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5711CF8E"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w:t>
      </w:r>
      <w:r w:rsidR="00C24B91">
        <w:t xml:space="preserve">Claudia Pelle, </w:t>
      </w:r>
      <w:r w:rsidR="00641A41">
        <w:t xml:space="preserve">Ralph L. Hollis, </w:t>
      </w:r>
      <w:r w:rsidR="00641A41" w:rsidRPr="00641A41">
        <w:rPr>
          <w:i/>
        </w:rPr>
        <w:t>Fellow, IEEE</w:t>
      </w:r>
      <w:r w:rsidR="00641A41">
        <w:t xml:space="preserve">, </w:t>
      </w:r>
      <w:r w:rsidR="00C24B91">
        <w:t>E</w:t>
      </w:r>
      <w:r w:rsidR="008C6E77">
        <w:t>lena De</w:t>
      </w:r>
      <w:r w:rsidR="00C24B91">
        <w:t xml:space="preserve"> Momi, </w:t>
      </w:r>
      <w:r w:rsidR="00C24B91">
        <w:rPr>
          <w:i/>
        </w:rPr>
        <w:t xml:space="preserve">Senior Member, IEEE, </w:t>
      </w:r>
      <w:r w:rsidR="00E97402">
        <w:t xml:space="preserve">and </w:t>
      </w:r>
      <w:r>
        <w:t>Cameron N. Riviere</w:t>
      </w:r>
      <w:r w:rsidR="00C24B91">
        <w:t>,</w:t>
      </w:r>
      <w:r w:rsidR="0037551B">
        <w:t xml:space="preserve"> </w:t>
      </w:r>
      <w:r w:rsidR="00C24B91">
        <w:rPr>
          <w:i/>
        </w:rPr>
        <w:t xml:space="preserve">Senior </w:t>
      </w:r>
      <w:r w:rsidR="00E97402">
        <w:rPr>
          <w:rStyle w:val="MemberType"/>
        </w:rPr>
        <w:t>Member, IEEE</w:t>
      </w:r>
    </w:p>
    <w:p w14:paraId="7C699B33" w14:textId="56FBBB8D"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discuss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Our positioner</w:t>
      </w:r>
      <w:r w:rsidR="003D05E3">
        <w:t xml:space="preserve"> </w:t>
      </w:r>
      <w:r w:rsidR="002D071D">
        <w:t>achieve</w:t>
      </w:r>
      <w:r w:rsidR="00F855AB">
        <w:t>s</w:t>
      </w:r>
      <w:r w:rsidR="002D071D">
        <w:t xml:space="preserve"> 6 axis motion and magnetic compatibility with 107</w:t>
      </w:r>
      <w:r w:rsidR="00F855AB">
        <w:t xml:space="preserve"> µm RMS positioning uncertainty across a 100mm workspace. We characterize the </w:t>
      </w:r>
      <w:r w:rsidR="004943D7">
        <w:t>calibrated accuracy with two different source coil designs and several calibration variations, with the best configuration achieving 208 µm/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CC</w:t>
      </w:r>
      <w:r w:rsidR="000453F5">
        <w:t xml:space="preserve"> BY</w:t>
      </w:r>
      <w:r w:rsidR="00727595">
        <w:t>).</w:t>
      </w:r>
    </w:p>
    <w:p w14:paraId="565240D6" w14:textId="3DA0F2C9" w:rsidR="00024ECA" w:rsidRDefault="00E97402" w:rsidP="008115B2">
      <w:pPr>
        <w:pStyle w:val="IndexTerms"/>
      </w:pPr>
      <w:bookmarkStart w:id="0" w:name="PointTmp"/>
      <w:r>
        <w:rPr>
          <w:i/>
          <w:iCs/>
        </w:rPr>
        <w:t>Index Terms</w:t>
      </w:r>
      <w:r>
        <w:t>—</w:t>
      </w:r>
      <w:r w:rsidR="008115B2">
        <w:t>Magnetic position and orientation tracking, magnetic model fitting, p</w:t>
      </w:r>
      <w:r w:rsidR="00024ECA">
        <w:t>osition measurement</w:t>
      </w:r>
      <w:r w:rsidR="008115B2">
        <w:t xml:space="preserve">. </w:t>
      </w:r>
    </w:p>
    <w:bookmarkEnd w:id="0"/>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56465533"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At this point it seems unlikely that EMT will become a mass</w:t>
      </w:r>
      <w:r w:rsidR="00227976">
        <w:t>-</w:t>
      </w:r>
      <w:r w:rsidR="00832F8E">
        <w:t xml:space="preserve">market technology, but </w:t>
      </w:r>
      <w:r w:rsidR="00F76FF8">
        <w:t>there is no practical alternative in some</w:t>
      </w:r>
      <w:r w:rsidR="00832F8E">
        <w:t xml:space="preserve"> uses </w:t>
      </w:r>
      <w:r w:rsidR="00F76FF8">
        <w:t>such as surgical guidance.</w:t>
      </w:r>
    </w:p>
    <w:p w14:paraId="0B9B5AF5" w14:textId="20AAE056" w:rsidR="00473C1D"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 xml:space="preserve">almost entirely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w:t>
      </w:r>
      <w:r w:rsidR="00227976">
        <w:t>numerous</w:t>
      </w:r>
      <w:r w:rsidR="00F23637">
        <w:t xml:space="preserve"> manufacturers and many academic research projects, with varying </w:t>
      </w:r>
      <w:r w:rsidR="00ED4EEE">
        <w:t>s</w:t>
      </w:r>
      <w:r w:rsidR="00F23637">
        <w:t xml:space="preserve">ophistication. </w:t>
      </w:r>
      <w:r w:rsidR="00FF4441">
        <w:t xml:space="preserve">Since </w:t>
      </w:r>
      <w:r w:rsidR="008E44D2">
        <w:t>much of EMT implementation practice is concealed withing proprietary products, there</w:t>
      </w:r>
      <w:r w:rsidR="00F23637">
        <w:t xml:space="preserve"> is a clear opportunity for open source EMT </w:t>
      </w:r>
      <w:r w:rsidR="008E44D2">
        <w:t>designs, which can reduce the need to rediscover and reimplement the many hardware and software details.</w:t>
      </w:r>
    </w:p>
    <w:p w14:paraId="5213A526" w14:textId="7375FA35" w:rsidR="00D523AD" w:rsidRDefault="001B68C8" w:rsidP="00490134">
      <w:pPr>
        <w:pStyle w:val="Text"/>
      </w:pPr>
      <w:r>
        <w:t>We have developed the</w:t>
      </w:r>
      <w:r w:rsidR="00DC0F20">
        <w:t xml:space="preserve"> ILEMT (In-Loop ElectroMagnetic Tracker)</w:t>
      </w:r>
      <w:r>
        <w:t xml:space="preserve">, </w:t>
      </w:r>
      <w:r w:rsidR="00DC0F20">
        <w:t>a</w:t>
      </w:r>
      <w:r w:rsidR="00486F37">
        <w:t>n open</w:t>
      </w:r>
      <w:r w:rsidR="00FA1C1A">
        <w:t>-</w:t>
      </w:r>
      <w:r w:rsidR="00486F37">
        <w:t>design</w:t>
      </w:r>
      <w:r w:rsidR="00DC0F20">
        <w:t xml:space="preserve"> </w:t>
      </w:r>
      <w:r w:rsidR="00486F37">
        <w:t>EMT</w:t>
      </w:r>
      <w:r w:rsidR="00DC0F20">
        <w:t xml:space="preserve"> with adequate speed, resolution and accuracy to be used within a feedback system that stabilizes handheld surgical instruments</w:t>
      </w:r>
      <w:r w:rsidR="000A3380">
        <w:t xml:space="preserve">, particularly those used for microsurgery </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rsidR="00DC0F20">
        <w:t xml:space="preserve"> For this particular </w:t>
      </w:r>
      <w:r w:rsidR="00AB7F17">
        <w:t>realization</w:t>
      </w:r>
      <w:r w:rsidR="00DC0F20">
        <w:t>, the focus is on measurement speed and low noise</w:t>
      </w:r>
      <w:r w:rsidR="007E490F">
        <w:t>, which is achieved in the</w:t>
      </w:r>
      <w:r w:rsidR="00DC0F20">
        <w:t xml:space="preserve"> hardware design</w:t>
      </w:r>
      <w:r w:rsidR="00A97A84">
        <w:t xml:space="preserve">, </w:t>
      </w:r>
      <w:r w:rsidR="007E490F">
        <w:t>and not by calibration</w:t>
      </w:r>
      <w:r w:rsidR="00AB7F17">
        <w:t xml:space="preserve">, but </w:t>
      </w:r>
      <w:r w:rsidR="00473C1D">
        <w:t xml:space="preserve">the calibration methods discussed here are formulated to generalize across a variety of EMT hardware. We demonstrate </w:t>
      </w:r>
      <w:r w:rsidR="00D523AD">
        <w:t>generality</w:t>
      </w:r>
      <w:r w:rsidR="00473C1D">
        <w:t xml:space="preserve"> by characterizing two different source designs and two pose solution methods. </w:t>
      </w:r>
    </w:p>
    <w:p w14:paraId="7D0F3BA0" w14:textId="5B4A3892" w:rsidR="006C26D3" w:rsidRDefault="006C26D3" w:rsidP="006C26D3">
      <w:pPr>
        <w:pStyle w:val="Text"/>
      </w:pPr>
      <w:r>
        <w:t xml:space="preserve">The Anser EMT project </w:t>
      </w:r>
      <w:r>
        <w:rPr>
          <w:rFonts w:eastAsiaTheme="minorEastAsia"/>
        </w:rPr>
        <w:fldChar w:fldCharType="begin" w:fldLock="1"/>
      </w:r>
      <w:r w:rsidRPr="00AB7F17">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3]","plainTextFormattedCitation":"[3]","previouslyFormattedCitation":"[3]"},"properties":{"noteIndex":0},"schema":"https://github.com/citation-style-language/schema/raw/master/csl-citation.json"}</w:instrText>
      </w:r>
      <w:r>
        <w:rPr>
          <w:rFonts w:eastAsiaTheme="minorEastAsia"/>
        </w:rPr>
        <w:fldChar w:fldCharType="separate"/>
      </w:r>
      <w:r w:rsidRPr="00F435DA">
        <w:rPr>
          <w:rFonts w:eastAsiaTheme="minorEastAsia"/>
          <w:noProof/>
        </w:rPr>
        <w:t>[3]</w:t>
      </w:r>
      <w:r>
        <w:rPr>
          <w:rFonts w:eastAsiaTheme="minorEastAsia"/>
        </w:rPr>
        <w:fldChar w:fldCharType="end"/>
      </w:r>
      <w:r>
        <w:rPr>
          <w:rFonts w:eastAsiaTheme="minorEastAsia"/>
        </w:rPr>
        <w:t>, concurrent with our work,</w:t>
      </w:r>
      <w:r>
        <w:t xml:space="preserve"> is another open design EMT. </w:t>
      </w:r>
      <w:r w:rsidR="00695969">
        <w:t>We</w:t>
      </w:r>
      <w:r>
        <w:t xml:space="preserve"> expect that ILEMT and Anser calibration codes will </w:t>
      </w:r>
      <w:r w:rsidR="00695969">
        <w:t xml:space="preserve">both </w:t>
      </w:r>
      <w:r>
        <w:t>be useful for other EMT efforts</w:t>
      </w:r>
      <w:r w:rsidR="00695969">
        <w:t>; beyond this</w:t>
      </w:r>
      <w:r>
        <w:t xml:space="preserve">, </w:t>
      </w:r>
      <w:r w:rsidR="009B7FE1">
        <w:t xml:space="preserve">however, </w:t>
      </w:r>
      <w:r>
        <w:t xml:space="preserve">there </w:t>
      </w:r>
      <w:r w:rsidR="009B7FE1">
        <w:t>remains</w:t>
      </w:r>
      <w:r>
        <w:t xml:space="preserve"> </w:t>
      </w:r>
      <w:r w:rsidR="0009008F">
        <w:t>a need</w:t>
      </w:r>
      <w:r>
        <w:t xml:space="preserve"> for additional work in areas such as real-time signal processing, generality, documentation, and software packaging.</w:t>
      </w:r>
    </w:p>
    <w:p w14:paraId="5010EBD1" w14:textId="3C2D85F8" w:rsidR="00C45ACE" w:rsidRDefault="00473C1D" w:rsidP="00490134">
      <w:pPr>
        <w:pStyle w:val="Text"/>
      </w:pPr>
      <w:r>
        <w:t xml:space="preserve">We overview methods of generating precise motion for calibration and discuss accuracy testing at length. One important result is a quantification of the impact on accuracy of calibrating with different degrees of freedom than are used during testing. 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p>
    <w:p w14:paraId="3633A265" w14:textId="051EBB23" w:rsidR="00C45ACE" w:rsidRDefault="00C45ACE" w:rsidP="00AB7F17">
      <w:pPr>
        <w:pStyle w:val="Text"/>
      </w:pPr>
      <w:r>
        <w:t>This work describes a novel method of EMT position error correction (Direct Linear Transform) and introduces a new way of characterizing and visualizing the local error (Differential Nonlinearity) of the EMT output</w:t>
      </w:r>
      <w:r w:rsidR="00917CC3">
        <w:t xml:space="preserve">. </w:t>
      </w:r>
      <w:r w:rsidR="00D94A52">
        <w:t>This paper</w:t>
      </w:r>
      <w:r>
        <w:t xml:space="preserve"> </w:t>
      </w:r>
      <w:r w:rsidR="00E0483C">
        <w:t>presents</w:t>
      </w:r>
      <w:r>
        <w:t xml:space="preserve"> a clear formulation of the EMT calibration problem together with numerous practical details of implementation. </w:t>
      </w:r>
      <w:r w:rsidR="00E0483C">
        <w:t xml:space="preserve">The </w:t>
      </w:r>
      <w:r>
        <w:t xml:space="preserve">hardware, software, and data products of </w:t>
      </w:r>
      <w:r w:rsidR="00E0483C">
        <w:t>the</w:t>
      </w:r>
      <w:r>
        <w:t xml:space="preserve"> work are available under </w:t>
      </w:r>
      <w:r>
        <w:lastRenderedPageBreak/>
        <w:t>Creative Commons copyright on osf.org and github.</w:t>
      </w:r>
    </w:p>
    <w:p w14:paraId="5023D0BD" w14:textId="14126B7E" w:rsidR="002B30BF" w:rsidRDefault="002B30BF" w:rsidP="00FB3146">
      <w:pPr>
        <w:pStyle w:val="Heading1"/>
      </w:pPr>
      <w:r>
        <w:t>EMT overview</w:t>
      </w:r>
    </w:p>
    <w:p w14:paraId="64F05B64" w14:textId="09111739" w:rsidR="00DC0F20" w:rsidRDefault="001B68C8" w:rsidP="00490134">
      <w:pPr>
        <w:pStyle w:val="Text"/>
      </w:pPr>
      <w:r>
        <w:t xml:space="preserve">The Anser EMT project </w:t>
      </w:r>
      <w:r>
        <w:rPr>
          <w:rFonts w:eastAsiaTheme="minorEastAsia"/>
        </w:rPr>
        <w:fldChar w:fldCharType="begin" w:fldLock="1"/>
      </w:r>
      <w:r w:rsidRPr="00AB7F17">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3]","plainTextFormattedCitation":"[3]","previouslyFormattedCitation":"[3]"},"properties":{"noteIndex":0},"schema":"https://github.com/citation-style-language/schema/raw/master/csl-citation.json"}</w:instrText>
      </w:r>
      <w:r>
        <w:rPr>
          <w:rFonts w:eastAsiaTheme="minorEastAsia"/>
        </w:rPr>
        <w:fldChar w:fldCharType="separate"/>
      </w:r>
      <w:r w:rsidRPr="00F435DA">
        <w:rPr>
          <w:rFonts w:eastAsiaTheme="minorEastAsia"/>
          <w:noProof/>
        </w:rPr>
        <w:t>[3]</w:t>
      </w:r>
      <w:r>
        <w:rPr>
          <w:rFonts w:eastAsiaTheme="minorEastAsia"/>
        </w:rPr>
        <w:fldChar w:fldCharType="end"/>
      </w:r>
      <w:r>
        <w:rPr>
          <w:rFonts w:eastAsiaTheme="minorEastAsia"/>
        </w:rPr>
        <w:t>, concurrent with our work,</w:t>
      </w:r>
      <w:r>
        <w:t xml:space="preserve"> is another open design EMT.</w:t>
      </w:r>
      <w:r w:rsidR="0051293D">
        <w:t xml:space="preserve"> Although we expect that ILEMT and Anser calibration codes will be useful for other EMT efforts, much additional work is needed in areas such as real-time signal processing, </w:t>
      </w:r>
      <w:r w:rsidR="00850A01">
        <w:t>generality, documentation</w:t>
      </w:r>
      <w:r w:rsidR="00BC75EC">
        <w:t>,</w:t>
      </w:r>
      <w:r w:rsidR="00850A01">
        <w:t xml:space="preserve"> and software packaging.</w:t>
      </w:r>
    </w:p>
    <w:p w14:paraId="3252AC55" w14:textId="6FB49E33" w:rsidR="00DC0F20" w:rsidRDefault="00DC0F20" w:rsidP="00490134">
      <w:pPr>
        <w:pStyle w:val="Text"/>
        <w:rPr>
          <w:rFonts w:eastAsiaTheme="minorEastAsia"/>
        </w:rPr>
      </w:pPr>
      <w:r>
        <w:t xml:space="preserve"> </w:t>
      </w:r>
      <w:r w:rsidR="00486F37">
        <w:t>An EMT</w:t>
      </w:r>
      <w:r>
        <w:t xml:space="preserve">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 xml:space="preserve">This </w:t>
      </w:r>
      <w:r w:rsidR="00ED4EEE">
        <w:t>measurement has</w:t>
      </w:r>
      <w:r w:rsidR="00A31383">
        <w:t xml:space="preserve"> six degrees of freedom (</w:t>
      </w:r>
      <w:r w:rsidR="006001E6">
        <w:t>6 DOF).</w:t>
      </w:r>
      <w:r>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w:t>
      </w:r>
      <w:r w:rsidR="00A801B2">
        <w:rPr>
          <w:rFonts w:eastAsiaTheme="minorEastAsia"/>
        </w:rPr>
        <w:t>We assume without loss of generality</w:t>
      </w:r>
      <w:r w:rsidR="00A801B2">
        <w:t xml:space="preserve"> that</w:t>
      </w:r>
      <w:r>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179EFAF5"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w:t>
      </w:r>
      <w:r w:rsidR="00641A41">
        <w:t>a given</w:t>
      </w:r>
      <w:r>
        <w:t xml:space="preserve"> </w:t>
      </w:r>
      <w:r w:rsidR="00F37FAB">
        <w:t>signal-to-noise</w:t>
      </w:r>
      <w:r>
        <w:t xml:space="preserv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5C3FB905"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D502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4], [5]","manualFormatting":"[2][3]","plainTextFormattedCitation":"[4], [5]","previouslyFormattedCitation":"[4], [5]"},"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D502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6]","plainTextFormattedCitation":"[6]","previouslyFormattedCitation":"[6]"},"properties":{"noteIndex":0},"schema":"https://github.com/citation-style-language/schema/raw/master/csl-citation.json"}</w:instrText>
      </w:r>
      <w:r w:rsidR="00BC501C" w:rsidRPr="00A97A84">
        <w:rPr>
          <w:rStyle w:val="TextChar"/>
        </w:rPr>
        <w:fldChar w:fldCharType="separate"/>
      </w:r>
      <w:r w:rsidR="00F435DA" w:rsidRPr="00F435DA">
        <w:rPr>
          <w:rStyle w:val="TextChar"/>
          <w:noProof/>
        </w:rPr>
        <w:t>[6]</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7]</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3AD5D513"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D502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0], [11]","plainTextFormattedCitation":"[10], [11]","previouslyFormattedCitation":"[10], [11]"},"properties":{"noteIndex":0},"schema":"https://github.com/citation-style-language/schema/raw/master/csl-citation.json"}</w:instrText>
      </w:r>
      <w:r w:rsidR="00D502A0">
        <w:rPr>
          <w:rFonts w:eastAsiaTheme="minorEastAsia"/>
        </w:rPr>
        <w:fldChar w:fldCharType="separate"/>
      </w:r>
      <w:r w:rsidR="00D502A0" w:rsidRPr="00D502A0">
        <w:rPr>
          <w:rFonts w:eastAsiaTheme="minorEastAsia"/>
          <w:noProof/>
        </w:rPr>
        <w:t>[10], [11]</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D94A52">
      <w:pPr>
        <w:pStyle w:val="Heading2"/>
        <w:rPr>
          <w:rFonts w:eastAsiaTheme="minorEastAsia"/>
        </w:rPr>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4A275A24"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w:t>
      </w:r>
      <w:r>
        <w:t xml:space="preserve">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r w:rsidR="003C13F5">
        <w:rPr>
          <w:rFonts w:eastAsiaTheme="minorEastAsia"/>
        </w:rPr>
        <w:t xml:space="preserve"> the expression</w:t>
      </w:r>
      <w:r>
        <w:rPr>
          <w:rFonts w:eastAsiaTheme="minorEastAsia"/>
        </w:rPr>
        <w:t>:</w:t>
      </w:r>
    </w:p>
    <w:p w14:paraId="2751E0D3" w14:textId="0DAADA19" w:rsidR="00FB5D88" w:rsidRDefault="00A37FC3"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7FAC1B45" w:rsidR="00D55789" w:rsidRDefault="003C13F5" w:rsidP="00D55789">
      <w:pPr>
        <w:pStyle w:val="Text"/>
        <w:ind w:firstLine="0"/>
        <w:rPr>
          <w:rFonts w:eastAsiaTheme="minorEastAsia"/>
        </w:rPr>
      </w:pPr>
      <w:r>
        <w:t>w</w:t>
      </w:r>
      <w:r w:rsidR="00D55789">
        <w:t xml:space="preserve">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sidR="00D55789">
        <w:rPr>
          <w:rFonts w:eastAsiaTheme="minorEastAsia"/>
        </w:rPr>
        <w:t xml:space="preserve">is </w:t>
      </w:r>
      <w:r w:rsidR="00D55789">
        <w:t>the matrix 2-norm</w:t>
      </w:r>
      <w:r w:rsidR="00D55789">
        <w:rPr>
          <w:rFonts w:eastAsiaTheme="minorEastAsia"/>
        </w:rPr>
        <w:t>:</w:t>
      </w:r>
    </w:p>
    <w:p w14:paraId="12C76FEB" w14:textId="5E434274" w:rsidR="00D55789" w:rsidRDefault="00A37FC3"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2528AD73"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7]</w:t>
      </w:r>
      <w:r w:rsidR="00725690" w:rsidRPr="00965151">
        <w:rPr>
          <w:rFonts w:eastAsiaTheme="minorEastAsia"/>
        </w:rPr>
        <w:fldChar w:fldCharType="end"/>
      </w:r>
      <w:r w:rsidR="00725690" w:rsidRPr="00965151">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8]</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6D484EDE" w:rsidR="0067283D" w:rsidRDefault="0067283D" w:rsidP="00F6118C">
      <w:pPr>
        <w:pStyle w:val="Text"/>
      </w:pPr>
      <w:r>
        <w:t>One approach has been to use a nonmetallic manual positioning fixture</w:t>
      </w:r>
      <w:r w:rsidR="00641434">
        <w:t xml:space="preserve"> </w:t>
      </w:r>
      <w:r w:rsidR="00641434">
        <w:fldChar w:fldCharType="begin" w:fldLock="1"/>
      </w:r>
      <w:r w:rsidR="00D502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2], [13]","manualFormatting":"[9][10]","plainTextFormattedCitation":"[12], [13]","previouslyFormattedCitation":"[12], [13]"},"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 xml:space="preserve">This procedure is tedious, which tends to limit the number of poses used. Rotation </w:t>
      </w:r>
      <w:r w:rsidR="00EB67E7">
        <w:t>effects have</w:t>
      </w:r>
      <w:r>
        <w:t xml:space="preserve"> often been ignored, perhaps in part because of the combinatorial explosion created when rotation and translation are both varied.</w:t>
      </w:r>
    </w:p>
    <w:p w14:paraId="118B6E12" w14:textId="65D269B9"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D502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fldChar w:fldCharType="separate"/>
      </w:r>
      <w:r w:rsidR="00D502A0" w:rsidRPr="00D502A0">
        <w:rPr>
          <w:noProof/>
        </w:rPr>
        <w:t>[14]</w:t>
      </w:r>
      <w:r>
        <w:fldChar w:fldCharType="end"/>
      </w:r>
      <w:r>
        <w:t xml:space="preserve"> or interferometer</w:t>
      </w:r>
      <w:r w:rsidR="00E331BF">
        <w:t xml:space="preserve"> </w:t>
      </w:r>
      <w:r w:rsidR="00C5605F">
        <w:fldChar w:fldCharType="begin" w:fldLock="1"/>
      </w:r>
      <w:r w:rsidR="00D502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C5605F">
        <w:fldChar w:fldCharType="separate"/>
      </w:r>
      <w:r w:rsidR="00D502A0" w:rsidRPr="00D502A0">
        <w:rPr>
          <w:noProof/>
        </w:rPr>
        <w:t>[11]</w:t>
      </w:r>
      <w:r w:rsidR="00C5605F">
        <w:fldChar w:fldCharType="end"/>
      </w:r>
      <w:r w:rsidR="00AE5DBA">
        <w:fldChar w:fldCharType="begin" w:fldLock="1"/>
      </w:r>
      <w:r w:rsidR="00D502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E5DBA">
        <w:fldChar w:fldCharType="separate"/>
      </w:r>
      <w:r w:rsidR="00D502A0" w:rsidRPr="00D502A0">
        <w:rPr>
          <w:noProof/>
        </w:rPr>
        <w:t>[15]</w:t>
      </w:r>
      <w:r w:rsidR="00AE5DBA">
        <w:fldChar w:fldCharType="end"/>
      </w:r>
      <w:r w:rsidR="00C5605F">
        <w:t xml:space="preserve">. A </w:t>
      </w:r>
      <w:r w:rsidR="000B785B">
        <w:t>c</w:t>
      </w:r>
      <w:r w:rsidR="000B785B" w:rsidRPr="00E331BF">
        <w:t>oordinate</w:t>
      </w:r>
      <w:r w:rsidR="000B785B">
        <w:t>-m</w:t>
      </w:r>
      <w:r w:rsidR="00C5605F" w:rsidRPr="00E331BF">
        <w:t xml:space="preserve">easuring </w:t>
      </w:r>
      <w:r w:rsidR="000B785B">
        <w:t>m</w:t>
      </w:r>
      <w:r w:rsidR="00C5605F" w:rsidRPr="00E331BF">
        <w:t>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D502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D53FA3">
        <w:fldChar w:fldCharType="separate"/>
      </w:r>
      <w:r w:rsidR="00D502A0" w:rsidRPr="00D502A0">
        <w:rPr>
          <w:noProof/>
        </w:rPr>
        <w:t>[13]</w:t>
      </w:r>
      <w:r w:rsidR="00D53FA3">
        <w:fldChar w:fldCharType="end"/>
      </w:r>
      <w:r w:rsidR="0067283D">
        <w:t>.</w:t>
      </w:r>
    </w:p>
    <w:p w14:paraId="55C42527" w14:textId="2D3530FD" w:rsidR="009D5661" w:rsidRDefault="007E490F" w:rsidP="00D6347D">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3CF8824C"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637716">
        <w:rPr>
          <w:rFonts w:eastAsiaTheme="minorEastAsia"/>
        </w:rPr>
        <w:t xml:space="preserve"> </w:t>
      </w:r>
      <w:r w:rsidR="00E01BDA">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4]</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1]</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5]</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7E787EB1"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637716">
        <w:rPr>
          <w:rFonts w:eastAsiaTheme="minorEastAsia"/>
        </w:rPr>
        <w:t xml:space="preserve"> </w:t>
      </w:r>
      <w:r w:rsidR="004070FE">
        <w:rPr>
          <w:rFonts w:eastAsiaTheme="minorEastAsia"/>
        </w:rPr>
        <w:fldChar w:fldCharType="begin" w:fldLock="1"/>
      </w:r>
      <w:r w:rsidR="00D502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6]","plainTextFormattedCitation":"[16]","previouslyFormattedCitation":"[16]"},"properties":{"noteIndex":0},"schema":"https://github.com/citation-style-language/schema/raw/master/csl-citation.json"}</w:instrText>
      </w:r>
      <w:r w:rsidR="004070FE">
        <w:rPr>
          <w:rFonts w:eastAsiaTheme="minorEastAsia"/>
        </w:rPr>
        <w:fldChar w:fldCharType="separate"/>
      </w:r>
      <w:r w:rsidR="00D502A0" w:rsidRPr="00D502A0">
        <w:rPr>
          <w:rFonts w:eastAsiaTheme="minorEastAsia"/>
          <w:noProof/>
        </w:rPr>
        <w:t>[16]</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rsidR="00637716">
        <w:rPr>
          <w:rFonts w:eastAsiaTheme="minorEastAsia"/>
        </w:rPr>
        <w:t xml:space="preserve"> </w:t>
      </w:r>
      <w:r>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fldChar w:fldCharType="separate"/>
      </w:r>
      <w:r w:rsidR="00D502A0" w:rsidRPr="00D502A0">
        <w:rPr>
          <w:noProof/>
        </w:rPr>
        <w:t>[17]</w:t>
      </w:r>
      <w:r>
        <w:fldChar w:fldCharType="end"/>
      </w:r>
      <w:r>
        <w:rPr>
          <w:rFonts w:eastAsiaTheme="minorEastAsia"/>
        </w:rPr>
        <w:t xml:space="preserve">. </w:t>
      </w:r>
      <w:r w:rsidR="004070FE">
        <w:rPr>
          <w:rFonts w:eastAsiaTheme="minorEastAsia"/>
        </w:rPr>
        <w:t xml:space="preserve">Some tracker models have been evaluated enough times </w:t>
      </w:r>
      <w:r w:rsidR="004070FE">
        <w:rPr>
          <w:rFonts w:eastAsiaTheme="minorEastAsia"/>
        </w:rPr>
        <w:lastRenderedPageBreak/>
        <w:t xml:space="preserve">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D502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F65F39">
        <w:rPr>
          <w:rFonts w:eastAsiaTheme="minorEastAsia"/>
        </w:rPr>
        <w:fldChar w:fldCharType="separate"/>
      </w:r>
      <w:r w:rsidR="00D502A0" w:rsidRPr="00D502A0">
        <w:rPr>
          <w:rFonts w:eastAsiaTheme="minorEastAsia"/>
          <w:noProof/>
        </w:rPr>
        <w:t>[18]</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761015">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62251B">
        <w:rPr>
          <w:rFonts w:eastAsiaTheme="minorEastAsia"/>
        </w:rPr>
        <w:fldChar w:fldCharType="separate"/>
      </w:r>
      <w:r w:rsidR="0062251B" w:rsidRPr="0062251B">
        <w:rPr>
          <w:rFonts w:eastAsiaTheme="minorEastAsia"/>
          <w:noProof/>
        </w:rPr>
        <w:t>[18]</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1" w:name="_Ref90634266"/>
      <w:r>
        <w:rPr>
          <w:rFonts w:eastAsiaTheme="minorEastAsia"/>
        </w:rPr>
        <w:t>Output correction</w:t>
      </w:r>
      <w:bookmarkEnd w:id="1"/>
    </w:p>
    <w:p w14:paraId="6148E8C8" w14:textId="16F3F2F3"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D502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453EF9">
        <w:rPr>
          <w:rFonts w:eastAsiaTheme="minorEastAsia"/>
        </w:rPr>
        <w:fldChar w:fldCharType="separate"/>
      </w:r>
      <w:r w:rsidR="00D502A0" w:rsidRPr="00D502A0">
        <w:rPr>
          <w:rFonts w:eastAsiaTheme="minorEastAsia"/>
          <w:noProof/>
        </w:rPr>
        <w:t>[13]</w:t>
      </w:r>
      <w:r w:rsidR="00453EF9">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9]","plainTextFormattedCitation":"[19]","previouslyFormattedCitation":"[19]"},"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19]</w:t>
      </w:r>
      <w:r w:rsidR="003843D7">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20]</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0054720F"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w:t>
      </w:r>
      <w:r w:rsidRPr="00C45ACE">
        <w:rPr>
          <w:rFonts w:eastAsiaTheme="minorEastAsia"/>
          <w:b/>
          <w:bCs/>
        </w:rPr>
        <w:t>is</w:t>
      </w:r>
      <w:r>
        <w:rPr>
          <w:rFonts w:eastAsiaTheme="minorEastAsia"/>
        </w:rPr>
        <w:t xml:space="preserve"> usually discussed </w:t>
      </w:r>
      <w:r w:rsidR="00EF2D51">
        <w:rPr>
          <w:rFonts w:eastAsiaTheme="minorEastAsia"/>
        </w:rPr>
        <w:t xml:space="preserve">in descriptions of new EMTs developed for </w:t>
      </w:r>
      <w:r w:rsidR="00085CEF">
        <w:rPr>
          <w:rFonts w:eastAsiaTheme="minorEastAsia"/>
        </w:rPr>
        <w:t>research</w:t>
      </w:r>
      <w:r w:rsidR="00C60B28">
        <w:rPr>
          <w:rFonts w:eastAsiaTheme="minorEastAsia"/>
        </w:rPr>
        <w:t>,</w:t>
      </w:r>
      <w:r w:rsidR="00085CEF">
        <w:rPr>
          <w:rFonts w:eastAsiaTheme="minorEastAsia"/>
        </w:rPr>
        <w:t xml:space="preserve"> but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7]</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8]</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1]","plainTextFormattedCitation":"[21]","previouslyFormattedCitation":"[21]"},"properties":{"noteIndex":0},"schema":"https://github.com/citation-style-language/schema/raw/master/csl-citation.json"}</w:instrText>
      </w:r>
      <w:r w:rsidR="002D0E3F">
        <w:rPr>
          <w:rFonts w:eastAsiaTheme="minorEastAsia"/>
        </w:rPr>
        <w:fldChar w:fldCharType="separate"/>
      </w:r>
      <w:r w:rsidR="00D502A0" w:rsidRPr="00D502A0">
        <w:rPr>
          <w:rFonts w:eastAsiaTheme="minorEastAsia"/>
          <w:noProof/>
        </w:rPr>
        <w:t>[21]</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7FC58911"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 xml:space="preserve">linear </w:t>
      </w:r>
      <w:r w:rsidR="00637716">
        <w:rPr>
          <w:rFonts w:eastAsiaTheme="minorEastAsia"/>
          <w:i/>
          <w:iCs/>
        </w:rPr>
        <w:t>homogene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sidR="000F6725">
        <w:rPr>
          <w:rFonts w:eastAsiaTheme="minorEastAsia"/>
        </w:rPr>
        <w:fldChar w:fldCharType="separate"/>
      </w:r>
      <w:r w:rsidR="00D502A0" w:rsidRPr="00D502A0">
        <w:rPr>
          <w:rFonts w:eastAsiaTheme="minorEastAsia"/>
          <w:noProof/>
        </w:rPr>
        <w:t>[22]</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1FFFEE61"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w:t>
      </w:r>
      <w:r w:rsidR="00637716">
        <w:rPr>
          <w:rFonts w:eastAsiaTheme="minorEastAsia"/>
        </w:rPr>
        <w:t>homogeneous</w:t>
      </w:r>
      <w:r w:rsidR="000F6725">
        <w:rPr>
          <w:rFonts w:eastAsiaTheme="minorEastAsia"/>
        </w:rPr>
        <w:t xml:space="preserve">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r w:rsidR="008F2B6A">
        <w:rPr>
          <w:rFonts w:eastAsiaTheme="minorEastAsia"/>
        </w:rPr>
        <w:t>).</w:t>
      </w:r>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A37FC3"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A37FC3"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356DE856"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are a visual notation for systems of transforms which makes it easy to construct needed transform equations by inspection</w:t>
      </w:r>
      <w:r w:rsidR="00637716">
        <w:rPr>
          <w:rFonts w:eastAsiaTheme="minorEastAsia"/>
        </w:rPr>
        <w:t xml:space="preserve"> </w:t>
      </w:r>
      <w:r>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D502A0" w:rsidRPr="00D502A0">
        <w:rPr>
          <w:rFonts w:eastAsiaTheme="minorEastAsia"/>
          <w:noProof/>
        </w:rPr>
        <w:t>[22]</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28CA0C89" w:rsidR="008867E3" w:rsidRDefault="002500BE" w:rsidP="008867E3">
      <w:pPr>
        <w:pStyle w:val="Text"/>
      </w:pPr>
      <w:r>
        <w:t xml:space="preserve">The </w:t>
      </w:r>
      <w:r w:rsidR="003E378A">
        <w:t xml:space="preserve">calibration optimization state </w:t>
      </w:r>
      <w:r w:rsidR="00131376">
        <w:t xml:space="preserve">includes transforms, but the linear </w:t>
      </w:r>
      <w:r w:rsidR="00637716">
        <w:t>homogeneous</w:t>
      </w:r>
      <w:r w:rsidR="00131376">
        <w:t xml:space="preserve">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32E921FB" w:rsidR="00AF21EB" w:rsidRDefault="00AF21EB" w:rsidP="00D6347D">
            <w:pPr>
              <w:pStyle w:val="Text"/>
              <w:ind w:firstLine="0"/>
              <w:jc w:val="right"/>
            </w:pPr>
            <w:bookmarkStart w:id="2" w:name="_Ref84522737"/>
            <w:r>
              <w:t>(</w:t>
            </w:r>
            <w:fldSimple w:instr=" SEQ Equation \* ARABIC ">
              <w:r w:rsidR="00706E45">
                <w:rPr>
                  <w:noProof/>
                </w:rPr>
                <w:t>1</w:t>
              </w:r>
            </w:fldSimple>
            <w:r>
              <w:t>)</w:t>
            </w:r>
            <w:bookmarkEnd w:id="2"/>
          </w:p>
        </w:tc>
      </w:tr>
    </w:tbl>
    <w:p w14:paraId="63B31AF9" w14:textId="0D191EA7"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w:t>
      </w:r>
      <w:r w:rsidR="00637716">
        <w:rPr>
          <w:rFonts w:eastAsiaTheme="minorEastAsia"/>
        </w:rPr>
        <w:t>homogeneous</w:t>
      </w:r>
      <w:r w:rsidR="003E378A">
        <w:rPr>
          <w:rFonts w:eastAsiaTheme="minorEastAsia"/>
        </w:rPr>
        <w:t xml:space="preserve"> matrix</w:t>
      </w:r>
      <w:r>
        <w:rPr>
          <w:rFonts w:eastAsiaTheme="minorEastAsia"/>
        </w:rPr>
        <w:t>, but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6CB39F0A" w:rsidR="00F373EC" w:rsidRPr="00EE787D" w:rsidRDefault="00F6118C" w:rsidP="00490134">
      <w:pPr>
        <w:pStyle w:val="Text"/>
      </w:pPr>
      <w:r>
        <w:t xml:space="preserve">One way to appreciate the challenge of measurement </w:t>
      </w:r>
      <w:r w:rsidR="006D0806">
        <w:t>modeling</w:t>
      </w:r>
      <w:r>
        <w:t xml:space="preserve"> is that we expect to achieve an accuracy which is much smaller than the size of the source </w:t>
      </w:r>
      <w:r w:rsidR="00C7616D">
        <w:t>(or</w:t>
      </w:r>
      <w:r>
        <w:t xml:space="preserve"> </w:t>
      </w:r>
      <w:r w:rsidRPr="00576C1C">
        <w:t>sensor</w:t>
      </w:r>
      <w:r w:rsidR="00C7616D">
        <w:t>)</w:t>
      </w:r>
      <w:r w:rsidRPr="00576C1C">
        <w:t xml:space="preserve">.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m:t>
        </m:r>
        <m:r>
          <m:rPr>
            <m:sty m:val="p"/>
          </m:rPr>
          <w:rPr>
            <w:rFonts w:ascii="Cambria Math" w:hAnsi="Cambria Math"/>
          </w:rPr>
          <m:t xml:space="preserve">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70EA3D7C"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w:t>
      </w:r>
      <w:r w:rsidR="00807A9A">
        <w:lastRenderedPageBreak/>
        <w:t xml:space="preserve">used. </w:t>
      </w:r>
      <w:r w:rsidR="001A60E2">
        <w:t>Where the</w:t>
      </w:r>
      <w:r w:rsidR="00A81D82">
        <w:t xml:space="preserve"> particular</w:t>
      </w:r>
      <w:r w:rsidR="001A60E2">
        <w:t xml:space="preserve"> magnetic model does become important is in implementing the pose solution, which is outside our scope.</w:t>
      </w:r>
    </w:p>
    <w:p w14:paraId="2D5E5861" w14:textId="3FC60756"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706E45" w:rsidRPr="008C08E1">
        <w:t xml:space="preserve">Fig. </w:t>
      </w:r>
      <w:r w:rsidR="00706E45">
        <w:rPr>
          <w:noProof/>
        </w:rPr>
        <w:t>1</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67947982" w:rsidR="004D5B7E" w:rsidRPr="004D5B7E" w:rsidRDefault="004D5B7E" w:rsidP="004D5B7E">
            <w:pPr>
              <w:pStyle w:val="Caption"/>
              <w:keepNext/>
              <w:jc w:val="right"/>
              <w:rPr>
                <w:rFonts w:ascii="Times New Roman" w:hAnsi="Times New Roman" w:cs="Times New Roman"/>
                <w:b w:val="0"/>
                <w:bCs w:val="0"/>
                <w:sz w:val="20"/>
                <w:szCs w:val="20"/>
              </w:rPr>
            </w:pPr>
            <w:bookmarkStart w:id="3"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706E45">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3"/>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A37FC3"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5F690532" w:rsidR="004D5B7E" w:rsidRPr="004D5B7E" w:rsidRDefault="004D5B7E" w:rsidP="004D5B7E">
            <w:pPr>
              <w:pStyle w:val="Text"/>
              <w:ind w:firstLine="0"/>
              <w:jc w:val="right"/>
            </w:pPr>
            <w:bookmarkStart w:id="4" w:name="_Ref84431633"/>
            <w:r w:rsidRPr="004D5B7E">
              <w:t>(</w:t>
            </w:r>
            <w:fldSimple w:instr=" SEQ Equation \* ARABIC ">
              <w:r w:rsidR="00706E45">
                <w:rPr>
                  <w:noProof/>
                </w:rPr>
                <w:t>3</w:t>
              </w:r>
            </w:fldSimple>
            <w:r w:rsidRPr="004D5B7E">
              <w:t>)</w:t>
            </w:r>
            <w:bookmarkEnd w:id="4"/>
          </w:p>
        </w:tc>
      </w:tr>
    </w:tbl>
    <w:p w14:paraId="4BC9B4C8" w14:textId="31CF7E61" w:rsidR="00A740F1" w:rsidRPr="00A740F1" w:rsidRDefault="00A740F1" w:rsidP="00A740F1">
      <w:pPr>
        <w:pStyle w:val="Heading2"/>
      </w:pPr>
      <w:r w:rsidRPr="00A740F1">
        <w:t>Coordinate notation</w:t>
      </w:r>
    </w:p>
    <w:p w14:paraId="1A03D0B8" w14:textId="41E930A1" w:rsidR="00AE477D" w:rsidRDefault="004E1462" w:rsidP="00807A9A">
      <w:pPr>
        <w:pStyle w:val="Text"/>
      </w:pPr>
      <w:r>
        <w:rPr>
          <w:noProof/>
        </w:rPr>
        <mc:AlternateContent>
          <mc:Choice Requires="wpc">
            <w:drawing>
              <wp:anchor distT="0" distB="0" distL="114300" distR="114300" simplePos="0" relativeHeight="251675648" behindDoc="0" locked="0" layoutInCell="1" allowOverlap="0" wp14:anchorId="39DEA1BF" wp14:editId="58E49882">
                <wp:simplePos x="0" y="0"/>
                <wp:positionH relativeFrom="margin">
                  <wp:posOffset>2406</wp:posOffset>
                </wp:positionH>
                <wp:positionV relativeFrom="margin">
                  <wp:posOffset>6598118</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400" cy="25603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4A4B1C2E" w:rsidR="00C94FE1" w:rsidRPr="0040237A" w:rsidRDefault="00C94FE1" w:rsidP="0073062D">
                              <w:pPr>
                                <w:pStyle w:val="FigureCaption"/>
                                <w:rPr>
                                  <w:rFonts w:ascii="Cambria Math" w:hAnsi="Cambria Math"/>
                                  <w:i/>
                                  <w:sz w:val="20"/>
                                  <w:szCs w:val="20"/>
                                </w:rPr>
                              </w:pPr>
                              <w:bookmarkStart w:id="5" w:name="_Ref400011857"/>
                              <w:r w:rsidRPr="008C08E1">
                                <w:t xml:space="preserve">Fig. </w:t>
                              </w:r>
                              <w:fldSimple w:instr=" SEQ Figure \* ARABIC ">
                                <w:r>
                                  <w:rPr>
                                    <w:noProof/>
                                  </w:rPr>
                                  <w:t>1</w:t>
                                </w:r>
                              </w:fldSimple>
                              <w:bookmarkEnd w:id="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2pt;margin-top:519.55pt;width:252.7pt;height:171.35pt;z-index:251675648;mso-position-horizontal-relative:margin;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7RUeAkAAEQ4AAAOAAAAZHJzL2Uyb0RvYy54bWzsW9ty28gRfU9V/gGFx6RsYXAjwDK9pZWj&#10;rVQ5661YyT6PQFBEGbcAoEjt1+d0NwCSECFbXt2soh6oATDomek509N9pvHup02WGtdxVSdFPjPV&#10;W8s04jwq5kl+NTP/c3H+JjCNutH5XKdFHs/Mm7g2f3r/17+8W5fT2C6WRTqPKwNC8nq6LmfmsmnK&#10;6clJHS3jTNdvizLO8XBRVJlucFldncwrvYb0LD2xLcs/WRfVvKyKKK5r3P0gD833LH+xiKPm02JR&#10;x42Rzkz0reHfin8v6ffk/Ts9vap0uUyithv6O3qR6SRHo72oD7rRxqpKbonKkqgq6mLRvI2K7KRY&#10;LJIo5jFgNMoajOZM59e65sFE0E7XQZQeUO7lFfU7L86TNIU2TiB9Svfo/xrzE+PmusTs1GU/T/Wf&#10;a//zUpcxD6ueRr9e/1YZyXxmOqFp5DoDSC7iTWP8XGwM5dAEUeuo9rlExWaD+wAaK7suPxbRl9rI&#10;i7Olzq/i06oq1stYz9E/RW9iMP2rIqcmIZfrfxVztKNXTcGCNosqIy1gPgyS7k7siXJN42ZmTsLQ&#10;t2zBCXUrwnNHKeUBTRGe2/7EcTxuTE87OWVVN7/ERWZQYWZWgCG3o68/1g31S0+7KtRsXaTJnPTP&#10;F9XV5VlaGdcakD3nP3k3LZda7jJsIaOWqixvT0aa78+pntId1gYpQFTRbC43rXYvi/kN9FIVsj6w&#10;nlFYFtUfprHG2piZ9f9WuopNI/1nDt2GynVpMfGF601sXFS7Ty53n+g8gqiZ2ZiGFM8aWYCrskqu&#10;lmhJZjMvTjEfi4QVRBMnvWr7Dfg9EQ5paILDT5gDQ/kDDPIkDZFXl5hjGsnDgFGmwlYW//H8d9ic&#10;hF5oY6kQ9gInDAbY9AMvsFpstmUB3Ag24zRNyppWo55+LzylgQECjTWA4tkeS957xsY97jGuoyjO&#10;G8FAusqwNAXlMnhZebgPOz5AP+0RJOY2/qtilc/RKz0la/CPttzoJJUy1s6BBXFcBTvW2CUoszWW&#10;VTB5UavAdn1gXyy08j3b4e7paWehj6sA2D+ugnv4Wod9EtfeXwXBs60C5VihAszJqLVbgQ03BatA&#10;toIwtO3BVsA7c7sVtOXjViDbwnErmB8KOEYWgdMtgtMqMuDsAUV7jjU80VF/iBC3V5kuxr3wcccn&#10;9KyJ2/rkSjlDi6985XhwxNkpDy3LdTovuXN8opU45bueDgK2OVxyunU1b/e7X7BkFlmKMPDvbww1&#10;cTxlWEYXKfaVsD1uKznOoSqwHX0VW/kWpNySc9E39rcTwwlCNLaW/+L49L266BtERctYGja6xuHR&#10;Ttcv+ia50ogkTKf0C5WUHYaTMWnQ9rYiK2JEItS+rQhl7PQOrlavYr2U8EdPo03eqh0lhAUgCyw2&#10;bWVRUwRGaoGDi0GLxUItmqORyhg1VWZtoL27KwuELrqQjSvLS22PKFob0gWVaYAuuJQ5KXVDA6EO&#10;UZEcXZ4501jCJ+dpMRaI5mZmDs4DhMimqVZEkHz60g0zK67ji4IlNDReel+G3KF2WyNaXSbRz/Ef&#10;h+tjSUBF6EkvB0CBNgLeqm7fx8rpdLond6wVkaZsy293F2nIDu1AOryDQ3nES0Y2pQ6ipN+vtqYs&#10;T42IdK0JQItRqcAN9/rxpusfYHxgXGiYpujOqaqbqvgCNgBtH2fq2WaKIrJdhG9RtEVsVyNKi5po&#10;qX522wIvSh7B1tL3xBY1cIxJf2xmBvvMgCG0eYfYcTCeiiF0/dCfiE3CFhr4rYPQBaCeCkDUtBQh&#10;+DK/2286b6Tj/148RcjcbK/le3IksKnCEqIgDCEKgkEUfjhm0O/wR0wlO8uGBF0tAM9yIlfZA/k8&#10;8Ii59sVNiY1mj5qWV+7lFBsLUHb/7WjTPhgEZa0kGHRUEAwJkc419tzAB8Mp1nMEjNgRNTGzZ0We&#10;wxkqKiHnRujBb7Wwu7x2y2tKL/bIwTtJC6NhBTZVApcxhWsF1yuL5+ClY5w+UUkkjpJ79Jh0/YRs&#10;MoyE2KwdzOxSyo+FmUMgCSeB5QpGvMkkHIJEuaHngrHlGCpQli1WDTvqkwKl43WF7hV62Obo4IHo&#10;YbK9H3S9lAbmKBFuDhBmh/BWZy3c0it569u4hGdAHo5ebyFvl8B6JOSRJluj5IeB1Z6jIWR3g+Fh&#10;BaIIsPzdQZqLGPk5DNM+3prN4x5FHMLULRumpy8WVTAfAx9MqJgn98Fc13EUjBWFhTgAAMBkPXYu&#10;mK9C1RmzH/uUll0wDntJyfd0wV73YS2xJgM4grOHsX1yOKIjTFBMrMBtuZcOiQ4yVdzeznm+5XAX&#10;x/fVP50wQLvNIK/gm3MCJBmj0+E90QYtvCKH3wO7NEQXW5knR5ftuOS5M8YcLwzDfVvnKCsI8VQy&#10;Ujw1YQ/zEQFGm7x+jIwURh9zmkdb1xmxNkHKA889QOPzmDrbg+MWCiMb+E7oc0S7PX13fd+hoxpG&#10;o6WUz/bw+9E4HmHuPMmSBpmEaZKB+5asGfbp75MAQhlRjD8ma74Df3dYvzZNaozyoPVUlxQinj97&#10;ApTfn/dx6gcu9/fT9koyybaxYevz4wjLtVq3zAE4ZK/bgsPze2KMuQgSPg6Nr6YnDZLa6uYmjUmZ&#10;af7veIHJxOGKxI6DrKP5F3Hz66WexxIIegSbtjt9be4cCyOpdKzTy20F7IcPJFdG1Nal12LORO1f&#10;lKOuvok2DO1f7Gtzi0Xe9C9mSV5UHAkPXk6RP9W2KvVbnqNVxwEo12V0niAO/qjr5jdd4bQT4KXE&#10;v0/4WaQFmBWcUXEJ51pIBTx0/2ETBfNVdlbg1AybLnrHRfSpatKuuKiK7Hfk+55SeiIedYspanA+&#10;t59biIzhKD495WrItMUh0Mf8M+XNyqQRA3Cx+V1XZcu/NvDVfhVKj/U74LqkLs3HS8lS9GFfB5uB&#10;O1yoT8OFgwdn55bjMN/3uwO63vt9NdmyvDf03N09PePXHYfhfOOFwNF24ZooSQlwleVLOLjdf15P&#10;8jbDkXn+A/b9YU1zZ2mboZ19oTncfn9SIy5Mv2jb7wjudmFs1/VtV3wYzw2Rc0Cb6xZCnu8R8UTu&#10;ref6SFqQrXeEJD+6ME/twjzctwtHl+QeeYJ0Hj5wSZ4nPp3A6BPdRh4JSJMALPDe+kV8aoV4LvGp&#10;hau7V/DX6LidKHSQY7Lz5CHj0/4U554+CMY8xs49THyKaIy/VOOoqf2sjr6F273m0GT78d/7/wMA&#10;AP//AwBQSwMEFAAGAAgAAAAhAGcOI+DdAAAACgEAAA8AAABkcnMvZG93bnJldi54bWxMj8FOwzAQ&#10;RO9I/IO1lbhROylBaYhTISQQl4IofIAbb5Oo9jqK3Tb8PcsJjjszmn1Tb2bvxBmnOATSkC0VCKQ2&#10;2IE6DV+fz7cliJgMWeMCoYZvjLBprq9qU9lwoQ8871InuIRiZTT0KY2VlLHt0Zu4DCMSe4cweZP4&#10;nDppJ3Phcu9krtS99GYg/tCbEZ96bI+7k9fwnlFuR7feHtxreNvOKu9eCq/1zWJ+fACRcE5/YfjF&#10;Z3RomGkfTmSjcBruOMeqWq0zEOwXquApe5ZWZVaCbGr5f0LzAwAA//8DAFBLAQItABQABgAIAAAA&#10;IQC2gziS/gAAAOEBAAATAAAAAAAAAAAAAAAAAAAAAABbQ29udGVudF9UeXBlc10ueG1sUEsBAi0A&#10;FAAGAAgAAAAhADj9If/WAAAAlAEAAAsAAAAAAAAAAAAAAAAALwEAAF9yZWxzLy5yZWxzUEsBAi0A&#10;FAAGAAgAAAAhAG3jtFR4CQAARDgAAA4AAAAAAAAAAAAAAAAALgIAAGRycy9lMm9Eb2MueG1sUEsB&#10;Ai0AFAAGAAgAAAAhAGcOI+DdAAAACgEAAA8AAAAAAAAAAAAAAAAA0gsAAGRycy9kb3ducmV2Lnht&#10;bFBLBQYAAAAABAAEAPMAAADcDA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1761;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8708;width:32004;height: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4A4B1C2E" w:rsidR="00C94FE1" w:rsidRPr="0040237A" w:rsidRDefault="00C94FE1" w:rsidP="0073062D">
                        <w:pPr>
                          <w:pStyle w:val="FigureCaption"/>
                          <w:rPr>
                            <w:rFonts w:ascii="Cambria Math" w:hAnsi="Cambria Math"/>
                            <w:i/>
                            <w:sz w:val="20"/>
                            <w:szCs w:val="20"/>
                          </w:rPr>
                        </w:pPr>
                        <w:bookmarkStart w:id="6" w:name="_Ref400011857"/>
                        <w:r w:rsidRPr="008C08E1">
                          <w:t xml:space="preserve">Fig. </w:t>
                        </w:r>
                        <w:fldSimple w:instr=" SEQ Figure \* ARABIC ">
                          <w:r>
                            <w:rPr>
                              <w:noProof/>
                            </w:rPr>
                            <w:t>1</w:t>
                          </w:r>
                        </w:fldSimple>
                        <w:bookmarkEnd w:id="6"/>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38309D">
        <w:t>These basic magnetic models are coordinate free, but</w:t>
      </w:r>
      <w:r w:rsidR="009421A7">
        <w:t xml:space="preserve"> we must introduce multiple coordinate systems to parameterize the full</w:t>
      </w:r>
      <w:r w:rsidR="0038309D">
        <w:t xml:space="preserve"> </w:t>
      </w:r>
      <w:r w:rsidR="002219EC">
        <w:t>measurement</w:t>
      </w:r>
      <w:r w:rsidR="0038309D">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38309D">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A37FC3"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4377A2B9" w:rsidR="00FD5CD3" w:rsidRPr="00FD5CD3" w:rsidRDefault="00F435DA" w:rsidP="00FD5CD3">
      <w:pPr>
        <w:pStyle w:val="Text"/>
        <w:rPr>
          <w:bCs/>
        </w:rPr>
      </w:pPr>
      <w:r>
        <w:rPr>
          <w:noProof/>
        </w:rPr>
        <mc:AlternateContent>
          <mc:Choice Requires="wpc">
            <w:drawing>
              <wp:anchor distT="0" distB="0" distL="114300" distR="114300" simplePos="0" relativeHeight="251663360" behindDoc="0" locked="0" layoutInCell="1" allowOverlap="0" wp14:anchorId="2914FBA3" wp14:editId="4F6DDF14">
                <wp:simplePos x="0" y="0"/>
                <wp:positionH relativeFrom="margin">
                  <wp:align>right</wp:align>
                </wp:positionH>
                <wp:positionV relativeFrom="margin">
                  <wp:align>bottom</wp:align>
                </wp:positionV>
                <wp:extent cx="3209544" cy="1289304"/>
                <wp:effectExtent l="0" t="0" r="0" b="635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1DDF13F8" w:rsidR="00C94FE1" w:rsidRPr="00D205A5" w:rsidRDefault="00C94FE1" w:rsidP="0058538F">
                              <w:pPr>
                                <w:pStyle w:val="FigureCaption"/>
                              </w:pPr>
                              <w:bookmarkStart w:id="7" w:name="_Ref84433500"/>
                              <w:r w:rsidRPr="008C08E1">
                                <w:t xml:space="preserve">Fig. </w:t>
                              </w:r>
                              <w:fldSimple w:instr=" SEQ Figure \* ARABIC ">
                                <w:r>
                                  <w:rPr>
                                    <w:noProof/>
                                  </w:rPr>
                                  <w:t>2</w:t>
                                </w:r>
                              </w:fldSimple>
                              <w:bookmarkEnd w:id="7"/>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C94FE1" w:rsidRDefault="00A37FC3"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C94FE1" w:rsidRPr="006A6759" w:rsidRDefault="00A37FC3"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C94FE1" w:rsidRDefault="00A37FC3"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C94FE1" w:rsidRDefault="00A37FC3"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201.5pt;margin-top:0;width:252.7pt;height:101.5pt;z-index:251663360;mso-position-horizontal:right;mso-position-horizontal-relative:margin;mso-position-vertical:bottom;mso-position-vertical-relative:margin;mso-width-relative:margin;mso-height-relative:margin" coordsize="3209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GkdBAcAAA85AAAOAAAAZHJzL2Uyb0RvYy54bWzsm1tzozYUx9870+/A8N41EuLmWWdnmzZt&#10;Z7btzuy27wrGMVMMVJDY6afv/0iAb7lsEi8m2eTBkS1b6PLjf46ODm/frRaZdZWoKi3yic3eOLaV&#10;5HExTfOLif3X57MfQtuqaplPZVbkycS+Tir73cn3371dluOEF/MimybKQiN5NV6WE3te1+V4NKri&#10;ebKQ1ZuiTHJUzgq1kDXeqovRVMklWl9kI+44/mhZqGmpijipKnz6k6m0T3T7s1kS13/OZlVSW9nE&#10;Rt9q/ar06zm9jk7eyvGFkuU8jZtuyEf0YiHTHBftmvpJ1tK6VOleU4s0VkVVzOo3cbEYFbNZGid6&#10;DBgNc3ZGcyrzK1npwcSYnbaDKB2w3fML6ndenKVZhtkYofUxfUb/l1ifBB8uS6xOVXbrVD3t+p/m&#10;skz0sKpx/MfVR2Wl04ntY31yuQAk7y/rQn/H4pxWiC6P753mHxX1NV7ln8oPRfxPZeXF6VzmF4n+&#10;9ufrEj9mZk2r+nSV63ZZJGwUVl1Vkk/busBvqlz6Fca+cSF6U5Xo3Pny92KKliW6pRd5NVMLa5al&#10;5a/UJnUJC2nhAj73Qx/EX09s1wsdHpq+JKvailHNIxFiRFas6yPmaP5GckwNUjOlqupfkmJhUWFi&#10;V7WS6cW8Pi3yHCQXylxMXn2oauru+gdbSyjHWW4tJ3bkcU/3riqydErrS1+r1MX5aaasK0m3hP7T&#10;Y0fN5tdUcZlPcRE5nidy+nNTrmWaoWzVeqprlWLys8Smqy2SqW1lCVSASqZ7Wd5MKs2jWcfzYnr9&#10;UbWTDah6ootFmHiD12dajx+LlSU26fpES12v8Hm7qNUOZO+VKpY0G8BfU9byQj81w7idF5rJhhJw&#10;DgDCIBS8EaAWEBeS5kZRQ0jkOqFoZvIWQhSw0Et8CxNbS7q18mf676aVp0XbFATCaW8Z69X5St9d&#10;ETVBt4pZWEsVRmNhE1CYF+o/0AF9Bc3/XkoFVrLfckwgiXFbUG3hvC3IPMZPJ3ZtW6Z4WhvRviwV&#10;3RHtEuUFacUs1bfDuhdNd/uky92nS2tKIyn90cVcwT0eaMaYAGU+rZAcd4wxJ4wgeyRC3PcYJNDc&#10;rF8LMbq4zMq5bCSnZc7okJaxLUwfxh/Tt9B66b8YwIgJ0UEovAD3omVAbGoMjE3N8wMSRm9H7o6j&#10;dhFnfmQkj2OSRWOfOxyF50XM4MgCFgVPVLzOkdmzghs1i7SG15mlC8hwZwFvtHTm1rhLAJke0CMA&#10;7ODrwEPhXgU02jwU1YOpGgRkLHQ8N0BvSNTCkId7hlUEoddQ5roCX32S6G2wtONrbdQclLLu5u3F&#10;zg6JMvLRBwGZJxzPMYz5LqzojmENfddrXDcGoXuq67YBUk+Idf7K4RC7x3oSZlVJYnZ2dBcugMs0&#10;EMyE42CzAikTfigCvSxr/y0MnAjOJrlvDEJnlO72PeR9O4T+MdMG/pu0lwFCAwNBzIN+acRcJ/D4&#10;jpJFTujAfdSIcd/1n51L5pF17xWxwahY55GRqvYURINy6vjagYJosK0RfDUI3M1BNMejar1/dVgI&#10;t+5OV+41iNbE0h8UetbkILJEN9E6RAtj0whYj3RBpw5KF7abxrreSFfoBSTTjfbdZ11f4TogXC1b&#10;XXy22/OAwP4CaCJgoWsIgYPliB3jyD3Xd1sHjAuHPTvrqAfUq3UcSpg27Bywp+tXG/w3p1I0nV8U&#10;/OcMAS/49Ma8BdzEu9buPY+AH2SWBMgNXPdVgfqL4ocHdJ4ejYeHGEPjmiMovYdHGPje2vvh8IRe&#10;vR/jpoCTr3tATVFss307onp4AY4Ib1cPuC9eox7c94PXA+beDpjpEGMQm3suAp+H6A0siC+4C1WD&#10;RKwtDBBBXoDxcANYo3sYGV4AKTj87v4ZxSlvyGM4jp/MRYjTY8MZDlRCvsuZH7X79OcZqNTZO9+k&#10;n0wB5oFoGbZiPg6AyBtmEdt1hyKHwcY1u3W41c9Oy/pNnxnSeQvloAyDMdd1yI8mxm7Z8Lt+azBh&#10;TmE873S5B2cwTZbZNylkDEcbB/PZcVZ5Q1Jpezy3TipllMG3Tjh9yE5QZ5X+3Wa3NfmCGETQOnQu&#10;toe7WYMeggS0ZdQhAwfnOnfi+RqyPFzIkiHDd1fERHeM3mvUMmAOko+1iCH7z8cB8pbT70YOJb1o&#10;RriP4hNFbCtj76bEUjI1Xy/rjz826eqFZ/3BARoIjyzyzDkdrCpSs8QekCLykQtogHRZgI3EnbJ1&#10;n1U9NpDdHuyByTMvHcj9qMiRBDLkSHTQ+igY47tZNUIEntfi+AL0sTNCrzhunF8zOtfb2XQcCUcO&#10;Pw6PexggOQuQOrhlsAGkQ/npOs3hBQD52Kyvo+kj3Hb90J1+QKF5QpAe69t8r58zWT/HePI/AAAA&#10;//8DAFBLAwQUAAYACAAAACEA8IlFItoAAAAFAQAADwAAAGRycy9kb3ducmV2LnhtbEyPwU7DMBBE&#10;70j9B2srcaN2SwsoZFOVSlxBBLg78ZKE2usQO23g6zFc4LLSaEYzb/Pt5Kw40hA6zwjLhQJBXHvT&#10;cYPw8nx/cQMiRM1GW8+E8EkBtsXsLNeZ8Sd+omMZG5FKOGQaoY2xz6QMdUtOh4XviZP35genY5JD&#10;I82gT6ncWblS6ko63XFaaHVP+5bqQzk6hEfzYfd366/xtZrIv5d9dXjga8Tz+bS7BRFpin9h+MFP&#10;6FAkpsqPbIKwCOmR+HuTt1GbNYgKYaUuFcgil//pi28AAAD//wMAUEsBAi0AFAAGAAgAAAAhALaD&#10;OJL+AAAA4QEAABMAAAAAAAAAAAAAAAAAAAAAAFtDb250ZW50X1R5cGVzXS54bWxQSwECLQAUAAYA&#10;CAAAACEAOP0h/9YAAACUAQAACwAAAAAAAAAAAAAAAAAvAQAAX3JlbHMvLnJlbHNQSwECLQAUAAYA&#10;CAAAACEAFhhpHQQHAAAPOQAADgAAAAAAAAAAAAAAAAAuAgAAZHJzL2Uyb0RvYy54bWxQSwECLQAU&#10;AAYACAAAACEA8IlFItoAAAAFAQAADwAAAAAAAAAAAAAAAABeCQAAZHJzL2Rvd25yZXYueG1sUEsF&#10;BgAAAAAEAAQA8wAAAGUKAAAAAA==&#10;" o:allowoverlap="f">
                <v:shape id="_x0000_s1047" type="#_x0000_t75" style="position:absolute;width:32092;height:12890;visibility:visible;mso-wrap-style:square">
                  <v:fill o:detectmouseclick="t"/>
                  <v:path o:connecttype="none"/>
                </v:shape>
                <v:shape id="AutoShape 22" o:spid="_x0000_s104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1DDF13F8" w:rsidR="00C94FE1" w:rsidRPr="00D205A5" w:rsidRDefault="00C94FE1" w:rsidP="0058538F">
                        <w:pPr>
                          <w:pStyle w:val="FigureCaption"/>
                        </w:pPr>
                        <w:bookmarkStart w:id="8" w:name="_Ref84433500"/>
                        <w:r w:rsidRPr="008C08E1">
                          <w:t xml:space="preserve">Fig. </w:t>
                        </w:r>
                        <w:fldSimple w:instr=" SEQ Figure \* ARABIC ">
                          <w:r>
                            <w:rPr>
                              <w:noProof/>
                            </w:rPr>
                            <w:t>2</w:t>
                          </w:r>
                        </w:fldSimple>
                        <w:bookmarkEnd w:id="8"/>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A37FC3"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A37FC3"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A37FC3"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A37FC3"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4A89D318" w:rsidR="00E82CE9" w:rsidRDefault="00E82CE9" w:rsidP="00E82CE9">
            <w:pPr>
              <w:pStyle w:val="Text"/>
              <w:ind w:firstLine="0"/>
              <w:jc w:val="right"/>
              <w:rPr>
                <w:bCs/>
              </w:rPr>
            </w:pPr>
            <w:bookmarkStart w:id="9" w:name="_Ref84526760"/>
            <w:bookmarkStart w:id="10" w:name="_Ref84526756"/>
            <w:r>
              <w:t>(</w:t>
            </w:r>
            <w:fldSimple w:instr=" SEQ Equation \* ARABIC ">
              <w:r w:rsidR="00706E45">
                <w:rPr>
                  <w:noProof/>
                </w:rPr>
                <w:t>4</w:t>
              </w:r>
            </w:fldSimple>
            <w:bookmarkEnd w:id="9"/>
            <w:r>
              <w:t>)</w:t>
            </w:r>
            <w:bookmarkEnd w:id="10"/>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w:t>
      </w:r>
      <w:r>
        <w:t xml:space="preserve">calibration parameters </w:t>
      </w:r>
      <w:r w:rsidR="00CB0C9C">
        <w:t xml:space="preserve">are determined </w:t>
      </w:r>
      <w:r>
        <w:t xml:space="preserve">in the </w:t>
      </w:r>
      <w:r w:rsidR="004B46D5">
        <w:t>part’s</w:t>
      </w:r>
      <w:r>
        <w:t xml:space="preserve"> coordinate </w:t>
      </w:r>
      <w:r w:rsidRPr="001C711E">
        <w:t xml:space="preserve">system, eg.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model</w:t>
      </w:r>
    </w:p>
    <w:p w14:paraId="0E1A9B41" w14:textId="52C0C4A9"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706E45" w:rsidRPr="004D5B7E">
        <w:t>(</w:t>
      </w:r>
      <w:r w:rsidR="00706E45" w:rsidRPr="00D6347D">
        <w:rPr>
          <w:noProof/>
        </w:rPr>
        <w:t>2</w:t>
      </w:r>
      <w:r w:rsidR="00706E45" w:rsidRPr="004D5B7E">
        <w:t>)</w:t>
      </w:r>
      <w:r w:rsidRPr="001C711E">
        <w:fldChar w:fldCharType="end"/>
      </w:r>
      <w:r w:rsidR="00C12C23">
        <w:t>,</w:t>
      </w:r>
      <w:r w:rsidRPr="001C711E">
        <w:t xml:space="preserve"> </w:t>
      </w:r>
      <w:r w:rsidRPr="001C711E">
        <w:fldChar w:fldCharType="begin"/>
      </w:r>
      <w:r w:rsidRPr="001C711E">
        <w:instrText xml:space="preserve"> REF _Ref84431633 \h  \* MERGEFORMAT </w:instrText>
      </w:r>
      <w:r w:rsidRPr="001C711E">
        <w:fldChar w:fldCharType="separate"/>
      </w:r>
      <w:r w:rsidR="00706E45" w:rsidRPr="004D5B7E">
        <w:t>(</w:t>
      </w:r>
      <w:r w:rsidR="00706E45">
        <w:rPr>
          <w:noProof/>
        </w:rPr>
        <w:t>3</w:t>
      </w:r>
      <w:r w:rsidR="00706E45"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706E45" w:rsidRPr="008C08E1">
        <w:t xml:space="preserve">Fig. </w:t>
      </w:r>
      <w:r w:rsidR="00706E45">
        <w:rPr>
          <w:noProof/>
        </w:rPr>
        <w:t>2</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11" w:name="_Ref84437640"/>
      <w:r>
        <w:t>Fixture transforms</w:t>
      </w:r>
      <w:bookmarkEnd w:id="11"/>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04E0AD5A"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4]</w:t>
      </w:r>
      <w:r w:rsidR="00A3534F">
        <w:rPr>
          <w:rFonts w:eastAsiaTheme="minorEastAsia"/>
        </w:rPr>
        <w:fldChar w:fldCharType="end"/>
      </w:r>
      <w:r w:rsidR="00A3534F">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1]</w:t>
      </w:r>
      <w:r w:rsidR="00A3534F">
        <w:rPr>
          <w:rFonts w:eastAsiaTheme="minorEastAsia"/>
        </w:rPr>
        <w:fldChar w:fldCharType="end"/>
      </w:r>
      <w:r w:rsidR="00A3534F">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rsidR="00A3534F">
        <w:fldChar w:fldCharType="separate"/>
      </w:r>
      <w:r w:rsidR="00D502A0" w:rsidRPr="00D502A0">
        <w:rPr>
          <w:noProof/>
        </w:rPr>
        <w:t>[17]</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th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A37FC3"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1EFBA9AC" w:rsidR="00050FB8" w:rsidRDefault="00050FB8" w:rsidP="00050FB8">
            <w:pPr>
              <w:pStyle w:val="Text"/>
              <w:ind w:firstLine="0"/>
              <w:jc w:val="right"/>
            </w:pPr>
            <w:bookmarkStart w:id="12" w:name="_Ref84519268"/>
            <w:r>
              <w:t>(</w:t>
            </w:r>
            <w:fldSimple w:instr=" SEQ Equation \* ARABIC ">
              <w:r w:rsidR="00706E45">
                <w:rPr>
                  <w:noProof/>
                </w:rPr>
                <w:t>5</w:t>
              </w:r>
            </w:fldSimple>
            <w:r>
              <w:t>)</w:t>
            </w:r>
            <w:bookmarkEnd w:id="12"/>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r>
        <w:rPr>
          <w:iCs/>
        </w:rPr>
        <w:t xml:space="preserve">Th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 xml:space="preserve">sensor fixture motion </w:t>
      </w:r>
      <w:r>
        <w:rPr>
          <w:iCs/>
        </w:rPr>
        <w:lastRenderedPageBreak/>
        <w:t>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13" w:name="_Ref85736636"/>
      <w:r>
        <w:t xml:space="preserve">Optimization </w:t>
      </w:r>
      <w:r w:rsidR="0041579F">
        <w:t>constraints</w:t>
      </w:r>
      <w:bookmarkEnd w:id="13"/>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6121FFE2"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 xml:space="preserve">“run away” in </w:t>
      </w:r>
      <w:r w:rsidR="009733AC">
        <w:t>opposing</w:t>
      </w:r>
      <w:r w:rsidR="00825FFF">
        <w:t xml:space="preserve"> directions, to no effect, but preventing convergence</w:t>
      </w:r>
      <w:r w:rsidR="00A872C4">
        <w:t xml:space="preserve"> (s</w:t>
      </w:r>
      <w:r w:rsidR="00662A39">
        <w:t>ee</w:t>
      </w:r>
      <w:r w:rsidR="00692BC1">
        <w:t xml:space="preserve"> </w:t>
      </w:r>
      <w:r w:rsidR="00112F44">
        <w:t>A</w:t>
      </w:r>
      <w:r w:rsidR="006B1F1D">
        <w:t>ppendix</w:t>
      </w:r>
      <w:r w:rsidR="00A872C4">
        <w:t>).</w:t>
      </w:r>
    </w:p>
    <w:p w14:paraId="172FC2D6" w14:textId="2C72D21B"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A37FC3"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A37FC3"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6E4FC93B" w:rsidR="00CB2B43" w:rsidRDefault="00CB2B43" w:rsidP="00CB2B43">
            <w:pPr>
              <w:pStyle w:val="Text"/>
              <w:ind w:firstLine="0"/>
              <w:jc w:val="right"/>
            </w:pPr>
            <w:bookmarkStart w:id="14" w:name="_Ref84440554"/>
            <w:r>
              <w:t>(</w:t>
            </w:r>
            <w:fldSimple w:instr=" SEQ Equation \* ARABIC ">
              <w:r w:rsidR="00706E45">
                <w:rPr>
                  <w:noProof/>
                </w:rPr>
                <w:t>6</w:t>
              </w:r>
            </w:fldSimple>
            <w:r>
              <w:t>)</w:t>
            </w:r>
            <w:bookmarkEnd w:id="14"/>
          </w:p>
        </w:tc>
      </w:tr>
      <w:tr w:rsidR="00CB2B43" w14:paraId="406FB74D" w14:textId="77777777" w:rsidTr="00CB2B43">
        <w:trPr>
          <w:trHeight w:val="305"/>
        </w:trPr>
        <w:tc>
          <w:tcPr>
            <w:tcW w:w="4410" w:type="dxa"/>
          </w:tcPr>
          <w:p w14:paraId="25BD783D" w14:textId="7B0357AB" w:rsidR="00CB2B43" w:rsidRDefault="00A37FC3"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6221A84E"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A37FC3"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A37FC3"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B871868" w:rsidR="0041579F" w:rsidRDefault="0041579F" w:rsidP="0041579F">
      <w:pPr>
        <w:pStyle w:val="Text"/>
        <w:ind w:firstLine="0"/>
      </w:pPr>
      <w:r>
        <w:t>These constraints cause the fixture transforms to absorb any pose offset between the Z coil and the fixture.</w:t>
      </w:r>
    </w:p>
    <w:p w14:paraId="12DAE03B" w14:textId="7AB8B0E3" w:rsidR="00F64625" w:rsidRDefault="00F64625" w:rsidP="00F64625">
      <w:pPr>
        <w:pStyle w:val="Text"/>
      </w:pPr>
      <w:r>
        <w:t>The source and sensor gains (moment magnitudes) are not independently measurable; we only observe the product of the two.  So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706E45">
        <w:t>(</w:t>
      </w:r>
      <w:r w:rsidR="00706E45">
        <w:rPr>
          <w:noProof/>
        </w:rPr>
        <w:t>6</w:t>
      </w:r>
      <w:r w:rsidR="00706E45">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5AAB4F83" w:rsidR="0019790A" w:rsidRDefault="005E6002" w:rsidP="00E2614F">
      <w:pPr>
        <w:pStyle w:val="Heading1"/>
      </w:pPr>
      <w:bookmarkStart w:id="15" w:name="_Ref85736573"/>
      <w:r>
        <w:t>Pose solution and</w:t>
      </w:r>
      <w:r w:rsidR="0019790A">
        <w:t xml:space="preserve"> error correction</w:t>
      </w:r>
      <w:bookmarkEnd w:id="15"/>
    </w:p>
    <w:p w14:paraId="6F1F604A" w14:textId="1A66FFC2" w:rsidR="00FD1F94" w:rsidRDefault="00EE0D2E" w:rsidP="005E6002">
      <w:pPr>
        <w:pStyle w:val="Text"/>
      </w:pPr>
      <w:r>
        <w:rPr>
          <w:noProof/>
        </w:rPr>
        <mc:AlternateContent>
          <mc:Choice Requires="wps">
            <w:drawing>
              <wp:anchor distT="45720" distB="45720" distL="114300" distR="114300" simplePos="0" relativeHeight="251706368" behindDoc="0" locked="0" layoutInCell="1" allowOverlap="0" wp14:anchorId="7C7743D4" wp14:editId="7C6E82B9">
                <wp:simplePos x="0" y="0"/>
                <wp:positionH relativeFrom="margin">
                  <wp:align>center</wp:align>
                </wp:positionH>
                <wp:positionV relativeFrom="margin">
                  <wp:posOffset>6305016</wp:posOffset>
                </wp:positionV>
                <wp:extent cx="6355080" cy="1087755"/>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7755"/>
                        </a:xfrm>
                        <a:prstGeom prst="rect">
                          <a:avLst/>
                        </a:prstGeom>
                        <a:solidFill>
                          <a:srgbClr val="FFFFFF"/>
                        </a:solidFill>
                        <a:ln w="9525">
                          <a:noFill/>
                          <a:miter lim="800000"/>
                          <a:headEnd/>
                          <a:tailEnd/>
                        </a:ln>
                      </wps:spPr>
                      <wps:txbx>
                        <w:txbxContent>
                          <w:p w14:paraId="5598741E" w14:textId="77777777" w:rsidR="007908BF" w:rsidRDefault="007908BF" w:rsidP="007908BF">
                            <w:pPr>
                              <w:pStyle w:val="TableTitle"/>
                            </w:pPr>
                            <w:r>
                              <w:t>Table I</w:t>
                            </w:r>
                          </w:p>
                          <w:p w14:paraId="54AB8EB8" w14:textId="77777777" w:rsidR="007908BF" w:rsidRDefault="007908BF" w:rsidP="007908BF">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7908BF" w:rsidRPr="00DE6DCD" w14:paraId="550DF586" w14:textId="77777777" w:rsidTr="007908BF">
                              <w:trPr>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548F114B" w14:textId="77777777" w:rsidR="007908BF" w:rsidRPr="00DE6DCD" w:rsidRDefault="007908BF"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0F974C08" w14:textId="77777777" w:rsidR="007908BF" w:rsidRPr="00DE6DCD" w:rsidRDefault="007908BF"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4C83F5" w14:textId="77777777" w:rsidR="007908BF" w:rsidRPr="00DE6DCD" w:rsidRDefault="007908BF"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246F188F" w14:textId="77777777" w:rsidR="007908BF" w:rsidRPr="00DE6DCD" w:rsidRDefault="007908BF" w:rsidP="00DE6DCD">
                                  <w:pPr>
                                    <w:jc w:val="center"/>
                                    <w:rPr>
                                      <w:sz w:val="16"/>
                                      <w:szCs w:val="16"/>
                                    </w:rPr>
                                  </w:pPr>
                                  <w:r w:rsidRPr="00DE6DCD">
                                    <w:rPr>
                                      <w:sz w:val="16"/>
                                      <w:szCs w:val="16"/>
                                    </w:rPr>
                                    <w:t>Sensor moment</w:t>
                                  </w:r>
                                </w:p>
                              </w:tc>
                            </w:tr>
                            <w:tr w:rsidR="007908BF" w:rsidRPr="00DE6DCD" w14:paraId="2FF7B42D" w14:textId="77777777" w:rsidTr="007908BF">
                              <w:trPr>
                                <w:trHeight w:val="204"/>
                                <w:jc w:val="center"/>
                              </w:trPr>
                              <w:tc>
                                <w:tcPr>
                                  <w:tcW w:w="743" w:type="dxa"/>
                                  <w:tcBorders>
                                    <w:top w:val="nil"/>
                                    <w:left w:val="nil"/>
                                    <w:bottom w:val="nil"/>
                                    <w:right w:val="nil"/>
                                  </w:tcBorders>
                                  <w:shd w:val="clear" w:color="auto" w:fill="auto"/>
                                  <w:noWrap/>
                                  <w:vAlign w:val="bottom"/>
                                  <w:hideMark/>
                                </w:tcPr>
                                <w:p w14:paraId="1390EBC6" w14:textId="77777777" w:rsidR="007908BF" w:rsidRPr="00DE6DCD" w:rsidRDefault="007908BF"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39B1D975" w14:textId="77777777" w:rsidR="007908BF" w:rsidRPr="00DE6DCD" w:rsidRDefault="007908BF"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76F01EC3" w14:textId="77777777" w:rsidR="007908BF" w:rsidRPr="00DE6DCD" w:rsidRDefault="007908BF"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4D9270E" w14:textId="77777777" w:rsidR="007908BF" w:rsidRPr="00DE6DCD" w:rsidRDefault="007908BF"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49BC4CFB" w14:textId="77777777" w:rsidR="007908BF" w:rsidRPr="00DE6DCD" w:rsidRDefault="007908BF"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57E20DA0" w14:textId="77777777" w:rsidR="007908BF" w:rsidRPr="00DE6DCD" w:rsidRDefault="007908BF"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1631A82A" w14:textId="77777777" w:rsidR="007908BF" w:rsidRPr="00DE6DCD" w:rsidRDefault="007908BF"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0A0D2276" w14:textId="77777777" w:rsidR="007908BF" w:rsidRPr="00DE6DCD" w:rsidRDefault="007908BF"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34EFBC1F" w14:textId="77777777" w:rsidR="007908BF" w:rsidRPr="00DE6DCD" w:rsidRDefault="007908BF"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6C10AE07" w14:textId="77777777" w:rsidR="007908BF" w:rsidRPr="00DE6DCD" w:rsidRDefault="007908BF"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56F1284B" w14:textId="77777777" w:rsidR="007908BF" w:rsidRPr="00DE6DCD" w:rsidRDefault="007908BF"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7CA3B8DB" w14:textId="77777777" w:rsidR="007908BF" w:rsidRPr="00DE6DCD" w:rsidRDefault="007908BF" w:rsidP="00DE6DCD">
                                  <w:pPr>
                                    <w:jc w:val="center"/>
                                    <w:rPr>
                                      <w:sz w:val="16"/>
                                      <w:szCs w:val="16"/>
                                    </w:rPr>
                                  </w:pPr>
                                  <w:r w:rsidRPr="00DE6DCD">
                                    <w:rPr>
                                      <w:sz w:val="16"/>
                                      <w:szCs w:val="16"/>
                                    </w:rPr>
                                    <w:t>Z</w:t>
                                  </w:r>
                                </w:p>
                              </w:tc>
                            </w:tr>
                            <w:tr w:rsidR="007908BF" w:rsidRPr="00DE6DCD" w14:paraId="729444CE" w14:textId="77777777" w:rsidTr="007908BF">
                              <w:trPr>
                                <w:trHeight w:val="204"/>
                                <w:jc w:val="center"/>
                              </w:trPr>
                              <w:tc>
                                <w:tcPr>
                                  <w:tcW w:w="743" w:type="dxa"/>
                                  <w:tcBorders>
                                    <w:top w:val="single" w:sz="4" w:space="0" w:color="auto"/>
                                    <w:left w:val="nil"/>
                                    <w:bottom w:val="nil"/>
                                    <w:right w:val="nil"/>
                                  </w:tcBorders>
                                  <w:shd w:val="clear" w:color="auto" w:fill="auto"/>
                                  <w:noWrap/>
                                  <w:vAlign w:val="bottom"/>
                                  <w:hideMark/>
                                </w:tcPr>
                                <w:p w14:paraId="4CC7FDAF" w14:textId="77777777" w:rsidR="007908BF" w:rsidRPr="00DE6DCD" w:rsidRDefault="007908BF"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2F5C0C86" w14:textId="77777777" w:rsidR="007908BF" w:rsidRPr="00DE6DCD" w:rsidRDefault="007908BF"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959445F" w14:textId="77777777" w:rsidR="007908BF" w:rsidRPr="00DE6DCD" w:rsidRDefault="007908BF"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0A0EC97" w14:textId="77777777" w:rsidR="007908BF" w:rsidRPr="00DE6DCD" w:rsidRDefault="007908BF"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68A15543" w14:textId="77777777" w:rsidR="007908BF" w:rsidRPr="00DE6DCD" w:rsidRDefault="007908BF"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1050E7A6" w14:textId="77777777" w:rsidR="007908BF" w:rsidRPr="00DE6DCD" w:rsidRDefault="007908BF"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0AD38BE5" w14:textId="77777777" w:rsidR="007908BF" w:rsidRPr="00DE6DCD" w:rsidRDefault="007908BF"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0AA99B2" w14:textId="77777777" w:rsidR="007908BF" w:rsidRPr="00DE6DCD" w:rsidRDefault="007908BF"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BD722C5" w14:textId="77777777" w:rsidR="007908BF" w:rsidRPr="00DE6DCD" w:rsidRDefault="007908BF"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675DC8FD" w14:textId="77777777" w:rsidR="007908BF" w:rsidRPr="00DE6DCD" w:rsidRDefault="007908BF"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13F4818E" w14:textId="77777777" w:rsidR="007908BF" w:rsidRPr="00DE6DCD" w:rsidRDefault="007908BF"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61AF0CA" w14:textId="77777777" w:rsidR="007908BF" w:rsidRPr="00DE6DCD" w:rsidRDefault="007908BF" w:rsidP="00DE6DCD">
                                  <w:pPr>
                                    <w:jc w:val="center"/>
                                    <w:rPr>
                                      <w:sz w:val="16"/>
                                      <w:szCs w:val="16"/>
                                    </w:rPr>
                                  </w:pPr>
                                  <w:r w:rsidRPr="00DE6DCD">
                                    <w:rPr>
                                      <w:sz w:val="16"/>
                                      <w:szCs w:val="16"/>
                                    </w:rPr>
                                    <w:t>0.0</w:t>
                                  </w:r>
                                </w:p>
                              </w:tc>
                            </w:tr>
                            <w:tr w:rsidR="007908BF" w:rsidRPr="00DE6DCD" w14:paraId="620DCEE6" w14:textId="77777777" w:rsidTr="007908BF">
                              <w:trPr>
                                <w:trHeight w:val="204"/>
                                <w:jc w:val="center"/>
                              </w:trPr>
                              <w:tc>
                                <w:tcPr>
                                  <w:tcW w:w="743" w:type="dxa"/>
                                  <w:tcBorders>
                                    <w:top w:val="nil"/>
                                    <w:left w:val="nil"/>
                                    <w:bottom w:val="nil"/>
                                    <w:right w:val="nil"/>
                                  </w:tcBorders>
                                  <w:shd w:val="clear" w:color="auto" w:fill="auto"/>
                                  <w:noWrap/>
                                  <w:vAlign w:val="bottom"/>
                                  <w:hideMark/>
                                </w:tcPr>
                                <w:p w14:paraId="3D20815B" w14:textId="77777777" w:rsidR="007908BF" w:rsidRPr="00DE6DCD" w:rsidRDefault="007908BF"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230F56E7" w14:textId="77777777" w:rsidR="007908BF" w:rsidRPr="00DE6DCD" w:rsidRDefault="007908BF"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E85A367" w14:textId="77777777" w:rsidR="007908BF" w:rsidRPr="00DE6DCD" w:rsidRDefault="007908BF"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07DA64D6" w14:textId="77777777" w:rsidR="007908BF" w:rsidRPr="00DE6DCD" w:rsidRDefault="007908BF"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605B24FB" w14:textId="77777777" w:rsidR="007908BF" w:rsidRPr="00DE6DCD" w:rsidRDefault="007908BF"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23A696B7" w14:textId="77777777" w:rsidR="007908BF" w:rsidRPr="00DE6DCD" w:rsidRDefault="007908BF"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48F0A2AD" w14:textId="77777777" w:rsidR="007908BF" w:rsidRPr="00DE6DCD" w:rsidRDefault="007908BF"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529DA987" w14:textId="77777777" w:rsidR="007908BF" w:rsidRPr="00DE6DCD" w:rsidRDefault="007908BF"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057D825A" w14:textId="77777777" w:rsidR="007908BF" w:rsidRPr="00DE6DCD" w:rsidRDefault="007908BF"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3AFE7629" w14:textId="77777777" w:rsidR="007908BF" w:rsidRPr="00DE6DCD" w:rsidRDefault="007908BF"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4F07D6F7" w14:textId="77777777" w:rsidR="007908BF" w:rsidRPr="00DE6DCD" w:rsidRDefault="007908BF"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7ACE93EC" w14:textId="77777777" w:rsidR="007908BF" w:rsidRPr="00DE6DCD" w:rsidRDefault="007908BF" w:rsidP="00DE6DCD">
                                  <w:pPr>
                                    <w:jc w:val="center"/>
                                    <w:rPr>
                                      <w:sz w:val="16"/>
                                      <w:szCs w:val="16"/>
                                    </w:rPr>
                                  </w:pPr>
                                  <w:r w:rsidRPr="00DE6DCD">
                                    <w:rPr>
                                      <w:sz w:val="16"/>
                                      <w:szCs w:val="16"/>
                                    </w:rPr>
                                    <w:t>0.0</w:t>
                                  </w:r>
                                </w:p>
                              </w:tc>
                            </w:tr>
                            <w:tr w:rsidR="007908BF" w:rsidRPr="00DE6DCD" w14:paraId="41F0DF26" w14:textId="77777777" w:rsidTr="007908BF">
                              <w:trPr>
                                <w:trHeight w:val="216"/>
                                <w:jc w:val="center"/>
                              </w:trPr>
                              <w:tc>
                                <w:tcPr>
                                  <w:tcW w:w="743" w:type="dxa"/>
                                  <w:tcBorders>
                                    <w:top w:val="nil"/>
                                    <w:left w:val="nil"/>
                                    <w:bottom w:val="double" w:sz="6" w:space="0" w:color="auto"/>
                                    <w:right w:val="nil"/>
                                  </w:tcBorders>
                                  <w:shd w:val="clear" w:color="auto" w:fill="auto"/>
                                  <w:noWrap/>
                                  <w:vAlign w:val="bottom"/>
                                  <w:hideMark/>
                                </w:tcPr>
                                <w:p w14:paraId="46C74BA9" w14:textId="77777777" w:rsidR="007908BF" w:rsidRPr="00DE6DCD" w:rsidRDefault="007908BF"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6AE60C4" w14:textId="77777777" w:rsidR="007908BF" w:rsidRPr="00DE6DCD" w:rsidRDefault="007908BF"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4AC33F41" w14:textId="77777777" w:rsidR="007908BF" w:rsidRPr="00DE6DCD" w:rsidRDefault="007908BF"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F5E8AB6" w14:textId="77777777" w:rsidR="007908BF" w:rsidRPr="00DE6DCD" w:rsidRDefault="007908BF"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8FC49C0" w14:textId="77777777" w:rsidR="007908BF" w:rsidRPr="00DE6DCD" w:rsidRDefault="007908BF"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71A61839" w14:textId="77777777" w:rsidR="007908BF" w:rsidRPr="00DE6DCD" w:rsidRDefault="007908BF"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0BFC3BDF" w14:textId="77777777" w:rsidR="007908BF" w:rsidRPr="00DE6DCD" w:rsidRDefault="007908BF"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6691828C" w14:textId="77777777" w:rsidR="007908BF" w:rsidRPr="00DE6DCD" w:rsidRDefault="007908BF"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774A18F6" w14:textId="77777777" w:rsidR="007908BF" w:rsidRPr="00DE6DCD" w:rsidRDefault="007908BF"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0AC88FB" w14:textId="77777777" w:rsidR="007908BF" w:rsidRPr="00DE6DCD" w:rsidRDefault="007908BF"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260FE984" w14:textId="77777777" w:rsidR="007908BF" w:rsidRPr="00DE6DCD" w:rsidRDefault="007908BF"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4B7E28D2" w14:textId="77777777" w:rsidR="007908BF" w:rsidRPr="00DE6DCD" w:rsidRDefault="007908BF" w:rsidP="00DE6DCD">
                                  <w:pPr>
                                    <w:jc w:val="center"/>
                                    <w:rPr>
                                      <w:sz w:val="16"/>
                                      <w:szCs w:val="16"/>
                                    </w:rPr>
                                  </w:pPr>
                                  <w:r w:rsidRPr="00DE6DCD">
                                    <w:rPr>
                                      <w:sz w:val="16"/>
                                      <w:szCs w:val="16"/>
                                    </w:rPr>
                                    <w:t>0.161</w:t>
                                  </w:r>
                                </w:p>
                              </w:tc>
                            </w:tr>
                          </w:tbl>
                          <w:p w14:paraId="50AD8CFF" w14:textId="77777777" w:rsidR="007908BF" w:rsidRDefault="007908BF" w:rsidP="007908BF">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7743D4" id="Text Box 2" o:spid="_x0000_s1071" type="#_x0000_t202" style="position:absolute;left:0;text-align:left;margin-left:0;margin-top:496.45pt;width:500.4pt;height:85.65pt;z-index:251706368;visibility:visible;mso-wrap-style:square;mso-width-percent:0;mso-height-percent:0;mso-wrap-distance-left:9pt;mso-wrap-distance-top:3.6pt;mso-wrap-distance-right:9pt;mso-wrap-distance-bottom:3.6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tGFEwIAAP8DAAAOAAAAZHJzL2Uyb0RvYy54bWysU9uO2yAQfa/Uf0C8N3bSeDdrhay22aaq&#10;tL1I234AxjhGxQwFEjv9+h2wN5u2b1V5QDPMcJg5c1jfDp0mR+m8AsPofJZTIo2AWpk9o9+/7d6s&#10;KPGBm5prMJLRk/T0dvP61bq3pVxAC7qWjiCI8WVvGW1DsGWWedHKjvsZWGkw2IDreEDX7bPa8R7R&#10;O50t8vwq68HV1oGQ3uPp/Rikm4TfNFKEL03jZSCaUawtpN2lvYp7tlnzcu+4bZWYyuD/UEXHlcFH&#10;z1D3PHBycOovqE4JBx6aMBPQZdA0SsjUA3Yzz//o5rHlVqZekBxvzzT5/wcrPh8f7VdHwvAOBhxg&#10;asLbBxA/PDGwbbnZyzvnoG8lr/HheaQs660vp6uRal/6CFL1n6DGIfNDgAQ0NK6LrGCfBNFxAKcz&#10;6XIIRODh1duiyFcYEhib56vr66JIb/Dy+bp1PnyQ0JFoMOpwqgmeHx98iOXw8jklvuZBq3qntE6O&#10;21db7ciRowJ2aU3ov6VpQ3pGb4pFkZANxPtJHJ0KqFCtOkZXeVyjZiId702dUgJXerSxEm0mfiIl&#10;IzlhqAaiakYRHS9EviqoT8iYg1GR+IPQaMH9oqRHNTLqfx64k5TojwZZv5kvl1G+yVkW1wt03GWk&#10;uoxwIxCK0UDJaG5Dknzkw8AdTqdRibeXSqaaUWWJzulHRBlf+inr5d9ungAAAP//AwBQSwMEFAAG&#10;AAgAAAAhAFBRwvPeAAAACgEAAA8AAABkcnMvZG93bnJldi54bWxMj8FOwzAMhu9IvEPkSVwQS1aN&#10;jpamEyCBuG7sAdLGa6s1TtVka/f2eCe42fqt399XbGfXiwuOofOkYbVUIJBqbztqNBx+Pp9eQIRo&#10;yJreE2q4YoBteX9XmNz6iXZ42cdGcAmF3GhoYxxyKUPdojNh6Qckzo5+dCbyOjbSjmbictfLRKlU&#10;OtMRf2jNgB8t1qf92Wk4fk+Pz9lUfcXDZrdO3023qfxV64fF/PYKIuIc/47hhs/oUDJT5c9kg+g1&#10;sEjUkGVJBuIWK6VYpeJpla4TkGUh/yuUvwAAAP//AwBQSwECLQAUAAYACAAAACEAtoM4kv4AAADh&#10;AQAAEwAAAAAAAAAAAAAAAAAAAAAAW0NvbnRlbnRfVHlwZXNdLnhtbFBLAQItABQABgAIAAAAIQA4&#10;/SH/1gAAAJQBAAALAAAAAAAAAAAAAAAAAC8BAABfcmVscy8ucmVsc1BLAQItABQABgAIAAAAIQDA&#10;5tGFEwIAAP8DAAAOAAAAAAAAAAAAAAAAAC4CAABkcnMvZTJvRG9jLnhtbFBLAQItABQABgAIAAAA&#10;IQBQUcLz3gAAAAoBAAAPAAAAAAAAAAAAAAAAAG0EAABkcnMvZG93bnJldi54bWxQSwUGAAAAAAQA&#10;BADzAAAAeAUAAAAA&#10;" o:allowoverlap="f" stroked="f">
                <v:textbox>
                  <w:txbxContent>
                    <w:p w14:paraId="5598741E" w14:textId="77777777" w:rsidR="007908BF" w:rsidRDefault="007908BF" w:rsidP="007908BF">
                      <w:pPr>
                        <w:pStyle w:val="TableTitle"/>
                      </w:pPr>
                      <w:r>
                        <w:t>Table I</w:t>
                      </w:r>
                    </w:p>
                    <w:p w14:paraId="54AB8EB8" w14:textId="77777777" w:rsidR="007908BF" w:rsidRDefault="007908BF" w:rsidP="007908BF">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7908BF" w:rsidRPr="00DE6DCD" w14:paraId="550DF586" w14:textId="77777777" w:rsidTr="007908BF">
                        <w:trPr>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548F114B" w14:textId="77777777" w:rsidR="007908BF" w:rsidRPr="00DE6DCD" w:rsidRDefault="007908BF"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0F974C08" w14:textId="77777777" w:rsidR="007908BF" w:rsidRPr="00DE6DCD" w:rsidRDefault="007908BF"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4C83F5" w14:textId="77777777" w:rsidR="007908BF" w:rsidRPr="00DE6DCD" w:rsidRDefault="007908BF"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246F188F" w14:textId="77777777" w:rsidR="007908BF" w:rsidRPr="00DE6DCD" w:rsidRDefault="007908BF" w:rsidP="00DE6DCD">
                            <w:pPr>
                              <w:jc w:val="center"/>
                              <w:rPr>
                                <w:sz w:val="16"/>
                                <w:szCs w:val="16"/>
                              </w:rPr>
                            </w:pPr>
                            <w:r w:rsidRPr="00DE6DCD">
                              <w:rPr>
                                <w:sz w:val="16"/>
                                <w:szCs w:val="16"/>
                              </w:rPr>
                              <w:t>Sensor moment</w:t>
                            </w:r>
                          </w:p>
                        </w:tc>
                      </w:tr>
                      <w:tr w:rsidR="007908BF" w:rsidRPr="00DE6DCD" w14:paraId="2FF7B42D" w14:textId="77777777" w:rsidTr="007908BF">
                        <w:trPr>
                          <w:trHeight w:val="204"/>
                          <w:jc w:val="center"/>
                        </w:trPr>
                        <w:tc>
                          <w:tcPr>
                            <w:tcW w:w="743" w:type="dxa"/>
                            <w:tcBorders>
                              <w:top w:val="nil"/>
                              <w:left w:val="nil"/>
                              <w:bottom w:val="nil"/>
                              <w:right w:val="nil"/>
                            </w:tcBorders>
                            <w:shd w:val="clear" w:color="auto" w:fill="auto"/>
                            <w:noWrap/>
                            <w:vAlign w:val="bottom"/>
                            <w:hideMark/>
                          </w:tcPr>
                          <w:p w14:paraId="1390EBC6" w14:textId="77777777" w:rsidR="007908BF" w:rsidRPr="00DE6DCD" w:rsidRDefault="007908BF"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39B1D975" w14:textId="77777777" w:rsidR="007908BF" w:rsidRPr="00DE6DCD" w:rsidRDefault="007908BF"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76F01EC3" w14:textId="77777777" w:rsidR="007908BF" w:rsidRPr="00DE6DCD" w:rsidRDefault="007908BF"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4D9270E" w14:textId="77777777" w:rsidR="007908BF" w:rsidRPr="00DE6DCD" w:rsidRDefault="007908BF"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49BC4CFB" w14:textId="77777777" w:rsidR="007908BF" w:rsidRPr="00DE6DCD" w:rsidRDefault="007908BF"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57E20DA0" w14:textId="77777777" w:rsidR="007908BF" w:rsidRPr="00DE6DCD" w:rsidRDefault="007908BF"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1631A82A" w14:textId="77777777" w:rsidR="007908BF" w:rsidRPr="00DE6DCD" w:rsidRDefault="007908BF"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0A0D2276" w14:textId="77777777" w:rsidR="007908BF" w:rsidRPr="00DE6DCD" w:rsidRDefault="007908BF"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34EFBC1F" w14:textId="77777777" w:rsidR="007908BF" w:rsidRPr="00DE6DCD" w:rsidRDefault="007908BF"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6C10AE07" w14:textId="77777777" w:rsidR="007908BF" w:rsidRPr="00DE6DCD" w:rsidRDefault="007908BF"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56F1284B" w14:textId="77777777" w:rsidR="007908BF" w:rsidRPr="00DE6DCD" w:rsidRDefault="007908BF"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7CA3B8DB" w14:textId="77777777" w:rsidR="007908BF" w:rsidRPr="00DE6DCD" w:rsidRDefault="007908BF" w:rsidP="00DE6DCD">
                            <w:pPr>
                              <w:jc w:val="center"/>
                              <w:rPr>
                                <w:sz w:val="16"/>
                                <w:szCs w:val="16"/>
                              </w:rPr>
                            </w:pPr>
                            <w:r w:rsidRPr="00DE6DCD">
                              <w:rPr>
                                <w:sz w:val="16"/>
                                <w:szCs w:val="16"/>
                              </w:rPr>
                              <w:t>Z</w:t>
                            </w:r>
                          </w:p>
                        </w:tc>
                      </w:tr>
                      <w:tr w:rsidR="007908BF" w:rsidRPr="00DE6DCD" w14:paraId="729444CE" w14:textId="77777777" w:rsidTr="007908BF">
                        <w:trPr>
                          <w:trHeight w:val="204"/>
                          <w:jc w:val="center"/>
                        </w:trPr>
                        <w:tc>
                          <w:tcPr>
                            <w:tcW w:w="743" w:type="dxa"/>
                            <w:tcBorders>
                              <w:top w:val="single" w:sz="4" w:space="0" w:color="auto"/>
                              <w:left w:val="nil"/>
                              <w:bottom w:val="nil"/>
                              <w:right w:val="nil"/>
                            </w:tcBorders>
                            <w:shd w:val="clear" w:color="auto" w:fill="auto"/>
                            <w:noWrap/>
                            <w:vAlign w:val="bottom"/>
                            <w:hideMark/>
                          </w:tcPr>
                          <w:p w14:paraId="4CC7FDAF" w14:textId="77777777" w:rsidR="007908BF" w:rsidRPr="00DE6DCD" w:rsidRDefault="007908BF"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2F5C0C86" w14:textId="77777777" w:rsidR="007908BF" w:rsidRPr="00DE6DCD" w:rsidRDefault="007908BF"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959445F" w14:textId="77777777" w:rsidR="007908BF" w:rsidRPr="00DE6DCD" w:rsidRDefault="007908BF"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0A0EC97" w14:textId="77777777" w:rsidR="007908BF" w:rsidRPr="00DE6DCD" w:rsidRDefault="007908BF"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68A15543" w14:textId="77777777" w:rsidR="007908BF" w:rsidRPr="00DE6DCD" w:rsidRDefault="007908BF"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1050E7A6" w14:textId="77777777" w:rsidR="007908BF" w:rsidRPr="00DE6DCD" w:rsidRDefault="007908BF"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0AD38BE5" w14:textId="77777777" w:rsidR="007908BF" w:rsidRPr="00DE6DCD" w:rsidRDefault="007908BF"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0AA99B2" w14:textId="77777777" w:rsidR="007908BF" w:rsidRPr="00DE6DCD" w:rsidRDefault="007908BF"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BD722C5" w14:textId="77777777" w:rsidR="007908BF" w:rsidRPr="00DE6DCD" w:rsidRDefault="007908BF"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675DC8FD" w14:textId="77777777" w:rsidR="007908BF" w:rsidRPr="00DE6DCD" w:rsidRDefault="007908BF"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13F4818E" w14:textId="77777777" w:rsidR="007908BF" w:rsidRPr="00DE6DCD" w:rsidRDefault="007908BF"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61AF0CA" w14:textId="77777777" w:rsidR="007908BF" w:rsidRPr="00DE6DCD" w:rsidRDefault="007908BF" w:rsidP="00DE6DCD">
                            <w:pPr>
                              <w:jc w:val="center"/>
                              <w:rPr>
                                <w:sz w:val="16"/>
                                <w:szCs w:val="16"/>
                              </w:rPr>
                            </w:pPr>
                            <w:r w:rsidRPr="00DE6DCD">
                              <w:rPr>
                                <w:sz w:val="16"/>
                                <w:szCs w:val="16"/>
                              </w:rPr>
                              <w:t>0.0</w:t>
                            </w:r>
                          </w:p>
                        </w:tc>
                      </w:tr>
                      <w:tr w:rsidR="007908BF" w:rsidRPr="00DE6DCD" w14:paraId="620DCEE6" w14:textId="77777777" w:rsidTr="007908BF">
                        <w:trPr>
                          <w:trHeight w:val="204"/>
                          <w:jc w:val="center"/>
                        </w:trPr>
                        <w:tc>
                          <w:tcPr>
                            <w:tcW w:w="743" w:type="dxa"/>
                            <w:tcBorders>
                              <w:top w:val="nil"/>
                              <w:left w:val="nil"/>
                              <w:bottom w:val="nil"/>
                              <w:right w:val="nil"/>
                            </w:tcBorders>
                            <w:shd w:val="clear" w:color="auto" w:fill="auto"/>
                            <w:noWrap/>
                            <w:vAlign w:val="bottom"/>
                            <w:hideMark/>
                          </w:tcPr>
                          <w:p w14:paraId="3D20815B" w14:textId="77777777" w:rsidR="007908BF" w:rsidRPr="00DE6DCD" w:rsidRDefault="007908BF"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230F56E7" w14:textId="77777777" w:rsidR="007908BF" w:rsidRPr="00DE6DCD" w:rsidRDefault="007908BF"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E85A367" w14:textId="77777777" w:rsidR="007908BF" w:rsidRPr="00DE6DCD" w:rsidRDefault="007908BF"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07DA64D6" w14:textId="77777777" w:rsidR="007908BF" w:rsidRPr="00DE6DCD" w:rsidRDefault="007908BF"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605B24FB" w14:textId="77777777" w:rsidR="007908BF" w:rsidRPr="00DE6DCD" w:rsidRDefault="007908BF"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23A696B7" w14:textId="77777777" w:rsidR="007908BF" w:rsidRPr="00DE6DCD" w:rsidRDefault="007908BF"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48F0A2AD" w14:textId="77777777" w:rsidR="007908BF" w:rsidRPr="00DE6DCD" w:rsidRDefault="007908BF"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529DA987" w14:textId="77777777" w:rsidR="007908BF" w:rsidRPr="00DE6DCD" w:rsidRDefault="007908BF"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057D825A" w14:textId="77777777" w:rsidR="007908BF" w:rsidRPr="00DE6DCD" w:rsidRDefault="007908BF"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3AFE7629" w14:textId="77777777" w:rsidR="007908BF" w:rsidRPr="00DE6DCD" w:rsidRDefault="007908BF"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4F07D6F7" w14:textId="77777777" w:rsidR="007908BF" w:rsidRPr="00DE6DCD" w:rsidRDefault="007908BF"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7ACE93EC" w14:textId="77777777" w:rsidR="007908BF" w:rsidRPr="00DE6DCD" w:rsidRDefault="007908BF" w:rsidP="00DE6DCD">
                            <w:pPr>
                              <w:jc w:val="center"/>
                              <w:rPr>
                                <w:sz w:val="16"/>
                                <w:szCs w:val="16"/>
                              </w:rPr>
                            </w:pPr>
                            <w:r w:rsidRPr="00DE6DCD">
                              <w:rPr>
                                <w:sz w:val="16"/>
                                <w:szCs w:val="16"/>
                              </w:rPr>
                              <w:t>0.0</w:t>
                            </w:r>
                          </w:p>
                        </w:tc>
                      </w:tr>
                      <w:tr w:rsidR="007908BF" w:rsidRPr="00DE6DCD" w14:paraId="41F0DF26" w14:textId="77777777" w:rsidTr="007908BF">
                        <w:trPr>
                          <w:trHeight w:val="216"/>
                          <w:jc w:val="center"/>
                        </w:trPr>
                        <w:tc>
                          <w:tcPr>
                            <w:tcW w:w="743" w:type="dxa"/>
                            <w:tcBorders>
                              <w:top w:val="nil"/>
                              <w:left w:val="nil"/>
                              <w:bottom w:val="double" w:sz="6" w:space="0" w:color="auto"/>
                              <w:right w:val="nil"/>
                            </w:tcBorders>
                            <w:shd w:val="clear" w:color="auto" w:fill="auto"/>
                            <w:noWrap/>
                            <w:vAlign w:val="bottom"/>
                            <w:hideMark/>
                          </w:tcPr>
                          <w:p w14:paraId="46C74BA9" w14:textId="77777777" w:rsidR="007908BF" w:rsidRPr="00DE6DCD" w:rsidRDefault="007908BF"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6AE60C4" w14:textId="77777777" w:rsidR="007908BF" w:rsidRPr="00DE6DCD" w:rsidRDefault="007908BF"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4AC33F41" w14:textId="77777777" w:rsidR="007908BF" w:rsidRPr="00DE6DCD" w:rsidRDefault="007908BF"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F5E8AB6" w14:textId="77777777" w:rsidR="007908BF" w:rsidRPr="00DE6DCD" w:rsidRDefault="007908BF"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8FC49C0" w14:textId="77777777" w:rsidR="007908BF" w:rsidRPr="00DE6DCD" w:rsidRDefault="007908BF"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71A61839" w14:textId="77777777" w:rsidR="007908BF" w:rsidRPr="00DE6DCD" w:rsidRDefault="007908BF"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0BFC3BDF" w14:textId="77777777" w:rsidR="007908BF" w:rsidRPr="00DE6DCD" w:rsidRDefault="007908BF"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6691828C" w14:textId="77777777" w:rsidR="007908BF" w:rsidRPr="00DE6DCD" w:rsidRDefault="007908BF"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774A18F6" w14:textId="77777777" w:rsidR="007908BF" w:rsidRPr="00DE6DCD" w:rsidRDefault="007908BF"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0AC88FB" w14:textId="77777777" w:rsidR="007908BF" w:rsidRPr="00DE6DCD" w:rsidRDefault="007908BF"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260FE984" w14:textId="77777777" w:rsidR="007908BF" w:rsidRPr="00DE6DCD" w:rsidRDefault="007908BF"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4B7E28D2" w14:textId="77777777" w:rsidR="007908BF" w:rsidRPr="00DE6DCD" w:rsidRDefault="007908BF" w:rsidP="00DE6DCD">
                            <w:pPr>
                              <w:jc w:val="center"/>
                              <w:rPr>
                                <w:sz w:val="16"/>
                                <w:szCs w:val="16"/>
                              </w:rPr>
                            </w:pPr>
                            <w:r w:rsidRPr="00DE6DCD">
                              <w:rPr>
                                <w:sz w:val="16"/>
                                <w:szCs w:val="16"/>
                              </w:rPr>
                              <w:t>0.161</w:t>
                            </w:r>
                          </w:p>
                        </w:tc>
                      </w:tr>
                    </w:tbl>
                    <w:p w14:paraId="50AD8CFF" w14:textId="77777777" w:rsidR="007908BF" w:rsidRDefault="007908BF" w:rsidP="007908BF">
                      <w:pPr>
                        <w:pStyle w:val="TableTitle"/>
                      </w:pPr>
                      <w:r>
                        <w:fldChar w:fldCharType="end"/>
                      </w:r>
                    </w:p>
                  </w:txbxContent>
                </v:textbox>
                <w10:wrap type="topAndBottom" anchorx="margin" anchory="margin"/>
              </v:shape>
            </w:pict>
          </mc:Fallback>
        </mc:AlternateContent>
      </w:r>
      <w:r w:rsidR="00DA5201">
        <w:t xml:space="preserve">Magnetic tracking is an </w:t>
      </w:r>
      <w:r w:rsidR="00DA5201">
        <w:rPr>
          <w:i/>
          <w:iCs/>
        </w:rPr>
        <w:t>inverse problem</w:t>
      </w:r>
      <w:r w:rsidR="00DA5201">
        <w:t xml:space="preserve">.  </w:t>
      </w:r>
      <w:r w:rsidR="000D5646">
        <w:t>W</w:t>
      </w:r>
      <w:r w:rsidR="00DA5201">
        <w:t xml:space="preserve">e </w:t>
      </w:r>
      <w:r w:rsidR="000D5646">
        <w:t>can calibrate a</w:t>
      </w:r>
      <w:r w:rsidR="00DA5201">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rsidR="00DA5201">
        <w:t xml:space="preserve"> </w:t>
      </w:r>
      <w:r w:rsidR="000D5646">
        <w:t>predict</w:t>
      </w:r>
      <w:r w:rsidR="00DA5201">
        <w:t xml:space="preserve"> </w:t>
      </w:r>
      <w:r w:rsidR="000D5646">
        <w:t>the</w:t>
      </w:r>
      <w:r w:rsidR="00DA5201">
        <w:t xml:space="preserve"> coupling </w:t>
      </w:r>
      <m:oMath>
        <m:r>
          <m:rPr>
            <m:sty m:val="bi"/>
          </m:rPr>
          <w:rPr>
            <w:rFonts w:ascii="Cambria Math" w:hAnsi="Cambria Math"/>
          </w:rPr>
          <m:t>C</m:t>
        </m:r>
      </m:oMath>
      <w:r w:rsidR="000D5646">
        <w:t xml:space="preserve"> </w:t>
      </w:r>
      <w:r w:rsidR="00DA5201">
        <w:t>we expect to see in sensor pose</w:t>
      </w:r>
      <w:r w:rsidR="000D5646">
        <w:t xml:space="preserve"> </w:t>
      </w:r>
      <m:oMath>
        <m:r>
          <m:rPr>
            <m:sty m:val="bi"/>
          </m:rPr>
          <w:rPr>
            <w:rFonts w:ascii="Cambria Math" w:eastAsiaTheme="minorEastAsia" w:hAnsi="Cambria Math"/>
          </w:rPr>
          <m:t>P</m:t>
        </m:r>
      </m:oMath>
      <w:r w:rsidR="000D5646">
        <w:t>, but this</w:t>
      </w:r>
      <w:r w:rsidR="00DA5201">
        <w:t xml:space="preserve"> does not tell us how to solve the inverse problem: given a measurement </w:t>
      </w:r>
      <m:oMath>
        <m:r>
          <m:rPr>
            <m:sty m:val="bi"/>
          </m:rPr>
          <w:rPr>
            <w:rFonts w:ascii="Cambria Math" w:hAnsi="Cambria Math"/>
          </w:rPr>
          <m:t>C</m:t>
        </m:r>
      </m:oMath>
      <w:r w:rsidR="00DA5201">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sidRPr="005406DB">
        <w:rPr>
          <w:rFonts w:eastAsiaTheme="minorEastAsia"/>
        </w:rPr>
        <w:t>?</w:t>
      </w:r>
      <w:r w:rsidR="00DA5201">
        <w:rPr>
          <w:rFonts w:eastAsiaTheme="minorEastAsia"/>
        </w:rPr>
        <w:t xml:space="preserve"> </w:t>
      </w:r>
      <w:r w:rsidR="00DA5201">
        <w:t>Some measurement models permit a closed-form pose solution using linear algebra</w:t>
      </w:r>
      <w:r w:rsidR="00025757">
        <w:fldChar w:fldCharType="begin" w:fldLock="1"/>
      </w:r>
      <w:r w:rsidR="00D502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4]–[6]","plainTextFormattedCitation":"[4]–[6]","previouslyFormattedCitation":"[4]–[6]"},"properties":{"noteIndex":0},"schema":"https://github.com/citation-style-language/schema/raw/master/csl-citation.json"}</w:instrText>
      </w:r>
      <w:r w:rsidR="00025757">
        <w:fldChar w:fldCharType="separate"/>
      </w:r>
      <w:r w:rsidR="00F435DA" w:rsidRPr="00F435DA">
        <w:rPr>
          <w:noProof/>
        </w:rPr>
        <w:t>[4]–[6]</w:t>
      </w:r>
      <w:r w:rsidR="00025757">
        <w:fldChar w:fldCharType="end"/>
      </w:r>
      <w:r w:rsidR="00DA5201">
        <w:t xml:space="preserve">, but in </w:t>
      </w:r>
      <w:r w:rsidR="00DA5201">
        <w:t xml:space="preserve">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Pr>
          <w:rFonts w:eastAsiaTheme="minorEastAsia"/>
          <w:b/>
          <w:bCs/>
        </w:rPr>
        <w:t xml:space="preserve"> </w:t>
      </w:r>
      <w:r w:rsidR="00DA5201">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A5201">
        <w:rPr>
          <w:rFonts w:eastAsiaTheme="minorEastAsia"/>
        </w:rPr>
        <w:t>.</w:t>
      </w:r>
    </w:p>
    <w:p w14:paraId="546F5C16" w14:textId="6CA9791F" w:rsidR="000D5646" w:rsidRDefault="00F5077D" w:rsidP="00E073D0">
      <w:pPr>
        <w:pStyle w:val="Text"/>
      </w:pPr>
      <w:r>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r w:rsidR="00641A41">
        <w:t xml:space="preserve"> (</w:t>
      </w:r>
      <w:r w:rsidR="00154AE3">
        <w:t>§</w:t>
      </w:r>
      <w:r w:rsidR="00C7616D">
        <w:fldChar w:fldCharType="begin"/>
      </w:r>
      <w:r w:rsidR="00C7616D">
        <w:instrText xml:space="preserve"> REF _Ref90634266 \r \h </w:instrText>
      </w:r>
      <w:r w:rsidR="00C7616D">
        <w:fldChar w:fldCharType="separate"/>
      </w:r>
      <w:r w:rsidR="00706E45">
        <w:t>III.C</w:t>
      </w:r>
      <w:r w:rsidR="00C7616D">
        <w:fldChar w:fldCharType="end"/>
      </w:r>
      <w:r w:rsidR="00641A41">
        <w:t>)</w:t>
      </w:r>
      <w:r w:rsidR="00154AE3">
        <w:t xml:space="preserve">. </w:t>
      </w:r>
      <w:r w:rsidR="000D5646">
        <w:t xml:space="preserve">As with the calibration of the 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4910484B"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 xml:space="preserve">differs from a linear </w:t>
      </w:r>
      <w:r w:rsidR="00637716">
        <w:t>homogeneous</w:t>
      </w:r>
      <w:r w:rsidR="00EE1032">
        <w:t xml:space="preserve">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A37FC3"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A37FC3"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49C22DBE" w:rsidR="00985509" w:rsidRPr="008761C4" w:rsidRDefault="00EE0D2E" w:rsidP="003532E8">
      <w:pPr>
        <w:pStyle w:val="Text"/>
      </w:pPr>
      <w:r>
        <w:rPr>
          <w:noProof/>
        </w:rPr>
        <mc:AlternateContent>
          <mc:Choice Requires="wps">
            <w:drawing>
              <wp:anchor distT="45720" distB="45720" distL="114300" distR="114300" simplePos="0" relativeHeight="251708416" behindDoc="0" locked="0" layoutInCell="1" allowOverlap="0" wp14:anchorId="3961A3B2" wp14:editId="698367C4">
                <wp:simplePos x="0" y="0"/>
                <wp:positionH relativeFrom="margin">
                  <wp:align>center</wp:align>
                </wp:positionH>
                <wp:positionV relativeFrom="margin">
                  <wp:align>bottom</wp:align>
                </wp:positionV>
                <wp:extent cx="6355080" cy="1298448"/>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298448"/>
                        </a:xfrm>
                        <a:prstGeom prst="rect">
                          <a:avLst/>
                        </a:prstGeom>
                        <a:solidFill>
                          <a:srgbClr val="FFFFFF"/>
                        </a:solidFill>
                        <a:ln w="9525">
                          <a:noFill/>
                          <a:miter lim="800000"/>
                          <a:headEnd/>
                          <a:tailEnd/>
                        </a:ln>
                      </wps:spPr>
                      <wps:txbx>
                        <w:txbxContent>
                          <w:p w14:paraId="5A5173F6" w14:textId="77777777" w:rsidR="00EE0D2E" w:rsidRDefault="00EE0D2E" w:rsidP="00EE0D2E">
                            <w:pPr>
                              <w:pStyle w:val="TableTitle"/>
                            </w:pPr>
                            <w:r>
                              <w:t>Table II</w:t>
                            </w:r>
                          </w:p>
                          <w:p w14:paraId="01DA804F" w14:textId="77777777" w:rsidR="00EE0D2E" w:rsidRDefault="00EE0D2E" w:rsidP="00EE0D2E">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EE0D2E" w:rsidRPr="005552EA" w14:paraId="22A6B199"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3679054E" w14:textId="77777777" w:rsidR="00EE0D2E" w:rsidRPr="005552EA" w:rsidRDefault="00EE0D2E">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BCD5A6D" w14:textId="77777777" w:rsidR="00EE0D2E" w:rsidRPr="005552EA" w:rsidRDefault="00EE0D2E"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012F750" w14:textId="77777777" w:rsidR="00EE0D2E" w:rsidRPr="005552EA" w:rsidRDefault="00EE0D2E" w:rsidP="005552EA">
                                  <w:pPr>
                                    <w:jc w:val="center"/>
                                    <w:rPr>
                                      <w:color w:val="000000"/>
                                      <w:sz w:val="16"/>
                                      <w:szCs w:val="16"/>
                                    </w:rPr>
                                  </w:pPr>
                                  <w:r w:rsidRPr="005552EA">
                                    <w:rPr>
                                      <w:color w:val="000000"/>
                                      <w:sz w:val="16"/>
                                      <w:szCs w:val="16"/>
                                    </w:rPr>
                                    <w:t>Concentric source</w:t>
                                  </w:r>
                                </w:p>
                              </w:tc>
                            </w:tr>
                            <w:tr w:rsidR="00EE0D2E" w:rsidRPr="005552EA" w14:paraId="3C549F5C"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6FF80608" w14:textId="77777777" w:rsidR="00EE0D2E" w:rsidRPr="005552EA" w:rsidRDefault="00EE0D2E"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190C5DBD" w14:textId="77777777" w:rsidR="00EE0D2E" w:rsidRPr="005552EA" w:rsidRDefault="00EE0D2E"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74E6D1" w14:textId="77777777" w:rsidR="00EE0D2E" w:rsidRPr="005552EA" w:rsidRDefault="00EE0D2E" w:rsidP="005552EA">
                                  <w:pPr>
                                    <w:jc w:val="center"/>
                                    <w:rPr>
                                      <w:color w:val="000000"/>
                                      <w:sz w:val="16"/>
                                      <w:szCs w:val="16"/>
                                    </w:rPr>
                                  </w:pPr>
                                  <w:r w:rsidRPr="005552EA">
                                    <w:rPr>
                                      <w:color w:val="000000"/>
                                      <w:sz w:val="16"/>
                                      <w:szCs w:val="16"/>
                                    </w:rPr>
                                    <w:t>RxRyRz (degrees)</w:t>
                                  </w:r>
                                </w:p>
                              </w:tc>
                              <w:tc>
                                <w:tcPr>
                                  <w:tcW w:w="1800" w:type="dxa"/>
                                  <w:gridSpan w:val="3"/>
                                  <w:tcBorders>
                                    <w:top w:val="nil"/>
                                    <w:left w:val="nil"/>
                                    <w:bottom w:val="nil"/>
                                    <w:right w:val="nil"/>
                                  </w:tcBorders>
                                  <w:shd w:val="clear" w:color="auto" w:fill="auto"/>
                                  <w:noWrap/>
                                  <w:vAlign w:val="bottom"/>
                                  <w:hideMark/>
                                </w:tcPr>
                                <w:p w14:paraId="41C79A85" w14:textId="77777777" w:rsidR="00EE0D2E" w:rsidRPr="005552EA" w:rsidRDefault="00EE0D2E"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217FBBCE" w14:textId="77777777" w:rsidR="00EE0D2E" w:rsidRPr="005552EA" w:rsidRDefault="00EE0D2E" w:rsidP="005552EA">
                                  <w:pPr>
                                    <w:jc w:val="center"/>
                                    <w:rPr>
                                      <w:color w:val="000000"/>
                                      <w:sz w:val="16"/>
                                      <w:szCs w:val="16"/>
                                    </w:rPr>
                                  </w:pPr>
                                  <w:r w:rsidRPr="005552EA">
                                    <w:rPr>
                                      <w:color w:val="000000"/>
                                      <w:sz w:val="16"/>
                                      <w:szCs w:val="16"/>
                                    </w:rPr>
                                    <w:t>RxRyRz (degrees)</w:t>
                                  </w:r>
                                </w:p>
                              </w:tc>
                            </w:tr>
                            <w:tr w:rsidR="00EE0D2E" w:rsidRPr="005552EA" w14:paraId="1B1F3B62"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157257E1" w14:textId="77777777" w:rsidR="00EE0D2E" w:rsidRPr="005552EA" w:rsidRDefault="00EE0D2E"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5EA202D7" w14:textId="77777777" w:rsidR="00EE0D2E" w:rsidRPr="005552EA" w:rsidRDefault="00EE0D2E"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0853E37A" w14:textId="77777777" w:rsidR="00EE0D2E" w:rsidRPr="005552EA" w:rsidRDefault="00EE0D2E" w:rsidP="005552EA">
                                  <w:pPr>
                                    <w:jc w:val="center"/>
                                    <w:rPr>
                                      <w:color w:val="000000"/>
                                      <w:sz w:val="16"/>
                                      <w:szCs w:val="16"/>
                                    </w:rPr>
                                  </w:pPr>
                                  <w:r w:rsidRPr="005552EA">
                                    <w:rPr>
                                      <w:color w:val="000000"/>
                                      <w:sz w:val="16"/>
                                      <w:szCs w:val="16"/>
                                    </w:rPr>
                                    <w:t>uncert</w:t>
                                  </w:r>
                                </w:p>
                              </w:tc>
                              <w:tc>
                                <w:tcPr>
                                  <w:tcW w:w="571" w:type="dxa"/>
                                  <w:tcBorders>
                                    <w:top w:val="nil"/>
                                    <w:left w:val="nil"/>
                                    <w:bottom w:val="single" w:sz="4" w:space="0" w:color="auto"/>
                                    <w:right w:val="nil"/>
                                  </w:tcBorders>
                                  <w:shd w:val="clear" w:color="auto" w:fill="auto"/>
                                  <w:noWrap/>
                                  <w:vAlign w:val="bottom"/>
                                  <w:hideMark/>
                                </w:tcPr>
                                <w:p w14:paraId="154A6BFB" w14:textId="77777777" w:rsidR="00EE0D2E" w:rsidRPr="005552EA" w:rsidRDefault="00EE0D2E"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631D398C" w14:textId="77777777" w:rsidR="00EE0D2E" w:rsidRPr="005552EA" w:rsidRDefault="00EE0D2E"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7335A6FE" w14:textId="77777777" w:rsidR="00EE0D2E" w:rsidRPr="005552EA" w:rsidRDefault="00EE0D2E" w:rsidP="005552EA">
                                  <w:pPr>
                                    <w:jc w:val="center"/>
                                    <w:rPr>
                                      <w:color w:val="000000"/>
                                      <w:sz w:val="16"/>
                                      <w:szCs w:val="16"/>
                                    </w:rPr>
                                  </w:pPr>
                                  <w:r w:rsidRPr="005552EA">
                                    <w:rPr>
                                      <w:color w:val="000000"/>
                                      <w:sz w:val="16"/>
                                      <w:szCs w:val="16"/>
                                    </w:rPr>
                                    <w:t>uncert</w:t>
                                  </w:r>
                                </w:p>
                              </w:tc>
                              <w:tc>
                                <w:tcPr>
                                  <w:tcW w:w="571" w:type="dxa"/>
                                  <w:tcBorders>
                                    <w:top w:val="nil"/>
                                    <w:left w:val="nil"/>
                                    <w:bottom w:val="single" w:sz="4" w:space="0" w:color="auto"/>
                                    <w:right w:val="single" w:sz="4" w:space="0" w:color="auto"/>
                                  </w:tcBorders>
                                  <w:shd w:val="clear" w:color="auto" w:fill="auto"/>
                                  <w:noWrap/>
                                  <w:vAlign w:val="bottom"/>
                                  <w:hideMark/>
                                </w:tcPr>
                                <w:p w14:paraId="6C545721" w14:textId="77777777" w:rsidR="00EE0D2E" w:rsidRPr="005552EA" w:rsidRDefault="00EE0D2E"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7A9F8CBD" w14:textId="77777777" w:rsidR="00EE0D2E" w:rsidRPr="005552EA" w:rsidRDefault="00EE0D2E"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55E72353" w14:textId="77777777" w:rsidR="00EE0D2E" w:rsidRPr="005552EA" w:rsidRDefault="00EE0D2E" w:rsidP="005552EA">
                                  <w:pPr>
                                    <w:jc w:val="center"/>
                                    <w:rPr>
                                      <w:color w:val="000000"/>
                                      <w:sz w:val="16"/>
                                      <w:szCs w:val="16"/>
                                    </w:rPr>
                                  </w:pPr>
                                  <w:r w:rsidRPr="005552EA">
                                    <w:rPr>
                                      <w:color w:val="000000"/>
                                      <w:sz w:val="16"/>
                                      <w:szCs w:val="16"/>
                                    </w:rPr>
                                    <w:t>uncert</w:t>
                                  </w:r>
                                </w:p>
                              </w:tc>
                              <w:tc>
                                <w:tcPr>
                                  <w:tcW w:w="580" w:type="dxa"/>
                                  <w:tcBorders>
                                    <w:top w:val="nil"/>
                                    <w:left w:val="nil"/>
                                    <w:bottom w:val="single" w:sz="4" w:space="0" w:color="auto"/>
                                    <w:right w:val="nil"/>
                                  </w:tcBorders>
                                  <w:shd w:val="clear" w:color="auto" w:fill="auto"/>
                                  <w:noWrap/>
                                  <w:vAlign w:val="bottom"/>
                                  <w:hideMark/>
                                </w:tcPr>
                                <w:p w14:paraId="1F42F9F3" w14:textId="77777777" w:rsidR="00EE0D2E" w:rsidRPr="005552EA" w:rsidRDefault="00EE0D2E"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677BAE1A" w14:textId="77777777" w:rsidR="00EE0D2E" w:rsidRPr="005552EA" w:rsidRDefault="00EE0D2E"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0ED2F896" w14:textId="77777777" w:rsidR="00EE0D2E" w:rsidRPr="005552EA" w:rsidRDefault="00EE0D2E" w:rsidP="005552EA">
                                  <w:pPr>
                                    <w:jc w:val="center"/>
                                    <w:rPr>
                                      <w:color w:val="000000"/>
                                      <w:sz w:val="16"/>
                                      <w:szCs w:val="16"/>
                                    </w:rPr>
                                  </w:pPr>
                                  <w:r w:rsidRPr="005552EA">
                                    <w:rPr>
                                      <w:color w:val="000000"/>
                                      <w:sz w:val="16"/>
                                      <w:szCs w:val="16"/>
                                    </w:rPr>
                                    <w:t>uncert</w:t>
                                  </w:r>
                                </w:p>
                              </w:tc>
                              <w:tc>
                                <w:tcPr>
                                  <w:tcW w:w="580" w:type="dxa"/>
                                  <w:tcBorders>
                                    <w:top w:val="nil"/>
                                    <w:left w:val="nil"/>
                                    <w:bottom w:val="single" w:sz="4" w:space="0" w:color="auto"/>
                                    <w:right w:val="nil"/>
                                  </w:tcBorders>
                                  <w:shd w:val="clear" w:color="auto" w:fill="auto"/>
                                  <w:noWrap/>
                                  <w:vAlign w:val="bottom"/>
                                  <w:hideMark/>
                                </w:tcPr>
                                <w:p w14:paraId="4E973D80" w14:textId="77777777" w:rsidR="00EE0D2E" w:rsidRPr="005552EA" w:rsidRDefault="00EE0D2E" w:rsidP="005552EA">
                                  <w:pPr>
                                    <w:jc w:val="center"/>
                                    <w:rPr>
                                      <w:color w:val="000000"/>
                                      <w:sz w:val="16"/>
                                      <w:szCs w:val="16"/>
                                    </w:rPr>
                                  </w:pPr>
                                  <w:r w:rsidRPr="005552EA">
                                    <w:rPr>
                                      <w:color w:val="000000"/>
                                      <w:sz w:val="16"/>
                                      <w:szCs w:val="16"/>
                                    </w:rPr>
                                    <w:t>Max</w:t>
                                  </w:r>
                                </w:p>
                              </w:tc>
                            </w:tr>
                            <w:tr w:rsidR="00EE0D2E" w:rsidRPr="005552EA" w14:paraId="32C2A669"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1835D6F3" w14:textId="77777777" w:rsidR="00EE0D2E" w:rsidRPr="005552EA" w:rsidRDefault="00EE0D2E"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6483F288" w14:textId="77777777" w:rsidR="00EE0D2E" w:rsidRPr="005552EA" w:rsidRDefault="00EE0D2E"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34FC2579" w14:textId="77777777" w:rsidR="00EE0D2E" w:rsidRPr="005552EA" w:rsidRDefault="00EE0D2E"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4836532C" w14:textId="77777777" w:rsidR="00EE0D2E" w:rsidRPr="005552EA" w:rsidRDefault="00EE0D2E"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67218C02" w14:textId="77777777" w:rsidR="00EE0D2E" w:rsidRPr="005552EA" w:rsidRDefault="00EE0D2E"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0D051E71" w14:textId="77777777" w:rsidR="00EE0D2E" w:rsidRPr="005552EA" w:rsidRDefault="00EE0D2E"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86D963E" w14:textId="77777777" w:rsidR="00EE0D2E" w:rsidRPr="005552EA" w:rsidRDefault="00EE0D2E"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3F297D0C" w14:textId="77777777" w:rsidR="00EE0D2E" w:rsidRPr="005552EA" w:rsidRDefault="00EE0D2E"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35AF1BDD" w14:textId="77777777" w:rsidR="00EE0D2E" w:rsidRPr="005552EA" w:rsidRDefault="00EE0D2E"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19CCB359" w14:textId="77777777" w:rsidR="00EE0D2E" w:rsidRPr="005552EA" w:rsidRDefault="00EE0D2E"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5D090A70" w14:textId="77777777" w:rsidR="00EE0D2E" w:rsidRPr="005552EA" w:rsidRDefault="00EE0D2E"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3EE251DD" w14:textId="77777777" w:rsidR="00EE0D2E" w:rsidRPr="005552EA" w:rsidRDefault="00EE0D2E"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B6B69B3" w14:textId="77777777" w:rsidR="00EE0D2E" w:rsidRPr="005552EA" w:rsidRDefault="00EE0D2E" w:rsidP="005552EA">
                                  <w:pPr>
                                    <w:jc w:val="center"/>
                                    <w:rPr>
                                      <w:color w:val="000000"/>
                                      <w:sz w:val="16"/>
                                      <w:szCs w:val="16"/>
                                    </w:rPr>
                                  </w:pPr>
                                  <w:r w:rsidRPr="005552EA">
                                    <w:rPr>
                                      <w:color w:val="000000"/>
                                      <w:sz w:val="16"/>
                                      <w:szCs w:val="16"/>
                                    </w:rPr>
                                    <w:t>0.637</w:t>
                                  </w:r>
                                </w:p>
                              </w:tc>
                            </w:tr>
                            <w:tr w:rsidR="00EE0D2E" w:rsidRPr="005552EA" w14:paraId="2C62403B"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7076CE54" w14:textId="77777777" w:rsidR="00EE0D2E" w:rsidRPr="005552EA" w:rsidRDefault="00EE0D2E"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18D65199" w14:textId="77777777" w:rsidR="00EE0D2E" w:rsidRPr="005552EA" w:rsidRDefault="00EE0D2E"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71050F67" w14:textId="77777777" w:rsidR="00EE0D2E" w:rsidRPr="005552EA" w:rsidRDefault="00EE0D2E"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6A2CE4CA" w14:textId="77777777" w:rsidR="00EE0D2E" w:rsidRPr="005552EA" w:rsidRDefault="00EE0D2E"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57521BAF" w14:textId="77777777" w:rsidR="00EE0D2E" w:rsidRPr="005552EA" w:rsidRDefault="00EE0D2E"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03FCDD8C" w14:textId="77777777" w:rsidR="00EE0D2E" w:rsidRPr="005552EA" w:rsidRDefault="00EE0D2E"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6CBF697" w14:textId="77777777" w:rsidR="00EE0D2E" w:rsidRPr="005552EA" w:rsidRDefault="00EE0D2E"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29BFB135" w14:textId="77777777" w:rsidR="00EE0D2E" w:rsidRPr="005552EA" w:rsidRDefault="00EE0D2E"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39FE1A7E" w14:textId="77777777" w:rsidR="00EE0D2E" w:rsidRPr="005552EA" w:rsidRDefault="00EE0D2E"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644B1E40" w14:textId="77777777" w:rsidR="00EE0D2E" w:rsidRPr="005552EA" w:rsidRDefault="00EE0D2E"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30D46C38" w14:textId="77777777" w:rsidR="00EE0D2E" w:rsidRPr="005552EA" w:rsidRDefault="00EE0D2E"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60487A8E" w14:textId="77777777" w:rsidR="00EE0D2E" w:rsidRPr="005552EA" w:rsidRDefault="00EE0D2E"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57928E19" w14:textId="77777777" w:rsidR="00EE0D2E" w:rsidRPr="005552EA" w:rsidRDefault="00EE0D2E" w:rsidP="005552EA">
                                  <w:pPr>
                                    <w:jc w:val="center"/>
                                    <w:rPr>
                                      <w:color w:val="000000"/>
                                      <w:sz w:val="16"/>
                                      <w:szCs w:val="16"/>
                                    </w:rPr>
                                  </w:pPr>
                                  <w:r w:rsidRPr="005552EA">
                                    <w:rPr>
                                      <w:color w:val="000000"/>
                                      <w:sz w:val="16"/>
                                      <w:szCs w:val="16"/>
                                    </w:rPr>
                                    <w:t>0.637</w:t>
                                  </w:r>
                                </w:p>
                              </w:tc>
                            </w:tr>
                            <w:tr w:rsidR="00EE0D2E" w:rsidRPr="005552EA" w14:paraId="260D1C2D"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5046E788" w14:textId="77777777" w:rsidR="00EE0D2E" w:rsidRPr="005552EA" w:rsidRDefault="00EE0D2E"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B2D2CEA" w14:textId="77777777" w:rsidR="00EE0D2E" w:rsidRPr="005552EA" w:rsidRDefault="00EE0D2E"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1F20E50D" w14:textId="77777777" w:rsidR="00EE0D2E" w:rsidRPr="005552EA" w:rsidRDefault="00EE0D2E"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4BFFE79B" w14:textId="77777777" w:rsidR="00EE0D2E" w:rsidRPr="005552EA" w:rsidRDefault="00EE0D2E"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336514E1" w14:textId="77777777" w:rsidR="00EE0D2E" w:rsidRPr="005552EA" w:rsidRDefault="00EE0D2E"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47DEC0F9" w14:textId="77777777" w:rsidR="00EE0D2E" w:rsidRPr="005552EA" w:rsidRDefault="00EE0D2E"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79DE400" w14:textId="77777777" w:rsidR="00EE0D2E" w:rsidRPr="005552EA" w:rsidRDefault="00EE0D2E"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0F40C226" w14:textId="77777777" w:rsidR="00EE0D2E" w:rsidRPr="005552EA" w:rsidRDefault="00EE0D2E"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4264DFBB" w14:textId="77777777" w:rsidR="00EE0D2E" w:rsidRPr="005552EA" w:rsidRDefault="00EE0D2E"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32E7DE0E" w14:textId="77777777" w:rsidR="00EE0D2E" w:rsidRPr="005552EA" w:rsidRDefault="00EE0D2E"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043E7FC1" w14:textId="77777777" w:rsidR="00EE0D2E" w:rsidRPr="005552EA" w:rsidRDefault="00EE0D2E"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6CB7B938" w14:textId="77777777" w:rsidR="00EE0D2E" w:rsidRPr="005552EA" w:rsidRDefault="00EE0D2E"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5F499CB1" w14:textId="77777777" w:rsidR="00EE0D2E" w:rsidRPr="005552EA" w:rsidRDefault="00EE0D2E" w:rsidP="005552EA">
                                  <w:pPr>
                                    <w:jc w:val="center"/>
                                    <w:rPr>
                                      <w:color w:val="000000"/>
                                      <w:sz w:val="16"/>
                                      <w:szCs w:val="16"/>
                                    </w:rPr>
                                  </w:pPr>
                                  <w:r w:rsidRPr="005552EA">
                                    <w:rPr>
                                      <w:color w:val="000000"/>
                                      <w:sz w:val="16"/>
                                      <w:szCs w:val="16"/>
                                    </w:rPr>
                                    <w:t>1.415</w:t>
                                  </w:r>
                                </w:p>
                              </w:tc>
                            </w:tr>
                          </w:tbl>
                          <w:p w14:paraId="5FFEB713" w14:textId="77777777" w:rsidR="00EE0D2E" w:rsidRPr="00413854" w:rsidRDefault="00EE0D2E" w:rsidP="00EE0D2E">
                            <w:pPr>
                              <w:pStyle w:val="FigureCaption"/>
                              <w:jc w:val="center"/>
                            </w:pPr>
                            <w:r>
                              <w:fldChar w:fldCharType="end"/>
                            </w:r>
                            <w:r>
                              <w:rPr>
                                <w:i/>
                                <w:iCs/>
                              </w:rPr>
                              <w:t>uncert</w:t>
                            </w:r>
                            <w:r>
                              <w:t xml:space="preserve"> is the measurement uncertainty including stage error: RMS error augmented according to eqn </w:t>
                            </w:r>
                            <w:r>
                              <w:fldChar w:fldCharType="begin"/>
                            </w:r>
                            <w:r>
                              <w:instrText xml:space="preserve"> REF _Ref85714067 \h  \* MERGEFORMAT </w:instrText>
                            </w:r>
                            <w:r>
                              <w:fldChar w:fldCharType="separate"/>
                            </w:r>
                            <w:r>
                              <w:t>(</w:t>
                            </w:r>
                            <w:r>
                              <w:rPr>
                                <w:noProof/>
                              </w:rPr>
                              <w:t>9</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61A3B2" id="_x0000_s1072" type="#_x0000_t202" style="position:absolute;left:0;text-align:left;margin-left:0;margin-top:0;width:500.4pt;height:102.25pt;z-index:251708416;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PjEEwIAAP8DAAAOAAAAZHJzL2Uyb0RvYy54bWysU9uO0zAQfUfiHyy/06ShLW1Ud7V0KUJa&#10;LtLCBziO01g4HmO7TZavZ+xkuwXeEH6wZjzj45kzx9ubodPkLJ1XYBidz3JKpBFQK3Nk9NvXw6s1&#10;JT5wU3MNRjL6KD292b18se1tKQtoQdfSEQQxvuwto20ItswyL1rZcT8DKw0GG3AdD+i6Y1Y73iN6&#10;p7Miz1dZD662DoT0Hk/vxiDdJfymkSJ8bhovA9GMYm0h7S7tVdyz3ZaXR8dtq8RUBv+HKjquDD56&#10;gbrjgZOTU39BdUo48NCEmYAug6ZRQqYesJt5/kc3Dy23MvWC5Hh7ocn/P1jx6fxgvzgShrcw4ABT&#10;E97eg/juiYF9y81R3joHfSt5jQ/PI2VZb305XY1U+9JHkKr/CDUOmZ8CJKChcV1kBfskiI4DeLyQ&#10;LodABB6uXi+X+RpDAmPzYrNeLNbpDV4+XbfOh/cSOhINRh1ONcHz870PsRxePqXE1zxoVR+U1slx&#10;x2qvHTlzVMAhrQn9tzRtSM/oZlksE7KBeD+Jo1MBFapVx+g6j2vUTKTjnalTSuBKjzZWos3ET6Rk&#10;JCcM1UBUzWixipcjXxXUj8iYg1GR+IPQaMH9pKRHNTLqf5y4k5ToDwZZ38wXiyjf5CyWbwp03HWk&#10;uo5wIxCK0UDJaO5Dknzkw8AtTqdRibfnSqaaUWWJzulHRBlf+ynr+d/ufgEAAP//AwBQSwMEFAAG&#10;AAgAAAAhAMdm5DjbAAAABgEAAA8AAABkcnMvZG93bnJldi54bWxMj81OwzAQhO9IvIO1SFwQtan6&#10;AyFOBUggri19gE28TSLidRRvm/TtcbnAZaTVrGa+yTeT79SJhtgGtvAwM6CIq+Bari3sv97vH0FF&#10;QXbYBSYLZ4qwKa6vcsxcGHlLp53UKoVwzNBCI9JnWseqIY9xFnri5B3C4FHSOdTaDTimcN/puTEr&#10;7bHl1NBgT28NVd+7o7dw+Bzvlk9j+SH79XaxesV2XYaztbc308szKKFJ/p7hgp/QoUhMZTiyi6qz&#10;kIbIr148Y0zaUVqYm8USdJHr//jFDwAAAP//AwBQSwECLQAUAAYACAAAACEAtoM4kv4AAADhAQAA&#10;EwAAAAAAAAAAAAAAAAAAAAAAW0NvbnRlbnRfVHlwZXNdLnhtbFBLAQItABQABgAIAAAAIQA4/SH/&#10;1gAAAJQBAAALAAAAAAAAAAAAAAAAAC8BAABfcmVscy8ucmVsc1BLAQItABQABgAIAAAAIQC6RPjE&#10;EwIAAP8DAAAOAAAAAAAAAAAAAAAAAC4CAABkcnMvZTJvRG9jLnhtbFBLAQItABQABgAIAAAAIQDH&#10;ZuQ42wAAAAYBAAAPAAAAAAAAAAAAAAAAAG0EAABkcnMvZG93bnJldi54bWxQSwUGAAAAAAQABADz&#10;AAAAdQUAAAAA&#10;" o:allowoverlap="f" stroked="f">
                <v:textbox>
                  <w:txbxContent>
                    <w:p w14:paraId="5A5173F6" w14:textId="77777777" w:rsidR="00EE0D2E" w:rsidRDefault="00EE0D2E" w:rsidP="00EE0D2E">
                      <w:pPr>
                        <w:pStyle w:val="TableTitle"/>
                      </w:pPr>
                      <w:r>
                        <w:t>Table II</w:t>
                      </w:r>
                    </w:p>
                    <w:p w14:paraId="01DA804F" w14:textId="77777777" w:rsidR="00EE0D2E" w:rsidRDefault="00EE0D2E" w:rsidP="00EE0D2E">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EE0D2E" w:rsidRPr="005552EA" w14:paraId="22A6B199"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3679054E" w14:textId="77777777" w:rsidR="00EE0D2E" w:rsidRPr="005552EA" w:rsidRDefault="00EE0D2E">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BCD5A6D" w14:textId="77777777" w:rsidR="00EE0D2E" w:rsidRPr="005552EA" w:rsidRDefault="00EE0D2E"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012F750" w14:textId="77777777" w:rsidR="00EE0D2E" w:rsidRPr="005552EA" w:rsidRDefault="00EE0D2E" w:rsidP="005552EA">
                            <w:pPr>
                              <w:jc w:val="center"/>
                              <w:rPr>
                                <w:color w:val="000000"/>
                                <w:sz w:val="16"/>
                                <w:szCs w:val="16"/>
                              </w:rPr>
                            </w:pPr>
                            <w:r w:rsidRPr="005552EA">
                              <w:rPr>
                                <w:color w:val="000000"/>
                                <w:sz w:val="16"/>
                                <w:szCs w:val="16"/>
                              </w:rPr>
                              <w:t>Concentric source</w:t>
                            </w:r>
                          </w:p>
                        </w:tc>
                      </w:tr>
                      <w:tr w:rsidR="00EE0D2E" w:rsidRPr="005552EA" w14:paraId="3C549F5C"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6FF80608" w14:textId="77777777" w:rsidR="00EE0D2E" w:rsidRPr="005552EA" w:rsidRDefault="00EE0D2E"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190C5DBD" w14:textId="77777777" w:rsidR="00EE0D2E" w:rsidRPr="005552EA" w:rsidRDefault="00EE0D2E"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74E6D1" w14:textId="77777777" w:rsidR="00EE0D2E" w:rsidRPr="005552EA" w:rsidRDefault="00EE0D2E" w:rsidP="005552EA">
                            <w:pPr>
                              <w:jc w:val="center"/>
                              <w:rPr>
                                <w:color w:val="000000"/>
                                <w:sz w:val="16"/>
                                <w:szCs w:val="16"/>
                              </w:rPr>
                            </w:pPr>
                            <w:r w:rsidRPr="005552EA">
                              <w:rPr>
                                <w:color w:val="000000"/>
                                <w:sz w:val="16"/>
                                <w:szCs w:val="16"/>
                              </w:rPr>
                              <w:t>RxRyRz (degrees)</w:t>
                            </w:r>
                          </w:p>
                        </w:tc>
                        <w:tc>
                          <w:tcPr>
                            <w:tcW w:w="1800" w:type="dxa"/>
                            <w:gridSpan w:val="3"/>
                            <w:tcBorders>
                              <w:top w:val="nil"/>
                              <w:left w:val="nil"/>
                              <w:bottom w:val="nil"/>
                              <w:right w:val="nil"/>
                            </w:tcBorders>
                            <w:shd w:val="clear" w:color="auto" w:fill="auto"/>
                            <w:noWrap/>
                            <w:vAlign w:val="bottom"/>
                            <w:hideMark/>
                          </w:tcPr>
                          <w:p w14:paraId="41C79A85" w14:textId="77777777" w:rsidR="00EE0D2E" w:rsidRPr="005552EA" w:rsidRDefault="00EE0D2E"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217FBBCE" w14:textId="77777777" w:rsidR="00EE0D2E" w:rsidRPr="005552EA" w:rsidRDefault="00EE0D2E" w:rsidP="005552EA">
                            <w:pPr>
                              <w:jc w:val="center"/>
                              <w:rPr>
                                <w:color w:val="000000"/>
                                <w:sz w:val="16"/>
                                <w:szCs w:val="16"/>
                              </w:rPr>
                            </w:pPr>
                            <w:r w:rsidRPr="005552EA">
                              <w:rPr>
                                <w:color w:val="000000"/>
                                <w:sz w:val="16"/>
                                <w:szCs w:val="16"/>
                              </w:rPr>
                              <w:t>RxRyRz (degrees)</w:t>
                            </w:r>
                          </w:p>
                        </w:tc>
                      </w:tr>
                      <w:tr w:rsidR="00EE0D2E" w:rsidRPr="005552EA" w14:paraId="1B1F3B62"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157257E1" w14:textId="77777777" w:rsidR="00EE0D2E" w:rsidRPr="005552EA" w:rsidRDefault="00EE0D2E"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5EA202D7" w14:textId="77777777" w:rsidR="00EE0D2E" w:rsidRPr="005552EA" w:rsidRDefault="00EE0D2E"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0853E37A" w14:textId="77777777" w:rsidR="00EE0D2E" w:rsidRPr="005552EA" w:rsidRDefault="00EE0D2E" w:rsidP="005552EA">
                            <w:pPr>
                              <w:jc w:val="center"/>
                              <w:rPr>
                                <w:color w:val="000000"/>
                                <w:sz w:val="16"/>
                                <w:szCs w:val="16"/>
                              </w:rPr>
                            </w:pPr>
                            <w:r w:rsidRPr="005552EA">
                              <w:rPr>
                                <w:color w:val="000000"/>
                                <w:sz w:val="16"/>
                                <w:szCs w:val="16"/>
                              </w:rPr>
                              <w:t>uncert</w:t>
                            </w:r>
                          </w:p>
                        </w:tc>
                        <w:tc>
                          <w:tcPr>
                            <w:tcW w:w="571" w:type="dxa"/>
                            <w:tcBorders>
                              <w:top w:val="nil"/>
                              <w:left w:val="nil"/>
                              <w:bottom w:val="single" w:sz="4" w:space="0" w:color="auto"/>
                              <w:right w:val="nil"/>
                            </w:tcBorders>
                            <w:shd w:val="clear" w:color="auto" w:fill="auto"/>
                            <w:noWrap/>
                            <w:vAlign w:val="bottom"/>
                            <w:hideMark/>
                          </w:tcPr>
                          <w:p w14:paraId="154A6BFB" w14:textId="77777777" w:rsidR="00EE0D2E" w:rsidRPr="005552EA" w:rsidRDefault="00EE0D2E"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631D398C" w14:textId="77777777" w:rsidR="00EE0D2E" w:rsidRPr="005552EA" w:rsidRDefault="00EE0D2E"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7335A6FE" w14:textId="77777777" w:rsidR="00EE0D2E" w:rsidRPr="005552EA" w:rsidRDefault="00EE0D2E" w:rsidP="005552EA">
                            <w:pPr>
                              <w:jc w:val="center"/>
                              <w:rPr>
                                <w:color w:val="000000"/>
                                <w:sz w:val="16"/>
                                <w:szCs w:val="16"/>
                              </w:rPr>
                            </w:pPr>
                            <w:r w:rsidRPr="005552EA">
                              <w:rPr>
                                <w:color w:val="000000"/>
                                <w:sz w:val="16"/>
                                <w:szCs w:val="16"/>
                              </w:rPr>
                              <w:t>uncert</w:t>
                            </w:r>
                          </w:p>
                        </w:tc>
                        <w:tc>
                          <w:tcPr>
                            <w:tcW w:w="571" w:type="dxa"/>
                            <w:tcBorders>
                              <w:top w:val="nil"/>
                              <w:left w:val="nil"/>
                              <w:bottom w:val="single" w:sz="4" w:space="0" w:color="auto"/>
                              <w:right w:val="single" w:sz="4" w:space="0" w:color="auto"/>
                            </w:tcBorders>
                            <w:shd w:val="clear" w:color="auto" w:fill="auto"/>
                            <w:noWrap/>
                            <w:vAlign w:val="bottom"/>
                            <w:hideMark/>
                          </w:tcPr>
                          <w:p w14:paraId="6C545721" w14:textId="77777777" w:rsidR="00EE0D2E" w:rsidRPr="005552EA" w:rsidRDefault="00EE0D2E"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7A9F8CBD" w14:textId="77777777" w:rsidR="00EE0D2E" w:rsidRPr="005552EA" w:rsidRDefault="00EE0D2E"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55E72353" w14:textId="77777777" w:rsidR="00EE0D2E" w:rsidRPr="005552EA" w:rsidRDefault="00EE0D2E" w:rsidP="005552EA">
                            <w:pPr>
                              <w:jc w:val="center"/>
                              <w:rPr>
                                <w:color w:val="000000"/>
                                <w:sz w:val="16"/>
                                <w:szCs w:val="16"/>
                              </w:rPr>
                            </w:pPr>
                            <w:r w:rsidRPr="005552EA">
                              <w:rPr>
                                <w:color w:val="000000"/>
                                <w:sz w:val="16"/>
                                <w:szCs w:val="16"/>
                              </w:rPr>
                              <w:t>uncert</w:t>
                            </w:r>
                          </w:p>
                        </w:tc>
                        <w:tc>
                          <w:tcPr>
                            <w:tcW w:w="580" w:type="dxa"/>
                            <w:tcBorders>
                              <w:top w:val="nil"/>
                              <w:left w:val="nil"/>
                              <w:bottom w:val="single" w:sz="4" w:space="0" w:color="auto"/>
                              <w:right w:val="nil"/>
                            </w:tcBorders>
                            <w:shd w:val="clear" w:color="auto" w:fill="auto"/>
                            <w:noWrap/>
                            <w:vAlign w:val="bottom"/>
                            <w:hideMark/>
                          </w:tcPr>
                          <w:p w14:paraId="1F42F9F3" w14:textId="77777777" w:rsidR="00EE0D2E" w:rsidRPr="005552EA" w:rsidRDefault="00EE0D2E"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677BAE1A" w14:textId="77777777" w:rsidR="00EE0D2E" w:rsidRPr="005552EA" w:rsidRDefault="00EE0D2E"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0ED2F896" w14:textId="77777777" w:rsidR="00EE0D2E" w:rsidRPr="005552EA" w:rsidRDefault="00EE0D2E" w:rsidP="005552EA">
                            <w:pPr>
                              <w:jc w:val="center"/>
                              <w:rPr>
                                <w:color w:val="000000"/>
                                <w:sz w:val="16"/>
                                <w:szCs w:val="16"/>
                              </w:rPr>
                            </w:pPr>
                            <w:r w:rsidRPr="005552EA">
                              <w:rPr>
                                <w:color w:val="000000"/>
                                <w:sz w:val="16"/>
                                <w:szCs w:val="16"/>
                              </w:rPr>
                              <w:t>uncert</w:t>
                            </w:r>
                          </w:p>
                        </w:tc>
                        <w:tc>
                          <w:tcPr>
                            <w:tcW w:w="580" w:type="dxa"/>
                            <w:tcBorders>
                              <w:top w:val="nil"/>
                              <w:left w:val="nil"/>
                              <w:bottom w:val="single" w:sz="4" w:space="0" w:color="auto"/>
                              <w:right w:val="nil"/>
                            </w:tcBorders>
                            <w:shd w:val="clear" w:color="auto" w:fill="auto"/>
                            <w:noWrap/>
                            <w:vAlign w:val="bottom"/>
                            <w:hideMark/>
                          </w:tcPr>
                          <w:p w14:paraId="4E973D80" w14:textId="77777777" w:rsidR="00EE0D2E" w:rsidRPr="005552EA" w:rsidRDefault="00EE0D2E" w:rsidP="005552EA">
                            <w:pPr>
                              <w:jc w:val="center"/>
                              <w:rPr>
                                <w:color w:val="000000"/>
                                <w:sz w:val="16"/>
                                <w:szCs w:val="16"/>
                              </w:rPr>
                            </w:pPr>
                            <w:r w:rsidRPr="005552EA">
                              <w:rPr>
                                <w:color w:val="000000"/>
                                <w:sz w:val="16"/>
                                <w:szCs w:val="16"/>
                              </w:rPr>
                              <w:t>Max</w:t>
                            </w:r>
                          </w:p>
                        </w:tc>
                      </w:tr>
                      <w:tr w:rsidR="00EE0D2E" w:rsidRPr="005552EA" w14:paraId="32C2A669"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1835D6F3" w14:textId="77777777" w:rsidR="00EE0D2E" w:rsidRPr="005552EA" w:rsidRDefault="00EE0D2E"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6483F288" w14:textId="77777777" w:rsidR="00EE0D2E" w:rsidRPr="005552EA" w:rsidRDefault="00EE0D2E"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34FC2579" w14:textId="77777777" w:rsidR="00EE0D2E" w:rsidRPr="005552EA" w:rsidRDefault="00EE0D2E"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4836532C" w14:textId="77777777" w:rsidR="00EE0D2E" w:rsidRPr="005552EA" w:rsidRDefault="00EE0D2E"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67218C02" w14:textId="77777777" w:rsidR="00EE0D2E" w:rsidRPr="005552EA" w:rsidRDefault="00EE0D2E"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0D051E71" w14:textId="77777777" w:rsidR="00EE0D2E" w:rsidRPr="005552EA" w:rsidRDefault="00EE0D2E"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86D963E" w14:textId="77777777" w:rsidR="00EE0D2E" w:rsidRPr="005552EA" w:rsidRDefault="00EE0D2E"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3F297D0C" w14:textId="77777777" w:rsidR="00EE0D2E" w:rsidRPr="005552EA" w:rsidRDefault="00EE0D2E"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35AF1BDD" w14:textId="77777777" w:rsidR="00EE0D2E" w:rsidRPr="005552EA" w:rsidRDefault="00EE0D2E"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19CCB359" w14:textId="77777777" w:rsidR="00EE0D2E" w:rsidRPr="005552EA" w:rsidRDefault="00EE0D2E"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5D090A70" w14:textId="77777777" w:rsidR="00EE0D2E" w:rsidRPr="005552EA" w:rsidRDefault="00EE0D2E"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3EE251DD" w14:textId="77777777" w:rsidR="00EE0D2E" w:rsidRPr="005552EA" w:rsidRDefault="00EE0D2E"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B6B69B3" w14:textId="77777777" w:rsidR="00EE0D2E" w:rsidRPr="005552EA" w:rsidRDefault="00EE0D2E" w:rsidP="005552EA">
                            <w:pPr>
                              <w:jc w:val="center"/>
                              <w:rPr>
                                <w:color w:val="000000"/>
                                <w:sz w:val="16"/>
                                <w:szCs w:val="16"/>
                              </w:rPr>
                            </w:pPr>
                            <w:r w:rsidRPr="005552EA">
                              <w:rPr>
                                <w:color w:val="000000"/>
                                <w:sz w:val="16"/>
                                <w:szCs w:val="16"/>
                              </w:rPr>
                              <w:t>0.637</w:t>
                            </w:r>
                          </w:p>
                        </w:tc>
                      </w:tr>
                      <w:tr w:rsidR="00EE0D2E" w:rsidRPr="005552EA" w14:paraId="2C62403B"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7076CE54" w14:textId="77777777" w:rsidR="00EE0D2E" w:rsidRPr="005552EA" w:rsidRDefault="00EE0D2E"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18D65199" w14:textId="77777777" w:rsidR="00EE0D2E" w:rsidRPr="005552EA" w:rsidRDefault="00EE0D2E"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71050F67" w14:textId="77777777" w:rsidR="00EE0D2E" w:rsidRPr="005552EA" w:rsidRDefault="00EE0D2E"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6A2CE4CA" w14:textId="77777777" w:rsidR="00EE0D2E" w:rsidRPr="005552EA" w:rsidRDefault="00EE0D2E"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57521BAF" w14:textId="77777777" w:rsidR="00EE0D2E" w:rsidRPr="005552EA" w:rsidRDefault="00EE0D2E"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03FCDD8C" w14:textId="77777777" w:rsidR="00EE0D2E" w:rsidRPr="005552EA" w:rsidRDefault="00EE0D2E"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6CBF697" w14:textId="77777777" w:rsidR="00EE0D2E" w:rsidRPr="005552EA" w:rsidRDefault="00EE0D2E"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29BFB135" w14:textId="77777777" w:rsidR="00EE0D2E" w:rsidRPr="005552EA" w:rsidRDefault="00EE0D2E"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39FE1A7E" w14:textId="77777777" w:rsidR="00EE0D2E" w:rsidRPr="005552EA" w:rsidRDefault="00EE0D2E"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644B1E40" w14:textId="77777777" w:rsidR="00EE0D2E" w:rsidRPr="005552EA" w:rsidRDefault="00EE0D2E"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30D46C38" w14:textId="77777777" w:rsidR="00EE0D2E" w:rsidRPr="005552EA" w:rsidRDefault="00EE0D2E"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60487A8E" w14:textId="77777777" w:rsidR="00EE0D2E" w:rsidRPr="005552EA" w:rsidRDefault="00EE0D2E"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57928E19" w14:textId="77777777" w:rsidR="00EE0D2E" w:rsidRPr="005552EA" w:rsidRDefault="00EE0D2E" w:rsidP="005552EA">
                            <w:pPr>
                              <w:jc w:val="center"/>
                              <w:rPr>
                                <w:color w:val="000000"/>
                                <w:sz w:val="16"/>
                                <w:szCs w:val="16"/>
                              </w:rPr>
                            </w:pPr>
                            <w:r w:rsidRPr="005552EA">
                              <w:rPr>
                                <w:color w:val="000000"/>
                                <w:sz w:val="16"/>
                                <w:szCs w:val="16"/>
                              </w:rPr>
                              <w:t>0.637</w:t>
                            </w:r>
                          </w:p>
                        </w:tc>
                      </w:tr>
                      <w:tr w:rsidR="00EE0D2E" w:rsidRPr="005552EA" w14:paraId="260D1C2D"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5046E788" w14:textId="77777777" w:rsidR="00EE0D2E" w:rsidRPr="005552EA" w:rsidRDefault="00EE0D2E"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B2D2CEA" w14:textId="77777777" w:rsidR="00EE0D2E" w:rsidRPr="005552EA" w:rsidRDefault="00EE0D2E"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1F20E50D" w14:textId="77777777" w:rsidR="00EE0D2E" w:rsidRPr="005552EA" w:rsidRDefault="00EE0D2E"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4BFFE79B" w14:textId="77777777" w:rsidR="00EE0D2E" w:rsidRPr="005552EA" w:rsidRDefault="00EE0D2E"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336514E1" w14:textId="77777777" w:rsidR="00EE0D2E" w:rsidRPr="005552EA" w:rsidRDefault="00EE0D2E"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47DEC0F9" w14:textId="77777777" w:rsidR="00EE0D2E" w:rsidRPr="005552EA" w:rsidRDefault="00EE0D2E"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79DE400" w14:textId="77777777" w:rsidR="00EE0D2E" w:rsidRPr="005552EA" w:rsidRDefault="00EE0D2E"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0F40C226" w14:textId="77777777" w:rsidR="00EE0D2E" w:rsidRPr="005552EA" w:rsidRDefault="00EE0D2E"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4264DFBB" w14:textId="77777777" w:rsidR="00EE0D2E" w:rsidRPr="005552EA" w:rsidRDefault="00EE0D2E"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32E7DE0E" w14:textId="77777777" w:rsidR="00EE0D2E" w:rsidRPr="005552EA" w:rsidRDefault="00EE0D2E"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043E7FC1" w14:textId="77777777" w:rsidR="00EE0D2E" w:rsidRPr="005552EA" w:rsidRDefault="00EE0D2E"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6CB7B938" w14:textId="77777777" w:rsidR="00EE0D2E" w:rsidRPr="005552EA" w:rsidRDefault="00EE0D2E"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5F499CB1" w14:textId="77777777" w:rsidR="00EE0D2E" w:rsidRPr="005552EA" w:rsidRDefault="00EE0D2E" w:rsidP="005552EA">
                            <w:pPr>
                              <w:jc w:val="center"/>
                              <w:rPr>
                                <w:color w:val="000000"/>
                                <w:sz w:val="16"/>
                                <w:szCs w:val="16"/>
                              </w:rPr>
                            </w:pPr>
                            <w:r w:rsidRPr="005552EA">
                              <w:rPr>
                                <w:color w:val="000000"/>
                                <w:sz w:val="16"/>
                                <w:szCs w:val="16"/>
                              </w:rPr>
                              <w:t>1.415</w:t>
                            </w:r>
                          </w:p>
                        </w:tc>
                      </w:tr>
                    </w:tbl>
                    <w:p w14:paraId="5FFEB713" w14:textId="77777777" w:rsidR="00EE0D2E" w:rsidRPr="00413854" w:rsidRDefault="00EE0D2E" w:rsidP="00EE0D2E">
                      <w:pPr>
                        <w:pStyle w:val="FigureCaption"/>
                        <w:jc w:val="center"/>
                      </w:pPr>
                      <w:r>
                        <w:fldChar w:fldCharType="end"/>
                      </w:r>
                      <w:r>
                        <w:rPr>
                          <w:i/>
                          <w:iCs/>
                        </w:rPr>
                        <w:t>uncert</w:t>
                      </w:r>
                      <w:r>
                        <w:t xml:space="preserve"> is the measurement uncertainty including stage error: RMS error augmented according to eqn </w:t>
                      </w:r>
                      <w:r>
                        <w:fldChar w:fldCharType="begin"/>
                      </w:r>
                      <w:r>
                        <w:instrText xml:space="preserve"> REF _Ref85714067 \h  \* MERGEFORMAT </w:instrText>
                      </w:r>
                      <w:r>
                        <w:fldChar w:fldCharType="separate"/>
                      </w:r>
                      <w:r>
                        <w:t>(</w:t>
                      </w:r>
                      <w:r>
                        <w:rPr>
                          <w:noProof/>
                        </w:rPr>
                        <w:t>9</w:t>
                      </w:r>
                      <w:r>
                        <w:fldChar w:fldCharType="end"/>
                      </w:r>
                      <w:r>
                        <w:t>).</w:t>
                      </w:r>
                    </w:p>
                  </w:txbxContent>
                </v:textbox>
                <w10:wrap type="topAndBottom" anchorx="margin" anchory="margin"/>
              </v:shape>
            </w:pict>
          </mc:Fallback>
        </mc:AlternateContent>
      </w:r>
      <w:r w:rsidR="003532E8">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rsidR="003532E8">
        <w:t>, but we have found the</w:t>
      </w:r>
      <w:r w:rsidR="00EE1032">
        <w:t xml:space="preserve"> simple</w:t>
      </w:r>
      <w:r w:rsidR="0019790A">
        <w:t xml:space="preserve"> Direct Linear Transformation</w:t>
      </w:r>
      <w:r w:rsidR="00EE1032">
        <w:t xml:space="preserve"> algorithm</w:t>
      </w:r>
      <w:r w:rsidR="00780668">
        <w:t xml:space="preserve"> </w:t>
      </w:r>
      <w:r w:rsidR="003532E8">
        <w:t xml:space="preserve">to work well </w:t>
      </w:r>
      <w:r w:rsidR="00B64F42">
        <w:t>here</w:t>
      </w:r>
      <w:r w:rsidR="006C6C70">
        <w:fldChar w:fldCharType="begin" w:fldLock="1"/>
      </w:r>
      <w:r w:rsidR="007F36B9">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3]","plainTextFormattedCitation":"[23]","previouslyFormattedCitation":"[23]"},"properties":{"noteIndex":0},"schema":"https://github.com/citation-style-language/schema/raw/master/csl-citation.json"}</w:instrText>
      </w:r>
      <w:r w:rsidR="006C6C70">
        <w:fldChar w:fldCharType="separate"/>
      </w:r>
      <w:r w:rsidR="006C6C70" w:rsidRPr="006C6C70">
        <w:rPr>
          <w:noProof/>
        </w:rPr>
        <w:t>[23]</w:t>
      </w:r>
      <w:r w:rsidR="006C6C70">
        <w:fldChar w:fldCharType="end"/>
      </w:r>
      <w:r w:rsidR="00637716">
        <w:t>.</w:t>
      </w:r>
      <w:r w:rsidR="00EE1032">
        <w:t xml:space="preserve"> </w:t>
      </w:r>
      <w:r w:rsidR="00780668">
        <w:t xml:space="preserve">Only position is corrected using this method. </w:t>
      </w:r>
      <w:r w:rsidR="003532E8">
        <w:t xml:space="preserve">See </w:t>
      </w:r>
      <w:r w:rsidR="003532E8" w:rsidRPr="001C711E">
        <w:t>Table II</w:t>
      </w:r>
      <w:r w:rsidR="00AE5DBA">
        <w:t xml:space="preserve"> for examples of the benefit.</w:t>
      </w:r>
    </w:p>
    <w:p w14:paraId="0D4F873C" w14:textId="3960E33A" w:rsidR="0058538F" w:rsidRDefault="005964CE" w:rsidP="0058538F">
      <w:pPr>
        <w:pStyle w:val="Heading1"/>
      </w:pPr>
      <w:r>
        <w:lastRenderedPageBreak/>
        <w:t>Characterizing tracker error</w:t>
      </w:r>
    </w:p>
    <w:p w14:paraId="3B60500E" w14:textId="4F85E786"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706E45" w:rsidRPr="00D6347D">
        <w:t xml:space="preserve">Fig. </w:t>
      </w:r>
      <w:r w:rsidR="00706E45" w:rsidRPr="00D6347D">
        <w:rPr>
          <w:noProof/>
        </w:rPr>
        <w:t>3</w:t>
      </w:r>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3B7B09D8">
                <wp:simplePos x="0" y="0"/>
                <wp:positionH relativeFrom="margin">
                  <wp:align>right</wp:align>
                </wp:positionH>
                <wp:positionV relativeFrom="margin">
                  <wp:align>top</wp:align>
                </wp:positionV>
                <wp:extent cx="3209544" cy="2130552"/>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155225C6" w:rsidR="00C94FE1" w:rsidRPr="00206520" w:rsidRDefault="00C94FE1" w:rsidP="00A905FE">
                              <w:pPr>
                                <w:jc w:val="both"/>
                                <w:rPr>
                                  <w:rFonts w:ascii="Cambria Math" w:hAnsi="Cambria Math"/>
                                  <w:i/>
                                  <w:iCs/>
                                </w:rPr>
                              </w:pPr>
                              <w:bookmarkStart w:id="16"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Pr>
                                  <w:noProof/>
                                  <w:sz w:val="16"/>
                                  <w:szCs w:val="16"/>
                                </w:rPr>
                                <w:t>3</w:t>
                              </w:r>
                              <w:r w:rsidRPr="00C32B67">
                                <w:rPr>
                                  <w:noProof/>
                                  <w:sz w:val="16"/>
                                  <w:szCs w:val="16"/>
                                </w:rPr>
                                <w:fldChar w:fldCharType="end"/>
                              </w:r>
                              <w:bookmarkEnd w:id="16"/>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C94FE1" w:rsidRDefault="00A37FC3"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C94FE1" w:rsidRDefault="00A37FC3"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C94FE1" w:rsidRDefault="00A37FC3"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94FE1" w:rsidRPr="00924A33" w:rsidRDefault="00A37FC3"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3" editas="canvas" style="position:absolute;left:0;text-align:left;margin-left:201.5pt;margin-top:0;width:252.7pt;height:167.75pt;z-index:251697152;mso-position-horizontal:right;mso-position-horizontal-relative:margin;mso-position-vertical:top;mso-position-vertical-relative:margin;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OumXAsAAKtKAAAOAAAAZHJzL2Uyb0RvYy54bWzsXN9z27gRfu9M/wcOHzvTM0GAvzRRbnK+&#10;ptOZ9O6mSXt3jzRFWZpSJEvStnJ/fb9dgBQpy5Rl2bGcOA8OJRBYYHexu9hvoTffr1eZdZ1W9bLI&#10;p7b4zrGtNE+K2TK/nNr//vT+r6Ft1U2cz+KsyNOp/Tmt7e/f/vlPb27KSeoWiyKbpZWFQfJ6clNO&#10;7UXTlJOzszpZpKu4/q4o0xyN86JaxQ0+Vpdnsyq+weir7Mx1HP/spqhmZVUkaV3j2x91o/2Wx5/P&#10;06T5eT6v08bKpjbm1vDfiv9e0N+zt2/iyWUVl4tlYqYRP2AWq3iZg2g31I9xE1tX1fLWUKtlUhV1&#10;MW++S4rVWTGfL5OU14DVCGdrNedxfh3XvJgE3GkniKdHHPfikuadF++XWQZunGH0CX1H/99APim+&#10;vCkhnbrs5FQfR//jIi5TXlY9SX66/qWylrOpLaVt5fEKSvIpXTfWD8XaUi4JiKjjtY8lXmzW+B6K&#10;xsyuyw9F8t/ayovzRZxfpu+qqrhZpPEM8xPUE4vpuupxahrk4uafxQx04qum4IHW82pFXIA8LIwO&#10;RfmMEaTr+RHPIJ7QjBI0SSidjCLbSvBG4IeOGzCheNKOUVZ18/e0WFn0MLUrqCDTiK8/1A3NKZ60&#10;rxDJusiWM+I9f6guL86zyrqOoa7v+Z8ZffBalg9FFk/oG14srU+vtFlfrJmveobEiYti9hnLrwq9&#10;DbBt8bAoqj9s6wZbYGrX/7uKq9S2sn/kYCHtl/ahah8u2oc4T9B1aje2pR/PG72vrspqebnAyFpI&#10;efEObJ4vee2bWZj5Qqu+lHqp2+oln0W9hFRuKH1WMmOBOvUSThihhbTL9T0R+E+sXaRIcVYuYq1z&#10;PB1oaK0VkbX1GNULWwYfqHqRUKpTP+UFLj5oFTQtWg1Ny0tTRR/2Y8vSPY+hE8qVnseK6Lm+0pai&#10;Z+yU50VCa6OQUgXRcdrYORkyWNbN1I4812Pj2GtZLRtEBNlyNbVDh/4RzXhCZv1v+Yyfm3iZ6Weo&#10;6qjp4wlvjM4Tmz5tlU/D3AXYMSehYzB1nhsiDIRJ86QQ/rbJc1UQQgfJ5L1IJZO8oG9SyYTTOVXS&#10;eo7rLLdvy85zikfiSbLOP25Fa/z2p88lAjEO1uB1mvN1zjELWcjljOIttjjEXESAejD6cK8wToVB&#10;pLSb9SIpfI7UNtZNyBCKZ5xtIIM9gVzdVDHFNedFniOmKyod3twR1vUM2papG7hT42eN8+3MHXng&#10;flxYFVfG9O0wg1bDPGyqJWLgDNEbDOsqnSGKS3Ekoycdde4wlNorUzMx9cvFYgI6chrWyXNchw4e&#10;ZHycSAQwm+xi2oBM4Fjmi9YHBkJ5/AIE9MB4/27F6LU8pg+UvLm+TfMkOjV7X6UpZREmljZSAk0Q&#10;tDEsdLQ0n/QBaiNecyRUvlCh1hNfqihQW2oiVRiGoEZeTHnK97ZDpeRKHws54DZHQaQLZjgU0leX&#10;M7MfEpiXGiHQb/Df81WGZMRfzizHurFcJ/KCgAPqHa//Pnx9YbnSjzy2njve/g0K3Q0uHC+IHLGf&#10;RL8TDa+ktY8OONLRMQvYT6ffSTiOcPeSGS7+cF4pzxUssCfm1SidwbJ9FUUqOpBXgZJSELNG6UCL&#10;D5dJv1Mnk1Eyx8oEtljepe0D/fWRBpT3YNVAfR0lFLNqlMwjimSUTp+7994m/U6dSEbJHCsS5MMQ&#10;qbN/vG2v+uw9TiSjZI4XSaQc6dAuGaXT5+5xIhklsy0SEfpKuMa73GLybSs/OvhOkeyh0O/jdrtk&#10;lMxukeyhM+h0uEjM6DCQe+j05ShUoESwV/TbMnFVJH2d+9jhHx5DJnsoPJpM9tA5UiZmdHJa4xwb&#10;yCSUrs8eflTHjpWJUDK8a1fd4U3G17BbJqNk+uy9N6/6nUTHq1E6t3klZeCaM/Z9bIrjOZx33qHt&#10;d/FqlMJuXrljZPrLdhHWYP6sV6N0Bp0chcMc7/UxOsfyyol85Lbu4xKVEj5HKXo1d/T5vc8rESJh&#10;FtIaRskMln0crzo6OOB2Z5N4oZErzuKY8wryOYB9gPE6nL8ti5qAs/7hBQeh9iNMJDiEIdHLJIPG&#10;OoMF/c4aybtvZzCj35lPeS1l/b9ZAQFzhApnjAoDxQJ6VdkWUOELLZsybmjhNGF6pLSK0UTbWuBZ&#10;84qaV8V1+qngF5sNftguetOaXF0skx/SP/rvSk9JR09aAO6RJklV8kCuDD2FVBhWJDwhIpOc0I0+&#10;a5RuZEVpmTygsosm0nZREOpxcfBRSJKxBhuiADglQm+iikUiAzJoNeqrW2mP7SALRhPLWOYdG4n7&#10;vUNwL90xmiGjSoC0A0WbdasOgwSZQQS2U2Fa63Ykvurmc5aSwLL8X+lcpxpd1mSuPNjQi5MkzRsD&#10;Ny/iWapTdV4LTGBRXQ9eLg9II8+B6XZjmwGGa2nH1rM071PXlAsXus56i3Vk9AyGnbseTLnIm67z&#10;apkX1a6VZViVoazfN1lAw5odCaO6TN4vAWp/iOvml7hCagLWk0Dkn/FnnhXYINgI/IQdAlh51/f7&#10;QOfDkL/8anVeYBPDZGB2/Ig5VU3WPs6rYvUrSkTeEdSNphYqTBrs9SFujfRQkr57x6+hOAN6+wE5&#10;a5RaaOERaP9p/WtclQbZb5Aj/EnnvJm/W5lg/S7J41QQcAF8bzvrqp4HAg8deHRt9SRAwNYAtVlX&#10;iZyUMJgQcMkg4lMn9toDk64DWzHIuZsiCxLT08Hgsss1vsLgvYIf4Z4MDo4UqCDEFC5PeVHomGRg&#10;q4+eLwUS/xqjjACKc8j3cH282/f1Wh4VBOi2+YEaiEU/oAbopKye7DDKTV1Zx44vWleGAE56KOkh&#10;NZOBFwJQ4Lhro2YqQM7eVP+8fLPHB+4dgcTjxgCtS0cIP3ToJ1qIJiQ820mUZgQEEelAn6BwsaWO&#10;oQvfjJDBVGbIlwd9ctjwAAX8GqwezMxJKJmAigUEjcLoecDSORbaVGF4AkBX61qlfIFKxofnb1PJ&#10;BASnlew2vs55AWKLcbHwdPSpj69b82xZ/qc9YLVIO6D2EFaHsw/CQYw48JGuDHzHhzqRVZJIXWiw&#10;pBeL9ZMM7Zmsl826lQB9Rdq5xqCDEEcLByDwDjx+SFXCKGQ8yH0eV5UwSgfa0y1CvCLto5hxXybH&#10;wbqjZB5RJKN0+tDTcbDuKJljt8koFvZ4Ihklc7xIDod1jxNJtxx4g68PvWAEZAw3gW7DJ3agC0fz&#10;4ASDLvr/Y6APU37G0IdmNJ3yN+CGBg+g+JhDiwlsWnfBEKPQB12+UvpsIgKBfKEOAwz0wSU/Jkag&#10;Sh6TyR5SGX7SPcMAuRw9SZSwmRsNQCsYbkF9gB+ZNJAL5M0zsapp1Z6CqQI0QRHJvamK0HUj16zG&#10;813HQIZ6YFwpC4MA240iGhkhVuaIp23UZX/UyC56B1EI9xVu+XbglrE7e6/wCerYyye5nyqoDFyf&#10;do6/7NDeTD3wSkM/g+hFvhuw5ducpsNIOnSzkMuQ3aB1AXfAJq9XGsw184NuZXMBORA/c7Y1t5cF&#10;smfPrh0oQXdpHvAVvue58CmDszPm6JLz46OzCCP4V7TDe7zqx5PfbhfidGAIBDYh5dxITZTjt5cK&#10;WhgCpecSpSasJl8D+solNbRbD8S+DvOlLw6GIID9OdzZzqwfypACj9KJ2nSpbQQWOUHZma5Q4Urp&#10;q+n6Ur+cgDu7raZ0CCqz33hAuj31ZX6Yg06CuNzCWoJzkotrogMH59Pxqa0bUZG50H63g9v34xw9&#10;NH6rRq3X8qg4PXvkB9gq7JyXjtOLk6lOosttEgXTZIxChNztbxC0DtIPgZu2avYVlCfxLnqA0j2b&#10;g8TpKaEfROLg1fx6E/3kUv8zlzNufmPq7f8BAAD//wMAUEsDBBQABgAIAAAAIQAB7SQK2QAAAAUB&#10;AAAPAAAAZHJzL2Rvd25yZXYueG1sTI/BTsMwEETvSPyDtUi9UbuUVCjEqVBRhThwoOUDHHtJIux1&#10;FG+b9O8xXOCy0mhGM2+r7Ry8OOOY+kgaVksFAslG11Or4eO4v30AkdiQMz4Sarhggm19fVWZ0sWJ&#10;3vF84FbkEkql0dAxD6WUyXYYTFrGASl7n3EMhrMcW+lGM+Xy4OWdUhsZTE95oTMD7jq0X4dT0DCg&#10;44tfWcTnNzU1aF9ed560XtzMT48gGGf+C8MPfkaHOjM18UQuCa8hP8K/N3uFKu5BNBrW66IAWVfy&#10;P339DQAA//8DAFBLAQItABQABgAIAAAAIQC2gziS/gAAAOEBAAATAAAAAAAAAAAAAAAAAAAAAABb&#10;Q29udGVudF9UeXBlc10ueG1sUEsBAi0AFAAGAAgAAAAhADj9If/WAAAAlAEAAAsAAAAAAAAAAAAA&#10;AAAALwEAAF9yZWxzLy5yZWxzUEsBAi0AFAAGAAgAAAAhAGeU66ZcCwAAq0oAAA4AAAAAAAAAAAAA&#10;AAAALgIAAGRycy9lMm9Eb2MueG1sUEsBAi0AFAAGAAgAAAAhAAHtJArZAAAABQEAAA8AAAAAAAAA&#10;AAAAAAAAtg0AAGRycy9kb3ducmV2LnhtbFBLBQYAAAAABAAEAPMAAAC8DgAAAAA=&#10;">
                <v:shape id="_x0000_s1074" type="#_x0000_t75" style="position:absolute;width:32092;height:21304;visibility:visible;mso-wrap-style:square">
                  <v:fill o:detectmouseclick="t"/>
                  <v:path o:connecttype="none"/>
                </v:shape>
                <v:shape id="Text Box 42" o:spid="_x0000_s1075"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155225C6" w:rsidR="00C94FE1" w:rsidRPr="00206520" w:rsidRDefault="00C94FE1" w:rsidP="00A905FE">
                        <w:pPr>
                          <w:jc w:val="both"/>
                          <w:rPr>
                            <w:rFonts w:ascii="Cambria Math" w:hAnsi="Cambria Math"/>
                            <w:i/>
                            <w:iCs/>
                          </w:rPr>
                        </w:pPr>
                        <w:bookmarkStart w:id="17"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Pr>
                            <w:noProof/>
                            <w:sz w:val="16"/>
                            <w:szCs w:val="16"/>
                          </w:rPr>
                          <w:t>3</w:t>
                        </w:r>
                        <w:r w:rsidRPr="00C32B67">
                          <w:rPr>
                            <w:noProof/>
                            <w:sz w:val="16"/>
                            <w:szCs w:val="16"/>
                          </w:rPr>
                          <w:fldChar w:fldCharType="end"/>
                        </w:r>
                        <w:bookmarkEnd w:id="17"/>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6"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7"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8"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9"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80"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A37FC3"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81"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2"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A37FC3"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3"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4"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5"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6"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7"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8"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9"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90"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A37FC3"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91"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2"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A37FC3"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3"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2F8FEE46" w:rsidR="002C6C8E" w:rsidRDefault="00DE5FA4" w:rsidP="003A03D3">
            <w:pPr>
              <w:pStyle w:val="Text"/>
              <w:ind w:firstLine="0"/>
              <w:jc w:val="right"/>
            </w:pPr>
            <w:bookmarkStart w:id="18" w:name="_Ref91080390"/>
            <w:r>
              <w:t>(</w:t>
            </w:r>
            <w:fldSimple w:instr=" SEQ Equation \* ARABIC ">
              <w:r w:rsidR="00706E45">
                <w:rPr>
                  <w:noProof/>
                </w:rPr>
                <w:t>7</w:t>
              </w:r>
            </w:fldSimple>
            <w:r>
              <w:t>)</w:t>
            </w:r>
            <w:bookmarkEnd w:id="18"/>
          </w:p>
        </w:tc>
      </w:tr>
    </w:tbl>
    <w:p w14:paraId="22FA7260" w14:textId="77777777" w:rsidR="002C6C8E" w:rsidRPr="002C6C8E" w:rsidRDefault="002C6C8E" w:rsidP="00050FB8">
      <w:pPr>
        <w:pStyle w:val="Text"/>
      </w:pPr>
    </w:p>
    <w:p w14:paraId="7F8728DD" w14:textId="4C782043"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706E45">
        <w:t>(</w:t>
      </w:r>
      <w:r w:rsidR="00706E45">
        <w:rPr>
          <w:noProof/>
        </w:rPr>
        <w:t>7</w:t>
      </w:r>
      <w:r w:rsidR="00706E45">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706E45">
        <w:t>(</w:t>
      </w:r>
      <w:r w:rsidR="00706E45">
        <w:rPr>
          <w:noProof/>
        </w:rPr>
        <w:t>1</w:t>
      </w:r>
      <w:r w:rsidR="00706E45">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7C9A462F"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706E45" w:rsidRPr="00D6347D">
        <w:t xml:space="preserve">Fig. </w:t>
      </w:r>
      <w:r w:rsidR="00706E45" w:rsidRPr="00D6347D">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706E45">
        <w:t>(</w:t>
      </w:r>
      <w:r w:rsidR="00706E45">
        <w:rPr>
          <w:noProof/>
        </w:rPr>
        <w:t>5</w:t>
      </w:r>
      <w:r w:rsidR="00706E45">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A37FC3"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30E5E7A5" w:rsidR="001C711E" w:rsidRDefault="001C711E" w:rsidP="001C711E">
            <w:pPr>
              <w:jc w:val="right"/>
              <w:rPr>
                <w:b/>
                <w:bCs/>
                <w:iCs/>
              </w:rPr>
            </w:pPr>
            <w:bookmarkStart w:id="19" w:name="_Ref85733594"/>
            <w:bookmarkStart w:id="20" w:name="_Ref85734533"/>
            <w:r>
              <w:rPr>
                <w:b/>
                <w:bCs/>
                <w:iCs/>
              </w:rPr>
              <w:t>(</w:t>
            </w:r>
            <w:fldSimple w:instr=" SEQ Equation \* ARABIC ">
              <w:r w:rsidR="00706E45">
                <w:rPr>
                  <w:noProof/>
                </w:rPr>
                <w:t>8</w:t>
              </w:r>
            </w:fldSimple>
            <w:bookmarkEnd w:id="19"/>
            <w:r>
              <w:t>)</w:t>
            </w:r>
            <w:bookmarkEnd w:id="20"/>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6F1CC73B"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7F36B9">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4]","plainTextFormattedCitation":"[24]","previouslyFormattedCitation":"[25]"},"properties":{"noteIndex":0},"schema":"https://github.com/citation-style-language/schema/raw/master/csl-citation.json"}</w:instrText>
      </w:r>
      <w:r w:rsidR="001C711E">
        <w:fldChar w:fldCharType="separate"/>
      </w:r>
      <w:r w:rsidR="007F36B9" w:rsidRPr="007F36B9">
        <w:rPr>
          <w:noProof/>
        </w:rPr>
        <w:t>[24]</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A37FC3"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1005B7FD"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706E45">
        <w:t>(</w:t>
      </w:r>
      <w:r w:rsidR="00706E45">
        <w:rPr>
          <w:noProof/>
        </w:rPr>
        <w:t>7</w:t>
      </w:r>
      <w:r w:rsidR="00706E45">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16598335"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r w:rsidR="00706E45">
        <w:rPr>
          <w:b/>
          <w:bCs/>
          <w:iCs/>
        </w:rPr>
        <w:t>(</w:t>
      </w:r>
      <w:r w:rsidR="00706E45">
        <w:rPr>
          <w:noProof/>
        </w:rPr>
        <w:t>8</w:t>
      </w:r>
      <w:r w:rsidR="00706E45">
        <w:t>)</w:t>
      </w:r>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35DFD8E2" w:rsidR="00BB2AB8" w:rsidRDefault="00364B41" w:rsidP="00BB2AB8">
            <w:pPr>
              <w:pStyle w:val="Text"/>
              <w:ind w:firstLine="0"/>
              <w:jc w:val="right"/>
            </w:pPr>
            <w:bookmarkStart w:id="21" w:name="_Ref85714067"/>
            <w:bookmarkStart w:id="22" w:name="_Ref85091451"/>
            <w:r>
              <w:t>(</w:t>
            </w:r>
            <w:fldSimple w:instr=" SEQ Equation \* ARABIC ">
              <w:r w:rsidR="00706E45">
                <w:rPr>
                  <w:noProof/>
                </w:rPr>
                <w:t>9</w:t>
              </w:r>
            </w:fldSimple>
            <w:bookmarkEnd w:id="21"/>
            <w:r>
              <w:t>)</w:t>
            </w:r>
            <w:bookmarkEnd w:id="22"/>
          </w:p>
        </w:tc>
      </w:tr>
    </w:tbl>
    <w:p w14:paraId="27100FAF" w14:textId="2DD8E6F4" w:rsidR="003442EA" w:rsidRDefault="001F022B" w:rsidP="001F022B">
      <w:pPr>
        <w:pStyle w:val="Heading2"/>
      </w:pPr>
      <w:r>
        <w:t>Systematic and random error</w:t>
      </w:r>
    </w:p>
    <w:p w14:paraId="4FAA64DA" w14:textId="24D5E54C"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706E45">
        <w:t>(</w:t>
      </w:r>
      <w:r w:rsidR="00706E45">
        <w:rPr>
          <w:noProof/>
        </w:rPr>
        <w:t>9</w:t>
      </w:r>
      <w:r w:rsidR="00706E45">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706E45">
        <w:t>(</w:t>
      </w:r>
      <w:r w:rsidR="00706E45">
        <w:rPr>
          <w:noProof/>
        </w:rPr>
        <w:t>9</w:t>
      </w:r>
      <w:r w:rsidR="00706E45">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ill overfit to include the stage error, and this increases the true error even as it reduces the calibration error. </w:t>
      </w:r>
      <w:r w:rsidR="003D3791">
        <w:t>If</w:t>
      </w:r>
      <w:r>
        <w:t xml:space="preserve"> the stage is the only position reference </w:t>
      </w:r>
      <w:r w:rsidR="00CD4356">
        <w:t xml:space="preserve">used </w:t>
      </w:r>
      <w:r>
        <w:t>then this effect is invisible</w:t>
      </w:r>
      <w:r w:rsidR="003D3791">
        <w:t>. A lower order model may appear to give worse error, yet actually be more accurate.</w:t>
      </w:r>
    </w:p>
    <w:p w14:paraId="155EC2CF" w14:textId="70DB80BA"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186B1790"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environments, yet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5A01D804" w14:textId="06E014A1" w:rsidR="005456E8" w:rsidRDefault="005456E8" w:rsidP="00A8389F">
      <w:pPr>
        <w:pStyle w:val="Text"/>
      </w:pPr>
      <w:r>
        <w:t xml:space="preserve">For 3D translation and a single rotation axis, magnetic isolation can be achieved by placing the sensor on a nonmetal pole extending away from the large metal components in the </w:t>
      </w:r>
      <w:r>
        <w:lastRenderedPageBreak/>
        <w:t>positioning stage</w:t>
      </w:r>
      <w:r w:rsidR="00A8389F">
        <w:t xml:space="preserve"> </w:t>
      </w:r>
      <w:r w:rsidR="00383BA7">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4]</w:t>
      </w:r>
      <w:r w:rsidR="00383BA7">
        <w:rPr>
          <w:rFonts w:eastAsiaTheme="minorEastAsia"/>
        </w:rPr>
        <w:fldChar w:fldCharType="end"/>
      </w:r>
      <w:r w:rsidR="00383BA7">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1]</w:t>
      </w:r>
      <w:r w:rsidR="00383BA7">
        <w:rPr>
          <w:rFonts w:eastAsiaTheme="minorEastAsia"/>
        </w:rPr>
        <w:fldChar w:fldCharType="end"/>
      </w:r>
      <w:r w:rsidR="00A8389F">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8389F">
        <w:rPr>
          <w:rFonts w:eastAsiaTheme="minorEastAsia"/>
        </w:rPr>
        <w:fldChar w:fldCharType="separate"/>
      </w:r>
      <w:r w:rsidR="00D502A0" w:rsidRPr="00D502A0">
        <w:rPr>
          <w:rFonts w:eastAsiaTheme="minorEastAsia"/>
          <w:noProof/>
        </w:rPr>
        <w:t>[15]</w:t>
      </w:r>
      <w:r w:rsidR="00A8389F">
        <w:rPr>
          <w:rFonts w:eastAsiaTheme="minorEastAsia"/>
        </w:rPr>
        <w:fldChar w:fldCharType="end"/>
      </w:r>
      <w:r w:rsidR="00A8389F">
        <w:rPr>
          <w:rFonts w:eastAsiaTheme="minorEastAsia"/>
        </w:rPr>
        <w:t>.</w:t>
      </w:r>
      <w:r>
        <w:t xml:space="preserve"> Using such magnetic isolation it is impractical to achieve positioning along all rotation axes. </w:t>
      </w:r>
    </w:p>
    <w:p w14:paraId="045EF46E" w14:textId="0E8020DA" w:rsidR="00327E13" w:rsidRPr="002A1BC9" w:rsidRDefault="00924FA9" w:rsidP="00327E13">
      <w:pPr>
        <w:pStyle w:val="Text"/>
        <w:rPr>
          <w:szCs w:val="22"/>
        </w:rPr>
      </w:pPr>
      <w:r w:rsidRPr="00B738A5">
        <w:rPr>
          <w:noProof/>
          <w:color w:val="FF0000"/>
        </w:rPr>
        <mc:AlternateContent>
          <mc:Choice Requires="wpc">
            <w:drawing>
              <wp:anchor distT="0" distB="0" distL="114300" distR="114300" simplePos="0" relativeHeight="251700224" behindDoc="0" locked="0" layoutInCell="1" allowOverlap="0" wp14:anchorId="014863F6" wp14:editId="56567A0E">
                <wp:simplePos x="0" y="0"/>
                <wp:positionH relativeFrom="margin">
                  <wp:align>lef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8"/>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180E9DDB" w:rsidR="00C94FE1" w:rsidRDefault="00C94FE1" w:rsidP="005964CE">
                              <w:pPr>
                                <w:pStyle w:val="FigureCaption"/>
                              </w:pPr>
                              <w:bookmarkStart w:id="23" w:name="_Ref84435145"/>
                              <w:r>
                                <w:t xml:space="preserve">Fig. </w:t>
                              </w:r>
                              <w:fldSimple w:instr=" SEQ Figure \* ARABIC ">
                                <w:r>
                                  <w:rPr>
                                    <w:noProof/>
                                  </w:rPr>
                                  <w:t>4</w:t>
                                </w:r>
                              </w:fldSimple>
                              <w:bookmarkEnd w:id="2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4" editas="canvas" style="position:absolute;left:0;text-align:left;margin-left:0;margin-top:0;width:252.05pt;height:242.65pt;z-index:251700224;mso-position-horizontal:lef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tGPBsUAcAAPIiAAAOAAAAZHJzL2Uyb0RvYy54bWzsWm2P20QQ/o7E&#10;f1gZiU/Q+DWxQ1N0pBwgFVq1hX7e2JvEwvaa9eaS49fzzO7auUuTeylQKpSTmq69b7Mzzzwzs8nT&#10;b3d1xa6E6krZzLzgie8x0eSyKJvVzPv17eXXqcc6zZuCV7IRM+9adN63zz7/7Om2nYpQrmVVCMWw&#10;SNNNt+3MW2vdTkejLl+LmndPZCsadC6lqrnGo1qNCsW3WL2uRqHvj0dbqYpWyVx0Hd4+t53eM7P+&#10;cily/XK57IRm1cyDbNp8KvO5oM/Rs6d8ulK8XZe5E4N/gBQ1LxtsOiz1nGvONqp8b6m6zJXs5FI/&#10;yWU9kstlmQtzBpwm8A9OM+fNFe/MYXJopxcQrX9w3cWK5G7kZVlV0MYIq0/pHf2/hX0EXrZlPsU/&#10;pyC03tv/fkNhlt4o4blF6getUXP1+6b9GrpquS4XZVXqa2N3KIWEaq5elfkrZR/yX65eKVYWMy8a&#10;e6zhNfCGbtqV0ZtCdDlMf8GcKCyXjYbhgBumxU5/xcqmkFJ9xba8qr78Ynfxjfl4TvPKVgPijG+0&#10;BBTLHCOu2Uo0QnEtCsIRyUMiWIE4KeyFzH/vWCPna96sxEXXAo/wEho9uj3cPN46zaIqW7IJU1K/&#10;K/X6zZq3OFBgYEadTpE40f1OY4H2XOabWjTaeo4SFQ4im25dtp3H1FTUCwHlqZ8KIyGfdip/DYnJ&#10;d5JkAg1C+DAO0xij6VWGBrwoTKLUOlKnldD5uj9efwSrm64lQ/HpbqlqOhRWiH36MyeChGyH48VB&#10;kMBRr9GbJuPUeSisw3J0h1GYZmnisRwDgjhKs4nZemSXpeVb1ekfhKwZNXAaHMBswK9edJok2w9x&#10;VrCCGQvAKIR8cFHX6xdP72n4UV5sDAcRaNk9RMOgh+hbOtx3cscyo3Y37A20xfQO73ubd+0BnJSS&#10;27XgBeSzkLox1W5HJ2OL7c+yAHIIukYTZADSlFO51XaY+HHkZ9aOvbqjIPCTMLLqTvxJlI0Ndj9Q&#10;20CUrMqCUE37d2q1mFeKXXEA7NL8udVvDasaGrwnKD6lN+CpbmotRy29W+yM68cGMfRqIYtrHN8g&#10;DWdEkAIc1lL96bEtCH/mdX9sOBFS9VMDFVJ06Buqbyz6Bm9yTJ152mO2Odd4wpxNq8rVGitbx2zk&#10;BdS8LA3S9lI4eYGqjwUvGM0yIHkw2KcSU/ZabppCFGwuFXirY7AsHIKkBC4JcO7JqnVv5N43J3EY&#10;RBPjnME4Tux0Ph3QkqTjFPHe+GYGRzVousM1SRwS77R/HiKG0gIxYIbnOdjMKr7a1IC5xRISA7AK&#10;DgOobOqXYBYDsbR/DZFMgkErGUI4grdbr4bRdqFT+04St+9dG6DvCH47fV0JI3DzWiyBZCI7o5c7&#10;9u7WvBBWJNrZHPm9rStakFZewu2Gta3STqxtWdKNp6nCZFLDZMvYd04eZpidEWeHyXXZSHXsZBUs&#10;6Xa243snt6ohmO69fKDKAy/v2vyyBPG/4J1+xRVyOef6L+H/y0puZ550LY8RGRx7//eootnUcwlG&#10;A8FDGtOEDEpXfXOpZP0OaesFERK6em7JteofenZB4puLiwszzCZBL5o3lP5Z+1GIe7t7x1Xroh2l&#10;Mb/IPuLw6UHQs2PJJJ8MTyGFsDx1CePka670FPzUNKAFqVgYP46hIj+JAlAQsoMwCbM4tCzQM1SQ&#10;hilSCstQtm0R14fEg+SBADMnmQaJ7qKqIUSRhzMgLUvCxCL9Vth7GIk9hkx6D0WGQ8ZdQWymeDHz&#10;xhGI4Ziz3aSwjuuBOoNhW4Cnatfc0otJ1Jx3Dn5vqJP2Mg3r8UaCg9h85jbvAdz2XxBZFsTIl1ze&#10;EyeTkIjKpDyux+Y/rudMbMWxKr1nW5dHuRIUnu+I7Y1WnFJEdkEJ+01yS26Q27yx1VGn57vGZLKU&#10;d5s8wMQ6uHhTDF1gTdNl03G3s12CHm4mcGyJWvHHPmL0qVycpkHmiHLsZxOTCe5TOZR0WZRZokyj&#10;2NYFSC1O8GTnjjjQpA1PB9GHqjKiJ5vQ/2sJFp+iqK++bwqmr6li1qo0+a+jr38i+bJB43hmdSfd&#10;3pdZPSAt+4DMSu/uzaws+5B4hJ+PWKcAZPfXKaaQcCi/v04Jw0lIzkNJwCSLbc26x3aUpAGxnitT&#10;Yt+44Wlwq3OZYm5uDLGcy5QHhPJ9mWLyT1LcQ6P7h99QnKPzI6JzBP+3tHMyOmMI6NCRzpHoDOIy&#10;IdhETsOauEQ5HoIp6LnAi0vNaGy5KZokY3tFsuemMA2jBIUjcVOcRb4pf05T0znu7m80znFXPcYB&#10;wt4B7rgfjAb6etj9IAHWd0llEGZ+YtLTPboTXO33kRd3zX5m1j8N73PktYn8OfKa+9tHRd7havsc&#10;efGdw6dz4ZcOxHMy8mLI7cjrno5Xtaa+/e2wvk0muMlCiKYawB/74+Dwm60k9EOIQoEW37xPxvd8&#10;V3GOtP/DSIuszfyuwl5k2h+B0C83bj6binj/U5VnfwEAAP//AwBQSwMECgAAAAAAAAAhAJCGxJkS&#10;hiMAEoYjABQAAABkcnMvbWVkaWEvaW1hZ2UxLmpwZ//Y/+EEbUV4aWYAAElJKgAIAAAADQAAAQMA&#10;AQAAAMAPAAABAQMAAQAAANALAAAPAQIABwAAAKoAAAAQAQIACQAAALEAAAASAQMAAQAAAAYAAAAa&#10;AQUAAQAAALoAAAAbAQUAAQAAAMIAAAAoAQMAAQAAAAIAAAAxAQIAFQAAAMoAAAAyAQIAFAAAAN8A&#10;AAATAgMAAQAAAAEAAABphwQAAQAAAPMAAAAliAQAAQAAAIQDAAAAAAAAR29vZ2xlAFBpeGVsIDNh&#10;AEgAAAABAAAASAAAAAEAAABIRFIrIDEuMC4zNzc2OTU5NzduZAAyMDIxOjA5OjIyIDE0OjE2OjEy&#10;ACgAmoIFAAEAAADZAgAAnYIFAAEAAADhAgAAIogDAAEAAAACAAAAJ4gDAAEAAAB4AAAAAJAHAAQA&#10;AAAwMjMxA5ACABQAAADpAgAABJACABQAAAD9AgAAEJACAAcAAAARAwAAEZACAAcAAAAYAwAAEpAC&#10;AAcAAAAfAwAAAZEHAAQAAAABAgMAAZIKAAEAAAAmAwAAApIFAAEAAAAuAwAAA5IKAAEAAAA2AwAA&#10;BJIKAAEAAAA+AwAABZIFAAEAAABGAwAABpIFAAEAAABOAwAAB5IDAAEAAAACAAAACZIDAAEAAAAQ&#10;AAAACpIFAAEAAABWAwAAkJICAAQAAAAxNjEAkZICAAQAAAAxNjEAkpICAAQAAAAxNjEAAKAHAAQA&#10;AAAwMTAwAaADAAEAAAABAAAAAqADAAEAAADADwAAA6ADAAEAAADQCwAABaAEAAEAAABmAwAAF6ID&#10;AAEAAAACAAAAAaMHAAEAAAABAAAAAaQDAAEAAAABAAAAAqQDAAEAAAAAAAAAA6QDAAEAAAAAAAAA&#10;BKQFAAEAAABeAwAABaQDAAEAAAAbAAAABqQDAAEAAAAAAAAACKQDAAEAAAAAAAAACaQDAAEAAAAA&#10;AAAACqQDAAEAAAAAAAAADKQDAAEAAAACAAAAAAAAABRBAABAQg8AtAAAAGQAAAAyMDIxOjA5OjIy&#10;IDE0OjE2OjEyADIwMjE6MDk6MjIgMTQ6MTY6MTIALTA0OjAwAC0wNDowMAAtMDQ6MDAATwIAAGQA&#10;AACqAAAAZAAAAOoAAABkAAAAAAAAAAYAAACqAAAAZAAAAOUFAADoAwAAWBEAAOgDAADIAAAAZAAA&#10;AAIAAQACAAQAAABSOTgAAgAHAAQAAAAwMTAwAAAAAAoAAQACAAIAAABOAAAAAgAFAAMAAAACBAAA&#10;AwACAAIAAABXAAAABAAFAAMAAAAaBAAABQABAAEAAAAAAAAABgAFAAEAAAAyBAAABwAFAAMAAAA6&#10;BAAAEAACAAIAAABNAAAAEQAFAAEAAABSBAAAHQACAAsAAABaBAAAAAAAACgAAAABAAAAGgAAAAEA&#10;AADwDQAAZAAAAE8AAAABAAAAOAAAAAEAAAAvEQAAZAAAADBaAABkAAAAEgAAAAEAAAAMAAAAAQAA&#10;AA4AAAABAAAA/QAAAAEAAAAyMDIxOjA5OjIyAP/hAWFodHRwOi8vbnMuYWRvYmUuY29tL3hhcC8x&#10;LjAvADx4OnhtcG1ldGEgeG1sbnM6eD0iYWRvYmU6bnM6bWV0YS8iIHg6eG1wdGs9IkFkb2JlIFhN&#10;UCBDb3JlIDUuMS4wLWpjMDAzIj4KICA8cmRmOlJERiB4bWxuczpyZGY9Imh0dHA6Ly93d3cudzMu&#10;b3JnLzE5OTkvMDIvMjItcmRmLXN5bnRheC1ucyMiPgogICAgPHJkZjpEZXNjcmlwdGlvbiByZGY6&#10;YWJvdXQ9IiIKICAgICAgICB4bWxuczp4bXBOb3RlPSJodHRwOi8vbnMuYWRvYmUuY29tL3htcC9u&#10;b3RlLyIKICAgICAgeG1wTm90ZTpIYXNFeHRlbmRlZFhNUD0iQTRBNDc5RjMxQzlDRTIwQTM2RTM5&#10;MDdGNjNFNjc3RDMiLz4KICA8L3JkZjpSREY+CjwveDp4bXBtZXRhPgr/4WppaHR0cDovL25zLmFk&#10;b2JlLmNvbS94bXAvZXh0ZW5zaW9uLwBBNEE0NzlGMzFDOUNFMjBBMzZFMzkwN0Y2M0U2NzdEMwAA&#10;ahwAAAAAPHg6eG1wbWV0YSB4bWxuczp4PSJhZG9iZTpuczptZXRhLyIgeDp4bXB0az0iQWRvYmUg&#10;WE1QIENvcmUgNS4xLjAtamMwMDMiPgogIDxyZGY6UkRGIHhtbG5zOnJkZj0iaHR0cDovL3d3dy53&#10;My5vcmcvMTk5OS8wMi8yMi1yZGYtc3ludGF4LW5zIyI+CiAgICA8cmRmOkRlc2NyaXB0aW9uIHJk&#10;ZjphYm91dD0iIgogICAgICAgIHhtbG5zOkdDYW1lcmE9Imh0dHA6Ly9ucy5nb29nbGUuY29tL3Bo&#10;b3Rvcy8xLjAvY2FtZXJhLyIKICAgICAgR0NhbWVyYTpoZHJwX21ha2Vybm90ZT0iU0VSU1VBTHZa&#10;RFZ0WG5BZUxPcmpURmRXaUZEVjZqUnJROEhCKzVHdXhUQlhDNFRNekNpYWluRjlxRDBkaDllQldK&#10;VTRWTnpFUjFMWk1vbFhKa2dkeUNldjFKMWVLTGhxb3BmVDNWYXkvU2ZmaXp6U2hJQ3FYbWR2Mkxi&#10;UGg4Ni9UTjM3L0FxbVl1Vzc4Q2QybXlOSW90M00wdWhsa2FTMGs2K1cwekZENTFOL3ZoS012czZF&#10;cUpPeHBZZnRXMDFwNmVLbDVZUitVZEt2SjFzK0l1THAvdVdqV3JBMzRvUnBqa0RqaldHODk5VGdm&#10;YVJpZVV2SkN1YlY2NDJwTkdYUzFYemxRbThIZ0ZPVWZFWXFFWXVUUXlsbzJmTit5cFoyNzVLL1d4&#10;bnlpTEs1Z05yWTVtV2tqdVlSWHNqcDFGQkZxaHIrTE4wZ2ZUNFZGMVQvSlc2VmQrZ2YyeVF5NVkr&#10;Z0JJekZNcE1NYmhxZW5YcWdJYlRWWWJKWlhlWis4YkJ5NVZ2ZDU4NnFDYmZQQWd0NFFFMUV4OEQz&#10;UGgwd3AyUEdlMzBrQUhONk9JYjE0UDFoMjg5N0tSTm83MGJ3bjBkNnZFLy9UbVdZMFlRUHhnNWdV&#10;VUttZzRMcC9rQ0lKRFkzUVRvdW12K3d0RVZaZHFsUnZCUi9UazIzRHVhQWNReFQzcFFpSjhYQ1Fl&#10;WktLQjdxUnRLWHlQTDQ3RkhBL091Z21QNWZiTkhpdmozcGxLWmpiMHMrS0lJdUxQYS8rbGtxVGJY&#10;MDJuUmUycVJiTkp6UVV2Yk44K2ZkeGdxWmxhK29tZjdJRUpXaGxEc0dzejFpcVkybWFkVmhSSEpn&#10;SnpVZlJjb1pFVS9rbEhNdUJqTlpKMHBsa0RGanQwVVNXQUQveEFkN0hqWmhvei9GeUo3M2pNRFZq&#10;QURURzkrWnd6ajVVV2REU3VJRUNIUWwwZGxKd2xlcHVhczdsOHY3YjhBVk9pRHByS0Vidy96WXIr&#10;SXlUOUs2SExUYlVTV293TWFnWUZqZGsrcXFpNk1UYjJnVTArcy96c1dLcDJVbkJ2MXNhV3JvLzhK&#10;MEhOTXFBejRmTFgxemNSV3NkcUxXT2xYVHQ0ckxMN1IzNjJ6dEhteDV0ZzJzZHV6enNKWDB1TjBm&#10;WisrSzdobmVkTTFFcHVNRHgxb1pjZThESHpTb0I5ZUczMUdjejdnZXNiV1g3R1NkVjFsMTNxTzNp&#10;aWpTWlh6RDZKVzZYSEg2UjhZYWtJdVdCVFIvU25PeDFVSU4rSXMxdTJnN1FocnFnQ3hQc29nSWVP&#10;MXdYUnhDR296UGtydVVxMTcwM0J2YktjRkF2b3hFd1lqejdwSFFFSVg5VTErbHQ3eTc1UXMzRUtX&#10;TERtODJ6aW9XRU16YlV6VGVNR2dLaWhOSWVwbkNvRkNuN1RuaXNORUVaUmlJYjlxVXVHcHViM1Rl&#10;bVl3ZkNWemlWRnc5c1lENDV2MmFlMHVtS3JZVlVGZEExcC9XVG15Mi8yajFKNVEwUTcycWVITFZZ&#10;QllVbXVxZjFkYXFJajR1Y0xPV2JHcmVuOHBxY01VTFVnUjJRRWFBYU92dUZmWEN3NHFCQXZsUU5w&#10;Qk5US1lFK1VkdTJ2MUs0MklYRmx5NG8walNhYVZVTk5ncU9iWlREcXFFNlllUWw5aElYTE14SGM2&#10;SEtkYzcxcUZCV2hNMGhIZVhVRWhOblltNHJxTXhPd2FhTkVhSzB5V2NkdXdoUk9VSUZZMkpQR3lw&#10;amVXUit3cC90blZoRkRhRUEycGJuSHBXZEUzVm1tdlRQTkpYVkhRWTlNemU2d2IrSmhZalBNdklJ&#10;YWcxcjZSTk45V0VkK0dtVHh5a2c1a2RhTDg3SDFmUDN0S21wdnltcDFZSjl3VGUyWWVxckI3WkRT&#10;a3l2TnR5Q1N2bkJUaE9RQmxoY1RIMFRmRENEQVdjSmN3eU5selZSMmtzMGlCbEcrSVA1bTZQbWVV&#10;Y0VpSXNGWFJDZGpZWGVWcERXeld0UDdrWlJ5KzRWS1NBQVpPRGRub01zUUROclUvWDIxYkZqVmVL&#10;ekVMb2pycHZhdmNSWUNMRzFKYWt0dlNUSTdoY01GS04wRW16T1RFMFZKT1R5M2MrMFFlUGhMVTdJ&#10;WThneDhTYldVbWk4RWxXT3o2MnNGQnlKSXMvejRrd0RTL2ZpUmhrbFVkTjhSbHZXOU92alczZC93&#10;TzhaaXBJNng0NVlONkhwN3ZhS3NzWmRWL0k2dmw5ZmV2N0pqb1lsK3hKSkFDL1paT1Vrcnp6SGZT&#10;aWNvRTM5SllxR1lCbFRabWZ0L0VNRmJ5S0dJNmg2Y2drQnN4d0lvTVNENWV5R0xmTm82ZlQvOXpC&#10;cU8vNFN6aVlncnZ3cXVUWktzRmtLZVM0MDhXc0Y0RDJoRXF3ME91bHNPVnpReEpEN004cHR1cVVp&#10;Vk5pYnpwVGFsQUxxVm9ZUHE5OEIxZzRseVlYZ3VDeFJXSURKOW42SE15ZGNrbHdoR1QwMGhHWURJ&#10;blhxTjdISktvckZoaVdUd3NFNi9VR0dpUjk5bVYwVk9tUW4rUW8rYVYzTnB3OW9lcE5rTnR4OHUv&#10;SnBOYzkzYndSM1Y3YXRwdDNwbFV3MERjbEZVa3dwTERsWUpTc2MzOHp4bjFoWDBZdytpSDNybU41&#10;UkovbCtZQlhsOW5WcVA4UTNvZkVIUTNrOFM1RjY4WmZidEdmOWN6bU9FWUZnSGc2OTY5bTB5NWl3&#10;T1FGODhhT3J0ekFDRlFnbkV4Ti83STRaajJvQlVHQ21GV0IveVlFM1dFdnEvaTc0MTN4Q1NXZnhj&#10;eURaOFUxL3JPbFlYQWxXSHBib25nYmdWWmRPWThndXk3SXpMRldxK1RzTW9SNHMySVpaSXFDT2NO&#10;a08zNko5bDN3NUFrS0t0LzFaQmlsVlpFSDhXRkRmSmYrYU93TkRqdFFVeXo2ZDgrTlVvajNFY3JZ&#10;ZDVybFNFVjZ2SHRyOU9LVEV3OWoyZ2p2ZGltRlRxaSt1RkhaNmQ0N29BdW56M3VMb2oxSk5YYXFC&#10;SEhGNlVNMmxsc1p5cDRlWkVrblBiL0JkZWI3R0dGYU9zQmE1MmJadzF0WlVVbFhxdnZrQkFxekVS&#10;ZXlLWWZ5KzFXOHc4VmpSUjZOTko2YU93QWs5V0dLdGZRdVJhRHUyUmkvWjBWZklzanBvZzJDZitU&#10;ZjVXTkNTZzJhemRPaTZWZ1dycnkybWJ6SkhBQ1I4TWp1N0VrejUvWVFBQUNHcHdUQ2xVckNmVWFY&#10;NTRpYUlKaEZEREZXTnpBZVZuUEM1d2RJS1VRSHk4bm9zck4zakdFSUZkbW5CSTlQY1lUNFc1Yjl0&#10;UDZiNnNiRDR0Z0krdGhtZzdndnFOSGtzN1FhTnZVaWI0UUxZUUoybytSdVFQRTdUZnlibWV0M3cv&#10;bnJJeGxUZ1UzczdHbXdSdWwyZStVZTNXKyt0ZTAyYjIvTG1WWnNhQSt3RUdnZ1dPMksyS05LdVlJ&#10;SllQSGQydU96R1ZRNVBaWTJkeVh6a0JmWHFzZnVaMkJzaUI4U0gwV25hN0NmMm4rMkUzbWt2RU5O&#10;aU5JNzVmYnQvY3hKRmRJZjdDdzFoN2tNTUMycnI2U0xVa0NrWW9JVWw1bXg4RW0yM1VJemVVeE8y&#10;STBaY2FZanFYNVY2V1FLR2ZVVHIyOUtLR3ZOWFcxeDg0cXI3bXBMVnVVR2xKRndmZ0oybncvTDBX&#10;VStQb2d6ZjIwY2d0OWxBUmRlVmh3QmZOKzhZTFZSUUtHU0lRVjFMOStTL0t4bHdmUEtPL3F6cm5Z&#10;bzgySEVhTHBNa2NKZ2cxNkpnTm5ERytrcFlpdThHYnhpdGU1b0hkeFFxQ0U4NVBtNUF2T05rV3ZO&#10;Nm5lbG9oRDJjV0tOVWphb0ZzOUQ1d0V4L2dGdDBtcWZZZm1yeXc3NGIyY3pNZ3ppWDJsNHp2SWE2&#10;VEQ2MWRlN2kyZXp3UjN0ek9iNTJOQnExMEJpVWNGTExNQmhTRHVvWEY1ZG5GcFRvZ3c2NnljZHhV&#10;Y3hPemUrNnRkdTZndWhEZitUZFZPZDJLSmRPN1Q5cTFBUGYrUm96OVg5eTFpK2p2REZwU0Y1NXQr&#10;eVlaODFQeVVrRm9GVlhKZFNDRXYvWEdJTk9YVS90NFVxam1ERXA3MUtIZW9yWkQ3cG1OWmExOXFI&#10;K2V2NzZiOFhMdGdrRjRjNTljdEk0bEd6dVdXV0dFRllKNnpmTWdnS0t2MUNOMGI5ZjBpMHdDK2Zy&#10;WEV1akUzQzYzUU5QeUNNcDlSSFBYZ21vVHN4YVVqbExkUERCSDFVWHJycmliZXdNemJkSFNkQVY1&#10;aWZFcTZhS0hQalNDc1kyWXJvQ0tLc083b1k0WE5HRHZsaGlWRFFCZGlDMHdpeGxOQXVvMStRNlZ0&#10;bE5NUXFBa3hqZHRKOGtiWEVMQ0NENVBLa0ZTTUdjcDc3VHFPU2p3QitTVTVLMXVEZDM0YkgxR3cx&#10;KzZNc0xjYk1sOVlGbmZLakZxa2RWRlpWMVUyMnBoV3l4dVQ0MFZFUFFhT3oyTmNtT0VGMTZpeUkw&#10;MWEyZTAycFVDc0QvbHFTT3ByRzltMWZuQ1JxU2pOWG1PN1FNVmJNZzhIY0RIY1VuQ1plMmN1WUlw&#10;VjA5ZEJ4U000Qi9DTWVvekNYa3lLOWFwOGlRWEFidnFWSmduYWpSTjRuT2Q2UHdJSDAvZkQ3TFVp&#10;ZFFRcWE1NmN0dFJ6MEdyT1drYnJwaU9MVUp2WGRvNm5McWw2MG9hazhHelBhcVdLV2xkR3RUclA0&#10;RkJ4VktHQzVZRWhLUlpVaTYrQXoyMTI4VWNsL1ZudjBta3BVV1krRTFhWDJ5K29VUGRKdWc3UHBn&#10;RC9vcUJKTWtFSmpWNzVyRnpsM0xONHhKOEIzQnVwNUJkMzJ4eHJUVERmS1E3TWNrNVo3Z3YxaUZu&#10;ZlN0MitNWEp6cDhrbnNDMkd4SS9VL1Z0TUNxYmVDUEtTNm13Z3hmYk83WHMrckhPbjdKOHFKYU5a&#10;b1dnNEFYTi9PS21XclFwclJHRnR6NlhuM3E5WDNWaXhkVlFCU2VQTWpUc09wajRkWDVmbG1YbGRv&#10;SXZteUc2L3plWGhad2g4OWdSZGJmbk5XT0FxNDExcUdYOW84VGppbDdUUEkycWNTOXlIdUtWSXV2&#10;U21NYy9rMko3a01xbVBBTE8zNDVXOFVvRURlU0ZTNUJjWkNhRnJheGk1QzF0YU43am5yeTBOVEt6&#10;VHBtbUg4elRXWlU0RnJWS3dXMmpmQkxPa1pBbXNGM2hSQmhRZ0RoUnpXOXZIUTZsWGxURUtEMU1B&#10;aWxIOGEvRVQvZzkzRzFLYkEvWlpQeEprRUhQMkt3VUlONXQzSDV1NFRCcnZxSkg1RlMwbGx2U25l&#10;T2FDbyt6VUZaM3AyUWtUWGQycFlONnZMcngvL0JLMUhvN0lldzMrV0RUSjYyOTVNd1phZS81ZVly&#10;RnNmcHlkRUpXNHVTNHA2bnNlRzBmbWtlUDhoSU9xUUFDYW83MlFBN1BhbzRUT2VpUEdKKzZIQXBk&#10;OXJydG9OOWdHRUxTRGszUmhRSWZtUHZVTjNHL3o3eTkrVzZycmhGNDRUYkNYQ1FGQkNqR0s0ZEg5&#10;cGR1dThaemFFM3dZeXFFd09Xa0g2NXN2Uzh6YTI2bi95aFU4TFNMNUZJN0V6TFVRbVpkR0Y2cmtH&#10;UXZxTjY4a1U4L1YwM0dzTHZFTVBMcnNwRE04VFFkM0cyZnlQdWZrK2dDMFJYUDBhUURlVS9iZFRS&#10;UnliZnJWOEZNUlJ0RXFTWHowb01vRWM5U2dmMVBIR1BvQ3oxOHlkT1MxR2QrZXBsRVJmM1UzeGdE&#10;VVRYZWIwcVhGWllyMjB3cVR3K29yU053dTNVVzRCcHZBMmZVMDROZzh0cTVnRzZFZlVGR000eEVo&#10;ZUFVd3cwUDVSRnJTTjhRSzFHRW5VdHNJWWluVWx1clpaa1BmMnk0TnlJZkNiTm5nS053VkJobDBF&#10;aXJoQzZFbXFYOHp2KzhVWGlHVGw3dzBOOFJlOTZpTklVckJjWXBFYlByUFZoYzNsL3p2elRBa2pF&#10;NVhTbzZOUXZXd0FlQ2ZiVlBmVXNYNUtud20zbkwrdFNiLzlEckk5ODYyUmRnWWRlaTArVTF1ZmdM&#10;eHBGQVF0UThwTkRMaDEzVDhSWHNGdVNKSEE0dUV0blNPYzEyaE0xSkpmQSsyakxDS1RFVTRNdWd0&#10;RG41UUNWTUg0UThiZ3hvUHQzZmVreHRIVHQ3MVlYZVZweTJwRENkTm10a0plSHU3WlVoWm0vcWwy&#10;clpGTUJlU0Izek1BZ0RGVlVWSWRMR0ZHaC8yYklTcnVpaWdCRW9xYzJjMTBsV0ZqcSs2VTRERVJz&#10;Zkt4ZjUvOEdtcENwb0E1Z2trb3RCUTdveEhiLzRheGdQQS91SGhNUGxPVmtzV1kxSnhraGV3dnZ1&#10;MERWQkFld2JDNUU0OXpwbkw4ZVZMTlNSb2Ftd0xlRXQxM2dCWUlJVkZZSTF5ZzBGb3l0SkgzOHBK&#10;T0V3UkMwZ3NBaGZHVE1WcklUSG11VzNCSmNYU2xiWGRZWDJJRmxTVUcybEk5K3hCVU5OQVJyT3dr&#10;N0RJK2JlSy9tdE1rbFJJYXNJU05GVzFmRERXbEhSNHQwalhHOWNvanF1dWZUOHMzNVFIM3lHZnJM&#10;cFhiVUxhZkVlL0xHOTVnZmc1VTRvM3lpSStHWkZYWkRjYkxoS1FObHUwYmIyOWNIMnpNNTF4WkdP&#10;c1kwNjh4ZE5ydUlRYUJ0UTRhUGFyR0JhWTdsWXVTc1BMdUJSdktGdXRNcVFBMWNCWHRpN1QwTERn&#10;eXhwMVIrdUZ4amdKcGl6TmFHK3BYZ2UwUUtZek4rUmhyR3dNczVxMGtBZXBKNUFYVXEwWkN0WjBr&#10;TjRTRmEwZXd2VVZaQi96L2V6dk9JTDV4Zkd2eE9NVWZiQWErcC9pcFJZMWRhQ3h5MjNBZVFtQkdI&#10;Y05lNjUrUVlUQWcxbTVFOHIvTUhyWkhpUjBXVHUzMkY0SWZjVjhmMXQ0K1FTcGNlY25vRzdQYkh3&#10;YzBjbXoyVi8xMG9wSGRSbytERjZWSjFFY2VucFJPMjNRODVCUzdub2V6NWhJTGtpRVJEL3Z3T2JQ&#10;ZHBmN0ZnaGswbWtObTBaZjA1MnhFV0JSSmRUZ04yaXdheVdTNnBtdGZvblE4T1NOekpEVlpIb3cy&#10;UGVObUw1T01XMzl4eFg3clhwUkhsSDNoWVd5aElzbUUwQnpSTy9LbVdxK2xUT09BVTMyS0hqUnMr&#10;bUFiRExFRy9YU3JKUFFldk40dlQwTnJqUUt4d2wrbUxSdzgwVm93bzVmc2R6WlpFZFJpWHZWRDUz&#10;RUlIUVNOOVZia2FQd2N4WGpZcTJ6ZEpSS0Y4amE5bXVDZ21tUVR1STc5dFRiZVA1MU9hL2RiSE0y&#10;VllGNk1aT2hnblJ1TmpQSUVHaExELzRvQ0lDSmdMNmJJWGRucTdlbExYUzBHZ1hkMHJUa2VoSFpx&#10;TWdNbXhLMDhYMVJSWWxJRG5BL0d2SzZWcjVzUldVSk1pZnZxcU90b0Z6S2F5Q1RTdWgwUjJlV3NM&#10;RDlTWThTc0dTVGZrUTl6WWlmVlpIZnRXbmhTOEdKOXFzQlpXaWp4WHpKeFh3dGNnT2dSOXh0VmpJ&#10;NUx4WDNNUGpLaERRRm41Umc5SDJxdHhUQ0dtMXEvWGt2bzkrbEhoNWtQRC9Xb0thbnBIYzQ2dy9C&#10;SDlYMyttdHEzWEpoUHhWKzI5WjVSV2UyZGY0SUlXbXJ0MlRKeGRGWTdialNZQ1FsT054ekxqL3VK&#10;TmtyWGpickMwUEVxa3p0Ly83aUFCbDB4d2NqYTYwZ0tjZnNjdERSQm5jZTRjSHFXd3ZEOWtBSzFY&#10;d0lOaHQ0bHJNMS9xU1ZGcXE0K2RXNWJacUUxdUJ3L3V4ZCtVa1Qwa3V1c1Jvd2YrckpZdm1WQ3JD&#10;Szk2L1dlbjBkQjJOZElNdTByK3l1Vi9tZEFlREdoL3YwR0xwN1hLb2wxWkJhSnhQLzIwaGNnY3NG&#10;QUJzdE5nMGw1b0NxU0k5NkRHYVYzMWRKVkhZcXpLTnp0endXSHdIeWlOMm94Qm5xeEMzNFNISEpl&#10;emNtVGloSFdKZXVqRU5DWlg2RmdXNWhZanpna2VWZkNPNjBoeWk0czY1Nm5RcndPMS9pTzY0VXRl&#10;SFZDQWhxY1NQRGkzWThKVWlkQWhWckd0Y3BQU0E5SjJwQ0Y2OUwwd0F2YlZaM2hNd2MrSk45YVp6&#10;Qlh6ZHh5aFhnNklpaWhjT1FWaWlRRXFMY0ZYQmVzUDV5RHBTdDFzeGZoQ0tIelIrOVo4UW9BdU1r&#10;SzhqL2xhVGwzN3I0eUlJZ1J0d0k1NWFmRklCbEFJWmJWRHFnN2FTdHRha3FtckRwNFNQOHVXVFpW&#10;K211QmJGQVhudjZ3MFIyd29UajFqRFF5OWdXL3RMTFl5WE0rM0N0dUw5UUxJSTdjWE5uNld0WkRC&#10;UXRCWldRNlIvcVdDWmY4MlVCRjl2WXhkYSt5UWM1RkpXVThHaGlRM2wrSmZReFBhMngrZjVGZDEz&#10;MGNHckFEWUhVcG1vbTlMajJVU1plb1lRckdiWnorSjhadUVLVktVZlRHSHlqZ0k0YXJ6ZG5Gcy8w&#10;TVJBOTR2T1Z2SWxLbmxGZDhIWlBXSTZpbWlJc3Q5emQydWkwTnM5MFQ0TUQ1ajB1cXpmZzM0R3l5&#10;MkdQY0pTa0NtY1RnVldyMTZkOTJDcXJxeWwybEpTTStCYVN5cXRQUlpXaEN2dkJCbzUxd09yZWIv&#10;NVd3T1B4UkhpM1VRSmFCbGtsZ3B2bE44bjE4Tk5vaHpwbzQyTC9YR0FkUGZmZWJkbWRPaHYvSVdK&#10;Ky9NM1ZZeVpGVExXK1ByLzVVV25kS1ZKeHZib0ZBaE9XUHJwaEV0YzlHallzSFgzUzE5TTZsRjZY&#10;Z3g3N3JDa2tzZjEzNzV2Qm1QTENEcUxtc1N2YUpGSXNWY0QzVFpacFhXOUlWbGoxcFdhVHZnMkMy&#10;aGNXTlFqTkU0SWEva0VSa2MwVGNyMGNIREo4TWJiNDc3czg0MDlUSlB6YlkvQU4yZGxiSmVkK1NC&#10;SnY5cU1HbVFsRlltZEJhTkZpZU5ibVNWTE8rK05hS0RKNkZqWXZvc3I4bmZCYlNKWCtUTEMwblpW&#10;S1FFNFBqd3pOOG5xNXFuUGJrTHVnVlAyd2hZalJaR3NLZ2h2WXdXSk5aTWJPK3ZyQlVkNnlwUlBU&#10;a0xGbnFhVHppVnp4R21leGZiUzF5eVd3Z1MrSGpmQVpyTU5MSzZFYVBkdVFvNnkzbmpVb0pCSCtq&#10;bUoxemVtZVRaSHIvSTV6bkEvSGRnK1FUWVhEWGMrOWtlUXBYdkV4bjlMbmNmdm9ZYS9Pc216dU9W&#10;NG1yblBoa2JueEJIVyttZFpVVDErNm8zZk9sTFdBMWp3bTBGNTk4QUNYdlpMR3Y1cEo0ZTFWSVdR&#10;dDVuT0doU1JXTDAxenpjT2RXcEZzN0VmczlrdEVvSzZIMUdwdDFDS1JqTEtIaG1DNUFXSEwvNzNu&#10;TjBjTmYwSnFPejV5bTRCZUZUNjRESkNYMHlxT3phMmxYTFBHRXIxRDAvaUUzN0JQakdqVVBWY0FI&#10;WHR0TEdEaG91UFl3RVZtUkZZMTBFMG9wblM5OGVwVHFsUW5tUWc0SjFoK3M0amJwb3RsY3J0bGJP&#10;dWRXTWhCR1IrMHVYSjJmWUYxR0FWU1owV25GVG1QbFVicWlTTkwxeGpWOFdBYjh5TDF3RmlVakl4&#10;N2NodDR0NXNqK3I1R3Y0M2VRQVMzNTQyWW1LVnFLVXRkT21TYmZ0SkdjV2x6d2l0OUptMmtGRjh6&#10;dnRuN2liYzl0aWJCM25sQUJRNU5zSng2a0YyWm41bWQrU3h5ZXJKT0RpZk1XWTVVQkJicUxPd3dZ&#10;N3JEUmM4aE9IQ2R3Z2RwNGVEZ05oYll0Yy9KQVhCRzJ1WVNzem1pcm9pOUFTUGdFR2tWMjAwbWVw&#10;WWw0cUhsOU11NFF6eGlQYkRGRWpVaGN5RmhHaWJFd21pRnB2WXJFcHoyTEhkWFNBRW9vTlJ0MlFJ&#10;OGE0QTIyZlVvcnpCNW5nUTZ5K3BqT3FpRGhmdDc1ZSsxL3hxcnUyNVZ0MjFRQncrMVlyUWVuRVhS&#10;TXBZSGhvenB6QktJSjZWYk9FOFVNa044NW1tVGFPN3lLOFpJcnhMWVpkUlNuYTQ1WnFnNVB0dzNF&#10;emd4VTYrNW5MN0tIdkcvalpQRjQvbXdsK2FDTXpyMG5BWUhPcE9Pb29VOGZXWkJodzU4amxVMzRK&#10;cE5nVGRDUFB4Y0pSSytxUFpvbTBLZ3FERG8xejFMMzNPZUgvYkVacjFFeHhRajZVVU90MEZpOXhw&#10;VndJSm9LOUpRU2dsQy9objdVeGo3Vm5HcG9vQm1OL0t3ZkFmUnU0MFhNQVdOeDByT0R4QkFCTy9M&#10;czExR2I3eGlCeDA0RTlvVGxsaVR2ajFKeTNNRFpsSVR4OUU2MVQ3ZnZMTExYdGhBR08zTnJVbmtn&#10;UGdlcG1jclFSeEV3aGpmZXVpdldmeDFJMjFTbEJhdFgzV3lzMW5UWnRGR3FIenF0Z2dqYXVUbUEr&#10;bGh6b2RrNnM4WHpKWlJXN0dOV1NzM3hKU0lXYWZVZFFUb2JXNFBWYVR3MUJUNHVmVEh0Z0lsYUlz&#10;aWdsbkRLUXg3cHNKZnhaYU5zNnFId29tOHNKUTdCeUJIYkFZTzlDN2tFcDdBbDdqbFh3aEg4Qlow&#10;OU9KQnB5SCtYdVhBVG9jVFZ4NjVkNlYzVUtDS2RWWnpRTUZCYmdSMXI2eVJiOXRZQXJsV3h1dWdt&#10;YS84dmxZcm8zcWUxWWFxVEozVDQ3NlZuYnd3N3Q3NzkrNy9EVWFPSHg5ejhZK3VudG9mVGxTVVlO&#10;eEFLellmUy9VS29wTUVSbFJ4UHFackZXMkY4eHc0NHRXRldTYlpKeStMcmk0alh0UXM3V3cyT0Fu&#10;cGFhdno5dllBUXJMOCtXNDZaM0c4Z01Fd0tON0ZZL3VUYzdraCsyeFpLU3NlRVNJOXdkZWlDUkhi&#10;MllrOWNRS0lyako1Yjl6ejhIWjFkamxpbUNjUzUxa3NYdHhtcHRaSFdYOGMxQ2FvdWJHcHNpakhi&#10;S1R3a1duWXdIdVpPZE9idDBFRWN4UENiMDJESDJNV3YxYXIvd05LL0JvZlRYZUd5bWI0SjUxYkpM&#10;bmVyM2dSclVkYnU0S0NyV2RTT044eHlWNzNNRnJWV3hNK1hJZjdHYW1zUHlkQ3R6RHUyZ3E3WUd3&#10;eng4WWljVHBQVmR2aUJSNjFZZUcrcWpIdmZVRlpmU25UT1lTVURPVGVaSnF4UHRSMzJzejJHZWJY&#10;ZE4vcGltTnFXUGRKajRxc2hIaitnUUx0ek10QnA5QXZkeUd1NDdGU2xZQ3haVHpycHlGZVVORllO&#10;cGF5M05jTnpvbzRZcDd2Z0FIcGJLbUZYT2lmelE5WHBwbVc2cEhRam4zaU1GRUdlVzViU3ZFdE0x&#10;QkkxUVQxRExoUFBLa00ySXc5ZWljWVh5SVIxUWExMUhSS1p0aXg5bC9mU2dRVHZLc0dEdnBaNlNH&#10;WEtjbDFEN3FnL0dvVkZ0R25MZGhlTEpERlUwSmcxZHZMR3Q5Z2pRRDBvRlNXamJ0dVpZT3M0UFpm&#10;SnQwWFFKSVR5elhRVHBmWThNS3ZkbzRFSE5Dd3hSajNybjg4ZGRhd0lRRkhYa1laRitMcUlSYmgr&#10;NzRlTW5NS00xaHZSYWcvVGo5K1ZYSEZvMW9pR3J4R3p5MmhBbW5vZXA4UU0vc3YrNjNHa0t4KzRO&#10;N3JONytNTjkxa3plUGR3b00rUVUvd2FYTkp4UHpheG5aZUNCME9wTFQvNXI2czdZZ0o5UURmTHBp&#10;U0I2ODUrREJmTHE5cnlsbnBsbk9taVk2ZHpzUUF4VTloREx5aGk1Z2gvcE1rTVFiUmZrUmh5OVMv&#10;QSs1K0NwTDNJb1VrRzVlcjNHZnhHZ1daQzR1ZStYYXRDMHg2eThONkx1SFk3T2psdGo2MXZ1UmdR&#10;Mm1hUWVhekhEUWhjWlZQZjdvRlpxQUVpbk9MZlp0UTVza3I4Y3NBUksrZ0Z0cEtVVTcrM3hyaXpt&#10;Z29FZG5WMEVCUDBBd1JvektDbExyNHhOMnZoZWk0VGdTL2NjTE1tdHFHdDc5M0d4UFhCNHMvb3M5&#10;ZjNlcjBxYjZXZjh4Z3ZpVndYL2NRTnJkaVgweTNkcm1DRmh6VklMYkR1V093ZVFWS0Y1VEVLMUdy&#10;ejQ3Y0JjMUNOSFhJWDN5VHEwZ1BrZUppZGlRWWR4MXdrQ3djSWQwblJlb0QzaDhYZ3ppVnY0L0tl&#10;UDk2eWoxUjQ5L0V6bDVyVjVYNXdmY2hwUTg0dFpSRXphVFB3Y1kwSTU5TmtncUQ3Z29Pd2VGVE1R&#10;K1pyUm9WKytOT25saUtZTVVOOEkxVmFrcUlEMUtMSU1wTHl2RlNZdkpaY3VVd0l4ZWFITTAzc0lR&#10;VzZUTmZhUFhtbmprcDBSODZHcDRoYk5PZ3I4eDVINjZ4YjNMQm9aNHJDQkptK3pIWXZSclZXNDdH&#10;TnZ0SXIwRHMwdGxWWW85U2NZdnpRRXJTWjZlaXl6US9sV3IrWmEvdFFOMURjak8ycS9ucEduY3Z0&#10;aG1GVVJyazlHa3lhakl4c0gwUVFUSVJZampFOXRPb3JMQ0NwZVhIemI0RjliUFhxTWRMUGUxMk1E&#10;Y3d5dkJrZkl2R0NnZkNtRXFGL1lqc2VxVGEzb2dNYUJwdEpTelhDWmxmdGJnVlRkdGxyYnBUcFVu&#10;aGhKVTZtM0JUODFvVWpZSjU2UnNvVCtLb2RpbjQ2bmlIMkFlZlJ2amtmRjE1cnhJY0I5Mk5kRlJO&#10;WTBvUndWRjlBc1BJTDZEZ0dIeWJrVFllOWRCK2N3YWhOclRQeUR0Y0RqRFpHQjYzN29PaVlISW04&#10;dGN3STRwNWI5aEJsdFpEWTVmN3FjNDNPVktUT01GUWpqclRMaXhvR3dMRm5FeGZGSFFwRnBTbFV4&#10;VEVNY2xnV1AwOExUNkladjlJZFJpamtnU1VQNzJkbUFwcFc4MjRFcU5LYVdhQmliREk0dWI1Y1hq&#10;R1RXUWpTT0F3YTBEbHpmazl1SVdHZmdGNXZueHAwNzJrVy9lK05MaVJwNFZ6VDhVaGdBM1B0WFY5&#10;Z1VlZXp2Qkw2MVBGNFFzbU1nUGxtNGJzeS93UmRneXZvQTN2aktuMW8yVnFkbGtBU1pFejY2VGQ0&#10;aFU3d3hHZUlRWTR4OGJDSlRxRE5oRWg4K3U0dE1PR2Q5UThJQkdTRWVKRHR6bU9seFE2eUpkWklO&#10;a1JZWjVjaXprZHVDeUhkaGdJcVFBYzF5UlA2WHdLWFNaRFBlMmJzWklhZkp6STNIUnBEclc5STND&#10;cjVmdUNzUW9DTmR0ZkRBSHByT1BMSThJZFlyUTMyLzlGbUJXdDNTMWZxanJ3V2Z3a0ZTRHZpaTBu&#10;N0NmbjZJMXpwQUtjbGdoakx3eTZ6Rk1aQUpsME5EdDZkdkdud2lpc1h2c05ueVQyaVFwRmRIY0pv&#10;NkZqeVJCdDU4VTJJSnBDWE1CcVdraHFIMWxXakxFNUlLQjhscDR6Smt2ZGZvVS9KaVlMUXZNRFdY&#10;YW85SHJnWUFPaU1qZG1qN1piZDRxMG5nbitpVUR4YlhoeXpXNTdHbDNRek1DbTJlcGN0SkU4dVk1&#10;S0lLei84ZXVwV0xZMCtsbmV4MStXZlFnL1B0eEZNTk9aaWJwY3lnckw2WFA3UTNrRGZLVHB4aW11&#10;Ly9acmNSQWpVM1BITGYvZjZXK1lwdll2dnRRWWxmaFNqVGdVeVNscFVKaHNBVXpETUltdVhyamRq&#10;OHVFMjFLTktIU0FKMVlXbzVMMnJEU2taZnZkd1BPeTRhN3RFUUpEYUs3MjlXcHBRUVV3NGxadC94&#10;WGVCMW11Mmt5U3Y0cDJaTzlITWowYWxMeXkwVDR5bzJ0RVRnUDV5SmN2NFZwYmZyWmJNSU92RVVR&#10;ak5UWTQyV3Q1MG9sWlpnUGhRU3AwZDNEaGg0Mk00UWlaQ1pzbWh0U28xNHNkQ3YrWDhjcmVpc0Mx&#10;QmRKUDZ0VGVFNVhFeEVRc3JSNWY2KzF2bzlZV2NPVVFNUFVKaTlBUDI1Rmg4R1piQzYxWGZwNlFJ&#10;TCttQ2ZQMUJsdFJSYzlUVlNHZHFIcnZDZkJaVVRIMm5iUjhpK3Jodk9xaVB0UVgvNzM3T0FEZTds&#10;K3g3RWFxSGNUcHNWZUhtbGVIS0p4blg4OTRxNkd2Y1ZQQ0psejYrR2N3QXJsRnYvRVNFNWoxSVc1&#10;OTBBdUp3ZVpDdmlvK1lSU1pybDh4RE5MTFI3aFRUdHJoekN2Mno4THpRYWpnWUhDSGJUZm91Qjlq&#10;U25oMEVEQ0EwbFBSU1lOaGNzempoaFNpVUdoVEZWOUdHdmcwUVRDdVo5QVd1aGJzeC9wUTFWcyth&#10;VkZMaUZBMGJ6YXQzVFRjZngvbEcyWmhrOG81T0svcnZrbU9IL0s3TGNaOGdsMlhzOXZFRDZCdEJK&#10;UjFsaGdqcUF5cjN1MnJnaTlLd1kwR2dMb0tORWNONndOYTRyRXdoRnQyRVUwNnl3REdIaU1jUWMx&#10;Uk4xRlhQSzc2T25SOFVpajRUTjkzSHgydXpuRjlzWWpOdyt1Yk5IbG5remRQeTVpYjYvSlJDOGpP&#10;UnFpV0QxWWs5RlF3eUplMTk1aUhjZkUrZlhhb0IyNkxSYWxZbDk5cEhqSS9MRGhZK1h3UW5kVXJm&#10;d0ZMU2l3SWF0QUQzOW9YNGdielgybTNieWlwNEdjanFVTjAxR0lQQk9LTUc0alVUMlM1RHhOdkZm&#10;Tjlab1lLb0F3NTNHLzVVSm84Y3N3djA4RVhSY2N5dFp5SDRHR3pTZURRWWh2NUgycVJnVHgrcTJL&#10;cWNNYUJUQTJoRXEvZjI5RDR2aHRJL1JwMG9peGZramNBL1dDT0Fyd2FSamdBUEpEOXUrU3BMLzY2&#10;SlJVSy8relFYRmV2UHdLSWdTNjZpbXVXSTAxZnVxY0NEMFVRTklXalIzSW9ZZUJEVXd4VERlbzEv&#10;MG9DUmRGcWY5ZUxIbmJhZWhrSXdRN1lYdFppcjJTcm9BMkRJc2ZoSGJxZ0g1QVZhdDNpUEhkMk5q&#10;elJHNUkrUXV1UEJsREJ2TktPWFMwcEFNYXdGNkppYU9EUDJiL0VacVBNcnR5VTRpSXhndWRhVlRR&#10;YWZDeDVCbE5aZVlsRy9iVWFxQnlMb1VqRDVsa3FtNEZyMkNnY2VzRFJhaDdmc2p3Q0h4WkxOOElV&#10;OWJiSHVQYWpKQzJKVVZGVm94a01GQ28xM0t4SVJJa1RJTEZiZEtsRjE0T1J6SFhYRHArQXRCYmxp&#10;VDNVcEs3UWU0VTQrdXlSOU1Ed1BobklKMVpPOHJhaGFYaFZCZTlxanVJaE5jWkZwS2k5OWtsYmZZ&#10;WlZIaWUwbSt6aG5QV1dzVm5KNjdMb21XOUVMMlhDajZRTVFhaEhHMTdxVC9UNnV4TjRBYVdQM1hV&#10;L3Q1Z1poSU91bkVmUXAvNDBUVUtQb2krQ1lRSEx3MGwyMDM4Q1pOT3lqT1hDWGlVb09kVForTTBy&#10;ajh4U2NucGUyTE9KZEpySGV3ZHF1MmhZb0ROMXJnMHovWi9jUGkrUXpCWk5NTU0xQW9lMDd0RU5u&#10;cmhFc1BQWWtTbFpNTEdXc0VzSzRsMitkUVVoVk9zU3FEYUlFbUE1Tk15b2lkYWtXd3Z6VlBEcWpD&#10;MUFQdTFIY3JiYVE5V0ZYdVhkOXJXa3UyV2lKUVdkdHE2VnZkdXBGRFBTajZ1UjR5VHF3TFRKNWc3&#10;MCsxRDR2VW1CYnh4M2d0WXhtOGNQbS9hYmZFUk1XSW0vdEljQXJ1OWwzZVBNNTVBeCtEQUFLV21k&#10;SysrVHNBYjNRcWQyRHdXdEN2QW43MmN5T2FBbnNxSzlTOVZvTXdrWkF6VHBsVWJHMzU3ZFdLRGxZ&#10;bnZvZXRZTWJFdHdPcGwzQXNlSWhiNklrc0EyZG1ZajFjdERNYkVOYVV6V3hQRHJjb2tRV25DU1FH&#10;SWlRWVIwUEI0L1dOREkzUk8wczh2MTlZKyttSnIxNmFBL21WdllkdW13eVcrV2JmVExvSno2UXJ5&#10;Mk5JcXk0OVJnelJHajFxMWdxd21RQ005dHJTY2lEdVY5RW95bFB2ZSsybXRSNGRYRlJ1RklJSGtX&#10;WU5zM3h5MEcxWWk4ZHdQeW5LbjR2U242a003TmVXNTZBaThpb3M4LzZiTHd1ekhoc1Y4K3lvNXBR&#10;Q0duK3JDc1RMeHAyVHBnZ3dzRU5sSlpNcXNLUjVMWnhlUzNEUG44UUhZbU1mWkcvQkNXNlpLcHNt&#10;VlNNTUoxRGZ5QXZTazVmdTR5aGJjQklVa2tRbVdBd2pqYVpZcmlOS2thc2EwL3FiNDZxZDFPWGsy&#10;cGRSM3k5S0NZVDRVRnJzN3BLSURqdm1zWkxGUUpRZ2dmdDJJUjhTejNENHhuOG1MYmdpRzZTNlRG&#10;M2Y3V3k5d2t1WDczWDcrYlAzWms1T1VtZG1wOGo1RkpaeE9VMWZwd0p1THZpUHN4T2o5RUlJNFVI&#10;TThSWnNHRExkQVV1RjJtSmRPYm94Y3FMczU2STJlemVYSWE0YUZ0T2xndFhhTmsvaFVzZU1XUGMr&#10;K2JXbGhMa0RLRGFuUk54Qmp2Ymt2cUJGNThidmxJYmRzV0V0azd2cTVWdzRvTGNHbmpIRC9ST0hz&#10;YkdZSFRxa2c4RE4xb0dZUnRkRmxzZG9QbFBYTFBOSUlDT0NpODl4blVldjlkbFhmVjExc0ExY0tp&#10;TEVFb0JWTWdnaGpidnk3aFBwYXVvMlhvdUY4ZzEydjQ1QldRMFNsZU9BZW1zNGFLNGxqbFQ4QWt2&#10;dVJUTTVycEo2YkZ6ck9MS29vc1RZRWd0OElXWUVYSDYxWTRGZGdPakZJQit5WVBGb2RBVWs0dTFj&#10;ZzhqWk9BWjVKMzhLWWpMOGswWUZaL2ljWmRiRlozc0NRTXdhUXZ4NFAxYjMxREJLRGU5WGx5bFZm&#10;MlU4ZzRIWWdUdDNncWNwZnh5S25qODkyOWZ0aGU2ZXBFYzErWk13SXA0Q2VZYXBQdTBaNWVDb0Fy&#10;NGNwcklvUUpMM3NlQjdiemZPZkVnQnltdGtDS1BVa0wvRDNrUitNYld3UUtnSzBFdnlPWmZ4T3dW&#10;Q2ZpNVpIOHFBelVmaWcveXRncXdqSFZRdENid1d3S3pDMTF3MnA2RVMwRmdyRkk1ZUxFNWtGNUlL&#10;dnJ5Rjh1NXo1OE83dzNaZTlDOGsvQ1ZwQnp6N21XQUR1cTRLSk0xdytHbHhwazRWbit4ckJydjJo&#10;WE5GR2xKa3NRazdTVmFjZHpSTEw2bE5qYmxPZUorcjhqOXNqS3daa3ZXLzF1SnBBZ1UvNGxDMUZV&#10;Qk1NR2dFeGVTRGZKNGFXNE1aZlNzcSthVmgwQVhneEl2SnQ5dFM0RGpxMTdEVWQ2dStxTnZKWWph&#10;NUx3aDQ0amxNbG5vRFJZcXUxVXpUenFYM3FzMTljTUNNYnYwQXg1L2hPSXp1c0R4NTZGdm14czlw&#10;aGhCUU9nYWJrTTI2b25wM21ERjk3SElrK2pOOHJtamVHMzF4bVA1K2w1Y0NJZWVGMHJzT21OZWZq&#10;SkJGU2U1RXB1Q1o1QnRiNjRaZSswTnZ0QzRLc3BtM2NqNGJlNDhCT2hYQy9DaFJjTXZWWm42MFAr&#10;R0xqQmJCSnYyRTJoS0IreVpoSUpxdnNUcVZaV2xKVGU2NFUxMUdUTU9BOVlXQ01NeDFBcUlVR0ZS&#10;aWRoZGxQMm1EakxaeFFvd0dDTGgyQVVhb0FVeW5PK1NhT0VyaHdyZFV4ZXM4dmVmUXd5d2lsZnJr&#10;eGJndnRML1RmWk5HOU9oNjkzclkzakRTWElUYWtIaGpRbXprak14VWtJb1BCWnUvN2tSdk5OcHRL&#10;VHozMmVnOEsxeEVHdStPTy9DSFBtNkVPOWJ2aGlTRzV2TlpnekYrOXVMZTh4aXRna3RzUWE5b3dS&#10;QzA1OURQTmZYU1FzZUZUYmk2NGdqbTZ2YkpLSzVvQVF0OWQ0bUJuQVJkRVRob3IxN1Y0UTdFamNt&#10;VTg5dC9TcU9YSm9ISkkzLzkxVnN6akhpWFU0QnZlemg0c0swRVBpdS9xNmxwNGRTV0sxVkRjby9K&#10;NjgwRmlLdUVhOVJPYWFueFc1R0ZPazRKYTlTYUFycTNSWGczWDI5TUpkVVJqMEJEUDI4enpiWlNI&#10;N1J6RFd5OVVRamFVWm1mSEt3TmVPNXU0RG85M2tTOGpKREJPSlY3RTA2cndWeFhDYkJNT3VDbmEr&#10;ajRDZkZkUzZxVWpka0dETStZN3RHME5acDl5N2lmRGNnSjVsRk9IVFIvcndrRDdTZlhWc05aK2xy&#10;OWxyclNJWjJHRVZjL212QThUMzhQSjFEbnl3cU1QZC9oNXdRY3h5bVBDUEZVSlZEMDRNQjRCL2w1&#10;U1ZEUi9QSGtFQkZkc3pvbjFOZFU0N25xRzVsSlE2cEhmbEd6dTJTSEdpTHFXZEZiNEhZZFNobC96&#10;ajhKL1ZjektaWmtkb2RXVWZNZkFuWmdhZ0VBQ0FVUDVkT21CTWZJcXFGck5qTnMzckZVQ0FZWWht&#10;d0FrQTFFUmNCQWFHT2JYRzVRVkU5MHczNUlRblM3T3o2bnpvcnRmWmhGdUkzTFhVQW0rWWFjbDlI&#10;NHFvQXZNZ0lySXJFeHRrMmdXZXdrUTMxUWVacGttK1ZnaGg4QUkxdzhkamovbzZEc05jcU8rZzA4&#10;UHJEY2ZNSE5kUkZOQlM4cFRpTllLbzJPR1FQa2RTTm5ZcmxoS3NvbDFLenp0U3krcE5mbTRVcHZt&#10;MUpkM3I3T2xvU2luWDQvamNWc2daSjYxM1VJQTlZR0F3SlZXMEp5SzN5d2xBdEo4VUJUMnNuUHBp&#10;V2RDREJkOVhMeC9EWlpmS0xEc0NnNklYWHowTy9yckhrOEc3eU5GK1FiNTUvUEhDWGY2aHlTTld5&#10;TDRQTEpQZmE1V1llMjVDdnR3RXdKeGJ2YXRQTlRnNEVSdzlEQTVOaTNERnc5c0tJVFBrQ0luV0FU&#10;dFIvRk5lbHhrenVmbWNHb0pGZ3NRUWZGbERWd1BqbDNTUm9MS2IrS0ZaTEIyaEthSWtmZzlDajZn&#10;RGt5Wlp3SUEzanZWZkppbkNaazhUcFdqa1ZBR1Bzc2hsNHlsTDBKSWJ6L0ZTYWd4bnBqTC8rZ2lI&#10;cHJuU2ZFRXlIWVBidDVWQjQrUGErcXY2Nk9HNmJmayt5RlFjS1RUY1NKZThiVVJoYkNnQ3V0WGZn&#10;eGovOXZCVVFoK0JPMlp3bmFGMWZwWDVaTFJXT1oxWG8zdEFQUU9tdjVoOG5SVEpHM1N1dTdsUGMy&#10;Z0RqTFJoRlg2dlo4RkhNVjlWL3NrdThvMXlyZHRRamhYOVFOU2lDblFNVXBNellNa2dNWkI4RCtN&#10;MkMrVmw0UGNWN203WnFFK3JIR3JZY3hmN045MG5qbHl4WTNsVlZMOXBTL2o1VklhUkE4eTBWbytu&#10;c2poMzVpOU5rang4L0hMbkJaUkFSRk5HS1pVSExUT1lYSDFZeGhyR0VrdU82UlJPOVdrVjJsU3Jp&#10;TlFjQmlyZ2F5dEorVklUQ3NZMStiVmJ6ZlN2SWxJNkZFWkhpS282RVFDcXZCL3k2dkJuTDFnak10&#10;enRQZ252dEJOb015S3dPS1BRYk5iS200RVNNTXBta3hEMk96T1JxS25YbVdIY1BpRVFXeE9LQlFT&#10;RUd4NjZQZmpOWjBTUWdRdFNaN3RQS1FoRUI0cFVVSkl5bHVMbDNXdkRmRnVhVEFCSjFRaTVWVGJS&#10;ZE5peW95Z0hjRlhweWt3MER0UmZtUnl1ZXVwUXVGbFJSNE04bnhocUZ2M1pLc2JOZVZ6ZDgrY1F0&#10;YlVHTWtRV3I3S3RsQk1yeHUySWN0RjY1UVkyT3Fvbk93OHJDMUR5bnJ3ZWxrZlJGcC8vdjlsR3JB&#10;eGxWQTErd093SHRZeTVlVjhLL2FQT3AzWEpxM1RhcXVrK0ttVEpTVCtWOC9wS1luQjJzMUpQU1Jk&#10;WnJ3L3RDdGtMMnFTL0tQNUZwclRZNDZ5RGhwU1lTZS9rbng5cGdTekwzcmQ2dTJQOWttSTViTDNh&#10;WG84UFE3ajIrOGsxUWdOK3pFY2Q0WHNJRit5YUtqZUh4TGo5Mi9vckN5YmlCcVBRdlViSEplV3R1&#10;UDRIQUFvckhlT21mQ2Q0V3hBU09nZFEwcHZUQVF2ZVorYXRFTjYyaDdBK2JocGxMdGR2Q0NaQ0hH&#10;WXR2enUrZGRMeG9aRlRjRTdGNnhqd2FQdDQ3aTg4ZlFiS1p4bThDS2JiQXRscmRKOUE0UnFsRGtj&#10;YmlHWWpxRklrTmZkaHU4Q041Q3gvUVpCbW1JdFZkSmhVRmt6ajFqdHRJRkdYSDhncTdwcVRuTnBT&#10;cmpNVWw0SUhzYkdoK1V4cTh3Tng0SUdyQjcwcXVYY3d2TmN5M2ZrY096VnBodldNR2V2bEpzNTRG&#10;dHkwYmhtV2gyczEzNnpZbW5RSlZHUVY1aGdoQXNneVRSVDZKNCtsQW9uNGltbHZHY1plcExoYVY1&#10;eFpxSGloM1VwV20wRm9VTHoyNEVjdVBTeThWamNvVFJoZHpmNUtTN2tValI0S1ZNK3R4eGxaWVhC&#10;TDcrcGZRaFk1bXkwd2ZiUEFlRm9CMVRqN25pWHZCTWgvU09yc0N0MFdFQllJc0tCbE9lYysyZ0Ro&#10;RzdQbXRwZWc1bU1XVVFldjU2d0p2bUZVSG5NdmozU1dBdk56a1JqQWZvTXJCcVB0a0NrNmZJR0Ew&#10;MnpDRzNDdkIxUjNHSVF0Nk45QVlJSjA1N05XOHFhWTM3UURSQTFzczl0Yld5MGpkUjBVTDhua2gy&#10;OUVhblZHOWFkd0Q1UitIZGZXV2lKNGpEaTdKdFBMTjZJdHVFN3RnK1BWY1VqcnE1V3ZlSjR5NUYz&#10;TEhVUklNVFR1Sld3NDFsZUJqZGNXVEdycld2Y0RwUFIvNzRJUU1GcXhrMEFIanRBeDVCUUxDOURT&#10;bksrU2JzNS9qTG84KzZLalZ1MVYvd21jc2J6K2E2RXNFVndhTDJRc3FQRTVnaVJWeWQ3NFhDS1d2&#10;S0FqQldFS2VpS2pPa1NCS3h3UGVGaGNDQXl3THdFSWRCK01yZnZ3aGRid25xbHQ3Z0YvdXFrZ2dK&#10;L0hDWEhVajVkRU5wdm95UlBBakdlczN5SHpOWTMyRUhUNTUzeVFtaVhINmUxSXh2cGcvVmVoRHdG&#10;TEExZ3h3M1k3dmp3QXBCWm1SaUl6Y2x4S29kbE0rdXRydTRkSnRHbkZWRW8zNjV1WEpodGd5MEkr&#10;ZHBpWnh3by9WM1pTOWMzUDE5NEVCZnR3bjNVczV3RXdkWTZvUmUzaEI5MStwVmx2bWYxVUhGcW9D&#10;emVFT3JmSUw5VVZ6YnJkdG5uUy8zbFFkOW1DWDdUT1lZNEF5QVJNWldmZ3pkZ095T28wblhwMnRk&#10;Umd4cjZJMDFybmgzeXBPYVhIYW9jTXExOHI1VEtqTWNEblJzMmxCeE4rKzNuRzdsWjB5Y3I3emdO&#10;TU1XYW0wdklwL3N5eDVaN0tVSDdndDF4ZWdXaGZsK1BrbU9GVlRYRkRGTjgxRkJUMDlyVitKU3RV&#10;VlpGUi9yTWp4MXFKdmRoMEQwbmphTVpsZWV4b040R2hvYXFjb2NGQUpRWkVPK1RzNFp1WFpYRVJG&#10;Qmdmd2Q2KzAzZU9rYk1HdGY1K0FJcEd5YzFKZ3V1YzZRNSt5a3M2dUx3ck9hT0tBYVgvcHVta2pp&#10;ZzNaSUZYbFFsV2tDMG9ZekMrL0Z1OThOTzZveFF2SlhlR2dNWDFLSFVoMkI2T0VvbFM4Ui9yTTkz&#10;dnpsbUtxYkhrOUF6dUpTcHdVZFAxV3I4dnd2N01UNVYxcWxIUE1aYy95TVk0QmxjQnNMQWo0QjBV&#10;MHlFQkFyeCtVMDM4QldRRDhSUEFwd2pNVHdLQUtMNXJvU3UwWjVXMjFwV21hMEpjU0ZPamc0Sk5s&#10;QU9RL21rNkhoMGNTbElzL2lTbVBGNHJLd0dGMGVDT0Q4RmRJNjNnZ2lyYUhMMXYxc1p0cHJVNVor&#10;T2JpWkZPVVpWdkVYTjZMenJxQWt5ajhrMlFkc0VLOHh6cGRWdjVYVmNrbytWaGp6VUwzUHJ3a3lN&#10;SmtMemdIMlk1a09MUG1WaUtDdXJlbTFVSmN6UnZVczFHUEhTdG1YRnkvditvdk50VmtnT0c4d2Ju&#10;ZmY3bldXWDBPV04xeTB0MXZEZVl6UUVEanB4U1lYRzhLZFRYUXNCSkUxMnZnWkcxSWZqUmRidkZl&#10;YXpVWVpibjhpZjQ4aWpDTndOZ2MxZG5qbm1TbklsQUlEdy81QWJ3ODl1K1d6S3pMd2F5SkhUUW1x&#10;eXczU0FWd3MxNUltVXdkN1hENVRXalRSLzJFSlc2bldWcWtlWUdPai8xU3d0VTNSQ01vV2dhdFM4&#10;U2YyYnR1MVp4Z2JJWjhpREJQdEVhQ2ROWWVYdXVNQytNNFBMKzZvN2xheXRmTVBqL0UxS0lWTTlB&#10;REdLOWIyQmFmcTl4bjVON1gxK21Qd1FBS1BuWEFKVzQxTng3OTJKdmtuSkpvQWw4OHB1OWRlVXpO&#10;WG05Sy9QT1dRSzJLRWtFZ0JNWC8yOU1VV2NLQmhwdzB2WlVOLzZWam5wZ1JPYTFaTWZHeHVDOS9h&#10;NjhPVVVIRXJVN0p0S2t2TGx5SFl3QVdiV1RaK1hINUJPNmNDbHBJZ1NwK1ZaM1lRc2hLbk5OZHZy&#10;R2JjY0Y0ZUhtSzhoK1dsS2NNbWF6SkRzVXZxSXJSblo4cHBiZ2tCSDV2YS9YbGtoR1ErazVoRlZh&#10;VnlVL1M3K1B1Ujg4YzJ4a1NXbVhXYngwU3BSMkQ0RWJaWHd0aHcvNVE4MjNrempGNHVITjFSRDlD&#10;UFp3N3Q4bWQ2dVl5UGxIbDRWQW5oTXJlUUpVR3dINENTY0Z6OGdrRStJWXNFak1CSHB3Y3ByUUlN&#10;S1oyM1JyTG83SVZXSDdyWmVwRm5QQndjSHo2Q2UxcXB6TUZPYXlKdGxMc083SkFjUWFGZElpdnhQ&#10;R2pHa21EZFZqamJhYUFyZXhsT3dNdjlkL2xMc28vMTZuV2c1dCttbWFWcUp5clFxOUh0RWZMcGcv&#10;RG4rU0E1SWF1V0ltQXcxV3RIYUw2U0ozcVh0SUhmeUNpSHVDL2VIV1R5dEVwM2lwYVZneHE2OVFO&#10;S0drNzhnRVZ6c0JDOVp0ODhwSm5GS2N1WXo2cng3SWROWmRiNlo1RUpVYjNIM1AvYThVbXFORnR0&#10;akxaODB4RThLMmY3WTJIdjNVZUhxNk1jMTROZVNMRUlBN2FVRFU5UExTWFV0SmRqZVMxVHV6MjJU&#10;bUtLQk9qMjhqOGxYQlMxVVBtZHRCcURXV21YRGJYNnhqdFdSeWxSdVBGYjJuRUZPNTZ3cUlTTk5q&#10;VmU3SWNzbkNtS0ZpOXZrcERhODlFd1VUSVZwaUNpMU10WU8rZzIxWEhUOTRzZDBVYUVGWGRkd1FO&#10;VVNsSlZZUjBxZVJQKzhpbXJwaTIzMy8zczE1a0t2bnM2RG82TEVpbHZYanFPQ01XQTU0MFQwVW1O&#10;UVFxZFNVZzhiWENEbXdnS3BNWlVta0N4T3hlN0g5VVIvNTAydmxsSnBzM2I1UFkxT1dhd2VaMlhT&#10;S1I3d3E2Mk1Na1FrYUtJRXljSjRJYjRTQzhvMS83NS9pMytHWXdLQlAxS0pvcm9ncTZVVk9Rb0FI&#10;UzY5KzJFV3BWazR4elZldEpGdzhsa3pBT0lpN1JBSFk5RDVmZnRyRkl5QjlxcCtCZTFhajFWajZu&#10;cHladDJ4R3pmdlFib2ZIZmx6d1RiL2pjR1BzNm5GeUVjbFJDNDltRncxQUY2bk1rUFdVeTVTSUs4&#10;SGc3OUxLQXZKRUJZMHlURTFvV0hNdy9rd1JRaUpMNEl3eFUyc3JBQll5czVCeHNLRWw2YVFFUDIz&#10;TW1zNVBWaHBZWGxrOGhEbkVsYkMremtKSU15bmpES2QvOTlTMWJmNnVLeXp6NHdqdTY0a2NvK1k1&#10;RUVjMDR2V3MrVzJaUUZXekNFbmZ6Y1VWNDVJWWtISERWbnA3eTJjYTZGalRaMlBoUThKZktzTnJw&#10;UlZ1b1o2TG02SEt5dUVwZllEQmxNUERCa3RsRWpsT05QOTFVQ3dsUVNTOFNGLzhseU9vcXYrd2xT&#10;RDRPbHpHMkFJcE5yWTlmZnNUc3lZYnVtOU9JTnB3YXAyaUFiWGR5RUlpbFc0R1J0Z3lIN3ltTyty&#10;VHI4Q21XSmRDeU1WdkQwMlhyNjB1NFJ2U0xKNk5vSGZjQThxRjlCRktITStyV0hpTjZ2end1OGNZ&#10;eW1FT2FUYW8xcUpDcytva3Blc0piLzhyd1o0ZVU1QzdWM0FIN00xZFA3Qm90R0JDUG9ncU1jTHFw&#10;Q3U1b1g4R3VMQ0hwSHo3QjdMYTA0Y2lnZGFhNXFFRUpNb0hxZ1FtUmlhUzdPSGZKRitFQXYwei94&#10;dGVUV3AvT21ZWGM0aE9CL1cwamNQYlh2cHUraHI0a1Raem5VWE13NE1qOUlHSm12TFU4QnJhUjdH&#10;SGZMZUdqWlFjbVVsYnRsaU1UVWtPNkx6UjMwWk9HTHpXS1lCS09qTHF4ZksyNm1VeW9mZ0lPVjBD&#10;d2Q0bVlBTmpiUkZtdDBwakVQY0VrQ0lkYS9IdXBHWWxBMTFXc1NYK214ekRzb2pRdExIQk1tOFVJ&#10;M1JFaHpVZ0oyd3FKVysyZmtaVTZxUmdpNHNZVDZkaHNnWm5QTFQxUHVmS0lGU3NxVmZrVUczakVp&#10;Z2dNbWNMZWpFU25BZzdValg0UnFuaS9iUW43em9GYXlWYjZqQVRRVmJTcWp3b0hOL0xORjBnY05C&#10;L3pZUCtseFloMXNGWUFiaEJXTzlNclVSUnNJcUF0TEFudUV3bXk3KzRIbUVBRGZPM0hIcUYxMkNB&#10;eWFpTjA0U0p1bjVzT0pjaHpWYWwwTWFDSVZOUFF1bmlHbVFYNmhUYkNHZDBHOUE4bjAwd0JYTW4x&#10;MnpsY25kMXJjc0pDTEx4WXVoYUYzRVBObndHWTZVZmpCUFBnWVV5T29PY1h6YWtUS2U5eVc0RUp4&#10;SnlKRGJ3RGNGQUdsK3hRNUo3eitpYlNEK1JvYkdCYWw0aUVWYWxQZGhteDhiSTBmTzJISHRqdHk0&#10;OE1mbFpLZjJDekwyNkRLQnd5MEZZbngrYnQ1VE82ZU1TU25ubTNBYnRuaFZKWjVoMGV4ZXpHUUcy&#10;R0VlaWVXdndxK0RSK2QyWEVpUFpUcXRKbVdNMnZEK2VIVk9kazlrUXIyS3BycWwrT2Z0Uk1OVnp1&#10;OXJ6RDBwZGh4VTUydDRtNFVxTFFvSDcydnFGRjZwU3FKUHQwYjlxTW5nWTdTVGF6Y2dGd1QxYXYx&#10;Qnh1L2h1QmwwMWRvc21QSmVoWEtINXBoMzBPQVJhY2ZLc2JNd1hqcUNIWTVRb2xMajFDNXFLSFdV&#10;aUd0NHkzSmxHemt1K1FCQlplL3NnWVZ1WUk4NTZMK3lmU1Rhb3JxU0UxSnJkVXQ0bkgzZUhqVmFk&#10;Tm9GKzFJSVlNUTFTM3pYT2FwRVRSYk5wOVM4NU5XZS9WOHUxSWRMOWNoMUNjYklkVVlIMDNVV09o&#10;enNVYjd5YkxLSHNwK05qVTNnSzZ6K0h5cVJOU3BSMmplQWk1R3ZHWTBQVElrRzlqM3ljREpoK3dR&#10;OWxGL2NZaWR0WWdmK3FwRHYzRHcxT29DdGVhdnZFLzFGT2xLdlpmdlN0QmZVc0tvUlBXVENsYjhL&#10;eHk0dHVJZlFQK0RtUmMrc0hyZ1pWWDNSbktMZHdoR2xFVFJZY0h2bmRaaG0wYlZlV2NLZW83YThF&#10;MVFPZFVZczlDQXlkL2xvZnJVN201NUIremJoNjcvLzNUQ20yR0x3MUR0bXlVTHg4SjJnYmx5Y1dj&#10;K1FzQ2xodjllN3oyWUltSjl6YWE0U1RqVVg2RXIzUnpZZmp1L3h4bzl1K0VCYThxY283YTNZVWNy&#10;VEttRFV1cWpGMkpFbnh1V3RtRCtIL2RCTkhkNDVIRTlTMzhQZEFXOFd2Y0t5MURNeHJlSTV5Sy9N&#10;R2ZsVUZ3TktOc25aU3BSTnRLRmhyR3VmZk9MTkh1ZVhJTnRWUzVhTTlYNUI0Mk5yeTBXZGdHT0pi&#10;NEhjRllZUmlIaDhTNm1SMFJvU0pEeUxpZ3lyOTh0T29XRk5ETFg4RVhIOEZnOHNndkFKbzdnZjhy&#10;YWVZMGRSYVp4UzJWTE9IRUhJbUxiUGEzbWNCRloyZHQ0T1psOTlVcGlwdmNpUytUMmJZRXVjekpU&#10;TWNPSXQzY3k5WGZ5MEpLc1B5T1l2TVI2b0Z5M3Y5cS9OTGdwL1NnbkhFUi9pOWsxdEJxOXovd3VL&#10;UG0yN2VsT3VlRlovdXVHS3JweXpiZW5SVmpkY0lFRWFpcmVRblJjZ21VV2ZNdFJONkZZVVhqN2xu&#10;OGp6bHFpT2xCYjNtdCtHZDBVS1lBVWdja1JkeDdzNVcwK1BCQWUzem5EcGFHb05Wb3FqSWhLeW5w&#10;YjJOc0FzMGNLZU81WXA2eG54QmhTWWRFWWhPZkxVeTFmaVJpVmVYUk8vNUdzWUhtMnJwdU1zM2g2&#10;QXJJNVp5cXI2YURyK2RDYURvVDlpM1k5NEZVRGRLYS94U1FjWTU4R2x0U1AxYzBHb1ROMkM4RWhT&#10;N1RnU3RwYzBvckcwNWViTS9KU3MxT1NCLzg4UkFZWlZRSFdIYUdsYlZ4NFRRK1JpUDNWQ3oweUk4&#10;c0hWUzZGV1VNOFgzV1RZRkl0Nnk5cFREQ3pveFpPZzZvWlVNc0lrTXhkQ21iVjl0cGpoaWxRQTRT&#10;YitOcEdheUZ5WFpDYnQ4RU9YQjhJZFU4cnNudkl3aEZHVGcvMEFlRWpzTnlKVlJKdVArcGUzbk4v&#10;dWUwU2tDYS9acWVCcVVDVUdTTThURlJFYWltUzV1b3g3a2lkbTZ6TmIxQmhrbm5BbGcxWnFMVzAw&#10;LzRJbFJTT0lSR3ZpbXNEbkxMR01WUW9USWxOa3kveis5WDhqMnlaTE5oM1FSbE5PRkZTeTBLaytO&#10;VEdxQTJ6ajFKaWc3dmtoVG5oazRVdkpNeUdmSTNzRGM4SWtkcDdNVnVrSGZVemxNZU05bHVteVlv&#10;Tk0zTkZsbVdIaUFpMGttbE1BSytONUZQbklRcXQ1VFh5aFFMQTdWd3cwcjVmWmlacU9GTTM4VTZr&#10;anNULzRjTFdaRFVndW1kcWQxdWYrTVRyTGs3SlhENEZWOWR1d0Y4Zyt6OWJPU1dtZFlZd0VlTFBD&#10;RWVodDdZMzFGNS9OaTdsclBDZ2FvSkdobmcvYzJTM3NkejVPYytIMkt1elBSdGJpY05lc1FuaVJS&#10;UU9XTGJxWFJ2ZFFIWkcrRHpJeHlhZjFVa0dQSGpNamh0TzlUODB0aEozdzhLT2JEK1dQaUZsaGJ0&#10;UGVabzZKcE9VeEVVaG1iSG8wbFRZcDlhRDR4TDRPOGJVaHVkN0JKUWtyU2VuNnEweFN6cEo1MEZi&#10;SFZXQzhEa2I2UUtLaFIzNzhEbStTVkVnbDZvRmRLQUpjWld4L1pKU21BR1hUOXRldkpENWNJUFAy&#10;QytLR0dJMXIyZ2lEbWUrTXNETlo2OGNycUVOT21SanRteE4ydU40c1pEbDRGNi9DcEFMZkZEWkxT&#10;eG44RGpCb1c3S2hvR0Z1OFlPV0tjamxpNlhCaG9OSGxQTGRmcDhlek53SVh6RUExYUhBZTExRFYy&#10;Sitpdm91Qnk1eW5yZzRPTFBVTENZZnd1ZHI2MUVXQkx0Y2M4UjVnbnVtYmtpbStqSnU5TDB4Nk1S&#10;RVNCY1E3aEJoeFlPSVpMWUVJaE9mZk9FQ1d6NHNiSCtkTkVqSzVDK21zYnpYSk5jVXR4ZWlxRTFn&#10;Q0xZMFpRNDRtV3JzM1NEc2FqK0tJN0E1SU1VV25GTkxzeDBzUW5NcU9HaUxEL2ZKRG8vZ2w2b0pU&#10;aWpQMkRrZFNNK0pSVUJNTE1rQmN2TW5qVE52dzdabklVaGpIOUJ4ZGVpaXJFbE5aNFpJeTRwdmUy&#10;ZDJ5SkMvUTRpZ0orZ2VJVThwQzhTVjl1cDM4eUZrMkltdnRjdllKbG5BeUpKME1UK3BHeTRSZ0Q2&#10;Uk0xb0F4MEVlRW94eE4ySDE4YVlwTEhGRlZINjROVW52QitYaVp5eUpCUkpxZEhLclEzWDRHSHVH&#10;ZVU2ZVFFNVhFdW1STEp2VjV4cUhjSjBqMVdqRU5rYWJsYm5iVWdZTlJFZGd6UU1JeitmbHRld1Vs&#10;OHFzbEdQdzhaODJPV1BmRmxhcERvb2g2VFFONzJaSy8wR01lM003dDEramN1d2MvL3ZoQ056b1FK&#10;N0pjRlhKMzFwYmcvZWU3QnRkUUdUT1lxN0Y2eE1vWjY4dG50dVlsaGdqYWgvcHdhS3hKMEZ3ZWtP&#10;Sm5jSE0vS01QWmxQZ25HbGw1bjYwZlZ3VnV6MVp6QVVWTXc3bkxTZzZvTEp6eXlrUVZYRmI4SXg4&#10;L1Z0VjZGYitkTU5LUXkrK2dacVE0K1FWdkNlNjB0N2NNTHR5R3ZHSTdOenpHTWViQ2tQU0VucWxG&#10;VlZOajhvNURtK1VLRUNWN25iU3dtSHl3bmhoeEVwZTNua1FhS1RwTGplbFArQXg5QXZ4OWwrNHlk&#10;Q2lVSEdMSHZaZW9Nb1MrSmt3TEtHbXJ6ZXdPOTJCU2l3ODNpZHRCSTFhUlQxRmVpZUtiWWZNSktZ&#10;YTJGeVNJZExTSHEvYk1aNmxHYjRUTW1pSGdzWkY5MS9VY1VqQWY4ZlZJRUlJNnQ3QysvNHpGUElu&#10;b0llYmpSUGVHZGNFUThaTHZRU1FXeEJjNWVmUHVTUFBJZCtJdy9pbm83dXAwM1J1d2g1V0VtdWVZ&#10;U0l4ZzQ0RmlUS0RmNGRMTmZXcWxBU09pVFhPRmMyZ1pxWW5BOGIrWWNWQXY3Zk0rcnIrVnlqb0Mr&#10;UXdvcmNYblJVdVdMY0RQVzJUc0NJamNIWTJHMmdKNUUzSGc5aGlJbTQrNXMvdlV5aUlsQmp4Rkpw&#10;MW9mNmRlRG01SDU1RzNaZ1QrTmhGWk9rUDBYdWdUNUc4LzV6L21oU1NsWU1JR1JiL05TM1RiRWND&#10;aVdEN2xPQlFCVEJoNUxJNWtIYkJDRDVNWEl1QlNLTUUyVFVOcG5FRmJIRHExQUYrbFI5dW5SN2pi&#10;ZnVXVmZhQlJ4aXpEbjd1NEpzbXZFWndsNVhOZjZuQi9oSDlZa1RxUUhFdmRiK3pKRk9XTlE0MVNI&#10;ZTJQc1lKMEZkN0FmV1p6c2IzbUJScFd2TFNaUEdOamZJNlRyYVBHUkNJMlg5NTE3VExmT2IrQ0ZX&#10;ekRKUUlWNTRnK2hwZ2ljejU3TUdqQ1RKTmt1UzB1Tnd2aERKUVZMQ2h3V1FZM3J4dHhOOGVHUklz&#10;UlRnclVvMmJvWHZDQW42UzJtZ1dmc01jSjJ1MGhnWEQxdm9iOU50MUhvSitVWWQreTlRZERxTjlo&#10;Yno5T2p2aWJaeUY2aTU3d0h1eHVLMjNRdTBXSVdoc0pWWkY3UnJzcm9OMnBYS3h6L3gxdmFsbTFq&#10;QzZGck5hRERTSG1ZWUVLL0hicmVTeFU3c2JnTndIWEZUZERWRm5zdHo3WnppNWNhU2ZNRXUyK09N&#10;Q2VCdVRKZi9lYVp5MDBudlp5Qy93Zloxem5aK2I2aUo5bDZtSkNkWkxKWURGT3R0VzhJRUgzczJV&#10;MHBGOEZsRVVnak92U2N5UGFvcHl6dGJMcjBqdDZ4eTloZHpKYVZwYXFHNGJBbTZDbE1JVlhBREVN&#10;U1dKUzlVdldVYUF5VFNBLy9NT3JrOUQzcnVvSG1waXlqQTF4NlN5RWtuc1ozZ2ZVYXA5a2taSm5t&#10;K0RJeWg4anRKUFdMRCt0aUNmcElzaHprTHlkRmFkaExXejNQOXp4TG44RUZzRmJzWEYreHpINjJp&#10;dloyZ0QrdlNrdnlhaUZyaHRKQzVIdkpmcllDditnY0IyV21NQmZXaFhRaGUvN0NDa3NtalJRZElM&#10;RjMyY3RubnVjcWduVk51YzFJSXBQY0lJV3dFOHJhYkd3TXl2YlJrWFRtNUtGelAzeE5SWjdxQ0M1&#10;Ykc5S1MzanIxLzFLakZkZHZ3TnBMaDh4ZTJ4YTgwRGd5ZGo1eUJIOCtaSFljK1czRWs2cm9mZ0ll&#10;bkNHNmliSk4zMEh1bENGZklxYmdPZDF1b3JLeUFoL0FpbS9zdStCakVPL1lCT0cyaHVlK2xDMTFt&#10;U2JCSFFtUE9kdTdpNGN2YkJwN2RHYlBlTWpONHpzOVJBc084T24vSVZ6emxCTVVERHoxakQzMUJE&#10;R1djem9UZVZDdit1VWl5R3VTWG5qQndJRzFRME5QSlc2eGQxYmV6Y09rWkpYTTFUV1pNYncyYzdV&#10;WGtFOFNtKzA4VjBHRHllUHA4aFUwTjNpYktKakhLNm8rRFY3OVNvRFVrcTZnY2dUay84MC9JZkxr&#10;MCtXZ09lQkNYRmFUM3dtQlFPdlBUT3BXT1pUNkF1clVwZG0zL09TbEQwelJNYW1UZEhqUWFGamhO&#10;Vm1SektoU0JRYStXQ0gwOUMvRFA3Q203WHFkTzI0bVpBbkFSTEVBdFFqeUVyVGYxaWgvWDdxSVlM&#10;aERSM1hsVkhKbFVzT2ZVaHViNHBpOFJXSyttaVdydDlQWnR2SWdkNzc5TURaL1VWcEN3ZFp0QThh&#10;VVBHb3RuRlhsOEZOVUpRL1dKcnlYclhKekgvRCtZQzVYZnM5enV2aVl5cjdGRGoxVTBDYmtBQ2JH&#10;V0RHa1pSellZQXgybjBUTE5UWjFxWGhnam82WDh2K1BFUnV2VEpkaVFNdE13OWE1MWZuNkRBNGZ1&#10;eXozVncyOUFwMElyRFNxTU12ZGtyaW4yYkNpdEhtREdEMXlKdWd2cllRMytmbTZoNGlOSDkvczh1&#10;dERHTTF0WWh0UGkrd2JoOEZCbTlkVW9WWW13VlJvZ2tBckl3c1gzWkZyWXkwUGdwWXdJUnM0cWZU&#10;SXBKNzFaYlFtbmpsRXZnRUFMM0o3US9kUGlpeDY0ajQzWlExUGcxZTc1ZXFNdUc1TzdJZ3Y4MGx0&#10;cmoxSnZqd2dKMjRWS1RmNDd6cVBHTzltWDlqUTBMV2dOVk5peWNYc0dpRitPQlZGUnBwaVhvNURI&#10;VlRjTXFOWlpnUmZPeU5KdTgrRmw0TDVwN1l4K3AzOVNoWXd1OXMzWVB5OHRVTHJMVlRJTEhRbUNN&#10;cm4vS3lFMVdYb3grUEZGMm5XbGM4TU9LbEhFMGk3WkYwTExBa3l3YUllWnNNL0JBWFVQVGVEQXB3&#10;T2RMbTNVSnNudzJYZWxiZnNsNFJXRGFuY2I5YXVyZFFSSURSWXlCUWkwcjBjQjJWSnVqZmEzY0FB&#10;SVU3em9FNUlUbm4yZ1dlQXlndFUyTGlLYnN1OWdPR1V5TWdWbThwSEFMaGEzVEdKTTdZa2xVa0VI&#10;VkFzR1didUlPcCswanFnM3pvelk2dHBVUC96cVp0eDNFSHI0TDlzU2trT0k1bHJCVWpDTzhXc282&#10;ZnorTkU2RFJ5ejNiTVIzQ0lZcEdQM2l1Q3hXMVRnN3NzOTV3eXBiaUdvbjdobHpBOURrZWZob0JQ&#10;MU16Nmt2U0hmZEFLeWNzSnpZZDVkWk5KUVFWUnNPRXhObkROWEdkUXpDMkdrWWNNRXJmOGRsQW15&#10;VDZBcDl6YnpLS2FuRXJidHN2a3VuWDhBcGJpcDE5SWM0ZnNCVm1qeTdUNmFETVlLOFAyd2ZqYkp5&#10;ekowaEh2cWY4RDdwV1VlU3I0T2NMVHNuYTBRRU9JWjJWZ2tpQzZCNjJmMmR4Z3pNN2k0T3dhVHRi&#10;WW9ZdXVNRmhPQUJnTkw4NS9lUWY2aXh0MnlHL1RFVXg2YmdLekpiTG8ySlJseFlEVmVmTG9iTHVk&#10;M1NvZGlqV1JUNzQ0WFlzOXU3MUVxVXgxbGhGeDBWd2tveCtzOFk3aTMvbVBRYVRQU2dRMWJVeks2&#10;VVVVNWR2R1k5TGZCKzQ3MVZuQVV0MklUMDYzbm1SK2ZkTGVTSTcyeER5bG5CbXRERzlNQTl5eGpn&#10;dGdtSjVYVGRpR25FeHhrd3IwZG5tR3J5UHZVWHB0ekxUc1lHNDJyUHowS2FjQ0ZEelRyQzNEVjNv&#10;K2VURFR4Z3RFbTBmNFhlcnB4UXdWSzVCcGlCc3F6TGpjNEl4M0VuLytLa1U1ZjQzTjh0RUdVV01q&#10;dHpHYUpBL2hKYlk2bzBaVW04N3QvSlhBdE04a3BWdHZidnRIUXNyMllLZXdqU2ozdTgxKysramxn&#10;ajRRYSt4Ym8zak03MnJnU3RtOGltMHNUbGdIcjVRTk9tQzRBQ28zODlzZU1aN0ZhdGFpMTNmQUpy&#10;bW43eEVHOTArS1g0NFNkaFlDUHVBeC85b0VhZEx4SG5HVjFmeFBacDN3Y2FpVk1QeXNQc2Q1RjhM&#10;ZUJVb1NwQVhqUUIzaEVDWm83dHNPcXZZRVNjRExMZk4zZ29kQ2NGZ0hCK2JJdHVqYkhRdnZKVmVt&#10;U3o1eHVJYzdIaUV1NnlxYW4vOE9mRDA2R3dYOFF2ZE9RdWlYRE5oeHlsRGtVZ3ByRGZYRkZvQ1Qr&#10;aXMreEsrYXJwOUZKRi92VTc0NXZXOHppaE9kbUxtandVcTgrODE4YVFua3V1eW90V1o3Q0RzOUVu&#10;K004Q00vZ2RST1kwQnVVU2U0RVJxVjFNd0lvbG5wTDlDR3VWR0lFYzMySjNhaG9pckhMaFE5RkFo&#10;WEs2K1c0eERWYWp3QkN2WjdTM08yWnFvdkJNRzZUVk10TlBDNTNEWVprWDM5VXJJT2g4NGNKeWRM&#10;UjJ5TVNPdVJoZldIeVJQM2s3NHgwd29Vb1E2NzhaZlJKVTRnUnNVSlpraTRTWERIQWdNM3ZPNnNB&#10;WmJYNWRBeWdGSUV1Umhld2dvMjhwUnFpcG9ldmw4UHZGR2RFSXRDSTg1SHc2NkxVSjJDT1l5anZG&#10;T0ZjdFQ0WUU3Mk1FQmlIWGNoWnY0MDFIVTVhRDFJTHlMRmpiNStZb01RSHZiUVVJVmZlTDk5WnpM&#10;NncyOEFDelRRM2s4L0s0TmRvQ2RvOTkyYVA4VnJDcWJybU43RVc1aE00RjFuMklOQlBOVzhsMUhH&#10;bHo1STJMeC9CbUFsY2lBV0lNVlJwMXdYRk4vM0tqcVRzTGUrcWdtOC8yVmVacTBtaWJkb2JnRmxz&#10;NjQ3TEhsS0FrOENGUzFoaE45Y3BlRDRnS1dJNnI2WTlrN2N0VEdVUXhhRXpxaks2R2MwNmxZbkFV&#10;dm4yNldCeEZtb2cwWUFpSlBOUVQvNGNsMjlLK2YyNld4SFJkSHpUWGhDT3V2akVmZHFJbUtaTlAy&#10;Y2ZLeW1kUTgwbm4rU2R6RkEyVXJ1cXZyaXNSN0Z3Q2dPZGJWUGFnVFVhRHVTbUV5VWxITGpNT3Ev&#10;QXJXVll0SyszMGdkc0s3OVE1a3dKU0RGYUpVK3hISnN0TFZYc0c4MHJqTFYyV2JhWkZEYnlWVWNn&#10;WTRTeWtRNGtldEFyTEM1NlFkZEM0c2MxWm9tK1dSSGdSRFF5RUt6Q0toL0luVmE4MFJJR2JTSnlX&#10;bVBoMVA4Vi9Ed250a2lSZkNKMDJqUHhPRDNXQmFxWlpja3ZlbUJGYTlIcjZQNUlUSXF4R1NBMytk&#10;cXFiQnBhdmRXZWFOd2JGR1hoQ05INXNhS2hKVnNHRzFBRHhlNVltVWlPc3hmM09NRStQTFlpZ2RX&#10;eVdkcXlEMzAxem5FdEhJMUdmbjZhM2x4SnBnU3ptb3NOQkI3cG5iY1VXbU5mZTRlNWtFUnVwam1h&#10;ZGF2MWVGZVVvcStpci94Y0ZDeFpMNGpLbnY2ejBTdm92c0tZSWxlWGNXZFgrT2taWE5kV2s1b0lV&#10;aGh0YUdQTlJKSXdUcGt6cWZuY3N5WlcvU2l1RFBIcEZmVHc3WTdLNTJvRjltZ0I1L3NxQ3VuYzdO&#10;eXAyaHl5d1ZKK3AxK1Zkdjd2K0FWM2hDdWVvQ1ZKd0M3WGltei9XNmhFUjlBTDRIMzFIQzZTdkRV&#10;QXpHOFNETHJ5cVd5dWo1a2lKd2w2OEdqNzUrMkJ6bmRuYkNOaFQrRWpvQUUzdUNCWmNETE1ERDBH&#10;cHJPdlFRcmNtNm5xUWQzZXBPcVNZQVEzUEhnVy81ZlJUeWQzT3Fjd05wdkNkVVhrZUluNWJJSldO&#10;UURkUjY1Wno2RkFobWtYbC9tc2FFdmI3NU1KMElBbEtZbHY4ejN3UG5GenRyU09ic3V5aDhMemJS&#10;WSsyQlpra3piUWg3eE1yZUM3cjlxQk9MK2ZYOXhYUEtkVVdzZUV4UUtWTEloUWlIdmdoaUJaemJk&#10;SkhWWXU5TEtGRkdqSnA4V1FTRGFsdFllTGppRi9wd1RpUnREWmZSc0pGSHlLZFAvSnB5NUE2SzBt&#10;aTkreGFheFlDTG1BbEdIVDh1MGtidUtBQ0Y0bUZ0eHZTcERidmkyU1M1VlNKTUJnN1Q0Zm8xbkkw&#10;cmxBaCtaYWxWcHlkcmVmZGNrdHEwbU5JRjJwOTYzTi9XYzZEZE9iZWduWkVWQW5tTmc2UjF2OUtN&#10;Wm52MS9HN3FQQ0EwK2ZHY2FhNzVjTGMrekY5aTBoNDd6bVBHN3ZOeUtLN0ZURnY2K1ByMGNubWFL&#10;L0xTb1VqZ0tOOTkrWG92OEgvMzNycGtHbjlnb1hZaVBzL3BMZFZxMWp5c3Y3cEhOVGVtZko1d1JS&#10;NmEvM3lSeDE5cm9rQXpwZHhnUW9tVGVqYnBIbXIzYzhXYWJFRHlWTzFHNzBVS2VyWm85TXRUcWp2&#10;S1liZUM3M28zT1ljOFcxejVEcWZ2OStLQStGeXFPcDdoSTF1Q2xVT0s4bTVxNzFMQWowVEkxTUdS&#10;bGpOUjZOelZmSWlRYmFJYzdFTTgzYlFsNytHU1pKNlFoMkhSbEd0bjBZY0gyMkdnV0h6S0hyWXMr&#10;bXFweWRKS242T3Nsd1Z3UGIvbzgxR2RKSWVPNHEvU1p4czBPSDh6bEh5SEpuUGxzRW54S0U0clBw&#10;a00rQVUzNEZGbklUQ1pxb0lqTndmaHpENjBybXA0UVVDQXA5K0FOQnNNdHdTMDRwNHpvWVZWeVJW&#10;bVZLdzd5em9yd0E0OHIycERTOXZXcjlBQXZPbzhXWjBxYVhWaHBNWGZTWUt5bHR3MjFCT3N1Q3o2&#10;YVVVYk5aQldkSkxDVDlmTWFVYTRSeHQ3T2Iya1F6WEdSY05kNWl5UTVVNThSTWhaWU53OVYzdjZy&#10;b1pIcThNOEtUM2RSSXdKbEpGMFF6VmNTVGJ1ZThTUkFhWmYwZU9uWHhyODB5K1Z2WXpSdkpKalht&#10;bzU5NEl3NXJ4Y3I2SVJ6bmh3SHZkamJUZThoakZkYnNTTkEwMkRTVFZFc3ovWGlsbGx0U2tIQnIv&#10;Z092a3Q2VTRvc3UrYVM3ZWhMZWJLMDVxMkEzLzRoZGxJRjUzU0tBelpHUThjQTA1SUtna1FsZC8w&#10;cVpXNTJaLzBIczhUbFQ3TTRURlZtNk1KTmJsenhEU3RrUVlZa0I5RnMwMkFUd3VQRS9pQVpIOUJP&#10;U1ZaQWhZOWowLzhHSkhvYTRoVTMxVHZVRXZXbVAzVVl0cUE1N254SnZKMVhxMWh5UWw4c1NBbkNo&#10;dUVkSE9DMD0iLz4KICA8L3JkZjpSREY+CjwveDp4bXBtZXRhPgr/4AAQSkZJRgABAgAAAQABAAD/&#10;2wBDAAMDBAIFAQEEBAEBBAQEAQMEBAQDAwYGBQUFBgcICAcHBwcHCAcICQgICQoKCQkLCQcICwsL&#10;CgwMDAkKDAsLCwr/2wBDAQMDAwUEBQcGBgcLCAgICwsLCwsLCwsLCwsLCwsMDAsLCwsMDAwMDAsL&#10;DAwMDAwMDAwMDAwMDAwMDAwMDAwMDAz/4gJkSUNDX1BST0ZJTEUAAQEAAAJUAAAAAAQAAABtbnRy&#10;UkdCIFhZWiAH4AAMAAgACQAmABxhY3NwAAAAAAAAAABHT09HAAAAAAAAAAAAAAAAAAAAAAAA9tYA&#10;AQAAAADTLUdPT0d14aaxPDQ3YxDIq2YGMqKKAAAAAAAAAAAAAAAAAAAAAAAAAAAAAAAAAAAAAAAA&#10;AAtkZXNjAAABCAAAAEBjcHJ0AAABSAAAAFp3dHB0AAABpAAAABRia3B0AAABuAAAABRyWFlaAAAB&#10;zAAAABRnWFlaAAAB4AAAABRiWFlaAAAB9AAAABRyVFJDAAACCAAAACBjaGFkAAACKAAAACxiVFJD&#10;AAACCAAAACBnVFJDAAACCAAAACBtbHVjAAAAAAAAAAEAAAAMZW5VUwAAACQAAAAcAHMAUgBHAEIA&#10;IABJAEUAQwA2ADEAOQA2ADYALQAyAC4AMQAAbWx1YwAAAAAAAAABAAAADGVuVVMAAAA+AAAAHABD&#10;AG8AcAB5AHIAaQBnAGgAdAAgACgAYwApACAAMgAwADEANgAgAEcAbwBvAGcAbABlACAASQBuAGMA&#10;LgAAAABYWVogAAAAAAAA81EAAQAAAAEWzFhZWiAAAAAAAAAAAAAAAAAAAAAAWFlaIAAAAAAAAG+g&#10;AAA49QAAA5BYWVogAAAAAAAAYpcAALeHAAAY2VhZWiAAAAAAAAAknwAAD4QAALbDcGFyYQAAAAAA&#10;AwAAAAJmZgAA8qcAAA1ZAAAT0AAACltzZjMyAAAAAAABDEIAAAXe///zJwAAB5MAAP2Q///7o///&#10;/aQAAAPcAADAbv/AABEIC9APw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t0MSjfucU7v070gxk/NSd/xrnOgmH3nBPakP3j9aP+WrfLxj1p&#10;Mn6c0wHDqOalGdozzUQxxUwxQBIucrxU3Izx0qHIyvzVIOh4oQEv8VSr0PNQDdvHHWpRnb1piHHq&#10;OKTPzHmlJOOelRnAYUAIetHcc/SmnqOeaXnj5RSGSKcXMJBBzWpbkDUrUflWUmN8RPr+VatsMywZ&#10;UcHg00M7G3AFta8g/KavA/L171lWbNsiXJPHFagPyLkUJEMmX7o5oPfio+fMX6048buKZnYy9QVj&#10;EhyOlclOP3sgz/FxXa3YHkx8kgqe1cleKvnEhx1pXtoXEgj+5WrFn/hHPEQP/QKk4/CsmLHzZ9a2&#10;rb/kG3y7c77JwTisKkrRY3G5+YHjJCn7SXxH+QnbrknH1NZa9FyR06V03xGiMX7Wnxaj28jU8/ma&#10;5mLGF3Lg56VyJdTsh8IYBZsvgGmkDcSG4FSMMDByR7Uwn5QBH071aGR8FmbqQOKYT8vUGp2wCqk4&#10;3CoQAHbBJHrVCJI9uRgGphuJlJHAqKPJUZ2+1WUGIzluCaqKExvHltz2pOdo+TipDjYvFM5/u4/G&#10;tBCHqeaj42jp1qbByQT2qIjCHjjNACZXcec5pD0PzUYXb1oOMk5pMA7jmjnzF+YdaQHgVIBk/dPT&#10;rUtCY4A7j8uamjU459ajUOf4Rn0NWYg/n4YY47UWFYmhwL62OHweDW2mN2NuOPWqFumFCMBjfxWk&#10;I283G4fcqgsO2jaeKXB8hcc/N0pcjoQc0ox5iZPNA7AB+9wVFXIQBuCnHrVcIvmDOeTxV+IDaOB0&#10;61LVwRKh/fyfL/D609eW6GnRx8DjnPWrexfIHTOPSqEyAZ5XbT1HydOgp4XCLgmlAIXpUsq5GBlj&#10;0p/lruXlutPA4yeMjtUq535x1FKwEeGwuIz0qQBtpPl9/WpAPmwXGMU4Lx1/+vTAIwm7lT9am53t&#10;6dqaqvs6CpMERggjOKADCbCMjn9KTD7iNo6daUAbGOO9Sj7q5UZx600BEMbV4pcKUPz1Jgf3QaTC&#10;+YuUI9KYB/AMtTXwdh3nipOdp4owDgHGM9aQEe3ryTx1o+XJG4VMQhRPWmFR5y/SgBoBGTupONyk&#10;kDrUnbGabwI/u9QaYiIhyr7SCB1NRENsbBHIqcqPs5BkbrnimMFCKQxzTArEODggU3JzKdvTpU7r&#10;xJyeRURyLdvkGaQyJwDGcpzUHOwjbVkZ8vBRuneoSDv+5SsBA33sbuSOKQjCN8vapsKJTxnNNx8w&#10;+br0pCK2CP4qiYNubgYxVlgMKCx6mo3Qkod+KBlMkYUlCOeKCT8+EPSp3DAR7nBx7U0A71IGCfag&#10;CowbYfl7c1CQQjYVjzWhIvzNlQCRUDK+OHHWmgKR/wBZgdccU3DgnnNW2Xk4YdO9RMh+X95+lUIr&#10;sHyMAdKiwhEvzGrWxv74pCPl+4Bz1p2EU2xviIJ96UrGUc7sEDpU7LwvzD8qYVGzn86TBFfYpYcn&#10;rQYueG4xzU+1fkBzk0/YvG7cKkoot8pHP40qNksdwqeSKJpY1889OtIkIBxk9eKYDAPmY4pwHykb&#10;e9SmMAdeSKQrlW6jjrQBCwXavzdTTCrG4bkfdFTbMKwxn0NPwPl4xmkwKRRt3+rY804ggkbRgVbK&#10;tj7uTUDDlwZCMrxxSsTYgIOT8h9qiK8ucYPep+fu+d0HBxTSDswzpnPXNCAqvGgRxsUk9arbFCn2&#10;PFWpQSo/e857moTgRsPnJIoKTIyFOOT0qtIh4PU57VZAbYDtNNONh6dKCrlBwVBGzoKrkL9nPzHk&#10;1oum6Fvl57GqkqECMFTTIaKLKPmIYdKpyfcBC856Von7rjAHFVHjAb7wzikSYt1zDLuhyQh6V6J8&#10;NidusHIx3rgLhG+y3RJJJzXf/DRSb7xMoBwiLx65oKjuehTFjdzEE5L1GuSjEsc5q3MrLcyAxJ94&#10;/hUGF8yPEnGKoYwImU+U5zx7U8o+/CoSMVMiptJ2Z96sqH8lQMYJ60hpFKOIi6UM5q6sLFiRkD1q&#10;by3Ck+XnHQ1OiOWh/eEDOSKLjbsS2sThlJkPFdLaIWt4wUPynr3rLjVttthea6OzRQsbN8uGXPvT&#10;2Yrmnb+bFE0xjACqCCTiuG8R6vcTaxdokoAIwzVo+JdUCwNBHOcFABjvXnMhmaYsZR8x5qGBZSQ/&#10;Z5v9IVufzpytzGSRzVRTw3yDtUqtnJKYxQMuLJ+9G3jIqVXmDPmQGqUQBumHIXHGKsHiQKH7nmmM&#10;ubmMY/dc09SdwxVZN+QS+Seo9KswbTOAXXOeaVwLcaOJDKfUZrzXx14kljdNNtnQsYxuPXFdJ4w1&#10;y103wPPtkjMzxEIoPIr57imnutQ1G+uZ3DNNn5j2qJJv0BM2LOO7a7EhkwzckkYqbVvEGl6R4eu5&#10;p9WtmbyjgA5Zj6AV5v4m8XxWxa1tQss/l4ynRa8ZvZ9Yvtflmup7pjv+WMsSBV0436Gc61nax1mt&#10;+MPE+o6hcCNUhtTI2xCvJHqa5q380zTP1kZieRTY4s7MPjHQYrQiiOGDuBv9K6VoczWtyPyUfJLs&#10;JQfn9Gq/BEUijTbwAamiEYMcQgHAyCerVbCoQ58tuBjFFxqIkIG0/NxmrRxn7vb1pqKos+V6tUgH&#10;yp8uQe+aVyxBnLZj/WnfLtbANKQd5Gc8UL/rBzx3pDHD/VJ9KX+N8kAVIoQoR8uM9aQquwj360AM&#10;I+ZAGBx1p4H7pyHFIMhxk04jNuDs70AIN2YRwc1Jz83FNC8AZIqVRwnzA89aNAGYbK/IaQqDuxnm&#10;pG3bjluaASJOg60wGBQEiG1sk9+1O4EUoKgcdakYnjhenFN/gbKg0gIVz5h2wkntTzvDY8snpntU&#10;o4MJWUhtp7Ucknc3zZ60gI2B83tjbUZ+8xqxxyKjP3elKw7lZuh56Cs65IMYBbg89K0pPuVRZd11&#10;HnobWTP5UA2e7/A62/ceKLhY2xNfFT9Fr6MNvG15GTA33uvpXknwHsyPgjcXBj+/rEyqcdea948r&#10;EijygOSc0pyaaaBRsUkT94g8s5xirawgkjJ61ZSImZRsHWtCGH5/u8560udyGxYIIvsaAOOnIrRh&#10;iQAnySMU6OEbkOCOeeavxp80Q2nk8VpydSLgkZ2x/d4X1qzGpzHyetSInzp7DoasiP5v9Vz25qOo&#10;r3FjX72F71ciU+Yw2HpRGvI47VbiU7Adgzuq4goiqoAPt1q0gGwfN1NLsORlR0qwiDbja3PekDJY&#10;VXCHJq0oIA69aZGpEaL6d6uRq26P5h0ppiJYg23O0ZzVyNG8liR3GKiiVN7HHP1q4C+1R5R4qrAS&#10;KMMvA56VZUcnmoR1XK1YXv8AWmIkAXJ5pwA3Hmm8bhxTvmz9ykSSgcrzUgGGb5fSoQfmHHFTIQd2&#10;WUDHFADxjdjBp/qMVGN3zD34qVc5XK/rQMeo+c4IFOG/zBlgB2pFxhhuzzS8+WfTtQAvfpUgxsbm&#10;o/kzHycmpl27RxQA5Qu4HNWV/wBV/wADH86q/wAeDVlD+7P0qo7kyPk34yyb/wBpLSlBB8nTYf1A&#10;rjrdEabBfBwvNdn8TtM8USfHfVb0eDtWktyFw6KSCB9K87sdQ0hvFl3bzazBbyQsBJHOdhX86pDl&#10;oekWayJDp5TBCjgV01uWMSjb171gaWbN0thBr+iTLjgrOpNdlb2sgjhJSI/7rZrWDszPluW7dSBF&#10;x9cVqJuAbgHCiqccUi3MJFvMeRkbTWp5T7FKwS/ipob1BodE0jLkxnaCBjFb1hHD/aFqM4BINY8S&#10;TrGo+zucn0rXhPl6TcStG+6NMincXMfDf7UFzBJ+0p4CtQF/0fSyz49WPFfO7WcEj25dDjcmcHtX&#10;qPxqvDqH7W3jaffhY7hI0B9FrzuHDappQIxukAwKmTLhrqbmp21q3hbQYwwaP7LjI7cVxkeiae8t&#10;wPLZU38c16LrUUMHhbSlV+TEDnPTNc6pH2ZPvjgdKhotO5zdx4csmsrgCdg2RxnqKqxeH50QLDrx&#10;jBHAZc5rsg7bof3jVN++Yp++QbRwcVCQzz57HxLHeqqXNuRnG6qMy+M4NRYTaK7qWByq5yPwr0/Z&#10;Du3Orlj37A04NJtckRscYG4Zp2QtTzD+0b3MiyeE7vaBwQDUsOpRZZDbv7Z4xXoskdu0Uu7SrZST&#10;121Ql0vRn3FtJhY46rxUjV+pyi38AuFAdT03DPSn3GoQNIn7yIYIwM1syaFozOvMgBPAz0qu/ha0&#10;eYeXqcoI6Hd0pWGNhuYmt7fMkWSnXNKfKaOTFzH0O5s1Ql8NanHdbR4snwASFIqE6V4hSF8XYbsM&#10;NTsBtWktutmwE247jn2qXevnEs46/lXJyL4ngVh/wjErgf3e9J9vv9tur+HrzzM/NkHigLnXDy/N&#10;lPnAkj5ac21oxukOc8VzUeoFZULWsyjp8wq0l/aNesPtcXQYyetArm4M+WQPu/3jTMnzFwAD0qj9&#10;qjEBzJblM9mFPWe33bldCDjHNNAagU4kJY8LUJ4ihwc5ampPEcbiyjHNHmIZCQmFzwaBk3yjb83U&#10;U3HIIbGc0qFTOq/Lgj7xqxJHH8oF1ER7Gi4FYeYHQ8cU/wDiBIpccH51B96ADtH7zP4UALhcnnmk&#10;Od4wDSbeWHNOAOI+OAOKAFAdpGBYYAoI+VvTtTQW3bixyD1p4YlH6/XFMBOdqc9DTiV3v84GR1po&#10;4ByaY4IWNtp60gHEnAG4fWg9hmohnzlBY81Pgb15xQA0bRKTtPUU6Rlcxc/dHFIwbc3y8baYP4M5&#10;zQBKvGRimncUmG0EbuOaaTz05pDuwDyKTAfGkZKbsgk9acYLRpwDkEA5bPWowXE6njpUgIzy3Vup&#10;pWuBVksNGkicPaebkkEZxkVUl8K/CyeFhcfByRm4ywuj+eM1tDAlGVA4pVOJCd5yTRYDjbn4b/BS&#10;YH/ikdYhDD70d0flNc3P8Ifhm0kwh+IWvpkHaHOStetZYORkdKcpfch3gn6UapaCaTPBLn4LWm6Y&#10;23xxTGDtE0P6ZBrl774O/EGMyG11fw3dALxiXaT+dfU2+UAqFfG7PDdKsq7tLBm7uFIXqGNNNl3S&#10;PiS6+G3xht2dj8N53ABOYZQ39a5O50Hx7bSzC4+F3i1cHnNs56fTNfoqJXSGJjds5HUFulSNcMUU&#10;mLTipI4eEH+dCbEkm9T8yriC/WWQyeHdZjI/vwMP50kc77wHibgdSOlfpbPBo8wkWXw54WYbed1q&#10;hz+lcte+DvhZeSk3Hwk8Pgs2CYUCH68YpuXkQ076H5+pMrX67ioG0gHPSpYvtAlkDeUyc4bcK+0t&#10;R+D/AMKppJDb65r1mSDgLKGAP41yk3wQs3Eotf2gsDJ2iaHj6ZBqoNPyE9Nz5ULoklzm3ByflINP&#10;WRTatkvnPdele66h8GPiBDdOLbxNo1zgnBTIz+tchf8Aw5+MdvBMreALqRVbrEc5q00+ojz6MJm3&#10;dWVvmGfarmrSSyaFZ5c7VUYGKsyaF45s7t0ufhX4qAD8g27Y/MVV1P7Uum2KHSdWiZQcrJAR/OhW&#10;JehUtGX7Fb/M2cVafmFgQcF15xWbHLGLRRumVyehTirJkmZE3X0RXyzjGOKT1KsTJtbVXYRsFxip&#10;SP8ASG/dkgDrVaMXS6Z8s8JLZIyeajWa+NiP9EkLJJycdaYrFshSUxnJHT0qVUuGtjjaQrDIB6VV&#10;Eqb4i9rNu2cDHFT2VxAt1OGSQGRvun2osOxaSOH7WoEZDbPWn+Q5iJW5QNk5GatKEkZdlkFbOCxP&#10;atSy03zNRs9kdy7Z4Iz1Pt3qo07lqBix2rrag+aXck7gO1XINPvZAipYSknoor6W8A/Br4pa2mkT&#10;w+ALm0s5ZRm6vgVGPUKeTX3F4I+BPwt0nQtNl1LSDql2qqzSTNhN3sv+NVVlCju7s3jTXU/MDQPh&#10;78R9YuraGy+EHiq6y3WOMhB9WPH61754V/Z08ez3dm+p+H9I02PzBndOWfH0HFfpYtt4c0/SEitf&#10;DehWkccQCrDGF4H0rGl1RTKx+1uqBvvAHmuOWLfQ0TjHY+edE/Z9+E1tZ2Yvl8Q3coQZP2kqM/Su&#10;zHwg+ClrbR7fhTduMdWvTmvQb7xFpsFqzPqunr+76zShB/49ivJfEXxU+F9l9rFz8b/CcbKSCkU4&#10;c/hisJTnJ3M5102auqeGPhPongDWb2HwvbWwt9HkmkkafhVQZOSa/Ifxxq0WsftMfFnVIdO8uGbx&#10;M/kIOcRqQAfxAz+NfSXx6+Ltjq/gBdE0Hxfdy21yf9MlQFflH8OfQ96+PoJQnlBSRuHzk810Yena&#10;8n1OWpK+hvKUMmVPHlipQT5Y5rJWcYOEyC3AFWVnbC4tJM46YrpTILE5k8pVJHFV3MgAIjY8DP0q&#10;VWhZJM7wT69qsCz1K5itVtF3DBDFeaY7ljRdPvL7xXYW9kt3LLLMFARMkk9sV9CWXwv8eW2i2rp4&#10;PvllEAY7mwcke5r0r9nyx+D+h6b4butb1/T4tXlZ9huYxsi6924zX3BFqfwwvbGKJPGngSTfHx/p&#10;SDP61y167i7JG9JxW5+cx0P4nWukILrTZ5IlOAAnKCqOy9SeMyxOpH3gwxmv0lm8N+FLixYQXGks&#10;jL8wSQOCP1ritb+HGg3OnME+HOnyIRzsba31FcscQupV1I+DYri6TX0eGJQpkGRx2rsYL9bqSOK9&#10;jj8sx4AB6V9DX3wj05tDH2aPVrORASP4l+h75rybxD8OfF9nC8ttcvPsJyoBB/Kt41YvqVy2OYfw&#10;tp10szWurWasQSA0o/lXKat4S1e3tzK1tujLY3Kc1dey1uLz/tFn4kgkjfJIVhW5Z6zcDS4IZ9Sl&#10;lhUAFZBz+dauxHL8jzCS31eG1njSN5IwnA24NUodQKFI5bK4Az82Vx0r0vUHtrjV4fJtYIY4+due&#10;tUL2yt57FD/Yti2AA0i4B/KpasRbU5eC60uUKf7TVSDhVI6Vc+zaLKf9Y5JQg471QvfDdw0h8m6Z&#10;GK5AzWFJb+N7N4wmmtMBkZB7VKjqCRtv4d0V7mIjTpT8x+cMRiom8KyfvDB4rKMIyyhhk8VgjxJ4&#10;itmWO68KXiIZRnKnH511em+JdEl1HT5JTtYKBnP9KqTdrFKTTuZVvaeJIrdi6o7LMQGAwCBWg0+v&#10;rbNsvkjfcOq9K6lLzT57m/KNbhCAQAetMktLNpV+aMZHBByDU3uG5l2+oa8BCXuojgDdx96u40bx&#10;54x02S0E+jabqmnBgGtyu2RF9iK5h9PZYIcOzfNzWXPp2rjVC8c8qKYshdpINUnfQTPoGPxF8BNX&#10;0lHTUNU0rUZDkx3PCh/TJ4qs9xJbzzqZLO5VoSsU0TAjb2PFfPawFrG4+0aSd4YjcFwRWnYX2raf&#10;Yh7a7uLlEbm0mYnIPoe1EPdT8ybPoeg39rG1lcsJWJaYngda5SbykvZdrgBVGM1NZeK4m1WEXHgu&#10;aEFGBB5AzWLrM9mY1eK6+/cEk+mTUtX0Kjvc0PLt7jQ9WglYOJISMdMCvm3xp4duNO126uILSdrK&#10;S5JBxnyiex9vSvd7W5ZbuNfPGABg1s3dvY6j4T1KzntoCJrUjkdD604PlCXvHxuvm7A2AQKlDXIi&#10;RtvFdH4n0DV9J8S3KyWk7QGc+VKBkEehrnoyxichjuyOK6VLQxsxDKz2pX7OeGFNlLbbcGHGCPyq&#10;wcArwBkc8UwjKn6UxHoGieLdLsdAtLYfDkSKsOC4l5J71YvPGUDiUQ6CqLg4BPTNeZ7FELrty+ea&#10;ckUYl+YA4HSp5Ve5am0a93q0s+srJJECOce1VvMckOkoO7PJFZ7Rx+ex3ELnhcVKofMRD7VGeKdh&#10;Ntl1AfMjJKk4NVCZGnuDt6Hj3pV+0kuTEdobl6A6qQPm3Z6YoERgyeUp8snk1A5diVEZ6VdByfuj&#10;pzTh5RUnyVGR1ppiuZgU+VJxyDxTvnJk+QAFRV8i32tm2AweDmmulvtGI8tu65o0Azu59zTsOMfK&#10;fmIAx1p8iqtw+WzxwBXfeB9Aa+8SWF1cqy2sU+7kfexSuFzpvAXh1UH9o3qlQId0ascfjW74j1SB&#10;7NbaOIHkomPer2uXsMdlqEUIVIxGFAU44FYXhW0h1L4naKzbzDBMXkyOOKHZ6oaPWvA+jWem/CYX&#10;ckDtczIHcsfug9BWB4rvZCuqN5qKPI4P90d69A1WeNfDDxiHYgjUKM9cV89+PL4p4b1WNbg75ZQp&#10;Oe3tWcHzMuXuo8m1e6Fx4nvXUDYJCBz1xVMs72yjd3GKbFHGYyzXIA2nigMPLkBAHPymtVorGRKc&#10;COMGcbtvp1oDoYJP3nTrxVYlzKoJ7URAmRhjjPNFwJwxKsTjIFQhmE6EknHSpdp85cgkEjPtVmK2&#10;le6kzDKVBGMDrRcaF0+8vrPxJpN3azbZY7gMBjOMV+h/we8axaj4D8N/a7uIM8PlTeqt0/I18Pab&#10;ovmwNNJp+xSvAz0r07wSupab4mRo7iRYXfOz6VlP3lfsVyaeZ9EfF/wZpksdvd2+jMyzwSMzBjwx&#10;5zXzV4bl1XTNdv7KSU+WL4tESOeDX254e1aw1TwBaWlz5LCSz2gsclTXzp8T/C99pXjLTr+HTy8E&#10;s7E7eRTTsjS91ruez+CfEtteeFbmyuJ7di9uFQ5xmvOviP4NjkN9f2thIkxQ+aoOQy15Rouqyxa6&#10;klqkwMJUuA3U/Svp7wt4h0fVfCcFpfzW6T+RtVnP3valtqTF2Ph9rDXLXxDdxWt3HEfMLIr9yetb&#10;Np4n+MmmzqGkJhQ/dMIOR9a948f+CpfttzcQ2z7PNLq8f515Yt3HaajaR6laxSQpIqh9oJx71Tdz&#10;OUFLV6G9onxSv3htkupdPMgJB3rtYfhXo1r408O3Vjbm40G0Z94G9JP6VyKeGPhRquivdJ4RtjJJ&#10;bZ862k2kN9Bx+lcLN4WuLW4102utXhSKQ7AxJwKlu2xUItLc+ltJuPhnNqcE8ng+1lmKDrcY610k&#10;2m/CG4iZn+GEnI+Yi4NfE8cvjWPVPJt9Pv5cNy8bnirX/Cc+KbG7e0vNWuvMUjAkHOPriolB7jd9&#10;D67bwh8H5ncxabqCbl+VHlOAfrWXcfD/AMFvt8vwVE+R1+1EZrwGw+Ims/Zi0KPKAnKqu41u6f8A&#10;El5hKJJjGwfBQyFWH4ECrjdrcPauPoepf8K10txIn/CPCCLHUT7qni+GfhNLfL6NeOQ33jKRiuTs&#10;vHM3yGPxnKnch5MirFx8SHiiuFk+IFo2B0RAf6VlKrLZIlS1O3h8DeCo5Uyt4MoNyq5z+da9v4b+&#10;F0EM3meAb2Q7h8zTnmvD5viTdPbM0V+sjtJ8nyjn9Kv2138edWtle08PQCJ1BGWUcfWnrJas05r9&#10;T2g6d8FI4pmn8H29uBHnzJLvGD+NcpqPir4Z2EFymma+JioYYQfKv4nFcU3gL4t3lzD/AGjr9pED&#10;0U3G4D8BWqnwo8sWr3fxQSR9ufs8KdfxpKKXUFd7HG3vji4/taU2aL5hmOMpk5+lQW+p/F7VL6cW&#10;vgzUbiQYxLJHtVf5V6ronhfwJY3GpGX4awtdxHCTTvuB9wDxXSQTrb/ahDptuAX4KLj8OKtyUlYO&#10;Rnlln4J+Kl75VxrPirSLSPHKIctj0wKs3Hg3wNZx3N5f2Wr30cbqHRJiu73wK9ROpXL292WhmyEw&#10;AX4rzbxLdatLa3MEUY8rf8xz0rNydrFOOlmaVtdeCWh0ey0TwBNB93q+cH3rY1SK6h06KWScGVdn&#10;A7CuI8NQz2y3siwAyPgg4zjFdr58lxBK1zbPu6YPtWbkPlN0alI3wwsoRp6nZtxz1zVSPR7OTVIb&#10;mXR5c7AwJJrGuHKaU6qDjzFPX0r0mwkWT4f+FGYqW8jHFKL1G4lGzmghvpxs2ny8DJ6VajkgbUVY&#10;yoD5nBz61cvdJLaHcXCIOEyoFZmmwW7wamrlg4xkk1SGdVcXGnw+BtWJv4A7QgFyfWvPnuAslqiX&#10;sbgyErjtmtC++wvp1zaP57ncM8nAxWFFHaQ3g/dfePGTnFHQDoLREOoISeCAR9a6K3EHlaoslxGB&#10;5JAya523eL5d8uAG7Gq+uXduui7hcOq7MFwaYrHG62BF41lBaMjzyQQ3asG98uRZ2S4AIA6mlvVl&#10;k1SKRbyZ8ngk0n2eBbfc8j8kZGaaJ2OSkttam8S28K2xKlvlYCrkqw6XrQkc+ZKVARF5JNbs94sS&#10;YsoJGuDDtVsZCk1veFfClzdajBdalqCyN9oDsZe3fGK0VuuwOWlkZmj2Woahf6ZcXmkTJb+aDGnc&#10;5r2G81PwR4f+F7yNfwtc/YsRRBuQcelYvibxB4J0fRvs1vLZzXS2mNkYyF+p6CvnN28UeI/iOI7e&#10;2upi+oAYH3UUnr9BQlzbEepd1LU/FPiP4gSw2kEpWS9w2xOxr6I+H/gTSdLtLa8n055dRFp8nzcR&#10;56/jWt4J8K6Bonh6z3JbyXhtwZJdoIVj2Fei2hmGozMGJVx8pqZvoawVikluqXIIs8uxOTn7tbOm&#10;yfZ5LM55Dsc1GdiyXLO4DE8c1mGdl1NEOeQcGsmrmh1E2owf2kkr3ceS36V5t4y1fTpL+aCK3AbY&#10;AOfWq2p3cUXiJFk1dVQqxBY9cVzOm2rX3jnWLpi3kJdDDnowFCi2RKRraHbR2um6hfXV0qILcuxY&#10;9q8M8a67qus/ErTrG2G6F74pGoH8IPLH8K7P4j+IESwuNNtruPaI8PtbqR2rE+HmhMnhDxTrl/DI&#10;HuIylkGHIUdT+NbKNlczTsYGtW+m2XwzFrG4Mgth5pz/ABV7D8B9LMD6fqEtlKjCzk2lu+7pXltr&#10;ZnVPjXFaLaSyRTa6uB/sqec19i6XoqWPhTSdtvHEq2qDaox0qZ6RsuoXbLOp4bxFOxcfKM0y2e3k&#10;84reghBx9aglDyanfnYc+XjrVOwhnXU7nEjE/aRwD71mjVHn3x0uDH8CPhdCZVDXOstx3IFeGeJZ&#10;Utf2UfDrEJve2KqvrkV658eJIp/E/wCzvYJMCyCSRl9O1eB/FiZoPhx8GLJZTllcsPWuqnJ8plUu&#10;9jwfUSv/AArbWd5G+fU4kQepJr7Q+GVgLb4N+DZFQrt8PozA+618aXVu8/iP4PWK7i0viSLcB9a+&#10;/dGhS2+HllGsYCpo8K/kKU4tkRWp5L8T7tRD4atHALNDNIeegFdh+yzZstn8dNSktXCiXy4WPT1N&#10;eRfEy6WbxBrnyt5mxYoiD0r64+A+jvbfsVwt9jAkuJTKcjkjFZ1FeNkW+h3dlMD4kuywIBlfBNTu&#10;Qbk4bP7w4qtctbreWWy3IO/BxVsKxeN1QdBnNZqNtLlRJQWWA4fkj8qpybja3QZBnPWrDdBk4pqx&#10;yvHMfLyB3oKIrWeUgRNCBtHymnxSOLzUwEzxUeAtyvXOKtQmELMNo3MOaAI4zlW6/ePFOxkMRj/C&#10;lAx5nA+/V+CHNg7sqhTRcDFWfUEvJl+zKdh/1lZusajqxl0wR3O6OJxuAXrnrW7dvFHHNm33EsBT&#10;7qyibwbE6afhpIskkdKLhbQoWF1A2oaRGXfEkeencV084BtNyjAVa5eytmWz04idDJG5wcV0xLf2&#10;NDmPBKEVLWo4lKM5V8uMbuRTzIPNAWQYA6VXjyJpxuPWmsf3y4UZL1I7k008CQ4MqqSpwKgjf/RE&#10;2zA/PVPUF33tgAjcDsa0bW2Y20P7ogkD8KGIbcO62seFBbHApkLMY2ZjyR6VeureSMQZdWJFUWyv&#10;lkRjnjFIbGSkkMNpwV5rd8O/ZP7WiV5UZfLbIzXNXEsKyzK0w37fuistZtRjvIzFbzYbOGB6UmFr&#10;naaubdvEsKW6lmRiZMcgVmtaq1+7xwOrOmJGPtVrSTJHZXTyQkysM5bqa0UM0tyPLjHKNkAVUdNU&#10;B5bNZXT/ABOuFkQNAj7tw713+nkHT5vLhOEwErKu0EWqajlfnckBSelaug7jZ32W3En06VcpXJS7&#10;heySEwk4znGKxL20nkU/uxgpnFdFqMSrJY/6JIWLElvSs2d58JiXB2Y+lZ9bml7FTRIdl+FyflRs&#10;ipZ7h11fUowwwZBzTNPnhTV7vzLv5sHBxWbO0kviSfZkkzHOKVinqa5Y7QdwJ296jTBZiQaYFlAV&#10;XUhs81OEwjMF/wAKViWWo2dYGKrkir1vLMI3kMZzjgYrGjkP2qNfMGd3atGSUR20W6UAbM5xTTaE&#10;OnWSVwWiJJfJrV05jFbau5j/AOWYCVlR3tmbCHbGGkJ+b2q8rAaYxMo5XpTvcNh73l61u2912CQ7&#10;eK5++uHnvTDJbsyADBq9G4NxIN4CjOKpyiAXUrmRPvdaS02HYfarBHZuqAr8pzSWyBbu8IGfm4p8&#10;RhZDgjnuKu2ahvt5EQyo4zTbCxn3sM00dhhPusd1VxHJFGmUySa1JSyvJ82OTVbMjFATnng0XGNd&#10;1Sz+8uSvNUJJCYSdrHAq1PDiVNyEgr1zSW0LNK42ggnGKG9AWhzkzTsXcDgt0+lPimkJkCrgjA6V&#10;0V5YmG2wYk5GQM+tcxMXjvZNtvxvGWNY7GqZd8uU3m44ztq7AvzSMWHBGBRZgyLy2fkH4VYZNsN1&#10;8xGEOKBXM/LyeI7nBHy4q+zlbeX5RwKx9OLtqV82T/rDzWg53TIoPO/nFA7kL+e0U7MuF8s1gaO7&#10;J46u4hP/AMtSQK6W+LpaWaAYyuWI7Vy9iFb4kROiSffIY+tAG/cR3LazK7KSC3UVqWpKXVswABLA&#10;7fpVuZGFhNhf4QapWeTqVuHQEeb1zTuSdFfTm40pcRgYgA5rGi81LCVA69OK07vy/PVYmTbsHI71&#10;RZWwvLZz2q2iWyvbx3Buy7Sc7+KsTxETCQTLnbzTlbDKM0yQ5YgsRk+tIRRdZDJKQ3Qdaovb3xSR&#10;heZx7da0GK+bgsvWp4XTzly6BQpzUtFI44M7+IDDLP8AKHGOK6tZrZLPS449w55PrXOXsa/8JYSk&#10;XHm/LitWONvtNgDtGMZND1GzU1S5jfRbF0l5wAwx6VRbzf8AhGlkyudnP0qprLXAn0iJLRsFxuwO&#10;1SR3MP8AZhhllIygCgigRLabGtYisnc1N832xl2sOetJaxhSzKCFC1YhWR9UXlBgmhAIIx5uMH60&#10;kgdJGyjYJGKtTqY0JZ1HUmucutRma9hQDGCRux0pgat80v8AwjjbOSYTXMaSIjrJ8wkAynJ6V3mj&#10;QxTaIDIocYNMutOtIZpm+xw9cjFNOwnG7Ima2KELakYUAHNPiJ4x+VVo2jZkwBjNSxl/7QiH2dgN&#10;3Wl1KNPyg1uzYz8v5VkTQRmO5Lj5BE27mujOF0wLgcgYrFugfsWrqYDiSDGc9KEyUefRMg8QXwRk&#10;wZ+Oe1drAD9ii4BUR8CuTttOgiubh/OkZhcEgk11FlIzTbNjdvyok02NIrPJINWtfLhctuOfauks&#10;8f2Xcv8AZCCUIyf1pzwWiwiTy0GAOPWrCvGdOCLANpHUU7Ac9+8/ta4LA7dxqCSNl1yyOGK78git&#10;qWHJchG5qjNvSGDMZ4JPTpRsBJeSLIkOF/gAx6VFA6oVHmDJHSqwkjaFn2vz2qNNzXuUAz60mwSs&#10;bSOio45571GxBkTJGB1qFJIgpBlBOaV8eR+FA7jXWOS8tFAIjDfNV28uLaPQrcW1sR0HPrWQrsuF&#10;zyc45qN/OaNASMKf50guXftV9NEnnSA7I/lIHWqZll3S7sfeq7bqgiAK7vlqmybtecFgMvwKSGyZ&#10;JpklifAzj5T6VKzTyTSPLcZO3g4pl2qLHaEZ2gdKgDSmI4OBiquIy72BftZfdnBqvYwTy61G21cK&#10;wzg1qyJuCqWYkirdhaxQXTMssmW5xnNSM0pnk/suONI8DYBzWRfWpOhgiEED39a2JcHZg9+RTMOY&#10;wGhO0n1p2Ec9plsyPdDymw2MGuhtH08vrMTMoliUfLnnmplijWJ2WMDismOCFfF17ciQh5VAb0OK&#10;LW1FbU37Qr9ohcEYEvT2q1ftG+oQMrYAj+as6PeWjCyAnnIFTgOYX3sBkmmtBNGZciaTy/LRsAkM&#10;aitozHc/fX8a1SRHCyogOeprJaeE6g48z5geQKSG0TzHiQgc7e9SWqFtPLFTw3BqhMl07QFWJAJ7&#10;Vp29xt0dUlto1Cvjd65qriW5q2iEyW52MSDiq/iWO1fTtJiW5U7QDKorQtHTy42G3aY+DXP60ZPs&#10;2YlYyPLzQnYbJdNitxZw7UOSmPpipp0AWXcSOeKj0RLz7NcGaMY2jaR2qzdKPtCkscZOKmwynaoP&#10;tF38p5ximzJKt6CYxgP/ADp7uEMOHH3ucVMHjZxukGOKYi5GP+JbNwf9XXLJuHi+/BAx5nU12du0&#10;L2F8gK8J19K5G7EQ8SMwzwecUkBtRCMyMM9u1KMfacFCAG4zVW1mj3242gsWGM10k6W/9iRyeTGH&#10;CdAaYGaQuSFB+7TbcxgagnlYOetJHJl/9UAOal/dgykQgEjrmgBokiS3u/3pzsPUVnxupiYrIc7z&#10;zVwJC8Eu58kk9agVP3rKtsAB0poB67SinzAPSrWG+yRjbz9arKhC8wn71TMWETHaw44zQwHLGOcK&#10;eOtZF22pLeMyWzeXv5GOtaSyS7gfLOfr1p00/wDoBVoFyRxxTArxzD7HkyKDt6HtWcGI1q6YOQvG&#10;KsKiyMwPHPammEKpAU9eTmkIvwygvb5cEk8GtSdwunxs4428NWBHgXVrheN1ad4WNnGNmRtHFAF+&#10;0dHtwyjJCn8KxL9ZPtbf71alk0cNiCCD8vAxVW9YNNC20AHPFFgM6BsM/XjvV2JVZ+pyTVRFG9s9&#10;zUm8rGCoOQaB3NA284iuH2rtUVQM88eoW/llMkd6tfaJRp6qQcuORmqDRqzq2G4Y96XLcGzo85Y8&#10;VIvXPNQjGD81TDtx0Fdxykq43dKU9fuimcYHzYpRgO3UmmA8bcHipEwVB/2ulQ59BUqn7vJoAlBX&#10;evXpUmflX5e/WoV6HjtUmTkcU0BKOlP/AOBU1ckD5sc8inqPnTgnmgQ8bvLj+XIqJ87lyMVZztwR&#10;H0HSoJD8pYwfNSYyAhtzHBpy52E7TTkY+XKDbkilyu84X6UAOjfLY8roOta9mpLW4B+9msQbhcJz&#10;3re03B1K2yDxVRA6Wzyg5j5xWqCCRjoRxVJNpK/dHFW1+4vy9qCWSjtzSkcL8tMHX7tSduRVbkMo&#10;3WDGev3a5W8GLgcDkmutuVPkNgnGK5O9ybqUEMMCs2hplOMYDcfxVrWZOwjrxislMbenetOyydQt&#10;xnGWGfzrmq/CzRH56/F6NI/27/i8mzGRCR+VecqWLIfLP+sbFeo/HJdn7dvxQbHVLf8AlXmRA+0D&#10;5cAKMcVlDWKudMXdDsghflNNIYyKQTgdaXncvOBSMWDEDOMVQIZMSUj+QE54qMMN8gC4+WnfN5gB&#10;FRFf9JlwTQNFmIYtycfxVOM4XKGq8Zb92BjGauAgEKVOaqImIeNuR24qMZ3D5e9WGVSp+fnjio2A&#10;3MNpyKsQgK8DAGRUbgCF8EnBpSBuyVI/Gmtnnjj0oAjycJx2oOMHn9KMYTv70oB2twT6UAN47IT+&#10;NSx/62L5+O9NwfUdeRSq0X2k/KeOtSItkZIwasx7t8f0qtESS5C4Bq5CH3qw7HpWiC5ehP7xSUI5&#10;6ZrRVflLbm6VSjVzLD+4zzWogHlsSoBHapuAwKv90UoXk/MPyp52DZyTTxjP3Oo60guSRpyThene&#10;rSAeWOejUyMA2vTgGrQUCKI7T05pjHAN5kOWOMdKsAHPeoR9+I5IA/WrHPHyHkUMAUcr83WlxwBT&#10;gD5fMZ61Jj5W9cVIEQHCDbnmn7T82OlPCjavrUm0BicY+XpQBF/Ch21OuCi4TAowN68Y+lPC4IIY&#10;fSgBf4CNuacoBJ9KRR+/xng+1SANmfHPTFNAIAcnipFwCTntQAOTilw2Wx27UwA42jBzntSDOcYz&#10;+FOAYrJkY5FPwcg7ucUgIW6YA9eBTEOAQbcsc/lU4A3sckkjkUhHPTFIBF3bB+5IH1ppztIDYqUb&#10;vn5/CmOCGyoJ45zQA0E7xzSEAseDjFOAUxucnBNOIGBxyKYERA29KjK/uhxU/wDC43fhioieME/S&#10;ncCHoq4HWoyOH461OQu4fMaYwzIMnoORQBXO7YucH6VD82zhec1ZI/eH5eKQgbRjGaAKmHDr+5/G&#10;kYfNyjdetWmBwc44qMj5OvNICu6LsTjvTCOSMduKstnkE8DrULBcg+Z9KQEGAUQEDgfnUZHIwp61&#10;awNud4J9KaduScADFAFRsmU5HOKTad2QDjvU43b5Dtxz0oyN+NvXrQBTYLliFNRY4kIUcL1q26Dz&#10;GIfAqIphT8xzTQFHHzNl+9IQMN83GKmkQ56d6XZzwvaqJKgDHewJAAP400xvsiyAQSavBGwnzDFB&#10;UBly570mMqhUBz5fOKTa5ZuExVjaNjfMfam7V2H5j0qWBCF+YkKtICAVyhzU+BsBCt16U0p+9AK9&#10;qExkIOW+4DzxTWwZHCowqYoBJwDjHSpoQdrnyV9s07gU9n7tT5h68in7VPlkxkACrDqy+cfKPXNN&#10;G5oywj6UgICF84FX69R6VGwHmfdXn2q1s/d9TnIyMUuwdlHSncDNZMs4MPBPNRSRReXwp69c1oSL&#10;x1H3ulR7XLSfuz92gVjGZE86PJbmmsvzph+McVfdGG4lF69DUIUeegEY/OgEUmVueOvUGoHUgkfZ&#10;yvPXNacsZJU7sY9KrMCzSc5xxQMouW3Rjfwo6VA+SnKnA6VdKKJLg8/dHWoCOBz36YpgZ7qdwYAY&#10;z0qpIEDOSp5PWtKULvDBiOOlUCDvfknmhgZ1wF8mTEOQUPPpXc/DXat/4nZSuSowx6Vxl0H/ALPu&#10;9qKMJ0Jrr/h5j+0/JKnDBiT3pIR6NMXa/ufmOA559aI1ULygPvVyeLEsnIB3HNQopO3noaRQBCWO&#10;EwKuJFJtj+cAEUKp8lR71bjXCj94c+9NCEiRto+YYz3qYRN569AAakWNsxNv4HaraqCud2CD0qrA&#10;WrWN2eMBF6Y57VY1CU2+hFGlXcy8AGq8jiPTI2U5kxwM1xGrXtxJdAfamID80pIa1KN1O82sEsWI&#10;Vj1NQsVDRgZqLIaXhQDtpis5mkymMGobG2W1GR1Gal/gbpyKgUt8nXFTg5U4J6+lJiQ+PIZD6ZqR&#10;SCTwOtREHJ5qZFJXr+NAy2mN4wOoFOvp9Os/DGpXLXSnEO4lugxUkQijtJnkdFQR53Ma+Zvir4zh&#10;bUbnT7XUh5SOQyo3Ln8KV9bCT1KninXorvxLqdxNcAwq52qXwOK8m1nxDqM8T29lKUjBIJHFc3cz&#10;X92xL3U6xhvlQZ5ojgGUXDcgZIFbxjYmUyrFAftLvIHZyeWY5rRiVPJnxIAcdaeIW8wDc5UGraRR&#10;7XBTHFaGFriRRq0No3kqM8GrphQRyHYCABzRDG3lp8pwD3q2EZmTKsEx+dK5SRUCFmjym1l6MO1X&#10;lU+QG+UnoTQEKxSgDKk8+tToE+y4A79KVx2IcDcreT1HIzUgU71O0AVJgYPy035wzZz/AI0BYAMA&#10;nOeeKcAfLfCdqCCIlOamXrGApJI5NAEKqnJAPvTyudv1pzDG7K9KT+HINADSF3LwacMBTwB0xQdo&#10;eP5utShYyoyMg+poAiXmUkyLipMR7QQW6/nSkR7shf1pxC4BA/CkBC2N7nHQUiqpRzzljUo5L8cU&#10;pQBiFbtTAFTMAw4+Ucim8fLyOtLjE4IkIBHNIPvTttPXvQA87RGvTJNDf64/JxgU7+HoelJj90fl&#10;yd1IdiP+N/kwKjPQ8VKwO4VGep5oEivJnaeO4qi5+W/yxx5JAA+lX5MbG57VRkx9mmTYdzzKFNC1&#10;Y2fcXwVs9n7Ivwrfyh+8muXbPrk16nKgBiOwn5jXM/DK28j9kn4DJswW0yQn8c12kiHzD+6Od3Sm&#10;7XsU3oU4l/eIdhwK0IExK4xiiJAW+6RjtWhEgyvc+tQ7okkiQeWoAzyauov+pORxTYY+Dg9DVsA4&#10;X92Kq72BaCgAnkdfSrKKOcKTmkUDYOO1WkTnpQkSKobC/IfrVqJTlSTnnmhV6cGrCL83Q0wbJFXL&#10;j5c9e9WUU8YbFNVeF68dKsqvDYXJpCZLGibFwecdM1cjTjlelVlB3p8uMGr6AcZc9KtAORB5ykKR&#10;6irqZDKCO1RoP3Z5zz0qcKM570yWSAAupx3qYAbRzUaYy3FSc7vuH3pCFH3zlfp7U8fdPzUwZw/F&#10;OBO1cLzmgQq7fMQbalC5x8p/OmDcGPyipVYAElB19aBjwKlUcNz1pmQf4ePSnAjIoCw/pAcetKdw&#10;iXqSe3pR82xht4+tO7INvb1oAaM7+napQQE6HmmkHLYx2yKcpHnghzjbQABgSSAamRiFjPvUPO7O&#10;4Yz6VMv3z60ATSCM20u62t2Gzoy5/nX5mftHWZH7RFw0KSwvclA4gOzJBHPFfpi3/IPuef8AlmeK&#10;/Nv47zO/7UNsjsC0dxxn3NVci11Y8h0XS/FcFxavZ/FPxMJPLUlRO+F9q9CtdU/aHs54ms/FcsoV&#10;hgyyEg/ga1fClrCxQmP7xXNelz6dtQFZH4QcZpc1tzdKy0OQtfil8eNOtov7S+CEF4uBiS3Q5x74&#10;ro7T4+3ymJbz9lzxGAAMlEbj9Kgka6jnkUQIAP7y5zVYtHJuEljpHI4/cLz+laxqxtqjnnTm3o1Y&#10;9M0j44/DCdrf7Z4a8Q2BONwli6V2x+KvwSn0GRIvidZKTbMAGQDrXzXcaR4ZuIpxP4Z0aQnpiIA/&#10;mKxJvBngiaN1GlTwEpjMbDikqkb+Q3Hl8zzrx3faBc/tHeNbmDxNYyWpvswOHHz568VhWgjfxLoH&#10;kS2bl9UiBTzB8wz2rvbr4UeFZxPj4jeIoW/hYNkgmsf/AIU7rqXdrLYftLXYkimDQ+YhGCOmcU3K&#10;L6jg29LWNLx8+nw6v4dtlu5fMfTYzsCnjjvXKQCU2sH3WGOas654I/aQGupO2r+GdV2wBRIHw2B0&#10;4wK5O4svjhYSE3XwD1hwDyYFLA/lUp3L5eXqdd+5W8t0a4hDEdMjipNoEsoLce1eav4hukvD9r/Z&#10;z8eLIG+YmGTr+VXovFmlFiJPCviK1G0f62M/1ocJdhJ9juieBwMZpm4+cnIrnYPEHhWeRVHia2Ru&#10;wfA5rWjudGeNseIdMOTwPNHNTytFGgAzMd3OKQh/Mk/eDHHeq6+b+6Ed3ZspIyBIDU2CJJcwrnHU&#10;NmkA8hMKQ547U7eSI8bxjpzUAZFSXkkDrQpBROWwRwcUBYs+ZISwJB6c5qF03St1GT603gRMfMOM&#10;9TUgB8tSHJPehDJVwbYKYojx1IqB7ayYSfLaFm6/KO1OyAw+Y8/rS8bWO2mFkUTpunNbvvs7dzu9&#10;KoS+HdGkdx/ZrKOzLJit3cQkg3ntmgM2OJX/ADoFyo5dvC0YgmKeJJ0AHQtnFZp0e9h3rHqUsjFz&#10;gkYzXd7iFOXc8+tPLxkHdAhwBj1oCx589l4oVEIYlc84GapvJ4ghF3v0a8dCPlKoeK9M5CEqnBI4&#10;NWlkjAH7mDBXnKg0BY8kTV0WI+bBqKqoO790c1ZttStZATBPcdTneCP516W8WkOzl7OxYk9DEKzb&#10;ix0B7kD+x4Ez3RQP5UX8gOV+32hjt92oW6lWwwLgVoR3tmisGubcll4IYHNWZ/DvgydpN3h6UMSM&#10;sJSN2PoazbnwpanVY3tNcvbT5BmMvuGB9aGBoC4tvKkP21B7EUqzw+S439a52XQfEP8AaDiP4gvJ&#10;zjaYsVIumeKISxd0k2kZOcUriN7zEMLAE4BHapw8eyIeavK1yk1zr0SSf8UbeSL32Cq8erfvFB0T&#10;VoyCchozxT1C52DSLvHzAjFSBlZYzsXFcsuqWBRgWuA3+0pFXo72F7GQpfWg2gbgzgGjULmuwIkU&#10;9805dvmHgZx61lx39m5IW8gJxg4YcVOksP2gnz1znqDQO5eyArnzADjpUY3FFzGSQepqEuuW+7kN&#10;zzR5o3kGFsZHSgVywM8/LTudhBo4Ea7mUDaO9RNIgfIkBB6UDHgpn7hxjigr8/OetNLD9z8pALdc&#10;U883Mo4wEFIBWblPkPXinAjevzY44qPB2EDH3hTsL9oCm2z8o70MCVGX52JJNP3gomGIHNQ5GZR5&#10;WAOvNGSAuAOvSkBMCwJ+ZqkDMFGJDmoAWJmwvAAzmlG3d70ASl5fKfDtn61NFNIIY9y1XB70v8bE&#10;qKYF7ePc56HPSnK43feOcVRz8p56DpinIw3AmbkjgYoA0A5/56uB3yak86XKYmcKGHINZwb5Bkml&#10;L43YycDpRcDcS7mFxAUMy4HJLE1bN9eYbM0ZXHBK1z0TMYJCxUYP51ZEgIQFRkCkBseb5kTmSDSX&#10;GOA0I/rVCbTvCtxGUvfhp4SnU55MCg/5/GoQ5C9Tj0pQ455f86OUUopmLeeB/hLcJMknwt0mIMhy&#10;yY4riNR+EXwqljma317XbQ7vleN8gH6HivXIxG1s7NLKcH7uetcj4x8XeEPD3hq3kvy880+fKs4z&#10;8zY9+1Jxb0RKjY8guvgvburmL48MxX7m+DHHbpXO3nwi+IUUcn2Tx1odyMHgqQa9m8B/EHQvEfi6&#10;DT/+Fe3Wmy+W7W5eXIkA+lei309zBqsiozjAORuODW95JJdRtaHxRdfD74v28LlvhoJ1Vjl4mzkV&#10;z3/CM+Kjr1gjeB9cjl3H5DCSR9etfe2myeL7zWba2sdG1KeWWXakcaFs5/pX0r4G+GN2q2N/4htt&#10;LiACu9sEBklPuT0HsKVSuoJNodODe5+evw2+DXxG1/V9DI8I31rZtNhrm5jIX3IHfFfoX4F+CPwl&#10;0DSNBuLvw7Bf38SKz3N3ggsP7qdAM17ys2h2GhQx22kaVDHHBhRGoAAH0ry/xJ4qRZb0DUrUAA7n&#10;Z8KorlnipVNIqyN9jt5b3ToLeGG2s7SJVTaFjGOB7CuV1fxBDbadc/8AEytQxH/LR8KPqTXzZ4o+&#10;IywTXcOntJdXOSN4+6DXzX4sm+LXiHUJ45/izrEEbsdtvblo157Eio9jKWrM5VL6I+mPGvxg+F+k&#10;TaoL/wCKdjc3axsfslkwkOfTjivkzxf+0b4xure9g0DwDplgplZVubn55MdiFHArzPVvhT8SHmeS&#10;KCyuHOTmS8BLfiR1/GuTn+GnxhijkJ+FUjBTyYp1P9a6oUoRV3qQ4yTMjXvGPxF1fV3m1X4q+L5c&#10;nO1LllT6BRgVy5nsnkmMsGouSeC8pJ/WjU9N1yy8Ry2d7oN1Bcg8xSdf5n+dUDFcCQD7K2c10Rkr&#10;aLQyaszo7a20i40DVPKULKq5+Y84qrbwaesy7zGyl8E571lxyXkdw5VipaPBA71Cwk+ckvnfk89a&#10;lgda8OiRiAKsRyQc7ulXYbrSPPu0PhyE7QuG3da4QvLn78vGOpp/mSlmKzMoHahAdxdf2PJCxXT1&#10;RdnzEHkVT06fUbF7yW1uDxKCqn0+lcytzdLG+LjHIwPWnrPPunkbUyzYGVHAoEeyWPjzT2tlg1T4&#10;eLPDtx5sYIZTXTWl94UufKksNR1ZQ3IAu2Uj2xXzut25uhuMIQpgqUHNPjubuCctHNIoLErsbGPy&#10;pNc3Qm2tz6v0PXPiRp2ozz6T8TvGduVz8rXbuh/BsivWtA+N/wAX7DI1PQdG1WJTzlCj4+or4j0z&#10;xfrdvZhZJxIAeNw5xXV2fjXSJZttzpcsWT/rAMg1jVoKWtjenJI/QbRP2hvCc10kep/BrxBZDcMy&#10;RkOv19a9U0r4gfAfWru2hj+JHh9JpEGIrrEZz6ZPH61+Z9rqHhe6iUxa9pbDb0O3P5VYS1tBM7RX&#10;c24t8piOCPyFYfVo27BzuL1eh+qF34d8H3mnM8UHheYGLjZtYHPuM1474i+FOk3M11JaZs5C5JUL&#10;lDXx1pOv/FDSADp3xf8AF8IP8DzMy/kcivQtH+NHxtsL4NqVpomq2wXBR4Srkf7wqfZyi7p3NIyu&#10;bXiH4c+NrALJD4cF5EgOfIc7h747153NaarbGTzfBGux4fkyKw/nX0N4Z+Onw3v7tItb8Da5pLZx&#10;5p+eP/EV79YXXwa13wfE1t4n+GV7E8OADLH5gz7HmqjVleziXpI/PZZkMnEu1dvOTzU4MYt9wgRk&#10;bhsnJFfXHif4S+CbwXUum6le2MzcgwncmfpXietfCz4o2Qlay+xajFnkRth/++TWqqRkQ4Hk1zp8&#10;E9tcI+hWTp5XO4DvXC3vg60aRmtxdRM7HBVuAa9IvLXxdYXVzDf+C/Etu6v/AMtYWA/PpTFupWkg&#10;BigCbORuGatcqLj7qdzxe60X4j2Mg+y67DdR4+7IMHHpVCHXPF9nraRXfh3U7cMwzu+ZD9K94Vi9&#10;1EuxF56E9R9aq31hpcxkSXTLOUYGSVHFHOkzFu7OHtPEzPbxALaOUA3KXAJrqrbXZXVBtRF8r5CV&#10;zXLar4R0SWd5bTS7iKUciSKQgE+4ziucvtM+IMFrZmCeORYmH7sr94D3pWT2KStvsetRMs8S+a0O&#10;xnzuVeaLmyU+Q8USKm3HH8VeNf8ACR6/bXcqXWgarBhQA4jJUetddpXirTpRFnX7Ztq9CcEfUU+V&#10;oLnSy2kjJOsUKs46LtrEudP1QysJbeVR6CuvstW0N7QeXrdukh/ixWkskMscjtLG5zy2MAipZJ5k&#10;ttqKPOVs5NtXLW+v4LuHfbzYDYGRXpATTNi50xc46VBPaaTIYz9nhHPHHSldDSOdv49G1DwdOl1Y&#10;ROZE4VhyK+ffFPhi6sbm5utPknktjktHjLR/4ivps6dF9qidJ0Y45A6Cq7WVu11cxTWSMrxkHNPm&#10;sPkufF6Mxd90mODuz3pA3zYxjLcGvb/GvgS7xNfaVYMyMGZ4UHP4AV4ncWuowyOJ9C1CIo5B8xCO&#10;a3i7q5hLR2Hg/MCEqTjMh2jPGKpozbJjuGBjvyKmVgfMwWOB6UwJsNuf91wB1pMDyxlMndxg0Dd5&#10;DEsOvrTsr8x9AKBDsy5K7lA29KYQ2GYxqCO+aDjeOM5oGTu+Y9OKAG4byncc5NJldi5Q8np6UMJf&#10;skhKBjuGMU1lYXFsd+CAMj1oAcQPMUNvyBxTHLeRcHHAIx7052/eP8q8rxmktYL251GCCKJ2LTAY&#10;A6UXCxf0HTbrUfF9pCkEmzzFMjegr6NEVlp3w7sIkhjTZAFAHBNZfhfR7XTPBJka1QzmIMx9Kw9f&#10;vLufWbrNyCqrhQDwKjWTK5bHOa3c3EuvwRQWM0u5wWVeuK9u8E2EMHgeCX+z44pLhRx3ULXm3hnT&#10;rs67BMzxMzPyzDjFe1w+QllCEyvl2+AvY+tRVfKrJDjHqYniS5CQSkXI2CJuewxXyx4mv5Lrxhcq&#10;JD5cUxVRnqe5r3Xx/f2dv8Nb39+ollcpGueST6V805kMzMQSS5PPeij3sKerGjcFm9Mc0mDti685&#10;q3HHIUnOFwRzmnbBsUbFPPFbEFUKfLLbuxFLE4XzB5Q5PX0qy0Y3r2APT1pzRxny3CgdvrQA6OW0&#10;8yMMzKN3PFdvpF/4QRoRNfBTsGGKdK4QxqdwMAGOhqIxZeQggVM48ysVF2PoLStR8AtNBjxJYkE/&#10;dZsfzrp4bnw42oq8V/pmwNhW84cevFfKnltsBEr5z0pypP8AanCy3IwAc7+9R7N9ypTfQ+3vD2ta&#10;ZaeJbGOPxDEUa4Xad3evoOWzsfEHw2vreSS1YizDIDyc47Gvyshu/EEV1D5ev6iGWQEfvCelfYnw&#10;S8eSTvZ2F1qKJfQDG12/1i/41otBc3c5HxboWo6F8Sr510qf7PLKVcEccdKZpd3djT4pYHuQ0c2X&#10;C9f0r6+8YaJpWvfDTUXSC2ab7ISMAZzXxfrcfjLRLnWobTwcssiXDeYshxlR3HrQtdR6M+iPCnjC&#10;2l0iGy1fSvNt2iCiVh8y+uc1c17wD4B1fS725027Ks+SAkmQD9K+MIfHuqJfr5/gGDi4w4RyCP0r&#10;6A8F+M9i6XcQatMcqpeF+CB3GO9Zpu+uhMH0OXv9P8Z+EvGkbxxXctoZcPG6nYy98e9aS+INFvDd&#10;mLUEt/NVd8bjnJ619NfbPh/4j8C/Zb6zsFMsOFYgcP657GvKNb+FNjDcXElrOSpBMU8TflmtZWKa&#10;Zy8Y8K6dod7O2p6IHlg3MXlUkZ+prwX4gDwne2tpc2usRfbFuSJAq8FfrWx4p8Ja9Y+MoRd3eszx&#10;CY5/enGO3HSuKmtXfWRE2mTIrSqAMc4rOzW5UYnOaHqMul+PreRCkkLMokDDII/+tXoni3RrS+8C&#10;2evafbRl1RGuIouA6+vHcVxninSFtRpuzT5E/wBGzz/ED3ra8B6ykFtd6fc6x/o86sqq4yAT1qJR&#10;15uoWtocpM1z5MMkGoXagwANEH+6apH+2OCb+V1Y8jPWu68Q6Pa2WorPFdSGCaUsD2ya5RmUM+Hj&#10;9ssM/lWkbMh6E0FzcJ9iIVwFmUsmew619d+APEss9h4ct7W6dozaqBgkFGHUGvjtWInjOxeD+h61&#10;6J8P9XXTPiTp2bhvs8tyA3+yx6Gm430GtWj9BLG5ne3XMkm8IM8mnSyyjUI8TSE7+5rE8M3IuNJ8&#10;9ZNwe1yDWg5c6oCFOfMPFcrja5rFroVNadNnmLCmWA3ZrMU2P9mws90qnYa0r6FZI8OrABulYFzb&#10;yMzRpExQp2NBdzOnuY3a/ESqdqkcHrXI/Y/EEst2UgYhrjnntXW2tnHFql2JCQWfgE11FvFpyrGD&#10;ErdyQelJu4kjD0O0ihEST2SiRgNo64ro7qxSa5Kx2aAiLJI4xWI1xC3xEMUKMF8xdhz0xXdpHMNG&#10;1YpGfPezwPyqUht2PPrix3W0oyxK53gdsV1vhwr/AMINGpIOyU4z1FZ1tDdJZ3AmVzI8rZ46VpWU&#10;axrtWQkGToKpJIG7nXCcjw9IFkXAiIK1w000kN/fssMnzMSpHf1rpgsn2KcndtC9BWI8tqNUdfsq&#10;s7NhQfQ9abEcXb61av4j1wGQoFkwu8Y3HvUsr7phIpYZOcGsvxdpF+GjmgijWMXSsNn8WfX6U60k&#10;kXS4FkjYsLcYpCtc0RcSCByJH4HNYWs3FzNocqJcMqhxkYPapzdWy30fn3AiQEk5Fc/rutaI2lXN&#10;vp6+bcO4ACjPHerjG7E9C/ZXFnHpDNcXkKokPVqyBLq2o+JrNLTTXFqJTukPcVa8PeFPE+q3FlLe&#10;RXcdmCMRAkbvUn2ruNXl8K+HdFii+2WrziDiNMZH+FacvUWpWtLTSrTSZHnWEFRlmfHauM8S+OIo&#10;7a8tLCZ03RlWkU/yrjNe8SavqGqx29ta3Lb59scUIJJz64ru/B3w2eeexvteupwpw4sxwzf7x7VU&#10;dNxWOG8L6F408ReL4I4rO++zvegz3EmcAZ55NfVun+H/AA54e8PaPb2WnwfaZIQJpiMsT35rrNLt&#10;9C03wbYxWOhWMKCHAEagE/lXP6pM0mq2LCY4E2SDz+tZOVnpsUo9zahljEFvvnBGznPWr8N7ZRvb&#10;gXJJweMdKw0a3kaN0icKUUFaivwkb25jYAsvJIqCzSub63bUQ32uQBsgccCq0kh/su8ka8XEfK+t&#10;UEudNHhe/Wa0WQkjZ7H61w2qahetqcVpazSF5nCqgOcA8c07CcitfxXup/FDS4hfStGJOQp4H5V1&#10;Xie/03Qfg6sEV3AbqW1IUA8r6k1oaZZaZo3gue7vLtPONqWBbqWNfO+t3mq6/wDHE29vLPKn27aS&#10;OQAT2+lXFJsykM8OaTfa98SRNN9qNsNTDSNng4PIz717l4tu9O07whpdrHDCANLEcca9BgYHFaVj&#10;pmnaB8JvCMcUSGUwM88hHLN1/SvM7u4TV/i7paEu+LoBhngc8UOa+4cUzvfg9pIPiC8vJLHL+aCG&#10;I6AnJr6S1a6VzPGtsqhbcBR9KzPCuj6ZYeFPDUawRrm0V5W9SRSamyv4ivtjHAOBWLldmlrGLZpd&#10;HV71mlwvYVdsl/4rS3URv88gz+BpIVnLv90Ddyc1qWS7dbupDH9zSpnB+gzTQrny98QZvtf7beoL&#10;kmKz09Ikx0DZ5rwX4xySP8WPC1osgzbaMhx7tzXtOmPeah8ePH1w9qD5/jG4IbH3VRq8F+J0xk/a&#10;w8ZlHRljt0UkHgbRzXXHREt62MLwJam7/ah8AxmNna3zI+RkDFfbl3vh8Cay/wC7+Wz+XJ9K+WPg&#10;ZBHJ8QfiJqRtMkXXkREj064r6C8ZXXk/D3UAL5wZBtUfXrUqXUynufOevSSXPxG04ebuM3iNFPtl&#10;sCv0w8J2Jsvgv8NbSPgf8IlAXwO5Svzd8NWb6j+1f4Es0Qup8TWvA5HDZNfp6olWK3iQKqW+lQIx&#10;+gxWdZ7F07t2Zyd2LQ3t4i4VxN8wp+MaYwD87KxdUlWL4028bSvslhzuA44FbcW14NQZXBCoe9Z3&#10;0NmQRhngAJPU1qWzwLpN4GPO3ismzMjfaRtGFc1Yj+bVFQBuc5pIQKFa/bgYLccVZ8kiRz5PO2ot&#10;oXUJAV6N0rdUJ/wj10+QWKDbntSbA5/bLwRGcbjmrCSMYoU8w49K0zD/AMU8X3Lt3c1y8t0V1792&#10;i7Q4BHrQMsXuEmhfYCd4zXVxskvgi3VwgJtGxke1cpcksUOFIYA4rbgF1L4bwiDiEgHpSHuYUBdY&#10;b3Cn5ZW59afLdXn9gMViUgEj3FMKXMENykg5LnGe+aVA4hjLRkK/agCfTjvsgS5Ld81KyH7XKAO/&#10;WpbRUAk2RADsM1ZSMLrCluhPX0pMCmkeZQzKML196WG4ux4hgVNOcoWxmrV4VSeFVmGC44pguYUv&#10;FMUOSIx26mkBoaiM6SGJ+YJnBPIrl40vpGLLPlEbmujtbLU7vUN9zfFU3cRg4pt9bC2vRGhXZt+b&#10;B6+lF7jOc8iNtTnYqSxA+Y9q2LWCNWhVoU4cc1Vf7gfcoA61btpomaP97wP1ppAXLwxrd24+T7mO&#10;KvaaYlhnIuY9zHgVlXQkfyWWM4FVGedHgZJ2BVhxSAp65Dct4xumwdu3qKt+HZtmpX6FhntxUOqT&#10;SDT4pGRizqOKboi51KdsfeShi6nT6m6vFbgbN4PIFYTwO0UzAgnZWxcGL7NIcDf0NZcsgS1UCcZP&#10;p2zSjoU3cxI4m+13OyDuck1d0u2xqGpObQ/KMk1fiBGnH5VJOcnHrV21IjhZdyjLc+9FhGR5M8us&#10;7vIJTzDS3ACLKinjbxWzcNGrsyBRkdBXP3Dq923zchelIChAp+2pgE/Mck1bvWc6RMBcqRswQRTI&#10;B+9uT5ZqQeWY7xTFks4yfSkyjEsvtcNtO0mSnnfLXa2RE2mvmPaphGOaoPHaHRZoxECfLGG9au6V&#10;uGnspdRtU9aLgZ7Mi6ncBYTgMcGqFwHluYlDMBv5rWmizcXTKRw/SqJDC5j4wfpRcLEkC7SF2nAA&#10;rUt8iWRgwA281TiUlyeOFNP82JUYGTnd6UxWFuAXmYhyBmiIALEuB96hi+zdtIGOKr+ZtkgJz1/O&#10;kxli7JNuRs6Dg1Jp27ZLtiU5ccmq8kgeCTMfBxUX2jyY2bb0iOADSbHYdrEsj6rbjzmAAx161iSR&#10;7oCDECaGmkmjnIQg+acZqa38zzHy/IWoepRf0yNlQAxPkjipbhHA1IHOPLNXNNliDupsi7E8Ul88&#10;AnnUIc7Tn2p20Fc5KyLfa9qRklpW3Ctm3i26uhaI/M4/Csyxdh4tvgYkHz/LXVNEd1tICpOKEhtm&#10;dqKoJXHk7soMe1YNnHDH4pYsFHPy8V010kpaI7enWsOWLOtREYAVh2oWgmbsjboTh8hk59qoBMRy&#10;ESNweKtxnMbLxgqKaw24yBSGyxZAmCffNkDH4UtxNEN6rCc9qgh3K1x6EdKhZ4zLLmPnPFXcljxj&#10;a5JySOaiJZplw/GfypxI25yMUzILcoygHqO9SNIGiG9jhzzUBO2af5WxtrUR0Fvjygc4rOu0lMkh&#10;SEHsRn1pgZS731mUgqdp6VojiSEliPmFMtLRo5r1mYk5B+lLdNCLmPLEfLSGJLceZr0Km2XaqgA4&#10;qC/hj+2WLrB82arkyssxhY7uccVFDcagfPSVSWU8HFOwI3Y3b7FCGIB2jijzEW8hYSkE9waoxGVx&#10;F8rDmq98+wqBy+OF9akGdBcFZNMhzKzZXmuNvQkcjKsJ3PMAvFdNpRml8OXbSIFw2MUx7NJfEGnl&#10;lTZHMKBHR6Iskfg3Tv3Qy0WWJqO8ffHcjecFD3rTlIj8OlVjAAgAGK5FJHNzOpmckE8euaroMjtB&#10;N5q/K2PNNbLOxB2ogwvWs+HzI1kGerccVbUS/IWX60kBoWpkd03uCMYqxdQgadKRFn5eeKphoxYO&#10;+GC445qUX5Gg3jNbhh5J/CjZiOUmUg3B2tjJpdNecXcgKjiUYPtTLi8tn0u7wRku34VDpM8bXUAE&#10;gZjLyuelJDOuuUaSFVWZlG0VbtI86VPnGUA5NQgD7WgYEDYOBTnfaGAzj0FWJkhYhxlRjtVS6E52&#10;7Y4SXjYjPoOtKJF2tk/rUU8u+1jWODLrxwfWm9RI4K4v7g63dpHaOVE+0gDhfWtdZALJTHIwcRcj&#10;60+ez8u8YvJGgc5xt6n61SuLnTbfRNTlWUPMIWyPSsrFNlrTpJGubhGfcRJn3rXkdisgZcYxg1x3&#10;hZruW71O6lcqss52r7V0V5I/9rWcXlygMeTiqSEmWAu6WIhVJwehqRUck4jfINEESx3MGZnJ3itm&#10;d7dY122oLbBk4pjRQjjuccx4+asfUZPK13SyLgD94K6hGzHhsAFRXH6/bu19bgMwZHypz1pIZvXJ&#10;V9EtHSNCPJyRn2qK1QN4bkkaPDKTWTZtcHTEV3kAUDjJrYjdTZsMrjH50k7iKUbFr2YhHwGGK2x5&#10;QituRuKdKqOIjpSlIgCG+biolc7ohgk54oAuk4LcdKZNcKtrAFBLZ6UrNiIHaeF5xUcHkP5riInB&#10;5qgJoZLl4QGt2yewqrdFo5YR5Zyxq2JHVvlKgD2qtP8APNGdxLF+vpQBZtXwVYBg2yrO2dmBaXgZ&#10;qa2S2+zjgZEdQSu4JAJxk0CHO8ItJFI+YrWYIIN7OgG5j3pJBK74Ep5apVjkR9rSgnAxzQkA+M3K&#10;lANqjPzcVHPDuVgW4yD1pZGZbiLnPzDirbL+75z9zigLC27zC0tYQxxt4NHkyG9lWVs85BNVUeRb&#10;hhu6H0rRiLvDNul5CnDUmCLCTwpCAEQqBzWZeXMhuImSLgtjAqqVuft7oFY8nbz1poLC5VX5bfxm&#10;mkFxZQfsStvBOckVNbASMy4BIIxzUNx5vkkLC2O9QRfaE2MshDBgeapCOp8nY9tiQqTEd/PWsKWA&#10;HVL58ZXJ5qzLdyPZxAy87QKWJZvsb70J+QkAVKQzJUE3km2Q5Dj8K1FuWEdwjiQkqAOelUIxi81I&#10;/Z2BJ9at2Kebqqq9mc54JoYE0bHepCkDHSrG4lM7jTbrbFqDoFGABxT1wbRj5fJApoBv/LMDBzUi&#10;uRHwo6daVB8hzjr6U3jc3yigBWlQRg7Tz1pQ6ukWIzgVQkmgTcWAx5nOavxMpijcIoBUY4oCwrcR&#10;ElcADrTYEjldiHU+lVb2fbHcxiUAEdcU7TWCrDtlLEH+dAFpY0E7ADHOKS4VE0qRiV3dhmlnkA1M&#10;YB5HPFV8pJqAjkZgoPOTQBHFtaLIAyD27VO7HyQDnr3qX7PFFbThZFII4OetV8t5ajysnPegCZXP&#10;lrgHA9aSYo1qOSPrVKZ5ULH7OeMVZi2y2K5TB9KAIgHAbgEYqVFTY7NIAMdKkkAW0gwOe4qC6G7S&#10;IVDhSSKYmDNb7owLqMnNK27yzt5OODWeYGSa3YtLkYx71qAgWsfPVaYjZ4wvTrUv8BG/jFQg/MKd&#10;1ZOMZrrOclUfvBz2qUA736cGo8YYcjNOB+7QBJgYOMUvz/J8oPNR5PHFPH3lz1zxTQEvPGM08bsn&#10;mm8Z6ipVHzLnPWmK5KufSpVzgGo8DA+bmgH5etAE+7p8opjcIx2ZPpR3Hy0mW8txjrQAwk4PTpSf&#10;wnmmMTtPyHrSqTgkjnNIYp6qAOpre03O+E4HWsQDLpz0zW5ZY22/s3rVRGdREPmTk9a0E+6AXrPt&#10;2DNBkYwKv5y0WMdTzSM2TDG4049TzUYOGPFPycDirRBFKB5Tcdq5O+zumOw/XFdc2TFjI6HtXO3a&#10;MbgHgcnipauVEwF+90HStG0OLyLg/wCtXH51WaMC4bnselS2u4ajbBhj/SF/nWFWNkaI+Fvj3EV/&#10;bl8SHZxLYwk++AK8j35kbnvwDXun7Q8Rj/a30WXYuZdLGPwFeFtGQiv9oyWbpjpXOlodENh+TtGX&#10;HSkBAWQiPtwaOCqgkdKQ5xjOPSnYojfBlGetN+XOR0p+A0jkE5Uc1AD87HeeG6UMC1CH3SELkcVc&#10;wnXJDYqrD/rFO4cCrGck9Bz1qoCYc4B9+tRNvAJ38Z/OpsEpjNNdfY8e9WIi+XfjtimN/qlPPDda&#10;kO3B+ftUfz+S+SAc+lIBOoBp4H3sGohvwvXk9acWfHMY4xTAcQvHvTlUeZyqjjrUOD5sZ5255q3g&#10;bPudqBEkeAwG0nAODWjb4+X5geaoR58zGeo4rTtlAaPnjPNMDUgA+UZHSrI/ipkYTeDuONtSYXcB&#10;wMmoGPUDGQg49al2jC5NIOPLGKmC8ZIppCHoOnpV1Q3kD5FPFVowPNA3HoavIP3bfWhlDYyMsNmc&#10;etXFAES5UdKjRP8AYUH1qcDhaQiM/dPFPGPLJHpQNozknincbemM0AIucuCtSAKZEO49aZz6jJqR&#10;d+WyV4HHtTAVf9c1SYXdkGkUfdBXv1FSKpHpx3oAAF/uU4fd4PHagj7gp6hfKPy9+KAI8GnDqeOl&#10;OOMdKTnyz8pNABkbyCn05p2eCdpNJgfuyVGcUYII+tACn/WxkNjjnij1NKB8x+T9aXALDJIFFgEA&#10;G49aZNny/lXNSsCHX6U7ERhORzQkBEQRZw9CaaQMj5u1PK/KcHIx0zQMbaQETDCNx2qHkxtwDzxU&#10;7g/Lz2pgA/u9elMCFs5X5aOcklDU7KpiIJqIcKVDnrxxQBCWh8xwYmBzwaaQMNgntUpCmVQVX8qU&#10;qxYHZ0ouBWORt5JphA3t8tTujCZSORxTSMOQIyPxpAQ4PlyjaOnWoykfknrVnI2nK9vWmHquIjQB&#10;UKgFsKabtyzDGDjpVkj94+TzTOTKvzfSmBV581gYmBHemn/WYA/SrOP9azOfvcHFNK9wnWiwFRic&#10;EFOo4NREMctvH5VobRuGQtRFR7UgKQVsjJBqTaPKA4IFThDvXk5prAgn1oArHbtBx3pPk8wjaM9q&#10;l2noSKaPvgnAwetAERRtwOztUew7AQwx6VbH+tBBPI6UENk/JwOlAFQK2wfOOtO2t5injpU+OZ8p&#10;6d6MD5OetAFbY+6Q47daVVYKP3h71aCnf+FNKjdgk80BYrnd5T5wflNEIb7JNgCpyqdAKMfIQF4+&#10;tAFchgBwCc0whsnDVaKjaOuaYQu3g9+9AFcqfKIKHrUZ4V+ccelXWH7sdagcMRjZgY60AZzrlZeM&#10;81XKDeOv4VoFW8tuBUDKQVIbtzQOxSdZMDEuRn06VSPDyfL35rWAyz/JxjrVWVAFzk89cUA0UG28&#10;/KeRVdkBU/McZ7VbYMYwPJ6GmbV2rljTRJmTxsZYsTYUDniqTBw8mIScdPetaXG98IwAHFVJQPs6&#10;tuHGaYzDud7RzBhhipOK6jwCZP8AhKgwByJDxWI8YazdixyQea6z4fxQHxaxNwFbc3GKEB6tcqTc&#10;Wrbh8w546VCifv3+UYqzdhjJAN3IZuBToApjPynORziptqA5IwVkzGBxwaeigZG0HLVb+Uxw5XkD&#10;tThsMajZ9KsBUjbbuDdV6VMqAW00hOAF71Pbqvmgk/KErE1u/gj051WT7ucgd6G7K4Gbqd2gsrlR&#10;fYbBC1xzCQyL+9bBbnmnSOZrkuzPu3Z69qkUDb06VndsoTByvPal55IANOPTk00A8dqQEiN97Ct1&#10;q0rJg/JziqgUbVO45BqyFJkiwp5WgETJg9ZOM9a0LdC0oJICqPWqaIc7SHwD1rD8a69pei/CDW7p&#10;7iJpBYsIos8ySEfL+ANDBux598W/GltpfhO6sbe4V72aIqqo3Kg9yK+RU+0XF3cXE9xcPJJMWO7t&#10;mtO7l1PUfEurahfXzyTz3rOxbkKv8KgdgBU6ruWJRboAAMYHatqcLamTl0IEQ77cfLz6VfRMXCHc&#10;oOOmKkjRd6gRZYDirAjc25OwferQggP+twCOKtxRDdC+8Z7inLFGHBMfJAzVr9z5SYTGKQxRghgY&#10;QOnIqUAmbBmAUDpjrUYIKAFBgVJhck5PTikNAQQeCCAabgZP1p/HPXOaOMk4pANIbeMOPyp207z8&#10;4p2BuAJpwACr8xoY0NKkRDAHB70m8/brfDKABzU/BVAVz601o4vKdghHI4pALgnzT5YPPBqMq/8A&#10;cqXaBEAMkYHenDIIO7PpmmFisUZpYzsPynketW2CeSgA7ClG3exKAE+lAAO7kDmi4WIBsErKEbca&#10;eARO24EccU4q/nuRjgcUuDhCW5ouFhwX5ZOFxtqM/wCqHX73SnkNyCxo7dfpRcLEZDeYcY6UYPmP&#10;uwBxjFSbRniQ5NIMDaGY4ouFgIbyuo4FN48s80/gr060mBtJCjNAERAyOaZ3PFTH7zfLTCPai4Fd&#10;wMn6VRVTJ4j0JBj59WiUce9X5PuN8x6U/RIfN+L/AMN4wv3vEMWRj/aoSuNK5+kXhu2EHwE+BcQG&#10;Avh1M47cVry/NcQnywOeoq9aQongz4ewFABH4dh59Plpjr+8jxGuBmoit2yZKxXRPmPyjgDn1q/G&#10;oz93t1qNVGQdpzn1q/EoKk4wQOlWybDo1PmD5ep4q2q8N+7bP1psa/MeOO1W1A6ZNCGCqPk+UdKs&#10;qBgjdTFB3D5f1q0oHmLlQOabE2OUHIwe1WVB3E7DnFNULnknGOKsIpxzinYklj5AzVlVPJB6GmIB&#10;jp3q0oOBxSuMeoXzEwgwRVpQAwGe9RxKNwGO+atBcTfdP40yWSLn0qccKRkc1GM7uvanjO85phYl&#10;GMA1IpADc81HxnnpSjG08UCZIB+8bqRingDy8ZHX0qJdwjTBI5P40ufnYFBxQInHQUbSSfk70xMb&#10;j9KnGd6/zoGhRnipR93g0wZ45p3fpimMfxkVJ+NNFL6UMTHfxGnYGx+nakHal4w3FIBpJ3r8nFTp&#10;9xuKhx8yZ5qZOp4oET8fY5iQP9SxJr8w/i/cCf8Aa316QjcE1dlH51+md9Js8I6/Jx8mjTH8hX5W&#10;+Jp2uv2gtfnYA58SXBGenDcUSZKetj0bwgqreWasQcRrXrDwv9kG6TqMj3rzHwiiGSEtuB/iJr1a&#10;Nk+wQgsTwealam3Q56a3Xc5MfG09awXiUeerY+/kYH9a7OVWYYITGTWVJCu6UGIfM3BoaHY54qMR&#10;bY8DHrTxgYyDnPFarwRYT96Vwp4xWY6ETOQxIB4pCJRJJ8g8wDAqZJJMx4u3681SAJBOw5xzTlxs&#10;6jrSQXNYXFwJX23NwMjpuPNSrf3QIDLFgf3lzmsncQ/WlDeoFUtBGw1xbsPn8L+G5f8AetlzWdda&#10;X4HvoJ1u/g94RYbeWECAn8qYGO6PkcVZikGCS/OaUry6sFocNf8Aw1+C9zvY+BprVnBw0DgY964m&#10;9+DHgeSaQ2fxz8Z2pzwrfMPpXvCyLlxwSatwtvByEBxzgCmm0DVz5mPwV8QRtIbH9qTUtw6CRDg1&#10;gXnw6+P9pPKLbxJo1+qtwd5UkfQ19hLkBQJGBB6g9KnWe46Nd7sd/Snzt7iirO58N3OmfHbTow15&#10;8D9VnjA5aBS38qyH8T63DDPHP8A/GsZ3YbNq/wDhX6Ab7hkYrcIPTeuRUTx2xjDTaN4amOeQ1qnN&#10;VGae6HNyurHwdD4t8OtpMCXdrrlmyt8yTWxGfxNbFr4l8AS7VXxtZZZcYYgV9fX+gfDm/Di8+EPh&#10;bLfeK2yDNcVqPwr+AtxBcEeDJIGZT89u20qT3pc8bdhX1PEEn0UxK8fiXTJRjI/erQ8luYQ0d9ES&#10;SPkByD+NdVffAzws97K2n/tHeMbcFztjlGQKyJfgt8Q7e2kNh+0xHMApwk6HmrjytX5hKbvsZxy0&#10;LOHQnI709S3nqNo2461j3XgL9pC0aTyrHRb2NSSDFJyR9K5y6m+LWnuwvv2cvF77CQ5igc5x9M0a&#10;PZ3NZK2rO2lkt1lfG9jnkjtUsW0xs2w5xyK87h8YvFdN9q/Zw8cIMfNutn/wrRg8Z+EpJn3aDrFh&#10;weJY+P1p+zlvYhNM7jK9Rux700kb8bx1rnLbxN4RkmMb+KrHn7rEgVuRz6VNZ7ovEWkMwI2/vl6U&#10;rMp7kzf68fSnZGD+75FKTabFH2uyzs6rIDSooMOReEjBLEDNSJkR4Y/J35oB+cgNJ+JpzhtiEHjJ&#10;waYm7z/9WenakBOskqtgwIeOvp+NNlcSWxTaQAeKTDlSSD1qI7hIfkGMdaBki7hbrxHwMDgVHMkT&#10;QRkx2LEdvKFTICVU7M4ph4cmncVkUZLHTJII91jZnngbAMVn3HhzwzLOjPZzocdY3I/rXQADcv1q&#10;T5sgFxzRcLHEP4Y02O8uDaa9eoT13Nmo20DxAlm7w+K1kAbgFa7kqpU5yc+lWFJFmi7jtXoKV2Ll&#10;PLDB4yS7VP7FWUMD8wbGMUqy+KULj/hGpXOcfSvUV2GdyzJ07Cpd9mbfA0uIAnlsdadwUTyY3mui&#10;Y+b4R1ADuRzUqajaAYeC7QZ/iWvUgLYwODpdseepAqlNYeHpY5PMsIFYnqEFF7hynFQX9k+1BrFm&#10;MnguwGPzrRNzbiKZfNsi20fMsgOas3HhfwlPu82yI44MbYP6Vlf8IloqzlIdc1mAEHDiUt/OkCLS&#10;3Cgx4aLp2NTCaMhm88ZrKHhzUIi5X4iTTncQFZMY9KryWXiGITr9nOAOooHY6SAho7gmUdOKjVl+&#10;1yYHIbFc4knieErnQpJVUdutQ/2xKt5N5/grV4+fvhCQadgsdfnJK73VT944qRBDtVVvGYjrxXL/&#10;ANsQny8wyqCOAyYqZdSszsIurbOem4CiwWOiG4zkAfSpAVBkBxurDF/CQWSe2HHPzCpxc2+3d5ik&#10;7c5z1osI1AW3fdqReC54zis4XW6wQiE5Ldam86Mpbk3hHy88dKALOT3NLnnpVRJozcQkkGMscHNS&#10;7ybqYrbKEx8vPJoAsqRk9amDHbVZAcodpy1SdCQSAeKLAWd3IpwYYbr1FVzxjJpm8hDyM54p3A24&#10;2Pkj5sdPyr4n+LdxLd/tgeIIGkaSC1to0jQN8owMt+vWvsWGVtt0pjyRbMQSe/avmB/C/iTUv2hN&#10;bEngS+nubrXpDHCjZJy3B45xWtONxqNyp8LbfUj8cvhlcwWDgmeUBRxhR3NfffhrwX4y8QeK9NMX&#10;he5jtvOw9xKCEAzzz3rY+A/wGvre88Pax4jsBboiB0shw8g6gN6KPTvX3DJNomm+H0gtbHTIY44N&#10;v7tQAAPpTxGIgo2jqykraHFeF/Cfg3w14Qtlj06xmvDbDzrmRRuY+g9AKz9b11c3GdRhRFz/ABdq&#10;4bxz4ytor65Q69FFEud538tXyx4s8Y6teyXcNnJdrEzFTJuIJHtXm8rqO7G52PUPHXxCtoXvbSyv&#10;vMlAw7KchT6fWvnXVdX8S391MZtRu1Rn4UORn61QVZDcMZSWOcgtySakRCJCSvfrXXCCiRzFeOLY&#10;YtsKFs8sRzV6MT+bksOnapVUHbwKnVVyM5q7k2FQzbox9rusbufnNbdvLGlvd8SMMAEFicZrJQEZ&#10;ypqxEU+yakQ3P2iPIP1oa02Jbfc+SfjilnH8dvD0kePNawBcd8E8Zry5BH+7DFQdmTxXd/GGRpv2&#10;yPEKGddsVnbIo7DAz/WuDd8OSbYFgQAo70JuwS1ZI0VqwjVLZWc9QKrpDbedcJPZlW/hYdFrrdD0&#10;LVrjQ/Gl1bxK80NluC5+7muFee+j13UVmijO25YSpkfzqkS1Y0Da2RdTuRlxzg1C9lbZYCUjcflF&#10;Sw7GnV40mWNj0PrWt5cRgg3TkkDr6U7iWpgrZREybZSQF5oSxiawvyHOVcDNbLJbFH2XTqFPQd6Y&#10;PlaUIuOBznrS5mMwPsF39skXyQRsyGqtJbXyxuTayEA9RXVMZtlviU984qNmURDABBNNSCxywhn8&#10;lD9jf5jxkVGyTAnMDdPSupYk78rGRjgAYoSO1+zqWQNz0o5iUcqjTrIjLLcqwPBViDW7aa94tt2g&#10;8rxlqAAccNhgcduQautDZFGYWSdOBVWW3tmRx9nC5GARUt+QNHruj+I9Su/DWmST6NaEKoDOD3/+&#10;vW9Dqdo2qMZbWFEVRuDHNeWeG8Q6Pq9vOkrJ5mVA9a2JoneJz5EgJXghu3anCKKUmejSQaNcTBxF&#10;p5BPbFPjsmil3Wja3EQ2d9tdMmP++cV4+7a9bl3h1SbjnaWJBqza+MNWhhuUl0ScMpwzAnFX7JSK&#10;VTlPpLRvHXxt0ixsls/irqE8COP3F9mQAemTz+te4eG/jsVn0uHxB8JpkPyiS7snyv1Kn+lfD1h4&#10;y0khUurOQbmHzCuj/wCEg8C/2dI76rBsO0Elc7d1c9Wm9rBGas9T9NNJ8bfAfxDavajxj4BmeS3w&#10;YL9EV+e3zd/xrntc+Enwx1OC/l03UPsMzksr2kwePP8Aujivz/sbO2u9XiXT9D1CR/IL+Zasc465&#10;+XpXV6P4h+I2gyPLp3xf8fQyCY7oLveyfk3GKzVBrVMuE2/kez6/8HvizZTM2nx6fqUOf4ZNsmPo&#10;f8a8n1LTfGGn6jNb6l4C8SWsikjMsLbT/wAC6frXsHh347+OYLGxi1zwHp2oR7wDcWp2Pj1I6Gvo&#10;LQ/iH8AfENjZWt54k8NpNLFj7PqluFIJ7biMfrS55Ra5kbRcLnwlbzyGxuUdYlYdcsAakDuLWMAQ&#10;sBnMhPXPavu7V/hX8FtStbma18OxQySJlZrCf5T74GRXifiT4J+MLeG4fRtZhvI9+Vglfa49s9Kp&#10;VYydtga0PnBrOzlebzNEsHDo2SyAiuMuvB/ha4XVNuj3lrcK5KyQNtz+HSvWdb8O/EjTrl4r74c6&#10;zF5Z5BU7ePRuhrl2u7oXqK+m7ZVwME4/Onf5kSpvc8il8O+KbUTm28cXE4RjiOReTjtmprLxD4is&#10;0lj1HS9QCJIAMIT09xXrgcJKrskDhyNyDBqO4g0eZyH0O1CtH/EgxQ5EKLuYek+KfDNyYkPiuRLh&#10;hhI5IsZ/Guvt57GSGXGrW+dw6NXIr4b0o3z3MXh20jkCtsdMVzV9pfi221eOazNzJlz5iB8U1Z7D&#10;s+p7QkaYGy9XG3JNLtizKS6u23qB0rxy38Qa/BcpFeaJrEWEO4NEcED3rsdI8R6NNFCqXCKWOGZu&#10;v5UnBg3Y7OMzrbRlQN4ckZ5AH0rM1TS/DeoW8outE0osY8ZEQBz9auIwkCPFqSkdgKsGKbMh+zjA&#10;YdPWoTe1xLR3PF9X+HXh97a+e0vryCUHO0HK/lXj+ueGfF2mi4eTRLua33f6+BCQB7jqK+ypTMMD&#10;YoIQcY61DyYGR7GyKshDB1yB+FaxqW8wlqfBgZ8FTLKATzkU4OPMk3Oeny19k6h4U8B39vqD/wDC&#10;E6XDODzLCAob8Olebat8NbYwSmy8SLE7NwH5XPp7VqppmTgzwaPBA/erwDzTlIEbHepKk5rotb8J&#10;+N9Nmfz/AApfPFniW3BdSPwrlXjuI5GV4Z0zjIYEfzq2JJstZ+XAlFI2A6EuetV3aELGUL5yMjPB&#10;pXbIANq27HWpFYdHHLNqyooY5cAYr3TwT4ctrXTZb27nVXaDKKw5rmfA2h/LJf3Fm5IGY1I4HvXo&#10;s93cPNMNwWKMbVUUru5pFDNUvJV0e6RLkEeZge9clp+na5qfj+0sbXTrqa4lnG1FHamXUs03jBbc&#10;O5Uox4PcdK+r/gD4adbiTUp9ORrl2YtIy/6tAeAPc0nLlV7l2Ob034dfEu28OW88vw8uzBHbAkq/&#10;P5Zrm9RkvodWv4J9NmjePsRjpX3nqGrSjTJ7b7LHAqcL6Nivhz9orUbOwk0G4tltY7u8tZU2J1PG&#10;NxFYRqtysXZcp8r+OtT+3fEdYlvAYbZWQYPy5zzXIR/6sfL8oBxTIihuLguzlmYnJ7k9al3ABcIM&#10;E8AV0pWOYkAbyF+Y43ck0pzuQc1HkNMqtvVBz0p6HJlO3A7cUwHYTnLEAdqYWXy5B6EYpM/PFjJz&#10;ntTOArAzjcM9BQBKSDCp3HHejEeJAFPQVXMjCGPO0gk4NPiW9kkJisHY5xxRcTRISu+MAHOaRnjG&#10;4ebg45ArUtNF8TXEuV0mdfm+8/ArqLPwjIShudfiU8nA71PMi1Bs87BC3EbAu52nNbGjtrtrr2mX&#10;1obxZI7rcMZGa9JtNB8Pw3Ch42ck8k1dnisIo9sWi26r0AFL2iKjT7n058LfGa3PhjRBPebJlCrL&#10;EzdD/wDXr0Px54bsNW8L2uoWOn25mFofNVBywr4e0q7vbLxdLc28rBQ6+YgPDD/61fXPw/8AF9vc&#10;6Np8baom/wAkBlY9altPYmL5XqfJfiHQTYeKtaMvhpHikuSclcbW96xIZrhLyw8iVYxGfuqP8K+5&#10;/HPhjTdT8K3N7aafC5MB+0Io5B7MK+RNX0Saw8QXTDTZchzgHoRWDv1Nopbm54d8SSwXX75p9pYB&#10;mU/rivpXwh41sTY21vd3IlhYja5OeP8AGvi+3a1Goas8kZULCcD3NaWi6neQx22HnI+3YRRyZMng&#10;AVfNJsUoX2PuTxJ4f0HWNLjuLHVdP8xoMorYIb2PpXgWs+CNdi1a6mbwewEZJygyOPSn2niDxXpm&#10;p+ETd2OoabHfRBrMySZWYDrwc4NexaX4qluNPtfOfT7hTFhww6itI1GiOa2h8j+JbG5utPa3n06Z&#10;JIwRE5TGPrXh99pOtWl3cFrViRNlHQ1+mF7pvg7UrSUf8IppyFgcFcdTXm+sfDbS5YdQaPUZVYRk&#10;+W4yD9K2vF7aA7NHyvps/wDavwI8SWE08Zv7eaCSBWbBYIclfxHFZuuXvhi7tjFb/s0Jp96lvEkl&#10;wl8xAKDBbZ0ya9Jv/BlzYeLppo9Fu0ZZzlkY4Irh9e0+6PiCOaO3kjLKQ6kYDVna+oct0cWqoCgZ&#10;juxgn6VPCQjF9xx5gNQNbaqLmbfZPtEnFRGVBe20ckUoOSAccVXQSVj7d+FGuvcfDDSIDLEZY4wp&#10;Oeor6H0u1tPtN3NKIf8AVAgE+tfnp8KtbNl8VJrSTUJAv2pDHk8MD1FfeGjzW076aTqMqqUUg8kV&#10;zVla6KpKxH4kPkq7x2qbXB21n6BBPPomrSSryrce1VfiDd3I/s+3isnAIAjYe1bvgAs2kSpcI6u2&#10;nnJI4PHFZRdomslqclexqPGyIxYDzO1XorO6Hiez2zsYnT581Lr6XcGoXk8WiPMRqSg/7uetdpDH&#10;azeHreRbZ0xaRnp3xV2Fc4OLT1T4poV+4Dnnsa7w3NlBp/zyxNJj5feqM8Tqs7fZV5YYas+a2Nxf&#10;2bMrKqDgZxVEkiyT3GoTn7FFFGG496guY7qKRXhZGYHkcVsW0Tr53mWkgiEf3gDXMarqekW+sTNc&#10;azp0arnYjyAY9zUsZ1lhLjw1c/arJQZQNvPIqtc2mnt9jnt5CZUzkEeteQ6n4+8IW4lSPV7m7lVj&#10;hYVyB7Z6VysvxE8cXcVxb6L8IbnzWOBLIpOPfAFNQk+g7o9j1UXI0S+jne3SLOcu2PyzXkep6/ZW&#10;moXSJA0wj6bBmmabovxX1ueZ9d8aXUEaNnyoyVH0xXbRaF4QstH2O0E0hxvaUZ5H1rVU0iOZnkFy&#10;/jjXL62Fv4cvYbQvjzCpUY+prvfD+gaLpdjLc3NxA8scG55JCMCtnWfE3g7TfDKxPrtkZPKxFbwI&#10;Mj64rxO/1zxLq+p6ja6fpWpyiaXkJnaoHTJp3JtY9H1r4jarbaVcWmk2ligBZftBGcD/AGRXn+ma&#10;X8RPEviW7kRNSaNp8z3c+doz6Z/pXV+EvAc8uq6LJrN84QybvJHU4r6OtxpFt4UtrPTdJtoI0g2g&#10;xrycetTJ29Skjm/AfgvwxosmnSyW1rdX7pzLKAVT6ZrtNRuIV8QQIjs258Eg8Csu1uHEojk1FRjP&#10;J6/nUFwyi+idWHE4wetZ8zZStY32mnGlxJ84GeM1FJACLMtFkYzn1pZ5AdP08FlLELg4rQmWUeH7&#10;eUthFi6kUrjSKCXFtBI/7pQMjBrP1fULKW1nw4X5BjH61n30sP2Jy18OX4NcRqt1NLNbWlhZzSyS&#10;OA7DoooQmX7rWGNtbWVl4dluLh2I354Wuo0TTLSy0aTU9SvovOWEu5YdO+BUvh/SLSw8Ltd3Mdv5&#10;og3yyycY9hmvLfHPia8vLl7CyeQxeft+Tq5/CrSIvcyvGvifW9U8XSQW7SiATGOCJPTpk/Wu++Gf&#10;hx7CCa8udLVrmUg/P1UGpPh34QENh/aGpaar3UqAwI4zsB74r0zUnh07Q5pnu48hSVApN22H01OR&#10;+JOqW0WlWUAnAYWmWUH7ua5X4ZadcTeOIrt7JsNc7l47Vz+rNJqvjqMySSN516oVc9u1fQ/h7TE0&#10;34aaesduPPaFOccgGpS5VqXe56XFK5+xQedhVh60Wdv5up6nkrhY2+bNYlo7mZTvYnaPzrWvZbuz&#10;8Da3Klopd4RtIb161FgZWgUrcXKEsf3zDPpUWsXi2Pwt8d3pZNkPhu4AJ65ZcCqnhu9FzcuuwOyq&#10;2a4/4v3Utv8AAvw/Z7yral4kWPaO6ryaet0hLRnk/h2SCz+FXjDUXCK7W88jO38O4k/rXyD4s1CV&#10;/Gfjy5SB/wB9O2WPUg19U+LprK1/ZX1u2Fxh3sYN/tjFfHutyPJomptt5e/iRBjpk4rsbtbUlzWx&#10;9JfAaykHw9tC0eA0jyE46k810PxKuZjLosCnA3yMfwrpPhxax2Xwa8MMtqgI8OxnA7FhzXm3xEv1&#10;HipgUQ4t2C/jUxfvIxXmdR+znpq3f7TviK/NuWWwsWYMR0YnFfcVxM2NTYz4BkPA74r5y/Zk0xIP&#10;g78VdRYKGu9TCBiOgHpX0LMqi1vGMisBG2RWVazehvTSTOH1KeD/AISfTZpLhMLMQSR1zXQRTWK6&#10;W4ikyXi6/WsCeziuLK4yDxOTknGKv2lvPHpCZh3ALhW9BWdhp6m1piL5V7vVcA561mpdwxePdVVn&#10;42/LjnFWo/M/4R7Ugkhzs4+tZ2mW8arfyTJukLnBbmgpI0y5eQsVOTJW5k/8I0ACeAMc1gqT5sA5&#10;x5npXQNsWLTQ2ACVJ96TEDsy+E+VfHlHrXDaekkviLVS74XzztJFdzrM0TaTZRwpGM2/IH0rkrLC&#10;Q3GUyfMNERluRUScZuOApxk10GiMradJnICE8CuXuo5JNNLBXyriui8PMTa6p+7HyqKJCMbxJJcm&#10;W1MPLfa1wPbPNXTJbN4dhB2jZCuR6HvW5qFpDLYOy2qlgM5HY1zDwzfZLkfZpB9e9StgiaVoYWgb&#10;GRwPmxU125XR5zlcj7uTXK2l1fHxba2sYctg4wvArTuIr95ZvNuHG1sbQaCgtF1CfUY9wwndia6q&#10;0i06OyuQbRXkxgNisTTY5ftcyNdKE8v5RnrWzE4jLB0GN55pMBonuVuSuGwJPWobkGXWVHmsQE5y&#10;aSZw+qFguBuHSq7vjU2bcVBI/GhAhk9uNqKz4Uiq8EafaXAUYU8VaumLW8gEh+7xzVO2YKHBznPW&#10;gbNQyf6OE8roOtZc5UXFvuLYMo6VqqA1qzCJiR1OKzrtc3MOIs8jikhlm+S0Ph6zOxT+57mqmk7U&#10;F6GjwMfKaV42eFAd/C8CpIo7gQx/6Pn5x9aoQ/UQ66ejC4YMyksfSub3XMlvHsmZj53JNdJeFTHc&#10;CQHiDpWVYiItbbUwpnOCaQpGnFvS0tldoxiIZyatoYSxbaxPaqU9vK3iG1UhgoK55rWkWNYrcLGu&#10;BHyaGUZt5IBGCGKgL6Vzayu9+4wS2454ro7kZtnJYeorDTyjfXcm1R2zSktALltn9+CBkjjiqzea&#10;dTdTxh+TUgJS0upt4UKhIJ71iwXrSavIx2nMhww9qgdjqokHmICucLVqMBFnw4HPbtWXDNmJMycn&#10;qa0YShjk+9ux1oQWFcn7PcDHJXOfpWJ5jEylpBkMcVtFTtueP+WZ7dK52XBW4Csc7jmh6D3Nawcv&#10;cXC4zhKx9UaZNThI3Y8w9qs6S5ie+JmwSKbfFpE3GNM+bxU30HYtWz3D2NsWLkGPgVUmlk+3EeXg&#10;K3FLY3cLa9FapG/mJGOMVav4G/taL5ACRyMUINhrSHy7bCk9M1HebWEaY6x9qtQW8/8AZtzIbI7F&#10;HytVaIK93KvmHOfSiwFKBNsXQEhjVpABM+E5NKY2XU1U4xn86meMi5j2kD5T1pWHcvWTSL5h8le/&#10;NUtRdVS9cNl9hwTUsZdbLiQkk81j6k7ixvGLDPlnb7VT2EtzPtXJkmkV8sGOa3rO8Y2Mm6Q8Nxms&#10;TToSNFjY7sszbjWtFB+4HA5PWpQM6GHdLptyROgGzgmsK5R0kmzICd/51qW7IumuNxBrE1BnW4iI&#10;UtmT5uapsEXoSRawseMjvSy7i4Y3ACqvNLBhtEvCQMhV24NRsGayuI9v3l/KkgLWmeXcXt8qOSEG&#10;GYdqZqMKwvgXWWMncVHorJaT6yNo3Skcmm6xI0kumZ4y9MBluksgUbe9aTQn7HsaMcCorUrHHbBW&#10;BGBmr9y65X94o4HSlcCtGg+zSgxjgdTVSUEKdrmruQQo8zqtVJMmdsBaNwKaPJ55DRnk8c1i6lI4&#10;1S2ZuBuGa2JQ+DyckVi3cUrKN2G+bmgaZp6c0BuiyxdU4yOtPliQardMYl5PaoLVlS3XCgDaMHFW&#10;2IdhknJIxQDIPOjS6hUgLlhgYrH1Xf8A27G4YYVR39a37q2YQxM0GcKDkVzVyCby24bmXBzSYI6L&#10;R3X+zEQn7wNa8SOJGXd/HkGsG2IjvLbLqqmIc+ldTaPbyWrsLiNip4ANNCIp5btljQ5ChcVnCILd&#10;SPjAH61uTR5RuO3NUpAotVyOB3zVWAgDxMu7yxx1q8HtX0Li4UvnlRWfjcVxF1FPhjZZZvlG40hl&#10;a+eQpaxCUAbOgqxZI/8AZNyjgbQO/eqrLnxAc5+8Me1axAWKIkqBjtQwMNrDT21O7jTA3dB70tlo&#10;722vXk7q4VBkHPWp38xNWkmAbIcEYrY+1PPZQxnbkrRcCJJUaZ2Vwc8c1UmklF0RurTW2SKFSV5J&#10;6ism83C9QAjJahCJIwxjcFj0PPpU8KqvnsZeewp1tHH9k3iTJK8mrIRP7PY7TnPXNHQOpjX53W3J&#10;OCeM1yl3ptxPdSBbPCkgk561010zNqkiZyqkUlxK8dmrCI/8e7YxQgepl6dZvFPdFZMCMKCMcCuh&#10;zasRmCMkAc45rkvD+rtL4m1a0u9LjQNM3ltu61u3Uk0V5A39nMUeXAA7CgEaKbf7ThwoPPFXZmU7&#10;m8hOMCufimmGrzKbYhSoKc1otNmA44GKBlseYY9wHcdaztUjDwxsWDbSPxrStfn05yW+lNnjVrCd&#10;TjOOKLAc7bx3klw4VwF288VaEN0Hcb3+Q9PWpYSIbOWM5yzHnuKkikbzDhzUJAmWEVv7Jw0WD7io&#10;12/L8i9eKn8xnimUoBkelNiRzn90evWrsBUu5LhDCEtyxZgCK1oYBHpqqMZaMM341WmikcMQ4G3k&#10;5q1bM50xwxOQpANCWoFc+X5gyOS1MKN9ocAkHNZep3Dx2F2ygbklByatWupWEmheaSgcwgH2NJtX&#10;Cxr25AjuFEZJK9fSm4Y292Sg4NVLecnTdSkQqSIyRV+zE7/D55pY1+eRgreuKYMy4mH2qYqc4JxV&#10;+1iMt6GdZW9qzo0kWRPvAmQ547Vv27yJDapGql3cDgetAENxbRvdW2CVC9TUT8JEDKvy1r6jJBbx&#10;WEcjpueLLfWubllQ3EQD55POaAsS/emlHlDnoasKsixOMHFU0M3BCE89a0y7/YSWiOfL4AoYkUN8&#10;aXDMTJ19elWdkDi3le3biqSfvJp1MQA3cZq+JFTSZ0OwnbhaBojkkg2yhbIYxVIqWfhuhzgVMqHy&#10;1O45PUYqWNQJF55zQhNDbKO2l1CRDasSrDvXQTx26aeQIyPkH4Vn2aW8esCTaQT973q3dSBzOd6h&#10;QvPNFxM5+cAanHtXORyPWrVr9oXV7RliXO7pWXcm8/tKLYMnfz9KuQSzCaPdAwIPrRe4y3qhUaxa&#10;FkILOuassB5cQCgfuxzVHUH321sdwLBhVpSP7LtCzkERihASEnykXaB6mm4AVvn70nzlVxEenNNJ&#10;HlP8p6etFwI7i2ilsZSYF+Xk1HC7CxC7H44GRWlYRPLDcAxkjdwScVVu1ki1ORTtChgBgUbgUZAj&#10;SDcee1XbOGMbypOWU1UIH2uQGMEnGK17ZreK0mYqd5XgGmBThEh1aYPGeJeDio9Vj+4YmIYqM471&#10;egkha+nDeUTv9elLPLpo1SyV7heZBjii4GXai8WONZDKcLwD2q9AjPPfDjIXgetbUq2jNBsC4MA7&#10;dKxYW26/qiq5+8AD60WC5BMsmSDEpznv0q3Z20n2UvnI7ipmji+1oRubPU+lWkkKRSrt9OKYFSaN&#10;hHKSg4HFYV/Kg06yJmAJk4/CuimbeJgcf6uuTvxmGHco2iQihu4jXh8+bTrSTYMCPiqNy92lpMWj&#10;ICPhRjrWlpLN/YboSpxgj6VZvo4JbVQQgVcc+tFgLw/3aXndw+M9KQYw1Jkecp712HMTjocoTzzT&#10;sfN047U1CN3K9qfuG4/KetADxjjmnIBvI5pgC56fhTskDgDOelVYCyBgLgGnqRtz71EhbYDtFPHU&#10;nFBLHfN5nU1Oik7PpUP8PSnJ1+8aY7lhCu7v3zUb8c7e9OA/d/e/Cmt0OfxpMZChPnNlhg+tObHm&#10;HDCkKr5fU1GScjAFAFmIZnj7etbUAISIgDhvWsWIrmPjmtSDf9oj+dhg8iiIzqLQnzY+DyOla46j&#10;A4rHtht+znOeK2Bt+XHcVTRDHj7w5p+PekA+UZpCSM/LTMwPQiqE8akHgc9Oauk5Q8dqquCSw3NU&#10;spGJNFIJ2xANoPJ71DFGxu7NSDk3Kn9a3DtwMqOFqKGMHU7UlRxJnNZzjdFJnxX+0zCV+Ovwvk8o&#10;fPp7DPrgCvnMhyhOcqw6elfUv7USAeP/AIFuFA3W9xk/SvlzdmxH7s5zwawv7p0UXdEYHyj5aDtw&#10;h2ngGkAfYec04g7e9I0IWcGNwqYJ61COrDYasHHmtgAetMAHmk7AakCVD8qDd25FWV2+Xj3quoX5&#10;COT3qyNuG4OfWqiJjxjn2poKmdsjPHFHO1uaiGdxOBmqETN5Jj4jGRVfrsynP1p2eDk0hPy5xSAR&#10;i2VAiGKYQQMFhmnFvkIyc44pv8A+YmmBIo6fKPepQMhQZB+VRJ90kLU0fRjs60AWkC5jyOnStS3B&#10;KL8owXrPiA2R4bq3NakCDAxcA4HrTEacWw+WAgwKsKATnyR1qtEAAgU/xVeUEHPtSQ7jCDvjyp61&#10;MNxZCHpyjjnPWnIp3Nhc+gqiSxGoyhCjpzVpNo3ZjOM1DGG8k5UDnpVtE4J2jpUtFbolGdq8duKU&#10;A7WNOAHSl7yAIe1IBuM4+Ue9OC9vLFLg9x+NPGM9aAAKuYyYx0pwUAdeppwB2dacFwzZGeKLAOUP&#10;5gIROnU0AAvzkc+tOG7HQgfWl+Ta42ZNUA/AyBt7daaOswAAyeKUA4X5qcwoAiQN5h5qZQuwjaOt&#10;MA+VevepAFyTnnFAAwTyyD6cVFggNkA88VLjKNTCBtXM3GeaLAA3ZUbhSDO407gKwyegxS9jRYCP&#10;+E8U0BhcD99xt71KR8h5/CmYOR8tFhDSeWw3emg/vCCtT7eB8g4phCmUnBFAxv8ACcp+tMYHavPQ&#10;cVLgcjfxRwdwpAQAgLnbjPrUZ+83HGetTsFMo+YgY6UmBuP7w8e1AEADbkpTv+fB7cU9/wDWx/L1&#10;FIQd2AaLAQ4bOCRTMDLfzqcj5X+Q1GQdvKGkBXIYFTuz60pLbEGeM1Pt+X+dRcbcj1oAjYAOpHXH&#10;SkRRuUlB3pxA25zwDShW+XLHFCAY2DEgEYxnpTGB8vj0qVxg8dMUhC+h5pgV8HLHyh+dMwNnSrGG&#10;MpHAAFNYYJJXge9MCIgbW+TmoCOeanbJLfLTWUYyRUgRgLtHyZzTfKBnA8pQMVLx8uAcCkBkM7k9&#10;loAhKHdwO/anbfk/1gFTjIjcZPJpjDHBwTTsBAyAnhjyOaZs/dKMHrU3Iz8p4pwxiPkfSkBBghjx&#10;zjijqGypyT1qxt+c8UhHP3qAIFUbgQvWlKYD4BqYA5l+U8Hin4+ZeeSOaAKpH7xRnjFRlELkFsDP&#10;FXGUZIJPWk2LuxigCmVbcoCZGKjZG46VdZfnPTg03A8tj5nOfSgDPcACMb+1V3QeW4+bpVyQZlHz&#10;CoWU8HNAGbysjjHy1HgkOPKP1zV2RR5pBh+lM2lUuPl6CkMyJg6vEd4xk9KjZSEXpgrVu4UfuyJT&#10;kHkYqDEvmqRE2AvpTFYoMuYHwV6HOaqGIfZXy+eelazR7lbjBzVN0ZGcFs+uKaAy5QRasMHAQ8AV&#10;teA2/wCLh3Q2nBY4rPlAMRwRjbzxWt4MCr8W9Oj3HdJu2D1xTT1A9gnwmqwkqTnqamgaIu37kAdi&#10;OtPuADevlFIAxTYYyZ/9ZgdxSvqO1iwFORhTjNPRGMhO3jPSrCKPTtVhBFHHcvIoAVeBnrRcRUvZ&#10;oINJY+ais0XTPNeVXtxPLrN03mEq0hGMVpeJL+R9VmWJjgvjg1gQk+WMqScck1HNcqxYQN5YwBnN&#10;Whny25PIFVFb5pRk8dqnU/OnFAD/AOHNLxmP5SRmmnG6QdAKjL4ugu7j1oAtLtw529RVlN4tWIIJ&#10;DdMVURW8xQGJBNXGYgW+0Kvykux6ACjYQl7d29v4bv7i4mijVLctlj1A5r4u8da/e698S78RzXQs&#10;ILkqmc4YjvivRPil4rkuNUu9Ks7ljGh2yup++e4+lePW8Ui2uPKQZXkCnSTk7szkytFDII5QsmeB&#10;kfStGKNg6jyyMDk1JbRNsuMyAc1djRvLnbIxnFb3IsRqIUQlUBYg8+lTRhRaSfKO9Iy/M37r0p6j&#10;jk+nFAxP+Wf3c4P5Uu0GKPgU8gZcbQOlKA3lLlTjPFIBiqNp44zUnGBhTj1peMkflUg6HgUDGfxH&#10;ijIDH3pxHTkYpNqGUkgnigESDy/LPGSR69KQZ29O/WnAAIxx3p2B+nNAXEx8w9qdzgfMPyoxx7UD&#10;GXIU0DuLg5PFNIXHKtil+bCnfgZpxD7EyQaQDFxh/lPNKByOetLtIDHJPIyKdgbgNvUUAKB83BNL&#10;hdlC52t8w4NL1UHBzRcBnIbGwnPek9RkknpUgB+Y4GKVVw5ITt1ouA3BVOxJ7ZpQBu5UdKeARG3y&#10;g89c0YXc5JwcUDI8Dpx14HpTSPlJx1p4A8tsM3Xmg4yOR7UARHqOOtRnoOKmI5Y+wpjD3oEVJB/r&#10;BjqhrpPh7bfaf2l/hDCFyT4iTqPQ1zkmdsg4Hzetem/BS3ST9tb4SjYMCSVsfTNXT6sLtH6ESrst&#10;9NTax22CD8hUBUfuMHjJq/cbTqsvBAxj6YqLauV6Vmlq2EtdxiKMJwetXY1XBwe1Rqox1qxGAGOB&#10;1NXYm+pNGOV57mp0UcUxQ3Py/SrSjlcr2o2EOVeTxVhQMscdqaoHFWFA3D5aFoS9RyBdn3R1q2gG&#10;wZpiKuwY25J6VMFbzhwcdxS3AfGG809xmrig4XiolC4PB6jirYC4Uhj06VVgHoCFB2DpU4I67f1q&#10;FRhR8xqdR82C3aiwEq42LnmpBtyajAAUYPepFxuFAmOOc/c/WpEP7s8Dr1pjY557U5e5z2piJTk4&#10;/lRgfMaRTw1PH1oAcAPk+bt0qQA4zkU0dDTjww60xjx3+X8Kdg4+9UYPzHjFSfxdKQEyfcz708gi&#10;MHFQgnHKNVhSMjPSgQz1+WnAfe+lPdU2jB7+tRZ/fINo5NAA2MthualT/jyPrupjKPOzg/SnDO+P&#10;nAzz70CMjxbMIfgZ8S5d5+TwvLz9RX5bysJPiFqrgZzq0pH51+k3xTuGt/2QPjJLuOR4cK/nivzV&#10;0sGTxGjYYj7S5/Oo3ZMF7x7d4SQ/YoDjqea9D3YjClCOODXDeGEIsIAQQOtdwx4X5AcDrT2N7WEJ&#10;Bjb5Sc1CVBJyop3PmthPSnkHc2UpCuVHiRipJ7cVQlhUIv7rjNbJUYPyn6VBIow/TpQG5hmNct8w&#10;yeOlQmICGThfWtcxDnIAHqKgMY3SfK3Xg0CMhkcSJgDFNG7J+XitN40yCPyzVYxjL9RQBBnj7n61&#10;JGRlvm7UmOV/lRgeYTgZBGKAJfMZQjfZ88HjNXIXdrdMLjB555rOJ5JweorVtY7cW80sl4yhYCWG&#10;OKBl1JF2xBgw+Tg1KjqWypAOcV5Jq3xC8I2vimaxWKKSZbkqXBGF5rY0rWZLrUVePAXAOc07Fcj3&#10;PRmeZfNVnyOCMU3f15b86hRy2nwsw3b149qbvO5QVpCLgbI+4OBQG6fKtVt3oDTzjIOT06UAWvMB&#10;RN0Ck9sVNFMVP3XHynuaziwEijaad5h2H5BnPSk0BpRzNtuP9cDv4O481M1xOVhXzdNORyXiB/Q1&#10;khyXA8sY71IxXcp2t04FKw7k7Rac5fz/AAp4RnU5+VrROf0rm9U8J/CzUIpRd/Anwjgk5aOJFP6V&#10;uBjt6ml3fKM54/Wqcm1a4loeUX/wk+CM6y+X4W1G1ODhopOlcLffArw5JLusPj/4utcsdqkkivpV&#10;ZJFkj5QcdxUglba3yjOeKmLkla5Lhc+S5/gj48gid7H9paaRh0SbIDVz8vgX9qKxknFvHpN3GFID&#10;Kc5/A19qFg0FwWuJs5G1QTSpcaqoAXUJNoHQ5NNTmtLqwRXKfB1yPjrp8bDUv2btanCjl7ZGOazU&#10;8YavDOwuPgD45hXHObZyQfyr9Doric2l3562MnTAaLOPzqq/9iyK4k8F+F3453Wic/nWkXHdoUk+&#10;h8GWfjLwywu/tEOowk8hJ4ipH51qWmv+Gbm+iWLWbHBbBVnAr671Pwx8LtQtbn7b8BfCEi92SBVb&#10;9K4a++EfwKuIZGh8O6xYSesE+MfhRzwv8LQ9jxuG704TSJ/aWmckbV80c/jV5oZHjeUPpYi2/wAM&#10;wJrobr4FaG88hsP2mPFcSmThJxnH41gXfwT+IVtk2P7Q5uCDlUd2UH+lU+RfaQK76FNCd0hSMuN2&#10;Pc/hUp2GUBlkVtvTHSsC48DftRWWoO9todjcqinDRSbsj6GudvZvjtYGU6n+zzr0oDfM8EDH+VJW&#10;ls7lWtueh8eXHh+STSkS5I8rtXki+NNViIFz8CvGyjdyPsz8VsW/jvwy0MXn6Trts3cXERXH50ck&#10;uwXPQxvCMcLz70Ywqjyuo7VzVp4k8EXUiiHxTpofphpAOfxro7e400iLPiHRhlhz5ymjlfYEPz82&#10;B6Uh+6AVH41HLNarrN0ivYuCAVZZQf5U8mFpizyOIwn3gOlTcAUsDkOOlMzIsqfPzknOKarwlZip&#10;dgD6VJlfsiEvHyelIADsRcjgk4zSNzEFJX6mmY4cgOOnOKXjy+W6UgJYygt9vkRY9SKn/wBAYIDp&#10;1ieOQyDrVUbcLyuPrSNu81cBcfWkFyCez0lnAk8OWLktyQoGBWdPoHg523DwY2euVmI5/Otfcfn6&#10;9OuKkBAhUeYfaqu0J6nOf8IxoJKvHJdoCOhlJxVSfw7qoIFrrgRd/c5yK63OEGM4B9aeGPl581+R&#10;xzTu2COIl03xlHBtE1o4C8c9azF/4S6O/mWfwYfLYcOrg5r0vMhhx9pc+2aMW4fBhzkjOeaYM8vu&#10;NR+zrbJLpOqIxkyFEROasR6taieJzZ3akRjBZTgfhXqWLUwuTp1jIVA27owcVTuLTSJVQv4bscEY&#10;bCChMRxUWqWztJjW7di3UEgYqwbhma3xq1syh8nDc1rS+HPBslzK39iujdco5FVJPCuktct5HiDV&#10;bf5eG8wsPyNVcC5HcWzpF++jwI/mOaaGV3gMbZAJ68ZrKOi6xHqESprqTqrcjoSPWvSPBXg/xfrf&#10;jHRLO20a6dPtA8x9uEUZ5LH0FOKvuCMzw7o/iTVfFthY2PhS9uJp7oBQgOFH94kdAK+5fhn8LPCe&#10;gmw1XUrDT7vWTaqTLIAUh9lB9PWu48D+EvDHhnwFAkcFrJePag3N2yjczY6L6KKo+K/EdtBY3X+n&#10;IpEZ2rux+NYVqrbtEpa7aI2vEGuwQW08cd1bqAuCQa+YPiH4+htbW5gi1ISXD8BEbJH1rzbx98Q/&#10;+J5e2lrqhaQswklDZVPp714vFcQXGrzXFxr8LuzklpHB/nShRtq2D02NTU77VdQ1SWWeWdyzk7N3&#10;AqokG2NCYQxPQeladqNMZFVNS04sW+YCQcVtrDY+TESVz/CoOc1skkiG2csYXLIRbjG2mPDiJSFI&#10;HeuwEFrtuFMLgheCBWPeRsInGFJBOaq4jFA5PGanUdBUaeUblV89V+boankaFA/75SdvbtSTGK3E&#10;bdegpHIGmBwowRyPU1SWZmnbMeBnrnrV652L4ZmJmA26LcP+KrkVaGkfDPxBkeb9qf4py/aM+XqS&#10;jOfQDisO3DGJ5FjXcEJANR3jS3Hi7xPK1wWebxPdMxzkn5jTrchrYBdwO4ikZvVneeH/ABRaWHw/&#10;8VxJoTtdTWzxy5Y4YHjj6V5osdudV1F54XUyXDuvzZ5PNWpkk8xQjKGHf1rMnS+jli3wuc9D1zTW&#10;5LZoRzZWFFx944wK2U3G1TDE5Wuesw5kZjakBT+ddCq40xnGAwI4zTBEZDCcfMMc5GKaAMSfvBj3&#10;qQ7vNjy46cjFRyY2ygQkkgcikMcGRUXB7Hb3zVVvuqVUj5vmqbMgs4cWgDKDyaZ8vlRgMOcljTQM&#10;QA9M9V608cIg2AnmmfwKfQ4pTnK4lGe+KGCHgjZ9wHPaomDlGxnOetP+fEXyDqac2cvhCM4qbDND&#10;TbzytUs4pWTY3G4jvXX5VoZsXC7duRivO3CHblTgSqa6uyniZFiWRtwhAPcj0wKuGgrWY642YCtM&#10;Ohxk1zd0E/s7UgyxMGkGCFHSux1HR/E6aP4fnHgDXZoZixV0jPK+tYBt0e+MMVvcGWTAWEg7g3pi&#10;rhNJicWc00dqNPYCBDiPOe4qOzt2k1bw6pl3JLqaI2TwMnHIr0Sx8EeM2vrSSfQmtoG+Znkb7y/T&#10;NN1rSrSzmhNvaMfJuEJweuOprX2sfUmVN8p+qHwG8AeEdK/Z+0Cf+ydLmvLvR4prm4YB85GQq+1a&#10;3xT8MeHb34V+LoR4C0GO6GjTNbvDEobKj25rx74JfFfwHF+zbaW118R9Nik02xSOf7TIAwGPfrUX&#10;j34zfDu509rTw/8AE20m1Ga6SNZtuY4xn5sHHevPrczn7pdOTUXofIVlHJ9o1u3mgnje11iVCz98&#10;Hpg1tnT5C9s8MkRYx8BWAavQ9T0kXupxXY0RWmuY1aWSMYDMR1xXDaxpniHT9fsnJuk+TKjOQRWj&#10;T0uVFHT+H/Fvxq0EKun+NPEMcO8EwXDebGR7A5r6H8IfHqfzNKtdf8Dx53BZLu1+Uj3KH+hr5Itv&#10;FlpHqml2+p6egVpwiy4+79a6bUrLRLoWUkCWjK8amOSFs5z9Kn2UXugTs9GfpPpes/DrxF4Xiktd&#10;Y8IahHJBzHJtLjPYqeQfwrjte+E3wtv4ruUfD+a2lbJ822kIwfoa/PmFPGmk6kLrTfGGu28kUgYe&#10;TMQeOnHevcPCv7QXjXT7Owttd8GwakEIVpkBjlx6nsa5vYSi/dZvGs1ujY8S/BnXLe5u30fxZ5yA&#10;EiG44Za8V1jw348sZJo73wlcxqkhBIGQffNfcvhX4qfCHxFe6JbxfECxtL6WEYs77EbE+gbofzrv&#10;dW0DRNR0SYSaJp86mM4cDP696lVmnaSN1KM1ofmExvItOjVGdG3jOTVv968KH7I2Gj4YHoa+ufEn&#10;wosrmHUTYQCGTBKxucDPsa+bfEvg74r6PPqJ/wCEQ1CWKNzny03fKPpXR7SFroznSlbQ5iQO9pBF&#10;NpOnyKoIJZBnB+tcre+G7R7gPBZeQwbcpjOKnGv6fHfBNQ0zUrWRSQwkjI5rrLG40q78P2k1p4ns&#10;JBuOVLgEfUU02YtWPNZ7fx5ZSLJZ+L5GQEbo5EyDjtTR4z12Abb3whfwndjzI1JRvevVntrgQ27/&#10;AGW0YdwGBqhPY2sk83n+F7Noyo+Vo81Sae6Jdzl9I8aeHLnWYo5rkIxj438ZNdPBqek3S37w6lGx&#10;EmCAeQPpXJap4R8OSTSSwaHHA+ckRsK5uPRtfsdSuprHU7liIj8pHpTcU9hXZ7FA1kHmTaeFB+96&#10;0kvlLLCVmPXoTXkNt4h1a3luDqHh7Uj+/wAMVQ8Yrt9N1rw5fNaBfEsKyFBiOT5SPzqHBjTOsQj7&#10;DOsj27BhwHGQRXJ6x4V8HahbS+doFurOSd8I2kH1yK6NhbLbvnUCePw/OnRufsdoUuk4Y9aE2VF8&#10;ux8/a78NryMXEul+JUlQZPkzD5h7ZrlNK8K+JR4gnN9oTRRRTjIJB349OelfWTODhhtJ4+XtVS8i&#10;sZfJU6UA54Z16c1UZtbhZPU8382G28JWqRiBAYdoAH3cVyV7epHp2psJY2Oc4zXpWv8Ah6QaNEba&#10;8WVQm4ru5BNeQDRtZk8amCa2uo4WvU/4Fz0rVSuFtTd8LWdxc+KNKu308jzH6f3vTFfbXw5PiuHw&#10;bq8UWkReUhQvIDygOcVzPw78CaZF4P0+/wBS+zIkdkvlRs4HUfL1r3fT7Oy03wFrTRq4kupgxBPR&#10;e1cdaaleI+VuyTOb167ZdNYz6nEBHbF2Y8YCjJzX5ifFfxI+u/tEeJJ0uZTaW1yba1BPG1TgsPqa&#10;+ov2g/GBsvBl7pVtq3+mXsBR/LblIj1/PpXwoh/eqxRWJY9T3q8LFpahWlZKK+ZdRUEZXykIC5J7&#10;0wmMTM2c5HQ9qgX7Q16QkU7MxHCrmtu00PxfdXkCx+CtTbI6su0frXXcwsZBlUj5pU4PAxTd7bJN&#10;sq5z2Neqab4B1baj391FGpA+RGyRXa2Hg/wLayRtLp9xcSDBJlkOB+FJziupUabZ4FDFqcyQxQeH&#10;L6R3IxsQk/pXS2PhPxTK0LSaQYFIzmRuR+FfQkH9g21pIln4Y0mIrHgsIxkms+aW5aOJXugGBJO3&#10;0rB4jsjX2KPOrDwboiyQm91C7kAbLLHJjPt611Vtp/g60RhbeA7eEk4DSsXZvxJNTPuMzEbtobn5&#10;utQvvaU5boOBmsnUb3Zokl0HyPmVwtrEigcBeKqESsjBxIMZxg0/H7w8nr0zQxIALMPumoQNFJw3&#10;kqPNJG6qFx5hfHOAvBq25keKMCUrmQ9qXYpWJTcDgcmrTJaMhN+ydfsxJZh3rU06+vtP11LmB5go&#10;lGUVulQPGRcL8xwp600oR5xOCCPmHrTvbYnlPsP4eeLLW88O2Ya9gLNbgSxk8+/FdF4o8KaFqmjX&#10;lxZRwGRoiWUdjXw3YXus6b4gtbi2u7hEFwCyq3avqv4f+Nra5s7VG1eMTqig7jjd9RWqalvuZ2cf&#10;Q+e/F3hfWLHW9Sb+zbhVEp3jHauI028t7X4reBJ5bNPIg1NWdWHGAef0r9ENTsfDmuaPMr6fapc/&#10;ZyOn3q+UfG/gDULXWdVaPT5vLDsykL0/+tRKPXYqE7Hnfxa8YnxF44+HkWleH7iGw0u0WOCXBVpn&#10;P3jjjAHSui8OXPiW38LWLS6wcrCmST1FeWCx1eHx5bQzMqxh2wduAK9G0fz2aSCaQOgZfL561m52&#10;WiBwT1PWLLXL6G0WZtSdYxj5s8V6Po/iyykjsRPf2jqyD5vWvIp4rBvhzrcM9iuPICgBuTnpXOw2&#10;bw+H9MRbmdVBJX5skCnGXcUo9j6Wnm8J3ouQbe0yUPBrlb3wbot3aXXl6TYurMergEV4lBe+I4vE&#10;Nr5GtXLKOoPeuo/tzx9HaCRdIvduQD5ZOTWtOSS3Jd0aGpfD62SF9umyLxwrcj864C68A6hLdoi+&#10;GSB53yuOQa9Jt/GusxR2kV7I6howMSjJP04rrbPxLpsmm2Zi1q0UjOUdeea29r2HztngF/4H1yx8&#10;q6isiJAqnAXkEe9dVonjvxXYWf2a78IpKUAB38Ege9ezPqtlcafLHLcWTA4rnrvSvBd0wEtppr8j&#10;nIB/OkpRk/eWgpX6M55/iRpNzqOlG9+Et48cTgDy5MkV6TpPxK+EMdvbMdSv7dvKAKSQcr/OuWtt&#10;C+HkNw5TSNMyQAAxB/nS3Wh/DmQNv8HaWW/vLgY/KsqkYt6DjK52N549+D8zREfFqBPmyR5FA+IP&#10;wsj06RR8WkdfK6JBya4WDwX4BubqER29lEGfg5X/AArZj8D/AA2tr2IyatYSOF4XapH41PKu49SK&#10;++KHghbK7FvZaxdHf8oaMKD+JripPiH4hudfgFn4E1GQtIFSKFGbHp0robzwz4AGr3Bm0bSQufkI&#10;IX88YrtfCzfDzTdPu3N94YtggwZGjUsR7d6rliT7xxs2ofH+40OMLf22nRPDkKYMuAfc5xXEXHhb&#10;XZr+5n1HxhrVxNJLlg0hwc1674g8X+HHvbkQ69btbqOJG+UsfpXnd34t07zrnybe7nY/wov9acbL&#10;ZFJE2neDtFgsLWa7NuVD5xx/Ouoi1HRNJN21vHo8QZEGAgJIFeW32ueNL2JYrfwDqYjzwGbANU4t&#10;G8az3EL3V5DEmeFLfdqnrvoRsz0zUfHllvvTFp8ERMQAJb8ziuCl1Xx3rPiBbTR9C1iYvJzIsZC8&#10;989AB9a9I0TwD4Pk8CW13eajdXE0qM20H5RivQ9B+y2vheaGw0TToo0mCqyxgHA681kmo7amkm5H&#10;j9h8L9UfyrrW/FkrMcNJDHzj23GvTdC0bwxY2EotNDs4Yo4TlsZZiPU12up3NzLpGnpHLgC3+YgZ&#10;zxzXHXFwE8MaikcUrOynnH50uYErIhN//p9yEu03mRgvHAFa9hNGthcf6Rl2BzntXB6Msk2san5s&#10;MoCy9SO9dM0UiXSqbpcY4x3qXqMuz4b7TsuDuLcnNW0aFdNsPNuAApG4k9Kxt6qkrZHUd6LjZNp8&#10;Mcm8I7jNLlC515MpigkRkeNdu0qc4qtrGs3C6C8TYCKg+UVgS3lpYWUUaa2xUxD5Cc4rBZNW1TWr&#10;NIIn8ppvnfHahR1C5nPP4m1PxJaQ2yOtus4BPrXrWj6RpemeHnvby7tlCWm55JMfkM1nxjw3onh5&#10;5Lm8tE8uDcSTyT9K8S8T+J/EniDxdLbWKX4skn2pGnAb3NWo32Jk7Gt458YX2o6sbKxe4W2FzsVY&#10;+C/bnFdd4D8IXAsY9TvdPMshKtGj1heEfDdpb6nbyX9mHnIVgCOFr1G6166TUbG3skCRxFV3BOMV&#10;M5cuw466npEUlnDbJJLGqrFYHgDgHFeEeNdXknvPJF0Tm6Ocdhmug8WeIBH4e0u3E6rJJByB3J71&#10;yOg6Y9/r1s8gaQtLnGOlSu5R1XgDQvtOu6FPLEuxHDZP519B3P2JTaIluvyxBcVi6XpS2Pgvw8Ft&#10;WRVJ3c9c1o3YUJpjBwSWFJ6jSJFh2uGAxlc5qpe+fJpcqPcyFeQM9K2n2/2KCAf9QCBXPQzg6hAX&#10;myiznK47Cl0Git4at7iy+IYPkMY5YmwSeMmvNPjTeed8Tv2d9PWRWkjuZZZFHYE8fpXuRn0uW5ja&#10;CI5WIEgDpivmLxATf/toanObxSlnamIAnjOcVdNtSRE3dHlfxUvZ08Lz2yqmJHiUAH06189+S9x4&#10;u+HFsGyJvEcAfHsa9m+LuyP4j6LbHUGLGAtgehrhvANml3+1B4Ht1jLCK+DgfQ5JroaV7mEl1PtS&#10;wgjtfhdKnkgbdCgVPwFfKfjeeefx1qR38fbhFHjvk19Za9PawfDW8DOQRZsM+mBXyRDb3mpftFfD&#10;mwiidjP45gGB6b8n9KjmsxuOh+g/wp0uTTP2OPh5A8ISSXSknkzwSXGRXaSHOgXwCkkryalkjSLw&#10;L4OgDBRFosMe0f7IxWXdXEEOkLiX5ihBFYp3NoqyMhCv2llw/L8gVfjLmOaMStjPSsi3aQzzuVPJ&#10;yD9a0bR1/tOXPXNIpbmpAmINvl9c80KkZNxwvy5zirOT/ZtyMAe9OhgcaBqMhWQsU4GKAMyLJ1K3&#10;GBt88Yrb1UD7HagNz5Qxj2rlY5JzrBX5lCyHtWrdXTf2LGEuA82MKp96TQyC3WVrmRnuGOIz1pqR&#10;ATn08w8etX4YLmPw/ZNJDhnBJFRYBlXgjg0rjHL5e2aMwk7ojjHar2jq8dnfnYwBl70umQq+vQq4&#10;UDaTlulSXk8Md9fokyNl8fL0FDYmXBcGLUtxnAR4jwa5i4k1aTxG2y2UxBzhuxqxIzOsRZifm6Vr&#10;RJCmg3zA/NsGPakCRkWiwW9/czG2iEjqfm7ipQyM1yxlBLPnNZt788ibZ5BzzW1aWu3wdLMY2Pua&#10;Bi28cZvIX81/lz0NXblS2ludw69utYitIl1EVYgGQbq6HCnS7hiRjyhjmkMz7fcEkBRjlainUnzf&#10;mAwanh87GQFwGwRVG8ZxqCYVxyM0ICFjOLa4LHCheaihy2mna+SXrUljQ6CcwdUGeay4wEaLkqMn&#10;5aYGpDPNHp0iNBncByO1QM7m7jOBguKh3jdJ8p7daVDG11HmM8EcUgNsxKLXdtXJjGaliA8heaSF&#10;kOmXhO7OwY/Cn2wVnjywxk5qRmJqGCl0xVvunPtWRbF1hs1XtMSBWjrE6R6rLHuG1j3FZMDt9uRu&#10;24EU02Kx0ds8z6zMXblYuCalZn2/dOAxxVYOdofYANnNRQyXUmpShT8qtzgdaLlDbhwIZweu2sf5&#10;wcC3By1bF7GgjkyM/LyazIyomDe3eiWwFfVQzeGIRvKjaQwHFctpcRGrRxRiZszfeNdNdvugmUnO&#10;VPAqOztbiLw9eXIgxgnGR1rNjRfvsW+mWXzqSVGcVfsZd1jbMH5K/dx0rmVeWe0u0lViVOeTV6xk&#10;kR4PlYAvgUJ2GdHNI50rUWVcHy8A1zEW/L7gSTIc10dyf+JHIRtIOKxGX98WBUYxmhsBsR/fyrgg&#10;k1YkESWcm6U/eGKjWN2niK9TWpJZ/wDEoZnOWK9PSkFxNLishO80VtEJSv38c5pt4ZjqSNI2W8zB&#10;PTipbOMx2VyVhbA/Kqc8ha9LNu4amkJnREhPCYGU2NbnaPeuYsiRq1yTjiXinXFww09Ab5tuOhqK&#10;2eANCTKMl+abYJF66CnULZxIODzx1qQKD5ZIH3fWm3JjAiIi4AHes+S4KYOWzjpSBGqVUWlyTIOn&#10;y1y+pti0Clz80nBrWgaeRJ9zkLjgelZV/ExudOj+zuSbgc5qZaopI1bGMf8ACMaewaPAQ7iasZXy&#10;VCyd6aILhNLlCQuR9mHQ8dKw4bi4FzeoqHPmY55proBrzTGOJc7CSOx6VSkkR4z0yaqXMVyNu6Vx&#10;3Ge+aaq4tWOxicd6LgjatSTpjqGOQOeatQJI8Y6n5qztNxsul2Oc1rs62+iXTlDkJwPWgRk3fmrr&#10;Nvg4IPA9afMpeCIlmyE49qy9JuUu/G+sGaZ/LiHPtXRuLNrOYrMBjOPehDKtqzizJY96sM6mPkn8&#10;azYxKdu+bCiQ/jUwkXzwu48DtQInL4KjzjjH5VDFMv8Aa0gw5B71BKSEDYOPMHFXVhVYbeQKCGjz&#10;mnsBYVA90MooBbiq13FF9vQKg24G7mpjLbKsGbgBiOBVaUozK5nIx196EDIp0VIduAcrxT7RHfyM&#10;of8AXCo5DuSLBY46Cr1oXCQhVO4OO1AHXCLTRpIV7QFjBzz0xXnV9CreKJQluB++/lXdQfaDfSb1&#10;IHlCuSvPMTx6iiLh5cGgGQNBvSMNGfudKv6RF5epzBXfn1NT3EeAG34UKMiprQAQXLq24kDFCA1W&#10;MZkGH6nGKp6nH5OmwFhgOPyqRcC4tyV24bJFW7/yLjToAXXOAMUCuZGnlJHADKRsPAqhqMt1b3Nu&#10;yAjEh3ZHat6zh022GUuYzJj7uc4rn/E0udEumATew4wOlAyW2Zri2edbZV+X5jnuKtlg1tb/AL3I&#10;BIzXOeFLjdDLA90Gy/K11N3HALldg2qP4aWwyudpRgcYIqtErpqFqFZsNJ1qwfusChwAKlj/ANfa&#10;HI4zimI0ZZH8uL5M/KKw74Mb1G5B4wa2wY965dSfeqrxxNdyjYMFh+NO1hMbYhzY3YOM7eBVjL+V&#10;cAYFPAgihKLAfu8kGq0jj7PdfLycY5oGYkwb+18lVwW5NTXCqyW0YKf8ezEHNRyqzTYMmPmqS4t2&#10;i0y1uBeZIPIzSsB5ZNDeRfEvTZvtUgRb8gqB159a9XbzpfD0DAIQIR1rl5EWbxDd+ZYxhCykEDvW&#10;5DLHueHziFVRgVNrMd00SxLEzWuQck4xVi7RVtnAjx8tELRfbU4Gc8cdKmvSGijHBPG4imA2ydV0&#10;/b5jE1YZ2MfUYzWXGriaQLJgY5q8gYQt++BBPWhAVxFcS6hL+7Uj61bjhAHEC8Hk02NZluVZZsAG&#10;pZWRJ4h57MSRn3p2Abcjy9MvZPKHEfFZ1td3a6TKAylmbgVd1r5fA8ZE+GZhgVl2sDnSbF/NIYJ8&#10;wqXuBuWglktnYsRleRVkr5WnXhYLwDVaFkTS1JmAy3WozKH86MyFs96sCjcxW0/hzUWNuCxU4rhr&#10;eK6SfVIxKCrP8oz0r0Moi2cycYC1zlxaOl7PKpAUg9+tJK4MuaUJRo2oxCfLeUe/rXaaPAD8N4oW&#10;uQzRTOcDvk159ZyKjTFrlgu7nHWu30i5gWwfY0hY9M+9IHqhkpjFy4NtjseKt2E9pDfGSV1A2nYT&#10;2PaoLkn+0CSkfPJpiJbyXqo8OUBHTtQIi1JobhppHvCzebleaxmMSwylnUsAMY7Vp6nbKJ7cQhwB&#10;39ao+Tb/ANmXBljctkY5qgLdkxaxUlDnPT1rTDgJJmJTlMc1StB/ofCjaI/yqB3lM0m2To1TYYSB&#10;xJNh8E5waLcT5TzCT8/XFQSGTbI2DkLVi0Z5LQZGMNTEa5MP2GEeUgOw/NnrWYHfzyNg+91o1J2i&#10;0+0GTudhtxUdssrxj12jOaWwGnbMWjnLSJ7VWupAoUENy9CxypMMkAk8DNQ3is8WPOAIXoBTQzLv&#10;LkRT2zCEnJHerNrMkrsxCIvmDJJrIm3PCquvKnjNUnmaKwuFMxCkfLSSA7G9ksvPtVgk8zIG4+lX&#10;SE/s2zYSjoMiuB0ya4k1q0VlIQE4J/iruCw/s2LZMNwblaeoDZJJvMwrY4GakgDGWcsy42etQOjG&#10;3uJPtKjaBkA9aSJvkHztjHU9qdhGnZyGOWXO/aCcYPWqdw7PNcHrznk1Esh2TAAGgbizZPbmkgGW&#10;7Zum+Q/e61elzskOei8VVhUiWYAjGauiK4ZDtiDHb602BiushupXV2jO7nJqjNO/9oFHcMNwAk9D&#10;Vy5in+0sonBO/oKpvazfbIg8qFmx8oNXGKYjsrBh/Y6kyhisHWs+BSdW1BzuHzmn2S3EWjLuQn5M&#10;EE9KWEvunJT7zGouNFyN+vIOe1PZWK5wck+tMt/JN0N0bH5qvS+UEPyEcdMUMEZriTzGGP4OlYdw&#10;mWkXzDjeOtbVzNFGsUh1GNFxyDWZLLZzRHyHBJPUUxC2cqJfonmkJtxnFXr440OZgGI3DtTIre3T&#10;SrUvcLuJ5HWtO7iB8FnaY+3Hei4Ac84HepOd0fPamZGOuKUZypzXYcxLzjpSgtu69KaPrS8g/dqg&#10;J1J8z6CpADtbmoVxuTLHvU3XZgYyetCAmUcL9KsDA38elQrgMOeMU/PPIoQmK31pVXjqetHO+E8H&#10;PanAnc3HegCRSBnGD9aazEgDyxSY68U8BQg6UDGEr5S/IajUZ796kJOwDC9etNG7celDAeIyHhO7&#10;vWzadEynPc1kpu2ruyfmrTgyGjOT15oiNnURY+zRD26VfgLeYoLZrMhb/Q7XgbsVqQfdiJHzc81T&#10;ZDLRJx1o5LHik45pVFMgRuhqpIcFuc1dYDy+etZ8xwfu8+uaTBFZmPmKMDk96WNsXsGJhywrNupW&#10;F1GAuR3otyTeW58wgeYvGetZVL20LR8r/tSP/wAVF8BG5+5cCvlvn7Dark425r6e/ak58Y/ABMce&#10;VOa+X5y4h08Dg7K5YbNM6aashMLjoKUEb2ORQBhB06UhUll6VRY3kyy8Y96hLHfj/a4p7ORJjys4&#10;PWoss11EdqjmkBYQrjAdt2auqG8luAMVWQKtzzg5HNWOcE4GKaJkKRySD0HIqHseak9OSPWomKgt&#10;iqAU4+YbeccU0Z2n5elN52gHrQc8/Nii4Ac7Hwi4pvGz/WdO2KkCt5adOaYR85+UCgCRQCT9Kniy&#10;FP7xfxqCPJ71ZCgK2Qc5oAvwgbx3GK07eJBISrNz1GaxofM+1WKhG68ntW/bkbiMdutMS1NCMDGP&#10;KxzxVoBtnaoIv9WuW4xxirC5+T5vWhIQ/wCXcme1WIl+cnzOCOMVWxkqCp6+tWoj+8QYx8vFMCcA&#10;7lwp5q4mQjZQ5yKrqJMxgc81aUNuXKHrzSY0SKOT8tO5xjeKVRy3z/pTgOckjrxUjGYOGyOtJj94&#10;hCnGetS/LuYEHtTlA3xgrgHPenYAAGQcdqcudj/NnmlA/dvzyD0pV6jKLjPXNADgBluakUDc2BzS&#10;4XP4cUuB8gx34pgAHOSaXjA+bNO+XzFViwBHWj5dqjHfrQABVPIK4x6UxerDaAB3px3BcYzSc/P+&#10;FACYHmj680pC4YYzTgDt60nQ9CKQEZHyDjvS4+bOKkxz94c0o60wGYO+kwN3WnkDvmm8bxQAjZAJ&#10;BpgAPV6eQcv83U0mDheBigAwNwzFniozs3gbcHFSHORkE56CmsOp280gIyQHX5c5NA6uOM05gSq/&#10;OPbigA4H7vGB19aAI3GJozz04NVwWNxL83AqxKCQnzdDUJVfMQYbpQAA/M3zCmv/AKpMj+KnkLub&#10;gY9KedvkrnHSgCFQwbmXOV9KjbYCx3DGal43rlxQRCVbMan+lICseXXjjsKdk5kyR27U4bcn5RRj&#10;51+bsc0xEZHzP8vpzmmEfuyM1PtGQM0bQCTt7UDICD5eRk80wgFTzVsj9w/ydRUKqdrZU0gK6qfM&#10;fnihgfKfgHHapgvzLyPfNIV+ckZ6UxFbYxeIggDHIppGJXxnJq3twCMHrUO1hcOS3bihARMJSy4T&#10;8aQI24Ey5wauD/VHntUYHyHOOTRcZX8tvMcheMU3A8yTC8jFXQoCsO2Kh2HzWOB1oYEQVsMeOlMI&#10;YxtjnBqyM5Tn1o2ne2O5pAQkMAB7UL/rhkEDn8an8tTMeWzjmlAJkC8cZ5oAr4XdL+6z70zJwPk/&#10;GrzKM/dqMoCi8UWAqgKfmAPNBUbjxyasYYHAiXFIQTJ909KdgM4xqZX4P3qjdR5LDJx9KvFCJl+Q&#10;7gT+FQSA78kY4xilYDPKDcDg1BJG3nBuQAOnrV8qPMbg9KhwSk2VPB4pMChNtFtkQKxxyKpMzfZW&#10;xjlvStN8beYwD61V8tTITtbpQhmeu0zctjI61VlUA3Y3Z54Y1dkUrf5Cn6VXkGZR8uPxpsRmkfLI&#10;Chzxir/hIlfj74ecIMRpID+IoKDILIM49Kn8NJj426MoX/WBuntQhHs86EyzMCQMk/nUlsG8lQVG&#10;RmrMxP8AZluhtgMN971p9rEpuE3S4GMk0FMmjjPmRDZxnJauY8TahFHBPGlwCwiIUA9TWxrN7Fba&#10;be7ZBu8o9+leLXF5NJrV3K7lmMpwpPAFF9QSCPzmMryXJLGU/hVkH5RlAMCqokXzpiEIB7U4MdoP&#10;vSsMs5xIeMnipQWKMTKo6Vn72Ei8DnvUoZyjZJzjtRYC0WbIBlzQgJGdxzng1BGB5akscknNXIwx&#10;ZRhjzRYLFiNWMqD7Rtx1avPfiN4ji03wFeW1teGS6uF2IqnnnufYV1fiLULTT/BupTyNGGFudi55&#10;Y18r6peX1/4t1G8mjldpJfkBPCKOgAppXIl2MaOJzc3Ek8sjyytuZmPOTVxVj8uTDkc1MVc4Jtj0&#10;6ZpypyDsHTpWxmiNFB5yetWQv7gANSqigYzUnpSGQ4YPy3FLtJJwoHPWpcLnHrTtv7vmQUAQHHnx&#10;8duo71MBNtOcbc8U/CeUCIQcdTmlwfJxvNICMD5sYFJzsbj8ad3XP4UuOTxQManMoBU+9SBQC45x&#10;TlGCCFGSKcOAeeaEJjcEEYY4pQDzSkjcMYpepbjtTAYAd/3sYFPGc4/2qfjgAgU4AByduMikCEKr&#10;vkxx0xQQAjc80vG48U7ClW4xx1ouMgLEPL8np+NL/wAtEPBGKGwTb8c80bTtzuIxQAuB5o64LUp3&#10;B5MJzjinf8sx+7BOeKUBvMb5eAKAGKGIww70/wCb5hnjtQMletKQdjYPOKADv96msCXJKsCBUgBF&#10;uvQknpRyWcE9hQgIxu8k/uznNG0FZSXHTgU87vlGw0pwS37vAxwaEBAQNo+amN91/wAKmwcMMd+K&#10;jdfkP0pMCiysbiMc4617l+z3beb+2J4el2H/AEfTJzjHrxXiYyLmMlhyjYr6Y/Zltc/GrxhcGMki&#10;wYD2rSHwsNj7Eul/4mDfKB+8b+dVgHDvwavXH/H0ef8Alu386i4zHwOKyp6g2OVc+WOPu1YVCGbj&#10;0pEHK881L8xk6Y5rWxD0Joxh+MdKsrkk9uKhTqQR2qyoHPBpWEPUcH5asqOMY7UwD5I+DkelWYx8&#10;33COKdgJY1G5Mtx3qwuA8hB+lRqvHJqYA/JlOh9aLAyVAecjvU4xsPzUxQMdO1TgHB/dnGetUIVR&#10;yMHtUo3Bjx2pg/1gqQe9ICQEYORzin5PlH5z1qPjHNOBGKBD/wC58vWpVAy3HNNXbhPn7elSjG09&#10;B+NAhVyCaXnK0wvyo28k1L8wRDsGfrTBDx1WphgHrioQvznI7DvUgB2ct260DJUjQq7mYdeBS/KG&#10;cbwRmolLfusknr3pQW3D933pASkt5kI3DHepBkE8VEA3mgkc5qxxlxkZAoEH97iosETZ3DrxUn93&#10;mg9uKADJyfepVBJU5GAaiwN/41YT/XoMcetAjyH49XCxfsUfEhfNAaYwxr781+fHh45uMZyEkAB9&#10;6+2f2lLkp8CPCVr5hAm1d3bnsor4y8NwjyoDsI/fZPvU3CmtT3fw9HjRLZtvOyulMgVCv2fk9DWN&#10;oa7dEtFIOTGCK2Hx5jHAx2NDNWxy+XsyX/CgElmG44qLJ+UFOaepP7vjnNIkl59aawyTzSgjzD06&#10;U9cFfvjNAEBU+WBxgVCy5U1bONo45puDt96B3M5o/nmx1zVZkfcfrx7VryRkpGVBOBzUGwlWDLjj&#10;imBkMkYzuJ/ComQYPymtLy/9JOfXrSSxjEeATntSYGbsz0YCtoT6FH8O9dhn1SyWaTSJgokYLk47&#10;ZqtHGBMS0Y4WsPXdB0jVtNgjuNR1GErny5oXKshpID4kuTptv8WPiLBPoE9xLL4kY28wfJTLdvWv&#10;pjwNbXi6HbTS+cqNbpgMME1s6X8PfBNhr8d5Pr0+pXIf9z5qAhfr712b28iMix2kCIy44H3aqU+g&#10;4ybVi2su0QqZRnb8vpUoeXzZdzA8cVmqjrI4eI8Ec561OMlT85FSBdD/ALxecEHmpmaTzAPMOMel&#10;ZyeYLlMoSD1IrTCxsY5GuhHHGuWJ6GgLDRIcjEBJ+tTBHxG2T83p2rzfVfGvhyHx3rtlDp3mzxsg&#10;iZWwvv2ro9F1V7qNlW2yzICTnp60X8gcTplP7w8d6leR8YMeeODUJxsPy855phY7hndT3AsgjABx&#10;7UvQNkHqOlVGkTaOrHdwKm3N5gGwAlfWlYCYHMgJJ6VINuG5B5FVt3zICGz34qTPP3cUATZ5XH96&#10;nu0m4kN2GRVfjjvThgxSZVsnvRcB+6QkgjqKMg5AFMO793le1OXlGIJBpoCWNgsq/OeT0pJgDcE+&#10;cAR0wKaBg80D+JvIHXqTQIm3Tm3UEn5R24pUkuRcoVuJTgdMmkyxIJI5UUh+9Ecd6TSGmXo7i9ZZ&#10;wt3JGwHDZNItzKSBPaabMcnO+IHP51WB5JApcNuB2ke9LlHcfMugu8gl+EHg5vl6m2TNc5qfhb4U&#10;6jZut98HPCJBH8NsgI/EYrfzyxKtn60HBY/dHHFXFuPUTPH9R+DnwFu4Zza6BqNo+370EuCD7CvO&#10;7r9n/RGv5msf2o/GlupbhJGJxX0+oYSxtkgjPIp7iTcrLI2T1qlNohxufJlx8C/HdtbF7D9pJ7h1&#10;X5VmZhmuWuvAf7UVkZlhsNGvIlPG2TOa+3FkuAVy0x/E1OLi8Xdhn9vmNHtZGqeh8BTj492CFb79&#10;mnV5AvVoFJz+VZX/AAlmvQyyi5/Z68dRtvwSYH4r9FPtALAS2Vm/PO5AaRzoDRssnw28LyAj7zWy&#10;VDlfoJJPc+Abbxr4da2Aujqto+w/JcwbSPzrYtvEXhCa2Kp4w0ZiW+67hTX1/qvhP4TalFIL74Oe&#10;D2yOStuqn8xiuDv/AIP/ALP1wj+V4L1K2dgfmgmIxReIaI8UjvdIZF232lFcdp1q3HNpzSEDWrAk&#10;n/noOK6W8+Afg97qQ2H7QnjG2G7iOSQkCuev/gR40gglfT/2hhO2z5VlZgT+NUlF7MajzbaEcomD&#10;LsMEueoVulRGRgsZMRDb8bK5ub4dftN2KEWtnZ3Sqf8An4zn86zprL9o+ziJvv2bL+cKD89sSx/K&#10;nyruS1Y9CCttBNuQGHFDBtsR8mTg15O3ivxvBP5d38BPHMJTu9s9X7Xxval0+1aVqlt0/wBdFt/n&#10;QotiSb6HpK8yE+WRgdxT9oM4O45IPWuRt/FvgaSUb/GFismf4sAV0MOqeH53RovE+isNvQTLSt2H&#10;bWxoru3TfLwKCfkb90Dz0pEuNOKsp1nTh/uuD/Kn4jYZW/ixn5SOc0EvQhZ8OfkGdtRxPMbkkSMV&#10;UHJPQUsyMNRiVnQfLljnpXp/w68Ga14h8d6LDHot1Bp8U+66umU7do7A9ya0iurFuR/D7wd4h17x&#10;vYLFp10tv9oBmuWBCIvfn1r7x0PSfDfh/wAAWdva6dbBhbAPJtG+Vh1JPpWhoul+HdF+HtjaWWmW&#10;kMENoMnADOR1JPevI/G3jDTrS11eWXVreOKMNznlj6KPWsKs+Z2QLX0Nbxb4ntbTR9SkkvohiEnk&#10;8LXw7418V65q3i28jt9TvI7czsNykgkf/XpPFfirWtZ8RXyhbmK03nYgzlx6muShWSOGErbplnO7&#10;ParhBJGrM5bDTnMnmWbOXB3MW5BqvLoWiPaqhluI0yckSHmt4BRMeCM09kQomVyfrVtktXOK/wCE&#10;ZtVmdrfxLqsZB+X96atR6d41jVPs3xEuAUzjedw/WupYH9187DjoKavEg5kyDxzUXZKjYwkPxiSK&#10;MRxaFejzOVkIXIqveX/xCFndrJ8FG+eP5mjnyM11YaTY4W9uFOezGrCTXi+QBIxXPzBuc0KQ3E8V&#10;vNZ8ZQwSif4H+IB8xxMgLAflVW38TXUci+f4R8UqpPzbrZz/AEr6HhnkGdsFgu45O+MMPyNXN1m8&#10;DebZaC3r/oy1pzK2wuWyPCbPxX4ReQJLcX1ud/HmxECtXWta8Of8Ks8Zyw+NNILN4fmRAJVzkriv&#10;UbvS/BtzYXZn8CeG2/dHn7OuTXJR+A/hJdWOoyP8OpsGY7lWdlH5ZxTTixo/PeESLqV1IJot730u&#10;SWHygn696to0kcxDGMk52kdDX2/f/Cv4NTW7rF4L1SFpAdrJckbT+dfIvj7SLLRPjLrmk2t1PJHb&#10;3KYZmycN2zVR1JcNLmCq7o85PLc1KxBjgV9pCrgH61GG+Zf3YA8scUuVxJ8hxigzHBFCoq7QAemO&#10;tTMCLQqYs7mGBmqwz6Esehp/7wi1Jd8AnA9aSAW5W5ZFEciqSmM+lFmfKguVlm8xyevpTyq4GS/J&#10;45oCqFnyoyE4pgPcgxyk3nO37oFVVA24JYc1MA/kR8cknrTfmBPy87gBQAgUbT+743U0gBpGAI4H&#10;Wp8OJU/eKBjtTeSZcoMdjQBDznp+NPG7Yvzg8GkP3l+TjmmgjB+8CTxQAznynIk5zS6fLdweLdHu&#10;RPua31SNj6EA9CKeyqYSPIxx61WkKDT7gRp+8Zx8xNKw0frD4FPhbWv2cvC13DpGiOtz4URQvlD9&#10;24XDDHbmviX4kaLcaJ+0/cX1vp6KkfiJHAA42k88V6V+y34pZL7xboF3qi/eE9orHjJ+8o/nXofx&#10;70KKW40m7igG25sHGQOA6/40oe7Iq7cWkVHsrDUfhhpFxDLGYLnw/EwKnG1iK+ede0m9t9Y8VxPb&#10;Bz5bbHPQjtXrHwov3uvh14m0SW8dZ7J2aEHqydx+FReLrC6EEsn2V3w5DHuKmTsXHzPiu5tbiLUP&#10;EBube7jxcnYEfAcZ7gdajjwqO8XnJtYMGzggiu78V2FwviRpPsbMpBIHoa4RHdrp4pLdV+UjArRK&#10;6By5T7O+C3i6G/8AA9paXktq91auqI7f8tEHH517z4p0aw1HwtA0Wh4ZbXKsB+ea/N7wZe6jpvjO&#10;V4ZZf+PkNtVuwr9E/g5410vUry1s7u6sxKbTbiQDDj0570Tg7JoxjUaep8y+LvDK+TeA6Zgq7cYz&#10;j3ryyCfxbplxKthrF78kmfIlJKnHoD0r9HPiP4MhOjXuoafZ74JImZ41GTGfb2NfGPiPSR5t6Uia&#10;OVJCDgcgip5l1NpW3Ry+j/EHTZNW+z61oFzbSo4VpU5UH3FejMPDN/pttJbXujXUUijDxkEjPqOt&#10;fM3iiynh1qW5ayG9vllO3hvQ1zVhqeu2GrQz2Wu6rbOsuQoclW/4D0/Sqik1oZ2tufUt14bK3yvB&#10;JewbWDLLGxUg/XrXrXgb4qfFfwvf6RZ6je3OraQkoAiuCWkC+qvyePevnrwr8TbKe3sbTXbKGF8B&#10;ftkS/I3+8O1exrH4fv8AS7WS31jTZ43hBR0YMCKzqUk1dq6HF38j738G/Ev4SeIjpMNv45sYb6S3&#10;B+yXZEbg+mTwfwrvdQsLWWBiLSCVSuMsM4/OvyqvNJeC9jkt/tkMqzhklhYqysOnI5r17wN8XfiZ&#10;omo6ZbaxDcavpqSIjb/9dGnqG74HrXFVwjteP3G6rNH0B46+GvgTV7O9Nx4D0tZyh2TwxhWUn1x1&#10;r4b8efDHx1oPiLUrnTbDU5LPdkiEk7R9BX6f+G/EHgnxF4OsLrS/GmjzCS3BaJnAlRj1Vl65HSl1&#10;PSbaSGaObSoZPkI+ZcjB+tKnUcFZm7lGe5+Oln4h1+31DyZv7QidJcbZCSGrvbPxJfTvbIbcbTFy&#10;dv519X/ED4Q+FdUm1eW10y0srw7mR4xhC3uK+PvEvhj4h+GPEAW98IzPAk7COdBujdfr2/Gt6dRV&#10;DGdKyujrbXVvD7TMJGnUk4JPatZf7Lkhd7bxNp7jbwhIzXnmmXWi39rjybWOZRyhwDmrkuiSmS3l&#10;ttd1CF8H7jHFbWsYnYyadYz21yJdOs1IQndtBzXH33hrQLiWQLMIJsny5IflIP4U15PiHaWgX+y4&#10;rtB3Dc4qtD4mgj1WCPUvBur2zBsGQLuGKE2IyTF8SdOlKyf8TGxil7H94F+tdtpOqaJd6UQlw8Mw&#10;IDRzDaQfTnrWzZXPhK9022a08bWbblO+Nm5/I81jajodvcw6ltC7lkHltF8pU/UdaNx7HSMira2p&#10;3R4YDJU5pAwUY8pSSOGrgYIfGFhdrBJqM1xEeVVjkgV0dtqcH2dfPRVwRnJ5FIRry7THJ99m2+tZ&#10;NwtkqWU4MRaLUY3MZX7wB55rXVrOa0MkNxEynGCDVOeENsDQ8ZpKOtyru1j6F0fxV8GtV0LRba8u&#10;7iyuFjttkbyFU3oPXpz71q+PPEuk2vgPxHef2vp5ji0pREI3B3YAxjFfK09naGXCWDxOMEOrdao3&#10;NtqDw3EM+q3csfy43OSB+FZTpX1HGVtEeB+IIfGvif48+LLyPQtSkEuoYiL5Cqg6da6nR/hre+ZC&#10;dR1e0Q4GQrZxXqVmVtdQlWNI0ZowMqlaSXE7SuTJJ9Sat1NEkXFRvdnPWHhPwxZSRiO1tZto++QK&#10;6BU0yGycwx24I4yFpkjy7ZiHbae2apyP/oDjaoBPNZuTfUEkJLcTlN3mA4Y4JrNYqTckkFm75pzS&#10;wGylAb6CsxuIpm3vzIO9JFWLDBRDOBbfMT1FUZCuLj523kdakd5/tTFchCoyKiKrtuCW5J4pgQjG&#10;yJSWyQaiYYZwEYgVMNxlAZx8o44ocsAgypJoYikAfMkYLnHeoJipSIFz7CtJ4saepERJY9KzJQPP&#10;iBhAx1oSCwyMMSASu1QaQxFssJHYF+gFWVULbuQGJJFWo0uDdWqpGA5HIx1poVil5QMD/dBI6VQn&#10;hYYbfnJ9a6lba48+cNFGSq8/NXPXW8aqIfsx4m4IPWhBYpNEz2pQu3yryazYTq1rrTT2WtXCPHIC&#10;yg/erudumxeGrnzb23V2hG4uQNv51wF7f6NDqqN/wkdqck7gpzmnFahpY+ifh/8AECGa70u2vrxo&#10;p48Lubjca+l4r3RtR0OGK5a0dHgwsuMkZ9a/LG+1iL+1S9tvBEmVKcEH1zXrfgD4nana3mnWmp3D&#10;GLzQElb09D6V1xg3uc0pps+hPG3w/mC6pc2ekJdW5DMTF9+P8OuK8KFrd2mpbWtrpVE+AzA8fWvs&#10;nwx4n0a50TTbiK8tZongG5fMzj6itDXPC3hXXNEvLi10PTYbhojuVQArn/GsZUzRVOh8qLHOdE0p&#10;zfCTcATg9adcMPsExKsCsXAJrX8SeEPH+j69Iy6VqBtd/wAvdR+NcWt1dDULtLyBojtIG4/eJrJx&#10;aHYtabMjXhJtwP3hyTXqPh90e5wFiYblwrDr+deR2ZRdWVPMGSxOB6V6HpDzKkTBXGWHI7UJCucx&#10;8a9Nvn8OeGL+xgEMtlNmRY+jq3c/Q186Rax49hSGeXUSYVcDOARz9K+2tUgtL/wPrFvNIhRtGkTJ&#10;75FfD+qQ3tk2q6dcTOFj1mULu6kZ4remZzR0sHjbWY5oEkguQdvY8GttfGk500nF4WM6KqqepJry&#10;54wbQghCVQbTT7VJEjGbpMkE4IzyOlataMnlPrnT9F8fXXhHTLmDT2cPaI4xN6jNSS2vxPhwP+FW&#10;XcuCPmWbirHwh8RmX4X2sTXr+dFEYpY2b06H8a9oS9uG0CNPLQu1xyD6Z9ay5mlY1jBo8a+xfGKb&#10;TjLa/Ca5hTZjeZz19qqR6F8fZbkeXoCA56tPzX008858M6Csd3FGFi+bA61mLcXC6lGVnf73IBqf&#10;aFWPDIfAfxvubmJriW3UlxuLXXC/zrobb4aaidTRNQ+LTxH5S0cWWz7ZPFe3Q3kguI1YzjK5+8aS&#10;5lleVXwR7k/1pud9hJWZ5rF8N/AMVxGJ9S1OdsDAeXj/AAroLTwh4Btor7Z8ObaQhPvselad1Je7&#10;dqxu+CMjP9a6W0ltX8EXKNMm/auAetTdlLU8q1ay01X09bbRraIR3IBAXGRXN69DFG1tHHeykvCu&#10;VX1Nep6paxtYXB+zIzFMgg424rkzZmWOGU2y/I+AxHXFLfqHU6Pwivl/CZ4JoN0mD5eTkjPWpTap&#10;FpkqLIR+8Y8e9LpIcShViwvk/L+FWwZmurxWiPBODSsMm0VWk1PTYXUE/MFz70upaUq32tRmzXAI&#10;IYDpmo9NnVPEcLruyknUdq1Ly7uZ9Sul2cmPqB1oegWPMnstSg8QagVliMXGVA61ZRGbYHdjk+tb&#10;9vFJJ4mkidm/1vOan1OLw9aXxeXW7VQsWWJamQcZfI6uNifLxkVlXN+qJDGjbpCMKg9ajnvrq61z&#10;XltPmjacLGy/zrR0/TNNt76K6v7xAypn5j1NVaxLZBaaVcTNFcXcsiqcHBq1qviPw9o2mwxwNHJP&#10;5RGyPt9TXJeKPFIFxPY2V47lmIURjp+VYWl6Hf30tpLf2c4iMoZlY/M3+FNIV7dDM1O88Wa5q0sr&#10;/aVtzP8AdBOAK958B+GdJt9A0qQ20GTCGkcjJzRpGk6QlrbRjR40jVAMBetdqHt7PSoooonAYjCj&#10;mlOaSsiopvcravZMl+rQxsFYEZ29qyZreytfDcrSSQklgSx65rvbi5sj8PYZJmVZEsmJBHIOOK+d&#10;7vUNcv8AWL6Dz22JqBCHGABmsotvc0dhdcD3XiKzkLr5aMADXvXw90i2httDd1RWeEMA3pXnOg6B&#10;JJrVj5ySPFEUYnPDmvoDTYbYaZaAW21lQD02gdKqWxFtTa1Qu9nbqki+XGOlc6zFoCPNY4auhmML&#10;WLKD83l4bmsBgqGTKLkvUI0RpvJt8LQN5gybZhzWVo8TGa7DW4YbmPPvUd0ZZbKKMSMNp4FXrCOZ&#10;GjLXAAwADQBWhaW21H4hgWjZfSpGh9sDmvnvwlafa/HvxEu57hif7enYc9cN/SvorxbdW1j8LdYu&#10;nSMM2gXGxj/u181+DrloPCGs3UszqrQ3UnP+1zW9P4WRO2h89fFC6M/7ROs7ZgWSRl/3QprpvgXa&#10;RSfGPx7qH2JW+yaYETPZmry7X7kzfFH4n3TqTu1Vwn0zX0x8DNLS3+DHii+aEhr7WM5/2VGK2ekd&#10;TLc6P4kXixeA7WMyYLscc+vWvL/gvbPd/tteGpjEhSzieVsjoe1afxbvj/bWmxBvlhsmI9ya6v8A&#10;Zm0yV7z4savNCOSsUL4/E1m2lHUrW6Ps3USDpmlSBhtdSCM/dxXLXxDzRxqhJZ1A4rakkB0O0jY8&#10;eaT16VSRrKLWVllZdiRnaCO9c5sVZlaO3CmNAVhHaq9pIpkB5JL1HdXayXWqPvyWbhQO1VrQy/aQ&#10;dpA8wfrQkFjqFdHv4gUZVUgnmt5tRsRo1xGsMe4wY6VzedoAKEkoDVGZ0/ta2iEnzu3GKdhGjHC5&#10;s7uUqCxkJHFRwwKJ9Qunz5VuAzn3PStVyi+GrRRjdg96r3PmL8NteiC4+0Spu+gqRpl+3vbe5023&#10;+YE9B7VVuGijvJQ8sakJkc1iwTww6bawW9g8s5A59DSeVf8A9qI92rZYcc8Ck9ALkF1dTT3EcMbg&#10;gH5hxxURzGsvJcmT5snmtrS7WRPtEoRMtE2OKxZUl/tbUGMgBErZWpGWw2VttsfYcVol1GnSDDZK&#10;8iqNqpbTkOACG5rR2KSoDKcx80wMK7FyNMndLAkmZcGtCW4uofD2kq9w2zyQcCtA+V/YLo0aEh+t&#10;Yk0qSX8ULW5wowKWwD1kEsUDKhxu9K2UcnTChcjCDFUoUjWEARKOPlxUqOU8392Cc9aEBYgkjQMN&#10;mTng02dY3l3HBO4VTeUGXKx855FKsr/akDI3I4oGWZm/0VAFAAXkVjyv8rN5fQ8VoXLYhUBh81Zd&#10;wH/s+A8Y8yhCJIkne3VhAcbuTWhHCTHkMM1ZsvKOgRq20HZUM7iOzlbzAADwc0rjJwZEtJ9w4KUt&#10;vLmxkOSG38VDBcCTSpSY1YBODVFZQPPDepxSCxm6zMraxpyNGo3HlvWiEL9iBA4BGKydZjvtlpN5&#10;pYJcDnpxWzaPA+lwBMcwDPsaALbSf6KoDZyAKt2WUuHZTjIGayCXFzEoBxurWQoLF/mXOzmkUQ6n&#10;KdkflREnd8xrLcnyRkDJA6VI8oOqlN3ekZCdTtMJ8ueapCZtWOmSSWEEpgVgW6+lXb+3k+xRQG3Q&#10;J5WBjisz+0bi3t4o0nYKOg7VMLq5mtoHeTC9j61m738ikcrNaXFv9qbaSCTls9qmikEeloSqsOxx&#10;0q9rTBfD8KmQ7nmGDWfI9uPAUuYf3nk8+3FCQzTWcSaRajfgZyaklgc6EzpHklaxNIcv4ZBZgT52&#10;BXWyTW0fg67QKDIYOCO1JgYcEsKWUrGQ7kcVcv8AUYItCtN8q5mj+Q44461yLDVmS5Cq3zSnNF7a&#10;6pN4bs4nR2KH5R/9ei47HUafqdu2g3EYkVuDjjpVEzSGec7QBk4rK0+HybS3DRYbuD2rRfbv+7jI&#10;pNjsVJvtEjD93na/rVuKNvLgO48DmqUrSJC5VycuMg1dtnkIJPdRSuFjRZt1tCMtjbzVV4iyuQM4&#10;xxUwJ8nOPwpyZ3ockZqhEEW/ziASCFpG+2fa4d5VsfdOKvqieaTux70sinaPk78UATwTyDR7mJnB&#10;yvynFY1vGieIGLWwOZMmrZdQ6jd27Uu8ESEW/wAx6GhAXXjgmvrXzI8qo4xWPfBPtkCIpG6TArWt&#10;fMEd2G5Yr8uazLrzxcQAwZJkOCB0oQGnp8drHLN8gYhF5NRawXNjdc8eXxTLfIkhDB+e9TXbReUw&#10;dRt8k80AcfoEF3F4j8Ss0TYmA24rdYSm5sE80hVlOcd6raY8n9q3jGT5Q5CjHat9YLdtjhuQ+QDR&#10;e4loKbaPEDNINu0ZFZsyqmoHbB3q5dTvvaNYmLFRgCqogvVtQ8zjqe/SmBT1Eyf2QhUHIYE1rWLy&#10;t4dt9yE4h9OlUDjGCN2egq1aTuJZF2Iq55FAzPnDy6jbYiIAkOO1WRbsLdwzHO0cE1pukJv2YBMY&#10;HSmXG9/su1QNo/OiwiosNx9lkYWpwFHNWLZyl1CSo5kFaCpOPDsu4qPl4rHdbnfEUUEmQcUBudeW&#10;C3Vk3mDmMVj3cUf/AAkJlJXIGRV9sf2TpwcEERjisXUpGWGHbG5Y0w6DJ2dgw5Iz0rQsAgt1wwyw&#10;5X0rLtFkKr5shBJ71roird5UNyo5pLcOg+4OIJjsJJ6VjXE9yNHnAZw5PFb90uNGV/KLEngVkuEe&#10;0uy9lt2w8GgRQ09nBkLTkvsOcnNZ2qi7l064O87VDYHerVlt+0P3BlNW7yNBFbgSKd6nK00M4vwq&#10;Lj/hNJgBIPnavQ7oyi2blsluOK460SaL4u+F5Y4W8srIHA6dK7TUJIhZu27nk4xSatoMzYnuDKys&#10;o7VeXzA0fyd6yIblMgnlmfFdNaozWU7NDCCI+pPShAVWdQTnIOB36VGZD54PnYIIqlcNcG/mVckb&#10;6sQRJ82W5OOtFxWL6mVxxASAOWqncnZMAbjjdxWspMVm37wD93XPSyRy6iy7mJ39qYFlfsxUkIxY&#10;jg025O7RJkaNuvHNSxKowMkHFPkjxG+RyVpAYlpHCNSiWS3LgSrg5q74gj0m2j0i7+2GIIyBlA+9&#10;mhAy3TYjUEHg1j6t/aN3EIPJBj3jk9sUIB9xeFda04qqlZIlI2981rKzva58mXOMniuThD27sjxC&#10;QqAEcn7v4V0tjdTGE7olwV7jpTCxDMboXY271TcM5rVTLWCbTgACqcjhzjaMhq0YNo0xsqc44qWM&#10;k5+y/wDAaqKsh1SQlcjtTvN/0lE3cbqumMLDG4LDI9aYGVqiPKNBSS6Cos/IFaUkdumnWwVlOIhW&#10;bfLGBHJubIbnJqeCRZNNtuvC0uoDZBGbULzipbUxhZAIhnGA1RyACCT5P1qOPeRlCMZoYIsS423I&#10;JOawb77cYbYiN/LBIFbhH7s55JHNRSKTZIgRetNOwbnOQ29019ZgISplBYDsK7SFY1ibZEATGMnF&#10;UrZDHdZ8lN23Gatq37+Tp1pXET8MoLFjg9c0qBjqtqqHAbr+FPTaLZ/mxnpVHzmj8Q2DtOAvm8HF&#10;MDo2hDadKWlAZU4GOtczc8vOuQCGwRiusuZ4X0UPDKh2wjJ+tcxOBmR2ABPehAJbMywBBycc+9O8&#10;s+Y52d6htSTdjAGc1oNuDtuAzjpQBTdCZYsQscg9KmgiAIHlEZP3RVyGazEmPIVmB9atyfZ1W1kK&#10;IuJFOKGwRxmoSznxpp8bSHZE3Qj1rWtS/nSNuXGB0qnrEUk3jy6uUVFjZU4A9BVy3CjgsBhetFhd&#10;Rzfa5dYYhXVAvBNZpufL1iZGDbg2M9c1sF8AjPy7x0rMvbeOS+gdE+YAZNDGguFtzp0shtU37OtY&#10;TQ20tiVYnd5nart2xMdqm9xgcj6VBDb3p2zLH8nmDHNCGKmnXiRxFbxQEA46HFbBWRdLQ/bDkR88&#10;VoQqj2wMzsD5PQd6Io42LKUwhVsE0Azmpbi4FqJFvHGMjB71o6VJcyxbZHBbBJHtWe1u763cRFAE&#10;84mtu2jSO5Up0EfHHNArosqsQu5scDPSn/JmT5l6jmm2wWS4vz5fTqc9KSWOZYmb7K+A33hTAeA/&#10;mJiPI3c1vWhRYZtxP+q/KuZjlJkJV+jDPtXS2aXM1rckjAyox60Ac5eRyf215sYJAc8VjSSoview&#10;ka4kyrHNeh3ViiwORaMp8vrnrXHXNptuCxtsswPJ7UJiaJLrUrQWETLMpOzDDNammjfo8bhlYsCe&#10;vSuD1C1MOlXTu8n+qZox64rU8HXl9ceDEk+yyxAXLBQ55wKGCZ2cawiZv3ozmrLNGYx+8TIrMuHQ&#10;NEVcjPX61fiCtYwnzI92386LlHF+JrfUptMvEt2wfNTaueozzVqGB4PDmhKI9rLbjP1xzWvP5QvP&#10;nGGLcc1DM6NJEGjzgU7iIoW3XKZZjjHfitGeVvKC7zgAcVQwqxjamBniqkrXIaTdKAvZqluyGlc6&#10;Tg5FSYGAKhXGCQKkz8/XvXcchICweMCM/WnD/dox+7A9xSkHLZIpgPB4Hy805Gy+Pfioc4UDaT81&#10;XIxGfLby+aYFlAQ33c5WgkDtUqNHsJ+Q8dKgLFp5MgAZoQhC5VUOCTmnq3zDryaUKSpGw9KYAcjr&#10;QBYBOT8lKR8oyKQHnr3pzkYHPSkMiOfIPHakQnpnpTh3p68sCCKARLEN05HzDn861oInEgLRyDLD&#10;AFZ0AKyxngjdWpHdOmuWjbo8BCCvrTgJmlI6r9jHm4+XgZ5rWtHVkgwxORXF3LXEt8jeewBc4Irp&#10;9LO2wgTJO0dfrVoW5vDqKf8AwrxUYJ8g/uz19aevQ89hSM2NY4zle1Z84G1uTzjFXpO3pVC4OIjw&#10;TSkUjnrw4vhyCNtMty5u7Ns4H2hc/nUNySbl8M336ltmP2u0XYMfaF/nWFTYpanyx+065b4q/BCP&#10;P3bWWvmhwC9vnrt/lX0X+0wxHx0+FuQwA0tsfiBXzgzElOucjHvWETem9BV3bT15NHfG39afhiwI&#10;HajDbCd4460zYqyrnGN2aWMJ5eMnPrTn+42PWhSAD+65P6UhEsaSK8RMhIIOanH3T8v61EmeQXqc&#10;dRVIUhDnAqFgC2KkPU88U09ThBmqJE7/AHeg9aYfL8yIHcOad/CODTSB5ozQA8nqNp6cc1D1Zh6j&#10;rTyD8/HpUeJPMXaAfahAWYgwgbrx3q2gJVTj9arLu8pMj+GrUGdo4A+ahoOpeg3CaIEpgg1rQBd4&#10;G09SRWZGE3bQedw5NbECkzwndyBVJDNGLBSEhgMDkGpsZZRg4zTFGG/EVOceYCBwBzSBIVFOSCB/&#10;hU0KN5zZx14pEztb5QeanQHe2F5GMHNAWLkOV/hHQ8mpwCXQgd6YgXCFs/dqwgHlj5u9DEOVR5j5&#10;X+HjmlABQAscGjnA4GKYT+9XBpWGPAJePBFOIbfGTTf+WeQDkNxU4xxknp0oATHSnrFl1Bl6mlUK&#10;FOPX1qTncuGP0pgOKbduHBwtIFJWP5cjnmnH7jZB/OjoPunigQh/1S8A/wBKAp2jkU8Y2jmj8CaB&#10;iAHdn25ppGM/u+tSDABywppOcmkA315phLmQfLznipABv+7TuCe2aAIxu3HKYpVxlcr61Jg7XJA4&#10;7VH/AMtGPtSAYc+XIMd6Aq+Z+HPtT8fKaY27khKYAeAnOeTRgcU4BsIc8Cl/jJwKAGn/AFZ5ppBw&#10;3JqTBywxxTGH+swewoAi5xnFJ2XinHHmxLntTiF45NICEg4k570xg3Ze3Wp8Da4qNs/Lhud1NAQF&#10;Xyh69c0uGy2R1qYg4OR0prA5T6UAQEHcPloCr8wBJyKlIUq3J4NJxg4j7UXAi2H5Tge9IR+8TjFS&#10;4by2y5xnpQQuVy/ReKLiIxtww2tg1HlumGPpUyt8rcA4PSjDbCcDOelICEfdFO4NuaVgu771IO1A&#10;yPA2EEU0dGqZv4/k9O9RqBvfkmmAfwfdH1qIjjJTv61OVGQR3puHzJmMYxwaAI+y/LSFVMnHPHrT&#10;yDtwG6URqwzluvtSAQDk/IORTAp2vkDrUu0ZY+Yee1OAPynP1oAhAG6LKkemKd8u+QYOe1SsBtXg&#10;daQKeWANAEGDkcc05VIwSvWn4+b7tOw3moQGNAxhGUPFGG8tuOKlIHzHB56imqx81l2cAUARhXKM&#10;RG3SowGXLGNM9qt5Y45GB2xUci5I+b60XsOxTIJkyTVdl5fIB9KvhEyRvbNQOq7ZOCfm4p3uSZ7I&#10;cg1FhfLmBQ5PetJkyqYQDAqsU/e446/nSaAypEOX6kbuKhcSCJNq8Y5rSlT/AEgKc+xqIrguCg5H&#10;FK4jGkViZGKjJ6VSaJ+uR15rakQFn4+6elVyF3t8hFUmBlSIRAMydKu+GxGPinpTlDnzCFNNmRSy&#10;gBulS6CuPiRpWScfaKaYLc90aJJIrIFxtMXWq88tvb6LdkuuFBx71aJP9mzHOAkK/Ma8q8UayiXk&#10;0CT7nKkADtUX1sXYwde1O4utfmjWYhPMxxXPsmCP3xPoarxszXkz4bO4k5q0pDM57Acc0WFcVWba&#10;3J+7TlLlf9Y3WmEgbj5fGelPH3eo6Ux3JxxF1zzSROTeyIE5yMGkyPIPFNjJXUIpAopBc1WDrc2i&#10;h0YsOaseZFDpd9NIsShIycsemKoS7kt/NLrtxkHNeZ+K9Vvpra9tY7iQIcAlT96hsLnFeM9Zu9R8&#10;Waykc8zQJPtAB4OK5iCKRbRtzAkgfhWmLeOOC5CxZbcCWPfNN24I+QdK1UbKxl1KuG2jAGKXC7fu&#10;1ZYLsOEPHao9p8wkLzjpSuFiIDp8uCDxSENljkVLzk59alVY8OQp/GmBXVWyPnA45zTtmVjB5Geo&#10;p+B5jfLRghvvHGelACbAEYAHBFNHapu59qjx+9bjrSATCkL+7H1qPjd909etTc5bilXPlvx9aAGL&#10;kKOKcc/MKXauDhqXHJOO9ACBBuH61IAu37tHPpS+vFABg80h4KjPUU9c4GD+FNZck4XJoAUH5uoo&#10;BG1hsHWmEfKvPQ07ncTmncBTt8wfJyTSlf3hG84o7UcbhRcSDk9GpQRgc9+aBs3fcpR977pxQMVc&#10;Zb5Bjt7U4AYfJxxSceX+PIp+EwvJ6UAEe3ZJ8opuPmyBg04cK/OOnFLjkGkBGd27kDpSj6fSnnhc&#10;ZFMz75oAaRypzTH+lSjG01Gw461LGkVJASkoLgELkcV9h/su2ZMHj27IOCjKCR6V8euCZbzDf8sz&#10;j8q+8f2a7Z4/2ddXn8nAk1CVQfXFbKS5bC3PbZ1P2xjj/lu/86YgG4VYnx9rk+U43nFNQDBP0oRI&#10;9V4zgdanRcjrSqMLUyjk4HahsljlUYTirKjiPjt0qNQNmSD94Yqwo5zjtQkBMit5bHA4NWIxlMY6&#10;mmqP9HbkZNSxg4PXNUhE6gB/u4wPWn45HBpVU7WPHWpQDilcGKM4I2jpUqZ2kADGaYAM1KMbMA96&#10;AHKDtY4709R8gytMBGOlSrjpmgQ7nY/y+lOVf3RHfNJ0zzTlOWH7rPPWgZIAu2PK9qeFUsMucU3O&#10;MnHFC48wAjjuc0CJVBEx+RSO2alGTIwxximgRhGxIe3Wm5YXK8KRjrQBMMb8fLgd6kABjPFRD7pz&#10;GfbmnKeOVoAfzuX5aev+8OopOxpVA/esGJIxxQA4F/tpOO3Sp1xmbJPJ6+lQc+dnvUoxmQEsBt/O&#10;gQ7jcMLUgC+W3NRr5fkP8xzupcnJwKAHJt84cdqsL9+LAH3qrqP3q571Om4XTgx9xzTEz5D/AGqb&#10;6OLTPhLbGRQHmlLH0AFfM/g280q4vtMiS9i3NJwPpXrP7Ydy58V/C+FHOVtJCcenFfKHw/mu/wDh&#10;Y/h4xwXO1NQX/wCvUkupytI+5NPjiXRbP5TkxjFWXI+7sH+FVrEltE0Y5P8Ax7DNWHC+a5JPShmz&#10;IiPl9TSpnPQUbflxilAAyQvNSIkGdp+SpEADKdpz9aj+bJ+Y1Mu7cOhoHYMfMeOc009Wp5Hztz3o&#10;x84ODQFhpHyHG7pURAMacA8mrPOT8po2j1oApFeOUXrxUZUFeeuOKtlD5o+XPNNZfmb5O9O4iiAQ&#10;w+Y4Oc0hVtjEg4PcVcKDnIqJgcDjIpDRS2spOAcHrnmm84PyNnsTVvB2n+VRFCUU8cUiimVG8kqe&#10;etMKcn5eM9qtEEL90mmlT5g47UwIkDB+33TUk0N/J8PvG6RwLLImmOY4wcF+OxowfmG0/SrcLssh&#10;xGxBAzg4pNCufCmp/wBvp8UrBW8Oa1HKPFeGPlnJy3rX17odi1pa6Y63C5bSoy69wSK6m7sNCmv9&#10;PmfwvpBeOQFSYxkH1p8q24u8ra4xGBnNXObaskVzIq+a5b73Vu1SguVGR1pgRvMX5ONx7VOF+Y/N&#10;29KlEDOQCQozing4iRsnO7vRtOCNhxmnbcOOBinYZG0q+cMoPc1ch2luGBBHAqs8atnAWpI/lkhC&#10;s2cilYCzcNZwWbyz3dtGoQnLtisKLXNLmuLQW95bFfOI3AjBx715b8YL+5j0zSo5HvfLmVgqoxAO&#10;PWue+GLS3Hh/xFDJazMqXkZgk3dAeop8ulwPo9X8y3DYXA70uTnH5CqsbhbSyiET4SEc460/PP3i&#10;akC2CvHzCmjH2nO449KiUjyz8o/On5/d5x060CsWPl8z72BUg2mMdOtUAw3sdxqVXHnAbiKEMuIM&#10;yrx1q5HEzNGC6jHUnoKz4XJuEUvxv45rI+KWoT6T+yP4zvodQZLprZBAVHf1zTC5tT3GnpqUsLXd&#10;rvC9A2fzqKGVJY5z5RADce9fGfgrxL4vuPHOnS3N/JKJ7n967SdQB6dq+vNMlZ/DVsTZYyowTTku&#10;UDaUKIhxnI6Gmf3RtGAaj3NnBHAHFOB9+9Shkjc4+UcU3jLfpTWdS8e08dxTcjccUASDHz/uRzRh&#10;dvMY+tR7sqRwBQHGCdjYz19adxCkcSjyxg4yM0gLB2CuACvTFPGNn3zjNO48x+RxjFIViAq+eHbB&#10;Byakj84JzPcYz13Gn8bQacS25Tziiw7DjNdqwKzy4C9yacLicxgtaW75PQjNRknCjHSjcuT8hpNM&#10;BWGlusnn+A/DUg7l7dST+dc1qfhf4VagsiXvwI8IybjyViVf1GK6MldsnyHpxTSI/ssgx160JyWx&#10;Sk0eTX/wj/Z+laQH4X3tqzL8rwT8D+dcRe/AbwFLPIdO+MXiu13NlcycCvo45FtGoIIB71ETiUEF&#10;xx0zUpzWxL1dz5Yn+BHiaFGay/aSunIztWRjWM3w8/aCsrlVh1fSbyIE/MsvOB7GvruWeZTwsuc/&#10;366nwdo+s6r4tVnlu47KCUGeXJw3+yvqTWsZy6lOSZ4D8Lvhd8RtX8caVc61pMlpp6TKbi6dvmkx&#10;/DGvc+9ffOmWPhzRvAthaWek2Vtbw2uAFHLEdSx7k1blfTdP8HMRFbRQQWfyrnA4r508ZeNLqa7v&#10;ILSfeWJWNUPB9z7ColNy0RnFc3oWPif8RNM0/QtUQanboPKYL8wz+VfCut+N9J1LxPI9946CRi6P&#10;lq33R+FfQcnh7QtQuZZNZ0qe7klYlyznB9h9KoXPwq+B9xCxfwNdxMV6xzcj6VUeSJTaPEoNU8Jv&#10;axeV490MBl4+dRmrkcultbx7fEelN83QSiuh1P4DeAri8uDp3x18X2nzZETDIX6Gubuv2fvEkcTt&#10;Y/tO6i5C5QSMw5rZ8rV72BNvYkL2gvZT9oi27RgA0vm2eYsTNyfTpXIXXwt/aXspgLXWdPv4lY9Z&#10;SSQPrWFe6b+0fpas9z8BdTnRfvGFS38qSgn9oUm47npJeMuxWNmAPpS4QyQnbIDtOeOleM/8Jn40&#10;tbgpdfs4eNY3U/Mfs74rTs/H2ntPMLnwj4itSwxie3IA/E0nTfQFK/Q9UUA7iGUnnOKlycc159b+&#10;L/A63G5vEkSsTyDjFdHaeI/BFw0mzxVpu4rwN4Galwl2KOkU4K9elWUI2jhjmsGbUdOXTonNyqqs&#10;n3k5DD6ir9pfac6wMmsQbdvKYpCuau4+Uw2fwmnW7FLOcKThzzVN57fbckXcWQBxnrmpozusiVZT&#10;8vagTZpRMS2Si/JaSMPwFfnT8QLuS7/aV+KMpXe3/CQuq5PZTX6FyuYPButzOSPL0SfJPuK/NTVZ&#10;ftHxY+IMgdgG8QTYP/Aq3pMlvQRd2Eyo4UVKcZX5Dio4wQrAipsHyznmmZifMDcAMARjFLmQLbHz&#10;VJAP4U3nbLthPUcmgiPy1xuySO9ICwSxtowUJbuRRg5f5gAQM89KZyFVhLztHFAAw3zHJIzzTAkU&#10;TbCNytjpik/fAkrZJnOOTTgSCCo4zyKDu86bEg6Dn0oAjcbWcbMkj16VE7MFg/cnGetDCQSAqpcb&#10;uST0pTnzWJxgL3ouAmRuAAPApMHaOF60D78/zfhSkDIxyQeKAHD7rYQ/d5yagKRlWUkjuGHrU2Pm&#10;5B47UpCh84NCA2PBOvX2kfGrw1qCJKrW+tRb+fvJnn9K/Tu/On+Iv2YtPmhkSQS6Ak0LDkq2Mkfh&#10;0r8o5FJmZFjC5XdI+e46V93fsyeJ/tfw28S6RcXil7KUGIMeWRuCKUpXVluCXK7nlenXNx4f/au8&#10;OzyuUhfWvs9z6EOcZr6A8VQRNpE80MalDbB+OQQwzXE/HHw3FFrtxe29kfJuAJOB9yQHtVn4a60d&#10;X+E+u6ddSo17Y6aEy3WSMDCn8OlQ03qacq+88a8UWPmafJILVAdx+UeleAahAsHi27R12u7Zjbsf&#10;avs/UNOt/JuhNYsCryA57180eONHKm/dVfEVySh7gE1alZaCdPrc4HS5JY/iJOGZl3gYzXrOm32s&#10;6fqunXltcyxSLMroyng4rxScyKdOk3MJI8AtmvXPDskV58KWV7gtKmQCetF2ZaH358I/ido2r+Do&#10;bLULiBZVgEUqynoemeexrN+KXg7y4NR1bTbJJLVl3yrEM7VPcY7V8IaRqGoaR8VNEuEuJAh1aNZg&#10;Dwyk8/pX6PeEPENl/Z2gaXf30ckF5oaPavPyrI45XnrU1Foawlfc+GfEmk291pt7HtiA8glGHZq+&#10;c7+K6tPGDLc2zsBKRgjgrX6M/EnwRBY67qF3pxc2c8zyLBnPksTkgHuD29K+W/FWh2V1a3cb6eEm&#10;ETbHA5BqYNxWpc1zI8BZNPa/LorLFkcZ5rY0jVvFOn607aX4s1GFQwIQyZRv+AnisO+tr+z1W9gl&#10;gkUiXGSOGHqKpbpN+fOkzjsa3Wxzq8WfV/gvx2mpPBY6ra2MV8IiElzhZf8AA16Jc2V8dLsZP7NW&#10;RGLcxjcMV4r8PPANrrXwgs9RXxDc2s/2l8yAnkr0x9a988JR+LNFk8i8vor+1U7VjlGSF9cn1qJc&#10;qV1ubQutd0c/p7a7pmvabeaV451mxuVmyqxylVz7gcV9V+APjNNv0fTPF2hxLIIwn9qwLlXHbevb&#10;6iuEj0TwDrVtKBcmymcfKE6q1cr4k+HvjrTdJuLyGxGqWKIS00P3419Sp9vSpnTU47F6bo+4J1iv&#10;bTSr/Sr7T7yzkjzmGTPB78VyniHQbG/8N3dvdeFbSRJIWDLMoYfrXyR4B8e+LPDXiy22vezaebgC&#10;606djgr6rnoRX3T4Y1/wV4j8G2l1p2sWQla3BeFmAdD6EdeK4PZypN2OiFVPRn5ufFH4X+I9G17U&#10;dW0PQ9RmsgzPJbxEmSA+oA5K14npXjbVrHV4be/tN6C5wWdcHHoR2I6V+xesaWxEqtp8XKkEMMqw&#10;/lXyD8WPg14d1eHX73TPDtlZak0bMfLGIpG91HHPqK1VdJq4VKEWtNzyfRtY8N6npsL2mraYXa3G&#10;YmcZz6You9I0u4guEn023ilySFMe5X/GvlvWfDnjnQfH93b+brdjew3XEZcqrYPBU9CDXaaJ8Q/F&#10;NjcaRDrXheW4RCA86DLFfWunlurxdzl+FWOp1bwhONVNxp0+o2syHP8Ao7YxjvgViC/+KFhdSEXU&#10;Goqo/eRyptfA9K9m0XXPCupWr3Om+MLFneAbomIDKfQqauTWUM1tetNZQEoOQFxnPvS23Banitr4&#10;40x9Th+3eHNUtJ/MCsZUyoruA/gy9tNPP223IlAxJE2eT6gU3V/C+k3dhqG3Q9PQKvyEgHJryqfQ&#10;dWsdRuGstS1K0lWXKfNujYj26VaipbBY9aFlLZzXYhlu2BwUU5wRV1LxW8lZICoyOSO9eMW/iz4m&#10;WusqNTt7W5gjOCVjAYL7GvR9H8SfD7UbeSKTxJa29zIgMccw2/MO2T/jUSi4kKffQ7iC3s5pAy3t&#10;udq5YFhmoru3twquk2cnpWLFZj+1buRdWdA2NnlSZB9ORWozTqYlkm4VeccjmkmWZkkcRkXESbh0&#10;OOlV5RGBlbZlGfrW6IoGt3CyHOMnjmoo4ohdEMu4bT1FJxQ1I5y4aT7Ou0NyOlUVz5SjzepOcmuo&#10;lgjeC8VbRSQfkIrEmtXDRAxO3OTg1Eo2LjK5jNGgkuS0efT2qtGAbiXdN8uOBjpWtIqtPIjcZXj8&#10;KztrC9kURbgG61BVxhU7OFyN3ekEUpklBtVAAHzZq80eQ3YYGRmkVU3oFc++TU3GVUt2aeY7SMD0&#10;qtJHGLxcv8wPat4CQCTbE7AjBPTFZUsfl6gWZEPzZJJoTAbIrfZo3EZwBg1jTRn7S5aIAZ4FaOp6&#10;poEGhyvc+J9Nt/lG1VYMxP0HNea6h4r0tEmNs89zIGBUupVeP8+laRg5ESqKJ6EkUr2iBbdvkPzb&#10;hjFWklsIrO4Z9V0/eics0gGK4c67qd5+zT8WLxljimS4to4zFwQCQDXjE1zfyvmXVr9zgfec4/Kt&#10;FRb30M/ao9n1PxXoEGq3AhnuLhlBB8v7pP16VwF/4l1OXUZJILSKH58gnk1yIUlVJY8+tOCL5jfN&#10;2rWFNRMpTbLt3f61dyqbjxDqEnHQtgD8BxVQKMvy56Y5pyqQJsE9KeAfJBEXRvzrRIltiNE3O1AB&#10;imiOQsg2qMg5P0q2N+IsgDPaiRh9kvNsR3bMA+1AJnunwkn8RR+HPFLRahfvEt4BCCxIOPvcelfT&#10;GheKtThNiHnmQBuue4r5y+Dj3A8K6oBbArbX2XGP7+a9l13TmGnGeFmWQoG2jpWUnrYt000j6R0r&#10;xDo2o6LJBfWtnPG0WGLLkrXE+Lvhv4b1TT57jStZtlf7yoT39OK8D07WtZs9QiPnOQpxIgr1rw74&#10;1tzdwL9tKMcZG7AP4UKVh+8tzyTW/C/i3Sr1jN4Qusq3EigkYFN0rUlClZUSMg4IbivrSPU9G1LS&#10;4Y5/skgKjJZeRXBa/wCBfBN7dXzW7KsxGQ0Z2c/QcVDpt6opSR53aXGny2l4E1IFgy/KD6183fGT&#10;Spbb4keCJ2tG8q4s5GyP4sEE19Cah4P8X2Fve/YmeQBwfv5OBXm3jqx8V6jonhMXPhK9M9pBIvCH&#10;oaULqS0K3R8/RtbNooeMZJGCPSmIr+YqrjcwOOat3ekeJLRr1joU4i80k+34Vlu7CW2Md8plHXcc&#10;YrpM2j0b4b6lNZ/E++jlneMSzxqcnjOa+1bGRW0zTnEiNmME4PSvzwtriddf8NStNEgFyASGHNfa&#10;/gfUUm+HVg0l8CVtEA7npUSSsKLaZ7MGH/CNk+SceVxmqFmD9pjLykbrkBeat2gefwROFlRyseQB&#10;1xWIjSHX9PBmYeXcjIBrn0NTt9WgWGPw2wK/NECxqJ5YW8P6kRZudtmzYHUYFT6yxfwpowJO4Wwx&#10;WTpEWotp2ub5Mf6KwyfpQkDOd0TUrm7a+ABOLt12kYIArp1VvNkIkACjJwa4jQ1kh+It/EYwrG+k&#10;zjvk111wtwmrlRHKVZuVqrCR0yW8Nx4IdlBLleOayILR1lmWSzZBWvbziHw/AfsxABGATWmXSVNI&#10;kMY+eP5sLWfM0WznrSOJL+8PPK4VcdKQQ3Rv77DLsOdv41vC13Xku1o1JYdfSsPUtW8KaZ4hiju/&#10;GVsqquXA+Y59AKEw2FtLJ0i1HDIWZ/m3dqku7rR7LQzJLqNr5gQ5kYj5fYetecan4zFxrfiNtN8K&#10;3TRbAsJbIz7kVyptfEGo30Mt/wCIJ9hYnygcKo+lXysTl2NS88UXH/CY34sdFnmkZGAcDjnvWUul&#10;a7qNxHNqWvXoQy58sNgcnvV8HQNPgl33+nrsX2JrlNV8WX00sdnpnh66lZpMBo//AK1a2SM7neXU&#10;nhXR/DsgXULMMluDjdkk15VqGqeKdVvZvsmmXRRp9qnOAB61oWfhvxXex319qkN4sKpkRbvvV6j4&#10;e0zSV8AMItGCATcn+I0pOwJanJeG/CVpbRWl5eXyT3RAZx1Ck9q7q3jzrxTylSMqNqgeldFaWlom&#10;n6iMOwKDaCc4qtBCr65PtYDaevpWbd3c0vpY3rCNCLdQyHd1HpisjxDeW9rqdtm8h3NMowe1WTIL&#10;a9tG84nMT8E14t4n1C4n8aQx+fJ8l1uLe+amKuwex1vibWdTRtCP9sgwm3wVVeufWo/DOk6jeara&#10;NCR5Uk27cB15rlHiu7mfS2nZvLSEBU9a+hfBOmyQfDSykilQSKowM+tDQXOh0m2igWeAxBj5a5Yj&#10;kGt7dL9rtlWMBe+KqztBB9lMj/vGTJIqSG4tGRHS4Bz1xUpgkaUTR/2lJujIBXjms+dHk19Ig6jM&#10;nFS7xuXDHrVW1ngbx/bxtNjg5xRYouJb3KahJutVPyjBBrWtYlMkYkGBv4+tTKP+JhPlhgDg5pqF&#10;m1UY3EBxjimhnk3x3vpIfgTodsqfNc6xFEmOoBPNeA6ncva/Cq8GFU/2GoA/4DXrvxmlWf4qfBjT&#10;zIjGNXnlT0xwK+d/iFdND4aihDjc6kED0rqpWjG7Oaq3ezPB7+RjKwDsZLjXAqjuSxr788G2cWn/&#10;ALNHg21eNVaLwvHI/qGYZOa+EfC9u1/+0H8ObcxFkh12N3H0avv/AFyVbX4VeISFGToSKnsAK0qN&#10;WQ3bQ+U/iNeGbxDrbecp3XzIuO3pX2J8E9LTTv2OfA5ltgs92xmb1+bpXwzqUV1efEjwLbr5jtde&#10;NYV2jnILc1+ltnaw2vwy+G1sigfZ/DcAI9CFrlqSWxok3qQXz3K+I9OwzeWcZzVLW2kOjIqfe3Jn&#10;Bqe4cy3ilicLwMe1QHD3aHBZR1FZ3LES1vF8NpMsTktCMErwMVHpzXMurOhtACsgyfWu3tZbd/h1&#10;fRsYkxFgAiuagiMc0rrIuRITn1oFc1LhZVnUtEoPlgGltre0MpmMal8H8KdJPBLpMBdkVs4YE0Tz&#10;2UGgRiMh5Hx0PrTuAyaUJcRhmBG/gVKxvbiKYLGqRJGOD3qD7MTBYSzSknIbA7CtszWbaa6pF8xQ&#10;AdqkDmbWKVfErsm0YODnvWzefNZWu7nB5qGNF/tOXPAJGD71buVhWGzHmhg33qTBGpokkRsbxZLp&#10;QEiO3Nc3dqD4gvQCTmY4Iq/DGFEoE7bWToKBCNp2ncec561JY22/48WGB05NXI0O0HeehqnFvS3v&#10;AUyd3StW03tZA+T/AA0AZUzlYLglGxuxms2FVOqTHzOTjn0rb1FI08K6ofs5JKEj8K5vw5584vXZ&#10;JBiZhz7U9yWbwwqoDIOlQMwL8KcZ61HdSAaosRLsc00lxsAgakMcAxnXB79K0Y4x5iFh+GKrQrmS&#10;MlR94cV0DxxrpVnIHUEocg0bDS6nO3qhbqJgpwR09KrzqP7Htuh+cdat3J3TbiTiqrB2jiAXI3dK&#10;YE0MmIZFYD/VjGKGMUltcJyQR0qnKpEoAkAIHNSW/lp5hJ5NJgQrI0UgjAwrHGPSpiAduU+lVrpH&#10;NxasM8PmrUeTHkocACkMpX8d1NZGHyh5ZYcitazsFg8Nu5YltnSlkVvKsm2EKWHFad+zDQLErMAG&#10;iH4Um7AcsMi7vCWHDd6miMxQ7kOCeKj2qbtQ68MRmrjNEDhW4CelAylJFEL8OrHcRzU22QJG2xsD&#10;NRF1+2RgKcl60X8zyYEAGCtAGY6q7LyPvc5q7FG4s4EVjtDCqBSdvFemW6DaHfMj+gFdI4s1kjjS&#10;JgVwD70CscZ4heQav4fiAJVetMn2f8Ije/MMvb/0rZ8RwRKdHlCgjHz4rFfypNMKxgkeQf5UtikU&#10;tBmiGgX0RuV3faDt/GumSK6GmFiXY4yeO1cNaWN3HqbzeY4T7WMrn3r1GOeF/DF0qwx7vsqgn8Kl&#10;6DTOaDKLlyGA+arUk032Lh4/lT0qvGitfzAnGWqWWLCyBWbkUICmg3QXD7M85NV2mj2w7ZOQ2MVd&#10;t45RJOrN8oz+Oaxr2CeO8lMabgX7UmhxLEjI5xtPUVdh3AIQh6DFULdJWd8K2QozW7FGRaKdvbmp&#10;sUxvzYTk9Oa0LZQYgDF1X8qpF/8ARwQi8GpopVW5h3TgVRA24bZdwem/mribHt0O8YKcVRutjXib&#10;hwcVqW6w/wBl7VXjAxQhmR5Un9qH5Dt39c9auurADbbZAHWpJVO6P5Tw9WYzHmEMgPIzzTsK5n/v&#10;g8QOaGceYudhIHFW7kBr1mWPA29Ky50IkQhzw3c0gLAb5Rx1cYqxfxD/AIRw4BL+Rk1WUqIo8oeA&#10;MVoOJZPDmo7IjkwmmgZx1m5VlUkF/tOOvSurcMlpAftGMxCuOtkaPVLrIYnzOa6htzeG4izMSOhq&#10;VuMktNv253MYLepqW7KeSo8w8k55qtaOBdwguMZFXLtImuJiJBgKKpCMWRtsbHaPu8VkyteNep5U&#10;7j5xVq5d/tbxbQADUVg8f/CQRrLGcNLgVL3EzooTGvh62y2XK8+1RmYrj9znDin3flpcSqigKUGK&#10;oAnzly2fbFMrc6NnLWMZJADQjAFZxYq8xGeOlNjllFqF2k46Cs+6luiHxGVxTFY3rd5XtnLSDCju&#10;arXtxaA2QDR5Dc1UtZV+wRL5jbj+lUPImfxLehgdmODnrTEXzcxFUAXPzjJHaukg8ltJiZWz8grA&#10;ggs1sr1TEMt3Na+lJItrcIWBTdwc0AXvMifTyhRDtz1rH1Fx/YaqOFA+bjmpbplTXmUTAZ54rJ1K&#10;YtbMSQFDjIFJginbnCNgdD1q8RkLkE8etZm+NzJ5fXC9K3LdQbYMWHEfNCGNs4oP7ajk+xLkIcGo&#10;tSYHzeV4NTNIERh5ij5+KhuwjWo5YkgE0hmTHC4e1cTr8zc8V0Vut0YiPtT4KZ/Ks8qv2GDDEYXo&#10;au20s4tMqwBKYFCQFR2P9oX/AMy8U22kd9VslYNtE3FDxN9puHLH5mycd6SFpF1mHFuNobrQkBuX&#10;rgT265JDR9PSqKRWyM7rIAxbuKLqVG1BMJ0UYqr5mX5ZuDyKNxJG1F5D3SAqQSBmluImDL8p4NUY&#10;Hb7PG21chhgirU92gW0O4Fu6+tFxlMwsZicN706OG2WaXMo2iM8eprWUh9Pif7AACvJrLl8v7S33&#10;iN3HFAjN+x2TXksrQOCGPHrUyxRjfhcD2q1syy844qNlkE8eFyA3NMCNY4AhIfkjmrCF2idVVcYq&#10;tII/tg+Z1BFQNOsV/ErXO1T37UbjEdlXVoF28h+a3ZHB0+DLD7ornpgGlDqxI3ZznrV4NI1hbj5u&#10;APWiwDLgIzor4x6UtsgF1CqoeTTZkkMtoNjDkc1cjSRNRtcpxgGpQFq5tm8mTIAxGCaw1ZllcKDj&#10;dXQ3kjmyvWLMAVAHvXNhl8zO7OTyaa1BF1GkIYGEY7c1MciAkgdPWmRDNvwueKhK35vdv2YlSabA&#10;uWx3TMGBx608xwLJLtm5J+bJpyRyRQzySIQuzj3rCvHnOo2zxM4bfhvQg0gN4P8AJOuecfKR0qne&#10;qw8PEsu4gEg962YYbNPDlkzXmX2gkY5zTb4Wp8LXLFGLeScU47g9jI0y4lPhuVRv5PIqfy5pjGpZ&#10;gvc1k6SyGSZPPG1ZD+Ga2ZJBHbPi5HPpTasJaleJXj1uFVmJBznikubmT+0pVMWBmlhS7kW8dVG1&#10;RnOaoJk63c/IzfMBmkBp2yOdTtSikKepNa9yIfKs0Nz1aoYQogU7QoCdc1SkbOtxAOSFPr1psSLd&#10;yLYRRKMfdHaqyrGJ+GP3KdceYdxEZPA4qqGugyn7FwTigZaQoEbdGSM9amU25C4X+E1ZhiR7J9zK&#10;PlzUXlJ9pIJIUd/WlcDmLxQt3LuwFLH5q6Oxjtz4HVfLDkNkHNUbm3SW+jQRZHOfatW0jij0G6X7&#10;QdyjgUWAhw5jf9xjgDFJmQwyLtIULxTo3BHLHIb0qSXAOfamIynj2BiEYkt1zWzp0Vu1nfvLMFxA&#10;doPeq5j3afu8oYUc0yRmTTMBD80Z5oApwGZb/WSswCtKRWrbzfuXjYgo/wClc1DPbLcS7riT5pcD&#10;HrW5bKPOiIJ4kGfxoYFC8VkvrkRIOJQWAPaumtr6OPR4P3UjZiHyjuaqTQWa+IEdpAC6DJzVK8W6&#10;W+07yGG0P0I4oYI6e2vLibTNQMlrgbsAGsyWOV9ZlDD93vBWp7dn+wklFHyjcPeo5JlFx1A+SklY&#10;Zz3iWHNpp4RVb94oAHoal0m3ENuIlSLa1uCCvqetV7+S4fUUjQOV3ZYkVcsyUIYznAXpVE2JrhX+&#10;yyBQxw3eooZpxGgJbKjgZrRZ4Ggi2wv1/OovKiEN2+/nFSUV0WWTUVaVQEDDvTp0T7c4WNQAOlEM&#10;czTAb8jcSapXE/8AxOrtBKSFUD6UxIsgRmA5fp2zUaC3kE8btg5+SqyuvlN8rYz61SnmMd9aP5uF&#10;Oc47UWTKTsdkvQe1LwD3pvOetKeh7V2nIShvkGBRuO1jsP51GoG4/vR0pSDgfNxQBMhXIJUHirKM&#10;fLUDGOaognZGNw6VOpJjzuIPagCcl/Mjx/Opo2HmvlDnFVVyJDliRirMfA+7yT1qkwZeRm/eAQqB&#10;jk0wjKsAD1po6KMnJp+Wx05xTERE4lA2mnZJamc+adzDOeak2jYPpSGL+NJkBh6Uw42rTSr5Bz9K&#10;VgLiyjaMEYqszM+qKwlYZYDFQtkRn6VJE2PJzA2c0ITOnt40+xAfIGC+vWta2ScCECQYGaw7CKaW&#10;4jfzXGOortbSJFt1OMn+VXci9hYjL5cQZSCO9TjoKST6DGKchHlrxQhN3EcfKPlrLu2xBKQB9ytV&#10;/uj5qxNRJEBPGOwqZAtTmZSfta/MfvVbs8f2vZkj/lqODVGUgXTfN1xV21OL+0Of+Wq81lPY0irH&#10;yf8AtPKf+Ft/BhhHy1pL+lfNgOWgOAQBxX0z+1DuX4jfAViB81pOP5V8zqoEduATwuT+Nc6WhtTJ&#10;FJ8wdKeCSLj5QDgVFxk/NxSA4TgHpTNhsgbfD83GeaQY3EHHtSAuVkywxnrmkw24HA9qQFj5RtHH&#10;SrEf+of1qqgHnc9hVoYw1UiGGDtxsHWmEMUYLnNPyNy596Qn5iQCKsRAxbfHmPnFRs6+bjyuamIA&#10;bJU9ahdV84HcTSGO4aM5I604YEvBONtRfLuIx2pQeU6YBosBYG4oPm7VchH7kDdznrVdQTExFW4w&#10;dineOlOwjQtwPtEYJ57V0VuF2P0yB+dYNoFFyhOSccV0EP3V+UZIp9BrUtoOVz61KcZPy4FRqPlA&#10;NSjoRt4qbDuPUHzE461cjBweOKrKCXh+XvVxMfKSvWmiW9SwoOV+XirCgYb5aYg6DNWFUBlGR3oG&#10;JjJHy9qQooH3iealOdijNNH3x8tIBONyc9+KlHV8j0oHbjNOQDPXtTAUAeZ1PWpsAfxCm7R60/A3&#10;LketAheMAZppBz71IApIzmlIG80DAAbF457mkOdx57Uc7xTzjDfhSAjOMYK9TimkYMnPcVIAMn5R&#10;7UD7rDb+tAEfIZsLjHejn5vmpx+8MikwNo96AG+nzHmg4y3yin4HHNL/AMsJfm+lAEQHI+bFLj5e&#10;WpQEz1bOKU/cPy9aAEON4+b1pCPlzuFB3bgCB060oGVPHGaAG85NRkttbCipSO2fpTTncPrQBGse&#10;Sc8H3pW/DipSfnQdOKiI+9kd6AGY/e9OpFJKD5qhTkDFPzwvyCkBOX469KQEZB2Dgc0YISTjnFP5&#10;/vmlwfLNNgQIrFiQy4FPIGDzT8H5QMCmscEfLQBGVzj5xTCo2NzyOlTYUyAYbJHFNwwLZXvSAhC/&#10;IuSKVg23iUYp5/i4NJ8pYHHagCuVJlHXH0p5ChQRJ17YqX5fmBz+VIuPLA2DrTAh4O3im7eGOO1S&#10;kfKMLSAfvMbsEikBHjgAE4pCeDzUmBmYEdOlNKgkcGgBqg5B3j/GnMG89Pn7UADOM0/0O09aAGYG&#10;/wCtKobz5PnpW3bgM8YpARjocE0DA5Moypxig4wozUowDkqTxwaa+fKJ2HOeKBEZQmdcOvHWpsHa&#10;w9BVdQTMGDEY7ZqcAbT855HWgY0fePFGBhuB9akVR5Z5J+agjjtQBBjk/LQep+WpCox3xTcHLUmg&#10;ISGwTg0xkzAWz0PSrfVRk4pp/wBWeBSQzPOSw2qKhYEtOduCKvBUE8hyagIAlmyh61RJTKjCErnj&#10;vUEwO1RsHXrWiV/eLgg1BJGTITnHHApAZpjzu5A461XMaiN8upOeOK0mHyMpWTn0qqynDAE/jQgM&#10;94m2kKo4XOaTTAF8XaIzTx/Ner+HNaUakFw0nVe9ZksIW/V8vu3HAo2FY7rxZrltbaK9vDcxl2tV&#10;3sD7dBXhF19ql1j7RJcOWeQ49hW1fySPqd008MuxBhec1lBgeNx+9xmkotalNj4/MM6c8Bean5WT&#10;iViPUdqi3KDGMHnvTi6ZAyaaEBfL9TikLOCu1z9KZ8vnv+72jIwalCHzUJUcDr60wJlaQx4KD7tT&#10;xEMkg80j0qsB94+Y3PaopZJUQEQknB4oAz9bvZY9NWFZG3EEDB6e9edzC5N0+6Riob5ffPWurvVL&#10;XcjsrfMehPSst0XJBTjBppWY7anNTIRLINnVetU0X95ICTgNxWvcqwkP3fvc1nso89iC3b6VdyGi&#10;vIEDZ28e1ViRl+G4xir0oXAAI+7VYjCA7F5NSBFxuPymnrjY/wAvOaDj5fkGfrQO/wAtNCGkfOeK&#10;dt4c7cdKDnJ+Q1Iv3GGOooAYB1BPbrRt+QfMMU7A9KU9OtAERA81fWnDO1/loP3qUdBzQAm0bvu0&#10;3nDVIOG684pGAKn5aAGZ9Kd3PNGBtPpRzmgBw6n1p2evzUzsKO5oAX8aXHDcUlOHTpQADG08UmOK&#10;d2GTS5XYORzQA3BwODzTwDt6DB7etBI4+agBsg4PHSgB2MR/dpPmwOeMU7kjkc0n40DDjd0p/GH5&#10;xTeMkZpD9w80gELPuXgcZ5poA8wZbjtT8H5eD0p4PCDaOBxQFiPALNwaQjhqf/G/ygc01uCTnvSY&#10;0V8D7ZGCpB2NnP0r9GvgVbrF+wx8OyIRmW6uXJ7nmvzr27pD03NOgFfpz8LbfyP2MfhJHswf7H3Y&#10;9zya3Xwk9To5h/pIOCcnikjUc8DOKmlH+r+XuaSMDC+9SSyRB161Og+U/WkULkDHWp1AwKEIXGeD&#10;H34qyo+UewqNVOKsoDg02xEigZTParAHXgVGo4HFT8/uzjkHigRIoxs4PPqaf/E/OKaDxgj6UoHy&#10;8ihASAnIqUdOtMAG0cn3pw/hyKYmSAcOdv400E+Y2EqYFfIlHrQqptP7rknrmgBA2W+5+tTqB5R5&#10;HWosL5i1OPunigYD7vODz0pf+WqcYpBjjK1KBlOn40CAEbuUNOAyR8xxmlAG9c+lLjluAKAJQBlM&#10;OenpT8fe4qHnipVzgcY96AY/nb9zp70ueRzTM/vUGalAGEOzkE96BCjmA9M7uKX5v060uPmPHFLg&#10;UAOUHbnZ9af2PNRjqKdk8/LQBKB8wx61Om8ygkfT3qJPutU44gJ9IWNBMj87/wBpcR3n7Tljaec2&#10;IrVRn0yBmuI8C6DpkOoaewgQncMHFbnxiuGuP2yPEWHBIvWHX0rT8GqfMsvlGc1k4uTRaiua7PVU&#10;8tILNVChViGKDzI5z3ocKML5ZOF6+lKMj+H9asvcb/HFzjrUgz603rn5RTwG+brnikIQEbvu/SpR&#10;/CdwHrUfAZcoSD0pQvLfL1PrQOxP8hYUoHyvxTAQSnHSpA33vkoAfxsjGRTG6n5KUAbzxTv4OlAE&#10;Q+8xxQf9V93vU2OV5puD5hOwCgCu69MDtUG1sDIFXiP3hyR+VMKjnimKxSKjecU0g8/uT9fWrgXn&#10;O3momB3E4GfakCKZHI+U03acv+FWyvByO9N2jceKLDuVCvQ80oHBG0HirRUbB8oNRYPncA/d6+lA&#10;EfSMfO3XrSc7zlalxyeKeF+QDaKVgIgG8z7vHenY5I8snFT4XYPm5xTB5hmHK4zTCwmPkcbOvT2o&#10;2LsXG/pVhVBbBYYxUoRd3QfUUmwsVAo2HK1GFYPlSPar5Qe9Rlfl+5ilcGjnde8P6DrGiafb31x5&#10;QjlyHABJ9vxqtpGgaFpto0FlpSqFILMTyfeundR5zZZs7eKYN26VgpyR+dMQjlTEgFmPl7ioipw2&#10;AelTEN3Izmng/KPlFAytjMPO7mmu22F8ODzSyyKqgFv0rMmmAjchlxnmhDRc3ja2HXJA4zTTOg25&#10;x9RWN56GXkUeZEYzyevFO4jdjuIvtSkTH73ArO+Itrfa3+zJ4i0m1tYnma3UoWb0qvFPGWlAUYC1&#10;et7kZt8RuMMe9NMa0PnzwB4C8QWOvX02paG0SLOvlgy5LY9s8V9L25VdIhUW+MRgADtioS5edHaZ&#10;t2D9KkG8BsQ8GlKVwbuTKw8wkhuentTi/wC8kyOM8VEBiVueo4FOA5I96kCUspdMLxilzkH5qi6v&#10;ThnnmgB2U89AXxnpS87WGe9RHHnKdg+7xzShwM5z14FAFlCeAfSjL+YSAKqh2MrZJGffpUu9fIBB&#10;JNMCcPhT82aXzDh/lXtVMyLhMqetPJBwd4Hy0xFoufLQ+WM0zd8pyO9V9w/djecn9KA378Zc4FAy&#10;1leOcCo8/O3FQGRDKF2daQswWXkGmBMWIAwKhaQb3zj7p/Sq7ykImU5Oa3/C2iahrHi+OIedHaxy&#10;hrmcDgL/AHR6k09iS14U8P6lrGviUpPDZRXGHnI/NV9Sf0r6RsbXSrDwtZ29vaQQwQ2/Hv6knuT3&#10;pLaDStP8IWcMNtBDbW9rgAe3Un1Jrxfx940jj066srNQ08vyKEPP1PoKylJvYSXN6GL8TvFbT3p0&#10;uxndl8/DbDy5/wABXmdhp/lp50zb53GTntS2Vs63xuJ3aSeRtzs3bPatoFi5JdRg1VrFEihPKt12&#10;DI6cVbTYATtAI9aiz8oBCnI+UinDPmRbiuQOtAWJ/MYSFhAM+wpD5pkV0nnU9xuNODj7PPymfcUw&#10;M3PApNXBFhbjUFiAW+kU475pDNeOV3S20nqrx5/nUKkgH5e9P3/Kv7pQcdaLDvcYyaY8cwk+GXhS&#10;bjkvbpn9awr/AEPwBdW0i3XwE8FurKQcWyZ5rd3AA/K2cetM3YDHaPqatSsTqeSah8J/2fLpJD/w&#10;raW2dnORFJgAmvOtU+AfgY3wk0/4u+JrJN+RGxDD8D1r6cYoccIT61GTLtAyD6UpVJX0E1c+c2+F&#10;fiu3+G1/Y2Hia1vBs+SaZsOp+h7V5DfeCPjlpuus82k36wedkzRHeoUdyAcivu9JboINhfpyM1dC&#10;xy6XdLPbRtmAjB5qYzktx20Pmj4aeFX1W/1OW6mupUWDa8hO3DdPu+1eVfGDxA/gn4p6fZHTGvI3&#10;lJxuxkdvyr7n8EafHB4i+JMqQoI3mUjAwBz6CvzA/a+1J7j9ubUrQKNlnpcePdm61pTfNOw5u0ST&#10;UvjLo134K1a3Hgu6geTSpEXnOGIxzxXzPHhtQupDcgvLfSO2B1yc1nwQ+YsLsy/lW2iR+Tb7VGdv&#10;NbKyvY50OHbK1IcenNBA2qCaBuGPl/GmMXoic9KTHzpnGN3Ip38S5YUADa+TznqKQD9oBfA64wKU&#10;AZc7McetINuBnOccUo3YwVpgJwSQSRTGDc4c4GKf0lY/7NNIYxk9CaAGMyAIBK3NBBwQScetPwRb&#10;KphQkfd9aaA2xieMjvQITafm6ZwKcBhW4NNAbBzJk5p3zZagYg6DmhfutlQaT58EErkGkyd/3T7H&#10;1oAjk2bCQnzA/nXonwp8QzaF+0V4NuWu2W1vL5IZVzgDJxmvPCn7+M7h15psySlVZLpfMjmV4lB/&#10;u80tmPofrX4h0yx1j4LTHZFJ/wASUyRkc8MM18RaPeXHh39qDRZWaRbd9bMM69mRmx+lfR/7Pni5&#10;dY+B9tY3NwpurKwSFix5ePGB+XSvMPjL4dFt8Qta8u1OHka4t2A9eoobKTutD2PWdKtrrS7u5t2X&#10;bJYJKhA4IYZr508ZaVGdL1IGFchSGBHWvbfhFq8uofs93FrcXIeewk8l8/e2/wAOfpWF480uRUvJ&#10;RAdjDJFS/dYJtrU+CNbtzFql3E1k24XGUOcAit/wVfmHxndW0gVY5oxsB6ZrpfGGmCSDUisYDxyZ&#10;RgOleURS3MXijSWcOjxXI7dR60J32IkrW0PYPEtvCun6yyo33FYe1fS/gC7Gr/skfDNjqZOoaS5i&#10;3K2GAH3fzFeAsI774Y6RMsKOx08pKc8g4rY+Dep3ll448b2D3DbftqhlJ4x24q0CbR9paNqZubTQ&#10;dM1eydFmtylvJJ0bHXk1598Q/AWqW8d3fW2jvNZ53F4Rkrnvx2r0C+t49R/Z5vnt7ZBd6cnnW7J9&#10;7H8XSrPwz8awT+doWtvA2YikUkvOR0wc1mzRM+FfE/hqGeynEmmuGC8Pt5Br5+1bTtRstYeGe2cL&#10;kmNwOGH1r9Y/iH4J09bx7m1soHtbjJ/dj7hP07GvlXxp4IL6FqA/s/cAjEArkg+xqo6A4Xepb+A9&#10;ysn7MGsQhxug1pgcdQD0NerTbG1K5c3Ib5AAD7V418IQuk6Z8RbO5+zI1xep5YLjjFewzC1OpWuJ&#10;0Tccs+eKzqvUcVZWKkUk9v4jjuYbu4Q+aCQOnFfRfgLxxo8sa2GqS2pjeIIGkHAz2Oeor5z1DUPC&#10;FlaTm9+IuhQrtGcsC34L1rze58XeH/8AhJJf7P1C9u41nGD5JTP6URk9gl3PqX4s+AIpIZdY8P6X&#10;a3MLRtJNbwMMgHnK4r5j0nxB4s0DxxHcWmq63aSw3ozG2VHHUEV798PfG1wNNgVNdkkiMaiS2nbP&#10;4c133iLwj4D8U+D9SuLbTNNhvxEWZUAVgT7d6fkKLVzpPhf8WvCHiRdJ0rVNR0+01c24EXmMFS5P&#10;faT39q9f1KzUMn+jFo2Bwwr8n/Gnh7xJoHxBuIjb6vDLBeCSGaMlWUg5DKw/pX078F/jrbva6DoX&#10;jG+izuSCHVW6N2USeh96562HVro0VZxdmegfFP4faDrnh6Zn0iMTpGTFOgw6N9fSvz68YeGtZ0bx&#10;rdWupaA8sazEQ3BT5WXsCa/ZlrPTrvw1DcWN7Y3EMtoHRonDKVPTBHByK8M8feDNF1Xw5q0F14di&#10;+ZGCvt+aNuxBqKVRw0OhctQ/LH+yQklrd6bqGqafdBSwELnaceo6V1+geN/FdnO8Os6IbqHeEe4i&#10;XDbfUiuq8a+GPFvhjxQsdzpFxPp7XB+z3KqSNp7E+oFY9va2F3bWUkGm28gkXD+2euRXZdSOeato&#10;esabqfw81HT9N+weP7d28vIgkO1lJ6jFX5tL0y4WSE2yBhGSrjmvCtQ8J6lb3EF1ps97Cc7g0Td/&#10;pWhp3ifxppdxZi/0q5mAIBmVc5HuKTXYy1judFq3hi2lttTAfaySfLxkNXk2u+DpBZSTC2u4JA3W&#10;PofevoTTNc0W/jDx6lbhnUGSJuCD9DWtNaq1kVeKGVWX5fl4wapSa0ZVlLc+Pba/+IOkFlt/EV5P&#10;CD9yYlhj6Gux0n4gB4o4tT0KSAl8eavKkj+Veq6v4VtZftLx2CrknHpk15Hrvgq9QaiWs3VGUkFR&#10;0PanoxcvY9f0nWtFudMiaLxHYCR1HltuHI+nrXQ5R0iXzELFhlh3r41a08SWE8nlX1/lJvlTJGPp&#10;XXaD461uzvDDqNtdtFtA3dWX3GaTpt7CTtufUlzayx2sMkMhf5OeOlUBEGkBkTa2Oc965DRfGWlz&#10;2lsq+JrOVJWAAY4YexFekWp0e5tQTfJlogVK+v4VMlYq/Y5yXTo2ivJfs6kKMg56VztxDKkUxEG4&#10;7W5xXd3MF2sUyASbc9TxkVkSw5wrHb8vHGamXoVFnER3OkxaBrMl3rsELRSjcrnHBrCvvE/gS2tx&#10;/wAVKHYclIl3E/lXX614ZtNT8Ia7EYwkjR/LIrY3Eeor5q8Q+FPFWmS3LS6XJLAJD+9TnA9xWcIJ&#10;vVlSb6I7PVviEzIkVh4R2xrxvmbBP4CuFv8AxN4on+0KdRMW4fwHkVyWBhju5B9KUkM4yWzxXTGl&#10;FHNKbZJLLcStukvLuRt3VmJqMh/MwVwcelXLdVViSQcj8qim+afP+1xWhJ6VpEY/4ZM+Lo28iaIk&#10;15jGB+8/c5IavXdCWN/2XvjN8rbDbREfUCvJVObi5OAPm6UXBIXBwTjmjaxaXCDoKMkqg8sA7uaX&#10;5lR8k8+9Ax4En74CNchRzmnqG8hVwDg9QagGQVPzZPXmpo2Al3qnbvQA2RsmMCUZDcVI3FjdtvGf&#10;lH1qlLu+1y89T1FaGni3Mg84ttB4HqaCdz6C+D0oisviMjNHsnW2Kk+ozX0wIreWytQ8RYPZ889O&#10;K+Y/hcqP4ukjIVUX5mH8q+pbWRG05Q1sFx8qGsKqvotzaEjxPVLaaH4k6qiacREztlmPSqEkKmNG&#10;j85WXPKnGD2r0fxNbxrqMDeWCzxfMB+lcbPHJ/Z8JEDAqPmX1qUn1LY/RNY8X2txpoPiIttJDIw7&#10;dua9OsfFt+osjdWbg7vvKO1eSadvl1+VJYcjcML0xiupvZ7BLbTxKYE2DCE4x+NUnYVkz2+08QaH&#10;cxRM11ATtAwTitCS38N3UCOlvp+5l/iA5rwKA2j2dy0N27NIuUKnAUium0x/EJ0WBW1ZvNXoPUDp&#10;TjK77BbsdJrPhLQLmG4DeENPcMDkLx/KvKNY+FnhpopmTwLMp6grMQf512K+NrC08YxafqF9FbyN&#10;xFI7/K/r9MV3ltr2nPaQGS70uaNl+V4ZA3B+lEbpNi5rnyHqvwzvopJRbeHL0ruBXMp4x9TXU+Hh&#10;remWFhFNplzGUkVSp5yK+nHutElkQRkAY/u1Xl0zw3cNAZ9OtWBPLY5q5y50GlzH0HWtLWyvkfxN&#10;axP9iyAzDB4qxYaloHm6jOdU09ybvjMq88+lLN4Q8FzLcFNMuIwR99Jjn8qzf+EC0PbKyahquAOM&#10;SnFZ8qHc7ea+sp7W12eItMMax9DKoIq/ol5prXOrwv4h01PkG0mQc15JceCJf7SQx+JdVQZ6eacG&#10;oP8AhDtdGrzMfEV4iFRz5x5xSt5hc9GFpaR/HCOb/hINH2i8yB564bJr0CebwrHrf7/X/Dy5txtP&#10;nqcetfPreD7mS6eRvGGq78gf8fDcY6U5fCBEimfxRqkh7A3BPFDimNM9L1nX/BiX0ca+ObGZIpDl&#10;IyMfn3rKu/iDoEekWsGneFNTuplXCAIcA/WuXh8L+GomLu8QIXq75NXPK8KWiIySacWVsk4Ao9mg&#10;cjKk1v4xXviJglxZ6dDJ02oSwB96gXQpH8Ryy3/iq8up94LvKT39qu3WvW/mBbTSfMZQeVrmrm88&#10;fXU10LfwZMisf9azY/SqtYlnW3UnhzTtLulRbEyMoI5FcFfa/rlzrf2fTdFvZJWOFEK5z/hXe+Gv&#10;h/f3dm19rXiK52uM+WJK9CtdD0SxspV07wbYqVIy7EFm/GlJpAonh1h4T8TXeqQTavJdwJKCzRCT&#10;JIHqe1djodl4btNVv4rfw5CRGcbzy2R713l99tNtqgXau6EDaO1c7pcCRaves0GS2ck1MpcyLstz&#10;qo3eXwuALSPGCEUDg1lRi8hldWkREJzgCtazO3TCnT9+SPxqDUAABkDqMVNxGnZoH0S/m+1cLbse&#10;fauDttZsJPEPimOPVmBhv9so28qe1bt5evBpNlEVcBrVt+39K8bW4soPEHjSX7R809/8xx15oihn&#10;qWu6jbpouif6bHl4W+b0rhdPsJLvxLcSuoKifIPrVmzC3n2INavKirxg9K9B0LTo1tZNlq6oueTS&#10;Ss7jMaW1tETTQsbbTkSMR3HSvYvCjSDwDAGkOB6H8q881YKLNk/slRmQbWruNEaRfh/aKiMWZVJ9&#10;qmepMlrdG9qas8WdwJ8rAqloSOt1LEYXJ83Iz3BrRWK4exaTZ8oQZp+mJjXbxmAVdnBoRRrTxkQX&#10;xSJPlirH0uKwbWbpn1BFczDqa0b6b/iTyBLgbmYg4rnbGwun1uZ5LmURhw3HemB2t4RFcWQS9ypA&#10;wAa1LJGECN8uDEWyfbmuXvXxe6CBDIFJABNdNdXdvafCvxRcyMoWDwrcMT6HbxTQ9z4817UJNU/b&#10;f8cyi5dhHdG2hHbCHmvDfiZMR8X57T+0EPkwDcAe5NeueD7S+fx14y1WWBtjX17MHb3JNfNviW6l&#10;n+MXxTuWnLv/AGnJtJPQZrsaskvvOecrtnf/AAP0wXf7QfxFuPsyMllZQncegJNfSnxDvYovh5eq&#10;XIMkRVRn2rzL9nzTmi+FPxI1Mxt/p3iEKPdUH+NaXxXvttssKleLfcxJ6D/69ZS3Ig3uzj/hBpv9&#10;o/tueD/Mh3w2CGbBHGRX3zclPtmqKY2+5tQemK+S/wBmC1WXx78ZNTeI4isljRsdzzX1zuiIuZXU&#10;ZLv1rnlLWxvTldHLMziW6XI6mrlvHIdDutsTMwBJPpURVW1K4Y8KZsDiqd/qU1hr2hKqoYZH/e5H&#10;akaley11D4mvdMfTp8iXG/0PvXTSS2cVmitcIXblVB5xXIXb6bJ4unmtNKhMsyr84A4xW9YWvzia&#10;eVncjAJPC0CsVvK1G78Rttlljt1PJx1rYEVsklhGGLfPxk96mgmiGtvCsSbdvSkEbf2/A5PCucfj&#10;TQrGwTJ9iRGUYEdV4iDcyDIAzVi6Mi2UDbScr0rKEknmghOrUgNcLA9xColH3+TVqSKPKqxPTrWb&#10;b7jNO27+HikF1MdVhVlGC2AfWkBqImJQAp4HWrJTERZeu2mQsC8PB6VYuXVNMkIXqvBqSjDlLJ5j&#10;F1yQSc+lbVmzN4W0mZH+V9wB9cVwupXNxKrRw2czSSS7UI7DvXeafDPB8MdCheRT5MJJOe7UMYTp&#10;E+joplXIQ5B75rKsYVgj1PbEqhnyMVakdMR/vsk1ExYxN8xHBxSQGdL5Ta3vCfMT19KuERLChMi8&#10;kdaohQt626Xq/WodRkH2IYVjyOQaoRrZTz02hMYB4NaDM72W0P0HArJ0xFks3KhiwjHU9au4lW9A&#10;6DpSbGjPuGAmZCFwDxTowv2ctkZxUlxbK10TmTk1GxRYdrOuSuFyaYmUZQftTNk4NVnY4I296us2&#10;NNYSQkOD+lZ5JMxbymxuqG9Ski6o3W8Wc8DirCrt024yRjPBqK3eHbIHB5TioppQLKcAE5agDRLS&#10;HwzEwdSRwPaqu9jDbLLIzKvPWtO1SNvBqHzDu2HK1zLPM2uToHYKp596QWLkzwGeQqRwOMdqRRiC&#10;QvPH7HPWo4vs39rWsZUjdJzUms26xy6dJHO5UryAetPqAyB7b+1ISQjENWnMWEoKucFMisWGONZU&#10;IiwxAJ56VrXMgOjoQgysfSkxmbG0jeKVYBgN3XNbshBWT5VHAx61zNq7NrJzMqkSCuoby/LjPy52&#10;8n1pgVLmJ5dDu1MRbamea5+GIC0f51ADmuja5kQlNi7TGe1YoXi5YKcNIc0pIaIGQeQRtbmrNnlT&#10;cgkgFeRVV5GUNmRRj1qa0cOrnzUbLdRUFETyRL4gUAnkmt2zCSeYCoPynArJnSFb0AwHccc1Ikro&#10;UKuQ3Y0CHXrIjupdVO4/hUMcMbWTkzA/Icc1UvUmluAWJ5Izir1sFWzC5P3O9DYDbRFX7SPIGSx+&#10;ar21zZzD5eBWZM863MIReS3Fa1urizkaa4QHZzz1o2GYrq32twXbbuq6IovKiIUk4qG7aAKcYyZO&#10;masW5H2X5n6LQIdL5f2Y7lGVSpNKN4814SAIw3y5rPuGbcMkn5q14N48OWwDFQDnI70AaTx5jm+R&#10;c7KyoA6XV8Gkb/WfLmtWzkSRWXzQdq1mXJJ1OcbQBu61QkW12vJICvQcVRu1QJP0GF4FTWbsLpg3&#10;qMGpNQRGhuDjA4zSGZUBc6eC8xwCcHFX7G8AGoZXMa27DpWa1xCsKxC0BG3BPpVhWRdBuStuPnHp&#10;SGYCmQ+JpjG+Qbk5GO1dROIx4csUX6sKybePbK58tQSc81qYZrU/xHFMRTiSX+0bY+WcCrkgPmyA&#10;xkEsO9WLVrGO0vZbm5tkRRkF2xjFc1qHiPwl9ukEPiK2chiDtIxx70kxmsbaJ9WlbYvCjvVKS3jX&#10;UR+7GFfINP8ADtz9tutYnQfu8YTPHStS8SMN15JOaaEZW7cV+djgkc0DG84IzTioAbAGPr0qjG5/&#10;tlFaN8b/ALxoGbFvt3uTn60l3GTbSkenpVeWVEu4Y87mPTFLO2oGxQAdR2pIRDb48ph5ZyB1rQtI&#10;mXzHkmPJrPtVnWecPCcdRitZFBijyXp3AWUwBZP3o/OpLedxGu3cVBqlPHHtfLMW+tNgYrAoBXlq&#10;AIrmS7l8R/KD1xk0XFre/YLg7M5UE1djX/iZIcDhck1eW4gVLkOwxsIGaVx2OStY9t23+krz1Brf&#10;iYC2kxKDg9K5i9dBr6cFd8xwc8Gt6FVXToG81juXkHtT1Ehkyu94xJO0MOBV1D+6h/0ZenOaRVBS&#10;U4wNtSIEFiTv53HipKJlhWWKcnYm0cU6FIxNjIOKpPJIEXDOB3qzaEuHILDjrigQkxgfWnRHUAMM&#10;D+dWXtwsSHaDkisx4yviFWyc7613kbyoV3A5HUU7AY8zw/22FFsQMgZqK8QIpcXCYwOPrVicKZQV&#10;XnPUiqFys724XAGXHJqo2EaNsY/+Een2nLYHeq0sU3+hP3V/zzV+xsx/Z8jEN8sYzg0OVN9EuSFH&#10;QYoYGtY3CBrWJrLgpzUF+IUvJyF2jd8opIUCzWb+bGGDVDqUkbahEBMGJAz7UmA2P5gMjtxTzuEd&#10;22wjaBzmooyogY+cnHSp1WSS3mCkH5eeabBGFeXDmy1IIimTySVX1xVTTJLfUvCE4e0RZ4JisiE8&#10;gim3YWDWjJJOCmSNorKheKHX7+e3kkRbhhuAoS0BuxsFliiRDdvuBwOK1LKTEHzuM9RXOXLyNdId&#10;6k5HNaFnKDJIvnLlVFFmtR3NyeTeLYFFG08GnCVi0ZYjAxVQMGWRcEkL+VQxGfzJQ3TdSQGhqM0R&#10;0ZSsp+VeaxbXH2TJU4LVNfxzNHbKk5VC4zxV9YkTT4MQjiMZNFwJbYgggMMjpmtUwzNBbOqKVWQb&#10;uetZNucscLj5utaMk8g0yaNGI+Tsaa1Ec/4l1eKO90+3jQcAAqO1QjzH0DT5FwHcce1c5eW7v4hv&#10;pHDFjJ09K6zTFV/D8C7huUEfSm1oBoWhm/suIO+XDDmtC/KjwlcuERv3IwMVjN56pIA7H5vyrSs4&#10;5pdEuVM6kbTnNStBnApNOPECsqsgaUAiuoWG5faMsQVBzmsDUY3TxMqhQP34CgetdPC1zBo7hkjJ&#10;kgABz0rSWqJW5PaxuDOqXYAK4YZ61YWC2XS7krGRIGzms60S6EzFrpmDPkEV0toiFZvMdAvl8k1m&#10;UzFMjG3KeY2cVHbxv9sBLD73WrsqI2ony0AQOeanQQK0PzgDPOBTuITEXnBmljA3jIqTUhALXTHS&#10;4jC7fmWqWqCPbbFGIwQTzVYtBNauHuDkRgDmlqBpwSxGyHTkdc0rOjbVVGzWTHiO2CiQsAa1bMBo&#10;GfA4B5NGwFZ/MW7ixE3Xk1JIT5GQCRirbrlyCq9arzFRAwK/w07hYz94N3AqR8bvmI7VeKzur4i4&#10;CismGK5+2yYueN+enWtsPiyA2/wUMBbV1MGoxbk3YGOaqak0a6Sig5fvgdBU1glr/b6lo33NkHmo&#10;L5ANemTAAD557igDlTHL9ujZUBTfnmums5AYZc7twA4rHJQ+IhtBChug6Vt+ZbxafOxtlDFOtKTd&#10;xJCXn2g21s4Mm/zlwPWtYjdptiQh3CEbhism3lnnggyIyFY4q0lzOt3NFtUDgZ60xovIxFhIMck1&#10;TbPmMcc1ZdhhRlfu5qlKy+cmHH0oAdKY/wCzZAtrHv2/eqlbJMGCupxvq2F3MD5mMNSuYVZCZTmg&#10;CV2bdEERcBOPatHS0R4NWEkIZmX5eelRWa2x0+cvCGODg1BBcww+I0TLKDJ1osBJIxhvbpRbEfPg&#10;E1gapEFubN4k3GT7xFbeqPE15uS9G7IzxWLcO6ogZh2xQIrxoxRP3bdOasmG0ks9ptCRnlqZK0qa&#10;RGQDyRwBVi2JbTydgHAxQ2DNbzRv+537VMGBH3e1V0iykhBOM9KnAAwMnFegzmJIwNznHan92BHa&#10;mqMMuG47inkNkfLUAHPTbUqgYxioweW5qQFCg+Q5oAcv30+Xr71aBGY+DnPFVP4qsKTkcdKaYFpS&#10;Nyg56VKM4XpVcYESH1p65E2Qeop3Am482QlAcrSDGw00nLEgnGKXnOcDr0oAY2NuCoABpB90dcU9&#10;87elQZO/7h+tAiU9U+Qd6kjMYUZC/U1Fn5T6U3aWkUGTAJ5qRnXaXIgSIDGT0rrYmJgi+TFefWEi&#10;Le2Y8wgdBXeWjIbK3INaRRMi0w+UfKaRR0pWwCflpQOf50Ii4MMgcVh6psAjGe1b3G3pXPar0kOD&#10;92pmETmTsa5nbPGcYNW4MedbjHWdaoDcZBwRhzxV63/5CNpz/wAtRWUjU+Xv2pUP/CXfs7N6xz/y&#10;r5iz22AjyxzX1T+1KP8ASv2fXCDIEwr5TywaxUA8pnNZLY2p7Ewxs4AFIc46jp1oHTpQR+7c7e1Q&#10;aIjUYimyuc9eaOd64jIHvSfvAq4iBGeac+SI8TEkUDJIs7yQ3apT937uPxqNQxEJ2gZ61Pg7jle1&#10;VEljcnaP3R/OkOfMAEQ+7607H7rGfrUfPmMevAqxDTjA5HB6ZpnPmSEw/Q560rAFs7OfrSHORSAY&#10;2c/6sc0ilskE1JgbaTaPOQ7cnvQFi1HnZJ82OKuRZxb5QdeCDVRQux/vdatwgbEwM4bpTTJZrW6/&#10;vVxj2roIVPlRgHJ9c1j2gTzQ3l5G3pWzAUyqjzBnOCactBxZawfMiG361OANo4FQopC/eB5qfgAZ&#10;PSpGyVQ3ycHFXIx047cVWQZjPzjHpira5Hl4UZBpoksp0X5frVj+EUyMDyydpzTvnycgUix3fikG&#10;fMPHel/5ZnjnilGN/ShCJPX6U6MYJB9+aYAcn5alU4kzTEPH3m+XvT1xk9KCPlHy9qUZ3D5T9aBk&#10;ijn7v60EfKfk/WnYHlZpMtjtQwGBR8xLfSjnAHtT+do+tKcbj8vWkAwAbhlaTC9hQc5+7SkgRtlT&#10;QAn/ACx96iYsJ4gXb2BqZdxg6DOaRgSyHIOPagBhzuHydaDnA4OKeQxUfdHNJ+P1oAZg/PiMDp3p&#10;R900vO0fNx9KCFwcZoAT+IEL+tKuAmD/AHqTIKLiOgnAX5QaAA4MoG3tSfKG4HGKBnYx2tx2oxzK&#10;QeooAZ1GfKbFR4Xd0IqbI+UUp2Gfle1AEBBC/dpAMnpU235xzxmkIAkYdaQERU7Mj8aF3Zjz6mnH&#10;O4/LgelABzL+7PTrQA0544xmonwWPynrU5D7MEdKZkZP7vntTsBFiTCcrwKcfNMfK/jR83n8uee1&#10;P+faeDjvQBCwcHqKArFuSKkbBA44x0pDnfjyzSAjOAx+QdaaAuzvUoC5bnFMwMrmXr7UAB4PA7Uz&#10;BznHU1JzlvTHSmYGGO45z0zQA07NyfKKYcBFG4E0453R9KTHfAoAbzkfLTiXO0bhjHSgBst6Uuz5&#10;yfMBOOlACrgoCMfSjH3PkGOaeFXPTtSZ+due9IBf+WLAw9+OaRsYPI6cU7nYRg4owOPmOaAK4QBm&#10;OW561OACkYOMClAxJ04zQcfNmPj2pgLjrycUuEyvzGgk7VHGMUDO7rQAYOOAMVEQ3PGKmyQuSp60&#10;xhmSQjA6UAR4baKjx+8fsKnwdh57VHtOOetAyPYcAgDpzVd924Hyh15q6O45qORfm5ft2pCKW0ZT&#10;k0hDbic/Spz1UUm0Yb1zQBWKkibaqqQPSqRQ/JnHU9K0nwA3XpVfC/L1zQkNlQoC+doyBxUU8WbS&#10;Ug5x61obOT1xUbrkNz1HIxTsI5Y2qvJPkjaW5X1qB9OtTcx5sSB6CunMcSs52A0oH7kfKpyOuKVm&#10;Bzg0uzMnVsbflHpVVtKQPMftXG7gGurAKqRjr3qpOwEgHOdvelYDn/7Mi+QteDFRS2sQcIspIHU5&#10;rXcuVZdjYzTAoVG/dE896aEzI+zqLVssAc8cVBLCpjkxF8oXk1sygtbyKcAD0rPlMgtZwDyFpsEz&#10;idRRxcoA2QDzWHIAfOAU8DrXS3hjMkr7sAkjmufkCkSfOOh6U+gX1OckWQz3e4HGeKpkMJmHl8dq&#10;2JkGGwx+90qg7KHcbBnbSTBlJ15c4HSqm0HBIPWtEoTE3PeqkgxKfm4xVCZAR8x+XrTQDz85p/8A&#10;E/P4UfxN8poTAaO1LxxRg4ORxmkJG7pTELSHoRilHRuKO45oQDcHA4o5yvy8c07scsaUjjOadgEA&#10;5+7Sc/NUnbpQP4jnNFgGYO37n603jyxxUvG2mnbhv3eelKwERPzqNjc9KfTueORwOlKTz60AMGcE&#10;8YzTu3Sk59MCjueaBh828c8U4cggr2phzk08E80APA6cUo6Dj8aT+A8UevNAEnc0HO3jNN7NTlPz&#10;HGKQAPvLxS44Xig9+aOcDmgdh+F2YL89qaAAe/NHH5UHqMUAPKqU+8agkRfLHDH5qsDbhzuHTim/&#10;wH5h900gHW8YbX/DCAj95qsQ/Wv1O8KQGD9nL4VxbG48Pxn9K/MPw7bmb4t/DGLBIk8Sxcf8Cr9W&#10;LeMR/DjwDEFUFdDiGPwrZtqOgFCQHePl4xQijrg9KlcHKcd6UDk/LUGY9BwvA71YVTvbjtUKKfMA&#10;ycA9KtoASMN3q0A5B14qwoHy/WmBTk8CpgDujO7pStqQxw3b/wDV8CpcfMv1pEJLcgVPgCRuF6el&#10;UAADb04zRjgUfN6CnDvxQALu3j5OKnH0qMAD+I808c5INCEyQYx0pRn5aaM4FPGcDIqgHAgOoJ69&#10;KnXG081CFBVz34qZfuEbfpSYB77aepOY/nOMmmd24qRSMdKQhwP79fl7VICCW+tRnG9T2Bp6481g&#10;B2oGSDGB1xjmpAFMGcnrxTAZVu1/dKRt6etKC3z5jxz0FAEhHyIdo9qUFvSgH7hIPTpSceYBtHJ9&#10;aBEqHg8U/wDhHFRgHy24p+QAeD2oAXv0p4zu+919qZ8uceYOByMU8dTxQBMmMdPrT52C6LqTcfLp&#10;0h/SmJjYearau/lfDzxlIX+54dnOf+A0xPdH5ieMpjc/tT+PZQeF1qZc59Diu58KLIIrDarZL15d&#10;O7y/FnxjIxOG8TXB/wDHjXr/AIZU+TbnphahOzNYxsj0FicwkBc7OaMnavJpW2/Z4MJjim8jk4/K&#10;gLApb17VMHH2dP4iT+VR+vpjpThjA46HikBL/EoKjgU4D5h8lRrxI5Knkdc1IOq5k7+lAC7QXqUA&#10;BODSAcU/HNAxB0JxQB8o5OKfj5SNtOAGTkUAMwPlO2jHLc5Bpxz8/wBaXByMYyRQIbj0FNwKmGMH&#10;MfWmurYYigCPHB4qBl+Xt1qfHB5oIOD1NMZUIO7/AFZxikCjJ+YVYxw3ynFM/jc+UfvDvQJogwcs&#10;M03a3zEAc1ZPIPFJg4bntQBAV+QAR4pcfL92pdo8oZalw3zcUgIMHaMDFCKRcMeKnxweab260DHK&#10;EMzEJjipgo8k/exmmKvIOfTira9GGO3rSsBEqknBU/WnNGQCCvUcHFWlX5egqwqAxtxRYEYjId/L&#10;Y49KixkJ8nc81rywkuuAeTxVfyU+3qpuoFK/eBOKQWKIU8kxnjtVWdysUhEaYx1NTaleQxyTKsMT&#10;Hb0Q5rjLm9upp51NrIFB+5nGapakmnLM5IyIyMnn0qmPLa4XKNjJzWXDMwkAMTZBxtzWgJUU5MSn&#10;ik0ytxTAPOmIAIJ6elM8vEci7ec0/wA75Z8be3em+YpePLZJHakAwJhTjAq5b5wpLDrUBH777v61&#10;dtwuI+e/NNCsaMa5KckjFXk3YA3jGOKrwjLY2YxjtVxf9cwAA4piQY/2en60ELsHNPHR8nuKaR8w&#10;weKRQ3AzjFNbIU8VIRwaRgu0nNAEfBXp1pm3lOmOaf3+6aXGW6UAR4XcODTgMRvTio2N8nakIPl4&#10;xQBGR86/L29abxt5Y08Dk0hUA5waAAZ8xeO/rQxkEjEFeRTONzfLTSRvXBNMQZ/0rccZxUcspCHn&#10;pTWIBYn8q0tD0vUdU8X6dZwWg5kzK56Io6k00Md4e0nWtW8WW9vBbyCMSgyykfKi96+pdH07StM8&#10;HWdtBDCiJDmSTHLt3JNRaDpOk6V4USCCKEHyczTEYLkdSfYV5V4/8aww2t/Y6ejSykFSwPGamfva&#10;Iz+L0KnxK8YiOQaZp1wjzPkEqeleK2lvKLiSa4lkluJXyzvzj6VBaW9w+qXl3czO88kxPJzitsE7&#10;WGaEraF36E/mAsmY/YGnhlyf3J9jVbPzD5Rx2o3fMKAuX1b5ScnHvTw2DH8w5PXNUQ3B+Y07cNqj&#10;ac0AXzIBkeXnPenBwQfm+mTVEMRG3zil3R4b5+1AGgWwV4GCPWmGQ7j8orOZz5XDk4NKJRhSXGcd&#10;MUWGX94wuce9KxQxvxnI45rOeRCG2sRio97Bov3jd6Yi6Tgj5T+dMLnC8nrVZpG8sjHTpUXmElOB&#10;jBoaC5prKcj5VrTgdjbzExnBt25+lc+jfzrbhJGjTZwSYGHT1oSW4m30Oq8NDb8HPFl4VUeZqDhS&#10;PRTX4u/H++j1D/goL8WplmVlHiFogc/3OK/aO8khsP2M9TchV2eGb2Yk8c4JFfgp4ru3uPjv4/uZ&#10;Lkln8V3chPXqxxVUN2yKjul3KkCoFVdyff4q+u3zH/djp61f8OaLdX+m61dGaYJEDtwO9UJIriHX&#10;NRikONspwa2JEP8ArB+760nzEsNjADqaU9yBTxjcpyudp4NMRCpUrLwCBTuP3BUEKTzTdjbmKxAZ&#10;PrU+CLUKSucflQA4bA0pCr93oajDqY3yDyeDSAHaAR07+tBTKQcEAZzQAu4CJzkHHFN+UxEBh+Bp&#10;5QFUCuBg8ilxHulAj59aAEC8q28HC9M9KDzZ5+bGetCg72GG4B/GkZn+yHBXG7BGKAI1xgES96ax&#10;f5sLgUhA8yMBDgnp608/61x5WBjigBORHkHPSnY5XbICCvI9KbjhRg4z60owLlf3vAXnigCuzBZG&#10;JDdabIgc+YkkmVXjnHXrUz7GD8DG6hvLFmwCn2pAj1X4JeIL7SP2mvByjUCLa6naKRS2A26vu74m&#10;aYdU+Cui6lBbb5LW0ZmKjkoetfl3ayzwaxoU8ZkV4NSRlcHpzX6rfC7UYdW/Zj8EedNG7z+GtkgY&#10;/e4xRJdS4ys7HzD8LtTi039pK4tZboJaao3lEscKJM/L+vFfVXi/Q3k+EM9yLct5cTeZgfwnoa+P&#10;viXot9o/xd8V+VDcKlv4iE0TLxsBOQRX2t8J/EGneI/2Solnu7Vrl/DrWtyhIykqLgEj/a60pq6K&#10;5tbHwb4tshHe3KiPMbswPHSvnTxGsia9GhgxslODivtbx7olzDdeK4mt2WSLVHxn2PH518q+MLSX&#10;fLKbQHHDAD0qYtik73uXvBOo7tGvrYzNkxghTV6yunsP2ho2fKLfRqu8HgMvSvPvD108XiWNiY1A&#10;YDjHQ113icK3hbS7xHIaHVoTkH1Nap2diT79+FWqNNIkD3QZZ9MaNgeh4ryb4iRano3xo1d7WKRG&#10;i1UyIV7qTnisj4Ra35PiLQEkvCCskTKSeoPWvcvi3p0Vz4e0C9WxDGSyA3gUpLqxKzIPh18RdP1P&#10;SYtF1LWbdbk22IhMwAfHoT3r1GDTNCOpR/bNPt2t5mK78bgR6V+dd3GbT4muC93E4kDxuhwcjpg1&#10;9J/Dj4gWr2tppmteImVsqsE0nRsdMk96zl5DTfU7H4mfCy3Hh+fV/DqMVxuljjc5X3FfJ+uTfEmC&#10;KW2l8ZazCkS7SFUhsfXvX6SaLqdmtlODqcMtvNAB1yrKfavMvH3gBdS0jUL3TNItJY3Vn2R4LRN/&#10;UGk4uRpOSZ+fdva2r3bSXGqX9xKWzumcnn8a3EWKKKZktYARATnHatfxFoGr2Wt6lE2iahHLFP8A&#10;PC6kEe49RXEavetDo8cRgl3lACfaspRlFajRuaLrmqW3iuG4hnmMQuf3gU46V9W+BfGUcs1hLBr5&#10;SdAoOG6+xFfG1jH/AMSS3eOMMJyML3z3rXgu9Q0zWovKtLoOwDLtbitoSSVmYzjd3R+iuuW/hPxN&#10;4PS21TS7LzzZnybhOG3H3r8/fiP4X1Hw18aJrWa9LW1xIz204GAw7fiK9w8CeO7GbT7WC9lkhnVg&#10;Bk8E9iK6D4o6XaeJfgZcMtwkt9Y27TWsoHJAHI/GqhLpbQcU3ucT8FvjN4x8M6/4esdQu72/0Rrs&#10;KYZXLNGpPVGPTA7V+lum3/hvxF8PNE1bSdb066trmzDAoRkN3VgOhHTmvwot5p1ub+3lgkHl3JRw&#10;3VSvFfQvwg+Kvijwh47tF8y8u9KnuUF3ZlziRf7y9ldf1rOthm9YoqD5Ouh+iHi/w7p9/wCEdes7&#10;/wAL2s0DwMCjrkj3B7Ee1fA/jXwT4s8N+IdYvtJS8n08zsZYgCWjX6elfpX4b8QeCPFPwz0TU9I8&#10;X6VcJPZglQw3q2OUdeoK9Oa5jX/D6SC9R9IiOUYMrjIIPUc9Qa4ozlTlZnYuWovM/PHwrr+l3SRw&#10;3Cwq+SDubHPpXU3Om6Ld295HttkbyyV/iBqz8UfhhcWfiLUNX0HTroRtKXuLNDzG3crjqK8hsNQ8&#10;UQXu03dwGjbDpIfmH4V2xmpK6ZzzpuD12Ohk8Mf6LcSw38sc8cxw8fA49qlsdV8X2F3HFf6S0tqr&#10;ACTruFNj8QamlvGstm+xgSGVc7vXirkGsaVc2phmityf7rDBH4Ve+hCszure/wBFutHhkiYCPaCU&#10;J5zS3NrHc2FyBPCUMfANcjFBaCzuDbXaoHXnB6fhV+1u7qO0gEm9/nxle9Qr3EYGqeGrCVWX7Nbs&#10;QD8rLzn615Prvg8E3AGnITk4z/jX0pHPaSqqskZAAwueRVl7HS5raRWtckpwCf61fMPc+CrzTNYs&#10;dYYC31ODbJ8pUnBrsfDXi3xFZXkKPNJKoI4bvj0r6I1vw9aubtTpsbj0K5xXjHiLwk4M0lrZuhB/&#10;h6Zqko+ouXse3+FfFfhzVdMSKfUrQXAXGxyFJrqbiwmLxvDsZCD0r4ckt9es9QuH83UopVk+VkJH&#10;I6civXvBfxH1uyGlQatAbiIMFaQn5wvrz1xUOD1K2R7PcRXEMT7UkRxJySeMVRuoLG405o57KB0l&#10;XBD8/WuytLnwtrOhGe11vTp0aEFdjDcp9COtZF9YQIHVbaZuMFOaxenqVGR86eMvh7OJr280dUxt&#10;LSWwbP8A3ya8LnhuYNQuYp7C4ikSQhlcYINfd1vvgaUeQ+w5yjt/jXD+IfCfh/VL7VZTp8EUsqZB&#10;XgoR/jW0J9Bzpxeux8kqWCoeNpBzTAW83KpwWrrPE/hzWtJ1effZ3bweYdsiqSB9a5DLbH5HINa6&#10;HO4NHsfgwPL8Cv2gIFUFV0oMh/4DzXjyjJmGz707Y/Cva/he0R+HPxTTauf7CuNwPf5TivFGz9pu&#10;AP8An/kx7UWITHgH58r+FAxg5JwOtOUHbH8vQVIFGXzDkEUxkfBC7WOMHrThjyWAY8t1NB27Ysy4&#10;Iz0HWnxBmlAxnHagCvKsfmAqxPHQ1LDgW7FQ24SDFNm4viFUBdvAqe1KCQc5HmDdmgD3r4UeZ/am&#10;ts6EM6R9+RjNfVFgN2mv5gXKKNpFfLHwsdz481SNosq0K4PpX0ykrQmziELSM7evQVjN6lR1KWvI&#10;kgtGKDcAea5SSOQ6ah+yqT3NdtqMTTHixIJ2/KD3rMuLYRabIr2+1nh+7nNZpmid9DibRCviZt9u&#10;FYsAWFaGoaXHdPbwukgja4Q7w3IHf86sWVuX1qFhLuKuQy4rqBbbbeI4fO/IzVPoFrFr+ydGt/CW&#10;n/Z7dV/0deM88CmWZP8AaIAOBjBPtVtmJt4epwmMdqakSLIrbQWdweKV2O583/HyxMGofCe+gEqC&#10;SeaOQg9zgj9K8MstU8VWOpSGz8beI4W8sEp5zFT+HSvrv4x6c99+zxrjLbRtJaMs6Y6jaOa+P4SG&#10;0ESFQXICnI644raLVrGLi9zutP8AiH8UYHtiutWc+Rx5kfPFeg6D8WPEU3iXSbW78PQgu+1mU45+&#10;lfP5jiwhYPkPkYOKnbYL+C4jt9jR3EZVvXHWtLEOJ92aZr3iWfw9qdxbweYsbrhd2Otaya98Qljb&#10;Hg0iMgfNnrXnnwzuY7nwrp228z5lou9fQivb0DJplwrQRn936dKzlY1ST1OVGrfEG4abyfBcuVTk&#10;kmlF18RGibd4T1CTA969B0B2DMTbx7S57da6ae4gURFI7VdvLAr1rOUkiuVHiyt8Tnlj8r4W6qxL&#10;DABNW2034zNPGP8AhWd1GzrwTLmvedK1G3ktJGSytlCnB+Xof/r1Jd6hff2j8qrtx6VHOUongb+E&#10;fjPMm640m1t4ycszXGcD6etPg8A3TSRPqPxAvpMOP3UZwM+ma98jule0cvcTk56FzWHqcj+fAI4C&#10;VLgkA01NodkcLH4e8O6cluDpab2TgM2Tiql1LDHq9lHHaQJG7Vp629zJ4k0fG7hRkZ6Vkaxbyi30&#10;GYKeJhRe4rHpFpLEPhrYjzJv9Wd2TWWhdojiWTBc96ks5Y3+HdsDtwI1yKSMgSJtRdu05rMZTnRs&#10;Ag546ZrOkjUfaiFAbIqzNK39oMFZtm6qN5JGqSPHcEsI+RTAmVsC1PnEfMNw71T126tEsY5W1WJI&#10;4oMyO3AHFO0qS2+x629zKA/Uf/qrz/4g22oX/gC4i064kcNOBMi8HHrTirsG7F6LUFvtFvJIL+OV&#10;VyAw7jvWUukNcten7Gp3SAKP51oeCdIks/AenW8sReURDJ9Sev5V6LaWYjv1PktkpkCrenULWJ/C&#10;vh61t/CpH2dWcICxPrXVrbPHomrAwrliNuO1aelo58IE+WwAkOaS4CCW1DSHBPIrNsaOF8QgDTfB&#10;26LBa5wa9J0ezmHw+nf7Fw1omwjtxXnXjp/K0j4f3CQDyl1iMOCOgyM16RpmqQyRiG1jMtsukRYf&#10;GACRyKkBYpZY9IaEg4LnNMikj8yUBTuP6U24bM5+QdTmoLNd2qXOO3WmJGikDMCME/Nk81dE8UFn&#10;cRraKXZgOal01VGvbZJsLjJzUF7Hbv4wmKSkKsoOPWgYt0lw9lpMxiUBT3HSub+JF5LB+yrrEfnk&#10;Pf3sMCEHkqetdnqBjPhKU7PlMa5A7YrwP4gajcXPjP4TaabsmKEu5QfpTjHmdgbtqY8jwWP7M3je&#10;cqkax+G2wegzt5r4Xv3mkl8SzKr/AOkawevXBr7H+K08lt+xrqdsHAe7vYkGDj5c818j6fBd3fjL&#10;wHpsNq7vP4mtFOPTIzXXtoY7o+6PhpYiw/Zf+GNv9jOW0ZZWXHUsM5rwb4r3vneJ/FojlO1JvLJH&#10;+zX1DcmOx+GOl+WsSi28Hqgx2IXFfGHiaa4n8ZWdqodjc+IFX1LFzUu24eh9lfs7aWlr+x1Y3xtx&#10;vv8AWJXb/dHAr2TUWP2P5U25xgVU8Caba6Z+yh8ObNmiRIPDMJYNx8xGTTNRF5eQH7ESUimUF+wr&#10;lk7s1pxSQkc1pFpjmRSzYztHaubv7G/1HUoZ3cRWcbZBA5fFdcbKC38PwNLdLLPJB8x7VHbsB4Zv&#10;kZgAW59qSNDIsLSzEUoSLBVMA55GKvwSMLqVHyEB4J71X05rY+J71RcNzngVZvIn+1EKSQJO1AjP&#10;t7hW+LVtEueYW57V1ByssjZP3+a5e0i2/EG3cR8mM5OK6pkbfINuflPeiIMt27meCVck46Cqc0TR&#10;6koJXOeBWpokDia+LIqqOTmuXl1BJPj7e2JU+UFGH9/SjZiNsb0iZjH1X1qgzIbyyOeTLWzPHmVF&#10;804B71Ve3iFwzkD5Yic570mCRqW5cFsxEnYMVdljzpqE5KlDgVn6LcrPp14HgAZZcHPoK6hJtJbQ&#10;9WRGQvHER9CakpI4eKONbqVltYwwm64rYkkme3A89gm0ZAqg0bq7ZkBzMTipwT5Jwvp3oAZI8KhP&#10;mOT+lN35jGCDxUdyhCA+WOlV7dvnkUHnNPYCSblSfIOAOaoL5EqurIdu/wDlUmrXDQeF9VKR/MI+&#10;Af1qh4dkSXQp5nnzucjJHekCOisMC9Cxz4CpjjtWgVl+2uGk/i9OtULeMxXc0inqc1aeRmlLmcls&#10;jjFIC44xp0z8EeWecVyLMG1JizOQrnbzW9cG+awlCsBHtrnJlaOzuhv3EN19c0AMuHupLqArwA4B&#10;rYWICzj3RJjYDWZAkp0wPtHPWr4kX7Ko3E8UhjtkJEmAox15qlebV04nGcuMV0WmR2L2eorKi7iw&#10;wc1X1m3torG3VUGWkGfelcBlo7DQbU+YOYeRWI+0apMdyj5j0q3MZRbWpVukIyKxHUm83NLJu3jv&#10;TSA37CCN9RErY+Xp71Y1QKba2JjOOw9Kv2MC/wBg2jhX+UDd75o1GBpNNdkTlCOKT1Gc1DndIcHn&#10;p7U8uTE6eYORxTHLAMCF4HNV4iranH84yW4xSYBDAw1KZsHqK3ljkNhHlm496rOjxswMBOQMVMJS&#10;saAPzjpTQFWV9ty6sVOKrmWLbPjPPaq91Jm85bkdarKwL/cIO78KTY0gulLaXejY4JSotCjK3Ngh&#10;SXBmO7JrYWJZIIiQcYqzaQ2ya5YD7SuQ3IqbalE2qpbpHB/eYjHHSucmLfbYwswC1ua24bxJp4UE&#10;qI6x2Cgtg84PWnIC2qlre1YFeF55qZQPLB+vNVrTmwuSVOFNKsyknnGD69aQhygfbomY5GTgVWme&#10;4a/kPmOBnpmppnX5CrIMHpVd1dkkIPOBihIYCJnKsUbCip1yIx6fWrdsJjpGGiGcdqayRLC4MnzY&#10;6UAREFtnCn5ulbm0J4cbEyHEByPrXM5lW/tyLjCibketdTKIz4WuCNxbylJoAq6TuVLxt45Ldary&#10;EHVLrccfOaqxzlUZVBLD0qVQ7CZ2DAkdKYi3CBwQcnNOudzwsoJBI5/Cq9uzCK5HGV6VEZJzcEhh&#10;1IouBhXiTJdlxISgcbhWzC8MmkaeqsMZFRzxK2mXvy5JQ5rJ09bx7gKHZEWbGTS6jsb8y/6TZ7VO&#10;0EDiuhhghi0WeZyATbEjPbFZLRGG50seeCCQWJqn4p1KaPwhFbwYaWYKiqB0B60dBHn9613q/jvU&#10;ITeXaadBckMEbBlI6j6Viaro+hpqcIt9Ea3iB7vkkiu1063a3FmXgVR5WSB3J9awNZ3S+OvDKEsq&#10;G5Jc9hjpUXZb2Nzw2upW9tp3yYhboOnFdnO3mST4PIjrmknY6GsUdsDsZfmHpXUWSIdKuZCnJhA5&#10;qlsSzKTAk2naW385NTyxRlABChOASRVa6SNbyNyzctxV22Me3lydy81QhI7aMur/AGclgvWrXzR2&#10;UoKAkodpParcXkqkoMmeOKieN2nhww60rAVbWC7fT7wjkqScn0piyckbjlTzxWxE6RTxo7gBiBgC&#10;luINPS8bbGnzrk07AYRcGYEk85qBgfNyuQd9X5ocRTFQvHNZrmcW0hVDn6UIC20hQxlZBlouapZd&#10;y6ENy/Bp1sJJYpXaFgAe9WFXF9u4wBx7UAc1q25L7SsKMiZa6mLjRtOdxCA0a45rkfES3HnWsiSc&#10;JJzirmjTtIlojSM+0cKT0ob6C6nXMqrZ5D8FM1BAVYTqSc5OKJXb7IwEJGBgA9qp2Qn/ALYlHn5B&#10;PSlYu5elixps5OPuGo9LlbyJg0oAWU1oXCr/AGRKP4ghrFsDhr3dHz5nHvQkI1pzG+q2JUjBq8yQ&#10;C0hJ64qgFi2W2OoPbtU7ugsbsvK3EfSmIgkGVciKqTKBC52tnPFSwzxvahlY8sRgjpVO+maHaTgj&#10;bQBr2dwRp0yGUhmU5yKrgMb9eBw1VtOkguIuA6sT6VtR2F0ssLfaF2hvmJ70WYAMCSIMz9fSsydV&#10;bxQqqQVZh3rauUUWDksPlT865yCRH1mQgH7+Bz0pvQCzeQvHdWaq7HjnmlSS7XzRFbMWOBWjIrHa&#10;TGDwO9VpluVzsnUDZ1FIDmdfWeOCDfaqCwyTuzisGIXsjWvleWAepxXR3yNJbyRtNLI5fGw1b0fS&#10;jGzNJMVOMqhNUnZA9zGFpeDGWc/KMVqaTa2vn6mfPl3rjeK6OeCNNMaUsgx0X1riIr3U4/Hs7xow&#10;i80BwFzmhu4JHZiFEsrxjHjI4yKzh9yZsfxVskXs1ozSxbIzCDjHJrPtk/028jyDhuM0kguRqk0j&#10;2v7pgufzq1Ol6tiB9jIyvBrdto4BZEPACB0NSiSz3sjxBiGG0U7WFc5u1SU2aBi2cnPFX440Cu7Q&#10;tx1NaN7JaxWEf+iwiR+gqlbXKGz1ALAGbjI7UbBc5fUhbR6wZFjA8xeQRTNNnAu3zEQC9aetQobK&#10;1c277d4xiufDBbuHGeo4A60XHc6dzFvl/dcnFCrdqymKVxkdPWqRklK2mLduEGcitGye/JuPN0/a&#10;o+7zUjOf8QWmpJp4naMFi4KkHpSWy3j+G7PzZJ9xC/Me1dDcMJUkRtzAN0JqvKyi2sYxDHgSr8tX&#10;zCW9yeCOWO2jUyE5AIarEhvmPyg7QOQD1qxcBntS0VuoVbdd3PtVO3uotxAPJOMGsxj8yLbr2BHN&#10;NjwJdxyeatSG3eBATg46VSJRVdfOFMRHfbpICvm7QRzWJBE41B0W9dsHnmtn5WdsnIz2qzBBZLfv&#10;IsZDFO5qk7BqUCkiwvkMfatyyMY023UqcZ5NUZWIbCxocvzU8RYKBs4I5FS7AjWKQiAsJlJxWXPt&#10;+Y8fdqf5sjEzY9Ko3TbR1XPHWhAFttMzHBBLGrhik5It3IHeqcSzMQRjPBwDW1HM/wDZki/Zl4HO&#10;RQBmwNs1qBmjwnOc9qr3Egn1TUXRTgf0qadsiQBRjNMgWMRzleMigDHghl/tK4PlfLvrUaF/JG+D&#10;K1N+7WJyAASelRPLdEL8uQKLCK8STjWY1S2ZUPfPSrki28F9HJNcyEO42nHFMhklaWYCMcDrTtQi&#10;1F/BV6gmhzt/d7h0phuLdyJm0aJgVdfl5pCkgW3doiCy85Nc7px1BYbaKe4BKSHBPeuikNy9pEd5&#10;+VeOKQ2rEZk2ynk9akDQyRtlBn60yCN22gheTz7VZuIYkhUrOCe9DAvQqE0tSANvfnmqEyxtJK/k&#10;gHHB9Kejk2wG1iAlRf8ALOTMJ6+tNvQRmmUmWZSScN1NVpi7vbKsR++M8064VjfNhCBuGRVpYo9l&#10;udx3ZBxR5lF6+/deErLbao0rRjiqFq0v2ePdAwJGSMVozMrW1oGUnGMfhT5mt2sI9qorqBwBUkl3&#10;kEgNSj7ycZ5qA580ZqXAwpA7cV6LOYsceY2OnFO3EjHGBUKkfNkU/jPSpAd0X7tPXGUOfpURzgcZ&#10;pyH7uQOtAFnAPNPGcNwKhzx0qQFsrleKAJYy4kIJH3utWhzjnNVlGXXjnNXEzyfLpoBwHyHGOv5U&#10;0lQ2dozSnG45U8n1phAx0pgNZmOPlFJj5G+agq1Ic7mOfSgAz93ihgfLOFOcjvSdxzUowGHHakwL&#10;9lt+1WvA4Fd7p5X+zIBlc88Vwdn/AMfqZHIau1s8+ZZ4JHymr6AzW53n5u/5U9ejcd6Z2HFOHVeK&#10;EZMU9V49aw9RH7qXr3rbJYSLzWTqAzGGC/wmpkCOQI23Dc/xdfSrkGPtlt8p/wBaOarSbTdDrjea&#10;s24xfWxyceYKymao+bv2owTpX7PpBwRNPz+Ar5Ncts09sjAhGMd6+uP2oV/4pT4Ht6XUn618klSL&#10;K2JT/lmMHPtWUbNM1p6IVd2RyfxqQY878KaMbFye1Jkbx8pqTRCkkSqNg560zpcEBgRmlOMKTKAc&#10;9Ka2zzYzjmkUWkA3wjaf8Ksnq/4VXi2l4M5I29anP3jz3qoksj/5aN8hqFsbXG081YyPKGGBIPIN&#10;V25ZORkn0qhCDpjmmn/WLzinHrTWxgcUIBBjzDzxjinJtO4hjkGmc/INvrThjamMZ3UXAtoDuQYy&#10;TV+IHMY2d+tZ6tEJQWZhhTzV+0kDqjBG2lup70ITRswYEkAA6CtqLPkple/FZcIfMJAHvWxECRbg&#10;kdKuS0JW5Mhzs+c81YHBGSMZFQldrHgdeKnG07spxUFXJ1x9oX5sDH51cRl3oBGSPWoY9nloNmSR&#10;watRIu6LK7cZzRsIsoP3bmnDOGJ7GlXHPHHtTsLx7ikUAByeTSgHbxzTh99cr608D5xxj0pgKuPL&#10;YY6il2jpk9acANwp2D5g4FArDucgEdBxT+PKPzfpSf3ad2+7TGLycDBx6+lKAvlt83NOAO89ak42&#10;HgDikwIeQw+XtSHPl43ZGaec/LxSDHHFAEZxjrSkNtGcYxSnO/qMU4ElTkYoARR8x+XtSEDY3Uc0&#10;/B81DjuacclJicdulAFc/wCtAByMUEYzgU48ScGlIGwCgCI5zwO9HzYan4A7g0nHmrx1oAQduaQ/&#10;dPFP+Xaw5zmkPl9DkZHFADRnnmjgwHn+KnfJ5SndSjhT6UXAgZf3iUuMSPz6U7/lo3y8dqU/d+7Q&#10;BGScN9KZzgck1JjhaMfeosBH3HNOB+Y/vAPwpxX92xLnNN2nZgocetMAIPOTniosfKxAqT+7g0pG&#10;EBwck4pWAhI+RelNBYAjOMnkVPjAwQPamlcuvAHB70gIyMPx6UvJblv0phDeYnBIyeaeN3knK45o&#10;Ah5+0SDsRTht2t+6B5p3y7+n5U3+9xj60AOOzbjb24NRbeDkipVB+WmFG3vg8nNAEOPnUhc89M1I&#10;AcjCAcdKUKoVQad25NAEeGy/A4NOG0A8UDGRhqdg7fuj2oAQjO3ApmD5jZHSpcLv6UKB5vJ7daAG&#10;Y+Q5FLgYNP8A+WUvAJzxSKrmVjswMUAJxg0oU9cCjDCRwQMdqeN21xnigBuCWHNMw29hxjPWpf7u&#10;BSjG88UARt/qjlz/AIVHgbSOlWCBjG0U3bhOQPrQBCc8A44FNPQ8mpQF5PU0oAByQOaAKnzecPn6&#10;05s7ZOOdtSNt5JWl+XYOg+XrQBSUEsv7v8akI/dtxzT2GNuJe/TFA3FRnAoAqOrFR8neogpwfUVd&#10;kGWwWPSoRkDp3pXBMqkEN9+msT5H3Mg1NMm+KPAIPrUeP3cYOeBTuBX2/dwG56U0jmQeWB6VobV8&#10;vBKj0qAp8yndmgCmQxhYZHBFVZo9zITGc4rVK4H3Tk9jUZRtwJQH2oAyTCojc+Y/XjioWVvnztGD&#10;WyyrvfjjsMdKqywr8x2v96gZmMgKv8g+7WZdIxUkrgAcYrojCNqnaeRVeaNPs7ERAnI4I6U9xHnN&#10;7AnmTqUI3fdPoa5uWF0eVPJcMD17GvSdQtg00X+zjoKyZ7XMMgMSkKnDd6W24mux55cRNlMo2cVl&#10;TQvtY4wM131zZyi0lGwH04rONgPscLPcbXB6Y603HTQVzhXBUBCJdx5HFUpi3yfujmu7ls3EG4xL&#10;ycKQuTWW+n4vVPDMT8y460JiOWVD8vPJHenqMBgexro5LBmifdalTn5SKrix23JVrtj8vTFA7mE2&#10;3yuAfvd6jKnzZOCMAVvTWK9QXODwAKj+yvsBLjBHFFwujEwd3Ligq4DHFbJs2Eylt5PXgcUPbOZJ&#10;CIiPl/OncLoyABtT5uT+lAx83zCr/wBim2sd7dfSnizcK2d2ccHHWncDOPTp0FR5GPvH8q1fsr7G&#10;JT61B5Em44gUZPFCYWKmRtH070nVCcVe8h8gGEn5eRTBEwfChtvoe1O6CxRJba2YycelKSNqkN17&#10;VeEIEZHnKx3c5FRNHMPOxpmfQ5pNiKufmX5qCRuf2qcwv5ZycCozFLtGUYg96QyMEU8D5T81JtkB&#10;xtY8elKvmkHNu2M0XC47I3HmjIyelIVYxnAc88cU0LIJfmjYHFCAl7rxTgfvUio+xD5nrmpsL9mV&#10;vNPX0pAM7jminbHzxnp0pxRtrZIpgIB83SnkDb96mLnOd3UcVKM+VnGDmiwCKF35CHp3onH7jKjH&#10;tUgA2ngcUIrtMPmACoSc96GUjsvhtb+f+1B8EYdmSNeBP4Gv1BnAXR9CGV+WxUY+gr84fgdAs37b&#10;3wd3AH/Sp2/75Br9Ir8Yjs+OTkYHbFaPYlsyGxuUgU5elKw9hTlAx1pNmaVidF5J2LU4BweKjUDK&#10;9cmrYU4T6VVw3E/hHPapFHP3v0oA+XmpBjaueOtJIlj1HzN8valzyeaeufJk+X9aiJ+deKoCTJ6j&#10;Bp2DySKRc8ZFScbTz2oAAeV46U8dDwajGMjPrUuRn7pB7UIA/jiwTjvUwz83NMAG45NOPReOpp3E&#10;TKfmHFL8288DrSKPkGW7U/nLY4pAhQOOop44zxTQPnTdJwfSlB+ZhnpQA75dwBzUy4weKiHI6c1I&#10;OvTrQBJhd8fLcHg0/DZb95z9KaAMNk08Dgc9utACjPFNJG8ZBIU0pPBJFJgG4iwO9AiZS2zGCQRR&#10;khqUn5euKTHJ5oAcOv3BUi42tzUYK45B60ucXyDBwV4PpQBYX70f1rB8bXAt/wBn34qTkD5PCs2P&#10;qRW8u3eOvXivO/jBcrB+yb8RSZADJp4UZrSmrsEryR+denBJPE3il2HJ1aQqfqc17L4cST7Ip8s8&#10;KM14xo+Wlc8ZfUGJNe7eGgP7LUbTkgc1jWaT0OibTZ1LZEcA56UAjc2QOnSpJOWHyjAWo+MjipRm&#10;PA6/zpw3cZIoGcrSjbkkg5zxVDHgfWp1CZ5Qe1QLncec5NSrwDk0APHc7qQFt4G2lHOOaXB69KQE&#10;iEeXN8u49valGQmCvP1pAOT8w/KkIkyvPSgCQEeX93vSnGB81MHK80vY8c0AO/i4Y0Zbnmkwd4+W&#10;nAdaAG55GYRTMN5n3jjNS4+QUny5TORQBCRweKYfun6VOQNzcU0D5myoHvQBD/DnFLt+ZufpUuxd&#10;qfNzmkbmTt0piIdvzHBpVVtz5YdOKkw2TzRtfA4AHvSYERABT5KULlTnmnkcjJFO5D8UALtBVOe1&#10;OUMOik0DG9easRhst8uOKYDkLeaAYjWhCjF88dagjBLou1RWjEjKqHjJzSKJIYonvbQEjIuB/Ovn&#10;T4ow/ESX9prX7HQvGLW8b6REWXsGAGBn3r6UtUDavbLvAyGY/hzXhc88tz+0t8WZdz/Jq0Uan0Cn&#10;FCkkylsfKniXWf2hPDN1pMuoxafP5l6VEckgO4Z4I+v1quvxa8ZRRRf2h+zfqsx8tTugRuh6dKtf&#10;te3Ui+If2co0vJt3zyFQ5GdvrXiGk/FuWy0TSLS8+A/h+48q3VPODAswHrkY/WtVJ8t0rmd3KVtj&#10;6A0r4wadLqthG37MnjNHlvY48kN1Y4z07da+j3MUnh7SJI7m2DPZI5G7puHT8K+H4fi94Eb7Kw+E&#10;Onb9v3fIUFD9favdPCWqS6t8NYdQttUvYrcqSpYnn2/CuaUrPVNepai+juz1Wd5keFRk9MnNaVox&#10;MD+oUfhXA2uomWIQzTDckuAem6u+0sk6d5jQ4woA56itrqxOxorzcJ8w6VowKuDxjms8bBeQnpns&#10;K17fk5AGB0PrUoGaMCtskbgjNWNvy9iaImXGCOSKlK/KxyKQiMgbSRmhfujLdKiZz9oKmHA7HNPG&#10;Nn3e/WhDFPQ8UzcvzL5nJHFKxfy2AXnFZYTVBrqP9lBjB55oEauP3YBZTz+VNOBu5x0qT5djZzyB&#10;UZ256UMYHOSdtMOcHAJpfwp3OBzQBF/EPloPVuKeRzTTj0oAZgfMdp/OoCVEpHXipWJ4GOcVU/ft&#10;M6rbuXaUKirySTTQD4YrifV7CKG0lkkkuAiIoyST7V9O+DNBh0rwiN8cZvJ4ladh/Dn+EH2rE8Be&#10;GEsdMtdQvbWNr6W3zGjDIt1P/sx7+ldL4m1zTdM8K6pLLfwBltmIG7nNRJkyd3ZHK/ErxPbaX4Fv&#10;YYpQ1zNGURAeST/hXzHYxahPey3F1O5aSUtg9ea0b661DWPHlze3LyeSLhvJRugGa0cJiLamAFwK&#10;cVYqyWiKwUB0UKcVJ/Efl/WpOd/IOab3amSRkHP3acAMDpSHB6mjI29T7cUwEwM8etMJcMfmGadn&#10;k80wn5x83GaAHAtl8A/WmuT5RXeevpSkr5oHPTim88ErzigEPQr9mHNMYnzJCI+1HHTIpBjYaAFO&#10;7yySvOKbn902XPtTWLEr81R/MAvNAEmThf3hpuf3jHbzTc+1IM0+gi3CT5iZH8VdBBzp6DrmVQK5&#10;1AcxcZ5rp9OUtfaWmOGvkx+dS3oMPjLciy/YL+IR85U2+B3Gc4xuAr8IL+VW8U+KHMQbzNScj8TX&#10;7R/tX332f9hH4jxCcBpbC3iUA9eBmvxSAYzQt5g+a9rWgjOe59EeBVmg+B+pSNAilrF2II7EcV5L&#10;qTu3im+JGd14xz+Nev6S4i/Z3viXA36bxn6V46Vke6uZN/W7bOfrVL4mHQYP9XncMcU8481DsNKF&#10;j8yZGYrxkGl6W0gLA88GrJAqDG/ByGGDmnbThsp2HOaQAFIhnkd6UbjuPm5x1oQCAgnilYjd96lC&#10;t5kXz5JU9KTacZHJLHigBON5+c5xSqvDEZxmjnzcYGaeQwtpMqhbsAaAIzxLGVkwCpqBjxCN+AXN&#10;TOFFmmAThahwDBGCep4NACjd5qHcOBTypKSZA69RUYyDjdz60/5crmTJoAQ52L8nOKZz5pJI6U84&#10;xjHFN+XCA5xQAw438EYHWkbPlHgH5utObllGKRv9WMqRQCIJA4jvFCqFPOT34r9Dfgdduv7K3wiu&#10;IzITFPJHLg9ga/PIqJHRfmI5IAPoK+6/2armO4+BvjmykkjxBfkgE9CwpqN0/Im9pHo/xs0eG78C&#10;aNq8MAaN7ERXJA6g/dP4GvCvgnr15on7UkGlz6pKtrf3XlsC3yhv4CP5V9aQwfb/AIfeOdBvQCJL&#10;CbySR0PbFfCniux1TSvihHKyzJPY+JACw4OEPB/Gpgk2ayXVH2v8XdBlm8Bpq8FiG5UXAUdj0NfD&#10;nizS28jW1FocSQErkdDX6L+A9a0jxV+xrag3Nu0knhjyZkzkpKi9/r1r488eWF1DeeJbeS12Ot2Q&#10;pIx0NRKVnYqyZ8SKj2/jeeOWFxtmbI/ka7+OWwuPhfq8E2oN+9njwdvTaciqni/TJ49Ts7tLaMqT&#10;hufun3+tZ+mzxnQbpGtl+VeFHrWySkrkPTQ9X8FXVrb+M/DjG6kEXnIhPp2FffUy2up/scak6FXk&#10;g0wPGc5I2jmvzX0SSRtLvQZBvS7Q5HYA1+g/wjuorv4UXVr9tR1k8NMCCc87awldId0tj5L8Z2uG&#10;0O52oSLgq3HNcTcMTbuVl2sqBo2XqDXsfjywmivPEcJtX+TU59oPbBrwW5uEjcRtv+ZyBk1Kl0K5&#10;T2n4d/EnVdP1HT7PVFe4gEoXLHqnTg+or7Y8JeJ7I6VZajo2qW97YyKPtFm7fMufvDHtX5d20W5r&#10;oPaExlgUYdQa7vw74j8V6DrtvNa6vqDWzEeZFzjH0rSnuZcqR+knjHw54C8VeBLi5sZtLttQW1Jx&#10;hRIjehHUivh/xx8P9WttUmhutEaKQM3k3USZjkx6+leweDPHHhnV4rCW38QQW2oouW2zbNx914r1&#10;TVLqTUvBaxym1dwQGYrknFVOJSqXPztWxvbG8kjuNNucox2OAdv4U6BZri6u5JJVAjB276+qtf8A&#10;Cc0r3DLo8W0J/dryLVvCWolbtI7GaMZ++hqFC+xr0ueaIIIpvMOoKjCXI2jrXonhnxjcQ6i9pPPv&#10;tpLYosh7VxV94b8VwtEnkXkiE/MwjJ61WbQvESWNsF8PX20NnoQaVmQ1c67xF4K0jU7i71HSPGdr&#10;DPJPueIr8rk/SvPb3wl4ztJ5xNhyCM4Xt/Kuz8Kr4ttPib4fjkivBayzjejNnpX0Dr0UE/huV44I&#10;Xk+xr+laxk1oOx85eDvEvj3wt8RtPvdK8R6pFtnQ3MBcmGVe4KdOfWv07+F/xE8G+MPAmko93YWu&#10;qLZgPbSuAwfHOM8kE1+aOu2DCz8RTrMkbK67EIzuPes7R9S1nTtb0u7s9Zvba8gkRiYZCofHOePS&#10;sqtJVAUnF6H6weJtHH2G6zYgfKcen+TXxz8UPAF7No2ralo+jpFqESlmiA+WQfQV7r8Gfi14d8R+&#10;H9K0XxBqGnQ6utpst55SFS7xxjJ6OP1r2fV9ItzHIVsUkhYNhgOlcTi6bOqFRTVmfiFquveOrH4l&#10;WEN3ZmCS11FfOhePhwDzjNfTukaL4U8RfC/RtV05oYbqTSxyj4AlA5VgPevXvjD8KvD2s299PBo8&#10;FrfrGzQXUa8Fv7rjuDXzd8NpPE3hj4u+LtB1XR7yBJb0ABydgOcB1PQhvauqnVTj5kVKNtVsEreI&#10;9P8AEF3aaj4duoHiudu8HKMvYg+hrq4nmOiI8Nu0jlRuAGcA13vjOzjn8EyyG0hkxCDuIyfbmvJ9&#10;A1Se18SRQyWaPClyFk3Dsa3aVtNzA2kZIppmaVkdum44Ga27PUJC1sjeWQDwQa6e/wBJ8Oan4Wdo&#10;NkUnkhgVPevKda0rxXp91aTWrSyIuQ8LE4b6GpsI9YgmglgUvYREEdSeao3Wm2Us160dopDJyvWv&#10;H4vFDQ3UKahpurW3ONwUlR+Nd5o+v2VxaKbXxNYSYX+98x/DrUuLuFzG1vwrayWU7pp0RyOQRkGv&#10;C/EPhCUSzOmlSKVJICt0NfX0N9E+lkGxQgId578+1Z15pWl3FvZyElQxPH94d6anbQd7o+IbO48X&#10;aTrYe18Va9aukg4DHace3Q17B4b+I9611ZQarPZSyHCicLjP1rufEXhXSJIphBphK7TnIyQa8G1/&#10;wvqdtdvLD4evBuJJQg847inaM2JaH1FbXWh3tlGyXls5ZQTg9Kgnt7uK5nIt2AIHIPavlLSNb8S6&#10;VqVgQb4wrN80UmcqO+M19KeDPFXh7VrBomurZJPKHyu3zA/SqdMI1dbMuTQ2M8c8N1o9o8JiIPmo&#10;DnP1rw/xp8PY1tdQ1DRLssmS0lr6f7pr6Nv4GaZ1SBmXbldo61lAyLayIJMEHBBGc5rNaGzfNufN&#10;vw3i1KHUviNZy6XdpI/hu5wrDHIWvHpRi6vAWIYahICK+3JdNt0vry4jsbZJntmG9QOA3X86+YvG&#10;nhbX9P8AEOr3Q0aeS0lu3k3xjOwscnIHatlK+hzum0ro4VT8oHPbmpgz/vG8sH5apKSGcbuCOc1M&#10;hkAP7z6mmZoeNvlj5T164qaLeGJ3Kaau7AVok+tPXnzODkNQMrXGf7QyRxinJwEOTksMj1plwW+3&#10;xKU6EY96nTBu4Y9mTuXn0oBHuHwrkP8AwmDjYysoXHvX1NFk3lviP5dgxnrXyp8OkYfEFArYZRHX&#10;1ZDuF/GzYyIAKwqbmkdy6hkOqWexQSXAq3rFpGjWUjQqGktjwTxT9KVD4iUEc5ytO8RR3U19axFn&#10;REQfN61lYtI47TIlXXrjEaKBITgHNbEr5mcFhw3FU7aBYdUuduSGXqTUmCb5ywPMlUtRE2CUAB71&#10;DNLskiAJ3qOBU5aNbqP5RgAVTumjk1NZI7UbQvIzTuAy9torv4e/EC3YZaTwpclcnuENfAdnkahr&#10;ELq22O/lA46EHFfopocLS6pqG6IDdYSoB7EYr4I8YWV1pvx2+LVisIHleLJmTj+F2zVwWtypPQwW&#10;80MoySDJ19BV1mtzp0UTYHy8c0FUaKMNKAfLBOB3qNoUNpc5znyiQa6HqY7n0D8ItQFu9onBCXAD&#10;A+h6V9YwM82j6lL5SkNbgj2r4P8AhvdSxatbq7n55sHPfBr7e0CaWXwjMiyqA0KYrlnF3uOD6G7p&#10;pKaTDtf597c+lWDPuml3AY6GqlsZE1iWFo8fLwarXXmpeyADgydaVjU6a0YQwORIFDjI967HR7O6&#10;uNA1SSR2IGCDjoK46xED2+kecmSqgjBr0TT70x+F9XAnRV+znKgelTYVzmL8GLV9OQKB85yAfSkl&#10;ET3dsVUjCc1m3Ezyah5zyEYkcqfatPTJbRvDepzSzFUCsNzDH5Uho5i8gMvjaJEQnHpVjVrG4fwS&#10;y7TuRgRxViwnsH8RXTreKT9oIBx2ro7q4sksbqOSJD5lv+7btTEcVCY4vDdtDvy3lDIpvnlbO+Cz&#10;Hds9OlVJX/0m8ILY804IqhLcEb0jjDM464osMljlmdsCAnLHJNVLmO5Mc+2Fm+cZxV6JGGnI4YAj&#10;7w9Kt6e0TeJLQMVIaUAimM5RzN/aNrGqsMsN4rRmjkSaHyrbO5VDrj1rc8S6Y9rq9xdRxLtEYLAn&#10;GM1iabdPPqwUKpKyAE/Wle+wjqNGsJPM/wBR8yR5x9a6Yx+XACbQFznbkfdrpdJsrNLDTiboM5t9&#10;0nHWqd4RJf3K+QijeR0qW7oYlvcD/hG7ddqBWbnFVLr52UrGSRjHNCRsttIuTjdwKkUMtjMTEPu0&#10;Ik53X5NMm8HvbXVlGwDKW5xgjpW34RSKLTJUC/I8ChV9h0rmb61W41lAZHw8wLr64rtbNoLfTdPK&#10;2R3CMKoxwtFhi6iWS5YFsbm+U1fsLWeK2sZSc+Yc57VhXsjy6/YqwcDzBjPfNdTuuhpmlQfao1Kg&#10;U2BJcRyJfEnP3Mk5qGFo2dWOCN/XGDVi8lYWtmJIFDCH72etZMTSM4bdhS5wKlDN272HwlqW2UH9&#10;3nHpXzPesJv2lACc+Uh3D0r6atIzLonjNScGPSHdRnrgZr5Z8OmS5+MPxiu2OcapOi+gCnFaQjrc&#10;l2POPjPqLyt4ftPtQWKBWJ54JrgPhDZ/av2q/BDiPctpazTyEj0HFUfiRfi5+K/ii3aWQx292Vdw&#10;eC2c4r1X9n/TcD4papJbYD7Le3Y+g5OK1ltoZ3sz2jxjc+X8KPEBNyFDfKCx96+Y/DdtPqH7cvwr&#10;s4rUSBNXikx1zjkmvcPijOp8GaFAryAyXjMQD2XmsL9m3TI7z9pjx9q81ru/s/SpFRm6Ascfnik4&#10;aXYk9z7IFrf3Ol+HopZJILaO2CtGp5bFb0MVlD4M1eC3tQqYXd6nHvVFrljeTHbhd7Bfwq1CynR9&#10;UAYcpxXOzeBgXEgJhBLEYIGT0ojjVrZtxAQjk5qpclwxI6LKc4rRsPKltnV5V2Y9elLoWYCzWMHj&#10;BfLdRtb5s9811cK20tlqUphA/dZHNcNrEVufGluIW+UXK7sd8V1o80adGAXVRZgcfSn0EZ9oA3iO&#10;5k4+WUiuiXb9vJJHQYrA0yNgursXOPNJBq8Zl3QDziSJcHHahOwmjSu7qSCzvSjj5os4FeeaI0V1&#10;8W/EE4usuk67vbmup1hh/Z1wdxz9n45rK8K2UcF1r1y1oQZ5OD6YpNBc7W5dTcyKH5CLSDm1lU7j&#10;wMCmbVM0hI5LdanXAUfWkNFqzjRLSfbp/wAzDqOK4fU7vVbLxFr6rcyeXczoTgZya7p50W1slWRA&#10;Spya5jVrcSW4Lw5YTjBoWo9C9byzPo+nuYWy0S9e1X2yFGXx8oPWizRDo+mxkoAFUH8an1aIwWlv&#10;+7GPKBDetK6EVi262l+XOEqjaB21S6bYR8/FNin/ANBlXcOVq3p7cXBaPnnaaGNHPeJBL/Y94FjJ&#10;HAyPeorGPyPhzZIJAM4OR6mty+i3wTRt/GDWULaddMEBmLAHjPahILnQW7XB0K0KliNo5rOup7wa&#10;qiCLC8fMKv27FNDgjL8rHxVB2jJcspPzcGkBpy3Cx+G8Z5aPnNYbNvsJW3fxU6UyNBGPPLLjp6U6&#10;JCLJ125yPSmBPaeb5EXyjYvXPerl4iLZ2pRlO5e1QWwIspV45HWrZCnSv9aCQOM9qLDRmQtMlxHJ&#10;9pxlum7vVu6kvZWtw7AhMEN61h6lBK9lmO5lBDcAHvUllNdrpcSzk5XgMe9KwM0ZFmMS4DcJzmqQ&#10;RtgLRZPm/lVwzEiECUdeadkFnyEGB2poRv2MzDSEjDjGBk+lVNQvFVbsKxUlBuasqO4YRzIN3Wmz&#10;jfZEMpwSKhrUaKryWx0y4c3fO08UaVErbpiD/rhtBqOaO1+yRqkJLEgAVq2okiTTB9hGM5oGaN5J&#10;ve022xCiMD6VCkMOZHdgfk4NOvplEW4QoCI/u4rFh1FXjuk2HgH86LjsZWpsRq4xOvB9etNh3/uQ&#10;56+lFxbiV42DuX87J5qbZILpMwsMRgAetRJDN+2aEQxKblecACrCWu3xK8nmHiME1yk0lwuqWG44&#10;UdhXX2ksLeGL1i7BzB94+1PYNzK1Bk+2A7wSZDg1kSFxccsMYFSSFpLlAd2DKcE+1Rz8NaLn5mYA&#10;UtxlpSTps208Ec1QTcLwoHGN3WtiO3dbHaxwClUlhUak3yscnimIe6W4S3DO241et4wYyAxPydKr&#10;ssv7stbA46VesMYmJbnOAKTGTWfmbJ0aI8MetU7qP/THKysCK0mEi3Fzk44z9ay5CcyEsTk0luBR&#10;K4Vjls7xzW9FIn/CPTgzj/VYA9axXL/L8igZ4qwpBhwQegpgUo2RNaLEjb5nIxXQMbd7YtFkARis&#10;WWNPnxgfLnNXtNmhaCRCBwpBoAWFR502WPSnqImklUEgDrinKqCU4dj85qZUjAZlQ54zQIZ5EiW0&#10;25DyOCazoopP7WZBH8pkyCDjmtqW6X7CkbAuzDAGORTLZGi1KB5YR1yAaYXKV610hjEpYMAMZ9K5&#10;F5JZviRbB3LBMYrr9XeW417TQFOcHoKyrOyWPxhePIoOMYH1qZRuNSsWmWJ1cFScAcfSuR1JIm8T&#10;IGQgMeCPau8uI1VrhliGSnPtXF3Ikk19yRxvwPaly9B3NK0EaWEAisy7FgGrtIx/xTsR2AZiyVAr&#10;ndKjgWdlDpuUrnPvXWSGEWSKUCqYuRVR1JbOHu7gvrcMQzsD8VeiyIcj0FSzQ2ImlIt137+KZlgS&#10;Cq4x2oGX7J83kqnBGOKtysse0+Yck8VztrJONdn/ANHcAMOc1uTMrvFmPOBTEV3mY3ELMDweBioz&#10;dOZ5nMOFUcVHNu+1KuMA8AUySF1t5NxP+ryPemAG6ZzKA5wAc06KSP7HcqznvjisqzBOpS4K43HN&#10;aDoxuBiMfepJ3AngP7iVFAwX4NV7r7SshC57YOKmiSZZuYmxkVPclzbj9wmMjnNAWOb1mKdfC+9U&#10;dmdMsPSuY0id0uh/pDCR5eF+ld1O4+x3asAQYgPpXCwW8qeNtwtmEXnEqxpWuB6JbvcTeW2z7sfJ&#10;xxTES4j8Qxsknys1aFm0a+F0UBST94gVGwcmNtw4PShDL8gmeBlChmCCsCXz4NTy8Z2GStiO4ljj&#10;fbFyV+8e1ZFzOJdYt4WCsWY5NCEbkAjNqrbz8y8VM0cZs7jcuPk4qnFG6WlmA5OKu3R26TA2RnZR&#10;YDBdZlVRG68Oc4q29rG+iRl1ZuMktVKFibxnaQ8y81ry6lY/ZVtBpbFimN+elVdBYZp0amQBLVcq&#10;+OBW3rEv2fQ7IG42s4HAPNZGnyxw37Bn+XrxU9wftV+ZHwFU/LnpTiGxXklnl8OS5kYkRVkWSbJm&#10;bzDkueKs3lwiX1rHHhgeDip4FA3Fo1ADA5NIC+ZCbMKTjjjis0ySf2lIpc4xwc1aurix8+BVdS2B&#10;900vlWrWayGcK2OmetADbeJf7RDlY87hkmtGcAaop3/KUGMVkecVukX1ar0jOYrU5wNtAh1+WksE&#10;wwVUTBXPJrmbd44tXkZ4oiokycitplH2mbdKQD05qglo0muOChKdaBnT2dwtxG4JPMXyYHFVEh2a&#10;xeNJdkEyfKAKZasItUsxgADI6Vauncz27mNeX4oJZpoudLG0kjYSBUdhGjX1xLIpGAduR0Iq9ZqW&#10;SPcFUbRU18bZbfbFB/DyR3qhHK6lGZNSmd5mO1jtwaWxVFs5MJ949addE/uV2nJariIo0yEhwv7v&#10;kYpNlIzNTmUaO6PICA3Bx0rDtPsb30TEA4Ydam1VZHeBBNtXf3FJZW8aucyDBTqO9JAzVuTB9nt9&#10;ip26VcUTG3tQDnAGBVCREFqAyn2NPtZ3d5Njco4GaQy3LA0eogsuN6VQu4SJbd/O6HoKNUvJVvrY&#10;HezZGMVMskb2MZcEMUoDQcGnOiNi4ZRs6CufHmxasztIWAfNbnmbbSci1ZhtIIrBC3Ty3zOmEw20&#10;U0rgSXF7OdRhaGMYxyPSrUCXEkxlbfwOa5uIyGe8CyEHzetdhpUsX2eCOSVSu7k96bSEncsQJHtk&#10;wGzmrGMQv8pyehrWe2xbTSRwfIVGM1nSOirMGwTn5SKQ7mZN5izQNtYjvWtYtbzRXWxE4jqsMtak&#10;bEOfaks4LiHU7pljOwjk5pMC/wAKZsDkGsW5SWS7+aRiN3bitlizTnER9TWPe3MCHhVHzYzmi4jQ&#10;E2h2XhS+u7rVUWOJAHz6noPxqOO7WWKGSOBkVwDt9j0rAu4dPudMQXVu8sXmqxizwxHIzV23niMs&#10;SpaKiqAqr6AdKBmlLna54p1uAbUYHPP40PjYvzZ/ddKZayD7NPm1dTuO2mIJF/egbScmq6ygS3UT&#10;PyRwcVYdj5/JIqONAWuDtGWcYY0AVrcul5Ny2d3FXLi4L2O1pmHzcVYeCJDCwfLECqkqRtNDmIDn&#10;rQBTaHdNayZI2Dg1fWZ2tCAvRcZq2I4VtlLOpHlHjNZ0ctv9q2DqJDxQFxkcjC6uQrMSvWpRIz2s&#10;+WJJPFTeXF5kxWLBZeSazvnS5mAUn5+KBmhE5Fu21eoxUu2Q7h5XJFQ2mBMCzA8n5a0UeHz5CVA4&#10;70CMZ4bk6gMKMA9avxov2ZMwjp+dTxCV9XdVhyobk1dlQK4BixheOOtFgRkyLm3jxKOKpIXGoxjO&#10;TznirV0HAXBON3FOtkg2mSRwF/WhgXcjdgoP8KlXGSM9qhPX7/1p6fdbArvZzEq9AcfWnDp0qLkb&#10;fl6VKPuZzUgO+b5RsNAwVx3pRnafl6UvHmDEfb1oAevbKEVKOdvFRjGATSg/OOKALOcAD2qwrHYO&#10;ByOKqjGKlGMjGTg8U0BZU5YcHrzTz5YB6+1RgjAyv5Up6HjNABkFCMim/wB7mmEPhu3tQp65Bz9a&#10;AHgfMvpThjCDPrTe/wB3oafgl1HmDOKQFy1ZVuYsnBB4rs9PdmWEiI4BriLdZDc2waHo3rXdaTtF&#10;tENo+6a0EzX57ilB+78tDDg80KTjletBmOJGR8tZ13jyCcDocVfOPwxVO55h47LUzBHG3HF63Hep&#10;YM+fDweXFJcqf7Rxs/iNEP8Ax8Wx/wCmorGexaPBP2m4yfhN8KZMD5bs8/lXx6ebawBb/lkv8q+1&#10;v2k4mb9nDw3IB/qr1M/iRXxYADZWZD/8sF/lXJRludMFoJggLhP1p3l5jyMZz3po3blwCOfWn55P&#10;J4rVlkezG8bM/jTccIDFwTUhONx88jcPlFR4bMfTr60gLUZIhAAAwOTUhK+RHgsTnnNQLneDuIA6&#10;ipvmw3yiriJjT/rW+XrTcLzkHOeKcRx92mDAzg9qYhD0HPU1Gf4PlGc1Kduz73eoST5nTpSAXnzT&#10;hT06VIAn+jjPJBpmGG4gg+uakQMZouBnNDAsxIhEWUBxmtS2UKir9nUDd8oqjGo3sduOOK0ISTcR&#10;c8E800PobMCyDfmMc4wK1YQTJHjptrPtx++HznGzitOIfNn3NU3oQ9ywOhOO9SoQdo29TUJ6Nz6V&#10;PEBuHqFqEMuRAb04H+FXVD7z6VWiGEPyDOauJ3G05q5bBYkQcKckcmpVx8nFNT7x+QVLgfLUXAjI&#10;cO3GaepHHzClI4NAU5OEagCUE4JAFOUHZ0700DhRjtTxjP3qaYx3dOfWnjOxuaQbv3eWPftT+4xm&#10;gAU9SF4oB+XlO/rQcEYz3pOfMXjv60AS/IXQbgMj8qT5fMcbunemHmQkL2FJ3PFACEfvDgDrSjo2&#10;VIpOd30peeeKQAd3mRjc2dpxRlvswwed3eglsLhhwPSjAwrFTx2pgM53Kfzo7D5eKcdpJwOKQ9+K&#10;QCfLujyON35Uo/1jfMMdqYeg9AelPHsKAA5Lx89jxUZA8z/Vrn+VSHOemMU3B3/6sjI60AJyGHyi&#10;lwpD8H2FLg+W2BmkyAw4OT2pgMYndny+PSkzwvy+vNSHJByBUe3DffGMelIA53EbaD9OtKB8nApT&#10;nCjPPamAg6dO9JkHHHFK3STIweOKYfvpgnHegBMZYccUYJLc07ufl/CjA5G2mBBk+bkJ2xT8cA4o&#10;bPy+lJztPNAAewxSDbuOScYpTkqflpOMMQO9JgKAgRcEjrULgFH+QnkVISdo46UwfezikA4AbeVP&#10;TimnORheMetOBOV6YBprY+0IBzQAhBwOBgU3HyLxUpA+b5uKYc5HH1oACpA7U0D0Wn5bYRuowSW9&#10;aAAYweKUAYpSFEQPl9/WgdVOw9KAG8bSDThu2/e60cc0oHzHmgBuBleTTfm5GetSEAKfnI56VH82&#10;TxQA8Y2sKk42NhRyOtRhWAbBPXkU/HPIoAauSyHcQPSnNggcHPrmkweOfpxSjPzZAzmgCMhcjJpr&#10;Z3jBqY/dOQAKiyNwxQBCByOKCFBOVqbuDnvSHbuegCq3+vPyYGOKbhfKbJ78VMwfapCd/WmEDcOT&#10;0oAYMbetQsG2H5c81a24yQBgCq5yqsSCRnkigCNiNqjI6UwBPz6VMADGp20hX5mIQ5/lQBE23b92&#10;mkKSpAI9Kn2qz/McDFJgAAFBwaAKxzjkCnc+WcYp8igOMdKTHI46CgCLv90Uw8xsCnGeKnxy1NI/&#10;GgCEhQq8Z+tVZkJDMBwO2K0MDzD8vajaDBOSQBjgUAcvNG5kYCMEEjNUXt2N+d3yKE54rovLb7SP&#10;lz83FJLEds5dBnbxT0EcZNGTLPGqZ2t1K9azpbdvtLqQpJXmuzaAuJc7FYqcEDrWWbYIlyNpJ3nk&#10;9qYl5nMG2dQxWdSccqRwapy20SoW3BS8gyvWux8uI24/cHOKz2gg+1xk2znuaGF0c4bP97KTNtXy&#10;xhTVVrZRLxbscnrXWTKHMgNuyhMcetRCNR5XzgYQ9qEijlDasVmy3yn/AGelVZrRDFtUHGea7Ixq&#10;bcLvBUMcjbVd4CEY+QrD0xT5SXY5IwS/ZoB8pGfTpSG1YyAiBQMd66ZrfOVEAPGRz0quscwuXVrZ&#10;wAD2pXHZHPm2k2HMqAA9MVCYHGDuJGfSulaOLaoySS3AqJoiGYmADHrSuOyOb8obXAXr7VC1qPLk&#10;wfmzwK6doF2H92DkVA0SgEYJOOPammgOb8g7FBH+971GYSC+IQfb0roTCW2kwZwfpTWhXeh244ou&#10;hHOG3UEHZjJpwhbByPlHet1oG3cMCOM1E8WZI1CkjjApNjtcwntx5TgQcH3qIRDBzGAMV0LQsDJm&#10;PGAOPWoGhjIJIbORikmLlMYwBo1G5R9BTTbgYJkHTjitny8EYiJX0FI6gxj92PYHtVBoYoikEZxC&#10;p+bpSSQFp4vkI9eK2BG20fvAMdqUqSshKg8Uco9DH8hQwwpPHXFN8kgoDFnqa1gp2qPTPGKUxyYH&#10;y89uKXKw0MwRjD/ugOKj8olB16+la7Rt5TYhXI96QI5ib90Mg9KXKwMpYsK+YSD24o8rLZAbrWsV&#10;cpkqMjtTDHKQvIFFmBmmNAGxDjI5GacEUW0nyjkHFXfJwu4yZApsaxtLNlmwYjtyOtKzEevfs9W7&#10;H9sjwbI0Z+WObaT24r9Ar/P9qEZ+6xxXxn+zfZs/xwtpmgGYLCbt3avs+/8A+QvNx/y1P866puzS&#10;FIziPbn+VKi9MgdakI6nFORR5hJY9KyM27k0Y+7nFWuNh+YVWUHJ4z71OOc8VSFcOcinAZApccHi&#10;jB3g5NUIdk7D8vbikXcZBhaXA+bmnqFycLigB652Dil7D5aBnDfJ39ad3NACDqflqUZ3NwKQYCni&#10;kB+Yc5oAm/iU7frTxjZnPeosnHWpBjH3qBDstlPkzUgYjPy0wdDTxnI+YUASpt+UtHnk4pWK+fGB&#10;jnvTAGKN8wo7jKHOaYFnC7Fy1ICufvCmr97uOKYd3mQ4iPU5pAXFL+S5EWR3NKWXyl+Y+3FRgv8A&#10;ZXHmYyRkUmWE0S7xwOeKAJxipFCmNzgcVEueeeKU485QM/dzQBL+FGBhOD1ppJ4+SnjPpQIeQu4g&#10;c8UgX9596k52jin/AMQoAmjx56fWvC/2hboRfs86HB5uDc6uy9f7ozXu0QPnJ8nevln9p64ZPDvw&#10;Ri3thr27PB74Aqo6F0Veoj5M0BT5ducZzdMK980FNvh+3+UZ8sHNeH+H0ObBDHz5wP5173pihdEA&#10;z/yyXFcktZFSVma4LbXDAZxTE6j933oOdinJ560o3fNxWqAkHU8/SlwccUg+6vNSDr05pgPQDbyw&#10;p3OPudablcHIqTIweeKYCD77ZH4VID84Gc5oGMscihQu+Q+ppASdjSr1GR171GQMfc6e9OGdp5oA&#10;lO3Zxj6VGN25uvSngDa/4UvG0kdaAAfdX5qd34qP+Ic1IvRz5g6elACEHyx8w6U0FSHG3PNPP+rP&#10;PemBcu2MZxQAgxluaftGI+O9OQLtkyRkGmkkPQAHqcL2pmAQOce1Sc4amkDeTszxQAg+6eKU/wCr&#10;UZo2thjsHHvSgcEmgBmD5o4zxRtPHTrUn8PWkOMEB/0oAQZ3jDcCrKZ2jk9aiVeO1SrnzBz2poRb&#10;Q/vRmtGPJAOe1ZibxC+QOSK0ISu1hnsMVEh9C/GQsV7L2TTZST+FeDeGgJPFPxXvHGd3iR+foa9u&#10;1GcRfDrxjIYlAj0OXn6rXhvhYyf8K615wvzSXFzJwOpzkVDKj2Pz1/ai8Rz337YMtiit5Wl6DHEp&#10;z1Zzlq+Z1Xe7lTt54DNmvRPi3Ldy/tf/ABkaaN/NbxI+4Hr1rz5vsgglG+QP8uBjpXfStZWMZaM1&#10;tKgjkv8AUg8SFzIipx61+gvgGOSD9kDwjEIAn+inpxXwp4TjRvEbSNziRcD3NfoRpsP2f9mHwLGR&#10;8zaajn8RmuHHT1SNaPVmHM7jUbEC4k3iUYxXq3h29uFtbeOViVaMDntXkUDSPqsRaAnEwAGOa9b0&#10;mFxp8R+zMSUXjuKKfupDO+hVDLghcFcg9a2YEIhRgmADwKyNPicR2wJfhcnIrpV2+REAeBV3J6j0&#10;I8s5iyfWh2+QYHX3pCeoABGajYfvEoAeAhIbB6U/5dvQVED04p4I2sSaAHjofk/WjOExg0wkBDj1&#10;pAW575FDAGLbkwnHNNzwcx/rS/w9aac5pAKSxI+UdaXuOe1M9efwpeMdRTAkGMNz2qE42/dp+Rjt&#10;ioJC2RtXOByM0wGO2JM4AAQ16h8M9B8/VpNVubTdBHMRbq68M/r+FcZ4Z0S71Xxva2+2YQq4e5l7&#10;Kg7D3NfT0SaZYeFLKKOGCK3t7IKq9OB/jSlKxMnp5sra7qVnp/hPU7iW5hXZaMRuNfIGu6rqOt+O&#10;Zi0tz9kS8JK7vv8APFdF8TPEF1qnxDi0yzvpRbJMPOKH72O1YVrBbwWdrGIxu8sZNTGPUcVZEiRh&#10;UhTy1VQvAFOYjIwBStuyo5xTGwOhyc1QBk7hkUz+KQE96T5ecsKbnhjkUxCHOWG09aRidyDZ2pSx&#10;3de1RnG8nzfzoAB1Y57Uny7OnegA+aCANuOaadvlzdM7uBQA/J447UueG+aozj7NnIzjpTC2IowD&#10;kjrQBKfu525qMngfLS7hz8nWmk80ABxnmm9xxQeh5pO44oAUdR8tLjhflpOccsOKlQZkBoYixB1I&#10;wT0xXYaGrN4x8Mjy+BITXMWyfvZDgdRXdeGogfFFoxR/lhYn2qRnyb+2xqog+DngCz845utZfjPU&#10;KtflaqMbTS8R9Lokn0r9Af25tQL+MfgzbBgBDBcN9Sa+CbRWOn2pBGQ9dFJWRnJ6nanV9SbwTYWR&#10;nKxpCBwPvcVjqH/efvMDtzToWPkunkpwo59aeRywzVpWJGr/AKo5wTk5pSF8tflpDtyoC8jv60mc&#10;y4K845oAQjCyZT070oYBiMEArwaa2dzdRz0pVwQ5yOBxQAqswgBySRnmlWRTEh8oA85JPWm4Y5J6&#10;Buc0hVSWJ6Y6A0AKQTHICnGRnBp2wG7jInOAvPNMAOOJeBSENtOCM5FABmTM/wC7GKZtf7IQUAy3&#10;BqbPzxArjjpTXdRFJ8hODyPShgiHB2jL5J70DG4jDZxTiYzH8ob3Bo5AbBB4oAODEvy/WkH+qb5B&#10;R2TJo/5aDrgdaAEYZjwBg0mCEUZXOOtO/il+YduKOPk+Y42mgCDLLcWzhVGARX1X+y9ebfH3xOsz&#10;OcSRo4/OvlSUD7AwYn7/ABXvH7OV0Y/2qZ4/NIEunMMHvihXE1qj7m169ex+NHwhIvY41nunDE/x&#10;c9K8n+OHh4y6hJqcNlmO6sAxIHG4da7f4swy/wDCBfDbU0mINprJyRxj8a6C1Nr4i/ZRRdiNKfD7&#10;bSequgqFpqaX1PmL4E+K5tD+OOoaZNqDi11BwhDt8okHQj0J6V7z8XdGgvvDGkapawrhifOKjp6Z&#10;r428T2N7ZeLvtKRzxPBrp3FcghlPWvuP4daja+IP2XNAWWWN2l0gw3A67ZFGM/j1ocL+9calY+JP&#10;FmleZ4Z1WIQfOttnAPevA7AyQ63rEDghldhz3r7D+Imi6rpvjXVY3SQYuD5ZPRkNfLHiuya28awX&#10;aQkxyP8AMoPQmlCe6Lnaxc8KzP8A234njz1JOD3619p/A2+eDxFoEZlk2yq6nJ4NfB+iTTR/EC2k&#10;2FFljIYfyr7A+FFxJ/aPh7YpLJqDEfTmtPUhRUlc9J+LenTr451u6jsC0M0W84HQnrXxbq9vIvjq&#10;z+QYFy+RX6G/FFbmT4YeA5YICVmsmEn5V8LeIbUx+PFVu7MRUctlzdilJL3TOsFl3MwIA2nAIqnq&#10;V9jS7yNtbiUgkbdvNXWmSO3UmVBgdM4rzjWbhH13U5IrZnyQCB0FTF8wnoLbS6qni7RzZarqIla5&#10;yzQyFSPQ8V9H+E/iV4y0i4tLfVYP7RtQiguWxKg+vfFfPujZhsPMSLM8kgOcZwK6dwkkrSuz7jEA&#10;Qe/rxV81iOVH3x4e8beDNU0O1CeLtPjEsXCuwyD6H3FbTaXp0ryyrrWnSxk5BVhzX5zRbLa7tmhn&#10;v1keTK7JCMGvWdE8ZeLdN8NO15HfSQ+RlCZTkgCjfbceqVuh9atZW8YYJpdrjPUjNYVxp8ZvJiy2&#10;uwMOAorwmw+M3g/cEuZ9aU5wf3RI/PFdVafEX4e3PlND8RrEF2H7uTg5/Gr5WhI7e40nSXvQ39nI&#10;jAgjHc1Ktv5dldQ7WcsnOT0FckfF/h4TOf7Zt33AYrX0XW9K1Dxrp9razxyTCMs5z0FStB3bOK8Q&#10;6d/ouuDywMKSB65614pMiQy6pDIkrf6SPLbuM19K+L4DHqLFJiGeIgjFeGXMOPiLp7fZo33XY3o3&#10;TGamKSY0cvu1G01vT5RJqMDCVZI5Y2KsGHIII/pX3d8D/jPFcWOiaD4o1qDztqxWt/KcCYdAHz0b&#10;3r5n8WaRb3Pw5nuLPUvDkk8FipjtluEB6cjrXnOhf8IqPh54xl1TxFZWd5Ed1u6zAtGyjsBSn7yt&#10;YpaO6P191mxhm05bi2gt5beSMMCpztB/mDXzx8RvBemapookTSlS7gHmW9wi4dSOcE9wa8I+CPx5&#10;utN1jRdG8R6nPdaPLeeVa6i2S0IzgBweor9Bbf8A4RrVfCFnfaVq+i3VtcWYdHgcMOR3x0rz5xdN&#10;nVCppqfCk51UfDX7FdWMi3MMBRs/xBeAfxrwe9jnTxD4gxIUbdlPrX6CeKfCtrPcXbDTVjfnO0dD&#10;XyD8Q/DGs2HiD7SuizvGjkPt9D3rqp1ubcwq07JtHmGneOLzTfFS2l7exFGIEb9OK970a/ttU8LW&#10;Mhis5UkiO3DA/rXxj46s4WsBNGh3RvuHPOD1H4VneDfHPijQ9TslS5N1Z+YPMtpSePdT2NdMXp5n&#10;PJtH2Vq/h7TJotg0m0+62VZQeteQ6r4S1Ky1j7TY2d7Fhi37piADXb+HviL4J1afSQuoi2u2UAw3&#10;BxuPpnpXrUBtLgWYfS438xcEDkc9KOV2uVzX3Pl+08ReKNOurhr3Tr2dWfBdPvKB6jvXqnhzxZ4a&#10;vLeFR4ot45THgpIMEH6Gul8SeEIHLMdBdSVyBt5APv3rwnxD4PuoruSW2juUcNkSwjBBHqBUckWO&#10;zR9GxmzltGAngfP8a9s1j6ppt28cMItLaUMpKll6CvnTTvE/j3Rry3W70yW5hjdQTnJwPWvefDXj&#10;bwRq0GlLJ4pFldpFgRyL972pONtgv0Z5t4g8JwSfaf8AiSxqxJxgd68av/D2uWGryXNo2oxSxTbg&#10;YyRnHtX3RJbWU9nbmOaCVGzhgetcbq+iK8t0H0kFcfI4WrjNp3CUYvQ8T8GfEOWO+hsNY0goxCp5&#10;zdD7817SY9NutPa6s9Vs5Ee3yu0g5rxfxT4QV11CRdHUFe6jkehritD13xT4c8RmKe2vriyNwNyk&#10;5+X29xQ7S23B80d9j6GlhuVsrcmWTdvPUcVUmFpNDcRXFhbuPL2srjIYH2re0bVvDGs+FdFltdcs&#10;trICU43A9wfcU7UtPiW+leO3kx5fJHapvY0ufNPjjwJCjahfaNauUILyWw7eu2vC2Esct7E8EiMG&#10;wwcYIIr7rkAGnyq0uCJgFyPXtXlnjnwdpl5ZXl3a2UcN2LbcwjHDcZ5A9aalYmcLrQ+aEZmDZmPy&#10;kcetXFILs3A+XkVUnhuINau4ZrWVXjmIZSKlVp8IfsDgEjGe9anOJLy0LbzwadCf+Jrb5YZyNue9&#10;Ew/eR4X04pit/wATix3MNqzLQho9x+HrN/wmFq3G7cm7mvq6IB0s23nL264x2xXyd4NMK+LrBo9+&#10;JDGGHpX1lYlAmk84Atxz6VhU3LgXIJnt9dsJvs5YIc4PerV/qD3RlkFmF4AKjtWRqchRJmCMTt4F&#10;VtIN1NdxMbcqC3c/eqTRF6NF89GYscjj2qYxDyrlgDwfSrssYF0qrEBg8j61dSFlWUMgINuaTGcX&#10;I5OqSqSPrQiqBg7gMnnNUZruzTx19maTExuSAvrzWpdRzZKiNv8AVgg0Emtp9zFEwKxJuEijIPYm&#10;vj34yQY/bH1RlA23NnG5GOuBX1JaJco1wznO2VSB618+fHaBI/i18HtQXA+0aO6N9VNaU3qNrQ8Z&#10;IAjj4H3iOaYSMBScZ71MxQxn5SCO1VpNvlyE4wCK1uYG/wCG7hoPiBo0ZXCtMNpr7b8IXKt4Y05C&#10;WyYVxXwzIDHe/CS4QHaZXD8dPSvrnwXdyt4P0p1xxbqVas6lTljYqMdbntUTu3iNg0CjaFBz1o15&#10;PLl8Oc/K8gx71X0mRJLu0klVyWkUFhWn42ksF07wavyRtDFuds9jWaeiZaZatt32O2whR/LGO/Fa&#10;9xqNlb+ErhGv4zJIBuHoK8avPFlvCsixyQ5WDGS3XFcBf+JNTns9SmlMyx+bhcHIIPvQmmhrXY9Z&#10;1XxLpa6xo6x64jbJsNGFyOfWm6n4jEmhWMSERxgDITua8An1CNXtJRYM4dwdx7VOPEFostwj2qDh&#10;e+eaztrclpnp8evzW2uSINxdgNhzgVJq/ifWzpWlB75ifPGxB3B968w/tGwmliMiJwQV55AFXJtU&#10;8NSQWqNfxbllUZJ6fnWnOGiPRbPxBKbtI5CqAoODznNX49VsF8f6Cpuo0UP8565zXBMmmGCN4LhW&#10;H2cEYOapRtb/AGq4L3Mm5ugPtS5ikj6GuXtTpNxLC6mLy1xg9M9a17XTooPA1hqX2+I/vFkbJ7Dk&#10;14fpur3MWhywtPM8WOcjoK6GfUdfvfA2iWdtqdytozMGIJ49aV0NsteKPF15q/i3ULXTvBk5jE0K&#10;PIG4bbjJ9q7LRtPhOp6Ay2LR5gUyc9SBzUXhnTdAtfAGtiLSIZ7japZz94GussXto9GkX7OFPY9S&#10;M0roDvtI2DStQbCk+ThSe2KyJ486wh8wj96fxqzpkqDTCrO21VJ461ZiFtPqkQSUE7vypIZnSeWt&#10;s7FFwB1qqI5ZbWUrkqrgk561ranDbxeVH5wkLHkA9Kks4j/ZF1tgIXYOadgOP1UOjWU0MJDRyrkY&#10;6+tdbbyWb+FoTJKis1upA28g1W1K23eHWH2QjCEhgOtUNJZpI7BWYMUBGPSq0sBDdnOqac6xY2Se&#10;nWlubl2v7YLdzLnGGrcW3ia+CsqD95iqWp28cF5EPIXPGDU6AWB5jaXbJJcNI23r6VYVVj01+FPy&#10;8Gq1uH8iDjtWkyqbJ1IJ+YYFIBwvEtfhL8Tb+V8Lb+E7nJPGSVwK+V/DVx9l+F3xX1F2/wBdcXbJ&#10;9X5Fe1fFW+Fp+zDf2auVfUtSihUA8kd68K1/ybL9mfSrYM4P9lF5Ce5IzWkNyWmfKuqGSS/8ZTMz&#10;OTrDs+TyWc8frX2r8LdPWz/Zr8Exts8xrLz5uO78ivinT4nudb0mMbyLjxWmVHORur9AIIbfT/hT&#10;oyLcfNF4VjaU9gdvArbm0sY682qPEPiZf7vGsaCVQlvpcg69zXs/7Nulpafs2fE3V5oSEvvEJVWI&#10;6gf/AF6+U/Gt0ZfGN9Ct07SS6mFJB7sa/Qj4b6XFY/sL/D7TWjj3nRopnBHO5hmlOasaW5mbso/d&#10;zr5fy7MqfrTYJJV067RUBYo23JpSsq6RMrEk7QM+1OsIhtuWLgkRnvXJc6FoYAd912HVtzFs+gpb&#10;KbbbagpdsnIFTSqo1K5x/wA9DVRUT+2FycAnrTAjS3J1WMksSbgH/JrqrgXP2GJPIwBCORUNnFAu&#10;pQE4K5BrTupLX7QcFwBHQxbHM3VwIfDN/sOG2HA75pnhvzJdOvpbm2k2mQ4LCiVYXu7okAqJOB61&#10;oW9zF9j8sWiAIMbQKNhmiIIZp2DWoceYABnoKt3Fs0NjIBbBVCDaoplm0flsyJjDA81PczyzRTJ5&#10;q5460txKw2H5tORgpzil+byzlTS2qyCyAJXrU7BFC7mHIpAZD+Y+pR/K+0NU08sBVg0gAGKnmjP2&#10;eR1zjFYiKkmsKC74Dc0Ab8NxANHGI8HI+b2q/dTW9z4b05BcKxRCGPpVC5iii0HTysIPmqdvPXFV&#10;rSIqJWyRkcjNS1cexnGPbdy7lI5rR08g3lznftUiqc7FtSmXPAarls8cQm+ZdxxyafQEhuoSwJeW&#10;+ZMc8Zpn3oUby+SBVLVikisTxyMU6xkBt4w0xJ20gLx3fZ1JiOMc0+D+z/s1zvtxgocE0Lljt3rj&#10;NRyR/vGUDg9BQBnuUVZNp4LnrVy1z/Z8pKgjFZFwRFqEyTNgfwmti1Mf/CPLtbccE8Uw6DVbEsnP&#10;c04yHlRgY71UkSX7NdEo4bd8tJGZTbS7hztpAiyNuR8uc9aqzIjhFJIXd261OmRbL65qFy/2xQUG&#10;cDgU0MbsCvEAGxjg1aUfur07jxHUhC+XH8v8NIB+6Y84x0xQgZhWdyX1fUozHjZIevetrcWt8eS3&#10;D4HFcxEwj+Js64GHfpXfW/2ATDfbjbtGcetJMdjnpF8rWoQ0vBGcYrOuL66PiSxRb0ALIBjFa+vA&#10;R3ltIvGYTjPauGtnZ9U1PdOobzMjnmok9Ro72/JOlWzbM7oBuNc3YKf7ZvFAzk1r28jzeHEG7JQY&#10;IJrPtRjxdc/uyOcCk0M1Yo/9LHynr2qadCIjwvI61PtCqRu5zmgorQzBiThOKAMpoYmRnwxO3mob&#10;i5ePSLSITfx9u9WnbELrvx8/GKyp4JHu4Stx908nHWhATwOXIyyjCjaMdatyRM0mnnyDw2c0y1iX&#10;zbwFckAba1FDHCgHp+VDfYC3Dl0iDAYCYNZlwWTXgAgHPGa0IAVuucAZH41maqJft6yBhkEEe9JD&#10;L/7srCeCSORTFBW8YKvVhUdoyvECGwPLH51ZPl5Ug8hqQEkrYjdmLfdxzWTI6/ulGMl+tF7NMVbB&#10;4BGBWPM12ShKOqhutOKBm3NEWWyIYfd6etKqhQN24D6VWgl22lnuus8jAq1dT5t0yE4UYoAiYqWf&#10;AJBBFVY2WG7t18tvml+Y1XluJERMR53OKsybwllIbfuvBoBHRq0Hlsqxj/Vg59KoyzyRLcYIPyE4&#10;qzbl32n7MF/dDC461n6yoj0u4KAGSRcD2pAZFtqUr68p+yrnzW6+1dEl48twhePgHFcZp8Uy6k7v&#10;aYIHGO+a3lwZ4/nKjd0xQDNdmb+2EZSmAOKWG3uG1+V9ybSRnJqBADLDgkjIyafcfaIry1ZXkxty&#10;eadwJtRbbOyBOic1yF2US4U+Vyx7HmtW7uS95AcsCT09aqmxMmqadO90TsP3M00Jj9BttS/t+6ll&#10;nHlbfk56itu6uJf+EgkjaT5OMGrVsoSOQCB1UxjAz0xVFhv1WciJSQ/c1NhjJiDKvyj61XbIdPlc&#10;+lWbgARnAwc8CqkjhY4dzAfLj6UxMJLhV8sGAglgBxW1ZDdFMxlGPK71mRRq9pESqt8+elaEjKLX&#10;aikZUZxTBEbKv2h3LLxJSXLbtOUYGdpGfrQFiJjBuiM1da3jWCI+bu6UrjMKGERWpyR97JNX4mt9&#10;0TFeuKW6RRby4ViDGcDFQaUm+4Bc5VGPBoEbQCsARFhdvXFZF2yB2QbiWb8q2nk/0GXZCBzgAVj7&#10;D/aY4U5PNNjKbI32aMNCCD1FVJYI2ePY68HgAVfvmuRJaokORnk4ot0KyghwfrSAvWqoNFkBnUYH&#10;I9Kix8hw5PPeoVEg1mZQxKk/MKmZlE+MkYPPFCAjmabY2EHSsuBJW8XWh29G5zWvKMNES/B61fsI&#10;bTzriUqC2OKGrgSPIscVspiALdKhvWkOnRr5eCF5/GodVW42QtGo4kH4VEjzPJbAqWwF3e9MVjMQ&#10;SrcbTEcetTqim43eUMjoa0rmJg4IgXOBkU2MAfwgfLScbjuLGqmJz5X8PJq3G9uuh3oa5YErxxUk&#10;Ij+zz/uxyeoqpOIl83eMBepq0+hLMp41dYirncZck46VdkWVrS2zcNtwAR60eZZC1UjaMyDHPWrk&#10;kSi1t2E+SUzg8UIDGFvGmpxSLIxAHIJrWVRJbZyQAPWqsuF6k4x271nCec6o6KZAo7DvSGaLqv2i&#10;IhQSrcDNW0Z2VA3GO1U4VcM+5yeelXkCl8BaBEjRMYPM2ZVRzzVezlH9s3ZZyAo4FaDl/wCxrlRj&#10;oKxYDAutTb5WCkc+9AF5GWbXbsjcQGwAKsyROs9uJb3jPAqpDc2UetukSIxY029nJ1W1LFlTfzQw&#10;OstMDTmJfgJxzTJHkEEx2Fhnr6VWgmhfRCI0f5UGfeohM5tJE3HHOeKLhZFfrfElgRu4q4MlFAwR&#10;t59qoM20E7eM81ftvKMCP5nB7GgEZF9bCS6tmWYjaTkY601IRELUFM8jqa3CYGvnBgHPYGqF+mIA&#10;2DhT0osNFLVp4hptsuBnyxnFM0hFEF4SgAfGPesy7bzIowYcfMOCetb2noBawqQpPl8AHpSuBWuY&#10;ydY3+QMds1FslD5ABxWjdlAl0x28Cq0U0I0a9k80Fh0zQMiSSVRMGiXay88Vh31yQ00cRLfN2FSX&#10;V6ShVUzuOMAd6gtra6MsrNYzc4IyOtOImZ8MN+LlZI7U4I+auhsYZRdpI0rjCncOxqxHFMkMvyYy&#10;vStO3t5vsDH7QGYZ4HvTbJSJ4by+e1WL7R8ikgDHSo3RvNIKE1QRni1i7Ro2BYjFbEfzbcdQOc1K&#10;GJErBWYIMAflVuN4vsjrsPPelyBEQVGMdMVGvLSHyxigZKrx+RIPIH3TXE6nGwvblV+6Xz9K7Msi&#10;seQMofpXL3pQ3co2HbuPIpxEzMtmkFvAHnG0ZGamieIam+D/ABirdrFbNDNi2ZuORmpoLFft08pi&#10;P3hgZp7iLkbSGYnyWA28Vbt1BmuFypbbke1SfIrRn7OBhRkVXdgNRtnVj9/mkkMm25ZjtzziglBJ&#10;H+6HWp2ZPMAEWOKHjY2lw4Q/KBQBWlcA48wfd4FUmMhilPoetRSlvtL7i2O1TEO2kyhV528UAMWU&#10;EgBmIA5OaiuIUURSpId4fmmxKUtU3Ou7ecmtJEU2TMX/AIaLgJbSM8DEjkKOMdKgkQm/kOQM+tRx&#10;ygalcjywEJAGKtzITswQcrkYNIBsfymTCjpThtZSQn8VQOtyli7lcrjqKn0/53jG4HL80AXbO4hh&#10;1ePzVwhYDNad48Laihikynl5rmtbHljai7ycZ9qm0uYtpKpJkOF60DLVwYTpt5ukUEDIrOgeGW2c&#10;B3OGwRUl2CBJknlulOhSJYVKQgcfNincRoouegBowwc/NmmIzAoNxqQHgc13nMKOg4p46n5Dx70x&#10;cbiDUgxuUEfjSsA8Mdh5FNBJkFIVbeucdetSAAIelIB4PIGKkXofrUIznGKerccr1PFAE6kbRyM1&#10;Ovb5h1qmB+8T5j1qymdwJHemgLgxiMCPnHWplXHm9OgquDx97FSBuDl+SO9AiOQf6V90cj1oAGz7&#10;xpxwSCTzTcjzF45NAC9xSnGUPIINHGT8tMYZKjPPahDNW13Eodo4FdfpzAQwDArkbIMFtgSQcmuq&#10;sgcW/wA3QmqBm7k+ZB6c5p+M7iTUS4ymSeRxUi5yOaaMmO4Cniq0y5ST5jVliPLOarsWz9wdPWkw&#10;icxep/pKHHeqEf8Ax9QDaQQ9b95HmRhkZI6+lZQTF7F+7/i5NRON0aJ6nlP7QUTSfsba++AfLlg5&#10;/EV8HRf8etiPM/5ZD+VfoT8cU3fsK/Ev5RwsJ/UV+eVtuFlpvBJYEE/hXDTp8tzppv3SzxuWjAxI&#10;N2DkdqBjzmye3FP/AISCRyetXYpkJYbJA0ZPHBpicqMP+dOdgJAPlPHpTFI8wEjqePagC2gBjOFH&#10;51P/AMs247VBEU+ZQvSphkFvm6mriJjCTjOyoiW5+SpWJwOKYwbgkjnpTERvu2KQi9fyqNSdzgj8&#10;akY/vdpzgrxzTMD5ue/WhAHzbepNSpuDjjgiox91OPWpYywuACByOtJgXYd2xBxjnNaMH+tUBe9U&#10;I+Aqlm65BFaVuGM6HaMAHB9aY7m7a8rGSBx61qLt2ja34YrNtgPJtSY2YFjnFaqYBztI3DilqSOU&#10;fKcH6VYi/wBYgwPc0gUDAznnrTxkSR/Nzn86aCxoxDOcH8asLnB+Y5zVeL7oyh6etWl6A4q07gWB&#10;kEc84p3O1jgZpF6AEmndhWdrBYVei/SlyQQM9+KQYx1zmlGfMXnvTGSjtTwDukP0oAGOlPGPl4pg&#10;Pw3lxnbxUbEgjC5OakIlK42fKB1oAAOM96QEQ81pIuAOakYNuHAp5wWGQaQ7cds0AN/vEj0pOMgb&#10;SfenhG2ZJFMbIUYxmgAA/wBr9KCPmaj+7mn4Hc4pARc56dO9B3eU3JPFOYcISw60qj5h2pgRD7g+&#10;U0uRtOM1IynccEH0pu07e2e9IBoX5yTipAqhZD5mRjtUJOFYbWJJqRcjcfUUAHGxCH70n7zzc+Zg&#10;CnELsPSj5fI+8BQA3nc386jxnPUipRnapAFMOP8ACmAKPnOWGDTWz5h+TH40i78NkZ9aXjbg5xSA&#10;Zlt7DGQKkJ4jO1eKRSNxIHPfNK/+rQ4xzzxQAxuXTI60evNNJ/ex/NS9WJoADncOe9Bzu6A5pwHy&#10;nkUjD5R2OaYEeDuOcUuP3gp+Bwabhvnypxng0XAa2cjmoyOThSc1MwOVyB0o7dO1FwGADY2Mdaad&#10;2W+VaeOM89TSnJBpAQ4GBx0pWC9ePyow3mDilO7ZkigCPjFB78U4KcsMUnRCMYOetACALv8ASlHs&#10;3ANJ82QNgPvTznaOOfWgA+UhsOcfSlXlCc96c24RKPLyfam4Ow5QA59aAGn7zZ/ClH+tLHOAadjL&#10;DIpSBv8AuAUAD7WYYHaoyqAyfOR0p4xk807ClsE4xQAn8SYkU49qdgmQjd2owuSVjOT6mocuLgZl&#10;PWgCYkZYdajAGx8vk5p7Z3DkHijHT5RQAxhmMD3pmOetSc+Z0PTrSN2+YCgCJiu4AA8io8kyNx3q&#10;XBOOTzTdhx9aAI2I5/eDimcfNg9RTyg2rz3oIIJ4FADBnnrzTZFzHJ8uKlHbNLIF+xSDP8PBoApq&#10;GwAccCpgR5TjcORVeHduILn73WrG0eYTk0AMKjAIyTUZ3GR/wqbAyOaX/lnKdnagCuQPLlJGeKAA&#10;YAQRS4YpINhGTUip+6A3NnFAEBC7h8/OPyqLDiWXkcVZZAuByTSYGehpICvh/Qe5pGVih+cVPtGP&#10;9dg+tMwu3JVjk8VQEKoN4xgHFQToxbg96uYO85UjjiggbelKwjKaMhl+UZ781VuIgYFAIJzWrJGf&#10;tGc9RzTXVcqPLH1pgYfkJiFeh2nJx0qB4kCSZiTcH4b1rdMYEsp8sdBVWSLLAYagVjDkjbLYhXle&#10;eOtV/JX7PIPU8cVusIQ5DcH6VC8alUKnjJxQ2MxjEcRD5R77aieFiTh+g9Otbvlts5UH0qDH73k4&#10;AY007BYwXhwwJYAjuKhZJSxBjUjtxXQvHGXb/RzyOtVXhweWGSPSi9xWML7OrMhNrjHTmo5IW8pj&#10;szg9K3fKYTqNwPy1GYmywKcZpDsYXl/PEduFFRvChmJ8ut54UKBWX6cVWkixHGVYmjQRjvG3lRBb&#10;YEk1A0A85lMYyAO9bRRx5fyZJPpTGjAVvl5IpAYckUeQAhzmofL4JMOADWy0bbjmPmmeU4kORxjp&#10;TSAymjBjXBHP6VVliYbv3Kk5GcVuOmHwE4qv5LncdmAT601EZjiPEf3BnFH2cGAnOR6VrNHgNmDP&#10;pzTdreUwyB+FUKxhGLl8K3Jp5iURrnIOK1No4UgH3xR5R5zH170rhYyti7gQF49qUx/I2COnFX2j&#10;O5x5fTqaZs4JDDr3pNgZhjOSTI34U5Y0Ej8H7vrV0p85pNg4yDU8w7lMIMv8g696Ux/unBHervlj&#10;AypzTWQ70/egDHAxRcCkUG5V4C4qNo1WRMRjaFOQO1XCn745JPPGKb5eDcZRizJ1ppXD1Pqn9mi3&#10;J1jxfP5IwluecV9P3POoy8/8tm4/GvC/2b7cJ8JfFk/kj95dsoP0r3a4x9pkP/TQ4rarHVMh2KhA&#10;8xunWg/cPB607HJzUijgcVFySRFHlj5O3rUgHy9aavbJqT1O2miRDnI5pecnijIycrnFAJLDKEVQ&#10;C+nFSAfL1poIzUo6H5aYCDPApw3bnyPxowMuCPSl439KAF55Gz8adgbetAzTux4oAUAbV6fSlHVv&#10;kx+NIAPMHP0p/GenWgQKTuIxU2R5Occ5poA3nin/AIUCHf8ALOPnqKeP4vlpBkhOaeAPLbMnOaYC&#10;jlkJqUY5+YVEc/LxTlPUlaQEncfL+tPCqZM4xgU0g+WPmwakBI2/IOTyaAHDOPuGgfePFBHzrkjO&#10;KUZ3IcEc0wHAfNUwxsfmmYwXJPbinA/ugSvGaAGMDlfmPWpFAJPJpvBkXPpUqAbjk9qQEseftK/K&#10;a+OP2orgN4v+C0G4fIkx6+tfZSZ84cDGDivg79pK7Sb45fDyAMSYYXLHPqa0hszSi7SueZeHoybm&#10;yIU5BXNe5WMZ+yRHjAhXPNeN+GE/061BB5KV7VAGCQkAjMYxXM/iB6yJ2A3HDHFBB2npnIpWP7xe&#10;h4pvHPH1NUkMkwMAdOOlSqDng9qgUMQvzHGeTVhSNxOO1ADTnj5hmphjyOTznmmjGGOO9SKF+zyZ&#10;X9aBANu48mn+nNRYyUx1zzUozz60AL1KkNxnmnAHc3BA7d6ZjDYMfB75p43bQM9KYxynmTnoacxG&#10;VAPFMGcn5RT/AJduc96QBxml4+bikxyKXn+6enWgB3QHimfN5h4/GnDhTyelJkfKT60wJMYUc0zH&#10;zGnHqaTBz93ikAo6nnmjsKTn+5zTudvNAD18va2Hph2+Y3FMz+8UdsU9cE85oACPmPHamcYp5xz+&#10;8Jpgx5g96AJI921h71OoG05HOaiTg8mp0H7zk8UAPG3NTRsuM+hqBynJCULJGrRkqp9qTGmXPEHl&#10;Sfs8/EBvMA/0QKD9a8p8P27w+CSSRsTT52J9eM11nja41l/gTr1rp2gSTySMjFFbBIFfP8vjPxPa&#10;eC/EllN+z94vaZtJkhVlhfGSuM/hQ4NrQFNRep+fHxMWO+/ai+OV4kShP+EnlVSP9g4zXlEgVSxN&#10;yHcy4YAdhX05L4aL+KPE0t/beK4Vn1SWRkaxfJ3HPWoovBvwy82dR411WGZwVXzrUgAn6mrhVUFZ&#10;9CPZubujyrwVHE3jGxi89Ga41a2ES59+eK/Q3UoJR8OPh5CpGTo0YwO2BXy14e8CW+leO9BvU1s3&#10;scF+ZBIoH4cZ7V9keFbe11LSLOc6ixWCFVKMvIrCslN3NYrlRzmgaHdy6lYySwuVV85IxXrNvbW0&#10;SsAilsLj/Zq4sVrEUVNoG3sKYpHmE7RyTUJXZNzViA325CjAXkVfyflOQKp2wBtz1FX1UbMkHity&#10;LWY0YAbK56UYGDz1pcfMMmj+P7tFihuOaQk5OKfhdn3+aZjj7tFgGkjevBpxxuGJj0ppzheO9NJ5&#10;B8o0WAk445pvduKaDmQnacYp3OGzSAOdw4pOMNz2pedy/L196CRk9BxTAZlfLHz4FRL9okvrSGG0&#10;mklmvUjRVGSSeKSQkhQCdu7t3r2T4a6CRdy6tdafyqlbRXHr1b+gqloSz0DwnpEOmeANPiaOD7Q9&#10;usly/q2OmfQV5F8TvFiobyws9RJc5TKHv0Nen+PdYh034T65J9qUSyWzKnPI9TXyDpiX2peKr2+n&#10;RvKF0xjLfxY71PLclX37mno1p5ds1xNITPIxYlvetcnMxJXn1qRiuABtIBwMe1NIXOcjmmWRlhl8&#10;KeOtQtyuQe9TEZT61EfuHjnNAmRH74+XI9fSmMwDNyc5qU4BPy1CyjJ+Xr0PpQIbztkJHSo+pb5S&#10;akYD+8OlRBmFuemd1Axc8ggnFISSTx3FKcGIdadxsHFACNwxye1MGNzfN1p+cs4KfSgqNq5Ug0AJ&#10;3HNNOdz8d6kwnlt89NI5oAj79aD2pSOgJpT93oKAFAUxEVajeAPbbtgGCMngVUXiQ5PGKydRkzf6&#10;NBNAwtZEcSuDjk9BmgEdhZXOlm+vIhrOnO4xvCSBtv5V6J4bxjXJAwKrBgGvhnRX1qy/bb8RWNnp&#10;1+8LqWMInMikHo2e1fa3hKS7Hwp8SyzQKpAIH1z/AEq5QSjvqEUflt+2PqIuP2v9LsxOD9n0sZGe&#10;mTXyxYBNhG8DCjGfavZP2ibsX/8AwUH+JLiYFRqvlLj/AGa8eht7v+0jm2Cov8WetaxVkkZy0NRF&#10;YsjbT8pNT4HU4xigZMMW1htHUU04Jb5mA3CmQM4EpAA6+tAKlp/3eD604ov2mcMxx5YximpnZIrK&#10;AcHBoAaQ+8ZzwOvrT8AlMtjatMzLgfvvmDelObLBMzAYHPvQMPkMa/M3PWghQrHBzjikG3YAT+FO&#10;J+UDaMUARgDy+EJyeuaU42R88CnfNvQAnioyrHcc8ZosA47spz+NB5kB2ryKCVDLz0WoSTsz8wGa&#10;AJCUw/7r6U04KAbe9KSpkiHUlaicyh2Its80API/excim875OT2pefKkJLZZab82B+770AKN3mk8&#10;e9Bz5WM8ZpFILcjvUn8RGwChAQk/NJmIHA4HrXonwdvRa/tT+DZmnVS+pqhHsTivPHB2yfPjjNLo&#10;97cQfEbwjcRJIrw61GzkexzVxaQ72R+rHi+FLr9l34gRFc7bJJYyOvrXm3wS1mf+0PEOlPKD5bM8&#10;Kk/eXowr0bSbu31D9mDRZ4mVluvCcGc9Mkc18yw3t54b/aw0i4MLLHF4hAZezROef0rnfUpJS6nT&#10;/GzQhbeLNUnj01vsup27OhxxHKOo/Gsn9nnxG1p4413Q57soZrndbbzwWXqPxr6r8aaPpev/ALLs&#10;s9vHBI6aUtzAV5PIya/Pm++1aV8fvDl3CJIpItdiLY46Hn86Kc7aE1U7aH3f8YvDsGp/Ab+0obMC&#10;4trbcxXr05/Cvzy8W6a8/gm7RV/ex5wPUiv1P8I3Vnq/wptreZ4JY7/weuOcjcVr4W+J/hy40n4k&#10;6/ZyW0iq97KYX7YJp7M0VnHU+NrNpE1WxWQsJFucMD2xX1b8HNRjX4teGYWmXbJpdwvP94rxXzJq&#10;1v8AZfiZOj2DESyhkbPr1r2L4eXAtvjT8MAsJIm1eJRz055q9yFofdmri6uf2R3ZgPNtvEJCtj+E&#10;tj+VfGnjyymg8Y6e7Mo2qSWPowzX2zaFpLL446OwbK6LFcwKR14ya+UfiNbzSajOZIAVfS2Cn/aU&#10;f0xRKVlboU7OzR89zNb3PiPS7BdTXzbm+VIsHuT3r1C2+HNrb6fqst78QICItODyL5WOo9c18+aG&#10;80Xx58IM0zlo/GkYO4+jYr6r8e6rv1RrS31Ejfo9v5xQ5HI6ZFNRshc12ePNa6bDfgW0QYLOwVj3&#10;FNmCLskklCr/AFrRlh8uyjBkIKxk5PvXOIbq48W6RB5jMougCo781Fh3vsdDpVpHcahOf7PmkYkC&#10;BsfdJrL+I9n4j03w14KEmtMUu4n3KB90DoPxr6K8J6JCljZyvpsSKlplQRyTivLPj2G/4QT4RSCI&#10;Ylv7gE+mOlVHlQ5Jo+XxnI+TOT6V3nh3QpLi1SWW2uATKGXBxtAqn4W0x7vV7N3iYQxyZZiOOK9s&#10;to7dNOuEghAUoFzt9KJTcdiILqZlvZRme2Rr66WLaAWHPSuw8A6lZWX7Ynw8sluxi6t5ELE9x0rl&#10;9S1H7B4J1rfaQiQwny8jnNeVeEtVuV/ai+G17NqkjEeMYgGJ6BmxSV3vsDdmff3jOGVzqbrGCYo9&#10;yt6g14FcrE8+omRHB8mQFgea+jdfZ38G6cdwJbRwfqMV8/TxH+2pYyi4ZJMGslJbGkUfKmpT6hb+&#10;OfF0UHibXY0/tBwQJ2+YE/Wq5hBgJa5vHdudxfrV7xOiR/FbxUDb5H28nGe9VYmkazjJABxwPauh&#10;GbVmFvNPDNEWRzEzfPH6Y6EV9G/CD4s+NPCHjrTjFq+pXukT3Ci706WQlXTPLR5+6y+3WvnpFQqm&#10;WB57inIzRXN7wm04Cj0pShz6Mad9z9zvB/inwF4v8Badf6N4wsJGaxBkiJAkR+6svUEdK5/xfoHm&#10;xXCy6LE42EMrDqK/LL4TeKPGei/Gzw7Lo+tXi3AuN89vvIjkQckFenNfrD4G8c+EfE/hLSobmWxs&#10;tU+xgG3mcAlx12k9ea4K1GUH7uxvSq9GfD/xV+Gs0vhfWrnSNEk81YXZoB198CvhW5spLbVLy1u9&#10;GuoportgwcFST+NfuzrmgN50rC1Ug5wwHBr5T+Knwr8L63p2rOmj21lqawkw3cS4BbsHA6gmtKWI&#10;5dzSdGM9tz8yU/darayA3EQSTIdTznseK9v8FfE7XtK1bTYNUhlvLIMoD5y4X1B9q838VeHfFmh+&#10;MNZ07VdCvIStwRvK5QgdGVuhB/SucMdsNIjZ23bVIABzXVGopI5Z0Wlqfp54Y+IPw91nwnbqviHT&#10;Jv8ARh8rYEq+xXrxWlc2vhW8tZjbaxZlmBxHIu0n86/K6zubi1uraaz8VarDOsoK+UxXnt0r3bwz&#10;8TNU/s6wstbvJlZSqreRLgkf7WO/vRCir7k8zSPoDxB4Tt57q6Kafb7wSOPusPQ44rxLW/CFzbXs&#10;k0enapausu5Xh5UH1yOlfRHhPxBpNzY2TQeK7K9t2RdzBssvqCK9xttA8J6l4Sims2st7QEGOU5B&#10;PfINPSJcZp6HwVpXi/4g6NrFgL23W/slkVWHR9nrn1FfSXhnxV4M1jQoRaeIrNmMCk283EkZ7jHe&#10;qfi34dOLnU3Xw/cRDLF025Qj29q+eNY8K6zpviFrzStQ1K3ljlJCqxGCO/FKMU+pE6Wl07H1Jqel&#10;xSyNJFAjAx8rXkHiDwzaTDVA2idQ2MjpWZ4U+I+o2+p6Zp/iHTJVIlVPtYXHXuwr6FQ6Jf6DBJBf&#10;WEqS2gKTRMG6j2qlDlsN67nxGdL8ZaH4rvbvSzevb+funt9xwAO4Fe6+DfGejapZW1tcTRQ3YiCe&#10;XIcFjXc6po8A06fPh9W6hpPXPtXh3iLwdcR6n9t05Zbe5WQv+7ODn6VMrNjaR7HqemMoilW3yrNu&#10;GBXLy4GqXZkjeNwgDBhkMKwvCPjnUIrtNJ1+ILKriOOeQYVx0GTXpeoW1pNpN5OrxYWJWVkGRID0&#10;walD51ex8xfE3RNKfQb7VLWJFuIb2IFEX/WKx549q4B7Wzbw1oUMyhH+zA8DlSRXqfjy8jTWo41u&#10;oY1C/PEOfpxXlG92uW3ajuyxKvjgVUdTN7nKalCYdQEX2h25+9iqUaxi7thhy2/JFdy8FvcRXEUk&#10;a7gh8uTvmuNmiurfWJ0eJzmXAb1FWiep7D4HJPinQiQOZV3fhX1pa+cYLCQKfnt1DD6V8f8Agp3G&#10;r+HwM7vtKkEelfZ1jhvDOlEQqf8ARE2kfrWNTdFwJWiR7Vw8OTt49qNOhmS6nLQhQH+QVeYAWpbZ&#10;xtFSWklu05Uy8kflUNmpFdzKuswEN6ZFaAmiaWxzLwsJrHvNv9rYCA/MOaePN82EgdhxUiOavdOt&#10;W8dC9NkfMS4+U1vgGTkWajEQHJqxKAVIMK8jjNTW0OYpQRtB6H1o1HqZsMQ+1ylguRnvXzt+0NGv&#10;/CM/A6ZI8BL+dSQOBnmvoeVlXxT5YuCOfWvJ/jnaW7/szvIbXLQ63Cyv6Z4P51pTu3uKV7Hyy650&#10;KzkUqc2y8/hWfyxRWxgElhmtNBCNE0tDO3y2YJx9KyF2Z1Agt944z3rcwaOrWOST4P3lwETbaTjA&#10;7jNe+/Di4lf4E+GTJeLuWUqCPQnivEvDC/aPhb8Q4/NLYhwyY9R6V33gSW6t/hjdQvHLhLx9gJ59&#10;qwqSV+Xqa00fQ7+ILXSUtTcNafJGG2l+vevMfFnja+1jxVpqWkbwwGQKWJ5NcNrq3cs80l7qcpyQ&#10;VTf27Va03Sr+70CzntrHaI5AAcYFQnpYpwS2NPUrUG3sEVrhpvJBdwx71mvJqUXhK7sVhlm8xxtJ&#10;Xv8AWu6t9E1uPQrUyauszsoyNuPwrUEVlFd+FI5tHjEjXaLgAHknihQbegkmcba6T4gHw9tRJoBk&#10;d1PlqTzzVrTPBuvSataSTaaiqEY4LZr6Wk8O3jaHpTfYkGyzRigPQEV1eneHifDFs5RyNh5xgDHv&#10;Ry+ZfKj4m1PQNcg8Xaesdld7TckPgHABqjqejpD4j8PCbzViKbpCTgN+NfRniuSOw8X26SQRTRSX&#10;OHk28pWjY6F4a1qzmjmsIZYTArK6H5l/KptZXFoz5gk1KS31lY7SJvJSPAJbINbmnS3N265lijw3&#10;U9816x4h+GTxaVqEmnae8iBCQm/LDFeJ31nr9lcpA2n30TiYg5BGcVlL3dUO19D0jSG26xPazJBJ&#10;ujO1hiu6tZraDw55SQKCXbFeBWsviK1eK5llnBNyhjLc55r2OwnsdQm8Olb+OCX7ODIp6E4qoSvu&#10;JxaOr0XULmHV7jbdncynI6iu20++VjNmMF/N6kcV5xFBdxa3csbJtghP7z1rQ0y8bM/LKI5W5I61&#10;bQJHu2gyxL4jkMsbeU9qcnBIFQW93b/8LE8QCGfaonOyuDt/Es1voAH2eMEKcMw6g1o6BqFhd6lq&#10;LeRFFLglSGzmkkxXR2AnebxxbwtG28scerY9BXc2cRawvl8jbiLp9K8jt7nUIfj54BufKU+ReOpH&#10;UMrcV7KjStqbtkAPFkge9K5SMnUA/wDwg+sp5akopwQK4fQVuRrlzgsf9LBHP516NPFINJ1FXZPm&#10;ifArj9IUJ4tb922FnOcjg0J2A275Y49d09kckOqnPv3qhrjK8+kMVUERjIrcvY7dri12yg7Tn8a5&#10;LxLcW8GirK91DvUYUZ60JgW7dwIUbeeBzxWh59n/AGbIIpA0rdvQ1xWiambya2hWEoA3zsR94V2s&#10;NvaRXN0VjG4zxnP40wseHfEn+1Ln4gfBG0mbAiuJJSntnrivKPitc+T8MbaMMv8Ax4uv14r2PxA/&#10;239r7xy+7MVloVvEgB4U96+cPjReL/aclqkq/urQFgDx81bRptJMly/A4b4VWX2r4heHiYSxt7xZ&#10;DkcD5q+xvF08UHw08TgSNl9OjDfQV8+fs/2G+D4oXbWrbYTAikjqTycV6j8Sr4xeB9RhCqDKFUfS&#10;iOqaJctbngul2yaj+1B8IrYKW8zxfHJKPYNX6XxqtvpehqSVUadFGo7cDFfA3wM0yS+/a+u7n7OW&#10;WysM8dATwK+/NSZf7S0mB4DtjjUhge9TU2sOGruWbt4/7LiX7EoPl5Jz1rnreYi8vgJW28itDUJV&#10;+ykhm4tGx74Fc5o9x5mhXry2WxmvGAHpg1ijdsuEfvpzgnLnBJqvIrGWMqBww71Zc9Bt71Chzcgf&#10;7YpiLayTIIyOSFFD3Er3TKYuMDmnyKoaEDHK1XYBXbAXpQBTmLrrKYLhT3q1Z4GtTAqMMOpphywX&#10;OMk1PaIf7RXJHFAmbMO4XTruwNhxio4nP9pyKZGJ8ypoUJurhi3RKgRQNUd9nPmcUmJHUpHarosD&#10;B3Lv0B7VRuf9W+ZBkDitGF4jo4UxICq8H0rGuiHvCgb8QalbjGCbdp9yoOcLWI7OsszbRxIK1JDp&#10;6WTKsh8w1nEM7qO5NDGaxleXS9CXzP8AV5257ZrShVV0y9DEZKjvWMqPHbwgscheKuQOXk5kP3TS&#10;Ayyk3/CV3IKvsxwc1naxcPbyaU20nM4ziujaM+aWDZO45rJ1GzF1GU8nLdQKAMPULieezsjbqMeU&#10;N+PWtrQo5jpD+Yo3hec1REAttEnU2MgKoRitLw+8j6bPlcEM2aSBGkoAc5fBDU8bjeW+egNNkDmR&#10;jx940kZInBL8HpTGzn/EEZbUUKM2ARWlpLMNGtQYwCMU2+Cb5SVBJHGahsVnUfdP3uKfQLG/cND5&#10;Ibyf4aossBtgd5ye1STu7RIvyngZpjALYq2w9KkCkWUEqWHXipUCnBIOd1Cxxu5PPXirmxFW1yMZ&#10;HWncBjgeQvy0RcwqvGC9OkHBy4ximQgB92QBSuBnXmmS/wDCQwXUePlwSDXSWKwvZAsFGMZz61ai&#10;CSaDMNwLBDxWKxmWORVYgbj+NA9huvwtNompBYcstozLg+griPDVnbz2N5dvJKXZ3Xbjpt4Nddm/&#10;MsgMrjKEcjsaW0jitdGv0FjEqmKQ5A6k1EkVEjs4rRdJ1Ly1JPmHvWQhceJ5yF/5ad61/CzxvD4r&#10;jnAyZGaH1qg/kt4qu9pGROwOPai4WNBnfIJYdKkST/QLsYBYoagO3y7fJORmpSg+xO/A+WgDKV0k&#10;lEYfDGXvV6W3Mds2LgEmPOc9KrxQxm6kcQvw+aXUJcWM+0Sk7AKBj9Idm1q+DYbb0NaM0iI0zDH3&#10;jisrTngt9JZzJGJXbPzEU66MUljNJ9tC5XhQe9DAvQSbrgfOM9cUuqfNplsQBkRnNYukm5/teYSO&#10;fl6ZroLja0RBhGNpzQkK5l6c6jTJ/wB50OCavjzWiJQAisRvkuLhEVhufgelblsLldItz5LElvSg&#10;Y0wqsDM6HmqwjSVwpibYZOuKv3bStBCCFxtpkBf7AyiNOAcGkBmXkSnULSONDhCORV97NDZ2hMh+&#10;6MioogTq8e7JJY5q1cSFRzKQoHWiwGZdx27XemIkYyJBk/Sr9yICkH7glgq4H0rOhcPq+UydpPOK&#10;0V3C9gZgCd3TFAGxAQdOhJjVSEGBisHXhcNHaeXu5PWtWabFupWLt0xStG8mhLJs4I6Y6UJagc3a&#10;xsthDmIkt1PpV6OIG4Riw4rOkmePUSjOQofg4rUingELtvUjb+dGoiVVkW8QBTiroKbmDoSMUyKW&#10;FtLk+YBscZHSqLSlJZSWbg8GkhjJ4bUTOygHLdD2qAsAIMMcjrUFzdRIf3mPnbjinIP9G3ZGMZBp&#10;iNq0uN8UiiMH5cc0ioy305BON3WqVmGGowuH79BWhcTFZYQVyS3GBQMhmRmZjtOdvFY8sTtK+7fg&#10;H1rpt0SWkxcRgmLK81hmYO1x8owHNAPUt6dtW3QE5xnrT5d25/3bY3E1ViZ964xnPSrckpFtFujU&#10;8YoAz2kRWdiyjB4yatW95M6ygkAADaKxr0FpUTJwXHQ1agSFI4yDjCDqaLiOkhZpQkfkx5PrUJge&#10;DU5ysyhSeQO9ZVtLN/bgZbnIHpWlPInlx7rw5JouMsMyhCccGo1MQMrGIEhcrVfc7wlfMPA4xVaS&#10;cxROrqOEPNMRWuLv/TZQQqnJxUcEqNfwr5zfMayt32jUc7ukhrZtoVBiO4bhRyjLThhqIZSR8tNV&#10;83qqYiSZBzT2B3KfObp0qOMSC/LY/i9KQFm/KLhSwzsHFXNLBMFwcZAArKvxuZJOcgcitXSWhXw/&#10;ekyjPpmmAmpygKqBxk9aq2BzeoBsyGqjqEqG/wCHUjzOorZ0iCPM0plQAIKBFy9jcWcrllHyjvWT&#10;CQwOJMjJ7VpaoS2hamqs2WUBcGsTT2WOyEbOpYNz6imhGvD5nAEbY3cnFRajHIdJ1Ugj7g2k96nR&#10;z5i/vkC8YxResj20a5cYXNAHNWqCTyd1u+5ZRzmujuceRpuGI/d9BWXaxsLmbHUvwKt3L4ktwT25&#10;4pgQFS0hHX+lRJBi7diFq4ijYcHnGafsk2piP5i/c0DuIyYtlcoeBUkMiNC5WNc7hVpgfszK6pny&#10;6rwqiSyHy+pougsXXBNg2SBlO1ZBSA3AyCSH61oyuTGi7hyOlUJAVSU7BmkBm3a2sfirSVjuQXZx&#10;uPpmtme2ZZbcTZYFARWOEtD4jsJZFO4S5Jz6dK2Lu5ll1G2HmIqhAFHtSuFi9BJEkEqqvDKADUZY&#10;rKApXlqoJLEb2NGuOF6gVaYxHzdsvIXina4th04YR7nWPHHeqZvbdZo42u2UY4xT0eNhKk0xXLcZ&#10;Nc5qKOniKy2KShcZND0BI7WxcS3SEOCC3BqXVARaXDbcgAACqGl7FkgyxA2DbitS+aNrSVD3xg0M&#10;aOMnUtC2JApx61v6GgFiS+oEyBuQfSuO1ad4r9Q7gKJBjB612Hh77NNbQv8AaguVG78KLCLOpQzb&#10;nEdsGLD1rCjScQ6kj2xUEcc13N0sXmNlUACgA5rBeFDrERa5THJNDBGLpenBtZtjLgospJJrrbto&#10;1spFWC3CiPC4FLZrZGTURtTkDPPpUN2YTb3QQMAFwue9HQZhQyObmUMMkucVqRSlVdguOcHNYUSX&#10;I1yDbKOZDxjpW1IGWSNSqnIpMEPKGW9VjCpxV9FUQxjYScdAKrIwFscTDIWmWVxdtrE4x8qg9utN&#10;Ay5LjMeVIz2pq52tkcDpTpjKPvxIdzHbSwNhQHVfvcUhItm3DaBdM0eMLx71zDQANdHy2YM35V2T&#10;vI+iSgAYVPSuakmUT7Ni8NRF6jKdjC6316vlcEcVf2vGWJYAb/WqczyiSJkLAhhUy/aLi4CG1JUR&#10;8HPenuBHLMzXYAwRkc1cMS/ZYW8vPFZZhmiv2Vhn5+vpW5E8P2K3HmqW9PSi4iqSTcYEDn5aaJ7r&#10;7NqKFlRQnB+laU1vdfZXkiRM+SeRXLyC5Gj6iHuUBZyMk4ouJFMTl7253ToSGIxnrVuKWTyCB3PA&#10;rLht7VJbYGR2d5Rk5ropbeOOLTj5oyYxgUkMosJWuISImxnmtXBGkJ+7fOw1XyNyruwMjoKsI06z&#10;KvmLt96BlG3icx3peM5L/LV1I5jER5hIFKzAXC5mUHd+dacYQWDSf7PFOwDUgL6Jt+bayHr2qlaL&#10;HD9sG5S2/g1dSd9kiiQjMZ6CslRcLdXBZiQWOKGhXJrlFkWZmJJJGDU9tEioMQDOBk1EjcfMD1q0&#10;kigE7MnBxzSApXil7qXER7VLaqPLuVPXHHFXJQh0xpRGRis+O4WJZmKqcnrRZgS/MJYgDkYqYY2A&#10;YqLjjCGpFwW/CvQMB3OV+WpELbRkdqbgZNIc7j8xoZLJs5Qen1p4J24ANVwOVHGM81OpAbIHapCw&#10;/ncDg8ClGPl4pmQQ3FOXOeTmgCTJ3xjHeriHBXg/dqqoGVParCDKk46U0BOv+tBCnnOamABC/uxU&#10;KE7VyBnPSpgSD1piGOGVgPXpTR1Yk09irBunGKZ3PNAxQeQcU9SQ0R296i4CLUi4OORxSQGvbEGe&#10;HlenWuqsx8kPpg8Vx1uJt6HcoXPAzXW6d5nmw/eOBVAbag7YcqM4NSj7q8etNHRadzzkUGTFOD1W&#10;qxYeZJ8h61YA4PQCmMoy3fFDBGfcEGWI7ccc1VMa+ZHmIfe65q7KFNyMsAAKoSSD7RGAw4PNRJ2L&#10;SPP/AI0IG/Yk+KwAHFhGfyIr84IsCz0QdPmfNfpJ8VtjfsbfFoF+P7OHP5V+bcXNtagEZW4euWK3&#10;OiDtEt44yF65qNiQqqepPWpVztX5O3rSMEwzdTjpim0WQsPkxgdKjUDy3G3PNPHKyHjrSqR5o5HN&#10;SMsQA7YzsHPWrWDlBg49aij2rHzzzxUmTsOauImRMv7yTBOBSZ+U89qcScp8wxnmmkL5gxzTYiIg&#10;YB2UgGcfL2qR8eVOfKGBjvUGfmPy8UALhiT83Q1NFjcMx89qj53j6dKsKCIVxGTz+VFgLcOeDnoe&#10;prVtguxP3hxu4FZkS5IyTjuK1bcN9q6HHGKdgehu2pP2iMCNcbOAR0rUQEhefWqNsnzQncvC1oqB&#10;knJPNICVdxVflHA61OgQzqCBUCkbVAz1qyuPOt8jpnNAFyNf3aDHVuParqriMfN2FV4tvlqA3AHT&#10;vVhDnd9KaESpkhvl4pccjvSoFCDJOKcNoJqRgo+RRs6k0/b86/XikGdrfXgVJyWzjmgLigHIJU08&#10;Bc8LSfwnJNSgLknnNUAo3eVIpzgikH3SCeMdaPm+fgYpQBgdaQmBClCQOMUhUZB8v9akIAQ0znzD&#10;ywAouAuSFA8wDjpUZAI+9T+MYwOaTHJ55ouMaPuscUmflJCD86lwNjdBUT5E0Y3duaQDMjhW3HcD&#10;07U6MnyX+U8HvSYzJkGnnaCBntzxQAfLvyYCBt4NKADbud+OvNNPXpThjyZBjjNAEYAJPINOA/dy&#10;HmlYJsUjP0pDsygCnmmAgwV6HkUxh/o2ApODRuBuJBtAAp+DvHzdPagBgwbYEkEnt6UpxtPyYoZT&#10;kfvFGD0oGNwGe9ADflz060mEEYJUcmpNo8tgT9KTApANw5iYgAc01vuD94DxTyBzz9aZxzxQAw/e&#10;T92TTwq+Uck8UowHyFPSkP3m4+tAAceWCo/Ck5w3FHBTGeKQA7R83amAmR8tL/yzHy0uOTS5+Vvp&#10;SAYCx3/IPzpcHZ1GKbjDE7wBnketLkZOAcUAIRwOKTnA+U4pxxg04AYYb8DFAEeDvHuaXnzmBAxj&#10;ig/7/SmknH3jnPBoAYR/pAxk880jYx0P51KQAc57c0Y5bmmBGAM48v8AWgDnpS4x/EOO1IAfNPND&#10;AkBOwD1ppC7lJU0nO4fNxTx15TkdaQAPvpxSkH5sS9T6Uf3vr0pcjIoAb8uV+UdOvrSgLuG5+PSk&#10;+bIOO9Sjb8+7BIHFADCRtxgYzTSAYX6Z7UpC72479KXjJ4oAiCuFXg+9SYHy8c05c+YxJAGKP4uF&#10;JNACZG4+tRTDKw4PU/lUv8J4NRk/O3OcUAMXO4Db/DS8Erz0NBJ3N8n60jH94fkHSgBGx/dFRnrU&#10;h/1ZqMjkc0AJxh+OopcJ9lcEnOKBsytKMb/umgCiRtnIyOasc7F56iiRMufY8UueIvkzigCFt+77&#10;nGaeAxXpgZ6ZpxGZQSpHHGKkA4f8KAIGBEr8dhS7RsU56in/AC+aee/NHy5OBQBEfvKfXNLjgZUU&#10;/bmNzxUef3jDy27ZoAjYDDfL2pm392oB71KVHzYBxgdTSYO7OKAI8fKpqJ89lHSrBHLZFRlRv696&#10;BEa7vL5VeagKnzCcjAarWBtx700j52w1MCseW+4ajwuelWSGwuGHHbFBUbB8o96AMueJGVT3z19K&#10;gRGXaDlvTitdlyHIxiq8kb4Ugr1oApsjEEi27evSqjxN52C7Y7cVpkbSRvI9aY2826jyV4pWAzQk&#10;gWQGI47YqBlBdv3TZ7VpkOAgwelREHyAAo4NAzNaP5DmI9ODmoyqeYqlTnFajJnbkdqiZIxn9yu7&#10;jJoFYzymZTkDFQtExeUiIYzwK0GD+YcAduKUr86g4zimkMy/LbKAInAqOSE7G+U5Iq8UHnnLMBni&#10;lYHbyhxjrTQrGG8bh8bcn60GN/L/ANWPxrSaP55uuMjvTSoLAhiOOhoSCxkNE5lc7AAB+dM8tsA+&#10;aPpWsUGEDGq5jIupeM0BYyposw9WPNM8rKPlhnbWmyfLNxgZpvlr8uGbvximMylQYOYhj1pGVxGc&#10;Lk5rQKYQgr34oMaeQMnJxyaSAzCrZlBUYx61CY18th5eQT61eaNt/DtjPSmsgyp3c0gM4omBiGk2&#10;Lv5Y4xxWiyD5SOMVE0f71iZMnHpTSAoEElvlGM0hQiNOB3/CruzEI55zSMnynlaLAZwX5lOPxpk3&#10;mfZ7rMR+4dh/CrZTEiYB5prBjJbA4PUYxTgruwmrn3d8BbUQ/sb+FJto3XF5cMa9KlA85vm/iNcr&#10;8I4TD+w38OEKDd5cpAPua6yUDzemeKqTuyGVx97pTgOPu0Y+b7op+Dz8pNNIjqPAan4GDzSDO38O&#10;lOxyaEgY3HyjjtSYbyUBHenjr0pcfM2RnpVCAAEjrUyg+W/HOaaANnXtT/mI4OaAEyNwO0808AbV&#10;600dD8tOA4PFADhnLcU7nacCm9+pwKXucUAOXO3OO9PGMR/L601QxGc4A6ipB1oEKC29uBipBjym&#10;+tIB6mlAOxvlzQIeMYGBTwPk4FRpjefkIGKlAwPunn3oARshUJQ4py8qeOtAHzgF+KkGCD83figZ&#10;Kudg+btTtvy8Nj3qLP3v3R/OpFJyeBQICT6HpSqX2MBGDz1pDjy5ee4yKeoAj4JNAEqkH8uaTICH&#10;MZxmhfu08gbJPnHbtTAj9/MqdM+XUPOFG7gVMuckD0oAtR8Rscf8sjzX5w/Gm5Wf9qCIh8hdUkXr&#10;6Gv0bc7dJvmI+7p8hP4Cvy48a3DXPx7vJCQf+KovO/o3FVFqzNaME+Z9jq/CqhtVtx5Q+Vlr2FV/&#10;djCD/Vj8K8q8JR8QNjnzORXrCAgA7jkxjAzXOndkvciIGB1znmk582L5PWntndJ8nemjd5icjiqK&#10;JAGBb5hTx3560znHQ9afjrzzQBIPunIqXaCijzSBjrUS/wCr+7Tjjaq76BDkK7GA5+bg1KPTdVXD&#10;LOg3DHerS8nOe1AxQq+W3B96d3HFJ0NL36UASrt2PTCQcfJQMYbjtRgZ6UAKMZHHal/hHzcU1s4H&#10;yUvB3fJ6UAH975jzTgBzQBw3NLxk8UwAZ2UnPy+lPOPLc470nbOaQAfu4xQM460055wKXjjmgBMc&#10;scikzgcYoIPBwTg9KTLbj8vfmgBSWIJ2/hSY5Q08Y3t9Kbj52G3jNAEinIHHalBO8YdveowMUo+9&#10;koeKAJs/I2XqEjKNyeafgFXyejdKRgoOOfagCSJnUR4deBzkVfS6hKhZdM0Z8rwWt1J/Os7DbcFc&#10;Y6UnzAscDtQS43JblLBnd/8AhDPDEgA5VrRa5a70j4e3pmF58IfCoJByUtkBH0Irq1kfyyCmfoKp&#10;TxxFnYQc7TxWUqavcq7S0OTh8K/DS3hn+yeCLc7jzvYnH0z2qJLfSbVtSjtfDNtbgnLsp+9WzK5V&#10;ZFzj5u1Y91lvtnsg5Bp8qEk+pQklBYYcEZPSmxM5n6jBrPIcAgOfvVbtlcyjJPB5IoQrnS2hAtB8&#10;gJJ5HpWhwdnYYqjbp+5AyegrQC4SPJycVZTIsNul4GBSfwtx3p5BzjPak+XcRk5xxTERt/rBgdqQ&#10;ZMb5xxUmOpzSHG5jt+tIZHzsGaZ+838Lxn86nwDgZ4o48xhnNAEIA8wnYKd/D04qTCeYcrj8aaQu&#10;RQBESdy880xi21ycfdqU4GfpVZvLZJx5Z5/izTsJs6PwjpU+p/EPSY/Kk8lJw8zY4VR/j0r6Xupr&#10;Cw8GzP5UEcNvYgKvQACuS+Henx2vwnspzZIj3PzksOdo6f415X8YvFyRaZqFhbzrtVf3hU/ebsPp&#10;SlfREbv0PPfH/iS71n4jWljE8oh+2ADHdR1q1bRJFo1pDGAqrABgVx3guxuJXu9QnRi0mSu70ruy&#10;F3DCcbjVM0K4RdnAOQaRlfz1wpxjnmpvl3khce1Jk7nBXH9akCEjBOWFMbbjj061I2Nh471EQN2N&#10;tNCIvm9D9aiJPHyfjVhsZHPSmMPftQIrMrGNvlPX1pNi+UuGqcAbX+ft0ppU8GgRDhv3WCMCjv0p&#10;5B2Z2frT1C5zgdKAEwdh+XmoyG24OOvrU+BlvSk28HigCEfdHGOKTB2H5h71KQNpxSbRvXls4oGQ&#10;HOD8lHrT2B3GmHG4UMLCZO1vlJ4qQW9tcQzRXFmrRmMjPTGaRMeYPlq7FuEyj5vrRHcJNrYk0Dw1&#10;4Q07+1p7PQA13MrFriZtznPbJr05oRZfst6vK0y7jpN3KSfYZrk7QsbZBt5MqgY961Pixe/YP2KP&#10;GsgYL5fgG4HXH3lqZatFRkfh942vJbv9pTxldu5Zm8YXrMfbdxWWm0kMGJBBqrcyNJ488SyFCd+r&#10;ykfiavRLhTlBwOnrXWk0jKTuOAYLGqggbuTUg3iY5iRgEyDSkDByGqJs5kIVzxxzSJsMVi0vmAHb&#10;uIpxAIPy96QK/wBmPy9D2o52A46DmgQw/wCuU5xxS8GO3G/OWOaUhSvPTNINvmONh6cZpgNy3nPm&#10;MgAUg+4csRz6U47vLDHaOuaOMIQCefSgADKpf95ksPl4oG4rzIDzSEIZH/dkYWgfcchTk9qAEABP&#10;MmKbuXaBg8Gk+Xg7TkHpmgsm5SE7cigBzbPMhPmHrS/PsceVnI61GWG4Dy8jPPtT9x25DjGOKEA0&#10;Z+THTmmfNuHyYGaeGGxuOc0nOKAAht8fTFGMGY8cil9DvGKaxGDkZoAYf9W2T25qliRC7rInLZ+m&#10;KvfIc8HFVJ8iFmA42kUrA9j9I/gFeR6h+xb4Ohe8V2g8+J8HkFTkV578XbHd4m0yZUAP2WRGbHde&#10;lcT+yt4kjt/G3i3RLjUSBdx+dao3QuvDAe5Fe9/FSxUPcS+RmJlLqcd+9DaT2CmtDc/Z58Ux6h8J&#10;9T0W7uGNxZI8J3nl4zkD8q8W+Nnh77J8THVbLb5jTyROF6jOa4b4ca+dC/bK0Rzcbba4vhDOp4BD&#10;ng/ga+uvi/pa6r8BtO1G2slknsgJVZRzsbqPyqeVcya6miu1ZnM/s4eIXuPAj6fLfr9r0zU12Bjy&#10;0ROCPwr0D9oXw/aXPhzQbtbRNz2DFXA5DY6Zr4x+H2sT6D+1h4TuGllS2m1VYrheQCrnGfwNfpP4&#10;ttbbWP2YDIjoxTSFkjYduMiqnbSXQzp+62j8dvHWnyL4etbnyCJ7TVQCSOqk810/wsgS9/aa+Aae&#10;YQp1mNpB6bTn9a7fxvpULX3iWCaHaBJIrHHHtXnPw8um0z45eE5MHfb+IVZT03KDz+lZyldWKZ+j&#10;2oq1r+1p8MWMUSQaj4Vlhb/a64r52+LFmbfxVLAtu4Eep3J5/uk5Fe2+Kr1Lm8/Zc1OC6GyO/gJY&#10;dfm7VyfxtsmN9YTrGcS6QjE47lc/rUxjotTRaI+EtA8Mzan+0jctBYz/AGUaqX5yDuzzXsHibS4L&#10;KCG3SIGULHvZ3+b8c810vwyOlwx/GW/mtoQ9tbARpwMH1ry/xjqk9x4o8WzyXj5e6JDA8cdAKpyl&#10;okRbqYHiCeMWTRrcAzPGqiNexr0H4YeEZ2aDUr6CR8kNGrDpWJ8O/DN7q3iK2vrqOUwxzhmZxxgd&#10;K+nYjDBZLbw2iLFBCFBAqpaK5cI9SMoHviqRokccIUKOBXgXxrht7rwj4G0+FYDcQ6rvKA8qD1r1&#10;HxLrUdlovl237y5kVthHY14pJb6pdanfXl1fuZGlzycmptfUcpopaRYW9tomnwxWkUW21TeD3OOT&#10;WjqFxpNj4Zu55NQgAERIXjk0/U5rG18JF5pYRthyWLYr5/8AEGr3Wo+IliW7nFskuIxnr7mhR5mZ&#10;tlvVNWvNS1fV2KbYUQ7R61y1iwXxFoz8hl8RQFSPZq1LeParAA4ERH1rPCouv6KMfMNai3f99Vst&#10;EZy1P0zndJfg74FmOefCcGR/wGvFr9P+KgdUlA2M5/OvaCo/4UR4WxnjwlaYH/ABXiN/karrWC24&#10;vx9M1g1Y3XQ+VvGAA+OPjqPzBhb4BT+ANZ8WPIgBYcDrV/xkf+L7eOSUxm/T/wBBFZQZgrHyBgAc&#10;g9a3jsZPc0Bt8p+KAIzBdPliRIu1aWMT/Z5w1gq/JkZYZP4VLbpciK5/0Jl3Nw2Mjj3q4gd78OLe&#10;6l/aH8K+XZzNLLfIm1R1zxX1n4r099M8VQ/ZtYntp4rSKUNFLtZH6g5HPWq/7HvhPSdT+LXjbULr&#10;SYpDZQRLEGHRmPJr6+8a+DfhRdfFPxvHceHJ5JxHGCwlIC+wwa5pzUXYqnByueb/AAq+MlndnStB&#10;8U3lil0AsNvqDkBLgdAG9G9+9e/6nptvPaCaEQyQvHuDoc8HpX5bfFbStP0z49/FGx062ukhhkie&#10;1CyHdGcAnDda7P4N/H3xRoQ0fSvEUd3qelrMI47gnM0K9Dn1ArjdPn1R0OTp25tj6d8e+CfDmqeH&#10;b611LwraTRmFvKl2jzIie4brX54fEr4ZeKPD+qajPBbXd1pD3JxKgJaEHoGHp71+vOl6n4D8S/DH&#10;TdS0bxdo9zBPbBlMbAlW7qw6gj3rlNa8PWs2janDc+HrWWNoWV1lXKlT2IPXNKlN0nqbqanbsfiS&#10;0UcKurWCOGGAwPK1GqMttIJY0YbSUA6n8a+2Pid8G7U3uu3nh2yaJsvI+nSH5c9cxn39K+NdWsdX&#10;0/xRe2l7oWpQzRzkOkykEfTP9K7KNbnVzmr0+XbYn0HWdf0vVhPpviS7ifdl4WJKMB7dK+mfAnxj&#10;tlt7O21SS/s5QwAuoCdob1Ir5RzaMHTaxIAx2zn3qN45B5yjTUwANhz6+9bct9zjcL7H62+C/Hmm&#10;X9rZw6j4j0S+tpkAgvI8Hj0bHetLxb4S06exa902xs7m1ljJkSPBMZ+npX5O6FrnjHSrwmy8R6lC&#10;A4YpvLJ/3z0r64+Fnxj1Q3thaXetxxznCtFK2Ipx7Z6NQqfVFOo46PUueKPCGmSnUFfRgHVjt+XD&#10;L+PpXmmn3Xjzw14klNjqV9LZeePNtpWJGPVQelfdsR8C+ItJidJ7a2vHt+OwJ9K8i8aeDNUtWdzo&#10;6yxEHDxjIxUuTbSZvGUWrlLwt4y8La1pNrBPdQJdqo+R/lO6umv9MtZ3iYAb/LPToR2r5j1fQLmC&#10;9F1ZS3VrcLJu3JxyK7Dwl8Q72z1DS7DxHpU4xKEiv1U7cdt1Dj8yL23J/FnhazuotRRrMCcKTG6r&#10;g5ry638RfELQf7S028giurH7O628sr/PF7c9a+odf1nwYngbU9QbXNOMa6dvWUEckjgD3NfDniK9&#10;vdW8c65cm6lFuL9vLUHjAPFKMdbhJqxkzT6pffETWru5lmZHuWIB6YPSrE0aLbrtjQIDxzUyhxp0&#10;QVUyMCqs+8gr5rdBxWqVjMjGdm7zO1RSCCRLVJposEkbiOlSuCILceXgY5NUbnLWeoKLJmCbSCDT&#10;sB2ng9DF4wtUJXaso2HPUGvr3SSy+CPD/wC+bDJ8p9K+GNLvrqBYJhPysy7Q3tX2L4D1e01b4aWp&#10;iliE0MI3oCOo61hVXUqMknY9AlL/ANlwcjO3nBqSyiXyZ5PKYnHJFZsj/wCjAAyby4G3PpW7p0zp&#10;pOqE2ynMGDmsmbJ3MuTDam3yn735YrVsxCUnZhkAcDFYqSSf2uiiPIaU54rYiEguyFi6jnnikwQ6&#10;dVL5EBI3gCtLyUGk2h3dLdj+lZYd/wC1pUMJwHGDU19cTxpCixHbgZpalHJIok8XXRkXGbo9/SuW&#10;+MFsX/ZI+JWFykZtmH4EV2swtm1jdG+wuBke9ZXju1ln/ZD+MsJJZxoe4fgM1eqJaufC9uZHtI5F&#10;tFMX2cDn1AqjMpG/CKASce1XdMdv+Ee1CPdxHckYNV5i3nzq0agZGDXSjmZJoeo31trd7CJkQS8N&#10;6H0r2/wi9vMupo80G/buGDxXhENqk17FtLblYYI7V0lvNrFpqNjb2un3/nSOBuyeAayqJXua02ew&#10;f2fZXXjfVRNqkjqJVCxhulfQfhXw9M/hvRU/s/yrdIgdoXt/XNcF8LfDfmQ3d7qLSsybGwx6k59a&#10;+prUJH4fsfKso1jWA8AVknY2Rix6H4cFvZIbNnfGAuelUbjw7pS+PfDB/sC2LG6VgTzswa0rPUXh&#10;8Q6y8tkrZfEdaVgbqbxPdyyuQSflGegNJSaegNm/fm3j094VdCzW6gsD7VzV9q2vDw1Y2NvqSCMO&#10;c7VwfzrduYofPlHlyHMZ5J61yyxRDXF3drjP1waT3JR5h4wilZ4t9uXkwN6kdSeldN8NbDU7Ce8u&#10;p2KrPbnETHgL2NdL4gtdJu77S5Y7JEdNokT+9itNVSPw1EqKMi3AOO3FVJ8ysM620t7m40XWp7dN&#10;5CudvrXlWtaBYX1rqrXHh+1WRbriReuc1694Tm8vwbqYExD+UwHcc9ax7uKEQagyx4b7TluetS46&#10;BvqfG3xE0vXNN1HwrAdFb7PKcwuF+VsdiexrkbPVL63uzHL4YuUddvlOD96vtjX9N0jVvhvqNtca&#10;bbsVVTE5+8jDoR6V8seKdNn0/UoYr3R5NqSYhnCcEfWp5bajWu53vhnWbe90yGGUhSIQCTWzcQlI&#10;rny9O/d7+GxXhEOu2trcpHDpCpIpByD96vafC+tWuo+FUEhiVwoBTNUmJkV2k0mjhCQML09K2PBt&#10;s8WrPI9/KAcjk9KS6tmF1cNtcIRkehqKxvQmpsqlclsAevrVJ2Ymj0qBB/wnOhuspKrOetetWUpM&#10;sJLAYjHBry/TUSTQLCcNjbIpr0C3HmS2siXIVUgG7FQ9WV0NmTc1zLukOCMYJrLuFs7VDJJNbqpU&#10;lcHk1FeXsMVnOZr35VUkKOpxXnEtxqer69OqTXcECTY6c4FJILGjqfiExySJBbyTSNJhAvQVSl0z&#10;ULvw8t1fXrsxIYR5wFHpW7a6XpkMUOyFW2kZLckmtC/aN7KyQy7Qo+6O9PcEU9CsLWOLUZRbWqCN&#10;FzlgOK6K/mt10NrmMR+XFYOXKnPQVy2qwAfDq8YLdkeXnCsRn64rnNJ1VU+C3xvScIhi0txBvbru&#10;UjHNUtQPOtIu5Zde+O2ol123PiJliYnslfLnxJuhP4s1iX7SWMurEHnsvAxX0Z5otP2adPd440aa&#10;W6fA6nJNfKGoLcX/AMXPClqFYiTxLGoA9C3NdtO7VjCUdD6/+EmnCx/ZX8LsLNRLeyG4lOOQv8P6&#10;V538Ur+Z5tQfeNqkogB9K95thBafChokZFSDwrFGmB02rg18k+PLuSa4ZRIMLfEYz1LGsbajjGyP&#10;o79lXTpE8PfGbVJLHPmXkSRsRydoJNfT8kqz+JA25TmU/hiuC+Bukrp/7I2mL5Xzy6UJWzxksM11&#10;ELxpq7KH+f7Qx/WueWrNIKyLWoLOZXEfTYQRWZbQbLJeBnzCa27oodPD+Yu4ryKz48mGM5POetSi&#10;2AjuGDsIMgIc+1WbK136ZqUhjX5c5OakErLaXKBRhkPNX7aSzHgbU9svzbsUXYzDEm+Nh5LfLIRm&#10;q8pKEkjsOSatRqvmT5ZQuaq36j7HdgF/uZBoQNFkIhsrd1QHLDGO9W4o8TkmIjIFZHh+aWa8eJoh&#10;iN/lBrrpVUggRAbfTvVLQTLWnxRf8I/4qd0+bauw1lRrm5T082rzXEcWg+WGbLZzWfbSD7VKWGFz&#10;walsLGkXVWBEnG3pWRbytJ4/SMtkEHJ9K3zBGdBZ+o8tsmuZ0xUTxdqLkk/vuCfSpuUSanDJH4jJ&#10;/hJ6elPsVDarErI+M8Gt3VI45DbOM4aMVmwskV3C4jHAIpAye52m8wqgDGKbZhV1KQEN1qKeVTIX&#10;wd2eBU1jt/tKSSWZQCOlAmSXPEwIyNzcCoBIBPHi5VSQeafcsrak5E3yD7orJmMp1S3VVYANyaQy&#10;/fTb9IdWt14U/NjrWXpJdbiVVkwGk+an6zKU0bTgJMgLyRWPpsj/ANu6UBccC7TcPXmmgOxm3C6A&#10;DnpyKhOcjkcHite9hD65q8qY2NaRYX0wKx8AXLfK3Hei9gZVu1kaOAeTkk1HE0iyxKw5HStiCNXL&#10;FwAAR3rIucDxdLg5VSKALT7g+MnJodgNMB81SR1Bol3fZ5HMnG3rVLcG09iGyC+M0Aa9okclirCE&#10;4p9yqfZuCRt4+lWLAKui4O3nGKjugpeYc4OMip6jMSP7abycNnYTxmrhSY6fOFYfdp38GcDApynN&#10;tNi4HK0xCWT3EVo7PO460j3MADM5ABbvTNyDTrgPg4PBrL8vz71l2nYjZ/3qLAdEhL2YMdmGJHBr&#10;O1DzY9DmEkw3CM8ZrobHyU8NhlCZ24A9K57VAssF4o35I60mhp2ZnaDLaJJNK8u1hBIAR0qvYFG1&#10;PVm2khrtiHP1rOdLmK00+OCxlbEpDn1rdt1VLJSYQGKjOKi+tiiWQgEDHfgVH5+IAp6FqWXDWVwQ&#10;w3DGBVWMcAlcjHQ9qLgaSuoiXaigFfSoiiNE24AnPpUAYi2lwufTmp4BI0JYo3BpgVjp63EM7ebI&#10;hX7uD1qO2sXSSaKa5mYb/lz3rqrWWwgsJi+nbnZflOeBWNeXLtIHATcHO3ikK+oyZrKGNCsZ3HAJ&#10;qzbF3lLup2KmSc9awp3dxZmRVxuzXRW5H9kQYTGU6HvTQ7HO6hKi+IQQnMlwAgrrUYroFrwoPlDn&#10;Fcte25fWLVwy5WYFc10khKeF4Ge36wjFAGfO0rMvznAPT1qWDPkyfKc8dKrwLLIiMqsRuORVhXMd&#10;2f3R5HegBY2Qajhh1HX0qrqO42RAQ4Mg/Gp5GJuGfy+gzgVQaZpbpg0RADfLSYFi3SNbdmUKMRjg&#10;05WP2mNjIRjNR5TyiApGF/OkBTyAd6nB5oGWzMNrg2W8lxtArWVmbSkiwgOzOM1z0pmCwMkvI7Yp&#10;I57k3QDTSAkY4FO7EYuoGQ+L51aLCDpjvUqb91tgttB5FVdR+0x67Gr2/JOVb1q/YyR/abQNGpy+&#10;GPpQBqIdlmxKfw8Go4WMs837kFQetaV3FF/ZsypcIymMZ9qpaeqJC67/AOI80AY99DM+oRl7RSiu&#10;MVsFLP8A4Rm1VnwcCtK4isjp8LZO4Dnmsa4QvDEApCiQUrDNeyjQ2q+UgOF+Y+lPlRDPFujGR3zS&#10;27xwWJAjHMIziq3mB7mYkMM5pBsZ98s7TIUuSAo/OqcHM0nzZJbn3rUkWIWd3knhTg1n6YhknviC&#10;flbrTYGmgUFSVUHFZ8pvGv5fmHl/w1oTBFtpDuPyjkVSjZJACsjY3elAFRlk2SEKSc1IGB00L84d&#10;s4GK0/LUIh2nBpkkBE0GSBk/kKSQFTTwyTSc5Ynp6VPcsPtkYbOSwxVwWwW5j8pXLHGaqX0Fx/a0&#10;LBNu0Dj1ppAacMZVLdzjBSsu8RGukLtkDOR61qQuWtrRWQjjjNUtSjmx8q87hTJ3Kdtb2gkcpGQd&#10;/QVdY+XfQKEGTjHNQtJHDp/Fn+8EYBJrOSWRr63LSsW80c+lJMqx0qqpidmMYJHGajBRWAaLOW61&#10;Hckf2eNoYHauDmlRZWhjHJIUc0xEc+N0wIAGys+N5R54RmCEHJzV+ZJPtMgIJwvr0rMy5uZVER74&#10;pMaKQVheXZDEgt3rXtJrlY4UEjYL881TaM/2XPL5oHzYAzyTRpyzf2jEHZifMGAKEBv6g90NHBXl&#10;hH0rn7K01aXU3fzHG9xnNdLcqNjYkB/djIPatLSYpJLS6WMLuZetOwissCxRQLu3Nt+Y0xl/er+7&#10;ycVO6yw6hLDKHyJOp5zmnvsSSM7wcjIxTswKTLLFPFJ9lBG05PpWVJLI2oHMXDMeMVvzTWxs5TIP&#10;lC8D1rLt44ZrgkqAobjnqKaESW20x7gHyB0NVvtDf8JLAr3WFzxgVoygiSVY8LiI4xWFEG+2SOyl&#10;ish5oQHToVZRhmJx+lQTSwLFcBjggjAqCKZ44GYKuAuTmqN5Laz2c2ychmU5470rDFE8j6raYtfl&#10;LYODmrN9JEmnOrX0QPlk/SsnTo5EiZTNlg5wTVHVVuTeAFXbKHvSuBU+1wEMEkLH7QMsO1dNCYpI&#10;rRVs2DGIZOa4uxhEd1PmP5TcgkV3yiBdNgkiGD5a546UkN36kfkRJPIxicMU71X02RT4ujSbcEab&#10;r6Vo+YJElKzKSsXzcVlW5Y+I482RTbPwfWqJRs6nb2h1ZQq8DlSDjNYl1LaxfZw06ElsAHmuh1UM&#10;YLYqQCIxmuF11JjoCm2ZXuPtsWAfTPNG40ddYywedGytk7BW/Msb+Hw4g528muetYY00eyd7VUb7&#10;Em4g98VqxXSf2HKokBDN3oaA5q70q4uopzFpxkZX+YFsYq9pNulq7RSSusp7A9K3rSaGO3nxIVZu&#10;2axJfPfxQGUknzKQWOgkb90n7xiShzzXP3K3hkkMd/8AdJyDWs5ZWXOMhBWbcyQodzFsk84pbhYl&#10;08OLT5i2/cc81dlZfJTgAYqlbyxs8eMYxTbxmHnYlIG3imIaUf7fAydQ4zUl60wv7HnGVFQWEo8h&#10;8gljJ1qzcBzfWR29e1AyyADbQ/vR93pRE4jvgwdOnNQXnmLpsboG+XGQKpRSJJHMCz52/SmI6ASW&#10;8qK+DjNSxIDqVspPG6seBkiigQ3OcvwK2YHh+22bGRhyBSA6CYwRaHd4tyx+zGuAQs+pXDNGRmU1&#10;6DM1t/Y+oJmPPkg5zXASFBrk4EhOGP4UolMsfKAu6P1qxbELNLIkhGabCIpAuZVxmrogjEbEMOBT&#10;uKxl3ILX7sZDlqrwOBeSIV6DrmtCWGRpV2846+1YyQzt4unRZxtJG6mB0q3E6aXHGuQuDkk5rm9Y&#10;jRtGsgNQIxIScVqXAaOEJvGAO1YN15xjvvnYgJwKAM3S0v5fFEKrzHGRkmutumX7QMyrlY+MmsnR&#10;ionswI3BZzuGOtaupRx/ao5FjkA2c5pJCRRgkL3bhfLID+tSSSTLqoVo3xgc0/S47I3l63ltweme&#10;pq7MjPNI62hIoGUcA39uDISAK1YnJMKGQDngVlpHcLeSu1u4GemaMsur2jFmyCeKYNG3I0SSY8lc&#10;7fzqGUL9kibZjrmqhbewIPRuBmrPLWhG/wDg5oJGfIbdWULjb2pIcG6DGQ4oQf6CqKDxJg5qysYS&#10;OXeVyVGKBj5nRtO2GQbQh/GuddZWtD8/AkPWtWTdmQYGM9qqbdxnDIu0DsaYIvAsJCcjpTskHOw8&#10;0ny5GaUfeXJHTiu1M5yQE7gc04dSc0wdDzxTweF4obAf3PFO+bH3eKaOvSpBmkIUYDRjnmngMJKj&#10;OfPiGw4xUm4Z6UATpnC/KDx3qdTwaqxnkCrHO0dqpDJRzs57nFWV25wRj5etV0xtXmpQD5g+lBIF&#10;fn4A601l5+8aeQAAdxyWoJbByAKAITnKD1NWUGEbC9qg48xeOhqwn3F+THPXNAzQswDLFljwT3rr&#10;LJlWaEAg/L6Vy1rs3RdeO9dJa4/0fEeD70wexvBlOwgjn9KlyMNVSPhYsD1qyOlCIaHgZjIJNQtk&#10;RsAzHmpMjaKibqfloZKM67J8snePu1ilj9sg4PU1s3e0xFePunisIf8AH4g9CeazlqWjkviqcfsX&#10;/Fs56aetfnHDvNh9371ya/SD4nIZP2O/i2gAz/ZQOPoK/OK23Gyt+QMXMgJ+lctPdm8GWF++ACel&#10;OYkKT5IPFNH+sk4FNYjKDJz61TNCEYVXGR945pAF82AFzy1PcDYMoOvNMj8zzlwFx2zUjNFc5UBc&#10;jaKccfNUcbHzSD1I4qQ/dzx161cRMZ6cUz5ehY4p527D644qGmIQvhIgI+CTnNN/jbDCkO/evyDF&#10;AztFADv4M9xVmEnzFIk6DpVQbsn5CatxZwcdfWmBpQAGRcOcnNasQ5th0wTmsu2Dlgd44rXgB3Lk&#10;fwnBq3sD1Nu12iFeW5rQUr5b4l+lZtuJPJtuejHGavcblOOP5VktxMsDomPyqym7bF8hyG61WUDe&#10;vvV+JSGiOByaoC3Ep8z7rZAFW1GDytV4ifMzgZq2u75MvxSS0GyT5drfKOlKMeWctzSELsYZPWnY&#10;XYny9O9IBVxu+7k1IM7elMUDzAec1KPvZxQIePvin85Py00YD4zUgxkZqgDnJOKOc0uOTSZPHy1N&#10;wE+UxscmlwdoBFKccUnPc0DGn78fNOIG08ikOBH2JzxRhcZLt9KAI2yWGF4780p6nJ5xTsR8/Oee&#10;1MP3X4PPQ0AICMPlT04p3WNcY+tRsX8iMbMnPWpBgQ/dYelACY/egF+1Hd+O9HyZJ55oP3moATnb&#10;jZTQRuPJ4p/PlgEUoGD9wc0ARhRyQOtOXjPJp3r8hqPjJ5HSmA4j5CfLP503v93kGlbeLWIb8ktT&#10;+qMdpyVFIBn/AC0GR3oOd7fLj0pcfvAGz04IpecNyaAIudwylGBk8048sc4zimnrnFADTjaSD3pO&#10;eue1KcHI2Clxxgr2pgRnPmLg8Y5o/hPNSFRtHzHOaaQOpzQA4dKCOW+nFH97mgBsikAzA4ypJpCR&#10;5eNgxmpPn2r+779SelRsPm+82cccUAN67uOKU8A0vy4Ybx27U8BfLb5x+dAEP8RpOCnXPNSYG85I&#10;60YBkBJ6dKAGDHmegxRxubnvxT2Ax3pP4o8yDvk0wG+vtRgbaXsPk704bS3pxSAjx87EZNOG7B+T&#10;BpxIywz260qj5EJcGgBo6n2p3XOaQj52Ow8mjjaSaAAkAUn8TfLTyCVAyKac4oAMdTS9jTDuwmF5&#10;zThu+cmMjjigBT94UvrTRgoxxjnpTh1PNADDu88fJ2pAo3TcjOeKm9M0wj5h7d6AGY/e/dxxTGA3&#10;OcU85Mo+f8KafvH5OPrQBFzhs0nO1+uAakYZAyTTCCMnPGRQA3A3DGKcM788dKQ7dw4PTg0AjI5G&#10;aAI3D7XNRjnaBjGasH6c4qEeX5idc56UAPXO8cU/gGTA6igK20nb6UhzwCvAoAjw4l+4MUH7vSkL&#10;HcPlpw3Ej5QMUARDOMY5oO7J6VMQN3So8A54P1pgNxhW47U3AwDuqQ5O0U0gUAR4HmOcnmm4BLE5&#10;zUpHysBSEZWMfrSArDeLpgRxjimv/vVOeXb95k/yqJh833cHtQIapIzg1GT975u9PI+8Pam7fkBI&#10;pgJxtNNIBXBY8GpMNlckUh/iO2gLFeRVwCADTPLbY/zCrJ27TTBu44NCYFVlbbgkcVV2sJJM9M8V&#10;osMhu9RMmScpg4oApEDKEBvvd6jdU8yQ7CBxV10xC4K9+KiKnaoKrgClYZT2nzMj0qNxiNsREnIq&#10;4VzzgDiosPg/u+p4p3ApkA4+UHimnrg44FXWUA4I6ioSnBOKLiKmwZPFQtG3mDaBirZDbvummgJk&#10;ncQSapAViqbWJ9ajKrtcgAZqeXIeIbQdxqPDbB8ooC5WZT0K5GOtRHIRgAOnpVxt+wjygaiKnCnD&#10;DikIoSIzeX0x3ppTtjtV3YN7j8qQp8gBIzQFzOKMCec4qMqdh6ZzWgyAKPmA+tRlBvTOaBlFlXaM&#10;FeTUe1QzZIzjtVx4UMjcnPbmmmIBclRn1JouOxSKcjmoSrbTwp4Perzx5DHzD04xURjPlD5O/Wlz&#10;AUQo8yE+WOtRlW/4SjwymMeZegEVbdSHXAOMUlurv4t8GDy23DXIVX1OTimpNtWC9j9F/BMKwfsu&#10;/CaMDH/Epzj6g1pSdW6dan02EQ/B74aRLGw8vw7Dn6laryZ3N8veqtqYz3IfSnDq5xzxRjmnL1XB&#10;9apEoeudpO09afj5T8xoGPIUd807+LpQAwY3UuD1GKdgZbIpSDimAfgKkXGzrUag7sE1IMZPy0wF&#10;G35fm9ad2NMwN7cVMAu1qBDMctQOEPNSALtOSc0w/fT69KBj1wAPmOSOlSjGxyG7+lMAHz5YA9hT&#10;8DY3HWgQoJLH5TwOtPXGzlxTVx8vNBwZOVOPWgCQdBzTwf3jnB6jFMH+rH0oYZYc/SmBZGPQe9Lw&#10;ScLxTFBwBkfdp653Plcc8UhCjucnmpAI8Nl8HNIuMsCccU4YJ5A9jQAv8PKqfenfwnikG3J/e5pw&#10;xtkO39aYCjqCDTgTk8Ypg/1AO3v0FOVTgEgcj1oGO55+WpE6r35puBkUq7vMj+bv6UwHX7BfBniV&#10;uML4euD/AOO1+VN0fO+J/ixjIB5fie7wT7ua/ULxRN5PwY8fP5mMeGpsH6rX5a2o3+NfE7ebwdfn&#10;Of8AgVNq0bmlGVoy8z2HwhGPMPz8BV59a9NYfeyeiDFefeFE22ttXoMn/Hz14KDmuWDuyYxsR8FR&#10;x3prdTzTz/qzzR2GVrQYq/fX5scUu4B8Z78ULnZ93v604geYhyD70xjiWymBnmnAAzAl9uKUY2kY&#10;7cUD/V8r3pAObaZV+XpUikc+lMx8vSlHagB+fnGBTsjnimgKCTipB93BA6UAIOrcdqcv+r5bPNRA&#10;cqC3OTzUv/AT7UALkcYI6/lTztG3D/WmFVw2SelKuAgznnvQAZUy8dMU4HOcdqb/ABJ8o6Uoxz2o&#10;AcejCo8sGGacT7Uw8lTg/WgB5z83ycimfMeqn6U8A5Xnmj5hLnNAC4G3pRjrS545pR/qic96AAEc&#10;8ZyetH8RNIM8cUhI8wcY9KYDuuMUnOJPkPanYGBlqDjYfm4oAci8Din7eDgE0IQcDBqVdxkAwOvH&#10;NIACkqaXyjuO0Mfar8MSnaN5+9yBXOeMPFXg/wANaNYyX9zbSXEqExWsbAu31Hb8aVx2NQRyBpC0&#10;DYC9cVl3FxbgkZHB4GOteFzfGZbnVZ47X4HamIvOxud8Aj64xXQWHia11PS2K6S1vLnmMtkg1S5b&#10;asTTO8uMOk7LEv51llSYJDux83Iqgk10sMZM0rcgVqAgwHLLu2ipYzP8hWvnPAwOB61fggAQ4jGS&#10;/I9aftbA+Q5PtWpaxKYUy5zj06UtAJIo1EH3BnAqxxg/Kc0qoR9M075twzEv1piIWVTj5Oh60hAy&#10;fkHtU/8AAfk5qNgSB25pAViOCAMc0zDb349KtgDJBQcDrTSOeFpsRAQPQU0YG7BqZgMYI5z61Ey/&#10;LnyjTSAMHPKj86QjgnKik2uSn74gUEfdzIeOtFgG/L85wD8tdR4P0G71XxLGz27pZQ3atNIRw3+y&#10;Pc1zMME9x4g06CKGR2e5VQFGSc19RaJaQad8MdJiNrBGY9P3y4/vd81S0RMnYyfFup2OmfDa4RZo&#10;YwNN2qqnG1QMCvhDV7m51r43LAhnaL+1MyvnO7np9K9R+Lviaa41vXLaC9chbjyxsP3m6YHsKw/B&#10;OjtaaDBe3Mai5lj3AMPu5qEurKjFWOutIIrfQbO2SJVWO2UDFDghWHXntUsrFyjGQ5LHIph+515x&#10;QkFyHIx0o4xJ9Kd2AIFNI5NAyM4wOKibbg4qVuvWo2C4GGOaEBCc7jgDFNOcSZFSYO8ZBFGOo296&#10;ZNiIlScgUg5LdaeVG7oaVfrg0wsRlE4OTn2FG0bmPPaphjkYHJpdvzD5RikFiNVXjgcCnY7gin4A&#10;ccUEfM2RQxohIGBxTSAeec4qYjk1Ge/y0gIXGMggdKrkfM/pxVxhwflJJ96ruPnzgCgBqKN4IHer&#10;sRf7R9wAButUxu3HrWjCp2Rk4+/TQHR6aM3umjAO68T8ea5f9qS9S1/YJ+J/70gtocMajPcjmu20&#10;KMv4t8Pjy/uyg186fts6sLf9mjQbP7Rg3esBdvrtAqoq7Qnomfk/FdQC/d3Gd10xrUW9gG4mHaMc&#10;E965RMh4OBzKce1bZsp30eN8hmUDbjvXS1c5+ZmoL60ZEUbSxzwalWezNtGHmAcN0Fc81hqBePbA&#10;xYrknpiofs2rCaQ/ZJDkgHJpcrDnOneSEFwrpjjnNRvIojfEiZcDgGuYaPU451DW94Tg8Lk00NfL&#10;gG1vcnOMg0co+Y6kMWjiC7Sc+uKnKOY5Q1zFkKOlcgbi9EhBMuQ3p0p63l0GcjztxHU0+UOY6TZJ&#10;sI80/eqQMPtEYDsOOwrmhfXe2EFwcE96nTUZwkuIY8jo1LlYcxvPIQJAbfnHJxUXJg+VkOG5NZLa&#10;gGSAswLfxcULdW++YhmGe1FrBc2CkmHYxDG0YOahJ4f5cmoEuY/s7EXY29waestsU4lQk0ASqvBG&#10;Bk96TABxz7VGWG4f6SufrTxJB5hUSKWx0pDFH3eKTPEhIwcUx2USkFhkHoKrtIPtyqXYFgAmB1J6&#10;ChAWd0ZRxxx600sc9VIx0rqV8G/E8+ELe+k+FmqC3kh3I4PzbeoO3OcGuag0rxI3jS1tJfDWsRTz&#10;SbYVkjYF/pnrS5kW6bSKLygb/mjBB4yaWNbucBItMnffIMbATz+Fe96V8MtOXw/aTatqty0xgDNA&#10;kuwRg84J9a6y40nRtD+BfirU7DwbYFbaDG4gMSxHHNS6itoEIuTPnzwvd63oX7QvgO9NtNFNDrMT&#10;lc87c8/pX6dXAstd/Z60qdRG3maCsiH3I5FfnBpNjqmreO9HurmwkYywXEu/GFAVSf0r7G/Z58SR&#10;33hLxfo0t2hksL11hyfvR5Kn8jUKTvZoppRPmrxbZy2/jLxePLlWax19SjDqRnIr7t+DWu2evfsz&#10;6RFPLA8y6QbW5VjnkLgZHuK8E+Nfho2virWbqOzP+lQB1IHDgdfxFc38BvEB0n9oK8sHvdtvfhAF&#10;c/LvHp71cZO1mTUja1jP+J+jXOmfGfxfb/ZSv2fVTNbkfxRk5H5V9x/AbxFb6x+ybotvNfJJKmlt&#10;bTKWyQVGBn8K8l+PuhRXHhzwnrcK8/Z9kjKOx6ZrzL9nnW5dM/aG13SpLqRYbxSwBPAZfajdWGrJ&#10;3NX4saM1n8R/GsL2zYMjSRnHVTXyz5KxfFDRZBlQl7n6iv0M+POnB/DXgvV44Mr5TRTMP7rdCa+E&#10;NWhRZXZkIC3hJI69amSaSB2Poe315J/gf4cg80BrHVrVhn+Ibs8V6/8AFSa0n+A/gi6W3idZ/DFt&#10;tI7HaK+P7S8kHgaziEjqpCkn1x0r6y3W2q/8E8NEkbYZItGG0jqrIKiI5SPjJLy8tdb8awidkFwv&#10;7zB6gdKzNB0fUdb+JtqrlksYbwl37ORTfFQU6drU0e/zhKFIXqQOtew+Af7LHwy8IPELOIzWByA4&#10;LAjrnvya0WwmehaVDp1roEdlaRIkMUQBdRgsR1zXPeJNbgtdOkt47hHlc4wvVqo69rS2ultBaxxv&#10;csCGCkHbmvOjGzXM1xdXEzTSNkBv4afLdlX6F2aSeSW0lmXJ2NhT/Dmsi4u9Ps9E1K4lkLlEYgZ4&#10;FTvNeSXX2W3s5JZHIACDNdB4h8LGH9kH4jTTQsbqXSDIMjldoziiS5VqNx1PlPxPr1/qOtXI+0yi&#10;3Wc7VBwG+tc9ZgfbYyWxxxVQ/wAY28+YRVqDv8+DvGBWqVkcy3OgTzDbS/OM7DjjrWPAsr+LNPBP&#10;XxBbgnHvWzGHMTFVGBF3NXPD1nNcfGf4ZwfZUcz+LIDsXkkK2eaT2KP0Qm2p8H/B6F1Df8IhbjH/&#10;AAAV4RqLE6rqACrxMSTnpzXvGqwTL8PbJ2UqYtFjVl9ABivnfUpMan4g+fqHP0x1rGzNJO1kfM/i&#10;75/jd49IAwL9Mn04FZ1jHPLqvkxwTSbr6JVOP4ieBRqczz/EDxXMkxIfVX5PcZxV7T7uSDVdKe3R&#10;EnguVkXI6kc5960vyrYzep9xaX+z/wCM5v2LPEPiCf4eXL6hDoKXCh5So8nbk4BwGIHtXzTCdM/t&#10;y80o+FY0iDOokLcrIvXn619c/DL48eJdR/Z48b+H9e/aE0608vwlJBaKbMB5FC4Kl8Z/Wvn+HS/D&#10;0mtancrrqSCXxHKVkxgnLdce9YOrJTWljaNNOKdz7P8A2RdN1jT/AAz8T7w6MVtpWYIx4BwDjFe0&#10;ak7P4u12Rj80l9M7MfrTPgqHtv2Vb21fw7DHHbafmK4Vv9aWHJPuKzdRnTPi6U3KfutMnJ/Ks6r+&#10;8um1bQ/Pf4u3274v/Hq8WRGMKSLn36Cvk2C5uo4lKqrK9yxINe7fFKeQ6P8AE24NyP8AT/GzqnPJ&#10;Ctk/oK8Qiij+zDcgb90vOfatqS90zrVObQ9S+HvxC8feFfGEF7pPie8NrJcKbizdi0Mg7gp0B9xX&#10;6jfCj4qfD7xl4N0yBtU06y1cWID2c7gEtjnaT94H86/GxUaOzn8okkjoRmtLR9Q1ax1vTbqy1vUL&#10;aeK7Vw0EpVgw6EEc050ecyhNx9D9utb0WRrZ86eQQ52SL/Wvmj4nfDXRNe8P3Qn0W3t9QjhY217F&#10;GAyn0b+8DWV8HP2hbe4g8L6J4yEMdwESGLViPkmA4AlHZvfvX2LdwaTqHhm1u7K/02eCW2DqYXDD&#10;B6HIrkcZU2dlOtFn4r+LPBPjPQ9a1SO88G3LRJMwS5iUlcdjmvPgdtneK8TKY5lxk8nNfsl4l8NW&#10;F1pGoQ3Ph+zlR4iPnTPX618GfFX4R6xZ32u6potjcz265eW1UZeH3A/iWuqlXjLRsToqV2j5lcQi&#10;4ixEfmiG3JzmqjK8d3CxuZUBbcksfVWH0qU/a0vruOfTpVkjZlYNwfyNMjlULNEJFId+rjOPaui9&#10;jla1PXfBHxM8TaXPZ295f3U8KyqEmBxIoHQ59q+2/CPxFt9V8B2iTX2m3yPAFDZG4A9mHqK/MWRr&#10;VbeYNpgOSAcHr7itfw1r2u6N4tgubDVLhk8xTJCxOxx6Y6ZFUmuq1MuW2x+k+oaTpV5DqPk28YLf&#10;MgA657V4z4u8LtHoyiTRo0R1c5cdMVs/Db4meF77+zTcXNtbTrGBIkrjBx161lfGHxtp2oy6NYab&#10;dRKseRNMnG4nsMVheSemxpDXc+etae+m8HaZpaeIJ0tYL5twD/pWbHbwxaeyRxHasa4OetWrm1mG&#10;o2eVkChctz97NQndHLOm8lcjLelbJ3WoTSuUyredg/KMHAHeoQGzJuUnLccVpeUxW5+djkAg+lVj&#10;gzMPKIwOOKaJIimbYDcp/pWY6yLc34yCpxyK18qAOSAc1GyYgmHlcP1Jp2AwJoi5j/dng5Kg44r1&#10;D4Xa9aaX8RdRX7RI63cqIkCnkHoa80vf3VgwK5kZ/lGeorr/AIfadGfH1rqLaYSIbhCoY8e/FS1o&#10;xpI+4Vihk8PLNHHySrEntntWmqQjw3fur4YxjKmuf0XVNFurpYY7wLi2XzIz3x6VpTSs9/eqrFYs&#10;cH1xXJO3Q6ErEFr/AMfD5hQ4Y4NakW77ZECMdfxqDTbZppsROcvnB+lTvFqMV/5bxBykn3h2pJMe&#10;wrq7aj8lu4JIxmqt6JQ7pIRuIHSumtTA5tC2wME6YrD1FT/b91tHC9jTaJUtTnkiX+2FYFsiUYzW&#10;zr0EcnwK+KCCZSz+FZs/gtS2lpJLDM4hyQc9cVheLr/T7bwc9lHqbm9vdButsCjO1VXkk9qiUlG1&#10;xSeh+fenkC6VO76vcgj6Gor4YvZhyNuaj08uNcuiEwy6vcc+hzUs2f7RuA7DhiSfWu1a2Oc6PwLB&#10;Fc+LnR4CUFwp59q9C8SrHb/Fj4ZzQaZboh1BI5AAOeeprhvAcpHxYsxmMK6sMemK9G8XwObWGYEg&#10;x6hG6/gawrGkG7M+otBFvF4Ds5VlAD2kRUj1Ir1Gwnb/AIRS237SEtWLehGK8H8OzzyfCnwNIbkl&#10;H06PcvuBXU+Ita8SWfgHw8dP8Ey3cMikXBVjuUY9KlJWNOexq6Xc3F78YNRjXSLsWsM/DspAYg9q&#10;9ItwI/FR4bDqNqn2rw3wT4+sofGBttY8A/Zbd2O2528xH39RXtc99bz698NLizU3EF5K5hkiGQQP&#10;XHSpkirpmzdmQOx8vHy9x0rnUjLa3ck4HzV1t8YSp/djeUXI9K5xklXWHPljBTnBqWMgkjtBqLfM&#10;M1Xv5PL8H61JG4ZhHwDUwawfUZiZ8NuxjNQ6j9nbQ9RiQJkR/NzQgJfD+p/Z/h3fvJMoLt0zzWpF&#10;ewXelX7JbMDHjcc9c1x0FpINCt28uUqWPFbOiLANTvI1ZVDR8nPWi+g7lqLeL66K3DABhlfWrGpa&#10;Four+Dry1vbC2KTWTiNiBuVuxB9jVOX7QmrX2yN8Amp7K4umu7cSXbhY5+APeiwj4+8U+EL/AETx&#10;1dx3aSyxrcsYJm/ijz/QVFotytvrNxLZ3jmHKlSDxnvxX2L8SNBh1j4Bami2kbX1vYmW1kA5fA5X&#10;8a+FYY9csp9XhGnTgreMpRxyD34rN72Q7aH0Xaakbj4f3DNIjFYxj1FZSHTiqGLWUab7QPlXqK4P&#10;QJNZa2WD7cPmUlyvaut05NOtdYmlFs7zvKMgnjP0qlIVz3yxktIfgdC7XMYLxgnJ5Wk0jWL1ru0j&#10;s2kkRjgsRxXljza9PrNpHcJJDbuBhA3Br03QBbW6WUaxIoC4Uj3os0Gx2ws455LiW41Ih1gY9OM1&#10;g6NM0PxIlgOlqwmkYDC+ldXasQjeZbEqelRRWZHim9u1jj+SM+XxQhjJ9qa1fZYrv5AxxWQVlfWs&#10;licv8q9q2UWa61K48yFeHIG3rVlLNYryHcmATwT2phYxp2v5JJrYaeRG1ueT7V4141Wazi8PRvCU&#10;W+vyq7T97aa94maSLxCTtU4tz5ZPQA186/Ee6e4+OPwXtNzMluZJCo9WNaU1qRJHJ/EObyPhR4Wi&#10;VSqnTsDHQV4r8MLNr/8Aaq0dhAGisw8rnHG4dP1r0L42XM8Ph34eRpcjEtq+4egAqH9nqzCQePtQ&#10;ktzy5QOfWt4Ss7olnuniaf7N8KdZBIBdGH0FfJdxFNf/ABq+GFjGJGNz40gDAd13c19CfEe+C6Lp&#10;lsJlUlWdwT2rzX4Jaf8A2r+27p935O630+KVgCONw71nUdmVdWP0J0SBLf4feDLZINkKaPHGpHG4&#10;gYNUbu2j/t/5UOUYk475qHVbjVDYaELYKqR3O0Ad+eacs92LsB1AZrYZPWuWEr3LTEuTixQDJwwz&#10;Ug/1cHIxsHas4yFrqWPYxBkrTm8tPC0jtMqgL1Jqx3KNxJ+8bCnqAOa53W73ULc6QsLEB5Bvx0q7&#10;vDjJmO0Z5FJc26XPh6H5lLLICPemkKT0L2lG5nS3kljwpiBxmupubSN/Bd2ViyVjJziudsVCWdmu&#10;8ZWPn2rprK5um8O+Jo1tkbZbHb78UhrY8tsr6S08fFVaTMk+AuOteqWzvJYxuyEEwkkelePtHqh8&#10;bzyLp5yuo85H3RmvXrAs1gx2jb9i5PvihaIW7KQJm1CFPNUASmp9SiKaQjBcbRzisuwYv418vzDl&#10;bk8enNdJrCZ0txzgRfnSkNDrWdpPh/bEMM+WQawoxIt7Mxh6OabpFxN5V1A1mxQS8YrVZD/aTHyS&#10;N0dTYpEM925021TnjPaqrNjT4SXyc5pk68yg8/PwB2qCTd9h4BzjgUrATBg8OcMOamiDGVv3jdO9&#10;UrV7gWl5FJb9T8pxV+IqIk5p2DcvRwM0E7CVBtXnJqqit9vkyyEgnBxTlcmT7z8sKfIFW4Vi2Pl6&#10;5pMDJvwJIp4yAT1Htiuf2Sx6voksa/MblQR64rqfLEklywccDrWUkaHXLVWfBWQ4pW0Gdq9wzW2n&#10;EKgJtlB/LmsufzPt8Q/hLelCFt0Z3qQCAMU+9kRDaEhRwDmmIc5McceMj5e9ZrAtfySBDy3er7ES&#10;2Vu7Xi4CcmqkLxmScKwIVu1AXJrwIPDMrFzxCcisbTmD6Nd56Cb5eava2xT4f3rhvvLg+1ZOhgP4&#10;flBkkwMHHrTQPodhaH/R4Rk4C0lyf9bg9uQKihcpaP8ANj5OKzHnmF7MQMrv496lLUEOAnM0YDEK&#10;ZMc1uLaQJpsX+kDey9M1jRXURupEeAA5BU1tOxNmjkNkx4GKYJGPfRxwyxb5x8wyKbpOJJvFbhQF&#10;UIE4/OsbUjdProRtSyqKcCuk0P7Ong+VmYZd2JPrikmOxaRJfJu9rkfLyKzmJUEELuLHn2qeW4+W&#10;XbNgelZUs8fnQkudxbFJgkXg0As5QLVcnvVEl/tnIOM0x3uBJGFj3bu47VOFfyE3ZzU2KuRybQSf&#10;aov4WHqKdKTmNdpySMU5o2QWxMi5I6CkMdGI/sTLubJPX0pizTrdFfKyp4BpDJ/rB5XAXikiLvcQ&#10;YySG6AUxFgmY+SX/ABBqldMFl2iA7TiteZH8uPKjdxgVVu4S1g7KqZUDIzQMxtks2qaYgQBRKM11&#10;0kapbxKpPywDpXNRh0khO88DqK1klu/7LB3jOOCaBGfd5YoPOdSrggirk87yeFbIfbFYLHjGKrTx&#10;S/Yd/wBpXzAD8tZcDS+XehnA29qL2YHUaP5h8vawAKHtWXfzTLr8qsigCThhV7RpI9idRuJANZuu&#10;rKLi54P3s7qANBNrQ2xyMFeRWZfSCKT5YgcuOKZp0ztFbBgc7gBirl+tp9stPMcAlhjim0K4/wAs&#10;va6awlZTt5/Gp2tHWEuASOOSa1LWFJNNgGUwsfB7mq88kvkSRbTtB498VN7lJGc5xc2wMWTgdKv4&#10;thbWkn2fawYbqjgjBmXcoznvU11j7BOoQZyKGCRk65Gsl/p0qJ/yzFUrSFjcAbQp3ryT1rYcI9pY&#10;DI4XkVGIh9sgIByG7UIDRMQFhegK/wA0QGc1nRo8cHMoPznBrdcMNNtgSAxTkViTByZeD96gRK8i&#10;f2XKcZwo4qmLm3ZY12bTmlRcuFYnFK9un2uNhBgZ60wLivCYSOCdoANBwq42DNVpFdfICpk7u1OJ&#10;kMsZ8o5AoALjP9n3ACAkrSaKYln1HcygZxg96bcOMjJwMD8awrp7tbmExS4zIOBSGdLePapLOjMn&#10;zSDjPrT2+wx2lrsSPG0E496z1topNLtJZZJM7c5z3qMBftsIDOfmx160AbaqX068nbCRRp1NQ2mZ&#10;bwM0gZN2FIOc0XrsfBeoWwHyyQgHFc3YyalZ2caZ3AsfLBOcZoEeg4MUN3+7i3GPjHJrCmW4JBeZ&#10;8Byatacbp0V33s7LnBPSpbl8NIHthy1UIit9jJa/vBw3HFSXxhK7mcAqoqujoJlHAOODVW5cvOys&#10;cgnrQHUx7yR3eTDE4xjFU43kW9hzbkjeMmuhMdmqopiySO9UblEXUIsRjBYcVnsWXZn3adAoGRtG&#10;Oa2rGNh4dvnaMBmUBR6VzwdVniGFwQOh6V0Mc6Lp8KlgP3Z4NO4hUjzAR9lJbnmuO1Kaa31uQbQV&#10;Kkg11i3oS1kDbckHkCsPUYrebRPNbkiXpQCORgubi4e/8maTKS/dJ6Vu6XJMviCIySqzNx16VjxI&#10;qa3eFbIKrIASta2nW7nxTbs91lcEhatsDrnEYldRDk7c9fWtbSHMd3j7OSc5wO1ZUa/vbgM/OeK0&#10;YndLK5ZCNxTrRFksTXDdy6lFNDaZCxHev0rnre41B9NmZdOdMOR8xrphNKPB+qEAF2br6VlIVGk3&#10;MflKGYZ3AU73CxhGS9a9lhYliW4x2rprO226cMdk65rOghC3SMFBfnJNa6mUWUY3HPtQ/ICrOI1m&#10;wXPIqiFUGX5RgnitKdT9nUuFxnqar7R5OeMYoQFR1P2eVO596znjCpc/vF6VuBU8pix/Sq7wwNaS&#10;uzgKc4pPUEZFpMBtHzkbjg4ouHc3E25TjbxU0Y2z7BCpG44Ip80Tm1Y+Qc1IzBRgx+S3bJm4OK7C&#10;wyYoEeEkbOQay7eAKsLNGuQenpWxDNELhW8gjHpREC8sFmhuClt8zmq0sSrd22Il3eYMmtVDA8Qe&#10;OP8Ah5HpWbM0h1KNVjYndyAKoBdQbEMJP/PIVyoVP7UyzkjzBiruoXedZijIwFGMZ6VizzgajbgR&#10;HBcAGhAdJI0pFsrTHayDAqZ0dNDVvMzj2qCMRCOw82YFtgIwa0rrDaHGqkbStACWJRtOnd1yQeBR&#10;iQajuDKOOM0umqDAUC/NtOM06b5bhtz4IagQ1ml2ykqzcelVyLeaynG1gyg9avR8xMdwwe+Kdi2Q&#10;zE2/JI5AoBFKzijRCu3kMcZNR3ZzdKCTjPNTs+7VFxGAM8YqeeJDBG3lHJHNDBEccVoEsvKuldyO&#10;UA6VN5Vy2qxs6sAvQVDp6rHqpYLyXHFdRmIzAGFCTH+dAHOTbi7Z4QDnPesrcP7RIUJtzVrVpvJ1&#10;MK+/yw/zYFZlrPZz63dJFMvyoM4NCGkbMCI15BujBBPBNaoCLeYAU9Oay4QwkAMmcZoZrn7XFi8G&#10;1W6etIDo3MfkgiSTJhPBrmul5fjysnefmxWqsq/Zot9yo+XgYrNZ18+baBjd1oWgXuMgd0mObRgu&#10;Tzmr6XO5WIOMHFVzGWtDkrjbxTY4sQnjq9MDSVpDJJgN05qq8DreK6ghi/Wri71tVXP8PWod7CTB&#10;m70CuMeEm7QPcL93kGsy+WOIqSoYFT07VpyFCy7t3TjBqCUWvkqJIy2TwKBoh0oqrRym2U8E4IpN&#10;TuHktpCIgFyQMCh5ESWGJbbkrx6YqYiB9NMZthnFADNKhB0iV1uFyOorRWR0L/KvPbFVrCFEn2iQ&#10;gBSTz1pJZB/aEYyAN+AaEJl+Ah7h90aEjnFc3dreP42vjuVY1xgZrdjyLuM7hnyznFYN+ZReXUib&#10;8sxxSYIVnI1XTI1lK5mAPNdLexpFYWxCAEwjJHvXCRG4fV9LJcgC4yxrrpJJZdQsUa5YxhFppjkh&#10;Iyyxxlhgbsk1PLJvmTnsAtMu2YuIxAANg5FPt4x9iDFxgLwaZJDImIy249Oc1AgBWVvmGTVmV1Nr&#10;OgzuJ4pY40FooMvO2kCZFk+ZH8hqUdPrTMdKX+IfKfau05yTPfFOXGPrUf8AyzJC9/WnqGzyRQBK&#10;OmMgVN8u1fpxUHtUo5ApAPAbCtkD2owcjjv1pMnIwTipCfkPHY0xkqjnGB0qRAxVxu5HrVQFzDFl&#10;TnJqdN3mqcHr60JhcuR8kHFTrnGcVWQ8429uD61YVmMYAAH9apEsQlt5G3oaaVYkfveM9KlI+Q1G&#10;c44egBjBhKuf7tWYivAyPu1UJkLKChIqSNR5inJzigZvWQJdRheprft87o+T96uYtHPABAINdPYY&#10;2oCSeuc9qYSNqIAonXIFWB2qGMpsi471OPpQiJCnlmGKhYYdxtNTZO04Q5ppIy3ynNN7Eow70ETB&#10;uO9Y4KmeM4PDGtu+xgjaehrABxInX7xrGxaMP4hYP7KXxXyf+YKf5V+a0Cv9lyGwPt0v86/Snx+r&#10;N+yV8WwDz/YxP4Yr82Iy3lWoAODey/zrnh1N4ItgqQPlpp8r5x5ZJHekTJmlHpTs/OdsQPrTbNSL&#10;K5PyNxTV5V+CMHjmnOV2y5zz7U3/AJdl+XvUgWIcfKSD1qwfuCqsY4HAqyMiPJarQhpJ54xURzx8&#10;3XvU5xsNQuPnXj+GmxDPX5P1pMEbM4oOcdO9RuTv++TRYABk87grjPetCHHkouz6mqCKxcEnoa0I&#10;yOCAM4p9BMuxFhsKp8pODW9bq+IRvPYk+lY1sB544A5zXQ2uNwO3jOKqOoGrFuIAJHC8VZUNt7VB&#10;GBvHPTtVpfut8uTkYFStxMmjJ3Q8DpzV+MKRHwRzxk1UQHPOOlXYs71+XoKTYFtFA2/Pn1q2gGRz&#10;24qmu/zUGzGWq2A2eFz+NOQ0OHrjNSbSYQdwpuD83y9KeudpyT1qRjxt5G3nFKcBDx3pAcMflNOO&#10;GQ/KetMB3GYzgdPyqZQnUs2T09KYAfK/1eMdqk54Hlg0hWEbO/7vakGRnnk0x928YQY70/0oGOyu&#10;/pzio2P4+9L/AMtP5UuBzQAo5jwRmmn/AFh4peMEe9KduG5OaAIx6+WPzpMdDt/Wnf3QAe9KfuZz&#10;QBGcZ6Gl+bYBgU7DeWxA/WkOdp5oAQY3infL5S/WmAHJ+T9akwct8vSgBDz/AA/hSH+LmnY4Ygnp&#10;0pv8J+XnHFADcjB+akG3C5PFMw2ATjrTuN1ADmB2rjPHSky+xT5Zz6VKCvlnpURDZyCKAHZJVPmH&#10;Sm4OBS8buVpMnYaAISW8zlQeaePutRtGSccZ5qQf6mUGMdODQBH6GmgNkksadxtbII5707saYCAP&#10;gnBxTvk8sEgc9KFH7s4fjuKQ7Qi/vTnPT0pAMPXgUg270+c8tTskc4GcU3kNGdw4J4xTAkOPmBFR&#10;nOFwmc0vOXOzPNPH3lwBnH5UgIWB3EeWBx2poxtAxUjB8nO3rTcfMeOlADT244pcAq3NO2pj+L2p&#10;QBvPyZ4oAZzs/Cm7SYovlzkmnn783ynk009eGOMUwGgfPjFPH+pmwnToaQdZDntQoyzgPSAYN2wf&#10;IefelJVbZiW4A5NOYH958/QelZ10X+zLGFfc7YpgX45Imjx9pTBqTaoQYfNUILVUhjxeMxOK0MAR&#10;4xztpANPIHOOaUBSBx0poz8pKng9BUuYwkpzyB0oABgOTjtSdjyOvFAOYRjNNIPPP0oAXOAeAKVQ&#10;uDk4/Gozuz/qTgHrUoAwDs7UAB5CDHemspG7LAZxilwfNU+ZwO2KH6n6UARevFIQvlk4PWl4LDjp&#10;SnOGzigCLPznKdqONr89TSkfvDxxinfLzyKAK7HpwaauDGSYuQasDG85jGMelQvgNJj1oAMZUfLU&#10;QXFwx2g56A1KM7T6UH7oOTQA9S2x+BjFMbpQAdq/Nxmn4zKPloAhCHDE7cClA+RueDUxX5eScZ6U&#10;m0ADDn8aAGYHz4BPFRHOVG3jPWpWJAztPWo+fOTr06UAIyneMNnikI+U8HmpwP3RG6mHOaAIhjca&#10;G25brin4UnPoOlM4+egBqqu3PrUZXO/jvxUoDbG+bA9Kjw27rgUwI8ARrgnNMwMrk1YJHlkc8Coy&#10;DtJxRYViMjk9+aibIY81PztHNNIG8ZPP0pARYG1TntRwUBAPWpNo5+WmlfmXgY9KBjSBhuB0pmFA&#10;GCTUrAY4P1FRtu2nEYzmgVhjAf3R0qoR+8AMbYz1q383OV/CmsB600xlOQHfIcVH/DwDgmrbKM42&#10;9ulIUHkjGOO1FhFFsbs47VFtyy1bZR12iosDa3B7UWGVnUib7/bpUQUZP3efarcijYvz8Z/GmELt&#10;BD0XAqSIvmR/N0HFQkD5fk4q+QuWymeKgIXzAdoxntTuLcplCJM46mmHduI3d+OKuyByg2qOvSq5&#10;U7jxQBX2/N92kCjI4q1tGM1GwG0HBPtSsFiq6gg/N3qMj5Rx2qyRlh1HsRUUgIlI2dvWkCRXIBZS&#10;UORTGX94cqcYq1wQvAppDbzkCgdymVGXGymEfKRntirRBByBxTCAHf5ByKVkFzOkX5eDWl4dgEvx&#10;u+DcXlE58RoSPoapuDuxk12Hw4tzP+1z8IYzEpC3zN+VbUktQep9/khfBXhtAq/8guMH2wKyX61p&#10;3ORZaeMcCPFZTnlvrTZhLcb60gxuT5B1NJ6fLThnrs5AoEWEHJ47Uvr9OKbHnYcpgg9KkODJwh6U&#10;AIOlOA+RaeAnlNmT8KTAx0qgG4/ejin8buo9qb3oONx5oEOAG449KX14oA+U80uOaAHDOB8tOA6n&#10;GKaPukDj2p45zQAAjIOKf/C3HUVE3+sQ4wM9KkByTxQAoz5ad6cM5PFIMErTuC7c9KAHrnA4p4Ay&#10;mR0NMXq2TUo6igBwzuXHpTl3b5ORjtTcYQjjOaRiwkTGTxzQImB/dgiM9fWg7sp8nBpBnY/7vHSp&#10;B1NMA4z92gYwODj1pQG+bk0vO3jGaYxy9OnSnnouc0xB8jf71Sf3aQCZGQMGp0ALpyetVyD5o9O9&#10;WIdvnKaYjiPihciD9njxid4G7SJV6+1fm3pGDPePtGW1aQk/jX3n8ebsQfAvRY/NH7+8mXHrha+E&#10;NAUGA5zzfOf1qqr9w3paU79z3Dw4P+Jfu8vI2LwK7b/llGB6dPSuW8Nqy6HJ0Hyiuo+fcMtnI64r&#10;liZrqM/h5pRikPb5f1o9flrQY8Yz98Cng8AY6nimhVLr6gdKkA/eHkflQAoLZFPAXaDk9aaA2T8p&#10;p43AMcg/SkMd/CcR9RTMnGO5p2BgkHpS8YyBk5oAUcp07U/+FaDt25CAcdKTIy3yelAC8Z+7T/4W&#10;/Cj5cHnAxSKAYJSH6HpmgB/ccUdl4phzzladhiAQ3Q80AOJ+/wA8+lG5cR5jPPakwcvx6cUoyG7U&#10;AHXJC0fwilA4em4IbmTtQAvOaPm2Hmk/GpVA2Oc0ARruLf6un4Hlcig/WnYOwnaOKAGAE4O/8KRs&#10;8YWl/ifgCkOd4+WgCRSQjelAB2MBHSKcD7tO+Yux2HFAD0DeUMqBz0q1Ep575NVlJxj3q5GJNw24&#10;3Ag0AaQilXTJZI5ArtGVAPYnoa+XvH3hm3t9b8d6pq3iya+aCyluLhriTCRIBkKM9OOK+h9Tv9Qh&#10;m0R49N3lYGBXOAT2P4V8W/tPeIPE0X7Pg04WV+o1PUD9rukzyqjOzPas9eaw7XR8pa98SPEt140v&#10;k0zQdIsbC2vnRY1iUlwDgEt71o6F8R/F9treis8ELKt2okKcbgfzrxa0SJNJgcu0haTG0DFXJE8q&#10;e2MLSDEquyn1HNbKENkHNJKx+p3hjVr67+Evha+n0aaOO6sw1rJIuPN45yO2K6yykJubZQ28s/Br&#10;558AeMNa1b9lf4dWc3hpImsofLhnjXAmA4/Aivf/AApFK0OjmZm3LHk5rHkaeoW0udxFA/2mIHBO&#10;0YrYjt3Vm3IgBSrNutqun6hcPd2yQQ25eWRzgKo6kmvKLz4leDJfiVZ6dYaLJLG07J9raQKrMODg&#10;GtEr7CPTDGgAKuxGT1qFhz0bpVbTr+K4gYeQoO3KkVcLZJw6EA9qGBCf4uKbjrUxC5GAelM2r+85&#10;PSiwDccjioj19KmwdnPamEJ5gIBGKAI8KQ3yk5oK/IwKjkcU85AOAetHzbmy3bg0AQsrbCcjpVJz&#10;+4x5ZLF6uM2GIyTxWz4X0u41H4maHH5L+StwJLhscKq9vqaLMWx6h8PdBht9Ch1K4slNzPFmHeP9&#10;Wnrj1NVPih4kg0/4fajBHexedLCVGG5Hqa7/AFm8s9O8A30p8pFisdsa9uOlfEPjC/vtZ+KTRie4&#10;Mf2kjg9s07dWTHV3+4z/AA3ZS6n491DUbpJDbQXBMe8cO/rXqrhxaAAIFxgfSqWl2a2vgvTogihV&#10;jBwOpNXGJK8qc4qdSyMr+5Xgc1C3XqKlO7yyMCmBFDyEBiT2NAhoAKoSeM1FJtG7AP1qVs4A4wDU&#10;R3fN8tOwyElvNUFRzS4j3cA5PekYHnjpTTu+b5hx2oEGD5vTt1oGf7lGQUHzMCDT8cDnJoGRMPm5&#10;WkA+ZQMVIQdp4pAv7xiAenWgBcDJOykG7H3D1qfblV+bHFLgbSNlAEBHzDNIe/NTELg8mkIXaOh9&#10;6AIMHk4pmPlHympyBg0w5+bmkBARyOKhYcmrJ6GoG+9+FIBqg7vufrWjaoSQMcA+tZ65BPJrVs/9&#10;d7A0N2JO48Mov/CW6QcjgNn2r4M/bwvyb/4EW6zn/X3LkZ/CvvfwqJTrniWQx4SO3G38a/Lv9tS+&#10;mm/aj8I25clINMYLz9KumtRTeh8XKJFlVfKyWA/Wu705Yv7Ksw3B8vjJrhkMgmhImXPmLmu2hAGn&#10;WbGMhjCO/Wu6mcsy4yD7TGPPVgATkdqglVJGVUhYk3CjimklS21z1GQTVizL/wDCU6KFdceeN3HW&#10;t9DHU6+d/DOmeFNOZ9LgnuGt1JDLk5NUU1fSJYY2f4eaSVJBAwMmqvidF/ta2YuvyxLXMLGfJ3Ir&#10;EKfXvSshts65tR8DmeTd8FrIHIBk39/pSE+A3Y7/AAbAuT2PSuQX7SZ2L6YuM/MuetPHzzXG3IAA&#10;wp7H607IV33OkbTfhy8jbZim485bGD7USaB8NMafG3xDmhlkzs7g/WuYltg9jPvkdWyMEHFSDyBY&#10;QoQxZAAjE9afICmdJ/whOgySoIPi9p/K8B1HJqu/gDV9k3l+LvD5wxwfMHNYoOoRwxlNTnGTwd1I&#10;0urmadT4l1VW4IIlbFJ0kx+1ZPP4J8VpFORdaU4H9yUc1jyeG/GESq48N3RAfBZOf0FaqXmuoQB4&#10;h1E/MMMZW5rYj1/xRDLKo1YAtGOWTI/Wh0kHtGcNPpHilJwT4c1jkcHYaoNHe297L9osr2KRkBXe&#10;uM16b/wlfiZLhA+paZLzyrwDkVh+JNUttSg0jPhu1RoUOWTAyTWU6dtTSMrnHk3Ju7c+bgt97vxX&#10;SaDatc/Fb4VRG2f954nt1x7buaxoljFnEfJzg8Cug8PXn2f40fCmYBT5fiWAso7AtXNK9jeCV9T9&#10;S73SdAX4eaIJ10pY4vCkLMryhQQi9hmvinxPqOoXnx2ttQtf7Nt7fTNWKaciRglgDyT65r6T+I2l&#10;ajq0/wCystvqGtrbzWUH2t7d2xsxnBx6itu++FKx+EJtSsf2f9Xksk0tH895W5Kjk7SR/KvNjOKb&#10;5mehNOaSR4RdSXN54bjnl1fYHsx9oYvt5xxisyW/tv8AhQHxD0KaVJkucCKbP3K0tYuLZ7bULM/A&#10;QzgSFVeO724YcDgelc9pWnzvrElvc+C7lGmbCxs3Ptg1s5xS06mcIS7bGxHY6Xpv7FzTW9vC95Bo&#10;lyBIg+Yb1x+QrxP4MeI5tG/a78KSy6gVt7jWmhnUnAIkPBP0NfSHhPSNfvvi/ceGZPD91CbnRrhQ&#10;8y5UZGFGO+a+aviH4G8Z+Ffi69vf+G7yGaPWHeORQdrruJUg9qqnUSa1M6kLrzP0p8b6Taa38EkI&#10;tleaGwMkR74Ir8+tcs73TfGGrN5N7FcW+qb4ivBUg9q+1Pgj4ni139nzwwJtTiN7ZaeLW7jJ5IAw&#10;rY964/4reE0nj1q6htIvNTcxCr1FdLWphB83yNzwV4psPFP7Gs1jc3du17BpnlTq33gyjg/jXz1p&#10;O7Sv2zdGZmdEXWfL3Htu4FcNoOp694Z+MFlfQ2Fy9nNeCO8tskBlJ6+xFdp48ubSfUIdWs5laOSa&#10;CbKHkHrjj0prToCdnqfe7W7a/wDsdeObBwj3NvYy7Gxz8vKV+f2q2pXUNcglsm3LJMkm7+Fk4r7R&#10;+CnifR5/hzC83iLTEa60SFHSSUDDqMHOfWvAfixpKL+0f47a0aIWl1eeYptyHAduo4Pc0uW909i4&#10;ONRW6nhenzXI8FsrRvIftDpCuOTXv/w/15YPgP4p0fUf7ajD28r25SBmBBHIJGcV0HwT8HeE7nxT&#10;rjeIPBt+wDRiBJFwuDnn8a+wr/w74A0zw/ax2Xw18LRJJp7KSLdCdpH97FZ25E76j5FdeR+ZWgWv&#10;h/Uv2svCFrcXFuNOn16ZJmfgHJwAc9K+g/G3hL4WaD4Jl/sfSXfVfLQwRR3W4Yc8kgHivnb4h2tv&#10;pv7T3x6trSRo0g8c2ksBQ42h2BIGOmK9r1s6ZZ+FHv31OSS5ufDlpukd9xPyDpnpVauwm0jx6S2S&#10;LVdRlkDmZsNIHbIBNYl5PNM00UcUm4DgRjNaKxeIdV8eW1tZwySNPehQoOAc9yewHWvtDwN8MvCe&#10;m/DnT3ns7C91J7QNPcPhgGI+6o7AUTqezWoRXM9D5h8Cv4Otoke4vPLvDkZnT/Gu48Vz28/wO8dR&#10;w6npkxOgzbAHHcc17xqPw38O3qT7/A1kM/deMbTXmupfCa2V9Qj/AOE38RwW7oQU3ZwPTIrknX59&#10;zojCx+U8oYXl2pUAreOCPfNSxACVjsBwRxmvsXxf8CNTW81WXRPEFjdBpSTHKxV0J/Qg14B4j+Hn&#10;xU0bT7y4vfhzqIt43+aWNtwA98V2U6ymkc06Li+6OWidJLO5A3rH5OWPoRXvf7P3h03nxhtNYksp&#10;DFYxyMAwyAx4X8e9eD2YkuLrTbSGGRZJLhUdAvIJ4H51+jnww8PW+hfs26OjxwidrATXLY6s44Gf&#10;atObl3IehP4xuRH4T1iMSriRsH2Ar5T8VXotvB/i24zy9rIiD1yMV7p48vJGl8tJefQH1r5S+I15&#10;KujwWrTLueVTtHpWSd36jlqjyS3R2vCSpALk59M1pxxEbCZQWBO01Ag/0WM7+qDIrSiWPyDuDZwN&#10;taCSCK2lOq2LfamhdTklT1r2z4aw6tqnxq+Hli1xO0Q1Ibto4IXk15PaQtLd2/7xVAjbdzX2v+yt&#10;4anuvjB4bvRo+8QW1wy5HUngU3BtNhex9zeC4PJ/ZwvoVuWwsLZU5BXr1FeN+PL2Ox+G/wAUZjK4&#10;LabIqjPUsMV9Eavp99pugu81kkc18GLRq3Cqp44FfIfxkvLZPDGjQPMALzXwv4DrXnTV3qdSaSuf&#10;n98ULrNv8LrYPyouJpMHqWIx/WvPYSDbRkLjKDrXTfE5o/8AhonxDDHKSlva28ajPA4BI/WuWixt&#10;XC8bBxXbTjaKOSesrlsttEbDbzwTWbch/t8Gy3fduBDA8fjV8lCqo6fLnPWhSC0rmzIXGMZraIrI&#10;YjXPnAhOBg7t3INfS/wd+MXi3wt4g0+1urzU9Q0qSVVlt5ZCSE7lCehHpXy7cI+0lbqRQDk80+Ka&#10;T7EGMeCpxnHWpqR5tyXC9raWP3N8J+JPh/4n8EaZfaV4r0yZJbYFlDDejHqrp1BFZ+u6Q4vJiNPX&#10;GTwRkYr8gPBfjPxhoHjLT77RvGGpW08c6mSEOTFOvoydK/TH4PfGXwT4r0rRtM1S706w1s2oWNJW&#10;AjuGHXaT0PtXDXw/s2pLVHVCu4tJnifxa+EVnqn9o6no3hy2tdSWMtKkYCpKfp718Ia1pGpaZ441&#10;i01Pw9qlpcJIVZJYyMe4z1B9q/cjUrD92XigDKc8rmvAfiR4B8J+IfDdzDfeHbRblYH+z3iIBJGx&#10;7E9SPrVQrnVyxqrzPybymJYzMCAPlb1zUQG1YgbrgbsDHWvTPH3gPxl4Z8Y3i3OhXM1n9obybiME&#10;oVPTJ7V5upjEBdgdwY7vxrqjLmVzinScWavhufRYPEE73cV3u8wCEq2Bk+texixtZNKhuFV8lA0Z&#10;z0r59cxG6t2UEfvxmvcrvUjZfCb4ZTHG17ZV2E/eGOaoyJnE5mtw6HKrj61nSwD7bJnbyRkV0kb2&#10;t34c02a3t4sGINwe/fNUbi2JI3FwV64pxY9zGn3KnVR8mAKoYkEKfuxubO41pTJGbhY97nmqt1lL&#10;VuRjHNWKxQkHMXyZ5qtdSssZLuoRRUjNMGQiPKeWTmjRbWTU/iX4bhaFTD9u+dCcZx60XsCKdhpe&#10;tapql3KlhcLBHAxiJ43Yrq/D11fWOtwWt1prwI1wVXdwOK+qNJ8JWEfgO2EelxJi0GVQdK4jxL4S&#10;iltLln09S0cZMZXrntWEqt030NacG0ZUNxqNvFY31rH/AKmQb8N98GvY/D+qafqXh6ERzxJOIfnQ&#10;9Qe9fOdjc6ratZ2U8LhUlZd7fxDtmugsLu8tPEiXdhJJuicNNGvQjvXO9Xc08z6g0d44JdO3wHiR&#10;gWPFXr24t21d9kaDew4z0ridG1az1bwvZvDfRCYKNyZwcjrxW9BZXcusW7/aHVUxv98VcdiOa7sb&#10;ESAXhfbyF55qC5hD3EjEEAj5jU7LMLuYAnapWn3U0EGga5PcTxJCloWYnpwKdwRl3t7ZWXgzUbh7&#10;6NBHZMQmeSccfnXgl5d6/Jpmsam2ktK9xp14EGM+WmD+XFJ4q8R2c+hT7/t7QzzyrZbVOHK96s6T&#10;cXsH7KWqXFxbxrK9tcLDv/ukYzz2rOSjJao0TPkizQFiUDEnWp8nHcmn6xDIirtyrNH3p73D/wBt&#10;a2sFpBHGuquyEfxsTyfpTNSluHjszIu9sAAjiuyPwo5Xua3w/A/4W54diZ2LszkZ9q948TJG3hNf&#10;3CjERyfpXhfgEBP2ivBDOAETzN4z6jivcvEb74tSWJGEZU7azmaUztPBt5t+DWiStGGjRGQ8/dI4&#10;r3TwaIJtJuDcxwmB4/kLjpmvmTwszt8M0tBnY1+Cw79a+kvDbxjTBCSVU2qAH6Co3Y2+p0b+GvAV&#10;zeamLvwnpsvB2YIXGa1tCt4NN1DR7S3VPJikfylfnaD2HpUMEJMyf6TIPfNS+XKniGwcyufm6mpl&#10;2NL3NG8uT/wmq7kOSSSAO1V9RktQgaHcGaI5B9asXBhXVhM6pwB1rN1PYTayBcRnrU2Fc53T1kk8&#10;SXglVwTIcc1amiKajrG6VstjvUVo3/FfoiuuNmW710OpQWcsVlKrNnkMAfSkBzWor4tT4fTSWOnx&#10;Slc5Xvg+lV/C9trqPaXl4ZVZ2P7s8YrvNPKJ4fKF/lPaknAMdqqkEA9FFAyL5PttySg+ZevaoYoo&#10;xfMcKcyetaIhH2R/3RJ28+1Y7xz/ANsW3+mSKBL83HGKLgd0gkbQIeV4tzXz58SvD9h/Y9nqkGkR&#10;ozzutwqrja3Y/jXuV1qekQeHtFignNzcldrRpzyfU1UnsUvPCOt2moRRIs+mv5Y/ukjipewJ2PjH&#10;R59OtU19WvX84P8AKfrXR2LQuFuGuGZlnBPFYes+H9f0z4la4txoUrwf2iRHKOhXPFXtOknt/GFm&#10;JdMC204AXnIJrK4S0enU9V/0e70WzaOfLpGuAK6zSZY106zjMTGfYeO4I6Vz2lW0Ud7ZMLdo43mT&#10;J7YJrQ8QSmw+JumNANw8qMnHQg1sraDPQbS4vhbW/ny87iB7DtXJ+L/EutadrnguO3gwrzFXz/y0&#10;DccfSteO5Sex0mRJHVn25GOtcT8QGt5fiN8BbXapkF5ub1wDVOKeorHrWgz3EOm6RM8beaYg7jGf&#10;vc12MjW87WrPEAz4NclpUgAhLwx4exjAyPQVsuSZ4Dv6Hr0ocexKlYpay0f9q2aLGAVTjFfLd7J9&#10;r/a910qNyw3QhU+6nmvpTUbhYtS1KWZGCxaFcMWPsvFfMPgspJ8Q7q7lmLF/EN5MxPf5iRTp7lWP&#10;LvjzcIfiB4QthIMw6SSVB7mvYPhDpq237OXw83xbTciW4mGOcds185ePpptZ/bF1G3iViZPF0MCA&#10;f3QwB/SvsKLyLD4b6fDFHF+68MRxAAdMLitUYvU8A+Jl+reLNZkNwQgjlUfReld9+yzYbE+JepMW&#10;wyyhSRxzmvBPiFdPJqwiBJM2qlBj3NfaPwV0pNO/Zz8NxNAFMunLJIx4JLCs6kLplQ3PWdNlE0V9&#10;G/8ADqDED2zW7eR6cI7Epco26HkehrkoVkSbxSEkwXB2kUunSXKabGLh3ZmnbGTnHNc9NaGhcRUX&#10;V2OcgyVY1aNZdHii8xwhQHAquSDrlmATtJzirVwx+12ykcLFVgc8gxbzRbCBsAGanteJIwTwCd3N&#10;K206iD5fHmDvTr9rWJbd4UYySMuUJpgXgUUzHcct0q1b3YtrKUs23ep61Wi8mWCwwwDBVJWtKe1g&#10;ls3QoD8gpIpbEVrHbT6XfXP2aPLyHBpl5dSQaFcrGPmKcYrSjhih8KwxDovTmsmVVe4UNBkU7gM8&#10;OpcSXTTvbvvebkmu1vVLWEwbbkQHpWfZqI/D7MsIAWI8VFb3PmWN/l2OScZ7VDBIj0dCPtb+Sud5&#10;5NXoruxOuyR7RwSCxHSq1s4SObkDk1lSgDUpHGAd+TjvSKLd15X9rTBXJBfrVaVGCQEsPvdqVipj&#10;Uhecir5UPYRnsEpgOjiRrEusQ4SoWEYiUEEZftWjpsbtYa4PMUiNeaoPgzSr5g4k5qWMs2keZp9y&#10;cAjFM1eELZoyzNt2/lVuPYunnDDOOaq3xdvDWoDhmOMUCuVdNK/2ZdjkkjqaoyRf8Tp3CkZbrVmz&#10;+XTE+Vs55FSEqbpuG2554pXGVo5VjvUR3J5yBmp7xRPC5WbAMfA+lZ0sTP4giIzhT+dXQQs+0sww&#10;tMBLYP8A2LcxbXyIzjNS6JDGuh+MDLtMryDyiT0AqSGW1NpMGZVYNgepqwkaqrk7ssvY0AZWtAt8&#10;NNXXjdvH6VS8MxyPZfKPuxDIrRv0dtCu1Usefu1d8Ow29tp0xkuVV3U8U1sK1ywVBdgeMK2awIfL&#10;bXrtMN8snFbUs9r/AGjeEzkg5xgVi229df1SQD70ny57Uhle4ilPiexxKy5fiuinkuY9HiX7MWCx&#10;gKfXNRxRxG9DOhLE+lX5jGNPuQUUqEBye1IDg79nW6ZnmwTy3NdBpxmk8PaWPLcLg1y+qwzS6pdy&#10;Ldo0X2hOM4rvbRrOPwPYjfHvFsvT6VI0UGjjE2CON3rWdetYC/sAFIG7itEuCJflOM9azbyAPpsz&#10;+Uchxto6gWCxCxsqr9zirdsDJGAxy2aoRKv9kxlpWGI+9T2Mv+lQskzH5sdKAJriPF7KCvC8iqEr&#10;yEYEbH61q3Szfapm2NggVmSkrBKdw3BOKQyoCxEmQAQelXbCeKLU7bdbk7z1Pas2I7o2O7c5k5FT&#10;ATLqKZUEYFJDN67fNxKwueqjGO1YszX4W5Pn4G3jmrshQ20O1CCRyKzpC53AyHHY5p7CK8bTM0Sq&#10;5J8z5s10gEg0F1I6IKx4RECCqD8K0BM32K53Rt92kmNIrx5M7As3Wsy6ik/tO88sY3AAnFXIJGea&#10;UmEqA/StF44/sqsB822gB2iqEswGwdrcNVnVxbnTrgtHkOmOfWq1gXEl5hfumquvTudEjAkUnzBj&#10;HU00Ig0eEg6sDk7CCKsXERl1CFucLJ0qzoqSnSXZh1iGeafKkiaiwAJy3p1ouIuQNKFTEhxsA4FO&#10;mMZeM7BnntVRXJIGwDBqwNxZSUGBUlDo9u9/lyMUyUBtPvWBxt9aswqGmb0BGRUOoLEILjYzcgbg&#10;KAMeNpNwBx16g1PBIE1DpkA9TVdRiJ2GM7TiqiuVll3HknpTBHWPIjWIb1XisUmUXEgJHJ4zWpp6&#10;7rW1D52qCTms3UngOpOsbZKnii4JE0CoZlyVqaRlVHGOCeKgtlYQoxHQc1ZutgsYnKnlT+lAEaGE&#10;zAbSafmP7QwEOKzrGRnv3ZY+C+PpWncqUljfIwRQBRuYwf4D1rMeNDcQHAwG5rVdw0Bx3FM8lBb2&#10;x3ck/MKYiSct/wAIjCEixxyPSlsYI202Z/MTcAPrSyJM1g4WVQPL/Kq+lx3AuL8m8LBX/CgB168I&#10;sUXzSG53e1U7S3Qq0r3LELnAJq1fws95ckYBUjpVdiy6JcqZPmwBxQgOisGby4WUrgA4xVe8cNOc&#10;gffPFQab5g0A4vMDHPvUFwT55xLk4o2YrEDs32qHDN0p4yZpMpwMc1lSTEanbKHGN/OK3Si/2NCY&#10;5g52/OMUiijJIn9p2xKk/MBTb4N/aFmAoAKDNOk2p5RKjG8Z4ptzNbvPZgEA4HWpYIoFo01izjaf&#10;lnBIrqFFs0KEct5Y79K4a+8z/hK7EqGyGXbiuyt4p10u3cRP88XJp9QWpBcf8fKrtBwaJXjGlXEb&#10;QDBQc1UuvPSS7O85IqO1ZpLOcPC5Jbg0mBl3H2aJSTdLkqeKh0e5f+3Xz5rDzOfb0q3c2e7VTvjJ&#10;VRn61a0yK3GqzeXp+ASBn6UwOjRiZPunkVZV8My7jgilQRC7Xci7fL6VTneP7cu0kZPFXElmhu/c&#10;IA4296hZQYjj+9UC+YQ2F6DtWhaJI80n7oE56etMCuofzgCD93sKtwqdkhPPpzVi6CRW5Atl3cZ9&#10;qrKw8nPmR5wOM0kBS1EzssCByqiqyuRZqMseMVanYPM2R9MUyNI9zkuvHY0wQ6IOLabc27d0FU7l&#10;iLG4Vo+i/KBViSZB8qAEjrVfEz3G4wZG2kBQsmLx3BB5DcZq7k5bdCcfWlWCJXaRVwWbkUOkxX7z&#10;HL0kA5FdluW8psAdaW2O64f5h34rUtoJBpF0GfP7qslYiLudvtBA8zkUDN63eGO1kYyKAImyao6Z&#10;f2reLLsf2fvBDYbHSq96xTQbob8L5fUGpNGtxH4dFxt3M7Z5HIFDA5zV44m8baiwlUYlzg8DrVZY&#10;Hk1S1RV3DI5FbOq26vqTyeS4WROvTBFR6emya2VVViM85piuV7tbiKa2YzyELgHvXSae9tNpTDzE&#10;ysXIJrNvzELNw5AXsPWsG2klXWiUuJhHvGcd6QHbxM8bS7QCS56dqr3D4lG47tzjjHSp7OeDcym3&#10;DEoKzbx521dUS2UETrj2pgdJGkA0a0YrjK5xVWZcvAdp2471dfy/sWmxhDuWIbqry53AbwcL2qeo&#10;zFumK3SbR6Vcjnc6eymEElKilXew+QjDc0uyUjEcTE+X6VQkS2eftUzbAPnGc1rXEzLLaMsRyFwc&#10;VhWzsrSKSAxfDKKvSSxpbylpWB3LgUAYXieSZLTw+u5fMuCxbjO0Uzw7Y26NeSC0YvIvzNUGtbpN&#10;U0uRiXGAAfQV01rJHD4fiWOAb/LGcim9EGtxkyurSgqQeeaZHA50uSUXY3DOQaUvI8wye1J50Srd&#10;obsKdhGKkZnGSQzkfaicE5q3ApOz58lmrNZSGYrIGBkya1bLYNQtMsx3H8qdhGtJsWxtfmGQvIzU&#10;G0mGFgRyecipLxVMs2BgACo0J8iMHgDsKBk4YGADcfu1RmYBs7v4+nrVog+QxBULjnFc7e3EqTwh&#10;rVmBfhhQB0OEaC3bcD8vSq8pX7QMwn5TWfp8lxLqMzs5EeAFGK1Z8eRK2xQ2OmKLAVZVLOhEa/d6&#10;01flZ8k9OtPQsbNyYSPm4FMIxI27jGKALceAszB3+4c1mM6s4IRwolPNaKun2B8Dgr+dUMxhXHyD&#10;k0AaVuUMLfOeY6z7lVDw75sAsQDVi0YKZtxGB3qO6xJjap2huBQA6O3sk0cHIZietXII2+zwlvXg&#10;1RcyLpUJBzggbavwF/JhJwfl5GaBMu+Vvt7gYXPl8ZqlB5qxTxlTyxwc1O7Sb/lJAx2NQBs3E2ey&#10;8GhO4rWKrFxqKAMCM8iribd6E91qGOH/AEp2N1yW6VLIMRS8qT2NMGM5z0p38PWmjGetAJ3txXYc&#10;5IMEjmngDeTkjmmY4PFSrgbsjtQMTnmpU+4ct3qMEZAxUgPC8YpNgiTg4BPegY3de9NXPzdacB/s&#10;0xkoxvX5elSD7h+bvUIxtH1qYHgktigksr/Bx24qcffPFVVxhCTjBqyCML8p5PBqo7CJjnb1qM/W&#10;nMRhcsKj6D+VAxSOetKpImXA7GkzyaYCA4JzjHWgDUth86nnO+upss7QcdBXK2hyYuO/Wuqs937j&#10;gdOgpgbEeTJbYPFXv4en0qrEhUfMByKsjt70IiQvYnPNMbGDwOKmHTrVeTHlyZ9qZKMi9ILEhegr&#10;AOftkhx2NbN4cJKQpJxWQMfaAdh6VDWhZmeLQX/Zf+KIK9dAl6/SvzPty32WQALldUnHP1r9OfEi&#10;7v2f/iYhx/yLc5/8dr8xbfOdXG7H/E9uB/49XItGzpposLv2Sfu+T3FISQhwDmnqG3sOKGJCHgfW&#10;kWVz5pjAMi9euKFDgN8uc9qVvuDmpI92VoAljVvLUsOpqc7eOO1CD5QNv/1qeQMA8VcQZEc7h8v4&#10;00jg81LjlsnoKjPMDEYyDTJImJwRtNQMOVIHapcthx5Yph6rxQAsZO773I71ejP7tcYPPJqiq8jB&#10;5q9HnyCNpHzCmJmhbNJ9pjIiyO9dFab96/e69MVg24Cs+N3biunswCbIbkzgmqiwsX0xxlWzVxSP&#10;k4PT86rKDuBK9TVtQNqnHJFIRYTIVflPX8qup0QeUaqRehar8ffmoluMtKPmiOO3NTYO0fMaiXJg&#10;bB+tSrnC0XGiQZ9jT+hfHoKQcE/IKB90Zx1pgPH3n+b0qZfujFNTyzJnefu0/jjkUCH8Bx81SDyc&#10;Eh2B+lRgrg8dqAWwcw8UDFwN4JHelOMcCm4yg+XvThwfu/rSAjUL5p4IyKeSNjjHWlwMnkUnOOBQ&#10;AnOTQP8AW9MjFPIORl6jGNtAC/N13DrxxTTnJBNOyfJXDchuKYx+cc/WgAGNxGDx1pcffy4xSdxT&#10;SW8xecc0AOHJHzcUE7Sxz2p2Mjg0YBh5QZoAQFTApB6imHqQDTSsnnH5WwW61MQApyDnHrQA0KNu&#10;A5NMb/XH120qtjzBjHHBpeSxPP8AjQAwE7TmLGDTxt8sEsetG35XJ6Yox+5g6ZoAVhHmMhm5XpTf&#10;l3j0px6AYpBjePlFADTyW/c8YoAOwipMDY3PNRnqKAGEfvAdtLzl8rx9ad25xSY4PFACD7qcdzSk&#10;LuJxmlGApBPJo7DNACfLv6jpxUbZ2jBqfjzcYAGKiPG707UAIMgk8ZxRzk/N3pPmwMipQEMP3eQe&#10;KYDPmyPlJpPlDNxTicNweMU35uMsOvFIBNzeaPk6U0s5MmSo5pzZI6DrTDjYCS2M0AHAfgfjmhgp&#10;OQuKcNu0YHUcU7A8vpQBGFATHvSrt3EFulHHHFGF2njHpQAn8bjtnrTSg89DleB3FPXOTk9qc5j4&#10;4P1oAYo55OaD1POBTxg4YDPPNIw/eFsHkdKAGk4OAq9OtIoBdznvQQDD91sURgBf9bkHtQA9RiVc&#10;AVJgGNiT/FUeTu+5yDxTuf4sZpoBcfvRjHTvSZ4fnvS45bnoKb3FIA5yeOlGMueM1IoXIy3NITGC&#10;+FbNAERHL9P8KZ8u0kZqTH3ifWmnHln5RjNADcHcuQPzoIi3tiUmghdqZznPFB2gN8npQA1unC1B&#10;JtyDt5qc8Mwz2FMOSp+WgBin5sBKc5GyTJHTioxuHsaGEhiyUHI60APTy/LH7zBp4x5h5IOKrRD/&#10;AE3DS8AVaAJZuAOaAE+bLcdKABt+9mnd+lHHPABoAry58xcD+HnimREYlby1JzUkmfLfjmo1yEUY&#10;6mgCX+M/LTSRzT8cL81Mx8xO2gBpxuXB6mo/+W0nHapTs2fyphHyEkUAM+bd9w8UhGUI55p/dM4p&#10;xB3IQP1oArkYYDBppHymrBxvOTTSOO+KYFfB3fdpxGcc9KcQaOx+U5zQBEVPmKAwpSAEkBxn1qb9&#10;35fU5xUYHB45PWiwEGMSHg4Hemv904OealIGSCDTPlyvvSAhON6/N1FGFIl+TB4xUpC5PAqMjk0A&#10;MwM9qiIbb16VPg7hkimHbjvz0ouBXcAopC/hUZXg/uiKvBf3TZUHmopP9SOO/FMCmVx2qJlGGw31&#10;qyME8gZNDKPLHyAUAZxDbyccU0g7jxirjAYfnioSPu4UY9c0gKxA6YbPbFQsrbR8y1cYZzx0qMhd&#10;rHHb1pgVSPlNNI5H7w4+lS9X5GBSYODQBXP+sOUpkiqR1OMVMQwcZpjfc5FICtsw+Qx6UhBAfjmp&#10;jnd0JwKb826gViAleBg1BJ91uelWmUeXyBn2qMoCEzmlYLFFRm7jwOB14r074OQB/wBsrwSwAxHb&#10;zn9DXnAVRd3ABP8AqjXsHwFt2f8AaGsJSOUguCT6VrSdrisfX14R5kS9wzZ/Ospujj3q/ecapKQO&#10;TI/86zmLb/u96pu5k9xvcc1IuRKTjtUfdakXPGTSAmBPmD5e9S9jUagblqYfd6UwIieRinLmnkDJ&#10;GBTlGAvFNCI2zuHFO/5ZZqQDg5HOaUAY6UwBdu0cU7jnBppK5xtPShdxjY7MAGgAOd5NGTx8ppRk&#10;/wANOAOetArBjKgEd6BkbvlFLx5hz6U4A55WgBw7fLS/3uaUDDLnrzSjOwnHegBRncvFSL6kd6aO&#10;/wAtPwAvNADjktn2pQCaBncvHephjfksBxxTEIuMKC3XpT+OeKjODM+CODUg+tACDf50fOKkPTHm&#10;A0gxvHTNObBeM7elMYijOOalAYDquBUfPzYQfhUy42HigBQF8wnk1NGMyA4A5qvj5l+bmrUOMjjo&#10;KEJ6Hy9+0xcsnh/4GwB/9Zf3jMPooAr5P8NoQ0II5+0t296+jf2o7gDxH8DY8j5BOT/wKvBfDkYM&#10;0RwcAr+ZqZttM6E/3SR7ToiqungFesXSt1t3koM96zdNjUQDLLlbdepx1rQ/iY7h97isoaGURvG8&#10;/NTh9880n8RGKXnI5qhky7doO4ZxTvlwnzVAFG5PrU/r8tMY7PyL3p2R+9wuMimjBcHzcDFLk4Hp&#10;nrQA4fcIp2Dlee9NGzd0OTS8EDLCkA4bC75BFPGzDehNM4B6UvHyfJ696AB8b0xHnn1p4AG/A60n&#10;UGkJ+daAH/5FKC2Gx7UADLZ9KAH+bp9aAHD/AHqDgFqaQflyBTv+A4oEOXdkjFIR8zetGDhuacwy&#10;EKkYx1oGR8+YvFSjdtfsMVGM5OXzQWPmsDkDsaSAfwf4aXueTTcgZp4Pyn5aYAc4OATTeNi/Mc/S&#10;pTt2cOOe1REnenyii4C8ZFOBG18Nxmo/m3SZiFAHA44oAsBs5OxTg1ajbayHB5xVBAQrc855qwjc&#10;rn160AXNRjD+CfEDpGrTxxB4h7Dr+lfJnxSfw14k+EnxB0oWMKTRDNvJJgN5qjnA69a+vIHjE8G7&#10;BDIQRXlnjf4caXqmoXF/pfiFtPvMFnCKNkh9SBUSV9Sos/I240jX7HU9TtrnwhOpt7p8O3p6j1zV&#10;W3t7i51i3RDOzzXioF2YwTxxX6D6l8K/Glxeol94b0e8Akx56Pt49+ldL4e+Fnw6sb6xubzRLZ7i&#10;FgwSPorfX1ohU964+VFT4YeFbTT/AIC+CrSW1jLiwRyxHRiMnmvV4glvdW6qEG3AwO9TM9jHZWcU&#10;WmrDEiYRR1AFUJCjOCJJCTJ1PWk7t3uOTR1d7bXGofBP4ladFcSxtd6OQjA8hgOn418RWnhXxf8A&#10;8L+tLS50bX4GTV28xhEwUAHhg3vX2/o0s0cIH2lTle9a7z75ZC9nYbl4VhEM/nWkJNbGa1OX8Laf&#10;LaeFYll1CaVltANzcE1tAFbiQ843+tWGZtrLgAZ6Cq5zkcfU0lfqBNkc8D86bTP4etOUjB+tMBwx&#10;gAnqaQgZPy/rRxnpSg/eGz8c0AM+fI6cU0n92fpT2ACnuTUDFvMH7tenrQIiLEzKuz73FfQfgfSh&#10;Y/Du0kkh/wBIukEj5HKqfuj8q8l8HaW9/wDEa1DwN5EEollOOODwPxr2vxNqltpvgm7maSMMYCsS&#10;5x0qZ3Wgpa6dzxz4z60y2ui2EF024zfMqnkk15loemW9vBHczyK88kQIXH3aoTXF3rHxs1G5luHe&#10;OK5PJ6Z9q7I4BhUW+AEAJJqrWRVrCsdzo3NRn77VKdu4cCoiPmPNADD97pzTe3Wn8Fh6gVE2d547&#10;0mgGH/lp81REqARuOTipCeQCTk01gSP9Wox3pgRkHeBt7UbVzwOQeKeQdo+WmfxA7iOaBAwHJ2jN&#10;NOfMT5cACpD1OMmkHU0ANHMbnyz1p2DhcSfpTuc4C04gkDBA4oGIv3hyOnWnf89Oe4xTc4xkml/D&#10;igA/iPyU1h8n3uM0/uMimn+LI6igBhxzx1qJhw3y4qU4DdaiOMnigCFv92oG+tWSKhYYYcUgI15f&#10;pWxZDiRgejCspfvn5a3bFf3EmTzkU7oVrI9E0NQng7xTNsAzCK/G/wDatvo7r9ujXlW4LCCHaee/&#10;Ffsix8n4E6lKVxusZX/75Ga/CD4vagb/APar+J9z5zNnxfcoD7K2KuirNhpys8zA/eIVDYEi13do&#10;0T6SuSpMcAwTXGqG3qMALgYzWssqJYEbzjycEDvXXF2OSWrNdZLdru4Vp14HQVZtknOuaW6PhVvV&#10;yfxrlrUbbgSee5Mk3PPSuptJZBfQRfZiN06HI+tbxfMYyVjY8U7v+Eh0wDODZrn8q5lZJI41AjY8&#10;8gV1PinCy+HWZ8EQqBnvXNNkXcgzGQUBPtVCJDI7PB/o23jkZ61EQSCFIBzkYpVkj+1jg/dOKjDx&#10;iSYeUdxbg5pIdi0kV9LYuwj5RTk5qCWC4bQLtltZNyOMv6VLBePHJcwv5m1hwR/jWut1CdCaIsgU&#10;9QB1quYmxhxrcnRwvlOXBXOPSp3jkSKJmRgu0Z4qa3ONbgUHCl+Petu9ikbSrlfs0bOsQ79M09RH&#10;KsqtfI4lZQemTgVtLFbt4fuHZkzHGeTWbFBLNLHbMArBiVYGotQeeLRriESnKIQCD1ouOxlh7aS9&#10;nwQcuRj6U0rGscgVXIDcmqemW13Lqsix5yBk49K3L5Y4tDgQISxfAY9a5ql2zeCSWhjDcbohSevS&#10;tCwSNPFHhpxG2Tfrgn1zVeBD5oJbjAyRXQWkdsdV0i5+0IyW1yr+Sxx5mOoz71g7m0T9GdEv/GUP&#10;7MXwBuYfDt44l0hQbgwlym1TivetA8afE64+D1lYT+CbyWOTRp4jcmzdQVII6YxxXxPpP7TOk6b8&#10;IPDujx/sd6HKbayVFaW5BXI4zjB60Xv7VPxIPht7ew/Zx+H9pmPCO/O0fTAryauGqSltoeth6lLl&#10;1aTXc9xtfhf4ounvLjS/CmtXEz6jNI7SxOqKS3Tniud1Hwn8QdI+I2jXOp/DLwnK1lcpIbV9RRPM&#10;APcnGMfSvnSf9pv9qA2t7b2/xL0S0V84+zWgBT6HFfPnizxn8U9c8W6pfaz8YPG9zPNJl2a8cBvw&#10;BxURwVWT952tsc8sRq7bH3n8RPGF7b3Gh61ofhbwVp+s2SRgrHeI4UenHWvCtb+LVpr3iG4h8Y+C&#10;rWSUW4QXcS7iDXyb9oviXLaxqzAnndOxqRnRlcLa5k4/eM2c/nXXHCWerM/ardbn078OfGfhHQv2&#10;nNOk03xHdnTLu+WK7ikQgAMflb8K+/r+K1v/AAolzE9pNDcaUHVkYEYI4r8eNNEQ8aeDRJdIgn1W&#10;NJXA+6M4zX7cfCzw94Si/Zv+GMcfiKW5jTw5C5JkJEhYZ69K6k1TMG3e58M+LvC+st4l1mOH4bat&#10;MkkzY2R5HP41n6F8Lvjpd6PbRQfDu8jsnm+U3rhAAfrz+lfp/cv4BsNHuJZ9A8PQlYztON7cd8da&#10;8E8ZfFfwhp9nffYNB1a/dWI2geWAfTB5/SpjN3tbccpxtc8+8GfBmLTrG0fVfijqZYkM9vaSMEU9&#10;wDivU59P+E+kaHqDm10OLyrbdJNeybiMd/nJ/Svi/wAa/Gz4zz+LUjtdI07SrJ2+VFiLyMP941Jo&#10;Ou2HiHw5c2useL72W7kRmBLlC2PbitHTmtWzNTTkrI9ib4t/Dmw+Iutq2v2klqlwBHNHAPm9enpT&#10;PEn7QXgmXRIbLSfDWt6jK64V3ARIz9ep/KvkrX9K0eLxh4kiismkiEhClhgjHWuIubK0tdZ8BXCQ&#10;+Ws9y4PTBwamLvuXOCSumd/4j1C/1L4oeI9QvNLEf2q7SRwD1x0zXUXNzrWr+GtBtbCS5uJorRU8&#10;sZOMDC1wsvRd96GR7Ybe+2ur+HFn4sku/jQ2keO0tZraCNonaLcCx6D6GplJpadCe2h7L4H0q4sP&#10;B9jFe+H7uDVRuaZthwB2w/0r0GHWviDZsXsvFkpj38o53A4+teAweJv2jLbWLS313whHcW/9pbWa&#10;3tSxZM/eDjNexpcRSWWlSxpcJHJbKQHBBJPXIrCpK71OimtD0jTviL4sjW2Fz4fspVAG9V4J9a7K&#10;Dxp4QvYLffCIZSOY5yQM+mcEV4WIrczFhCSSea0JLKyfwp4iElqv/IDm4Xg7tvHI96nlRbTParj7&#10;HLLHLDYaemR9+GbcDn1A6V4N8Z7xbL4NXyGWNmuYHRdy5zkehr4KtvHXxZ0D4tePRp/xT8TxAeK5&#10;/Mt7iVpImAbgFW7Y9MV2mpfErxh4q1b4XaZceCbISjVY0ItsnzmPfBxj8zWyoW1RjKvZM6b4UeDY&#10;7n4kaZqFzZIqw3pmYsOCeo4r651a5gh8ANGJcJtAx3OKyfCWiNZ+C7FDZFWNijyN/dyORXB/EjWW&#10;hhlt4rpdqRFeOparciFy7nnPiTVoDreqMZYztjc8n0r5K1q+u9Q8carPJOxH2tggPRVB4r3qXS9U&#10;1HQNRlaa4RJGYZzgvXmGr+D/ABJbR3jwaUZYS3JRslf6/pRSd22wexyFvgrbbckA9cVqAct+9GQO&#10;PesXOoW18sUunyqVJ4YVoRTRtLYADLbjtrfclHTaRbyyahYKSy+ZLjg84r9ef2O9Ft4fhJrF8+nI&#10;ekcDFeMDkmvyk8J29zceO/CqLZsWkv1jQD1Y4r9zfh5pkPhv9gzRAlhHHLH4HU46EyOo/qf0o5nF&#10;WbJdmzm/iDrS3Xxla3tr1ZI7eHysg8bh979a+BvjxqSN8WvB9ruUR2GjSzTY7MTxX1nMzpc3Uzxn&#10;zHeaVmP5mvzd+M2vNN4o+Ll2twv+leIJLaHH91ODXE9Wb35YnzjrF1Ld/EbxTdNKWMmruSfbOB+l&#10;MRlzgJj5fWqtv9l+ztlXMhYmpyEAJANdkVYwbuTsVMaDaenX0pA0v2QqZSVB4pFIMSDzOT14ox2x&#10;VEi/KUznoKiY/uHBgz83GKU8H7/fml/unA5FAXKrBvtAKOVOO3etSxvZINQtZ4dXvredLlXjmiYq&#10;yuvQgjkc1SIPmL8vbtTAqsj7oQcg49qTVx31P0R+CXx7lM3hXRfF8uGKRwRavj5JB0USD196+5Z7&#10;fRb3w/bXVrNZTRy2odHhbcpB6EEetfgfa3l1Fbxo0QaPzuGPVT7V9RfCP41+O/DGpaJaXlzf6poi&#10;zIrwSMS6IepQnpgdqynRVtDSFXlPvnxR4Z0u+8Mava3nhe1mhkgZSsqZ257gmvzl+LPws17Qtc1e&#10;/wBM0i9udMa4ZpIlUloQf6V+rnhLxJ4A8VfDbRb/AErxXps0U9kDlSN6MRyjr1BHTpWV4i8PRtaX&#10;SSaZaPC8bKVkXcuD1BB7GuSM3FnYnGa1Pwpljf8AenydpWTlD1Fel66DL+y98J2eRPMQMMk9AOlf&#10;Rvxq+DxSfU9W8O6EwAcyXNkn8J6kp6j2r5o1Bbl/hcbebSZont+CGONpX261206kWrnNVoOD7ruY&#10;/hrXb+x1GOF42kgeQAqT936V7bbyWF14fEsE0TExcjuM+tfNUa8SZuCGEgAGOtdBpepaxpviKOaO&#10;6nkt2dfOh3ZVh/QirTvoY7HrckSo8wNkQ4c81k3ULPGV+zl8t3OK6O0udM1DQIrm2vYTmIb0z8wP&#10;oRU2k6XqOoeP7S0jt5Fja+TzHUfdjz836UN2KirnF/Yr5rqBYtJdVJABBBBrL1TTPFOnatbX9pLe&#10;xuhVyig4NfppYfDz4ZS/ArRZNL8FW8jR6WFEhly/mAfMW56k189eLNBe3nu7afQWKKzDDJzis1Uu&#10;7Fumir8IviNYahp2m2V7qFvBqEUQQxyH5ZwOvXvX0Lf6Na6joN3NYqNwtyWjA6HvX5u+KNH1LSfG&#10;SalpzXaKl6GYx9R78V9P/CH4n6gE8OW2pKFZ4lSOdj8kwx0J7NV8kXFpGS5osj8VeH2WTUibfbIJ&#10;CG45zXmSNqdnqoilJEcj4L9civvHVdI8Oa/4Ne7sJ7UXP2ckqD94+hFfMPifw9dwalrNvc6VKjJP&#10;wSOn0rJ07dToUlJK2pwllPqllrkV3Y3M5UMGkVD+uBX0j4L8RaRqPg7c3krcLGRKd3PHtXzHd/bb&#10;W7slSVvnXDEjIIqKw1LUdM8T2Fza28oMjESLu+VgevFZ77CaVz7BhvbObVmiht3YmbBYiuB+JGqa&#10;QmlwaSdaJeVka5WM5KxjqCR0zVKy8SaRH8L7OaLWpTqdxZuILdYScsfUj0NeI6sPFJ8VacLnRbpb&#10;q91JjLNIS2QT29KlzEz0S/02/wBQ8LfDe9sfh7pMOkWVm/kCSRQcqPnJz61raDYzax4e1NpNCZdN&#10;tvDl6sfPyu6qen41yDvq95ceBPDNtqt35YYGVo2I2qfvdK+l9OsLHT/g9HaQ2sapH4NuR9TsOSfr&#10;WM6juXCPMflk8co8aaxF5TeXF4huVBz/AHWIFW7wblt/l+6vFJ5gb4q+O0ZRtXxVdkAf75pL0Tm9&#10;gMWwKEbdz1r0qd3FHPUVnoa/g37Q/wAYNI2q7EPyfXFfQV+CdNAZBkQdPSvBvh0zH4taKojJd5ZA&#10;ARycV75qS4FyAx3befapmtbFU0Hg1QPEd1G8+1dzN9K+gPD0hkW1xKSRJgYHvXzv4aYjxRfqXOWH&#10;WvbPCN5HB42sxKWMfm88ZrOTS3HI9xt4rhIlMtm2Ngwc9abPLD/adkC3O8AVaa/tZdMmCbXOwAHp&#10;WKQ51SAsDkSA1Mmnqi0bd1bhrNUJfLRgg1lXCONJjg2ggCugnLHSbRh1EQAJrAnlQybQPm/nUsEZ&#10;NvbpHNJsVtzv8zE84rq7NbRo9jA48o/gaxE3hOVXJbjmtnTzbJBdeczbgnGKm4wRIlumQZIMhx6V&#10;rWUVlJNfAToWRDk+lZM6N9ikYTGItG+0n36VyS6pcadpdxbI8t1fXF0REqc9fXFAI9G+26Jb2eoG&#10;Z4xhGGWXGa4SW41q9125FnaiO2MpHmNwce1JbaXrsl5YzaxrCtJKdy2yDCoO2a6W8tvI8PWbImPn&#10;GNvHH4UxlzTtItbTQ7a4jiWSZnBkZjk5qzeSA3kLeYQcLmrOmuz+DNQYu3EIIyazN0TKC6EkuaEJ&#10;7HA/E2N/+FQ3l0tjuVQBIQuce9fLE91rJ0/90fMjglDADqPpX3KY7Cfw74xtby2iktJbAqysPu56&#10;V8geJ9IGk+Ob2S31SX7Gb2QOjL0U9KzlFLU0i7npfgzWG1L4c7ZGjMkEY3djxWpNcW9xeO80ZIAI&#10;Un/ZryPwXqGkWnjfVM6uq29yCEHbJr1u7toI/DdlOJBslkJRxyMGmpdDNxsdb4bubWTRb9Mp5iD5&#10;M+1eaXJv7/8AbX8J25uWLRLK2T0AXtXSWrXcVrpkkEUjKJV37e4re0/SbT/hbN7rBto45JbJFRd3&#10;IPf86fkCZ2tu0i2emK6ASJIVPPYVupLCbq2QhgCvUetcxeNIs0bMV+8MnNaVg6f2ppYaTAYEjNW1&#10;exJnfECRY/g9rkwc4/sqRGb6jFeAeG7dLX4W6rfy4VU0i4fcfoSK9m+NN3Db/s26HEsiJJfa7HDE&#10;vcjPNeB+Mr0Wf7MX2Jbx1ebSo1Az0BA3UU2ypbHjfw7tpNR/bLe+8slINVmmORxknivp3xfOIPDN&#10;0qyYzbkA5/OvJvgbpwMnjK+MOPMudqMfRetdZ8SLthpNhEq4O+QnnpitpbmR88XUb6j+0V8M7FAz&#10;E+Ioy34tX6U2VpFZ/DzwFb8qH0eMcf7Ir8//AINWMmpftoaDOYtyx6uzHjgBa/SO+W2Oo6EHiAjg&#10;stqN/OoqStoyoeZkoIfs7EKpOeTnmpUiDanb/wC+uKq+TFHqk2yQlHfI5rpII0/s60lVFwDyfSsS&#10;7amPqCqniK2IGMoKHBMTHDElKL9lfxDACSSWGKfLuSxvAxXf5YwKLgzGX/j/AFz2fjmmGEy6+JJG&#10;2pGvBPepAqHySMkhqjvpWTRpm2AsIjgA0wNSzTF/O6AlQ4ya6FCGJO45xxWD4fPm+ErCRjt5bPNb&#10;GSLhjt9elIaC4JHlgXuSe3pVeJWNzGSufmxVSVlXUkzI+WfitiLYgsA4UFlJBoYy9wtnsK/wc1Xj&#10;W0WG/AABPQU4LcvdEoVOASazbhmEk3BByagovGOEaczi6yzN930rOCq2rojsQBzkVbgWY6CxYEnP&#10;UUkaR/bYiUxkUJgMlVRMQqfKOnNaFtta12c8Csy6dVuEAYklqv2EyJIGMQBpMDRtEmhi1wmI4eI8&#10;561yF1eRw3N0WkwTOcHFdjPMkmn3SK235OK4DVIYzbXG6Jiok6+ppAdRYmSbTbN/NzuBpbrAilXz&#10;TncM1Q0Mj+w4wJclUIp0xlbUc7sDeeTQBMrqEVfL4x0pjMP3pAAHpVuM2xtgDtzjrVOXy8NiVTg9&#10;aBlm2ayQBpIwz449qzrl4zq8zKSVJ4wOlTrgR52gmoHUbZWEfAHNAD7W3je9ikM54bOM1qK3+mMr&#10;zEKoAqjpyym2uGXcVXqamKj7WSzNndQBYlCgybUyAPTrWeDKb5t7NjbxV8sT5XyrgMM1DdMhuIyI&#10;cDYOBTEVGWMhsLkj1qO3Ja5uPuAg8U8FvPkXHXitWz06X7PeyvtGUyDmgZTMpR2bCnBpXu4JLa5U&#10;bcOuDVaZrc3t1EHBKtyM1RZo49RgQwDlxyKVxjLrT2Z9OEc0gR5wWwatTI8N55STEqkS85rYeS3G&#10;nwIMY2g57iqjx27OSAScdTUsZDGZDHD8i4x1qyVc2hwgOCMiqryJHLCrNjPTitCB4vKwRjcOtJgU&#10;GimkmuVFvnbHkgdKsWSRLbMRa7W3EVctyEutcUuAWg4NV7KQeXchlBPmNjApDHzzMNLnOwdDg46V&#10;y7TFmc+bk7ua6G/Y/wDCPXh2/MQelcfG/wC4YhSMscZptXQi/bZ+3DZHyW5zXTG1hFhbsWXcVyRX&#10;M2InN7Ku1t2MggV08BU2se6Vi2cc9qVrAUJgiQFvNGfLNYgYM0gZjjJNaOpLOt5OvybV5yD1qjbq&#10;JZZf4eOtNAy5p43yzLEgJD857Vuyx2i2u3yVDlfmNYWm/u9X1EZIOODVy4kdoThzuD9aQweOJY2x&#10;MCd2eKfuH9mP+8Utt6GqLF/LX97zjmmNDO9jMy3jEj+GgCe3mUPdhZgXLDrRPDI8oZ/uryB61nQx&#10;t5zu+8fMMYFdN/o//CMoSOTwKALOm+QtkvHBYcZ5FV9akI1LTxGAMr0rQ06JTZyMxXIYcA1na0pO&#10;qx7UcMFH4Ur3ArQnKREnGa0otnlyEyjpXMiaRdWsYmilGTxiums40YsHuCBsz0psQ+Et585BPzGn&#10;3aodHdghzj86jllhR3C9d3BxS72exm3MANlSgMaNcifI+bHFZEsdyPEBcDK+aOM10VrGWuLnCg4b&#10;rmmTQbdVibbyD+FUUjTjSVdFhYn5niH4VhGKT+3rh3+7v64610p+bQYcqwIXiqrrAbKTg7tvNIRS&#10;meP7NEIyc7gMCkvPMTQskLu8g8VDbITrRGMIsnGak13P2SNVmwdozQBnaYZRDv39ZDWvcNI1mAxH&#10;Q4rnoJAksSC5jGMGujQxSW8ZEuTs/KmgKUCTM0wEeQp60+RwrqNnO7ipsBHwJOvpVOUf8TCM7sLk&#10;ZNAFzcpt3UnkwnoelZ+lS7NRvVa6JjWVuazbyd08RxItwPmUYOe1W7HadSukMB+YAjHrQA+/vI0v&#10;jtmUb5OM0wtu0q7bcg+QY561lavH/wATWbfA2Ah2YqnZysNKCSebxnkntSlKwHY2Mlv/AGJgz/N/&#10;dqOU/NcEdNhxXK2V0g1C/VbwnbIMD0rowZHVDyAEpqSYjGhIOvRbozkynrXWqVjtHKY3FPzrmNij&#10;VVJYf6zitqIMZXbzSflo6jI50LxysegOaaLFpxYOpYbf1q4fLFrcKQPmBNJZXLIrqHA2vSsM5nU4&#10;3h8Q6cSCCJB1NdlFcSjw3ZAKCvlD8M1zusiOTW4HyTzn8a0rdlPh+AGYfKmDQJCXGWK/ugcvzntS&#10;/Ik1oQ0YVV5pkhj+xxbJlLE8jNVZ47t9OiVVxk8kGgClc3pHiSTa4KFcYArS0qST7VIDbBV38Z6n&#10;NQ2tvp6X+6aEvJtGFFbscETSqy6cVFHLcGaDployDxs7GsycZu4iHwATWmdwtW+fotZVwJtxIT+K&#10;rJRDLOUYCPeWI4xWppU14HctaspDfeNYqBxeNuZfWr9pcyNqrQmRcY7D0p2A2b+Rm3AsM7etZ8KD&#10;yJGEpI781ZlU/ZL5njyDCdrVzNjc3C3uoRlCVMxC5NCQjaBZrp9pGM1SuJJVvgisdzNirsTxrM2S&#10;dxHT0pzRQm/3pakknJ5oGUT5cV0geRixAP1JrRVm8mPCDbt6VE9vLLqnmNYsFTGM96slW3x/uSB6&#10;UguNOzYPcflUIZlc4XoeKfJk3G1YzwOopFVyhyuMGgdy3Dd50+9U7chOaxt8waWQlihm6elLPFJ5&#10;67JSGY81oIkK6JEGIL+9AGHqU+bWyjRmPmSqOa7iw8hNA01XszlYV+U1wtxCJPFNl+7H7uQHA6Gu&#10;3Ry1ggaHDLEAcCh7BsQeIIxNpEIhslX5B0rn7O3MNicswdRySc5roZHk+zKrS5GeKpAQG4k3rwcd&#10;6E2FjldSe6a6tBvYqM7cjrTLKRv3ym3j5bAzXWajaW8nh9/LT5hESDXBQtcjU5YzuLeYQpApPQDo&#10;VN3BrlmWf5WGc9cVdjlifXzhOrg5z1rE36gGhSVmY4OPalSeaPVbNzD0lFMDuZJGigmbY+54hgkV&#10;SgkZrliQw55qZp1n02EkqCIPugVSjLCQnoM0rCuXh/x9MPKBH86sLL5SXICISYzg+lUt5LxjPc0r&#10;DIlznO3rQFzGszL/AMJ1qLsWZDKK07/LTyrtUZI5rNj81NduBkYMgzV3U939illZsmPqKEOw2NLY&#10;xsHwxUjGauHd9lcCPJIwMCsyyWT+ybcyTEs2cVoQPtnw3Q96YC2yyqbgug5Py5PSsyeAN4mLG7Yj&#10;uBW2xjaWQ5+Xb2rMwDqqsqsBuPX2oQDkiTkFDjPrWlFGgVMDv+IquSuVJz06VdiaD7IhB+YigVgk&#10;cbmHmL05NRW7q9xKNvQ9ar3aEGVgSTtyBVawmzeTh0K4PB9aANmXCxY3D7tcdqV3b/2npsLSEF5s&#10;LxXTX8g+xW4EvOTk1zM0cUmqW8ps0LRt8vFCGdVp8CrpFmy4z39qsX7KLAcjgc1BZSbdBkGRlscU&#10;k53QNle3WktxkEc6nTmXyct2OKoXTP5LFrwKR2q4kZKqVdQQCfyrDuVml1Zy1w2A2MZxQxGhbvmC&#10;NRIxzUrx7bqPe3B79qhtk2JENoPvWrcxxnQ/mXLFce9CASFbYRSESqePWnkDyUwoAJrJswyRzxl2&#10;6961Ax8ocHA6UxMryv8AuJF2HG4c1o2gT7Nks3K8GqTgFXzGDzV6BmFhEvlAjPFAF5RF5Mm5P4Dg&#10;1jO8izspXOZODW58psG+Un5OvpWK/wDr2O05DHBpRBkwViIiG5xSsjdxUccwE8AOOtXJZIWUDcAc&#10;VYikCdnQGl+TcPmIJHFOwQp4GKbhSFwMnNdZzky/6s4wcmkJ+VcoetN5APJFP4wMjpRcbJFx6c4p&#10;69BxUYxz8tPHXpQBKOo4pQcAZPFC08gb2yooHYUY/u9elPGdy8VHjgccU/jzDzQSWEOT0qyOYlHY&#10;GqygYJz+FWEJwvHrVIXUsnaYkHldqgkDBocHsal5weKjfbtTIPWjqMRWGwZTrQAPkwvc0wn5U46G&#10;lDYYHHQUgNK3IBjHl5wOldNZby1mArDnmuTgY7Izk9a6zT2c21kVXk9aoDolZswk9dtWMjYgx3NV&#10;Fzuhx27GrQzlCT9RQiGSDp92o5APKkye1SD7pqKTBUjmmyVuYdxj95+7HWspgN6jPVq3bpf3DnaR&#10;x+dc+xK3nKdzUM0IPEKbvgP8SlL5z4am5Hb5a/MOLAurhSSc65df+hV+oGqqX+DPxLX5st4auDj/&#10;AIDX5gLgXupjacjxFdD/AMeNcz3Z0Uifjz84/hxTHUkHkY780pXKnk0BR9nOXYH0qDQiPEZBBp0X&#10;3sfkaYx+QDzP0pUI80FZBjNIReT7zE46U485/dnHrTEBK53g085HGa0QmJzuI9ahJIldcAc9KkP3&#10;T8v61CV/eZMmT6UxDecdKaRkDinH733aTJ+b5KAFUYIJY9a0I8kg471n5wAMjrWjb5Ma/N0PpQJG&#10;vbqpWI/LnFdBbAgKQCD9awbcN8o3DhhXRW4+aIbu3IpJ6ltGgmdqfKKsrnA+eoVz9mXrgVKvVRnv&#10;VIzLcOQVOSc+tXYj+9P7w4J9OlVUHyjOelXY1Pmoc/WpkgL4CeShEwJx0pV+7xTAq7OHNTKDtOXz&#10;+FBQ8D90pAoUKJBlTkmn9uvApw6nIPApiDA3Y29alUfKKavKHFO/jFAIeP4fm65pQD5Z7jNIMcVM&#10;R+5PzZ46YpDIT16fSgDpxS/8sydtOG0xNxkkUAJ/DnaMUD7vSjja/BH40q/6qTJ5oAjO7evzmjn+&#10;5+tKc04DJPA4oAb2Hy/rTMDP3aRs7oxk9akI56dKAG914puMypkd6fzjOBjvzSZGTjNADwBlcKKQ&#10;jkZ/Clz+7HNROWKBuu09KAJTy6AuOnSm4/dSgsCc0wFt6HbjjpTiPmbjmgBi7eOBS/xd8etGD9nc&#10;7DkGgeYYofkXA680AP8A+WfTqKjOAyAIfzp4xhuTTGALghWJHagA53E5FKMc8UmBtbj0pQG9uOtA&#10;AMgMMA1Gc7jgVNxtPFMIGTQBGM/NmPr707nC/LxSd89qcPu8UAMO7dkHFJn7nz9T6U8jINIqjzW+&#10;UHigB3/AgRTSG8tPrTjgIcCjANtIeaAEHLsM9qQ5DtySM8UoxtQhzj3FI23cPmzxQAmMgYSkOMR/&#10;Jzn1p2U3Kdp+lBAw5xxQA3u4x2FKANr/ACDpSEfMDu7c0cccUwEIOwEOKX5fsUvyksBQP9UfrS5Y&#10;EcA49qQFdDKWbdCBzUn8XSnEne2OlOwNh6ZoAj5zxjFB6HijHP3qBjJxQA4DjGKMHcetKo+8eaax&#10;GxzkcDpTTATA3df0pMDIqNGyrkg9elTLsZpASw4oAUgY+8QSKAgCElt3FJ/y2cY4xSn/AFR+Y0gH&#10;/J5APIyelM4wKZzxwcelSYbyidp6UAN+bzFwO/5UpUiVyZgc0DO04NBz5vTtQAnO080whiq/Lzmp&#10;e2dtIeo5oAiOAy7oyeKVcjcQox704g5PPfpSdm5oAikP71TupCD8pyMGnuBxxwKQ4+TjFADdoz0o&#10;I+9yfanE/M+G7CkPUEelAEJC/aI8jvVhQu49OlRnGVJAzmrTLF9jVluBnHzUAVyWwMITzSY/dtwa&#10;SMuZ3+ZcDtUnz+a3yjbnmgBuwmNzxjFRheW+SrTFPspUPUKg8c0ARnIbpTMAyoQ5A7ipDnzAMUmP&#10;mbAoAaRn/lmMD3pCBhRtqTjD8njFMP3SRgnFADSPamMG2NgfTmpBnyCfzoBXC8UARKGCqSOTSc5I&#10;xU5xvJxUZAznBznpQBCQ25vlpcDa2TTyp2Z596Z/e/CmAvy8fuh05qB8ErjOalz0+WmtjJyaEBER&#10;wtRkcngVICPMcBh9KcVX5zuPSgCDscoOe9MPQcVKw+U8cU3uo3UgGY+b+lMYHb0zzUpxgjPIphKY&#10;xuNAEY3YxtOD70MuYgCTT8LhjSNuynz/AFpgVsESfdOM06YqEHy9acQNrc4pGVCo+YnvRcCqcYXJ&#10;HIqMqvzfKMfWrLDLoQg+lRkLtkyDimBTbfvceVx61GU56k1adV2DBOM9Kbxt4XtSsIrEYL/IKhIO&#10;Se1WJAfLHyEc0wDlsgYxSAhZVIIJPtUBXCqQuauHdz8o4qAbvMkyh68UAQFcbjgVCd20D3qy+NvO&#10;c4qLaDE1MZBzk1G3II96s4GDUbD7/wBKGBSCt/acDDoYHz7V9A/s9w5+IXieXy2+SJxn868DyFC5&#10;YZ+zv/Kvpz9niEjw34gnMf3p5hmrg9xM90vSTqNz8ox57Y596z8cyfN3q3c58+4OefOb+dUGb5uF&#10;pmbHfxA04dF471Dk8/L+tSLnH3aLiZcTGD8vNTDP949KgT7o5qYfxcUxD8Dk0fwjigEjOY+AKXv9&#10;2gQc4+7S/wDAaOPX8Kd61QhuOR8tKPu9KUYwaU9TzQMQdOlOHQ/KOvFIQOfmFP8A72PagB+BvX5B&#10;0ppICdKQs+0d6iPmedzGOtAEyn5jlgBT/wCN+OO1MC/uzxTh270CJ1zjO2jn5OPWkU8sNnGBT+N1&#10;MQ4deQKdg+Yp3GmjPIOO1S44PHagY4bd2Qg6UoBz92m/xDilyMgAnJoAfg7cYGc8U5cEHPpUP/LV&#10;AUbr1zUwxggUBYeAMkhsjHNNJbzIx5ZxSjG3oKk4yTQAqk5HydvWrUX3CP8AazVZeCatRjEbHj/V&#10;k00TLY+FP2mLgy/GfwPEHU+XHwK858LopjtQw5JTp14rofjpcG4/aZsAJOFvJF6+hrL8LxL5yHzO&#10;VCis8S7Oy7I2atHU9btY3aGJugEQyPpVg5DMN38XFNt+Ihz0hGaU58xvlJ5qIbExQ8YLA4zxTh16&#10;Ypi42nJxT14kQNzVFD/T5eM1KvU4po24b0zSqW85uPpTAdt++Qp6c0qg7Bx3p4I8vle9J3bmkAp7&#10;8Uv8GD60g3YOPypQG8w559KYD+dx6YApR0+7R1VMqOKTP7zpSAeP9Ww2jk03sOO3FO42nikP3hgU&#10;AKpxGuepJp2TheuKTnaOfpS885waADJy1Kv3XyaTHfHA6inqUCSErzt4FACf8sV+YHNKp5I6DFMU&#10;EEcjqaUq24nIGDQA/HC/J+tIRyD78UdkzNz9Kf8ANjIwaAF2pkHAz9aXGCQUPsaiOcMct9KlBby1&#10;G4Y28mgAJG77lKQNw4pwxtb5e9OATA+TmgCLjeSB1pv8Z+XuO9TlTn7pphB54oAj+YySYjGMDNPH&#10;b5abztfk80uTtHegCwrsCuD0q5HPMuwrO4IFZIztfj0qZSfl4PvQBoSXVxJEwYDj071z18kptpNt&#10;pGAV59avO4WdvmIwOaz5plaeQ+bz2HalGKBnJXEFwZoCXIG/nipIoD5oJiAAIrYk2sJQVXAamrsE&#10;Zww560rO47ktuFUkAnleKuhj3JqgGTzQMc+1WVxheR0qkIm565NAz5Yyc03k4+TvT8HnAPSgA54p&#10;Ru9uaYc7l+Q9alAoAXH7xKQbtjHceD1p3b7opjn91jPGeaAHdYwQeKqsW+0KFOS74GKfvxDONnII&#10;/Wuo8HaS998SomdHMEDrJIcccdB+NO4HrXgnTDZfDq1Z4gJrnEsgIwQP4R/Wvn34z+IZ5PidaaZb&#10;TyERxqhCnqzda+k/EuoW+nfDfXbgyRKU08rGM45/+tXxbpsdxqvx18Q6ncK7JHfuwz0z2qUr/ImC&#10;u7nX6FYx2ng6yVoV814gzt3ya1Wx2XtUrGIxpiVsGoD1oKbDPyA5zxzUJK+WDjvUrAYNRHB/hH0o&#10;QDSRg4xnFRnlDl6QqwZj5vU9Kaf9aevSmAo+8uFGaY27d989aXI3N8x60H73SgBrZKAbaaQNqDaK&#10;k7NxTGzvbmgBB90nb9aaOoypx7VJg7OvajB85P3dADscLgU4AbWGKXjDcUAEzH6UAJ3HyCkwMn5a&#10;k42HnpTTng5oAbzuA2k80hB+Ye1SdjxUR++3qaBDD1GFqPHzZ2/rU/8AEfl+lNONpG2gZAevSoGB&#10;x3qyRweKhYDJ47UpAiJAN7fu/wBa6LT1PlvxyXXFYcIBlY7DXTaSM6rYrgf8fC/zoQSZv+O7oWH7&#10;KOuSEj5PA12fxKV+AXiCZ5vib41k5y/iW5Yfi1fuR+0RfJY/sQ/EuQuBs8HsuM92GBX4SyuX8Qan&#10;IWGDfOx/E1tR2Jm7R9QBk2xls9uprWtomkQkW4I28Z71kO2VkwOM9K6fTFxo6I/LbflA7ZreMbnI&#10;3YqrAQ8f7nOZOCK17Xzf7dsQQc+YuPep2iCaa+2LGD/OoLB5D4nZGu1wuMDFdcIcplJ3On8SxT3G&#10;jeFkjtdzYUE5xWFc2F7b6R5rWrDbGuVz1FdNqK3LWvhjbNh05IFZWr/27Lo2nFtWRYUI3qR9+qIO&#10;ZYhooCkLZIPXtTFB+zkFeTnmrTEFpW2gKFAAFXfJt/7HMmDuxx7VNi7mVul8gIbEMN3yt3qVYb/5&#10;StuxUDJJ6VpxiAWLh3VmJ4GOlX/Ni/siWMRLjyz060JCMWxlRtfto1QMWf5vfFa2qXBgS4TMjSPG&#10;NntWRYS2VvriXH2XLJd8If4gTzXX6jqHgu4a1caDqUb/AGUFj5JIHHNWrW1FyuTVlc4XTbthrkwe&#10;4beQecdKhvDL5upq5ypbKk1dlfw5JrkRspGXryy8k1hXg1H+3Jt6zGNX6jvSv2Bx6G14Umgh8X6r&#10;5gQJJalQT0BqTVFDXsoLlv3zlSB0Ga5wM6yL8rcNng/lWkb/AP4k12Gt13BQA3cVhUuaQZBvC2jH&#10;cOOKoy3F21uwDtjHBU42/Wq0kjESnzsZbpU1ta3Mt5FGrFQ7cnPWsGrI2T1KqANsxbK7ZOcnFTC0&#10;1R9pXTbpsnjaa+nvA/w08Py/Dbw/qWox3k0k+SsYfCj0r12z8OfDDTrCIt4W0hZyh8tXXcSfxzXO&#10;6yW2p1KkrXbPg9dK8RtwngrXSTjG2Jia6fTvBHxLuo4ZB8NdTSLbnNw4TI9gxz+lfe40mwtPBngy&#10;+l02yU3l+ogt/s4BK54rd8R6Xo8Vj4fYaDc7pLFWJRyAOPTP9Ky+sO7SRSpJ7HwXbeAddZx9su4I&#10;P3pGxDuIrcu/AOhWlr4YW58ZXUM13E7Qbk+WTb79q+iJrZW8Twxx6PqDK042jyyc496peOtJ1LUd&#10;K+HNsmji0FnMf30o27t3HU9KhTm3q9DRwio7anzYmgaTb+KbeSTUTOIYJOBwM9jXuXgfxX8c4Phj&#10;NFpnxVu00q0MhMcibtqrzjPJxism/wBG0ewiW3lv1ubtrPpGcjkeor0/SvD2qH9iCyi0bQ7c3t6t&#10;yGYvjbuyKrna1uZuCelj0v4N+PNF1vUb2G/1+ObUY7xwkkr/ACThTyMEcEelevePvAOheIPB76jp&#10;NrYJeJb5kijUAOR2IGMGvy18M6f8SNF/aS1LTfsV8mpRawsjQRuepP3gR0r9G/h/4v8AENlqnhSX&#10;UNUUvJbIl7EeFcDjP1Hf1rrspxvfU5knDRrQ+V/FOgajbareQ3fg9lkhlKYZORivILqO+tfGGnXE&#10;EcqtBNuAXiv1i8feFfC3ib4fy6no8tgbsWIMsSgDzP8A64r4Z8V+FLyK/wBRiufDF3FJHIysShz9&#10;azpyet2aNLSxhPZxat+yzqOrW8cRvo0IcD2615F4stn/AOGffCsyxbZrXV1bHU4J+YV7f4M8vTPD&#10;HxU027cCG5RWts9CSOfpXnviG3gbwX41hSdXj/eGPHI59KTbTKlG5xVnNFL4d0r96MfZVLE/Svd/&#10;gwbNIfjSyQFjJ9nBHsK+bdGiYeHLJXnfeJHDpnoB0r6H+Dbxf8JX4vthIENxZE4906D8aiYJe8jt&#10;vFviHxZoL6XeQ+C477T3uB5imEuyLnn8q1tF8R+Etfs3m068gWZLRTPakBWQ4/u/4V0VzJA3h7Wk&#10;mtrFiI5FaOVAVKjr19a880Dwr4fg+ImheI9A15BCj3KX9gjf6pm9QO3pmudfebpa9juYXwyZJH7w&#10;jpXQRbJPD+oLtbJ02UZPfIrnVaMXHMr5M7Hp3Nb9tdWhjt4mEOTYTDdnHOOKpIbPzK8eWsyftJ/E&#10;+EROxbxM+wKOTk8V9Vfs9fD5orq31/VNEVZ/K/0VJVzsB/ix6mrnhr4ey6h+1J4o1bUdEjWNNedk&#10;UkMHAY7e/evqC5lsNJ8Lgrb26sLbbDH0wB6iu1+7FJHHK19CHxXf2Nj4PkCTRLm2O4Z5r4l8ca7b&#10;rr0t1LejbHO2wHnJPt3r0H4j+JZWivC+rZJYkDdx/kV8feJdUlu9YkRLiVo1kOcd6yUbuzRPPe59&#10;L+DfFHgLUNKgtTrtpb3u0gRzYQN/u54rtJLW2MiBZY2RmOSORXwnGsm0sscqMrAqVbBz616BoHjf&#10;xvp91aRyalNeQRhQY5uWVfZsfzzVOl2JlLQ9v8R+E9MvEvzHpEQZTzIFwQTXiOr+GPEWn+JNLxoB&#10;kjDMUkjbIwfWvctD8d+FtQSCJ7xYJmQZWQYOf61pXLWU+uOi3lowNszEls8CiE5Q32GpabCfs4aA&#10;+pftjfDS3ms2aGHVlnkyvC7TnBr9d/GVwv8AwgvgjTIH4I3SqPRegr82/gGdVsf2hU1Cw8KRXETm&#10;RXQ8Yx3zX0/q/wAVPCUHxS1yx1jw3qFjJDIAtyh3jk9xjgVVX3rCp67lT4j3Z034UeILohQRoUyK&#10;f9thgV+TXxIuWOreFrM3IZ082ebn+KQ5FfdX7Qnj7wjN4H+GttY+K7eW3nkkmnZT02D5R+Jr84NW&#10;u5bzx7q10xZjLdnA64UdP0rOlGz2NpPSxVjVPLiAUf4VY+QxDAzkVEuBCRsCnPrUgZM8EV0WMQ6b&#10;OmCac5wicde+aYxGzoMZpJGTy4/3o6dqYh/ynYdoIPSm/P50y/LjA/ColbLRjjbUoxum4PUUAg5B&#10;4UdKRR8rcnrSn7vSk4+bk0AhGSIlswNgjt2pYJrqCQgXHyMcHK5BFB83KjcCB1pDkiYMuVwMcUmg&#10;tc9Z+Hfjnxh4Y8d2F7pHiW8EX2pTdWhYmN1/3elfq18K/iR4J8YfDmzMeqWcV+lmou7GVxvVsdV9&#10;Qa/EqGaeK7lkAVBwMdjXdeGPEXiTSPHmiappOvX1tcQ3QYmJ8Bh1IIHUe1ZVKfMtDVPl1R+0etaQ&#10;rNc4svlbOAelfHPxi+GFte6F4svdL8MpFemzdpoYhgTY5yAP4v517b8D/i/4V8U6Lo+k6vPplrrB&#10;swsfmMFS6I64J6N7V7tq+kptdls1kiJOH29K4rOD1OuNVSR+B17aXdn4mv7e60i4WRblkdJFwykc&#10;dKPkjs7cC535Bzkevav0n+N/wi07V7DVNT0nRbSDU0gLSKgwJv8A69fnbqmmavp/i3VdP1HTLqCe&#10;GVlIcV1RqJmE6VtSlpF7qtnq9xJbrKsciEMm7g/hXq/wm8W3dr+0dYLqF7F9nu9QELFl4QucD868&#10;dhAid/MkkO2X9371ZjKDW52RJlkLK6t0wV5zmtk09GY69D9WtH1HX/D3ifT7uPz59Fu7hftMLHKr&#10;u6MPSu38a6NpuseBI9QsYLR2ax3AoOoI6GvE/gX4lsvFX7M2p6bqF5bSXlnpwtrkn7zKBiN69G8I&#10;6xNoXxOm0DVbib7FNeFLaeT7oz90ZrNwSWm4RnzHy14k0bdb6/aS6aoZVkV0YdK8Y0CCysvHGr6N&#10;qKultc3e61m6FHzxg9q/QL4oeFAdQ1DVrG3YiSANIiDhh618g+MdGsr3SpSqGK6iJeNl4KsK0g1b&#10;sXFNnZeDvE3izQ/ixpNhd+I7hreXAtZmJ2SqOgJ9a+qGtvDniPwa26C2W7+ynEgHIb0NfFXgpoPE&#10;PgDWtA1KYw6pp677G6H3229Pfg16D4N8V+JNB+LmkafrNvKNlyIjMT8sijofrQ9U7jUWrW+ZD448&#10;LazYa7MkujTECQkHHBHqDXll1aBrF08plkz8ntX6I6gvh/xB8Klki+wSP9hJHTNfI/inw7cWniG8&#10;DWMqkSNjjisuU0bXQ8l8P6tf2nimKJ7m23wPiMugOc+ma7aa4vZ31W6nljYxIPJUDnc3YVwOtabO&#10;YWmS3dJkYsqg/ex71c8O6o0otjNcnMeowiRD/smlOmrXRDPoD4c+F9Ttr/WtV1HTx9qubYvHGRyk&#10;fUfmK9Ga4+0eC/G8ywEJH4evVU59FOa6DTb3S7nQ/Dd5Z39vKn/CNeW4B4UlcdPauMtpI7b4ZeP7&#10;KScGQ6RqTgnvkE1yyTfSxtSeh+Y4I/4WV8Qjx83ie5/9DNS3qOWg27xhuSDUKtjXPGDeRub/AISi&#10;57/7VTTmQ2CZyTxkCvSh8Jyz3Ow+Fql/2qvCCNGnyWU2MD1Fe0awZI/HeuRbgQt2d3fgmvKfg1HG&#10;/wC1x4ZJjHOmz8H6V6h4pKr8XNUAdsm/bd+dTN6iine47Tm8vxjaOsChSQPrmu3S+NtqsU24mMSj&#10;kD1rz6IsviCxyGJKggCt+aSVhZxoScnDAisakbo0iz6U8N3S3Gj6e67SrRD5q7X7PCFDC6Z2ccDH&#10;SvKfAT/6BpVsHyUHzYPSvVFkP9uKm3C7gMms07KxdrIqa9eyW/gKxzcID54AHfBNVbZfNXS5QWG+&#10;FSDj2rI8XQ30mu6RGLVjHuUqo6Guv0kWseh6IJjDEsNuC5c4A49aaAjv7SOHRra5N3JjI3Lj1rDf&#10;UY4b2AeUzsy5AAycVU8S66brWGtNNAmVWw0ij5Bjv+FN8Oxot7qcsgFzLsALMOEPpTQG3O+vX/hy&#10;UR6a8MUSffPBb1p+jWdpDJZ3B0mNpBn94/JBrQae4/s6ZRGIxkjaPepNJ51PyGCfe7n1pXDQnld2&#10;nDs7EmTg1Dqj3Q0a3+ViuQMfWt7VLe2g04sbiM4UECuVluJHurYM4MasPl9c0gOp0hGHhW5GGC/Z&#10;8/pWUCovHAjyPMNdRYbP+EPvcRrzCK5qdoBdy+WAPn5pXH0L0djeNpOquIgyPbksAfSvG/GOnWFz&#10;4Vvi8EOHidSeOCOlfR3hoxHwV49kkQN5OgTHk9CVNeR+HNMjv/DXiAXjhoX1C6VQTyCTwfwoa5hJ&#10;dT5WtNOtZrjTbKC18y7hMzuwOMKvNe0eD7iO/wDgZ4xtZJo5Hsr9BHzyoBIYfnXlerWXiDw1+0h4&#10;pjktrqWNknWO4A+V1kyF59a1fhldalp3xTW3vrO5iTVXuGCuD84zkECp1RUot2Z9DaQNNXwtqUP9&#10;jRti1BGe5A9a4a31mU/FbUrSTT5EjQnyju/pXaX6NaTKUlGx+VYdwa85ura5k+KouodPBQYy2fXr&#10;VXIO7t7iee6MZy5EnyDPUV09kZP7U05HsxlZlzzWDokdqmqW8hmUuMZ46ZrubuKx+wJdRM5YWpLg&#10;eoqm7jSPnb4xakb/APaR+FmjLcKYtNs0lcL90Ox714r8V7t1j0y2LgM8cccQ9jXeho739qf4mTOz&#10;Mw1cIjHvtI715n8QYhfftT+FNPjn3GK8hDYPTkZqoaJGbb1PbPh5afYv2c/CiKyLM9gZZOOfmryj&#10;4jakVi1R/tTHy7SReT/EeK95Vbay+FtmA6hxogBHoAK+P/Ht3NNqVtEZP9drDAAd+a2im2KD0Pff&#10;2ZtMZNL8WaoYAZJZjHCSPXlsV9nHbJpt4kkPzIuVrxD4F6T9h+AnhoNbsWXS1k6dWYZr2gSGR7gF&#10;cMW5HpWVa1y4O5jWryN4hvo3Vgqn5a6GO4jFusAnB6fKDVMWqfamYNgkdqo+R9m1XUZTOxLsOprE&#10;vYlnP/FY2XIwHHeptTDDW7XDEjyR+NZkgaXxh4fKuyqrfOc/eJ6Vr3iuuoMrY3BVwfUUxMoWkT/a&#10;9Q3QMMJlTVadLRo7wPfAHa2K342i/se4xKNwj54rmL6MfYrgliGOec+tMDW8PkjQnjQBgs7ZxWs8&#10;wWaZSFz2zWD4Y3pa6kjRtkSg5J6itDUsHXC65xgdDQNCSlGvtOOHyJxn35rUuw8utaUFyoES8Csp&#10;NwS3YqOCK0reUC9kZkU4iPPpSaGjoLFQLfVDkcQ4FYM+ftmCF+aQ1NDdgxMq5GZDketQTtGNSsy6&#10;Njd2qCi6puF0mERwMw/izVJZEGpOG4HHPoa23urI6XFst1AEPOK5WHdLrt2Dnb5o6UXDobBti17G&#10;wwQSKsmHa8gFv1UYqzCAqR/OeExzUjybWXcq+xpCBIoTpbF227UJPvXMTNHLcXC/ZfkDkdK6dmjb&#10;TdQH2iIYj9awIhhZB5YOZDzigaEtFSJpVSPAI9auLAXS5YKR3xVVlcTIc/hWpayE2V7hRu2YoGUU&#10;CeRdHByFIxWPiYyz4VseZ610MaoftAbd0OazAkpurwKB8rEmgEOC7dLl+fJ2jFQB8WEimRfmU5qZ&#10;9/8AZNyeTg+tUIoJnSTck2KSAt2N2Y7G4QQ5UscvVwOXiVgvc1D9lEfhu8ItzuEDEe+KZpUnm+F7&#10;d8nJlYEfSmBaDZjkGRnPTNSsqeXAckZXrVGbzBcD5XAya07WF57C1AlGATmgClHGo1FGDAjdWlJP&#10;IsUO6V9gHODUFwsaTwqqnAYUkiLIjISfmhIpgctBd2MvxX8RxQkuqBdzZ7mtmaOP7e+Y16gio7HS&#10;dPs5denMhaa4uAWP06U+5W5bUYyqkDAwfWoaKKGp3XkHTckhWHNQWN+010AkDgA8t61eu7aOeC1j&#10;lQcKcnNV7Gzit/7TRJATu4Y0raAVdQluX8QWqLZnBlXpWtulBgUkgBBioowv2iY+WNyk8mjepvLc&#10;GUEl6SegGoCBCJNrHMBBzVaweEz3WeP3jdafcOgt0VXH+r/Kse2Wc61KDcHaW5AoegbnQXIibT5C&#10;Ble9clcBP7SYCLAJGK619i6eU2HGOma5qdVN5IQed1DGbuj/AGaOSZmjQ/u+9Pd2bW2CWJ2lz0NY&#10;tq0gjl+ds7u9bEE6LKC237w7UgKOsKI9Ot/mbcx5zVaxUiGYHAJjyOa0dZ+zzS2I81MAAketVUEY&#10;jjAZgdoHWhMVi9p4symotIcMCfxrNmlX+0igYBTJgEmtCHyhFIDFye9c7q6MEKqSWEwIwaBnRpaT&#10;fYppBGCNo71DlkjuQsecxnArS0qR08BkSvkmEcnqKyjIn298rgMxxxQIr2xlcy74gP3nAroMQf2T&#10;bItsc455rn2creqfKOM5q/a3IkllwSNoxQhmpZSKt5MDIcDHU1FfPK98zRgMc+nWqzECYkDHNXLY&#10;wEsQVYngj0p7CMg4+0pm2UEHn2rXtPNIJ3Z+XJ+lQ3EEYug3yFi4yBU2ZFtztgGdozzSAivGVon2&#10;Kd+egFUYmumtZ0JYZ6U/F6moXTkkKRwMU5GBbhTnrSYzW0+FRaXDHChYiSSaz4rqCW+lRY5MCcgs&#10;RUnmznTXj38ZxxxSwRwxo22KPJbJNMDUlYLYxqUXGzjFZ6vH5xAkzu6ZqxO261h2qAAtZqI5u0wG&#10;zmkBcSM/a42CjG/mq+pyWg80vCDuQAZPSrbeYuws5AGPxrH1VY2+xs0OOPWmBjQwh9RlIicKX7mt&#10;NJ3hvGiAODjnFPtI08uDEvGeatzrYiUZiBPl8GgBm9DIDvGTUMxBt5+WyU4wKr9A480Fi/BB6VoW&#10;Ec32+3DWxZTznFIDiBHeDxJNJPJKAsp25Haut0cQyazcETEAbe3Wtu9tbCaKf93ACE6VS0y3W3vT&#10;mbKlzzTb6gO1yzUvFMY1Cqo3f0rkJonCyssIZcdBXYam7yTKhkcIFJYevpWdYR2f9m6qWul3KrYB&#10;pNAeeTGOPV5WVipLcgmu80qYTeHhkLkRHafWvOdWOde1T5iFEhxjvW34ZuZ/sskTRyACQ7GNQnZ2&#10;Bo6GUqNViyv8ZrZtFdoXG3HymsC7Lf2zBxgbsmum0vm3jIbjjfWi3EjLuDIpkyxH7zGDSRptvZWJ&#10;IDIMVtapHYOu0INxUcisZGcKY2QkDABIoYwkKl2LxDB6Ves0geBlCHBHNQbAYl4BwelTRNtlKqMG&#10;hAVmt1TXJB5jYLdM1ejVyJBg/cOKag3ag5IBORnNaLR7HjzwWWqtclkWm28LXEsjIjNvOPatsLhC&#10;MKeeuKq2aW0cbnJPNXxkyTELgbDSYGXck7lXb361XkRjZqA4GV4qeVXPmZYf6w0zC+ZHljnHFMDI&#10;+y3QMhM+Rk81PYxKurRZxuZxgit+3t7d0lZ7gr+PWo5LeOPUTImWxQA6+kj+xyxlVAEQzXGTAC5V&#10;oQoHncV0d0lwyzOcAcYGetYSWzPqznzWwr8LTTCxtwR5tVkaL70YzVkPCFUBVU56mnxcaWwZAMJ6&#10;1zt+13LMVifGJBg+tK4WOxjlH2QoY0bK9R2rKnmYX8KYJy3Bx0p+nh1so1aclvKGd1NdC+o3ALoC&#10;rcGmgHq6rIpITBPensUM4IIAqBo13wAy5walfiIgJn5aAIJmi+0KdmOOtQuSwADZORipQubdwYgO&#10;ec1MqW37tjEDgetKwFLZIL6PGnMSzD5q6MAraR5Kk7Bk07TntpWvBJpuFSM7arMcNdgqwHmHFDAi&#10;lYlSBg81W8ljcJ84A+tK5G9gHx+PWpnG3T9wYk+XQgLGQbQoq8+Qw+tcnaQRDxZcmSHAW4OT681f&#10;g1Bf7UhXyv8AloRxV+dImmLrAoJPPvRuBV1FbT7S7xoOYxWQ1u8umS4B3fw1qTJJ5TqcdBUkB2CE&#10;CPjvQBm2cl1GIBIAADgk1sM1uYWxKM4B4qpfwB7S4YIeUyMGsfTbu3jv7uO5kbcXAU9qQzZkeZGY&#10;hcjZxU9nJM1hcuxODTpIFbS5ZEvImXbnGaIAP7NkAUD5elAFOTH2kHe3L81fn2voGmKr5fnIxWRc&#10;SSRyMMEtv44q9aO7JGzRjcB0FAzTt7Mto9s3nN05GKoXCut2iqed1bEdy6aZGDGANprOjZJb28IL&#10;ZzwCKZJbtYGNvAzzAAjoe9Q3KLHcqFKYz1qaaSdLFMchRwKzibiSeJyp2g8igBLlnWBPlT71S2co&#10;eTAUY4qC5BbIxwF6VVty8eQsfelcdjduyPs7Hy8YSsm1UG5csMLv4qyXd7fLsc1UkYIkhBbAGeKb&#10;YE+pY+ww7Qd2RgCktoHNooEeW8vk1HDMstrG3lE4fDAjrWvCJw4Ii2rx1pAUYjcQhg8J5bgntVht&#10;zafKyv8AwnqKbqnnedpuMfSqJlfyiCzAhORSQEcLzg3ANwQSTyKmhgie6mzMSSucCs55oQAc9Cav&#10;aa4e8lfzDjymwDTQMlhDfbVGf4j19qtTSHy1APAPeuaF3J/wmF+hmCkTfdHpW0SCIWMmcjoBQBBI&#10;5XULMsrY3c1vJ5b2qFYQBsGBWeIl2IzDIyO1aEXl/KquAMcUwIJFk2DH96pVLi2iAYdetTDd9qbM&#10;XAWs2eXF/EgOQX7GmKx0FqW8gKZlIMZrJdZFvLhSRzKcZq1CJBBAY7gkY5BqCc7r5WLfNigGViIz&#10;c7eM55NSHbnG1iQKFSMyu28jnmpUQfaQewFIQ0b8tk8fWnAjP0NRZ+7Ug3c8V2nOSEkspx1pw6mm&#10;gfIoOaX+7xQMkHVeKeD90EnGaZ3HNPHReKBEo28Y/Cnjq2WqMH7vNKOnSgZMBwfrTl570wY9af8A&#10;xrxQImTiRD5h46VbUg7jt5qhhznLDGatx4wgyeaaEyzz5R+bmmsFMABfv6Uo9M01uc5U9eOaYyI4&#10;3x4WkAG5uKecYpFz5ifWkwLUH34huHQ9q6bT5GEOhgKCQz7/AHFczEcSq25etdLYbfLjPl4q0J7n&#10;Spv2W5DcE8+1W1yPLyfWqtuAUj5PFXRn0pCY4dKjboad3NIcbelMkoTY8mTryvNc3Nn7egwPvda6&#10;WccSDnpmuflX/Shn+91FZtalCXQz8PfHfyjH/CK3X/oFflu/GreJRnp4su+f+Bmv1LnB/wCEI8Zj&#10;18L3Wf8Avivy1nwPFPi5QOnie7/9Drnjq5HRTJvm+TGBxSFmETYJoGdw5pWPysCByetQakLeWPLG&#10;wjinKsYWPDLg0YBkXkdKYqg3oJDDB4FAGggT7P8ALHz9aU5POMcUL9zG6ntjkEjp1FWiWQH6Uw5w&#10;eaefvLxTGOIuhzngUxDD161Gc7jxTz05FNOePloARAftSnHFakRXjFUYdpkAJ7GtO2j/AHMTerdK&#10;EhI1bYYmjxnkV0tso8mFieTWFAoBjBAyq8fjW/b7RFGhY9M5xQ1YsvDOY+BgVMoB39hjrmoVxuSr&#10;S7SqcCmtNSLFmH5llHPBGDWigG+Meg5qjAPlPTrWjHwVy3amBZULjp2608Z8tuc80ikeTg4J/lRz&#10;nOAKgpjuQTxT1++xA7UAD5fn7U8bt6jyx160yWSKvyqA2Djmn4O3nNKA2R60uDv5pBYYB+8TB79a&#10;s8/Z5AQM9qi2n5uO/FSBQUzuNAyIhsj92aNvXg1KW/dcYLZqMklkO3B7mgAP3l+Y0nGVInPvS9UY&#10;gjApFVd+S/XvQAEnzOF4xTcnBw5pxJwRximEr5TfIST0oAa3+tjPfFAaQKw8kU/I2J8nOKXA+b1o&#10;AY2TEgDHOeaT5sD5TR/FGR6048g8UAMP38FePrTgPlIyetIVbzUOeg6U4fcOR3oAaw+cfKeOnNKM&#10;etDNyOuaX5sR/J/9egBwxg8imEfvW4I/GkJQTkrH1HPPSlBBB+b8aABv9dF096DnzWwhxjrQR8xo&#10;3HIoAaQ3m/dGCfypTje/4U443DnvQceZ9RTAQfe5FKduVxJ+FJ1xkUvoaQEO35gfc04Abm9eKkGM&#10;HmmZcXUI8kbcHn1oAGyGb5f1oBQspPpSNksMetIOcfWgBWC7nwx5NJ82DhulOOPMGD2pQCSTQA3n&#10;acoKaQNp+YYp3GRQQuQeaAIsnzY8R5HenYwz9qdwDjHPag54B65oAZ3brSE5hGOxp8m/cRuGaRAu&#10;I8PnnmgBBnePpx7UHOX56GpSB568jG3tUfy7aAGjPmKNo96Xna4AHXjml7D1oKjK5JoAbgG3kOOQ&#10;fWm8fLjrinlVAwM80zA4G3BxQAuTk8imMMhQTx607rgntTjt8tTt4PSgCHADRgcjFTLjaflpi7N7&#10;DH0qUDDscdqdwE/i79KdgGD159KTDbVGBnmkXzMg+YoOfSgBcAKead2Hz4yKAPmI6007t5UpxnrQ&#10;AcbmA596Mfu2PtSc89KXAxRYCIn54sA455p3ZqQ9QT0FHzbm+Q47GkApxuPJzUR3bm71ISdwyaQZ&#10;w3y/SgBnzbfu/jR/D97kGpR0YEdqYcbeRQAwbd2dvajHykY4zxS5+6NvOaCDtoAjbGRxTMN5vEb4&#10;z0zUv8QyKeuQ3QdOtADQFLH5CCFppztX94Tz2qckHgIM5qNsgn5cHNAEYB8xcdPepBwXORmpBjyT&#10;8mfeo8fMMselADcfMx5phB4+fipSeACRTW9fegCM8Hjn603oW4qXA55phHzUAM4Kv1qM8AYWpsdf&#10;lpMcZB4oAj9DnrSjq1OCjDUhU4PSgBpBy3zGmHv8/wClPOeKaQuDkGgCL+LrQRxJx2FOIGSM0nOR&#10;zTAjSNPOfK8465ofblwHBGaefujnmmbeCSuPxoAhOdy8d6MfMTnkVIRz96m4bDUgI+p+7mmFRtI2&#10;g1OM4ztGaawBLfLQBXYfI2B2pACOxJ+tTkfKfam/NknFAFds+amPxpCBk1OQDuy3aoePMOGFADCB&#10;u6VFIDh8EdqsHZtfJPIqHGW4A6UAVyWJwVHBqF85HParBHJzjJNRkfMck9eKpARHlV471Dg72+U9&#10;atFQAo3np6VGw+VqAISp39M0wq3lPz0NT8/Id/OKYwciQ7gPUCiwisyqMfMMkdCKiI4YEirGBt5W&#10;mFRk8UmMrbf3b/KDULg+X3PPSruMRSDvVdgOOaQFDahnmy/zfZ24/Cvrz4FQeV+zpZz+UP3uo3P6&#10;GvkObYryyBm3BGAH1FfbfwjgEX7Hnw/ynL+e5/EmqTshM6y4JLycc+dVEfx855q/N0lyecnFUONx&#10;9TTMxw6r83X2qVeN3PYVBwGHFSrnZyKYmW15CcdBxU6jg81Wh6fdq0ufLPHeqvcQ7+DGaOKUg80m&#10;D6U7CHMBtGDznmlH3etJ2FHPHyn2oExR1HzdqD9880uD8/zUc8fLTGIF+Y08AY600Z9akxyTtoAj&#10;Od4AUmpAr+a2QAMcUmG83OBxTh90ZPTvQA/o3Sj+EUnPmJ60EkMvyUCJBjcAKfxuqNd2W+Q4xT+f&#10;NUHHTrTEPGCxO5jUgI2j0pqjjryT0pwx3FAx7Fd2VTqKd8oticKDmm4GV6Clwd4oAco+TOe1SD7h&#10;+bjNM4wvIzilz8wpjA58xOKkHX7v60gxh8n0pwX5KQmSJ1PyirLELZTHPS0c/pVaPO9OadeNt8Ma&#10;83Tbok5/8dpx3JlrY/Mf4gXTXX7R1yxckJ4guwcn/a4rpvCkW67tRkjEik155q0hm+L+uuV+94ru&#10;+npvNer+FkRWi56p1rCvq79jrqJX07I9JIjAUAn/AFYyfWozjP3qaC2yAbTgA/jQzcHIFEdjNj8K&#10;dh3d+3apMc564FRJtEEfHX3qVcZT5eOe9UIkGPm9aUkcccUo2+VJiIZJoPIX5ccUAL8396jPyMce&#10;lPAG00fLk/usZoAcv3c47U8Z2Z3DFMB+TBiFLkiRBj/69AhQDtf5s5NL2PFL/wAtGp4xg5NAyPJ/&#10;ufrTxjb98Uh2l1we1AK+avBzQA4gdjSgHac0pwDgpyelDZzQAuG81cOB65p3y+Q/HzZ61H1X7xpw&#10;PyHIFACf8tOCevPtUn8TUcfuhkd80HGTSAUYz90cU/AMZ+cVHwe3NLyMHHWi4DsLuHFOAwz/AC9h&#10;SDqvzU8ffOR29aLgJnkEITzUy53Px0FCjgYFOUHeaEA/bwSD1FRMvJqwACoG4fSnFPvfKelFgM1l&#10;O/lTTP4ulW5kfdCPLJPNQrHOScQMQDyQKEFiMd/mqF52jZyuKddOVgQCAnj6Vz81xI04QsqjBzVW&#10;7gWpbpmuWG8H3Aqqz5klG0j0NQDaCuXycnJJp4bO35FIz19KGGgZOGHNMYkDgCrB8vc+HXgdKrSF&#10;dzYIORSsA5XZWPy54q/CwMD8HOayoyfMXIJ+fitSHhx8lFgZfUAhPQjr6VMFxI3uKYoXyV4PSpOf&#10;l5pIBpB3AbB9aUDhvlpccUo7/LTAbgE1C5XcxJPBqwc7G+XtxVcBjIMp2oArvkoQsZJa4RVx3Jr6&#10;Q8Jaatj8OtKVoUE0tussx75I6fgK8b8H6et98UdMVocw2z+bKcccHgfia9v8Q6jZ6f8AD/XbmW5j&#10;QLpzhcnHOKV76GcnfQ+evjD4geXxKum2942xX2NtP3m71zmhWv2XwZYxnHmSLukOPWuYslfVPi9r&#10;2oSmRo01B2XJyOvFd2xO5QMDAxzSWmhothrFhIuIx0pezfMKD99PnyaXg54OaYDGPzHpUOTl8jnA&#10;qU9DmoD9771CEH8bfKaY2Mkbv0p3Gw5/OmEcN8lMYwFemO/Bp4Hyt2pgx5mCuOOKeDxg+tADW3Af&#10;jQCTKfl7UN3+T9aUY+maADAwMCnlZPKbCrQB8r/MMcU/5fJ69RQAzsCV7UoB55pAAGxvNPHXpzQA&#10;h9sGm5G5uORT8Dc3NHHJyo96AI+cfd/Wjja1P7Goz948UANPU800/wAXFOPU8Uw/w8UANPWmEZB5&#10;7U40oxuXtzxQgQsakIORjNdToEbP4m04BTzcr/OueVfk/Gum8Iu7fFnTovLO1YmP0obSZDV2eJft&#10;lailv+x1rVt9pIa7vYolHqABmvxjUjzwSDjzTmv1E/bt1GVPCnwQtVnP7zV7l2GeuBgV+Xig+fD8&#10;gPPQ1tQfu2FVVrErBTKn78AAg112mDdpsLLyBjOa5FlGybI5z0NdPpjBvCkm6VlOOCO1dNPc5pnb&#10;xpYHQlLyLvcDA+lcvMkCeN4mhkHLDKetdPpEfm+GBI1uh8pGwxP9K5a92jxHLKiHIuhke2a6bmG7&#10;Oxut/wDZ/hp/NOWHSqOsNMdHkYkhFReM1o3CsfCXh6VSoxFnJPFUtShR/AsTJqccm9cuc/dIpphb&#10;Uw7RIDpFyXiUnGc5q9iM+Fz+5PFYluSqxqzvndjjpWu0w/s5oz5a4HFO4IzHLkRnafvDAqVpJo42&#10;wgyVA6035hdIODuPHtVo2croxMz5MRPFIDKt0EvjHRYmwzteL8oHHWvp2wi0a18AaQl38ONIeOfS&#10;jicxDcMDpXy9YCaDxbpUq4eRdQ+VmPQV9J6pcRS/A34eXB+Ieiw/ZrU+bHvUtLntj2rixkpxS5Ve&#10;57eTRpyk+d2PnvU4NMh+Lni0waUEimvyYIgMeXzzQu121MG3AJjOMj0pupvJc/Eu7kgu7Zk3AIQw&#10;/lTtt0t3cRvPHkQHNa4bm5NdzlzOEYVmo7HKSsouZwJ84lI6VEYpXSXuMjp3p0kcn9oXWY02+ce9&#10;bGnwRmCQvuACHmtJdzhiZsdojSQjY33hznpWysckd5aIkTBvtUQQfWrUEEhhlC2oBD8EnrUkQuf+&#10;Em0RDt3f2zACfxrjm7nbCmkrs+5bJrfTv2aPhH9qvYkZPD6Ntz95mHauTa28V32qwXlv4S1eaPzg&#10;0OYzg46V6HrGjSf8Ka/Ztv5NLNwkOjRt9nZ8LKcd81e/tX4pX+naLbaZ4F8NaLFFbFdy4dnAHYCv&#10;P0jdG1uhc06TXtTi+GcGvan4ds5NORhCWkVcj+HKnuK9JvtR+H9j4Mtv7Q17w7qM4XAKSpkjsAAa&#10;+Y9a8A/FK71a8vrlfF05ckmVJJAD9FHSudXwh40hv/8AkD+KYmVeGmLMD+dTbmW50U6bSZ7/AHHj&#10;bTmN1Ho/7LOlTMg4uJpVXGe+OteX+JpfG2p20qX+nW9vA0yt9ngJUcejdTWt4Q0nX476Rb0zEFv7&#10;u3OK99fQ9D1P4X+FNOGiq1/5cnkyRtgxYz1wec1ClZ9wSavc+RI7GBdalxYM+6zwS75I2j1NeueA&#10;tL8a3/w415NJtNUza3DsFCtgAcsR64r0C38BadaW0kmovp8RRmyrS/M34Z71q6J450rwjeeITFoG&#10;gT2yQFfK3gAKx+Yk9ziqvzJpaik1GzZ4NfeGb7Sv2pPh94mvvGFneW+pRTR3cgGXhdOArL1HNbNz&#10;f6VJ4ouEjngAe/QRYYZG4+lcX4l8U6RrH7QHxBu9OmWHTLvUFkFtLNhFcHLbQeBk+la1nceDLi+i&#10;jXwdY2t9LeweXdC7BBKnpj3rTDyUZWbOWvO+qPbINY8Z+FdX8HTSXsj6fdxISpOcA+/avVdSl8De&#10;I/AOnTD+yluJbHMUyYzuxyGrg/Fdp/av7JXileGuLTQo5I8dQUXnH1r5m8Aav4p/4T2z06DVLks9&#10;4VigZuCRx+FdqSbfc503ueieJvBlzHPfZ0e4dA7FZYBkAfhXlN94W1f+y7tItAvDGVPJBzz14r61&#10;g1LxHYQTpqfgLVQEjBd0jMi7e5roRc+HL7wjZ3VvoeiXMLxkCSMAMp7ggcjFZtNM0VS61PzVvvCe&#10;s21zM6S320S7mTyzkV2vw/kjtfF+tSGC8jma3xGzoQCR1r7E1PQ9AnDskEKtyQrL0rkJPDNtJfwK&#10;bCIKjfLtTBo5FI2hUSs+xwMF95p1jzLZtxicZ9c968k0hPidpPxr8e3Gm38lzYXWoD7Wrv8AK4J7&#10;L6rX1I3huwRbdWt8YHHHWrEPhzS42Rl0QNmQHJPB/ClGko9QnJNXvqeURT+M7q6P2TwFK4OMyN8q&#10;jPXrXSafpOqvfxieScvkbgnQV6uYNPtrFA72MSiIfKorj9T8S+H7MagYbm0eQRtwMckUclvMzdR2&#10;sdLENF0XwVNPJc2nnGDKq56H1NfOPj3xjau+pyvq+VGSW6A/T2rhPHHjmaXVNUnuNbwnmMFUvxx2&#10;C18weJPEOpalfTp58qW/m/dHV8etdFNLdmDb2NHxZ4gu9Q128SCWYoZTls9vauQt4mV52ZFyBwKd&#10;ZbTKUaNV2jk+tXHDeYWHOVIFNu7BIhwSUJjPB4OMUx0kExIlVfl9KlWWRdP2yQnfuOMDoKcNrKu6&#10;YAFTz6UiirHBJ9tsWj1QqxcnevGCPpXdaBe64/izw7Al3ezzm48sOpPzBuMYrjUDjBUMQobI9Sel&#10;fWv7NfgS81Tx1Zajd6RJ5SXoMbMvHB60KL36FRR9f/DDRbTQ/wBl19TvIo0kOgGWRmGNvGQPxNfJ&#10;PjTV7i7+Lvjm4KozT6kxcY6IT8o/KvrH45a3Z6d8MfD+gWt5EpNmrXCoccD7oP1r4V1aeFLHUpWv&#10;0DctI7HrUKak2i+Xsc1r+kXl+kMMV+xSKJzHEW43H3rx+/0zxHYTXIufDlzDtk5JwQR7EE17Bo2q&#10;xSX9+w1NHTnGDyK1JJ9Ev47i0vfLCkHZIetSpNaEX5mfP+9WljyOqdc0FoxGcFcFuDmu/wBU8Nae&#10;moQiDWwEMp2kDg1paZ4W0dlijvLqQZwwfd0rXmQkjyoC5kuYUjhmcsRhVGefwra/snXhpryf8Ivd&#10;sSBx6CvZrfTPD9rIfs/h6N2VcbyBk1ZeLV5vsgW0hhHnAABeSKh1FccYp7ngE1tcxROZLK5TB5Ui&#10;mqU2rtcEFa+gPEGmaOnw/vnmt7MSLZZLHrnFfPpVft84iTAWU557VUZXJaSJRnd1FKB8kmRyKBtx&#10;y/Io5xkITk9aokOSH5FGD5Y9KQB8fcwfrTsj5qAI2EfnQAg4YdKIztubjy5GDZG0k8U8jMsZ39BV&#10;eQPvzs6OO9BUXY6bTNU1G11uxurbULyC5hukcmJ9pLLyGUjoRX6hfs9fGi31zw/oWg+IdasV1VLI&#10;JbXUpCrfIowAc9HA/Ovygl2G2s3DHcU+cA+nSuv8KXs2bwwyXkN1bzrLbzxNtKlfcd6yqwUkVd9D&#10;90NWsIJLASwLlGB6fwmvkT4y/CzS9e07UbqDS7e21NLcmOdV4cjoG+taf7PPxn0vVbDSPDviTXLO&#10;HVUTyrW7mICXyjjBJ4Dj9a+tdT063m04SwxRyRFCcjtXCrweqOinUT0Z+DfiHRfEGl+OdT03UtIu&#10;ba7t5yAZF+Vx2IJ6g1zxnlIKSWSIeRuUenuK/WH4ufDHRfEPhS//AOJdaxX0cDG1u1GGRuyt6qf0&#10;r8wfFGgeKtD+JPiLTNR8NTwzx3O0rIOCueGQnqGrppzvoFWn1R2Pwg8V3Xhr9o/wZci8k+w3V6kF&#10;4meHRzjd/wABPNfpD4qsLLVPAmi3MckBdtOWaGVOoJGV5r8iWWXI/wBEZSvKEHoRX6Kfs4eL11v4&#10;AX+i3t9Gb7SohGHkb5pYei/l0NbrRXOPXmPXPAfiqWSZvDuviHzg/lW80vSRegGT3rjfip4L+wXm&#10;oaraabK1pJIDJGo/1RPf6GoPHGkX0WqWt7GsqmK7EiSR/eUqcivZvAmvaZ4n+C15pOpGzN6ujNCW&#10;b/lqAMA/WoktmjaLsz89NVg1HT/iBoutaTMYruC4Em0fddR95SPcV6LqN94b8VfD7Sby08iHUltd&#10;txASA0cq9fwJroPHvhi+0nxvrVrNpc4i+1uY2K8bSeMH0r551OPVNF+JFjqlgswia7X7VEp+Vl9c&#10;dKFds1ue2fD7xr4i0Xxm2lak95HtnC/vSdpXsQTX09eWula74BluYHtpG+yZIA5r5mksvD/iT4La&#10;fqUIj+0JYghox86OB0PerHwv8Y6vovjuDS9RuJPKe6KRPIeD7GqauS9CPxRo11a6tdL9kk2LI2xW&#10;HSvEdWtrmz15bmGFwrS4mjH86/Q7XtL0PWvh9NcwWtt5n2XdlByDXyd4q0KeObVFlsCMErIMdPQi&#10;pT5QTT3KPw+8X3en+ILKCeUvaS44LfdzXuuqT6bc+FfFl9b3PyjwjdEY75Q18Nz/AG7TfH6xTmUw&#10;vLmKTsK9v0PxBdt8HvGNgG3mXw7OIMHnlTkVnKPMiU+V36HyHZjf4l8YMZTxr05A7HLVen4XKgYx&#10;0qCyiePXddilikSQaxNvDDnrU92Aot8yAfMeldMdEZtnonwXB/4a18LNg4Gl3R47cV6T41JXx3YS&#10;rbMXbUpQ2O/zGuK+CcBb9oiwcW7fLo9wcgdOK9P8S25bUZHMa7k1SXGfrWM3qikZmkoP+Em8L+dH&#10;uD9TjpXeXltpscV8yogIjG33JrhtOmj/ALX0RXkTeJhgeleiXUcEqEMNqG2XBzSvcqLOi+HMs6a/&#10;4m81CAs0Zi5+8O9eyTZ/tsyu5RCq49K8M8PS21prNpJLrEaosgGc9RXqGp3GrXVtoy2dpIsCwcTk&#10;ffz/AIVMrfMpO502sS6eLDw0P7TSe5aMlEQZb2ziuWfT/FeqXelwXM0tvbLL+8jQ4Lr71u+GbeC0&#10;u4biRPPu5UYK8vIT1wK3JGl/tcS+cUO9t2O9SwM6x0fTobyK2t9IjRY4cMepb6mrEECW+rajDHp8&#10;eHm6963rKeKKyv5fLUu68May2ZW1dpfPPck0XGNv1SOO3Adc8ZHpWaxkj1fS5Y5nB8xd3vU8gEk7&#10;/O5JfjmoZVljj2mI5ByM0gN/WjNL4YgZXZv3QJ5rnrUMmnxM/J3dK2LOUSaVIuSQBVKYfv3XGMPw&#10;KAOosJ2Oi26dnXnio7qzC6beyJCWcjI9qh04N5VqvmdEOcCtQvMC67l+7jmk0MuaA8qfD3x8Htx/&#10;pNqFJ9ABiuS02NYdXECMVj+0yEKPUmungZk8JeIowEyxrn41ZNXjYyqXJO0fWkgR538WIoB8CvHW&#10;+3tGuTfW8loWA3/Icnn0rwqHUdZv9c+G2p/Z4FTS7BkO1cAfLjmvqPxVpH2/w0iS53pZyBR9RXzJ&#10;HpXia1b4i6FDoUsr3tzutu2VH3sH2pSZTeh6Pba3d3fgfSD9uZ1DODxn9a37JGfQYCt4qt346V5j&#10;4Wg1iCPWrGex5iGfXB716doYBhyysVywPPpRETVlqb2mCJLqVPPJ5GST3rtJ722h+FfjSaZolSHw&#10;9OxJPQ7eK4WULGjMMjdJzg9K5z4gahInwKjtlkfN3OqHaeWFaWuTseXeEtgsfGmpXC436ldyo5+u&#10;a4DwHa3Wsftla3fMkhhgvp5XdugC9BXoNybey/Z+1QOmzGiMSc9CRx+dR/BqymX4f+Kbsgo99qcu&#10;w45CCtooyurHQeOL/wArwfrGG5YtGgz17dK+UGhu9S+Pvgyzj3u669brx6swzXunxCu0Or3ESyfJ&#10;BBIzc8E1wfwR0+a+/aTfUpI8xw6nI/I4JB+WnG61JWh+h/he2Sz8HaNDDHEoj0OGMkgYyFwa0rg2&#10;63Y8udSxf5yO9JamJNAtYyw3PCPwzVdoHW7lxk7j61lLXU2irGpEqs0R+0r+dUdVWE7P37ZCnio7&#10;oMmjRsk77sdM1DG5l0pw8J3bOWrKxTILONndJMcRN1FbGptEumadO8q5MGDjr7VBaxpHorAsfmyT&#10;WRfSk2lwdxYKjYB6U7CI4pboLOPtauz/AHV9jWbfNdi28uZCAXBBJ6VR0USHxDKW1O4LNMxHGQK1&#10;tfEg8N3TmIswI5p7BYuaNKWS4Uqd3AyP0roJLd/OjLK3IFcj4YdW8p9rY3Dd+Femf6PPe2axgL+5&#10;5GadrjWhytwHNzEqvgBuaHFxHgNAwBUcipr9fL1G9ViPlf1psV0suiqrhfl4BqRkkDDfFkYOa0Mo&#10;8pG1TheR3qDS7WeWTU2K/Iq5BpqBl1i9If8AjwRUyY0U7mS5F8qRxvtLc1YsUKXshCncWHWpLgMm&#10;35PmJ44p9tt3jemMEEEVFtRs3blXW1spPtig4yy+tQzsr6YjK3G3mqt88kkFjgOqqo/GnkbdHBJw&#10;PK9KYGMwmF1HnUWIZ+ma3I4mFgD5I4XrnrXOkpIG++MTetdnbxr/AMIrFmUHFv0NAzDkkHnyjAyB&#10;gVBavONQuchtpbpUoWM7zj5vMNOCgSg4GfagC3Dn+0ZjgBSKo3r7GvGjJBZcZqYOolwZCCao3rxm&#10;W2jBH3+tIC1oyE28wmLOVJJz70pm2a/coYVCF+MVfg8mHQ0JQbpE61UMSyXkTFl5brQBrpDLJot+&#10;5ZAgsnAX6iud0GGaHSrqGSE7vt0hGfQmurREOhuBe4Cx889a5+R5PtcwQ9JQKSAhvVIuZV3c4qzp&#10;TzRxSghmweKqXXm/2jEShztGavWYyGJGMLxVASXbI8/EZHr7GqsZf7fEOwarIAY32RzjiqsXmBpQ&#10;Sv3utCVgLF4D9nuDyQu2qhY+TCRMuAvAq5cEf2RICwGVwK5xvtKW8pFxnnik2M2BsO1vNOT2qvJt&#10;We5b5c7ap2s0pVQx71bdd8Fw2QMVI7FW3eNn1HLqG2HrVGJ1XUtzKSPOP4VZMaG5j+8DntVeQJ/a&#10;iJjAyMe9SM1H+ztMGVDgoOKrySRwrM62p5Iyc9KmWK5EKnau04xzTL6POlSDGPl60agTW9yJQzbR&#10;gx4FQSRRi6PPVu1UrBlEZjLncp4OOtaLNiVfkyaBESRKLqUjOCKc7BcH7KxAbsKsoeTiMkYplzPH&#10;Hp1yWtVB8g44pDMeS4hk1khEfA65q/AEZ845z0rL8PxedL4ouJVOwzkICK1cxx3gKvwZOM9qfQZc&#10;IInXKt2qvPFHJdHKcBhgetWby4gTw+jEZJXr6VHYbJra2cSA8nPPSkIklO3TAiuANoyKyovPk1pm&#10;BGxDwMVs3ceGbLA/JzzWbbKUaUdi5xTA14oI2+Zol5jPB6CsbcsOqXgVUGZK2Y5R9mZSw5HasPUI&#10;WM8Tq54fr60XAszSytanCrk4H51bs1McQwHGRk5qjAjmCIbwTkZrRZ8XFqvl9QMUAXmAMKtzkmp4&#10;tjRPmLkLUQKlkGDjaMVbI/0IbQucc4p2EUZ2JMH7gBRn8aypvNWSLbF1atKd82+Bwyg9qz4RK5Je&#10;TPznHtSGSxLIbab7xO38qrCSVb9V81sFuKvRC7S+ZRGCD0qrexlNRsmERz5mSKANUM3kIP8AZFRp&#10;v/tDjHNAkj/s+3IhOdnPtUEjsEXDEMVODQBYnkLMVyOCKz5JrSW+WGQjK4AIpm50t7geaSTmqMaR&#10;rdvIV+cyDBz1piOk8u0j02PCD7vWsuY7mb5k68Vew7WcOUPKjvWZsb+2JjtI6UgK6RD+0pMynkjH&#10;NdXA8UeihsKDsxzXOgINUbcCMng1osP9FkBbjbnrRsMQyFp7g5YfMfxqO3klN9sYtw/FRQlzI5Kf&#10;LuwMVoRwuFMhKg7wRTAhvR/pDYib5o+KyooH8q/DAqGYYOa3dSuE+w6ewtx8o54rL3tLCxHGF5oY&#10;I4PXdLvVuLwxSrIdwOM9RVnQ4Z2hiRotjBx14ro3BMsrGdmxxtNS2VvCZJ3ZwvzZwO1TypO4C6tB&#10;AljpbGXJ2DcfSrmjyR77cBvlK8n1qrqG2S32EkjjvUdodiwBcALwKYGndSWraxJslJw2CMVWnQi0&#10;uH3AADrTbhQpgbaSzyccUmpmX/hHLQLkElc0wF02K6dJ5DM21mwAavvGiXCHZjg8mn6auzRbPdIR&#10;iLOBS3UsTLbAuMmTH60IRQgdW14jzEyG5Ga2GeZpXBI+UCvN45L6H9qXTonllFvcWIKDsSK9Tm+z&#10;sQ6W+0kc0oyuxJlRWcXMK+YeX54rYU4i9/JNZWYVvFJkAG3mtCC4szDOSwOIzVvVAUxHNvm3S5+Y&#10;kHNMiQl5N396npJI5kIOBvOKid5lZMo2OecUCLnIC4Y0jOTHkhqrJPG0DbrhQc9KuwbGgm5XATg0&#10;xopybiBndwKpIAdQGMDD1fm/49GPGRmsXzWWZznkvxUsaNDUvtn2CIQgsSnOKpabY6oZfNnuSqqS&#10;R71dWW48lCduMd614Xc6TEpkXGDxihaiKx8sKMKckdaxJ5nXUZh5rnA+ar125CABugOMVzjPI9zN&#10;tdu4INA0bFvOjwO3mkkN69K0IpP3MwKZJIwa5DT0vYtZfzGJjaQ/L6V2UCrmLCrtOMUkJoe8ZFmX&#10;ZT93mq0TRtuCnIz1rdkVDaBPLODCc1iRxxx3XUbfNJqkBsQOyWb4VeV54qtKwYuACBUjzwMqKkBA&#10;CigjFru8k8ilYCi0UYeNmlYccc1oLG7aTFtt2cbDjHesKV5n1sA5CqfWugtJpE0908xeIj+FDBHM&#10;/ZJU14yiyADS8AnpWx85j+YqMKKpLJeNqeoq8ZC+d8hqd/MAi4PI9aaAeUX7NcMSOF4yeay45la/&#10;eLnhuKsyGQwuA7E1UtImOvyMUAJYZpAbDtFHp5LxttxXN3OnC4uZZ4IDjHA9DXUzLG1tMGRCoiNZ&#10;mmvKjagoPAk4oYHP6edTj1ie3uGcJuwpJrr4oyiqC/Jxg+1ZGoRySarDIqDcDz71OLiXyIQ6Pu24&#10;BpJDWhYvIoWaMFUGD1qK3CpcSc8cdaYzj5d9weoxUN40qwWhUvgjjjrTA24zbsXU4PerCpaiIsu0&#10;ENyMVlacJzFEdoLHpWntcO+UOSOcdKAFdQY2wV/E1iag1xHHb+Wf4+cVsoyK8m5CRmqk4t5DKgRQ&#10;SeM0AZqNKwjBUcLk1Xbz/t90VU7cDAq2I/LvFDHnnFIdu+QlgMnipGEJPlKGY5J/KiQBZ3yQRjJF&#10;PcRmFAJfmI6gUzy5PsmCxPvTERGe3SNisQyT24xW3bTM2mWxeQHcOKxWtXKRkwtjOasq6Ktmu45G&#10;QKBlu7Jaazweh71VuPK+zuyqOITnFLKW86Ibz92oJPls7nP/ADyPFAjnUV5JpG85tv2nDD0roGjC&#10;aLdSR3Q+SJcYHWqGlROZdUD2R2s5INauoYHg+by4yPlIpiOasoxP4mu5VjbO8bjmuqiRRdE7hhVw&#10;BS6FaWn/AAg87qgEkgPJqzFAyaZfMykkScGkA/fH9m5YdKRW/wBUwU43cVnSCVrZgtwRlutXoTGL&#10;MgzDITigZZMhacEOM7MfSsmW3uTqKyi54Dnj1qzGfml2njJwc0yBrltXkjJGCPlJouBdjdvs8SZY&#10;HvTzt8z73WmKY1vI0cEtuOBVkKpNyfL5A4poRXP32G4dRUiECY5kH3ahTm4mBGOaChEpxu+tNCJM&#10;DaenSlUNz+87d6j52t82acOnWuw5x4J2r8tOGNoy3ek+Tyxwc0p6igZKCPlywpMneBkc1GMbT+tP&#10;H34yDQBKCd75XjFSA/Kvy0ztyKeOnSgLko6dKBnevzE0z+BueM1IoGV+btQBLGTu+6enWryFfKXp&#10;079qzxnEeSOD2q0h6ZPUU0JlzHHQ4oYYizt69KQH90oOMUhOVA7DpTAYPuseelRA4Y5Zjk8VIepp&#10;pz5gOwUAWY1BMXy8DtXR2B+QYfjHArnrf+LK49q37HyvMhIlPXgU0DR1lrnyYCYyOOlXT06VVgwb&#10;e3ODwOlWTnP3qZL3FpSRsQe5pB0HFNP3vekSQzgm3JAJOKwplPyZXk5ref7rfOayrgfv4zgY54zS&#10;b0GUHyfDXjEblwfDV0Mevymvy1vFceK/GBCrn/hK7vg/75r9S3x/Y3iHk/8AIvXXH/Aa/LfVQw+I&#10;vxAXnI8W3PHsXNcsPil6HTSEXG1Dtxx60p2Ec560igYjG3gL60pA3ZLH2xUs1IzgA/KenFKm7zF+&#10;Tr6U1uAT15p0ZYynDdvyqQLsZYnG0YxT8Da+D0piDCv8pp38J6gVqiWRcccUwhSTwKkI44qI9TQI&#10;YfvDimn/AFfSlPU8UmTlaAJYg3nqRtHHNbMO4GIBh0ziseIHfJx1IzWpbH983zHJ6CmSjdtsmTOO&#10;SP5VtQ58uEnGQ3NY1twkgwDhhgityIcp+6Y5Apy2C+peH+vT5eD0q0uA6AHjNVwflT5eKtIcqBt6&#10;Dio6FIuQZ85uw29a0U/1S5NUoPL+ySbkOc8VdQn7OvA61S2C9yyuCF5708rh2G7sKiUcDtg08bjL&#10;98nikDHgjC/J9alQdRs/WmqoK8mpgAGHPai4D16D5e1PGOzVF/E3BqQdeKQDxux/q+oNHziL7pPP&#10;SkGMqM/xc1If9YCD2oAhxwcAgk+tCht+CxAx3p/y735pDnn5qdgAEY4QY5zUbEFR6Zp5yI3GO1R7&#10;R5f3yfWkAuOoxR2xtX2pwx5eRzg0pK/N+7XpxQA3nzIvk6CmjJnmzH361LhjDkY4PT1phDHcQB+d&#10;ACgKGIKj2pT9w0jH9zF+7zj7wpC392Pt+VADeDtOzvSYwB8p+tJzz04p3zYYE8YoAYfvHC0Y4XAO&#10;e1KRzw3A604DkcmgCMLmcEoR8vIp42eW+EPWnsD8uaDty3yjtQAzPqtJxt4Un0pe7cdKdzuUYFAD&#10;c/u+Rz6UDPljKU5tuVNHUmgAGAc7P1puQQPlPPSnHOF5pvO7rQA3gJ1FKR8n+s4zT9gLElf1pDtz&#10;kKuB6UAR4+7zTh1pexpPl3HmmAmPmPyD60hyGUeYeaU98jikYD5cikAgzvYFDjPFBJ4ASmjo3PSl&#10;ywJPlk0wFAHluec4pVJMJ3IAQ1ICcA471L8hEuTggCgCF8l+VGcVEgInYjPSpjjK4Jpqg+Y53CgB&#10;eefkb8aac4GU70/n5uaUjk5osA3t+PSlzwflPPSkYHAANRnfkjbQAxmJfG3vT8jgbu3XFG07ASOh&#10;p+04HPOKQCADyiCM80P92EAjGKTOHx70dQQAcimA3vwg/Cng/wCrwOtMBIY/ux1p+W5+UDBoAOd5&#10;yOo6U7avlDB5z60z5t6ZJ60/+MHqaABSwU8HrT8Axnmoz0c4oJO40wGEE5Ax0oCy+VgsOD1py/6z&#10;05qdixjxgcUgK+3Cnk0ADaMse9OPQ8UzPAyvNIAIORx+FN/Hqac3CtlCfSmAgzjCnpQA7BDik+U/&#10;wnFS8+VyT+FR4HOT9aAAD9590Hj8qY4bzPv8Ypf4/vUrcr15oAZ2HPQc0HGw/LR/CflpxHydO1AD&#10;YixdhtGM8Ukm/wA18Jz60qfx/vBih8+djLHI/KgB8OTCTuA4OaAFOeSKjAABAY4+tSgHLfLQBHge&#10;lJgbXywp+PvjbTeNxoAjJxgimfL83HOaUnk0Rp88hL/WgBDgqaBu+bmms6eZtCmjJ+XC0AOBUvwu&#10;KacbG54zSjORSkfeyfSgCM/d4Hem8ZHzCpD0PHFMwNwOTQBGf9Yn7v60h2/L8tOI4zmm8E/d/CgB&#10;p2569aNqEYzRgYPFJ/EaAEIxn5ajP+7T+dgO49aQ4w1MBnzFF4pp+83HpTjjdjNMIBkbrSAT/ln0&#10;qNywC8fjUnrTH6jDfhQA0/cPFRceYcDk4qXHyHBH0qMhuf3ZyaAGkfvO3Tmo9oEsnykD1zUuPnyc&#10;8UHBdz5Y+6O9AFcgE4IPXio2GM4Y9KnIby24/i6U0heeM0AQgp5S5UnmmYX5vkHPrUhBz0wO1NYE&#10;qeR1pgRFRk8DFRbRubg/nU5DZ60xhyeKLgVXzxxTf+WZ4qwwBGNpqJlAU9/XFAEBzuIwKrPndire&#10;1vm5XioZAPUUWAzJ+bmyAQYNwoNfevgiFbf9lr4Xx7SM6Op/MV8IoofxJ4diCf6zVowB681+gWkK&#10;qfBL4cJsOF0VBgfSmSMm3eVLyDxWd/EBV2Y8Rr5hHvVQ43Jzk81RmAzu4XFSj7oGKYO1O+beCN3u&#10;KYMsxn54+O/Sryfd6jmqCAh4yPxFXkB2g0IRMBx1oOzaB700/SkOck7asQ7rjilH3uV+lN58vgnr&#10;SfNkgnNIB3y8nHekO/zE+QYx1pPmxjaOfenjd7mmADq3yUo3UnOSMfhT/wC+B1oABnafpTRwTxx2&#10;NKc4AxSENvX5hgdaAJhjaPlFJg7kw460gH3sscelOG3zUGOSeKBEv8HC0pUEDg9aAU87BYinHII+&#10;fPqaAsADCNfkJIPrTxt3fcpB98ew6Uv8QphYcD8xOKePu0gC5GSeKcNu5s5oGNw+9MDipFztk7c0&#10;oAwcPgUozub580xDST8oAqcY8ofvB9MU3A2tTOQ44pAywuPMX61S1+ZYfhX48lL4CeFbk/8Ajpq2&#10;mcdR1ri/ibdrbfs5eOCZcGTSJFHPqKqG5PVH5txAP4u1lsEn/hIrhhn3avZ/DSgxWnDZAWvFtKZj&#10;qeoMFXLarJ+HNe4eHVcWVswVuFGa5pO7Z1Ox28y7ZYs7eYx0qE4w2FzUjYMitvOSvIpABuwG7VSM&#10;wX7inYcfWp0ChFBj796ixlAOBtNTLny1y44FMB+WE8YCD5h+VP2nHSmrt54peATjBoAUZy3FB3fu&#10;/wB2ep5oBJcfuz1qcD94+QAAKAIsNlskU4ZBb5+3HFO4xJgcZpP84oAUA+XneOO1Iu/cR5Zwe9J1&#10;Z/3eBgd6XePlBHagBxyAciiLAmk4HI6mk6k5JHrUgACjnPFADhnIO4Hk5pOOuOtIOh+Wn9zxQAwE&#10;eeOO1SDGw/NTcDcOKcdu/gDmkAA/Mfk/WlHJ+5260AcHJoxhx9aLgOUdOaXJ2HJ+lIN2GwDimHdm&#10;L5D97mi4EygbkOelP+XK9eaaMbh8nQU7I3A7e9AE46Lhe1PUDcvy03DGMEIamXGT64FADlHX6Vbj&#10;XmP5T1FQxqTs54zWhCo3E89BSbGkOFqslyw2DItWP6V83eJ/HfxGsPHniGwsf2fr24it7xlMgc/P&#10;X1JC4jstZkKL8tixyfpXi+nz28/jfxg39mWbLLfyDcyA4waIy7i6ngF58Y9XtdRMOqfszayr7vmE&#10;UhY1fsvi38MrjyTc+H/Edg/pNH92vnT4s+J20n/goJ4mg+32CafGY3niaAPnJ7Z6VcTxr+z7qcNo&#10;txfaLFMYwD5lr5fP1IxTc238LE1u2z600jxj8Mr/AF6xt7b4nwyzzHEUezBNdjMDFaSbZsjrtPWv&#10;kLRL74L2+u2E2neKtJjvVlDQSB1OD6fjXtdp4gvXa2ln1JXEiqAcYFQpJvQtw0O+a8PmqVQle/NX&#10;4pC1uTg4I4rm4JbWae3wqDcB0PFdRGippxBTHyjFaR1RmSQg+YnGOK14g/loTjrWRGH3AAFe+a14&#10;N/kD5c46kmgZoRFhG2EHWpRjamVx15pI8HHGBtp2BtfjPNCGB2+YPloON64owdpx2FLxsY96AI/m&#10;2njGRVeVnWOFRyzkipmLCNfkH3vWtLw5ZSX/AMWtKgCZjjlWSVscBV5NAHsHgTTBZ/DmGZ4gJrvE&#10;j7hyF7D+teE/GbxEbnxFJpVteSGNLhUbyz95/SvpPXrqGy+GXiSbeiiLRWVB74wMV8SaZEdR+OOq&#10;XDmR4re/eWRmOcsTxURV36ELXXudnoNi1p4HsEMY8xoFaQnrzWuQnk8kZzU8zqWTIAAXAFVSww+C&#10;apopDWC7xgkUwkDeN3J6UMeMc1A4+bI7ChIY4sdwyOPrTS6bSdo9vaonP7vlj16U3koMIdvrTABu&#10;Mqk9PSnbxvcFCFPekwuZMuR0oIyigvn04oADj5MZ+tC/fwSfxpediHPTtQMmQ5x0oAd68Z5owucc&#10;U7Aw1RvtMZwWznpQA/5drZNAJ2/dpFC7E4PTpUgB8s4FACcc/LSHqST1o5wOakAUqDkUARndvX0A&#10;oP8Aq+lBH3vl/Wk5z/qz+dAB2ph6ninkjB+XvTTjeO/FACcYziojjevy+tOJPmMNnH1oON44oAb3&#10;5FLgZHHfij14pQBv6GhAi3Gm5WzjpzXceDbUL4m1afaMpZnn61x1uoMZHP3xXpPhZdul+NnwMLZr&#10;SauyXufmD+3JqLS/GD4W2m4YgspcY9zk18D4wsBKZHHQ19ZftgX/ANo/bgngEwIt7DGAehNfKUeD&#10;HtMfANdMURUepL8jRksmPkrc0tpP7L/49FwJPm5+8KwjtMcqleNvFbeiEfY7zr8jjj1zW9Lc55no&#10;lpCX8PWxtbhgWhO6IdAa4q4W9/4SS5R1hDhm3KO4rudJlaOymVLHjyTuOfWuKvUkHjvVX3PzJ8vP&#10;rXSYHXXpVv2bNHfDhkkbkHkVw1jLeNazCTVZ2TjCmu6mS6f9nrUo41jIWdWJJ9+a4wvF5RK6QQVj&#10;QdcZ9aSWo2PYlbhWVdvyHd3zRuZktdyHhjgZ61Gxcuf3a4OMCgY84ZIximhMuEqWB2AAAd/Srdvq&#10;DK82ITs8ojmswklgdzAdx61YgiWS3n8uEs/pTEVXWNruLDsu66zn2zXYDSPBX9hW0s/xW1q1aWMZ&#10;DElc/SuOlE0et2SlOVl5FdPMkU+i6YjiMBYielDjfXsaQqOC0ZS1bSvDNrY+GpNP8UT3M6XWZZN+&#10;Nw+lc3qk8q65dNl/mgTpUF08qeKbJI2kMYuAGXOe9WdSid79AY1ANqMZpWsVUnz6swWZ2vEwjE7x&#10;xurp4QVsbYbB8yZIrnYIJftlurIx/fdq3zuBxuPEYA5qZrQmD1JXnufJVEOOeo71as0k/wCEl8Ky&#10;FiV/tJC59SM1nRsPPiBjboe9X0kYQaZGJYgyXYdATjJBz1rjqRurI6m3JWP1j1LSYbv/AIJAfBDV&#10;YGuPNgsIiQqndxn8a808Jm8bxH4XmK6hEySqJGMbcfh3zXgMf7QPxJtf2U9C8MW/wb8MRR21lsju&#10;3l3DgY3bAOv415evxj+NizsU8UaQjebnetoMfyrzVhpptvqdNKolFLsft74UXRJvAsBub3TN4tR9&#10;+PAx+I71yPiax8Mtrnlr4s8AwoXOTJPGp/Wvx8u/jL8e7jw3eQy/GvV44njAf7L+7Y+2QM15je+I&#10;/Gd3d3Mtz8QviBI7vkPJqcmfyzU/Um9eaxvHEH7MXdj8BdOv7a+8RfteeALe2jhYvbR3Ue5z+GWx&#10;9BXg3xG+OX7N2hXGnp4Ig1XVL2OQ/vwh8tOecMcZr8xpbzUpHRX8Ua3MSeftE5fj/gWapl4i92A0&#10;AIHfGTWiwqVncitPn2dj6X8W/HTVdR1vWriPwhqQuJ0AZjMdqfQV45feJ/Et/dOs2sTxK77iMklj&#10;7k1wy/ZNsJaSAnf0AGatDK3kf72JQQMAkV1QpRjsc3vdTozOzW0RmvbnCsNuxiMe9bVtdiDxB4Be&#10;HVdQJOrxFm808YNcbulit2EqJjGRg54qYTD7JYzKw+S9QoM+lbKEWRJXvc/XbwnJHcfs/RyCbcLz&#10;4fDcT67Oa+PNFc2X7VWiPuaPy/Gkgz7biK+n/hJdC6/ZP+FEqtw3hhkI99uK+XvFqz237QuvfumB&#10;g8TsxwOvzZzU/aM7e6fpz4Hls77TNagng06VZvDICLJGrHDDB5NfCnjOXxJ4W/a0+J2m6frFyI18&#10;RySLExOx0c5HHTvX1r8Drv7Xe/DKUNuSTw4ckHgkDoa8G/ae0ySz/bEW9/s1wtxoUbo2OHXocfSs&#10;JJrbU2ouMl73Q86b4rabb3dpHqfhwwy5A3KflY/lXSWHxa8Jt5ZHga3mcnEZSUEvXxx442HWPDLl&#10;8xymQqMdSKoaGjRa74MuUdtw1aMMCeGBPpWlJqSs9wkl02PtbUPibBMsoj+CM0ZHIYyEn9K5a4+J&#10;epJfFbjwjd2qNCxiCIW34qrqSaemoWpjtrJR/ZsTHABySK4/xHeW8Pge5u1tdOae3kXYjAfMp+8P&#10;yqVPpY0dJW3NPTfFeva9rursviZ0topHSTjBX0461s2vhy3e2WSTxPd3Ja4y+TgHJrC8P2vhJ/D8&#10;epaZABJfxxtPbIwGxx97gH1rt4ZkiknU3XlYCfu2NTKo07Gkaaep8gfHrS7Cx+NfhcW1mY4ptFLb&#10;N2QGGM/zrwgbsMQBwK+l/wBoaOWXxx8HHjzIz6NcDCc9Cpr54hsNakiBi8OaowY8HyzzW1Oatqzn&#10;qR1diK3LCX74681pMWNvCPOHH4VYttA8Wu5K+FL0nI4PFaD+GfFzTJv0t14GBnvVXREYtIxd8KlC&#10;08eMH3qHzbQ2t+NxDE/LXVw+C/GDxl5bO2gXfxl9xI9cCt2y8Ez+bBLcapkB8YAxk+mKLhZmd4F0&#10;PVdZ+JHhXT4NOnfzdUjDBVzhc8k1+wng3R/D3hD9mIXMtvZJJH4cXauACW29vc185fAXwRY6L4Rv&#10;tev9OhWRrUtEZFGVTt+JroviP4rupvDOrlr1xAissEQPBPqfWolJyVkUvd1PAPiHrWpap8X/ABrd&#10;T6ixeS8JC54Vew/AV8/+I0vruxWyie6IaXLOAefau8kluZ/F11P8z+ZcsXB9KvQW9r9s3+TbqMHO&#10;4d6ze6sOL0PL9G8NavbQwyC7J8wfMM9K7GDQZGNs0uoybjkpgYxXWh7FLWffPCfn+QlsYrI1DxL4&#10;YtY2MnjHTmaOMjy4/mOfwquZ9ETYr/2QFkVXmkb049KuQWunrGzTFy6n5CD0rjoPGukya3BF9olV&#10;HuMJI6Yxn1rs4PKlni/4miMHg3KV5B/Gk7gmhJ73w9a6ekktzbKzPhQxFcRq/jHRYNSItI2llWP7&#10;4X5Qas+KPDd9e6WssOrsGG7ZGTwcdjXh95balZ6tLBc6PJHIG+YN/F7g1VOK0bJkzotX8Ra5f22o&#10;o9xIis3T1Fc5CjLHccsWIFNjKnnAAx0HarCnBJ9q2tYQ4HDRYj5AOeaYxnAYhABu4PrThkQoOfvG&#10;kLHzGzKANvBoES5yw+Qfd55ppLYY7RUcZLQyFnGN3BB61I23KDP8NACZy6ckU4hC+M5FJk4B+X2x&#10;Sg8kkcUARMMsQZMfLwa7HwMsMmp+J4mUNnR5mH/ARXGvgR3BB/h6V1ngORU8Y66dgIbSJU/AjFKw&#10;N2KGmX063yMNRuUnj1lmiljbaykHggj0r9Iv2efjaXm0Xw54o8RRGYxJFaXkx+WUdArE96/L+fzI&#10;PEusR7XKpqkmPz610Wn37C605vPmVg4KOhwwYdCCORik4KSsxo/fK/tLWeySe2aJ4pYty7eQM18y&#10;fF34daF4i8I38NxpkEN/Bau1jeqvzo391j/Ep6e1cd+zT8YftH9i+GPEOvQLdrEEsbi4YbbhBwFJ&#10;P8WK+1tW0+0udLE0KKVKZBA5Q/4GuOpTcJHZCofgh4s0XxLofxB1jTNS8O3UM1tqDD5hwVzwynuG&#10;rU+H3ie+8P8A7Q/g3UoLqZYJL+NLmIHAaMn5sj9a/SP43fDbTvEXgS8I0e3h1S1sna0uEXlsfwse&#10;4P6V+WmuaZqmmeMdXs7/AEi7iltr10ZWXB9MitKFS7s+hNWnbVdT9czLp+qfDLTriKaGW3vPD8bh&#10;15A3DNeBaXqN94c/aQZPtUyxjWsoxPGCelZf7L/i77X8OPEPhy81AtLp6b7QyHmSFu3P9016b8Rv&#10;DUd1oWrXUCf6THEXBA54rodrmMXdHt/iK10bxN8FNPufsduZl0zkrycketfEPivRJ7afXLS4sshJ&#10;HXLDqp6V7B8GfHK22vPoWq6iFbzfLhMh4ftj616F8UfD9hc6DLfwW6FTDl9o6A9M1lOFtUOE9bM+&#10;Hfh1rl5oPxwvdMuZQ1jeXW3Eh+XB6EZ4r2jxt4UguvDN1qdgM/Isn7vqD1BWvEvGmjsUkeJSJbeY&#10;srL94Yr234LeJU1HwvpuiX14pu4rVkUyf8tFHT8qfLzK5crJm18J/G+p2up2mkamMyRuI0eQ8Sp0&#10;wc9xXsfjXQ9MutKivbeGNopYMuB1TNeD/ETw0bXUvttmssNxHcbwE49+DXb/AAx8Yf2h4Zk0q/dD&#10;cxRgAuf9Yo9vUUMys7nhvjzw7bPbzR/ZhuRCY3x97/64ryPRLy+03xolvcRy4V8I7elfd/jbw9bz&#10;aBLcQWmQYt2APzr5K8YaG0lpcSQwEXEIJ24wWA6ipbNbJnI+MNJ02a2ttYtLCPDoRcqo7/3q8euH&#10;i/0OEXZZ8uWPcele4+Fb+zmsNR027UjcjoEc9D0xXk3ijSLjTfixADG5imMjRvjjFVC5M9j2b9nO&#10;2uJfiL8V55bhm+zaJtUj1Y/4V6f4kj/4netJ9icpJK5Vh2Irkv2aUDN+0bL5eAbWIAV2fiadkTXi&#10;JI94mcKT25qZxd7ii7nDWlsq/ZrhLglvtOGDdsGux1S/EXge12xqWEajdnua80aTU3+yKrzeQ90M&#10;yAYye9etx6faN8O9KSWwWRZYB1PpUIp6M3vh9okN54h0ibUtWjZNwfyPM4A6ivd7mSCTX1tra0iS&#10;C3iC4QcYr570yVbLUrBIr24RiMBdxOfQV9AeFHjm8D380lp+/ZTuz7USTY0ixJGUtrN0mVdoOBSo&#10;4bTsvICSfpVW6kbdIo38N0p8Ub/2dGSr/MakZJezBPDahWOcY+maW1jkXRlLFtzpnr6054bWbRbl&#10;WdcqwJ5q5aeW0QQDIEYANAEFvJbRM2TGzDJ5NU7qfz5l2xkAZBrO1UQx+J4G+0uu1TvUGrdgwngY&#10;oq/KDkimBf0wONSs4g2d2citC5iA1m5UwMD703Ro1Hi7Sw7D/j4yT7V0fihANatrmG2VUW2AbA+9&#10;RYFqZenlxKuEGA3NWdQ3qJGQtngnFZ2nXPmW87mFVwx4+lWryaE6JIxvRnyzgUWEiqLmTzbfMuAV&#10;5GaRXQ6huL9JBisWKUvp8p6kSGtm0t/Mt1cFiEIzQxm6xhMmlnymYOoAFeNfEZNWt/i78M5rHTES&#10;W3lZHYDHEvf6Cvao1GNLAiU7GGBWF4ysoJvDWstK8fnHRJdjDqDt4qeW9ho+d72DX9E+JVyt9qdv&#10;dR67bpLaXqt8rEfeUehFdzGlxD4b8NyJLujkbLkCvCtRj8YyfBXwXqVz4ou5bXRPFUyQQzA7kVmw&#10;eTX0L4Nltb74JQh5kYJZlhj3GRQtGO43U5GbwnGyffynSuF8WTLNb/Dq2wpMaknPYmuzymJUdTsB&#10;bj1xXlmp3jP8UrlPsnyRL8vsBWl7vQUjlfHsxTwv4S04XIeS7uFDj0UV6n4ZsjYfA3RA2V2aFn8S&#10;K8LBk1b9qXRYRLJJFDeDI7Kqnn86978UXaweBLwDCKunhET14rXnaVjBq7PmPx/fsln4tfeC81w6&#10;IT1x3r279nDRrdfhP/aEsGTLekrx2B/xr5f8Yzy3Hirw9bluH1L5h9TX6D/CzSI7H4A+A7dbfaP7&#10;AikcY7sM0p1Vb1LjA9EmLtqduQQoCDAqwjSNeRDcwGBzVdihuY8q5Oegq1a/vLy/CodyWjsBjrtG&#10;TWJZcvY4j4ZmwQCE4rGg3fYo/lAO7mtDTpkvfAt1KkTDMsi7fQqcVmxl1uZFz0bGPWkMvysfsLBS&#10;D8vrXP6ksq6Rc5iJyBgCtMrIZkxKdvmZIqeVEkD5t+BH3osBh6LGVSGTyFUjOQR61a1tQ/hXU1Vf&#10;vLkfWpoEKmUb8DJ4p88e6zRcZGTxRYDH0IeVoNtGyEZY812ujySfbbzJGcfKap2FpaNo+pyBE2xR&#10;cgnvRpz5v59qgHeR+FHUQmtqGu5Wycs3PNRpbQjw/bkTbc07VGB1SxUyYAfOM0+/Yjwpa7Xx+7pD&#10;N3S5RHod+AwyY8A1lkONdlO44L5qnpM8jaI0ZUs56j1q6qt9okJibrwD2qGik7k84eR1AjHAGKck&#10;TADMbAYqe3I+0A4GRWnOC+nw7Y0BB9KVhlGRQdPiBTvxVS9kC6FGNy/dx9K1JI5DpCEfwrzXI3zz&#10;MkwZiFEgGPWm0FyeHZ9miKhcEZzXUWB3aNMA5JMR/CsK3t418PWTB87ojjmtXR47kQajnIXa2BSQ&#10;GXkre3gyPllPNJYzQS+KbuHzcgL1Hc1JcBPPvlzzuOTnpWNoYjT4g6qvmnJbgk1LdmUkbV4Aly6q&#10;QcE81klkM8OQcZ61rauj5mZCc7gD7VgS/KI8qeUpMZvq26wtlafIUcVIDtiUmcbQKqaeN+kMOT+8&#10;GM9asSpGL1oiy52DPPSmhF22mD2t187bdhrLWT/S7ohukxq5ArD7QijC7f51WliWN/un5m5P1piJ&#10;RI0koPlDp19KnR0VmA596giVRGwHpSSfI9sOMZOTTAuRuPM5IAwc1RmljS+XDH5mOKa5znkis+Xz&#10;hqcLGHI8wCk2Bt4aTSlLdqypUXeqAnBOc1ssD/Y8iqoz5QPWst9+0ZQZzUsfQy5HVNRAWPqRWijt&#10;8oHQjms2dWN3F8q/fq3GMyIBNyCM1CLexYDQregMwyelVruL/UuD/HkY7VK8YOsxbsYAHfrVi8jK&#10;WUS4GCOOaqxNye0RpbWAmUhUA3c9affG08pQsuf3ZBFUraSVbRsMwBHSmSl2Ep8rpGefWjW4FKzM&#10;Dan5YUbt57VqzKgDBZELYPFcpENWGt3siWMhjEn3h2rUSViybpXBPrUjNazbCuGUZ3VV1lQLfTT8&#10;vLHNSQlReqvmjHrVbVpIjp8qs4LLjbzT6gWbNo00MBLdMAfMB3zT4o4H1Al4+OpHpUelqraBJuLZ&#10;8vj2qvHIf7U1QC4GFUikCL+tpYv4EujDtO0ANWT4Ydliv0fdj+E9qy7y7ZVNuLggSMc03Rnmj1ma&#10;Fp2IJypNNLQDpNSllDS4ySXpkJb+zVYuuabqJc20JCknPXFVkab7LGvkn7vSkM0IubyEkNgtzUep&#10;TQC6iSMn7nNRxvNgDyuM4p8kStICYxkigQywMxRMnjfxWrcbhGh8tOOhqrAhTgjjHFOlYGFwHyc0&#10;0Bo27q32YsB0rUiKGJyoyBxzXLo5AT94eB0robLLaf1/hpA9ildrtklIXkg1WtY7jbNlOpyprXeM&#10;s+C5AU9+9OVAInGwnK8e1O4FAy7UQ9x1NZl8908DPGhLA8VelRiZctxv7VWdmQRg4x602hDbRpDp&#10;4VkbJI61bkXaudmfkJFVS0pSLbGpG7tU+6fyGUqfu0hmZvBllbyz945BqSVQ1rYlV5EnNVLpxCyl&#10;lUBm+Ue9amnpJJZvnG4sMDFG4FgORbW4Ib7gpjMPOLbPxNa8q2sWmgPApYrn6ViXTqbZ3RMD0ouB&#10;KFhkGMDhqllj/wBHA81/u1UsyptZ2zzmpJ7iZRH/AKNxtPJpgUI7jy9ZVHBaPt7VsNcRFFC3gIYd&#10;K5O/llVbdzbH75ycdKsWk1u8cDbmOeh9KANucFtMlBIIrE3XIuSEcrhsfWtdpIjZkbuoqjIIxBO+&#10;/tSAsCJfsMhATOzmqsRKC5O8/M1LaTweXPE9029gdtNx/pNwNvAPFFh3JGKkg4PWoHJF/ZOqEAN0&#10;9aVxObiIJb8Y5ArQgWPbHujQncOKBEltK1zr5j+xFViiGTin3ql1t49wGJOn0rZto7SKG7dbOPcY&#10;xk5rOlRmurjA5659KaApLdeUxiYZJj+U1CWLOjbefOFVXiun1G72Wu8I3Jq5FDdfZ5mNs52LzigR&#10;X1K1X/hJvB101qoaHJRs9AetdLbO0oXCjbtHNZGXlg0wPvIEhG0iuhWNYtOt9g2nyxQl2EzKvwDJ&#10;MAzZVearR+aujeYsh4zkGrNyQzsQnJP50irtsJgV4MfSmCJtPmWRZMsnBPHoav3m4eHmUQKzkHBr&#10;nra3uI5kkFzIEkuPmrpbrJ0wFcECEYNNMLHIItx9sT5iuZOVzXQIZlWBRvxt5rLC5voWLY+er5+0&#10;BZCJQcL2pJ6jsSSNLkgycY6VRZYhLIWKgbqnHmeXmSXA681lXlzB5FyvyYzg80MEXxOjXISObIGO&#10;BW/a4+wKMDhOa5yxtxFo8T+apLDJNb+nuhtrkfMTQhMpXwUQA45OcVlMIY9NMjpGMNya29V2DT4S&#10;QoJbiuLuZn33sTmTllwp9KGNGxDJFKSY5FwByMVtWOw3CqFkPzDmsCwCqG2qPuDP41vWnmIzFbYA&#10;7/zpAbU5kCyLs6LWDcLJ9oDCU4x+da1xLO1v9w/d5rLlEzRwhI269aaJIoZlNyqCPGTWyJRHpjiV&#10;c/IduK5RftCeK4EMRBZxiuueFmtirBd3k5psZiRJv1S8lbIGcjmp2lVNLuXw+Tnj6VWEkHm36DVb&#10;bckmGTcMj8KfkPsAgJBXHNAFeG7eVoW8oY3nn0xVx5VaOI7jwe1UxAI5WTZty+aknDR2rZj6JzgU&#10;AycNH5jHy8ZWo0CLcH942WbrVa1cOuAMndViT5JY1MTElu1AyeV2CSASHaV9ar2W/wC3ykpwWPNT&#10;yx/uAWjcZXioY2CSw4HU+lIDQ2qbpiV4z0psiISgEa43CngnyDyDk8inRlN0u5T2pAZk8af25pw3&#10;KAXGc1p3gjxZIIY9ojFUrlBJeQEKRhuoNatnCrSM0kuQF7mjYDFJvo7+SRIcLwAua2YJ5zYSI0Yz&#10;gYyKZciJr2MCIBVk9aS8eFbJBHIN5jGPamIgmeT7Yq5QcfNVKd0/0fy5WJ3ckCmxG5kujuiYEjFW&#10;vKUEjYMA0hgI5ZLSSQtyAKrNGTOozke1Pu5ZEsIIo2I3HnmpLbd5CEj5jjGaQDkiATtx1pyl/Plx&#10;HxU8wIVGzgAcgUkLRnB296YChnOm3QLj5VOB6VhQurangjky8c+ldHcRRjS71klOWj5FclbxyprE&#10;h8xv9b3oBmxMQdRChVB2cnNGIz8pycGqErKuozMEckgdK0rMiUufsuMjGT3oAdCwSVCI15GAPSlv&#10;MtY7SRy3AAq0bd1VyQvXioJOCP3YJFAGjEoTwno+yEjCHdjvTS0jWO1o8Lg4p0DsbJMv8qjgUksi&#10;mMZUcGmIxJNyOoLtkscCm25ke9myp28YxUlwC90+AOBT7eO6W4j226n0zQDHvkMmIiBjmsxLi4Pj&#10;WzjEL+Wsg2mtaRbn7ZKJFAx2FVY4ceI4XBXhwc4poDcMT/22rMvyiPinqf8Aj6wOCuKeZAzqCw27&#10;eaYvleeQLrIzyKQ2V1XbI4yTk1YiXLjJ60yYRrI59PepbYnKsQORTuJFX5cDHam/wLyablw65QE4&#10;pR/F8mPxrsOexMvRvelHfmm+nNO7H5e3WgQvfkD86VfpxUZ++mXqTnAoAsDBCfMOlKpOWHAANRLk&#10;sR7VKv3cZ70ASAHFPB+U89qYD0BY5+lPHU5XtQCJBjsvWplL4Ax07VEn+q5P8VTIOOnenHcGW1+5&#10;0p7Z8viI1GucL83rU2W8ojAwBVMCA7flOetHdqjYj7SgIP1qQH5/wpAWoMgrx2PNbNqB59rjru+X&#10;NYkbAPbZJPNdBZrmS1O0ZzxTQzqLZm2242nBHNaHODWfB1UcdKvj7gyKbIYD7/Wg555pQBkZz1p+&#10;B83NKxLZVfIUcGs+THnnpjJzWm3O4bh0qlKvA+XvSY0UJFQ6fq33cnRpx+lfmB4hi2fHf4nICOPE&#10;sx/Nq/T4ZNzcrtbnTpgPyr8z/GyiP9pf4qoYzzrr45965re+zpo7Mwgo+1scnpTcYlfjI7CpVDZ5&#10;A6cVFLkOvzdqlmlyMhg7goKIQvmSkAk7qQkb1G4k4qWLHmD92OlSBa3ZVAIz0oOcnPrTv4WBUUzB&#10;2khDzWpI0k7T8pqBi25R1qQk7l44x1pn+0CaQDe/Sm/8tPvU4/ePPejA8xc0AWI9oHfNaNsF+1Jx&#10;yTxWfGB5bkqM5rWtQouIdy8kU3sJLU3raIbkO4AGtyAYOPMBwvWse3D42vOoC9SO1bEJTyAGPU/e&#10;xUtiasyyCSxwvSrMW4SKODk1Ag/fYJ/h4qzGrbUOcfNxSRRpoF8qMbx/hVpQMDg1Wi2HYMHlauoP&#10;nX5e/HNataErcmHRfkFKM8cUAHdzTvm45qCiQAYHy8ZqT+N+PSoxkqcpUg6Lx2pCHLnd0qTB3HrU&#10;Y/1sYz1Bqdfu8yYHrigYg4zxS54bntRkYbjvwaTv92gBVz5YIUHrzTT/ABAmg7tseNw+anEfPyn8&#10;IxQBGcblpRjBp+eTwPamHOelADSZAW/dfKBzSr90EuetOy2FyeDTSD5inGBmgBC3+mRqqE5XijB/&#10;edQSeeaUY3yfu1HHDUgx/f8AxxQAD7jcU0cq+XFPwOMn60vy7SfL47GgACjYPmFJgBlAalLAMB5b&#10;HP6UwEbuv0oAVgMj92KjO4OBuGCfyqQ7fLySM+lNJOxDsHJ7GgBcsZAfbrS925oyTgeWMY9aQ5BP&#10;ydqAHY+Y89BSevIpoGXB81unIp/y0AMI4yB3pR0J24peN6jtg0H7pGfxoAQ9uKX5dn3hR6fNSEKC&#10;h3UANJ6/OeaVdoVjzxR3NNwfM7gfWgBX+8uFyPWk7j5QR9aXHKDvg0pHT5aAGnnZhzg9qTGA4+lO&#10;I/ctlRgH1pARucEH7vBppgNwNx+X60uflYYH1pcjao8s570ehxRcAOfkGR04pufnPy0rkbVJbpTc&#10;DAJFACZy/Hanc/NQQvynf1FIfagBCf3ijYPrS/wnmngLsY55zTHyMj2oAcAfLPPOetMx8o9KcpYo&#10;eCOaVhhPvDOaAG/Lgnnn9KZ+8ErfvO1OP3etJ/GtAC/xk4780hx+8w4zindWb5e1Jg8HGM0AMUc9&#10;OtPA5bjpSkc8k0oII24wSODQAzA3+9KTw+ASafj7mcd6Rs560gG87kIcD5etIQQCevNO/gIzxmlG&#10;fLIKnGOuaAIwMuDin/Nj2oTAmXMg6HtStnknHXimwG/Ls6ZyaQKpkOT0ApOA2MHPajnfnaaQDpMe&#10;TjHNRKMMf0p5IxkqKQZxnbQAvG8Ey8EGmYHkkiX+L0o57jij+E5oAb/Gvy8U7Gc4NMO7A+TNOBba&#10;P3PU80AB/wB6gEeTLwakkHzRAKcbaj6MSFoAYoAyNnfrml79aU4+fAye1IM7QSBnNAELFRI4xyf0&#10;qxGRsTk5qs6ubkNsxU0ZyqHeB1oAl43HmoSR8/yk07Jwec80mDgGgCPap4PekIOx8dqk53nge1NP&#10;3uV60ARFf9gE0oztOc9ak5BFLQBH6cUgwDy/OaecbwCx9qAoO/5+lAEfBFIMYPNB5BwCKPl8sHdz&#10;QAxgm9abj52/CpOORimsOnNADCOTzzTCD8vzfXipR931OaGA2DJGfagCvj5mINIR8p4qXB2YJFIf&#10;uDJ/GgCA7xI2AKYd2W+tTEHbjHNR9waYDSB8vNMIAd+Kd0Z+e9HHlnj8aAGc+nSkOSG+tL/EoJpw&#10;+7yPxpAViAAMOeT6Uwkhm4I4qdwPMTnpUbAZYmgCMZ2VATJ9oX5xt9Ks8bB82SajYkc7B1oAR+VH&#10;0qMj5T0yKl+XD5ppA29RimBDj5qjYAggscA1Y+bC8DFRMBubKjNFgIDn5cIO/eoiMLJgc1YIPI3i&#10;o2Hfd2pgQEH+4agf+hqwckLkDNQOMy8k/doAdosQl+MXwvQLn/icZx9DX33Eoj+H3hJNn3dNUAfh&#10;Xw74IgMv7T/wwh8sndqWRgdh1r7muCVsNMTIwtsB+VN9BNaGNNn5TsB5qscYIzVmXlfq1VsYZflH&#10;1qjMXuMCpUzyc96j/iUVIvAHFAi0pOU6dKtr/qMbxVAZ+Sr0IG45l/KhCJeMr81O7Nx6Up8vC4zi&#10;kAXYcmrENx8w+cU7+FumOKa3VOOaMtzxQA8Ku080nGW5pMncflpQRhfl/GgB38QNLkZzkUg6DJoI&#10;56UCBSu8fMeTS9d316UmBtbK4OeMU8D5cZpgJgcDrSrgMuGJ9KAoLDmnDp/WgCb5Sj8jNJ6800d+&#10;OtSD6UhigDPSnjoaQdBxS5xyU7+tMB3Y05QPn+akBHHy0qk4IxQA7JA4T9aQbs/c/WlAJTr3p2Pm&#10;60xDgflp2Plc4pv8ajHenqTvkHbFIQ5Qd8QJ/i/OvGvjzcLF+z1bDzQC8so6+wr2hQvnQZ3deK+a&#10;f2mLvyvhn8Orffjzr2bjPtTHF2kj498PDdLEcfeumP6179oCAaCOTkKM14Z4dQ+bpJ2DBkr3rSBt&#10;0yQYHKLXNJ2ka9DYAwg+Y5oO7ev709PSg53HkZo5APFaIQ8dDz1qbCeXzkYqBd3nrzxU53ZYbfxo&#10;AU7gyYTPNOYEkgE8UgJAjz2608FfMzg8igBwBH2fEh57U/nMmVPQUnPy9ODS5JOTQAoJKN8go59a&#10;P4TzRn94OO9ADgP9oYo+XdJ+7A6UpHzij1yKADt9ylUEoPnyM0oxg804YGT0oYCYOTzzThnDfhRx&#10;j71KBhBlqQCd+tLzkDikx145pBjcPlHWi4FjY/lKQVpP+WbZJyD0pQ3yEHP500ZMnHSmA4CT5fnT&#10;AHPHWmMD5fAzhqlAO3BbvTht8qTpnHAzQAq/cj4H3aP4/u9+tN4CLlzTh0FAE64yuGqaPnd7VCnA&#10;X5eSKmQtnJFSBfiA2xgVeUERt8tZ8Rxs+taSNlk+YD60ralkd/IY/h74tYlht0uTk+uK8b0UR2/w&#10;9vbmR1DNLPISewBya9T8VyCP4S+JGDAF4cHmvEPFE1xa/sgePJ0H7z/hFbjafTctF7WJbPyx+MGu&#10;W+qftd/G27hfKSeKZIkbr8sZx/SvKGyWctDk9yoxVjU3dvHfidySS2vTE+5Lc0SZ/soOFPyuOa7u&#10;ZNKyML3uzrvDGnSzTadONZv1KeIrXCbz82Wr9DbqFYvCnhQRynJ0CAuPfbXxP8N7Yy+Jfh1G6rif&#10;xPCVz0IU819zar5SxRIVXI06IAenFefWfvW2OilqivoepXMWr2UbyPjzx1PSvbLW6EtpExmQHyl4&#10;9q8BsYg14+ITkSjBBr1zQ0nMVorRP90DmiE3Ybikd9ArHyzu7c1qwo2ztUFpGv2NMrk45HpV9RtA&#10;G7FakdSRcBAOOtSZOw8VCWG8c1ICNvShASHGAc9ByPWmN91weKTPA5qN2O5QcfWgCCRvlbCg56Gv&#10;a/h7pYtvBst5JbETXTZUsOdn/wBevKdEsnv/AB5o1osJ2fbFLkdlHWvom9ntLHwReyHyUit9JAUd&#10;uBwKGromb6dzxr4z615Hgu1sYroB5Wwdp5Oa8r8LWSW3gC5d4B5ly6sx74qjrd3NrfxzTMrNHHfs&#10;z85AA6CuvfctraRiNFWNMDFPl5Y+pdlZDG2+YnXp3qKTO44QDinMfmOXFV3ZiAPtB4PWpEISNy5I&#10;+tRMx3sBICM0jFjGASDUByGHyc4poCfAKN8oNN6RyqCV96ZlwHBTijIIC7hz3oAUMxgk3KCQOCKc&#10;AfJQiUHjkelAJHpnFM45+YjmgB45zzUoK7icVEP4eetPH3uV4oAf3Y7s00Ac8jP0pf4fufTmjnjJ&#10;oARQA5Oafk7W5xSd+lL/AAnigBQBg/L+tIQ+wAMQM0053J8vrUmX2YAAyaAGEjfGOKDjLcUHBUgr&#10;SdulACHt8tNNO7Dmk79KBEZxmjjrink/L0pvb7tADT16U4EdOTTWIyM1KgG9MDnHFMdzVslOxvlx&#10;xxmvSNPHkfCbxVKW5ktyc+wrgLBT5MpPHzjFd14jmis/2YtclJwV8LXL/kvFRZ3BWbPw0+Pl+t7+&#10;3R8VZ/P3KviCWMc/3TivFYjiSUc4ZuK6fxtdPdfHL4jzM5JbxddEnPq1cwWG6EBBmu2L0Mqq1Jjj&#10;Z0ANdB4feLzNSjEY3cbie9c98w6nHpxW74c2f2p4jcseLcYOPrWlPSSOeezPQ9OJWzvygQoqc5PX&#10;NclqRb+3b0l8EyDiuv8AD0Uc1rrRcsqqGJFcrqoT/hJJAFJUuR9K6ktTmWx1dkSfgnr67yQIxu9v&#10;SuKQOzOHVCBIehxxXaeHwZPAnjKyXy/Me3BjJNcg1ve213rUM9u/nNLwzHAxQlqO5DIjf6YyL8qk&#10;ZGar7owkILyHLdcVawpgi3XT7tpzjpUQ8xbBN0RYtMfLbZ0p8oXJeBLEN5IKHnHSr+nsRqamORQe&#10;fxqjtmPmho1B2cc9algYR2rthAyZ5BzigVwv+fEjufl/eDI9a2kNsNDL/aQQLc/yrmJvPnuraT7T&#10;j5zx0zTJheq0S/bm2FT+NAPVFV1X+1LqVS+PtWee9bUkmnzNpSidjIYMbaylSQW67l4yc8c022ns&#10;otTmcAZCnnHT8KQ0ERlh8TXCtjHm45rWuVw0OI2IIB6Vz11M0l2ziQZ35HvWrHfsdDImWIMiYUis&#10;5K5cHYlbykRWdVJI4FYl8ZZbu1ZElQR54BpZ542ezzf8h+PQ0ySSbz1QIc7eo96wkjpiyJWuhG8n&#10;2guAQGDt/jVqSS5MUeIrRBtHyhgSa7/wF4Pk1zUdXSWS4EcAQyBGxjd0re8d/DmfTItNnsb3UbiP&#10;Z+/jVSTH9OuRXPOqouzN4021c8WdnBl3MuCRznirtvaahdFhb+HL6Q/w7c9a+gPhn8L7DWH0y71T&#10;W9UgtQ2TEIiGfH1xivZfEPgTwxo/hua60nxfLDBBcRrskt8hWJ9TWNSuoruVCm5bHxqfCXxPOiJc&#10;/wDCrtdWJY924DnHrjOa0vCvgrxtq/itEi8N3qAz7WaUFVX1JzX0ZrGu+NLK00iJtItLhDZZzj74&#10;xxxXbeEtWhsv2dPF3iXUtOtrci1lYxBcbAOgHqTXO8S7bGkaTvqeVH4FzC1jeT4+aDC/k7mWUbVU&#10;+gJrDvPgr4mDP9l+KnhW/wBo+VIpeSe3INedeJvF/j3xN8TLzb4h8RR251Mra2dpKygKTxnb1JFe&#10;t+BfC/xWsdT0i+j+J3iS0clCY5p3kBHptORzWkfaW1epfNGWiR4Z4i8P+M9G8S/Y9W8F61b4PySO&#10;pKEdiG6H86zYLW7mjgigs9RlfdlQsZOK/Q3VLC81rw1bWusaVp1xDsTJaP58jrhjzzWponhfwPY2&#10;0KwfDDRYR5PM8kYJx9TXRCvo0znlTV9GWv2d7ueT9mzTLKW3lR7WdhtYYwDXlvxLjjj/AGsPiKpR&#10;VHlKSCOhIr37wnHolp411VbNrdI7i5Uvt6bga8X+OUKW/wAdXuduPtmiRnPrt4pOV2jNRsnY+ifg&#10;L4p0TSvhF8NZrqxMii/uYiyY+QEkZ/wrrP2o7SDVf2fPhB4isYxLa216yyS7SG8uXp+RrxL4CWln&#10;qHwQ+J9pO0AMdwksRbjb1JIz619N+KGsdV/ZD0Lw9JdaVGt3ok8XmlwvltGMJke5qpR5kQo8r9T8&#10;ivGMW+00+UE7Ibr/AL5zXqXwc8Bv4o8RD/ielLexjR5gvXPasDxfpEtufi7plzCy3VpeEYHbHQj2&#10;Ir2j9k3XtEsPEHxYtrrXdMhllgg8nz5AgfHUZNczm6a2NpOyTPc5Pg5fSNHt8fmNRCAWbk4HtTJf&#10;gj4fltIlvPiJcSgDnCY5r3a78T+GY5ZZD4n0Erj7n2tcD9a43VPiP8M7cTtdfEbQoVT+GJ95H5VC&#10;527o39rdbGL4c+F/w70qKERWdzcShxhnfgc9gK+R/jV9tsv2t9Xs7adoYfJQqqnivpmX4zfCFtRm&#10;isvHDzzbgERYzlm9K+fvHwg8R/HzR9T8prVWtSHj6ngcc+9EYSUry2IVXmTS3PFXjjnvtLkuz5xQ&#10;sEeTnb9M1fW10sW1yRa2S7V6CPpWJ8V5LvQ/DHw1ktSh8+5mVlPbHvXj0PinxvLbIU01dmcNIBxX&#10;TBKS0MZ3iz3ZVh8kFdTttof0ximmTS/tCfaNbgAWMneBXlFlf64/mmfU3kwAcKMVLLfw/aLgGUkh&#10;T8uav2ZF2dpdavGkL+SCQJ8KWPWvW/hZ4fvda8c2k9zbyfZYbhZGJHynHNeJ+DNF1bXvHFmkVtdi&#10;ygu1LzFflY+g9a+1rOS20b4bw2Gn2kSztZBHlA5Ud6cJcqsEVc0/GWtxBbTTLGeKKytLcLIy8eYw&#10;/oK+ZPGWsQvJf7r4i3ggJYk8Guo8UaiUuJYxd/KEJkfP3j3r5L8eeIpLrVp7C0lAiSYiRlP3z6Zq&#10;+VIJKyEvvGAXUbsWuhqQJyFctgVjXfirxQ9iABDHuHDLzXHxRAxElCfap40P7kOjDYTtJ96Iq2pn&#10;yl2fUfFE1rH5vibUyjej4/lissQuXfdcvnPc5q52YFyfQelH8QzVtjZTdJM4FqMjoRXZ+GfEl1Y2&#10;M0cwmliWVQAx5A9vpXMgYkYhzyKquieWSQcknpU2GnY+sNKutPudL0aeC9jljltssc/dJFYXijw9&#10;p2o6YitEiXCg+VMB0J6A+orxbwprtzpviKGCWeR7R7kBgT9zPcV9IwXMU+hwSwz27QPbqUIPQ/Ws&#10;JRcdik7nydqVlqeneL9Us7qzdJIpcHjhlPRge4NQK6GP5W78ivpDxboiap4OdSkBuorZmt5gvzEA&#10;fdJ7ivmto5odXvoJYJFdJ2VgRyCK1hPm3E42LQJKcUxl3OuS2M80qkEnBOKcc8Er9KskUKqoqgcU&#10;fNlsoOKT0JNO7ZwfagBvy7jjNOGAzEselI2Tuw3amYYBctnrmgYrAkPyMYrofCTpH4tlBl4ltnA9&#10;jXPBhlsgDjrWr4ebPjj7q4z+VAIp60gHjLUgZDk3LZH41AC6Q2bRspbdg1p66uPiHdgoAMdaxwYv&#10;7RiUwylC/JxQmCOp0u9u01jTAbqeGeKdZIZonwyMOQQetfp1+zZ8ZRqMOi+GvEeuWq6kkAjs7qYg&#10;JeIONpJ6OP1r8pZdytJJ9pmxuXy2Cniup0fUrqO+0mVLy6huIp0kjkjbawZeQwI5HNTUhzbhex++&#10;Ouadby2cc8NoWjYZ4HKV8PftA/Cu21jwvqGqaZ4ctxqMFszssagGRR1+teg/s3/GSDXNB0Xw9r+u&#10;WQ1aOyWO2uZSAt8ijG056SD9a+mvEmlqLK4lhg3RvGe33Se30NcMk4O51UKqkrM/DXwTf674Z/ad&#10;8NXDQXUbwav5U8Z43JnDAiv01066s9R8H2N5HdxyQXGjow/4EK+f/jz8O5JNcvNZ0vwikVzFIXvY&#10;Ix1HXeuOvvUnwR8STN4I1bRrw4mtWzblj99DnK/ga6KdVTXmROnyO/c4r4maPeaZ8T7e+s0mVBqH&#10;mq6HGDnNfT3wr8Uad4h+DtrZ301qZxpvkyKx5YgYrD8a6Xaah8MtU3WS7kQlTjkZ6180eEdRv/Dv&#10;7SMETTzrC2qIJFyQCCeCK0tpYh6ao9F+JHh2bT/i1rMLwyCGaMtCx+66+n1FeBxTX+gfGzwnqtqz&#10;hItbVmC9CpPI/Kv0E8cafYeIPgDo95byo8sGneZG6j5hxyDXxF4h05ntdbtpYCrhmCk+opU1y3Q5&#10;u6ufa6W2neJfgB4bv4EgczaCGTb1JI5H4GvlHxBpeuaJ8SZ7u2ju4bi21AM4XjcvrivSf2bfGEVu&#10;moeF9Rv40kgvWfT/ADDxKp+8mT3HUV9DfFTwlZaj8PTrOm6XHJNFZHz4kHLJ349qNVIXMmrHHfD7&#10;xDpuufCt4bi5tzMlmAfXPfivOPHvhuWK7vLiCMdGPyjgivIrC/1bw58XLK7tjcC3bUx5sDHAIz8w&#10;I7V9ax3Oka18JNPu7WSGSKXTwwwclW7g/SnoVHQ/PTxXptzb6tZalawOkkd4ftCDj8al1L7PrnwS&#10;JEUBvbS38yM9zgcivePGWiRfa9cVrAKrwuGGPXjNfLmNQ0fxwYG1CZYzfEKezox6VOxo46XPff2d&#10;LaRPh38Z5TBhpZCuP90Y/nSeMYtRNxfkQPsbUTnHYZrq/hZPYW0Hiq3trOIrc2wbaD9wnOc/WmeO&#10;EaGNV8rG64yT161PM2S+XocM8THRvDMCCIgPHgY/OvVrO2Y+ByXDbUtBs9jivN7MIJdIbfkqwz+N&#10;evQMT8PJEMaYFv19c0J2RKdzz+5cf2/oAA+Zro7T9K998HXcjaPco0LgrajnseK+eLl408T6SzyL&#10;tjvQSc+pr3nw9d2DadEtpcRh2tkBU9RVLZh1OoLRteTBWGDKfrWjNLGNChiEY3BTg1z5LR6pNh8O&#10;eSDU1nPPLql/vtMKBjcRWDNEAZI4J907kt1NaemOnyjzxndWZKIFlu1kBwT8tSaVltWMa7uG5+lI&#10;CfXdOM14kyzhRgb8HrVjS4LWLTb0RxkEIu7Jro7u0t18MsXvySydCa5+xFydUnhIwroQr4602xLQ&#10;v6YzN4ptmUfKs3512WvFG8FIBGCQF/Wue0u0uIZXzJkmclDitjVGc6aF3jmPJH0ouM4ZFmi1jywS&#10;A2CcGpdVI/saLjnABxUSuGvG3btwc8elRXK30lvIFiG0e9MRBarkDaDjy+a7nQ0UaTfllXoMiuNt&#10;S0cEYaJcbgDiu60FY2vb+NmAElrkH3psESNxNJt7HIxWXqn2ceF/EF5fX8ccEVmxaR2wqjHqeK0n&#10;xFqV4XkyAH61xXju2udV/Y2+N9pDLMGPh2aSPaSCdgzjPvihjPBb+68IarH46sofjdoQsJHf/R+E&#10;yw9KPh5eDTdU12yuPiBoX2MZWN2uFO9e35V8QSLfPr+pINY1FHhuWjfbIRjHGOKVbe5/fbtV14tn&#10;qLlv8a1jRRjUnJPY/R69vfDazySJ8QPDrIsTkhZl4zXzpreqMvjXxxcW+sWhQRSDAOcivm8Lqkcg&#10;Meva915DXDGrCz6qXcPrFwFMR3fMTmnGjZ3uS6r6I+i/gykcnjX4mX84HM6rExHPJ5xXofxInA0K&#10;1xM/zZ7V8jaD4o8WaY18bQq2+blSDg4rodQ8d+ItQe2S+sY4kjtiAwGcmnOOo4tPTqUtJhOoftU+&#10;CrLYz/8AFTW4/wDHua/UfT1FroNuhiAX+yYY0A7bRivzc+C8C3X7aHhOXaGZdULkHvk8V+lGslIG&#10;8K5liG+EhvY1FSPLbQuK5ne+xWRpBcTOOu48GtKKVotNu5Ekj3HTZlxjuQazImjMC/vBknJq5JtG&#10;jXJ3dYD/ACrItGf4dluLf4WTR+UCx1OY49NxJNWdq+epYgEjPWs/Sn36PqCFCCs7EVbOdoJzxxSG&#10;i6gUof3nOakBlEQXcMYPNZe+QXVqfMYDdyB3rTZlWzQtHyY/WmxIqMT/AKQR1zU8R3aaDhsgGqCs&#10;xecgAk9BmtG32iz+8M9/agCaKaOPR9RBLDKHd71naLPHJr2qlZTgy4FOvHj+wzDAyYjzVLw8iLex&#10;Zx81w3SlYDVv0k/tWLI/i9anXdJaxRlQQOBS6lvGpt84wRxVVDJ5iBZucigbNSztmtr+Zg45X5am&#10;lc/aT+7HL8U+LzDp/wA7Ett4NJtRpFJzkdKzZS2JY8eYmATk1aea5EbBVHFVlGJ87u3FXYxm1mOM&#10;k0xsryTXLWLDae2RXO3scjyXGAcHGCPWunR4DNNGQu7IqC+jt/ICrCoOzPFJiRUi3x+E9LR3ywQ8&#10;jtWrpk6nTb5hNjAxisSB91rtaViFcjmtFFijsJMJwUzxS2KKl3/x9ysFIy3NYFmT/wALL+VcFuv4&#10;VuF/NikxFjaSCaxLKOYfFSzBCBQG+b1zUMZ1T5lfUd2Mb1AqnqenokGlSm7IxGcjHDZq+6mG11Uy&#10;ISxG5MVky3t5dWVkphUJGWAoGT6QOHURkjfkVQ1NhF4q1KUyvuk2Aj6VoWG9buHBAI61S1mLzL1h&#10;gZYdc9KLgloWrKdzcTncCrIuMVcuTE0SqW+YEVm6bAsdlbhrliS3NWbuS3+2lQ5zt4NNMROA2Gwh&#10;4A/GmTxs0a7mIxyMUkbkRwZc9eanuCfIUhh93immIoMQAoPYUFoyVBX+KqcjsL5FznJ5q15f7hGL&#10;HpzSuOxeEqi0nBk5CcVmuzGCQ7jnJqMOu4jJznmkZgIWXBBIPNICnKyiHJmXIPrV6xGZEdkIGKy4&#10;raVtUO7ewL/KK6i0gItLtXCIAowc1KVynsZc2f7egwxPz0/U/M+z2Lea3yjpRIUXWYWYrgP1NR6j&#10;IphhYEbfaqEV45yIrf5AMjvWmke+wyHHzSDJqjDHBJYEtG5Hl5FXNPYFlj8tsbzikmM2jFYRWNoF&#10;lh3eWN3SucvY4P7RuGCrz6VtXUTLOv7wnIBIzWTcKDO/+6MUhvQzB54urYKj7fM+9mnahCuyNjMC&#10;RjqetaifZl0ohky+8YPpVLUIEltIHS7wVI3LmhCFtJJfszgKcGA4xUenwk6pqYYNlpepqa1ZFjh6&#10;E7auQBhqjvtUc5470gOZ1ewePxHaMY5CRIMYFTpA58QabIoK4QcYrqrgeYY38rdz3pk8UKafbP8A&#10;ZyGPpT1Bme5d7qIG2OAAB706SGRJ1zGcleprQhVQbZuAT2NO1JyNLldgnGAKVgMPeReoobBJrSRS&#10;YmJblVrnEk3a5bHJ+9xXURBAoBViGj5NOwXuQEy/MAw9iaSNDskBZj6nFRzSRpKMg4L4FWlZRbqf&#10;OQbl6UICkpT7ZIPMxhuK6TT2U2xXdgds1ykrRjUGGASX9a3rJn+XrynahaiNlynmqOM5p7KRpzne&#10;DxVW2SR9RmbzCcHgVs3K2S+HJTk7/LPy5o0GjmWINyQI+M81RvYHkKAT7QHGasxM37wHu5qwGTaS&#10;zKeKehF2VYY0SwK7ycKOaryOQxPmHj9a0pPKGmMftEQZugzWI2/7Q+8demKLFoxLtbq58QWoMT7B&#10;INtdfZulrDIrhCTGvzelYlr5i+ImDMCvOOK0/LD37GRjt8wcnpSQFyXzJcEBmU9TVC5XbbSKSvI6&#10;CtCa5jjzGkfCoO3WsiaQPMH8sj5sEUdARHZiY6hGis2wvk1089tA0GnO+3aAMjpVLTIIhcvI8gVQ&#10;uQDWncmOS1mKBRtGOKZLOd1O2WWTYhjVPL5rIWBYYI0yrMCckV0ARzbzFpmJANclNNI2r3Gx5Plk&#10;P40XKWpeEoCP8/OOhqm04kLoWx83QVC0uZRuj5JppiIv7GVR99+RQK4svnC/tSkRJXvW7bZexl+V&#10;idvNVBFMdQk/cgDyhyTWjaOkRmUqpzkUMERxSIl8+UJ7CmqSNWlJulALflT5liM7njmqQTbdAlmw&#10;x65pDOnjcto12BMSVjPfrXEwazOfGOp2cp8t/MIj9WFdHbsBPbfM2N4yK5TxZaQx+MvCuoW8fzJM&#10;BMo9DQ7gek6ekCaDK3lqWlU5JqDM6pcBLcHJP41PpkljN4F0dkv0L+QNy56GpmKLA3zKTg9KtbEN&#10;6lKNB9lLuqeYJAQMVfuHd9Mi+RQAg+tUY3Du4287+KtS+YsTAxjoO9MCqBEZkBQAY6mhlJjnG8Yq&#10;jdeeW+RiPmH4VMzSJo8eEJLAcmkBbQMdPaMquAhxUEE032G8idl+VjjJ5qe13+WpZ/4c1n3sZW4W&#10;fy5Qp64oYGVf3I+0W0cQHEvOK1rQP9kZyz5MXFZYjsHnmdUOdvB96ks57tZ7oTSYQZCnHUUW0Hcn&#10;kkkZpEMinB4rntQit3ubctqMkYEvIHfFbJMf27cZxt3Hk1hX0M8niCDYy4WUZ5qWtBo6m3kRvDNs&#10;oLsVgwSfarunSP5MpAwQ2PrVGBQtlIMqP9GHQe1WrE4t5+R/rM07iNK5j3W9qzKrbZQSCa5LW/s7&#10;eO/DrKkKRiEiTGOa6iSSMvCp5B+9g1zfiOG2OkQNBC4KyA9c02wReiS3+wwmPOACSe1aVnMvRhkD&#10;pWPpu5/C8434zAMH0NatjDN9kGYD97rjrSTA0t7NcOF+6VqleXBgitdkWXzzx1rVhiAmjZn4x6VV&#10;v47bfAdu7rzTuriMRHLazbTNHlt4z7V10bRsAyzgjauRmuLnfZfImxsEdcdK07KdN8ah2wG4oejG&#10;ZusaNbjxfd3dvcXKSSFS+HOD+FaNiJPtViJGVtmM471rzAyQ4EmXK4J9Ky/KubYFmiZh5n3hS8x3&#10;LesvaQ2V1cMojVbcHOPSuNt9VS9tpzBdiWLzCGOMV28rafeeEtYgktkYNp749RxXkHhSGWHxh8Qb&#10;UwTCJNTJQkYGD0pNtCR6loEFudVl3Q/dTpW7NDYi4kfapO/vWXZI8cFiyxkfK24+tXJWBs5MtzyQ&#10;PWnuDBozJfWf7sFR2FUbuGEatgR4IxwKmtHvQkmUAG7g0+QA3sjZyxI5p7iTM5m2Tx7pCMkcVY3I&#10;VfHOQO1Vb9T56p5Ss3BGDSxYWGP5hnbUlE6hPNXLVbBIt2UyEDHGKpKyfakz0zViQx+SCGydw4oE&#10;QuJCfvjGaVo0Fm7GTJApzh9sWQM4zVN2kJmyx9KYEsDx+bJhe/WrLPAfKBbb83HvVGGMA5aTrRKr&#10;sQcHgnBoGPuIHe8hbemAB3qdVIQjI4AqqqzLDblnkOZB3rSnVFtrZllUkoOPSkBBIGaBlDnk1Eom&#10;j2qkJPPNODHH3jViJszAkjp1pgNcloVBOM+9UpFiGQwUEsMGprkgTKA2Du4qCSKVmtn3P07igCRk&#10;tzZw4hXO3k1YtY9qPhlzuHeqi4BYd8cUDieIm4YHzM9aANidJkeMyTHBQYrMLxl5F80ZzxU13NM9&#10;vCfOZh5fHHSs2JGMu8uetSgNBxL/AGWBG53DmqDSzrESxJPFaMedjEjjbUc0cf8AZ8rGPj1qgKW6&#10;YKzeT1X8qvRXEMdkXl1IDaPlWq2QbOMDua5vWWlNxYKkxG0cmkM6pZUnRXRmO5j0FW4YHMgLOR6Z&#10;FZOgFU0mYSXC7iMjIrWubm4+zwnyQFDdvahaiJ5FVBMGzwOvrVITfMu12xu54oe7EyWAWJ8lgCSK&#10;vypFHYQnC7/K5qhFRnV0UeY33q0odgjUbhgL1rCRnae46jmtCPIjjHmN0oa0DYRfvc0oxum5OO1J&#10;hR5nr3FGVC4HU12GDJMrszsOe/NKMYHFMHfinYbGcigkCAWHy1OB1qBQfMf5scVOpPkA7ec0APGA&#10;PuilQnBytM6kfNxUg6tTQEg6g7ak/h6Uwf6tvmGKcOo+akwJkzgfKMVKMCSPJHWoVPytwMA1IuDK&#10;RjoKFuDLqH5T8nf1qX5Np/eMCenFV48jdx2p+TuHyjjpVXEmIR84JIpvGV5p3fNJk+YPlouMnhGb&#10;u3BHGa6e0XBiG0Yx61zUCk3seCAM810toy5hwe9MaOhgztjwc+tX1ztXiqFuOYjjtV8Y2jmqIY/n&#10;J4oGdp560nO1qRT96kSMw3PFNIyg+U9DxUuRuqJ3Ilj+UYpMEZhX/iaxHaMfZJQK/NT4lxMn7YHx&#10;CQK3GosW/E1+mrxn+0ISOhjPavzg+LkSp+218UPnwRPGR+Nc93zHRSOCH/LPk8DpULhjJjBxnrVk&#10;56lOMdKjYJ9nmGGzkVmzWxV53cBeO2ali3EvkfxCmmMAggnp0qRMeePmOMUkMtjkDjtRzsAPahcb&#10;TQSMgY71ZJEc7X+XgVCcZ4xU7/6sr271Bx5nC0ANJ6HbQu0unXrQ2fMHHahQfNHy9+aALcYJliwT&#10;x2rYtcbshDywArJix58QyfvVtQIPMUbTnI4z0oBbm/Ao80ZTqvJrSj+4hweHqlbq5weOFFairweP&#10;SiWwnuTqeRx36VdQcJweAKpJncvyYG4cZrQjz58YzkYqUUXYfvodh6HFXo8FITg5BNV4hyvTp6Va&#10;AAK4am532ESjdlsgdaVQOeKFxg/MBUnHmDjvxQhjlB2tiMfnTsfOvynrTgDkdR607+LrTFYcMbR8&#10;vanjZsfCnpTOflwRweRUmeMhVz6UAR5JIOO9KeoxQR85470uPlpAJ825en0p5PDdM+9M/iT5+1NY&#10;sCSFHJ5oAU4IjYNjI5puTzxS8Fo8jjPanMMscKMYoAjzyuVPWnH+EZ6ilK8HpxTTjzOBQAnOxaaS&#10;QYx5WRmpD91vpSYHmRnJ6UANJOH6Zx0p67vs2N4+9xTcfO5xR/F0oAdzvzntTDw5+QYzzS9mpc8Y&#10;J70ANbJVAIu9IRgYLcgcYqYgmP7wGBUeFy3GfrQAoyUGDSkHYnFLkBB8tIc5YZPSgCPA81sU7B45&#10;pwAyee1J/E3160AHYHFH8IpuRinjBB5oAiO75vlGKX+ClwPmpDnd0oAVM4c8fjRgEtkHrQceW3A6&#10;jigkbF6fSgBT9Kad+7Ik7dKcMbX+bv0pv8YFADPn5J6d/elGCR1x2p52+Qx87JzwKachV4HA5oAQ&#10;7tq/JQQNkmW7UmcgBc4pf4+vagBhwcYSlO/dH+7AGKXj+7Sn7y57UACgeaxYcbfTpUX8Up6ANxmp&#10;wRi4+fkjpUJ8zbyueaAJB1QgDp1pON75B/OkXPlj60uRu5WgAboeKOcPyT6U5sbeGFNwd2AOfrQA&#10;n8Q4ppB2D5alAXeQWHApDjDZHegCL+I1IAdi5XtQANvWnjPy0AREj5vl7U0cwdOQ1PbHnJxgZ5pV&#10;ADHHpQAwMMgeWevWnHGThhSMCI+R3pEAJJAoAcPvAmTAx6Upx5Y44zSELvXg9alP3D8i4AoAh454&#10;oOdh5pTjPApcYZ8AdKAIxnYD7UfPsOY8/Q07n0p3AjbrzQBH/BytIMFR+9GKVwSUGeM80OEEbFem&#10;KAIxncDkYpPmwo28ZPNVz5ilPlY8mpQSScp+tAEhzg/IaUDA6dacCdjcd+lB6mgAJfHBHTmogDs5&#10;PennPPHFH8X3aAGYIVcISfQ9qXDbZM9hT8ny2z6019piUBjkt1oAaSTbnkZC4FRRghTx3qcgY6dq&#10;Zj5+lAB26U49BzRwVfnoelAHXigBh6nApo6dKlYDa/yY44qIjCJ83PegBVBwMMOlICeflwacM5HP&#10;fmhlGTjPSgCIhvMXml56kGnFRtUmkPU8dhQA1scDimHG0YFKc4b5eKYfvHigA4Kg4pvY8U89OgpF&#10;zuOcdOlAEeW80fuzj+VJ/GeKcwOTxTT/AKzigA7jimH7o4p56NxTeNpJH1oAZx8/FNI4xUmBgfdx&#10;6ZpuAZOPSmBHj90Se1RkfLkMMZqQn5DmM9aQlMp8v1xQBFgF1FBzg8inFfmbBHbiosfvX+tIBjAb&#10;/Tiozt3IpRqn+TI+Qiozt/eHPbigBnHmfcHSjA8iVsAc0h/1XXPPSmMXyevTigBMLsOB1FMwNijZ&#10;365p4+6v06UpHzHmmAw4JxtqJgdxO41P2PpTW270w/bpikBU43HFM2gMeW5qwQvlsfLHJ61Gcbic&#10;GgCFl+c1XcDcvzVc555qtIAyT/LztzQB2fwti8z9sj4aMEYiOG4J9uK+xr7AnKkH5WOK+U/grCG/&#10;aQtZCvKWUuPbivqe8LfbLgnqJ2zj61q3rYlmcwG5+O9QEfM3HepJzieIY6iox9/g0EAB8wO39acO&#10;i8UgHB5FO7j5qTESJ/WrsO3zJPmJyOOKoZ+V/wAKvW7nEYG38RVLYTLYBIH7vFLgbTx171L/AMsv&#10;u004zVIQzA/u0mB5bYNP7mmn754zxQA3+L+dBxt6ijnOdlL8uxuTQA8MoiwVpBtw/wA/0puB13cY&#10;9KcMZPynPagQvfpmmgfvF/Q07+Fc0YJc4bgdR60DJVJ+b5O1KA394U3jOMnHepBs3rzTQrDhjDdK&#10;Ow4/GmHG4fIevFSDHNADxw4+YGl53ONigdjUeflAC9+lTKG3N8rY296BirjC0Y5XikJG9BnvTxjD&#10;5cZFAD1HzsT6dKXjI+YUcZOBSfxNigQvHyfjTkP7xxkcimjO5uDwKkjC+azFecUATRH99GNvevkH&#10;9qKXOtfBiHceDMcfWvsBFBuUbFfEX7TNwG+LfwuQMPkEg/lVxhzRfkVSScjxrw8jC7t/kGAy4r3T&#10;TF/4l9n1wYq8Y8Pr+8gwRjC17Xp6uLOyO448npXDJ+9Y0nZFzBH8IxvNJnB+6aeeQx7b6jx+96Vu&#10;iSRS3mH5FxnrUoz5yDJIIPNQJn94Md6mBYZ/ddKAHc4bPrUgzwKYOqjBFSfxN60APXsad2+7TRyR&#10;zS9XP15oAXPzLx3oJGJCLYn3zS4ODTcyB2Afg+1AEikGNCPxpQGyuWGKFHySAp2HNKNu+EbCaAFU&#10;jeRg047cOMDJHFRsT55G2lAzIvrjikwHL1OOaf8AwcmmKMNjPepGDeXwueeaAE53GlAH5mjI2x9j&#10;jkU75eef0pAIfuSgjnHFADeSB5Z3BuD6U7CmLg/T3pQT5fI/CmA87sxjH8PPtS8+WAMmomL7lx09&#10;KmQjyZM8e1MABj+zncBu7CnJgq2Iz161ERGZRwc1MhIZuMcUATruyg2jgVKucmolxsXLGpFKgPx3&#10;4NSwJ1JC58vrV6JjtX5eg9elZ3Y9KsQt/pEfT3NKxRifEVpx8IvDwTOZdRUH3ANeZ+L1tj+y/wDE&#10;5JZYhEvgmTJPAHyV0vxY1xLXwd8LYoNC1C5xfP5qwxFio9eK8O+IXivw/dfsr+JNNsbnXn1K50oR&#10;+S9sydRyMn0quRsSVz8uNTtkGvajMkkWP7bn4PcbutUWLESqYSYuMkDv/wDWr3eDwGs9trP9peLZ&#10;rB2kzGoTdn9aVfhoz2swtPjBpUm2I4EiqP61qqsI6Ni9jYufCtI5fip+zfbxyRkQXk7yMB25PNfX&#10;msQs/iC9fzJNhiUKB3Ir5p+Gui32j/Fa2W4soT5YdVuPMGGB645r7U0PTobvSbS5aNWVBlc9P/r1&#10;yVJRc7rU2hyxjY53w5pE7XNs728gGcnd6V6hYx20eoIAMbRgDFPiSODA+zRgYA4FWlELXykqBzTp&#10;x7kSkb9nxAfmzVkg7n+tVLXC+ZtbjaMZq3nLN81ashDcDHU0mSFT0zTuMHjio2J8xODjFK47EhIw&#10;Tk9KgdgNmc/dPFP4z0/ComSaTVNPhiR2kkuUjRQOfm4qkDPXPhjZf8S/xFqL25+e6MUJI7D7xH8q&#10;5P43a/cW/huwsIL/AGCQkvtPLe1eyafDBpXwe0uItEBa6Hlz6ueT+pr498aXEusfGuPdcsYl1Lpn&#10;+HNO6ehEVdtljwbaSx+EZr6aNvNuXJXd129q6pt4eUG4HPOc03dCukaXGkA2JaqqqOAMVXduR87Z&#10;ApFMczHeQGzx1qDAw4PUmm7v3rfyodiFByM+lADOTOy5p/8AGcoPzqEn5ifzpAxDMRk0ATDJJwo6&#10;Uw7cx8AEN2o3fIo2dqZkeanyd6AHAks3y0Y6/LTxjacClGdzfKDQAq5+U89ak7imgdDipONvJoEH&#10;8BGKX5SehxScbGoGcn5aBigfK5A6Unp8op4B6+9Hy+bJkHOOKAGEN2SlG7A6inZGJPm4zwKMHJ4B&#10;NADcdaTDbR8pFOOcjKD86d/CxxRcCH+IZFJ608gfNTT34oAZ+FMPTpTm+4eOlIe9AiM5yvHVqsxf&#10;6+Mc89KrHllHv0q/APkj+U7t35UMR0dgnyRDHWdP50/403gsf2NfGsmQNvgafv3K1PpSFtR09do5&#10;uk/nXnn7WF+tr+wx46H2jaW0dIwM9SRRGS5kioLU/DzU5DJ4r8QSHrJrk7E/U5qiAzXAIg6EZ5pz&#10;MDqErEZBuGOPrUiY8xhj6V1pGFWV5MnP3CcjHlnNaugmTzLwqFwDycdazCF8o7icY5rU0CKaXVtR&#10;WPUFWNCpCn+KtKXxIyex3OmyagsrslkvzHDKD1rI1YSr4giEtmELEnaO1dBpTxjxBq6m2LBQo9s1&#10;meJ0c3Uj4AC43fSux7nJ1J/CkN6fG9nMl+wiViWHqK7TWb/wHLqTxXfh62uHVlyyPtII9xWP4agz&#10;8KvErxyFZJLBvKk9ABzXnv2eLzLzfcSs/wBrbcSeSc0BY9H8z4UMBnV57IjGAEL/AONSG3+GkkUa&#10;r8d448g7c2ledYg2ArZr8q45Gc01AnysLbJ5w2OlGoz0iHQfBUkJeH4xWFyfNIwSEP5VI3hfTvKk&#10;Eev2S7+n7wGvNBDmF9t5cBg2cq2KkDampwNf1JcL/wA9DzTsGh2z+DNa/tGAjX9HeJTkKJgM1QvP&#10;C/icavbsIoVRBnaGzu+mK5VJtbMpz4k1hVGeRM3NaMWqeKY0gC+ML44bq7E4/E0WTDQlu9M1tJ7R&#10;m8OaidiMH2xsRXLzWdwst1IfDethmkIZfIbBrq5PFfjqG4RR4ptgCMANbhs03/hMPGnnuHudGlPY&#10;G0Ayal+g7JI4eay1RXtwbLUlYoWCmI8CoDBILWQMt2MtyCpr0YeL9bUQi7+EPh+UhT82CCR+RrU0&#10;zULLU5b8TfB/TbdFtyQ6yZz+BxUvToUkzybyIzJBiNtm3jHWtW1t5RNp2XJJb5cjoK3bqPTY9Zmj&#10;iQK0c7ELjO7NaFoLUtE0tvGAUOwHiuepUTRrBNH1L+zFoyXeu/G8G0TaulodzHoQpx+tdZ4/OoQa&#10;ZJZ27aUl411MpkyH2gHjjPeq37Ktvc3Pjn4w20WuyQrJ4VnxGBzKdpxz7V69oPgC5udT1+E/CrVd&#10;T1GXxJd7ZJLgqIgHOMkkV5VV8z949KipcvkeCeAfGviPSIL2z1L4XyXoM5/fwxfcHsB610/jXxba&#10;av8ADS/sYdB1KBbi+hf5rYrjYc4zXpfifwb8RPDj2c0vwL04wSqwUrKsnPoSCa8g1I+PrqB4j4P0&#10;i0i804REXJ/GoqSjaxrRp21OESP7Z400FJ5CUTy1APQgcGtP4222qR/sq6Va6bEgsGjiabZkb8dP&#10;1rpofDPjE+EtRvIvA13K9raszGPk4x1wK7n/AIRbWtZ/4J+3kpmjuJxJLut/44tvYjqK5nUSatsj&#10;S973PhD4PNYj9o7wKJkswPtUoYy9AxBxnNfbNxdabZWl5c3HibS44Y2yWkcAfQZ618CeJ9G8Q6R8&#10;Q9VMdtq8KjVAyuoK7WB45+tQapq/j3U7rR01DxVrs+y1SOKKNj8wAwPlXqffFehGPtGpJ6M85xlF&#10;2Z9qS/ES1uPFdpY6F4cbUbyUMIUUgKSO/wBK4TVvHHxnHjyTTLqHS4HFwFe1jUAqG4HPPStf9nfw&#10;bqNrq2sa/q3h2WD/AIl4TTluOG55ZiDyPQVheJrSW6/4KJeKZI4mMYvUZhngYNJ1FGbijX2XKrtn&#10;rng7XbSw8b/DmHVfFt1J5qM1xKybRGT93k9R2q58cJ9KvdP+HFzBq2lTKLKX/VSqzY7Zx0qgLbRZ&#10;ZtFXUPDUd3FHdRr5ana2CfWmfFrwhoNhpXgLVdFh1K2gfSv9Kgecurhl4IB6Y9q3k7pGMdmRfArx&#10;BGfEOuaG9w8ct1bt5DqcbyucD619fa1oRb9hf4lai8t8b6w1GKWTbKQY1VuMY9e9fmp8P717X43e&#10;F7yB8Pb+Nbfn1BbkV+pMes2N18Fv2gdMlkVRd+BY3AIwGbbnitIv3bomPxJH52+Mb62vfiJ43vCU&#10;MtzYxo2O+xQM18361JewXekbNWv4lPiGIHyJCpI3eo5r1zXLmG38Q+Jg8LnZrE6frivGvFUm5PD7&#10;i2ZFk16Iqp9jWSim7mtWOlj67i062/4Rjwi7S604l0SBtzXLHOVFOXTbD7Rcn/hGxIip828g5B69&#10;a0bGRD8M/Au6RiB4ctQo7g7RWkj2EOjalNc6nFHCkO5mkO0bR7muV15X5TaNmkfPnirRb61+IWka&#10;n4f8I3CLHqSm7VBuwCeSBXsq614Xs/hTZ6hfeKdJjK6em8yOA6tjkbeufwrzHWvib4OtfjN4UTTb&#10;K3ms0unTUJSoKuPb1xXmXxPXwtP8Sfh1q2m+Jpru01WyeR7VJOIpF7bO2a2jGTXvGc6iWiL/AI78&#10;R2PifV/C8UWhzwafYzPslk4acnvjsKwj/ZEOjpEHto1EXJIrGu7bxRD8PL/UJPA1xaW0ciKjEfe3&#10;fd4rhZLvVJ735r6Y5Bx6VtBJLQxlLm3OvudVso7W4+y3QID7dxHOfpXbfDjwj4l8UeO40jsryKxi&#10;uUN7dEHp/dX1Y1jfDLwF4l8S/E/RLa30m88n7cvnTBflVc81+ofh/wAPeGfCfw+8I6dZeHLVrsWa&#10;gIo53nqzdyTTbXcUY23Oc0vwvoWgfC7S44dEtIvI0z91EB8xOOWY9yeteUazqsiXGpuJkABfLZr0&#10;z4m679g8KQxTaojX93CfkB5jWvjnxRr5tvD2pSS3x5Rtik9zWLTky9I7HKfETxLOsU8EGoN5rlg3&#10;PIBrwiFWN1HIxZgXYsT61PqFzd3niHU7h5WLNOSAT0HanKuIIsuOnNdEY2Mm7ki48s44BNPAOX+Y&#10;cgdqZkYXnnNBP7wDJ5FUIcdvmZDCk48tuDUJLbmAhH3vWnOyoYt0nU+lAiQn5gNn0pjD5JF2jtin&#10;FowhIOelQNIplAUSZIz0oGRsuY7nFsxYkYPpivRfAGvPB4ltbC6v2NrM+wBzwCeB+VeeLKDdKPMk&#10;A2kfdq3p9lqdzrtlHZaTePL/AGgpRgMd+ppWuFm1ofVMsr289qizAqATk9weleGfEa2gXxT4cvob&#10;NI2uYn85QOA46fnXsNwl6PBVitxADNHpsYyPUDmvHfG14kugaVCdpeOfn2rNRszTm904KIhoARFt&#10;x196lI+XpUUYb7PCCoHyjirDEbFwDnFamY3B8w8EjH5UcbR09qTP7lsMetGR5YAXmgBf4j8vakIU&#10;qMvxml5CAZ4pP4xlaAGOo8uXntzVzQHRfHun4kOHJAB9aqnkSdcUWBZPHGjlV/5f0x+dAGv4j3jx&#10;ch3Acc1lF5vKO2OLIHTFdB4wWEeMdLPlld1kp49a52MN5aEnjNAyxcTzroWmA+UXLcfL0qOJ5VuH&#10;YsSeMtStsdkyeAOOKGDhgSARjketAHbeH9VvrPxRo9zb313FPFeJIGifB3KcggjoRX7F/s/fEWy8&#10;XfAaytL7XLNtXstPWK5DH5pFAwG2+/evxBhllW8VxE4VWHFe3fD3xb4h0Hx74R1rSdauIpre+jM6&#10;KxxLH/ErAdeKzlS5xxXK00fsb4s8P28tjMr6ShAt3Cgjs3UH1Br87fG2gX/hf9oM31pZXK20mrmQ&#10;Bc7RuOSM1+knw98U6B4v/Z58G6pbXtmWk0tRIgOWjlA+ZGHUc9K80+JPhbT9S8N63DNpMeTA+07R&#10;lW7EVxtOnI7oNTVmeReF7/T9U+G0b+fGRJZhZQexrwP4r+G5YtTtbqGMh43JVhxuHUc1u+ELjUNC&#10;+LfiLRr0SrG9+whLHAx2x9a9q8V6Zaav+z/qbwxBp7O0Z9qjllxmupSTVzBR5ZWZ538BfGMc+n6v&#10;ompXWJli2R+Z0kXpjB7iqvxZ8MtZeLnuodKkNrcbnVkHAJ7V87tcXukfFzQtVtXkURawqzqOMYPP&#10;Ffot4bfw94q/Zp0l2FpN5uhLgnkq2Ofyod9ydpWPzYaa50z4s+FtRieVQNRXcVPKkHg5r9Efhf4v&#10;jvvCHhtZtSjdZ7MRvu6ZIxgivjb4qeFrzS/FHiCA2knkyu7wnHAIrS+D+uiLR7K2ku23Q3vlzjPI&#10;H8LfhRBWZE1ZXPafjr4FjitdU1fT9MP2WZibqNB/qnPRh7HvXh3wl8T3+l/FKXRbvV/3Fzc4gErf&#10;Lnpjn1r9FtIjsNc/Z/njlFvPnSHgnUjOQRgGvzS+KHhe90n4p+NrdEuI57HWWmtpFJDFM5Ug+1OM&#10;fes3YrdXPpzxfpMN54Vv7m3iAkSEsF9R3FfHXjTRlutM1mL7F5dxE5aJiOcivqP4ReJ4Nc+EKW91&#10;qFudRtbRYrlSeXAGA2P51ynxJ0GWK7vriOzwBNk7R2Pek072ZSn0Pm74ceINQsfidpS3FzmSK5WG&#10;5Ru69jX0F40RLtNCmt8vG9lvavlLxVazWPxH0fUYZHVJbhFkZfWvoTwrqv2v4N7GuYWuIrYBCT1U&#10;ilNpOwMyLMoZYM7lUkgg+or1Wxdj8ILmTg4i2j1rzKNUXXJgy5UMfzNek2SlfhYV2kZUkio6CSPP&#10;bizubnxHpqIrnNzuIB6gc16X4aSaLxrpJXzQrIB17j2rl7eSKDxA8psg3UKc+tdno8inVdKnEgBE&#10;hPA4waTvdFJXZ6KVkl8S3knlMiqgHPeujhtI10GVzIu4joBWbZmOXT4nyoO0dBV151CMu8AZAOT3&#10;qWUUri3ZjAxUAKhwK2PD0UH2XxHtsFabyCYz9KhR4vLcXBUDyjtIq7pBSG3vJVdssWCntikFjmb+&#10;88SSWd4raDPGEuSAT04NLpV1fPfwgRIroOp7V6S1vaz+B/mhtxu3buOc15vbxtB8RHt2kOFnIz6g&#10;9KGmgPRtPWZ7KMyzbtucGq94+NThXaCq5yangZ4rGbMgxsBrKmaV7u4YQsBVPYLlW8j0+ODztwDP&#10;2FUIywsLkAnDKcGoJnuJNahjMG4CQDFaU0MsZjR7cg+SCBQIyIQ3mFPKb/Wd66vSjIryYkYMqda5&#10;YS5mk2fe83GMV0ums6JOrR/Myjr2pgTTLey6sVEbNlsE1althH4b1q3+znbPoVwp/FcVQnvZrbVW&#10;ZbYEeaDXRG5jvLPRJEt0XNuQR9aJK4J2PyG16yNl8evjjZsoBXxlORx0BbIqmqnb/rBnHpXb/GmB&#10;LL9t340RbSok1CGQcdd1cXHjbF7xiumn8JFTcaycHhvfBqu8eHPyHHvWkpUSDK8YqGbJnOScYrRG&#10;TM4pts2+VOT2FU3jUspLjqMCrFyZg6Y+6OozUDOvlFvOT/UN/KrZNz3H9naCaX9sOC4jTMVtZM0p&#10;/lX6FeL7dZLX4VXCySbTv3rn3r4e/ZgtHC/G67KfvA0Kp64JJNfeFwn2jwB4FBRtyb92e1cOIleV&#10;uhpRRlQxItpbYc8x9Kmu3VPDlz6lMCoZJAksa71yCBRKqT2SoZiOBzWZuivpiutmMWhZmY9OvNWW&#10;VxcujwYOcjNaOnRKmo2ONrbQAOafq0TLrUX7sAnBx9adgMiMIdTQOSAGqS7diJwpGPL4qKX5XkBV&#10;ACRzmqk4lIG25yNvNDYrC2rMd47qx5rQhfdtUysCSc1SsIzulPGTnPFVLiS5TXEKTAEy46cUhmnq&#10;YWPTYgGBJXn2zTdHRzc2Sq5Ukmsm9knW4iSW7DEqOnvU2l3E48SWCrbuNrdcdaGwsdTrKSpp1iwR&#10;iy9D61TsoztEjyHLD8jW/dCGa204NcA/Idw9KpMIRHBGpziQUrjsaIwmgbpEIJ6Y9Kiikt2gyslT&#10;XbFtNtkWReFUYNVWgMaHbEeUBxUXGXflwp+UA+prQtwn2SbJGAvXNZAw9hGHLL8/atSJTHY3Cl8l&#10;ohgUx3KLiJbueQP1JqFZY5GuTk5EZpl2t55C7IWI3c0trHGqOdrZZeQaTYIybFpf+EmvsjKmb7or&#10;p7oQrYoQ5BaHoR0rHhjZNbu5RCCecVJNNO1nP5kbFghwBSGUrW4iGo38TTxlielTxQRrrcUoJyJM&#10;9a5yxG7xbeu4kGZcDNdaEHnOc5ynFIZcuHVo5ycEtBjGa4SWW8ttYQBiyNOce2a6rMSzuHuVBKHq&#10;a5u9Ns4uSs6MyzgYqWNGzDdolhLuUF3UYYdqjlcvcW3z5yc1HZtpw068jls23tCNme1PiTGSGBAb&#10;8hSA0A4WyXAGdvWsS9eVW3FGI3jtWqfmHAwMVRmUybxuUgHpQBchc/2NYSNwCvNMuZjJFDEt8iM0&#10;Rxz1p+FPg+7BzlAOKyBbySzaFMhZWSUgc9aEBZs7e8jgma4nLATcMT2rpbdLeWMIsSn912NQXcEx&#10;8MKhuMuIxkUaMskNrK7FvvdT2ppAYJVk8c3kBUj5+M9613hTJyFJK8YrL1p/+K40qZMjOQxpUmvB&#10;fpgll29zTFfUuDKXqnaQQOKtb5mhbMr5piAPOS2B8vNW4omIkKxkgKaARnS200sJySoB5NY2usbf&#10;wnpwVN3+lIPrk108UjtdyRmJh8x5rjtemWbXZLVFbbDcJjP15pW1Gb8QddBtgeP9DU/mKNMlh+2y&#10;fOCVkqViDoVkBkgWqg+/FVrWOBbpSqkFm+akhmvdT5nnzu+6MVlO2ZFxIORT71sXcQC5yOlZ4Y/b&#10;FXkke9AXuWSW249QeajU2y6Zes2oLvwcLmnjeJoiU6ngVI9havb6gXmk8x4SVwelJgjEhnQapHkg&#10;/veg7V1cflbLY/NyBXHadY3KapfFpmdVmOGNdfADsiJK4A71KvcDR3qsOBCORRIyf2WMop/pVORu&#10;CQQOOKj8wFNplyTViEMmGiBPGeKp6n5z2NuCx2E8AHk1pRxREsWccdiaivY4xZRsqHG09aVwOXQD&#10;7TFthUYdetdaGH2CDbCP9WOfSuaCqb61BUjLHgVvopWzGJCfk6GnuEdyhdAG5tgVQ/P27VO6jy0A&#10;BA8sY5pqQb70MZCMSg1rTpD5cGFO4IOMVNhnKzrIs6MIiWVvzrpNMm/4lkJMZBPHI6VnTCL7XCWA&#10;GWwM1bjIS5twH4wOhprcDcjcpcSEEDPJNTSPI9rP8h5HFYV3MyCzwzEs4z7VthgNItCsiljGDjtT&#10;AxpBKL8YhYDvUrmIWsXyknHNLNK5eQ7Fx6CqEjgYO8delAiJky5Z7qQjcPlz0qfyxsLbT9zimL5L&#10;W8xMvOKmBQ26r5rEbTiiwxsMTNPGUQcHljU19n7HAImA2MNx9aahkFuEUYBbmkl5srtdh5XgigBs&#10;JRslo1J2YqpIjC4bCj5pB1qKCXyyU8wF8ng1WuJb1tYhO/ChxxSA25JljtXBk58sZwafpksrrIwU&#10;hCxznvUM8ML6GGSPcSBkZotN0cf3sAL90U1oJov3QlEF3sjONnOa5Zo0C3TJCvzE5PvW3fXS/wBk&#10;zIsvzMOfasy1AawfOScmhsCnpdu0+tXAb7gf5iRWxdW9ut1ZpFHwrfnVGAtFqr7WIDN0ratwZNUQ&#10;BCSDzmi4IijjBnjDIeSM89qW9js11W2EIb5ox+daVzA6XijbjKZ6VFDHmY5UcdMiiwamRKkiAHZz&#10;7mqV0kxttPYOFHOa6a4hje2l+UDB7d6ovao9lEp1NBhSCM0mBmWrlo0xIpw4yc1LqVss1mwLAboD&#10;370R2aRCRUvCTuzjNX9j/wBhzblYkr8vNOw7mRotrqFrZQBr9jiQ4Oe1bzzp5yDcxJPSsaA3+fnV&#10;goc4Ga1YfKLglEJ7ZpoTJQSJyyxY6YFWmkkaOTc/VRUbJuVeABjpTdvHWi5I3gxE7e3WlBVrCVS4&#10;OM49qXK+W4PAxUDy2ccNwD94jrmmBNE+LWMCRid+K1Joy+iBSyH90e1Y+nKZZZcIOTnGa0biRxGk&#10;SqclsZpMaOcaPZJOqxgfOcc1PDHJJGS8XyirFzABe2CqMtvG7n1roBb2y2C4iG4ovQ0rhY5U2sjN&#10;dK0JClvlNVharHfTbtxBxzmty4Zk1CRC/YYFVsvj/Vk5bvRqMiRkyhCOFC4FPjYGS4AB61ajS3Mc&#10;waNc4GADVT/V6ryFGTQApdEkJcnBcYzU86WrafGhBxKBzWdqrAW8WY/TpVzTZBLplorx8hPlyKVw&#10;NuwsrSPQTiEHjitBDbxwISFGBxWfbzyCUxGVNocZFTXk1ubeTERx5Y6iqsK4/wA1pJhtKlSeOKiu&#10;sfZlHyk4qtp7h9+DjDVemjAmiJlUcdKAOfZQWYm3BY96j8uRZ7Yxoc55rZkSIW8pKjOKooxEyHf3&#10;7igC0txCml7XY7z+laFtNBLojIZkcN+YrHnWFoVyhqra+dDqe4SOY89KaA3I7R0vZ3ickFOVrlrq&#10;xu08WF12rE0mScYOfeuvs721+2wbVDEyD5an1oLLZS7II1Plg5FHdAnYwUnudtmmwkAACrkrkR25&#10;29VrKs54EunhlYluzelbtutrNd2480YQ85pIGQpIxQAIc7ac+VWM+bnCnI9K0bm3EcTOqRgYGAD1&#10;rElLYYg9R3NMRCpJ1KFt5PzHOTUt2sa6b+6Ul8daig4mmBRtx6VbMcxhkHljPrSGc9bPdHULhXRu&#10;vBz0resMf27bxOhYM2Q1YrmFdbcG5Gc8hRWzpZlk1mFlt2+V+M1KGWtUZV1nasbBRF2rJzmNcq4y&#10;3FdLqsC+VbyEcgjcKxJpbVpLNEtQCBVISFjBxwRnb3qUQzsGwgwetRA7QeTx2qEXF0NRUC4IUnpi&#10;gCeUS+XbqGACtTh/qpAc8gVZkEa2gJIwRVMv8hG4YzxQMTnIwangViG+ToT3qso3XsoGO2K2Ut2+&#10;wSsswBEXIz1pXQHOX1wEubVSnLTDt6VsRXEE1iyKigrCOa5a5jujqz+a4+SY4966awjtxo4YW5LN&#10;0IoewdSk8Z+1bg560zIMigk8HkmtaeIiF/lA4rKwczDYevWhAO3fMF3rjIwMVMoAVgF6kVVk2iFW&#10;5yOlXLNQ8MhNwuQOmaYE8aHzWAGcgZqvfsyWFwPLwox+NXQQLhew7e9Z18pllhUykDd+dTcCO3lt&#10;Tod07L8wiO1a5YvLPPfBNKmAEx2nHXFdYlvEloy7gQY6ij8uJXASLluOKYyLR4L5jNusjuCcc1ty&#10;wzi1w8YAJ4qtZvcLrNsUVhuHA7VpXLysfmzkDkUJWEyrCqBTiGPhhgYqfU/3fh6Ftp3MBUUJhVoy&#10;9yigPzzUmr3Fh/YNs4uUZUUkj+VMRk232hrcStasAx9Kje+EfivT7c2E2JUO04449ay5dcgXSS8g&#10;SMKMBRz9Kz4tQ129S4Fj8O57mUN8rMdvH1NCZTR1dvcRzRFlVevJq2vD8NkdqpwW1vEo2BuW55q5&#10;n51+XFdqOUfgb2OTzTsfMCWPFMH335+lSD7vSgQZQODvOakDAhvnpAPYU4AbugFADsDK8VIpODTA&#10;RubmpF6f1poZIvRcjpT+w+am85T1xS/w9eaGIeOhqdDj64qAYOKlXBK5OKEBbVumVFSjG0/MKrLg&#10;kc1Oei/LQgDseaYCfOI96cd277g+tQnOR8v45oAvQnFyfXI5zW/aEmWIFhjFc5F9+M564zXQ2uQ8&#10;LFegGKtAdVbH93bDmtD+EcVQtCp8k45A44q/+FBLHc460zHJ5pfrRzQSPIXy4+vI6msu8ZlaUgs2&#10;F4HrWmeq1VeItfwk4xnpQ+g4j7Mu+h6a7IQ23oe3NfnV8eYvL/bl8dEIMSQWzcfQV+j4AEUQC4AI&#10;4r89v2hYwP22r7B5fR7Y/wDjorCpvdGlF6s8fOwvEfSIVDKcQyEbc55qSTaIYz5bZ281UdiUYC0O&#10;T1OaxZ1ArNvA68U8Y3HJzUf/ACxX1oGTIhAGO9IRaQgDj1qR9uW684puEMAwAOOlJk7QNvUHNUSN&#10;PU81GelPPf5aYc8nFMCM/fHPanoeW+lMYYIIfPrTkPCnNIC9D0U+WOtbNlkzHPJzwaxoM7ep5NdB&#10;ZJjb83IHX600I37cMAp9q1I3Y5O0Dis6DbiL5SeK049u0/IKTYEq4KDI/irQgx8hySNoqkgHPTGK&#10;vQYEcfHOaQ2aMXBXmrIzufsaqx/6xctgc5qyv3j8p9j61KQJj0A3nLdB1qUEEnBNRggucryOlSAD&#10;cO2asZMhbZnOaeMFzg9qavCNT+Pl4/GmId/EPkPXrUvHlnntUaj5fvZ5oJ5Hy0AHHmp9aefvNhhT&#10;B9859OKXnLfhQAhxgcUwlvkB9aeeXYUelIBo6rTuDKTkjikOM+1KCMsNvHrQAhPz/d6U3+E49aX/&#10;AJbHmlXb5Z55zQAg6jJpOdjkHHrTuATxQQcD5iKAGDPrmj5ip61IAuzqc0wg78+ZgY9KLgJzhfpT&#10;Sf3o55zxTxwB8+eetMUcscUAOzJl+c9KDuw33TgU7GG+9SbeZjkjigBy4KLg9aTkEHIoRgEXKDOe&#10;KYTyPkz70AO58zr9aZgb3xnrS8eZIDHxgc5pxA8skHBoAYSPPQbe1OBxJJ8uOBTcYjPGWJpRn5sr&#10;+NAC8YHzetNwcnrRwSmd+c8Yp5zsXntQAnpTT1JzTsfL1ox8jHaPrmgBpIDdOaVhiNCMmnKAU+aN&#10;dwPWhsbskUARjHI29vypcw5YGRt1OIHkngdetN7AcdPSgBnSU/KOO9KcbWO4UjKu08kU3HHL9qAH&#10;cYXiht2ylXbhAWPU4pT1696AEX7zfLTT1+/T8fMwph271yxBoAT+IU4dHpPk+bA5ApBnavzcmgB/&#10;RRzTuOfnA4496Q/dHrTCH2AkgUAA/wBYhwPmPNOfcJHAYcqKjz8rHd344qT5tvIJ4oAMcLz0pf4H&#10;+f8ASk43rwM0tADe3WmjeHflcU8g4ekYHFv8uMmgBpyc5pwwI34HtR3bik+bcPloAQE+eDt7cUp3&#10;HJLcZpwHLfUUvG0fKKAGnbs+g60zOITgsTmpMfL16jmjA2igBmThOe1PP8fyjtTGx5qc8UpILNgH&#10;gUAIep+X9abgeWRtNS44HPNNPXOKAGgIT/qhnFQMuJHIU9easY4HNNPVvlFADRjByKOTup3OcYpf&#10;woAZjg4FHORT+MnIo7LxQA314ppz5ZAxTj1Py1E2fPXjHPrQA9RmdRtPQ0MAI2IIyDS8Bz8xqJsm&#10;bGCMigCRMEZ2804AbjknpTFyuzgdaeG/f/d7daAGOP3UH7z+M9qjbG84XHFTNkyPwMZphBypxQA1&#10;S2Wyp4peSknPajny245pOcjJoAT+Ad6acg5xjNScZ6Uw9BycZ5oAaeDwKbtBVcNTjjK/N1pCQB1w&#10;e1ADcDB5pp4UnHepCQY+VqIg460ADA7FAb60zAEf36eAPLHzEk00jjkYoAaQOvtUePvHGKk+QxPl&#10;DzSD/V43fw8UAR4+djjqaOPm+YU75hDnAJz61GeY05GSfSgBrEnOMfSogMnr+NSHuKTnHK0IA7N9&#10;Kiyg3ZB61Jlgy/JmmHO5uO/FMCJiu8EMajO/c2Y8DPWpyCEA2imsB8oJHSkBFg4+6KYQeualIUKv&#10;zHNNJOQNooAhH3jg0YGX+akbOeFOc0ozu5A6daYCetN+URSZQdODT+MLzRhTIe3FAFTOV6cUcBuC&#10;KewALjj71M4wvyjnvSAibOfu/jmqzjEUh8w/d4q033lGarThDEhZsKqH86YHtfwMt1PxR1mYxElb&#10;Fx9M19GXgxfXPPPnH+deI/AiP/QPH1xs/hABr2q4yZmP/TRs1W7JloZUozOjegpmTjmpZFO4npVc&#10;ls/6s/WqIHA/PxmpB60xfuAbRUo+lJiFxk9Ktwn0wRmqvf7tWY+Nny4+aqQWNMH9117CkPekGPLj&#10;+bt0qT5dh4qkSRfxUYyDSH/Wr8tPHDHtQAw/6tAH/DFMG/MnyjtzUvy+ZyO3akwM8FsGgBi5Jwfz&#10;qT05pBxIM9cU4feX60ALxx7mpAF3yc8kU35fNbntQucNyKBDsYCdc80xhlhwT6UbjuALc1MoBRd0&#10;gFNARgHA471KMZbj0puP3j88dqcN2wfXrQBIoBA9Qan5+yudy/TvUGeY+e1OyccmgY0Abx8g61KM&#10;AMQOtAAKNThjC80APH3W+Wk7j5ulA+796l7Hj6UCE7jGamQYU8UikYOVHPeng/IeOtIRPFnEuf7t&#10;fnz+0FdrN+0V4ej8zIikcEZ4zmv0GJC2UzEgYs3J/Cvy++Il/wD2h+0Rr0itlY/ElyoP0bFaKXLF&#10;rujWgr8xreF4g91Cu8gEpkmvZ4gFiiAThYhg+teUeEkzNEMcnGcV60mRHGpz9zrXIndlTHgNt49O&#10;tR87MZz705icnDUmBxkY5/KtCRw4iTHrU2cIcrzUZ2+YwVsjHX0qQBig6cCgBwJIHyrxTuNowaQB&#10;tvK0KGMozxxQBKCMinKOXypB7UwY3MB0p435HPY0AHVnGz8aT5yqjcKD522E+cv3qUA7snFAEyn7&#10;gz0FKP8AWkjjio8Nn71OzweRQwFbO9sRg470o3Y60gzhcmnjGW9aQCjtUg6daj5+fC+lOH3ORQAu&#10;DvQ5HWl/iakJGU55pe4pgJn5l5xzT+PIb5ufWm4XzCDJjinHaCmH470AIwkIJC9KcvEH3hnPSk4J&#10;fcx7Uh25b5eSRQBIvU047jntTF+7yKCR8nIzmgCyufQninZUoOT1qME7eQOlRk8miwFksQrYHame&#10;a3ltg85GKhOSpGTTUDbznAAHWgCdTCb12ezspMrz5kYP86bd6f4OurbFz8K/Ckh28P8AZkz/ACzS&#10;nHl/d5pUZhvOBnHFJpspSscFqng34TXGVuvhxFECeGi/wFchdfC74OSSxNbatrdowbPEh2n8M17T&#10;KN0BBgUnsxFZU0Tm2YrEoZW9OtYunclyd9Tz9Ph/8M4fDGN2o3LoBtkZsEEe1bNolpa+GYbeLARO&#10;E47VpSSSKzZXkjp2rHvZQVP7gAeopxgkO42aQtMn7xcDp7VPakvPcEKcqRx61z/mP58gKOOOK19K&#10;Nx9pBZcc9a1aEddbjHl7sKSvA9KsH+LnvVaMncCVzmrH8XQ0kyhD24pp6gkdKcd2fuUh+6eMUBYi&#10;ZlAU5PFdx8O7A3HxKN49vlbaJmyRxuPSuBYsZCBuJZwq4HrX0P4P046d8J7MvCfPmh86QdxnoPwq&#10;b9BSdkcz8VdYis/h09ut0Q8iFnAPO3t+dfNPhlJp9X1a8liOGlOzPYV1XxYvL248fQW5kkJl1ILt&#10;HZR0qHToo4PDdnCsa/LbqWPqauOi8xWtoaTlvJQDbx0qq0rnH7tRiiWTKgeZk/WqxbmbCc4ouCJS&#10;2W7UzjbMd1Q5fA+WjK7SDx607gPBJk5x0peecGoSfmXjOO9SZwUwmPloAkH3l461JggE4FRj7zcd&#10;qeM+XwB1oAlH3aBuLAYzikGcLT1zlPrzQBIR8i0mWBb5e1PbBQ8dBSDG5c0ANG7c2YscU4A4b0p3&#10;8QzQBxyaADKiMjGSTxTDnc2R9KlwoIGe1IByPrQIVQCq/L2pQBslO7pS9xikJAdjjrSGMbAKfP1F&#10;IC3lOQB1ocAkHZ0FNGdhB9aYCnb5ZJJzioieRgUMeR8tBPA6CgQncUw/eNPPUc1Gc0AJxvX5e9X4&#10;c7j/ALwqkgB6joa0rYAyjg9aUtiTtvD8bN4l0kbD98H8q+Wv24tSMPwN+GliLgD7ZrMhfnqEWvrr&#10;wsg/t6EnPERxX56ft56gTqPwGgW4Ix9rJAPvSpxd/Q0hqfmko/0l/lyA5qZNvPz96iaOQW9o5Pyy&#10;E4x7U5Cv78Dkbh2ruON7lr5to5ByO9aWlDGoShZpAwcHC1lYAY8E8cYrS0UufEF6SyLiA9aum/eR&#10;Mtj0LTmHm3Z8n720E+tZviSPU3l0hIXj8oHMjbuTV3R8tYzqQSHnPJ9jVHxHHc+XYmO8mhCk5xyD&#10;Xa0ctzpvDf2t/CusRC42wrZnj0OOa5KWNBdakFILC6bDA9eea63wcc+FdXR5GLG0fHvxXI3CmPWL&#10;5cNva8fnP3eaVtQTEUwmJgsTcDkkUIF8jov3qUGQBPuk45wKeEbzHLRgAL2NNMGRjyfOjCv16jHS&#10;rIiDSW+CWJ4qsQBBORGC26rts8qrEy7GPpTAq3cbQzxDYcFDmq6W95NodxJH5pCy88YrR1G5hlsb&#10;cZiSSt/RpFTwcI5NPjYsflI70kruwHA3AkW4iU2+MJ1Izg1HblzPhljJ8wEHb1rf15ETUYP9DK7v&#10;4fSiG2g/sO0kaEBm+41Kw7nPas8n2gMbxVBjGR6Yrs/CJifwzeszysSwCkCuE1iC8N7agI5zIBt/&#10;lXq3he0kg+HLs8IDi2VmOO/pWdWSUXc0grtM47XLe4h+IbyKuEkA257GqsQu5vFMETsCVUldp4Fa&#10;urzXEviiJHaMrk8ntWr4Z02J9euC85BMDYc+lcVzotqj6y/ZIupYv2t/CUQt5NslnOjnHB5NfoDo&#10;uoS2n7dniS0/si/+yTxvtYQNhWYnuBX5SeBPHl34H+IUmoWvhXSdWZzIqxO4UwE9we9d1qf7Svx2&#10;n1GSSz8N+ELIliQyxBnwemSRXmVaM5yvFHpUXFwaufqR8UZ2ew8AWEPhoXs91dTbYCSBjA5J7V4f&#10;d/DDxFLo5vLjWvCejxBGdxPdj5fz4/Wvzp1P46ftI3OrtNJ8UIFkB4YIMr9K4TxN8SfjLrWnCPVP&#10;2jPH1wNuPIju3jjx9BgVpDB63cjGNWULRS0Pv+88aeEvC+rXOkweN/DOsXMyOlwEkUxxduW6c184&#10;+LfiJ4h0/wAQa8ug3GmWSXlxvu41uA6uOpCgdK+PLqW5eKcvqOquxfOTcEnPuazHZFmtQbbVN4YA&#10;SeazDFP6rGD7lSm2j6hb4kfDLULOWLXPC0Mc3lbZCtpvVj3Ocd6m0PxL+y9p+sG4tdOjW53kq8tk&#10;W2+wznFfLUo04XCKYYSSAckZz61FGCb/AP0TSFMgIIJAOMU3RjbqiOd3Vz9FvDmrah4ijIsY7ux0&#10;8SrsvGjIB57Lis7UNGsrb40eJ5Umt554rVBJchuH44NfKPhDxZ8ahr/hjS7Lx48STXyRiIW4wFJw&#10;eQK+mdRe7sPB04k1CWWV7ZCZmPLOfvVnGm1LyNJT5lqjR8OzQXXxo0yxlvEMjzOQO2BXrPxV09/+&#10;GRrB45JHW1G1iT2Ir5l+Ht7I37ZvgzzJziS6ZVyeua+1PHMFs37MPxDhlK7Do4OfftXZbY5kveaP&#10;za8PSx2/j7ViCRs8T25IP+9X6b6EkE/gq3mPJ/4QgFT6gpX5YagLi3+It8FfHmXROPXb0Nfpt8Mr&#10;wXf7K/g26LZY+B2BPrsQg0OL5RQfvHw38QLS3TxNr0yQKFfWp9ykdw1eA+MXb7H4CY4Gb3cV7DFf&#10;S3xC8uS1vJFAAfxBPn2w1fMfjRnMOigRAoo6+9Km09Cprc+kx428E6d8DvC9xcanbTzjw7AILeFg&#10;WdwoHI7c186+LPGnjrX7m7ik1eaCwMx8uzt/lXaP7xHLH9PauAjSMtArTSElONx4H51pwpPGI2RI&#10;DhuBuFaQoRgn3Mk33Ot8F6BpOo+MtKt7m4jCPlXDPtIPY5r1vRfh9HpX7QmivqM00+l7Ha0mPKOT&#10;2I/hxXgtsNTF9eypcTQShQ6tHLggjvxXvvhL4j2lz8Hdb0jxHqEkU8OnSC2vVjz57AfIPZgepHWs&#10;5KTWhUUr6nS/FuOzP7LfiuK1tLVUjv7ZsL6BuK8q+EHw18YeKvH2lxx6fdQ6eLpDcXTIcKvovqT+&#10;ld14H0fxl4qvrPTZb+7TTxq+68vCpwYw3yqOxJFfoT4dtNA8MfB7RtO0XQLJJ/sCorbRlOMFie5P&#10;WlrFJIu13cseG/D/AMPvBHwu02w0/RLGbVJbEKkSgNIzY+87DpzzXJ+JNdsdE8PeINU1DULe51ad&#10;W8mEniPPTjsBUWsa5pWjaJ4gvrq+N1fyWztudskMfT0r4e8f+M9Svb3Vprq8eSRrtvLgQ9fQU4xv&#10;qyW7DvHHiua68V6tqF9q7uzMxQZ/QCvm3XNVvNR1q5eS6KQpIRHGOw/xrWurXxdqeqRtLp9wqlvk&#10;iGeB2rdsvAfiWQ2pfRbpg3QZwB9TWikhNM8zHlh1ZQuOh56VKS4UsYztzwQc17hH4CgjsJPtOm2i&#10;/JyRcgnPuAarf8Izo0SINlsMtxl81Tmhch4yGlLAm0lGB3WnBbksu1ZGyc8jFewHTdIEk6TwQMQv&#10;BVfTpVQWGmssOXtUCyHijnQcqPMViuzJGyaZO5x0xwKkNrqDLt/sWdpG7HtXrVvBpUYmD/YDheG3&#10;Cq6mxfWFO21Cq3yj1oUkCijziLR9Y22+60kK4546VftNIvH1pY3l8tCPvhck16RLdWYtDgWaKOGY&#10;npUcVzoluzvL4i04ZXK5IPWgVkUtN8N6OL3Tmnv0YDPVRzXfada6dbXTG2sbFDsxnAzXB3PibwrD&#10;A6q0srL0CCuOvfFurSXM4ttNSBDwDklsetZy5m7mqcUrHr2v6p5Oj6gTeW2IomLc9Sa+dr+4lutb&#10;vpSkhzP8oz0FLcXWpzvP53iG6cPJkjPBqKNFAfB5Iq4qyMZO5KmMoOvyjmpcf6Q5PA2+tNA+RcYp&#10;P4skAAHg5qhDlDeVP8o+9TfmBUEjpUmTtJDDOOajJbMbGMH2oAXkhAAOtLgiWTpkYpAU352EcdKB&#10;gFv3nJ60ANOeTt5zTYCV8V+HyG/5fV5/GnHGUBJ5qD5/7e0vk4+1pj86AOp8YFv7e8LYP/LgOcde&#10;lYQYcKRwEH61t+LWZrvwk204Gnrg461iKFaONtnOwcUk7jYKTvfCr0oIl2H94GwcgClK/MSZAOOl&#10;OU/um2pjjGaGBGxk8p2+RVIxV/TrxoZ7dU1JQQcYPQ5rPfH2baU6VXVI2aMbSDkncD0xQ0NM+0f2&#10;d/iLqfhb49+HY5dZn/sfUdRjivbcv8gLHiRQeAVr9atQhs9Q8Gabe2s0Mkc2nK4ZOmGGRX8+fh2+&#10;X+3rOGVHLg/Lz1x3r9df2XfiHDf/AA703w1qt+FvbaxC2U0rcXUA4C5P8SVhUTlFvqjSE+WSOO+L&#10;vhOaSC6urfTGW6gDTROg+YFece4NZnw38QpP4SsDI6CRVNteRN6jjJr7C8Z6PFPaX4FjGSLd9vHU&#10;H+lfAWr2F94d/aG1d0t547K51MmVOwJPUVzUalnZnVUp80boyPi/4WtrXXL65trIC1vNzgIPlyea&#10;h/Z68by6P8Ub/wAPajqe23ubk/ZmkbhH9P8AgVe9TwWOu/BHVbRhG8i6WXhY9eB2r4V8a6XqmneL&#10;4rqJrlJrbU8grw3yn+ldHtOV67MydNyjpuj73+MFhp+pfB2/uorCFpoB5gIHIHf8xXwjp80el/Hn&#10;RXafZa3N0qSHt8x4/I19SfDDxhD4g+AlxaXV/E13BpohnVjy4xgHHvXh3xM0GGCSURWjBjdtJCR2&#10;I5xWqnymKd4tPc+3Pgpr6ReNRpVxOAtzpoaJmPEi9se4rK/aJ8KrPbwarDZKZIkKOyj78Z7H6V83&#10;eAPFsR+Efhm+k1WKLUdA1aBGy21poycY9+OK+4tbuE179kdp4YYnlfw/GwXqc4yc0/ZuS5ripvkZ&#10;+Wvh7Ur/AMNftL6PdxtdC3bVdkydFZGPIP0r7juIrDWPhVJLDJDIJND8xe4ZWGf0r5B8daPN/bvj&#10;WIWhEglLx8cj1Fej/AHxWXF34dvtQInhRzaFzyyfxJz6dqUnfQHe90rnk/jnRWfw742tWjIZJ2eI&#10;n2PFcD8PNSuIvEd1Z3F2fkl2YJ646V9X/FPRnt9TuJ0sM28rl1YD/voV8b+JbeXTvifp17bK4gu5&#10;AWx0Vx1qFYtXbPoDBm1hVjZAVILH+VdraXE76P5DNyqgHHtXBeEZbS68ErPJflXWEZfPfFejaPAG&#10;028kyOFPzH0oZRzuqpJJJNGgKYIO4e1dR4ckT+zrSJWLsWCkmseaSzbWbyPzlLgHPPSr/h5XXWZV&#10;JAzP8mKzsNHummQSQ+GpWKFgIQc54rAuJJZr7UPvKBKMEH0rfS5Fv8JNbefaALP5cnknHFebw311&#10;5KiOFmaWckE9xS0uB6RZoJNGRpZSQkWCc9Ku2V7amZ7Pzo2MYJAHXFUNN8weAiGYbmiO4Vm6fHbx&#10;+INQn8uXzHJBJ6UrAmd5JeqPDeRcBUD8jPTFcjdsZfEdpcwpJkSAEHvViQhrBwyvtLk4qzaeU0IU&#10;RLtWhlLQ245rj+zF8xWOUWpjcQmFEULkDkVWVm+zuNi/crD8yf8Atq522zjEnJp2JOhs7aMeIPPK&#10;qc8ip9RaZzIxQ/cIGaqWzyBrcncBnJFaF80R8O3Mh2jCgc96BmBoEEUvibW0aBSwcbOeldFqUJjh&#10;jKJ8/TiuYspWh1qKWO6Ks+c8da3pJ5GtyzyEntmmIxZBdGym3MC2OM1q6HcTIUSSH7snB6dapytb&#10;m8tgZMGQdM1p2EIfUEjKDO8HI70xM/P79qa0gh/aX0W8WIh7mzjV/fB4rxqAn7DaZI/491x+VfT3&#10;7XWlSReKvgjdFeJoJFY9tyn/AAr5ihZTDbkDpAoA/CuiFuXQzmmtyxxhfc1XnZlmYbhxirfy/ZWJ&#10;9Kxrt3NyAOMjkmrIsQXZYx3HzDOBWLJu+wTAS/fnUDNXgD58m5i3pzVBlL+KrBMsFEwOO3FVcOU+&#10;3P2b7Yw+HfH75G15IVUepAr68iuDHYXkcuMbfk7da+ePgfaW0HwP8PyMT5k07SHj8q9z1+TydF8J&#10;ko5a4D7cegrirSV7l0tEZF8bw39qYoyc3QB59a6gQSRaTAHKEtADkH2rN0m3+0eHrpuNyyrnJ6Vq&#10;3izLDAvmEnywAM1C1NS9pgVXibGcyrzT/ErkXOmSdMIOBUWnpKtpaqZD5hlGAfem+Klki0+z3yLu&#10;EakmmUcrqmWsLFkuZORmpLaG7/sKKRpHI9+KgtFluLzTVEqsM8+ldNcbYtDWMlRxgCi4jNtWVLiY&#10;k/eXgmoJohNJJtiyd/UHkVXbzPtEAaQkbxitcBIrK4dW+bYM0WBHK3EbRa0POZmfIxk9q3bWOQnT&#10;ZLcIdqnzBjkViX4kkuFdpXyHySe1X7CaaKe2ZbhCCmCB3qWNHYWvmNpx8y3IYk7TmonVlkJC8Z60&#10;6zeSWO5y5wEJHFZhukk1qS3W+hLKxyFPSnYRee5jWI7pzkYxV2O4Z7G3KzZ45rNmgX/hHJ3ktyZF&#10;jbnP5VT8NzTO0sTowZbhsg9x2qXFDudTAA09tvVgBIM1cvZsajAEHSIUy6Kg6eN6qe9Urli10gHH&#10;7sYNQUaKM7WEmWXjrVScqsdv845PNTWqsNL5ZiSwzWXqZuxfQKLYhSRgimBN5ifaJ9rfw1CfNKE/&#10;xZI5qSGMrKuc8oM1MWj85FymfNH40hlEwRxRo3kru356etakKEpIxlAxFkD1qe6FsbSz3IucCqjs&#10;VlPB/wBVwBSC5j3USySzN9of7xzzWJDbp/bV2UkkKmUZzXQ7oBcyqWJJPK06CKIahK32DbuhbHpU&#10;lISUWjWUe23jLrFyRVezSU298wf5Q/TvVWGQpPqwYsd0pxntV+2aFIEYXYO4/dFIC1t/chQCDsOP&#10;aqcMUizXIc9W4q9vVpGbb24xVaV5PLkIiJwOtJsBwI+y3KeV3otBb/2taoXKkP8AKKgtG3XCt/t8&#10;g1JPHInjLS22MFZetUFzptR+zLpkIXJZlHNZiTMdPmTauQQM1PMd9mBuPyrxVSFQok3IDmnYRk38&#10;Ur6hahYWJDdam8p0gt2CMWwM1rIoa6iKgZz6VVnFwutXK7QFEJNAEKmQWzsQAARk10mnn/iVufLX&#10;5ouDXlsV/qE3jQR7ytut7tYHvzXp8OI9KkxjH2YYoGUY3U+I9TXyYgVzg1ymr2zjUd6oCzS/MQK2&#10;5tySySlnyzHpU1svmWoLxA896S0Ar2iXA0CJmtycx8Z7VVLbb0EtGp3dM11ggQaJMC8YIXj2rirm&#10;2nbX53a4IUSDGD1qE9RmjcBPsCuR8wWsaFi+qSkEcNzWhIZGQLvOBDgCsyzRxqFyMHPm8mqQM2QA&#10;JkyBxQ7yrMzAMPl70EqL2IM/8IxippApti2RjFSMrK0wsblxByQalsftTWlzvJOX4HtTAW+xMpx9&#10;atae22dmDK3PSgBt0q7EAYjPv0qtHn7XEBu46Gp9WmiRciJVyR36VWt5ITbW+LiMtjmmJI3LeFZJ&#10;0HnbeRk5qxqkdsltax/a0bbH0FUbNidQizJlW680t+Yl1BfMZzkcGhAYsKxDVZmwCAR17VszSWn2&#10;SAI4zs+YVnN5e5ttuFDDn3qKQoIR8p60loFi9CQbmQg96vkuQSQMZrDhcCJj5gzntWyPObQY3eJg&#10;dvHFO4DLyC3msIiNu/I4Bot7Vgfn34CjBqKAoJhuYn5uldBFlrWP93wB1oSuwOZ1chba3wo69a0d&#10;HaabT5l8klVi4NZXiORVtLEhVJDcirmh3VyuifLCFDW7DOKOoFWeSRb2/AjfashANRpG8uzg53U6&#10;eVFW43IP9cefrUaTosD7ZVBK9aBFx4EibDn+HsabHjIIHAb1qJDI1lGZLndya0LVYBFLkg5HBo2G&#10;R5HmkKjE+lTxqWc5hPC805Aq/a22qG2HHFFicpdZuQGyce9K4HIagkq+O7IqpCl8H0qzeZSWyJYY&#10;IGcVf1SOEXVluYbt5OayLvLRIeDgADmhgbthNALgp5nDxYyT0q3+7jtLsFAzHOM9s1ztnDcBRITg&#10;gjHNbJcMMsy/c9aEBl7Ab8bzk7zzWjHEoXKyLgDkYrKupVjuNxjfl+PatCGWN7G3KSnleaAK9ypD&#10;oQvO7itPR7iIarMGhYMqDJqjOScAgVt6Vbp5Uzm3Q/ujl6aAsS3E8l9MfswIVuGNOz8mcelZzzMt&#10;+B/01PSr5JNsrbAPk7VQFO+lkFtJ5ag/uzWHYLdG7uC7zbTJ1JrbCq0wDMNpapJYo4o4zyVYcEUW&#10;EZxOPEcGH+XODz1rfaJDpYPy4C8YrmnSR/EdmNzAZz9a6dM/2I2XPEdAjnLnKXkA81SpBxUNtKTr&#10;ATlflOOKuzW5ltLplZi6NwKxYTKviFWli24bBzSGdRGQNmZSGBP402QybxhTjPPvUZDMkZVeSKmh&#10;84zhHgwB0NNCGrsJUFOtQ3FrZs6EtjB5z3qy+BO2E5yMVU1KVV0STKgOSMEdqAsV5ZPs0lkbeSTL&#10;cHirMczm1Z2csdmc45FV7MGSxQtGrMVGDjpVkKFSXKdW44pAVEa8fVIX85tm45rpYWxZsTIeF6mo&#10;obZDowYxAZ7io5EYW5Bb+HsaBoo3TBr1n4Oc80yJZmglVdxyeOKqlmFyw3gjd0rQt5pUGFRBnocU&#10;xDIba4/tML9pIB65ou0UaxaKZSdpFaCcvId3OM8VQnOZWPmZ2mgZXvre4ku7IR22UCgk1btInVsm&#10;3wOMVz02rS2+oXCi4+UuByM4rqNPuYZtGYGYMTDlTjGKWglcxNWknTxborRXDfMeQDxWyGlfTyXw&#10;P3YrHvYi2oWQRiSJTz6VvRgjQ4VaPB2cGmgI7IMnnYfoxP1q47NJJnzmJB9aooXEuMkVZHygEE5x&#10;zTERzlsQ5kIwfSs3zH/tCRPKwB0PrWlMYyIxuPuazuf7S+4Bz1qRosqGOQ24ntQBNuAaEbcYrQt4&#10;z9nDlcn1NK6sZ4xt43DJqrCvYitLeBLp5FjYsehPatvYjafKSjElelUXCIF2kZ2jjNXYJGMJ9cUd&#10;BHM3Fr/p0uIsMW/KrdnFIgbDseRk1fuQFu2PGTUe9kT/AFQ5FCRQXc8wWBDOSNneszkyrl2xuqWU&#10;s05ynHahcDy/3PFK4aEij5kwRxV6NC1ndlrkEDGcH1qCIQNMm9yFzTi0A1BkTcAT60COduI4V8Yx&#10;pFHIxLcn0robFiusWqiPB3DNV5BAup3UnkpkLxUWnSu/iPl+PM49qdtCrnW6iVawRSASwGfwrib5&#10;JheO0KgYYYrqdUc7LXsfJPeuTadxcYKkkscUkJFuMSG1UsRnaM1Zt44P7RBdV+8OKijV/sozu5pF&#10;3C4H7vv60Aad4ICoCqOF9aw5tyuqlhz0ANaDP5k4QW7ZGBVO9sroXFk73m3LDHNAyMF0hndUIbbx&#10;zRbXeoxm4LBn3H8qtCNTLGoYn5B071P5cS6fcAmNTt4JpAcneyXzeKIGYMYya6XTpJ1tpBsO3AIJ&#10;FULZd2rOkkSlRKMGt66iRLRfKkTOBx6U9xJD5mLaYx39+tZyffc7RileVltirkj5RxVZptpthyct&#10;2pLQpu5LcYGnN+6XjvVKwLCa/LXbBT92tadVbTVyP4RkVmOirAu2PHBxmhiL6Slo0wRwx61TmkB1&#10;HHOR0p1sYxaSK56tUyxws87CLgMOaAE3j7Kp39OtUpEuZbXUZFUgKwxmmahLGup2YSaIKuPMy3FW&#10;JdRsP7IdI7SXdtGSBxSv0A0tOceXaeYCpVfl4qxfXempM7yatYxqBzucc1yrL4unt1W3t4oYiOJG&#10;649ahh8N6X9oim1PxTqV3Jvz5QkIQGm9Rle/1O3uNWNvaRXUpLffQHAqvJD40/4Vr8SAvhiSZktA&#10;bdi/PTniu8sodMie2W30GyiTGAQgyBW8fs6WsiAh8kZIPrRcLo8W8H6eZ9P0mTVIpADOx2ScZI7H&#10;NeqwPaR6tapDpkESomF2ccVm6paodWgCQgAspVU4wajcXEbrv3fKgwapsrmuWeMinjhj81QKeB6V&#10;IMEkjOa7DjRMNu1vlpR/ANppgz13UoPP3qAuTD7xG2pRjBqAHk0/kseaAFXPnA7eOamH3mqIZ/um&#10;pVPfHaqGTDG1cGpBjY3z1Eu3bjB604daGSOAOR8tPBG6IH0NNGNnXoelGRv+6akCyuMj5upq+APs&#10;z887eOKz48ZT/ezV4MdpGR0qkNkL54+Ue9MGcJ8ufenyfwcZFN7HigRajxm1+XpmulsAvl2/OSel&#10;cpDn7SR5g5rq9Kx59vlVJBNUgsdXaqgitjtxwauNjaMLVVduyADPBqx0A9qCGFHOetJxzS9+KYAQ&#10;fl4pFyQc560pztPymopGKr9zoKTYWLOVwg+X7wr89Pj++79ui+G77ujwAe2AK+81nc6nbKDgeaM+&#10;/Nfn38dpCf28/E43fdsYQPyFclSV5WNqEbM8umOWT5wRk/jVfjJHQVMVXzfvnG4/nTCqFpCc/dqW&#10;dDG4GFwAfpTAP33BPJpAx2fKp696epOUGMHPrSQi2hHljKdqQ48s/Wl2nIGwdPWkyOcjpVIkZ/DT&#10;CODxTyDj2qM/fPy0wGHPHFKpGxQV6nikbr939aRS+9MKOO1AGpAALaM8cPzXRWoJSQiDOQO9c/Dz&#10;p+3ySSWGa6K0RRHZ7ZHzt5FF7AtTegXEUZxyV5q8uNoHvVOEAREljnPSrycr0PTmkxFiMHy19N3W&#10;tGEfu4845PFVEwVjG7gVoRAEJ14PHFOKuUy0kbEZ3DA61OPuKN30NIu0EfM2DUo+6CR2pWEJwGA9&#10;qnjHQVEMc+lTLgNmi4yYZJxtpxHTnimKRvbipMrtbNAhcfNxHjj1pRR/BxjgdKBnPWgB3GxjtzxU&#10;YzgDAp/zbPujApMDzRkdqAEIwvNJg4XmnEfKeaMLsc7iT2HpQBHngnfTdydBLmlYEk/KMU0KAzHY&#10;KAHc4zt60oz5ZFH8BoHegAAbZml/hpp3ebGpYhe9KSBKoPQCgB3frScbZOetJk7TwRTTuyP3eQO9&#10;AC++6k9Kcep4pBt3HL89h60AL2p5C7D8/X3pnduOKcMZzigBvcU0jn7ppx4uD+7OCPWnD7xoAixy&#10;OKfg8d6Ug5bpSgIAx3HpQAoXuegBzUeUKg/NjccinBmEcvykjd+dRsSWGI+3NADlxnAb9KU7Rt+Y&#10;k0g+6w6GkP3loAcD6KCPelAUxtk4wabgbT8ppOkpGOOOaAAZ81/mOPSjKeU3y8k8GnYO6UFs5FNA&#10;+QjFACfwL8+ab/EvFKfvj5aGPycLQAuVyPkphALdKQA/uzuzg0/+JvWgBvAb7opcgp938aTHAODx&#10;2pf4un1oAdgYHPWmYPmMNtPOMA7DweRSZXcxDc46GgBuBv8AuKPWjC+QnznOaCOuemaTnI44AoAQ&#10;ljI3HQU/ggAyGkXGGPv0pDnzs47UABDbhgDGeaVvUL1FOA+dj29KQj5m+agCNc4X93nrxUy9Cc9R&#10;xTAOmDwKXvQAdjxSkZtV9VbimEttb5KdngZJ6c0ABGcZUdPWlI60jZDLgmncYbnPSgCM7vMXrjvT&#10;uCq8Uh++tO4BoARuDjaelNH+rHzZp396hQfKkGPTBoAYOo+WgAZ+51qTCGRAH7c075cvjbxQBF3A&#10;9aMdflp+0Fl/e4AByKbkEt160AIu3cT5fakwuT8pxmkXO888A1MwUg5AHHagCtyHbEeacM7TTiPl&#10;BDUfNlaAG/wdKUEeU/yjp1pSPlNNOM0ACgZl3PgHuRUTKvncEnPSpgF2Pl/oKR+Ej+Ufd4NAEfHl&#10;9O3WkAHy8ClXeSwPTHpT8cnJoAQj5F470wY83r2p5HJ+ak7cGgBM/M9HYcUEcDk9aOd54oAOfWm9&#10;259KcQdp+Wm8c80ANzweKaM+X0p5B2j5/wBKUjMIFAETFd6jy+cU3AJNPIG09DRyJfujpQBFg7uW&#10;4NIw5HHen/xE470NkMcLzQBF2xQOhOaftO5Pm7cikxgsOO3egCscbz8nf1px6D5aefvN8vekI4bI&#10;oAafutxnNRNgIeB+VSHFJgE9aAIRtznFHyGNhs/Wgffcbehpxxk0AQvkMgxmgjhuPpTzt8rjnmms&#10;eFxIOnpQAxh82enFRkrtkycYp/OJCajbJVsgdKYEIJ8tTtON1JwZDzxin7QIgOetNxy/B7UgGn/W&#10;N8nf1ppAyPlp5+6aaevSgBp+lNGQxwacScMNvem8bxzQBAcm4zuAwefejj06VMVQlyRUZAG4iMnm&#10;mBEwG3p3qlcDKE7/AJVjOauv16dqozqWjgQOQGY5otd2Gj6l+B8BT4K6tKQczXj8n0FeoPjfPx/G&#10;a434WQ+V+y/4bbbgvNL/ADrspOCeeapaGdRlCXGMZ6VBjn71SzoSxIkIAIzUIx+lUSHZflqRd21c&#10;0zA4OKk4FIQ8feGVqymPOAO7rwKgXHPHHpUqEC4Hy9TxQtwZpoMrkn2px6fdoTmIcdqCPm5T9a0J&#10;GkDaRTwBsfnsKQj5X+ftQDk8UAQnd5owo96eSfKQBF69acEAMpyDzSMBk8GgBozv96eOrUlO4z0z&#10;QAhP/TM809CAg+THPrTMjEh2Hpx7UoPBpgKQDISVGakGMY9aQY557il4+1oQTjHSgQ4bNq4Jx708&#10;AeX071HkZbI4zTx948UDF53KNop/GDk96TGQuGHWnYbcMA0gHjZuTBY+opcZZyITtFINwCHyx+dO&#10;ycsQ4/3aYhABk8E0vzZfK07gJnI560cbhg0gG/8APMBT0NSr9yPOfvUmF3Cp1UfLyOvpQIZfHHhL&#10;xGfTw9cYP/Aa/Ka++b4peI8dW8V3nJ/3zX6o61IkXw18cysw2p4WuSfptNfleoEnj7xJIG5HiG4Y&#10;fRmzTlsa0GkmereEkxLbMduNv516WfurnHWuB8Kxn+zx8g6ivQZFIWHLDGwcVzQQNERwcUc7uvGK&#10;D90cUvHpWiEPG0Qnkc05NuwZJJJ61EdpQfJ39alULnpTAsD/AI98+YOvSgfdPNRnJixjvUgzheOg&#10;4oGPJICERjkc04f6psHHNNIXy14o6HoKAHc9McUAnj5iaYSdp+TjNPGcHjpQBIM8U4CP5wc/Wox0&#10;HNLnkcUAKTwMCnLnJpONj8ngULigCQY3Z2dvWl4weKAf3THcBzSZNIYf8vCkqelSjPmLx3po5iOf&#10;Wlz/ACpiHHHnZMWRj1pCF2t8h5NKAQDycdhS891PvQAKPmcbQeKDt2Nnr2pP4h83Sg7eDjOQetAD&#10;1zsXJzRgYX5R9aiU/LjyzU4xQAc4/Cj+9Tux/lRgc0AC/e6dqk25Tp3qJf8AXAYq4iqcfOM56Umw&#10;E2AoPk429qQISHwCcVfEYJgXzT7isTxT4i8CaBolsdV8S2SzSxZhtImDSMPUgcj8aVwL4Vtyny1A&#10;x61lXrIInxsHB6GvLj8VvB1xqM0MHw61iNd+FllfGfeti31WC9s2aKVGyM4D02VytF+Yg+eRKxye&#10;DWeyMQMuAPpUxe5MkObULGJOeatOgJB8rGVGBQxWMpY03SYtc5PX1rWtIgtun7lid4x7URR4nB+z&#10;gg1rwxfLB8wz3FIdrE0eTMoMWBsGKnYEueO/FKo5zuGMU7C7jlqEJsiOcnmqzkB1yxxg1abbkYK9&#10;eKz7k4nmXkkgfhTQXOl8G2Bv/ixpasjGGF/Nl44AXoPxNe4eJ9UstP8ABd3JJeW6k2jBVzzgd/pX&#10;O/DewEHgC9vGt1D3d18uRzsX/E1458a9Tf8A4S9LKG4uC880aMATwBj+dS9zN3v6HBNcy6l8XdWv&#10;pFLJFM3l56Vvu/I7etY2m2/2bw7bRsjCTylZz35q87EKDg1RoPLJvYMp56VGWHmjDEZphb95yvao&#10;2b959w9KYiwWO4YAximbhtPymoeoIBPBpwxu60gJhnBwB1FSg8dOgquu/cnzd+asKD5i89+lCAlT&#10;lSfeplHC+lMIG3HlgZPT1qwi9PlFFgAAb1+tSgcvheDS4TGMmnL99uD7UANxweKQA7o/3Z61KVBA&#10;+tOORsx2FMBgC7m+Sl5wOKdzk8j6Un8RoAYOtO7D5f1pQBk8UHG5f1oATnHSgcN/KkH+uPJwBS5y&#10;OKAGfNvbMn4Uw/d6VL/C3y1GRyaAGc4PyGk/Cpf4GGajOPMPNDAYeq/jTD06VIfvD601unSmhDFx&#10;5rZPWtuxUl3PGMisQZywwa39MyYpeeeKm4HpXhdMJfScfLZtzX5Ofts6i0/7T3hmzydtppBxz3Y1&#10;+tuiAR/D7xJIRgmEAV+JX7U999s/4KB/EQJMWSO9WJf+A4zWlJO7NFZRZ83x7hcWu6UYSM4U+9Rj&#10;aZpizEDccACll/4/uh4WnKz7CfKU5HTGK6EcT3EX5YmwSRnqa09FEDeJ1SS9eMlWIYDOcVl7ZXSU&#10;Kpwjjj1rQtElW/DxqplR0x7A9aqG6IlsenaZEWhhcMiq0pCsD96na9E6aBdL9kWQ7AetUdOmddX0&#10;tPMKxlMjngHvU2uXNm8EEcN6XwSGNehZqxyGl4H+YawCBkWbHHocVBFpdxd6p4onW5gRY7l+Gbrz&#10;2qbwFt/4TPWUYHYNLkxnoeKtW1ldy3fjN49buEVNQfKKT3NCQXORaMx3VwhZmxN1pz7AVwScrzVi&#10;7juV1W5Q3CO0cvzjoals44pdSG+MhSuAfekFzLbOE/dAjPNPUPiILbt8zdM1avI0j1O8Qxt8rDAp&#10;YXRXtmKbtsg+WgCheQQpcqlxE8RaLcue/wCNb+jm+bw07rpM7JEG2kLnIFVvECwT2mgOX25g447i&#10;rnhbXtV02w12NfhTJqaNgFhnKD6e9TKVlcuEHKSXc53V5tSvJWKaDcxeXkKxQ9qfbvd/8IZaCdHJ&#10;jmHHpXS6t4ouBo2pbP2aJrQzD/WvGwHP4YrBj+3zeAdXc2GGdciiD5lcdSlKDs0Qaz5T6do91Dcw&#10;bolG5c9a7jwnqSX3w/8AE1uU2stuPnx1Irxq6jvo7CATLcjcx+Usa2vDWr3theyn7JGVY/dx2qK0&#10;OdBTnys6+fTUbUriee4cRrKeDx0rFv8AWpIdRght4AhZCocHgCquua3d3N5KN+yLPAXjJrkyxm1G&#10;APdPgSjAUZPPvXMqbS1Oi6fU05DeS6hE7atLJlycE8ZqV2nwwMmCAPlDV6V8PfB+oeIvi/4W0aDf&#10;E00ZMkuM7VHoPWvp7S/gfo0XifULS50m73wOBLJJJkn8Ae9c1WvCmduHouS3PhDytUluQY7K4cFc&#10;YLYxU0WmaocAwau53fdhiLfqK/TK3+GnwQ0q30gXHghLi6Y/uo5JiWc/7npXX6FafDqLVbi2j+DX&#10;hG1mSRRtktl3c9OTXMsXfVRdjSdLl6n5g6d4X8dXUGLb4N+LpkJwrSRMg/M11en/AAy+JzzSm5j0&#10;2wiK/cZt74+n/wBev001bSJlng8vw9ZRJsyBHEAAD9KwJdHl+zzSLv3eQwGVOMmsnXk3tYpU7H53&#10;v8NJ42u2k8dxlweSUx/On6f4PWC/dm1NHHQBRX0N4g8LeLj4x1lpPFhMRuiyqAQSCfSjQ/Dd62u2&#10;kRkJ3X0auzHPGe1U5trcaglqeeeDNHtYPifJITbqUtztJWug8V3rfarSJ7pMAMQCa6PxnpviPS/i&#10;r8S3034W6jNYaXb2Zvp0zmPeAScc5GK84vLS+17xrb/2fFcSRmJBuBxj1z6Yq4NNbmUo2Zn+DBq0&#10;v7Sfg+4s9PkK2evRMzg8YJ5r768eSRH9l7xCxQlX0SLcR64r598OeH9O0Xw1oyNNbNcTSgyNnGG9&#10;BXufiQvJ+xZqzFST/Zoz7iunRJGEY2e5+dXiWPPi+xkWMDIl/QV98fs+ziX9j34dxM5Jk0+/Tr0x&#10;kV8H+JDEPEGmneeVlAx64r7I/ZcuWf4S39tKx/0fV5mhz2D9atSfIyaj5ZRPA/iEq2/j/wAW2csX&#10;yJrt0VHtuyK8F8a6Xbr8GfD2qNqTpLPqZVIO20d819FfHWBYf2ififGJCQL8OfbNeIfEAFv2Xfgo&#10;EVCWuZM846VjFO6aNJSvcl8E/DrS9X+HfhvUX8eSpFIvMapggjqMmvSG8BfCLT7Npb7xnp6osRLe&#10;ddgHjrxn+lfNOm+IPiNa+C4rCw8c6xb2iuxEcWBgt15wT+tVxa67e6iGu/FuuSu0mSHkZiSewye9&#10;OUZLVvRii0lse1ai/wCzUkV6ttqGoTyhSF8stgke9dl8P/CHhDW4BIvwnkit47weXJKOTR8JvhPc&#10;397pl/qvhuSK181WjgI+eT3P1r7v8OeFbW2j021tPDNnbxRxqDtQAKBQ7LZgtehieE/D2h6X4Y0+&#10;O20S2hjjts/KuB05JNcv4n8UWcF5qqW7Ql1yC2emKvfGPxlpGk+Gk0HSdQsZL4wD7VKhBEI9CfU1&#10;8Taz4iv5E1yNdQnZ3Q5cZ5NJN3BqxofEPxfLLcaqra2XAYggN1PtXgLXsT6zbz3EYkU3GUG7pVTx&#10;P/aHnaXO1xc4aRwQexrkQ8vaWTrnrWqSktDPmsezJ4hhist0VtaI6oNmQO1RXPjXXpbco3iW5WPb&#10;jER2/r1ryYebJaDdJJlTwc1IYG2Qk3BPHK9MUezJbTO5XxK66rMouNSJdeXaUnmqk+vSSPIBLdFw&#10;2Qxc4FciI0z0yR0NL5fyLh+c+lHs03cOY3W17UMzN5rM4GBkVTfVdQeNhtnyTn72KohE3P8AIoOB&#10;ninbEJbjtV8qBu5M1zqBEjYuOn/PQ1C91q/7jF/OPn6A0uDsPzH6UYGEzRyoVhtxPfSC2Rru4Ube&#10;QGPNQSIWeAm7uCDwcknFWSoycKajxJ5pIcEDtQlYViF4wsRCsDyMk04RnCkrH90dqsfJ5T5Q8jig&#10;dBzTGRqqgk47elSD77EYo/iwPxpcZ3YegABGG+TjNNITLEoaXLcD3obd8/TjFAC4OANxxikO3JGG&#10;6cUo/wBWeegpBy7HZg+lACAtgYXjvSHHlsTETlh+FPP3x8oAA6etNJzITzj0oGOC559uKryiVbyz&#10;bYvFwu056VZJXdwAOOlU5+dQs/3jffB5NAjqvEZaTw34QARf3dsMnuawFdRHAdhxsAJFbeolZPDG&#10;iPsXItwG5rEVHa3AWNRg1MQY7cjM/DYzxSj7rccUYwMFRnHNHYYNUMG2+X9zqKr5VXYbCPlPNTn7&#10;jexFVZWYXBzjb5Zz70AaXh5Wk+J3g9VZiftTbz7YNfa2hvLpnhn4bajp/ipEvLO6WUopwTgkkZr5&#10;Y+F+m/bPiNqGLYlo4lIwOgJr2jxHJrGnarKTayC3WEDbv6Zrmqxu9zSG2p+vvw58R6f4r/Zm8F6k&#10;rWf2g6d5Uyq43RyoPmDDtnrXivxZ8OW93Z3o/s5BJ5MhVschh0r5m/ZU8cS6d+01BpUuszrpmty7&#10;cSyfIk/8JGeBnpX6H+NNLNxYGaOFeYsnA7Vz16OicToo1eh8IeAdWu7TxDqVhclxNb3RVAf406EV&#10;m/F7w9az6ZJqNrboYpvmYAfcc9c/Wr3xG0270z4oRahb2rpsvVdwo7E812+jTaZq3w38mR42juNO&#10;2nPRXxXRCCnHUmo3Tl6nwbompar4Y/aL0a4SWcWlxeos0eflZCefxFfV/iuCw1X4Y6LdwPExl0tZ&#10;FkXpnGa8K+Knhi/ttU8QwPp0wMUzSW7gdV9jWn8GPEU9z4S1zQL69PmW6E23mHkr3H4VfLpoZOPv&#10;anlPiG21C01e9eO5uVikuQZERiASvevvz9mfxbFqfwiOm3Opo00NsI8MfvKBgV8ifESzWLVLsqBs&#10;e4yBjp61X+DOvzaF+1f4fj+1slpeTqvJ+Xca1jojGpF3uj6h+N/hm4s/GdxqNrprmIhjKqj+E96+&#10;PLud9H+L/gPW7KdlzrKuyr/CQefzFfq5r9ppuu/s8ahKkEMkh0VuOCc4r8y/E2jldc8d6ZNBIjRa&#10;hMYtw5HPGKxb95G9/dPrO+nsNf8A2XtFvI/LdX8PCRcc4JHzCvi7xrpkjeB/EEf2UM0NyZIz7D0r&#10;3D9nXXd9r418K6hc4kghmeyRzy6Hhh+HWsHxnpktn8QfGNpLC3lC8m8tu21ulDsncE9Dx34bag5u&#10;L+zluvl85BX0wZYI9AmWI4zajI9K+PtOE2nfFrVUycHUtyMPTNfSujX0l3eaEh06TZJY/O/bgUpz&#10;Qk9SCEAeI9UctkySDk12Ohr/AMVBxtwJVxmuVu41HiWIRzIAsvIz1rs9JhLNlYm3CPIwfSo3LR12&#10;vXNxLp2lWB83aZEyV7iuls9P0MaRZEW6BobRfzxWbaLby6HaTPAPMCkAkc5FQxS6kmp3ClG2b+G9&#10;R9KEXJHVwIwsZwOR7elZbPdLrqxjTlMbyfeq3HeKllhYiTgZNaVkLGWRXcfPsJApshEJyY5VMYAW&#10;PrS6e48+7VhgYPJpk5UXMxJIG8/jTYNplmKj+HmpKOgtDGyXIe4UfNgGmt9lju7kOifMOD61QjDC&#10;FcE43c80syztcwMYXO0UxEsVwwa4/dgLngmob+6DaLEn2gYOeM96u21u07iNVAbZWdNp0S6jOJr4&#10;rsk6etAC6FbXFxI7SiMeXJwM1tXYjj1jyWKqDHwTS6fHaqJGtp5CwA3rniqutK8i2+Jf3oNIZBd2&#10;kz6BcXMEuWhBJFa2n/aV+H3w/vix3T3T5z/smrHhh7d7S+tLjAZrYrz3yMVLqq/ZtF8JWAYFLd5S&#10;uP8AaORSuK10eUftG+Hf7f8A2b7W6tkRrjTLZ7mNB1IC/MPyr839MJa3uQcb0kKsPpX6ziI3Hg3x&#10;vbyTb/N8MXSop90Ir8rdV0rXtO8b68s3hjUI1n8RXYiLIQCAxrpotNNMmSbV0Z00yqXO2MJ0yWFY&#10;k8szaoUWBmXZnivrv4ZfCzwfrvwNl1C/e8luJ7aYJsmx9nYfdJH1rzSX4c+IbPxD8flF/p082i28&#10;rR2+4ZuYiOo9CoodRJ2TIUWzwksgWU7v4f5VDpa3Fz470JEhYmTVlUHHbvWPDJO13Nbi6kAGsyAq&#10;RyCW6V7JoukC21/4WSfY8NLLk8Vo5Jq3clI+1/h2oj+HPhpBHtC2kaj8BivWfGMkS+DfgrLhMCGY&#10;HPrXl/gpQvhfT0LghIFx9a9E1wef4L8LRuA3lO2B6ZrlqbmtPc1fDRT+xZl+0Dc5BPPGKS4ulPxJ&#10;0xCW2+ZtA9aqeHI5IbS7EpO1kHlnPStWGxgfxlFO10PlfKiptYs1i6J4gRi6qAAQKo+JJ7S58OzM&#10;24qEA3HvT75X+2XTICf3XHvXOXfmSaDHG9yARN931pAzO8PGRfGUURdwrNxz2rp9fIRbQkkAMMZ7&#10;1ztjDcr410koT8pHaul15Y3srYyN0AxntSjsBlcsLV/KyNorSYK1pCCuBt9azrR4WsYQrDC962/J&#10;zoHmcZC8iqjqBzl6kDW86AduCKzY08qwkZXc4b1rZmA+xSN5Rzg5FZsAMy3aR7W+U59qARJe6x9m&#10;8GW/kXatcTDaAB60/wAOWBgm+1zalcSXFydzqx+4DUdjpUbalZtPbgMlxlVJ6811Lpt1uAiILiED&#10;joaUmhpGs6wtpLLvyX+8KrQx20F1aGO2AO771IocO+c4xUhyVJ2dHGKm4GsITLK8hY4C1nNzqrgh&#10;vlfFaNvJKtqxUMfk6VizG6bU7tgm358t71I2dKiAafICvOwHOKpz7H8v50JXOM1YgnZ/CF07RYEc&#10;fORzgUyKG1m8F3N5BdSYEhDAjoRQBBCA0hGRnBqB4V+2hjExIfjmpbXd5WeM5NQTzNHcvuI69qBr&#10;UL99ttY+oPr0oBkbTIZDbkDZ61i6hPvhiVZOsgrctHifThGZ1wtsO/fFRcqxnwRh765cQ4J9avqr&#10;FraN7qMKucYqFAVWcYx+97UsitlSNxPHGetCARorJZL0SwKcxna1ULVIvs9+Qu4b221dkBa2O44+&#10;SobdQouvmAABqWNEDPKttAQm7EmCBTrmZv7NQJb8lOQKapUzXOVON1WVjX+zr6U7PljOKQzIjvLW&#10;BYA5G55gAK7ArbPommSGaMuUyF9K8sKXFx49sNmSkc5JFeh2ICndhiCuME1ai1uItkjyUwe3NMUE&#10;u4ERyeppXb95JgEe1OspCtzOSq8g07iK8jTxajZBJeppL9ymmanPnJFt1PvTL7zDIhQ7cSUy9DN4&#10;Mul3At9mOaTA4fSYpLjxokgKbRcksoPXBr0ZzKY3C5yFA615ro6uuuuUlkz55HX3rvF85ZIE80Hp&#10;kg+tZrcaKuoSXCvaxtGpBrW047dLy8g+YcVjaj5vnOpOdi5HHasaHVS92kEG1ikwB/CnfQdjsdRl&#10;cWwRJHyx55rIkaUW8KliSpGeatSOZFtnAI/dgEHrmq5jkKsSPmJ/OkBKrwGFflAbZzUdukQuJiV+&#10;85zSCNRGp3kY60bgpYbQT2oGWHEeCRB260n2iwWwlSQtu2H8KmV4P7PkyRuCd6xrsxi2vJDabj5R&#10;20ASw5lsW8uQFSzAn0qO2+0RXcmJxjf3NYml3wWPU48NuM3TFba+YySyLbOSMZFNqwJ3Lt4sM2lw&#10;rLGA2OTmsi3h8m4fMj7ecZNX3dWthlh06elUJZDvhTbk+vtSA1IpWUoRJn5vyq1L9olhTMefT2rO&#10;i8vbFkemRXWWkUDaUrrdoTgfKaEwMWNQCgki5K9az7on7SFR1+90rsPItCs4ZBkxHArz+/kEXiay&#10;QlyXuSFxQCN1LeAWGnvtG7eM81u3En/EohRYk/1A5rAXi3iLTnlRxWizH7BFmfPydDTQnuVgDtbG&#10;c5resnmOmYbGdpxXPo375seuAuetdBYq/kXIYDJA4zVIRzOqW8k2otuLbQ3AFaOnp5fh64Xcm0DC&#10;+tXrqJvPuSF6r0rKZmWAfMRyeM0mh3KN2m+O4XsTWPJBdGHCSnA71suwMsYz/FUzoiq58njYKSYi&#10;lYrdraBZJwa0pGKLb7ckswwBVSNlw3yvndV8GJjB/eXGKBlmRitiwKjc0I/Cs23lZL0qsmMk5q44&#10;kkuIQV5Irl764a28T3atbNyg2kU7CN67QGNS6uaw3iuWu1C277A3XNXrGe5mgt/MlUqX4FbTQARq&#10;VQ5xxSDcy1/49IwOCBV+GK3+wSGSUAY5JNVZVYXCnjr6VYmEJ02PEzEnGRQNHOag6HW40QZwe4q3&#10;bKymPHTPSoLmNV1WB8HBxmtK3AaRcLwQMc1XLoTfUZOyfaoeT8zAV1lmyp4ZuQQceRWE0EYuVDWw&#10;PzAit5HgGkyL9mGNg4zS0GcxI7f2gWIP+tOR6VrRyk2S46FayJsf8JNcAJ8pYZ963bWNTEFwPu9f&#10;ShCZFGF8+PkcvzWhf7P7Ft1CL8q1UZI1vYQGJzIMitS5t4pNFk2zHcIwcZphc5cBxLC4I3Y6ZrWg&#10;dvsDK744zmsedgskY+bKnkU+2kme84gk29qQzVt9o1Cc7cKwPNRvp8Mk+oSeWWO0ng1aCHyXPlnG&#10;BitG1wLK7cfdWE7venYVzm7Fn+3zRvgbHIXPetjaA0hLruI4rnHaY+KDIkXyC55IrfzkhhIcbBTQ&#10;FdsmZisYye9Yupq+2BGVjurqbeKNhKzPgA561g6qVbxJYpEgb5xwKTBk+mRvFoW94M4Tr6Ck+0Qz&#10;yyokQwso5qeW626QIVswWcKu2pI7SKO3z9nVXdMnmgCC41zSEvbWxGpHzBFggJ0P16VKJN+muSWL&#10;HODiqr6dpbXm82NuZDKCT3z9a0z9lht2iWS2LNGAF3UDMhIB9pJIY5J/Cru1FQfdxmpAqi0kJBBz&#10;yKqSkkD96etAFkFVXIlGStUGZRHfllP3DipBu29GqCRHMpGw4NAHGvayzXl5Ise4/aeAT0rsLKCd&#10;NJgIJVhFg1H5MSyRYj5Lc1qxqRYtmViAtIRWjin379uSHzzWoTM8EGAeO2KqxTYSVRtOKtxTIYZd&#10;yJknjFNAM8vN3GS5x6U+dgscuSgG3irUYQ275UHBqpKqvqdsDGxAPSqER26CSCQlWx61HJEOy9JR&#10;1rXY26W67dgOOlQBC1wjE8Z6UWAsxsE0sKbfI8sVWLF2TZkfNV1sG0lXHG0DpTYI7dWYtQBVbCzx&#10;ZzkjrVwAokTebxs5z2qnezaebuz8u9iyrcj3qOZrl9Puc3A2iMHA70AQyTSNrkCD5t03NaF0oHlg&#10;kA+V09KwLLzDdTNnD7wAPTFat3IRbRhhliMA+lICtG4LN8nGe9SukrIpWI8DJxWXMJvMtVjkYfvh&#10;nFddCFGkqPJ58oZPrRYZghiIclSACablWXhvmzVu7WLyZegBPTFVoIdpRt38WaQD1jkIXdGeTVZR&#10;5HipWXpkZFbCkEMxC4Va5q9nhXWBmQFmcgU72A25pZZtRy0uBjgVF9lJuInVc4PFMsxI1oGZWGT8&#10;vvWnG0wbBiXGRS2GVsMAqmIAAcUwrhl5FSy5Oo5+UcdB60jovlIdzZzzRcQQYFwzHrn0qrfvIzqT&#10;clgBxz0qQswZsY4FY987EBVkOWlGKALlnJ/pIO9wBmr+bZp8M3XpzVe2heO0syVBJX5jitIQWwWE&#10;g7ieaW49iGO3K3aHAC7s1JN/rZTgg7eKsni2Hzr19azrueCOORn1CJRt70WFcqShXkUvIM55NV1Q&#10;nW9PHzFQT2rOu9S0dTabtTiI3fdU1dtdRspvKNvA27y+SRQ0yiea7xq3lpGG+cAqalu3hGnuZJY1&#10;PljAH8Ncrep4nk8U2j2HhVpXM2HZm2hR61rHRtXOkas9544PmG14iWPrnqM+1DQJGcur+Erae6S7&#10;+IUSydRGibiPbiiHWbm9naLSvCGsyI0uGnlQouPXmszQdD8Px6/q7yaKkpe8zvlO7n8a9NxHb6IA&#10;traJwNqxqBx+FJpgcZLo2rPeqbu7cKWBKq39a6q1h04aEsKaZGWVQCSOTj3qRJhJb3KbSx28ZPIq&#10;OISqWw4Bye1OwEomljIHIUJjbiqjNuIYxPjOeTT2OJWLnPX86kheAx3JaNelOwhkEw8y52EEqnSp&#10;bJtRSbUWktsh2+TJptjZu2tXLh9ql+hq/qksMP2ONZYzIMcA0AVZpZgyExjcG4J7VUmW+n2hFXPf&#10;JxTnkL25LHBAHFPg3OJPLkfcB2pDRUtRILNg0obaeKurjAJbj0AqvA8TaZbMByWOeKnydg5Fd5xo&#10;mGNw5p2BuNQ9zz2pRuDLlqBk3O77tPHPeogTlOO9S8ZPy0hoePvDB/GpB1bmoQckDFSr0Oaq4Nko&#10;PzLT/wAai/h608YwaYiQffNPx85+aox1FSp90g+tS0CJUJCrVlcYxg4zUCAZAJFWOMpz3p9AHOFG&#10;wA9ulQj7+MipWC7GIc5quxO1eo+agCaLIuRlDweK6zSh++gxnk1y8bcRHYCcjiuv0sgXFrhB06/W&#10;qTB7HUIPntcZ6c+1WCeelRxj7v0qXtSIY3nPSl/hPNGOaUkAH6UMCJnwRgCs+4mw5+Y981YkdR5x&#10;yea5+eQtJKM/xdamQ0WINx1YHzBkP/Wvz++N5J/bz8c9cLBF/Kvvi2Yi6j+Yk7hj6V8BfGchv29P&#10;id82MW8BH5VzbyZ00rHng3BuRnmnMR5EnCj0pg/1UPPJJyKRlPkSEDNSaMgIJjPy8gdqkh+5y5Jz&#10;TFOQfmGRT03hf9UPvUCZcw3ynf25FN/vUuQUjHtzTccmrJA1CwIJ/eLT2x5bZ9KrndnnP50AKSMD&#10;CmnxAlnOOhFQngHirUOwsBg9aaEzTtwxK7ccetdJab9iDPOawIAAFxx8wrpbUE3UQ4ACChq44s2I&#10;gDGOOQauoMMeDk1ViC4fJyWParPO5CFbA9agGXo87UyvJrRiJyRniqMXMMPz54rQhHzn5etXEbLa&#10;ZPZT6HFSfN5TDIzimjAVQcdKkHITj1qRCopCc1OMGJPm4qIE+9SqT8vyDrQA/nI5p2WJwV4zS/xd&#10;KMH+7+OaAFGMn5TxT+NrfNScYPA/Kg9V46UAOOdhwhxTDnzAeeBUjs3lRgbKYc4Pyr060AJnn7tM&#10;JOVAXj+VP4yvNJxQAnzfL9evpSkDcRntSZTpnr0FNGeOKAHj765NJgbH69aUdF4oywbrigBrbQYM&#10;hySeD6Uo2+aSE6jvQC28BiMA8GnHJPLDH0oAZk9M9KMfKeDTx93pmk/eGb/VKOKAEI+Uc0wj5hx9&#10;KkbGDn0poztXJoAXnA+lC7t5w2RjpSfxL81BDYyAR6UAHHmIOBzTj1OAOPemgZdVbH3Sc5pE4cEB&#10;8HPegB2RvJHpzSD/AFR4pT95vrSDdlaAHBpPNA2L93imn75O7HPSkz+970dcYFABnLH5RQOvIppz&#10;u5JBAp+E8onz2P4UAA/1rUAfM53UwlvMUeXgfzp+CFwVH50AGf3p7Y7460w/wgOcU45IHPNH/AQD&#10;QAlNIbLEKelPwPWkGfKfmgCOMt5fI6GpMZQ80zncnrmnbj+FAAcZHzUhyFXLDNGTuPTHao2MnOVG&#10;PWgCdCPJdvY81AMHeQerUq79oUnjP51IVAK4445oATjyzz9KPl2DLUp2ZAOaaOJAMcUAOwAn3ufS&#10;mEHPWl/ibI70vqcYoAF6Ggnk4IzSEDH3jQOq89aAE/iPFHY0DdvI6mnfw5296AE9OaX+dN53r8vH&#10;c+lGWDD+dAD/AO90oGdx+U4pqY3McsSTTwsoY9KAG8ZzinEfunO7nFIANxyaXnJ44BoAjG7aM9c9&#10;aU53D5zz7UYXdyTRkhshR14oAXueaac7mwTzS/xKM9TUnG4AsOlAEQDhD83TrSHzCqjZ34pwOHIL&#10;k0Ejf3zQAD73UCkY/OP3nal4+bmkIGxvlHSgBv8AyzbpSKcSPnJBpcHYv40o6j5RQAZGDgU04yfU&#10;U/BDnLDpTTnDcUAINvngEdqbJuOR27UDaZBkGhu5xzQADhR0Jp2Hy+Cvao92JDxUqlvKJPWgAIIU&#10;5HaowPvHFSMSVHPNNHbigBMfIOOKafvH26VKcbWApg7DNACcEE4qNtwZPl4z1qY4+XgCmtjf14zQ&#10;BGQNp4owck57U7HJ5pP4PvUAMwMNgDOeTTT94fMaeRmNcqO+ab2yOlADcfOmD1pDjzpcg9KMruAz&#10;3obOORQAn/LUH0pkpj5IJyaU54470Haey/lQBEBlSc05gdoIIp2DnGOKMcrjpQBAc5Pymmsfmx7V&#10;K2S2DjrUeGDMdh69aAImxtOF5zTOc5qcg7W+TPFNwPLfjgimBVYsJVwoORS8FDwanRU8oNg/KD1q&#10;qGf7azbGC5OOKQCnaDjuelNYfOPmA4qTaCrEvyDxUTDBHzkk0ANJYjGF46U1s7mzT8DPUZIpjYEb&#10;HmgCPuOaTu/PpR3OaTjGMd6BjWzvJ9BUQLZJ2jGakY/MvrUfOQSooAdnIxikI+9xzQSN2MfSl/h6&#10;UXCxAwbcen1qpIMT2eWXIlx+dXmAyDuOc1T27/EOlKQfmvUH6046sGj7T8CReV+zR8MEPBa0cn8S&#10;a3JMee5I71DoEaxfBXwFHsxt0hP5VPKsnmEZ7VRlLUpTclsKcYFUxjc/tV2RV8g7pfm3cCqJBDZz&#10;1pkkgIyPenD75NNUDcPlp6gFm+lAEidRTgrCVDuJy1NGQ4BHNTA/6v5wOaOozXhCmzhJYdORTsfN&#10;ndUduQYR8vapj3z6VaIZEy89aZ34U1KQpWL99yc5pPon60wGc/LzThjbJ68UHIcZHNIep+WgBCMq&#10;px060fxcoTSZO4UpzlSSM9qAGn7/AEPXj2pePnO30oGMrknrUpAweAaYDAX8w/IamUZU4FR96epO&#10;GI4xQIdj5SMDOaMjHvSEja3JpB9/O3vQMmG7K1KrICvIOT6VGPur60/B3jMa/WkBJxvmPlk5xSYA&#10;ZiKUfckGe3SlX7qZ9TzTEKqsY5t0Q6cEUgDbR8pqVT+7P76m+ppAAC4PPPanjOF471H68VPH/rEH&#10;vQI4/wCItw0H7MfxSk8zBbw+6dfUV+aWjbZfF+t5mT/kJPtz35r9CPjdcrB+yn4vzKF32jAc8cCv&#10;yv0jXLhfHlpE4Kgas5Rh3571UoN7CU+Wx9heHYgtlb7QPujiuvcA5PTC1xPhC5jufD9kQwDLEM4N&#10;dwQNgPrXOk0dDaZVP3jx0poz8tSnHrzTcN8uFFUQOXGM5p4xljTFDCRgQOcU4A+cQDxtpjJB9KkB&#10;Pl1Eobycbec0/kAnb2oAmBHlk54pMj5qaT8iYbr19qeMbeaAHDGRk00kYfjvwKcei/NSYGWxQA/H&#10;zHExOV5FJ0d/l707/lofm60057qCB60ATKEKN83NHTvTAQYJCIlGCO/SnA8A55xSsA8BCEy/WnfL&#10;5p5pnHHApTjk7R04NAx/rxRzk0ilSigtzmnHGT83SmIcCPKAKDrwaMnec59qbgZ5Y09ScD5R7UAL&#10;/HwaXC560qg+YmfWnEcsCO/WgCLA3Mcn2p4xzSnaHI3dqRcEnj60APHTpSZ+VuafjjBNNIGT8ooA&#10;VAftCEjPNXosef8Acz6VTX/XcjtxWhCUBQ7FP7wUmA68S/HhLWBbqguWQCHJ6Z6n8K+SPiNpNpp+&#10;o+MdY1fxNfX0VrZmW5nmc4zjIRc9PTivp7VL++h8b2gW1fYbBgvPTI61+fn7VvifxOPA3gXQVtJo&#10;LSbVJJbmUHm7YdM+y1Ek9LdSkeSXXxWtbjVZ4rT4DW6QR3TBG88AkA8Hp/Wu28JfFK/tvGXhZJPB&#10;N0I7jUI4zGJs4BPUV8r2tvH/AGVZnkAoMAdfxrdsJ1t/EnhCYxt+512B0VuchWya2teyKnVbsmfr&#10;FFfLNo+kOksih7FXMbjB5Gea27CSaSIKeTuNeNW/iWx1Sx8AvpdrgHQ7ZZcDG8quCMdsV7PoEcgj&#10;t2eIgugAFRa17hJnQ20Gfs4GDk1pJEgVsoy+571dQWFpol1c3V3axRR27OWkIAAHXk15raeOvCer&#10;eN9dsLLWbZfJmYW0h6TlfvY+lEYuWxnc7wpAZxkOMDgimSeX9mbEucnis20uL57godhAPJq5K6CJ&#10;QcZ9qEMrsXE6ntg1PotldX/j7R7WONiGvV8xsdFHX9Ky5ppBIRs4wcHNe0/DLTPL8OXuoy2w3zOV&#10;hJ/u9z+NDE3bU9FP2Gx8EnAjSC20fA9gBXxZ4hu21b9ojULkAGK3u2x788V9B/FvWls/h1PbrebT&#10;JGd2DyfQV84aNG48PmZh880xY564pRsyYr8TfYliTk/dA5phP7s57GmrjDDPamFvnX5h3pl3GO37&#10;3hQTimtnZ/rMHHTFOH3jkDJNNwfMckHrxQIco/0Zf3neplGUJzmq5YiQL5J5NXIwwCjyuCKGxj1U&#10;bfujipFBzxnrxShcr36VYjQlRlSPm4oECqeDsbtVsphVORShVyucnA7Up5Uc8ZoHsIBnPyn608d6&#10;cAdg+XntTTxjPWmID94YFO42Pxzik4wRR/yyJxSARRyeT9aXjJ5pv8JO3vRzuFMCTA2AgAk9qaw7&#10;8+49KOmeaZzubjrSAQlyXYJxSEnB4FPPQdKifeCMRdSKAFOcUnY8dOtOz8wBxSNtz93HFMCI53NT&#10;TnjinnbuXrnFIcZ6UgGfxdKD34p3GTTT1poBBneTs7V0eljKN7sMVziZ87r2rqNKHyIef9aMUr6k&#10;yPQ7pxB8DNak3AD+xpW/75Ga/An4nag2oftWePboyEsfG97ye4D4H8q/drx/cNafsteInCjK+Bb0&#10;46dUr+fm/kE3xn8YO7cf8JJeMP8Avomuil3LUtLGDck/2vcFXHDjilbmMEseV5I7U65EQui5VgWu&#10;COOwpkjKssoGSjRjb7GtDke4RPJ9mnQEbSevc1b06XbraK8rbCcdKoqcWyEo2N1Txlhd2HB+a5TA&#10;x7+tVHcmWx6JYxwPLGnmTcA7OPWtK+0u1i8MI/8AaTMXycEYNUreS9XWLVINJiJ2R4b+9611Gv8A&#10;njwLNJJZRoUjTp3zXpLVI4jL8FADxokYnJLWsu324rq9HUjxD8RUygBmP3j3BrkvB+R46tHVQGFu&#10;2efUVtwIj/FnxSkuuNbxGcEtnAJz0oTA5TVdy+O9abyCrPOAcHggVbs941Oy2Im0SLmovEcZj8Zz&#10;rGAVUjDg53A96qQySx3FiRKfvAketZjLXiQlPEkGFX5o13VmBh9nmZVXJXirmqOk9/p0nnEsUwV9&#10;MVXETtBMogUAY+bNCBlWaa9bTYd0C4STgZ/lXqvwiSZ/iX46V9OspI5LWI23mAEKR14964KW2tR4&#10;Ws5Xvfm2tn3rovhnfaXa/tCeEftXiWGKCe0uFzI2FGOnWsa/ws7cA0q0b9z1L4j6ncyfDTxhpjfC&#10;fQllhIKlFXMijuCPavn2DULqfwPDFDohibz9u49iOtet+N9T0N9b8VvbeONLuDuk8vEg6D8a8mtP&#10;Pl8FSXEDxugu2DqFxtOa5cG25HuZ3TpqnBxau9/uG69bOfB+gu8itJ5WCwrjirCCBchuPpXZavcI&#10;fBGjIwO/dwKwbWEz6hCot8qSOc9K9OKTPlZLUzYLeeS5Ki2bB4z6V0Wi6YE1Q77DdvYkMfauhggt&#10;IYJVGlEsAAGrTto2jvtPl3owwdw9K48RO2iOzD0e59M/spQQr+314GaW2iABYHeOADxzX1d8TvFH&#10;hPRf2i/2iw3jWySc6dA1vboN2ZSP05r5n/Zet0u/2wEjF40bNo8wDAc5IOCPp1r0/wAW/DrVE/aZ&#10;8XyXb6hrJm1aWR5mfB+8dq89MdK8Os4865j0aXNFNrY8D0nxZ43H7TfhrxJe6Hql6qa4QYSCUaAt&#10;ztToMDpxX0joS2PiT9qPxJf2kt8mkxNaOxaMod+csuMdjxXPX+l+MLXRGjtf2KxHsjwlykwk2j+8&#10;QD+dcTBd/HOza+e21HVbMPcfOsdgcfpW7xELcsUY+wlKXNc+zfFmu+DrImObSJHEFlEoVEJJFeV3&#10;/wAQPD32a4gsfgFdT5jIEsz7FB9fXivDo774zX2qxJNqGvXMkhwc2J5/SvV/DXgv4kXkukrc/D7U&#10;NjzLudk2fLnmuBqzu2d0Yy6GZpllqOsaze3EunOVMpOEJ2r7ZHpW3eado2nDTZ3S38+K8RhCH+9g&#10;5rQ16z8U6D4wv7LSNSuDZvAomj8os0L9+a5tdL1a6u1mub6Vz5mSZJMcn6+lVCfNtsRNPqctr2rf&#10;EKb4/eLLeHwZaWNn4l8ISRRNMmY3ZEwMk8ZJrhfhvb6bo/g74k6ff6JHb61Y+IbhrsMQSyu3ylR6&#10;Yr6G8Ya38M4P2JPFGk6prWnR61ZSxtpl9HgSI+QVAPXjvjrXzToen+J7rx7res6he2F3Nd2scZeO&#10;UZZAAFLAenWtaU+RPTQznLm+Rm+KNbil+JHgoJeTYt9ej3KG/vNivqS9WSX9mPxlBtY7PDQdTjsV&#10;z+leB3fg3w02r3Fy3ju/luhqUUghEJAyDnGfavpDTfLf4U+MlaP5R4QZTn0CV1Uq0aiujCVNp3Pz&#10;O8QPH/wl2lAyHH9qTK34HFfZ3wGijt9N8MmEHZdPnI74r4s8XxhPigAobZJ4rkVAB3L4r71+GVpF&#10;YaF8DINgD/2RGxz6uMnNWpNbEVEm0fP/AO0EuP2ovi0rFwZLOBkB7gdTVLwD4f8AB2v/AALs4tY8&#10;PmWK2mZbdw5Xy2PBNdb+0hZO3x90CdYseZozo7duOa8O8P8AjTUdI+Feq6bB4EtLmOW4kMVwZtpR&#10;vpzmqdrCmuU5jxl4Sj0j9oHVtPt2iltHAa3CtuZc9AcV758IvhtHLLpuoapp0W1WDhH6Advxrj/A&#10;elatrHj59Y1CSZmmvxt8xsgAHoM9hX2np1tDb+DdOjS8CAxDIH9aht7McX1Oq0S3sY7vT4ba2jSK&#10;KPDNjAUCvLfih8S10u71fSNI1O3Fz9mKSSIcnJ4PNZvxE8e2Wi/DabT9NubeXVbmAqvln/Vgjkmv&#10;k2Ow8QX2q3F7ezXbPNcF5HYnJJptcqVy02zX062l1v4ianDc+NEVpkmd5JZfnlkboAT6GvOpdJ8T&#10;6R8RvGVhqlmXjN4xtrgj+Eniui1bw94hm1LRH0qW/W7guVZRHKVyQeOlZviXWPG91cJY67oEsGoW&#10;VvGokZCPMXsQe9W1FrQGrLU868YRZ8P6liVH8u4QhwMda8vTPmHDgcV6d4gEw8Fa7ukyWVNv0715&#10;im3zOQeTwfeqp7GMty/ECIkzBjmpx1k+XPHPNQoQI+ZgSo6U2Isz3pN0c+/ArQgnGB3OCaXI4OR1&#10;poJKQ4ZO/emdY3O/5RnJpXGS5GTyCaM9arl4fIiKvk55HpUTytziIDLDBzRcGXuNopezVVJZZlUy&#10;L90Z56ZoLqs7KZw3y8EGmBaORnjmos8jkdefeoPNkEcWY1LF/WjzIwxDqc+3agCzxiPB65oOcioQ&#10;6ea4M6gkZwD0/GlVwbfI2j5vWgCUfcYY5zSceX1NNyvzEjrRu60APOMHjtTcMYkGSOeeaMx4HPal&#10;UgqP50ALt4HzZwKFzvPORilpMnepoAXvJlR7GlJGwfIM54NJxhwScUnAVCCCQaAFKsNpJzgGqkoJ&#10;IYEcN0q1lsrzk5qvcBfJbAbJbigDYuTnwDouScseMVmBpQqbXIwgyBV9ireCdKQrnGfmHaqafc+a&#10;LBHT3oQwOSykg5p3H96lJBVDsGTSDGAaBCnGDxVSXOyQjbkKeDVo5/eD6VXZR5VySefQGgD6M+Al&#10;vbjRPizeYTekKDcf4etN+KF9djQLeRr0ktdtuGeozgcVS+EV2IPhf8V1hkLSNdQ+apGNnpXKePri&#10;4vPiPotmsrFW1CEYHcZ5rks3J9i6aZ6H4Oju4PC/w4vYpJ0uEaOdWU4II+YH8K/Yv4UeI4fE37Kn&#10;hC7kkha8i0kW90mclZEGDkf7XWvyWsxbx6T4MWNFKJpiLgdsDFfV37OPik6X+0FY6dPq22y1tfLI&#10;dsIky/dx6ZHFU9Y2NE7NM9p+LPhwXHhXUZE05WK20oYAdQa+TPAGqS2fjbXdKuVkCnUmEW48owNf&#10;pN4ns45LW9H2dTHJbMVz71+cfxF0uXTP2g7u6it9ge+3jA4znmsaNTldmdNSKml5HpXjrRk1X4UR&#10;yLDC11b2jEkDkrXwLrUOraB8ZdM1K3imjEesguq9MZ+YGv0f+H17p+oaDp2+4jLSWO3DHjPQg188&#10;/HPwhDbeIvEGzTs2tyC6HH3GPXFdqfUwSTXmcX4nksdX+FXh/UrW5jdZdJVmwejY5rw6d2W1hnUy&#10;CWx1eNlZeCMGuh8G6hNaS+ItEu3lMcZYwE9CG9Ko3dtN/a2vRCAASXeCvoCeKnnsZ8rP0z+Auvw6&#10;l8JfAitdq/2vw35U2T0kUdce9eS/H/wjc2fjOLVLbTPvSkyBR1Fcx8Ib2Xw/B8OY11p3BmUzAngZ&#10;JIx9K+uPiTBb6t8BtPvYoVdW0Uljj1HNKq+ZJoUdHZs/L+zvbrRf2h/hjr8EDDyvEESXCjoUc4av&#10;of4nxxTXGg3ibCl3oUcxI/2sGvDfFenSJo3iC3aJtyyyNGfXHIr1HRb1dS/Yh+GE9zfRNNZ2ktrM&#10;S2WAjyBn0qHG6XkaNpaHzJ4lieLxysyoMEAjNexfDnUUezsLdkifc+M91rhPFdnHJb2bpcrkSnH9&#10;aPAdyLb4q6SgkyjyhcnoTScbkaqR9A67pRt9UsrhSwSTBHNauhz+TdK7ABNoDGt66+z3fgO1ib7y&#10;w5B9K5OMbLeWD5SWk2ily2NVuetQws2gWFxDNCUbccDpUEsqLazlrYZ2nGPWmaYZYPANjaPvLLFu&#10;3E+van+VNIiL5ePm7ik2DepVtJJpIvmt8Deeoro7DHnhcjgcVXgtQDGpni4HIFW0Vkul2jkNQJbl&#10;iaJTOvB56ZqCFWGo3oHRcYrXiVns7okqCqcCs9EKvOSW3GQ5qblWLUbQiI88g9KluJXXRpn3gJ5f&#10;HFZMbJ/wkMK+Y/zSdKu+IzJH8P7qSOFfljAA+tO4WJNAvwdT3GymCkkBz0NTas43avLsOWjJU1he&#10;HZppPCEqSW6BkIIOOeauX8+dOVC6+mKLhYt+E2vjpHiGWYPse4/ck+3WrWosphumBJO6pdJkA8Je&#10;UTGCh4A96ZcRu6S4jHFAiCwaT7VZzJOAVbnBrYvpGmmtJDMAVQCsq2hSK3kwCC+cgmtOBI3aEN/f&#10;pDTI4jNHqUPzdU614L8arPSJ9c+F0CaPYmSdJpJNqAFcd/xr6C1QLb3XhQ7TskuAHY9ua+ffiRcR&#10;zftSW1lGBm30S3H038mnCXLJClex1PwitTZfAn4tMLl8rqdptU8BQTz+GK5b4t6Suk/tCeD9StNX&#10;c2mveF/KuFWTKh2GOT711Ph3U9ItfHkGkz3saQ6joUsR3HAaTGF/HNZnjWDRn/ZKh0yXxlBNqWk+&#10;M45AZZQHjRn+XGeSMVm4+/zCpzjHTufnrLo0dn+114ltJB+7TxM8qjsVZty19J6XpjSRaLO9sAsc&#10;S7BiuW8UaEI/2oPA10YvMS4sLf8AeqeHI/wr3+xso08K2WLUeZ9kXA9OK3U1LUckk7HW+FFUaJKo&#10;3AhV612987f2dpo3gbQOPWuC8JSSN4x8lwo3NjPrXoV1ZynxFMsj4QbSmDUSdwirGtZmL+yLBAx3&#10;DBYVuQ7RKSV4AGBWLFEoMZViMIM1sqCbKAg84wcUkUTTmJx8q44rm7+BTq9iN4A3c81udJYxuXHp&#10;WBqrt/bWnkIADLT0Bl2JUi1W0JUEjGDipNXIm00AgYVePeqocM8I3AnaOM1NcZ/sybdgfu+PehiR&#10;h2Py3u0dN/Fbj3E4EqIPl281jWQQ3ko38hjWgVfJzxk0k7DAlPst8xCkCE1zlk5TXLoxhwWn5Ud6&#10;1dT3waVbAl/3iE1y3h7UEPjrWg0Kbo+Uz3pN2Jbsd7atO2uOGDZAG32rWYlrw5xkMKp2EtrJqcco&#10;ZTIc719Ksgp/bbjON8vFTIaLsmwCLp90UxcFSOfypbgKrxqWzleMVJbqPLRmcc96RRatJ1F1Gptg&#10;RjBzVt47USOwhALDkVn7StzyhGW61fLZtoTgfcPNMYEt/ZV3GIk+ZadayxR+EdSti6puY5XHBpIN&#10;rxcyfNk1XnhdpmJlIAHaiwIbbbDKVEo4zzWdf5+0IQ44Yg0y3u4IfEE0LEsZG+U+lOunj/tOfNu+&#10;Mcms5MpKxnLChuIiTxmtOONI4p2DNgjio42gd12j+KrUqEQocNgjipRViAyYhc8GovtFwyxNHacI&#10;+G96tJDBsuQZAB5R71gXT6jEqiI5H2jkY6igDV1Rr4aPZNHprAcFxjrS27CTRHZBlhGOKz31a58z&#10;S4JoC5MeMBen1q3byIk93IYxGCvyrnqaQMXbIuzcQCxqWVoxoN0gupMlDkYpUZpCCyn/AFvFT3sk&#10;K2cg+xRgsgA4qhHN2VqYZxci5ILSHhhXQwyYWcY4IyDWfcNnR9JV8gJkkDimwyDbDhxwOBRcDSaU&#10;Hd8x6Va05rctd75M4bg1nc7XLKMYqC3kH9tLHyAZPzppiN+8Nq0sYjQ43Dmq1wGGmSAYLGPGKtXK&#10;xI2nqpXJxwO1MuCqSRHZ/BSuOxzMenPG7SIpDM5NaVuJDN/rW4kGc1czmyb5yeD+FY6SXR8S2sQA&#10;AaQ4Pripeoze1GADTi2+Ml7fAHeud07S9Ntp7i4Fr+9djwTXRTRzNDGTI+VWqIL5YFhweOaLBcQu&#10;jAKAvDc4qXpb5LYwvFQPHbL5reePMYcAVDI1ybRkETZ7cUmBYjYPdxoHXIPIqS5gjW4tX34GOazI&#10;EuVvQVY79wzmtu9SU+Hbd9h460MZiyMv2uX/AEhsBeKqGSVoGDJld2MmnrJZC6mWS9UMF5zUuIDa&#10;nFwhwTTFcy1t7aO/aVI1DH7xx1rTiuGDMFAAYdMdaaiO5bEJ981DsdL9SYiBnihjRJNHIcEZBJ6Z&#10;qBU/0iPCnIq2xk8skM33eOKz1luRqAAtGxv5zSA1bUA6rEpiz8prpIYimmxObhuXOBmuYRp1uVkT&#10;77CtyGeSXS4w4wyg8UdQNNpkFrOfMXd5J5PauYeOxk1SwkkVGdJztz71dunl+ySrsPNc8Uuxq9i3&#10;zY84Z5oA2r/ygYFCMMgGommzBGMHAUAUt66M1sQTnyhin2iKYn3xjpxmgLGnZx6cdOmcTHzTGcZq&#10;/YSYsZ9xYsJuCe9YkLoL6YGEdOMVvacYXhuiUA+bnNVElli7lBtLb92ASDk+tYLIrzgZ71q6gCba&#10;MgD5T0rn3klF4VCkDHBFOTAuyWtuJov3yFtnrUeGYBTgnOBWeVvje7zPLhe1WUu4IpF3RZepGV7t&#10;JEdAME55xVdZ8SRAuw49Kvt5U8d86feYetZxgm2MXjHB/KgDoYHhOmK6y4asrWNPmuPBviS4gUGS&#10;GRNuR97PWpbfI05wC2CPyrWgnP8AwherQ5ALEE8daQmcro1veR2Vr5oAbaCRnpXZwsgtDuKk7a5h&#10;JEOqD9/jB5Arctnzdcx4GO9UO46WENubYeT0rPKBWkznA6CugnKrZp8o6cYrAldt1x8g9qNxJmdO&#10;A8pAhGQa0LOJVEG6XOD0FU0wZ3O4Zq/HgCE/aFyTTvoFi9LjzFPByOKqzORyNwqacoLaL94OlZc8&#10;u5YQPwNLYB6q32tn2HOe9a9s+3t25rFV5jFGMhmHXB6VpWpYhlMfzemaEDJpyTesR1zxV6yF15jl&#10;pXJMZAGM1TkXEg3RsCD3qrNqWrw3ESWfh1Jbgx4Qt0BNUyR8lnKNaneVgitMcbquRoq3uxYYyBj5&#10;vrWPDpHxIuNZtbzV9cijhViywxt19OldLBHB9mmJkbIXA/CkkNkjqojIEo5Tp6VUd5U0rUlXOGXm&#10;khEgvb0+YTycVI5jaxuw7kccCmIztPgDzSFtoUk5Jq86ok8ibycdKjtwwtYxuPDH2rRjEWctGp44&#10;JoSArnf/AGTcbS3K1yaecnim7kM7DahwWrtZFP2WXao27a4vVFdJAfMALkihgXLI+ZqbzE5wTkmr&#10;F5cXTW2EV+JOtRaTBKNIj3EdCSKuXG3yCBEoPqKQzHke9+TbdEZTk1yWpS6jHrumyb7hitwMuGPf&#10;2rsWKmB85xzWWiW0mqS7yCA3y5FOwWbWhuafPdSWrCZMf6OpB7mlaSN5mUeYfnwMjFPgWMeRibJx&#10;931qw6BXB8lVPYUgGhcKoAGOKVgokyCOnpSjzNmSpx2o43Lz3oC4RorXiZRKnuREthcBDgbP1qMJ&#10;JuLiBzg/nVa783zIsjg44oQXKVgCbuTdK2TKavTQXK31uQc7uwPFVF3IJx9mJdh8vtWnai4XT233&#10;O5yc89qEgTNGzWQWU4aBvlAwc9am8tRcrxyahimYCLKDjrUcksr3JbbgdAR2qrCKdy/+mSL8457G&#10;pklA05P9KGdtMmEZ5DKTnmqDbTMFHBLilcDfsmdrd9zA89aW6OFkxIR8tVoTcR/ZwSMY596uSeS8&#10;IJYcrQBy8dqo1uWUaiSC/IJroI9vkY2545zWXJGI7+MrGxUyetaOJDIhWMhRFzSAryJBHLvSUFye&#10;gqqsksl0+8HAFXZxB/ZyMkeWbPXtWPB9o+2XAJYZfpmmBqRKgmD7QBnvWzHPaG3iX7SgOKzLkeV4&#10;UndkXiOsnQryxnv7rfbNuEmADQBtX+7MQERPPWmoknl2+JDytWbvy/7QOTxgYFW4BEbYsEHyrUjR&#10;nzgxaXcM0pJKjAFcVP8AvPFems3RScZ967S/BxgnisBrfOpWzbMru5NNWH0N3TpoPsxjkjwEX5TV&#10;07TuCyZGazY4m3xHcOV5xWsqRjTYMEbyT3pAyodpnb1FIxOD14qaKJhdTFmJ4qndy7ZMeSvXrTWo&#10;iaJYzLISUwBzWPqUca3AZXJXf09KvWMsLX86N3U8ZrPumB8QwxlxhX6UDJoJ5v7PiBZ9h7kVn3t/&#10;eJdMIedsdbU4j+zxx4TaEGcVhTpCNYsNjZBJ3GkwNnSlubjSbKZ7l1PzHB71FqulfbNKnQ6hLGPM&#10;6A9a07UFNOtACAMdqnO/zJcjGKaQmzldO8MaKjzNLdXE6qvAJrYhtdKhnxDpESbW6Vro9tDpl232&#10;xcsvOOcVjqXkneUMceZzxRuBbVmS9V1Cj5uQOM1PczLJBqBa5iG22wF9ciqpAPlLkgmqF0ubmYbH&#10;XMR6HrTsBhWMuNZuoIrZmkN2TnsOa71oIP7MtWluV3iDJUHNcLo4K+I9bVosM0nD98V3IS3OjbI7&#10;klxGdxZupNDGYW5hq8jQSLwcMKuRee8F2TKhKjqKxHW6i1ORdko3yH5u1bNoqpDcnq5j+7mgXUqF&#10;3M0g2kkGpo1+aT5XHPIpQriR2NmVJY4GKfvItgBCASetIGaasy+HmcOOKy2jgknZ/wB4WJHU0plc&#10;WxV0Yrj1qCCcfa3xbcbxgiiwE8sLoCwLbjHxkcVmW82rR6kxW1PLHFdFPJePZy7NL+URjbiqMPmG&#10;GPcwDAntTt3C5mwGU3AUgBQeBitPAwRj6VDGi+XbMG6k8VYx0rtRzMcv3Vwe3NOGP7vemg4B4pw6&#10;DJoYEg6HinZ+Y81GDwcE49KMnnikBIpO4cjGOtTD7q/LUC9CNtTg8L7DmmgHjo3HpT16dKjGMHmp&#10;lC7WPOcVQh468LTzjKfLTFyCP3n6U/PzdKljLCZPXbVlemNv41TTqOatL1PemgH4wD8nWqsgO7hT&#10;irZyUUY4qBuFPA4pgLDvM9oN+OefpXZ6bjNoRnmuOgGb2AgjGa7TSii4O0HC8UWBnVxY8uM7eo5q&#10;aoIf9Wp29c1Y/jFBmwGNvSo3I2txU5/1dV2IHIx07ihiWplXbqIl5AyDnmucd2+1cKCCTWrqbr+8&#10;IfHFYkTA5O01DLSsaVlk6nae2TX57/GBz/w3n8U23cDygfyr9C7EYupef+WJx+lfnZ8W8t+298YD&#10;zj7VFWFNe/L0OmicepXyoDvzknNRucBsbsE0Lt2R4U42047t7jyweBUGjIgOWwOf5U9N+DmbNKQf&#10;LJ755FOQDk7TnHHNIROobyEIT60Hp92nA8x+melDY3H5e1aIlkZxt61E2d64PGKeep+WmHG7g0AM&#10;P319Kmg2iT7vNQH74OOlWYc+d/qzj1poTNW33Erwf9YMV1VoD5kWMZKVzNttLgDIGa6qzC7Lbk8j&#10;8qq4JGzEDstxu9c5qwMeYowMGq6c7eDw1WMfOpx1NZx3LL8WMR4bAHWtGLnbk544NUIQSHG3A4rQ&#10;jACqPan1Ei0uCp+TIPrT+dv3KRdoSPnn0qQZ2k0hAB8xG3t61OoO1unNRjtzUq52nFADx1HzCjja&#10;MUD7pyKeRHsizIRjsKAEH3fu04dTTRjFOwN6HPFADWwT93tTCT5qjBx3qTGZhibAxzScguSpxn86&#10;AAYJbETYpOdz/OOnpTgR5bEd6jP3zQAnBRcxgEGkwAydetPwMvkYGPWkGdrcjjvQAuRk8UcFfvUg&#10;/wBUpDgjNBJyfkzQAn8X3adk5Xigk+WmSMA0vGetACDdnpRtJkJJ5z0FOH3xj1oY4dsAHpQArZyM&#10;r2qP+BPqaVj83PpQNu5eTQAZO9gVXpSjPl4xnnilIO1uOM9KXC7R8xzigCLnzkO7pUgI2v8Au+MV&#10;EQd7fuyealBGx8xjOPyoAZ/AP3YHJ70c4HWkOc/d4pf+WbcjPagBVx5qnKnAPFJ8p3fJzmmgv5gJ&#10;jAOKcSS33aAHEfLTDuy3PQVIM+U3QYpODCxAPBoAhYsRZnnknP4U4k8c9aU8hM8YHSj5cnigBowW&#10;Jx1p2OT+lKBgDFNIO9jvJ5oABnJ5pwC7T8tM9eDT/wCEUANO35hjtUYz0zmnnJzxTAw8+IdB60AG&#10;PlFHZRk4yafJ/rEAApvODkZ96AFHQc8U7Py/Wmc+WpBPXmndwMUAJnvQu0kZbHvT8KUfioyvPTNA&#10;Djt3Jz3oxkSYZsYHHrUeWBYADGamUyfJgrgLzQA04zH+7PQ0gH3fl70o3BgccbqGOHztPuKAHKqi&#10;bO7nFMZhvUbuMmm5be5y30NBC7X+XoOKAEB+dfk70/5Mng4pmG2rwKkGcHjigB4A2theaAzfZwOv&#10;JqPccjGaBzPFyeKAHHovFN4BA2nmncbn44FN4ycjmgBCPmwQfegjr8o/Onfwv7U048xe9ABxxxT8&#10;fcy3amDduX92MZp+SSflGAPWgCF9wnJGDTkB8p+O9KeZD7CkGcsAM4oAcPu/hQfufd7+tBxjn1oO&#10;7zFGBigBDn5AcYAo7dOKG270G/t0ox+7NADT/wAfIw4IxTsZtk471HxvY7CMdqlDHauF6UARlTu+&#10;6aaR8jcdakJJVvmXjtUfduT2oAhAbcSDUgJ2jNLgY5cgUzLB/X3oAmQgumQMUpVftJP2r5dvTFRL&#10;3571MoXL/JnNAEQI3Id2BuNOIXAOe9OIXZLyAKjCsOj8Z6UAP42tlT0qM9+PpSnnfn8sUdzQAz+M&#10;cDOKXqBxScfakO1vpUuF2Skg5oAi6rg560igtOqiMBdh5pAQZZMEDHr3pVJ2y884/KgCsqE3TnJx&#10;k1MVUwk+Z3oVv3gytMbPmvhW60ANx8y07GEYlRRhqVl+UjzgCR3oAj/iUFh0pmcD7wAJpks1gqRq&#10;+pw7t/JzXY2Oh2d54Xhmh8Vqw2c/L39Kyq1owV2yowctjjflwPmPNGGJYDOMVq6lpd9b3i7nlMad&#10;0XNcle6vpNrqLJcy3MY25GUPSoWKp/zItUZt2SNnnAHr1qMj5gMHFY8PiXwBJAmPGRBJxzEatNrX&#10;hAQRmPxZbycf3cU/rNP+ZF/VKv8AKy4d+HBQAccVC+TFH046VUbWPDZ2j+1rQe+8VNHfaK8ThdTt&#10;Wz0wRTjXhLZkyw847xJRt8pD69ajUEysBC31xU6S6cVx/aFt9SelSKYNx2a3Z8juRWnOu5HJLsZ8&#10;gbzD+74qPA8txjjNX3ELRSbZ42OedpzVPALAANnPFNNMm1iEjpgdqjyM4LVJh/tJUgD2qvID9sQe&#10;XIx8wAADJYnoBTWoWIXdQkmdx544oVlKLh05HIJ6V714V+Hcl54Ksru+1IWxlh3CIrkqO2fer958&#10;LdD3MY/HkobJ42Y/rSbt5iukfOpYEE7lOPekV2wAUPNey3fwxvsyfZ/Hsi4HdM5rnrj4deN4wxTx&#10;THJwekZ5pcytuHOjzxmUAZb8KbaDzPF/hkDB3a1Dj866ubwZ46iSVjDNIQOVCHmquj6TrC/Fzwik&#10;+iatGU1WMlWgbHX1q4NEydz7PhVY/h74ZXBydIhwPTioh5xeH5z9zrUhkT+xNIUsoZdPjBH0FQCX&#10;5G4XgVSRBVkEn2li2Mg8Gq3y/vBhc5q3IVx/r/8AGs8gfaCQp596AH/xAgU8FhsPlikUcmpP4RgH&#10;OKAHYJKHIzQSRgYJyaVQeMg1YCAsvI/KkgsXrXP2Xj8anJO4/L3qC3H7g/Lzv5q46jYvTOOa0iSy&#10;BvvL8p6etNGcGpD0bmm87vumqENw2Aeabg7V61J/CTjvSHHluc0ANPDjK9qOMnmmfPufJbGaco+Y&#10;/SgB4H+yKUdqUA4b5iABzR/ASF7+tMBP+WgqT5suAnFNHQc/hTskEYYflSAFwJFz39qkIXsvFRn7&#10;ynFSDvQADI2gKxOeKkBYEnB6dKADzhqVeP4s0AKoJdjsNSHd9n5t+jcUD7ppmW8yMbj15pgSrkjB&#10;t+SvynNPQcXAIIwOBTMnjKdOnNOGcn5jSFYac8fIeasxYzHUPODyBU8f3056mmhM+eP2kbhU/Z70&#10;K385wbi+kUAewFfmzpPhnWrvxrFIJJYo47slSB1zX37+1FM40f4IRCQ4a6uSR+Ar5x8MZVbFNw+/&#10;6etObsnY0jBOKPUvAumvaeFoVeV2YxfMT3rt5CpjbA/i4FZulnGn2gAAAi6CtB/vDAGOc1hG7Vyn&#10;boRH7x4pOefmpD/Fz2oUqeQ569KoRJ2UeWenXNOBXIBBzikyeeOKcAM9KAJQcBPm/CnfLxnFMwM9&#10;accGVfpQA4crkL3pOdyfL3peNp44pe1ADjnPK0DBI46mk555oB+X7goAmP8ADj0owNhyaYM8fLUh&#10;C7WOTwOlADCFCH90xyPWhfuZ7UKWMR/fHAbkEU/AGcYpWAVf4ODzmlA6UnznZwoAHSl5yPakMXox&#10;46075uPlPNKMbT81PXOJG4BGKoVhBj1p+PlH161GzESHEYx3NShh5agqc4oAepPB46UpPD80gwYz&#10;zwDTgOW5NAETHn7mKcg+X7woYHB+UYoGQpwpoAlI+QZJzg1DkFulThn8roBgVW2gT9W5NAFqNcuv&#10;zDFXYRALmMMpzWavAGScA1ZDDPTmpGVPFksdv4d0XUf7PleKBWEwRckKe/4V8K/tGWGk658K9Au9&#10;PZZp9PvmlRY+XKsPmXHtX6DxGF7SWKa1gkiaMq8bgEEH2NeEeNvhddzeIr7UPDXimCESqzPZTH5F&#10;J6gexpNJalxaPycS3vxb2+7SHjQgDc3bHXg11XhbRJtX+LHg3S7e4TzZrv8A1jdI8dTX1/d/B3xf&#10;d69tu/CulwDzjudGIU578V6R4M+E3hLQ/EGnX9xqfmXUMR8tUOAuetFOvGT7NC92LLfgfwlYaT4a&#10;05X1h7q48hfNnKYHHYCvVoJokuLYLAo2uMVUnkthIEijRUA6VR3xnUI23McOMc1Fm3qDnc3viHYX&#10;uq/sreO7a2u7xJ00rchiJ3MMcjj1r4x+HeheLW+OkNstlrluBcSGSV4mULt7gmvuXTryRLKJhGCA&#10;mDnp+VJMLSTUJ5Vh06EsPmMcYBb8RW0ajimkQ4XZlaFFeRaPcQyzmRowR5meW+tTSuivcDnJPGTT&#10;CxSK5CTDG7k561mXMxwhaQE5OBUodje0eyuNQ8b+HbOKOUtLegu391B94n8K+o40srHwbaRqsSQ2&#10;+mKoHToK88+GGkCDwQ+pz2WLi8H7rcOViHp9ao/FXxAtj4Nu7aO7Aka3wQDyS3SiSTM3q7HhXxE1&#10;STV/jeLWKZmghuwGIPBIo2Qx29pGkmVS3UD2rm9Jjczz3MgbfLIWy3Xmt4Z3P1Jptcppaw9i2Fwm&#10;QetNAG4HFO58tORwakA/2e1K4NDADzwM1Iqk4BHfinBSR6VYRSI14yaYrERQZB2jpyKmjjkyOTjH&#10;FTqgPcjmrSqMjr70DsQrG21vlFThTgAkfhUqjG75acAMHPJzQg2EUcD5f1p+w4HPGaB93OKcSBnm&#10;hAxuMY57U3HznnrQc7uhxQO/NAg/5aCm5G9xznNOOcjikyPOOVHSgBWzkjacYphB+fGe2KcSdr/N&#10;wTTTu3AhzjPSgBMHeeQBil/hHH40ZYlztAHpRk/PmPp096YCno3FN+bYwCjB70rZ8s/OPpScc80g&#10;GYIQk80xuIx8v0p7Y2sfOPBHFNYjjnpQBFzt5FHeg96b/EKAF/Ck7Lz60ClPWmhMUYy3Heur0gZu&#10;bRcdZ0rlkB5/3xXYaIpOtWYC8/aI8H8aVncUmYv7RF+1j+w78TpVl2sngqRBz/fAFfg2km7xteyb&#10;+Wu5Dkj1r9nv2xdQWD9i3W4PtKq93cQwoufvYAJr8WIMjW7ZtnBmk/GumMWlqElZXHTyJ/aKDCld&#10;5yCKZP5QjtBHdZSQ/MCOhpkqFrliGGDKccU2UqdgWEjH3qtHOxPnS6C7gwGP1q/CZ/7Z0JT5RUS8&#10;A4rO43RgEjPrUsZj84+YkmFnTkGmtyWes6WynUdPZSNyMPlrpvE/z+D4B5pO+3BwPauL0xiLiEeS&#10;Yx5SBXz97NdtqMMK+DUxq4lc22QCOK9GL0OOxzPg+RE8e6TuRyXJXb9aTxlFeQ/EK+QakFBmVmRT&#10;zz0zTPDDxf8ACdacH4ddQBiPrzzVvx7Gg+M+qTgy5n0+AFc55Ao6gtjCLTv9m8y5diIxhiadjnle&#10;ccVGn+pjBcfcp5z8/wC8ycUMaYqhfNPGSOppZGIYbLgYPUZ6UzL/AGd8Z69qj2Fp0DNhjjkelJAy&#10;eaR5NNhiaNtuOxxVrQo/Bj6tfxaxoWoyJgeTLCTmPHXp61HLbsNEaTzcoqfMOhrV8NiJdQ08E2+P&#10;nyWAOPzrSMLi5rG6tp+ze0sqvqmvKzR9DIy4PesKCLS4bf4ux2OsGbTvNU2BZcNgfeyKu+IbDQm0&#10;prr7HbrKrHGwY/OsbQoUbQvE4N5IzGI7eOMfSnGCXQTqSla7ucNcXU8kd6N5YI7heOldL4Eh+06p&#10;qUbjGxSck1l6rbSReH55YoVCi7+fj3rrvh3Y3szeOrw2jRwwWShSONzEc1jO8U2a01zM2Z4ok1G+&#10;Vig5wOaynkkGpW4F5tUnrV29H+kzq12S3ntj2qhHFMQjmJmCv615zVzsUrM+pP2XtVhs/wBvX4VM&#10;88ax3EzRsWOBycV9b/F/W9fsf2r/ABPDZ6sscNxp0DhhHuBPOcHpX5o+EvE0OgfGjwhqp8LJfx2d&#10;0He087yyw/3q9W8dftAza74v0CW0/ZytrSK3tlWRWm3vKR0y3tXBVw3Mzoo1LXP0P+G2rTXumWEV&#10;8kMpaYDJU5H1+tfRU2meGP7Hj83wp4cESW+cvEvAr8UtN+O3j60lVrD4a2tscDJEoPTp2NJrX7RH&#10;7RF1pk0P/CyRBG38MUYyB9eKTwPMjSU+ZLW1j9dZW0BPEkDad8MfBE4SbG+eZIfxG4cj0Nbt54o8&#10;Eab4XuLjVfH3wx05YrbdIjahF8uOoGMZ/AV+DWofEH4tXwvprj4r+OZNy4JW9dQB7AVxF7rOqzs5&#10;ufEni65J6+dfO4/8ezU0stS+2U5qSsz9KvHfx0+FVv8AH74tyad4gstStb2NI/tHlgJEUGDt45z6&#10;18veKvjSJNUkj0az1WUmZtjMCqDP86+V5LmE7z/Yrbi3Bcg5qEyk5Z4LRcDgKQMVSwsYuyZlOq5f&#10;I7/V/EXjvVdemlvPEDqWl3Y3cLUWn6145s9VJtfjH4jgdyM7JSVOPbpXFQTxPIQHlIJ556Yqy8ts&#10;Mjz+jYHzc5rpSSVjK+p7Vpnjn4rjxb4Khm+LlrcRXGuwo261G7BODzjNfpHbJGPgbrpSQF5PBAdv&#10;qY8mvx+0u4uP+FkeAY5JPueK7XDD0LV+u8DSL8DLx05J+H0eB/2zqvZKKulZBGrrZn5t+LU3+PPB&#10;WE6fELn/AL+V9w6Hcj/hJPBaRypmOwsipH0Ga+JteZj8Q9GHlbtvjJjjH+3X1P4QvA/xy8AQQ7zE&#10;LOETFuucDFEF0YpNLVEn7Qixv4i8HFQnz6MfMP8Adr4DvRL/AMLJ8M2IuZAo1Rt2D6nivvv45pIm&#10;salvlYk20O1T/CMjpXwjqkSx/tB6DKZ2RPtaMzemKIJXHN6H3n4A0vRbT4U+FDNqNtGLfRY3lZjg&#10;DIyTWT4u8dhptQsdE0iSRVBQT5+8emR6CsLwPpvj3xbdW9hYSXUWmxxRJc3bqRGSBxyPvfQV9Q6N&#10;8GPAVlo9q97qep39yIwWfzvLTPsBWVZqLu2VTp8x8QwaddSa0l3qBkmuZpi2S4O0enWuiG77Sq7I&#10;Y41iIXpX2l/wgnwjglx/wrptwYdZ2P8AWvl3492OiaP8TPgkmmac9tDeWtx9oUPkMR901m6vNt10&#10;NVCyOT0y7tre/wBTkMSu0YLDPG/HavKPHviKPXPE/h0L8NY7R7MyIkoPzSDP8XrUslzqZ1AhtYVQ&#10;X4UelW4LGze4kmaS2Z8deOKqnDlerMZO5414gtdbl8J24h8O6k7NMBhEJrkbfwx47mVTH8ONbIP8&#10;TDH8yK+wtNtoF02F0TT8A87wOv41rqLRQpd7fP8AdUYrbmttsZtLufIFr4H+JD7Cvgp1yeS8gFbK&#10;/D34gMEP9m2UzD/lkJQufxNfVheIqoD2oXHB34xUUotPJO7UdMHqftIB/nT5wTitz5li+G/iswIb&#10;ldNsJDKQoE3mcfgf61bi+GetiNgfiDZlWzkrGeP1r6EM+iAAjXNIyB0a7U/zNMafTTESNe0OPDdP&#10;ta8/rRzspWex4VF8M2RQz+NmfnlRHgfzqdvhvFuXbqjsxHHHSvb5NT0VbaNZNb0DA7i5X+lVW1nR&#10;fPbb4s0KNAP+ey5NLmY7pdDw+4+Gl79phP8AwkUqg/fXrkU4fD60WA7dQlJK4JPJFeynXfDC3Cn/&#10;AISvSi27k+cOaVNU8LyX906+LtERmXkeauDQpvsTzI8UHw/i8yIHXJjk/wB3pSTeAYo2b/TM5X5S&#10;T1r3UXmgtDOB4u8OqP7/AJ6daRH0NrO53eKtCkYONjfaV5/Cn7R9h3PnW68AahtBhmIJJ43Vz9z4&#10;J8bRRTlNKEoB/gPP5V9SlVM25NTs/unkOCKiCTm2Um/HEnJCnmk6ooxj1Z8cXOmeI4b+OK48Payh&#10;LjkxHH51XnEKKiG5l3453LjFfZ7w2ck8ay2NqVIABaKuY1fwn4MvJLlX0WHOziWIbWX8utVGomEo&#10;rofJ4kTfghSAOuetTpgbQXA9Oa9rvvh3pv2WdrXxPKCAdqyc59q8o1bQfElje3HneHb1o1l++gJX&#10;H1FUpq9iXBlD5dzHzkOT60HGxgCKql7QSEiwmjxj5SSeanVkK5V857elWSxc/c5PWnEw+WwLMDj0&#10;poxtJyOKdnv5YoEJj92M5wehqOQHYnGeDUxA8sfMeTzUMxPlyYTrQMu2uP7Eusuo2gnnvVVWLAHa&#10;chiKdEB/Z1z94kDpmki/1RIwOaAHMTtj+X+KlGNvBGMc007svhs+1PXYFcbTz39KAGnJViKrswW7&#10;U+QcsasZTB+Y8HrTQGN4rbVAH60DPV/A9xBbeDvHREyLLeRoxA7BKyvD8iah+0Brcr2wkijdhG/p&#10;j/Gsy0mhg+HGvyrL87WzKg9M9ab4HuPJ1m+kMIAMhGc+tZONir9j36zkVZpP3YCiTCjrxXV212Yd&#10;c8K3MNxOjQ6lFIjocEMpyMVw2mufJtf3ilmcle/WuhDOZbaNgmGHHtWfNYObofrl4F1aHxD+yf8A&#10;D7UvOiaVtCVJAOzoMNn+dfMnxu0IzC2eO2+dbOZ1YDrt5x+VX/2U/EO26+IPh241c/vLUXNkjHj0&#10;cD+de0/EjSPN0q6ZbbLRSMceqnrWFSFnc6cPO6Pzi+FvjFE/aM1LSX1PyopLvFruOMSoeR+NfVfj&#10;PT4/EHwO1ELBEbu2tCyjHJx1H41+d3xRsb3w/wDtmarcWkFxCv8AbEd7blenJyw/Ovvn4W+IbDWP&#10;hN4U1WC/tmEmlpFdRK2cSAYbIrppR5o3uYz5o1PI+A/GenXtn4sE8NsyTQXxyMc4B5BrOub15pdH&#10;uI4/mMKeYAOpXrX1D8b/AAwIfFmr39rYFoLqEyFFH3W74r5Azc2+q3EIZtjTEqCO3cU4xutRtpvQ&#10;+iPDt9NceE/D8ywyEeR8zdMFRX3D8LdXtdX/AGf7vTbidWlTTZFXJ6gCvg/4VXVre+GvitYtaBDA&#10;Imh+jDn9a+hPhbe3Wm/F3ToS0nlveEEdsGq3TRm4tO5598UdJW21rVf9DYKNUkXp05rxHwxfmw8Y&#10;/EzTZftBtNTsQ8XJIR1HOBX2h8YrKB9a1IG2Ty7vTHkjOP4vrXwv4jiurRbG4iiJktr0k+pTPOKi&#10;zWhruvQ276NLjwhqOx5S0cz9a4CCae313QZFjYFNSUggdMGu+sLy3udHsJItu2W0+cDscVyOoRhd&#10;ekURrxPmhXuZt3aPrTQZ1n8DaDNknzNLBI9Dis5Nr+ObXGcJcEn3xWN8O7wTfDyFS2fJ+UAe4rsE&#10;g8vVmJjTJLHP1omrGkUdJHdTTSxO3CKADjjp0rp0y2l6W+2QHZ6Vw+lZku7lD9xbxen1r0+8CpoN&#10;gQiYFqBgfSsyrHPtNt1aMrMOvz5aty1aGS3lk+0DIUYFcAVlfxHqpSd/lcbua7XThGnh9jKcbFzu&#10;zSTuDViWW5kjnmXDeh96t2iXrQ6lK9gxUwEoa5Bb95/iNcoujy+Ssq/Pjg16IZXCx+XgR/ZgMfhS&#10;Y0cDZXNw/jJ18sFlvfkQ9xnmu18Toh+FluFIBdVJGe9YVlp0a/FKG7Mkp2FyoHQE1uaoiXGga3C1&#10;95YW3LLntjmgbOZ0qZIrC1VmXLIAQO9PvAZNcsCFITzOma5PRb60n1rWIo5ld7PUxHIoOep612t5&#10;Ey6rCSqr8qFADwc0wsStNJbkqYuGAw1dNp4jl0R5PtDA4GKwdQiX/hHYH+zYIt+p6dKXQbs/2HNG&#10;Y3K+Z19MUkwsbV0FTySQBk1SW4kW9hfYwVX4PrVzU3hk0vSmRhhc5qi5kHhhsxZGRzii4rGjqtwt&#10;x4Tt2Yg+XcxngfdANfOdy0N7+2l8VLlXDQoLeMN7oBmvoUtaxfCTxa8kC4GkyMG9MCvnvR4Snh/x&#10;dqbxuqXGpzskh/iANUlczmzzj4iagyfEzwKYrl0SDxTanKNg5D+tfX0fgTwZrfg6/wBSu9Dne6uf&#10;h/FKJEuCvKR5U7R1r88fiBqDnxRcOLh8Jc7wB6jJFfYHw+8U+J9U+AP7Gl7Z+LPs6wmWx1M9cqo2&#10;4I/2hUVdNEEbXPLdNt/tOtXFrNsd9P8AEk0cZb7wCsQP0r0qZxA+nRLEo2wKG96w/F2nwaZ+2fex&#10;QERwXxEqpn+NuSfxNb19DK9m0gXDeUMfhUwlrZDsN025to/iFprCFkJmxntk168y3jWtpLJyTGNh&#10;7EV8+RTltdsFRgRFeLuYfWvojTp4bnwn4SRbpCI4AHIquV3LT0LFqsrW0+5cHAxxWzGpGkKN7cA1&#10;k3JeNmUSIAo4wetammO0mlznOQVxk9qoEUmaMzwFZifnINYuuRSfYrFkbLAE4rRuIzFrMmQ2S5x6&#10;UTqz6VvMYOPek2NGFpwl8lXlkYMWHWr2oS8R4IZQo4BqMgPbMijoeg7Vl3TwxlT9oJYjGM9KTYI1&#10;NMFudTuWJTPlcCrw3PNJ0wJCevpWbokaNr1uWlwjdfetW/8As8WrXWyQABDkZpXHYxvEVwH8JT8R&#10;gJEcE+1eWeFriE/GG2MkiCJ7wo3tXb+IRdT+Brvy4ZAPLYsB6V5HpLgeNLhIYJQftS/OemapK4rH&#10;06q6RBrF95RHFvkMOhzWRFPJL4pgVZzgTHFZdvJerosXmzLua3AzmpNJSRNdkme8zgnj61DeoOJ2&#10;DsfthVmBwOK1LFPMuChUAAg5NYqMrSFvMOS3OauxzXCSZSTjbyBQ1Zgjcv8AyCtmFQAqhBNVhn+z&#10;oEx8xbGfahQ76VE5bd+8pm4jVoFyOSMUkVY0YoFjiIMw+5kmswTE+IoY9wCbiCxNXtSlEVhZnzeS&#10;gBrLtord7i5d58lVyDmhuwJGBq8XkfFDwwwjbbIrkenFa7ujxkmMcpTdXQSf8I+4zuhdtpx2otlE&#10;mjasWgwUh6msmaJ6FGFwNTAXZ/rema6B57VbKRDabsoNv1rz6OfGvyKHkJFweBXRCR5IogD0HftR&#10;cC4Cf9JKzHkHPtRp3ls2tRzWyudw2knoKYmRbtmPHFRx7Uup2YZzG2eaQEV0dLTUAI5oyxbDbRuK&#10;1HaxrLqsqecxZRnB7ivP9QXxLZ/FTw3eWd+wt59RK3SuNwUE8cV6hbRqNf0i5EPK2JL46NkVbjZJ&#10;3AeqhZyMKMNUlyqG2hYnpis6a7gWW+leXaquxzVbT79Lu6vUVNyJMMmpuKxHeNygCknIGKsWdqo1&#10;C0Mlxy3Rc9M1oyQwNqzqtr024rRtbOFfE9j5jt8y/dB6Ubi2Kd1EiLKoBOI/WsuyRmu5T9lYhZs5&#10;71u6wUiv5G6IB+dV7CSF7TUXSNRuj6YoQxGk36/arsGd6jk1Yv2C6nEpUYKCsOF2HiyYGQ/6zr6Y&#10;q3fSTPNIRGeF4ouMsEqNL1Yq4z5BxXAvqc8OpWe4yvIbpgNq9K6wuy6Bejy2LsmOtYUEMbX0hayi&#10;Dh8hiM1KFex2umzTzeGrkuDkRAgn3qn+486cGcj5uaLB5lt7iNn4ZMAgUtxFF/Zt2UJ8zB4NPoNE&#10;a/YvtancWIb1q40se/iAABRVPTLTfZ38jXIBDDgmor55Iopg0YwD1oAuxGA3blZVDE1enINhEovu&#10;SQNtc5YtHI+UmPL881s3Q2W9m4cn94KV9QKN5o8Z33DyspZBx61Fa26IFUkt1+ata/up5oLQBdqJ&#10;GoyO9QxINkbbhgR07hYqNhRNhRnPaqM7OVHPep5HH9pEbDjJzTM2zo2N4OD1FFgFgSZ4uYhgIeao&#10;NNF9qjUFfvkHitO0djBcYcELkVzt2rL4jiw3DSGkxo1YZP8ASB8vat2zbFncnYuOxzXm9zezr4mE&#10;ENyckAHA9a7zTSkWh2Eb3Ds+wlifehBcuTMPIf5evSs+I7rqNSp/1vWrMwYu+JOMVWhyt0uGXIfm&#10;gET6jGEnhVYst8vAq1Ah+z53AfIOKsSeQ4V2jG4Rc89abEyGF+nXj2piuVZUxcW7453dc1rW08Jc&#10;gL/B0Hc1nupJbIbHap7aARyI3ng5bpTWgmW53fyyG29fWs1ygmGQpyPlqxfLKJcYkO4DAFY7CYXe&#10;WnbA+6KGxmn9phXSrxfIBJTrXMSD/iYK7NyzHA9K13VzEW2jGOapr9n+35cKSDwM9am4DLczpekA&#10;OFPetGR8hfn69feqd8bk2URgssbXGRVmJRJo8ROd4QZHpQBcjci02mAAFTg4pqSeWk+7kEmq5mUW&#10;6I2CR0rPvJgslopyAx/OncC6qp9rlZIeGfJrTSSVXh4BGBis61/1aDzMkgVdk2pLCGbkjimhM6i2&#10;QTWsPKbQpySayb+OEJMoUFhnIHaoFuLgWexZWGCCMVFI8rTuxJ+6ARTRJmYYPtEDHcOoqWFf3hJZ&#10;/vdDV1fKXB3oTg8EUqeWWH7kcmgYsg3RoNh+7zUcVvbNcRBldVzyavJGN/KkfSpSkaxyFpFX5Tj3&#10;osFyg0Ful7N5W4g4ySaihnVPEUJ6kHkVLG6GO7xtxk9Kpx+T594cjdupWGbEsrzXjsFAGPSnJLbR&#10;tkQoX3DJ7im265sWOP4DWekRF/dv5mf3nSmI6SfUJ30xo8SgFBjJNYguLkX8SFvl3ipJHhaCMCMg&#10;qOazp32s7hN20jjNCEdE+BCGWMcxioolnl8z/Qj7UlhIk+n2jBCMryDWsBIiQlMZGegqgM/y2jhy&#10;/ZuR6Uu9WaIq+VJ/Km3om8iRmDDPIqpp08JvNQQxAsBwKBG/CV2TKYwV8rpXnPiJbqTWrbyZDiO5&#10;+Ye1d23nhYNikbnxzWJqVqy63E2xfmj+YA9aPMY3T5mbSbMFQreUAatyoDC2Jx04rK+WNSQp4bpV&#10;+3lRgoLgn69Kl6jZnmK4+1BcZVjwM9a0orOwWyAksir4zya17K1jfUUkeddiDOKo6pPC2uFIgThc&#10;cd6V2Blt+7uEIyFVjg05J3nv0UITz96q7C4PnLI4CjtUtiqFJdkuAuc8UwNaVUSxJNymQnSsdZv9&#10;IIyPvGnh0a7uE808Me9MaK3Im5IPc5oA6C0lX+x2HlR5xWTelvPjIU8SjA9aksdwtim84DdahvTt&#10;v4cz8bhxinfQRYUl7iBmgUARjAxU3yb2+YioAH2IQPl2VWmklVRkN1oTsM01wSPnpSBu64yOlY0N&#10;xIb6dSjAYFX/ADH2np045oUgaI2WQXs7A8FelV4Pm1MEgEhua0Rk2L5j5IwKhjiES3JLjPJ60NAX&#10;XfcYgE6LTYxLsc5f73Q1lQzSG9n5baH4rpLRM2FwTtOEzigQwC28vJtlOR3qVJLVbWZfLXLHH0qk&#10;ZUPnDySMPTWOYgaYFe9cLIqxw5J6Y6VThWYyhmTBDitKdYhZIwOTj8qrRMmx+SMtxUtDHa05Hhu2&#10;QyYBhPFc1oCk6rJhQDvODitXWnLaMArgkJioNAhlFiXI+bBp9AtqamoS3PkjapZ93NaOmz7NNl8x&#10;/vJwD61RkYi6lJHTvVN5FNxEAp+/nr0pbjsb7lHEmUByagVIwHVoRtA4NOjcvBkRnCxigZbHJPNI&#10;NisrspuVMnG7ipBLGlof9JBJPykmq10UFyBg9Kzihk1CMGSTatMDtLdFPh4SeaCxXJxXN3ylpplW&#10;RuW6/StGOZ49PRFRtgXBzVRsGbIYEbjnFKKsLqU7WIJq9s/mHccZqO8if/hMBIEJRkGRV0ACePk9&#10;eRVeWW3OtbTOM44zQMnGehjOCtOS3jO790Pv5NSIjfZ5GLggCofObdKQTgcYoAv7lxbDaBtomdPs&#10;16fPBPldM1SjLE5LHGO9MZJCJMFuc96dxWKMLXEkN6DI6gy9T3rdsoZTGFEoPyVjlljiKi3LMG6C&#10;tXT5ZOGeMp+8HFD2AlaKRZpd6bSJKikQ+ax+z7/l4qxqMyteR4bGQMGnWrn5coDxzkdaVwsZdnZR&#10;DXLuUxkfKTgmoDMg1m4QNIQZexrbnGDOy8YU5Arjd7HxDeYk6S8Yql7wHWbZJIk3QoVCZDdxVVlI&#10;1K1dJmyrcjPpTreZzDDCXwWXirEcIWZ8seh70gLJngeGPCpkDmqc5XL4tm4jzxVUjZq0mMjL84NP&#10;uZzBa3z7lP8Aop7UwM6Sd2gOSq5DAHOKk06GRZoCZdwZyfpXGLcXUmtJ5s85UztjA/Ku/wBMjuBa&#10;IWOS0fGewo6jNrzXSwkKOownIxWVG37q4Z8n5zginyygG4RgvXsaqs8K2wzK4BPGR1oJsR28qlET&#10;A3KauZ+Qc1lWqMHdipHofWtL/lkuRXXFnOPycDpinj7reuai5yvzdBThnP3iaYEoPPC08daYOqfW&#10;nZbk4HSgCVcdqkGMnNRDIzlRinr15oGSgjI+X6VKOh5zUQPygGnqOc5xTuBKTzwopR1703HI5qVc&#10;EckClcRKn3T8vNToW2npVZc70+YVbj2bJfXtVIlkoH7tfeo2/wBYRjtUq42de9IRycimUMj4uYvQ&#10;NzXWaUZDcW6BGIB6+tcipBvIwT1NdxoO3zLc7B0poHsdbED5UGf7tTfxGmjGF49acM4FO2pi2I33&#10;TVKU8v0+6auN/DxWbeMghQ7gCVNRLQcTmL9yb4AEYyetU4+r8Y5p92d0svJ5b8qjjBESgnt1rOSN&#10;Ea1nkm4yOlq1fnL8S28z9sP4wEsvzaiozn0r9HLIYtdQbA/5B0pH5V+a3j12b9p74qEoCTrbD8jW&#10;VN2kzop6JnOrjEWD2NS5Plt64pABtiBQDikOftcqmMBQvXNQyxpJ3Lwc4p8ZJzzxiov+XZjyTuOf&#10;pUsewRHBOTQMsrjyQQpGTQ27cDkcChd3kpnGO1BI8qT91z2OasgiPc4qMnrTiTleBTG69KQDf4+l&#10;WoTycOPvVV+UTAE/SrNuAZYyW431SA37ZR5iAg545rqLQcRkMu3HSuetwDIGK4G0V0VpyIT8wGDi&#10;lJjaNdfvJhB1q0gH2gA4GOapxltwyAfcVcj24Oc896FuC2L0QOyP5z1NX1+70qjF/qrfEh+lX0zh&#10;eRnHSk9ySxg4X5/0qVcbR1qMD5amXPlpwKLgP/iPrUgDbBhc801eZOVHSrIHyL9KAQwD7v06U7kb&#10;hkflRxvzmkHU5XqaBifxL8pp/brSc7TxSfNj3oAfxTTnn5jQfuoC1Hb+tAB2fntTOMjvTj1XI/Gm&#10;87h0ABoAXB54PNKP4uMCl+bGNw4HWm56/MaAFIHlghM880g7fNS/NgHmjuMrQAw/eHFIMmYANT8Z&#10;VuaUABgMH/GgBgDeaMrnHejB2yHFSHOCNozUfzc5GKAAYwvPenYGGyMGmE7biAkHrTycsSVFAAOF&#10;FHJb2xR/DTe/vQA4DkUuPvcUnrxS846UAGBmm8Yfj6UvOB603ncuQaAEx0weaeB8rnP0pvy+aoLC&#10;n5GT06daAGnbvXLN3qMbir/3c8VIwXEf78Z9KYcYPpmgBBnK0/neeabxn2pAPn4Pc5oAkP3ulJxi&#10;nkDZENwBNNJ+UgjvwaAEwSFxnGaQk4al+bBwxwKTjA4oAdgGMncelR8bV6fWnfNtHy005wCVAoAO&#10;CpO7mkUn9583pQfuHjNHO0fL+tADiDtPy03PHWngnavIqM45PvQAoJwOKcc7hwajfcUOCKYr3Cuu&#10;COvORQBKAcnKdBQvchz0pwLZmJfJx6VHk7Uync0ASgfuf9b+lISNsZAGaBzuz0wKXjnigBuPm+7z&#10;Sc4NOPUcc0nzYT5SOtADcZdRk470pPDc8UvzfvBtwPWjACJycZoAaA29TwRinjG1iMUjZ7Gl4Ccp&#10;QAn8NLhtxO6kPVRT169RQA3nYx2nikHMfXvTmDbSQ/1FIPunj6UALgYpCoGaOPXinHkjjigCMBQ7&#10;Z55ob7z/ADD2px/1nTtUZ5kbnvQAo69aO5pQBg80nQ9fxoAadvnxEk5zUv8AGeRjFRlvlH7skk/l&#10;TsnAO3BoAQn5z8vUdaaudzGpQVyQYs5HWm/xMPLwKAGEDccJTCBtJ5zUvSUZOeKYf4jtxk0AMOcd&#10;KYBznGKk5w2D/CeKhVs25+U53mgCXGZVODxUmfkPzfpUY/1a/N2pxztPy89uaAFym1stxR1XKycV&#10;HtJljDDA9alXOMYXA6Y70ANI5OcdOaYe2G+hqQ/fJAzTDnDZFADc4IxjJNPJ+Xlu3pSHbsHrigbg&#10;ozg5oAaUyy4IyDmmc725XrVgCPzXyCDtqvgG+QhSADQAoCknApdjEngZFSfJ9q4XHy8U+3RnvGBc&#10;9eppAOWCR0hIKrtHzZNcJ4j1uxt9ctNPso0u9Rnl2RRRMCd3viuK+Nfjl9A0PQdNsLiNtSv0ZVCH&#10;mNOm4jtUPwH0a4ufFemaxf3F1Pei0kmcyEtsLelc+Jr+yg5FU7Skkepab4M8SNpVhean4vxcSLve&#10;3X7sIPQE+teyeHLQWvhZY0uifl+Y1dW2vLjwlq5jgk2FzvbPIxRYKYrCNHmOTnGfavia2YV6k/e2&#10;PdjSpxWi1FM9oupFJoYS7ZALLkY/GvCPipZaaIYbiI2oJf5lUDgGvb74WsjphwWCnkdq8A+I3mMb&#10;a3a5kUNLnPsK83O8RKnhZSUmmup15bTUsRFWPJrfT7YxkgRjIyDgVr2GjxyavGrX0wBHQCrFgIfs&#10;UQypwuOvpXQWTyC7iKRqDux9a/Lame4qm3ab07tn6rSy6jKK91fccXq+g2ser7f7Su1+bkB+tUbe&#10;wvFk2Lr93EoYYbcTiu81eNmnUsp3Dk81jhCDEd3cVrh+IsXFXVR3POx2WUXvFGVc2mrtZzf8XUv4&#10;wqjaBH978a4jUP8AhMo9SmUfFbUygXg4xmvWZVjbTXRiuSvBxXK6zZRf8IzeO8sasiHac816+C4r&#10;xnMlKf4HgYnKaCV0jT+H0utt4gtFn8U3M3mEht3I4r2XVdO1WHwZrV3a2Ety0duW8tV+bHfFeCfD&#10;u/tk+I2nW0t0nmtM2xTX2LpLE2EGFjPKjkcEGvu8p4jr3aqO7Xl0Pm8fltPRxPkf/hP9Ggn1FJ/B&#10;Opm7W6CpE/yl8fez6Yr6U+GlppuoxaNrr6NsgMWbeOUfxdzj27V5V8WPB/hAfGLw/qWbaAvIsl5F&#10;GgAyOeP96vXPA2t6LN4T8NWtrbW8EUFqEjiUjt3/ABr9CwGJhiaXMtz5qrSdJtH09pzq2ggDOEXg&#10;LVO5ZvtCgHGCcVJ4fJbw/K20Y8mqt3u8+QhsfvDXYjkbGCV9x9frUiTOCSW2+55qhx56/N1NSZXJ&#10;5GDRZCsXROPPkBtoGwRztqKVrZwCdOsdwPynyxn86r/8C/SlyQE4HeiyGkRPuy5G4YHrVZhNskPm&#10;c56VbPvUZB4+XvTuFiuPMOCd2QKMNuf5SelWMHbzjNLzjIixQFiupIPIal8whh+7PFT4Bc9PyqJg&#10;NucD60AOWX96AQoq4kkWB++XIXpWaEBljJHTvVW5BEx2zSDJ60AdZZENep/pKcnkZ6VoPHL50u6I&#10;8d65Pw0WPja6RpnO2POCa9BdUKn5BnmtYrQzlLWxgurbmHlMRmkw20/KcVpOvB+tQlRsFFxlPHzA&#10;YOSeKNvMnygYxVsoMN83bimbTt5IoArYORlQaUAeXJ83GelSlOAec4pADn/VmgBg9MnmjHD/AEqQ&#10;r++TCgDFG096AK6eYWPAGKl5y3zZqVVBPJIOaUgb8gAUCIgDUgwPN+XsOaNo9TUgVtp+UfnTAjHm&#10;bxyOOvvUg6Px3pMDLcU/sOKQxAW3LxwTUwA2NwMimAcDmpBwOlAg7/dpcfI3NKOh5p3GCc0AIv3h&#10;8nUVPHzI5z3FQYFWowNn3T25px3Jloj4u/ahuN3xD+DMG9fkt5T19a8W8ORt9ptyV/jXFd9+0bdL&#10;N+0r4XQTA+VFtxnpXKeHVHmWQ2HqporpLU3i2kl0PXbIKtjDlTkxLzVtj+9yCQMdKgUILOFcZLRr&#10;n2qXnjI7Vmtieohx/doUDDYxRjLJ9afwGHFAxyj5Pvc/SngrsPGKaOhAWlwSSG/SgCTjg5pwC5Pz&#10;/WmDbtSnHaHJ6cUAOHfI7U5eQxx3pgZckBDzTlzvcFOPWgBx69KEOS4J6UhJ8xPlNPHU8UAP7R4f&#10;ijJzwMUDGG5peMjmpKEH3zwKcMFe9GOD8gNHY/LQAdFHJoAO1zgA5HFI2f3fBNKM5bK9utMRLnhs&#10;joKAeGPPWoRu3kEk1KMbhxg0AOHXr1qUZz1A44NRgHY1ADeYvBx60AWQD3xT+3rUakbWyec8U4bs&#10;pnjrQIdhcDg0053t2wBUgGQ3BqXbnPFAWIAG2sdvT3qM8kgOPyq4I2KMd9UiMXL/AHvvcUAPGOf3&#10;ZoGd/wB3mjJBcbh19KP7nz96dgLiMQqZzxVtJ5AhAmI46ZrJyxPWn5YFMgn5aQy3cSzNZkCQEep6&#10;iuR1CO4CSbwxBbrnrXQPJHggvxWTdt+5ccEe9QoK+gHIywDz0wHBxSR20vnRNu6NWs2C7HYPaon8&#10;3YAGAGadh2LULMIdvkrgCmyykQckgfWowWEYye1QTMrW+Cw69aLAJNg2cbC4bBPPNaHhzT31P4oe&#10;FrRY3KfagzkdlHJrmpm+REF2SfMxgDrX0p8MdDjs/A4v5rEC4u4QYyw5WP8A+vVpdyZPlPQLiSys&#10;PBUjBYkit9KCovT7o4r4n8T6le618cdVBlkaGK/Ytg8E54/KvdPi34iW30eTT4Ltd7x/PtPOT2r5&#10;70eKaOG7YxfvJJCzsRy2alx6iirL1NnYyvGgijUKgwO1TKMv94YxTFDMzZ3fWrKJhx1/GnqyrjVT&#10;Kt8v8XHNW1jbZzGRxxzTo0Xzh0+8KuMnKjHUUWtuFyuExsOxc5qdQd6Axk5qwkQ3ID2HFThOW+Ra&#10;GCK4j+fvVhVHzZ9OtSAKBjmkAAB45oQMTafMajb8+MnrT+MrkcmnHo3HSmIYchiNo6U0n5z8tPGP&#10;M554oIXY9IZGp+dhtGBQw7gcZp2Mbs460HGFoAjOMmm+vFPbgtTewyaYiLLb4v3eRzUv/LNgT9Kb&#10;g5XJ607jI4pAHcDmmc5fgcHrUmQGPzdulNO7yeSvJoAZ2PFBB8s89qac5bKnHrSjqOMUAQtvJGIi&#10;RnrTTu3jC/WrDEgyDzBjA6VGdvUGmBH3+7Te/WpD16VGTz0pWAO/SlH3z7GomPFPjztPXr1poTLU&#10;YXaf94V3nhiIN4jjzjgA/lXEQgEJz1cV6X4TQC+vX2DK2Z5qZNrYi13qfD/7depNH4S+AVsLpgr6&#10;jdOwz1wMV+WUBxqFk3mdJTxX6A/t06h5vxE+AtmGOY7e5ZuemTX59Rbxcr+6zyM+1dkpXt6Fz0ik&#10;W7hk/tVkVBnAxjjrVUq25BuQOpP41LckBlzDlyOD0qNTm1jbyCWzxzQjme5EVk8xSyAHcKWQkEAI&#10;NplXNSHzMHIHGOKHQtHGUXP7xciqQmejWLW40LSpWUnHlr16Zrur7anhGaNYQVFmpWTPqK88sl32&#10;uhxhjsEkfmD0r1W9SxHww1bZbeYW09dvPK4Fd8H7pyTR51oeE8e6W2BzqSbT+Nb/AI/UL8R9IYyh&#10;Q1gmCe9cbaTMNe0g7ZBi9z9MGvT/ABtpl5qXgbwPq1lZxzbNKVZokYZUr61ol1M+h5qjDYB5bHA4&#10;PrTwW3P8pxVNDdrHpYliuYyGYbdnQ+9W8Tglty9ec+ntQ0ND9wWCTrkip7VUZg7SZ29jVMxXb3IY&#10;IvljGeatJs3SoDtIXnmkkDZtzi3Pg26XKlyOg7VR0ryku4EKvGM53k9agUyGDBkGCeefSifBSNVf&#10;acjGK2INjULiJoLiNSNpGPWs3S7iO31G8DzxhWjIBI9ahTjzdySN8gzxUMiI0ThrBgM5DUCubl9H&#10;ZH4d6yCkRhkbJc9cmtL4fahBHD4g0uQptZCQVH3hjiuKvLxf+EPvIPscryHGBnAUCuf0zUruy8Wa&#10;fcwwFSMhgec1FVKUWi4ScWeu61DbrqrPFbMQZiDnqK4+81AW9xJHHc+ZLx8qjjmpLvWJLvTfNbWY&#10;1dlO75cY/CuUhmg/tS9YOr8nLN1zXmTjy6HYp31LDR3E+rSme5cbiDjPHNaMln5djCyzWRVV5AYZ&#10;NS6VZXt5qM7NFKI92M9MnsBX2X8P/gO2p/ss+I9cu/Dl40psmkhP2khUUDI4z3rnqTUdex1Uotnx&#10;CwKiZ/tcQUr8qg5qoSfs0bCBXkZiFXivZ9f+G3iseM40sPBV0sC3UgmkMhZEC9816p8OfhH4cmtN&#10;M1HUPEj3IF0f3RG1Ay9Qc9QKiFSLi5GkkouzZ8tWOjeLp4YWi8MaxIJF+VUiO0fj0q3/AMIf8SXl&#10;YQ+AL7O45Bb/AOvX6jeHdB8NHxdoVlb6dohA0mZU8uAYBUHFeRltRb4xeJ9JHgJWvYtZuB5qjGVU&#10;9dtcrxEr7GqpprRnyh4Y+EvxMv5ozfWWnWUJ/jlk5x9BzXdS/Am1EOX/AGitDict0mdVGfo1e2/E&#10;XxK/hr9nC2uhCTfzu0dtG3BL+uD2FfDcuo/EvxF41eafxb40u5pbvAWCZ1jX0VVUgcVjB1qsm4tK&#10;KKkowsmj1XWPgp4yttBlm0r4g+HtTZUJ8qNsbh7MCRXheo6bren+JLyzvPAGrQXkdyN8UoIyPUZ6&#10;j6V9d/DLwz8ebA2jnXNUtrWUoZEvJ3kLKO2GJxXvmo6D4S1DUfDU2rfC7Rrm6tV/dylRknvu9R9a&#10;6IOUH72qMpOEtdj88vDmj65efErwZJD4E13Z/btsfliYghTknNfqhJOifsteJZIZOYPBSxncOh2Y&#10;P5Vh2y+HrTw5IINA8K2hWHCbLdBtFaUxtpP2WPjJjUEbOiyEyAYBIFdfO3ExcUndHwppsFvdftMe&#10;AbeUqY28QTSPnvtOa+jfAENtJ+3RplvGh8o3EQIHba3FfNGjytD8bfhpcGRRjX7lCfYmvffhnfwr&#10;/wAFHdPgE5ZGVG3eh3Zqo7CktDpP2jiifEvVofKP7uziIx6CvE/hz8PtM1/x0utap4gt49MSdVEC&#10;MN8xHUE9hXqX7Rt3Ofj940lwCgtYEUDvk4r4x1HxJ8RdG1vVbDTPHepW1rewBzGjnBPfHp+FYRhP&#10;ldmNxbtY/XTQNQ+Huh+CNH0/TovClrDDBhVjdQR6lsck/WoL/wCIfwzjs5zc/E+3yJGGEBPI+lfl&#10;Z8LNX8U6j+0ZpNjf+MPEEqSWlwZUeY8kDINfRcunOJ2BtwQJm+Y855rCVFr4ncuCbs+x9EXXxJ8G&#10;vqUxtPFF64EvVoCAR+NfPvxivLzxJ4g+Fc2mwvMLUujAnbtLdzmoVtwCqmKAAdggq9DbDypRGwQE&#10;ckcc0l7q9DWx5RqPhjWobTT5LnUY1mNuCwV8gccc1yF3PeWdtOP7aLsn3kr2PXLqKOxZZrmWRUhY&#10;Hca+efEF1bRaD4ykZsblYR5PJJHArohLmXmc8tGdfP4o8GXP7OPi+OHxrLBrUWDDExwMjqQe9eHt&#10;4t+IRkkP/CydTHz44Ve34V7D8OPCPw28Q/s+NDLqccOtjUbjM3nhWXn5PlPUGvJ/HXhHxP4b8YW1&#10;tf2oaObc1tcJ92RQf0NbXjexnZyV+xnSeIfHM8VyJPiVrhAXlQ2M/kBWS17r0gkLeK9fbtgzvVaA&#10;/v1f5c4wRVxgpdcACrsiGrlVm1DzF3ajqfI7ymmA3hwPteoEZ7yGrmDkgvnApygfPmPt1zTsNaFU&#10;pL5ZP9oXf3f7xqv+82r+8vfv8ndWkV+QZwTmgqoQjYMGgGUfLmyCDckY6+ZTih8oYvbndn7m6rm1&#10;NvJb2GaTYgkkOCOnegCowPO2K/xt6+Z/9amg3ClT9uvQM8bZDmr5Vfl5GaZsUbzgCgdizbax4ptn&#10;QQeL9eUdsysR+tdHaeNPiHApP/CUiRAw+WWMEH+VcoBncGCHHTjpTNudwL4BBqZQi90S4pnqdr8S&#10;fECyWhuPBGkyp0baxXP6Gu6074g+DZ4oPtVtqFoSccrkL+Ir5xKILWBcBzzUJEgt23wIcngUuSPY&#10;tSa2Psy1m0G9sYZrDx7ptyCoKqGAI9sVDe2139l1BH0ONwWUcruwO9fIdjdazaXiPbeJtQt2+98j&#10;H+XSvWfDPxDvoWtYdWknkG4L9qjXJx/tL/hUql26DUrbmvrfhLRLq91o20KW8wgBIxgFiPT3rw7U&#10;rDVdP8Q3EFzp9xGwlOCRhWHqD6V9fo2lX+iWd3a31vcxzAFZoj37ggdMe9Yuv6JaahoV7bXem2uF&#10;jHlTcb0OOOalSaY7KSPlZDGdpDduRUoOGPFaHiLRNZ0rxA0M8LtEZMwzKPlZf89aylb5lOOAozjv&#10;W6dzNqxPk8d6hmx9lfHbpUuQWX5MZHSmSbjb3JCDcBxzQIktiDbKd3VfypqkhroE/wAXBptsR9lk&#10;BXnJzS5BkIzxuoAVMCSU7hyetPZhuj2y5HekUL50Y3DJHrTZOHTCHJPFAxTgq2F6ikQnJUsMYped&#10;o4xwaYAdo69eaALVxMv/AAi6xrcMcPj61t+EkDXmoowbIdT171ysgOFyv4V1fhSQLqt4RA3+uXII&#10;pS6jjue8WMVvFpemNscyMvzEnt2rWYSNe6U4ZxtU76yLNnlti4K4WJfxqDxFrllpfhXTg1xG93Oh&#10;EMQ6/U+1c9mdEYq1z2b4a+Lk0P8Aau+Bd+GQiPxPHBPGWxmOU7WzX6s61HDdaDo8yoCl1oSvn2YZ&#10;H6V+AmiX2ozeLI52nbzvtIlUZ6FeRj6V+3vwT1uXX/2CfhXeT30El1Bov2aUg8hohjB/ClUfu26k&#10;UnaXkfnr+1n4feIeAtUg05B5GoSwTkD+FuleU/s6eKG0v4uajpE+qyiz1Mgxb2+VZfbPTNfdHx50&#10;OLUvhj4ztHswzPpc7pxzuUV8C+AfDsCeKYJbqylR7XUpjE46gpWWHn0bOmvTaSaPvrxZp8WofCDW&#10;UCRSSQRb0PXINfnT4502a08Xaun9nyJsvWIOOma++/Amtx3fhW4jkm3EK0LbuvHA/SvDPjL4dlTV&#10;9Tu005XiaFi2B0710S90whbrueD/AAa1GNfjxrtm0io11pDLg9yvNfT1pNPaeM9Ou1ClItXT8QTz&#10;XxNoc4sPj/4M1CMOq/2so/DOCPyr7RnmjltfARhj3x3dpvLD+EgZqueKabM9W2e6/Eq0kvf2bfD+&#10;oQxKz29krhh12sOa+FNTtxPc6gHZMBJFwff1r9FfDUX9qfsm67ZMAXj0Zl574GK+AfFFnd2fxc16&#10;2eF1xq7rJ+B4NTPV6GsU7Hk3hSYw6z4wsHdgYNXbaD3BNamtJjXJjjBEefzrN1VYrX9obw9IiKEv&#10;bXafTcPWt3Wo8Wd0xc5EIO6qunYhxsd/8ILlzr/iOBm4ZA656cda981CIEwyrINrxkDjvXzB8NLl&#10;IvHfholj+8uSn519X3IVvD1oDAuV5GPeomXFWMfRlkTxBDH5bYkmH6V6dfNB/YUStIQfIFee6cZP&#10;+EltAYlAzwcdK6jULiT+zADaEnZgH1qRnEvdCHx3EotXKyzgE16JcwOfCViwncwsgMhArzYwXkvj&#10;fT1eOMK12uDn3r3BIoLfwXfw3EChDpq7T1zxUob3OPsfsYuZkRbcKAOQOa6aDcbGTdGNqrwfWuLh&#10;t1jv9TkjvmKPIxANdJpss7aU3nQsp5APr6UMEa0QJt3dQuQ3Ncj4quvsfgPxhfS3DLH9jKRgcbmI&#10;4xXWQbvss+HU/N09c1438aLq4/4Rb4LWMcx2ya3I8yjvj1pMImB8P9O8RxeBPjLrKeGrid5bkG0i&#10;ZiPNY85/CtzSr7xgdbvk1aCQBLgEf7O7oPwrv/Bcit+z14cjjCbY4AFUdyev603WrcJZXBkskDMo&#10;LN/KjcFqa0rX0vhjSxsTy0tj06mq2k74re5UwqR5pNQ6JcMfD8kbTs3ACk1fKAalHtOMt+FDVhp3&#10;NSZA2joyoQC3I9Kq3U8i6LDEI84dRgDOc1psVXSbVGUc46VXKR/bbUhExjPzVK3A5bxxePbfs/a5&#10;BGzCe8aKCED/AGuD+leU+L7mGy+BvhPT1mRfK0dC5HdmGTXXeJbiS8+LulW/mqYbRtzDtmvDfiVq&#10;UT69rEUdwfLgjA69WrqhsZyR86eNJpptQ1MoVyI+c+mK9n/Zk1XVJdY1vw/JeymC5vluIO/lyIef&#10;zr571eV5LjVmN0QFlxx3zXvn7N9q0Xx9+1BWVbXwtcSMR/eYHFTUS3M+VOx7v8arbxHb/HDwvqb2&#10;iLAba2NrLu+9s+8CK27e5F34EhdWI36SvT1I5rpviPo/iLUP2KPC2pS2ty9zYatcPINpyYWYlT+W&#10;K4PwS0M/wnvc3OJIEAIzzjFc8LHRYo29iLXw9qztcBmaViSa9M+H9y0mk36FyeeM9jXB6oWXwnfk&#10;RtgHArS8CXRij1BQ2T5oOPrWq1diT1bVZXTYTKR+8wxre0WSMabgXQwUB+tcpfPJM2nKbNwJJBx6&#10;10dtEIbW0G0DEI/Ck1y7lblnVGhZoQkRznrU8MVovhG6WSYh3h+Uk1FP5Bt42aVAdwqzdwQv4SWV&#10;JOFh55qQRzUKYjvitwpO5gea4DV2vYfEM6srBPtSlD65PNbk92bZJ/MuSFN4uxietbet2Nre/Dex&#10;vbdoziNCfw60hor2EiRixlBAIgUgetUr26uZdUuWfIDSgYFRStKPD+m7EYsEUYHc1oJaSf8ACHa3&#10;JLBmQ24Ke1IBniB/snwoimWFcy2bAZHByOa4HwXpq3dxeXLWyLEtwSSfWu0vvPvfhd4NsJYWHk3D&#10;73zy656UWSwW1nNbwQeXHsUbVPcUahY1p4QDEnJAHHNXbGGBYr5pJMnb0qikkYEe6UnnvSzPKsVy&#10;V3E7OOakEztLOKwfwhdSO6hlJ79qfYmxkW4Kyg4ODnvXIadcyLpckcxJVm5GeldJaNaCyg8rap3f&#10;MPShjRohhHqOzzW2MflHpTpUJ1fTSgc7W5p6LatsYoQccUO88c4Jg4zkGpGN1QM1vBuRiQowKq2g&#10;zHc4B4TkUTyXNxdKURgqDBb1qS2KrJMBjdjmkxoktmiM48wIQCcg9qz72QJezrAimNuGGaU5N9qA&#10;wcbu1VHjT7SDuYfN60AiG2to45Jy1gpYkkGrBUbiTEqgN2rT8sf2WGHXaMk1mTk72+UYyOaVh3JZ&#10;N32Bzt6rxVVFJWHkk7xxmr7L/wASaDCnJHFQwwXLXdptVs+ZzSsMbd2sDaXfo9jt3KpGfartoANH&#10;sMsxwhBPqBU1+wItFZlyqAGkiAGkEbOSPloEY15bWEltqCmHcrSZI9KbYW1lbPMYINgldA4zWhtT&#10;7QQy/MTzikkTaIiE/wCWgoA3niiRbVhGNxjBFVI5Zx4ltNz5GeKV5SbO1/eKSqAYzUBYHUbZuAR2&#10;oQmReIMvbsCDgsMmodOAj0O9AwMxjBqXUCz2twNyk5HBqpCX2wKc8kDIpsaKciuL+dgq53ZzVmKQ&#10;kx7mQjHIq3qNo6WMThz80WRWFEssdjcyPc4AbvUDLdyUH28rA2AlUrWG7e3aVoyB5nFasMlpLpjL&#10;mNjxk5q07ILG0RYgAP1qkIntYlK7igOFpLoJ5LjODtq1bFRpqZU8jrVecxlG3RH7/FRcoq2XyW91&#10;87gGs+/cSTSgTA4XGKuPkxzqrrynaqMMLGSUk/x8nNNPUCfSrbZaKWuEDNITj2rpJhZvpNsnnBj3&#10;rABjSVcSnOOea1IQrWwIIyV4zQxFA7v7TWOOH5dwBqrq8s1tFaAdSRmrk728V+2LgBsjrWHrpkk0&#10;2zkaTIJ6+1CGVPNma6Zkn5wPlrQhD+V8wXdjkVmaUiPdMFtnPTk10jR2f2rT9sxDhgCKEDIlNpBY&#10;ODGwMr8D3rHvV33LOEwfLOK6bVYYlstM+VHxGCMdqwWVmhvCIwMQHFDCxx1hblviCrMCcXGSa9NK&#10;RCJVGM+WuK4zSY7hb6+8yNQwuidxrq90huSxwPkwKBKNidwPKiy44Wqiqou5WzzVtvL+ygmQkkfl&#10;VMK73I2s2B1OOtAFrcxiX5Tn61PGF2KNv4UxYJdikkYHv1qdQBt/eAcU0AjecZ4trgKPapQxDKCx&#10;6VAzADHmHr2ppKhUzJ/D1piL0Urv9tLRg4jO3NcvcXEja8FMJG2br61rpNiOdVPPrTPJt22O0Y8w&#10;nnikNFhkjfTLbbKSSVBFU7q0todYhPnE70XgnvV2Hf8Aa402HG4dqztXMz6vY7Q2B0NFgL/7n7PN&#10;HtXdsHPtRFFhHC+lN0mIPcXXmTjJi6k+laifZ0FwPNUYchSe9IDlLxJVaXHXfx7VHDb3Vze6aXI2&#10;xOOfrW1eR7p7ggryO1VLcTos33gFP3s9aLAXrqCO3mjwwz5S96ps0juhMbtgjFW96SGMuxJPrSFQ&#10;tw2CMetNBcfFvM+QvJQYFMkFws7ArwWHen2si/2jjPfii/FwdSsQhJGecU0IlWNDESVPTrViGNwx&#10;OxSM8CiFJTBHuT+GtCFcRFiCMAgU0IYzqACI8ACsfVXuWt7UxykLtOcVNdGdbwDB2k9jUbO32XY0&#10;abdvOaLiKGmhmsJRg5w3NPhgulurp3hO1pDg1es0RZRswFOc1ZnEmUDBsZ+XFFhjoXAt5Bu/h4qs&#10;Sd1wcj73NI4YIW3nAWqEs9ulnK7XTZCMWH0oBIsNNtSZfs33hwaosylSDuBPY03Sbu1vrK7cKFVJ&#10;yoJGOlTzog1RBvUgN1AoHY39CbMFwCuMdOK2ZpdkL8KCDxmsjT3t1cKD82wdqjvhcyaxZr52EDHJ&#10;B600Qy9POk2lBfJ5CnHvXIJI8XiaRiWUeZ+ddtBBiCyGwDkYx6Vg+I4LcatZOkAX1x3NMLG9HK82&#10;jQMrqGCDBFZE4n/tBt87ZLDGataP5Z8M3AMrfKv51RvXZTIWbIU8Cl0GZN3L/wATsR+S2CwwcVoI&#10;oTacfwg9aqCSB5HZ4lyGGDirMktvsgDgrkAA+tIfQ6KylVrcjzT9w1TKRrf3blRndwagtPkaM72w&#10;1W7gEvGfM+XHNNgjInCtdHIbBal3QwWczCcKPKNNmZftgXBPPGKgukSTRmDqQCvrSBD7EWbabezG&#10;6+ZpjtzW1HaxNoN5JuYYAOawNPhH2Aoc4VuK7i08n/hGDETHlozjND0A5aKRxfMu8e3HWor8bhAd&#10;rcPzTLhWTxBMu8fLISCK0Y2gk0/MkybQuDQBEJEbRgEYeYqgbfSkWOR44w5HC+lJDHbrq7MpOCOl&#10;XC/zTfuce9AFMW+Jgcd+wpGIE0QMnO7pVjzQGUBhxnNV2BOoWh2j/W0IDbVYRozEoMlfl9qyirG4&#10;YvMdvpmr2oOi2VmgJAEI596rwRq+ju5uFPOetMBwtx9mUpBwWHNblh9kS4iE11gbMAetZ0cwXTsb&#10;VbAPy+lZH2m4bVCNhUK/P9KadhI2dShjj1SRlK7XOQM1AgH2SQ4qtc/aZYbN2uZMA8e9WrYOWwXY&#10;L5XNIClcS/Kqi3yvc5rMc3BugqA428YrUuBGJyqwfebkVAqbbjIbaR0zSY7GQ6yebte5bnOa29L8&#10;tdG1AEk4PBrF1FZdl+32gKQuc+1R6TfQNpF4sV+ZWDYYYoBI0b2ZVtbsYLOfuiqliLlpB5n3iT+F&#10;TgNJcsTGc59K0oIisbN8ucdTQCY9ZJY4di2+4MeT6VpWykhSCBlaz45YTetHvj46mtS2dBdY3DBP&#10;FMRRu0RXkJUfU1RTAsZmAGTWnqJha/MZlGFjySK5+d5f7NlMe7OSFoauNGlE4bTJlaUAMCMk1NBC&#10;yWY+csNxIJrjguuvasqu+TOD9BXYWssx0ywjdh8sQBPvS1GK/khQdwz71kTQq+p2z7sbZPzrdeBJ&#10;LOdSPmxkc1QETKRknrg0WAtB0+zKApyUHeqzROHchByfWhiFON3al8xhbqeoHegESxAB0y341M+3&#10;fGFPBPWq0ZZgxCkcVat1Pl7mUZElCEx89mfKhmEke0DLZqkJt822O2Y8Y6VfvrmJVtYyTsK8gGo7&#10;eazjt52KxAFODimBnzGUI2+NsqOK1NOVzCQ0ynJG32qi7RSWs0nmfLk9RTLR5Fubd1eQjzOlHQDe&#10;vF2wtlGx5ZGa5CG3kbV7x47d/wDW8mupvppH09f3OP3XPHSsS3kuFdlVVHz8mlG6GywsDLewMxyw&#10;HB9Ks3UrjS5drAtikKy74S0pJI5qhO3+mR5fChxketMRWtzJ9pmeWdycelM1KQyabCqWEnfca67T&#10;rWzllmaVV4jGBVW8tB9suokWPLPxj0o8hpnJWlsq6FKxtUL+Z1rWge82QgzEbUwOO1aBgliiiQwr&#10;jb1Peod6LLjaoO7g0guZwgv/AO2Jma6YoX4JFVtZs9du38PRWviuG2Cbt5Med9bVzOsaAtINuzPA&#10;p+nvbXGjalI0uwJJhexNAXGZQYHlrjsKXjcoJwCOKzrSeQ3LxtD2OGq/n5U/eZIJ7V2o5RwK+YMv&#10;xg0oI8piAcZpg25Y7acehwo6UASrgmE7j34qUdenFQx8Dp3qTJ54yaAJBnKccc08AYHFQk/LH8/f&#10;pipAeMUASqePu1ICfTiof4TxUg+7SGWVJ25x3pey5HrUS42n3NSrjjmgRJxkZzVhGAKDcelVx1FT&#10;jacdM9qpbiZdTaYNwPemsR5S896WL7iAAgAc0si/KTtHSqY0Vxj7TD8ufm4ruNBI3AHOSvFcOgPn&#10;R89ATXZ+H+Z7M7jgs1NAdwv+rTjtTqQAAUtUjnGHPPPaud1CRvOI9BxXQyMFQHI6dK5bU3Q3CbSM&#10;4NZy3NImBKxNyjDaQG596euSnCmoCpE1wS3G7pU8ZO5sDkLUN9DU2LbjSdU4/wCYZL/KvzQ8aEN+&#10;0v8AFltxx/b7Y/Ov0ut8nSdZOMY0efI/CvzI8Ttu+OvxSbPB8SS/+hVgl7zNIbmeMZB3c9zSNkzA&#10;5wAPWmYG0AmnHOzG84qTYXjaw3DkU6PaHQbTyeDUeG8phkYFSRcqnOfmoAt8bGwSOOahO7b92p+N&#10;jDyxUTZz16VRDIz06VE3GalOdpqFuvBpgNBOA2B071oWu0xgGPq3Ws8YMLAx/wAQxzWlbKc/d6IK&#10;aYHR2ShmRSQFArpLfA3Dyuo4rmrFWEseJm46iumi3ZPyc4HNKRT2LyAiM4X+LmriY/cjn61WQNhT&#10;n61ai/1oPpSbF0NFM7UG3tV6EEFqpR5zlavIRjp1qW7kE4xvj+Y81Oo/eNx2qv8ALlDUyZyx9xn3&#10;oQFhQPM+729am6kjNRJ/rTzj5aeCex5qhoeQQx4pvGw5oO7uTSnkHNAxMfKBmnjp0pp/1ZpDv8vn&#10;HHpQA5tu4HJqPPzPlDj60442N9KRtu4HcenNACE/IevsKcA2wY9KBzC43d+KdyFAEn8NADGzvX26&#10;0zPzJ8h+vpTiG8rluc0BQIc8k96AHZOW60n4UfMd2EGKX+7g9+fagBP4elNJPy/MevFK3DLxxSfL&#10;uT5R1oAcc7hyaUD5W+bt6Ux8/L+879KBnH3aAH87EG0Uxs7l49aUZy53EfrS9yT1oAaAcAEU7b83&#10;Wg7cx89+lLzkkGgBB60w5wead/H92nY5JNADBuI69ae27avI9qOBxnv0ppPzCgBDgniPP40pGIBw&#10;c5/KmMzAn90OvHNGTuHy9uaAHAfI2ST70mF3cnr0pw+41IQC4AYdOlAAoHlHnik52gDij+HG38KX&#10;PzE/nQAh/wBYuS3IpDvEfAHXinDBJIyBmhgORkGgBvzYHGPWkH3j83Sncj+HoKFJCsWjHWgA700g&#10;5xkU7ghu1Nyc/d/WgBQOD8tJjDIGbrnpSgrz160ufmJPNADONoBjb2OaXjbggEnoakwptTzk7qYw&#10;AkHBoAXC7E5qM439M8daf1HK00g5PFACKeAMdTSkNv7dKQDLD5TTud/WgBBu5OwdfWpOfLHy/rSf&#10;wL82MDpTe7ZJ+lACZcuflxTyG8n/AFg+mKZjGeTTuTEwzQAuTsHy8YpONg4BNJhizDBwBS4wenTr&#10;QAzJ3NxSjlGxTtuWAAGDSFSHbp2oATOGiO09akHk7eZCST2pDjy1Hp0poBCDC59aAFYfPxu/OnD+&#10;LLcU3B25oJwcAdqAEPQ4Wlx+7WjAwacelADckxAZ7U0g+WPkBOadzu6cU7jeg3/pQBGSP7ppPwpz&#10;AGNuO/FM5wOgoAd2Oabzlsil45+YUvPHFIBQo8vPtQBhT160oIy/BxxScFm4I/GgBhKZHPOD+FNC&#10;jccynrUmE2sc96YQN54oAacg/Ko+71qsP9aAQOTVkgkNVY7/ALQf3dMCTMeWHlt9acCN788HpTQr&#10;GJ8oMDrzUfRm+Y4HSgC18u1OfrzThs9RUAA2kk9QKmIGyLB7c0AKQoZDkGm4zLMcDBNBzt4pQB5D&#10;Hv70AM42rgd6bn7mHbA9aeR+6I3DikIG4c96AEJYuPlFA+8elBGXBBwMdKcNu1iGOcdKAE+QDJHe&#10;pZZYLfw5rl3I6KkWmO4J44UZJqPkxEFeMiuF+LF+1n+yJ8UH89lYaCY1IPPz4FK19APhbUr3UvE3&#10;7a3jHUJHnkVtcaKJGJISJDhQPT1r9E/gba2Fv8P/ABAXktUK2J3SMRgAZzXwd8I7KAXPiPUJVJae&#10;+kSDI9uTX154dN1H8KdWgXU7hBPMzSAHHAr5/iXH08LSSbNsows69fQ+sfDV/o8+leNltdTt5Yop&#10;X5HqOtYe+G7ubmSFmEQnkXcBxkHmvOvhPK72Xx6P2mQRfZQqnPGQpzXWaFqdrD4Ne2CRsw1WbLZ5&#10;OWr4T+1oTimkfX/2XLnce1vxK0WoaFB48ewuvFtrFNMxNuJDgSAdee1edfEyHQ31fwq8PiuwYNG4&#10;ZEIOT9RXm/xPuwPj9rYF7J/qY9gVuV9celcPFNfSrCra1Nh/ul3z/OvGzXN/bUJUravS57OXZDVj&#10;UjPodZFaiO5QrdoQc8A1t6dvF/Hm2jAJ65rzmefUId2b4sB33daSHXpYJIWkjRuem/GRXxMsBUqL&#10;T3j9ApRdOKTPUNQQtcSnKH3B6VzV7J5SR/u+CeK5qTxnpsusWFrF4bWKV3AAMudx+uOKXW9SnFvp&#10;+7SxnAOAetKnllanJKcbX2PPxq5lpuautahFZ/C6e8KEkWzFRnliBXmlp4gi1T4f3MhKRTKJPkL8&#10;NjpVjxrfyTfs4+J5IrSfdb2W0qikn5uOgryrw3p98fAdlOmmavnduOEYH8q+uyrKaTw0qk9JKdk/&#10;RHy+KqThK1tGei/C5bq7/alsxIZQwuH4z0AzX3zo77Et1ZTkSAD8DXw/8IllT9ojUrx9Nu0WODB8&#10;xCoyQema+2tMltGSyYXMbEyZxnvmvZi71mkraK33bHhVr8upyfxEtzcX2pNJyG04A+3FeIeD9Rur&#10;T4o2tqtxLj+0DtHrg19D+J9kyawzFVC2Zznp0r5U0eTH7WNmmeBqD/rmvuMlnOFo9D5vGQvc/UDw&#10;dJ5nwc0GfLfPp/60k5BeQ5H3zVXwUcfAPw0obpaNn260s+TJJyc+Ya+sgeM1ZsQhNqnmo/lyvFIO&#10;FGWo75zWgibPyjmlAG1/nqPjafl4pDu3phj0pMaHk88LTMcUD7vNKOaQwP3Tx2qQAiLtyKABsak/&#10;jHNFxBgY6gVGcHYM9zUnBLArgZ45pGK4HzdqAIG6D2NVJhkdBVpsYPIqrJ1kwf4aaAn8Mn/i5d57&#10;27fyr0Zs4HH8R5rzPwuf+Lq6oN3SA4Femt9x+f4q0i9DCpuiu33jyOahYcEZ71K38eKYSMjnrVFD&#10;NvBOKZjgfLTiflGE7044wPpQMgIIYYSjA3HJxTyDvH1oYMJDx2oAjwc8HikwMdD1qUD94KCB8/yj&#10;tQBF6DFN25KnnrUuF3j5jTgBt96AIsfMhyKkGMHig58xcDFOA5OTQBG2C4+T9acAc54qRVTnLijA&#10;7PmgBuX3HGKlwPK6AnPPtTQvySfKDwKUA4J2n86AE/jIx25pwI2Ph6bj73FAxkfWgRIueuzv61aB&#10;/cD5SMQmq67cNg1JIwGlXjE8Lp0rfkKcSJH5t/F64Nz+1xffOrBdTkUfgas+GFP9p2QIPUfpXH+K&#10;rk3X7SGvzBmIHii7H/j5r0DwzHnUITySqiorq9jqlE9KAYsMA4WMZpT0PFLvwhXySOnPrStjGSD0&#10;pR2MxgZiUGBUoBzximLgqxCgVLxtbjPFAwXO4cVJgZFMUEiPr71IeM5BoAUdTxTvk3nKdaQEbRyO&#10;lPVT5gK8g9zQADaZQQgHHNLhd+cd6Uj94eadxg5akAfwn5aUYyOaTB/vcUhxuXCk0wJDwDikBxKo&#10;xjIpucgnFGW+0RnjgUhk3SNeQTRldxBJ56UzHyv8x5PNOAGR0oQMkAXax3mmcYoy248CmluepoAf&#10;xu604dW+lM52j5c0ZbH3DQBKM7Ae2elP/hHykCojnyhx2p6k4OV79KAJP+Wq1OpBLfN+NV8xmUj5&#10;qlQ8pg9qYi4nQVJ6VChHPParSBd/SpGPCSGI7VzkVTlQ/ONoz9K1o2Hl43DHpUMqlmfA7UxGL/BJ&#10;ximKOWO41ZkRg5GP4uc01gitIGhcjaPmANF0NIYpYeYdvaqstwArrxkn1pt3Nst2VY4wMcndXNzX&#10;TiQgxAgnk5qoxuO2pqvMG+0j7MowfXrVR5chchunSqSOhaLG0nnq1SeafJy1qmA/UGpvYLDnI2jg&#10;1EOjkv24FNmmAtmAiGaypJ8CQhhnHTNKwGhLINn8I/Gs6eUbIwA4Jqn5u5zlzkZpP373luAjszzK&#10;qhRzk8ACm1YEdn4K0STVPilo8W2UwRSia4fHCID0+rdK+qdSuLSx8BatMWijit9FbaOgAUcVzngP&#10;Q10n4X2YliiF3cxLNdMeoyOFz/sj9a8r+LniMtoN7pdre/66dVfaeSB2pXuZt8z8keK6peXWrfFT&#10;Xbl5ZDEupsRk9cHitiNDuj4A+UDiqOmWrR6fbhowpMYJx3zW2sTbSCO9Ve5WwIhLEAdKsIjea/y9&#10;qmRFAUYPbNWxGAMhWPoPSpCxCiZXOxuG4q0F4T5Keqn93liOfSpyBz8/6UJXGR7SHT5CfxqXHBIB&#10;pvYYan/wpz0piDAyM5pnr8vGacx+fpSdjzQMUdCd1RMf3hwtPIHzU3A8wj2pAKOn3aOCntSNkOTx&#10;xSbjvPTGOaYCnquH4pPmJ4I9qdjMWd1RsQAwCnOaAH4BxzULE70APHc0uflHB96Qg56jpQIOucgY&#10;xxRyDxijnDfNTT/Fgc8UwAE7TwOetIeYR8nf1pDnjil9eKAG5lKqu1eKMnc3TgdKdjk800kbjhaA&#10;Imz5zHHBFNBG3ip8DynzECfrULAA/dxg0AIc5Py1CS2X/d/rUjE72wOMdKjPXgUgG85Hy9fepI+w&#10;FRnqvPepIx++c4/hpoTZrWgPPT73FepeGExofi1/7tkMV5lZg+S3HGa9P0phF8KfFcpBG6wYA/QV&#10;Nr6CildH49fti35uf2wbCNLgEQWroMH3FfJC5F3EMkHcte4ftA332z9tXxswuC6x6zMmc8ZB5rw7&#10;J+0RNx/rcV1Iqv8AEXtThPk2br5eAgyM81RTItxz24qzcCRow3nFfkHfiqkZcx3GYh1FVE5pbgc/&#10;u+AM5yTSxyRgodrff6UPjyJCYz0qIBjaNyvD8VRLPQtJE66XFIVjIlZSGz0x7V6HaXFm2nyrNqca&#10;EWRAUn7/ABXnuhm3bw4F8mQspHG7iutGg3MunpdrrqoRCSI93SvRpL3TjqPoctdmNdQmMcAy1ywR&#10;QPU167oUtr4e+Dc19qmq31x9qiytgATvz2HpXlcUSjxLZCW6+caioTPQ4Nd74/GpP4c+FjQ6rEiw&#10;WJ3I6ZD5HvWj0sQnYgPi74fyztI/7OCwq8uR8+evfB6VaXV/gzMWW58FajbhR8pUf4GvLYluiI99&#10;vEVD5Jx1q00UJlmb7DHuwMcDim1cVz0bf8EpbiPyPipq9pmTlWgLKR+NTJpnwklLmP8AaBbBx96D&#10;GPzrzXyla3twZLcYPACCpBFEpwY9+R2GAKSiwT7nqi+EfCU8KG0/aA0jaQPvMoP41YXwG4jJj+Mf&#10;hWYnpumQf1ryIQRk3TB77Ax8qSFf14oMaboyIteyV5AvH4/Wrt5hzRXQ9RufBHjJVja28Q+D58Nn&#10;AukGfbrWXdeFviIME/DK0I2YxHcqR+lcIsuoojFdd8QwYPAF25/rVpdc8cwwn7L8UdYXn/lo5b+d&#10;FnfcTkraLUmv/DfjBY3EnhTUYjz8qIWA/EVzjaLrieYG8JazgSD5vIY4/Sulh8TfF37LesPiaSFT&#10;ndAD/SorXxn8VDqtisnjbTDvkIIa1Uj+VVoZxv1ZyF7Z3a3JI03VjGUG8GJlFS6Tp+dZQlZWG7pj&#10;pXus19rMvww046mmlAzRMWYWoXI7VyVrDp/9u6cY5QfnIyq8DNebXrXbSR6NLDpWu7mrouzOl2i2&#10;kWVYkYHpmv1P8G6mbP8A4I4KzSvHJJpjIrng7Wxk/kK/Nrw1p1sfiNpUe4s0moxqT/vGv2BsvCWi&#10;Xv7DPg/RWsI4xJ4Kt9pBxtfZ1/OvJruyZ20oRjJX2Pzz8Vajrscvh6HR/EsLQXMMv2iErlixH97P&#10;FQaFrWrWvgT7FdaZqiFblypiiJBz9K+y9L+DemKqR3VjbK2SDdLLkgDphQa818aeDvFmmfEmKw0y&#10;KDyDb5if7P5hk/ng1xxrKmrLW50Tpqq99jzTRfGCaZr/AIcvIvDl/PLEWHlSxlQ27vkisOXxebX9&#10;prxLrX/Cmbae7uWQRKsowd55GK9Zs/hp8btVsVNxp9hBai3Zg88SxucDjAznmvJbjRdTsPiLJFee&#10;BZWmj8RRxb3fiMhsZ5Pek6ia8whT5duh89ftLXnjO68SfDO4vPBL2Nr9hkaKFWyoLjPNan7Ny+FD&#10;4Q1eWf8Asx72G+bAcAsgJPIHWvfvj14Q1e9+FvhFv+EctZIJ/C4bzBJ/x7yBcqffNfnFHN420Hxr&#10;em11vWrG4E7KdqkKwH14NdGDkuRxehGKdmmtT9OfEGv6JZWhebxfpVvAqZAaQAn8DXlP/Cw0vfFt&#10;5a6Pp01y40+ZmmAyqBB1NfDV1feO9W8QWhufFHie+kkuAkQDsdzHsFH+FfXXgXRG8N/sveKbu/sb&#10;VNTv9FbzUbBZFYYVBnvzzXTNqK7nPSpOpqJ4c1/xvrfiXUMxXSW8OtOlxKSQG2sRgV9reFtIgv8A&#10;4SeIbMQsbSTwpcC4cHGDs4I/nXzt8FPDv9oar4L0wukD395cSu4H3Sefx5r7R0/Q9c8N/Af9os3O&#10;hbo7fwtOlrcBv9aGHXHbFW1ZXHGFpH5h+IPDt5YeJ55Ib5bpLbxNcbSh+783FdD8KJ7wftiLNNYM&#10;t04i2qT90A+tWLC5lnvfiHE0rs39rTOATnvk1rfCm1Nz+134ru9q4s7HBHvnFJTtoy6kNEaXx4kD&#10;ePbtywPmJFuH0NfE3jhifG3hpkjkYJbHgfhX2P8AGKZJPiVr5LLthiXg+pNfFviC7x8Z4FYqYk2K&#10;y/71Ur2CT2sdF8L7+C1/al+FN5LGqRy6oYJGJ/v8V9y30ATUZCOY2UMhz2PNfnm0ctv4mcohC/aY&#10;54Np9OeK+6PBupjVvgh4Uvn1FWC6ckUp7q6jBBrKrd/I1UXF+TLckafawyoNuRmm372Fr4eu7ia6&#10;jij8r5Mnlq0wkRurkFGCjBzXiPxP1WV72xtILxtitg7TxXOlzOxTvZs5nXtXN74nkihhYRecdq55&#10;avGfHJvY7nRYZLOVFkUup7HHFeqeFbC5u/HtrvjZ0Ei9O3rWb8ebC3tPEPwURIEUN4dn4A/2lrpj&#10;DkaRzNc0W+x4Vp13f2ut6dNbaxqsEiXCsHhlKncOnSvafGniPxlqn7NuhW2u/Ce8N1E0LW+qlT80&#10;Y+p6kda8IXO9TjpIDX238M/HPwX1v4YaZ4d8VeFPD9lNHZpDDLKoMc2Bj7/Y1tO10zKPY+KYjib/&#10;AFnG0cetaIIKjEnb0r2b43+CPD2g+NdEvtC12CfSr5NwjjkD/Zm7AsM8N2zXh8LOWUGMDjqKpO4m&#10;rOxbHbp9aMDI+YUhxhvSl4w3tTJF9aXnHak7n5DR3PNAw74IxQTw/Halz8oJU9elJxlzj8KAGgEy&#10;LkHmjncw96duG0/uuAaQnk8UAL3BA471GRkHg/WpAV8qT93mm9Gb5Tn0oAbj5044A5oAJc/Nkds9&#10;qcS25sLmlG/cflUUARhXyDtBABzUTxwGA7UIbnvVk/dNRlfnc7zQM6Hwl4k8QaJ4hV4JJpbRpVF3&#10;aOcpIvqPRvcfjX1RpN/oOreDYr2zjaaKWH94u474n7qR2xXxqWmEJRIlKt1BFd/8NNdutJ+LYtmu&#10;M2l86xyox+UN2Ye/aonBMW2x7Vr+n2GpeFLyzeyh3pC5jLfeQ9ua+VLu3vLXxJrVrIjrJFeOhVva&#10;vszV7MjWdHvYpsLKVYhehFfPfxTsol8fWV7HaBVmt1EpUfxDpWcHrY3lG8b9TzdGY2tufNJOTkY6&#10;U5x+7l+XBZeDmoYzxPlxgqNtTEgrGMHocVuc4lptM3LDO05qQDbK3yj/AFhqO3GLm4ORwKdljNLk&#10;cZ4oAnCM1wm1B9w9+lRZcMqnn5j17UoJ2uPMYdOlLglM78kHrQMMfIfl6ik4CINvSl5xUMr4RzuB&#10;wRQIY5P2lsBc44re0Ocx61EMqf3gyBXMybG+YMwJOAuK9z+Hfw78XajoM2oG3WCN4f3Kyry3o3PQ&#10;UWGnZmhca7p9r4InlWCMyC3ASPPO6vH7mfUr7xfc3Ny8sp3Z+c4CjsBmvS/GHw1+Klha3V6I5b+C&#10;Nizm35ZAOfu9680gNwZAssQJ83aVPyspHqKWxWp1fhqcp4ojY2hX5CAM54r9Rv2LdbHmfGrQpdXc&#10;iSJbu1jZuPR8Cvy/0+KJdU0DhQGU8d6+0/2Xbqey/ba+ETvNJHFcxTW53HAO7OBWUkpXKeiR9yfE&#10;3TJfPuXS3DKBKCPY18EXELWvxO8RRLp0YBvpGTHHBPNfqN4ytVm0m9PlA5tGKn1r84fiDavafHvQ&#10;yFCpI8wPvzXFFJSO5SbgZPhfVobL4w20P2s7Lm4CsCcAMTxXvHiTT7XUvgr4kUoGkXTCVPUjivlX&#10;W1AiSWKPbLHeIysD6GvpbwHqbXfw60aVplZvsCxSqT1OMc10wk5KzOSTV0fn34p0ySx+IFmjCNYW&#10;1Z2RicbSD0r6b8L3KS/BvwPciRW8u2KE+hAxSfFXwt4Oh8ba7Pq0NzHZ3Eby2s8ef3Mjew965z4T&#10;SQS+Cvi1pf8AannR22pI9tKRyyHpxTk9bWNfqklFVL6M+0Pgvex3Gna3aiUFjDIjr6elfM3x505L&#10;H426vL5IG6/GePU8GvUfhFqIsP2nZ4GuQEnKIyk9+xqz+1LpUL2XhW8jjGXhbeQPQgimkTSabZ+e&#10;3jNZDqHgi5GMwaqmT9a6K/Yy+A7OQkEPpq5PoQKq+JIvP+FviRRFmRRCwPcFMdKn0oxXfw3aIXJJ&#10;GlYx3BApp9xT3KfhG4eH4ieDy5JX+3YlBHQAtivtG7kaO1UbAc6dGcj3FfDGkt5GsLvnJZPEUIAP&#10;bDV9yvsl8LeGpB8xfQoM/wDfNZyuPoVNO+3vq0KiArmYc+ozXZzx5unh8tWxCuPrXLabK0fiG1Uh&#10;cZrpLdpm8V6i+w7A6gHNCBlVbOA67ZM8hXZIOh6VsveTy6i9nJdM8ewbH9KXXVtoNKSVS2Xg5Hqa&#10;5exGorpGq3Dqxyp8s96YO52UdnbjI+3xtg84q95afZI0WMYJxkVzPhqWSTT9bEsshkFx39669Nqi&#10;H5xkUmxogSOaMbXjcg4wa4DxxoF3dX/g+8W5Mi28cn7s991enIzyTSIQv3OKlhhjmnjSSUbQ+Mel&#10;TddRp2OC8CxanH4Zmt5tFeOKOYlSTzz7Vs+JDLJo7KLZc7gBXWXMFpbZKsq5j4HrXOXYWVHYnOG6&#10;UJp7EpWOd06J47WIbBkDmtgsi+XvOMyjBrNunMGlXcgH8PGaXTzLeeG7v+Jkl4x2oeo0dTMkh/sb&#10;ExI2DNO1DyY/BesXLsQIdNdifTAqvAbtbDTI5UAYJWB42u3T4SG1RiJL/VYox/ujlqm1h3PN45VX&#10;w/4hv5GIe4llbJ7KOlfLPji+U3WsyfaGI86Q/U9q+g/F19aw+GLC2WXbjThuA9hXyV4inNxq7R8E&#10;PeHj2rXUzckzgr1rltDslw26TUFxkepr7L+DWm3lt4Wt5I7GTz7u4hLN32D+lfItzFv8V+E7aPl3&#10;1iBAo9ziv0m8A6Stpovg5cJuXw/Dv+pXFVUlohxjc+hbTUbK6lttFbQIZ7PUfC0kLPjAgfbjp35r&#10;5Q8O2Dab+1x8TPD0t0ebu6KkHgqDlf0r1S71vXoPipHpWneCt1+iB7Nt3E2ev0rwabVPEcP/AAUA&#10;1K71Xw1LaXpn8qaFjnaT789a5opItux33iOIR+ENYCxA/wCl4HHvWD4MkRfivpMLxkLIOc9zXRa3&#10;MZdGuRtXaZt361wyzNb/ABI8JzI4/wCPlRmrTsJH001vu1XS8WgK4BTA6VanP7yUYPA/lWVpWs6e&#10;9rpyi/t/MNsAob1IqzNNjUiuzkt8xz60nO4RaHpHJKj5ZsKPWrcU4Gj6hb7Sd0J79KkslVbe/dkx&#10;mI4rEkLf2gcTZBkbJFBR5z4rS5mTRraHT7gn7Yxbb7e9dz4ZS9X4bajaTD/liAMnkcVnTFo9V1Y+&#10;RETjgntmtLRWnW4vTLOxVh8pqm/dF1Kl3b3Ftb2TmHKLKSeODmtGO6t38MzDYcMmPpVm/keTSpom&#10;VShzjiuVAkjtPKzkebzz2qCi9JgWEYWT+M8YqKIHzpiUONvX0qNvMMUe30HHelY3axuDbvhhTExJ&#10;jN5sQDKoDgjnrWqiPLppdWTIAB5rFKkxxlkcsDwM1taeEME42uCR0zSGkXmsJvsGnAS8vyQDVeKW&#10;6g8YxWzwEK+NrfStQyOt14dUSHiYZFZniLC/EXwiys/mO6lcdOKTBGxNf3f/AAk1hCkBC+aoHH51&#10;0l+7eRa/MP8Aj3GRWcEsxc2N29qAzRIMYqxdFnBcAbfKHFQh6k+kNE+prbGJd8n3aNQhkt/FvlOp&#10;DsOcVU0DL/EPTG8ohonPPatXxMXk8cWzoRkhQx9KG7DSMoq6NIWVfvetRmPc8TCBuW5qe5V1023y&#10;SS2OpqW1kUW5BVfu8nFMQ+RXbRJl6AR81jQjedu/PznAroWTfZzBZP8AlkcjNYOn7l1PWSYgxSQg&#10;HpUjRoyxyDS7YHHQ80tpPFGE/c7mU8GpEMrWUwdOcnAqvaC0XUtSV0ZjnkUwKN7L5viNwID98Z5r&#10;Sk8pbGzHnjOzoDVW4iha4vmRSGCnjFZ+ksJr3WUluHLRMcg9qSGaSqwnjby+PWnOR5sG4YG8VRWc&#10;m+uR5hwkmMDvVlY7h7l5HiKxhD+NO4EWoFRc25huDkqOO1MiN2DFujBJPBzUU/lNbuUl5WTg0+Ey&#10;mGMGUkgUgEvzKXg2xn7w3YNWrVQY4vkPaoTJb7rhWzuCHirunI72M7beATmkCLdxLK2nNH5W7anH&#10;tXMzxPJaXkbMxGDjFdgFi/sa6+4D796w5UKJc8qe/wBKTGYOlWzJe7TLMQ7Nn2xWvMcFVAIAbg1B&#10;aTMfEenoo+Ziw24qrq1x5OrlHCj97+poQJHSI7f2PbjKn5fyqrI3yn6etSWmG8NzsB0jBFVZM+VG&#10;AoyT60luAW724umDuwDZGazpLm3g8SxQteMxdzgAVfdAIUICkg1ktGjeLrWR4gWUjqKBj7lb19Sh&#10;8lJNu/kn0rodPZN0iMo3LDxz3qE7DckExjCjGKogyp4zyJsqyjpQMdq8Dn7HISR+9OR61l3X7yw0&#10;tM5/eAYrfupBJEUKg4PArnlltP8AhLPJDkuo59qaEasUZj1DT1itVJMQJOKS4Lt4hUCNRlxyKtie&#10;PKBQCQv41Ut1Z/FJJJwXGKANd42NpEGBOE6moUgiVL7MBOYjjnpWhcnE0a+WMeX/ACrIFwftEv7w&#10;Y5BoEZCQqJ5z5/BlPQ9K04k+WP8AfFvSse5iufts7xsxXOduatWj6iNOkY2LBVbqaSsNmlK8YgaN&#10;olORjrTYSFMSgdTnNUJkvGvNOkXd5fmDdV6XaJ7UrMowoyM0CNCVlMdtkEcc81CWQlgKaQzxDA+U&#10;J1qNB8/U9KdgJgrMAFjyeaoTSbJpVaXA9+9a1sSq3bFeimsa+jVpYXZ2AEh49aQImtubiQBB8wyK&#10;t27INVPmEED0rLieQTxhUOPLNTQkR/aWZiSD1PegDYWQtrduY40AIIOaNShVLaxJCbt3X61lR3ER&#10;1BDkA+ZwBV7VZYv7CtiZGwIf1oBpma7+UkbRs5OOcGiGe5lkw8DLgcHNZdk9wyXfmqfmf5c+nat2&#10;FNqucgDZ1oAt23kOzBrvBCnrTC0C218GtSdxOKqjyfOcqG684q4E36eCLckDrTuBnKSCSeBk4A7U&#10;LMhvNokzle56VLMsaWUvy9KqW0StcGRSc96QGhbRkX0Z9Sa3YVQDm0JJ7kdKybRJDrZVvugjaa2n&#10;kkikmVY1YFRVoljyOVAK57VDJIU48zJzwKYrHEhO4HGcVVAeS9GA3BPWncQk7M1wPkOMVTfa25RM&#10;PrTJ2uP7XALhVydwq7Gmn/Ywdx3Y5FSMlsIijx7pgVyavSsn2lgV+UCqsXmblKw/IB2NTvg4OznH&#10;amBm3G7fIFBwR+dYeGl1ZYv7NOeQxJ4xXWbICBuiz7VILayzM624Vsc+9AXOaisIYbG8WG2ABky2&#10;DiqDpfjWbXbMxXdzXXhCZJABxnBFY10ph12EFwQ3OM9KECZes1nCBhtBA5960JY2bTm5YN1Bqrbs&#10;nlxtswGIxzW1lXt1AX+GmIZZTOlrGHl3YXHPaq97AZ35fIzkGoZzJHFLiLnPrVrTpBJFMTKvyjkH&#10;tTAjgQR6bcgAADiqNxbzyaXOVxw+TWvIqHzQOhNZcsrpfeV5/XoB3oYHPTK/mxqITnI6VOUD2tsr&#10;hTsYEDuKuyG3N+Bt25PerMNtE9tfMLkArHke9SNj4CgtoAAMBfyq5cywf2VbDzDu29MVmW4YK+7o&#10;HIpz5a9XPr0oAZGiiZn5JI5zVaeSN53QqflbjFabxOtkcE8jms3YqSMSqsWamBoWCRmbIi4OKlvJ&#10;LgTuIpHyF4welOtTH5ZIJ+7wKgkaQX0rbT1qeoXM2GO9l1GVnlYEnAFXJ7VobRy1yMemaTzJRMrB&#10;MfN6VWvDfz3dmqzsBnmmBatD947s4HatGJHZSOSOc1irugkmG9c7ByTVi0mvftoJuQVzzgetFgGS&#10;4XUpsRcb6kmmt447Vg25iOMVlai11/bDKnmEZ4wKgH2zCBoGyPWgDUubueTTZMwH7nXFP0yG9/s2&#10;J/3+3edxJPSo1KDTyfs+fmHGOtb0Uzr4d2FI1DxcD3oQE6JZiwuQZSWde3Y1gSqEvJSHO4tWzpqY&#10;0y98xtz7ic/yrnr2Z1vL0nBcMcD0pga0d1F9lVJAuNvFIt0AkwUEAtwcVgWn2ly7OgCFuK10VfNI&#10;KAbVGKQDn+0G6iYAHD8j2qywiZYdoGcc81UYz+c4AbGO1NieVbuRWt5MnoaEwJZoIJJMupKmMqfx&#10;pNN07TbVb5ktlCEsxz3zUivccA26431bm3G3KngbB0oC5QQf6Y+IxjeTV1I7hluDkY2cYqquFUfL&#10;V21fM8/7xeE6UJBcwlt5/wC3JZGSQfP610VuDkFjj5OD6VVmkGWGB9/0pBOBEgNyASvSnsBYnFl9&#10;gu/3m5yDkntWbAYvsDkBSSSMGo5C7X1uMtt3fN71O8UUcsexiVYetJgOg2LcKxsgR9atKYvtGfKA&#10;64qHDCH7owajk+6BuGcimDNiMfLGwA6+tQX5TyocQY47U23P7uP5yenFWbkwvHGBGPlj5pXA5q6c&#10;+XCVlO6p7aWQ6bJE9kvLDDU6eFS2SBkMeBVdRcKxJgfAbgU7DNi2RxJIuDnZxViNSq3iuSOeDXPP&#10;qM8firwrAgQ+aW8w4+7j3romDvDKw27sDPNAjKuYhLd24Ex+Vj+NTQ26yukTRkDjk1a8s5GLersS&#10;AI2QAcUAQ3FskdhcQnYwCjBFVbGP5wny4D8Vek2tFMDMTgdT3qC2aNHc7jw3ei4FiYxJazlwvMR6&#10;1iWSI17O2OBIcc1pXatNCxAfAFU7SGWNnzJnLdKSYFx2USoMj73Y1laijCa3AXO5wQc1fuFVSDv6&#10;joazm86S8iLRuVU8U0BuaY0wt3LTcGIcZqW7m8pd5mQHdwc81lq86wzHywAMY5qvPHLcNuN0+Aem&#10;aXULlsyXs8ruJWKDHNE0XyxEqQdvWpoVVLBIgMcjirE6MbJ/3g/1fpQCMNwWuYi0iFd2MVrRw2KW&#10;Nuo2qHGetYBIR7gsclX55rdtWtbnQ4iZIw6e/WgbMyJNsucjp1qbOR6jNMR4zGpEgJ704EbQa7kj&#10;lJF27mB6H9Kf2PFRAcgZ+lSrn+7260MZIvbin+vz1GN20d6kB5bKY/GkA7+BTuHWpB94/Wo+AwBI&#10;IxTxjbSYE3HlnjJo52nmogTlB3zUyjgHNMRIhyhOOM1YXqflIqv8uWFSqxKAZ4Ap2Am4PbpUqYJH&#10;FQLu3pkjrU6/eT5e9OI2i5Hu8o8456VKSNsnXOKiiP7xxgYxxTyWz049abEQ8ecvBzvrtfD6/wCk&#10;WpB7HjFcSv8Ar1O4/eruPDpzdRcnoaaE3odpRRR3HFNGBQuz8h+lcrdgecf3w4Bxk10GpMQqHd+F&#10;cneMWZgG6+lQ2jaK0IAQQnzg8nmpYwNxIHOapqCJF4rQiI2gkd6zbuWa0Zx4f1sbQP8Ain7g/wDj&#10;tfltrBeT4vfEXkkHxZc5/B6/UQMP7E8UdP8AkWrnB9Plr8trwj/hYfj+Qty3i67x/wB9msY/E/Q3&#10;pDgvzEcYx3oYEAHjGaXIyPmGSKG6qM1JSIeDI+QQD+tSxYywDdqjJYy844NWIgCg/eLnd0FNDLGf&#10;lNRnPNP53Him54ce3WmSV3LCTiPOBTDgx9amI+QfOfeoWBBwaBDM/vYjn+Gte0JMY+Vjk1kEDzEG&#10;O9alsXE9sAv1o6gdJZ7/ADHxF/EMHNdNCJPkBAxtH41z9nkhlAySwro0ziEGE8qMHNNjuW1+6q9g&#10;1XY8Fh17Cqahfl+8c1ciAITr14qZAacQOQPQDNWV2lzVaLO0c9qtoPlc7Oc1IiZAN2cVOONuPWoU&#10;4EmSOlScbY+CaoRaUDDHvUg6daiQkyZMfGOKlBIIOBQhhxkc04dGpv8AE3Xk0fNj7vamA7nNHO08&#10;0JyFJABzTmKB2wwyVoAhON45px+6x2Dg0mDn5kPHQ0mSQOOtACn7w56Cl52/f/Sm9VX5BSjtwRQA&#10;043rT1z81N5yKBmgB+flGPSm5Xy/vUHO3pnil+TYuJMGgBgCljzx60z5vMfgYB61J8u3BLdeMU5/&#10;LNuoK46YoAiIbzEJTtUgU+WuZRTW35UbeB0p2V8uP5lzQAY/eNluKMHJ4xSE+p4zQSd49MdKQAd2&#10;4cdKUkeU2ZCKjDHLfu85PFPPMQDRAe4pgICMJhuuad2bimLt5G0kgcU45yMr+tAAep4pO1OGNvXJ&#10;phPzD5SOaAAgE5yOlHehgMHk8imDfvbjigCQdKTC72OTmnhW/vjPpSEc9MGgBnG5uKUY+fnnipQI&#10;9py4Bx+dQsF8z5XPvQA5cfLzQdhUjzSCPSmj7g55pTw5I6kUAAxxjNMPmeap25HpS8kHJwc0/wDh&#10;Q57UAJjKKcAdcijseaU7dn3TnPNJ2JoAYxHmY2dutKOopW5ByBTsJ9mYB8EDrQA3nzRhzwKYPMzL&#10;naeacC3lrwCaU8hfWgBvG7FIc80rYDpxTxtOOKAGcc0h3bj0IpxVcLyc0mD85x6UALx5f4U3n0pe&#10;dnSn/u/s8gKkt2xQA360HOX+b0pMjEXr6U7+L+VAAv8ArDhu1L/E/HemniQc96lAPlvmNceuaAI+&#10;dx56UvJ38k9KXjPWmkYjl+bqeKAF6mPCHr60vzbnGzAx3puPkX5ucU45MDjJz60AJ1ccrwaQj5hz&#10;mmrjZHlicGnMR5iEAZNAAPvLg96GOCfkOaecBM4pnPmx/N60ARszcfu+nrUmW2A4FBXMRzjij+Be&#10;OMUAN52jikI4PzUvc8UnY0ANC4Y8U89vm/SmFl3J1zUh27WynXGKAG54IxSHOBxS8ZHFGDzxQAD7&#10;rcdutNGT9KXt1pcfcOKAGMD8+GA6ZqM8GTI7dqlYIZW4I49aiI5xs4z3NACqcoOe9IyHjgn6UoCF&#10;x1FSqcSPxQBGAc9/an8/3cYpHPzcLxincbF+YdKAEOPUcVGW37hsIAPFScbh600/61eBQA4AbF5O&#10;cUY5PtTv4cbaQk7Tx2oAacY+7TSOuOaUcqMg9aXjaDQAqKTIAQeteH/tBTtH+zRNF5rf6TcfoBXu&#10;sf8Ar0PAAYDNfNv7S9zEvwl8LQpMOkh4PtzWcpWaBnhPg68WP4ffCpIk+dLxt3+0SeTX0Xb6xINW&#10;8GWEVlJKJtPcu6dFwO9fL/gWMv8ADK3l+zuzCNtoFfT3wvgs5tGkeZkNy8MwBfqoGeBXynEFCOIj&#10;ys+l4ei6cuax9GfDizeP4K+NXQtmeaXJH0qDw/bH/hK9ZX7QhMNxIZMtyOeMiuo8BRXMfwm1qIQM&#10;MzTDOOmelYVtomrRaz4xnbVJ4ZJIZmmlOdvtjtX5/i8PDDRi1tqfZUqqlUqXaW1vuR8zeOlFz+1V&#10;4s2XHyfaQmc8Db1rmL6ADUdHWO7mISQ8DvXQ6sjD4p3zvcks2py72z156/jVCXyRrcGCrfN19K+W&#10;+sOUk/L/ADPrsK1yxOQ8UXsNn4YlmmlI2RDqeTXkNvfa/rOviK1iniQz4RmbAx65r074oWUlx8IN&#10;e8mJjJFCrjHcDk14v4WXXbzR9NtbDxNHZvGxExUfOSPSvusgwtJ4R1dOdStd7RXe3mc+PxU4zUUt&#10;PzPcNK8NRWsWnz3HizS5rkKGw0yjafbJzXYmMy2Ual9JcgYUmdeK8aPw+8T3NjNcS/tBeIhN1ZSz&#10;/hXO3fhTx1bXqoPix4hlGcAh3FY4jL8PiZXeLjzduV6en9IxeLkv+XL9bo+ibSzuVvZVC6WFYjOX&#10;VgfqOldjZWS2yRzibTCzRn5VQEKD7V8x6d4f+JsdnFJF481WRhgiN3cj866OLxH8TNJZUvPhvrE6&#10;qORtcqfcHmvNqZO5S5adZT9G0/xsYVcVBxvOHL6nvskiDWNEIihDmQnKR7fzruba8uUsLFo5nOT6&#10;9K+d9B8azal4s0S2k+GN7aMZOHfOD+Yr3WLnRbVghH7rnFc9SlVwc0nuvmef7KnXV1qi7rusyr4T&#10;mjecl3hO4+1fPmg3KyftV3cq7iq3yhff1r0LxE0h0a/JlwTGcc9MV5N4McH9pCzHy4N+QT+dfY8O&#10;Y6pVqpT20PmM4y+ME3E/VjwPIW+DujAhvmssirshBuLvMq8NVHwIuPgz4cGc4sm/rSzgi9Zw5+ac&#10;1+k0dj4mvH3rE2RuX5jz0pQRhvlqBSd44qUZzya3MGicEc9KM8H5qYPvdadjKE55pXBC/Lt6rk0v&#10;8B5qBl/0pcuwwOgqQZ8tTtpDH5b+4OKcM+W30pF245pWOCOKBADngDr+lG5QxBgHFNzTcruOTTAa&#10;yIWJ5BrPuCqByVJOOBWizIWUfP1rOvceXG23qKAQvhnafisrB+Wt3yPwr09sbW5/iNeS+FyR8YrJ&#10;eeYJc/ka9bb7jcfxn+dXDYyqr3kV2+91qI9u9SNnI5ph6ZxVjEAyBxTCf3lPyAJfpSAgpQADGSfM&#10;App6ffJoON2eaT+I8c0AFJnhqkAG000f605Xj1oAjwc8xn86fxhuPSnnvxTT/u0AM53A+1OGPm65&#10;I4o43DNOQrg8D60AMVeZPkYtn1qU7cAZ7c0hKDnfyTRwS+R39aAH/JsGBnJ556UrbBt/eGmgcEYp&#10;eMyfKO2KAGHcc5UU4cxig0wk+aAM0ATRhQ8fLc54qLVZFj8D+MJCQAnhu5Y/gpqdNuUzj71c742m&#10;8n4A/FB9wB/4RmYDn1FNEW95H5kcSfErxM5AOfE9yfzevX/C8fDnd1YV47pxJ1u4k5Odcmz+Jr27&#10;w8rC2gYJwVHSsKj1R0Seh2jhQIVwuAnBqJyxD9BxxUrH90Qc/d61AeJcZ+lWtiEOTOxOOhqfPy/e&#10;BqIYNPXOCdh60DJhjMePelO7BwBn0pn8Q5pw+8Pl/WgAHO3IwamUv5YG3AHSowFyOpJbpUpK7zxj&#10;igBCW8xMISCefanZbc/y9hQOhGaXsBjk0gFydo4GcGnAZt2O8cGk+b7OfkGd1KwX92NxBxyKBgO2&#10;KABvPWl48zHtThnP0PWiwCjdzkZpc/K3K57UrEYXk03+IHvQAp+71qM/eTDge1SY5IxxSFRkckUh&#10;jlJ2nK8in8fZ8579KhwRGx8wmpFYeVk460AAzlcLzUnPfsaUYz17daBnc3HfrTENIbzCQlWFz5Xr&#10;xUfOABUi5CjLc5oQXLKfeQbatp2Plnn9KqKVA5kGc8VbUN5SDA6UtgLSKuDibmrAUllGarRqvmjh&#10;s1oRAmTuOOKbYJEMlmz6Vq8nRY7F3OO5UV8uav48+J8Wp6oLb4CXklpbX8qSk5/eAHAIP0r6v1G4&#10;+zfDPxnKFGRpUnHvivErCeaXwDGZIbDYLK7ZwYxz35qebuO6R4JcfF54NVuI7z9mnVzIjDesNyWY&#10;D6Vr2Xxb+Gspi+0fDrxPbsWGVdcla+OtY8WXlj+174pu4NGtbq2/4SuaGS0dQRL8+F69K9F1DVrq&#10;9uZS37KtzDLHao7vDHnIYZHSqtJa9CFPXc+vNF8XfC/VNTjhtNeuVuHQ7Y5Yyv69K6GWeKFbrc27&#10;cfkAbOa+JdJ8QyWutWi/8K28R2WflybRsn6HFet6Jr2si43SX1/NBK67BKhBH51DlzMteR7Rc3cr&#10;DByE7Cs7zlaSVTKxPas9LnzbaLM6gbQR608NH5gKn94xABpoJKxdWRi6qu8HJzxXt/ws8PS3fimy&#10;1S7sM21pNmMOOJJR0+oXrXnvg7QtQ1f4iaTaRs4jWRXu7gLxGg6ge56Cvr7Gj6R8ObdI7e1itrXT&#10;wEUnGcDkk+/U0kTN29WZPjbWLbTfhvqkjToHe1YIM818iQG51DxjfX1xJI2bpjGG6V1XjnWrrW/H&#10;NlDDfTGAXeDjoQP6U2K1gjtrJY4wNkSgkevetU0l6kqJBDC+6LLYG+tMQAS7t3G0YFSRxn5PlGKs&#10;hcKOKixZCqDanyL3qeNcQzcr7VIBQRhT8uKaQXEwdq8g80N94fKAMUoA3HLnpSjZgjcenBzTEQ9Z&#10;D0+tO/5ZtzTXDbx8hPvQME8CkwFxkjjigkB2+WlOc9KCBs/1eTQAwEH3p+B5JPHB61GQAwyvNOP3&#10;GyOoosAn8ScjBNDqA+4gYA6Z60nQxDd2NIwy3XigECECNuwBNIfmguPkGBg5prDqPLGKUHCEbT+F&#10;AxDgpGd3NB7/ACfrTCV4G2lBOPu0CE55+T9aTjOKUlsPkYPakGeMoP8ACgBpwSOTRnGeKdkFpPlp&#10;uECcsufSmAp3ZOFBwOaYT7U4EZXGfpTT/rH4AoAbk5bmmcl356U44yx2d/WmHOX+WgBrdevNM7nm&#10;lOdwynb1pp6CkAnynqasRrl/vCo0RTHPnPC0yO80qO5tll1jTkO8/ekG78utNIlnTWkbhEGw8kV3&#10;2tSJafs26k2VB/4Rm6kJ+i5rjNNmspbmyEd7C6tKuGBqx8Yr37D+yN44k3gGPwJcgH03LirhoxwV&#10;z8JfG13Ld/Hv4hTkuzf8JfeHr1y5rjmVg5UyDPmdu1X9SldvHPiyYH72tzHP1NUSB5+fPIDLyxro&#10;ZFWV2SzMSYR5HyrH69TUEJjGd10c84X0pJAfKg2yMwJPPSo1A8snfg9jQYtkzFDIAr5Bz2pIxlpk&#10;beuD1xTVwqj94Dg8HFXFkP2ctlBxycU0I7bw+ANGWIWRdmbJk/uCvRoGI0SFTNOG+yvgg8cCvPNG&#10;m/4puzACBix3t64rvo5gfC9kY9hIiIAPf1rvi7ROJq8jhnlT/hIdLYz5dNUP5Zr0DxvKP+EL+AUp&#10;nOyWzfcB3IFedXe1PFcLf2cv/Hxyob17123jfC/A79nNg6MEjlO4n17fhVxlexDVjjMSnV78GI+W&#10;VUq3rU21cyfvDjFQQS70t3Mg5QAZ4qySA2CFB2+tbMkb/AoCnGeKugp9jKtGgIHWqo2bARxk9M09&#10;TnCGPr/FSTBo3rGxabwzrbpEWaOEkmsXTI0uNXu4md0ZJiuT69K0bbUL210q5gSQDchzx1zWbp7y&#10;f8JfGxQLuugxPrzV3JRd1bSdRttPQ7XmUHJ28nB9q5YiEPK2JAdmCuOhr2K4a5Y6vJGsRI08cNyO&#10;BXmVgsdx4ziEqICdRbzVA460mhmnpAtB4D8TlplLiE8MPWuEsPMPjSzHmgKdcQ5J6ANXr93YWklr&#10;raQosW20HC9+K47wjpMM/wAabC1kKlU1lTIc9Buom+SLl2CK5nZH0Fr9omoeEPA6wQQbU0BAwAwB&#10;heteW2pit9Yvo1s49ke9fMJ5DV7j4gT7Np11DCvlrFoiiMjuMeteCPFcS3WossUx3XnJz15rwpS1&#10;Z7eyR33g+eVfGfhgzXCmQauG3HvzkV+0HgS/ttR/Zq+GzreQhx4chVxnkFRX4hRC4j00lLgwzRRB&#10;o2J5yK9i8LfH74gaP8M7HTl+E1hdy26MouzcFQ3YZUdvWuWrTc9AW6Z+yLtJ5MWwLjYASc8VgyNp&#10;y+JrX59F8/oJJnHA/Gvxy1r9o/8AaEnuZY1+J+k2EbHCRWVvyoPbca4K7+KfxdumvWk+LPiWZpB8&#10;7fairc+npUTwD/mRtF8q0P3ZutV8OWtmzXnxA8HwAQ5Jku0Xj6E1+dPxI8e+AJP2qf2g7FbnSZ7J&#10;jCYLmKQYWUYyQR718FXviLxhdzO1xrPjeZj/AM9NUdv61ztwurzSyMdAvVyf+e+WP40lhkldvYqE&#10;eXZ7nuvij4neN/8AhJrK0uwLvS7afEUazn50HQ59hWRceMfgTqVmU1XRJI38sArJbZI+jAV4dJYa&#10;7uXd4L18oCcH5mH6E1jtpGry6kFj+HmuiQyY2CInd/hTVKLT1sNyttqfS+j+I/2dNLl8zStNtjc4&#10;Ow/Z9z5Pp1xXXx3er67c6VLcWEsOnqxeENkebj1zXy/Z+FvF1vbQ3n9gTWLrMuDMm7g98GvpTwfH&#10;qZg8LJN8T0vYo7Il41g2BDjOPelKkkkk7hTfyPpT4Cuy/tjfCuHyQF/fgD2ANfanxpvjZfsLftGX&#10;I2bl8EuqZ/vMQBXxN8CXEn7eXgPYDtjE4+nBr6j/AGnb2OD9gTx1AZxvvNTghQevOTXbFXSOFazZ&#10;+XvhuSY+PNZPUSWdw/P0zXo/wHMT/Ev9oW7aQYiuWHX0NeS+HpZluviLITtEOkuEY9srzXqfwIRU&#10;+G37Rt4Zjh7yQ7vYVnJJyaubXbscr8Rp47n4nfEJvPAVr84/Cvi3xH/yU3xO2T/x9Dn6AV9VeLZx&#10;J4l8UOJCA9xJtPtXyhrTeZ411sCP5hcnB9aqOnoTJ6HTwmW4+G1pcpHue2lVT64719CfA7U4Gk8d&#10;6Q8rhZ7VbiGIngsv3sfzr548IPK3hv4kW21D/oSuuT3Gc16J8OL1LbxjpWo+TloZpk4754NYVHy3&#10;TOuEnKnc+rtev7O08K6uzXkKE25AJ/hwK+XdVvDc68cOzrJeMFOOa3PEut3d/wCMXt2uXSLBZtp4&#10;UdcVseBdBnvPEzXj6MXt4Jh5asODippQa1Zg5uTSR6H4G0WO1+H1pcPYgTTYK7hyB6141+0ip/t/&#10;4BNtHOiXQ/8AHlr6faUG7swLMR7IgqoBwAK+a/2j1zonwGlx91LpQfrg1UKjc7dDaSXs2fKYDZbB&#10;FWLUoNRsid3/AB+IuAcHk9c+1Qck8egoGdrHJyGFdu55x9a+JPhh8Vx+zLo1xpXi3VNZs5NIguLu&#10;3JZmTIyAhPXHpXy5exX1pq09vNpOoQTRttkimQqykfWvoD4afGz4laCmh6fd3cGp6QpSN7adf3gT&#10;plW9QPWrHxu1r4R+IrTw/qej3csOrKib4Psgj84PjIJ77ax1TXY15lLRbnzqjgxR4B5FTg8mqih1&#10;lZHjKsAOBVpS2MFAMCtUZj+TKfl/Wk9eKB92nHbkkLjimAZ/dx8ZpDgM58v8M0nQjI70v97j8aAE&#10;z+7YCMUfNhvlpf7vH1oJ+QcD2oAZnLEeUQKOdxpeQRkCgg4T5e/XNADctuUg0vzfMCfxpcfN1o+b&#10;bnHNAB8uMYoP/LX5fSlyM/d7Uwg+fBiU4wd1ADCXAJDfwmonaYQ6fIocGKTO4dQasExlEBJ+8ahb&#10;cbvZn5PJYnH0oSuwPrrwjfXGpfsl+H7qVmMtsxiY9zt4rzj4kW/mfCJrhRkxajFn6Gu9+EEYl/ZP&#10;1mLb969mxk8DBrj/AB+Avwd+IC+cNq38IX67hXPL3J6G61R88xf8el2cZwq49qtL/wAe68gYSqaB&#10;tsWHbLYq7geWc45WugwaGW237U4Mjc5zUzAiRhx1qK2Egu58oMB81LJ/x8Nx265oEA69KU/cI3Ux&#10;ScD5eSaHziPBOc0FDWP7p+nSqhZnJAh/5aDnufwqy6sbS4UAklhXvHwj8KeCZ9c0m81zxRogaO5D&#10;R2ks6qG9Cc9aAHfDLwAb2Sy1bV9LkjsolDxxOP8AWY5HFfR2meIbWDXr2yHh37JaQbUj9JVHfjpX&#10;pH2PR30DR1tNN09oEhAxA42hR04HFcNrWiRyeL9IaI2kdr9ndrt5GAESr1OTVfEJJddzrYrmCa0i&#10;e2voJYXjw8THI96+Uvjb4UsrPxZ4e1zT9LaKK4utt7HGPljfqGx05r0PS9cEnxQ1eDQfCNxNpFlc&#10;bbrUpZsKzg87R3rO8bajea5J/Y9jaJJE9zH9om7Lg9qztqmVbW1zyPwRot/qHi2zl+xzfZoFBeRu&#10;AfYV9J6PcJYfET4XXFowjax8U2zEqccBua562s103wlodokUSKlqu4p1Y980okBkdo92dwOPpUuV&#10;2N6I/X55ob34U+BbuN1dJvC0EgYdDuXJr4X+OulmLUtPu0tyCl+zAjtnrX1h8GLyS/8A2Bvhi7TB&#10;5IdMeFjnJGzj+VeOfGqwM/hqWPyx/wAgy4YfUDIrjrx5Wd2GfMj4nuP3ui25MgJLruFesfD+U281&#10;3Gk7+XtUlSeORXk2nq7NZBkz/pLgj6Gu98JzxJ8Sra2lQr9oO1MnHNdFJWSOeas2evfEDTbPV/2b&#10;dTVUiea3t2KnAJU46V8WeAtRl0b9oue2uInjhvJmt5c8BWz8v61952ULJq8+nSwsv2iybIPRh2r4&#10;r+MOh3On/GnUpo7NkX7esyFR0IPNbJtuyBSlbfQ910f9z8bdDvRcsCuuw7uccFq9p+NwgvPhb4aU&#10;uSTogZD6nFfNPhzUVvvhN4a1JZsyI0EVzg9GXvX0p4pha/8A2aPB17Gzv5GhlXx/u1K00ZlBa3Pz&#10;+vIYlk1mNzw6MAMVW8H2u3xHqCb9sYDjJ75rQ1JZm8RX6ldvl30gwfrTtFVl8RucYGDxmosjW5wO&#10;oo0Pxa8YQqnEPiSA59QzZFfatm90vw68Nl4mCDRrc7vX5a+LdfLj4veJXycT6vb8jttNfcGlMG+A&#10;nh0SRKc6BFhvTC1LHF6ldHgN3ausuciuhjkEeiea1xJxexKAB6nFcZbpNshYJIE88gsRXZ2r7bNU&#10;aGNkLrSWwpaHXeO7dR8KdIVAvnhYHRh3B5IrDsdkvgeLO1RHAoxjvjmr3iS4Z/B/hQLOzBYwAaLW&#10;2ZPAMbGNuUByOlF0GpQ8LGM+N/idbtaABDBsb612M8ZF4MBOBxzXG6ayL4q1ZvtABZkBIFduY5Pt&#10;cLGRsGEEH1qZIqI2BZUv5ZGH/LL+dNLuiTNHP83mZ+lVbuW5CRKJifmqqZk+wXJAJOMfjU2uOxoS&#10;G8uHeSQuQsfGOlZrcLMcHAbBFbFpLEvgiQF18w571zryO0d+P+mtC0Ap6+hbwTiMDczjFdH4QsIh&#10;4WiVdgOwM5PU1j6igPhLRv3qkiVciuq0QhYNikgtY9u/FN6iWhVvh5niSdIFBI44PevKfF8lw/xP&#10;+Gdi92hFtbyyz4P3c9M16tbboNU8XzyRthLeVgT2xzXgLTz3GsfEfU3vMmS/mVXJ6KvpTje6Bnk3&#10;xBvIz4pvws6qAjLnPYV84NcRz+MdbKBisMmA3qa9M8Z38cmqa1tucqsrKG9TnmvPNPt4g1wwhZdw&#10;LMa0lqY9S94Kszd/tTeB1MLMINUSWTPYA8V+mPhryQ/iNnhyGs4Viwfu7a+CfgrbLP8AHjx9ObUE&#10;IAoYDpg1966eyw6JYqYmEjRE/Spm9LFwRv6ZYWr/ABisL75PPhjLRy91C8mvO/jvo1tLpHwq8aad&#10;om1Zbr7PqLL/AH0Y4b8a9I0vz00nUrl3ChbCbD57EVyPjbX/AAzN/wAE19c0tNTu3u/7dkaMGA7M&#10;g5J39K57dbm19LHnVhIbvwVo9x5YO+yAbPAyK4zVNo8QyALgxXC45rpfhxc20/wo8UWtwrBoiGt3&#10;9cjkfnXO+Iopotd3qjYkfnj0rRGdtD1DwtZNPaQXB807I1IIPSu2iN4fE0G5sIJADk9a8+8H6tNH&#10;pOh2i2Ujm4PUD0r0WXI1vw+fszgtKuRnpU8o47nYXDRjSgV4/cjjHSudX/j4LEcb66C6UsdMjAI3&#10;xjOazbyFobuzQqMEjHvVXLsY93bo+vK3lFU2DPPWrUaxLAwwMAcY7VPeI7afJgkZQcjtWZbmVLNg&#10;6kkydc0tRWLNyG/sZ+eSM5rmssbyRi+VA4zXYN5ElgVE65EVcuq26+J4I5Zgqb2LcUhlSKcDVkPG&#10;BnFdBBLbS6ZN5k0IKngetcxeS6ePFU4ijk2svGBUME0P2+RSsg+bilzAbF4dt2Wj2ADGeas6ZMr6&#10;o7h1CpHyR0qlP5baVdYdiDFUuirEmjzbkYbiwFNMR1EXky3tq6nIVznn7uKuXCRT3doxtk3xfdY9&#10;ayLBJUkudrHLSc88YraORNky8bRyBUSGvMvrIXsYI3CnHTiq0skwZQHGAMEVTgn/AOKidSgxsO2p&#10;sM9xN8pxng1CZZe0mbyvEN4dg5j+U4rWkKySyP8AMcvyTWJabRq9tuKjg8+tbY2ESAOoGadgMi+l&#10;cXlmvmk4OBTs/u87h2qLVEIubDAPNLCQbVgV5IHJNUI0onbJUvt/d8Gs8Rut1fFS3zyZJqVGP2tA&#10;W4GOa0E8v7cpKDbxQBHbGYi5JtztEXU1m28zLrWuN9kBy3U9q6ic239nFY142c1y9wArS4GCz84p&#10;CRPZuJNYuTMVHyNg4xWRbbE8X+KG8niRu3fFWQx3KOc7OxqIoPPLCQKe9IdyKEN/ak7CHG6U1uM0&#10;x0//AF52qBkY61mxg/bQA4PFaCM/2S9T7G24Ec0MaOf1EsIJtse0CBiMeoFUPDuo/aPDtyGIMySy&#10;K6dCuDxWldFJNenhKk4h5ArgYb/SdL+JGpSS3UKW8s+wyKcqrE45qG3cWp3Vj5kmo6tI8WMMQM+1&#10;bFrLcC1kxMqxKxyfWktjZPoMskbgh7csrAcHIqKzQv4auwX+7Ocj1qkNIuTSA6WBHesXHNUot7LK&#10;TO2Mc5qzFGCicjGOeaYfKDX4BGAhAxQBU08wjxm7qyEBiM+hpNb09rm6vPLQs4kVlNRaJCw8UajJ&#10;KD5Ee4gZ6k9K6CzmRtXvD9ojzubaM9u1JjKWjtIlrdW80OHFvhR60yWGf7SNyN9/ipiSvjEu4/iP&#10;NSPMDrFuAykeaKQxDGUiRXT7yjBz0rImwl9OGKnngiuo1WHOgI6twUXp1FczNDI0Sfuj0GDQhsdG&#10;ysyMJDkd6Rx8xYyDOeDVaRhHHaIWbO8VffymtoPkA+QcZoA5TVb6/i1CGNEyzDqOwpNK+fxLbytZ&#10;ncTl2NRakjHxFHlON4ro7W3LQae8axqDGMsB0p2JbbZddYmllljgUYIDDNXrdU/dsIclUyanjtrY&#10;aexLMDt5PvVaSUJBIFdQemaQzRnaIeH5ZCRnYfwrjHacXpdY32tJ0ro3kVvCtwjSKWI7GshFHlRj&#10;zMkNQxD41kFymY25UVrBi+nCMgYHYDrVTHzQA9dnFTxnBX5TnNNIGyGSRvs5iEI2hfyqkkZeeT96&#10;ehq/KyfaW+78w61Wh4v8FSPnoQG5YeU3hDV1LjzEcbR3xVHDKxGO/WpbZf8AifXaBsAxdPWoZZYg&#10;WViuRKenWjqIRnnKTALwSKr3O4WcYKA4PrU78xnCkdKim2nTp8uPucHPekxkMUchLnyzjb1qrfMV&#10;064CBi5YY46Vt6btPh6487buCnHvWRMCbyQ7ABuxigZUskUoSS3mEZJq3cJNLpgQuTtfj3qS2SPz&#10;yMfeYVLeKVvrNEZjkjp2oC5DEh8uIG2IKqACKvkRLprj7UC2OlPlWcaRc+Va75RBwPesHTxqhm1P&#10;7bYmFxIeCe1FhGmoAhkwDnFa2nuP7MuVwOVPNZa5MMoyMZ61btMCVBgHPFNAVrjBa7XPrS2EMi25&#10;3EnL8U29wuv2qkEB5OK2o9iW8ClATs60xEW+CK7QvwtTNKrSBo1+XHBqtcrbPIoMoA2881HbhY7S&#10;RTIMAnHPWgRYd5POUmIffGPeoZpJ01myJAVXXioJZZto/dYGeDUrAzaIjyXAPlocAU7AUZ8v4qQC&#10;4zx2qwySiKfa/IXj3rJsTI2uageflbgk1tE5gcBhnYc0CG6fNIJpo3c5J4zWx/Evzetc5bITqSEy&#10;kHzuDXVyqsdshLD/AFY59aEBSc8/eq5AymxlJ4O4CqI5kf5eD0q5CMWZVyuCOtNgZOrXsUF3YwrM&#10;okkmUbhWTrkhjstLIkDPhcse5NR6nEP+Eqs97HibhzVjU7aSXTNIcIDtK9+tIGbVmjHwxojNJljF&#10;n6VowGQTEFD161n2Hm/Y4Vx8oRcc9K2gjFl2xDp2pgY+ozBZlBJyxwBRp8cv2q4+dgCo71YvbZnM&#10;DNEuQ9S24C3MXTGAKq4EhLpPKGQ4J4NY1wjjWhN1K9Mmui1DyBaKyMpPHArDnjmYwneRyOKTAoIk&#10;k2pMzjG1ugq5MxitJSsjbxFgc091kjjYqgDGKsmL7Q9/KZJGJ39MUgJ7aZzFGsjNkuc8Vczi5GMd&#10;KzpgRcDAIJPYVo28czRw5POKALKGdjGCwx71WuLe4Op2hBG1eTV3bJHsZ2GM8Va862NrcFrbP7vj&#10;BpAUozEk0fAqS5aH7MjEqOOlYklxm4YJFIf3nHFSulzJpNwzXGNqdDQOwfaIPMZd8ZGfWmearXXy&#10;ybeeg71Ritf9FLGZupyakt4z9qyScb+KewXGvHct4i8tnO12Xac105tUg0yDpny+Caw2BGsWh3dH&#10;BrqpnEuixHb0iXBFIDmjPBHqkfmtDgyDrWlcx2f2JHNxHtKDb71yuq28ja/p2WkKiccA1095Hb/8&#10;IjopYOGW26fhQNFKUP8A2bmOMHbyBV20gurm2s2ldkC9qqabuezfeRjf/Kt3dthjUSJjHahCZI8L&#10;wafcn7QhG0YOa4zUQftch55cfjmumlcmAjzifUE1iajb3skGlmK0D/vxuIPQUxInsLaVoo2+1Mqh&#10;MhcVakKoZP3YGTituGBYtJ0oPgH7OM49aw73Z/aExzwT8opDFgkjDngfjUjMGlzhOD6VlknfFhzy&#10;e1Xg6Cz4TnGM0wNJRbf2ax80b8jiqk8vyqN4zipLWK6NtI5QEZ9afMtsLWTMCliOOaBFVA7WqglS&#10;QhzVW0l2XNyGlUsHOc1MC6wPhiOOa5ycXv8AwkkroGCluTSGjWuLlVueQDl+oqNTvnkYqwxiq8Sj&#10;7SBJHuyQeasSCVruRlhMaqowPWgZpwmPepOMleKJvN+1Wy4O0dKsWb6f/Y6sys0nPUY5prPulfEf&#10;Q00K47BMKDOeKhMN19qiYklA386tqDtBwOBzU658kZyRQIdGI1HPBCjBpnmQC++c5yecUyUk2kmG&#10;OQvFZ1sJDcT7nJ+fjNIZdumtE1G2K5IZwQKi1G5zpMwjtFBEY6CprqOLybX9zk4qHYrSRqVQcjrQ&#10;BiWNssktvK6ksr9T1rq0XaECyEKEHFSQ2kW2TFxGBsyQBTF3fayuD96hu4FgAYjxnk1PKUW1IMI5&#10;j4PpUAdFLAx9OmKnlS7Ph+WXyV8oDhqBGSjNsk54DetRKGN6nBwX61FCJGvbkGdCAc8VaV0ATEJJ&#10;38U2xlyRWSzHKjK1QDnMu0gnNPmeXa3mS9F4FUI2cXsW1xgvk1NhssGRptQiDW/AYCrd2baMQJGE&#10;LbRViKKJreZlt2zgcgdKzLqKX7RExUj5uCadxWJHjm+xSNtUBkJqtaM+CNoGJOasq7mBVO77mBSQ&#10;JEsuSOCefemDLTbiSSvTvmoY2uP7V2spK7hiprgodNmKEjBFW7Y2H9jKXuB5mOM1IGHqdqDLdGJC&#10;CyDPNV9Pt5I7I4Z+W5Oa6lFt2Zty8FOuazSrLrN0qwFYyeOaakCMG2R1RwVbrVwHpSZUwjgdaUAF&#10;lwB+NdqOUlUjIOB0p6npVbd/pKru4Pap1z5g9BVXGmWBjH3aXDbMYGCKaCpXrUhzuBycYpNDYIMI&#10;vWnjqPmpnOAd3GOlOXqaQEgyMZAzUnOByajz8lPGMdeaBEqEls4HHWpwE+X5h09arptyfftU+B6U&#10;0OxMvXp0qYYwpDVXXPOGNTJjK5JyTxRcGW0PB4qTnyVqJM7T9elPO7B4ppkogbzRMmDwXHFd54bH&#10;+lc45j4rhyMsvB4rufDgy2SCDjtVx2B7HZ0dxRSHpR0MDn9XyI1PHSuS+cuxMy5JrptYkbcVxnJ7&#10;VzJwCDkk1k0bwEUcrls1YU/J901AN/mAeWMVbjzwSgqCi7x/wiHic+Xg/wDCLXeeevyV+W1yc+L9&#10;XAXk+K77r/vmv1JmyPBnintnwrd/h8tflvMQfFHijCD914rvPxy5rGLbk0bUx8asv3k6k5BNOYna&#10;cL3pAWLAlzTmBCk5JOecUmWhmDt+5UkeAcBu/aoycRnntSwFd5O3k0DLSk4J3Zx1NNOCi8U4keSw&#10;8rHNRE8dKolg3Q8VEQN68HmnnNMPXrQIbkeZ93ir9oX+0hgRhR+dUQMyCtG1Ul2AbGV6U2B1OnlD&#10;ICAcOvX0NdLCG2xegNczpibbSDDFv3neuqj24UgH7vIoY46lhSdyfKKuw8CHgZJPQ1SH+vX5avQk&#10;ecOv3aT2EX48gjirkZPY/jVWMHDcVaAJjT1xUICdDlQc1MucJhe9Qx+4IGKsDBKcdc1YEgOXA2n8&#10;+lSgcgZqNdpUnPepwP8AZpIBo++fl70pGImOKX5QFOT15FDZ+f5zTAjy23/V8GjjzGO587cCl4y2&#10;CaTIw3ynp1oAX5th+brR8uzrQThFAHAFM5LKc456UAKSc/c+nNGWLxAkAc0cbhwcYpwEZLZY5xxQ&#10;A4YI6moiRvixnJp57cU0/dH19KAFBIZRwTtpQD5bnysdec01QDNnzG4XvTsDa3JzmgBoL+cv7oYx&#10;608gbUOcn+VIP4Tml7mgBnz4k+XHpSfwk47U/PJ4pnPmfdx6UAPAJjQsBgUcbTTTnYMyHHpRxvHF&#10;AB83mDinYbDEscdqTHXmly21eDQAn/LJMKM03D7054z60/qH+Tik59KADDYbgU7B2SHjkU0khsdT&#10;jtQSfKYYNACZOAcjHehMbyd+Bn0py+X5OA4z3FDbfMb5R1GaAFOdzYPbtTOdw+SnEjccAjik7J84&#10;70AOzUZA5xGPrmn/ADbXPlcexpCV+Y7fSgAxwR6Cm4/1nz9xUg2+U3zjNR4PmDGaAEP8PyfjS8le&#10;tO/hyUH0o6GgBDjDAk5K0gIAAz9KXn5jnPoMUceWxEefWgA5/f8AydAO9N42jij5tpwDil7n5f1o&#10;AXAyaBjDehpOx5oONuNuaAGkZD/L0FNUN8nHepOcN8vGKUbdp+agAyN5Hl9Vph/1YFGenPSjnkgU&#10;AIuTHngdc03lRGA3U9alG3Zz60hxlP3Y4oAaucn1qQEhWOwZ7Uzv0pwIKrzmgBD91TjvS87Y/nzz&#10;yKac7ky/4U4/eOBQAN9800/d60h3ZPAxSEHK/KaAHKRsX5P1pxHyr8v60g+7St16cYoAZ/FjbSgH&#10;zB8wwRSkLs+8KBtzjJ6UAISdwGzjt70xeLnBHWpypNiCFBwelVgW84tu6DpQBMejDnrTfmyBgY7U&#10;oJK9KD16UAM9OKQFc07+FqTBz9360ABAMoJOBilOM4BNISfKX5T9KAPnUhe/PNACoMOST2pRkP8A&#10;U1IQp+bOOelNI+VjmgBuG8x/kpRn+5xmo280IzLKBheh71lreXf266Q2JbEgCsTjNJgasmzAbn6V&#10;DlduRnpT2LmKPci8qDigBdi/IKYCcZ96ew+Q/Pz2oAGSdp+lLj5lO45z0pAChtrHP1pvGRxUhI54&#10;xUZ/1xPtQA7n0qIFvtAHlnB6mpgB5B+f8KbjkkE9KAF/5acA/Wmkfe4P1p4DeT24NKcmNsqvAoAj&#10;IbCjcOvNBxj0BPFGBvYimc/aov3ZIpjRdjVfsqZU/cOeK+Qv2iT/AMUdYs0hOZ2AJPQV9dxt+6uc&#10;o2ChANfIf7SC7fAnh5dwJMspx6Vz1XaSLjueceAXhi+G+i7baNw5Ga+i/D1rNBqPhrUIMrG1u+6I&#10;HrkV82fCmG4m8E6Uzq4QXZC574r600+F00HwyVyRsJK+mP8AGvks/wAQqLufV5G1UkonoOjeL9es&#10;fDl5u8CO8RuRtLEqDk88n0rv11241jwH4lt08KGKNLAf6QrcuSOn4V59o+l614j0y/gl1WDTbWwH&#10;GxMmXivRvC8Om2fhrW7UXcbbCVDFeWxxmvkKrWLhyraWh9FjFSpXla842f8AkfMOsaJqieMNRZ7K&#10;bBuG6+ntXF3trdf2s5iZuHGRX0p4vlVNWtALJWRnbOB715XqEeiJeySrcRhi2dvoa+fzHKXgoe0i&#10;7pdDoynOpVZ8rR5/e2om0G8jeNiTaFSGHHIr5YZNY0D9pZZk0S88sa6pMZBw8bHnH4V9eajMz3KF&#10;Y1SMSLgAdawtb8P6drMGj273FrBJ5qbLgICwHetchzuODco1FeFRWfl5/I96tfEWtujVgnabwnby&#10;W6xuslojqV755x+FYly1x9paOSFVPYEV6np3hjTtL8B6NDb+IrmZYbVcl19etcv4jtrcLBIsK5A5&#10;xXiSzGEq7UHdNux1TxCjFJrYo6GbpCuFVlIOcjpXTSzymxMe2zPP3ZIgf51W8LW8kkTEKckYGRXY&#10;T6SRLh5AH6/KOPzrKOYezrO7d1tqY1KkJxWiscE1lpw12ym/s7TA46MiKu0mu4snY+H7hCVwFHJN&#10;YF7p6rd/LFIcOMjd1rZSC6Pha3TDLkDp1/OvRli41VzSkedzwTtHY5fxHEjeF/EDrN8y2jYx7CvG&#10;PAJL/HDRpC+D/a0m4Z9M17jraeX4Z1JGXI/s9xk/SvDfA8Zj+NehOScHWZTj86+z4XqKVRI8fOYr&#10;2TaP1k8BHPwP0Ak/8w5v60+cMZMbjgTN3qv8PiD8E9IG/rZH+tXZuJpuM/vOK/VqOx+Y1/jZXX7h&#10;9hzUgP7sfWmfKVbrTug75xWpiSDrkjmpATt61ECdo4p3c1Qh38IIFOHReD+dR856VKQ3yHPakwFy&#10;ecrR1RsUAg55FKQMHFICMkehzUR245FSMHBzwR6Yprfd+6fpQIYWIThRVK4ZjByR1q027cPmGAel&#10;UroZzhSfloQ0M8Mg/wDC5rY7ettJ/KvWWxtbj+OvK/DKuPinCSrcQv8ArXqj9P8AgVaw2Ma3xIgb&#10;GTmos8jHepWxzzScVYyLA3nIpflyvOKDjn5aDjBz6UARncWADd6XB2kZ7UYGWxnFGeeOaAGZk3Lw&#10;KkH3aaercU71oAac7l+XsacASrcUmBzR3NADfmO0/Wjsvy0vOeRS+ufSgCM43rlTjNOAkLzDyyOA&#10;Rz2oP+rBVhnNSjd5a5kU8du1ADBjgg9RgilUnaBtNOIG9QF7c0mDlx0IpAP62zkIeDTex+XsKQFw&#10;pG7HrUmF2A7zQA+L+E8da86+Ll0tv+zF45JfG/THX9K9GUfOn1rwn9oW8WD9nHTY/MGZ9SdQM9cA&#10;VUSYq8kfDmjKD9nOBzfuT+Jr3bw4CNLQ7OsYxXh2gJlbDLcmevfNEVl0y0+UZEQ4rmn8VjeRvH/j&#10;3HI+9zUHy7h8v41O4OMFAOc1Dht4ORjvWqJHLu3c9Papl3YAB4qMfxelTJtw2KAD5dy0D7/3T7Uh&#10;7U4H5jxSAfj5vuHmnevH0pvO18DuKfn5hwM0DBc+aeB0qRe3Apg7mnk4ccUCAn5z1o43r7k0452c&#10;JRzk8DPagYoGTnbjil/hbin7TgncOOtBIJBBxgcj1oAiPm71GOM1N/fO3jbSZ/eNkccZFLld+QOA&#10;OmKAQ9dvlr9aCBQMEsQBjNBJMg+bgUAMI4f931oAJAyaeOcn3p2AXHHeiwBl9jAIAMdfWhclTlfp&#10;UnHelAGelMQ1d3HyjNSqPml75pAB8/HpTx98fWgBVUdQM81diPIyTmq21Pm4IqdMbhyOlJjRqQn9&#10;9nnpV0ffGB16VmxuuBwx+bpWknKAj1pWHcx/Fkhj+DXjE+YMmNBz3zXh+ualFpf7PfiC6/sxZpDp&#10;TRRw5xveX5R/OvXvH0ij4Y6fH5gH2jUUA567a+c/im8ifBf4TxCGbE/iWDO0ZztIpON7CZ8gav8A&#10;DPx7/wAJ3p14LTTcXWqm4K+cC0bOcoMZ55r6T+Gln8TrT4g6Zaa14L0ooFiE08kPGz+HBPXiorfd&#10;L+2L8LYX+37EtLcsu5iOgxkV634xudYHxX+GdtDqDrG2pW+EVcE4buetdcleNjCLszU8aWELeMPC&#10;yx+G/D6RQW53BbZQXzXnt1Hp7eJ7OE6PaKEIwQBX01e+H1vNU02SXxjpkJOlQ4jJGenNUJ/AFjJd&#10;RuLa0JyOUl+9+NRGMYpBKTvoeGx2tjuhRdNlyI/vA8Cui8P+HtZ1LxvpVpaaVcndL887KdqL3JNf&#10;RWk+ANGGj6abh4Efq8ackDtzXpmmadoem+H/ACrXTLOJAmXfA3MfUmlUa6FRnZd2ZvhbQdG0XwJb&#10;WtukZfyt1xcMPmkbuSfQdq8Y+KPiNp786bbTStGJguEPLn39q6/xx4utLfTr+1tn3yOpVAhyzn+g&#10;FeI2drcvqd5eXe55pZM7T/CPSsEnuVFa3ZNpdkIrC2lkRTLInOP4RWwqDc545PAp8aqVwFYBR0NS&#10;AYi+4OOmaoocnCHjvRg7h8nH1pyj5+Vp+E3HDk0wGj7xGKUgEGlKnd904HWmn7xxQA05w/0qIF/l&#10;HA96mPXkUFRtbkcCgBmG35KnBFLjBIp2f3CL6Gglcr8xzj0pMZGcZ6UinMc4K4A6UrAjd8pqPDBh&#10;16c0CH4G3O7rTOy/MeTS/wAL8gc0hA8+P5+3SgAP31+Tt600dBxTv4vunilYct1osBGetAztIoII&#10;TrQc/wB3tQAHbkcCk+XyzzTCVzkE9elLzg/LQA1t24Ucd+nalx1pDjkYJzigBD/rm/d8euaCUAIM&#10;RyR1oYc5puThsoPxpgN4B+5+tL/C1Hal+XIByKAIznZnHNMP3cGpW24fioGJ2nmgBpPXmomJ7UpJ&#10;y3yUxvunntQBOZCmj6m4iyfsT4HqccV83axHYN8KfjneX+n6pFq0Osj7BJ9pI3qT/d/+tX0fCQbN&#10;xtUjeM5FZ+o+F/B2qiD7TpbRup5ZGwD9RQ11Ja5kcT8EtT1afTNOimt7tgL5AjuSQfXmvQf2or9L&#10;b9hv4jsZyGbQUjHPcgV13hDw/o1hqfhaCy02BIYJc4xyT618/wD7a2qLb/s/eHLD7SR9r1XpnqFW&#10;rUiqcOWLTZ+RzEG7uSUOJLtzUJDEYBTjpU8QzpdixZf9e9Ryhd5+Yfd9a6ZO5g1qVJS3k2oL885O&#10;KjUfugd/JfpWi8GNDgcSjD5ye/FZ8efMceVux0GaCC0qRl2yy42jFNuCRHaBTgHPFPTHBCEYPTNR&#10;THMqLtFAHb+H/IGjSNJO5wOgHevQNL07UJbGOT7SyxtExx7V51oDSnR7tVjj+TPz/WvbvDTTr8N7&#10;MNcxs7JJuP8AKvRo6pM4mveZ49fJJH47vVKM2ZSMMfu16H4hsJLr4D/szhJAVR594ZsZBz/KuK1/&#10;nx0XEYBWdt69DXod6jS/s8fBACVhgyg4OCMmra1ItrY5q50AR+GUmGu2rKqKQqH7tc8UJkmGw5UD&#10;HNdtfabLa+A5WbxJcn9ypkQ5IOelcdCv7+TFyvX5ietWQ1qRlQFjba/0p6byx+Q8jt1FdLFbW7eG&#10;rmQxgFYzzXPNuUKQM5kPPtQBqWlq81tJ6ohJJ9KoEqmtW5WFWH21UGDgkk4roNFnQi9UCPP2Y45r&#10;lrpmTW5XWyeRk1HcoXoSDxVWEtTvNU/4TDTpYV/4VD4huE+woXdEYgBxx061xdkJo/H9qZPD+sRv&#10;czMwV4WAX8TXrmja5+0NqUGiRWHguCWP7EFRXtCd4Xgcn0rjdY174gt8WdO0jWPBFjBeRakqyIlt&#10;hsMccGs4YiMnyvc6qmDqRjzNaGbc6i1v4u1SN74putDgEZzXHafqctr8S9Lv4DcZXXF3qf4lzzXT&#10;+KdPmk+I17GkRJhtkbj3FcPcI58sC7QSRynKhehHrW81zLlezOROzuuh9o3zw6j8JvDdyJVzJog3&#10;N3PFeI63cWOn29in9s2/nNMTsUZwBXGWXjTxnD4DuLPyFuAsAWEfd8v/ABrjbjUbifUi91l5txOd&#10;2cH0ryKmEcW7bHpU8QnFX3Oz1HXLueIf8S+fCgdDjdWeravNZxlPAGuEseDHGzZ/KrOiWs0+kvct&#10;pblA2BuXr+Ffpz8DvD3g9f2IPDd/c+GdAaRo5fnktwzA88c1xVpqm22tjognJrzPzIsfB3xJ1LU7&#10;YWnwv8SMC/QxkZ/OvUNH+C/xVlkgku/B62UeR80s+SSfYGvu3U5dD0y81XUP7S02CEy5MKRgcD0x&#10;WBeeJIda+EHxSn0zxw1sNNmhDW4Q7ps+h6iuWeInPVHVaMFqzyfwl8AdanvtKF3qUW0sNzCUnr9P&#10;8a+mtH/Z58I2ulWMs+jzXkixA+WXCqf1qr8CNe8STfFmxt7nV7me3HyusmTjOcHPtX3MxjG/M9uP&#10;3f8AE+Kzqe0nohSxCSVkfB/xL8G6Do3wHguLT4J6CZY7lV8napKjPPfnIr53hg8Q3WqyNZ/AfQbG&#10;KONd80gBwSOor9CviC+gT+HvEVpJPHNII2ykY3KM9MsOK8IsdBu5PDrJDp8sSs7n7h+bFc1O6unu&#10;dD0SaPAdU8OaxL8JfEFzd6lo0tvbRb5SCEMY/Eivn7wvrVkvxs+IFrHeuts06jT2cYWQrwwB719+&#10;2/hnw/c/BD9pq31SO6j83QWI33BT7i8AA4618aadpPhPVfib+z3YweFIbSGy129M8sZ5YRn5ckeu&#10;K6qVVJpMynC6ufSH7PcF0P21PDkjQEAwyHP1zXpn7ZOo3UXww+BNkjkLLrtxI4z1IAArC+DgtY/2&#10;zvD0UIQogKDHoDiov20JAdW+ASh8+W8xcegJrslJ6NHHCFm+58AXVzdQ+C/GKlContvvZxgY5596&#10;9c+F1w0X7C3xrMbMJZLlQD6g9a8/1+PSP+FI+Ll2AySW0ZiIPIIHNdB8Krn/AIxY+KSM42x5xn6V&#10;KV22W7qxxXiWYfZ9QYnAFoxJ/Cvm2dGbxRq0rJ8vntg5617Zrs89w2vxqyBHmfnPQCsDwh4P8Sa7&#10;8QbKzsPCVzO0moBA5yFHv+FdEEtLsh6nCeHI7o+ItQjijmzcRFQqnnHNet6NYCz8PNCLVsF2Jz1B&#10;NfWifs73Om/B+w1C28RQ/wBrw6Y0kikHa/GSo54r5g1ea7tvG2sWl1Ym3mjuyjofUH+tc81GUn1R&#10;rGUoxsh+m6RPfeJLCC306TcbsebIOcjNfUmmWUFh8PLG1htYl2Wa7iByT3rF+HWm6Za/CBL9reJ7&#10;qeToV+4O1djfPbvCHWAhig3AGs5yWyNKcLHNN5xu1Py5wRXgX7REL/8ACofgvIYxldQm3H619CIE&#10;OoAcjKEkfSvFfj/Gj/sv+EZdpJj11QPxIqIL3kyn8Mj4q5yME/dqSM/NEODweKaM+YuCP9WP5U4E&#10;89OD+dekjzh8aEyMVUErMGK+wr7r8JeF/gz40/Zj8MRL4m0O21SLTEWN4tkc0DqMHK8FgTXwvCyi&#10;4uDsPOBjNX7O61Wy1+3uLPXtdtyl2jB7eZkIbqPu1E1dWLp6O/Y9J+J/w+8YeGNWc3Cm5sGuQsd9&#10;GDtb0znoa8uj+0m0VmQFdo5zX0r4in+P2rfsjodU8N3upaW1vA/2lFYyKE5U/wCJxXzXJ5kRu4JI&#10;3XIAweqVFNOCs3dmlRc3vIlyDsIHGKXK5I5qOIp9hwJNxXk09GygJxyfyrUxHH7gO360h6n5ePrS&#10;873+Tj60p3YPHegBO5wppOdp57UrB9p4GMetNP3QO9ACjOw5z060nPlRkMx+al9ODwKXnDDbigA7&#10;r9OlJzk0g5H3uM+lOwBkhjQA0dR6Umfl7Uufm5TjtTSM7+O4oAQ/6sZA61HFFK17KQ64WB85PTg1&#10;KWjELljgbcYxVjRbO7vPHujw26SuXvkU4BwAT3oA+t/hhatD+xPoTmcxPNd3EhY8HaScV5h8TLiF&#10;fhrq8KTKfM1aIE+uDmvbbhYbT4aeHtNSNkSDQIlIUYBOOa+WfiPdO3inSLUXIKxozsM9z0zXNbnn&#10;6G17ROAgWXy87gAAMe1W/wCD/WL0NVosC1hJJIzVj93htsTZ25rpMWRwbjqDfOD83J9anmA+0Trt&#10;OOKqo0P26PbO2S4yMVbuGjF4D5nVAKBkQ/1T5Xgds0qhiD8wHFJ8uwBXLc84q9FEnltnOcDigCsi&#10;yDzD5PU9c1FIboXNufM1ItnqshGK21iiJQF8DFNliVYwSQcPke9CdhHoXgLx3418PeJtJL67qV9p&#10;ZuEW6s7iQsQh7oTyCK+zL+48N6x8GI7mC/L2F9piyOyybCFxkqSPyNfnnNCv9nI+yUNMQB7Yruk8&#10;ZavZfA/RtDF8yRqxG5G5IP06U1KxM90er6/qelC2g0fQNItrO0SXbM0TcyHuSa2NFihs/DtiVb52&#10;GWfuSa8X0ON21qxlbVJGVmDMCa9vtjE+jWm0crEARisKj0OimtS1NNM75LMeDjPai2R1mi/eAgo2&#10;WxUHI3c9ulSxtJ5sCKN584ZHtULVmjjc/QL9lLVnn+EPxO0p3ObTWBJGpP8AC/X9a634s2BGnacf&#10;s2d1jdg/lXzl+zXqzWn7ZkdiJcQal4ekjIJ6uvI/WvtPx1aQ3GlTh4lJFlIB+IrOur6omhK0rH5a&#10;28aRa/4iRocMuqS7c+5rRsVX/hPvClwbhB5WpoeDyOal8TWzW3xPukKsu7U5wR9GrnHNwmrW06NJ&#10;sXUIs4PvWlC7XobVVZn2V4mMS/Dr4G63Fa4KXUMNwy+/rXkHxy0i0vPDng+9it4/3ukPucDgEjIr&#10;2qEQ3v7DXjaAEOYNKhuFPphc15xeltS/ZkhXdvaGzZM+mBit9tTC58k/C69CeIfiZodxcDy7m0eW&#10;BSejp6fWvu74Vypf/AvxbY3CqVWwkRVbrkDBr867ktpnxx8H3as4aLXnjuAOyk4zX238JtRYeNbY&#10;JcOI57Atj+Ft1KavqgPlfx/p7af8dfiDZtGQh1aQr+fFczpA/wCJ0UZmBaFjnPIAr1j47xp/w0P4&#10;mnjBDJdoXH1ryeyO3WopQwy0ag596zV3uVZLY4PXiR8R41y2Bq8eD+NfbWgEv8CPBQb5k/syLB/C&#10;vijXPn+I/jlSuDDd27KT/tc19m+D5hJ+z/4GU99IXn6CoYRN6doX0lFjs41CIBwOtWLSKc6RKxlO&#10;FFZodFtrnKbScgV2dslqvwO1VjaZnYZEnoKHoU1cwZpLqbTrGM3CFIpflFdrvK/COYEZ2wDFeYRy&#10;XBurFUYlWuhv9sV6GJC/hK7iADfuV5FJknPWgO/zBC/NyM5716pMgHg/whKQAJLY4PrivPbYIkli&#10;jqoBn/KvUNXiB+EHw/eJl/0d2Vx/vd6mRRxrI0l3fEE4CkL71lhSJpkIb/XVvWoIZyYjyOtVb1Yw&#10;LwiHnqDQMW1gle7liCkkxdjVG4s7pJLo7+Fl5FbXgnypda8brJcsXMCmIk9B3q5qaBNU1ZdgZW9D&#10;3pBc5C+gnOmaWRPkFxlfSujsBIltbMkwDi3AH5Vz1yZdsKq2QsoJGa2LOT/TdPO04yoxmmDMzxje&#10;XFj8EfFTGYNPeK0aN027hzXztrNybT9nyWBS4lktWy2ect1r2T4rzub3wNYBcHckkgB7Gvm74hXy&#10;g2kKONqWyj8hTTdtES5W0PnbxBPObqxtxId73eTzzzWxEi2/gm93IPM/s/qfcVz8Ky3XxW1JirHZ&#10;IOB2A6Vua1N5fh3U8x5IixiuhRZHme0/s92Dmz8a3RRf3+sqN3sM19gM0Z1GwCODshAfI6V8+/Aq&#10;yeH4KeDX8hw91ctKwI/h7V9E3SWq6vozrCykjEuDwawqK0hwNRpbZvBWowtK2G02UYHbiq/hvS49&#10;Y/Ye+K2iyaTYnZb30kEnlDfuUZGG68fWo0WNptWEdvId1ow2+nFdX4D8QeDbDVfhvYXEBhBu7mOe&#10;Vh8rFzjDfXpWLi+hs2kj5F8D3Hk3Is3gCvFqs0MoIwcqcV0HjFQunaRMLdDi45A6YNbPxU0NNC/b&#10;XvZ7fT44dL1W6+1WbKeGLt8w49+azPFoV/hRqLJJlx5ZXPp3q4zVtdyC/wCC57b+04yLWEtEFA9s&#10;16+wkl8Q6H+5JCMCRivnfwRN5fie0BYneY+M+lfUVhGH13zfso2LYrjHSm9rhHcvSyReZZbigzgD&#10;2xT9Qit306zJyWUDmsu+TOt6WDMwU3II/OtK6kj8yzQBceWuazZdzEujizwUwCvFc9cSkJEA4wAa&#10;6DVip0rCtghfyrmNikWwaRjlwMUITLVnOrJIQ3zY9ah8u2bVr0yMQfWrU1msE9i0YKh4ckViu0x1&#10;L7ny+bhj65psEZ17LBF4htHDQjbkbcZrAmvGXxCrbFAacbQB1zUXi/7XZSXNyIJGh+0QhvbJo8q0&#10;n0TTJlT51hVsZ9aSSA6+J5HWBRafJ5AJ565q/kx2MIxhA+az9IZDBaKc/d/lXWpDaTWc6GNCfKNC&#10;uNIW2kV9OtZI51yVAIrbUj+xkGBz+dcvZx+VFdRbnwtxkVvLLEUA6goKmWhVxlrCX8RSyFWCjA57&#10;100kCJpEu1FyEySKo2KxmFzjPzVsQBWuQh6EYIzSQ7nOsSWtSEbCvya0jKi2hKs3KjrVe9MMK67C&#10;0QBEgMZ+tPskjk0yDzJM4HBosK4663SeG0lx9zNZNtMrRx/uz98itu8BGltCsBwSMAVktEqzQKI1&#10;BUZOBTsDZaBYTLxR9omF5GDECgNVJ3kVIiCeuCKkUAm2yjUIRsedM1oNjJgdBWdMkjXBPA46Zp0q&#10;TraKyHoOBnrVKeSVYDIy4+X160N6CSDBE7c5OKByzcHNYzX6/boWjlztU719au6bcLLLfllIODtq&#10;C7F+J4/7WtSHP3uavSSypqU5QZBj5rGX5b7fnH7zkGrckud7bcDb1piOTmk1dfiZfq0DJFJps2Zf&#10;cjiuJ0vRBL4G+IttcxzTPLq8ki7ySUwcjBPrXqWxnWRmX5VP3iKypWaLXcIgIYjGB60k7Fpm/wCF&#10;RIfhNNG8eGit2TDHnCjApdIuBI2qW6RMWE7biewrDm1O1sPOWTd5ksf7qIdz9Kl0KS6/tHUp20/y&#10;zKTyeuKlCZ1b7ljkARjg81nqynUJV2kblNaqENAAcAg1UuVijuLUo6sxPQVTEhIhGlvMN4GX5qI2&#10;yrrljdR6jKgwd69Qad8pmjBjOWkXNbF4sS6JYBYx/qefeiwXM+TLyyuSCSvNVoEB1BCASPPGRmpL&#10;RLoxakrREDaSDmqVnKw1y5TcMm4AwaGhpnVajk6Zb7JlA8pcgnrWAWYTA56LyK3ruLbawtIXCrAC&#10;K5QzK17fgA4HAqEiriAwvrkRYLgHpU9yD9lYrHgAcfSqVqY/7cusuAAuTmrrNbvp96UugccdelMD&#10;m79Ga2tpYblC28B1NdVouDo6iRgML39TWSLSAaepDtksSRmrVulwdMvBG7ZBFN2sT1N9pPluY1ZW&#10;B/Ss+W3AEYa4YZ5OaW3AjtAzFmfcCcmpbm4jleIiFflFJAygYgqPtmY8d+9LGi+WDtIYtVgMpgl/&#10;dkenFRxszXHGDtP50wLiRuzK2M7V5zSEjbccY571ftg3lPmLHyciqVwIyZCFIwTxigV9TLuJQrwb&#10;VU/vMGrI3NeREKoyBzVCVP8ASbYkDb5nStGIguMKMbRmkMvRjbq0Db8EJyahmht/tt7LvBGcrmq8&#10;zyeeCpPA5qWISyQ3J52helNAZ63DyX98Ng2rTHe38m4znOcYzSYRNRvcIBk8+9QqqtNNuAA3ZFIZ&#10;qwEf2QFyRlapskpkkxu+9VhCfs6gNwAKlRlDHKDODigCjF9oS/wbfIPQ1fiX/Sld1OS3GanEtqLR&#10;N1qN3rVC5eTZbuJSArdPagRvAkLIy2wAIHJrJu/Ll1aIn07VoWc0c2ivHwMR9e9ZsqbZUKyZIY9a&#10;oRaWJV0uRgDgLzUVnkzzEA8NTVmmbQr3Ebk9MYoszItrdb48E9qALVxCr3WnSGVSVY5FOk3KsS/a&#10;F+7xzUQ8xiQWwu/nmn3ED77QmducYoEUbgoZrQGVh9KmVC0dufNbAFWntittcFovm2AiktxutX4P&#10;y0wKsgm8+JccGri28w0qXbKNpQ/jVpIoXtMkjg80yRSqL/pDFR0oAxYoGiS4dtuWY5PrU0H+rujt&#10;bJBxU9yC1oDx97tTVTEcHzZyKEAkC7cEnjza2pnLwQABiu2s9UzGqhyPmGa03Ea2loEQk7eaaEVU&#10;GDICp61NL5xjVQo+tMcHK8mrURzGMgcCiwGDcQF71C8RI71oE2K+E5kM0jMq8VZcIb9h6mqFypR7&#10;gbUI8ugYadIhtJmGR8+Oa6K0kgSOYSRt93IbPSuBtJXXUp0YNzLxiuusyHt7sSSjAj4zQhC3Nykm&#10;pMixOFLUyQyCJgoGdlRtsDHABwxxxTlaH7Xb7psr5gyM0wJLSORpIvNkJznGTUFy+26KgMcSVbvH&#10;RL212ThY/L4FUUlt2vpMlSSetAFplH2SJiCcp37VQtzbDWZAdmPWrlwJ2sNiOenp0rmtl6moz5yV&#10;WQHdS6AjWmSQayf9DBXPWr8W8Any9oxxSWrpPawYhYkJyKJhKJOh4PShALIGeNFMhwKqTukdkyBy&#10;Swx9KkeTEJJJDdgKQpG0MLtGckcA0ANsYoxbSnyEJJzmo74S/ZVCKcFvmxV+z2i7ZS2BmnakqJAQ&#10;uwgr1z1pMdzFV2OmhAVODzSojZbbjrRDEvlTEJITnkCrManzUIcj14oGUbgvGIHMbfe710ensr2N&#10;vmcbdvIrK1BFk0a1VWBbzB0rRso2j02Pe6jEYyM0xFbUIUF4XGwqHp3zTaDL+6JKxEgY7CkvmjNs&#10;SJ8AdagtLgrbSkTAlkIHFAFbS57V5L0R9VZgw9CK1cO+lyOueMisqygto59TMdvtaSYlvcmtR3aP&#10;R1GVoEVI8CJjLkcHnPFTWMztLcxraSsvnffxVZmWS3SMxHlxg10dqvk6PCi2sfK8Nt5pIYk7fvYQ&#10;X6RjqazZo1aWJtgAA71PccX6b58EioJi/wDZ4wQcHpTaFcoOubl18o9eKrSsyAHHGOas+ZGb9cHG&#10;B8y1VnQtcj5/l30IZs6fM7aUT5jAMDinMCHXdKD81R2wAszjG0KMYqGaVDdSKGPAFJAWCYzbz/uw&#10;OKw5WBkIB/jPar7kiwbk9arQopaUmPr0osAQeV9ptSwBK/nWs8MjvGwhGNv51nRxouoofKJyw/Ct&#10;iSSVGhAI+4KAZBHbSLDcuwXaoz6VHG4NxxANuetPllBt7hGuRg43AGkiCi3jCggA96YhGaX+0LcA&#10;EKfvVpRbN0e4HGay3z9pU+9Xo5FVZCY2OQM0wL9xHB9lcLGcFKzII8OxwfvdDWkp32v3xwOapb1B&#10;vN3H4UgQ+UbkGCAeepqjEk4vJiXBVTyQelUZ7gmd1+1FecCprLeElDzuwLdzSGa4k2wNiQ5z603M&#10;pxgHJ7VXkjdbm3PmJtLDvUsvnJIWUxkhR3oAPMmF5EpiGO5NXLq4vG8K3MCS4R++OlQookti4kGQ&#10;ORRgiGX93k56UAZtpbTRLlr2RsjrVsE+Y4MaYxxUshlFkP3T4A9OlVFkQs+c/wCFAD5cNG/TBHPN&#10;UogP7a0pM8NKAaezp+/+UcN61NALdriJmu8MCCMD0oA7mVbCDTbVY5IwRbjdkdTXD3U0r+JCp2bD&#10;naAakupr15boi/P+rAArLWCfyVdryQshJoSHc6GzhR4JzgdKgkQLcyDfxuqtZXThgpLHk5pbqUC8&#10;jODliOPWgRJltx2w/L3FK0cbgkPggcU2QTCykdYmYbMnHas9ZJTJAwlcHzR1FFgN+yDNdQo8pxu/&#10;Orl6kaySsm0gAVXhUb94kXCxDv3NJPIv9mXmWJbeKliOZidWiBCHrU0iyNpN0scwDmI4+tRKFCxg&#10;DpT8v83UZrvOcxdJj8QJc6t9r24WY7TntXQozHbkDoaiyc8gkVIuMDJ78UIErE6439KnHQ81Guzb&#10;H8wyRUvGR8tUNh2HFKOrHHFKAm1vnpf4BmkIUYyOBUi4+bkdahPReOuaev3RxjiiwycFdyfU1Op5&#10;PNVkwWALY96eobzWG7GO9OwFtecDbUykYPFQJjy2+c57U9f4fl70Ay2hOF4qf+E1VQjn07VZXgnj&#10;iiwiMlluEIAPHNd14ZJKck5wc1wjYMindyTXceGGP7wY4xVRYpbHbU1vuNz2p1ROeRkY4NNmKVzl&#10;L9iNUmygOQfwrBJO88cbzWxqpAuwdxOScEVgjdjOOprKSsbosenNTxk459aqLnbzmrCZ8pvkPSpH&#10;Y1J8f8IN4tJUf8ird/8AoBr8s5MHW/GxGcN4tu//AEM1+o8xx8OPF3Un/hE7zH/fBr8uRzf67lQP&#10;+Kqvcn/gZrCDvOXobwWhKmP3fA6CnHIW6IOeBjimLgFuOhp7Z8sc8EUmUiJcFucdKmjKiVOnX0qE&#10;AfL361JHnzQc4xQgLDEb2wOtRHGDyKsEJ5DnbwKgwNyH3qhMac8cUnGTzTj1pn8XWmhD1A80HI6j&#10;jFacIXcGAYE8D2rJQt5i/L0rYt+VhIPbk02rgdJp4wtqpXJ3cGunQOAgKDG3rXOWHKacd+cMetdI&#10;hmyAwAAXilYqOxOAxOd/er0P/LM9O1Ulx8me9aECkxxAEcnrVW0FY0olXy3IbnAqc58sfNUEaHch&#10;3HgVZb7v3AKiwDhx5XzfpU8Zbc3OMD0qso+ZeM1cj/1R+tITJVHzHA5zUozubntUY+8nI6085yeK&#10;YCd+lIS2SRk460c5+7S9+VoAXAaL746c8VC3HHmDbmps8sAMZqBs+dBwcZ5oAUbvLGB096dk88DN&#10;Azz81L2HFAAR8v3aeBHt5YdKZ/EvPrTiF2FipoAY5cJwo+9xS8/L9KU4NJ83y5I6cGkApOf4BSdc&#10;mk9Mn8acGj3Nyc44pgAx61GCPMfJ+lSfwrk9zSbRslJjHXigBBjcucinZYgfOOOnFNPbNGGDv8oH&#10;pQApzj71Jxkmg9qP4W47UAOHXpSkfdzIMfSovmwuW5p4zxQAZGP5UhL44Cgg0vdckUpK460AMUOb&#10;ljnoO/enHODzSZOFxTucnigBmMSZB7U7nLZp2ORzTW2iP75z6UAKAoZ/lpnJkwUwM9acv8HzHJpT&#10;k5+XgGgBRgROAxwexpp3ZFKSN/3eMU053txQAfKAvJznk0vGGAanDb5QyoyajJHnKNvOKAJBjYea&#10;Ye/FO7HNMP3lyOPWgAz045oOdoG7vzTiAQhEp71Gch2+XvQArBvMXa5wV5zSfMBjaM08Dk80n97p&#10;9aAEGdx+SnAfKeaTuOaf0UcDr60AJ680wg5PyfrUjZ3MNvb1pAMWxy3P1oAjI596XseKO49aXv0o&#10;ATjApe55pD9OKUcqvFACEHK4HFLjk88UuGIGSMd6Ubdh4H1oAZlC0eOuaXu/1pdqeY3HUdaUdcHn&#10;0PrQBEwOc4NAzuj+fjPpUhDZOAen5VGMgAMCTmgB5A38MKac+Z9/pSnbz8mKOMDigBcf7NJzuHNO&#10;/hQ7+/IpONw+WgCQZw3zcGmYBzgrj2p4xlhmmY+WgBgzsb2pwGVPzZGPSlQDcMsOlOOMqNvHPNAE&#10;Y2E9DnPNHy4PFLgDP14pMN+744zQA04weO1HJB5qQjggr29aj53nKAUALnkcUEn5hnnFOwuM5HTi&#10;k4K9KQDesTDb6d6iMEZmj+QcelTEoGj3MoyfWplXhz5qZx60AVcAeZjdTlyD2H1p5HzP6Zpufkwc&#10;YoACPmPz8/Sg/dOTQ23ZHhwTSn7h/dmmA31HuKVQPKnO7p0pSCAORScbAMY4oAQE4J2mgdDxScmI&#10;cchzxS8hzk4oAXLBCPl5pBjPWlwOeaYMkMMfjSAXDFvu8DvUqKo3nK8KeKjCt8p3nrUiK2ZD/s9K&#10;ABGJngXCkeaPw5r5b/aZtynhvQH3AiSBvw4r6lhVWvByoAkHOa+Wv2lb23l0+yshPDvt9OVuDyS1&#10;YzSckDejOF+FkcUfwq8BymFduJWr6p8KxW1/4emkjjOxYpArA5yRXyV4KvLKD9m7Q0+0RtK1rKI0&#10;B56c19a/AyWA/CJHleMlLm43qx6DrXzGe4NVYy80bZDmM6deV36feep+DI7q28OeJ1MMm4iT8ak0&#10;uKcw6xI8LhjevjPpmt3w/cabcal4l8lI1i/eBD796LdCHn+Rdonkx+dfA5fScaji9k9PvPu8bX50&#10;31aX5HnniRrUamisFz5ZwSK8I8QQwjWYmjvSRJIcJnvX0N4pgtXsd+0Zwxz6V87agUbxepWRfklO&#10;O4q+Ip8tDUwyRKVUzZoL37BHuUgDGeOlR2M0sfiWx3W8pCd+1dMZrZtFlV4kzs4NUIvJZoVEcPzS&#10;YDetfnir3i00fomHWmh65aTWs3wduXaeAkxAL0zxXlOuE+TdbYGYc444rpLdZ4rHy/s1wEKjkniq&#10;uooj+GLsAJ8oPOK8qhLkrXequcuMV3Yy/CM7pPCpUfNJivT7iXbptwVUE+WMjOT+deS6G8L6qkIn&#10;QFZDkg969AjZ49Ou1clm28/NTzGDdS+xyqenKZN1IJLyIeeqkycivT9CstOn8HQZsULgABvSvGLl&#10;x/wk9oM4bzTjB617R4Pk22Nrukwu5eDX2HDtONSHLLbzPEzCUo6x6HBfEHTbe30u/VUCkwfzr5r8&#10;Oo0Pxss1YMCNVO38a+vvihBbPps5WdcG2Ugg18p267Pj54bDBebvOfpX6Fk9GNKulFdjycXjnKg0&#10;+p+nXw8Df8Kc0EbhxpufzzV+cjdc5Gf3hrO+GrK/wS0STs2nkD8M1q3S/wCkTjGP3hr9Ko/Cj4ms&#10;/fKakYUDPJ71Kc1Eo5PB6daeM88VrYxJF+792nj7r8+lRZbA+U04FwoOwn8KaAmxgr81Pz8h57VG&#10;pBVsjn+VAJyg2DjPNJiDHLHnOalGCvLHpTADgDFPxgAnvSGIQOcY9qiO7A6cVNwZGyccUEDa3GPQ&#10;0AVGA3Hn61XlxnIcdPSrRALkbjVSQ/vGGMYHFHQGSeHMf8LZlGOkBP6V6Y33G5/jrzDw3x8WrnP8&#10;ULYr09vu/wDAjWtPYwqborseTSE/I36Uv97nkmmEruAIOe1WUJ83y/P+lJzhuKFz57LvAAFOPU9O&#10;tADDncP3ZpOxoJcOnGRTxtwTxnPSgBhz6ZpRjDc8087fm+cVFzzxQA7uelNOc0hP7yD96Dknin8Y&#10;6UANP3Tgd6Zk/aMbD92pKUAZB3AUANG0kHZihd2GHl8Z65p/GenbpS547Dg0rgKP9YcMAdnWmHeE&#10;yH3Nu5p2DjBOaOMDigCNt/mgbfSpucDFNB+f7uTilGM0ATR58wcnmvlX9p+4ZfDnwXt/M4a+uGI9&#10;eMV9WxnKp8nRq+L/ANp+43fET4UW4cHyrN2I/wB6qi7WCn8Z4P4djLXOmjyhgODXvulIBpathcCM&#10;YFeLeGFQXFnk5LYxXuGnrt00g8Hyh3rmnZzNWiw/IB5qPuecUrfdxu7+lIBxn9a1JHjovNOUsARn&#10;IzTOcx8+tPH3M4pAPABYcmpdqcnzBnFRjtxTwAVPJ60DQYwx45p/GKQDA+8KUEbc7T96gAAO8nFK&#10;FG18sTS8ZPH0pRnHSgBR6Z4ApeDA2G+Y9KaQdp9aaM7hlMUATJvDpkk8c0p+9cAHByMUmDtPNA+9&#10;nPOOtMB6gj+LJxzRzuX5ePWm5Pl8jBzUinCrQA7GEBAPPvTT99vkI96ccnIEx4oI+YAkdOtIAGdo&#10;5zUq8xPx3puBx81Kd21sMBmmIccBAfJOCetSLja/4VEGYxyI2NnGPanjOIwF429aAHnOR04NPG3I&#10;y/amAcKSe9PBySQMUhk642VLk5bGM4quucDJqUY7sKLATA/KMMRx0rStJsPCpjzufFZgZdhGRmli&#10;k238LAg7Zl3D0FFgMD4kofJ+GgEp2/aGwteB/HLUG079kW8v4ham4s44TbbhnEjY5xXc/FvxLrVv&#10;8TPCMMHw4124tbS3RhLDEziQt97p6V8vfGLX9S1/4daFplv8P/GkEMbB5y1o/wA7AcflQmtBOXQ8&#10;R8H+PvibJ8Vpr1NVtJ7lQgl3x/fHYD0xX3F8PNU8Qa5rWgza14KMElr8yTYOJOuOo4xXwPp+gWdp&#10;Fp06fE3WLK7WQGRXtSAcdOpr27wz43+IOleVt8U6TqkJtipVkCEehFbzrRnpEz5JN3eh9d+JNTWP&#10;xFrgh1PUC4gIXEh4Aqp4T8deILewW3llvZkW5b/WOcjnsa+e9M8b6nPrE4ufhVPLLPckF/NAHPv0&#10;4r1uw0qZtAWaS3VUdN+1eq55HNdFOpBKzJdK7ufRth8R4oNMhMlo0p2fKC3IrB1/4k3k+kX0cFm0&#10;e5Md+9eTWlvbqrFtOkLA4Uk8Yqw1raNqELtaLw2eBxWUuVPU0irI6DR3kuJbi8n853kckNJ2/Oup&#10;jYHHOOa5e3kAjiARQuMADtW0kq7If3i/d6+lc2hZrAsFb5gT605WOxvmPWqccqGP765Hv1qf5fJU&#10;7xSETLuw2Sfano3ytzzmoUPyYzSZYlvkA465oTAt7zhxUX8b/OMfSmjOW57U845OKBjuMD581Gf9&#10;YMZBxSlgHBI+UdcdqCU3jLHBHBpiG/vAzHyu/c0pztHyjNGcuRk8Uhye1IBT9wkAk8fhUZ3bh1p5&#10;LbF54ppK7D81MBCBtOUP50cEqfakwdq/PyD+dO7fcApAGfemsWPmHb0x3px6Nx2qPOEPJoAUY2jm&#10;mgjy3wf0p2BmPEnakbiM/uRQBGB05p+OGOAMCmHOzmMdPWlU4iOUPPTmgBOfnOOB3poOUbinc+RP&#10;mE43DvTm8ry02v8Aw+lICHkFSScYpMjBPvQS3me1NBPmoCTzTQDu54pDwp5pTnevzdqYxxnPFMBr&#10;EYPPNRE8U9scgDOagPXH5UAKe/FQOTgVIc/LzULnpxQA6NjvXnjvW1aMfNbrwBWFH/rTz6VsWQJu&#10;DlTyRim9UI9J8NAnVYP3XCpmvz8/bt1AHVfglbiY523LEZ6dq/Q7wwmLLW3Kn5bYYNflJ+2hqHn/&#10;ALVvhS1FwT5FgRjPTJrWj2CSaR8bRr/xK9PGTkZP51SugAibYwPm5NaYYGIfLjCYrOuFP2GVtrHD&#10;8sT0rR7mBoTf8iHpTqVIAIZvesVAq4yhDZ+U561tK0R+GU4wzGOUY44GfWsKPZ5hLIxG4fhTJZb5&#10;28ISahYA3J+YgcAmpiSJbrEhZdowaRW5I8lCxoA6/wANQSC18QbboEEL3r03RZ50tGUXilEJK5OP&#10;rXmnhrnQfG4Fu5ZZYtrbvu5zXqWh2kFxZXMcmmTLJtXEqscD616VB+6cU/iOE12Wzk8bXjJKctP8&#10;+ehxXpKqp+BPhyYO2Nw247EV5/4usrWLxjo0ccqjBO9VPU/Wu+syw/ZT1xxCT9muYsD6nrV31M+p&#10;b1ACT4S3DNNGSLEZyenFeTWwzqgLSFQWPOfSvTpptHf4JeJDHdK0r2sZzv8AukDpivNoFX7MCY+S&#10;x5zVxWhM5Hc2e1/hnqp8v7o6Zrj97NfXy4A8vgqO2a6LT7uBfCGswlsFlFczNHGp1KRJ3815Aefa&#10;qtoK9y1brOkd4yQssnZs9RVS8+0po7SLeIsguARkdTXQ6MkVzfaYss4VvJbPHXFYmtKqalqMKKfk&#10;1FMH8aaV0KLs0fZPgG/1az/YxsdXXW9GE0cAVYcANGe2e/NfP/jS68QX37R3gfUpYdOgv5IJPLAA&#10;w49zXY+HfEfwdi+CPjzTNR1XXbW9urO1LSAEoxUcbR2ry/xXqXh24+IPw3ktPFV5JDbyMpbyyMg+&#10;9fPexdOr1et7n6DRq0q2CqOS1UdPUt2Ud6fGmuPePbmRwSWDA5rzTV/sw+I/ikwkbfP6die9ehXH&#10;2OPxZpbi5k2TW3y7m6151ryCPxpqzDaPMdSpHrX0UWnFH584vnZn7ZSqoisHkJwBXSaFoVq06SzW&#10;rswkBKt/9etbw5phfTYLye3cqT+6JHHFdnEn+lW5jRSshwQB93FcmIrJJnXh6Lbu9hYVdTJClhEi&#10;LEAFUexr7++G8+sWn/BLzR7q38HzXrxSTFLYEjzOuefavg+PP9p3LbSzIuDx04r9O/hJbl/+CV+j&#10;GPR45Wjgmbb6jB3V87XqN30PZo8qsfK+tRfEHW7OGab4dSWdkzt87zjaD6HNcnaaVqWmtrat8ULK&#10;3guGH2lEKtuA6dK+qL8+AJPBjWF94o+w2lxNh4VBBDexHvVfSfg/4d1fVIJNP8RXrWYh/ezyyNhf&#10;7oCknOazhiGo8qW46tNOSbeiPIPCvinwdpk1wIvjFdWkjzJvlW2znFe2n4m/D99MuS+t+I9cmliV&#10;AsLmLHHfpxXK+JfghqNjqukyJqNpJbSysGO0fu8dMn3r1H4efBvwqLHSbvU9XikTaT9ltnUF/wDe&#10;YcgfSroRT31ZUoQir30Oej8cyP4S1NNM/ZnXytm6RpbjcwHryeahT4kIvhaYJ8J42uo4Sqx7uFb8&#10;K+jdV8E/Di2+FXjEWnhe105ho7t9qRnZkCjJJBJyMV8rasnw10/w/wCCtQi1i2v2nu7gM0RHzsn9&#10;5R938aKkVGW25KmpRunaxh6bF428QfFAS6lr0ltp9zdFZ41bYgU9q80+JPhiPwh8bNCl0zV9Omtd&#10;Rt2aBIpQ7Rn+LpzzVDx58RFjspoIdS0uwQKdqpMA31OK+bL3xhqk/j7SLpfFutarJCWEcc7Nsj+m&#10;fT6VlyczulawRqJq17n3n+zgbi4/aZluZIrnMaAnzAQQSfeup/aqstPl1PSprnUQoNmRAfRlHIrl&#10;/wBkTUL3V/G3xIu7iK2EsNsuSiYA5PGPatf9pKw1zUrkSRXMgg0qW5+0k/whhwcd66lUdrNamCXV&#10;HwFrDxr8L9Rk8/IWCQAZ68Vv/Dgov7JvjbMyhp5JcHNeeeJbgx/BvUgWO43bKCOh5xXVeFZo4f2Y&#10;xH5jBzCSBnrkZraLst7EuSc7FHSdGm1Hx3ZWNppNxPJNqoRdmckk9AK/Tf4QfDnQfDPw00a9vdEs&#10;Vvzp4ba3/LIH+teQ/sp+FtCOieJfEt5p9vJKlw0Vj5i5WIj77c9zXuHj3xUkUepRx3gCjcsahup9&#10;T7VlUqWY1ZlTxr4puf7cNtaXaLCCQQD9/wBc+gFfmb8btR8MXP7SOkrp8sBnS5H20x4xnPqO9dh8&#10;XPidPaarrelaTqCT6nNEyzzo2Vtwewx3r5g0ZJ7vUdTmm1eaSe41qPfKxySxPPNS/hutC4bn334Q&#10;WNf2fvCjCRy02noSp7YFaUhX7KeVznnFNsIRb/DL4fQKAPL8Ow7+OuVqORl8qQeUevBzWKNkisFz&#10;qVs28AAHtXl/xygjf9i7xEwUf6PrloR+LCvUkPzocchxXBfGWPf+xJ8YGO3iazYY9mFXHdBbRn59&#10;HG9OSP3Y5/ClVc8570w9R9AP0qSP74+fHFekjzRdpM+FXoatEyf2beh2+ZZUKe9RRg735JOeAB1q&#10;24cWkW6IZ8ukxo+vPgz8ZPCuneENK0LxJ4DSW2FuIhd4DDYf7yn0q38cPB/wc1D4UDxX4P8AFXhW&#10;Ftxklt47lNs2eThM5BH0r4q3FUiCwYbzcs2M5r7F8BfDC08SfsbXeo2HiPVZLyVwqW6XZCxOOzIv&#10;Az71nNJpPsXTk07PVHx/bn94ynhgTj39atggs2I+N1dL418NeLdA+IOpWeqeDNTtJkkxl0O0jsQ3&#10;Qg1yUe/9yDIdx7VcZJ7ClFrcs5G7gnOeacSfm4oAysmQMim8/L8vr3pkgd+zIB6+tJzsHBJpxxtH&#10;y85pSfmJEWPlHFACfIFzuPI/Kmkj1p3y4PHFJjljjtQAcZwKdyUX5lpnG5cGl+UEEZoAaScpgikP&#10;R/mHNKSdx5JqFmTaSX6CgBrYaV0NwBXvvwe0Ofz9a1GfStiDAt9w645zXlfg3Qp9V8c2SCCUxi9Q&#10;yHtjNfYsNtbafoekQQeUqR6cAQo74qJysUkcx4s1PyLK6d54wiWrHHc4r5A1e8e98caxcsjfPdna&#10;P9kdK9X+Jesx/wBo3FmmomSVyTLg8KvYV4/apzISnXpSpqwMlUDYB5eOKexYQRnbxuwPelwAJmYM&#10;MLwaiQ3MqwRrbMQsnBxzn6VoSREMmuL+4U5IIyat3MbObNhbxkZ5bcM17t8M/hV4j1zVrG81Kxu7&#10;PTlYEM4IeUe3tX0XrPwH8GXPgu5Fjr97aXP2Q+XIzZUsOmV9D7UepUI83kfA8cDIE2zx42gnvmri&#10;lyinAHPNb/i7wz4o8OfEm60/VdKkhk84iKbqkydmX61ixAb0DzJz0x2pITQ7bJiLrjOcmrdqUkur&#10;9ZbR1CYwSOtTiM/Y0JeMoDnd0wKx9TvhsSO12ldu0uBQgJtTv4Y7aSKPy2bOF/2a5bDvqUBe6LM0&#10;65yads/dzM0pYk5yaOklm6of9eucUCZ7Do8ir9hIXLJCgPNe3aEFfQ7Vvtg/1ZwDXhGmlRokEmDl&#10;ljAA717DoU0f9iqglbfHtyo9DWFRX1NqKudFMu27bBBwaYspj1G0kUqPnANTTbPKQ7iflqvFAr6p&#10;au0j7C/apjqbPQ9F8A6tNpv7WfwmvlmJEfi60wfZmwf51+qHiBVm8HW0qkfvNJRwT7jNfkXagr40&#10;8JTLCQtv4gtmJz1AbNfrrYmG9+Bfw/nSRWV/A9uwI75jFOtC0bmEFaofnD8V7ZY/jIZUXCfaHOfd&#10;utecWKqXs1JBVmckdcmvcvjJbR/btSKxfMuoH9DXh9nGY4oG2yf61cEnp61nRfZnXJH2X8Lkjm/Z&#10;X8YxyEN5nhu8R/YKpwPwryjwNMknhf4l2Lsu0a7cxqSenJFelfCF3Hwz+JluJt0Q0eRlPuy814f4&#10;UmWD9o74xaY1x8z+IJZYxn/aOcV06nG5XPAfiro89n4p8RsIW2m/yW9D2Ne6/AK7F14S8Js9ypmt&#10;b9YXPseman+NeiNL8PZblLPLGyw4x3AyKxv2dLO4iuYd1vNi98RIoA6AJjmrjFsqS0XmZ37QtpJD&#10;+0BqjrC+JLGF2HY4714XpzW7+JLYy3OIwg4HY19cftQae8fir4b3UcAxNoDxycdSvSvj3RhA3iPS&#10;VknKBp338ZyBWbepq1ZGV4nWxPjHUZIcncYxIwHXHSvqLwe7x/s/fDLarFn01vwxXy74gEY+ImpC&#10;F827X0QU46nvX1n4ejii+EHhTdEVCaPGBkf3hWUiVozesreK40VX+0FmN4AynjvXqAsbSLwE0M13&#10;EGbThsH4VwGhJp58Q6Yr3uyMTg8dya77xAY0sdNlV5CVixjPGDSK3PMbWCOPxFfKH4Fy2c11dszF&#10;8LKgGOR61gXCP5zuYzhyD061qadDI1xAd7480ZGelC3FaxJdI63lrmYAebmvTopw/wAFYEaJW81V&#10;+bPTFcVrdvbRaZbStE4VrM4PviszwtqF9P4d1a3F7uEd2du49KGgT1OxjKizKm35VeDWbdbGs7kg&#10;Z2xHIq7JKyyaZzGXx8w9aVIw2rtiCNFb7xJ496kow/At3ar8WLtCeGLKVJrr/EsSw6hPKSNgVj+f&#10;SuEjtBaftFadNCFNu1yNzA8ZPWuy8YThtIjQyqd0a45oYLqcjbRmSCeQqcljjntWxpkWbxC27as6&#10;n3PNVNOSX+zrNQfmMZ4rUjke1iubiWFcJp0zfjj0pAeO+LrqO8/aY8YEzjy7TTlT2yor5T8e3W7x&#10;VqgW4BCySfpXvGp3ccPhL4kalJIxmudVn2e5JNfJXi+8kXTdVmM3LJJ1POW6VtTjZmfmQ+CofMh8&#10;d37TA79UaNDjoFqPxAd1vMm8HdqUSg+uTXUeF7KO1/Zv8IBgwnuEkncf7/I/SuS1ASSePvAsHzYl&#10;8UQjA92rd2Ekff8A8N7eG2+E3w8Pkoka+HIVBI74r0W72ma3OwbQ2aydEsIovh/4PtnOAvhu2PHr&#10;trWnUm1Cb8NjGa5ZyuyoRsWtOubdfFcBUx8wEGsDXLfSodZ06aeZEiuPEcA29DksOhqMxzwajZuD&#10;IxWcZx3zTPHUck/gPwRKsTqbbW4JZBjqoOazXc0Mf9o+8tTrX7NtvBK5NvpduTznaD2z9K4jUZM/&#10;Dm1LREq+jrxj2r1f43+H9Pv/ANlv4Y+KbC/+ax0y0S5T++CvX6g15dpLW998B9IY7PMWyZWHpjpU&#10;2CS7HEeD5wdblYScw6iRg9q+t/DtzJJ4WG1x89suD3r400dha/F7xErZ2TcgehFfT3g6e8k8OZRW&#10;AWT5STWhKSPQLqHNvAWZT83XPQ1nolyNXBafKqvFaTK8mmyObhshckfSufjui19fr5cmFfGT3qGi&#10;0PvuY3yBjdWJICv2bbGxxKMVeuJ45NTtkDZPmjpU19HHHJZ/OgJiFCEyUSQyXNgJbgbRBjHpXM3g&#10;VPEdyAQVE2R6GrcrrvwC33eDVcRb7ednjY56nNDQI5zxuVm+FylrMMoePeB3ANVNKhsX8Fac6TEf&#10;6IuR+Fa2uqp+GmoK5+7Gc5H5VjeHopm8KWgWM4DnJ9qkGjXsmeOWPBQYJwa6TTWnfWYiHxh/zzWK&#10;beQvHtVsg9M1qWnnw6nCQrbeN1UhnX3FusN7CzWgy6A5qNY4fNmwB9zOKab6OWxiWSFsqOGPaoDI&#10;VmVvNAUtjNRIEb2mA/Z7sZXC1LBI39ujEpwH6VNZxRrpdywuBzBk/iKyIZCtzc8tnzTikh3LOv8A&#10;zxxMIeSw5p1q6jSox5bZIGDUN2d9rb7pAMHnmnWzYg5ZcA8CqbBbmrMG/s+3bJ4UdRWA8h/tG7ww&#10;4xWtLcA6TMpQ7eMHHSsdo2WbzPKba/Q5pDuS+XI6R9yCDV9I2LRdDxzSQAFE3cZHFXV3AZEXsOaL&#10;BuNnWP7KgwcBaz5LeOTSbwNuysRwPWrd2zRx2/mTgBge3Ss9Lh2ACSqc5FKTGjkGtSLkCKEqTOQx&#10;PfmuktYEj02D94uQnpTZbeQahbArg78sK0WQG0ICEHZ60ua6G3cyiGe4A804D0yYkX8abmI46VZj&#10;iKSS5bOTVfKv4jgRImLbhSuKxeiaNrV43hGNlZsH2JfEVwrkH5xtJqxqDQwTRL9tG8p0HasUEvcr&#10;KFkGDycdaaCxHcaWZ/jNplxI29WuYgi44AzXW67Aln8RdAhWJAs+mKyEdD61Dpona+05iyMEk/Kt&#10;TxL+91z4aSEgmKNwzHrzU2GNJ228xyT+7zVCBt+o5KtgN3rQzHskTaTmMc1SjQJf/fIyTxVEk0sc&#10;puY2QjhhWpIw/saJioJEdZwaRVlDdS3HNI0kpEangGgCVTdDRrqWNl6EMK47U5Xt7F5wGaYXqHHT&#10;vXaAMuhX4Mq4OO9czrkVufCsBZfnY9aUhxOjudSt734Z6KIXxcLbIJVI68VkQ280el3BkgIYKDms&#10;jQoZ2tbliW+8MY9q7fHneH7sEICIeSfapWozjZUla11B0bBCHP0qLRdx0nVSwfaJzWu0LyWVwsbo&#10;Ccg89aitUWCxngMAA80cjuTV9AZbQA2WQG5zipNPYrfX6kEA1bVYRYhTFHuIG0g9KgCmPV7Mbxud&#10;hUXHuXZorj7I7CPI5rLC5gny4zntWrqN28FiyiJmIjGa403d1/aMr/Z32GQcUkwZ08aL/ZkoBX7h&#10;qhZnOqXS72yJaswzRtaqVyAYuarWwZNbviQMFgc1VhXOpgDiXgDBTvWNqUjpfRoZFHz1ox3Nt9lc&#10;Gf8AeFhtx7Vi6g0b6rbSOxwCPpQJbkdyvNmQ/wAuB3q3FEDGGDkDaKz0u7KXVp4doIAXaa2me3j0&#10;8gw5ynWiw7jQjMXC27EhDk1DC84a5jVD1Oa1bORTpdz+5GWjOPasgtJFeSssecuc8UxGVKXGrXGc&#10;8t+VWAFa2YlOQOMGo7hUa93mXGeTmkQOIpGFyMY7c1JRetSfssyyIcnpTmA2naT96s62nuH161Hy&#10;4XP5VrPt3EgKDQBDtJmzt4FJdDOjX37oBtnGKmAG1eeKZJho2G8dKdhDtECjRLhi5zsbk1Vef/Sm&#10;Qo3MpxxVi0ZY7S8TyyRjIqtuVrhz9lAw5wcUgNCJymn3OLcbnXr6VVikxNL5h6nimXMsq6LI4jOR&#10;GccVTsS1xpF0GKhwSQ1MDeGySC7VCdygHg1ZjkJtbFHTLA9TWfojbdXvlaLduiI59RWvIlurQNJL&#10;t2u2BTRLJ5Sx06ZsjiLisq3aRVvdsR71I08REwWUbfrTrQSDzSU4INVawmUreacapdoT8hbnnpV2&#10;5E5gtdkAYE8+1ZsyldZDBiCc8VrWmfsVswkbgnj1pAVwAIMNCT7+lSDLAbbc428Yq9cR50w421BA&#10;+yzZcAEoeTTsBHAALj5getX8SedCNw2/SsJPOOpyFrkkeZxit0eaLMOQQcACmhla5dEu5P3I5xim&#10;LN1+YVXvfuKxLZAzVa2JeHIkbh6Qiy08/wBvjxBJgn72KknEReIm4yWxge9LeXMEVhbBo4/fAp1n&#10;HJK8c5tiEGCoNMDHlgkj1y3YoPvg4rZZsiDkj5B0qLVCz6tYqkTDpzTmXY1kCScigBbhylkrA8kV&#10;gvJdJf2shEhH2lePrW3cqfJUHnI4qi4HkwjchYEdqTfYDbvLfzbPTCxcYgB4qhDDGNTI2Htjmuhj&#10;lgbwrb5KkiEZrGVojqeVwPmxTQF98+ZjH8IqhKu5ZwQoGa0XRhCrdcqO9Y15KqK+Z03E9qQE9lN5&#10;N1IU8vBzxirE0gkeUjaDWJbMpvJhn7wGK2PLCaeMA9M5pgSxpGbBy6AsOlV5S3lY28A8U1ZW+z4L&#10;9+lQs7FcKhpAWbc4vWJfggVJdmD5CbzvyDVblbZTtbOelZ9yXklgUK2S/TNAWNOKZY/N2RIfk4zU&#10;aeYzzHHJekWMJApdufL7VatYZpJgyAYAOaLDZGygAbfTinN9paylznoO9WWEavIGkTjPOelQ28qS&#10;Tzoj7iHxxTEILV20K8zp7soT72apQIiWwXyDgMcZNd3aRommATMoBTkVx2ryWserMI5I9pfj2oAh&#10;IUBCvXPNS+XJKrL85wRgVVikgMXEqkkVr2RJvbQkKo9expMCdbe3j0+UGyDNsHU9KsWlxbSJcQ5h&#10;EiMMjPIFWplxYzNvBOOKxrKxtB4ov7wSyh5FG8buDimG4mrBhqcWyMkbRz6VQinjMksbs4bbxWrq&#10;AJuN3mLt28e9c6d41CQ+XjnrSYEyRf6bev5L439fWp9qNE2Y+/SprZt9teqB8yqKQrL5YIi58zGD&#10;RcZYiV/sEoVP+Wfes1FP2iYsvO854rYYvHZx8jJiqiJITJLuQA5pICvIv7pxg9KZH8oiBBILGrMm&#10;Ps64JPzVHlYxDuUnceOKYFp1iFrG3nqDjJ46VDHIJbp1EvOMA1HIcw3J8uTHkk1y2mXN/P45vFgk&#10;ZYoHO8kdTSbA69rArqNvI107eozVtlQMRyRtHSoY2uy2JLoZz0q6iq+8+YM4AGaYjLd4jclc87qm&#10;Dktg7cAVDeQmFp5Ghydwxz0p2nrFK9y73AUKvBz1oA1rbcIWPmD7tV5wuZcyrjdzS79qna3fiqci&#10;l3lLSNzSQyrLDbyXEexM4PFTGC5WznJG0CPqamgSNJGAXnrzUepTXLWCoSefSnYRh213dNq5hO5t&#10;shwSe1Tzz3n9rBVWQdB1qXTreD/hIIWNux3Iat3kaC/QrGobdwPSlbsM0LET/ZocSswxyx71ovwy&#10;bVOe4xTNMZTZCJlUFRx70+4L/aHwVAB61SQmxzu20LsT7nPFYUqTGa6KgAFu1aiswWXK5OOOaqsQ&#10;VY7lGW6CgEYsqXCwuQSST+FMiureOSFGTD5rdKxm3wLdmOw/hXHX5+y6i0s2myMGlAHGaAZvG6je&#10;+iKxsM44rXRJGtnxyNvPFc7DFcyJpzi2wHIIPTiujMksVrENow0VJsCAQBbrcuCQcmq9yHfWbAqo&#10;wG5qOS4nYXG23YZNTxyQLp0G9m8zPpRcDYt3dUkXyQd0eCMZrNuDEk9wvkofmyMCnLc7VJWTJMZr&#10;NH2p7ud3BwX496BmlBLL5CDcck9KeGDTP+8UHNVk3hWOMfIfwpkG/wC1M2WIzUtDKpIB+9SqxzHk&#10;gDd1qhYPcNpaLKWMitzV5hk4xXcjlRYYxb12kYK0w/d6VEFIC8jrUmG55HvQO5YRhsHBq0pBjas4&#10;Z3DA6VYXkEbqoRaDDBwtPB+TpUBxs6U7HA5+tAyXjptp4Iz1FQj+H5qd3WgCdT0O7vUwxt6VUBIT&#10;rUytyc56UCLqY45H3acM+afm4zVcH5TyaeDhl5qRFxeNvpmra7fLQ9aoRk7hnH0q+uMD5O1XcBj4&#10;G07DXbeFtpMpyOlcTKR5ZGRgiuy8KDEjDP8ACacQlsd12P0rHvbkqhUeta55V+O1cdqbN/aMY3nq&#10;aLkU0UbxwfKyQcnpVIKuTT1UGSQtIWOeAe1NwuSRzzWN7mqEz9wg1aRj5IYquAOaqEHdF8uOtTpw&#10;j4bvzQMt3TY+G/i8lDx4WvP/AEA1+XuFFzq2XID+Kb0/+Pmv1Hv2Rvhh4wxEBnwpd/8AoFflueW1&#10;3A+74qvMH/gZrGCtJm9P4SYH51wBj3p2VK9O9MXHX2pD/rQQox3qWxikjcBt5x0p0e7zR8+ATzUR&#10;OZeMipoeTMCpyOhxSGWTnYo3k+tQn/VtxUp5jlOOgqJmA25Y1aJZGc7gMc4pp9fbilOeaaaEIkjL&#10;bgdvY1rW2d0AwRlxWRFzMuSQMVtWuN0Bz0firSA6qzA8+LCH7oxiuhQoYk65x61iWI/eJ8pztFbQ&#10;CidQME7aTKJxgiDHbrWnb42RENgbTWbH99ARzn1rSgAJjIJ4oEjShIMC5kHJNWMDbiqq/eGF6VYB&#10;G773IHFSwJFBAYhOeOKspjyk57ciq6hdhbJzuqeMYk6npQInAXd9R+VLk+Yg3nk0oHyjk0Y68UwJ&#10;cL5YxJzUZDBgCwppb5ocGnkfKxyelIBh6sN3b0pAPlA2jPrSkcP+FJzkUABzuBxRztHIxRxnOKce&#10;rfrQA053JThkJMNgxgU3nnAoH3SS4zigA7r0pxA8temM1CxYyIBjGalHT7vQUAHBJGO1IVwQcgYo&#10;w3GCdp60p256mgBBu4zikyfn9jSNuwu0n6UgDYbI7UAPOzylO8nnp6UrEDgISSO5pnOOlLxuByaA&#10;Bs5iGwEY5pTkMPpSY+9xTwBskPFADe8ILHknnFK2wQ4DkkmjK4Ubl4PSg4+Y8c0ANGcnI5xTuwpB&#10;9OlLwVY4P0oAPbFAHXpQPrSgJyS7daAFH17c1F3+rVJn5yfamjBPBoAXjgYoPCN83UUnrzS8FGPp&#10;QAY4Xj1pcDZ0pqkbl+Q4zT3yEc7eKAE70dFdsA9gKZz+52gYzzS/MHkIT0xk0AOxxnA5pjj92vHe&#10;lH3zl+valIG4/ve1ADBkIgDH6UpAIBDdqegH2iL95gDrQxXzZwOlADF3gfdWl48tc96MfL1oGdh5&#10;oAac7hxSE8DjvTjt2/eoGMnjNAC8b8hu1NYnB+WlwcE7h9KOdooAaPuSZPPakUv046U/nYfl6dqT&#10;AwxAOaABc7B81AxxyMUo/wB3iggelAAAMHOenNIQ+VAPfvTwcSYxxik+Xe2B3oAPm3LkduaUdRhP&#10;xpuTlfpSgnaPrQBIAvmIfNHOc1E27ewAXk8E0oxvX/ep5KGcqWG7bwaAIgPkpmPnj5HfmpiE2cTd&#10;6bgcc0AKNuD8h57Zpv8ADwKOfNT5uB1pflyaAHLt8vJUdaRsbQdn05pTs8qoycRtkscHigB2BwcU&#10;Zba4yOcYoH+pfMQpnBZcOKAHc8cU5Rx0pABsOX/Cj14oAVsZA2k0YGR83amn7jcdqanCnLEnPWkM&#10;lIXYhDfhTOcelL8uw5SncGNsL0piM65hleNirMePWs/yNT3EC+mC46ZroRgAj36UhH704Azik0Bz&#10;rTanGGVopXH0rQtnZ7Mbo3BB5B7VoqQMgwxn6ioyq+a5WNffFFgIgP3qfL3qzglG/eAcU3aOD6Gn&#10;MQQpER6UwG56YFHPy8UuD5fTjNKQNh5NADOMngUfLgZOaOx/lRx6UgFz+6OAcYNNA/dr35p5x5Z4&#10;pvGTTAmVcrwpqa1SV72YCLICHJqNAdpww96vW3mLpPillIBGmyAN7kUJXA5LxDrXhbSPD+q3F34k&#10;0dXW2dkiEy7mYDPTrXxtrtrf+JPC/wAVNel1kFpWl8hAfuqn3Rj6Vy3jaK7m+PfxIjl8S6tMsWqT&#10;Fy85IPoAPavTPgtpM+p/Dz4y2H9oPHugOw5ztPQce9dmIyycKPtVqebHGqdRw2PHPhpFNc6rIrzv&#10;/o91MjKTx1xwK+nPC+q/2d4qTS45HQXqsqDd95jXgnh22Og/theOdIv4jEz6rNgE4BOcjH1rq/El&#10;3ND4+8M3kEx3QXm9VX2Oa+fxdNVbHj1MXPC4ldrn2XoOqR6F4Xuvt0EUtxNDK1rA0gXcDyTn2rqv&#10;DGqC9+H9/d7RiS6lwPTnp+FfGd542h8SxeCNOk+G9zHeRXsMVncRT8ynoeODX1xoNvHp3w78O2bI&#10;PMGlx71HqR1r5N4GNGbbR+i4XMfrFJeg3X3DeDdVbGNqNgmvmeQh/E9063QIa5YAZ9K9+8Z3Rj+H&#10;12oYDNu2QOpJFfO2nRS/2kXKvjzyRmvkeKqq9nFbbn0eRQvNs3QqfYrjcf4D3qpbKN6gOBtmJHNa&#10;N2Anhy7kCHOzgCuat5WE0v7qTknivgaUHKLaPuMNKzPXoZI5/h5Zf30jweOa5u9kX+xdXjzg+Sec&#10;9an0O7RdDuVdARngHvWBrtwiXcm0qoY5wTXDGnKda1v6RnipJO5y2gebF49v3NzKFa6O4E9816dN&#10;PILdnDnDoM815hYSGbxNKMLgOCMHrXes0Y00bnUgoB16V35jSdSabXY8uNRK5jySsfiNoqCJ9vJL&#10;E17f4TDSPYxifB3DPvXhqPC3jW2CYOG6969o8KNKtxEVLBgy4Ne1kVGbqx5drJWOLGzTgyT4miOH&#10;wjbgSNllIHPpXydFMknx98DxADes7Fz9elfVXxEjknGiRKzuwUlsc+lfL2lWkMn7X/i5Fc7YpoQD&#10;6N3HtX6vlGDl7e77I+Nx2IShY/Tb4Zqq/s8+Bh8uDp0mf1rWkYM90cceawFZ3gZAnwI8MpuIEdhj&#10;860mUB5Of48ivt6asjwajuyqB8o57UmDgDbU2F3HI6UoDEg1oZjQDkfLTxvJX5RjtTwn7tjjFKpJ&#10;OOeKBjQOBxSKrZB3DFTnZg5FINvYUhDD0xjPtS5+QjHbipdn7on7SvTp6VXJOG+bkUAIScrxSg/u&#10;zkGoSWJXC96eN240AIeRwKpy5y3Bq2cYOWHBqtKMhh+Ro6AGgD/i6lng/wDLN8/lXprfdP8AvmvM&#10;tABHxX04ccQyfyr01sbTn+/WtPYxqbohOdzd+abxg4IzSMQB17VCzNuwIWNWMcR++z7U7jbTR/q+&#10;mKRj84+WgBTjjB5po5PSmnfxheBSEuJH/d80AP5znJNA5x8tJhsde1GWDdKABtu4/uuexz0puTg0&#10;7naBTwFz940gIwT/AHRj60DHyZ96GCbPvd6cNgVvkycUwFxlzwKOjqMUnOBmnHyvKkOWJU0gJB9w&#10;8VGf9YBg+9KD+7OWprcg8UAGTnoKkX7h4qE/5FSJklhgUAW4/wCPjuK+B/2iLgSftNaMm8/LCB19&#10;K+90/wCW3/XOvzg+M90J/wBr/UgpyEu2T8QapIKbtIoeGkLavppAGARxXt8IP2CM7hzGteReFoyb&#10;uMeX/Gtexx7TFEOQBGKwtqatkDEncQtJlvk+UdKewG9gD3pu1d3fIrQkcuCTlTU2P3ZxGPpmoV6j&#10;ip88HmpGgy2/7nGKch+V8jvTAfkPFOzyvy0BYk7n6U7H7tselMB5I9qdlgegzQAhL7F+U05S+D8m&#10;ABSKSd3PenMH8rIwT3oAUHINOAPl/fHtxUIzg/LUgDeYPnP3eaGBMuPLfJApuAF701cHdz3p38J5&#10;oATqSKkHQ/pTMHbSZ5HFAEnOSc08A+WMk1Hg7F5PXmpPm8snZnpxTAdn51FP5+bjtTABnO2pAcs1&#10;IBoBwamXbsPIqPnByoIApCRhjsJosBKCfLI5PpS554xURJ3Jxxil43uQPSgCdSfMGHPTmnBunzVV&#10;G75jQzfIeT70wJmkbD8jk9u1QhpA5IfjvzUHzZzk4qUA4PXOelAiws2A/wDotiwxj95GG/nSyxWE&#10;2nsT4Q8LyN33Wif4VCoPmSfJ6VMjONwyPwFKw0cdqOg+ALhpVvPgl4SfcpyywKM1yg+HvwQa5kc/&#10;C0R/vSSqzEL+QNeszwq0DMJMccjFYUsBQ3BwcHtWXsdboafQ5G68K/DRdEt4oPhRZBEdTG6yYII7&#10;0xyqReSqbYxGqqvoBW7PKFSME8ZI+lZM6xkhvlpQXK7gVM4XGEI7Yo9cL2ppUmQARkACn4xxhiO5&#10;rVyuKxJEwES/vR97pV9XHlthDyvHNZQC+dnDYA61ZjfhSc4GaSYzYt8iBS0gyT61oq7NbcBRgjHN&#10;YcbkqpEuRnkVcWQY/iqhGwC2E+bqvrUqkFgC3QVkibII8o9qtKxG8naTx3oFY01PPSl3De3zDiqq&#10;MCPukYXvTgQUkIPU9aALAK7SfL+tNJzGMOuAeOKYpfjLj3ooGSjGxvlpp6HmmZbseKMt5rc5piJB&#10;0zim8ZbA9KQNzwKP4jxzSuAvOwfMKQliEAIyaUYw3GOaZ/GvyEmgB53eSORUfXA8rvyc0HkEHOKO&#10;64fgDmncBcL5o5OSKT5vOlBc47ZpDny2IXmkJAWMEnNIBG5J4pv8K8dKcegqM/fHJoAMvuYbjinj&#10;GH+UdqYciNxtHUUucEYPOKAF7H5ajJXaPmFBztOV70zC+cBnt6UwF529KYcYkyg5xg5pxz5R+tRO&#10;BsGeeaAF4M0fOABzUEmA+NuRnrUpzsGFqM54O4e9AEZ7fL+tQvUzd+KifGG+lAmJEf3h/wB2t6ww&#10;VBPY9a55DjPua6GyKiwnO0n5e1D2Fc9X0Qqnw58Ry8YMFfin+0zqAvv28fFxE+UjvnjU5/u1+0Jk&#10;EH7Ms8uSCdJuWP8AwEE1+CnxIvvt37S3xCuDK5J8a3gGT6PV0XZs0U1yO5x8YcRKDH0Y5PrVS7Kr&#10;YTAxN87cVpgf6REMkfLWfqiyA2nzIcKcYrZanKWIyw+FuqKioymZS5x71hxY23H7wZ2jA9a3dP8A&#10;n+HXjNPLA2hDXPpkSbtmQG5qiWWcMLVWwBz8wNG394rBuNvNBy7spYkbRjFSED7LgvgY60AdR4fl&#10;ePQ9fC5LSSrwK72x13U9P0jUY/8AhF/tIljHzbsFa840Se2hiu1dgVLg47muh/tFXupl+yBfl4GO&#10;1d9GS5TmlF32HahcvdXyTfZZFPnZ+ZsmvTNPY/8ADJXxfIjJIWDH9a8yKRu9swR0wxxx1Nen+HzM&#10;37NPxoiaFCYxFn3zWy2OeWjPK7F3334+0TeXJj5SeK0UT7wCDqe9UWUpf2sax8eca1FB3p1Hy810&#10;Iw3YiKVOQO3NJ5b7ix3Hg1KMZI4AzT2c+XGMngenWpKQtlPJBJ5qwAnJAOenrUZ8iTXVncl99yDj&#10;1NT28Am1HToVmK7ycinX8CWmo6annKxM2GJ7VUBM9EGpaDbeGtOlvP2N7K+jS3XF0lwuWHrjrVDV&#10;fE3wsvPhzcRaf8FBa6h9uiEcciAbDnnmtbTGgHgjTw9g0kajnceOa898RR6a/j13h0y2ijEifcAH&#10;P4Up04t3saxr1LW5tOweK45PsvhJlBVhaqV2ngcc8157qLu3llppGdVHJr1vVorc+HfhP5vm+XdW&#10;kqDjJBFeX6ha3A8a2djHtZ7jUUWNyPugnFNMlnvWgi3k/ZW+FRFjFuZZPm7jnnNNaHyltQk6kkZ6&#10;dK6C60ibT/g18NrKC4eRk0hWdgP4iOa5+3N0vy3FtuYehrxK8lKb5dj1KV+VXJLeJlvGkZk2lG8z&#10;Hfiv0q/Zq8RaBL+xf4s02fUdOjNklyWaWQBWRl4/GvzLn1Kyt9QK/YVOYDuZm4H51xbeKfFlvD4y&#10;t9M+KWuWlvdz4uIYGID/AEI6V59ajzp+ZvzPQ++tSu/DF38bPFSzeJ/D5tovEjfZlNwoDYbmvpDw&#10;d8Rfhjpdlq8F9428M20BtYjE6TqRhRzkCvxKludVfUWB8T+ItxbcxNw+Tn8aspPeDfuu9Yfbjhrh&#10;jmnTw6jbU0T5k+Y/W/4lfH/4Qtpk2n6d4jluovtiiV4x/rMHoD2FeZ2X7S3g/TJLpdN/ZW1e4dol&#10;HnNfkBj9CDX5sSXMQkiY6G5x/CXzVeTUJSJFGkFRs6A84rplTgndA0rWR9u/Ej9pD45arpcsGm+H&#10;vDGhWclq6SRwnzJZFIwQWPSvkS48VfEdfD2rRxePtUQXF+7zqGJOWPO30/CuN86J5JvL+2477nPW&#10;plcAYLsSOoPelUqpvRWFJLZDXeeecPdXWpSvks7SSE5P41bgu5VtbZkhjXy5guAuMg1TkdGD5RRx&#10;yM1D50ZlsY1kQpk9KxWrVxLQ/Tv9iKVF8S/H0K/yjRkfr3wTWt8cdc1uH4ZftGFrpB9q1wwwHoSC&#10;2Pxrz39iS9t18f8AxkgN0uZNFhIyeozg1U/aWvrxvjJ8QrOMSC2t7mAog6FmPJrRxTkZRk0mmfFv&#10;jF2TwDZQtKcvdRnJ9TXY2DCL4TWUZnjJfT0KY7/LXC/EGRB4V8IL5fztdR5P0FdNbvGPh54fZlXc&#10;LOLaCe2OaqSu0TKyZ+gPwi1uz0n/AIJzeHZ3mVT+/wA+pZs4r5O+M/xPvIU1qwsbvdqF1GS0wPFv&#10;Gew9zW5pPjTwa3wP0bRU+IdujxWzGSFhzn8q+OvHE0Unxg8YyRam0qS3oyx56ehrKMOabv0HN8qX&#10;mUNN+2y+Jry5nNy7PHK0ksnJJI6812HhJQde8IQCFv3vi2PBx/t1zGmPdHSLpyiogwqehr134Tab&#10;9r+POntLYkxWtxHKF7Zzmipvbod1O3Kj7au1RbfT4/J5XQrcf+O1hOeVBGOea1L6Z21mZg2P3agf&#10;hWNLnzXYuDXKlYpj1wZBnGK5r4nQxz/sXfFeLLc6epOBzxXQoTxj+8KqeJ4vP+AXxUhAznw1KwBH&#10;otNhF2Z+ZZwBKNn/AC0OPahQDGMKS2aWQETT+124pqZ3Hg16aPMe5aj/ANXFnIOa0Dgovzg/LVCM&#10;4DAgHnp6VcXHl4wckUMERsIVSdxF83mLx616b8PfH/xB8KeOI5tF8at5Fw6m6spxmFx7qeB9RXmv&#10;AUgxAgNmoJkLOSEyzDKkHGMUtNmNn2z48+IXw/8AGX7K+vLr3giDTNSj00GzuI4Q3mSAcgP1AJ6C&#10;viRNsdpMxwzG42j/AGQO9fc/wI0j4R+KP2Wtc0K91TQY9RQESCbYJQexXPJ/CvE/jL8K/E/hTVtR&#10;u4oJbvSZLrH2iME7M9N3pWStCTXRlxvKO92jwxGyGAcfdFSD7rZUc1Stguy6y3TGKtg8D5untWxA&#10;45KDkYFJhiAN1LxhwGHuKQbcjg0CFz80fyDGDTeMDpS4O6TI4xTOMHLHgUAKNu5/loA5b5jmkyNo&#10;wKiL4aTE4DFeAaAQ52CyxnaeeKl0ywv77xja2lvayu8k4BK8gCmWNnqt3q9qkFvM7tLtOF4XNfUf&#10;w/8AC9jpOjfaZ1ja6e3Bd2XO3PYfSplJJajWpt+EtB03RPBWmqTE10bcNMw7E9qwPHHieKx0G92z&#10;jzHjYRLnJJNaHjDxHpGm6C4+0B5djYUnlmPSvlbV9Q1TU/Fl9cT3LtmQ7Rn5VHYCs1ebuU5dClNc&#10;T3Pim8uJ3kd5bpmfJ9am3TI4xAuCOOahSEmFCsqhw3QVu6Xp2rX3irRrC00S+lleUALEpY5P0rpj&#10;BvZE3sU7eO5m1HTEXR3bL42ryWY9BivsX4N/CG6mn0vXPEOjNDbgrJb2kgwz9wSK9D+Dfwi0fS10&#10;bV/EK6fNqLRK8Nm5BS2HbIPVj+lfTl1LDGu0WyLGigIq9MfSlZp2Ic+UwobWwhisI4bK3gt4kCxR&#10;IMAgUy6u3ju05ONnGDVXVrskgqoGFHANcTdXdw88gAl64GDnNKySJUpNnH/GfQNN8Rfs8eIWNhC2&#10;padYyXFpOB8y7RkqT3BFfnpZhfJuWeUZjmKujNj7vBr9CPFeuaXpHw38XXGo+JLSFJNFlTYx+ZmY&#10;YAVepJr83LubzPEfiF4nlEcurSuAOOCcisYrXTY2e3mat5fPIzwwqywjhmH8VUFCCIEMwz1pkSYh&#10;5PU81KRx0FakBiIQEBj0/KqoJ8/ZtfPnA1bOPJfg9KpIwGobi4DEnHHSgGeueHngaLTAxyoCgj3r&#10;1TSY3j1pmSbKygV4r4ZaX7JPmRc+YDzXt2hCZ4LGUqMZ5z0FY1dDopI69xhUG1cFasWyn7Qo46cG&#10;o5RGYIVU/wAIyKtwK2YyAjYIG3NRBXVzSTsy+yqDpxWfJeNiceor9RfgzdyXf7DXwTkeQsy+G2hJ&#10;P+ySK/LO8MkWr6P+7YKYyBnsSK/RT9mbU1uf2SL2xJ/eab4pmjIPXa/zCtXJOLizGas7nj/xrsPL&#10;8ba6ixDa7s4r5kuWKxWCCUBVc546/Wvtj47WgV4pxFkhSG49cV8SyRlofEKkHdJc5B/ubf8AGuGg&#10;rSZ2Teh9R/ByXb8L/Hrb+f7NYHP0r5xv70WP7b+nXhlOJPF4jbnjDvivdvgpIZ/BHxot8jMej5x3&#10;+7ivlLx9PJH8ZdVJZg1v4xVxnrhXzXape/c43omfXXxIW1uP2cfEzrIpeGO3L/Rq5f4J27Q+PPhz&#10;beUm1DK5AHTPI/Gtu+kt779lfV5VuI2W78O6awIPUgDNP+E0OPjz4iVelvp0WPbNaVHZXQr3SRF+&#10;0/JH/wAIR4IfCllMuPWvgRHeK2gcTqPmbBPfNfaX7Rdy8uvXtuZV22+nqFX3J5r4a1i4hg0PSFkj&#10;cGW4YRf7XrXPDV3ZvuPeR5L2xcjP/E8t1UeuWr7QaNV8K+F7c3CIsegWx2AdcrXxx4ej+0eM/ANs&#10;0QO/xFbuR6hWzX2deeW3iJ9qgqNLgA+iiqlsZxWpDBKI76AIh3GRSOfSu4a9a9s9IiWGUmOMebx6&#10;V5+rI2v2zJlSkg49a7vTpPJur+UJCVeAZGO9ZJ3RctJIsNGGhjRrdTheBjpVaE3cWvkJbSbS44ra&#10;tmRh5ghXlicVawDeQOLePAPNNWAl1J0n8G2EUlgcmPgmuR0WCO18a30YjkQTEHrXa3Wz+yo2JXgd&#10;KxLWOWTxLbO8UaqrfIf72aEwsaN0Cus6eC/U9Pard08K6dbhb4ZK9BUV+sP26AJcI5CjoelURDI9&#10;4ud3X1pAZE82zxPoe65GPtAyCas+JmvJLjwiYbhnUsDJj2qnrNrbLeac8l0crcLgA9a1rjyV0OyU&#10;g5NuME9uKViixpbxjWtGVrpU3R4yT0xVLxvdrb/DjxxL54ISwKKw9X4FY1sZm8T2Ye4lAjcnIPWq&#10;3xGmtm+C+mWqvl73xFbopPXCnJNEdx2PB/GP7r4NeGk81yxiaRie+RmvknxN51zrngm2WORjdeJ4&#10;kVAOoyAa+pvincCPw14cgWRRiwVB+QFfOnhOJrz9t7wLCyK8VpbtIBjIBA61urNmM5WVj1O/gitt&#10;A+y+Uv7vQoFQemBzXn3hy3S8/a3+CVvsDA+L0Zh7Kc133jadU8V6qqkqACCB25rG+DdsJ/2+fhYG&#10;iyEuZW5/Gnsxyd12P0MijY3MAEXCadGD7YFQTK/2kcfxGrN200eq66qEBWRdrfSq0O5ppN8xLbet&#10;YTepcFZaliFIjb7nhBI9aZqCRvpLBoEZfsjkqe+BU6mNLA5nHLciqM826C7AkB227YHtilYs7Hwt&#10;axa1+xV8cdOurVUtf7BuxGGPRkXIxXyH4OmCp4qs/POItYmj4PGFOK+qvDF1f3P7O3xPtNH0tzdQ&#10;addi4jzg7SOcfXtXyB4Rmj/4X9r1rJBLELjU7ldrDBSQHkH3yKzStJgitrcaxfHjweAhEckU27Hf&#10;jivoL4ZTtJoutwO/EdwCpHUivGfGNq8fizQpChAjnYE+3tXoPwruCfFtxEJjh7fIz7VSTE2rn0Dc&#10;SAWlwUiUBo8AGuaRD9rnQQqNx6iuj1BG/s+aTHGznFYMJB055fPO5Mkj2pX1BbFAW4i8QZMXLHP0&#10;qtcy+ZqM37tiAcD2xVo3cTo85cbVchgapu0Tl5Uj+U0IZTlAF2pEWc9amJIs5MOeRzUJYHf81Pc4&#10;sImcELjqe9DYzA19bgfDrVdwJAHbvTPDssA+GOmtEU8wyMHU9RWzdeRP4G1tPMUhwAK5q2txbWkS&#10;xzOSzcjtU2uB1kcjiGBvs2M9ame44twtty3fHSmWKTSaerMhIAFLcRv9qCoijaPmxRcC+m9re2JR&#10;dp9KrajKsOh3EjzbQJUCn60qvINGUKSWXPWopI2u/DOowyw5ZRkD6VQztNMd/wDhF7PdcFj9kBJB&#10;65HFU1yJrglOPMPNL4dEreEAjIcpGVy3oKussDJfosi7l61AhnlGeBF3Y+YdD2qeSFI1IU5JQAc1&#10;SsGcag8bS4zL1rWuo/3rsJASI+oNJDMi8a5HhDWRHbIz5BBHas63u7mTTNIjeBsqpycdK1oXQLqA&#10;K8Ecg1Xgig+3SMsS53GpuFgsp528QRRGJvLXOXxXQI6G/YZIGeDWYI2jd8CMBjzjrUwB25DdqaZS&#10;Q/UyJVskCg/NycVjvC8Os2OVcKSDmtSMkyAlMYcdara0z+RaMOqqM0MQ2aS4fVICLcfdHNWF8xpE&#10;4Y1VtWkNnak5zj0q+sircRMQOo4xQBG8RzJwRkd6LBdNW81Bj5aziNgpJrQupLY2UZZArkDCiuau&#10;YZP7VSQeYORnBpNAVry2uHuryXy3dvMYgURGT/hGJ43t1BLcccit2NphFAP3eNvII61XkjLamEa2&#10;UA85pJBcfpClVQjJI6irWqsrJaHn5HHFTW0SQ2NyzJjI+XnrWJqEoMQ/enJlGRimCNa38xlRvJ4C&#10;8Go5Ah1BmLHrUlu8o0fTVKKMJ275qlJL/wAVDLHs4LAA07iJmYGSA7z1pLoY0kyZ6EVLNDN5kIEW&#10;OnHrTpkiNnbJJIFyvIoAoxyTy28ZCS7cgYzVXVfIMVvG4ydo2iultbXbpDY2ECRcH2rgPF96IvHF&#10;lFFCTtKc1L2KW5ft7u1sxFvnRfMUgKaedVU9JCEJxn61zOpQvdN4cmWV98SZKg1Eqzm9jQjHzrmo&#10;UrAdhl1tI3WZyzAkAHpSWkd5I9wrSsS0gximZUtp8azpu8kZArZst8X2V1szkSdTVXBjnt5obi1D&#10;u4ZgMZPSq08gi1awYzlvX2rW1adJIbOTaFwBxXPzqZHYFwRsHekmOxdlkE0gyEOV/OuavvMS8IKg&#10;Ix4NaFkWGvTQsX4IxWneWkcsbK6HYBySMYpsdhdNjhHhNJDPGxMZxzVBJHae5IjI/eHFMMbR22nL&#10;HeP5YfBGaieaCLXAqyodyjFO4rG1bRxfOzbgx7VpSW9pJoj4Qb/Lbg1i2ryyXU4OFAwcZrRLy9pc&#10;EJihMRyVpb3EfjW9LwEIXO0+tdNOQ2mqvlA88VFKjmAMcbgx/Gnqdtkruo+XmhsSVjTt/NTRV3gc&#10;r3rMkldp51+zDDZwc1Jb31hNqLrLdfIF6Ad6q6hJGmXijYndhRjtQ2Mz7wXbWrJHECxlAyPSr8Vq&#10;8drGGJx5A3Z9aLJXdfMZ8AEHHrWzIoNtMdhOYc/lSSHc562Cpr0uApy3Ga1d0LTsBjOOlZWFF+zG&#10;M/ePepIZkFzdkxP7cdKFoDNF8Cy+VSODmsuSRmshsLA+Z1zWhG8b2c4JwQDgetYzMo1do8sP3nah&#10;iNeIAaUrMpyUpiK2TxwTmpCwNnEAP4eaaSREcY5FABcEnS3TAxtqnYwSgTABsFuxqwgdnZfMY461&#10;OGlQPiM4BpoGrjlke3v7fFvuYn8qtPJNLchiBhl+7jpVcZeaJiBnPIIrWWLEETbFztpolmWkKLdk&#10;rBIMtzWuhAsoxjFVSWDPlB1ph8w3EIWU4wcjFUIq3Jc6jKfLU8jArSsg/lW6mE9etZl0G82Da2GJ&#10;rXs59ukjKIHC9aVwLzyQrFhkPI61ny7fKkO0Y7GnPG0zR42n5u1ZV280WqrCW+8uKYNkiiIzx4Lc&#10;yCtuVwLWxQSA/uxWLaBiHH2YnBzWnG0bXKKXUbR3oTAp6lhLS0O/+IZGKjiGIY/3YAKA8ClvnWS4&#10;iAVcLMM1Zwnl25JH+rGRQwM64VJCu8E4YYrZgmkS2jG5QgjGBisC9fbPxMfvDirkTs+nRgqR8vFA&#10;Fouzakx2DBPWrGxsx5A+tU4zho/nHB4qQfbTfQETfLv5GO1FwLph3JJmI4xxWeYGF0R5LHLYzW3M&#10;WW2gIkGCg/A1mvJIZV4U807AErxQafEjOcGMnNZdtdWf2mRRJht3etC6CNZRlkU4iOM1iWFox1Se&#10;ZoM7ZelJsDoFkkaGTMzYPSuc1ZJ1mcCQksw281rXs6xXtinkFd7cYFZepeY9/p5VznIxmgC9pUIP&#10;2BSAXyOa6a/QJDEoII8oZ9qw7YMv2I8ghBzV+d92n3RMzdKaBma8cjJJtBOBmiy+0+fJm2UDdwTV&#10;m3kVrWVSgAB6mrIa0BUqBkdQKAI51G5SFX3FJFHbiC4Z4UBIyDTZ3JgZhG3PTIrIN1ci4uEMG5gR&#10;+VJjNDzIzBICSfmOM1etXljs5ipxuQjNRRx202k2pJVGHUVO2wWm3AIVeKBMxpor5prkuz7S5Iwa&#10;k0xZ4dWaRYyRnoaezsbiHDnGeRWjAYt+C6dOlAMkNxqEuqkb5AhzmuRvlx4vvYpL3dlwQM9K7c7A&#10;4OFHHasD7JbP4ykeSFz1+Y0wKFskYnkLE7QAFro7QAJGvOAc1UaO2E8oXbwatRkIuSTjHTFJsDUe&#10;XNndKY34Tis61kb7XJ++YAsc01pSVceYNp7YpIBD9pBOPvZouBfuRCbeLDnO05rH8lDeBieM9a1r&#10;h7fbGVkGdtZrM5fG0cNQBDbuE165/dYBU/jU7SI0pAkVcNnrUGANXgd2XaENZbiV/EV5seXb5g4A&#10;pDOq3WJsYC2Cccis+UWfnrthwCarOoSFA9ye1KCS4+XPFO4i9BCrJchsHuFzVfUJLaKwtty4znjH&#10;pViAlbiA7z94dKz/ABDDcym18vaoO35qBlW3uJHhmzHGE8sj86js4beCS7KADdMWOBTXtZItGsMT&#10;sW2D5QOtSQm54LWmOBUjNMHIyFP3akikOCPN71Gob7GcYGRUUZgUgHJOeOaroSXrsmXT0AkBPGad&#10;BZFLIsBxtBPNV0ntUclmQZYcE1pfaYjavskJUpQgKDH95INnSs9roJdlPsx56HFXuPtLkuBk1C0S&#10;NePiJSfWhAMSWQ/N7VMV3Whbr8p61GiAzTKyYx096vRogtZgcY20AZMU91FJIVtVJ3ce1Th5ZWdn&#10;tyCWHNNlMIOeOG7UK7tNbrEw68+1IZ1GnpbGNm28iGqs25pJQuceZVaM3qR8HHy8+9OVpleQl1/O&#10;rJsPCrwC7fd5prRxBfljHXmo1lcrLwc76sJuIcbfmIpAhkLOHuANtVLu3WaaPeImKtlQRWmttOtr&#10;LJ9mwM9c9amgjjMyMYAflOeadh3M5VKxJi2/hAX0FTEK0ShivTgVNPkSSKXTG6oGA3LtfPy+lTYd&#10;yuIojKwOzHtTpo7QaehaHOAeacEKgkt/F61UvpJN8KrbNtAGcUbARqbdvsyIOWfHTpWzcRQppVsq&#10;BdwQEg1k2Cp/a9tmBsDvir9w6NrUg848Ece1DAakMstk+WCDbzjvUkUIS3I2jAPJq3K0SaOjKygF&#10;euahgcvAP3wIPapuM55FGCdgqTHB+aoYZEdZCrZHY1NwSRtxXecoHGPvZpMjY/OKcPvYxTsL5T5j&#10;Ge1IBiFsseOuKnXGfvVCAMing/OvOKY0TjJI5JqfoBxVcMNgGDTwV8yMc5NFw6Eo6N3pwK4HBpcA&#10;BeeKTjIOO9O4DxjHIFSDbyMiosnI5o53oSB1pXAtqakUfMDuBqFOg4qZcbk570hFpCRg4HJwBV9A&#10;20fLj5RWeBnPWtKAnyFJPJFO5LIJ+I2+Q8HrXZ+Fv9YvzfwGuPmHyEYXoe1db4R/4+7vkZVenpVw&#10;HLY77+Jv9yuH1Ztut5IPU4rt/wCJq4fWyBq8XAPJqGTTMkkEtgtyOuaahPlyc/xUAZSEFiCAeaVg&#10;gGM1BoSE5WMdqmTAI44weKqqcOvB61ci2PtBXBA60gLV7g/C3xfhMeX4Wu8++UNflvbnOs+K1OcD&#10;xPeZH/AzX6j3+B8LviL1AHhO6x/3wa/LZQU1G/lx/rfEt4GH0c1hF+8zohsWl3b2+Q9aGxvPFOGS&#10;7fNwaUghRmQcmkURLww4HWrkWc9uO9VM/vFG7ORU8ZII4xz60ITJyP3owx5PIqJwPMk/d87eKmJA&#10;LAo2cUxiQFIX5vQ1ZJXw3lEeWAQahbAHLjpUrM32lwQM4qFgck7WJzQBNAU8pArkkv8AlW9ACZbF&#10;Nig1hQD5nHl9wa6C1U/boH38KKuIHVWJYTwfL91PzrXHMkRD+uayLQjMeU5YVrqoHkdQSTSYy1CE&#10;3oN/XqT2rYgA8okdqxowv2kHe3WtmE/u4h5nBBoewIvqFwvy9qeQcjnNMX/ljh+c1Lk7/u1IDh90&#10;8cVNFnzD8zcd6jHVhmp03blygGR1oEWFxtBo/wCWfBOc0o7cfjS8Y6YpgNwuE9aCflYYp2FDMcnp&#10;TQR1JAFIBOdv3abxh/mp/G5MmkOMSHgYoAQBePmPJ60/HzNkfr1puSUXp7UHO7rQAbo/NTDYBNNx&#10;Hlv3rHFJhN44zyakATHD0AMABdCAAPWnggKTnvTSMOME4pvoMUAS5HOFqIk+YuBxTsDFAHU0AOX+&#10;LD8n2pp+8wPrSc7xS8fZmyf4utAC8YNN496O45pOTMcDpQA7PzL8tKcbmJU8Uig8ZPenfL5TDH40&#10;ARdJB70/+BSGFIPvdKdj7x6UAJhuSBTlx83GCKQEh1O7jHSkz8w+UDnrmgBR25FJwV5pwMex8g5F&#10;N/5Zg7Oc9KADjIpx+/wooxxyT2pnegAIxL26daTkiTD8U4fdbIoAXDgg+1ADMAgc96kJf7OAT2pC&#10;Bg5bjNNY/uxk4oAeuAmMCg5MbDzKapGxRv5zTmKAOec44oAQZwlIfvsdnP1pyMpgGUNIcYj9zQAw&#10;FhIPk7dc0q4CykEnJp3GOtOIXYhAwe4oAbzu64yKXkb+KXjcOaT+NeO3WgCPaxYfLUqgCNhk9aAx&#10;IAKLQB868c0ANbhhhOvXmj+IZOB60rg+YeCRjmmfMWA2jFAEg27OozQRw3OaiPRwQ2ewqQbvsqZX&#10;BNADSDk8GgdTSZbjJpV24Y71BNACno3y0g+7jPeg8gZ707jBNABxmk/hbmg9WpR1OTQA3+IGkOCw&#10;PBNOI5X8aUAbG+XntQAnG1vlpnPXb39aeQofkHkUmF8pck4zQAnO5vl6ClBJQYz1poGGU+YOaeuM&#10;fyoATLAgdc+1JnBPy0858+PkDmkl4uQC4xjr60AIRlCOaYB8jqQT81SsCIg2zJoI5Rs4yKAG8fKM&#10;dqO3BpTjfSDGPu8UAB+63y9qb1t2zt608gFAMc96aRgnj6UAIDynyHFP6NJ+76imnJUAgdOKVvME&#10;UQAzz1oAcobaP3Z49+tKcc8UD74DS44o+Xnk9eKAI26UAkZO6nFRnBY9KbgCN8L+OaAFJPlnjJzR&#10;nch+RQB7U0D92v1NP/goGCbN2OcE/lTiMQyYYZxTOfUe1SYIAz0x3NAEKggAkDrTuM4pW3+WMDnP&#10;FAzlcnBxSAbjrxSgfe5xipPl+bgYphxvPNAgTdvOCc9/ep9Uklg+FXi6dHG5dFlbAPtUXAaPnndT&#10;tUjMnwk+JCCQl5dEk2j0wKun8SIq/Cz82dRa5bxb4ouXu3Lya7dM+epJPFe6/s130UX7Qmp2b3IB&#10;u7N8xt3KnIrxqeFv+Es8ZJJbnMesTAg9uav+EtUbRfj58OdXjkfy4NaUTY/uk8/pX6BVoOpg7JdP&#10;8j4qliFCu231Pb/2oPBGpQeMbPxXpun3hUrGLsxD5oXX7rnHY9DXzdp/iSK48L332mKH7VDbbWRz&#10;97jqK/Utrzwx4g+Cdk3n6Rc2t34eKtuYEHcOVbPTHvX50fFr4T6vpninUNR0a21Kewa+Mjpbgl7c&#10;5z0HVa/LZO03Celmz6XFZcsTFThrod58BvD1xc/E+3124snW3snZoFdeGdu+PavsZiW8VTuVfaIu&#10;9fEfw8+LEGkeGdE0zV/h86LBGENzEm3fjuynuK97j+Kvw+uNHZ4Dp0gNtnidVOfQ5rwMxoVXPmSu&#10;j3MsoqlTUE9TV8c3QMcUS4PzGvPbC2uvs8jFAFzxxS3Hi7wrf3UrnT9Mj/ecZulOasR6xov2cD7X&#10;pO3GB++XivzTiOlWryUVF6H3+VQUIX6lO/mkj0y+XyieBlfWuft3L3ODaMG3gkY6VsXV/oTalzrO&#10;nNucYHmCoXns/wC0LcxwwkyDgrzXk0MolGGu7PoKWJ5Vc1oGRdKZmUjy1GMHrXmniW/ml8SFAZsD&#10;oOma9EMkPkyBnXiL5ee9ecaxF5vimGQY3Bjt2jrWuBy7kqOUlseZisW5vRlnw1HdnxHp8rXZAaNs&#10;pnpXoggkfTr1PtUp+bisrw3YWEOiRzvdM0rfcT0rpjLFHcTYdfmj6GubNKPNUunbsicPO+5gWNsY&#10;/FsGbos3m4we1e5aAPKsywi3ExgA/WvFNIaW7+MvkQwKQvLnPFew6zeQaN8GfFd9LJFuh0wkKepb&#10;+ED8a+n4by6afPLdnlZniVFNI8n+Kfjv+xNfuLSHRILq6mtDkl/9WWHGfpXC/Cyz1i6+ImkX9zK7&#10;z3msGaXjgA5wK8qvLfWte+I+rX11fXO+fVdwLDgLngCvrj4VaRNH4g0wNp5RIbKMZNfq2AoqCv1P&#10;hK2IlOd3sfanhiIJ8N44t/K2Snr7VYdlLHn+IisnT7qGLTVjWdctFgkmla4JK4mX7x6V60Y6GcpX&#10;ZeJG4YPWpkPHJxWQbhAwHl5yfWpBM3PKjPvVCsa4GRJzRjAqis5AjGVI+tSGbL/6vr05oFYtdxg0&#10;vc/LUSSIAwYD60qTQtNjzkGAevekBJ8uJcxt065qu3LDDcVKXiyy7wcng0xymMeYgBHFOw7EKBfM&#10;cd81J82SM0z5Bt5PPSplB5+7+NDERkcn5T0qBsc896tMfk6ZOO3aqUu4KOSKAG6H/wAlpgGTj7O/&#10;8q9ObHlv7NXmGhlR8XNFyeTDLj8q9Pb/AFT8dquD0MKm6Kz7SWOOgpoJz94Y7UpzuXNN43j5a0KE&#10;JbcuBRjk07j5uabk5+7360AEZ2vN8mfwprbmmPYZ5NOPJOUGaTnKc0AJlvkwhxk1IACG+U5pp3hY&#10;hlOM9qTdJtxsHHQ0AKRhicjikOdmSMjHGKblyBujB59af/D0xxQBEfvRAZ5FP9flxQVUy4P507A2&#10;8vzjigBvGM89KOTGRto53DjvTiCCflH50gG4w6kKcVJzhqaAueV6DilONpoAZ/y1I2dO9TJjzB81&#10;M/4DT1++OO9AEsxC6XqLg/d0+Q/kK/LrxrcG4/aS16bfuP8AwkVzn8Gr9N9YmSL4b+NJnYgJ4buC&#10;cf7pr8s7pmn+KviKTDHGtznPsWpk03qeoeEV/wBMgb1FepAYjOGzgc15z4TQiSFsDhOfSvRNw8xh&#10;2x+dZmzdxpxvzjqaQ/eNPPpmm+mWpiHDBxgdKcc4NIuM/fFOOeKTGhRztzTuN5BxTACH5alAHB5y&#10;aAJARu+4aUFsHmo88injqKAHjh1we9S4AMnOM9aiJGTlaCCyjGOtACgDC4apONpPmHP86h58yPJ5&#10;z0qTnccigB4P3eBUhCgKd2OvNQ8ButLn90cjPpSGP42jmgYy3zU1Qdy5YUpZRu5oAfnp7mnrjJ4q&#10;MY2D951FOHUjApiJKOx/efpTc9M0hYbjzimIlzwtN+b7RwOCKi82ETRgyDp1qbIMbEIcY65oAd/A&#10;P50EgL97im5G0DNHGRxQAuRgUd2yoxQoG9wehFAwGbAyM+tADwB5YwAaeqjI5PShc5X92eferaAF&#10;xlAKTY0gWL9wxCE/zoWOUyHFo4wO4rWt0O2Q+XGFERZmc4GB715F4x+KngzSbi7t4fC19qdykpUp&#10;aDgEe9K5Sjc9Ff7QtvJmBAvOc1zN9cxkKBO4BJzkV4knxlgub9Y2/Z38RRhpAC0khUDP1GK72w1e&#10;11DQmlQRgmMHZnJX2pu4kncuXbBkXanHr61QAfYxG/qOKtHaFUMjdeDUyiPyohsXBU5NZjKijdKP&#10;lOccmp1jfEhK5GaswQ7pocKNu/nNbAtlBxtwSo5qrXJbOdmgmNoQAORyemKpbZUgUOx611M8Ci3R&#10;d0gJ61mToN0AwucYzRYDORlDKAWHFXY2JB5GKqtAwJ/eNyc09N2G+UjApoC8GOe1XInHlscHOfWs&#10;1Svy/MBVpSMdvrTYjTViSPmA+nerCPlmHYfrWYjHOQOferAYhOg7cUkxtF9sFOT36U5SmzIcdO9V&#10;UYmTqOlTZyjDyxwOOaYh+TuIwM9qXJAPOar87cnOc8VKCOOKYD88/dOaa27zDiU0pPApRjaeDk9K&#10;VgF3Nx7U0vhTzQeGUEioyACSOtAD8/vM07PB4qLOGIxThjC845pgSFgQPQVExb+4CBSMfnA6ZFNA&#10;baDv70WAk3Ax8CkPc0h27U+b8KiJJdgV49aLAPbOBg5pnzb2OT1oBBBI6Ckzz0oAd8uzr3ppxiXK&#10;jjpSg0hz83y8UANxx92mMflHzA4pxzg/Pz9KjwSjnbzmgBO/DHmmHOG5pWHUUmB5fL0ANP3hxUL/&#10;AHXqY9ahkznpQJjFwQOD96um0xFMLEocGQCuaQErIPUjFdpokRJ05cHm9QfrQ1cL2Og+I1ymm/sj&#10;+IH3KPK+Hd2ce7JX4C6u5m+I2vSE5L+JLhj75bNfuL+0tfLafsYePcSgE+GfLXnuRX4ZgltZvmIB&#10;/wBPkI/OtYL3S5w9246RiNQtwFPTjiqN+0nzHLbitabAeYMIM4OKy7syGJB3APPrVwWhyl7R03eC&#10;vHrbzkRLuFc4oBuyPOOC55rrvDhj/wCES+JQcrzp6hM+vOa5NMC5lPHEpqyWXkTCk+Vn5uaJdmyf&#10;EPUDjNEbdQCSDRNgY6D3oAiTzA2RDLv3jAAzVwzXy65YqxdcEEHHWtXw0sD+NbVZHD7kbHGQK6i6&#10;sbZNUu2Lxnc52fL0/CumnTbSlcylOzKlvPcTWlqxt13hQFOMAgda9g8FxiX4R/HlBExB0xWx6lRX&#10;lkQxaxgWg+QEKRxnNekfDm/t01rxNYXSJGtzaOmScAlgQK7Iq8Wcc5JyPOA8Ml3FItoFf7S6lSeB&#10;irO5cTZU9q2fEPh7xFp+vXinRL2SI30jpJEhKlScjkVhBbv/AEEDTJskncWGOldCWhjaw8cvHycZ&#10;qY7dn3Vz9aVBKwugbSNSrgA7hUM++LVLNXtY2DrlWVs0WGa2jJKni6yl8lRtfGS3Y0nidY38VXCI&#10;4bhGBHY1niVwrsFmU57NTGuImud0l1OXI+9tqlHQGdjp+rQQ+Amhlt8s8GFz2Irlrp1e5dwd37zO&#10;Ki86yYxh2zt6Uvm2RfKzAZ46U+USZ1Gnan9pi8OWT6BDut8iORvfrXI+LxbxePLWNLgpdl0kibHd&#10;eak3zQ3Ec8I+ZOQRXOeILm5newnny8vmAI46qO9TNNIatc+ldK1iTVPgz4TuBLAl3FYrHcRlh1QY&#10;J/GuM1vUoLaDVJElRSUwqn1715JoOr3mn6zrO6/ujBNargDON3am397c3Oqu81ygUsSqZ4xXjVKH&#10;K7o9OjUurdR15fajeRs63MxU3BG7pmmxCdZY0+yQEEDkMM1DbTB4bm3FtGQAThMcV6z8O/Auua34&#10;m8MINMmT7ZO6xBmPG3/GueTtudUV2POiFXzizW4wowcjNV2ngEVxiQkntjrX1X4j+B+sWGlXj3B1&#10;UzfZyw2KSB6dCetcD4Y+FPii+8bX6Xcl1p9pGG/fTwHBx0IPSuaOIi3a+prKLWp4lZQapc6hYwwa&#10;PdSzSu3loq8kDrxXSx+F/HMmnTXCfDPXWjAx5nknANfW/wAOvDnw58M/G5f7SuYdTuJLgRxXksQC&#10;Qqcg4U/zr7n8Z6R4Ss/2Gdc1XSvDOgOqaNHNGVhXGH4J44rOtVa2VzSlyt2b3PxQTwt8SDrMUK/D&#10;nUxI0gwzIQMH1r0nSPhF42udKM158UtPtCQCIktyx/E19h6Ra+Jr7wnr1xF4TtZI4pFLSqgGM+h9&#10;q8O+NnjrVNB8OeGdM0rVLVNUuIz5kiqG8pePXvXN9YlKSjHdnS6UYJtnkmqfCHxPFMvl/F/wjPn7&#10;0TShZMfTI61xOreC/GWmzw7/AABrssRXCvFEWA9+Km8PaH8XPEPjBLlPEPxAu7iS6Vpbk3Uixoe3&#10;I449BX6AfDjwr4+tvD2irrPx20q52xIGhmtQdi+m5jyffFdKU6bV3c5JVIy6WPGf2d9E+KWjeKdK&#10;8QR+Eb2PSHs3juXnyhcHpwc9D7V0PxyM8/iK7vSpBuZEbGODyK+gPHOqadb+C9I0W01DT4YXvIiy&#10;QMN0mCCSQOleAfFQtLoXhopcrsjsVwD34FbxlfoYSab0PjTx8YWm8N225d0t7HtJ7AdT/SpQ8v8A&#10;wjab0kCxaYAh3dcD0rG8YzRSePPCAMvMTsMAckk11OlabrN94e1pLbw7eTeVpZebaM+WMcVcVoZT&#10;V2eZWiTHWrm6Hm+YZnAO7AANVdXtxHp1k5eQs8pLE1fRnWbWbeSFw0d+4IPBQg1Hq5dvCWlsHUsp&#10;If2roUdLmGo2O6sj4Y8Kwrc8qzF1A5zX1X8CrRG0jx1fED5URQf/AK9fIGlwhp5HKAbbdtuT1OK+&#10;wv2eJbhvg18YUkQbYtSTyzjrnNctWFveO6lX2ie3TSEyk7/+Wh71VfJJ+YDgdaew/f3QxnHTFQnZ&#10;5iZyD25rk3OkkThhyOtS3pLfDT4lLx/yKV1j/viq4+905qWYofC/iSI7g0nhO95H+4aaly6kvY/M&#10;Wf8A4+b3/sJS/wBKiQ4kBqe641fV1x01iYfrUABB5UV6KPPZMpbc37vLbhxmtOLH2Z8jkAcVnRgF&#10;0O7nNaKDjJQdPWmCHfKQ3y1CyglAJWHzetS/JzgUx+FQ5x6Uiizpt5qFj4rFxba9rNrNFOrpPbSl&#10;CCOnTrX1bd+P/ilqv7C+qR6t8Gn1ayGmGI6kwI3ADhiDjkdSa+RUWZotYPlocDO3dya++v2bvEfw&#10;s1f4MxeDNfi0a3nCOLOWfAS5DdUYnoR0qaj93YFo1Y/P8hkR8KoL3DY5+77VYQyBSDEOgw3rX09+&#10;0b8KovC2uvq2iu0mi3V/iWIHcbSQnjn+63avmBTnTrUl25XrTjLmRUo2ZKNu0sFI9qDnb1oBzFD8&#10;o6Uxj8/LAfWqMxCfnXHpUbMA4+cg4/OnZUg/vhwOaltbLU7i/gWK1chnwu0ZzSuFir5iCLqzOW4H&#10;rXR6HoGrX+qW++xlSNnBz7V6D4U8DTPrsM99sKAghT0/OvdbC08G6b9pmnNsRHENgzgDHtUyqJDs&#10;zE8G+E9KstGSeaOJEUA7nGCMdareNPF/hvTtGvYbRkkZEKhQerVyHjrx+jPf2lgAAEKoqHge5r57&#10;uptRutXDz3sxZ5SRnoKiMHN3Y27FrVr/AFfUddurq6u3bMxIXPCjsBVIBzHbKsZUDkj2+tWGj2HT&#10;la4J3dlHXHtXr3w8+H3ijxF4s0knTbuz0wODLcyIRlB1C+ua1ehOpy3gbwz4i13xza2mn6FchGnA&#10;lumB2IO/NfePhLwV4X8L+GtMlt9Mhnvyi+bPLHueV++P7oFdJ4X0Tw/oHhezstI8BwSCOAB5OAxP&#10;di3cmumu51l8PzGCS1aQKd4JB2GmqjaElfcjTUbM+KtHNz4hSCZlUCLf61r6texxG2AmLhowcjvX&#10;iWtC2hvZmmknlvnYmMK33D2qxp+r61/wiQ+2WoeYZEfrjtmqhJL1M5QuztLq7MnmYBzux1615v4/&#10;8YeHvDXw9M8rW0t9NbMLOyDfNIx/ibuFFcJ428fWWiWV8WW1udRkhP2e1VvlU9mfHQA/nXyBrWp6&#10;3q/iTWdS1TxNd3N1NMSNzfKg7Kq9gOgAqZe8jSK5dB3ijxD4p13xneXepeIbuQmdjHED+7iU9Aq9&#10;KwoUHluafCmAxDjr3qfA804QDii1h2AZ2AUc7jg0gx5rcnmnY+YZFAWEy2Dxzis+Tb5vA6SjNaB/&#10;1h/eAZFUX2iaf1NAHqnha3SW2iBlGGVeRxivddFh/wCJbBCpOIyPxrxHwS+fChyAWF0oz7V9AaWq&#10;ebjcAPJjxj3qKiTNINrY02RFklVMsRHyaXS1uDq2ohjJ/rhtrSa1RbwHZgsgPWrEUW2+sWwB8/NZ&#10;L3VY1k7s0dUs1bw9p77wf3q5PpX1n+y3eKni34zWDTYMul28yr6lTg18w6iEHgy0UXEbEuhwD0r2&#10;v9nWd4v2w9IjE2BceFLhGHrhcippxvcmotj3j4ywPLpusqYzxbbhn2xXwXeFY/EPiNSgC+f+Vfo7&#10;8VbSRtCt5lhJzYyq2O+Olfmz4jMy+NtaQW/+svTx6c1zRbU2bqPNBM9o+Ct4IPihrKq37q60p4pv&#10;6V89fG63Fv8AtJ+KwkQ2tNMxUH16V618KGvE+LTxvCVEsGYz6keleV/HFph8bfG8sijeAFVT3zwK&#10;60tjDqej/DjVLu7/AGK/h5ZLcEus8yuScttRjx+Ve3/BwRn4n/GicchLOFVY+q9a+ePhdBLpn7P2&#10;nXcsClxodzIVY/KhkBxX0L8E1l/4V98R7tid1xLM+72PP5VpJ3IVjxb47XIk+IXiaQT8SXLDH+7x&#10;XxX4zkRbn4Krz8l/Nv8A+BV9T/Fe687xv4uBlUBdSZUOepzXyZ4xYnxX8Pl3fdnbI+vSsrXNG9D0&#10;fwNC7fH34fMsTsqW7MxxwODX1NFIx1mOMSks6nJrw74O2Ym8ZeJbhwmLfw9uLEdOvFeu6ZK0vjuN&#10;ltmAS7kH+9g1TTtYInSpEgvLUCPkt82e1dJBE4jkIkchY8soqkGtHvH/AHQ3beeOmK6Hw9JBLqGs&#10;jy1ZdmC3Y1EVyml+o+2djpQIhZcN0NaaYMER8xjxyPSoplxJeoqAbSegqLSJ7WSfxJGbuMtHMqtz&#10;yuaSJNciOTQp4zC7bhwR2xXN+I01SL4cs+nX7C9EREYx3xXV7JIULIVdPL+U1kTh2WCQQMzmflfS&#10;kBR8OW2rJ8H/AAlPqFxI2oTrI1yc/d9K6a3jA0eeUkYCnrUcjKtjpikEN5fQ1NM4XwVcKD8wGTQx&#10;o4Pxg8sejeFZkHA1JQ4z97J4r0RbSzf4M+bJaozCyhJbPKkivOfEQNx8ORjJMd/GSPoa9TujZx/s&#10;m6bIiYkvLCMAE85ROcUMSONFpslt8W5JZc5x1FcB46Vh49/Z9hYDb5902D9PSvV9EmM3wp8AXEpT&#10;zTHMr5HPynAzXjniaV7j9pHwwGl/d2mizHb6E/1ojuhSuz55+Lkkf220P2n7qv8ALn0rzn4G232r&#10;44fFrUGRSbXSwqk9txrc+Lc7Nr2qnzyEjMgxnuTWr8AdOnh+Gfx91F4OJ9QiSM47AZP863uopszn&#10;FtpGP47kJ+JniBQqkl89Owro/wBnC2N1+13rFz5OfsmkSgH0J4rjfHUg/wCFpX7hgB5D/jxXrP7J&#10;8St43+Pc5hO5Yl2nHrUT1iO2tj62v2ljnniaNi3nkg+xNTaSsba9GJFwDGduax7ie7Ot6ik5UtHd&#10;NgjuM1oWkm7Y68KF5Nc5shuvSNBC3lxEhWO0eua5/T2vHlunfOC4xn3rW1J2m42Hg8GqsCCPTYQ6&#10;HHnjFMZ1nwvne1/ap8W2TJtg1HT0GT93fn8ua+e/ibpa6T/wUm8erDZCGKXXFuYgowMv1x9Tmvob&#10;TDbR+M/B0iW6iaTVICHHVcMO9cd+1JaWsXxe+BGqRQpvn0mJZWHU4Oeahv3kFjy7xyol+H1rd7Pm&#10;SNCTjrS/DSTbrekShiGZwU/rW3qaWl18BX2xEhvDbduhC15/8PriaO58H5Z8LqrIc+gNbra5Nrn2&#10;bKUPhOffCfmiHPpXDX32wWt6YZGX90eMda628uox4DsCsO7fYrtA9cVxC3N0021gBwQPasbalRKV&#10;nE7eE9VDwZY3HI9amc28el26faYwypypPNbFnCB4c1lvMiaRLZ3xnvXnGmx6td67qVxcJMu6/dQu&#10;eMA0tSjfRm+1hljZlLc4FGo3HmWccGwqqpxjvWpCBFeWgWFWJYDBFYurDZ4wkXyiN0YIpDDTUiKP&#10;G85w3cnpSX8KxBgLhCqjIaooh88e0kZNVtdmRdBwAS5ZRwelUI2fD07PeTqbk7dhpbiWSPXL4+Yc&#10;NLgVi+HXVH1R2DDKLWjfPbNfRFVIDP0NJgakJykYwTkcmrcceoRI08cQK7jnI61mQsR5Azztrehu&#10;CdIMLbDuXAwehoQ+hsaTIxsdQxGgDIScdqqxMf8AhINXUbvvc81Np8VzBpOp7yvKEg57VmaTKr+M&#10;tS3SnBlYZNIQryxRa/dZlfIkHFbSvM0KHdIQUzXK6tvTxBfYTIMma2dOnuW0VHMowI8A/SkFylc3&#10;p/4SrTLZLchn3c49KvwvKt46soBB9ar6Nam8+IfiGYooEMR59/ao9zDxxqKeYw2XAHPfmgZvEtmP&#10;J521IryeSw2A89Kqzu66jp8fkk5Uc46VO3mJNbsE/g59KkaLBx9lB24OfSqF8d+nKuDkyDJrQ86J&#10;7aIGAAnNULlW2rlc/MOlDAsW6bUsQW4WPj3q5J9n+wSEojMSMe2KoRu+QoC8KKvW6wtBch2OdpxT&#10;QFa3WOfX7ZPNJK9fatG4tEF2+RwoHOaoWKrDrN4xU/NNwa27pwZGwpAZARmgEZRt1yrfNgH1qtIw&#10;/tBMLwCK0k3NHOu9eh71zl000evacHb5Xc5x2xTaJNC4nYhQbjAGABiudvBff2rGosCyGRfmzxV2&#10;5ZmvFKISMCrlrtOwSSfLUrQotRl/skbeScC3Hes2Nt2os5XpLmtKVh5q/vAsYHy1lsB5tyQwHoc0&#10;Bcv393i10xkb5gQMVQkkuprm2YyEEAZxURXcqbgTitSNbZPD1yWYb2HHPShgbVtcwpolupAB28mu&#10;F1yC3ufG0J8ldqrktWpH9oNpO7q+3acH+VYoluGsPF7rbuzxoRx1FTuUjPe4tIXuQlwpKELVpU3N&#10;HKYeGUEHpXLabY6pdeINVJtJ1KyEyA8fSu1sI7z7PNFNEhjWQBSPapSG0X7K3t/tUUpdwyjgfWte&#10;aQpavhgFAzmmxohRh0AUc1BcMrRFQyH15qrCuZ1xcSy2zoHHHSq1obmOW4EjsQXGCalW2jOpFluS&#10;pHXHetRYIPIjBuA3PNJDKULwL4nuHIXI21t3RmltYVUkLJgZHaqCQWv9pxgxcGtZmZLCULbjIHA9&#10;qoRz19a3ECoh1ByNoIArMeBWhgk+xuH9zW0+pWYfVEm0sl2UAOecGqMbXDStug2rn06ikCZNp0cj&#10;TFSWDKfXrXQiFQygsQMVk2oAv4yobrya07iUCI/Mc7eKLA2JL5QWYKVPFZshkNq0ZzgmngzM8mEJ&#10;Hc+lO2s0DkMA3bNAjPKWUa22YlBMg59a07kA6OMRrkQCs+aCb7VpnnFiomzXRlIH0vC2oH+j4BzQ&#10;tgOd013Lyx/N941vq8iWxVnXG0ism2SCKa/zneX+U1ZkLC2+ZgT9aa2AzSko8RyFjuG7IrWgS0kN&#10;8Gt41+XrWXGx/tC4LHkkYz2FXo3Vb5eBgpzikgFIhjnzgY3YqjOLf+0bh1RD8uahvZi9/KBv2qDg&#10;461nxySMsmVYDJwaBmukheFyB900m8+VMrSDdjjmiyViyKIT8zcmprq1261AzcYHQGgCxp4+TLSJ&#10;97vWjOkITcoAOenY1Vt4Y2mtA5YKORip9Qb5LNY42PPWqRDZAqf6YGYgLnpmtqTaNCsmD5wp71zL&#10;C43RZSQ4bmtd3z4VCrMNwHAouJlKWZfMhOXwzY57Vcg5lc5/gGDXPS/aQ5EirnsPSt7TFJggBOSG&#10;4oTG0E8TGeLhhg805UmYQRrCx4OSKv3L263sYKgnjOKfAyjV43XaF4wMVQjMQ3kF/DGRLu38VR1e&#10;O6+0wzLGWkRhn8a6a7Ebarp8zSwqA3AHeoLsRPPL+6yGQfjQBn6NJKI9QZ4E3LGP1pZ41N0X84jL&#10;9jSWttdC7vGExCj+HPark8UbWcbecxYHpQBjSBRcwbWY/vB3q3MZVmhJUgFBjJpk0bC4tOR98VPe&#10;YaOwBHYUAVWihZtzg1eRV+wtiIY28Gq0xUx2Y46jpWogjFnwf+WfegDNUgOMLyDUhuHWeLEfVx2q&#10;Jlf7VKNo69qcYZWe2JkXAbtRYDakBOnoTKpOzgZrKlcLIPmOPatVPsxsYAZGDBMVVlhh+zyOd33q&#10;YFViDBHgEnHFaGjRI99eCTO0MCw9apxlO8Q+7xzVq2lKpcbUIz1NCAm1WC0k1CQiNAi9OKwZkh/t&#10;CwBmzhuB61ozyTfaVAYnJ6VGbeTzreUqCAeaGBK3l7YcD+AUxixtXHljrSSNiSMeX1pzYFlPhecU&#10;gMwtt1C5AJAyO9aNsmSMqf8AWD8ayQGOqtlhnd1zWtHMqz2YaQY3jpRYDTvxF9mtFWNAPJ7dqxrS&#10;OL7Vfs8YyDjJrVu5IfMgxKOYR3rLUgT3HHDUWAgn8/7YqxB9pftWwVH9ibvMJ/dfNx3qouMpwOvF&#10;TpOvkyISnA6UWAwbd2k18oobAc5rbRV87ADZzWaSsU+pyR2TDKHkdKt6TKZraRi54mPJ9aALx+0B&#10;0DA8HgmhmBdv36ZK44FMvzOZowZSAB1A61THmCP77dKYFiOEqkh8zJL5yatYBhx5Q6jvVGJpvNYE&#10;ggir244iztyAaAIpkUND+7AGOKjjKi6XcTz04qycFXJYZqVPKJiP2Hp3pAQzIvlKQ2flqjD9o+0T&#10;5U7d3FasgUOBTCUQA7FPIxTAyb4tm2AYj1JpbJ4FS4byo2Pqak1VoJLBCibTs+bHauZsml827Bui&#10;cPipaC5q37s08TAsfnq5A8bR4WRcbBk+9UCpMq5J5q2iKixgRNksPxqbjNWDZ5RDN360zUZYhZ6f&#10;lmKqKfLG6aUXYgYUZJOKzLtydOUkKcKOapsLitdQC0tWygL8AE9KsoymAHyxk9awYbcSXcZadwCe&#10;K6FIJYrFN2zlRgk0lqwGvxGmc9aqzW8pCSeY2M54q0+PITcwOT+VTRurW7KUB44qhHOy2zSahHK1&#10;7KAjj5PWtpGgCKqkACMZyajlEXnHEh9+OKgK4jbHOTSAul4CuBMuaYiyLKx83jcO9Uto+0JyQdwr&#10;ZMcAsYGbnpwDVAQAL/akRLnBFLNKD9sUJ/Bxiqt1MH1K3jS2YYAxjtVhVAK5jUknrSAo28dwzKGi&#10;fPmHGatmNY9XgxA49a1AcwQuIkHljnFUJJlOrRkyIdzYFCQFqaV/Ji2nqKyXOovrUAiifbnmtsxx&#10;CL5kO3APTpU8DWoYFCPZgKdgM/ydQWFWbA+U5wK09OaACHdegkvxkVZE9qPklZCD3PaqVyltC1nI&#10;ox+8yB2qkhXOivDD9jQJjAjGawz5oLkMw9Kme4gbSoybgZ2jiqyl2Rj5gPHFMT3M+cTNclvNyd1S&#10;7m8lcEH5akIGyclBwhrFDXbSuQCB5hxiobKRoXBf7LERK+PMGR6VMJIhbAfIT5Y5NVgzfZwhHGO9&#10;IsTMHIY8EdKTAlinhjM2SmSOuKpSzMZ2KMC27qKklSIO29wBjBIFRxLBG0wCoxzkNmmkMleVBpNr&#10;uc9SWBPSrVvJbHT7aRLhgQSGA6VkTIJbmZWYKo7Z61raWtsNO1K2LKDuznjNJpDMmzi2WCKExyat&#10;AN5shxRklRg96ePcmutI5UhOA8bZHTkYprHOeDimuT5sXXANPGCrGqGAALD0owBK3NGPm4/Kmtu3&#10;HHUU0BKM4B2Dn3qSMfMmcfeqAEhG+WpVOViJz16UrAaEm3ykII6Diq+TkehoLEoMKcDtSAfKOM07&#10;Bceg4PFS44Hy0xcY6VLzg5FSCHp90DNToBkjPHWoFH7s5U9alHRfmOSKBF2HYSxEy4xir8O3y1G/&#10;Iye9ZMagA4yDitGEYZCW/CqE0TS/xdfuV1Pg5W+1aq5kGWOMemK5GYk8joB0rqvCTY1W5XPVOlVE&#10;JHoXd+Oxrz/WWJ8SoA3AY5Neg/wt9K851Yf8VLc9eHNQ1YimUwH2jPXPNIwOTz9Kemdq896cxXd0&#10;5rM1Kyk703KM8960Lc/dITI5yaoSRFlH7wLgcVatklWMZmY5HNDAt60SnwM+JDjk/wDCMXH/AKDX&#10;5ew4abU8k/Lr90R/30a/UHXyn/DP3xA2x8Dwzcf+g1+YFtjzdU6867df+hVzv4mbw2LXIOQB06VE&#10;STcRAqBnPepAULY+ak2hpWwTwOaCyEELMq4HLcVbUHKnjGfWq4T5x0O2rMajym+Z8nuTQgZIWBcH&#10;cvTrTDuMZJk5FNIODSH7h69OatEEEhYMh2dablvl+ansB5ajcfvUxs+YvPbigCzbE7ZckV0FnjFs&#10;NxJYmuet8GbaSowfWuiswTMg8wAKtXEDqbXcY4cqCCPyrYjJKDjtxWTZL/oLtvIO7rWtGMNgg+xp&#10;AWY870zz1rXgwbe2/dnqeay0K+anPOa1od5tYvmHXmhrQroXlUBuvPpUgz/e61EgOOvepxt+bkmo&#10;Qh6gbs4q0gYqozwCeaqrznHAqygOOpNMRKN2KTseDTud5GMDFBx5TYjz6UAJn5zwcUYXy1yvGaTr&#10;ninc+X7CgBOPlFKcGJwRxik/g+7xTT1NADMfuuOxpeePlpDu845faB+tPwShPFADPmyPk/Wnevy0&#10;DvxS4fJwBwKAFCn5TuAprdelBKhFAf60vUk+1ADe44PNHPNL+NHGW59KADHBPtUZL5XGcfyqX0+W&#10;lwvkyZJ6UAIB8hz6UfwDnmm5PloNx4pAR5i8nNAEn8Q4pOx+XFICfm45xS/N3xx1oAb83mKAO1P+&#10;bGM1EcgN1HNOB/dpz2oAXnf939aQ4xyp/Ol7Zpe5oAActjyV6UcB5vk5yMc0oxsIEi54pODKcEHH&#10;egBCW3D5j0qNd37zK8Z61IQefl/Wm4OTk/WgB2T8uTR26daTGEbD55pw6j6UANJO4fJ+tL2XMdOw&#10;MGnZTyuZCPwoAgOfMQBTT8cHIzmlAOJCCKbz6ZoAcM+XgKKQK2Blec9c03/ln0br0p43FR0x3oAB&#10;951KZPalH8VJ8wYkNnim5O4nb3oAf3HFBAwuRTSRsbik3DIFACLnzJfTIo3Nu7U8fdbH5U0/e6c0&#10;APydp+lNG3A4OR0oHU1J8gJ4JJFAEbHg/Kuc0qn91iggbT9abzuTA9aAFPQHFNO3HTvT+x4pB90n&#10;bQAHG2MY4xS5G0jHXpScYOD+lNycx4XoxoAVeG69aeP4SBxTOcn5B+dP545oAQ581RjipWAFi+1Q&#10;TxzUW0mTluMUo6MN1ADWHMZJ/h9KP4RxTwB82SNopM5aT5eOx9aAIQD5o4Y8/lUozvI2Lj2owRkZ&#10;pfwoAXHK9AKhYOZgQrEA087/AJORjNP+bn5+tACMWwgDkfL0ppLiMdDxTsHaflH5009/moAjLfOc&#10;CnLnyu/XrTCDliCKsISEbKcfWgBo5yPamgNtbMmRnjipyF29veo/4hQAzDf3aTkBPnbr3qUjB5PU&#10;8UEDcDtHBoAaATIfl7Uwlhu6cVJkb3+T0pXEZi6tkjoKBkQJ4yCeKcP9Wcxn86jjz+8BB+9Uufm+&#10;7QITj+7SjJUAUADy3G7vQB8y4XvSAUD5fu00bi0gKtj1qQ5wfrSANufI+tFxjSWwgAFLySOO1Ob7&#10;vCigdvWgBOMnik+XjAppzvB3cZpeTJ908d6GIf3OYxmrQwfD2pIwGHtmHJ9aqDryTmrCjzBGv2oo&#10;PMGfemtGDWh8E+MrGaz+PnxGhKMPN1UsB65Nche28pCDdkcblFfVHxE8EeKdT+OBurDTrZYntEDz&#10;s33SPbvWBb/CbxG7q1z8Rrbhfm2xHH4Zr77B5rRhQipyR8Rjcvqqq+SL1PKfA3ivxRoniq1tVv76&#10;5066uFFxYySHBA/iQ9iPbrX2npt6t14NsrhbITW8tkpAkXOAex9fSvk/xf4KOl+Jvh5ZxeOob2+v&#10;dYjWCCNMPCucFjjnFeyX3imx8L61+zpos1vDcLcKkU25gMk5B/KvnM4wWHxfvU3aTPZyvE18P7k1&#10;p5l/xP4E+GmsRXD3Pg/TbebYx82ICPafc9Pzr5x1/wCDmjvcXLWPx1ECb2wgmUjP4Yr9ALnSdC1H&#10;4Q6vClwNl3pCtG8bYMZIyORX5+/E211jQPHiQjU9cVZdR5Vpm2kZ6qa8Ojlk+V8r1XfU9mWZ04O8&#10;ou3loeUaj8M/Hlnet5PirUpkD/6yOZsVy1/pXxEtYmWS48TlFbqjMc/lXuOq+JfGv9gfCuz0+wmH&#10;mQE3bsC2RjjmvUvhJbXmteOfGKXVnp0qWdoPMkdMgse2K8iVCd2qiTt5I9bDZjC16cvlc+KGuvHU&#10;MDB9I8UOB3IfNdf4Z+IHiHTbofafB092oXAEzEMPzr7t8WeFraDQ/Oi0HSJV3MZIxbKSAK4i18De&#10;DdY8NXDt8PbAMOCYwFYGsK2DozjZ0f0/I7Vmdb+dHgM3xP0+WBNvw4uYMnLEy5x9KbD4/wDDf20G&#10;R/T5mFeyz/Bfw7I37vXLyNcnKNHkj8axp/gVpksM3leJ5wQD82wDFcUcmw/8rXzLeaz7q4ug+NfB&#10;9xZ2ZXX9MUpjhnAI/A0viDxKLjXdPt9LtUuJJYCFMTZ5/CuauPgPeoz+R8VL4N2HlkfyrktU8D/F&#10;3wl9o1W2nnuIIEzNIpL7V9cHn+dck+F8POakn8mNZ7yqzTXn0Pof4fXI0zw/qFxqlherqFxOS6iM&#10;ttAzjFdDrwute8PuH1vUVtvPDMjIVDY6Dmvk/RPjRrMGrxJqHwl0y5VJwC46n3Oa9Nm+NdjdWllb&#10;2nwKVnkUCPy3xyfYCvSo5POjG0Y3OGvjY1XdyO0hsY7bxJbRjQIQgkUbh/CPWvpLw1caJB4d0cx6&#10;tauzRguOhBFfFUvibx/P+8T4L+IIgRnckLv1+lS2vir4kQnA+HPjL73UWj17eDw00tVY8qc4t6M/&#10;RGPULRhbnMOOOd9bEdwDBG0dxAV2/wB+vzxg8Z/E4sg/4QzxmoPY2slek+DNQ+M+o+JYI4bfxPFF&#10;vHmtNE6qo9ia9CVL5CTXc+zI7lRKcp1H50v2nMjFYnAz0zXFWketwaRpcdzqxnl8obyFxg1txGdY&#10;03LyV5rne4I31nYR8HOTzk1MLiQL/wAfPXtnpWCGPlAbj1qNpG+YFdwIpNspWOl+2ZTHmr065qNb&#10;hPMJ+0E5Fc0ZDs6dOlODtx+8PA6VPMx2R0aXf70qZz161MbpiuNx68HPWuVMq5PLde1P89gjgKTT&#10;U2Fjq1vtsaK8POOuaDfgSplRjP8AerlPPkMZ/fKOOR3qsZmxjzhgVXOKx3I1GHecWyDjg7qhkv7Z&#10;oiDsz9a8+muXVZCs569M1gTajeNdvGsUhYHAwetCmO1j2Hw/PBL8ZvCvlSlsRzb8dsCvYT/qx06V&#10;438NrCZb+5u5ixdoWAz2r16Q/KPnIwxraBzVV7yInPz/AHfpTOOentUZOW4cnmgHJPOau4D88jik&#10;/g6U042nNGRlOPWncB3ccUoxhuaZldh6/SjPzHjmgB3HHFJxgfL+tN/vfL+tGeTkUAScbTzTe55p&#10;pJweBQMknDCgBf4l+Wl/u8U0DluPwpc8HigB/c9qMc43Gm85PFPHEyndzjgUgAY3HApOx+X9ad/G&#10;eAKP4R8goAQ/6t+eeOKkXqePSoj344yKlA/eJ8vUigDlfiDcfZ/2Zvi1Lvxjw04/PFfmdp25/F/i&#10;B+SDqDGv0M+Ndx5X7HPxPPmAF7WNR75r899CBa4Z8Dmc5ptaXJpRblc9q8ML/oGdo5IrsxkLKDnt&#10;jiuZ8PRkaSozjgZrrJDww2jhaxTvqbtDMnanA6UmBhetR7+nWpAQV61ZI8AdNvX3p3OSMcY4NR5b&#10;GKXneOScUhikth/l7UqN8nMTDnrTG+6cNSgvsXjpRcCT/lso8wc0/v0pFVdinAzjkUvO9uPxosA8&#10;fdHyDmgEfN+720D/AHe9NPOee9FgJMMXX5BinqrGSTGTxxSRZ8xV3HHcetWdWmtdL+F+valdMFii&#10;hBOe9AEQVtzetPKDyc7gPxrzLS/F9pqOqvJbJEluWIjYn7+OuK77TpZJYb4sCcjim423BFvnJGKT&#10;nceaeQQzfKaYcZbDA1Ixw+4AFqRQNw+R8/Wox2+vNS8bmPm/hTENJOG5phwxbrTj/FxR3HFADPLi&#10;3qdg6VOD/o4FRn7pyKTncOOKALA2bE5ycflRlASSR04qMAYPNNwhnT5n4pgWAD5QJQDmnIF3A4PP&#10;WmHHlkFmI+tSqPkJ9BQImULwM5rRt0JZPlHWsyP0x/EK17ZisqYiBJZcVEtCkN1qBbnwRqNl/a0k&#10;CG3/AH0kbYYA9s+9fGHxgvPCXg/wEdQi0LT57i4EiWlvNgl5CPvEnnA6mvqbXDfRa/8AEZRcTlJ0&#10;tmAJ44xwK/Ln9pvV/EN/+1BpthdwXMNtY6fGsMW7g7u4pU1zSXYu/KtDj4/iT8Q7mEC403R3ie9J&#10;MkdsF4J4Axjp061678MfiBr8vxy8O6YujTk3A2gMThvXHWvm2CK58gqqoIlgXaMe1dT4X1S60z4z&#10;/CPUxo0cjW+uLlRwHQnmtqnkhXcj9OPtUywwrIU80qCyDnbXQWKia0t3G7FeRaTq0mqePI7q30Ro&#10;raXTYTuLZ3tjke2K9z0SFf7PiygySBgdjWSu9WifI0razfcoVEbjPWtFbZt7DZGpA43HkVz/AIy8&#10;SaP4X8C2lzPpRuby4Ui3t1fGfcntivLvC3xC/trxpLDJ4fntpzJlcPlXHcexFUoth1se03MeIzyp&#10;LDn2rFmhj6mDnsfSujUxyaBbnaeByaz5FUM2G4x3FIDnZFxcqpQknrx0qs6Osknyggit9kUsx8tf&#10;qRVJof8ASJf3ecjj2osDMobSvEWPWpVwFUZNTPHhug69qYUO/G0mi4gydyn3qwHHGEODUCqP3g5p&#10;V3iYg9M8Uhl9MddvbmpQwI4yM96rAjA+f0yKfn5hhTiqQmWST5SDningjb1quucN84+lPBG480XE&#10;TAjYeO9KHHkn5Oh4qPI5+Whjy3ycY5pgPJODwOnrSL1+/wButQnox3GlU/K42nPFADif3g+c9fzp&#10;xKeU+QetRk/vBxjij+LmgBSf3q5PBFOBGeGqEEbHy2eeBTgfncelAEjHlOPWmk8U0n5G/dnNN+fD&#10;/uWNACnd5bfJ+ANJ/D1oH3T8w+lIcEUAPBXKc+tNLHjB4pDjI+am892+tACnr0o6ROeo9PWm9jxT&#10;sjZJ8vOKQDTyqnZjPamdl4pcHnik7j2pgN5yPlqJ87hz2qfsKiYfvOvamJhAMyH5e9egeGELeI9I&#10;Xyh/rwa4i2X55ePSvSvCCA+KbHg8RsTQ2LofOP7aOqfZ/wBnjwpZi5w17qrKBnsqjNfkJbkCMMQS&#10;WuGxX6R/t1apCL74EWy3D5WO8Zl+vAr837UJ/Z2ksygEu569a1hZRsayfuItEsYIiIlBxzzVG6Vh&#10;asSnQGtBeQxwcB6p3jH/AEttpwqgU4M5Wh3hwodR8RxvDlZNLfJz0Iz2rnWUC8uV3ni4YD3rQ0yZ&#10;ovFAkV8YgfjHByKz3fOo3L7R81wx49zWhBeiEpjT5QpxVgxxm+05HlBBkAJ6cd6hjOYLPrw3Ipl3&#10;lsEE5XHSmgOtsYraDx/ZpY3oYSW3BIzsOOea6tTIbmUzYLZPPauE8MC5bxdaKZCR5Z4PUV3lysod&#10;hsO0nj3r0MNG8TiraMruJPtiMsarz09RXUeFtN+3/F7woPtM6QQuXlKnBbFcv8xgz5hG1T+NeofD&#10;MMfFs0gKHGi3RbjuFOK61omc71aOk1vx/a6f4kvtLHwgsNRitkCCd5B82Oo/CuVl8c+BbiWNLr9l&#10;nT1LNwUlAP6Yryy4E7ePPFO65kJXxFcnJOS2WNWDbwt5ZMKbx3x0pxjoSz1BNc+CjLObj4F6hAiq&#10;NxW4J6/jVqK//ZqkaMpDqsDZ48xWbH515L9mi3sXUE9vSmiGMmXMMGcjogpqwWdtz151+AkjyAfF&#10;rUoieQPsxIFSR6J8K7hV+z/tE6ON33d8ag/jmvHXMoiQC2t2Xp90ZqOS2s1KSDRpWJGflkxz+FCu&#10;B7cPA3hKa5Rk+PfhiQlem9BmmXHgEiBzbeKfCMvPD/a0BP4ZrxAQ2RtCxtNZjcE523TcfrVOSC4L&#10;Ew+LPEqL6fa34/WhOfcrmj2PXLjwV4z3S7dL8NnnjZfIc/gDXO3Xgjx5++z4LspQT/DcA1w8Y12O&#10;6s0tviH4tWYyj5vtMn8s1qXd98S7K40tf+F362DImRkn5fzzQ7vRslNboW/8I+PQqbvBd1FGp5RB&#10;uNZn9haj5sUcukakGwRl1IxXc+DNZ+KuofEZrRfjJMQhUyF7YMNv6V7P4yaSP4deEyWsrmXzAs0i&#10;RBSSOvSuGvXjT93dnXSg53fQ8M8M+H7eLVLJyzyyG4Od3QV92fA20tB+0h8CInaBI1uWCr0BY5r5&#10;TsSRq2nMtoERnTI96+mPhurt8bPhGVupEx4ggYMGxjBryMTLndzvpJxVj701qHRpPivq0N3eaFsW&#10;yDRxyuvAHUnJr43+Kfiq4n+JF/pGlLp8el2t+u94FCtcMp7MP4R+tfS3xi8P2s/iD4VahHdahA08&#10;8cF3JHKRvAHyjGep6dK85u/g9rV7qRng0yzsozZKyE3AYvxnJGe9eZRhGnJ8zO2c3OCXQ+ZdWuNN&#10;u7zwBcIt6JY7uJbuJIixRAeW98Cvt1/FXwDH7EWi6XcftC6aLWXwlHG2YiZSRgsuzHGDXhb/AA/+&#10;LWm61qwtPh7ZzFI2UuAGBB78+tcBqXww+M/9kavfS/Cy+kgV2eQLIBjPcJ/9atHiYu62F9Vas0zs&#10;m8efD+1tfFGk+HtEv7qOSxkS0/dFcvgDcf51+Z/xOi8Yr8cdXk1qxdbifWJJFIfcBGTnAP6V95eB&#10;/D17F8bfBdtJoSWrzyypK10oG3PAwT6+1eYftFfDrxJFrOYdMEt1bNJLAytkzxHlh65HaualOKmm&#10;jpqRbTV9T0v4J3fhRP2SvBUkFnYFvsbZUD5lcddx9frWT8QfiBo1jb6jC/iWFXyQIoZfm4+nevg3&#10;R/EHxK0mx1zT7T4ka7YRs7LLbOmCD0OMjg/Sn6Ppvi7WviFpUH2XVry8utTUK7SF9oJ+Zm64A616&#10;ihH4mzzHCUmfX3wxu7nWfHPiLWJINWFp520CdywyOm3NdL8Rntm0dcuFABxzxiuu8M6JBovwp8Aa&#10;ZGluHh09TMQB8zt1J/GvP/iC9u11d2zXERYWueCMg1pCansU4Onoz4x8SRQt8d/C6LGCPNkOPUjm&#10;vsL9njT4m0n4wXMr2DO6LHIjAEovQAj3r5A1XDfF7RnWRgbaeQOfXPSu70bVvG2kab45utO+JVzZ&#10;rNaL56bcrJj7uAfSpnCU1ZMV7O5yPxks4LH9t34x21ggWM6xvVEHA3ckYrzm5adfDdkS5Pmltwz0&#10;Irb1G41/UfiPrGpXniGae6kuCZ7p1++SOOBVC8tZB4XlY3+4rNkL9a6lBwSTObnTZYspNP8A+EQ0&#10;dBGBMqTkvn1zX07+zXP5ngf46QvOmI7uMjnsRXyA7hbW1CyMrCPkfWvqb9mWW2+3fHO3e8tFZ7O3&#10;ZQ743EE9KiesWjWlG80fScgdZnPlkZc1VKOZCdnQ9a1biKd73CnG0nOFOAKzmFwkjD/SOG4+Q815&#10;rVj0CPLiROB1q2yltNu8bf8AkXLsH8VNVtlw0qD7Kw961bWPNlqoJORpcq/QkUWuFj8v9VjMfjfx&#10;dGVIKeJLkc/75qntfzZBnIUDNdH4xgli+PPxRhaMhk8UzZH45rnAUCzLyQSMmvTjsjzpLVjgwVRg&#10;NkmtGMD7NbYlOWB7VmcGZcYUY4q9ET9hGdhYHn2piRY5wT3zSMATH8ueelRhgUj+dcn3p7MAQPky&#10;R1z0oKGMEW93eQwIiP8AFWvosl7Fc6ZJHd3MUv8AbcQhaJsMWLcEEcgiscoz+awvkAQdz1/CrVrc&#10;Qxa/4MlW8Mpj1JXZCOhU8UR3E0mfWXxR1D4vxfsfaVpeu+Gr+7tbzSbZ4tRkY8ALlQcnrXxyGmQQ&#10;KYjt3nA9a/W74fan8LPiP+xjdaHqNvp0WpW3hQQNC+BIjBcI6dyK/Onxt4M13Qv2hfGWhXWi3heH&#10;VJPs0ioSHjJ+UrjqCKzvaTWxr7N8tzysSuQcQsSB6dKtR22rXEFuU0WZgzkAgdK9h8O+C7htLMt5&#10;bFRnIRhhvxr0nTdF0K2jXOm2oCp0IolKyutRQp3PD9B8G65cRBp45I4WYEg9TXtGjeH9HsNGTZpS&#10;K2wZkk6n/CrWp61pWnaQS02mRHJ2lmHT6V434j8d6pcTSRWl6dgONwXGT7VKTmuxXPy6WPWtb8Ra&#10;TYaLsa7jVUHGOrGvDfEHirVNQmvI7cXUcRBy+eSK468utUu9RDXep3BAIzxwPwqRHRYJxFbITtHU&#10;dvWqp0ox13Mm7lRI90ETs8m4zHczf571r2tlPJJblLWV3ZsIi8kk+3Wug8L6D4g1jxRo9rY6BfXc&#10;st2qgIh2j3JHQCv0M+GHwj8M6Lo+i6hquhWt/q7QqyJIAUi9gp4yPWuiNhHhPwf+Dk142m6x4g06&#10;6SBmV47eVcFh2yD0FfW76RqVrqnh/TtM8A2FrpaWwEl0mAX9gB0r0CeaKKwtYxpVvEAMBF4rMu7+&#10;UabcqFTaCCwzScUzJy10PP8AWbmWCTVbFdOS1VYOLhm5mz1Oe2K4rS7nRI9Y1C2i8S3U0spYmXBw&#10;D6Vr+OporrQrQJeeWd2CR1rzqJ7SzspH/tmxijS1L3NzLgBVHJ5NYyaRpCJ0Fxb2H/CQag81z5j+&#10;Z8uei/jXz38SviFpmnXmsabo9xaXF/sKTXC8xQH0BHVvp0ri/iT8TLy9utW0zQLm5t7BS0ct8MiW&#10;59dvdV9O59q8BUFpXZlkYl8kseSfrVRXUtvoiW9udRu9W1O6utTvJppJizySnJJNaNtDE3g29kML&#10;F4zwc9M1nyBfss37sY29K2tK2t4T1wHH3elNshGZGAIBlfvGngfMTs5piYM7/MchzUgzu60DGkE4&#10;+UfWjnPSnfxrmXGaaA5LDd360AI4GR8p6VQlAAX5xnJzxWi275eOMdazpj+/nwn40CPVfAOG0q4B&#10;JybgYr6F0sMBtYg/Iu7mvnj4fOvl3C8fLJxX0LpIYxltpAbqc1nNmkNjrbe5s3mvYy/zooC81pQJ&#10;/oykuCST+Fc7Bbg3F68MTbjg5PfFdLYLK1nJujYE8DI6YrFpI1SJXQCCMFnOVJ61698CZtn7aXwj&#10;YyYDpcpn6g15GyOtww3txE1dr8L7yO0/aK+BczzAbfF6xvntvYgVpDTYipHmR+injeJJfh9qK+Xk&#10;iwmZfyr8tfGcbL49um2tj+2JB9CDX6r+JNp8NRtxtNgfxyK/M/4j2scXxW8QJsO17+SROPU1yuK5&#10;22b0k3TND4bPv+L3hNiUHkLgn/e4FcV8eNNuX/aN8KRrYOTcXMRwOhG/rXTfDgyf8LKjJhkVTqMA&#10;YDr1rt/i7Bpsv7VXwaXbETZ+G/NuGHYMflB9+9dkGlYw2ueceJpYdO+Cvw902GZRJdGBJMHnAAzX&#10;1F8J7QRfAfWgYsf8U8gX8RXxx4kmOoftD/CbT4GLFdYTIH93PP6V9z6DJZWXwb1XbJCETQ25z/cX&#10;/wCtTcdLoiMk5H5/fE7zP+GgPiJD5khW31QkKDwckV80+Ij5vxl8Fxhc4ZiR9K9m8ZX93dfHPX7v&#10;7SwWbxVds/uu7j+VeO3YLfH/AFSYjKw24Cj3as1Zam1k2fVPwbtCnw9+NEzqQzLCo/3QDXoenLGd&#10;WuJIbJQ5lwMnt3rg/BK6tB8JtcjSIIt1Gvz+tdEqaxa6bbb9Yg3mNyMHkA+tZTqpyGoaHfgQDT/F&#10;WJoifsTZx2JHNUPhteTnxJ43sJbiQgXpeFj15PSuAhu9RjsyyeJmJknIkUjNTW95q1pr09zZa9bR&#10;THBIIB3+tHtUNp2PoKf7YPFF8q2/yLEc8Vw+ntLH+0OY4YXK38LblJ4ynU1iWnjDWSZxdaVCWKcu&#10;net3wzqmjXPxT0u4nghjeEOFkLY+91p3iTqd/qMtwmjwmON9vmbVz3PQ1NokM8vibQVnSJU+0oZW&#10;J45NO11fNhsjbkFF+ZQvIpI3tx4FZnulWVpUA+bBOKRR13i6y0+PWLc28MHy2KfKr5HTrXEGaU6D&#10;exPbnlThq2mUNDZt/aVw+YBwSSRWXeIFt58kZ28UBqYcUDS6Rep5ij95yDXS30ufh98O7MlSbW3k&#10;79d1Z+lx77xwUIy/PvWpeW2y8ZTKBvhOzFNgjHs5n8k26qoK3KnaOgGea8m1dkb9qf43sjDZBpNu&#10;F+pXmvQbAyx+MdeQzZKsep6ivMdQLD4nftAXI6vDGIx6kDn8qIrUIrU+RfifPnxZ4shzkrc/Nz3N&#10;fQPw6s57L/gnfokhsCs1wzzMD1Ibp+lfMvjcmX4pWSNI5kuPFcfmfQtgV9k6mYrH9n/4Z2Qwqf8A&#10;CIQ5Ud/kreo+VLswUfeZ8f8Aiy4EvxC8SA7wI4cc+uK+hv2Tv+PP9oKQgAkxgGvmrxWSL3xLLsAL&#10;XD446ivqX9mqyuIf2dvGV5sZWvte2REd1Uc1nUl7pD3PoCcxm41dwMkzMMk1vWVuy/Dt3ZeSSc1k&#10;XVttMKEFS7g/411N0Y4/hjZASBi0Qzjtiudmhzx2F4+V/KqmoEjTii/e3Lg1JbSb958g8HpUlyiG&#10;2nJbnbxTGBnlttJ8IzGUbk1iDDegzVr9pq3L/Bb4E3wLEIIQT/vDIrDu1Mvw/vVe6OVnUIc9D2r0&#10;Dx1oni3Uf+CXPiFr/SBJd6dYwTQSDkvEgBz9QOtZVHbUpPU8A8MTSTfDa2gkUEf2ewx6ZFeeaAzQ&#10;fELxjaCQD7H4pJXtkE5rsvh5NG1jLDJEC4sSAO+QOa89M6R/tZ/FOHDr5zq0f4VtB6EtWPrvT7sy&#10;+DdEJtScWgAz0Bqk0IOoscEZJPHapfCMkVx8DkGyPzIsqfXinsxjcErn58YxSdrii7otRWzJ4e1h&#10;xfsXNsw4PTiuU0aK8E9+j7fLjuW2nHqa7CFZGA2FvnXBBPHNRTw29vaTxhAXd8kipaRS0Mp8Lrlh&#10;l0C+aOTWb4hXPiaxmjeNl8kAkdqkvSRcwZZhx0zVF2QiXc8vbrSGiK3x9rgJAxtqvdWk02qkrbsy&#10;Y5FXIoxv+VGxitbTpgk2pJJCmSmMmncDlrT91rVxGQMbgCKtXqhbq1IXo2ao3pRfGl8MEfvcjHer&#10;kZeWKU9gR3oA1LZwBGSoGUGCao3b3sfiSzkjuyEZx8uetXYkV4rVSeBUsemTTavGDfPkMMD6UgTO&#10;qgklbwirNKcmzbv04rmdClJ8SXYJO77Y2a6RI5U0vUYnjK7IsA+tcFZzTQfE6ZNhKm67fWktQOv1&#10;63unu7fYwXI61Z07Meim3mkAZU4I75qTUnle2tyJCAsQNc5Z6jbJ40kSefMrL3PbtRcVj07Q7LyN&#10;F1CUKg8wksfWshrO0PiiS52nczcjtxW5Z3lm/gy2Rbo7gjZrHjmt2muNspyHINT1K6DZzh52MKsd&#10;wAHpWzBAG8NXDsoyYsisiUbre4+T3FaFvK40VB54GFwQaFuBQMTbFIU4WTrU7oTEDsyNtR3EpFpJ&#10;t24zVi1aSTQLs7MsBxTAzpYbhbGd0mUEGmQzlbYkuSdh7UzUl1AeFL2SMuXTBK561k6dcyT2SFrI&#10;KV42nrmpY0bNu880jESYKPkgVppJOUdZM4VeDWfbK0V8zgAbhzWhLJH/AGXdNuTCoS3NUhGaLpF1&#10;m6QF8lDg+lZq7n1C4Msgb94dp9Kg013udS8TSmyPlpJhG9albaJHKynO6i4WLpQhRt9KbbNJ57q6&#10;DHm8H1qNZT5aEtwBVuxAe8lLLkBwRjvUjJ9WXGjWhXIPl9KzrFC+EMmX8skD6Vs6hiZWCNtHlgD2&#10;xVDR7aRPGMTtKxHkPk0wM55f9LuE4DLIRj6VsWFlNPp1zI8vCsOPSucuVmb4lazIsUghW4OB6muv&#10;0tpjaamFycxg7RQD0Lc8VoPC7L5q+YsJG3Fcroqxp4jvt8XytK25W/irp+SJTt5wcisYqf7QdliA&#10;IkyCKTQIXUILpE1uW1KIZlxwtVrOC6i8OwrLKzOXJJNb3nq0SAwpwg4qrPJ80g2oAF4FTYdynJIB&#10;A5DH7tUY1IF2wDHec8npUjFi83yjBNOSOYwyBVyfTNAWIYGb7VJ8jdTya0wF+wSMccng1QjLeZOr&#10;WLqQQM1rXMajwxAwVugyKLAUQ8ouo/3RIzwaviaPflnGPLxVGHf9nJAPbANPEcj3iLg8nnmgDntS&#10;e1/tPCwAkuc8Vo2aTPpsDMRjHWql/Bt1m5Xy02gce5q/ou8yXsb7iob5QKCuhqQxIoc7xyOOaR1D&#10;M/Ixmi54mj2FsA9KbAGaaYgk4HNMQ9CyROPJXkYzULh1jmOMDOSc1pRRxmUl2AWqt21qsz7512fW&#10;iwrlWRmewBxwBx7Vo20if8I7IQfmAwM1lI253CsNvYCrcW/ypE8ocMMe1HQEZsjyt4tt1O0ANk89&#10;au3mAluRIeB0zVaaNl8SWz4JG0cCkuHkcuBF2wR6UAUo5UOsYMoJx0HatKNoy5G04zgZrngscXiQ&#10;5V/mHGa24vLMow2c9aWw2Omib7PdYtuPLPOOlZdnGxLB3UfvDXQSNONMwsibSMHisWSKcHKSt3LU&#10;Ajp7N7CPQ8C2XeG45qC8Lh42dCSVyOawbQXDS4Mj4EvJzW9JJbiArJelmKAKMUCI7KaeS4DeQQoy&#10;CK1pHiKwfuh8tZ8ciQ6RdlY0JZeKisXkd5y6SEl+BVIhm9aRQPeXHmRjb5Welc5cN/xUV+qq6R+Y&#10;QtdDCZN1wccBelZF+oN1b8oPn5xTAqBLXaN0rFiDirtvJGlq4DgMOhJrPw/nQjgDP3q5+8lvU8e2&#10;0bxzGAspV16ZpIo6ti5uASSQWzmtGJiUXaQPlGKpAKyRMCf9SOKsRnDgjGc8Zpolk7qxubcnedq8&#10;elTo6mCUGI5B4qZZIjYgCDDZ+YUscWVY+Vx3qgIQWGdzHJHSnxm1An8xjjA6GnkZkkBHAFZ828tb&#10;7IQ2WI60rAQ3Mls12PKc4Dc5pjOZHtAI244xVe9iaN7Y4HPUCltzIb5cuMYFMLCSsv8AwkenQBXL&#10;YyfStdi/mBRb8bRVeBI/+ElLMEAx171psiiQ43c9DSAoMMFzsP3aLJ4JPtA89tyucg1bcALyhK45&#10;rMQwrr5kSApuYBlp3A1DxInyjrTzPAInV7UYCUj53Rhcc1VmVQ8QIG4mi4CRPaNMflXlj36VeZCu&#10;lzuYtoxwa5adJk1/O9sN1ArZinvn0FVMShA2DmlcdhsZJmYlRndxV4E8DefpVFUw74B+lSjzTz5h&#10;HPSmIWXZ8zd8d6YmDCOc5qYxo1q29gKoSeYiABzikwK0qE6nKF3YBHArTkbTYfCGo+Zp0rXDIPLP&#10;oao2vzak5LKSGzV25l82eGI2q/KODigChbFntbdpZGznjtVh3hWdOc5PBFWEt12OG3cL2rD3FfE8&#10;aMwx5wwDTA6HY5sGfyWA296yd226u2Zjy2BmuhuJYW0+ALtUC3GR6Vz7FJNoEOcSUgL8zwx+BrvM&#10;aF2A59qr6ddWMVpCBkgHJAWtL7OJvDDqLHMgT1rFSBorlFKpw33SKYGxJMJklcQYTsDSKpMMn7g/&#10;6s4JpluZjdSZiUKMYFaDH99GNq4xigDGgY/aJSfMx5h6irfLM2GOavXEMQ04utuuQtZtoZDNcNkf&#10;K3ShASEsG2mM1ftN5l28Y28VVmUmWAgduc0+JwG4kBINAi85P7zMcfAPNc40rnW2G9yDJxWjNI5m&#10;bBODjjNRlI/lO1c0ug0Q3aH7G+NoyorE+z4lZ95HPJHete8MnlQL5mAXHek3W/2UBl/5Z0mBni4t&#10;40DMxPzYNadtI7lpGjURxxlixqGK2sZIZ98Kqu6otQcjTbWyt8bnQliPQUmgOI8Wat4jmUCC8kit&#10;o7kYxwZMVr6dc6jN4L0zzjKd0K5JGM4qe0g0XUtCWL7dCz2t0RIqdiv0rTlCrp0CiKPC4VQBjpT0&#10;GW7IEW8RCD5R3NabbmtScvz79Kz4AFswzIwO0YFaCMrWsIBOMelERFCZZjJCBIcA8n1q3CjfYpzs&#10;P3RRcJiDAB4Hr0qW3fGj3uPveXVARBUycxrjHNUJWIWcrG+N3JParduQ0EpZs4kPFTTmE6fIotwM&#10;Icn1pMDKQnzEy4PI6mteINiMZBHFc/EgkuT/AKaoxNgjNdC0d0kNq0ZyAFzQhsR1QanCfsygnAPF&#10;RXTEanZIIjgtgn0rTnEUljZsMbxjIFU7oosNuzRoRxmmSmWYo2W1uQW3boxVBrfbdRP5Dn95kZ7V&#10;bSQCG3YOCMjINWpZkaeFtijEYwKYDJGlOiTYiUtt6YqKzidbFt0ZG5uTUyuS/MSjJ45p+9hJcAgc&#10;AZoQiK4gDQowl5Dg9aL1fO0XTo0lO4Dkj2pJJV+UYYAmnKTyAaYFOC3ugcPOTjrV5JESLhT0I5qz&#10;Gyhm3IDx1qlcBjOvyDGeKNgK0rTGO8wTnBxVK383ccSYG/pir6pNvmDA49ai24kPycbjUFFe5W5+&#10;1Qj7UNpPOK2o/JTwheLHExlZBye1VIoZHaNg2QDzntWtBCfKviIAdqd6LAcxO5TTYAwDOWOcmkso&#10;43gnZQ5bHIqrqjxjWzGXIwTkZqSwmkjLKhBz39qT0GYl40sXjBMzSYMv3c101jHcyalFMjMu2L5g&#10;P4qwbuGSfx7B+75cjb9a3rF9Us/ElzG1opTYMHOamL1EtxlrvNgC0WGyeKsZXy2BpgwsUI69eaQg&#10;4PzfSu8wSsDbSq4Y0m7GPlOc9KXHy4IOKFyLhDt5HSmApDB/uc49aQ52tzTmLedk9aYTx0oAYT8y&#10;4NToQBkrniq3HmcntxU6fcHFCBFpTyeKXPXBqFc4Tnt+VSqPmPrTAlX7g+lTgqE6HOKhGefSnfxL&#10;lfWkBOOSvFTADI5HtVdT80Q2npVlcAoDGwOeKQiZB8wPPTmr0ecH6VSTjaPerkWPLxnvVIESyAeU&#10;3y9BW74Xf/ioYx9RWGwJzyfu1r6AdviOxOBgyGmgZ6kfun/drzfUXY+Jb75DxIefWvRz0fk/6uvO&#10;dSz/AG1NhRnz24pN6GdMrKeB8nSlOcNyKYn8YIOakOcmsjUhw32hc4x9avoFEQIcg7eKqY+b7uat&#10;of8AQYxsHWgBdcH/ABj18R+Bx4auP/Qa/MKIH+z9XOeviG5HH+9X6gazg/ATx+Mf8ytc8f8AATX5&#10;hR/8esq5HPiK7yf+BGsUryZtT2J1Hzx88+XTWYjzML35pydV+fPFBxubjvSNBE38ZNTDG0c5qFcB&#10;xUykbTk96EJjsoSOvWmuFzNjj5adlfLbMYqI58t+nPeqJIjnC8etMbFSc7UGRUTfeHXNAFmBIRcl&#10;st8wHeuitCpaBhnGa563zgArnJ4rpbEDZbLsyKaYHT2f3ZcgBSB9K1kIKHqTxWbbowiRSx+7WlHw&#10;yc9utO4FyFR53K9q1YCvnL83bis2HBX7pzng1pQBvtEOV4NK49zRT7uc07PNM4EmKdztPHbipQEi&#10;lt+O1W49wQ8AVTiI3AN+FW1z5THZ9OaYMn+bP3T0pD/qU/fH8qRZGIXKYpcgA5Pfg0CE+Xyx9aOc&#10;EZpDjeaATuPAPFACfxnGeKUY29aRjwvPNIMhFyuKAB+ViBXjd1zR85DDGAP1pRt3tlj93ikOfLzs&#10;7+tABztXINL/AAf649e1NOdq5A6UueR8vWgAI+YYQnPU0gz81KM4bjimndt6dKAH8Z5Wk7njpTRn&#10;EeT60ZPJxQA/j5OaCRubtwKAQYWzjOeKac7xx260AOx+6c47U1QPLc457UhPQZJJ9qASFXqDikAv&#10;PkqCPmzSknPU0mAR949aTJ4+WmApztUZH5U0Ft5+XPNO64pw4IIAzg0AKBz0xTTjDcU5d+OaacYY&#10;bup4oAT5fmPl849aZltwIHBboKeM5A29vWg9Bgc0APAOzORgdaacmRv3RxjrTzgQfePuKbgbMZAy&#10;DQA0sg34hOaAQVztPNG3px3pxxuHAFABmjnLcUg+8aUdR8tABg7mOe1IN2enFSfKVA5zTTtz15oA&#10;a33hhjk0wFvMk45FP5+bnkClwTGf3dAAMkghh701g+4YkFKAfMk+fjFO+Xywc8k0AIBlh8/akOPm&#10;4HBqRVG0nBxSc7jxxQAwfe6UHO0070+lL7jvQBHg8cZ5p5OFHIGKXjBppAOcjjNAB3H0/OnY+XrQ&#10;NvnxnPQcU7ncTnnNADO9NG3J96Ug+fKC45FMG/evyDAb1oAfjl+Og60gB28tUoCGNiZDUf8AwHFA&#10;DgBuHz8UmR5uKXt1FJ/CeRnNADvXimrnDYB6imNnbGMHJNOBfJ+Tp0oAVv8Aj4g9O4pxI3E7QOBT&#10;MuZmymMCndU+7QAMV3k7GpmW3DH408hsICh+tNA5NAC45qT+BvmAwtQg8ningLg8HkUAHOR+tI2N&#10;p+bjNPxgqDIOfamndxx1NAEY6r0xil/vUuOeTTgBtPFACZPmt8nGOtJningcODIOegqMbhOcjAz6&#10;UgJMjatIQpJIz0prlhkhD04ojZiWJh280wEYP5Z+bkHrUkfCyFpFJxxTXOGGSMkUIDvHJ6UgGnG5&#10;sdzSnOx/pTiBv79eKaR8wy5xQA0A8nNP+chQAfrSYXZ96mqT50WZDjtTAlOAAMcn9KFLCSQFl68U&#10;N1H0qLaTIhIPXg0gJTnd06U3PyPgUMGV8kKeKafug7e9FwHYXBG78KQuVBwRxSZO/IT9aZgNNyx6&#10;dcUxkm4FSdlP+YQqRP34qA58xOe1SgnH3BSYFtZ3BUc5IHOaZq1/DZ/DPxVqFzcRCK1095ASeOBn&#10;mmCHfcRkXAADDNfPv7RniMWfwv8ADHh+21A779g9wEb5hGOmfqaSbukZyscB4Q1o6r+134x127vg&#10;zxXbrbpI2VCAgDaO2BXz18efE2o3n7WOqRwLfvDp0UXltFn/AFmSSwI9CaLLUb6xmtmttQnEhiKt&#10;t/iyK3p4LaH4BfEDV73S7ITTRMsTzKCxJ+terSlytdWefWj1Pfv2efjALzwbpegavdQC/t4Ujtbm&#10;4k2pdxjgKSejr+tSftN3GjXVt8LZIZtO83EhGxgT75PtX58aQZVfUJo9buY3OolwIjgqc5GMdK9D&#10;utV1278MWQvvFOoOsCKA8rckfjWrbp3kcOIblE+gvD9xpo/Z4vrie3t2kj0SRYWPXJX/ABr0T9mm&#10;6nHiL4mRMkm6WR2Ibqecj8q8OiurWP4G+BXWxb7OY8t/00Ir2f4EahYy/G7xS8dhBbotlGAGOA2a&#10;82pS5ryXUnCYh8yS6H1jJ5sl1criyC5YFpWAAz25rMsrG2tJL8w2o5nYsOgBNeO/F7xF5GtaPp1p&#10;JI7Pc+ZIsE20gqeCSOnP51c8CePXumh07WLOFbkRKkV0TgSDoAfcfrVrL6qpc9tD2ljafNy82p7A&#10;ZnXcfsidT2qJp2McfA+92GKtJFDJb7o7tCrLnr0qi8bLOBi4PJwdhrz3FdjqvfUlW6lS5QiOIjae&#10;o6VxHxOu5oP2VviXd/8ACPLdSpoEipCqbiwYYyV7gdTXXFX3H5CeKik+xvbJHPaxOvlshVwCpVuC&#10;CDWlOyewNXR+QDQgeJNWDWswBvGcfu+CW5x+FfQn7P8A4Sl1j9qPwgP7NUW1uxlnkZOFUdvqa+sN&#10;Y+FvwtvLW7a1u5dPnZ2YPEqlVJ65B6iur+HfhTRfCllrLW3iFbya5UlrgoAR9BXS6qs7KxjGDUj3&#10;+HTPDttpumW8eleGUWO3VebZSTirf2fQTCR/whnhk8ff+yJ/hXkp1zVzfT7rJj+9OCW61ZTxNqas&#10;qtoCdOpfrXK029ypQu7o9PhtNCy7Hwp4cbB4H2VP8KtgW62ziPRtNjUn/lnEAf0rzFPFqqyCXR2B&#10;PYVqQ+LNLJG7R3XPfPFNq3UIwOpeNWuWxZ8+pqJon2t8uPasi38Q6OzE/abXkHAyKtxaxpcmp2yi&#10;9twWJxk9aaTsUkyyYiEz1qsycOcnr0rRaTfEzLYXeAeDsOD9KqO68k29yGz/AHDStcV7FRkG1Tg5&#10;pCvyScjtVhzwMRucj0qFyQcbBjjnNJqw0yqwYSNzURbCSHdmpJCpdhvHHWq0237OpwPzpWGQvIwL&#10;kSNkism4u5gkzCFjjirbsvky5UZx61RcFiiiHqeTVctwTsZ3m30t0o+zufp0rc0qzdtUtmaIEmUf&#10;hU1tbMJ4R5Y5HNdhpFqP7Rtsw4O8Yp7Dep6r4ZiEWh2eIhgQV0ExUk1T05UTRbZRnPlCp3zuORWs&#10;NjCWruQnI4GcU8E7GpjZ3L83agFvm+WrJHnHB/Sgkbidvam5G1uaO/WgB+efu00n5v8AWD6Umaaf&#10;93mqAkycClzy3zfpTMijueKAHEnHSlBP9/vSDGaPTigBxIyKATzxRxxx9KdxmkA4fdzjmggGTJlb&#10;pxTOc9KdxkHFACqw8xMA4zUnGG+b0oAQxk57cYpOw4pANI/eA5qZBmZfmyMVF/Ev1qaPPmDK/wAQ&#10;oE9jwH9ou78r9m6GATYNxqIyM9hXxX4cXENtweZa+pf2n7iQaH8KrYNgSTSsOfSvmfw4v+iaUNpz&#10;51W/haKont2iADw7aHY2SK3yVYPgE5ArN0lUGhWo8sZWDrWmBhAe+axijSREw/eLjGMUDbh/l7in&#10;Nuz9zNHGF461RIuDvWngDy35zkUzuTilbO1eMYNACMPlX5Twacv8WAelIR8j/NnpTl4CGkMnG3kh&#10;h0oOCrDFMBAJG09amGdpOMcUAR/OUI8oj0OaMEE/LT8/MvzfSk+bYct+NAE8BQXEbYHDfhXEfHye&#10;7H7E1lHDqRUS3I81V6sK7JcbPxpmpWGk6l4bS1vbZZIVQhVbpyOaFuCPir4dp4ifxHo9vHZXMlos&#10;kZL5wE+lfaulokeioA6g+SvWuY0/wxoNkypY2sEMSyEhAOh+tdSimO1jTz1OEok3LfoF7lpiTM3K&#10;kfWmYX5xnPNVoy3nyZLde9WCGwp2j8KAHjbxQfvZ2D86b3NLn5V460ALzu6Uvy4bnNNOcjigbtmd&#10;uDmgB/GDzR36U0Z3NkelOwu0ndzQA8d+Pxo+bLfMuPWmHGF5PWl/iHzN04oQEgyowWzUqk5Hy9qg&#10;BbJBJqRc7Wyf1psRMpO88Yq9A5DL85+9Wdk5HzGp0J3rhhmpaKOc8f3OqWmg6JqEPh24urVQftpj&#10;GXRR0OPSvz9+OGlx+INV0fVtMSzMsaqCuV3so6gjrxX6eWbQPaX8cyW7RGBkdZBkFT1BBrxPxR8I&#10;PCl7repXmkeNbzTmeVnMKEGPceTgdqzb5NUXG0tz8o3ttWgvViuZ7vhQDiI8+1erfCvwtBr3xf0e&#10;1u72e1s4Zd+NuXcDkgfWvr8/Byw/tA/bfig5Cy5bZbDcfxNd94d8LfD/AEGS4nsPDcz3Qt9puJmy&#10;eeuB701O6uyk1F6E+jaPoFpYWy2WhxRQw2uxCw5+XjP410en3EiamRwBv5PrWZLcO0zkDA5IVRjr&#10;UduzG4jChs76uGpnN9RnxS8NX2vfDbwtJYzKbu1WTKMeHBHr2rz/AOGPgXVNP1S7uNRu1W5aQ5hX&#10;nYPY19C2Dzf2LCoAyI+c0hTymknaRF4PU9aNdkJaDlUxaXHGH4J9KqP0apYLhZW5u4SNxwM9KSRc&#10;O2IzjPrQBCV4XkYxVRlPnP8APwDU7+7NjPFRvnCfKcntQBSZOXx696hKj581e28OMHgVXKr8vJ5N&#10;FhXKgX52/dn86eAMHoanYHaAcVH/ABdadgECr5ynJqXP7umY5Py09NxAG3tTEKuck+WRkdaMfMn7&#10;04z6VJzsXJGaXHX93zjg5pDFH3sFzzRnCyfMM544oHTB5PrS4O0ggYz1oEN+baPlFN5yvNSY5qM/&#10;6xOMc0wHgLSEfMOKXjcB+VSZUI+V5xQBBg71PcUhxuc76d3Hy0cbuV70AIDgH93k9qTfKd2SB+FL&#10;lPPcZOSOtNGSw9iaAF+fOQRQfuDmj+AA+tIeg7UAJxsc4HX1pvG9iKR87sbc8etNBOQCp6cGiwDj&#10;jA5FINuH/edfakxljljQe/agBDux1J5peMnmk4zjNJ6cUgHfhTMHH3qccfLS4G5eKYmi5bAb2OD1&#10;FeneEl2nWZCp+W1/LNeb2i5QYPRuK9Q0DCeDPF8hI/49lANJvQSPyz/bZ1B7j9pLwNa/bQRb2BAX&#10;HQsRXxuE/wBG08AEhIhgCvoL9qvUGuv2/vEsIuAwg2IAPXivBIwfIh45xium3uIL6CKH8sAHvVK8&#10;35t0UHnrxWnwGPzduBVCfeQuZUA2n5sdKUDJowFaRLy6C7ORzUW37nTO/pSvsFzcASZG/rSIV3rk&#10;Nye1aGZoxnkjdkEDBokU4xupI8nAC9F4AqSX/Uv6g0xmv4WZ1+I9uDJklGH516JKJluruPzQygkq&#10;SK830LMfiiyk3DKzjdXqF2Y2uw6kbWgXpXo4T4ThxL1RkvnyJuR97GBXpfw1MkfxC8soNkvh+6Kj&#10;PoteZybNl0gYhyflNd/8Nnm/4Xd4SikBy1hcqPfIrr6M5+qOL1A2ieM/ERNvtkk1u4AX0wxqMNEy&#10;phqu68kcfxv+J0UtqEjh1d8SE9MntVCPyt2Q4HPHvWi2Jk7Eh27l4+lMbq5wwO30qQ5+YHrigBin&#10;JX7p5qbDUinbh31BVZyALlRj1ya39at7W3g0bYw+a2BbnpWWvA3CJNweob+a8m8kPOSETAFITZua&#10;RY2F3omrStespQYVMdTWLf2VxbzAlcKWJXPGRXSeGHb7BqYWBCwxirHitZD4M0N5LeIOrPypob7i&#10;scHbPf8A9opLDpMkuyQZIHFXPFU4n8PeFWFiY5Qh3KetdF4ckVfhj4uZbCJpkuY9mR1B61k+NbW5&#10;HhzwbNFbs7TWspZVH3CBSbuCNz4KO5+NmuMY0MR0thKcdCBxXv8ArttE3w+1hns0VFuWKsWzjmvM&#10;vgfp+nRfDfWr+Yq0897INueQF4r1HWI557FYolYwtcDcu6vCxrTqJ9j18JH3DzfTonlvIkW9DCN8&#10;ocYr2bwZqLWvjfwVNJE2LbxDbs2O6hua86ns/sfiXRNry7JEG5AOn41o6jrFrpuk/aH0i1ZFAYhp&#10;ACxHauZ3nojp5Wj9SPH2p+GLv9nDwjcx625kuIrafT1WMkO4GWBIGBgZzzWt4Y8R6QPh5oRuPE19&#10;IfsCAjyGzGQOmcc1+VWo/tGeMJvg7pmi2fwk0eGKCMKLh2DEgdMYHH51x6fHr44LpnkwaxpUEYTA&#10;UW4OPxxWE8JLm5mzWHK42P2GufEmsS6/B/Znw9triFWIY3Euwv8A4fjVXX/FUdv4F8Ux31h4OsZT&#10;4ZnKh9SjO1tvGRxX4xXXxg+N08l2JPi3rMO9yWaDKn8MV55qev8Aj7U7+8ln8X+N7ksx3PPfvj8i&#10;af1Zaq+5UnFNWWx9fXnxKN3FrsWoaVoRuLLxDc/Y79LgRnhvlPHpXm+p/FXzviL4XudY+JM14bQv&#10;HvVCw2HgDA64r5oayv3uWMllqsueuJT1/Oqd7Z6utuoX4aakFXpgbgfxFKOHpxWhSlKTuz6T1XxH&#10;+yxq2sRT6ibcy7gTJHabGJ98V3Pg3xR+zBpguRoD3Ml87KqRCzYu7Hp83JFfEcOm6jLNbIPAmqNM&#10;z4EUcRJP5V2/hzRPibp/ihLiC2TTAwBDzwK5HsAehqalJSi0nZlLRptH6BEapLCl7PHLCJoQ+wnl&#10;QelfPXjn7TN8UdbEGrv5kOn5l54XI4r1P4ey+M3+EvxCm1zxkb0hYxb5j27OOa8h8SbYvHHxfuPO&#10;IEsAxk+gow8HTVjGpLmZ8+Mj/wBrXhlQFvtshcj2PFblk8Go6Jq9j5w8xLNzGAcbttY0DvJJrpVG&#10;ZvNkO3qcVF4Zmtf+FvaYiXrq8sco6dCOor1qUVa5yVGZgRkjvFICsJypH04qhdIx06/AumA25xiu&#10;m1SKGPxX4gVtuTdkrz3JrPuY4z4evSFTcID0rplrE5OWzOCMWbG6fzQWWT9Kt6Tf6tZ6jJJZ+MdR&#10;s5Cy/NExBOPp6VTO4CUeYQN559aiKf6PH+4bcxOMc1xNHUmey2Pjv41w2lsYPiy9whj6yxhiMevF&#10;dXpvxa+KMRgF54d8OXo3EEmLYx/KvANLuXTV9OR9RdUa4AbPQZr2WHw1qdzZW81k2iXCtACMTqCp&#10;Prz3rKSTurGsaj2uekW/xkC2wW8/Z/myGGWgm9a6Cx+Lvw1fT75ZYPEti7Rfde3LA+2RmvBpvCvx&#10;Ejmc/wDCuGA8zrG6yZ/AE1SbQ/EmbhT4Qu3l6GJrYgj9KlxgX77ehzPjKX+1Pjl8SNRsLG6e1uNY&#10;DROV27hgDOPwrlTZaqFdv7Fu8A84UnFd6ge21PUba7McU0PMcZGMZ9RW1pmo6Movi5sQXODuxzVq&#10;Ri99TydbW/YOV0G+wD3U1o22nag6MTpV5zjqCK9cTUfDxKr5WnY3ddorUhvdHELbrzSQMjZgCmpX&#10;Ym+x5BJoWqbbYQWl07sPmJH3atW3hnxGzZbTnye7GvYxqOiqJ1Oo6SGKjyyGXig6xosdrFv8Rac0&#10;oJywYcD6U2wTZ57a+CL+SANPrJQZ5CiteDwXZwXFs51LeVYlmb/Ct+XxNoaNn/hL7RfUAZziudvf&#10;F+myPKqXM5QtjJGN1T719Bt6HqfgPQ/iHH4/t9U8LapdCeygaSdo22hUXkggfeBrU8Q+M7nXPjF4&#10;SvLvSdHstQ0a3uIZTJtPntkgkk+/Sup/ZV8X+H1/ao1nRNRntETV9PaK2mlYBd5/gJ/2hxXC/tYe&#10;BX8N/tCXd3aWs66Xqt400Gw8I5OXX8+lROeqT7lxu43TOX1TxnYWiX4bULe6lM5LeWw2g59q801n&#10;x1rlybxbexSHdgK5PT6CvO3g/fRqL4szICFqQxsbCEiyDJE2GwcHJrZJLYzUmhbybUri/hkutbvp&#10;ZGOSXYnFIqWRB4KnHFSDAiTG07l6ntUeMywBUJyT2oFcmjyZI1AV2IOCa9Y+HHw/8S+I/Gdoggnt&#10;tPW5Bur1lOCP7qjua80htZ5YIRE22QyD8u9es6L40+JWkeHtAs9J8UW0SQ8uvl9/f1prVj6H6N+A&#10;fBXgvw54Y0mOx8LwmdrdQ07oC5PqT716LPci3kvJSsW7yeCTn8q+WPg58YotU1LTdD8QJp8Gq+Xi&#10;G4JAjufbno3869p1+8lW7mxMNhHynNXa++hDnd2G32otJfXTu7EGU856VxXiDXYrTSZneaYl0IVB&#10;1ale5keUARMcnnjj614X8UPHPhHSEEPmWGo6qsJEdrGwKIx6GQjoB6dT6VMn2IjZvUua/wCIrS28&#10;L3eo6z4igtYCSYIM/vHx0AXqSa+TfHHjbXNau7q2ga4tNLWb5bdG+aXHRnPf6dK5LX9a8Raz4wu7&#10;vUNfuJJCx8uMHEca9lVegArOjjQWvMatzyajlW7NnLSyIkjQPFlskjjIqYISZP3YxuGakwu5CSAc&#10;cU4Z8qT5uSOKoRXmKCNvlOClX9NbbouojJDMOKpSKDZOM8gZFXNJG9rhW6eUx/KgaKoDC5kwgxu6&#10;1LziL5uPpSBlaS5BX5VmYClYrtj69OMUCGk/6TjaOcc0suBNkAgUALzgHFKf9XjHegBhfgrtPbFU&#10;JmPnzr5fUir5GVUkjNVCB5sjMVzzQB6H4IBS21lhJ8xAKj6V9G+FWlm8LTsVGd2Af518xeD5ZFvb&#10;xQd2G6Z7GvpjwqJB4NwpIbzMgD3rOs1oawO7hIjl0/MCqR1Oa2onfeGMi47cda59AWvbVJELOcHd&#10;npWxMZBDBsiQ4IHXpWN9TXoWJnxcKeeelaejIY/FXhmbgMviq0ZSD0O+sl8+bYBoB90Zq5p7zjxF&#10;AC2EXxJZlPf5q0h8RlPZn6gayWb4R6LJlj/xTduSfqor89vimsY+K/hhyF5kk3D16V+hs4Ev7Pmj&#10;EjOfB1sfx2Cvzv8AiyXXxlpzNHjy7h1z9cVxVotT16nVQ1gyj4Zubex8Z6XObWMxPhm+q8iruuXy&#10;XPiL4l61PbsrXMaJCrH7qIO1cXoqX8l/pyu77E+YfSsz4gaqyaPLaxyoi/ZSuFPbvXbGHupnK5We&#10;pkfDIS6r+3xosiqxRDcY9sDAr648fz3Oj/s1eO33SKBpMirz3fg181/s0WYk+LfxA1Vo2228PlRc&#10;feZic17x+0DqEC/s2XVu0sYkurlFC55wOaqpJxt2CMVqfA+sTJJd3TLgqGLbs9+prh7DbN46vHJA&#10;EmpICfXFb2ouiaHesH4ERwc1U0S2U6DpUvlkN/b0Jz6gtU8vbqNXufV1jp3iiP4eeEooom2nT0ZT&#10;j1GalPh/xlcC6Zp7gnZz8/8A9evVbFmbwP4Sf+z12p4cgxx/s1Vt7q6W91ALlQX+U56VzOOuqNbn&#10;kg8OeMioWOKTAkxgnqayNQ0XxLaaon2tL1XI+UBjXv0WpWa6rYQyXlvvBJ9K5LX9QFx8QtKCohRZ&#10;lGCPvYpcq6BzM8id9ahidZrecfusqZBgfnUVjq7LEczt5qzH7h/wr6YuNO8L3/h/wZbXdjABLbbS&#10;ypgj8a8d8a/DvVdGa+1DTGuL20I3vH1eEHv7ii2mo7p6HQ+FPF96kkSPdNLFtAKS9cexr114dJvr&#10;Pwfdw3zhIZi7Ro3AJ65FfGNrd3WXUBo2yevH1r1LwZ4l1awvYPMuxNB54EsbHgj2qloNn0bcXVqu&#10;pWgg1FS2wAp6VJMN1sN2SSvPtVK0TQ9RhtNQsJYgDEGkAPKn0IrQnV/7LtWCc7sMfTFO5I20VVuo&#10;tpI9fak1KWVYhiZjhsA9xTrc4aQ4J+WqM8iyeII4spw4JGapAYMsLDUNbuBcOu20JZvXivJZpd+m&#10;eNrjzf8AlrLz617brqxr4b8TMuFH9lv+grwFnP8AwovxFcBCDNcSge2DVQ6ivY+TtVQT/tUeHYgd&#10;wbxPCQPo9fVvxHuYrbwB8Oiwbd/wjiquP92vl3TQs37cngNduQutc57nNfR3xhONA+FCbFP/ABK2&#10;4+gq6i5opGXM+c+VfE8jvoGpSMACGJX34r7l+AqJF+wv8KpBEoYyysDjuTXwjrIMvhPXnEhGycJt&#10;z68V+hHwlsHt/wBjb4CwmXCrou9yfU81lOOiKerR6TdHfeElBnyRz6cdqxbzVni0+K2+yF/mwDmt&#10;ebH2slZwQYiOteb6tconjCzh83LbiSfTNZo2eh2mlMzXT7lTBIOKuakF+1soGF8rNYOjznzkzEcb&#10;x361oaxN/piMHAzGAOaVx2EtoBL4Z1FCT/rgx5/unNe4eB9W1bVvAPxI024t4m0+Pw00CIRnIK7T&#10;XjehNC1hqim4zkYB+vWu5+GGqaXafFj4p6RPqqJK+ktNapj/AFi/xD8KyrJyVkNbnynDG2kftYeL&#10;bFZm2x+Ip1Ueqk8CuH8XRvB+0zoFwsG0zAkY78813vjOSOX9sTxdewTDMPiYiQZ7b8fyrk/imkia&#10;l4M1GAACK5iGfZxzV0VZBUVz6K+GdxDL4M8e+XOC0FxGXAPTcK6ibyDqFwAM/OOMV5P8ArpJNR+N&#10;scxf97oUEi5PBIzXqZIGsy5GF+1MB+daVGjOmaUfmpHERH0Xr6U5TDLOyugJC5z34rQSM/8ACOKx&#10;/ijODisaJDEt67Scljgk1BdjldZDjX7LZC2C5+gxVECcgFoAMLW/qDI/2M+Wv+sOcCoHEBsXC44h&#10;+Y0rAina5Mk+F+6vWqzkDU7km4PL8VVgudg1pPQnvUSSCZwVdhhzkiiwzNvGz4rjBGSx4rWtmjSz&#10;n+QjpmsySJ/+Elgc7WIPFX23EyHygMrTF1Na3e3dYCkh+9zW5ZyyjWbQBsYfrXLaYNks4L53Pmul&#10;09d/iaMlgFEooaA37nnWVDOPmixzXLvpk8fjmOViuGbKiuj1uSFdY0wohx5YwB7VyWo6lqTazpSQ&#10;ozNnGCOgqdRnSzeY2nXGbUjZF0rjoINPfxDdz/ZiZFnA+ld8m0/Da0kLAymIiTiuYsIQut6gfspI&#10;MuTQ3YEdtpsMQ0fUHC4QQDFZ9shbVNekMTBTMNh9a17U/wDFPXKm2YRlRj3qT/RPsAAh2ntU3GkZ&#10;8nmrCCGBIBqISg6XN+7ctuqZmJmVdnerHk/6KGES9OlCGZsj7tFc7GzkDFX7K4gitJC8qjENUJPl&#10;EgI78DFVmWRtPuAbIkshxg0A0bkkijwlqcnlq29jj3FcezxJdRiFw0jvyoHFa1/OsXwn03/SsTAs&#10;DkflWbosZ/syeWWIM+MrnrQwWh0UCzHR0MibeBzTbhW/sq+QFgHwPqKhSS4YoGDBRIOK0blgYrXE&#10;aAFR+lDQiC3hSLw5LHHYYHkE596522kieXUASVZZGzmu8SS2HhElolz5R/CuQ+zW7XvmCHbulPIH&#10;WgY2NCNLuAOT5nX61qWjx2scYkgBLRnBpojj8lFDg/MM1NdwmSzthsyVUYoERK5e6DbMfvTWkoZL&#10;mArIoBQ9azIVK+WjQnJI5rRmDfZhwfudKAuY8wY6zctiPl+QKnt55oLu4KLwy9MVCV3XY65z606T&#10;YqJyuSeaVxk5u2W21N/JGc+vrUlsWkspJWjPQkj0rBuZGN0Bg4PXFa+nXKpZyr5anchBoYyYltjG&#10;NuQ9TTW+dNaYSLjYN1Yl1eRx3kMaMRul610RK/8ACFWyi4Ukx5IpAYK7POb5x1q9EQjRnPes6DYd&#10;RlDE8NV13gCN+8XrxzSAsyNCZUZQgywzxSagbg2VkI71cBOQBVdSGhlAPJj4zVGK4kS7uY3iYgKe&#10;TRcdi/CyC0tsuSQea0Hktzps3lxkMY/vVzMF1G95cqqEgS/lXQx/8g0YgGcdaaEc7cMQbsFmJCnk&#10;mrfhqSM6tqhJzh8HNJqtpOtluZAu8jHPWn6ZGsFpIVt/mZdzH1pMDZ1IKru4UAEcVQ0+cRpf5+bc&#10;tVrrUrOezmiDgSKCMVY0iFpdDuR5RLgkCgDStJEniugIn+8etU762D4DRkANxzWnZo8UdxG8KA7u&#10;oFJf48uI/wC0KoRkwRrErHyj9zg05HUySESH71XHQtAuEOPLp1tBB5NzvhGBzkdqTAz3mVdUtCUB&#10;IHSs+efHiKMxhfvjcvrmpdSRhrUDLkBzgisZ9yeL9Ojcn944ppDNfU7O6P2C5FnwSOAegq8otl0y&#10;x2oAxUZzW/DFK+lsrv8AulgGMiuW1MKt5ZfIcCbtUhcsysRbL84x39qzmuYF1CCMuBvHFamFawUe&#10;WvMQOBXMyh28QuRaYVXxuoQzorII10+xP4utXpbaP+0rRpCPlrPtiiWcRL4Y9BU/nSuVyc/N1zQh&#10;D7ryx5Oxcrnoa2bU2y+HElFqgcxHbkVksFaaBeO3ArfcWf8Awj+n4dAPIIPNVclmTbXMjPe7iuDI&#10;RUV2N+3Eh4Oc1Td0jeQLA3Lmml5jFJ/DkUNgkV5GY3cYR25bBq81sfsVuXQHnPI5qvbRyF53xjyz&#10;xkda6B2iHhSJ3ZTJtNCG2U1Tbax47JTlJyPm6UtqxktSSoXg9aqxSx/24yHGPMxkU0SzWjeNUbO3&#10;J6VrQyqLBQ0HJ71g3MT4hILBSwwa1ne1j8M2gE4aQgZ46VVhEMzMJZSrjP8AjQNq6c3yg7hUSNCz&#10;jLHnGakJjLMFU9cClYZkXe4xQ8s3zd+1V0WYarYhYT8w+ar16Nq7e5IqKIOv2TB3Fm4zTGh8bIPE&#10;jqQSRKm0V1dysXlW58gA+SKx47ScajFLJZcHBznpWzMc6ag2rkL1HpQhXKAMS2GoZjJ3LwKxERjd&#10;Sscj5zxitVlmNrK4A8setUmeMQtgKevQ0CRIJVDQ7lXkUrkFQQBweKxrgvILI5YYkz1q95xH2HgH&#10;5QDSGI6B7hDuU896sLjyLoKQBgcCo22iVsJ1FQu4UvliMimBaVZBtIcdKlIxDJlx1plgd7sDk/Ka&#10;bdl134HftSYFe4nP2iJRI2ARTX5hySMFapF90sxIHB4HpSy3KCyjRbeQsR1p2Amtiim8dUxgHLZr&#10;dtjp/wDwjqu0qtIXPQdK5mGKfyGJlYlh0rXhCJod0Ps5yfWlYDUtdjmTjscZrF1C1gNyZN43LKMY&#10;+tX7RyYZMNj5TULFSbhTCT+86560MCFdos87W5iwSaxnku1urnZsCh+tb8qt9jYbukVYaxybnBLY&#10;LnFAGrY3V0VttsrL8p3e9TvtMty7ODiqcACrhcHA7VYI/wBHZckZPND3AnhILx8H71XWYB1BH8NV&#10;LdQsS5cZ281HLNGRJh26+lO4i3JKGhC+YeTx7VDEsaXNyTJtHGR61BHho2yR0qsQ5vgGuTt3c0rj&#10;NySW2Nuo4+7way5DFHbyObv7x4FTDYVT5BjFVLqOEyWxbcFyMDNMCSGRGQHA56GnuxBHzknI6Ujx&#10;ItrZbEwCnY1ZihXyImLBmwTSAyL6SPfpwMqjLDvV1IA9kWWPcDGOR2rI1KNftQcxt1456Ve0y6Zb&#10;CKFZnOerEdKANi2ghaxMbEDPXmqmqwR2+mWTLbATEFVbvg8GtSBcCUljv6rmqWpb5Wsg11G7Bux6&#10;UWAy9K0rSrHTtTa2sGD3MnmTMWzljyaq3+4C3wjZ83oK6KOKRbWHeWPyis69iJu49sXANKwyojXL&#10;Q23A+6M1sQ7RbQ5UZz6VRWJgqfMM7avqGFquceuaIAzQWzZ7G7bcBiP161mALHFeoTn5TjFbVs4b&#10;TSFnY/Lgis64jH+l5gGR0JNWIzNOBaa6Bc4801o3EafvQEPMXNR2KIrXAIXrVqXO24KqPu9aQHPW&#10;dpENalLTyBTIe9dLFxbgbzgZxWKqzi8DOwPzcVoozfIfaiwXuXVQCK7IkJyvPHSqLi1a0ullY57D&#10;NaKt/oD5XOfeovJga2uGdcfuzjFCEZGYmsbYI5BEn5U+ffiAvIAFQcDvTUjUAkbseaaV2T+0rZXX&#10;II6UAWrVJZUZlkOFFPjZDfzKSQc4NPtgVN2IZiM44q2IIlR2IIfuaaAhkjIVgQvHTNU+RJy456VY&#10;lZvMUFmznrmoMSZLGADHTmgCcE7E6n5qfJKjugEOMLVCR5hcxARnr2q2v3FJi520gHk/KMDtVbZI&#10;Zm/e/wAXSre1vKYgD7tZ8xkjct5oxnmgC9GJUk27+uMVclnKabKgQgun389Kw4rmN7+FC7ZPQelX&#10;bqK7az+WRunSgEYUtkJb9pXvWkJc54xmrtvaqkV07MwUDjitK1MfkWqvYrvGRwa0Ls28fh9g8C7m&#10;9KTRXMc+tsw1HS5QFxvJDVpz/ZvtCOQS20A5NY32mRZmjFtKQfu0rC7eA7/kPanFIdxxzkZQj8ad&#10;82HG5fyqCF2Nuu6M5Bqxxzius5xu5tidCBThjYSV57Uw/fSn4YGTv8tBIw42nJ+lMP3etBaIhlEy&#10;Z3dzT9hC/wCuBIHI9KBohHXoMVMoT5PeoiAcccVMMhjxQDJecpUq9DzTDjYny9vzpQRmqEWATtFP&#10;Jzt4qpuPPP4etWU5hJ3ChoZMnUfL0qwp+Y8DrUC/d+7Uw+lSIsr91fl7GrMJHA9KpKfm+73q3Gfn&#10;HOOeaALnIUN1+U1f0Zj/AG7Y8/8ALeqPJhAwMYq1ppC+IrAZ6TCq6AetrzFGf+mNed6lj/hLNRGf&#10;4+K9Ci/484f+uIrgNYXHilzkctzS6EQ0bKPzYTgUA804AblwM5HNHG5vlqDQcPujApylsx/KetN7&#10;D0qaLaS2W70mBYvwW+EfxFTbyPCl1/6Aa/L6IDZrgOOPE13j/vs1+olzn/hXvxL64PhK6/8AQK/L&#10;twRe3IH8fii9z/32ay6s3p7Eq44O2nnsSBwPWm4w/UYxTiDhyPSpsUNB5XjvU0eNjg59jUX/ACxI&#10;8vPzetTpnIGP4aEAdvu8fWoz1PB61NxtPHemMBtODn1qiSE5z0pv8VPbqaYcbh60AWLYrv7/AHq6&#10;az/1+mEDg5zXNwf66MBOTmukss+Vb/KQN/pR0F0Orj3efAQxxt5q/HyM5wMGqEJzGAIzwBV9MEAE&#10;cDrREC7b5wWAyM1swAhIQX7HFZUO3EW1MDNa0Q/fw57ChvUpFhQ245OTmpxwp57VED++bB4zUgxv&#10;agAX75IUdKuLu2IS2aqqeQNvfirWAFH0pCJjnyJv3YzQPuAYHSmBu24Gn9HHXJpgICNx/c9RwaYN&#10;2W/dHGal4wfmyBTT160AKAhjmJkxTcHA+bj6UeoxSKf3wAjoAUgYXg0wlvSnnJkJ96TneOtACc4I&#10;z1pAvIG7FKCQ7fJSfxMdnOaAHLuz1GKONrcc0hPzmjNACnp93NAIEbZhWk7nmnHGDQBGCxkJ8ogU&#10;/wBKXs3HpikPGeKAEHByEB9KTB5yvNLwQQDTjwAOOlADR0yRS8badgbTwKDt8uT5O1ADTnnp7Uc8&#10;9OaTHHXFKPumgB3O9eeD1oYx4B2Uw544pcdcjNAB/Ol4yMnr0ph3DICGpMfMh3HOKAAdPakIBiT6&#10;0Hds+5welAB2rknP0oAcOhUk5x2pMYQjrSZIAHvQc7zigBMfc49acPvYwPY005x/qhx70i7vkOO1&#10;AEmfvHA/Cmc5+6Oad260cbjQAzjIyKUZx1NB60vOeTQAmBg85Jo42YB70H/lphyOnamkrg4Vs4oA&#10;nVsxJ7Cm9k9M81CN+U4P3ulSj77ZNADiRu68U3+I/PxmkyMSDb0NMJ+cELzmgCQbcrgml7ZxxTeC&#10;6nHTtTlKb2G89OaAEGMdKD/D19qRsb4xk9e3enAHzGIGB2pAHO8H2puPlA3dSaeOHcEjFNfAkHHa&#10;mAKMIMN2NKMc9aXgQnmmA/vouDj1oAXnI4pv9wFH5qTjf7VKApiYGUDj0oAgB+VcAHinZOWIFRjI&#10;VlH96nEOAecjFADwTh+etN42H6U0Z54p2ePu9RQA5DlevfpSMMEYFAGB1PWg8sM9aAE+XjBFP/h+&#10;7jNNwueEp3fpzSATjPrQASH+vFHY0nr8xpgNYHzF4GO9SDaIAc8+lMOSB7Uc5J3/AKUAN5LA7Tmn&#10;cfMe46UvbrUbf6yLDdTQBJu/dHMYzmj/AJZrximjqTT/AOFuKAIm/wBYuR1FSID5J+YcGkIG5T6N&#10;SZzu5IzSAlIPy5pnHHyilG7YBvziju1ADT1xim8buoHPFOP3hS8+YPkzzQA4ZK4z2pAG2/d6U5iM&#10;cJTM/O3JHTvQApySM00j7oBHLUvODgZ9qOMnnmgBdhC8OOnNREfN1qTJ2DJNLg7M5HShDIcHcOKd&#10;htyjdgmlAzKvz9+RU8aodRjGT/qzimA4+VFpuoTvcqscdi8j5PHyjNfm18QNcfW/2kfiBqL3czW6&#10;arJDAvbbGcDFfZnxt8QJpH7Kmuol8Uu9RLW9uFODgj5j+Vfn7bLOV0IfZZ2klv8AG1QSzMx7Ct6E&#10;Lu5z1ZG34Q06XUvi/ptv5MwjbUVAIXPGeeK6X44ow8T+CvDlqPJtrPR1kuQn8TY4Br6s+EXw9s9L&#10;8NRazfpC1/daepghfGLZDyPqx7+leFfG7SGj/aTub3y2JlsiJFx6HqPwrelP30jnqL3T5k8J6LHJ&#10;d6sXIXaX299xHtXfto1nN8JPEC3envDKNUjWFuhIz6e9ZmnwavH4ltns7W45nOV2EivSLbT9an1T&#10;R7rUtbUwwOrFAuAMfzrsq0FuzxsRiFFOw3WrGKP4XfDS3E0Fvb2mlKWLH7/HP41yeg67qa+K7qDS&#10;tJuXhEoEjoxXcR0II9KteKLnUNW+KWlWkbzw6bBtQEHHmf3jXWwadpFlY2K6eIRiAbRt5J781WHw&#10;jSV+55lKrZcz0bNW0Lzahfz32oXD3TgeY8jZOB0A+lSX4iXS7iSK82bXBVlOCCO9QW0UzabeGaxk&#10;EmCQw7Vy9/LeSX8tvHf3G3zBltvAxX0s8TShS5ZWtYdHCVas0439T1jw5448d22jpFJLDdxooCSO&#10;xDgD1Peu3034neJl1GJLnwFp80JfDYcBgPavm+G21gSzEarcY4wqiugtrbVHtWLGcFI8kDPNfmuY&#10;Y6PtJezP0bB4RqklLc+tbXx14JmgRpjdWpKfMGTIB/CpG8V/D77fB5et28x3Z54zXytC7f2HMstt&#10;MCrHBIrFN7aNqUg+wXG4NgHOAa5Y49vdG31NX3Psu88W/DaPR3mm8VWEKhMlMjNVdK8bfCC91jTr&#10;aD4i6aJ5GIRHbG4+nPevkSe3W50yZfNgVShyGlHNeL+I7K+sNYhu7a/uU2XgbET45HcEdMV10K6q&#10;aPQwr4d01dan6oSw2zF3iEbIQCpB+9WfNEmDlG69K+Zfg/8AF7TLnTtA0bXYCs6xrHFds2BLjgZ9&#10;GH619YhbefR47i3u7SeBowQ8bA4+uK1aaOSEuZHPPEDEAYlOOntVZ4sxEYXla23jb5x5J/OqjoQW&#10;G2kMxRFAucwT5z97dVqyWY+NfCKLczFTfAdfeppE+YfKOlT6Ihb4qeA4xExP9spx681UAR9h2axw&#10;/D3whFLplo5GlLnKDjIpnl6Y1u5bSrQjJyNg4qW63fY9HXsthGCPwqg0hCgAL15zVmMtzMu7OxP2&#10;gizhC54wOlcvd2NuLj5WGCfWupupXJnO7jHSuZu2/eP+/bn360cqEkcpfxJFNe4HBA71zDzsL25U&#10;sxAAxXS6k37iUbz3xmuFmZ/7RJB4LnOaVjRFqVrhprcLNwW+Y1qW8eY19RjFZFu6FzlMsGHSumtV&#10;BMQBHKChgadrGrNANvPGfau00qNBexgAn5hjNc1ZxNuA56dq7LSFxJakocljQkDdjvrYkaUGAAOw&#10;cUpcbQSv1qNCBp0OSenT1pm7jOBn0rRGTJCc5+Xv+VMH3mpmTlvlGM0uRu4NUIeDyOKUEn+EVGep&#10;9qUn5W5qgJsDd/rFpGAx979KhB69acT83SgB38S8UvGzgUzv0xTu/SmA7I9KX+IDdUDA7+DUwGFx&#10;1NICQdTSfwjim+vFL/EeelADu44pRnOMHmkHUDPFO+bzQQwNACqf9n9aePuHmk4+b5qO9IBOd54q&#10;xD97nOdw5qJQdzcdqsx/xfUVSQpbHxj+1FPnxx8HYgw+W3lJHpmvE/DUY/0PKfdIwa9G/aTuGk/a&#10;N8IQh/8AV2wFcV4aRfPhG3oEpTfLubLRI9hsVxo0P7s/6sdKvHlSMVXtBiwx5fAjGamJG4+xrNO5&#10;Im07cDvTBuwwZAADxSlj5hx1o5zyKYDxgkc9ak4CdajXO489qlBBil+WgBFwcbSp4NJhti5QUgUB&#10;uOATU3H2ec8nC0gGbeAQe9THPkwjHaokZQIfmPPtUoGWbigY0ZyeKQdvr1px60uPagB3G8fNnjpT&#10;lI9+aZj5utO+XJNAEnybuEPPWlKRBT856VHk+XwRzRn5TmgAAG4jHWnjaGwA2T39KjDPk/Lxil3H&#10;bwuT6UASjhTxTM/vF+XqetIGbaPkxkU/+9n0oAQlQ3DdqVQ5d/n4xxxUR3+YoCjHrVmKRdjBosUA&#10;R9JBjPvSjsaR8iVMqCM9QaOdr/L2oAeMZ6CjkA1GN4dRgU843qc80ILDhnK808E5Py/rTR1zsH50&#10;7jBORQBLnhMinAt5jEZHpUXOH+b0pw+8aAJ42xLPyeRzUolkBP7yX2w1VfXIFBJ8o/NQIddOz2z5&#10;UFiMZrmLyAgTDI+YcYrouCrc96rSxgsOG+vpSsM4wWlwCgEozk5FaNnbqt3/AKogmtowoqSZUlvU&#10;U5ExNCQiDB5oFY2baGM+DtfnJK+TpzyHn0Ga+ULz4j+ILvx7qUP/AAjqrZwa1JEqB8ZCnBYn1r61&#10;Yu3ww8dwJEGln0ORYlzjJIxXwlbeDPH5+JV/a3GlXltE3iCd5yQfulsjB96ako6sqO59P+FpBcWF&#10;tcpczPFJFu6ng/8A1q7vOYT6dq5bwfZiy8DWlqLQgRwAEt3rpyf3r/Lx6ZpN31GyE9SpTPPWmMCV&#10;Bz0p2H85jxilJOSQo6UEkZXhyGBytVWUmIdOtWCRtb5jkUwA5fLntTQMrEHDcHpUW1t/3P1q0Qef&#10;m4phA352nP1ouAigbeU70oX/AGaTDYXnpT8ttfjpQA053j5TT+TE+KZ8u9QfxqUAbWAxRYGyIbwo&#10;4HWn8bV4pSRuPHeg7tzfKMUxD/kKkbefr0qFwm09fapB0Y1Hzn7poAQffX5TT8DB4oX7kp2cCl7D&#10;5frQA09TgVHglTlBj61J3HP4UcEH580AMAXj5F+ppMDa36Und+KPn2n90T60AGBtX5hzSY96c2Cr&#10;jb3HFMJwrfu/TFADSo3jilP3AMdqdgbR9KY3U8UAIevSjC7G+b6Uw5yMH8KX1oAaT0Oz9aaf4acf&#10;u9O9Rsfm/CgBwJ3j5akUkkYYVB3H16VNH/rAdvWgRu2K/wCjTHb/AAGvQLYmH9n3WpWzk2srk+y8&#10;1xFgpNu3GMkAV1vi+RrX9ljXdv3v+ELvG9ONlR1A/DL4q6j/AGj+2R8SrwuWB8Y3g69ArYFchDjy&#10;V+cn5jUOrzSy/FPx2xPM3jG7Kk+m+p4+3rjFds9kRsSsBjIQnjmqkqRf2Uxa8bdtbC4q4SwK4K9O&#10;9VpT+9jAtUJMLYJPFTElnKyCP92QmNzmmDAB+XJyMH0pZARPcBlwRKeKROgw/JYVZkzTiDCa1OOq&#10;U+bGwnPOKIRgLlicLxTZsAMShPzDigovaM2PEGlZg4e4AJz716tIhS98vywB5AIGa8x0gJ/wlWiD&#10;YMFwcehr1Bw5tQxDbgoyc9q9LBq6ODEuzKEkabZN0Yzn5cV2Hw8Zl/aK+GyFs5jnAP4Vysmz5iI8&#10;fJ3ro/ATFfj74HYuBsvCp/4EcV3WsckXdmnrem6Nc/tF/FqDUNeggtknLeYWAIJPHXrXB3MemxeJ&#10;ZbaHWzPGsjeU23GQK9i1XQtGv/2nP2goLiSYGH7G6KJMZz1rzvxlYaZZeOdPS1gIBtxjPVcdaUbb&#10;XKnqYKAsUwT1IwacylYsNvBPTiprABrm2BjODMOta2qIsdzD8igGIdRTIscwvF66+dliQFGa2b3T&#10;Z7bwXZXUk0beaOAD0rGZUF0ZBH/y0Ga6rVZraX4YaAkep7yITuT+6aTHFXI/BNrrl1q/i6Oz8MTX&#10;AgtQZjuwFLdMetJrGhfFN57hJPAN68STsUUP2rJ8OX3xFg12G20RgZZmw6qOvpkivV5dJ/ar/wCE&#10;D1m9OoaaqR6e8rIwOdqjJ5rnqV4Qdmd1DBVKseaK0PPdLg1CHwh42WfR2hmiRcx7uQfcf41zN1ql&#10;0dBuIXvElkUNsQjpXY6GupXPgTx1qF1qUbXN6JFuJHOBuj7Adq4WXTwvgY6g0rFvtcgCgdeetaxk&#10;ckqfK7PSxsfD7Wtft/iPo0J1FTbS3LKyk4Cn6V9S/atLj0E3Et3HEhjDMznFfDNs19FqEtyl+yyC&#10;6VljB64PFdZrninxZfeGtNtpoXiRbdVIjbG4AV52MwjnrHc7MPiHT06Hr/jHx/o8UckVhoMN1MkZ&#10;CN2B9c14zc33iDVbmGXUNZvnVpfkgiyFHoMCucs47mbxLaRw6VO8jsAB169a+sPgx4R0eb4x+Abb&#10;U9HtpWudSjUbgCIsnnj1rldJUY67nfGtzvyPn6PR/F8lvB5XgDVfKx8u2Pkj+dbmm+BPi5f3dstr&#10;8LfEbqzcAxFR+ZxX6m/Enwx4X8Oan8Fk0/wppUUVxbbWygOW75zmsm51zwlpPh+xeeG3MkiptVEx&#10;jPf8K814mcm0kdPsla99D4X0f4KfGed7YXHhLSrZCQMSXA3D9TX0B4V/Z01B5dE+3+I0BOC0cecf&#10;qBXqHjC51BfDPwz1bSvi5eTW91JuZIkYCIjnBI4r6Z+Fuoanqfwg8PTXNjieBFVrgkhZB+NY1a9S&#10;z0sXTlFM8c0f4AfD+G2sRc+DZ5yAN0jygfoDXkPxa8IeHtA+IHgS10/4J2ZhaJ965DGQHvgmv0oB&#10;Ty1/0i24QfxCvM/HWn+A5F8Oalf6UJbuNnWyYKWBb0I6Vxv2kWm3oOlVU5Wa3Pzn0TQ7s+LHNn8E&#10;bS23xjc0kQxz6E/0rO+LGm3uieCvB09zDAZ7tJDGqj7pAJFfZV7FqE+q+Ho5vAVnZRRszB0Ay4/h&#10;6V5V+0BpHhS6+CnwFe88WiC4TWWMZZeSoPPB9q6ozV0zWcWk+x5B4NuLhv2SPBk9wMT3scjysRjI&#10;HTivCvG5fyPFjmUYMp4+te13N3pX/CG2Vvp2oxz2ljpKIWj4CnHOQK+ffF8zSTEfbIts92cDd2Fd&#10;MZqUtDjlBpo474fQadJ+0v4SiuJoREXkV1k+7h+MfjSeMfDo0P8AbTtEs4xFaXtrJcWm7oMn5gPx&#10;rK0K3mn/AGiPDltBq0oZVZ5nT+DHTmvUfi9b3sdh+yfPdagzXS2VwjS4wcDpW/t3CUfNgqXNFnhe&#10;pSTf8JhqpmxkXB5Le9IWRtG1nEy7VteQT7V0/wDwj91qN1qM8SeZhFwC+3FcxqllfWd9dW17odxD&#10;H5JxIvIbiu+NZS0OR0Wjgzn7Nddz5x712nw2sbO9+OugwTwq4+zyFUboTj0riJfL2S+XIdolbOe/&#10;pXpvwgt73/hpfwDdDTbtoI5ZfMYKccgjmspLcWpb8deCr+x8T28lnpF+yXeoYihiQsQxPbFeoeAv&#10;Afiex0R77UtW1SPzI4y1qJm4Xk5I6Zr1zV7k2vinS5HTTo1LkxGTDEjPPB6VtvqulP8AD26vW1lB&#10;axw/vpZPlCn6GsJSexdtOZanqcOgeFLL9mzwprGm6xHeXCsn2mCUlt4PX6YrxPxnrNnb/FLwHJa3&#10;mjeXNCRLaLECY246tXFSfEazg1y50a3+IR8q4vFQgLlFLHjLAYGfrVq98Ka3JrlrO2oSSLO0cnm5&#10;zweaxlSfMtbDw9WbkfMnxRljf9o3xRIiBGaOJnVOgJHFeclnL5Msue/zV6b8WdPurP8AaC1ESQyA&#10;TaVC6k/xAcV5gMcZBxXWlYKvxO5ZRr0Kdt1KBt/vUnmXmx8311yePmNRpnH+vbr09atKAVDCQ/Sm&#10;iERBJ2AJuZs47tQIpsjdJKB/vVbH3B9KXkMdzMRigZU2RiOT/WbiflJPSkdHEOWkUEMNoA61b2xk&#10;dGPpSx5OqQrtP+oYnPQcUCO+8EQa3dfELQ00vSdR/tGGZZoFhJDMY/myGHTFfQHxp+INrr/7Fvhn&#10;S9YE48QafqNvEokQhwEOGzn9fWt79jbTvDt98ZPHIubaE6h/YcptGYDoDg47/WvB/wBo60uLT/go&#10;B8YbeS0jRhqYOFAAwScVhOLcl2NKajFN9TxeAkuZCGL+WoDemBirikeU/KqD1BPWqcSkLdCR9qqA&#10;RmrEENzdTOqwuE3DDD2ra5kIqqQxHA38nPSuo03Sw0BmNxlET5cjFXNP0m0VIGkn3ErynpXRO9sm&#10;nQIiqEXOB60FJGPHFbRwzkw4cD5cVnTx75wwuyp6g5qzNOTfSIIwQBxVVkuG8piBgygDFFxsqO11&#10;FdaXeRNdJJDeo4kjYhsqcggjkYr9AvBuurq37Mvw51K81WMTHQwLiR2wCIxySenTmvgC9ktIbkQf&#10;2thntzkYyDxU9z4w8Tj4I6VoFpcTWtpE8guJIXIacHsfQfStOZNambjrc90+KPxWKTa1o/hm+UYD&#10;RT6iv5ER/wCNfKczyy6vdSS6tdSySSlnklJZmY9ck80kcRcA+YcZyc96tCMNPCQqcDnioskxqCT0&#10;FWKAQ5VTkpzmhMKMepORTyCGYrjjtR3A2jjrQOw9cFT8opvcjbSZwBllxninYw/OOlAyM52TfIAN&#10;h71b0DB1q5Ur8vkPziqTYxKME/Ia0/DqTNq9wqSoG8l+opMRmzbl1W6Ag+U3TYP41N8nk48vkjmr&#10;N7tivLpXgUk3JByenNVGC7ztPGBigYozwQKbzvORTgfl6UrHlfXFMQw7cHKHGaqTGMysNrDjNXPm&#10;8o4POaqXQ+SM8Zx6UAdL4RYjV9VJP3iu0fnX1b4OVj4UVimdrDBr5N8KFv8AhJJBjjI4r648FkL4&#10;a1KNlwTGhVqzqGtM7oW6/wBoIcYBj604LiVlaVipb5asRib7PEzYweAPWms0X2mJfK5xWLepqxx3&#10;fuMnohqWDd/a3hdsED+3YMj6NSorlIjt6E/LTY2f+3rVWjxt1i32n8aqLs0zOS0Z+olo5f8AZm8L&#10;MFzu8IW4H5AV8A/G6N18ZPEkOX85WAHvivvvRxGv7MPgrzL2FEXwdCzu5wAoXJJP0r89fiVq9hrH&#10;7T13Fp1yZYYdQdDIOny8Z+lY1XeRvh5JRdzE08rbfDPS5pljWUWnze/pXzl8Q9Y83xMI4Z8s7lc5&#10;6V67461JbPw7bW4uQzLacgHv714L4T029179pbwlbCGaRG19GlOONoOTXfSTsjkqxu3Y+4vgJoz6&#10;Z+zXoVxdWuyW5RrlwRggEcZ/CvM/jhri3txdRC94hJWNc+p5Ne5+Jr6DSfghaRRlEY6YkMSrxgKM&#10;H9K+G/FGoPd+Npc3Zfddktz6dqxqJ9di6cWtDzbXHz/wiFqkhJuLolsegrrNNiCz+C4BGAZtbt1X&#10;8DXJXEU83xHjkEQUQALGPY9a9B8NxJc/H74MRbnZItXV5cdPlNRGXY6G9D7olCR+BfDMQjUbPD0I&#10;OO/y1zNjFdSanqa+SwU3iBG9c1017tax0YbflNmgwOwAqvZFV1+0VU+UXsZHHvzWLuyWzm/GHh3V&#10;bfX/AAnPDeMCLXdKAc5Brkodj6xanb8ySYPf61734pngfUr/AGruU6UgXA745xXz9arJ/wAJhqKe&#10;fLEw1ld5I6Lnn9KI7De57b4dhimstJZlQrGnfsa7SISyXF3btpkMiLGQyu2QVNc5brpv2+/W0uHW&#10;E6fDwO7Y5NaFpL5WpXLC4b7n3iewp7k2seKfEzwAf7G8Qalo+mgtGWkltovvDucAV86WV06wXsTS&#10;zCQy7SjcEMO2K/QDRbsTeMdWkN3DJDv2Mh+6R3r5++OPgm0t3PiPQNGCp5u6/giHCnruAH61nNNL&#10;TU0hZvU5jwL4kv8ATPEEGbm48pplWaJjwVPevrSCO1ufBlvcwTRvFNah8g9MjOK/Ouy1C4kkt5VI&#10;YhlDp3Wvrr4JeJI5pPFehXmoK26wD2xduh7gZqoO5LaR6QioLWUBTnkVx0MiJ8R/EzyXACrGME12&#10;92pg1bWkO35ZDjFcittbS+KL2WVGCnOaoC9LbjUfg/8AEuSK4bdDpsm36Y5r50vyE+AXguJGfIur&#10;0y47kV9RWirb/CD4xsrKqtosoXHupr5RvyR8HJyW+495jPua0gTI+evAtu93+3L4VVUc/wDE9kJP&#10;oFOTXtvx1mNtZ+BXVs4tzGF9O1cH8GrK6l/aF8U3MNqrTQ3bKhIyBvbk/lXZ/HwD/hJvBULEEeXn&#10;HoQea2bWiIjufMGsuVsNOjCEedqtuXH1NfpV4WUw/svfBiAblLeG4j/47X5ratl44XMSAr4lsViH&#10;qNwzX6eaWkH/AAqn4L/MQi+DbY8euyspscdx2JlS3ZrhgnfNcBqscEvje6kGdxcAHPpXoyXFpLeX&#10;sboBF5eAcdDXnF4JYviNfRbjtFyNp9Qa5Zm17nRaUtyIgCHZcfK2OK6VLXT7iOcXF2wcRHYOlaVj&#10;BYL8PoGaa3ykGQvfNYm4Sao7b8AHCjpTSskCGWYEGqTqs5JEuM+1a+h2tsn7XPwdupL6NFuJHhLs&#10;cff4xWWnk/bbjlS4b1q3JHPc+OfgekZuMjxGhZkyCAGzmh6oG7I8y+Mvh690H9tzUz5JFlq0ST27&#10;Z4JJ5/I1xfxFs7l/2c9XnKg/Z5LdgfQGvpb9qO0Engn9nC88zLwaWy7j14Ga8Du3j1D9lDUIXcFr&#10;jww4Y/7SDj+VOL00QPXqU/g5eSpr+kMhUCSySKTHcGvoe4wPFV3CYsOuGcemelfJ/wAJpzF4z0WN&#10;pVAF+AMnupr6wuwv/C1b+5VyftNjDn04FOXYhbnWxKx+H5Ix8i81zUzrJY6hHt6EEV10QH/CvtTU&#10;K3EOSa4uIYOpsCN284zWdi0Y8277dZjPGcEVP5CLbXzmbC+X0PeorvCyWzFTkv0zUEtyGt5omDqP&#10;J4xVrYEcyFgl1nVginmQjitKCAwWU4aMgbCQMdai06BBrd0dwAM2cGp/EF7DBpqMzIOQFpDMQTF7&#10;282wsGDnmrcMitBIpc7jWZFcW50eebALMB0ohmRrpnWVRgc4HWmOx0FiT9rnRowM9Dmugs38vWI8&#10;ypgt1zXJ6ZMkviGRSzKoU898119pZebZ3pXzC0ZOeaHsBDq95I+u2/lbSIQM8dRV3T4bO6lMweJC&#10;IfmGOc1mm1uDbXrrAhwSDk9ahsxqME24MVzLyB6VNhM6kM4so4FkG0MwI9avafamMXDtAvK8ZNUI&#10;hC8Yk3kFsZ+tdParv0d9qMSE4pMaMuO5KXcsUk6AeYcVYlDfZwfU1xevtcJ4t0KRJXwuooJV9s12&#10;c8sRtLPbJybRCfyqRjrZFa4iTadxP5VvRQKkE6yyxjMZ2muYhlZLkkMc5q/NJO8cJN249qaEzOvD&#10;Gkl4Sq/635a1tNS1l023ZpEAKHnHSsu7ih+wwGS8OS1W48RaBEEkzx0oAy9ZsraWSwiS7Zx9oO4A&#10;dKa8TwabKohIYQDGK1rQhrwuIhjcM5qLVJ4BeSnySMwHOBQwMCxuLmW/kX7P0k6+tbNw2XsgM8Hk&#10;VjaG6yeIdTwCqhj1Fa90B5ExB/jpIGXHYf2HcKsqklB+Fcz516utCJ3AQH5eKlmmaFLHNw7F5AMe&#10;lX/IWR7eRo0JCqadguXLFHe7hdlIQuM+9Ra5cm313S0jBY7OQO2auxttaEeSBtxgA1TvIom1ieRo&#10;wS8Y6+1ICCK5zeW/7skkjitSaUKM7EH7vv3rKiVBcJiMZ3cVDJPI3iUwtC/KjGOlAItRzws9wVts&#10;ndxxUEqOYro4Oe1U7qVra8vGFuCUTPWsyLV7eUxhrnbuZse9JjRdAzLIu5fl65rUsliFsxVQeetY&#10;X7ySEKjncZhxXV20DR6QkZgyyxqSc9c0hlSa0tpEcm3G7zAR7VqrEq6XbKWziPAFNfai/MmBtHOa&#10;chJtwc8euaLjsVRbKIrljEeRyRXOXKS/bWZS+ATgk12Mkh/svyxt+mKyZraT7JduRhdny0mFilpz&#10;TO6lhysgByK0dTS3iiuX8tSWiHFZ+ksv2u8LZwJxzWr4rn0n/hB4LhXKbVVWx2J4FIOhzGnyWf8A&#10;aEmIvvOc4HSuohZGihUyKv7zIrkdPikWyZgoyYwwOOua6fREunnnM9gSik4YnFU9xIfq0kUj6ciy&#10;Aoic896NJML6qVkGUNq4OexxxVHVvs8V84VmJL8D1pLA3f2yKX7CwHAx65pDOaeOJfGepRrE2ftT&#10;5I9M13fhxJljvGxwTxmudv42j8e28giX5x82B611um+ethdhojtKgqenWmkSXrpWDyyGFgN3NZ+o&#10;MDolkUA5ar0lxJ9mkRoVYbTjishBIz3CliED8DFMCa2kj8tVYDlK0bcQGRgZlAKGsoQsrE7jxUuW&#10;MSnfznnFAFS98gXq5kVtsh2471liCJvEmiu0JJNwOT25rdECNODgHnvTJ48XtkAmNsy0gOsuomi0&#10;C3bcpX7MMYrz7UfMlu0KY2icbjXd3FzbHwtNFNdc/Y/k+uK84spbmbxNNbLakhZG3MOcjtRayH1N&#10;OaOTybForlh+5AINNtrdWin4XIUnOO9aChfskysmGUkYpqB1jmKFQdhzQO5nvbzfYFcyAgOe9Ud7&#10;JdQqZWAdvu1bMkxS5U3BwH5FU5kLSQuC/wArA9KSA2bBJG1uQGU4VOprakSEacwV2OW5A7Vz0dw/&#10;kxNHAw4G7ityycOk8iplNnf1pollOdB9gcmMcjg1UCH7NDkZ+atWV4pIJkEYADc02GKJi4UL8o6U&#10;9xFNGbzpCI1Hy4Iq2V36bIhBzjNRTJKsmRbFTv8Au+tXI2JAYwn7nSmBRRJVsVBkIAJAquIHQIVj&#10;zvkzkmrF19oMkeFIRW6Z60oYtbQASN8p4FAGn5kp0cbkHyoPwrPYXZYHyJMD9KvI0A0y43jHAwD6&#10;0+Odms5I/sS5yORTEVoEk3sGUjmtIoFjyEzkVIkYaNWKHqKnfBaECPgDmmBj3yqy2RHdeRUVrHP/&#10;AGjathdgPFXLxUN1bqnK459qu2saiADDjAFICxM9wNPQ7jyvAqC3dih3ZPBq1Mf9GceVwFqjuQL8&#10;qYNNEoS/fGhoirjdmueiSRdOkX52YZPWr2oiWSCMLIQQ3FQbZ4dLVml6jBJFJjRDAQ0E4IG7B49K&#10;nghfyssejHGadYW0D3t3IL3+IE/jWjPDKtwyK+Rt6ikhsqsVWByEydtYe6d7m83wEAv8vNdLHERD&#10;PujPTjNUGgxfMdw5bpTYibT2EYTc+cg8VJMYTMS0wC7T1qFkKuSPQVWn5j5c5+tFhlMAG+mZYCVZ&#10;jzVgLCqKfsykl/SpIBGIiAatYAEeUU5PpTuA5duyH93Hjb09KcT+5YdiKI7eYySHLZIq19ndUT94&#10;MjqKQFBBIsUxAIFOt1mc3DfZzgN1qxKsgicFhVX7TJHY3YFoWxjoKGBafaIWyRk1mlVJuQHXJ6Y7&#10;UNOJLSPMDLj7wpbdE8933NwwxQBZtbeRbdAboEt97Iq20UahixXgetMdmYoVO0BajljItMteE55P&#10;PSmAnmMYztK98UCKP7BcOdvmZHeq8DQlptr55qcbNzDzFHzetJgUbiPU82/lxNtJ5aoG8wJbhpiW&#10;381rSyzL5allCBflPrWa+3zixBPzU0M2YDEtnHuxyowKr3QR50UMAuQaiRiTAB0GOKdKrm/jGxvv&#10;CgReg8gWkqkAnYMH0qKSRY5LcfMA2a0IIA9s37kDEWSawdQMpkgRApKyEHFAEdzsdZ+F4plm0Uaq&#10;Psy7t2c4p4j/AHL5l52c0+JYxbSYCtluvpSAt3V1dPoWoGJBvFswXHGOKo6DFMnh61+03TtO1w7E&#10;sferEKu2oIoi+XPNTTKq3LES4wBwKALrztuYdaiX5pZf3J6cVSL/ACAeWx5q7AW8pyJFxsPNMBNr&#10;BjkUg+4QScVU+2sb6SJrBi/m4Ug8VorDctuYQniLlvSgRLpxY6vMgB+8OlbF5HbJBcqxJkKZB9K5&#10;i0+1xeJ5GFwHBlG4fjWzeys94rbGAEVDGjHjLi/l4baavRDdMwDd6jg8pxOcLkZqOyZz4muFZ1SM&#10;SAZoES3UMiYJTsOlMhGWX5TzWvqbWYgRI5FPyDArGt/NE0oZe420DLciyho/l+XFIJMb1LHp3qd3&#10;/cKGPAHI9KplixkPlrjNCEI7KUQCNeHqhfBlv7Qgn7nFW4o5DdylpPkB6VFe/NfWgVVwKBkdhLIN&#10;TfdOvUd66Cdj5EBaM/MOCK5B4nOoK6XLL8w6HrXSwyt/ZEaSzoxVOKQEbgtkgE880hJ2IBG3SnEj&#10;advrzUTsVR2CnOKdxEiiMXKlkySKUiVnm2xdTxzVFJGZnLlwA3HFaaeaQhVjwPSgYsCXCxSK6nnv&#10;npUVxEpsrgNtzjitBAWEYLrnvVOV7UapKHbgD1oAgtotPGnF8ASjNalnJF9hvPNuF2+U2Ca5m7mV&#10;b+3WNY9rPxzVtTI9lIBNjjtSTCxDFdRjxeVDOf35zxWnqDZjjYL1TgGsvbFFIN0IZ3lHOK0bzBtr&#10;f5TzEMe1MVjLifABaOLgnmrLzxSW0C+Rg9jVUQShJGZ/lx0qu7IEDBcsD0ovYZd4Cj5F4FKSOO4q&#10;JmJjQbD1p38SZXBxxXWYIedmYz3JqC+a7TQ9SaKDLiHirG0cDd9KdL5n9kakoIyY6GHU8xgv7p72&#10;eN7C4S4S6AfJPOa9CgEv9mWu6ZsmIZFcGzofGyK0Nr5vn9yBmvQofMNjCWiUfuhgA0rk9RgP3eal&#10;U85ziojjcQVPWnLnnimUSgttA4xTsnIAFRDPGTT1yDkjmqESDG77lWkxsJxjmqgI3VOhGVGcZoYF&#10;scA8d6lXPlgbqrr179aspt8o8AGoESpjC8jvVmPG5Pm/iqocYAxircO3Ft06HBplGgMeUvQfJUtn&#10;/wAhe2bByJRUOQbFfmBNOtSBqlnwclxmtOgHrts27SrAg9bcVwevMD4pugGOVkXpXc2QI8P6eOP+&#10;PavPNTE48TjcGBNy+7NQZw3Yi5yOP4RTmQlJsSelImdiZfPHpT8ttGCQKjY0I1yEQbs8VMDhJeO1&#10;RHd5i9MYp4JMbcCkBpSkH4beKsqMnwpefj8hr8uT/wAhTXk2/c8V3uP++zX6iy8+ANf5/wCZVvP/&#10;AECvy4bjxH4rOevi6949PnNYxiuZm8XoTkcpgGnetN/iwRTsphBjGSeaBoA37wDC/WplDZHzEiq2&#10;0+YcjPzVZQyeWDgcUIbH8elNYqAzLG2aGPHOM0zLeWegpkkWQX6d+aTjJ60p6nimD/W9KAL1v/q1&#10;5B+auns8AAYHQVzNsBuwM5yD0rp7Llo/lPQYFNbEnTQZEcWByRV6MdehOeapQZ8lmwDgCtCPHmE4&#10;AyBzSWgy/AG8uLnjNakWRGPmOazoOq8960E2+YoIPI60uoItLnGdtSjHODUQI8nBK5+tPUfIPlxT&#10;GTIB5sRz3qfHzDr9TUKAFBnNWV6IOOlABjaSB+NSfwnr1prbDt/eHOaf/wAs1GO1ADGLbVx3NJzk&#10;805gcDPTtQc+WfkPI4oATnj5elIBwG88cHpij/nmN7E46YpSJPLXJXANACnOCdwpqsfN7ZApTt7k&#10;00BQ7knjHWgBx++cjvTMr5cnzkDHWjjK9eaDny25FACKwKL85PJpT1NL/CBkflS9ulADccj5aXIx&#10;3puSHXIqQk+UmIVPNACEvmPCjFBHJ55xSfxgEdqPl2v1zQAnbrmkJbavNK3+rHGTmj5Ts55oAcM7&#10;aCTk8U7B2n5hQAS6ggj096AGZO4cU/gxEE0EAA+uOKYCcj5Oc0AOI5HBppYiQkR846VI2fLX95+l&#10;IDwM8nJ5oAbh96MVXpRzTuMD5s0nGSdw9qAFy3ycnHPFL3PNJ2OR+FHbpQAoA+U4GaCPv/N6U3ne&#10;vzGl+bIyn0oAMnH3qQdCM96Xucijgxng0AIf9aoIHSlXmVxuHA64pmG7tmnjcADtNABgb5Oe9GFB&#10;yCaUn525FJ36UAN+bJJU03cvm445NP549abhN65A6+lAEny7D8maRgRGpDDIPAp2VGQPzqMk+Z93&#10;9aAFO/fn5c45pQOvT2pOq+9OU/Ke1AChUyp3de1Kc+ZJi3UAD1ppzuNRvyp+Zhk9jQBMAN6kKvA6&#10;03/lo3ztjPNOHEK/N2prZyaAE+XzCcmj5iDk80AHafpSDhetIBwxnBPOKTPK/MetITkp+77daFyJ&#10;PuGmA844wKRi3kMQcc0o3fNkUf8ALNOe55oAYDJhj5NP52gE80gzwM1IBmTdvxhaAIwreYuHGKPl&#10;Dn5h1pQT5rdOvBpeNpyooAXjA4po6pmQ9+1LxuWkJbc3yDGeDQADcGXGTmn5ba/FR/v/ADGwFwBx&#10;mlXeEXPcnmgBwDbeXzSYHP6U9R+7HPeomJ3p8hpAO4wOaTA54xQeFA28H9KTP7wjGOKYEm1iQFyc&#10;Cmsg8xTk5FCu6kDzs5HpTSXMrZ9eKQBxv6U7u3FCn76lOcdaUHIfPHHWgBQDsOQDxTTs2DDd6X5t&#10;vJGc0h+8OKAAAB5DuO3FOYZhDrjH1pON2CM8cUIoCy/MSM+tACcHZ+7PvT+OeT1oB6EAE4PFKpG1&#10;soM7ulAEfO9ee9NbhZDjuKkOdzelIQfs5460AR/PtU8470Z4GBxTkDAAZJ98U8gZHGOaYDP+Wi89&#10;6aWf7VtzxUvQnIpONkrFB160rgJxvzt/Wrlqjtcxtj5I1JY1XjAIB3Hr6VM0jx6ZrbN8qJpsjt9F&#10;GaT1GfD37Rusi9/aL8I6UJj5On6cWKg8b2rwKw1aey8deC76IWzSWGsKxjdcq6g8jB9q2fGd/Jqf&#10;7RfxJvTJIxfxLMqH/ZVsCsFtPs2tXP2v94xGK7qb5YpHJNK5+kXgvxP4d8S/D7wZPZeIIoXt9OBe&#10;ENyzgcgj1FUvG/h7wvq2gXd1f6zZWs0MTmK5aQKUC9cqeor4W8Cat4l8PfE0T297dfZDdx/aUDHa&#10;R6j3FfX/AI+bSdU/ZHg11NUuov8AQbdspIQHz1GBx9azlBw1uKMk7qR5/pmheAPs5e2+Msc6xzkE&#10;iAAnb1H41l682hPpuvyIRDbQQhUQHlz0Jx71g+HrLxpfarONH8Iax5CxgTSNGRH+Z4r2LRPBF21r&#10;HLqs8AIcO5lOFGO2CcVlUx1RSXU5lltGq23dL1Pnm1tLV5YGFvLHFuZlLLjjqa7zw/4d1fWLdZNP&#10;vbiG3SUr5rRFg7DsK1fiVceG4tT8PWGnabpzzfcZoSMAdDkj1r2T4a694QsfgV4T0+TXdBguY1Zs&#10;ZXOTyc1688RUlSUorU8f2EJ4jk6I8rufCnja2UxvZSMMcMsZosvAvi25kQjwmyoZOZJAF/nX09Dq&#10;VpeXEktvqkMqIOX8v5T9D0NWjO4izjGT2GBXg4idatK7lqfWYZRpRSSPnyXwHrUVhGI5rdZFh7Lk&#10;VxcmjeOdO1LVBN4Wup43k++kZPFfV/nyeYcknnoamNwptiGsbT/gSg1508Du7ndHFtW7Hx/dI/2R&#10;Xfw7fgbfu+URiual060lllURX6knK4hPFfbL2uhSEmTSdLJP/TMVWaw8P+W2NK0hcqf+WS1lDBzT&#10;1ZosWux8Qnwer3kckvxQ1pQZAfKClePTOa1NV8M+DV8CajFcawWRNLZly2SCB6+9fU+q+FdGv9Hn&#10;8nV0glwcELgA18d/E+28b6L4jvbSXwjr9zBIjLHJDEzKR65HarVCpzLlNva05rU+d/KsV1fVHtVu&#10;FMOtYjCnng9c19Y/DfxV4z0iysWfUNUvrOWBBcQOC3Ht7ivluxsrr/hIo28vV08y8BeNrc8ZNe9W&#10;WoeINP8AC+mRQ6db/JbAlnQfyNdmJrulFLqzjpUFKT7H2TaeLPDFxpdm/wDZbQlowSHOCM+ordha&#10;wurASWuoWci7ckKwyPwr4gg8QalcsqzQxljJ1j4/QVu22ueKtPu4bi11HUgIyGK5OD7YrCGMWzVj&#10;apgmldan1zJCfPUENkZ6itDwbED+0J4XzFlo7kkCvNfAnjK11zTjFcaPFb3cYAJJ4kPqK9n8CW4X&#10;9omzd5EOI228da7aclLVHnuLi9T6JncFVOP4BWVcO3kz/OcduKfezKNSdQ4ADcVlXFwpc5kAOPzr&#10;eKMnqyGd18hgJ8nFYNyUO8gsG3fnVmeRSzDOMnisu4f5871wO1NCaOf1VlWKQ7eQnHNcKxkN7cHO&#10;ck4rr9Wz9lm+c81zEUZFx06njvmoehSLFhFh5Nz/ADM3ftXUWccpuY8uV9RWNAjeYnOMr0rp9PVy&#10;YsqxOaQ0jpLOMkR8Z+Xmuu0tf3acg4J7VzVkp+XDkjHp0rrLBD9jjbJH7zjitEmQ9zoQR5MQ56cU&#10;etIWxDF8h6dMUwE4bKiqRMtyTI8zp0qufNFySMkZpTnfjJp4x5Zz60yRRz5hA6mlzR2xmkA4ORRc&#10;CQHn6Uvr6VGOnWpRtMbZkwaYDflAPB60ZO1uCeRUbFsKpbIzU0e3yzyKYB3+6alH+qb5+g9KYQSG&#10;+WlBIYAKMEUADY+XAzk04H73NAHct3oxyKAHD/d6U/8Ag60wdgTmn9+tABlt/Cil+fa/7voeuacA&#10;u1h5hpBny2Hv1oAkTqPrVlR87EHjyqrL9+Pg/eqyxxbXJx0tHP5U0RM/OX433IuP2tiBITsvmH5G&#10;ovDCk3sPydSufwrmvHNybr9qfxFJ5mQviK6X8mxXZ+E1/f25PXdSr62OpxtoeoRlfIRQ3yiMZp3y&#10;lHHXpQ23yYAqgDbzTBkFRWSMxGC+dCfM71Ln71Q/P5pBAxuqYAc9MCquAdxTwV248wU1lIMPIPNK&#10;B85zER70AKcYOCakU8OMjJHNINuG5OKUAeW4BPPegYYXj5RxUqk7TUar8vPr1qTPyp8nagBCf3in&#10;rTicTRkgYKcGjvg5xRhdq+1IBf4jz3pc/IORTcDABHOaPTjqaAF45wDQMbx+8H5UvAVs+1CqN7HY&#10;frmgAAO3pS/IDgrn0pedy8ig/eztFFguOGNpoJHzcU3J3feGAKcfun5eMUANH1B5p5GUNNVSEb0o&#10;ydy0AKAREBuY896MxmRh52Gx0pRnefmpm1RcE+XyT1osBLk5H1ppPzHg4zTxsMig5GaccfNyOtAC&#10;DHH7zqPSnZG8Dbz61Gd29hnjFPGfLPuKYDh998ml/gbBpgzt/Glz8lAh+4hPXmlyctye1RnORk8d&#10;hS5G08UDsO4yDnvQclT8/wClN/iPNGeenOaBCcYxx09KbgiUEDvTyfmNJz8nPrSGWI5Ap4U5HOc0&#10;l2LadoXP2cMMZbbyahz8pG2mfxD92Rzwc0NIAZI1mJEn3lGcD0pML5j/ADDtSnG400D5iaSilsFw&#10;x8xO39abhSz/ADYp/brzSNgYyvfinYCAqpfIRqQ/xZHapMj5vl64puBk8dKAIDnMmY+hGOaaSAAS&#10;pOanIy+c1GRy2W/SgCE7iiAHvSfN8+Y+4qUjJfC4ppDAp83rTEGF67eQKcpXyzhhTOfl4p3y7slQ&#10;OKAFQnc3ynr1pSRlvm7+lHGw/LwaT5cL8tABx/dpCCV+9wKeduwgoKTjcKAI+duN9SL90ZIFIQpQ&#10;DeevSmj73KfrQAH/AFhw2cU3J8pgR3p2Pm75xR6c0AM+XAHrS84f6UuBvPApP4jmgCIo2W+fvTiA&#10;Yx8/6U4k/J83rQO/Y0ARYPmqADjHPtTT96Xj8alIO8HzcDFNAJLZTA9c0AQn/Wcr+tHrxT2HJ+ao&#10;z99fmxQA0/epp6mnnqeKjPUUAJz5i8fjViPPy/N0NVx99c1ahDGZOB97gUuoHUaYrNNaAg/8fC1F&#10;8dtQOnfsZ/EacT7WTwBPGv1dcVpaKu7X9GjI63CV5R+1/qK2v7GevxC4QNcmOFBnrgZoUdRO9j8Y&#10;vmk1/X5O66g7A+5OTWnFzGeKz7fP2S1ORlrly4rSj65A6iulkt3JTtII55HFVJYwYWJumXAOcdau&#10;DbvGRUUhVZWJznaSKSdiGclcCIX9z/pLMAeARgmoRuLSFV496sXmTfSuY8FnPToKrYIRSRkE8VoZ&#10;s07V8z2SlGXIPJ71LcgbpsLnAqGPBt7fKAY6VbwWgf5R93igCewYpeeG5Duy1+u4/jXrtwSIYysm&#10;QbZDjFeS2kTC2sfNuVQG8XYcdOa9dfd9g01fJQ4sl3H2xXqYLZnDi43M1wCgOeNta/hCSFPjX4OQ&#10;XTlp9Yi2kDgYYdazDZ6tJb6bJb6Vqk6SSsFWOMkce4q5oRW2+M3h+OfRrq3mTW7cskikFfmHTNd3&#10;U41oetao1qn7d/xUWa+MSzaTZhXzxuFea/EEXf8AwtKFVcfNB+6cjgjNdv4wu9Ctv2yb2TUbCYx3&#10;Wk2bROO2BXGePbvT7zxz4Ne31a3eFbNhGq9fxqEuppJqxz+kJcjW9OWWdSxmWtvxWMSaPgEBkGQK&#10;wbaURypI0EhZZAQc+lP1S6u7u+s5NvlxKgCoT94imRcoZG8oU4IXFLJL5Yvf9Bm2tFg+gp+0H7If&#10;NG4da6eM6Svw+1ndbwNM0PftQlcG7GR4Ke5/4Xz8NYofEBh8/VD+8xnGK+nPiNf+Kbfwr4RsoPiX&#10;cGC+0ZxIoBBAUfXvXyVpV79j+K/w/vovC9/crZ6vua3hUkup69K9m8U+NvC+pzaGw+HfjG3eCyCo&#10;WtnPXrxjtXzmcYeU5pxufZ8N16aioz2ucLHbRjQ5Im8SGNfMkyobAJqnd/ZI/hLrKBlcIp57VO0+&#10;gXtlrcH9j3/meSzRu4aMoQM9DisBrm1/4VLqMRu1DPdFSrHk7TXqYK6pq718zws3cXiHy7HHRIoK&#10;OAAck881atIbm61GQRWTuzShRxwKhhMj63aRLprs7TKiIvJO7ivZtJ0+DTmt4H0WFZvsqs2TyCwz&#10;W1etyI4aUOaSJ/CWj2tlcWssujxm4No+Hbtkele1fDy7az+Nnwku3tmbZ4vQsuexevP4I5JUsVS4&#10;Jllk+Vh0UDrXrXhXT7VPij8II3kL58RW+8+p3V4E5upK7PZjTXLofV/7Qer6ddeEfgSLJLqWdmjZ&#10;SIziMt2JNfHnjefxmt/Ypc6XDKhsECDzANoxX6A/EDSbSSX4cwvYWwgbQYcP5YypArzq4+FPhvWD&#10;E8nxMuQTGAmAfk/WuCjiFByuup01KHurlelj5K8F6n4mGg3ul6j4006z0mRt++QhzF1zivpXwl4+&#10;+HWm+HNP07/hqGGS0jk5j+zY3H6gf1qHUv2eL8NN9l8fWs6lCRvldCPbGcVwjfAj4hrryItnZRIZ&#10;sb3l3DHrWM8VCc/edhUoqx9OWfxM+ArWjf8AFXXk8mwfKucGi6+J/wAP5zpMJ8H3qwLcfupZYwVH&#10;uCeP1rg/C/wFeEafJqHxWhHyAskEO4/ritX4g+FvDmn6v+y/ojeJrCOznkvBJLKioxKjOS3vn1rV&#10;yhK2l0WuRddfmXvE3jr4fQ29jLZWMt/dPafu4UXAU4/i9MV5XrHhvxH438CXFzd+NNNsza2lxLaR&#10;ZAIwM7dvXnGK868ZeJvBWjaxq9jp3gqOeeEFTcSH5SfUGvCL34j+LoPEU91b69JbSrC6gpOdoz/s&#10;9KuFFS2JdXzuE2geNbWXxXDp3jC4gM9zLFd2kifK5Q4BBxxmvENT0H4sS+MFifwdrSMt2yoqKzBu&#10;eCD716RZfFma21G/Gq+A/t7vdMzXUPDkk/3eldpp3xj+GbHEuk6xascYMlnuP4EVUo1Kb92NxqcZ&#10;bmV8NvAWrWespeanGBfXLriIcmNOvJrn/j5qFrN8V/hvYWzRyf2Rpg+0+WRjc56H6Cun8S/F/RRo&#10;17DoHh+6luZrUqbyWPaI8jsOteX6bp91NaRX2tJdq+qmaRJpjy5Hesoe0lK8lawpzSTSW52fhCHR&#10;5dP0JoriJt0C70V+Qe+cVX+Lej3U3gXw4bDQB50cwXGM5De9cBHpni20ttautH8VXsMkSyudnzKy&#10;jnp0qDQ/F/xDu/C/i37ff3d3FBIQrpbZdWXsAuM11pOMrp6GV7rlYugfDmyjtLa61/xVBGgiDtaQ&#10;SYP/AAJv8K9O0HWvAVh468J6Ho3hfSQ12WjF0cfumHAzn3rwfUdT+Jep3k0Nl4J8bpGcq2y3k3OP&#10;ckcVr+DPBPxQT4leEtRuPh5rMVvDr0Mskk0mGABzkc5red3G7ZzNcr0Pr3T/AAppKeJTda3qt5qF&#10;zIxaPexEcY7ALWpqeieH7/w34l02TRGjt5bXbtj+Uex47ir99qmkNfIy37Ex6bEvI+8QOaw5PEEa&#10;3MCxtEzK+R0GfauPmk9Tq92KsfDHjzw3q/h/4wa7Zk3DQyXAlglbkugOQQfUd6+sfg34mOtfCu6s&#10;J7+M39haxLljzJGOAQPUd6h8a2en+Jbrw41z4ZtbR7JW2TK+SwPXPTrWH4Y8NaLpHxK0LUrPxNdJ&#10;LHbyAxq2FbPqO/411aSgrvUxklFpxOD/AGlIET4k/CGQWoG7QJ1JxjOCtfMhJ8uMfJx719veNNN0&#10;PxHqnhFtW1OWFLOSX5Yzgvu9649/B3wcihOzwhrVyw4O68cf1opScY2lqRVlzSufKAzuXA5q5HIM&#10;FWjAB719Qf8ACPfDAIwX4VRxkDgtMT/M1SuPC3wzljUNozxHOQyuRitFUTISPm7KC6jU3BHPepiR&#10;lCLhcH0r3668HeCblVKXbpiMAFGwRiucn+H+n+XKbb4ruD12yQ5x+IIrS6Y+U8hbzVubYCVMsPve&#10;lOXzV1CFlk80OwHyj867e/8AB2vxBvLvI5QfvMoPT6GvVvgF4It9W/av8LW2p6Vbmxs2Mtw0hGM5&#10;+UY+tKUklcEtTof2d9Tk0T9rj4O3j2t9awXKSoDOpVSCeeTxiuT/AGodS0XUf+CgvjGex1C1uDtj&#10;84xNldx7ZFdZ+09rllb/AB80Lw9pOj2FquiWKL51ooVnZzwpxzwK+edLspX177Ve6fdMGVWLSS5Z&#10;j71EHzK5TjZmXBYX9xqBEtiY48LzmuztIdOttKSOK3IYLyx5LVbuHgBgEFmiqRyPTFUXlIE2YF5H&#10;X0q7E2sOeWQQMyk5yeaqSySNZHE3OOajaRzEVCjb61ErWy2cvm3LKccGjYB9lHDJHqImvhEEYZk6&#10;4qnPf2EE2spDetOox5Z29TWVdXL4mWObKlvnPrWYgAnuSEX5umaBEcpnk1aaVpCGZuM9qUIhaUMn&#10;JA5qcKg7d+KX5e9ACbQIlxgfQUvP7vEvbkUpK7VBB+tA2hwQO3WgBp27uQ2S3FLwJdxTjuc0uBnB&#10;Y07A2YIFAhpEZ35APpSZPlLkdDRyW/lSEEvyRTANq+YuG/5ZHrV/w2WHim6wwDgHjPWqHPJ2k/Lx&#10;gVY0AgfEKzJdseYQT9aAJdVAfxpeI6nG7NVioCwDcB6Vp+IY9njyEgruKgkA9qy2bdP94DA49qBs&#10;Q4+bDgZNMz87/L9KfhNz9TnrSHofwoAXGVHHTrVO6OYRxVwbduCfxqpc7TJEM9+tAjc8JEnxaEB6&#10;kV9XeDy/2dlZ/uhc+9fJvhdgnxBgAccrwa+qvCjloOoG5V/Ss59DWGh7EShh01Chz5fGKzLjK67b&#10;publwRWpDBdSaLps6Mp8oYYZrF1IyN4itNoHyrzisJPU26HU2qQ7t5YD9zVK4ESahBIVbK61A7em&#10;0Nz+lWtMeD+zQWI2rGSc+1cB4v15Y9U0aKCLED6kiyuBzsz836USt1ZNj6Z+LHxbsR+zx4C0Dw9r&#10;80hufDsUd7PGcGPauCgI9a8k8LWMtn8J/EGsX1qBLcW7Mm7qB2/OuV8PaHpGrfHLTGsNLmGlwRQu&#10;8jH779SK9B+MGoWWmfCbTbaExAi2CpEp/KqurKxEVY+XvHmsPNrd3Et1l2lbefr2r6A/Zo8LyLY6&#10;7rE2luZLhdltuXlUH3m/Gvmfwjo+o6/8cNOQxzGJtUVpnxwqA8iv1J8BadpGm/CjWplt7aK3t/Du&#10;2PIwAsa8n6mtPa2WhEU2z5k+NWtLH46vtOW7x9n00AKP7zdTXylMSb6Iqv3HJyepzXb+Pdb/ALT+&#10;Ovxa1AghJfE0yxDr8iHA/OuEh8yUTsW6kcjtWcql1bqbKzKM7eXqF3cAgblAyegr0P4Y28k3xa0V&#10;wSzC6X5vqa8q1+4KXGiWsZDFpMyAV9E/Aizjl8Z+IZ3RQllpKFs/32zipirajlsfUcy7W00Z/wCX&#10;cACq1nn/AIShQUBw4NXLwBrWxljH3Hbdz0BrNtJAur3hJG5gNvqKTQI6OZrb/hJovNdMeXhQa4DW&#10;bND8RtMeOGFQ9yPMK9+a6nBl1GPczDk1dXR4Zru2mbWGynIGehpIod50NrBoSR2zB5YhuOO1JcTy&#10;tDdoik74+1Ov45vKtcqh8tT82PSq+kAzanetg4VsCnZE9TV0OGNNP2sr7jNk4NddHDZTnXrW609G&#10;hurIxsHGV5GKwlVYvNwvzdRWvZTSzQYIXCAknvkUNJopKx8F/Enw1e+GP2pb21AlXT76VprKU9GV&#10;j936g8VH4T1W+074r6dcefOrRagpyOMqT/hX0V+0Tpcmqfs8eENUitZGudFv2Mm0c+X618m6ddC5&#10;tNJmYIrfZdrcegrBaS1HUXMj7/t72C68M6XciZXWfT0YMDntSRquS3lYBzXAfCaZbr4G6nb/ANo+&#10;ZLZaht2k87W6V6LKJEuFTKHA5NdLS6Gd7Emsq8X7MPxdnRjmPTQvT+8K+VNbBX4DWuW5a3mO71yK&#10;+rtWlib9ln4+ozDjT06/SvlbxXn/AIZz+HXGMpcA478UR0YnK6Od/ZyjR/ix8Y3O3bCxYn6Vm/GS&#10;6W68a66/ljFvMyrn60fACZk+Lfx+jWVsNF2rG+JUyHx9r8ZYbftcm4+pzW8o29SKctbHgdx83iX4&#10;Zplisni62BH/AAKv1Ktk2/D3wCgQYTwlb/8AoFfl5GI5fjV8JoI4ySni+3yv1ev1BiaZNOtw8irH&#10;F4atwM9zt5qKluUuO5iStP8AYbwxQAuLjpUjWtrNoGpyz6eFuFhUq30qxYbJLm8AXO6Q9O1S3BdI&#10;9UjZQP3WFNczZpYx7ae4OnopupSRxgHjirkknl6JPK4A2wk5qrpaqbu7UxZIl61P4kiZfCcygkb7&#10;fjFJsdjM0a5M1/eTMsmGnIUn2rsL691Cx8J2eoW1vH5lpcKyk9x3H41xujKq+BvD4CfMJXJOK6S4&#10;L3PgXV7ZWyWsnP4gUCIvi5rmvav+yz8LdTuPh+8Nolmybt33WK9T9TXivhh9/wAEZYzNlUjnB9cE&#10;V9OaJps2vf8ABOj4n6U2m+ZPb2U7IcdDGMjFfKvhw+To3imydWV4NQeKRT1BHFOMujBrqcl4VMkP&#10;xF1BYyFNl4nBOTyQzV9lQKJLPw7cecDmyTPtxXxfZN5Hx++I0Ic/vZInH4V9d+HZZZPCuiuznYlm&#10;ufyqmna47np9pJnwPqkTIoPl5z7Vxp2fa7wrIu3eeR0NdDazwrpV5umBUWEmRnuRxXG2fnL4ZSNm&#10;JIu5W3HrgnisbXGUdQLNd2uD0aqByJLoG2OdnBxWq8b7RmPscVXjhvBp99JJCFUA4yKoZlwBheId&#10;3O6sjxRay3nh9UjL740JwK0dznULTEowZDmtiGEE6uysvFqevc0XA8301mX4eSQSW586JyGBrQsz&#10;Z/ZEKoQ5YgisW6F8Nd1MKD8122cVoaerC4QNnd5gouUaNqZk8VfJkkHkY616Tpk8w0HWATGrNHzz&#10;1rh0WNfGdo+xQTCMj1rqbdY2SQh2BLdM0ybmzawk2EhLtjBJ5qj/AMvkwYcbuCa1bZ4002ZGU7in&#10;GTWW6s0+MceYTmoGXYs+ZGAMACuz0eSFdCvlbbvCcfSuLt8l/p610Fo4UElyD5eKT2BnMa7C0viO&#10;FkiOz7WC34VpRy/urYGPBESjNW5vJ8+44UknrVYriFvkGSeDSC+hDM8o1CxK7vv+nWtd5Y3hsypO&#10;QnI96pRbPPh8yNF44JHWtAJAI2K7Tk0wRVuEEyWpE7AKw4xUrY/s9gZeQoGKczIsUuYD2xiqTMrX&#10;bLscDcOaQ7GhbbhaNjIwOTTHXPml0Rh6YoMqqtrHsHzp/KqMs7fbNglB+bpQJjYTZweIb4CzbDAc&#10;AdKuSmKTzMH5T0qBctcSEWpJKemaZEzC7mXyiMGgAFrFLqlmjA8NwT2q3JBLHdyj7YWG0cCpYyQ2&#10;8JyKkt1ke4u38lzlqdwsQAgKu496m2xyWk7LIMoORmqtydmshWXG5CBTbNZUfUi7Mcv8vPWkxotR&#10;RfuCxAYg1SnXbcvItn8/mDBrZRSbR8HPyHFUFYqjCSNfln4JNFwsUtUt43sUYQtmS0+bJ9q4eGyh&#10;S8sQIy5W5J3elel6gE/syzk2Egw4AFcnIjLNbkRkBgxPtSY0SrH5njT4fiGVUiVm88Y6kdK7m4iA&#10;cnPBjHfrXmlldMni9RJdR7Vfr6V31vPHMsK/aHZQeKkYlwkZt4VaXrTlVU0xgJOi8UXyrmAZwBjG&#10;KkiCmyYEf8s+DmmFykjL5q/ezu71NOZG011ySMYwKpHI1K4BOMN0xU4kQKMy5JIoC5hKvk3dyNzY&#10;Ygr7065MMuhalDJahon25B9RWpNAjz5KjgZAFVJIJDYznZgAUrAZ1uGNzpsUbBQgAB9RXZ2xA02R&#10;Qy/dHArkLX5dTBIB+bArpYHjE9yGJyVpIGjF1csb+1cW6NhuRWlZzKfDhVrcDIHzDtWPqTwi9nBu&#10;mAzzVuzaMeHrhfMyuOtMLE8cccmoTtsDBWHHXNbeJRaKCNvyjArnbSQrcSEKcM/Wtx5ZJLFAXx/O&#10;mhMM7ZU9SDT4lO5zsGB1Oah+Xy1BbkDgmo4HnGoovBUvzzTEX3UmKM7OA3NMKx+WuGrRm2nQ5isa&#10;j5BmsdJCEX60IZbUERsQB0qPYWu4ztPDCo1cmcjzB9KsiVEuLcHbz6mgQ+5hV2YYwEtjk1yuk7LX&#10;4iWsw2ME80OG/izXXmWLNyCq/MnrXKyRI+t3zLAy/PxzxSYyUzs+u6k3lgBrgkH6mo5pCkkQ5+bP&#10;NS7Vjs52ZMnYelZd0zPplo3lPnzqEBLDG7XmoExNjAxWlGsf2QBoAefSpLWMLpETbeqCkkJETYHe&#10;iwEDhFhYLsAKHtVvTm2aDdfvQDk496ovuKN8h+7ViP8A5FyYHAOCM5oAv2+yRp2XHfJpUTaZGQPk&#10;ueaq6W5WBkKjIkPNa9wFXTFYYB2kiqRNiLc72rBoBu7N6VNGI1tZAwBbbwMVgG6uwh/cHHmj8K3J&#10;JlXw3bSlI93lckmncCpcOvlMoVS31qK2UeRKxxVRHkkuAdp5B57VeiAS3IPHpSAq3hJiQCQ/fGat&#10;2hkEi7SRmMDkZqpcLK4QLExzIOa2rZRGIN0Yb90OaaAvRFltAMA9cmqN9dKtowQrnbyasFyQfnUD&#10;0rMmtw7SZRgM8EVQiTTXjkny02RySTW3C+DN+7Xbu4NYFrbGKRo/PJUsCcVrXEkS2cQEe3bj8aQr&#10;F0yxiaXcpA8s8YrEaTNzLjaAHOMCl1CZ5NHsmgPz4Aas+MXXlfMSGoQGnGqNqVtmQbRXN+LbqZEs&#10;4YTz1IFbkBZN7MGwqE9fSuKn1PS7vxhrcItL4zM2Id0RAXb15pdR2Ok8Luz2UY3NveLBz7V1mFVi&#10;Hic89wa860W7kh8Rairsq+U+VOK6ddbSXxh4dt/7Mnbzi4MgXhcetC0Gb8rW/wDZcgWPLZ49qxm3&#10;CVsg5x61rzmNDN+6z8vFc5LcwPqxRZRlX5psRaODu+foOapuC6SAL/FVtlOUJI5xVh0iFtbFVGcc&#10;0gM+NURiMjPFPZz9oT5e4wM02SORpsiTgD6VGoJkxnPPWiwGxFcIIZCQM+XwarR3IZ5s3qH5+maz&#10;pRdgON5wR+VZ0VpctctiWbmT1607BY6yCOSW4nYyJsVM5zVSZoFllCop5xW7p+nyJ4Ym33LHNuT9&#10;6sIQYuZ8uMea20UkIqrGXlJMShSe1WdrLbSqlsSAOtWYYm3k4OAelXiv/EvlxEvNMLmRZC5e8mEk&#10;W1dwxVq9EQjZBIOnUGlVWCSKcdexqPyuZyysePWi4ynaQANMoIHp71agt4xfnzd2A3HvUMzrFFbP&#10;5xyDkgVLBOJ7hHE4xjkY6UAWZraKSR+MJkYGawb4GHXLyNUGPLGB6VvPKUc4bArnbkyN4ilcSf6x&#10;MEmkgLVgQwDEkAN1NGoXscUylbZmO4AEU+wt737HdCQqFyStRSRRMJVKqcN6ZpgdHYuT4bjfedzx&#10;c/jWPNHKl9ckp95uCe9aWnkR6fCJJsDY20EVRuZFcTkzpxIcc9KQGexlWeQEZz61LGPkk+b8Krsr&#10;NJGwuuB1qxCU84qC3vxRcC1AzrOpEYAY9auzRoRnbyV61RIAuEAZuKviRTCgKjA/WgClsAcg45PW&#10;rDxuunADvirUscJsrWUE48wfLU0nlyPb5QquV4FO4HK3jLa3dnK0CEk9DUmn6veTanqKhQibAB71&#10;L4mt1M9gMEgRZIFc5Yq/22AqqAZIOPalcGzuLcxC4kO3JPc1JIWKOMk8HFUoCBCoLfw1KGk39zzT&#10;AZbFhc3GV4LcVXdgNWvRkjngg1eBQLcZ7CsPfnxJGfM4LEZ9MUAmaOXcxk3J+U9+9Wi7N92QAqOD&#10;WJcTiO6H7vK7xuOelXFlUhZEj+XaDRcZPJLdqRvUcngmpUZiI+e3UVnTzTTxgOoXbIMYrbgNmdEC&#10;RhvM8oZJpXEQhbp7wrHCCBjLUyeKMXUQa95xyR2p0EsyzSJuwSSKgvR5cKs84BZs5NMCZI7YSoc5&#10;Xuamnjj8iMx3ODnJz3plkhls4sAlcdaZcKEaQNdkADj3pALGQYnORwOamR0JO5RjNZBlxEh8wBQ3&#10;SriOpgZsDoMYoCxpj7KQv7lQN3Wrv7gQvsnzlPSuflkcwRgPt5q9Af8AQEZpyDkAe9O4WHSMwdx5&#10;xHWsa88z7DM32kggnmtS7WRYldgScDGK5+/eRoY0R2G9hzipY0ilBbXk19G4nlO1uua6K1zGzo0v&#10;I6+9JZxCLSlxKx/dinRGD7dI0k2OeKGx20LM20WaSeUrleQKTzGl0+M/ZtuB6VI7QNGApJwKiWQC&#10;ynXaoyeDTbEVGdxBcL5x5TpVe0gZmuA0xBLHBqX92bgBpBy/BrSjCqZFwuNo5qWxpGeANuCvPanj&#10;oM5pdnzjCvkHvUgjkZTwOneu45hvHBBFA5Zxub5lNIF4bCNgVHI0UNv5rzhUWNmbPYDrQCOI1nw5&#10;Pc680qa1cQt5+5ZFPKEfzrrtMiv4fDtslxf+bIsWGf1xTdO1fQr1o/s+pecryMI3AIyV68e1aDgq&#10;0uCT81LlsxtEJI81zzg0gxheKQ/eb5aOM9aYiVe+TQSd33qavPGDT/XmqEKv8Iz1qZOCDtyAKiXs&#10;SO9OLAORuHvQwLanlMirC9uc81RVlKphh97mrsYA3YqbAWlxuh445zVmPAC4Xiq6jlPl/WrC4yvP&#10;rQBcX7hGw9akt8f2vZ+vmiooyTA+CeR6U6E7by1BHJnHJrRbiuewWfOhaZ1/1K1xHiJSvjOM5O1o&#10;wT7Gu0sD/wAU5pZx/wAsRXLeIgp1m2z/AHahsmPxGCp9jjFSgncRjt1pFANsh3A+1Pwu489qmxoA&#10;HzE7aeoBQjBwWGaYfpU8f3k47c1IF1th8JeM1CnC+E7rj/gBr8upQf8AhKvFY5wfF173/wBs1+pL&#10;Bf8AhEtfwpw3he87f7Nfl3OCPGXi/g/L4rvMf99ms+XdmsNRD95cDtTxjY/ycgdaYMmQAgDBpWbG&#10;7K1DLE5BjIc81bj/ANXJnrniqoLEICBgGp8rjjcSaaBjiBhCCe9RHkHKnrT9pAYNKfu8VCxfkhhk&#10;HmmIRsZFCqC/3jTGIK9DQh/epgnG7pQxM1bVT50J2jAzurpbIHaT5XG8YNc1AchMj+Id66qy2ebB&#10;gkkYyB2pxdgaOgjU46H5gMirsfE+M8bKgBb5eRwoqwmRKucfXNDHY0bfBSE/Ngse1aSL8qnbVGEg&#10;pCPlAB4rTj/1nIHTtSQhyqgboanX7h4703C7RxzUij5fwpjJFB3qeAPSp16d6gAJkUnPHvVj5cHk&#10;+9IBx++nyGnfwPx170h+5wefSlGc/doAYc7EJJPNP3DyjwPzoPQZHemuozyDQAgLllO0daVixkPF&#10;A+7gNxilIHmcMelADBkk8U4Z8rG2jHJpDxnqaADjLfKKbwVbnrQTzSZOen0oAUfezinccfLRzkU0&#10;h9w6HjtQA8D5c7QaQFsyj5cdqUZxTOk4IU53UAL37dOtN7qMetLJg7fkOdw4FPYD5eOi4oAYc+W/&#10;HWgYwtBzjGeKjO/cOKAJsqFjHPenqRsOQetQc7elP7txQA9j7DpSDG3g03sfmp4zg0AHBUH3pq4z&#10;zTzt2nCCjng7OgoATnawC8H9KjP3eCSc089MZNNwM0AKPOz/AKkZxTh90ZoXPnsWl4xQcebGPNzy&#10;aAA/fGE4pxz0xUbFhLGM455FAx5h+Y9KAFbdg801c+WeKl4yKZzl/lPagBefmzil58jG0daMAQj6&#10;9KcOnTkigCMA7idnag8D7pqX/lg2TzUWX8zjGKAFGCynP8NKAMOQo9s0D7jfNThnfwaAGZ4X5QM0&#10;ADaKDu3EZGKUZ44oADnCj1pQG7sD6UY5NL0BAbvQAYOHO3tULb/KQ7f4qlJYov7zjPSmscHr0oAU&#10;FtsY9uBmgg72O7r0pcZUYP4UEDnvQAg3bFzTSRuAxjilOOPrTjs80dOlADVZPIkBjOc0EttOMYAp&#10;e544oOOeOooAASQvNLxtACnFRgEIDnPPSgnJHBoAfzvUbaXDeXJhTyKAP3bHd2pefkw5HzUAIu0B&#10;+GPPJNKelO43tlQOKa2d3FAAMbhk07jmmDPzHmnY/eD6UAO42jgfnTcfIoxSNt8xflP51INu05NA&#10;CZPlkY/hqJdx3fuyTTz2w1Id2R83NIBo3bD8lKBznrRzg5oJODx3pgOHLf6telMI+9hjS9hSkrg/&#10;LzQA0AcdaccbQNppAcjoadgljlsDFIA74x3pcDc2CelJxnbnJ9aFzv6UAPA+QHbTNx3Y24BpxPyL&#10;wuCfWlATzGJU5xQA3nLc+lKv+qPzZpCP3nTvTyPk4UcCgBhyY+BTsf6OuTzTRu8o5jHBpGznp2oA&#10;aMhnw3OKkBJiY+Xj2qEByqNkYLU8581MPkUAPPVf3X607A+zS/NwaaCdp+T9abng0AT2+A6KQPau&#10;D+LWsNpH7KvxJuVuIxc3Gmm3hGecuMfyru4Mm5h6cHvXj3x20DxLqnwf0c6fZzXEdsXe5iQ/MvHB&#10;A70r2aCSuj4HtsFfNZBmS4die5Jq4iI11B32vyAeahmttSieKGTT9VjeKZgf3RrU0rSPFl1cTiz8&#10;B+JpGIx5nkMFruclozl5X2OouotIf4B+I2gms/PWEFRvG4kDn8q7f4beM/B1x8HNB8PeIb+5itbX&#10;UCQ/3hMMk7T6YzXL2Hwr+KNzACIdXiEg+ZWDAc+2a9d8D/A7UItcsZ9W8ZwRQJKrSRInzOO459az&#10;q1ISVrkxp80tT0u++Ivgm18N2Fp4e+GWo6httAsZgtSsYOOCdvWsaLQ/jJ4p0yWbU/Fd1o+nMxMc&#10;aqyMR2G3qfxr3TTtN8GaXpVlBp3gfQ41jiChmhVnJHcnrzWpJdu1m2dp4GNowPyrmulqlqazpOWj&#10;enkfK958LdZt/EtmsPxElu0ZTuZojuX8am0v4T6h/wALI0SafxdfraC4D3JEhBUDsB719Mi4uvKb&#10;bdwjPUFc1A08pZ8zsfXGa71mMlT5LL7jjp5ZCnU51f7yv5VnbaDpFnaaLBFbwW4RFA5OO5Pcmoju&#10;FsgO3HrRKwyGyeD0qFmbaf3Z5rgvd3PTS0GMQZxjpikOdrfNQceo5pMHceKB3I9pMit5rYprkcjz&#10;D7GpcnyZMrwFqjIw3oAD96kM0IZpBCmJD970q24sJrREuPDulTptO0TRq2PzrMjyE4A6CpdwBOCa&#10;VhpsoyeHvAxN1LF8NfDRkbO4rCo2k14f418E6us9zdWenvLDyXjjB3J+A7V78sjAN8xwTyKsR3DB&#10;ZBmM/LwSM5Fc9XDqZrRquDPz5vLC/sPFEc/9nX4Ky5aJ0OP1rXtfEulyXk1vPpHkPIAu4gEGvty+&#10;0vwtfWdyl14S0kuyH5vLGTXzj46+Fuqi+nvdFsFng3EtAv8ArE+nrXHPDWO6OLvoYGmpJa3a3Vl4&#10;liBKbh5fHNfUXwQ8QX2peOoIbuFGubZ2Uzp/y0X3HqK+J7eDxZp99PBP4b8SFQSuHhbj9K+uf2Z7&#10;V1+I/jqZ4s4tVwx9TRhJuLcTLEQjJXR9bai5/tmQDPXnms6RhtPHapb4zf25IQSR554x71XmB2L8&#10;vYV7EXoeY0UZMeYHDk54NVZBGyuChB7VfKrjG2myQn7Pu3DgdKqLtclo5S9izbuNo+6awLeNFmKZ&#10;cnecEiu0uI820nPOOlZMcL/bm/0SMYP3ql6lJkUEK+YrBDk9K6OyjIaH5Dye/aq0UbL5fycAjtW/&#10;BGNkYx0A5xTirC5ma9omN6iJcbRk109oD9mgXaMduKwrRVWOU/MTgV0tqrC1hPGTVx0JbLp2/ZU4&#10;BOKiY8DipD0Py8AdKiIBVue9MgQ53D5M0gLYPy1KP9Wfn7elNIXPDZoAUE8fJS5GBSD7tB+lADxj&#10;dkihs5pFJ8rGe9DnDxALkk/lTAByucHrTgBt+7SAY61MvGDgdKYC/N5Y+YdKVAAGO/BJphJzwvWj&#10;P7s0AT8beOlJhcDmogWx9BTlLF3yO1AEgzk8U47QVBPWk/hPNGF3DpQAHp93rTh05UilAUMBgGnD&#10;BEvsaAJkxwfamXrFPCviF8/d0K4P/jppQceXhu9ZXiidbf4NfESYyAbfClx19Spq4K7sQ90fl7Ox&#10;l+LnjGUtnHim85P++a9Y8IIBJkjk9K8iscP4o19jk51+dj+LV7Z4XTEcf7sfcFZVnZ2Ouq7nbhSF&#10;cHH3uKTHJpfQZ7cUYXLcnNQtTPoGBhuKAB5ifMwoXG9zipON4ygNMCQD92QeuetMG7zGO3OOlOH3&#10;WFKMeYPmouFgH8GEPWpPog/CkGN5wQAB6U7nepDfWgBATuHFPH+rkPtTcfM3z9TSgDBwxJoAByrZ&#10;9KcmCq/NxzSd/ufrSnaGYkkewoAXneeKXnHSmZ+UcHipAR5ed/NAC4O0cD3oBXYRvGcUhJ45IpNq&#10;efu2nOBQA4gfZx82TupOPQ+1GR5jYTilIGD16UWAQffzin4GwcGmKCY+hqTneflosMiJbzF+U470&#10;4AbiNxxig5xJj1FLzuPFFhDuCnTrTWzuHycY60AnIyvSn87utADQTgfIKdkYAwRSYYPJ834Um1sk&#10;7u9AMd/d5pw3bB8tNx8h4p2G2xZbHBoAcM5bgUw53r8nWnc5PNMO7yz7Hk0DFyfLI+z59qUZ2Efp&#10;6UAnGQtLkfvD7CmIXJy1NIG4/L3HPpS/wtS5bPBFADSU+0Ac4296XPyfdNNYEzKflp+eWwecUgEO&#10;cLlaTLYYYHWgAkLxjnml+be2ByTQAzn5fxo7ipSvynIOcdKaeMHI+negBP4jxRhcNlRTTuz14oGe&#10;aAGH7rYSkH3eYzmpOMGmEv5g4470rAMPXpURDZf5qmONxpDnPBoAZh/LJyKjIGwYByKkOfKbB7dK&#10;j+YkZTFMQ05wflJpcD58t6U45y1M4B6daYC/PhPlOAKBnbzG2c1Iu4KflGKDnLGgBvBTHvSY+bha&#10;cP8AUSYj53Dikbd5oG0dKAGc7jgY96QbsjK5981IPuscUpHvQA3vzTDjLAgingHOeKadu77/ADnp&#10;QA3gtkA4pB0b90fzp/y7m4xwOKadxK8jHegAY/OmFHTpSYb0pw5kcFhgUHGT8tADPX5aYSfkFPPU&#10;/TpUZzuyOtADW/i46VF3PNPfJKYY9ORTeM/SgBp6jimHoOKeRweDTTjJoAbjJ6dDWhAD5icdMVng&#10;4bGTjNatoAWfnnIp8t0Jnb+G4mfxRpZEZ4Oa+Pv26dRkj8H/AAEtBckLJqly7gHqQMV9s+FkA1Ms&#10;F+7bGvzb/bs1AP8AEX4CWwl/1dtcMwz0yaKer9Cqckj4QjXCaftfu2eK0EH7jqSM1XhBMNoRHuCx&#10;jgcdRVpSTMf9EZce9bsye7HLgFar3W7yLXjGSeT6VbO0KSSOlV7go1nbHc2VJG3HXNJ7Es5q7ZA6&#10;AbGBJ/Cqa+Xv/wBZkleOOlXr0RB1UQEtjJ5+7WeceUh3AHODVrYiS1LkDMWjzt+9jFaqBlSYeWN2&#10;3g+1Y8OfJYAnIcYNaYM5jYAEnaOfWmJF1WYeGb12gMhi1SHaO5ye1esXksEVhaMRNsbTYwQASeVr&#10;zC1Q/wBlszLGNtwhOTwOa9NkMrW2l+W2/wA6wUbNuQOOtehgnuc+ItZtn0T4D1C+sf2WvDk1j8Eb&#10;TUUg1A/vioLfO2f0rx3x7fX1x+1Xps0/w4XTXh1WwL4TAk3EH9K9h+Ec2oTeAtS0OHxzc2E9vI0i&#10;M9qXVwxzz24ryb4qjVYPj5oKXXxDt9Sx4ktB5iw7CCHAwfWt41G6luxy8j5L9A+LwT/hc3gZtyB2&#10;8JwGMn/d5rzO3hhQiTzJWl3HkmvUvjHGP+E+/Z7uN5+bwlGP/Ha82Xt+6+mK3gYyJQSbXhV68ion&#10;J8tFYAY6YqUBQJPmHI6VD8nmNkEnPequIQ5EZORkCkMk39l3AZgFPvyak5JIwByODV02kcul3zqp&#10;/dhckdOalsasR+Gptat/HNvNaXtgilT5scsQYOPxr0S58d63ZvtuPgP4ZuVjPMwgQZH0rgdGDjxb&#10;tyeF7V1981lJ4S8SI9pEz/ZjyRyKl8r3VzelWlC/KzBm11NZ8e3l2PC1jbJHp7KkUMYUA474615x&#10;ewXItdSLWshcXchQZ4611ugvarfThbFUw0g2etQahCjabrJM7qwZyY2GKzSS9DNyct3ds5rwndRw&#10;fGn4aTvDExh1Ml4353j8fSvcNcdLr4i301rK+2SFM5OMV474CsrC4+KOrzXdwiizmTyUJHzFjjPv&#10;X0A/h3xfqHjZ7bSvhxeNmJMTh8KQe+e1cOLrRbSPSwtHlTfc2fCdqoiu45bu3DCxdhKXGAQM8Gu6&#10;8LXckfiHwffOfONv4qT5QeCqt149qvaB8PLDTIPC58TfGW8jWYNt0+yiZ8+oaT/CvLvjlczeF9O+&#10;HzeHfFd0llq6Sq0ckeSoHoTnFeS5Rc+VbnXrys/UrxR4m+GrfBvw3qF18UvBKJF4WVthu037tnTH&#10;XINfNWlfFLwx/acb23xB01EGrnlpVG9QfQ4r8ppdS1+UK0niPxRKjNkq1023J9ulKXvvPhYS36IF&#10;BKrKf0rSOBhF73uUsQ7JWP3d/wCF1/BG38BWVxf/ABL09ZP7PB2REMzsBzjFfOnin9qDwmPGN0th&#10;4IvPskUpClpf3kvuQOlflr50jiIfaNRKgdGmJ/nVZ3lFwDFY7QDyW5zVTwVJpX1HeMdV1P0luv2t&#10;rmLTbtLL9mMTSmEhXmuiAD2PSvk/4o/Gf4reKvEGhvdLFaR216XihtJCCOc43eleCPLcM2JLRtu0&#10;8rxUdqs7zIsfhq5YmTAwSxP4dacKMIbIylLm26nT6l4i8f6hJbPdeIgii2VECj5iAO56msmPzGWc&#10;ya5LKT98s2MV3Ph74f8AxR1W7smt/B17bW7kfv7rKgD2B5r3XQvgtpUTafJq/wAQLqfGGeC3OxSf&#10;rSlyjhCz3PluOOLykVdPlkctxhdxNbNjoPjO/v0Sw+Fmqv8AJgSPbYX8yK+3bLw38M9KVBafDvRN&#10;6qBvlQO35mrdxrGmQwuI9O0W3RRgsoC/yrJ1GVOUY6Hy54T+Gni9fFVlNq+hWUVsl8rvHvGWwele&#10;3eKND0zULPwBalY7KC0ttqSovQY9Kn1HxPpqpKF1uJwP9rArhdV8aaOssXneMtMhRU4CncfyFTZv&#10;dGbqPa52Gl6P4csbK4RNTW5jNqUkMgxvBGDUdnb+BbCC4TTfh14dti1w7OWUMSzdTzXlVl4w8K33&#10;jWK0X4nLAkk20SyRlRu/EdK6rWobWw+H3iPUT8TtHvXWyJjSKVTnjjgU5JoSu+p2j6vbQgrv0Xle&#10;kcCr/KsK58TKXnj+2FVPG4xkCvj698Z+Nm1DUNl/DCxuW52biB2xmqkHifxtc+I/CsFx42leM6/b&#10;7h5ajI3DgkAVSpNoJSSPqy9vb7yHaGO6ZH53KnasVV16e9c2vgrxG2SMyNGyjP1NfRVtb6TF4B+H&#10;08WgWBMnh6AnKDrt5NXnuT9jhj+wabsA4VIgKyclE3VFNJ3PnWKz+JzyFY/hnfn5scyetYHii/8A&#10;EmiDRl1jwlfWjSKTGwO4OPqOlfVS3Cmxm2rGhDDBx0rkfH+iW/iD4HeILSS1tmuYdPeS1lI5V1HT&#10;6HpR7W26K9lofJreOfDnys11fuMY2+Wef0oj8b+DSZw39opnH/LI14ncQSwah4rsZtKxcQ6m8YBH&#10;KlTg1kurrKVZFBHWuyMVY45KzPoNvGvgkiUbb9jjj92R/Sqp8W+EWdd8suCegQ8ivBVDmRAI8kng&#10;YrUj06+NuXkXyxjI3DrR7NAme5xeJfB0sk6wa1cr8nKshXGOuM1Yg8S+HftCourRli2F46V8/tHc&#10;xTnbg5GDtWup8P6Hqk3jjwHHLDNGbzXYkVSOSrHmhU0h2PczqMiWWnTXGkXi2Vy2IbryyUfHUZ6C&#10;renalqOn+LpL/RvE5tJfIzI4PDe5HtXtPx0XwvoP/BP/AOFOgWui6Sbm6htBE2wbwQuXYHrXxrFf&#10;XH9mWcJvpyDaEM4yN3HT8KhWkUrLcveI5jffE3W9WvPGo1G8nu908rL1YdOPas7dIzl+eV556elZ&#10;yrAiOFD/AOvJOTnNIbgC5ADNwORWkY2VhN3L5aYIN0gCjqfSqbGV2lVHJB759KkiWWSHUSDKIymd&#10;uOWxWQ93aJIiQ3Dly5+XHTFNiZYkmKQ3AdEXHQ5rBuZ55Glw7MoYY96JpDJcXRdy2SMAHpTODGnI&#10;4NJK+4iMLJtDbABxhKlwPmypzThgsfmNLzv5U9KoBq9CcAjFHP2dW2/Kc0Y/dAkEc0xi2wgKDhTg&#10;ZoEO4aNfmJ59KPlyw3qfxplsJXSVFDiTsu3NWhbssFyZLS5O2Mk5GM0hkII4zjHpSEjAGW9qqxOp&#10;b/XDAY8GrGcg4bv1pgCg72JA57Z6U7AJUbjg0L95v3Y/OnHBYUCK7tKtxFsQ4IO6ptI/5HzSlCHL&#10;6imOfek28yk7fu96XRiF+JXh47iQNUXn8aAOl8WpHF8TZGNscNZR9T0Nc1geZIQ33q7Hx8Iv+Es0&#10;j92MvZxnArj8riZTHz5S4waSKYf88/lHf8aTsKQDCj5Mc+tKOnJpkgRmIjBOWFVp1AU8dvWrJ4Tr&#10;VSbPlHEhP1oAv6H/AMjrpTgkfvK+qPBxP2eLJJwFzz618m6UzJ4p0wlvu3Ir6u8APHLrxHkzFVtQ&#10;xHrUy2Liro940x3XQ9YhEe5TGGBz0rlbw3DeIgyS7R52MfSt3SPtM+qeIfLBQIMMPaqt9aOLe/KT&#10;Ju83GSccmuaUuVm62FLXo0yTypkQeWN5PTHevMtURLnxcYYU82R7xERAM8nvXVeKLvULP4O26bSr&#10;KR5jD+IH3q58GNK+3eI/HOs3ds/lW8iLAzj5Sw5OM+lZOPtJLyK2R7r4Y0yz0X4W6HF/o6zf2esk&#10;h9WIyc/Svlb4w67Je+N51S9kZVuGiTngkcHFe6+OvEMVv4fv4or0bjE65z2r5v8ADWk3HiD41SF1&#10;mNtbaipbjg8/1rraSVjL1PoL4FeGmtvh1ol3NYqLi+l3DcOUj9efWvZvjF4jttG/Zg1DT7a8C3F3&#10;ZeQu04IBHzVseF7KC38Iq5jijtrLQx14Hyj1r4w+LXiaXVfjDdql4xtoZ5EhGcgKp6/jUtX0JWh5&#10;Pdy/MTj55JScfWrMKGPw5qMjMoxFnJ4rnLe5guPGVlEjswjnIJ9TWl4suDb+AbpFOJHAVVz1zUWK&#10;V2clZS/avijqUvkkxRxt8xOeRX2l8C7ONPgl8SL1o2H2nVmBb1CjgV8Z+HYJYtC1mR49rTRDPtxx&#10;X6AeAbNrD9h74eRNEqy3MLyt2J3ZNNLRib6Gxb6krJq0BfOLnHHpVZZ3/wCE9iCM5Ty+WA4FYFss&#10;cN1rMjTHLyZJJ6V1ujQxHTZZ3twPNJ259qXMaImnvpY9b0fCxbWmAYnoM12sLr9guQHPMQOc9K4L&#10;UreJ7FlZW4uFbjrxXSwXNrJ4fQxH5xbqrHPPAxUtjLV/JO3he5MTKW2FeKPDsN7DpzmVFzJJke1T&#10;WkA+woGUtlskZrRR1+0lPJ+6wxz0peYzRmLGUjyx/q6saaAlvcBmOSTzUXk3jFWWzcoEHI70qkq6&#10;ZcAdxVodwvbSK88C/FW1mt4mSfwrcqikdTtr83NLhkj8ReOrJoWDW/iq4RB7BsV+lNlMjeKLJHuF&#10;AKMuD3B4r8//AIl2j6V+3T8W4LZcQtrJlIA4xJzWFRb2GkevfBXUJrb4t+KbJ5XVbnSeMngstfRV&#10;zJA99duszj5iCPSvkj4fXqD4p+CS+wSTXe1GHfJr7LubfT4fDAyqGSSNSw9KVKcrWe5MtWc1eMzf&#10;s9/tAB+Y/KhwSa+ePHggj+BHwxIciM2t1nA6HbX0RriqfgR8UIYkK+ZHCQoP3sHmvnL4hH/jH/T4&#10;io2w2b4PocV0RdybHE/s5xK/jL9oaQo5YK2MjnmuY+JAUfEjWFI5F9Lu/OvQP2YEjbxP+0WGVeSg&#10;Ga4j4sx7P2h/iTHuA8q8U7fXNdFWV7GFKF22eQeFo43/AGs/g4HRTv8AE8Z/ENX6a6jE7abZqqnb&#10;/ZsW/HbivzN8Ksf+GyPg2ADhfECEfnX6ZtMxubpN7ANpkPP4VlV+FF03qyCxiSCyV44+WI61m6hJ&#10;u1t1MOMjmuiVCfD02APkQ4+tcTJ9t/tYtJAw/wBI4JPUVytG+5LDvi8S6eQ3ySPzWx4kIPhKIi33&#10;HyOMduKzp1A1bw/juwrYnMbtMrgbRbgDP0oaHYy/D32U+BZfNtPmXdgmmW8rC51RQ4C/Z5cEduKk&#10;Bgi0K5jDJwxxj3rJTztl3iTjPY9c0wPoT4OXeixfBDxRA2pWomne+WTeRjJ6DNfFetRXFr+098Yo&#10;GSEMfFbEquMFWbtivpL4RJps/j/43aZcLJsl02OWBBJg5zg4r538d2c1n+3Z8VrZJZwIdQiI3Ekl&#10;W6U3bfqDvY858TRiz/ac0eYBxDc6ECD74/xr6N+GN79s8J3Mb3TAI5R8+3SvAviOAmv/AABlkKfO&#10;0isfbsK9P+Ds8i+LviHAd23yYnUHvniqirakNdT6At7ZpNTngSR2RQdxzWdIhi1C/jYf8tMCup0F&#10;oxqupJIhUkHGR1rB1dJV8aahm2O3fkH2rK+potikxhAiBHG6mXZd7QJ5o24GQKHIMDcjHaq0xI0x&#10;jufhetAjn5YZV1pUgsXl2jLY7U83EiySZt50DoRnHAIrttDhs18CeOr6SFCYPLG499xxisDWBgW7&#10;fZIliKbl49aAucDcgf2tfMfLO56gQKL2JgzZ61BqjyHVHeOMkoeg70+ykkmiLFAmAeDQO5pJMW1f&#10;Tz53z54rqYJHQWhCOSRkc1wO5V8Q22Dgi4Ar0lYYP7L8MMLxBKAAV9jVCZejld47djHznBFTF40n&#10;XdHjOOc9KtyWsUc+nKzbBLECD2JqpdW8j3LDe5AboKhso0rVbZpQfPGNvUVd3Iu8Bs5PFUbKNUsL&#10;9QpPAzVFpr4ayNto3lhu9JsC9cM2AQT0ojF01jnbnbzVyBbaWx1DfHGGVARzTLcbftpKHrgD1pAh&#10;jHfbWYaDowx7VdU5RuRgR064jA0awkEHO/kY60wY82w4wGHIoArlsyxL9qTqeKUbdjcpkHrViSwj&#10;/tCOUXBC7fmGaa0dqm8hXO5hnmhDuc9fyXCa1pe66ZVZTt44p1nG7a3A5usgtyc8Vb1tYDaaGDGA&#10;Ow71Wso5RcKo37QoptAmd5YJbLZzyZhwLc4zXLCaNvFN0m0Zac4xW0hjPhi4Qu4IHGD1rloGhX4h&#10;acGY7hJx70hGxdGaK0Yggg9RVrR7oHzgHXBOCKtX6W7oU2gHygcVkQx+QJ2XnnOPSgDSv4o2uZS8&#10;PIbKnNZrygS2w+UYHNE1yzyH96T0qnJGzuD5rfWgdzft3/0S4VSMleDWXfrKbNc9pgaktsLakeY7&#10;H1qPUmI0iJiSOvXvUjNyE2k/g62HmKfLhxgVzeohBpyYQDY3JHpU2kSoumXJExwx5FWLuO2awmY3&#10;IO5fmUUIDzvU4Ynv7B4nkAYjfg+ldNot4kF9arJISmByaypo4U1FkEnyluh7VB86agWJwoPGe4pK&#10;Vgep6FdXFvK8hiAKleKu6epbSpZJCQqRMTzXK6Uwl+3AIxAPynHFdCJVi8O6wrTIMRHPPWncDDFw&#10;8uqam6RbQJ8c+1SS73ktcSDIPIHeuVa7jXU1jhvBiS7+bFdlb28os/M3EjywQabEiaFLpr60CyAB&#10;Rzmm6o7x2lzEjJvaI7sdqkDOOjsMHtUTQ77qZjIcsMZJqRnJac1z/acvmOcLIetdOXjS0LLcFiwr&#10;Nv7d7f7PtfJbJciobaSR7IgxOADwTRa6KI7j575C8RwzevWtiwRPst4hRwDbEiqbIDEjNg7TWpZt&#10;F9mdgq/dxQNsqaZ84uzhiq3LDB9q6JlT7HuJQccCoIoLaOOTbKmZDkgDpUM8N6YXCXJOHGBVJGbZ&#10;KQfJVip6VXAdb5XUnG7kVLM9xHo1upTLY6Yqn5xMasXXPTFAGlPc3AgCbPlK9qpO8gs0ZIifWq8z&#10;zGFV8vJBBNTwGNpIkadRkDNAC20pa5cqhOOtOuX330DEMNp7VdEVvFLuUqcnmn+TDI9w2FAAoCxn&#10;NKcwMWPC9PalMqMoKqOfSm3CIouMHIAwazEnWNoxszmXk+1FgNkkm2QeUDx3qvNFmEBcL6cVfDWb&#10;2VsyXCZ2crTgBuj56H0pDFRAPA3+vzIqHnvVSwhuZNNu2dzjecE1rxR25MoB6p0zUMJKy6gm8AB+&#10;VoTEZjKRM4C9uai2/OuCcZ5q1ctEt2RjBJ6VGu7YMp/DTQCw4F9wg7Z5rVkffaSZGAI+BWPbZN5d&#10;9c7+lamMWchD5wtCBmQxYSBdgGXNE4EtikbGTbu6A0EMb0Fs58ypJAVu7fKHnGKTBFmEKtoiC2PQ&#10;YNLJkMqkD1q6ozGh8oYEVZdw6G6kBuADnpVdBF6BwUcBVwB1qzEzHPTHOaybdlw+1jitSEHDsMYK&#10;1UREhILt8w69Kmjf/RZ0Kp7E08Qp/Z1w4kGQp4rCSWQ6jeK0pJDcUCRtI0KxufNUnng1lzTSNOwY&#10;IASfyofJdeW+6eKoqtw00wKnhuPelcaRsWxsxZSr7Z61G0hLnag4aqyYETfujwOea0LVbZomGDvI&#10;4oQEsXlGIF1UDHNZOo33ha1uIWu3s4FcHDiLr+NasmFhmTA+9WfcWuj3Fqsd3okM8ePmRv6UDsYq&#10;SeHbqyee1uQ6bz86jritvTUDX1myR23yqcvgZqilnpkFlPFZaZHDEzHMec4rSsLYpaTMNRYj0oew&#10;XNOV2feu7JHBIFZ72VklwJfKJd3+atO0aBZLstGpJbpUN6y7Xxg/MOBS6i6labyyI9sbDK9Krn7X&#10;8o8mTBPFPckGL94BjBxUcl1eMzotuigJgGmCRYLxLZOHdE/dnPrmqNtu3qdx5l6n0qsYJ2m3STO3&#10;zZ4PFTETpNwMZxTsBtvHCViJmU5ApP3KSEYTIOc1SjdMSIbrLADPPSq+oGRbGciXJ8vjHU0gO0s5&#10;kl0q5Vbs4WM5yaxpkMav+9BJc4rC0me6bTJd3mJyQfetlSRZ3CszM2cgmmKwQvNiUbEPPPParjEm&#10;3fYccdM9Kz7UN9tuuTtB/OrX73+0QBnBPSgGNRWaQgHJHWmOuA+fSql1Lcxa1IRb/KRxzUsReRo2&#10;83PHOKBlW4VmtSBtPPOaXT4/9eFUAVcliQBsu2MUy3Gzz9qk+lFwIpeZpRngKaoCOIyqQGJ3np2r&#10;RlR3S46dOMGm2KRKL9W2EgZye9ACRNcYZHlbAXjmrNlFGdTuAFzmQdR0qpCzNrM48psb8KKuRmSD&#10;xLJ8rYbGcikwNLVYfL01GFuD+54I7V55M8xmhIkmyZSCtelaizjwejgnlc4NcXEbGTUDiL5i3Ixx&#10;mjoCJLeF10gM7Ko8vOM061lhZbkqnG/g/Sm6hKEtNpMn+rPFU9GW5MWqs1oQhl+XiiwzoEEREjEc&#10;lagYrtm68HinrjdgZqvK6LcMNp60xBNd3H9mxw/ZXI3cECtK1LnT+VbIAIzWY0kY025xCCQM8jpU&#10;ml3LymePoR2oAn1KOeWGIlTjbWHZ2My398cyBMZOa7WPYySKQOwxWXfzLGJ41t/l2ckCkBWtzGXk&#10;XzVGDzmravahZQZ06GuYtJHbUp1+0k5c5wauXVvdGULHcydOaExm5btZFrwvMmAOmetQR2kMl+7L&#10;FhA3HNULSHZblGdyT1JPeuisYsRTMSenBzRcRialZxQ2DYk37jkgjpVSDJ0ZQQQMcVvXyO1soEm8&#10;88YrJiU+VtKMvJ4NDQFeEDnDH7xrZtyn2U8oPlrN8uUFttn/ABVciUq7ZPOOaQWCMMdSJLDBlFQa&#10;6UN5pkeTggdK0SIVgTg5MgwMVlark69ovBJAGRTYGnBJ9n8N2bqxC7RkkdqhvZ7O4i06WP8Au/P2&#10;obzZLPy2gARY+BWe0e2VAISqhulAylco+6dVduSMAdq0bSK6S1tw6Egr1NQnyhKT5o4boa1klZ9M&#10;YhAAF60gRC6jd9z+GsfWbua28NvKZHAQjaB3raRkJBJHWuf8UWt5caLaxW17EGMo6jP6UpOyFJ2R&#10;Lo+pS3emMHvOVTuOlXFCSTEgnasnBxVXSdKNl4ah+0X8TOYwXI71vn7GNExFAoyuSaiDk1qEb21E&#10;LRC1hHl4BQCoWiRlzgdc5zVCScmFU+ztkSACr4S5W2Q5IGwZ5qxgN4kTbGPu81WZ3+0Mu1cb6vRK&#10;WST94Bg05rWL7QrC4ySOaLjMW9OybTjtbG8ZqxJdQrbw/vSMxjNXHtwy/NEM7+Bmql1a2vmqJGXc&#10;FHGaTEcf9o+JSyxlPDsdwcchjil/tf4goCH+CzNtPzbJq7Xzpth5A44xTUmkBJNupYg4712crMGz&#10;jYPFGpL4m0a3u/hncW7y3KruL+vFb3jCWVfh5rka2Yy2m8MD13Cud8XmP/hJPg3IIYg0us4cjvg1&#10;1/itYm+Hd2WlVWGhrlj2G2m7AkeX/DuTbrumQ7ImNtdSjC+jZr12fiRjzzITXgvgCW0tPjx4XY+K&#10;YJYNRNyis7ADcOg/wr3i5ObqT5ukhxjuM0KSZVRPS5DkGkzgtTWwGHzDpURPyHJqiCxvxIv3c4pf&#10;M+VvmX/GqQ5fnPSpNh3x/MR+NAFnzP3QwDjNRkkzdT1poHzkZ+lPVTkZXndTuI0IlISMlDnFaMQP&#10;kjPrWdFu3r85JJrQU/LkikDRaUD5etToBz82DVVW5IxxTwwC/cJ5qrAa1uwV14B+X86guCfNgYE5&#10;+0jFNi6nIPSpTt+0IWXHPGaE9RHrelMG8IaMcj/j3Fc94jX/AImVo2ODHWxoJJ8E6aM9Cao+IlYp&#10;pBB4VmyPWpb1JjucpGT5Y4781NnjrTEGFOSKeQQAcDnpUmgDBb+VTR7iTniq3O4jcasIW8sfJzuF&#10;IDW+U+HdRXb93w1d5/Fa/Lm9J/4Tzxopz/yNd7j/AL7NfqPEM6H4i55/4R65/wDQa/LzVFx8VvHS&#10;hW+XxTd/q5rF35maQIEyVU45xSEMY2JdR8wpwGDH8jZ5zStsyAc9aGaoUY82P5uStWAMBAZO3pVU&#10;Fd4AxVtSxVeBwODQhMZk4k5Y81GQNzZzVnHyuCn41W48xgT0PWmIjPbikH31OehpxxxzTBjeuQOt&#10;IDWtRuaQ+Wc7lwa6yz8vz4mHBZQK5iyAyck84xXU2vbMR7YpgdBHkWKZySQeasp/qYvnPLelQId1&#10;qgIwAtWIBIWYlBgfdpvYbNW3C7Yxuxkda00yCORnFZ0I4TLCr6k7loiIsjqacDz170wZ+XmlX768&#10;d6ALKg7hU6Z+Ykd6iTonzCp1x5Z+lIB38WQM8cUcgDPrTQTx8ooPTNAA7N5ybcGjLk/MBRx5eM/Q&#10;03nccgfXNAEmU+YbSTimcZagkYXim9ic0AO6E880E8mkJUQHk5oX7q0AHfpSH7g5pzAg44PFNw2x&#10;z7UANY/NHx3qTJ5+Uimj7j/ux9c9KBuxndmgBcnnim5cHIFSbV3Rgv2phZfMUANjPBoAOcDnmnfM&#10;Sc0pHJ57Un8NABj5R8vakPbmg7vMwX7Uv4UAIOvWnKBknZxikH+sb5R0pX3C0XBGSetAAB87nHT+&#10;VGVwCAcetJ8nkOSxyQKQZ8sgKR8vFACg5deetO+YRkc9e9NUYVBnnJp+RlN2c9qAGcc/LSjoec0q&#10;qd7Ejg9KCPnGMUAB5X8aTJ+XPal6B/pSAx7ACTmgAPI6d6UAbWP5UDOAOtKWGVGTyOOKAE/Gl43f&#10;exSHOOBSqJMEkrxQAnIyfL3Gmtu+T5zyelScl1IppGWBYAe9AEhAEMJLfWmfxPjI6U9igWIEHB6U&#10;Y+R/kHTrQBGCdw+Qk+tPFNPbmmhhn7vOaAJPlCsMDJxTMvlvlobduQbGPFNyccnFAEuV2qcDNNGC&#10;X60nBUZY09QOTjtQAhACk55pGHyjL496JOfLBY4ow2zByaAHdLZgJB9aRyuyPD856UnzbEHbNLgf&#10;Lx9KAE+U5+TtSgKN3WnALh/mpuQRwKAFx8p9qXB8pOe1NIOzGTnFAIwflNACgH5ht4NJgbsBAMUg&#10;J3f1p3GwHPegA554ppB3HA4B/OlJAKc9elOBQgneKAE+bg7KRSCzc1IcmFhkYqILjHynOeKAJf4W&#10;OOlNPU/KeaMnB45pfnwpIAz2oAYc7ulKDw1P9eO9M5+bigBM5cgow4oJODhRikOdyfLQN25PrSAd&#10;xuHNMxy/7w9u1ScZPFL8u6IbR70ANA5+gpRtwfnFSYHz5B9qjIG0fLTAT+I4pT1PzGlI+VeR0pee&#10;KADpzxSfxikyOBmlBykhKngcUAHG3gilxjJDimLjdjYRnpUoxuxspAGDxx2o5weTSHO6IYI60/A5&#10;PSgBnzbh8xpSP3Z4/Gncbm+bHvTe5BckUAJ6fKOlNPQ/LSk/MKMjjr1pgNB5FMOfm5p1zuEI2+gw&#10;aYiv5Ue484pASIWFxEQTkGryPm8DNIPuYIPQjuCKo85+5+tKCcr1HWkBVm0D4dza0biT4c+HjKZd&#10;xJiXGfXFb8KaFb2USQeH9BjAQACO3UY/KsvcNz9aTcSpzmklYHqapvJFmJH2b2wuKrS3M7li0zGq&#10;OT5r5HSmEnI+bGfQU7IEiRidrHOcmogzb+p69KdxsI20znGaBjjnEpx0FQAnb/Wntu28nnNMOMLx&#10;QBHgGf75wetOc8pjjApfXmoWL+cuAMd6AHHr0phLYx6inHOTzTT0Y7R2pgNJxC4HpWdKfnX96fv+&#10;lXGY+eFMfHrVS5GGKiPHpxSBE6OPs45528UgdiZMpn3zUClvLhynUVJlvMH7s4z1pDHAneRxgnvU&#10;owPMwx7VWYH7SATgY6igkYX9725NMCyJWDDDjrVmK6mU8XHU8g1kktvX5vWglvLIz2pNJ7gpWL15&#10;JZywssmh6Q5eFgHaFTjNdT8JNKstP1bxzJFbqqy3BYY9T1rgnkYWwBQEg8GvVvBDSLol0wVTlfzq&#10;HTii/aM7uYk3sh3AZkOKhcN5YHJING5S8fTduORSgfPnFbwWhhJkJU8cGmESeU+FPUVb9aeAPJwY&#10;xnPWqsTcxp4x+8ynO3rWeIwDH3+at24C72+XqvSqaRt82Y/4+KTQ7j4YwBCS3UcDHStq2RfK5fB3&#10;cCqcK5cAqRgDFbEKjMHJHpii9hXNO2WMFPlHTpitqPcCFFZluuXiGTjOfpWuu3AIZunerTuQx5B8&#10;tQMA1GBy/wA1Pz1680xun40xBjn7tHG00vGE45xR2bigBvc80nOeTUoA9ab/ABfdosAZw4wn60/k&#10;wH5v0pFAx976Uuf3bnZk8UwGfN5g4bnvU4HJ5/Gofm3c/hUqfdOR3pgO79KUdVGMg0nG7pTuzHpQ&#10;A7C5HIxSjr0pq43oKeTlpcLwO/rQAA07s/zUzncPUGnHtQADhxxUmV3vgY4FMA4bPPpSjO5eOc0A&#10;SL99OP4xXDfFa6Fv+y38R38wgtozKPxFd9H98fKM14b+0FeGD9me0jEgDXGolMewFa0XaSEleSR8&#10;K6Hlrm+JVfn1JjXvHhtB5Ufy/wAArw3w2pb7MexuTXv2gR7dNQ4blBzXLWV5M6GdDIP3hyuSO9Rn&#10;qMCnsQZBz2pv/LQ9uOtCJHhW2ZDLQu/5/amr0T95nJpwyJW2vwRzTEPUjDfN09qcOUyDTRt55609&#10;c5AzQMP+eXB608fx8elB6jil48tyR34osIbwEPynJNPXHOCenNJxsQ8dKdxnOAPYU2AHy9oO800l&#10;dxOe1P2g28vy59Ki/efKTDwTSGKQ+4FYwQOtOXO0/hTh9wj1FKOi+tAhB0GBTxgPyKOMkYphICAY&#10;70APIXzF+fPrS/wn5uKaMZXjnFOx8jeoosMcCABjGM0Z/fNwMY61HlfLxsOc0gP3z5bYyKLCJsjJ&#10;45xSHHzc0ucpGdmDikIOMlupoYXE4+XHWlyvUtyB09aOMnmk4yP3YosBKMEDjtSHoRmmj7nUg0vr&#10;8tACZPmKAop2JN4LEZpmxvMXDDrT/n34OeB+dADhjnijDZOCCvcHvSANtPymgn5OcimAHbggcUh+&#10;70pOdvLVJlSnPBoAaMZAzS9wNxxnmhvvLxmkJ68UgEwuGwxOTxmlAO+T5cYFMOPMUbT9RTud/Xig&#10;CWNeScHOKsGOJbUPLNCikfKXbaPzNLbqpuIMjjfXnf7QOqaTY/sgWFoNVuYr291FUtRExViAMscj&#10;0/rSbE3Y6G81W3SRwkto434LI4PT6U+0vEmRmVF+78p9a+I/AOueII/E9hBuv7lLm6RQHlJKnoet&#10;fbGhwINLtTJaBSLYNj3Iq9Au2aqbiCSc0ZyrUrvGdwEZHzGm5JRsge1SMP4l+tIcBm9adg7cflTG&#10;wNgPB9aAEG7zwNmeKOd5pR97IPJp/wAvlNl+aQFcjLpxTWHzkip8fIPlHNRsDTQDMcjijCHdlxwa&#10;Xa+5vmHtUfzYO4DOe1ADjjI+ajja/PpTDu4570hzsO1yfemKw8bgrDdjmg43Y39qQZI7UvOOlACr&#10;jIywxmhiNzcHFB2gUw7+MLkEdaAEOd680EJ8556ijDYySKO3AouAuPmNMITzSRnOKeeq8+tNAGxi&#10;B3ouAEL5jHZ+tB+/98fSjn5iWHSozvGzEfJPNFwBs7vu009vrS/Ng5Ham9Y1BB4PWgBHYKB+6Qnt&#10;UJ3+W3yZNOOzzW+Vs9qQM+77i9aAIiZCsYMZ60Nnnip2HAzUBxg0AR85zjkGtvT1JK5bvWKM71+t&#10;b+nY8vOT27U+ayE2eoeGlA0TxFLnG21FfkR+2bqDXH7ZOjWvn5FtpgyB2JNfr1pm2P4X+IJMj5rf&#10;PX0r8PP2kdQe9/bv+JUvmkqmuNEvP904opblL4ZHl0AxBAcn/UrVwAbDjcc9KhgA8jG0nEK85qxI&#10;ZRbggpgHtW1zEruVH/LUflUTbhaSkKDheKn+Q7sqpJApr48qbCD7lDEcxfkgxcYLE7j61njbiIEY&#10;AB5rSvVPkr8mcsce1Zg3eZHwOBVrYh7mjZNGJIwUJ3E5OOlaQYi4O2UEbsLx61lQFgmNy43enSte&#10;0EX9pIhuM5GVOKLCRfdQPBniZPIcFbuBid3OOpr7Y8Baf4Xn+D/gu7T4LRTQnS4AlzIc5bHzZ+lf&#10;FyIXlvo2HWNskHg4Ffb/AMEJ9am/Zk8HWqSQtbwPcLIpHQZODmu7Dt20OTEx5utjqvCjSp+0D8er&#10;a10jTEtlsbfaFUAxkjoD1rwL442sUPxP+Esx2pNL4gi89c8DD5Br27wdvg/a+/aItHt55Q01uWdS&#10;SF5GOa8i/aIQn4u/D790cFyRz1K10xbU0u5yJtxa6IxvjIrnRP2cblYN0a6EqFh0GVry2IxjTLVT&#10;Ku7Gete5eFDYeJ/hZ4q0W906RZbHT0+zztySxHA9q4G98BfEi2uNp+HTSLHcuE2zdVzwfxreLS0Z&#10;L97U48EZU5BJHrTCy+afkNb0vhvxtGzCXwPq8O1f4UZv5CsyXTfEEbKG0TXGHqLZ/wDCq5kJa7FN&#10;j82QOdp6VsWs0a+AdbTzhvZhkVhSw6ok7f8AFOeIUx1JtnOf0pY4tXlZ1t9E1aQswAUxkfzqJMrl&#10;fYW3muYddhlEq8Sgtz2rTutQubnWXFrpF06tEA4Vc5Neg+FPh3rt79mm1GOS1tyoJjzl5Pqewr6e&#10;8IeDvAul6ZZzL4d0iWYD70iBsfga4a+NjT8zvoYGUrN6I+K7fRPFiact0ngbWo1DbjK0ZH6VPBYX&#10;GoN4j36rEZBBtCAYKnHJr731C3triz1GL7HphiMOAoiC4r5D8daHfaf8VrCXTYNQjlubzayQxlh1&#10;xnArya2Om9Ud0cEl5mD4R+H2u3/xA8JJp+vOTa6ssl6+MBEz0PPOa++bK3tNN8A2cdvpNt9oFgiy&#10;uh5UgdyK8k+CNtdWFz8TTqmmyRfbNEAivJfkwxB5wfSqV9pnx0tvEvi2HTfiXb3dhcXszi8J3ZVj&#10;wB16VzyxHMrvcdWm/s6HoWq+O9F0vQJv7VsfCPkqTmS5mXco7kBuc18N/Hjx1oHirxn8P7LRNIH2&#10;DTFk/wBIK7fNZuuBxwO1dX41+GfxUvRJfL4gvNSuHLGWzkndBnttyMV82ajpniDSfF15Zat4c1ex&#10;kjb5o5IeCO2GHBH4mumjOm3dbmcoTS1ehdt0DaRCPOj2hACfTFTGSFIJ1Ib0U/WqlpG08lyiWtyE&#10;YjYick/lXs/gz4X/ABG1saWyeGb63tSwCy3CFePXnk10pXKUbq55AkeEmJuEBYZyD1Faun6F4y1G&#10;+s4dO8J6zKXkHKRk5r7t8M/ATwnZ29jNql7qN7IAGbzTsjB+nevZbPS/AOjaWoi0/wALW8cUQyQF&#10;GMVjOpZ2WpXKkteh8Y+Cvgf49v3sJNY16Gxh4PlIu6Qj+Qr6X0T4b/Cbw3YwyPpWiPdCEEzXTLJI&#10;x9geB+FQ+LPiVoWn6Zfi28S6TDCqMDIzgM3+7Xyn4n+K8b3GpNZ6Zql0zynDST4Gf51CU57mTxEe&#10;h9aan4i8M2pmWEWuQhHy9B+VeY6z4006Nbl5PF9rGgydgYZ/Wvju/wDGPj29nuj9qt7ND0WMEkj6&#10;muYkm1ia4d7jVdTnBPLsxI/KrcElYyUm9T6G1r4paebyeKytb6Zi+ASuAfxryjWPFvjC6v7xhqDx&#10;AjhFrk4oYUV2Z13Hvsq8qQfZYQIl5Bxms1G2iNVFb3M6W68UTwzF/E18CzdNxqqwvA+n+ZeMwEnz&#10;sxzWm2EAXCBjk9elZTSu14oa2JDy43Z6VtGNyJWRNdxW8wU7E+RBtZPlP6U+0a+XQtShfWNSk3SK&#10;EZpWIUfQ10GraZBb/Dr4f3seovm5R9yn2rEhwYCRJ2reNNdTOUmjltRiMXim+RpyV8sEN65FU7I4&#10;8R6GQemuQf8AoVbOppu1ewy43GFs574rDhyus2OeCuqRn8jUSVmXF6H6nwf8ks+Do8w8+E4Cf++a&#10;gZsE8HrTbCQN8HPgy5AO/wAJwY/75qNyN33e9eZJas9GLukBaTDYj/hPen6fcsl3crJuDMDsyeCO&#10;9QjJyDkc8U/ZGby2yHJxgED7tQy0fKfx58N29l4z8L+IbTSgsV7cMl2ijgSdm/H+dfNLJJJqxWMT&#10;SM8o2hRyc195/G9tO/4ZRu4Z7mHeL5PKZvvFz0wK+RtEbS7HT7SRrSB7tsnLc4Hb6V2Ya/LZnJXS&#10;3NrSdAtrf4e3N5qMUCMsG5Qxweelc3dXEk0qq0yiBCcbeOO1Sa7qOsXMbI95KIt2QinArLiVTpNq&#10;SvQevSt9zC4QGP7aQBmMPkbh6V2HhzxM1v8AEXQ7m60VJZLCYNaJjAJHY1yUXlM048obl6YNO8oA&#10;St5a5J9OabVwuei+NPFvi7xN44glvIYI1gsvLsbbzMiBO/PGSa5CISLBHHLcR5VjWbizW6s2a3uR&#10;IEPRjUoZJBbM0hBLkcnpUJJIonuZIYhGQQd/HWjTrS/kTVJEmZmaQBMrUujWCXvxc0iyAkkUTr5j&#10;A8AGveNV0nSNN0WGGCCLcYFJIGduPWm3oO1zK+HGg3bW/wAUX1DwjJNHHpBMNy4KqhI5AB618960&#10;lqPib4gWG7QINXmAKjpya9/1T4j2Vp8FdW021vPOvzavCQsO1EBGCS2OSK+boizz3zujF3nLbz2J&#10;61MOa7vsDatYmRAMhSSd3JNSEc/dFOUAAc9qXAMgxitCBP4lH60pzt/1n6UmT5oGQR60dz8p/wAa&#10;AGsSIlJkGM01BlNTT7OS8jL5Tg9Pb8aHwY5M5yOlNidVuLd/PxGrZx33DpSeiBas960fwB4tt/2Y&#10;dO8USaFO8P2tPtCOh3KjH5T+XtWtp3/CKX3jHQ9En+Gluk0tmfJu1YfPkcgj2r6E+HHivwrrf/BL&#10;/wAUaHd/GTQrXVl0996SIOUjBwAPUivPNF8OeHpte+H2t2fjGZDaXcoeOSLG7bwTk9jXLVqvm5eV&#10;nSqeiZ8leN9F/sj40eJbBXYxrdhoj7N2/CsXHynCj7i13nxbvLK4/aa8ZyQ3EUgWeNAynIBXrXBr&#10;giIgkZQV0xd0YSVmSDOW+Tt60oxto/u8c4oP8XygelUSNbaWHNN01lX4i6Gxi+UapHkD6059u3BU&#10;c9KZp4UeP9F3J0v0P60Adl4/JHizw+6r8o09MVxcZ3KfmB4yCa9A8dhTovhaUwjmFQBjrXAxoVjj&#10;BRh8gIP1pIbJcLsjxIc8546UiZDSbucGgAK5OD0pfU4JzTEJ/EPxqvOo+zOcZJNWD0GSKjkI+zyH&#10;Z/BQBUs2A8R6UcjH2xM/nX194EeEaihRYhus484r5Dswp1XTx5ecXIz7V9d/DW3MkgwHL+QoBH0q&#10;ZOy3NILQ9u01Jk1u9kiCgybc88Y71X10D+1YUjgkbBBbae9X3Ag0PUAGjMyoNuG61x9zqbQ39suV&#10;eWWN1jU92P8AhXG5t3RtYoeKRNqlh8MtHsbUtcyXwFyB1C9OT7V7Lfx6b4Y/Zj8L6fbiHz3sQMjq&#10;zkfOxqj8PtDhtLa41O7hEl7NudmYfdB6AfSvKfij4kmm8aa1Ct2NseUBz90e1aRjYlyucB4o1Sa4&#10;ZYxPK80txsRV5JLcV9L/AAk8KTWfgnwvG2mg3NyqzTkr03c8n2rwX4W6Bcar8TItSn0+U2VndBgz&#10;j5Xk7AHvivuqO703R/g5qN60cBnaxIiTuTjirtZCUtDh/jF4jsNE+An9k2l2hvLyPywEb5gP4if5&#10;V+e3iG68nT/EF092mfsp79Se1er/ABF12S9+IMj3GovJKbpvcICegrwDxeJZU0S1hMreZdKWXvQ4&#10;vQE1bU1/AFte3Om6tem1XIuTsz1NY3im7a8+LdnZJOGFrODNtPBb0/Cu60x4tJ+EEk5uAhj0R8DH&#10;BYjj9a8r8NRNL44Ny7ySSTahI7sf9o0ktSlsenwWqDw34dQK2ZdUgHHcbq+95oinwg+CAUskcfhi&#10;JcDv8tfFuhW0118TfC1rDaZA1GE8c7eea+5r2NX+EfhWCAq72emxrKO4JFQ99GK6POrxUNxAvlv8&#10;9yK71VKeEtKVUA8u2SsD7KHeyZ4XGyQE4XpiuxT7LPobiGCRgkQDHBpFIwGZWvYVct8xrdi0829l&#10;DKIpdk1Zz2/lX2nyeYPlJwCK6611jw2nhOS31HWdMjwMqxYZAp23HcsaTA7R3hLMQkWQTVfCjxFI&#10;GkYK0nUe1KniX4cppFzFa/EfSWduDkgfzqC11fwRNfxRt490VJ9/ybnG1iffpUpWC56JZGKLQLES&#10;TrtlGEZqwL+IJr86OGUPgo3Y1cKTz2mihbqxkggcFTFKD/Kl8VZXwZoc4hOY1ABxyKluzBLU5uVZ&#10;YPEmnM5O77YnQ+9fJP7Q1sbb9rHQ7leBqfh+Ddx/EtfUUFzf3OuaTugfCzJuJ9q+e/2pYph8Qv2c&#10;HiQ+Y9pLtA9hSauXc8m0ua4tvHPw3mieTfba3bvgehPNffGsSq/gbwLdoxIutFt2J9DjkV8C+GSH&#10;8TaGk86Ze6iAz65r7zVVl/Zi05CAZLNoceuKiCsZx3Kmtt5P7PHjy78okp5Cp77jzXzd8S5YR8G9&#10;wChG01iw9yK9x8a6i6/syz26r/rLy2Xp7jNeD/FCHZ8G7FGU/vNHU/8AjtdNJA2YP7NrvH4u8Zsh&#10;G2e4Hm8dORiuQ+Njsv7YPxHOQAywke9dl+zVHu8UfFVSGJ8+LYPoa4r45b/+GvvGrFV2xQxhveta&#10;r2MqPU8o8FL5v7ZnwoUIxP8AaZPHfBzX6T2W+ZLlsKALOPrx0r85PhWjSft6fDYbQ2JJiPyr9HbK&#10;GZbDUC5ZRjoKictLFxj7xZNwRpGoIqglpAFAPpWTdIxsY2IwwYU53iFwgwRycClkdfs0as4xjnNc&#10;7NUikW3PZnYCV9TVgyRmRyZwMR9K524nddYvVUA8DFTQmX7M5M25mXpSZRdmt3ltlaKeQgyHpThB&#10;Kuky9A4x3q1HO9j8O9YurqyjSFJ1G5jyNxwOKcZ7IwRu8oCPCGDduelArGn8OI7pf2ufAMkcUmGD&#10;o+D1B9a5/wDaR0T+y/2svA+sqpEeq6LGjkdPMQ/4V0nhW8a0+KNhdpaK2CViP+03Arovj9HNdfsW&#10;+FpdUsYTqUGrpNayr1UHt+XWk29OwtU7dz4z+I6rcfCnwxcJOWe01iFwR1UHrXYfCm6UfGLR8zAR&#10;XOiIrH3A4rm2jNz8CPGqy2/M2nDYT2KDrUnwuOPEXhgu4wt2Uz9OBW0Xawm9D7FM1ydYsXitY9iS&#10;Y+oqHVUvnu55PKxiMd6ZZPG/jLwxaBmzLCWBHQ45q/fs4u7mMHkEjArEtbHMjYIEVn+bPFULppRB&#10;cDysDj8a0pUCzRq453Zz6UOIDHKsijLQnaaGILS8hT4V+OLSSBj5zRNkD+7zXPXtwlxpdkUuWZVT&#10;bs9McU23mmF1q0QRDhiOfSqyiFZ5lAKkycCmhHLzhF1JhsG5gc5qtZPGNRm4Iw2K0NUCJrTMzR5K&#10;HGK5cySC72oSG8w8ihIZqXSP/bAdQclsj2rpbC5V0s2OpnzEAGCen4VgWqyyy2SF23NV6CxWPxnn&#10;97grzzxmlsF7M7+9vLyTwVparcHfFMMccjNXrC4nWbT0nv0MjKuOPWucQnyBH9oUksDmotSuXtrC&#10;zuPLLqtym5h/DzUSRoj1BhDEkf8Ao330B3VRmCscrEgG7tWfBqP2zSNBMQLgWy9B1zVmdbqPGVPC&#10;80riH20S/wBpuFkfJHrUkrtHFfAQsWXmqunXNudYcEqCrdQetT38hF5etHtIK8HFMZpLNu8AQS7W&#10;O4nGe2KZYjzYgxQkBTyeKp2jyP4WdWzjJwAOKt2ZdYOIzgMelMVjXRGOj6qfJbjG0msKUSLpTExs&#10;W82tmOVTFdKb3CnrTpok/sWJjPGVIJDVCdgOY1Iu2h6QWgBaNxx9a0LBd0CuCnywjJI6VAxRjICq&#10;sCeDU9s4WG6XbwegFXcVi9HzdonyksTXOanG8Pjzw3J9kC4vFByevNa+4i4BVyCDnIrP1FbufUdH&#10;Yyg7Zhk5pDNbWPPXULORAwzbpnFQQuj2l2DKM+XWq+X063RoVJFuo3VhOvlak23ozciiwEaRoJZM&#10;JnL85pWcbnVYwDkAAmpnZVZ/3ZyVzxSR28ktrMyrjD5JzQBpi2uI9CRzbIWKjv61X1iFLjw14MTz&#10;Y18mR8gcb8+tbSFm8MWytLkiPB/CsZo5PPzI4CDO3mpYJle0t40spx9nYBY6y7y4KPEFb/lrjGK7&#10;O08l/DWtsyIESE7mPXPavPNSB/tGxxjBuODSuMhvWtBqli0i4VVBb3rM1S5tjPY7GO3YQBiumis4&#10;LnUbdJULKoXhe9Z3irT2txppttI3yNLGPLHoe/4VPXUa2NnwrKU8M6istoMsCY2x0qa8Cf2PqWRN&#10;l2IBPerdsIbXwbpuUh8x7IcHscVkXN401hosS2uGEzbjirEjnbvTvJh06ZUc7pgTXY2l2TothGHb&#10;AQY4qrdrdHQbBPlOFGTSW0E4gJ8yM7V7dqWw7G7boJJZTt/h5pLhUSBiJGGG4NS6eQkEueTtqreM&#10;5Vkxzk9qFsIzZXuJLhgQuwcZPepXjthpluodM46CnWkamYoXJO/oTV+6tI0jsXMxXKk0lcDCdbg2&#10;7BIX+7jNW7SOWPTl8y4O7sKmt5Va5uRsGAcZ9aS8MxMYjUnnHFO4FyBi0+Q7EVporfMfMHFZMIWL&#10;SZCZBnZnk9KntLhWkJaXHPWrTE0y1PG7QS/IeE6msWOKF/NPmcq5zWtPcf6PcqrgZGKzUVRbkhju&#10;Lc0mMt2sSOmogqT+744rNWCT+0briXiT5TXQ2CRiE7pgCUNQzSbY9RBsk4bhqBFORyNNVS5JBFaU&#10;X2caPBm8CnZzXLXEzGKQRzIzGT1rf0yB30qQyqxPl8nPekBWmNoftoWYcr19axRHHukw4JLHirF4&#10;vka1sMj/ADSkYrbsLBDbyyFNxEW40wMWIRI6L5jhieBWmkihIf3p3H2qF4wZ5XNsBhziovNtxDPv&#10;wpB+U0eoF4zSrqNp8yjJHOaWRn/tWRueSKyJnfy7NycL564J71q3MsatpZEAJaIYo0Alkije4jfY&#10;d2BTHG0v8gztpFeVniJGPYVeUQi1ui6c+UcE0AYlqzLq9ySR9/n2roBJYi2nxySnFczAUfU71Q5x&#10;5py1b9stmLVAzg5fqR0oSBhaJHI837teGJ5rKv5HOqBUQ7UPWujkFjHEhjc5Kdq5m6kYaioWEttf&#10;LcUCRqWskrWUYMR2lcE1j3qEahIRIWy44Fa9vPC2nyHagO3gCoSqG5D7O9FtBmZuu1urMrDhDjNb&#10;0RbDEt0QVUuMG1jAjGARVqM50584H7umhFgy7g6qxHHIzVNY7cXUpDjcTzzUKCTz3Pmc80sKv9tY&#10;scfPTuFi07RiIHJ6+lVopVOoSEuAAOBVicrtx5fGKZa2ym8DnaQOTmkAp8sMAXHzNTpJPs80OApH&#10;HQ9KivHha9twlsMhsAg1FJFID86PyAeaBFme6VRE7BfmAxTw4a0SRY15HOKyLlfNaJPM4VOgqzZe&#10;emhXiMn3fU0wCR5MvgdRzWjZyH+zHUoRVCARF2Mk4BL9anuri3RYQjR7enGKBollmEa3RwadbStL&#10;LGSB1570u23fQWLAnK8VHZQbWuNjMMetADNRE8d7G2VI4wKqg8RFn5PatWWJnjbfGx2njmse5Vwy&#10;5UDB/lTEXCW8s7JRnAyDTSlyyH5znZVeORdqNv8Al6GtS3Zdsh3Z+XjmkBm2tvMNQld5Dksc5PWr&#10;F0CI0bn5T8uafIszT5G4Df60t2zGwhBSMtkUXASzx5bkhcn8K0+Qq89R3rno7q3XVo4XdQQBjFa8&#10;jg2qAMCAvBzRcC4mwSAhx9KmyTcK/pWdbMrPGM4Oe9agHyH5AcD1piZVuUgcO5iPywnHvXL6ZeTx&#10;eOo1Iby3nYFRzxXXXSlPDeqP5f3oDiuc8P28BuJp5omwZn2FvajoM6W4ljbIFrhccVVTcGkO87Sn&#10;PtUrtGzyBY8fPxTBgJMDKQT7UAJbCMiUF/mMnBzUN3Cwu0Zdwx29at2scIlkJlBO7IqK9uoFnK7l&#10;ZsYz6UAU4XEd0G3LkVcluY2ms5SqMAfm49Ky54ZWh091uH2MckYq0Y4zpBUqQcDFDA0bm5mn0n5E&#10;RUaLGK5+xjjj1x92OGJzV8SKumKPMBwDgCs2C4iF9qPmwsQRwaTAkud0+r3eyNG2yDitVkeLTrZU&#10;iTO0bhiqdk9vvuGVAGL5IrXjcPHOWtznoDQBWiVmuohgAsv5VXuInW+cNGMg1pR7RqCMSeG6U69G&#10;4owI+51oYGR5SFZsKPuc1DZeXFr6ny8YkwferOGVJD5hyaou6eevzfNvoGdS01kt6yCZc7QR7ZrN&#10;1HH2a8PkdU4NPit0fT7eYxtuA+ZqRt8kxXC7Qv50gORtRHHrBdSTuk610DSMIJGxk7eKqT2226jK&#10;wYHm9KvvE32KM5X/AFdNvQEjPjnd7pcwtgyV1dq4FhINvRR3rlYtguwuB97tWwjsumufMGQvFK4W&#10;NxkAtN6xDhe9Z8YtzfRtJCu0v6UyG7kbSmDTjABzWWbkPqcEaPlt/IqiUjc1CbRks0MVo2ccmsNL&#10;i3lni2wENuGetTz7QGBhHK9KpoFEm4RLy3JApMZqscywYA4xWRfTQrrFsSPmzgcVpcCKAhlGRWfe&#10;Rh4mbyFOHFDA2LdlOmINg3MBj2p15AP7NjZZlLFO1ZMErhbcebjA4FbabG0ybJOdlIDmwsBibdES&#10;/mVpRxylFwxCBRkCqvln7aQQciXritaI4YbhxgZ5p2GZjxyrrBXbJtK8N2qhefaI57doy3+s+Y12&#10;Vx9l/sYYRQ+w4OK50IzLhmBO49aNwQ/a02hHfK2Qgxk9TU1lC32R1ZjkdvUVCiyDCFm+9xWvD5Yg&#10;nyOfL4NFgMqaNFvUZYE4b071Sa6uTf3CSRSbduEbtWqwUqwLtnecDFRMj4jDWq5X7vFIEQJ5otkG&#10;5id3OKtBpFKffxtpSAI4wsYLEiq9ybgSKGcD5e1JjJknVrg8rkOO9ZPiOO7aysZ4Q+UxkDvTolxq&#10;LkM5y3IzVy6aT7EFKHYcUrAVivyg5J9qmjCkAhjnsCK4ga94jXaH+D18xBHIbrU58WSQoRL8HtXy&#10;B0AJrv8Akct1bcTxbHnxB8IhkjGsjA+prqvEzaU2jXdpd6qYYp9JhXzAORxXmupa1HqPjvwKU0DX&#10;kKapH8rQMB19a6z4ixzroujt5u3zNGQMB6gVnJOO5rC0mcrZ+AdAfUNNu4PjMJLZdQSRI4WG6Mg5&#10;xweM16tOF8632fKotVUD/d7/AI14v8K4rgeL/iZmfVSPMj4diUP0zx+Ve2SLkJhu54q1rYVVtOxn&#10;MPmJA9aaq+qjrVsxPuPUDPr1pdnLDbTsZkIRfl+UfSm4bcf8auBPkB2tj60m35vuE/WizC5CgO4f&#10;JUyKN/3B0p4UcdKX+NevWqsBPGAFyEHBqwvEYz3NQLjA+Wpl5IAHapYSJl/h471MgABwKhXt9elT&#10;LnzAOfrVJiRchZ/kDDnJqWRGcIplxulBHtimwuoi/wBSOvBqYn97CcjO8UluHU9R0MAeErEZ5CDN&#10;UfEW77LpoA6ueau6Fz4ZjJJyQKTXVU6JG2OVY0miU/eOKXHlx5lzkVOdpRMN1HSqyldigKeKeWIQ&#10;/KKg0E/5bAD0qeM/d4/iqtuzKhK1bjGQ/wAv8NAGxbA/YtcHY6LMP/Ha/MrxRGIP2gvipHwP+Kjl&#10;IH1av02sceReDcObGQV+bXxHiaP9rj4ooIif+JuT+tOMfi9DSCuc82C6EBeV5qJgCw46UAruQDdg&#10;DpQW5b5TXOaoaBhlOByatR8twcACqox5sQ3/AEGKtqeOnamhMc3Q/MR8pqrjgc9zzUuSTLxwDUZ+&#10;89MRG2MHiljXMynZzg4pDjy15zT4AxuHYSdBSYGxp/nhifLIA6ZFdZpwBkRWQnk8ntXOWXm5tQXX&#10;APSursv+PgkR4wKq2g0ao8keQHDBSxwRV+HO3hlwelVlKGHDRgirMSKFAUnP1pgzViXPl/KOhzV5&#10;ANp+Ws+ENmM81oKP3Q4J6ZFAkSrkqalAwW+UVHgc8EDHSpByeKTAsIB5C/JnmpBjaOKjU/IvHGKk&#10;GcnnikAo+6OKdxs96Z24Hfml/ioAdn5kypqA8u2GOM1LlgeABxUfPm9e/PvQA/naoxSc5PH0o/hJ&#10;zSjqKAD5fKkJC+1IpO0UFDvfJ4x60nzbQCh96AJMnpupDt3KBIMU0bQT83FGBubg9eKAAE5k44pw&#10;A2DjvTQAHHzYp5ZBFJkknHGKAFzzH83Y009T09qZz5XzLgU7jIxzQAq5LDIowdpPFHGGpexzQA3j&#10;emVP+FOxycHij+HpTiFMXEpJyM8UARjg5xS8bQSD1oP3h81BHzHLc+lACcc5izjpzT8tzyAOwNKA&#10;MEYXIHWhguwAk5z2oAYM8c07J2DkdepqMdBhz+VOJkDjEQzigB24mRTt+UDoKcdpY9KRc7WyR9KN&#10;o2nrQAzH7wk9Kcuzy/uDr1oOeeKOcP8ALQAfxjiju3yD2o/hbBHFMO7HAoAfuGI/oc0v8JGTTAD8&#10;ucZxTudx4oAdn5GAA5peqjL9utR4ORzxmnnO7Gz680AKpJiiBYY57UYxIRuOKTI6gDFBLmXlfyoA&#10;Gxn2qNQDOfkOM9acc4NKO1AEox5px0A61GfLKtiTOelNJYK3ymkH3f8AVnGeaAHY+UDcpPtTj93F&#10;MIjCOVY+4Jpm4k5xQA/5t3CjFSD7pB/OmDPXbS5PPFADv4CMmg9R8tICeSKCSGOMUABwY2O38M1B&#10;k+a+E4z1oPmGU9qXad447UASqW8wfP29KOcnAHWm/wAJpQRg/MKAHY4PHajnYVycfSnZ5jIccGky&#10;xkJxQAbcxoOuOlJsQNwmBijJ8sACnEsEHy59qAF4yOaUYO4HHsaZuGwnJ69KGK+ZxnBWgBuCJT83&#10;endVX96T1owdnIBoQDDgN+lAACRMuEbvzQSN3TvQcZYBuhpoGOc0APwDC4L9qRASvbrS8fN8tHAc&#10;DJ4FACn754pvOF4FSAgqAc9DTRxG+Y/4uKQ7CZYBwQKac46U7sKMJl6YhuRt609SDnCmhAnOSMdq&#10;RtoY8mgBSAFfMfPamfObeceWOnFOypwNh60TnFum3PbikAsRP2ck4yOgpcgjdsJOe1InzWnzAce1&#10;OAG3rQAHdgfufxpgLiQnkg9BUu4CCUYGMVX+cRSMEyQemaAJgWw3yDFJ3JxUSSArko30p+cn7h60&#10;AB69aafv/e4qOeXyt58sscdB3qSHD2IZsqxPSgB2c4pVyQc4FJgAdadxtORQAHoeaQAf3hntRg7O&#10;GqPq55wRQApzvf5Oh9aZz/dIpWEmVPGM04h/M6cACgAydwyBTcLu/lUjoBbg7iCegqPjA55oAUZ3&#10;DEXHfmmHG1vkppZxKNoNKT6ikMZ3PNNPfilb7rfSoWPy55oAkxxmoz0X5aRWfj5uKV2beTgcDtTA&#10;aSwHIFN42nB6ilYjy0ySc1Fz5o+WgBnSQk54qtM2VJ2jO6rDZ80jFVpdu1+nC0mCFhKkLkjp0p7d&#10;sTDOelU4BLuY8Y3dKe7t5wwhyehoAc5b7QmZD9KMrjocUMx2rnGcUwkYGW+tAAep4pjZ8wY4/rQT&#10;97ikY/Jnb1poCKYt5RywxkZr1jweVHgmHIwOe9eSOVN4gI64r1rw3hPBdiNp5WpE3Y6ve5uUww4b&#10;tWjnKw84+SslNn2lMXRO7qK1I84P0rSJDBS5mX90xG+rjZwpEWPkHSmqGyvygANVvavlqRzxzxVX&#10;EZcyEtGRzxzTUHzIM8HpmrzABwu0nJ6+lAVdygDpmgVhYhzH+6z8taEA/eg+Wfvd6hiXMkYwavxK&#10;MsMNjd1o5bisaduCJAdoOR2rRAPljiqEKnClXPFaI3Y6c4qkhMZ26Uwg4QbP4ql/iH1pdrbW+71G&#10;TTER4O7GO1Lzg8U/aQBlqD5Yjc+ZzkcUWAaM4+7xjmlwpUHJpMnacdKRmwo/0c5qgFwNp4pQBvGB&#10;QCTH7Uv8S4YflQA8AFckin4XYvzNj1qHB+XnjP51LlvLwI+3NADSQJh8p56VIudtNUDbk/lipBjD&#10;YoAaQdyfjSqB5QxnrRxlcrUmFMZ+ZvyoAbjml43GmHOTgcU8Z5+SgBe4oGMpx3oHQdqcduQMdD+d&#10;AE6Y3n5f4hXy1+09cunhT4K24lwJL+6dhn0UV9ToPnTpgkV8Y/tS3B/4TX4OQhz8lpLx7tT2CD94&#10;8C8LJ/omjcHm8b+dfQOkqo0ccDiIV4d4XjYT6GvHXgV7rpyFbNMvjEfSsZPU3bLb43DAqEs28jip&#10;WH3/AJu9R8YPAoIHjA529qkBJQ4BqJdpc81Nz5bfL36CqEHRxzUsZGCQajwChOewpcAMp3EenvSG&#10;Sn7vHrzSdj9RTVyJsHb92peo55p2ARiu+JTkLtPNINuw8jqacd2VGF60jBDMwIwSvFIBysfLPSly&#10;Si5A60w9DlaUHKD5TxQA853de1KOh+am/LuTjrSt1bDksB0xQAu7G35RQCCD8opo5jBI59KcAMHG&#10;STQAoxknb+tKCfmpo3ZcGnDp1oATcmV+XHHWnDeVOGXGeaaQDE2YBx0pEzv53CgCUEbwPLH1z0pc&#10;/M3zUz146Uo2hzwaAAfxny/1o7mlGPLbr1pMNmQhRnFADs9aD06UKAYTkgHd0obHzbeaAFz0OKXj&#10;APNMI4fntwKeCvlxgxNyaADc2HGB1pf4TSH/AFuApxinDr0oAQj5c+VnjmmLxuynepcnjk0wn95i&#10;mApJyvydqbk5binY+U0vGDzQBGeudop3Hlig9V4pOctkGkBetSovo8t26eleIfHKyOoeH/AiSx6q&#10;TDNKITFCX5I6cdPzr2VWKzAhKspcYEg+y2bZb/lpGGx+dDA+ZPhp4DkstPs9UvRcGZmzFFIhGwHo&#10;cHvX0LHuTTIl24+Xk4rUnl80S70h+6MALiqDAY6dKVmVdEZY4j+UcelPUvk/u+3TNMCnzQd1SAfM&#10;cDmmQShgwU7SOOaaQpByg60zPbAxS92NAxdvzLS4Gz7x5oGeeT9KADmgAPU8VGcZGRUuODTG75FI&#10;BDt3HJOMdBTduVc7eKCBlsZ7U75ucUARY5ztqFtoAO09as9jzgk0xl4O7bn1pgQ4+vtTuOBmn4+V&#10;/l7DNIQN9AAcHjHGDS9LcfMCccUzDbyccU7HX2oAaQhgUOxBLcYoGM8LgY4pDguQVGO3NKAMNQIX&#10;gtyKZjkjOOKd0b7vFB+8cimBHyXOUpxA8o4PPal9eKTjnjpQA3jA+YZxShP3f8PWpoYvMuI8f3hV&#10;PxTqPhjRdF0mTUdYEc1yCLS1PHnEdfmPTFDYDWU7m4Wo8Dj5yfwrhIfEBurkyWxtyvmD5VfPFdnZ&#10;Szz2szlFXYgwPWh6CTuTnoeegqE9BxUrH5j169KiP3jzRcY1Qd5GOM10FgSLK8IXpGf5Vz/G8YPe&#10;ug08MbSYAH5pFFS2Jo9BeVov2XnmdsM2i3rnPcKuRX4F+P71r79ov4gTtJkt44vWOfZ+P5V+63xG&#10;vrPTP2NvE89xdCKK3+Gl6xOP4inA/HNfz/X8wl8ceKp/MYmTxFO4OeoZs1rTQ72Vu5v2UlobUCR5&#10;BkgfXFaUiWxVfLlzlOlZlgrtp1wEt0Pyjt0q821JrYA5xGd/tWljC5AQ4PEQA9M00HgqByQRmmsc&#10;IxEkmDJTTv2Ph+hH400guYd+ShWLyBuQkk9uayAVC56sT+Vauo/8fmFd8EfOCOfzrIXAn5IqyGXo&#10;FAdN5J3HpW7bALcWzfZ146msGyBa9OZT98fhXSOoS2m+dcbRgk9aYI0k8sz6oySc/Zz8vpxX29+z&#10;80MX7LF3NLNCkcl/IodmwBk18H6KWbW/FIZxhrJiB9BX2/8AAO3srv8AZF+y36obObWps7pdg+Rv&#10;73GPzrqw/VHPWRd0rUm0n9tD46RNcytFf2kbKUj8zce2CM1578eSXsv2fLzfKxlmu8sy4PtkHmvY&#10;tCswP22fHBs5tAhsbPTVSENMkxyeODzmvL/2iY7iOT4QJLrkVy63VwzMke0KD04reN+dXOSS5YOx&#10;laHeLoH7IOm6la6VFNqeq3TlGxzx0z7CvM5fGfxjl1a5ZvivJEWblBCTj25r0yFbaT9nv9khpIke&#10;FTPvQ/xAZzXKePtP0SGLTrvTzGisi7kXnHrXZFK92Y30sZMfjT4uqigfFizbg5D2in+dSjx18YFE&#10;zsnhm4iVeZWtVFcSAhMZE5DFAcj9a3ZGt/8AhU/iHMTZKDHNUkn0Fe2x1Ol/ELxfNqujwzeCfC0j&#10;S3wTb5CjOfevpTSPCV9d6v4IudQl060huZYWMkcQ4yegA7mvhzQ3T/hJvBj4bjXo+c+9fqAXRfgV&#10;8AZnfCl7EMfqRivJzOfs0mj08C+Zu5ga/p91afFRNLsk3KNPi2IOpBHWra2N3aaLA0moBpNpzHnO&#10;DXoltbWUv7bPj+VolLQ+Arcx55AJXrXmd1PeSeNvF4fOyLU5QCe/PpXgOTerPbtZFVbiQS/vFyu4&#10;5xWh4Mj0yX9qnwr5/hXT5kdXEbzIGA/A1hTsuw/vP4jmptOluYtZ0a6t/E6288E25HK5AquhJnfF&#10;m18SXP7U2raRp4uYrKC6ge8aBSMIzdOOleJ/E34o3OgX0Xh/QdEtmmg09EeaWQukbY5z6t7V9I6B&#10;qV/d6z+3Hcy6jDPeyeHoP9JKdgOg9K/NLxJH537U/ihLnUipPjdVZnOchmANRGiqkkugVKkYxPRf&#10;D/j/APaIufFtj5XjCS7Ml4C0C2JcEegx0r6cXwl4l8a+DLW01b4Ow6RP9nTZfSJlj6nBOea9R8D+&#10;Hfh7pHwz8Oyad4P0QyyaLbuxdAzszLknd1612V34o0qwsZ2uvFWi2MSRg7UGWNdTpq6srM45Vko6&#10;O5h+Afgj8HtAsNFn1ExX14oXM04D5I/up0FeoeIvEXgbw94Yxa+EvD2VtsKZHVQvpha+TviF8dNK&#10;sNJlh0pgXdWCXVx8zHHdV5NfFfin4h+N9X1vU5jrWsyl5CTJM5/RegFd1PDya1ZyTxL6I+yfG/xd&#10;lfUtSMviyNIEY7IoDjP4DmvlXxZ8U/FV7d6sllpermLJUSy7sD3wP6mvF5Z/EM00ksmsSSFn43jP&#10;P41btL7xFE0qrc2SYHJaEEN+lbOja3cmMt7syr+68S3mpyTXd/4imd5CcybsfgOgqksd/wCbk2V9&#10;we4IrsH1nXzBbGWDTHUOBkQgfypBrG28VpfAVpKNnAzjd+VHL5FqxzX2zVE2K4cgLwMU5NS1ZQAs&#10;6BQ3AKV2Eet6K0Qx+zxpD/Wdv8KkGo+G2mjaX9nmyjTPJWcmj2dwukcmNV1AMDJDAQa1re/WV41Y&#10;oCB1DDFbol+HEs+oKfg7qESKinzVuTz68Zresl+BEunlftuqW58sDMgOQR7mj2VtGHNfY5yOytLj&#10;QNalfxQiOE4jz0/GsdYXj0+FThy05C+9d7LY/B5y6Q/HfUIfmBOYsg4rU07SfhZPrWjqv7RAmKzD&#10;y7doghYg9MmnGnqS5aFTxFCyfs3fBzzbgCVY3IB4zmuCjE39lwgW2HIyD612XxBuJZPHHh+zfSri&#10;C3tLMC2B6SD+8K5e2zsn+csBHxVOJFzmNVZhqGiMxUHa+4VhM2bwsEx/pCnrW1qbudUjdtMkCliB&#10;ntWI2z7Q20tjzRiueS1N47H6YeCZzc/si/A6Z33MugqoPrgYrZ2Z2kAd65X4WyRv+xN8KjhhjT3C&#10;DHeurdLqHQL+4mg8uJbSSSSSThQqjPJ6DivLqR5Wz0ab5oqxKiSGeFRbFs+lch428U+GvDfh63lu&#10;7uF7uaBvstohzI59x2Hua8n1f40Wdtc6za6R8IzcskskaXM0mELDjcBjkV83atquu6t8TtV1PVdU&#10;uJbiW4JAblEHZVHQAVtToOW+xnKsldGp4v8AFfizxB45t5r2V47eGVjbWi52qD3PqfrXLoYBZRB7&#10;hi3nH61Oy/6RcBAfmPzHH8qiZYijEKN4+9xXVGPKrHK22MllXMiCIuWXk/3adGkp2IoIUqcmmESG&#10;S3KkffGRitZQv2qABMfuugoQjMjVo7rebaQtzyO9aEWDa78qcg8k0rsw8zEQbJqmxbDckDuPWmBa&#10;jcCVi1tGQZAKqaw1stoqpEymRQevekIfykBZhjke9a2h2Emq/Fn4e2LgbHuDknjCryc1LY0er/CD&#10;RVTwxqOqXNu2+Rj5YYc4HQ5rovFt8kWg620jxbzC+d3Ydq7WOO0svCkFpbxxhI7QLwP7tfNfxG1Z&#10;5NYu7RLxstMDLg8hR0FRuXsecyNZy+KL5lAVTcMRkfep4GM4Q43HHtUUS24ghYOzZXrjGDVrgbgF&#10;4+taGe40AgH5qXjZ6UnOD8v4ZpRnJzTGGPlU/mKTnDfdxninnkY8o03+LBB6UCE+UkkRNgryarPG&#10;pijzMANxwatYO3HGBSMqYT5ehoAhjmubee3kg1u+glB6xuRnH0rsD43+IzeEYbIeKJxEYdpaNApc&#10;e5FckETzJT5Wcig4NsFEIGW49qaY7srOJ31ZpJLaT52JYs2ST65q0oUQRAHoxoIBWPjotKAMj5aQ&#10;rjieTSDG5+fSkPQ0ny9uSaAuKcbXIjzz+VQWhZPGWkMWGftQ69qsH7j8Y6dKpSHGq2Lbif360Aek&#10;+OSP+EE+Be6Xh7CZnOOuDxXBQlmtgWY4PTjtXeeNRv8Ag58CH8o4+xOCfSuDT5YoV2qcRjgGkMlw&#10;N4+YYpuKUAeWBt7+tKcBD8xPrQMa4+8NnGPWoZcjRro+WSARginyMuOWYDvUTOraQdkkmTIBsxRc&#10;Vhmm7jrNuFtJ5JGmVY40GSzHpX3/APDzSZNE/ZYi1TUrNUvJ7UmNH6gt0Aryf4AeBLOXxx4V1jWd&#10;GPkNdB4VlXA2ryTg/pX0t4yns774l6ikcLDS7MpHaQjhWx1JFc2IqpLua04N/Iq3EFpa/sa+O/EF&#10;zZyy3UtygiVmxtyeAPrXmPg2x1PVPiTpV5PausZm/wBGixnCj7zH0ruPFeqwy/ByzsZLaCDTbaIM&#10;67uZZAPk/WrfgpYNL+CWo6rdlFubu1byY2/5Zxfw49zXNThfV6FVJHQeM/EFtpnw51GKGaLzfsRR&#10;B3BxXzN4X0PxB4r+Pun6fHcXIje+M19cAZEUWcsT/IVL4r1LVNT+IC20Ud7LNc6qkUEMfJBY4AA9&#10;6+q/CGh2vhX4P6XpGnxwSeIdVskk1i+Az9mjYf6tT6gcV2pPqEUr3Og03T/DtrYaVpOmafb2+l6X&#10;CFeRRzNIv3mLd8mvI/ij4uVtSawtb47IYNuAeFHqa6/xfrdlpPgK7tLe8j3iyYyHd8zOepJ9zXxt&#10;q97eXWta5I9+Sz3haQk84J4FNWTElqPnltZtTeU/NhyWZj941xihrr4u6iQg2wbAMdOa6KYJHoc7&#10;7CB5PAz1puhW1tFoXiG/kUAsjMSfQdKnmuNo5/4iahH/AGD4T0mEjfJKjTAdgOlTeGbWKKzupltG&#10;Ja2RUyPQVxUAm1T4tXFyElZDqJVc+gP+FeuxwlY9KggtQQu0MR2Pp+NXsTa+h9A/A7QDN4h8Zarc&#10;2zeVBbkRkjguR2+le5aH/aE3jTx5bNqGEDk/QVF4Ri0XRv2VPBUVxc20Ms+mmaXdgElhmvKNV8T6&#10;oniLxSdFR/PlZkEnbFcspWeo4RsewXGs+F7LTfEcN1q1iWTOG44xXmZ+IN5G2uw6V8M47oGUhZWf&#10;AHuQK8+bSdfuLOWXUNaumMkheQb+TmrFlPo+niRINKZmx82Rmo53fQ25dNTRudf+Jd7eP5ur2dqu&#10;/mKFcYH1qAxXDb2ufEl9ISPm3Oeaba2/irVvFMiaZ4G1oxn70vlsFz9eldtZ/Dz4gTajpyXfiawt&#10;97YEe7JH1ocrsVjz5bbQ11OAy6aXQsSx8/BqZl03z5vKtJI4T9zE2Tn617vbfBaJ4IpJ/jUpJGWR&#10;On51yXi74X30Gn2Q0j4o2Ms8YOLeaQLn6GhuwWPPrDVvGenal52neOtcVVcZiaZmUj6GvXNK+JVz&#10;deF5LDW/DkG47dt1HwD9R614Nf6J8W9HtJ7jUPhvqMlup5mtzvAHrx/hWVBq+izKisrB9/zbuCpq&#10;FUfYJH21oFzp9zpsEtrdWsoMi5IPIAr5u/aSu5ZPjN8AQkabLbT7jax6FjU3hTW77TdRklW8mktz&#10;b/PGG6jtXn3xD1G91vxVpbPpyxwWkcu05+YFqu7ZK0OT09XbWPBM0Qfcuvw7grdPmr7/ANOCt4J1&#10;GD7YpJ0WAuqtyDt718D+D7ec+NfD1tHIHnfXIhFGT1+YV9AJq/iPSP2zb+1l1eSSC4sbWKaAtlct&#10;wPpis27MqEW9jvPGAEnwiuoBGdy6nCU9eCK8s+K2D8HPh6dq/NpLA/gteueJYZvIgUxlczozKD0z&#10;yK8j+LIX/hV3gIbmAjsps/lXVRfmJrUr/suWrSeIfi5L5YxCCTz715J8bmif9r7xlmY+VLckPjsV&#10;Ne2fsqSoNO/aJbjJt22+9eC/GBxJ+0N4ofaDnVpensa3xEdVY56UtzkPg+gH/BQnwBEpyBO5XPpX&#10;6F6/dXVpqFmqldt5GBGPoea/PD4OuB/wUY+GRLgDMoJr7y8VTvN468FxAvizhfA/vMxrCozSlfmZ&#10;eQO0EDMnOAetYmq3yx3McfkPll9emK6SEA6LGShBWDpXCXksEniK4WRRuLMAKyOgZbzLJNc/uyzb&#10;x3rQh+2LrFqDazhWOVJzjioNLtolumwpGZuc1094zsdPQQRYjQYwKBFTXo766+GV2kqbkBUlQeuP&#10;8KxLn7R/wrbw4kF8zsY8Fe4x2rsV2HQtQjYcGDAFczbxhZbiMoQPMOM+9AHQ6Ub2D4XRXa2kc8ls&#10;6yPGWxkLyRUvxn8Ranqf7HPwrv4PDlylvLcqjA8hSgwQT71lRG+XR9VtxbXHltcIoweu7ivd9O0T&#10;Q9T/AGSfix4VufD9mPsXhppVcDneyEqQfUGovrZl2TPizTgb34f3fkQYP/COybkA6ELXL/Du4C2d&#10;0HYBovFTjr0+bmut8JyxWmteLraZ1X7NPdQurdwMqK868OtHB8TvihFGD5Y8TmQDPTc2eKu/Yix9&#10;x6aYIoPDFzuxJ9lGWPbIq1dSSHUb+USoSQMYPrWHobx3Pw40Mu+dtsmR+FMvVvE8S2YS6cRkjcuc&#10;jFTe4y1OCWgzyT71dit45NMnLSqNsJIJqnM0YngYOp+UcVBd3irbsEJX93hqQHPSKV8Q3ZVPvEjP&#10;risyV5BqOMjJY81oMQbwAucbSQfrWO5b+0NSJfATGDV2FYxtQAbUJT8+FIyc9ayjEDdBkGG9a2rj&#10;LvdFYwE9SetVohHukIUnHWhDsN0VrkeO4IZGXocAda7UxH+0wMjmYVx1gbZfiNpdyrSebGGXBHGD&#10;xXUtcg695YjfmUEfU1IdS9qCwxa1Yptx5kHDD1pk1u7eFL+Fzu3QMee3pVrUREp8KuTkq45Iq5MD&#10;NKGjVlX7MM8deKnUpGb4ImuY9Xnt3ibCXJGCOor0TU+ba9Cj5hHXnulTx23i1pHiG1bnHTrmu4uZ&#10;lljmdCvzxg9e1JrULmPp0UHnXzLCcluST3rRGGZw0bEZqDTgo164XYdm7n61oXCBNQbMp27c5AqR&#10;ohub2K10WNfsbbSp5AzzU2k3YfSXcqELk4U9axkn+0a5cK9h+5SUAcZzWxdQQQvpMiPncB8g6Cmm&#10;IlkDM93+/wBp9qzZZdYkurW3+2TCBCc4HWtHCmd32H7ozT5M5RliGCOeKYxkMLgQqlsx/Go57ixh&#10;1Z1aeMEkZGat2sri+jQOuGIyTXG+JbYp4skn3zBWkTjNAHYNLAxhMbArtGcU1ctcoNjEBx+FVLGG&#10;R18PxRB8yQc/lWrHb3MOoXCSQsCH4PrSQFstiVVPGEGOaw9SkQXduRIeW6Vfm3rNlkbn7vNc/d+c&#10;b9m2MQGqhWNNftDWdwyRA7YeCaktHu20pkZWDFzzTLOSQaUy+QOR19a0bRWbULceVgYOeKBGjbgp&#10;4fRd7lzms2+lhTRpTuJcj5fY1sBG8iTBQDBxmuK1WSXzr9dq4BwMGlYC7ZTzSaDfpJcShJD82Pbp&#10;Wdexoo0jEpK+YeTV/QUln0q+jULlUJNVr1H+zyLI2GWYg1HUtbHS6QNOi0LU5jEhZoAQxPpWVdT2&#10;1xfxTZ+ZHPWqFtNttTG1w3l7elRzSw+dp6xIoG89e9DQ7kOpvcSLpJWVgqk1NarH5EWYlyZBzU7Q&#10;lrZcqOCDip2jC6bny8HZ1FDBFudbdoHCTdYhnnpUNika3N8jydjhs1QRrh7WdIoCTu5OauQwyLEC&#10;JDu4zmkIvJII5olWInLHBqSbEkLYjG8daa3/AB62/CggelMUsEkOOcdfWmIpQb/7e3c/fFdBeq82&#10;m2o/6Y/lWKqMJZ2DDGckVI9/EIbWMb9+7HSiwDIYY49y4BbPJNVLi5jS+t0CgEtgVqSrCbW0fzwT&#10;5ZytcJO10/xM0yI/c87LNnpih+QM6OVpWhdCx6jpU8aOtqu1ieOlWHijBQjaQYxzToNgvpAzDHvU&#10;pagTJEn2HJJztySagjG+9jGQAjVbaRGWQKQFHHWqrLtMzBG6c1ohGhJLAiDbL0Wsy4mkls5l80gs&#10;pGcUv+jmFvmJ+bnNKyoWhAReSMYpDRzAtruPVUb7Q5O/lc9RXcWMsqaJpqgElpRu9qypYsXgIibJ&#10;A5zW/bw3CeGTI1upI5680AY3iFU/4S3QZBFwVG4Ct+zmRfDkvl4ybfBJNc5fP5mHDZ2KcVHaXDva&#10;WyeXIF3EZoAuhsec0s67d7En2rAuL/QPt9zmdGUN8vPOa6OW2J0ooCx+Qkn2NY9povh0380psyzB&#10;8sCeM/SkwK73FtLpUTNG4T+EAdMVdtpUktLD925IyBkU68FuIpIk0qJQCNuPSktjKJBtijIAHagD&#10;YhHRzEuFIzk1JeSQNCm1QMpjArL1C4aOy0/GQztjrUCTSF4iygLxk/WncCBFK6nMqxH5pa1yHWFc&#10;oeQDUkVuGd3EQPygg0kpY7vkPA9ad7iIXnHkDKDAXioQy/2ZekRbiyHB7ikdSxHygYPSrcKwoko3&#10;rynIpgY9mW8zAjfLSHqelbqA+U4I6Cmwx26zSsIQPmqaSWPycbBg9KBIaEZ7e4KgYVDnNJZ5eO4G&#10;Pu55qS4kEfhK52uQZeM4p2kLGLObdLyU6mhAUwx+13IMZ4Y06Nma5wJD97gelWpo0E8+AOT2rM2X&#10;C6zGOQrUAbNxGV0pmbZ93kioYZIj4fvyJACFwCDWddy3jpBAJm27eam0y0kVXElxIFYk4PenYCDT&#10;8HX5vNZvv5FaGozjL5C4C/LTvJA1YOsAAXt61l36FtQXO7GTgZpAFkx+1K7RsSzEAVrSQyC2lLI2&#10;GQkCqGmIz6nYgxDaJK3tXnjhezHl5PkYwPenYEcpOGFomJSFLkdahghBxxIQXBzmpL8qdAhbcPvE&#10;4z0p+kTLI0CblI3gUuoG4UmGn2oEIAVOQT1p9pNGjSK0eSc45q7dRotnH+9P3ORVC3W3N0/GSBzT&#10;AteYcyfugMngVkX0crW8qr1Jq87N57gngHij5DGxyKBGRDbSjT5UAzlfmJNWrYxCEIJ+QeuaJTku&#10;Edhxjg0+xt41aXe5ycnrQBoRqhiZmfCg8mqt+IPKJjnDArxT5WAtrxQ6nHas12zGvPGaGBVs7NG1&#10;CeYzjPfPWtnEJtI1Wbo/eo7aNWDfOVBWnPCwdlWY9evrQgJdso8orkY9KuQuwVQztknpU0AT+xkR&#10;gGZejVGVCyAl1zjJJpiHX7yNorJkbfKPSs7S5Y/7Enh8kYEh2+oq3cSxPo0pRwcAgiq1hCn2J3Eh&#10;yCc+9IZfiA8/GO1Nl5aTj+Ko1L/aTtjP3qfMR5fAANMREBJtfaH96pTxJ8xKtuLZJq/EJfLnJzj1&#10;rPvWk2OyN0bn3oGaqPbN4at1K5I6D0qvtYswCnG2p7U2h8MB2T5vL9O9VIrgmSVVhyd/agZG8T+T&#10;cDg81lTIqxAY5LGunVoxJJui/hrnrvJ111W3YqZBilsxCwI+yNgzZAq+t5tS2QhgM+lTMiQ2MGYw&#10;XMYz7VnPLHIZVFkg2nrigDdN1YjTARFliOMU1ZN1gCQeRx7Vn2ka+VJiMHkYzWkFI67QAOaEwKEg&#10;5A61RkjHnyER9quXRYCTapOWH1qiftKyJmKTn1HFMDZs7ib+x7pCgC7eneo4pV+0SEMfv1TLn+z5&#10;WVsHYazbe4O2UNMA3mdKVh3Nq7lBltFDDlhillOLVF+0jGz16VSxI5TELHFOaBnCATSZ9M0hkPyB&#10;1Kt35pRNOftI2HaQMCkeGWO6hBLHNRM2zU5AxUAAU0BdtvN3yZJCntWha2sQ1K4nVADjpUEBBtLn&#10;Kc+UStPtJ3FldsxYYc8UhMfcb/tQBRc0QqhnTcBjPIqF5VluonUH73cVdeOJbZCJTvK/NTER3LwB&#10;yivGSFGFz0qFih03G7kjpTDHAJmYs2SOlHOGwlIZV+VZQdhxu9a04J4tg+VRxxVAoSX7GpI4ZN6M&#10;YnwD6daLgXWyZz8g5NNV1FzAvnA5elc4iUYOcVR2AXkRBZj5wpoR09zGTY2LhAV8rBx2rKjQfOfK&#10;/irSnkuV0SBEjGDbnOaxLKaQx6kHc5D+lDA0AIyVyBkUhYZ+6eTxVYHN1xMPvc0s7FJLFxdrtPUC&#10;kMtYUQzts6Y6mk81Psh/c59/SsvUblhoUxjOSVBH4Vm6dfs9lMJIxktg+1AWNtnBJwr5+lV2E580&#10;lc/Wr8KZhJ2Ljbmqs+4S8Mfvc0hkCjCKwjHWp3Aa0j5Un0Pao+fJcgLj2qW3e3Lncx4qWAgZDGc2&#10;9uSBx8tPiSDyVP2KyL553Rg1oLawl123+lkZ6iYVZNs/2aIK2nbs9fNFd1zlsZygG8t8aZpoVW7Q&#10;gHNcH8RWuJNF8Owu1xGpmw0oQnaDXpywyr5ZIUkH+HvWNr8dy+lWUg8K+dhChQp1zx3qZbXZrTtF&#10;nDeEHig8W+ENPh+zSRyWUjeaFGSQM8nv+degvj7XNi2OPNIPFcD4btdXi+NHhiL/AIVneWi2kczT&#10;FnyMSZwQ3frXqUoUEqVXPmEg49TVQukVVd3oZBTnO40BBvfpnFXCo3cmk2Ln7x/CtLmJVKvlfkJF&#10;IVOH59KudDjGaiI5+6KLgVTkSAbDyOtCghHyB1q1tTYwPrxURVdz8UriEyOOOlSKW4IJqFv9Yo5x&#10;Uy5xjoMUgJlJx92plPzZ3YOKrgnCjHSrQXMa/N1700OKLcIOUO7+KrMv/LsNxxvzVe2wZV+ZiR0q&#10;2cfaosp0U/jVJaks9L8PEHwqnzDoKsa1j/hGrjP92szww2dHcZONxrU1lGbwve4zxUt3ItaRwcOM&#10;N8i9TRk+Y3y9DwahjP8Ap0q7hnHNTfxDnvWbNUh+ASvT8qmQ4Z8E4xVQ7hNCM96uKp3p8y/d5OaS&#10;Bmtp2PtSjnmFq/PT4tosf7cHxhQY2+bER+Ir9CrE/wCm2v1x+tfAXxtVU/bi+KZ2NgrB09xQnqza&#10;krpnmg3hsAKOuKY2/YTxnNSoqDygWOeTTJD8+Nw4NYloIwpZsnlemKuEKYgdzVTjZPMb5Dk96vAr&#10;5CfLimhMjwAs2FJzioGA3P8AuyOnerD42EDJ5qI9TxTEV27VYtVGJvlJywqJscZPapbYnzARLxux&#10;0oF1Ogty3mxlUYgEV1dmJBtbcNpAzk965qzCiWzzcgDJzkda6iFENsPnbO4d6b2KehqR7hLIPlNa&#10;MZ+VDv7elZyZBTk/drRhwRnpk00QaUOdkBDVeTpnI6VTjXDcqvSri42e56UkNCkkbMjjnmpo8lRk&#10;8Y4qIAZALA1On3z9KYyYdFxipMn5vlpgxyO9P7L8tSA4bfSnbRtPXpTc8j5qfuAjfJ7cUARt16/S&#10;mgHc4P50oPyjIOcnFOUEh8oOB1oAbwJU4yMGnjZtX5zzUf8Ad45peNhygzQA453DD8Z60xj++k9O&#10;KcPuEds0zHK/L0oAcPuHA70jZ3jvQM4IKilA7lsUALxgYbqKjIJeTnvUnGT830pO54oAAF29RxTf&#10;m8zgjFOGfQZ96aN2ecc9KAH/AD+UwCjJNHzArhO3NL8vkPhhSZwY8J1FAAT8jc9qYpPln5j1p5yU&#10;Xj1po3eX/qh1oAdk7VHB4pDnecr+tO/iGQOlBC7utACg8k47U0k7XxilxwgII6047drDcOnFADQO&#10;V6ZxUv7vykIkOQOeKYONvI60jM5YERjFAAOmQe9L825SD0NHZeMcUoKhwQecUANbB2kO3Paj1+al&#10;P+tBwKaQfNXBGD+lADucng0nO48mlOf3QLjvSEkMCAKAH4GM0wkbs08HMRG4deKb26UAKuf71HJD&#10;Amm91+T9adzljtoAAF2DmnZQSKPMXkcU3jy1Bz3oAjIjO09TQAhzuPNIN2B3p5AwfpTeAM45zQAp&#10;4cc9qcn3ZOOaYQcrmUdKVVPl4LdTQAxv9YAaXACPwTUgCbkzgmglfMyqY4oAZ/CvuKaScngU4lBj&#10;MhyaBtOOtADos+W+W7cVG27nnvUgOAcYzRxtYkUAIMbHyh56U04z97FSbl8rG0cDimDBIygHNACn&#10;v9KjABVznPtU38Q4poAO/AIHrQBWLOs6/IetTlz5ZwozxSPgnpUXcdPrQBOGAV8pzjrUgJ25zmqu&#10;f3nQdKmUjYnzCgCTAKNk+nFJ/wAtSenAxxT8cucY4FMPVSV+hoAd1BOaTgSJ8hP4U442DLdutCf6&#10;tz5nfjigBhAy3yfrS8ZPFPGM8tSYHPP40AB3Hd8h4HWmc4p/zGI/PS4XYvz84pAN+lLzufL9hSYX&#10;eOPqKXtyKAEbO6k5INIeXTHPNOAw7nbjgUAKqYC/N9KV+YX/AHYBzTiDgfN24pilskEYGeKAEAbq&#10;QKc3+rHORQxAYUZ6GgBQcRkbQKOMtkdKXA2HJ4pCP3S8ZBoAUrHtzyRUbA/ZXIbjBp4YKkg8oDPb&#10;rQc5UYHSgCvGvCYQg81Oq/u2OehpAV3/AHv0qZMiOQEDpQBi6pcpEtu/l5YsAq461ftH8zTtPZoi&#10;pKZNVp7dZLuAvg7X9KvoYxFAFQDCYouA9goOBzxTSU2daRj87ZPagf6psntQA1iNg+Wo8Da3NSEZ&#10;RAc9TSfLg9KLjIhneRzjFS/N83B7YpuPn704EjaN45oAjJkDx/vR34NBB8ott71I/llxmL5scGmn&#10;eABt7UBYjGQV460N98kelIfu5IoBbaDtoYIYd3zfLTSB5Tcg4HFPO4o+RUZOAMnmkBHgfOChxjg0&#10;0jBbk1NzgHIxioT/AKqUhe/WmBC5U7eO1MBOGy+eakwm3O7k9aYwGQQxzQAnod5/wqrLtIHzjpVk&#10;52SDPUVWk2LEcxnr1pMCNCSjgHtSgYzyOKihy1zIdxxUj7Qx+cgk9KBkLNmdPkPSkY9ee9KcbTk0&#10;w5woI70ABY7iPbrQTx1NIyr5sfzHNRMRlqaEJGFbWrZdnLTDn0r2SwGzwzpShVGLcYFeMWx3eKdH&#10;UHI+1CvagSulWZ8sAC3XFR1Cxp2hAvFLxkn0reh2uwAHGa5m0MjmF/NGS/I9K6i0DAA7ccVsZsvR&#10;op3APgcVdCgW5+Y54qFFPmod2OauEZT7oxiqSFsU2UGTGF+tAQDdgZqcrnHIpQv7wUxXCIETIQ4q&#10;8gGVyT1qBVG3lauRgY5xihCbsXrf/WEhOQtXckoxL1Ui6pgjpVrjB9aBDP4jgUpZsnkUgxnpTsL5&#10;Tgp3600IQEEHhqaQDKhweKdgZHrS88cUwEx8w4pfXmgY4OacMbTzTAaeo+T9aOSD0qQ7crx2pB06&#10;YoARcZapQq4BGQfrSDAKjd1HpQMkyZj+nNACn7y/Lk808f6txt78GowflPrUvG3rzQAxjyvynmnj&#10;PPy1GQ3nIMjmpgPkwQKAEGN/SpcJ5Eh3moOfMX5e9SgjyZMgZIoAjGDtwDnPFSL94j5unWmLkYzj&#10;g8VOPuqcgYoAkTPmn5TwRXwb+0rc+Z+0d4Uh80ERWi8e9feqfx887DX5v/HK5Nx+2HeneSqXpUfg&#10;a0S0uOn8TM/wun/E80U4IITkV7VGT5dqRE2SnavJ/CUbNrdt8nAQYr2KBStvKdicLzmubmuayY04&#10;2ggk+tMx8p5pWJ3L9TQOo7UyBBkO1WFztY4qLC81IhxkYxnoaYDgfn6daUg4wSMA0zJJHen55HP0&#10;pDHgL0yacxxtpn8Q4px/1LfKc0wFOTOi7Sfl60vSIllIweKYu8EfNzUjFjDnHO70oAjBQkESn6Yp&#10;y4JYDA6U04EmNnUVIdptXBjGfWgBrlhcRjb0HWnjoxzTAQQvHalG7P40AO/jHNPBwc8Zph+/jbTx&#10;0oAQA7nzk80oxggmjt94ZzTlK5ZigHoRQAAMV++oFNOfOcE8Y44pScyEFjjHFJ3OV/GgBMkTKe2P&#10;Wno2fNGB7VCQTIM5qVQAx5PSgB+cSKAh4HJxTc5SXJwc0/J8wAgdKT5eTtFACDOzkCkBHz8d6dxx&#10;zSjGBwKAE4z92ly2Og4p3GDzQFbY5C9KLANBPzUp+51pozuQEc5p/wDG3yYH1oC4001jiKQ85+lP&#10;wOaTJDj5RQARktGpwc470p6dSfTik57KoPtSMWEsBWNcgc80AO5z0oy2G+UUg35O5QDnpS+nFIBx&#10;B2dewoGDG3PSj+EBjRx5b/L2oAYSd64ximtja3yA9KDxGgDHrRzhRs/WgBMLuyAeKP4SAacu7Mvy&#10;0mOM47UAKAuRyck0rbNzHgUg6Uh24JK9qAAK5ZiF6HmpAP3UnyAGkRgLfJJyT0phP7zvyaAHcc89&#10;aac4x707ACscnpUfzmRvkHHvSGK33k9cU4ghR05FNAO852nHSlyef0oATjzD8hJph3bpfk/WnZPn&#10;f6zHFPXBDc0xEPOASO/NMIbMoKjtg1M2OATnmmH+I56jpSAYc889aQfePSl42H5jTMDnigY4rmNy&#10;TgimgfNg5xj0pWLeZHg8GlBk3/6pRimSA24b603AzJ8pJ4pw98e1HzYX5gBQAhHB4NNOeOaecbhz&#10;zUTkYH1pga+lqh8QWILKAbpD+Rr5d/ar1iW5+Lfww09/Dv2W3sLAeTcrJzOW6n2xX0rbSbLmNhP0&#10;6YrlPGHgzwj4iSGW/wBOJuYiDFP5n3R3GPegaPlH4XL4i/4Ty1givbu4snjB+0HnHtX2DaKkejxq&#10;c8rya5nRfDmiaTYyw6focSJGoGScnPeuhct9mIJPOKi/MOSS2JGZDI2BUZ70zJwoz2oJ4HNWSICf&#10;OPH8QrotIkjHibQYS4/eXK/oa51c714/iFdPocMb/ETwgPKGRNu/KpGjlv2rr4Wv/BPP4t7JlUnw&#10;/DEAT/exmvw5i8t9QYuf+WjHHrX65ftu6slv+yvptj9pAN94gjUDPUIBX5DxnDPgfNn5T6V1Qj7t&#10;znqX5/I7PQnX7Pr5YSLwMVZZoWmAMhO5ziqOjmb+xbtiUYk4q+QgBJtlHBwf7tNiQZRQg8tSM8cV&#10;XkwJZyAwyOKkGSifMCAfzpr/AOrn5HA6UkgOfvAW88mTa2efesUjmXv8w5revBHtmV2ALDnFYDbB&#10;JKASRng1ZLNfTPJGtxuVG1eNp7k1q6wIxZWRy4zk7QfyrE08Z1KNQpJaRc/hWtrjHOn9TwopgT6A&#10;YzqdwBKTIunS5X1GDX2L8GXgm/Ya1+0m8A3mpRr4odWtoZTG5DMejA5GK+OdBMUPivUGKAtJpLiN&#10;s8DI5r66/ZyuNQHh+4tI7xMf2tctMm3P8RK/nW1GfKzKrHmR2cWi6Vpn7VGjwrHe6FHc6A0sH+mm&#10;ZuFyS4JP3fevMvjGp/4RX4U3j/HxtaS/1C8VJfsoQfu88D6V7B4gsdPT9u74W3l8sIk1bTLiGWFr&#10;oMI9uQowSdu+uI+Odjp0HwX+HNtH4St7RbO/uWgiU52hs859+tdz1tI8+SUVJMwLGMN+x38ApPtK&#10;qILyVSx/2j/WuW8X4h8G6qn2Iti3jIO7PXvXRWW9v+CauiOJPni1aLnOMZOara+mjf8ACtJ2kurR&#10;rmTRotmJQdnAzn611J6GPQ8XgcfZIGBBya6R4w/w11VdmG8sH8q523CeTMAjlRIdgx1rTe+8vwdq&#10;EP2E7mXCtn86aAytAhuJ/iT4QtIbIljrkfQeh5r9Lr4ySfsb/ClwV/c6zpyEj/ZcCviz4GaQl78Q&#10;/itdtbFm0/w5uU7c4LA5/SvtG2Bl/YN8LyZYBfGi5J9pK+fzavFvk7HsZfDS56joaR/8NjeMN2CL&#10;j4XwbD7rHmvF7uWY+LfE7LG2G1+5De+GNey6IsifthfDUSOMXHw+lH/kPFeUax5EXi/xfbK0YdfE&#10;F0eevLmvHi9D2ZXOavWC2rnzstnoKTSEF1fw20t1sV7uOMNnGNxxmsq5NwtzGs0yKquTz3qha3xH&#10;jHSmST92PEtnz9HFbJ6GTOm1/RPGfhT9oLw/ajXsWGt2qCRyAftAboO+CK+Q/j54R1LTfifNq8Ok&#10;XaQXFwjTAAgxP1Vvoa/R74o678P5p7631nSbuK8sPClpLoNwQSLmQpk4/wB018p6brsvifXdb0Px&#10;N4bN8Li4ZIZkhwNifdDEHgisKUpXulsVNJqz0Vj5d0z4s/Fyz8KW1n/wkRnVLMJEzryqgYHPOcVW&#10;sfEnxb8R/Erw9ZS+KL2Xz9XjZlVcKqKcnNe5+Jfg14aj8aq0XxetNNjLfLbSyozKv4gEe2c10ene&#10;Hvht4O+GniHU21mGV004mS9LiRs46ADpu7DFd0sUnHzZzRwy3Pmn4tR6JB8aPDUUejEOuixrN83G&#10;4cdK4aNIFVS0XzeXxjgYqTxBqk2r/F7xVqs0DLHLqZECeiKfl/TrTwA9uhK9FGK9TDJqCuedWd5D&#10;AqmMYyMZpgExgJaNfvenNW4xGzSEhsDHFWgIfLY45U9McCuhMxM9Yt0iKU/g+X3pot5vOmP2dNwP&#10;4VqAFlfZaxAqOhbFIucgFmGTyarlQrszvI2vkdSOQDUqqCAJYwRvGBV3Ym4nB5qvKAqSN5JOUOMU&#10;0kS2ye3sZr3xFZ2lnKC8+AePuYr0cfDbx6PBwVvDWk3rEBsRSKskY7ZGc1zfgG5tV8X6pIbRFkiv&#10;YjnqcA819O6VHqyftTaTrlv4p0+bR77QUW/invdotig6hSe9clao1KyOmCVrnxdqNpLZeOdWsbjw&#10;yy3EEyrIrcFalmtoytlLHM6SLIrKUOCCOe1dd8Uruxu/2xPidcWl1atE1/GpaIgq+PQiuaYAwQfM&#10;RiOtIszkd5rhXVPgd4Q1Ca5T7RpkXlSShcFlI4z61wNoXKBUUNlq9AsE8z9kP41gImftNvj1Feew&#10;xXSLYrDdRI2zklhzxVqzE01qjB1qW4OtyRSW8SqijaV9/ashIpWuoANNvsE8YQ81798KfAV74q/a&#10;X8LaeI59gvA9zORlVjB5/wAK+ivjCvwC8HXsGjw/DnRrnU08OSJg7SQ20jcc9Oa461VRkl1Ouirx&#10;uaX7MD2+o/C3TbG8W2jttGe5lu55mCoIuSMk9xzXnnx++IL6x4113w74UUjSoLlop54eGvHU4OCO&#10;iD9a4nSvFMVn/wAE4/FsWneZBNqfiiRb+SM7WxnAXI7CuJ0mDyHtbhXM0nlBy5HqM9K5pUk5c0vu&#10;NKc3FaHmU0V7BDcxz6HcqQeQyYP1pYhGLK3xIpGMjPWvpa2fwHr3hhtO1GztLS+8srbXCoBlvQn/&#10;ABrwLxboeqaP47lt54JGiEpMUoHDL61smuhDd2UEy0URMyYzwaquf+JldlbXfnGeajicvDHst5GT&#10;J+Y8VKhj+0xnegCg1LBDwVE6FE4OOfSrO4qkg3ZynB9KqMV8qXMZJLfLzTWeTaFWHORz7UAPMhW2&#10;fuc/d9aaTmBRyTgmodkpuX/eIABmrUaXJt7ki0Rtx+Q5wKYBaQXDyNM4wFOF9Oa9D+HFo8nx/sws&#10;hDW1m7F15C59a5zRtP8AEN7dfZINAlcuwGU5VPqa900XR9L8M/DjxPPLdQtdz2m+Vmb7o+tZuWpa&#10;SGeMtatbG28QNhCqQsqPnlm+lfKc9xLdeKdbupW+eW7ZgP5CtvxbrU+p+LrrZcT+QtyQo7MfWsK3&#10;R1KgxDA71a7ktE4GY4/3aDB6U442cMetKR++H7s7QOoNKNp8w8UwIwOnNPXPltn1pMZyM55pekMY&#10;C4IPPvQA45yCSBjpTOcf6wUpJKryM0zn5TjmkA5eq7s9eKUn7xwKT1zQM+W3HemADO77ueKTtj0N&#10;LkBxz260D+LigBAOnNLjDtzRxvJC4zS8c8UAM7N8n60hxt6DFSc7elNx8g+YA5oFYRvunC81QuMC&#10;9tW24O8Zq+c+YozVK6x9otFJ6DkigD1DxGob9mf4ZybmKqvWvOo0U2cJE3IUH616Rq2T+xX4ObJJ&#10;W+Rc+xrzWDIjiUjP7pTn60kUS5ODn8qGZAk55+6OKRh/rw+RxxiopCosIlCtvZ+ntTEIzu2mzkRg&#10;fMOa9r+DPgXU/EPxDe4l0mc6Xp6ebcOV4Yjnbnv71xHgbw5quufFPw3p1tpVw26dTM6rlYkHUk1+&#10;mGmaf4c8K/sXanp+nfYbbUbqyEMDNjczMMMxHcmsalXlRpCHMch4altp/ilaabaaHGlnagx5TgYX&#10;j+VYPjnVNOtviRq9lBBbKsKAsQfzrpo30rwv+zx4i1W4uY2vJNNeRmc8l2HA/E18dvqniLXfGmvC&#10;GS5M11rJMkvP3WP8gK89RlVkmtjodorc9btZItd8R6eiW839n218DNMThGKnkD1rU8da5bCwjgju&#10;AsMFmESNT12jAqtM1no/wj0XT7MRF1tV3uOpY/eJPua8nuWvdS+KWh2UMVzK0upxKyoMkknoK9CM&#10;TCTT2PbPgto80vxCl1650gSzoGSwR1zh2/ix7DpX034hOl+H/hHrN/fXKm9uFdxuOXZjyBz6VvfD&#10;vwxovh74O6fqOqSWKTReHkYLJgLEMZ796+RfjR40n1j4nXkcFwy2kEjrEobg4PX8arYeyv1PNPFO&#10;u3194i1B5bhlEkrtjPAArzvT3+165qSRlnQTHe49qyNSvp5r+O2t7hmkeYh3H8IrtvD9lHa+G5W3&#10;qP3XLkfeY1m9QT1KmqK0ljpNvG3Imw2OtZPjW7ew+Gfg7S4Z1F1eREyhTyqdP1roEaCPUdXuZSCk&#10;cbPuJ4GK8ivbyfUPiZqV2yu+bjZDnso6YFTFXY5HZeDLaC306V3hDP5Py59T1r0jSbe7k1Kd4ICy&#10;i8R9p9Qc1zWl2yweEbE3CgMyfKB1zXuvge0sLfwVqF1cRJulwY89hRUmtX2HCHc6y/fX9Q8JeFZb&#10;nUXhjj01UWHOAAoxWKW0u30+AQxxPIZMHackmru+81PxBZafaW184yd3lAnANel6N4O0a2ttNF1b&#10;tLO0gIiz0+prlSb1satJHGWGl+Lb+FSlm0cYhBLE9q7/AMM+ENLh0zXL280myvZYpgXR2AA/DNdi&#10;6Q21veLHZrGBagLjpWbov2n7Xr7T6ncqs6uCDnB9K1UbEuR0ttezJpMYstJ0u3iVcbIogOPwp8Qu&#10;ZrxX+3XWVbLZYjFYVnqPh+z/ALTS88W6RGolY5aQVzWq/EHwfa3N4tna3OoSbiPLhwq5+tD7k3PZ&#10;oHujY3rCW98uOHnk815tqUVrc+JL64m16aMR3GEUzFeRXk998QfivcJcJp/hLSdPgYYPV3wfrx+l&#10;cTdr4qvgGvvHupIpclgkhG4/QYqZJvQqV7aH09/bHhqDQTDeeO9CdBakGOR1fI9OTXzb438PeCdQ&#10;utcv9A1GGGYFmmhQAKx65FZltZaTHPzrF5JKJAP3smR+tb5bS7a6kWO7Rd9qdwU5zURhyiim9zy7&#10;w1d6xFd6haXcVwNshUFhkGtfUIh9tkc3kY3DkZ4PpXYWcOlOpY28LbpWJHcVduNF0K60G6235ilC&#10;Had3Q1UnZ3LWp5D4YOtx/tS+B3stCe5uF1dFggBx5mTzXu2t2Opn9qNJb/RZILq4u7NxEXztCnmu&#10;b+FGhX8H7dvw5+0MHSG4mdX7HrivoP4mafbR/HT4VajGBuYSxzg845OD+tTOGl+4oSs7JmZruouf&#10;GfiSNrFHhFjaLEy+oHNeQ/Fm4jT4a6KWifbJZyiP8q9f1KKJfhV8Qp100NOvkMjnnA781478WAkv&#10;7NHgq5ZI9qROCR6kV04ZKwVN0Uf2Yrgx2Xx5/ej/AJB0xH1Irxf4kSRH4i62DODO2uTk+vLV6d+z&#10;qQt18WUDkb9MkI568V4r48MrftK63kZVdWn3D0+auiV29Voc8LWaM/4Sgf8ADwnwGpJyCSMV+h72&#10;cT+K9ZnfnES4Jr88PhWGH/BRz4dgHq75/Wv0L1C5aPUpYxE20oN7DtXPUs2bU1ZltGhXS9SjaTJJ&#10;+U1x97ZhtUS4jjGVY5FXZpkWJy16FOPlyat26mTQLh47qOQg4bBrFmhk2gcXkZMbABunrW0C32hy&#10;QeQMZqSO1ZYbQtbDduyOOtR6j9rj1TTCbMojR0xFhCxkIHIyMiq17HHvG1drDFOsifMuWaUAkjaM&#10;VedEZ8uPmYUwuaugqp0y5Elujkxkgn+8OleofDK+ge++NiXGpRG4bS2VlY/MQAa8x0nKyzxhSxEy&#10;7a3/AAU1qv7ZvjCGXCNc6RGI16A5xu/HFZyehV9D568a6faW/wC1b4SMV5AkOppeGeNOzK3X6GvH&#10;J4Ra/tIa4gkIS6gyP95TXs/xfhurD9u29t1icRQajC1oG6CGRstz9a8y+JcEdl8cfhZcIAIriKNs&#10;g936/rThJdRNaH1J4Gbzfh/o+JgcIFf8K6XVozHLMShwFBArz/4UzbrTUrcuxAkVl5r0rxCkzalM&#10;oJwIlwactyUc7G2603FGBzxVa4gLhGy4OelXthXSoNoyQeaerE2ZGFJI54pbFGHLbypaPIUO3bjJ&#10;rFlS0EG5rkneeR711d0+/Q54SnGO1cfdBRG6+RJgMKd7gZN9HIlvC+6Qq3YVHFt/sZCFGWIq5dvK&#10;2i2iGIbVBwPSs9C40y2BXADGgbL1okSTlmQZ3jkDPWuiSOBdQRgkZYqvNckk8o1XTI0m5eQD1xXT&#10;jEV+QXYsUUkntQJHRTiI6DbeZaBiHGw1Zjkb+zZFVIxiDAwPas2W4ja00yMMCxU5PpWhZxzJayFs&#10;kMOD61CGTR2env4Pm3geY0pJPpUke1NKt0+1BgOOvOKmvykfg0ShWAC9TxzXO6auozjXZfsUmEI2&#10;Hd1FAG9afav+EnhEQyj/AHhjpWxqfmi0xtP+rw1R6R5/2WeSOAEqPnyOlXnjmkMjNE5JapHYxbJZ&#10;VsLZFsuWnyzEVt3EMjCIMc7YxUe8QvbLJYEbjwakmklaJHUdqLAUc7blVHfg1obGNlIFhJJSs4iT&#10;7SrFPrVuOeaKRSGU842/WmMoqHXU4v3hJEvIzUmrwJNp5LlQBtqzcrGskcxh2M/bNZ1zI7EIVwCR&#10;jmkBLDLeQx6EyNH8s6KOa6LUppl1FDKn37ZCpNcRfw3ONF26iQplUsAemKueJLu/h+H+mXbsZo45&#10;YVIHUg8UIDQleWW6hAmHA6VXKkXEoZ06d6xY7yV9ZsJUbZH9kU4PbipNO1GwuPiPqFs9uwKR5BB4&#10;NMR0EAItwQ68ZzSW168WvLuO1cEZxmppDCpYCROp71nxeV/wkEkbFOVyp60BubLXamy1NVkzvU7T&#10;XLTbmt73IztfseTWrcRKkEmHz+7YmuT02W4lvtYmEn7oXDIBnOfwpXuNKx1nhiZo/Ed2SDtaEg0a&#10;46eVM2V/1rFiKr2qXKMDhR9R1pbmNpoGQqfmPWpQ7GLZTCWWZUDHGAK6I2tt/YcfnREFXB3A4xVK&#10;1s7a1ZiJl3lgcVo3MrSWCKEHLAYFCBGfqsk8djo7W94+3cM5HXFbCBpfCqyDkiBc0SW8TaZpqSwI&#10;QF6A0o81ImijjbY3YUAUNPZI9Vu98qKM96vSSwM0/l3GcH0rKu023LHadxIOM0+3eH7RFlcbloYG&#10;hGzm0O6QHFKryfMDGAM4FKiR+Yc561YcIsH+rGPWmIilUrZvgHpzg1i/e1FDsU7TW62Gt15OMVAk&#10;MWS+QpBpMBV5tZPlb/V85rIS1gbV7yUk7g4wa296jzAAu0daiBgMz7VCjtzQgFEbqbLN3kA96jvo&#10;5RIuxyOBUsef7VhVlZsuCKsag0Iu7TkjgYoQEcNuy6fCWnOSoNWEG61vhtXIXiozLGbCMebyqVFC&#10;x8i5bfgY5p3Aqwqrz6gCwG1umanAQWkubiPAPGTzSCODfuD8knJzVWeOPyb0tcPhY8gA0XEaK829&#10;mwYE7xW/P53/AAixJuME2/C1yumuJdIVgCcTY/Kus8m4n01sSKAsOAKNxnBF3VNSQjnecZ96sWMg&#10;FtEg2ErJzx61Hq8K2/nlpsybjuAP5VT0pnN1LlT9aEK51bTyJHJhwcx8msuKWYXlxjOC/NbItw2j&#10;wFYm75NZ7xlZSBbjk9aOgzHvJ7n+1IFW04MgAP1rfiWCOGH5l3GIHFQNbiSaAeWFZTkNU95LZxWG&#10;ko+TO5wMdeKQHOa07P4l8Or5hx5vQVqtCfscG6B1+VcZ71m30LHV9LYRPuMgIFdTKsjeG7PftDCI&#10;fWmBYtyTZW6g4xH2qKZQC439uOKLQkW8YK9utWH2YPyjrVJE3MKTKFDuBZm6Uu75SdoBqTUY2Mtv&#10;tYg1lMzx8M5J7UDNpWJUAHt3p6rC17aoznG/NZ0TFhbsJD8o+epRcwHVYgoGd2MihgXtW2G0siuA&#10;qAACm2Mg/sy5y+G28Vanjjm0kBsDKcVn2qPFMd6bhngUCNAhjZxud33qSQO9rAVUcH8aka5VvJjF&#10;sAN4wAKlkkiWcZAUbBgUxFLYguoG8kjPUmrpyphPnL7Yo3RuVw42joAKgfAZsE9eMmgZY3EyYD9u&#10;az7uP99GAPxqymQ+M/jT5VVraQCePd2oQE2nRY0m5kW3O4DINY1/I7w3jNISeQM12VhbyL4JumNx&#10;H92uZkgR9Wu98eEBOPehO49LHNCO5m8PzBreQAA4PrVfRre/j19dhyolyc10OJ1lWNLVmHmYxjtV&#10;mO2nh1gfugu4A9fWi9ibF+aaNxH+++bZhh6VDGIleQqMEnmn+Rb/ANrbixGU+aoJ3gEUm1weeuaQ&#10;ySbbnIbPFJDFOwyFO01WgDPIuSST710diIwwUjOF4wKYjFRIxezKYz19Kkkjy7bWdTtwPert3JAt&#10;7qJ+xFSAMEjrVe1ZnnySuAeKAKLQSR6RdM6tvY8Ems1QTbECRSQ/St++ZWS2DSADBzWBHGDqMrRS&#10;HG7n0pgX4g/kpiQ9OacZtsUpIyw4+lSo0PlMCmCFqpIATMBtyWFIZ0FgC9qjOU2hSSTTJTDI+ohY&#10;TtC8EGqELyCwdRM3KDir1qYFt5wYzyeaGIhtYoI9K1IsqncSFBpsEN4trdOtxgbvu+1W7TypfEkc&#10;OGKnJAx0rRuYljjnB4BBwPWi4kY0UgFyoB3HPJxROyLegZPzYxQjQZYbRnecU2XkwZUZ38UwHZf7&#10;PKo6beDWW0N891sWBzluuKvvIFugnHbk1Y891gkAKg7eoFKwys1tfQ+GLtDcoSB0z61Ush5UMm5S&#10;zu4x7VYU3Jlm3XMjZPOTWnZW9sVuJGK5C8CgClK8KuAZ1Lt0GaozvbpqNqTOmS4OKraiYF8UQkzk&#10;HJwB3qgNsmsRnbK7eYPwpNjOtmCNpTOQc+UOcVg4PnS4A5NdGQp0OFREM+T0rGmUx2JdgB83BpiL&#10;FsQtp23fyq9Ers3zTHkcViQkMyFWOK1Yy+UG/HH50IB7Ki6gdyBgD2NUtRuMxALAqgYxgda0lgfd&#10;LuuB0zzVKdUKuGjU84HFDGUIy50+42xcmP16VzDRytrgZZmXE/zDNdnJC0Og3DDvEec1xb+cbhig&#10;clp+SKliZ2NhIqhQQD+761ok2zWlwcgEHg1g6ekotyDKpwvzZPSr2HNwx5wO+aLOxSY25EgjgdpG&#10;OGGKry2DyzxyNMPmwTlsVNcyfJbZwSvQVmme5k121DSTLGOoBprQR01tBm6tVaYDagxSanFHHbkK&#10;ww2Khjm+eAjdxgZp2oO0ljGh74wRQgHW8EQ0+NluFJxyB2pzfLJOC2cJwahtV2wopnfhOKWRlLTg&#10;56Hk0CKlu4k16NQRgMck1Zu0Mak73xtJrKGyO8dkYnLdq6COW3m0SEHHmKh6ikUzmo7tjeRKqu2X&#10;IPHSteK8BWZTOqlRwMVX2RrJMfIjGWPaqAKjUbrdnBPWjYZozSNsiJcH5+TmrcTWxvNOG484xWSc&#10;MigMcVfgDK1oxtlwOjUJiaOpeG6awT5Aw2/lWDIsUV3dILcBiRnIrqYpi2h2sqyn5ouR9K4jUp52&#10;8Qyc5LSHnHSmmKxJMsnG2TBPWoFguWiXOpk896UNIYMFySMc1Igk3k7HHTnNIqxVlhm3KhnYgCs0&#10;W6pq8BE+EacbhituYnZuDgkLUCqvlMWx97NJjOpAtBoD+W3zLEuSO9YV2yrBkzYx696vwXmmx6WF&#10;F0NxiIyRXC6ld3EusqiyEIJTu96L3ehKR0ts37libheRUUYb+0pQrE5OcCoLKCdtOYpuAVBVmFJ4&#10;5nby8tnpSehR49Foupqsoi+M/iSIYHy7mNWU03xUiMY/jrr+c8ZBNdOu7YPkUc0ZO8YQHmvxWHFu&#10;Lj1Ptnk9BvVGJDP8UbaRWt/i685DZ8uaLI4rqbLx9r1t9mh1v4ehwGANxAnH1xUKSASwfuhx0FJO&#10;0MkZSXTrV1K85XpXqYPjWvBr2mqMauSUpK0dD13S9U0LUdBs7iy1XTpA0ZxjAYH0PfimyIQ0++Qb&#10;ix/CvBRbarpuqPf6TfPsEm6e0zhXHXgdjXsvhrWdL1jwpbOrLHdIhEkTH5gRX6blOcUsfTUoM+Wx&#10;+Xzwz12LrLiIHB5qP5fKPNXHDAsGB4Y9RVYj5m4r2TzCP+JeKULmQjHWnY+TtSk8qepAoAifAP3e&#10;aqsfarLMzFsx44/Oqkmd5oGVXc+fg5FSozYx5p5qJwcPxUfIA60CNNCcdf4TVqMtshGT941kwyAu&#10;wCEBR+daUTDevFNjRrW4G+PJ5KnBFStnzV5GcHFQQcryB8rDHvmrUiqZIslgSQRVRJZ3nhjAsAM8&#10;kGukvV3aBqgwf9QT+Vcr4YYGeYbuQldhMf8AQ7r5QR9nYGhkPdHksSltUvG3v/rmArQ2KIR+8qqA&#10;U1m5TZwLp8j6mrLYOeT9KxZqhF++Djt0qVMbzyehqEDjr3qRfvt68UkDNayYCePjpKP518JfHZHX&#10;9uHxThT++s4T064Ar7rss/b7ddvWUfzr4m/aAHlfthabP5Wd2l4A9elK/veptS6nip3Fztfgd6Y+&#10;SsgMDDHRs0+Pf8pEeMyEkVJI37iRsKSBis2WQx43r8nIq+pPkN0qigIwCo5561oAD7JGRnNCEyEt&#10;+84XtTCeF4oYNljgDmmZ460xDX6njtU1twflXjdUDdamgb9/gIenFNCZ0lucxWXynhxXX2oXyoOc&#10;gpwa5TTixV8wjCsO1djb7PKTELdBx6VLBu5ZAfzBwPvCtW3UZlGM8Cs9f9co8s8itK2+7F84Jzim&#10;mOxoKE2pyc45qyMeXH8tQqBt+/8ApVgBdmc9O1FwH44OAM1NGOMZ7UwEEL8uOecirA2bjx2p3EOX&#10;PB8vBp38UZ8sd+9MGd5+XvxTjjgnNIYucAcGj5iOoxSNjynOOKjLAeVtctnr7UATA8rlKUEbTycG&#10;m7j5edvNHJXOKAGgv5smQcZ4p/frSYOzik7nigB/y46Ug+4fk4z1zTMnB4pctubk9OlAB3bikJGw&#10;5X8accEJ1z6UmBuPGaAE3dMDPHWnLjdCCrcnrTcAAjtTst8w2gigB7bvMmG8EYGMU0D5F+bilH3D&#10;yaQ9MBqADjeOOMUo2nPy9R1ph+7kij5vMJ3cY6UAOw3lAYA5ox97BpedrcUn8XA4xQAvPymjJ3rx&#10;1pO7ZPpxSn7o+tADwcggqKOBnA4qLIDEVJxg85oAXIK8L1pi53n5COKeD6gcCm8BmPvzQA49+KTs&#10;aUdDzTc/OcYzQAq43LyOc0uD8wyOvBpvYZU0vrxQApzkA+lJgZT5P1p2MxMcjijnK49aAG4/e5ER&#10;6Uf8A6+9OJbzJPk4x1pvPynP1FADgD5Yz69KAG3HDjNGfnXDn8qcu3fJgH60AN/hOSKBjA4pPk3S&#10;cnqKPm3Dk4oAeBx92lcr5ZwFzSDd83FMbHzcck9KAHqAAf3Sn8aMDYaYpHlv8wAHWnAt53XjFACH&#10;v8uaUfdPFLnhvwppzsGCDQAEfMPkFKBwKB0bij+NeaABR8rAqDzT8AL1pv8Ae5oJOVwtACHqMIKF&#10;xsJ2fSg7cHJP0p4C4+99aAIjv3jjmpQG8pgzDFIO7A9KaWJycZoAUhSgPIwKruB5Y471MpOTlRjF&#10;KQMnjpQBWw2fuGnIB5pwDnFTYyw5pyjDOQq54oAeoP2c5ftSgfuk44pGJITjvS5Iz8lAC8eWw254&#10;49qTIEMYDL9Kj+cSN8r8H1qTAJPy9aAGADc1J8xXBXgGn45bg9aTBx1pXAFzv6Z46U4b/Nb92OPe&#10;mksFA29amA/c53HpTAiY/JnaOtIudiZPalGSzcLgGlPJOWxx0pAJxtzgYzSjqOfpSDAQgPwD0oP3&#10;zg0ABDljiUjAoO7y4/nPB60Dq1P/AOWYoArTFQYyX7VPGVMA4PIqCZQXjUoPvCrCptaMbR93pQBI&#10;MbDwKTA8iQ7hS/3eOh6Uxs73wmORnBoHYgJPnJle/rUpx5X3+1RyEDP0qBnCgksTnsaQiwCDIvPW&#10;phwW+lUYyxuSdvGav87D8vOOaAI+cN+7PWgYB6Gnc4GPWl4/eZXkjpQOw3ClXOF4FRZfP3DjP5VL&#10;EEDYY8ZNDFSz4U4DUAhnzc8nrSH7rfNQdwX71HO5eDSAb8+Fwwx3qNg27PlkAVMR82cY6VXuGlFv&#10;McH/AFZ4ApgL8xIwSfX2qT5tg/eGszTpi8dxw5O85yK0/wCI880ANx046imtxA3FOOccL0FNYk5y&#10;ooYDQSYeevaoX3eavB6dalI4xTCFw2HBOKAGbmOOeKjI+Uc8ZpRwWPIOaDnJ5oQDNo+b5OtMYYDY&#10;X0qQYDgEio5D8xAYHmqAjbhlOPrVe4x9kB3ZzVjB+bNQT8JCQM+1JgVoOIW6dae23c5yv41EC++Q&#10;GICkYZJIkPSkMCfncmLjHrUBJwnUDceDT1JwQcYzTDjfJ8p60AKxXbwMmoCW+Y7c08eX5bEk9elQ&#10;SyKGUKoJ96aEWtIQnxrp5MQ5uRiva3VRawIQQPs65ryPwwks3xHhUKMRyLg+ua9pu0xJFwAfJHFT&#10;NWE0RWaJ5gGGx/KustApgwB34rnrJfvfuhndXU2gcIu2M529q0i+5LRfSM7lJOOlWwo2DjgimRg7&#10;QSuelWiBjgEccirbIKhQeXLhCfQVEAS44q9j92QDTAqgr8xpJgNjXljs7etXEUHOV4+tRKBleO9W&#10;0A3E00BMgUKBirA+6aiA+X7tP42kZqhCHG5flpQWyflH1ppB2+2aXnDUIkU9aT5956nNIT8p4pys&#10;dw9qoBfm3L+74zzTx24xSYGSd560EnJ+agAPtjOfypce1R8iU8nnuakH3SS9ADucL8v1pw6Dik5y&#10;flp3c0AHA/how2T8gwaM89BipV2njHNADQBgfLS8elIchiM048LnB60AOA4pwC4PPamDOTknGKdk&#10;c0AM54IfPNTRgFcbc+tRnO32qVT8hOwDmgTHnatretvXIspCfbFflz47uDdftReI5C+QPE9wB+DV&#10;+n1+Vj8HeJWyRjQLhv8Ax2vynv2ab4s+JZvMyw8U3X/oZpzdkiqb38z1PwmMXykKB8or1ZA32VyR&#10;1FebeEo90tlyeACfevS2/wBbJg8AAfWsWiyAgZFM55AA6089WoGN61QhRwyggdKcKAPlPtTwOV5z&#10;zQCAZ5+WlXdvYfKB2pzAZA3ZFHy7wN5pDHcg/d/WlHQcUnG05HSlHK/eFCBjCTuHy9qcN3qeaVgM&#10;KARxSDGThu3pTAePu5xScbAAaT+E845pflyvNABnFyimLtxThwH5ox+9zup+G+f5RnHFADRyQeOt&#10;PH3BTMZQZQDrUgJEWNmcGgBP4vudfel7/wAqMfKvPbpSZGTg80gDncvyfrSfNwNvFO79KQ4x98de&#10;RTAUDN3bAnAp7D5pgAOoxTCcOAAOlKN3Ocn3pBckVQfKO4ZwaaRgn5e9AxtbDEUmTnqaAFHUDFKc&#10;YPFJ6c9KO55pgPA54WlywI4bGPypnPPzkUhY/Lk8Ac+9ADmYFCRAN3am/vAq/KckU/5TBkEZ7Cm7&#10;n85enTpQADOQfLPIpR1f9wfbml3ON/A6Uh+4n7368UALjk5FNwu7qevFOznOKTvQAozvJyelFH8J&#10;+lNJbcmR17UgH44OTRzsPH0oz8v3aD93rigBn93ijHC0vdeO1KQMHOKBjGLZPBxikHQjNLz04xQR&#10;xnf1PWgQc5Xim85b5elOOPl+cdKjPU/KaAHbv3bAR84pBuwOBTQWwKlG3afmOaAEBPy/JmkAJ7Gl&#10;PWlz8x9aAIwMXJBUkVMfuuRnpTXCl4sSr703L5cbBx0oAXGcZTnFIMiF8KRnrR8/nNnH4U7PLUAM&#10;5yctTT/FzTiRtNNz9/A54pARj/WD5frTmAyKjPmb24PBqT+E5BzQFxpHPSlHQ/NQe/IppzuIyKYX&#10;F7LxTO/WjJ54FA+4x96AuKc4PFRlcjr3qTHy9aYc7hxTEIOM8dqcWYxY81wO+DSfLnOw/nUTsdxG&#10;KAA7WGFUgbfzqjLu8pwx5zxU7OQjAP1NVXxuUGbP9KdgIwTsX6UE/KvFNc/Kv7ykJ+5z2oaEWY1J&#10;lTjjcK7Twuqt8SFxHyluPwrkrMHzG+Y43Cu78JRr/wAJJ4xmA4S1UZ+tQB8B/t56gW1v4B2a3B4l&#10;uXYA/hzX54QLH5kQNud2wEnNfYX7ampef+2H4XsRMT9k8OAkehY18fW4byTnHSuqHwIwlrI6Cx5T&#10;G1kG/hR3rXUDc48rgL1rM08A6fMMZKsMcVrjOxttm5+Xn2okCRXZADAwyfmOVzUL7hNKDbcEDkHp&#10;Ush7LnAbmoZFbCsLs/vExg9qaGY94mI70Naqe556VzrACVsNkbu9dFdDbFEpuyTycVgyFTJKfIA+&#10;b1pomRd08ytrljsZV29T61o35nk1SVGjRPLQcf3vesrTxnXrRfNIVm55roSkZ8Q3CElykfDZ600I&#10;k0OGJtVAkj+7ayENnrxX03+z3ceIbfTPj3dWPwtk1SS3+YRebtwByce9fNFiSuo6oR2OEH1r6p/Z&#10;t1NbX4j/ABZ0x5gsl94cke3z3kUHFbQVmZzely9Zajo2v/tieCjdfCzX9Mlk1mQzpe3DIQ8TZ+Uu&#10;Rjn0rqv2gLaGX4Oy3aarpjmzaJSsUwbC4xzjNey6B4Sj1vRpbrxR8LLAXFtrk4tbu3fyXkTdwcKc&#10;9K+S/jNod5of7Qfi2wttR1YaNq2kLIkEs7ONy9gWrvVSM2orRo8+dKUU5bpkOmv5n/BMjx4gV/k1&#10;GDaR74rJi8Lw2/wW1O+n8UalK82nxNGjE7V4z3rY8HDzP2Av2g4GQn7PrNv8vpnpXTzjUG/ZIuYJ&#10;rBQ8OmoVYc5XaMV081m0RGGlzwRDHHhVKNyR06VVuioER8sfez9KS3DHU9VLSkgS/KKddq5Z8EDG&#10;KtEs9n+AutfYfi78U7X7FE41HwjIpB6AqDzX2ZoiFv8Agnp4wTYhMPjjeuf98mvgj4WxSp8ftI8q&#10;J2d9LudwHbCmvvXwY63H7DvxeiWVSy68SR6FSc18xmdP9435HtZf8K9T0TS5A/7Qf7JVxtw0nhmZ&#10;H4/2cV4t48WSH9rf4ioA4H24snpkmvU7e9s4fE37EV3NcxxRFrmJnbgZ6DrXG/Eizlk/aX1q5SS2&#10;8p5rdjIGBBTPP6V50Ueo2eO6ho/xA1DVwLG2tXYzAKrTBQ2frUuh+G/GkPxw8N6XrfhG6sFE6XEr&#10;s+VZUOTg16vqieCE+KvwIjsfHCxxT3UTTQ+bgqynLFj2/Gu+8by6XqPxn+GcFtrltJCfC7RtcRHO&#10;MDByRW2tjFS961vmfLnjTxPc+I/2zvA+mWVpbzWumaxDZWh2gmVt21zwOnpXvfxM0jwp4M/ZzmuL&#10;HwHbJrGrRW6W0Sx73lmAySp5IAPPGK+U9Dm8PeHv+CmjH7Qbiz0/xmXkOcn5nyfxFfVXjrxN/wAJ&#10;F8U/C2opoKNpejacq2cs6bTKz9TtOPu9KzhB1H7r23Iqz5dz5z8LfDb4oeJ/GVxf6x4v1Sza4G8v&#10;LMwYr2VEHQV23xA+Gcdp+xT8ZtJ064v7vUTpDTTebMXY+UMjHpmte68bafpXxC0K9uvH32SOJz/q&#10;zuGD2KjNcl42+OfwntvDPxCk0q41bU9RvNFkiEYjIQs4xkt2AroVCSV0tTnWK112PzfhEyX+pQMZ&#10;VaO6K8r90jg10UIcWbhmT5QMmsxTqE3ijWbmS2ijE+qyzSKP9s5xWj+4BusxyqH28169Ne6rnFPV&#10;ljK7ziIDjkVo6bb3F1rtnbW9k0rSPjHv6k+1Yjyqsd3n5UEHDdcmtzwLq+mw+ItQ+2aokJO5Y5ce&#10;vH4YqpSSEono8vgLW28MLKlzp0k6aZK7pFcDK4HAIBryeCSZtNtElULcQ6hNHOp7FTivoHwrDpOm&#10;6n8Q9Vl+Ldpe293p0jK73oOzPONua+eZJrW5+Nfi0RKohuNVlIIPfPH51FGrKTa6I0qQUfUtMzDz&#10;Qrox44rovC2j3WseJ9YtY7+KBYbQvPO/KxL61gi3kjupYpYQG8z5Tu6g16j8FYDL+0j4l07exS90&#10;toye+elVXrckG+qFQp881fYqw+B7hLue48O/G5L2ZIJXuQlvwBHncMg15vdS3d7rZB+NWsqHndHt&#10;hI6BSpweBgY/Cvuz4c6Ha6T8Zv2p9IEUZ2eGL+SPeMn5lr87NQjC+Ovic27DQ+LLoLtOP+WhrysP&#10;Vcpttno16EYRTXU6FbGOC/ZROrLjIJbJJ9zTSzC8QMIgAxyN35UzT47ifRJHxI0m9EA3cknpX0H4&#10;f+EGo3Pw1stW1rxVHp8I0iSdBM+0sAMg816amursef7JtnL+CNN1DU/BHxA0eGxLyXuq2kaqDyNx&#10;IBA9jXvHjPwD+z54O+EnhWHxFr91Jq114ckZZhKciTbwNueADWB8A08I6b8Tfitrl/4vsbm10yaQ&#10;Ws24Ycx9yvqB0rwf41eM38V/tM+NdSae5Onw3nk2sZPG1TjIHvWE7uejKT909X+FPxM+G/gv4UfG&#10;a8g8WXl/q9zLKlhaG0I8sH7pL4r5Y8YeIPEXiH4y+MdZ1LUJpbq91R3IJ4Reyj2FZl4tuLFSsMWQ&#10;BtIAB/Kq0XmvcxmLSZGkwAMdKlxV7lQbtY7HRtQQ/DybSpYgV+37wuepJzXq+niQad4fC6aCwiG4&#10;eq15n4c8O3z65p9xc3jxr5oZkxya9clkt7axRUhjP+ikBQeRTlK5UY2Keo2EH2z7TYahEW3bjCDg&#10;hh6GtUka58OZrTUtJZLqC1YW9w45yBwDXk95rVxaarLMtyz4vOYQeCM8810beIru48J6ZdWLC3aO&#10;dC67c555BqeXTcfNZnmt7a6pDrlxZvCkf2e7kD54yM8EeuaqkRfZosAnDnNdl4ya3vU0TUobyFZk&#10;t0WZQcEn6VxGZBDGNmTgfrTEx7MeQGJ44qxErG2GV+8eSe1RIr8fu8nPSrkrRR2Ds5jBZRgZpDQ0&#10;Gwi3F/MbcvC+tdj4M8N+I9a8QjZp93b6dDPmaVsjd7L71b8AeGLrW/E1q82nz/ZVuVIGOXx2FfW8&#10;lnpmjeDdLi/4l9usdn8sSYH4ms5t2si0rHM29poGh+BTHFp9kjC3G4nr9S1fMXxJ8U3N7rl5Y22q&#10;OYfNxOUP3j2X6DvWx8SPGTXGqajZWd/LtWQh3B6/jXisSATszszEnK57k0oQ7il5D44nENodwBGS&#10;wx1q2m/jLgDvQd24fNjAo+XJ5NbEkhLLBdAQk/MAD6Zpxt7lZIm86IoUycHP6VEfM8ucLOAGxkYp&#10;iJOJbdhNL8ud2W4bNIB/y+e+M4J6+tKR8uNuMUjF8vnbweMUqFvKJI4JoAb8vB2g8dM0nc5HHapN&#10;qF+AMk9M01gyysNvP6UAIOnWlyOOP1pMDcOvJoIIkxsPI7UAH/LRuPpRj72OM0p/iANHfoaAA438&#10;KDSHABytBxtPfmlw29sgcY/GmAn8OdpxQNu4dTntQevfHpSr04UE9vakA05wDnvVC4I+0REvkbsk&#10;fSr+GLE54HUVQuxxGf8Aa5oEz1q5MUv7Dd+6cqmr2wA/ukMM15VEHKggOP3K8nvxXpGmuX/Yh+LC&#10;ZGItetSB9SM15xAXNrAN2fk4GKdrDuWEYATs6H0arWl2l9d+MLe2ttLupJp9RiigVVy25zjgVTg8&#10;8yamWUbhIoVCK+2P2efBtlaxHxlremQpBbWjPZrMnGQMl8H16LUTmooqMXI9k+HPhPQvBXwi8Drd&#10;eG4pNU1DThPfTsvzDjOwE+lP8ZS6Dqg8KX1vq8xkS/UogbATaeeK6Dw/q3/CWfGvx3fXk8dppmia&#10;NOLazxnzARwxPfNfM/jrxfoWnR+LLXTLrfcPqFxHbJjlcnGcY6CvNqynfTW51pKKOU+MvinUNU8c&#10;6LoNlfu0NtDGLgIeGcDGD9K1/Aelf2d8PtRu5rKESNCArEc815x4R02afXXubgM00t40sztz1561&#10;6Rr2qxWfhGB2vVEccRAQHqa66UeU55O5heKtVihivNt3udsgIT3PSvfP2e/B9ta6NqHi/XbDaGiL&#10;2S3C9B/eAPc9q8L+FXhw+J/jbc6rqljINF0+7ErpIcJK4OQufTua+gvHPjSNdO+w6f5MVjbweWgU&#10;bVfbwMD0FbKTSduooos/F/x3fXOlzWsetNFbbyIrWN+SPVvrXxD4g1W4fWbyKKV5LmT5VVTnbn1r&#10;d8SX+s3J12eOeaWRpiOvX0ArV8HeEpo9Dj1C/wBN3TyThyjN0B96h6gtyj4N8MyJbm5vpmy6ltze&#10;proNYmhi0yC3jAJ83A29h2zXWaxNFHAkccCKPs6hUU/dxXnl/PYxWWtTyXIIW3JYt2PbFSy0zjvF&#10;93Mng7TrGO5Pm3c4MuD0Re341B4WsYDrenTva/u40HUcEiucMlxfa5fXBV9qzkRg+leq6TDbxeEN&#10;KBtx88Z3YHQ44q7qCuOKVzetIZb/AMeaRBFbMVSdNwHQDNfVmh+E7mfSdISZzDbLZrkDgkVhfDHw&#10;haQfCmPV7vScSzwmQBxyq/w17LpjXMmieedRiWBHZQpOOlYabF2aNHQbLw1p2nzQad4QtllaM75G&#10;XLuf9480qrd/8JYJ5GSNBL8248V5l4k8daRpmsTw26peXYODFAQcfUjOK85v/EHxS1tb4x3cemWI&#10;T5xGfmx9etS2l1JUW9T07x14x8P22tG0h1OGe48xQ6Q8hfqRXmeqeK/G1xY/Z7CCG2iMIBmx8wHt&#10;XMtZ6Na2295pridpPndzkk1sWFvc3LRx23h2bC4OQalTfQpROaj0+4kup5tQ8U6zO0j9XlPJ+ldL&#10;p9v4Ut0uN1o4maPEffmups/Cnim91eyB0QQQKQWldv6V7X4W8D+Gorm4lntYpnS0+Z3AJJx2Haiz&#10;kOx85wyas988FrpszSGQj5VzxXXWvgT4q3lhFJH4UlVHAO6aTbwe+DXsGnWPh+y+Md6YvDNouy4O&#10;wkZzzXrkc8z21wQcA2xwVOAPwoUWWmfJOteBr7T/AIcahNea/apKlsTLsbPPYA1k+AvBfivVLe8e&#10;TTLu1tCHCXk3JPpheuK9P+KR1F/DOjwo12+/W0dlBPz7SPl+hrb0bxrfp4aig/4Uitv5GjxIFR+G&#10;wMZ/GovqWrNHzD4w0zxb4W+KNja391HJbXU7G0ul4WQZ/nVQamWaNW1kxkup3Z7Vd+Neu3+q/ED4&#10;VwzxyrHb+cURgQVJ7c1504E3g+Dh98bDp1NRK99DOV1oe5+GNctbH40/DC4GpRuBrEMbtnqHOK+n&#10;fHlktzaaNcRoSQY3H0avz2tZZEWwzJKCup25HPcHiv0ZtJdQn+EXwhuX04SGTwtAHB74Xg1tOL5F&#10;Yypr3rs5DUbdf+FL+Ik8rbjRSWz1JC183ePJGm/Yy8GK5G2S5ugxHT5RxX0nrq39z4C+Kwgc5g0W&#10;Qsg7jbz+VfNHizYf2GvDbeYAI7q6HPqa0oaF1nojnv2fyBr/AInIyALCcH8q8m+IMU0X7RXxFdhh&#10;ZdVYxsf97pXoXwLvBHb/ABW+ZAYr5FH0auK+KLSH4++KIS3yoY2Ax3bmuypokctLVswfhMob/goh&#10;4GJX7sZ4/Ov0G1xLdbOA7stcDkemK/Pf4SOF/bu0F8AlIutffVy89w967RkrGoEfHvzXLNM6YtXP&#10;ONcmvPtqoltcsiFRkd69H8CRQPY3Qbc37tSyk1y91Dff2zPjStsJXg4zmut8JxT2t/eSsJBC8DYb&#10;HGawe5dzf1B4TrRjVVVUkHTrVHUriyl1fwxZ+Xy/AbHes69uAviKZyzYkuTiqV6zrdaNcrPHuD5+&#10;lO5J1cunPBDbkxA5jGCD1rIuJGS4xsAAPFbltqMVx4dsXG9tsJBz2NY9x5EtvqRKYcKcEU+gWNrS&#10;PMW6hk4LEgitTS4Zz+034YvVQrLLqMSxqOuAea5zQTO1nIGMg2ucE+1bMGppYfFH4f6lLameG31M&#10;K0YPUMcZ/CpS1XYbehhftR6O8PxA+AWrLbuPtekNFI4X+JeRk185/EiJrn4B/BTUChLQ38Sb/Xaa&#10;+2v2hrmx1D9im2uR4eIFtqFrPazMMMu4cj8q+NNaZp/2H/HSiFGFpcwTRDqVz1ptJbFKTkloekfC&#10;G7LeLZQFwr6VAV+uOa981regD4Rhtr5e+EN7bpdeA5GYBZbRF59cV9M6nhpgJJTsaMFfSq0a8yUj&#10;nmbNscKBmq8k1vBYgGNHlZD36VsR2tu+n3TLO25RwK5O+tLh9XjZbt/kJ3jPBFQy0RwTFrifcikZ&#10;ODnrXM6lNc/29ciO3UgDrXU2sdgtprvm3IQLBwc9TXKr5banO32o5MzYBHYUxMqeYTpEwlGAOSaz&#10;GnX92BnG/ipNRc+eyLMNm+s5j+7kIhyVK0bCLDx3Q1/SJ4Z/uyglCO1dZq05Xw5ocyTIZWVQw9a5&#10;+JXa0spTIEXtnvV+RGln05TE2xeeT1xUyA3bAyMbRjZucQ8Cuihnm+z2y+SyhXPy1jWPnmw+VUwv&#10;Ax2ragD+fDmLkN6daUdhmpekz+DltnhGzg+4pNP8q30hY1dWcrg1ZVAbQgkE45Gas2lspuLgi2J4&#10;HzelAy9ppdYrxgqqsh+YVsIJCYAFQDd3qqkSJph+Rhg8ipLcsxZjk7RwM0CZQ1Qk6nZqYFODTGK/&#10;ZI1BHGKZdNM+syKlvuIYfhTXIEjLkFgoyPSkNEm0mIHAxiqrKnnIckHd1zTmlnFsFEfHelhiDyxg&#10;zELu5NIYt4HbSbL584Yd6o38RbSLVxMVcxCtS4EP2uOMdBjmqmoFhFZDYuBHwPWiwHPwM5ERklkY&#10;qeMmnay1xceCXVEcxQsCwz6e1VHuVXV4YTZtkyc4ranOmJ4O8Q41NBu0t8r74qUNnG4u30HSzE0p&#10;WRwuVHaugsNKt7edp0u3aWSEZGOc/WpPBclsfhWsE0cQkF/NtJ5PJ4rsre0ZQFO1hnIY00Jqxkpb&#10;T/2UfNdgxOcdTVMQzx6tC2HPzcGm+KLvXLHTLq7h8O3E0URUTbMkgeoFP0XUIr/w/p9x9nwAvP49&#10;qewIu6pLDH8JfiHdugRoNKYKM8lmHGK5rwVZTN8ONNnlWbdNdM5DdgTxxXeTW1lP4N8SQT2imOYI&#10;efVelVLdZfscUcaJGqIFAAwCB0pDH3vkKIRlFxHUenqZb6VRbggDk1n6xHK2mRKLlg/mDkVf0jfB&#10;aQqblPMMQ3c5zS6gZt6pXxXcks21e2aWJ1LyfuzycjNLqTRPrY+brLzV5Y7c2ETCPBKChhcdCZGu&#10;I/mbbjvWhCVW4k+VRhe9ZkZC3Nup6b+DVyeRFTJXnbz70IChKqPqUzNlsycGq9xGq3lqEjHB4rQV&#10;C9gXAG3dxUMpUSWhyvHBzQBYt4rl5YX3ZC9RV2cLiPMWBj1pLOTbvUnhl4pZ87Ad2eTmmmJmdJKB&#10;DMuzjt7VUjlXzNjSdW71O/l+c43p15FIYIdrOCoBYbqQFqRIUs8hSMx9azbeKZ52bzTgSdBXQILa&#10;TSLhWXhYuKo2QRbq7JHyhjmmA+OJkut5kBB6E1PLH5rQgxghjxSXs1mdKiZZsHfjFW4TCui2z+aC&#10;wAOPSgDLntJorhQI2G5fWp7NIcTJJu5647UyS5aTxEh3Haoxkmnoy/2y5UAhmGaEAlykaTxqGOO1&#10;VHQNb3a7fvQmtW6SM3sJyR8o61m3hWO0l2yHeYSF56UXCwzSYli8NX65G4ysc10mk3B+xTo+4nac&#10;Vy+iG4/sTWRNGSUnJDeua24GUSqd4GVIpoTMTWIjJBq8hAP749TWPpB8o3QMisADye1dLexltIvV&#10;BbPlscVw8TSLpGvmOMmQS4AzQI9X0N4n8OTk3CEDdzjpVS7jXyWZY+DIear+Fto8JgSK3P3xUmtX&#10;MUcO1Cv3TgetK5Rzl3qDRXEiqxyFOB9KpaNJLeeMRLOWYiQhAe2KktII5LtmnYYYNgGqmnefF8SQ&#10;I5EEe9uMdqSQjrryONfElk4gGBjOKmupkZbVSwXKUydztBKliGzWNeyu+p2WI2GZFGKaGbduZDAQ&#10;ACQeasZPPHarCQwjQCyZ3GJd1VnWQJD/AKSvvVEkc4T+zJOF3GM459K4+6ZzZowt5S/mEV1UyEW8&#10;jCQnGMc+tY9zNZK0MZRWbdzgUDRnQSX4OlKUcRsx38VqyRBfnisxwoOTWnZCBrC7UwRFBFnJ7UyZ&#10;lOkSKkgJGcYphcdZu8lkoJIIHSpJUuyAUtSQKr6YpzHuyP3nPPWulkVlsLnygpPk80hHPQE5uRLb&#10;gOMbTSzsrWzgsuSwwc1VJnaW6yDnee9UtzC8kDO5+cYJNMRuw7lSPhfu0yZm+0Jk555IqSJT5EJO&#10;OUHNDoNrHaxyec00BXklGwAnbkcUy3WTzj/pROT8tRX0TtY2xVTxIOlXLT7L9qsT9pO4JyPShAbs&#10;csqaA0ZuTyh4zWXEZWWUFgQrnmrM+1gxEpAA/OqsHy/ameVcDtnrSSGQNKyavCSgwDT5bkS3sTuz&#10;Adq57U31eXxBaiCybYJOT7Vt21tKbbD8t5Q5FK4WCe5QXduRKT8hGKqFc2lxJuON3TNP8hRrtuCR&#10;nfzVy6QDTLkhF+XGRmgB1jhoo8M2D7Vt+db2yqzkk44XGax9Ong+xPiFNwIqe8dDJbyEjaOTmmIi&#10;v7oXNypW1K+nGKdaEraSHa2c4xSM1rMbcxrGowBx61BIt4uowqo+UdcUDLN3HK9pgP8AeYfhUkNp&#10;stY08nqmS3rTcv8A6Gvmch62XyLS2bZkhO1Anoc/ciBUYKpJzWcN/wBtTljyOK3Jo1YXzYA+UVz0&#10;coXxHboVJJm596ANjaAy7sD5elWYMEuAOtRTxu1zAFLY2DjFQecsV/EvnHNMDXsnSHxHbuYkzk5z&#10;VzUZRNDeOsh+VTwKyM280U0guCHVemetMWV0iYlSOCDnvQKxQgkka5I8puJetasqYiQgn7nFVYY5&#10;GuZGSFeucVJLK3mxKZFHYigYmyKTYXIHNDBPKbGeBxRGRv6qfanygATPtwNnNAFXfIJIlEZPPata&#10;23+apOQoXketYUcq/apAJE4atqJ2PmYXJ2jn1pIDL1q3tTLBNE/zbD+FZmjyYvLgNDuYsRuIrdvF&#10;BhYFGA28VT05EA1T90mccHFFgNdCDu+c49KramiHw2mBnDdM09GX7O/B+9UcyhohulGMjjNAFOyg&#10;b7JI5OP3dTQuPMI8s8SdamwRagqxChMHFUYmI1ILkfeoA0/MJvohtfGRzzVqeJPLUhgcqDULqy2Y&#10;JVaA5a2jByTjigdiO8LN4ckjAz8nIrkoGtE1QRSRHPmnHFdeVOQcH7p4NZptIzqM8rIpPbjpSaBj&#10;nOmR6bIwdslR3qGF8pw7HcfWmzW6PbqrQtjzOta1nYKHtM4UbR1NO4IoyQEW+4hcdSM0kMVsyM+1&#10;RitG+jhW7UG8UcfdBqqFURgKOM/nSAizEJTyAM8CrGVaIYQYp0dhPJ9rbyX4XIFQBwpaPY/XByOl&#10;IYGT96gA475pXV2h4fHFQhCZmwo+9VnawBBkHGOKAKKowMoIBz69qWDcLqTDAc81dbHkueM4rPm8&#10;0DKofekMnlYFzWbIyC82lee1WFctGCUIxVaaJftEbmXnPrSYFwAC1ViuAferSt+4QiQ4C1mTbjpq&#10;qLhenSrNpIBZIjgksODTTBmrBfTLbhCRgA9BXNX81z/aFtIIXC/aOa3HQfZXbyVA+tZ0gDWkg2A+&#10;1NsSRMbm2WyhcqASgNW7W6WUINoA7VnRw27wwCUtjcOBVxkto72BopBgKOKQyK53nV59mVQ8YqJV&#10;kEbBpGOTVqRk3NgLwKgXzWWchVOKAIXVRA+YiMjqazmhjN9BiMDdIMkGr10Lp1s18zgP0FWBblEg&#10;yuSACDRcZpQF47bbgANGOaikZ1MhMffqe9UbmS7Nu48rO3GMd6rwzXlxbXiS6YybMBWz1pDMLafM&#10;OScZ4pADtkGDwas8d+tNJ+dRtUc1/N7R+kkYBDDgdPypp++fl7+tOPBIpOePSpYIVWYBxsG3v71g&#10;m4udH+K/hjUoA32abUFS7iXpgnrW3zleaz9YhWbwbqaEjmxdlz6qK93hzM54LFRs/db1RzY3DxrU&#10;2mj3u4kim03SJ4ipjm09JEYd8jNZxzknZ3rE8BXElz+yv8OWkkJkiiliLZ7ISBW4WISQ7Bg+tf0B&#10;QqqpCMl1R+b1ock2uww52fSoyWDqMdu9G4bG+UZzVeWT92uUrRszHOzbDwMCqTt80h8wc0yWQAEB&#10;zjHrWe8g3NlmxntVIRc3rsbBHWoJH/d47Zqi8uMgIeneqplnMhBJxnrRewzVWQAJgDpWjbyLsLbu&#10;4yK5ffKZoV8wck81tWe7yF4Oc9fWmtRHYWrKRFyO3FaJ/wCP0Fth+Tisaz4MWSc+tbU6r/Zluwm6&#10;nk+lCZJ0vh2RRqkm0k8+ld1KP9BuRu/5ZnmvOfDzxJraHOVI4r0ZsNZy7X6xHmpbJktjzi5H/E8v&#10;DsXPmmoR0qfVFdNTgOX/ANa2TVNGyoNZvU2JuMilBHnLkgc009s4xSLgyjKjHrSA2LMkavY5IwG4&#10;r48/aOi8v9oz4bTeUx82xlwMdcV9eWpH9pRfMeoxXyv+0uNvxJ/Ztl8sZMF2DUS0lEuDsfNgkP2q&#10;MFVALGkkZORg/e7Usqr50JGRliaikACjAb8aTNSSL/W53EkGtPH+iw4kXJFZkR5iBYA1eU9evbFC&#10;ExHVtjHPAqufu5xU0pbEY83v0FRHqufegRCQdzcdquWakuuSPvHHFVDjzowe/WtW02BoMoenGKdx&#10;dToLAL8+E7jd7V1dv5nlRZwBiuZsQP32IDuJGa6yEKdPg5OQvNKw7F1AQYjkDg1egADLhW5as2M5&#10;wCx61sW6kpGcjpxSG0aEY+78vepvlyTzkVEmAiDcKkH3RTEOGTcD5R+dXEAIOfyqouNwz61ZUjK/&#10;P+lMCUBQAQ9Iw+9xTT91sinxFTHJ82P60AMH3Pug1EwHmoCOpqxg7l+ppuF3ZxyDxQAMGWGLCdu9&#10;MBIAyxHPTFTPkpy3QdKh6xGgCQHLjGeKDnf1pi8LUnbp9KAE4weaTPLU053n5uo4pFznBQgetAEo&#10;yGbik483oBnpQAMHnqaeRwvPTpQAmBkfNTsfeOelIxAIGQTikG7P36AE+fzD8lLhiTzQ27GfP6+1&#10;KN2//WD60ABHy5JpDty2D6UZ4kGRyOopR/qmyv0NACZ5UbT0pTjyxkcZ7U0E7o8j1zT8/Mfm44oA&#10;YS29AIwcDrilByDk96f8plPz4FLhcn5eaAI/+WmNnbrTudh4p2BvTL/pTcHcMMgAPWgBCOOh/Ol/&#10;vcU5sc4TqvJpi/eAwMetAChnBOEU89TSsATkGk+Xgb+c9aXBoAaC24ZIPFPOMv8AhTT0FKRmNiGH&#10;UUAKP9S/zHrTiV+UZ7U3IwPpR+FACnp0FGBtfnuKaSdxBQ49aQCTnDD6UAOyPNdfJ5xxSrxC4zim&#10;gfvVIkfOKf0hBDAtmgBOcCjnnml+XavzdqVcFRz360ACn5cZPWmOPuHJ60/jfw4pTu8nJA+9QAih&#10;Csg8lsEUNvVoh2HSgs/ygHHHFAMm0B8nB4NADSG3v8nf1oHbmnYPcfjR2TD/AE4oAPwpCfmJCc0i&#10;58yTIAPrQNwdsnv1oAM/Mee1AJwPmzSnG1cyLSAcDnrQAp++KMr830oOdh4BIqMCQyIfLG0Hk0AP&#10;w/2Fds2fm5FH8PXtRkmZuCOOtLj51oATjaDmn85fj0pny7COTzSnOIxnqKAF53Jk04gfPyD0pAD5&#10;g9hUgz5JPy5PQUANx+7pn7wSR/MOTUnGMEilx8mcUAMLFWUHk09T15HNREDzo8560/8AhbCjkUAP&#10;J4T5/wBKaTgn5PwpAfmIK/jR6HbSAUlSFwB06U8kGFRtqJQfMY5FPYjaOMUARkHzFOetOG7D8dKX&#10;5cKCTz7UvUMMd6AGfQU7tbkEdeaQ4ApMjPSgBxwSMLQP4uO1M43jilJGaYDlJFxGSqnBqYlzvJIO&#10;ar8+Ypz0NWE2lJMtj0pDGE/L15qMlv3x57U849aMDYeaQAqKygYGcVUmiQsgYHg8VbX/AFw4PFNY&#10;ZwdvJJ5NADEQARHtT1Z/OkymPwpBuLEY4qUGMZ5GcUAgJPY0oznrUYKcja3WnHIzQMGUbV5poON3&#10;zc07ksOaYcbWBFAmBJL9BSD7pGabxkcUozg/LQIcOnSo5BlGHHSn9mpOxytIZXhSJDPtiUbj1AxT&#10;jncOtPPReaAOPu0AhnJAxTT39aU8OcnrjFJkZAwaYJDTjceOlRtj5/lJJNTcGQfN2pjfePy0hkBy&#10;WT5uxppOHOCM5p5wD979KbkFW6fXFMRE+4lSQMioz949+KkPI60npximhDOcn3qvNjbICx+9xVg4&#10;85hu7VXk2mOQ56A80gKqg+cQc9OtQFk87G4/epyOxWXk9aiKgvkqc54pjQkgb7XGAxxgUsgwqEkZ&#10;NKwIYZpsuTGvzAEepoYEbbgh+QdKovgk5bHzDpVljJv+ZwPl5qoWzcrhv4T2pAmdz4CjeT4pRFIy&#10;QIjv4r2C8Qi/kyo4NeffCiFm8V+KZTEDstTj8a9NuEX7VcFpBkzt/OmtdyWyK0QAx/Jzmums9w8s&#10;g5wKwLcMJohnNdNbgLa/6v5uAMVdkyXKyL0Y9jyanxl8bhwppESTam7GNgxUm0hW4HSqsSQYO5x1&#10;5oK8g5brUqj5jxzTmDZHyn25osAwBSVIWp064xTUB2kEd6nXG77uOKYmSjOzrSHblqXI8sc0Acni&#10;mITH+r+b1p3dufSjHNJ/Cfl/WmIXA5pmT57/AC8Zp/pkU4AbCcc0ANBO5u/t6Uozl/wpxVRI3Pag&#10;fcHFMBMe1BzzxTjnjnPPpTgBu9z0oABnYuB1FP45zSAfKwLUHcCtADuMN9KRCdx+bjFHYcc07ChE&#10;4oAXJLg5NSgL5cpyRg1B0lIx2qQZ2ScdRQA4crKd6ikYIAuJc0z+FdwxnPelUtsUBSfm9KAHj7n3&#10;v/rU8EgICP4qCE8zkYz1xTuNyfLxmgDF8Wzi3+CnxEm342eFZ8H6rivy5tB5nirxEwOc67Kfzav0&#10;e+LV19n/AGWPiC2/BfTCv5ivzj0XcdSvmwOb9j+tKo7Cg9Ee2eFhsiBBxiEc13qljEcgDHQ+tcZ4&#10;bVRZRFon2EDdiu2cJsGCNpXipsa9Cv3NOHb5qb3PNL0Zfl57UCsS9QwzzRuAJAQ9s5pvTPznNIu7&#10;c3zYBPNA0S5APToOaXgsOKYQPJbIyc08Zw2BzxQFx3yZHB5PFO2/vQRJ26UzPzjI57U9QfNY7j0o&#10;AaN3mscc0uOev6UpHPU09e/Tp1oAbkZOM0cbs7aGHzj96AKZzxlRjNAEozk0uSQPmpo+6KUk74/3&#10;ZA560CHelOXAkbg8ikH3TzRz8vNIZKoTy3yAODzUODiQ7VwDT+tHG2gBhJwPlpATj7vPrmnY+cCk&#10;I+Y/LRYBVyS2QOlL+9+zv04NIB0y4pR93/WHmmAmWJNP5w/timAYzzTu/SkAvPzUp/1bYJpvGOnW&#10;nHHA9uKLALkUmCZOvAo43HmkBOJcR8Z65pgSDHlDIPXik2jOS30oBzDymQRx7U052qcUAO4welNY&#10;sCMIPendiDSH7goAUdDSqeJf0pOpXj1pf4OlAB0A+cmjjaxye34UpwWPHakGeKVgHY+8RgjjFJ/e&#10;ppJ82Mcc0vO45PfigBCRuHPWjjEn4UcZ5UUo+5QA0/xYFKOQw200kZH0pF345HfigA24cn5vzpcf&#10;KeKQ53NnNKNpTk0AGFxn0pueMFqcMFO+M0YHB2jNDBDhgr1FJ/E1HyhDljntTSG8wfN2oACqkjJ7&#10;075fMQCTFA3YPy00g7i238aAHtjeuHzkflUXzAjIzzyaf2NO4ERyooAjI5HHanbUNvId56ikOMLy&#10;KOit25oAYypvBG4cetN7NzU38LDHbiojw5G3tQIOPK4JphHyHP509T84+Wg58xvlAHagCPjPDcUh&#10;+83y04gccj8qDnB4pgMOd3WkJO0/Shs/L+tRO3JO70xQAhbKnHFV2PzucHPrmnMeJOM4HSoGbKt8&#10;oA7DNAAxO0nHPrVaR1AXIySOKWQtuOWz7VWJHdCPTigQi48xzzmpD98c96g/jPNPBHmx5fjNFwNq&#10;y/1N2ec+Wa9E8Kq8fw48YTMMF5xk/jXAWYxaXBCn/VmvRYitv+y5fznAZ7a4c/RRn+lJC6n4vftR&#10;3sd3/wAFGPi0yXW5Yp44gc/3RXg0A/c225OjdjXW/E3UG1D9qz4y3Zdm3+N7kA57BsVx1uWLouON&#10;3Wuu1jDudTpytsnVWyTj8a2Fdw1wm7btTkEc1hWDyLMdkeCMcmtY/O88gc724YEVLY0MyPO+VMrz&#10;lqgm5hTDgfMcCrEQf/iZYQ4QD5fXNVnaIpzDtIP5UJjMm5jPmKdoAEZ5rnZFdZyD/wA9DXSXzE22&#10;ArEjHTvXPXAYXOSecetUiWXLOAtrmig3OA0w3YPQV3c9pbDVdJeFdpMGGzzXCae0Y8TaAfOPzSYb&#10;PavThDdxxwFrUSAgESA/0pgZ7WyQXeklpQ7yTjgDpzX1H+zhpvh+5/aX8ezXFuHey0eEwEHBDMeT&#10;/Svmm4lJv9KZ7M7lYBc9MV33wt8VPoP7Rfiy8a1uTanT0E+0ZPYjgVvQ952fUwqaI/TzxJq+iafF&#10;o8T6lpaXE7qtvE0oGRnknPTFeSfELwT4d8S/Dy9aTxBa/bo7Yy2d5FJu8mTH3TjOQelfFfj7xXrn&#10;iL4u6xfNqOrwWXnBbdFkIOB7DpWHpOv/ABR0lrxtO+LPiqJHcfLJOzoR/utn9MV20sFJPmvqcs8U&#10;n7vQ9O8P2Gq2PwZ/bM0u+sGjuIdTs0fIwCB0Yex61qTXpPwmuLSK5hYHSfv9dwA6fhVHwpfeItX+&#10;Fv7U8+reJ1ubiXT4MyrGFPT2qhoFh5fgG/V/EN46/Z5/lKkkccV1NWb72Mk9FbueMQBf7a1oEDBu&#10;22n3zWtbWyyyyhnUYt3Y/hWeAqa9fo0Z5vZfm9Oa1rGK7dbowJl1t3yQeoq4mUjs/gqyN+1l4Tia&#10;NW8/StQQZ7EKQK+1Phta3sXwM/a0tXt5Q8esSyhGPIBJNfnj4M186F+0H4D1b+xxMlnrzGWEnG5W&#10;J3c+uK/SXwPrnh+/g+L+p291Etlq/hqJ4y42gPtO4HPTFeFm1NrW2h62XVUvdZm+Mo5Jv2Mv2dJ1&#10;SQNb6/KGZeCpya5GO51CawBm+0kLYoqvI56Ae9Y/ivx9p1r8Kv7AOj288cGtSv8AaFbj72Rivnrx&#10;b8SnGlmKK4kXMO2KKAcnA7mvMp021sd86quz3CHS/DF98bdKt5/jdp9g0m4szzAbsfwgnpXq+pah&#10;8PvDXwZ1+5/4T7w2y2WgzbpTerJJJIwO3AGTya/Ly81bU9Q1SSV7rVoi0pyVnYMT9R0rKuI7gXqC&#10;TWtekXILJLdMwOPXP9a6FQutyY4hK90eveHLrVdU8e/F3Ulu7KS7bxK86GaUKGBbIxnGcV6fd+Kf&#10;iDLo1lFe61piRRbUWK2dQp9M7a+Y9NRrjVjArauQ0Z2i2LA4HXJWuu0bQvGN94hsLey0HxJBaf2m&#10;nnXNwz8gHnGayUOR6dROanq0df491G0t/hfqjSagHuboxqiMckZ7142tu40dD51kuUVgWUZbPXmv&#10;RPjRZWdnqHwgtotZgmmfTlNwFcEqV45Hau5+FfwwufF/wy8QyHWLy0SBVWO5IONwHIHTNb0p8i1M&#10;Jw53aKPneUN9stgh2oV+c9hUckieQFaRfvcEHrX1JrfwG+KNs/l2utaNeQheGyytXBt8HfjZE9yB&#10;8IxIN5+YT9fzrWONh0Ynhmee6BpC6jH4jc38IhtLLdMD6YrmrjTbHOvzQTvsjnYHbztxXqs3gn4y&#10;6J4Z8aSyfD5YLabT2+1F7kYwBxzXAeDo55bnxlC/PnWF0WzzkqO1YutzydmbKlypaHJWkFpJdTI3&#10;im68tQSRkgGtXTIol8QWJSJxtuhsbP3hmuTYss90BK4P2phx7V2WmnHh/T5C0ZZZgDzXRTk0zmmr&#10;nTa59m+16K4kcMLb58Guz+Cd41v+2N4HmkmAVdTRee4Y155qTFltB9nOfKGcnv2r0rwD4W+J8eq+&#10;GtZ/4V1PJZrdJIJ5X8vCKck/QDnpVV2nB3HTTTuj6sj1O3H/AAU8+K0CzKv2r4bXnGep2E4r4cg8&#10;FeONX8V/Guez8Eak8Y8c34WVsquRIe9fRPhg6/rn/BSDV9T0uaQ2Nlpwiu71vuqcbSo9fSrfxz8d&#10;WXhvTPD/AIb8OS6XHetaSS3rxAfIZDnJx/Exya86kmntqztqS5o77Hlnwc8GarN+0yNO1eyjSLTN&#10;Wjm1Bd+4IAflXI9f5V2H7UXj63ufG3hjwxo2uLHa6dZKt41pJhWboEyvoOtfMml+LPiPZal8Qrqz&#10;+IWrRy39uVvZs5dwfc/5FcysGsXWoXEvk3szyXJZ5HJJLHkkk12Ond3fQ5IyaVu5o2mtazbeGfE1&#10;ta65exJeKouAGJD49v51kE300sfBYhuAowK7vw54c0C51J4NR+ID2twy/uoViJBPpurqE8P6PZat&#10;PH5hlKyjbxkGqv0JUbHnmm6VqVxe/wDHnM7MwGccKK9a0nSNCtNEV5NIt5Z1AAxzg/StOONYNOcr&#10;HaQr5PpzjvXNXOorE960FwckEDce/ehDTsbtxdxwSwr5aK8nRR2Fchqup4u71YrgDMZCsTnnvWJc&#10;6hctK7tffOI2965mNbq41S3CR3TFrggYySSfSmCG3EsYhvMzs5kc8sOtP0m71GD7fFuPksmXUj+V&#10;ekRfD34jy/Dm9v18C3EqJal1i6OF68DvXnMkdwj3Ub2EkcsU+14pRtZSOo5qFJXsty3B2u9jcc20&#10;nh4MLeQyPnfzgDHSsq1jBe9O4Nh+T6Vq6YRPb3iNBbIfsrcbxxgVz32kww6rEg3SNdMBjmmSXLm5&#10;gguogIS77OK7bwR4R1bWdftLy7trtbU3IKoQRv8Aw9Kl8A+ENT1HX9OvtQs5VtVm3Kjjl/8A61fU&#10;K3Wi6P4fBFrYoUtMRIAAFA7ms5SKRr2SeGPC3w5SX+z7NrprLFvAO3ufTFfMfxE8d393eatBFqTm&#10;WWUiSRTwo9BWP4/8a319r2q29pqk0gLssk/qPRfYV5IkZcJI9xIzNId2eoNOKBvW6EC7r9GkuGdm&#10;YlvXPvV5V4ztU5PHtSKgBT5VPqalON4Ij7VQMQ43nn+H8qZg/Md3encbuQeKUDMijbxQSN7nkjmp&#10;SuYsiYkEc0zHzEYwMdacp/0UfISd9MY3A3PgAnHBJpwx9nG5RnJ5zTm2DI8o9BzSEEs4J4AGDSAj&#10;yg8wGJ+ehzTyzmCPLggfnSEIZIwZAOPSnAII2zETk8UAJ/CowD6Y7UpKCFB9oAJ9ulNIGQQTj3ph&#10;XKOdtAEpC+V8vJxyaZ8/ln5ulIu/ywcHrT2P3yI8cChDEwMdTzR8wPK803PzSfuzjilJHPJ+tAgP&#10;GcxYxTCSI2PmZFO995z9KG24b92AKEAisjCNhuwe9Vrtf9H4ToetWV2bEHzDaOOKiuCDpE2Rgg0C&#10;O30ImT9lH44wBRlbu3kJz1281w8Cyb7R0l6Jh8j0rt/BrR/8Kx+L0DSc3GmDy93QkA1N8OvC+s67&#10;8Y/CempDcrG+rlriQLxHEp+Yk9s9quVrXY27I9f+B/w4XWtSl17XIZodHt9VjWNdvM756D2r7T+L&#10;9ppGmfDX4FeHNIvbaOS7s4pLu2hIykQxsBA6ZFcbc6voehH4V+HNPg0uKK3vrSNgCCud2CT6k1L8&#10;adR0Gy+LPw81WCaM3h8FJ9rLS54A4+XtXBiKidkb09Fd6M898R65B4X+DvxENtMpvb3T47e3jX/l&#10;oxGDkeg718q29pPdeIbma73TXlxcb2OeI884FdR4gv8AUNU8QRXt3dPtFywtInPHJ64rR0CyRb6W&#10;aUKCsW4kmqpQ013FKVzpNJt1svCsm+aAK0HLHg4FeeiHU/E37Q+i6LZrcLbfbd08iDKrGv3iah8X&#10;a/c3GtWmmWEM7zSXawr5XJJJwAAO9fQnhDSNN8Ffsw6nqF5p1tJr2qWQHlsfmUMOmeox1Nbbbk2u&#10;X9Zu9G0L4X6Lo2mW8MUMFoqyCM8yN3LEdSa8A1i/1vUfF1lbW8ErM8oAVOijuTTdd1u8utfhige8&#10;llkvcRxpkszsen5169oHh8aT4C017y2gOs6hbh3Xr9nQjgfX1o2KOZ0TwqG1PS1kvImSBQ08h6Z9&#10;BXT6xPaxWcUEUqqqJtUDjp610U5srHwOu6ZVYozMS3JJryC/vhPqN0IwzAs3zZqB6IgvZ43uLkm8&#10;ChVOW9q8Y8S6kbzxFBp9rK7W6XA8wr/Ga2PFWqSQ2VxaRTsZ5yQcHlRWT4Z0u5e68w25LBs5PvTS&#10;s7slHQ6ZpkSaHZkW3PGeeBXs3w30G61n4w2kL2caadYSRSXrnp/sr+NcM0YSw0K0hg8yZ5woVOeT&#10;XrGh2Xi7TEu7eDVZrRb61jNy6/ecDt7VlUqJu3QqKbPobxl4m0HSfh1/Z1qbKa5azSKK3hIOF6ZP&#10;pXjjal4+vbC4t0nntLUgbmDkEg9cCmRWulR3qPKZnbzMmWVtxZvxrV+ya3e67YR26uiFlC7M9PoK&#10;xl5Gyj3ORt7PTrfxY6/ZzI2cySynJLfU1tWx1y6142ttpzJDG/zBDw2fpXoqeEfJvtIe+s7khwN5&#10;9R/SvSNM0fwhBpnl2GgxRSPb/NIzbmz+NJRctypWieFtokiapY/aVUAnjJr2rwzpugQ+GNPKiPc4&#10;GWIHWuY8RWjR3Glg6gzsblgzYxj0rptBDDw6iyZBQhkB71rCCREtDpbg3MGuWkazfKY8qoGK67Rn&#10;C+H9WZ42MjLgHNcrcyxSzaRMbfB8kqRnpiuj0pg2g7RESd5xWltCb2ZhyQKPHVvISh+djj612+nt&#10;ANJ1Ibssbfuelc3rYtYLLTZ2kCgTKGPuTVpZSvhjU8Jl3tBtI9CKSG9jl9fthc6QxCRkw3bbW7VZ&#10;8O6C8sFi80sZG4EcVPaRytpdzCxckliR712GgxXUWjwbtw+9wfTNRKmpO5Sm0j4W/aAXSF/a28LW&#10;0MsAki0gPcIgwFB4H4mvMY2K2115YU/KMCuk+LNxHd/t7/HKcXqFYbqKBTn+5jIrjZpGjsWdSAdw&#10;xk9ayjDcc3fUvRvI8NuslrtP9vW2M/71fpjDvj+CXwY2gIF8HQg/ilfmfDLHLJ4VYIAzeJLMMP8A&#10;gYr9LdaaZfgt8Oo4ozvHg+02gf7tW4+7YzjucihZbfxUqzr++0K880kdflNfKfil4m/YdiTeMp4k&#10;vg4B7bjivqHQLi1uk+JcLBftFtoFwHB6r8hr4+1S7tZf2cvidZi7jL2nia7Ei56EvxWuH6hX0SOB&#10;+DUjj4+69ZhZCt2ijAPdSOal+LlvKn7Tfi8jG4WsIAFa/wCz3p5uf20NLdlOIo5jjHU8Ve+NsBi/&#10;ax8cv5X+ruUUA+5rpkmzGmtGeQfCszJ+3FoSFSXbPHtX6KBJBoEjrG3yRZZcda/Pf4agL/wUE8Ds&#10;x5a4H5Gv0pRUVfF58lBGmnJt9OaxqPQqD97U89tdQuWvfEqTaJF5e4CJj2rp726MPwVswnliTdwc&#10;etYUOn3U+qXjLKiwm8HPrzXUeILH/i3Gn24gwwjQhhXM+hutTmrmO5m8G6SRG/mKVJIHXNGoRovg&#10;ZhvYv5S8V2elQwf8IHCJPJ/dWwBB69K4jWpgJ5EigyPOwKGBZ0mYp4JtBuX5s5p5ldYbtlXkryKx&#10;GuI47ApsIYx5XHrViwlllsLxmHKgiiw7HT6RexrZzA24zsYKfTNLrSRJ8MFnDu5g1iGWTHXaGyf0&#10;rmo3v/7b0OG30t233B3P2ArodS+0ReHNcikkyHhVSO3NO4juPjRq2haj/wAE79FudL1bzbaXRbVS&#10;QmAHRfmB9CDXyxoSpc/sz/Ei32qxn8NvuB6javFfZXgXR/D+p/smfE3w9e+HYXi/4Ru5dR3DlMqw&#10;+hr4u8PFrPxN470yaOZRDf30HzeikqM1N1sEE7GX8Lpz9i0WIyc23iUx/TBr7Cknjk0VkZFYpbpg&#10;555r4i8DyG2+IfxKhz9zxiGH0Jr7UFqf+EJ8L3Ua/PLp6lvm4PFFrExk7k8EkiqApXHl4xisu5DC&#10;W46glutX7Eh7pFyMg4IqbUIQHizbsCW9KGzXc4C8SQ6jL8xA7VUmgUaBelYRvK8v6V0GoROs6kwt&#10;ho+TWTDh1u0+0/KUbrVdiWzz26F6Sv8AoDn978xqCMzfbZ8WeT8uQa6K+fyXWOSWHBZse/pWVagv&#10;qW7eB97oKTWoBcsz2flvdlduCu3tXZaLbPceD95uizRQEA46CuI8qSTUNQTzAWySv4V6t4LhI8A6&#10;sGgIZwQM+1IY3SICulasNzH5jgn2rSt2Xyn/AHi5DYqxaxiO2vFEkX3m3DutZEbhdfmQkn97kHNJ&#10;DOlhB2EhSWOM81ryTfZbK1cImGlXd7ZrAt5ca3p/ykqRz7Ve1Uhoo2WUhNw4qbAjotQmjXwnNOtw&#10;jswjwg96zxOV0xXCsMQZH1IrG3yS2lkn2plRVHFaQEZ0+IfaI8bMZNTcfKVdMuJT4i1WSUYBB5Pe&#10;orhpDqzSRtkead2aesYWaX5wcnJAqzJDI1sGijGQRkZp3GVmOHwbxCSvKjtTopN9w6pOPkcbx6Vl&#10;Th08Tsx3D92OM9TVfTZD/wAJX4l2mRSWBcE9aLgkdLPkXUQ2E8D8aZeKGsbc4YHI/CrjvBJpEDKc&#10;uOOnpVSQkvaq2QPpQIxUtY28X2WVQlyMEjpWzqmmaWdMkV1MbOgwAetY98zL4l05Y7oqeoI9a0YZ&#10;rqaS1M0qHYmBz1qUNFjR9P0e206JfN+6CwJ71qyTeYjYXgPgbe4FY0iO4dQ5HPUGr9sFS0jyw4NN&#10;KwM3BCZdDnHnwHNmysjjjBHoa5Cys4LNLqGOFI0N2zBB3J611aKzaYZEuHBA6VgXCu2rW7EMGGe9&#10;Mk1ck6CQG5C1QjZwk2UYAHtVy28z7DP/AKMzEe9VXdWlmURqMfe9qGNFDVDHJoyKkh3lx0PNS2EL&#10;LEXfzCVt+WJqMRn+0EJkJXdwK1mlVdFuk8sf6k80uozkp5A+q3GFGfP4rqLJWk05AwQARjBrmLSF&#10;Wmmckkm4bj0rprQOpA546mkBBefZo1lywLBhtqNpEk0scqWCc+1T3sIbVZCIjzHVK2iffqMYjbOe&#10;uelJgWbdwLDY14oGDWfduptmAYkCTrUM6yDVrJVdziT5sVo3tvCdK02dJCoOA4oAsWMgNhb/ALst&#10;0+Y9qu3k0P8AZnyQ/MAM1BZ/ZhYImVx5fWmSbfLmAC455pgYrMxnQ7WyXFX7guuig88AHFVZARPA&#10;BIM76syZNhgsCSmBQKxPp06y2MoWVOFwa2bSCE290XTOa5bTYxDqGojOFYZroIHuS0+1hkDg1QGf&#10;cpGNRuFwMeZwKgM1z5csYgYjIxg9BT7jf/ai7t2/ccmrsNuPMDb9rFe/ekIy4orkaoHLOEJGF9a1&#10;1X/icACEgBQetWhHCEjBK53VPHEP7SfJx8nBxQgMW9uv+JgIinQDBrJuXuGubfDkqOlLcLK/xLkj&#10;KnaZQKtakjR6lpqrCoG4CgYtubpFvAsPDIK2bFB5UjSOd2OBUR+zpFa4wSVXdVyV4Vhs9qgFgKAu&#10;UbpmWZySM7GH51gtBaDQtSkWX96Z8svSureKzltQGnUNsOCK4vVFuUvoSpZUWcZPZhQwR1WmzPH4&#10;VU+WRhOSR1rMnEtxeXEp8zarcVdLk+G9NCqmwovGOlW4nha0mRLVOYuSKQHMSvcrOAkQ46Go7ZJf&#10;7bklbIO4VsT2zi3kZX5V+ay5GkXcVTLbwAM00Fjf3psJMg6VXuFVp9LdQoxIMikhguzAHeJifLHS&#10;okeQX7o8RHzcUIDshJar4Vb7obyBWMjRMkQNyQCTyarbmeAoxbAXsaiYH7PApY4UnGKokbqcjppy&#10;COfO4nn0qlBbg6TDJsDSZ6mp7mCZ7SEK2QG5rTs0j8u1G8Y2cii4yCKOX7EFCsMr81T28MaRXG/c&#10;c54rYdYvsy7UXcBSwrELW+aRASU4NFhGCGCXbKhbl+OK1Yp5wsp83ny8HNYVxJ/xOkCIuFk9K0kJ&#10;az3LE2R1PrQFiuwxczM2Buck5NZF7G5aIpchQZR0rcKK6SByR8hxWLcfJCVYFm835KaEzathdf2a&#10;qnadqDmpmlX7G67Bx3pLLP8AYzh5PmMQ5pwC7iCi8t3NCGRlpW0mdBbZJTg+lZSw38duAoJbea6D&#10;MSiMZGRUe9DcMcDqM0MCKJpTpUYfAbb0qF/K3gNuAJ9auyqjRkg4wtZMpTzWDuAoTgmn0AvK0AVu&#10;EGF/OnR3KCR/3gA2Gs+Eb7FyWbAzinWsceLwu49uam4ElrmTxIXMhxuNXL7a2n6iFg6riq0C4acj&#10;IG6rYKFmBz7mmgMHSzKNRu4XgYAyjaSetdJqMaDTbdBz8tVmSH7ZZsuBh+eKfeTITFg5ymKLgZSB&#10;0ZQr4wa04PO85GPzcCs1VY3cY8w8vzW1GQiSoFGTH1pBYZKyfaEbbyD0qb7VmOMG44x0xVFs4bvl&#10;qjfZ5HLAfSgDT3p9mk+YFmUnFcjK0y+ObGX7G2wXIBzXRWaStc23zZxnGaoaurm8bFumcjnpTA2b&#10;qddq7I1z5A6dq5+684y2xVgTv54qRGuEtod4YnYOaTJKysoHSi4EilktkYM2eCea3kFvL4Yjd2XP&#10;cVzkIkK4Moxk1t26xjR2AfI8znnigTNGyiPlOQpwsLZrnXLtq90NrYWZua6e3kVdP1TaQQLfkiuX&#10;ViNVnDAAtIcUk9QW5NGUF2BntVy5kUaW5L4Jj7VUZUWViSPWn7leCQNGNoU4NOwGBA2dSuRyxMnP&#10;aups2YKqbOBjrXK4CeIpiqj5n5/Ctq3nkzk23frSGzY1DyvJgO5ciOsuyJAuiG531aME8/2r96R+&#10;7yBmqNussWozRuOp4NNAaqoSdoA9zRPEBbsDJkbaRWKpN85yV4qmZLjMwcseflNAh0U3yPELYFT3&#10;NUJWCazE2Sv7wVoQmAMdzr14qpfKhaM7VxvHNAGk+9rGE/bGIKjj0piFxGcFeD1JqOGRTp23MZGw&#10;cg1ASvXcwGaQzYjKtGu6QDimSmJDITjrVNHzGAGGNwq+Y4XsGV2A+TIJobC5RDBru3O9cBgcVoSX&#10;cKoAz4Oz5KzSbdJgFY7w3QVm3cjlpS8BHHBxRuFiWaVX1Qs0zFt3rwK04totYvcisKxW3aWQl3IJ&#10;5JroHWMaMdsgb0o1A1baadXUeYowuAMdRUN5HbEu2+LJ5OBVW1YNBakscjIPNXvLti0bPIMBhmpK&#10;OauZGVWZFOAelR2ksrfa3ctyRitfVktCk/lWyhdgxzWLaowW2VpP4+lVpYmxouxMceE5AqN939my&#10;HAOO1XZYZN0BEePlGaqygluDgenrSKKK7PIA2nlqLiMNargdAO9Sk5dgLZhj2pMS+TNkAAUrAjDm&#10;d45VPlsciq1tc6o2rIEtgU83gkdK2CkTSFjGSOetSafGn9qyBbPCKTzS1A02yLBc7uUGeO9ZMkhE&#10;21QSd1bc5xblNq42GsNY28xmI6Oab2Av2qN9l1HcULCLK1ThMr3M3fEtOZnENxgnlOOaXT1GJct8&#10;zk85ouBNMj7U2uucc81UC3K3mUuyORkVZdCl+wefPNL+42M3nrwelA0QzyMr2oEQLFxk1qpl4kBj&#10;cgIOcVi3C3D6po5VQUVst71uRTSbIwIAP3f50xFOaCdr21KShQrcg1pRQIpbKJ9wc1FgEZYMOeKX&#10;dJ5XDsRigZ5zLf263MYEM7DdxtUmpRPESuZUXK5G44rtIoNIFqTBpWnMuewBqjqGl+HrqHbLaPE4&#10;UlJEbGDX4BLBwZ9ysbboYSKzRggxkc5INIfuoNn8XNZksGp6bcCUXLXFk77S2clKuxsXgDCQHcMi&#10;vLrUpU20z0KVSNRXQ5v9YBk8rxUdyN2kSpk/8g2b+RoO8IoxnmmkjyroHOf7Ol/ka0wcv38fUqpG&#10;8Wdl8K5EP7OccWeU1e6A/OuskzsGU/jNcP8ACcBvhB4xyeYNemx+JrspmxJKCD1Nf0fl806ELdl+&#10;R+Z42NqsvUhkY7D8vQ1nzuPL4JNTO33vmHWsy5Yc4PSuzc5COVz5UmFH3Kz90ue3PrTpGJBG0e5q&#10;EYO3GfeqAly2znk03kqw2fSghvQVNGPbJx+VIAjj/ewnaePWtqDCm1IibG6qMS5nbjotbMCYsrUk&#10;rkA8VS2GayuvkWChOo6+la8YU2WQ5IZenpWBByqgk8Gtu3GIQAvA7UPQWxp6WyjVbZRnmTivTrYs&#10;bK3yp/1VeUwkreWjBektenaZMZNIQk8iOhky2OV10HzlJA4c1hJjauB2Fber+abq/LdN3ArDixtO&#10;E7+tZstDxkkZPFSLx5eF70zjPMf60oxuyMUhmjakf2tanPGK+Y/2l0P/AAkX7NLlR967r6XtuLyH&#10;5P4xnmvnj9pqPMH7OUgH3Tc89hkUmtUM+U3Y/a4jxhV6UOpZ7bPZSaTGQGJIOBx60uTtwetRLc2W&#10;wxVLTRkdmOTV75eMMT8vNVk/5aZjYDjpVjHy9+lJAw+XA+TmoTUh6Nx0xUTdetMRC+dycd617LO9&#10;SecD8qyeS6DP8Va1oQN3yEkOuaGI63T8Yhbr6100OVj/ANWcH0rnbESFwDbkAIPxroYs+Vb9eppx&#10;Wlx3LUYHn/c79K2YM7EwxHHSsqMZlOQeP1rXhPytwc4GABU9Rotpnzo/3gxnmpm++mAMY5qAY3Hg&#10;fnU4wSnzGmImXGV471OAMtzxUGBukBckjFTrn5QD0FMB+DsHy0wKA6nc2fWpB97r0PNO+XLcUgI/&#10;n/eZJ4xSDOT8pp/8ZGT09KdhefWgCPJwPl9c03HtTzjBpMLub5u1ACjABBxTh/qzg/Smgfu2y3fp&#10;S5GTQAmCWQ47UoxtHyij/lp9/jFOHY+XnmgBCR8o2ikJ/d5K0yTLXYAQgDrT5sCG3HPIoAZj5164&#10;zzTuBJFhacMeUvQ/LQcefgt823pQAuIzImQPahiAsnBOR0FNwfNyG6CmgnKdCcmgAJxkbGwR1pwP&#10;7hvY07t24pp74NADfmLIAByeaeMg42Z9OaTHyj5jmlAbeeTQAmHMkI8jgg556Uq5EhwByaVg+3Pm&#10;YOegoGMLx0oAfgYfIzUeVIkUW5BPQ1Jk4PNIMAt8wyR6UAAJ8pcjoKDsMQ+UjBP400k7T8tKv+qP&#10;OeaAG9xxT/8AljJ83ekwNh44oI+deD0oACPkXntSnG0Db39abzlcxsBmnkjzG+XIoAaSxuenAXmn&#10;D7rc0h+8SCcccUvcYFACc4HyilGPk+ppRjBORxQw+UkZJzQAq7hK2JAF20IRlwEJ5+8aaBhwC3UU&#10;pLeeBtGNtAAeJlBwfelxwRSd8+9LxsPNACEgCLHqeKUtlE5P0pQBtPPakP3uB2oAQbQQcUp5IJzT&#10;T06U/B2tQAZ6Clyu7/WdqiOd+NtSDbhvk59aAGgA790ufSl58ocUw4Af6U9TlQaAFwdrfL1pB070&#10;8kCGT5+ewxUXO40AP5yDn60hyUbAwO9A3YPy8UuFw/PpQA0ZxRk5Ap2PlpWXkAMPu96ADjB4FKNm&#10;wVHkbyPepFyM9OtADx/qjhh9Kb/F92mEkOuB+FPHfigBjk5QY4qTLeXHhc8UxlBI4NPBwRg54oAY&#10;59u1O/hUbwKCCdpOBzQygOMA0AHAZSUHvmmseOFpxI2nMWfoaByelACqTtJKD86cen3P1pcDY3FI&#10;RweaQCEnaPkHHSnLnaCcUzjcvOKVifukfTFACPuz0qBmPnR/J/F0qZumc/hTCAWGFoAefvp/u800&#10;9TxSE/vFBJpTkNzigA584jnp0qQE+lRf8t+vap+wwKAE7g1IoGz8KYcbDxQfuN7CmMEB/f5Iznim&#10;5O7GRxSoQVA5puBv6d6QDhnym57VDxtDAZJPQ1MOrHbQFGWbI4pWAaMjHynp+VSqPlbJ703ny+lK&#10;uNuSwpgNJOF64qPnzQCvHrUpxhjkYpPlwPlNMCP+I8U8Z2Hmk5wKPXipAQ4/Oo8r5qDac08jrxTC&#10;p85TjpQA5vvnJ7UoK7MY7daUjIamkHbwppAMIG8UzBwegp475FMO7cefSmAn8XSmN1YBupp+Rux0&#10;pON33c0AQkHdnaelR44J2HGan+bfwFx6VG3f5eKAsV8/6So8k/0pzAYY5+lOON4OBximzE+ScQk5&#10;YYoEQ4BIOaimVfsfcEg1KdnAwc4pkgJTJI4FAzLQBTL8jZNLldmSRkGkJzNcZI69qYy5ThD1pgMk&#10;cZ4HNRcEqcH6VIY33v8Auzio+OvPHWkBE23zJQQeBUDGLYAFP3DzUsn3+PSoGOGbLKBtPWhAj3P4&#10;Pxf8SHxrL5Z6EA5rt7tf9LHyn/XNWJ8LIAnwj1GTb/rJSa6i7jHmk7v+WnpVbkSRBbR/vJMr1I/C&#10;ujt1wIcN/D3rGs1PmEbDgmuhgX5V571SVkQ1ctKWK5K1Jhs52GjA8sHmnhm+XgVaAiw2akxxRyS3&#10;FO/i6UCEwcjipABs6UDHlk+9H97igQvzAinDPIpOdppeMHimAZ6cUzutOP8ArOnWlGPnwOcUIQnf&#10;pTxjacg0fJ5Wd34UwbvNb5e3FMCbHyA0nb7tN5207sTQAN5m1tqg8U0GXcox0p55ZuT9KFB3kg0w&#10;JATjOB70YGOaTnyFyR1oGdpyaAHYGRx3pxxkDb2pBj+9xRgbxigBwxgnb3qVQuF461GP4uOKdk5X&#10;kZzQAMF85AYsk/pTlA4wKRwcHk5oXqPnH1oAf/E3yinjPmxDb3qIbvMbg9anTf8AaEzGAPWmhNnh&#10;n7Qd0Yf2YNgkwZ7/AGfpXwt4c2nU5UwMFxivrn9p+5kT4bfCC3EgAl1qdmH0UV8oeGkBuLFsDPm0&#10;T3KgtEe6aANlin7sFTHyDXU4U2KnHO7msDTUKaTaELyYxW6GXypAVPQVm0aEBJ8xAFzx+VKufMPy&#10;0vWQk4GDQNvnkknkUCF44+X9aTjfH8vel5wcYwDTxtzyfqKAFAHltkZ5p4xjgEcdaaADn5jikyN/&#10;SgCTvnH40gzuHGaXnA4pe54oAUEl8cUDOScGkHJPUU/+Buc0ANwMA7aQ52r8hqTAw2KO/fNAhy48&#10;lTgZpSNxBJC8U35sHk08Z2nigY3+LhTj1pF3c5WnH77Z6UEjecE0WEL2oz1FNXcWA8vPqaOfMbig&#10;ZKoGwsM5pn8XWm5OTxxRld3Q8mgQ4hf3h557Udj+lJ3IxR3oAQk46d6kxiPrSY5J2jGaQnMjDb+F&#10;ADvm4GztSfNxg01S25vmb3pxVQI8EnNIYL3+U9KdwIeVOM0iggDnpTznDZFMBOAI8HtwKMgkUenF&#10;HG1vlHWgAG7+6Md6XsOKblsng4pcjJpWAUYyw20AMSccikGcNinoYvIOGJfPSiwDSRvOVx+NSr5Z&#10;Cjdio3AyeB06Uq7c42nNMAIXzXyenSk4IPNKcZNGORSATI3LRgYfn0pDvxjaKXGCOT70wGnqcikw&#10;Nw4+lOfAPHIxSDBXqKBB2PFRnPnRfKcZ5qYg5+7+tNx8x4oGBPI/d/Sl7dKaO4x3p56jmkBH/wAt&#10;RgdqVQdxJzyafhhEckdaOCDzQAuBheOtBAyAG7c0AfLweR2pRyT1zQAwY3H5R1pCGCR8cZNSMBkj&#10;FIenWgCMgZYewpAPlPzdqk79KQ/f6UbANz83SmHJzxUn8LVEc+avzcd6BAARG2F70mG3Hgc1MoXy&#10;5Pm/SoGPze+aAGkEUxiMEBx0pGJ+bOe1QE42ncetMBSzeW3JNQEnLYFLIzfLtSoWK4z5hznkelAB&#10;uG8HHaoWK+YQTimE5DY3CoiTzkUgFcjL/N9aqlvkj+fPJ7U92HlyDzAcLVPLmVeB9aLjsTE/vTx2&#10;pV5b7pzu4qIE+YaswY8wcDh6BWN62NwuiSnyf+Wqj8DXYfEC7Gn/ALEXiGUgDy/h1dsO3JSuctVZ&#10;oNNjEYO6+i4/Gsv9py+Fj/wTx+LbJJgp4LSIc93AFJbhax+GepytL478WzE5MniK5f8ANiabbhgM&#10;hT16VWY7p7x/MGfOJ+ua0LfyzFAd3OOeK7Uc6RtWRzdw5KnB5APWtuYyeY21QPkHArnbMouvwdcV&#10;0JZmvgVlVcY7VDHYrqZlKMJCdwO4VXkXNm55ALcmrs+QhPknHGCO9VTuO0AkDuKVwsZly+IguQRx&#10;yBXPzhRqMgwSO1dHcfLJeqqJtUDJrm7n/j8bj+KtFsSy3bSRNqfh9VtMFLgcjvXs1lGrabbMty20&#10;wL17GvFLVkTWtFfbhVnAJ+te6aYEPhy0HGPJySP0oEZmoRgXdiAkbAXCZq7pKwJ8V/E4NhHsfTY/&#10;lxnnFVdRF6Ps7w2Yl23iCRc4IGat2BnT4vxgwKGfTh16HiunC/xY+pjiNKci5JFbi5neONRumOV7&#10;dfSqswcFsM20DkVq3Knz3BRQRKTxVKQkW7nfGTjpXvtHipnq/wAJxFJ4L/aRhYjB0DcAexCkiuZ0&#10;zxVZJ4J1uLCC7jv7qLbs4IBwDXR/CEA6j8ZEOf8ASPC05A/3VNeIL5EfiPxQ3kR7pvEV0AMejmsu&#10;ROTubqfuotEs98ZWjUmS6ds/U1v6C7ReIr4mP5DasOvrXPSFUiX92eDnGelEV6yR3LRod/lYAPvV&#10;pJMi5gaj5S+KvGaCMMrXrMAPU/4V7P4V+IElt+zp/YtxolxLcqStqIW2+eDwASBwR+teNMkpv3kd&#10;RkyEtn3p8UIS63xkbg24Z7H2rnxFGNWLuXSqyg9DT8Ual42827kufB1/a2vmAouGPB9Wrz64luJr&#10;q3ZjEq7ec4zj2rs9X1Px/qelWWmDXVkjZlDBYhlgvTnHak1jwXc6f8Dn1mf4oRvOjIBaLEeN3HJJ&#10;ryZ01SVrHpQn7TU4uSdwgFvaHhcbj60yD7b5l/51wSWXgg5qKz86TTlzZ3rg8l44yfw4q5DDcNdj&#10;yrPXAV4+aBuP0rO6RrZs6Dwp4putB1vVDF4F0O9aaPAM5+4fUcGu/l8W/Ga4uvDFxb+HdMWzN6pa&#10;KzXO8E8g7emK8VvNNvPtu4CVcnndwQfxrT0i58babPcix8T67CjoM7ITIp/DBANZuCbuVzS5bHV+&#10;Ibe6vvjnGW02/wDtV3JAphLljGTxgZ9a/Tn4f6Ynhv8AZO+HmmpbxLcPpkckhAwS7jLE/SvjL9nP&#10;Rm1v9onxDq+sWtzIbKZH3TRFQ7jOMA+nWvv/AFG3Vrq+YzP5S2QEfB6D0rlqys7GtFX1Z5j418Te&#10;MrVdKTSpNEunETGZXugh6fXtWP4O1r4lag13NqFpawWwkKgrKW3H068Yri9QtfhVd/F/xdpr6h44&#10;W7upH8m7TzAIWHqPTNd34e0xdH+Gl7Zpr+o3jAyO9zICOnIOOelc/upNFyUrngP7Sviby/DmheG4&#10;NUc3F1ie92tgxxj7oP1r5X8HXEMPia8naQKg0W5jJPclcd6+u9Z8CeC/EXi/xVq97+0R4Zknu5dm&#10;57hEMYTgKAcdMVU034SfCexuzdXn7THhKS3jjLSRLfRKCo65Oa1glBN2uVGnJx3PkDw54Q8d634i&#10;uo9N8FanL/xMG3SbfkUZ6k9K9pl+EPiyy+EPimS58SaJ9qW0WX7ObgKQV55zXpnif4qfCzw54GfR&#10;/BOh6PdXQBT7SkeIIm7sW6ua+VNe8UeMr6/8VSXPxg8S3k19MrXCxyMqD0VQOAB0wK0pzqTd7cpk&#10;uVb6nvfwZ8B3+reObPVdfhsotJ0+6JbzXASUxnjJPGB+tWPjf8T4X8WP4Z8NatZ22m2oEN1e24/1&#10;uOCq47AfnXzwniL4qr8KrrS1+JnieLTXA3W4k2hh9QM/rXHxwM+o6YoM8hlmx0yc/WtlSlJ+89Ce&#10;a2x654W+Iuu+Hb68i0y2huraWxkE4kBUySMOGJA7HnpXlmq32r6n4y8T6je6vNNdXOqPLK0jcnJz&#10;gew6D2r0Dw5otlD478PTanaRfZYzl4AMmTPTJrfv/D3hWf4ma9c2miTLbSOphh3cIfpWiioid2ed&#10;+HtOu7ma9xosywtGMOeleiWumwQaNYJ9oUHzSSQtdZpulSJaWMZltYoFGXxwSKXWLjS4rBI4LNCE&#10;kGWPWlZrW+gMw1tCL6GbyLdAqffOM1I99HD55ktoZRt++TzXNa1qk8s1ukMqxKiqCM9a5S6uLg3R&#10;B1hiwAyAc0JCib2qarezTMFuGWLf09awZJFaDLynnoKQn9xFuGcpnmse9uMWoKr8wbj2p3CyRo2t&#10;hd3/AIwtLS1N28ocBkRc9a+sfh78OLCwh0e+1f7L9oCB47cjOz6+9eE/AieVv2wdAR4YnE1jKzll&#10;zygyK+1Ly6nk1a5cKEQuyqPpxWVSTWxcIczNKK4tVvY41RFjA2hR0Iri/E3gX4X63NqMlz4JNtdS&#10;J8t5aPtYn1IHX8q1Y/MNwg+ckE9BWnLc2Fpot9cXV/bQokOf3jgfzrmWjv1OnpY8LX4G6XHdTTf8&#10;LtvlhDFj5mFwnfLcCvLbLwZoq/tTeMILTVFutMtbqPyrgnILfxDPQ17T4j1fxfrumzW9pqF3p+hI&#10;5864Zij3AHYf7NedX+taFpPhudLaZCqrjeDy5HfNWpvdsym1HSx6hqF/4d0fwksSS2HmLZjgEBUA&#10;7mvlvxz4vvdR1K+tbS+nW18wiSUH5pT7ei/zrA8SeI9W1O7uY1luI7cvyu7mTHqfT2rkoUJmH+9W&#10;0YWMG7snt0wSx7jvV5QBbgCLqT0pqKAWGOcVN83lufStBIQYC80gYZPB4oPMSjHek7jikMU/f3Dv&#10;1pflynJHBpCcQtnsKMYiJOfu0AO+bae5oXHJ8wc0wM/2bONxzzSjaQvDD0welACnzRc42DhaTJ8u&#10;4+TqRzSEkluT2oOT36UwHjafLDY6U0nDkeYcDpR68/hSnhYTgEluaQArn7RgwvgrwcU3naw5Pzc1&#10;M0jNPGDsCheBiovl3SdetABlsNxjHSlz+7kHcgYNIB+7bmgA/Mc9qYwGdv4UYAI4pAFwfm+lP/gP&#10;zUCGkHd1/CmkHewwB6YPWnHYXA3HpyKaAN7fMeo4osA5uEGCMheaiYbrA4KfdPU1M6qE+ZmBP8I7&#10;1b0bStQ1LxnoFlbWV20j36xgRqSSzHAAHcmlL3UJnZfDvSdZ1TxTpmladpMklzc3RUyD7sS9ya/R&#10;nRvBfhLwN+xL4iv/ACbQ6xdQBBM4HmTSMMHb3AXtisH4VeBfC/gnwx4Xude1CygvLmySWZTgvEh5&#10;AJ7E969M+LniX4YX3wN8HPHE988jqNMgU7QCv3mb0ArixFbnVkdcIKLVzxOTw74Ut/gfb6rqOtSX&#10;OoXl2lzA7yY8jbhskn0rwbxJJqOq+LPiLrN54nuVsLdbeMPIeboqMAKvYD261291ca7rviaxsmvJ&#10;4NF062zdyA4U8cRqe/vXn/i+a2uNW0/TbURx2VtLgbTwxHc+tLD0nb3h1LOWmxy0tv8Abtc8NPFf&#10;ymNG4ULgYpniPWbWx0W+tLectMYdsjr/AAn0FO1HU7XTPCqKjxGU2rBAB3xWX4G0CTUtdl1TUnf7&#10;OLxpNsnTg5rsSOc9C+D/AIds7aK48Va1DC1wQzWKTDIhX+9g9WPb0rI+J/i+5vPFeBqEuyOby7eF&#10;Tnk/41D498YWsWmWmn6fMESKAooTgYHGa8u8E2t7rHxwsDLHPKsLtLgjIz2zStcbaWh7b8PNJS1m&#10;tdYvLaE3cmDbo4zsz3x617TJsEd/e3N8XcQ7iXPX0ArE07TTFFatM6AJHlVz1xWH4i1RPIukF0Qi&#10;DAx3IrORdrHOeJdQmuJdrTsqmU/KG7dq8z8QarBp3hUASQtcOhEa55Huav6zqVrb6Pql7cXKllUi&#10;3h/vMeleTpBqmoa8lzPJM7y3OVU9EX6UQvLfYGi3odhqN94nN3cGRy1znc3RRXqZRIdHv4baONSQ&#10;gL5/OqGnW8UGi3AA2okCjHTca7fwX4f1LWPFzM1vKllDMplbn5valUkr+QoxsdV4B0a1SRNSvYV8&#10;qFQyvJ3PtmvR55ri/vEltdDuBH5oUOQece1dXZeH7eddLthb+XZ20S9OA2P513cVlo9vpempb2tp&#10;lD6CuWPv3Zvsee6f4N1a6iubm7nENvHYNJsJ5OBn9a7jwNb2KeHZ7j7CRIL11QtztCn+tdFKdQk0&#10;O4jjY5a3wVDYHSm+GdP1IaV4qjS1JMD5f23elawp2E3cXxTeTCw0KT7XEUYMG461meH3kfXdJYyM&#10;VLHHuKpeIxMx0i3YElbwbl9ia6G1htoJvD7DIHkAbcdKu1iTG8Xpt8beGCbNfKlk5I6cVYEkYtVa&#10;JF5jUHB6VN4mLXCaXEkcYdZQQ3pUKWscOnWG2ZmMiDfmpQy9EtyyQOH+Qdc11+mPILSRgCPkrn4V&#10;b7BGuBtwOM1v6eQLWdccBcVb0QrEGvFLzwNfRhASkynj1BzWpYLDL8OLVlkHmJbqrKeoxVBoYks9&#10;U5fDoT9Krae10umyFGbazEEdM1IzWsj5d+zGNRk8k1qahfpZ/Dj4j6hNcIkFr4XuHVunIXIrnp5X&#10;j0e4f7OSROnAPqaxPjBO6fsM+JoonCzXcMUaqOCwIywH4UX0YXPz6uVnvPF2u6lNqEubrxZdTOxP&#10;JBbIqK+eBrywXcSolXgd6s/uW0W6WKfIiiAKehxTbWCB20aNhlnlO7n7tSmG51NhYC6+Ln7PFpa2&#10;4Ju/GtmGReflVsn+Vfon4pdrfTfAgjZf3WhRoy59BivhX4WRN/w3X8JYlEjrZ28spOMgCvrHxxq8&#10;P9qTxrqEW5IwCM9KGmtRRavbqZPhaW2f4m/tIyqAC+gHgeu2vilgn/CeftMWbF/m8QzkDPTJr7F8&#10;DSWja/8AGPE6mSXRl4B6cYr5aGj3kvx//a42SHdBqJYAjru6VVDrrqOd2X/2bGgg/bWWCV4wWEwG&#10;ak/aQjEP7SOoOqOFvJwcnvtb+VeeeAL680v9r7RpzI6yrrro4Jxgg8g13H7Qt5Fe+KPhTeR3EbAW&#10;j+Zt966mznTte5474F2r+3P8IpGbCTTBVPvX6Os+zw/rcZlyz2iDJr8xdMvFtvjh+z1cFiBH4vgB&#10;9QGav0lkniNwrFuG0u2ZT2ORWNSOhcI63IYJJoLdYwCMTZLZqS51N3jRZbrdtTiuP8U6n5N9pqRX&#10;Sq57+tctHqOpSTTZjDDZ9/Nct0zezR6L9vUCT/iYyAY+4OlZt3cRPCjccHggViaet9KsrSkKoJ21&#10;rRxZXBCn5ulFxnOT3OfE2nJzjJyDXQ6dOgvdSiYIFwOhrI1XTpm1iznhdMhxuXParNhAn/CQzj5y&#10;TAN3OcUMR1dlcXCazF5UKEb+TXQ3kYl0i5kZVz5WSCe4rlrUASyAMRtlrorhZZdFtQl+VCTJu56j&#10;NFwZ7f8ACtrdfBv2kahaFn0y5juU3DKgDjIr4t8UPZD9r/4xCKKHbJ4olxgdCW5xX0B8PpUT9qH4&#10;g6e9/NFDe+FlEA3/ACh8YyB618t+I7HW7H9tv4j2V1qjSyReLJmaQjG9GbKn8jRo9OpMWzj4WaD9&#10;pH4owAEb/IlA/nivtnSrmST4C+CQhDD+zEw+fbmviXxC0UP7Vnhq4basdxYrC/uegr608Evcf8Kc&#10;tYZJH2BnMWfQ0W1EtDs9NNmGkzbEuCDnPerGsTytocxCKGAG0YrDtJSmoS4b/lp3ramxJZW+Tnch&#10;4oaNk9DCmkWTwxbb4VLGIgt6VhQwL5VwFAyScc1sXKXK21xH5HyBxiqOQusaapJAJFOJDPOfEtvO&#10;bmxJnOY3O7Bqlp0gimjDRFtwwD6Vt+MklXxBbYZsKwP1rAjdhZAiIkgCm1cDdt7aJPE7XD3JIYDa&#10;g7V6PpFyI7En7KgzH8ijotcVpUQm8NXUmfuocg1PaX86pd2/9nM5jlwhzyc0aDZ0Bab/AISjUZPt&#10;L4d+Rnip0jik8RWh2HAQk0y3EQ0uSSUMpI4B9amspIUvJpGhfb5oAx6Vm2Mt2rsNanH2Vx8+FJ71&#10;papIqeFwS6csO9PuVsWm0tohg4BIFVtbigfw/bgCUFVGeeKTY0iPS3D29y+QfkwKulMWtyTI/DEj&#10;mqOioV04LuB55NaV1n7HdAsg44OaBiWnzLOTJ+ZrRjkAtpis5BCnHFZFkcogDknBzWguVE48lsk8&#10;VLAwZQ/9vSu1xnqWqLTzF/a+syRmMkuAxB6VtS24aO4yjAlDzWPpunGG915xJKxaXJJP9KaGdArE&#10;WcAEAwTSCTdeFTFyo4qWLH2CQZ529D2rMjZv7duOT1qVoBWuVRvEys0BwowOelULZrlPHYVZ5NjM&#10;cr2rbkVAsxx/Fx61SRGXxHFgL0zyKatYTTua5Ev2pwS2SM0rSMqxAgDMgAqxEkrmRmHHA3etV9Th&#10;lW3sm3hgrg8UijdLlNFg2sB+7/Os2zJm8SlHkQKG6+lQrLM+mE87BEMVTtZGF5csu7JNMVjprh4o&#10;riaOO9jORzjtWMFCy6kwkzvIphJDyFmds5zk0IyGEr6n8qHqJIkQplScYwaQ7jDMNhO7OPaonBVi&#10;pHbjmoPNcMn7wDnpSsMbElwt+AtqMF+a6K0jkJUFGJ61Qs1DfbyshJVQTWpYzsmpocZzkYNAMp6n&#10;5y2ErqwDBCDxTNAaJ7ZwZ1y6vvJHOan10SL4e1Ury3lkj2zXnelXuqq94Bu3CY9KErgdSBs8cXwy&#10;GHnGo9Qubr/S7f7EfLLDBB6VnyXRF5CzPiVuo9aux7ZAG5Py0+UCewDiFFMrdOM1dnKixbKevOao&#10;x+et8A0Trg5AI61Yu5FbTiSmDxQBVEcrWayBTgNzmrUWWBwvATr6VA0zjwvIEtZGI6gCls5c2oIt&#10;pBkc5HSkMcAwmnO/jBq1ZSHzZskjj1qkShknzkYanRFFncA5yaBE8pP9uWz9R5lXpJk+2WQ3nJYY&#10;AqBli2Q/Pxmp0jjF7aFtp5+WncRNd71ntWHQoMipoRqBubFwcxgZPNVtXcR6TE5JOGXI9qksryKW&#10;3tVinGBDyKAZmzqq/EeGZkIR3G0+lWdQUS+IrUqUI2jjNF+FPlHJyCeKwXuJBqicvkDAOaQI27lC&#10;trGTKORVZ3nbTYMxuVGRURdzp7mTceOCaltXc2FzkZGO9Ax9m0qthi5BHHtWTqz3skkcX2U7ftK8&#10;gVpxsTdBQhPJ7VoIkB+eTywM8ZoBMgAI0G1QJj9wBVm02x20o8s4Ocmo53QOwBBAHWoopm8xyU4/&#10;nTEV7q4mV7kAE5PAqlbmJ9Rhdkzh87auTvE0oUomSapKHTUC6pzu6etIEdO86/YRsgVQI+9YkpP2&#10;m3dTuPmfMfSpC7SW0gG5eOgqxbrCtjdqYdzHqaYE0IJm6DBhJ61PBBM9m7KAQJDzVeLYshUluVNd&#10;DYZXQZ1WzzwSKbdkIxiscUcxZjz60RtF+7KgD5qS7kZyqvb7R5mBTUg+UEbsAZ+tMSRoBgCM55qT&#10;J8idQCfkP4Vn+ZyilT97pVlXcPPwOY8UxHNeZu8XFFcHDHK4rokLNaR7IMAdawIoJ4fEuqTNb5DP&#10;8tdRbCY28jBFCsnaktSnoUSG3v8AN3qhcQqbiJgCST3rXnjkWCZvKYfNVWMMQ5Cc8Yp2EWrdGGnR&#10;/ICSKnSBDcQlpCPlJp0GMJx0rScI1kgW3G/HNAI56cMEkbY2BJj8Kldbb+zYXUnleaffqV0m4Rhy&#10;ZBnipbRrF9Phj8sY8vBzQhDbcq2nudmeKxr63DXsL+a21WOVFdCUETAADZjisa73GdgAcE0DIIWU&#10;xMoPbAqZYgsYPnN8zflRDGmFULziraowDE7ie1JAxI9pUBVY4605wQmTHz3NPHyoSIxzTGEro4we&#10;nNUIjVlJfDA8VHKjrbu2QeeKiG5Lo7Y2/wBaOPWtO4hlNjEQjgMnJx0pDMRGb7ZEwJxurTEhLA7h&#10;0qkIXQtwxyamXAByoJoHYJmw6gsASfWoGDO7Dc3QVHIjtqcZ81QAeAamLbbjhwTgfSgRftZoo1nb&#10;evyx4ArK1C4ike3G1jmXtVK5cG+k2ydSMgHrUoRfIViVyF70APY3BthkjAQYHpVuwEZW9VwhyvGT&#10;0rP3SMJBu4B9atwxHyxiSTnGcUwNPy9OFhODcLuJ7VHAYRBdpnIIwDnpT1t7ZraTN627bVR49k4A&#10;Z8Z/OgRoNc28Hhm5hAJd3HOaxZBIby2kUMPXPergiXypjKpySME1VnkCoBhcdqQyy7KbMjn7oqWJ&#10;VFrGOfeqEbboCwxjPNX4yxjAxyB2oQMhmhijHmuhwEJzSWc9g9owDjO/0o1A3R0KWJXGCOuKzdPt&#10;ZEgizdZJb5qAO1sixSQonVOuaoXa41S3ct1c9KvWHlgXGC33MYqC8UhlzjIc0XEV94Mqgr1p00c3&#10;kxkRjG2qPz+eMPwG5rXiLNb7BhuADz0oYGMVZVJMbH5qmbElkq7OMetWL2KdEkXyxt2dqqwcaepa&#10;VMh+maEMWKBViwGbntnpVHUZJIntlMfVuAK37fa0y8DqOM1l+IoJReaAxhIDfdz3pXFYs2yFtLtn&#10;VBkrk1MWbdbAscg8mprEAaEo3ciIcVWkaMXJy65zQUhSsX2idliyxjPJriItRuJviF4lsZrbZs5Q&#10;kfeHtXaKSrZ3DoeK5rxDp841TwNqtnbMZ47opKg6Op9aTTtoCZqwRItqdqMPm596uqzLCVYHBFWk&#10;EZ0TTWKqGMIJA7E1XuVZooihGcjimtgLEQK6XOQvbIqGG5ZpJ43jfOeKN7iz2nPCVXjDh2ZduSx5&#10;p6CRoSK/2ZdxXGDVGFE+1gkHO+pg0+ybeT93jmqvmMsrkYznrSGjdZmKffHEfSs9/vPyBk0ltK5U&#10;/Ju5qzNEu4OZFHy9KQFUlBHIPKQZHWocDIyQRVa5YeXP+8OAe1ELKbdf3hOBQBNJ5a285NsMbOo7&#10;VS0++sZNY1CGJZDhsMxGMGrx84o6kIVJGRUtpZQLqdy6WsIzjOB1oW4yaVHE7krkFOBVGQqYnGzH&#10;ymta4BEMIx0BxWQ+0CTcAeuaGtAW5WTyvIbfMM7jUlr5Y1FQ10oQuMGqVwsZsNwLZz0os/KeeMtI&#10;+QvrUjNvU/7OWwujHlswj5j2rkLSVWub0/2gxy/ANdLLFcSJeHy/kwOPauZvUjh1OBksGG4Y4PFD&#10;YM3YpkSFC8hwWx0zWnFJE0sACcBcms3T0WTS7gSQgnIIFawiWOMOFAJTBqlqhEzPPJ5ZOmMI1OBg&#10;UYcMQEbpxxVmzuZmtZYltYiC/cVrQwGRbjMcf4Um7AeaeHLDUbOO8WXxFcTktyG7Vv3KF4ZVyQxB&#10;CkVieH9Uuru48VJceErq3ltinznpKG9PpW5I21Z3bJAXOfSvwyKVkfTXZz+lrHPJ8QtInI3RxZRm&#10;PHI4rmNOZkuvElq5O+1vypPseldX4fiSbx18SrpiRHgYkJ7KK5KwZJvG3xRuFZPLfVtkbf3tp61x&#10;4te6z0sC/eNdwAEw+flquc+Rc/8AXhL/ACp7n5o8lutV5GzDPhufsr9PpXDhYpVY+p68/hZ0Xwik&#10;z8M/jSmW+XXc8+5rtrlj583rivO/hK//ABJ/2k0wMJqUBH413sxBluG29cc5r+i8sX+zw9F+R+Z5&#10;j/GkUZDh5O/HXNZ0mWZMHgk9quSbS5G8EZqm+Nx6e1egzhKTgh2wwOTzTE3ZPFSOcJGOO9Q7h8vJ&#10;pgT9qmi/1Z+fPNV1OSfmHSpombdF8o+9SYzRhzsB2D79aaFvNYjP3RWZH16cZrUgA2R/N2qwNKDI&#10;QkgdOK1Ldyxj4I/HrWTGWwo61pw42w8EfN2oYFxywe1wf4q9C0Bi2mdeiYrz8qxkhySBt612nhuR&#10;PMdPPU5jNJkMm1qBxazsEBB71x0f+snGDwRXpOpqG0uVSo4Q4NedtlbogqR+9PFRYalcUhcjBPIp&#10;RnbHnrTc5uHG/t09KcAeM4pFlmDi8gPv+deE/tKIW+E/wrm4Pl3rj6Zr3SLIuLc991eS/tDW5f8A&#10;ZOs5xG3+j6xFyOwJrOXxR9So7nxUFby7XIGBCvf2ox935+QabuP7r5OPs6cg+1KT8vB71MnqbEiF&#10;xdggjpVkh/IOX5J9Kqx5MsYJbIPern947ewoQiAjEed3eojjLcYqxKfRe3aqx+6crzTEAGZB0471&#10;o2+CgCyc7h82O9Z6DMnLcYrWslGUHmJktSYmdrpLubMpNGhcD5G9q2VBV9u4cdPasCxDeWxMrcHF&#10;b8IkyCQvA5Oc1SelgRowA+Upyuf51sQjCNyenWsmHaTFwa2It3krx9DSGSrs84cHk1aXIOQoGKgG&#10;3CfMOtTLnaBnmkBKg+YnHOasKPlPz/pTE+8uTzUhzz8g9uaYC9xRkkjp7GkB+U8UfL5bE5oAAG89&#10;dyDgHkGnAqYmOO9RndsUA80/nyXyRzigAYLkAdMU3JBPTinH7oye1ROSqA7c+tADzncvy/jTGxsO&#10;FNOUho15HPrSkL50XPFAEUWWIw3c8GrPAROgxmoRhLhsZ5/SnZyEy2OtADQW8xiH705slV3EYoAB&#10;jY+9ITnapXHzcUALjhMA49aPn8yQ4545p/8AHtyMYoJcZG0YJ60ANOdp5OfWlQDYTsB5owc9DS/w&#10;D1oAGOB04PejjB4phBKkbjSg5jcEcigB38XTkUESGFmVu/pTOSBUh3YT97gc8UAHz/uj5eMik4we&#10;eaTn5eTS8CF8rz2oAXkuKU43kbx2poPKZX9aeSPMQ+WPSgBMZn/1gwBQcDd0PFOw2ZOOKZz5kfPF&#10;ADgDheO1IcGNvno9OaacZOcUAPJjMP3zmmE/MeaiJIlUBSealGecr+tACjGPwpVH7vg55pOcJTwf&#10;lY4GaAGlVypOcZ5FScg/LIFA68UZyOdtM46Eg0AKzHzRyGH0o5wcE/Sgff6c04H5TkgGgBvG5Ttz&#10;S8ZNIf8AWHmmk/vOmc0ASfhRjP8AFUZLAL8gJNOUgrnkGgBcDgbu9KeCuT60DG0ZNGODxQAADnnN&#10;HIpyqTNGN3enSgBlw9AEICl2PPNOwQ3TFAI3DHTNSnlvvgcdaAI+P7o9qTB2MMHNKchHyhJzwacG&#10;+SMlRnFADDuwf3XFKMYPy0hOQATxTl+4MmgB3GG4ORTflyOTml7gGjjjKc54oAYVG8fLUo27D0BF&#10;IR82KT5fOALckUABHzD5aUdeuaQ/c+9nmgZ67B+dAAcb0+WjneTgUpx0xScbQcUABBznnijqp+al&#10;G3A6c0n9z5etAC87hzS9z8ooGQfu96UZwPlpAO48qTOAaZ3PFPxyM9aMnGcCgCM/eGEoOfM+4Pan&#10;4+VcuKbxtOSOtMBvO5vp1pMqIyCSTn0oOd44o/5ax5XvSAFCmUHceVNOyoWXKduDT8R7XPHTgVXY&#10;N5Er4OACTQA5CC2NuDVhQNr5bvWZZSvJe3Q+zsNrHn1rROc/cOM+tCAUjkUuBtf3FGOG/Cm/MP4C&#10;fxpjBQMr8vrSgHceO1NBIkQFakULkHeelABHjc2X4x6U0lMSDkYal+XcV5BzwaCrbmz0oAVSPl69&#10;Kdxtb5RijAGKYA3mgAdulACnHOKaenSlxwQT3oHWgBnYZU8UoGUf0pePMXP4U4btz8DpQCIQAZDg&#10;Hil+XLYz0pcHD/OACaMdOPxpMY1c+VjHfmpAMhxuB4phB24IoViJRhfpQkJjXVVbmXkmmEA96SUu&#10;Z3yM+hpU6SAntSAZtxGxxwO9RgjceDjFWGI+z4JBOeKr87hhMUAB+998DmoTjL896kIbDAjr0qMZ&#10;2rxigGMPU/LzTNybVVnXrxUjY+X5+SfSq8qx7k3Md2eMUwBxmYYbjHWmuG8qTj+GnDiPHOKRt32c&#10;kKKAsZDRj7ZKQRnvQCcEGnTvEJo/mbc3tUQyFU7+vSgaHscBsf3apt901Z48t8nnFQYPlElDnnFA&#10;iqw+b+dVLriwk6/6xcfU1fYNkVUnUsqoEyft0YH50luCPq74e25j/Zw08lME24P51qzo5lQ7FJDV&#10;a8MRGP4CeEFA5bTkP6U6RcnBX+LrmtFZkNEFuGMv+rA45HrW1GB5K/L0FUY87oRheDxgVpDI2Dae&#10;npVJ3JZMucJ06VJtGGIPamDGxPm6ipcfuh83400Iiw2R8op3Y4BPNOwN0eWOeaXsaBCKvy/e6ilx&#10;97igZ20dhmgB3emZO71qZSu3BU1GceZ0A54oEHGDyOelJkAtyKdiPcPmPAqPjb9zvTEP4yeKUdB8&#10;wNJ820cZNLxtOUwaaAdxkdKMfKwz3pvBI9Kd/F6CmA7uvPSlBbewIHTg00YOMinnH60APwM/eNH8&#10;TUlKPu/hQAh6/dpw+51owNgyTmlwwxkHPagB3OGo4wDg5HSnjbtcbumKb+H40AKpzFypzmjkqPrS&#10;dxzTx0oAav34j5hPPNW1J3x8cd6rgDzD8tWEzk++Ka3JlsfHX7VMx874DRAnPm3JP4ivn/wpEw/s&#10;0EH7wPNeu/tQXLSfGv4Y26yH91Znj6mvN/DyATaOO5Vamvanv1OiEfdR7Np4X7Fa7gMCIZFXTgmf&#10;5eM1UtUP2BienlLVv5SOcCoWqEMy3mD5RTv4gcUnGOvNA24TMnU8UxD8HPDUfxtx+tHf2oGCDQBI&#10;PpTuBFJwOvFM7DmngnKcetADh0Tnt1owf73NLk5PNIpbYSRzQIcPugHIz3o52MMd6T5tsYJ7mlP+&#10;sJ9qAHDtxSAndnkYFLxzk0hxjt160AOyxjJyuc0hJ2t85pARuIyc0v4UAAzgc5pRjcwK44pOzUY+&#10;dMsaAJMfOOc0c4P0oOS0fGeDS4G85OOKAGHmJiCODSKSQenFOIH7wYpo4UcigY/oD8opRs5zJS5B&#10;J5phHP3aBWFz++XB70m4+axxg44p2AUPP4UuBjkD60DIw0oyBEDnrTxnyz8hHPSgA7j89P52ikBG&#10;SRJHgdaeCcHtS8beQKT+HpTAXvzS84+8Pao/4V4J5p5xkcdqQBx2IpRj5z7Ck4z0wAKM8NzxTBCA&#10;nf0p6Y3vlRTBzJBjHCmnDI3dueKAHHGaaf8AWggkcUE8PlT060vzbOmcUAAxk8d6XjBG40n8SnZz&#10;il+YpyoHNACEDI68mlxjzOfSkOcDmnDJU5Uk/WgBCuSPl/WmAHzF+Q9anx8n4UHHXpQAwYzLxg4p&#10;MjY4Iw2eKkwMjmkwuwHYM5oQEfQDindV+9T9pOw7RnnvSkAR9MGgRHweOMYoOwKD+Y9KaVIkXkU4&#10;Y2udoI70rDD5fORl3HHFTgJ5hGwdKjATamFwTQd2RQAj9RtHGaZ/y0btxUmBzTB7qOvFABx6VHk+&#10;Y3HGeOKkJ5FN6jpSGMxzQQNrZFP4waglZVRTuzmmIduAEny/w1UZvvfN/FSiVd5w2aheSA7stg5o&#10;EIzDPDE5qFj8uKjZlDy4lB4qs0h2k7uCaaAnLEE8CqzOP3vyDkcUx36ZzVdmJwTx+NKwWsSkttyG&#10;A454qsWP7zMp60hZgH+Y1VZjuOWzk9aVyiZ2GZBs6iocttPWmEksnPegn5enJoAkBbzI/l/+tWha&#10;ZMy84O6syMjzcEHpWzZLm5hPPBoRJ3Ggxq3inQVMa/8AHwp/I14h+2lqkVv+xT4gtDchWvdct4kX&#10;PXABNfQfhiIN4v0U46BjXw5+3teyDTvgTaidgjahcSEA8EgYqoxvJImo3yn5lgHIGerVpQMBCqF1&#10;JJ4xVBdoNv8AMeRzViHeXVtnIbg12WMEbluFF5E2zkL0rZQDbyCGLcj0rGtt5nhBxkDIPrW8AP8A&#10;RWfGMYqJbjHMys8aiXgLzxVUnbeJucYKnmrh4chY02sOtU5kZrhQ8ZXCMQakZlTtG0WpBYm5blj0&#10;rn7gHL5PO7j3roSC1g6/aAF805yOuKwLok6hcHaQMDArREsjQMfsKBSSLlc4r3zRxH/YrfvDtFnG&#10;AffFeBwlxJuV/mE617/oCxv4TcfbI1xaIQ2evFDdgRla6NTW0je1gJkN/FuHYjNXsXKfE/wA8pXc&#10;+mHeB64q5OAIs7NwMwxUFz5i+OPh0VuAdytn8q3wv8WJjif4cjTnUeffP83zNwDWe8abmO7A8lie&#10;a2rjG+5TyVwFGPxrJmVPs0mXYAivo31PCR6d8IG/4r3UU2483wrqAH4LXjF2jHxTrHk6BfSLD4lv&#10;i0qqSBhzmvXPhNIP+F8adGA4VvDF+OfdK6HwkdDXSfjZZzaLAXh1+/KuYc79zGsm2mzWOqWp87K8&#10;czgpNJkOQyEelK4OzIZdwPK10+j2ulyftPW+nzeRBb3WvyBpGICx4PQ+ma9k8e+FPCFl4N0qfT/D&#10;ugEeWnmzJfqW+u3OTmuDE46NCcYveRzVMTGEuVo+ZLh5fMw8O3HOc1btrXVby40lbSC4kDSAOQvA&#10;/GptagjF3ebIcL9n6574r0DwExg/Z/8AEbtHE0q3h2nHOCa2qVuWHMdlKPO0u553Lqd54b+K0H2j&#10;wha3GbLIBf1649xXUarq9rq/7OvjZo4G8kRbnzwUbqPyrz/4hypdeNfD5jnDutjIHHcdKseG2vm/&#10;Z0+IlmtkqGe7VUlfgD1zXk1asqmrR69Oko7E3hDxnaaT8PI7MfAfw7fTrdSsbqU5Jz0BGD0+tPuv&#10;iB4mutVjiXQPBFgjzbd0NoDsz9etYd9pAsfC+iqPEtu8k2WbYn3aqSaKZPAuoX0d3HviZfl6Z9az&#10;6GiutD1fwRoS3Pxutb/xJ4iF3oUUIku5oVwWB7BVr2XxL8UP2ZdHsobLw7+zZdagIotiG4sxGue+&#10;Wfk/gDXy/wCEZviUV8QppPjqLbbonm2twfkfPA68GtO9124n1u90rX/gj4ea8U7S8Maq2ccNx/Q1&#10;L13Bavc7sfG3UoLq5/sf9njwfppeQnEMxyT6kbRXoHhD41+NrqGdNV8UWkCq2Q5AI+mMdq+YdW0j&#10;w1FaaAx1i4tZrlXKRkZAArnf7MPlSMviJGAbtxxU8keqK52fbU3xi8D2fifVbk+F9IubmUASXIhQ&#10;FiPQAVy/ir48Jc/DfxdaaX4DMV3PYNFDcn+AMME4x1r5SWzt1RM2rD1Zmzmpvs7CNitvaqNpG7ij&#10;2dPsP2jMwf8ACRy3dwx1bWcvdM7H7QQMsck4z610GmaLqV3rUME3izUVB0+WTmYn7ozwDnNY8Ud8&#10;NR02Fl1AjziVKIcN6c16ToOm+IJNc0+4jsr5ZI7dkjJBxhhg5FU0+iIg7njcwiGpXSqJAq3LKCev&#10;FbOmRSs0xTTp2y42DZnmvoXQPhZ5uoT3l5qspje5LsrJgZJziu8Phfw9bXcKF9LjUR4VVUDge9KM&#10;/IcotHzWNG8RXs2kiSOdIVXlFGC1d5pvhuGOLSQsSRlEOSUz+terSJodswAih6HoM5/GsS+1i2is&#10;pFjsrbhDxjpVczeyE3bTqQWWl6ZHpt8017Gx7B+f51UM+hx6hlJbdSoIIzxXJX2uW7RXu7UGDHpg&#10;8Vwd7qsoS+CSbhuGeelUTFHe6nrQGq3CrI5UZPDVwmpaysjFUlZSxODnqa5uW6v5LuFYxPI7ngAH&#10;Jq/aaXPJNJ5tk8LeUxye2KGiloZkEupTatMjWt1LNuO0IOv5VPBYaudfkd7SWMqfnRzz+Rr0H4eW&#10;cCfG7waGFuxe6lGGAOce1WPFyH/hp34tDeqRR+SSqjA59quNJvyM51VFnLzw7PDQ5DbYj9c1w93k&#10;2ifu9pEpyK9LeMPo9wUfINs2c9sCvNr4p5MR3gk3DAY9jSnDkHGVz1T4ESQr+1p4cViA0lpIqf1r&#10;7b1FYBq7wK6jY5Ix2JNfBfwhuLaH9rv4ZSySKoN24H1Ir6W+I3jzQNIXUxaX9td6pMmEiU5CHsWN&#10;cdRSb8jopNJHX+I/EmhaJpdqZ7uCS7mIEUCHMjntha821G/N08Go6/cbYw4e20xJevdS4FeE6Zf3&#10;93421zW9W1i6ub0ynylk+6hPQKvt7V634U8GeLNf8RQ3uoatd2dj54Z5pPvMn91AfWlypbkqpK9i&#10;1A/jTxN4y0qxsYrqCwWZVcxKRGiDtxjmvK/jHos2j/Evw9aC7naJ9J3DJ4LDg1+gehWHhzS/D2hW&#10;lh4ctEiSNV3ADdnuxPUk18d/tPwlfjJ8KpQfkl0K4K/gy1nGSc0dEoWg3uz5b5MbHPSrUIxbkhuh&#10;qqu4hwCOnNX7YQ7oSZGwAcmuw4yzEyncNp5HNSjPkS54GaijVvtsxAGM8Y7VK27zJFyOAKQ0GT8m&#10;F4FIPvPnOPWkO7y0G45oAbI+U/WmA4gYfC5ORTsOTJlQBgbaaA2eZADjtQWXycb260DHfKIOm0sf&#10;TrTP4PumpWCmGEqV3bPyqLn5g0/P0pAKc7U6dDQAnlDMmGNB27Oh9qQbQTmM5xwaYhcHy3OATmkP&#10;3AfSlyfKB4FID8hz+BpBYDjMZzRxuf5j+VBAyoY9R1oPCNhc5PWmAvzbT+6z70p/1bAik/hj+c5x&#10;zTgRv5BoAaNu8nBxinZP7w+1IQuI/m9eKRyRChCjO6gBpYBgpmO71x1pyL++G1XYlDij5RNCZIly&#10;Yzg1YtFuW1HTjHZylpJjHGqjLOW44AoQBZWOoXGq2EMMl1NcS3IVFhQsVyegA6k1+j/7N/wvttEt&#10;r/xH4g0fTEvE0RpbCG5YDyWwTubPG8/pWN+zR8K72Pxt4Q1C+8GATsPMM9ymVtUbnIB6uf0r1z49&#10;6joL/Fnw34VsPFlzZWlnZrJfywSEGUnqCw6ZrixNe2hvSpX1ZvaxaaLd/s0/tDeJdd8YWEzTzukN&#10;qsgPkbPubevX2r5CifV7+bQ4FumEEVw43bf4Ceg9OK7TXL2yn+EnhrRdJudVNoLpfNLSsRle5z1z&#10;XI6pfWmk+FJY45ITN9jwAOuailTu02FSo16lbxVqENl4ettOsTGiLFmQqerHuT3/ABrxm9uhArtN&#10;cHeQTuz61Y1O51K4stQuLjVRGhcttPVsc9a463F1qGsebNHMtrDLgE/xAV2JWMua5b0jTb/WPGiP&#10;cvItnDdgpnrJ/wDWrrPGXiC203QoNL0+S0VYrMKyx4yzY749Kx7/AF2x0/QzFaLEbiS32Qqo+778&#10;VzGjeHNU1LxFc3l/d3Qjebdgn5nJ7D2p2uNI5O0svEOqeJ/ltrlzNdgM+OBnsK+y/h94T0zQvhZL&#10;cSxQfbbi2UuzDJUelVfA3hW1t7qCaXTYIkjjGxSOg9T71q+MdYgjuLG1ttTY+WpDY6D8aiUrDjGz&#10;1Kmq6sE/tdluHb5CI1z1rx/VNRvmivGcKiDcWk9fYVc1PUkAuWl1KNU8sl2/oK4AHUtV1ny4Vkjt&#10;Y5snPWSpSuU3YzWiu9S1q1eRLjyIpz5ak/e98V2dhb2UEiszxkmIAkfw4qeKO0gt1DW8Y2Q49MYr&#10;p/B3hvVtf8a2wttPljsopv307D5SPam30QkVNF0zWNU8V2cMGn3DQ/agN+MADPJNfU+kWmjaXoOh&#10;6bbxAyPbrvkA5Ld63NH8O+HdL8EtHFbqXSzOZAOSa5y1+1N4ivJHUELcERH0qGizrtOu9ZPiG/ga&#10;BRDGV2uO+a1boj+3INjuOV6HvTrRLdfCwAiHmPgkntURVm1CI44Hf1xU2syr3OlsJFS8i8yRtvli&#10;uv0W4aHUvEBFj8skQyfUVw9qAUiDYPIramung0DV2VlDmyYL+VKW2jKRw/iK5EvxhhNuu5DekfQg&#10;81vRXjSXgDiJSkahR615/wD6QtxaXRkYj7exOfrXRQSeZdGVbIgFBkg0+hJt3UbyXQkywIYdDWtD&#10;AzWEZZhwnBrAa4H2SHa/PTmte0u7YW2nRfOXaUBgO1FhxeptQwuIIjuz7VejVlkJOxVA55p7Lthi&#10;5AxAD+dZ7mR5lUh9rP1FMHK7OlRI20KQkoeODVbyyLVQIlCjsK07eBf+EIkYAnaRgZqiVuDCQobc&#10;emOlArkaxRs0QMeR5y9q8U/aA1yXT9X/AGcbRJoyjaXeySKRkZI2jNe3tNp0GlSteeJNEg2sGZpp&#10;lUAD618S/G3XbPXPirq11YFptP0i0S3+1/wMzEZ2/jUS2HpszxNGkTV7eMXiNJPqjsQO4JrfuY5I&#10;PHnglktJhHNZOWOOAQM9aTwxo9rd/GXwzJPrASBNHuJJCTxkKSvPvV+7uCfh7rzGeE/ZLm4VWxzj&#10;JxUoGe0/ASC0m+IHx71eS2G6KzFvbyH+HucfWu+1TTNRu/EmvTm7mYPckjn0rD+C9jNa/skardNE&#10;qtfao8g9SK7RruddqiVVBmwPalKbYoRW/Uy/C1rfaf428R3M6OsDWwRmJ4NefTCxi+On7TsizIFv&#10;bu1MZB+90zg13/ivUSnhK2tIrgFmCtIR3rwl7+I+LtYDXYJCjoc8j1qaTdy5vQ8f1aZYv20/H+Ni&#10;puhZQPUjk/WtrxSzT+CLUnVC4QqSG5rivE74/aXsbjzC32hirD6dK7jULOZfhfcyPbTbTbAvn+HP&#10;Su1O25go3dzxy+aNPiV8HtzYUeJ7fJ+jCv0cgl3+FdFfzlKjw9bYwf8AZr8ztakX/hI/BJ8wnydb&#10;jJPpzX3/AOGb37R8FNGnF4uF0CBWOeny8fnROzW4Xs15lLV47i68X2f7xtqE/NWjaWojt4QYCfnG&#10;TnrWhpFldST3BKMS0uQcdq6O8sTHZ2i+Tg7eW9a4YpJnS0UWSUaKgS3APy9DU8KuAoZvm8vJwKsW&#10;yKFUGQscd+1bMVtENOZjDgsOD7UN9AsY8P2d9N1FlYnDEBj61WsIZI/EO4Rli5OWqzqfk276PCp2&#10;h7gFiOhq+JIVvbLbCo/dDGKdwDEaXtwDAOSOatNIw00KCRukB69cVWvA/wBlkYpluKZYgTXluhvl&#10;+UcCi4rHY+BdOOo/GPV9Qi1ZUk0yW3Dc8ncfSub/AGkfDcel/GL4O6+lo+7UrHybt16F15GfwqNb&#10;3WdL8dWM1hO0Ty6jClwn8Mozxmu2+PWo3Vx+yHbLqdrB58eq2TWD5yzsy5P6UWurk3sfCvjxG/tb&#10;4dXIztGrw4P419NeCNWaVtHsZIkVBpCGJh645FfN/i/dJ8ENHnPWDUbfPt0r0/4e3by+Nfh7HGm6&#10;WbRxs/4CvNFxHuIkI8ZQx7PvXWAM9a7+4SNLDSc2oX9yDXmmoO8Oo2t3LEI0TU4wWz3zivTZXE1h&#10;oBYERfYV+cdsjirUUkUzhNSvQ/iowqjBdwycdcVC+1ri1O1cpIKTUYjF45bZOrbgdvFEKyPcRqfv&#10;b+vahaDOb8VRJL4gstrji05FcKkwiv4Y2icNI5Chlr0bX4oRq+myC9U+V9815ZqlxLP8VdJKRoI0&#10;bnaKCT0Hw9IyDWomGFKHHvmp7aNI/EbS5BPmnt0rHsZQdVcrInyxrnFbD7A6ut2AoUk1MkM2bu6g&#10;Ngm5z17CtXRzFJLY8HkdxXFRSrc6np4+3RBFkOAB1Ir0DSlKrCDGmS4C4pPYaZuSW8qlX8sMu4Y4&#10;6U65AfSCPJjCsmMmtW9YrpNsrKmdo5zWRrsV2vw1kaHAnJQx+mM81BRXtYreGztlEvJYkk1JJFHN&#10;JKrzMB5Zwe2adaW01zoOilbhRIqKJF96t3kLQPFGzRL+6GSDk0hnMWE7R+K3hO07LwK30Ndpq7QQ&#10;2luE08FvKUjHvXPJYWe+8m+2kSySAk49K0rtpTpVgVm3sqAMTTEYQvbuTU5I3QKVHT1rRilkAb98&#10;PfimfZVZJ5jIN4j6CqMUoa8MZiKndjJPWjYrc2iwMCsCuAKz8INVtyf4iatSlI9ITZuY9z6VVjSe&#10;WWybLoeQMipGiWTm5zs6H8qc0Ie4t2WbBA6iqjx6hHrE0bsCeD9a1oFJ01jwGWi2oh7u8WlKrXAy&#10;BzUJm3RQFnJBB4NVrtJ3jjPnN9alhQBLTcwOFOOKAJI8m0uQg4KH8KrwI6QOxDZEhq+pURuApGRU&#10;MnmfYblTB/DlTTsFys7MXb5l96LcyfbHGDtDiqipObC6aQEHzOBmtCz3NDcEwkYTrigdi1qDWoFg&#10;yyjJj+YelYm5HvEIbbg8iotRuFjt4y0ZwxbDelUdKuVl1KVTCeW60XtqgS0O90trAWepAxDey9TV&#10;a5kjg1PS5GWMr53IBqr8qq5AOdvas643SfZN7Scy4UUkKx01zNa3NpelGcKbXlSOK87sUdPGOtDI&#10;A8/iu9i2waXJHNaxIDa5DGuYto4jqutOo4M3BppgZ95bj/hL9Obz2IwcitO3nWDU7bdbgoJhxUhi&#10;ka8j4Bw3FVLwALdMyY2r3p3voB0moTxSzWZW3jUGMYxWe2fMQMQRjoRWZpk4kCbpXO18VtXYHlQE&#10;DnFJgi5bPbjT74CzQ7k7is4TMLqWNrVNu44IGKltpQI2RoVJ7H0qjeSEXj7BwW9OlIZNNHJ5CsnI&#10;3c1RM4j1KBHjALdDW/EsZ8J2+JlL9+aoz2ilYGaBG2nIoAsQhZIpP3menerwCK9uGfhSMVjRu8er&#10;6epttqM4Gc1tTj/S4hn0INNCZFrDwNYwKysFMBAzXPaGHh1JgZwdztjntWvrLR/2XZhm4VOcd652&#10;z85/E1g6SyBEUjBHXNS3qK50tzIzPckITwcVjwxObuIu2f3hOa2RHOI5T5XJPNS20LPOwEBJB7dq&#10;e4xjQSS6XIoQAADmqbnydNlj3AuentWlPKYb1UO1c8EVDHBHJrCs2MdzQ0FzAGqWlvqLoyFnMB5I&#10;6HFamjXCXWl3JmY7TMxHauT8VW5g1mxbyDh5AFIFd1oFnCvg/T2dFU/Zwefemoq1x20M+Qz/APCS&#10;SKFIjzxmrTgbwQxAAqzcIo1HIjU88VNAI2ju/kAAQ5oZJjGKWS8V15COPxqxOIhJCRgfJ0p1s+3U&#10;r6AkYLEjFV7xJvte4Ejb0PrQBNGVHO2r1vG7TSlRz3rKtmP2aXcSSG/KtNJxFErlwB5Z5zSAZcrc&#10;LfQFQuRIMjNE2qyWviDTleTCFQDx60y0YzXzv5xIMhIzXOa4lzJ4lcIBhSMn6VSEdjfSwSvZNEgw&#10;UByKu2bbrGfPDKnrXN6czHRrcYbKkKK6m3tipjDN96PLEGn1EZPJ1Kc7G4fir4H7odeRTJwqXYAA&#10;+8afFIS0Y8g0wIZwn2NgHXJNWbdpFt7cedjA6CszUBMJpHEfyhhwDViCRGsoSM42d6YjTuJN9lIu&#10;BkJVCDIjOSOtKzfOhDHGKZvhAOXANCA04igj42896dF5/wBvdhKcDPWqELrlV8wYzWoqyLC7YBBX&#10;rSAz7596XW51yDisuBmQyEb8bhirl8uETluZORULIRYo24Z29BQgNMyltNU/7PFU/LaQMSQQDVRZ&#10;Jfs8gEijC9zRBMRZsqXAZhJ8wBosxmpbwstwNyDGOKkmCgDEgPPOKgY3f2eIuGAI4quHcswyOvBz&#10;TuIuJ5QDg8jbmkS4gSWU+UCeQBUSkguMD8KqFUN9J83FK4FqPMmshvIUDfkCtxriL7PLGVj+6MYF&#10;ZVv5KwyneAcVSaYpqMmR1bigaZPOzfaGAiAyaiOPst1kDheKrTyO1wuJefSliWVz88rKpBH1oAqs&#10;okMbLc9Carr/AGg886iy+UMBknqK1PIjjyBn71CrKt2pEbAY60JhYfBpMfn2sgmLDysvk9DVrytG&#10;GnXG6Yl9xx7Yq5YyAxXQMnAiNc5cE/ab/GRiQ0AFxHF96OZNo6jNWrXH2f5RnA5rERm/enz2xk5y&#10;a2NPK+XNhwBjrQIezSLO/wA5J3dM0vmMzsDEoIHpQwX7TIe+TRAgN6uW+83WgC5JDcSaECsZYqOa&#10;xponI2yW7dflNdejrHpE6hl5Wsd2/wBezRgn1x0psEYqjbuUBhkVZtmdBKwOcMOKcwUpIQF69ata&#10;elmdSj8x2IByfSkMlfY1tvNvjIHFZUy3H26FY94XzATiugvXszfJsEYXIxUTeRuRk2E7eTihAWLM&#10;lGlBiOSi96syKjJc7mAOBWesg3OfMB4FWUYttO4ikBQlilElwQmBjg1nW8mox60oDkrv5NdHI9qI&#10;iGuscHtVFI7fhxdI3zelNMBZ5ZnTaytgpnNYhDtdY3NjzK2JWjBB4IqoRH9qRt6ihAy1bME1KzyS&#10;AAM+9S6/K8tvoqkpthHyY96qll821Bx/rBW9cWto+juSo5tuD6cUgMe1Zv7MX95j5BTnt2LMxPbN&#10;Z9uQjuC+4LKcD1rpV8iXRGAXD+XxQBhsyiFlzkggdavgE+GLxMpjySQT2rJZJFvmUs3+trbhW3On&#10;yBmPMfY0JgY9hKzQTRlnbEnBq9MUSHdg0yJI4pZwqqBuOKCQzuhjPI60AVA4dCVBxnk1NFswfmOK&#10;iI8szqEOM8VFvk8lv3Rzu4xU3KsWWl3TEApkcYqlK6rPJuBx7U1UP2+RxIB/e5qG6V2lJ80Y3D8a&#10;TY0jZ0/yzAG3jk9DU9265IEueOMVkRSAQL8rDKDGDQ7t5TMMjA4JpphYqzvsnjBRcGQZJrWhjieC&#10;Rl8sKsa4IPWuI1G5aW9WJGJcyDOK3rFbpNHiAnc4QZG6lcLGxKGCHDNnI/Gt/RkkcXA3LgR1zscu&#10;4MPKZmC1Yt57yIzbbjBZvyqhGlfIBNMucHecVl+TI8UmFB460TTXLyEyTjjpUfnzBGAwAR1ptoVi&#10;pNHCqEefkjOazkIj1CH94AC3Ge9SXMqi5XcG+ZqdCkcusaduRgFYEVDKsdJD5h0wDyW5Trisa+gj&#10;Z40KkDdwcV1DPGLONREg/dgAiqUqxGAZYEjmrauhFPT4HS3kGTnaOf71W5yfs7hl7cVFHcAKVUEs&#10;KiupJjCrbBu7ChaAx9uZFZFQplpAM9MZrpJpJLazVRNFu8tSTuznNcRJJNsi+RlOOfaq7TXmIy88&#10;7j3NTLUVi+sumrGyx3lpg9cYB/Oorq6sv7KmU3UAUoQPmFXLnRtLMrlLqZVx2NZE2j6X9oQvfTsV&#10;HygngV+PYnK6lOOp79OspO1jn2vZ20e4tLKKYI24SSAYzn3qG2sktdFtUW7AIkLFe5JrovKtUtws&#10;cMYIzggVj3AOXOxz8/JrxMZHljZnu4KNncgdwR05xVJuPteCf+PduDUj/dPT3qAlfsV2ec+UcV5e&#10;HmnVj6nrS2Zs/CUbh+08m8D/AEuEmu/lJNncZPGSM/SvO/hGT/bn7Tozx59v/Ku8uHwLgBjgOa/o&#10;zKHfDQ9F+R+Z5mrV5XM9mTccR459aqysM5yaJXUFsA9elUHZsng/SvTtY88WRyXUgduaiB5Ax171&#10;ExYxN8opY85T5vrRYZYjZzMVMXSr0QYlgWPXNQRBD5II+8DV2MfOuMfepXBlyEfPHgnkc1qRYzEA&#10;OM1nxKfOT0xzWhHt2cEdatCNFCxK5A69avw5DKcGs+L7pA9OauqWzHgHbnmpuNI1NxNogJOBW1pD&#10;eXqcbCY8uM81iID5MbbRt96mgk2X5YyHLSjAzVWuTc9TnaJ9Ic4B/d5wK8+u8DU7giLgufwrv7RV&#10;fw5Ytu+9agiuQ1WEJqdwNrDJzUq6CNjGI+6dvWmnI6Z5PSngxmEZkwc9PWgbcjmpLLMRP+jHZ0YV&#10;wfxvj3/sPfE/5D8rW7L7ciu9XGyP5ehrlvinAZ/2LPi0o5J0cMB6bRUSaTVy4as/O+MMVtWDD5oQ&#10;CPoBUw27RgHjrVeyUf8ACM6OxnO7zpAR9KsDJJwO9Zy3NSePacYHerAB+YZ4xVaPcZyBjgVYG758&#10;5yRQhMRg2xQQOAefWqx+6vFWG3YX5+n61C5G4nb0FMQke43AwP4q3bJbf7WdzYLYxz0rDjxk88hq&#10;27ZBIycuNrAgj1oJkdlaoojiAQ5I4FbMIQKv3vmNZ9qCbPSWMZ3GPB464rVUHA+ReKEhoux5+TGO&#10;R+Va8BIsoQVOece1ZUAHktmNhyOc1rxgBU5OdtNoSJgFJGRU64wfkH1qvk+YnPGelTgjzhheNvIq&#10;Si0v3QOOtPxhsY61Dk7vvHr6VIpbzeUOO1MCUhQEGBUZA5wpxTyRvwSSMU0/dPNACdhxQc56cUf8&#10;s2GQPam4YLnJzQAHJc8jg0smDbgbOtHPGQaa5PmxfKMd6AFVQABs7U4kbUwp60gJx93inE/OoA6D&#10;igBHwSDtAAXmoc9Pk7+tPOCHOD1puBhv1oAmH3fvD7tMGNxqMb/MGJePSpR1Py0ACk+e3zjGKecZ&#10;AzTMDaaOn9aAJM/u2GOppTnegGOlRDPcHFKT83X6UALxlvl70gx8ppvODkU7PXnpQA8AbetMONp5&#10;pw+4frTQCbpBxjB5oAVcbQd1HO9aNvK8kAN+dGRubmgBwxmkIHFJ82D0paADd+6GMdaB0GU6e9Jj&#10;5W5p3GQN4oAQnkDHWkOcgbTyKdgY6U9WG/pk4oAjUfvV7U9sCMfN39Kad25Tt43dqceVbntQAgOV&#10;49adn951xkVHuXcy5GR2p2Pm60AKScEbMjFM+Xjg0/nyuvSkAXKZIzn0oAP4RxR3Hy/SpMLs+9+F&#10;N43HmgAycdKAqlkOaXnaeccUiD94MzdqAHsq7c4FJjg8UhPzLknGfzp3yb25Iz60AJ2FA/h5oP3x&#10;6ZoJGSaAEYsGYhe1NQuCzHJyacwJX73GOlHYDHbigBDng7RjPPNSqRsOVNMAJPXjPTNO7twKAGnJ&#10;kA2HBpVGARt78UuPmUh+g5FL/GaAE42njtQM7Rx680nI3Uq5wxKjOaAEIfao28Z5pwA3HpTcvtI3&#10;cUvAjc7CT9aAFP8AF8pxioedyHY3LVPuIiX5ePSkPP8ACeKADna3y0nzccdR1pecOM9KB98cigAG&#10;crx9aeuPJkyBScZNHGTxSATHPKjpxTgp2vyevFOGMH5h9Kb/ABE7iR29qBgQcdKb2PPWlJPFHO5v&#10;lpiHDpyOvSjrIeTzSc4OBSgfN2zmgYvHBpvzfLlcdaayTG4Yh+BjIp0v+qhwW460hAAPXtUeWMjD&#10;aQM8e9OyNqj1FIrZZfl6HigYkpKW0j7hwpqitxLLptwhjVMZw3rV68G7RNSKo2fLyAKxdOYvaXCl&#10;GyJMUAi9YCVYiWIyWPIFaQOQfm61AoKow2kcU9SNww1FwZOMZQH3ppx/cNLuOV49ad/yzcbh930p&#10;hcjG3axCg9KaSwQ4XNOXAjUbqfxz8pNAFR5CMtnGFOaLOfzGuMMSA3ftU0saGxvD5WTtrOsY2F1d&#10;bWIGeRUtgauR5g4J5qQA+YCBjimYARfnFNHmGQYzTYIkwMD9ajxyeTUmDnk4FNyuW9cClcBMNubC&#10;UvzANlhyOKdyY1xJ36VG3+sGBzigAK5C9+aTHy/dpRuw3FKTweKYEfO7oefem85anHODSjbjoc0w&#10;GEfMPl+vNQncJPu96n7k4NNwpZ+O1JjIDncKMNuPPFSkDjnioz/H8449qQDT9wfNUTYBqQkeW2Vp&#10;g2lXO7nFAiLBzyB+dREIWOUB9KnP+rX58881HhTzn6U7gRNgMPlFRNvMONxHNPbmXnA5pMNljkEY&#10;6UDMO/8AvxL5QyTxSxoy28QY5yvFTXaghj82d9RAjEI8w8AUxIT+L7nf1pjfdx05qfaMuSp/OmMA&#10;Ae/PpSQyqwJcHNRWw3eKNKTbnOoxj9asMPn4JxipdGj8z4o+GUWInfrsAHv83NID7OsovK+FvgqL&#10;ywP+JNHx9RVF19u9b1yoXR9DTkbdMjA/Ksdl+YAjvVpGO5HEAJU49a1FJMEf3OlVIwu4fu+gqzGF&#10;wRu4qthEi/db93+OakP+rXPrTAMKeakHUc1SARec8U/HDCkAPPTGaD/rBigQnc4Wjacp8vrR3FO5&#10;xQAgzg/Wk/GkP3eBTeSw+X9aBD+w4oAG0fLQOq8d6fnBf5egpoQ09elIPvHFIfN3N8i08CQh9yDA&#10;pgIv3QcUYJC4jPXrSnbuUBTipRt8r73SmAzoygnrSsGynHFIR++Q4HHWpByp+b6UAKBSfxL8tA+6&#10;OKXnJ4oAmX/Vt8lNfdsiZT/F0pAT5UwHfFAz5Tj34oAeCcE47Uw7t6fIcZ5NPIOIxt7UH7yDbn1o&#10;APxp46n+dM4y3SpRnc1ADlCZyAc1OBjHA6ZqEFcj5R1qckeS/T/UsaqJnI/On4+XZm/bHnjLApbx&#10;Ioz61U8MQs91pOIzyy81ynxl1G2/4bP8chpiSurADB9DXc+CJoJotJCyxgmAd+a5q8uZ2OuDckep&#10;qoW1RQxP7vmmjO0ZTuandMRR8cD3qE53E1oloSwOM0ELuT5M8Ug6Hil7nnmgkQlt3CcVIOozE1NU&#10;HnPpThu7igY7nB4py52nigAFWHOKOxIUnFAEn8RweMUuB5f3aaOlO+bD/L0HrQIDjdjFGBuA5pU2&#10;FXGw5pwBGf3R+vpQAwFvOPyZGKcMfvODwaTKh3zkYYVI2/zkyBgr2oAjJG80Agp9/rSPt3LwSCaM&#10;DPAoAlGNmcdOtJ8hOQTSc4oHJBxigCQAZOcjmgdwR1pf4TxTCf8ASEwhOBQA7jLDy6YQNw4OaU5L&#10;Mc96MvuGVoGB3g4o52dKXIJVQpwTzzT/AJd5AB6UCGAHkgU7jBppzuUY4o+ckZRQtAC8mQY9KXnB&#10;5PWg4yNueKQlRng9KQxcn5cLTsZwNwzUeBv71IMbm57UwFwMEe9RnO5R7cU8dHwKb/OgBwH7g/L1&#10;phXKqu7GD1qT+/lgORSHeZG4HNFgEUMCf3g6cDFOHVvm60nGWBJz3pedwwtIBT90ZpqbfMYYbPal&#10;wCnI704Abgd44XmgA5wPkpexGaPkMZHmknNH8R9ulAw4z0oAOF5I5p469KXHyOcjilcLAP8AWnjH&#10;FPwNjcfSo1xtYg96cM+hNFwE6OOD0puCVHyfrUh/i+nShQ2OaAG88Kc0de/epPkLDjtSYGeBQA0/&#10;dHyZH1qPBDLwcZ9amx8p4pHH7wfIelO4WI8NubIp2DtGT1p3OBxSjJPKdKBEQPLc8UhA2CnOB7da&#10;cApUZOflouBGByOKY/kgN+/PIpJX+SMY6e9UJHOZBt7UAStIPMOG4PSqkj/ey4Pzd6gL/KQWXr0q&#10;s7j94DkkCh7ATFwJuB1FVpX+ckDr+lVXmIIBC/n1qpPOgtwftR5JyooQWLYlQSOcd+ailli3OBMO&#10;BkYrHMu4v8rEHtmmbhsYZbr2pjNLz42SUiQnnvUXmDa+ZM8VQORGw4HtUZY4OC1K4F7zTszjjoc0&#10;0NkDjiqQMh2/IcA81bQZJypGBSQEvOV+X9ace/6UDp1pD34oYmPXOchK6DTVG9Mn6Vz8QP2nqOK6&#10;awB8snb0NNAen+FUA1Sd8DCWhJ/GvzH/AG5dTM/x9+E9j5+RbaRK5Ge7Gv1C8Lrjwf4pnIIBKqpx&#10;X45/td3v2j/goZ4qiFyWFvpsSYB4FXS1mRUeh8tKrkEiM4A5q3GR8gJOKYp/0fB2gY596ZF5f2l/&#10;vYyBXUYG7aMwnjABOG9e1dG2xrCx+chc8j0rmFV1ks1yBnByK39zCzs1B7c1EkNFoeWX+WX5QPWo&#10;X8w+cFkVsLwTTBkLKSpwRTG4SFtxwW6UhlKdcWSbkH3ugrnbop9pviFXBIxXQ3jsLRx5WQcfhXPT&#10;g5bCfw9apEsghx9jvSWIxItexaYsMfwkMn9tyo5s+p+leOpj+zb3gf69c16zhZP2f9PwMZsCMj6U&#10;pAjpNM3SfC9T9tSR0uD8wPXNWpoQuoeAXbd/ERms3wVBn4OX0fmSsyySszDsOSK6HVc/8Il+zG+d&#10;pnub1SfXGetdOE/ixMsU/wB2wuzILnd8u1kAx3rLlK/Z+YxyD+FXriC4jv5S0xMapwCfWsyUHzAw&#10;BINfRt7ngHd/Cqdv+GnfAiHad2n3anjtg16X4fZB8Sv2prcaXaf6Nqe4HA43GvKfhnhf2pvh0N4y&#10;4mFek27Ja/tI/tbxeew+0S2x5PrzWU9zWB8+eJGkb42/EgLbuu2/BXZwcnvmsxzeCyjL3WtyOG43&#10;3DFV/A8V0HiyKVfi14neJyGmnQDjqay5ItUjMAm0G8C+WpLhSVYH36VlONJtOVr+ZjUjFyuzHvJr&#10;hrAlpWLGI5+gqnp/i1rLwJ4ltUspXkeTCbhgfjXQPDAZ+Y0VGi+9WRLYaM63AmsIXxJwQuDWeJpO&#10;cbROzDzjF6nJWTzaj4ylla5tISJBnc+Ac13Wu6j4c074dLp9tcW9xdyopkaIjCflXPXek+HPLzC1&#10;4DgcbiK0dB8EeJtX163g0rw9dPM0ZKsTkZHv0rzp4eUVrsepTrKV7anEPql95rI9qD8mCGOetWH1&#10;G+TQbaAXG1HbL4brXYaj8Ovijba9qNveeA3jnjk+dhKGPtWX/wAIJ8R2mKxeDJpMdT5gGPzNcra7&#10;mnK2cxHqV9Ckwg1K5i3OC4jJGSOmSKlk1W6l123updQZriOMBZGGScetdBJ4E+KaZDfC7VTk/wAJ&#10;B/rT08AfFhkcr8INWIA6llH82rJ1ofzIfs5djmL/AFG7vV09JrxDsB2HGMVoaRAz6XdrJqDrH5bE&#10;EN0I/wAav3Pgf4lwQFpvhteRDHVpV/8Aiq9G8JeDdUk8P2ZubeaIOeV6mtoSiyJpxR5TaQa9c3k8&#10;KadcMouMKQOoBr0jw74P1K61yxW8t7oIHBESE5IHqa+h/DvgnT4ILb/iXRhQQZGYc16NBa+HbFYD&#10;HplqNoHJ5JNZ1JLYqOqOC0jwfaHQbKJ9AsY4I412gxjcPx612Eek+HbDSd2/TUCxjaAoyalv9Zf5&#10;lVkUAfKoHArzPXNcj8+636nu2ocktgClC79C07s6rWddtotAjRJYsgEKi/zNeYanfo1tbNLq8m9y&#10;W2hu1cdqeuaYRdv/AGvExyTlm4Feb33iAyz3q211O7b8A44P0rXlJ5u52ura9Gk88aagMgcDqa8/&#10;v9XneTLXspbceAeuappZ6rMdRuQruNmXJPSsm4ibYX3LkTgH2HpQotCbLKf2xc3kEcHhe5nDXqqu&#10;D1ZjxzVrxPo+taR4l0mG/wBKa3kudKWXy92do7V64kOi2/wk+BstvocMMl5qtv5gDZJIbrnrU/7R&#10;dqsfib9nmcRnM/w/UMfUjbWCqtytY2dKybueReBzLJ8ZfDrSvH5UUM24FRhuDj9a2L2+1CPx54gh&#10;ewgEaXr7cdSCeK5jwtcGH4meG9y7YzuXB7571s6rlvidreUOS4KnPBrrpI5aj2Oj8JyeX8e/A1wJ&#10;GAj1EcA9dxxWt45TZ+0P8UXZQfNjtyvPXiuf8N5TxfPI0Q+TVrbbz6tXU/EZQPjPrbdzploT+Irr&#10;S2OZ7nPRI/8Awjd+5gCkWrYA9xXls0D/AGS6YtGXW6bjPQZr1mEqdPtE8wgtYvxj2ry2K3kl8Wa/&#10;GHcKL5txB6c1liF7ptR1YzSzqlvr9hdwTNE8TkrIOxIx/Wugs9P1K519p5G1C9uJbvqQSSx9B3Na&#10;unaWZNd8H24AjW4uwnJ+8egr7X8D+CNA0bT9IuL2ytri+NoroCgKwgjIx7+9ebVrcisdkKfM+x5z&#10;8P8A4a5j0PUdd0owxgLJFZenfL+59K+gSunRafFFBaxxxpGFjRBgDFXbyeVkgRNiRr0XHWst2H90&#10;dOuK45VGzrjTjHYntpH+2W/OcPXyp+1IpHin9nVsHnQL3/0Ja+orfJvkXB/1nWvmb9qRHEn7NTtH&#10;ydMvB+GVp0r86HU+CR8hqB5mCO3rVuJgLSQCMcmqYxyfm69KsJnyW2jAHevRPNNS1A8uZuBxzk09&#10;uSpI9abYBT5oMmBspz7VvAu84ye1IpbCAfeO0EAdKXnb1yM/lQq5aUgsF70vIkQA0ANIAdiDkEdP&#10;ShN2Bm3yM9TTwq/OTkc0ozubLAAdPegAIG5sEA461GVfCZuVxztGOtSNsyw596bhA+TuPpTGNAO1&#10;ckdaUnOPl6dKTA3SkA4A796QHMecd6BAR94EHmg52kY44xSn7p/CkwCygDkigBw+6Pk/WjALnggY&#10;pozwMcZp4UZXcWGKVxjT9weoNABwvzHr1p/GG9McUchT8m71oEIA22PLj0570Ih8y53W4IC8HdUL&#10;7DGRskb5hgA4q7ZQ3k1y8EWizmQzIFkBJ8v2x3JoBEFvb3cuqWq/ZJQpkwijlj9B15r7Y+Avwr1K&#10;S6HibWPCFxHDb6c8mn208ZyxUE7ip/Suk/Zy+GCDxDHq+v8AwuuJbqdo/wCyIriPgL/FI6HoPTIr&#10;6A+I3jG/03xgfCfhvw9YS6m1oRLMMBIFwMjHtXFWxPSOrNqdNv5HpfgLxJYSfBr4jTf8ItZ2LWVl&#10;eKsjNtyUHGR2r4B1S71vVvi98Q5Tqc8r3ni2dpJyedm7gD2xXZTat4tXRPHmmS+JLhpb67AuTDwG&#10;PQ9Olcvf3el6PorBRFJOYDnH94+9ZU4Ock2U5KK7sk1W80/SvCCQxvCbj7Lj3ya8T1K+mlur2We/&#10;bO4sGY8Ypus6ld3GuCeW7QgSsxUtwBXmd/eajf8Aia+trWxu2jEoVVj/AIj9RXctFYwNS81FrvUL&#10;GJZW+zJIfMbOM4piXmqy2d/a6b4fnkRpVRX28L6muq0HwdqLWkT6i8dujAN5Ofmb616FDaaTaWMd&#10;vbaLbtMzAIsa5P6U7FcrOG0XwrbLf6fPqN959wFBx2UnsBXtvh3QHFvHcPD5Ue4FQe4Fa3h7QQsV&#10;rcX0RDOVZYjyau+KdXgtdMjtoDGG8vC4/hFOUk1ZIE2jP13VmhgvIILvCi3Ksy14xfXzlrouAyl2&#10;OT1J+tWtV1Fzbz7p1ILZz/OuBuvt91rlqY7vbbRuCw/vZrK1ytyCSO6v/EJ3oy2sMucZ+/XTWrWV&#10;okrix2jydse3v+FRrBbrZYWzkOQoAU8k/wBa9Y8CeC7q7mhvdYtprW0DAwxP95h+PrVD5bnI+F/D&#10;eu614oVpNMuIrIThnY8ZHp+NfW3hmx0qy+Hj2dlpNvbxpBtZk6sfUn3rNlh06y06yjsoI0iRMFFH&#10;LVqaRMnlXaqCEkTJBPINSNRsarPMNASIyBgFYZI61ySeZF4ktFbZs88/rV2/1HybiGLcpLTYVfWs&#10;+4I+3WpePBJU4zSuDO2zJ5MKqi5Kfe9BWlaWlwyQncOAdwqhp4d7OzJHARQSP8a6q3NvHdgk8eWM&#10;jNQUtiku+MODCc7u9UbiS8fWNNUq5Xdg+4q/czQyalKqJkb+QO1WYFUmUGNcrjGaBnO67YKmi6cV&#10;TbGxyQKhs1caTGFjIQIBk1s3q66dVtVn8PTC0z8r9QBTJRaiGMRSqybOcfw0Ac9e3MMNpKJNPZwZ&#10;VwVPSr+hTxXHiy2aOzkWNFGSR1qK7GmnwzrjF1ZxEeD1zU/hJboeFbiZ9NUIL7CE8EjNJjPTJSpg&#10;PHWIVFAUNkR5QJDmopS5aDDceWuaYnmf2rAiOTl1OccY700xNGzqWq6Rp/w8jnvdXt7e3FuWZ5Gw&#10;AB1r5F+I/wAfvD1pYaxZ+GrIXMoDKLyQfu1PqAOWrE/aT8U/2l8Xfhr4K03xXPEEg36k0DHPsnHr&#10;1NfFF7aGHx344tXsSHtISoL9Tx1relC+r2M5Ss7HXan4q+JPiDWZb3Vfif4rNut/yVmKR89FCDj9&#10;K9qvLa/j/Zd0mw8+NfPggmaMfeA6jJ6kmvM/C9hp99+xzO0Aia8tPGStdIBzsD5B/KvTNX1PSJdU&#10;t4oNZsnVfDEafK44IQA8D0qay5diKa1uUdAaQLdruZlEG3eD3xjGa5fxAup2txfR/bJvJurxWIHR&#10;lB5FdZokPl/B/RtsxLNrEzPJ/eyxPX2rh/iBfTPrnhNI72KJINNk+U/xkjvXOlqaxd0z7u8GzWTf&#10;s4fCmO1uYvs48OxklTnBxVDWJI4oQWuhlrgAHOMV8jfB74gazb6TeaXOpeOC5JiJbPyselem+KvF&#10;TvqFrjaqIQxBPWlUg1YUZ6nceMruWD4evMAjSvYMWbOdoxXzxol1dSX2rSs7yNcXj7Nx9Kv674ml&#10;u/CU0I1IhBb4Iz1/GqnwygXUfiJc2/2kFLadDu9cnpXRRgkKpK5yuvoi/GD4ZvLauok1xVZT65r6&#10;s17Q4V/ZPuZzp0YL+H4ySPdeK8c+K+kfZ/ix4GYacqKupW7x474PNfVN+q3X7BVtJ5S8+Dlzj1VK&#10;0kvdHGVnbc/MzxFCElTIO4al/WvtX4cxb/2afhjCkjs16YhIc9VU18i+L4/M0O2nW3wxupARj+7X&#10;1P8ABS9eT4F/DTNvI3kXrBcDtzmspX6MrRn0rY2nk6lGAioBZoMY9q1L22tX8MpmE7lYlCauu+ly&#10;XGhy/bQjNbqHT1q3d+S1tsWADCDFc8rXNLs82jRRrcitGSpPX0rr7aEtpnRSFX5aoS2edRDBOFfn&#10;HetmxMQYq7sFGKgbZy2s2QkgjzbEyLICAKpQRkapYp5Z+6NxPau01CWwN1IY7ds+VXKqy/2spBPM&#10;1Ay/fRr/AGUvzjiA5NczpcM48QSOl+3Lnj0rp7xlawvFO3BiFZtjAqxoQCCXOTQIbr8u3wFdzCIm&#10;SHXbQg45I3jNWf2ibiWX4Jfso3MNtdtavbR72VDt3bMcnpSalA76GkUiYRtVgZj7A1754g03w34i&#10;/Ya+LejxaHZp/Z/g2GW1faCVkjjzkHtnH61UE5PQbjc/PfW7SGX9nr4gqoVw2lxSR4PQqM1s/Bya&#10;JvGPwmleQApHLHnuDjBrN0jbJ8M/iDYuz74rW4jGT3Xg1Q+Dbu3xAkg89P3GuS7frmi3vWIkj6f8&#10;SLM2vGI2ha1a6jZUHcg9a7WG43aH4eRWAAtFDD6CsXUmjFjpQaJHlGM57CrtvhYYx5YB8ocVTZaO&#10;X1i7VfHcSmyb0UntV4FzoLumP9XnI61k+Ira9XWdKlFoWXdkkVNazEeH9SCzKd0GNp7UIRz94Vku&#10;1Q3I+cncM9cV5pexXcHjW9+fYrH7xFei7YTfxuVJZbknrXJeMJIjdxusAB3oMCp6gO0+ZYuWkZvM&#10;bl63ryd4vBuryJbuzC34x7ivPpruNbXRkDMGLLkYrsI7+2XQ5IpbcFGswFJ7HFANFzwdBcsjXM0k&#10;h+djgngZr1zTWQSWxLk7rgbcV5p4ebdpNgqswX7Q2QO1el2kbRxWuJBliMg9qb2A6TVWjkk02FFK&#10;5aPJzU2q5/4R+0hLMAloMH8KxhLGPEGnxvcYbzVPNbWojzMqr5H2cAVkWYFnc+XahVvVB3YxnrU1&#10;wZjGkjmQlhnLNVKGxK6qhdpMebnrV2/LHyVCZAAAUUgQltPvWRCPmUcYrQRC9sV88BQeaoWMKJeX&#10;DsMbo+/arbMF06TLn/WcmmhMjdkS5ZBdIfl5rOdEN0riMbgxwaYy7/EFs4nO09qlfaupBQ556ikU&#10;jWsl3aber5CE7hye1Xr3y4NG0omKL73OKg0qJ3j1UYwoQH3qK7DtHMrSMyqxxmq6CKbXFo+tvIl0&#10;p/cjIPUU6C70xZ5/O1CONSTkseKyFgH9pXLCAjLjOD1qDVtJW9h01V1CVdso3KvG4VI0al3eQutu&#10;bZY5Id/Dq1XYPms7crGagi0iO18N2qKMqIxhd3SrUTFLZU6EkAUAW413SndanGOtT3T2Y0dB5Sn5&#10;TyKj23i+WCy/dHT3qrckiS0RYixIO6hsDESSR7y7BD7RnArQtrp10+VRZR/M2M1FJ5S2mqsoQYi7&#10;e9Z9mzHTr3KE4cmkNsg14IthB8qhdwPXPXrVXw+bdtX1PaykJDx7VW1vJ02D5nw0oB5qbRYfIvVU&#10;b8zRc+9PoJHULIn2ecYLAufwqsWb+0dLzMoVJwearoL6O91JHXI35TikcM01t8x/14pWC5Z8U3Ny&#10;LjwOCSIZjh3HqOlNthtsYSFI3AYqr4sjnk0DwzClq+ReQnOegzzWldxztDoS28agpZxgqO+BzTWw&#10;MvWmwSMTGGO04z2qjNbmbWinl7QZORnrV9Hgi0a8EkWHAXLdMVAkkRvFZLgnIG0ikBdS0sbazu9u&#10;lIZTGMelUmfNvIWgIxk1aEt4bhd8RI3AZzS3CIJlDRA7l5FK4GbbFZZ5CuAAea0lgtniuNwXhwT+&#10;FZAe0W/dI12/N81XgzYciRiPSnYDb8izbRHMBORH8wz0xWc4ZdFuX84na3QmkhnKx3W12X5DkVmv&#10;Izw3Z81yMnindCSK80u61TbGTItyh+mK6lpIHsbVxb4P2dc/WuQtRnVVwR987s1szTMjW8QAAPfF&#10;LYbKt/JCzQxNbuxZxiqymeG8iC2CYyKspHdPr9gfsoKC7TJPpnmuj1230lddj8jhGtI+/fHNFriZ&#10;m/aQ7spxnyxxW9pR8rTXl8hWBY5BHauWjjQXZ/eKAO9dJA4OgXCqy/LiqixnO+IriA+I7WZQyxl8&#10;N7VNBLG2nxPE4I2jPPSmaqlpLpF5CYlDgZU+tYmjRamp1BPLfylbvRa4jfuIILm0s2laNvLlBGR0&#10;rQjkASJQy7dgGB7VUOwWwVcj1FRwhPOmJkYYXikBtJHG0V05KgLEckmqVg1udQ1aJ3TDQuVOemKr&#10;xSyPb6mm99pPB6VmbAJ70ea4PlMCc9jRawFW0uLJ/EupmLUFfZdurYPTBrbw72k3zjoetcvo1jbw&#10;X/iQpbSAyXRYktnPeujG4Qy4JzigbKSJILw/vActzViUxmyeNgCv16VHwHk4ySe1SIqFIy7cnsaL&#10;CL1hGiruCMAqcCvP9XuNXX4ma+qsAh2eSPUd69GicGzKLDgAVxeqwM3iizcu3EmCaqIrnZaTFG/h&#10;KwYKNxAL+xre81Q8GQRwBWTpUYj8PruRxujGOasO8I8zM4yFpol6iXhRtRBCcYFSxBNkZGPwFU1Y&#10;SQzlXHcAVHZyTi4uhLuCB+CegoAvX9uxs1kSbP7vlTWdbCQWcYIH3jWxvjeC7ZZwVVOBmsW3+0nV&#10;r1nACI52jPWncC+o+VsqCMdKrSJEZZm2t0qdS3nTFlIXHApwXKSfKOaQFBVn8uV0JAGetWbO+leC&#10;SJ0bCHr3qcLgFSvU9qypFKeJYCm0ByMj1pgXp33bxtbqOaazIbQDD5x0q40RaaMLGp4GVxTbloI5&#10;bSMRgsw5OOlIZi3dtdPYTCK6dGeI81l+FItQXxB42huJyxtrhDljyQa7NFQwMQpGFrOFui6xPPGW&#10;V5QBLj+LHShOyA0buUtOFwoQL8o9KzleL7S4yfvCpJEmMykscMpxUSxSdk7nJoEaRnshYTIkDl3A&#10;5NZhIEuNjAk96cg8uYs0YIz0qGeWIzRvuAyelDGiX9+bmL5iF7iiUDzEbaSfeqwlXzDmbGGH41ex&#10;utQ2f4aBlccuW7d61IzG+m5CBQqd+tYxf/SSirkk8D1q0yzLAcs33eQKLCuRPI7TYVWIEvJrTaa2&#10;fTY42gwRHyc1jGWBNg5yzcVKVfywfN5IzRYLmpp7jzblApPyH8a5zU7uCO8vU8gbmkIHNa1gtz/a&#10;rsXATYe1ZF9a2MniJ5HidsS5oT1EiO1gkk0O4LFhvbK57VqW6JHbqiyc455pgLlEVYwsYTAFRoZB&#10;eDc55bimBZeT983yVA85SRcZwe/pTneNdUiVpU5Fa1taQOxbywwI5oApWc8kktwjXAwDwSauSBdp&#10;HXIrmtSEtv4ruFildUODjNNe7vGksMTYXofek2NHTmIDR3cRrjFamk21g2i3zPEPM8tsE9qybVyd&#10;LCtzkDArTs5VRLkMBt2HvRYLmJdR7ZJVUtzMe9PtVZYZg7/wGobhwb6Tg/641ZjDFB8rH5aSHYYm&#10;C0pXONxq7bbyu0AFgTVcrtLZCjnIGamtVujdsYyAehNAiG/WZrWYBSPoajtAyaY2ZATjuavzRXIa&#10;QMufmz1qhJExdStyRjqM04u4DGLG4jBBILVNNCm23OwjK1AxK7ThalS6ie2kUumVHXNMCiROL05Y&#10;kbxjFdNHKDoagXX/ACzOQT0rAZlJ4b1qSAB5ZV3Sr8hyaTBFKcuNRHIBDkjHetiymcQIWBHB5rIM&#10;cv2qX922BIatqwW3HUYHNSxouuUe+djt+9+VSu21RiUEkcis7ehZds5680OZfO/jxgUkx2LyHdNj&#10;Bq4q24aP50zjpWRE0iTFt4xilhlU6y5aT+L8KEw5TRnjUTMfKGDVF0jMqYuwDjp61pXEmdKPyrn0&#10;rCdyJjmNs460NhYhd1W+mDN1YY96c67reQKDnZmsm5meTW9PVbQ5EvLVrzs0f2YZH+qGcVN0VYsW&#10;kSHT2MhXeOgNI62y20/mXOwlDgYqukpIHD/Kc1PKI5/LBiyQRTEZkOnWjl5w+MsefpVyFYllnxuw&#10;UI5rQlFrFY2KJnPl8rVdVHkOeB7UhoS0ytzPlVBJPapphjuAM+tVwURPmYZ38HPSrDbXj+8SNopi&#10;KrMWibaDgMM0FnCqNgxt61MFRUmxEeT61BOSBEfNUcd6dwKkqRvPB+7yQ3NW1WWOeApbE8dBVeLP&#10;2o9DurXgP7vbtO7HcUAMe4uGaNRFgdqsx+bhAVJyvNNjWLz5t7ANjirMGQl0d+Tg4zVIQ23S3W5v&#10;D5A3N3zUckRa5YhDgHpUTSqt1hgB8x4HWpBM25sHjFABsiMbF4gAKXydNa1Z1QHnpVeSVHicYbHI&#10;4p1srrZzAKcDpUsaNaYj5cA/drLlKG3mym5t9aMofY2UbpWTOzLG5C4I6V8Pj3eJ62H3Mu4KC4UY&#10;xxwKxLlyLllDD7vBxWrKfklLDkLlawZ3w4J5OeK/P82lY+mwSKDZw+f71QTsBarjn903FPlYluY+&#10;9VJCxRxgj5DXg4Z3qxa6HrS2Nn4TuP8AhL/2ll6bmt/5V3dy37y5wf8AlqetecfCzP8Awsj9o5S3&#10;AFvnH0r0O5Kl5Plx+8av6Qydr6tC3Zfkj81zaP79mVITuGR3qm7L5y/vO1WTJuadfL6Hms9yDcD5&#10;CAM816q1PMHEAE4PFSIDgcjk9aiBGw81NEMhQaYF6PIkiyRwpq7CMxj0yapoPnhyavxAgDjnNSJl&#10;1PvR/OKvIRhOAOKoR43Y5BzVtByPnOaoC/ET6H79aSlvMixgjjIrLT7jDYx5FakeN2QCBgUmFzXi&#10;x5SDJ4XimYUahFwPvUtvgrIM0kpxPGc9DVXFY9L0WUN4YgTcCUU496yNQ8xnO5gTvbqO1N8PzExy&#10;Dyyfk4FW9SjYOzeWeQT9KjqCVmchMir5Izg5NNjJ9TmnSkNcyfKfvHFNXGDSKLSlsA7ehqv4piEv&#10;7OPxNiwCG8NzHkei08EmPtV+9RH+EPiiMtkv4Wu+MdMIayqbGkHZn5cWYYTzqc4GsXAUZ9GrQyDK&#10;3BHzcVVjBGr6wMDMfia8GP8AgZqwufMfI71MtzQlUqLhflYse+atEny0+fgdgKp/Ng/OM7hVok7E&#10;II5FCBjW+6xC1A2N/TtUrnAPB5FQZGO1MRNHy4wo6+tdHp6y74dpjI9M1zsAQs5djjFdLpqwbrRi&#10;sgO75cGkxdTsIPMEFkPkARTjn1rSjyQPnOd3GazoVXy4OGI9a0oseYmI+i1S6AzUgA2jI7itJT8p&#10;PbiqNvzGcoelXADvbCjFVIEWAvIOKsIB5bfIM5qBCMoC3rU6Z8s/J/F1zWaGSgAbqlBbamOw4pmB&#10;tHNOBwvQ57UwFOc/Wg5weaOx+ajK5T5upNACc7oxt9aUFQmDN34pNwMkR29Qaa3JOU78GgB/B24N&#10;QsALgnGD25qTnB+amnHc/jQAAHjL5NBPzCl6455pGKgHIOaADgl/mHam8ZPFM48wdamA+RvrQAzj&#10;mnAny36k9qRgPMwc8ikO7yyQ2aAHjrjcKOPmO/FA2g538kc0v8HQUAC7sDJyaDjbgk0oxxTSR5ic&#10;Hk0AOxwuDQehwOc0ncjdTgPmHIoAjYsLiPr06UoI5IJ60pyX5Az607A29KAHKQYHJwD2qMY8w/L1&#10;NKQADk0uPagB4CHdkmkI5PHGaT5hjijndnigA4y2OlINuBzSjr0oBXD/ACdKAA52OdowD1po3faF&#10;wwxjrTzzEwYjr0FIAAqkp+tAC5PmY3H71KMeYfn4xS5ToWHTimnHy8d+tADgF3EkjNHGf9YDSYBQ&#10;5WkIVVyGNAC5+alDDP3zkHioecD5jSD/AFmc96AJzkSDjtTTkBuM0oOSDvGaB/rUBfB5oAaN2OlS&#10;DG48UYGDk0ndee9AD+3akbOFypPPSlGDL1HApsnDW23g76AFGDckbGHy0q7csChzu608n98nGBgc&#10;0w7t74xjNADj99uc4qIZO35sDNSHG4Zak6YyD14oAXDeYdp4xS856UAnBG7qKTnHTNABxu75oOMD&#10;mlGTnimnO9PxoADsDDBpQeDxSEKVcEd+DSjIDDbgetADhjB+Wnf8ssbuPpUWWBGUpwIwwI5oAdgb&#10;RUmB+nFR5Xy5BzTeRuAnNAC4/wBdgcg80YXEmQOooXIVvmOT3oH+rPz0APG0KenI4pufmamH/Wp1&#10;p496AAE+YnFPGdkgwOtNI5UlelKCdpOeaAEPAX5jnmk+bd1NOOOc0H7uNtAC4JU4FN+czZOMYp6k&#10;/J83U0H73I70DGs5GSOfmHU0jPKyuTGBgfnSSqDcrkHA9KU8qQUx6UgGqPanhRlqABhM+lBD/Pj8&#10;KAHg/uZPlXBGOapxRwpqUm2NRlskVZOfLUFelRqF+1hi3NDAlmB5Gw52VXj3CI5B+9xVrchfJTJN&#10;KdpK9Bz6UWAYMllIf9Kd2fk9qfgA9BSEDB+XqaYB8vPy1IANp56U0fcXjtQSMdDSARxmBxu6rUNt&#10;HslmwV5qxnkClAHlscc0XAiZWzJ04anHf9nCiQcdPenc/LnNN53g+XQAoBEIyckmlbAdSQRkcU3J&#10;DOcGjeSVyq/WkDF4GOB9aRgMMd2cCkGCDlzQc5XC0ANyu7vS924p4CfafvdqQ/x8UDIud/0p3PPz&#10;U3n05qQD5XJ4ORTAYw+YYXtTMYDfLUjEDA3dqb/CRmhiI8Auwz2qFgPmG7rU+E/eYYhqjxwMtz60&#10;hkJB2qMHpTAPvfL2qySMEYqAkAPgDNAiMDL/AH26c1EeOM9+KnDYVuOdhzUAOQxPUtxQBGVG496a&#10;Sw3fJjIqQlPM4XvVaUyC9Viny46UAU7wMbYBUGc5qgMGFNr55rWlCvFONrA7cg1jIALhsrzv45qg&#10;uXOy8dqhOfMXmrPy7TUeBtb93wB1zSEV2xkfLxW74NhMnx28DDbnbqIY/nWE5OEGw/eruvhnD5v7&#10;Q+gDbkK2T+FNLcGfVt2pNvp4yMi2GRWQw+c/L3rYu8fbZ/n6RKPpWWQd7fWrMktBI1G7/V1Ng89P&#10;amLk+mcVKOq07gxVxnrThjOc856UmRuYY7U3J2L8g/OgCUfSkPSogZdwzHUg6Hg0xDsLvXrmlB/e&#10;PxyKaM7lyacu4SAgDkdaAA5446UnrS88ZI69aXjGc80xEecOnPU04Hhvm5oKnD8cCkGeOlAh2OTy&#10;aCWyPSlBO0c0mRuHPNNAL2GGo5G7kUgJ3n5eMU/jB4pgJxjocinjGTzSYG4fWn/xjj6UAAxinetR&#10;HO8DtinjPGT+NADv4vu0oDliMjgjFH8I5pDnevyn2oAlw32kguCu3r6U35h/F3605SPKYE9aT/li&#10;vy8bjzQA0gFlPmNkCgFsj5jTu1HccAUASofmHPWnztt0bU23fdsJD+lMH171T1uYQ/DTxpMXUCPw&#10;3O2fotNES3R+O3xivJ5P2w/H0kTO3/FTyDI9Qa9Z+EklxNrEBkhnXFuMiuFvdMi1H4x6/K9tGc+J&#10;Z3kb6txX0J4LsLG102LyrOIHyQCQOTXIruZ0U1yq56NIAEUebn0qqc5PHerB/wBXH16mozt8uQk8&#10;4roYnuRjNAA3DMgpMr8g3etJg+Z909aQiXJ4OMjFKnMibmIHNNOc43U4dWGRjHWgCUBArnPfil/5&#10;ZnGP8aZx5Sgg8Gl+Upk5wB0oCw4fcX5e1B+8MSAe1M/gA8zHNGOWyhHHrQOxKv3gQBnHNOO/y3BO&#10;fSmc7VG6nZ+UUCAbNuCpOTzmnknBwcGoyTuHynFO9M0ANPU5jFOwcDg00nL47kU9chc7cYFADiP3&#10;bYTmmjcDyOacCfKY5ppPQnJ96AH87T9KYM5JB571NGVMJye9MY/vOMD0oHYQZweT1p3HPNGDzmkP&#10;3yMY+XigLCfxA98UfNkdKUD92oL96Q7drckUAByZx8van4bJ+bP0oAOFzTlwHbKnJ70gEAO9ufxo&#10;IXJG4flTvk8z7/OORScfOdpzn1pgJgUhHJ4xin/8sThT/hTDu3KNtAC5w5G3PPNNP3wAeMU7/lkc&#10;rn3peMnigBgzvbK/SlyAxPHSnY5/lRjg5PegAAOQcdqdxg80g5LdcYoyOP0oABgv14pcDccd6Tp3&#10;oHTpQA7kH7i5pR93Oe3SmdqftO0Et3qRgpBViAetP5/u4zSADheBxUm392Ae1AAUACYXPHrTxt2s&#10;cUYb5QcnilxyPkGM0DGMPmXCk/Nx7VIVXk7jT8HcOPpTto285FK4FchtwwacAdlS4jK8YJz+VBwA&#10;vyH86QEDKQBgDrTG3ZUHFWtqeU+WbpVdkYue3PWmmIae/f3pMvtHNJhd5GR1qQ+WEyXpgVjy+OcZ&#10;pW+UjLqOKgmnhVWycZ6ED+dZE10myRs4PY561SQ7FyeRP3mHx81ZcsrtMMOuFX5jmsye8QyYM/f8&#10;6zZ7nJJWJxkdc0XEtjSmuEwcKAQ3U1UkuFMMuXIrKEkxknypPPFRMZGLfOQPapYky08qiQcnnpz1&#10;qKRyY2yoqrt+RQZGJB4qTKkctjigdgBATjFIS4RsHnI5pny7gMkUDIkAxSAdulMzfITxUqq2AM9q&#10;IwCSc4OatKr787O3BoARVHlrz2qwinPQU6JThQU9asKv3wVI5pgQlXz2ppHJ96t7BkcdKQo2CcCh&#10;EkCAmVQBj8a6nT/l0+UkDha55VbzUwDjNdNp8ZaFFI4MgzVPRBuerWW2H9nWSYAAGN2/Lmvwj+OW&#10;onUP24/jVc/adw/4SqSMEeiHFfub4tmWw/Y+1Ri20x+C7uQ5PfbX8+XiWeS4+LXxCuGkYmXxddMD&#10;65arw0b3ZjVvdGXjKxENxt6VESPtcPyEfOOKkBcWoGwZFMRjtkBQFt4xXQQdM8OLHRZPNOCBlTWp&#10;EztbspgXbtG096fNAzfCbw5P9m25bAb1xSRCT7JabkCjyuvrUXuULn5UGAcUL5ZjYMg3A/nUrDEa&#10;H7P1Pao8fvc+QecdDQkBQuwux12fw9cVzlzlUuMHNdJdMDqFyjQBSIwQc1zVwQwuGAONxFUTIopn&#10;7NON3WRc169agf8ACg41K9bQ49q8mg8rZd75GC4zx69q9RsRqEnwP0Ymz2x/Z5t0gOeBnFElcaO7&#10;+HjIvw61hyyniRGX0yMVt+JLeMeBP2YYklVhBqd4xbPQk9D+dY3wijEnwz+LRncMP7RHl57Y61se&#10;LZhH8K4LlbN/Lh1ZAgHucVrQfLUizKtFSptGbeNM93OHc48lAKzyF/egIOENW2Mhj08guQbRC+Ry&#10;Miopo2CkgA5TOK+lufP7G38PWC/tWfCVyMKt64Y/U4r2Vo9Pb9qj9ryOW60oMLKzMQmlVee2Ca8F&#10;8OXMVv8AFDwq7XKo7avGUyehB6fjXX/GPSbs/HXwvqq2969rqPhqFZPKnMYLoO5GKzmtUa076nE6&#10;7FrsXx1D39ppTRDV12eRMGUxZ5OR3xX2H4wu/wBlaX/gmbpMOn/FDw5aavBoSNYRGMNNNMQPMD98&#10;dep/CvhmKBodRZkmcb1w6S3BfA+pJps9rp5kdRY7ScsCZQVHrj0rw84ymri503Cpy8ru99dPI462&#10;H9rK/wCA4S28lkvly70Epy5GM/nQRiMHYCccAdas6fZy3F5aRW2i3D5O3Cjhj617D4d8IxQQR3F9&#10;DDLMcHy85C+lepOrHDwSbu0kehQoSlay0PNdI0C6vJLKSSxkjhD5wRgsK+nvgtAkX7UPw3srTTlS&#10;B7afzI8ZLFRnrXMXEOnwzzkwRIsVmzAL0HFbvwH1WJ/24vgyzrGFbULtMH05FeHisVKq/I9ulSjS&#10;j3Z7HeeDfFOrfta+OLhbZrOye/AkkfJBCtjAGe4rzj4v6LB4d+IHw5ij16FrXUYGIWM/NC6dec85&#10;r7R1GW5i+InjBIrjTY7ZpBlWfBGSck+lfEX7SWt+AZNW+HumWHjQ3urWt8WkSE70iDEZG4V5DVov&#10;VnepRZzr6/PHpmlQxafbkptBdlzvFdHDeXFxYxf8SEIBGC+CRmvMtDuLeSwto5bW53JCm1jEeuK9&#10;T0rY2nSqZmAMWANhrmcWmrmkbPU8ut11DVv2ivipHcalIlnpVrCEjJIAZ/X1rt4Bp1vPaxpdwSEH&#10;5SB0rxXxTqup+H/2jvHD3enahHYaxDDmZEJXcmMZPas268a6ZDd6bNBrkMr+UT8rAgD3r1qL91HH&#10;Vjdn0pPqjJo6srwxqiYJbjNeW674lsYdSZn8RRMfQN0/CvnjX/Gviu91CUf8JF5Fsj8Rwt8zn8Ky&#10;bDT/AB/q2p28ieFtV8neMyzEgH0PNbunY54y+89P1nxxm7eKKcKDG2MDLNXCTXHjXVrgi38Natsa&#10;XhiMZruNK8L+HtP1bSbjWJxLM7jORlU/DvXqFlb6bceJNCstGtreWW4lVY8Lt2k+1ZquouyRvGl1&#10;eh4hD4O1FrC1kv8ASJmCAFoFuNuR35yKn8V6b4Ztfg9bS6P4DiiuVkTzgG3sg7kmvvWDwT8MNL+H&#10;mgf8Jb46dtUvAggtIGJds8AFQcgV4N8TfC/h3w/8U9HeN76PSdX0OSSFLlD+6IHP3vWuZ4qcJWa3&#10;LeHTXofMdjf6b/wr1ES8/eyWw3pjkHHNc7JArJfkxdAWUDvxVnyNP/4S7XGtmk8n7dIVBHvU8YY/&#10;bQXxubHTtXr01dJ9zz5y/A9LtIbKf9nT9mu8bVoQtt4olWck/dKN3ruPjWnhHW/hN+zTc2XxB0cz&#10;Wul+TLHkbuR+HeuD8CyeGZPD/jPQNT1UwQ3UheGUnGxz1K+lekWfw08Bvo7XE3xw1yeIRuxeNsIF&#10;Xk9OOBXl1U4T16anoUJJw0PCF8N+G7WDSLnUPixZLIluWSCDDHgZ5xzXOK8M2sXNxEGeMTlVyeSB&#10;X09r/gPwgf2QfFeveGvA95qscO5XvXuCzQ7eG+X/AOtXzBYoFlHl2x/eTneM8Ke9duCqOpe5y4tp&#10;W7m9pjIviS0ypUy63a8Z6YYV2fxKikHxvv8A5Dg6HZH9K42yDnxrpamEYTWLUn/voV6N8VEEfxL8&#10;AzsVAu/DkAB91FeryJ2Z5yk9TiLUv9uUygKPsTAce1efiS3svEviYtMJN19npzjNehKrmaFdox5e&#10;Oe2a8419Fh8UXoMOXZfmA5rHEx925th5O5e03Urqb46/D5vt0nkr4qtdiA4CjcK/T65djo/hnAX/&#10;AJF+33H1ytfk9oxI+Ingg5/5my1P/j4r9Yp1x4V8HSEDD+GLUg+vy142IWh6WHWrZiykq7Ag9KqO&#10;QQnzDrV2bJkBPpVEjM75jIweOa4zrLMBX7VbgJz5q8187/tWqp0L9mhxHjFrdL07nFfRFuWF3bdM&#10;+aMV4Z+1FAG+D3wnlKDMV3gH03Yq6b95ETV4s+GxkLINo6DNWIwCrqMgMOOag7Y2EkqCPap4N/mf&#10;dPsa9I882LAwi0vB9n/eAjBq05X7TGGslBK8Y71QjYCEgKuT+lSh2+zOGuM4PBpIpMaQBfyjbjAp&#10;QGLT4YDaabyXkOew5pEBEjMZT1496YEhB2yH6UdYzweooGGmbccDGaap+a4Ow+x9aAHn7x+lNJOA&#10;CvGeB60hJ+yoSmSZORmnNnzT8igbBg0hjSTubA4NIcBmAPpSkNtUFhml42E56GmIbj5hwc0v8Qw3&#10;TtS4OxRvXJHFISREo3jOetK4DeQz4X8afk7mJeonyW2/Ln61CzMXVQnJcAeppXGWCyBWJbuKY0kh&#10;aVUEbZIyCeRUsttqZisIho95scgq+w13ej+GtOXQ/td/qTJmA8g52nHHFNK4bnHWkE82s2kEVpI0&#10;kk6ghRkj2Hua/Rz9m/4M6o+qWOv6z8N49qWavYW86ZBY8iRwf61w/wCzr4S+Ck17fXN54v0a81S2&#10;vTIUu2VBCoOQQrfeOK+kPFPxX8T2fjLQvD/hcaXBD5gha4IBMwzgkdkC9qyqzafKkOPL1Z33xA8X&#10;aH4K8Da0EtNGutcvLJoreKEgkZHHA+6q/hXwzpOtao3xG+JOq3Vvd3mq3UkhjckgL5nXn/Zqbx3c&#10;3s/x51NP+Emur+dYkae4eTeoduSAfQV51rOvWum2ZijnhkuihysfzMxP06VyRpb92dE5uysdhqGr&#10;2thpt2Xvo3ndXeRjycnkivB9b8RXF3qZlEN04a4KwQRjczH8K0LHTvG+ta3c3NxJqEFs0hzuQjI9&#10;BnFei6N4f0HTYIZk8N23m8/vp/mI+gPT8K7FBQRhFXueXaZ4U8Y6k/n38smn2rKGKs37xl+nb8a9&#10;O0bSfCul6crRaTZsYo+JJQMk+uT1NS6nrFtFJOPPkYs21UTkufQCtTQfDPijVBaXWsLc2GmB8xQl&#10;tskq/TrzQUkZsUms6r4mMWn+HrqaRpNoK5CKPUnoMV6fo3h7T9MiW5vLy2nuyAZGJyqeoFbcB0HT&#10;dHW20/TLCBFhwHH3j6knrXn2v69BHFqI/tJsEdWPFKPvvQmTsdNrOu20D3rW8ifcwmeme/WvDde1&#10;C6n1G8KzyPNJJ1HIFV7zULy8EoRpBFu5eqCedllhiMpQ88ZPNDVtioq+pTlR9gSSEklBnNRulvFp&#10;8o+zKuSMEnANaOoyWVpoAub/AF63iGRiJcF29sda8k1vWpr7xNZxQzzxWi3ShQOC3ualXb2Bux9H&#10;+BYNLn8a6Q0tgjmPmPPTP0r6QEnmSW6eTsSJRgL0FfMPgR2h1DwZ+9BbCDJ7g19L2pCXcpIUgxr+&#10;Oab3GpNMlu9u63Py/Q1b03y1nvSbcBvL6ZqzHZQ3NvqCidd6IDgHp6VmbbqFpiUl3BsH6VDY3qZ8&#10;tmbn4kaXK12RHHdDC/Q1qa/FGdRjZLd8LCuCPaoLWRDrlvs2h92SM10DFXvpMwKB5WDnmluFiz4X&#10;ulbTba3kiLebGQG9CK6jUEaPTowu7cOpNcXYSWkXiGzUTESC4yoA4ruL9pJNHtGUKcxjNLqUtjCs&#10;HKarfCaYDcMoT3NdsYoH8AWb7AsnnZ474rybVp7mDxV4a320qo868g8V6is8Z8JaJslTBt14zSGb&#10;gu4JPBrWz2iEm12hiOnFedlJItTvIyvymc4zXRrNIGnGxMcfhTha2c97tkm2sYi2R7U0gOPvNK1S&#10;4TWzbWDYS03uAc5AHNamgSSSfCuEAAqLrH02nmt3TbmSzuvFEhjDg6fLGFPfIxWbZi20/wCFOivP&#10;DIjXurzNDHj1Y0uoG9JcIfsSpCw/cKCTWisU8fgXxvcGMgpoE7xN7hc1jQnzJLfFmF+QZHpmum1W&#10;R4/gV4vUoo8vwdeY/FKUtmDZ+OOoa1qv/DX2s6xcahNI6/E6cTSNz8hkIx+ArqvihpN0muaPrtlb&#10;tJBdaMn2sRjheMg8djXnN0ySTfGlDAheTxrcMh9MPXpHgjxRaf2HbaL4gRGt2g8u3uJBkY6Yb296&#10;7o/CjH1OI8F6/q+jeL57q3sPtNjcp5d9av8AdZD1/Edq9J1Pw9o+oac+reGPEDQSndJJZNNkMW5I&#10;68EVV1/wRfeVqEvh/VtJubafLLbiQfJn0Yf1rzVI/iV4f8RrN/YviWzYS5YFS0T+xxlf1oaUiG0t&#10;j33QdS0eL4Lz6dfa1JFf2iOSHjIwTzx614J4u1aO71q6jWOYhLnaj9M11EvjPQ7zSy198OoY70Wx&#10;HnxnhvXINee3t5pcslxjS1+823A5qeS7vbYSbItHv7nTvGtpOkoIAw47EGuh1zX9XvcNHqNxiMfM&#10;R0/yK5jTNO1C91UxW+m6i7lv4YyQB7mvQW8PQaZ4G1KbVdVWJpID5EIHLGhxTKgzB0q8v5NNRJtS&#10;lZQ/UjGfavov4FRj/hdvjKJYcBjbFR+NfNmnPJKsaJaR7BeDB6cZr6e+DsUsP7QWjzAYQGES4HHP&#10;Sh6MKmx7D8dtMdNd+Fdx5S7JIlGcdCDzXq3hWJbz9h/XrRGJeHw3Jz7bKzvj3ahvhH8NJ/L+4Aen&#10;qK6n4Kwif9m/xAWAJOmMrc+oFKWqY4zWh+cGuwn7L4itniw0Wp3WMjpya+hv2eZLdv2dta/0eFns&#10;/EJUgjnBNeU/EayNp+0R8T7UxMNur3TLx2Ndd+ztfFfAP7QNsqZf/hIImjB78nIrF/C+50vofc0U&#10;Oiy2FrItqVcQIUGehpl0smVO9l+UU2BGTwDpEu8AiNOP51ZvPtUljpzLB+78sZIrjuUkZ0LqNSgV&#10;oyR6etadxFAYA0aBQEycVUWOPyo2CHcqHB9KdFcL9juVYksSQtFxlGSEMkzlRx1FY8yQgLi1O4t1&#10;rbYsIJgWHzHis15bZZFEksa/NQnqBQkX/RV+8Sy1ZtVH2DY0wJDfJinOYsMVUY2cUukxNL4ilIlI&#10;RAS1NsB97DI3h+VTI2QVYn0A6173pF34S0/9iDxTqSeJdPdbnwjcrKzON28IRtx2Oa8Rt5Q/jvXI&#10;XhDQCykXPvjFHgPw9b6x8Pf2vNEudX1Qk2U0tqvnH5SB8u0ccZ9KFtuJto+X/D4V/iD8R12KUlvr&#10;ph7bzXLeCGOmftK6p/pbiOLxkyyZ/us3BrQ0QapZ/GrWrK5t7pZotdureYMDnKNgZrI1Ddb/ALQP&#10;iICBm+2NGwHoQaqMXfQTTs7n29cNpMkFnN9rjIlto2Qj1qZSjxkiIqQg/KuH8JW91ceEfCKyXMhz&#10;COM56V6BNG8V7On2U48kc03dbhF3RSvWB0gcoQEOQRXHsbQRaky2zhmXkV01yyFlAlHfIx3rAlik&#10;Mk5MMfPpSQ0csBKLi4bawDMcZrD1W3kf7ITCGPnjg11s6xm4gRn/AOWnAAqhqcJFsWWXBCqaTYHH&#10;yaVJL4r0MC2VcoOMVfu9OuxJcxSaZMcJ8hUelOjn1JfFOmurAoJlGO9ekXAZbEuUhLGzGM9sipcx&#10;tHK+GC6QyRyYDB8H1GK9It5YzHIpmJIxhs9K820sP/wlWoI0RBe7BDZ6816C0YV7ZlUKCgq1tYTN&#10;FwgeOV4HLbxg55rWt7g+fbZckbOCayoXHlOrDdxxmnt5qSxHyTjFZspHTpCHE7idQqqSa525djqk&#10;hRjkSHAx1qW2v2EF5EYWIYjDCsTVr+GGJ/3S7wePWkhm/B57l/MIBC8VKMPtjZV27+tZGlXEz6ND&#10;JJkF1+U1cj8w37YLfeoAWaNI9XhAGQCMVIYma9jkKgDbTrqOVYxunG44wfSmsZ/7MT5nI2jnFAF2&#10;0uLe3uZQ2pxguhAGetMnl3gAMcbyeK5HUt0epaK0jSYaT5RnpXR6f83BBH7ocn0oHcnXYEX9wQfW&#10;pklAdMbBz+dNldNrBVGAay9QcpptuFYhnkHzelAXOoRt9vcZmzhBzmsmYMJ356NwafYnNhaL5jFj&#10;H1z1p9yMIQSN26gQeZcBbb/SeMc00uz3t2Iwd32VucdOKiUr5MoZiTtyPWqkU16l7MyWXy9MnvRY&#10;DH0HUrefUvipY3NjN5sUw8iQ/wAWauaWs/8AamoLJNiM7guau21vYJqWozfYIfNlOWIAqcR/vJGW&#10;PnJzQBgarEv9iaoChbEmdwHSoNImYxWcx8tvJJHJ5q/cx6jJd3cKNjMR3cZrmbW0uIrrVd2rSx4l&#10;PHY/hSGmdtJKJJQxUDinRoh1LSWAJ3SdhWXEzDw+S0gZwh5qzol/bnWILee1KtvPlv2p3CxreIEc&#10;aTpLMFH71cEmqsc7x3thwM+UBk+9T615lyLCPzvlSYEAd8VgXhc6nEv2jBEag4PTFF7C3NnV3Y+C&#10;dYLFQfL4Ye9cxoFzceVIjy7isnysfStS/S7k8CyIshJCjPPWufsEaGez3MQc80RaGzupJ2za+Wg9&#10;89qinuScMJhuwAfUVXE1sdMc7VHbNVzG4CtsByck560rBYcqB9YV9gGe/rWhnY4AkBqKJotrY2ht&#10;lV380xyHc2dx6CgCe4cLCzCZQfLPA7Vlw3Li2uQCo3PjNSziT+yZfvFmHes+OKUWkW5TktQ9BXN3&#10;Tvsi6qmb1CSct7Vf1VrVprdoznaOlczZxGPxDI7CQlgO9dQkMEgk/eAHyuOaPMDKtru5/t+zjMq7&#10;S44rotXa3Ntp5UybjFyK55bErriym5wVY8etabyxyaRJukTdGcAmhgU4PPLTEEkBa3NPx5V6TNIc&#10;oeMdKqWX2MWMzOg3FeDTVuxFc7oxGRk5FCAikQm7u5Apz5pxmp7VpV+0MEXkYNWI2jmWaQQAL6Co&#10;9hEsm2IgE0wISzmdv3fRjUUsmwH7vPSllMqajGv2Z8MetQ3qE29kQxzycUAXbUlkmxGATjmopkI1&#10;XcJQMjmk0mVGnuY2GF9cVcuVj3NtcketA7FeBI1Fwcru9c1DK58qf97H7Uxj8uSzDiuB1i/1I6zf&#10;R29yyqkLE49qzq1VTjdmdSooK7O0jkAZW84H96BW8sEZt0JfH7sHNcT4Xaa5+G9pcOxb/S3GSOuD&#10;XZySGOzgDHKCMdKqnPnSaCE1JXJBuBcKeO/vVeWBZbhiIVOJFqvHe2xv5x5J9BzUsMkg1GX96gXN&#10;Xcdjo7RVe7sI2wFCYxUmp2lgls5W8O/YaqWkh/tAuXGFXjFVLyeV71l8w/e61o/IWpBpn37/ACrE&#10;KxxWjNtfw3q2IORExGOtZ9vvjuZyQCGXoBVkTSCw1R8gAWb5BHtSYGZpIuX0+UedI375hitTyxm5&#10;yHDAjiuf8LTStcXztMQpupOD9a6Rphu1FggJL9cUAQAnzsZzUzOfIlAT5tp5qj5gMxPO7NSymQ6d&#10;NhcOwwDQBYs5GctvwcE81BfI+6GRVGUNSWUUqW6bmySc9aS+FwwkUMFBXg5pXAv2kwbTLZgPm245&#10;FMmjYsjMBnfmqemtKtg6vICQ5zxVqeaQr8qLxwopgi1AyLNFuC7SOc1DcPF/aW1OV3jFVDNi1IkI&#10;3Y7VGkgN7bMBgb+aVhmpq0N2PD+lPGmMAHAHNRw720SJiCGKDgir807SWFvl+iAYqg7zAlfJGAo2&#10;1SEVJ1Pk8LyT3rLngYqcB+R29a13yTF83BNQXPmCBdirnbSY0zlJDfHVLaPzFHlyfmK6SOZfsMI3&#10;9EAqA20W2CQynziDkjtUKhPOdc8jpzURTT1EXcRGVWEYBx1PakLXJBHnq3zVcsYY5ZhG64BHBzRJ&#10;DHBq0kbBuW+U1QGPdQXTajZtsxsIyfWrzkrHBuIA8sU2+knDWSxxE7nBzjrUdwzMsO4HO1eKAsXI&#10;pQpz5pwUqu6Kbh23AAtmrdrEHtJ2ZeEjGKSRf3RHk8YPNGw7lBy4hJVCcfpURJa0k+fkCtCJmeMR&#10;m3XO/GahuIVhv5I8rzH/ADoAwbhZjPYslywAPOa6HTr2UW0qgFmCViPu3TARHhjVm0crbXI8pASp&#10;ye9FwsaF3brdRrJ5y70J3AVyl6J45NuwqFmFddp5t03M+okEvk89aNUtra5tbllRB8mRj2pNXBOw&#10;mnXEA0u3DDP7odav5XEhDnFctaOfKkQgjawGcelbKzSiFwFBG0YprUGTXKLsgeNOQfmGKtQmT7FC&#10;TCw47isszXZngK27sobLDFawlmkWEi1CqFApsQk6E2aEFicetU1uXRozG+CHwRnrWnMJv7OO2PJM&#10;fFc55U326XecKCc0oq7KNyW5d0jKzkcD86hVbhllOCT2otIN1k7KhPJzz0qUiUAYONrUkgMqdbgN&#10;hictmqkVvIksh3OxLZPNa9wJG2ltp5qVU/4lhIVc7eeaewikgdmXIHB6VoQhhOT5Tfd44qCxJGpS&#10;Btp549qtXVxsDf6Ov1ApDRTuGZbs/OMEnt1rElmvTfyIlpJs6ZIqzLcSSavbAQMQJBmt3y4DHB+4&#10;jB2ChOwGFbmZZ1TY2d2ea1ZBMbRPlOcdqhu0Cy25VVzvFXMXAtbY70xsGKTBFJ2YWbja2QhxVW0+&#10;1bp2aLAEnWnXruspyBnIzir0LwHRoFXltpzipVkUaStEdMlZj/CO9Zc+0xtgqaTewiaMyd+aslEG&#10;mfLFk4oBGG6YngIjGfNFak32f7CjhjvEPNRsqmNsqetNdgbMjyj93gmpGQWbxNeOrActXRW1uphu&#10;mEAJC8EVx4DIzMHOd3X0rotNu3FgC11jKkU2wRZeOL7PM7W4LAnk9qyn34uGEmMHjnip7mW4aC5x&#10;MApftVMSWzrDG0jE45xQgbIDl0n/AHhJB7VcgMwtnVlHHemRxwxm8P2lQGOQprQEaSaOrpPGCOoz&#10;1qkSxjsoswcqfl4qsieZFcNIcED5RUUhYTSKV49M1di2/wBnNlcHHUUAhunR2gurxpJgdjcKTWoD&#10;CdTkZIkAxyK56d7FIzvllDk9qs2k8RjOJSW2fLQBsEWwuGLEZY8c1KoUE5cKvrWWkMz3MTPcknf8&#10;qjtWjLFcC3UPjAXjmmBlzRh9auXjLYDDr3p0iXSucHjZ6VeQRpE5Mo3HpTJCx25PGPSgDIWRknYt&#10;Ch+cVox3S+a+IgqlBxis6aNxcykJkGqcklysSKLYKCfvUtQOzZ8ykMRylYlzsaRxvGCxwfpV6Rzu&#10;fg/dxzWNdMmwfvD8vSvgcbV0se3hqd3czbk/um+YgYwawZ8DyfmBx3Nad05xH+54K881g3EhATLn&#10;lq+IzCrDVbs+kwcSJ2BMvrj0qsWwITv4KNkYp5wTJ8x+5VYtksNnRTivDw8F7RJ9WepJ6F74ZOo+&#10;IX7SzKCQ89qK9GusLcSKR1bIrzD4Ylh8Z/jrGq5QxRMw+nevSbt917cnP/LUiv6HyV/7LD0/Q/N8&#10;3/3hmXIV+3zADGenFQFeR8wxk9qsPjMpyM4qAFfJ9817CR5RDx5p+XvVqH7uMDJ6VFgEA8fe9OtT&#10;KB58XzY5pgi/GvEAY/U+lXkxv4NUE4UDdk1eiC71O/nsKGLqWwVDJlTyavJjaPk4qmo/1RyOW6Zq&#10;4nb5e1Ai5Hu837pxitOLHlj3rMiHK5cVoIflj56dqYGnatiZ/lJyKfPgo3y96ggPzS4QDKjNW2zt&#10;X5eKGUdR4YaITShmUER8ZrpNR2HT2cMDwRXBaSzJrEY80gM4yK7i4aP7DEBMOY+BUPQTXU4qZIhP&#10;KUUfe5qrjDDnrWjeRhZJGVjhuorO438HihjsPGTgY7+taY+bwp4uTH/Mr3eD/wAANZyAYGZMVqW3&#10;Oj68oP3tEuB+a1lN6FJan5dOCvjXxsmDz4qvP/QzVhf9SvGPmNSa3E8Hxx+IcLLtCeKbnI+rGoV6&#10;csTzxRN3sbXJlILjkgYq1n90OvSqqK2/PljAbpU/bPcipQDGJ4+WoH++vy1Ofun6VWk6jg/hTEXL&#10;bbtUE5I6Cun03cScQjg4PHSuZtQvnQHJ5NdlpC7LlGyDlDkUdSbnSQh/IsVYcBTz61oQjMidgDVC&#10;Ev5LZjwN54rSgzvQ47U1uUzahBzCCg4XirC5JfAwN1V4t5i64wBVlQwBGO/XNDYkTIH3DGM4qyoO&#10;3p361Wjzyc8VY3DywNhzmpQyTPP3acM7n6e1NH3RmncbW5pgL/F+FHZPl9eaZzn7gqXny5ORjHNA&#10;Fdmx5Y9TxUmTtH04qPaSycrtBqT5cjAORQAg3bHPGO9MzntTjja3JpoyJEyoPtQBJnk8U3+JuRyf&#10;SnFcs54GMcZppxvGBQADGRwKfwFHuaADknaMA0j4MnXjFADWJMseEBGKFyJU24xjnNOCgjrxmnlR&#10;tPPGO1AETFjNyB708bdsfPrUTD5vvHOeBTxnbyvIoAVjhlG0800k85j/ABpSDvX0qQY8pztB/pQI&#10;YuMk7TyKcOppvGxuacM5HP1oGL/Ead6800ZCP8vampy/LduKAHn7w/dj86TjCnFNYKIlw7ct3oBP&#10;Hy9qAHHOTSfjRzsPPejjbwTmgBR0JxRkeWuUPJ6075fLbNLxtAzjigBg27u+MU845+akwNj0Y4+7&#10;QAH7y/LURD4bEh61K3T7tOTGSM80AIvmbcE9etIwOOn0qYhvmO9fpTTuBJyDQBGM7OV603Cbnwnp&#10;zUmG+Ug8elIc55U0AIBHtbgmnjG5v3Q596QfdXC08jK/e/SgBMjeq+Uc/Wk+UOx5z3oIbKHeOPan&#10;4yTlB9aAIycOgGeTUmR5LfL3GKCq+aoHOBQRmIcigBMsXU47Un8ROKUfdBxxSjGHyPSgCMlt4/dm&#10;pF3Y5cACm4G00HvgdqAFO3IwQaOy/jTACOAOPrR8+wn06jNAEw6Sc9ulNwd+CSBjrTTuCjOMnHFP&#10;J+5knp6UAAxt60pPtTPl2H5T+dKchowR19KAF53UoHXgUvyYb95S8Z4PegBgAyTt+vNKo+Vvl/Gh&#10;9uPvCgdE+ZsY5FAC9h8tIoYk8DGacAdwAYHnmn4xK43MeOKAGlSGYZ4xSDYIwCuSTwac2ST81MIb&#10;KYUcdeaAHDo3HFKAOeaYO/1p3HbrQAvIGdmaZxn7pGelPGeu2nEfJyRwKQDRv3qMdqT+Pp3pMn5f&#10;kOM0p4KcEk0DFOSxJU/nSf3ePWpMfITuHFRv/rF57UwJMqY1BB46UhPBwR0FN52Hg1GwY/x0gJME&#10;ykmTjbUSLGJJThjk1CGkDPy3B9aso0exMYzigRKu3nkdKOc0ceX1HuKcO/0pjE53KcUErlASetPw&#10;u0/MfpTCPm6dKQDuM9e/5UY/eAe1ABweaeAu4HnOKAGHP7rGPelGfSnevFA+6aLgI+MIeehpqlCV&#10;HnEHmpWA8rG7pUeBvJ2DpSQDTy33hjPNLt+ZP3ZpcDOeevNTA/vB8vQUDKzbg5ATFOHQ805gCxyD&#10;1oTad+B060CEG3KnYfeg4wOKcAOfk/WjB2ngcdaAGcZPy009+KU8Dhc0vXPHNCC5E2ODkUwfdJPr&#10;T5F+WLjjd60pC7G47DincBgA3HAprfePvSgHzOtD4weKBkOT8uE4NRkA7yScBalUHb+NNcSC0ucx&#10;r060hGepJkk+bv0qRQfJce9RxqTKxJH3qnYRjoQaBkB/1bEAe9RnBX7gNPf+Ic1E3+rXPWgWxBJu&#10;yPkbn9KyJNo1CT5up4rcxlAM8baxbpMX0bejU0IsR/dXj+Gg52EZotyNrZNPbmWUiM4oYys2diZX&#10;+Bj+VepfBuHf8WTNsPy2kxz+FeWyE5cZ48pq9w+CkB87xDNtJARgD6ZpxJm9Ge53X/HzOcfxEVm8&#10;bjn1rQuGc3MvyceYaqY+boPerRn0GqDu+6Kfg4+7QBx0qULlCd1MBgHPSj04oI5b8KO/SgCQMoUA&#10;p16UhIz2pvBDcU3H7w4GaYDg3zL8nfipQB5WMd6iOfk471J26UCGnO8DYaB1PpSnofmpO5pgP3cN&#10;8naoCG3pgECn9+tJg+aeT0oJEBYKvy804bi8YZWGfSlxkDipFBwvzZxTAbzuPHeky+5QUOOxqUgb&#10;JTgdRTSBTAcudo4qUEYOYwar5O4DFSAnnmgBxA3E4PNN44p4znrUZxsb5MntQBMm0pNkngU7CeSS&#10;C2e1RqGER6gelSDHzUANbGyEAHnOaVAfJxk4zUhC8cD6U3IyPSgBOf7n60DPNP8AlEQ+ajC7icnN&#10;AD1zhMr3rjPiVc/Zv2WPi3LvIP8AwjbqPxFdqv31BPQ1498eLwW/7I/ipPNANxMiAetVEiT1PgnQ&#10;xu1bVpO7X7HNe+eG1H9lq23+GvBPDQBtnY7vmujX0B4eAXSYAVPMYrFxSkdMG5RsdEfvHAIqIk+l&#10;TScuxx29Kh53PTvcgTHzn5fSpMHcc1DxuTkgA9KmHU80AIoHzcU8D90PlpQOvFA6ng8UAOz8qgrz&#10;njmnDvwMU3DbR8pFKOp4oAQeWbg/JgEUdz8nfjmnYHNDBdq8n3oABmnc+lIO/FP/AIG9cigBOdx+&#10;T9acMFRzTTnecdMdKXgI+QxJPSgLDgE3L8jZ9aUdJRu+nFJ84UDaBx0o9aAGEkL904xSrgqODjNK&#10;O3FGW3Y2dKBjxjf93jHanAIR96ohvMgA6d6kBGCQmKTAk5AJwKbx8po+opp6jimAuf3b5QZo4z0+&#10;lRsxC/dPWn9cYHagAydw+Wnfw9DSY4+7SHbuXDDpyKQxec/czS9zxQMEUp6jmmIflxDIeBxUZJEa&#10;N155ocvsYY4NOUfuXGKAI3zlSO9OHRvoKQg5HNKB8zcigLDh060n8K8etHy7H55B6Uvc8UAJxsAw&#10;cZ6UnfhePWn/AC7CfM+gphz5sZIH0oABnC/yp/G5vk4pMcn5aeOvX60AABxg4z2qUAeS+fXio/mO&#10;0bARSjJlkHPapGS4JdOO1JyGxt7+tIAcA7u/TNPHJP7s9PzoAdznBFPULk8UiYMZ4PWp1Vcr8xpX&#10;HcaMBfufjmnBQY3JHFS7UEq8Mc04AAP8o4PWkFyFUG3hT16ZqcQuZJMhQojyzE8D61LGFMyAKPvC&#10;uF+NmsWek/sqW0UXiiS31PU59kcSDl1HXntgUAa0+p6dHdyILmBsORkHINXLa8s5bUbbbk55FfF+&#10;heIfEdu/g1LnWGvIbnUI1jBPzITwee9fYmjWk0elxzlGCNYoy7h6im2MusFG9iikbuAaxtQvbWNm&#10;Pmr9zgelVtYvokhuwuoxDDdd1cBd3M8lvMRNGVA5Jbk0Reojdn1IvHdqsigN1H+elZEkzlMNO6gD&#10;sc5rGVXFs22P7zdQ2a3tP07UZtG1GSO2lKRWrSSyEcBQMn8hVXfUfKZRCfIWvSSG4Bpzs/lkZHQc&#10;Vl2moeGL+W/XTviHpNy6Xjpt3BTuU4IweeDViTz1lYPctux93FS7iVi2JVEP3e1RZT95hj1qg0hE&#10;agg9aPMYhvkIAFAF7eMdaiLjL9PaqXmNjOB16UhYmTI9uKALZlO4fKucflUiu7BflbPeqiKRli+a&#10;vwRyeUzGMEZpiLMJO8Z9a1E6LjGCOKpwQjbISjcsMc1rRqgbaAOFouAiKdwwSTVtVGF5ycc06NQC&#10;DsWp9p56UxEJTnoPwpNo3fyqzgY/nTSBuHIprQTRBs/eIQcc9K63QY92o2KYJ/0pP51zQUbj19q7&#10;nwjHv8a6Km0c3YJ/ClJ3EUv2ibz7B+wj8UnEoUp4FkUH/eXFfgTNI731y2et/I2fqa/bn9sq/ig/&#10;YF+K8ZuwrStbwIM8knFfh+ehP+1mt6C5U/MyqNN+hMM8naORzUX/AC2k+U9D3p4z5JJFOiAa9bnB&#10;8s4/KtSD1y/hZf2JvhRcrC+watMkjAcgknFcvayyHw9pSl9xx8p9q9LuArf8EwbVjEmV15MZH+1X&#10;mFjt+waftHH2Vece1EkrFmnyLWR/PGAnI9arI0m2E7iRuPJ/Spm8o2vRsg9Ka24WUv70gBeBipQm&#10;Z90PmvGdwWxyawbkD+z5wO75+lb8uDpILhi7nn2x0rCuB+4vBwQgFNEyMyLJimXy1K7TmvVvDDyv&#10;8I9RjN7iPy22Ke5rymEKbkAzMv7tjXqPg9Uf4VeJiz5aO4Owe1UB3/wpEj6X8b7WK5UOtyhQHsO9&#10;dX44t4Y/2Q/ilKCWaLVrI5I6NuGeK8p8I3t1pfxK8Y3Xm/uLhUUrnrXrviiVL39iP49yJGoxPZEY&#10;9Sc1VuVpoSd4tM8fl8QXE2leHZ4PDJH/ABLkSRicDIXrXWaRIt14UuHYxmQKclWzXm1pbawPhv8A&#10;ZbnQ7iJDakwyBeWBFdT4GVbTTNQt2lmdpEkMpbPHpivUo4qbkkebWo07O26NS9hjFnpEiOxZJzyO&#10;oPavqHwzBpt/+y5Cnjfw3YW9lDZYtr6W5CvKvOCAeRtr5ggdj4g0iHPyy+Johk/79erfHSaUa1+y&#10;9p6y3i2n/CM7njRyFc7e4HFd1dNpeZyUWlfyKV74f/ZrfVr5LT9qjVI1MrYDjcBjsDS2Pgb4VX05&#10;hsf2q45GDA7dq7iPavGHtLL7SvmWasqn7oODXsfwt03w7FdeM9RvNFuQ8NuFsSGOATnPHeuepzQi&#10;7O5vTcZS1R3tnoehaVptvFFdwTmNQGuGUAketZup6xpcUk0Njq8rzMnJGSAayPEs2sTLdpFq86J5&#10;/CqMbge2a4K91Wx0m5spLi2tvNMH+qyCSPWvEnOVR67npxSgrI6S5utU/wCEf1uSa5DeZ1ZztwK8&#10;+TxXqWjeP9A1LSZ7T7ZaSMyMHGA1eb+JvFGsapqV/HFc3ENqHO2GM43D3NZHh2wsL/xKkMviKe1Q&#10;RMzsx6gdeTSkkmaXVj1TUfiv8atS8TeJ/tHxY1pH1GRRcC2z8+OgG3piuWu9V12CSWaKRJr15AXk&#10;l+Zv1rPn1bQrI39poPh+3A87ZLqd0u525wSoPQVEZdLtNH1Cd53vLuRASxbhSaxdNPoW6h0EXjP4&#10;uQ6YZP7R0hURBlTAuTWhYfEn4vl5Nt7ZGMIdzNb4A/GuXsoNKn8GS3dzrACCTc8e/GfalgabVZp7&#10;S3l0uz06LBly4UkDuTQ6Ub7C9rKx09z4/wDFGo6Xf2eqfCHw7qsbygEM2CPoQDiufnufDEMhEv7L&#10;kURmXIVL4uR9BnIpk0+i20E1nodlDPMXCS3Mh4B6HGauKmi6dpMDSaxFcanPIhCu24IT1oiraWOe&#10;pVb6iWd78PbazF3L+zzOP9JGzzLonB/3Sa9Ls/HOjf2RKkPg9LWGGFeQnr7CvPLvT7adoJ7++tY0&#10;ESuEQ/eI5xinWtub0yNFoNtaWgjIlkfgMF+tKS5tOxhGtKOzO+uvFfgOa3T7be3cjySr5QWInbiu&#10;j0HxH4Dg8XaVdW/xDlsLmNQYpvK+6fXBr59ludPTxYsFqbdlSQgNsDbiPSr1vHpc/iPS21LXLy0g&#10;a4xPKkGSo9gPWs44ZyX6mv1yS3PtnS/iF8GdLg8SeIL74oX3izxH5Y+yRToBHCR6A9MV81/FD4hf&#10;Ebxn440O41A2KWNpI4tbW3XasSk9PercWkfARoUI+O99GfIXI+zDP54q5F4a+ELtK1p+0p5ZYfNv&#10;jGPyr06WFjFJy1ZP1qTi1F7nlKPAjwv9mjAYY24FTZgL3Ki2IY4K17FB4I8GS2sbRftJaBJzwG2r&#10;zVhfAVmVYQ/F7wo7FSNxnTj9a7El2OZqXc8C1MSDQ5W+xzqwI2sp5HrX1H8K9W0Sf9mg6dNrunGS&#10;HTpkme4mAIVwecn0rjJfh34gMcqjxj4LuUJOP9LQY/WuVufhl8S1ubn7LJoZjZuRFqQTj3wampQj&#10;VRVOpKD3PZYPEnh3wz+zX8T9GtPjTZXn21LvZEqhly46cccV8saYuLVmeRQ8l/K5GOm45Fdu/wAO&#10;fiVHG/8AxS1rK4HAF6DzSL4M+KcMLbvhDK2AcFZs4pUsOqew5VFJGBavIniK1H2VctrFv8/r81en&#10;/F1IXu/2dVe2Y50cEAfSsnw/4L8ezeKNA+1eB7qCNNSSSaV84VVOeelO+Iup2198brG3t54XttK0&#10;5IA4PDOOpH0reJKe/mcukfzP8+W8tcVwmsNAvizXlbTVklEPUnpxXoMZCtODZhshcYbkV5xrisPH&#10;mquokz5Hz8dK58X8BthVqctp5I8Y+GW9PEtuf/HhX6zSEt8L/hdkn/kUrXt/sV+S9qceItFO3GNf&#10;hJ/76r9XrWVZPhV8JmHR/Cltz9ErxsQ7RR6VHcrS5+TgcoKosDuFXZfvDnjFVmwF69uK4TrHxZ8+&#10;EgH72a8h/aQiMv7JOgXAQnytbgBPplhXsFsrGX7w6GvN/jzBIf2BPFLHH7vXrQnj/aFXTeqE1dM/&#10;O8HFxEcD/VD+VTRNK2oR99xqs33/APgC/wAqsW5XzI/mYEN+denc80vgFbogDPrzVsDhfkHyqajj&#10;jLy3bBWwAMmptpCDr1pFEaj/AEdvlOS3NKq5JHbHWjEodBwVoHEsg3nPpQFhjAdgeTyaF37kxHwD&#10;Tjna2CoBPNO48qTkEjtmmITBFw+7BJHWmj/WTgoeo70ucwy5mI5Hy0nOSPLIOKAHZGR8pxikYfuk&#10;wWHPPFNJASTkUwzSCSICBT2NJjQ8EFXwCTxg1E7Rkuvmj5SMmn7l8xwu3cP4R3zXV6T4Y1K+toZG&#10;aWGJ5AZMjoKS1BnK2tlqF14js4rNJpWONxXkL9a9X8OeG/D1rqb3Wq6w89xHHuWAJhQR/Oui0618&#10;M6Pps0dnBC0rxAPK5ySfrWPq+oNIIgsSiTJ3KB1z71pGI0bF5qWhSwjb4Qs4WRWEYC9q4aXU9Q8y&#10;6iHh0FDMSC0nHHtUU8t1jG5FPBI/+vTTHaz6fdh5nV/szYYHHQU2/IGUn1S/ttatrxdd1C1kaQBm&#10;tnIDgdjtr0bSvFOrXmo6OYtLdGdNkk4ky0v09DXi1jLi5v4mk3qtw4w4z/OtTSry7sfiDo0sduTA&#10;L5SyDnjPpTnLmRPLqfVMGka9c6JFDbvFZrJETc3MjZdQf1qSz8N/DrTIpJ2ml1C+XJNxdcjd3wpq&#10;k/irSY/DOlypqSYkskBAPf3rz3U/EepXXi1rTS9GvbuWQ4WOBN3J9SOlczg09DW6seiap4i0+LRC&#10;yy2J2PhYkAQD8K52zi+I3iG/RdN0NILQSgS3MrYUD29ce1avhjwBqL3Ntf8AieV0DyB1sY5OQOwY&#10;ivZ5rzw/pugWNtY6dZwoluAkUXAHucUrWQ7mH4a8HeF9KBvdSvIL69jg3LLP9xD7A8VW1bXPN1K4&#10;WKX93G+FxwoHsK5zWtXubi5uY3151hC5ODjNcDdakN+IbtAikggdWNPZajWp0+tavZLFIqXd0zNH&#10;g5z1rzy7naeFUvT8qTZQA8ke9QzXF3LKzyIH2SfIoFOjs55tQiuLl9i5GRnqKlKxVlYsR295O1qt&#10;tphjgKDc2OCBWF4g17S9Jint7T7PNevFhiCCEPvUPirxWtpos+m6ZcR+aYdryJz5Y78+teNASyXF&#10;xJI8ryNKWLue5+taKBm5die+utWvL+/nuru7lk35+ZuFHoBVSAKNTtyUx+8GKuhT5chCjJWqUm5b&#10;q0yf+WnWtLWRD13PpPwW+6LwRJvJxgE19Q2Eoe2iLFD8iDJr5e+HaCTS9Ej3pgAEn86+j7USJoyE&#10;Fz8yhq52tTW10elaYlhBqMk7SSDzbcZ5qhqLxPDq7I68KSDisxbtzo0Sl1G1Fx+NPfJgVWZvmhPb&#10;g1m7lJlTSoLcW1xcPLmVi2Oa2bJt7zg7epA5rHhXbZxhS2d7ZFa+mwTNd3LrG+AwJxSuCJIEQa7L&#10;mFMiXknqK7mJIDp8YW4cKEGc964mVoB4sZhC43FRiu3ttn2GzPljG0ZGaUWNFDX7C2k8H2J3p97K&#10;ZHIIqjpUt0NOmhKSOgVQjemK2tQYudNRcbVU5XPTNQ2oWHf8kTkn8qY7E8dvqAmuJczbXgOFIPUd&#10;KpabdXP9sqtxA6SLM4HuK6OO+uP7LlQ2sRA6ADpWXPGn22OU265C5GKdxWLBe1FxqCvHkSZOT2p2&#10;pS2V34A0KBnjJtbkmPjBrkrm7uP7aI8h+M8VPpMV/d+J1QvIih+lSUdtpCt5UZI4EYBP0pPFl5Iv&#10;wX8fIEO4+FboADsNtaklu1ro9moZd3lnODWbqEUcnwZ+I5dAW/4Re6J75+WlcNj8b2VRq3jb978z&#10;eKbnd7fNU5S1+x58jL+V09fpUFwrDxh8RAE5XxZdAj/gdTYH2JDg5KYAruT0MJ6M1/DWra/ptxeN&#10;aeI79I+TLbyOWVvpnp+Fdvpvj5ZtQu4NT+HkKjB+YneuPfIry9fMW2Klx7DvVSYT/Z2VZ1UkHd8v&#10;OKGkzJq57JJqHwDvpnF7otpHNk48uLYf++lqCG2+DCXWoSW3w5hmSPG17m6yp/4CTXi8dtbgFict&#10;2qGZJkUHzJghPGG4oEke7Xfi3Q7Tw1dRaX4U8ORSBML5aABfcnvXjniXXde1K6sFu9ZMohLbdowB&#10;msmNRJFdMZ2KqBkbsZoTY0Ep2ggA445ptpoaNbQPN+zSkY+WdT9K+pPhdN/xWRYYw5g/MV8r6LBq&#10;T310IQQhPI7/AJV9QfC1Sl5IXtyP3iAE+2azkVa+h9m/FW3lu/2Lba65JtoICfcYpn7PF4r/AAm+&#10;KFszj93CpX8q2NeMs37A/icGNmxo/wBcgCvKfgDfTR3vxjhUnO4fL60lByY78sVp1PDPjdCR+1n4&#10;ufyQA8cg/QVnfs1fZP8AhZ/xes5Nu9nkmXnsp5rq/jREz/GjxRKynPmDaSOucV5V8F7s6f8At2W0&#10;TT7Uuo5Ymz0y4OK55u1zpTvFM/Q+3uEuPAV8Elz5cxUgdsGtvT5lfwdt3JkJgg9awPD1qU0fXIwc&#10;tJcOefrW3a24igvmacmQKdwFcppF2sxN9umk32cbyp2+1YsIQLcOZMkk4x2q8AJY7tNmcBiCTzWN&#10;aTQvceJYPIxJHKBigbLRLNaphGPzkDmqtxY7rG5ZrZm+XJOela0UTNZQf6Ps2+grRgO+w1GMWxx5&#10;Jy2KNgRyFv5LW8UaRNnaQK3NCt50n1dpLQhCDzWWqRx3BxMP+PhuPSutsZYR4f1AechJi4p6tiK1&#10;rbWb6prEq2wUsjcZ71s/Ciw1gftC+MrqNQEtwEuRu4dWYYGK5pmljWQozZMnY1ueCrjWIfi1rUMG&#10;pPHJf+TvPsh9K0k7LYix87/F+zXTf+CnnxEB0yOOG8mW4G1cKS55x+NeMeKg6fFrwvMLcEiVh+Br&#10;6I/aJnhl/a0+Hi+fE9xDo2ZyBzjPGa+fvFBVzpFwrqcyoPoRWSk7di5K1tT6M+Gl+39g6IWlHyyj&#10;Ge1eh+IL5pPG8EUAQny13kdq8F+G10vnGFrkbVwQM+te7WtlC2oQzpcb5C2ZM+nat5Wsib3K93Fs&#10;sG3DL+Xk1mw+X9lk3zsWIPWtm+O66uT0G3FY+zoFlU9cioYzn7zb9sYbBnzeKSeMvpMpKA7Iueaf&#10;cgjxLo0e0EvKdxq3eW7x/bQJzgwAmk0BxlpEf7ZkcWznF2NoPTA616NdNav4UvJltsj7CM8/dIFc&#10;lbx5tZSoHG7nvWtpcV1Np+o2/wBsblG5NQ4Jv0Hexgaa6vqcMqh/lvCDmu/vRdNpGjPGjsmV3AVy&#10;MVlf2uqbGtkI8xskd69Q0G4sH8AahDNpUfmxZ2t/ezWq7iMOB86nDwRhF49a3J9xs5W+UjyeuKyn&#10;VBq8bhQAZDxit+zEEkF7G0o5iP4VEykYVnuLXA+zDBlypNc7rUM8/jfSo1gO0yDccccV1ZWFZpwk&#10;/PmHI9KQxwNBMxiG4dD3qUxjAiRaNbRh4wUg6A1o6Mpk0fVpgFaRFY4zWEFzPIS7gBD1PWtTwjLI&#10;PFGuw7xt2MFBPHNDBMsW0iu2reejYyeSaiWeTYU8vMYc9a0obVFvvEFtcMN4nZkb1z0rJlSVJpVY&#10;9HwPcUAYWpGWfXrAlfliYYFbsMsItoCt2dxixjFQQQK2rzF2G0jvUzRWwvwixnG7rSHYt2jRPJdK&#10;WJY5INVdSTNtApztDGp0SOLVLNnbaCOPelvGV47j5c9MGmmIq2VwI5bfbkttxj0q9K8ryB/KasmK&#10;NI7wsGAyvOa07SaOSDVEBUkLxQIjjfF0WHuDmpfNkPlDYAoY4qvtIhlOf+WlSKCTHk0XAmi2faGy&#10;O/WriBiNwbOe1Z/3bwjjG3pWjbN8hwScNzQhjrNY473VHZFyUOM1yuqiNrmJyqgtM2ABiuyu3shp&#10;YYN85X7tcleqZLGZktwFjPJz60mgM1DMLYKzk/KQKu2cEy2fmCyBKkkGo7JIXiQkg4Izk11lkqPJ&#10;FHwox6Uim7GS8oWztmYsDjpWFek/abeRIpcnr710upxQprgRkG3sewqrDDvN0fLTavrS3BMyEmuz&#10;HbIVfBHQVUulcSNlCpI711ccVnFe20h2nHPPSsXUz52tSOIUVfQUBcisED2Qje5Y4lGcVtXZhitr&#10;SLzDkpxzWFZx3S65ZYlYRZO7ite8ileWMrExKY69xTAdEIgsBEmSfvD0qyo/f9iKzLhbhNPZkjOd&#10;gzSaZLeTSzoIJMqcsaBWNiaLKW5MGAageEbE2sDyOPStF2U6bbAjJUkZrIuvOE8EqSuFX7wHeq6k&#10;9ClauZPiZfW5lT9zApkA7Z6V0Cqo1B9plIDfnXn+l3UcPx58aNOJkjureNVc56gYruxMII9q3kUv&#10;DMDjsaGtB2swv7uFYW/0UjCckmszTx9ouZ90zqC4wPWqjG6vNXPyAKsvI9avwGNNUVd6qVWpsrBf&#10;U6IQRizZAFxjg5rmtUe2tUuVaVd8p+TJ5rpbeSNon/f5xyADXDeJYDca34elMkgMcrcA9aS1A2tK&#10;1G2isdPV7tGLk8EV1DSQNbWrrABkZ4rhNPsYntpmcHdkbB6V1OSumWy5PyrjFW0Cdy3csz2KkRpl&#10;ehqiuGADDotBlwhAY8ryDQit5MrdeOKTAiGFmmK24Az1FSQXlni7RnbOe46UHb9nYZU+1ZMKx/8A&#10;CULuXCu/PFAM05TuC4C4wazpdP014nY2ieZg5IPXNbVxEDb3axRgbYsiseEyiNyXfPmYyamdNTVm&#10;TJJ7kFuslvZRW8FkqxB8hR79a1iXeCBWUnpkZrPdyNQh9zWvaoWn5jPJGDThFRVkCVjGuoo01qDJ&#10;KKcZIq6qkEAMSGxznrUevYRxH5DlsA5FS2Twv4e09WnG4IQSapDZr2zxxW02ZT9zgE1EzxrH5kjI&#10;AZeCTWVPIqxhRE7Evw1aEkCy+FLfLFtpyaYi6ZYmSPy4hgL3pZklGnTfu2Ie3PSs6IKNPAQnHQeo&#10;rRtZZQBG0oYGNgM0AcxoIZdT8QxFiNt6SK6SeREVgIxnHWsi3gkj8Ra2xhK75uCO9SXvnboVYtx2&#10;A65oYIuRshKYZC3tUxY8guOBxUFpEg0mYqjbsjHtT33GdF8k5NNCLNo0m+cGVjhq1b6Et4etXAbd&#10;sPIqhEgFrJkfMWGK2GuYv7B8sqgIi60nuF7HIwzyLqEURi+bfya2huLfMhHFZgjgOq3Um1v9Z6Vo&#10;M8hkh+YYx0xTAbLGhU8A561AoCALs4zmrowQ5GDxVW6jnWC2YxPy3SiwGjGHbS5yCe2KpyTusiox&#10;5q7ZFDZyDJ+5VGVF+23QKjI6CmBIjp9nyUB56mkLRyQP8wOD2qaGKB9NmRzjAOCKqLHFFJdbWYgn&#10;uaAI2x5ij3qqYyNbhOCATzzTy4FyevLVYfKvGxicjAwcVIywVnS7tCHIUYJx3p0ztPdRAxjCjg1D&#10;9o3KoaFgKfuQHK4yD607CIbkpbrbF7hSSeM1mXFzG11aAKAW6VcuozP5IaBzhsjmoXtU2WjEEbBR&#10;YDbsGiGlMGlHK/nUU7qIZOnXgVTiYLbSESZAXis15rxtQhAjfaJPmJ9KdtR3Om06Jdhd5Ywq9F96&#10;qXiltUvNyAY+7zU8YzpodZm2CMEAHqR1qjNM7vI2wjtyKXULlFogbuM+YB64pTbFihE3ANWYlBuJ&#10;Mg1LIkyliqk5YYFAXKcME51I+YG2AjFbMmwCAAgAIRUYkQWwDQc7OagYu6sViPTgUAY94HW4jSON&#10;P3kvJFb9vbJHoiM+0kxjqelZLxP5yO2/5WrSEpbTkAL8JTCxat5bdfNUwRkEelXMKYj5YXGeawod&#10;32wghvvHGa2LczBn4PIpAblitsROHtS37n16ViapBaqp2y8FzmrsL3Ed2MEYJ5H1qC9EZDfuzyc9&#10;aAuZdqblY38uTqwGDV+aKRJIcrktjp71WhMQuIyxKgN0qy8+67ba2eRgmgBt7aGO2spQxwy5ashp&#10;GCuS5AwcCuqupY/+EPkVlUt5fHtXESlnt3G4DBORSHYs2jwrPeuZEJzyM1PdnNmp4IxxXOxwn7SX&#10;W6cDdyM9a0pJNultlzgIPwoCwWgzeQZYAFzmt9hH+5CgketcxZSSPqAVYgct0rpFZVWPc4BxQ2JI&#10;jkhke4GQcZGOasMoFoRtc/JViL5kyG4BomaMI/zDpzmgZzd5t+wZ3c5PWpbFo/7Bm+UbsHnHSi8U&#10;NDkQnAJqqhKaTckMNzDpWbVmWmLalm1O4VpgcOa6a2aw/s26xdwdOoOefrXn1wt42naokOqiCSWM&#10;jzf7uetWdCt/sHhtbd/GtxeM0zMpcdCevNJSCxuyTRr4jZWiyjOMUahIi27SiIBABmm3TWyaF9pe&#10;1JK8qMVlTTNceH2kWMhPLORnrVNCRIXgkt8q/BqxCH+xOgJGR3rC09Lz7JOTauFVzgmt20IliuDv&#10;X5BzQ1YCxFu2qCxxtNVlif7ajrAx/eHmryEfZ5enHSp7J3+2KixFjnPAzRcDIvFlEchaSUEr0x0q&#10;pbyXC2kh/tFz83QGt7XJZxp4/wCJbEgK4IxzXOWNtdSRXMiMdmeQae4jQjbcAfMJPetJZG+xkbRg&#10;Ci2tYUs3Pl845pG8ou4UjK9aAKZ8tpZg0SHPQUW0TDVnYKR6CpooG/tRHZWIB6VZlJTUExCOcY9q&#10;EBehkKPKzL0Hemm5V5XDTtw9Y+pTyrp0rA5wRgCorWYPbh3smTOApz1p3QWNC++1SanpnlyHaGGc&#10;GrYaVtUtognAQZNSLFJ9jDGVACucZqqzHyJCh5zgt6UJCYXQkE8wVCRiuU1Oa5RLcAsyhznaM4ru&#10;olT/AIR191yrPjjI9aoGXSY9H1WJvB6PMZARKTnP4U7LRk2uTTSqcnsFrDnfDR/MMNnn0q3cMwQL&#10;njPQd6xbmVBJIHJDFflHtX5Hj8YoryPr8PQZSuGBln+ZsE8H1rIcqb6clPux8VZnkUkgTflVJ3AV&#10;uDnFfFYiopSbPew9KyIXz5QwQOtVWkH2aUGEHB5NSSEGJfnOcGqgAIky3XpWFOSVSLOtrQ0fhcT/&#10;AML/APjyARt+ww8n6V6PcAC7vfmI/wBIb+deZfDw4+OXxmAVsPaw5A9q9Nuc/aZjvP8ArDX9FZBr&#10;hYen6I/N87Vq7KDr8ucniqjZw/A61bf7jfKM/WqMhYOeBXt2PIJf+eeG6ipk+8fl5xVTIxD8vNTq&#10;SGXI7GiwJmhGV2pwOvJq0ByhEpABqnARgcd6vp1X5Ryab2E9y9FnyxwfrV1TgniqkI+aQYGDVoHp&#10;8ueetAJFyPqhOK0UKGMEE4rOjziH5etXY9nzjGKBWNGMqDBhu9XgT5J9McVlqMunJ4HFacRP2NPl&#10;6E0blEtqXGpQkKcB+a7+2WOXTYm3DKxV5zucXFsRJ/HzXfaKwMCEnA8qoaE1Yyr6MCVcr1J49Kwi&#10;CJj0+8a6DVQ/2yRtxwXPSufJJnHUjPWh6odxyjlsqfxrWss5nHrbMPzrHbeTGDJ37VoWZfzYclsk&#10;gcfWs5rQpH52fEa3EH7YnxehC4B1jfzx945rmxxkhVxXe/GmJV/bn+Ka8jcLcj8q8/AwqEyjGOOa&#10;Ujd7ItICXHNTcYNV1B2J+8PSrA/1Yye1IQw1Aw+c5I6VOcZNQv1+4fzoEW7XaJoucnnFdppSkxxj&#10;eMnJrjLbb50P7vJ3YHNdxpgUAYV8gDFHUz6nQxo4W3/eAkmtOAHEYx/FVHd89qQScCtKAsFjwh4F&#10;LZmjNJAecIMAVYXBVAST81Qxf6hTn61Om7eORxTJTJlHEYHepk/12MimDBY8HHpU4AEY5AoKH9vu&#10;5oHTGe9AxuQetKc5xsHtQAFRsHzdRTWOM4YU7jC/MOlR7RhuDyaAAZwoAPLU6RHVlDOp+XtTBwBz&#10;3pzFsEknJHFAAoPl52jGe9J/y0Hsaad2I1Ln8KFDGTlsDHBoAl/jPUcVH60fMUfIwc8c0HG0564o&#10;AQH5sbyaTI89uDTlzg5ApTjyh8ozmgAXO2n5PlsPL/GmD7qEUvJRuMUAJ8vmuc88Uhz52C2OODUg&#10;xiQ7xnbUbdIgSO9ACjO/O4dac2PJcbjTMcmlyQQzQ8Y4NAhqeYXT5e1Sj+P5fTvTVIy+KAV2Od3J&#10;zQMeP+WnHUUg+6wBJwPSm5Jjj+XnJp46ZoADgqKMLubmlH+sGTT/AJcP9325oAiGctz0p34Dikz+&#10;8NKT8p4oAax+flTjFLzsY+We3ek57jj1p4Iyg7dqAFz8o4pO45pD98DNHQ5OetADvXmk5yxBx70f&#10;xcil43LzQA3c2TnPFP8A4aQDkfNS8bl6UAB3f3jgCjKtzk8U3pNJ8px2oXb/AHBQA8Z4+XPPWlJx&#10;sw2TScbF9c0owCDigA465OfQ9qUHk8UwkeaMrnrT1J8vp3oAX+J6D/qzyelM6zkY7Uvf7poAAxK8&#10;Dil7tQB8uMUfw0ALx607H7uT5uMUwYwBSck/xUAKCBCDnvScCJ8A8mn+gJH5UdYhwKAI/wB6TDuI&#10;OD1qViSAcdqjJ+dOacN2Dk0AGAG6daeOpyaaAMjL0oB2tyetACkJ5bZxnH50gHyLkHrQe3rRk+av&#10;7nigBrgeZH8xqQD5Bx0qNs/afwpy7vnGO/FACnhwQop4z5chpmT8uTRHuK3Z28Bh1NADxjPJpW27&#10;X5INJjAFNyQjZoAB1Py9PelAG3OKZzlc1IOn3aAFGNye9LkeavP8NIcbjz2o52YOM560DA7iGIxx&#10;Sc/Jx60uWxjaevPNNYtujPl456UXAWQkLGRk560AEhSR0pD98AjtUi48mTkZoAUrnHNMI+ZRnrSk&#10;/MKTP3Tge1ICMoDJnBzRsw7kEClJ+cDGOKlUMyR8nGTQA1Qd2PQVIvBJyPu0pBDDpmjjBOKAEGMd&#10;aVs56UwkZHFPBO3laLgPUH5sydvSg45wCaMjKc0ozk5FIBOoHFPHU5fFJ26U3nevyUDQrdDjsaQ7&#10;MH1NSEDKn86Y33wdn60IQ3jBwKdSAfIxzSgcrzQAoxg5PSmkKJHPPPel6MuTkmlx+8BIOaAHcYQh&#10;u1BwU6jrRujEp68jtSZ+X2oGRt98YFKMeW3zU1t3mKNw6UZ+X7tAheNh5yTUZ6v+FP8AlyOBR3PF&#10;AFdhJ5o+QnFId23GwVYJXy8ZqM/7wpoZX5AB9aa+37JdfMckcVO4BABJ61EwBA4wKTAzBvBQbGPN&#10;Sc7sZ5qyUAAJnBPpULbt2QooEVm3buMUmD5bnrUrgFWBJFQbgAoGOTQAx9ol6dRVC8UG2mw2SOav&#10;ygbkIzgiq0oBt5eBnbQgZmW0gLAbjnGDV8Z2PzWVAFTVJxjq3Fa2QViww5qmJFWTkkD/AJ4tj3r6&#10;N+DMW34W6vKUOWvnH1xXzsuwTTBsEiNse3FfUXwqhEf7PmnvtIMl5Kf1ojuiai0Z3Mx/fHg8Marf&#10;xmrMuTI/IqvzzxWpmKv3vufrTWfGRuHPanc7BxUe0bskck0DHcnb7il70ADevHenEcNmgBuevy/r&#10;Tl+4TmmH7yZqXHynjFABgZp3ZuKb/FTuNgG4UCGH7w+WjseKU9U59aOMGmIiJbcvy8Zpy5zT8c0d&#10;jxQAD73Snjoabgbl55p3GB61Qgz0pRjLU0f6xQScYNLxuH160AOHUcUZIA5pQFwPnpTt3p849qAF&#10;BBXp3pcDcDnFLgYII/KgD5W+lADtshEoEq8dKFztYFO/rSIAFJ3NnPNKT8+cCgBxztOD1o/hkBIz&#10;igD3pcDDHFADeRHHx35pCWJGcU49uaTv060AWI/vKd1fNP7TF0I/g/4Gt/PA8zUJDjPUgCvpeIYC&#10;jP8AFXx1+1LOzaz8HrcSMAqyt16k1SdjKT1PnrwzH/o+jJsHDgtXvulI6afa4C/6ocYrxLwojme3&#10;3IN3y17tZZ/syIlxnYKybOyCsjQkKnYR3HNRd3+tOP3RkU3s2RQjNiY+djtHWngkZzTe68c0vO9S&#10;QaAJRt8w4Y/lSgsWl+6OmKaAeCOgNOQAyPukxx+dADucDJyaXsaTqRg9zTgOMFjnPWgAOKAGIP7o&#10;exzQwUKRuo+bC9aADnC/LSgnLEYoIPIyM0oCZ5JHFADCPnPuaf8ANn7vSlwhY/MfalGNjZl70AKN&#10;xMucfd60nGBibP4U/Kb1B7io8LuIyOvpQA7I2kY70ncc0uFwRuNNJXax9BQA4b982Fxx1zSgfKPm&#10;FRKZDt4Oc81Ln5icc0MYLna53nrwKcMZf5sdKbzuPFO/4D+NIAwNx4BxSdzgUd+tL3NOwCgfKMZp&#10;pA3Bu/1oDNlgTxijAwQQQM9aAFBOfu/rSqXzJk554NMJ+Y/LSKT+J7UASf8ALMfMTSA4Jxn86X+H&#10;7tJ2NAB1BoI7bz9aTjAoydw9KQC9uBmjLbm9aOOaXueKAEUna4MYznrTsDFMP3j65pw7mgB+ORS/&#10;3u1MGeOaeMYOR+NAySMnz1wVOBSHJuzz35pqhRJx1pxK+cMDvSAeSfOXr9aeC2X+UZxSEYLjYMkd&#10;acm3IB60gHpnB4J5qyu7niol27x8w6VOnBPzc54oGT4P7sjGdvek7yHByccVIOVXk9Ka+B3oEJu2&#10;yx/OB+8BzXEfFDwlJ4r8K+BI7bXVinsRKVBH38jpntXWyfNMgx1I5BrqdOWCDTridpdipaFmJ7AU&#10;mtCkz5V0H4caZoFna6n4l8Vwulo7PFayNhUxyDk9SfQVl+Ifif4hu9YktNE8K+TZwnyzIw+afHTH&#10;oK6H4iatP4g8fmASXAsbOVxEobAkYdSfrVXwn4D1bVITexeHLLT7O0jaS6vJWwqpHycc4JIqIytu&#10;U9TlbXV7qSK3fVnW1zGzMJZMAgda5nVviJ8K7W7uohFc3JRsARScZH86zPFular4q+NU1ppFzdpo&#10;+mXTQHUCCqSsOGx611GkfDT4c2Gn2ktxobahcgffnUbQf92tHOO737D5G9jj4/ib4QluoFi8P65a&#10;p5gy7oSpHfmvQtX+MOmW37NHiPStA8BWd9e3eivGt4ZAvkB1w3HUmrk3h3we1kEm+H3hloxGdsZg&#10;TGPwridQ8DeAZ1L2ml6jpU+4lJYZAV3e6ntWarLsEoa6Hzr4b03xlZ3D6xJ4mns1PiFpNhnw0hY5&#10;Py9a+u9G1FrzwxYSNOrv9hTnueK8guPCF7/atutxfTXDrIAtwrFUwOh25xmvU9Esbaz8NxKty5k8&#10;sDjoKt1OZktKxu8/89VJz37U07sP061VYsDKck8+tPVjtHzcZ5561ZBLg7+FHSp44yUUHJz0NOgQ&#10;uygKw962ILaVpUCouFHNAivHEPLALnqK04YsMo3yHI5GOlWYoFEw/d855rVjjXfb/vxkf7NIZSiU&#10;ByojPTmriRALxnFWxEqzc8lj1Aqx5YCg7DyKEhXKar9zjvU/duak2jHajbz92nYZHznpTTipT/Dz&#10;UZHzdKokkQA9u9ekeAot3xF01ivyrCxNefQKMPkHr61614ChIuNakK/ctOv1qJXEfEX7fGrSxfDT&#10;4T2C3DBbrxPLLIvqEHFflKQfsynZnJ45r9A/28dUM/xx+FFiCMWulSMee7GvgBQcWvI+70rrh8CM&#10;ZKzY0EEDCdqI8fbRkkfum/lSgDMny45pgI89z5fHlt/KqIPpJIg//BJ2/fYMprmfyavGdMJPhuzb&#10;eflJH4V7dpLRP/wSk8Tq5G1b+fdjqCCcV4ho+4aBCNg+eaQYobLWpt/uxZI20HJoOHWUNEuBikRH&#10;GmXAEfIbPNRgMog3XJCsTuOOlICtcNkTjYPkUYx3rAuRiG7OwnIGcV013Gh0JTDtJSQZzwTmsC6D&#10;CG5QRqP3YJPWhCZiW7D+0cmPP7pv5V6l8PV8zwX8VIzA527ChHvXlK5Fz1A4Nev/AAxcrF4pTzwG&#10;aRW5HXFMSIZLKcS3YlkmTbMSpNeo6Ol3L+xV+0HG85ctrOnhPcKab4ks4rvw5a3FppsgOwiVQuMF&#10;ep/GtTw0V/4Z8+JVu0BVt8Z2n1FXe4KNjNumt3gtR/ZlruGmQr04GAO1YhjKPdulpECx5ZRWnCAd&#10;OYndgvj34pXWPYiLGwyvWvpqVOPInbofP1JPmeplQxqNQ0aURktHr9tg+nzCvUfjohbXf2Y3EWT/&#10;AMImOn+7XncMUiSMpj+Q61bEHPPDV6r8aB+4/ZgmwcL4awf++aVVX5V5ig9/Q+c2TUJPFvhG0thm&#10;5vNRWONWOBycE59q+lrXT5NK8M6bbT30BEWnozt2ZiOfyr5y1KO5+2eHruBmMlpqCyxbSQSQc4z7&#10;1u6j4j8ZaxZyPOy6bbw6cEdFbc0xA4JPpXBiFKPQ7sI431Og8X+LLaGO7gsrWCecoQr5wFPr+FeE&#10;Spq97rJub3XJpDI7ZyeAPSqzX6C+vY7q0uHdbpv33PzD6Vcjv7JbR2Wzm2fwjHIrz+Tr1Ovm1GDT&#10;7SKJWSRQzNjFXk06U2BEd1FH8mQQcHntUf8AaXh94bdHt5Yn3AlmNTvqPhkyxKNXnRfK/wBYMnB+&#10;lZ8i7lczMWfTLr5FYQqocnK8Zp0dm5sbmMo5QgZJ68VsR3/hkwL5niOd23EICh4qbztLUwH+2rYb&#10;z8vI6UuRdwuzEaxQWMMawXYC5/iODVYWUYhnj+y3SF8fdcj866O9ubSKCzKa7ZuG7DGRVbz7UyxO&#10;NVgJK9j0pcoXMhbJ43hZJ5sY+ZgcVRlt73+11kL3cgDgoxzmuq3h44h9utu+cmq5klWVV/c7c4OO&#10;aHEG0Yz3dy2oQF9RujIqgBSSRgVbvb/xJceEra38u6jtVlA3IhXefciup8JWfhq6+KdxBdXlnGwj&#10;BDSMAMn617Np+g2wPjewn0vwxJb3NzCunyNMqlsnmp5EtWVCipanmvgXS/BNvBZXd3rkE135ZYq+&#10;CqfhUviCXTZvF949vYwCNm2riPjj2q58QvCHibSfE3haLS/DFk8b2e+UQXiucnHUZ4rhgvxHitWE&#10;nwpunCZxggkfkTXTSqwS01MKuHd9zVFpb+SmZkyASw2YpiWm6ZjFcSoN3Iz1rFfU/FKWrCf4R6vh&#10;W5IjcY/IU6HxDeRwSD/hVOp7yvDbX/wrqWLh1Rl9Va2OgaxtmZB9r1Zmx82yUrj8qiOnWoafyNS8&#10;SGQMOPtT49+9Yv8AwklwGtt3w61FSGOSFPP51bXxRpojmH/CF6vEWI3HZmrjiabF7GS6Gx9nuETC&#10;eLPE6uFBJ+1vg/rUSyeIftTAfEjxTwcgfa5O341LaeIvAMunzLeXfiCBscMtoWz+VRPeeGJLLVJN&#10;O1jUrhYQu8yQMmM+metaKtC+jMp4dvVpovJrvjNHt0j8f66pXgM0rHn861ofFnxYic/8Xam2r2Me&#10;eK7jw54De9+DVlrF74ztbC3nvESHev8AExwuT7muO+IHhjxH4Z+JHhK2vZQ8eoaf5luexXHB/EVn&#10;7eLlbqaqg4xudFpPxI8dw+IvD63er2Wo2Uk/lXduYtjbX4JDe1c78U9IsNK8YeE9R04SLY6xb+fs&#10;3Z8tzg4zXLCKP7CwVx5jMDux0xXo/juKS7/YY/Z6eS4+dJWQSem3OK1a0VjOMrt+R43pd5N/wnt0&#10;r6tO2+AfIynH60y7juH1nxbuaDIT7owTg1LZpqK3rtJ4fRpIrVFWQDggjg06wtpU8Z+JVl3vLdad&#10;I4kJ4wo6V59VSs77HfBx6bnm4Bj8QQA4+TVEP61+ofhiYy/s2/AuYNnPh5Bn/gNflzKzG/lJVci/&#10;PP41+l/w3kNx+xR8C5MdNLcflmvKxCbR10Je9budNKTu6dqrnmIjHep5B86561EMbFyTzXGdhLDx&#10;5e0nOcVxvxwXd/wTv+J/Byt7aH/x4V2kO3z4/lOCK5v4uwtL+wH8YYsE4tomH4Ypp2HFXZ+Y7f6w&#10;fQfyq1Fs85PlAIFVW/1jcfxkVJDnzlO0/fHNeojzHudFZsMzDzuCpyMdaVzGHLB35BAXFMtwFvpC&#10;Sq/uht96WR281AI4+GODilYYz5iluWUnk/hQypsYhiTkYFHO4dMihs7gcYoAAPnb5ecVGdplPXOa&#10;dk4U+Zj3puB82X6mmAuP3n+rBOKcudjk5yDxSfxtjpjqKb5gCsGY89SB0pANlMfII7jvUlpaX11H&#10;qDxabO4WVVTaOufeqMjZms40d2d5dvA9eMV7x4bsX03wW8VzpscbtbI4DDkZ5oSuUkZGh+G9LtLr&#10;wvd31qspWMtKjNwp7fWtXWdet/Iks7CxZAzYYqmAAKbrjak+lafdW13KYVciZQOgrjJNQgZ2H7oF&#10;RyQgy1VHQVmmaTmR209ku2YIuTz3rPmlTfIMjcQcvVZLqL7WwSZ1wOR2qKQwtHdMrjlutVe4mRGa&#10;QiECYnLH5j3qZJP3MykLkA4qkzAOpVl4PPFVTK32ydsgE8CkIddJaqtq8cCrvY7vY1QMsySBkQnL&#10;gAmrMzO9sEODjkYqru3CFWCBUYYNCKN+ygkvdW0O2k8XPFE1ynmAnHHcCvrzwnY+D9K8NWJ03w1Y&#10;rI1svmXDrucn69RXxQ0qjWNK2XUocyqSRxjFfRWga/KvgNys0bN9kRZAT7daio7LUWtz1XV9ZvGv&#10;Zh9oPAPzE8CvONS1WcveOl9G5RvnBNczq+rXLrcCHUnKlhuPTrXOCW2WZAbwtIwy6h81jrfyNFFN&#10;ampeXskxucXMoVhgEdjVS3gMcC5vmbJJ575qOKO4l1i1T7L1kGB61u3SaTa6Nq9ze3zwJCEHIyef&#10;QUWuaLQZZxzfZtRl8yFY4h87N0FedeJ/EN2dTu7Sy1csiqVMi9vXFVfEHiG7ubO8tdNhnisicNMe&#10;Gl+o7CuKjh/1R+bIYksT1zWsI23M5z7DI+btszMxZ8u7ckmrxEfkgA4Gajjj2S3WcEsakYqdo296&#10;syJOPLXBOdv5VmMv/E1ZXk3AqT+PatdFcwqBGoyQN1Z19G8WqQA4J4zzSuM+h/hVID4R0xmwHN6Q&#10;QewBOK+rLG336NcMVj8v7MpzmvkP4cSeXotsOP8AWqc/XNfW9jM48EaUMtl4QDg1hPc2jsRptBuQ&#10;JfvSj8MV0RMp0fTioTaF5Peuf2ot1c5BwcVu27odNtlDcHpWb1KK7gi7gIUDJ5966fSZfLjvsRIf&#10;lGfxrJMK/aLAbHOZB26VeYGDWzG8ZHmRLis9xpBeLnXNPdYfl84njtXYWuz+yEfp+6GRXNqpa3bD&#10;LkP1rQN3HDotwkk0YJgO3NWkMbb3Cz+Mr2I2rbPMA3dq29TtYYbKAxtklQeDWLpMTf2PdTE5YzEg&#10;gcmupFuj+HoJZLhvfNN6AjOsAxtGBBJZavrGVjmD4wqnr2zUNv5Uesx4GI9hxVG5u5RqNwpAKs3G&#10;KkZm332VLgEQw5LHBNauhELbX8gKnLg5A5rKvLOKb7G5nmUhTVvQ2hS51SH7YGCsMGhjsdhNJLKq&#10;tvYDy+AaniiWTwrq8WHxLpMyOPqMVRLoFHXBNW4Z5/NlWO3wqxjOR1zQ1oSnqfkf8QtF1DRf2nvi&#10;JZS2FwiSeI55YmYYDI7ZBHrXGmUi6lRiQwPAx1+lfpp8XPBng3xF4EvI7g2ltqkcTPaXSjBjfsD6&#10;gmvzi8R6D4v0vxPd22oaA8U1vOVWUDKSr2IPoaKFZN2b1CrS0ujKy4iZpJkz25xTD5f2TPmM5xxV&#10;DydSmvNPJeIrv+6r1fnaONoI2WNDswvPeuy5y7lVgFNtmfAZTkU1mtzp8kbJIxzxUNycwxHcCQ/r&#10;SNIosS21C4j4FO4inMIkePyvODNwfQVpR2uojT7Fo9NkyWBJxWjoWl3V7Jp7sMRi6JdiMAYr16Ky&#10;0dLTTkW9tm2xgE44rKpVS2KjBs4rQ7RYNSsbiYtGrwndu6A49K978Ex3raZq1xFakotypBHcDNef&#10;atYWzaZogE0RBdcKpwK9r8E+VZ/DfxXaPp7fa3toRbr2KkcmsY33Onksrn1Xo8q3n7Ffi6MbSq6L&#10;IPxxXz58HryK0/aB8YRSTBUm1Rom3H1PFe+fC+Pf8H/ibYOwZf7LlP4sOn518qWHnWn7Xuu22ZE3&#10;6hcEg8cocitefma0sjKOifU3PjrFJB8Y7TdCwjcFkOOGyc18rLc3Nh+014OvIi+f7ctmGD/tCvu/&#10;416dHqn7JHgzXEs18y1hjDEDnjg818Ha0QPEfgO6VB8mu2yt7DdzU1LI0i/dufqN4bnlm8OeGrqA&#10;ZEmkRmQeh2810xa0jtbl5JGXzAd2fWvMfAM943w51F4XULHo9m8a/wB7cvNdbqc12fD5aW2AZyvH&#10;pXFdPY3TTWhatYnNxeypMcENXPadFInxO1zcATLKeQK7LS42bw3bMgJYwfMKzIYkj8W3DtEciQ4N&#10;ILGjKVj068UlAAv5VLp88Q8H6+SoDCFtpIqjd+XJdyxmUYJBIHeq11cQpYQxLEyAxEdOuKBmboYj&#10;uNe8QfabgBDecZ7AV0F+LJLzbbLNs2qMgcV53qp1KLwD4quYZ545BIuwqOua7rQLi7/4VN4XN9bw&#10;faGtQXOPUcVSZN7sr3chjtrFy+R5ozmo5b6/sfjJ8F76CwMgl1SONogcbgxAyPpU2pRxtbSq0h25&#10;BGKop50/xF+DqraGT7LcPJsAyTt5FVcR5r8cNM1yD9vfw5NeWrR2+q+C1ns5ichwM5X8K8k1uxjb&#10;4Uau6ROZo3ZwR6L1r6m/aEEt78Hf2W9b/s6WOaxu5YWVhj5eQa+c4WW68M6rbw8h9EmbPodvNQ7P&#10;qFtdSj8O7xG8QaM6sdk9ljjsy9a+ltFvf9L1nDS/KoGD3r5E+Hl0qXeixmIAw+JJl4/3jmvruZ7K&#10;Pw34TnhWFJJbf9+PT0rTSMbGSs2STyK2qSDJ2hsmmosDXoJlCqDVeRotlozTruc9BVK7Mghl2yFR&#10;t4NZptmpXuUJ+I9tsuEKqRls9Kv3p/023DqOUwT61y0LztrF8VvHLBgT+FaUr6hLpTNg4jH3qsCT&#10;Y0V+ES1zu6e+a3NMjVbu7bCgiMng1yllJqLX0RmuFkPmYXjtWjqM88Fxb+UZNxQDA75oQFya5hbW&#10;3TzGLGUjntWxYPHFcXeLgDcnTrXI26Si4jeWDDO2c1qM0iXkLLKTnHFPYLG2ZhNcSrnaUfqB1rWt&#10;f+PfamohWERz71ziylba9f7JtPHeta3Rn0qymRXIJ+bB6VlKRaQQsV1C+VkJYyferTXBt5QEBOOg&#10;qpOIk08ny06dc80llOq5Yxjk9TSQDJUIEhYY54GKpaHdKnxQuY3G1MZZx2xW3PskjgzIoPJz6VkG&#10;C2SfUZEjzIY8FvUUhmzf3RuPGV28V+gCMA2D1xTLtwbGBhkkEda53TTH/a2qKEkJJ+Zs9DW+UkNi&#10;N+MZNO4IQkeRGQwyQOhqWLd3AxuHJqkWUEZzweKs28kTXMQ34+akDNG9e0Onad+5BZRz7VleYWu2&#10;AAxtHFWdRIWYoZFU+UMYrAt5ZBqZ3PGQG9etMDUmQeUSQ9MtEMd67ornd1q/MqS6LAfMAO3p6VTi&#10;kKTn5kGBjnvSGWcj7cgIJBJOPSnRM32yceh4qtvb7WWC4BHemxF/tk+WOM8kUxWLF5uQJKehHWrN&#10;lMrWiMJlCt+uKwNXmuG0u3jXcVU/MPWnaSly8NsqiTCdOaGK2hsX0jk5xnC8H0rip7rUV1m4Vrth&#10;C0g4x1rq77cLiaLzeMDmuP1GOV9Rs1CEhW5x3pMqKNyxuLI61bAchk+76V2sUtgkkLG5jUFflzXl&#10;kMNwuu6Q6FuJhuGe1dpewxtZaaylhiHrnvSTFJalnU5LSS7Bj1JGxCxY56elcauoakPOjXIzcEA+&#10;vpWxHDHGs4KuSUPJNcu7XDeM9OH2Nghu/lbHB5pvQaR2NsNSazhW4fnZlfxpGWBHZGlBYnPWrsk9&#10;ul9pcZBJeNQD6Ut/b2wvtLkCuS0fJpMCvFJGrnEaFQw/StYz20lvbuq7QRjp6Vzt15UFyxJba0Jx&#10;z3qHQdUtbmDxtaFYvMtbhfqQ3TFMTOllj8yOL51Ga2beLTLfw4xQo07j5+OlYiun2W2G85HerG7k&#10;Hj86foA/dA160ePvAmsy9N8FkCRwrEnPI+9V6MILwuUO455qKZXM4O0lSelJAzlZlsp9VtGl0xQw&#10;kHTg5FXZc/aNsYO0xgdelR6km2/tmWABiOgqSyV8J5sB3E8U09RMs2jeTeD5D8/tVpY438SXSsmC&#10;QDVuGASXEWNnysODikCEePboqykKg5oAuiKOGI7HOTjJrMu4YXlgZgPlyR7VfuJD9pQfLyeKqysh&#10;WYbusRxSAi0/Yt/NtcHPWr0rr9pICNkGsWwdVv5mJb75/GtHerSSkcDPWqeogYHzN3l96vebbLoj&#10;7pk7ZrG3sbxlLd+OetRyqPIu8bjlcbc07AaytG9u7pIoA9+tQlU8yNhjIaqFoTHZJFvZjz+FaEY3&#10;W0mWA+QmlYZbhkxeMzTcbaa/kkTnygATkVzEl7s1PazscSkGt9Zo5NIsWVRjbyaBXIo41bUgQFwD&#10;z7VprLbrMVW5UAL+tZjMyxXO043L1qlsufIRfOdiWJyBQgNndHI96JJYmOw4JFYw2oJEVj/rzjFS&#10;wLOksxYSfcPaogGy5ZCCZaEJmraiFmcMF4Xirkb7Y71eik8VQjT9yhHUpUgEhtLnJ5B64oGSkgOA&#10;oXHrUoLbgPMAORg1TUjy4fm5Jq7boXmG4njoTTQmQ3TzIUZdrHIPSo1maa+ZmiAwoAHvVudSJE/d&#10;Mce1UVkhS+GUAOeAO5pgbkO2K3iDRZYjmoCf+JsCrJy3H41nPPdNcOWcjIwoxUttHfm5Vns3Ub89&#10;aBGnJvjmjVupGahZmLfeIxT7xj50HzZ+UVSJImg+YnJoQJFnK4J2DNOBXA+Y0w58yPp0pSUETdOT&#10;2oGT7/LicgqckEUSzXFwsQVdsar6VVfazKGDYwMCtBfKTRCqQgHb1phYnszAqPGzgMehpLhMagxL&#10;Z6c+tZO943tXZyWMnQdq1vNSS2hIjO4rzSuIhWREnkzKMVVuZEIkKH9etRaihOm3Kq5DFAVqvZW+&#10;o/8ACPmSSNiAepNAyKPJupSx7g1ribdbQqQhHYd6yFP/ABMSpjPJrUgjjF3HlT971oQhxVQR8i81&#10;DIAJExnG4Z5rRmj/AHknBOFHSs1mTzlXBAzQBZMgXbtVSNop2UeF1ZSQew71UbcH6jGKcsgWAYK5&#10;9aAJgsIt5lSEjHSoxHuEpEig/SgMximO/tTQ8WU3XIXrQBqW4QaUV/Ksy880RS7VXirVpKh8sCbI&#10;LHk0t2ic4GFxR1Ay7OSd0YlOc46VblmfGPNIIplrhLl0ZCFJ4NUNVLR3MRGeWHOaGMtPJKYi3BwO&#10;TU1m+43GAMcVY0+GCTTIj9rG4xHcCKjCJHdsOeZetAGhGsZ0+93RqTtOBWC9yY7mJTAqZlIFa88q&#10;JbqUfPHK1iXKJOsxdSjLgqaGBq2odr6EvPHt9a3W8rdGqMvTtXF21xIqPFKWyv3WHet62m/dxZkO&#10;ccGlcZsLkXKp/EV4qnciZLr5iAT2pQ8yzqx2kjkGqt+ZJNsgvQGDDcM00ICpw2VXnFOjVBex/Smo&#10;sojiBBZtoPB6U8ECcnbg4pgSzMhjdMjmInFca/m/ar0+YQDJXSz+ZuQ4bOw9q5SYXC6hIpDYaTg1&#10;LHEsRZw2EbgU27dT4XvueRV6xX98Bt42HJovIIm0jW/kH+qOMetSxoyPDn2iTX5w6fKqkqfWumfc&#10;dV2sfl8zisXwrFcCz1iZwABKQvPNbsjR/aB8mSW4IpIbNBG2OBkAbRmqd3IxWUC3cgnIxSK481FZ&#10;vmbpmrEjYiBBQ/JVE3MwuDbRrnkkdqpXgKiEIgxxVlg2HbauAajIZ4RlWHziokhmDdJI4HySDjnB&#10;p9irtEy4bKPxmpNTLw3FqoYgEjJq/pYie7VcDBwd2ahbldDX2RnR44po12mE9az7e3jjt5Y44coX&#10;bFXL2WMagkWw4UDGKi8z/TrUBwK1JLlrbZsZVKRggHLdKzlghS61AC42nf8AdB61vfuvsdti4OSO&#10;eayp7cNfrKLhhzzSbBFd1mSBsbtp710Gim1jsLwra7pCuQ5GcVQaOQ6LKEXcDjIrY0lHj8Pakv2Z&#10;VLxHYTTjuBm6momlfc4ACmq+lxKirmVcbjkeorLvJNQW8mVlc/vid3Sr0byNpVo0cLbivQHrikwN&#10;G+aJbOYRxED1rEgOZ5AVOdwwfWr9y7rocIlXBJ59qzcv+5KOp+YYoTHY0ZDMsiKE5wKpOuoS6hAi&#10;5+9V6Xzvs1u7hdwQZqCG5jGqxYK/6wZ56UxFPUbLU1t4v3mR1Iz1q/p0cMtnYL9k+dM89gaXWLwb&#10;FEcbswjA4561LpJmSzkP2YguM5NPcRbkEou3BYkgAEe1VJNgkO0EcVJd3CpISYGZ2PY1DGY5lJ2l&#10;MsABRdDQ2BrkXr5myuOlNdJpLm8dbZeCK0RAqShdxOVpZpraCyYnPPUY60WA5S5lcxthvmPQ1kTM&#10;CGzOpbGMmnvMpWQZzgd+Ky5WYyzYkPUfjX89YzE9G73P0ahQFkCAN8o68VTc5MfpipHZihHPAqs2&#10;a8hu9z0FoROVFsw2c+vpVTdguQO1TuSRHlvWqjFDKfmAHrVU17yY3sXPhxKv/DR/xHBB2HThmvUr&#10;r/XyjjH2hv515H8POP2p/iFEGw8mmqU49OtevXu0PeNkf65hX9FcOO+Fh6H5rnTviGZDlh5lVzuJ&#10;bLVI5baOT1qEEbTXvHjichowO7VYXPmYzxVc53qQo4qaMkzDKimNGjFu+QYPWtBM726cAYrPiK5P&#10;XntV9P8AWeuR0oYM0IScp9DxVxfuKPQ1Si24Tg5Aq8gG49cmhiLaY2rVxCMfWqUedrjHQ1bjIyMD&#10;nFJ7DLsecxY71pxf8eYBYdTmsyPG6Ptk9K04x+5OD9apbEi7flUZHWuq0iUeWV80criuTywkzs/C&#10;tbTHK35PGCfypNDudRdopsHJOT6YrlpUQOwCKB39q6iRi8UJ+XCg1g3sRXe3nA7m6CoAzV4ck81e&#10;tXzqVsRniQfzFUSW85hj0qe3LC/TI58xf50S+Epbnw78d12ftz+I3MXEmnREcdeK8r5NrFknG7Ne&#10;4ftFQoP2qfAMgZcyaOwb6DpXhxZgFGejnNY/ZOhu5bhcZAOCMcCrXU9O9UozGY0bk/MMVfJXyWO1&#10;h8owKSEQHOfu1CxO0HHepTu3NmPFQsDu6MQOtMRftT8kJxzv5HoK77TSBY2zKFO5OprjNPjUqv7n&#10;IJGfau2sgBFGqxYRRx70iLG1Fu8xcIDxzW1bAmKL5D3zWTCHAgyRjvjtWzb7h0z0pMrcvgL5I47c&#10;1MmNrEKetVfn28E9auov7uLjoKaESp/rBxVgZ8ocVCBjFTZHyc8kUxgPvDjvStyh+Y0hzlutIeoo&#10;GKuNvTqKTohGKQk56Uz5yzfOe1AC5bgeXQf9XJk/SnqP3Z+YU3jeaAETeXyVxx09aeD2yADTD35p&#10;pxzzQA843HjvQTw3yfSo15WXMvpxUnGV4NAAvVeaVidp+XjFGF3MaCV3jL8YoAcgH2YH5fpSc88U&#10;1cbDhjyacPvMd3agBP8AlgeOM80zq0eEO0GpAF8lsvgZ6etKgPltwOtAAdmSRGee2aDnawz24pxC&#10;7cFhTNw+fnrQA3cwRf3OcnmlwpA+UUhxsHPbpSjPmDnvzQIfhjGnHTpTudh4pOfJbGDzTctn7poG&#10;O9OaZ8u1cA9+9KTweDSjG0DbzQA0HlsiglvL49aXv0pRtw/B5FABk4jHHenZ+ReBSY/d4xxSjGO1&#10;AASS6/SnDPNNwPKJz0NL7hj0oAXB8xiemKQBfMX5CetSAqYTk0w/dPzUAAzvPy1Ivl+SfWoh060v&#10;8S8UAA7UoHypkYFGDzS9259KAFH335+lPGPLf56j52nikOQDhzQAp/1i8dad8u0c0wbjGDtGAeKd&#10;3oAad2RgU9dwQ/NmkJwv3RjNKGUkkBeg6UAPG0IuSelRnrj34p2eDxSHljkUAICfmyKcpAWT94Pa&#10;mnG5sA9OlNQfP3oAkGcr8nrnmnKqYwxPemc7+nSngjY5254oAb8vmYBBANBzlB600A5bjvTx9xgV&#10;z6UALztHycCk9KXjafm/CjsaADuM96XHyvz0pvUEbqaxw+ADkj0oAd/EDigY/u9e+acAdnI7UhPy&#10;9OlAEgAwcgEelKSpjYKhwT0pOhiIkxlelIPvg45yaADPzdOMUfL5Y/nRj94fm704kbVOeM0DIyGx&#10;369KQH/aFPY5kGHO3HQ1GwG9eT0oEPXqPl6+9TAcD5gKYn3G59OKCTvHy/rQMAOTkUHkHjvS9+VY&#10;e1IxXZxjpQAw581eBSp945ToaAf3LDaN1A/iyeaAH8+YTjtTSWDcJ1PWl4y3zDpQB8v3DSAUBTzt&#10;FTg/uOOMVANop4yVOVoEGW44/Wl554pcDIw3A7UfxCkMbjnOKeobyuQevWm/xjj/AOvUuGBIIoAZ&#10;xn7opezc0mB5o4HWn/JuegBo6j0pwB44pjHDJgYqReUY4H0oAUk7mXPam44GZKb/ABuSD27047dw&#10;O2gB2P3i4dacy/uhlud3aoiF4O4+1PUnHLE0DDDeZHwOv5VGdwucFOPWpzgorCQ4DdKY2zDnnpQB&#10;GQd5IT5RTlKnHy8UqldpINAxknbzmhABCmNgfXim4AibjvxTjyDxScY96BCBRtYhqjbAQ8d6l/vc&#10;Uxu/egCFv9X90ZzSYfB9zUn8I4PWjH7zt0oGQnOSeOBzUBc7z+6OPWp2z8+em6oWHzDDfWgLkL72&#10;BIbAz61Hg5HJwFqyQpRxtNQPkbxt70CK3O6Q9t1M48psj8amYYb7vao2HHSmBA24hPmGOeKrsBh+&#10;PSrLeyionAGnXZK+lJgZFxHiR3AHSnQN/ogGOlWDl9PJ8lhk4wazwJE1NcttXFFxl1wwh3GPqcV9&#10;ceAY3j/Zs8BDy+TZu2PqTXyMC732hRGTOboV9m+GkMPwS8Ap/d0dc/jmqiZ1HovUvuSB071D9RUj&#10;/dbjvUXGelakAelOAyfvfpUZz17U7jjntSYDgF3ff601v+WQBzyc0vRG+T9aOd54oQDeh5HOOKlT&#10;7vP503Bwacf9XwpzimA0FPMJJ/Cmlm+1qRF8tOONy/IBgetO7HigQc4PFId3I207I2t81NO3DsCc&#10;joDTExw6VGScpin/AMJ+Wm87/u0CFBOen0p3ZuKTqB83epBjPWqAAWABCjpTeM/dPJqTA2/ephxu&#10;60AAzx8vH1pQGBf92PY0qgFBx3qUbSrgqKAGjf8ALlad26Uc5XJ7Uv1P1oAQ/SnAc9aQcrw3GeRS&#10;c7hxQBMuNvWk7Hiocy+bGABjPNTYxvy/RaQDhy4ynFJsf7QDv79PWmZbcvIx3FPGMk7vwpgWE++x&#10;3cZGK+Ff2mLgyfHzwjB5hxHYx4Gema+60/1RPP3hX51/tAXay/tgaiPMysQjTr3qnsZ9TF8MKPtG&#10;mgA9s17dbRp9jiPmMPkHHrXjfhZAJ9O46hTXtkG0WyjHPkDkVzvc6ugN16VFxhqkb7wOeAaj43Pz&#10;VkMUA7jwM07A/d/P68Ui5K8oetSHbuQBTnFACgjymAU9eTSgqMcE0Dv8tKc56gAHmgBM5z8tSgqE&#10;yVzzTSE67uSOlLxx0NAAzRnYFhPuTQPpQAAHyq+1P/vEjp1oAQfePynJpep6fSkxwuG/Sl5w3HpQ&#10;AfxHmmn7mME807v0pRgMTg0DDBATIHAp3O/NNO3L/WlBHmLx1oAU9Pu00geUfl7c0p+7QwXH3ufS&#10;gBqcA/LUmDk89qQY2AYpCeRQADdluO3WlUttJIo9fSkJOGoAd/EeKQnjAHJpu798g8rgjrS85HNA&#10;Dx905UdOaTI2jj8aCRtJJ704BAp+XqKAExyc0AcnmjjNICu9uD1oAfjg00/d6U7v0pp6nigQwZ3Y&#10;pwHB+XvxTc/vDxTh99RxQMXnjmkyNh4qQldj4UcH1qM7dx+WkAoyccUuDz8v60DIcYcY9MUvy72O&#10;79KAEG7eflp3HlKCOrdajbPnxYc4zT/mEn3RTBDxt2/hTh0HrnimDODxSjG7rSGTjcWT5hjvTxyQ&#10;fLPWoVI3E5FTdHGB25pAiTklflNWISNrZJz2qspHrVhSQOCM4pFWJ9zZB8oU1mGznpmkznrUb4y3&#10;H8PNAhYgx1BOAfn4xUPxEvprD9m29CSlZbt1iUjrg9f0q1YD/T+px561y/xp3Dwp8J4FdiGkZsZ9&#10;BzSk7DSPI/DmnXl98Q/hzYQQbmvNXjD/AO71ck/SvoX4t3VnpnwZ+H/g7R7SGB9VQJOIGw8VsuN7&#10;N3y54ya8Y8C6k2nfEVNQbwalzDZaa728pm2lHxk8d6p2muahr3xz8f69eWsyM90Le3UtlY40OAq1&#10;k+5TV2ux12k6TY2vhCxgjsbeKKO1AVUXHzY5Jx1JqrcRTeYwFsCozjArofOUWMaCdWG0HPrmltV8&#10;zUoI0tQzSTBQAMkk1k3rc2SsecXVpdN9pK6bcfdOcc4rBW2ujMN9p0c7TmvorWtMe0j8LaXaaDBP&#10;q2oKp2/88EPUtXzV8bNf0/w5dWGh2MEN1rTWGbmQH5bTcP1NSl0CSvsZeuX3hu0ktYr7x3p8Ejqd&#10;oDZJx646Vk2uvaE0lmkPjLTGTzME7hk18s6lqVj/AGwj3/jBriaSYtIXmyT6gD0qG3eG5eabT/A/&#10;iiOMDiSNnIJHcVrG0FqXChKa2PvCLSdYufC4vrfTNPez+ylpJ2nCqoHPOazrCCOaO5kSZGiWfHB4&#10;zXyNb+KvHVv4TudMufiR4sbTHmUSW0m6MkjoM+gr6q+EV1aX3w+uEMsZ8uTDLuyQO1bxqJ7M5nTa&#10;3O2t7ZtqhYgTgZatOG1l+2bsnO3t0rYS0K3BQRDhuvpVlUKzhcsadzLYpQQ4X7i5561bWIBUGwEk&#10;9fSrmxfLUkYwe1LgjoDxVbhYiAbemYlPHB9KcV4Xkd6lxwaDTCxBtGTwfzphA2jipyOD8v60wjk0&#10;AVWXg/LQFjAXc6gHuxxj8amP8XFYOui8fw9MsHh2e6XzV8yFHKlk/i59hQtR2ubtne+HH1g2q+KL&#10;J7nGTFGdwGPccV7R4QaNPBvi9w3/ACwHNfBWhzX9v+3ndRaT4bvl099Oz5Bk3jfj5/m5xg19teFZ&#10;pv8AhUHjOdoyoLkc+x5ol7rsQ7pn5D/tj6g1x/wUF8RW/mZW30yIYz618njPlOfMIG35a9u/aLv1&#10;vv8AgoR8b51mVlXXzECD/c4NeJsQLa2IUnjkV1pJI529RFDkZEY6Hn1p2YCtoqhgWJ8z60xWbyZS&#10;AfoKjCsZ2GADtJoJPozwyHl/YD+P9oGGFjR1X+6QvX8a8h0jJ0Cw/dDK3UmDmvcPhrZSyfsW/Gp2&#10;mJNzYXIVh/sLXhulNt0Qjyyzf2hKMfjSk9TXodAh/cTfITmmOGa0Zfsy53jBzScraktIynjApuJN&#10;rsZjjbwtBJVuGQoiF34xuArBu3UTTnyz8wwOa6GREOmK4kwQDk9c1gSrCYLgGZuhO4jpQhswWA+2&#10;nnPfivWfhqT/AGnrJIPG0E/WvJXx5ykMfv8ANeqfDTzG8Q+M1SMHKQbF/E5pvYlH0bZygwwwR6fb&#10;7Sp3KRQ2nhND8ZmG2ClrJ3kUH0Gaz5Pt0F9pxFqpMijAB+7XSWc7Jp/iJrmRFjHh243MT1JU4FTe&#10;1ik0eWaa7z+EdLl2qFa8mGP901cbzNwMdurYznPavLrXxc1tosdlH8PWufs+uXZ8xpCvDMcdqkPj&#10;Q+XMG+HzRMG6CXIP6V9RSxEOSKvseBUw8uZs7m4e4FrfFvMQidWUj1HNeq6/b6z4m/Zc8DXFjLay&#10;ajpsQVod3LhRgj6kV83jxlZtHdrJ4WZVKgFic5rV0Hx4uk6vqE1he3e13UzQuCUk/wAMe1OdWDV0&#10;9VsJUZLdMiuI9ej1O3jk0jVkZNwmiliK7CPTPWq8TxtbOu+dsSNv3DG0+mK9Nf4v+CLiKIaj+zfp&#10;NyQATIgGSfxwaaPiF+z1dSqLr9nC/tuQN0IB/PBolUTtfcr2UktEzyaexgmY/wDEmtjluGJA21Qf&#10;TgdSs8T2aoJQCDgDHevcv+Ej/ZTdQToniSPjOBG38qhk1P8AZQuBIov9dTP9+Nl/nWMo0nvoOM6i&#10;6M85m0HwWbGKV77Tm/cDgSKCPXvVmz8J+C5tLWVNU0kqyn5WuVyD+ddg9j+zLcb/ACfHt7Fk8ZnP&#10;8jVdvCvwMkI8n4x3aFjwRehQK5KlOmtjppTmzhbrwroQuooreezEm07nMoIWnQ+DdDk05In8WIZx&#10;nDecAOe1egjwV4QltWFr+05pSqAMB7pcj8agfwFHuTy/2rNGOBwFnX+dZSpwsbJzPFtf0G30/VtH&#10;hFw0ryBvmWTK1jHTpxGGFw8Y3AE5zgmvdbn4d6xLHZ/8ZCeGpxG+UWSdc/TNVJvAXiwTw+Vqvhhk&#10;C8qLxTurNQG5O54ydMlW5hEviK7BMeW8pS+0ds4rWs7UrpqJBBqs7NITukiIx+de5+HtMk8O+Bfj&#10;Ff6j4c0GRmijKoZllZ8eg5xXISfEjw46uj/APTGQMcDIB/SqUAUmzzWbTL46ldXAtL5HSZDuU4zV&#10;7Vn1+8bw0gudQgNraZif7S3JHfrwa7yLx94HleOKT9m23Tc2FIn65/KtPxRpGlz+C/hpqGn+F9Ut&#10;kkjkNzFHucjPTkZqJU0VzPY8hjfx8b66uV8daw0zptdnuWJIXp1zU8F78Tk1WIR+K9XLTHAydykj&#10;6g1qvZFZpNsHiMZHA8h6v2El3aanYyTW+rSLG37sfZm4zWapdinNozzqPxmV2H266OOoNup/9lo/&#10;tb4y7zw2R/eso/8A4mulv9eumuLdrbwzqZ+cE7rdh0+tbEHiGzktIFuNAIcIAT5WM01Qv1J9rboc&#10;K/in4oW1rIlzoWlyblO1305Tj8QMVLbeLfFw0qQ3Hwh8N3CliRKbHZ/TFemW+oeF2l2NeaeD5edk&#10;yj+tN1u88PH4f3ECW+jb3PBTbS+raXuarENdDzY+MdR/db/gb4TKYIYC1zn8dtXl8RxzeDtZVf2Z&#10;dISP7OcvFJtwccNjAzj6VLamGOw2ixsVQKSAwBz+NQrNbD7VjTXdOQy4wDmq+qeZP1vujrPD3xU1&#10;CP4C6T4cvfgZFqUMOrrIkgmZDlWyo4HG361j+MfFfjjxP8UtDu9UsIYILSwjisrNGyIkUYHzHqcV&#10;kRiyDFY9Ct4025BAGaUfZGkJRXyh78GtaeH5Wm9bGU611ZFobvsz5Aytuc8+1em6uFn/AOCbvgEt&#10;IR5OvsSx7fMa8lD5v7hTNIqGBvxOK9Xuwx/4JyWkRkUF9Yyue+Grsb2OZaHCxm3/ALAYeZGcxRAD&#10;uTisWV4Yvifpwdyqf2RMCD6leKt2oCwBmjf/AFMe38qxNWM//Ca2DvA5U2jc4rPE/CXh78x5fNuF&#10;/frzxfP+lfpF8GpFk/YD+ExK5IMyg+mCa/N+7KnXNSIzg3L1+hvwMd2/YI+H43LhNUuwf++jXhV7&#10;8p6lJe+j024UfaiMfwCqZyJkGB1q/PykR5+6KonHmnn6Vwo7SZDnUbf5gAGG6ovHMAm/Za+MEJBK&#10;t4bdgB7CnRkC4GV4MgwfetfV0834NfEtGAP/ABRl0frhKmew0z8kXyLibn/l5cUKxyg5x5gp04/0&#10;2+46alKP1pYmi2OrHGSMmvVR5r3Ny2USalbFpwsaIMe9X5UhWa4LQgqFGPeqVmoJXZK3C+lXJiPs&#10;jlpH3ZHOOtA0iowhwrecRuJyvpSdY1ZW4J4oON6gQcYGTmmsf3fLrjHGKLDGkSb4/kGM880jjkcY&#10;4qMSDy3JJ2A8miN5pJ1VNCkl3yBUUHkk/SgLBvxcsu9OY+pNNtf3g1FQW3GTAwM/lXRz6B5Gl+HD&#10;f315BdXL5gsY0LMyn1IzivUvCvgvUDeaJN/whNwqGRSTLxx+NLmW1yZSt0ucz4X0CBbrQXl0xDcP&#10;cKYmcZIJ6HHtXsFnomv3XxOj0268x4/sOXuiuABjgD1r0rS9A8O2+p6fc3FjEJlhBxnhcegq5qWo&#10;2onvHi01EC4EZHBNQqrT0RorHN2PhO2t9Nv7e5ureSPDgc8AHpXyn4ysF0745eKrbefJM2+B8cOD&#10;/hX1FqWuNHouou19FgWzHBfpXzJ4uvhqF+ZfMgbybhghBG45P8q0pyctWN6HJGSUM5VBjvz1p4uH&#10;IQE9+gqoTsQhrXDbRvGc0xdn2rdtPA6ZrQzL5fNzL8p7ZqFwfOcBjgjg5pu5PLkw3U80m4YnO3kY&#10;xUgTW7IGnDr0Bw2apyZ8yXK8BiRTmK+XgqRzSZBQfvO3T1oTARmk/s8MqoxI5z1Wuv8ACV3bReFP&#10;H5n1WR5FaPy4yfzri1+/IPNboeK6jwbbW0ninXRMpKBAW/8A1U3qhwepsxPrl1qFx5dgUic8MRyf&#10;wrf07TLaHU/MmF08jMNzHJFdDbx6bBot9dTTWdtCoby2kbHH0Neb+IfFrNGbXTY1WMFle5Zfmf6e&#10;lZGsmkdLr2t6Jp/ntD5M14UHlRA8IfVsVT8V3V5f/smeAr+Z4zNJqeLgoMDg/LxXlF4qHS7OY380&#10;sskhLs3UV6tJHE/7AcpBP7nVYjz2JNWopGbm3oeTQLN9mbDYXYvXvV5B+4OY/wAc1XhDNp1qxcH5&#10;ACPpVoZERGD0oIAdfuUhC7m/dZyeOaU/cPyDr600k+avBoAtQ4WWLcG5cEfhUmsx2TaNpVxFcOX2&#10;4fIqqpbzHyDgCtCJo59Ev7c2OGEDFeOtKwz0n4cM7aLadwLpOfxNfY2nRs2kaeyxsypaLx+FfDvg&#10;G6nh0/UotpYx60nGfevt+xuGXwjoLo6AtYRiRPTIrJtXNYskf/Wv0PzdK1bHBaA+WCFcYrPdAFUl&#10;TkkEg1saeI/tsSBMB3XNZ9S0jopQxjjP2UDEQxismdrl7qyMkgJSTGcdq3pBMs1wAVwIBxWBy2qy&#10;BpcfN9KyaNEjsrS0ifw4kquuTCcjPcVnpBp1zo+vCa1jMlrcjnfjr0+tcff61d215aW0V3d7XbHC&#10;5AqgL24TVQRJcs0silzk4P1pe1V7FOm9z1ayAW2sY/srBSODjpitu9LDwPMQeFXp61mabeWkuhaG&#10;UEJcoA47g0/xVLNB8PftCk4jKbh659q0epmjnbe+nk1EqLV1xxgiui0uxjd9aeSNtwAJc9Pwrk9L&#10;m+0Yn+zR8BM475r2TTRpY+H8rMkQke0bn0OOKHYG7GBcWok8Loy2hJVGBYCuL08WcesaugaUOZ/m&#10;46V0FlrF1BquqWNzeWp3vJ5bHGGB/wAK821LWUi+I+oQxGJsTks4HTmok7BFNs9U8yxg08TXE8QR&#10;U/iOM1Ti8S+FoodeaXaoXT5DGR6gcV4dr3iLXtQvI7S28J6rPHDIADGCAx9z0xVxfDHxH1HRdGaP&#10;S7SILbM00ayg7VA5yfpWcqppGFtxnhq71/xD4x+N9zcXrQWmmu0kagdV5xk++K5/xTD8NtS8DeFm&#10;vJFa7udTaCGGSLhwDg4Y/wCNet6DpVtpH7Iv7SF+JEYXE8Ftvxje2MMB+JryKeLT7z4k/DCyk060&#10;tYNLRrjY+ASSN2fxrncW3fY1dmtD528XeANItf2k/AGn6Tq97aJqVoXYMS4hI6456Gua8RfDHxda&#10;/bZl12K5XBIwCCRX0Lv/ALW/aF+Ims2si7NBEdtHF/f3NjNdT4nuSJfB8Ahfeuls9ypB/i6V008Q&#10;+XUxnTTdj4BfTZo5LyG5LRujnOTVnw/paXPi4D7aSi5y3bFS+M7o3Hx+8arBcExDWjGqp044PT3r&#10;0Dwzpk8Hg1ZktiS6jJPbNdUpvlujm5Pesb9vaWMXha4tobaFVCfMw6mqEBiOqwW/2OTaEYYz/Wuo&#10;ltYk8IR7LeaSdoyTtPTNN8O6bdS6/CHtG8x5xxjkCubm1udSp9jX8JaBLqS6xA2nXTR20yuSWI28&#10;8c19HeGfDLS/bpnliRIdPIaR+2Bgc07wTY6XaaN4nRtMjAeJDIOhzzXolpfeEpfh5470xdeSO5lg&#10;LbFPzZXp0rOVa/U3STViH4WG9t/jF450+aVSs9uwjYnhsH+ua+ffiPAun/8ABQPU22KqDWTz04kH&#10;NexfDe5ul/aTtDcsyst2yJuPUZrzr9oO2nj/AGkdZu9mPmidTjqM13J3ijhkrNnq1+Fuv+CcfxAt&#10;NocwRTOPdTyDX5y68oXwpqbZbcl+GUd/lNfpF8LBFqX7KvjO3lIff4QnRuep2nFfn/4tsQmofECA&#10;QYMWsXS7T7EipqQYo6n2f8HNRkuvgB4JuxKvlHw7DE5z/Eo5FepXz3M1jGxsH2YOG+lfKv7Nupzz&#10;/s9/FLTjcHNl4kQx59Gr7I077P8A8I3HbyQK0xszwe+RXN7LlbN4S0sR+Hbwppy4ZD8pGMdanvXt&#10;POlYSRbnkyQD0rmtLaSDxVrdo8DIEmZlJ/iBNbenW8Fx4j1bDcZ4y3FS0VcSS0umn02VdwU4yazt&#10;aDAaeFRc4wBXZSpMliEA+VG6Vh3UVq80byyEBTx9aTBO5zs6ynwaLeayjKkhmP0rasDbT6Do8YmX&#10;AIGPpVO6e3aGVWmXO39KXTTp5t2EUjkpLkgdqEgNvVLR0s4D5SBfKGOetc1bXN1pevWurpp6ypaX&#10;yblIyNrcN+ldJqctxLoNsqOQVwMVianGY/hZr8UrKRLbhm59OaAK/wAcvEmkXfwf+ElpFp0ht76z&#10;aVJvL2rGQMsPrXzh4cktvs+jvBEBHcxzJu+nH61798RLGG//AOCVfhvUlsYGmsdVQhlUZVF4PI9R&#10;1r5/8IC1OjWioCyJGrJxwCcZx+NP7QW0ucZo0S2Xxq+IkDQDbF4q8wD0VjmvqpIbi6+HNlcW9uZI&#10;/sS79p5Uivly+Mq/tI/EcGPmSKAr7gDr9K+pvhlNJ/wrjxYJbmMxrpEpQN67TVN36EpGZALow25c&#10;OSHxz2rTutn9mIrLz5fXNc3Y3s32G1SS9Xc+rz59xuOK2rllKw4DcqO9AzEt5rVdeIiiBYth81vy&#10;zRjTHQGNQ0Zz9a5uW3ca5FNHsUFxuXPWp712Q267RkgcZoYi/Zhlh3EK37z5c1NKUfUU3SJnIwKo&#10;pMDaRgsAwTpjFSWyzG9u3MeeeKdhm28LmzH7n5QgwaEizHFmJ+MnNbMaxt4CDmNT71WOf+Ed1AgY&#10;IjxUNlobcR7vBN06jnzVHWt/TB5Ph6AYG1rcEg1k2JWTwXLEzAnzPlrqorc/8IXYlo9zeYAR6Cs1&#10;dsZDNaW8/g+8uGJQKema58LmK3AYkK30r0O5tol8A3yEFd9mNq59q4K2j2gk3JwGND8gTuWYkkMK&#10;neeB3qwi2wWXfAPm96sWnkDTrjcuSc49qqOoLSDj73FAGfG1lB4smKxR7X6jPWtWeRDpjMFOCeR6&#10;Vzl5bldes3O/G8HGa10kRyieWP8AVjAFAEUqqbEN5n8J4pukwyNf3LSSHaH496t7AUl4HTGDVuyR&#10;ElbJBBPSi4WM6/8Am1W7OG+VMAE1grbT+fcSqHOGzjNdHchD4km+YAEjIqxHFGHl4A+Xp60J2Boy&#10;readoog0L+lW3gDzW/3sbgcU2XaL4BY1HzdhVhTceagWLICZzQMlkjP2WcLF0g/lWXYyEzSAplvN&#10;INbMRneG4Ag3EjGAKyzZXtvrdtKwG0sSy/WmJk2o25Gl2zCEMWPFW9LMUOnhTCNxj61fmVZPCNww&#10;OdoyPauOmuLhb63VUPMgANCuDOikhSS4d2nwATkVyWpFob3MdiWBfpXXwRT/AGSBnLZaPgCsm+gc&#10;TMXVQV7HuKQXOfsX3a3YyycIJwCPrXoN8lqNLtPKKECAEgHpXKW9rEY5m8jcpcVfmLJKv79trRgY&#10;JosxJi4Qop3euc1B5VmHhzFGT5menSp4vmglOzis52jbXihnIIYcUWKLk0TvO8oIwuMD0xV+ETyw&#10;w7puEUU3ai2QAlzleasWLR75VK+uKBGLrhgXTJmeB8iE7SPWvOPDokj+JuoXUV7O7T5WWIDsOma9&#10;A8TS3v2OGOLTN5KMxIH8IHNc54HWC68V6zcwpH5SuykkfxDrTjsxo7eE3JM++xZQ3TNbcNqRo0Mp&#10;uweeRnkVTkaJ9QZWugFV+cCriMBbuonYqBxzxSEUppVXUB1Az3qQSoYjl0xxgimXT2rLaIbD7x5Y&#10;VYhsQYW2TRkbR1bpmmBmXCCS8tiEU4PSp0RPOiBKjI9KuT2E9vp8TNcRFy3Cq2aqjfkZVulAjRtI&#10;CNTci4O0RnOO9RWfljxNrRkU45wav6WBunJZj+7Nc9cXBj8XNtuM5lO5cZpIBbgudVlY79odtvvU&#10;kQc6XeMYudvBqK5bFuzjAHp9aoW1zdGe6TeCD0qthEKSbL6XMqYy3HrV+2ZWsZXyRknANZbQ79Vu&#10;AxIIOeDVyJpFt2QwAAd6E9R2LEQgM9wGc5LcD0rTigBAKkH5T1rKRWBkIhz0q1Dcss0il1UgetO5&#10;JWkKLq6L5hzv9K0o1OXG3rFnrWZOyf2tA4gBUONwrUjljd53EBCiDpmgbOPuUV9c1FQADuNdBpaS&#10;L4fSN8MSTg1jcDxhORyC5yK3IpIwIQCODk802SWHAEiA46d6ELCZAsYPzjrVW5mTzGcKMBfWpbF2&#10;dpiYX5AwSOlSNmlM0aXNpGLeNiUy1MkhR4D8oBI4FU33DXlJuBy3Gat3EoCWyh13FeMUDGQZFwy7&#10;eBVl9n2K4BQ5P6VFYGP7Re+aikkfLUc0qi7kDYHzU7gSIsYtFzjdjpV21DiYbmABbiqURRhH1JJq&#10;6gO8H5vloQi7cjCu6hf9Wc1zCxtLqhYTDEcvHvXSSPu011CH7uKyreBo5bjLN8z5qkDLIRBeRfIc&#10;4FXnkl3RKZkAC9KiRcu3QkUy4jmEYkETkZ79KTAilLl/vH8axr67t7aaxea6QR+Zgk9ATWmsrMW3&#10;QMOKx9Y0+2vdOMDs4RkO/H6UIEdAvlyaJpcqXSP5kZOVPGKIo5jGw8tzlu1N8P2kcPgm2tlmldYQ&#10;QpY84rRhkdNVugsIIxjFCYMpbW+3gbMYx1qw7p9l2FW3EcGppI1N2uGIYknNU3Dic5fPt60XEZt5&#10;MI7GRfMQszcZq9YTf6Ag80EkdapXFl58a9eM96isllgu54XR/agDZnb5EO37oyalt7kS6VqS7wsc&#10;ajrVFlmcPtY4HWpILdpEuVXG4kblBoGNgjMly7KCQXO3A9KtllSe2BX5icc1oxRxQWIwE3iP8q5f&#10;U55DqG0RnLH73TFAHSPIiQMDtJMf5ViSMd6/J1Y9qdYmQ6ZIXkY9OTStzf4wORxxQgKUErnV7qNh&#10;/D8oqT9/m6xGMDPFZqrMnjld0vJz1q9KZxJdEkgFuvtQIZFcEkDzBn5u/pUcaX0urxMY2Chj9Kqy&#10;WgGo20y6mBGOSM1t2hkLKY2yuRnikMgQumsOmc5P5VuhH/s+DMmc881hzgjxXypAJHNdAnltYx4m&#10;PC0xFNnjE6AwjHrWRq2X0/cM5EgxWtMq7xkY96zboBtPYAjIYUDW5f0qQJDE8icfZ8Yz7VZLrIt0&#10;3kgDecc1iqJ/sMMYfHy1o2qzLalWck9+aOgFqCOJp1dgThTxUM6p5smIFA3cVcQEwy5wCVPes+UP&#10;hs7jgnBoEUJRGJGYwcD2qVZSbeNhGcbhirUapJb/ADRAjdzVyeCyGiq0cYBxzSGWR5LaVFtuxkRD&#10;PNZpUmZ0E7kg81TQSJHIRM+N471vWcTNYXzCNeIxmhgiK2aSPcGbccdfSm+ch1Jl2DO/vUSR3v8A&#10;aMny/IH796kkRBfW7YXeaEDLk8iGBAFAOz0rGubbfbbvLHDcmtKXAjRto4HrTpZIToMvyDcB2NDY&#10;IzLRcPIqx8YxRdRskVyCww0ZwKt2MbeVI3ktjFFz5f2G+Biy207c0mNGLpzXCWl4n2c7DIea2rBb&#10;d9bO9lwBWNbySGwlGAMOcVYsptt3fnGcGkhmhdxofEEbL90Nxikudqwx/MORViMh3GVXABJ4rIun&#10;JupcMThsCmIDzDjPBqaJfmQFDgDiqkZdpIgeBu7Vpnb9nTBH3O1IZg6gkDzuHlU/MMVXhZIZo9km&#10;BjjFXpoRJdsCygbu5rBkm3+LJ7O2tZXZR98jgUnG4zoImWa+3uygAcsaq3Ulkuq2TRXDyMJOcdqP&#10;JlSwKNcAvt9fWn2VvFHIcwl3Y5ye1IC3LPJshKxsCwXj0qd3k8lMSHPl9KbPCz+WRlQv61LAieaB&#10;yWIxVCC1uZvs9yjIV4IBNWku547KNXnJAc4NUbwBJwO2R2qDzI2CKSOCOKE7MDQkzNPbK6L87jtU&#10;eox3kN14fS3wADzgVPFJF5lqQD05FVr+4n/tG0Kjdg/lSuBHqX2g6bY7oEzgE89aog7Y4WddigDB&#10;q06zS3cLSTnCjgU27SN7WCPdkZpFIuM8baMxM7HMWAa5gJcLrByW2l8gmt+BRHZFHHQDGaZPHGYz&#10;36EUgIRLBHNbZ0/fu+8Sa1UvEZQoKAbeMCuTuppP7Ut1VxjNOjuAmpQHeGzIPlHemriOvdImWLcu&#10;RupkhSOOTCAfKMe1OjcNbbjgAxDgU4iN4XGCfSqtYTLdjMrwsW2k+WcE1Vkj8wSiS4XBkOKpxP8A&#10;6ZdxKUG044NW1VhI2Wbj1NPUR55IWKx/MAR97Heq0gXAw461MVwI+me/NU5AfO+8cY61/L3M35n6&#10;tFWGv0fr901RJb98Rng96tknccuDkcD0qo+dshwBzVopIib/AFeTnIFUmA2vx/EDVskEDcWz2qq/&#10;XhTntWtH47Da0I/ATSf8Nmai/GP7HYH8q9kux/pF2Cqn/SXP61434EyP2woVz97Tpc/gK9hujm8v&#10;TvGBdSfzr+iOGlbCx9P8j80zxf7QzLcHc37phg1XY5IA6VOzHIGc5J7UzZ8hycV7545GCcrxUsZ/&#10;eNx2oxyP0pyg7l+TjPWgC9CW3ZCjitKLHGW71lx8YG7Oa1IdpiiOOaYdTRTAGcCriEhYOB061UXH&#10;kKPWrUecJkHpVAW0OABu6+1Wo85HXpVRMYBFXYs5Woa0DcsxEcdOta8RzZx/MM45rIXAGD0zWjbl&#10;QoyDyOKuOxL3JWwG5XvVi3cicFWbAIqGQHKjPaltywvFJZenSs5K5SOxtCzWUg2SfdHOKpXgYXDA&#10;xMMDrU9jKV00HzBnPQUl5cQOsWIlB2nPFS3ZD6mBJkM52k81JbknUbTn/lqP502RgSeO9PtgBqFk&#10;cjJzmnLYD5K/aUh2fHL4QT4k/fWMo/Kvn2Q/6Pa/Kc55NfSf7TAP/CT/ALNTk8lrsV81nlUG7AyO&#10;TWCu0bpWLMRAntRlfunIq6WYwMCV68CqCp/pMDBTz1OauMTg5XnbxQhsiY8LzSxZ8zoOlN7D6GlT&#10;cN3GSVxVEs39MHzn58Ag812NmJDDaDepQMea5DSiSsyEgHdwPWu1tQwht1wQAOnrSaEkbEAO/BJ5&#10;NbEHynIA5NZkAGIsqP8ACtSP/ljyepqbDW5cXHmscdutWYsYA96qqGyoJq7CBvGWA+WhDaHnaZB8&#10;tSjb16U3Efm4I69DUmBtHNMQoPyyfWkIUxHDGmH733etHIj6YpjFOOOabxluKQk+cgC9RzUmFKtk&#10;4PpQAzjeeOtHPz80pOSOMHFNOflOBQAmPu8dacdoEv7vnFKAM8ihgO549aAI8HBOADUn/LMdKjP3&#10;17804h8rwKADv0owvmcikJ+cjaadxg80AKuQxGwjFJzub607IyMqST0pvG8H1oAd3xmm5bIw3FKf&#10;4hmk7rhgKAH8EYKMOOtJ/c+UHingv5mSwPFOIOR8ooAhAXaSC3XilOc0HG9hgU7jbyKABcbeuKCT&#10;sHrSj74HseaQ4wPXNAAB79qUZCPjHTrTCRvWn5B4yenSgA/5ZpksWoGNvWlBO849KQ/dyfWgB527&#10;SPMHSo+iHEeaCRkfL34p2eDlaAE+XYee1LztHzcYpD1HFGTkfKKAHKR5wBXinMQC3Heo+cnNLxwC&#10;TigB+PmFL2PNNXbk/N2pwzj7pzQA07sjCGkzh4xuOT7U5g4Vf3pzTVxgZHPrQADeJpctkU47efmz&#10;SYJpcc53CgB4x5T4XNNBPc80oJwwycU3+IZoAQ/xcUqhRG3zHFIeg7mm7n3gfZz1oAfkYPWnLgv+&#10;FRnHAPSnLkEEHtQBLgAkgc45poB3yZcYPSg9PU0n8IylACn7oIXqaPnwMACl9fkpAPkPNADhjngc&#10;UfxKN3rQcY+/9aaOgOaAFGPmBHU8GnnHzcjOKjPKjJPWn87lOOgoAVcYHr3pGPyjEY69aQ7sHKg/&#10;jS5HltlCPQ0AP7IcjkUhAyxoAHlHAI96YT8w+agCQdfpS44zmmDnB5qTnymGzkjigBvcc9aMEN9+&#10;jBFqOhO6jjOSMcc0AGBvU8DBpsu0ooxkZ7UpJLr834U9A2SeKAEjK7VA4471OBH5RJYZHfFQPjzT&#10;8hzTtx8nG3qOtIYuWErcDFBVShGTzSANlec1LjBBK8/WmIrYHHJoOcN8pqRh+/UbjTSOvT86Bkf/&#10;AC0TrmrAz5Z+bNRBDlcgZqZCoD5T8aBDPlNwcZ6VKMDdmov+Wh+Ucmn/ADY5UjmkMRseauD25FOX&#10;JRuRgUuPmOUGccUfMP8AlnikA4YwuG60o+59/wDOmc7sYpDt2gbT1oAlwaQDk809dv2YAjnH5UnI&#10;Yc0AIR868DrUnG5sjFM/jPPNO7DikOwpxvP7odOKacGI/NxQWbtHmgE4OYgPUUBYjJGEwPWnqF25&#10;3c1IqJ0zihwodPlANACclOQ3BpGJ2EcdKDnPSmuWEQO3vQA0Djr+FPGdjcUxCCSDxxUpxtU4pgMw&#10;dp4p4XMDHd3p2OAd3WkbfgARtSAiP3+lMP3mOKe+cHnmox908d6aEOG3aeOajb7wGc5FS9xnPQ1F&#10;825uO/Bp2AjIBBIzzUZChGyG6VOQMHiq8hBkI4/OlYCB94z8g6jFMm/1KfLnIFSnJbqaDzE2T2oB&#10;FP8Au81G5HmjkDippMBDhe9QMAduQaaAiO3zCM84qM/dlUnjNOkwHXA7VCxG8fLz25osApA8oAEY&#10;zVadYyM7RxirJAKrnPSoHQ+Wwz2NKwDdPjLeN/DYIJzfoB+dfa9kmzwD4Zjx00uP+VfHPh+Pf8Rv&#10;A0e35jrKAfnX2i+F0+wXb0tEH6U47mc90Zz58zhO9Mzw3y96nI+WTnkLUGH2RHeDknNbEiESf3Aa&#10;XuMk9aeOh+Y5o6hjgY7GgBueVpc8n5eaYc7xxSgHPWgB46dKUFth+cY+lIAM9af3PFACcetJ/E1I&#10;c7/u0o6Y3AUCF/4B+tBBKY2ng0oJwOaNxycqOOlMGNIG9OadxlqRscfLQOq5oJHDr0pf4DzSY5Xm&#10;nH7vNO4CDtS8ZpRjnmlGcjimAozg8dKcOnWmZ4XmjLb/ALlICQ43Lz1p2G/enaAMimDO7pUnP2aT&#10;kDmgBqk7/ujrUigfvP3nGO1Rjovy0ufn/wBX196LgOCoEyOpNH97ig529KX+Ac0AMP31ytSL900m&#10;B5iDYDkcHNPXgp8vegCYHFhMxBGLZz+VfmF8S5lvP2xPF25/l/4SGTnP901+m98yp4W8RPkALok5&#10;/Ja/KvWHa4/aA8Wy7ySfElzzn/apt6GUdz0jwzGgu9OAUEbq9fVWGnLtiJ+QV5h4VjxHb8Zx3r1J&#10;Zf8ARIB5IHy4FY3uzq3RXO7HSmc4bj0qR8ea3NN/u8VZID73SnDdk/MKTgnG6njO/pTAMcmg56hu&#10;fSj+I00kZ5BHzcGkBIAcc9af/D1oIXZnJ6UZXeoAoAMHcOaeASzfN6Uh46jtxSgde1AD8AYppxub&#10;ml7DnmkPY0DAfWmk8mjvS8YzuoEKM46UfwmkBG1fnOfpTxjYeec8UAMz+8xml/izimH/AFn3D0p4&#10;+6eKBju/TpSdjzSEklOmTTuw5oAT5sphRQQxRvlxg0h+/ilycNlu1AhmDvGe3SpAPl600geUPm5z&#10;S9ulAx3GOlMbeAOvWpPl24LHkcYpvdPk6d6AAE4j9hSEHe2GBFKASCM80FW2/ewBSAcu3cMjFB4L&#10;AnOe9JhcY56UmRwCf1pgKwGAAp+tRHeAPmY1Y+UqMP16U35zKRtHBoAYv3D706lxgkEUbRtHAoEK&#10;Adh5pDwjYBNO7UmPn6c4oAAD6d6f0kI244po6tR/dyDSKsS9qZkeb0OMUDORxSgDzc80gHIBv6Yq&#10;Yfx/hUYx5nJ4x0qQdGOO1AyQffI2VIPvn95+lQKW2j58nNTqOc9KQ7kufl60h3FW+XtQM+ZjPept&#10;q7FHOaAC2JW8jyDktWZ8U7cz/CH4eXipua1vSHx/cYYrpXTT7fwJ4h1G8vY4be2sy8kr/dUY7mvK&#10;r3xr4S1Xwh9kttS08QOsotnaUZnYe3b2qZO+g0iPwFoul6lL4+t5b28Hl+E7h4VQHltp61wPgy3l&#10;ji8TWcgKm18VXaMcejHH6V1Xwi8TS2P7SV9p8osFF2ksMhmIUKM/KQTXPXt1BYftp/G7Shq0Egl1&#10;driNxgCTeeQPpWTi2HM7nYO0wuG225wBjk12XgIrJ8YPDfmRwkJK2A3QNzg1xglidIBjgn16Vc0W&#10;11O4+MXg20tfF/2BJXYtc55DD7v61nNaWNEz2HxNND4X8HftDeLb++W9u10hhZq/AjyPlUf57V+Z&#10;F3Lc6z8UNX1DUteWXUtZ1i4dS7fcB5A59B0r61/aJ8QX8XgPwN4Rl8W3N9eSXiS3148exGRTwB2P&#10;HWvjrxH4a12e98Fatp2sTxwWzRvIyPwNnp9axqScUelgMPzu7OD8afCvVrfw/qOpWuvX13MrNK0G&#10;TlR1OK6L4W/EHSbDRNE0i/8Ahfp6xW8uxrrywWyTzuHtXt+ha5a6h4L1cGCFrhbEI6dckDBP418t&#10;+NdPt7H4tSXkGnRpBPqRW4QLwrE8muZV3Ncrex60cMotNfM+tPE+geD/ABT8NbSSyvdHicWheKa3&#10;VR8x7NjrXmXw4vNa8M/tKaXY3moMYJtTS2nBPysGOFb865rwxrGvaHBYtHc38+nTqrEcny93p7V3&#10;HiC2tr/RNI1+1mtd0N9BJOA43YBBzjrxisqdaVOV+heLwMatPRao+1bji4jOR81uhGO4NRY+VRle&#10;lZui6hZan8IvhlqNreQyxv4eiR2B5DKMEH6GtMbvKhIQcng17sZ8yTPjpwcJNMeASo5GBSfxv9ad&#10;ghjkjnmmnAUnFaAIc+lJ2HNB6D1ph+lMQpxzzTG6nmlJ5aoz0FAhrfdb5amtmkF0MBBiMqeOqtwR&#10;+NVmI3qKmQ/vYvlHB/OhMC5pXh/whaaldT2PhyGKaaR2ZyclGf72CfWvSdQij079lrxHJvCn/hHr&#10;qU8dwM1x+nkm8sl8pcm4Sr/xy1JdN/YT+JVyXC+V8PLgA57suBWfJzPcV2fgp41u3uv2gPijcPMz&#10;F/Gt22Sc9XNcuSxhIOQQeKsX0jSeKtblL8yarI+fqc1AeHjyTkjrXoPRI5dxmSFX92ODzVi2jWW9&#10;uiZUQC3bqfaomIML4H4062UeazFCcRNwD14pCPrb4SCU/sTfFYLEC0emXxGfdTXzXpm77TqQ85VE&#10;erS7h65NfWHwMtxN+xj8cF3Asuh3hPt8pr5R08KPFPjBe41mbHthqbRs/eimbZ5IDOhGRUjAFZMt&#10;wAKjTyzNLlSQfzp42ktgtjPFSiCvdFEtrX5du58ID39aw79MIykA5A6VvXbQfZ7QPGGOeAKxLsg3&#10;IO5thUAD0oQGC4i+2QAwL1H416X8N2MfjjxqVwjCCHan1JzXmcwzq8SlR/rR09K2LPULiw8bWFxA&#10;JV/dqJVzw4pkn0b4h1X7BY6i0t9FJiNWQFuhPNeH6v4y8XXN9drHrnlw5wFReCKyfEWtXOoahF++&#10;uPLCgsM/eNc7bmL7Sd0gC49KasncLWZM91qMlxelpWZpHBYqvX8qeXuynOQccjbycVNBdRQyXBRY&#10;SCcDK5qZbqxF1M/y7jGf4fWqUn3EkjMZmIuN0wbJHOMVIjqqXaqE+ZRyR0quzB7jAiCjzSRSSD94&#10;5AHAAOKOd9wsuxMZXACiGLrydo5oWVMyg2kDccfKKaAPJtBvBOST7U4qm1j5IGBzVe2n3FyrsMZl&#10;AhZVUHd0IFSl7Qud8S8gcqAP5UwKnljJBNO2rw2Bgn8qTqyHyoa32QvBtlmGevPSkxEC3/Ewlzn1&#10;607YvmnameOTUyWzttYoMDqKXtGFhubQx2wTUdQQ4+YF+v0qeNL/AOysy67fouegnIzTAlpHJOGg&#10;yccc9KpuoEbESyj5uFzT9oxWNEzX6xj/AIrTW8/3RO3+NSLe+IUUlPHPiJBxgfan5/WscLmGRsk4&#10;xip9pNnCS7ZFNVZIXIjYOr+IH0+9jk8Sao25AHMsjMCPxzUCDThp6Z8tnZsk4rOCY25Yk4pDlXc4&#10;IyRzQ6kn1BQianmWpeItboFVhjA54rsLHxp8QbKwhjsfFUIt1j2rFJCrDH4jP615wWnO75iRuHap&#10;F8/7WFLkDHSlGo0JwR67D8S/H6wp5vhnwfPgn5jaAZ/nWhF8T9c4Mvwd8GyAHnEf/wBavEXe5WdC&#10;ZDgnAHamh38whs8jrWntx8p7wvxNsnl2v+z94bYE9Fx/hTG8f+A28zz/ANmiwZtwztcCvC1k23Dc&#10;LyOTikd4yZz5SksefaqjXJcLnvP/AAl3wSnki+0/s9akmAMGKTkfka0oda/ZokwX8LeKoCMYBViK&#10;+dVklG3ZBbgY7qKljnAkffZ22Sp+bYKftyHR8z6aOo/s5yWESjxLqES4+U7TuH1pUPwRkiAj+O9n&#10;CpGAGiGa+XUeJbiYlAQSccVZD6WY4d1hc7iTkh+BSVfTzB4dH1BHpXwpnkRYP2ntGXLj7yKKvR+E&#10;/A0l4rp+0j4XZivHzIM18nt9iLosZvOvXfiliMW9913fbR/GJMc/Smq9h+xR9fJ4Q8GQlZrv44eG&#10;5LdE3OkcqZI71yvizWdJvtP0jRNGsY49LspB+838ysO9fOiSWrbh/wAJJrKYHG6QkGrME0cQs1i8&#10;WXRBkO9cH+dXHEW3YnQvsewxBB9gBhg+QYxu61z3iS6hN9pYxGrrGVCYxnPvXIDUrjeANSlIUdd3&#10;WoppnuJdPafXFbEmT+HSnWxEZLQVOg4u5zt6kq61ebkUEsTx71+gf7PzxSfsM2aCQZh1mcMPQ5Nf&#10;AGpEN4i1Ahfl24GOnAr7h/ZklMv7PPxBt8n93qbNjPrXmVX7rOynpNHuUxOYvlPC1SbO4dcVdn/4&#10;+n4/iNUznI4Ga4EdpOigtEMk/OOCa6KdUb4dfE8AYA8DXeB/2zNYdsq4kJHPb2roYUU/D74j/OTv&#10;8HXY/wDHDSkroEfkHdjGtauPTWZx+tNj8oyruwo/nVjU12+MPFi7fu+I7kf+PGqSYEqZPGa9OOyP&#10;Pa1OksWVfL/e4GeeKu3LofMIRCoA5rFhlRQu+Q5dgFVea3Fsdelhj+z+GbqSJ4+XPAWl0KRkzSqq&#10;piFW45+aooy093FFHDc8xsSQOntXZab4YvDe6bJcaexDXAHlhsk/hX0NpPgO1k0Tw+8Wiww7oAZs&#10;x42/jTTGlc8S8JeDbrU/AuuXD6rFA0MjYhPLEe4969P8H/D67+32s76HtSO4yJJj1x3Ar27SNB8M&#10;aVot68NqJ5dgMzNJgE/SrMmv2MVhOP7CVuoVVfAFZKbuUrL1Kkfhnw+upW1y2kQ3dxDGPLDR5CY9&#10;Ca25ozDoL3MsGkRrGnESzDIH0rzjVfHOqQWN7BaR6bBvUjIG5hn3NeJatr0yaxd3D65qm9mLOrTl&#10;g5PtWbTvcai73Pc9b8R+H1tJmXUZGk3Daig9uvOK8m8T+NIjp8McFlbxMsRB+cZJ9cV5ZPqniXUb&#10;2VbbTblU8whSF5Y11GgeB5ppxdau2oMN4ZkLEcemOtacqBI5bzvGWqyTW9tYahIr3XzT7jt57Cuw&#10;0/wQLTQNemvvFqSTvpRKRoOFOO/PWvV7ODS7PQ/LsPCVvFDHFgtjk/j1qnq9/wCHLXwZdXVzqABf&#10;T5FjjZvmLEelCnr5FqH8x8nyCRNf1lGmLbb1wWPpmnjILc1FcMZNf1ABTsa8dye+CcipE4zjpjg1&#10;vc53uOXPmv05FKCNrYcE5qM52t1zRxjpikIeT8j80xuqZbHFKCu3txTxE7zRhQfvDmgZCwnEDsqZ&#10;INdT4cvoLOx8TTG13zPEuwH1FZ7QxpFbn7Sg/d8is9i3nh1nHJx04ppi2J9V1PWr67f7TdXRjWQ7&#10;I1O1R+FZkNsn71mkzgg49KtY++GOSe9GXWIhYwfT3pDbbKNyzNHL+6fAIwcYBr1qEs//AAT+8Xny&#10;+P7ftwuP9kjNeX3DSNoMxMca4OCK9S8Nlbj9iz4iWxXPlXUpx6dwaHomEVd2PKrVlNmR5f3VHGcY&#10;qyd5AHQAdRVO02+RegoeZCDjtir8aqY8eYxINAgCguDg8Dn3pPmJfANSkcdR0pAwKn5VGOKBjFZT&#10;HIpJA3cMK0dHaeXxpBbR26lyCqkDrnrWcFQMwOeeRWr4VcD4xaJiRVb+0o+T6Z5qJOwm7HZeG7QW&#10;nxV1u1a2ZXN0j4fqecmvsLSAJdH04KZNqwIWH0r5t8Y2zQ/Hbw/qMU8ASSO1wAcdRzX1J4RjR/CN&#10;s5miUyWUbZP0rnctbnRukarje8GVAGAKuWCznxKiRwMxFwgUDvmllSPzhtbgEdq0NFYx/EDTX2rg&#10;yDJPTNTcqO5t6wfI1tYipD+QmR9a5q+bywjGylJ4IAPWtLxVP/xcmyzNyShzVq+ghn0XQXW5jDBB&#10;nisnI2a1G6ZBp1xp6tJpMBJUcMBlfzqhqNjEmoS7LNNm3jjpWtbrNBFAPl+72qZY2nvjuvIQgjOe&#10;aiy1HdkPg+KH+0tTd752KyABDXX+IPs8vhXUIZACjW5Ge1ZehWunrqOtSrqC52Ngds1JrEkZ8DXn&#10;/Eyt/MG4AcZNbRlZENHGaYVt9H1OESHDS/KfpWtNq2p/YdPhj8xUEigt61z1sssnhi+ijuIJLhIJ&#10;ZCFbkgDPSqnhwa7qj6DI0bwW0d7Kp+Xl2UkfzqefUbhc0fFgmTw7A8VldSXJ2BCpOcmuZs7Vo/Ef&#10;hKG+sLv7ReONibTmQdxmval05k0yX7Tcoz5XyyR2FcBLfTN+3H+zzDN9m+zxWV2qfIMBiOOaznfu&#10;Uj1axs/C8PgaaGHwRp1pv0p1JCguGYYyT1zXE+A9Z0TS7/4q6HfeJ5Vumhu2s2nbiRGBPU9xXqdp&#10;b2kek615t8jyTyOVPXaBXnOpeGPCuq+OfDM0lg0csOqB5ZUbBKqemf50pRuJMzfEV1bx/sa/CfSL&#10;Mahfy6j43uLtgqHLLCxZg3oPqa+fNWubG/8AF3jrWzcPbqmkLF5CnABiXBz+VfQHijxDNZyftCDR&#10;fhZpc8Ok6HFbC6LAiEyLhio9fWvnXxd/wjdh+xD4ahGrK+sa74j4ZOclzz06YzTnJWFZoqeAA0Xh&#10;f4taq11Gtrea+CQw+95fII9aj8eeILtPhV4v1htHgQNo8kVse5OMA13llpun237KWiadNbJmz8Px&#10;u0qEYMjrkn86+cvi9eSxfAX4ZaaZyTcawzAAfwrU01zSWg+lzw/wzZT33xL0UNGzNPqrSSvnlFzk&#10;n8a+vbPRGfSNDtU0c7TaqNo4+leRfCjQJpvFHh+T7C4824TccdEX/GvvjRPDxXTNalOiRKY9AkaM&#10;n1VeDXVUqE04L5nzj/Yd3b6zZxN5S7eSCc4FdToumwReIIrpbGMFkIGRwDWvpS2F58NfiHJc6m32&#10;8+I5FMpP3VRuBj6VsW650zS9kKfZ4Su5h1b1NcHO+azR08ttir4mu7iz+HHhxLUM17eXh83aOiiu&#10;G8Lz6g/7Wvg4tbTP5elTGYbvlIx3r3PU4/DT+FvB9zBLayA2LhlkwChA5FefeHLKOG7+PmqN4euY&#10;0yqW7EevofSrgoxeolqmbdrqVhH8ffDsq2zQqddUADsd3XNa37Rem+b4F8M6pDADjTUWbHdSODXI&#10;Hyl8MWV3cWaYh1ZCH78mvSPiPLJdfsl6KxyVOjBWbGR93ivRpyvT0OWXxWZy3wCvm/4U943Qy/6u&#10;1cDPpivm34j21q3xI+IW2FV8zV5sFe5J5r1b4FXTrf8AxCsvPIEkzRdehPSvOvibaXVr8Wprebdu&#10;TVZi+e4Jyp/EVVWexEY8tyj+zVNDbfHD4v6RPc7XubXzYlJ+8VNfeNkt5/arzPbvlTgcdQK/M3wd&#10;fyaX+2x8OtQWYBZdQSLHb5jg1+kek6pfy2t2r2sfmC2BUgdc9Kyna1xxepbu44H8TicxgEDGB3qu&#10;032aeaSJHByOB3pzR37abNIW3MsxLe1V5go0+FmiLbmGD6VzGx09lePLo8vnWg3PFxWTcyRF5F2c&#10;+Z0zUFuzrcRMpUrtAPNV79XTxBpWMgSHOaTBKxI9kJbuz2kqG+/T7WC3t/FpjVzsK/P7mp459t6k&#10;ZcE7R3qneyhbxnEbBmbAoBnRTRnZuSPcM5rC1mMS+H1jeYhZL+JDz0BODW9YNcf8IyxbBXZwTWPq&#10;Pz2l7H5QI8kk4oYJHq0Fl4Kuf2ff2gvCiaRZ/ZrP4bhvMWQMHd4jyMehr89/CUhi1bxHZnAFp4iu&#10;YeRyQpwK+1/CK+GLT4N+ML+PWod8mh3X2ppLgHaFX7rE/oK+LdDuLG6+PPxemhs0SJtfnYKOx3df&#10;xqo6u4GV4pjWL4n+DL9MhmRopwP4l7GvVvCF5ONG+zx3jqrQtyD1BrzbxSimXTXJA2XR68A5rZ8H&#10;XciardIITtiVcZ75qkmJuyO9VI11ohgxK3Xyn6mu7NtG+iWDDauy3zk9640wajPqdq0dttzKPm7G&#10;uylN1F4at4pWUOsH3R70IDgL+7jHjTRYo5n5vMHnrzXR67pspsPDdwlxtZ4VLKD6VlnTopfECTvb&#10;gFZwwIOK6q9kkl0e1BkAEdtgc0WA5uAQ7/nB4jAJrRtsDcd5ClvTtWJZyb/FlwpUFVfAHrXTvHif&#10;TttqNpccUMDVgmI054Fc7Ccj2qZEdtL1hfJJ+XtViKGyCSnZGG2LxmrKq6/bCIYwCo5z0qLlEOh2&#10;k7G6fZKI1fgHua7dwU8ODKnPVfwrF0q4IngiezRlBPI4revrqyPhyYCDbsYBTUtjKD37y6BPE4JY&#10;REKfaubQO0JAHCynpVx2j+2ODcooMWc1WttrXsixs2ST+lJgiYFvKn+YcL0pkWWZiCThqzJLgw6r&#10;ctIpADkY9as3Elwug28lta/NJkkjtSKJJGibVrOJ9u9pQB7ZpZ7G7t/FsB86TaUBUjkc1yk0upLq&#10;3h+6ETbhdDep7jNehT3pkstH/dId0a4z1U0A0UptgJ2klgmTUFnK7ahjy2OGqtq8ptruPDKTIox+&#10;NLpIYzNKxA4zQA+9JHiNcxj5hWvaCFw2XIITvWBqEi/20jeYcAnb71ctZd2lkZKkd/WkBeuY4VuY&#10;SGQnnNWIQpsW2kZxyayWdVs2aSVmOfXpViC4U2ispwpFMDRtHSPVFbeoIibGR3rBupNbm1S+cz5V&#10;bk7R2IrorVLSW2uWMmCOBUWsQmHw9p4twN+ct75oEJbSgaFexyRgf6P61zCR79QLbDgXPGRSyPcC&#10;0jzctvPUZ6VbtDO1smUGVcYwOtO6BnUxGIWlp8uSsY4NZerLEwhYYyUOcdqtFsQL+4IAjFUpd32S&#10;UtExG7qelAGfbZW19t9TzQxz+X/pAGAOAaZMpNg6LEAxxjnpSw29zHaf65zgdaBXJreLF4kZl5xg&#10;e9RahZwRSs/kqZSR0PWqssssepWzedyGqy8kkrRMckleOaQyg1xKPMX7Nyqirtixe4Lbzjbxisu+&#10;huyh2oQzsOfStC3Se20qEMpZ2jHNMZY1Ew/2XP8AvFLfYJRjHTIrzjwL59rB4lgEjqn9rzNu9dxr&#10;v7swt4du/kxI0ZA/GsnSdNWCyncygkykkfWkKxqEkzIArHLHJqwxZbaUi54yOCas2wi3MWjXaAaz&#10;btlad9pIHmUJAX/NgGihmlTcRx7VFunGlr5esyhifm561VAjwqsTgqKmVY/IcZwO3NUhWGu979mB&#10;W9mLqwPzNnNWUnlYqzICQoqi8sKtAHcqxOB71bj+6DjqOKANzT7jK3uIFGITzmsLNt/bd7IZoi3n&#10;nJJrStvJEV7k8GI5rHmgt/7K1RlSUFnJzmkkFyxeMp0W8O5Noi4NY2lkmaL5/wDlt6Vbsv3miXUL&#10;oxw3erUEEcU6lIAMdBTsIsTxxreOwiGSo71nyz24vLeMnDHoMda1ljkeK/do3yqEjFY6rA9y7eQC&#10;VchWI5osM1bfabCT5RkkVzGrzGHxG37tmVQNwB610tvlZVJboprAudPuLjxPM5kJUv8AnQCNLSWF&#10;1pU8oBAA4yKuvlba8AQA7e1Zss6Wmm2NvHaNjd82OK1jJDJ4ZeaNOfJG4ehoYjkJP7SXXY2SzZvm&#10;ODWhGL45Zlb3NSwyq1/ESyAljtyK0JATZxspwTnIxVNq3mJIroqMBvU4FdAfsa+Fo2E6IVXpjk1k&#10;WaIbk73HWpdRYeVGqEbVHT1pAZol366p3sMHjNaRDNtcseF6muVSS5/4SiMC24z1zXY2imW1k+Ru&#10;B81AymshF2WW8bJ6iq9zLOFuCQxwhwcVPdQrGZz5eADxzWesjtDcBiuPU0gNLRHv3e2fZlNzZyK6&#10;R3wrAMOW9K5jTp5FkjSMp8pPStsGQxyFgAQaaA0rYh3kUoM7eKhuJIFNxkMuFNVreWZHcoOvWppU&#10;U2zM6cMDuz700Is6MIZ0nkFyxVXIJxW3dBf+Edf50259K5KO6WDSbi1tsZZiTV+G8uZPCN1G8Lb0&#10;Rhn61LT6D2Ks202uY2U4b06UyBx9p2tCATxikslRbWXfLndKe/SrLrbh1I2dQc1aEXY2SKRwrBV2&#10;9PrT4QDd5wTl+tV3Fq1pb/vm3Y5pbeUG7OFwF4+tJoC7MHGpWZCjac5FQSrEbxn3YO37pqdnDXUO&#10;GGM1UnIF05OMikBEjhZzgnIamOI3nZmZfrVZ5B9oOFHWoruRl02Ujbu28fWnsBr2ptPKmzKeUO33&#10;NR2K3C69eEs6lpPlrL0ppjDL58Z3ZyMVtiQfbIz5fToBRYGQ6ibsX4/eH7vI9a5u7lfI3wEjdwe9&#10;dRcSRyvOrSRq6x/Lz1rmbmKfa3mKuA/BpyEja02a3axtwEbDKe3SicyJJMwdMr901St5I10sbVVc&#10;L1qd90ug3DbycL19cUAYcbXR8c2jXOQrOSD61sXZzNIA4KbeKijVJdLtCwG5CcGplQb/AJpgTtpW&#10;AxPLuWv2HnS7M8jtXRacyRQTKMYZfyqBkIDYjJGaaFG5jvxxyc0WGM1CQfaM4YktxirdnMTaquSQ&#10;RwajURGPnYeParlvEgs3YQf8tOKGInaKd4Sd68Dp6VQktbwW12zqwA6e9b7o0OnROzDlep7Vn3ty&#10;ZLDTkW7yS/pSGTWlrFJ4aQs6iRRnJ6moVz5hAIyGweKcjslog3c7OeapXMkxWNoxtOeeKdgNdY23&#10;xgs555ArQaKze3hSOZA5iOVIrnbS6u1nI65TuKjea9TWreZZ2DB+QPShMRoNHJDpV35kIzvOD61X&#10;jljOmzAy8Y4zVTU7y4migVFO4ryKz4/OWzcO2AT1oGae2Hyf9ev38jmtGC6dMItsTvdQfasKMbmC&#10;CY49M1qWx23S5jBIYYNIaOomh/dWrKqgmMEgVnTwERs5RuCOTTWvJBerGIc7sY5pby4naxVfkxgc&#10;DtQBXmCtaRAN/Dz7VVWNvLI+Y88VIhH2V+/FWLaWEXUIYR8A8UCEjkmT5dgxt9KpTMzG4Bf+E5OK&#10;uzt/pT4HWqG7KXxMf8BxSGZcSsVusYxvPeomPluzAtnOCPWpogwttTOTwaqI7EzBsZBqWxmtDcP/&#10;AGWmGwSpzmocFopRn+Pr3rKikmN/MpjGM9c1pI37tsSAEdqLjLCoq2ynzMmpUkIU4YflVeN1YzYJ&#10;yOoprMAzHDf40wsWPIaW+Q+YAoHPPWuM1SS6tPGUzQwRqhyCcct+NdWjyBoyGfJYVh64oe4yLVmL&#10;EdB0ovoFjn7HUru58YeQyXA+YH1r0eE2wtofnGVUZFc9p9jZR6PdyLbRrK8Y5xzVu185bkbwcGX5&#10;vepQrG7NKCLZQAOKSP5blcyr0qCZIzeWpS6DJt6elDgB1IJHoKYE94IGt8FlLMOvpVCGKMQOxCnn&#10;rUssczQnDHheOaIImWxl3SEk+9METB4FVCoUkDkVTuTudWAGAD3pzQS+W5Dt8xpognaOb92w+TGa&#10;Q0RxSEhFBBOfyq+EUqhKcgVRtI4oZroSyM2HytW5GuWeJltWC9jTAncW5tvmi5DDmortrf7DFtgw&#10;AnX1qyoB07dsBxGcnFZyHzoplB7sFpWAw5IkMrttyece1RWlvcHXEYRhlEoAH1rUETLJcRlTkE80&#10;iSJHcWWEOVuAWxVXFbU65bCRLM/vD8sII/HrVFdy6rEo+6SRWndajbyWFqyzoGNqBg8dKwUmdtQh&#10;wB1PNJMBGgMPi64YNIwfk81qoFeG4YvtAI61UJkZ5SxJPY01/OazC4I+bt3p3EzzGzd5PDtjIVfc&#10;xbIpXJ8t+B92q+jXWm3Pgu6e3vNyLJwcdall2hRnOc81/MclrY/V0iqWxK3AzULsDuBzzUjhfNQg&#10;d+9Vpci5i57VDWti0I5+TPlD8+lVieXPmfw/lUrf6mTDHpVRhmMgZyevNbYd/vIky2Y7wKQf2xtA&#10;5HOm3Ofyr1ucj/Tcg830n868d8Dbx+2ZoA3fe06f+VezXWBdXAx0uJP51/RfDz/2WPofm+efxzOb&#10;bttzuJ49Kbng/NTSco2V71FxuAzXuHik49gKUHCx/MMEmogRt5c/SlBG4ArzQM0Icnv0NasG3e42&#10;YJXisiDO8Df24rWhz51oQwOSaaEaUQOF4+tWR1j471XGBLyeoqwgAwfzqgLS7sx4bHtVqM4I+fki&#10;qqbSD8vQ1ZQLuU4oYIuKSSx8vPNaEH/LM7f4qzBu7ZHtWhBnbHx0YVKYMvyn5e/3c1FE370Ddx61&#10;JL/qYBx92olwD7560Abdu+LRwFY89PWnv9wcjkdKyo3mWRCJRV9GO5iQaloCu+PPA29TUkf/AB9w&#10;/L/GKWVSHOAKbCT9rjyh+8MGk9gPmP8AagXbdfs0kZ4kuP1r5jlDi3tTtGPLFfU37TShz+zI3Yi7&#10;P4gV8t5DaRavnjJGM+lY20N47XLELjZHkDp0q2c4HHWqNuY8rlG68VdbbuOKSKZE54HHenQc3dtz&#10;yc01sVJbhTKAXwc9apCOn0qKFb+VpEJ2r8vPXNdlbAZtOR3IGOlcppYTCqWztbmuuiA3MQMDZwaG&#10;S9DWsh+/UtGec5NaqKDLyvGeuaoWO0wcoQSa0k27iMH3oaKjuWlztYFGJyMGrcYABGMnFVUPKDd0&#10;q0v3yA38NSgkPHLZFS4/dHLDrUab/wB314J4qQnk5amJIacbU+bJ9KXB8tqAv7tzgU5D8rDrxQMi&#10;44O0U3K4QVIOZG6AUxs4cheh9aAGsc7fkHFJt/d8Aj2NBBwOeMdKGJxH8vbmgBynnpTvl8odOtRp&#10;nYTsPWn/AMLcdqAEx88fzcCpAFKud56Uz/lkfSgZCKA/HfigAJUxPiEk7utISo2Ax9qcPusd/Skx&#10;1PGc+lACrt2jgdTTASJXw3XpUnz+YoEIxjnmkO3L4fNAhUBMyHHAU0dzle9OUny2wopHwMnDZzzQ&#10;MZ8wduTUgMnzZIPoahJHmLgmnAjefloAkOMLhQTnmkGcfd4pp2eaDlgMU4YKsRnrQAh3560oD7l5&#10;6qaQ4+YbqVcc5k5A4oACGMBO0fK350DBRcIeR1oHA696cD+8zgcqc4oAPn2L8q8jtTMksOB14qRQ&#10;3kyjzcfNwfWkcjzYAD2oAOdw+T9aXI8t/kHT1pSF2Od/bpUJGFPHegCQZ2Alab829uPpTlwIxnml&#10;OMjmgBvcUgH+z+NOG7Iynal4CA85PWgBP4B8vWnIxWeLnsacMCNfm49TUZC+Zy5z9KAJFJaafjAx&#10;TAGycr260oyI3+Wl9KAJF2G15bkmm4OGAI4pAWDJyMCghySQ38XrQA7+EH86Q43IKUf6xic5yOBQ&#10;wBmU57UAIQOOR16Uh++OKcM+VP3oGMKc9qAGk/fOBjFA/wBSMlqdiQr8u3GeaP4z8nQUANOcjnmn&#10;L/qwd460mPmzj8KAMq+SevFAEvzABhg8Uz+JcqcmpMrtHy9qafvjnnFAB8wX7gOaQYz0oPYUn8Qw&#10;fpQA7kl/lHWlUjdypximjO1+e4obdv6AY/WgBTje/HGacMbCNwPPFNOPLb0z0po7c0APLfdHamgD&#10;HQ04Dk8U7jA/lQAoB2qKd2Tn1poyB1px/wBUfl5oAOAODxTSMgc01idpwtKucfcPSgBwC71JQ9PW&#10;njOeO9N/hbnigbsgUANbBkUkDPengjaADTtr+VkleAajT/lr8vVqBjxjHWg7sqNxo53P8vHFA6j5&#10;aQg42sdg6UKoKDdnGaXt0pMOIx8xPPagBSDk4x14oI/eNTgOBkn2p3GM5GcUARgHcpx0p3VhkHpT&#10;R1binjGetDGh427OgpR99RTM/LjPFJn5xxSAdn53+Q/WngDyk+bvxUZ3b+owKfk/LyOKAHnHzU3a&#10;f75puf3jcdTUgPPT6Uhicb847UoC4XH40emad2PHSgBAP3gx6UjcMfY0pyFYgc+lNO8qp2cnpQAZ&#10;OUOOaXduHKjFIQQeQOlLtG3gdqAGZHmkbPxp+CT1HsKbj5xz35p/HmNQAgxuPyr15peAfu0uBhqD&#10;95aAFH3D8tGWKcMKeoxG3THpUeU3y4U9uKBkUmd68DBHNIoAQcd6ew+XJT9aTB2nPamIRt2AKjOf&#10;n4PankMQ3zc0mME880xEeFyc5GartGnmBtx/OrTcLI3f0qsc7gc455FMCIgjeMVCxO/gHpVlz+7b&#10;nioBgh/nqR2KrkEHGRk00gZT5eg9akOzzj8vemSEjHXIp3EV5BxnbVcjLZUVYbcRjtmoAOWwxpgK&#10;M5WoWJ82Idanx8oJIqB8i4jOKQHSeCoVl/aL+HSEDal6WI+lfXNz1QZGdgxXy38No9/x7098EhCa&#10;+ornH2jp2pxM56tfMpH/AFzc9qj42r8tSH7/AN0CmkfM3yc8d61uSKO9Lxtbn0pMdOaac5NAAR14&#10;pew4pOdzGnjkmgAHTpR1UfMPajoG5o43LQIMcCk2j5SRTiwD9B0pATjNAC9zUZ+/1peaOdxIXJxT&#10;ENG/P3OM9ad/y0HyGnD6UvqSc0CF544NKN2T8vf1py4K9eM0mP3lAxQBkn1pwxjpSH7hyvakHVOP&#10;rTQh+PkxjvThjfjA+71pfk8l/n79Kb36UgHDrwtJgnZ6UcccU/ucmgBf4TxTBnf1pw2nOH4HXimn&#10;JmQg9qAJAcqTTMv8o2rjPWpgP3Lc0xlUjqetMBflE0Q3feHFSrjcPm71X5Gw9TU8e0yChCZk+J5T&#10;F8IPiNJ5gG3wvOc/hX5b2pD+PfE0h3c69Pyf96v0q+JlyLb9ln4vzGQD/imXUfU1+aeijdeXjHJ3&#10;ak5x9TQ4aXClqj27wqqeRCNucDJr0Ztxgg/doMDtXA+F4pFspnOf4cDFd8f+PWPCNkqKygbFdixl&#10;GVHSjsPlpW+/93tR/wAtOh96skTkMvy1KMYI2/jUfOTzTvnyPmPSgBwHzD5e1Jg7eIBTxjIycU9Q&#10;fMY8cCgBDgjGO1NA+QAsMZ4qQ98CkOCDxQMX5fk4pTjAAyR3NJx5gHlnHrQTjdxQAhZQ33T0pVwQ&#10;xLcU315owQTycYoAef8AV5yDkU3/AJZDg0o+5S/NtcY7UCGjIQcCnfwn5qjCtkfMcA+tO+bpjJxQ&#10;Ac71O3rTwOOlJ6c4xSknLEEY4oADu+QbT1/KncYbnJ9KATgDb9ajbi4YhqBjjnzR8nbrmjuPk/Wl&#10;GCmcdqTJ3HjNAC9jRzuxQc8/TpSHO3jGaAJM4cnjpRlfXmoCZMrmLBNPA+duewoFYXkSHjqaf8/l&#10;H603H3qXnPWgBp+8vycYpQsJjlJzQ2NrdPYU3ucj60AIOAgGThuKl6MeKbg/N+FIc5Pzc0ALzvQ9&#10;s8047SpO1hTe3XpTCfnAz/8AXoGPyaUZLtxTTncuAMU7jpk9aQDhuyPlOKXHyL83rThu2SDAIHSm&#10;HI25/GkMXgNGM9akGAj/ACjNMATk7hnNIWBuAMn7vWgB6E+YPk6+9Tr98fKcVWwM9O9TqTsPFAyc&#10;7NpwpHPNKv3wMVAThTljT0K44JpAWd3y9qniJ8+LIBGTkmqYI6Y71ICc48zHHWiwHJ/HS/v0/Yb+&#10;xW0rrHd3GLpo+pUds+9fDPhrTnl1jRUtbnVGvH1WEoqMdsagjJ46V+ilzbaPe+Hp7K/sYZ7doWBR&#10;x0zXFWvhTwjps9+2leE7ZHklJeQ8kD2NS9zSDXU5fWvBVtqHhPQby11We31KKyhbdG5Xc6dsg9zX&#10;i3j+Lxbb+IfB+st4ZvUvbQpHelDnci9G9819aRyGLTbRdjjauCPXNZep2GmXenHfp9u2YyDvUEEH&#10;qD7Gp5OwuZHi3hzxJpmpeFrSWHULY3EcS+dCWw2R14rrW1SL7Vpky6ZcLNDcxsqhypYg15r4k+HF&#10;5b+KpdQ8O+JLm0lMxb7Lu+UN/skdj71BYXvj62vrOHWPhfdSzIwC3VupI+pAqOV2He50nx/s/F3i&#10;D4M+BfEUXw3u7O00rSmS5njOZWBXGTjBI9683+FskF9+zZd6bNqStJDdSoSWycHJGa+l/DOu6ne/&#10;D34taVqGk2Zgn8HTJb+eAqDKEYIPGa+IfCw8YaL8W/iJGvhfW2gj8WSCYxxlozHu4IIyDxXHi480&#10;dNzuwFdwlZlyO0vdC/ac0pRJMtncavhgfu8npW78UNE0VvFEAM8Kw32lCQMOiSAcfnXYeLobDVPC&#10;t5cwwxlo7NHBA5VgKTStGtvEP7J2uwzeNH/tOKORVk7wMg+QfjXmKbi7H1sI+7dHjfgSeybVodB1&#10;G8tdm6RIZmAIbrjOf0rd1zSNQ0fUb9Y5tWntLiBiHjRtgB9umK8vsrLVrTx5q0N3PItwNZ2B92MM&#10;pwCD79a+pvC3iiCLSYdK8QeHrJon0/ZHcyxAgBh6nrmpqLXfc2jLpY5n4K+L/wCzviadCu9QVrDU&#10;LpvJLN8sUh/xr64cstzIiq5RjlGHpXwN488MS6Z46g1PRb2WWwfV1mVY3+a3bOeP9nuK9G0n4seI&#10;LK18KR32iQXsZhjQqy7XwPQ+1evg8QmrSZ87mmXS5ueCPrANKD8xPQ804Hk/NnmsHw54i8K634ft&#10;JLWeKKfyATCzck9x9RW242zyDymAB6GvRTPnZQcdHuOJ5PFRt94807I29R9KbxuHNVckM8Dio2/h&#10;+X1qRujelRN34oAjJO8VYTvx/EKqHdk4FXIPvjjNK4HWaIudd0obASblMVwP7Xl6kH/BOv4pJ54U&#10;vp8CDmvRfDysfF2jZTjzc18zfty6skH7LWh2RuQDea+oAz1CgVUPjREvhZ+QYY/aSduT5hqU4Kn9&#10;4pz0x2qIqv2aIickl/mGOlSLtBAyQMV2M5kI2fI4YdaIvMWK6IQ8EAn0zSNwjgg8Hj3pUkZbHUY/&#10;JP7x0P5UhH3p+zvDGf2Rv2hlHMh8J3JYenyV8YCO4Tx34slW4UL/AMJLdKw+jGvsr9maRm+Av7TS&#10;7s/8UfMB/wB8GvjW6SdviT8REF0QieL7vK+vzmtZ21t2LXwr1NlPLyWCndjjNSqD9kOTtJPBquv+&#10;rjGDnaBU2WEwzubjrXOmxleXy0lt8iR2YnAx0rOuChecEAKRnmtK5e48i5ZEQKCN4x/KqhSKWG2y&#10;OsZpoTOXjHmeIWIwB5h6+1Le4N3ajkEZB4plx5keqMBkFZT0q3tLWUTSv85/2e3aqJKG35GTHUZz&#10;immPjvWhhAR8o46UrIuQcjp0oCxnFFx9w/WkKYjU/N71f2puQED6Uzy5PNc78j0oEVCrAxnzxkjn&#10;2o24FwN3Bx+NWtic/u2z3pQkZDHnigClz5oID/d5p43/AN4/Wrflrg8DFMKDDn5j8w4oArfP5rYk&#10;HK804GQxMMfxcCrPlxbyFBGRzShF8wjYwwOD60xkG5hHEVAJzzUpmkezdN5XHXtTWQb0wCCTxTWj&#10;yFJmJIPQDFAEG+UzZJyR3pWdjF8yrUjxjY20sBgZFIsYKjluncdKQhAQAnIGRzQJMORkEetIEfzB&#10;+7yN3Iz0pxiIkbHzAr0FAWHB4yjHc5Pel3R+TuI+gqEkhB+7YZPpS7CWVQ/fp6UASFo8RkOBmjfE&#10;CCCdwPNQOoWZVy2d3Jp20+ZP8p4AxTAmkZT5Y2AEDNNQKWbMoHHFM2SGRCImxjnmmFCZm2g7c9aQ&#10;E6pAWk3HjHBzTCsQDfMOtI23Eo52gDHuajwfKYnceaAHcbIzz96lIXzCCo6cGkwTGg3jb3pDjI2y&#10;Mc9fagCUKAUYxjkGmlAGXIHLdaaN+yXDZwPWoyX3HLtQBaCR+dLkjGzt2p6RW2yX/TeSOD6fhVUN&#10;II8iQ++aVAxlfC5OM5zQMljhLTuN64APzdM0Rw7pXBukUDOTTVLmYod/ttrXsbFJIrhpZJlJ+6KB&#10;mSElVWIMhXkE4qDJ8xgWlIye9djcwp/wil1CkSArGTnucVxwBLyEkcGkncGPWRvIdc5BRuT1r7a/&#10;ZObd4S+O8ZJwkKMPyr4gwf3mBwK+0/2SmPlftGpk/wDIJiOPwNRVaUG2OCvJep9GSkm6uflORcPz&#10;+NRDnFTkMLq6+Q4F2/8AOlVCXPymuI7rBDuEc37vOT69K6K1bHhnWojH9/w3dc/VaxUt5nYBVf7w&#10;6Vs3Bt7PQmmutV0uBI9Hl3eZKASCPQ0WugPyY8SJs+LvxITywNvi+7GPT5zUmhaJruqa3aW9lo87&#10;ExszyY4UCvR9Z0bSbz9oD4o3ga4e0m8TyyW6oMeYSece2a9e+G2j6tH4+tvL8IzQWjaTMrSsmAuR&#10;xzXdTfu9jknDU8M0/wAO/Z9Us45bAyXB1EIvfnODxX0ppHg/U7mw8MQQ6cIoFgUzsy7QCfeuv0rw&#10;14W02e5vb6RL67/tKVokP3YgTkZ9TWlqWvzDTZooJoIYVTnb8tKfYNkEXhzwFpRtZLi6ju7tQCiZ&#10;yqn1xmpLvxDJJptzaW2hQxRiM/OOM4/lXl2q+IIY4dQJuo5SOrFuRXkmt+Ktblv7eK11Pybcyfvg&#10;v35R6A9hU8tkSeoap4gVJ9RR9blcGUjCtxkV53q3igLbMg1XJKnCqecVxU8/iG+1UrBoDxwhcAs/&#10;3j3JNdPoXhBWikuLnVWlcsCdwwo9hmiy6FRicbJc+LdR1WNLHRb9y0v32yFH411ek+C9UkvLCfVf&#10;EisWkUiJBkD2zXoSR6Fp1nGCbHGzACEZ/Ss7UfFVlHpUwi06KHZGQrltx5oV2UvM6mytfCOmxr5d&#10;jZGVIRtyoNQXmuWyXj/v7aJWPPfOPavC9S8TzNFI6TSscnGCPmrj5tS8RXLEC8dVLkcHnmkoN7jU&#10;ktj2nX/GVlBb3CJewPLs+VE5x7nFeIaxrGq3+sB5bu4wJBhc8flVmLQ9amlgKw3LbiCWKk1uP4a1&#10;WC0LvYbh5YJLccVpFJESk5HLSFP3LrkNJEN3ocVGD8pGzv61Pf8Alrq7okQCxr09+9VossWO01aM&#10;m7jxyzDAHFJtk3oMk5PHFTomWbONoIzmr6NArt+6TOwbTjpQBBBbET5kQBSueT1pJ2cSyCPChSMY&#10;pZZJ3YfvG2huKixhsk9/zoGJmY3C5kc5HSk48t1MJ+919Kdj5ycUc7T83OaQDPl5whxjqTSYALk7&#10;sgVIR8pBGO9NbJTG3njNMCrMC1nLgnlSfyr1L4dKz/BD46oFJ/4lrnb9FrzCYEadc5bAEfFetfCp&#10;Q3gD4wL/AHtFlx/3zSlsOOjPIrMS+VdEQZBuXDVfUlYFYd25FZ8Xnrq+polz8ialIMevNX2PzQgn&#10;OetArA5O7IlGMciowF5/eHr09aU/ekwo60oHyv8Ausntz0oAcNrPGOg7Co9OaWP4lWLqGBW+TP51&#10;IFb7TbcrwwrQ0JbL/hoLwktzMiwSakA5bpyCBnPvQwPoDX9Lv7/4H29/bxPMbe1RmKtymBnkV6/8&#10;H71774Pz+dcNvtiideenesTwBbC31P486VeY8u+8JNJYbuVkAU9KyvgpO1r8UPjBpc7snm6rLsVu&#10;MbWxXFq2dEXofRVxHixhbyR8zdQauaZCp1fS18w5MqsD9KjlSZYpoWjyEJZWzT7K5jURD7Phy+Aa&#10;ENFDxMA/xLmZVz5UaAjNaOnNFKlyjznJhGz0zWbrCI2p3cyQuzGLnn7xq3oKytpreZZlW8zj2qWt&#10;C2yaWSdYLkOckMQCfQVjm8l/szXpVjnXyoWywPtW5eoPP11JcIfLHlk1xVxfW9vofiCNpraR3BXY&#10;CMsTx0rB6dTaKub/AIOvrp9O1hpdUDL5jnLHHFVtTa+u5taFncTqoDCSRTkD6V5NYS66/wAVvDul&#10;RardRRzyyNKgHJX0r6i0DTtIt/hFbxpYvvaU5ZxySDzmiLb0CS5T5+0SHXdN+JllfTavqc8MaTxk&#10;EH5hJwcj2r2fTcW3hPwrDbbW8y+eXpj77E4/WtG6ttPZ5V/sqDtldves+SW1t73SBJNCm67RUVjj&#10;OT0FNKxLaZ12o3DNZ6OZZoI40tPny3WvLtQh0+T4t+Ar1dRXFvcudq8nn3rY+Ithr8vggLp93IZA&#10;Iiyo/wBwHv71xPhrTvEtv4iskvNQaZnZM7j9386p6iR7NZ6hcB9QPmMU8geWSfvDvUUl5LB4e8Ya&#10;gkBEVvoU7HPQsV4/WtE2EMUEDqm5DEu9R2z6Vz/xCktrX9n/AMPWEZYTar4khARR8xiQ7n6e1TK9&#10;gVjy7wrJPcfCb49WdwzxS37zSySS5Ge4JJ614VLYWuu/ED4f6DZ+Kyiaa95K9yy5IMeSAOneu71n&#10;V7rU/ij4zh0mWWGztdEhjbau0sUUB8iuB+FxMv7YXjd4p8xtYXUIP+1jBrFOzvuKWqsjv4NUEnwb&#10;GnSwT/aTcmKacnhlhOB+dfK/jy9fVP2htAs4jI0NiREmB1YnmvpHxHPa6R8L/GFpNo6/brea9dJe&#10;7B2JBJ9s14P8JdJuNT+Nd9eS2U0gi1R5CCM5cn5RXTheVtyYppxS8z65+DPhgLYWZfRlzFpsbucf&#10;dAGa9r1/xP4btfCF/b2N2097NbvbiIIRtY/L1+tXdMsptI/Za8RzRWLm/uoVWNQvPzf4Vzp8NE+C&#10;NJurq3UXTSiSSTHQnkVM5XbKjumcVpPw/wDifH8O9fZPDWmm5v7zzTm5AWBGOcnmu40/wvdab4Zs&#10;RcX2nXoTHneXKCCT1GB6V6votrfN8PfDgl1u6dJYtsieYQSvTr2rC1Gw0nT/ABvBHb+HtQjSZwWD&#10;zs4yep5JqNGy3Nsqf2b4Em8IGY/BqWVIIg3krOVwfwI61BINP1L4TeKtPh+FEGlQl0OVOSwTn9a1&#10;ZL6CLWb+1iZShiG9QOuajW5KX1isdsCrS/Nx1qku5CPF/itbWVr8AfhG9np8kfnaoEmBB+Yp3P1r&#10;rWjS+/YV8RIuHaLR4WUnk8KM10PxN08aj+zL48WHSozc2UCXMCIOflHzY/CuS+F0/wBs/Z08b2bT&#10;Zc6AVx6MB0ropSsmkRU1aufNfgG6msfjX4wRHb/kMwvj23c13v7QGn2n/CQ/CDUxGFW60BkmcDgt&#10;jIzXlVxMNO/azVnTbE+u+VIp9zivob4mQRXv7KPhsvEGaGJGRscjA4wa7pQTgr6GGvNofAuqOY9Y&#10;+G9ym9TD4qjYHocBq/STwXdfaNN8FTZ4uPCtuQT67a/PDxDAJNHk+TDwyBhj2r7M+B+rNqfwA0Ih&#10;1+06eETHcgCuKbT0Rqo2PpMQTDTZswsCYmzkVxOL9r7Uo3gZYxOdnvXaXOo3Ung2zB04BtoDEVkg&#10;oXZfsijIBHtWDNbkWlR2YvxHOHwxz164pmryQnX7EFQqBsRGpcqNfsdytxwAB1rO8RXujxHSlYfv&#10;TnYg60m9BmlbJY/2jfv9nGTbjBznFNjS2mjuf3YZgx21kWJ1EaVBdmzlFu+QSelS6fO3/CW36rC+&#10;0jjj1oA6K3nmXTpYBAuzHX0rHkYrdaqSCQYiGyfWugjiQWV43lOD3BrntUjZdF1CZOTt6A9aNGgM&#10;/wCHmi6fqZ/bV0i5hvmgudDMsUQmIIbbwV74z6V8l6BHdWH7RvjrT5IpVlGsXMTofVGIFfb/AMK9&#10;H1c+N9e1gatPF+5EckOD+9BI4PsK+XPiFZi0/wCCrHxEQwFEkvRMvGBlyDxUxdtOoWOa8ZJI/h9M&#10;71xc8HOOhq94LMH223Z5Mh1QE+wro9ds7O50nxCJhGi+QNjAjOa4LTXuLO1KBQQspwfatloZy1Vj&#10;6JFwhezW3XMaAFTjBzSXGoWMt95Ul6RPgDB6Vzfhm887wqHlkjyqHGO9CLHP4juydPkz9pGGA5wD&#10;T2BHSvlYWKpwFGTmpJTnwfct54zt4GahkaIXMEKyt/qgCDUFzsi0m7Uzg/L607lHO6XHdP4/VVBC&#10;78sa9LmgSOzsWa7RvlGcdq4zRFVbq6kMbFi3SuhuJZDayMrNjb0NTPYI6he3GYITb2dwzeaucegr&#10;fDrJY2RUkboF3c9DWt4dsLafQdMf7ImFRt/HWqN3FaL4rktYUIkMmdorJXZRXE8UN7FG94qM33Tm&#10;tCWeWawWCPTpDlhh8dcVkX9gkt9ayG6kDoMY9xWhpt5JBdwxvZo20YDEUWAgnBDlZUfesYAGataI&#10;wXX5mdRgRN2pl9Ij63FJgAO/SnRiSOS5KhCzLS2Yxl3bRzza3I8gwZCVAFQ2Ms8emSRyW/ygkISK&#10;sCeUSKrJjrmnK0bSANs+UHAxSZSOG1O4uhr0SraOI0uQSemea7C0aN9MtXEbf6tOKz7i083WU+QB&#10;Q/pW5DFCmlTqoyRD2oG2VtTs3vLjRnW4IEQ+YVfghWPT8ZAwuKq2EswW4DL/AMtDwa1ZAv8AZZbJ&#10;60EnOXvltf7TGNqkHPrVmGS3cwJHbbQF5+tRX0MrxoIwS3em2MdxHMrPJzjByKBk867Y5lz1HHNX&#10;LGGFtKjzcKCMlhVe52GFuM5apYAUsI8OclDQI0YZYkhuNlsSAwwR7VVubuR52/d7j5fT0p1m22Od&#10;WjBBzVeRFWS7kVRkv0oGZhVWlBcPy5z7VahntluGRZo9yU4+X50SlQQwqBLO0GrXDgvuJHfii4Gx&#10;58j2xyi4A/OopXnbSjGSAvXjtimjCxqBGfpUsYRorv5Oi85p3FYowSKDcF2bPAXPtWlFLu8tTcLy&#10;pxzWLfbjGQqjAPUU/ToZWmR/tbjCnOaVwMvUC39uX6LcqGEZ4zVnRZh5Nqk9wdwmPWodQtoxrck+&#10;6ZmAORmtjQLO0m0rUp2XeyHgZ6UwNS7SBprYquV4wBUM2fmOB8sY61YIxGgEJG1znJrIkmibVpE3&#10;tuPSgGP2wvNnyyDuq9FEgmUHPK1TjMYeRcJwa2bYRkxsT0U5oQGZd7o1m2sNuORWHvj3oMtzJzW3&#10;qMkDSTgo2CvHPSuXiaZb+6Mlv+6DfKfWmwubUkFw/wBmdANvl/MfSiNWxCom4D1Nazj7JuD4Ugjb&#10;UYlt2vJ/LgbIkHSkFyy1raPeWTyqoCsCOasOI1uGKQ/LtAFSSm2NjaBjhlXpmoxtKKAeg4piGiQZ&#10;yIR93moZA7WZ+U9fSrAEHmSF2xjsKV2iNvGqEnimkIr20cYWbFtxjrVjDbG478Use9IcbeD1px6E&#10;0Ai9bqyWbu0kYDQkcnrmuXkiu/7UmEULYMrHIrWeRywBJwvTBqaNlE0WHUZHJpWAo2fnM7JJCdwb&#10;FXUSRPEFv+8AGeaR9sVxM42N8pJrMF8z3EgELcSdcUAWNdijea3aKNOGG6lt0hTw/Km5l3Wx6c81&#10;ZCB9JnYopAx3qOCQ/a50WxVgYSPpR0A4e4mK6ppq/bIwRdHj8a723Cv4Ygb5f9SMVw15pl1J4mnZ&#10;bM7FvASd3vXeQQTHw04RmXy7UBcjrxVPYEVYkzdcFB83XNVNSEiW8zGVAipzirFhbzmTUo5JSDuy&#10;CD1qvex5heNi5JQgjrSCxz1hKrzXDh4yoJ69c13emhv+EcL8BtpzivIDFe2/ihoR5/z3vyr+Neua&#10;d9rPhuUCxf8A4919qLWEndmNdzTPe3EcikfOcECq6RIYG4Y561oXcdx57t9jPHTjrVNGPnxApt4O&#10;RQhshtj5WuKfLI+bpmuid3dVKgcrWHGiv4gtMq2Cea6ExFIYSBxkc00xdBlnNMtzch7JeDwa1bl9&#10;+jWx8kgHr7ULDbfYomOzLEd6n1HEXhNgI42LAfhSbA5iP/kNTkKudwrotj/2axW3XLoPxrmbhkjh&#10;06TzQoIyxNbtpLO9jYHzCYywx71QXIgjAsDGQcdKZz5ZBkIHrU2peaup2xWMYZRwKrJ96QMCQAOc&#10;0gHo3QZz6Gr0DQqZMxDkcVVX7L56BGA55Bp7A+Y2MUwLSyj+0IcEjk1FO266cFO9V3WdNjEMT2qq&#10;0knnzu2fl5p3EWwqeYMr2rl9SnvDrdjFFGf+Plc/TNdTE6zWqukQAC8is6aA/wBuRyeUoOec1LQ7&#10;mlbKwV/nQnyV6UspkW8BzVZ1IaBllkBI5561JMSRasW6DDUCH21uZNXaQzs37wcA9Kl1u3lFhiPL&#10;EgYx2pYCEAZC3TmpvMZpGDYII79qTGc7MssWhaerKQ7EZFbNqMaS0RbrFkYp9zbxTLY77lQVlGAO&#10;9Pu4xEbMiQgGIcZpiKYCoZBhQB0NNs5bN9UvUeVQ2PlOaqsl293IpjcIRnNZz2s6a9aSLOQC+CM0&#10;NjR1ROBKuE6dRWQolfVbiMbsA8kVowoftMY3ltsXNVJAItTuHCsMt+dMRLHCwM5bdweK14CBpka7&#10;Mnd3qjC4YFsj6ZrSjA8yE7B70mNCXUxe1WJnP3egrLEloPI+eP72DntVu4C/2lLj0HFUWtrc3eWj&#10;bGeRnFAGgFj+zXr+avCggU2NY3t3YFcZ6VSmEo2Ks5CYwV9RWpaJb/2TMxlwoAzQBAu1Z+IRg9zU&#10;M7ossQZV59ass0O9cR8Z4qjeIWlhfPAPSgCoUQ36nd17jtVtoo2gtVbP3xUMaMDn5SMetXo0doZn&#10;Xt1oBFqS30yCxs2jud7vHzz0rMeQedEVWT7/ADirAikeFcF9qt0pr+SjRAsvLAUgJl3NLbsZBkCi&#10;byhCzNMcntmhozmMifgJnjvVUwzzylfIfaG7GgCdWBih2sMFhmrfl2sU3ml8uyjAzWTcGOK6iT51&#10;GOM96rM9w2qwEbyu4cE0WA2HdmnBJOOwpGdTbTYi6rUXG8fMM46Uoz5jjI6ikUUn+TS9QYhfmPFZ&#10;kBjM9wec1pazFcjw6jwPkg5ZayrLP2eEvHzj5qloaLyAbuIj9aUbftrEoxOPloXeLs4Hy1Oix+c5&#10;J6jikkMWIf64hVFTKP3HKgjPWiMJkDdx3qQkCMbVGDTAaFXap4/KmYgIYtCp/CrUcMrQSlUXheea&#10;qBkF7IpYcE5FAEdxJbi2sNi4BY4qZI42ijPmjjHNRyLBJ5YKj5TwBSMNirjPHbPWlcC4EIlOFbOK&#10;ZLuCMdnbvVu0lV7S6/dL8oFMuFRtLvsPnC9KokpLK2IvnXBParKbTDLyOKw4m2aZfNLeKMMcCqKa&#10;kovABdPsD/MMdaTaHY6oyENEpGeeKnEka/fZQOMVlrLDPFavGpA4qxMHEaM1qzkAEc+lMCrrUvlQ&#10;WbhiA3QY61NbXTP4OhClQ/rWU1r4j1DX901tsgQgRp04q7cvo9nKkH25PMVBuGaBGhGbs6UyeYPm&#10;jINQ2sZhRwPvbjzn1qO3urV7R0S7LOV4wOla9lasbK5Z7nJPqKEDKCkfaoiINxZjmnpaQf2oSWj5&#10;5xU86QxPGytyAciq1n5suquokOWY85oHcyr2C5PiFdswEe7ChT0rVt9Pv4j5j30ZUpnbVqe2EM0u&#10;XDksCeatM8f9ix4di23pmgRV2TFc7uAKTFx5Sldmd3Y1BcyXZ0XMSng8gdaZpiXKvO81zN83Y0WE&#10;eWaXa6Va6XqNrY6ysixEFjgcZqxIcxLls+9Zvhyy1GF/HEs0WGl8vGW9K05lcuMAAZOSOlfzNLm+&#10;1ufrVkUWJDge9RPtwxKnIqRwfOfnv1qIg7Tlh71FtRETdG/3arNjAw5J7VM5G9Pk5we9VXJ81CEA&#10;9K3oRtJMJbDfBxA/bN+HQ43NYXWf++a9hvN3nzjHP2yTJ/GvFvCW/wD4bb+GPIJNhdHP4V7Td/8A&#10;IVvACcfan/ma/obhx3wsfT/I/N89X79mbgnIyOtKEAYjzARS/wDLRx70vOxRivfPFuRt97gcUibw&#10;4OCaftGR60+IAOBxQBat/voOua17ff50IyNv0rNhXlTsXg1pxE7Txg0R3JNFc+bHwetWR39qpoW3&#10;DpVlN+G9M1Qy4h+ePCn3q0hG8Dk8VTXOYj9atIRweM0mwLgJKDgfWtG24T3BrLiI3ODnHtWjCSI1&#10;/djPShjL7Yypx/DUORk9P8anI+VARnjJIqBtm85Y5xQImi+9xWhHnansay4mGSNvStGJiI1qWMsv&#10;sJPTgDrVdTi9i9N2KfIGPkEMehzTI1P26Ekknf19Klgj5x/abG3w7+zPhQSJrs/gRXycjssUYEPy&#10;tjA9D3r6w/adZhof7NBxn97dZFfKXAissL0XIGPWs5aI2jsW4DmYZjUfLVrI8nAPfrVSLInJIGcV&#10;aJBU/KBxUlDHPyj5u/pVi02nUrcHHKnnHQ1UkwAvNWrfd5kByucjimiTtdHRPMQmJs7jXVRD96V2&#10;nb2rndJL+XAdo4XpXSIcumM/e60Mlm1AP3URATtWgoYfwduuapQbfKcY5GM1oY4GW7UMaZOg/wBH&#10;iwoqygO1Oarx43KCx6VbTOzk96nqPqKQ288mk2sEOXHWpOM/e5xSEtgAkdetMYgz70ZbyyN/ej0p&#10;DjeOue1ADuMdaCSWb5uMdaiYjfjaelOH315wMd6AEwd3U8HrQRlhljQNmX65zT+yn5fzoAb/AHcN&#10;/wDWo7HmkP3jmmnr1oAfl9g4Xim/NluKcAMA55zR1ySB0oAQfxfLTuNx9cjFMyvmKMnJFKO2D+NA&#10;DjvMrkyHgUnpzTDvPOG60pOGGBwaAJCf3Zx6VHnKSfOQQaU9W+btTVyHzgUANIJzlWJp4zsbJp2c&#10;vIRGOnNHpzigCMkGSPHQ9asL/qX4xzUQx5j/ACjGKfk/NQADJuUGQBjk0hxg/ID83rR/EPWn4Ty3&#10;OTmgBBjcuSKf/fxjtTPlyAScUgwZTwcYoAk5+X5T70nG5SVBG04PpS7o/IdeM+tJwIgMH2oAUEeQ&#10;3AyT19KbxtHzUc5x1pQo2sMkCgBu7lcD1pQcp17/AJ0jDkc801cg9KAJCfnQZGM07ne37sDFMITC&#10;5Zs+1PX7vU9KAFBQydT0pwCkE54ph6r81IWw3yxfrQA7GGUZo7/dNIN+RnHPvTwPlORQAh3eWxx0&#10;pnX/AJaEYbmlJyYsE9TTwqFgTF0FADgWGcOuPpTOck/rTsABwHoU/I6lv0oAaNplBBIFLkZfnigd&#10;B83ej1OO/WgBVIBf5j0pwDeWMt3pny5OTRuIUjaMZoAeQoY8U0j922DQrR7wN2D707ncOaAEX7yk&#10;YoY/MuVxz1FDAiJvkOPagD5Opwe9AC4be4wMCg7dx5FISfLHzMcGnHlwSgB2jmgBedtNAXe2ZKUj&#10;5Rk0m3MYxxQA4AFANpxnrSgLleM4peBGuF7UdxxQAfKSTtoJIDYjFL+NL26UAMyNwoJ/d4G7r1pT&#10;nzFPlDH1p2BhsnFACDbhRjtUmOnNRMBlCJDUq9OT260DEIAc45+XrmkB+Q/OKQNH+/XDbiaBtwDt&#10;/WgB2ThRuNHRm+ccUZHp2pxUeScg0CBcbSSw60g6/ezj2po6n92evrT+Mf1pAKcE8GlG/efk7U3P&#10;zHjuKUsq7t0hAOKBiAtvb5elKSNjnzR04pAcyrjNRSMBcgbDmgRLHu8gc9TUg+83ydhzTfuwoSO3&#10;Wly2zIjOD3oGgJ5UbPrzSjGx/m6U0Ably3enLt85fc0hjecrhuKcM72ytSMqBRtAPPrSfxA4oATj&#10;zD8nQU4N+6bkYzTPm3845qRRznYMUAL2HFL/ABSc9hSgCnDb5UnAz2pARndv5X9acCPL569qQ53r&#10;zznpTsD5t2M4oAibeWfEmacC3AzzUu0CIfMM00A4X5RmgA7N8tGSEX5CeaMNvIOM0o69KABfuH5O&#10;ppeMnjmndk5Hegg+QwxQAg+8QD2qEj94fY09Aynk80pzyeAc0AHybFpj7d/3Kd82HBQHB60FTnti&#10;gBmMHIYnimHOzpzmpCF+Ud8GoiDtyW79KYEb7twGQartgXSjb3GeaskDeeD7VEyneePxpiIpgRIv&#10;yDmq5781Zfd5WTyagOMD5BnNICHA8yPnvUM/+tGCAMc1O4O41XcDY2R0HFFgZA33V6Eiq7M4I/ck&#10;1PgYX5zn09KicfKByOabAbknb0Gahl3h3+YAbSM4qQ7cHIPtTJcfYiOOn50AeofCGDPxPv2JLeXa&#10;Oxb37V9EXG4zscjG8gV4p8GbciTxvOV/hVQTXtUx/fuMD73FEFqYv4iseo460mRk03PJGOM0nz7v&#10;uCtrAO5zR8uDl6MfOMtSd+lADfmyDkU9d20/LQAu77xqUbBbyjnJoAj7529KUYKP83cUlGU3gFsU&#10;CEZR5gNL2binYXMmZPpQAuzrQFxn8OcDinDoeaacbk45p43YHy0yRRnbxTc8mpOdrj2qMZ3fjQBI&#10;v3T8h/OlIbZ9/PNICu08jNGc7vloAUZwKPmy3yGlGN4+XindO9NANBO4ZSpB9w80zDFxxTgDuPOK&#10;AHKBvNH8bfL6U760cYHH40gFX7rfIKXA9fpSDqBmkZgNuc9aAHjoOad6800Y5GaXnBoQCYOR7VLE&#10;AMDB6mowDj7w96sJ/rPuiqRMtjxb4+Xfkfsi+JU34M86oOetfBHh0EonH/LcZr7F/acu/L+DXw6t&#10;95HnazKcfQV8jeGI86bbsf47oZ+grWppAKD1Z7x4fU/2G2BjCqRXUkuR8y9MY4rB0VMaFENpxsU1&#10;uFjk/J24rkgzoEON3WnAD5juFR8lTxzTgTtPvVkijO5uOmKd3HP0puTuUYzSfNgfuzQInAG9eRS4&#10;A80gkE4qNQCQCe1SDG0c0DE58vrk0nOOTS/j1ppPJOKAJM9OeKQjg0n8P4U4Z9KBDQPlPFO4Kj60&#10;h7fLmm87h8ooGOwPmPNPXOcZ5poJw4pRkDk0AB3CV/Y0wnOQGIxUg6k5ppC7j8uKAEGCW4qUg7QA&#10;RjvxUeACR78VINw3cd+tABzt6duKjP8AqJBsHUc5qXP3cjtTCDvTKYGeMGgBRnaoPpSHO4VIcANk&#10;jpSYHH86QDcDIzmmlQGAVjUjAhwNueKjHFwMnGaYDtp3etKcKpyeuM04AfaCd/y00hfMYhT145oA&#10;FIMjnHAFNPmZyF43U7+L7nXtTWIwnycg0AO/jTjPFNIAdjTv4uRR/C3HpQADpnHam4yRknFOPRaX&#10;v0oAYB98gdqQAmRWLYqT5dkgx2po4ibIH50AKdu49eDQMbhzTc/d+SlBJViRQBLkc0n94ZpowRSE&#10;tupAKM705JwetKdu5unamgHcmVPfmn/J5ZpDFBUkVIpOaj4yacCP7wFA0Sk/7ApFK+Ucg9aZkY60&#10;7jgg0AT5G9RUgK+W/wAp9qrfNtGSKdl8DIHHvSGTq2Gb5u9TB/kf90p4qoCPMGRzUvVX+U9qAInw&#10;0x/dr19KbiLzWHk8YwRUp27yNoHy0Knv1phcyrmC4BAUL14HpWQ4uY7yZ2s7ZiFxkoDXVkHeRkZI&#10;71UnQb0+QE7TxWco3C5xU8NnPFcpd6B5iMDuEbFDj6jFWrGLR4NEt7WDwzpUUHkuoDxhmO7rljkm&#10;rs0cvyhoxgMegrNkWTeMIQu7rWcoaFxdtUeZ6XpEEf7Q/jPR55WWC+tJJLNz93J7CvOoBq/hz9pn&#10;xTaNbyCCS4dZoW+7JGTww9xXt/iKCcQaFqFvOjXNhfpLGwHJUH5hXI/GCGG8+F3gDxRYW8ZeK0QX&#10;RTk4/iz9K8jF0uXU+syrFuceVnhPjiz0648dXfkO/wDphaS3ZR8xcdh9K7LwRPpGqfDbWNL13w4P&#10;t1jAYo93yu+RhGB68GvNtR1eIT+A7kTJ5kGqQmFtucgkbq+kdc8PQ3/gzwvrugmCPUbfQ7aZkUAC&#10;4XaCQfeuONNz2O6tiFSfvLRnkaw69ay+LtJv9MuneDd5LS9Hjb7uM9eK8h1gyDWzY3GkRBmui0RG&#10;BwD2r7EjbTfFHwqLR2Vvb65plsUuLdvlkyP1IJr5n8VWOfEEy3FjLbXllcMGVuv/ANcGld05I3i4&#10;1EVND1690jxH4curbVpB5erW6zJu4Zc8/pX36Lm3uvBng6+jdSt1ocMgb3IzX5T6nc3EfiRoxO5S&#10;e/jB56Y9K/SzwM8kn7IvwYLuxP8AYSKCfQDFe7hKjasz5XOaKjO6R0hfEy/vM04MdvaqjFTIg3Dg&#10;UBm+fJ47V3XseGXs8DmmN1PzVFuG0dOlKWG3rVJ3AT+Mc1btN2+XnjcKpZG6tK02mVTjvSe4HdeG&#10;lz4lsTz8sZNfn7+3xfM+ofs+WonODdXLkZ9OK/Qzw2oF/qsmOltjNflN+2xqjXH7Xngqx8/Is/DR&#10;OPQsaul8Vyaj90+MASGcjBPlIBSsHVpC8PzcYINJGV8o/IeRzU4GVXIOFBySK6zlsVzvJYhTg4wD&#10;UkYH2kb2GRGeaiAJuwclhv4q2gga+lL3WBs60gPtb9lqZT4B/aMgwGX+yGB+hFfL3imKK1/aY+L9&#10;vHExRvFcxUDtls19C/swXMC6t8eIFuARJpSBfftXh3xFTyf22viynk8HXTgH3xVdHYad7eRkR4wu&#10;VOccVJnMsmJSeO4qP/lovI+727UjGQNCDGuN3BFZJFiP5pDEoqjufWm/uxYTuQABxx3NSvkxxDGP&#10;mps6o0rqYyAEFAbnI6kr/wBoTHyzjgitiBYn8FaeXKbwcKe4+tUNTLq6YjOAOD6U7TJVdGiNu+QM&#10;hs1RHUlkhIaMEjp1pjRASp/pD9OBitF1JRMzE4JphLedaKQvANFx2M9oc/ZD5pOaCAJACO9XMHyL&#10;h0CttkGF/nTjGn2oN28vJBouKxnNs8xvmHT0owhCEM2fQCtKKGIm6by9wHcjFMZQr2222UZJzkUX&#10;HYqlGEYIhByelIEP2lcgAbeau8CEgQN97ikdG+0AmQfdBOO9ICmFjJk+fAwfmxUojX7ImZlwCce9&#10;SEbh8pUAN0xSjaZVBhb5e9ArEaRxny28vntmmGKcXUpe0CjPAB61dGSHXyhgDqKlIDLAd5JAwRTQ&#10;7GcIl3n5QB6kU42p2oWuVCsM8CtH93mUeSCDj8Ka2SUXOPSlcEjONofs4ZJNwJ78VH9lfzchgpA4&#10;JrWZWBAz6dD0prLlgN5ClaLhYoG0uA5JliIA5bFQi3/fStt+YN+dayg/Z4/9NcYz8p70BV/fMeuP&#10;Wi4WMaeCL7VGSxyy8YHSozCVKE3DE7vu7etbZUGPPnKM+oqMpJumV1j2gDaw70XAyfLxM5AI+XhT&#10;TfL/AHBO853dAK1jGu0Foyxxxim+W3mAiMDj0ouBkeQgYMzZ44FAh+VQHHXnitnyR5TNgFQw4puw&#10;LLPm2P3Rg+tHMIwmjYzyAWsu1SMn0o8lvtUQ+zMF7t610DD9xCwiUHPC+tNKKZCdiDgZGKdwsY32&#10;eMFvmwR0NQvEu5v3jDjrW55cZFziNjyOtNMIHlkW4wRyaLhYwRExQEKxJfp0q7HbAlsRkYTk1qxQ&#10;nzExGCx/i7VObeRZl+ZRz0zRcLFeC3tRpcLi3+YN371pqT5EXzLnb6VGoKoo+XaKQOOcjjmpGkOu&#10;fOOlXqxxs8pgO1QO3euH53kFiP3hrspZpV0/VnWdVUQkZPXmuOyMSZQEl+DmmhMVR++cBsgxmvsf&#10;9ktseIf2iF550e3A/EmvjyBNxnzcBVCHJAyc+lfUH7NWqWOm/E34mpe6ibZbrRkKmZCAQhJJyeOB&#10;SnZrUqm7SR9nCCT+2rsFMbbhjj2zWZrGr+C9Ms9+p+O9HtVA4QOC7f8AARzXG3njK21JfiuNEum8&#10;myXyxqLptEzn+6PRfWvnm60i9uvE14994h1DUbuW/J2rJuGCegHauVUm9jplU00PXde+LelRi5h8&#10;O+ArmdwhVLy5GEU+oXvXltvD8RvEnip7vUfFHiW43XGdodliA9ABgACu/wBJ8HaQbLS3v7K3tYI4&#10;w3kIQGc+5rtXvdEsdItobbSbSKJYcDbweK6IpJbamU5XRS0Xw34UsNNtJr7R7KWZYvlL/dT6Cr+p&#10;a1apos0VnBp8UY4CxqATXnuu+JMoQ9zHhEOyMH9TXkN74i1Rjf8AkR3UxecqNvQH2o0YSvLY9W1X&#10;xHHFbSLJq8TyAZKg/d/GvIdd8UTT3TJDfyqC2CUGSx/CsF7HxNc6nm51hbaNjuYE5ZgfftWjDZ6H&#10;biIlYmIPVj3pc1xctzLhg1+7klYG5RCOWcnp9K1INEskkjkm1CNmUHO44C0+61UJbSCGFfuYCqOh&#10;/Cucur+c6XELnU0DMWPD44pWbQ7pHax3GjWltCInjmwSWOMBa5/VvEl9IZUj1sxxqP8AVQnH5kVx&#10;0d7cTpf20Cy+Xg/vcdK0NH8O69dXYYWjxxiTmWQ/e+gq+W1rkX7GZc6rqDWs8q302Q+PnOT+tUYb&#10;XxRqDTiKw1No2YHG08/jXtOk+DdGjvIZbqdrp1YHa3CD8K7/AG6BaWtsBb6Sqqv3VAAAp862FyN6&#10;s8K0jwPrM9vGbiRohgZUDJFemaT4T8H2VtZGeGOadv77dMe1a134hhe9t7XTYPnYEMYk3Y/KsDWj&#10;qGm+G4b/AFTXJY2LExI5+d89AF61HNd6GsNL3NueTTItQ2RW9rGgjP3U6kVwfinVCPDtmW1KDBZ1&#10;2r19q8/1HxPrk8l79ltjEhcgyMMtise1jvbmQtcatcuiMWJb+ImqSta5lzNqxE0ZkvA28ndISTjr&#10;mraQRRhy0+G28LU0kkMdrHtVPMGazN168140sgwSMYq0ySZtu6QnueBTdy+RIuzv1ph5Cc0052OS&#10;QPmGKAHMG8pP3h9qVcBG3Oc0uWL8kY28UnyjAwDmgAJ4GMUmTxQ33QNuKQfdPNMQ4Y3Hk0mW2yYX&#10;nPWlB+ccUBf3knK5z3oQxsggOnXCyZyIzgjsa9T+EBVrL4zRbzkeF5WA/wCAmvKZT/rMx8eWe3Wv&#10;Ufgx/wAjn8Vxjg+EmX88ikw2PJ1DjXfERL4I1WUEfjVzawTHtkU+8QwfEzxtFJbjnXp9v/fRpmSJ&#10;2IBznigYL/qgdvAbk04Z8w+maWUg2kSiMZzTeNsWcg+opiHkDzIyGI+cVQ1CUjXbJkIVoyp47HrV&#10;8kFo9xwAeKydQwdQDCMgNF19cCkDPvDwNeaXcfs1/s53lxcwfajpskMUxbndyCCe9cbe/a9E/bR0&#10;W4kXEM9/lyOA6yHOR9Kn+HltbX//AATp8HzW85e70nxNcu0aN8wCsSc/UcitP4oWtzd/C34J+IrS&#10;MSW8UcUVy46qwHeuCTszeLstNT6bTZNoOmTK5YSWCsp9jWfFHiS45U4c59qofDjUY779nzwtKHUt&#10;DbhP6Vq6oJodctBHER5hBwPWrbXQuOpKIVYIxUfSryeVb6ZdyHbyM4FRWoDRXfm3ATZDk5rC1a8Y&#10;aRqSpcKTsKp+NQy7kty1xd6bqkyhmcwOq7exxxWF4O8KPL4oW41aWTzE1PdsL5BGeK0fh7Lcf234&#10;2tbjU48Ku6EP6nrXbR/aorrU02kyPdEq4OeM1nJFKTR574l0220j9uXwLqgtFazngSNVA+VC3Fde&#10;niC6k+JnxQ09reCKKxs4nXb/AB7xkYqbxLbT3WkeE/OUsIrxGYkc8HiuZe1th8V9UufIkg8+0gV2&#10;Jz5oXpQPfcs6P4lspvHV7bXEEsUhuiIw38YBqj4ktZtQ+PXgNU1orYQ2ksrlTjYyDP45rQu9Ltk1&#10;HUtQXw7asIwu2VSO/Wn2K6cdWlkMrqphOST69aVwtY0dAvmuJblmvrllN0Y1dwfmCHHSqniab7H8&#10;U/CSK52XVuxLDsV6Uy7kvLdPC8mm+HTcwSSybpEGFBp0sM93onm39uC1vMDB2K56ijoB2ukX2pXe&#10;i24S1ZnNwiIW6MM4z+Fcl43uraD9pf4Vpf8AiK0YaZ4XuvKj675ZVwMr7Hiur0O8ihOisunRosGl&#10;TNHx1ZVyM/jXlGtWegz/AA58Sa/qfji5ufEWteI5FsI8fJbRwt0H4UpaINDnZYvD2h/AP4t61qFx&#10;Ytq+p/bPJgQgeWj52kj/AOtXlXwOs7weLPHWoG2dgkskgZuhzljis/4jz3beC73zdTnabzIo1Xd1&#10;PTAFdV4OvNW0j4S+FRL4ZRDPosgYHjcHXGTUUo3b8zKT5bI8++J+um8h+IM6QOjXmsi3gQ9flODX&#10;u3wB8Li2+Gun3cmkx+ZIglZmHU44zXzTLANU/ak8FaXHA7xW+qiVwo6sxzX6LaXYpp3wk8Kafaxx&#10;LcSabHvx/AMV1qKjC1gvzM7O/vY49L+EEDBGa4FzuG3IXb0zWJrV3cj4czRi5Xe1+AvHUZp/imWy&#10;0v8AZz8LXQWG4vY5BufOcbzz9MVyEd6t54U07KtuJjYfU9a5m9bGtj1LSJph4X0UeYdohU8HpUfi&#10;qaOfw1BPC6eZCgz68UzT1VND0wecBmz5z9KyQjPq2vIztscHGTxV7k7HNafcv9m8QXR0xmcptGa0&#10;bOWZ4IHeMLtlzt9KnitVhSQb1YNPyMdM1aeG3jnj3SACSPjHapZVzb0kx3Hj2wge3zHd6VNCwxwQ&#10;RjmvGvB9sNF/bB+MGhG6bYdameMHoUY5FeyaC0cPibSZGJJilyh9ia8E8Q6hs/4Ko6vLtKpNDHt3&#10;cZzW+Glyy9RSaszwn43Wa2n7SniGSO3ZV/tqOXgdMnNe32t1baj+xrZNtEhGgxgj3A5rm/j7polt&#10;dGvEtV3zaM4YgdSvIrK+Dd59s+AniGwef544JAo9K7HNvTexyvZNHz14rt/LkvxHbA/vGDj611/7&#10;PWs3Nl8WPF+mNfOEkfgZ9elQ+LrVU8Y6kJJCm26dXQjkkGvNPDt7JpX7W/g+4ViIrjV7ZXUnqNwr&#10;BpO5cG2fqHFKz+EIIzICwmPT61O8TJa2pLEllGK5+zn3X7pGh2Pp0UiHtyM12FmVl0G8jdRuRxtJ&#10;7VzNI6LWOfupVgtrqdyuEtyRmuO8PWtzrPxSuZp8+QtwRGD3xXR+M1aL4X+KiJGyBGAfrS+EYZrf&#10;wH4ekjlG9rfc5HXmpWugj0XXba3g/Zc8Z20Vva+ZBcQFMdevWuQ0OOKRrUrags0KZbHoKg1281pv&#10;BPiKOGJmMkqAlmxxnmrfh5pLfRrdnRtzW3GfWi2o+h0mpmNfDeolUAPlAEelcAZGkW2w7Mol6Gt6&#10;W6uZJ9X8wjDZAX0rHt42S7O6KTDT/Lx60B0Ol8Nal4ik8WX1lp2pxWccCI13MVzu9ABXyn8TNQ1C&#10;f/go7qrXN7BM0EcUe4DBOT1NfRFlNPaftU/CWFbrZDqEcsNzzgM38P4188fGTTbrT/8AgoHq0j2V&#10;wsVzawTQMejrnnH0ppaphfoa+s2t1/whl1IsEz/ulLEelefvGWswGLBQwyfWvXtUurS3+Evhl/Oj&#10;f7TpTY46EDvXjcV2jafqIeZQy3bbSeM1d9TM9U8LQIujxAhxGsOfrXYW0tnFFdn7HGGIO0kVyHhT&#10;7fJ4dgkjg3KifOD3FdRPGr20pyM55HpQtR9SujyNdzszJuDNg56irlvbpLbXXmSHLP8AdJ6Viygr&#10;dRYkcc8e9XYJ3jhuWMuSvNMDooLdI7WURwj0NR3STpp02XCjGVz3pLC7kkthM8eFJ+X3xUWpy3cs&#10;1u5sztQcAdKT1KO/8AX96/h3xgr6SAkcRCOf4jisdBeDx7qtzuO9rtuT6ZrW8LSWo8Dauxu4YcQH&#10;I9SaxJrpY7tAbnc7XZ49QTUvQLo3UjeXVHYjqRUVxbRJ4gtS0o24ORV8+RF4fgnN7ED5QJ5rPaVJ&#10;o4XErnPTiouUQ3McZhZllGFYH6VSW4gVpALmU4j9Klvd62c3LDK03T8tpEqPpcWdpw3rUsBlm73F&#10;7nyyAJetXpwqalDtK/MuPrTLKJo9RTDoOWLDFWLmHzL7QXiuWc/aDuXHTmgdyCNozq5jLEHbWtFD&#10;KLe5dYiQEOc1PNBpMM0ck3lh/KGAD1prXW7TJBHAyoykZAoC5mp5KteMSp+arDyQnQYCuT14rGYT&#10;Il2NxbJPJrRsXC+HT5qLuJOPamgsMjLl0YZADc5qzMYGVSrLuxyBVOQq1ldFJOdhxiqFg0zJKWLZ&#10;80ikI0HB2NiJTx61JGsjWysemeBSqJRcENFj0p03m5hAUgDtQMsRfLMcQ5+SoHQ5uiQwyalglKgn&#10;yxnbQ5yclhgg5oGZP7wXqDav3uDUwZhL0Ymqk741CEB+rHFaNoYxIzvGuCvGaBEcT3Emp7I7Ykjr&#10;xWmihLO7DxuCy8cVWjlMeu2jxhMmTlcVvXO+XRJ3NlGNqDkd800DOUlhmNrKwLFQTVjTM/YSAf4+&#10;M1txQK3hePbncY2yKp6XFbi6uBJcBSpYj3osBnaohUSgKuSvNXtEKQeHbxY0bc5FZt2zSa7cqXGN&#10;5q/ZPsMUe4ZNCAu3MVz5EzkkALkgVzNojy61qjofuEgEiuvvJymmWiKoYunzZ7U3R7S3km1RRIiZ&#10;t2Yn3oWiEchbmQeK5o5VJ/e9c9K6R5oUEqoeRGM1hSRumo3JdsE3bDcO/NbVrHE0Mvyg7o+tA7FF&#10;lha3uiRnJrK1BVj0i02x4BJwMVvGJhcBQn8dUdQjL3NujBSFIwBQBQ04MdPkDjhkJBp2nJIddvUV&#10;CFEvBNXLaFvtjKYwFEJwAalsJII/EMamPDNKwGaLCJpom/tiMGTovSnBWG/Mo+lWNRmt4Wndk+cj&#10;5RVazWeTTZZZEkCFvlOOKYETbSs5U/wmqcc7YJMLArLxxWoI4ftDhZyeOaqssa6kuYY+WpiLAkdn&#10;+4M7RU0aytdKojcnaTjFVomQ62gwQv8AerobLy4dcgfyo2wpye3NFhrUwQjG+m+RvvYOeMUTbFlA&#10;5HHYVp6u0IuoJEt1w833VNZchZ7gYRcmIc5pNWAp3Ej/AGRV3H3qnHxMgVE5PJxV6SN/LfLKTg5F&#10;ZIuIFu5lYbTv+U+tAmdKrImh3PyP8ycms/S592r3beQgVHIbJ5NatiqT6SyF1KmPr6VzU1u1r4sb&#10;GonypHPQ96aA6rFs11MBbcF89a05XgTQiFKj5BmuetzN5cRMUhBbg461bvJUOlFWYKPL4A5NFwaJ&#10;bJQb2dsjBU8g1j6nLcpKyxRI0pfrjpSaS86alMA7Mm/jNbctvEL9pDIoLDvSA5u108EXV1cOGn2Z&#10;XI6V0WmyXP2PJdRsY44qURqYcCQEkc0iDYrAYHPany2ByJLovtLMowy8HFcxdhPtJYAffFbs91I0&#10;LReQSg+6cVhXEcjJyMZY807IS2NCBIltI5FIZyOB6VrKk0mm2paTGTwK5uKSSO0VTcAkV1OlCWeC&#10;CX7SoWPPFJjbIpkuFiswRMVDjFW73Y2kWgFw24wjKn2q7MzErmJCFPBrLuJN03+p6LjijcRzV9E9&#10;xb2UIcri5GTnsK623RFsbFFi+VLdQB6+9c225dbhGH+c5zj0reikwgwedvBpsETXqk/2blWHHFU0&#10;VPtU6kHOBV95ZHhRWjHyj5aotxqMRAGSOaUbgwkS3zGcAEHk5p45kx5hPApswzE3DZxTIWcxkGI5&#10;3AVSAszuqrCWZSNo4HanRrYTWd0CYwdnB9azNWxHpbgz8lQc+lZ+iuzmbN4zKX4NAjVjiuoLoqtu&#10;AgYn6065bchLEfLgjFSXly6y2y7CQV4Ppis8TbnyYGxng0ATmaOS1tcQsDnGMVZVUYnII+WooBD9&#10;qiLyIFx0AzVovES+xTgd6EAgXjqaX5BExMi0tq8bS3iuFBCnBzUMoLRz7efmpDLC+WfJfexx0PpS&#10;TCV7xskkYGKigYCIqyc4qRXkF2SD8uO9Kw0yZDCLe43bRhD1rAcmTUFCtuAmOe1aUod/tDYI4qjZ&#10;xhdQlZlJAl496ewjeiCw6bu8oklBWNfzI13a7YWGTzXRkK1hLll2hRgVjTpBI5VUXPqO1K4WL2n2&#10;6G0lYyAERgjmrYIFvMdvQ1Hp6mGxmDFixU9ajeQrHcYRTl+OaBkG4fa0LSDO7vUTCQ6s7m4AUD7t&#10;V7nc0UYDn746dqkIAhH3jlRnmi4iVcPfOABgDjNTykjTpE39eoqOAIJY2Eg5FJOHa8Rg2AD09aBF&#10;i1CfZhvOcdKr3rIySYAA3AVOqMUXnjbUywW/9lXLPyd3SmMzAoKIN+MKDj1qdWciMeYQP4hWlFHY&#10;/wBmuzRru2+tVykBiV1JHJzSAZPLKlivlRDBHNc9PKz3YXzWJ8xeB2roGz9kYY+U8VhrDGviKbCj&#10;HnAk0XBK50CbBp9sArZEQzk1YgmMSXLJChLCokDG5l2oSBGOahuTJ5c2Iz04FAFS68q6vLQbWQ+a&#10;eg71Yaykitt8koAVODS20cpsrp0jBcREg+hqCOXVnsJ1uJ921mGMdaLBcFGVmbzc8daqK5/tMj5i&#10;C1WUkVbYjyuScfSpbeAG7ZhGOTQFwuCTYgAtjy6x4IpxPd4hbg5BrZu2VbtFJUDpijei6ZIhiXpk&#10;NUMpGfBuNxJnselWljVpDnOM1AgfeJMAEdhVjzF3R4ZRk80kh2JFjOCUQUx1nKKMAEdKVplVkUTD&#10;OO1QPLL9pjO7pTAabiaN4VF2wJBDe9UWcf2jISx69aZesWuYTtUH6U5oy+i3Dq8eUHrzQMmEiiQk&#10;SE+1T/M67c4464qlaRSfZRuQk84zU8xkWyY4cADrQBdtCiarcRC6jZsfNg1qPH/olwAhLNGSK5PT&#10;oJTrd3LHPOwZhvrtwJf7Eu+MmOLrTEzzTVJFFw6vK6jzfmU0+yWye2BBgY5GRTdXiurmedX09gCx&#10;CMtJpGmyQWZDXchYtkkmpauNM6OJo0towtmFCir0bu9oWzwDTFtbk6em8D/V8e9Mi3JbSKUIyTVC&#10;OghkA0RgGOTEcEDpXKHSra61e6kNvMzmU/MTWxaXO1JVKrjaQK0ba4tUguwYlG/uO1CEZFpaWdpd&#10;rEkG926nriteSUIgBnwO/FUCXGqwuMtmQ4PrUGoTs25DbEFiO1AEc8jPqNztBK7aNP8ANF9OemH4&#10;NPtkZYJ82x5jpYgqzvjIOTQBNdmVpZNszEgGorKK+azumcvgHgY7VJ5sQkAYA5PWtKB2a2uykkSn&#10;ysAetNCYlvHG9sQsKE56ZqyLWbD5tyMH0rKsEvl8QbmaQ4mOAOhreu7u4Z1jEQXAGQKGB81+KvF+&#10;g6LqsVrL4UF5dygFIFmC7U/iY/TtU/h7XtD1e2l+wvGyNbscZ5Vh95T3+U15F8ZvCevz/ENtbsTq&#10;E8dxbxx3UEeS0BXoRjse9T/CDw/4p07xZeXtzHPBb/2c/nQuThiR8uB61+DRyrDvC+0dW81/Vj9U&#10;c5X2PYWDBTzkiRgaqMf3jAiXr6VzPi7V9QsNd8ARwxDy7iS6eYbey8jntTfCmrahqK3k0lpEkPmO&#10;qnudteXHCtx50vd7l8x0Tty3JyKqSfcP7w9fSrkin7NctkbhKeB6VRfAMR2nJXpUpJNBcb4Rx/w2&#10;p8LsdtOvP/Qa9juP9dMxzk30v8zXjHhHj9tT4U5K82N3n8q9mu8fb7kEHAupOPxNfv8Aw2v9lj6f&#10;5H51nv8AvDKn8YAFGV2sOc5qPc244GKQkggBs1754hPk8UwFxcRHZ/FyaYCSTViMKZORnFIC7CSd&#10;x8vAyMc1poWA6c4qlDjyZPl+lWUOZByaaJZejY7/ALo6cZ71bjPI/d96poPu+gNWkzx8pyDVJ6DL&#10;yY3H9124zVpeh4qpGTtAyatrt2r61IMtRkBfugmtCHG234/i5NZ6k7jV6I/u48t+FPoM1sgo2Dzt&#10;HFU8YvHz+VTxsPLI560Okfmk7ecdaQhqqQWORVhWAXknr6VVGd5O49KeGIlH1pMaNBWBKcg81Iin&#10;7cSDgZHXvVQMuwYXHtVhDlovnPTNSB8+ftMQF/hb8FrkAnyNTlVvYGvkVCxFqyyjAiGFxX2h+0Qp&#10;f9l3QJNp41EDP4iviv5RY6b87f6gE/lUSXum8fhLkeTPEVUnLc5q4c4+7VK3bKxkSrjuAORVznLf&#10;NWaBkLjI+7Vy0BZFwv3ZRnmqr42sd/GKuacgN8H3d+gPWqF0O604N5sZ2kZQcV1EIBZenUVgaakn&#10;kxnPbpXSQA+adq/dxwaV9RJGtGFzCRH1x3q+FGFJUc1UUfuYzvHAzVpACYyMHigdiwv3hirK42j5&#10;qgUDDYz1qfnC0kA9TyD5eeKaTwM5xmk5ycil2/KxwMAc0xig8AbRz0p427eBUB3ZQ54A6U8Hr8tA&#10;C7R57YjPIphK+Yw8s5p5LeYpANKGXbKPIXpQBCPvBScZNSlNrHIYcVEQ3nxncDhulSSSZCYXoKAE&#10;4yOaQg7V+Wjjrj8KDjnjtQAo4PSo2J89BtOM1IMFCc8UYUljn0xxQAhHzj93xigFgy/u8daXPy4N&#10;KScZ3UAId2wZHekAJLZkAwOKdkkdaBtCTcnOBQA3PAOOM0hxsByadxt60vfrQITHyk7acMbB9KPm&#10;3DBFHO5uO4oGN+XcOTzSjbtI9D1pSDhsqOOlH8J+QfWgBeN6juaeMbJB1x0pmV34z2pVxtk9SaAF&#10;wcrx3pekg6Dil42JlicHpSN160ANBj8wjyu/U05s5yQuM8YqHkOcr34qVegoADkSJwORzThjaKQg&#10;bTR1P40AONJgBDTuAyikIP2lPmwMcj1oAjH8J204fSpP3RDjdjjimEc9KAEGaTB8xCGHtThnLDA4&#10;anYG6gAXd8px60vpS8fMM9KaPr9aAHgfIB+VHRW+Q+1IM7ulGfmfntQAD/dpvy45BpRnyPX5qCPn&#10;BOOBQAvbsaQ9G4pVCbRhz7ikON33h+VADM8inD7oOKABuPyCl7Z20AJzvPyj2qVM5GQORxTQOGp3&#10;HPFAD2zs4A6+tIceVGARTMc9TxTlB+agA+bcPk49qOdw9+1K/wDx7vh+4pV+7GfM529KAE7A4pww&#10;QM4zmmnPPy8fWnfLtXjnvQAHiRsjtRzhsY9qQcsc56dKTCF48kkg9qAFHKj5O3PNOHXluKOMnAwM&#10;UdxyPpQAMAZE+dutAB3ffNL/ABjA4NOUDeeO1AEZzuT5DjmlU/KPlp7YDfcJpnHm52DpQBMcbR+4&#10;XpxTP4+3IpATn7oxTCSZJMdqBjx2+WpU3CCU5HIPWol6gEDntUhxmMbjgCgCIB9snzjrSgfKAWJ5&#10;pSfmwBwaT5vMUZHSgQ7IyDtpCEYAmI4z60n/ACzl+XgUAjy1ITJoAnBQMflA+Ws/bI2pStk7d3FW&#10;ieG+X8KcANiEMPpQADmPnninj/UjimEgJ0wM9Kev3c+1IaA7t4+WnAHe3P0oJ4pQfmXBpDFX7tL/&#10;AAikOdp+XpSZOD831oAfjrxSjo2CRmm8+V1oB+ccUAO+Yt7UN/rB8n60vXPHenHiXnafakAwDnI7&#10;0jk7eAetKT84+TA7ijGWY4NADwTtjwF6c80p5WPk8Gm4HUHjFIpBzhTQA+lzIdw2DHY0hxg07KiJ&#10;uOaAAEZT6U4fc+93qIk7MhKerNtf5VxigBSBuPzZpvOT8owRTmDGHgd/WmnIK8gnHNMBgwDnmnZy&#10;V+U8H1qNt+/PYGpOyn2oAa/3s7T0pOPLkBFPbIB46VDwQaQAQdrcDgdaiwfLbOetTHGfvUw9W5pi&#10;KzZyfkqCQgSYIGe1WyF2niq0wGCc0FFZ927IxioW/wBWOOhqfB8s8YGagkJweQeKdiSBmXD/ACjp&#10;VVmy2PLwM9c1K2SZB5Z6VWYDbg9fagQxj+9iwvBNJIBsYDqIif0pWU5GGHGOtJMcRIc8lMGkhn0X&#10;8H42Hwo1yUofnvyM/TNely53OePvVx3wxhEf7PukNt/1kkjV1z53v838RrWKMOrKx/1rEd6coOB1&#10;ox86/IalHQ5U59KYxhHWozkSJ8hNTEfepuV9KYCgjLHyu3rSZbaPkpR0Xnin/LjrQA0Dkc0jKmTg&#10;06kYDb70CGjOV47U/A8mQ4GBTP4hxTx/H196BDeCeAakAOD8wplPG3a/BzTEGOTyaXA44pvIdQSO&#10;tPPRuKAIXBLDBwakQfux8x60dvu07nng0xi+vyfrSk8cnmjB2H5TRyJB9KAHITuPSnH733utPQLt&#10;YlgKjblOD3oYhw3bW+b60DGPu9TTT90ccU/vSAQbsDMf61JgbDkCm/wnPOCKU7PNk+Zs7eBTAX58&#10;LwKXA+X8aFH7pSS2Qxpc/wCz9aAEIPmxcnr0qwo+bp3FQjO5vrUy4yf94U0RPY+O/wBqufB+CMIk&#10;6STkj614F4XizDpy7DgBT0r1n9pu6SX4/wDgOz8w4h0xCQPU1514bQebbDA6JTqu8UjWmrans2m4&#10;Gixgr0i9Kvpjap3k5PFVrRcaSfmOfKHFWlI+yLiM9etYRWho2PwMnApONy8jNJk714+tIAN7kirJ&#10;JQBlvmH0pccdsGmnt8poBbf0oAf8v90Unz+hxmnDH9ztTjkpgqOtADVJ/u0hxvUep4pTtVBjPWmt&#10;kmMhMntQBYIXylwx6Uzjjmky3lAHHXoKYzDcMA9KAJP4T60jA8cdaaOWX5CBnkmnNtLAKTwKAEx8&#10;x5HvRn2pcHY1N+bc5CUCJefKZsHrSc46dqMv5QG4Y7ikyTIoEfagY7uKTncKPUZpf4s4oAcOhpT0&#10;b5sVHzjhaXqWGKAFOTt4FHGwc0g+6Pag53j5aAAZBOSKUKN348UYU7uDgU7jccN+FACD/Xf6sAY4&#10;OaXJyee9HbpSDh+T1oEHP939aGX5QfLHTil/vfNSAvg/Nk5oAauzaMqwyaUdZTtO3NKPvnjt0pGy&#10;M/LnnpQAp6jjtSDPmY7etGD5eRz60v8ACOaBkgztY1ERhRkd6XcQr/KMcUhP3sigAAGB8val7YxT&#10;cja3FKCdxIU/jQAueF4GOc0E/uDgd6Tu3y0vfpQA/J8peAeKa27dw4wR09KO3WnYXy26+1IZDubK&#10;/u8+9TgqbY/IaYeE+7TgT5a/IBgUgEydqAIO/elDPvbgYxRkelHGQdpoAlDDP3DUoC4Y4bJHFQg9&#10;TUoOShzQMXnzBxmpVJCNxxmoQVLnsOKlGC7DnGOtIYmV3HikGdiilITLHd3pcdaYJCcmTlj1pHX5&#10;ZcMMleM0pPDcU0n5jkigRlyKN1wDGRx165rMkiJRMbsBzuNb0m0+ZmNTxVRkyU5AHPGOtTKI0c7J&#10;AhkcBSytEVOR61w9pDANX+Kfhy7QNBdaPPJaq3TLA9K9TRENw2AMDtiuF8Z2xgufBurQxOTb3e2U&#10;r2U+tclenzJ6HpZdiPZ1En1PhLXYZ7SbxbZzW7iSw8QzKgP90Hivs34N6ol9+zZ4UYsPOjsPLY57&#10;J6186/F+xB8faTqkEUfk6hpZ8zaON/qa6b9nDVpl8Q+K9JmYgJduUHoDXm4WFp2Z9DmTUqSZ694u&#10;sZtM8baX4r0tViMV4iX8KHCuhPOR3riPi5pcOpfCvwx4q0iKN9loPtqxcnaeuR7V678QoS37Mfxg&#10;RWPyxKxA68GvHPhHqdu1x4u0O+vGeHVtEf7NHNyu8DBAzxyK6MZRjGzsefl+Im9L7HyHqEBbxvoP&#10;yIY5r6HymHYk81+l/hqE237Nvwjthj5PDUWSPUjJr4F8caRcaZ8ePEWn/Z5ALXXnmts90JyMfSvu&#10;XwDftqf7KHwnvBKm+LTxDLz/ABJxzTwk02POIXipG/uzt/dsD9aep+V+T1FQyH97J82eaRW6jnBF&#10;eufMstA/d5pS3A4NQ5XDYBwKC3B571FrDJNx29cVs6eF2/frCVvuDjk1v2OPsc2AT8tJsZ6PouF8&#10;Ga/NsH3QB71+Lf7VF4Ln/gpF8WQLjcsEcEQwehA5r9mo38r4C6lKTj/Q5X/755r8F/ilqUuo/tbf&#10;G6+aYlpfHl0OT2VsCujD7mNXY4hF/cxFZcknkY6VI5uBBIBKgUkZB702LzRGMhOnTPWhw7K+VBx6&#10;Gus5wCqJVzL95eg7UDZs2shx545HcVGhOU+XGDUhJ8xDtUfOOamwI+nP2dJbaL4+eMbdWKrNpMZU&#10;fQ9K4L4uRsv/AAUA+JoCqM6opH0xWr8CZ2T9qOz5IDBQBnrzVL40tt/b68asEPPkn69aSfQIQ5Tj&#10;yFMnQ4HWj5cbShxng+lMDnydwjXIPK053L2kmNOXjHIapLDDfLtGaAyGVd4Iwv50gEn2ZCIAD35o&#10;Yfu8lgSrDAxQCMLVkYmM7AFKkgdzWr4YtrZ/CPjSZpIxIsYEWTyPWqeqgPpN5I8DCWJkCMD1B68U&#10;eHA/9j+LGDtxEvy565p30J6kg8wFMxlx5rc+lKoh3Tloy2F4NSDcI0OQAGO5aRgPswPlg5epKEVY&#10;wi7YgBnijDFLglCTkUZYPHhuB2p7MCvFMRGxn8qNcjAIxjtSZbedxXIXj3pSGBHB6004z9DQA5Fk&#10;PmExhcDkUoRfIAB/i705SQGYMRgUbtyZ2855oAiCbbpcoPenERlJzlQeMe9SY4HB6c80hEfmH5cU&#10;ANQARMQpxjmlXGwAE8E0oyM/MKUlQVO3nNADDnccRkCjneTmlOfNIyuPTNJj53+YDjrSAdzvOQen&#10;rRziPnpmmgjD9ev50oHI+YUxscceX80Y/DtTBgoTnjPFK2dp549KcNgQjZ3oQhOqsF28035R5K+e&#10;zEg4z3pQYtxwjdKQj7vegBFLh3+QdeM1ISd4BZCDULcqo3HGakITbICCTxikA75QRkjHpUbFsudq&#10;kE/lSHPzKzMRkbaOdxySRimAEfOmRjjpTefNHJp2eDxRzuOAKQyPB3v8xGadz5WCAefWmseScdKY&#10;rpvlyT065oESjzdqAPzSsXET5dmJPc1XZ/3bsrEgHtUaPM8rBICTuGGJxTsD0LXz4gHngM2cLTG+&#10;0BZB9lO4MMAHNdF4d0HxHqvjiystM8Iaxd3UhH+qQlR9W6D8a+xfBXwW8K2FloOoeN/i/wCGbBdy&#10;u2nwyK8v0Jzkn6CpnJRXmXGEnqfFcGleJL6zEVr8Odam3FQAinlj0r1bwp8EvH95BLd67qeg6HYK&#10;gYvdzAzFf9mMHNfdHiS8+APh74brc6B4SuLq5Njss45LUr5rY+9k+lcl4S1f4dtZf234l8U6xc37&#10;TPImngN5cO3kLs6H0riWJnNuysaOny2ZieAPg78Ckh02U6HrWrOlwN1zqH7uHIPUKcAiua/aH0jw&#10;TpPif4JHTPDenQpc2ciXKWmMNs6AEV1fi7xT458Xa5p8GleG7XQNGtyV/cN5byheATtx19Kyr+LS&#10;U0D4Lx6rAL+60tpdpmbd5hOcZz6U4qV02Eo66Hm/hLQ/FGoeE51SJ9J06RlO9xteRe+BXoUNr4J0&#10;TTDFZAzXRU+bcztuYn156Vk654lCRsBeW8AEWFjj4CDt0ryvU9eQQXLtJEwJJ3l/vV03ctlYhvU7&#10;zWdeX7VaK1y5QEkt2ry3XfE26Sfy7uRuSFUdzXFXmu39xqF+qTwGHPXvWO89iLuAsoMmDVysLTcv&#10;v/a9zeyySarKiOwL5bt7VdE9pBCFg+zKFA+Y4zmuUe/naV40s7hl3kZHFUl8pdTk+1atMR1CCoUB&#10;pnT3OrXEi3YzI7F1GBxVC+vdNVbFp9cdSY+I0ySPyqrEL+4voorPwzdBCceaUPNddp3g6CSa1nvv&#10;tDEuDt7U9ELU46K41O7W5h0vwleNnrO4rX0jwjqd1d3L3z3pZZR8u44r2rSrLw/ZRvGttp8ISLgY&#10;H86g1DWtHiYxxX9s0oJ+WPBLfXFOTelhx8zN03w7oFpYRgaVC0hHAx0NaN3cRWmnRpHa2yyMmAoP&#10;3axIZ/FV/rltBY2eoPJLcqqLDEWYk9gBzX0h4M+CmqT2FnqPivxw1hEYVke2L/vmXrgk8Lmsr8rb&#10;vqVy83Q+bbe58TXOqW1vb6Frt3NJOFRLaJm5PbivXND+FnjG7ZLvxFqL6bbiJWS0R90sg98dK+mL&#10;cfDnRNIuYND8HeHYYYbY77uZVz8vVjIfz618o/FP40Ija5pnhzUFurxi8cmonmKDsRGP4j79BWUm&#10;6mkQSS1ubXjHVPhP4I8C7bbQdDuNTkt2FraqQ0jt/fkPJVR7/hXxR4j13xPrnjS5u7/Vp5XaZvLi&#10;XiOJT2UdAKz72fWb3xNqF1eavqN1cS3JaWSeQsxJ9z/SpURVXaFH3csR1ropUFT82RObY2BZRZEE&#10;qVDelaiTxrZQpGgHy9KzwG2kZ43U4BfNJzk9q1sZj2MXmyEs3Tr700bvLJySO+aaQcyZjHbPNJk7&#10;yOo/nVALhMNhGpSDs4akzwRSqVDvgDOKBDDktDnHAOaeoG1flxQQvzZjFISPLRiegoGPzlmyOg6V&#10;EA5d8bRU8exrabnp61X2r9t+9JyeeuKBC5bd0p3zFTw4HrilO7E6+UBjGD60uHCjM4P4UDK87FYI&#10;wJBllOOK9P8Ag55n/CwfGgGcSaUqH868wfPnS/u0Kkcse1ekfCGVV+O81uJxiSAlQe+DQtwscr4z&#10;QRftC/ECHZjZq5wfrg/1rLjKi9t22Z+U10vxLjC/tWfEUEAB71GGPoK5aMg7QGGMd6GrMbHyFRPJ&#10;ndgtwcUqjDjHdeM0MSdoLjC9sUh3GFhtJAI/CkK405LEEk5frVG+62Q3cbTnitEZJT5MYxiqOob/&#10;AJcuvA5GKOoX0PoD9mjWWg/aL1DRJr0/ZNW0x4yjn5RJjGce4NfUGraWT8EP2qPDP2aX/QdSa6s2&#10;A6qfmwK+BPhzqVtpn7SXwnv5mkEMevL5pU9B61+iVjr+nS/HrS5Jfspsta0SMWU7gAP6qc9fSsKt&#10;PW5dKSTszkP2fb4Gy+JmmSyZ2SK8IPXI4avfdRgjM1tIYRkZwfSvmWwaDw9/wUd1G1gPl2U3iNQV&#10;bgbZzx+GTX1lrEYXT1IYHfCCCO2a522dVraHneoTbbG6/fsSFOdtctp9tq19q1w0YIiSbqT+fFb7&#10;RzJr2ovM+2CNSWBGdw71s6ImnNaX11YMxguM8jsR14pNgu55/YN9j/bB8KWk99OtvM6xtIeFdn+7&#10;z9eK+gLyzW2t7VnmAPnjYD6E8c15Z4y0+3n+G0NxDalrrT9bt5ldB85CsCenNdd4r8Q6ZJ4G+BuL&#10;6RTdaKm7sdyLzn8aza7D1OY8fa3ew3Hh+wstLaW4muIi5QZEaDknj1ra1K0+1/D34fTjVI4JH0/A&#10;BHJOOag0SKwMuvX8tgs++02xvIv3cVmX15JcQ6TBGsqumo/u9vRFzz+dNDbOoWyli+AyW51FJXVW&#10;ZnLde9eeSTSiyeOG23yujIFz0JGK19WOqHxFocKapdJbtbqGVW4Y981c0qw0g+JpQ06u6RZJB6Gk&#10;M7XRYZbX9mLwVBPb2xuI0meRcZILEkc1zdw0z2sh3jBJyoHStu1nLR3MLznaCwGe4rPu42XRtYKR&#10;j/XLgmmLqZF1c3MXhWJvs5A+ySISB0yMCuPv49JOifsvWf8AbSb4v7Qluy4wcEkiuwupdAGo+BrS&#10;88ZCD7beL5MapuLlME15f41ksj+0f4tuLe6b7PFZQxQqOAMDB47VnKVlcejPD/GE9neftY/DOxhj&#10;Zov+Em3NH22q2Mn8q7/xbdq2p67b+dBFbaf4dTa4IwWC15hpVnfXn7c3iWe2mi8ixsCZJj0Qt2qD&#10;xtdTprV1pcWqvJLcXwDnPJ3HiqjsYy0ep6B8AtCubvx74o8QXNqux9fkWGVxxgHjmvuO7s2TWNKA&#10;uxJI9p80it0HavMvhb4dWz/Y00G0ksPmj02J2ZOrOwJP869Ys4YodD0N/wC1HaRoCGDnOBjiqm3o&#10;h0ktWVdS0Rbz4H+JLUavuke4Rt7HOMHpXHwW0lu0dqtkn7sJjnnjr+dd9b3cKXV/AZGxJ0OeCawI&#10;oJz8S73fC+Ccg9iKlpGyZqyzTJ4a09xauB5IBqWycSPbEoNxfoKbrt1bR+D4oFsSzbhyB0NYmm3E&#10;whllUZaMAsB3FUibXOk1aFoprJ2jXYZkDDPTNLqUEYt7JWwC0KlTSrcRX/h7U/MicINvUc5FcFqW&#10;qa0fido9mbQi32YWQn73pTFY69JXS70QCRebhQAPTNeH/HG0ksvj/wDADV4Qq/aCkbsOxUggV7Xo&#10;kbz+K9Yjmtzi3VCp7c0/xLoWgazp99peowIWS2eWwuM4MEijjn3rSFotPqTLVNHkvxAgOqfs06Xd&#10;pKnmQWqHH1HNfM3wr1O403476vaOfle/OUJ6gmvqDSEd/hV8Z9HnvN0lllFYn7wXoa+MNXkm0v8A&#10;ag0C8xIsbawqNnp1wa64S9457PlaPZvi9pkH/CRafqMMbBLm3BkC9Nw718r+Ig66zoN4uQbbV4yc&#10;V9q+JY3vv2cLeYRBzFaI4OP4a+TPEFmJNM8T26owZrMsp9wM1lVhzbM1TTSsffXgG/j1H9mP4Z6l&#10;8gY6BAkhzyGUYrtRdXiajaGOHO7buHqK+avgB4j0Kb9maw0i48R2kM8VyUYSSAZKnjGa+lJow1jp&#10;RiMgk3KC2O1YVFys0g77kPjbbN8BvGEhucCO0Vs9OasfDYrc/CjwK8km8mF1Yey9M0zxXayN8Jbu&#10;yMuDNZDJ9eK5rwzfTaR4S8OwxTeaQzhseprJKzNLHtGoWOkSFU+xgAckg9PrWFcwxLbQLHeKURCF&#10;ArP07xDEZdWF3osw82A7XqaOSP8AslpVuGO95MA+lUmrCMNWI1JT5hcefytdNcGGTRrF44IFKIN3&#10;tXMp5YuZ22j75qYy3H2e5IR8ZGOetSgIJbOa78a6C6WzNNBr9u8LBsYIPXPaud/aztrWC7/ZJuUj&#10;h+0f8I+6uwxnGM8n60ms3OrW76VLbeKHtw+pxCY46nPGD2rhP2grzWptF+AqX3iR7iVdFYxZXGF2&#10;027Ji1uZAWWX9nr4bXMkKsZLZgAegxXnNza2r64Q8oSNSScHHNep6Upf9gX4fXDR/cuJAT6c15lf&#10;RPNfWnllgGIyR3qtlcR3vga4u/7at7OPW3MWx+3pXeS7xqOqKxPJ6+teb+CYbm2+I2JDt/cnAPU8&#10;V6TdlX1KRTMVZn61cVoK2pnsvmx3IWYErbuc+mOlc/4cu/tNr4sEyMJEvSgz9a2bgLBLPtuT/qjk&#10;+tVPDMWlprXie6kMflm5BYE4zg0MaR09s0a2FlA7BSGJroVvPD6eHZIpApkbGWIryzxB4j0I+NZI&#10;7ZF4AUFT0rAn1LVp9NlSGwm4B2sazc7DSaPTdZ1XToYNGhs/Ee4yE+Yq9vStDTo9VvPD2nPBo7yS&#10;CUCRm42+/NcZ4b0uFtNsLq6kd523cE/d/CvZPDkkUGi6tEYF+ccY7Uk2x3XzMu9tr9Le2gm1GXlV&#10;ygPArUtSo0yFPswXEfBNWXRprmQkhmEnyg9adJbzLqGmozhdxGQagZUCiS11WOWZF3L8jGqWmrep&#10;qN5HJMNqy4Q+oqbVLa/XWoYUEgBKkEVZhimiv1BjLEBck0AXDayrdmWSQImM5J6ila6tgjCARgE4&#10;3e9VNfmnbSbUC4IC4ytYdq+9ThMBQOhpDNa9SaSOzLzucHI5q4k5j8OKhiQkqfwqm0hNvGCwwq1T&#10;kaQu45K44pAXoE86G83XIBHIB70KCq3KEuVMfy57VnRTBMgkg5q5FcLJMu3sDzjpQA2ygu/7RuT5&#10;hKFWA3Uy0iuY/EF6rdDOSpHSi7nvEsZCls3yg4x3qDT7q4NzbrIx3lz25oBm5dzrHB5jxk7YScAe&#10;lZ1teJPpkspZsM5CgjGMVb1MqukQsVyP4hisa7hc6bpBtVBjeZd23ovrTA0zO4jLCNSM1JNIw8OR&#10;zBeBnJq1eQ26+FrXyUQlYF3n3prCNvhveg7flj5FAHKzzJJZwSBX+8cVsWKSyWCZkxgZwaytOVZ4&#10;tQAiVhHIOBXT26xJBMCmD9lbgduKVtQRDCv/ABOlzIAB1rpIirafOCxwVxXDaNcXUuuaojWE+Ptp&#10;A47ZrspJbWN442dwSgwMVSYGkiqvhq72zoSkZJ9q5WFi17c5LHJbFXjPtttXhWUfPFzk1FpMSF3W&#10;QhSyyFS1DYzHZSNfRTKMs1XPLkF/DItxyo4ArZsNP0xp9VuLrxRpMSpu8tXlAJx9aoNfeEYjOT42&#10;0UnzW+UyrzSvYTaEkadrePMLE54PpWlpEhXVL9ipA8jBpkd/4TfRZpf+Em0BUU4bM6fLVeDVPAh1&#10;EKnxM0PeW+6JBg/jTuK6G3UMbXF7IxIQSkg1NpuxvNVVbH96oNWvNMGlTrFqumyKcEASCptMMR07&#10;SpYdUtWUuBJGDz+lCQXQ6fYNXTYH461yHjOXVbeL4XHTtMuZbm91cq2wFgijqTXot/bxLJFILYIr&#10;Rgk1JYwr9otpQIsKpC71z164pLzGYWhpHJq08csTbxYruY+uOeKzLi3kX4g2uATGty3INbt15sHi&#10;DUZYYeZRjIqsiMIyzuWYsSxxT32EQ3Nq13qkA8slFkG9vQCtHUr2yt/D9jaxRQELGFHqTVd7spaO&#10;kMSpu4JxWFcW8rXgkkk3c5OT0ppAP89lkh2oN7AYA71LNHI0duxc7scg9qzHntI9WhmaRCE6Vaju&#10;muTeyAKEGMEUCNKzgu3uogI0GDzV6cTR38CrdoQPvg1kQTX0dxFtm+UnGfWuuntrBvAllcrJulHM&#10;ozzTuhanJzC6TW3nYStG8eMEcCoFD+YzCRtpY1pXdwHsLdVt02gAdKrYXy4Rt9M0hkSjMqoxPNUr&#10;2whKK8bgbZBkZrYESGdGzjDD8aZdwFppQjEkx8DNIon0+SOLRriNIlJMYDNn7tXItPhuLyyMu7Yr&#10;5JJrKsQ8cMnnWoHPPPWr4vbkK0aN0PAA6imhMd4rlW28KQi1kt1VIxwOtcL4cn1O81/U/NunAUAA&#10;Eda3tZt7u60O7dHl+QD5T61neHINWt9X3PYqAzgZ9aq10COmeK0ge1ZCAxc7ge9Szs7WULF8baZr&#10;cZF1Ec87QSB2qOMn+xYVYk5TmhIl6mraPD9hZiFORUTtuuZQFAGOKoK+zyQCAAOnrVlHZpwcjpxQ&#10;IlVFDs/kxHHrWdeBC5YRH8OgrWO3YqsMDB71WRofsmsx+SrZApgmcm243t76cYJrrPDciRw38T3W&#10;Mg55rmbpAtxdJu2hnHJq1pUkQ8URxi6Z9yDJApDZ204lFpcmLleTXNQPfvrsodVCBjxXWkL/AGNe&#10;ESLwnFYKxML0SeYAM8gUrAK6pucGFOhwfSi3IEN1lh8vQ1NMMxoQD9w81URHNlLmQ9+fWmAxLrdc&#10;yfKcedjNX5yhu9OZQcFOayJtiCwCw8eeMnFdBdIg03QHSPrEMmhPULEB4IAVenNOtkP2/wC4py3S&#10;mFlCgEAHFWYSAisXxkHBNO4GN4jRJY7VVlwqg+Z7Vj6N5S3gVWGzdge1amsBv+Ef1ParEseTWHoo&#10;TzNRUzgFQDUyGtjrplhaRVbbwuRWY3n/ANq2YMP7tW9OtW4WUwzHIyDQXOGJC4x6UyTmdSv5bfxj&#10;ZbYcxmdQ3tmuyuTZroGnSRygmS3DNxXKTWkMutXLSliDICuR6Vtlg+iBNgGxACBRcYtsYwsjAct1&#10;q5HtZmwQMg1kQbfMdNxGF61sWSFTJls56e1CApS+aNQgAyBn86nbJij+dvvUs6sb8YYY3U9kZUBY&#10;cHFAiyFj+yoNw+6M81F5P+kttQc1LEqMuSePrVuQRJaPJvA2DpQBA3mfZSu0j5DWJGZI9R3ZPzS8&#10;mtS4lP8AZiyi3bk4rKJLSQL5eDuBpIZtvOpSBc8mPqKqMHNs3zt19KcY9ttE5boOau5s5NLtPLGX&#10;xhqNh7meiAmM/nU7BPJl+Qf6vilaNlyoByDnrSZGzGcnvRcRk2/20312zyYjDHaK0UkURk7Ty1Ky&#10;Hy5QpwDyRSorbEOB0p3EaMHMedhwVpssqiKb90SKijknjRsAkE4PHSq04ne9Ub0VCMn3ouMoyXsQ&#10;kZA5Gc9O1TWdz5kVwolztB61VltofPYiMY39fWrcECJO8i25AKD8aQD/AD/kkQso+bjNV0AF9GSp&#10;5brS3CR+bv2chugqRMNbk7eMUWGjYt2AguAHTJA71HMp28sOawDJML6Iq8v3+a1fMd7aM4PC0MRp&#10;2ZKW0+AMFetULl0RXbAzuOacJm+yoA4BFYd/cMLa53qMgjd7UAaMSmTc+0Yx6VcRygO0jPaq1kVP&#10;hqzIxyOtLvgbVUiW/j8zHAyKNgsOuYxIIW+bdnmqxI8mYFSSB1qw/wBqFxOrLwPSqsnCSHzsNipZ&#10;SI4Z7cR3SG5QsegPanQrC0UgKtkk/N6VlLZb7+4nNyco2Tg9a1WaJLK1dm+XcAeKRQeSu/cJmIBo&#10;dCLYkr1HFVNTvYYtJiMSZLSLxj1rQjPm6Xatld3kjI9KQGQQ7rKCvQ8VNbW8m45uWUHqM1cETLIA&#10;ITyecCpSh8o7XO7PSgCEefHcIGjRlDcNmmaxIG8L2yxhSx5IFUrma6XUUR4+Nhwc1EnnyQLl/lDn&#10;NOweRZ8OXV7Dc6qsmlK0cijbntXWxXDGC/AgUAg9a522TbGpMJ2qKvwshdsKwBznmmKxTu5IF3kI&#10;jcnFZW+5aEusJ4fIFF/DdHW8rI2wSdKuqYksZGdCB5XNSM09MnvriCddxzgDbWlLav5U4IBO3isH&#10;QplPiSYQf3+K6W6mkj1m2AcZbqPSmhM5WQOt467znzOlXYfl2gw5J55NRX4UaxJIEBDMM0+D59Qi&#10;+bjFAGpn5Afsi54xVq2Szlvv3tonTrmq0uBbjnoKpO862V00V6Q2w1RJtXZ0+CQKjoQw9elZTFGY&#10;sI1wW6is+xjmla5abUHzuOM1sxQr9mk2zKxU9KPUZzWqRam99pggfCmQbzW1bxGG3iHnuXMYzlqL&#10;plUxjaRzzjtVbM0kqGK4ViGGRnpQkDR0NtPHG8ZeIHg4zVmP7NLd3cm+IHPTNYrnPlo7AARjOPWr&#10;CW5j0+R43nY+lA7HkyzXYllLSwnj5gwyCPpUNzMjW7BIkGWG4Lxmq7lg2DIRx1qAAG6X942c8Yr+&#10;YVVltd2P1ex5/wCPo5JfFPwchE4jSeC5DvtztAFL4QNlFNqlnDLujtn+Zx0yxpPH080XiD4UzCCN&#10;o0huUJJ4JYYFUfAEd5by+NoprNXM8wcsTng9K+goKX1a3RGUppOx3k/F3weCetU5OSec4Iq1cEfa&#10;iAeKp7lF1ISvYiuBLb1LK3hM7v23PhxwAPsF1j8q9ouSDq14RIf+Pp+3vXiXhRsftq/DjJOBY3ef&#10;xBr2y4H7yT3upD+pr9+4d0wkPT/I/Oc9/jsqMCTwRjuaaOQMN0NPAGzp3p4ACfex6CvePEIxjcOe&#10;tTwFvNbIxzUGfnxtqeIAyL8xHNIDSQlYfu81ci6oSc1TTBwCT0q2m3cvHJpobRdU8theuMCrKZEv&#10;KelVE++PmHSrALYzvNFwNBDyDs7VbXp7VQhOQh4q6v317UCLanlOKvRffT5ePSqSZOwY/hq1FjC/&#10;71MDQXOOlSsSUXntVdc5X61NJkRKwT+GhgIPvLS/xHio1J2HKH6U7nHNICYH5l+Xv1q3FuN3B8/G&#10;DmqC58wfNV6I/vI/dwKlgeW/H6FT+xlqzqhIju4zn05r4TBHkaNgf8sefyr79+Oahv2I/imABhEt&#10;yPzFfAFuU/si0JUklQAfTis3sbwehcgU+YCoxg8j1q92+92qpb58xvnPSrDH5m579ahDY0hGyGPB&#10;rW0qGMahLi+fqMR1hyEhl+btW1o/mfbUIBZg4yfrTA9H08YtpW2YPAHNb1uMyD5gcr0FY9qALfbt&#10;GfLGOa3bQAyQ4BFIEakZUW6L5JBBq1EOHIIBAqso/ey/N2q3EBnkn7vWlEbJ48eXJ8o4ap8/u055&#10;xUGOTgVMD8jZApkoad3my/IMYGKkz8ppuF+bJNLj5H+XvQMTHXikHfmnY6UzozHFADwDwMUzBDt8&#10;/NSbvnIx1FAClWy2KAG9NuT0phI84jgDZwaVvu8HPNNyN3TnFACAHa3Q4Y80ozuzjHNIc5H7/wDC&#10;nDNADsjc2E4wKQklQKTnABaj+IHYaAHDORzScbZjnuKeNuG/ecEdKTI2HigBgzkU8dDxR2GRQB8r&#10;HP0oAb8xB4ppzninHOCPakAbZye9ADhu2HKDr2NLg71+lGGyuZcnFH8ed1AB/EcZ5pf+BUDOfvdB&#10;S4OfuZGaAG/8tug6U8Y2mmHZ5q/ORkU/jaKAHdxijI+bj0oJ7e1N75x260AKQC6cU7HTmm/wp+8G&#10;c0fx8rQAZ+cD3qU525xURH3qcW+VQT0oAPm3nig53E5PApuefWnjZ9mJLEEmgBFySpLDv2oJHzUY&#10;AB5pueTQBKpXyX6dOaTtTMnys7c0KX8sAx4zQA7nFCn5ZzsGTTXzvXBU8dKau/zQMADPWgCVd3P3&#10;jz1o/iqQn5OnUcVCSA3JoAeW4jG6k/5Yy5HJ6VDk+co2HrxUvPcEUAOGRGwxg8UHoOaBnzBz1pWG&#10;XA3d+tAB2FJz5r8cU7bxyaKADPsM/WlHQ96aAPNzjkin/hQAZ+c8U8dPem8dStOGdmcUAIc/KCtK&#10;PuH5qbySpOKdyG5IAOMUAIc56fSgF9zfKKQkeawyeBTh35oAbznkU7Py8Uh69c0DJl4HbrQAuTvj&#10;+Tv1p3WRvUd6YQ+UGRjNLkbDz2oAkP32OR0FGeThjUYzt5JNIGBLdM0ATHOM5pvrzTS53oNox607&#10;rmgBfxpuB+849KCenrTvfIFACcZXnvTu7fhTDnHSlUPsOQOtAAQ3mfSk+bzD+9J4pwD/AC5Jz2pc&#10;c5I70ARjdhsE+1ALiQ8AcU/je3ygUDGRnFACjOyl5C5AzzSjGT9aX8KAGMX81cIMcVKudp+tNAGT&#10;mnDOR8p+tIY/1o/hB255oXO8fKadgCCcmUDnikMQj5Rg9aQ4AXI6ml4xjcOlJ8205UdaAH/wL+74&#10;x60gI2igf6vkUmcN9zv1oAeM4GB3prbt+c808E+aemMUnGSc96QCDO4A4p443AsKZ8v2hctg4pG/&#10;1gJb6UANYsHOATmnIeW+XFOPUfJ+tKMb2+UD3oAUZ3tx2p+CU++SM0h3AghuTSqx2vlPpQApX5h8&#10;/HejjzDjHTrSEklRu9cigcY4/GgBAxV2wuTilAXEhLMTigH5j8oyad/C3y0ARqMOSM/jTj0bnmg/&#10;eFKpG1/3Y4oAj+Ysv7oke9HGxwABjrU4+ZCfLAqCQDyjnjnrQAwgY61GSdr4Ap5/1Y44pn8PSmBE&#10;SeeOlQOTtPPGKmIOB89RSBt6EsMnjimkCIDjaOc+lVJAf3mGGAeasuwWSUbSTjiq2D5kuWGD2piZ&#10;RaSRZ1HkN3zxTCRtc46mrEnAUEKeagkBwp2444pCIm+71PNVJvMa8tBk/wCtAq4TyuSOBUCAHXLA&#10;HH/H6g/M0DR9f+C4li+AngdQnXTM/nWw2MP83eodFQR/C/wQhOANITr9Klk+83yYq0YLdkYIBHI6&#10;00sxfPHSmkfvYxg4qQKQOV/WqQx6/dJqNs5UA8VIv+r6DNRtncPlpgKOopGIDYCUnTIxTh3JoAUZ&#10;2/do55oz0p3Y80CYmDyaX1pOckYpy9TxigBO5o/GpNq7GJIJqI5+QheaYh2RuXmnf3qb8m85HOKc&#10;PuUxDgBg/NzQO/zUzI/GnA/d+X6UDHjJB4JpD9KeCACMGm/3vl7etAho3b2OP1p2PuHc1LjhOaP4&#10;ulAB2X5uad6UuBz0owPSkAo+90p2fnHpTDuAHc+lPw20EgZxQAZOelLz83zVGfv/AEpwzj7v40AS&#10;c7zhRU658tfl71CpOBUxIEbknpCxpsiZ+dPx9ujJ+3fq6eblYbGBPxxVHw0h+2WAweGUn86wvidc&#10;i+/bS8ezeYSG8TyL+CHArrPDSFbm3JU9FqqktEaUtj1iMMPsg2EgQjPvU5B8lflABbpTIjm0sznn&#10;y6mbHlD5zWZaGYHmN1PTmgbM9SM0qltnBA4pqhjO25wRigZID+6kwcY65pBnaPm5pMZlbr16U/j+&#10;6BQIcMZ++Kd/e5ppA3dKAOOT3oAXHzt8g6dad/D/AKwe3FN7Dim5bcv7s0AS/Ln71R/KN3rnihc/&#10;acGI8r1pTkkgoOvWgBrElo8IMDr70/5dzEfhTSgwhweafjEY4OaAE5ycE0f3uelOwPLGWFGBtJzQ&#10;Aw7uh5pcHIw1SYU7Tk5pD1HFAIT58qd4xT+54pMHHWg7sL+6zz60ABxvXkGlx8h4NBEfmJgnJpQT&#10;nNAhv8VLxlvwoJ+brgUoA2Z8zsaBjlzgYAziowp87/Xjqc09WUxtyevFIeW6c0CExy2DSc7mBhOP&#10;WpPlyAZQMCkG4ZIYUAJ3+7R3PIo/hHHNLjqdx9qAE/iHHakP+sA3dadzk5pv/LVBg8ZoGAz6mlON&#10;zccU3J8zlTTsHy2OAMGgAGMDmmfxH60A/vXBXjsaPT5Tj1oAd/F0FLzhaTIyPl/WjIw3y89qQCHG&#10;8/NTux57UzJ28oOtAJ34xxii4DudtJu+8OMUvBU5PWk4yKQw7r3p2Rh856ik6RtmgZ2LkgCgB3OV&#10;4P1pcN5wBfimjO7licHpTv8AluCF7UAO5DGpExlzupMDyn+XJ7Uq7dgy+Dg0DHEgEcdKcC23uPQY&#10;puP9GyXwd3FHzhkIlH3fSgY/K70OPrS5O9uMCov+Wwyo56U8B8k44z60CA794phIy3HelO/zB85p&#10;nzckryelAw+UsgwOvrTJQm1BinYGVyehpGH7skoORQJFQj5pPkPIqKW2gutD160lVDHNpkqEkdCR&#10;x+tXOw4BOaemVmYeQvzMCGFZyWhpCXLJM+P9fsJrr4R/E/TbiOT7douvzMqn7xjUnBHtivPPg9K1&#10;v+1xp+FGy7iVQf8AaXrX0n4/s0sf2iPCmprbxi21jRJbS7Qj5fMxgE/UV8w6cH0n9qiZY4SHtfHi&#10;PAD3jZ+R+RrxJ3hVR9dTmq+GZ9yeLrcSfCX4voIh8/h/co+gya+G/ttzYS/BLVIJiHtvG4WXBxhN&#10;2D+lff8AfKk/wklJ/wCW3geXcfcoa/PTX43j+EniJf7uvzbfruNdWLb5Uzzss0qtdz1H436dHK3w&#10;k1+CFSk2iIszqOPnGRk11P7PeozP4D+KWkSM58q5FxApPVW4OKn8NWy+JP8Agm/fWjziS8sdJkTd&#10;1ZTEuV/MV5j8GdRns/2lvDELyhUmmltJs9znAz+NcdBONWLT3PUx0FOlJdj6znGLttoPBI5qFep5&#10;71ev0Ka9dIV6Ox/OqIPzfd719AmfFzVm0OBGSO1OJ5PFN4yKQ0yB2f3iEoeD1rpNL5Rhnr0rnUIK&#10;nK/xcV0elqcRAJ8xnXFTJ2KR0XjK7Sx/ZI8Vyl8CPwNfsfrs4r8BNUlM3j3xfM0h/e+Jrp8/Via/&#10;cL9oa9Sw/wCCe/xflNyF2+CHUH/eUCvwvJLSudmSblzXVhrWZz1W72JgFMcPyyHr+NLGGEwJYgAH&#10;aCaVCSjfJzQ/JXjBFdDZkMjDCWXKjl6kkH+j3AJwNy0xP9bJndyOKlO/7O+5gfm4qQR638I5Vi/a&#10;M+GMgiKg3hVz25PFXfjtHKv7XQlETfvrCJgR3wawPh7MR8SvB/ylWj1qLdj3PFd/8eoQPjX8ELjc&#10;f3/hg8/QiktHc0SPHwUL2m1jyoznpVhdnmlvs7qOn41WAUTKrSKVHKsO9W03eSePlAOaTYhVBXP7&#10;3JzxTCr7pgZV9TSNkx222QnL+nSkbmWQ7iemaQGdqG06VcEMMFcEZo8NG3EPiUSXbKDEML/eNPuQ&#10;hjmAsjjPr0punITd3h+zqNo5AprYLXdyyAftd3mPK+YcU8rMYvlt02g+tPfOw5Xqx4qD5t5ALdPW&#10;psCF2E3CckBhjpQVAYgY60oMmwhpAeeKjJfzG3KBx+dMQ5gwc/MMY6Z60wj9w5HODSnJC5B6Ufwn&#10;ggZoYDec8H0p/wA24jYOB60Eckh1HHIoBVbhDtDEoe/SgABO9fm6nig4O8AdDwKjBYRg795ZjhfS&#10;ngj91wQSKAEAygBzSnAZcqRTsfOOO9GeuQtAEXG6XMZPvmn4X++aCThcjrTlHAJA60AINu1yEJpA&#10;VMpwAOKc24TcbcYqMgGQfJjg5PrQA9ioHKtUe5jAxDc5pMy7QCo68cUfLkYAFAxATkZcEnHapTkZ&#10;/dmkAO6P5c89u1KwUMpDZPcUhETErLDyMntQrM1whwBgH8aa3Nw5xhgPyoXAkHz0wJMjIpecuQvY&#10;U07QxBfnFMV4yJMZyDQBIc5Jx0pCeM7hURbL43DPamycxud6gqRnJ7Uh3By26MhsA5zUWIt53Aku&#10;flHTHvT7dLu415Y7a0vpdzBUWNCxLfQV9BeBvg74t1SK0vNa12HSNOVPNkafCyGMckAHpkUnJLci&#10;/Y8P0nS9ev8AX7Kz03w5q1xI1wo3RRk5JPtX1J4N+A3ieeTT7vxD4r03SrNYFlnBkG8Rjkj0BxXq&#10;/h+T4daV/Z2neHNJ0vbE4Q3ckYLSMvDEufX60eN9Z8R3qJZnxRcCxiiUzRxSkGT2JHUVk6zvaPXq&#10;bRSsW7LUvAWipNpHgzwRYFUuUhbU3UbnfOGbd1PrWZ4yddM8UaRcS6vca5qElsskkbXH7uInkdcj&#10;ivMr69tFtNMSyZoTGuAijnPqTVvRtM8QajdQme+uY7dWJluJic49s8mmoczV2UnbRbGlLrni3Vb7&#10;RFv4tL8qCT9zZ28I2r/wLr+tdMlhFJbLNcWMMP7sZ+Ucge1SxJ4V0zTESCcXD7fmlcd/xrj9d8U2&#10;sdpeN9pgUeWQAGyT+FEaSvoNysjq7zUdJtPDJCaUGCjAAfaM+teRa94lRVuHkaN5iDsUN09PwFcV&#10;qeva3qF1FBbafePG05CLHzuY+uK2NK8HXjwQ3OseIvKMgDOmclV9KpwSehnGTe5wN5q2uX2o3MMN&#10;jqc0ksuMRIST6AUi+FPGktlK+o+KdI0q2Ee4ieTLFfz/AK16Dq3ib4d6BZy2+neFbGSYREKyjc7N&#10;6lu1eHazq/izXfETNPeXyQecdkMbEKo7Z9TWt0JXZb1YeDLHTrSC08VT305lIaReimqtskH2mEy3&#10;riaSLMcYGa19I8LX0sQI0kk5XlyMmvUNI8L6fBte5uLYTGLPrtH1rMcUeXW9hr06IlvoiDM2Gkbg&#10;Cu40nwYWhSW5u1lkVckuPlU/TvXZGbw1aQ3G25t2IBCkdjWTdeIJkto1gtbiSRm2osa53E9KJD5b&#10;G3HYw2OhQvJqemIig/MVAPHpWBNrolvLpYY3RF437c7qItN8TXzwS6trK20W3dseTov0rX0rTrKf&#10;xHDa6V4U1C+bzwgaOInLVEpJblKLZzEVt4pv7uYi2uobYP8ANPI2Cw9h1r0Pwd8Ote1XX3Sx8J3q&#10;24mH2jULsEIo74J6n6V9H+FfAOj6Z4e0K/8AFOrWhuGtxJb6Yh4jHUbx3P1rqNQ8QTf2fPFYQadY&#10;2MMTbigCLtHcnpWEq99kaqCS1LfhfRfhl4O8JRNDpFjfav8AZfmmdQWLf7PXbXn/AI/8d20Gj3l7&#10;rnjCGztxuMNrHL88nooXqa8R8e/Fnwtp9zq0OmXqavqHzIHDfuIX9S38WD6V8f65qnijWPGF5fap&#10;4iv7iWWYkBmOxAf4VXoAKqFNyd2R7Rao9P8AiF8TfFGu2V5p+mw3enaSHIdI2xLcDtvYdB7D8a8d&#10;to1KNvgIG7ls8mpwiCCMAKP0qQKm5SI8V1xSWxg2R7VNwSokBzUuE3sfMYEjmnn/AF6njpTT/rZv&#10;3YHHrTJEyMH5+aXtH+8PQ00YPX04pCDuT9536UwuOGCw+9yetJg5kwD14oOfPi2khQnIpw3BcYB+&#10;bmkAmHGz5R70n7vzgMfMM80Nu2jDnJpF3Z5596YDs/u2+lRj7kfHG7mpDwzjPpSY+bkCgCSBUMl6&#10;xuBhQPl9aa8kmy5j8pAMg9OaYu3zpyM7twxSyiZLxg7DcygnFAhQRhcg5xSNny5CsYyKTIB6Uozi&#10;Y8jPWgZBKHNvJ8xOSD+Vdr8Ldx/aj8CkKygu4xmuNbBABJHynFdT8NZHi/aj+GqglgdUZR+Oaa3B&#10;blz4tRlf2nPF7gv88kZ+lcdEMop2c+WK9G+M8RT42zPhcSQqa80jb/R7faW3GMbW9aTd9UVLctIT&#10;5VyGjUYI+bNKWlGACMbeuOtQ9HiUyFmIyakBYwTAnJA4OOlIkXLbY2yoG7pWffEmSYhOOOa0FANv&#10;bcNgP83vUN+LcxSCMjBjGR6GjqBBpgy2oJtG7zo2XI9PSv0M8FafpeufsEwXMVsH1Hw/qMM9syth&#10;lVPmYV+d2mybdetMsc+aB+FffH7O2oywT/FDS2VmTVPBMjQDGQHUEN+YrLEapWRdN2ZD8WYrKVfg&#10;b4is1YG4sLNbhlP3JIjnmvePD2t/2o+hjzPMU6Hb5X1wvNeLa/Z3cnwL8d2X2RyttrlwwJ/hIY/l&#10;Wt8BL6C48Sy20sw821tpFIPcAHFcSOuT2fc+idQ07Rm8Ja/ttFXz7Iq6k5KnGM1w/hO2uLS21awz&#10;LLHHdyFHC9mPSvQLlYpdC1MpqigmZgwJ64Nedalqkuk6zody2tQRxHVI42UrnfuIFLcdjZkaCO78&#10;QRTXECl4GwhPJ/CuTTS7jVfHPwhtUULbwahO0sg7LnoB71znjC41lf2p9LuvKdbXybU4DcMsnJ4r&#10;1q3uLLTvGXw2lj0qXbeWjL8ikhCR3p6oW5q6t9ghtrqwt7K1jCWIVdpHJArzZftaX2lAshd5ZApx&#10;z+FdvqmnRR+JtPnTxBPI86SsyOehPIrzEtqp+K3hx7u7CCy1JlECHjDnqfWkmhs6mJZ1iu1mT5gr&#10;Ebj61maaTDq3iWVZ3BKkDJzzXX67bwWz6RM9+zxS2wJYDoTWRaR2LN+7TzN0g5ovcRLoo1J5naW5&#10;JHnMemK6JoXuGuItkoVSC5A6Adf0pjL5Ecm7TiuFXaortNJECeA/FcstpGkraBOYi3+6c1DT1KPB&#10;lntD8dvGl7Hory22j6PJBAWXcqStwWryHxLMYNF8UXtxd5P+kSs2epPIAr1fS726h/Zj+LaQWOnr&#10;cav45YRXEgGDGj/vDk+g5rwf406noaeDvDlnp12JI7hoY/NQ/wCsfHz49gazUtbAkmZ/gApD8I/F&#10;mpXMBU6r4hlfzT1KIeKwfD+my67+2jrdxFBIbWG9iUEjuMAfrWxeSNYfs2/Dy3kgVTB4fyq/3mkF&#10;e3/Arw5HbeH/AIe3txbBZdS1w3DFl52DJA/Stk0iJRPfdEbxRpmkjT5/BKtam0Tbdl+O/bmu0hto&#10;JNAgkEzkkHNZ/jMySaZoUEV3JGHGRg43Ba5KDxv4Vt7NtPmvzHeIvlwQ7cmV8Y/nSbKUUlodBJbk&#10;azOGBUbuGPardtJD/bGlwyXiE78K+Oa5i7l8TNoVlcSuu+SXd5IGNqnpWtZBjJo87AEooOM96Ext&#10;GrrosUhni3RMzRdTXl2m3t1a/EHxNbTq6IeYi3Rs1q+KdQkbxroKRSP5j6hGD6Dmuxm0HSrjxDoU&#10;ssu5o7BSwUdeKGwTI9DuLmbStWiXQ/4ztcdDXN+INJ19b/T5zdQIFZthxjOf8K69NT0Kyn1SMXls&#10;pjgbyoh1JHWuW1HU9R1HwPdyS/aoUM7iL5SOlHMxbnQeDhqQ0zXPNkSRlj+ZlHbtzWZ4n1XyNLhE&#10;Mc5uJb9IkYgjG5gDzWP4du9ZsrK4Md/GUZGEqueua3YLvQb9I7a9trVHW9EkbHAyVOetJSsNxOUu&#10;NOXS/jVNbS6hn+1PD6yFyfvErmvkL4z6fJD4kvNsB+XUHdTjoRX1J4quPEF18e7+6/s+cWdi1skc&#10;j5AwCOhNeR/Gy0EvhuO8FuoDWyBuO5rsp35bvU5no2kdD8M7y21T9mvwJHIUJk0B4JVPdlGK+d/H&#10;FhqGnfEzxNatbnP2hxE2OCjdK7n4Hak6afr9iWG611vfGueqvwa6L4rwWk2sXReyQS/Zwyv3U10y&#10;akk9iY6Nnz58Jba1b9r7wppt7c3ccUniBZQiuV3EHIx65r9SY5rCLUtKV7RQs1tGEbHZelfk/NPc&#10;6d8VvhNrEDOJLfxJEJWHHAbvX6W2Wow6l8NfhVdxOu2XR4ZI3HqRkiuerHmV0VTm09TpPEe+TVYR&#10;53yLbcYrlbOxtzfRMrhv33Kn3rrpoZf7OiV5w7Na8Y7VxtvJJF4uMJnwxuuRn0rkdzqR2bWcUdnA&#10;psowNowMdc1XvdyabbIHwFwAMdc11ME+nPZ2fmwtuWJecfexXLa7L9ov7tYfLRlXCKKdtCebUY1t&#10;AlhYn+0YzvTceaqSGeTS7swW5Ij4+tUbdLt4YILm7mDgkLir0C38eoiyW1YEyL82OuaSYzkfE8F8&#10;3w+0UfZZdzeJLQnHUAOCa539o3T3g1n9lu8Mu62uPh8pHpu2YNe26ta29t4IupL2wi3JafIAe56f&#10;jXm/xxs9bl/YO/Z0vJNFkcadeMskzHJjjlBK+/ShxJb10MXwhawXP/BOuKHcnyvcMp9Mc15kdMnH&#10;9mXC65EIPMbY3qVrv/hzckfsf+JbcyAgRS7P+BrXFXPl2/wzNtdaxbqI7qRkJfBIY5qr8xKjYtWE&#10;sh8R6VJEiSTpMFAB6jvXeapdaVZeEL+6vNQhVhbfJ67iK+YW129svH3+gXU9wHYBUHIyfeuzj034&#10;ka1Lpo1C4W0tWYEc7iAf604voXY6C+8UeGl8HwBNXnu7l5jiONOV9qpaXZ+NdTuJpFM2l2T/AHmb&#10;JaQfT3rqbPwz4X05dPEOhJNMyDM0xDHd/IV1enLqn9rm2kMYTYNm1cCnLUadjhoPD2lpe5+zTSOj&#10;HdI55JHetq0tib1YzZx7VYBCB1rvjHpEFzY20uqQC4nB27hVJbAR+JpBt4xkEVFhOY+1tmjW3GSD&#10;xgCup09gNRkPRdgyaZHFbr4UjlMgMmCORVKzcv8Aa18wKFbn3qrkpa3NiC62+NIk3AlZM8DqK6G+&#10;ZZprR/QDGPauTg8v+1n2sN56mt23aUpcKzE7RwahmiJ1kuHumZof9WnDH0qJ5UeN9igt5uCRSNK4&#10;065UOvzAgkdaycyQWSOrkkuScmoGM1vzP7PKEsSIOMe9ZWiqy6VMMNu8w8mtsLLNps0rxE5HepdP&#10;t1845jGD1wKAK8/lDTmy6gketVY5Ik8P3SCQtI78EjoKz9Zg1EeKbULI7Rq5yAelLDIdtwrWIyMY&#10;bNAIglkZta0oDIG7BFb+lLAPE2uo8g2/Z1IPvWfLAv2zTHW2+bPNX7WO5j8SRyPZsEcqCQO1AMtS&#10;qxllVZUI3nGarGDy7mykWZGdW5AFbV5BOZ3a30JirIMMSaZDaXfkcww7tuWAfJH4UAUtR3t4VvCw&#10;biHpVTwlIt1Hr1mJ1Z4skg9cVtXURbwzeOhZgEKsCOlcDo039n/F7T7gTTRtKrpJxwwNNAeg6wIU&#10;8DGOJ/3nm/N68VV0djJoOrxvbDHkgHNJeESpMRPkElmx7+1Z2kR67deJ2stN8Pavc3TbtqLGQuB1&#10;LHoB9aVwsT6VbW9t4l8TOJAI3YZBboavs1rHq3zazakMrH7wzz7Vr6L4Y8QR/E3Uf+Ekl03TrXy1&#10;cAXIJYDk8e9cp49sPhnH4hj1XSvj68UX2qNZrUsCSFOGAHbNF9bCTTCDW/Ctlqerq93EZCTtwoNY&#10;N14miuvE2n21voutyXEl+ixqbVgCCeTnHauy0O++GF7dWy6f+zvqlxOtomye5gO1nxy3Ncp421bx&#10;tpvxn+EMh8OaJZJ5rsskVoGBQHlTjpxVaCTTTE12D4ljxheQ2Hw9hlAsIzHO823LEcjb7GszRG+J&#10;1z4i8T6TqDaPZXUewLcpMCyA8fd71DrN38QNR+MXhnW7b4m6RZ6ONOYNi4AMLDr8mRnd9K88tNSs&#10;7P8AaZvtXu/GutXGYpUjlUswDHoxUdcdelBmnfY77xDpvhnQ9UB8Q/tD3N0Z9OlIt45MNux8vA6c&#10;1yPhjwbDqfg7WNRuPE2tJZzwXclvOZWURIuSpNc1JBo158RvFd5e2vjbxJc3Oo74i0DhVXOQoGMA&#10;DpXpE1t8ddT8EQ6fpnwrXStF+yBBCr7XIxgjnpVJp6EOMnr0PNo7v4Ww/Cq902DUfEOq6pNrTxvc&#10;CRlUANgDiseSy0qPxjqFu3iXULKeKyR5EEpJQEZFel6P8OviDaXMOz4Kac5W53ea1ygJOfc0zWfh&#10;v8R7j4nalqo8J2Ymms40liF0uCBxjrVu2woX1PK5nui9qsHxt1C4X7RhArdwehxXYad4i8UWFzDE&#10;byckhNvz/e96dN8PPGdpLPLD8PHhYuWKpcBgD69a5PUNL8YW1/M+o+HdQVkYFZR0OOlC06h73Y+l&#10;NJ8V39z4bs47yON87drdDXstn9hn8B2E9vqsRQQDIHVT3FfDWi3+svqulZul8sMVYfSvevB2tXNv&#10;4ht4JbuQwTYBBPHNY2Vnfc0jN3sd7qM1wNXslWZQu84p8TP5mWyMqOtVNajjbxrpPk3o8p49wANO&#10;3NhVZuAMZpxSRqSXKQGSfBjB7c1RkJeOGPBznGQafJjcPmbp1zWY0zLqKkjHXb70mwFk02F9SkST&#10;IDLxzUkdsLW0jjVlx5nAzWjYvLI1wzkHb19qbcrunQk8Bqq+gWGIjGW3JQADHGa02mdLKQBmKkDc&#10;vY1XhRHtFYMxx1xT3aHyZPkAzwKVwK8sls1oipbjGarENiNhkAD1oMeNQPLYPapZtghVQ/Re9FwI&#10;08zzCd7jFXIiWkH749KoJJE7xr58ecc81p20f7ufDISKaEZGoG4+0wlJH2gHIFWNMkXyHkdAzZIG&#10;auSKN0oMIIKnk1StkdGvAIjtLUco7mlcSxmxnCLjcfmpun7ftcCbizlwVqAhWixjrnNX9NVfMuVC&#10;gMnIPemkJj9TQvrMA3EDaM/hVfNptC7j8vWrN06teqCwyp+aocWwlTER570ElCXJkHynAHBxSwPg&#10;KCe/WpbkJ542yDbtqmCpfj1oGa6MXYfvDgLWVLK8N/dsThcjBqxEziY/NgAVFexiWBQSMbsketMR&#10;iztJc6lcHy2K7euOtP09JIvEtqEhbmTkntVuCMLdr8o6YPFacccP25XPGe4pD3NGaYg3KBWzsHel&#10;spIik28nGD+dZsrN9rkwTgkcitSwiR51ztAUfmaLgVppLgC4BjOBJwfatSGKNvD0RUMxOOvaor+L&#10;CSL5Yzng1ctJFTSIDhQQpwKYFC+iVPD97ugTcACD6VHZ3Ej+GESSMbEcYJPNbSRpc2l+rqMkZGaz&#10;TaIttMoYDEw+Ud6GgK96FKWxSTg4z71Dc3TDSIFFsDsA4zTtQ81TYL5TBeOlRNCjQwDJB3rn3pAW&#10;0iabw1K7xH54DtH4ViWFrBGupblbc0pya66dlGlaPEiAYh7VlXQRLCIiJRlvmPvQBVQwJu+Ydeua&#10;fmIg4kXHtVK5QGKy+f8AiBbBrST7Ctpb7I/nZB1PSgRBtXa29k4HBqvb5M+vAnAwMVoPHbGI5DH6&#10;etUpY3RJiqEErQxkNujtPcHHRjzWnEJY4XzOpyaqWiy/Zn3uA2ckVbwxgdjnPAAzQgIZJkFzHyck&#10;1aMu+06DgCsqQTG/RVtc5HrVu3LCO4jeAg8YNAFvcAsI3HPGRVufy1sh5kpKlM49apDJST5Bw4xU&#10;tw7NpqrsXoKLAVDNPNFGiKgRW6YqvIQupW/7tsAgZqSPCyTAAgEDvVtPIaNlaAdOtNgKfMZz++wv&#10;ljHvVyC3IsLt0kUORxz/AEqKFUwA1yo2g4z3qvLJcpJMyyORu6A1IFl4LuKxZpdSVmYnHPrVIMQ3&#10;+tyQfzqr58rXG2S+ySeAW6VOIJTMjeadoXrTsBZDPhjsH1zQ83QLbk81VY7Yrp3k2IikknvWPp+p&#10;wz+J7kLaP5SkqrkcGiwHbrLat4WuD+6JKjr1FZLODariYE81GEzHdgT8YJ4PHNVLUSK10JP7/wAh&#10;HcUgNBFcxAe9TK0ogK7QQDxVQs5cqrP1Gcdq1oopGsgdpztoYIznVmkx5Y5Wli2hJFZxVhlAd8bs&#10;1atLa1lt5xLMQzRttYetFwMaUwCdBtXNSxsPIfgkEHikltnUMGYt++ODTl2JDD0yDQNFQySrdIWi&#10;YLu4qtcwySvcboDh2HI6Guqht7W5052MaZSI4rm5LiYXE8IgTifAPpSv1GXIgI9EtlyflTkVTigh&#10;bUVuQ8u9X7HtU1wzLBCm/OYxVixJVZA8KgFTSAuPseKNkfkr0qq0SNHKGiOSfWoG+1Jq0bJA5RnO&#10;PTFbXlR+VbOJ+WXJX0pWAzJoEi8P3rAnJTpmsm1NxdFYxbDah5HrW3qp2eG79liZv3eMViaG7pPc&#10;PwAc5BosMzr9Uj1tFltMgOAoPaumso1AsDyAyDFYOshZNY0xjISBPyRXY2sLjw3bP5Qz5S7T60WG&#10;9hzhVE2QuQnBArKHmGaUDA5NarK4idj/AHe9YzhxeSnzcDPWhiTOdvBcP4iXcWKhuPatK2aH7DOC&#10;eFI5pt+v+gOyx5OKpWDg6dqgJGdnTvQBuySwnTI1SReRzikh89dPZi+V7GsOFyt1EoRiCxya1pGu&#10;JLWJEnwi9sUDJJXhGmTS+epOw5rmobi7urmZSzCPzCMY7Vt+SNoBc4CnIJqtBCEv7jFuoG7g+tJg&#10;y9pEU0F5ceXbHlx82ea6yWNDNatIvGODXOozpHEyvzUt3c3zW1gqls56CmJheLE2qsFYlQRisxbp&#10;I/FVlDhtzuAvvWiNwmiMigNsp6WtrJdWsv2KIyxvw2aYM22gY6aC4OSnOKw7qKePDR28jR5+Y11T&#10;PAmhQbmZnaPGPSsCWeU2t1F5A2s3FDEgtDbtDnAAx+VOlk2TTOt0qqE5zVGFJVZhvGN3FSXturac&#10;A0jAsOzUwKJuUljvtqA5yM1RtnFu93uuJdzPkc9KasMkOrW4jRypYceorYvF01tItx9nVZCo4NSF&#10;iK3uQ9+zNIWB+77V0Ud0yoP3QPHpXOWdvCEIycjkCtuFcoQSvT0qkNHjMudx47VGn/HzGdxBCkD6&#10;UrEjd16VGP8AWAhuNhr+Y4xR+r3POviFaX9zbfD+KOKY28DTs7r1LHpUPgB7v+y/EK3BJmSTbuJ5&#10;2jpXQeLLuaC2+HCR43Xc8w8sjhsYrK0C2vYfGOtSTfZ4TcRjNsrZI96+owkUsI79L2OedmzrZs/a&#10;JMD6VSIk83ORxkkVak4kl9d1ZtzcJDYX0pkHFm/B+lcFKlKpKKS1bKlJRV2R+EFNx+2F4PkjQ7Yd&#10;OujKewGK9xusmaYhRxcMP1rzf4W6ey+Gte1iaBlN5fSLESOQgPb616Jc7Rdvhjj+dfvmS0XSw0Iv&#10;ex+b5xWVSu2tirk7QMU7njLGkJFISMZwM16p5Qo2g5B5xUsZ+UexqL0JTt0zUkeS4HoaANJGbbFl&#10;Dk9qtp2+YjmqkYYonHAq2mM/cI9BTQy4hG1CEPT86nTHyZB71WXPljkYB6VZUf8AoNITZejwDH+7&#10;7flV1QN49Kz4c5YEnFXxge9UBcjPzLz2q5HxChK9zzWfHnzIue9X49wj56hqALqEbhVrJMSj2FUl&#10;I3L7jpVyMny+lDERY5Y7scc0xSmE+YnJNStjD5J68VD84kf930pATDr0q5D9+P8A3qojlBV2HiSM&#10;hz9MVIzhvjQM/sS/F4bgSIIM/mK/PqEj7PCMDCgY/Kv0J+Ly7v2KvjPgnJsIic+2K/PWxCmxySc7&#10;iOvpWTfQ3p7F+LduP7s9OlWTnZUMIPnghgPWrDAZbnvUIbKshPlv8orotFU7Lbry1Ym1C/IX7tb+&#10;jCTzoFMYzv8A0q0Sz0G0ViLc7cHGBXRWyuGbA/8ArVi2wIgsfu4A/Ougt1cPEMHkU2ikXkxsXAOD&#10;1qzH0H1quBy3yjrViPOM7DUIbZOOqj16VKMDI9aQBcKec0uTnqPagkUY3D0xQhG4/IcZ603njinc&#10;ZPzCgZJ8m07unY1XP3/lA5NPblSNx4NRnIwcngdKAHf8A7UD7g470dutIepoADnI4/Ck43dOtLk4&#10;OAKM842j3oAYAnmLyakAG0fzox8rfL9Kb35agCTAIHOc9qYd2HGBx0pAxz8qnI7UpJ5ODk0AC4/d&#10;kY6cilyu/p1NJhcNxRn5vuDigCTHH3aTILkUpPFNGNzEGgAwmXIQ9aMDaPloOcLzS8YbmgA42/dp&#10;D1I4wacA2T83TrSNtLfjQAvOF54pedtDKu0kDAx0oBBPGaADC5GV57UdCRSHnjHenjy9y5PJHFAC&#10;jGRQMblzjrUZP79hz/jSjGGyec0AB2/aj8v4U/j0NKAuw8ClOMN06UAN4wKTjav86Xjaaac7uRQA&#10;hBz0PNALgMuBjNL2ancBCdmT2oAVQNnzHFChODgkZPWkPU/LTlI8tgfWgBvO4AJ1PrSnd9nfkHmk&#10;b1GeKbyUPJoAXACr+6xxzzSrszy1B4kztzkUpBAB280AKxOFGBSAKR0BOKTnHKHr0qYbcLgc4oAi&#10;jAFwOuMdKccbz8vJakZiPMw4zTRuLEl/0oAl/CnA8/dNIoPlk+9Iw+dPm7UAKSdw4pew4puOG/Sl&#10;HUZoAXv92ndzTf8AlkTuGM0oxk80ALxtGV4707C7eh/wpn8HOOvFJnMb/Nz6etAC8eWeR06UowQT&#10;tbHoabtOxD/tdDUoyCBleRQBH8m3IwM9zTv4F5/Ggj5H+XABoIGV+agBCTkU4B/lwQR6U1lznk4y&#10;Kk+cFcAY280wEbA2fypcL5SndzTePMGUOMUvy7XOecUAKOXPzdqjSNlvJTnqKeD8qnnGakBHmDnt&#10;1pAR8b/u85pMfMvFSkLySDikGMNxQBGVIdQR2qUc8HvSZOV49eKfxsHznNADMHI6YFPUD0PNJxn7&#10;4+lOQnJ+QcjFAC/8tSDIAKZxslOeM8USY80Lv/SmDf8AN8p60AGVIBp3GUGe9JjJH7sj2qbaAxzj&#10;IoGNI/cudnOemaYN2DkVIw+UYb6imYHQyDOKQEi4Kgg/Wl4yg5xUYwNoGevSpOd6nvSGOBbIx0pr&#10;k4APTNB3bjh8VGSxZQe360AG4iRfl4qUOCF4xURXnoKeoIjYlRndQA89AKcADGB5hwT6U0HrzTh9&#10;84649KAAdW55o3LuQFW570vdQX6k07AxnANIBpI8xcxDA70vyb2OKZ82w5TAz+dSLgqOegoBCjBU&#10;YNKAMnPpSdDxGKQ7sk7vrQBICh3DIz2pSCAMMuCKroAJGOWzU3ORyaAG92OKfx5fC0m3525oOdzU&#10;wDPI4py87vnAFN/GnDqaQCkDrTTyEGeM8+9DH92OO9A3ZztzxQA/KiBsRNjFQHcT1qQl9hXaMelM&#10;J+UjaeBQAuPkJKcfWoGAGTjv61KNvkvz3qNs7+vfmmgK77hu+TNMJHlR/Kfxq0QhDAk5xxVSQAN1&#10;OaYirJ16CosDYM8e9THkvlO9QtwWznpTAoyg+c3zcdqrFm3H5TjtzVpwN/3uMmq77fmI9PSkIgK5&#10;cfMRluuamto428S6IoBJl1aAD2wahOSwyv41q6GkLfEvwWhYMzaxFgfjSYH2PboF8I6EmzG3SIuP&#10;+A1VYne31q9LxaWSgcfZVGPoKonHz81olYwjsIMbCd1MOcoM/jSnoPp0pO+cVSKHEH5aXHB5pDna&#10;faoznzEwT780wHjtx1pTjYuVNN59KXPPTigB3cCgZz0pO54pRigQuBkmm5OEwlBI3D5O9PHUUCEy&#10;drDHam87D8x+tP8A73NNON3SmIAfmHHbmnjHlfdqPkyJgED+dPGPmoQCkHIApwBC4KnrTRw+fcVN&#10;uZlwF6UxjSTkfLQO2T+NI2POfjpRxsUAYNAD/wCLr3p45Mh6cVGoba3BGKkXgS/P2oEAPzdOaX04&#10;pAuYlIelyMffFAC/VfwzSc9Ofal7nmg/eAxSAQdRxUoHFMwM08YCHJFMBy9qZeNt8M68+fuaLOen&#10;ouacBwPY1k+J5mh+DXxLlDqCnhS4wT7riqRnPc/LvUZTP8evGk2Oviq6x/32a9Y8NLk2Xyk9K8hs&#10;lL+PPErkkk65MTj3avbPC4AROAWCYFKqrM64RtA9GQKIIMKBiOomMnmL8pxk4pykfZbVS/OcketO&#10;bHzcCpIQi7fLHzDrT/lEQ5PNRDOclTiph/qpDx06UAIANvWlycN+7HtQpUZ4PPaj+NzSAcD8y8Uf&#10;hRxxkd6X+JvkoAXt1oxw3SnD75HUe1Mbb9pUAnHegBwz82CKBnYKXjnig43D5qAEYNsOGNLwIz67&#10;aXt1oIUkcc0AIh+TkDGaVz8iYOfelxw3HFNbIkGIx05oEKA5RTml5DScduKaC21+OM8Uv8X3aBjl&#10;zgUv8P3e1N6f8szThjAoAQY3qxTmlJUgECnHb5b/ACjpTeCjfIfagQ3gheDgmnNgZAXjHrTsIEHz&#10;nPcUx8YPBNAxoIDN9aUYyeaaU+Uc/UUu07jg9KAJcDapwOnNNwAy8N9DTfm3qMYGaeSc9KAHDG/7&#10;v60uF2ffx6U3jbJ8vpScZH3ifpQAuQHXB7U05znb3o7H5SKDnB5oCwNuJPHYULzGQehppBxgMMDr&#10;SAnLcHHagEIceYcetGX2tmPpijPHTvUnBUHHakMbxgcdqT+E59aU+ymk9fWlcBvO9OKkGMDNNP3+&#10;nel9aAFyu9gAelJ36fSjA3Gjgv0oATuaQDIIpWGDyKUZyOfrQAdsYpwI83r9Kbnk/rS4/ecLnj1o&#10;AsKzcY20L95Tg5J71GN3HOKkBbHLDgUDJGG5SCvTtTQBwN1IpHksGDZNIMYJCHrxQA8D7uOwpeRj&#10;NNHb5sc/nSkksMigAYnI4ppJ5G0VJhfKfMhxmmkxbuCelADeiHntTP4F+Q9+9KcbTkHGaeAOMk0A&#10;QnoflpRnfjdwTSsvB4qMZ3thvwpDOJ+KVkbj9nG9uFtcyafrVvcKR1AU8/pXx948SNfiB4F1i3A2&#10;Sw2qzEdmXGc1+gM9tb3XgnxfZyRZWfw5OuD0J28V8G6lazzeE/jPpzIWex1afb6gKT0ry8dTV1Ls&#10;fQ5RV0cT7U0OeG8/Z28G3ETKyS/D8nI5/wCWfNfDHjO2ZPhNr8gQhX8RygfXfX0j8BNdjvf2W/Eu&#10;lMw8/R47qN8nlo2Ulfy5FeAfEJtnwp1NAvA8RSlfruqaz5qSZrgocmIZ2f7NuqRp48+JmjXFwAL7&#10;w/uiVjxuAwcfhXFalaDR/wBt/wAS2yqVEXxISRcdgz5H86tfBLT9WX4sx6u1rN5drCmSD3Y4Fbfx&#10;ktvJ/a18OXhBX7bLauT6kNXHTummevVSk3E+p9S+b+yZhtJfSoST9RWQwOT8wrYhxL8MPBEpkJ3+&#10;H4MH6LWS4G4YzXv03dJnw2J0qSXmMB6UhPyrTTnB+WjJ3/drQwLEXIUYNdVoqsdc0pcZ3XK1y1v9&#10;7G443V3fhqHf4y0YgfdycVLt1KPC/wBsnUY7f9gfxTbG4Aa61O2hUZwT0Jr8clAzb7t23J6fSv0u&#10;/bz1CZfDnwDsVuHCSazcSOoPB2jAr80kLiRdpH+r5GK6qSsjmqL3rllMeSx3DB6UnBCkN36GolMn&#10;kgrCep70DzfLBJXGeMVqQWFDfaHKx9qSU4jkUg7twIp6+YLdCJjmmOfuuB/EO351Qj0H4fbW+KOi&#10;N5xI+3R7yB0wa9O+OD+brPwkkOF+yaOy8j7wbpXl/gWVIviXoziIbW1GIY9MmvVv2g4ymhfAp1DA&#10;PYktjvkd6m5rHZnh+nrGbNGCtksTknOa0FC4kJLA56HvVKBZfs+nqskfliBTj0q47rslIxuC88VL&#10;IA7dn+r4z2NQDO+QAMPxoDD7I7YO7PNClSidc+tAIjlP+g6gRCDiP5jmqHh7cfFmpo18QDGc984r&#10;RaJ5La/QOozCT164rD0ElPHkAJOQsg4poDeuWX+0JVWJgA5xTFxiTEgJPepZh/p1xmBT8xz7VXTi&#10;NgF53etIBBgM26LGR69aaOIwDyATT3yCpKE89KjJjwf3nNADvXk49PSoyT5gPPTninAgoMEH1FIz&#10;HMYwMUAN+U5AcnLciozxcIyyO2OoqTLCPPk9KhLYdORgn5hTsA7DnzCku1iealQyb3yoOB96oyRh&#10;iFIyKXKhBhuaQE4aQiQi34A9aaShiV+evApgZhv7cetR7uFIjBAbrQMsqQXUmMdOlSfxLx19arAO&#10;Zh8/PBAqRTK1zcE9QowPpQIHx5gxdbQOtMyDG3zHOeKR9xEjCEg55GaZ8pZTuwccikA8F94Oc8cj&#10;0p21BnA6mo1+8QJAOec08lQH/eHOOBigB6lgrEbQaV+Y1IznuaiyTG48snkUPIBbqTF0PagYfIY2&#10;Pl845NJ+7xkvz2qNpIDMux5ATjIx1pHI3ZKDO4bRnpRewWJVVmknwgJA/iOKYkcnl3zeRC2JAD84&#10;FbGi+H/GWs+JbWHTfDmvXDFwoeKIhAD6t0/OvoHSPgvbw23hx9f+LIhHDNY2rZb3DMf8KzlViupa&#10;pu1z5ojt7m41RYLTT9QuLiWZUSKCMsdx7cV7z4c+DXieew0e617x3FpqMqSNaLzKU9DngEivobT9&#10;P+GHhmxi/sb4caD9qNp/r5CJHB9STnFee634m1q58WXyx6xcM6ynzD1B9gO2Kn2jlojPk7no3h3T&#10;PhH4d0dP7M+Gen3F4IAu+dQzs3qWOf0qv4j1LU7+ztIrnUmt4WdiLeCQqoHvivN7TVdWa6u0utKT&#10;aEBEu7GBWF4j8S6T9kiighk3IpAYNlnb2HWqjSSeupa02OourzTLbT5IIhCE2nABwSfXNcjLrE81&#10;8LaytdTurpnwI4QWH4kVH4c8K/EHxDdWMk632maXu3S3lwCrMg7Kp55r2WGDwR4e8MSQ6bpFm83l&#10;BTcSYMsh7nNE2o2Hpc5XRNBvEhiu9W+yxPtDeSWHH1rU1DW7KGxligubdQq9FPGBXF+IfESESu88&#10;oIB2xq2S59/YV5Vfajc+XvWOR/Oc7tzY2ik05lqep1es+KVN9dItzIxYlcjpXEJp/iG/1WYrMRAL&#10;gFtz9QazLi98PQwQyTXsLMrZ8pMEn2qpJ4n1Wea3h0bwC1qAm0ysxck+p7fzrRMhyvuew2K+GNHs&#10;pZX8U6Lbxw24LPIQXLegHX8q828V+MNa1LWbaHStW1JLTayu4Qhn/wDrVgxaBrN7qSzahrl88ryh&#10;meR+PpivQbOx0G0tYN1lZu6xgDGMD8KV7aiSuebaZoes3N1L5+l3RzLlXYZJz1r0zTtH0S0gtvOl&#10;tI2EfAOMg+9WW1O4i3/ZtMjIxwAvIrK+zaxeX97JJaXShk4JPAqHO7KijoBq+k20cqQ25kfJAkH+&#10;FY0mpeKbzUWit9HuV3ErvPU5qxp+lWEKp9p1UnEhJyOT7Ct/zo0vbRI7SK1i8s7pAMsR/wDXqJVP&#10;mUoamQnhfVY7PS31DWLeJZH3MRKGNasf/CP2ep2EdlbpcSrgbtu4iui0bw74w1y6ih0/SdSFmlxh&#10;7y4Y7EB6kZ6n6V794f8AB3w80CwtpJLOLU9U8oYaRdyq306Vm6rbNvZrc8t8PeCNa1680ma98QXt&#10;jZhwzlwVLKOoGfWvozST8OvDHhaGHRfA1lNcCHYJWjDMX/vFvrXMa7rOmWfhy4utU8c6Dp1vGuQm&#10;8JgegXqfyr5e8W/GOU3fia08L+CIpgiEDVLodcdSqcfqaPj0IcrHvnjLxVpGnw6hqXiP4h2yySIW&#10;jtg+ZH9FVeo9K+MPiD8SPF2vRX2n2EV5p+kG6I8mE4knA6F2Hb2/OvLtSv8AxDq3i3U73UfFWqXd&#10;xJKTI8zk49AB0A9hVRBeizJEyD5sYAraFBRdzJ1LqwwWsamEy3fJHK//AF6ljCiQBEODnqakxLvj&#10;MjZIHBpxK71+TmuixjccuTGMmlA4PXFISf3QH48U7J3ygHPA/CgYmR5gpp++w34+Wh9wUArznOKR&#10;vvK3H3eaBCjGXGO9IMdyKRQSGG7qRU8iRKiDEn+ryTTCwz1+b60nPBqp5zYlItJeHxwOKk8wGSLJ&#10;YLj5sjGKAsT4OW5zRyFbkdeKapBRjkY7GgYzzzQA7jcDSfwdKP8Alo2U4pDtw3BoAev3QSqgg8UT&#10;YKO285GOaZk4GO3alO0qnWgBo5t0JbBx0Ipwz8uc0fKc/wAqU7sjHGF60CRG4Ut8yMeeOelbvgiQ&#10;RftP/C58AAeIF6+4IrEbdmMBB94VPpMoj+NngeQqi7NfgHX1OOtOO4WPVvjlEg+JnwxkIYCbQpGY&#10;/wDAhXjlvvFqoWInBO0mvbvjuAdS/Z9bcvzeD3yR7la8TtGl+zxO23aMhQO9LYuW5KuPNBJ5NWIs&#10;k3hEKsCOPwqIeTlwSQxPANSp8vRyuevFIkmjS4NvIfKjaNTgsTjFZd4CsU4FtyPvZPrWm+37GgNw&#10;+3OcDjms248xo7rc6ngflQDM6E7ZoztBP2lMV9b/AAw1vUtJ+KXgC/i0dZ7dJIkngb+JH4JB7Y61&#10;8jsFBtcb+JRmvpLwFextf+HoXsyc6U/OO4XipmXCXTufaMcGnH44fEGwudNgSy8R6B9osWduN55I&#10;HvXiHhCM+Hf+CiS6e13iCXW5ImJOAQx+WvaLWNdR/YQj1mS3LajoHiyJLeVXwyR55/SvAvH80r/F&#10;Lw7rUcFzDIt5ZuQQQcpgkg9815crc29jshex9XalPHD4118uxS2MAkUZwB3rwnULu91z4zlv7Huv&#10;7KsdWj2BuBK4Yc8+levs8er/AAn8NzJI21tGtmLr/ECORQlt4disbSGTTbWACIEFQBuI9a16iTVj&#10;G8dWcLfCv7XFaSmW2gt2yOSVXH8q6/wbdG+8EaLM8Slkt41DyLwDj3rPN7Z3GlapZpPZM62bJtJB&#10;4IxzUXhCW4t/B/xA0u7gWLF9vs5F/jB7ZFJgjvdXitEvrBim9vL9eOa8x1DToI/F8l19rkbzLlCU&#10;JzXdK1zNbWwlmJ2jC884FQ3VnbtGr4ZsY/CoRT1NaW0trr4bWCNMhZrdfkbsBXN6ZYxwePbSP7UG&#10;XzhuXHC1qRvcCyjQ3DABeMVXsyP+FgW5ZjlyevfFMDoLyNX8bRqLeIopTI7YrI8Ua5pMGrxWD3jw&#10;GWx8uI4wGDDDYrY1JAkF7Kk78R5I7g15iLnQtY/aI+G2m3lj5j2GmXczOOCxUZAP0oklbUiexznj&#10;my05P2bYLG3SdILO9WQTI5DN5h+bketfHfiWWK4+M/gSzjs3NvYywYTPVmIya+n/ABHql6/gj4v7&#10;7BksrnXWjsi392FsH27V82aJHDceN/F+oukYWO6YqT6LWMY67lrZI6HxC0mq/tD/AAt0WAHCz2Yd&#10;V7AkZz+FffWg6fbW3h3wx5Nuoit9Jiih46bRg18EfD85/aD1TxDNADCuuiCFm9Ccbh9K/R261PwR&#10;pXww8Gm/8TWaNLpSPCEG4uCMnI7fpXRyvlWhH2rlbWdl3b+HlhusSwxPu59a8i8QaDZrrWmapHp0&#10;bXVqzO7ADnHNenWd1od74c17UtM1MTW5IG9eqt6EdqyLcyt4juTNAWgERDrjOQetRY03L+ialZan&#10;+zto980ccVwMxFCecqcfrV+BPJ8A+Ip5b23TyrBiqlupI4ryuxW7uP2rvCemado2oWug2sNxLcZU&#10;hZX69fb61uaotzefEKxtbXXpjB9sKSRhuMKe/wCFZ3KsbvhGHSLvwT4judWs1Yx6gzrIeCADkc1P&#10;P4ktYPGZeCE+SMIFbnK1n6jIbOzvbGNf3K2imcr0zXnLXkc2ulI9NmZBNgtt4ocrDUbndvDpl98T&#10;rK9t5uAGLR7u59q6e4lQ+E7q0l0OJQo+VgvSuQ0b7BbeLtOla5Cgxcpnr+FaOtaoGlkKEbGbaDjp&#10;mnzA46jksYpNEu9l2+VBztbpXNz2TeU3/E4mEiSHBXtjpXS+HhcLPrSySsyvHkZ/izWsLWwS1vpC&#10;vzNIdyHsKn0A5mB72/8AgJ8YbS6gi8y3ltmjlAwz7TmuB8WW0N98A9cSaxy6aeApx1K1r+On16y+&#10;GvjG+0zU2SAIhnUDkCsbw7dzaj+z3qbySo7LZZHHUY5rswzvcwrWPk3wZfTaV+1dZxlmSGe58pwe&#10;nJ4r6X+IljFc/D7Tr2GFyfsS72Havlj4gQTWfxV0+5iglUx6sHyB6EGvqjwlq9pq/wAErKNyrLL4&#10;dUdP4sYP611qPMrHNomrnyX4htrk6FrsP2Rcn50PfIr6y/Z41ptR/Zvm0mVmNzplyfKJPJQ9B+Fe&#10;FeILEW+u6sJItzLcSJgjjBqT4K6vJo/7XVraPeFIr652AE4U5PFZy2aW5rCnd3P0K0mO5nGrIyjz&#10;IbRs7j6CvJr65K/FCyC7zjViJDjpzXs0RhMtzNFLiR4AJAD2NeaTWDf8Li8WxvEghmjVonx0auKa&#10;Z0RaO/V5Gm8PhJQA8Kc4qK7trG28YmScSjeikDsazLC5lhtVt5YmeS3uhj1IzxXb68lrP8N7SaS2&#10;j8wWgK+o4qkToc1I1kfENrLHa7kKg8Dpio4b4T+Pn26SieUQM96yNEupjqN6ptYvKViMselUtS1z&#10;wlY+Irx21SAyBsyRwkMxPpgUrgdd4tntf+Fcap50jbRdwbjn3FedfGzxJqyfsmaB4el+GMsNveaR&#10;E9pf7yRKFXJyO2Kw/Eni641PwdeQwfCnV4rddctGa4kPJRWyfl+ldd+0BP4fuf2MPhndW7NIP7Jt&#10;DbuY8FGCYYe1DmuvUqMUtLaniPgJfE1z+zLqcOkaRHc3EPEkJkxnA4JPHSuFuPD3jq68W6yddvbu&#10;FUuTvhjk+8PQegr2j9niNf7C+Lu5yA8UPf1FN8amSD4j+J4xJjFyDyc8GiERL8jx2TRrO317Qlt9&#10;FVY/OXG7kkj3r3WxZf8AhDrCNhFHIlmo2g9OK88ndTpls+0HAyvsa6LQBcz6NrTtM4kEBCknr6Vp&#10;y2Jcrli7uJ0ktu4WXOc1estTLazpsmEfZcJuA7AVyA/tAahqMdxcYxcN+NT6Yyw65PtgLK06+Zz2&#10;pXBnW+MJbefxR4fube4CyCJMKOxFbuntfjQbKa4kYu0YFZXiuzsk8J+FLu1aTlVJUjv3rd02VZvA&#10;2jhpBny13cdKl6AkdDNG3/CuLt1RcC3Ysc1k+FUtrgXYe7QMZiASfSr+qvBD8FfGLrM5VNNIYjsS&#10;OK4nwp9v/wCFfSy/vvN+1FlA4yKVyrHotxamDXpDsUhiMYaro85YXZUIXaPxrLEkklrobNJMWJ5U&#10;9jW/Kf8AiQOBgYh60mCMZzJ5ituXBJzmq1yJTYuPnPzDFaNhbNNBITfMfmPFa0dtahFWSFvmBCip&#10;SKM6CSD+x7KJMFjF2rVsba4W0u5fIYhUOOK57Wb3wfomnXV7qPxA0W0iVCdski7j7BTzXzT4x+Pk&#10;MGqXNv4f8ONLbxuV8+UABzVQXM7JEyko7s+qvs6SSX/mwEAk4ZjgisWUeGLQ3Ml34q0CJFcnM1wq&#10;/wA6/O7xB8avixcahcgfESGzQj/VWkXzY+teT6p4o8WX93LLJqfjC7kZ/wDWXFyxXJ/2elbxwc5e&#10;Ri8Ql0P0q134kfBOx1BhL8W9OZouClsnmD8wMfrXj3if9oPwdbtt0rwXqt6wXCPNhFH9a+KodM8e&#10;6gYxM7xxdeVA4+g5/Wt/T/Cekvrnhu0N3dXN1dXOxQGwFbp2rpp4JLfUiddtaHpGvfH74u3TTLY6&#10;xpFhGSflhjywH1NYPhj4wfFu1+KuhXc3xBvrlP7UjNxE+dskefmH1xXo6fA7TovCsLXuvXi3EloH&#10;ARz8uRkd656P4WWlpr9uDrsjozEEsBnPaqVGlHczTk9UfeWieMtA1nwn4O/sm6+13Wp6IJIrWNed&#10;6jMitjoRg113hXwrq2qjxPe6pqujaPDGXWCO6dQ7MM5OGwcA18r/AAj0zxHoXxB8SW1lPpq3s1sX&#10;huXlUpEMHG3sM55r1bxT4w8D2fwz1RfE3xYur7X7mSRI4LSQpHB2DHbx71xVqVndbHXSm2vM+ktN&#10;tvhzpPw/v5Zrt9fuoZn3y2vzhB6FV44HrXJ/8Jp4nufEd8nhb4d6Jo8MZK3d3e24RpPQLu9K+YPh&#10;v481rQ/Hl3LoeieJNfjvbgfa7N7Z5El3dACRgY9a9P8AEtj8VvF/jPSJr34e6T4YsIoGKRWtztY7&#10;v7yqefxrKGjs9hTUl6s9POs/De1mnu/GPxysb3UJpBt2XYKxAdgoJrzXxC37ONz8UTqtn8WdduYi&#10;Eb+yILcFZJF5HToD3rPtPh34Ht9QsGvNV1nUyZfnDvgDH1yf1r0K00H4c2OnyyaZ8H9LEv2U4mk+&#10;Yg/Q0pQSbcRQg1vqcZf+O/ibdW9vZ6D8FPC+kxxxhPNZQHK9iAPaqkGh/F3VrzbqXxn0mGN4/wB4&#10;PJ3lQfQnpW3aWN0fEd1cyaM6BbollBxmuygubZIX3OYzsxjNTJFpHBx/D7wxbW0Ym8a+KNQYyfOv&#10;nFIx6/KOK6Sy0b4fWojCfDrRciL/AJaIGP5nNa0t1Gbd9k4JOcAc1VjimMErbNxJHBpcvmO1i5FN&#10;oKFjbWeiQcEEC3UH8K3dMvANNvkMgGVO0g4rkpbQNcRHygpLjgVbljmjMShyP3Y/GqSsNu5t20t6&#10;+qzo01y67z/y0Iqvd/b4710SS5DHpmQnGaoW0sqX8LfaiMHmtVpBJeRybifmBPvQBiu13FbXhkW4&#10;c+YuSzHvU0Nt4e1BNQsbrR7dvOsWUFhyrEcEGrGrMssEmEAXcmQPasWylf8A4WBpiiFR5d1H0PJ5&#10;oA+aPEml3+jftAXtj9kkGL9mTA4ZM8Gu602a0l0mF1m/eKVIHTGOtP8AjVdR/wDDVPgNQiBk0r94&#10;x9+grG09WESSfZWxvGQOOtV7NWuZyPb9H/eaVBM0rti3wvOcVfcQeRKwmGM889Kq6AgHg2FlRgpj&#10;GM96LiNn8Q2yfvFjzlsd6mxcXcnPlmyT5eWPHNUbiAm3LNF0+7zVyeNluECkiMAYz3oJdlUNzyMU&#10;IZlWj3UF5dnedjjoas3M4/s4NvUZ9e1PmSMXQ+TonAqnJCJ9K1AMuMNxg1W4jf0iSE+Hr3M6GT0p&#10;JzHtXKLktnisvRYJopbxWm3KCOSavXc9mk2o5uohiAkUrAVWmU3ZCuMjg1karqltBAsbQIzlCNq9&#10;aw/tlydRYxKceewJq42nRS2zzPI5l8kkMe1UkD12MvQJNauviDInlyJCJs49BXrIWGJiixtuKYPN&#10;cX4cEEVneghBKZThu9dSj5cszknFOwkiSRwVwUAAbmoVK4n2AfdqJprMTgPdBSW6HvTTJHFdSFIy&#10;wZP50hlSK6i+23qGRcqxrT0uXN7q5ycheK5qS3J1GWRFYZfLHNdVpcVqujXTxkkleT70IRFKcXcu&#10;epc81ErHzMFhgHikuT04/jqPaxhdsnAXmi4wmIMwGAeKg+URykkgAU20DSeJ8G9PlhTT5Qy3kqnB&#10;+c9uMUhElswZj8zYHrVp8fZ8AEnPQVXgwPtHAGccircWBeE7AQQM57U0BSTd5pBU7g3Iq0pY5UsO&#10;egpboRi7DRrxjnNVJGbMBDMG7UwNERkbRuGSea0LUSLdQAKceuetZlqZfNQuT94VuymFXj2uP9WM&#10;0kAXDFjIdvIFVVaQ24XdwBQ0qbiN3JFVlaRrptsZzmmBr6e7JNNlhgDrRNIpvpiDxu4NLaW/zMZZ&#10;9g29M0lwkAcbCcZp3EUroySWUX7gEq9IojyDu5wveqlw0wYMl0MDO5afbOjW7E5zvBqRmjcOEuNP&#10;z1aPiq9wI5NImXzV3BgcCprxUki05iMYUYqgPLW+fMnAI79aYilIjBbRctneB0qxNG0Vza/vAf3Y&#10;Jp1xPbSeINMjEIC+YOlT6mAJ1XBGYRgUAOjaI2iOCrfNyKq3U6G9Qi3wAy8VlM97Ho+oqhYkkbRV&#10;2xAHhu5e4iBlIJ60AaUkUjwQSRAbdgzSxAtJGpc+lZ9lcyyS3US3KqFb7taKRzLf2WMcyDdQBVl/&#10;d6ywYY9KcR+8iYjqetW9UjX7ZE3lgnYOKiGW0UHyuQvFAFfcwmbDHGKY3nkvmcYxVeIXG653jA38&#10;ZqZjGAMkHPvQMFfCfcGTmp41bymbB9zVYbNrYXuK0lGNOXnA20AVMjLAytjP5VKhHz8dV71ByZX+&#10;XjNTLkN3pAZN1aO15HKkzhhKCRnrXUIjto2mYif7o3E5qizxGJ8AZVxXQxMRo9vvaMfIOMUNjRzd&#10;9ayPO0bTfuwBlP71U1tLKK1+SxjUbuMVrXpmOoZRyFyN1UL6TGmptBOCM4oTEW4F/doRG+Mc5okX&#10;95kRn61JavE2m6X+8G4j5hWlMkf2VsR8hKAsZsIgU5I+YnmtWGYq7gRrgpXOeYi3zguv3+hNWo5X&#10;N/GA5yRxigE7Fy6kQK8iqPutms22vJdrZhcESHFaE8c32N90BwRxWMjBLgCXYD5uBxSH1N1ZDJbN&#10;+4HTvWdcFBeW67zk1pRqTZyAKPug1l3KSLd58vPpSAv2dw0UF4u5QCmKxroKtzJKbdjukq0uNgLM&#10;cbc5p8Bgku5d5BQDpQxoog77fJHAx3qVHkIALD5ehFPEVqdTvFWRgjH1pHj8uH5ZSxz19qQzZtmh&#10;aTTUd079q0rlII1j4bORgVyitdmVGDcBhtwK12lnlNgjOOMZB70PQVrmZrk//EquPLdVcqMDHFZF&#10;nvGjQs7qGbuK2tbt8opSDjYDisWNW+zgBH4HT0pFEsq74VIQEBwTXd2E0L+ELBQBuSPn2riog26B&#10;RHgM3WuhsxLGW/eceXyBTQmTSljHP8pwCaxJJEYSnBCg8ZrY3SFyF29TkYrImjRrwqUABbsaGJFJ&#10;5EayulJX7vBrBt0kXxDeEOwyflHaupa0ijgY7lIx61VgtlbWsiFcD3pNDFto0N1GZIVzmm3Esker&#10;yRRWZOQMEdq0JkIEpCHAA59KrR8XC7gGJB5IosMiUyE5bjjmrHlj7DA4lT73PNVbjf8AvSikAH86&#10;I3RoEHnMTvAK0Aa8aK1kCIyQAM+1QNt8+Ppwa2rcRx6DPmNeYsmufllTdIQeN9MRZcF3XDjgc81Y&#10;tfMR5ArHk81mozBgS/U1oxOuTyuM80xG4DC1lhtpwuRWTMbTzDic5Ofwq8iH7JPIJWYCPkCsO5Eu&#10;y4YKQQ2aHsJIsJgxsf8AaqC7a5KIoXIB4arFhJbPbASSAVckhUiVlbIC0FGMjIkWWjVnA4z2rGle&#10;5l1Gc8qEkGF9a0ZlH9pk+YSN3SqskF490PJi+YuM/SpAs2s07X5jVRkAfWuhgVxdRZt2xt61k6Xb&#10;PB4kaWSAjgA56V1l35KwJ5fk4KgnBGTmqiCPnEX+isGK+ILDr3cU9biwKgDVrBsg8iQcV3s3gD4Y&#10;mR/+JBfp8vac8Vi3Hw68IFXeDxjr9t83y4l3AV+XPgOp/Vz61cSQ7Hn+s6Wt+fDpXxbaxvZyObc8&#10;fKxrNsdHv7XxfdXl346FxPIm0ANwq/Su+m+HbrzD+0BqWPQxHNZ7/D3U3Mm747agwzhjs5xVR4Px&#10;UY8l9Pmbf27Qetznb3ULG2S5aWe1J2naFYEsfpVPRdF8TeIfEcBezubPTEnDzXDjGVHZR3Jr0jSv&#10;APgSykgluvEmsajOGDbZT8ua7ppbSHR40gt4IokXCxIuABX0mScKrCtSnqzycwz3nXLAqKkFt4c0&#10;iyt1RLeC2VIwB6d/xquxY9RmpbhoX0+3KyDDHgdxVc7cxDzedtfcxjZJI+YlLmdxRnaflowcvlx2&#10;xScA4yaUY3g9KCRw+8BUiZ5GOM1AfvnJNTpjMY3D/GhhYvxMcx/MQB0q4Mkvlh2qigGfu/rWhEWw&#10;flGBTQMsRZwfm4zV1CBnjPNUF4nf5u1Wo8+YCV4HehITNCLO89OnpVpcfNzVOI/vPfFWht4OD0NM&#10;pFmPcREcDAatJex24+UVnRj50GcDk4q+mfL696BFlSNycHrV2MpuUFu9ZpJBQdyeKvxc27sYuSBz&#10;QJossIefn6jvVNm/ennvUrA7SDJTNh2E4HHepENy2/p3q5ETugG7tVUY+X5qsJ96EZ/iNIdznfiY&#10;iv8AsffGBdwwdJFfnJaZFrEd4wLmTNfpL49UN+yd8Xhj/mBt+gr83bUJ/ZEILHLXk36GsZbs3p7G&#10;jDy5PPFWGJ2n5qrWufKYEHr1NTt347VKKKreYbyIBuC9dloiuNRjYo23bg5rkYiRqC9T6e1dtopy&#10;0as4+9mqQup3ltt8qPkHae9dBCW8uE4J44rAth+6gPlfebk/SuiiwLdRg/dGKqT0GWlz5y8nmrif&#10;efOOlUkI3oMd6uDAnIK9VGKyQiwM5PTihvu+tMyd3Ao5+Y7aoBTneuCKbuPmsSvbtRkc/N2pOcjI&#10;NAxwPXJGaXI2n6U0KN68nrTu4+X6UANBG7FSYUhiW7VET/pODgArTuNp/dnHagBpwCPkOe1KSMN8&#10;p57UrN8y5AzjjimsCYVJyDmgCQcqORz2ppxufpQNojByM4FM3LvQk96BDh24o52cEkA0Dl2709iM&#10;DAAoGN7dRS8bT7Ug2nbx3qRhhZflA+UYoAYaUD3FRKTjkH71S91+U9KAHfJ5bHzcHFMGc0jY8xsq&#10;fzp4++vAzigBcvl+PSjC7G+akH+oucjLbuKAR8g74oAef9SPm/CkOOMKAKQt8rjbQvf6UADA7hgH&#10;rTiFMR55JpVP7yP5xyDTNx8xBuIIJoAfkYA8kcDg03+InNL/AAqMd6Pl280AIDjPFHXzPnbk08BN&#10;jctmkOeTsA5oABnYozmgfekJToOmaQ9elJuAUg5GTxQA/wCXjDU45CgY+lRg5YYOKUbs/M4zmgBW&#10;VwEw3BHSgFti5THNP/vDk+lIT2oAaS/HC0fNtHQ5FOAXauW60YXBoAQ5+XBGT+lLhskFjmkPEh/S&#10;jneSWGcUAO43HPUUpIyvOajPVASeak/5Zfd5zQA1kQuTg08D931HApXGFUDrtqIEkjJyaAHjeJPv&#10;ZqTKbWBwfwqP8KOQw+U0AO4MmNpHFBwEX5zmju3NNwT5eSM5NADh1U80mTiQ7PSgZxTjnaSI+3ag&#10;BOcc+lKMeYDjtR3Py05SCFyKAFAG8bmbj0pTychyQDSfxEZoJw6/NTAeSMPgD6U09yRSL97k0Z5a&#10;gBeeAIT060uTg8mkycodwGFNID8rHd3oAXKlG+cdaeBHvBLVGNu1wQOvBpT94/JQA9gvkN8p+9TO&#10;d4w3FKCcjigj52Oe1IA69+tOI/2sUij5MEjrRnCnp9aAABvNPB4p47/NSDkngUvOT8tACAIZyNxH&#10;HWhWO1x5gz604Yx17UzaPIc45yeaAD5vlO//AOvUgHyN8xqMdE4yadk8nFAC9utBJDMe+KPTmmn/&#10;AFiDNAB8xC5B/OkPU/vT+VOwwRQTzTMHcvFIY5c5HzVOpHmDJ7VENvTFPGcfd4oBD2xu60oAw+QO&#10;KZgle/WnZYM/7lvY0IBWU+VnqM9KXtH/ALtA3lTlT9KB95cxnrSGJg+Z071J0c/NTcjdgnBNLkYX&#10;jnFACliAn7oEk9fSl74LUgyDy5pTnrigBD0XkdKXBweeKQgb0x+VO3ZUcYOaAE544p38L8d6YT8w&#10;5p3GeooCw4Y4OKcM7X70n8YG2lOMdKAGnJk6mkPXJU5FABDt8vSnEg4yBSAaMZNO52H0pFA84DHF&#10;SfLmQZAoAYN25SFGPQ0o6txS84A31Hzub580AS8ZbnkVGwbZ95Tmm8k8gZo/P2oAAo8hzz1qNgNm&#10;c96lJbAG7gdRUDHLDkYz6UwI+crTHBCv8hPFPPDJ9DUDEhm+Y5Jp2EVyDu4xUUgbYDkde1SsDvfP&#10;A9qhbI3/AF60wK02BDkqM44qg+427bR/FVyUsZ4gQenFVyDs+/jmkIquH3Ww3HkcCuq8BwLL+0p4&#10;CXaDsuS7celcywPmHGSQvHFd98KYHP7QVi7AErZTEn04NJhe2p9QT/eix2XGaosVDx98npirVx/r&#10;T85zuPeqRzyeK1MY7IcSpYEDtScfNzTBnB4pwznpTGIc7jxTPlypxyDUnVuRSunIwQCaYCAdTxSH&#10;gmnYfa4yMGgD5uW4xQA0EZpw6H5qQgZHPOKB94cUCFPQYPejPXmnHHNN45G2gGNJO4/J+tHPHz55&#10;9KdjkUvcUCFUDIycUvO9vlpjFQyfITmpMDb15xTEHBdOOM1Oqx+VLzx9agI4X1p4YBG4NMY19hZS&#10;Binr0c7qCFMYJyKQfcBoAlzwMcYNNOfWmnOUqQYLD5u3FAhwPykYFNA/eyHHUUvAfGaUD5jxQAc8&#10;8U3JyO9POMdaYc5XigB45WnALgfOfypoxtanj7q/LigBy58yP/erhfilcG3/AGT/AIwSCUgt4fZA&#10;friu6T/j4Jz2rx7493LQ/sdeMgsgBldEFUkZy3PgDQmB1nWmLfev2r3Pw2hFpG2CeK8N8OBCblnR&#10;sfah+NfQvh6M/wBk2zCMhTGMZrJvmep0810dQcZQkDO2nDbhsyjpSMMrkimc/wBzP41fYlbD127l&#10;GeKcuMH5sU0dVBXFSjbuxtxxSAbzuWpP4fWm4GMUox5kXHHPOaQDlAx1pzff+8KRepBJ68UuF3g+&#10;/NAxfnDggLimEHLZ9eKlIj+T94cntSHGM9wKAEHQc9qeNm1wcdOtM48zFLzg/IPrQAhI8wjYSPWg&#10;HKkAdKOrUvQAYH1oAUY4waeQvkSjOG7VGOJDzninZ96AGkH7OeBmmkHA5p7FjIgx9akC8HigCIHk&#10;cCnd3OPSnlBvT5jjFNwRIwx+NABzsYFD2pTjy2yR7UcFsFjSHv8AXigQArlTtOTTl27wTgcUgIEQ&#10;BbJz+VNJ5AxxQA4BsyNgYFA+4TzSbjuUZNBbnOAKBh3HIpeMt+FNzyeKT5v3h2cdvegLDv4hxThn&#10;Y/FRgnIzinkjjDUDEOd2d1N5yTmgnnkAccGj0pBYB90A5pRngbOB0pOM4zRnmT0yKAEbmQfKKQZ3&#10;nt70jHoMUgByMufekBICcP8AKODxSHIUc96bn96KXOWGQOnFADxjKkv2pjY89fpS8FGBWg5/dnHQ&#10;UAJ3xtzz1owcjBpfl3AFetOIzFnoM0AMPb94c0nzc4xT8cgFqbgb8bse9ABht/UZxTwG2j5jS/L5&#10;ecc0A8A7qBijPljnnNOX77cUDbhju7cU8f6oe5oEO52/dBAFNz8mMAc08gYALd6ax+cHbx2oGJ/E&#10;vHanDJcAEUnG4c0oPHWgAO4KwOKacY9aRy/mJ3zR82U+Q9aBDcnnPSlD98DrTmXgDPemsPmAxgAU&#10;DBmzJjHakG3Le+KQgZHNAHK8jrxSY0adoQLi3+dcG3cEfWvi/W4fsf7XPxijEa+RNqjxyA/dHmf/&#10;AK6+zLcNuUnAG4Y/OvAfFOi2V345/bCnCMr272E0b55UgAmuDGK8Xc9XKm/apHinww1C60H9sbxP&#10;pkpKW+qWNzDKWOBlslDVf4tw+R4V8KxoWIk8RTmT6ZyDWX4sTf8AFL4FX1vKS82pQRsyHktG3Xit&#10;b4y3SBfhZbeUm+YQ+YfQ4ryVXvHlPp5Yblqc6PYPhFYmL9lTxtfPbgRyajAsbnuEGTXE/HKeOe5/&#10;Z0vkRcNfbdw9Fr2fR40sv+CVmmGNF3/2Xu6dWIJzXinxAtLib9hz4H6gYyWt9Sm8w9wCCa65QUIo&#10;48PV56kvI+kPDciz/s2/CyZTuH9hICf+A0x1TySAo+9WR8K5Hm/YY+G7s+SLJlJPtW04/dt8uPnI&#10;r2KStFHy2M/iMpMPmHFNwM09gM456UDGcYrVbnKW7VMvyD96vS/CqAawXwMJantXn9kM7Mr1bnFe&#10;n+HY9uj6/L8v+rUZqWhn5hftyaiJv2gvgvY+dn7P4dnkYZ7swr4WjztkOCPl619PftdXr3H/AAUb&#10;8aw+ZlLTSLeJR6E8mvmaL/VR9OCe1dcF7qOR6sYFfamwlsA5zxToVm3vlwAGPJp7f6t8HoeQBTlY&#10;eZFuk4I4x2qgsSsB5KDzCOetROOGQ3HLEFeKn+XyiVwefyp0aM02PJG4fxVSJOu8HjPiuyAADLrd&#10;qBzz96vdv2i4kHwq+AL5O4WEePxWvAvCRKfFCxUuxZdett3PAy1fSn7RUan4BfCaTAzFa2oH4iot&#10;fU0i7JnzFbFTE3zEf6NHjJ9qvE/u7oi2jAVRk561l22TYCQljm2Tj8Ktr/x7N94BjSbBC4HXHUdM&#10;0AoLcgoD835U1sgKdpJHQUwNycgAn07UAXIdmLv5DzCQGJxiuZ05Zk+JCqhQt5z/AJV0IMDae6mJ&#10;nIYZAOMVhwNHD8V7MrEwUTYx1PIoQmb10SltK/2VzIznvVNSfsEJwQSeRWhd+bm4UxZIbPPvVJh9&#10;1ShU7fwoGMy3mAk5479qjPl5Jxye9PGA2BJ360Ap5ThivB4NAiP7sSkY60hz5IOed2RSkL5Me6Q8&#10;twKiLFZ2O3HGBQA8sSRl+opCBtbCelV1mVp5EMOOetT8AR4U4APNACHv1yBUW4tHOfKAG8AHPWnb&#10;28xf3ROWxiti00rUruW3WHS7o5YZwpwKzqVIwV27I6cPhJ13aCuzJI2zxcjBA4zT8RD7zEIZBj61&#10;6fZeDoWhH2rXwmIwWQDmrsnhOxktpPKuNXKKuP8Aj3bH51xrMaUnZSufSR4QxvKpODS9DyQ+WdRU&#10;ecobaMEGlJlDTMwwf4feux1DwprUcdw1tpU823sVIOPxrjrtNQWSC3ltGimRuj8V1U68Z7M8jGZR&#10;Xwus4uwoznmQAEinn7OJR8h5qn5tsJoEa5QuvUds1eO3ELGJBlflOa1PKsRuIg8uMYwOBUTnFuWZ&#10;wFpFaL+1LpCDv25AzTGS9mubVRaHHmcgdsfzoCxPG53Iqwg7k6mlK8Q/vMkv8qAZLH6V7h4B+FPx&#10;J8Q3WhSDQZrHT3UZvrtCvH+ynU/pX1dpXwl+EnhbQrW81KXT9VvUj3CW4dSoYeidqynVUXbcuMbn&#10;wroHgn4qasryaf8ACO+WFmUG6uv3caj1yf8ACvozwj8D9NittKu/EHxAacBQ8tvbDEa+oLnrXp+q&#10;azBearpVr/wkVrpGji4HmyQLtZgp4AC461z3ivxrqOopZaPpGk6lbaZa2ojefB827KjAJPYGsZSn&#10;PSK0CVkzsL3XPBGieG7PS9C8LeG7aNINiyRIucjjJI5Jrztr9Lm81fzPEF68szYLEk4z6elZFhps&#10;6aVql1eqPMl4iV3yVArmr/U7G01WTytSgWRiccA8itI0NuZjdS+iN+/iFrp9wkusXIMin5mOTg1x&#10;kl7ollBdtHbRSyvktK571xmv+KbqS8Ak19pmwRhRy3px7V0Hgnwd4r8Q3tlPdWmoafpQl3Szy5Vn&#10;XuFB9R3rSyTuLpqzIjufGmr+Jns9J0nUriSWbazRqfLjB7lule3+C/AWgaDeLq2t6zbajqvkZhik&#10;5hts9cKep9zXdW7+B9A8P6fY6Zo2nwgRhdwTdI57sSOea828W64q3c7yeJCq+V8kQPL/AFFKUm37&#10;okzqPEPih/s99HHJHFbqpOyP5Qcf0rwXWfEEkt3cSnVm2rNjbnjFcprviR5rhovOkCb/ALi9Xrhb&#10;t9Xv7hYoNOuobfeN7EEbqcYa3HfQ29V1yJbm7dALiTgKu7gE1lQyeIb5LxHd0AcbkUYwDWrp+h2C&#10;PbvPA6bQCCxJJxXSBtNjlLwwRqWADcdcVpKyJiY1joGnlYTLGx/v72/xrpVGk2tokdtZ2eFX+FOa&#10;qSXK7iRnJHO2mwJO108jW7CMEct0rMpE8lxey7QkMqgnCgVetrK4EYM7y5OCCSaS5vNItdNtsWYe&#10;YsAFTk5PTpWkG12fTU8zT/LQRhtpGDjtWM6pcY3KslzbW+paYgsEkkZsDHP51sF/EJuLDNlAkLAE&#10;kelZ0Fkv9qxXM0iqoYfL1Y/QV6lonhnxXrElgy+H7qx01cZuLgEFl/2Qeax+I3hTe5xCpNd6/p9v&#10;aeFry6nJCoIwT83vivY/DPw8lVrC88R+I4IkIDfYoiCcdgxr0rRdL8I6H4ejistJtHujDhrhwC7H&#10;vj0qzDb61fawqmC5VGnGZGPFQ5O+mxT2NJrnSLbwpZWlkmnafYQ2hywwu4DqS1fOnjr4v+DNKTVb&#10;TRLSLV9RCujTk/uIn9d3Vseg/OvR/wBoG0Wx/wCCffj7yby4Di6tEZ0bDYZhnketfmS27eevKDn8&#10;K3oU1N3Zz1ZWXqdRruu+L9d8cXNzqvjXVJ5HnYhS5EUY9FQcADpxz6k1q6BBAL+dvJLL9ncKgHfH&#10;euPsd51W0HmADaa9G8LhW1K+5XiBxXZaxhFnGumNb10CJVzeN8o7c0u3lvkHvzU12kq+PfEycALc&#10;MWz3FQKSQzbeshFCCQhHC/OcUw4ExO8dKlONrgg4xTMLswTjjimQADE8gZox87c96Qbt0eetOO3J&#10;yOcUDGNv+0uwOflHWk/gJzjinEjcoznPSoHYGRk24ORg5poDUtoc2bvjODk5FXtPs7u91qSCG3Yq&#10;jjc2PzratLIj4WrMbdgXt3Ib0xXovwhsLafSPF8ptVZmLZYjpgcVx4uq6cLn0fDuXQxlZRlt1OYi&#10;0TRLdHjkiV2KDfx1NLJonhqazuVksSq+SxUrwQan8STXFv8AEi9UTt8t44II468VUXUJXtIwIkBA&#10;6V59OtJ+9c+0xuAw11T5Fpoed3+lX9ncxZ1B3gaY7XC9qotnzMCQYC9a9QvUe48KTK5TAiJAxXmj&#10;hVuL5CPuSYBr0cNiPaaM+IzrKFhGpQ+FkGW3Hn8aCcK5yeopMkuQVGAePencb5OPSus+fsO43p8g&#10;5FJjAYbqQZ3nIPHTmnHO9PXmgBBj5gFpwz5bcc0gwWbjoeKd6/zoAjYDe556VSjITxdozCRmVdZg&#10;P/j1XiBt5NUZVK3unEAc3qYoWjB7HvvxyTPhb9mmXa2D4QUE9uQDXhkKyJt+dduwEV9B/GhQfgF8&#10;AHMSkjw9a4PplOa+d4GPkj96SPKHJqpaq42zQjHmzsDENy/dOcVKVnEMm9YuD2PSqqBipO9gR3FS&#10;x+X58hZpCGHIJ4qSRWbJ5dSKqTf6u7wT92rEojEMZViTu4A7VWlJKD5sDb8woGZe4+RGc5xJzX0V&#10;8O0JsPDFwIQxxswPfivnTC/apAGyDmvo74YOv/CBWJEnKXg5/Gs6mwLdH0v4c1PWrfUv2gfDkdpN&#10;LbSwWlwYxzgDljW18VtL0m9/Yy+Gmt2E9n/odwYJVjxlcjBDAeh9a5y0vH0T9oj4N67JZQ3EGoWy&#10;QXSuOJIujfiBXsni3w9p8Fz420e00u+fSPF/giS/ssPlbWVVLfLz0JrzpJON2dsI2Wh5Z8NvErf8&#10;M3+D7D7PHLcpNLEx/u4Py5ruRpniS4e7NxZSSOzr5aq3Cg+9fPvw2ksrH42eMNMvZmXzrw+RvGAW&#10;Q4Iz2r7BbUba2+HdywhiMpRBCP65p8ysrBax59d6C2nT3PlS3Mt1cKm4ljhfpWqDFbaX4eWZiZhG&#10;eOvX3o1C71Oe20+SWddyOMcdjUuqWl0fDfhSdE374eec4qW7h5m3p00TwxgOclTW7Esj6RKixE7n&#10;OeOmK4/QtP13/hIdOdRI0bKSQOQPrXUz3mp22sRhdAAHmbT71UUO5DJhbmXbBkYA5qFY4VvUu2Ta&#10;V4Az0zVicXb6heSm3AVkB46VVZJpLEq3mCNG3HA6gc0+ULmvYXmjSeK0iudTtipsJZGWRgAQozjm&#10;vNNGTTv+Ek/ab8XroUMEH2a8tNOjHPIUgsPrXsnh7wx4Ou/hp8SfE2ri5FlH4auo7VlcjyWVMZx3&#10;3GvD5pZbb9m3wtp0kaqv9q3sozwzRsSULD6GpbTHF6o8T8ZavMf2ItDE3li+k1e7IUJgqHb0rxaG&#10;RIPg3bpHuWa6lWMepLcV1njm6ll1Dw3aq2fN1IhQOmBWDplq19+0b8JtIKkx291FNKFHXac81FOK&#10;ew5ux714X8IaoP2e4beHw+JLlLKGYspwVLDcOPrX1J4S0XR7v4IouueDXbUF0OSIPK2c4XC7QemK&#10;zPBMRhuvFbtpoPn2EKqecKsecDHSu7S43yWhaAIPOKjsBXROd1Yzich4C0ZNK8F/GSzkhJ+16uzJ&#10;z8oGeMDoKtWAihvvEiOU/wBZ8zN0ArpL77NHPKIkIyuW5zmuH1J3b+0QZ1hVoyHIPJPaufmurm1h&#10;t7cyS69ZWOmxQmeeUq7RKMhe/Ip2qQaR4b8NtNIxnvZtPfbFnnfjrn2NO8KxWGmWl/qF1e5kZmId&#10;hnjtioNTtpdb8WadqDRyvbxORtI4K0PVDvY810a4+Id/4ev5X8LutlNqMnnXsh5YZ6AH06V6PHaa&#10;RF8InSHSLYysPmfaMg+ua6e9fT4/h9pdlb+GYIUFsQqrwM965Wzuov8AhHNVtpIlEgl4BPNZ2HzH&#10;Di3uR8UfBP8AxOJXP2sqI8cHNeheM9PtbP4eeC7kouyWRfNHTaa5e2Mb/tFfClFUfu55Gcjp0r0n&#10;xygv/hRrdvGq5S2Hlj0Ipxje4NlPSraI+G9KnS5iKvYqylfpVWe8tVvYVlK7DKc474qTwgksfwNR&#10;JLl2MVq4yxzjiuWRJp3vWZmOLh8A/WnexPU6G7ttNvvDPiq2FvG1vc+H50CkcAlcCvB/h+0ltbeM&#10;NLlJV7fXLiIqR1XPFe26RLex3M8DWB5nCofqcV5FrNrNpv7UXjckhQ17G59CGxVUZWkvMmpZwd+h&#10;4h8YrAxS3Liy6s7A7e1YXwU1uSObXLWa9IS11VWjU9436j8DXuXxO08XngO2mW3HNjnpXyV4Tni0&#10;39pRLaZ9kF3OYi2fusTx+terSmuexwy1XofRfxL0uT7Rc3UAYpPaCRSOhIr53v3mifwlqkNxKk9h&#10;r8TSheGAU5r7D1W1nuPgfomU3BbQgv6Y6V8va1YqU8YQ+QFYI+R68daitHld0b0m2j9BPA2rW2qf&#10;DT4Z6lBdbkuvDUG/B/iA+YH8a624tf8AiuIpfszbQgwcV8k/s3+K9Mi8ISaLfapFGLbXSsLucABj&#10;0Oe2a+q/Eniawt9cTT9O8N3uoX5tFPl26Fkjz0JYZFcshwavY6C30+wa91S5kitVXaCzuwGMVxHj&#10;HxX4dg0K5sbfUWu5wNiRwc8/hWGtj8QNVu71b/xpNp8GMyQ24JbHpntWjpmjeGLO+jFv4Mlll88b&#10;7m4O48dTz61m5GqscHaWHxRvtH1GQWh06xcZeRnxIy+y9a0NGsfAlvNdA6ZcXl8Iz+/uDu5HXANe&#10;navBP52kNb38qRmIBolJwfXiuTuNOgj8d6ZPHcRBifnTHrWbi73Hpc0UXQx8GdVm/sixLS3gVE2g&#10;EHOOlavxU0tJP+CUevNJaQm4sZrKXAA3IrDpjqK4jxL9qTUvDkMCFPN1u3JCn5chhzXp/wATmsLH&#10;9jX4uS3niWGdtQ8OWSyIr8AhflAHrVNrS40tTwL4Aupg+KcJYDZaW7D34qH4iyZ+Iurko25pACfp&#10;0rm/g7LeQ+LPHrIZFX7Mhkz02noK3PiA4Op2khiGZJyPrWsZIm3mcsjY8JwlplYhTya6jwhPG0Gr&#10;IZl3AHGP0rhmLnQ5IySMQcDPSuh+HptBr2qRyMzO5OWz6U+ZMizGaxJIPiBbJ54Ba4PGeSK2LCCT&#10;+1ZCqcsVwMdapa9pzP8AGTSrpbkpHCWDD69K37B1XXbXbLlh0OOKzRRq+IruZPAvhm3eNCVU9ulS&#10;6A9w3hO1KuoRWw5PpWdrAkkuINwVsDHNb/ha2t5NJ122fUFjZ9pQngVTGjpbmS2Hwx8bW4tUdZ7N&#10;dwPOCBWB4ULNourRMka7LnCj0FaF9JplppOpR3PiTTIwISpJkFeY23iHR7HWtTMGsz3LSXOdqISO&#10;OlTGMpdBtpHuLKUjsf8ARZvvDZhetdGttbf8IjeNNrEEYMQI3ED+deMWmt/FvWLm2h0T4X3owMCS&#10;SHj65Negab4B+JWoW8D+IvjRb2K5GbeGTBx6HsK0dKXYjnSNpNZ+GthoQ8z4g2CyqrblUhiT+Feb&#10;674+sl0nxlNpnhm8m8jTpCsrr8oIHB4r1d/h78ILWxP2vxALhxB8zNcKzH8BXmXxcg8E6d+wJ8af&#10;7H0q2QrbKFkMW1ucD0pKnccKiZ+fuu6rrOueP/EWoat4y1m5dtSfMRkPlooPAVegArDvNO024Fos&#10;cQjgXkjuTVPSpi2lSk9WuGLH1NaazAyKN7cNwRXo04JbI5ZybbOdPhy1bWPOGoEDGGjYdfTFdVp2&#10;jWXlsWe3QR89OlPEq75G5UbRgUwXTZlDSkehzjNdBnY0ZbgQxXBiugwA25xil0W6060+OXwVvJCN&#10;g8SJ5gY/3jWKHZpcecp+fjiszWsf2fAn2jbItyhiccYPajsFnY/SSa+0aeTTTK8TBdNjKc9ARWLf&#10;Q+GZ45Ntin3CCc18p+FPHE8Oi6LZ6vd3KSLaIizdQwHAye1evweJPDp0qAL4u0v5oxg+YDmsKkLe&#10;hSnZWNG80wRanNLZ3GoohU5IlOfz61xWoWnhNnQ6r8N2uJFvAwnaTLY7/nXULrNq1sQviS2cE9iK&#10;q3VsJ9MklOpWzDbkZxWUotIObXQ92+H3iX4TL4VsrXT9N0PT5ktVURSWyhiR3DdTXpxuIWhMh1WR&#10;gynawJxXwzauI9e2l449svyOuB+teuaP4o1Gx0VBdXCzWioCz55Uetc1Sl1RvCrfRnuLvcKblmUs&#10;oY5OKu2s7v4fuX+wsuG/d8da81tfiL8HHW2jm+OVsMjmJ4CDn0PFbX/CefCRltBD8V7ARqMAeVWH&#10;I+xu2jsWmi/sedpYByPTFcjeGWQ3ARiWzwAacfF/wom0+eNfitZEN93MWMGtLw/J4Qll1CY/ELw6&#10;Sx/dE3C/yzSa6MB2l200ekBpw+7YTzVm0ll/0omGTHmccVvkWElspTVdGl25yUmU4H4U4C3NqR5d&#10;hjHUMMilawXMhpHKQHBwH6UtzIz/AGP92B8uKfPGdwVLoklvlAXg0ww3LR8RPlB9KQyJlQQuCuTx&#10;WnbxN/Zinf8Aw1mp/wAhCBGikyeoqwXvFvCgLBewqgsUS163iG6RrU+WDwfWtbSrC2h1vXbqdRkw&#10;bo9x6Y5zVRSx1Q7nwcZBNTz2Xjy/0DWP7H8KG6K2zRs2/AXcMUWA+V/F97Lq/wC0Bf3TIfKj1iVU&#10;OOoU4rorIyEacDkJuUYA6+lXtS8EfFDTGEt/8JdTjhE7yGWM7wMnJzip/DcLXPiyyzbYiS9UsPcG&#10;rT0sYNu57bEgs/hh4WWSPBktAw9sjNQW80JSWQwqx7GtjWlMvgxs26jy7JQuPpXJ6QlwdKuI2JJ3&#10;NzWZuaO55tWt49jEb+MVX1Nng1azjBX7vIqxaSeVr1swILLKRg1ka2ZH8bs4cgbBnFJgTyeZJChW&#10;bBMZxV3T7SU+EtcDJiQKTnNU7HcYsMo6/L7V0MT7bWfKnDJjg0xHMWTSYvUdm3q5HWqlxau0s7ES&#10;Fec5PX0rcaKwiuryVpcF8kn0qsHDwMUIK5OT61VxWObgs0S+z5XWTiugiVAVQkYMXIxVXci3yEMe&#10;px7Vdt8/avMIBGOtDYxLe0CXs7iLq3atnZElhlyoOR1qqp/0qJvP/izim6i7yWUZ6BCOAaBFW+S0&#10;2KwzuHOPSobZy0N0TOhCgcVUlvbV3nh89S4jGMUtjCQszBHG9juosA27nnASKG2B3ycn2ro9O+XR&#10;p155UfiayY4lW5IJBJbjjpWqguhbQqLcA5603sASrxLkDFPRR/wjd4WXHH51DJJF+/QzIG+tLI+N&#10;BQK6tkmpsBjWmV1mcnfw5xU3mMdTvsrwaZZK/wDb11uU8sKuTLANfcKCMqM5qrCHRFvNiXHVuDWz&#10;FHE24CU7tlYsrLHak8ZBpLS7cM4CSc9CBnFShk8pn/tK5TYvB4OetRSf8esjNtBBouGkUMwTLt2z&#10;0qtM4Hh+V5JgCEOBmnYLlmzuC10y7cgCrzytsY7yMt3Nc5oBu5NZkYxgRGTHPet2/jEetW0e9cHn&#10;AOc0WEXU/wBSM9+5p481GkdMtgjiq4cm2hG0gqvWgTxRwdmZ3Az6UAdGk0Muiru4faPwrOuZJRbR&#10;7ZC2DyMU5SjRWuE4K81DcZEoO8gbaLDMiZ38xQpIPcmrlsdsSgyIDjmqE4JnTCD73WnB4VeLMnzH&#10;jk0WEWZ5rn7ZCgRjHnrVgRqyqCHOcUxSvk5KKfSr8GBt+5ntmgCs9vFHPbt9jP3xhj2qW8DuyuSC&#10;pgGMVJfTn7GIvs43HHPpTI939nIpXgDjmgCDTbaW4ivSIslG5z2ptzE4W/H2Vhs7561q6XIketzj&#10;dxIPmqDWTP8Aap/Lt22FxuIHWgZh2lsFuZZt7b3P4cVuwtkxhlYbWGPeqKkeXb4JGEqaKUb2B9et&#10;DA17iJZbIEuFIi4NYhaeLSriPG4ljg4rVaUfYiuR93io4Qn9nXpaFWGw9aBHKx3UUl7fRNKwlX7o&#10;p0bkzSh3XhqgMMY8VTOAQTKakvQsc4ZQ3zL1plGoBCVi2yjoOKtZIQAydqxbSQlZTtHC8VSuby8S&#10;/iJjOzfjOaVhHRnJvAAq4x60/wCTMox2qtaMrWts5LZK55qch8SkLxmmBlp56+J0G9tjTDANdVNv&#10;a7jIDAeSOQeKzljiKxM0IzmrbzFbVAIc7hgGkwK0vnEtgg84NNSGM20gZwQVq9BEWVlLYZlz1pk0&#10;ckdu+4DIzgikMowJFHeRgSE/PxWxI5+yvllB8usFPM+0q4hfAap0+2NqpxIQuOc0Bcz5oVa4lczM&#10;P3laNkh+32hCkjtVG8Di8KK+cvW1phRbVWeNcgc80hGvcrIdPT94uNv5VyV+mdT0oZXmUfpXWyvE&#10;0S/vuGGMelclfxyr4l0YEHHncUIbN/Pl6fbNn/lmM4rPkLuspC5FWZGHlIjTLxCOM1FCOZQMYoAz&#10;pCBA3JPFFkAPtRyOfWppYwbmZRnGfSlWPYigq+T3oGKph89lCEHd6U672i0wMg8c1ZhFrsctCC2e&#10;MVUvTE11bBQ3WgCmHkxAom7ce1RtLeC+gCuSwkFXRbv5iPsONvSokCjXXLIuNw70gLOrzy/8Iuri&#10;Zd8cHIrEsZ2m0iFvs7DDnJx1q9rDwG3kRYwrMg3LmuWluL2CyZIkjVN44A6k1LdhnexIfsVsxgXA&#10;IwcUTXHl42yE8UlnJKfAtkzuu7ygcYrK8xHmlVmAbd61W4mbVq5cuwDfXFJNFi8YA5PWks5II7Yq&#10;YhnHFNuJHVVlwy9cUARSAFERnkLE9K0tPitUt7oyQncRxWVaXCO0srQnOcLkc1qxOCMlB81AwnCF&#10;nCxH8ay5FQOfnBO6tVwfm5PQ9qypFUyM27AD/NzQtxFSZXyOeCtQ2ELtrEp+zoEEg5J61en2mCJV&#10;jwMDmogCqR7GO4HjFFho6C6K/ZLNBdbiEGRWO0MPnzKQCTyMUhmlJ+aEghRTLR3/ALddmbPIxRYR&#10;HKsig5GMdj2p9ruZG/eNjNO1CSGTVYF3qpJ5FWQLdU01I25K/NT6AXbVp0S4CuxXyzkGsWV9QaTU&#10;WK5jLED2rRknjhmRGmQM44pcQM8O4gKRzxSsO5k2YCFg9xkeYCa6qNkOlybcfMgHWsCSKDzZxtJU&#10;t2NaVpkqy8BcADmhPULmfNFnUGAIzvzVyK3ufMiEYycjIpky7dag/efezWpbuYzExfoadhXFuYpT&#10;pvlsoEjIMY7VmQQ6ktxKrtM2Bwc5rcuZ4Hktj5i78dqhExAYlQPehMm5mSM+8/Kc7elVwzBW57nA&#10;NPdj8p3j64qqxPmv83J6YrtMGxssk5ZWyAPQVC0spRgZGGOmKVyCmOev51XJ5PPahEjJHcmM+g9K&#10;qsVMVx2z096kYt5bDIxVY5BVcknPaqQCfL5cZC8DNQknzM7P/rVMd+1vkbgVDkYzu780wHK2SuUw&#10;c1JkbxxUWQVbacc0/DYY/wCzSsBJ8uxzjnHFOjwSMggg1WBfYxwelTRNlGyMHI49aTGjRi5Ixnk1&#10;oICB/rB+FZ0Ozevyt0q8md3eqewi0Oo44J5q3H9xR14qmvVeOOauRfeHc7TxUoC9H0FWkzgcCqkY&#10;YW6A46nirA3B8+35U7jL0YyVOO9WxnA64qlEcxZyeGq4M8D0HNVYRNg7l471eiP7tBk1SXHOaspj&#10;HAqRPYtZXg461G2NjehpOdr5HTFBz8vTHekIB/D8n61OmdyYXoah9eakT7y460AVPFyh/wBmn4ur&#10;gEf8I7J/6DX5pWpTZGCcD+07gZ+hr9NPESg/AX4ojaefC8/B/wB2vzIhx9jtTgEnXbsH/vqud7s6&#10;IbGtET5qA4CgnHvUzfdk+tVof9W/Jxmpm/iwPShIoYgP2iA7h97niu+0SJAynOcgVwsQY3cZGeG6&#10;V3+jk+TEwyDwGJq0CR28A5tBxjbwK2oQ2CD6cGsaD5ZbXE275K2bcsVGZDUz2AuR44OO1Wl25+7z&#10;61WjA+Xry1XFA5+WpSEKBgJ+85zzTz37cUfh1NIQQ75mB4FMY0AbCe2aUZ3EEHGOtHy7etAaTzSC&#10;FwR2oEO6IOtMbO8/KMYqTqJMnoaZ8u7IoGNAb5j5fPoak+XZH846UoAwx3dKaSNuaAGc+YeOlSZf&#10;Y3Q5HApmBkmpMHa5AHSgCMqPKz5Zzu6UEKQn7oDIo+baDig7/wB3lAPXmgB4Ayo8wcD0oOPMk+YH&#10;AprEhQRQMeVckdTjNAhOfkwOpp5Y7ODwRQMeVGQ496T5wVJK8jtQBC2/fjAHzdaky5YMpAGOtMKk&#10;tJlj16U9QSceaRxQA8cq+QOvNNydqnGaVsgAY7U35gOlAx38CAHHNO2/MCfTimjb5ZBU8mn8fNgM&#10;cCgBh3bgcjFOHT7tGBt4U04L8pzJ24oATkgjk0oHIPkggKaauPLb5f4vWnsD8pVqAGpnAOOSTTet&#10;2gAPvTv4R8tBBEjHHBoAkY8KMDOKQ9OtNOQRyaOvegBc5b7tNO3ecjt6U/HtQd2T8wpgRn73TIIo&#10;G7nMJJJ4OafjtilBw6DPSiwBmUbf3a+9LjO3IPWl5y5LDtgUp70gF58wZx04prdRxS84HNIeXHNA&#10;AORnb39aUAbG+XvThgRyDB9qOQxyRQAhB3D5D1/Kkw/mn92MDGKcTy3NNBPIDGgCTjYpDHkc00bd&#10;mcEHNH/LNhjjIp3GGyaAG55XinjOG/CmHHlLhCT39qXPA4oAX04pc/N92kHO7jGKU8OP3YJxQA3I&#10;y34Uqlt7gelR5JnYbOO9TqPmYhs8UAM5wT5X60q/dX5acfusd1R/vN64Ue9ADwPm+7S/LvPHJ6UA&#10;fu36cdaPlzkYoAk+XBOAeajPXPA/Gg42f6tuvFDAbfmNMA5pw6YBo+XY+AaQY4570ASEKYz+7zgU&#10;zAKr+9FSJt84gt261FIAZPljP1z1oAVR8zZbPpTz/q2PtUaghUG7p2pSTvADHpzSAePu5x3qN15X&#10;PrUq9ecDin4Xynyec0ARgEAcDpxSgHB+agjC9e/Io3Lk9c0AGTuHFKM7W+Q4pmeOvenAnDHFAC+n&#10;FHc0nO2jjBOaAFA77sDvTACXPy9+DThjDDPUjilONyZIyB0FADwqkLlyaUBRu+TNOXZ5Z9RSMQZF&#10;O3oKQxvOPuilH3ckUuRn0pDja/X7vWgBm9AwG4ZJqbcNy/MMYqm0RMZZWPWkjEgMgJY4NAF/J2uy&#10;0o5jB681ArN5R44zUqkhs+3NIZIwGFyBTMfMCG70pOUPz0ny54cHiiwEmTk/LTG3fINvGaUdelSE&#10;LuPzn8qAIsncn7sUo6AetPwmwDcaXjccD6UgGYG8fNimDPnt8vGamOzygPLwc+tIQu0ZzxQA7Py0&#10;gJyeKZgk/e49KMnzOmaAJB97pTcL0NA+8Min4XymJfJAoAF7cU0k+Y3y/rTATjODS8ljxmgCQH5V&#10;4pn4U8D5iCR0qNt3zZQ5DfnQAEtz8ppf+WZ+lAHyNn24phzuoATcCW+U0zI24NOIO0/SmAnB4Bx1&#10;qrANIPmDoBjvUTDj7x5PNOdpGlQeXtUVCxHOG/SgQrAlVOBjHTNU5QAEG41KSxAGe9RsSqsCqknH&#10;WmgKTkBT8oPpVd/vYz9Kkf8A5CTccY5FQvt86bOOvFKwiMkiNuFztPNdJ4K1qPSPH63U9l5sZyGw&#10;edp6ke4rmWIEb5QnisPVARodywnYB5AdueRina4M+69PvNH1Hw5ZXtlrFvPBJDlGQ8g9ww6gj3pW&#10;HJ+teY/Ba3dfglr1wXn/ANI1IYBPy/KOoHQZ716jJ/rJMEE7qtKzMV1XYh+gNHYfLTiGKZAAAppz&#10;8vFMYAnJ4FLlvU0YG6pF2YkOCTjimAwH90P1pATlOD1prAhjnHNOAOOvTrQA89HJ9BTedowaTJ3i&#10;pAOHO6gQg6OaDjHSkPfml/vfhQJi9jxSHqeKO59KX+JuaAGH+H5BzTgDgZU0EfP0pT1GRTEOHU8U&#10;HOetJyWOKXjcOOaYx4A8ukxyn40DHz/L6d6U53GgB38JyKUdW4po6in4+8QaBC9s4pf4Rg0z0oGa&#10;AHjoc9c0YPPFHZqUng/u8/jQA0Z2Z296cM4FJ3Py0o6tx0oAmjzvUkDrXzf+0vdiP4CeEbfzcedq&#10;znGeuBX0hHu3IecFulfIH7VNyotfg9bhx/rJmP48VpF2RnJXZ83+FIgYtGGwY8wk19F6QF/sSxGw&#10;ACKvBvCKHbaLxwVxX0BYqw023XH/ACzFc/U3irIvE/KwwMZqPnnFDZ3jmk43udnYVYEg+6OaUH5c&#10;4pmVESZfOe1Ku7cOT7+9ADxneOoH8qkG4EcCkIGz2pQRl/m5oGPGC7HYBSgDy25pmfkHyfrTwflb&#10;ikAmPnT5KQMN8gKkc9aXs2KYQd4GxuaAJMei0gHI4I96UA8cEUmTvHy8ZoAXjaPlppzg4JOak/hb&#10;ik79M0AIo+TpSnHljjkHrTh7gYphLbjx9aAGtuDxjJ5/SphnYPmNJg4Xp0o/i60AO+bdmkPYkUwk&#10;bh8x4PSm5JkckcACgLEvemk9aaD80nHpS5G0cjNAWFyMZ2ZP1pDn5eKTHB6io8tuPPT9aBknOTxS&#10;gcCmDPlH5jmjI55OaTAcDyflpSTgVHkbaUkdytAEnGOlN459O1N54+bgHkUpxk8ZoYBglidvH1pf&#10;mKsAowOhpv8Ayzk+bFNG0KSGOaAHnGTSZGThOvSo8tz0xTu1ACg/MeO9J2GB3ppJ9KUbvLOQKLAO&#10;P+sX92PzpRjceaZn5AcUo25PFAEnPB/Og9uKYCcudnb1pc8k5/SkAZ54pRnb0pnOTjvR82TlcGmA&#10;/P8As0gz12Ume/QU7A554pAKD8z5jPIpeMGk5wcscU/5eaAHDqPlp+QMfKeaiDDPNO3nL9OlAEmR&#10;zgHnpQc5bj0qEH939/nd6VIS2R8/UUDF7LSD7o+To3BzTTnegJ70/jI+agRJ8u1ic0wsMPh1zkcU&#10;3PytzSYXe5xzigY5CSR9KDu3HjvTQSNtKT7ZoAQk/LxSD768/SlPMfXjNCjng0hotRliqDccGQc1&#10;4/r10sGvftsw8GRvDlsQO5GwZr12I/6ZbKSMC5Xj8a8D8YSiD9vj4g2slvL5GoeA2JOPlICYrkxK&#10;umellkuWsmeG+HEF1q3w2SRI2+zarM0ZPrmsX4vSpL8SPhPCr5kXUogwHYbsfnWzoAKfFbRvImPk&#10;weJ5Aw7EF8Yqn8SrKQftU+Fk+xNmTXNNKADsXr5+KtP0PsZztG/c+ttXENn/AME/vDtqUUNJ4dtF&#10;VfUsleZeMYx/w7j0yMxAbWJ+ny12HxQuhD4K/Z10/wA3aJtJiLAf7CVw/ii5Rv2HvE8LS5KMgX+V&#10;eniZe6vM8rARvKb/AK3PRfg82f2HPDUW3lSQK6uUAPKBntXIfBrd/wAMgH5eFYbc/Suxl/1knOa9&#10;LDu8EfOY6NqrM9x+9U47VHtG9eanb6d6RfvdRW930OJmvp65WXgfcOK9QsAYfgTqU5yN25s+y9a8&#10;509B9mc54zXe+Kp1sf2ONfl2jMfgi8cA8cladmyVoj8Mvjjqi6l+3r8eLzzgwPi+SIHPGEOK8rjV&#10;gXHmgjqOOlX9fmkuPiv4/mLszS+L7t8k+rk1SUNswcZruascqba1FkLiJcKCCcE02FFOox75gFPW&#10;n5At7hWByWGOKRgPlI3cCkMsOiqZFDZG7qKljLCTd9pIwpz71AhJ3YU4wKdiYeeUt2L7Oc0PYRv+&#10;GyF8eaSwm3GbxFbDOORhq+sf2h4D/wAMo/D6Xaf+POw/kK+TvCwU+MPCiyEJt8QQkn/gVfZ/7QEe&#10;79hHwRKIxxp1kM49AKHrYcdE7nxNbyMNL0wFMjyF7e1aA+a2jKzqR7jpWbZMp0W1YbS3lAbT2wKu&#10;5yqHZtOecVDKJesgGeg5qHA86Y4GPSlY4ZyDk8UnVl+UggdKLgKgxKx8vksMe9ULV4h8adMaQRgG&#10;7wc9ASCBWlASb/JAwqnr61zU4P8AwnTbi3N6uKEJnV6n5sevTKbsyneS230PSqbNL5IBxtA/Gp5Q&#10;8eojLOxMK5Lc1ASpuBmQ89BjigBgH7lSZBjFKNoijOSx54ph27pEMWB25phkiiurAG2dl39qBj3M&#10;ZtsFuS3T0qJiht1HmZx/Djmn3EqNcysujCNUUbWz1qojKZncAEY5J4/SgLEqiMMrCNenJpkjS/Oi&#10;Rj5mGSaiZhtQkkYYnrVzTIby+8R6Vaw20hLXqL8vfJqJz5Vc6sHg5YipGEVq3Y7DwdoF1qXiIny5&#10;Dbw4aR/WvcYo7Ky02OGHR7OMCIjO0ZOO9a3h/SYNO0CxsYfIDzQxCV+Mbj71veI9C8MaRaeFrjWP&#10;jJbmS8lQ29rFFncpPzDPNfI47GTrTtHY/oDh3h/DZTRjUqpOcu/39TzWa6gW5hkW5hYrISVBzkjo&#10;K9j0S78c3/g/4MXGlHwCEhuJk1mC48tTtGdmM+teQeMtJ0Oy8Z+DLrS7m9OnatpXmwK/8LL94fia&#10;54xzBo9viDV4g4+aOGZlD49cVy4dKlO8k9T1sevrlP8Ad6I+p9ceV49OA0XwquWCywxOjB/XkV5j&#10;4y8B+E9Q0eVksxaTfZ90cqt91z0HuM15lY3F9Bft9lXW1jClpWluGYZHTrXb6V4nuNRkstPms9RM&#10;qFvKeNCd5XoOK9ynXpv4NGfA5hls4JueqPlvxBod/pvie7s72xZJPtJK3H95R0I+tVFRnihjEV/I&#10;5KqiRISc/hX2Vc+CtZ8U2Uf9seFbfSxaswt7x5QGK9srkE5rrdE8O/Dnwv4VsI7bw3p+ramB89zc&#10;ICM+oHOAK9OhiOZWe5+aZphadOb5HufOngD4SfEjW7+yll0Y6bYzbS99f/Jgeynk/pX1bo3w++A3&#10;hVdGa9v7LWtURVKGRg8at67RkD8aoan4pv4vBd0Zrm5kEhAjsbdjGPpx2FcVDLqF29266LJbGcj/&#10;AFsu4r+JrTmlJ6aHmqB7H4h8WTxWekmw8b6XYQmLy/sVrGMunQ8jp+VeIatqt1c+MFhi1jW0tvM3&#10;FZHZt7HrkmrVzYafbRXIl1aae5eP5hnO36Vy890I54IpJ08vJO4Jzj61p7OL3FfXQ15PIm1ewWWd&#10;tka4HPBP0qe5vrGwsI9q6eZCpIBAGB6153rPiK1jVxb6bDkDhnbGcd68l1nxBq9zqc7I1xM5kCrG&#10;rcZqk7LQz66noninxhO1zIkVzIAVwSD19h6CvMG1DWL3Ujb2em6jJNJKFCopJyfU1d0jw34m1HU0&#10;kvZxbozBmI5IX0HvX0f4W0XStO8OCSDwZp0EMdtxdT43lvXnkk1LXUpPoc14C8B6LY29rqniCC3u&#10;LsIJUgkOVj7jI716LqXii9bTNQitbOzt7SJdoWMbRge1c/qWqWy+FPE0s2uo74YIoboK8Tv9Zu7k&#10;vBbXTxoJSGPrQ1cSV3udrrHiaGC7kZLuEzSD70jZx+FeO63repXHiKRUtL2eWWTmQkkH6egFWrjT&#10;lluEkmvLgOHGV3HpV+OPTovNWGGE4iHBHI/GiOhWtzGtNLmEs1xc3amRowVBHTPat+23JEu22g+X&#10;7uBUTzo9tEDniQAAVM+yMwjJ3MowBVXuCQ+4lVYczTog9KpN5EjWhjllGW7LV8abJdanpMk906wo&#10;wOwd67+w0uyeaOODTIQ4RcSOBgVjKoolRi2cna2KC2aQws7mEnYR0pbax8RX9xbxpB5FrHd4lAHL&#10;/lXpUmnwWlnM1zqGns7KMbXHA78VYsLTxLeTCHQ/B18d7YMgjO0e+a551WzRUzLh07wlp+nTyz+H&#10;rWW7FqPLZ33bD9D3q3oug+L9cu43t7WZYzckKzLtQD1PsK9f8P8Aw2jjS3vPEfiMOxw7Wqt1PoT6&#10;fSvR3utHs/DtytnpenQW0EQVduFX0HNZp6GqaOH0PwL4R0iSwu9X8Tw394qgpEf9Uh+neupvdR1G&#10;eeO2sdE+UKAoiXCgfhT4NJ1S+u7C5vbZoIfvYEmdy9ua623TTra3Rbe0gGFxuI5qkhnO6fpwSZJr&#10;qR3mxkqx4FdMkwD6cESNEDYwB1NUJXDXTEluDTCWJh2vyJQavl0sSjgP2ileT/gnn8US2dwvLNj7&#10;AMK/LR87gM9AP5V+qnxuDT/8E+vjiDH0soCAPbFfld8m+XP97AFbYZ2ujPEpWiWrHI1SyIA5yDXp&#10;XhXYuvzxmRQCjbs9q80tgUv7NxJnMowK9N0GJF8V25KAOYMyAHj2rqepyo5XXUdfinqw89jEZu39&#10;aox7fOcBcDNbXiJgPHWvZtkClhhiawUJw2V+hpIciZjgTAJyaj/5Zw7nyeafwWB68UpA8pvmUD0p&#10;kjf4R9OKadxyChxinnHkpgH6Ug+7ndk44oAbn5oiB0qlcj/TrP5j14NXiRkfNxVeYFomAI6g5x0p&#10;oD0u0uTN8HdGhe6CmOJ1LAcYOetejfB69sYvEWv6ck8JZZCWGfvA14x4fu7Y+HPENlME5IMbE85p&#10;bW61HSfGMd7a20yOt0p3BsggHv7GuPG0XUpyS36H0XDmOjhcRGTdk3r6Hr/xP0r7P8Y9ClSSMRah&#10;ZMwPoynn8689S2cSuwyBnrXd3fiDR/EOi+EXmeKC8tYSPLZ8DJ6kH0NZ08EUS7ppNN27TjbOvSvF&#10;oydNOLWp+m4zD08RarCS5WlqZMPnf2PqRa2wotW5NeXTZN3qPyAhrlufxrsNe1u3Fi1rbRqcthyh&#10;riDuEN7uTnIK8+teng6LXvM+D4kxtOUVSi7tbigAIvB6etJldmdh60qg7Rn0pTjDfKeOtemfGAAx&#10;CnI5PSlwMqAD+NIMZ5PQ8CpB0YhAMGgBu37oIHWmnOVAPAqTDFzycYqM53AgLigQEj5QazLhpP7S&#10;jBJ2idNtXyT5chz3qjOX88nePlnTHHWgZ9J/Eoi4/Yk+FFyMHZa2a7vTjFfOqIqrwDzAhK/hX0dr&#10;4Sf/AIJh2EuM+Xd2hB+mK+b7VwZLYG6YHygCCOvHFDfQbWhpj/UIfKwCvSmEDoDxTgTnb5nf0pGH&#10;3sHmkIRzEIbbaCWY8giqsm7zZMqOU7dqlkMgthgKTmolJN5hoiPl7d6YGaoAupcKC2049q97+Fr7&#10;vBt2Ap+W5Yn9a8SaKBY71wrZ2EL7V698LJwmjamhI+W/xgd81FTYaWp9s22n2Wofs+/Ct5rISCPT&#10;7vaccqwzivWvBWpaFd/s4fBSfU9enin8O3l5aSGRScxsSqA59Qa8r8I3co+GugwF1CJOwQEdd/au&#10;70aXTrhPjl4Wn0yOC9m0+G+tURR++EPzEZ98V5sotXvsdkWmtD5d+JSWmnfte6lPBp8yxL4mW4Tj&#10;HySHJx+dfU2lQafqHwn8JyC63p9hRiwPQ4yK8u+Nlto2s+DfgbrWnaZbJK/h6ezvoUxvSS34ywHT&#10;pV34S6ncTfsjeNoFkdrnT9YSGZT1K/wmopxsnqOU0dlq0E6RRKsDqgI7dQKvveWg8J+C0juWkcxs&#10;GXH3avy/aZvA1qZYVysI7c81ySW2vReN/DKnS5vs8khKNs4qkrCO70W61G3e423ahGGdrLWjdP58&#10;8chRThv1rHlDJKuVUERZwO1amkyQXGj3RDxFo5sPhvu1ohjGmf7XbxGM46ZAq3AsBuNShe/ghU6N&#10;OWeTAA+U+tJJGPtgxEv3xyaj03TrXXPjdZ6DPe3MULwo1zPGcER9xnjGRxSuJnOprerN+zD8MvCe&#10;l3/9of2v8RGzIBgJGknzgHuMDnmsXx1p5j8VfHWS5u7eGGx8J2UdtzjcwQBgBW1fx2Gm/wDBQnw5&#10;ZaGLOTR/DXhy52RowbbMRzlh1JNfOHivX/GGo+Ofi3dalcyASarcJHCGIVVVjjI9a53JWuXBu+2h&#10;5BezW0ms3Nw7AeRJMUJ7V1vwNsxefE74o67c2q5juhb224ep5NeR+IrxYfDiwqu2a61AoozzgnFf&#10;T/wW0uWO58HWA06TyW8OSzXTgfxsh2n65rWEeSO5Mnzux9H+DNQhuPEHxzsQ8BfTWtfKdechxkjN&#10;dYzrLpdsm75/NOce1cj8PfD0mht8T3vtS8ybVNekkyTllQE7Bn6V2USRjxUWGcHPH8qmLuNKxi39&#10;y8dxCHLKhTDFj6Vy0Uf27xjbrHqLeSshLtmtnV4dUvpPH0cenFvsrxjYh5APen2NpbWXhm1CqTKy&#10;gtz0NDKM/wAQwTy3vw7sIWby1uWNwy9x2r0C2hS38KxwR2cYBtVA/LmsXT0tG1BpJB8zMNpY10Ny&#10;Y5LcRxXihhbNg+nFVCImzG8R208dh8FmitZT9o1J1fA681wvijQtc/4W9jT2bD6YrON3AOOa9c8P&#10;XDz+Hruzvo4mksbp2tpSPvA1h3xvF8cXEnQMpC5NNwQJnNeENHt4Yru8vJg11G7Bs9u3FdXdoDo+&#10;pjyD80LYOO1VdOJ8rXi0qn97nr1q+04axnUtEf3J20JW6AtTj9Ol8rwR4ki5Xa7g++axUlkS1tGS&#10;2JPntkVpyI4i15fKYbnJP0rBjuZFguDHaK3lyHg98VMwRvW1yFvo3m0to8EEN79q8n8cXUf/AAse&#10;9vLncEaWMb/UdufSu9i/4SbVbwCLT4UgicbscVwPxP0+9Pg3SbUNF5jXUaFicDJ4HNY+05He1y+T&#10;mTVy2fs938NwhnikiOntsYc9q+IPiHYSQ+MvtEVu6tFqLHK8H5TxX2l4c0/UNP0TS7C51G2dxpql&#10;sSBhhhxXhvxP0pRe+In+xjDI5Ix+terTXN7xxSXK7Hpfwt8Q6drX7OOh28twn2j+y2hkB/voMfn3&#10;rzDxfZGDxLc5tmDCZ1Jx1FeffBPUrqz+J3jHT3d/nv1mgGe4PIH4V9CfEaxaSwtr2NFMUsAyR2ar&#10;n73Uim2mz528MG3039prwW1xI4sL/VkWRQ2Bknjn61+r3hmDw/a+CtIe08PWH7/RMmRlDucjj5jz&#10;X5M6/BIfC8MwiYPaakrpjqK+7fgt4rutT/Zt8HKdQEk9rbC2mBOSMDCk/hWfK0ilJXuexaZNNF4i&#10;8QrLBG/mTvy3pWVrd0beBIoYVMksx2hRV22tb9vE1wZr6MgHcDnrmi8tFPibR55LlQkasWJ5wBXM&#10;7myZjwXVz/wjQeeBg0cR+9WNCr3FxHK08gU3WWYegrsGt49S8NeLWtLVCIZEXaDgt6k1zkkllaXo&#10;tTgsu0HB7ms5I1gw8VWFuPAltex3bEx2bfUHHBrz7x9pHjCX/gm38PtXk8U6i6Qa3/p8MmTvU58s&#10;nPZeK9I1J3k8OWEO7KG4jLAjjFejQ6bca1+y/wDtOaS3h2L7AngcGDj+NIyeB+FKwOdkfIfw5Rh4&#10;E1OZBH513PGW29dqjjpVD4jvcp4r+HDMZDAJWEg9T2rK8BXF/F43s7NZ5AbbWp4nUjqFOORXRfEr&#10;MsenNsg/cnjkdT7VSWiZFzkIUWS31VvtB+W3zwe1SeEZXi+KtqfMITzGzmsnw9Ii6lfxzzY3wYUk&#10;9afDJLB4t8R/6E3yy5ikDYHNVFdRc1j0zW57WTxDdGO+XJIz71o6RGptBK7RIFH3mNcHpsOvXtwj&#10;QeHNVly+FIU/Ma9NsPC3i6TSbQahJb2cePutLgkfStfZMTnoYOqahEb24iiZ5WGMbBms6K2+I91L&#10;DHYxXcSs2OOCfxr2HTPD/guyAe512yYhc4BBJrP1fxf4R02a7Wx0G3LhSBI7cVoqdjOVQ5XT/hv4&#10;ru7u3k1fx48SkgkPIW/+tXoeleHfgro8sP2qOTUbpMEKoBBI9uleH638R9bmtrhP+Eo2L5nKx8fh&#10;mvMNT8e3ca3BjuppJMHk1vblexldy2PvOTxN4lbS7eDQvhJ4F0q2CgLeXcyqQo7hRj+dcVrOv+HL&#10;Se5n8Rftk6a58kF4LOQEZ74C18NXGt/F/VbDNvF4+liZPlWNpEQVzMmieOpdRlW/8N62jNyDI5YV&#10;pJxa3G27WPqPxX8ZvBNql1B4b8B317J5eFvtQchAfXb1NfO/ij4ifEXXPDmr2N74qtpIZ85t4IAq&#10;AdunpWfD4MuWS0a98QLFGz/Ko6j616P4f8F+D4rO5km8XabL+65BkUYB/HNK65bWFC8WfM1rIYry&#10;7hMRCNIcH0NacTN5Ui+avrmrfjqxhsPjFrkMEto9nLOGt3SQHjvnBrCjkhVlBuRync1cXoE42ZrC&#10;VxCR5mcnripMxPEmXOQeKzRJDtbE8XHbNNEyhZBuOccACrJNMuFuI8KtUtUMcumXBMB/dsp4PpVY&#10;3MZswTI42nnIqOOa3ls9VxLJjy+pHBpCEaaS4tdPEShAseGYjJOKSFfMttXhfUrxJlXckquR09qr&#10;WzxiO6AXCq56d6YksH9o6g4nkDFMJx+dNq6Bn0f4A0KbU/hX4fuD45uLdpbeceYQW5TgfmajnuPE&#10;lgNWtrtJ5Fiuiu8MRvGeD+NZvw3uviNc+ALLTNB8FXkksEsh8wDg7v0Fdnd+Cv2gbhrz7X8MbeV5&#10;GzlrpQR+tY1JJdRqLdixp/2C48KWM3mH/VHp1zToPPkgvoSJmjZTkZzwKxhpHxB0Pyl1bwfLaQTc&#10;KxlDLn2xWvYT7ItRkW6XDRcAjORU/FqVY838Y6VFa2fhjVIId8Taj5d1GMDY3btRpN7pLPCPsWPl&#10;XJrptff7V8MPF9hDYma5u9VgNvGD1cN+lcnL4J+M1tqVi7/Cm7gM1pGY180YcY4xzUppfEab7Hpu&#10;nJockcZEkCMR3YVuppekEbhrF4rEA/u5yB+Qry9fCvx7h05Zz8DNcMYQHMT5JH0FQrqHjy0uwl38&#10;JPHSMAAQ0D1CcZPVgoux7IljrEMsbWfxL8SQ5GSFuWYfiDSG9+IEUrMnxi1FjngNnBxXnln4pjSI&#10;CfSdZt3IwVmUj+dbcet6XNFCyataD2LjrTai3pqT7yWp3Nl4x+K1tPiW6t7iNWHJj5/Ou/0v4jnz&#10;IRqXh+7UYGWjXp+FeSWeraetoVdbNwe+4HFaCy6HIAxsUIJ521LoRfqJVWmfSVp4r+HuoWkDW3xF&#10;05LhVGY5l2N+tbsX70W86eIbOVPKJKoc/wAq+SrnTtOMtq8N1Jhx91Rgj8as6Zc+MtMvne08W6sk&#10;JyW3OSF/A0pUFbQ0jX11Pp6Gd5vESwray+Y0uwDbzzX0L4ctl0n4cWSCFTPLCZJSe2ea8J+CVh4q&#10;1i/k1rVYYUtoLkrDIY9v2gjPOOgArpfjx4tGi/Dt4bLXbRdQvYjDAqMN0aH7zY6+wrCVJpotT53Y&#10;1vFviPzNPcW3iLSpFDOkyZDgeoPpXhtpZ2UfiPxNdwWvledchioPGe+B2rxT4d3niO4+P0tk2tai&#10;8FzbTT3sbsW56hsnpzX0SkeyIp5icSEY9qVRWNnZOxqfbpG8KXsYRmYwYGay9FS+jvLtJUbliVb6&#10;1ZhMYuuYxx0GOtXTLIC7CBBlazQzF1AzrdPsPzb+KjtoLt0uHlQkgcE1fkCvLKzR87utPjkk2Oqj&#10;I296LCKMfmJdE+S2N/rXRQ4fR5CCh2YrBmLiVD5Z4ccdq0LR9up2alSoKHcO1AjN1JxtZDH8pf8A&#10;GmWnl+XKgVgDDwKfqtpef25G4kUxlxiryRMlozG2I/dDBFJDOefjVI18pj8571qQhhZAEfLng1ny&#10;BxqZby8fP1NWfPKxxAsCO4piNWFFaG4O1jyMYqvKbT7aIWlbLjGBU0F3ZLGqDGWIyDVjZppvnk8o&#10;eYB3PSmBydxplzF4limWH92X5Oeua6CIxqtsojGTjmtiP7E9tNHNIoBHGazXijS5LB8gSYFKwilN&#10;5i+J7VCx2lgcjsKua3eRR6LpP2XUt7fZyHAXkGopcf2kHaQBdnOazbebTJ/FWpQRDe6ryMcCqQGf&#10;pMoS11We+1AGQux2k4x6VpwTLNaBkb5C5xg1h6lpd/LfagBcMoZ+x4rQ0uP7LpqwvdK5HU+maAJ4&#10;7kwa63mWnBBKnNS280k+q3kpiVUVvlOetVdcidtM0owS5cjB49ao6db6pDaTrPMSxIZQKEB0TgmC&#10;YlCcg96msmWPTJnMCEkHJI6VHbMrRgMRnHSm3BYWsy4IA7CiwFa5n3OXDueTxXOz3Pm6zHFJeSKu&#10;/AHrXQRRAwTnPA65qpdW1g8SH7IN4cEECgDU01diqquNoXmmSPcf8JaoaRzu+6TVaCaOKVt7kYj4&#10;FPs7iOXV7ndEfv8AynHSgDfsUma51UGInEfAqE20izsWZ/8AWk49Kkhmli1eIq4x3z3qe+vY/MZf&#10;s672xjFFgJIJHEePPTAHIpJJfPXZjGG61leaxvrMIpLPMqlfrW9cQm1ljjktgJDCDwfX3pAUZIgJ&#10;EXr071FJaMzoc8KfWro4gJKnk960migPhO8IuBvMPX0pjKEMA2xDepBHPeqsksa+JY4g75BGMVo6&#10;fBJH4fBaeRyXPWsqc6fF4tiMjDe0gwaQGrdrG0VuTH820c1EijYA055IxVq4MX9mTncnCKRz2os1&#10;tZLfc06gAdzQBQljvI9UikWT5CRn3qe4vw6WkRsjuIAxirdxJALK5XblVYbeetYMrZ1GFlGCe+Ol&#10;ADrhws8S4XdkcCrywE6Y7rJhtoOM81Ths3GoiVrgnnnPetdUJkjCzhf3ZAPrmhgZ0cu4bRMvAIPr&#10;ViOSdLcruBBzmqUFksGrag8mplmeQ7VzxVsD7w3Hg0MGZ7iM68Bg55JFQXaNJbhQQACannVkvIWA&#10;5zzinfvGaI+RgY5phcy4A8PmBicGI81TtmiuHux50bhbjkZ5roHEDSBCVyYiBXO6TYXEPj/Vj5cw&#10;RpcjPSgDq4FZYLNTb8HAWtBxbLtU3SZKZIHaq07PtQKQNtUsf6S5EjsT1oC5qeZAthcHBY01JoGW&#10;3VlOWPHFU1cibBUEbuBTb9yXsHhhG5SMgClYVzbBQdXxjoc0sxLQJlxgDvVOLMmn2hcYOBxmtN44&#10;jpaBbgF9nT0pFIp5URoqolQM3lX0W6Pr15p4jmUHK/xdc9KhudjOheJiQR0oFYjuBCJywUHJB6Uw&#10;zHaoB4JFRzORJb7oCqkcA1GfLAY470DNMTRiKAbiOKjOx9St2fLYPFVUMJhYmUcdBVy32lGYQr16&#10;0gIbhQdQh/ekAnvVpNyAdCCtQ3AITeSAAuar2kyyJJl2GG7igZeLIql/KqdSktqrfZ8cflTdrG3H&#10;yjGaUlVIxIB8nIFNCuZ80ixxScEZyKgt3Dt0yd3FLdNG0M+WjwP1rKtbjE9yQQAGApNjOmZ2FuRs&#10;H3al0rTvteo6g8l8sUYQkZ6kiqsInleEI6Mu3OfWrTtcQrFtunUhTntmgDA1qKJNTO9jgSFd3sKW&#10;1063uNEdwnI5XPeprxHmsJVc5JcGtHTpDDps6fZx/qgAamwzPldo9NSPzVAUYxWLKsyXlnIIpCGk&#10;5NX9Q8t9WswXbaJSW5q1KP8AiSki3R1CcUDRbtPIa6tgz4LID9KbqDr9stB56Ab8YxWRbXkazKpD&#10;bwOuOlQ3TSPLI5dtokGD6UJoVjeWNVVflQgpnirMXF1Fjd1qhbNvtrf5yQEA+tXiwUjDDJNPcGWJ&#10;JGM1ziBcbep7VkEbtSwCclucVoyMotbgZwSnGayrOQJrcrFFbbIOc0JCNd4f9BBMY4HSs1Uk+1/6&#10;rC7q6aWWwOnJIxwDF0rmzOTfcJgMx28ULUYydwJVBTORRarF/aUZ84ncenpUN4Y0VS7/ADMePapr&#10;QwBEIcs3HFU1YRFqMUZ160fewxW/psMbaPcPJZFiCOc1RlUPcxsYMYNaP2y2t9DCuo3MO1S2Bja/&#10;Ask9gYbGXcrDkHpioYV1IoisgwiDFaRuRIjOtqADWeLuyGvvD9rVWA+YetNAWCshdT5TY7+9aCKD&#10;DYosrA4OcVTSaJ3aNbhchvlGK0LUNHJe+ZbLkYwc0hoyZ2uB4gtUYEqrcGtQuht8bDkpxUdy1u18&#10;GW2HPUVXw7SkKxzuGKEBNHkTqQOh6k1I8nDgR5JNV7hlia3UXAyw5FTINwiO1hxyRTTFYqSff/4B&#10;VTPD4Y1YJBc561WfBdxsA44ruscpEzk7OTj6VAx5Y+1TEcLzULAmN+APxoEV3PXqeKiDgHrk099m&#10;6Abe9Qnh3poBXcE5CnrzULAGJsDB9Kl49PpTPlyMihANQHCZPQ1MSMHDCouMqKBjPTpTAeoG8Et3&#10;pQ8a3q/MD6U0Z8s5PGaI1jN0u2IZXnBPWpYGvD/qlISrqAbTmqkOBFHlNuTjHpVwABjhhVASjbhg&#10;AcVagPyscDJNUsnIG6rsO7A4AFK2oXLydzkmrKZyOT0qmnfnnNWkxvU7egpMEXYjiRRtGM1oqw2k&#10;7Kzk6DiryfcXntVXFcsDG7pmplPHDnpUHG77tPUjcOOtTfUC4MeUp9qaSfN6ngU6P7rDFOIGTxTY&#10;mNGc9KmQHeh3DGai7jmplI2t8vfg0gIvEWT8BPiiw6nwxP8A+g1+Y9uBhvmHya9dZ/Fq/T7WE3fB&#10;H4nKQDnwxP8A+g1+YcA/e+ISQcf8JDcj/wAerBrVnRDY1IduJPl709/umo4tocAA8ipX6N9eKSLY&#10;tmf+JiV2d+PavQdKGIIz19689swP7XOW4wfwr0nRk/4lFgTtw0p5pvQEzsLFU+0W2SfudTW1GqiL&#10;qfvVk2o/fx4YHC1sjO1DgfSk3cRaj+4cetWR356VAnY88ipkzk5FAh/z7FJekbkZzzinc7CD2PFR&#10;nqaBgp/d8H+KpB1PyjNRID8/HGfSng4Tk0ASFk8sjaSSKj5w3zUPtzb4XJwaBkgEjFACZba3FNYs&#10;G+52qTjjmmll38DtycUAIDwDg1ICTG3zVHhtiguM560/BCD5efWgBcfIvJpj793Dt06Yp56qMD71&#10;B3BjnH1oERAErzK2M05dvzZzg4peyDPrS/hQA5ducbeKQ52ng5pvPmLzS5bcMAUDGnOD6gc0oP7r&#10;PNIfvH1zRz83yACgQ/uM/hSfxP8AP2FIPunJOKUZ+X5T9aBiEHHvSqR5fTvT8cCm/wAX3aAFJ/fw&#10;YJGRzTnyI357cUgA+0ct9KRySSpj4B45oAapbYvydvWn8+WcMaaAuRgGnfwnmgBB1Oak+QBuDnHS&#10;ovQEcmn87V4oAXEhjJ29D0o/5ZZxQufMX97gY5p5GYGwueevSgBE6D5zUrbMDg5xxUIPNKWOe2D3&#10;oACenyZ/Ggd+9Rtv4w3Jp6hjG3y9DTAVs+Yg29qkAXyXy/PakO3zBz259qX5sD5BwetADPn3HI70&#10;o6dRinEcx5YZwaPkMijewz7UgHfhUef3q55OKlULh/lOM8c1G+4bR5fFACHcMHd3pe8Z8z9KiJOC&#10;CDgmpVPyxcdqAFJ+WQAHtRk5+7TjnbghfwpgzigB43FyPL4A60vY4FId4aP94oyaGJDHDigBfl5O&#10;R0oDZwQD1pvJbkCnqAGzwOOtADlX94SUP3aQsA+Oe9JvbzEGfWjnLfIKAE5MI/3qcoIUZUZzTeN4&#10;Ge1Oy3pQArHKqPLPuc0DOwDj2pueRThnH3aAHcgRjy857+lRnzN5zIPvetOHQ5LUuEOCxNMBctvf&#10;KrjApmf3yANT2xsYZ+hqNQN6nNICYbvMzxikbaJHbJ5pTtETnceBUIJ4+U0wJQPlBB5pgxv6+tA+&#10;6eSOaX5BICAck0AP7HBpeinmk+XnjtSdgCpPPXNIBT5mASnGKjO7B5FSkpsAMp9vakweeRQMjBG5&#10;ce9TxkFGPvVZhiQ8U9CwQDb3oAnPQ8dBTBnyDyNooY/KnIzTQwMWC+KBDsrmPryeKa2AxO7mnEjE&#10;IOOAcUwj5CDnhs9aAJ1LYGQOKG+9g+lIrKYQAp6cU4/dBxzQMaCBIOTU25Cq/Kv5VXI/egc05egB&#10;HOetICYYEjYxTSOW5HWkGOPlOaXJyT04oENANKOGYYxxTsgBsimHJ5OfzoAXJ80cVIAuxiGNV8/v&#10;Ew/4VKDx0oGSD733qdk4wSKYMbQDRxgDbSGOyPM6HOKcDyDv4+lIBwPlFBX5xnFAD8ruHIpDnc3O&#10;M0zYQoO7ginqW8jBH0NAxyqAScjGKDj5hgY9aiBO0jfzTv4OeOKBDv7n7wU8Y2VGMAsPanKMIeO9&#10;IBjYC5wOBSA/6OSDmnOMqR3IpsYcRbTjlutMBykFc5Oc07ndk9qHUAnC9uwpOPLOQM0AISN49TSc&#10;fMN1Ruf38PU4qQEZPyc0DG4BiAz1NRBfnlwMAdz3qbn+9ULk89qYhx27lBkqrIBmTAHWpM8Z3VG+&#10;CMjr6UxFbjcAKilGf4eamYEYyRVd+/y0wKj8vINuMAc1Vkx5Zy/OetWZD8q/usnNQS48xP3J+7SE&#10;QHOG5/hrA1fd/YrjPJcVvcqz7iTkflVC6jDxnKjk1SA+tfhfD5P7K3w+AUEtZux+pNdWxfzZAeue&#10;leQfDXxTpcfgzQ9Gu7mGGWMsLaVz8koP8JPYj9a9nIDRW7iSLBHyspyKOYytZvzK4JyDTDu83oeD&#10;Vgo3lnkcCoRnBzVWAXB9ATTh91/3g/Km/NgcmpMHy2PpTAiI+YHOeKf/AANzzTSR6UZOBQAY+cfL&#10;Th0bmj0zRxuHNMQ0lvNHy8Y60/Aw34U4AZbmm8+lIQwl/OUY4p3rzS9xk0cc8UAJkZpRjHWmkfN9&#10;2l529aYh4wJDgdqTgk/MKUZ3Ck/j6Dp1pjHjOelL3PFN56Zp6DJcEduDQIUY3mnjaC/zio8fvOtL&#10;zk8UAO/5bRgEc07Ay2WqH/l4j+lPBYlv3eRmgCTueKd/AeaQdF4pwxz82KAG8cY60uF2scntSZHI&#10;/Kheo470wJ0zlOO4r4P/AGnrppfjp4Zt/OG2HTYgB6E9a+81zufOOg/Cvzo/aHmWT9rW5Cy5+eFQ&#10;PTGK0itDLqYfhOIiXS+DkKhNe8WYzaRsSB+7AFeNeFUOdOyg/wBWte1W+0WEAIH3eK5b+9Y6lGyF&#10;cLuHzCmD72M8VI33gKjyfnJTHPFaEkgEe2M7e/FO4y3yAVGp5bingPtJK9+KAJV2hGBTPNRcfacC&#10;Pq3rUgwCAcg+lBKeYjdx2pDHAMSw2444NPAGH+bkUzJzER0Oc+1L65NADhk45/GpAQLZstz61CM8&#10;grUhz5Z4xQAEjacd6aMY6UuMRjnikGdx+X8aAF/CjHB+ajnbz60vf7tACcbTzTecn1pWPJ5pw27G&#10;O4UANJPORQCdn3qQ9uKY3SgEG75yMd6Uk4b1phwH6Up7cUDDPA+Wl9eaTtyRTc/Ix9+KAH7uQMUh&#10;2Fhzg0wsOeKbn5elAE5xvbn0qM96aSfk/Gmktu+6KTAeCuB81Jxl8k1HnEo+TtT9w2MPL7cGgB/O&#10;eppP4m+bg1Hn9yuFYtu5zQWO8HjpTsA/k7frS5AzTQy7XHNNJG0/zoAdlsfjS5OR3weDTCSI/uHN&#10;NyQjfLjpRYCX+POKTc2454pmTzzSd+RQBMCMN09qUH923PWoaUH950oC5PxsAzRkbuuKZleMZxQe&#10;hyKQC7gD3p+QYh8/GfSoflwaUMDGvIwKAJMjZnNOyMHkVASdn3D16Uc7+vGOfekBNk5HFKDw/wCF&#10;RAjPUU4keXn3oGSYUhTmlJ4XA6Co8ruYbCKflcDNAC5beOKfySMseDURK/NxTs+1AE2FyP3g6U0/&#10;6w1GOFAB4p+TtOTQIdnIHyCjIBPApoKl2G7tTCRuPynrxQMkJjy3BpgZvNb5eMcUAKQ3OKTjjP50&#10;Bcfn71OB+UfLnmm/LuXGee9IMebjAHNAFlATd27AgYYH6V89/G5prb42fBTUoYgZLjQLiEjHXAxX&#10;0JEf9J46Yrxv40wwPc/s+yM0Q8hrpmz6VzV0uVnbgnarE8b8E6a8vxR8AacYt0134njkkPdV3ZNa&#10;/je3hn/4KhaJp6JGy2k1iNoH8StUnwzuoD+1j9qW6iYQWbCNc9D3rLnubyT/AIKg+PNQWBWaDWrc&#10;SKT2LjpXiRhdtn1lWb91I6f40X7f8NFfAGyXP+ieGZC3Pc8Vyfim8Dfs3PAqMP3gLHsx5xUHxOnu&#10;Lz9t/wAStFFIyWPhWAkrztLAk5qxfxxT/sKS3YQM41Bsvj0JqsQ7tWKwtNQg311PePhHGE/ZA09C&#10;uCVB/SunmzufA421zvwolim/ZLgYRqGSFFIHbiuim4Lc9hXtYXWCPk8x0qsoPjd0pYv4uP4hTJfv&#10;dP4aktgSOR/HXUtDzJOx1GmozCBQoJa6jH61L+0JfHTv+Cefxal80KY/ALL+LqBVvQl3eIdEXaPn&#10;u0x+dee/tjXiQf8ABOz4roZ0BkS1hUZ6k44qoNcyFK/K7H4hyuTq2oybTlrx2z9TzUybdjEOO1VF&#10;yGJwDkmpIWAilBQgbvvV2yaOezQ8uBfMWfnZ6dKVHLxsS4BDfnSSKWRDtUf7WetNIwYSAMZ6VAMt&#10;R53sdxxVlXcThgynC4xjrVRD8jfvDwOmKmj5hlO3+E0dBGjpsso8TWf7tARqsTAZ9DX3F8XJPtX/&#10;AASn8I3GASumWgPsQK+DbBkXUbdvtBLterx6AV92+M0En/BFzT5FfcPsMPPuBUy2KeqsfDWnNGdL&#10;tl3jKO2c+9aysPJfGOvpWRp3kjR4/wDRmLGVsmtNMiNhnHHSpZSHEgswPULSc7R83IPWhQ4x1Jya&#10;dzxxQMfgkxESEELyPWuUujIfE7dd/wBsX+ddbHgC4ViSdmRXO3KQtrdo2GAN2Mt6800Szrrw232a&#10;AtOvnGzTjHtWMrTHzSUVlGcVpXrRMbInTiu62QK30rLkJF0gJI+Tg0wGk7kyYsfMMVJyDllQ/L8u&#10;e1Rf8s5PmbG7ilYZaHLn6UAR/vTbcvxuOKruu6IkQnAPJB61YbrKOc7agfcsDjaenrUM6KMbu5Ql&#10;JMiKA30r3D4T6ZF9g8Zam8IJjeOOEEd+pNeFbnF0+cE5NfVfw5iiT9n7wziMf6VqcrufdSR/SvMz&#10;Ws6VLTqfdcCYKOJx6v8AY1/Q+mLLQNAk/Zf+It79rd7kva4T+KPPoa4vxDY6NeeDvCVlceE72a5g&#10;1C3+y3bZYxAkbhz61pWPiZLPwVf6a/hzzEuZIg0u/wC5j2rqjf6RbWOgs+t7mvbiJYIhb7i+SM4+&#10;leLh4xnZn6ZnLrUX723Q+f8A4o6gjfFX4c6Fb+GLaKHR9BhEcy4/eM4+Y4rjsob60jitbyVgh+RU&#10;JJOOcV2XxKsrpP2svFLw6LdTGXS7byVUHIJHf6V6d4IXwnonw4GpXvhOx1LWniP2W1lACx57nPp9&#10;KVak5TWhx1s6oYPCqUpau+h5f4c8L+M9XkSNvD1zp+miXM9zcKVLgdhnrXrdnb+BfD9j5dhotle6&#10;iYtiysoO0+tUNZ8SeJZdPM1zJY2kLK5EFuNqqPTivLoNV1F7nUvsFlIod3DXEoz16kZr0cHhHHdH&#10;5nnXE9TFPlg7RPa5tXMHhHUpb+2+33MhzBbwzbRHn1x6V5/NqGou00j2xj8x84HOB6Vm+H7K9N7d&#10;uJ7uRpHJmkdiR+FbF89rA7RNHG43dRg4Jr1YUVE+RlVctWVrSJ59UimupJBAjDGRwasand2KXUcM&#10;TEQrjcwOOe1ZmpXskfh+0XzCse3OCMfrXnOqawojucyZO3gZ64roeiMjr9R1SK31G9f+0Ypma2xy&#10;35V5lrmuSw6YzK/nXEs+BCvbPTPpiuRvtZtxdMz6kAN7cBskn6UmmWOu6jqLtFo0sULNg3EnJYH+&#10;6KTd1qUmkVvsesXmrM01yEbAYpG+Rz9K9B8MeGdPjuYJXsbuad3AjRVJANdv4X8KaNa6NdK7MMwl&#10;5555OF98ms658Qtpnia8i0vxlpdzHuIH7sHkehpcwmrep3Yt9H0rSbO51GS0jIgBS3zz7ZFebeIP&#10;FV3falqcTGeGFP8Aj0jjJC49SB1ri9a1XxBf61LPe6hNkSfKofIasG5u7eEWhl1WMOVwMipjF21J&#10;iu5eml1Fo52fxTO7GTofT6VVZoI7id9yZCDketc9caizaikcNtLK5lABQZzmuhtNH1yd7eS4vRBD&#10;gEr/ABH2q/UEl0M+71SdljjgtGMzSBVI5rWsdO1oXOmy3l2ER1ywraFt4XtdLvgul+bcF08sk5IP&#10;rVkxX8zQJPdzhWjXYqjp7UnJdCopmVdpCrtHa6SXOcZ5Iye9dZo3h3UDo8FxNY3E7nkluAvsK3tK&#10;0oQaXbzy2dqEjGQrsMke9bi6trt5Pb2Om+EJJPn2IYgTk/hXNUrdEbRhysxv7NkhsnfZaIoU7laQ&#10;VNZQeI77ZZ6dpl+0jybSYUJ/UV7L4X+GGq3L2t34i1O4RSwfyPNwFHocHrXrqP4J0HRjbaX4R0zz&#10;BFjfsBbPqT1rBalX12PK/CXwutYrK3uvEOs3EshAYWxlOF/3ietetGfRtO0GKDTfD2lRLGgAEajI&#10;/EVwOq65qEjXz3PiOKKFY2d3eTYiqOpyfSvnLxl8XdMtoNas9AhN7OVZDfTD90p9VH8WPyq4Qcla&#10;xEqlme7eOPHnhrSvDlxNqvipFlktybe0hO6Vz/u9QPc8V8beMPiX4q1iays7WK407Tm1mMyxxyZk&#10;nAPG9u30H515Nqmo61qPizU7y+1+/ubmacl5JWzx6AdgOwFUlA4YNyt0vNdcMOo6vUylXb2P158H&#10;zTzfsm/AqWS7lkf/AIRqMM7MSThe9aEhGxvmHWuX+F8vmfsL/AZy2S2kMM59Aa6KUnLcd6ylDldj&#10;alJyV2Quw8wdelPjJ3J8nf1qqzHzUGO1WYM/aIATgFutSaXML4nRGX9in4wRCIsW0Bmx7KM1+TLD&#10;97L83H2hq/YTxOizfBH4pwmEFR4LuuP+AV+P8vy3198g41CUVph370l6GFd3SH2rqNYtyUyCcD2N&#10;eleHXYeILLdNk5wxPU56V5lBtF5bk4yZRivQdCOPGFgXfaAFyvXNdL6GESp40jK/EKFBAyh4ww5P&#10;NYihfs0YK87Rjmuu8cQyHxB4cmESsPKPOe1ccW/dEmIZxgYNJDkSEKVJC8elMAf7ScOacAuwjYfu&#10;ilIO0YU9KogTI5wvQ0054wx+lO24ZuBkilAO2Y7OmKBjcNujAjOc9KRg3mONoGOvNO+baBggA8e9&#10;NOPOB9R60CZWZX+2MQ7htw5BxWqbi5aykR79SGjAGRVFkHmHLkHHalXaQR82M8c0xq61F8tzKnla&#10;hIpJ6A4xTWW4Z51/te9Yg9Wc0ETANyAM8Gl/ebBmQdPSs3Tj2OmOMqpW5n94JDsM5fa/H3s0Z+Rj&#10;jPPFKA+xvnJ59aQD941WjnlJyd2AHv1oO7B+XilwAo5oGS/3aZIgzuY7TSF12kc08Zz0FIcYb92u&#10;aAAZG3k/Sl6sw8tgMcUYAC8dKcCd6nPOKBkLKoiYE9T1qjdIRbKQ4I39avMCx5JqpOqiym65+tID&#10;6UQGb/gkPq74PyalGP8Avk81812YOyU+WCFxmvp3wzsm/wCCTvjSFlzi9uTj6Zr5gtywik46zkda&#10;Tepo0uRP1NNcdTSkjYvOcnimKD5WCVyaQZ+UYNMgeVTeo5AJFNXI1hlAAHl8EjpSuemR/F3qBi/2&#10;+I/aFGF+9mi4hJBMbXVVVVO08H1ruPh08+fiCquQy28bL7HkVw0xP2O92oxbjODXoHwxGdd8XxEq&#10;Gkt1Gc9TzU1NhxPsPwVN4gb4BafI2hPdXMWrJ5aocF1z/QV6GbvV7P8AaU+HHiIeGgrJqllBJAx5&#10;ZJCFcE88YPNcz8Ot1j4L8PJLqkcg+0uXLdFyTgV23iO5sGtfMREJjvYZAq/7Jz2rgqbaHVTVmdH4&#10;+0zwzo3xh8WeR4XvLmy1Pw2bua3XJFk8g3EqPRjXhXwe1XT4fjr8X7B7YRW2rGX7OnbcjHAz9K+t&#10;tH1/wnqHxf8AgE+oeF9M8vWPBs1ms8xGEYLt2kH17V8b+NdMj8M/tsa/FbDNvZ/EzzINpz+6kfPb&#10;tg4Fc0G1a/c2UFLY+m7hLldDRo7gFo7o4jx2zW9bavpVz4WW1m022iuorb5GC8g03RTY3HjXwsfk&#10;e2utJjZPqwzzXmusDUtO/bE1GJklNs0qkLjhkPpXTy2M79DpZjIlteu0rtI2ePaszwjNGnxN8VRL&#10;cytHcJlhnuK2Ncntjpt6YYXCmAbMr09a5Hwg4HxOuyyEBn71LWw+h6xNLp8cGsuy7gsLEAHoRRps&#10;cukfsZ/HfxtOiNPeQTQWa7juRTlV/WmPCE8I/tAX7aHJJst7aKzgU5O5+MgfWvO/ijf+JYfgp+yl&#10;4OOoxx/adWS61C2jfJILfIrDtjPrTfYG7WMDwZpfiG2+FOoaudTu3utZ1mR4xKSWCsctya8P+JCT&#10;2fxM+IcbTjY3lsrDplgCw+tfUfj/AF3SNA0f4F6Na+HHu9Q/4RJWIThLRSOrY7mvhf4ta3ezeIbK&#10;aW4ICRuZB3ZicVjXS5oruaRaim7nlYB1H9oLwpCrO8cesJgf7pya/TP4PWNkut207W8ShdN5GBzg&#10;YFfnZ8NrJ5PiFqd99nchbmKOPP8AekNfqFoVlHp+i6BFEzLJLoMWH9crW04pJHNTbcmzbumjl+Il&#10;6zTN5aXBC8+9Nu57aG/EvnNsVMgY64rDuWubWPUnlySjk7z71y9pqeqXvxDt7ZY4HTzMl88Y+lZu&#10;SRskdjoE8n/CY+Or071jvMDBHQLUl01u8l6yEFS5x9auRSwI11G1lEqJbcYFZEd1aNFqQWBAPOOD&#10;/wDWpjJrdD9hhUyAYk4Oa1xDMI0Ceblk6jrXJyPM+q6Okd0+Ter09M129zPc299ZmO1Qn7IvXp0p&#10;pgZ32lbOVPld335bFTtLa3sV4/lOjLENuKbZW63niC+8yz++4wPeprhIrTxHNbi1jQl0HHvVCZy9&#10;r9s/tfxWiZY2zL5nPQHpVcyaib+8H2WTaXBBB6Yq1bJNH8dPiMpdxFPZwFPQ8VoyqYLTXDNBaxja&#10;dju2Mj8agpHP3s1w9s+x1Um2YHAznisuzt4Yfg543vJroZhic7m4HPSs++8QeGbS2nEM81/etIVi&#10;trYbsMfUjirI8N/EvWfhlrcOo+K7XRtOupEke2i+aWVRg4J7Z+tTLVCb1PII/iIdL1fXbK2szLMz&#10;k74zu6+wrHmvPHPivxDo0DXRsrFLsvcXDNtIA5/CtPX/AANBpPja81XTbWVoRa+WIpRuwRwWz710&#10;PhPTlk8B+L4ZbBla/uF+ZH2sv5etckZqaa6nRpFXJZLC203U/BU0fxFub1Z4Nhdjnbs465rI8fWM&#10;dz8PWmEIO+wcFse1e223hXSv+FXQ27xYkg052Q7skHHH515pbn7T4L8UWE9sFMUsqKT2xwK9XBz9&#10;3lZxVormUj4LgmvdI+MXgm+VD5lv4mCycYDIW5B/CvuTRzp+teE/EtqSnlS6LFLb88hiMnH0r5O8&#10;eaV5HiXUYpInV5XkeJgOCUr2D4MapJN4N0KQ3Y860n8o89QODmuxJN2WhyubucN4t0jUNP8AGes2&#10;88ZMcjlVJ6Yqx8HPEMuh/tB6tpz6mRbXl/GhDn5dx+6a9j+LNlb3WjWl7bxI7xsjEKOoPWvly/0/&#10;WW+IXh+6tNB1Jj/aEBYRqcgg9c1km766Giikj9PfM1H7JHOkDODEpO1uSD0rqNMiSRLOO4smIkA6&#10;nPWvn7SPHnhyx+GvhhNSu79r0aNEpjjiLcgY5PrVOX4qeIPt7LpXwiuJBj93Lcvj8cCs2lJlKSSP&#10;epZ4dM8WfFa0trYRrcxw/vWPCcc4rhbv+yk1F5rnxBomOWLyzqMH15rwPVdf+K2reIJ21DxPHYI0&#10;nyx2+csPc9a5m5t9I82+/tLWtTkYAYZ71ufwzUxoOTdynJH0Be+L/hxBa38cnxXsZJNvMNsvmHI6&#10;dK0NF+NuoWXgHxZYaf8AAQ3hk0+WP7XMxjLhlwCV9hXyzHeeCoL0i00K3Mm7socua6Wwt/GWoIpt&#10;/hzdRxFgTKV28VvHDKGrJc0V9LXXY/E/ii+GoW9pNdatPLxg7S7ZIpbqPUbi8n87Wb+6YyEkDPX8&#10;K9W0LwF4zvpbaSTSr1IRtBZgRn1wDXren+B/C+mWyXGo+J9KRI4d0ke4Z/E0RhHcHJnzLpHh7xDc&#10;XlljwbcLjiNmOAK9FtPDfhGyW2fWfEVvNN5gJhXoPrU/jj4jeGbL+0NP0PwzYN5aFftbYAB9u5rw&#10;eTxJdz3FzLd65KzFi3J4oUbvYm59KXfirwzp2kWsel+G9MeQw4RtoCx/gK881LxdcS3c8l54iu3b&#10;J2oj4Va+ftW8WR/aJorLSL6eToRApcj3OK5OceOtQdd7NbxMeRvwx9vWm+wRu277Hs/iH4i6da29&#10;5DA3nT+QRw+QPqa8S1HxL4kvL6SU39wimQ7VRTk17P4E+FdheeFru71d7xma1Z0DMRtUDJJ9a6HT&#10;Ph/4Zh12+1m813T7Hw5p07eVJccSXjr2VW7D6c1HOoPe4+STPmpn8UtZQTSeFvFPlOTtc274b6HF&#10;W7W31tpoJ/8AhV/iF1jmDAvAwU49favrXU/iV4dvPh1aaRYfs4+FzaWN0gS/eNA7qvfA56U+1uvi&#10;pr02nwaB8OtItbMIiyXE1mETpycnr+FEsW1pY2jCKVup85XPjD4qIbeKCfSLKJYgvlLbANxW7okv&#10;xw1iSKOx8L6xdySY+cQEL9cngV9W6P8AC3wVBqxvvEOv/wBpX21ZJVXiFW9Ao4Nei28mjWlvFFp+&#10;i6ZbRJwBFEASPqKwnXt0Eqeup8v6X8LvjbeRwHU/FWhWAI5DS5YD6V1qfBICCI3X7SeoDgblhziv&#10;bp75GuGLm8Az18w9alWdfszZmkH7skZJNQ6za7FxikfNviX4B6Vc+HLh9P8Ai1O1wifL9oJwxrxO&#10;6+BfxiV5VjtNKmVXIBSYdK++La6uZINQBkdQjfKAetTpc3SpJhp+D83zHpTp1nBblSUZbo/Ol/gr&#10;8cY5f3fgmJzj/n4H+NQH4Q/tBAsF+G1ucDtMCf51+jkt1J5EbLdyD5DkEmq1hcXzajcg3kiMW4bc&#10;f8acsVLoZukj85X+E3x/SMF/gu77QekwqFPhj8dxG6L8EZQpPI80Cv0J8Z63e6Z4E1C9OqmQR2rg&#10;A5ALHpjnnmvLdF8feJf+FcahNeeBbS5nSZmilWTaJEPTI9QKn65I7aGWyrRbirnyZD8IPjvJeRqn&#10;wnjhDzDcZLgYA9a+lPAXwV8FWPheGbxM8d/eyIMokm2KInt717F4J8UXOveEPiXM3huWz+wXMKjL&#10;E+Zu6457Vb1MyS6jZFTMIVxj5u9aPEz22OSeH5Za9Db0LRvAmi+Hby20bwfpVs8kBLGNQWOB69a5&#10;q4ubqbxAjNqtyYo523KGIJx61JYSayvxKtGVyIVtscn7wIqzeWlvF4ieYPIonl+ZMcdefpXO5SlK&#10;7LSSPJfjJJbyeBPgpCxkJu9SkA55AWvNJLW2g8P2bbxxZDIz04rrfiHd2t78d/CVql0GttH0sgYP&#10;BduT+Vee61fWvmEJeqGAA2A5ziuqhOyuc89Xsc/A04+Lnw8WKJy8niyAAfVhX6ECx0m5j0VLu0SR&#10;4dIga3yTmNgOe/NfDXw6tv7S/a1+HS/ZciC8MzKBnGzmvt+M3r6yjpvG1iqgd8cVlXk3YqkrMrza&#10;jfreatB9igAhwqNt4IqWxurO4F0svgrRpZAQCXtlOfzpl2io2qSzLaxoibpZZW2qB65NeVa34+8O&#10;2sGqW2k+JdOeZQym6K/Kp9vXFYK72NW1E9J1rw58M7zTZE1T4deAVyhI3GND+fBrzaT4cfAu5muE&#10;g0REYudptbzO0/8AASRXhepalYXusX0uoeOvFF68kx6XToo9gBjpWDHb+KLa8v77wt8WfFEUyKZD&#10;p80zOCBzld2ea6qUZWvexjNq57vL8HPCsmtCOx+N3iW1cg4iuQSPzrntV+GHxg065kbTp9F1SFT9&#10;+GbDYH+ya7f4OeNNX1+01Ky1bToRqNiMCdV2+b6gjsRXuz3McFjdtvuy2SAA5NJzkmXFQeyPidpP&#10;HVjqyxal8NdcgZWxvMRx/hXp/wAP9H1bxT8VfC+nLYXkdp9sV7u5Cnasankfj0Fezvc/2hdrZN4M&#10;tb2WaXYkJiy3PHXtXv8A4e0Xwz4X+AlxIvhuys5n0xpbyVFyyDGSM1tTrWWu5nOlZjtQudB0TwP4&#10;Y060m061tLaCKH7wUZ4HXoSepr4s8dxaReftw/G2LU9Wn+03PhiCTRrqWb9ztQchQeMn2rpvEnj3&#10;wPrmveIbC+8J+JbbTJr6SKy1EFgonBwGJ+vNeQazd6RdaJrOha9fr/aWjXivpeqRy4aeFj8g3D2r&#10;KSbd7miSS2ND4a32h6d8SviLLcsPNuphBHIU+4FPOPY19Hx29vNoouIbxXRhuDJzXx3cFl07MEkX&#10;mBB82PTv+NdX4N8aeJtL1SIS3E8tkzhZ425AHqKmUbijNH0gwRbq1zu+YHBxVuOB3tLjLngcVX03&#10;UtE1PwzaXVlqVrLGTkhcbkJ6gjtXRRRkeUA68xc1hqmas5lotkRDToTuNQMdqTkdFSmamxGvwj7T&#10;IAJGJFYEt9I2sMgiZQGwPervYmxrrOzxI3l4G7+VXLZnaZH8vhWzUMcf/EjU7eCuRx3q7a4Fr/qx&#10;9M0kCC582WVDuO0YBFWjKF0JISowOhxUZjYTKM8nmmvHeEEfYiQG600BWe0MkS/K5OeAKuT2FlH4&#10;ctR5RNw4GOasW7FJ1Lrghe4p1y+6EsFJK5waaSFc4q/R4NTsd6AMGGAO+a6ZUtj4PeYyANhe9cvq&#10;sd1LqNnM0jkq5yp71dX7W/hiBTMRxwBUoZK1wRqMQPAIGDmrDyr5ykykhfSsC6Zvs2n5OSrVD9sV&#10;LhwWUklR1p3C1y5qN5I0WoFZVVEgPHc1i+GZJBLr8/nRhjcEZ71U1oTxzySmNljeMZyeDmoNNLx2&#10;6FEb55AQAfzqlf5AegbwYj+9YnFVRDbfblZr/HPzA0+Jl/s2FggyyD86oXJlN0gyMnqaLCNtpLEW&#10;O0TKxXpms+SYFjiQD5ayJxcpHE27OG5AqeMbkOW5KiiwFu1lb+0gol/i5Na1wA1m5J/h5rCijcav&#10;ERDjn1q/dvOLC5G4AmPrSsBNAsr6TcFWXAbnmllXFvaY2liOcVkWgvzZoi6m2DL81S3jXkF7pgEx&#10;YmiwFkxhkbfEByMH0qaH7Mkjspj+uKrBpHuI8uQClSIimOUDPBPegC67F5Yh5vAYZp1xH+5ifY3A&#10;FV4FlWEjYC2a0lEr6e/mKFAH500BlRyMdd07ZMMCYZrub9JJLPQHbcxEA+b1FcPJHCskrLEQfMGO&#10;etddYXLS6JbxPLlkTAzQ9hkd4T/ZsOxF+UjjNOjkb7KiF+MDiknQYIaQ9ear7MucOMexqQOlg2DT&#10;Zsp/yzFefajv/wCE6kDA8niu1tZFNnKhdjkD9K5LxAFXxDYSB1U7ecmnEC7Gzf2Rcr5khPlZHNVd&#10;PmkMl4m58BzjNLZSK8cakkEIfxqS3j265KPlALHFMRe3PtALk896QeX5pyFyO9RypL9qbG9etEI+&#10;Q5UsPM5bNIZfjYiFmP3eOc05mIdSCSAAetVLlJWubJQ52DHArYtoI3Kru4WLmkBi3H2iS+hIU4A5&#10;JNSxJcebnDHkU+8Xy5ZBuwN5xk4pltMfI4GSOpoAdexqBbHaNxIpNsptrcB0Kkcj0oug7Jb4Ykj3&#10;p1t5aqBJckDuaAKV1bzBEMcQPy5zWdBd6sL24DaUoVZAAf8A69bl5PAstvtm3qVII9Kjt44jEu5g&#10;VDZFO4F1EZrZC0i8pzVVotsjEP1PNaSPYG4iXzmGUwPwqo4Pn3I9zikBUKSGYYIrStoQY5M2mRkZ&#10;NS2kCNZTl3CgDJPrUZnKLdcYUcDjrSbAr6g6W80QF2o47dqZazl5I2E7YPr3rDvrixbWrZGu8yO3&#10;TPSr0YcRrtlHQYpDsb5KnzCZgeKoSeaZHO3gMKrMZFDZkc/IcnNMs7gtLcqJQVEozzQMt6nDIdG0&#10;1gp3DBGKp5hFpah7hSSnQVsX0rPplqiWgz5XUmuSnjlRg+5i3OR6UCuawjjaF9s3fpUsUhQEeYcC&#10;sm2uQIZdxbPSr8LRE4dh8x+U0NBcsTzB7cAqNoHNECqYXKqNpIxgVnahHcRWjna+PLOAO9JoJvGs&#10;pWmlOPOOxfakM6MCTy4R5/H86ndYBbysyEfJ1NQS7AIflbrniorieRxCuxVQL6datiIJ7ezfSrom&#10;RslTyD0rMs7a1+warF52SQcE1okgoB5gxiskSBfE8ylmAK8YqGUX9Me6heVGZsJKdpz2rSnuIZjb&#10;k5H4VjSSIkjfMDkVLE7MsZZABQmIvMMR/KQRmmkzFNoHJ4HFQ7z5LcggE4q1Zl2u8mLp0NAGfd26&#10;rp6EyEseaq2s21LtXm+UR9K6K7iDQXyjBwuc+lebvqPk+KdUt2tcgScN61LKRpWrxt4i1jFucGXg&#10;1uzQH/hH7vjngg4qhpa+ZfpIbZY1Zu/eujuWkeyMSW6Dpg0IGUbHItIAeTjr6VdkCmWM5b6Utpbs&#10;hXdtOCM+9S3hh+0jbBtAHrVJEleRCY03S/Lt5ogtrfY7IM8/NmqpuovtMUJVtzHjir0ZlSUjjBFC&#10;AuyKraTgwAhBXHzJqz+JCybEhjcAe9dHNJIvkD7Su05yKoyyZbKrgbDTWgFK9huGS1d2HyqOc1s6&#10;VFp7WsGL5WkB+f2rnWe6khmie7bbv4NaGnRpA17/AKW2WYZ5o5rjaOjvVgWWIRkEYrJuIw6x5ib5&#10;TV3zLbJJk4CZJ9KqPqFkY3WOzZu27FJICMLILi2VYvlK9RXPanbqviiFgDyw3GuntlnZndGRlwSR&#10;WdMqS6w7PDnbMMCmhFyxjg+0W5jhcAIOfetR3AWcEsTt4qxAtl9iiCvCjBOhqrJtWYhkU570nqGx&#10;n7pMzExY680y3ukW/ZcEu2dpx0q0/lnfg9RVbyW+36aYtnmebzkUICM29y2oh3uJM5JHtV+yll33&#10;kZkQ7Tz61rTQSJAhHls/kjNc/FFIviC5IZvnJ3U7BcYd3pUWDu4AyTSuf3so8zpULMQg/eHiu9s5&#10;RHZBMAZADiqcjDeDkinnBMp2dDVdwvmNljSExDneh2Dp60xj1O8Zz0xS5O1sucelQsR5ij2qgDI2&#10;qd/1oONiHJJJpABg8UuRsPyjNIBvJJJApw78007Rt4PJ6UuP3hyOMUAOB4+9T4V/0qIkH7x5FR7S&#10;OhHBq1HxgnmkBoLkKg2irAzkEGqitkjj8PWrSYxH8n1qrg0TIW3RkxDknvV6I/ux9aopt85PlOBV&#10;tfunqBup9BIvLv8AKySOTVlOvTjFVF3Yh+bgds1bTqfpUDsXoj8q8cZq4uMLyKoR5ynHG41cXGUy&#10;OxpLUTRaGcn5iaemPNHSqwYBvvGpVJ804ptWGjUiJ8s4bpTieF4qvAw8phtI55qbPzHmmJic7hla&#10;kQ8P8vANRHODzUsfMeARyaQF3URn4NeP+uT4Tuv/AEGvy8AxaahgHc/ie74/4Ea/ULUCo+FPjb/s&#10;VboH/vivy7OC+pjLZXxRecf8DNY9WdFPVGjASbaMHr3qd/uv83aqlrv2PmLnJ5zU0hGyTjsakons&#10;1zctxu/eDivTdKwLKxXyuFXkelebaaB9vh4OS3PNen6Yu1EO4kkfNxTewdTrLRf9HhGzGTxWquQE&#10;GT0rOtf+PewwckZya1EzvBx3qEiepaTcEQj8qmUEGP8AnUS5x901PziPLdOvFUHUdk/PwOaiO7eR&#10;tHPSnt5hVsEAZH40HG9c7elADVOFPy9RQT+6GPWg43sAc5xTPn84DGPmpjJCzBxwAQvFCFtj5J69&#10;KbxucUvfikA87TD0PvUe3/RmG3qevpS85HFPGSG4P1oAjxxEMnJp5B3IPM9aDneoLClwN60AIen+&#10;rJqMljtHktjPWpmPXgdKjy2FyQADQITnd0pwzk8UYj8z/Wk56UnPmLx+NADuME0chUJbrQQScbR+&#10;dJk+YgI4x6UAO5KkbRQOjYHUU1QNr5mbOeBSjG8+uKADj5eh604HlB703oy8460/jd16daBj3AEW&#10;QSfaoeQr/J1HFOPJfDnrSqFy2SaABeUGT2pQuZehxjk0gxuxnjNOBlWZgACMUAMyMtgd6dht3UYp&#10;oCnzRjBzzT8DpmgBP7p20fwjil5weKTIzz+NADu33aRSQG5NKCPIfC81Fl8jgUASn+Aj15pCeeEO&#10;KapbZ9zHtTSW+YcUAKTiZeO1Tx5w2O4qsFcsvzkjdzVpAoEo5zjigBmT5gAUdeam+UpFk8Z5qvz5&#10;rE4+9xU7HCAdyBzQA1vL+1MPMbleCaFE5IzGnGeaaTkPyOnpQrttYBj9TQBKC2HGB1ppyY1+bv1p&#10;pI2rwc55pScsfk4oAdhNrAjNIMYHAx2pBnsfqKXjcPmoAUZ60EYiB460pA8iU45FJ822IluPSgBC&#10;GyMsT6c0pxtkxGOnrSHb5p5JpSRk4oAFz5qHPWn5HzADpSZ5PNBziTC5NAB8vmAgdqTnNLtITO7g&#10;DmjC7JCGbqKAFH31+YUmBufMnPYUw7xyLfp3zSgfLnLkk9KADPMY2Hk1Id3nkYA+Wm87sGMcGnA/&#10;vfv/AMPpQA4ZpuTgfKaXpJIaUhSEO7JxQA3t1pFwHbODxxT8cHFNOzdCBuLE8cUATqMwyZ24NRNt&#10;AAB7daXjBJyMD1qNiNueetMCTJwBxSc5PFNUEJySeKf2bjtSAP4T8v1o9OKQLwx568070+WgBOPm&#10;+TrTxnZjPamnHy89DTv4zj0oAbtB2EEn1p4AxHzSfN5ZOw8UoxtX6UANcA+YNvOePao8dfl/WpGz&#10;yaRR80h9qAD+FTx1OaAeRle9BVtjdOlZ6XMf9uiJhyW4oBuxqjbgDbUgI2HOTk1C3Dge1B6DigZK&#10;SMqeKAY/Jb5eSetVS483BbHNIZU3Eb1+tAFnILnkUgY7wN4xVYPlQARTwGKEjOaAJs/Mfl7+tNyS&#10;4yMD1pq525KNQx/fYCHPpQFh+U3pnNSqPl4qFRKZJcx4A6c1ZTbg/Kc0gEXHmDdkDHWjqyHf8u6n&#10;Z5A2DmjAA7HFIB2Tg89qMZj3BqTjYRSY4OHNAxyltvLnFHYcYo6IOO9OIHlPknO2gBrbd0YLHmly&#10;Mde3FRdSOelSHOBhc+lACA/PkKamB/dLxxmq4D5kyhAzTzkAfSgBxOWjXb3oOdxGTwKgyTcxDNT5&#10;H73k5xTAUMcMRjkU3jOcHJ60n8PpQSMrwOnNIBp/iOwZxS/xk8Y70h3bGOarrKTd7MAe9AXLRxvO&#10;PSoX+4e9O7n5qaSvkv8AJnigVyEHjpTT1f5u1L2bjioyRtbg1QEDn5m9jVVuSTsbAPWrLBSsnJ6V&#10;XOfLYFeh7UAQuR5nCjpVVyQ6AgEmrDhwzccAVVYuWJ2Z9zQIgkC72PzVCxGIxuj5P5VZ2ljjHb16&#10;1kS2upNqkrK21QfWgCbEq33/AB9SfeBG08j6V6l4R8aajZXNta3lxLNAWAy7dR7Z6EV5hFHIpyZy&#10;TjnNEsGZN27Pv6UBY+2tK1DSr/R4Jba/gbdFnG7kVcaMgSZRgc8V8X6Lr/iLSPEVpLbancNGHG+F&#10;jlSK+nfCnjDQ9VsLdHuYYLryxlGP3j7VSkvmZSTR2BTCNwelN56ADmrpRSj4wTgfSq5T5zx9K0En&#10;crHtz60mGGzCjbzyan2cNwajIO85H1pDAbtkxMfApOMKQ/Wn4Gxhk0oC729cUxDQTnpRj5KCOW+W&#10;g/xUgE53/jxS85ajv1o7igQnOQacB8vSk4weOhpeNx+U4piHfjRjrTG3b48IOaev8XyelMAGMin4&#10;G0cmmHO37tKNxVvlxz0oGL/e4oycRgdz1pSYg6DzeT1FPAGOCDQIQKoPTtT+BEMMeTzTfXilP8Pz&#10;etADh0X6U7j1pnOynD7p5pgId3mJwKkQLvXnsai/5aqcmpAf3mcdqEDJxgRSHd/yyb9K/MH4p3Qv&#10;P2zPGUgcso1+RB7BDX6bXjBPC+vvkDZos7fTC5r8p9SYz/HfxdOzZ3eKrvbnuNxrWzsRBXdz07wg&#10;P9OsRtGAtexBY/slud44WvJ/BsZ+1qxBwOcV6pkHHJGB0rkS1OqWwN1FICM896cf92mgHzT8taGY&#10;8Y2nFSL/AA/MM9qiGNzdhTl++xC9B1zQA7D+euSDnOKT5d5GB1pp8/acRnAPJJqXAMalV5xzSGKP&#10;vPiMgYoHRcD1pY/4huxzUm0eew8w9KAsIM/3P1pf4SM0vbGRwaach1wM880AHPy4U4o7Dg0vG4cY&#10;9qU9TzQAnY8UZ680hPy9aafujA70DEY9eM03PB+Q/nQSPLb2HSoSx3Lz+lAErMcHA7VHnKNnrTWP&#10;yjjv61GXImwENBNyXJ29qM8KcYqIvySV6U0sWdecAdqGMk3fu3HzE9jQC2yP94aj+XmmEnzBhO1I&#10;ZNkeaeQMimjlhzmoiP3ikvjHvSZOTzTAs5X5vlye1MyeeTUG4ZHNIX4AwQcUATgjYvFNLDA4qLef&#10;KIxShht5zQBOHO4lsHjgijJw3zVAW/dkZXqKNxEoGwdKAJj0GKOShB5561Dk72+tG4hl5780rgTF&#10;sN06UMfmPA5qDcpZhkgUmf3/AK4FFwLG484AxikBGOfzqvuYeby2MjvShkx3pgWQQeKVWIXtUIOV&#10;OGoBGRk/rQBOXO/gDnrmngnywDVclcnjFITyeTikBMxw7DHUcUiYGcZJJNRnJQYJ60KcGQEAmgCw&#10;p5UlR3pcj95kgc1CGGwcjrxSls/e/GgCTjGQvWlz8v3j04qHcMcZpcgqOKYEqk+bF8w6HIoJ+/8A&#10;MMZ61GcBSdvHfmmkgqOtJgTKwz9z9afn5m647VXGMOcU4HlcN60hk+SAxBpwb5FODjNV+Nh5pPmL&#10;HqP60WAuEjAwopozk/KPaoFOfX3FTKQd2KAHD7rHcOvNJlcH5aiJb58DvTd3H0oAnBPlE7vwpM9O&#10;ahJ+U805c7ulJjRdgxvjYzAYlA/M14D8abl38ePaLKQtp4WXaQe7cmvekAYx5VuJ16H3r5p+LzyN&#10;49+Kl2oZhbaRGjge6gZrlxEvdZ6GXQ5qqPOPg67j4neIrpxKfknCnPA21k2+uj/he37WWqBkVo/E&#10;0SJnHIDcnmul+D0DP4L+Ic+z/VaJdkH3IzXgcwuBonxknknfbd+KZiTnGcMa8N1XE+wjSuz6L8ON&#10;HdWH7ZWuSeXL/wAU7bJC7HPOw5xW3pkBl/4Jg/ERvL/1WqOwPsea5jwtH9m/4JvfF662OBeSqEBP&#10;VQvWvUvh1ax3n/BOX4iWzMhE2iXLfiEzTScmhNpRsbvwLm3/ALOvi+EuCY50yPwrvrnPnOAv/LSv&#10;Lv2f/wDkQPjSnmcprDIRn+7xXqdyf9Jm458017+GtyHxuYxaqMzH/wBZH9eas2o+Y8kjdVWTO4cV&#10;fsRkvxwHFbPU85o7/wAKQtJ8RfCC+USFLMa+T/29NWlh+Dfwp01bkhbzxTI8g9QgGK+zPBEX/FY3&#10;b7DiPT/51+cX7feoLJ8VfgRYrMMxWU7sM+pp0o+8iZaI/PA48uJgeKeOYhwuPSk2n7Tbrs48njJ6&#10;8UgZfKORzuOPau29zGWo/g7uDSYG2TntTS7/AGckWy4/vZpU8rcg89nJHTHSgknT7inyuT2q3CG2&#10;3KfZjyh5J6VCgO6MhGJ/ugZqeVZEsppGuSBkcdCaYC6ZEjajqpZApSTg/nX3LqHmSf8ABFdbc5yN&#10;PJGfYV8K2rM73yiTaAVP1r7xsdtx/wAEhb5nPK6K49OgqoJWdwtqfCWmMnlFSjErM+a1FHzv1HzG&#10;sjTmZdavVWMEPM4z6YraUP5jEuvft0rFl2E+cE9KXGR96gfcJzkZpfTmgBcnzYiWzhCKxSV/tS4X&#10;HP2gEfnWxx55GWB25HvWPLu/tnejry/KntVIR0t4y/2XpRZ8fuhwBWM2WuJC93t6bAR1rWuNx8Ma&#10;PIYz93oO1YUzZvLT92zKD82O1JAWDhY2y5YUZHBKH7oxTc5lZt2QQOMU1iwnXJGCvIoAkAQq/Ocn&#10;rVecAKf33G386kVlJYA8ZqvK4MrAgH5TUs66TSKCDNw7A9jkH6V9QfDG4WX4HWkaIrta6vKrqDyu&#10;eRXy8GCtcDAyTgV7d8GLnVD468Q6fb6RcSm98vc4+5Dtzyceorzs0pOpRaWrPreDsyjgcfCUnaLd&#10;mz6GECyKjfZNrCLgehrrrLxC1j4N8PxS/D7Sri7tIZhDdTY+Xd0OD3Fc9dRz2/iO/gW7DlAucdjW&#10;DeM761GJtQVQWG7JxkV4mW0ZRfvbH3HFvFtCrT5KTUn3RatrvWrjxbe313dRSSvM58116DOcD2Fc&#10;5qmrxjxHIJvOYibEbJ6/hTX/AOEm1b4kJpmiWBjtLZoxcXPZs9ee1dNrWneHNKjs7UWdxf6jMqKF&#10;VSxVj3717kKCbufkOLxtSs9WctJcpLFb/atWlw+AiAZOPpXXaboUT6PbtLfG3tch2JTaxFbGlaLp&#10;mm28F/qVjZzXz24aGBzlYR24PesTWNXu7nU1WS/jjiAbbGnAwPpXfGKscDlrYt6tq2j2+mvaaXpG&#10;F8vbuzyxHU5rg5LuV5TJJciPaCTuOc4rL1C+tRHqRGFCtwe5+lec67rhisFVrkYfOFU5P5UXs7Dt&#10;Y3/FniaWTS7SAW0BjjbAkBxXkl9qFzd3Qht7i7OQAzgf1p8Nnrmq6pG/l3cdt5vfjcPavTNP0jRb&#10;HQZFuLK0LmMFFHUH1J70XsTa70OX8J+FmPiBJ9QidkBDKp5B9zXrU1/ptjHaC00G0cRn+/gADrxX&#10;HXGsSw2UkcN2igxkY25wK464niNxHK3iG6G0kyLuPzZqdxrQ7PxF4k1vUrD7JbxtBbAjzdj4JxXD&#10;qbSJJTibdkDLHOfWsa61KFEmaO1KZPHzct+FZCya/eXKiK3udnnAYQetXGIm7bGrd6vGl3qSR6Yz&#10;MMBfmyM1Vs7HxLqd0AySbDKP3jDAX6V2mkeFLl763kmSOOAIrSFjljXaX9xoum6PbR2umQZ2hVwe&#10;SfWk5KI1FvcydJ0fRNN0qMSPBJcFPvOOc0XF5fPq0EECHez4UKM4q3Yafr2qS+aLeCGJXBZ3fkD2&#10;Heu38N6Pdt8Q4tPsPh/qFzdyyKFuipKj8egrmqVbFaRVypo/h4C0kub6W0D+UGw7gbR9PWtWJtPO&#10;pWkVh4Ka6m83ahBzg19ZR/BTwlD8GtL1Dxb+0dYWF/ead5kNpHcDESgZwwzyf85zXHeGNP8AhNpH&#10;iLxFJpt2+pyJMUhmmXAGOpA71yc0pSa2OfD46Nabio7dThNG8BeKdTuLN9SllsrYkM434JX0Fex6&#10;dB8OvD9jBDp3hrS5LhYcea5DMG7nNVdU1DWLkqq386QHgLECM5+lcfqMnhfSdIv73VvGVjAoQtme&#10;QZx7A8k1aWh6F2jqtQ1vxDNqVssdxIys+SAcKB9a8u8ceM/COi2kkl74itZb14TssrZw8jkev90e&#10;5rwPx78UdZvb69svDNnd2dgoZJLwjE1z7j+6P1+leF7Lua/nnuLu/nmebc0szliCfrW8cPdasznO&#10;z0O08XeLvGuv394huZbPTzMQtrExAI/2z3/GuLvLW0h8LMVId2Zdznt9K1QqiABTjAGcd6q6gFPh&#10;+QEnjGPeuunHlVjCTucugO0kqcZA61ZQW/l6oo/2SrGqwB8lxg9akiEf2q4yTnyG2/lWr2sZH6m/&#10;BZ9//BOb4KSFs+XDMhP512Mp5lxXAfANt/8AwTW+H42k7dRuOO/3jXoFwFErAdNoxXLW+I6qPwlB&#10;pEFzCCeT0rUtVQ2zkqc7xisqWFjPZyBCSCK1rcyh7b9yD0B9qyRsWtRiL/DX4rZXO7wPeY/COvxy&#10;uQBqmsgr01mcfrX7NyqT4T+I6ZyB4KvP1Q1+NWqLt8Z+Lk2/d8UXQx/wM1dDST+RjWWiZXt0y+/z&#10;VGJBgHvXcaTvTXtMyoJaZAQa4PK+QwOQyuCuDXVadckXmiXEsipEsyKSDkk/SumSMInSePkIu9ET&#10;zpAgtkK4PHNcVEE+wsu4n5RjnrXe+OyP+Ee8Nb7c5Nuh564PSuAgMW2X5z8kY2kjrUjZMMjG407I&#10;CcHvUTsptshw2G6VAskp1Fv3Axjg5qrk2LvOM57Um7DEY64xUUmxRC4vYjg/MgNRNLCLxMhzlfu+&#10;n40AWiXMigsAAKb+7IywHB6VUEo+0S5lUBTxzTt+U+Xyj65YUwLJ6j93gY9aQBOzjHpUKs5jA3w5&#10;J/vClJiLSnzYgVx360JCuTZ6glaRdpYDf2qtvh+17fN+b9KkJKy4UxEgcjNGwbkuOSCW60in5vvN&#10;zTGdStrtnyR94elMVosXeLscdKB2LGGycYGTzS4AaP5s1Grf6Mrdfm61J82R+8ByvY0wsI3D4Jxx&#10;SZyTj8KZI6AlX8zjrgZqF5IQ4UNLnbxxSETknDfLxn1p2QdgwPeqDTYZN1oWAPrTDOhu0ZY5UG3n&#10;HNAy+wYMuMnNVLrAjPzjLRHj8KcJJyB5drfuWPQRk1oW+k+LrlGMHwz8TSgqQG+zsBz6E4H60A9D&#10;6M+HwE3/AATi+IMe3iOS/LfrXy/bLuiuwQdonY5z0r67+FOn3tt+zR8VdMv9Lu7eVrG4DRuO8ina&#10;P/1V5JZ/Cv4kyy3fmy6PaRNfOcNLuyueDx6j3qFH3n8gSdjylZIfsyHz2YgnrTHmkEaERopJ9RxX&#10;0Ta/CcrbWS3XxNtEVOcRrzzXRW3gD4dW+3zVvr1lx9+TA/IUNodmfJrTO0oAjmfnjC09S32iPzNB&#10;1QDI6RnNfZkel+A7O2/0L4d+HEl7O8QYr+daUElor2RNl4bkGcsDZJ/hQpIOW58TE3JuL3bouslW&#10;UAYhOa67wCb6H4jTKdK1lDMo2kxMBxzX1/8A2poqlgngDwpnGA32ZBz+VVZb7SPOhkm8PeH45MHy&#10;/KjUHmspTeyRagdj4E8q88LeKLdrGdmDRFgDzxnpXrd9plgPD/h510e7Rntisy7ScAdK+brbXb+y&#10;WR9N1G3t5nlOWABz+FbEPxA+KcU5ik8XabcZGQrWoyP0rJwvobx0Pb9BstMv9VvYH07UWGjahFPb&#10;ggoRg5Yr9K5z4xRfDe88O+NtZ07xhcyX93a28awvH1eEfNg+1efW3xM8TweJbaeTwhp1yEtmWWNV&#10;KFgeuSOtLq/jHwtq3hHTYIfhJb2LxiYqdwOGb7351lUp2V0OM7M9p+Euow3PwW+HzS6kplglEMme&#10;oK9K7bxZaWd18SvD87eSssNt8r98H1Hevn74L3+lxeIfHNndatBCj6rHLbl2Crnvya+k9SsJbvxl&#10;qN5HNB5As49jxSbg2B7U5a2COtziNXuDHZadA0cMmZQNoHWs/So4h8W7cix8oG2LFc8HArV1GzX/&#10;AISjQmaQkG5AOfY1f1M2du9o0Wmb5jGioi9STxjPvSKuepeAvszaN8aNU1G0tvsVuymEzHCDy+ST&#10;njivlSG4h8S/8FJPEerWVrdtZJqy7i7kokcbfKQO2e1erfF/W9T0r9gnwppDeH20+41mdN8Mcnze&#10;XjLfN7968/8AhDpGuW/wK+Kmsx+Gngge1SOO4c48wgckemKSUua/QT+E4/4r6w4/bD8Vw2s9uwNh&#10;HFLJjdtCgcA9vevjL4jXv2nx/ZWiy5K3O6Q++eBX1B40TT7PVvFNy+oLLIYp5XmZsliRnrXxxare&#10;aj8W7KR4XLXfinbGvdl3f4UQhHmv2HL3Y+p7r4Xs9R0/wD8JblLDf5+v273MfTgt8v6V9/RavrCa&#10;toQvfh/5EK6PaG2bfkyAjmvnrSdHt/8AhmXWLmWzUtp11ppAHYZ5/KvqSWDT7/w54BmSZDs8NwNG&#10;V5zhRUVZ87VghaxynxAv/M8E3MVpbSi4uFjwoGdqjqay/h/pwjtNSupVlMjKFBY8jHWugijuJ9U1&#10;Zv7AhlEcm3ee1WADbXthDgJ5hJ2jtWaV3dmreljZlhUz3v7jO73pdK0aw/4Su3lnu2WE28mYx/Ex&#10;HFXIIy+lNJtJC89as27MZ42EoIVSCK0ZB57fo9r4ynTzAduoErz2zxXSm6eU2rM8hXyVwQK5rxPF&#10;L/b8UhSQp5uTj2q9aavpUPhRZLifR4o4owMvIuT+FJMbR0lrNfpfWzWkClzIOSKk1ZoIdWa4v9Ts&#10;Uby1Z3kkAwB9a87TxB4mvtRvE8OfD7UJds2PtMqFYs+oJ4rQtPCuoXXiXT7rxj8VLiQmZf8AiX2s&#10;nysCeAT/ADq0TYx/EHinRv8AhKIG0S21HUrkxbFKwERI/T7/AENR2/hrxvrOkQz+Ivi1dWtuCW+x&#10;WjbTt7KWr0PxUug2OlaNYaX4O0G3tIokKMkS72J7lhzWfFMz6HZq91K5KjoelUmhPcoabofhayhR&#10;bPw1aLsICtIAzk+pY81vX2oz2uk2RxLIXXbtJ4qort/aVsp+6B2qLV4zJoTARElZ1x7UtwWgl8tt&#10;N8ONSDWUR8wq2O4rlNN00JriTQWoC7xhS3T8K6aQRw6FbRvewjMAyWbhfzrCude8CadBvufHdtJM&#10;FytvbEMxP4VlGgm9C3O2jOxt/tIvJI2unJeMDaa801m1gtfiVrkXkxKJfmbtgmuZ1r4kXTXV22n/&#10;AA6jhVUO2e5fJ+u0V5je+IfEOp6iZH8Zs8zyHftXHSuqjSdMxqSTM34kaPf3PnSWtjBLJFfcAEZA&#10;bg1l+BNDu9JXxFK+vOhuUV1tgMhTjn863Td+VGDN4pHI/eKTnOOlYt34i0+KaV0kgDKhBZmrsfcy&#10;budpLezXWnmFJRlZCJFYVVa60y1SzUtpsbbTuJUHFeIX3i6JdT1R7fWJfMZyG2L1+lY8N1491V5F&#10;tPB+uSbpP9YQQOfehWbM3Kx7Je6hopeZhPaPmXLMwH6Vnp4i0aC+JE8JYAbFiwefoKr+HPhx40vZ&#10;dPbUNcuIIy4LpGxzj61734f+G/gaHVNLSLwYkkilfMnuX3c+oJpcquUtTwlrv4latrAOneD79Iyu&#10;0SMuOPbNdl4f+GPiq91CN7/xJfu7tl442LAfU9K+p49E+H+mWayXuuaTGggGIonHGPYVyOt+OrGJ&#10;JrPRdLt7WAAr57D53+npTbsKVk9R3h/4dfDXSYbGS9fQhNkFnmkV2H0Fehtrfwv0qyiNrokV1Ikf&#10;GYwFH4nivmfVfE2lWVnf3F14nllnfLAPLkk/SvCPEXjjXb7UryOz0nV5AZMK0SnA/Af1qee4Rs+h&#10;9meJPitLGLzyNV0Kxt0hO4RkE/hXyv44+KOp3xvbe11e+CvKQ080hJP0FcLoPhf4heIPGdxBNqLQ&#10;IoBmlkf5IgemRXr9n8N/hrYqkFxc67rep4yUj4iX8v8AGp54xepdm9EfPX23Xby8jjt9K1e8mkl+&#10;+qnk/hXaad4Q8Xzwq+seIms7byNzRxn94R6V9FeFPD+g2nj+0kn0XwvYQxzIFtDIgZyT65r0HXvD&#10;mlv8XPBSLr2i2tnJZtJNNJcDAA7AE4rOrWb+E2jTW7PH/AGi2kPw98bw+HfgrJJfXI8s6lewlwRy&#10;CeegFe4aN4J/Zj0j4VabceLvjhpEmtSxySvBBcbtsnUAIueh+leEeIPHXi+L4t6p4e8MXMEGm2wa&#10;Ke6t4fnvCeCAw+6PesXRPDGr3ni/Vrm+0XU4YnuS2JrguxyeeST1rJVG7p7sbaWx6/q3xE8HWvhj&#10;xZpek/CK+1OWW7VIL8HbhVOAoQe3Wufj8JfE/wAWX2k3ev6jNpekQRKbWxjYgbfXZ6n1Ndl4e0vw&#10;lp/9oNbeBrMXKhcSyjeQfbPSvSLa+uToNwN5BZQMdhUPsCVzhtJ8HfCnTZrQL4PNzNHt/wBe5Zcj&#10;2PH6V6MLyZtPhitNMtbaFVA2wrtwPwrnDFN/bLMVGG6mtvT/ACwZEdhuJ7d6XTUuysbM7f8AFM6a&#10;hkZiwO4nvWG6L5cuCowPStC5Lma2QvkA8Adqrzqy3EIMYyV6VNhGfb2zzSMWQbQ3IrentLaLwoJW&#10;wGKYEdV7Zf3+A7AYyRWutubjw9rPmapHmO3baCaYnocnpbhtUuw0OFEwzVzVPLTUkEF0rggbh6Vl&#10;2fmr/aA3EkzMCAOgFWlRjK+FJHfNIdidIy6MwRceVzUMEUxa9CAhiSFqMyyR3UoVH+lWvPSPR55S&#10;nzCMnFSyjiviBpd5qfwdsdPjkKS27O7H+8e1eC6Raa6z2GlXeh3cUo1JUVj0kXOK96GtxXOsyEMo&#10;Vbgq3arVxa2x1LSZxZwlxMpRgvIrJ03uevgcx+rxatua/hvTLKxsPsdtYxIbiCNrjA+8QO9Xb+3h&#10;F/5Kk8TDv0rQtp7O32TSTjzmtAAMVGnlzXAmKNlpCScflVps82rNzk5dyoscUfirS8M+0RjNYPj/&#10;AFrTtO8BusVzBLqFxGUtoF5K56sfQCjxbrllpfh2ctNC900f7mPv7E18z6nqt5PrWpXU90z3Dk7W&#10;Y5CA9gK2hFtmM5WMy7uCh1qeScmeRyXYnksa40IguNYuJrg7mgYksf5Cr1226WR3ugwLk4z3qjY2&#10;Oq6z8QdA06zsJ2Z71FcIOAueSfpXQo2MD6A/Z90pRH4m1ya1YZEsUDEfeyecV6r4q8e+DdASRW1C&#10;K6vtzEWcBBbJ6bj2rkvEWoQeFvgJ4Z0PS7VBqEmirFEQOI8j53J9RXj/AIQ8F+J9e8dalJFZajcg&#10;Tlpbqfnc55wM+9TGj7R6mjkktB3iTxV8RPFGpTmS8ksdLEmVtoCVGP8AaPeuLnt7VREiFgOjNnJJ&#10;ruvGul+J9AvbSxvfBt3aDdjfj5XB6EHpXHHatojsIzuTPX1rshCMNjF3erMiSHGoW7efuCjjtXT6&#10;PK0eoW0kaDKqTkHt3zXLXEkZkmVZxyDz6V2fgXw14x13W5IdNtbhLOGTF3fyZEag9QPU/Sok0kOK&#10;uz1H4L2k83xg+Oerw2Dx26TxohC4Bc/eIr6Iu5Y4dD1BlhEkj3IWNOrFm9B9ayvDmjRaZ8P9E0TS&#10;dLnuXRHeeWNOZJO5JFes+B/C9ydWtNX1q0SNLaUm3tpDyzD+Ij2rmaTdzWyidF4H0Ky0nwemrajY&#10;W39o3FkZAjD/AFKYzn6461438bPHtwPhx4b/ALH8baLc2Ms1xFqTB13bj8oXHXANd94j8c+G2+MG&#10;r6OZD5iWxRFY4WUHqAfavjj4qaP4af4heCYdF8La0r3WrP8AaIklZkZ2PBx0HNTGSm9dhL3ddzIs&#10;NQ1nU/hRo3g+D4Sxzz3PiSKaO/EYUBC2WJbtgV3/AIu+Heiy6bG9n4hlF3a6FAJlZ8ksqj+I16R4&#10;M0RNI+HngyG4Fp9qTTN00pX5stztz146UX06JrfiZ/sjvvQ5weuKJT1NLqXkfJTR3trq9xbXsMi7&#10;RtDH9Ks20lsNylEKnd2zmva9Q8Pwax8N/HM66cqz27kxr0LCvCTb30Gp30RtpBtk2lW6jFNSUkYS&#10;i4u52Hg/U9Q0r4paR5V7N9nv5Sskeflzng47GvrTQLmCaO+aQ/N9nDKSa+E7q8uIBZyrIweG7Rky&#10;PTmvrvwZeQXnwm+H+oRIQZ9HAlHuBzUzRcZ3L2qNF/wkWptvTG4gj0rjmTUG8WWajSyEab5T7V1u&#10;r2qvEXiu33iYFh6062WAPaO5XKoOTWZqi8VSPRLRc5/c8n3qC0kT7WFJP3+KW4fzHQqU2r2FUJ3V&#10;bmB025AGVFIR0zMnnD5R92myXSw2aM0YOD6VmpMrQQ5lOSoyKiuGV2gXzhgL3q0wLEt5E8skixph&#10;wB9KtRlhp8JH8R71jJHH5m3YB+8HFbj/APHjbAzxALHzgihMRi6w22OMrAASnIHSqdo5bw4fmYkK&#10;3OKvaxb3EmhWMkOqoQgO4YrEsZ5Es5FKoWEbD61LAqqwa6ZfOBxKcg1j6jp9+fEWlyRS4j81d2T0&#10;qRhKmvOxn4MpPHSrZnuzK2FDCmgvYv63bI/gzSUnXOYlwc46VzVurLPGsbgKqYU9c1S17UtUkNnB&#10;5kpCsAB04qC0fUEij2RkqcYzzisp1LWRcI31O80lbxmljmfC4JVqsPbNJfsxLBFY5Nc9a314mp2K&#10;sHKhDniuntrieSxnMmnuiljtJ71snoQzPugogYAkiq9m0gZlML/M3yGpLlh++HPL8Vs6bak6TPKb&#10;iJmSPIWnewini5S9hy/6Uy8cbU3Lwf1qw8jfa5T5HRsVkaibpk3BeFGRQgLmlyRf8JRbRlZPnB/S&#10;tPUY4zrVsd2FDd65rTZZTrGnSMg3C4AXium1ZnGq2wa2xvhUqaQExGmiBP36giPmqltHctcXpitw&#10;0e/7wNZ80qLptzuU4CVY0zULUaL5YugGeTGDRYRecuNQtPnwe4rVwf7ImJfrjFZoTdrgJ7lcjNbT&#10;LGGkG048oYpDRksEZk4zg1ZhEqajYNGcDcN3NV5lZRcEevardqh+zw7p2LHtTTA25AGiZmwAFBz6&#10;1n74hfHbIcHgCr2x20eXMx6cCufnUx3kbebwsg60WGdVCka6UJQRnNcJ4kEz69pi7pMGUEmu+tdj&#10;aJbcHbszXO6lCH1oSNEu1TzQgKemiMS2wEqnbGNwx0rYKr/wkFqwUAA9KyLRoD4muVjgbaVGT2ro&#10;rcR/bn3hfl6GhiWhYnRGYFUUboulZ8cW1ZQTyW/KtRzEJbclsJnrVOZ4P7SnCSEjAqUxksSJ5Z3L&#10;u/pT4TdLqUjRxjaDVfzQtlKrADA7VBFctuk8u5PTnimBJqETy/ambHzdgcYrNgASHb5oPzetW5TL&#10;IiHz3A5yPWqccKCVmM7DDZ60wL0jFYoz5efl9arEFvOk81gNv3asTGNtPRVBPHamxLjT7hSnOzrS&#10;AzgIJLm3KOylX5B71quNlkgB/g6isxI5Wujh1wsvAFbTLG0mnFZQqqmHz3ouDMy2lRdVjZpFK7jj&#10;ParVw6PMpS5XLOOAar3NsgWUqwKlvWqttb41ZHLS4B4G6gDofN8rS9xg3KVGQTisbULmJ7OMx+SG&#10;xwAc1LrLH/hFWBB5wAB3rD0nTpMyTS3M4jCZ5JpJDRzMiTR+MVdlkLvIOTXd2nzWSnd/yzHArm75&#10;g/iBCIlKq5CcV0Gneb9kmPlqvydPWiw20WZvM+wTFYskoRisy1huYyjiBhmXJBroI0Bt2yozv705&#10;4pzLHiJSv8qBFe5kf+wwfLGeB9KoN/yBbh9uT5R61Nfw3+8AWpKIwJANRTTJ/YiqIMEIARUjMO1M&#10;zrdlrNgA5xnvV9ZI1lsN/wAo8wc1at49+luQqrt/CsO6mjGvwQFGYlqkatY668eKbTIkDoQYgBVG&#10;1UR3cMfnDhsgA1U3lNP6ucAYHer1gIBf2kjySZb1qkxM0Lm4VREfIIBXAqrdF20UuhYnyycCnXTQ&#10;vr7Dy/kA4FTxqogmG4c9qYGLYSs8B3xyAhj1qZkj/td3NuecYNXGiiFu22Jc9TiowsjWs+Yug4NS&#10;BBKoaRSIRx3xTWebyAvlcjoasxjKpuU96sPHbCwEn2xQcH5aBmVPMy2ESiH5g4rXiuBBoyM4i5iH&#10;4VhEeZfMquMiQZFaiWiSB3d3KpjKk9aBGhaNcS2l5Ph1R4zgEda861GxuZ/E2oSQryJTkkV6NLdM&#10;ujKkdkqqI9oFULdLZn2/LvOTkU07FGLZ/wBpDQbdJcKUUhSO9W7afUV+WRzgScE+lazxxIsSyKxI&#10;zwKwJpoRqdyGYKoPHNJoVzsIpR/ZhcIMlBk1nTM/lyMRwQcVSWWR/DtsEmb73X2oHnGAgzMwHagC&#10;uglN1bvkMRJxxW9EUM0O+TA2c1RhVRGCQBxSSzQqq/v0yTg0wIb+aP7cAjn5W9etZdxeFMcA5AxU&#10;lwrfaGZfmzRHBCWxJBuJ5NTJjKYldmJyADzWrah3hgw7nJ65pt3Dpx0y2WMYYvgjNarWskHgaykS&#10;7RWKcCjULi+UxYjeufKwwzSQWqqJMonLHtVLTJZPtN0biGdQD949624ZLeQsEvQSG4NUSZRS8j1k&#10;LHdOiEHqaLcRjVbtftyM6nOc/wBKnvTm9gWSUD0Ipmm6dbf2/qk//CRHeUGUJ4xTAs+W5kZ90gwP&#10;Wp40mMLFpS1Q3JnErASptUn8aIrqyGl3R87cyryBSGXo7aaSwvmEIAQZNV4MjUEOSMHg1npf3Y06&#10;+EYbDGokuALePN785znPaiwjcmmuWuSqs5G3qKjt1fZISWLbvSptOutMXT5wblWkKHJI6VPalHa5&#10;b5TtfkUbgc0+PN9sVCxOJPTtUhxnJPY1XJBEmQQSeK70cg08KuH571VkPB+U5BqYnpxULg/Nx3pi&#10;ZGxPljC5NV23fIATnNWcHbUR65xg0xjR0HPOKM/O3Pak7nim8Yzk5oAlU/Iu5ckGn/8ALM85qIbt&#10;i5kXOaeM4XKHGeaQDhtGMOeTU/G0n3FQ4Xd0qdMbBSAsxhsqSuauoPnTD8DtiqifeX5u1Wk96Y2W&#10;V3edwy8mrS8Bzn0qtGAGA29TVtANrDYOnXNUtiVuWI9pAJ65q4mMdRVSMcgVaTGDz/FUDZcTOIuO&#10;tW16kbu1VFIwgIPTirUQbqTTigJwBlfkFTJjeajHRPxpyk+eM8c0AXIwT3bGelTn7zfuyPxqMFQn&#10;41J1jHNMQvqeOlOjPyJyepqL5t4+tSbspH8pqQL10M/DHx5zx/wit1x/wCvy6RgNW8SZTp4lvOv+&#10;+a/UWbP/AArvxyu7IPhS7x/3wa/Lhv8AkJeIh6+K7z/0M1jL4maU3rY07Yv5BIOQGPOKdKf3LnPe&#10;i0DBVUoR8vWiTq3HVqk2NPSlBu4yB3GRXqenAf2cw2ryo5rzDR8C7mBkPbHvXqGnKy2mn/OSO/tV&#10;dAZ1VmF+zxDjKjk1fXcJI+f4qp26uIowVGTWmuMp8vNLoInQrtGUyc9alz941EqjkE1IeEGTSEkO&#10;IPl/f6VXOfMztJqbcd/QUw58xeO9ADkyY+nJP5UhzuNSAADntUWT58nycUDD58gheB196cBkZ3DA&#10;PNHJRaCeV+U5oAXjc/y0KSwkHl4wetA3AHKkcU0sNijeOD6UAO/5aP8AvCeKPl8v72cmmL97hx0q&#10;TB8roOtAAOQeeKXH7iUEYHY0DO0cUhLeS3yjpQAwCMICJufSlH+r5IPNNwpZATijjBA654oEO3Hz&#10;Ovenk8Nx+NRjPmpnPWpm27E57mgCPHzA+lN53safzhfmFIemcd+tABnlKU9GOcU07sjAz9KkUNsm&#10;DKAcetADBgE8UuTluaP+Aj60cgEjHtQMf/CpDc0mf3j4HIFRnzfNjwg596sbB5QYzgcdKAIzyANo&#10;61JkYPydAMUwfeYnnmjK7c9OelADicyde1J/Fnim8b15OM0/Pzt8mBQA3v8AdoIBhfnoKXjcOaD9&#10;4c45oAjUkMBsHPSpAFLHL96UCM+YfJ5xwfSmN/q5MDGRQBIAwZsBOOlOIGGbceRzUUayCGMNKTx1&#10;qQfxfLQAwDMiZY4zTpCTJwfpTvlDqCe3FNOOeOKYDVLZbMY4Hr1qRVVmwRgZ7VGB8zfOacNwYjb3&#10;4oAcVG8YbjtQANjfvV60nzeaPpSkLsX5SDnrSAeAmCc8gUHZt++ajHVOfWnfwHAFACEgocEjnmng&#10;phQSQKjb7wBIoB+Zv3YOO/rQA8eVubMjZoBO1uc88Uvy5TMY68UDb5jfKBQAoz5a5NGTtfjFNyCG&#10;HXmjByvyj86AFB/csCDn1pQT8gyMDpTQDu96d/EOOtACn7y4Y/SlymR8+B9KUAbWyafiPyj8q0AR&#10;ncZOTSEgScDrSnBZPm7elAzvU470ASMEWCJg7HPX2pmUyCM1ONht+XGM+lQsPTGAeKAFGMdRT/k2&#10;jBBJHpUQwX5U8in8Yf5PxoAQn5eveg9FIcU0j96mWp/AB4AFMA4wfmoJ+Uc0Y+VqQ9OlADh0+9S5&#10;5IJAqPox4p4xtGRSAXueKBje2W4xQO2VoHVjk89qAHfNuXCjBpwGdx3gY7UzLbuvGOKapkDHIA5o&#10;AkfG0/uRwfWouNopxZisg3DnFMwcL8tAEgGfLPOKoi1j/wCEj+0CI8D5RnpWgvLYz/DTNxAkO0cG&#10;gCQ4Lr8vNM53MMDg0obMS8nOaazYCnZzmgZDJEDKCD2qJof3fVgfWrWV348s9KmGPLPy8UCM5I2G&#10;z94xGeeOtWlDbBhjgHpU+wFRTlwEP7v9aB3I+fMHzd6AT5rHuB6VN8mx8gCmADacOOf1oAQH/aOa&#10;kU/LjcOvpTOMjmmFmFwg8k8nrQBZGNmQ36U0HEqAvnPelyucZ/hpvAAPv1pAPbImGD9ad3f5uOKi&#10;Ibb1JyKcpG3rQMcSMrSHBXGSDmlwNz/hTflwwKjr1pCHf8BqN5GWRAE5JqQY+T5uaRtm5vlHTg0w&#10;HfNweORQ3Ctx2pFztGTTm25HHbrQCIBgspPUGpv+B5qqhkOpoFjGwZyc1YOQ+NvegEO+bfwRSEDM&#10;hJPSk43dT+FJzjHFIByk4XMvY1nt/wAhRsIeXq78+Fyo601ynmAiIA4qkIRsBYxv5xTCcF+R0ppb&#10;L/eo5x1oGRktznNMPRqfg5OQaiZgH5BB7UBYaxX+/wA4qufut8/b0qyNmZPk6iqz53NjHWgRXkHy&#10;HBbk1W2thhvH0FWXBKEEgEDqKgG4OME59aAK7Bg3R+f0oDOY3+8SfepXDF0DP+QpoDAn93wDQA0r&#10;0zTdh2lSDjNTEuWQ5FHO0EjmgDNuIQckKfu96qQf2nBqEctvqdzFIj5VlPetx1JB78VVeMmA5Xjt&#10;zRYZ7N4G+IDtFZWOrLtlQhRP2Ye9e9wTWk+n28kN7BIjoCpU/wCFfB7xMLiFwh3K3Wu68N+Lta0y&#10;/tEN/cyW/mDfGxztHtTi7PyMnA+tXVgM7GqE7t+c44rK8Pa7oup6JZvDqFtvaEZTIzmugeMYkIRh&#10;x3rVkXs7Mpc7vu08YwfmFOZWGO9NAw3pSGKceQehJaoTkM34VMf+WvIGRUB3fL8tAg53D5aXnLcU&#10;AcrzUhH7kHod1AEeeenen/x9KafvIN3Y09fu0xCEfIcNjnrThkKPn/Sk7deaO460xijkGnjjdTf4&#10;TxR3Hy0ABVSfuc+tLjCgbzSZyV9adgZPynp60WEJzuXin8dcdDTcfMKkUDB5pgAzu+7SnO1ufSkO&#10;d6jb1qTC4ftQBGRyMHrUqADGT3ph6nmpVHC8UITMLxbcfZ/gZ8UZ/Nx5fhG4IP1XFflzaAS+Ndbk&#10;M3P9rykD6mv0f+Ltwtv+x98YZDKRnQwv54r83tELNqd8+xctdk1rUbUdApvY918KIuy3wVAyCTXo&#10;rhftW5dvKDNcN4WQHTWQsAGUHOK7jaV43MRjg561zJ3N5MONw5pOc5DDAPNNO7cc0oOASc1RAh27&#10;uBUgH3+O4pAh+Y7hT8N9nGWX73WgBf4gTjpTlH7uYBRimkccnv2p4LeeSHXG0ZFIYigDGDUg3eW3&#10;yDOeKTAATjOT0pckbhuHPf0pgNAPmMdp+tH8By1Ow+UG8E0HO73oAbkblGaaT97ilzwMrg1GTwec&#10;0CFJ9ulMDZDfNSMfmX5+T7VC7DDANzSGPYpzgg1EXw46VECN780xiTtwo+uaaQD3c5+5n6Upb92v&#10;yjgcVVO7BHHWk3cA7OadgsWWYhQQqnkZFIWO4ny8cdKqh+W6Chn+ROVpMCfccnkUbyI3+fNUzIf3&#10;WG5JNJubuRmpYy1vQxP9aaW+Uc1U3IJiN4p7MDEvA4pAWN3zP8g7d6a3O7noKrljtHP40byAp2d/&#10;WgCfOMYAo3Ha3sKgLfMcSdu1M3cyde1MCwGbBIHanBj5fWq5YeQOvFG5tgJUAUAWg/CneORTS3OT&#10;Vfdz0GKTLZA3/SgCyW5bgUBxtfBz6VWY43ZPNAcdQtAFveDGnJB+lG5drHIqsW+XBI6UzdlRlzzQ&#10;BdDHd2p3y7yCx6VTViIf9aCc1MGGPu8kUAWN3yLzkU4H5vxqLIBx7UhYZbFICfPzio9x8x+p5pgb&#10;93njNJuOBnFAyxnlee9OBG8/OBVXcOfSlBHFO4ErFvtAw3FSg5I/eHHpVbPqOTTwW3A5XGeeaVxF&#10;hs+VnzsAn8qBjZneOlQlxscbTjtTA3BGKALIPzj5Kdn5H9OKrBzsHPNKGG7liM0xk4bLjjin5JJ+&#10;YVVJIDYAPNKG7dOKALIIDGpN0nlkhQRiqQIyuZBnmn72CAFzQrASlsufmPWgMu5/lPFQ5yFwTSk8&#10;Y2CkBOMHd8vTvSbj3Y1Du4xk0Andn2pWGjXsArapDk/L9mkY++BXyB8QL+5l1X9pNWTEct8QjH+6&#10;tfXun7RqaZBA/se4/wDQa+NfiEQvw3+JOQPMfXmUMOpBeuDHu0ND18pSdVDfgveKnwP/AGmnlhZR&#10;baHPsYjggp/jXgsshm+FOvR/ZJdzazduhA+9yTXtvhJUg/Zx/aCRAihtAj74zlO9eO65K9h8Of2f&#10;FSCLddajeGcY5YGvETckfYQWp7X4evI7v/gmdqtuEUPBHKjqOMFQa9H+Bl8sn7LvxTs3bJt9LvVx&#10;/wAArzDwbBaj9nD4mqpZYbjTZHX0Dbea6D4EtIvh39oYF32SaZehP+AritYycdjnnTSO3/Z6m3T/&#10;ALRse44XxTccf8Cr2S6J+0z/APXZv514D+zpIw+Jf7QkRb7/AIiuzj1wxr365P8ApUxyB/pD/wA6&#10;9vBy5oHyOafxNDMl++mDWppm7/ScRjiVcVly/wCui47Vt6QPkuPl7iuq1zy2ew+DYytp4xlK9LVK&#10;/H79tPUWuP8AgoBLa+YStpoMYxnoWr9ivD/yfCnXZTxvlHPsCK/DX9py+S9/4KQ/G2VLkOiaysKk&#10;eqda1orUznseDrkiMksMAEGmk5uLsJaLyozmlQny3ygPHrTHGXtyQVHeuhGTG9FQY5IORnpVzTkE&#10;mqWkaWhaV7pVVf72apMBuyIu3XNdV4RjV/GdmxRdyZx7U72FFanY6xpllp/wvlvI7WDzkSMbTzy2&#10;Bn8K8mmmu5ZVD3TN82QOgGa9012Ka6+GfjeDLMYrMOnvt5rwTA805Y9SPypJ3HNWNKJJUwzSoVYc&#10;47V97eEUNx/wR78WEybsaZMcDtha+B4gwskBB/eA4OeuK+9/gyy3X/BNX4y2pfi30q7BHp8lO9rj&#10;puzPhKzDDWtaYEAJfsC341t4AnfI42jA+tZUAT/hKfGUR6f2xJ+jVcunKa1pI3kJJHg/0qHuHcs4&#10;jUjMgxmk+Xn96DgVXBiR7wOzMwYY9wak4DSkIQGXigCZTmfcrrwMFTWDqAI1cMtu+D2HatfDeWDy&#10;Dv7Gsy7YDUDhhjAzmqQjaV5P+EM8P4kwdjds1lbmxdj5ThueK0huPgiwKNu5P4Vm5ZVm5+9ikAYP&#10;BDnnH4U4g7G5GMdzTecoPNyMc8dKaxgKtumYAEUwIg6pI+UwFPUnrVeQuGldQQC2AT3+lWnjs5pr&#10;QJqajGSw+letfCzwDrnin4p2mRLa6LZSh72/kXEcSL1VSeGZh09KipJR1bNabMD4c+APFnibxe/l&#10;QXVpplvKGvdRmQhEXuq54ZiOnp3r6+0/Svh94c8LzW+i6OvnLa7Zblxukdu5Le9dz4in8K2Xwj8M&#10;6H4dhsLawtohG/k4DTOOCzsOST715hqeoWNr4Pt/tF3ZgrbsxyR27k1xyqc/oapreLsxI7+xj/te&#10;7ubsFijbS5xn864mysvEviT4k3MVhJNbWEFwftV+/CAei+tcLa3Wu+Kvjto+lact2lt/aA+0XCKd&#10;qRA/MT9RwK9z167j0rSdL0DRpjEkVvHG6QDLvIeCSRySTUwp2eqHKq3uaSyado+i3mjaFHNfalO6&#10;ie5XqW6ZJFXpri30TQtOku5LG4165ty0ruA3k56D8Ku6Fp1t4e8FLd6ilo2s6haeYsMjZaFT0z6G&#10;vOtdksZdYNzc6g8k80khPzZ2+ld8Y2RyN3Kuq3upXC3FzN4qlxuJPPX2FcNfagFil/0rPynknpVT&#10;Vb4pHbRpcEKjNgeua4q4XUri8xuYRyvztPSs22apJFbVNUvZdTeCGwd3LfLt6Cm6boa/21BeX29y&#10;XyFlPH5GtDytOsTbOl1AZgMkNyaxNY1nUZ57AKJeWACxg80LYlPU625vbeKRvItoBsUABeAKyJ5r&#10;qWEO97LgqTyaw4SwlcXF6PMaLIGawNQ1K7c3US3EkUavtX5eXqkg2NC/1ACGdIQZXGQWIwKwTNeS&#10;pZosbSSGTBVfWrVlp/iC6lt0IKxSSDL7eQK9u8NeHfDNnpsUs1pGXWHJlkP3j7VV0iV7x5nofhLW&#10;b3UEabTpVUqC7PwqD3r17T9K8NaZ4a3o9nIyDBkcAAHvgVDceIrVLu4t4dOt1gXcu1DgtjvmsjS9&#10;P8V654kvobXRbz7OLj95LkiNB9emayc5WNIwQl/qdxKZ4dPjlcZILAHANavhzwtq93NZ3F1Y3skj&#10;S/IpBPWvavDXgbS7HS7Uzz27zNjcNvAr1Gzs7W2gt1h0lc7eDs61yTqtbGyj3OG8O+BtPh1DSZr3&#10;VvLyoLKH+VF9NvQmvU5LnQtP023t9I8M2KlVAE20b2b1z1rNuVvBbStINNtxj/WXFyFCj8a8213x&#10;h8L9IeX7Z8ZdJmnCMRDZMJWJ9PlrOMHUY5JNWZ0t9Y6pea/NNfeMvEkhkcEo0zsFHoM9B9KZeP4U&#10;0vSkluvEGg2kEUGd0sig47nB5NfMPiX4veLbq+uoPD3h+KytwSDczpukYeo7CvFtVufFWp6u81/4&#10;z1y6keXLtLOdv0C9B+VdEaDMowhT+Fan074n+Mmi28t5aeHvCMl/N5bBbuYYjVvUL1P6CvmTW9V8&#10;Za34tu7rWPGOqzu05KozEIvsq9AB9PxqG3tzDNJsgCnYMk8k0shVZJSRgseB6V006SiTOrdEEMTJ&#10;eKv2xWwvGFwKsgx7yDJg7ulIJFG0PLEM9KG+z8ESQlj0+cVpoZEwKcjzh93tVO8aM6LcrhiFU59a&#10;TMYkmD3kasFP3WBqui38hnEGk67cu2QRHbMQPyzRzJFWdjBjIAkzn73enojSG7KtysRIHqMc11en&#10;+DviZelja/Bvxe43Z3NEUH/jxFdhY/C/4xPdxZ8A2durLhmluVGB+Zp3SZnFX2PtT9m64P8Awwdo&#10;qskZEWoTjGfUmvV50kIdxGcbya8S+Gzr4R/Zw1WwvLeG6vPtalLeOUESbjyd3bFdfc/EG1TTlWL4&#10;J+aWi73OMH/61ZTpuTOiL5VZnewLOwJW3bhvStWKCXJykqkkYyp5rwJviH4ihuLwj4U2aAqSjNKS&#10;FPbIrCk+I3xPknnZLaxkTzDjbHtCj2rF02ty3M+qTGsWjeMFlli/e+F7kLz6rX4/a9pGvN8Uvikb&#10;fwb4nkjj8Z3QJW2fu5xjjmvr5/F/xQn1mNn1by4y/wA4Vc5HpV4654idy72OgnGMhbVQW9zxVwi4&#10;6kzkpWR8eWPg34m3VuskHwK8WOnGC0ZUf+PEV1dl4F+Ki6haF/2eLg4mUhZbpQoI6cZr6Oute8c7&#10;4FtdatUjOMosYFTxX/isxsZ9UfJXPBNaOTumZ+zPF9Z8C/GHUrezZ/hbbZFsqlRcjC46flWLB8KP&#10;i26RrOmjQKOBumHH5V9DNe+KjLaeV4wuYAHBbOSGHp1qaS8vWukMt5fsxUZKu2D+VFx2Z4da/Bzx&#10;aUG/4peHotw+c9R/OtCP4Maj5Q83496MuGOAIz/jXqc8t8POxqt5648w8VmvNrbCPdqV6FzwQ55o&#10;KsjzyT4Q6PCQbj9pCzQ7uSIN39av23wk0aWNtv7SEMqheR9k28fia7gFTCVkFzId4JLE/wBavm4j&#10;jMR8mcF4wAE9PwpTbtoJRRwi/CPwSiyLN8Z5pCf7sY4/KhvhH8PyBt+LeoRluFO3Ndv9thUsFaaP&#10;AJJcdz9aoz30uLUjUV3LJ8xHQis1GXcLROSn+DfhZbWIj443Y3fdcRZ/SqX/AApa0bmP4/JjqC9t&#10;j+tegvrTQi1Ivt2Y+4zg/Sqdx4oIWXztbt41Az98DIq4xn3FaOxxB+C4MhC/H/TywXqYf/r1mXfw&#10;Y8TqrtbfFbw/MMfx5XJ/Ou3bxt4eTzsT3dw5GAkRyVP4daS31rxfqsSxWHg3xVHGsmXlcOox2weK&#10;fLLa4lbc8juPhP8AFmNlMNhodxzzsuQP51my/Dr4txSu3/Ckt/yfw3Sn/wBmr6bt7LxaIrDzPGGq&#10;Rts+ZSzdvxrZhOqoIt+sXJw/OWJ4ppyCyPim+8LfEy1guBN8H/EiRhsssab/AP0Ek1nQab4ru5re&#10;2tfhb4r8zzMEi3k6+5IAFferXdsLuNikRby/vEZH5U3+0NsURW50cAschIFUk/Wq5mJRPkKx+HXx&#10;fmdf+KchgUgZad8fpg12Vl8IPETLHJf/ABl8PW4xllRCzD8yB+le63Wr6gLvZ9rIB6YNZs95O4kJ&#10;uZicf3qTbYRRw1n8Nfh9AgFx4/1a7k3DdhQoNdBB4R+DVs6/8WoS4baMmWbPP0zVzzpNhLSrjsM1&#10;XaePaxMvfrnpTTdh26nQ2kXg+3+W0+CnhKPYnBaJTV3+0UEJK2ejqN3RIQK4ia82hALpuvHvVO5v&#10;ZBbRhEckr1FTaw9zsZtUhS4nJEBLNlgBj86w7nxBcPfxxw3UipvAbDEmuYkGoSWqN+/5U+1Z8FvI&#10;zXxi1LSkaJsyeZMo3fnU31Hex213qcqwRBZ9x2gkl+TWO2pTtKR5gHrzWExsfJnmm8SaRGAfmzcL&#10;2rLk1n4cRSSNJ49g3jtGC3P4UKXkLmOrN4+9znjP51Tm1W6DXPlRjCY5x1rkX8W/DwM+Nb1RwG+6&#10;Ldhn9KoT+OfBalli+HN/PwQHdgv6VTv2Fzo6mXUr0mQkOq7ckr3NZIvdRmgux5WoMd3DFT8tc+fH&#10;mkpb7P8AhQNg4PKmS4YfyBp1l48WTX7GFPgppASS4AKRTHcfxIFFn2FzmoLrUobq2/065DGUbQ2a&#10;0X1jUF1uCRlgwsYHDdTXoPhvRvDmseKY/tfiKCz3IgWLglSfevTJPgr4duIb/wAn4x3sEhi3DKZA&#10;/M1nKSN4xbWh89R60wuLrfFGVcdh0qwmq232F2GmFsBsEcYr0XV/gv45g0+Z9L+Jnhu/ZWOI5D5Z&#10;P49K49/h38cx4d8Rzf8ACo5Xjswv2iS1lEhGfQA81FOpDVJicGUYdVMen2sn2mdQ0h3KhOR75r03&#10;wf8AEbxfo98DFrdxqNi2BLa3LksF9ifSvn25g1q18RyW95aanBJxlZoip/Wp4J7uHUVLKxjJwWA4&#10;NbRjFke9E/QzQfGXgjXtHRYUNvebciFzyG9BXdx2ijwvoqrIbvVbzWYTBAEz5caN8zNjkYFfnNpm&#10;p3Fprmk39jrGySK9RwqnhsHJzX6IeFvHnge2/ZL1PxR9s06XUb3wc1sYjhjFNtIPuvP51yVIWbNe&#10;dPY8K+PGu3Or/tIaJp0eorJb6PpEdsgQ5HmAfvOfY8V6Jqet3Glf8EzfBunFVifUNTt0jGMHDHnH&#10;tXgvh/T7zUfE3i2eaOUvd+L0eKRzy298t1+tewfGhYG0D4QwRIgh03SLcbB0LYxmsn7qu2Xa9j5P&#10;+NF99n0TS7JLxt01rCuc8nIy1cF8JNON7+0T4Qkktv8ARrK0eRyR1boKzvijfS3fxr8LQ+YSttYM&#10;WJ9T/gK9j+BOl7tK8R3rBRvvljiPrg80oR929x1dbRPq7SrG0X4N/Ha2mCJFcaWhiLHuAcGrvw31&#10;i7TSbPTrizkMjWs6WjP0kUAjg+1cr4qtfEY8GFhriqghDFUbHygd66rwHHa3+o/AG8h8sQ6Zpl6s&#10;pUcsxBHP41yTqycnY3VNJHo2i2t9Fpt1ETl3v5Hc/U9KwPERlX4geE0C8s5x/Wu+sSv9s6k7TwiM&#10;s5Bc7QAPc1474s8U+H7f4mRi3sLnUJobraIrZC4JJ9R0rqV7GTPT4BdroiAMwWSIBiegrF1PxH4F&#10;0rT447jx1bPdbWP2aBd7ufTisF4Pi3rlhoaN/Z3hrSzACxY7riYH69K3dM8F+B9NaG6e0m1K7U5F&#10;zd4YA+uKNQOLt2+IXiXxLax2HhKfTNNYv5t9eKQwXttU4zXS6V4B8B2d/JLqviTXdaufPBAmcrCp&#10;HonQ/jXpFvNbC2jZDCG4UJGNoH4CobwhNXt1mUJ5ifJkdadrg3bQJbjS7fw/aRWumadEqIAscKBA&#10;g/DrWBcGJ70yNDJuLKdxbNVtShm/tZMs5QsDgGrC5On2arbOT3wKpJktmFruHfTgZpCNy9amtISP&#10;s2A5Xyx2qfUZtDtkWTUNS02FFIO52Gfy6153rHjbTt13Fo9lLKFBDXMibVH0HeqUXLZA3Y9Otk0+&#10;K91K5u9a0yGGKIkmVwAB+NeUeJvG+kf2zfwaYTMqykGboGI9PavJPEmtajc2t00/iG9kIz8gkIXP&#10;0rz64vre30QebqEZmkydinp6VvTo9zJ1F0O613XfEd3KqXfja5ihJP8Ao8DEEj3Yc1wdzdeXd4jI&#10;UFT8ztuNcRqmsyl40jvSCxOSx7Vyl3r0EcQL6kzHGMA9a6adNK5jzM9Nl1Bvsd2X12Ns9Paufm1g&#10;QSySpdW6ERnktjOa85hm8YalqrRaV4O1uTLAZVDgk+9en+GvhT4qvdVsZ9e1+W2iJDPEsvzEelXK&#10;mkyIu9zhbnxNdS39zFDpWpXLtLgOhJyT6AV1/h7wF8WNcuLaV9DuLCyk5ElzkHB77etfTnhzwt8J&#10;9Fjgkg8JaN5scYw0yh2JHfn1rZ1XxZZxWvl2sdpFhCDt7/4VE5PZI0i7LU4PQvhZ8OtKsIJNUln1&#10;S8yGCl9qA/7o/qa9J06x0NbfFt4W0S2iQgbUUDHpXAf2/BJNK0mrlSSSSxrj9c8b6XZpcIupREnO&#10;G3/0FKN1rYTsfQ93qmkWNihfVLIFY8hQ3864HWfHsCQMF8VxRouQBFwR/WvljU/FutX+pSx21xdM&#10;GckyMew9KztFi1jVvip4Y0n7YiTXd/sEk7YVce5qG76sFqew6z49t284Q61MzMMNLMc/lmuMXWPE&#10;+oapDBpmla5czyzYUxxkjJ/Svqnw18GPhTZ+DbK41nVrjU7prcM2+XZGh9NgwfzrXvrj4daBbWcO&#10;i/DbTJr1wVigtogSPqRk/nUzrRitClDmPDNF+FHi69sPtviPxvBYR+RuaAvlyPck4FelaZafDDSP&#10;hV4w0yy8Ewi/lUR2lxcwBhPnhm3ngY613+m6a2paN/avi74o21hp9tatKNLjuBGXI5AYnk/SvCvG&#10;PibTNT8baXb2HinTLXT7W/MWnwRRgyT4OCS3UVyTquVlsaqNtT1LRY/DelfCW/tU+Fovbu8LPczp&#10;clWkc9ACDwBXK6/4ovtA+Hmmyy/BwwXeoSSJbRK3mOwHT5ua8qu9Q8eJ8QvCtlpV9eSSSgEIVLAg&#10;dee1ejw2Pjy8v/CMut6RZLFZHMIchtpPXqe9F2xpWdzzfSI7u91jxZrPiHUNctyJFezt/NYGRicj&#10;j0FW9Qi8SX2p2E9z4k142ifLGonYfJ2roPGxtD4ht0iWNtkKH5en5VLALiX4bWjRQ7tlsQR6GruU&#10;3dl7Q7PRINJza6Ra+Y7DzHblh+Nd8VkXQ9Jki1M9OUArznw0GAvg0beYbnDZPevU7OJzZrE6hSU4&#10;PXFJLW5O5dsJozbW5CKXZSHz2rUhkn8xIxNgb89K5SAGHxddRG8Yc/K2Oua6y0CBUViCwJy/1pNa&#10;3KSNEvJ5K5J9BWnZsVfJIJGOTWScfaQm/uMVsW6AtCrKfmAwc0uhRcdh/aKttOMDrRNJ5lzGSpAU&#10;cHHWo5Q4v8bR2qy4jMUGIwuEpCFt2Pl3JwM7eKpo955uq4upAGBHBoVmSe9BV8eXxVdHY2MwKsCZ&#10;+D60XBGdFLcxazdLmP8A1nLHvmuisRuaXDjlCelcjrZWK+01klySylsGuq0eaFrGNyyg/ZxSa6jY&#10;2U2PnuAw3+bg5HPFRyxQGK/HXfZOv0yK5vVLq4T4lWzAny2lwOODXRIW2M/lDb5YJINKwHJ6PoNq&#10;nh/VvN08NL/aTt5meozxXTQ2u1bbBzggDPYVIWlaaApJhd3NdBa2kjrGRydgyKTVyr3OYu4xLr1t&#10;GsJJJHP86p+KNd0zRvAV/LJHamWO02wQg8ySHofoKpeNNf0LRba4Ua1aS6i6ERW0ZBIPqxHSvlrX&#10;dV1rUb6/uL/U5WH2ncEzx+H0ohT5iZTsU/Eur+I7vV5Li61R5Zppd3HRFPQAewrlhLMwkEshCqvL&#10;E9asXks7vBJ5qKnlYGT2FYxaScKqRyuDOFAQfMx7AAV2RjY53K7H3Eg+0WojlnlZ5NkcSjlmPSvs&#10;b4QeC20T4bw6lqVpB/bGqKrxxEZMER6D6nvXJfCH4dsup6fr/iHSEiih2yWdpKOWPUEg17Vr+s3C&#10;+JNNjtNLke6kkEVtCgyRngYFa0lql3Bvli2zznxlo2sav+0x4S0u20rzptyBcc4DHkkjoK+xPB3h&#10;fR9A+G+jWkWm2j3Rs0M8gUfexyPwrJ+Gnhcaa15qmqPFJrN3Zl3Z+RboedoPr60/xl4t0qxvUh/t&#10;eOMvOUTHLsSccDriuypCNPRanNCo5IzvivpPw+1r4S3em6jBp6XTWTfZpwBuikxxz1wTX5ga3Z63&#10;pXj7xHpd9E4FtfMI3PR0/hIPoRX3B4nv7uK21G9vdSZY/KDruboDyOteR2+iDxh4x0uZ9CmSxt7v&#10;El2Rguo/hB71yuVnsdUbvRnjXgTwb4i8SeNZ/I0+7t9Lt7hWvb1gQqr/AHVPQsf0r7f0KxsLTwj4&#10;M0PRvDMdvD5giCxD5pG6FmI5JPWtPT7HSdP+HWi6PpXhqC3hVVSOKJfmduhZiOpPvXqvh7RJNM0q&#10;wupNIV7t1BQsufKB6/jWLnzaDskauk2em6RpunQJp1mLiS3BnmYAsSe1V/EF4YfDmpznUAAbZtoz&#10;xn6VX1m8iXU5JJI2ZmK4Ge9eE/EbxHdfYzaw3AyAOA3SologaueX+PlWbQ/Ed9C7DULe/XyXiPz5&#10;Y9OK6nwJpupJ4e0e61KW2kuxaq2ZBkpnkde9YvhuwkuvE91LNcF0jRWJc8Mev6V6MxgigYpKwyME&#10;D2rCMS3qibVZiZJB5u7OOlY0qBoYSYwf3RFTSnfB1Oc9akCr/ZsEXO8kYNMI3RNokU6aVrpNgVQz&#10;AAY6g18vfEe8htf2gvF9vb2URUzJuYf3jjI/Cvp7X9Xs9I+F8bzXVuZms2EanqzY4r5IjsdW174z&#10;ARrJLPNqzPL32gnuaqA3qcfeTvMl8h8tT5BJ/Kvqb4WXkcf7K/gQPIwIacZA9zXF+IfhvJZ+Cpp0&#10;jSaT7FmQBuQcV2/gS3jtv2bfAdvLpxDAzbgevJpySsSoWZ6ZpT2U9vqnmtwIyVI71nHyZZNWiaJ1&#10;KMdp6ZFM0t/ImuswDrnB6EVqFraSeaQQAM4x0rM1ZhQ71XYsrHDHk0jqBOx2Nk9zWkY0W6UZxls1&#10;HdRuLWNjIntikwKsbNgjaoIqJpUF+QTyG6VXkeZYGJA4Yck4qk8sLSTsGjJyo4agGaEtwP7QQrck&#10;kEcA1aeZJLNxvkGF/vVhPsSaYmM8x8U21nj3TBrhs7jgetMk6aFz/wAI9eruJxEQMmuXXeHvASRi&#10;U4rUikP2a8yGUBfzrFmlG+Vvl5k6+lCQENwy4P7wZx1qzoiSvfTlydgPBNZoVJJ5B5zZLjmulsIW&#10;hNuplUgrnNPYXU4bxQYo/E14flVA4+bFQ6TdQP8AZQk28iQfKR2rpNdtbO8l2sib1btXPmwFvaF4&#10;LUo4Xr61jUi20aRdkdoixNMjppo5ZeD6966K5WYaZYs1sioIhjaK4bQ9U3Kbe4jiWVX+ViMZr0Hz&#10;4pNCZXAyiCttkQczjMt8WjIIHAq9pUyRi9Ek7hdhxVbfGL+TEWQzYBPaoJHiW/ZDgAjjFK4MvFwz&#10;XLbVwZTg1WuNvksCeuOlVxIQDt6Z4FPc/uCSOSvGaEIyb2WaK1tjb25MokAVR1ya6KT+2G8F6RJd&#10;FPMWMbc9a5ULO3jHTy18q+XLuwe9bV3dX1zqNuGjkVEIAA6HFMqRG4aQspVtpQZOKrywLHDpwVCA&#10;s4PFUJtTJ8fafpsNk5kaPJKj7uPWulktrseHLmVo3wuMfh1oE4talyYzLp+mTJKRhVzXSafKlxYs&#10;JAAQg56VyCSvPo1qgJ2p94DqTW/pMVw9zDGXxuIBpiNlreEtIU59s1UiWUascRcA10JijhuPLK5J&#10;j9a5+eRo9eRS+MuaLDNR5NtjjA3baw7uKRoX3k43da0iy7IWMgOfSmMULjzGAUDOKALmlyPHpixv&#10;NkGP5c1HexZWXLnDGmJl4YZIRkK2MVfm8htNgVj85Tt2oBmHaCKKaRfKXJBy2K1Lc2jXqqZjndWY&#10;wZbmc+Ucqw/KnWod9fLJC2FTnFAWLeqvJ5EUcb4Geaq22TtBgOcCidnfUWBBxnj2pp+1JJGY5lBA&#10;6YosA+6O1xz1HNSWqR+SP3I5rFuprgX4WSD5twrftM/2dbnIB2cCgBWHJGO9QPsEcoxyR1qUnEl5&#10;5knUfLVJyTEMkAb+DRcGhylvIkOR8op1pMHg1MmIkAYBoyn2Bh6r60tvApsp1EwXKnOaQDICftN0&#10;Q6hdxqwWDLjc33hVJImj3r5zN85qRg4mgO4gZoAtyI5MIycYH41TlnjXWFTzIwqsM5NW0c/JucHC&#10;1wmufbX8ZaEsLThTOfMAHUUJXA628kjuNY0lY7stEg5GO9b0WwaPEjFNuzgYrD023mS3tWYR/wCr&#10;6VqtnDgoMA0gRh39pGJ98J5JJKgU+0ScWQJeQfhW5GbYupIXOOQaS4aERYW0UUxiQEm3X5s07fOJ&#10;pcSsBnvUUJRVyXXHoKfK6NKuFGMdaAJVZjG3Qjdz71j6sIVKukYUbeRWvAcyt8h4FZ+pRxyWc+HI&#10;IU4FKWwGJbyyv5EUYfLN0HanXdi6X6SiyYOIsknvT9D3LqWoN5QJWUckV094zTSYECY2DFZ2ZRy1&#10;lKpilLWDMwYjDCrw8w3bHAAxwMdKvR2n+h3UjyQgBvpWXd3MaXEQjt3ZQR8wHHvRsCLIIFyxZSeO&#10;DUm9t3QdeMVGjpMsbImAqjNWggEUhYDhflpoCEmXz1G/oKtQhiJB0BNYjzyDVNrRnJfArcgI+xy5&#10;ODs6imIqXTwrc2yoQTn5iKyr1pftFsRLKBjketaflIIb3OCcEjnvWIZbk2szyQHCyEDIpDNbTo4N&#10;qyDh2XvW2mFsr1SASx7Vy9pIzSRscgdlFbCzlGlGeSvGaAH3LwC0VSQCfasqCXbrR+bAEgwaZdzk&#10;GclMnOai03ZNc3Lb8c9aNwN2/uHaAtFYZ2Wx5Hc4rhI4NZub7ebKVVW4PUda3biXULbxFGFuFaHO&#10;CCPWrbXaZtVFuAWccKKL3EaFtbyLpNkpgCkL+dWFiAEhyc1QlnnTULOIzNtIGBW8oU2Nv8q8pTik&#10;xorCFShJZenOTWReWkRPmJeHGfmFbT5CSbnxgfnWJM7rKoGSpkptAV41JVP3b46ZrXtUgXTr8uAT&#10;5fGajiktvNRTEB8oxT5ZIFM2A3KUgOX1CQItzmQjMnyn0rbsZ5ZtA0eOS7Zth+X3Fc3eBptSMRty&#10;2ZcitiylSGa3je1kDArgAZqb6gdBfiAaCiiNQSBmotPhiRcqW5wSaZdzRygbYCo8sU60Yi1YDrg8&#10;1Qh2uQSHRBMvO1c471jaLMfs11uguldjwWNbFyLl7FF+1/x9O2KTZEIYMQoCPQUxkUqTtcYa6OCP&#10;Wi3gt1S+GVOR3NWSuYi2xvu1SxhnIJ+960IQ1VInlTy1wW4xVV4QNUfcwPfGatMxFxCADksMVPLA&#10;d6HzBvZAcZp3GJB9hFtKAoLk8Adq6ayjtl0ZpE/1hPzZPFcNMtxEt7IIZiBETnFX/DF/f3FrrRm0&#10;+RIFmxG56tUuOoiJj8khHpUP/LJ+nSlfOJOGHNQNsHPm/QV6ByCn/Uqfl5NQ7htA2k+/pTyQYQC3&#10;A6VDxyQ3OKLAIxPHPbpUJ3dioqQ4O/5hUY6HmmAo6L9Kb3HFHO5Rtped3ShAKME96d/ARvpmWyeQ&#10;AKX5C2QSTSAnXHyZPapkwFJKnGeKrLnJ4xVgcFOM8c0AWFP71MHqKvRY55qogQoMHnirSABz64o6&#10;gXUxuHy9qsqeIsHvzVVOg+tWExu6U0wLan9592rSZC496pr0+9Vlcb15zQNl6M/dyo6VaU8rxxmq&#10;sf8Aqfud+OasrjHLfWkhFkZKHGKlQdMHnFV1LfLgmrEf3RxSEywCdwyKsAfJ0quu35eT1qxnjNUm&#10;CYHO7pUidRz2qLn1/ClUnep460DNGfn4feLPmHHhS8z/AN8Gvy6lCDVbsM5HmeKr3B/4HX6hMQfA&#10;/j8c/wDIqXf/AKAa/L+42nUb7K/6rxVe4/77rCWrZdLc04fNWNAZlI205/udeMGo4iOME42jiiU/&#10;umxUGzNnRlDXkDAD/WcnNes2QA0iIBMkj7x7V5Poe77VgK/EowMda9dswfsUOCOgyKp6RITN+2E2&#10;2DK545PpWkpXeMfnVCEyeRGN+OOavR42r34qI7DLYJ2LwORRx8ufekXlG470nOTx0FMB3GKTJyo4&#10;603dkA7D96ngru4j7UAJzu++TxSDG0+vrT1+62R3puOWOzj60AC4KkEZ5p5HOAx6UxQNrY9ad2PN&#10;AxjM+5QVyDR8uwfIPej14p2f3Z+XmmA0bRs7c0/o4xJxim5PP60ErQA8H5G44NN52HPrSAgxuc8D&#10;tSqRknIxQAuODxxiggAAgUgbHAPU+lIxzIgD9uaBDgRgnYPajJKLUYHzOM9D0p46nI7UgFwTE+Tg&#10;A0YzlckZxg0oKfZ5QzEZbpSnb5sRzkleKAG8hxtXgDBp2cMvDZxSYO1vrQSwBwAT3oGMySWz3pyb&#10;/LbByfenfKUHyCjI3nC0AKVOEyxznrmlJBBznpQdu3ofem5bCjI4oAeBxTT069aMnBo/iFADT24p&#10;y9BQcetNBPmHg0ATjGWytM7mn8bD/Ko8jdQAq4I4cjrmgD92oOM7utGBinc7O3AoARjgYwfanjBR&#10;+ewpDgxRgjt0pgKhOjdaAFJPy8Ck53H5DQSAhODgU4MhimJY5GKAEHXr3pzAiUAkdKTKjA+0Z9eK&#10;cA+8/NmmAgxuJ9aCeBRhQ7ZIpD94cUAH4U4fcpmOHNPXHlj5s0gEwfMT931HPNLgbMBe9KfpRn5s&#10;4oAMcCpBt4OaRQPIumL9F4FRRHLH5D1oAk7520uBtOSetKcYP0pDtwfm6daYDh9KQ5+X5qYD92n5&#10;GeopAKM5+7+tO52420w42sadn7/PpQAY5b5aOMnnilHQZpPlzJ9aAHc4+7ximjb+75HOc0/5dikZ&#10;INRSBtjlc54oAk/vcduKUdM7qYu8Q/MRUg2mNvn5AoAb/FnaKbxuUkUp6nil/hbkUALz5WNvamYO&#10;QOBSnoRQOp4oAXjH4c0ox5TAA9eKQBsyfLxxRxlcSkAHnimBIPunimk4fpz2pucH7/fpTiR5qjbz&#10;jikA4HOc0nG45JpMcvxS/wB7mgBCBnOO1PA+U9Pam/8AAqUn71AB8oVsEU1gfJyDwTSgIWVielSn&#10;BRsetAEQAEftS/xDBp+DtPP4VGc+YfpQMUfeJ3cYqQFdo+UVCATn5SMVNjpleg9aAJFI8s5pD93r&#10;UWSGx3xT+oHPagQEjBOTyKQfcBxzS/LlvlpM89DQMX+POO1KO/A9qP4etA/j9hQFg/iXKUA/M3FH&#10;JKninj7pJb9KBCAnOKd60n8WATTMsJBhSePyoGP5+bDGmE/Oo9qfk+ScgjrTBjBOe9ICQFtgO0da&#10;P4z8mPxpfk8kfvO3SmkDI+btRYBwPK0oP+jvx1zUQ3DcCBjPFOHQc0wsVYo511G5bz22k9Kt/N6N&#10;SkqFyVJAppfLKN3XoKQDecj5uKdmgg+lN7daEgAlsnvURJ2N6Ursdj4jyaBjyxzzimBEuCzEdO9S&#10;AJsT5h0qMYDt25oP3wdx60ACE/auFBG6qt0WF4MJ1PAqxk/NxUL/ADSc4OOlADOfLQ47VCeQeDU+&#10;P3MnHaocfuc570CIGDbumaaRhmGOccVNn5DyPpTGIMpyoz2oAgIyB0zTcNx8wqVl5mbA47Zpg6Z2&#10;GgAI4Pyim456U75jkYI9qdj7o780wIwDjOzjPPNIUUnq2KmVVyQWIBpcL81IClKmcAQg8dqz5UBD&#10;5tjn1rbZTg4PGKrunJIFAFKx1LW9L1ezns9QvAokBdA3H4V9LeCvHOm6lZ2Vve3tnFd7QEc8LIfQ&#10;+jV81SR/JLkp04FZRjmjnd0mnQiTOUODnsRirTuZygrH398jRjCpgjOQahZCGYe9fNPgnx9qFu9h&#10;Z6nNJKoYKkrdWX/EV9I6fe6be6Paz22pQOjJkFTyPY1TaRnZoQ7t/SmcYPH41cKfvH4PWmFBsY7h&#10;05pgQ446UHd5bgY60HoaBjJpDG4O77vNL/yzXincYNHpxmmIb1x8hxn8qd2PpRx+GaTneflpjF7D&#10;ik/u/LS/wml7daAGHfziM04FvL+7TscGmnzAwwf0oAkxwh9qPm+X5DSZ+RfmNPJGeWHNMQz5vNPy&#10;niphnyz8vNMHVuKlTbsPPegGR/P5q4UYxUydE49aYc+Y5qRfvR5XqaCXseIftEXKxfsVeL4/Mw1x&#10;fQxr718I+HISbeAZI+dSfyr64/amvfK+EPwos/Px9o8SSMR6hRXy/wCGo8w2ZAByB/Ktav8ADY6S&#10;1PafDkR/suPkj5MA12GSIYQzjg8E1iaDEg0RMnGI+BWxKu+L/Wn8K5Kex0SQMBvf5waMHaRz07VG&#10;iMsYG8mpmICKQuTWhAqZC43OR3zUmE29WxmoV3ZJ2HryM1OOAxxg4oAUA5I5x6UoHPHehc7mFS4G&#10;BQAxQcDK0YJycDGeaQk5OR9KCcRfeNACljyCKYT1/ecYqGQsOhqPc2DxRcQ8uML8pqInCdD7Uxzh&#10;s7vwpjNhv9Zj5aLDSJC/yqfL/Wqrt+/JLLk9qR2wrfvOKqs2ZFOz9aEgZYL8dOtQlsgYYjmmuwKq&#10;SOKgZvn6j6U7iJ9x96j3NubIFR54phPL/KO1K4XJMkknimknbz+FNyACCTg0hKjPPFDY0Ic7iM0u&#10;TkgtmoSfmPGMUmTvPJNSMk+XKnFIXA28NyajLe3Sk3Esf3fAHU0gJ95+UYHNMLfOwxx6VHn5TgUf&#10;LluV/OgCQE7c80bhtQ479aZn5DTCSGHpjmgCYud+M8U7I3EZ4x1qrk7Ril+bIxIaALJZSR9aTeMs&#10;D271D369qZ/GwJ6mgCwzN5nQnjrSq3CjPaocnH3uKXI8wYUU7gTkg7uOtKSvl/cNQFuuUGM08E7R&#10;wOlA0S9mG3H41Kp+QYYdKr5+U0ueaQ7FoP8AvGO3tTS3ydKqlsZ4P50u75QeaQy0D8rfLxihnxs+&#10;QYNVgww428ZFKzcJ7UAWN2WPBpwPyjJFVcjzT1AxQSuW+Y9KALm44HzA0bj6tz2qmhOG69fWpd/z&#10;+4FAtCwHUt97GM5FLuBjUhT1NVlb970Ue9PDcEbhxQgLAPtS54f17VAWxGfmpu75uFB/GmIsB32j&#10;CClDZC5wKrhvlPGKcSNtAFglRCT5YJz69KXOQvJwRVZX/wBbyQMUu/7oFAFoEZXDdqA3yLk96q7v&#10;nbkUBxjJ25B6UAWSWwPmI5p6sM9qp7znueelSKQScgjnpQCNuycG8Q+WOdLn/lXyH8TreUfDeaVV&#10;by5PGkasfZpOa+tbEsdQb51A/smfGf8Adr5h+JAkf9mHXHXb/ovixXcjv8/FcONheLPYyh/vDz7x&#10;CDZXeq6fG7rBf6bp5kG7AbgHGa87+JEMSQfBYKIwbaNyyA9Awq/8QtSkudG+CkiNIpmurRGKnDHb&#10;gDmnfEKxddN8FsbuR5ZdNtgykcpkcc+9eFH3VqfZq2jPYPCFvFJ+wx4gaG3cuNEmbjr905rM+D92&#10;8Np40QkbZtDv8Z7Haa73w5DHo37EHiWWa0JEXgQEAj7zyJ/9evF/A100P/CSthlbyLtgvTG8Gind&#10;T8jKrHRnrX7PxI+NPxA6/vNVvyw/4Ea+hbnP225GP+XuT+dfPv7PaN/wsrxLLjINxeEk+uTX0Jdk&#10;C9l5PN3J/M17+C+A+LzNWqGbIG3QnFdDpABguevIrAkwT1PWuk0cYh5PWZRXYeX0PVriVbT9lS/l&#10;yFZfDt5KSf8AZUmv57PHd7Le/tC/FC5ku2ZpfHd65JPYvX7y/F++/s79gH4lzi42eV8OLgZz03Li&#10;v59b6Qy+MNfk4Jk1iZuvqc100I2TZlOXQYMGRMdMdaa24TMDArBvunPSnLt8tPY1FJ/rkLZI7c1o&#10;ZMRgoWACQfNnPtXZeC1H/CXX2JQcQ5U+tcSytuHzdR3rsvAzqvxFIMo5tHwD0pMInqWnzrLq2sxb&#10;1HmaNdAr64U9q+e5B/pVwMf8vj17lp2P+Fia8y6axKaZdbDng5BzXh03/IQvuP8Al+k/nSjuOWxo&#10;MVGmacAWB3j8K+4P2f3b/hnT9rK2EgKnwg7AdslOTXw1BJGba1DHJXOBX2r+zm7H4R/tEqWOZPC8&#10;w/DZTkroUd0fHbnb8S/FoCf8zHc/+hmrcyiS9jJJwOg9KrX42/Fz4hLtP/I03X/oZqyD+9bk5AFS&#10;yr7khxuYGIfdGKUA4I3DHamktTScwP0zn8qLgWgq/ZnPmZywG2sHU1jGonax2FOPatYZFuR5pJPU&#10;VkX+eCFxgd6a2Bm1pmD4A1EGQYRqo8eYOFPFS6TJH/wimuxszDcRt9yKhYp5p/ekHBA460C6CDeW&#10;HAI5qGXaLecLGzHzAMY6VJlxb7g4O1+RWxoel6lf+P8Aw7Z2ttPNPd6pFGqIuSGY4HFFwSOq+HXg&#10;vVPEXxi8H6ba6fdAPdxvdyKCVihz8xJHtX3Z4x/sTQfhd4P8L6Dp0NtEI4opjDw0r/xsxHXNdP4H&#10;8L6B4M+FXh7TIZNNGrX+hrNqN9IRvTI+4D1GOleL+NNQR/iXYStdCQwyOc5469c1wVJczs+hvbSx&#10;Q8RvpNrpXh9I/ECB47AyTguOOOc1866xd+K/E3j7SNJ0XQtWkikvzG02CI3wcElum1a6jWJbfUPF&#10;uuGfVdR8mS5RTHGTlwOCOPWvozwRZWWnfDWK6bwlplraw2ONPtBEA5YjlmbqSa2hFXWhMmkjntK0&#10;zw/4F+AtnbW9kl5rmoQBZbhV+eWUj7qjqFXtXQeFtIfSvDWqeI9a0u2utYmRpLCzmOVgLchm9WHW&#10;rmk6dJd/EW71/WLmNoraRja255Untge1U/Ft7f3CXErTSRW8cbdM9PSt4wTZi22ed6veald+KNUv&#10;bvXbqaea5Y5LYA9AB2Arj9RvLaHTLqRm3SAHktStdSPdanh90SlvnJwBXlXia/ne4NvGZ3L3gXEf&#10;LOSeAAKcnd26GkY8u5HqFxdXGruyahhVJLHsc+lSWVzPFp1ysQmZiDhnBrr9D8MTW/huG91mZbeE&#10;QK6W7N8578j3rM1C60ubxVd+Vp0MdssWFwuAMe9SrAzlYrW+m1S4eS8lfdLlyeiin6teaRZ29nDb&#10;aZDc3UiYAx9w/wCNZ2o6yyi+trFtxMhAZR0pmiWWp3GrWkq6NI1zv5dxkDPegR0mn2eiWvhux1DV&#10;9QnudQuSfI02LnAPTdjpVvT/AA7JeeJHuZ9Gggi37ooT0QH19a7bR/DtpA8V1e3TXFzsBw3IT2FX&#10;NU1SwghuNlkuVACgd6lsuxVlstNsNESUGNkCYZiuMVy97qFxdaNfW9lY6jKVmUKUU557CrM+rxza&#10;bdfbTDHCvLZOOPpXEaj4o1EXUsei6bDbRrJ/rxGNxx6cY/nTSuS9Nj2fwh4A8+SO71fxhpdnG4Q/&#10;Z2nVXwevJ6E17U/iP4H+HdA07T28d+ELeOOPiK1cSSMe5Yrkkn3r4Ku7zxbfTQTXvjjxHcKz8qbh&#10;gBj26fpVcQWAlw1jelg4+++7NTOlzW1tYcZ2PsLWvjR8NoLmRdM+H3iXVWDfKzgRL+vOPwryzX/j&#10;B8WL64iGmeGNB0iLbjEQ8yQ+nzN/hXjax2X25jFooQBRnPetC3hie5RI9OunO7gJkkn2HemqMV5l&#10;KpLoR6rq3xD1HWd2rfFfxfKzH7rXTbcH/ZGF/So4NN08w3Tlrx2VAcv83P416d4c+HvxT1q4Q6b8&#10;FvGJj81QZJLdlXn0ZsV9o/DH4Da5ZeD/ABBL4i+G1vcyXekkHc+xLRcdcnqamdSMU7BG99T85RAu&#10;IFisN554XjFTmy1g2SpF4X1PeWHMSs5/TNfprp3wf/Z00nX7aTWdVgu3u9Yb7Lb284fZzyCqnPHv&#10;Xss2mfBHw/8AD/VLqL4N+HFt7ayUqVsVeR89OOuay+saXsauCPyL0Xwd8UtRe3S0+FfjaZs4DG0Z&#10;R+ZxXS6j8LfitZ6M8mo+C1tN0Y2tNKByenrX6peDvE/gDVk8QpY6JY2c9up3wmzCMoIyCfrXn3xw&#10;slvP2XNVuxcuZrXU4zlGIyuee9EcQ+wvZI/OHTvhV8Qrk2xujokMIbKs12Dwe/Fdva/CLwvGkTX/&#10;AMVJsADckB/TJruLGW4j0sxrq16w8hSqtIfTmmyXF00ieZquVBJ255q730bIskg0rwP8CbFUdtGu&#10;LlxjDXL7+R7V1sV94WtrURWHgbw0iKuF22qD+lcWJC5nIvsqD6dKk/feZEEsixK84HT3rRL5mZ0M&#10;+saqTIV8qJN3CxjGfyqk97qssAB+2P3YeYRx+dZ8Ud2IyX8knnO9sAfnUNzfaZBbyGbxX4fiPlHd&#10;/pC5wOvFaqDlsieZIWedDOCrS4xj5mJwe/JrPeZUmy00WCePnHH4VN4UhfxRq/jaHRHWWHTpVEkg&#10;OPMY+lel23wk12aESXXxG06w+X7qtvY/0qJe67MafMeSSTM3zNFE31amfaLdQgMVsMHswr6BtPhN&#10;4XUw/bPj3qcxBGVjjwK6i2+HHwahj/e6VrF4cD5pJyP0FRzplqL7Hy0byRkhEcEYyeAuDmtex+0N&#10;cbftEBYJ8yn+VfVln4K+EcZRrT4bRLIGAy0pbH51+dvxs1DX9J/bV+NWn6b4p1K1tftNv+6jIwOA&#10;eODTi03YbTSue8xWwMrN5mmR8nhpgP51JJGqxgnXPDoAHU3SZ/nXwzc6v4pluJGm8ceJWJTB/fsO&#10;PoDTImvZI0d/EOvYL4OZW5/GtnTi1uY88j7Wm1Hw7HCTP4q00KCfm3jAx156ViXHin4cxSK3/C5N&#10;Oj4G5Fj3ZxXgl5Z7PgPZL/bl3cRu6tuZ+Y/avPSmmrcyL59wTgYyRgU/Zw6D5nfU+orjxz8LmmuF&#10;Xx5qIOeWFo/zfpVc+PPh8sK41+4fbwP3JyfevnO1tLicrHaeF7+4YvgFIc5P4V1dp4F8dTSWbHw9&#10;Fa5TJEvJGfaq5F3DVvQ9fHxA+HPkRj+29Vzjr9kbj9KpSfEPwfHOBBPeOVj+V3tz1+lc5Y/DfWSb&#10;fz7yORs8hI1ArvdI+GGmi/jeXQ4M7BkO2QP6VnKyBXT1OMuPHmlSpeBrXUJmdv8AlnBj+VRW2t65&#10;dyIlj8NPFcmTyTCwB/E19B6T4L8MWQDrpfhzcTnDQqT78muklfw7BpsyiXSQUjwI4o1H6ii/QaXf&#10;Y+erHw/8VtQnUG1sNOhI5eU5bH05rudI+HXhSI+ZrPjPXtRkY5aMS7EWutfVFaKVY3ZVDcDb1qFr&#10;uZgd07EAdjzQpicLsvafo/wxsLorZ/CPQI2zkTTKHbj65rbuNXgCxRQQ6UgRcfJGFB/KuOMysspS&#10;dsqe9UHjaS6kK27YXod2OalyKjG50tzqV06nMkG7nPHasKfUtsMqiQNkngdqpSRBwI216SM4ySFJ&#10;xWbI+hW4labxJAdoJZnIHT60k7grXJ/t5M8imTaR+NV3vVYuu1zhvvCuP1LxL4N+0RJaWbySvIRv&#10;Q53EVZjHjWbw+lzB8NdSjicfLcSphc9utUrIuK5tDrFaN4mLXpVjgKCc0/y7lFlLlQvlkg5615Rf&#10;2Pxyt01S9TR7W7tY4y8qxMCyL15XjGBXOWvxC1dYvLuPhvYXCKxBUzMpGPoDRFpk81nY9lklw0bb&#10;Zm/eHkdKqz3NsFdjBNnIOQK4q0+InhJ4kW5+GOp22MZ8tw6n88H9K6S18T/Cy6jAi8YJFIwGYbqI&#10;oD9CRj9aTT1J5r7CXF55nk7bGRQBwPWpEukVbVmRc7Tweta0X/CPzxL5HiHw5z0AnT/Gqk+ms12B&#10;vDDPVOf5VIG9pGqaP5MC3OhwOoRuMjkVzOueDvBOsaheXOl/FTVNLmkz5lu7kxsfpkUkmlXDMjxT&#10;TKiIRg8c1nmDUYZsNqEw+fgr3pXKR5rrXw9+JFpNdNFpLalAMnzLOUk49Sp5/nXndxbXltezR3fh&#10;DVonD4xMjDH519Nrq/iq1MXk+LrsAY3RyLuVq0ZNd0y9tfs+r/CLwvKrKAZlQZb356U+disj5KDx&#10;97W2CnpgDNSKsDxp8o3F+uMfpX0Lq3gDwXqAMuieMWsJ2Usba5O6Jj7HOR+Z+leRa74V8eaY873f&#10;g6/8lH/4+bcb0I9eOn5CrU0yeUwrhCIrT96oPl88dKXRGRfiL4eIIKi95zVaS4Y2MKn5mC9TxTLZ&#10;pIisq7d630ZHFNu6Etz7T+Hmnwy+JL64a4l/0maHC5+4EzyPrX1He3y23wb8QP5dw14I4o7cjOTn&#10;jJ+lfOfwsaJj4CLTDdJaAlfevp+SK1Nn+8ijclVwCK5KqurnVB2MCymvU8LRCeS4LyxjA3kdetdP&#10;4G1dNO8W+O9MSze5uNRmgaCKRiQAD82cn0qjcxWLaNMfsTqyKCoz0xXnFrd6la/HGDWlMpNtr0AC&#10;f9M8/MPyrnlG3zL9Dr/2ofCWht8P/glrdp4YtEZbwx3flxgEM47ke9fDl/b/AGeeWOSzYIYgQcZx&#10;mv1P+IC6Rrv7JXxAiilR4v8AhGEuYnXkq6ru/Svz3S2imuIIryzjVL21kW2dvWMUUqns3Z7Da5lZ&#10;ni04NqsDxWkzpNLh1znHvXoPg/U7eLSPGunXGozrZ31zbl/myqsDxgdvfGK57VrZoYLiMIVMN0w5&#10;HUVzEEpgvp0Z3Aa4SRW915Fd7SkjnS5Wfol4E0Ezav4Tl3EQ2WnefIAMYCgkVx3xQv4JDoM29xbX&#10;V3eOX5wiwjivS/A2ry/8ME+L9aNvsln8JwW6MRznZtbFfKPxT1i8T4FeLiGCw22mvDAPV5sAmvMr&#10;xknyo2pvm17HyfqF097498a3JlZgdZkjiP8As5x/KvsL4fxw6d8DvD6R3ClhaRsMNyzNyTXx5osc&#10;Zl0sbo2DFnYe5FfR3w6sPiVqk1paaZ4Z1SRYpdrTOCIlU+rHjitaqajoVCz3PoCeXXtR8NG0j1eC&#10;Mtak3DySYEaAcnr6V1fhjWvsPgax0fwx8ONT1W8UyI98FIi3nrz0wDVrSfh1JbeD5v7U+Js8880a&#10;lra2JAX1Bbr7V7LoMOjab8IJYLPwzptsFhwqoo3Z7kt1Oa4aNNy1Z0zkrWPLm8NfF+/0maTxD8YL&#10;fSrNnDSWtg2ZHX0JHArp9E03wdZaRdrp+gW25Subi4QPI5HfJ5rd827m0G43XtzIuTnOT/Os22WY&#10;GZBAmFzkV23exzJdTdvrtLrQoWDy7o4wAVYgce1XLCQyeBbsFySExz7Vm20anS9QUQyZOcAKa3dC&#10;tCum3a3F1osKMTl5rhV/Q4pIfMY1mk41J2RmJEwwvapvEA1WbxX8OE3OGW0mZQo44HejUdd+GWj6&#10;tKLz4x+HN7OcRW7rIx/75zXjnin4h3EutX8WgeHHCupVbuccgHqQO1OMW3oJyR3l5rOkwKzXevWM&#10;PlswclgS2PQV59qfjm+/0qPRdDRU3EfbLkYH1VTXlFxLGs89zqfiOW4lLF3Utxk+1cTq3iWzaXUF&#10;W2WOFVwqocZxXVTpLqYyqW2O81rUXf7Xdan42eeUEsd0nA9gOlcDf+KbL7FMkViuwDAIwM15Zqmt&#10;ia9uR5lww3cKG4Fc7LLqMqj5SAWwo6VtGNnZGTdzrtT1yQz3TC/UFjwu7pXEXup3r3VkFtrnc5bn&#10;OenvSJpsDXtwZridvmB2huldTZQ+Ho10zcIdiHksOa0UdSUcfaaX4t1DUW2W92sW/AcqRXrnhj4e&#10;+GtltLq2pbthDMhbrVc+JNKt0K28dqFCYRFUZ+tZEut+M7qWRLXSNbIdsZjiLE/lTqpxt0uUke9p&#10;qXgTSNBMVloOiwxxw43hQDxXGX/xCsy0yWnh66bqDPLJgZ9hWTo3wx/aE1zw7a3cHwz8QraSOB59&#10;9+6T68kHH4V1938EL2z8LafJq37Tng+3umjybO1Acrj15zWMnyvVlJOx5XqXjG6M0jS+J0jZlPyq&#10;cmubGv65czFbWDWpTvI+WEt/IGvUdP8ABHw8i1DxERr82r3FpKPtLSEBIvTiuiga0hWKDTdC0WJc&#10;gfu4Bzih14x21Is27Hj0ek/Fy8scjSpoYWHM07+XgfTr+ldz4Q+HPhie48zW/iFfTEuMwxdjn+8a&#10;9AFpe3ttcg3M0IhTJBYqCaltna0ltkaCRnM4VQpyWrD6035Fxi1e5heLfB3gXTLTRZdJ8COcRnc5&#10;lyT79a4Cbwz4nmfwxqmn+D9UC2+oqXkgYh436rjHJ5r680nw9d6pYW0M2npBG1sGa4mOBEMdTXB+&#10;OvGvg3w3bW2geHri01bUQxinvdoMULHg4A6kUKpJblqN9j3PwXFA3wS8Ht4mu47nVLnRwJPKn/49&#10;1A+XcB3x1zXnXjLXvh34bh8TXltotpd3krssAcgnP17AV454b8ReL9M/4Sjz/Bt/qcupSqzSTXBB&#10;jJ7KD0H0rbj8I6jr/jCC/wBYvlsLGOUNHblxukzz1PQVzunfVijJRPPrOfxF4p8e3NxqPiPX4rHz&#10;WYRRMQp77Qo4rutH8DaSde1e9t9OmhtbbT5C1xK2QhA9/WvWdPt/hholo23xJ4Zt/L0yRQGYN1GM&#10;4rPXxt8HoP2c/iDpaeMJbm7uVuDv8krkt05x0FKas00i4zWx5z4ClWT4ua4v2e1ZbWeVROQMnntX&#10;pWpXHyX/AJ7sIgSVOfSvCvC+saLpun+KbhZRPPJfO2A+MjPFVNX8X6xd302bGCGHzBtUHJNaxg7J&#10;lRmtTa1WM3PjHVJYboIjMAS5xWvpkslpo95buYWDwNg5ryW61eZrlRJcuQWU7QcBqkTVL5tTiws7&#10;BkAVASf1qnTYXTZ7BoQ3X2rsuOJsk106alfDUggADqwAY9xXFeF3ulsP3sREjffBP3s9K7aOAG5d&#10;mh7jJxWaYmnc1YnL69bNJIhdlGTXWQE+W/UHb+eK5q2tQbqJgCNhHJrqIkXzs/aVP7sZFNstFu2Y&#10;yXFsTanIfFdRbiNZogY+AAc1y9q7JejYqlQ5yK6eyKNqsJIchlPFLoBamNu1zIVGFwPwqBiPLc5y&#10;O1aEluAs58ohdpOKxkliMsm1iVDkYqQYySTNxGBMuAvPFVCdytiMgbjinvj+1eNwBP51ZkjKorFh&#10;wmcUh3MK7tsxsSzuWPA9K1dLikiESmYhRESKqrcLJIiiIZEuORWjF5gmOUIG2nfQDE1NYmv4CI84&#10;ZufQ1saXFOfBuos5IycKCadcwRCxDNDH9/pmte3iUeGLYFx8y525ouCKthauJEEk4IMmdvtXD/Ef&#10;xpBpelPp+j3CfbZINrupz5YPU1keLPGEdpquvWGn38M11HDtldDlIie2R1NfOt/cztrWrT3GovJP&#10;LIWdmOetVGDbE3ZFK/vLqTUtQmnvrmWZ59zvI24knryaxLmeVvN2tiPHQnqar3tzEIjllJycc1V0&#10;mx8Q6x4v0zT9M0i+nkeX5nVflUdyT0GK6VFROdu+hTB1G4v47WLTLqaU3ISKGIZOT9K+s/hx4C0T&#10;RfCVrrfiLyJLz7J5yQuhMdouM5I7tXhni7TtZ8D2/wAKLu1uYH1C5EnmGRN43D0+lWdI8W/tAa3P&#10;pWmyeIhKl9IIxFDACzBuMeoFaRpuTtETkoLU+oJPHfg7UZrK20XU768mF0YooooWAL9AMfWvc/AP&#10;hBrCP+3teaCTV57fdFEwytmh6ADux/SsH4PfDjR/D/hbSdQv9G019Ve08zLICIM89P73vXTfETxZ&#10;pmleFJpZdQj3tE3kwlvmcjufauunQVPd6nNUq82xH448Y2WleGtQYajEHkBWG2DfNK56Z7gZr570&#10;231hviJrPiDxNqyBgGmt7feGBU8rgc4AFc/aR6jrvi271vWJpY9NjuWkhjlfb5u3kHnoorxr4u/E&#10;vS4NP1Gx0q7M00kZhTa2Qo6E/QVc3ZaEwj0O913xNofib47aTpNx8TrDTtPGqhVWRtvn7TyM8Ae1&#10;fTelLplt4b8N2Wm2dnFZx2SJEIsENgcksOpNfjZNLq899vl8RXYlUvKNjkMCRngjpX6J/CPxRLb/&#10;APBNzwFfTXslxdW8Nwm6RssSucZPtXn4iLk00zthK3U9x8V+J9N8P6fpc82sWS3siMbWEYZ2I/iI&#10;7Ae9chpXxp8XyQXRvY9MkhWFzuIGSB0A9DXy/wCIdS1XVfGGqXl1fXEk81xyztnavZVHYD2rYtbb&#10;wwngB0ZJlcxbpHL9D9K5HdamiV2fUfhz4laB4j07xlEujXNtdwJIYom58zb3BxXnXlX+rfEfVAZJ&#10;gn9okyuf4VB6CuA8BaVrf/CbTapY6XcRW6W8ka5TH2jIxx7CvYNKi1OHWLuFrHy907M7D+LNJu6H&#10;G6NCUG3udHS3DpDGArY/i966JGcWY3WwKyRDaxFYkwuDrNshtFKI+d3rWizXk+oWUaoVVVAHFQmW&#10;4kzIqWyMZlLF+nYVFLdWNtY3d1dXcKRRQlgSetWrmG0i0C5+0XwWOOPfJIxwFA96+ZvH/ilL3xI1&#10;jp2pubeNigKnhiOpqlqCQzx14jn1bxTIITct++8qFFHEYJ/ma99+Gvhi20L4OpqN5ZK2o3dsr4b7&#10;yq3IFeP/AAn8PpeePtPvbq23WdhL5spccSy9VX8O9e7eKNdgjjYb1ChgkaCqlJLQhXb1F1vUPMtL&#10;lfmfzVAC1mWy+ToNnEwjDM2R6LRpELS3M1xcxyEOq+VkdK1tUsd1lGYrpshgTjtWe5otC/bQwnSH&#10;LyrvKjGKZvKlunA44rMjeaKK2RrmRsoByKsEkqDuzwOKYFOWW6fWrXbIwUuc5rbksrw6HFK0pAEe&#10;cE1jOB+8OQCGGKux394dHv4pWyotyF96TYHL3sjSQ6hm4QbQQfmrn7SKc3kxiuTjzM7d1ULkXbeK&#10;9bT7TKkYkPAP3quac4htb4GRixB59KaRLZrSSz+axaE8LiqiSp9qlOw5zxis5r4/2laRm5Hzsdox&#10;1qxDkakymAjIJ571Qi7Lc3ew4uSBsOR61n/aUMbgynnPWmSzJjVl3Dcp4BqtH5UlguVUNzjigDXt&#10;WUxW5Hd+Dit1Z5BHcDyDkRdc1zdnIi20g8vlWqee4m2XDiTHycgUwNCAs9+jggky8itbU4Yv+Eag&#10;eOUElORjpXNae0hRn81sGTPSuuEllJ4UnAulLADA6UrCPOGtp21aOREbKzr3xmuturm/j0HSY4rs&#10;7inzHFZGoFo/s7gY/fDgd6nmumOk2J+zhnWIfrVDJY7mXzolknUsSOB2p9wT9vtGDEArzzXNPKya&#10;hE7W7/PJ61sM7NHCxBx5YxRYdzSjaTzYzjjP51auSfs0eWA+TNZK3ANtAgZRg8VYnYnT4AJmLbeT&#10;iiwFVAGuQ7Fj+95wa3ojmSTESACMVm29uTYhhOPvfMDV0Oscco2Mcp1oYDbOzsoPGmraj9kVp5kC&#10;5PYe1dQTeHQZP9HYI8bcYrk0mY30Kh2xvHWu7huI5dFsEWAFkQBqm4m2crpL2yX+rRPCQxZtuRwK&#10;67RR5s86pMu5LkbjXJapZamdQ1Qw2OCEypU1u+FfNj8OXDSsROZOcnrijYSO01DK3sZEmW2rmub1&#10;VS99o7IpyWAbFa5lMl25boBwc1nXUkCS8kE7ulU3cqxQuJ7e3vLeOSeIcJwW9asXjRNZygbhmAY/&#10;KuA1xr2Xx9YMum3kiyXkYAXPy4rvrmPy/DttJJOu82Shge3FDjawrkmk700O6IViQ/PPWrSPPLqA&#10;Y2+1Vb86ydOuCtvjeCGNaqyMplOxehpDJ7lYvs1yfJbLIO9Z+mXUNrfakHVWaWIhc9qnNyklndKZ&#10;UyvtWXMkTbGC/MDx7UIC5FJF9tllefAMpIq8GhlguzHbBtoGT6VmbFfTYgSeBWlYBI7HUmRkB8vk&#10;E9aAOevyqynKHc0gyTW3pb7pIFKYBi4OawNRW5e9uNlru/eda2dL3JZW/mKVZRQM0blDtmJT5Q3F&#10;ZsgX5cjAArWmfejcA9MCsy6wIQAO1DEQRND9obnIz0zVsyQfZ5mLkHHygGs2NFDJkHk5oljmN4pV&#10;GIyM80hl2NmNq7bl6mmsxYxhmGM9qv2dsHnjypVQBupmoixhvGCFSSOBnmkIy52mCfJDI2HGQKnV&#10;IXuIHezVW2jPrRYSSfabvdaFueARU0kiHVQBagfN09KaYy2rWwTKGTAGCDTmBMKMAcfWoSP3rbbc&#10;Ad6lDDyAN+MdaYEJC5BLGkZgyp8/SpGVcgiQZz0qKVCr8rgbaTENyN6cHBNPJUT24CHrTYwpGc8d&#10;hUhMnmTkBQQODRcZfRWUxk8BlODWTdM6TXGSCSeKkD3H2WMNqDnD9MVVumVgMyjOKUgRUtjIup3D&#10;qVCk8j1rooSHt1kwAoPPNZEEStAgPIJ5xWwkeNHkSOUD5ehqYjIb5lltRHG8iqMZx3qqkKjSJl8p&#10;eE4DDk1Slnu4/EmlRxQhi0vPHSuhnwLUOwALRDoKdgMazjZTcfu9vz8itQAG2YbR049qzo2uftpz&#10;bERlvlPrWohCxybl6pTQjnroRnUgFjG9W61oWzfuJQzrnABqnKkv9qTkRnBPJxVVZWS7uFWF2JcY&#10;9qkpGyQ3nqRGcDrnvUF6ts9tEptUTI61pwQynS7eQgYwMjuKbcQobeXcuWCdOmKTaGjmvJZPs2yc&#10;n5quMM2hyRu2cGo8DI/eniSp/wB3+857CmIzo7W5eG6Mso254rX021jTaqxqA2easrEDoyndwBzz&#10;VOSQRLbkXwHz85oBEeoQ4mYGPkHrWS1xaReUzBWfIwBzitmW5jcKpJbKdQKwVtZZtYufKsG5cAMw&#10;4FIGaUU0M2qaQ7Ehi4G3FdisMa+V++/5Yg4rz0OkHjPSbN52eRW3bwvH513Ecjl2YyMVEIzzTEZ1&#10;/OwvIkVfl3fMfSnRQRPag9TxiiZbd5nBgBLyDvWtbC0gtJldcs8Y2+1O4GYUs0u7XfCwbdVfUXgU&#10;lUVADH25qe9bcihinD5BrIYKFu90LsSnBz0oQHPw/bD4hvcSgDzRiu3slhaIFrGMuUHzEVy8EJ/t&#10;JiEYZk5rroBts0Ctzt5qbDCeJcEeUnJ7U2JFUFSnbrTz5pflug/OpUGY3IJ4oERyBgsebdsHODVM&#10;GT7Y2JBirV7OBp1mqqSRnPFUoD80pOTnGKaGyaSWYWzgJxtNZkMzG6RGgOPMPNaUm4pJ8uPlOKyI&#10;HC6neZeM/vBzQ9ARozhPPtyFwMjFPGPPD+Y2dnc0kzW5jTbMrHjIpFBMgCx/wimBoIXaxA+zoVJ5&#10;yOtTosKWziPTkQHqFGP0qGMyCADYAKa8zecuQeB2pIlmHI2SRt/hqm6/ISzNVhjyODVeQtsbnrXo&#10;I5WRhhmMZPOaT5vm/dnrTRgTAFue3FPG43JUscU2Ah27G+Tn1qMfc60pP75gW5ppJ5ytIB3brS5+&#10;9x0ppPWkOcgEUALxvHFKA+WOwUqg5XnnFCli0nJwD+dAEyAnHuKmTqwximxgYbpTx1Jx+OaBFhD8&#10;xBjOc1cGNo5/hFUEJyCWHSrqk7Y+TyfShbldCwvLp836VaXO7pVWP/Wfe7elWlzkZdaOoiyu3K9f&#10;pVyMfKPnqjGcTp7A1ow42MSCOeKY2WB95MSdvyqcMMEbug61X4wwz1FSgLhPloS0EWEI3H5TwKtR&#10;n5hzxVRen+s/SrMZ/dqcYNSwZdHQYXNSg/e4qsv3h81Tr908D60Jk9SX0pwH7s/PUXcc09Sd4p2K&#10;LzADwV4vIXl/C13/AOgGvzAcJ/wkXikF+V8W3nH/AAM1+oTjPgzxSNw+Xwtd/wDoBr8u5MDxF4wL&#10;Lz/wl95j/vs1jbVl037xoxZ2DGOlK/C9eM02HmIA/wB3rT5AuFB/v8GoNjp/D6/8TFT8vzc8ivUL&#10;PHlWf7s8k5NebeHgGuJSZ87VHbpXpdmAy6epPA5zVS2IZ0cakLHkKTt5x6VejC7Pvjr1rPQnzIAC&#10;3TrWip/cqCTgtULYZIOowaCT81IduBz2pmTv+7TESLu2t8o4ppP7z7nH1perY3U444+lACfN2bkk&#10;U9gdvbIFMG3z1zUhJy2UX6g0xjRu8oZBFKfufe6j0owvkqS2cDim84HHakMQ7ti4weaM/MfmxSZG&#10;T8xpPm3qBTAfn5DxmmjBhPJ4p+DmIbhnvUb7gHzjO4DIoAOsJ/lS8/ZlAA61IoGACf4aawUAYbvR&#10;cBuflHy9BRgeY3P0FKegwaaSPszfKS2evpQA/wCXacE80pPynikyCLUA8AelKc+YeQaQCZQhev1p&#10;MDzE/eg4qTJKrlV60xtuXPlY6d6BD+x5pp6n5qdxtBz2pvOV4oGOGcsdnApNwIPBpwx/epDglsx9&#10;uKAHDb5Wd4PNN/iPymkAwj8Gly/mxfL2NAC/NnpSZpwAwuW9ead8m3qPyoATt1pe2M9KOMjJ+lHY&#10;8UAIxffHjjA5pTjaec0h6DmjIKmgA465pefmpCf3KjYeTzUo2eXyR0oAjH+sHFIDycGnkDJ5FNzy&#10;DigBCB/dFLhRG42CncbeX57U35vl+WgQibQ6fL3qYBt0x3dqjH+sHHepDncO3FMZEBmdDk8VIBy2&#10;QR70zny2+cgg08Z2KCDSAcPvHinhW8v7wwKj+bd9w07P1oAX5fNH0phz5jjyh9aUdQDSkKQMrQA3&#10;96VxgYz6UKDz0p4JwtIR17UAKcbfvfpTOMnincY+9SjGx6AGgHfT+qHg0n/LReO9Lzuk+Qe1ADWw&#10;NuH69aX+Fsj6U08owPPPWlH+qA9qAJQD5RORwKiB5pw+6OTnHNNIO33zQBKG6DdSMRzzTBncOPpT&#10;8fMQVH1oAQhdudxNIM7hxUjbBE5EQJ9KaMfLwBxQApDZG1AeKQg7R83OaXOMjdTCX3H5BjNACZ/f&#10;cA9KcMlj81AH3vl/Wnc4HyCgB4AwuZD0PNN7scd+DTgcKFIP3aYCCVGcDPWgA/iBK9KUYMikseBT&#10;WzgruyfWjJ4yO1AEoClGPmUhJ9KTjYfpxSqQYGO4DFACD6U7K7j8wpOMdKTnJO2gB4xzxUgzvb5h&#10;jHpVUs2TlOBTgW2nIY0ATk/M2GPHU1H/AAN8xpBk7fmpT9xefXFAx8eRA49T3p/Ajk5Ofeo03hRn&#10;B5605iNp+dRxQIbzuHyjryaf/CeajX7i8U89DxQMU/Sm/Kc46gUEkAjZxjrQAu0AAfWgQv8Ayz5I&#10;yKcM7fu0EHevTOadiTPIGQKBi/LtTEnb0pu5tpx/e4pzZFuMQgk03nagwOlADhncSWGcUhzj74pP&#10;40GO1L3+7+NACEvsUZBH0qImQZ+UYzUzZJOabx6/jSAOepA6VIpHzc1H/CvNL/GCOvemA5j0pq5x&#10;6UH733v0pvPmrweRQA48k9/rSfL5kZwMjoKP4z8xz34o/wCWqHNAWFOd55pjZEfI7+tKxXcpBPJp&#10;yqxAyygetAEWfmxtNBJwO9PdSHAJHSojkLyaAA/64EccUw53t8nT3p3HPNJhff3oAjPG7rTABhv3&#10;napWzgcVAc5btQAcbR87HnvTcjd0+lIc7TTNxyMnH4UCGN/rRlRxSYXcfmpx5Un0pgxgEGgBhx5x&#10;+Zuac6nycbwOeKQg+b90cdKCTxlDQAigjcSecdaHGEXDg5NSAL5IGeSaawJkbHOPSgBvHyfSl9ea&#10;XHIyKdj923ymgBmOelNKfKxyMd6l43dKU7ij/J0HrQBSKoZnzjjpVaaIGLA2/hWiVXMRCtkimOj+&#10;SwyOfSgZy91GVMOIejc4610/hbxP4i0bxNbzxm7uLNnC3Ns7HDr/AHl9GX9aqPGSSGCEj1FZVzGR&#10;az4IXLDHFAmj7M8OeI9B1XSNNe31e0bzIsoWOCSOqsOzCurKgg8Ec9K+A7C81Sw1MSwajfRs0ys4&#10;jbAJHQgDoRX0l4F+IOn3r6fY6tPFBe+WFhuDgJdAdj6MP1rSM1bUxlBrY9iZWEh+Q0wirKvBLb28&#10;kdwjow4IprKNinnk0yEyD8KT15qRl4Az1FNwcr8tAwwMH2pMfL3pfXjmj3ximhicdhTQwDkHPtUn&#10;HHFNxTAXnPSl/iPFNOc9KX0Owj8aBDscg4FNbbzk4NO/i6UFSVHyHGaAFXGBznipQevNRDrjbg44&#10;FKS2/wC4aAJuCw+apFxuj4/iqJT8r8/SpEzsXIGd4/nTREj4f/a+vfKvPghGHHyLM+M18+eCNXik&#10;bw+rrADOpEfzDJI68V6v+1pI11+0H4MskfmDw8pwPVsV4z4A8I3sPxC8D3k3iCZo1kZnhzwM9MVt&#10;Wd6XqaUWkz610lT/AGBYHJBaLitEKwD5IPNQ2ygWWnAKMCHj2q0cFGJz2rjhsbSZARzS4yTTsDzI&#10;8v3pwI8x+AOeKsgVVIx8/NPAfefkP1py7NoyhyTT8EE/LkUxDQMTZ9qef9U3zAkmm9s5pjHpzQA1&#10;yNwAc9PSombjhhmlcnevydvWqrthQMfWiwyRiM9ecUxnTyz8lVmZt4z6VE7kEkAdKLAPZj50mVOM&#10;VXdx5hx0FNZ/v8DmoGYfLhSPei4yctknOKhY5LAN3qElt33zmk3DeflpXES5GQMnrTDt3OfTvTN3&#10;3xjtRk+X94YoCw078t83pzTP4uuacTkDLYzUZ++eevSgB3JBwx9qT5gOuTR/yxA5znikwdgznpzU&#10;jGnOW45pO45qXA2rg0BFwCXOQeBQAznnmk43MPpT2yX+4elCqc52HJ96AIm3FhjNGxvLlOGxxUpV&#10;sjkUuZPKOWHtigCDJwBt7Uc+XJ8pBxUgB5Plc59adgEn5aAIE/1Tkk8UmWzntmpio2D5u9NIXyyd&#10;9AxMLlct270nybjweDTSSZ+R16VIuOfl/WgBON3/ANemknzAMjGKk2jepK5OelG3Fxzx6UANOCev&#10;enchjwaApyT1pQGDj5hnFACcnkNnHalyPLPBzSgDk7sk0x+HQbR0oGK2S5xnGKcNu08Ug3fNxSEH&#10;Z05xSGBJ2scjFBYGEDdwTURzgAinDdtHy49qAJgfkTnJP6U0sN+MnNMz/qzg89KXnJO38aAJOdrc&#10;U/PB+cmmrt2tzzSkjAoEIc7l68n8qeCPn59KZ/F96kIPlIfL7+tAMnJ+VuO1NDDawzTFJ45pGb9+&#10;mYvxpiRJnkckilLNubk/SogTkjilB+YZxQOxIHbdjZTix8vgA1WYncBjvTsnIIQDpjmkFibJzzn8&#10;6dn5m46YqElixylKSNtAWJd3zN8p7d6mV18wfP2qiWO+nI2ZVPAouFjdgLmG7KkZ+wS4+mK+cPG8&#10;cr/sg/tDEDPk6/Dx6ZevoWzc/wBsYOcf2ZN/Kvn3xlIyfskftPlUzu1+DI9PmrkxcvcZ62VwvUPm&#10;3XYPM8QfsqQBHYT67ENv0Irt/iF8msuxEWIFseD6LVSWCF/iL+xBMqqY/KunY44DKM1yHxO1Wab4&#10;tW1rFcffvCZAp6gcCvCinK1lc+vk7I+0L7+zb7/gn/q8qxqY5fBdswIHRggr5WtZxHeWkqGMK1pM&#10;jp68YFfQngOXz/8Agmr42t2nBMOngBieg29K+cJ4zFqdosgUIyT4OfQUtp2e43LmT9D6F/Z2JL/F&#10;N/LOYbp8f8CJr3m6x9rc+srV4N+zdu/4Rj41yMGx9uwDjg17ncbhct83PnNXv4Ne4fF5m/3rIDzL&#10;Fx3611mgpv1XTkKj5rxP51yqj97H9a7fwujN438MgLx5pJrqkeTJnIftZ3htv+CafxeUTbS+jwxD&#10;BwecV+FWczjjnzDX7D/t0aslv+yj4U077ThtQ8SoMZ5KoOa/HhOJl/dknccV10XaBjU3LCE7m+Sk&#10;kMfksdpyDT16Nn1pjKMy/If8ashjSAbiLIyOOa6Hw2Y0+JVhudlHlNyPpWDHllYGPoelaWkyf8Vl&#10;bt5QOHwFpMEez6W1k3ii4KT5J0W63ZXH8Jr5/lJGoXhAGftr/wA69rsJLhNQuCYVEp0uXBxjgivF&#10;ZgTqt+MA/wCnSfzpRFcswRgzWjOoIL9AelfaP7O7xf2L8dIFBwPCcpz9Vr41tox5enk3MoLliVA9&#10;K+t/2c7mJfEPxQhkVB9q8ISeVz1xwRWnRjjufL2tiNfjz8TV8zAPiu5wcf7dMjybi7AzjjBNaXjW&#10;AwftR/E6NISceK5yB9TWfG0nlx4tDnuDxWcrDHlf9GQrliG556VH8myXDDgjINTsX+zAFEAPXB6V&#10;TZUMyJuwRyBnGaSBss4hEU2HHKj8Kikt43gj3gEluOabiJlkQDZgctnpU0TxiEhp3YK+MimkPcsW&#10;dsItO8Ro1uvEamNs1QUKW5hBxIc1rxlPK1L5pGPliseRXU3BWYF3fhR2o1DQayFbmZh91unPU19+&#10;/sw+BdM0/wAE6j421/T41b7Izacs6f6tf7+D3boK+QPhz4a1bXvjz4J0+OxuZR/bMLSbVJVIw3zE&#10;49q/Sb4q3VrovwB+HWmw3cNun2S2t44kGA2wDPFY1pqPXc0pwueS/EbXvtfxe0+4XUJo0uLp/MUO&#10;RsjU/IPxrwfxXqUK6ne/6VJtG0SNnt2rc8UajYBrK5ml2hIF4zzIcV4xd3Wp638U/D+n2WhzxJPq&#10;sasTy0gz1+grjvruapPqev8Aw30htT+I13fSQBdN09AxZlyJZD0A9fevoiGzvNV8Z+H7b7ZDb2EJ&#10;YuAOSq/41g28WjeG/gH4btswed9gXbEPvPIw5J/Gup0yUad8KYb7UJ1W+1C0ZkjB/wBUh6V2YeV0&#10;YVNUXLxdGkufEUEFxaWtpZIFR5JQN5HU8147421W1k+HfiG3srSGUx/KZVOBXO+J9QS9vdTjTUL0&#10;RLcEyMjkAn8K4bV9QtbP4TazK90eISFUnlz2rp0VyIR5tbnm+u6jfx6MlpG0gllulGyPliT2r0Tw&#10;jomlaVoh1rUtFtptSNkDbRSvuWLI6kHjNcJ4Vt7R5ZNbvwryb2aGN+QvocVJ4g1uWT7WzXziPkCP&#10;dj6Vi99DVFvxNrd3eavqstxqZSNX/doX4PrxXl+qancXCW1raQXCoXw4jHzSH8KbDBrGp+IJki02&#10;9lJlA+XO1R/KvZ/DvhS00+xsLi4sraSZocuGxx9KErbkvU4nwt4b1CWK0lfQWQsvzNJ/D/8AXr2G&#10;0tNM03w/dSvDaeYIvl6fiTVW+1rTYNMkhVo0JX5EjXn9K4y4vbq70/WwyyRw+Xwzt+vNS2xpWNef&#10;X5ZLq9SCUn5Tk44rh9T1yxSOVpdORpw7AKGyM+tcxf6qI4JrWyutx3sGm9fpXPxRzPqEIZr2V9xO&#10;I0Lkk/SrjAUpFia51G51m8ec3DK/3VU4AHpinRPIhdBdxRxqOVYcmu18P+Cfirqd1byWvw/1CGEs&#10;MTXamNVHrg8/pXuGi/CjQorOOTXPHiTXLAFljOET2xTlKxne58z2xeWSFILPU7hmnCrHFETk/hXt&#10;/hb4S/HPWo43s/hPqgjEaktMpUAHpya9ys7H4d+HrG3e28AaVNthJRnjUktjrX018D/iJPqOl+It&#10;Mm8PWsF1bsWtpI49olj9wOhWs6knbQ3jCy16nz/4I/ZyS61mK38RfHLSbK7gdXuNNtQPNVc/3mJ6&#10;+wr3SLwZ+z54M+KvgG0j+DunT397oty9jd3+JQ7Qrlupxkn2pPizqWp6P8e/2efFFp4W8QXcouZ4&#10;r6K1LsJ0J/iAz07ZFcf4t1Hxn4zvPAt1pXwR1ixGg3St9puyUaTzT84G70rkUZS+1YbXLodja/F2&#10;8vP2YP2gk0r4beE9F1jSNTeK0VolUz4ONwHeuJ0n4j/FS/8AA3h65v8A4qS3Uen+J7e21m0KmMss&#10;xAHTnAqu/wAMNRvPHPime88QLarM9jLDJBJgApguGUdc11mp+AdDe4+JjJ40e0OoJp5xEhwrW/Q4&#10;HUtTlUUJXirlQp3Wr1NnxLp/h3SP2yP2Nb/T9EvUt9RSX7Wk0zSrucZBAbOOteo6/dW8X/CYzTtY&#10;rBaWkckhMYYFTznb9K4LXX0Gaw+GE2o+NfDUculaaiwtLcKn3FwGOcfWvJfFPxY+ENjcavHe/HLT&#10;LiVows0VmnnGQLwAQox+tGslotSlZM2fBmq2tx+2547v9K+0T6Xd6XJHeSG1MSo4HGBiuq+IFxGP&#10;2ePijbtLuMqMVDdua+O9Z+P1pHd6jD4d+ByFRkR3FwBGG9yig/qa8V8SfFT416tY6lHN4qt7e3ck&#10;GK3ix+GeTUU6M76lTqpHrsctva+F0ubzxJpEfls+0vOoP5VxV14w8HQ3kjedcXEhc8IeK8Cc6hcX&#10;Ukl1rOrzuz5+eU4B/GmLbOL0sV3A9K7/AGatqcjk2ex3XxGsxG6WvweuGPd5JsZ/AA1hz/EHxw6u&#10;lpomk2R2/e2FyB9T/hXCrCnm2vKFv4cDpVtVAuJV8leYj83rWkLIRV1LxH45urqcXXxL8Qtl+Qkp&#10;VfyXFYG6aQXDPqV+z7hje5OfzpLpcatce81SDO/5ii/u+Md60jKzM2fa/wCyFsXxX+0lErnaul2r&#10;A5+tfXU1xMdXvD58+HuSFBY4GK+Kv2SLpo/jV8YrXj/SPDYI/wCA5r7TVC11JwMm7k/DmufEq8rn&#10;Rh9iYSuGkxxnHPWnBmLt8z8j1qWK2c+b+6zyOW4xTLm88N2plN74m0O3VY8kmZSePbrXPY3vYt2U&#10;kkc7EQnBnQHPfkV+Z37SkZT/AIKC/FdsL89taN27qK+8NQ+IfhSKSaHTvBGrakyy48zARSR9a8I8&#10;Q+F/D3in486/req+D5oGuIolWATHChfU04qSknYjnTi1c+EYyWYr9guJGJ+XavNdrpGk+PbvT4oL&#10;X4Q61JGGwJJIWQDPu2K+3tP8LeCNOWEWXwo8NFkT5ZHjViD6810EVuDAolh0+FecCNAMflXTd9DH&#10;lVj5m0f4eeM7nwdp9rdeJbKzi4LovzFfb0r0PSPhZ8L7eBnvotU1GUKNxeTaoP8AuivU/OSOO8EK&#10;AqHAY55qpLOodTvYE88Uk5S3GtrGdaaHoNvb20enfDvQ7WFFwrCMZPvmr4sFW4QtqEQ+U54pst+B&#10;pzgavuAU4XGOa5q41Odt8Yu5VIB5GeKqErMVuU6g/Y4UAEETHnJLVRk1IiVUQttBxgd64t7spHO0&#10;2uxnrnc+Bj8a5m+8WeHbctv8V6Kqxk7drhjn8KfNrYhyTPRbq6vzdSqLeXa0Z539KxI4mKSFzKzG&#10;Tlj2rxq/+I2lrcTmCHVLg5wvy7Qfzrk774h+M5rG+jtNNs7ZShy+MtWclK+xSl0Z9MT/AGWK3gEu&#10;oaWmFJ+aQCueuNY8NQm5c+KtGwM7maZcDFfI1zqnia7nkNx4q16QtIc5lYZqh5bszF5r3huhfk1V&#10;rCv2Ppe98e+BoppvK1i5lbJB8qIkH8cAVxl98Srn7TItp4KBUZw80mCfwAP868kEUCrIfIVvl5BF&#10;OgjtfIlItvm3cE0WV7idzsrzxt48ud8aa3Z2SsDkxRfMfbJB/kK5C5utdubuJLjxjqcxdzwznB/p&#10;QI18zBjDEd6dhvNgGxQB0I6imhtnceBINNX4q/DVLuOP7P8A8JjaCYtjlS/I5r9gvjDH8HrT9guz&#10;jsvCVokreDLI20cVsVGSgO4uO4r8TIbu/S+zHKQ0V1G6Y/iIOQc+1fWUXx81TVP2efB/hnxLZpbx&#10;Wuj/AGd76G2DvOoXameMjb7daipCT2ZdKylfoUvhlceIl+P/AMU/P07UrrTtQ0iZJpZWJijwAAFB&#10;4/KvmbxdaWsPx9+KVvaMohg8TTlAOwY5x+Ga91b4j+D9K+E1vp+lXep6lKkVwEeS38rl+hZjycfS&#10;vm0T3k/i3V7p5n3zX8kjk56sc0qSezWxdeUX8JIQr2ECeXFkdTt5qubfiTDAY9KtLv8AOnzEAc8E&#10;VLgbQcY9a2OcpeTIqoV1S7VgM8PWxYeIPHdkR9m8f64oHZm3jA9mBqjt9+vWmBSLhlRACWBJNGgH&#10;vfwr8SaprHxosdK1GKBzc2b/ALxF25I9uxrpNY1Xw3ZfHfxfo1/qscDWs48iRx8sgJ6E9sV5V8Gp&#10;I0/bj+G3zRjfesg9Mmrfx5gVP21vGeYyFkijOQevWpla6TKi3qerBNDukLwa/pDgjrG4OPwrOudJ&#10;jM0UkdzKxBOFxwK+Y7SbWLW6ilttY1FG35+SQj8xXpOkfEDXLeKzhv8Aw/b3MeQDIPlfH8qmVJ9A&#10;Uj0aWDVYWTbLOmJAQymtWDxBrMcJiubG1uIvKClZlyGH41HpXiDwNqkVpFD4hto58f6i4O1s+gz1&#10;/CtK901GkkC6XI+5PlZei1HLbcrc5m/8O/C/WrfUBb6dHpuouhZWRtqbvcdDXh2v+GfGGk6s6XOg&#10;XrQfbhsuYVLRv6cjp+Ne1XOn3cd0GDTB0bI2nBqePWtZhtlS4020vLUDa8M4ycd8E1SYWO3+HEyx&#10;658L33nBgjDAc4yK+vpCBb6G38JiHNfH/hvUvCI1Pw41nYRwKdVjzC7fcJPPNfZxtll8LeH3imje&#10;MaejHac44rKrsaw1KxUOpUyIFZOtcZc2Jj8TaujqSr2cpHHynjiuy8tzGnlq2AcEmobiGdoEUooY&#10;RkKSPWsrGlz174WW2lT/ALHfh+KUL9ovrTUoW3HOcZUA56Yr8+vGFjrdn8Z10qTTZ1bS/HN8qIDj&#10;h24/Svt/4SahFFqnjjSbmeNRa6ys9tuOOHPzAH61578afD1jF+1Vc6qgtjHqWnwvGVYEF1+/XJVp&#10;t7dA53FNnxh4hjuA2tpPpYWQxIRXl2qJt0928ojEq4z1r37x9HaDV9PaMnd5eHFeH+JAq6ZbM2cN&#10;cpj3HevUpWsjGTutT7l8LXkY/wCCR/hYeYoLW+/r1IBr4w+MmpXLfD34bWnn4a71F5ZUHXavC5/G&#10;vsjTZPDVx/wTb+FNtpzRkHSo2YqwOzYPn3AV+fPjm9k1T9ou78mKRoYLoW8CDpiM4JA9zzXNOnzV&#10;U3sh03aB0/w48Ofa9Vs1bzSfNj3cZwD1r9O/CdhZaf8AADRbKz0O1tybFdvloAxOOSWHJJr40+Dl&#10;vFFp15cT20dsXuEw8oHCpnOBX01qXxG+HdhZ2W3Wbu6eOIAW9vF1Ye/QVnVUnpY1hKKR6nDHdDRY&#10;TJDdE+Q3VSTU2mRmTw/r++SELvO1pX259euK+d9U+Mvim40qWPS/grpdsvllVnu33HHrgcV5Tqni&#10;nxvcwajLf/FnUkVw2Y7dti89gBSjRdtrDdRdz7Iu/E3wx0fS5I9Q+LXh6NgGzFG6yMfbivH9Y+K/&#10;hKPVruLR/hjrF8pY4mkYIrfzNfNdpGt5dzAeHNVuZWuPlLsW/EmvTNL8KsbW1a5McWUBKKMY/Gui&#10;FBdTJzvsad98SfizdSQxado+i6bGWIxGm9+f9o1iPY+Pr3UZLnVfi14tJdcsn2tlGD7DpW/eS+Cd&#10;JsdzCCWVIztGehryTxB4yMkt15bSoDIcAHtW8IRjsiLnU30OgWV4XF+0z8f66Xcc9zk1i3/iPTbf&#10;Tpit/Ex2cKuBzXkl/q15cXCnOoyEnotR2mmeMdR1OKK0+FHje4klYBAlq+M/XpQo8jv3BK/qal94&#10;gvrrUb5jd/KOg31ykt3czXd8PMO0EYOevrXq+m/Br443E9oX+E4tFdl+e6uduAe+MmvVtL/Z41Ro&#10;rF9R+OukwEkF4rdentkmp54p6sIU5Pc+SFa1jvBi4VgRzkjrVkTTu8axaLdytjCrGpJH5V9/6V8F&#10;fgfZxxDUDq1/IsQyzT7Vz9BXd6P4a+EOl30f9k/Bfwyr78CSWFXP5tms54lR21H7OzPgjwt4H+MG&#10;r2ytpvwa8Rspbia5Qxouf97Ga9q0z4DeM30eCfXfivo2njILwwjcwH1OBX2ZFd3cUtmIbawiQEZW&#10;JAo/IVS12PU7vRdWUX8jZjVtxcqFA681H1uQ4xTPGfD3wg+Bdtb2on0HV9SuVAO+abKsfoMCvSNQ&#10;vPg54T+H1uIvhd4MlvxGPs+n2sSMQPV35x+defTeKZ9L+JfhSxZIls5rSYNeOw/eBfvAemOxr5n8&#10;Z+M/Dlx8XfFEdr4j+yaRDqJLO7eZLcNn5sZ5ArGc5y1vcckobbnu3iX4rfEDULNbPT57TTbUoVW3&#10;tARge7f4V5pbXsNrdeIL/U/E2t3Vw9s+0GRnwW9BzXk2ofEX4aQW6rD8PtdvJEjADghAx+tczH8R&#10;r1/ENs9j8IIY383EaM/mkk9OPWr5ZSV9zJy2PWtA0zx/ca98QprXwhfx22pXwMk0+UBXsefSvbNP&#10;8N6Ppnw/+0TeJNDvLhY97qsy5HqAM54rxzRIv2lNa8MWst94nj0bSpE67PLYqfRetesaJpnwv0Tw&#10;vI+p/EvXNVv2KtGLuYqoPpgnBzSirK7NUdZ4c0XT9V1BtRvrCKw0CC2d5Xkl8s3O3rjpxXNax4n+&#10;BMPjC1k0jwBqV81vfFERUZlj2nBbPfHWuF8Wah491/xDcW0Wo3Fvo0ACxWtuxSNF9Wx96qTX/hfQ&#10;vhXqiWx0ma7a2ZZJZoxkkjBAB7Cpbv0KSaOu1Dxn4h8ReILzStE+2aVoltaZ1TU3yjOByyIe3pXj&#10;d1b/AA/h+LEd1pepz3UUcxDtOvJkB5bJ6561zc3ia6Ohz2qeIY44GmdpFhULuJ9cda5A6rGstxsl&#10;UKueOAWrWFPmBz5T2qTWrEXLSziGSRMeWBwFx0rI1Txlrk6xwN4luY4kjwEjfaMfhXjUmpu63D+U&#10;m0nnMg4qoj3l3dWyWuja5PKXxmKNj+HFbumrGd02dte6uZL1t2vXZJHQknNZUl9BJtElw7AHHyLg&#10;itez8C/FG50uGZdHFvuQFVlHJFXH8G6/Z20T6hreiQfvBvzKCR+FDimLY5g3SH5I/PGWHfpVyOef&#10;HMMhO3AyKfqb+DrJYVbxDHLL5eQI1zk//XqPRNJ+JevXtw2leEZoLSLIa4lTCAfU4zRy+Y+YbKzy&#10;PaoZ4R+95ywBFemeFdOmmjaRbISCLZ83rVLTPCOnwyX6aleT313FyWRyFB+gNej+DtyXmrQf2cqJ&#10;yFQHg46VlOXQuN1qMla7T4l+EY1RosMAyjoa9Fvvti6PF5bgfuB83vXBasrx+MdCndlDLfc+wzXa&#10;xyXMkK75cobZSCKxRXU6zw+zTeH1WaUCRR8x9a13Cp9pZS2MYGa5XTTciSFo3A2vz7iuqEkclpIC&#10;cZTqPWm1YaLFiWMce4DlutddYyhGRhHGWVfl9s1x1mwEaoZD9/5QB1rfhl2rIPLx+761DZaOsR5D&#10;YyNKqMSeQD0zWXJBbLfXDraAbjyKoaXcl9RvUlunALjb3yK1r6SL7faok3GAKaGYc7oviPTf3a7C&#10;T1q1c+UTFsdgdvzCqmqxDfZFZT8rgj3qSLYVBY5JRRSZJnbGXUSwC/e6YrXhkRzArK4AbnAzUcrW&#10;UcuHjBynyj1rz34g+NbPwr4B0GdPDVvc3987i3gZuEA/iPtRFX0BnoV5bXM2u6cY7q48lSOCpGcV&#10;5v8AFLxZ/ZvhTSdLsdWgXUb2HYzA8xR9CT6e1fNV78VfjZeXc8kPi/S7OFpDhYrcfL+Jrk5bjxBq&#10;HiXUr2/1y/ubmcgyzscZx0AHGPwreNGSd2iHVR3a3WlW9pFHP4otY5JmLPJI4LM555PU1zF+7iTU&#10;pGvw4YHBHTFeMeNpbhvEtmi6ldBkkBADnjFGneJtRh0zSxdwPcwrdxh1/i2fxfpW8ad1ozCdRnuv&#10;gTwjr/iPxlKiW15HYJeDzpyDgj0Br7N0jRPCXhzwxZWmn6NpyS/Zh50qgFyfdutcV8LfE/wmu/h/&#10;odpoPxB0WJv7PXzLeQKkokx8wPfrXd6iiRx3zyysoOSWY+lZ8zfu9DSFt+p4P8c7ebUpP2eEt9Nu&#10;Z5v7XmURxgszM3QAdeTX0/8AA/4bQaF4B0rV9Y0e0bWbjT0fY4BFohHyqB/e9aqfDvw8lz4zh8Ra&#10;ho8f2e2JGmpMv3j3fB/SvZtT1i3S0RpL63ghCtjc4G4jt+NethaTjC73OSvU5pW6Efi3xFpWmeA/&#10;Ed7c6jBHDFbMfmb5pG7BR3r4zSTXvEfxHvta1drldNW7Y28L5AkUfd47DFbXjKfxB4g+Odl9tv8A&#10;ydFs5Swt1b5FCnqT0JavIvG3j6K18V2lnYDT7fSbG3P2q7yMuV6Ig9+lTNty1JjFJaG58VvEWmad&#10;8EdXaTVRHEtm8VpbRtt81yMDgdhXwBB59zfXc0uoFd96zDecnk5wPpW3448T694m+JMtzNLJDZQS&#10;FLO23fKq/wB4+pPU1lWlpuidTq0IKrkHcK55yaZpHVCmKWPxlasupb1a3Kyc9MjAr6L+DevWg0bx&#10;D4TvdVCeZcyTWW8/K5bkqM18yXMd/FqVzJHcq8e9cjdW/plxcHWfDtxFHNHc292royNhsj3FZ2uh&#10;9bn2qmlaRFrV4z2UpczYCjNd54e8JQXOqrdX9my2m9WjgY4349favAvDfxQ8CxeLPDh1+TWbaW0R&#10;QwFqXSf3JxX0PpPxU+A2qazolrD8VrKGVpFWJJkMYz+IAriqxcVa17nTCom9D2O2hsYdMiWK1tIk&#10;S3CxxooAUD6VUcK08pEa7ieTVzYj6PBJFqUMsZtwyPG2VIPuKZFGhtSTIC2eea51odCRQjhlF3Ju&#10;JIzxzWmrJb6TdXE1zbRRRW7M8rnACjrmlml0y28PX81zd2sUaQF3kmbCqB7mvjv4m/ES/wBb1jU9&#10;H0a/nj0iG723Fwpwblh2GP4R+tOMWxOSXU6X4h+Np9WnutP03VJodLjuirSg4a7b+ij9a4jR9Hvb&#10;nWdEhtrRpJ576JAR/CCcEn6V58TOuksWkDNHF8pHb8BXu37PV15/iX403d4yO1lDEIWYfcz6VtKP&#10;JG5g5O+h9EwwaZofw1s7SN4VMemrvI6ySEc1yFvZXN94n0q5uiywLdFkQ/xVr3Ed9eeIbuedZTEs&#10;5KLzg88VpiS2XTyDJGpWPCjHSsXrqb3ubUEz+ey/YohFHGBHjvUryTHzsMgUHnPeue06d5biRd2T&#10;k4xWmzr5c/zsO3NFwsSPukYfJHx04pAmLd8yqapGWdTBtB79KrzXACOGkALd80XAsT7AWLSAZIqG&#10;aGZ7QGKaTmIngVh3c05nskNyzDzR+FdFDerDpkw8yPP2E7OPamosVzzieXZrWr7kTuAxPXFS6MYp&#10;574FCAM9e9Zc0ljJr9yZZcMLpyoz15rf01YgA8cONzdqpIk4XW21OL4j6KPljjF0dgH1rso5pvLs&#10;3eFdwgHPrXH+J4NZb4h6S5u0ZDOuEU/dGa6uFM2NirXIAFsPzxVC6lWZUk1C5byyCfTimLlSoEmM&#10;egqZhtBG8feNRknKnyh94c0hk9vuDSnc3zNzmrtwqDSUAx81NCqv2Bs/fIyMVY1MQiDRfL3AFeVo&#10;AmsFmGjzbYgcAYFaWCNJclCHP3h2qhaTGO3jH2VmLR8e1QXtxfmxnVIACQehoQEN6YpZ7NfP6Sd/&#10;WnXSumiyHYUJUYyOtc5bm6/tq2+1XyoguARzXV6rcW09joqwyRFFiAyO9NCOUlnmku9PQYwr8cda&#10;3XE39l2Q6sV4xWLOqR3kZCr93vW7YOH0aR3ccPxmgYsNvMGtmYsAfWtmNIxa3ClhwnFY087Nqloq&#10;v8i4HFaRK+UoWck+WOaaAdBIPPCCU5MmMA1ty24+wWTKQxB5U1y8LxRasHfJxkg+lblnerPLqOy6&#10;UsGAxQxm3DYRnTZpnsHChRtPar1lJAjNsjRQAdxJqlfalND4FsLUzISH4OOTms6B5GAzGVJUd6gT&#10;RsXWoIrXO6dFypANXNJiaXRrZtz4Lkh8Yrk9RjU6aflfIkHNei+G5rZfBUcb+VzEAnFDWgCTpHFo&#10;sj7zx1bNc9J+8USA7ju4OeK6DxAbb/hHVtxcqJHQ52npWFpkcceh20bO7fvDyetNDZLbqI5oZTZx&#10;OVGeR0rQv4Yrnwo+6R8O4JA4xinPEweMGEgFOKEdFtrtGYYa3dcfUUCsV4Lezj0+z8ueN8KAcHOK&#10;nmzthAK5281gaHb3Ntb6nbyaxNMpvZGUv1AJzj8K3o4bhjKwLEYNFxmeY2EsxXOdpJ561Xgucz3K&#10;tAQVfGK0GSY3ShWGQ/zVz+qTW8Xia0Cx4JXnHc0IDfEm4j5QBUqxy5X/AElgPY9apWfmy6cx2KCC&#10;Dit8QldIjc9SB+FAGeYnRyWAZsjnNWVKlY/kUfQU13tyG3S/NjHJpIwBGCFbrxSSAkfOz5Sc96yZ&#10;7q4W4dBpEjAsMNWssjC5kzGCuKlBtn0+Q4jLHORt6U2gRikXDfZGWPAwPlqxG+L4BnxwOKsQlS8/&#10;yqCD07Vm3isdQspUdhtl+YeopAi9d3UsElt+/IWRTj61lW8k0ms3zSlm7ox6VuSR6dPp1h5ixt93&#10;HPQ09reEKoWKPAj7UhlSzklOpujBfvfK2KLhZV8QbsZUt1FOQTC5ytqRjOOKsRNG4uN+4EN3piK8&#10;8kq3UKx7juTnjpVZpHDRZY531uxJGt7AxjXkjGRmsLW4iPE9niRlUjIIHWi4FJ7yaLxXYjywyu4G&#10;c9K6G6LPbsTC2PLU/Wufitopr62JjJcSArz6VuSm9W9jjkjQKEABFK42hID/AKLtMYHFI28RSkJ0&#10;pZ/ltXIY5KiooDM2xT07e9DAdgm1J8s521lNDO9+u5pPv8Yre2SqOYjmq7syksIgGB6UMESQoEVf&#10;nGdvrVpnAt3O1s7eorn7q4dSp+csT2FWIXuf7PQs+cr3qbjsQ7xHrJmK/MJO9bEkryWERDKwC81k&#10;eTJNLgTR8OCfWthktBpeyO5O9YwGpgVYnP2lF2LywxWzJBMDbHafmxisC2wdQkBYZV8itOW7lMsC&#10;m8xhPlAHSkBW1LfDqVvuUAMorISa3XV7kr5bHb+VQ6le79S0+F9TBYy4/CtOz021FzAyXLOzqCc9&#10;jR5gW7KW9f7EvmsAZeRU+tNdwrCVjJ/dfNx1qR1eG9iUWz7gRxjpUt3JFLbMHALGIZz2osFzlLSW&#10;Sf7Z/opTD9T3rS8kiyZueB1pLeKIajJgYy3analI6WEagYXNFh3GWhuTdSIbhthzzWFrkm19hz/r&#10;OxrbtHC2RZpl4SuJ1m5Y+JoRjIM4AJpqImzuNGhjfS7JzbkhYctkV0ca2p0fWnNki4hOwiuXtLsJ&#10;pGk28N6SSgLgL0rQluiuqaVF9mlbewAAHHvSQMwggGsSSvYkhpzhyOfzrdDbdNuNuf8AV5AqXV4b&#10;l9NRIrKMfICAKy4ReJp1uJZVPY5NMEEDTmXe+c+dwK1jNvLABchBkHtVKUhNHllQKdqZqXRxpc9n&#10;czz+L44pfM+VMdaVxg0MzyRk5AxWXeQ6mI/9HtZXYHATHWuvkl0FTbqmoeYR97ArKvdQCXIFtZL0&#10;4YjpTQiDTdO1WOzjuL82yZxtjzzWu4tgzbdmCOg61zS3WqT6jaiea4Y7yOvBrooEQD5geU9elICM&#10;k5OMdeKqS3TRKv7pPvdKnkYiWVeo3cVm30EjWRYIeFz+VIdi0LvTc4k2ZdOAR0NNzGFm2/UVh2iw&#10;zaragx52NhvwrpZIWVFIjG3y6YbEKlWtHLMANhrnjFB/arbLxiDIcjNTX0siQIi3pG49AKjsI4xM&#10;rMzsW6saANW0gVpbv925KpkmoUecahOFgJBbA/CtO0bytQuSsGQ6YpVjl/tOZ/LVQSSKS0HcVpV/&#10;sdQF+cId1YEd1I2uBBE3BOM966SWJPsF425Q2zmsJYJvPQ+WgKk/MOKUnYSRE4x/GDULZ2kU7BEb&#10;fOT9ahY8E4r0zjG/MZUOxQAOTQSuFx370EAwnk9ePegj/RxxznoKQDTtyCMZNRc+VnnrxUpH7rIT&#10;60xwMx8++KAAghsYIOKOdiEgdetKCzOhwOBxQc7SNpzTAUhhCxBOWHSlH+qQAilAOwUmGMq/MRjt&#10;61IFheIyQp+7zSr91flJGaT+Edj6U8H5RnH0oEycL8oHHTpVuMr5ONoPoarR/wAI3CrQwCBk9apF&#10;E8YzjjvVkINg5P51TBYA4fAq1EflOWJOaBFqMc1fRuPu8dqorjegC9e1W4+i+1MTLK53KdvarK42&#10;R8VAvXrU4xuU4GAaFsUSrySMVaj4VeaqjHm+3pVhekZxUJAW1Pz4x0qwuNuMnpVUdEPIqwuNp5po&#10;hE38J5oXO8cdTURJ4GBUiYJHHego0Vz/AMI/4oP97wteZ/74Nfl5dk/8Jt4qwnH/AAlt5kf8DNfq&#10;EB/xIPFHPH/CL3f/AKAa/L6+wvjHxOd3LeLLzj/gZrGW7HD4jQhHylTxxTmAN3bjPHpTLdgYQQpx&#10;gVJwbtML0qDdncaAE8uDagG569Ls0P2vTDgDCHkV5v4ZVnlfcAAg4PavTLEEeeC5JwPxp9CehqRj&#10;OTzncavRg+WPm7VVQDyMAnrxVxf4B320hjv4hxS/L5bmjjP3gKGz5QGc880CABsjkYx0pR93rQoO&#10;1sgj2o9elAxM8E7RQD8ilgacANp46Gl+XOTjp6UwAY285yaX5Tn6U0nnGOMUwkg48sdPWgBc8qce&#10;venLtyPlFRjYRyCMe9SYXyjiT8KAFIPmn58Uw7hKwzketKe/H1oAJc4NIYDvzTjjYpx35pvY/LQS&#10;ucHv3FMBMkfwj6U5eCP3i884poBLMAfxNNbb5jY3E9KALAC+S5/KmduTTQW2RgjpmlBOeVNIBc+1&#10;BxtA3dR0pfl+bim9ZlOc0CHA5QcHFNJO9ce9Lg7ZfmH0pU++MhevegA5z0pQV85gSo/GnNt3HHHF&#10;RBBuY/NnPWgZOSNz49KQZ2jjv1pnc07jaaADnc4x3pRnik42nml4z97pQAhPzL8tPwu1eR0pGUG3&#10;OHyQw4puRuHB+7QA7HXim5ILYQUZ4601mO4/JQA7dymQKaxYAYXvzS8belKcZ60AAJ85CF/h5FO/&#10;iHOBTccnAb6U9Q245BoAON5+bNPGwwgh6j43nAp/HzcdKAD5cClGSOtN4yaepHPegBCAMHA96QHE&#10;y4X6mnE8twMCjsTtNMBWY4bPNN5z16mkxwBTuKQDh34o/gHFNycninDOV+bHPNAC9hxSZbJwoo/v&#10;/PQBwfnFACc5Tge9KD8p+Wgg7OnfpRjg80AL69OlKMGE/N9KZhTGRubOaTkM2DnpigB4xg/NTQOR&#10;x360uDz8nAp/ccdqYBzu+7zR2fmjHytzxSdJBj0pASgLtBx0FMz93j1o5xyaMDBPH1oAUY3PyeRS&#10;DcfM4XrxS9m59KOMjDk0ANwf7lPwvljik7/d/WlP3GoAQ/e+917Uo+4eaYQ3mocsOORTh1+7+tAB&#10;/FkcnFM+8gypHNPP3TxSAHcehoAQZx0oJAc0/HyMc8VEcefFgg880ASgrhvmH+NCg7P9WcZp4EZH&#10;Q8Up3CJTjgCgBp27iB6UEHyAV9e9NH339zTjnzACvQUAJhShy2Ce1Lg5TjPHWjrIPTdUjcJweMUA&#10;R4PmDOaMcrjJGKd/yxGZSfbFIevWgAydy5jOM80MATGVjOfWkOSDyaUlASfMOccCgCTI2JlD0oye&#10;RgYqIEmE5PengLjvQA7BwOKpXMkqIhWBiAecGrnb7tNYAuPkXAPPvQMq2s8ruha3lXPqOlaILZnH&#10;fjBqIc5HlRjpjAp4IxN344oBCknZ1470gztXnijAMOSD16U1t+UIJwvUetAC5P7vsQKcP9S48wfe&#10;zUfOZPwpRynWgCceWbc5I6d6ZxkcVGCu3Bx16VJ/COaAE4w/4UY+UYPemjGCKRsjPtQCJATtbgYx&#10;1pmRmP3zTCzhAAPvNyaf8uDxjA60AIS28cfhRzyMCm4O6Ig8ZqbvnI6UARn/AFOPLHWjPyDJamsf&#10;m5HekJO8fL25oAVj8z/MevFRkgsv7zv0xS9zxQQoJ4/H0oAU52nAHSos/KPlp+Pmbk4ppxvPQYoA&#10;a24xtkHH1phAwCDxTsjZJTONqjd2oERt0X5ux7UxQSgBYYB5qZlXyh82eelMOA7EcHFAEZwGIAOD&#10;TTtBAwTUmD8+RTD1OFFADT1Bx2pASVPyr1pMt50eRxg0DfuUjpu5oAeo7E0oHLYAp38Q4py47c0A&#10;REfNnFIM5XnrUpUbycUhIGz5e1AAMbeRSEfKwFAySOlH8bYNAARmKMbR7U1lyVBB+tSsP3Z+Q0hz&#10;uXnoKAKbpgnrn61VeOFkjzGT8/BrTcHH+r78kVC6r5nCr060XuBj3KAXNvssYyuw5zWPLD+83CKQ&#10;fvQwKHDIR0IPaumkQ+YMxd6geMEuVRQAvNKwHY+D/HXiHT7+yhu993BwsiscM6DuCejAfnX0/o+q&#10;aHqPh6zubPUoJIpI8jH3lburDsRXw5LbZTHnMMEnI61paBrninSddaey1eRlaQefA33JAPbsR61c&#10;GluTKCZ9ybRv6d6ayja3WvOvB/jfQdUg0+CeWGC7MeAshADH0B9a9L4KZEZ6cYrWyexg7p6lXb8v&#10;amnOetTsvDfLio9vzGgaGcf3f1pR0FL8vzZBpMYB5oAONq80djzTecj5e/rQ27zUG0/4UAP98U4n&#10;9304pmMU4n5RTATLb8gVJ8u3IIJNM7NR03YNAD1wHJ9qsJ/qx6ZzVdc4P0qbIFpKS3S1cn8KcdyJ&#10;n5s/HSc3X/BQbxmN5ZIvIiX22jmtLwvG7X+lrjCqRiuL8cXQuv20fH82cg+I7kE/RsCu+8IBzqGC&#10;pwH4oqrlsjWnZbHr8QdYrfDD/Vd6X5icFDRHzbvhxkgYqYKQi5cdKySLZEBl1GMY6GlCASH5up4p&#10;TvI4jGA3NSfl0piFHfKfrSF8RkBe1Mdh6HFQuw+U5zzzQCQpdgG+XtUJk+YgyDnpUcjqd2OmKqs+&#10;ZOFP40AWncbAQ5HFUZHOOZT1qOSQZcHPTgDvVR5BiPKgkHtTuBYZ/V2qs0mRJ82KhLHeeFHNRsQX&#10;6DJFK4ExkfnAGNtJuJROeMmohja2RT15ziPAzQAvzb1yvf8AKlI/2aQCUsACR71YCkxRZZcnPNAX&#10;KuP375HpxT9p3HERAx61KUIlB46VIEcggnt0oC5V2sVGQO9Jt+Xhz+VXtigsADj0pfLAL4Qcnkmg&#10;ZSwef3R9h6050/cqQpBParpQDPSnbflB2g8UrhYzxG32c/Jg4pwQmPJIHoKvsjbBkjFNET4bEefQ&#10;5o1AqbPlGNvPvTdrY+4aueWoTJPOetOKEN3Ix1xSAoFW3AHFJtXJAUHjvVsrjJ8sn2oKHEH7sAt3&#10;oGUtvKc/Whto2c8E9atbD5kn7s8NyKdJEvlRn7OQKVwsUjGD3z6U3yyVIq1j5D+6br0zT8Dd9zBx&#10;RcdikUXIPOdtBACDKgZNW9m4dABmmvC/nL+9B47UwsVwDk/KaeVODxUyo248jpT9p8tiBk0DKmOR&#10;wKMfK2VzzVvZ/s00o+xuB70gKv8ACuENIVOTx3q1tJBO0dOlNZW8oYQdeuaYEODzgCmEHZytWNvy&#10;qD29KGHBHlHgfnQBSCuX9s8VKVwsg29uDT8NlsJk0c7ZFNoc44bFAriLsMcAZxwhx7UxeIZAck7j&#10;inbTswVPB4pRn+7wKAIlxuUmNuelSgAg8dRS7W3r8y8HgUu04bHpSAaoOHxjGaOOPmNBBJX5jjNP&#10;ZflGcUwY3v1oIGG+YdOKefudRwKjON6fJmgSG9x8v60EfKPrTjjcen0pvJCncKBjT/rF5p2OT81P&#10;x8vTpUYz5r/JmkMlXdjJVevrSH7q8UYO1P3nHejHXigBuDtPy0fxDjFLg7pBtIpe6DbSsFy5anE8&#10;rHP/AB5yDP4V4D43SQfsrftafK2Fu4WXj3r3+3B/0gDH+qavFPF2yX4NftZWvl/dtFLflmuDHu0D&#10;28mV6h49oEZk/Zt8H35t90lhZztBkcgsvNfPwla++Nvi66bzD5auF3ew619C6Jd21r+w5czO67Vs&#10;LgDPrjArwvw7DC0Pxoui8WUhDLz0L5zivLoe7ufSVpJ7H1H8Pbm7j/4J7fGYHzcAyEMDyQATXkOr&#10;kv8AAfw/qXnH57yYDJr1f4crNL/wTq+OShQStlclT9VNeI6rcr/wyB8Jbbz/AJ/7buwQO/UUVNZE&#10;0Z8qZ9bfs/W3lfsqa5clcG5v92fXAr1Sct5xO/Ga434SWz237EPwwTdgvbF3PrmutnI3H5u1e9hl&#10;aCPjMfLmqMsw5JjOM/Nzz1r1DwXCG8YWR8r7sJNeZ6epLHKfxV7L4KhZbvVJCDxCB+dbvVnDa5+e&#10;f/BQK/Y6x+zTaLMeDeSEfpX5sohP2Y/aFACjPtX27+27fXN7+2ro1ihZk03w0ibQf4mIJ/nXxrDY&#10;apLLDt0mTdkD5eSfwBrog7abGM9yg+Vt5MZJJ4wKjRv9IiO9mH8Xsa9F0nwV8R7+5SOz+HHjeUuR&#10;jZYuQfxOK9W0j4BftBXMcDn4RX8YKjDXDhMfXmqlNR6kJXZ83Kt2POdRGM9R6Va0xVbxNDJsdQsw&#10;Lcd6+4dB/Zg8eTWsMupfFfwZprEfMhYuw/M4r0/Rv2b/AAFZXdu2p/Hi+vMMC0duEUH1FYzrQavF&#10;lqjK58JTXQLsy2kpH2MqQPpXmVxZ3p1W9KaTqBBuWK4QnrX7J2Pwr/ZotLOIN8NZJ2VMEzTk59+t&#10;a8fhX4B2gzb/ALO3hZiBx5qhufxJrD61y6crZapNs/Giz0/xAyxJ/ZniRVI6pZO2AfcCvoz4PWOv&#10;WnxI09j4a8YC1XRbgGV7OQbSfw5zX6R21z4Et4kSD9nf4dptHA+ypVr+14N6+V8MPBtspGAUt0/o&#10;KtYl9ilQ63PyX8WeEvH198f/ABbd23gXxgTJrcjBhZPhhu4oHw4+M000BT4UeJCxUY/csK/Wk6nc&#10;h+V8NR+/2NM1FJr12gcIdKkOP4YAKl4hyewKgfllbfB/9oWYvt+COpsGx958Y/OtqD4EftCuVMnw&#10;otk9C90Bj9a/SCXXvE7E7JVRc/wpioTqGvTbS2p3p46BiKlVZ9Ghqh3PgGD9nr44SRoZdM0WHj/n&#10;4B/rSXf7PPx1jjU2yaBOccqZwP6195XN9qccsI+1asST/CzYqP7drOxiZdTUbf77VDr1O4OgkfAC&#10;fAr9pNVuB/wguk/dPS6X/GjTvgN8fn8UWSzeANKgR7sK88l0CqKTycDOa++zqWtKqbrm+IJ6ea3+&#10;Nadtqmstpt6RJc4WPjcx/rR7ep3QewRyvw+8C+EvAvwjha10a21LWpljNxO45Zj1x6Be1eQ/HPUt&#10;W1XxL4ZRfhn4sjjsItySx2zsJnbG7oOMdK9vl1DWH3uGBCzd+orRXWdSNnDuttHcBeS9srZ/MVLb&#10;er1ZvFJKx+afiX+2Lm70jzPh74uRYI+htnw39K6b4a3Pw+0zxl4i1fWvEM1vdrZFLO3e34Uj0zjk&#10;1+hH27TZAfO8B+EJgY8EPZpj+Vc3qfh/4QakxN7+zl4RZjnDxqE5/Or9roroSpqW58i6d4h0LWv2&#10;qvDUl/4pt008XrP+9cBcIcr1rvfH+s2d/ZaYdO8R6YYY0ZFkEq8qOOBXoGq/C/4FzpIF8BapZEg7&#10;ZLa4IKk/SvMdR+Cumi9uW0/9pTxPGucpDOuQvoMitadWHXQwnTa03R5jNLEumTAyxbViy5Hc14rr&#10;V9/anjq7tTO0djaTguQfvGvo7V/hf8WofCmrJbaxpupf6MdkasVZgB6mvmPUdN8T6X4z1i21H4ee&#10;Jbe4Nzho5rdlBJPZuhrSFWM5W7E8rXQ17zULGDTrFLeZpAbbYsSjqccH2rFs9F1rUtStN73Cgz7n&#10;GDgCuk0fSIjrUUksEYZkDEFgQPpXY/brSyugEeIMISNirkmtHNInct2CaLo3hiCKK2sjcOqgsQPl&#10;96oaxq+oS6hZqkckkYiH7xD8pNYJj1S+8RAy2l2A8+EWMFmbPQBRzzXtfhb4K/HHVdFilTRrnSNL&#10;ezd/Ou1PmYxxhSc80rrRtjVz5x1W9kg1S2lMiSuSf3YINS2Gl/E/xEzR6Z8NNbSAMBJKylI/++jg&#10;H8M19G6J4A+HOheJtT/tvU5NU1eHUXItZxhIMHhipPOeorurzxLYLpbwadY6fEEiC4ghCAD2Apub&#10;0SVxWs9Txjw78GtPitLSfxB8RIixUM9raPtx7Fuv5V6xp+n/AAy0aFE0z4YaAzKuBLPGGb6knJrn&#10;7nUb8gvJPKAc/MZMk1gte7p5ibhzubqDmr1W5PxHoM+uXjG+EEkMKrgFY1wPpWBPezmfMmqSEkZ2&#10;buTXOPcy/YnxAkQPOWPX65rGku9BN/cNP8RtJgOz95I0gIwKzTV9RtKJ3VxqNlJ4YRJ9NjleI5TB&#10;rofg7qd+P2uNKki0W6itX06ZJP3Z2/nivnu+8beBNPkuorPTdS1mVuC7fJGp+p5P4CsZvid8TY7a&#10;1GkaBoulKrk74YyzE/Vv8K0cboLn6t3OsW8FxfPcXPhCCIh2L30yAAA9cN0ryjX/AIy/BPTm1SC5&#10;+M2hzyKTmHTIw3I7fKMfrX5ga5rXxB1XV7u71X4ueLbi4ml+dGuXC49lB2j8BWR5Fr9otcaXM/A3&#10;s7Z5rH2EerNPaXPt3Xv2kNIS61OPR/gfrVyNjCOe8m2qT67RzXhmufGP9oDUnvhB4ls9OgfO2O0h&#10;wVH+8cn9K8jVSNoEMG3HA2Cnhf3/APr25HPNaxjFbIlz7EOo6l4zvtQuJdQ+KnjC4kkkO4SXUhH5&#10;Zx+lVI7a3CRfu2Zs5Zn5/nV4qgnh+7jdUx2Bn+QDp3p3JuyksSmScGNCOOi4qwiRgHES9O9S7vlb&#10;DJjHNQ74isnzvlW5OOlAmOITc/7tQSOcVC2RtXbjNLIW8yAi6jx3qu8n+kORcO56DaM0WAmBw0ny&#10;KemMnpSiQC5ZxICAuD7VY0/TPFt/crHZ/C/xPcDeOVhYA59+n616Fpvws+L17d2/meDbaxhfG555&#10;ucfQUN2A8RvNp1e5Ybdpk45psaO2oQKlpcyfNwqDJP5V9k6D8CdM+02cmr/Eq6lUMC0FsQn4bjzX&#10;vOg+Afgxopglt/h/4fEywj95cgSuT9WzTU101FKFj5k/Zui8QWX7Sd/qM/g/WoNOXRpFuppImUJk&#10;fKBnrmvrbUfFEyXt5/Z/gKW4P2l9kkp2rnPXHXFVtRvrESyRW2l6Uqb/AJVjiVR9TiuYmvI1e4Ju&#10;Isg/NtXANE/f9RwTiT3Go/EG7+0G6+Jn2RGPMdqu0gemRXP3Nhp5uHJk1O4c/eeWYsWP41De6vp6&#10;nJUE7sDBqpJq1jDbWjMYyx+7g5zmotYt3kbtlY2sciForaPK8DArUmlsobMATB8nnbXnN3rFxNGV&#10;S8jxwQu4DNEWoE29oj6pYx8ksJZQAcdcE1V0tSOVndxzXUkVy8VswXZyGas2W7k43am33sdOleea&#10;34z8EacZPP8AiHbPJs+WCyPmMceu3gfnXk2rfFAyXE0Wn/DrIyQstxJhj77V/wAacUpaoOa259DG&#10;5db7USb6AIFyxLYA96wdQ8S+G7XTrs3HjLRhtzlmkXJ/DrXjHhjWtSv/AAR8bJL6/kMiWBaIKcBe&#10;On4V4gytNcXryahdSTfbn3IzHj05NUmr3YSd1ofQOsfEfw6rutnpmq3jbiCcbE/X+grg77x74wnW&#10;QWmgafbKc/NjcfzOK8/W2ASJsxhvQCpFVBb3K8+tJpPWwpO5Nf6j4tvT/pHiPVpMkkqJCF/IcVkx&#10;Qo7J/pExwx3AmtGIObYgh8bvxp+E3nEShj6Ci5NissVus8DKiggEHIzSxxKs1wzSE7z+VTlc5yve&#10;n4+Xp2oAjCjJ+Re+KVVG2QFATng1IB83tSnP7wk446UARkJsOMc+ppB5YUqVA9CKdsjKhjG55zgG&#10;hihy6ox2EAgjrSYxob94MFs/SnkAjOe3FO2hniImQDHIxTQB5rZVuvFAiHHyybY/vHmoJUVoQTEu&#10;4HrV1gvmEbeccVFtXLZHfkUwRWigQF828ZIX0qeNR5ZKlQM08gDHJpQPvc/WkAY+dCCPejHzHqea&#10;d8oyNh5HFMAG07pMnNO4DTnIOzPPSkO7fMw4+Tjmnjr94io2DeawE3agDqvhdOsX7YvwVkZiB/wl&#10;ig/jmvQ/2i4VX9pXQJQwLTaIGb868r8G7V/aX+E3zAbfFcJJz717V+0hbxp8S/gLdbTm58Fnf6fK&#10;w/WiUdExx6nz0GPlnB6otMaNTC26MM2eDmnDZ/ZtqVfI3HipeDChwTxTuIzWimjBdbiQFZAQUOCD&#10;2rvNC8deOLCLTYpNWN5argeXc8tt9A3X+dcfJswuQc+lRPHCUBKk8cYpeoH1LoeveGNYgjZb23hn&#10;ePGyQ4Ib0o1PS026ki7lIOdxHBr5dgjvUjd4NVnQhw2UcqQR05FeseF/Hu62tLDxCks0OBHHfIv7&#10;yMdBvA6j360nHsWpdzVns763dnjE5GeSh/XivWfAHxL8ZaRPHaXdoNSsdwVRIxDoPr7VSMWm/wDC&#10;LSSw3ltcwTwK0Ui8gqa8+vbS5/tTUWt0VYwMlfX6VEtSkj7En8e+bowntvhHmMsjNJ5+MZ64FQXP&#10;jC7mmiMGnbAbcct0zj1rw34X6lp1x4im0bVLpUaTIs3dtqu/ZSfrX0nafDq7uPDdw174l+xRtI2I&#10;IlJcr2OR615tWUoM66dpGL4I1u6f9rn4Vpc3SeTMlwkwjbgg9MkVvfFXV43+J3h6GK6lNrYafIIQ&#10;Wzl2Y5NYmqaBpGheJPhz9guJmnuFkwzybmXb1JzyM151481KOFLZpHZriT1PT1NbUIuaTZFVJPQ8&#10;78SXUsviRWkVSNzFl9B2rzC/Y6j8Q/AWmQujF9SwSOw75ra1m8ZreV1vAN68En86TwJBZxeJ/FWr&#10;XEKBreACB2PVm6kV2QXcwbPoGyjg0j4cw2dhdNtTRGWZXbIJYYOB2ryXS/D3hO08QeIL59PgkluN&#10;UeSIuciPJycCmahr1xLqN3tviVdyXAPUVzWoa9YpBbo1+gCtw27kGiEXJ3Iuepz3ga0t47bTIUhh&#10;iPzB9ufWuOudQ0uK6uHke0+/yCQTXFQz+MtZ1QQaV4N8SXB3geeEZY/z6V7B4b+GqBLG58R+JpDI&#10;QGNpC/6E1VrXuO3mcnY3/iDULlodJ+HGsXA8wDeqkL+fSvTtL8F6o2jw3WuXdtC5IYwiTOwe9dwb&#10;zw1o3hhUttK0e1hjgwkSKNxx3JryfxF41ubq5ZE1NobdZOufmf8A+tSvcLI9Pt5vCmnWsa2r2AVY&#10;zucryT9a4zxD4zmjt7hItVtslGAIPSvHLnVtXvtWjt7ew1eUNKFVYgSWJ9AOa9u8A/BTx1rc8d3q&#10;8lxpNjlX/enM0qdcAHgfjUvTW4zwu61TXNQ1mXZZalM7TYXaCzH6AV694E+EfxE1q5sZ9Tt20jT2&#10;lVvNuV/fSL/sqemfevsnwx4D+FHhy2T+zvAFlcXohG+e5AkckdTk9PwrXkm1aTxMxLXEcKthEVCA&#10;KzlWS2NORnN+G/h18F9FsrTy/AdneXa267p7xQ5Yjvg8D8q6ye6s4LGb7H4M0OIqMKILVR/KtES6&#10;RFpd+954t0CL/RSR58yptHrzXlOsfEj4Q6ZYapEvxc0u5ufMYbbePzMH6jjisW5ydy7q1z0oXOpy&#10;+HUlMlwsijlOa529GrzyDbb6lkuuSWYCvA7742WUVtfLpvw9vLpzn99c4Vc/QV5pq3xd+I91b3f/&#10;ABU+j2YycR20XOPrVewa1GpI+y7sRpowEl7abhCN2+UDp7mue/4SDwZbK/234n+HowOiq6k8fSvg&#10;vUPF3iW83fafiH4nnAbO0Tso/Suen1UG4mdrW6YmPnfLnP50ewT6mKldn31ffFD4O2zuP+Enu7gj&#10;/nlEecV554h+LEF/bva6bpE9tYkfvXZtry46A+gr4wutYsTa226ILmXAQLzn64qvLeXbQHZJHgRj&#10;o+OKPq+hLbvoe/614i0u+uLR7pkf7OpESK+AFPXn37153qEnwfFzeSr8OkScxH5vP3Dcf9np1rkd&#10;E07xZrPiC007TfCeo3Vy8gDFD+7iU92fp+Zr6m8J/BrRrPTtLudZuYNQuioZoY5P3UJ9D6/jSlFU&#10;1qVqz5X0/wAG65r3ilnsPDd6lsJSWl8nC47YNfW/w+8F/B7wz8LdHvtV0DSb3xCzkok8ilYgD12k&#10;8Gug17xb4H8M+D7iwj8H6THcsnl2lvbgFnY8ZOOgribeLwrc6Jcap4ha4825jLrAJyAintxiplVb&#10;XYcYHsM9/pN1deHpv7Z0/wCyNbE+TGwCqR9OOK+cPGsllq3xq1HzdZWPTbCVT5u/YrbffjpXEeMf&#10;iF4K0+K+sNB02eYxhlAWUlFJ9W/wr531XxB4u1KLUkl1qdIGn3PBCSqnPr3NXClKXkRKoj3nxZ8U&#10;bW00o6foMdvM6W/lm5Yfu1xx/wACP6V47p03j3WdV8V38n/CQX4t2QylWO2PeeAFGB+lcZbwk3Um&#10;+MBBauTnqSBxX1/+zha2cPwn+Jt3LDp2+61E488DG1O2D+ddUKcYK5nzt9TyKw0Lx7d69rtvH4CK&#10;fZbMPcGSTBTIyMDqc16T4Y+GsF54Yv76++MIjaJ2862SPlT2HPrXpLaR4jl/aT07U7C90hbOZZEu&#10;szhQPTK969RsNL8P2MGp3N3qWmtubc8azjDHr0BpU2m3fQJSd1Y8n0L4X+DDL502k6vMm7IWWUhW&#10;P+FeopZeD9E8NKRoPhu2Cp8kccS7j+Nc94g8a6NBMUhdI0RsKidD6c18yeLPGXjS5+LVr/pkcltH&#10;Ex+z9AQfU1UKbbKqO1j17xt8QntrB4rXS3BkBEYQ9fcntXicdv8AFTxBPrl3b6Hrk0MdwoklZiIY&#10;i3QZJwTXQWcWn6r8M9Ulm8OW4uI75JFj80ZZEOXUH3HFfot4GX4P6p/wS5+JM2m/D3Q7VbbwegS1&#10;i4lhnjTDl2GCTkZ5zWdS1JNiT5mrnxZ4U+GmhW1/4WuPEN1FfXU6h0tlkykeOfmr3a0aCKexs7ay&#10;02C2QBBDAm0bfw61wXhGa5lujI0F3Ls1CZMuxJAU4xXfssR1MyJaujZHy4rldST1Oq0ehka7pukW&#10;k2tT2+gmMzWxLZctk9zzXE+Gpx/wlrIun7Qk7c5+9mu/16R5PD5BfLC2IIrzDQWkXxzdKN4P2vjP&#10;1qE73G0X/Fr3KeIdJItGG+U57iux0Fp5fAb/ALn5QgwSeax9eiM104KLgBSCa6bQ44o/Blovn8E0&#10;0CNyxQLpd2oQDcBnnpWtbErZXOWO4IcZrGRsTvtztJFWriWRNInKRlyY+g7U3qNaE+k3F/J4xlAa&#10;ERox3E9q6iW4jW4kRskscDHauK0cxGW7xIQztkgHoRXSb7cszE/vAMGptcaOytLa3XStIuBcEsVb&#10;K4qvM5+1yOApOeBWbp97KYzAxyuD5ZxUkhxNKWkbOeBUjLdxLC+iOrSqJF9DUduc2EPy5xIKohVe&#10;4k+UjPvRE7rqAjZMfP8AnQ2B0lxb2DfYt33hbF3/ANkLya/P74seIF1z9qHVRb3Esmn6fK1tBgcZ&#10;Q4Yj6mvrv4keIZtF/Z2+Id0i3b3l1ojw2iohP3hgkntj3Nfnbp+uWcE9+RoaXNyb5pDGSPmZuTz9&#10;a3w1NybZFV8qOutrO7ktYnNhdJGvQBDz+FbqkQeFrl3MgP2djkrjAFedXnxD8XJcTxRfDHRYwigf&#10;e3ED3wKxZ/Fniu88N+JoLnR7SJZbcbCi8+4ru5W16HDe5zOr3YufHWqsGkYLOwB7VXV1UWiizyS/&#10;DGs+JbpJbtpFKh5SRkda0QSbGN/3fDARjua0jHQlm1osl7D46tJ7a7vonivYnZ4JCucH2r9OfhTd&#10;av4o134aQ6t4faPTYLGPzZ5W2famXOBz/k18pfBj4eNqFlpep6lpVylpJOspEikGXHQc/wANfatr&#10;YzSW7Q2MMVpb2VkrCWNtipsHGCOKFKK3RfM7H0Xf2bLJZwW9iI4EhCIijAVR04+leR/FDR4Lnw34&#10;GC+MpYIYrhnuFVsF8dq2PDfxA8O3PhSSwv8Axtph1O1VohKw2+aF4HUda8a+JfiWNLLVJZNXto4U&#10;t3JZpMKq9z7k1c6rtYUErng/xS8Xw2eg22nabMYw1sRNPu5VF469ya+LNe1C81LXoYRd3H2dJSWG&#10;Tgn1Prmtvxx4l/tj4kapHZiVbGG4ZVbvM2eTn09K5uCMJasvG5hyaxnPbuNRQ5bOxOn2nLZGQcGr&#10;0Gm6W0M5W4nL8ZzIRipbZIzF83BReB9a5DVJNWh8SXG3UbwKzZTaOtYrV7lbHXtYWYtZ8RzNnGfm&#10;JqWMQW8W6KwHmKvGa4aG/wDEwuI0XVNQBeVRgpkc/hXaIl0soWXUBIfs6nIHfvVrQSaZWne4nvSZ&#10;ZbPB+9mMZrP8pRfSgQoCSDG6AArj6VsMq5k/3qrOvzMQOdvFN2Y4qx9U/s9fEPXIfiBpHhTVtWmn&#10;s7xGWxmuJOYXH8O49j25r638QeI/BeheF9cvNS1myjVI2aJRIDJIewC9ea/JHztSt9c0a5jv7hHt&#10;9ct5VeMkMu1geor698W6Hqev/CbQPEtpr17fufBVq0ls0mFKovJA6ZH61z1aSdrG0KjTscr46+IH&#10;jXxRrd9DHJdado32oiK2jYhmXsXI659K5G0ht4II9hI/d8kn71YtpJMEixGGCysCh4wR1H4V0eja&#10;d4g1XxdaWen6Dd3E8s6r8o+SIHqWPoKIxtsO9yzEZ5SY4LK5lklbakcYySfpX1n8D/CWu6V8Ovi1&#10;e6z4fFuupPA0Ebt8xCjqR2roPh98PvD3h/wlp9zd2dpeaq8Ss0koBCMeyg+lemaxcxr4dTzbkfLF&#10;nYp6Csqs+hcYmV9oO6SJbSEKGwGA7Vl6ikI0692tmQqOh6VDDOZTAY1fYW7daytYuvJkuz+8HKgA&#10;jg1hY0JdFkuI9bdgjAgnk9DXTTb5Et2L7dz5OK5Kwl3xREJtJGa3zK4scGcHanSlYEy7I8QihUSx&#10;52YzmufukO+Yteqw8z16VDNOBBcEwyff6k1XWS1lW7Qq+Cy96pJCuE/nJLp+Su1hndTJbsCxuyik&#10;ny8A5qxqQiTwrCwvFLKuAvcVzUFxFl0Z1J9fSqWojIljgOqyN5T5Z+ua6C2nMekYTUFYquMY5FVp&#10;YQzocqVzxTooQJZgByVoAYyqb1ZJCzuRkMTQHkDACJyC3FVFYDWnjadx83BNaloVOvW0W1MFTh/U&#10;0AVZgxWVTuyVHfpUcLyLGqO4ID8VJeLOviQxurAFuo71RvPOiudOKWMzh5lAAoA6YEuNPwpB25xj&#10;rRLMzybGgGUYVo6cqf6Cz2iqRbDCfUVSvEKXN24wfn5ApiL1tLC1lcKLZdwTuKyg7vqt0oHAk9a0&#10;NOV/sGrSkIB9nO2sewWU6hqROcm5bH50WGVtVtHksp/3T8Dsai04Mml20fkSjax610BY7ruJ1HQY&#10;NUjEwnVl64PbrQBg6kwN9bqJQMvyM1pwtt0WTDnasQwM1XntEa4glMUpYOTirAC/2bIDGR8lFwIR&#10;PCsMRL9ZcGupSPGi2rjJDIOtebzNMNesMY8tLocevNelefB/Y+mE8f6MuQPpTAjEEZeTfAxBX8qs&#10;2cFjBcxMCdzuazpb6T7KVits4PzEiqEl/Muo6K/ncKTlCOtPQEdzdRQSw2BeVcDkDvUUpVLSMrau&#10;AAP0qhpc5l1dHlLhGx5YPeujuhC2dtuDlOgFQBmLNBJaD90M8YDGtm2NwljAyqcFhtFYtxA39nMy&#10;phg3AFdPaop8C6W7XCl44juoQFO7eR7tpCWyYuh7EVr6NCZDpO9xlpTkn0rHBDRSHjqa17JmEWnF&#10;ZSu2Qg/jTvoM2tbMcb2pjcN5cYBGK5tG824kOB07V1N/Gh8P3bttz5IJ561yNkD9q1EAng8UWEPU&#10;MurJ864rVS5EUwx8wIrAvDICwUc59aLRpmtW8xs46E96Bmu7ltSkYEKGYfhXMa3bg6vFtVC24fNu&#10;rVnMpsnA3ZBBBpjW9pPp8cjXcokBGR9KVhF3Rl221sGBPyDJrqjsNntKH7vFc5pwxPPEUIwBtY1v&#10;qz7ZclT+7pMaMi4gtjftlmHPrTgSsK4bovFLISZXy38R4qvL5vkqAmT600Au/wDftz1FWtL2NqGq&#10;Btu0qeTWcuBIMSr15qm00sfiZishAKAEetAHQPDbRrq0iyLgk4yayMNLa3O2YcZ6VeaJpPDV87XM&#10;n3Omar6ZGgspwd3DnnNKwFK0t7/7QrtI3lrJwuetaxZTNJ++UYHTdVhl7Ih25xgGsmS3/wCJ+zGa&#10;QDcMpuo3GbMRkWAMoUnYR0rOy4ubli2AWzmrdxqGl2thYhopjucLtUZNRXLQva744yA0IIosIuxS&#10;ubeBtmQDwcVkazKHvtGYgcZzU1rdMNKkjeIKVY4J71Suo5JZIiDkD7wosMs2vls0hQEYxgjtVi6M&#10;hu7NckkEc1LpcD/YL0+SMADNEiEarGCc56GiwhJ8G1YCBj8gzVa2aZJVJib73BNaqmEFxhSAPSq0&#10;wyxKxMBu6UWAfLNJvUnGStZxkzdv8vGOtTuX2nvgVn7pDqGDa4UuPmqZMpIWTywrPsBG7uKsIYzb&#10;RcYJH5VZMUGGUxDBQEVC6bI22qNo96QEEKeVrcbee3zdea0P9EF3MxuyNyH86orn7QhwT8wyCasX&#10;0LfZbN1Q5yOM9KYFT5xdzlRzk/jVWWS5DuwgDHOCfStWIL9lLbv4KzHEjag0aOctMMn0qRlF9Nmn&#10;LTqvzKwIzxWxp1w8WrWiyFSUddwz6V0bW4i8KFeSxtskj6VwYx5164Mu8s2T9KdmF9Dubu5im1me&#10;WC0X5LXBGPauYhu0ku51WYMWnIJzU2iC/m+2BbrZGttIHJ7isfTE06LxHrMcNyZHF+24k9OaFoFj&#10;qIdqlyUB5/KobtIZXZWmTGKW8WRYkAcjcg6Vgy3EaXBRrv5gfWnckL2G6jsZDBOx56VjNDE9qHl0&#10;8s6uPrmuntVuZbec7H2hcg+taFjaWjXzPLtYK2SpHXFCBq4/Rf7Jj8P3TPpqLNKigM4+6KmeS0j1&#10;IvstyVHy+1czqM2oN411ZRpwSDeoiK+gqZUuJZ4ghcjbzk9aLjsX5NTD688azuvyHJxxWLPchtXs&#10;Ua/dj55yO1XJrR12yFcbVOcCsiG2jfVpS08aEE9WoA6a8MD+Dr4JOgzbgYBrkbZBHbNm5k3NL0z0&#10;rQbfElyGkfGfXg1kyi9k1OzZIwIhcDdg0JA2dvp8cD2qsrnIT5sjpVl4kIbEKjnrS23lJpiogXiB&#10;ST61ZVomVsx4x70kMW1hhVX328ZPb2q0NoimIGdpqk7L/wA9QPQZptxKU0OchuQnrTEEsq7pmMQ6&#10;1RvJrhtJhEUGWJxn0qC0F08LM7Aq0vA9K05kQWCgQNny6Q0ylY26xW7uVHmMMk1os07WqqxIGCQa&#10;wbWS+Oo3KtN8gm4FdFIrm1gwx4iI6U2F0YFwtmyKxQllJGafatFsjAQY3ccVK1uqrIPM3Mzd6Z5U&#10;kMlkrDq2aExGucedB8gHy/lVsbfs3B7dKpckIy44UcUPKwHK8etSUWlSNxckzY2xHK+p7Vxslzcr&#10;4iu45LkqwlO0e1dOjZjd8EHHAFZElvbvqssrJmQ96U9giVHOCw9qrZ+RuaViTcJ3OKdgAH5K9M4U&#10;hvG6M4o/iY4pQqgjngU/93g5kHSkMj7tzTeMHmgn94MNR/EKAEwNyfMevFKCdxpTty49uKQAfLzT&#10;AmX/AFUny0DGQetIM7vu1LhNn3MUmAcbxzzUqqDuG361GNvmr19qnTAZuOopAKi4kTGetXl/1TE9&#10;j1qsCN0ZEg6mrCkeWAT16GqQEny7kIJ5qZC+48AcVAv38e1WV2/LycZoEW48/N8ozmrSn5eW7+lU&#10;1KYOGX86spyBmqYF5Shkj68nirPR2OB2qouNsfsKsA/e4pPQdyZTz93vVlO4Mg9qrDgJ65qwucjO&#10;OnFSguWVPSp1PHWoFz8vzDA9qlycAlQPxqhMmqVc4696gUjC/N1qRSPMHznGRzUAjTT/AJAHinnH&#10;/FM3f4fJX5dakM+PdcBJH/FVXv8A6Ga/UdFb+wfEpI4bw1d49/kNflzqJz8RvEH7vk+KLz/0M1jL&#10;4mXDcv2//HtH7A81J/fO49cVFBxaqPL/AIuOanh2NqCIWbkjmpNmei+E42EF5ksQQOa9Jsyd+fsp&#10;A/OuH0FXS0sgIyQ6np7V39orrYrl8bgc+1NbE2Lybgg+UYB4q0obG7eMY6VVUN8gwDzVtQfLU4HW&#10;gELxuFNO3dyxp3GXz6ig7cdATikAKQXYbgacM8/PUSqBu+bkmpPwoGIc880oAwTuoP3ulMO/Eg2c&#10;eooACTvAxQNu9QW5oAbALc0gxvXEHPY0AO+XH3RTsqFpqg5fIP8AhT+PJGFBGfWgBny+Zgv+NO4C&#10;yfvM56GkO0ld2KXIEeNvbimMaPuLmQnJPNLgf3RTBkOuWzUn/AfxzQhCc7hz+NKQCD9abwSoMhpx&#10;+4P50DE+Xe5CnkCn4O1ucYFN7nApfnCtkZpCFB+aPKnkGjgJ070AguhO3pR68UALjkj270hB3A46&#10;UE/uX5OexpMSFP8AW455oGPXG0ENzzmjPynDkgj0pvfr2pedq80CFXG5ctS/wy8jikwNoGaMfvVG&#10;7jHNNDGZfzgDH+NSA/ezTwB8vFI2PmpAL8u3oaaeCeKXgKBz1pD95RmgBgHXntSru4yenSnsCFHz&#10;dT1pCRxQAh27H5Oc0i9F45zTm5+lNGM/d70AP+YHhRmn5JVuKZzuOTTs/N05oADn5MNS5XEuc54p&#10;O/LUmR/coAf6c9qM8/f70hxtj55xR/ECQelOwA4OY+mDS8jzcnHAwaaRwcqcZpTkiIE8YoEHfpRk&#10;+lINm4fOcZ/Kl4LqQTjPpQMXnjBp3PPNIejU35fMQFmGfagBd2SRTuwGc0EJkZOTjtShQCCG5osA&#10;4f6v736U3/lofm/SnY5I7Uw/db5RjPWkA7JAagY8tjnvSfxLxQxO08UAOyRJ0GMUDODzSH/dPSkP&#10;amBMudrAY5ph6sOOvFHzbh8x+tGHyxwfrSATBzHxx2FOyfNbMeOKQAg530Ejy+Zhn6UAGTvPyH86&#10;B0Y5zTCSVX5acPXbQBIMbVwaU8SkEdqjG7e2E4xSAtlsv3oAmGNz9MU3ALMfMB54FQuWC7sGpEOY&#10;w2McUAOIox8xwe1KcZ60emTQADPlMCB1pgVPMfknpTsLujBY9ak+TMnznNACDy93KkDPapZCPLTH&#10;pUORluOopBv8oZbuaAAgZPrSEkscnigF9sg8rJz1oHDEGMZ7UDJMjHWgnKkFhjtUY+9jZ+tKP4/3&#10;Qz9aBDvwpuTtkyncUuDu7UEMYjzjFACrnzR8g9hSyBgMmIZxwKSJGO8+aAV6UjMxlGYu/XNACANt&#10;98U7OIwC5OT6UAAqTvORTyD5S8DrQA0N8x4PtTv73FJxg/KoppPB4oAcucHBqQ53E7x0qJd2Rwcn&#10;3p2TvGV7+tAxxJx8pBNAx5RBfkLSgplxjHy9aZn5Sd1ACdEPtSjG3rxSAkkZQUmTgExgUAh4CZ/G&#10;lyRmmAr5gBYdOKU53Hpj1oAUf6xcr2pW6dRTMjKZJzmjPDc0AL6cU3Jw/JHFDEeX1NIMlutAhy53&#10;rz2NOYfuhhs80hBC9uTUeX3jC4FAx3r8lMY8uR6ClycHn6U3HP8Aq+PrQAo3bs7ufpSnBRuc05VH&#10;JL49qjbPmH60CAnlOmMU18fNxTT1Gc57UvzeWcnn1oGhgznpQc5POaUZAALc0hxkncc0AIc56Uwn&#10;l/lozz94035cGgAOTGx2/WmY6cjFSqFLYLYzTJgFU7WPUUCI2GVFA4CjnOOKQeYChEnG3kU9Vy/L&#10;L1oGIevSjLBQNvBp5HzY2/jS4/djINADVL4NPcIbVjkg03kN97jHpSEkqcqKBEMO7zpAc8HrVpQA&#10;rfP0NU1JF8Ts6n1q3kF2O0DigBW5XrR/CeOwo/iHFOHf5RQMiIILkBePU0w7iowKndRlAxPPpSKH&#10;HHl9M4NAisV+TnmqzKA4GcDFXmHyNlx1qEquV+Y0AZjjIl+Q9KzJI3O7CsPnreZE2t64qsV+Y5jF&#10;AzDLXkGqwyw3M6kOpyvBBHfIr3bwV8Q50i06z1hi4ACx3PqP9qvHZo8t9wYNZMkUy3A2oME8rQpW&#10;JlFM+/LO50+60azuLbULaWJ48q8bZ/lUrA5b5eMcGvi3wt4q8TaNrlt5d7NLamRfNtpCSMd8elfV&#10;/hrxBo2raHaywXlushhBaMtyD3rVTTOZxcTdZTnpR2NWWUkjkfjUZU4PAqgUkyIjpTMdTyfannO8&#10;g0negobzleaX14p2BzzTeM8sKYBj5jz0pesZOeKbxkcU9duJP0oAev3VIFMvnEfhHxLIWA8vw/cM&#10;T9FzUiY3KPeuY8eXQtf2bPjNc+dt8vwbPzn1GP60LQiR+Yxc3Hxu8fzMQSfFdyc/VzXtvhOIfbJC&#10;Ix90cV4foQ3eKNXlJz5uqyN+Zr6C8KxsFVjnPFFSV2bU4NRPQI1ClMIeF4FSkLl/rxzSKwMhyo4H&#10;XFLID5akFcVADeNj/MOnNV3YbSA5xTGfEn+sU8VVkk5+7jJoGixvQbMvnP6VVlf97Jh1HFVpJh5Z&#10;HmAcVQaR9jKWxzyaALbyHH3B161UeQ/MPtIOD1FU5J1Ab98CKqGdhIzhV24oGWZJsOcOx+tReam4&#10;/MaomUNMeAOfzp4DnB2cd6WoFvd8xySafuG4fpUUa9ynerKpuZcrgfzoAkTJj+5nmplA81QCeBT1&#10;XEa46YqRFyQfehCGhT/dqVE+VuCR+tTBH28sKmVWzximhEXloIY8rnPb0pSuACI8Y6irQUkLxUgX&#10;5ZMISccHFMLlbb865i/Sl2HzWxkjHFXY1Jjy4Oc07YBJnaOtKwXKIjXaxPU9qXy15+Q4q8U/fHJG&#10;McAU7Z8p+RaLFXKAjGMZNGxvLAJYjPFXgvQeVj3pSnzD93RYDP2AJzGQPWk2nyDwcZq+QMDK0mwF&#10;MbVxQBnAHzD8i4x6U7YxRjkH5uBV3YvlzAg9OKcijaRg8GlYdyhsGZMLz6YpCPlOVFaUgj2OBFyB&#10;wcVVRZi53R5560mh3KfljJ+RKY0bYBHrzzWk0YKqPel8rjGzGB1pWC5mbGzHz8tHlnkhSMe9X2i+&#10;XGR14pBEcjhvrTC5Q8smVuSPenbCEIJ5zWh5S7enNJtysn7kZPQ0AUTF93JbkdqaYzvkIftV3yzm&#10;MhuRTwh5JxjHpSuBm7CEXMfrmoSgUsSWwT0zWoYxuXLHqelDRw4BA5x3phcysL5q7ehFDL8p4zV5&#10;lTc3yDPagRgqoKGlYLmeU5Q7sDHIpQpw5IHtV4xN5sWAPenbPkOcUrMDOZRsXjPPpTSg2pzjnpWi&#10;wABHaoyg4OwdeKLMCpsbzTlB92k2sH4Iq4FYTH5mJx6UbAWJMZBo1C5V2xYQbRuI9KaU+Vjk8VbK&#10;AbvvEk+lRlH5w2KNQKpUFuSabsByQTjPFXCjbRkc+9IVwi09QuUyvAGBTCvztnAHtVsrlSAO9G3r&#10;mMHkUAVgvLY9O9KEAjbLc5qwU/e8IenrSbeR+7b86BlfapLgD0ox04INWkQjzP3R+7xRt+RsqOvW&#10;gRVOdoBQHnrShQWXipyvB4p4QFlBQ0rgybT4wdWRGcDdbSMfoBXhF5cW17oP7YMaFc+VOpPrsWvf&#10;CUh0bVJyw/deH7kn2+Wvl/wqJn8K/tSFy3+mT3nlEnr9K4cer02z28mf7w8y1S3b/h1rfyIrFk8S&#10;MrbfQN0NeJWoMWi6iwmmWO4sE8wZxkgcV9ReFdNl1P8AYb/ae0dYZfNtb2aWMYz90Zrx2/0mzPwF&#10;0WVYkFwJGRk4BYrx/OvNhSk0j25VOaTR7z8JiP8Ahg74sqFPz6Nd8f8AADXzfNDNJ8NPAaFmyviu&#10;cKM92fFfRXwxkeD9jX4iW8ehaxc3P2VoxDDEWyXXHBHBpfBPwj+KOqeI/Cxn8B6hbWEOuCd5rkFQ&#10;nzbuAeSaTg3MipWjTjq7Hv8A4cglsv2c/hPZtgPH4WgaRTxyyg095XPAtHbkfdr2KLwhbppOmLfe&#10;JQ3l2KJsiOMBRjGa17bTPClrpz+T4Wsdy9HlwST6817tGaUD5Gu+abfQ8t0WGeSQuNOve3VDivYd&#10;FurC10e+SS72zSWjbEI6ntWHfalZW9ixM+n5AO1EUD+VcHPqt9cahIYowoDEA96uErmPKcD4n+EX&#10;w51z44eKdf8AEPxM1OaW7uxm2gUKVVTwM5FdRoPgf9nTQ5opNM+Bfh2SdYwBLeRCVifX5s1oltSa&#10;MFo5nfBPOeKoO91vcSmzQZ/jkAA/Eipnq7sOQ6+XVtEt7NfI8B+FYePl8qBV/lWJceI9YYSCJto2&#10;8bSRXKXl94QtwDd/FLwPHgch7+MY+vNeea38Uf2ctMeVLv426JLKo/1dkfNb/wAdBrSnCU1tcLpH&#10;pVxda7PeF5r6/b0AkNV5nvBZA7b3PcEkk18xa1+0d8KbS5lTSPhP4u1PDnDzARL/AOPc/pXEyftL&#10;apPqKR2/7Kmm7mlwii6JJ/ALURoST2LdRPdn2On9pNki0uMepzxT0sdTmmYtO0aZ4dia+JdW+OXx&#10;jaIra/s/eHrIm1Yh5pC5HvjivFdU+Mv7Q139rU/HO/tVMjArZwqmB6ZwTW0cK3qZuokfqV9h02EM&#10;0/xF8Oo23/ltcKv86gS48NrK6p8U/CkjbjkLdRn+tfjhfa342vru7nuvi345uZGlzJ5t9J39s4/I&#10;V3fw5Rm+Jnht7qXxHcr/AMJDa8C9cbfnHPXmqeG03Eqy6o/TTW/Fvwg0ttG/tj4zaJA06MYkLjew&#10;Xr8vUe1cq/xe/ZZi35+Lbuw4+WAnn8BXwN+0AjD9szXf3NyiP4bsdmWJGMY49Me1eTx2tltiLPM3&#10;y/Nz0ohQVhSra6H6b3/x1/ZyijkNv4k1m4bGAEs25/Sudb9oP4NruK+FdZfnp5RH9K/PNIIwYiul&#10;wff/AIgDVow2xcE2dv0+7sFafV6fZiddn3pN+0f8OUH+j/A/Ubg/7XH8xUtp+0J4PuWkVv2Y9XX5&#10;uTG5Y/kK+AJBtePy4IRjOPkHXtmvY/DLWOhfATxTreo6bp091crst4JFHzMfu4B/M1LoQQvbPufX&#10;i/GP4OLFDLe6BrFiSvAmQk/lVkfG79nXyyr+L9WC4/hs2/wr4Q2ahdx3t5q9zp8jzHfFa27L+7Q8&#10;jhazvI8PC6lDajpg3DGxkXj/AOvSjh4XtYbm1qfoPB8Zf2X3YKfiPqabv71qwH8q7jQfGHwO1XP9&#10;m/HfwS2H5imuERvybBr8uJ9E0uV42g1GFQQc7VFUk8O6mu4rqTufO+Xyn2n25pyw0OgvbPqfsYje&#10;A3C7Pih4EXgcfbov8aSS00Jxi38e+DJzjhI71M/oa/H2fRvFsVqmbjxVE23jF8SP0qNLbx9DbpJD&#10;8QvGaurAgR30ox+INTPDqS0NIYhLQ/XC40zxGGPl6WJE6qVOR+dZEtn4hVLt2glU4wfl6V+bunfE&#10;v9pfS9Gt44vjD4y8mNQFW5Pm4H1OTXpXhv8AaK+J9tb+XrXw38M6sp481UMUn5DIP6VjLCyS7le1&#10;i2fZLXOqQxYGry7ww4K9qi1T/hFdS8NXcGpeHdAuMwYZpLdS35nn9a8m8LfGL4Ua1K8WoeH9X0W6&#10;Y/uhLtdJD7EGvaNH0O91lopdJFzLZuebmWMoqj2z1rCdKS3RcKseh8z+LfhvJ5txe+HtfMsYkybQ&#10;t86eynPIqbwD8E/iXrPiiOa8s4dOtt48y8uwWwPRV7mvvnw94O8N6XBDPdzLcTiPO1m+Ufh0rV1T&#10;XLeO2aG1ayiUJjZEMZx9KulGT3M5TS2R534L+F/wh8J3tre3CQ6rqqxfuZLpQyofVV6A16Bea7cM&#10;0SwC2giE4GxR1GelcLc37y3Ls9zyepZ+RXJavrdhapltTs84wAZBk/h1rsUVbzOdN3PJv2iLCGHx&#10;Z4L8R2emx/vHWHUCnTP8LH+VfO8FxPLeTtHppUtGDzwpz717J8ZfG/gy2/Zt1OC61LT7i9vJR9ls&#10;IpQzMRj5mx90CvhW/wDEnjW702KJPED2sJOPJtwVOO2WAz+oopu6NGrJNnues33h6x06dtS8cWMU&#10;kgysUUm9zj/ZGTXnt345sY0kj0z4eSTYyBcXLYyfXaM/qRXl629wb0PNdTzS9SZW3fzq2IIBc7jE&#10;EY9x0GPaqsZ3d7rQuanrPjm9lmFz4qu4kbGIoflGPTj/ABrEFtNi4Dz3khwCB5hrTO0jmUdqU5Xa&#10;fMGQppg9dypbwWSx5a3bf0AIq4iyKkaLKPLLZKnrTIGMkwIZOM9e9L5jK10Hjb72FwOBQBLiESOQ&#10;vp1p+6PI5Sq3G6Q7ocBCWYtjbVZZImnCxrfSMXI/dxk5/KhIRqb0Lye3elGzyQd6HLdq1NN8NfEW&#10;9hs/sHwv8RsHbhpIio/M4r0XR/hH8Spp4pL7xToemhiOCxkb8hUuVtCnFroeQTtEI3wqk5HGaiIy&#10;QQ7F8fcU5r6ksPgto4MZvfjdqswLjKwwhc/j716xofwx+FVlDbk+AZbpxtw91JnP4USlyq+4mtT4&#10;NstO8TXmowQ23gnXJG3cGONj/KvS9E+GHxdvLgeZ4VS2hcD95cNjH4da+8bex8M2VnHHb+EvDkSq&#10;nCwwqMfiKVtViXzhDaxhgDwOlUprQFHXU+adH+BdqGs5dY+LV3KNwJgt12j6ZPNew6J8NvhLp8Id&#10;PAOkOUUEyXJDk/nXQ/bL+eS7aRWC9juxis291K3t7WTfdrgLxmSpUm3oVzXZqyR6JbIEtNK8PwIi&#10;4GyFRn8qonUnFtdKYEODw+7FeWahr5Ot3IWWZvn4weKxrjV7zzFBDrERyQ3NaRpt6sSi2z1O41Vi&#10;gP24LtJx+861hzavdfaZfNmdo24U54zXncl5B9jleS4t1iAz5ks+zP51yGreN/B0FqIW8TpMyZwt&#10;uu/n3IGP1pLyQpSsey3Gp26QXDysgIjO0ButcFfa2zs6rcKAZTwhya818Ka//wAJF+014A0kx3Nv&#10;bXOqhDKzZYqO2Pfp1r7w0/wX8HtP1qzKfDSCe4S2Rm+0OXCn1545rOb5NS4NTPku0h8VahqYg07w&#10;L4rumdsblt2xk+/T9a9Q0H4WfEu7eD+0PEmi6TERnEzb5Py7V9LLdxRROlno+g2qKuFSG3Vf5Yqh&#10;PPqLgGTV7lsnnDGoda+xooWOI0z4VfDy1mgXUfHGuajcMONs2xD+A/xr5l/ap0bw/pNh+zvHpOm3&#10;dtDLFdCRRMSWYY5Jr7Phdvt1sPMflupOTXyl+2DEf+EJ/Zwl28LPcj8xShJtoJpWZ8Ik8/fbOB97&#10;mrliFF0JPKVirfc9c1SyMfc52jmtPTNpvyhUAlufeus4z1XwlHAfBnxfESY/4lyEgn1HavOpYxHc&#10;auwPLXjAepOea9M8K7RF4ogFoQGtMcHrXnmsosPjPU4jPwt2xHtmpRo/hKI/hy7VMAS8mBjgZJqp&#10;G53TZbI3cVc3MbYEREKT1pkCfMGUAgDvTQCPNy3O7jirAjcqP3a8Ed6RlInkDKMjHOaQyPad447U&#10;31qTB3HJppxh+e1AhUH70DFOIG18kHFRBjhMc4qb5izZQBTjmiwDARt4Tv37UhJ851E6AADPHWgK&#10;73ckJjwBghgetIx/0w4tD8gxn1oYC/IGb5T7n1pDvMtxg8cYpSG2QfuvmGTSc7c+/rTACfmQgDOK&#10;Z2kyvNOOQPunpxS44BC9/moARQmxsgZowmWIBPtR8uVOyngcseBkdqAIz93BYZ9abxuJx070E4lU&#10;GInk80hxnOwge9IA7j5ajc/vX+XOAOM1KccfNULY3Sfu+TQxmj4cdF+PHwukJAH/AAk0GTn/AGq+&#10;h/2lRiD9lmXYMf8ACIsM/XBr5osGK/EXwEwLBV8R22P++xX1D+0lG7/CX9lacLlR4ZQEj3Wrv7th&#10;HytAUKSbEOPerAyUT9769qgtvL2hcgHyQc+vFTA8Pg4w1SMcwyOo4NNA+cjbSkr82WqMH73B+71o&#10;EScGC7AjbhPmxWMQA0/IOCcH1rfsmZtJ1wHZ9w4zWF8vmSMZM/MwxTFufQnwku9Tuvh94l09rWZ4&#10;7e8Uo5OcBu1d5qtnLa6rfma1KL5I5HOM1ynwPg1SLw14yk/sW58ueZTGxQ9AK9v1e0t5/DEzfIXk&#10;hbcD1BrKT1NYbHgl3BOkNvcwTsrRXyyJIjYOQcg5r6u8I/F3XH+DGn2s3w3F9qdvpsdvvDE+aSMI&#10;xHt3r5luoY44ryznt5CjzHb82Kt/D2/XT/2wfhoknli1luXjIkGVyfu9e+aznBT0ZfN1R9SfZ9Wj&#10;0p9R1vX1kvpVeQRFuIw3IUDtjpXyz441e4vfiVdrA4aNLzZkH0PNe8/FfWbe38KTyxXhEs9u0cY3&#10;+tfHV5qMEQuS8jhiSQe7E1VP3VyoT7sv6tIE1DQ4WtiRgHcrdahudWjTThAsiwxhBwrck/SmeHvD&#10;/wATNf1L/iW+Eb0Qedh7y6BWNAfTPX8BX0j4W+FXgjTrKG71y+TVLwKrkzPiGM+gXv8AjWjaRnZs&#10;+eNE0fx3rWpomj+F9dlVpQJZpEKxqPXceK9+8N/Cfw7bC0ute8RxXc2VY26N8iH39a7y78Q6JZRJ&#10;bWsWk2dvHDtVoowu/HoBXlfiPxw/nzQWl1tXJ3yF/mf8e1Cu9ij1u+1Xwjo+mWttZ2WjwhIgEjt4&#10;1DH64/rXl+s+NW+16g8d5HFz825tx/CvKBdeLtX8W2tvp3hXxDcTyzbVMUbOST7jpXt3hL4FfEG+&#10;utPu9f1M6bbmVGdN26Vl9PQE+9SrL4h2PF7/AFnxNq3iOKG3j1abdOFVIkLMx+gr2HwV8HfiNq2p&#10;aZPqySaTZsyMTNzM6+gTtn3r6v0Hw58CPB/h6WdbDwRayJajzLq+mR5mIHJGcnn0ArgfFXxs8FWs&#10;9xHoulalqUgkKiVUKxAj+dQ5Poi7JHrvhL4d/Djw/p1u9j4IsGuhbjdd3ih3J7kE8D8K6m/17wxp&#10;lmX1L4seGIIVQkwi4UH8s18E+I/iz8VdT0+4jbxium2jH7lqNrsPTPWvDNX1WSe9neXXtfuWJ5M1&#10;yzZP0NQoOXxCcrdD748TfHL4Y2F1cx6P4R1PVpvMK7kwEz9a8B8UfGf4r3uoMLDTdD0iE9RGm+Qg&#10;/wC0ehr5sjvHjwYYrJAyHeHIrPm1IJIwN0SxY7UQ7iT+FWoRXS41Jnfan4g8R32q3k2o+LfF1yzE&#10;7me8YKf+A9P0rmpbqMKTHZo2Mn5jVSwsvGWpXUEVn8JvGNw0jjYUgavUdI+EnxgujbyXmjaRpUBT&#10;Mk9/Pt2j6VXtFsiZ2aseWte3DW5/4miD5sEcCoprgRJHukeSRl+VU+Y8/SveU8A/BXSL61k8U/tS&#10;6BKoPMNncpyR7Ak1ov4z/Y90MiTSfhldardohCNPCGGfq1Ln5mTZwWp83248Uy3aC3+F3jCZ2I2s&#10;lq2P5V0lv4O+Nd5YXk0fwV1tI1Od1w3lj9a9JvPjleG+A0f9nzwRaLggFoAW56dKp6b4l+POu6zI&#10;r+KdSt7OWdfNMduyIqE9iMCplNroDd7JHDR+APim7Sy3dn4asoUcb2a5VmA7kKPSvUtH+Dtzdad4&#10;Ov0+Ls0+lvC731zKvlCIJ1Az69q9y8M2Pwg02xWbWfiVq88xtgzPOWKAjr8pJFcR8T/FsupeGxpu&#10;halNZ6GLgKhiHltenuSBjCj071hPEuTskbRp2WpvaJqvgHR/DF5peg6NFCEgdXu4k3yEjqzMOeaT&#10;QPF9zb+IfFCr4mlnhKSGcTSH5sdxnpXlqazoug/CWG20/To7jUL6wP2i7kTcVGOgB6Yrh9LsvFGp&#10;6gZIdM1RVluGMlwcqoyea52ud6lpF7xJ4h8Ct8adc1e9v5Av2l/LjDeYzFTwAvUV5H4t8ba3q1zL&#10;b2q3FlZcqFVzvdf9o9h7D866L4heDRZaBZXVu13JPtLSpkkMB1IFeOwvD9jC+Qu4cfQ120KcbX3M&#10;KspXIBGpI+Ut8/51oxwwrE+2OQNtGOetMhSQXaMJF288Yq7lPIkzLgkcV0nOQIN11aoJiZGnACAe&#10;teuWFxrNh4VjtYfEl1gQA7YyQAT9K4XSbC8WK3mHh2/cyPlGKHmujnlukt5/NRI2ZAGBPIx0ouNa&#10;m2mreLVZseIdXBJ6rM1WLfV/Ey6k+LzU7l9wJWSdsH8644PqX2dHRNYbAOSsDEfmOKI7yaOKAs8+&#10;9pcbmBXFS1c0i7dD0K41OOW+so77w0cMRllP3SKv+FdB8Oah8ctfudT1ua201YF/dRjLuAOg7151&#10;LqMnzCSWzAW2JGHDZOOK9u+HXiPwNo/7Pmo6zqPg9r/UZNUZYYAAykAnqOgrvy6ShVi6mqR5+Z1n&#10;GjJx+K2h6VH4J+H0vgPWbzwx4o1kSCzl2W9yjISR1xnrXB+CPiQ/g7wt+0/peoeDNSuJb/5Le3Y7&#10;YzuGGYZ44zXsvg7x3rHimW8TSP2QtNJ0+NVOy5WE4frgDGa4r4jeDdSub7VjqPwMbT1ZS8D7sgt1&#10;I3V6Gd4vBVl7keV7bnPlOAzOdNT5HKF73scF4S+JXgux1y/Fz5scMt68gKru2FzyPwr2zRPG/wAJ&#10;tR1NI7X4uaCJ3b5I7j93ye3zDH618m2XgLRZ9eu1PxPhtf3xH2d0DEH6+lTax8OPGFrZJNaKt5bK&#10;MmWz++g9cDmvmpUYxR2SxNWno47H2RqUUJZnF/ZsjWrEGJwwP5V5bp6zDx3KxnG178heMHg1886V&#10;rHjzSZ0Sz+IeuSqrYe1vtxHuOelekeH/ABfp8vjPTv7R0x7GZrhOf+WZOfX3rmatsdNPHQno9Ge3&#10;6xvj2EKCPs4xV7Q5pJPDJjY/Ms3AxVfWjBN4S0y5gnhkjkhQlo2DDH4UzQpYhqaIJ14jHNCR2xkm&#10;k0dUcrIq/LkL61bWQi1nGFJ29D71RkVBdA+dyx7mrDYTT5XZ4/lIxz1oG9yKwjaLxO74lAkJwO1d&#10;LhF3EuoYt1qG2aCTR9O2hGJXjHalkBaXbu6D1pLQC9DKBqdgPL78EVtylGaHJG7Z6Vyim4QKVgBb&#10;zRjNdYjp/YFtvsgJfLHOab1GiGNlWUkA5zSqVa+lJC9ODVN57RZVVrpd7Z2qD1pUkHlr8mPm61DG&#10;bH2XT77w/qtteeGrG5t/KIkWVA2AfTNfB3xo8CaBpHjSfUPD91ttmZ3msXb5oT3weuD2r7rt7m8S&#10;5dIoMmSRAfpmvjH9ou/lHx+srCG6cF9NTzkVu3pW9CTvZEys1qfIdu7G+1ORTJ5ksxBLc4xVuU3K&#10;6fcutwAyj5Se5rqksbNYwPsMShVySfeuYmttZ1X4l6XpWl6FJLMZSsUUbcyHvXpx0RwNamLHc6hL&#10;qEKzSRsEBPYYr6N+CXw9uPEHjSHVtR024/sa0vwUjPAuHU5x9B3rA8IfCD4kXHxX0aLWfDMthYRz&#10;K91M0gJ2g/dA9TX3bp50vSfh/penaVo1tBbWmmiNAv0wWPqTVKVkCR0s7ada+HrG1tY7SKNIFQiN&#10;QFVV7ce1cD4u8XXUfhSLTLC7MNuqZlMZ+aVu+T6VxvibxFNHZXcK3wBJO589Cewrx2W98Q3vi/TN&#10;PsNKmub65ugsMQOSSelc9rstpEHizXbyAXFyLm+SVVBVoc7s9s45rwrxB4n+Ieszx2974u1ZrUcL&#10;CHKggevrXrmrad4p0i0/asPiHTIY7600y22xMQwQuPlABrwux3vBLK7jzHkLcdgaFK240lYsWsMC&#10;WkY+zruxwcVZVRvkPl87ulPjB89gf7pxU8Sgpc/IOH61IDkIUY284GKeWtSdz2EDsHGxiOnrUUuF&#10;jzv6iowF/s8ZAwD1+tAF6V7ZhCFsbZBgchRmqxLG7Y7yQAMU0KpjYNtxjg56U0j95bgTEDPNICf5&#10;T2PSo2A2vz/DUwUeYPfpTWB29aaGZ0ix75t0bMDbPn24r6c+CXiuyi/Zv8VWWoamEj06aYRseS6O&#10;OFxXza20Xar8vMZzmu6+D39jJ+2D8Mba/cLp91rhilRyNjs2QuQe2aq6s7itdnqWh+CPE3iP4v6x&#10;JpvhS7tNLfWC0tzMNi7SecfWvtPwj4U8KaDoVha2ej6eZltgZrhgC7t9eta1wllZeGtNt4Le3iid&#10;fkEK7RgdOlVoJGa4V2kkO3GG3VwObWh1pIpT6ldn4pTQSKpA+4gPQepp2oNBMt8PNfJXnJqG6tIx&#10;4tur5EkLyqAzduPSoGHzSbzg9Qc9aysUVrMSxCQB1PJ4ArB8Q/brjQdRhSFA45RsY5rfiK/bHPzD&#10;Ld6ztU2Ca4O8jIGWpiMjQ/t8fh7T/PvY/ODbcGukuWCW2XQl9o4BrkI0J8W+GmN7KYhcDcB0Ndfr&#10;7W8Fvp7q6FnhXjNNMB7f2fN4RAdQrj71ZUtq8WlW0kCuwMoBB7VQgucsw3KzEDIBqa8v5YdHUOEC&#10;lxjmhsCn4gcQeF2bz3Zii4GehritPuWfWJFKsOVzXV6oovNNsmjdjGoUsp71zwt4U1tisQXO3j6V&#10;cNExM6WSSJbeDLjO3ipLZgxMglOB3xUCQpLHbeZEWVcdK2/It/7LAiAGE5FIGc7fLLJeq0MSEk4J&#10;6Yp1qJopYQ6kFXHOc5qzLsWcr5ZyTxiqTM63B3AkeuelIDeugrrbOy5PljmoYd3mQZCMA4xkVNC0&#10;UmgkeehKrkVX3YbIGMD1qkhG7AxN/A4XGFqrfZNwwExyz81Lo7CSLWzKMKg+U1aWGNo2kLDhz8x9&#10;KGBDam1+wTK0z5K9B6/SqZDJqjAxMN7DYcVsommxabPMHWSVQcDsDXPSXNzL4j07eicXAwAOgzRY&#10;C3MkqXqh0O7aDmoSwE4bjPpWxebTdK3l8m3XFYjoCz/vV79KVhkc8+26gxsyR0xVhIS+kXjvGpJT&#10;5QO1ZhWIn95Mu9ckDNNt728FxdAWzcHAJPFICEWVu1+25iAGJxnpWpEJBZbEYEKcDPapYLPVricy&#10;LZEfuySc8GlsYnTVboSSEjzOfc0wEjDxx32bUNuUdqygI5fEthG1odv2pa7aG2En9oBoAAqZBFYE&#10;EMf/AAnCPtAjW5/lRsBY8RXGpWtr4Te18Nysq3EavtXoD3rstNkSW0iYsmTaoW+tSyz2ElnDG8Fu&#10;QYAOVpmnQ20V5IYgWBfnNJgafkE+aWgG3HHHWrltFEdPuYy21WjOTnvUxMzJEpTA7e1Qy5SUL5vU&#10;dqBowpyIN8YkzmU4Nadopk0q4USsDsyDUNzArqSVzhc9afYvKNOukFk2c4BHagOpaS+D6Xf20lwx&#10;kj4qO0jISZt/Unj1rOuYJU1KG4EJ5X58Vo6dIzKWMRCiTihAVLq3nYXUnzDj5c1WtJ92n3yG3O5G&#10;6iug1GSM2Z+cBfKOMDpWNo/lm61UGBScE80AWkntG0m4Rosvng+lRx7fIkI2EA1lXJYa3qDRwEfN&#10;gqKntt/kDLuMueKAN61kLTwKIxkn72K3hBcEgxnPycmuetP3cgK4Jx3rU+1XUcM+yQglOR60XEZl&#10;7I8OpqkjqTu6in+aGsjh1z5fUVMIIJ7S6aWYmQ859KpiOOOMqGY9etAGLA0g8V3amZsb+BWlPEpu&#10;o2xyGGazWAGvSOFIxIM1sZQjO4cgUDNGJJP7LlBJCiGoIPlt3AP/AC0NXLdm+w3AYAny+BmqrFdv&#10;EWDuOaALkW4SoSVwRWbePFDcahM90pBIz7VcQqYmPm9OgqjPHG8zh4yVYcikBdtjpM2lRy/ZoX6E&#10;bgKW4e2MUCpGigLgAVWtYR5JSPcqg9AKvtbWqWIka5Utu6Z6UDMd4mDAsScnitSGPbYqDFyR1p2I&#10;XMeNuOMVcEc/kHdBhccGi4WI4XdIbkKw2mo3+aCR94JHSphGu7BfnaaoSkR28xZuhPSi4bEcZk33&#10;Z85gPpTra5VzeISgKvwazWuLmSO4jhtiCwwpIqzpOmanFJqEt3q0RXqFHUUmwLE+Rc2wLABm5qQp&#10;DhMOp6dqilO+VSAcCQ4py7vNjPQA0gJ5xItjA5TgiqJLMGIBC1Zumne2jVSxVR2qhKzi2iQSBSVp&#10;NjSJlMQDgHnjvVl5CdLlDq2NorDs47r+0Lzd5hO4c1bluD9uaJbRxugIDEZANIdi1HJavp7bJwSh&#10;+YelLGbcR3DrHliwJOPSue0yxurW/vWn8VvcebOx27cBQe1dIo/4kmrFIV+WM4oCxZbUJWswBGxA&#10;jx07VnItu0cuLZMbjn2rKtbmYpcoyqME44pUluFNx3y3QU2wOhtlWDTdVaJl+azfj3IrgvC8cx8W&#10;fERpCeNQBB9STXUw3JNvKn2duUIqpYRtFqWr/wCjfflBzRdCfQ3dQ85dKiKlS6wnH41yFrZ+bf3x&#10;nLE+aCCTXVyl2tiNzfc9ayodonbJIPnjmgZ01mmyy09FgAB4xjtT70GO9ZUscZUcjvSRSTCazA2n&#10;5B2q/OYPsRaScF8dKELc5G4hvCXKWgI3etPtleN4WPGDyKuSu371g5HoKy/Mma+2nALHAoQxmtX+&#10;yGciSPDxcKO1cposFzceIHnk1S4MfmncoyBWnfafdNqG3y3dmlGCDxium0+1s7bTYlcopMPT3oab&#10;YGbqtrczaHst7Zs7wAe4qxaWdrb6DZpMZnlONwx3qwLyNNVRFjDHzD2rZ8+2keF3sowQo4IpiMtx&#10;cq25bcgbBge1Ura5kPiC6V4iuCK6GRhJbzDYB+7OB6Vhpbp++cnDlzmpWhRsxW4nvLZvKfapySKi&#10;vlQzTosBKgdKvaU12kEwLps2HGRVC7kAmvWCrkk4Apkkdiqs5XHAYd61blJTGAIhgL2rHsi/7kmQ&#10;jLnIrojk2QIIGF70DWpz6RIl5IWAHNaSugtc7lx0yao3Qk+0W5DjAl5xWXezvJqelQJMygH5se1I&#10;XU2JBGXUhusgNRXG5riLC8BcZp8aJ5BzISwjHeoGaV7pkitju9aB3LNsk6Jdb3jwBwSe1XpFsm0t&#10;StypIPSua33X9rSxzLMBuxwa1YioK4DBTTsG4qJOry/uiRsNMiRf3+eu81sRyWi2dyHdSdny8Vlk&#10;k3LNvABbpii40rHKZfzV+SpeMNxTSBxxS8YPy16BxDjjAAGajZcIp2jnpzSn/XZ8s528Uv8AByRn&#10;NADQPmGRSkKSTg0Ycb+RikHXpQAbXzkAYxzSqoB5XvSjG4gZBx1qTDlnJI4HpQA75dw+SlHemAcZ&#10;K07nJ5oESLyw+UVIvKjIqMDrUoLBiQopDH/JuUbcYqdTx36cVCNpicZ71Oo+SMZ7VSAlUYAqyhUp&#10;H0HHWqqjkcdKtKFycx9KBEiqu4nJ5NXYuCuGqkhGRjBq5GTljgdOlNDLsRGc7TkdamGM9KrIf3Y4&#10;781aHRfpVSEiYZ2qNvfirSZCnkZzVYD5DyasIRhcL09akVy0uSjfLxUmPlGVqBTyQfSpx1oGx+eR&#10;xUoztfniogBtXmp1xzzUiNKJn/sPWBxtXw3dbR/wGvy+1Ybfit4kGD/yNV3/AOhmv1AjH/Ev1DAO&#10;G0C54/4DX5i62G/4XJ8TCB/q/FFxx/wKsnu/Q2poljx5BwAfSpbYr/aAJlCgOM5FVbZibdtvBz3q&#10;9ZoG1i0QkEmcFjWbWhbPXvD6ynRrQ5A+QYBrt0MpghJXK47CuU0mJhY6awb5RGBgCuygU/ZUG4AA&#10;elIb2Jox+7JGasru4G402IJ5bc9+lOGPMYgVXQkcSBu47c1EChOQO9PJXYxxUcYVbhiEGD1oAkOc&#10;0vPlH5gTQ+3nOOvSlHUcjkcUh2G/3Pl5xzS5whA79aXPD/IM5pBw7HBoCww+ZviG49/wpwDY++vH&#10;Q0Z+RulMA4X5u/SmBOM+VyeCKjbO7AbjNBJ28qQOwFCbN4IJoAUbcpmlIwSAPpTWICsNvcU5SmAQ&#10;WyR+VADfm3jil524wMHvTsfu8nOe1J2Pzc4oAMDI4FLztPNIOnWnDo3HNAxB0U4peMnimn7o5oOD&#10;nJoEOwm4Bj+tGAJvvZBHFMbBdcMOB2qRTiMZHO7ikgDPy9aQZ2ff709uoGF6c4ph3b3/AAoAk7H5&#10;STTedv3OtOX/AFRO7tzSd8igA5yp9qVfutxzRxilzhXIP8NNDF55+bmm9z81HHltgHG6mjkmgB4z&#10;kny+1L/GDsNKTwflGB0pnO4nHpQBJlDGc9x+VMCZP+sAo79KBzI37w420gF4yMDpnmmc7h8tTDy9&#10;hw5AzTABh+T1oAUdTlaTnLcU4Z2Ng0mVwec+lACj7gPtRn5V4H1pvc8UjN9zPrzQA/jPSkJbaw2d&#10;uKT5crgnpTgeOtMBFaXyGH2ZSM8GnfxZIIwvXNIc5yDgAdKQcRjgk55oAdg4UgjBJzxQP9VIMZJ7&#10;05f+Pdx70AHbKoPcc0AREvmMcYFOGMqdo9qkHltLn2ppH7wEEY7igBOfmytPXIbrTf48Z4p3yhvv&#10;fSgAJ+Zjk9eaRT8nI70rbSfu9qaNpx8w4NAEgyVIJ78UhA2cHvSDZ82JOfSnjG3BJzmgBRnav0o4&#10;4O2ggCFOTnuKTnOcCgBTv3A44xTlz5b5lX2phPyH0x0pncfL3pATcYT5upppC7elB3bD8vTFMJO9&#10;uaAH4OD3ox1oGSh56Uv8XWgBgyJgeelO/hye5607C7Tk0Y60AJ8u4ArkY6U7j5uRTCTvYgfnQOSe&#10;OaAA/cbjtQpJAzEB+NLx5bZFH8J4oAmQqGGdp44zQcZl+QYzxUI+7wtLk/NQA4H5lpTjA+WmevFP&#10;6k8UANGRISOpped+Scmlw4SQqmRkcGmtu252/wANAxwx5q8etLgbZMH0qNc4yRg5p3O5j29aAEyA&#10;VHOcUoI8vnJ9DVJ3k/tGRdnGatrg27HnOOlAhwD7hjIyetPxGJzu644qCF2a6Zd568VLJn7XESv3&#10;RQAoOSTuJpecGj5SpxTec9aBh82V64zSkDeODT+No5pnOHO7v0xQIUcKOD9KQ53H5j0oJOH5HagY&#10;4weaBj8ttbEYPFJhfLAx355pFzvX5gMU7A82Tg+9ABxtH0qMltwGzIpXLDI2jAozmPgc0ANBJlU+&#10;R24p+RvYbD+dN5zF8x4p/wDGDQAnG7oKOfm5obOT8oFA255agA5PJQAEdc0IQFbp96mkn5Pm4BpC&#10;Rlvlx60AOyxlcbGxmkPRvm7U5QcryOlMcDLABjzQA3I+Q5Azml52P83FIMbj8mAB0pePLf5TmgBQ&#10;f3ajOeevpS/u8gebTAAFOB9aQk4+7zQA3K72G2n8eUfpTBnJzjr0oO8s3BxQCGZJkb5OnvQR1+Wg&#10;jAY7T1pxH7s+uBSAhH30IQ4pWA2Dk4pxY5I24FMcHyeBk5pgKM8DCnng01hkkc9aTncvOMDpT1Hz&#10;54Py0AMAOeMYpoJ3n5ehp7Z3H60mOf4Se9AEq4JGf7ppnOQC2Ru4pgwGYbG7cVJgAnjsKAG4P2o/&#10;N8tSFflJXHHvSA/Mx2CjJBOB35oERPG3mx/u/wAakAp/PBDL06Ug++eaBiDt8tPHQ/LxScU7Jwf1&#10;pAB2kHC5/pTcy44zxT+PLc4X6U3LiWDA4NAERzuHyD3phHGQp61YKgFiGzSfKM5U8UwsVWHyqdvX&#10;9Kruo2McDk1cfq2AahYfJ9zvQIpFSUbjt0NVXjTcvyk/0rTI5ORiqzr80pGcmkMx54wZ0zGMEevS&#10;nafe+IdN8RQXFnrF2gEoJUNwauSRjfHuzwe1QzIhIwjbdvIzQI+lfA/j3TNSFjZ6ibe1vigWKRmA&#10;juMeno3t3r14FTGpBUgjtX59mN1ncrJKMShlKHBBHQg+1eweC/iBrFpd2Fpq0k1xbqQonP3yvv7j&#10;9a0jOxhOn2Pp9l5fjjNN2+1Q6feaZeaBY3VprNnPBJECrxtn8D6Ee9WiDk/Ka0RmpEBz5ZIHOaic&#10;ttjzCCc889KskfKOPpVY/wCsORTLFH8PHanEKOjYJ7U0fdamZPmDgZzQBajzuX5e/NeW/HGYxfsN&#10;/G0iTBfS40HPqRXqkeCy/KBXz9+0reeT+yMbfzwPtevouM9QvNXBGcnqfEvhZSyGQ4AXp9a+iPCs&#10;ZOjIzRtkgE8V4L4RgZvDsWSR++X8a+j9F8mDw5ZkunzQjt0xWD0kdcZe6dKfKWAfukHHIzWbO8ew&#10;f6RwenPSoJrmMw3RwSwPy1z1zdL9qT/SH6HPoaqxFzTkuAJnAtd/44xVGS4JmGDHgds1jTXTHdtl&#10;wM/nWfLMNoIEhyeTR1BI2Zp1BGYUOScYNUpJmKHDk+9ZvmLmTbHJg9iaiZjkgMfwNT1GWfPH2ra0&#10;R20FnJ+UnGaqgZK9OtXIyoX7q54oGSRRsW/GtCKPCr1qOP8A1DHI6itCPaSvzZGOae4hkav5pUp1&#10;HWrUcbiIZYkE9RUq7C8YKLx3FXI1TemO9JiuQgYCDacEVMiIIuhJzxU+0BRmEHnjmrCxZSMhhimg&#10;uV1ViyDBxn0q0EHzYIHHFSlVwBsHAoUZk79KaYiMLhXOBmp1JEP3RQChQ5C5B6ZobYSmD0HJp3AR&#10;i5AGcc0oGTjfgEdaeFXa2c8CmA/L0HHSk2NIkwvJ3E0gHyD600kbh8uKeCCrfOKAF53DOMfWnKDj&#10;g03jB+anAfvV+U0bAG1ixwKAp3D2NS5XzjlTig7d5OaAISp3NwO1BVhC+AMmn9+tNO7zMdjQITny&#10;Yxhc4NAUbTweTS4PXjAp+eKQDNgwflHTigqeemKfk5pv8X3jQBDsy/SnhOB8macc7h8tSDO5QXxg&#10;UDK5TL42fWm+WQQNpIIOKugR7H9qTjYflBOKBooqjbR9akZW8lB5YB9atRJuZyE6dae6HjKnr1xQ&#10;MzTE2/HHIpvl5d+MCtNoyI0YMCMflUBHQ46mkBnvGP3mEHanKi7R1HHWrhCkEECk2HaflosIplSZ&#10;D9aQxkN/DmrwRODvNIyrwQCfaiwXKJjO0cHnvimiNQpOD7ZrTCkof3YAOKaUBRsxd6OUNTO2tsJ8&#10;oDPalC/I37vsMVfEeFPfikKjC8k0coambtOFyi03bnnaBV4r8x+QYphQhjx/EM4pWHcpFGDnIXAF&#10;N2qQ37vr0q4yH7USAenPNKFGRiMUWC5Q2cKQADTGQ+WCR3rQKHzU6AY5prxptfO45osFyiEBAIzy&#10;KURnD8rVxUGB0wO1KY1MhwrEcd6LBzFML84+XvTdoLsPL49avFV/edAOKiIx5n7vsO9LlC5UKgKf&#10;3HI6c0iAmTpk7eakkZBC/wApz39qs6fZa5eXKJa+GdRl+bAYIcfnQ1bcE7mF4mkmj+AXxOaOOMyn&#10;TdiDd2bg1896UqpotrG+n3GWSUCOH5mcsPQV9sj4cS33hW4j1XxU9qkkqFo4nydo5IPaup0jwv8A&#10;CLRJbdrH4f6TLcrEB504Ej59cnOPwFcuKhzxsj0cBjI4dt2u/I+SPhL4P+Io1L4oRxfDi/itb+3k&#10;8y4uUKKgYcYB6k/pXqvhn4F+CLexvpPEeu3F9v1iWWO0jfbHCrHOCRya+gLjVY4raY+ZZQpjhIxi&#10;uB1nXrySOeO2juSGBy2Tz+NRSoNJLcK2OnUk2vdOg021+Fuh+HbWz0n4c+F4YYlO1VhXOe5J6k1D&#10;ca7O3mqjxRpz8sYxXmbzwx2s1xfeI7CBVQsxmmCgKOvWuL03xjomseN/FVjo1tJMlqSougeJWX72&#10;B6CuhUIrWxyOUpK7dz2abVIxBdO95EFCEku9edap4jlmuLmK11WzVVViXaQAYHWuW1Cy1O6usT+J&#10;79ItxDRoxHTtRbeGfDFxpk8TR6urFMFxMQR/+utOSy0MVK5iwa1Y3mvxLb+LXvZzcMrRr0BFeo3+&#10;hXdh+znqWuy6tDHLF4TvLh4SeF2LlTn2rM8N+EfDemQax9jsA01zdp87clOexrb/AGi7ybSv+CXX&#10;xeKTSLIPAPlKc85kAFOMbuwSnZXPyu1/9oD41y2xtrPVtHtni1a5WW7EW5p1DHb8vAXA+teRa78R&#10;vjTqtrLHffH7xs8TNzHBMYlP/fGD+tebOWNxcHc3NwxP40uOI/m6Cu1QS6HO6zZYnu9SldjN4h8Q&#10;Sknky3DN/PNVSQV6Se+45qXHynp1pCo3H5ua05vIyuyPD8/uk5HtXUeFZzB4neZbOJplXC7lziuc&#10;KttPJ6cj1rrvB0HneI78mWMbVGSahuxJ31u19PqGpyXDLiS1cgfhXit4MeINbHl4/wBPfA/Gvoaz&#10;trV/7SVZWLC0bFfP+rBh418SqYmBXU3BB+tClctsfbxg2EhxkjsK9V+HT7PGuhnH3vEtmME/7Yry&#10;eDyxpTOL1wyyDcPavV/BLW4Z5FbDjXrHy/pvyaaHE6D9o4sP2r9KU2wCr4QtSD6givHbbJsoiduC&#10;ODXv/wC05bgfF34JXg8vFz8OoA3rlcV4CgZfD0J2L2zzUrQctWXBt7NTsnMvK9OBVRWkKSBNnAGc&#10;t0oVs3dwdwwF9aoRtaVCs3jHw9BJ5SRs7STOegVOTz71sSXGn+Jvj74C0hvE5sdOiu/It2IyGx1O&#10;OgLAcHtXJyzMnhLVzFdyb5HEYwPmGewr0zwfoFtZfDkalc2qNfzx74VJ5t16j/gR71NrsJPQ9O8Q&#10;WXwB8LaVENP0+9vdZOjeXHavOZASwwXYk4HqOleXeB9D8Haj8btDsb7TL1mvJrh4QsnRjz+lVL6J&#10;m8QahcyxuZXkxJvO447YrqvhFbed+19ZzjPlab4duZmOeM4NDXYlPoO8X+AfHGhahqN1Zx3V9pgk&#10;Yv5QJeNfQgc8V5qL5xlUv50fflkfgg192afriTWr3BskkWTUZo5IHXcHAYjpWH4s+HXw513TDcwa&#10;SukahJHuE0QAQt/tL71mqji/eOhU+ZKx8bR6vqvk3azWkkg4AJarkN9P5Y/0gRjaSQRnFdP4v+H/&#10;AMUNCt7iW48GXN1p6sD9ptQWG3sSByK81kleOaNmuyd4Hlpjk+xFaxlGWxlKEo7o0ZbrUrm4jU2a&#10;LHGzZlPGfwq9onhvX9Y8aaPZ6f4V1O7uZbkKqwREnnjt0/GvZfhP8LfGnirVNGnltUsNLkmy13KO&#10;doPIVepJ9+K/STwR4G+G3gzwWrWXhyze7e3Aa6uADLKcdc9h7ClOaSGos8N+Df7P/hbTdB0zU/GO&#10;maZcXhCSxaeCDHa45G4nlmPfHFfWM17pVpo1hbWWhafbwxW+yNIQFBA6cCuM1DWbiS4m/wBOY/Mc&#10;AHgVxmo6nIlnOxupSRGSec1EY31kUm7nVaxqlzIl0q3jLlTklq8wu74xXLFdSiLmQ9X5P4V5x4g8&#10;bWEX9oPJrVrFHGG+aRwM49B1rmPhd40+Fmt/tDeMtO1DUbtLuZ1OnzSuBHPt+8oPQEUezdvIUmzu&#10;tZvvErXdmlpZuzSRv5spfAjP8OB3zXxN8UfFHxEtviDqGmTaJq+m3ccjGa4eUt9oRvutGTnA+lfe&#10;Xj/UvhnpKAy/EPSIJZEItooXDtkeuM/rXzV8SovA/ij4G6VMvizw8NYs0drW43qrBRzsbJyQf0rK&#10;nVcJbXRvyKSPjcpqFzqUcrX95POSWMs8u7P4HpUiMPtEizmJZAfvAcGt/SfD3jafWpBD4GK4kZJJ&#10;nlwpx3Fd3p3w01KVZWvvibaxZk+YRRk49s1vLQxaZ5c3l7UIu7Y5Xn5xVK4mPlsoeIMW4O4HFfTG&#10;nfCPwUQTJ8RdenKpll4UV2Gm/Dn4Rotx5nha9naMcK8p5rJT1sTr2PjZmQWluA940pHIRCc/lViC&#10;21+eeOO38B+Kpy5ACpbOefwBr730zQfh/ZWqG3+EHhhdp+USRKx/M5rbNxaRWx8rw54cthjAEVsu&#10;T+IoXMDZ8TaZ4A+LV3DAY/hbdQLgENPJtIz7V3lh8IfiNKlsLrxxoVqpYbhgtivqOGZiiuL/AGsy&#10;8gA8VOLl9rYlcgfxFjWlnbdDueMaN8G/BMGo2zav8TNdv34zDD8q/j3r2XS/CHwo0uzgax+GOgBl&#10;ThpYwzfXJqxFexwxzu0kIYLyW5rnr/xFYrJdIiIxORu3daz66k6nWNJpn2iJYNPgUB8ZRNoH5Vsw&#10;QW+0s9mPughzJ1/CvIB4iKQlTb2wyeMEZNVLnxRIqsDcz529FJP8q0UXLYpHsN3e2kbhY7e3LDt6&#10;Vlz6ndeQMmMA9MNXik/iRWEhad1z3kbaP1rjta8aaNBHsl+I8CYGfKtv3jH8ulNQ7hJtLQ96udas&#10;YprgtrK7ynIznFcldeIEWS4Md25UucnHWvme/wDiDF9pvVtPBF7OD0luXx+OAD/OuZt/F3iufxhZ&#10;tNqEMdp9sAljjh4C/Xk5rSSjbYhNvc+orrxbefYzHG0QGDl2fGK4rU/EVr5chufGdipwTgyjOPpX&#10;iGt3d3c+NNRNvrF2LUwruCMRz+Fc29oFkDyXlzI7E8l84rN2toOFR32PWp/Fmmq1yLaO5uW5wcYF&#10;Qw61rt1pN5NDAsYRx8p5ya8+sLeNJrZmwysDgY6V19goEUqJNt3uD7YpxqWXcuLWpy/jB9ZeHQJr&#10;rXr0l1YLArEKv4dK4NcGQfN36mvSfGZszotmi6hE7xuDjvnvXm642SjuVGKIyvqZz3O++HNw1t+1&#10;P8E50Cgp4wt8jPbdX6x3JB8TMSBh9Hgc/iM1+P3hORk+NXwyfecjxlaf+hiv15vmbOgyAct4WtP/&#10;AEGscRsma0ErlaRxvdgeNx6VCrsSevB9aru74Ulcc9PWhH/0jleoFcp0tGhEW/tO0JHRq+f/ANrK&#10;3jk/Ze+G1wYgWh1xdpx03YFe+IwF5AeMBuleSftKxRS/sAa5KUBaHX7Moe4ywzVRdmhct1Y/Msg5&#10;PHRF/lWnpfl/8JDboUyHbr34rOA/f9D/AKpf5VLau6avZOFbKzjgV3PY4Eex+HZpF8V3qx6a4ja0&#10;Kox7muE1iJz8V9VjYlj5zM+T+VeieEJorjX9Oj3xKTA2446VxOvo0fxq8UndkedjOalI1exkCJRG&#10;xwv+sxtpyxz/AGyYBl8plBB9KU7fn443cVYGdkA8zt0qjMi+RYLhjcu+5gAPpSER+fId5AKjk1My&#10;jaBv4zyMVEVBjYbTjNIBvBclXOAeTSFMsuZQF9akQATOoA24HNPOPNX5ARjmgZCqxiSUCMfc9aco&#10;ia3kja+MbEkjvnFI4PlsEyNx+Y00RkWzMHJagRJGjkQHCkgEZz6UxlnxI3mry3zn+VPXHlxfK4IP&#10;509uYiNrjnn3pjI9n7mJ/NycHiqzBlYBwRub5QKuj7xzGcbaYgQ38DMexwKAGoA0TccBO9QADyJ/&#10;vZ3VbfBK/JjL8YNRskZlkDOAQB+NAhiq3+iHA4Q8etRhbzA/dpyxyue1TYbztqycADJNMbAuJGEr&#10;noCc0gKzGUrKRCDhsGnESFF3MMY5p+w+bIVcgdfrQwG3acjjk+tMCMgYfgdBUbbvlIcfe9KeN5jf&#10;MY4PSo5PKMtsjTFSzgA+lKwFdHYeJ9EbfxHrUGPzzX158d4pZ/2NfgrcqAUt9OsFY9xuWvka+trm&#10;2vrLzLGVd80box6MPUV9j/EWSK5/4JWeGrpctustLznsQBTT0H1sfGwEZ0vT5PLy6rgAGp1Mf2WT&#10;5+SvFUY0uSoCozRiNTn8KmZ7cCENIc59OlAh7N8g4ON1NleLdCilVfbyx7U+CHULjVIoLXTLuaZ5&#10;wqxxJuLE9OlfRvgb4USGOy1HxNMEURrILFXwcdfnP9KbBRueNeHfDPjfVrWZNP8ADF3JC0gzdSfJ&#10;Gvrz3r3Twt8KfDNo9pdeIfGMF2wAP2W3OI1P+0ep/lXp19f6Ra6HFZ6TpdpDawqEzCu3OPpXNXmp&#10;r/Zrk6q2FXlWas9WVy9jt5L7wvYeEpYNO0ixgSO32x4UD2rz9tdVfEmixNqMDpLe7GLOByT7155r&#10;OvuVvUjZXY8A5GBXp3wp+H11q0thr/iDS9TTTo71ZLGByVa4cHO4jso7etD7MtKxV8T6X+8Dqrg+&#10;WrD2yOK8j1EXMPiTQ5TdFZINRjdcdTtOeDX1F8QLaOHxlrAjVDHPp6CMDooXgAV8368sDRajvsmE&#10;kNwCCTiohoN3S2G+OvEs2paj8PitpMsFvpHzoT95lHU1ofDPwoNa1K91nVbULYLf4tYj/wAtNvX8&#10;K4D7DfX2t2cMlzFBB5qmeXgYQen4V6tf+MNC0r4e6PYaZrNuqQaaI4lVcliBgnFa6bmbl1Z7td61&#10;oekaDDDbpo9ukdvtSNMKOO5rxjxD41d7y52+IiwLklg3y/gK8utbD4p+Ir+7nt/DHiieN7jLXNyD&#10;HGB7Zx+ldKvw51pJ9JOo+OLExFs3EcTcqPTNTy7lX0ObvdZ8Rar4jt4LPw7qFy+QqspwpJ6c9BXv&#10;Xw9+E+nyyWeoeMfibpFpGIfNfTkulVyvX5mJ/lWEh8FaP4RsLS10y03RTKVYfeLDuTXOa9r1hcat&#10;cXNzq2oGVrZA0azkrhegxTd0Ddz65Pjv9nDwz4ONp4f8DafdTQnakdrbjLMP70pH9a8d8V/GL4n6&#10;hHqENpf6fo9jtwI4eZNvux/pXzHqHiOMrN5MFrGm0qg2jJNcyNQllU+Zq0jPzvGcY9OKXInuTc9G&#10;1TW767uLky6tr11IWy8txcswz9DXMz65c29kypYWTBCBu2gYzXGNdX7XM8Ntp2pEtLyQp5/Gur0r&#10;QhLaRyarrVykTyqWt04Zse/aqUeUF2M2TWLySe/LWtxJKygRRxDd19hXS6H4O+LepwwzWvwz1OKC&#10;SQZu7zMaAH/errbW/wBK0iSc6R+zn4bV/JGy7vX8059QDnFVtS8SfF2+0yeCb4sahb27/wDLGyzE&#10;APTism2noX0OtT4Z/D3TrDSLjxf+1d4Zty67mtLG6VpCPTg1FN4m/Zb0G8tf7A+AvibX7lOPOvkI&#10;jU+vJyfwFeV/2dZSxyvPDqc0+OXuLgufr82a1YotGi0eyQtpzuAcgQgY/HFTyNvUd9DtL74yfFFr&#10;SAaH8FvA2ixjgPFalnI+pxj8q4fWfEnx21yELqvx28XLCy5EMUzImP8AgOP5ms++1C1ChVtLJUDc&#10;4I7VSk1HWL2HTbLTvC2sznO3fFCx/UU7LcSRzsumQidprvxXfyLvOQ8m5j+JrofDfhXVdY1u3g0f&#10;4c6vO7XIXzpkIjXPcseK9w8CfD7SY9F03VfE15cTuELxaavJB7bh1JNeqXuvXulaR4Zlh+CtrpVq&#10;98FshjDzqp68UOoloVyNlPwt8M/hF4W07RNR8Z+MtJur37J5sdihBG8chdueeeOa6ODVdc1zxRq8&#10;9n4A0fStAtLZiD5AjVYo+hLcckVzeoaj4CfVfHuu67bGWY2EJsoZbjcNwHQIawh4h8Va54MudLnu&#10;bbSNHuJuXtl2u8a9FwP7w4rinzu7NY2SRi+I9d0TULzUrey1W1eyjvCJrgkLuKntntXB6rqlhPfa&#10;Na2EV1cyoAo8pflU/hXZN4J0O68Vao1vrVxb6dDbKojU48wjv+PWuh0jS/CWlyrJHo1kTG/8QGSR&#10;05pKOqZVjC0bw7rYg0q+v7613iPPlOB8gPsa9Jtpgmjwxm60mNFhP3doqhax+K9d8UNDp/gS75IU&#10;srHYg9zwK9RHwy8M2nw8up/EPxKSBpIhvVbjay+wGefwptdRnyz8TfEmlWvgaa0ivNPuL+XckYVg&#10;wiB6k1832Ola5czxpbeGdYuJ5ZshIIi2M+4r9CbX4bfBq8vr2S1+Gmo3cUchLX12zBDj0JPNO1nV&#10;vhJ4S8OG3s/D/hc3hhIjt7eNS2fVm7D6muqhorGNQ+Kl8CfF37Has/wnv4kYAhpWxj6jNdHa+EtP&#10;sIrG58ReItPjWMbhbo+SxHYjrXWa/wDEbxpe3d9HatDGC5x5a5wPYVo+Dvhj8WvFGv6Nfahb69ba&#10;ZLMGe+vwVJX0jjPP6CtlKxko3djjJta1y/1zTbDQPBMzZcRQCKHcx7DAHSvo74e/A66uINM1Xxbr&#10;07SvF5p0yJsAdwHb+gr1/wANeE/Anhi0WHTfC+nG8MIEl3OA8rHuc9vwr0G11C9No0crlhuGGBrK&#10;dXsaqmeL3kXh2z1TxHpUXw08NWi2g2xDyFbzF+vNfP3xG0vw8fDUsx8L2eP7UiaRI1CnZn58Y9q+&#10;k/iHayReMfC1+n3J4ijn3HTNeN+JraK78M38RA3GwkH5irSckncUo8rOA8R+BPh4NL+C95o8Gow2&#10;+paHGzytMWVX28jkkVp+HvD9jYWHiXTpns3iugNjy4IBPpnpmtPwLLNqX7LHxV0V9PY3fh3XnuID&#10;n5mhGTx9Kv6hape/BvS7uHUZgZLNThScq6D+hqU5PqcOLourBpbnITWnxM8M+Ipb3TW1iCAT7/Nt&#10;HOVBPUgHkfUV7H4c+KOp3nhSa18XaVHfabLCF/tC3j/f27diy9T7kV554e8R6/5+labc+GBqLMTG&#10;oc4JUeua37vSvDX9oySRWN7o91PC3ySrugb1GD8oNZSo+0dm9eh1cPcRYzLf3dSnzU09dFsZ3jzQ&#10;fD15oMOq+DvF1tLcRxPJdRiX/j6i9cfwuo9q4Lwd4v8AEVvqltCdeuJIvtYSSGbnkHBXn34rQ8Qe&#10;HPGWk+ANW1rStWv1tvtJN0tuSy4J5OB0BrzvQrmwufjN8PpTZW8SnxHAblc4GS3X8a71gqtKNqi0&#10;ezPUzbMMHjmp0bRl1R9inwpo/iDwlNPd/BwWbPagrcIArEno3WvBvFXgrX9O1i5gPhbWLu28w+XN&#10;FbsxA7cjPSv0Csf7Ekg8MwN4jtbaIaDbqqhMA/LxXoOn2GlpaW0bXGnMGHytJAGB/OuWVJxPDlQp&#10;yWrPyx8Oz/ELSy8UWk+NZLJ3/eW89rIwI9sjivRbDUb4apDNH4G8TITIC6Nbvj+VfpKmk6WyKPsP&#10;hZuen2ROarXmk6IlnOT4W8NgiPnbbJU8j7HRRgoK1z4yt5JrzTIJv7GvYgsY+VwQabd+c1lKi+aM&#10;RHvX1A3h7Rbh5CdHtVXzDwihR+lKPCfg8ghvDKs2OpbFS6LZtzrufLWg3epw3UiOZmUqw5HSuo0+&#10;dTdX+8jG4ncSK97bwh4Y6L4eiA74aoF8E+GGvYD/AGPcBRICwDkUvZMOdHicM4fVnQL8okwDXRNF&#10;qf2OTZGzAxYX2r3eDwr8NItPhx4ITdsGWMpzn86nOieGVUeVBCo7AnNaRoWF7Y+afsOqC5jc6bM7&#10;byc+laMcOoHZu098DHfmvoL+yvD4L7ra2JxwN1UZdJ0Pz1Y2dqPmHIas50ktgjVPKbZXjtry7kEa&#10;xwadJIxboAoya/N/xvq6a7+1n8TdVW2Y2661JHED02RnGfxr7r/aM17T9B/Zo16wsZwl9qw+z24Q&#10;/NtI+dq/O9lls/AESSRDz7gFlHc56nNTh43n6Fyny6nM67qK7bryYnQFtigdSa7r4ZeC/iGfiz8O&#10;tVtvEQsXFx5olKbmUHtjPeuY8F6YNc/aG0CJ9MP2Oym824IGQSp4B/Gv0E8JWmgWHhLXL9mtm+z2&#10;RC/3UwOK9N2WhwqWt+4uof8ACQw6TpS3Xix5pGgG/CEdPX61wet62tvYah5l4iIsRyAeXNV9f8UO&#10;76y/2yIAs3zHsPavLLGy1/xJ42vRDePDp8BL3l5IcIijnaM8Et0qbO427GJfahqd/wCI1WDT7yVp&#10;LzZDFGpJLHoAB1Jr7L+BHwlu9M+IngLxX4j8RWkd1Bod3c/2aTuaNdmV389f5V518I7bwLa/E34o&#10;XR8Jrc3lhHEukx7d6KR99zjueor33Utfv9L+B/7VHijUb64gt3+H9xHBE7nEZ8sgYB6ZNbU7JNsy&#10;k3dI/Pj45a++o/ED9oG7H7uLVfiZJFGuc5SF+P5V4XaiMJFjIDQqBz0wKfq+q3eqweFYihIt9au5&#10;pD6mVsg1HlALaPycsi9fSuS92zqb0SLuT5hAcn3qeNm2Tfv9o7+9UkI3H5SKnXbiY4JzQInBQxPn&#10;5sng03jEa4PJ7U8BBCdoGKQklsYHsaAGOjGRtzMEA5xSo8floNrE544p3zeWxBGOMjPWo7hokFi2&#10;/BPbFIC4G5BJGMflSnBU/MOelRAL9lh+c9OaUfxfPTQEbgFj6471Dbz3NvqujXCiVXg1iKWNwcEF&#10;Dmpzt56cVCwbZKDCGBQ8CnYadmfql4X1KDxD+yb8OtTilXc/hyENg5xIq4b9a0rOKf8AseSNnycd&#10;+1fPP7K+tSy/Dz4q6FPfLi1n8+2Vj/A/Bx9DX04sDR28zGNzmVsHtiuKtDllY3pz5yEecPC8qEjh&#10;+pFZMqKV9eOua1JZQbdkJwOwz1rNkLeXyw4BrORoisAnl9BwPSse9hllt5/7hfk1pMz89Tz0FU55&#10;lSGVSGG5xxSsBRjt0S1sgnzEOCePSn60qSWWlkI5HkfPntir0I/0yDDKMgVBqX7u4h3CLDrgc9c0&#10;WA5OxjC3kzLK/L45qt4i3Gy0KLdIN94vQ9s12EKaOthMnlFXHO/3NctqwDaxpA3DAueCe1FgudHD&#10;HarodoEtxxZJk/hXOXtrN/aIlispHbd0q5PepDd6BbrLvMm3cccAVr3FwqzQBLeH/UrnmmBmWq38&#10;dohe0xmtFJ1VpFKE5SqEty3mxqZP4ulPVc3cTZ4I5piK8xZ7iZ1h3bW6Vn3PneWh8g4NaqNbrr9w&#10;jXCAdvf8KW5twZVIc7SeaAIbFCLCTduGV45qUxkwuA7fe61NGhECAyKq4wDWrBZTDSt4jRwWB5bo&#10;KpAWNONvHo0ibV3OOSe5q2oAs3UwkjdUNrYzT+IRucxQxpwfWtg2+y7UGcOu706igDBnUJpt0/kE&#10;5jPFc5pzmTxDxE2BPkk12eoqvl3ICrt2Dis3TrSJZ7cmMZeToKYFm/IMVqVVQBFzWCo+VzuYnca3&#10;NUWWHXoY2tX2Oo2moDCi2szlPlEfPFJgYYsQ9zJcDUXyF5XtVSRGAzvG3d82O+K1LaVDJfosxAYH&#10;NVGgZo7pDJwHJBzUfMZ0Flq0cXguVRZncISoPpVPSjLPq8pfJBmJXFY7ljatHhCOAdtdZ4Zh/eXT&#10;eXkJH1qrXQjfaWKDQ7zGn5aSPbg1hxQxm2nZYlzuJIzyM1p6gzNa3iqBlVOOO9Y2hJfC71pbjLF2&#10;OD2HpUsom8za6KVYNg4rc06b9xHlMEn730rOaODz0SRhvEwxxWwqQrc2se1UHy7ffNJsmRqJPIb3&#10;GGwVwDVlIJnafc6k/WqV2HiitAImOccir8W4LbETtygzTTGmTxwRm0lBY7ghxk1BZJLG1xnYQGbN&#10;XpeLIsGxwO9RoUwmD/vUx2KFzMPsV6i26MWfH0pluvl6egZAC3NLcxw/2zZtHKcGYb1pNXEy73jk&#10;Py24ouBW1GeD+zYVScEnO4d6o6Q/+lXp3YKoeK5tXu2122DpIB5p59a6vT4l+2zFZEVjH82e9ITd&#10;x6RxCW+ldzgs3aq0ciNcEKvAc1anYATRb88ntVdVRIsmLr+lMRoRSDapDLweTmpmlaSQZQrgdqwY&#10;izeIk8sMU/iGa0ULf2qiEj74pMZsRsy2dxg9U61mM8omUlVOZK1pVK25XI+6KyJlcTxZLcSigGgn&#10;hlEsbi0PzYJ4qRopf7PkcNjAGBVy8u1+y6ekVplvJAIAqGIyeaqvEQWIytFwGxSyiKMSPgnpVoOu&#10;58sORWbqquFtljRt2Rz6VU3XoghGxmPGTQhnRRbBFkKe+eagmeMPBhCeTkmpoRm1hIYklBuA7VHO&#10;qmWJdq53Dii4Fq0cqw2hcMOfaq2pmIabqDtfOo8snbV1IvKtIi6gErwM1Bfx27eFtTZvmZoTgCgD&#10;ndNvg9nCUvFbE2NtdusrtY2ozgGLmvL9OTT4ZnJvNjtdcKTXotqytawAspIQdKGgTFYSmdxl+BxQ&#10;0WdNuZGg3AdjV5GTzZ1MAGF60iCI2+oqbkY2nr2pXA56zEj6zdYs4wqnt2rb+dLCct5rDI71nZt7&#10;cyYmYu7nOBUWpX10ng4bYVb5hgHgmmxEVzLs1SMLZkhiMD0qS4mSCyi32rguB8x7Vm2z30ljDNJb&#10;BTkYFady6T6GkbWfmOcAHHQ0hlVLtcybHyTGeDUVvvluoy0WMOcVVWKaG92SQqOK07f7/wB0dfSp&#10;KDc6ajKhCdKVprTY5NqgPbiqV3IF1ZxlySeKiJXAzHnLjrS1HctFkIJ8tuhq3A//ABKLsEkFlIqS&#10;MQG3hOxQNgwMVVu38u3chAOnFMVyO3tYmLO8igmXjFX57WBLeEowYkc1DArixtG8xvmGSvpV4k4P&#10;DZEdCQGVtiXafK/IU5GRbqM+R1PWtGKCVoydg6niqMqOl980gI3dKGguXrhYhojsp5I5rnGEpOd3&#10;HmjGK1LmYnTlUqQAvSqgRTpkLZb5jxSbA6K1kjCWGQCSoAzU14ALyMEfw9zWVZsuxC5UBCO9XZ38&#10;zVLVg/AAFAFPEZu3VzlapzwoJVYP0bir8qBdQfK4BI5pJ4ihQuzMpTKmmgMySd0e0PmLkjAz3rRt&#10;La7e43yg4dD3rFvlZ5LbHBEgxWlPqKWui6c0+oIiLB1PtTAotC0XjSRTGSrS8VtXCpkeXHglBxms&#10;awniv7lbmLU0KM58vA64q7PHdR3iy/aGO0H9KWjBGlaeWEkEtwqkqahaPBuWDEjeaxYJnn1MOSxU&#10;SdOnSuttIA8Tuxwu0UbCI45ol0FwYGL9jWW6u107eSxywxzWlq0lgmg5jeLg/jmubhvlGpWkf2ps&#10;sOBiklcDb8uCOezd7iNWP8HarrXNsIZFy5yvGOlcPqR1WTV4syyLCsozzy1dnYLbvo9gojX5YByR&#10;zTGVyytDcBUP3TXPokyarqbNAvDjDGunnCC4AEQGW7Csm7humvZES2PzgY5oQhjXC/ZiFnG7bzV3&#10;TnIg804LHPasCey1OLUYS9rMMius0uFTZRAzqWA+YUN62BGfMrNfs/kAktU0Od0g2Ee1SX6TrMPJ&#10;A+9zxUtpFJ5uXALFaRQxkHdP1qsNxuZAEbA/StWddsDkA5HY1kCXy5psx9T+dCBmEBljx2oUDzlG&#10;4UAnb90ZzTeN5OCCK9E4xzqcphwMHmkbbsTHXHWnj/USbpMZHApiAhSMfxUCG4zu+XoKMHB9KmwA&#10;gIY5NG04B3daQEZA4znrUi52AA4puGBbjI7c1JGOOcZzTuIXHzUoHyud3ApcDb70nHHFDCwo7YPF&#10;PxxmgBcn5sD0xT1HTPSkMcowx47VMM5HeolB3VIoOV+YVSAsR/dYbuc1Lng89qgBPmEYHTrU4x5a&#10;jvmmIkjyOwyG9avKSQx3enFU1A3rzzVlSNwOaaGy3Gf3wG04xxVsZLHPpVNDwORjPHFWkPNEiUW1&#10;24XnpUq54+c/lVVQdy8irKE5HrmpBFtc8c54qcYyarrjKc9qnHQcH60kUyT+NalUnY3B61AP4eOa&#10;njyS31pCNCEg2mo8n5dCuf8A0GvzG1xm/wCF1fFJVkA8zxVPkn2av08twPsur/N/zA7n/wBBr8wP&#10;EKuvxr+JmE+74rn7/wC1WWvNL0NaaJIuIegyO9amkgv4lJySobrWYoItYjkZMXNbPh/aL6clTzIM&#10;VJoz2rRM/ZLIHH3PzrqF4dRg8Vy+j9YsuMqg/CumVgbnAXGFGfekkJF1CNvKd6m4IYgcVCCAYc55&#10;NTKVzwv4UwIXx5qDHWncfNTWx5wGylH0pAOOTKmQODzTmJ5+akHTrzTOPNXPGaAF7DBpAX2kgDNO&#10;YAqxDLikUYT7w60AHY5hGfWncYXOelJjpzmnHBVc9hxQA0hcEhieOBTARsPy4INP/jHy0mBjO0Uw&#10;D5iWJ5OKX5cNSY+6c804AYpAO/iUbuM/lTD96chhxilOdnWmYG5RjjB5pgLnlBnrT/4z3oULswYy&#10;TnrR/D93HpRcB3FGRuOOOBScZPNIc8dKQx4C/OcDNOJj8sq0WSTwfSos5QYY5z0p3dcqc0AKAORk&#10;n3pB95sU7jmk9eKAHjbtNJ2+9SccfLSn+LimAncfLR3PJpRjB+aj5sryuMHmgA/4D+NOUqGB3HpT&#10;Pm+XLZ607jYeKLgDZwcOSSelKPunK0q/6yP5uM08bRIOeDQBEQ+5flGMU4bfLPzd+lKwO/qaac7j&#10;8vX3oYD8exo7rz3oz+6UHHtR/COO1IBSR83y8YqMY8pht7047fLwSc5pOwoATsOKacgt8tP7mjuu&#10;aAFHugpD/H+FPBG0fMKTnJ4oAOyc9qO/sKb0ZRmnj7vSgBRnPSlOCGGaZnLJzS5+8enFACdFUAjk&#10;0vQ9/emHHy/Lk5pR1+tMBernA+lLg7DzSDHy8+tOHTrQAAvuwCvTrS4kFuWVVY7vmpaMN5TENjmg&#10;Bo+8f3fOOaev+rOWoIHTzADilwdv9aAFJ4Xkmm8kt8mMd6O/3TS5bngUAI2/Z/qx1po/1kWQMZp3&#10;XHNBAxnHNAEmeWAAIIFIQd8mSn3RkU0Bdw5OKP4nOCM+9ICVdm04Y/U0hH7x8uOOnvSdwSOlJk5f&#10;5O9ADx9wnNB++fmqIHoNp/OnAneeKAAgeZnnikLEEARg8dadg5TMgznpTWybmM7QAKAHgHBBfkCj&#10;jLUc7+D3pefNGSv3aAGnOT8tIMc/NmlGccnvR/y0BAPSgBwxUoB5xUPPlglR+dOVvkBx2oAcSd0n&#10;saDn5eeKbnkfL3NOP3Y6AI+d3+rxk+tP6RMMDgUn8R578U1zlXyp5HWgCugzqMx2LxjBq1keXJgf&#10;wnioIxgk5NSEgWl42w7tnHNAyjbyKNfbnHz9TWuwIMh3KRjNczF82uMS5AMnQV0YYeUoIOdtAiAN&#10;h5OOM8VLuJTG4VER8zUqgbT8p+9QMnz8qcfjSNt3kZPbnFLkbMcdKiJbcw4xnrQIkwvzYbsKbwIz&#10;8/0pueOtP4J5UUDFyNp60K5DHkZxQccL/s8VGoGc9Tk0CHOWIxxwaBxCBkdPSm8bz60/nch5HzUA&#10;J36fSjPP3cUOcS49qaAPL5HegCTjjNRvnemAOtP7CmkDIOCKBgQOvHSmMTkYGeamK/6Kct0FRDO3&#10;OMc0AOBI3fN2qLc20+uaXBLrk5qQDp8nFAEeQMZzU3ykkg846Ux8ZHIx9KRdxIJkGPTHWgBTjPK0&#10;w4z1zxUh68jmo2A28A57UgE4Ctwcn3pVJMY+cAelR4bGcZA608bfLPGKYCN/F9OtM52H95nNO4yD&#10;mmt1Y4PtSATjNH94/SmsT6UgJI5pgLgbzSk8+1R92yKMtxhRQA442jBoGNznByaRmwsY7mnpt3DI&#10;H1oAQDLHOM0g/iG4nmg7vtONpx2anHG8c0CFHXrThty3rSDGW4+lAxmgaJBnD8c0zH3uaM88mkPb&#10;ikDHqM5ww6UrK21unSowx3gbDU4z9lcFuc9c0AMAUKPkHA9aDjy4/nHWm/3eKfwSMgUAMPMgwe3e&#10;ngAr0GfWlIHzfKBSZwv4UAROdpqNgCq4K8HmpTzHnaM5pD9w84oArMD5y4Xt69KjYfMx2jpVk/eP&#10;NMI+U5BxQFii6ksDtGB1qBlU7htOOwrQcfdGwCq5AyxyQc0xGa8YA6c7uDVKaLM7YOD2rakTIdQy&#10;4I61WaEiMZb9aQF7w34i8U6H4nSS1vpXhecfaLZ2JjkHqB0B9xX1T4V8WeHNYtI1jvYIbryQTbys&#10;ASe+PXFfHs0ZLIM9uuKrxm/hv45YNTvoJYplZHjYg5HPanGVmRKHMfoARnsarsnzHrn0rwzwJ8Rk&#10;uJNO0/XI4Y7kRhY7zokuP73o1e7xvBLaQSR3cEiMgKuhyCK2TTOdpxK+DvPymlVQW61MyncuT2pw&#10;H7uQ7V/1RI/CqQ3IRFZZly+c9vSvj39q29YaX8F7PziE+3TO3PBJ4Few6f4/0tPjD4q0vUbF4il6&#10;4jutwKsFPQ+mK+Lv2rfGOn6j44+H40uK+mis5zl1Q/vGB5wPStqa1WhE9BPCixDRtIxIoGFzmvXI&#10;pJFsHQZYbBg18R6T8ULy1tLKOf8AZ616XZGoLxBhnArt4PjfpCqiy/AnxXEu0DcQePzrCUW3dK5v&#10;GpFLVn0xLdhfMVuuMcVkGSczzlpVxng14jF8ZPhbJIRNoWpRscZDitWP4p/BiSAB9euoBkH/AFeQ&#10;alxa3RppLY9Plc+bAAzcnnjrQ28Rg+WOnFeeJ8SPgu9xb4+LdgmBgb0A/OuosfEnw1vkD2vxj8HP&#10;6g3CA/kTRcdrGud21PmyM8ml48w4PanLc+HTtEfjjwm4PP8Ax9p/jVtGs22BbvwuRj7wvE/xosJ6&#10;FUB+ORUmfl61fForYKa/pDeyzA/yo+xXZkX5bf6ButSFiOJxs5uO4wK0Em5AwABjoetQfYb0l86W&#10;QMcEE8UxoHSIhjdDDcnaTmhMDXjmGxz5JIHfNXY7gFFGR0rn0S6G7ZcSgNjOVNB+1q7/ALhmPtT5&#10;g5bnVpLEVXddLndwM1Itw5mm2qnyjpurk1e4I+bTpBg8HNO3yAvtMgJ6/NQmJxOuSdmFw3lqQD0z&#10;0p6XUSySlccrwCelccJblWVvtJBJxsz1pWlvRcxBrHll4IPFXuJnXJMhkc7V5PUGpvPg/wCe2K4p&#10;Z74O2y2bAP8AeqQT3XzZO+QEHHagTOyWYkzDzM/1p6SruQAKATXIG8uvNiby1BxzSm8lEkZ3kEj1&#10;pNjsdnuQl8Tx5OOtLna7AlM44rjRdt50fzMWzxzVo3U4I3QA5X+9STCzOoSWIzAbsn2qVXi28y8n&#10;oK5VLsiPO8j61YS8Jj/1S+1NIEjo9w3ZAH505WUmTsMdTXPi6yf9WD/wKpvPYp9+JR/dz0p2HY2C&#10;ydqVSmGHmnP0rJ+0xgpkIOOcGmC9tvOhUzgEk4OKQrG5xv8AvrTivyNhhWcksJOPNUfKe9JFdRfa&#10;JAZMgE4pCL/P40h96rG4iKvhkPNNEuWy064xQOxcGMDrUmPmzg9KpxzR/Ov2leehNSb18p/9JU/N&#10;+dK4yU5+b5TQgdomVSclxUfmrlFMg/Kr9o6C+hAReXAzTAk16W00X4Fa3rd9pjtb29tkqDgEnpzX&#10;htn8Q7TU7qf7LJaoBMAyZ5UHpWr+0/rGsx/szfB3R7a5uRaXmqM17HGud+wZUFu2frXyX8PtK8Q3&#10;/jOwbT7O9ijiuU+1zkEKoH8I9SaaejK6o+7NCvLmaCdXJceUCT9a2CMN34Y9apaVaxWnhPTyJv3r&#10;2yhsjOOKus4Pl/MhPc1Kd1cJJJjT94/LS5Oxue9Ieef5U35sDOaZIfN5g+WlOcN8pxSj7w47UvOQ&#10;NxHPTHWlcB28iJf9GDD607IJiJcDjkYpv9/IHQUhySeB06igBXxvIxUZUZBFLt65zn1zS9AaEAm0&#10;beCfemkYIwaeeE6n8qjJ/wBKjIOF280ARlfnzk5FG3mpAcryOSTSkrgEZ6U7isQleGw3BNLsYSvm&#10;NenFOYnycdiaZuhEkYZ2B29hmhANIO0/uxnPNJslLMAhxj1pQbh7komlXDAkYYDNddpfhbxJdiNp&#10;r9rOA4+Zx8xHsKV0M4uRYxMCZO38JzWtpei+Ib+XFvoF2kZYZuJlKqB7Z616raaR4F0s25murK4n&#10;GDvnYHn6VcvNZjaBktpLVI1iOWUYAxUSi+g0zG0zwd4egW3kv9Y+1SgA+WOEH+NdTe6l4b0zw4iR&#10;Q6ZGdmI4YlAJ+v8A9evGNb8a2Nrd3MSXjXE+4jCvwDXndxq+u6nrIMiXCQ+eOFzz+NJJ9Q5bnrep&#10;eJb6bU4lN26K0nCq1Y134i060ubMTajaq8kDsokfGQOpOelc5Hp2oXEl48V5LDJFo0jREjOWUccV&#10;8h+N7zxVe/DrxXeTa/eGXTfFb292YyRu+bAHHQetRJqCu9jrw9B1ZcqPcfGvxR0yGwsJYdH1GeJr&#10;5ljCqQszKecN0wK81v8A4reM7vQ72LSfhlaWeyyO6dwZCD2zjivKvEWuRXX7NnwUs49Ms45IfN85&#10;QoyMdDn3611fwyjS5+HvxD/cQH/iSSmQ7QfurxXNUxdovlPYo5bGPxHlOra9491DWNSbVviBr05L&#10;PmMTMqD6KOMV71+y2jSeKfj67Rj92qAD0B9K+XNUklF1q1zvP/IbmQDPo2OlfYv7K1rIvg79oW+a&#10;2AWSWFFPqQM1lhas6ktWaZjQhSo+6j3e7iUaqAsXH2hv51YgUi4tguAAe1WZUJvoySP9axOangiY&#10;3UREZxur1kfKM6PSgza5osf2Y/NeoP1ryD9tfUYbb/gnl47ga6VZLm+tIIlz944BOK938M27P8Q/&#10;DwMPyoSx/CvjT9v66uT4H+AFikp2SazcSsoOMlQAM0Q0kmgaumj8ko9nnoWcgb6nuI5I4rZiykMC&#10;R7VYjtZzqdgjaRd4EoLeWNxb2wK27/TdfubnT/s3wy8YhVhAG20c7veupyRhynK71yvynpzTNx8w&#10;fMevWu307wR8U725lW0+CPjiTaRuJtmVRn3bFbcvwz+McKxNN8LGiBI5e4UY/WhMh6Ox5rvTzbVv&#10;MJIUgjHJrpPD0sa3F6Va4R/PVgoBwfxr0T/hFPD2g+B7O78Q3UNzqV0P9GsY2+WL3Y5+Y/pVe0/s&#10;xrgMul2iqeRGFA49KGyrXOi0m8t21QttdS6ID8vevHPGcBh+NPjZQBhrtZFIHUMAa9jAVdOSddEi&#10;RAhyvriuF1Z9MvPEekSTaOiyIGGQ2cgetKKB6I86tlDywxhDlpBljXqHhqB18QaJHH9udn120G2O&#10;Mn+IemasaAPhzba89xqHw8uruLzQFVZceWO5xkZr6D0Dxj8CraHSzpvg5beWC5Qx7rIMf9rJ55qp&#10;X0srlR0MT9obSPEF9J8AEtfBnieaSDQYInMFszgFhwOBXm2j/B/413clgbjQrfToWjUh7xyCFP8A&#10;sjmvrjxR8WvBLeGvAcmnfEPR9OjisCLm3lsA7yvjrkjjHavPoPjB4Vl1VYrn4s6gVJAExtyT+IqX&#10;CVtdAnHVWOU0/wCCGnI8C6h+0lIjYyVhsmK59CfSuN8V/B/xPa6szaZ4+027tiucA4dfwyK+rdH1&#10;2+1DTbG60r4ueGNRtXj+aPyVDjPb1rKvY74eNoZXa4RmY+YoY7fyrGUJJ7msbM+KI/BXjSPxJo3n&#10;yynydTTb+6OMA88V7Hc6VqVxFeJbadcoqafGojYkDcBX0BJa2zxRSAQCUKeNuanttJhe2mJCKT1O&#10;MVak1uLkTPkq78N/EN1bZ4MU4yCwlHT867X4caPqmleHvjpcXWjNFdXGnxw2y7wSQfvHvX0pHpEE&#10;dmoEKNvBwxbpVaXSdGVVae9slGDn56XP0FyJO5x/w60+Aar4gl1XxtDZW1rcK9sCgbzSeWr3Y698&#10;CjcWn2nxRK/lFdpWIrnH0xmvKnt/DqkCPxCjIpPyA5rQ0mDwlcXWoW0vh2znYoPKIIBHrnFKa11L&#10;jKxs+KfGXhybxzoFtovhOe/sPsxjuPMiJ3Z9Aa8v1/wP8HG8V+H9bl0IafMJC89inKTE+i/w++K9&#10;Gu/+Ef0jTrt4NHsTP5R2DAIQY714brXiNrnU9UKL5rLKRuY/KD7CkoW2HKdzrofF3iPStf0WXR9R&#10;WCytJkxahSFdB149xX1bpniey8RfBDQdRhvRvWy2yRA8o4HzA1+eEtzrkzFRY7skjg17N8JtZvdF&#10;8N/FKHUooY45mWS1jMwJZsc/LWs7NGdz2vVNYW2lxLdlD5hAyOWrz/xJ4i1GTRILfT7B2kk4Yt/M&#10;+1cbrHiWK98WXrvZoMXHy4IHGfSqZ1eA3Fs0dgo2rjfmpSezBdTIfwZZ3usvPq9xfXbu2WjWUrGu&#10;e2K6GPw18LbG10x4PANjDcRKTHNHJ88Z74PXmqtxqU/kR51KdQycbc5NU4n3ohe6uCSTw3enr0Gc&#10;/rOm6Le67qWyxv8AcBy00pbP0zXLx+EdJN9I8ljdoqyZ+WZgD+AIr0qYQqE4i3DuOKxr/UbOJVVb&#10;iDcSN2WFKK1uJyZfsNJRdLsxBdQogjA47fWtCG2lXUVX7Z3+YY61yp8RWFtZoJNQiUyuqqQcjPv6&#10;VZm8QWcS2T+ZpRLR5YmYdKbi27i5tNTrwb1dXj2RSlMgEAdq1HnghinzDErNGMLnr+NeSX/jmJLY&#10;rHJoManv5ozXG3nj7wyPtJn8RX8sin/VwRkhvbdwP1rRRTHdpXPcpb7dJJidQu7kA9KqS6jAoCtf&#10;IyheMmvnC8+IkkiTC1+HN3HEF4Ly/Mx/z9a5i68XeJZCWXwiE4OGaQnH4cVLWolqfWa61B5DZuba&#10;IRrwxYc1iXXinSoZbhjrEOQDg54NfJr6n4xuoGk/4TGeMBj8qjGazZDq8rL9o16/kJfk7zgfhQtG&#10;Frn0Tq3jWGSWRBrUarzkhxXFS+KNLW8kceIWIGcqATmvJnt1+3Q5vbgDbjrnNPS3gSRcjeCTyab1&#10;Qo3W56Fc+NLEKfJ8ManO3OCz4GawJvGHjGQzG3sbC1ycb/L3ED6kf0rEW3CyRkxQkYPal2n7NOCE&#10;+ZutEZOImiKe58QXc7/bNd1aXc+f9ZgH8Bx+lLHa2qTMwt1ztH+sw386nVObVS53beKsBACpyelT&#10;cCtAiJdXLOlvsIOPlFRlZVuSy+UsZbkbfvZq5hA5LbiOwpwAMeCpwAcUXCxJarZC3uFaRkymc+pq&#10;AoN0gMzn5+M09VQOp2cA047/ADWLMvI/Si4wjk2TQEKTtHAq0b24FtdEQ4APGO+aqKPnY85PWlKn&#10;dF8oA3c0IDH1ZLl7O3kLOxdstntXPqBtciMDBGea6zWQ/wDwjh+Y8EYrko92yUAjkdKpEPc1tHO3&#10;4k+CmVSNvi6zI/77Ffr/AHf/ACLXw8fcBv8AB9oT/wB8V+PenM48UeDTsXCeJ7XnPX5q/XyRi/gL&#10;4SktwfBVpz/wCsa8W0mbUZWbRRlPCjdkZqAMBcJ1znipn29M5ApcR7VPl8k1zHQyxGT58PHevOP2&#10;hkJ/4Jw/EQhThdVsv/QhXpEefNhyB161w/x3Td/wTe+MY2g4Nuw/AimnZlQ3PyxBAuYyRx5Q/lT7&#10;cyDUoWCj5ZRnj1pPLlMTvsbYG5bHSiBj9rAJOC3JrvPPe56l4RZ1+IcJ7kKRjvVDxjEg+MOpEZCT&#10;ICeeh71oeG9q+IPCMvmkF5MZpfHMap8RrTfbSfNahlx3qCkzkUER2gE5FOwPOkwx4ApAVwrKoGM5&#10;oAO0sTwTQBL8xXnbkL19aTgr98deaRtqWzuNzfL0pkZR7QMSyuf4cUxDiBv4xyOtN3OFKlFJ7VIi&#10;fez60bAGJ25z79KAsABCONik7ajwv2R15DFutPA/eMSWzjilwwtpCXB2mgQwF90eYsDsaeT+/lBj&#10;yQBgU1CWLDyMrxUjDEgxHjIoAAHO3O1RtPy5qMKwiX96h+c8+lDb/OXLkU/CcgqRletMZGw+cFQc&#10;+lDBTI3zHcBUnAEWMtnP4UDChjsBPegSIj5flSDBDdzUCeXslAY7c81ZYxGaVvJA+Xr61Bg7bgiJ&#10;QpcUDHFR5LZmAyvFQ8GGIcZ5zmpHCebBvkbaB90d6btzIpMTDAOOaQiA9WARs96glCHT77K4xKrB&#10;vTHapyzZXkcsarurnKgjezdPagD0bxQun337MXwl1OE2yvaZt5VHU+ufxFe06izS/wDBFDTZCclb&#10;y1H0Ar5TkuL2LwlqNmmrloHuVZ4+wI9K+u9Lsr6+/wCCOdrZ21hJLcSyARRr1ZhkDH40oqyKTTlG&#10;58aLPOIIEWcAKBwB1r0Dwd4I8aeINaiaDR5oLMSDzb+4QqgH+yO5+lfQ3w9+E+g2miaXf+JbK3mv&#10;ZFR0sd4MduOo39mNeqa1q2g6d4fNva2thHGkOEjhAXd+XanCqu2w3E5/wl4Q+HvhrRVdYre61Dyf&#10;3l1OAST/ALPoKzvFXiS3eG5toNVIDPiQqf0FcDrvidmkmH9pSlmUgBRwteYXV5cC0vnk11GLykqB&#10;1olO7v0BtnbXesLGsq/bk/PrXFahqep3moW9vaxXjs9yqBYlJJYnAAA5JNYlpBrepeKNOs7TTNSm&#10;mkuwiiJSzMT0AAr9CPg98I7Xw/4K0/xDr3hu1m1X7IHtraUBksww6nPBc/pVRitWPm6I8z+FPwcn&#10;efRNX8WQlI1CTJpznk918w/0r6X1a8sY7K1t7LSrZI4oBGgRcKFXgADoK1Lm6uJpzELkCJSS7ZwA&#10;OteaeI9Y0qPXNNtbZbeWRrpVIRsk88kVl7TUq3c4Xxs0Ul5oLfZwHEhwT39a+b/GEcZ8YlIo0beq&#10;7lB6kV9HeMDERGPM4jtQVPTkjn8q+WfFE0x1KeSG4Yv9sAJHYZpS1ZV0Z1to/jbU9YhtdO8PzxxL&#10;IFnupMqiD698e1emaN4Q+HeiXcN1qOsQ6tqKoGBkAMSN7L0rmp/GMln8OvDlsNVWErY4kSGP53OO&#10;pIrzu78UeIbu7mS00a95c4d1JJq0uxi3e6aPc/EPj14bJYraWzgjC7Y4oECjHvivIr/xhqzSXbt4&#10;iudrnjJ+9+dctDpHi+7vpJbvUYQA25gSM49K3INB0xwjXVtPIp4XacbcfT1qk7EqLsc7da9qU7Ee&#10;TOF3dRyzVmFPEFzKjR6ZqaoRyzIefzr1iz0vS4JoPK8J2gBQ7Gdc4I781s29tfG3vmmms3JbA8uP&#10;AC0OSRSTPKbHw3dNY2k1zqakGTIUHGK37fRNHW7eUWrSOoXqcAfhXoElppSafbu98kYHUF6wL280&#10;GCK7B1FC2Rjb/wDWqeYFCwpWzTTohFplmr8Z+QVTmuUW/AlmGWQBcLwKz5L8ytEtpZXb5HAVMnPt&#10;XSeHfBHxk1uQ/YPhT4kaNpP9fPEUXB92xWcppblqD0sYE9ykaSNvjb+7l/6VRbULjzPLi0Ca4Yjj&#10;aw4r648L/s9xiz0i68TfFCaPLgy2doTn6bz/AEFfRGi/Dz9nPQNKjvD4D8LxmK23NcanKGIA74c/&#10;0rKVdLzKlC25+Y1npXxFv9Vt0sfhZ4xkd3wqxW7kZ+vSu2h+FXxymSE32i22nReXkefKFfn2zX2X&#10;4o+J+gW+m+KY/Cvwg0CaC1Vk/tKaBYot3T5AMFgD34rw59e8W6lo3iW71nx7fyTOjGLypCkcAPTA&#10;BxxUfWH2sXyHAeEvgv4juvileR6nrGlx6fbESXEsdyHZl9ODxkV6X4g1bwroFloGj+HPhxo8rtcC&#10;FHEK+ZuBwSR945qp4P8AFWi6P4S8bMyanezfaczXMty378emDnGK5e48SWeo/HDXNU0j4FNNqLxq&#10;sE0mfItv9rjgmolOTZaSR6DaXtpo1wmq6/4us0upbDfFYnDHkf3e1eU63qfjzxf8WrSS2JTT9NL+&#10;VIVxFCDzwOAxNXU8M6ze+Nrm+1zxFc3c00paXdJ8sY7Ko9O3FdTbahotis1hHoPlRITtEYxvPqcd&#10;aE0JxbOe0/wjay3Rm1HxvqF86tn5/ljUj0Wt4WdjHPIFlkZYxhQBwB9KlNzqMsAmjskRTJgZbHH0&#10;rvPDnhvxPqdvZ/ZPDs7pu/f3cq7Y09/fHtQrlaWOOjFy9ssMUVyNzgYQZJPoAK9R8G/DLW9U8Q6P&#10;caveTWmnxjfIJPlO0epPTPvXdwWnwr8JaVBdap4o0u51BoMoDhnZv7qR9vrj8a4DxH461bUNH1Vr&#10;7xbcaFoHmHy7O3fFzdqPUjBGfSnTpyZnUqJKx6ZqGreCNF1JdH8J+G7G8uwNsk6DMMJHBZnHU/jX&#10;nWt6z8OdO1HU7/xN8QbvWdXkw0VnC2+KPH8IQHA/GvnXxN8QbgWrWWiOmn2IBGUGZ5fUs/UZryM3&#10;3iXUNcMNrp2rzzT3QQFEMskjN2HU10UqPJuZqo2e1ePfi74xvbKSx0q20zSdOTIENsoDsPdh3ryH&#10;QPD3xQ8WeOJU0/w1rdxuuwJriTPloCerOeOPavo/4cfAy7mk0fUvFt/c21uYhIdMjf8AeyZ5G9u2&#10;fQV9c6ZZeF9I8E2dho3hTSLGCMhU8qMA/Ukck+5q3ONNhZyPHvhp8IvAfh5dGu9WuNO1HVPs4bdM&#10;oaONvRUPp6mvb57ndaXEcMMEUSrhUjGBgegFZlwUTXbNyZmLAE7mzTZYpHuA0c5GRkgVzyfM7myV&#10;jhdRUr42umeWcM/TJ4rptMS1bQ0YzqZC3T0rL1OCSXWoFO0SBTjFWNMs9ShkVmeRi2cLg4NQi76G&#10;b4xgju/ht4gtxF+8jAliIPIK+n1rwUQ+blWcDCYc+hFfQ/iC/wDB+m+G9WvNX8Y+H7SFLZt5nnVW&#10;weoCnk18Q+L/AIneHB4i8TQ+G/h3eSWY1AKL+4O3zWJ5wvp6VvTnpYyqK5s6BIdH/bo0qP8AtWOO&#10;z1vwvc206s2ELEEfnXY21jqNhD49sZBYSWn9rzS2riYZw5Jxj2r5Y8aXfim98c/Crfq80U0lo0sI&#10;TI8thg8EVzEmvfEFtd1SWX4p+IBIqKjMXJBCcDjGP0rpppKOqOd7n1ZoEBT9qX4PhbKRy+uHcqqS&#10;Md6+pvi7F4RtPBXwVT/hDvtMep26rNEsJUwv2O/HFfl9p3jP4p2uvaXdWfxVvDNC+Y3aJcqfxWup&#10;1b4rftC6j4ftra++LE1xAkisFa1QcjpyBmsqlFuzT1OnD4r2T+FNeaufbOn3Wn6ZB9iuNNDWk9sE&#10;linBZCjjGOc9q8T+I3w1eyvbrXPDzM2nSXImktlb5rRyc5U91J6DtXDfDnxl4r1j4uaHpXiLxnam&#10;O5tQLOWRFXDIDwW/lX2/bW9lH8I4fPv4ryxUG3vniO/yt3CkgdhX3uX4mP8AZ9q0eZK+v/BPmMVS&#10;9tmKjT93mt6fceZ/CrxNqeq+ENLsdQvZDfWYWJ2Y4aRBwp/DvX1Vpt9eraaLA0uSseAx7iviXxdo&#10;Xifw38UtM1HToZRbyMs1tdwfNFPGeQCRwDjrX0T8NvFNlr/g2Jw8KajZoBcwbueO4Hoa+cxlCPx0&#10;3zR8uh79XLq2FajWi03sz6Hgu5fIg3bwc9asXk5/s1VLNyBjJrn7S6SWC0b7Og28Ed8irszhnhBt&#10;yOOMV5qVzKzRbhudqwjyBjZ19at/aUKk5FYu3Dx571MFbY52elJoSZo/aVU52qefWgXreXOQig/W&#10;suQMCP3R6VXYSbZcRHLIe9TylKVzvbKwuLvwpd3SROQkZJx7da8/ur0pq1+iLK373Gc9CK9F8F63&#10;Y2vhzVLK+TywqO0cgGdwPUGvPdSGnSeK9cmt4WEUl85jB+vWnysOYhWO9nhlIupumc7ulZa/bTrF&#10;xHJcz7IyWJLdhXQ2DjzVQDgwtnFcL421BtP+D/j+4TH2mXT5orcf7TDH6VEkVTdz4k+LOrN4k/ba&#10;vYUvGk0/TZfs8ODlcofmP4mvCfiPLbW9zZxQoBK48qIdx2r0HQI5k+KuvNM8m8XN1LMW9eprxbU7&#10;7+1v2io5PsNw9ra6zKTtXOdpqqcFujSc7nuHwi0ltP8AA/iSVrW3FxdxRl2Y8qCK9G17Ub+y+GGr&#10;2ov3ZJ51JQNyT9a+dLzxB4m+3GPTvDXiOJQQqutu5zjpwBWtBZfHPVbS0P8AwjXiGXCAI8sJUKPX&#10;nFUqu/cz5DSu7qaREW6twiSdEVvmI+ldz4b1W31XVfhN4K0SS5tY54bibUrgRFXVI8k7j71maH4a&#10;TS9V0q98S+ILRphYSsqtKP3LAfKNhOTk+1eofs8aKbr4q/tR+I5NDTMVg9tbuEAAWQnp+FVS96Wo&#10;pKybPUtB06x0P4SaxLo8dsbq8Z42u5QHYmPIOM5rzj9oPX723/4JbaJZ3Gqs15rHjCJGOMbkXluP&#10;wr22TTbtdI8HadbaXe4OsyEuwPG9snr9a+d/2utMZbv9j7SVlKodLu5GHbcFradtu5NNc7Pg3Sft&#10;asiRaPdSy3MirAiLlnPoBXQ3mh/Ei30/UL65+EvieK2CAu/lHCj16/0r1v8AZ7sNBuP2rbqW+v7T&#10;fpWg3DWNq0e7zGAILY9q+r/BPiDSNc+KXx20TVdGijQQ3cemiSxKrIoOGDZ4z6V5ter7N6nVTpXf&#10;kj847adpBy/HY4rTQncRjtVjxTpy6b+0l8YNMUwlLbxdcBNp4Cls9qqRkbVw2TWsXdJmc4uLsXFP&#10;yMCKkH3MZ78VWy3HyE1KGxC+YstuGAKBE21cyZzkkd6bKqPEisB94YNKATcoSnOzpUoBEUxKfQ0X&#10;AYAREB5QwoHehifLPI46VG5AezH2o853LTJGOwYUDnHNCAa7KUTnAzTUnjUXHlvEzhcNkjgGq90W&#10;WxmIdixlREC+rcfzr658NeBvgPoX7P8A4AuvF9ndzarqsELKPNKgCToOopTmoq7KjBydkeQ/BrX1&#10;0f8Aa3+F8p1wfZbm/wDs1wQcAiQ8Z+hr9NL15v7PtjHMPLlhDgY9ea/PH4veBvDug6j8PtZ0DUJh&#10;p14iTpF5m/yWXkYYE5Br7X+Heuw6z+yl8Kb97hN50IQzEnlZIxg5+tc1RqeqNow5H6ms4JlbLnP1&#10;qrI4wF2HI61ahaJ9ZmUOxIJ7dKr3KhbyUADOeSaxsWZrvILk5PQ8VmaixezB+1DIYZwK0JB5l5aK&#10;CVHmgE1S1uzvbe3LrdJsaCiw2Z9pdznWLGM2D7Q4AfNN16R28T6MgdgqqCcGs7SDJ/aZ33gY7iRx&#10;0q5eCT+1LZ22n5zTtYRYMkbWIZMj5MEmsW+2GTTwzvy+Qcda1oFQ6haxkjB5NUtciZr3SlEyptB2&#10;4FFhoy5/murUragkFcHNXmkcy6an2WbcRyRmoI0dba1UliwkGPeuqRIRYRlbOPcIhuJFDQ2zHW3k&#10;a4L+U5K4rXRFFhbdS2w8+lJbS7dVJ2rg5BHat2C2DxMy2y7Rk4oSJZxkNvA3jJZDcFyZsEZ6V01/&#10;FFHbWyG4hAKA9aoeXYx+NrtVtZFMjDvnBqa9s55vLH2mQYYfNupgU4YFm1eFPteI43BJ9a6tojG1&#10;uptZRG6qIznisu0tvKBVpRnyxznrXR2kiz6FcQOykxtmP1pAhqKya3aIblirAYxWreRAPGqw4/d9&#10;axoHdte09ZFwyz45HYV2F3FCyWBExyyDc3pTQHmd68qX1zGwYHzBgk9a6LTIEJikO0rGFJGaq+Ib&#10;Jv7R0WSFmdmYZIFU3uL2Cxvx5A3eWvANK4zevo1utY3/AGKNUjT+VVZ30h9AuYkTJ+6TRFcR/wDC&#10;FRTrqAEpiIdfSubtpZ31G9UWm9Xc4cdvWkrgN+x26W8zKYyQTkZ9apbAzAEvt8zkA9avN9mGsyxm&#10;8mG7+IjisS71Xw5beLdGs7jxAqyXMhWABcjIqr9AsXZEtI5LgRWDMSBkk9K3NDu44o9bUx4V1GCe&#10;1Y2JhczYgJwuQQOoPStC1izbHfA+WbsKV+gM1nLs5YTjbuP400faFZCkR3ZGM1ct4CICC0fAHLnA&#10;/WoNa1jwDpfhmSfU/id4RgRFBbNyhYY7AZzUMEyaGFvt0k0yuckYXBq1Nc+H1vHnvPFWnW0NuoZm&#10;lcL0+tfM3jb42aILW4tvDWlSXL7Nq3cqYQH1A71826h4l8bapqmoPqnjnVXDS8xq5CDPQbRxXVSw&#10;zmjKdVI++tV+J/wxHibS7azvft3/ABNI4mZFwoyccE9a9RuhD9i0F4L9tk1tG6qO24Zr80LIJH4N&#10;spP3ReLX7dww643Zr9JNFxP8MfhzPvGxvClsyt/wCs6lLkdjSMlLU2JlI0S2B6iMHrVC3lUm6G5v&#10;QZq5K4eytUEgOM5qT7LbDRYJPPjLjO4A1BVzOZHN6G54PFSTktpGpfuWJFucflUiE5b5ec1pxxI2&#10;kXo8nDtbtQFzx+G4vpNavIxaglLsheK6IDUY73TiSysVGVFRTWohn1ORIcyNe+mO9a8wnNhpTuMM&#10;Ihg0EIcF/fRs0RJwDTLnBjYeYuMdKeZWEKAruJXrUJViHPPI4oGNtBH9ugCTBQZMEkVPqMVzFqY/&#10;efKVBBB6VQIYMV3EYbPFXDLM9qiPKH+XAz1pgPsLxpNREcl05IGBk+laV4P3cLBmPPFcvFFOni0l&#10;bJgpIy3pXYrHI2mZKjaE4NICW0jg+wFiV8wjgkU54JluYHI+83Wo7QgEAjgHitWVw9go2j5elJso&#10;5fW2eLSnmVA20ruAPWsy0vfNjh/dqpGM8VvalF5nhjUflySnT6VwAWVHKRyMrG8TH50IaR6babQ0&#10;JJUhl4qhfuiX9y3ljIYY5xV60CrpsBd1ytsvU96zL6IzNP8Avjz0xSF1CG7aS9VGmf5cdKvyvCz2&#10;oMx27TkYrJs7cRSYClnY9TT753igdvL5x2pMZR1jTbdorCeEggXALAcVv2DKILceVIrGFRzXH+fq&#10;UhP711jD5IrudGltZ9PgXegZRhmxRcRfziKbcf4ODVBTMblwWbBbt3q5ffdaIXC/KPlNU7VpmO54&#10;wNo60JjHF7dbuPdaxH0DVgamWk120LBVjU5IHQ1evJEOpjAP3uDms27+0OINrHIHpQwRpWk1vLPb&#10;xKmML2rQCTR3TEIhAYdqyNGWyh1ZzNIxkYcj0roZjHh2zwWGKaWgmcrqsd+2tiZZty7huHpUkdw6&#10;xLuZMbBkVoXhtRgNcAEgcE9awpIM38g+3Bgy8KppFF0SQSXBItwWJ49qJtqrjyVJyOnam2dugvVR&#10;rkqST8xrV8i3WSfdIWJ6GjQGLbFP7LBJXOOOaguUEnkrtY4mWrcFoDLEXvtsYbPJxVqQ6el8ojuI&#10;32AZANAiBw67MwKuIlGDVKa7EazHYGIxx61aeR5tWXMJC+tZt7Bb/aTw3saTYG9b3ajQBKAu6SPC&#10;p6VhSuTeSsXO7zCapi8jS0KLbszYwDWjE9o2goWcLLn7pFK49ypJI7kgWpODySMVLiQ2EK+WODwB&#10;SuQY1wq89cVGhlLr+84JpAhpRwf+Phx8vQVp6YWLyb1wAeMmpY4YjYyZC528H0qCHzIrpw06FS/B&#10;FOwF26DNIMBcbqWUbtItwZAdoqKWRN6hZc81Wu/NFirhyPamhGfcI3mkhSTjisnUbCa98P8AkOTt&#10;LAM2elbUUsRi5JP17VJEQb4AjCkihMYy2s9P03wNpsME5Zlg657mq8k90dAmRm3M5O3mtG9jBtmw&#10;ONtZccbMlsQjEB/wFKwFrTILdbK4aSQBtpwK14LyZbG7iMBxztb0ot4rIw3OHAPljOT3qoM/aZ1J&#10;TGTzTbuBlXcUk1wV+3vgNnFWLG0A8t8Kzp91iKsIsX2t8A7s9amWRo7th5Q54FAFpYrd5kD2/wAx&#10;YYrZSLZLbKluBlRWVGkjTqwfGW/KrtxJOmj3xF4CY4CQQec0CKesCeO4tAssQbd09aypLjUFa0Yp&#10;8yEHFYli3iG416/nnWZkWc+Xk11IWOSJ/NjVW2YBosMim1ZLhYhJFC20AEcClFzEqLJbgqRjIz1r&#10;ImsrUanM0ZbhucHrV+CBFQdht5zRYRpRTPLIc8k9TitVQqW8ZJrNtVRfNwlXHZiAPamkDKty5kvV&#10;2ggHrVCS1ne9tm+0YVQa0VI+3EfZ1xjrViPy01ODLEbgcDrRYLnFcbRR/BwOtSbFweKNoBGFPSu4&#10;5LiANtPANAU5T0qQZweKX5u6UBcaN4f/AFYpOd2PLOOxqVRw2W/Ckx1+agQwAZX5Vxg5NAA25APW&#10;pMfN0FG0ZHSmA0A7j8powcipAHJ9B3owcEhhTGNXPFOUHYvyUDgg57078PrSAkGPmG0dKVRyMGmc&#10;7hzUoxuHNMCZQfkIYdOaeCcx59aiH0/WpF6tz2ouImBUE9eanUsdny1WX7zVZTqvPammMtIWKD5K&#10;tx9U4qsgOzuSD0q0mdnPXND1JWxaXt8varCg5GDVZf4AOMVaT74570dBosITnOKnUnYPl/WmBcJn&#10;K81KFOARiki2J25qxEVAk4FRbW2n5DSjIxilYk2Iv+PG8OR/yBLjn/gNfmL4kx/wvn4noR97xLMf&#10;/Hq/TOFibeT5cA6PP+PFfmX4v2r+0h8RwCc/8JBLgf8AAqxtqzSAzcPsudp4j4rf8PEtdxBmwBMO&#10;cVzZJ/sqIY5zzXYeHVVpbKPgfvF4A61O5bPZtJW3EmmrndlMt710GV+2KPsY749qxdMREQsyk4jA&#10;HFbseBcqc5GeaQiUA7R8vH8qVcgMc9aeTwcdPSm8fN9KBjwymIDywW55pvYUh2hSQxz6UvGQcdKA&#10;Hc7RkdaY2N3WnEsduOgHSmZUyc4yO1CAX5cfdPPvSZ5A2/jUm07T8wpmDk/NQApPI+U04Zx1ppC7&#10;fv8A1FKuaAsLxydtM/5aJxxUhHApvG7tQAo7cd6RtwnixmlGeeaf68jP0oGHRMmI4qP5drYUgZ6m&#10;pD90CoiVIVSw+9QBIpYAAuGpOS8g4x2pO546AUhK4J2nmgQ7v0peODtpopec8j60xj1C+YOQPehh&#10;OtzGGdSG6GkGNrcipCxMSjJPPGaQDfl3HC/WmEncPlp5B2A/KBScEn5qAG5b5c4pxLHdiM0hBxQC&#10;wOMZoEOU/IcrzSj7oyKTp1zxS/KSc5xTGOGza4yPzpOcmoTt85MMevNS92OKABSfMBz2p+RluOpq&#10;Pv8AdpRjf0pAPP3Bk8mjLY++TTSwC/c+lKMZU7+vagA53Ke3elzwKb83nHgYHv1pW25HJoADg/Tt&#10;Snbt+8TURHIwOO4p3G5eO1AC/jTgPkXgimcCRzggYp4JyTkUAOMY8tczkfSm4HIyc+tKd2PvnGeR&#10;SHH90UAACbSSTk9acMUzJKt+74B496UAZPBoAcByflpQCc9KTB2Hmj5jn5SDjtQAEfOxxgCm5OY+&#10;/XmnHOGz+NGBtXmgBVxt5Ipy9DwevFN7GnDABoAd6cUZG5Rik7dKP71ACnBYHb2pATuBpMNwQDju&#10;KBnceCOeKAJATtkwnBPrRxsweKY2QvUij5vl4707gLx5uN30pwznrTOPM+7xkVJ8hLkBulADTgqo&#10;9TSEnI+TvzSnd5fWm87hn8aAFJPNKpPGWNAxt60DqMCgBBneeacpGV570h6gbD+dKAu49c0APOOc&#10;rTecHnilOPJfJwKTavlj0pAPHCkhQeOaQhS0fzEZ701c7SKf2OQKAExy3FKO/NH97ik5y2B1oAUh&#10;SvXgjmosARjGTzUpKYQbR+dHHzZNAEe4b8EnkVKnNu3zZ9OKjIG04oVtqDBPWgY8Z3Hij+D7g6Um&#10;crI3vRkYPNAhADgcCmMM20gJ7U/+A00/6puKbAx4g415R9nb73GRW8q/ITtFQBfmU+Wo5qfPP3jS&#10;AQ/f6UfKBycU4AFJCCKQKn2jDDORxQMT+LOTSELn7tOx8pBfo1GfmNAAAPl4p4wDyeMVF829vlp4&#10;+6xI6UCFbcDwy9OaaCvyk+tI3IyHIHpSc+Ucg9aAHkDcp2ZJ/SlfHl00HGcP29KQliTlv0oGNX7z&#10;elStjyRUGSN52dKeD8wOPrQA/cvl9+lICc/eqM45HP0oP3TjFAEuT5bDJ561H1VeKYGJ/h4qT/gN&#10;ILCjbxxS5ORyfpTT0PNIScNgZOaAF5/vdqj7cRnhuaTP75QevapTux2HrTAQ9F57Uzkn7x9uKXoV&#10;IkHuMUE/NxigBnzDJBOe9OGMDimnO1uKUb/LHCk0AIepG2jjYcZo7LyOnIpjH5hwfagBjdelKmCm&#10;CD1qF5AJkUsu41NFnYx3DIPNFgYrhA8XzdTTMcyYORiiUM0kXz4x1pV46GgRC4cpH8/epkGIlye3&#10;WgA5OTSrjHQmgY8H5j8oo7mm4ORzx6UvfrQAvGAcc0hCDG6ZevrSEoFbLAYHrWPcTM11IFPQ9aNx&#10;Nm4oDFxvB4pQp3EVlWU0v2hA248VsEgkEdaT0GhBghj6NTjjbx+NMHVuT2pCT5q8daEAh2lxlyPT&#10;il74pwHX5aUKnmZ3HpQAA4ycjFBxtpwEfkzEydKb8u1fkNADB3HtxTcN5b9KsYTuD0qFhmXpQBFj&#10;vgnrmmfL5RwP4qlk3iEAKetRBWEhPPA5pDGHOR9KhKg1a2klvlbp0xTAuBjZTFYr7R5Z+Tt61WZW&#10;JXkYzV5wdj88VFhSCcmgRRkQFlyTgCoHT5D8nPY1qbV8psr07VAwQqQD060WAxJoI/s5PlMCGzkH&#10;nPsa7rwf408SaNqFrFPHcXdizgSRO2W2+qk9CP1rmHUGLleMVnyJ8jA84PA9KafKxNXPt7QdZ8P6&#10;t4Zsrqw1q2lRohuTOHRu6sOuRW25xb3Jx0s5D+VfCOjal4h0rxGt1YarcL+8BliDHY/4dK+mfCfj&#10;fTdV8La9DcQ21vfRaBMdrNhZcL2z3reM09zmlTtsfLF1J5/xR+I0zoDv8U3AX2w9XH0Hwpex2Yvd&#10;AtnlETCGZVG6PPWs/wAp18R+ISW5fxDcN/48a6S1Yh4yHIOBx61pd7FWVjz7U/A99ax3b2ljpV5b&#10;lyQpt13r/jXCTaNpC3TJe/DbSWOT8kluq/rX1bZ3Y+xQA9Qp69KlmsfDGoWNwl74fsieQHVcEe+a&#10;j2bJckfHl14R+Fl0heT4OaJHIFONhFYF34P8FLYyrH8PNOZQD8mBkD2NfVep/DyEtJJpfjeRRkkQ&#10;y8g/jXnGseHvGVjK5n8P6o8YzlooSwP4jNE4sOdnzVN4Q+FE13Ks2kS2bA8nIA/UVQl+H/wocEQ+&#10;PtdiO/hoZiP5V7LqGnaPcW90k+mTjg7lZChH48VzDaDLFBM1lO0ybvuk8qPrUqdtglTUt2zzY/Df&#10;Ri2bX9orxwgOf+Xl6F+HOtqVMP7V/jcc8ZuXr06O0uTEwEF8GAGcKeKlEWohFDRXzAHqFOatSe5P&#10;sI93955vH4V+Jdq/7j9r3xWGB4DOxq6G/aStlT7P+0SLhR0V1OT+legJFK0sJkN0uD3U5p0qXYuf&#10;khkwB3NP2j8vuN4WicMniH9rmJo9viXSZBj+I9fwrXtPiF+09bxKLn4I+GL7axyySYJrZb7QJW3G&#10;4GD2Jo3jzipvJw23PfFC5W9RNvoUH+MnxMgXF7+xtrAwACYyxA/KpIfjpfJ/rf2OPGBwOoDmtEXO&#10;olUCvYsBn5ZIQc/nTxdS7Av9keHi2DkNbpxVXj2Mr1V9pfcRxfHnRzIguP2WvGkS9yIn4/Stu0+N&#10;fwjkcG48DeMbUk8l4GwKxcwSSPvsfD4AXnFsvP6VRki8OSGRZ/Avh11ycN9mTn9KycV0TNabl9po&#10;9Nt/ix8A5BGT4oulyf448YrVT4lfAqWOIL8XbJOBhWAzXh76J8LJUk8z4TaaXPUqQufwxVBvBnws&#10;ljl/4orZwcskgyooUe5baPpaz8ZfCS5uI1h+LnhfcTx5k6r/ADrfS+8JyBynxR8I5YjGLpP8a+OW&#10;8AfChlvDH4n10uBjaJCMfQ8VQl+HPhhwrWvx78cW2M5X7SxH4VXIurOeVWSv7rZ9uNJYF12a74Wk&#10;zwCLxOP1qwkCeScXmkSZHadTXw1H8O79YmMH7V3jdAG4P2l6vR+FfiNZi3Nv+2p4sTGNoLM4NQ42&#10;e44Vm38LR9p/ZrsyHbplr9RJTjDcgMZEnHPYE18don7QUEYa1/amWfB4WVSDirK6z+1tEFMfibRb&#10;lQON4HNU462TOjQ+vUjlEkfyTMpHKlSKRobnzZPLdwM8g18r2njj9qaB4/tHwa8H3iqPmxNtJ/Gt&#10;Bvir8Xop2+0/sT3TY6mK5JB/KpkpIUpwj1PpPyr3zQftBIHbNPxdCxwySDJ6hulfMQ+NeppKwuv2&#10;LfGiMH52760YPjr4f82IXH7LPjuHnlvKdsfpUtMhVYPS59DLJcfaSvkz4C/eOeaezzCIl7dz83B9&#10;K8atPjb8LZkQXPgrxha/Lzusm4/HFbcfxV+CczRAfEW5j6fLJbEfzpWZolc9PinfzFJlnHH3RUiz&#10;SGabEbjmuJt/iF8EpjHs+MWkI23+NQK27PxF8O7yN/snxq8FSHJyDcxqfyNMfIzoVml3/cIP1p/2&#10;qUIeScnqaopL4cZcL8SfCGc/8/sf+NWFj0tiNvi/wq/y9BeJSegNWJjctvjJmGcdRSm5uCLYhR9/&#10;161D9myCVm0YqG42XKnNBt5ApIhgHIOBJmhNCaNE3UyzNlVH7scZ6VZhv2VkblvSufMM76kGCx7l&#10;TBUSZJ/CpTDOqW4KXIIzj5D3p8xNjortvDmo6HdW+o6FZ3EbwMG87nb9Celc7ZadoGnaXYwabpdj&#10;b2qXBIVRycnqT3qNo7nywT9o+90ANKVuvLOYJMYHNFwszoHvpGW2VZowgQcHvQLsF1+YZx61zJ3h&#10;f+PeVhu6U1muRnFgy5HBDZxQrBqdlHeJlAs4zg5zU63ILnLp161xEb3GyIgOOv41N9onVCDDJweo&#10;qk1YbO28+H/nuoNKJocsSwOBwa4sXUnlc20nbg083pEJ/cSYJHy+tLQVzs1mj2tmT6+9SK8G1gJQ&#10;feuOW8k+b9wRwMg96eLtvO/14QY4GetJtDVzrt8eX/eAjPanbothIJOTXIrdv5knA496f/aLBWAX&#10;kHPJoaEmdTuOR8oqN24X5lrmP7RkbcQRnPSomv5DIQsZZgwBVTnP4UmNM6kPgnoeKiM0fmAfu888&#10;ZqTR9I8aalOot/C8scWBulnbYAD6Z5P4V3X/AAiWm6doUt5qPiMXMqKCLaLgfTPX9KLgcVbwXtxP&#10;iHTb5hnkqhNd5pXhSWS0Wa58Q2dvGFy69SAOufSqV54ot4fDtlDpnhvT7NfIbzGRA7gDqTXGy+Id&#10;Vfw3qf2bxW0kU2ROjPgufp1FGt7D5Wz2nTbn4cWsGpR2mpaRPPFE2SxGSw9zXmeu+NvEct7fQxeH&#10;obOKK4Zflky0o7EEdBXjlxdajFqN5s0W4k8ycbgsuM5+laIstRuV04NqJtEwNzEljj0qbCtZlbVf&#10;EaHWIpZptVnl38Rq5JB7Vctr/wCIN/pk8MPhi/trZ4uZ5W2kD2B5rf03SvC9pfmZtOhuJto2SSjP&#10;Prg1vPPG0wxFEvqq8AVSbC5x2neGLBJ/Nu9ZeWRnJIJ6V2FtbaXCqiKzhwOmRUcjkzIVQEY9aeu7&#10;cT5ajkcZqLMq5s2UirrdmTCgG7YR2+bivlzxlpdna+Nf2y9Lay2reRpe2wI4LN81fSYM32m0IiyP&#10;OXkGvOfizpok8e/C2+WDaJNBkgu2AOMdVLH9K5sVTlKm7Ho5ZUUKybPg/VUCeB7K4QRgBZUlj9CO&#10;K9t/Z1S0m+GvxsSRkLmCVME9AwrlvEfh+1EOrW6+VlzIyjfxk9K0/gtv0a2+Oq38hh8xk8sA5DYH&#10;GMZ615yUpJK2x9JWrQju9zw3xXZi28UfEW0Lndb+Lrng+m4kV9//ALPWnpD+wvoEi2jebfahJLIc&#10;dewr5g1jw/Fqvjv4p3vkTJ9r1SJogy/dAPP513EniH4g6f4J0DTNJ8bfYbWCyVDHGnJIHXPau3B0&#10;ZRlroeLmeNhOHLF3sfX9xbhJ7Tz73Toi8gCqJQW/EVNmGGaPck7EAcBTzXwvp/iPxPF8TLa/n8Ya&#10;rqE8M6l4J7htsnOcc9K9vHxP8ZXOmt9i/Z/0ZJEtAGaW4yOK9mFK3U+c5rn0rbeIjZws8PwolmcL&#10;wxkK8d+1eF/EnQtA8afE7wJc65YWcFlYxyeXbeeMyluoPTGK8j1fx78TpVuFuvG/hjTkOf3dtjdj&#10;6mvFr7x3rdx4s1iG28UaxcNCSHmkkIXd2wK3o0Y7k1Ln0rd6V+yn4QtNJe78PfDGzeTPlfaNs0ze&#10;pwdxrmdV+L37P1nYXJ0n4f6Vqc4iOxY9NRUz65x2r4t8SQ3k+patqWpeMb+8kYsSJZMhV7BQegHt&#10;XFLq9lH4TulsrCNpJCyjMfK/pWk40+mpnGTS1PdPEXxb+J+tfERItHtvCmhaekrCRorYb5PQcdMV&#10;d0vVtUkstZudZ8c3N4IFDckqvH418/6HpXjWaaadNCwhZmMhkA/8d/8ArV0c/wDb82l/YJA0KGTE&#10;75wcCsoLlulsTy3d7nPeKb+91340+IrxNGu2tLNRHDGpO3A9Ko2rXJuUUeHL4sXwiohzn0r1fSrr&#10;wBp3h+K2XQPtTtHgrjv3JNXrTUbWO8Mlh8L/ADJA5KMtuX25+mazur2NL2RyUHhj4m6noUSkTWdu&#10;E4RgQxHuT2qBvAHjGKSJlsrNioPyeeDur0C61X4jTwOB4Z8ZxqR0jspB/Ks6MfFB5AsHh34gOzSY&#10;AFtJkk9OtTKo4gldHFxaFex61bQXOlWtu4B3I0gIFbV7ceEtJ8JSJHYaNLdSAjagViD746Vp634T&#10;+Kf/AAjGr6jqXwv1uK1hiVpp3mKsqntjOawbDQfC11pWkTReFzZRPkPdS3O4sR1OD09a1hJNXuO1&#10;uh53N515q93NLbYUv8sYHAq1a6TbGWILpCF3PDEdPwr125+G+uf2LoF1YfHbwwy3Kt5azAIpx2Dd&#10;M1eT4Z/GaLwx4auVvfCtyZRIJEtbhX8odiSPWq9rDqybO55jb3Or6DfRz2Pi+5WQgk26P8pP4VbT&#10;4nePhfRG40mGfLYALHn8RWxq3wx+L6W13OsCXQ2kvGSQR64JFcbb6HqlrcOl34Fu4WWRhhznmlGr&#10;CS01Ek0z0K2+KXiWIWrSfCCRuBz5hwa0H+M12l5arcfB68hUsNzpLnA9cV5ZMniTc8H9ljYWxEBH&#10;nntWlY+G9SkEZvYF2uuXLqAQKiVjRSdz0s/FqzmXbHcXKA+pwRVK48fwyQOC105K9TNgVxsmk/Da&#10;yEe/wibh/NBb98RgDrXS+EfDfhvxN8Zbe10r4Q3yadA8f2u/Z2C+6rjqaz5epfObnhnUfF2s+LLa&#10;y0bRb+SWeQeY3JjRR1Yt0GK+pdM0zRNG8KM02qpPqBsf9JuCeA2OQB6CpLSx8EeF/B9xa6V4V0uz&#10;X7IA8nBlc45y3WvFvGHiWSSO5WKWREZyC27lqqTUlojOMrkPjHxFHJf3trb3WS7tvkJ7V5Ok0J1Q&#10;RQ2lxLLJPg+WCck/Sql3cF/tix2lzI0iNuZBnB9q9r+Fdh4XHw0uJxNaNqpeTzY5EBaMZ4xn1qL9&#10;y2jzW9uzpsumxeXbNeyx5jSRwv8AOsMReOL3Xbu6g8NXs0+eJBN8qe2K674ueGGu9AN3Do961zCz&#10;OkkZIKn6CsL4RazILjxJpt5MVujaKqu55O2tI6oUlaxlXT63p+nPPq1rcRyliXYPkAVWh8W+H1tI&#10;2Hi3HH3dmc4r1PxLa2E2g6rDdWxkVwwAYc18t6ppdpY+NtajXzPIZsoWGcA9qUZ3LUVa562vxD8M&#10;xxbWFzJg9ViJp8nxL8OgW5h8P6rcsBxEI9n6mvF4obQC6MaQAZ5VkGalNupU5gtwMfwqBmhaO5Fz&#10;0+6+JYuPOVPhZNBj+IzZzjt0r7C8G+DfhVrH7FXw78TyeE78y3SOJ/35wrjrX52GFXDReXFtEbfw&#10;9OPWv0N/Zp1B9S/4JwfHbQ2kIk0rV5ZYjnsVyKzrN8t72sVGSuZ2o+EPhs/gLx/aQ+BAskugTNFI&#10;ZCTvVcqRnOMGvztlguG17xFDNqGo7rfXZon3Sn+FsDiv0f0a9eXxTHHNt3JePGfzxivib4m6db2f&#10;7aPxito7PbBcaoJ1VegL8nGPfNZUqrbszVxjZ9zz7+zbfcT9rvGGBwWNWY7OEJMgjgK4zkqCa0FV&#10;1dkDtjoeP608bhJIcITt45Fb8y7mKRlrBbBQAON3TFWXVNlv8iYZTj8KtBLsqNvhyR+vQjP86QWm&#10;uvnb8PvFAUL95Ld2A/KnddWBVG3yFxIo9hTQsZYZuMk9RTSoS5kinsb+JlPPmKVP5GmD7OxuTDMp&#10;VD85YgZ+lF0BKFhLSAKo+U4JpUjX7IFZOj5zT4gCEO5ev51K4cyriMgAfnTuKxDgNJgSYAWnhFAU&#10;7/zpdoCEBiOe9SJj5eAcUhET8QtiNc560oBPlYcYxzUpUb5SVH0qLK7m+Yjn0oQCFR5dyc87eAaY&#10;n/HqvJ+9UuTk/J0/WmnHmSfuxzQAnRcnHzIcCoYllMKhpOSxyf5U/Hzfd/Wn/wB7jigEOAXBGT7U&#10;9QMdP4qjwMH5akXGetCAh1Rd/h+TCL8sfNcMpGydc4z0Nd/eGE+H7pS2G8k4rgFA+1EY/jNWiGXL&#10;JsXmnZPI8QW5GfY1+venyxyfB34RPkHd4KtNp/4BX4+xbvtaHacC/j/Sv1k8GySTfsk/s7TOxLHw&#10;uiZ9lXApVPgHS+M1n6j61GD+8TjoalI5+6QKYU+auE7S3GVJiYsvLCua+LcK3P7DPxwgSIkHQgwH&#10;XoK3ukajd/y0HFTeJoI5v2dfipEYlw/gi6yD2wlKWw1o7n5CG5I0EQfZ1x9rfJ9arQl/tMIAAy45&#10;IokAF7MCOBqEg/lRKzFovkIweMCvRRwN7npej3Fsk+grJJFGVu4wm44ySa2PH7Sr4h8IkSKSLAYJ&#10;HXNeQedcyXWmBrh22zoFA7V6947lhe1+CcoglxPoKhuO6jHWolpYEzg/3nlSkgbgnT1psQk+xRk3&#10;JYM5+X0q8sdmLJ8u5Zjx60hVA8IICgigY2MgxkBB+NOPJBEC8U0bVk+8pB6DPNOYsI5SY36jrTCw&#10;mWx745pv8OCDkmkycxZX6U5VYyxgo2T0xQAv/LRv3fH1pjDIADDHcU84z5blAQ3OTimlT505RSfl&#10;GBmi4Do9gUkIoIGM1CPNa4lDZPPWpVGIm/dkEn7tI27cfnwO59aLhYTagByTk0nOf88U0N++YEnp&#10;wDTvmEvCfWgBR6+X+tB+70pONzjnrTGJ3N8h4HNAC4/cTA7Tx69KhQp9kZcnG/rSFo8SYZvem7gS&#10;SFUDFAEjMglgy4xt9KhLEh8K2A3BxTS8RY7i49OOtMNwoWUSaeFj7MDyfwp2uIVwxeHKDBPrUM6v&#10;HNHhmJlTCEcn8qvabp2uan4gtLWw0LWZS9wBlIie/rX1/wCAPhhoNjp+kX+u2lrPdJErpDIcpD9Q&#10;epoW+oWuzw3wD8MfF2t3ulz3llcafppmDvcTL87L3Cr6n1NfX0cPh/RvAWhabYWqR21tZhIUY5OR&#10;1Y+561Nq+vada6UILK0tlWO22hUGM4/lXjGsa+TNqEtxfSAlztjHeoctbI1SX3Hd614gsLXwleSN&#10;rADPG3zM2ST6CvmvWPEF9da3qkv75o1mwke773vVHxHqst5fygawu1PvIDwlctGJi1oPtgUYO4+1&#10;JQfUcrdy7JeXb6pxbqX8okdwK0fC/h7xDrnj/TLHTfDOoXN5c3eNwzsjXuxPQAV1fgXwT4q8ReI7&#10;eGw0K6hsRfqLm8kU7Tk9FPc+wr9JfBHgv4eeBvhLZSXC2S3U1gpkldR59w2PugdVX2q2Qlc5f4R/&#10;DTwN4T8LWN/qZ02a/S2DzXUyg7W6lUB/LIr0LXdb1bWtVtLey0tLHR7YkvO7fNIB3NeeeJfEgu9S&#10;vXYGK3En7qENwF9TXinjPx/Pb+E7mysruCLfEVZlbqO/FZOTKdkdF8RPGmmW1lq9jp2qkhPkZ1OG&#10;kPc57CuO+F1tPeXXjzX7yCYwwkxWZdiQ8mPmI+leE6Y2t+IfizYadZWd3K098plmwcImfnYnsMV9&#10;gCHStK+FGlafatBHa2WlqCM/ffHzE+uTU8j9S5M8s8b3xTStYLsA5jfaPTNfPbpJJouq7ESRwxPX&#10;kV3HjnVPP1q9AuGw0pCj2rh7SfSrbRpC103nPng80U07O6M3LoYFrps02q+ZLBuJJB3jiumt9NVI&#10;XAnt4x7IOapNrGnxxK4gLhSeMYANZt1rrPDOFYgbeB0rZXZJ1UdrYQne2qO2Rz83FDX2nQ9LSFiM&#10;43GvPvt9/JY3ZS5kYK33T2NYmoSasq6WZbqfdPcKsSg9yaOW5SlY9Pl1hiInayjCKxxg1Qutfudi&#10;La2LKCOWIzXT6X8KP2hZfCVvdRfCK+uoJ7WJuHPybxlfzqPXPhH+0pY+Fr29uPhLqiW8VqWdoxu2&#10;LjPOD2FT7qeoc19jza7vL2cIt1rcoV89G4XFM0z+yf8AhYHw4S6tWu7eXxLBFMrNjcrtjrWrcfDj&#10;40n4D3Wvr4OuZ9MQlpXSQbkx1OM157p9zcv4n8G5ikBg8SWxYqOoVv6VUdGTLVH7D+HPAnwj0uz8&#10;AT6f8FPDJMnh2GUyzRhyhK5PWu2M1ytvM0NtpNjboDl/LCDA/ICvLpPG+hWXwf8AhPIksV7dTeDL&#10;YW9pE4zIyphi5/hAPr17V82fEbx/4/1B0tT4rNtbSTBW06xBGfYv1rjqJybu9C6c+nVHvnj74m+H&#10;7PR7y10y+j1fUkJUYbEMT9iW74PpXhkniZ38M67f+MLDWNY1C5vo10zTbSUqgz0UKOo7Vyum+GfE&#10;V1p2l3b6RbQ2iwea+6cbnxz9aybNvEa/tEaHqf8AwjDSQWHmRWyOu4Bugbb7da507bHRa+53PijR&#10;pb/TfhO+oatZ6FHLbtK2jW7jeqjld2OST71yOrreTeHv7M07RrmOGSVVluW6kKff1rt7TTrl/Fd9&#10;rGra9e3N/NIxUyE7Y1J4AXoAKjv59Nj1d3mvLRIgpO5QBk1HPK5o0mjidK8GXc+qwm98Sstim0tC&#10;ON2OuWr0SaTwzY6fYwWCWMMSw7NscXLEdyR1rkbnWLmSCUJMRCvTa3LenHet7w74Y+KOu6ppb2vh&#10;iW0sw/N5eKVUD1C9TV05N36k2SRRuNRs4S7yaq5Z+I1J5OfatXRNC8Rau9o1h4Lu7p2n/eTPHtjh&#10;/wCBHr+Fe26d8M/hxpllJfeJPFkOoTRxiR5ryURQR7eeF71wHjL4z+GbGGXR/BfhCwupVzEl2kQS&#10;CMjj5VAG7HvW0YXBvS539p4Z+GGg+EIdQ8W+NdOd44NwhMm1FYfwhOrflXEa/wDFfWru0udP8IeC&#10;baxsY4zGL14wuU9QOn51856nfeJdS1i5v/EfjLULmZ5A3lNJ8ij0C9BXMax4lvEsIbOwjjijCYIi&#10;AzXR7OxzOd2egaprOm2t5qF5eeI7rUdSLMxuLmXeFY/3VP8ASvKNX1zXNS1oruvZd8uFRec+gAH9&#10;BXR+FfAHxU8R6lp88Pg7VYbN7gbry9BSNQe/PJ/Kvur4bfCv4V+Hv7LubqztNU1iO0B8+4AaND/s&#10;IePxrT2igrFqF9WfJHgL4RfEjXb7SLm+0+XS9LYq73N0uHKeiIeeffFfa/gjwb8MPDlh/wASjwTp&#10;8935IEl1cqHkZh1IJ6fhXdalcWklmkMNp5cYyCkZx0+lYdq0yXkoW36vjHtXO6jbG0huo30w1+yE&#10;l85yx+XsKqNdCSaZUBJ8xf51rT2cM2qxk6W28LkcVSnttItY724vNf0a0hRN7meZVBA56nFTe+4y&#10;pcpqS+JLFGhYqYhjv2ratYbhLSdpLiKPcnEkhwFH414J44+N3wl0yyuk0hbnW75X8tYrcfuww9ZP&#10;T6V8teK/iX8Z9fkvoJvFsuk2E4G2zsWKtt9C/U0Wb2FKSR9neMPH3wZ8PTXa6h8RrC6v/LYrbWZE&#10;khPpxnFfLfi343fEq/u4o/Dfg+00a1WVgZ503zSDsfQflXi8OnabFFPNOtxc3LHPm3D7z+tQycFv&#10;lUDsFGK6KVFWuzOVVvYravN4m1XxTLe638Q/EupzPJuZJJm2A+y9B+VDW1tLosMH2C2EYu4yVXAx&#10;g8VJahzcXmMYB7mlFvN/wkVq63fymT5xniuhRSMpSbJPGcqw+J/2f7lVTI0WdT+grgZM/bL0gr80&#10;zMxx0ya734j27p4G+AlysLhTDcIT6NkEV54yyhzlHyYl3D1zSYW1HqY2VNroevQYp+6RbfAcc9Qa&#10;iSNY/I3DaXbO2nyY3TYI+7xSuAxTJ9qtWTV543jlBRkJDKfUGvqD9nfxp4mT9ou+0C71e8v4dW0x&#10;oyJiWB29sc84r5UdwtnchJ/m3citzwbdeLrL4kWusaTrotrvTv3onIBC5z2712UcZOEeT7L3Rz1q&#10;CnZrSS2Z+oerLqum2njC2l8MNqmgmYlreRS0tiW67c849K8fs9R8F6F8bPDusaL4i1dMzYu9PlQh&#10;ZIyfm5PB2ivJPhT8R/inrH7cfg2z1b48WbWuqXjw3huIlWKRRnAwQAD717l8Y7zwzoeq+ErWXwH4&#10;U1KO5kb+zvs9wgcZPzFsc49K5pU53ThL3W9j28LxJOFF0cTT9pppJJXXzep9DaZ4t8F3g0Gew8WW&#10;ji6QYjBwwfuCvUYNdo2r2kaWZmuLZAf4pGCj9a/Mh9bsdO8W6Bf2mmarYTGbdFEjl1Ldxiu/Pxe0&#10;q+stHsvEXw2doVKo01tMVYj1I4NW6M46o8WeMpybsrH6G22paTOsZXxJ4bJxxi7T/Gry3mm+Yyt4&#10;g0AD1+0pXw9Y3/7P8+nWklj4v1CAvEGJbUiDn6ZzUkyeHHtryW0+ITzwpES23UOQB+NY88uqL5Nt&#10;dz7k+0aWYCP7d8LsMYBN2gI/WiIWr71XWtAkYn5dlypx+VflJ4h1ZR41uFtPEvi5YRKV+W7k+Yj8&#10;ataHf+P4da02+sNd8Z/urtJNs91IEYA9Dk45rXlSWrsbU8LVqO0Fzeh+qb22oANjT1JI6isaa11s&#10;zP8A8S+QDsBXyRL+0R4isbKxiuP2c7aR0s0QmO83biByfxrIuf2odVjEef2T7wBjwXlIH5kUQk5a&#10;RNMRgatFXnGx9mwJq8dwuLCVR0JxXjvxJubifxd4fslI8u2tGaXPAZ2xivJ9K/aO1y+1LSoI/wBk&#10;8+ZcSeXCEuckueAcfWt5z4zv/HIl1qCG1mk/eeVGc5U/dH4UVqUoq8kclKcW7Jny38Q7xtG1rx7I&#10;Y/LkutNIi44PGDiqPwjTwBpnwL1zXNZ8Q6B5l/q8oCzMpMQQ/wB09c9ay/2gruG5+PngfSILiPdB&#10;bZm9QXOFz+Ga81vLfQbHw3ZQ3EN1dTpGPJg80hV3dSR0rCJ18qvqe/aj8VvBdveGLR/hjHfEPhX+&#10;yKiZ/Hmse8+J3xXuRYQaf4R8OaYZCAGVNzY9eeK8c8MLZXXxIsLZ7e1tY1QsQFHze1egXVtap4ng&#10;8tDtDEEZ5H/66aiupnOT6F5LO9vPFl5fax4p1q/v5oMtLJK2xCBxhenH0r9J/gRokFn/AME3tFuI&#10;fDMMt3qHi6R2UnBdAccn2Ar897NAbTQ18wFnvo4wO43HFfqz4Ys7XTPhL+yJoiapIA3gkOyKp+dm&#10;Qk5x713YdpRdznqTvZF54rCX4xeEoDolkEEMW0LjhuM8ivzw/a41Hzf2w9Vj8xPI0LwUqgD+F5Mf&#10;qelfpDPa6PpcOq6re+KLSMW1hcSkTSbcbRkYJ71+Ofxl8SDWvHXx91XyZdusePmSAn/nnE3BH5Vz&#10;V/WxvQZ5D4X17U9C+MfgPxBZ2CSTW95IZrdjgOjdj/8Aqr6cf44+A18FeOL+2+FTx65caQ0a2otQ&#10;qmRhyxkAOADyccn0r5MKIY1DAH9woAHsKbj/AEd08m32BhtPlDP54rllTVT4jWNWwkst/c654h1C&#10;51MyXd7q0s03+zuOetTx5EanYeKUQ4V/lwNgx70uG8r7vO7pirsuhDk27k4YCAMIQzbhgVYiDC6Z&#10;ti7WXIHoarlX+zxZG0/w4qbLfYYVEjE5+96UhF0GM4YFskYxSbpDGxMAwM1EpwduwdB81TZcOoEi&#10;+/pQBXdE8hHN0Cd3IxUL7sN8p+7xVmRXEjj7IrBRnr1qofPM65bBPamBVuMHSbtfMcOZVdcdcryM&#10;V9b+Fta8BeNv2c/h7ous+LdItta05oI45J5VjOxODgt1yK+UGRsOC4+76VQezRmgZnmVwxy0bbSf&#10;yrOcFJDjJxeh9VfH3xB4Di8MfA/wdoOo2k50/TQt2I5vNWM4x/rBwSTz1rr/ANmPVHm0f4x+Hp9Q&#10;A8to7m2UnnkYbA+vpXxTFbW6XEjKLkNvyWd9zMfrXq3wm8QHSP2tfhJfmZxHNqi21wpOAySHHP0r&#10;OFJRi4nR7W6P0ohjSLULlgiA7SOtUvLZ9QvC4f7/AMvvWvdtpUdjdTu77rq1SS3APryayraYO0jG&#10;UDHTNc+xRnX/AJUQcmRQRGTn0pEkiv8A4TamQ8jSwZBHqKXVEWSwuioVm7r7Vz9vc3NpahY3VUeN&#10;wy4zTQGZpMS/2+/yMp3MCtXtVQJZuVQ/LKKNIIOuX7mPqzHPrmtC9jR9KmAlJLPz7UMDNs1Ro7GR&#10;mYELVPVSTPC6k/KeDUnmtCkcRxjPFRTkNb/6vOR3oYFrTwklqrPAhAbrWwFMup2kMMqhMYesqzTZ&#10;orfIck9Ku6duXxI4+zTYYj5qTYE11atBK6BCXzkVuaY8ywWyyPgsnK0y7YedEXiyRjGavwC3FpG/&#10;2X5mXg1QJGTLEjeNN62XG8ZJq3cK322QtA6ogGMHrVh1YXWRsADj9aL2SITaYhePLLSbHYziY5JZ&#10;Mk8YxmpE86G7tZY42Cq43e9WFt8zqxiOOMAd62YII3e2iEecjp6UAZlzOra9pMsUAwFG/iust5o3&#10;tYNxXBh49q5TUYJotcWLyWBZhtFaMQkjGnW5Jz5PJz0zRYCzdz2yzW0actk9RkCuP1VzHfJvsZyJ&#10;HGMDrXWNZXqSI7Q7hvznFNu0V47YvYR4VeMih6gc8La3bT7NY7tsSRfMuelV9Vu9G0P4WeJ7y6jV&#10;YrezLPK3QZ6VanQwaikqtKd0i7VA4p+uaXba18H/AIm6ZfaSfKvPDcioO+8L8pH0NNBsfKUnxMsL&#10;nxvqLXGtmxsFlPlSom5yD3IqPVPGXwhW68LXg+JOqXlxazlkVbQ8n3yK+Z9S0TVrXx542sp4Z/Ms&#10;9fliMbnGEVsA4+lWLaK1N1Eojt2RCMjaOD3ropUE9TB1GmfSE/xu0VJI1tfhTq8rYVQWGM1Su/jT&#10;4s+y7bT4SWFvI4+V5stj+VeEXcSpfWkkaWqbI+F8sc1vWN5pUvg/UIrjwrBJOcKs4GCtafV43J55&#10;HYyeJvjj4gsvExb4mSQQQW26SK2l8rC/Uf415RNC013e/avFXiC7f7Q2VmnZhn8a0Fa7gvb6K2ub&#10;mNH++yyEbh71KiReZGQEJx8xx3rWMEtLEXZm21u6QuBBAFBOEAGfzq4kEarKzAoCO561cjVRLNli&#10;OeKZLGWmhDSEqOoz1q+wkbmnrLJ4J1jbLJgcj8BX6GfCS6vbv9jr4LzecrmKxeGXJ7JkV+f+k3Fi&#10;PDGv24ZFY23ANfZP7Mt9NdfBT4m6e7Eix8QFoxns4/xrHEaoqHxI9zuFjEsHlqQTnNNSG4dSEkbl&#10;hnmprlWN62ARhyMVFZzlfEMqvKQoXp61551j5EaKcKYwSFHNPinuTMwXGAOKfIxka6+V8c1SKyrY&#10;zBJGDYPNMSFmghkv3Lzxg9gKd5Vv9lXzblNqKfmrn4jqKeJ7JpvOKuSA1bNyo/s27G1vu5xTQGU0&#10;tn9ruFFs2Nx2GpUKeQSQeT8tU49rxsNqD58YxTi0okCtgqOmKQEkyKZGYKQCtZyGQXb4c4BOK2Vw&#10;0UQEYORyKrywFWkbYMY5pgW7aWy/sq4UwqZGbBJPStzT1jawmUzuFCfJz1rhbZ4f7cuomlK5au2h&#10;KR6PaqLmN2KHgH7opAJthWabawI3mrKk+QvXFUIY5vNkIVmBkzV0vGM4HRaVih2oDHhd3VP+WRrz&#10;a1ZG8WtleBNx7mvQ7mUv4V1NTnJj4GK8+ij8u8R8gsLrOD9aWwI6m4i1A2MbG+Ocj5R6dqsI0oit&#10;cxfwgdasK2+yt28pvmhFRTh0gyYicLxigCwoX7VbncvJHAqnqaM1xNgDAUYz3plosxupHMxCg8Am&#10;rUxZrlPnQjpSsMpW8EP2SPdDjKnoK1bJIIbYLGwXMmSadGiiBVeMZI+WoybdUui0uDtOAKYiW+Zd&#10;kJEwYnGalhdF0yfdJhWirAExkeQq5bbLzV5pd1qBuBxFjFF0FyOKF5bm7YMGUMap3UnlQb8r8hO7&#10;NTRNcQ2F5tZiWb7tczrL3ZspAYX5kG4A0hm5ZXdvcanbsLMLjILetdRGkj2xIUMB19q880Mzi4uS&#10;2nuinbt969EtZVW3Rg3Axn3pJ6C6HNa1techXyRjp2o0i3P2q1Jhl3Ec5JxU+ufZGvrdoQUZvvDN&#10;Mtr0x2UUYiTdjlu9Fyr6G7c237lmURkoQTzjFUd+48MflWqsl1Kz/wDHw2McjPWrFrGzSPjaABkm&#10;hCIpp5jptwjB/ukKBVK0EcNldPJcqHaTjc1aErW3m3ajaSo5PYVz8dkbvxZalddBgicmXDenaqQH&#10;U27/AOjoxkGCeKiumi82YBBgpxmqsksP2mGGNyFVsA+tOmVvtMeY/wCAY5pMDPMUZinPkp8rcc1o&#10;2kYNu2+3IYDjFQGM/aVbaw55GeK1bea0iUlrcsxH5UmgRUaPExBQjJ4qJk8u56sQRkGrF1Msk4K7&#10;VGelMDF7VMk5HTikMiSd2vURAwzwaWaOYXNuC78mpYYcX0Tkrnd2qxOyi4UlxwKAGQxkHJfjHOar&#10;ahOP7Om/dsFHT3pXlLvMqnCjFULkTOkYLDarDjFMENs3hks7sbV/wqdFm46kBuMGoY4I0kiIZRkD&#10;IBqaSZopcMiZxmkBrDB0Vt6dvyrPR3REiVkILntzUIuhLbqFuRjd0FP2Fbi0bB9qARZYlHUhXGcZ&#10;oZdyyld+Sn5VYVXcrkJ0qUqFdcRtjuaAM6wYpc3IkUn5uKu3BhMT7Yud+RzzUEnlCc4jOT1qxGsX&#10;lqxXnHAoARp5V0tGGQQo4rEluNVlv4RHbz7AfnatuRVaxlBUD5TRp8kUcU4aFTzgZHWgCSOeJfDt&#10;oBbBHYEEkVUZ2EvDMQ1WL6N5o7UBwiB8tgVnMzi4QYO1VwPemCNGCMM8bDdjdzmrc8cbMqrJsyRk&#10;1NpnlvpsodVGAduDVeXzBeSAoSA/GKEJl5YjHYW2c4I4b1pjtHlf3g6cGo5Jrx7aKMqo2LxipbeK&#10;JvI8zUEUY5J7U0gI4yPOX5h0pJmY3VmwXGM1elXTVspdlxvZTwaojDfxDPYCmBghTg8GlwcHqaui&#10;JmZecH3FBjlEo/0Y4A54rsOOxRwd6/JRz55O79KtlG8pgI2zn0pBGMMMEHHWgLFfb8wyfyppX5sA&#10;9ateWdqZfJJ45pSqh1yOcUxlZRlgM07aNx+Y5xU4X95+FNIIB+WncCMgA8imkHnC8VIQ237ppuCB&#10;yoFMCPDFVIC8Hml/i+9Tyq+VzupCPmGFpAAxjO6nAjaO9NIOEGDRzlDjvQBYXO4cVIP4uTVfIzkm&#10;pUJJU4707AWQOnFTpjaxzUCn5iCB0qUZ+Xjj19KEhFqMt5qcnk1fj4jfLHrVBM5PPbirqHqMfjVW&#10;JLSc5571ZhViz4IOCM1VjIIXpVlS+7iRhk0NFI1Yo2JiUyJg8nJ6CqV9r3gSy1SyguPGWiJO0bFY&#10;/NBOB1zWH4tGtf8ACqHNp9vUNaSGd4gdwCjPGK+JvE6tL4e1G5Oval5xnfDeYd2azv0NYQ5j9AdP&#10;1Lw9f6Zby2ev6VKjsQpWQZJHUYq1KhAc+WcCvz78J3+qWPhHRbiG71w3RuwrrFM2dxPyYUV9qeFN&#10;a1e40HwrZa3pJt9Uk0vdvAws644+hx1oTJmuXc7e2JMbDI/5Bk38q/M/xwMftU/EsBPu69Jj86/T&#10;K1ULNfqz8rYS7fyr8zvHu4ftffERRux/bD5/Os73bLgVQD/ZpO8EDpmu18LKTcWLAgtu6e1cUob7&#10;LHmLJxyK7/wjE5jB3Yy5x7VMRyZ7HYOrCNAo4j6+tayAbjiQcGsawCokL7iQOK20VQx+fg805oaJ&#10;fmHO000k/J+NPOfL69BTFzgZqBhzjrTx09KQlOmOaTA9DQIkz+7znOBUTFfOc7etSJjcMv26UjKD&#10;MD6UAPUnYMAdKaSdxO0Uq43DtTTjn3NADwBydg61IuNtQjGBS54HOM0AhST5pyaTgEkE80jYGeKV&#10;SCv3e3rQA5MeW5x3puT5qc96X+FRn1pOc5x2oAc3cb6jO0MTTjjZyO9IQfL5HegBQRjPBowvXNJg&#10;YApVZS65U896AHDFOJX5htOSODTONzfNTxsMTZi+hzQA3jP3hkUv8KfjQVAgHPJNICRNHkYA9aAD&#10;A3NmR+TTx0PNLjLv8o9qQ4zQAfhSHOOlKMZBzzQd2/k8dqBhxtHHWjgb+O1J/GgI9afxkEkfWmA0&#10;Ac/KKdzsPIxTyAU+Uc+mKYQBgnOcdKQDgF8gfNzUQz5h5xT+fm4pD1jGOpoAeoyjZJ4puRtOGpeB&#10;GgzliKjBO85TBzQAozxhjk1Lz5IycnNNATHU0pwFQ+aaAHdNg3Akio+fMOT3pEZjc4LAcU49W470&#10;APcIYnx6UxQcRkHvS/LyNx5FLGcKx4780APIOO/FR8bTTiTsBGMnPWosnCg0ATDbk8ig/dlOeQBi&#10;k42v8nPY+lIcYXJ/GmAq/wCrTmpARiTn8aiA5Tn1p3ZsikAhAIPPenDp1pPWk5x0oAfxg0meDzQc&#10;YX5uaPfGKAFX71Azuk47ilHXpTvlycnNADOQSRzRnMfTvTuDmk7DigBjE7EOO9L/AMtF+WhgNy/v&#10;D+VA+6ctzmgCVdv7w7AeBRnl8KORSKfn6DOKfjgknrTAYcfL+85z6U/5eu/HtTQPvg4PPBpSOR8v&#10;60AOTaWbqKac+YRu4zSjJKfN2pp9TQA3+MYfjuKcMeZ1xxSjbsamEneOKQD+w+UGl52kB+MelICP&#10;l4OaCcc7RQAmTx8tSDpy2KaOjc9uKTnjigBT34yaBnJ5NBJ645xQNwZSSBkUAOIXyo8YyDSZOQc9&#10;qCfkamnbsTgfWgAOefkNRHzfOAKZGamy2eg6UwbxMpyOtADsEEfSkOQegJp3Bcc9aCV2thOnvQA3&#10;JyeKTd8oyDjNKcFfvc04D91EcA4PNAEYcG7Zc8Y4qUeVh2aRQoByabL5IlTCKPlqvMGazZd2FxQB&#10;Mk9uZCqXAb5u1Wf+WP3x+VY1tEiSJgnJfvWrkeWeuaATuHdfmJNHc/LTeTLkr0FSD/eoGINu8HFD&#10;ZERIweaQkZAKnPrRgZzk0CBSSCNpAxwaeSdh6dKYcbm547UgJzH+P40AKSnA2c0HO1eeBQQd6ZGD&#10;S4+YH2oGRtgA801SnkORnrUzAbWBPFNVI8EEgDFADFzljt6gU59pjINP43D5BTDt3Hg5NADFDfLg&#10;8ZqXs3FMO3fxigdTk8UABzzSgZX/AFn6U04LUd+WOKAFO0AdTzS5OH59KjyxlOFO31peQrhsdeKA&#10;Hfxj1qM5wct3pScSA7CTikKj5cjrQAcbxTkyGlO3FRPnGMNUgY/ZQpHbrQA1iPtW3FP6pg4zTPlD&#10;J6mjnYzHjmgCnPDukgIbHNWIlZYmU9h1p3c807JEZIHei4WGHOD1pOcdaXH3DuNNO7ys470AJK6I&#10;sWZOtEZBl/1q1k3aak91EqswVSCDj1qaIXCNGGRhnuadhcxsceY2FPHvRxh/lyRTEwUizMoytPH3&#10;G5HWkMydSS7azPlF8luQKzLeC+W4O5ZOnftXWdBHwOBSFS3mEqmOKaYrGRbxzi4bOODWqM7F57U3&#10;agdODmpO6/Wk9QDvwKkAXEmQvGKYfvDApOMk+Wc49aBkhI6Y6Uh6Hmk/ufJmpf4hkAZFAEJ5j+51&#10;96cM7etOwuD8w/KnDb5cnJJJoATnB+Y1Geo5p7cAUzIzn8qADjenFJtG98kjjinc4Py/SlO42zHa&#10;ufWkBFkhlBXoTzTsJhv3gPtTTnd17UOFEaNigCJtpI4FR4GxvlXNP4Mj4jP50HcR/qiKAKkgbIO4&#10;8VAMfvMk81eZWIUbM1Gyc4wAc9qLhYpnZjkH8qhmQlGIQdKvMo34KdqYVIAG2gRkeWCsgJIyearp&#10;HImoJJHdTKwbqpxxW08f7t2xyFqvAm4S5XByaaAy5xd/ap5I4pXyuSAMn3rR0u4SVGKiM7ZNrDOS&#10;p9/Suv8ACcNs1x4+le2iP2Tw1O3PI+7XyhYeINdtviF8Qr61MYjm8WXIa3kOVkVXPQdvwrpp3aMJ&#10;6M+q7fcInUwdOcitSHzPLUCUYryjw14/8IXRtre+sTYzNgbpGBRj9e1euQJBNZQz2urWU0TICPLk&#10;B4/CtOpCSZegmnRgVnk6+tb9rqUqROJIrVwD0kQN/OuaRf8ASFBR8A/lVxEG9yQvIq7ClGyNe8sP&#10;h5qu1NR+GehdOZIYwrfmMV87/GHSvDPhuXwDJpcMrQahKxETnmPb1+ua+grIf6VB+7Xm5Uc/Wvnf&#10;9pa7if4pfs/WQVcw6LM7Ae/ApKCbJvoeYQeJdMTULNm0u1GUHJUcV34n8NnwJban9r0tY3T7vGSf&#10;pXz4LeEmQyWshB+4BXSanbS2vwe8GH+0bsvdSvs+bhQPaodPU2UtD0CTU/CUgVmFiTt4ITFRw3Hh&#10;iXK+Vaj5uGJArxuGK7W7j3X7NmME5q7IQ1tLtuJB24P+FTyIo9hXTdFlclNS0VgRxmdRTH0CwaEg&#10;anoe/dwfOXgV4gdOtvOJY6zuJzuW6YD8s1ZWORHTy77WMBccztmpdPXRkNHtJ8M2e1dnjTTCSoyA&#10;wph8II8Lka5p4x/EJR/KvHYrjVkmwut6mjevmE5q2l7r0dzOw13VSCBk+aefwp8nmKx6Y3haFY3C&#10;eJojzyMd6gfwfrLxsYri0cAcAtiuCj1vxMsi7dSn+90Y8VoxeJ/FiyfflGF5IY80JMpG5L4R8TK+&#10;46VET/svWe+heJImdRpl+Tn7m0nNEXjbxEkK/wDFPNMfMxzIRV//AITvxLHcWQl+HlpGJFyrFt2K&#10;NQ9DIbStcQkSeHrvOOoXpVGW1aJ4i2m6ujluB5TYOa7iHx7N925+GGmS+jh8H8asr43012Ik8Haa&#10;qY4UqDj8afLoK7PPXt79otraZqGzrgAjNNFtdKgCw3rDtuz8telp4q8LSMWfw/pw9CQOPwqVdc+H&#10;0jHdaWYyeuAOaVvIDyhre+W8tZd95gtgkE4NTmXUlkul8y82kDGCa9YMvw7nt41/t+ztgDyeCKVY&#10;fhq6RpD4r08+rlhk0XEjyeO4cwyKXuSQckEn+dXI7ycAY8rg9WGSK9MGj+BGl3N4v044H3VYc0Dw&#10;/wCF5JS1v4ishz0ZhR8x/I87OoXuxt2iaDJgc5gUmq7XchJZtA8MrkcA2qcj8q9KfwnZF8r4ssog&#10;R/rAwOfwrOn8GSkMR46sHXdkMvB/EUmhr0PPZH055yJfCnh5wRyRbJx+lU5tO8CSxFbj4OaJNyf3&#10;kYVDz24r0c+FLsRuo1VW+X7wFU28KamInUSXmM8fIeazcQ1PMn8OfC6Rmz8GAny9Vm6flVX/AIRD&#10;4RPK/wDxSeuW5J+9FdupH5V6dJ4d8QxwNttp2GOhU1mPouvebIX0y5VdvACGlysmV5dTzubwH8OG&#10;Um2+MvxIs2zwPtjsKgHgKBdpt/2ufHK8DH7569DOl6oFkxpF+5J7xnioWs9QDjGn6ipBGfkPFVZk&#10;qmu7+85O38KeN4Av2T9s7xUo9ZJGOPzrS/s/49xwSfZf2yY3AUcSp1/nWq9tdbj5gv2BHTkEVF5V&#10;yEXZb6iBzwWNPldjojKxy6Wn7Utr4qa7i8dR3UvmbvPF4cH2x0x7Yrr7bxn+1bahFuvhF4TvlA+9&#10;5wDGqrSXUaQl9b1YAtjG88H86s/aL1Le3JvJW3joZD/jRGLW4Sm+hpH4pfGi3XN1+xhNIAeWgmLD&#10;9KYPjZra3Di5/Y98XK2fmARyP5VDDea8kUgi1YKA2cOu7NWP7S1fK+ZeaAwPUG0T+ZFVa/QxvUtu&#10;vuLtt8btAMv+lfs0eO4AerLAxrobX4v/AAZdP3+neM7fuQ9i5x+lcQ+oXxa73aJ4cYL0/wBFT/Co&#10;21K3GnLIfhP4ZuD5oBUW6dO/ahRS6FRk1uz04fFL4GyCPy/iXcwgDkPakH9aVPih8EGvAg+MGnD5&#10;wNzx4FeU3Ufw+nnhN18BvDwMkecxKq8/hVJvD3wblR8/B63BPBAcUWXYtyPpjTte+H19DG9p8avB&#10;EgZMjFyg/nWwBprBtnjXwg4zwftcf+NfIr+EfgwNqrpHiWzZj9+1umBX8BTx4I8EgHy/2hPH8WV+&#10;UtdPx6Ucpm6n91n16YYWWEDVfDH+99sT/Go5LGdo3x/ZrjbwY7hT/KvkL/hCbbcfJ/bB8cAZ4xM/&#10;FdBoXhTxyutQRaR+098S7mRpQNqxSOCfTrj86hwV9XoXCo39ln0hLb3qpH+7jyuckP0rNb7S1y4C&#10;u53YHl8nP4VoeGPhh8apUs2179pPULC3YqzRiAtM6+hzwM/WverWx8C6Dpumx2fhZLy5WABrm5O4&#10;k+vPTNZSdno7miaPHdK8J+Oby1SeSSWxs1kG+WVDuKn0WvZdC0LwFpOiy3H2CTUbsQjMko3Kp9cd&#10;BTZdd1GVz/oMYTaQUUcYNcnqt14l+xyQWHieG0t5mJuMx7mb2BPSk27EpXOwuvEVrHfOyRpG6A7P&#10;LbAI+grlLvWdUvNRuW+2TbCSGDHgiuL1HUvCmkeGZ7jVfFNoWEZIy4LsfZeteP3nxf8AAw1O4gXw&#10;d4vghE+0Tx2rNuHrwK1jByG5Rj1Pa2ntLLV/EEkdvCzTLghm3AZ68VxMtpHLr08wW4hBmLYRuDn2&#10;FchafEb4HZJk8W+Jldhk+bZSdT9a2YPHXwXkLbfi6VB6B7cj+dVytbjvfY622jjCuRA5Kjq1XY5p&#10;dsqlTjdwc1kaf4h+GtzA4tvjP4RmyudjTIrD862opvDUgYr4z8KKpH3jeR9Pzod9hNEwllLS/ODg&#10;DnNTpI/m9JiSBjbzmvP/ABL40+D2iC4W++KWlyzeSStvZSCR2Pp8v+NfPfiH42eJrlbq38MfCm3s&#10;0EhAu7z5mI9QOgq4U5Ml2W59nPcaba6TczX3inRbREjLM08wXAH1ryTxB8Zfg3p9zJDatqeszi42&#10;uLUgID3y1fDms6l441bV5LnXPi1r8xZ8tCs5WP6bRxXP3M2kwRxLBaRqChDNtBJrrWFVrkykltqf&#10;fNt8ZtIns3/s39nTVJW8jI3zHaD9cc4riPEnjD4oa3EsU01hp1stzkwQAsz88DcfSvGPhdqkcmk+&#10;MLFmt8WxElsSoyyn7w4GeK6rUvEWlw3F3tgVyCd3OMkVztRfuhCrK90zoo7WabD3epNuES5cv2FN&#10;e88O2ouFN/DISecn09a8g1XxbeS+aIkaKPBzg5zXCz6xuW6lbU9xDH5TJyadPDq9lsVKpOT3Z9FX&#10;XiuJdLukhFmD5ZwegFefS+IL+S61Itfo4ZzjB6V5Wl7qV1NbJa+DvFlyzPjbbwOwz9QK7zSPh98b&#10;9Rjt3s/hRqFnC7LukvWKcHvg1tVoU6TWopS7ln+07WFGmkmgJ80FsyAUX/jLVpNOgh0rSjgqFZkk&#10;7++K76P4FMujQ3GvftQaNakW5klhjkwQAMkcn+leS+L7bwFoa+E5NB1u7u2uL54445ThpdhwznPQ&#10;eh71z8ybsmZdNjotM024uLPU7vU/EV7LKdHmkWHccKQpI/WvD/Dd/dvrHxOYzNIW1+QbQMcK3Fer&#10;rql4fBN3cC7tVA0CVTHvGcsv9K8I0zUNM0yDxE7ymVptSkbaP4uc4q1KSE9Ub/iK6uXgWJ7plBA3&#10;Dd/DXJjUPDsAXZqM8xABH7rGCKtpcpqmr69dNoVxHFs2qmSR+BrGn0hRJMQu0FzjOOKpMhxujWXx&#10;jq0c6G20kpiIgEyHB/AcVs+EY/ih4m+JGn2On299d3NxckkRLjavvjgCvNLqykhuSpmGewr6e/ZU&#10;8T+HtD/aj1m2v7jT4/t9vGkM8mB8wJ4BPTNNK4rs+mvBf7P08ejaTdeI/ibbJMwQyWlsuWT2LHvX&#10;1p4X8JfDHRvDdrDZ/DjwkkaWwzNdQqzk+pdvWquq6uq2k13BBbzJ/ZzSb2k+RVHJP4CvzY+K3xT+&#10;IutfFzxFpFn8YdZs9Fjv3SQWTFGlZTjG5ecVi9Grj5XbU/VeHUPhudZjs47X4ZNcuGEaJFExYjtx&#10;XM6yZE1K6WPw54fhHO3baqD9RX5I+HdS8b6X4y8J6nbeJ/FBkW8yHkunfcB7H1r9WvAWqXXiL9mH&#10;wXqV3o7wzvpY2k/eYr1yKqfJJ6E02479TxP4tm+P7I/xsZsF0sAQVGARXwLp4kPhm1V7i6aIwylE&#10;VjgHFfpd8T7JW/ZU+N4Nuc/2I2fwFfm3a4TwrdfKPk88LxXLRfvSOyeyOp8YNO//AAS88BTCbUQY&#10;vEDKGSVgRzjqD0r570TxR8RtPD/2d8cfHdrmMAoLuQof+AnK/pX0pq6LJ/wSJvm2g+XrDN9Oa+Tr&#10;PYbVQUXqee9datbY5nHU9atvil8fEt0B+KBuEBGVmiByPQ9OtdHafE7T7iSzh8QfBu3UN9+5tOp9&#10;9p/oa8XjA2RkqeM4xSGMFXLMhyeMjOKpWQz6Lfxl8Lt9gNMhup5GHMUlvtIx7n0qg174t1aa+m0/&#10;wbYCyRSHuWuVUKfTHFeDQQSjU7Ly54SSjAlVA4IPpX6P/D/4OWB/4Ix/EfWbq21FNU1W0Way3TtH&#10;5Sdm6/xdamSsuYbulc+SvDPhDxVr/wAVjpsSyFY7wG/uA2VjQnpn1Nfb2n2XhHwl8G7OxsrbTUeK&#10;xG+QAbmfHJJ7ms/wXpmh+GfgNpUUUlub65tS95cMwLEgdz7V4r4w8QXF74wv4YHfyo52HmFsAkd6&#10;lPme9kZ6st+ItbnvNYvZX1JljXO2Mt19zXi+s3tvNBqgGobSsb4z3+lO1G7v2TWhDb3Nz5a5kaPp&#10;XGQxXt7d6iZFWGMOAI92CMdc0KG9jRWSPqj4CeL/ANmRfhxqGj+JfA1pZ60bh4rTVLgBkmMnHzFu&#10;Fx716P4u+Gmr6dHo2ueFvG/he9Qo1z5FtdI2YzyRlScg+hr4ifTtLi0m5aSCzd9o2kMufwqC18S/&#10;EDTLO6GkfGHxaiMQDbtO7Rj0GOmKj2PM7rcKdTufYWn31nqugXUc2h3lvcpGY5opoSuHHXrjIzXg&#10;HjLwtqul/EF9Z0y3lzHdF5IkHbuR7VFoXxA+JceqadJrvhfR7qFsfv7cBZAPUgda940jWvButaQ6&#10;DxJpBeS22iKdgr5PbB5p2aevQpO+h59Z6hp2p/C/SZXWLz0gIOeue4IryTxFpVxca6myxB+fhm4/&#10;nXo2vaJf6V43lmtLO5+yzXh3IgJCsenA9a9k0b4P/EHW/h18M9QPjXSrdb2Fnmifj7Kv8OT3JFCd&#10;kFz4dvtNuINRdchpSg+70qsYLtII/MjXP9wGv0XT9mq+kaEz/tL2CnHOy3z+ua2dP/Zs8FQzq178&#10;fNVuBu5EcQGfxJpc9irLqfmUkbG/AVnUbDngck/jX2r+yQTGP2orCRpVa78PM0Kf3yFOcV9LWnwR&#10;/ZztGgM/hXWrpxjmSfG4/hXpHhzwj8KdCvp5dG+D9jZyNbMvm+ZuYqevfvWc5cyt3J5rNHxPcJqF&#10;n8Q/FRTw5rUrDxHLxHCxAw/bGa8Y+IHh7xFq/wAfbi+tfht45UyW8KblsXJY9MV+tNrB4bjD+V4D&#10;0EMZmbLxKTk9Tz71ba4tkfjSfDKMMY22i5qIQa+Rp7VO58L+Af2ebKf4U+HrrxJ40ubWaZRILKAY&#10;eBCMjcx6s3f0r2Sz+Bv7NcFvb+b4H1G5ZVG6SW4PNe9zySSIu64UEgkEDArAk3hp910Sc8YNOpHm&#10;3Mouxwll8OP2d7C5je2+BPh9mU5Bn+f+ZrrorLwLFbxR23wk8DKAoCqLOPH8qifyt8gKMcn16UQi&#10;MXdviA484d/esYw5eppFo8E+IHw2+E2sfF63vNQj0ywkYfPbwIqCUe2Mc15T8SvhR8F7b9kv4lXe&#10;k+FrlLy1sFkgn+0c5HXI75r6213Q9J1P4naYsnju0s7hbT5FkYAMPxpmpfCa51T4Q+LNNPxtdY7m&#10;MBZIRu2Y+nWuRuSel2b2TPxhghuRo2mny4ixmdWbdjGKlVLsFgbhCccV+iupfsqaivmNb/GmSVd2&#10;ceQwNYbfs0NEsIu/j9qUBLYwtmT+ua6ljIQXvuzMnC70PgPy5/LuC5jBB4AI5qBZ4gVzPbjJIALC&#10;v0RT9l7S5beAD9q+EF0yoliCk/gTzXyp8VfhRpfhb44+FNNHxWh1I3cbtKIuGt8eoHY9q6aeJpz+&#10;F3JlTaPGPNZrjPO0/wAXal3Jhh5i11t34YkVLXyvFwEQX/UFOfzqk3h/UhLbCKIsx4Bzmtk7mZg7&#10;l2pwOnrSEjB5zWxJ4f1uPU7aO43xtIpMQI4NVLjSdbjuNpgPAxVJXE7IoEruHJoDjf8AePWle01t&#10;XP8AxJJW46iohBrgRi/hqfGeopWBFgMPal3Dn5qp7b8Od2i3f5dKNzRpulW8GM/djJoaC5cmUNo2&#10;oNkHavBrjWgvVuH/ANCmwXPIFdQs0TQtiPUTlT8gibFFs9+yzb9MkChztLLj+dGwmjn2jYWyjynH&#10;7+MjI6+tfqX8L7uyvP2K/gJ5N/abotMZGDNggjrmvzgmjebSxG+iQDrtkVgCP1rQsNd+Kll4d+x2&#10;fxM1CC3D8RRsAB9MUNJouCs7n6nLaxkZNxYE56CUUj20nmNt0uH676/MKDxX8bIp0Mfxi1cHIIzL&#10;WtJ8Rf2g4YYi3xo1ADAAwinP6Vh7Jm3OfpEbO88xCuhBsHoGNLrUc6fBr4j+bEyl/Bd58ozx8h9q&#10;/OCL4n/tEBYynxgvSSe8Q/wFWJ/iX+0VNpV9FN8Ro5IptOkidWjX5lYYPvVOi7XD2iPBbgf8TXUA&#10;FJ/4m82PzqQPOFmUWa4VfmGM9a6W308CCYS+T5rSsxbPQmrFrZIv9sNJYwnK4yW7Vum+xytHI2yS&#10;PqEHlRHzBcqVXrmvZ/FM5b4WfBNW0aBZZLJgqH+HaOSD71yVhDpkOv6GBptwnnXmAzoRnntmu18c&#10;Ro3h34XIsP8Ax7wthgf71TL3hqNjz5fMUFnUdByegqVPLkmm+ZGbAxjtVCa18QSySZdzAF4VT1q5&#10;pELRRamskNwGLAAHJpoY9rcNd20rQHCNyQ3FFw7S3cS+WVXGOnXFW7mU+XbwR2hADEknvVLc/npl&#10;sY7AUAKiLux2A60p8wSDZIowRgmpdyCAn7LKzE8cVHwSCF247mhJjsUri3kl1O1ZlfZGwLsD1q8A&#10;PLjwQFC/jSCRlmcLIvPX3pd4E2WI5HQUwsQPv82EiM8E0oT5yQx56VI7wmRhhRk8ZNICwnbEacDg&#10;5osIh2sZhkgYPWnYJgkIU4zj61LJuESnaAee9UHuJxGgREPzdDQFhXOAw2MDUL+d+8CkFsDIqOaZ&#10;jLENk0jn+CNd3P4V1vh3wf8AEjWb6F7PwNf28W8b7m6VkRR688n8qLoTT7HFF5g5ISLI4Ytx19qd&#10;HHevcxRpp1/MztwsCFiT24FfV+gfB3RVEE2u/Ee6vXCZaGA+VGuPU9f5V6xomk+AdKt3i0f4f+Gk&#10;YOAZzGsj5/3jk1m52Y+U+RPDvw6+KerSafv8Nrp9sSP314NpA9dvWvcdC+EHguz1Gzk1fx3eajKo&#10;B8tF2pn07mvdGwlrI9xekAgFVXj9K5XU9a02K/8A+P4LgccZzij2nYajfc6CytvCuk+Fc2vgXw9a&#10;xRw/Iyxrv49T1rzjxB4rV3uUS7lRDIR7v/hXLeKfFMh0u5jhkkZjwoLdPcivILvUiftUsl2rFVy5&#10;bgfQUU49+o9juL7WTJcTbNQVQqncpPJ/GvM9c1Uk24WYu/mncFGfwFctqes77o4sZhkYXaetSaFb&#10;+JL/AMSWVvZeC76W4llAVUUtnPQn0FawhYhO5Pa2N7cXV3cNpJhjeZVRA+XlY9Pl619NfDj4R39/&#10;JpN7rc15BaEoUs4x+9lz0B9M16p8Evg1fHVtNv8AVNP+2ag2xsSf8e9oD6DoWr7G1mXwB4M8GQzP&#10;LpV/rj2BFpbBgyxN/fccgbetNyS0Y3dHM6Zp/gzwV8JvDjyeEtJN+dOP9k6PEANmR/rZsd+/NeCe&#10;L/Ed/ca/qOoav4sWSVpWMFupwqD0C+3SuA8dfELVJ/GPiGRtda5vJrk+bck5HXhUH8Kr0r568ReJ&#10;dVl1FzNqK7mQgMz/AMhUPUcXZnc+K/GMzS3EUEmCwI4PSvHZpL668QRq017PPPepHDDGCS7Nx09q&#10;yoW1K619YkjllmmnwMDhRX1H8MPCun6fb/2ldabDPfmEeU8oysIPUgHvRGGlym7s7v4eeHdK8O/C&#10;qEtaWp1S7sfMu5yBkZHCA9gtcR471+3g03WFOtqzEsEjVuXbt+ArY8deJbK10PUoY9Uj8z7MxfDc&#10;5/wFfMU10dQcSrfXE0huG3yMeEB7AVG7uD8zB1rU52srpZLsvO85IKDJ9uB6VHoWmeNtS1DTUt9B&#10;vZmZiFDjbnPua6ew0/Sra+nmOnrKxGTI67hn2zXp3gqdh46sJXuraOOMnZEBt69DWll1Zk2eU+I/&#10;BHi2w0O2e68caashAeWzA+7jturyzU3uDHbS72SSP5WUdOK+uviRNpKeH9Ymu9c0hWlhGw/aFLce&#10;2c18h3ssEt1qflXaOjSHrxiktim00bXh2SSXS7gPFExWXqTitHxI+nzQ+B0iu73z7ZmaXyoSQuOh&#10;yK5nw9Po8epXa319eRwNzhFJ3Y7cV1Nx4pcGez0bwHpyhyI1laLzJX+g96t+RHQ+6fgR8TvEH/CK&#10;+C4f+F76Pq1zbWixXOg3cXlGeFc8qzY+dR0r7hfxDbXfgGzv9O0/QLy3ktTFd6bduBtVuHDZPG2v&#10;xU8I+F/iL/wsHSdTuLLULT/iYxyriUJI5Bz0XkA++K+htavfiFHH4xkj8Z6taxahpMUc1pDOQp2j&#10;AII6E9/Wueqop3vqdVK0uh6d8c9f0Oy+Go8N+GLqOK3urqV7vym3RRM3LqGHBweODXyZoGjeFYIN&#10;UA05p557lWZyM7COePxrtrO31KfwzY2mp+K4FiS7ZlTgsoJ5y3U5rq9Ok8NprX2LT/hPFO62+1bu&#10;WXABxyea441GtjTluizY2OmDRDcm/u40ltgJiWJPy9Av938KxBpunT+IrySOBlj84cvycDv+Na91&#10;quhadYXsOoS6c8hJIhhlDfyrj5/FOk/aU8qGfaWPyRplvy6msuZsnlOuvJboah4ctY9bvFto16by&#10;Ax9KhutQu7CV3gfTxNJDhQcNt9DivKtU8RXF9rFoIL+SG3hydzAqzkeueRXMXuvaesl00viRjJjH&#10;392MVVODnccZK9j1K517xYYlinksp7h5CUbeFGD0z2FYd++qXnjHwJpMOo/aNTvr5VFnA27Zk9ci&#10;vDNY1q8u0WKDUb1F88ZIYhn/ABr0D4QeKtA8L/F7xZrWreFb+8u4tCxp8kmW2uc+v4c12Qw9krmU&#10;562P0S+Hvwz8GaH4S0XUPEH9n3eoLp4lZblwILcYzyG4yPeuK+Jvxy+G+i3eo2Xh+zsdVvI42jEd&#10;phbeFvUsvXHtXxh4/wDi78WvFD6xa/8ACT39lp0lwd1tasVaRe29xyfpXl9jA22YtgO3Vn5/Wq9i&#10;7+RHtGkera/4y+JvizxHbvrfxY1G3s1mYxQwKViRfTaOuOmTVCGXRrK31H7KsczkD99JwW9evSuf&#10;06HXLrVrK3sdD1Gd3mEaJBCWZmPoBX1b8OPgZrd3d6TfeLr6eztNisNOjfEsoPTce2fQVTaBXZ89&#10;6RpvxE8R+K0t9K8J61cZkCsyqfLX3L9B+dfZnws+DHhLSrODU/Eq6bqeoCRWS3ZgYLc+hB+8frXs&#10;UulaL4d8G6Pp+h/DXSbeCO3AXyFBbnuzDkk+9UIV1ktZO51Ft04MiBiaxVRuXkaqGhreMY9Rbwxo&#10;dtpdvb2ltDcRebBbJt81R0wVxgCmWVyyalZieKbzfsqDGeeldKpDW8ReSGONbYfvJflC/UmvGPF/&#10;xF+DXh7VtU+2fEyyv9RjQlbaxAkbP935eB+dJq7NL2R6xFBJP4mhePzwoU5UqcVDrerfD7QdC1C8&#10;1z4heGbSMLllknXf+C9Sfwr4Y8SfHL4s6le7NA8O2Og2e9l82RN87r6+grwvVn1vUfGd3e6t4v8A&#10;E+q3EkgLNcXDFcn0U8DH0rWNBuxnKWh9Z+Nv2grAalrdl4S+G8twuwiLU7wbVJ9Qg5496+V/E3iT&#10;4l+IdWspdd+KmvTIJ22wQuY4gPTaMA/jVQx2Cw7I7CNRsHbpUeMsh8teBWypRRh7SRBBZWKTxMLG&#10;MALxnHNagEQAwARu6nrVYAlRlj1qTcBA/wC7xxxzVpJEk88iZtsSZwnQ1QySzgryW4p5GSpycjoa&#10;VSAZy0GeODVAUmEi6qEwwz0YVbAlM6fI5A/izipFSJ7eE4+fJzntUiRyG8tlM/WUUIDrPHFrBJ/w&#10;T/8ACN0wUyW/i622kjkBiVP868g1N7ZfFMxS0RUXQ7YhuxO0Zr1jxtJen9kbVIAqrBFrlh0PUlhX&#10;jnimCW2vtAjJIMmgwP8AgVFS2ikmldmXJK73U8hIPOBxTJGfZL+8bOz1qBCDbL85574oY4znP3eD&#10;mlYlspE/PL87DIOa9M023ig/ZR8V3ixnzpbgq2D0XOB+leZMMM3PHm161n/jE/XYhIuGWNlP061V&#10;lqCPPtEtp59VHlzzxlJQ3mI5Vge2COldTq/9vN9slu9X127uILICGWa4ZtqgcYB9KzfDAQ6V4mxj&#10;ehQ5zjitTU7llsFZmJX7FIGI7nHFNTcdieRSZ7J8ILGTxH8J/Gdtc6jFBNpyOy37oHITBJBB9BW4&#10;fhb4bvrL7ZB+1r4ekjku5FBKorblOCCpORzXRfCa307w3/wTA+IHiO4VDf6xqE8dpC/BKkFQQPoM&#10;1jaXqP7NVh8DfG8uuDxhd63cwzyWsVtO6gSuMj5V4GDX0GBzHCQTjVi3p36nl4nCVpO8Gl8jJHw0&#10;8N2e55/iP4kvc/d+zxkKR7ED+tbeleEdakeUaT8GfFQh8wA3dzO6IQe+D1x16V5LoXxP8b6RpzwG&#10;9067txqMrW1tcxhmhjJ+UbsZOB61raj8bvijcae0UF7pljH5ZH7iEE/rx+lVic+owi1Soa+aTPos&#10;oynCz5ZYqv8AJNo9u1Ky+G3h3RrY3s39oau8OUiWHI3nt6YB7mvI9d1rxPd3EhuNVt7KzDZMFqAp&#10;29hkV5Zd+LfiHflT/aUk8rMR50kA3c+hxVe2/wCEpw/2u/upWZN3znPJ6V8vJzxE3Oel+mx9Hjs3&#10;w+Fh7LCQ6fE7P/gno2nXvh8S3czeFfJt4Fz5k8m9pT3ODXM6neXOq+N0aJbWLTo5MAeWATisy3tt&#10;Umh/ezSlTJzGBge1aUlq0WklAXj45AFduDlTpS9/VHxmMrV6yfvas90+COmaVcftEafKtjC0Om2R&#10;kd2wQXPSvqjX59LTX9YulvlKw6HPI7FuF2DPWvlH4R3dtpr+IW86UG7ijUtjpiuy+LfiCCy/Zj+K&#10;vka1brPd6akMJV/mIk4Y461pj67qr3dkZ4Sgqe+7PkuKS/179rfx1qczMyDxNPKxPQKGIQCsjxHY&#10;69J8XtdA0W4KLdIqFWyNvat7wessfw/LxRHzbq/bcw68f4V6Tp8Wk28fnXV7FNOACWcZ21xbJHS2&#10;7nI6LoFxDqnhYyxSiZ7ZpNw64Ayc1fh1zwg+vakk3iOGJg8irKw4JTrXoOh3+mXHxB1SI2is8/hm&#10;7ETn+DCnt7+1fM+jadbXfx+tNNup5VSTxZcRMQcHO4inuTue8aHqFnPBDd22oRzx2+tRuxB/uNnp&#10;719a3n7Q7r4O8PJpvwJs2v7bw+kEU9yx2xsq43AV8dafpNto3jL4h2EOn3ARTEfMeUnzQfb2rTIj&#10;aUkWEA+gFaqfKRyp6tHSeMvHvxq8TLPFrHxR1drd7viC2JiiAPQYGM/ia8q+JsRt/DH7OGmxOof7&#10;DLK+OpJPf8K7uzgu5tW06FLRCDqMYPr1rz74pzeZ+1Po9t5mF0/w3Ch9mPX+lZTldalRjrocZGsQ&#10;MRMTZ8oA80AXOLjFvG0ZcdqnwuYM7cjPSg7gGGPofSszQUlSqHywMr+VNwnJIOdwxQM+QgJzyadj&#10;5UB9aQEhChbhPtLMdoOCOlPXHkRqOQR+VR9btCMZCVIh+SY7ATnikAfMHQEjA9akBjJGJj7ZFN3E&#10;5xGc+lJGZGmlX7KoVejUAO+Xe53NuHvTCF35IGacQvmxndznmg/xZAwDQBG2DtwnNMZfmPXpU3ym&#10;KVlx14FRHeAAyjJNAEEg/cynaT8tNja4FrZyCTDw3SyIRwQV5FTkHj5ckio1ZkJDWeQVIznpmkF7&#10;H6VeANZk179kn4S6m1zH50OkiCUE5IeMYOfrW5A839pXAaAr8w6HrXzj+zBqyG2+N/h241LkoLq0&#10;Rm9eGxX0Kpu11zUYpIwNs7AMTzXJU0kdFKV0Xbgu+sqsbkAJ84BrIuolNxdfvGOB8p9637OFNmpS&#10;GTJxzWDfM6auFAXlzis1uaNEcOY7JQv3mfkjtV6ITMFBK8EZNUwsot23AKOpq6mfsURBOSetUIh1&#10;C1iaG3aLYXBGQe9MW1Z5rNPLAwq5rQ2qfLG5jyOc1oQQyi9gO4HCc1NhlR7dEaLN0uAnIxwMVoWa&#10;RG1jeMRklyC2KWdYzaFVhZjv55qe1RIrMr90bMjmqsFytergbiFYBataa7SWu3ychQfwqjcGRoJA&#10;ASN3HPWrVizRROQwUshzxQBaC79QkXb8u+q+q6XcPrnhC4j8QqI4t3mRgdfSnxykGcE/MzHBFblp&#10;Ah0wE3RbPXJoAitYHZbX94CucYq1dM9rPZtHCC/mLxV+zgb7fDjCop5ANF/btK1wQoGG4PpilfsB&#10;m3pkku7SeTqIMjiseymd9ZkeQOMzHr7V1unNDJFcwSwWxYQsA2a5kR7PFGowuYBi6OCWA4oTA3Fu&#10;bpr2NBMSgXAzUd4FwkbNyRmr1vbwm6sx9shzjrmqOrpKmrW/z7iMZ2+lO4FNI0aWFDFGwDcZqaZr&#10;yFj5sUSqjLsYdhTFBEaMS4BGQcdMU94zdLaI905CknPTOKa0EfHP7Rnhs23iTQfFOn6Uxiurby9Q&#10;EY4DdmOPXvXyFpFyRrupnzGKecSy5r9aPEmlaRqnwr8eaPLHbSxvosiKCM7WI4P4Gvya1rTNQ0n4&#10;5+LNPnidHj1+aJweOh4P4jmuihUd2mZV4txT7HaKI59GLgKCo4FJbRBIrgshAzx7msqyd1uIB9oV&#10;kJ554FdEHiIgw8Q44Ga672MFqijKikIwLhmbGKkaGSOK3+diCuTVu8heTS0aOM+ajggAdaWG08WX&#10;U1lHB4W1WV9gAWOJjz+FFx2fYpBwFY5HTp3qWGSBopd8o3MeM13WnfDP42XdsJ1+EWqJEeRJK+04&#10;+hIrkta0HV9K8Sahb30iiaGZd8e7lc1HtE3ZDs+xbsYrRTeFomO6PgivqP8AZd1CGH4qfG3TnlTf&#10;Pp6SxgnrtNfKUUqK1gzO20AdutetfBjUIbX9vL4ZTfbQkN5ut5Bngbumac43Qkj9B70E63eSbFVG&#10;lOPwrGlES3pc3ESn3PWt2eMSeJtchdyscb7kI/iya5XWoFW6KCds5GOa822p1o6C3liOnEKNxx19&#10;KhcoLhFaUAs3SqWkNIls0TJxt+9VqeENqVu452ng5pDJL1Y10qAxwIZAODWcrTNYXBcgHZzWqQhV&#10;N0vXApt1DF5VsEZM7fmANUI5iBEa8ugWIyTggVKkT/vwZSxLcMauFUWZV8sAk1JIrrJEDGQWHFFh&#10;kBUR2md2eKIyHstQ5J+XvSXLMtvhlbkccU22wIOowwOaAOSCN/wsSBi5ADmu5txaedEw8wfL1J61&#10;zeoJHHqVnJ5TfMx5xV22ml8u3HmKM/dNTfUDsIWhWKUKy4K1hvOy6vfRmAgbsg+tTKXWCLMZJ46H&#10;rVedCbyN8jtkUcwWJX842xKyjHlkVzN19lSI5nLS+aSqiunLIIjumAAi6VjWtpFNrt073SgAnaew&#10;pMZYivbpvDNoiWwZgQOnK1eaSVbGI7N5IGQaphEh1Bx5iBTJjp1rZlhxp9k+FwQDxQgI42tPsU29&#10;nVmj4AqlGpDn55SPMz9a0kfTzImYFL7eKo3MxRpf3S5PSgCy8677f5SDt696qXBlOSEYhhg1XEo8&#10;ly2ASOK1d8A+H07sibvLODSYzNjjt4yAJYwT1GalG3J2nNc7blmvFLXjnMpwCa242UMRu5xSsBNJ&#10;0YCUDisqeNjeAOuQxHatL5fObcW5PGO9PKvui/0YkAjmmBWiRVEIEAHFWGmkjiuQG4A4FOdo11CA&#10;ZAO2q00Ur3kLiVgA3Ix1oGRIskkzyOrcnjNSNaqZYX3d+cVclULp8A3qcAYApqPmLBKgcVIFOVI0&#10;uolwcEdanW5WNNm87W+9Tbxk2RcA46VVVI3Dkg8LTGY+rSa9c3U9vpmlPiaRRLKTjYO9bdhZSWXh&#10;wxpduZTCNzFs5J61Zi+SzdUAUE8kdfzqVd+VBcnnrmmLoOsrWZ4mkeMEoc5pLl3+3RYlHFXYjcqr&#10;7bg4ZORis6VLnddNs4DdaQkWoy7Y5GMVOqwCC7dtnyL0NZVtNF5/XkP0qS9eZhdeVAAgg+YjvQOx&#10;DFNHPq+I4SEWQhvetorH5caJEvA61zWhmI63Htjflnzx3rqFLfaWBAHznmhgGQvljZk1BOI2luPl&#10;I+QVdmEX2aIbhvqjKpKSYzkRmkguZsYLXk4UtxTXWcGVWbPPFV7V3Gst++5MpzWzMi+TnuU4xTGi&#10;KwS0bUHEwIXs2elVtat182Jo2dizgLg9RUCsQ10CWIxxTre8R2dBIrbSRz2pAZRSSGRAsbb8jjNb&#10;EZujZ27SMx49KfFAXvJi0bMS3BNajLGunuGgUYHGe9Ve4igZJR5BWRh7VbFwTbgMybsdKzpGVmkA&#10;49qfAgZ4iyMakB8soEUhYH61es2jeztj5hOTVKd9NF5HG0p3N/DirUYhUKUDqMccUAabQr9mkYJ/&#10;DxVe3i33zsQOCccUxrt1tXRkXaevvU0MpFrFIigc9KYhLiSFJ41eY5JxxUEqRGxfaFJxSXflNcRt&#10;s+Yiq8c2btUcY4wDSGW7LzVjceY2c/lWjKu21Gcbu9ZiMo1KNQQQT1rUuwToyMH52U0BnRSAaldB&#10;ZeeOtROLp9QIV3AB5INZkUsn9uSh4ipBPFblvIoT5mG5mwDSTCxHJKyWcwVjwvJNVbSaZb7KwuVw&#10;eTWhcQfv+ZCBtycU63SzVSAyls0aiPK4fi38LGnjE/hPUYTngxjdj8q6K2+JnwQlZQ/j14iV4V4T&#10;mviT7PCkZKWsI55yAajktIJXVntYySv3QoFdspLoYuPY++rXxV8KLuTFr8XvD6ttztldVz+ddBaX&#10;Xhh4nJ8ReFHU9GF2nNfm/wDYbQH5bK5Tn7yyf4UqwNmXbrvihQOgF04/rS59UQo9z9KBH4fd22eI&#10;PDsZzx/paEH9aeLGzYEpreiHjjZOrfyr82wusRxIy+LPE7/MPl+1vx+taFtfeL4btGtvil4vhO0f&#10;J9pcitZNLqNK62P0R+wSeYcfZG9w9QS2VwqNmzbA7rzXwrF4v+LNvs2fFrUnwOA/Nbtp8Tvi9DEN&#10;2r28oBGdy9ay9oCgfYPkSbOI5vf5TxUf2abylbYTz0r5mtPjD48VFE/wy0i4AHUPtNa6fGS6wDN+&#10;z25PGStzxVc4uWx788Uw8smJfzqMo2R8jCvF7b4x+F3Ki5+DOrxDcOUkzXW2nxN+EcywGXxDfWpK&#10;D5JYs0+YFE7rafl4br6UjIwCDy3/ACrFs/GHwkub9Vh+MOjKxPCyAL/Ouoiu9AniXyfHPhWZexFy&#10;g/rVoLXKGwbM809R+6PT71aX2aF/u63omMfwzqc/lR9jlBQebanjs+aLiKiZ4DA8jqKsqMxuN4FS&#10;rbyCM71K4bqOaJI8oPLe4Jz18s1SJHo3MYwKuR42LkEHJqt5UoNr/rDnqMVoJDJ5S8OefSmTsIu7&#10;eowetaEON8SkdWABqOOCbLfuXxVlIpBMmYZcbx2pjMbXfGGk6XLeafd6LE0v/CPzi1ZxhZN689eu&#10;K+HdbKpd2JlulBudSunjT8c9K+3PH/hC08QeA9FWO+MFxb27tDOB80cnbPcg96+CfGVv4w0z4p6D&#10;aat4I1tZNP8APSSRIWZJkPCspHHvXNKm3sdEJbWNnwTKh8ctJE8LNDfqxDn5cKcnPYGvs5tU0S40&#10;T4WX9vqdnO8k0aRFMbwwOGBHUYNfmzot54mi8c68lnoPiV7a8nIlgW3bLt/CQe2DX238EvDGvhVv&#10;dU1LUywHmG2fOyIHO0D39axVGafM2FVXPpzJ/tFTxk6QxI+or83vHMBb9r74tYQHGs8e3Nfo6u46&#10;3cNtk2/Y5Acg8Yr8+vFvkj9rL4vuSP8AkMEDI960i97hFI51bWRWhLTHkcjHFeh+HotlpEqrxgc1&#10;yg2GCMmNmG/kCu70UKYbdFkBwoOcVLbsN6HoNov/ABLo/wB2cgD8a1MjyoFKnNVbU50635GVX0qy&#10;ADuPNF7iTHHHnxDziARzinqF2S4kPXimDHlge9PyoMvy8bOKRQg2+cpyOlL8vlnOck1Ef+PVCFyf&#10;MqZR+7BOOVoENz+9bEfanDcR90CkXqw28ZPNKM+pPpQA7njikPRfm9ajLPkZUdakPIU8cDmgAx8j&#10;HJzSHGYwWbn0FOJBixt70nIYYAP4UwG4JIycdetP2qGt/m6nmkI/eElqXIGQSc0gHd+BRUTNhRh/&#10;woViWj+b60AScEKc0vy7xk4FNODtGzvwBQf+WmW6CgBzL83Qimjb6U4P+5GUGM0fLk/KKAEGN3Ti&#10;nDIByOKCDtBwMZpQRzlqAFzIWUeXQ33l55pATk5HGad/y0PyY9KBCZwDgduTTSQUX69aU/dNNA57&#10;UDH87hx9KXknrRj5TSYbLHJBHb1oGKcEZC96Zj92M+tP52N8n4Zo/GncB4JCnimnBPUdaTnsajy3&#10;2kDHJFICTPy52mgMC4PlrSrxHJlh9KhBYSNnHWnYCUk+b9yjBOSWpy7SBgnrS/IFbk5xxQA3+MYX&#10;tSN90Udval65pAC7P3eRnNLg5kIIx2BpvHH1ozzwDQAm7GPl5IPNOA/d/dzzSYGfu0715oAcxHlD&#10;p06UxQMEYHNHUHDCnBWG7kUAP/h+7TD99RjqKkXbtfLc9qaSxkUkqMUAHGOlB69OKX5tvUcUzvwK&#10;AF5Kk4py7fLUn1pndRmnr95uBigBTn5Pl47Uzkyoegqb+/8AhTfloAB0zjig5IQkCjrxs/WnetAD&#10;WJDdB0oG7C8DFBznv1pV5dmGRhaAA5wMCnBVKMScYFRhjmMHGN1OmYAINre9ADQDtHI61Lng/pUY&#10;OVPymjnceKAJeAAcnpzTf4TyaF/1bZTvS/xHigA4JbgjApvUNgGpCDsk+X0qP5gQd4+tMBRu2tx9&#10;aZ/F161YVSYJjx0qvht54H3qQDwG2jingZjweue9IOg5p3/LQESjJFACAcA4x1poPPKnGetOJ4I4&#10;xmk454oAU8Ec0mfkJOevFNO/bJgjGKYNxbr0NAE23MTnfwB0oTaLdf3f8VKrKVOcD2o42DDLgHmg&#10;Bdq7VO80zB3vyOvFL/Cw28ZpP+Wp+lABx5gp2Mo3yjGaZgHOT3p46nigBMDPQdKk4ETjFRHOW64o&#10;3Hb94GgCtIf9JGF4+tTICYVyarurC5BOMZq3HjjOcbaBjSkeVPlmnqR7Uh5XHv0qNi25flGewoAs&#10;hsgdAAPSmZ+X7tRk/LyvX3pf4PumgB+eo2DnpTwTtPFQgHLZyKeDyBmgLi546UiE7jlTjsaOd3Sl&#10;55G2gBpLbZf3WST605dxTqQcUvy7GwQMUDAI/eZP0oAb0UnJpCPlGalO3Z0+lRvxn5D0oCw0nnGK&#10;TD54IoHllAe3egeWWOGagA5+c7O/rR/B93FM9OeKlCrwec0AIMbcH1oJIGMDBFIxUMQWzn2pD93v&#10;jsM0AHG1cGkG4zKu049aUHinA4T7vNADiF3dO1M43daRiM4xSHp92gBGPT5B0qP5t6jNT4QxNkdq&#10;jOBwTk4oEJkHIA59aUglCM96bh93yoMDrT2/49dwY5zQMj/i+6aU58o8noeaiJfC4waeScj5frQA&#10;DOyPP940N1OF4xSMT9nf6jijnyFIbnAoAmiZSo3IuO5qO6iDxttcgY4p2CIDyKXLbYwQOlAjGMd4&#10;kkYN8xG+taAkxrz/AA05lTDfMO3WlVQrsQe1NgtB+RsIKnmhTJhB5BpMDcc+tPUgSk5PFIY3ncMi&#10;lGMH6cUHksfenY+V/pQAgOWQnHfj1p2F28CmhE8tG3HhqdhfMJ3daAAj/ZpT93vR3GBRzhsigY4E&#10;bfu0cFAMd6Q42nigHGcjpQIcRyQc1GwyMZHWn+vFNOPNzgUAAyCMf3eaRM73zDjn1p/8LfKMZFLg&#10;YQ+YcYoAawODweRURB27TjmpSOce/NLtXPCEmgCvhRgAAcdaVgPssPB680r7tzZTAH60o3GBP3Z6&#10;c0rARkHA+YD2qEgbmyT9anbbu68e9MI+781AEBGVOADzzUbBd5+U5Iq0VXaOPwpjJ0IUdeaQFQh9&#10;rde1RlT8+IxyKtEDLfrSMq7kyeqmncLGvpMhtfgr+0delR8ng6YAn1Kmvi7To0fS0ZwedVuHPP8A&#10;eOa+yPEWIP2B/wBoCcE/PCiDFfHmlg/2PZ/7TNkV00dmYVNxZdPtXll4x8vBB61p6HrXjHR9QVrH&#10;xNqLxrJ81vM5K/h6U8Khj5dsA1FJHulkHldF7VoRY9u8P/FbSna3h1j4WtAxAU3MUoKk+uDXtOla&#10;r4R1CzglsPG2iSZQfu3mVXXPsea+G57Kza0AeBu+CDyKzEW5tpfMguNXYiT5WimKMp/CqT7Fbn6P&#10;2UVz/aenIIkK/aFJYHI618gfH2d3/bK0v5iRb6KEUHoCRWR4Z+JfxD0iWBZTLqVsqcW9yx3j0w/J&#10;/OuT8U+ILzXPijcapeeGltnk6RBs59OauLsjNRsYcb3C+W0nl7BMQ5PYnoPxrufGkTweBP2UYfJK&#10;tPpdzIynqMgkVwspi+wIsiEK2oxOcc/Kpya7DxlrXh/V/EnwXXT9RuHSy0xIQfLIJcjBGPas2y7X&#10;OMifcDlWGJCOeKlXyw8uORmu8m8IeN3hBTwbbkeQreb5ygnPtmsm48M+KrcxPNp7hTndjnbUNoaZ&#10;zy7vkPPIp+1DGSZGz6Ujq6XtxGzDcr+vWpBt8k/KM0wISqgj92Cadg7TxxUyjKgkCkKvjjGM0wKx&#10;VSW4HXrTNvK4zirTK2cjOAOaiIAx1NAhmIw0ZMaH2xRt3ud8ueeMjpT1wVb92evenqAHPy80DKjQ&#10;R/aXxI2MUzyI/MOZGGT6VePb5R96nEDI+VeBSAy2trL7QxMMp47HFNa3TawWOXBPXNaDjhvk7c1J&#10;GR5YwAaAMj7M+Jf3l0OOPm60ptIjBbEvdgh8kiQ1rkkLnao9s1CQ3luSc5XpRYDO23yvJs1G/UAj&#10;A3nNWzea0trEo1e9J/vBj0qVShhYeaOvIphUZ+7k+lFh3GpqXiNBII/F2qA+hYmrMWveLo0ONWum&#10;GecsaqbTtlPkpxigpmJSVUeuKVgOgh8YeKY0QC7l3E8ZGcVc/wCE5+IKyLjW7VlA+6YRXIlEBOEQ&#10;8elATABVc57YoTCx3EPxC8WqsTS6Fp0uW6bcGtGP4kyCUCf4bIPl++q15v5UZ80m2BPqO1RtuO/9&#10;3b429NtJ6jPXV+IOnuke7w5aYK/3AKtReNNAcAyaPYjqQNgrxKOG18mYtCHZm7DGKUwx/PiAn09q&#10;fu221J5X1PdovE3gWeVjL4V09uecYBHvV1dV+F0q4j0uyfHVGwu38a+dzbncCt1KnXI9ab5M21/m&#10;kAHYHlvxFK1h2PpSM/DGa2KPoOiICehuF/xqC50j4XyQo8cumBsjG26H8ga+bls9Pkcs0Oqbs8/v&#10;2GamW1so5m8v+1Q+OP37cUJ2Elc99OieHjKyw6pZ4KYAMgpsfhK0ZP3mv6ZGvJDCUEj8K8IebWhB&#10;8nibU1x0G85pY7vxOtjdbfFeso/GG8xj+lJa9SuU91i8I2xj1HyPF9u7MmMOMVWi8H6lE85F3asC&#10;Dx6V5RHrXj9bWxP/AAnN05BGfl5xWnF4g8eCRmPxDuIhtx8wzSu+4rHXz+E9T86YkSt8/GFPFVv+&#10;EZ8QKmU0l5No6MccfjWDb+L/AIkx3MqNrdvOvmcMYfvVrQ+KPHNzqtpEIZixkVQsUeSxPoBzQ7rq&#10;FiGXR9XRot+hSqQ/cZxUlvpWt3eu2ltD4S1i6meQKsdvGTz+FfQng3wN8T9WOkz6vGdNsNgdnmBE&#10;rp7KemfevozRbPwjodj5Wn+CdLLCPBuHAMjHucnms5TttqVys+ePBXwY1GaKxuNeuUsYyFY2qPmT&#10;b6E9BX0zpun+AvD/AIRghsPCehQqkPB2AyMe5LHmql9rTCzuZJLqNQsRP3uAK+fvFXjewOoXPma9&#10;brCrsB8/LY9BWPLOe5SXQ9d1XxVfSyXcUAQpnBIXP61xlzqEJjmkm1C3RVUlmkYD69a8Nb4gaaZL&#10;hILUbcn5ieT+FZF5rPhnVIxHcfEe6jJfBhO5AfbOMfrWkab7FWR3fiD4keGbJpYLLRZL6QEgmNwB&#10;n615Brvj74i3SIlvpFjZRyE/Mjb2x9e1b8Oh/DNrQ51GwVye1wpzV6Pwt4INuvlePdLjHo86n+Zr&#10;WCS3Ik30PGZ5dSudQs5LrVLueXzNzNM2R+Rrcj1O4WKKP/hH/DrAR4Aa2Tt+FemHwZo8kTmP4i6W&#10;fQhxVSXwZaoqn/hZmm8dzgAfjV8yuQm10ODFzZSxJ5ngDQDhuogShYPBE0TrcfBu2l5/gG3+QrW1&#10;dPCGj6ZcSXfxT8OSZX5Y0mUsT9BzXkHiH4g20NuYtO0u0c9icDj1JpRjzg52Vz0eXQ/hILSaV/g0&#10;8JCZP+nlP1FeZ61pWg3er6pHoWieJLSO3gLTzNqLlD9O1eGeJ/Feu385Wfx9eKvmD91bsQv6Vt+H&#10;PFF0vh65szqIdZUUZLbWOOmTXVSppaszk3J3Kd1Dbx686Fp3kExDPMd3T3NE115cEao0YI/u8ZrJ&#10;8UagIdVt3e+jxIc/KM5rk21S3MMbm7CqPvk9W9KpvsS9dzs5buKSNgbqXtnrxWXPe26CdljD/JgZ&#10;HSuWk1C7mjZbW1vWZmAxHHuP6V0vh7wb8YNYuWFj8P8AxW4LgNJNbGOMA/7TYqZVG+oIz7bxBr9h&#10;rayWV0FaSXB2nO7PbFdfAvjjVtYt1t/CevSXEmCyRxttBPcnoPxr2rwd8CGh1DRr3XviVDmMh5LO&#10;AZ6c4LH+gr6ZsU8PaZ4I8Qy2+g6Hb2NporxoBEoaV8Y69TXn4rEKkrnpZfhvbSsz5m0P4OePb7wR&#10;eXd78ctD03ZZmSS28rcVUDOC5wM1xOveF/h3p3gK0lXxNrF3fyak0cMWSBcEHDEegHUV9m+Df7Qv&#10;v2QviaZ7i4PmW19JGSxzgAkc+lfLmq2s1zovwCAtwWOvXodsf3DXivMK0rrmSPqcPk9CK1Pb/hj4&#10;o+F+gfs7eGILjw3J9oSPJjXTDIyluTmQDn86l8bfG3QYvDbx6J4bvZbpoSI2niMaxHsSvWsHSNR1&#10;e38ISRR2GgxxRW4GJLZGJx7kV8r+OdUa4/aQ1I/YtP2eaDclEChyOmABjivZwVJygnNs+XzLlp1X&#10;GOx6PJqevanZ6hqus+N9enmkdnMfmME9gF6AD6V4fr1zdX3xk00rcysUYRgoM7eyqoHc/SuzuNbh&#10;m+HAs7XT5muZJUit/KXczE8YAFfUfwS+Eun2mneHtc8S6UkuoTsktrZSAEW4PILZ6sf0rvklTVzz&#10;EfP1p8O/ihB8JPF2rXPwQ1b7FLopYzzXW1YwR8pxnHNeCWfhu6urq4+0eK4LcJfyhkKbioz9RX6r&#10;fHoeIJv2dNJ0m18dQ2mnzoontYlwzbcbeQelfnVLaX2n+JdSW4glAeRQCRxWMJye4blSztLa00LT&#10;rdLlWSMtzs79yfrUdxDDNaagU8PSLtwd4b72PQV037p4gu+IhkHGOlRskiwSBVGAMY9qq9ylE8yu&#10;bVJbm6kELOmApyMEVkS6fPAEkgnuBKlyrxOhIZCOetenTW0ZhIGxAqknjrSW2katd6cBbaI8gEhy&#10;/TA70uZjSO3sPi78RW/Y+1vw1L4T1CS/azWCLVFY7miI24IA6gd68phsLm3NtJJIplmfdKXPIJrW&#10;0qS6s/izeWyx2LpDKu4FQc/3hml8UXVrceL5Ht9OaANIgC5+8R1OKLtu4kmtzrfD0TTeNfBERIKJ&#10;MMg9DnpxX6yfDK2t4PgX4PhWCNVj0AAADABI5r8svACwy/Evweu7JF3HkfTNfrB4LUD4a+Hdo+X+&#10;yMH8qxpL3mxS2Rx3j23Wb9nv45RiPn+w5z09Bmvyu8snwnrYAHF1dDntiv1l8S8/CD41Dy1P/FO3&#10;XH/ATX5RxqTpHiM7jg6tfBefc1CXvM0esUdDp92lx/wSV+OVt9nO+x1uQMfVTyDXyrp4H2XUmMZ4&#10;lGPavqbwZA0n7D/7YFsEUkRu7r14A4r5bsGdZduBtN24I9TXRHQy5rpG4m0wxEIR0wCKSYKI5flG&#10;NtTvkWKF4fkH3sDpUQgaa5toobu7kM10iIqJliTwAB1Oa0vcEbvg3S9S1P40fDSzs9OubiSbxJCG&#10;RR0TPzE+wFfq5428SarN8Nfhf4btrNbTStM8JWsc6QnAmdFxzjsK8N+C3gCy8L/DL+29U0yBdYvd&#10;HBhhfk2kRGeT/ebqaqeO/EipHeQxXsZkmnbODzio5ruzKkjmPGGuSvHd20GoSiNDtZge3pXlOnWv&#10;iDXfito2j6ZaXRknkwzRjgKOrMewFNu5dWvPGHhHTLOBJLm/vigUsBz6k+1fYHw/8KWHhT4fyXDP&#10;ZS6nd2iGe5fqmf4V9AKaWoHCL8PbTQ/At5CWe6uXgUzysnBPcD2r5r8d6NcWOv2d9aWtx9nN4BeQ&#10;xnlQDyRX6UWU9td28cN7HZyLKmN+OmfevFvij4DFtBd3McDTWc8J3bRnaDWbk4O6HFcyZ5l4P+C+&#10;neMPg9pOq6D+0Lp0Jk0diLKbkxyqOVbBB5NeS+J/hf8AF7w/eX66h8INSlgS6YfaLFTKhA/i+XkZ&#10;9xXbfD7xF4k8AfH6xvYLG/utNkvf9Ist5CPGepUdAy9q/RvTL7TfFXwp0DW/DnjXREmuI1by7hQ6&#10;Mw5MUiHoe1ZOtOK5l9wQjfRqx+P8NtGYbpfIniaO2clJTyCB6GtLR9L1q2+EGv63efs6eKdShuLh&#10;1sLyGdoRC69GwMcA81+h3xD+F3w41yXWrn7DHofiuHT/ADLmGCPbBKV5yAPlIf2rymw1m+svg940&#10;0e/+GNnqOnrpE9v9naMI1owG3evrzzTWLi9z0sPlU69+R2dj5h0LWvjJd6Lew3Wg6bJDp1yrXU8k&#10;gOIznYB6kCv0o8CXDz/sl/s3zLqFwd2mPuKsfmxmvzZTT/HVpLDFF4V1eWwvdQuGBjYs0452g4z9&#10;0etfoh8Jo7pf2K/gPFLHOsixT4R8gjJPGDXU+VpNM4qmAxWHbVWDSPVFubgfZQvnjjqWPNS/aLhm&#10;wSeD61CYvktOcYFORVMiDdUSMmVLyZ/kzCevGO1Njl/cx5Vzx3NLqaMLY7QmMjvVWMMNPjO0Z21F&#10;hFk3JE8gFm2O3NDSu0YP2fBz3qHa3lRsRCBn+9UZkiDNuuEJHvQIJ5b5ol2xtgDsajVJvIYu+c9K&#10;sxXFt+/AtlOV4FN3EgfIcZPBpMZnSo5MZWI9/wAaWJJVu7XO7/Wj86uEtuxtIweKI8/bIiV6OPxo&#10;klYpHlXxK0fxZeeNvA66dpN/LM8D7/LkKEAdORXGWmnftY6Xp2otpV54yiQsN6tK0y4Hsc/pXonx&#10;R1fxBpurfBaaw8UNBNKtxtATO4DrXA6b8Uvjcs1+tn8M9I1YQyKJDKzRZP51wJtN2OyDWlySw+In&#10;7Uena2iajeX1yFb54ptKfkemcD+dehWnxr8QeVbx6j+zA7HyxukKOFI9fmFZ1l8Q/j7eWUzyf8E7&#10;fBEgQck3yms298afFia5kik/4JfeEmbkZF4oq3SqTV5JP5Heo4ayvo/U9Z0zxN4O1u3uL1/hXp9r&#10;PaaRcSQyLqO0AqMn5Mj+Vfmj4vvV1j9qX4qao91Md3iSeGDc2QsaMQMfzr6xa18Rz3mpTzfsT2Ok&#10;u2kT75V1vaiAjnK5xXxXdvND8QfiMg0GGPy/EEoSJZAwHzf3u+a0w+F1va1jlxipRtySuTta2Z1C&#10;fddFvl65xViKG0iEMy3UYCNyCetZzyXxkJOiKNwGMOOayNUk1BLAf8SfUUBAPIwGHse9d6jZHlW3&#10;Ot1CfSZj4bZ7SEMpO1s05LLRLl3ze2y8DknpXk82p3IeEvp2rbVJA2xEjP1Gaovqc5fK6nrmSOAs&#10;LA/yoQWPZbnRdJiFps8U6YdwOeQcVNDoOjPar/xWulo2f4sV4otxfsY5D/wmLMH4xBIR/KpZbu9c&#10;Rb9M8WllbqInFF/MfKz3FfD3hjdGknxA0veW6BB/OrD+GtECZj1TSmG37xjBrxaHVp1iXdb6+CMD&#10;LI1b1r4jVAinXro/LyG4xSWu7Go+R3k2iWkNhJN9r0kIr4OI16npX0d8M/gRpWt/DrStU1g39z9q&#10;bdBb23yJCnbcR1Jr5Hi1mC4025gGsMXl1eBU3OAOTjPXtX6meBG8RaN+z18H4/8Ahqr4Y21mvhQS&#10;zNLdQsVBXOOT1FZVm1Fr8QUXfyPHvE37PvgHTtHgu1+DepzW32hRKsU7M0Sn+LANcxefBX4JP4dv&#10;J7Sw8YoVtASnkOSDjp1zX1GPiz4Da2ms5Pjk8uy6ZH1C30lmjfHXAC7fyqSP4q+B01CySz8ZRalm&#10;YK0f9lGIkdz0GDiuKMJJ6S0NlqttT5Bs/g9+zxN4T1CO58Q+PLa/diqn7O6+We3J4/SuC1H4FeDo&#10;vFNlD/w0h4ljSWf93usC5GenA/wr9L0kn1mSK6g1PwwllJZkwym3RWV/Q554PrR4b06Oy8VXs+q6&#10;x8PLudVk8mRpogVHbCmqdWd+VFRho9D86J/2dNNi0y1YftTTRq4GPOsto59yacv7L+tSWoli/aP0&#10;t4zGDvQAgfXB4r9E9U1jwBeW2tWviDwt4FtLNWcxStqEXzqO/GCD+dYfhw/B29svHOn+G/jzArTq&#10;UNtJc5Hy8HYWwefanKVaMXZq4rR0urH5sa3+zb8RrWYNY/EnwVfOQflF0A38+tcfD8Bvjk2v2CT+&#10;CNKCJqSMzf2goBVTkjr3r9LdE8IzW/7Sc7zeHtQ+wWru0sjakzbye+3PSr+uaLpmofEW5hg8TXen&#10;QyNxctOwAC9epwKxhWrJatfcbyhF6WPkHUPgB4u1fRvAs0ninQLA2+moEtYIwwjIHXeCMk1zGsfs&#10;8/Fn7DDFF4p0m9iA+6ykMMen/wCuv0gshaWvgXw1Z2mqfaI4ISrTiTcZD6571S8Q32uW3wD+KV3Y&#10;KrXdtZBoi38A7nGecCtFKVtzFpNn5gN8AvjqiskHgqy2rgECbOPrzVR/gT+0ApOfh1Y7v4SZBn+d&#10;fo98N4PF1xc6DrUnxjvtRsr23l+2wvGyrG6jgL24PHFN+LOp6tpmmfCjULfxfdW8yeJQHso1Zzcw&#10;7hu4HOQtONSppqvuJ9mr2PzGu/gN+0Ybl2/4VVbv83BWUf41hXfwP/aUimDL8GplPqXzX6d2XjbT&#10;9Q/aM0hNJ8Q3zaXbeAJ5byCeNkkNwELYwcHg8UnhdPid4i/Z58Ta0f2jJrR5L3VTbQLanECW5baC&#10;c85xzSjXqtt9Buny6NH5cN8Hf2k0t5mf4TXJAYbgD61SufhP8eYoUM3wI1gdyVbOc/jX64fDXVtS&#10;1b9lXX73ULbzb6ztNVRrkRkLK0IO1sA47VT+HF5q9x+yD4p8R6z4givHTVdWCI8WBGsROwda6vb1&#10;Oxmkj8er74efGK3VzJ8FvGKgLk7IGauTm0Lxxb38yy/C/wAdcHobKTP8q/ZzwrY/EzXfgFceIf8A&#10;he/h+ySRdRkiszpgYKkOSo3Z5zj0rze+8dWsX7Kvwp1OfwL4RvtUu/F91aso09FVxG5DMT2455p0&#10;60pX0Gopbs/KRrPUgAs3wi8bcDhvscn+FSjT9SaGMJ4K8WoT0zavzX6e6p4oSHwv4ivLj4AeCFgk&#10;vLKPS3a2TNw0n3/++a+k9K8N+DX8C+DLib4W+DTLLosUoUWqDaWXNR9Yn1g7FyhGKve5+Iul+GPG&#10;t3qiJH4J1nBUfPOhVVz9a9R0n4W2aJby618Q7UBnBMcLqMe2c1+tdz4X+Hc8sST/AAu0EK3ykxoB&#10;jP0r5S+LXhfwBH+0b4D0extb6wih0l57oC4Lb933RyeD7VEsT5WI5HJeh4ZYad8GNFW1e18MaBJM&#10;IseZOquQfXmnal4xtoIUFroyyhmwscOFB/LNa1voPwgPiWRNS8V3yFtQ8tCz4AOcDI7V0OqeDfhL&#10;o/iTw7c3PxTskSeFXtolZZfl9TirlXTjZLUXs7HB6cvinW5j9ojvbK1Iy37wjK/WuzFz4K0XQkUX&#10;KSzCM7EMmSSO5zXQx6R4W1LRtQGmftO6NDEunuzoIwpG0Z9f6VxNt8P9B1fwzrF5b/tOXrPBdvHN&#10;5ttiNCD2c8HNRKeiGqbOD1zxfc3NxqXlXsca+Z09QOwNea6p4guGxuuYcscKc16xrXwptoYoTP8A&#10;tXeHYw3KbWT+VYw+D1pJZJI37XXhwIRwx2Zx+daVK8LJbGkaZ4JqmoFPPmk1VWLfdAb+lcXNJql7&#10;qUSefchN4EcUfr+HWvqdvgZYSxean7UFnPGGJJVARx75xXpvgP4d/DbStStGeWz1C4RwTNPtYRkd&#10;9tOnXj0Mpxknc+fvAPwp8X6zc6NLdWs9rZ+Yp86ZcMV/2RX338O/hp4M0iwtymkWMMUVqGmuJQPN&#10;kx1JY9BWlZeIPhZp9lEGN/LOuFjgSEhcj3OBXJ+PPFHjXUdJsrHRtD06yt2hZpl+1DdN6At2Hr61&#10;ftLojfoegeKPiHo+l+Hb2z0fVtLsrZIHRrw43PjrtH9a+H/HfxAlutQ1KOx1fViJbhg9xKxeWc9z&#10;k/dFP1fwj8a9Rv79p7GwCs/a9BBHbHtXJS/Dj4t/a38qLw2jEY2NMuahygnqzX2ehwom1S4u79QG&#10;CCMtLM57+xrlLiBLrWrOJLu8mk+1kHFepP8ADX4+zTmCTSdKht2k+ZluQM/lXqvgj4Y3+mulzf6f&#10;Y3M6JlUWQYDfXNW6sY9SXG2ljE8A+GIrXRoby60uMu0IILj7o/Gup8ReK7Kw8PSRRPEXwQqp1NWf&#10;FFt8WTZywWfwoto7YNgGC6Ukj8OleQXvhX4rT6zGz/DK9zj+N+Ofc4qI1V1ehah2OK1jUZNQ8Q30&#10;txqawxGXL7pByPTFUU1DRkhSGya6kG/GEjPJ+teweGvg5441PxFaJceH7K1WWQl7ia7G1D1AxnHP&#10;Su21P4OfEy01LSooLTwNAPL4lS6jcLjoeDnJ9KHiIR0uT7KUjwCNvGktssEXg23MeB8877Que5J9&#10;K2NL0wxaqk2q/tZ+HLXI+a3tgp2gds11viT4UfHwwsyfFbTJ0ZcNHDIUIH/ATXLaT8G/Ek2uQR6r&#10;8Ukty1z80calnP8AwJjiq9vT6sn2Uuxh+LIvgSNBuriP4s+LNTvXLCNUkYqCOuR2FePRWWo3utW0&#10;en+B9ffdOAqRRsxP1PT9a+6dK+CfhG0m02dbVLxlAO24kU8/nXev4P8AEsMFqmmeE/B8CiAABfLG&#10;PxFZvFJaJFKlfc+LLLwDqs974Mj1C6t7BBGDOmMuB9fU17Pp2h/DjQ9GSSy0bTXuPJAM87h5CfbP&#10;T8K9MHwz+K954nuDN4t8LRhn6/bF/DvU8/wX8fCEyNrfh2U7GORqCkj6Cs54nm0NFSimeXR6/oSa&#10;lKr2F8ZJIztbnappD4h8JDw3r9tfeKLrzZZMoFQsV9Oa66f4T/Fl75IYU0HyzJtLNOuR+NdvpH7O&#10;3jqeztZJPij4BjlfBZHuEyPxJrLdX3NEuh86yTaM7RvD4lkdFBLFyRx+Nc9fatfyeZBZ310geQIP&#10;JOGb8RzX2i/7MniaVLdJvjn4HjzjOy6UY/LrXRaD+zbpej+P/Ct/qHxw8K36QXHmfYvOUB3HK5Jx&#10;x61MKsXfXYTdup8w+BvhB8VNYfTbi40f7BYzRhzd3zFnZT3Vep/SvpzRfg/4B0Twd4muW8zUtVj8&#10;LXZiuZwNkb7TgqnSvonVbO+h8D+EDbfFzwdaXCo8bWUcqFZEHC4weNo9q5V7XxhHDbYuPD1+JrOa&#10;OdzeKu0MMAhfarTUnfsEY2Wp+J/ie415fih46iubp0kXxddK+xdgIDnGAOgrnHMT3q7Y2CgfxHJJ&#10;r9G9f/Zxi1Pxp4hvZP2ntEha41eWV1kRRs3HOOTzjpXm+u/s5/ZNX0WK2/aa0C5abdtQRDt7g4rr&#10;o1oNbESo31T0Pje3zGrMthCXzxyK0C91Ig84woB2Kg19M3X7P3jaCwWWP4haQ/8As+YBj9afoHwd&#10;h/4TvS/7d+MkMVpHKGmEaZZgOoFayrx0MVBtHznpum67feIdLttO8M6tcu0wCpbW5ZmJ9cV9U+Bf&#10;gZ8QL57GfX7iHSbPareTnMzr6HsK+lPDF1+zb4d0m3t9LfTYyECtK9pulZh3Ldf1r0zT/EHhXUpF&#10;S3+JGishX5Y3kCE/nWc67a0GqcUQ/D7wb8LNB8PXX9l+BdLa4jt9v2iZA0jN67j0/Ct4z3cmtaos&#10;kc7MJcxMucD/APVXN+JvGHw18OaHZtqnxU0O3SaBzHHC4d5MdR8ua+U/Ffx71Wa61218I/DPagLK&#10;mo3y/e91WuVKUh3R9ou+j22la3c6p4t0SCIW5eQ3U4UBR/vV84eNPjv8KdLh1GDw/odzrt4ZWQmF&#10;MQqw4+/3H0r4z1zVviFrmqSz+IPjD4muWZyTbRzMkQHptHGKxEtreKCQw2VnFtByMAlvxrZQZfNZ&#10;WO88YfEf44eIbfUYbrxw2ladO+fsWnEoxX0Zxz+teZWthAupJI1/NIwfJlmO4k/jVlXVXQry3mH7&#10;zevXvVk4LSqphwqZbDA9a3jFGLZZ2x/bkZXTIXtwKmw24nPeqEe7coxzurQXOTlh0rRElWULuJCc&#10;46VEm0xrx61blVDDL8n3WH41TGwXDqHHamIk5G/58jNLz7c1HxuNWECkE7xQITAwuIhSfMAAY8Dn&#10;NSN9wEFTzTNrkRcAHvzTuNsRDEtzbEO20vz7VrxCBr23ZY2xkYFZxClYUAQYHX1rUskuA+l8AEA5&#10;NAI0PFKu37IPxTPJ2eINNPJ6YYV5X4wxL4a+Cd00xP2jwwMn/cCivX/ES5/ZD+My/KSLq1b8jXi+&#10;vMD8BP2djuJItr5T9AwqXuht6HLQFvsyDcPvHFNdlMmC3JzVZWURzYJBxxzT4luJHKpazOxP8I6V&#10;VzIibPPyHqe9dxpl1czfCfV7YI7mNTtVRk8+1ZtjoOrzIhkVYUDdW616N4d06x03xFpsiXMczPfw&#10;LJv5GN3pSbLR5Vpx1CHxDdR/YrwEqRJHgg49xXW6Vp+rav8AE34aaRbW0rvf+JIk6fwA/MT6YFd3&#10;rdrYr+1x8W5BYW6wrZ2blQvGCuTivpL4LeEdCkuPi14tXwvaKiWyW2kOZP8AVFv9Y2PU/Spbsrlp&#10;dCr43sbi8k+G/hvS/C8j2Ph7wjEsqxOAjSBeSexryWHQvBg8beGry6+JWkxT+XcQvp0saEFui/Me&#10;mK+/Phfpfg7y/wBsmK/0tJNSTwdcSWTgFmw0ZJPHfOOvavzNurE3viz4l2vmXPmx+JdTMbbyCrIx&#10;IFcUJqVRx67m6jZeRyXiHwnrNn49jaW/082lxqcjJcBwQAxJAxXX2PhC1XQtPl+0W+HQHewBqG/h&#10;nvP2B7a8l1a9e6sPEpjcs5yArEAGuk8GSX9x8GfC076rI/7lkCN2K8V2mHMOj0XQ7W0t2N9vkJHy&#10;qmMVJPaaa8cW0qG28rjpW9eyW9r4ajlnubXeFJbJ6elcXcauz2kLWeg3M0rPyAuKTs9gZOEjivAD&#10;5JQHOB14rP1K40+e5hW2vUL7gCo7VfhsNbkt3vLiKO2Ty/us2Tz7VoaXpnhmO4vnHzTzISMnoadi&#10;TnptQ8R2a6AlpdwhWgYvhcnI6VD48t5z+y58MdVvvEGpPe6jqUirGxOCFzztPQDFXL3T7z/hKNPu&#10;vMZUg1VE2HOG3nHIrQ+P+yHQv2V9PQRIsPgKSQovq5XnH51cZ2XL3JZjeFooR+z54MuIliDJdXIl&#10;JPuavQZms7vcHx5nWuc8ISRt8Fnh+0OSL6X5M11+nq66XeHywBjuOlKWqKWupf8ACigfG3w+nksT&#10;/Z1wMgcYIrwfxA93aftE+MHguZI54fGjtGyjBDbs19A6Jd20HivRybb95LdhQ+ORk15Z4209ZP27&#10;9ftY7dMSeKbRyAOMEKWNOOuhJ6hNK8k8T3Ewe8fSrcynPI4/rUgUgrhTjA5qS+tv+JitwLEljbIm&#10;exC8VZht75vD+ryrpynywpOWx9al6blI3PC8Tf8AC1fC8mV2JazPID32jNfOev3X234/fFu8NyHa&#10;58Vzqp9AjYH8q+lPDTW/9h/ELUWuXRLHwPelvqUNfJlk8JZ5WeQvLrlyxP1NDGtDWjLYOVG7pTmY&#10;ZXDHk0gCmRiG4NKQvmIRnHFQA8B/mOwY9aDnZHTh/r2yDtA496kJXyyPLI9zQBGM/OM4O0daWIyt&#10;I4Fuuxc5JPU1FNIi2bFgCQPl561VtJfMMwZioD+vWkBqL5mSfMXdzTgW8pBtO4k0hEKwo299xxgU&#10;4nBjYMpoAZ+/KNmBRg9c00hiEGHAJ61L8xkGXOB1FOB5k/c544psZWZT56YkOBTH3eapOTxVoDO/&#10;J5zyKjIAmkxGp4oEMQgsDu6/pUUrYgJ2kkuMVP8AJtc7FFRyDIUmPI3UmM7n4b602h/tW/BzVGZj&#10;E+rpb3S542SHHP0r9G9Yhjk1nw9PHHlbqyWQFenIzX5TpJuF+ojIdJFeM56Fea/SP4Ta9/bP7G/g&#10;a8lvY5Lu2s/s0uTkqYxj9RWNaC5bo0hI7lVt49GZd53MRkZ6Yrlr5DL4ps2DMFDDNdHN5P8AZcew&#10;ndv+bNZZidtSOxQehJFcp0MS62LYwZ2j5R1qVAr+HZAVAIZdpFVb5JHnslDEkOM1piIiwtgUIIQZ&#10;FCEQbcRxL5Z4UYrprJYj4ddgmHEeBmsBWjEoDyAfMOK6KEAaI5bdnYMY44ptgYsv2hJ7ghWOW4NR&#10;A3TWuWdslq2JYibPeu09OKYLeVltWVGwTg5HFAjNhWQttOcAVZ2PhPlOM1Oscw1a+iMMYAx82fWq&#10;17f6PaTlZ9ah3Bc7RRa4E4Eg3EWxPy1v6QsbW0/nuscUbglnbG6vMr/xNCHhW0i3SM+EAXOTWBqD&#10;eNrxrJZvE2orE8qjy0BUAH6VqqbZDmewav4w8C2V/IF1KF5AmBFCd2SP0ryzXvHWu3DtDpukXMaO&#10;3zSFDn8K0p/DPhqHwXZXEmqhrhLTIVsH5sf1qBRof/CsdL2+F7dr0XD7xtxgA8GtI0UT7Rs5OG6+&#10;IqyC4/tO7UBcld3UV6Xo8uka14MitZPGFxa6sYXMU3Iyy9jXGTSak1qpbT5doTA4IxWfZ/b4NdFx&#10;HBKjW8wYMP4vWnKmhKbRtXNt8TrW9u4n+Kd2rJMwA2dQOh/Gs6DUPiLFrKmb4hTPHnlZIc7sV7at&#10;vbav+zxDrFvsaazuhHcxjqD71xc9mrW13m3TeI89K509TVNM0ND1a+utMWOa1UOJMAkYzW9frqUS&#10;WJjVQPKO4g9M1wumMy3hVmIIl+XAr0FzPLoi5SUuIwMAZzRoMwtNfytT1VXkYvLcKQxPvXy18d/h&#10;v4nv/i7Nr2ieFre7E+nA3kSSBWVl/iH1r60WzX7RYB1kDAktx0pl/bsdH1v99OoEWQzEgYHWmrp3&#10;Qnrp3PzL0TwT8Rbj+3530Se0tbcNvSdsFyOvJrZ0vSIxqEaXE8rsLkgIDwMe9eufE7xLaHVrPSLb&#10;xBAiteEXHktjce2SK4S2tPFcaWQg8OTzSS7REeuc9DmupVLrUz9mo7DdStxbeSLW1WSeQKscC8km&#10;u68JeJfFGg3mnrqXwRtpI5pU2s6Yxn3zXW+GfD1jp02m3WrQC71KaMMsCndsz2xXtll4C8Z+JdDC&#10;zfDmO0sDCTDKw+ZW/hwM+tRKb2CETb0Hxpo94/hq0j8NFGurYc5IEZr4x+NdlqVv+2P4o821keK+&#10;0qKaKQng7eCPwru9QbxD4Z+O2r6RqB8m60/V12tnqgPB/EVifG3UrPU5v2cb60miZpNMnV2A5yOo&#10;P41nZqatqaSSUWeJW4MtjMNwCrJjp6VveHpTZfFP4eXiEhofGNo2c/7dZUaeVHKG2qHUcD1NKHKz&#10;2nzuTHeo5I9jmu3murM5JXR+t8aLLY+GLhRGRc+HLZyc+q5rkPEUZXXtMYSHiYAg9+aPA+pNefs3&#10;/BG8WdmX/hGoY3Oe6rirmpwzTeKbfaCQGyfavPkrSOmlK6uOAtY7C0PngFohwaiaVkmKiUDI4pLh&#10;IzKqPI3ygY2+1VZfLO392x2kCoNLDLieVUkLS4jRCc1YsZ459EglEzMS5B9sVh6sJmj09A5EZIyv&#10;rWrpqotgQqAKIhkCmgsP5PiKFTDgeYNpzVrViI7vTWKHyxGMEVCB/piydwxq1NLHJp4RoA20jBIo&#10;bAypnEun58r5QBjNNgKC3UGM+1SXYH2ZdsG0ADgd6ymmgjXL3SffA60XCxo6iYj4aPmQocEYOOlZ&#10;Wn7pHkAikK5GCO2K1JlabwzcJs58ripNEVYtMu42gBOetJgXU8z7MwMR2rHwafEIH0q8dnII6VJI&#10;5Gn3I8kYIODVSHf/AGPfqz8HOMUhmRdl5YpkV2AU/erQ0+KJNFAFw8hbv3FZoYrezfIDlsGtO2kC&#10;LPg4BU9qGBka39pWzjZd/wB8VraZdzyeDZY5CufJAVu9Z+puR4anJjzul+UkVWsPtLeG5WQHIUGg&#10;DZsYJo7u/aV2kOcpz0FVL4lrrIXAo0+4vftr+ZGSA2D71NqBiN/HsiYAkcUAOtLaWfTbmTyWULjH&#10;vTbqRxpRgY8KOc1t6ZIqNbr8u3cu4etYnikOmu380cLGMIuQtCA5ktIt6FWPP7zgjt6112nQxy2a&#10;Ezoq7fmY1w1nJcPqcbGB0Vn6GuxhaVNPC7sAJxjvmhgjdlXTksI0SKNmAOXzWL9tt1vEikcDLYBx&#10;UW5jbn745NV1jha7jZ7QfLJ1qRpWJZn3XivtOA/H0rYtwG08ghR0xVaeC3zZkSKVIHINXEMabMjj&#10;YMYNAzJ1MTq8Gx9oHX3qtDvaaDMxAxzUt/O0l2QIiFVqggBN5br5nJcYpDLF2HNttC8cc022UK0Y&#10;DDkCp7v5Z5ELjhBTItpgZy4G0d6EwHXE8cc0KC3J3Dkirdj9me6jEkrDI4qOOO2ktwcqxz61ZVYU&#10;ScC3PAHNAi+2xJXCSqwFUnZmLqEAz1qNpYVhyLjtyKqrMGkkKxnPakgK5jgXUJHWMg7uamjIPmje&#10;ACpzUFwWEEp2Y+U1HYB5IpNzklWOcU7jLdqkcerKYtinJ7VsxpKzMxlHQ1mxxEalbYU9ecmt4I4t&#10;gVibG3mhibIMDaBt7+tVpQx24A4QjFSuG+0o/msBjkCowylLkjP3TQCOdSKMazMzMf8AXetbDsvm&#10;W6gdU9elZUhb7ZIvlnmbk1oQbPtUIKt9ygZj3BuBq04xhBGefWqGkxKuv3zEsQ0/AJrduY2M0u6M&#10;Bc8E1mqbGPWrZWuwMHLY70BY61RiKQhlG2Ksy4k3QMPtGfn6VbFxYvpICSMNyYzXJ3c7R6xAhDgG&#10;TgetFxGxiYJJ+5JOzg1b02eNY5RLF83OKS3kRrCMHHMYpY4E+1ykRck8UXAvwWtpNq1vm0UO0v3i&#10;ar6ybqz1exhFv5gLAfKPWnSC8je0ZmYbZAcitKV457iwfy0Z/JAORnpQgMi5jb7DavgZMeStPt5C&#10;dO27GBB6029LiaJTBJkyYAq88YTw27LbKG2DIoAzZXk5HGc9aq7nMxO5RgCp5VP2FszfMcZqlkDK&#10;iBsn9aYamxZGN9Qt/m79+9bM7L9kmBiOARiuUig1M39g6AKi+9bs84/seZftIMghI6d6AOfu54x4&#10;gcARAlxzW7F9m+zQE3YclRXEyCN9UtxIzeZ55zg10yAJHZjcRwOtIDoWBOnsRKCPKINUrSExm4zc&#10;bsuTkmrSsn9mPtkOCgqqOA2Ze/NFxHwY0aeUeMYH51HGr+ZL8w6dK1PLZgrYyB2pfs64VuRzXQZm&#10;YI335WLv3pxify0+ROT6Vr7ECHA6jn2pgjHGYmHHHNArGb5H7xv3n8A5pPKYK2cnnritPYRI2GPT&#10;pUqrxz+oosBjG3kO05PPc0/7MPMBZAuR61tFU2oPm46YpPLUqvysRk84p2YXMM2qmQ7kbg9elH2Q&#10;C5VhdKR/dIrf2MYP9UTzxTkijw2bc59aeo7mAbRcuQISfdRVZ9Ohdk3Qx9ecAV1XlrkAe/OKekSm&#10;JyLdzjPNGwI5B9MsljBW0lDA/eVv8KZ9kv1ceVqniGNexS4YfyrtRCNkO23OeclhTVt7gyTAnIyO&#10;QOlF2wOXiuPGEN2vkfEHxUCMcfaHNb1t4m+KtuqmP4i6sw/uyEmtVLQHZtmbIXrsq7Dp8piIFmM7&#10;vSpbZGhFafEL4wRbN1ysgz/Emc101t8UviaiRhvC9mcDtF1qnBojtNakzIr7D8hXit+20OPZbB7W&#10;EMWPG3pWkZPcpWZctfiv4xBBn+DFvO2OWQkHFa6fGHUI1ZpP2ebkYHJ82obbQoCuPJtlAP8Adq63&#10;h+yaCRWSzClMEGMVXtWEoplq1+NlqzDd+z9eZ3dElzmtZfjTp2Mf8M9XxG7B3SYrAsPDehQLMY9E&#10;suZCclB3qS40LRGulDaRZgkdQgGKbrWtZGXJrvodRF8a9AGN3wb1GLI5xJmsLXfij8MtRhhM/wAL&#10;bWSVEIRpYVJ56gk9RWJN4X0UxNiwiI9lFZM/hPSTvxY2+PXYM1EpqXkXFW2Ldj42+GMWt2Mn/Ctt&#10;JXZOChW3Xv1zivTYfi34NtIriG38ApJCI1KOmF8zPXI9q8Sl8J2is22FRx3Ws5/DjIG8uENlvTpQ&#10;2rWTGk2z3G9+M+nix1Bbb4Mlna0ZVzKOpHB/Cvma7uZ7zx34kvLqNVnvdRaQhRwPQfhW/NocyTZF&#10;vITs/u9DVJrC6SNd1s+VbIOKlx0KQ2BpIzGAicDq1dtoB+YvgEFxXDyK5tiGt5T05weK7Dwtn+0I&#10;VErlM/eI9KHsJu56pAQBboQ2TGCKu9EPArOgZjcM29WyMLx0rRGDAc+lSgQmeVpxA2dKb/yzHFHz&#10;bY+T04oGAGdnzcVLxsbjsMU0YzijuOaAGjd50fzcd6fxgnd34oHUU08bvl/WgCC4DM1viUjHX3qS&#10;MybGyegHSklBLKcdqmg4tp8qAccHNAITv0pQcOvFKAdqZIzk0FsOOO1ADsDeeR9aT+FjkdfSnLgw&#10;TZ79Kj9eKAInPzvUkWSjny6Y6r8nJye1Spnb2pgOBbJ4PWj+KTI9KcFG3mQj0ppBz94UgEHRuBTs&#10;9eKaMknI5p3pQAhLbh1ozyfl/WkO7zRz+FHfrQA4btuQ3SnfN5L4OaYDwfelH3RzQAE/vF6cj8qc&#10;OtJiPc3zE07jK0ALkbwDnNOOPKPf0qMq+5fTvRj5OpoAM8KM0g/1gwaQ7vM+7xmnDOW4NOwx3rxR&#10;wZAfOxxSAptGS2c04kBcm249RQAw/fPOeetNPWM9s81ICNjehXikH3FGOMmgCVP9W5AXAAqJjy3y&#10;1ID+5IA6mkf7iHHagCLPJ4pw++xyaUKuOXpD0X0ouA45yMAdKAP3Y5oGd8fPAPSpTgqSExxSAj7f&#10;dNI23yOueaUkiMA460DmCT5KAGBTuHB+tTE4jUZzmoQXyB5TGpflCtkHOKAF4xIcelMOMtz1peMP&#10;x2po5VTnvQAqhsHjP407+HrS8HZ845zS44zv/ShAMwN8YwakG3e/zDpTgOM7e1MxwTtHXnmgBwxk&#10;Zb8aTHoaQgjZ8o6etL/GDjnFACgNtOH/AEo7tz6UuRk5b9Kj65470APHbrwfzpe0ny9uKBtyMij8&#10;aAEAXj5ec0MOW+bmjueKOx46igBQP3ZO4ZoUHfJ8/Gz0qM/cPbinRk/Z25BOaAHoJCkIyMFj1qTD&#10;h5ASOO9NP+oK9sdqbk7ASD+dAD2J3LzTCAY2yQaTjcny8804fcJ20AOVvlTBOAOlN7nA70MR5SYU&#10;Z700E5zuoAkPOw7hnHTNIeVB2mkAGxctTjnIoAYc+WAF53etBJ5G2pMDHXFBHzrnHOOaAGDHmpkf&#10;Wkxidht4zmn4G8YYcU1jiWM9OaAEfOPudTSAcLhiKk6k5puBtbjgUAPBIJ45xTckoxwKBnys4pe4&#10;PPtQAzv92nj7p45zTf4mGKcMbSaAGgnzB8x68075TvOcAimqFadvmxgdac27DYcc0DK7bd6DcxyK&#10;lTOxBzkHg1Xkzujy69asp/qVGR7UgF+YhvlphAIPXOamxxTMjj5KYCYbK9OlLl/MHbH60Y+deO/r&#10;Uh3cg88daBEZ+8xH40o6Hmk+XkZo/jXjvQBKv3SR0oGMSEsKTKjf8/TFB2/KQw+lADSybxkgUhIy&#10;42/SgiP5iFyfemNv2J8i8dKBkoJwvX86RskSc9qaMbly/b0pSPlPFAiPH7gDnrzUhOUUbRjikGd4&#10;5pTgN060DsRHPnKAamXIDcc1GQd3XFKd/ljJHHcUCEOfMbMa0vpxTTnfH8xob76nZ265oGHRhgUj&#10;Z3njA4p+PkHzCm915oAMAOv0peqMd4xml7U058wdR9KAHDqMUh69elITzjB9qQ7ucmgBCzCRcRnH&#10;rUpGYHPy4xxUZwWwetJhtq8H86AI8N9pBDDApxzuJ3VLtHkNlhkdBUDA/KT60CFIxJ1HI5qRfun5&#10;uMU3jYrZ5xUTvtaHJxlqAJDuMqYkPWlO7JBenqB5cZ55XiowDuYFj1oGKBx1Y1IM7evak24jX5ua&#10;cMAZoAUjjpQAMHimMWygBOCafjBALHp1oAeB+6JyKTnY3NR5+VeT9KlxwOgoAQf6rHHWnADcBjHH&#10;FKRy3y+lN5wvFIBduCxPrQ23YBk9aQkhAOpz+FPfAhVsjpTAYMccU7hge1AHyITKAAaG2iaPEgxg&#10;8UAHGTR3PzCgY2j5acAPmLQnJ6UDG9h81CkEDrnNOI/eKMn8qQAB2pCF/vcdKUZ2HgnjtSDqvI5p&#10;xyuCB24pgRSAmFD5nfpRhhCeQccUxi3mZ8g+9OJzbocY56UBYYVQhQQc5pMDbwO1SfNjmNfY0w42&#10;Lz3pMBjA71ISk/iPbip8ZVwSMbeDUYT5PvHGTSArkctwD600Y8xiQcCNgDirO0Bmw1McP9nG1FBy&#10;aAuHxEKw/wDBLvxq24gyaxCp7Zy1fJNqFC2gUkFLRCfxFfVnxDkF1+wh4n01I2knW9hcRoOTgg9K&#10;+XxaeIEW0dvBGqri1QE+WTuwK7YtcqOV7liIpyNueadkb3wByaoSThHxLoGuRNjqIGNRrMjFW8y/&#10;AB6GIjNO4WLsqgoOe9UpkXy5MR5AFMlukZnAhulwuB8vWoVe4a2nw6r83cjmknYZWlT5OYUHPNQM&#10;qlEGAcdKtz8Wc6GIlyRj0FV8HyFJlAYDkVV7gmRFeRnB+UirXhxF/wCFz+DEFpCF/tVWX5eODmqr&#10;FQG3XS8rwKqQ3LxeINLkS9kikjuQyEr159aW6DY+yZw5mkkW2ud32OMcMcflWPrTiPwhcSy30Sqt&#10;k/DfSvObb4ixQ+H7CO78LRySJbgPh+uOhzXCeIfFuqap9pSKwEMLEgRhu31rmVKV7mjaaOSmleXx&#10;zqhF4My3r7TnoM1ooHW5jBlOSDnismOFPtFszMN45HPerwkczFWcblHBFdJmWgzedKMHg9fWlDSB&#10;xkHGahEgKDjuaXeMHkZoAsF8MwEhwR6VE7pvUeo9Kh3jBGOhppKlly238KALAYmXG0ADrT2ZMj5i&#10;foKrK3yoDOlKCfPDBBnNOwFjIBQbTQTGGY5OfSomZjMSWU8daXIKnr9aAJQELnOOnenYi2cSjH0q&#10;Pk44owMkkGgCTYjKTuNJ5Z3H5+KUMPKIA59KUO4dF+zHjq1ACCBC4O3nNQXKSiUjY+cDHFam/AXp&#10;0pM7mXOM444pWAzooZTCDuY5/SgoQZRsPUdK11YqR+6XGKiPl7n/AHI60rDTMdo+ZBhunWnCNhEu&#10;EY81qFEZE4X8qRQAXyo9jSsMypd48vCHntUZiXaTgqeOK2tttvGWBJH5UxY4fPk3IeTwaLDMgxjE&#10;YCnnvUgVQnLjIPrWm8SfuQIxnnmg28RtpT0Y4oSAxpsljtBzjtSKHESk5Pt6Vt/Z0EUYBGcc1GLd&#10;PNkwuDkZ5osBmBOhCrnFNWMfbmO3kitY20uWyF3YHemPDJiIC3bcD1pWC5RaMK2GC5PSoZEIER2f&#10;eb7oq3JBeG7QbSSR09KZ5V3DckyQrIxPTP3alRHcjKXAK7YgAQMUgjzcxh1lkcn5UWu98I+EvHev&#10;+IjFpvhXUDH5iia5kQrFGP8Ae7/hX2P4G+FHgTQxZXur3FlqeoCMMiyqDDEe+FPU+5qJVFFlpHyl&#10;4E+HfxC17XrJofD13Z2CyqZry5jKqq+ig/eJr7V8HfD/AOG/hyG2u5LPT7i9W3H+kXShtp77V7V1&#10;eo6xa22jFYLawghSEgJEoUH06V5LqWvajd3l0ouJFj3nv1/Gs3KUnpsPodvr3ieSTU5be0UCMNgb&#10;e9cje6lHDpNxPeeI7SGNYizNI+AAPrXlHifxb4f0TT55GWK7vmQiK1jcE59W9BXzR4i8SeL9b1pT&#10;f6tfQ27TEpbRMQuPQ/StYUydj0/x58Rru+1C6sdH89LFJSrXRJDXDD09FH614pI1/Nqc8t1qN7K5&#10;f5WZjgfQVbSGFURAq4AGKnEUjbRkdK32VhXM0wZnkeOJw23lgcfpUqRXJiw94Dwcnbg1oi2mZ8VY&#10;SP8AebGBViOwzSAwI7O2juJpPtOpEEn/AJanrWlaQwSXdsFudZHOCBK3XtitP7I4j2lsKTnPWvQv&#10;Avh6S7uPHepzXaRWWkeHpp3V0wJWUZAzWc2oq7KSbZ4t8Qb7xX4d0D4b3Fpr91M9wkn2mBrgjyx/&#10;CT6V4JrnjX4hXVq8d78WbyCFufJtbgqSD6kHNc78T/FPiTXvib47KwawLRfFMyFYlZgERsJ07Y5r&#10;gNI0LxTqOpxw6f4I8VXTM4XeYGCr9T0rejZRuY1nZ2Onn1zRlLmW31e5lxxLNcs36GuYvNWvbmcr&#10;FFcRqTxtGSa+gPDfwP1ua10ybWPHVpaAgM8EYy4HoSe9e7aJ4H+EelQ2gh8I6fNKkYHmXKhySO/N&#10;HtorbX0Mowdj4s8O+FPifq8qvpvw810gH5p5oyqfXmvR1+E3xfFgH+26U823PlhwPwBFfY0E/l2c&#10;6QWVhDEqYAhTaMfhVM3k4uGMdzOpycHcahzlI0SsfGc/wz+OU+oWMU3gizVVbAlmuflHvXp3hv4J&#10;WQ/s+58QfGO3CgqZLa0Xt3GT/hXvv2vVGRxJqkj+nXiqziR5IGe9nYh8/eOKTnLYGkze8NaR8B/D&#10;lpD9g+EGgu4hUGW7iWWRj3OWrv4fFvgnyCsdnZRKV6R2+0D8q8jn8iQYaEAlBz9KoCKISxqUTAbj&#10;isfZLe7v6lRtFnsdxrvgo2VyDrlw8klwqRqqngtxiuO+LNrex6d+y1psG+NLlrma4VerDbxn1rE0&#10;OzEnxL0BNiY/tWI7euea63xvdG8/bL+F+nlVWLTvBT/N/tEdK8rMW9EfT5JRTvI6Pwsps/2RvigS&#10;qKlv4duFRzwDlSK+b7NLiL4N6RfzWCmC3OoSR7uMk5Oc16lr19q6+ApNFXX0hjub1vNiTq657nsK&#10;8u+J2pWGm/sfa1ZpNAs39leVCinn5uprTAYDn96QszzZUvdg9TzLRvF19Np2s+bPGUN3MAehUZ4F&#10;ed6Z4f8AEHib9pvWLHTUdgbgNLKTgID61zHhxdUnuPDVvaabqEslzcEMqKSM9ulfavwr8KX/AIc0&#10;7xhqt5qkUupX1imIVGBAuOOfX1r3eaMVbY+Xfvycmeg/DX4P+FdBj07Ub4Q6pqaQAxB1Hl2x9l7n&#10;3r3lXnN5p4FjcIEcA/IelfOp1v4hRa7qG34j3jbpyynbwM9B+FXLjxp8ULfSrRn17T5E+3xIQ0Iy&#10;QSB1rnk3IIrU6v4sPG+nyIckGNBH7etfMGt6fYXWhaxFc2UQMdqWSXuCBxXuniq6vLzxHbCZcbbC&#10;Fjz1JGelcX4i0i2b4ReLLuPUlUpo7mTnlcDitYuy1E1qmj5dt1cC8VUQhJmXdnsOlWUL+Q/zE1k6&#10;aSWmWR5C5u5MkHjHathceYf3Z+961DYIgMfDEqOe1aNnqF9Z2TrDdiON1Kt8vPPpUJB8zGDyKVo4&#10;mgtWKL8l/G2D0wDzQVc83vDdw/GTUGzcZ+1K2Wzlg3NbGsxRSS6RPkBgoOFrS8bfZZPidHewW6GI&#10;6bCNqDqQOelYQmaXSok8pss45PYUE2PTfhi4X4raUW24+0Jj9a/WTwQ2fhp4fbdhRprZ985r8kvA&#10;Ftr0vxh8Jw2Xhm7mkOoRhIYRktk4ySOgFfq7o632nfCzwdbXMsaXA0dTKo/hJHT8KiD94ibK/iMo&#10;fhV8XQDz/wAIveE8/wCya/KC18xtAvQJeBr+obh6/Ma/TzxPqNtD8HPjdPJcIkaeDLslyf8AYNfl&#10;xpr7tAGWYGXXLtgfZmyKzp+9ORsmuRNnc/CeOWT4X/tqW7vkN4fkO3tgLXyfbRk+JNfiHDrq0wT2&#10;wa+tvhMzprf7ZMPGP+ERYgH3SvlrTIZW+KOtuPupr1yWz7NXS9DG21joXkRPh+IpNFVriWPCljgj&#10;Hevpj9mrwH9t8QXnibUdJia2sbgrYiRcq8o+8wzwdvavBvCejax4n/aS8M6ZZWE7faNZjiDIOI41&#10;Pzt+Ar9S9Ss9B8H/ALGtnBa6RDFFZ6FDDDF0LyNwzE9yTyaG7rQqEdbs8x8feII7eLUB9qTaI2SG&#10;LPJ96+T7qfUbj4gzF9Plme4mO1d3KL649q3vEesXV947vm/eylpAI0HQsemK9u8IfDbU7H4F694q&#10;1uxlN3d+FLhrON+Fto9mQcHqT9KKi5EUrnxNfa1PZ/tPeCzBcP8A8S/xfasZA33vm+cfSv1Fngs9&#10;V+CenzJdFjN4RtpYmVuhKg9q/HzU3DfFXx1ukKsfElyQT1GG4r9HPgL4rN5+zZ8OEm1BXls3+xzg&#10;tnIX7ufwpJik2i/pGu6pp3xHGm6jFKI3udsDvwGH19a+gtLuoNR8KXum3AheN7b9y7nOCe3NeZfE&#10;XQLK90uzdLN13QF4ZI1O5H7cj3rw7R/G/irw/wCLbbTtf0/92bnbFcI+X2j7pI68Up/gS6nLY6j4&#10;geFHt/EWqW82jExCUlG2/dz6H0rjfBPiPxV4N+IvmQXV/NpdxfJ9stNx2soP3k/usBzx1r6PTxf4&#10;A1f4f2yajrvhp0NmPLufNXdjHGehBFeGeK7n4URwTwp8RPPEkjgCK3L7T9RmsZw7Fuaau2foZ4e1&#10;nwH4m+FXhrUbXU9Jui2moyyqR5ybR86P3yPQ9a43xLpfwX1Xxp4btLG40xb+SKdC7ARgMvBV923O&#10;Tnrmvz08B+LvFXhT4tPeaJd3mqafLMftOnTM0aSehAPQ/TrXul38YfD95em5v/2F9Ia7U5DQ6l5f&#10;I5ByADXLGhd9yoZtCnZqpZo0b7w7rOlfFTULOe2h06CUzvYXcUYuEjI65AJwG7dK9h8Fz7/gTokh&#10;1i0uJINTePfGoAOG647Zr52b4yzK+veV+ypoMQn0qWJnudSEhUEYyN3cV6F8Eb1rn4E/EyUyoRJ4&#10;oaVF3ghMnkDHpW1HCuMm76HZW4h+tU1ByT/M+h5Sn+glX+9ADUIA858MeTVaFmP2YkcCMYFX0jPm&#10;sRFKc+xrstZHnc3MzP1aGU6FelWfcITtbPfHFcvp2neK2022a48Z7cyklRH27V2d+s/9kSsApwuW&#10;DcDiuZTWoAFQ3mmqQxABlA/nU2Zdi8mnXB279Ynbj14qc6Za7WLMxIA/iqkNTiYriXReen+lLUM2&#10;rWscMhe604E8cTA0uURvQ2NoDlZVGE7npUDRqHlHmKcNxis/TNR0y4mkWTxP4djG7hnu1Uj6gmti&#10;SXwxHKrH4k+CiT0Vb1CT+HrRysLFAg+Yv7tutRvu82PEEnvxVmbUvDUcfz6znjjahOfpxVGbXNCW&#10;23L9jYAHHmME/nQ4ysNHi3x3TUX079mt7VGMq3F0ox2JHevNNE07xPEmrPc+MDmXw3dP5MabdrBS&#10;Qcj0r2vxXqPhq9j0cPr3hC3EDMyO14hIJ68V5hqviX4XafFD9p+MnhwS/wBhXUcccMiuzsykDOOl&#10;cOrbSR0rS1z4Jbx38bLTXviXHZfHjxNDGnie6DgSsdwD4GAc9Kq2fxJ/aIbVnMfxw8XFy/Ukkn6D&#10;r+Vd74H+GHj/AMUfGXxRPp+jaha6cPEV08mp3kJSJFdiflH8ZPtX254A+EHwp8MS215dpDrWrKuV&#10;nu0DRoT/AHY+ldca8YxSIlBN6nyb4W0z9rvxRpd6z6p8RGsblVFxPdSNAjDtt3EHH4V9Y/Cf4Aaf&#10;c6hbyeJPiqHdSGlsbKTL49Gc5PNemX1+FkmijtLeBBCQkcPyjH4V1fwhvZB8e7WMXVyUvNJuQys5&#10;OGTkda3p1OddjCo7Fn/hUP7Pdp8dvAFlH8LpZxPYTPJFPOWEewZBJPXd3rF+Ofhn4Nab4O+BEP8A&#10;wzT4alV9ZuYYvI+QouBkk9+te56u7R/tg/BbeVCSaLeKp9SQa8u/aNTdpf7PhJGF8Q3xJ/4AKbi7&#10;E8zbR8jeKtL+Hll4H0FLf4G6H5MljM8YIG5Wxnr3r5t8L3Nm/wAWrBbjw/oggk8ULEqNEuEBbGK+&#10;mPGchl+Hnwz+U4FjdKT744r5Gsw6eLLYZYNF4ziYkH0fNZydl5m8Uj9MtJ0XwJB4ZsV/4Vd4PcJp&#10;yEKbVO47nqaqy6b8NpL25LfAHwjy2Cywpg0aJO114F1WQSFdvh+ywSe5Xmo5P3bhfMOQM8968Wcm&#10;29WdcIJIqXHhj4NTW8ol+A/hnkc4Ra5mT4c/s/TtdGX4LaegDHbtfH9a6hpCwJ+YfjRv46nH0pRb&#10;XVluKbOKX4W/s9mQFfhzJHh8jExrnPFXwt8KjwxqFzoet+MVljj3LbS6jK0bY9FLY/SvWdw5y1XI&#10;ZkWaLMy42nj1FXzPuL2cT44t/E3xK0gmwi0/QgkDMvlT2qE/mRzVjTvG3jCLxNJcXPhDQJHZssEi&#10;ABH4V9AeMfCOharbzXNqII5yrEhR3r5u1TTLux1C+trjSZlcTYDHpiiHM9LkSion0LoHjPU9V8Jm&#10;zg1CfSwY/wB40U5G76Y6VYHheKS9mkk8b+OLhnl3GQ6jJgZ/Gvm2zkuraaOS3F0PmBG1q9j8K+M2&#10;jNnBdW4dWYLlzg1q6clqiVU6WOvk8GaO10HPjTxLLgDMctyzAD05zWrBZ6Bp9tai1+G9x9oSUFZ4&#10;rgqxb8K6uA6deeH4J7bUYjujyVDcj2rPME5u5P8ARyu3ONxqedvqXyJmZd618QE1yyu/7YvLV2jC&#10;lfPLCUDpkHj9KxdTu/Hd7Z3Au/jPqSQyMN0MEe3cPTcKn1O31qTWbOT+yJ5II5PmYP8Ad/Ci5ZzB&#10;DGtgAixj8TRGdmVyI9e8IeItFtPhl4btJLxkaGHAMj5Le5JrR17xp4abwP4ns1jgD3WnOhKsDuJG&#10;Ogr5+eJzsUhxx1DVUFrCJyxSQnPdq39rGxiqNnc9D8F+LfFWkW2n28/jO3OmR3szJZiDqGPqKu+L&#10;vEMusfEr4PXulmOSXTYbk+XcL8hd+mQeuK84MeLUhZRvJwgPOCa2bKxlh0tWm1dXn+8SnHHYcUud&#10;NDULO5t+E9C1mP45WfiHWfixoAmudNvIrqyiREjCyAheBgcV2djonj3TvBTWOhftX+FRpM93eM8M&#10;iIGhWYksAe/WvM7gQTE+bZ3xIxyJTzimxwWhEQzqY4OALhsflmohO2hdRc56Pca3d+F/AfwQ8PaL&#10;ZWWspdWOqreqCF82SYEFmbtjNUPAL/EO2+HWp6BqvgjQI9EuZNQZ2W8VmiabOOO+K5QRQrtBt5Sd&#10;hCuW5X6GiG3gUuzXWrElun2hsfzrVVVaxkqVjr9O0r45af8ADKTQdK+IXhOTTWnuljneVQ0EM2QR&#10;74Fc54z+H2tL+yp8INF0nxBoV3PY68891K0iqZWkJLYPbk0qPOIZwur6oAR2nYf1qIvqG193iLU2&#10;4G0+a3GPxqo1bO6ZMqV9iTxx4J8V6l8BP2U7axsNHS50rULZr22M6jIHXn/69fQMV0YvCfhe2kNu&#10;Gg0O3jYK+cFVwa+dfP183Wf+E11UHjJEjdBT3u9f/c7fF14Gz94kkn86p1U1uJ0mfQzXsKLCyQ7n&#10;N7EOvQZFfL/xDvdBk/b5+IkVxo8MjmwslgmeUKIyRz1rq7bUvEiiMHxIWO4HJXriuV1Hw3pGsfET&#10;X9Q1bV7kSzhBujOCNvTpWM2mawpkUmm/s6Jcak2teO9Ne9nRdvlspEf4D+dcpqln+z5Za9osr+Jt&#10;YvIWbhG/eAKfzwBXew+BfhnHFh9NurliOHlk+7W3beHvBENkiR+DdK2LnO5FY4+ppRmkHs200zwX&#10;xFp3wmvzpL+DtWl+0RqRcWRn8vzgewNetXR0LTf+CZ50u90FbDULq7jSO3jT5suepkH881DffDnw&#10;Dd+KNPvLLx7qemst15jxQpgMw56jBxXeatpKal8HLfSLnWVYJCiLfGMbxt6H1/WnKomrE2le1j5v&#10;1X4c+F7P4W/b7r40au00tnDKEjuDKUBAO3A9elRaH4a+BV/YQGb4q+LLCVYPngllZQQvU8nvXtFh&#10;4Dayu7Z4vjrf3CBh+5ni3AgduTV3U/Bfh2+1nQJZ7K3CLnzVhwhb8R61z+0b0tsaKn1ufPFxefDi&#10;DTviLpVj4y1qztUdRa6hv3tKR944zwKpeE1ubfxtdXSeKri/s2tn82dm+Y4HB2fzr6Kufh98KXt0&#10;jj+HjwOUwJRNn8wa0ND8GfD/AEu9kkj8HT3rvCylpJ8IgPUBenP0qo1OV+RDpux836pa2msX168X&#10;7UFlbQK7F4BaqGhwem7qc1yi6fay65bWy/Hu+kXeVaZjsAA79s19D+KPhlBqHijTrvRPhzBpkYmd&#10;polvhiYn2zxUth8NNN+wJHqvwus4HCYW5S+BP5A/0rVVUwjTZ4VDNp+nveWkPxv1O8kcEKWZgqn2&#10;PSs6G5Rdbuhd+K9TkdWLeZHO3f2Br6IvPhb4WfTphB4jXcVwu9cbT9RXJ2vwh8TReIDIl7YPEZs4&#10;88HIz7+1Q5RuLkd7nB6WfHmrak9rZX8EVoJMSXU11tKj160t7J4nsPHN3o0fiyS9lcqqTCX5Wz75&#10;7V3GsfDL4nJqkjaX4NQQui+YkeoheR1PWqC/D34qjy2uPhuqsoBEn20Flx75zUylFpIdmuhx2pT+&#10;LNNn0hDc3RnlQswExYL9ecVqw634ifwLdte6jo7AuoRlcBh7HBro7bwT4vl1oNe3U4iUgSKxyxA6&#10;jJ6VheIPhz4kl1fGifCbWfILjePthOW7nBPepWrXYaemxzU3i7UBqOvWK+GtUFpBboZbmK5YbiR2&#10;waXRNfuZLHxVPY+FvFl6YGAfz7qQAfTcea6f/hD/AIkW3gy7ib9ju/dxEP36XG5unpnmsK20v4oL&#10;/o6fC7WLVfMO5VtyC3scVXLFvUOUhi8S3kWp+fdX+o2peXHlmVmUe1dNb67Yy280jiFiUyCp61gX&#10;HhrxjLPCk/wf1nO/5W2E5JpJPCXxItoHMfwT1ceYBtO/P6dqajFvcb2N+DxLCo1SFJdQjZxgSEkg&#10;Vp22rgaR+81S5k5OSZSDXBP4e+L8du4l+CmphTzkLk4qs2g/EVoAJPA3iKNCcEBG6U7LuRodBc6l&#10;pkmr6xt8S61Fub5CLxuD+dWNPm1KGykml8Y+KJE83K5upOn51zSeFfEQ1PThH4E8U3X+kKWQRMNv&#10;1PpW7r+nfFcadpS2/wAC9Xt4o4VHyfNke4FNQ7Bc6CLxDrTazJHDb37osXLPcsuf1qObUtSmfUZR&#10;rfiSz2L87C/kwf1rya7t/iDvtxceB/FVvtlBbbA/zflWtLZeJ7jQ7MRrrhVYAZovKYFqErBZGzce&#10;I5lvIFX4peMpGafaoF/Kc/rxXRxX+sDRxMb/AMU3PyD5X1CTp9STXjz6TqMl5KLXwp4gt5ujM0Ln&#10;n8a1IrP4jR6GLUXjkHGWPBX60RSZXKjur/XtHS2VpZdUil6fNesxzVTSddjl1m5LfEHWYEUZBF2x&#10;DfrXDzeHJjZRvd3eoXkzN8yYIC/Sqc/hy7SwL2emapGw/gLn+tXETij24a7ows7prz4nXAhQHk3D&#10;ZaqUfivwWZZPJ1+6k2N8pZ2z+FeJr4V8U3EKMw1pjn/Vxozc1pxeA/iQbJ5ovhl4pdEGd3lMCcei&#10;9TUOdtLiUD3ew8ReHpo2+0eIbqRDCSGMjKEA9axbvxX8Ovtt4q28TbCQHMwxXik3hz4u3Mr2cPww&#10;8dsrOFKJbOvPuewrG1PwJ8V7FCb74LeM1TbuwkTsMfUU3K6tcfJynujah8Pp7eK4XVdGQgHcrba5&#10;2bVfhdLrM8Z8V2olBO0xNt5HoR/jXgMukeLPtDonhLxJAuRncrn9K39O8IeOXtlni+GHiidcD960&#10;ZUH6CqitL3C1+h0Hi6x8Nahot7JDJfyyW0LMokm38Ae+cV4/pptZbdyGtwElZRtAHK/Svbj4V+Li&#10;fDTxImn/AAV1MSXMBV5pmwY1PXAPXNedw/D74xxIFT4LXvMxJYTDknrXRRkrGLIPDuk6hrXxe8I6&#10;TZqPPu7/AGbifuqOp/Kv0f8Ah/8As2fDiTwRptxq/jG9u5HtgTFE2FUjqCepr41+E+geN9J/bC+H&#10;d5qfw51O2ih8zzpDyBuBAr9ArXxT4ktdS0y3sfiDaw2hdjtkI+bJJPJrV6rQyk7M+e/Hnwj+Cumf&#10;FvULODQ7yVW5+zl8GLHqw65r5c+Jfhbwrpep2LaVot9bgoSwaQsG/OvtLxXqc0/xZ1SWfXYJ3dBi&#10;4AHPtxXzL8WU1OZtFEGjX0yqsgYxRliM45wKxgpxkrvQ2bg1pufN8WzBLHMmOR0qwHBB+cVC9h4l&#10;jiQf8IF4plbzid4tnH4VG1vr4kjMngPxVCP+vZz/AErtTMHEsPIu1wWxVJTH/aQPkOoPQ560501U&#10;iQJ4U8UyHsv2R/8ACqpN+u9JfCGuRydlkhYD86LolwZoAfvZOATu9allVzZptcKdpzWYBqSB3axn&#10;CgjcW4xWlFIjWo64xwaZJFDlbXY0uSW4NSggShlkJOR3qJcjUDkHrxUm3DyEQH7w6GgC5+7ZoiIj&#10;lWHeuitpNowtiC3ljbmueiJG5jCoVcFqjudVeKeEwaU8pC4H1qrjR3GogSfAX4pwMj4l0okcdSBX&#10;gl/vl+CnwpVTk2+pXyOvcbmyDiu8tda8VSw61bvo8CoYCCh96wlsgYl32LKwuGOB059qltB0MSw0&#10;rT3s4GkkmdsA10dvBYQQRiGygVmGMkc1chUxQNGunjJXhvSomVgY3aMllkBx61JRZBnFooN1JnPc&#10;YFNMyR3uln7XIzf2tb7hn/aFU7y4vJmRXkVIlj+VFHIx6mqVvNG9xboW+ZbxPmPfB4oiDPR/EL2/&#10;/C0/HrsqqZNJsQGP8Xy817l8DvE+gxad8ZPCt14l8s3EsNzpu9sB2/jANfO+t3FqPEnhyW7uolE9&#10;qgVjxu2j+lc54mGoweIfhPfaTqupedNDI0ckA5DKRjkfjTnHmjy9yU7O595w+OL7wj+0fJqUNraX&#10;9teaY9rf2kvR4z8uQSOMCvlLX9T0BP2n/j9qNpFp1rYTanJcQRGRTh5jucD6ZxXMw3Pj7UtOCavr&#10;VyXMQCvjBA9/epIdE8NLcRC90q7uNsgIUyn/ABFZQo2NPatHG32s30/gHxBpen6NdiC71sPIoHU5&#10;6/nXoehQ6za/Crw3YxWjCaJSzvnjL8/pWvbP4Rt2ufs/w8tC4iAjOMAGmfa71pbkhI0DNztFa2M7&#10;ldtMLu0uo+JJJjjJiD8CpopbOJ9tvplonGAcDiqF0JthIvJGbPOT0qt83ln94ee9NIVjVuruSWwi&#10;ha9PBJLZOKNOMAAeTU0RI0ZjIe2KxJVJjJMhzirGmwpenVIJbSYRJgOc4yPrTsNIsQamL3xzpsFp&#10;G04bxTaocDg/OBWH8f7ln/apt7XccWPgmyix/dJBJH8q9B8H6dosf7SfwttrTTQsP9pFzjncyHOc&#10;1498Z5TL+2z8am3g7dWiT8lWhx2Yna47wfHIuktIsgVAvzgnrXcwykvcBQTluRniuB8PF18HT/JM&#10;VwORniuzsyRb52nJFNsOpsWsJk8Y+FnFwAi6xDuGeh3DFSa/4e8UXf7d3xAvtP0BZYNN0y0kvZGf&#10;AjBX+dUypY6WouWiI122YNuwThga6fxNda9b/tC+OEtPF13Baar4dsPtSL0m2Djms72aGtRbi6aW&#10;1jUSJ+7YqOMc96gW4vfsbxG9wmw52n+dZ9yZAYV81B8vOKr+Y32ceWTknDE96Yuax1EbGP8AZK/a&#10;icyDJ0xQW9iOlfMmmKw0vTG8kEGeTtX0Xeux/Y1/aOiCnc0VtwD+deBWoUaNZRrKAFB69amRSehd&#10;6Y+UYpeDC4461Gok8tP3pODUuDvGcAGkAhPzR844ps8r/Y8EIMd6GKgTYOTjg1nTvm2ctn/VnIzR&#10;YCtax3eo+PLG1iu3EZn5f0A6mvatI8LaM83kzo58vTmYOG++VFcX8ObC0bWvFF19rhJWAhVzynf9&#10;a9q0xbZNA1u4OqJIfsU6gA8jg1cY31GrXszwe58k6xqyxs5ijvXRCf8AZOKYMbgSvHpVPzpG8T6x&#10;AsAMaalKS2eTk1cJGBkcA8VLWoEhycc0oPzHJpF2mTIY/dpu4COPJOSxwPWkIDgSOQSSeoqLkSSf&#10;K3PepsjIqMl/M5PHrigAP3QMUxs+W2B2p57cgmmt0PH0oAhh+zfbpP3Dbz1OeMV9Xfsy6jGNd/aD&#10;0Zr47GjjubaMnv0bFfJu5RNLuiwmcsR1NexfAq7EP7dPwy8m6kCXmmXMMi+o7cVM6fNFgtHc+7pz&#10;m0kGCG3MCfpWdbC9W74bg5ya3L5R/bNyuzAWUk/iap8GQBY3BxxivPOtO6KqBzrEA84f6zmtxkB3&#10;hVJbYOhqlYxBtdRZIpAC/Uit15dHttSufM2lQgyc9TTQ0Y0dlcvr1tvt5BGsgLPjiuguxaJFbJFq&#10;AcFQPTFc5q/ifRorBoIbxSXccIufzNef3viG7kvhHFBcAMMbua0jSb8hOSR6wbjR4LTUluNftQPK&#10;zv3Dj8Ky5vFWiL4akAEbmMMFCjlvSvKlttVvGuCdTnEYQliW6mpYLWC2tYfPZJCLj5sntWqoLuZu&#10;p2LlxrPiu7u50tLSSJWmPzEZNWbXT7dNX0SbWrue8X+1YRJEX2htx4GfaoWvlGrAWkEMY8lQflqp&#10;dT3k7xpJfEgXiMOMZIOa1UOxDlc9I+IUPgvTPG/w7jsPh5aI91psUgcNnyxjNcxqGqxvDblZ7RQN&#10;vGQDx1rH8QX81z4l0qW41NpPJ0YJHGw6YHHNe9fCH4ZeFNW+DEuu69efaPtZmFvGJyi26rkZPvSi&#10;gcj5B8c/EYWsd7Y2PhOK5YQL/pTzDbu+gOeK8STx58VG1WN/+EutoozKQojiBAHYGv0j134Vfsp/&#10;2xc29ynhaSczN8yajHnOfavmPV/BHwS0r9sHSNGi1rT3sNd0ycwRm6DmyaPuWzwDS9qlui1Tbi2j&#10;x628ffEhDavc+I7C7thcp5kXkANtJ5wRX0FDqNvc/Dvw9c293GVmtFLADqCOfyr5N8QnQbD47/FX&#10;SYfEFrLBaapsimRgVcE8DI44r0L4Z+JLNdR1vRJrvcFhZ7ZjyOeorVuL2MmrH2b8H72AyfHPSWuP&#10;kvNAE8Kk8bkHOBViQW41rVQ6gfM6j8OK82+HF9bxfHrw587L5kFzGT25Bru9WcDWdR2M3/H2559z&#10;XPUpK90XCTMORPL8RRlSMG4OKwfiT4z17w18NfA1xZeFrS5kubspLK7cRenHvXRMA11Z/vOd2a4H&#10;4yae93+yX48lS3kMllJDOF6nC9cVhHub72OH0f4v6l/wmVs+tWTW0Zsnw8ablLEfJx9a8+8UeP8A&#10;4vXupapAnxOaO1kuX2JbQhSYyeMkDPSvKJY520LR3aHcHtlOSPQVrabvl0C9ZCrPFwUJ5A/Gq5m3&#10;YV7MitdOgm8XWLz6ldSyyXqFmdu+a+ioY9TtNK0Rm0fy0jSII5HQHvXgmkrey+ONMQW7Ai9ViT/s&#10;819xNZ+HLz9j7WruW+tPO/sZcS5+6VXpRV5ktA5bs9p+GXgjwhN4c8I61cwS30s9gJFZzlRgZ4r6&#10;b0sW39hafHBpNjBHG5VkUjIxXzn8APFXhL/hk2HT7vxdpENxpzziRriUKfL7EZq3qfxS+Gen+INe&#10;WDxQtz/pZzKh+UEegGc1l7yfkRyqx8+ftoaHptp8UPgprsFgEk1DTJba7df4jHjax/A4r4ciuZ5J&#10;UgnuCbdCTE5/hJ9K+tf2m/iBo/iP4b/BeGyLyKl3MXd4iuzHpnucV8g6eI5Li6ja4HyW+QvfgV0U&#10;nyWXVsdWV6a7o1LmEt4fc/2e5RBxJWfpaW767EskoCGymyxPcA4reS/tJPh7cQpKm75lORXM2gCX&#10;bqWYkMcn2NdrhocvmfeX7P8AqZuf2Otds/PUvp3iedBzyBnivY2uj9gJjjXzCmGbFfMX7MsoN3+0&#10;PY+eAGjimVSfwOK+lZFjS2uSFXAlPauGpFxZvRjZEBP7piQSxbkn3qVIJGt5WCjCplqqNIHNuVBA&#10;3DIqzNcGPTztkxuABrJG5h6mwXTLiTBBTI+lWtBkZ/Dd8xbJ3VV1GF5NGmXzRlkziqekyGG1vIGn&#10;IywoT1B7HU4+8cVWM8XnXKKUJH3sVLA8ID4djmM9azXiEdzdOEIMrknnNPcRaunU6KpyMgV5xqIu&#10;n16IebLt89cc12N1I39mz4LAjGB61hoI5b2EspBU9fWqQjs9P50G3UqPltlG7NWItiLcfIpJesex&#10;f/j6QbuVHerxim3LsuyQahjRZkYkou84waYGC2d18zYApqLLvw479aJsCIIp6nmkxoyzh7hdo58z&#10;0qxOJltVHlE4WoYGjXxNCAowX/Ktq8Q5X9xgFRg0rgcNcX19NJcWzaRsAlAU112mQIujW6tIQPK5&#10;JqoLWD7V5htlJ3VeZn8vciAbU6UX0AZOIRFJ5aYw1USfkJbeeeDU+Z2t7l3TA2msXzrpjKUYBRJg&#10;ZFAzo7Z0EeSWHydaralcq9iIhHu3EAk96rQmfylDAcjrUV0rh4ztGMjmgCsLeVZrM8eo4rWTcWtw&#10;ZBgJUaLP/ZwYspAHGadH5mWOxxnpQCH/ADbZPnAxmi3jd5LlCWOTz7VWlk8t5CcZJHFaNnN/oUzR&#10;wsS2Occ0hjLnyLazt4pLnlpOGY/dqu0l0+qWSxSIY1UbiDnNYnioyvp9k5aRSPvDODTPCDXAupRJ&#10;cybGPG7mi2lwOontyICwts7gKzbnMemo6jDCVc101wJhhd6EYzxWVeR2h0os0y4DDIzU3C5SuS8l&#10;nbyA5zEv40+NA+g3IwwGB+NCvbmzRQTgJUsbRnTpe3zcChDILf7SgTy4nPOBV9Xl88lhn5fmqvbz&#10;27XSIZAMHnirc+xIXZeeAaGK5n3TR+VC67lYNyp71NYmPzw7nonAxWTLJLLrEBKOqh+mK1l3CCTb&#10;Ac7ABjtTGQahKDDcEKoU5qHR5N1pfOkTNgmoLhJi8yurD5TjHvWr4es5YrK/DjhyduaQF6J/khOD&#10;kvWo09yLNUMy7cdMVXRbVYHDRjIc1XleE7Sr9+aCSdmYxzkS5+ToR0qCxLyNfjyxgE5NKjJukzkZ&#10;TFXLYQx20mxkyW5OaYGW8arqEymEfe4ppGy6+Zl5IxV67X/TIyASSKpyKDIpYHjpQUiHUBmK0VZj&#10;goSa5C4hmkvVaOXGyUbj611V2R/ZFz82CF+X1rDsh5iXYETA7z3pgzZsowbWxUkfKBk4qDVrdGvL&#10;d1wSjDinwSlL2OM4JJ496Lz7SZXDwNH8vFSgJ7Io32QFQdrCugKxi6QqmBtFYOmm3Kuu9MqeDXSN&#10;t/sZP3fzA0ITIp2VkOUPEXNRWCOJg/zEB+mKgmkBiY7ug5FSW1wdiKJIx8wz7U9QNqWKB7rP2VMk&#10;DH+zVHUFuE06Um2LBUHA71fDqVjG0A8c0l15h0/BwT5Z5NFxHGxyGQyn7O4571LGFMnAU/NVlExF&#10;cFogDk8YrJtpwPFoBX5fN5FA0axaVNuVYDHAphO9LgC2YADOa2ZjZypG/lRr8owKIzYKyRtAuWXt&#10;TBs4mKFX8VzN5b8PXSyROdNVvKf5V6YqaOGCLxBNILYFC3IrQuriBraVUtkUEDgUWEZVn9sezKeQ&#10;3B61FdtKtxCiyLuxzzWpbOEBIUD5CMViXdtcvqcTRtIpYn5s5qUgPkYRkS4GMe1KUJkhG7qDitQR&#10;5CARHJPPHSpBCPPBEPITGa3TZncxgg2R/Pn5vSs65uYYdZhRw/zsAvHFdYtt+6Q+YpwxzxUNxptv&#10;L9ndo0JVhziqC5QWGNoY3B+8nIx0pTAw2gqDx2FbsVsy28AWEYC9DVlrc/usvwR0xTvYTZzqRDcQ&#10;Imz6EVaW2YwtkKoK5rWjt/3r/L0q35ILcSNjHWnzCuYSW5Z413jHOQO1TrbgEhFB45yOlbAgbc2F&#10;PXr61ZSFDFL+8OT04ockwMOOzjwGC9jn61LHbOqx8p988Yroo7eL7KwLkH6dasJBHlcWRJxWbVx2&#10;OcNrL5HMQfngYxir0NmDAsYnAyudpX+tbgiuCsKq42h/mG3+tX1hYTjbAgwlJR5XcZhwWhLqCyDB&#10;5+StmC2hVoisSn1OKvxxYSX92nbNX4o8Kp2pnHTHSrc7kqJVFtuS3ztx5gxgYrbSAB4dxjOYxj2q&#10;BEYykGboBV1V+YgyMSBwaVymSIWW6GyEbQh61Mru2wNGv3utMAO1ueMc0gBA696ELcnd2II2DGOn&#10;pUABMhZnBJp52eUwL44oXbhv3wNMY8MPMVtw6UHy2ByUBz6VG2MjijgtgqeKQCtAHTG6MD1qrJax&#10;gELMuT7VYBYEje2M8VMvJPGaLCtYy3tE2ISsWdp3cVnvp1o9wGKog2n5cZzXRMCTGAoAwc81Citv&#10;l+YYyfemgOIu9OhMo2aYigEjGOtO02z8u5+WPbg8gLXYuF2Bfs4wepxUIQpJJiIHJHOOlFkIZbhg&#10;U+bnca1ML5ceZO1U9iiUYDc4q4mfKOVJ9aLDiIcZIzn0pwyScHtxSfLv6jHcU1Qwmk+fjtQMfg5G&#10;WxTct/zz49acec8Uoz8vPAoAblvMTjvUmOMVESNxCk08F8DCDpQAN/qZPk5pEyI+vfmlJ4Wk7ufb&#10;mgCQsdoG0UxvvJx170fKY/vd6UfePFADxjeOOMUmFMYxmm9CTTgT5meOlADCBjpTkHyMNx60nG8+&#10;9PThmwvSgBxI8sDaelNXBAyOKQht+c9+lKAdxz2NAAyjLESdAOKTvyDz0pXyC53ZpgPA5yaAJsDA&#10;+Wov48BKdzuXingDzgcknvQAhHXDAH0pPmBUFeKU7fOPy96PnLPnp2oAcNuMhaCcA/J0HrTVJw+F&#10;9KcMFTlwTigBIy7C4JYAZoyORnvSKqhmxLwTyKcQf3hAHHvQAw8hv3ZxmnceUgxjFJzsbnjNKO2R&#10;9aYC5PnLhc+tKSS+NoxQcbWxgUUDGk5dcLxtpVx5Y+T9aTHI5p3OOlIBw3YHBHtS4OH+f07Ug/1T&#10;5bn0pPmxjIoAONrfLTc8D5etSDb5bfOvFRn76/NxQA5cY6U/IwBTex5pp3ZOBQAEksPlpwx5f3x0&#10;qM52E+WaUdG5xQA4bxGwypOabk8cGngNg/MaaN2RkUAOX/Uzk8jHHtSAfIPl/Glx8renpRj5k+fv&#10;zQA/+8cUvYU1iMABjgCmhh83PPagCUH5RQdpiHWoxu2ij5twNAD/AJtjfu/1pcHNHHlP8w47U0dU&#10;+agBcNtHA96MDI47088g4FNOdx5oAf8ALtUbuv6UzkMOeKQY55Bpx27R8/PpQAfNuU7aYTmU1J1i&#10;T2pGCho85zigBp27G6HnpSgL5OAOpoUDzfvfpU2I9qfN1zigCMf6teO1NAYtH83Gacc/N8n604HH&#10;agBvzc5UUo3YHyjmg4wfel56ZoACFzweo5phVs8HIqQY2EkkY6UEndyaAEXOG54xRwYkBzncaOdv&#10;GevQUfLnhaAHZ4UBOi80zP3PlOc0h3qB8q9fWk/5aJ9KAHk8Dg9aMZZT78Uhz3HFJkmRcOeB0oAl&#10;P3lIB6U0g+Ww6cdabnpxUpz5bfKCfSgBoz5G09acBiBv3nIHFN5wo3jJoOPMbvQMjBPy5Hrmng/u&#10;fvDpxTSOny03PL/MAPc0AO53HA5yKcfvjLdqiBOG/ec0/jJ6GgClco32iFtxwTVyEnyV5PSo5lBt&#10;X+U4zREflX/d60CLTfcP06Uxej4YUhP7vOKUkBfukntQMCRvQ7wKUNGVX96n51WcMQagSEC6lb7W&#10;/PbNAi+QcDkc0o/iqHc2yL5uO4zU6ldrcUABGeNp5poAEmMHmnk/J0HFMJO5iT2oGSjp0qI5Ipy/&#10;cwfWmycOeR92gBhYgdBR/CmSAPWk+UoTz92nqo+xDM38XSgBnIlX5xzUgzubANQMP+Jg2WwAvSp0&#10;I8piP1oCw0k5+5TQeg5p7AlQc03+LrQIG6DP5U4Z2r856U05MRxxzSj7zg/hQMM8A7abxkUpHXB/&#10;ClwPLJxQADG9PlzzUm1N4YMRxUfZuaXLBfv/AEFAAGTzAdnrTT99Tg9TQvKMSB1o54+agBQCWPHe&#10;kIJLfvO1HcUHqe9ACbXwDvOKUBcdRRznvSZb5vlFACsf9FIBH+FZt2k7WaEBuDke9aBH71OwoY4V&#10;wFU5XuKBNENmzPp1qXbGBgjNWCMK4xVFNy3jAqdpbtV85xGCf4aAQgZiijC9KcPummDbsbOc5p4K&#10;+avX71AxcHacADnrQSNp+XsO9SuFKNxgDtTCB5DcUCKrYNzCMsDmri7twAx92s9s/wBowfKcA1fI&#10;YSjnGVoGKckr+NOCKQ534wtMGfn+c9RTs/K+UPIpANGRGQMEluaUjOFMbAYqMeYISApzmplJxHk8&#10;4pgLiIWkg2NxikG0+WQvY80f38pj0oOcHFADSG3A7TjNSZO0cmkG7yulJ+NACbiJBhB0oz+5+Ze9&#10;HAnYh+3Skx87fL9aAHDBEPcZpTnzWwedtNjB82UDH0p5A3nuRQAwbuTxmkI5izKenSlIPYU/MWQC&#10;TnHNAEeDufJ4xTcDCnPBqTgxyEDjNLjKR9fagCM8np3pTjC+mKcw+XrTDjceKVgA7QpGBUR++eR0&#10;qY43D5RjvUbKvnH5j04pWAahXzjmGMjPO7kflVkSWvAbSNPYY5zGKrYXeflpzH922ME4ppktJksc&#10;WlGK8I8L6NjHVoVP86qSaf4WkRi/hPRlJPJESjNKjS+XKCG4phY4PyGncorPongVlYH4eaa/HXpW&#10;XL4W+H7yMT4JiTOfuyn/ABraJOQdp4PrS7v3gOT0o5mQ4JnKSeDfCLRHy7V4+2N+ePxrOn8CeGnj&#10;2jU5gSfvDtXdb2BYhm9+aGlkxjeapVWg5EeVzfDTSnefy/izcxn3hBxWJP8ADLUNmB8fICu7jNoM&#10;/nXt4lKwTjn5iKj3kSRkHOPeiNRoHC54FL8MtTQ5bxwtyOeAm2syTwJr0cX7qc8NwpU19JvNJgkb&#10;unSmGefAy8QwOOOlHtpC9kj5Ybwt45XV4s/D26MYU7pVfI/Ko5dE8RRxP/xTuq9e0ZJr6xN3P/Zs&#10;o22+7HXbTIbq4W3+UaehJ+bMQNP2rZPsj47nsPEyF/8AikteZSe0D/4VQkN7Gdsum+JI2x/z6Of6&#10;V9pNeagJ4MtpDqW5/wBHWo3lie4Ytougn5eSbdaFVfUbp6bnxcss+eLXWwMfeNs3NMlmk+yKPLvd&#10;2ecxkV9oFNLdWU6Hoe3t/o61Rm0vwxMZC/g/QmIXkiJQa09skLkZ8fRyxmE5lYvjjPFTebcCM/Nb&#10;7uw3ivp268LfDyUq0ng21BLc7Dg/pVF/AvwtaF3TTr1XxwhnP+NCrp9CXF9j53SWMW6FpEDEcjcK&#10;mD4VAu0+pzXubeAPBzRNtmuovn6eZnFZ8/w70fc/lfFm6iGBgNGDVe1Q1Fs8e83AAY44phnXccO5&#10;/CvXB8OgRIP+F0LwnyloOv61nP4F1pZZlg8Q6e+3+IJ1/Cl7ZD5GecJIzcpGSR61MtxtDbnTJrtJ&#10;PBWv+SS3iCMc9AmKz5PBnikFyuqqV29CtVzoTjYwUkiIyZByeKsCQBQV2/jV8eGvFcaMDo0xAPWq&#10;8uj+JFf/AJAV8Of7p5o5kxWImkclM7QPrSFwMcA/hTW0zxBwDo+op7lDUL2utJMu6yvOBx8h5ptp&#10;AkWN/wAg/d456UZGwgD8aosupDdv0i8IAODt61Gk0mXU29wrZ4BWgdrGsBGYlycE9vSg427cHA6G&#10;svzpRKd+VGP4uKtxzFox8yEA+3NAXLO5OMuc9qmVl8vAB5NZzsqTnfIo9MU1rmDKgXDbi3yjFAGo&#10;SoOcckVGvM5OCKrZdViMkx+boKmViVwI+3rigdi2B/pEmWbO31qMzIBJtU9fStHTrLW7zU7O1sfC&#10;Or3NxLIF2wRFsE+4r6g8A/BmTy9NvvFF7DEBh1sI25A9HPr7ColPlA+cfDmgeNdb1uKHSfh1q9xI&#10;XAebYVjQepY8V9WeDPgz4as7KzvfE+sw3dxtD/ZUbEUZ9CerV7nHJ4U0bwva2uneGtFhjjgwiRIF&#10;6dyRya891fXb+bUJB9qkYbu33fyrmc3NdhpM6qbUvDum6TBaaZ4d0i2hji2qIIwufyxXF6hrVy0k&#10;5Ny/PcmuV1fVtNtNMNzqGt6dEgiJUO4BP4GvnHxZ4/vby41G30eKSKDeVa6Ycv8A7o7CnTp6ltpI&#10;9h8U+K9OtrQibXI2YqdsSNlj+FeFa14w8UXMNzBp9kbWNsgy8lj/AIVwarfvqKyzandSyPISzyNu&#10;z+daUYZCTtBNbxpW3IctDLFrO1+0txqN3cSsxLvI2Tn8a0FtlZI/3EYAPHtVnDkOevNWIvLBUNLg&#10;44rYi5WeziXyjuGcetWI7e3FjI24lu3NSfeLnqAeuasRJlgM9qAuQw287qAhIOefapZ/7LsIXe61&#10;fShIdPlkVHlG59ozj2rm/iBrl7ofwgsbu30t2eeXy48d2PTmvCbHTPFGqa3qGpa34uuoFNmWSE3H&#10;L7h8v4Uco+bWxaf4xxN4uu7WH9n6MqdYaJSbr5jzjOMfj1q5rHxf+INjZeL9Aewih0vUbJBK8fDl&#10;GHPY/dFfNd+j237Q9yjQj914wQYA4xuGDXQ/Ebe3xK0srCMHSIOM9eKbhF6Cp1XFtvdH0h4b1n4I&#10;aF+zz9uXxD4fvmufNdvNhRpZJOpTYeQR05ArmLH4qanJ8SvhymnfBrw5aWFx4mWLG1RJMGOMnGNu&#10;K+amtrPyI2Fncg7F+QvkZ+lWdEYp8XfBxDsBH4rtMLngZcdKhUUlbUHVct7H6YX4n/tIGS5uCDYR&#10;su1j/EM1ltGCbbKtgscmutuki/sTTJDGCf8AhHbUj2+UViOIfKBGODSULAZ37xWIDEg9qhZRuJ2A&#10;c1ossW+H5xyOTTRGGzz3oswM7DbeFJ5qZUczwfusZFbUFtALiDcAfmH4VxnxB8R6T4dufh5K/haa&#10;8+0yODEr7c496FG7A32RdjZC57CokiDTxAoQS3pXnVt8SvD01xpu79n+9jL38SRj7TkuWOK921u0&#10;Ft4f8EXbeQhu9MR0g7qCM0JBsUdCFnZ+L7zUJmGy20+STJPAKjNecx+J4Z/ij8Qdde3QNNdSJA7H&#10;IVVNbvi67htv2cvFxF3899F5UW0/MARzXyzcao1t4dtYTeNtXcW56mo+rRnK8jtp42VOnyx6nVeI&#10;PE+s/wDCydRvItYnIaUklz97nsO1eW+KNa1zW9TsrIW108st0qRonJY9K5vUr7VLzXrcRG42m7WO&#10;OKMZZ2PA4FfQXgrw7b6F4WvNV1DTLabVH0GRlWQZFsGU4/4FV4nERw8fd3FhsJLFT1+bL/wo0Yad&#10;4ws4pbKyee3sVLgoDtZu2favpC+lY29sAzZ6sc9a8a+E1vPPNqN7LfO5fUJ3bceeTwK9dug66lcK&#10;2Oprjw1R1VzM3zKhGi1GJnvyB+7XpxVW4tTc6bFCZyv/ABMInyfRWyau4y/TvUyArPHiNydvQV1W&#10;seWV7mTzfjL4g32wNuumQrAwPdRXAePtQvofgn8SLFNPmR7wKBLnHyA84r0QkrfLK+n3CDDZbYSK&#10;8s+Ml/pq/Bf4d+TLvmn1B0XC8le+fpWi0auLVrQ+e9KRl0qZvMUt5h61qLvE3+r4KiobZR/Z1vth&#10;bmJeMdT3rTjQ/Z0UgdelQ9yrFdmCrF+7JJPAouNjWUMX2plyQWVetFyCLqDbbkbZBwO+a9k+DHhP&#10;T/EH7Q1/HeKn2OwWOW5jz80hP3Rj09algQeCvhT4l174Z+J72fUBpcH2MmxmlQuZGA6bfRq6HwX+&#10;z/46vvE7nVNasbC0j1Jh5wGWkUHqo6cjnmvvJLOwsoNEtrfT7ZILaBVjiUYUAVB4k8Y+BdC8IR3e&#10;s+N4baEwkooGenXgZraCMptlDwP8Pfhb4T8Oyy6d4SSa/wDsoBuLj55Gb1yen4Umqy3smq3RljuM&#10;uzHOP0r5d8UftPeGo/Et/BonwU13ULeNiEupnEYlPqF5OK4o/tNs7OJ/2ZNuW5xcDP8AKlKnbVFx&#10;Wl2e0/GF5k/Yb/aC/wBJmVm0YLuBwcHFfn74feQ+DvC+YzgyHkjrXqHxH+Odl4h+DHi3w/YfCCeG&#10;fUZoYzMZc7RnniuH0i0kg8MeH7dmjfybRcn3PWsqMWm7oqc7qx2Hw3kQfF/9pWEMMzeCXOB3wleA&#10;izlg8OeP7kOpaXxLdqu3+EbzXungE28H7T/j7zJNguPBNwIwejHb0rhvC+i6rqnxYudKSzkKT/E4&#10;oVx0UynP6Vq526GcZJPU+yv2Q/AsVr8NP+ElvdLH2nUQy2iyLzDbjkt9XNS/tF+KRd+Pk0O1vgIL&#10;NwZtp4Z//rV9P3J0vwn+ydpTR6ZEjR+E4bWxgGBufbgn8Opr81vG11PdfEXxnO+oSFn1AySvn+LO&#10;TTjJWvsger0Z7B+zj4R0TxF+01qU2pX2jLpuivFPdC4mVN7Zyo+bt619h/G/xV8KrL4VSabL8QfD&#10;iiXw9Pb2dvZSLIWYLgZC52ivzO8Ip4l1XxpYaR4etvET3uosEmW0mZPO2dM7cdPevdo/gf8AHmYh&#10;rvwhJZ/6Mxae5ufMK46cE9zXNXn1ZhLESjK0Ytnx9D4J1PVPG2pSDWhaQvqtw80jJnYpPygepNer&#10;eB9N1XwtbeM1T4jI0V7KreX12MvRh7muM8fv8XfDHxCg0q7t1tpEmkDKB8s65wrA15ddeIPG088q&#10;LqU4Ocs+eadCTlG5w1J4mb0X4H1hqPxB+Jn9nRJ/wuy1SFf+mSlsD2rzfUNZ0K61zUL++8DeMdWv&#10;pAqiUQuEGPTt+QrO+DV38P5/iR4htNe0JbnU5Sh06S4nxDOR1Ug8A+nrX3XpF54OXTYLZ/ht4QtH&#10;WMCIfZUw34kVrKLST3MY4OtV0lK33n5/3urWCedIPg/40iwchWVwB/TArV8NzfE/VZpm0TwxoPlK&#10;+GeYqSPzr7e8S6Ff3Phq8aDw74SkjeFwyLbJ90/QV8lap4a8YeHfFWuXukadqi2s8zPc2W5hsb1X&#10;B6VnCbd7qxv/AGXJW9+/zZ1WmeAPjBeyq998UPC1huHJT5iPwAxUmrfCnx/FZea3xukuoQMu0KEE&#10;fhWB4f8AiM8V2IdQGrwES4zKSQfxNe9eHvF9hNbRNDq9rIjRgOjPuVgf5Vo1pdGiy+kt7/eeX+Av&#10;DnwKt/EXiJPGfxO8TzTGVBFDlkSNR1yc85FfcPhDSfga/gFIfCnxH0DTbR4laRjdIxYjuQTkV4Lq&#10;/h7whrnh+c20lha3BjZgOPvexrwjUdK8a6B4hPmWHiCSy+2DzfsxYfJ6giiV7WZ00sLTpyTXQ/QC&#10;/wBK+I8VtI+i+I/CerwBSMx3Ch1PuM15X4j8RftBaXZs0nh27iVEJaMWpfP0YZGK4HwHrfg9LmH7&#10;N+2Z4l0ySWNN0E5Yru989K9wn8ZavbeH/iAbvw94T1fTLfwlORq+8bWO3jK9KwlUnokd0eXex8oX&#10;nxi+J2o/ETw3oaaDexXE/iWG2faDufzG28LjjBr6u1z4f6FYfCfRJ774ha3NqE9jA5feygMwyy49&#10;q+Xf2ZvDWp+J/wDgoD4p8U3PhtP7N0rxDcXLu8f7sylj5aL2JA5r7K+KN+k3ijRrOK4BSG4O7b35&#10;qq7encpKLR8nfEy28P6J8A/ihqcWqeImeCwQxObpxhz0xz618R/8Jr8YbjTHeP4m61HGXOMOc4r3&#10;/wDah8Rr/wAI94I8N22pIzT3kc94E6hV+6DXy3bKY7GMENgW6gD8KvDt21IqNLRIuy6x44kF00/x&#10;J8ZvKy/w3brk/hWG2oeMFvkeXxr47V/NBXGoyZB7Ec1PdSy7YVBGWukAAHUnpTrqC9XxfYQTWUhk&#10;ECEpH8xOemMGum/dGcpto6y3+I3x3ttOt7K2+MfiExRwAAznzHUf7zDNZN94n+LV8Z/tPxd8cShn&#10;G4RzsMn2AxXpngL4U/FXxD4ptpo/Bdzp+nnHm318hVVH+yp5Nfa/gj4P/DHw7dWV7f3cWsaokf7t&#10;7iMGKM/7MfT86xlXivUpRbPhfwR8Ofjd4k1CGSOL4gw2ZkHmXl9cyxooPcAnJ/AV9d+DPg38MdEM&#10;NxrWqan4gvxKjrFMxEETDnoTk8+pr6UjkC25SGysIY8cRRqFH6ViXCXBv7pi4OT0x/WuWpVctlY1&#10;UEi9/aUUPh6zgtdP0u0hW3VY7e1iCKAPpWY9zIUd2lfJ6k1UnjO1So6VEwbyMGPPy1mlYpmXdyO9&#10;3dNhiSh711/weuP+Msfh3HuODYXw/Haa5OWOYt8sGfkORWn8MzLF+1x4CIViRfybRnGc5zXXQnZv&#10;zMKsdD6V+JEz2/xW/ZfuUwGXxu6MR1KnFch+0Pb3Enwb+HF2luSkGusHPdd68fyrqfi1HKbT4JXA&#10;H+p8ew5x23EVrfFW1trn9jX4jBwg2eHoJkY/wsCMfzrobujKC1R+feusz/Czw6m1fkhlx7Gvk6Yo&#10;vxE1xORnXEI+ua+vruK2Pw8139/HlEJU544HNfNut2mkpd3s8dxZtJNrKeWquMg55rBx1N/hep9u&#10;+AbhpPhQ4KqWOg2/Q9doq7Oxe8lPzHDHmsP4dpJ/wq/Q5EjY/wDEpQH34rpbiKYOw+yNjzicCvJq&#10;q0md1N6FBi2FHlim/PgDy6t+XLuUfZ36U4RS8/6OelZllQAlkyMVFMP3sChnyT19K0ljkyv7kD8a&#10;cYB5kZaMZ9jTTAz45ZIy5AckjAArlPFelaZqFlbxy2aJcMh8uUDkH3rufJUSSsBFkDoSKYLG4m86&#10;VxCCPuZI4q09RWsfLWq+HfGOnSuZdLd4dx2SAcEVzstrfMlrIIZhgncF6g19c6jFevpJguUikiUY&#10;Ubc4/GuQn0DSWtw0NlCCW+ZfetPbGDg7nkXh7xD4isL2KFtVuWiyMbjXueieItPvrJVm1OJZFxyO&#10;teb6t4bbbch9HuITjIYLxXFJDq9nrDBVuVKy/eB6gVSSlqiYtxPrMPEdGcQtbNG0Yyc81zt3ZkBW&#10;WQFSeMdjXlWk+JLqNY0lkzwM/Nwa9F0/VYbmyTZPEi455zmolTaN1JMoXNlq3nxFGBXPIqzDYzC2&#10;DPKoOPu10Ajufs0MiJuUjqOahlRj/A9Y7bmhzElrdv4s0Dyox5KMTMSa15NxuAFV9oHXNXPL+UZZ&#10;hx2pPLT/AJ6/WmnYTVymVJB4H51HHGy327c3PStLyucc4p4ij8o/vfmzwMU7k2KeJC2Tik2uUwWe&#10;rwjOzoT9KXanzfOc/ShCKO08feH40uMA8mrpj68UhjGR8xzTQyqOnCDpQAOPlHWrXlDjk/hTvLXa&#10;CAM56YoArDgrwanV2DDDd6d5fy/0NNKHeACOlG4idJCZDlyOKtI/yNlj19azwMNziplByfqOM0rW&#10;Hc0I3lRzgckVcFzIsUfzgnPHtWenypJujHTjmmksWJ2H2NCsBotdEshMbY9AaT7UpjlAEoz71kv5&#10;25P3TYB6Ux2lwv7rp2obA0DNKS3L5+tAlmzje+M+tUAXw2I+1WsgWsYKktipAvxzx7GzJd9OgkIq&#10;QyRkKftFw2G53SE1huCGyd+PakD/ADD5moA6J7mZo0UKoUDgUxZ7gN/rrnp2c1lxSr5qr83A6VbG&#10;7zgBu69KA2NRJp9qn7Vedef3h/xoeS7eN8XM3DDPznmqY34IKMAB+dJ5jiKUhGzjtTaBa6EFzNdD&#10;VIVVY1H8Q9atQ3+pRpP5M6oO9ZLecZ5ic5J61A7PsClmHNXF6CsdUL/xS0VqyeIEROS24Z3e1Wlv&#10;tSNuWfUdMQjqPJBJrk/PnGmqvmHA6Cq/2i7+1RgzkrnpT0CyOxfUNRBU/aLAjH/PEZFUlvNSOoSO&#10;TF935SV/pWbA0rztmVcbfSp1aUXIzGMButTYDR/tHVBaEtqVmxyesNU01HVHlODp7LnqYRxVW4dX&#10;usbFAxxg0inanDqMDoBRsFkaP9o6ksmM6WvHO2Ac0w312zy4lttzjulYczObk7X7c1Gssg8w+YvA&#10;60LQlpGdrGqarC8oa10wgdzbqc1y6arLJq+n4utLcmX5tkIGPyrotZaGTwzKHBMhb5MLn6151bWm&#10;pDxFMtpoeoSBpMu4jJrpo2auyJx00PWI5gNKEjR6GVO3OIVzz71yPiCz099U3w6f8zR5BROhrYs9&#10;N146db/6FepCvLggsa9T0DTdPk0Z5n0+0lK4Dl8DaPpWUqii+4uXSx86adpGuzarHHHoTSKZeXKd&#10;BXseleBWkg0uS5sYfK2ZkCjn8hXXaqmgW17ZS2OqwROv3lCZBzVbT/FDW2sq66khYfeDLlT+FROp&#10;z/CV7Pl0Ops9G0O10H/Q/DGkny05X7ON3496rvqul2ru80+mgBuI/JHNcNrnjnVEvtc8jVLKGSaM&#10;jcEH8q8hu9U1S5u70Pq0sjsWOc9ajkk9wukfQGo+MLYSWEtvqXhi1giifzl+zLuk/GvIvEPxM2X8&#10;xGraJNGI5F8loFO49jk14Rr+o6+dV8mSC7iiVSAc9feuDFjbyayjy63eSsXJMhJwv4V1UKF3rsZT&#10;rcrsfQfhfUtN1bxULjU5PDzg3TNDtt1UIM9D617El1YiOdbfRtJCJGAhVB834V8fadKtvEgh1GXA&#10;PynpXpfhzW9VW4iDTyMNwGTV1KNtEKnXR6hq2q7RJFJLGjmJsYTjFeT3Or68NXl8qbZCs52k5yea&#10;6HU7szalJJJPGPLjwBjls/4V5/qEr/b7xFHCnIYU6cHHcmrJM6R9av5bGGIalbFx9/KjP51i3c0U&#10;rOZZL2QjG3EpXB/CuJuPtX9qRyjUHRjJhgD2rVW4Q+SPMBwo71ty2MbXN6CWUsd1o4C/cBbJrXgZ&#10;w0Mm21LAdXQH9K52GQ/bIV67sYrq4YJTYK69MDNZzZrCJc+1TiJf3WhuSOgtV4oM8jRFhpvh/A65&#10;tVqDyNQ86Hy4FxvAYmtW7tYY9EB8zDmD7o6c1i5JPc2VM5a71C5FzGkWneG+ZMcWac+vasLXzo9x&#10;oscUtn4fDbQWC2y5z9cVHqc08EN1tK53NkH36c1xTXMwM7yswfecA88VtFvcybaZ5n8Ura2gtPgg&#10;1vbRgXC3AkVFwHC9Ca8zEiHTb1UjTgfLk9DXo/xRu5JtG+EOyDZHbLcLnvlv6V45G0ghvUcsFVgV&#10;YHrmuqEjnnqasM0pjbfjO7AA61pRttgiORzXLpOsd1OytlgB8p71pJM7eSSyqMfNVp9ybG5EUfU1&#10;TzAQzAEZrZn09I1jJWPOwEDHrXMWZQ61ppV3B88Y967qZnM0ALn5Y15q1sUkYNvbxLqpdoCD5TZN&#10;V2WQuxwM+c2MitubcJ3ww5GOlV/LO4lvmAycCgLGY0bbVXec454qo8bHz8ufu8VpzyKEbbE3J44q&#10;k5UxxnByzcc0hMzBASk7FsBQdxptja2La0rm6CR7iSSOhH+NaJDLcToY1PA+lWUjg/s26BsfnaMk&#10;EHpRYLmP8Q0ZvB/wDkVc+Zb3Srx1wwArpLYXUHgfwzaywQhrWyR1BHPzjPWsTx+JE+C37K0pX7ov&#10;cnHcODXS2jpqvhvxFcxyRr5Gk2wUMcbsDmh6CZaS9H9n3CraJvMQ+b0qrFvZGZpGJ3Gq9iM3Tb0w&#10;M4+uK1/Ki+0ybTxgZAppgQKr+VH83VuMCrwRBLGoJOQM1EQ5imKqAqEY5rRgjT7IzvIckDFDAy7x&#10;VD5CNgLziqAG6xJVWIB5FdlLFpyeFmaR1JB4z3rmWMJuHEYUKRxincDOZJhFG5jJU9MV12lpbp4G&#10;1V2tgC8fJHWucKyeZGqyDAOSDXRW8iDwxKHubZV8s7ssOKS3Bmr4Awv7Q3giQsdkdrdMmR6Cvmz4&#10;g3JuP2nPjRcF87/Gc/6HH9K+ifDN7ZR+PoZhdwFYtEvNuOv3TXylqc7TeMvGE5dm87xBcPk9wWJp&#10;sD0vwpfWi+CtVRtGWRmC/N/dx7V1FnIzR3jfZdmWGwGuD8JiH7KoWWMGRSDnpkV2tuZBeyKy8q52&#10;8UkxI1mRpLixdmUeXKD97Fb+u/vNM8F3Ql3YtQhY9eK5a5wNLmzO52kE4OK7HWvsg/Zn+GMscJ3O&#10;Wzj2pPcRzbOjGNTOd23rmjcwhjVW5z1x2rFt5AXmbz+WChc1YMlwlw/zKflqroZ1kThvgv8AF62+&#10;yt+80rdu65wPSvA7BlMk7YzuuHA/CvZdKuSft0LTjdJYyKQe4IryhII4vEfiiM3SAx6pL8n93J9K&#10;iQ4k4C4yGH09KdgiOQ7ic9BSp93gHGaUEcZyeagoruH2rgAZPJNZlyiCz1DDnd5Z2mtaQJ5b5B68&#10;YNU7hc2shCcBefagDf8Ah1gL4qVZd07RklN3OBXb2lxDHrV9ENTkVpVcSIx/pXjWj3r6Z8TvDF1G&#10;8jIb0CVc8FWODXqfjOTS0h8H31kELzW4kco33T1xWsHZESbucZdW/lePde2BlBuCQD71Kmc4KcA8&#10;mkuL60uNPspxj7SY8SAjGMU21kaSDi3Y7QcjFZtaji7lpdmXy5yUOBiqK+b5sy5HDnbV8spt4m+z&#10;4+bHSoGUBy6nLbaRRGu75ztXijeuCPU9ai5/e8HOemetOGfnP2TAA5osA/IHBbjrmmsTtPI5FIej&#10;fL3HemnOTyfamgGfLuwY+NhJz3rufhpdG3/a5+AVyiqGXxKFI6ZBOP1rg28zzyuzrgVseG2uYPj5&#10;8LAud6eLbVlYdD81DHC2p+qF/bE6rva6QCe1jYKT93vWRqOpaRaCwVBEZdpyq/Nn6msjU5NWn1S/&#10;H2uVYzolrsw2Mcc4rAispxqNw73WQMcNzmuV0NdTZT00LU2varJeSGHTNgDYyRWe82qzSSme8lYM&#10;eVBqxKqC4l2hQmeRjvUfIYcVpGkkQ5NlUWtvvy1kBz35xUiW9ms5YwR/dODgVaypAzJ1FRED5huF&#10;aE3KjzTRIAhIUv2NJBHJcahIC8uNmaWdP9EUZzhq6Dw+mnjxRoQku0AeJgQexxQgZzJjKzXYAAKv&#10;ip4oJ3jkYBPlGSPXFT61A0Pj3XoUnjx5+4YPUGq0bzLJDmUgZ5560tmIydcZ/wDhF9QuXtzGkMR3&#10;SAdMVsaX8VPAcX7EHjTw8/xY1KO9Dt5EMMpQtnrhh0/OorppJhf240uOSB1AkQ9GB61yep/Dv4aX&#10;NlMR4PntJpUysiSfdY+xqGrg3p3PMpNS0mVL2dviHqAPmMQTeklfrXD21zZ3f7Snhy5TxRe3CR6F&#10;eC4ma5JONvABPSuF8eaFfaP8WdR05ptRhWKdG88sdtxE3cc9cUwXHhIGP+yrO8gc2qibMmSzY5NO&#10;FF7m3tfdsRXAsP7T1J42udp1mc5dyWb5j1Jr0T4YWu/4tzXLoSuwhc9q83kMItoMS27b85CkHmvc&#10;vhhBjRbyV1UN5Z259DXS42Whzydvme9+Gri1T4waI6SJtj12FWIPTc2K9q8RRovjnWUUHBt4mUfU&#10;V80aexh8Uuyzv8/iC2P5NX1B4i58RxSiNv3mgWpB7H5R0rCo2466GtE5gkKLdsEkHn2qHXVWf4Kf&#10;E6NwpRvCtwJM+m01IxXa+GIx605kWb4bfFCEvnd4Ruenf5a4uW6t3OiO5+dcer6b/wAI/Bbm6ANv&#10;qtyjDuQDgV13wns0v/iZ8VLucN9ktoUDAn5ST2rxJrWUax4923hz/wAJNeKVPb5jivo34bwCx/Zr&#10;sYwxW4vdTklmOOSOw/KrlD2cboWrkjpdV/4RWHVZnt9IjjmIkWIqe5zXreieHfipcfsPbraxnZUa&#10;WUxFyN0fU/pXzf4tvLO3e2jbVYEuDcI0aZG4/hXvGg/FjU4/2U/7Fs7Im6fRTDJLtI2KVKms1U0v&#10;uXJKLVyPwh4P+KOs+GvENxpHw/8AEc8UErJO0UhRdy9VHTcfas7UvD/juyvLpJ/A3iaOQMw2S2zZ&#10;yPrX0d8D/jH8OdD+BNroes6JfWktvfSOLqKLcJy5yS2Oc5r3aD4ofs66vrMULeL/AAmWaQBDcwhS&#10;Sfcit3WVNK5mpRk2rH5g/EiDVY/gJ8I5bnRryCR76cR5ixuAzmuQ8BaeJvjV8ODNC2LiKZNp/iyu&#10;K+3v2upPh5J8Mv2dLbTLvw40suoyHyrbacIQMHjp3r5j8FWkA/am+AlrHEG+yaZLLNjpyKym9U0X&#10;yXi2ea+ILE6d8dviNpzodttqO+LjG5H5FRNa3sejXF0bBBE5GDnrXefH1dJg/af8BS2shFxceHCt&#10;4o6AKfkNedu+s3Pgiwh/tSVYlYnGPSu+jU5onJJWPZP2f9Uurf8AbD0GEuViv9Llhb0PpX3XeQwJ&#10;f3qnOPNJUfU1+aPgu9l0/wCOXwXuldt0XjG2Ut6gtg1+n2rRiTTtKnVCfM0iGTj/AGhmuautSqF7&#10;nPlLcyRgKo55qpcRo2oWAY4QSjJJppP/ABMSPO6EZqxcRbtPk/eNkx5BHbFYJHQWr2GyEcAWVBi2&#10;GcGuchgVtSuXERYjpWvp8BbR7p5LqRypI5NShER5GAA/rTaA55p71dTcNCip5mAau/6SzWW1iwPe&#10;srVZc6ncqsZC7h0rT0x5/wCzYAXUqq9T2qUBZmt4fKG548bfmrEZLQXUuwDhu1XNY85dPR1upPmP&#10;IzWJYJePfTMAAoxnJ61aEjXsgRrE2WIyBg1ts7pFc5iHTK1kKm2/bLEYAyK2oTbvCwdT93g56VnI&#10;aKUd0XUnycMH6GtFxbNpiMZACV5PpWbKtsdSmEZwB3FSRp+5YGduAaVyjPfyU1GFhJkCTJ960JdQ&#10;ad0RAMLHgcVQkVPPQeZj5jwalFuoAMKncBkikBPG1ztfgYzVr92LJiJTk1Vh3nzd3G01eCL9jBDD&#10;nrQBXdkGnorPwetU2tyYFdIBsLVPcA+Uo3AjPIqFppV+zqOEA4pgSov7r7pA21nTiVp0XJxvq4Jt&#10;0r5CgY4qZBHsDFM89aAI9rnSdu84CDvTYpJPs4XeuQcVfkEP2KXYo+5z71jxbxeTDYT81IBmpRXB&#10;tonACgsA3vXT6LHHDplo7wxtiLgVzc84AaJnyrL0966DTnk/4RmBScnJAB/ShgZHiuCGbRruRUVf&#10;mGQtct4di1Qa++YiIuNmepxXa6pE4sSrM5yMgVi206C4sPJmQlZwGHSlrYZ1EjEhBtPTnNcnqZm/&#10;4SCCP7Q3l55ANdleiH+y4HX77W4yBXFz29+2rp6F+p70dAJZBOdKuTGgwIsdelT6NFdHTbsXMhOW&#10;Oz2rMvHuLe21OJLgOfLBK1oaTJdP4WaSQEYJwKlDLktswkieNQCGOeauQpM0AyTgDnNMs3aWd9zY&#10;AbpmpbieCP7VH5QB42kHrTEylNDMsr/6ImPamxvKqkEjAPWlhnuDqgDqdpXgmkcfvpsKDlqYyXfm&#10;4tyIBzIMk11C+WLVGWFR+5FcjCLg3cWVwu/iumDA6eRvAHldKGBm3bMZpl8wAkjoarxKQkilx2wa&#10;DlrxjhzhzSHcZ5Bs+7jmgLEzmQBANvK9a0LBIBZs0l8TlulYzuNrFmIOQAPWtW32mxB2gDbyKBNF&#10;2QQNMvOOOM1n3GFMK4UkycVLIxA6nHpUX7t5Y/nPHrRcRBrAsk8KW5WB2uGK5ArCS3u1hjdMA7AS&#10;Aa7IW6z6bdqLdSy25wfSuMT7bb3N8j3DsfPO1ie1A0Qxx3p8TWErRMI1lHXvXR3rRzKcRjiAYNZS&#10;3EskbgwD5W6jvU+6Qm3xbuPlOaSGZ1o0kXiJXFsxQthh6V2tu4mWNPtKjPfNclGLl9bmQwBU3jB9&#10;a1Vikh1JWW9yAueDmmtBMv6jFJDZ3ONLkbMeQ2etZ+lNDJBJuiZWMvQnmuss7qyu9Bmt53jEqL8p&#10;Pesn7NbxX8hVPm3np0oAtl0W+t1UnJAFat1HMdJtSqj7nIrnyZP7RgYg8MMVry3qmzBBBKwgEAUN&#10;gYcobN0CgyBWA1vIutIyyYLScVuxLLPqsrbZAhbk067W2SezVZMsCeaGMZMjjTotqtkIO9PtFwA0&#10;itz+lSoR5SZHUdKY8kafat7AL5dBLNtVsmsDtuEZiOR6VQkggQkmU8mqWmSWrR6i8czkiTua1plD&#10;WKsAOlUNIzxgTccAdarXtyIrCYps3AjOaswxs18AZSozxxWVqlvBHqbF5WIYDJBpCR87rEPKYbR9&#10;cU9IW2EbgR64wa2RCNoGw5zzTxGfMT9yAT39K6rI50YyxRgIPNb5jxxUgiIZgBgCtpolEh3KnTri&#10;nCJRA/yKc980roq5lpEfMGX7VKsDbowJ/XORWqIl8qHAOc/lT/LIkJ8sZxxUg0mZSQNvBCDGTkmr&#10;iwxiFOVz9Kvxp8hJt+ew9Kl8o+ZGQFAPUUW7jSsZ6wEgHYNqn86njhUnpx6YrSSNdwJUnHarISHe&#10;reSAcVI7GWkI3EKPxxVpIQHAMDD3FaKIBkZGT7dKlAAlT5fxoEU0ibftKrx0FTiNhuwwHsanwDJL&#10;mI59al2ZiQ+aetA0QIif3Tuz1q0qjqWGfapETMYzt6dqk2qG7HB60WGNCj+7n3qVAQv3j1oAbB6c&#10;UuDtYlcUxMXJ2Eh6cD/o0pI5FMGKk4weBTECIHQ9Bwe9RBQGwZG61KCBsGDk0fLuzk9KBiD7p4pO&#10;CT98YNGSJR8vGaeWUofkoAaQSyHI4NS8bCA9Rc7PvUmTvXGRkfnQA5t2+PngmpV2hZT3x0zURHCk&#10;kdaUbRkbgfegB8mwxw8AVHg7QMjFOONq5HOaUY25NADXz5Uf1pEZxPINo+7UnylhycYpOPMfjHvQ&#10;Mbg73+bJzT+DG2c9qYx+5ycn2p4xhuMUCFYnegB4xSYbefmPAp3c/SmrkOQSOVPNACndgfKKcc5X&#10;5u1Rr9/G8nmnnGT0FAhuAZE5Ge1SqBskytViR5o+bt1qeM5gPzd6BinG4fL06UuOp3CkJ6frQ20x&#10;AgsDQAp+tN7txT+zZ9BTeNwoATB3g5HFPziOTGO1NwNmC/emscSJ8tAEmFBRt/OKYcAMTIMk0oKk&#10;H5x+VNIfBJVSAeeaAJey854puF3Y3cdqP4E57UcCQ5XHSgB/8B45pATj/WCg9T8tJg8cUAOz8g+X&#10;NGDtcbupFMO3H+sFKCcLx2oCwvzGSPDAChukny449adxtPzUn8Lc5NAESbvmBU5B65qb5iGORjNR&#10;5+ZOO9OJfJGw4oAlKp9mc7xkkcZqJsbvTikcr+7Xy2PHr0oAJjjO045oAkUD5f1qT5dhG/pSJgRE&#10;ED2qNj84OccUDHcZ60A/P15pvPljjPPSiRMhWDlSvQetADyRvIxzT1xzmq43b48jnHNTA4YZWgBG&#10;Ee5vlPPvQMeX93oKcQhOdxoA+TpQA1Tx1pcZKkuSMUwj58ZNOAb5xnoaAD+LAc49KdhNknHakH3T&#10;lPxpP4OtAC9l46Ckzx7UA/d5pwHzElRQAmOKXIy3NOOOeaiydxYRcUAOxnJCcDrTSPnQhflI5NOD&#10;NsX9xzmnZG1enTpQAfLsBBPWlyTP0AG3rSfLkcYFPwMMMHGKAGnq2KM/NRxwN1I2NrGgB+enNNLJ&#10;iTINN/gU7s8U4feHyDHrQAhCeWhxmgg4bDelPJbymUwd+DRgYHXpQAi9etSc4HSmkL8/HpTVY55Q&#10;4J60AScCQnPNL/yyHPemjG5BkZNObGG4A4oAQHJb5ccU0bt3XvSKX3DlSM8U4h8ynYMduaAEAyxJ&#10;A4pSfm68UnOBlP1o7r8tAEg5QDFNPU0DODzSH/WY/wBmgAB+Y+1OB/dud/6VASfMx33U5ixAGBTA&#10;lb/Vpkk0ndjSjbgAv2pON5G6kAvHPFLiMgnzqTjPvSe20daADCB+JmOfbpTsncx/KgcPt2L0pDnP&#10;40AG5vMHyjrSkr5hwOCKaR8689qO33aAHjG8fNUMgUT9Kk4/vCmtz5fIxQAgHWlGAh5o4yn40p2k&#10;nnAoAbOQljGx2kMvAJplv81op2ECql+rNZL+9farDjNW7bH9m2p4wU4osMnUZu0G4YHvTpeEICLk&#10;d6iJG9SMg9uaCWLOTIcmgRCWUIRznNRHfjqasfLkZQGlAXcMqOtAEK7tq89KnUHy+WNOMab0IfPF&#10;IciTGRQMCG5xnn9KcN3lPuHNOPDH5u3pSAjyz2NACchDyDzTSeO9B/gB96CMZ+WgQnUDC04nhQR9&#10;KYMb+SacDy37s+xoGGCWB6mnY44xTgE+bgnPej+HmgBpPB60nG80EHz1+btTsgJJkdOhoAY2NjYb&#10;kUZ+RfnzxSZyh+Xmm88naKAJAMsOnSngKBL82Diq65Mv+tYVOP8AV9elACDOOlNbqOaeOgytRkEy&#10;j5Dj1oAX+EcUi/dHy0uDlgaOOBtNACkHdjdSH7p+tIQdy88ilGMLmgBD94YpOdx4p2KXjy2y1Ahh&#10;OBCeTnNKSdqfKDzTT1Tj1pjM25QF70ALNGS1uwmAwelTZTCfPztqLD8EuenFHG9flI460ASjbsPy&#10;84pM/MBmlBHln5OcU9VxbMQozQMaWbaAFpRzETkZzzUZzuPzDNPBAdcjqKAInX99EQc4NWckxRnJ&#10;6VC2SzcZ5p4JKgbcc9qAFycLx9TSgnzF+tObooIGMDpR8vnr1Hy0AO5y/OaZyHXL9KX5dqnfyXND&#10;gHYfNOccigAGM5wSfrTscN0powEX5uKc23anvQAKDvwd3SnADdJknHrSZO1eB0pcnrxQAwj94CCe&#10;acNoEvrgUDlsY70NjzmGwdPWgLDVP79uR060jbt6DeepoYHI+Tv61I2zyZDkZAGKAGn7o4pRsEb/&#10;ACAFvxoycjingIYySQCO9ADB93HvT+Mkbu1Jldq8c800FvN5UZxxQA4gbTUYVOT5h/Kn85kG0dKP&#10;+WYGO1ADSPnbgUijIHyjrSjd5qEsc4PanpsKyZUg7uKAK5/4+XwpHHFGB5M529KkfG+TCDg1G6yG&#10;yf5kGPepEICSjYx0qBv9X90GpIs/ZyCe9IQN4yaBkXHFMJTIyKn2/P061GyNuX5hjHJoERHOJPTA&#10;qM4I6ZqxhhGnzZOTTQMq58oUDsVyPkbgdOKjUNznrmpyBlvpTBx35piG5O0Z6AcVExOMe9TsBsT5&#10;jnFQMMsCc8CmA0nn3JpucSy/L2Henc5PFMIwrZHekAbjn73IpNx2tz1NGF2rTcDrigB2RlcnHWmF&#10;/mfBYUp3YwW4qE53cEUWAkLKWb5DnHXNMH3OW70fLtUEnOKZ83GVHB4p2GSNIMY3Nk9OaZvPmn94&#10;wwelN487O0dKjf8A1inZ9eaQEzS/vvm3Zxxg1CJXF0GEz5LcjtTCRvXJ5xwfSojkj7uffFIDTkuN&#10;6wgwpjHJqB551RygQ8dCKrZUDHPSm/wfeoDQmS5vjCS0UKnPHFDXUocExWzEdPkqrlgc5pj7cgkd&#10;qdxWLbXLSK3mWFkcr2QcVnyR25icmKz68jYDQGXMvJNIT+7Hyii7FYiaCw8tSdMtG46FRzUD2Hhh&#10;oJGbwlZlsjkAVZJGR8lMJOGHlKBn1qlNhYzZ9G8Hz2kiy+E4SnYBsHP1rPHhzwvvXyrUxBfujeTW&#10;2zEE9elVpJnEefKPtg0c7QrI5u98PaZ9r+UYz1YtVZvD2n/Z0aLUbckDuOldBLLM3kqbWZ2ZwAq8&#10;kn6V6p4P+HXjLVrzTZ7y2uNL04srM8nErp6Kvv6mpdVoLI8LtvDt9e6tZWtpYancSiUAxwRlsk9O&#10;RXvfhL4I6tNDptxr3ioWEIYMbK3OZSvozdFz+NfTOj6T4F0DwysOneGdLRlh+eZwGkc9yznnmsjV&#10;NfmcSRx3BwSeVNWpy6C16aFvS7PwDoGgW9rpHgjRIxHEF8zYC7HuS3Uk1SvtbdnkLzvx0GSAPwri&#10;77WtMtre6kuNUslYISN8gFeD+I/Gt3Lq+ppp6M48wjzT90fQUuRtahseueIdaj+1XLPrcCRqpLEv&#10;gAV4X4g8dXCTX8OlaVJcSKSPPYHaD7etcjcy6zdyTPd6/fSBjnaGIX8qSC3RY1xBAB2GBQ0tDQ4r&#10;UJfE+o6tdXOqX2sTM2SELnaPTA6VmRwzLHchlnXn5VEZ6V6gFhEh3xRt6cVa2aftQnTLfoONoqlK&#10;xDjc82gjvhaPL/Z8pwPlU1Hv1RXuC+ltjdwa9L8uyZ3zYxge3aq80Vk4UfYEC9uK0VUjkOEjnnBh&#10;H2PlquZTMe5ASO2a6hbDTDLuWzAB6n0p6aVpj3En+nFTgnNUqkR8rOWV4/OZVBA96vQsAzncowOO&#10;a6FdHsWtEIvNxLcdiMe1CaVbi4CC6upGLdkOBVKpFdQ5GeVfFaNbj9j3xs7QF2tL2GWMgfdxXi/h&#10;qyurzwXo+oX3iq7jhKKIUycNsr6q8XaPJJ+zv8XbdtNkPm+GJSi7e6jNfOHhoJJ8IPh9aNtCpezJ&#10;gducVpz32Jatqz5z8XNEf2mPEzwkug16EqcdQu3n9KueMb3SbvX4fs9xM7x2MChwuOccitH4jaNN&#10;pXx9h6mG908SwsfyP61xMCuLeQuFDNMeOvei5zy3LESsLZAzgnywTk1DprKPiJo7YwP+EqsyD64c&#10;VM65VvlbPrVVo5lumZIyCsqMhB6MOQfzp3JR+qMbRTeENA8u8syx8NWu5VkBYfL3HUVkSB1YgoRh&#10;vzr4D8JeOvGukfG/T9RvfFGrXcMpjjvIJJDteIdCo6AqOlfeGiaz4d1vwZpF/p2u6bcwzQA8uA0b&#10;d1YdiOlDWlzaF2THJIw3OKeu7A+fJHtVl7eRQDvsdx6BZQaVIWyS0O07eMHNZooImG5wSxBI/CvD&#10;Pj3A/wDZPwCcl2jF5PuYDPpXu6xuCP3E7KTz8p4qtqOmaHqOmxWl9pTOscEhjZ0+6SPem7rVDTR8&#10;keE9OvNU+K3gNbfT7l7a31WCSaULhQqHJ5r648U65YXus+H1WNBb6boywwnd/rCBhjj2rm5odB8N&#10;/s4YttLsYru5u5FQY+baT94n0xXgGqa5dn+0JF1LaNpG8ng568U+VaCnJvY3PHHiK38sRC+3RRqw&#10;iTP8R7188z/2vqPjHT7aCK5eWfUNsaIMkk9BitC9ubm88Tw2trp17cXE14qLsUsxZjgAAdya+nPB&#10;Hgq28K2PhDVdehC67faez2do8e4WyEdT23Hv6Vz4rFRoxu9zqwOClXmktjS8H/DTR9E+DFnqupwW&#10;UmsyQK8ayMNloD9eC1c14zu5T4Xv4V1M5chSF/i/GvYPGV+Ln9j/AFd5L+ZH/tSLDqxBOW9a8PtI&#10;n1P4leE7GCDzEjnhaduwFfNSrTryuz7SlRhhqbPX/hxpptfgsskr7JPsaMFzzzyK6OaWdrss0gOT&#10;1q5OltDDbwQW5CLZRqSDxwKoEEkEA4r6TDx5YLQ+Lxtb2lVu+gu8+aePpV63lmSLUHW1Qyf2bKV3&#10;DjgVnkHfH8p61ceRE0DV5WYKo8OXWTn/AGDW6OS5823HxA+Jh8Xa5ax3OnXNqmqzIsXkgHAbB+b2&#10;rD1zUL/Un0BrlwDBuKR7eAT1rB00bWvJdwLPr92c+oLHFao5lztT73FQ1qWlYjgSQQrmNAVHQVZ+&#10;XaWBJOaVVKySEqTwKUgEv8nekIrFWMrsrAsGB5rc8N+I/GOg+Pn1TS7gJKyBZ0OdsoHQEVl4G4fL&#10;zjtSAAW04MIYk+tC3DQ+hI/j34xOkp9s/Z6spSIfmlgusbvfFeS/E74iz+Jvgl4os1+DklpKJ4z5&#10;zzbsgEcDNciIot7lbUZA5yeKqalCo8G6wz2ES5j4IrRzuO6PJreMKYSZQGKKCNvTFb+lWumzeLNl&#10;xYwMHs5AemM44NYgz/wkMCfb40VrkKWPQZr3nQ/CGnJ4XhnfWDPM9gZMg424GauMJS2M51OU+efD&#10;un3CftKm2NkWNvqs2Vx1Gflx9eDX0KltDBa3bXN+kO3kFj1rzyxvvCth4/8AiTqbRiS5+1NHbjPd&#10;Dg1ztxfeOPEXirU0tEvkt0lHmvyEUHtmlUpyj5Hn1cRJrlhq317HZazr+iW2u6ZLbQyS3aylUWA5&#10;bafvHj2r379l+yh1P9rLxlqCruttMs4pMuuP3jsRz9M14P4b0XwFomrWep6z4wMs8MEh8kx71yR0&#10;x719lfs6xWR+HP7SfiK08KrZWmq66kdmgwMhBksMcc5rLlbJp0ZSac76fI9Q+NetS3Pia4sxFGtn&#10;peh7YGV8iWRhyfw6V+fHiGUpPrMrXJIkeYnPtX1P8Q7lYtI1AebIZZHc5LZPPrXx147mmi8AaxIG&#10;GeFA/wB41rOKcbJnoxVjs/2ePFa6B+2Z8JtRmWE20ni4Qyhx/BIxXPtjNftjqlw8um6BNDcs8Nxp&#10;QcAE4AYZFfzp6RezxnQHw/31YEeo5BH0r9oP2afHS+KP2TdPtLzVIZNV0e2jtpmJ5kjAxGxHuOK4&#10;6tJxXcqlozwT9q3wXcar8KbDVbbTXN3pEjvJsHztCe/qcV+aanmYPAVZWCvg/exX75eJdKtbqC/S&#10;WxjKtaujFhkYYYII7g1+Sfx5+HOq+Gfi5qt7a+F73+yL7UXlTYpKxsTkjPYelTSq8vus3nFPVI+d&#10;LhAs+nNFqM0UyTK8ToSGVh0II5619Z/Czx7b6vpWl6Dr99bQ6zBbBbS7chVvFA4BPZx+tfJs+Hmt&#10;yu4EDpjpiq87ybLaeDUJ1njuFZWjO1kZehDDnrXZdS6mNrdD9PrTU9a0/VLdl1CYwggMkhJVx+PS&#10;vSbPS/CfivQpY7XXtDtb0WxLQzMAHbHTHvXwP8Pfizavp+k6V4nUq4jSJL8j5XA4G/0PvXvALg6b&#10;qGk+LZwC6yRTWdxn3HK0TS2E3Yj8ffCjWbebUTf/AApuIk81sXNqAygdjkdq+cdR8N/EDRdTnm0r&#10;V7+WLdlo+cgfSv0Q8GfE/fp1vpniqximHkCJbySPKuvT5we/vVnxl4K8I6h4fGo6B4z8MvFJlxaG&#10;Zc88nbzkVmlJAo3Wp+eWkfEDV7S9ghvrLxBaypIAZBkAn15r23QviF9pt4Fn1bRb6JosFJlG7FaO&#10;v+BIpraZLzwVpkyjIAMY3L9GFeSap8ObyC7SbTzq1kFbtLlfyq009xOLWx6xfaB8MtZDS2HimLR7&#10;+QFspIAhb6E1xOq6H8Y4tQ8L+Frb4hfbYdd1uKBIYJtxYZxuIHQDqa4210fxpHeSxyfbJmM6IphY&#10;7yx+6FA5JPtX6C/An4ePo+j2vivxIlw2rHSsWUFw5YWUTD0b+Nu/pWdVKJrB+R6V4R8P6L4B/Yt8&#10;K6TDcWrXa6N513OAA0tw6/OT64PArwXxDrEUeh+N9VutSRY49PuJWLt0CjNekfE7X5Lia2giLsXu&#10;+g9P8K/P/wCPfi2R1i8N6dqMrZC/2k1s2Szdoxj9a5opzlY1tbU+a/EWr3+t/HDx5q07Oxm16RYN&#10;zZART8uPwrOlbU/tV0oZW+QYKYJ+gHevX/hz8KPiX4i1GyaLw9e6bpoT5769iZVQf7IOCxNfa3gH&#10;4RfCXw7LZXFxZjWtWiGRc3oBiQ/7MZ4rqlNUlpqc/LKb1Pif4cfCn4qeJNf0mc6Jf6fpZlVn1C+i&#10;KYA/uKcEmvubwh8K/hToWr295dWMWq6mlsgSa7UMqkdwp4/nXqL3YeeCGK3gggRseXCm1f04qndS&#10;H7dExJAxwK5p15SRtGFjbNxKscUcVhaQwlcBIlwB+VZsxuvtUrMG68ZOahimbypcycDGM1ZkLtax&#10;NnFZxKGIzlBlnz9abufL8E8jFIAxkHJzinqJC7DZjmncCvKpHVSMjvUDJ+5c706VtG3le1G9V24+&#10;+3G2vP8AxZ4v+E3huwVtX+JGlvNIhMNrbuJJXI7bR0/HFO4mzqbOC4OrRObBmjFlLuyOM44rC8Jz&#10;XVv+0p4GnlfRYEi1uQuZbpVATJ65r5M8Z/G/xtqWowW3hzw7baPZruQyyfNNMvr6LXj82peJLmfV&#10;Zrr4geJLmWaTMh+1MvPtg11UaV372hhOdkfsD8XPHPwlttE+EK3n7QHhSMSa9HKLeB1kaQIcnOM7&#10;ce9ecfFn46/Aq7/ZR8c6Zo3xTuLq/utNhhSJLdh8vG7JIxxX5ZMszTxGTUL5wD/y1mLkfTPSrMUs&#10;AdglhAQD1KjrXVZLTciKW59Bf8LC8Fx+BtYsl8EaldbYEBdmI83I+b8q4G48QfBkX5dPhhrzN54c&#10;oZGxnqe9efvdQ+bbg6TAD0OAOajJieSQiztl4/ujiiclIHJs+ndB+OfhnTfDtlawfs/3Lwx2+1V8&#10;3BxW4v7QvhDcxb9lPVST384mvkQNYiEkafASWwDgU7eyxuRpkLKuM/IK5pYWEndpmka8l1PsKL4/&#10;+A3mUSfsx6kozyfO6Vqp8cfhWcbvhTqkYwO5OK+KRJatFMRplruAGeBzSRtEyvthsmz2IFSsHT6p&#10;lrESPuBfjT8EWIMmjarFkf3CcVbj+Mf7Pv8AF4g1iP62zH+lfCe6ywVawtQeudg/wpUkYxkpptpt&#10;6ZMQx/Kl9Up9mH1iR95p8W/2aHu1L+ONbznr9lb/AArRHxW/ZrbZt+IGr9P+eDD+lfntMzeQpaCx&#10;xjoI1/wqCNA1vGzLFknsg/wqXhIIFiWfo6Pin+zs0IVviIdm3+KE/wCFZ1z8QP2c3l3W/wAXRA27&#10;JJiJH5Yr8+ZrZ3sjtjRWGOcCoJLe2Tb5ij7g6AdaX1SIPENn6Kv4/wDgdPpESy/G7SHVY8AmHn+l&#10;chqGufAy5m2wfGHS3LA4BjxXwiHslnAGlTEZ67q0VVP7PLDSpE56h6ccMlsw9uux9V3yeDCSbLx7&#10;pUrNnA8wDFMsbi+tLmFotd00qTkr564Ir5WLERyBVvW6ZxKRmm7/AN3ll1gEdvtDHFaKhpuL2x93&#10;aN4pKuo/tfSCucOkk64/CvRtO1Pwxc2Ls/izwzGxPRrpOv51+Z8lxEtnA32rXEYsPlEjfNTjPZCw&#10;Ltb6+wCjhLxwfyBrOeE5uppHEn6hgeGyDt8d+EWP/X5H/jQINDLr/wAV74OTnr9sj/xr8vUmja3Q&#10;pH4qRfT7dJ/jSmWbMWzXfFgJPB+3yf41ksvf8xr9bhbY/Uf7NpQT5PiB4OlPp9sjFIbS2YoB4n8I&#10;gZ6/bE/xr8uC98Z1z4q8Yrj+IX0mP51aSa7BT/i5HjIDbxm9k4/Wr/s/zJ+uR7H6kJZWgh+Xxf4Q&#10;JI73cf8AjRHY2u+4L+JfCYY9MXaH+tfl4bjU9o2/EzxcAD1N7J/jTvteukHZ8TfFC4Xvev8A40fU&#10;X3E8THsfqA+nLtk26z4aJxxi7T/Gqf8AZ93hyLjRG+fjFytfmQdW8WJIv/F2fFo9CLtz/WrcPiLx&#10;0rjy/jv4rQ57yMaf1BvqS8UraI/TH+zrzyxiPTiccjzRThp9wQP3VkD3/eV+cSeL/inH5Y/4aK13&#10;GOM5q0vjr4rhvk/aD1ViB0MdV/Z7S+JDjib7qx+ih0y7IbakDHHZqaNM1ARtnSSffJ/wr89V+JHx&#10;piUGP433uS+MmLNPk+KH7QaXMSj42yvkDnyBWf1KV9y3XR+gD6fdtKq/2fIPQ4NSDS9RQkmxlPAw&#10;ea+AG+K3x8jlhB+MsTEjP/HuOP0qwPi3+0AI8/8AC3o246G3H+FT9Ukx+2ifexs7vdIfstxnb/dN&#10;NS1v8gfZLhssP4DXwaPi9+0EGjz4705s/wDTuP8ACr0Hxl+O4O19R0mQ9j5QAqXgplKtHufeYtL7&#10;aSdKk4XglTVR7K5Ms5NhNnPXaa+Jh8avjaigyW2jN+A/wqcfHP4tqI93g/SGBHtz+lL6lNk+3j3P&#10;s4WFx5yYjuPcbTTjaXO87rOX24NfHsHx5+JZIB+EGmyED+/gH9KvR/HvxyHIf9naxcgf8/FJ4SaK&#10;VaL6n1i9rcF0xbz4x02mmmyuhjOnv7YFfLyfHzxobeU/8Mq6YyKOW+3AYpY/2hfEAzn9k2yOOrfb&#10;RQ8JMcakX1sfTn2a9+1Rt/ZVxweTg1oxLNuP+hSD5e45r5cj/aG1vBz+yRbMc/w3YqxH+0JemY7v&#10;2OyG/wCvsUlhal7WB1oLdn1LHFcEkbGOQeSKqyRzpcspjf73HFfOcX7QEBuY1k/ZInXJ6Lditg/G&#10;7T3ihEn7K+ojgYxc5pSw807WBVorZnufkSlmHkc471nXUZRxugYZPpXllv8AGbR28v8A4xb1InPX&#10;z+a1j8U9Fm00zSfsy6kqC9ijy8xH3zis1TlF6g6sX1OzUbt+0t09KSOKZ7khYScHrVTxBrVlZX/h&#10;Xf4ZisUvLGOSH593mAjJ+mKyJfGng612o9vI8hA5QZqlEOZHZwrcC7iU22Ap5q3MWWNyYjggYriI&#10;fGvgx0if7RIM9iverZ8X+FnMa7VbPAYmk0PmRpTzxeaSCxYnv2p1vKzTSqVl3Y4wOtcpf+JfBqMF&#10;YsWPKqi5qjB418O2zTH+xI3LL8oLcipd7aIlzPTIrKf9/IImwI+T6ViSx3X2qdRG7YYnGOMVi6Z4&#10;+0Uy6iJYlVHB3gkdKZN4z8GtcuItetSMnGMZHtQot9B8yOrsohJDM62sbMikFWFWLXUprPUJoh4f&#10;06PJIPyDOD1rziXxfpyGUWrQ52k57Vz8niTzr+dptTgZt/B3YxVqm7bkc6Pou11iOKGQomnFJEO9&#10;Wx3rlr3WVTVr8W2oSIshJdFPFeOprVmxcNrSpk9fM4FXE1PQBZTFvGFkZWQjO4VCoa3Y/aI6u51y&#10;5lmvEEJ2jPzHvXJXeqT+ZeYj2tg7R71QF1pbRKo8RRZLk8HrWfcvaPG7/wBpWR2Lx8wz/wDXreNN&#10;J2RnKaMq+vL6SfdLfSFg546VJbXDx2sLfan3FuOaz5xBNBIX1JUffhVHepLZ7OJ4FnvbVhnj5hxX&#10;RyJIx5m2dVFHpV9bNBewRhzH+6lHBFc5f+GLmP7cYbonbySg4Iqzc3GnRJFOLxZAzARgNjFdf4e1&#10;XT9syTalYt5qDHmMOnpUXcS7RlueQPbmLKOGDFsbsfdNa1hJeQi2RpUyG4bHUV6LrumaLcS3Bgur&#10;FHYg8OMZry3XZJrXWkiMZ5jGWU5BxWkJc2pnKFrnR397/oKsCS4TGM9TWH5kjpCzREMW5GaoQXen&#10;nSf397MZCh2jaapm/s0j275dxk+UhTzVqLIRo3tufs0jqeQuSPWsaITNfAJC4G8da0I5L2cKEl2k&#10;rzn0rbs7W1i0u6eaWJ5CRj60MaJ9NRf7StAyn5Yzmu2sTJm2Ailw7kBcVzmkrCNZuGlktApTIyw4&#10;Fbdz4g8N2wQi/s1ZeFVOTXJN30R1QVjsFt3S2V2tguV61S1OXTovC+ZL2Fn3jdk4215RrXje/aOS&#10;K1QqTGdruvT8K86k1LxPc21x9r8R3bb5Tz0yKiFCUtUVPERijtfFV3ZyWmoC2ZG/d9VPWvIW1dPO&#10;W3eT94JDwf8AGte/uvJ+H/iMoG8xbYhWzkgmvIIbssVaYFpBcMd2MZr0KVKxyymr3RveO7qGXwb4&#10;eP2RR5UblueleNfaI20yVhdswMnToeK7zxZdQt8Jbx0uWdvMRWIHTNeQRyShHzcYUKO3rWygkYXd&#10;zcWZWu4+Qo7Zq6Zf9HGJ2GByc1y/mKFKhnJL8e1aiMxsQN38PWqC52WjTq91Y5lx5cnpXoYkje1+&#10;WVW+UZNeTaQQt1YZuVzvwT6Zr1GAW6aTZsLlQzryM1WlilqOIYyxnfxTwD5khGB8uKcV+QncmCfW&#10;kBj81gXHI9akCpNGdkWUTrWdNCxkQAHIPGO1bM3l7rU/aQRg4A7VQZv3hO/B9aBFIRNvIe55C9cV&#10;YWOXZIsd3gtGQCR0pcoDJmUEsak/eCBSrKMoaBEnifTLy7/Zw+GNsdUti1jqkjNKw+8GzxWVaqLf&#10;wzNbxTyD9xHwp68c1094zp+zrq8rszpDcJ5hz0LHiuXtmZtOt2aE8xgj6UDRq27L5cWIgcgc+hrY&#10;GFtsFzuYVkWq/vbfAwA3Na0hi82HAPCimkJlmG23eSpu2Xcc1txwwJbxK94Gx6VzguJuE3Z54NaE&#10;LsTFuY+1DQGlcravpVynmjaU456VyzIqLIAAdsny11ctun9kSS+b+7aIlsdiK5XdCYZkYHcZfkPe&#10;k1YbDD+cCMfcrD1K31OdmSPUZ403Alg3FdQqAxW4EnzbDk1nyELcbPNVVZj370rglcrWmm3lvpX2&#10;yPWCcaPMkvPXK46V4C8Z+2auC4CpfMCfxr6BkuQNKurY5Beyk2kN7V4I+ftfiJS4/wCP1+PoaGJn&#10;XaKAulW6RDLCUNkda7RJppfEFg6wxKqxgMuea4Lw5IimzYlzsLAj2rsYIy+pX867wAwOB0pxQI6G&#10;+Utpd3tgUKbViTnpgV0txMh/Yk+EbNGhc3V0OfbOK4/zleyuwfMUCAitq/nV/wBg/wAYqtuobT/E&#10;cAiIPIDsMmqstRbnHWcqmxnQxZYPyc1eMj/ZT85PPeubhlH28DfhPsMRDg/eJHNbiyRmBAFydvcU&#10;kgRZhuoIda0mVo2wtyuT7E81l+Krayh+NDzpblY7vS45AwPElTuu+Bh5IxWxqkMd78IvCUoVWn0u&#10;Rlb1ZD/hSY0cWu4m4/cgAHgU75f7o6cmo0IPnYOeOtSqrZRjjG7msyhjiJrZdkbFg3Qmqs4kELTb&#10;EwMBk9avsv8ApIdUHK/lUMkY5O0lS3K5oQM5HUI2Z5GEfyAg/jWlpt20mmG1uryUFIz5ZY9q0LiG&#10;FjNiDaAlY8ttmKI4J+c8irtch6CTsizTFZlOCQCven2Wryw2V0kmnjcT8sncUyO0nadgLaTPlEjv&#10;gCoxaTXNtEVtn+WRgWA7igV2dBb6naNp0W6aIuSce9SJNI87fuSo3evWsSz0wrJOZo2I3jaOa31W&#10;MSWw2ADGPpUtFq49gvmqSfxp+RtkA6Y6U3H7xx5Z+vrT/wCA/MO1IZEcb8g8DrQQuw/MMfSkYR5B&#10;LMee1OO3Ck5+7QBAc+e5yc44rqPAltPe/tO/BC0CMz/8JTEW9cBs1zDEbHYRk4YAV638CbCef9tL&#10;Sroq3l6fok0zn37UJ9xOXKmz7f1MbfEl6oZhssolAz/dGKzi7/Z3IcnKnikvJHlu0mL5LXb5P0NR&#10;eZFiZfMw2OKjc0WxSfO5xkfeqNy5eIkgbRxT3wbkgt0H51H/AAn5+9NiY8MCV6+9OPkjcR1+tVyV&#10;BPHNRyPhB+7JJOKVxDpGXc+GGKrsJvtNs41Bk2t2qTY2VyDyKRgAibhxvFAhTukvnZmnZtv3iaXb&#10;EIsSE/e4qV57RJoAsQGUqu7oyTE4z2oA07eTS4/LY3W5vMXC4rRvdQsZfsoGkKu2MAYPWuPUgyyY&#10;tMnPBzV2OC4MTuuGAXJwaAIfEOieA9Y0zRxq/wAPrO6kgz5Em7awB7EggmvONR+Hfw7XStSez8Gm&#10;1lWBig37g3HevSWkYwEFSW8wY56YqWWR3gs844XBHtWikNR11PlaPwHcv4hSS002VI2uG3+a5wMH&#10;qK9h8PaGbTR5osmQiPkjgCvQlhtxFcbVVR2wPXrUEhkS3mCMgwDkimpWCWuxzBguluwTbL/x+Jg/&#10;Q19JXb3M3ww+EM5mUu2iIje+0Yr5zM8gupsyEnzPTivfNFdrn4JfD8te42Wsm3HtmsKy0KpOzKcy&#10;stxGPKGCozUtuEEepr0SbRLhD+K4pHAezkHnklZD2pY1k+xyKEBIgYD8a5GdMT88tb8E+PofH3jt&#10;oPDcTxS+LriSNvNA3qXz0qzqWs+NtH8P+Hkm8DbQkICxgZBx1Oea9X8Xau0H7QGt2TXrqY+QC3c1&#10;wGu3rXkN3BNe20ixI23K8gH3rVTbaVtAaseB6tqt/qnxaub157lHYrtXPC47Adq7TQvElzYHUVng&#10;GXgARwvpXH39m8Piu4kt/LKlzuHpVceY0jNJImN/et3FaHNzt7nrWneKrmXVT52mwCMykBivWu8g&#10;vLKVoTEGR8AhkavnuGaBFt4yy4wTkdq77wncXLm/dp2EKN8uamok4jjL3tj1KaW/m1G1kudevZ/I&#10;tW8rzXJ8se2a7P4XLeN4817UxBISbwRqzf3c84rylLq9uPFeiWcFlLia5CyEDoK+lNHtrfTPB2k2&#10;6WkQf7IrNjuT1rltd6vY6eayPIfjrZSH4+eArwO5W50dsMexU9K8ws7rUfOsYfKyPmGAODX0L8Tr&#10;cX3wR0m/SNS+naygPHRX4NfP8ZCXsC+VJ80Wdyrk811UG9uhzzRr2cc39o2UzbQsGv2759MNnrX6&#10;h6Tf2118IPh7IL2Ik+ELcHB64WvzY0TTfF2o28ljp3wq8QzmS4BEvlMAa+3vhxpHj+x+ENrDreiC&#10;DyYlEOZckjHcdsU66QQTidIzRr4hO9wAZ/XrXQOIJIIvLGcR8isO/s4mlQ/aDyQQc9K3dOjePS1z&#10;ydmATXObFWJo4p7lShCsec1C00T6jdIsSYC8EGr8sds90yscEqenas+G3jS+uwdxyflbNNoDm9Tj&#10;Vb6aQR8cVPY4/sdmEncZNXb9HNtIrRAjnBFVLSGZraWMFVJYAZqVoFx15h9NchQwCYrzzxPqF7Ye&#10;ELdYGlSefVIlVvQE816jPbpBosiZzJlSRmua13TNJutL0WS9VSkEobjtijoBoWgkbwrpjNeB5G06&#10;Mtj1Iq8rKNLVcktnnFN09tJbQoPIjYoLcKCT0wKrSNtnlwB1pATs3K4UCtSzMQMBMUjFh6VzMjyk&#10;BgHPzdBWgupGLTAv2VGKr6cipsUmF48beI9Sxa/dYbcHpVmBykpcZ+7zmuYa6lPim3ljtmAfO6uh&#10;h8ySIE4Uk88UWsCJmkBeUiIgHJxj0p8E1tLpsjxXiMA5BAPQipfJujpOqqgj3GxdVY9iRisLw3pz&#10;2Phma3uNWmlnfUJXzjpk5ApDNOVpNi4iYnBqOMq+nXoe0VmBG3npV2VW8ublAwU1k2sU6f2i0lzu&#10;3SflSYIkeJBbo+WBP6Vdst7T7Co2kDFTrEH0SQgKTt4FUbZpY7pGLEbWI5oAt3jrGZFCoDjiq9qh&#10;aEnBJbvSTRNLqUchuMgNnbmtK3CK8eXUfNgUwMprTF6Gb5iTnBFaEDKJrYCXAB+7itC68tJrUlFG&#10;U4NYUxUapb4c8SdfWkndbDsdVapaz3k8UjPn7Odp25xXn2p2stl4xQgMFN5z6YzXoFpfCGxuQNMh&#10;DNb/AHz7VlXI0690a4D30PneYe44pagSeZC3h22O0HEIIJrMLFkBDA7TxikhS7FpBbCff1GcVMLe&#10;eC2KSRkFiSDR0EcrfN/xNn3WhLuwAPrWzbCRPDNxG4HKZAA5FOmitvtUEzWYJRs1Y82GWIMsAGUI&#10;xSSKuGgqXvrtQ5Oc49qg1aC4W7cCUbhJ+dOsp/sl7cn7ODknFXY4Li7iv5jIRjkDPWjqJlG0hmaI&#10;l26IOaRyBeKFmyO5NWY/PjjkBc4GQRWfIR9rdgx68CgZeicggF19jip/NcM/z/rVOIqYjlWyRTJC&#10;AU/eDigDYiwbOdsDOKrM6ru+UfepttLmEr5q5YVFfR3BsZvKhLMpBwKAM+8S9e+jeOT5Q4yMcVsw&#10;GeNYt4O0qv4Viyz3yaCGksGQEgDIxzUNxNq0cnh0ySEhpVwB6Gi4WOxccD5ONtVsfvJ/lUADqKme&#10;XNpY5j5+zjNUzvaQbZDQhGpp8+Pt374r+4bFcpeEvqFzkHH2g8/WtuAypPKPLBylZ0kRa4uwWAy+&#10;adhjIIZ9kJjgUsHHHrXRTQS/YICbdA3ljgVDp3kxpmSFiT0qzdXRBLm3IXoDQwZhG2uzduuQuW4q&#10;K6W/gurdTIckdc5rbgmsprmJGuwCSNtS31tD9stFMoYgcnNKwjnbRL0a6szXjgEcYrfMkpkQEszZ&#10;64qq7KlxDHjPHGKtRLcsJGUIMYoQy0UYQksg5UfhWVdSNHkryT1FbcZYwyJLKMhDhq5TV5ZfLby7&#10;YvtfkimtxI07O/KswNoAdvGBSuS92h3A/PmsvQ5VlvbpJLINhOOOhqe4mmg8RwLLbOiux2HHBoaV&#10;wv1NNiSFwpzgVKIlks5xInO2q6lSzkNjIBq4jOLYjcOV60uoEdjFaxm6VYiMnk1pOR9jULIOOuay&#10;oiwnmJlX7/WrnJhcg9RVJ2GIMGKdg2SB2rKuY1dH3XBJzzntVyXzEs3CsB6nNZjOgiw0+STSYjys&#10;R8qQQM08xyAxqVU8dQKslW27do5NSorCaI5PA710XMEyiIhlyV+tBiHlR/OeTWi4B8zEWBn160oU&#10;cfIvTmgogjiwq5x92pPKUtw55HWrAXETHBJ7UoTgfLz3pDsQCMhWAK9fzp4R+ORxVkKDj5TipQqY&#10;fKnpQwKqRucYZRz61MImDk7jwRUkcYEkoMhwTU4wZHwCcUkBGFbfDggGrOzCDkfWmgHO7bwDTmJK&#10;IMDJanYQgz567VXGOc1KFGD8p604pgRfKoytPXcSRt6CmA0Y3fLux3JpCr7yAoxUgB2HJ707ouPz&#10;pBcTAC9BSEHDfN16U8jg88HFGRnIpiI+crSnG05YjnrR/Gc4p3y45XPtQBGTyvGcdKkHLDkUwn/S&#10;FG0Y21JGF2N83IPSgYnzbj0xmg9Blf1pflM47A04YLt8w4NAWE/gIxURLGRBgYqQ5y3PekAHmdaA&#10;HK3UGL8aacfNnHJGKlCrt2kHk1E6x72Bc8UDHjOG+XtxTlDYH7wfTFNAJgQFjTu55zxQAZ/cucdq&#10;jBGxfc1KQDC/y1GNu5QFzgUCFJPnxgx8BenpTwGwAe/emYO9x5eKkO7yuFHAoAAF2nMq0uB5YwT9&#10;abhCpYpjnilOcp8p6UAKc88U0YwwIPNOAPz/ADj6UrAZjOe/NAEDEBzlT0p8fEOB0zmoJRm5BywA&#10;PSrAx5Sj/ZoAk42nin4GMdqiUjbjjrSk8LhTnNAXFP3WxR2X5D9c0p5VP8ablvtcAwMc5oEJmPeP&#10;mPNLtQw8zDO6kwDd48vpRIMSn912oGSKI8jJ4x1pdsZjJa7wN3T1qMZz1PXpTvk3IcZ5oAcdgKYY&#10;nimcl2457U/C/NgACkAG7oaBDc8nrx1p2RsAwSeaTAwaDjb/AKugY3qQDF3qQY5wKRs4ixjnr7U7&#10;BB5YZoAOd444pB1zs7UmeTxS5G0cmgBygnHFKdwV8Y4FNzJtUZ4HpS+vvQA0fxkE8jmngL5Yyxz6&#10;U3Iwf5Uc+avTAoAa+/zxgnFP48s/LRgnzctwMUo+6PmBoAFz8vy04/dHNJySaO7cUDDnI4pM/MRn&#10;r0oOeeKTn+4aADPI44qRcHqxAqA5EqZHephigBT14pv8TYPWl5y3HFJzuPFADQTgHbUvym2Oc5pv&#10;b7h60pyXJAwBjigBg3eb93j+VTAHa1N6M/4UZPIDmgBT1pyhNq5A/wAKZg7Cdw+lGTnn15oAfhgW&#10;yQeaaeDjFPB/eAcAetMYsJJBtyeKAE53D5acCuBl8Z74pPmAJ2UzBL4z3oAkON8R35OelLj95IT0&#10;x0pNvPbrzQfvNhf1oAOMA7e9HO9CD3pedy9gBRwG9qAH7jufp2pp+99aQnkUtACjoTspuOenFHpT&#10;vXmgBSF5+U5pf4XpBnZMMrimDeMAHOT3oAkXG5eexprGTevy8DvmkyQF4FGeepoAXLZ9acM4/wBX&#10;j8aZ2NBPyD99k9qAFxlvuEZPWg58wjHTvT1DCIZYZpxIETDA560AQA/MB5HX36VIA3OYwB2qP5vK&#10;ODznmnlv3Yyx4WgBwxkfLTW2Bk+QnJoBygPHXgUrAfL60AKc5HWkGPLyWo6pg9iKX/lvHjGDQAnf&#10;OKTK46GnHywzb7jt2poKMyjecc5NADufSg/cHP0qPc+MbB1qQY2k859KAExHuHytnB4pmCUXKgc+&#10;tSAqCvHak4wcgYxzQAnIZcHtRgksKZkVKoO1jnPNAFO5J+y3H7k44pLbd9lA+bANOmPyOAF980tv&#10;kWpyRjfTGT4B65zT8Agc0zPAwaVGXzoRnJ9KQgYfKf3fY96jX7j5Y9eM1M+7c/y4qLjnkZoGOB5J&#10;3EccCnHG1f3p/Km/w/dFKCNrfLmgQ4H5zgDNNzn+L9KOefkIpR1HzDg0AO+XByaTn5uKa7cjgewp&#10;V+4cmgA5+XCnOadzk8gDHWo8ndwvFOyDE2fXpQMdxjpRzlqB2waMEOT14oAapbefmAqJycKDkEmn&#10;YHnE5IFKQSHJAwKBDUDeYR7U5gRxupyE5HynpRIVABoGR8ZFPUoQvzEDJpg+6PcUmEGzk+9AEzEb&#10;gDzmmggNIPT1pm4eZHhTgUpKnd8tABzvU7e1KN3nEkHA6CkBOR8nFB2bm68GgBW+9+NIAdvKmnYB&#10;j+8adkCNstnAoAb2pnzbiNlK5/cD92PvetKAcJlhyKBDTnavPOfypnzfaWOe1PIARfmHvTgF8/IU&#10;8rQAvJCfKPemN/qxn1qYhfJJ805B4FRHPmNlRQAZXdFweRxUqkhZBg4NQ5Tz04qbK7hzn6UDGkDO&#10;dvfmgDIzvI5pQY9knzEHIxS+lAAQcnIFJketPBGH7nFRKx+04I6k4oAmGOcJx70AoXHPQ0uG2n6U&#10;xen3vxoC5JxhsAUh6kUp24T979Rik/5aGgBfTik/gHNJx83y+mKB92gBwxt5qQ7fs7Hdk7eKZj5W&#10;46Cm5HIoAW2JMrFlAHPWlIH2hzj+KgZDHgY9Aaibf58Xy8c55oETkc/dpCDk4Wmggx/e4zTj1Jya&#10;BjeADyakX/V/dFMI55NOH3enagQEtzhe1IP9SpJHJpwGFODSYXcg3dj2oGOwOxGKTHH3aFEWyYZb&#10;O78KUgA/eJ9aBDD9/wC7TAW3SfIMZ61Lxsf5h92mDHkuMA80DBQdhJApGA8iUc5PvTv+WffgUwkD&#10;J2Ek9qAIcYUA4pT90/pTiM5zRgZPNIQh6528YqM4AHBqQ9WyB1puODkjH0pMCLgk80pK7T8vaghc&#10;n5aacc4FAEfO77lREDP3RU7bcDGaDtwPk5zSGVuc4xUb7sMBVlgCxIAHFREHynPFUmIhwdi89uaj&#10;YfKvPepxtELZyT9KYV4J45NAEOMY+WmHd82EHbvU7YyBzUZ+9QBGMEdqiIXcam2nEnyHFMOdxIUc&#10;D86YEZ+62RScbR+lOwdv86YcbmxigA7t8tRnkLkd6eeSc0hxhqAIT1X0phOGPy8npUxKZHyHHpTW&#10;wZzgcYpMCL5sk4HWmnG08GpWHHC/hUTYyTs7etIBPQYqJiQxGDyKf6ZIo+XPQE0DISBt/wBXgYqE&#10;DCkb+9WW245xioGOGPSi4iJiQCM1E5IRmCH6Uk2fOBWYrxyKLeDVLjVLSG207VLiZ5gqxwRFsk/S&#10;i4FZyxhiKqvTnJrU0PRPFur6utvpvg2+lIcCSYqRGnuWPFe6eEfhZM9pZXXiDUJI9wDCwt3yQPR2&#10;7H1AzXt5bw5o/hiws7HRtIt0SDCRxKAfqe5PuaV7+RPMump5p4I+H/hzRTY32rz2N9qZwYo2AMcB&#10;9gep9zXot/qUawFRJHGgj+6vHFczeamuLmV514yWZ2614p4s8YW63lzHFfCR+QFjPU+9Nx5rIS0f&#10;c9F17XIWS4jF3GqKDu+b+teNa54utoY7iG0tDLLgjg8A/WvONS1XxFdyFRqEsSF/mAPJqlFEgjbd&#10;GS5HJNaqyKV2RXs+tX+pF7m/u23S58sOQBUSwJEAvkDn0rTRQsbfKDgUxcM8hOAc8A1DdyrFQA7R&#10;iMU9eCv7jvVgqm/O7HNMKvu5cUhEb+XuP+jjpSjHlL8napFUbyCV6dcUrg7RgZGcYpgQgqWOB9ab&#10;1JHljGacUZQp2npTgOWP0oGN+YRnGTkflU1tkSKxcHJ6Uu0mIgY69KdFGVZtyEjPagRdnksbfRdf&#10;vZLqGONbMszu3AxXzL4l+I3xPnl1z/hF4NOhtLO72PLLDuacnjIPYV6R8ZbuS3/Zy0+KO7kUXupr&#10;Cm1sEjvXgGkbotK1CP7XD5K6UXdenO3vWlONxSkdho3jj4yD7T/beu2NxG2jTI9stvgfOuB83tWN&#10;oUTJoMn7tiw1GWQDP3SxJ/SvNbHxjq99rWj6Ta+DbNYotbkEk+ctKu79Pzr2O1jjXVFj+0RqXtBh&#10;c9TitorlM+fmOA+NtrLP8GPhDqojDPa6k0ErjsGHAP414DbmJrWM/MT5a19UeNImuv2Mf2gIWg+a&#10;y1K1nQZ6BTkmvlPTz/xKk+71IP4VqtjCady9h9xBcEHoMU0gjeenIqYY8v74ppxiUbv4higkpypG&#10;7Pm03kLyM4rrfAWpa3aeKfE1hb65qtsl5ACdrnb8vp6GucfibOFzs/Ornh+aWP4ueHAY4yHuNvvz&#10;RYalY9i+3+MIb65EPxJ19G8zgmQnP861I/FHxThaID4tSOQOA0IOKqTw5vrNzEANtV2izcMQ2ai+&#10;m5tFpdDZPxA+M6ElPHennDABWtVw1eneH/FPxIudIsX1PVNJiHBJWIDzB/MV4/b2Dza3pikRgG6T&#10;rx3rtteW7h+zQx2hZINOXmJsk8c8CnFv5A5WKvj/AFvUry9uN037mOMBcNgEDrXhF3fS3etyQoSq&#10;pGQFU53Yq3rV/qt/dajZ29nrChbjB3RsCx/Gtnw/oS2jWk01qjXUqBQC2dmf61UpJJt9DO7b0Pov&#10;9mTwfpL/ABO8Pa5e6fZz3H9oOtpHIoIiweWI9fT0r0v4x31y/wC1nqFmZUFvZacgRCvRm6kH0pPg&#10;Sktp8bPhHaMhVDb3DSBuhLc5rH+K0i3H7Y3xckhG8Quobb6V8rmM223c+7ymgo8qtucP4ovZJP2X&#10;PHMKIW2XMQQd+T2qj4Av/h7pWmq2pfECKHUJ41JDx8KCOBmsC/ui2kywE7kEhLJngkdM1wk8fmys&#10;8lpG7lyFI7AdKeWQUmGdVFSha+59ZJrPg+T7njbRZFPIYygZFXYbvQJEUw+I/DpBbGDcoK+PINNs&#10;TNM1xd6k37s4VJSMflTI9P04vKDb+IFXccbLtx/WvpE0fES1Ps3bAWQDVvDjZHa7T/GuY8aanpmn&#10;/CzVVfW9LEk2nSRxLFKHJLDHQZr5eXT4luLfZrfiWNN3Obxz/WtFLNPtkBGo6hKvYSyFufxquZIX&#10;KU9PilXRFDxtvaV2HtmtSKNRbPmEnaeD6VYEY6fKMe1TxgAyruXB61DkWQ7cWz5Q8jgmoMHaflJ9&#10;KvOuVb94OB0qJVfqVI54pCsRIpyx2dulSJHumQGQDPX2qTaxRSZwvzdPWpAp3HpQIryJGHYK2Rmq&#10;d6A2nXEbwHyVTk+ta5SIrGplIJINc74qu47Xw2dtwC8se1Ex39aa0B6o8t1WBT4s0+GGBzJPr0Cx&#10;IhyetfT9lI2lfCr4x3N+rhdP+H5CknpJImAPrmvFPhFomq6v+0bbXUjWRs9LJmu7idwEjZvucnjr&#10;XqPx6h1e0+EXhWGz8Q6LNZ3eqg6s8FwrM5B/djAOQK9PDU5W5rXOOpbY+WoRcPom5tJnZrzV52jk&#10;PTk5Ne0aLJe2vwe0y2iW0VzESSEAJJ9fWqFrZaefgx8N4TZxJJapv5HPzc8mtKeSA21usdow8uFQ&#10;pz19a58RXcnaxVKhFK/mZNzEZPDWrrdajHI8uflYDjivvf4MRpb/APBOz4Xwxqqh5Lh+B71+f+o/&#10;NpUzjqk6g8+tfoh8LxCn7GnwRjT7j6ew/FjWEHozaUTxr4kTr9o1RssS0mFB7AV8y+JbWK88L6er&#10;3LH9/kp619B/GEz23xwutO2kYs1cZ7gjJrwG6Y/ZLc7Sf9IIHtUOd9CmrnKQaPGosh9ojRQn+rxy&#10;K9k+EHjPXPBvx/0S+t2lmsp5Ui1GzzjzYc8kejL1FeeN/rgwU8KOhqKQZff5eTx0olqSotH7gaLq&#10;/h3X/hf4Y1bTNbtbi1udNVty9VbHKsOxXoc1zHifw34e1jwZrOnal4csri3ntXXEiglT6gnpX5w/&#10;BX4r634R8X3NtcwXl1pdxcKLi3LcBT1ZAejD9a/TPw14h8Fa/wCAtF1HSvFGm3EE9sGRkcblY8lX&#10;XqpHTmuOrT6o3hUufmJ8WPgN4z0fVtV1HQ9KvL/TBO7tHEMzW6+m3+IfSvl2TR7lLq6WW1mibzSH&#10;jZcEHPoea/fWWLcNrWsTIVwQeR+VeMeNvg58J/EP264OgLp+oOSftdjhDn1ZehopVeRvQtxT1Pxk&#10;k0VwJwNNjeNv4s4Kn2rofCmvfEHwzrkj2d7cX2nv/r7G4clWH+znO0j2r7p8S/s2+NY7WZ9H+LGh&#10;X5H3Yp0KN+Y4rya5+A37RyS3AHwit5BkjKXAIP61u8TFGUoGbofxA8M6laeVNpKWdy5H7ifGCfZu&#10;ldfFq/lXVl9m8WapbkyAkJOdv6cVwzfAv9ob7VEB8ApxiXgrOM/nmu00n4J/tNtDBE3wudI8Y/eX&#10;Xb65rSVeFk0yeVnoVv4k1U2kbpq+nTKqLuMjg5rattXXU57e0j+Eeo3E0kiqptULbifoe9dR4F/Z&#10;68T/AGbSZvEHxhgsVEqtLZ2khZtvcFjxz9K+uNK0z4deG/BdlBpfhDQUEVoB5siAuWHVmc8n86zl&#10;Wj0dylFnmHw5+Gvh/Sr6LX9b8P2Av3gD2tnI29LQepBJy5/SpvHviqBL5bSE4Cg7YkPJ9z7VB4s8&#10;X3Ekt7Hb3W5sEDDcZ/wFeQwwvL4hu7q7vZJppZcszdvYVztuT1NYpJHK65H8TtWv7tNE0m03MDG1&#10;xcMFEYbgkZ9Kd4D+EXgjRfEN9q2sanb63rUlw0qC4w0Nuzcng/ePua9LiMaQgIZF4/gOP5VcSWY2&#10;8+wucjByeR+NKDcbmjaasWLq6SO2kjgt7KGJVx5cKBQfy4rIMkzWEZKOMsfqKsxQs9/tFvLJ3Awc&#10;fnTNTn8P2Onlr/x34cs90DMFlnUEKOpweabu9RJWIYVfZIfLH+qYj61ziTatJd3LTaS0IF0wUdcg&#10;HrVKw+InwEeOSKP4/aFO4mZcnC4Ydetay6/8NLoIYPjL4P65ObhB/Oq5GtWgexsLGXswVLAhQTxV&#10;tEuDGjYYqABgVUTVfBQs8L8XfBIBXn/TI+a4nxj8Ufg54Y8LCa68daVeXbxMbezsJFlkkI9QvCj3&#10;JqORsVrHpYinVQVsVJ2/M7nAUV5v44+JPwp8K6O51Dxpp93fmImGzs3EkrkdiB0H1r4e+JXx5+I/&#10;iCKSy0i2Ogaa7ESGB83Ew/2nHTjsPzr53uZbdt8s+salc3MkmTNO5ckn65Nbxwz3ZHPY+oPHfxz+&#10;JGvo9po1mugaaVZZnV/38q9vm7celfP1w7SzyTT6/ql3IbjLyTzF2J+pya59LjTmgKSWszso4cfL&#10;j8KiF1arHdRr53zODuz6V1QgkZSqHcLKvmWrDTAAIPvBsVLbyyMkv79owCec9a4kajH/AKQGll2l&#10;QAB7VKmqW6xbRHKy+hq0jK52i3FxvlItHbn72/qKvJckaVOQuQRxkd68/j1KLNxi8ZeeM+tRPqmp&#10;meSAXKMrHoOMUtBXO5W4nIhOc4J6VfV9SGiXEzWeq+UXA3CFvlrh7XWbO3tgr6SzSIwI5yCa6e4+&#10;IvieTwrYW0XhHwzFttWQy+UDuGMDjGOKNAb7Ec1+q3cyjURgKMEjqf6Ves9Q1KXSNQTNqvydSeuK&#10;85+1xi3heaUSyPM7P+NOW8g8uf8A4mU6qTkqCf0qh3O2S6lP2xHhZXZ+CG4agXE0cUhW0jyDwRJ/&#10;SuLW8dgFa/ATHysTyKI5Yd90zXjgsQNvmcGhMLnXm/uRtaVFGegB61pW2qAJGJ7mIQkcKoyT+Vef&#10;vdQeZMrzgIF4XPJP1rON06XYKSyYLjdnkYouK6PWrzU9FksbYQyFJMYwe9UPt93HBbESwnPQcV5p&#10;LdsNRzHcEqqjBx1q4l6ptEJLbt3UmkI9Hj1K7kljDjgDsafLdMNwZSxZe9ebte6hJdWYt0eLYRx1&#10;3mnalceIkawklvQGdB90UtA1O/S4AUbrFCA3StRbq3Om4FyFOPlBryVb7XB5e4udydSOtO+361tk&#10;xc85p2QanpySDzR/xNcbs546077THHKm0ZyeSa8xGo64YeYd2KempauCxksGYbe9PlQNs9LbUDuA&#10;BiYZ4BTpUZnQx3AYFS35D8K83/tLWPInxpwyW+8O1NGr6uvkCRAxAPJFFhXPToby2EUkZEn3eJMc&#10;U9Lm38gkwS5yfnIwK8/stWvneQNpSbQmchalm1+ZrNYR4dWTYx5zil8xo7mS6fyCFweMgGq3n3RA&#10;Z4lVcHnPSuJGqX8mn/8AIrn5T139ad/aepmNyfDiuFxuBkxihaDO1SZTBkmQnfjrTmeHaq+RMDjn&#10;5yK4n+2ZjDID4Z2MFGMN1ph1y58kGTwxuYHgh8YouFztVbFvcAXbsQw69qlDyiN9piGB3PWuIXXY&#10;DCoOiyxsOpByDTU1m1OoOZLe72Fu2adxXO2LuZEfzlYntmohcSjWIMWXyjrk9a5Zta0szuP7PvAv&#10;Ygc01tXsTNb/AL+4bDf3CDS5mO53ju++2X5FLAnGeDUbSyeTJiUZXoxrjzrFgJIRLcXBwnQKTj8a&#10;cNZ0fbH/AKZOcZzlSKaYXOkDSl2keeV2YnBNWUkbycYI75J61z0eqWD2xb+1EQKeMr1qCXWNOM7g&#10;XBUeoGc1VwudQGn8xdsygE/NlugpSZCt4F1oMuBj29a5QalYMTiR329RnFAvbYk+XI2Ryyk80uZ3&#10;A6uMgGImR2ycctVkvCqohwzk5yDwtcGNTiN6VBbAJ+TPSnf2rCu5WuCCc8UczFc7t5y0KAyIRkcL&#10;wT+NJ5l0JlCRxj5OAWrh01GJoZPLufmDdSasfbrYyPukbt0elcOY6svJ8x+xSgknIEnBpy3CL5KN&#10;btljxXMHULXZHs1YYK9z0oGp2ptpY3mBfHyEDrQHMdmt0sTZa0AyQV75qzLeq7I4SEkJ8owBXMxQ&#10;a83gm6v5bOZbZHAVyPu56VmSHU10e+lWdZeOE6YFJTRLuz0PS7iebxh4SijsbRmluirKcZP0r6E0&#10;nRFEa/a2s4owoIyATXxx4N1C6X9pL4WeZdH93rONuePm/wAK+qPE2rX8c0kcDSkm1BJDYz/hTZpS&#10;l3Ovu7nwjYTSubbRzgfIGxXA+I/FN1c2lnbxQWKQf2xbk7IwPusCOledSi8uLmWS4nu9xm+6XNPM&#10;dl5V8slxIpBXa3piuZUG/i3ZrdNn1Z45ub648E/s53DXDSj/AIROPH4L2rgoh5hctYIhGcM3Nb15&#10;K5/Ze/ZJle+LCSwmjVyOu3OKpKm1UViMlAeO9cE48rsdNJ8y1MwxEFw0QILduKkwvmwhQwUDOM1Z&#10;k3KjAx55qDdEUQ7ec9MVBpYWQu1vH864BwMjkfjWabOD7Q8nkyliepbNabA7RiM4HpQnmsxymAB0&#10;FFxpIz1toh52YpMFTnms0WljHf3Hl2sibiT97PNdQE/dS/PyO1VJICXjOD1o1DQx0ZhFKvlSkE+t&#10;MMMLTRjfPgk5w/StNohh8oRz2qo0ZE64LcHnFXFC0MwWkg1LIurkRh/755FWms7V7xilzdAbOQXP&#10;WtB9rWUIx0NOVUVV2rg4qkTYppDcpEQt5NjB6tVdbaUSpJ9sv92TjMhxW0oUg/LTJgcRgRfkaaG0&#10;jNC3yQzkXchIHrWHOk5v7s77wsx+9uPFdOQSr4IAzzzVWdY0wQy7iOOKObzJkrmCZpxZyxSSXJj2&#10;nBJPWszzb4Kf9PvMsWwwcjb6VrygM7AhcBqozLErKQM5rdRRlcppqPiePyMeJtQK+Z82XNJfatrs&#10;k0A8veu37zHkVAQRPckjIJ4GelUrkP5blYRkAd6pRSE2WRqWq74A19GMAgfKKI73VllkJ1W3YEHa&#10;CgrAkb99H87bttKsmIsyXRHWqszO6RsPq3iNLSRUuwrc4I7VmjxB40Wz1VJtaaVSPlYLgioQCYZ2&#10;F4WG4YBqOcRlUBQZ44oUQciEa54uPmOPEl43HvVVtV8S/wBoWjjVXKlssGXNSmLM7H5F46AdahdO&#10;WHlKSDV8iE5Nl+bXtUeJANEjyEwfeohquvtCgyqKq/lVHYfNjJjHSmMHBk+ZsZ4ojG2wXLo1G7+w&#10;aorgOpX5ya58fZDbXpNiwO4kv61LP95yCAMZIqhJO32NyQNo4OK1ijNsqa9NZL8DfF0UdmjNNqVu&#10;VbGcbTzXka4ww9UFesaitvJ4EvkEShTAxU+hryb/AJ6Daf8AWdaq1iSxGF8+PEOOOtaMZIs5ztyQ&#10;prLVlEyZc9BxV4P/AKMcbsN+tAXH2j3P2wbp5douBtWvT7S6B0ZB+8cqiYB7V5pCk+0lGQ4kWu6t&#10;yP7OtW3pkwgMBQ46Di/xN17pd9vh3+ZeRmmCdgxPnPWOQ5+bY2MjAqzE7CVz5AIA5FSmXY0xPKI2&#10;AXIPrTBITIMH8KrkHMZDcdxSrkTPhByKYrFr5PmyRzircO4vB+4ZucYzWcpJiYnqHFXIWdbksGGQ&#10;oOKAsbGpsrfsr/tFQiDDQajpxIz0BasCBQNN0wbuTp0f8q24P3/wP/aZbBxc3NltU9RtrBtyDZ2O&#10;MkrAo/SglGra481CWUDHIJ61ptubyglrnJrIhQM7DcwJNa0BnRUORlW70ANaK4TUrYNE43JkZFWF&#10;aXZLmEDB45qaV9QnuNOBkj+Xpgc1FKGW6uFUtlVGaAsLLfTR6BqUW6R9+3b/ALNZsbq21ntwDj5a&#10;sPs8qPfyCfSoyI90XBxnpQ2Bc3EWAIl5x0+tc3qkojuHUO27ANb0e4x337htu3O49q5nU1V5Y3Mr&#10;BkJ3GlYCvFKhgV/KleTYQM+9eXajF5XjHxiNpwlwT9N3/wCuvQRLPuj22qFUlXv96uQ8VRlfGDSh&#10;CvnWKFvciqkhJj/Dcc8ks6r91Wy/HUV6TD8mnThbZVUpj615z4Tm2a+6BxhoW3riu58z99LslJQO&#10;cZoQ30JmbETHaNof5l9c12ggsJv2SPj/ABpYSxvLp8cmQcjKDI4rj41ia2vt4JJxgV3XhMCT4f8A&#10;x4tmJKt4YkKceimm3oyeqPENBPmeDZgWyY7vb9PSurAXbChkRQIxyBXmWjXUtv4rCGceTLqBSZT0&#10;I7GvRJtq6hMY3byzCpH40kxsmZgFYCQMpOBir9i0ouhbi5CxzQkSE9DWGGAjUeYc+Z0NWlkIuB8j&#10;c4+bPSlcCleWsdvrF1EruR5pP51Ev3ir4z9a0LxxJcWx2sSi8n1rPKx/bOZTkjjPapkUhzABMBT9&#10;71pshkEEP+jcZ7UuU89iDntmnHeA4Lg8dKlDsQsqlirRHlKiWICRV2LjdVna5VRuXgd6cAoc4jy1&#10;UKwyMhL128kcjH1qdRJHLctFYwosnO30qN920ZKnDDgdqlBQoqngFeeelAhN7GPD268nqKgcL5gG&#10;DweBUjD92xVgcN60xj8g+f60MdxpzuGCvSkOOOKGIDR/P68U7uT7Uhkbg+Wp2fhTX+6hHpTzna/z&#10;49M03J8j76nJosBXZgFnTIztzX1L+ztp13F4E+LusyW3N1fLbW7MPvKvXH418u29vcXHi3TLS2iZ&#10;7m61OKKNV5zuOD+VfoXoWkWmjfAPwHpUUqg2+kxNNjgmRhlifxqSJLm06GtNtVoo9xyEz+JrPcsJ&#10;GGR7GnyOxmU+fk7RzUTn970z70rG6tYAzFTmUEgVHn5TjpnnNNPyy7iMDHPNV3mjH2ggHAQ8e9Ai&#10;VygzunI44p9rLCvmb41P93JrAW4nkuJA1sAolOKuZG1DySO1OwrmrJNGXbCgDHaqbOfmw2fSoN/z&#10;qNmOOlMc/eAAGRRYAlYHZ8mD2FRBpASRJkZ6U0khepIzzSfxHa/amKxaBfehWMkE81q2MpilvgJC&#10;FaPBHXrWFHvBP7/8KsJIAgHmNz196TQFmQML64Pl9ZCetOU/OQBjIqsXOXIkBOBS7upAGaQy7FLa&#10;gyrIP4Tg1kTsojvAFkOcn6U934jJHRvSq1w7Aucg5A7UxXMVmO25JCg+W/8AKvePBZDfszfDGXeN&#10;xkusk9+TXg8yktfEgcQn8sV7N8PZlf8AZkmjDk/ZNamCn0DHpUVX7o47o3iCGvcKCDmobIsNRs95&#10;I3SEH8+Kk80GMjZjOapFh9utwJ8sL1MD8a4WzqR8K/GNmh/bw8bqZGA8mIjB9q8/e4lI3C4csXxn&#10;PavSP2kYXg/bKsrhEKmfQ4Tn14ryOBT9nt83GSVzj0rqp2mkwqvlfyJ5YlkNz+5OSmetcxe2ty4m&#10;2WrqEfnB6116Bx5h44HelKp5ZOwHI5rQ5pK5xNtFMiuWjOOAST2rsbCe/OmQW1oFVC4LFeuazbmD&#10;DDbnYX5HpXX+F7e3/tONhHzuGCaiqrolXPevAmlpF4M02+vbSAyBMhiOc9q7m/u2NhHILnbhT9SK&#10;zdOI/wCFd6ZEFbaIBgVVuxK1tcr5v/LI4rBJI6bNrU7PSre11D4S+JrOW2WSO8KgjdjBB45rY8If&#10;DOAfFa0e806z+xogYbiDuHYZzWR4CEH9iXSNeKdt2MDPPPpX0RpUsjW1lChdsIDuB6YpqpyuwW0O&#10;h0qw0uz1FI7XTNFtreKIjckQzVHW729l8XeEbW0eTymnczPz0Fae1306ZgjZUcDPpXPGeZPFNsW0&#10;7kS/nQ2xJFzUA620KPG4yy4PvWpFIF0a3A25MYqvqU8D2ozYoDsUgZ6Vli4j/sqUB2yVwD6UXsyi&#10;5JIP7QJ+XOOSO1TA7rdyDzxg1zVtcQw3V5590WLP8prdikRrBXDDBFFwIL0gC2Y4PHOaxpPPe9ge&#10;O7KhZATjvV7VJGbSH2vjjArKskuDEQzvSYHSziI6JpztdEyeXyK5m+JfRtTzGwTGDWmjSGaNCCRn&#10;HNWr+0VfBOtOwGPs+QBSHc4ywuYF0/y47kYDY246VbkuGUNkcY5NcOLnbfx7BjdeYKjvXodqumze&#10;Fr7cgVltgSWNDRKeo21YPbzEAYZTnNV5Ym8qdzGSATk03T5rJ74xJcjIlIOK2bpFFtcID/ywPPrS&#10;uUYlm9q0r4iXhq6K3ZzE+LfA9fWuMtT5ct2HUgG4PNdjBKW0u1KIxzHgDbQwReSXEbjnnrV22aM2&#10;t5uhQERnaT1rn5JJY7qJGyC7cDFTiZ8NxjC8mpGQMl+1zqpa8YfvDtFJGsgtwHmJJapo5Czy5cYz&#10;UpERBPmEkrQMkSVUthtY42YrPdizycZ+fOadLgQAbjjdzimJ/wAfCkMMAc+9FwLdq8HmBW3gkcU9&#10;jK2u20YB5nU1JDCjsrLBzu61XmMkfjnRBlgSwBpAjV1bKmxyTxEKwl3teQNsIUNzmt7WWUzaRkk5&#10;TmqQSH7MpLc5HGKSGy5mE24O8HEYGKoJZ2wvbySFXUu43fN1rWSO1OlnaBuC8jNRxB1aQFD14FAy&#10;/aQQiSzfy+QMn3qpq8gbUdPG9c4O4elON28cAAjGR0rMDRS6pdFnYsxyaGKxWnBKFCwww/KnQQRr&#10;Yy4kBY5wRTLjaMgt3pIJXG8KCeO9JDK0yHdABkkOcit20dYtPhKq2THjrWayqbiN/NUHuM1bXBhx&#10;5i8CgCR9rNITgAk1SeOARt86+tWjjyn+lZF07gKFSTJ74pgSI5+2xLsXG/moNVeFGJ2YUpxzWfuv&#10;BeozHgHtVu4a2m05VkgZuRipuBLpEsPksZLMt1wd3StQzkSXJjTr04rOghhjtbdFbC7RxVgFfMkx&#10;KvA4oTAhv52n0/TYGsl5ul6DHer2owReVpCiA7hGmPbFU0RjqFozgbRLkYrRuH3PGc52qKYDR5v7&#10;rLciMDFTwA7vvDGaps3oSSRjmpoC4OMkn1oQFmQ/6Wu0cZ6moXQeYx8og555q0yKbQHJyOcZqm/n&#10;5ZjFJjPXBpgTxvITCDAoA4FWLyK4bw1LshQqoyOfzqunSDGD61dkdTpF2hlYHyuBSuJnM2xT+0Yy&#10;uRj+da9xK/2WIid92Pm5rDHyX8IZhnzST/StEpcSSu0dqWUIN3NA7Fu1eB5VyFJHrW/bwK0V8ReR&#10;qoQHOetc7D5EcUoNth26nNIZnFwgF7Jy/TNMRqXU6CJU3Ddkge9YsoYjmAY7j1rXCW0txZFojwnW&#10;obn7Gk8SrcAvu5GKAItIazhu9QY2A3N93PatS5W3ntYPMtYztfKH0qKCK1kLL8gby84qrC7f2+0J&#10;nYYkIGaVgJBGy4HkEDgDmrCRTMR8hx9aszqNiDzRkLUCXIiS5DoxbGFqgIJ0iSXY0gy3oasRMFsp&#10;AX6LwTXPSPMfEiSNdHbv6VtqYmtnODgx0gM+4klkaYBZDtB6d6o20U0hBZSBuPWr0bpFPKN6nc54&#10;x1qaRXXT5ZEX+LOB70gR55sGeg4pxThBg4AqXaRCvuacCcAYPIrpMrEG0eWCAcZp4RdykN35qQDM&#10;bDfjnpT0VQp69etAWIcgTY8s9akCkxNk8CpSoO4GMZxwaUK4iT5erUrjGADyxzinc7l4FSY5I9u1&#10;ORVDckZpCGfKOsRz61LGFIHz/pTAA1xgowAB5qTBELHaPvUIB7AeVjf39Kbxx83QU8dOg6cU3A+b&#10;NMAU/I4yxwe5qUN8p47UiiP+7zmncgj5B1oC4zL+cPm6mph/FzTHQFw28Bh2FNBOwnd39KYiUnO6&#10;mn7gGe9B6njk0nGTx0oATHK5PNLhfNU+bj1pexyKPlyOaQB3PHfrSD+LDZGaXjK/LT1wIz8uDnig&#10;BTkJEd3PcVED/pDtsI49aec56cUYO4DNMYuP3YPnDINHzYPyio8DzJAUP51MB+5BKkenNADdy5+5&#10;k44puTub5aT5vMcHGOxpy/dPHegEGWwcLkinKTnp/wDWpFPI4GaX+8cdqAJPlEZO4HmmgY3EMvH6&#10;0A/K+4cEcijC7B82B25oAcfuj5v0pvaQhjzikJPHGadx5ZPQ0BYUE7B0pwHyn5gKiOMDJNKNu8Ak&#10;80Ax/Hmj5jwacc4fjrTf4gdtO58tiVAwaBFWXhU6Y3VKDwpK/wAPFNfJCqRxnrT1zsVTjgdaBjgE&#10;P8JBp2B83U0zP7wU7JK+npQIf+7/AHQwRTD/AMfL/pThjaARn0NJ39s9aAFAHnKckkGlkYlweOlJ&#10;j7ue9GPmbI9KAGjGOKd60h+8MAAUc4FADxwT7UEt5TnAODUZJ3L8hp5ztIyeTQAoxs69qPfFGBwD&#10;SdgKBi/3zjnilH3DzSc7ehJzS84X5eaAEH3hg04Btp4A5ppKGVMDHoKUE7XBcdetACnOTwOPemkn&#10;JpcYfBHb1pCPlB96AsOG3affFDY2Y96B/q+WzSncYgdiHLdaAEJ/dn0NKNuCBJnPag9AAmcClAXc&#10;mMZxQAoxk80nd/wow26Xjgd6QcgYU896AFAzt9aXHLAmmjcGP7z8KMjDZYk5oAU44Htx7Ug6Nx9K&#10;cfvDjtTud0XTHPNMBg3A8n8af8mxv9IHHtSkdOKjIUSKdnzE8c0gHc7GppLbj82PX3p5wVwabxgc&#10;D60DH8bT60nVOlBxu96Oy/jQAmPSQ0Y4YZpGzjp3p64MWNnOKABQcDrTgG2SESj3yKb3A4pwP3u3&#10;vmgBDjZF8/JoAGXPTpTR1PNOHRuKAHgjDdzTDj5gR9KOMHuaTgtHketAB83lnBzkinHPm4PpQM5O&#10;OlLskaWM7iMg5oAb3PB4oHUjdTcjfGnnfNzzTwTjJXBPSgB3y5PzUh4mb6UmRufj0pvOc5oAcCgf&#10;G580842PyOOhqLjdyB06ijLYPbng0AO/g60D/Wde1HznB7Ac0tAEqhTvzngUwgHJC0ilhNDnJBB5&#10;oJ/fN83GaAFXBjTkk880hJ2n607PyLgcUhHAywoAT+E9M00/dA680c5GRT8dSTigBq9RU3Gz73So&#10;s4YD2p3GOtAC/wAX3aPl8pueQaB1HPNN2uHZs8E0AKRnHyjpQcYf5QOnSkycH5qO/LDpQADhyfeg&#10;knsKbj5196fg5H7zHtigBo271HQetRnP2pgTwDUnGRTGB3qSTTAdxu6Uu4rkeopUB3DkUyQHc3zD&#10;2pAQTFTbT8HnFOt+dOiG3B3VDKo+zz/MeF9KfZsphTBHU80+gFvad0fyjjrS/L5gOOQOtKc5XJGc&#10;UxsEdCDmkMe33c7uTUKFfOnJPSpcAjDDtUDgCZAF4J60CJfl3tmQe1PUrtj6VEAcofLOD3zTsoJQ&#10;PmHFACuSblME4p6lFR/kOc00AfMMUpzk5T8c0ARnJJG3gGnY4b0xR3b60hLbulABjJAz1oIbbgED&#10;B/OnD60HJPtQMMHzB06UEnn60gyCfX1p2PlzigA4w3+cUn8ON2cUh3A/cJFMJAYDHWgRKexxnFRM&#10;Rh6Mnd92kO3HKHk0DFUDzoyDUhC5fpTBjHTFOHtQIjI+UndyBSKTsPzZqTAOc54qM43Jhe9AD8jI&#10;4p2Vz93FKNoX146Uw44oGKSRuwgP40wk/wB3qelO5yODR83HAoENbeZEwnAHNOXOHyO1OP3H+bH0&#10;oBXYBgdOuaB2Idp8wDB4JIp43EjKkYNOIBlPzHOKaQ+0cigRJxspBtLNnIxSgfuz8lJj9054xmgC&#10;NwNgIYZoiLFX+UdaeQCy8UYZTGdo5agBwHzH5epp3OW5o3N5p6dOKMk9VGaADuOKaf8Aj4jPanD+&#10;Ghuxx+NAyTPDc0z+Lk454pq53ONtPA9RxigQ4f7opD98YHU0DGQR3zRyGQ8jmgYAfviMngelAzl/&#10;m70xyRdnMpGcdqmKxrbPhyxwOTQADO00YG37pznihcbV+lBLbF6DHSgBDnzUyx6UnGZPl54pw+7J&#10;kjNMGfMb5e1AD1C917U/khuFwOlNHUe9GRuYbjyRQIdj5evJ6UgJ3P8AL070h3ed2xjil7DigB3c&#10;8UmRsk6HApmTnG2nAnJ+UAmgBRwq4P4UfxNSrjzT89Nbf9pckDaRxQAhA5peMUxifLGG53U47gY+&#10;B92gYvG0jb1phB38sDyMU/15pDnY3FAhjg5kPHAFNGdoO44xTmB29TSDIQ9M5oAaMbScd6Uj7/FH&#10;OGzRzsODQBCQOMetIeS1PIAIHtTQeR+7+nNSAwgY60wcnPNTsDt5xgrUIAywK4x70ARknzsehpj5&#10;3HnIxUjffPI9qjYZJypFAEZx/dph3ANzUu07znGAKjIOG/SmgImHH3f1pnHPNSHO0c803BAJz2oY&#10;xjEbQM9ahYqFILc9ql5y+fyqN0VjH8xoERkts4GaZ3NTNwkYBzx3ph56imAw8xZDc5phPPWpCCBj&#10;BqLHzEle/FMBDgNgqM4pOMHAoONw+Y896TDYf69aQEeX3sQo6005zyQCTUgxg/L9KRiuG6dKQEJz&#10;5jfL6VGxOemaHYAr85JPtVV3mWT5oVwehzSAmJBzuHeqkpiF2CPOZiQFROST9K6Hw/oPinWPEKQ2&#10;Oh3kyh/3k7KVhiHu3Svpjwh4A8LaSLa7v1tL6/Cgh5RmKE/7Knqfc09O4nJLc8U8H+APFurXtnc3&#10;tjPptgzKxklH7109FU+vqa+otC0LwhpGiQQ6f4W0uIJD80rgNIx7lnPPNXp7y3WFwGiCgY44rzTx&#10;X4mtbfTLiNbpF3IeN3LfX2FOxDTe7t5HWa34jtLdJYrfypJSpG4twK8X13XooXvbi41fe5yfvdT6&#10;AV5lrPiW/kvbw29rJKS5G8nA/wAiuHnl1SfUka4v3fcc4zwtWkk7srlS0R0OteI/EN/9qhiaWGAt&#10;glT8zD61ySW5EpY+YTuyxY5JrRjQCM4TnPNPI+RvcVF7lbFERqZ4ztHWnyD95xH2qyqRgj5zzSkf&#10;veUFNgVVA8v7v1pjBPMQZ6+lWCBuYYHWkwvmj90Bx1pAVmCYZdjcHg5ppB29zxVogbRwOlIQuwHG&#10;KQFYZycr0FLjqdwpzYwPlyc1IvEMoMeCelMCuQd/+sPSl24iYgVKFxnil2nGM9etAESjvjtVqIMU&#10;OZOMHNQEEDp3q7bo5eMEADYePWgZ4T8dnA8Ffs4orHDX10QPcd68g0+G1k0W9L5bdbgOobG5cciv&#10;Vfj42LP9m5VUAC8uwBivKbOMLoDMQy5jGMGumGxzzWpLYad4KtL8Taf4Agt5QfmPmFix/EnFdfpE&#10;VnNrN/LPGVKx5UbulcnDF5bKzS5y4xW6pRYGCzPudRnHamxXN2K2juvC37RFn5hMd74IufLX0ZFr&#10;4ntWZPtiEndHqUikfSvtvw3Io8WQI1xjzLGaPB/2hivjjxFaNY/H34m2TK67PFtxjI7Fsj9DVw6k&#10;zGgEnOMevNOwm2b1wMU0KfPbGR8g71Kgyz/KAewzVGRGf9SvzHNZ3mGDxV4enWR966vCx57A1qsC&#10;P+WgI/lWReox+zsEztnU0wPqu4ggbT7uaIBi2kwOi+mRk1jA2qafezTTxxRrETljjpTtJvID8I4L&#10;w6kFjTw9F5jseBhenP5V4N4o8RX9/qc8cU00dmkxCqpwX9zWcfeZo5WR6AviIzeNoY7a7KwxXBBf&#10;+/iu80vWrJNQmle/LskfO85Gfxr5j064mW5uU+37SyfKw7EV3vhOy8Saj4lj3andR2cVwDPMUI3Y&#10;6KPWtmopiTuex3d19s1O0ni0bT12A7mSMAsPwroPDGi2t54z0ua48TRW8MF4jsszbQ2D0yaw7ubQ&#10;dPtIp7jVdNgiSEY3SDc+P9nrz9K8f8ZeNRqOnS2VnpN3DbBwDMjlGkx7Dt9a5pU3K66M3pTjCSb2&#10;R+g+n6h4ftPjl4Iurfxh4MjjSyZCReJxx1rz3xDc2q/E345Xx8Y+E5FvJF+zv9rQlgOvevzqM9zt&#10;UjUtWHqfONNNxdbcf2rqh9MymvLrZR7R/H+H/BPfoZ/Ck7+zb+f/AAD6zR4JdUuiNc0goZmzmdRS&#10;m1siy7Na0X7xyPtC/wCNfJJmnK4+333X++aBNcDeFvtRAPYSmu3C4KNBWPNzHNHinorI+uhBbKHP&#10;9raEo7D7Qpz+tLFb2uXYazpGcf8APVa+QxLcCQH7fqAPqJDUy3eojpr+rj6StXYqaPLUz66itIHE&#10;ytqum5Mny/vRg1p/YQI4jHeaMQsf/PwvFfHA1HW/KC/8JTrOP+urU032r7yf+Er17J6/v3/xpezX&#10;cftD7CezuTESk2k89f361F9nlXad9qcEbsPmvkYajrgxjxjr2cdPParkeu+LUUhPHOsAe75/nR7J&#10;D9oj6we2RpVKX0C/L3amiI5YPqMIAPbnNfLI8R+LNhDeKL1vUk/4Uv8AwknjMONnja+QY6AA/wAw&#10;ap0kutx86PqYQQ+cmbtD6c4qcWke6Rv7cGAPujvXyofE3jncM+PtQ/75H+FWIvFnjlUx/wAJnOcn&#10;+JB/hWfsxqSZ9QxLbi9GfmAznNeZ/EArv0oqx2K7Yry4eLfHBOR4kGR1+QVnXmveIrq4iN3rLyqO&#10;Nm0CrhBp3FJq2h9F/CWwe4+GP7RsUltfra3dxZq8kbshCrycMP8AGsPx/pnhm5+J/wAPNN8PXWvh&#10;obffqbS3DyKpX7vB9a8msPGPjmx8MXWn2HjGWKzd8tGsYy31OM1Bp/ifxNa634nuoZITcXJXzZWG&#10;elejQxCgnHozkcJN3Z7Ra29+NKVH3s0abSSMZxx0NRyj9y+IRhQc4ry8eNfEDrJ51hE7nunGfwrs&#10;vDtxrFz4fubm6064iRpj5IZSNw+h7V5td3lodUFoWMR/2dqgcnaG+bP6V+g/wVb7R+zN+ztFuVj9&#10;pkUgc8Bq+ALyMGG6iDH97ASuB6CvvP8AZXmhufDHwitmZCIr26V+ejLzRTSsynsjyT9oWONP25/E&#10;oHSPw/EBgf7NfOUvGh6ezw8NcybW9ea+nP2jVA/bY8cuImObAqp9ccV81X8Mr/CP4XBJSHi1C5Mq&#10;455PFY8upa2MoEgMMkknio3aRVkwuCF796eA4WAeRKTt64prB2dAYjw3Oe9NsgoETlk8y3LbWzuB&#10;613Hgfxz488MeNGuNI8R3qwvOpmtJWLQzAdcr0B9xXJMP9Ic4zx0zVd1GHHkE5bg0lKwNH6QeAf2&#10;hfhvqVrbQa5p8+i3gCIHkbdBI5/2uq5PrX0jYa7o93YW0tp4j8PXUckYZTb3KtkH6V+IkqIynfYh&#10;do+UqOtX9J1/xzpGrRTaV8S/F9u6yDai3T7Py6fpUNItSsfuZBe3ez5I2XC+pqwdVvFUCSRmHvmv&#10;yV0H44fHWC+0q3ufEMN0XmSNW24bJ4HI96+zLG/+NH/CrvDN5qXiWAzz2KStCkf3VYZXn6Vm6aW5&#10;UXc+nBrC5BMsSgDvmqN34psoIn/4m0GcdA9fNjah43nUh7mcDHOOKRbfUHjYyXtyxPXLUuSLDY9n&#10;1Dx1oqW8xa6vZnA4ijJ5P1ryrXPEnifU73aqS21ueBGh5I96zksgCcWjE7urCrQtpxNEfsWPpVQj&#10;GI9zLhtn8zcZJGYnJz3rVhifepwuRViOC63DFm5z7VoW8Eqw3DSlI4xEzyySHAVR1OT7VMmUiOGK&#10;TzYP9DL5z07VmeIde8BaHo0U2s+OtFtQ8RKW6SBpX/4COa+X/iR8Xdfbx3q+k+DxDb2dpctDPqTJ&#10;l7hxwdnoAe/evn+5k1u98QTXupa/q13cSyZZ7iUsB9AelVGmpK400fQvjH4yeILm9ms/Cmhx6fax&#10;kqb6ePMkvuAeleGXI17U9Q8Y3ereNfE2ozy6XM5L3DBUwM4A7VDGkZdVZY+QANoArTuGez8KapIi&#10;BmbR5gw9AVNbJWWguezPmmGIvbTytcXXzanIoCtjbg+1TtBiR9uo62AF5IuGFR20kauUExKTX0pA&#10;6DOe1XCBs5z7VadyHIosk/OPEXiADPH+kGqRjRtYZWa9fAOfMfOT9a05dodV3tgnpShV+0oduMLx&#10;TWhDlcom2VraJSvzBzgjjirAtFMdmAVCrk596uADauWGQafg4GAadyLFB4o/O5gTLDB49KIYLVbt&#10;2kACYx93NXiVMhBPb0pFHFwvy9qLisZ8ttbGZ2EWY1Py8dc1WeAGREGmkLj72Ota8hb7LOAwzt49&#10;qr27XexPMuITgnHFO4uUoGziwh2nntmnJZBb+zzIw+bkZrVPl5Y7e9GV+cnb0HJNLmFylNrSzOrP&#10;m2YLs65zzVdLGP8AtOYOz+XztxmtXK8daN4wORknimpA4mb9hgNxtEDAZ6lqmXTtOaSMNqbJ1zx1&#10;q0xG5QWYfQ0ArgDK8UcwcpUNjYLHdh55iAMq4P8ASq9rYwzXEv8ApDxKucknn/JrULcQksOD6UYT&#10;7RIVjZQRzii4OJltY23mTn7a+M1Rlt41D41LcO3FbzLlivmc4NYdzn7QwZycscY700TYocgvx061&#10;oWdq8trduVO1SMc1nk/eGK3LHzE0YP5oCsSD7fhVCRrWKQ7Yh9mQkHr0xVzWIoP+EdtpjMilRx3r&#10;NhbFpnz+S2QBT9Xjnk8KaYw1A/KSTGT1qSjHW5tfIj3sSytwQO1dfYeHr678HXd/9qWG1MZKOed2&#10;K85AYhsIeF5r2HQdbtB8B9J01pFVgs4aTPTOccUNCjqzAGlTv4S1Oa3vLOR4kJYKwyNvtXNWs3my&#10;lHkUEPjGPSus0aCytZNWZvESt5qPvPmYG36Vy9v/AGc/xP1IwQyCAyyFM0xtEsolyohtlBHLAjri&#10;oGwbcvLYxAFgMZ71ffBe/wAS7d7ED2qEwJ9ngVpXID+tDEi1Ym2+3woBGFMJHHqac+maulnq0n/C&#10;OTMgJIkx69Kqwm3g8UaY7W0xUXUecDPGea9U8R6vp8ng7TYLS+sYY/7NG/gbnOKBnkkBuxbFHiUE&#10;MeARzT9jnzwZyvqB3Jqw4tho1jJHeb5TM2/NRM7xqbhbRW2XsRKk9RnmkA7+zNV/svzDDMoXknHa&#10;myREWFnIbQsXyGJGOletaxc6VL8LIX06+01vO06IM2RlWxyCO2K8+nSdNC0+Gf7P5qgnK89aSdxt&#10;WMOBINl3vs4y+Mrx0pyrbnd/oMAG7GMCrC5CqdoLZ9KjfPmr/oTcyDBHegCXZEqQ4tLMY6kqMVAF&#10;hfUpQsFkGKHnArP1VrtLiFcMkZQEEHrUGj+S3jrw6Ji5jN+u/wCbGRTsJs1vLjEGz+zQ2HPzFf60&#10;8W2nPHAws0TBO4kYrqPFc2mJBYrYaMixx2ylnXkmububq1l+FEpbTRHOLhQCONwpgypdQwfYSUkJ&#10;QKeQK51WIacbep7j0rptMLSeHiGkTbGpGO9QNDCDH8sbZlJA6YoQmrmPFIFuBuVwGYZ464qaeW4/&#10;tBnW0dCUAB9qvTRM8qFoYsKBgKBxVe5ZjbQfuVG0YqxMoGWQySMOGPU03e3nDL5Pc461G4YSuCRT&#10;Rt+T5iKVxExkm3n98RjpimeZLvJ8+T86aejc0mPSi4Dy8hcEzPnNTpczLLbkdFHQ1V9BijjcPSi4&#10;HaWXinxHH4S1XT5b8TWkgG2NwP3ZHpWNcalqElw6rqbpHjt3rEGMj5j0pPSlZDua+j3MsPxM8H3J&#10;lYmPxNASc9twz+lfXuutK+rKQMKdMgbd65FfGNuf+Jhp/wD2Eov519rXiCS50sCVQG8NWh+mEFXF&#10;XEtznBGFRDh8+prNv2cWd2RECAuSfTiugmQb1XcDjuKxtQjA0m+AkXLW7cfhVWLvY+j7P7Jef8E/&#10;f2S2IGYby7ye4wTiobOGSW7lIb5UiAyfal8CBZv+CbfhohGaSx8RuAM9MmtCPCxjDAboV4/CvKxr&#10;/efcdmFVoblaa3hJkxJmn2dhbNeIJCGJPHap8P58Y2HrVxCBPCDgYHBFcdzosUry0gjnl2whRt6d&#10;axgI42mxGMsT1roJ5kKTblLkNwKzpUjZGIjA44poLGYCN+SBnNI+7CYOT24qfaAx/er0qI/6wnGe&#10;eKaYrELgeQQVG49TVPavky4Rc+tXnxtI+lVj/reoGauLCxnOs4kYmPgeneqjSsJcFW61tyj91EMk&#10;j1rLnjHzsLYEntV3JehGs3+kjg429PWtKNo3srlywGBxXMSi5E+QAvNQPeXEcqRsX6jpTsRznQnv&#10;85PzZ4FUb355YSs43BcYzwKjW6UiHEuP3Z4x1qi8is7sVYZfjmjkbG5jCIkt33XQ3EHNZ0j77d9v&#10;QHg1POVMkgMZAwKpN97CRjH1rYyEiRTLLu6DHFVNSERCLG5GVyaknaYRLiAA59ay5WlacAyYGOat&#10;AzOZHKxMR3NVZYna4j3SYwelanAjI3nrxUWBumY2+SeOtaIyZVYNiAbiBjtTTknl84xirLq2xPly&#10;McVUJbfkR96YEi4LDntSHZtlJC5z6U0npx2puTvxtx8vBNAEcgAePDn7pqrIfkk4J54qdyd6/Op4&#10;NV8fvGy3GelUhMy7sARN+8xuXpWAxkEhXcSu6ulu0zMTtODGcVgOg3oNw4Y1aM3uO2yt4b1ZPs+Q&#10;ts5B/CvI2OL2fA4+0NXtFmT5WojAyLCTHp0rxeUEX12D2u3/AJ0xdBc5uF+Uj5a0Lcj7AoIIKOcV&#10;nBm3KdoNaMIAjySMnqaRJs2sasu5ICMsu7mups1Y3LIsYJKjIJrkLJrsXpAusDJwMV1tmswit2+0&#10;FpM8v0Aq3sWt0aLJL9qEbIu4HoDUkcEn2qTcjAEelTxKRdOTExbAyc81cEsmcNEo2j0rM1aKxRFQ&#10;ZlLfN6UMmJhgj7uRVmTyfsEnmCILjJYnpWHPrOiwOvmSqccAKcmmTsW5RKIkKq7fvRwBU7sx5+dQ&#10;EA6Vw114mmOsymDR4vJH3Qx5NdbouoQXugyyGGNWR8SJ6UxJo6Wx3DwX4viCdYQTjvXOWcrk3CG3&#10;IxKcECut0o2cv/CQxcqTpz7PfArmLIr5UiEDi9kBb15oEjYtmAuAcc8VsIN6XBaQDGMe9Y8Iww/d&#10;nk1rpkWcQ2ke9JgyaLet8jq4+XgZolb/AE922biw596Tnen73r2pkrEMgCDIFITIHYm4KCFMA1JG&#10;gN7CAMYqEYFzI3rV6IKjWbs6ncTkUwCQbI7xeu/HQVz2pwt/YOsnYBsjyPet2aUnUojxjBrLvzM+&#10;nTJv5KN0FK4WPNHaT+xPMF3ICJiFq3rumajP8C9L1QKrpbXaJKy9Rv4GaW6iKR26umFE5wo967/w&#10;LLpt34e+Nnh+8g4n8Ps1upPDMRwR7g4rSTsiTxDw7KsfjmwLTBQbZx9SRxXpkURbw/p5+1Jk3Lk4&#10;7jPFeY29tNb/ABPktrizdXh1eWN0PGCMivVI7aMeENHkj1QJtkOIy3P61I1uXYYkAt/3y9ORmuw8&#10;HvcL4n+INs6IqTeFLny8dztNefyXmjxCNJ9ZVGIG1Rzn8ar2PiKOy+I9lJ9rZ7f7K6P64YY/Sno9&#10;Bs8mukZNf1pC3MerzDP0OK9A8N3kdxa+RNdrvEHGevFcjrCW7eP/ABO1vMjxNqDSK3+8c1RhlvIN&#10;bhmVjlZBnA6ik1YHoej3CN9tvOCNrYzmo1dwqgucCltbmO5gRolVlEI3DPIPvRKqiOUlsccc1FtR&#10;rUd5n76ILuxj86ynmkbW74S2rLtIwB6VY3uIrT5sZzk4qu7x7WJOSzcGnYSkX1ZDHEY4Mcc08biW&#10;JlOc9aoQzkXgU7eCMEd81qFUErfvF5XIwe9RaxSdxg2ndukJI70oz5x9MUhCCEAqc7qP+Wcpwe2D&#10;TAXPA+br1pnybm4P1owwByQcilH3F+YdOTQKxIm0SuTwpWo5PLAYbm5NL/CueeTUcjEQR5jbJz+F&#10;MQ1mj+0Wyg/w8nFGTubAOM/nUQ8oKPXGelAkGI9r+vagYsrYjmG1cnpzVZmU2U5LSLtXlsdKfM0P&#10;2dCwy5JwM4xXbeAPCus+JfHVlapDLBplvdpJqF6ykKFHOxT3LdKdgWp6j8CvCKy6lc+JryxKxQFl&#10;sFkH3n7vz+lfSN5KWlkDSOf3uWOeD6U3bpVj4M8O6dY2CxW0GnrFGFGM7RjJ+tYxkOJVabJD5zmo&#10;b1GkXXeMSKcMOKQyZHDjmqkskbQph+gGah3xfaoyjZwvNIosSsxEi788Z4qCPaCTjgHkU3d/pLfv&#10;ec9KDtBkHmnJFIRHIE/tAmOBNgGTzSbjvXGfvVVJYSSFSeW6ZpyuCpBYdOaYGiqoZd3mfw01wRHc&#10;Eup5G2mQmMQsMnG7pmpJPK8sn5h6ZoArHcM5I6VGWxGcHqaRyS5O+o2P7xM9McUWAk3fvFyBk0oW&#10;RluCF6EZqMEbZMJ24p8TN5RHmYJ60wJFAEgBc8DPXrU6yIYzmTFUGeNXcAOzE0xpcXNt8vUdqQF5&#10;yMNhB1qlMeT846VJK/7mP97hu2KqSFfLDHOSKBFVuFuyJjyhzmvUPhXIG+Gvx/t94/c30DD23V5P&#10;cybIscEk9u1ejfCSaP7X+0hCSAZbW0Zc98damr8LKhuju33C5JAX5T0quAv9qq7Rkf6Qn86vXCgX&#10;UmB26VDszHFxyZ1P5V5x1nx/+1TbFfix8DpxCMzaa4DeoFeAW0lt9kh2gl9gDe1fTf7VyAr+zLOM&#10;/wDLZd1fLUKBUY8BmiXmu6lG0EZ1JXdzYYrtUZ525pVI2tVZcZXHXbzip0x9nbLc5rSxmRT8WrDY&#10;CCw5rqfDxQXFh8pB80Zx2rlZObZssTk10/hlWae5AHSZO/aomI+j9Jklk8LWkUcIAji+ZjTbgsBc&#10;juIyM1n6a15Hp0QV8AwDv1q3KWJJZTknvWMo2NIyL3gy6MPjtoXkkCvPlTmvpfQrqdfEaAW7GMBf&#10;m+tfKulEr8SYhhOHBBr6c8PXVudO0Ynbncoc+9ZuPUGz1CSRU2lHADJk1hA3EnieQfZ1CDocc1tr&#10;DDItu3m8C3z1rJicr4gbCjiQge9NopFW/S7eOFRE/EmAaw9Ree38hDBkkDIBrr9QubdbMg26+Zty&#10;CBXDSvPPqQaWNuJfloSC5Y2wTafasYyG3A8mtmF/3MK/MBgCoTDbjSLZ/II+UYp6oTDbkSLgL0FA&#10;ItzRI15b4iBG314pyoqF1DJnFNtyGuQPNPXpmr3kBrlfmAOOtS2UZUgYXkZ2VYE0z2F9HJGdpt2G&#10;DzmmXSyf2kg8wcdPemSOyaU2IlZsdKaA4iPTLL/hIpCYh8twxUntW88Cf8I9qAJYFo8BhxgVet4Y&#10;WJkcbGY9KZdLJ9nuF8th8tDQkkYegWcI8WpguWLksT0FdLrG1JGYSIMwn8MVnaYVF1IAwXJPzCru&#10;pQq/hPVf37NIYWw3eoKPPI5LmfxaqGY+Wt11FdZd35t9S8Pos6clQFArnNHjgW6G6+Uytctuz2xW&#10;pdQwS+IrM4DMh+Ug9KbdiToJJRLqdu3l5JiGMdq1YYreTS51N2AxU9qybBoVuLoG0ORFgE9qu2kk&#10;A1ORWcjeTgntU9S0UjsS6aPzwcMakEi7ZAX4HQ1zWo3kcfxLMMZ81mmHC1tPE/nKckBkGeelSFyO&#10;S9gW7QHaWJ4q5byRvlguFI6VnXVpYi1XYCZQM7s0zTJWOpzRs6kgY+lO4HpGmxg6PCxiXoSxrmNT&#10;Y/8ACc2TBOFnGfatrTpm+xzxm6XAPI9Kyr5FPiJmDjnGKm5XQt6kYWSzxKD+6Xms0M4aP94elLKx&#10;2LnPA4qupmaGU/Ym29jTRNzStvONzIRkfOOc1ZvpRDcWY+0qcpyaj08Qm1YSXeB6+lYes+Yuq2QN&#10;9mMNTHc1UZJIpWZxgrVQSIlzIyBsA96zDc4t2CzjaFFPimWbIDrweeaLAWJ5FZ42ZsDcPxq+nkmx&#10;UqgOVFZ00BaxJdSFUetXNNWPyYlNynX5RmkMrXInS5gYbgN3rV6Ji0DEgcKKluxEbuBXOBg84qFE&#10;OGxIMetJMCbePLUbelU7zJgQLAMZ61bWNvJyZVwDzULbGLhZFwDQBVjiJszuiJwRg5pW+xho1Cx7&#10;h1A7Vu2MEMmn3kTYyQNhz0rEmtIo/FVx+9ckflR1sFxGLbQDHwo4xTAcxu3PWpmGHPoaqylwjhYS&#10;TmgCxFI3mqCQRnitE7S0w2ADy+K54NMNQswEYkuMj0rp1Ubc7Tn7PTuBnAkzooT7pOcVbtVVr8A3&#10;S4z0rOt5H/te5QZJMhptwtwNQi2Flw/X1pAdRKqJLD/pCH1Gaiu7lWsCghjGAKzEWUiMvfSMdlI6&#10;lpOSTg0xWLVtn7SP3Y6cUl26CWUed0FJFgFhv5CVnXBJ1BwSc4OKBmc7M98hx0eus00wpYzAy8mP&#10;kGuWWKcXqjy+rcZq8Fvgi5uQCp496HqCEv5/L1Vzu+XdwMVmSTTG6tTvkChvStF0lmKxm3VnLDLG&#10;unt9MgPhQJKluXRAS2RxR0C5VsZUOnxAhT+74NU5o4xf3EmCcZPWlK2Udx5cV1zn5uemKoy3DPdy&#10;RxlQin5zQFiXTr+A+IkV5CrpN90nGRWpe3GkHxPAYQwkZRla4t4Y38TFku1yHBUqec1tRIftpaVA&#10;WIAzSUrgdQ0lt9ijYA/d5JNZ7ujCfESnPQ4qxDGptmUx4+Wo2gkUSlQh+XuaoRzOoPdC/tgLMsFf&#10;tW/pcjyRqJoAiBByTWLeyMlxajem9pgCOtXriO9+w2IjlI3ICSOxqeoFu/jtxqVsUyctxir8av8A&#10;YjuAxtFZ2mRXYvLn7U+cfc963iqfZpysXfiriDdjy8CQxn903WpowNy7hjg0oA+anYBR+TxW1zMj&#10;IG9yCDzS4jDW/wA/fvSYO1hjOKdgF0ODTC44Abydxp+CYz+8HT0pTksuMDA6UpxuU7u3pUiIssAD&#10;gUo5KnHelIYFf6U7HI56UAgBxJyo69KazSNNKBgLgU/gLjNKdxI2xjimAqZ8tfkIp+Pm/wBWKQFy&#10;q5HQ9Kd6nJ6UAJzv6ZFOGdzHfxmmc7jQufOIII44piHH75I9KcNnlGkIHlthgMGgZycjtSAac7x8&#10;op4x5cvNMbdhflPJqRRw30oAB1X5aa2fOUeXxRn5Xy/OeBThnIyRQAEHB+XtS+n6U0lgTxQD15pj&#10;JOcKc/WmZUyRYBBzQCdjZYdKFPMpMPOaAFflxxzipV/1LDPYUz+I5agH5+DQAhX94OCMikIIRPkP&#10;WkYjzVy3NPzyeBigBqpiQn1FSBU243GmZO5vlpcrvjOehoAdgYbjqKPl8kDHfrTcjcxCmg4y+T0o&#10;ARwfOQA9qUY+fmkON4+anYGx/kz070DAA7+tHO5s49qXK7j8hz9aeACcbSTQBFuGCCD7U9fMMMx3&#10;4HHFBT5yCBSg/I3zA0CGFl3U5MlB9aY4XAOORSIWyeaAJ1XjGKTp5oz3pSeV+frSAN5jc9qBDhjc&#10;CD2pmSeR/eqX/ljkEHB6VGcgP0NAId8xfpxRyQ3z9qaA2xPnGPSnDgCgYqEFATwQeaCPmHFJgYzi&#10;kOQyZck+lAh/OG+Tp70ZGYhu65pBnYfp0phZRKFwc9jQBIA32qT5hjHWlP3hxTASDICMf1o4LKQ5&#10;9+KBol5GORzSMTsxmm8bTzSdeOtADAWNxHUmF3jJI5p6rGFJxzimH/WZz9aAJuNg47VG23y5P3i9&#10;OKQk7CMjmosNkfu8jNAEoz5YO7qKUcRADOM+tNA4JJ4zwKcOhyKAFwdz49OlOQR+fEDu5B5pPl+f&#10;n0pcnamFyf5UDHZ/dz42/jSrt+xqN4zzUJA+0KwyD3HrTifn6fWgQhH3PlJ5NKOv3RTsLhvnAxTR&#10;944agAOSwIxjFPXH2fBTPPFNz+7fHX0pQTtHB6UDHk+1J/kULggDzB70hxvbDE8+lACr90cU3jcA&#10;QR704Y2rk00/64fL2oAd3HyijseaPQcfSk53/doAXj0oy+UxIMAdMUh6dqUAeZkE+9ABztYlhSfx&#10;fdobHPy1GSd54oAmGcOQOlNBbPKcZoBbfnmnHO7O6gBuW3nCcUq/eOVHSlx8ppe9AAMYJAxkVIp+&#10;QHdng8+lMGNn4008oflNADWA8x+BzTv4QKQ8eX856dKXnIoAAWyeOKbjKgEHGfWnHIQ896TIwcg0&#10;APXHUDijnB/Sm8eWcGndqAAE4OGpM/KvQn1oIGzvikUfI2EPFACgv3Ap/BLc9qaN2GznpS8ZPFAD&#10;wfkXj1pvy7QcmjIz92mZO4/L0PrQApB3fcNAP3stx2FLlsMQBTW3bx0+tAAOZZDjgU7+Jfl49aYM&#10;bj8wqXMe1PnJPegBB91uaUZKL8xxmjswxxSEKODKOlADWI+TA+tHpxSc7/ucD3p/rxQA4YwcjvSE&#10;NhsKMYo7GhicH5qYDATtB29/WlPTpS4J8r5uB1pSMHHBxSAYS/mLjOO/NK3KR9OtOI+VuOwqMgB+&#10;9AEUuz7HdjHWOqeno2JlLnlycg9KuSKTbXhyeI+lVLDzPMnO8kAnvQBpEgFQTyelL/jxURDbXIHO&#10;aehAYfL2oAkGcD5ajkX99DzxjmpedwNRyYCE570ALlfJYZoH3uAD+FRKe24VOMeaMHGBzQAAnB4+&#10;tJ+NIergt3o5yeOKAAn51HPNSbflb6UwhRg7/wAKA3JoAX5d4AZuaVmjVEU5LH07Um4bMeQox39a&#10;jO3cTjNADxncDng04nB6/SmA/KPTNOJG445xQMQkkL0HqKj+Xax2HH1oHWb5D165o58s8DpQIcMf&#10;JgcGl4y/yjtTR90ZFLz5bHGaAEX75+XtR2HyUL95js/Wjn958hJyKAFzyaBjP1FNxyeKX5QvUkmg&#10;B498fWmcFRxS8eXgjvRlfmoAAX2qBtzmgbto460wEbnGO9O+XA4oAk/vYPaoSCIx/vdafkZHP4VJ&#10;hPKO5zmgCIbgV+Y0/t1oO0BeeO9IAxbjpigBwPzDB5FDE+UwPQnmo13faWygGD+dSNjzx8oxt6UA&#10;M/ucfSnkMYZP3g6cZpADuIx36UnPGDzQAq7gBTzjK0zLbu3XpSkt5oJQfdoAd/EnPrUZz5+DjHap&#10;hjaabx5o+UHigA58sHyz19acMbCR2PSm/Lhs0vzAHC9KBkoI+UH0pp+9/rxgUnO08U4bdpymaAGE&#10;5l5APFOJfyVG0YBoA+YnHA7U4csCCcUAJ/Cfl7UmG8k5x0p2R5jgMelBAx940AIMYyFOM0nPmp8v&#10;FKPuN8hpeN680CAkgt8tN5EwPqKVskHJ70z5vOT5CcdKAJecn60052x8etKP9a+VGMcUYP2huTjb&#10;0oAXnb0pO64IxTgUNu53d+lAX5G6DFAAGHzgDvTif3UYx0FRgfvD9ac2AJPmHagBpyWOEpf+Whwp&#10;68UnzYbA44pcYRTigYNuDE+UaCQUUBD19am62zDA6VCv+t69x+NAhhMn2nBjIGOTSt93Oe9PJJkY&#10;78cUzK7G+XJ7GgBvPp1phzilbPBHQe9JyXTnvQAdjle1Rkc9amI+RqYQC4+lACcbV5NQsRk8VJjk&#10;8Uwj2pICMKPN79Kac7mGz8akwBgYppxkihgREg5I6AcimkfKKeAf7mBmg9WpAQOBg4SmEHbyRmpj&#10;14qMq4duvP6UXAhIBfIApvOB8tSkDB4FMyu48dqYEZzg/LUZHzEVKx+7jpURIMpO09KAGFiP4V6d&#10;6iycZKnrUrqDGc56VGM7UGelMQcY/wBVmmEY3c96eVfaSHHHaoWZxIQYiM4oAQ7eM4HB71GVUWwb&#10;zB96iYKYEBCcDPXrWz4a8P8AirWteWGx0aZYRIBLdSAiKMfXoT7CmDObIkbVLZY7OeR3lVY4413M&#10;zHoABzXufg/4a3FxDY3uvy3EMbAMmnxt8xH+2e30616h4Q8EeFtGFrObdLu/WP8A4+pxnYe+wdvr&#10;1rqNb1XTbHSUaS8UyPny0B5P+FG6M3PW0fvLFtDoeneGbaC10jS7aCKDCRRKB+fqfc1yGo6tm4uC&#10;LwY3HAzXCaz4lZ2naXVFRME4zgYrxvXvFWpzz3EOneftyQ0x4z9KjkKjG3qeleKvF9rZ2kyJerLc&#10;OpCRIeSff0FeB6hfeIb/AFW6kubyYKZc7A3b0qBYpW1CSaaeeWVm5LN0q2UjG7bGw/Grv2Gk2VlR&#10;gkIEB4U8Zp+04i+QcNVpR8kjYPTpTSGwmGHJ5pFFf/lsw9qXDbSRUrKodeuaapP2rG3j1oAYAu8n&#10;bSEAsME/WrDBcDDDFRHPPagCFgd2MdqaysNlTN1H0prDKnmkwK4xn73NB/1eCtTbVJT5e9OIAJyi&#10;0gKbr8p4Oe1PAPkEFT0qXHzZzR/EaYiIDG3CmgqdxO84qUj5fucfWkGMnmmMZtBXBNXYg2I8sQoG&#10;BVcAZNXISTLbKcY80AfnQB81fHhvM8TfAOADlbmc1wgRhpFqphAzAvFdz8cgE/aG+D8fJC2jtXEC&#10;RXjiIXHyYrqjsjGW5Cyk2iqUPBz1qWG4WNdzRseMYxzTl4LcDpUasy6pZt9jRxuIIIoJOhspFMel&#10;XEasE/tGPnGD1rwD4u2+z9sLXGFuF+0abbzA46kjr+le1i41I+JdHtbTS5pnfUIwlrCuS5z7VxPx&#10;1spIPix8ELi40qW3uH8MNHdROPukcrz9KFq9BtaO54sp5h4XnNODYVgABVdMG3BEjY8w8dKlUN5h&#10;+cdK1RzsUDhvlbnqM1BIB9nuwTyF4NWcfK2TxTGTKsdoOE9aYF661q8PwO0/TDcARicl9vBYdga5&#10;3ToYJ471PsyBljyvPWphLp8ch8/w406GQ/IH2/yq/bapodvdRvH8JbckSA7muG/Xg0Bc6Xwn4Tmu&#10;Lq8vr23khtItxVO7gdTVnV/GMFtAbHQ9HtoooiyecyjqOMgd/qa3vD3i177xRDYr4HhtYz4cuQQj&#10;lgxC8dhivC7lWXXNZUpyNUlBH0NJDT7D7y71K51O5mudZ1CaRnyzSOT/APq/Cqg+8OO/TFdXaaFL&#10;ceGtPni1e2ZnJ3Rg/Mv4da2LPwX4ika9kmvLO1t47VnM0vcAZ6UxHAyH93ABEQMcCoypDgYPT0rY&#10;lt7f7TP5WuwzRrOyiQrgnHtUPktvGWQ88UCMzad2MUmDnoa2BbEnmeMCka2HnJidcAc0BYysHIPW&#10;jaSXwCQBWh9nckMGUgdulSLA4UDy0Ukc0AZRHyJ83XtSYPPymtJraQkHevB/OmfZ7nz9wgB4oAog&#10;DnJIoA5PzEGr5hfZIfLGdw4pGt5zPgWxPyg9aAKFHrV7ybjz5f8AiX4UDpnpQIj5j/6I+MfLQBUG&#10;zyWyDnI79aQhNz4mzwMVZ8lwGLRuOemKBE4Df6BK2TxigCKFlDyZbqKRyvm8NnjqRV1LSUsSbVwN&#10;veomiQQzHa+FOCcUDNTRLWO4bVo/sVzJKzIsKxrlix7Ae9emJ8Kfil/YWmXd54dTTraSPez3TYEa&#10;HoSM9/Sut/Zyi8MJ8QfiTqN5baM9zZ20JtBdMoRck7mwepr6M+IniKDVvB/iTRJdY0SGC90p2sLi&#10;K6ALNGMsGwePb1rlrVXCSS6m8OWyTPmnRPC3hewSSQ3ttfzI3yzMmUB74WukuopJvLEeowSKF+VE&#10;QKRjsBXgq+IPFNrqGpW0HiQhILuSPcVDB9px3Br03wV428J2/hPWJdT8M3l1rK3ix2UaIfLkL8bj&#10;2G33rVptXKbWxsTyWtugae2sgTEVUu4B9+K+kf2VNbtYfi14xt01GLZBrAmVc9n4NfLHxJ0DT18M&#10;6Rqx+Ik7XM0au1mhO1t/IAxwNtTfs+6ve6V+2Z4Mim1F1ivYjBIWbgk8r+tEdLXJntofYP7RMBf4&#10;/wCm3CwKVksZSGA65r5WWQqk8MyKI1mcoR1NfZXxRgN3pmj3LQu/l274PtXyLPZ+d4vhhW2cStDO&#10;I89OeKl2uPnSRVSTTGsLMrfaQ4aTCgSDJ7VnX8EaXlztnXCqCf8AZzXh93pet2/xI8XWK3Gpi4td&#10;fCoEc5JY/KRXutr4f8YW3giGfWPGOnTSHS1cwK43ouON3vRJWW4JN62OckYb2IDNn0pds4jicdCv&#10;cVTsNZ8Nf8JXDHJNHFCLso5ODzXUa/caInh2IWYgmUqCJIznr9KzQznd0hBPkrgdc1SmKGGUfZQQ&#10;TUKy3QW6823IXAxjvVK5vIxFaAWUxG45wKtQKUUer/DbwRr+r/FHwPPJrfhi00uLXYp57i5vEU4j&#10;OdoUnPPSv0ouNb8Hr4c0eN/iV4FRYNLSMs19H0QYz1r8cWe+kkl8rXvFMa5GUhndR+QNSS6bff2c&#10;s0x8bMhB3eZcyYH4mqlG6sVTit2fqXf/ABC+Adg0y3n7RXg7eXI2wurn9K51/jD+zXEjf8XkEvP8&#10;Nuf8K/M2O20ooVHgZnw/+skn3Z/OtKOws9iY8OWiZAyNw/wo9khOz2Z+geofHz4AQW0wtv8AhKL6&#10;QDiOC0IB/wCBEVzsPx90G5nlWy/ZW1WQDoXuMH8a+KEs7wJcpFpunFAmcBFLAfXFdb4ElhPinxY0&#10;2irGtuqAMyjHuPxpOEAhHVan1nD8Z/EFx4g0y3g/Zyhh8xio/f7jnsSPavF/iD8RPjVc+O7vS5fH&#10;y2lrNGQYbeHZlTxgms5Nb0ew8f3+qDw5M8O5QUC52AHlgK4vxlrmh6p8SVvbKbdCsC4kK4JPcY68&#10;UuRM6J8sU9TKSVI9TtomTcxcl29Sa2UlJeMLuPqK5SKW2k1UM0qq2OCa7DS7DxDLE88ek7grD5zw&#10;MGk42Rx812KJ0Wa7JsyNuOT1rS0mHU7/AFPVYQlw0B0S4JmZeB8vaui+G+m6Fe/HD402utrppSzt&#10;rcwrJMEX5uuCetey3lr8PrTxD4ctbLVtCSafQ7zyYLaUPvAX5i2M4x71hKo07dzWMLrc/PIRQpqO&#10;o25ug5g1u4CkDpg4q2nMfJNJqXkR/F74iRwr8i+J7nIYdfnOaVN32ifCPg4xXWlZGPN3JQsJjYkD&#10;PbNNCjcgCg88mpNgMC/Kc7qtQxHz4B5hwfak0BW8jc0mIxnAxzVWdbiJY8yNuz07YroxAouG2sAc&#10;jrWxDYafNbSxuod9nDmpbsUotnBE/uo5PKONvOKYZohGpKyZ9hXdJowiSdcBsE7VY9KgbToQsKf2&#10;dF8z/MMCjmK5GcU7oEiwJDuH3QKZtmMRCabKwJypPFemxaXpAtoswANgDBWtu1sfDaafdJPYQy/L&#10;8uOMUvaIFTbZ4sxkCEfZ5Q27DDGaazOERTpkpyM5B6V7hbaV4ZkuWVNKhQc8E5NWG8N6WS7Lp1tn&#10;njPWl7aI/YM8DEuQ2VdSOg9ajFw2+QfZZFGODjrXvi+GfDzQTmXw7ErDrhulA8MaCGUx20TA+o+7&#10;Q60e4ewZ4D56/aEz52OedualWWMnhZSAOSRXvE3hnw8sdvu8hS54Gys+fw3oatIDeROm3smKFViJ&#10;0WeOiaDBGGzn8qk8+L92qsdxSvR7jQdG8m3VCo/e9Mc1z2paZbxa5aLHprhvLwAB1/GqjNNkumci&#10;JD9pUmVeAcjNZdyx862cBjlmxxXoa6NpPko7Oyuwz1ziqtxpLGXzVv4XRE4UKOK2TM3BnnB3Fj8p&#10;6+laVnua0ukDP0zXTC1t/wDSB/ZEbEGpbewSKK9kSAAEck849qFK5PIzDgf52IjwQMEmrTyRvbIp&#10;kb86spCn2hybaIZY5G7rStBa+Y+LJgQRnmnZsFGxlCGATtiL5mX8Ki8mdXbypGQZ5rdWMGVRsQHH&#10;HNSG3YyuB5XC/NzQHKc7HbTG6jd7mU7sjlquwQxxahLtQZK8EVsfYn+xFGs5MdVwagS3ulml+QbB&#10;jgnmi4+Up8BptxyS9BYFD8xq5JbTSSAJbSL8wBbFXE0m9EEji6JIQEn0pXQcrMT7TIsbhGi4bnIB&#10;NZlyDNNMyySs3G75un4V0Dabi5RklZpCx3g9KelhAZyfsTb2U5IPFF0JowrTBinhmcAxsCMHpV9h&#10;mDaVOwjGM9avRWFlHHeEwSlmfO4mlaAlBxwBxRdBYwHjCR3KxazcxozDIDHH5VoWzT4mD38kjbB8&#10;zHmrhtIimfshGCMHNH2KdirLhcDrnrQFmRA8DHPNAcbyMpu9DUrWd9mDy5skNzmmGz23gZr5mfb2&#10;7UBZleeOOYQq6Ehc9+ay5LK4jlDpP8oOeOorbFvOLmIi7ZstzxTpIbjzZMiQg4zmgLGIbrVEjU+Y&#10;WycMGXOaTZfXNyWlXai9FHArae3YEjy04HFN+z3TIdpAUH5uadxcrKcCeU0ojBwTg5PBpspInYb1&#10;HFTvBqHzBbFsZ4APWnyaZrElgXj0adpFI3qTjA9s4zSuPlZnlgIx85IqGTBhYknpxWqmjeJvJBOk&#10;xKNuceYM/wA6jfTPETRsP7EZQo+9kc1XMLlZzshQyN8h6VFyVA29DWu2latuObN92elP/sbxHjI8&#10;PXJ47Gi4uVmJxtbnmjj5PmHetNtM1tZQG8PXwOeBjrSNp2s+Yf8Aim70dOMUri5WZvc0Z+Vh7Vp/&#10;2ZrezP8AYF0B607+yvEG0keGNQP0FO4WMnjaKPXitU6V4gDY/wCEV1L/AL5qu9nqaTsr6NeKwPQq&#10;aBWK0WRcWx9LxK+0rnenw9+HNxiQGXQrfzCP93ivjLyrpN5azkUJdx5yK+7vLtbn9iXwpqEdiGc6&#10;JaCLHUfKA1aQkkNbnHSvHugKPv8AkycVkzRyS3sbfa1RPssm4np0rrNN08fZ7QNJgvBkgjpWDrcJ&#10;j1GKKOWdoiSHwvCn61aKsz2/4IzRT/so/HG0ktjts/EgJz0YHoa6t0i+2z/u8YAAPtXH/AqJx8K/&#10;2w4cDCfY2H5V2jH/AESckKTvxmvHx+tX5I78PG0Cr8gu5MleFqnK83mOvlgc9c1bdVFsvqeuaoyK&#10;PMLCVs7eBXIkbEQJEvrx3qTdH5JBiP51Hnqc9qjy3lvnbVJ2FYZcCIQqVHB689KoFwDJkDHapp2H&#10;2Rx5g+lU8fICfSqURNjiw2P8y5IPGaZDlopdy4wfWq5wWOV53evWpWMe9R5mBt60wLBUeTGDxg1T&#10;nRNkhMuPSnmVRGVM4PH5Vl3M6GVP3zHnsKpK5LasJJDA8RzdkZBzxWLPBjeAucHqRWwjx7m2jrgY&#10;PrTbz5YYNxUMRyKtaGTRxsouluJsPwegqjc3giigD3T8t0AreuVUlzkYUZrnbqJWZHeNScEDI6Vv&#10;FGbJUvUlt1ZGj24wc0pkBePbLj8awkRlkuP3JC5J4qdZFET/ALliw6c1fKHMXbmRznDseO1Z5K7i&#10;xd+elI8reZJ8h56io9xIiy4749qpIlscSfMRtmQD0pC/78EAAUw9DkGoyU2kMeKYicupePMgxg1D&#10;tj3TYmPXiojtCoTnG8Va2KJYyGyCgyDSArMpKNgjtULFyjK0AyvQg1ZYpmYBSBu61C+CGPmA461S&#10;AquqiKA7j1qu24P96rj7fs0m3cfaqpU5XPp0qhNleUbrZsjICnNc/Ii5f922MnFb7sqmbch5XgVk&#10;XAkEW4zxDGcD1zVR3IZBZt/yFucH7K2PyryO8AGvasB/z+N/OvWrSMme5G3BMbAnPrXlmqxyR+MN&#10;fjZQCt6aGRfQpIcBjtHFWk3/AGIsCSfNHGegqum3yZcp361NC6Irk25YlsAZ4oEb9pt+1uSWxtXg&#10;DvXZWCyOkCeSV+bOQfvCuP00Mbm53TBMqCFxmu30KQf2qf3YO0kVRobMc9jai7nuYFWIRffY9TXF&#10;X/iiE3d8sPhpGQy8MzYzWf4z1C4m8UPaASLFAwyMY3Mf8K41gAsGEOcc+9S9xufQ2L3VdXubuf8A&#10;02SND/Ah4FZDAn5jM5OepqRFBmwUZcjmlOwvKFGcDv2oM7kBA2SHyDjsa6bwncNF4zhQyNsmjKuM&#10;9+1cuWYkjdxmtrSlu11OxeGwd3W5TaR71Udxo9v0skeJ5gE2g2j4FYipIviXUx5REYuXJx9a2tP3&#10;r4l0oO6lzp3zgdsis248weJNUCZOJ23A0MZatmm/tuyHmKVL966K4GzysyLjYCBXNwNAtzpztMFC&#10;zjn1NdNdmBmi+c4MC4z3qWNkGV8snDHK9Ki3O06nZhQO9SYYWgOQfaoRuImJUYz60hAcESkIuM96&#10;d5g8kK0LZA4Ofu1G/KkjOFxgVWaQebMTFn1oAsB4zG4JJ54NLkmG4IGcx8cVC0+mpZISIhmI5+bp&#10;XOXGtWkbFYbmMsCcmhDI9Ugzd6YN5wxPUVRsLhbD4h6HefaMGG4XIzyyk81iX2uXcuqWUY1aEBWO&#10;DsHU1Vn84mLzrhWz6Gq1Ey14vuLFvjvd6pbuWt7uVJRkYw2AGFUbjVjLJ8iyBVjG0BqfdwiXwqhZ&#10;IisYOzDciuS2OJJBhvvcfSpSYjQuL0Sb1axLc8MTzmq4N20sP7zjHAxTIwD5+APlUVcCyiK1aEhn&#10;UEsB3/CqtYC1bWrGWR3V9xToTV+G2UTxb7cMeeCO1LatdSaXbSG2df32Ntdfb2rmG3ZrVQTHkN6U&#10;gsY1rpt3FputX+nz3DrCmbiHB+73wPam2t5Z3NzCGwqbCT65r0nwgP8AisdfgMMRS40542Qjg54r&#10;xjUrG8tPjN4v0+EkMmtyqgzjjOVH5UAak8oa/iRbsBAWwMdhUK7GFx+9HyqcVlMbyG7nF3a3EcoP&#10;ygrjI9vWpFcC3kw33hwaYIejv50xEvIatKzvbAXMccgcuT1PrWGA/wC8+Ydc5qCQuSGESjDjJ70N&#10;AeiDy5YMoI84GeelRMGAC/LwO1cdbXVzHcxg3khRk5fPStq3uonLEOD25brUNWKTNRQTMmZMCnFf&#10;kI4znrVQSp5qqWTcDkc1Lvf95xBnHZqm4yUNiFxtz8vBqsu/7NIxlByeM0SSHfbq0kf4Goi1uVu9&#10;16BEoBPNFwI5JUjni3JyynBHNRic+RA8SROAWEu7A2emPWtzw/oOua1rF59h02d7eE4Mp4H0/Gvf&#10;/Cnwv0C3it73X9RFwyOHj06E/ID23n+L6UXZDktjyfwH4N1vXNftJZrbUFsBKS1xIu0Eei+tfYej&#10;2vh3SPB2m6dYw2iRonzrGuC7erEdaeLiwg8K20Fto9nBGsQVUiQKAO3SsiQoJQd43Mcls1UnYpK5&#10;rXUxkmR1wOMYrOfaFc4OT3p6shiGduAtVGcGdxk0ixWdhbNwQc1EolCRNuxlj260jsBEc45NIzsY&#10;RgHAHFIRJvbOQATn1qXzWDRloM4qiXQBeecjintITccxDGzpSAfLJGZh8n0APSojvLErn6VU3N9r&#10;m44LcZqcsVbOeSOKALUbOsKjcAS3OadcXOYwvkrgY79aoBsw4aV8lu1B2Z56haAsWVkGxQVPIpoZ&#10;hMx8wcngGmDJsRyMA0x3AjyFycjFMC7ltwJPGKjLMNvyN35pitlY8sBlaViDbyjevFICtI0qzgq6&#10;9eakiMeGZum3vVUnKtknr+dMDEcE0+gizvBmlw5xninFybR+lUycw7hLgA9M9ami2lZAR29aYGRc&#10;Rzm9H+kjaTzXcfDaZovixqsIPE+lEH8K4y5IRiQhIDetavgy4EX7RPw9X5f30coJpS2FY+gbostw&#10;/C43Hn8agjkQTLlV5HFP1NlGoAAnvxVHEbiD9+QwzXnNanYnojwT9p61En7OvwrujGCbbX/vAdN1&#10;fHEe1oNPfewH2Zen0r7v+P1uJf2AfGDFctb30Dqe45r4Cs3ZtM01hNz5QGO3ArpovQKq91M2IGHn&#10;uQ+AeDV7jccsKylIHknacl+Rmr6Z3zAqeFHNbXMLivs8onB69K6fww2NfRQ5yy4x6VyjEeS5HTPS&#10;ug8KN/xUsjNJnEoqZAfSejIreFSPJLuq/ePapp1O9RleHqjoUz7ZkLf8shtAqxfySx7z5D58zoax&#10;kWthtojf8J5ajZyxFfQnh+AHw/br/EZELc+lfPWlw6jL440t1XaRKuAT619EaKES4tI/tRJES5+t&#10;Jp2GenecF020AaT/AI9wM56VUQ485gpJ3cVGGc21qfs5ZQwz2zT53g+1LhAB5Y4zUJ2KsUL6R2mV&#10;dyk4/KqCqBJjPJPFTO1u11c7ZxuB6E1GgP2xSSKLiL7zOdPt4/JJ/dHkCoNFkEni6C3e5ZQ0xByK&#10;sq6KCTED8hxxUFoYotRvbg2O6TdlT6Ur6FHSajapb6uDHCWBUH6URbpLW4IcnEfODzVG1bxDe68C&#10;obZtOcjgCpnlTTvG/g+3nIJv2kVCTxkda5FXi3a5vyO17GC09w2saoGcKiMAgPU1dTb9jG5gSRUO&#10;vQiHxEXEZCs27FPsHtprOf8Afr8qH9K609DAhk+1Bk8u2Z/n5ArS8t30qTKIreRyCeRVQTmNZmRQ&#10;SAc5FN/4mb+CtZvYojI6wvhAaXMmFjGj81NVKiYY845FbLFRZHj70ZBriNHur258R3om06aF0nPB&#10;712chAgKlskL2qDRqxyL2k0V9rTqjbWckY96htGuEWdzM5becZ7V1yhXs7svKoGzgGuZuUdZGwM4&#10;Y00yHE0YLqURIy2u7dIAa3LpQulo5iZSbUkY+lc3phDOgIGFl5ra1G4drWBC4AWPAxRIEeZPf6Na&#10;fEjQJrvX2h8++dVdl3YPQV6mUiOl2cq6luDxBhxjINcTeaTodzqGjSTaZA5t7kOufXOa6I3AeONR&#10;GQERVUD2pDS1uWHQmdS0hAx+dVvLijuLiRLZjkjJz1q2WzbqTx04qT5DbzBp1B8ogfjSGbNg9mdH&#10;upXufLjCg7iePxNZ9xeae+s2Sw38LlmwMHNU7NP+KI8VWN3NuimUlSDg+3PauLSK5h1XTpLazmbZ&#10;eYCk9Bn1pO2427HpM277KB5ByVq1bPD/AGQ8bW67iOKqF7l7PSyY0DNAMgetOVcNLlwCFosBYQE2&#10;1woiB+cZwelZ2sQE22mAOWbZwMVftXSN7qSRzszzWZqmp2Aks1RAzb/lA5ppiMdrecWD5QLx1qKz&#10;WKPVoEF0CxYng1vnbN4fuixA/dDAHWsy0tbZLxpSkhIbqTTAsanJcL4X1NgXJEHArnfD1zPNfW8b&#10;TzbxOSR3FdTdgNp0ygrgwNxVDw1Zqh8QTmyH3zhj/SkM3b+WMtaDb/DgH3FNgcGz5LA471nXUgOp&#10;Q7UB/f4ArRkwumRtjnyxU2GNlkYWc2GP3SAKoWpvFmYkgAsalga5nacC3UBG7nrWkY7dLFWY846U&#10;xjoJyGfh8heoqSRzIID5PPOWqrFNbsLkGBV5G0mtCAWm65DXagiPgUrdRGZJuBAyMZ4qszEFyMc1&#10;LdeYGnIDbQTzVRCWtmO7PPWi4E0CM2oRsISMHr61tBmwPlwAKzbWXZGV3IcmrZL+YPkOCeaYEFvG&#10;f+EjnIBGX7Vp3MTGRDlMD071nyu0V9BtRecZNXUk3Sw7Zs5HSgCVYpVtFfyDjZWej4u7gnbkNWs8&#10;0/2eWI7QoHaswxoqXGWyxHWhgSQvELmRjIOf0pGVPt8bfZgct3rP+YSg44D1pxEvBFkDIAxQA07R&#10;qSExLgkZq7MLY2ysIx9zmqsygMg80Z7VYji32zBnAG3160gMt5AtvLthJJfjHb8a1raVz4c1FTfS&#10;BmtyASTVUw7Wk+QEA1Wl88WkwjU8np6U1oAy2t4VjUtO5/fNuYnk1YaC0EF86W4G4gbs1lsL8XFt&#10;uRthbnmtCRibSMCJtoUcUAZc2nW8Op2V4NfkIRiWi9c1J9sja5jAUHJ4qTzrEhRJc4XByPSsw2sx&#10;1sTwXSvErjaKLWE9DtrQs+nK3mZYpwMelahtZpPC1zItyiMEbjNZdmx/ssL9lIYpVhJbqGK5V0lc&#10;N0GaaA88lS+TxbaiSfeBdHB/Gu7TH9ixOYSSIuBisq6tY5L0SI2P3mdp7VowTgRBJGU7U+UVNrB1&#10;E0+Z5dfKSq6qCcDFb935EVogUjJPANcq19Et9Ltt4siYcj1rdkZJ4dGZzhhF8wz1qouwmrnnWDzT&#10;jjyh83X2pccKM08/dXitbGIzA3DkUpzt+7QcbOc9aUYyOR1qkhhxg5NL1Q7hgdqMjcwxz60uchM4&#10;oGIM7oflGM8084yxApT9w9DTew/nRYBhz54BWpFVwsgDjPGDQMfLUmRyQgz9aEgZFh90fznpzThu&#10;yflp3HFO4L5JGTTAYBzkmnDlGyD14oOMjjNOzhPvAcUCG88UevNMO4PguTnpS55AxQAuTsOOmKVT&#10;hT81N/iPNKvDDikAuBg4yTRk4NOY8/dGad/CMDtTAbn5aQAbjl6U8LyKTupwelAxQBjgcdqOc0vG&#10;WpP4TQAZGelL2GGpvyl14OTTzgCPMeKAGEDzfuUuDt+5T+NvWkYYKDOfWgBAWHYfWg4w1Lg7hlac&#10;P9YvPFADfT6U7naeuaY27zJME4zT+diE+nWgBMr58RIp4HDc9+KbhTIueuakGN3NADDnK/NQhYPn&#10;zO1KwH2lRnjbTecnnvQBMpBMmWJNMwMjrQuQeo6UuR5a5zyaBDTjmmgDcMU7+M5lwPpSjG4kMMA9&#10;aBinlSNvSmAtvQY7VIegywqNifNT5D7UAOydy4HUetKN2z7lJg4HtThnFAh3y4OM00kZ6UjE7h8v&#10;agbjETn8cUDJAVK9Ka5X0OaVANwx6UEfLz1yaBDQSQPkoP3+1KucHjvT2AGD70AN4znFOGA5IAzi&#10;kPRcnigY3HmgBfXmo+N6ipP7vNIOJ1yOMdaBjgThvpRz8xpD/Fz3pB90fvgP60ALzzxSd1549KTk&#10;nBGMZpRuy3y/Q0AhT98YFL/e+Wk7gE0o+792gBxHysdg6VGCwMeGBz1px5UZU9PWhQu8Hkc0DH7f&#10;kYkdaTpu+alfOAC3ApoIznBoAM8r8tHY8GnZT5BuNH8XyvnigBuOmCM04b+DkDFAHyk4pRnHWgAw&#10;CVPOe9PXbub5uMelM53Lz60/jyzzigBDjfgGmtkSRkEZpf4zTCf3qfuyeaAHYX5juyT3zSfNluaf&#10;iMM3Jzim5yJOe4oAMps6HPrS8+gFNKjcmXIpcdeOKAHDocjmmgAswz2p3GTmmhiGbMY68GgCX5AE&#10;G/tUeRufkdaGAxyTyKjO0NGAaAJj1Xik7L3pM/u0+lLnkfLQA75vJOCKb8+I8IQMcml43Pk04E7R&#10;+84zQAnbNJkbgC3ejnzx8x9qCDljigBWzvUDpikwMNTN37zBBzipRt2daAAY29s0dBzmkAHByc1L&#10;gmJyVGdvBoAi/vcA0oL/ADZwPQCl4wee1JkZOWxgcUAHO0YPOelKMbTzQpyBkAc05sZJNAEeTvH1&#10;pf73GKMLjH5UcFDxQA07snik+YhjgnBpTg9Tg45pqkkPhx14oAdlRPHlOvfNOyvmOQB0qI/6zlj0&#10;9KkBGY+fWgBxI3jimnnJz9KQ5wuTzmpMHyG470ANGCo9accYY55pgwJjn8Kc2MrwPzoAcDw3P40n&#10;HPNAI+UUHqMjBxxQAdxzS5OTgfhTOMDJ4o53rwPqaAFDsGYeWCfXNKGUn/VtmmgfMMkkmnD744Ao&#10;AQ/8edzhP4DxWbZg/arkZOd/NXpXEfmk/wDPI4xWXp8pa81P9yc+b1x1oA2yMREhvqKiG35Mseaf&#10;uzGtRkndFwMbqAJM89KTgjsPenfIZQO2OKYwYSYG3GfWgBPkMqjy+/Wpv4eG/CoefPzgdRxUoPGc&#10;CgYnG1uKjJAfIkx7U8YMr8jmmlfccUxC8lOcdaZn5z9aMtlRt70YO4ZIoAeMbh6UHb5MnyDg80qj&#10;94MtTHyJe/TmiwCA/c+U96f/AA9aYp+7xznincbu1IBTt2tzTc/f+tK3+tHpio+kn38U7AOJ+XpR&#10;klY/3gxSdwMUp2bDxyelFgHDG3INHpzTRuEMuEHT1pV3EL8tIB3Y8Uhzk0pxhsn60p28HFAEefm6&#10;Ugzk8kYPpSsE8zvzT+do5HSgBOfMOVB4p3brSdxSnHmJ83rQAm5MAeXn+lGT85xTQF88fU0pPzgb&#10;PWgBDnY3HalXd5P3zjNNG7rz+VSDjb8uKAGqR5zcHNTYPzHNR5XJGO3FLGSqPlQc9qAHc+YDijrI&#10;eDjNRkktjZ34p53cdqAEkx5ZIGOaFJMWTwRQ3lbosgnimZAC/uyOT3oAn7dKZnk80o5weOtJj53K&#10;wnkUDD5vMH1qxwI3ycHIqEA4j6ZqQdWyKAEP+t4J4oHCnB61CxIuIuvvU5+5uC/SgB67dsY39etJ&#10;/GxDAU0H5RxSgja3PagGJ0kU4780jZ81CJOKMklcgd6D16UCHKTlyB270ZPWmrjeD7cU/wCXacnH&#10;vQMTjDH2pAfl4B607qFFJj94f0oCwcbl571L2kI4wKgYEb/XApULmIjaCM0APYNtxsHWkXOJASet&#10;Keo3SH7v5U0btn3jyeDQIkATLZY8ikOCmNp61DIWCqCBxUqkfZ1HljjvQA/K4GT2qNefMG3gNxQT&#10;86jHrSDiQcjluKAJTwF5poxuzu6UhP7+QMo4HagH5R8v1oAkbbjtUYHJ9MdaVyfIGFBwaZnhcryR&#10;QAxid7Dfjmk28D5jkUEHzx8p6U7HJoAMDafmOaaMiWUEnGOKdkADikbG/NADMfMee9JldknAyBSk&#10;sJUGBzQApQgsBkHmgZWzl8lP4uKeceaeOCtAXqOOtL/CucdKBEeBk/WmMBsIzUzY44ph7DnoaTAr&#10;4wh4yc01iTEcNipsHjLCmPjcnGPlpAVyBsU7/wBKaMEycelWAFyw4xtqLGGcY4LcUJgQbD54O/gj&#10;vURGJpFK9+PerTDkZPNMkwbmE44ApjsRkr5IGzHHHtVdsA8ip23b8AdqrSlQFLMoOO3NAhHLBANw&#10;zjiqxF3LPbosty7GTASJMsx7AYrpPDug+ItZ1+KGy0q48oSjzrqQERxr9e59hX054V8H+FdHtreR&#10;bGG4vfK+e7uACQe+0Hp/P3ppXJlNRPI/B3w61C6hs7zW3ubeBtrR2inEjL/tf3c/nX0LbQ6Jp3hi&#10;xt7fT9Mt4IoMJHGAPxPr9az9X1a2t4HWOSNnx26CvHvE3iiG3068aS93SMDtQNyT9KaRHK57/ceh&#10;a74ktoLC4CXEY+U856187eJPFZn1ubZdSTSbiFVTkf8A1q43UtV1vUtQnWTULiKAucquQWFU4oba&#10;Nf3doBnueSfzoemxfIkMuptYurpjc3UgQnhAeBUCo6A4hUfQVp7BsORzS7TiMFFpIqxQUN5nKmpM&#10;fLgtnmrBQed97k1GyssoBTHpQA3K7PwpDt8l8YzkU8Y2vle1JtOUURggg80AQsc5OB0qu3DqQp5a&#10;rAAFy67OhpXAKZ2qOaAI3A2RYB6Uznd1qRiMAEnpSDbsb5PxoAiw2480hC8jnJNSnGxeKaNhlORj&#10;HTigCNztJ+UD0pEUmRvnA4606VCZI+frS8CMcfjSsBG2N0gKj2pg9qcwBCnaeT607HoB7UgGY460&#10;BPnbDipwOny0uAAvBp3Ah2tvHHQ1bgTN/Yfvet0vH41GBkcmrtioPiHSwV/5bDH502B8q/HNw/7X&#10;PhmMSoTBpS8Z6ZFcVAMJDlRwlbvxmcn9uXxYCZP+Pa32FRk4A5wK5+OWJoUKzD7gGK6oapGMtzRi&#10;RDayt5wBD4xTXXbKygHkZzSKY/KhILffHFWyM36EMvEPJpiPX/2e7XTZvjL8cLyfQIJprHSYvsu9&#10;N2wnqQK8S/aeuJ9Q+I1/cf2dGqabeIkhVSDvZscj0rvvhp4m1Lwz8VvFk0emw3FvqGlvHMGHKMB8&#10;p6etcN45fUNX+DP7Y97c2cRupL6K6QKv8CMDwPYCoWjuKT0sfLaMWWEAr/qV6VMmPNl59OKpWQU6&#10;NbkbtxYjP0q0SQOv1rdGDJztG4HqRUUhTY2XIIppY4LEDAqMshgly65z8ppiKUygznofeoPLbDDz&#10;OMdSKdeEh7Yo3zMOn0q1ptl4luobuS28HahcIkZLMqfKAOvPAoA6D4dpL/w0P4WiVspJBOrkj+Ha&#10;auSeHNXvfjr8Qo7fSbmGGPXpP3sqkIATycnj1pPAYmj/AGk/hgGEYLTzKUVs7Tg1o+PPEfiuP4g+&#10;MNLi1ZIIYb5ldoF2vIDzyRz0OKTZSNqOTwB4YikZrt9T1Py8eUsmUBPrjhf51w/iLxh4g1EtGkcN&#10;lbFSDDAxO4H1OB/SuEcyGRi0jkl8kscnNIQQVyRzTFck48qHbJICWO7mniSYLLmZidoxUaqSrEHg&#10;DrTdrbWwxOOtAiTzJsLm8kODkil86T58bhn3qIIxAOeMc+1KR+7lOxeD60AWPtMnkECMgnvmmNNc&#10;fKfNPT1qvg4PPNOCtuxtB46UATLNchX/AHje9L9putmPO+tVyTsA3HryKTnJ+XpQBa82QoDvYHPF&#10;PF1c7MCX9Kpc/N81C5ycEdKALoubrzOHU4FJ9rusjBjz34ql/F1PWlOPmwpxigC6Lu9wMupGeMrT&#10;lvL1ZEK3EasM4O2qHOB1oOOOD9aANE315zvkDkjrjFRfapihBjjI3ZqmSxRBxgdKU/dTER69c0AW&#10;ftN0Lm5aO/vYt4G4ROVzj1xTTc3xdT/bGsZHQmZsj6elQ7WEoBXtVu2NiJZvMUH0HrRZDuxscs32&#10;iVvIyTjdk9a3dFubWLxVAH0q03bwVLAcGqrJb+XGVtgoMZPBrJBYapFmUjEvBpNFKVj1/wAQaoLj&#10;whYQrG7gx4BY/dIrjLK51G08QeFLz7Q4ktddhlRlPOFbJ/lUCSSNaRxSXG8DaTjjHpVpzbmw1Nmt&#10;mOxAIxnpms2+50Rsz9OtF1fR9c+AHhC+jmimhn8ORAnuH24YH6GvBvEmn3dn4x1N7eGMmKQujH+6&#10;ea86+BfjNtN8SNoGoXZS2unLWbyfcDHqvtntX0pr1jBcaW7R+WSELLID94HtVtJRuQnZ2R8UXOsa&#10;bY/HXxZf3enPNeXcqiIleIyDjOPWr2j6tY3fxM8Sob/UZHnKrciWVsSBugAPTHtWx8Q/DE83inw3&#10;dW+l/Ml5iVAOvI5/OvLGiuLH9ozwgCirIb63Eqq3UE96yhaSuxSk1safjHw/Ho/iJpXtJxDeoZYI&#10;j/EOpwat+Fri0ZrIDPkTxFXVjkq3avb/AI26bbTfssfDjUo9hezaAhu+11wwr5d0ZNQtrjSruK5a&#10;WIarb74hnnJFbuGmhLbPVpo9CjupYbrxvaROzk7GAyFzxUL3Pw2hBEnjnzn28KkGf5VwfjwwH43a&#10;vMpB8yxtyoVuAdoyKytPuHW5vdulRBhGPnZQ2aSiV7Q9HGt+GBDOLHw15kmMqZo9vTvVLUdd8T33&#10;hO4tZL6wSJnA2pEAcD3rkUE0j3DlkVxn7oxk1FbPfpeQPPbsIzfLkg9ADzT5UiVVZrR2l0tuI/t0&#10;u3cuGNOkt7tbu5jXxRKMKOhzXXeL/wCx4fCfwluLB4mjn04+dtblm9/TFcPHMyySssjDdgnPNKxL&#10;djU064vLDVLx5by4lMigYbOB6V0UXiLQ7eeaK9s7i1E4DeZFFu3fXGa5Ca8Z4IVkWNsDqRzxVLXY&#10;lm+HunXQuA3l3SryvTPFJxGqjWx1Wp+L9EW+s0tYZrmLzArl4to2nrwa53XhBt0u+siFikUNJGp4&#10;H4Vx06Ri004R2AbdEDkD+tdFbKz/AA7ukcOGRc4zwKa0Byb3KMl/dgWjpHuBxkZx0r0q18Z3Q+D2&#10;m24KpIhw2DgsO1eTCEsoDXKLGrnHzUKkZj1FRdyYC9qTjcm7TPUZbua+8Naj5a3AmkjX95DOVbPu&#10;RipvhW+qWX7Z/glLnXrp1exuROJHL/Lgk9e9eZ6Bc3EPiCBReyhHuANua7RXlsf2gvC99HfDD6hA&#10;GyezHBH5VDhYqMmZHiuXSX/ah+Lr2EMj2r+K5vLyu3kN82PxzU0UUpimxEowoNT+OIgvxrv1hltY&#10;yJElVEXGQ5yc1HaTubsRyAKdq4I6Gm3oO2o2ONjdoFIzn7prorOwmkWJhIqYbAJ7U2KC3/tC3Ocf&#10;L1FaWoNJF4K3wzOu5wNwrnrVLI6KcOpeTRQvmvNqlmMx5x5oz+VLaRIj3ifaLUYfglxX0N8MPg3o&#10;2sfs8W+ta18StejudQUm3Ech22qL6joS36V01z8AvCTLMY/2ndbG23ZiRDzgDk18ji+Ncuw9X2NS&#10;tFSXS56cMBOSUoptHzJ5MZuLYvqdmQc7gJBUdxYq8jNbaxYBgwwrOK9hl+Evwx8vQiv7aevILmWZ&#10;YC1ucOY/vAH2qhD8K/hhJLcIn7dXiVXViPntCmT7ZxmtY8V4Fr+J+f8AkDwc+x5PJba1HAXkXS8b&#10;QCVlU/pmiCC6cybZbZmz/E4FesQ/CTwVLr11Bb/t6aw8qJlkNuWwK1JPgzpi3HghT+3TaK+omQWW&#10;YQvmFPvDPqKHxXl609tFff8A5CWEn/KeTW8E0U5LGAMRyA+a1IpZ/s8q+dH1GBv5r0e8+DU9to2p&#10;zy/tq4jhhJfZBvcAeg61LoPwX1rUvD9ve6X+1wJ4S7BpDbYKEdivasKnFeWuPO68bLrr/kaLC1Ok&#10;Tz2M3GVB8sgdct1qyVuQluVtxwexroNf+FPxN0/xJ4ft/wDhcdncG5WQxuqbeF9awbfwD8XZNSaO&#10;H4xaehD4YsMgYrehn+BrxvCtFruKWGqR3iyC889tPjLW5LZAAx0rLmhvBEP3cgG0YAGa3rv4f/tC&#10;RTuf+Ey8F3cYTKus6gjHqM1Npfgn42TNGqeNdF893I8kKGH5mtlnGDvb20b+pLoz7Hm90b37RIE0&#10;q9ZlYc7Dj+VUpYNfeS3d9GmOE67Tmvdn+F/7UK2q+XZeHJ42XJ6A/wA6pn4aftRqwYeBtDODwBKD&#10;/Wn/AKyYBO3t43XmZfVJvofP88eqK91u0LU8s64/dHpVZ/Pge4Aspl3xAZbtmvctU8F/tT2mha5c&#10;3HwzsGt4bNml8tQSqjrxmvMlvLO7+HfiJbjw6i3NvclWYdQ3Q16uDzOhi1elUU15O5z1KEobqxxh&#10;icTRlZWIVSXP1r0Dwf4G+J+u+G9Xu9I8AS31rFPhsSBcH8a4qFLhkugEKxBTk+tfev7KEkw+DXx2&#10;iWZ1aC9hK4JwAc16kFe9jmacT5SvPg98c11Vp0+BGqLxygnBH865rUfh/wDF+2kfzPg94ui4+YLA&#10;zA/iK/We4vtSW6K/2kmPQrVdr68MiA/2aRxndCD/ADrO8rgvM/HKfwz49ivI8/D7xuu1uVFnIR+d&#10;SxaTr6yOZPAXjZSep+xyV+xy3MRaINofhhjj+K0SrgGnFLfzPBXw9AY4DTQRKD+daOpdWsCSTufj&#10;gyaqixhvCniwheh+wyf4VTMV41/Af+Ec8SKueS9q6/zr9m5rfw8EUv8ACn4cuD/FFDE4/Ssa5s/h&#10;9Nlbj4K+EDz2tkH8qztIvnR+RZEyOuzSLpvl53ptx+dSrNL5bZVhxyvH+NfqrdeEvgxcRuZ/2e9A&#10;Ix1XC/yNYsnw6/Z3l3Z+AUC57rMf8ah37Apo/L1xEfMJZFBHA3Dj9aqgZSXyruIYPQsOa/T+X4S/&#10;s2yQkn4Z3Sc9BMf8axbv4J/s+y2kgt9H1y0Y9JI7jkfgapNrSwNxZ+bqlWgcSmEEL97I4quwg8oF&#10;Z4SFbrxz+Fffdz+z78Pn8/yfjlqMeXO3egJH61jP+zVpTyExftQbR7wj/GpdVp22FpofCzSxfaZQ&#10;HUnbxjtTBI32cjKgIfWvty5/ZnuFU+V+1Dak44/0cH+tc5e/s2eMlgma3+O2jztk8Om3+RrbnSW5&#10;nZ9j5JDytBGRImB1O6oiwE0hLhjt4r6Muv2fPjfFv+zJolwN38NwBn9awpvgd+0THu/4tdaNjPIu&#10;Qf601NFKLPCklLTuAUwG6txU00wNssYUMAB82K9UvvhH8f44l8/4D37hPumKTJ/Q1y934K+K1tIB&#10;cfBrxkgBxj7Mx/Wm2gtY47MeAPLOCOTmrVtBM93AVdwmTxWheaT4kttJvZLv4ZeILeCEL5lxJEwE&#10;e7pnNXtKEaQWgDBgc4b1qW0iuU2tN0mGRbWSSVVA5xj0/wAa27uzhmS0UXSxLGgACL1+uK0dJjdr&#10;dwYsqEzkVYlhkW4cKAQSe9c8ps3jS0OcjsbZb5N8DS7enz4q6sVmY7pDoCZbAUA1b8mT7dKCAMjj&#10;Bqb7PcqjnbxjjmpU2V7NHMX1nENW0sCxSMqw3Ed81vWenytG5FnEQIx35NSGOPyz5jAsB8pJrZsJ&#10;IkhhDPudu+eKPaStYFSV9Tm7i2Mc8TtoMTlG5GO1atrY6fdae0iaDbx7VGAf4vWr07M2oXCvCORx&#10;V6wVUt5gIgoLdAaTqtbj9jExG0rSkmJNghJU4XFCR6ckABsLRMZ529a6SULgKZVAVCQRXK6iyhFO&#10;5Qdxx71MarbsJ0YpE6DTGSMm3tABJ3UVzGuWunzNqxTT4oyir+8A609rqLycGdQS/r0rLu73bFqE&#10;ZukZjFWqbuZSUdrHm/iGIpobL5sLbbhcEf1r7H8Fi3m/4J3fCJWb79sRn6V8aa5JE2k6iA0pbzh2&#10;r7E+HQV/+CbPw5cucw3kwBz7muqEXNX7HKlytWNaCKGPTpv3uQttwcdOK5O/a1ex1JQI2yxJyvOR&#10;XV2v22TRFCWzsZAAAB1rb8P+CvFF/wCJCU8OTyRGUeYzjbGg+v8AhVJtmrasdF+z1YXF38L/ANuZ&#10;0tpdy6RAwHf5FzUkRuWSd84Q3brz2K9a9u+G+lWXhP4pXWnPq+kSW/ivw3dRXOXCizlCkJyc53V5&#10;TrOka3pfxG8V2F1A4hk1ueS3kHKlSxxz715+LbcjpoSi1YyHDls8/KvaqDn9y52MBnjNaTkpKFWM&#10;72OADVeaOYllkiwcgiudGjRQAXy1PqKjl2rbNiU+9XfKkMm3yzgL1xVGdXVZR9jlyM84PNJjRlyH&#10;N048zOAMU0n5Xy/6VKsbttf7I4+bjNOeNgB0BxzWiZmZzAeYxwfaq0rfKoKYINX5AfKY4GAaoSKS&#10;HJx7VSE2VJNxRz5hziocqLZ8qCc8HFSufmYbjk9KqOx3KDjr6VoombYxnxd25AIP1qOZ5XunLqTs&#10;x3ps5jEBy+3jIqgJQ0NyxdumAfWrjAhsS7KNLCFbA3DPNZlzlo2UhTtIxippCGTkndnIquRkMSD9&#10;a2SsiGU5o2MmnhLZcZ+bmlnFosa7LbDBBuHrVtlkCLgj8KgkCkqDFg7eTTuIw5Qvm7lgOfrTQCUP&#10;Az61ZkVvMPAwTTYxtYk9G4FUIgP+q4U9SKrybghAiTp3NXnUAtjpWZdKro2JZAQ46d6BAM4IdehB&#10;qzI7NbcO3QdqgAJW3PQBOaQyOCuEIAPQU0gHYOwfMT+FNOwFjzz1oLSbJflU+gqPccMG7r19KoTY&#10;1yN0eJCRn0pkgIikOTjbxSIf3+Ai4BqSUoLdAw78AUxGVMHxH0ODyaxrkf6WD5rACM10MgjM8g8z&#10;AKcVhzrl7rMYPPBpxQmQWJkae6Yx4Abg+tea+ICT8QfEhPUzL/IV6jHjyQPKAIIrzXxLHs8b3xwf&#10;nRT+NVJELYwU7jcBxViAR/bmPG0dM+tVgDsc7Tx39KsQ+WYnDA/eHNSI3LVpftquAqle/qK7XQZI&#10;F1dpQXKKu58+1cLaFf7StD5rYzg59K9B8MeRN8S7Sz8qD7PLAUYg4yW4q5LQtbnn/iG9jvPip4ou&#10;Y7OIK9yBGoHAC4GfxxWcoXzWcRDOBWn4i006f8YfGth57MLbVWAY8ZBwR+hrPAHlv86+3NQICPnZ&#10;sjgVWkGBdEDGcYPrVkmPyyDKuT0waqylDHjzBwOxoBkKhfst0SRkEYr0Dwx5LaFrBRI96FMZ6ivP&#10;kSV7iNEhlZmcAKoySa9S8OaVPa+GNVnuLjZJKqYjz0H+NNCTOw0wIurQnILySpkk5xRqqxp8RtbQ&#10;cZhQjHfI5qpaPGmt6Uquflu05PfJrT1yPHxWu3ki2o1jEVP4UXLM4pbNeeHkkk+QXQJHpzXW3xsW&#10;isvK3Mgt1AJGCK4+QQtqEKfawCGyDWxdajo9l4Y0x7jX7ee4kjOIYgOAPXHSk0BY/eiHH2d+OuaS&#10;aS1j05i80GSflG4VwEvisStdhLd4kUkLkcmuYu9QlmuJ3+03P3jnL9aHoS3Y9MutT02KEJ9sh3Mv&#10;Y1yeoeINL2OibywbnbXDvJcFZ1FpIdx5ct0qv9nzcxnfkdx3pp6FKWhs3mo3c0E/lZRdoyA1Ykkl&#10;5sJEcgUDBPqTV6O1cPmOKYtt5X1FWbOS0F7LA9sGYv1YYwaQndmGIydpYSAlwelbMJlaBw8Eu1VA&#10;yT1rSltcPcDfC5wCAB2qK0jujqwVlIhUjgjqaLisNt42/tGMGefbg8Z4P4VW1OzmhtEnU742bnC9&#10;K697ZY44ne1VTjIIPGKr3VxbNpFxGy26oITnODmhBY4WBraPUtNd52ZGf5xjtW8lrKfFdo9jpcxT&#10;Azk8HPWseFIBd3DStG8YuDgegrch1ryta09YbO3Maqck8celAjsbbT3RoEeO2Zjhhg8DPXNbrRFU&#10;bN3bIFQcb+BXCNrVrNvkj0+eEnIYF88+1YtxfyMtwP7Quck8/MelN6IZ6vouoaRZ/FzQWa+jaOSb&#10;azg8KSa858eOR+1D45njKbRrcEgKHPGFrmWuZPNIj1FtoIJPcmo1kf8Ata4km1CRt6jJfkt+dSnf&#10;oFkjs/H+o6Leah8NzY3Cv5PhtVlZUx85xx71xEbTeQgMcvB4OKsGZSz/ALlAA3C460/7Q/lY+zxY&#10;45wKYmMySH+R8cc0oPU7e3eiWVUigP2dW3dcdqQvEUjXySNwyKdxC4UqytjJB/CoDG4H7ueQEntU&#10;hxvbGc0jMcdCAKGx3FSPUfMJGqsvbJNSEX6uoXVZtwPOSeaqCceXd5Dg54NPS5XY++25I+8DzUjN&#10;CJ7xXgMltMecHvmtHbbm3uI1uWZWgJZDwScdvpUGlReJ72/soLDwFrN07EhRHCxHPqeg/OvZPCnw&#10;y8azapbza1c2GnRDJ+Zt0mD2wOPzNNRuUkehfs9tF/wp/wCMElwkCQWEwYykADvxn1FerW2qWFy9&#10;zPbX5dGldeeRxXY/B3w38K3tfH3haZ7SG3lsi808swQ3Tn/a7VxviPS/D2h/FvxZpmna7BKkd4wK&#10;qwKoM8YYcGp5LCjEgupnaAqCpAc9KqrIvkrhiQD61T3ttLAjJbkZpFI80nY2D15pXLsbKToYosFf&#10;u857UhkXcTurK+QSyEdxzU0bBkb51Hy1NwLTSJlMqTzQXOVHzZI7VS+b5CD/ABU8t0OOcUwLeYCH&#10;55NMdhjAuAMHmqmTtkIU59KgdnNsQEA5555pgWX6HNxyPSoy7iOHM568VTMqgYELZ7kmlDElTvOP&#10;SkFy7537xB1J70vnZcAjtwazjvEu4SAAdqDIoY5J69RRZBc1PMIjKlu1KWBTg96yfM+dSXzk9qmE&#10;reW43dvSlYZpK67lHmcgfhVdpXEswBbn3qoGYKeDz0qvIzrPFun4IPSjQRoeYdqgL9c0wyL82cHH&#10;aqKyjchLrwTSmRSpbnrTTQWJGdsjZIRlqeJpfNfjAwKiCkxAiVOlRHZtlyy5+tAWJpmDwOu7kipf&#10;DDMnxn8HyNMMx32IyfesiV8PCWuNuM9KqxXDx+NPBzmZhnxDb+WOmfmFOO5MldH1deZ+3EkqSYVq&#10;uhQFMqMmreoBBNGeMtpVuRj1I5rNyMW52/xVwPdnWlocj8XITcfsPfGOE4LDT1b8q/NiycrppG05&#10;E5wK/UPxbB9q/Z2+NUBQEv4TlIz2KrmvzAhGJNNH2YEnVbhWx/smrpPVo0qK9NepqwNl4yHOSO9a&#10;cYYRtlgTms+ARfbEYfLjPFaG8Z6mtzlBgNr8itLw6wXxPqQL4BdSp9Kypc7Dwat6TcWa64ivG2d3&#10;J9Kmb0EfQmg3X2e1lKo8k7Kvlk8j3rq2F1cWMks0KKQy4964jwlJbzS+WyqrkL5bN3FdzqbvFc2k&#10;HmxjaF6HrmsuZtWNVE1dOFqmrQMt0Ff5RivW9N/d21kxmByFOc8814dbSrH4g0vcjHLjJ7c16fYX&#10;Fz9stYvPxFvTHvmhSS0YRWp7chz4c01xJwYqpXMkC6Rcu84B8shfrWhbwn/hALL5ukC/rXPXsYd7&#10;ESSkIp9etZFmdpsMv2u5lkvnOXbaD6VsRj53/eFvm5xUduI2mKqpwF4xVdpkj1B04UM2Nx70xLc0&#10;ty/aIhjqfyqY5SRWMRIBGR7VnwSIdQZiCwU8+1bdw8MlhAUixlcdK1pU1KMm5JWV7dwlKzWhu6dq&#10;McAt5EgXyyvzgL09a4bWb99X/aR+H4SwaGx05XPmN/E5Oa6GzOy0MbRrgjpiqdxFYpqMbpaKrBuS&#10;K4vq0ea5uq7UWi54jZJJNNH7s5gKgrXN2SXNslxIzkRbuffNak2N9iTdkqR3qlfywr4c1U+cCqqC&#10;ox1xW7fKmZxXNI5HVNX1AfE/wRZxmJUubzaR7GvVWtdasLfTi+lObeWzBX0OR3r5i1q8u38b6fOs&#10;VwDHPmNhn92R0Nex6B4t1nU/CegWl94gj8y2iKtIV/1qj7ufQivKhWUqu56dajyUk7GykCnxrE6W&#10;ESq5OcCnXOYdUuyqBgPfpUkVzHvc+arckKRTN0TDUtzdUPJr0keWUGk3CYhlAI7HpWXdAi2Y+eDw&#10;c0LG63F0RJKQZDgZ6VHKCYm3MBgdM00NmXa3EkeoAhm2mbHSumnO6zgbA5jFYNvHG8k7bAFDcDFa&#10;4IXT4xwfk4BNG4bFBgftIIuGHPNV57ny7iDbdquTgDHWpGYqzblP3jWBc7ZtYtB82BL0BoYXO3sp&#10;kZIwVBJAI5rcjhhkvUJTA4xXBqzprmh+XeyBdoDpiu6hlT7HagowYgYpMfQW/SCK6t8cjZgsTVVL&#10;aBdLuGWcHdJnHpRqhd1gVW4UgnFPgObNBgjEfApD6Fe8e/8As1ibe4ChR8wJ61LbSysPmm+bbzTJ&#10;dwimyvJ+6KoiRkxmMZJ4oC5tSTj7BcK20KEOWrlQkUmoGWOVWCz/AHcVtsEk00HCY2ndzVJYIo4I&#10;TEpwZOaGG5rwbfnYq3KDjsKkYAE8AZaqfnw/6Ii9dvOKtBiduRgY4NAh4ETOuUx2zmtWOKOHR7lV&#10;dSGjzxWZ5YM1uRK5ODwK0IlY6fIrTvkDrSGc/sI1UEoTmStlyp0mQFQPkHHpWZcK41uBSx61oFSd&#10;PnHIxETnNIYlrHEpBDH7/PPWp77BtFYNwFqnp53vKiuxbeQBVy5SQgxsm0iiwGbHGztGSSMNxg1c&#10;MZV1IDAketTQxjy1GSSO9OZgLrkgUATeUzaUcwK6/wAXqKzJ4lVmCooXZ2rWV0FjMBOcGM55rFi8&#10;x7rUC1xhVc0NAQWyYvxkNhm4zW3gh1JchcVBbx7yCVUBX4NaDmERtvVdoXrTAyL/AJtWKwOcKelV&#10;dMa4Jy0r8E4HpWtug+yaguEZShway7BpP7Q1JMDa0nyHFIDTZ8lsSMOec1HuPy5YnNTtGoz83UVB&#10;NDN9mJTqOtO4DCAXPXpxV62ABQktjPBrmZrsxzrubHzY/Gti0uJZLGEsuEH3T65pJ3Au3cMv2qB0&#10;nfHfFaVsEOlDcTnZxVPfMdMnAXPzDHrVnei6faj5txFNAQu+1plMJPHFZSPeHVvmTbH5o/KtfbI0&#10;hww5PeopIws4V0GWIxihgT3sNtLp8axXShvI/Wsq0juvIuhLdDAbCnHWtCUBLZCueByarrJE0lsB&#10;KMA549aQGXd2KL9okSE5/iP/ANaqlql5DNbu8suxpOBjiusuHgfSFAjQOpH40yGSwntLyJ1h3CMA&#10;Adqd7CsXLY7rZGRUKqgO6p3JaUFihIWoLY28ekSQ7wMn1pQjhnbziR60wCGKMyXAYAHYSPesdnij&#10;ur8tp245IFbagtPGSSOOMVTvYyLS4ItAW28H0oC5yEvkfbU8tZCzTZI9DXSRTeXaWbyeYXMY5rEt&#10;A48QXCNp3RwQxHWunuI4zpShrcYwMACpGcZlvOACHFPxyaTgN/rDx7Uo785rqMBPTn60mI9ibX/+&#10;tT1wH5U8jig4/WgBhBEiHB560q7t75xjtTvQbqU9UIYj1FAwzz0pBnA+WkP0pOd7DBxmgCXC7V/e&#10;jpSfNk/N+lJ8u3hTSfKTwaAJcHZnbxTR1XnvT8YjYZNNIwBgk+1AC/xjjvTGIxIOSeMUuSVyVxzT&#10;Wb95Gdp5FACA8J+tSDGF+b9Kau3y3+XvQc7jQAvO58gYzxTiDvwSOnajjyzz3pcjzF5Oe1AhCTs6&#10;U5fu8g03P3iacM9SKAHdxxTiBu4Wos/vX59OKdkGQ4JxigY7B8xeOMU0g7hhM8cmnZ+TrQM885oA&#10;TAznIyBxSHOw5bmnYTI+bk9qfhOTu6UARr9zOKXcPMGT+NEgG1vkwOO9N4wD7UAO/iJ30vrxTSVK&#10;oNn1oY8NhaAFyd33e9Kc4A9qaOec1I3C9D05oAYCfMXgdaec5OHqIcjgHr3qT+PpQAepzxSjbt6G&#10;jjK5HFH/AC1+8KBgclXyvfilYnEYz/DR6/yo43MdxzgUCIyf3DttNNjfKEYIGacx4xkY9KQJhW4H&#10;C0ATjJhOEzj3pgJ3HKAYPFCHFuw8w/eo48xSGBGOtAEhJI6803+BTu70ceYo9TTiBxyKBELZ5yjH&#10;8alUfInynp600h96DcPyqQA5HFAAC25v3Z604lSx+QjFIM4X5hwaQ58w0AO6dBTiWPHGO1N42tSj&#10;/WHntQA3+JeKXjatNYZHTvTh0PFABxuYbh0oH+pIyMk0jDMsWTxjmlG3J2g0DDn5aMDjinEfK3y0&#10;3+LpQA7+A0cbDzS/8sD9ajc/MuPSgB4xn7tA7cUi4O75alJTC/M2e9AxOw4pAqmQfMB6UEj5uaT5&#10;Sc7j7UAOcHH3gaYO2VpwH7v7+QTxRzuHFADT9CaUbfNP0pR9KaUyzfOc0CHc7GO44oU/IOaRAQAC&#10;44FPA4HTGaBj8DDc9qjydpGwZz1pSTnp1pMruJzmgB/PPFJ/CCehpp+8PnP0pwyBb5I4JxigBDjI&#10;pcfv0AI5WmkklvkOM8Uq7t/IIoAXu+aAV4Bfr0oOd7ZA4oJGB8ooAUAZcFxntUbLJhfnHLU8YJxu&#10;OPSkbqmJsc9KAJDtKDCHpzTPqvFOH/LT58jbTQGBPTrQAH/VN8n60gzg5p/GG4oAXywQcn0oAYCc&#10;Z296dk8cDH1pwB2P+6OAaUKvkuMk8UAC4w5wOnHtQxYR4yPvZzTQCEGJjgN6UvymRuM8UAJjLFiV&#10;5FL2UbeKYc7hyetOGQR8vNACc+Yg2/jUmTg+lIQNkmTzTCflOBzQA/uOaTjcMrSDGwGlLcP8hJGK&#10;ADnzF+XinfwtxTTgImW6+1L/AAvjmgAHO0g9+9MO4TLlB7+1PA/dD69qcxXzWJ5yOaAG4DI+4ECk&#10;wBHwn0ppJ3EY4pxPzDntQAAf6vgHrS/Jg5j5+tH4dKax+dctwOtADiOelKN+CeMA+tNbGDgnFLng&#10;4Y0AI5BOQDT8ZhjzG3Sm9GHy9/WpuDEMnAFAEGcMw2cZ4pMg/wARpxxz9ai53cDH1oAkGBt+X1p2&#10;HMQxjimDO3Ge9PJIkGGI4oATLZPyDinAjeOKac5+9TQwDHKHpxQArbSk/wC6U8Y5NU7YIb2VVt0G&#10;G61PkGKc7wOD1qvZYOoTHzB9496ALjHa+Cw60o2MMgnrSTKuWJJJzyKcuzyVAjHSgBxIAHyVGQnm&#10;xfvHAp7NnIKDim88fLQAw7vMelz+6Y4OKd/yzNMP+qYdRTsBAs8P23G4E7cYq2hG0/KOvrWJLCw1&#10;GWRd3XoK1rbd9jbLc7RmpTC46TiVO/I6U7t98U1lG0/WkA+ZflNUBICMDAprliV+QY+tSFcRuQue&#10;BUZHByx+lAB0ABHOKYDl3GDn1zUpCbP9Yc+mKb5a/aC3mEjFAD0K/u/l9etMcDMn7vvT8/MMRjrx&#10;QzHJ+QcUWAgGd6ExN1qbC7jjHNM5Kde9ISA7YPOKQCnfgDA61KoUAZB4qEbiv3j1p4yHHfmgB0m/&#10;D4j64pFzlqeckf0puDvPIPFACYGc4oGMUvGzHak9aADDlCMgc0pBBUcfdoyTE2GJ5prEZX5+Tj8K&#10;AE5LLj8acv3RhBQF4YjpSHqaAHk8P7U3uvPWm5byun1pR16c0ASDrnaPelP3l57Gm85bg0Ar82VN&#10;ACfxN8vYU4Z7etGP3fQfSgfeODQAuTnlRTSpK9ACRxmngfJk8c0uP3qk5zQBBEcTgFsc9DVo581i&#10;FGMVQmEn2kODx6VZRgdOj4BNAyUdQQKT5ty/LxSDGB1+lKchjlD+FAhGGbqPJ7VMANkuGGAOtQ8+&#10;YpwevrTwTvkwB0FAxB0FIc54FK2MDOevrTlAyhZgRtP40AMXOPujOak79KYAAXHmA4NL3NACAnz0&#10;Ij6r1p5HyfdpmfnT9Kf/AMsH45xQIOcdKT5vQUijhsv36YpxAx3zQMVDlyGQbcc0YABAJxnim8YP&#10;NGctQKxJ/A3FNAyo+alwdr8Hp60w9aAAjkjP40LkDG3jNOOPSm9FPNAD8Df0p6iPEuUzxxTM8rkU&#10;DJL49aAGt9/hfwpwC7F+lHfpRgeUcE0AP6wHjvURGHPy1ICNhFMB/ev8re1ADTuBHy8d6XGYz0px&#10;AOeVpMfM3JoAZzu6UjYyp3H2p3Y+lN/h4T9aAFGDKhyPfNNkGZUHT5etGWLJwAM0j/688cYoAZ3I&#10;yOtNOeeKdj92/wBelIM+Z1OKAGc+evB+71ppA2ueevNPIIU/LUZ25b9aAI2zujGOhzTGDmRTvWpc&#10;ff4PamnaZFHOaVgGEHghB06Uw/dHyjoancxCPBU5xxiosjPAPFFgIukfOSc1XPE0p3gDA70MXN1K&#10;MjAPArZ0TRdd1bxEkFjoczhXHmTvxFGPUt0NKzC5zbm7e5hVIpSS+NqDLEnoABzXr/g7wBe3MVje&#10;axBcW8LMGW2J/eOv+1/dz+den+FPB3h/SUiuJjBd3/l8zzL8sf8AuA9Pr1rf1vXND0/QLue41uyU&#10;IhwNw5NN6GftG9EX4Y9D07w1aQw6fpttbxQ4SONQP/1n3rz7XfEatfSxQ6jGqgYyG61454q8fXNz&#10;f3CWv2gIXwhHVvoK82luPENzdO0uq3caMeVBOT9TTh5jjTt6neeJvFOrf2jeW1nbB2JwZc5GfauA&#10;jiun1Cae8v7iadmzlzkL7Yq7HEEji69O5yakKt5vJ4zUt3LsVxH+8nIijHy9MUgXCuCvf1q4VG5f&#10;3hHHNRY+Ynd3poBBtELkrniozjI9+lSYG9+ARx3pmDuP7s9fWmMjYAMAzHOcihiHBDJnHQ09xn5c&#10;85qIjkYJzTBjdj+XMRjGKRCwjOAO/NSkHy8bj71EerDY3vmkIYwGMjqTTDnIGKeAdhxT9qmDdzx1&#10;oArEZYnYKaQc/cx7VMcZ6dKGzg8dVoAhI+UkrSADd93kin7Tsk44oGcEhcmgBoA8jPfFMI/cj1zQ&#10;S4xmAEUZO4UARspKNhfwpqCQY6VOc4B3UxlGcbyCTxSsAgzuFP8ATigA7OnandzQAq/fGRWhbDEk&#10;h3DIlXB9ORVFQcn6dK0IPLMciksCWGDQJnkOi+GtG1z/AIKK/tD392yn+x/B6+WrjKkuOcjpXzXq&#10;sKW3xx+KkEUJEMPiaYRpnIUFq+pvB3iHwjpP7bn7a9rqerww3OpeFIvsKOcLIVXn5ugNfLd24n+L&#10;fxQuBMTFL4mnZSf4huPSuimmnqZVIvQuQNIJof3Pynk57Vro0Zc7bYFSOvvVDaRobTJbFwg5UVpW&#10;XkP4djlSIhieVNatkpEsYXBPlpkA81qabDDNoPxIs5Ig32rwPehcjqQpqki/KOR9K2NJGPGHh18j&#10;aIZUI9mGKm4z4etA8d34giZD+61OVcZ7g4qX5jE5zySfwrW8XWi6f+0d8YbPy3AHiqVkHs7bh/Os&#10;obvMcbSPk4zW72MXYgYOYXX7WevI9aYNvyKFPApzBg5JYdaj5znpxUklS8IMkBWNuFIJz1r69+GK&#10;2cn7HmnbbDTsf2NqIwFG7dg5JPrXyEd7XN0ptgVMTcg+1fTvwOnkk+CnxJtzKxWC0vCo9N61M0OK&#10;ueI+BwF/ar8Gp5pIHiuZRk/Wo/iKNv7THxP3Rt/yFF4/Bas+EUjX9sXwsjy7FX4hygk/75FeneOf&#10;CdteftM/EC8m8T2FpYJbwu7MwDPxzgn/AAo5khqOh8+2treXN+Fi02/kdmwixITk+nFeiaX4LvBZ&#10;m41W9sbVRHuEDyDIHqTmtqTxL4G0bSBa6L4dhvJVjKmaRcKG9d3U/h+deX6trPiLUNUuHu/El+wZ&#10;yfLViqAemP8AGtF3JdixqcGjQ+NNVS11ZHhLkIw6cdaz1jtQ8WboAbjzWawbyUOe/rUgK+U2ZGPH&#10;PtQ7dANM21s8rFNViCmnJbaUGgJ8RDJByMdaxskA7ZZMd+aaceZzK3TrSA2xBZFht1GHG48HtTfs&#10;1luT/ibKCentWMWb5fnbA6YNL85Vv3r8D1oDQ2hYQ+S5/wCEhtjlqjayQTrjUosntWTltqHzpM59&#10;aUO+HPny5x+dAGwthGZoj9vgAIPGe9NmskFvCUmhZiT8obpWQGfeP3svX1p4d1MoJlJP+1T0Eace&#10;nTtabvttqPlJ27uaiFlm33DUYR8+Cp61S81wQVkuVOefnNN8yQzEtPJ09aNANqSyb+z7MIbY46nd&#10;UBsjwGnjCgdQay/Ml+f/AEmf/vo07zZxj9/J09aANL7Hm4VUmXBXnJoFsVki2hWAf5h61mia48wH&#10;7S+cU8TXPkcSNweTSA25be3MCkLH8y889KqNaW6lQXIPXrWeZmMZ+Vs+uaXzrokNvJ4xQM11z5gB&#10;A+7gVQvIWCq4UY3jOKjDXPlyExDIcY5p1xJcC3CscZA4oAtWzOZYCJMDaOT3rZjdcS5xjjrWPBDO&#10;LG2YjgkbTmtJFJ+0AnBUDJ9aiRpTLtx9pXTRLFIWcTK0aocMpHcGvpjwN4zu4vgO0+uX16YreAIs&#10;xUkOoHQn1FfMuxltpWW9ZnWI/LjsRX1r4W0jw9d/8Ea/inKz2jywM7EFRuRvr1rONm9TSUrFux13&#10;4fazp8xsPEIlkglHmq0ZGzJ9Tivmfx1AkP7barHH8kmr2hUA9ORmux+C8UB0T9odXkVWQI6evyHN&#10;eY6zc6hefG2PVAC7/wDCdqoXr8qvgcemBW8Ulp0Obmb3PpL4sXL/APDJGkWaRN+9sLXr2AHNfNOn&#10;vJDp+iRmEgHnJHXFfQ/xNnVv2a7qdHgJttPs1wOmXAH9a+coJZP7OsYni/5ZKysR6jNW9ghK+5na&#10;9JFP4mtwolDnAGTWlZr9n0ja0SO3l8tWFMyt44Lb02o3JrooWszCuWZhs+9/SktynoNjkVI1bcPm&#10;Y8VN5kLrtaEYLDvUflRvCGMJCl/lwfSgpaLJEpSQEsAp9+1Nkl24+z/2dAhLCMY2Kz9D34quVi2n&#10;Ei4wK6PV/C7R/D/wDeS/EbZPcgl4AhI29ua5z7PcprU0JgYgxrtcHOfwpDaEENs91DvB2hD0OK1L&#10;h7aT4C+OIF0+LMU6ENnkc1QuoLtdJkEVszMP4jxToomj+GfilJJT50luSRnrigSOKhukTSLZTGCw&#10;JHI7V1vh2Swk8L/EeF51zLaKVPdSPSuTjitP+Eds3ZQXa6cDnpit3RI4kvNZdMgDT23HOe1TYaMZ&#10;o4mjlVnfKTsAAetS2+BKVMSgeUahibde6szSAAXDfzqRfvZ384oAr2R2eNLMED/j8x9Oa7nWo0Gl&#10;aBM05LLrNtjnkZauDhDt4rtiAf8Aj6FdxrWf+ET0DMvP9q2wIPfmkxxLXxBt2T4t6RcBnzJ4dtCy&#10;+vy1yZ/tCS8sUguTH5kwDdyTXpXxIix8Q/hEqwnN14Jhyf8AdXFeYSQ6vHf20sdjdb0u8rgdMe1Q&#10;i5KzPUxZXVroPhppLpi8lr82R0q3qKs3wX1LIXMbhgfTrVSzu9ZuvCHh/wC2aeV8uD5sjB9qv3nz&#10;fCLxQqtn91/IVyYhWOmD0P0D+Eszyf8ABPj4FuZeG0xw+PbNdla3Hl6jKrR5U2EsZHswxXnfwRbf&#10;/wAE3fhSN5OxZRjPvXYuW+29sgfSv5G4rpezzKsr9X+bPu8C06MTjD4EE0+jJ/w0HI1va6lcS2kJ&#10;swDC0hyRnvS694NuIvhvPNefEptRnt9StvsMUFmIyi7vmDEdeK9HsnbfdZK4TSp5AAOpVSa8Yb4p&#10;+ILOz8NmX4I2twLjX7iGOWSUAS7WwOD0q8Bisxxr/dJS5Lfyp63ejdt7O5UoU6er0udPP4Bmk8WW&#10;WqaX43fTgfDQM8bw7uQvIx15rK07wLeal4Jtp7v4j6q0trqU5sE2lPIIPJH+8a2X+InjCO01ea4/&#10;Zf0qKC3WIzOupLkBuny55rGm+LthHf3CL8BN6eWCrRXAG49+K9CEc1bSVO9uqcG/S9/PbsRJ0n1M&#10;Y6Z400f4g6Xrc3hzV9TtbBnhu4sswaNuM7P4q9C+GF3FJqP7VclnoWrWllLrllLbRzRlNrPncFB4&#10;wPasix+K9nL4Q8STt8Co45Y7uGO2tHlD/a2c4x+frXceGvEOq6xr/wASdOvfgZp2iXemi0kaKBh+&#10;9WQZUnFZ4+eLjhKkatG1lbmTjorronra/TuCjDmTTOG+Jvii80v4w/Dmyj/ZtvtcuDpz/ZmjuCpO&#10;8fMMCvOf+Ex1W2a+e4/4Jk+N13OSxjvZD1+hr1zx3feCNI+Pfwj1vXviNa2DJYTpaRPDvEpxz+VU&#10;rT4m/BBmsR/w0P4bmebUgsaSWPcngcivRydRWDpuODnUunzSTqJN3faSW3ZGOKfv25kvWx48/wAQ&#10;NA+2gP8A8E6viajrKDg3k3J/Or0nxT0ezlsZX/YS8ZW5R1wzySADPTknvXuesax4Us/iP4R1G/8A&#10;ih4Qs7W40rfZQSWCYlGMlskUs994L8R/8Ihajxn8PdS0y4uWd4re3jEpki5VTtGRzxXdDNcMrTlh&#10;JRjtfnnb7/kSqE5faX3HkE3x/W0toFm/ZK8Vwq0QK+fK6gg9wT1r1X4Z/ESHxdpvxJe38BXWnNp4&#10;iIJnL+Zu9vauN+Lfhi18T+FPg5ZXXijwx4YktEnVIDaqoljj4UlzjqBVj4KeEdP8Oah8R0i+MOi6&#10;mdSgUKluwPliP129M1GbUcqqZfUrU7wr9FzzfVfIuk5qai7W9Ee2xXV5JqJikvFkSWJ0ZWBwQeCC&#10;DxX5v+PNO0+w/a8/bJ0y20uKKF9YglhXsu/k49q/RO3IHi7ScqADeMP1r4M+MaFf+CjfxpiCjdcW&#10;du31wKvwrxtRY6pT5m04p2u7aSVyc2px9le2x4nGJI7O+iI5Gce9fav7IbyP4b/aijJyR5B5Ppmv&#10;i+9huEvtSdpQR5hwBX2V+x4R9s/amAz81hDgfga/pelazPiq99D6UvGf+03wuR5zVS3v5ifu/WtC&#10;8V/7Sk/dn/j6b+dVth3g7DRYkmgLfa4cp3r5t/apu9YtvDv7Fy2/ibWreKfx2scwt5ihdWbBBIr6&#10;VhBFxF8vAavDf2l/DPivWfhD+zndaX4WvbtdJ8XrNdJCCXVQcg4FJaNBex7F4ftvAuheDvAME3jY&#10;2smreELWaEXt1uBITLEFzWu114dn12yih8Y+Gp2kJ8sxXMZLbevANcNoNn4Q8XfCPRl8SfBTxDBJ&#10;oWgWsEIld4mOUwSp4z+FbGkeB/g9p3ia0urH4ca0syW7qjPfuwXd14J702tLkJ32Oof7Jhg3iDwq&#10;CCAI/tkef51KLd2snK3ujFAByJ1wPqa81vvhj8LbjWNbuP7b8eWclxf712alIRGepwM1cHgHSIPh&#10;R8QdJt/jt4txqRi23LTsWt9vp9aLK249TvhbXACsl7oZ/wB24U1CyzCdd9zKuem1eDXjQ+FuuRXV&#10;sU/bb8Zxxi6icqCxyFOcde9djrui/Ea5ubD+y/2wRaQpZRRhG05WyVGCc9eaTRSR1ziQhhsuPvcc&#10;Gk2XwCZt9QP0zXJ6PoPxmt9ctGu/2jtF1GL7HLjNoEIfHy/rWD9k/a+S/nZNU8Iyr9uk28pgpn5R&#10;UWT3Hy26nT+KvFUHh/S/D09x8NfF98txNtC20bsV9ScVz4+LPwkX/j50z4m2beWDh9Ombr9BXpek&#10;z+KYfhdazeJ7nwTZ3UdtI1w0vltHtXq2WyK+efFfxh0288X32g+BvgN4e8Uak9y8S3g02MQRyDjO&#10;QvRT9KcYc2lgWh38fxb/AGfZNYsYV+OV/b3Ek6osdzA8bZPs2K9L+3sbawlg1eaaCa1V4ZOcMD3r&#10;528IfB/zta1PxJ8QZdKv9bublJRp9pCI7ey7qowBkivf7j7PHp+iwRWkSRw2oSONeiKOlDjYG+wy&#10;fUNV+0RFdWRRnkFSamjv7pigkt9GlGDnfbj+uaxJ9wXiP+KljZvOgO0daVhHDfH+CzuP+CcXxql/&#10;4R7RkZIITmOFVbr6ivzg0ZEPhHSDvwTEcexxX6XfGdd//BN39oNNg+XT4iQPwr8xdMlZdI0QKxIM&#10;pGB/DWUlZmq0SO/069lg0ZY/KDFpcZPGa2wxeOXLAYQcZ6ZrlgjNo4chQsUWSc807T7+GSzvNkjH&#10;58Ems2rm8ZdzpIFUTHcWOSe/Sp55JVt4xtcgHj2qvbM3lLuYZFWXcEqD+AxUGpnyZcxfIeSc1bhj&#10;UxxjcwHY1PFDuSRggwOtc1q2rXNtfvDH4blb/a7UA9DrkVWil3IpIYbT3NXJAiQQEswyK5PSZ7+T&#10;R7m4micYcbVz0rpJyz6HZZUkmoaGmJIzNEMRSckVSvbKOaCHLuny8P71oweZ9lz5Zwo61Hf3MP8A&#10;ZMafZgOfv+9C8gautTh77w5qxUMl/IMtnjOCKxL7Sbu3ezZmUt5fzAtyK9Gg1S6WIRGVXUYCgjqK&#10;wtTLTaxeH+zXChBjLda6YN21OaUEzy3UooRo+rk6WHL2zhmx9044r6t/Z9W31j9ivXNJNxEslj4q&#10;k3nd91Scgmvnq8SFNPuFbTI3EiNuyaw/BPizxV4T+K+sXOn2lxJYXMu29sWY7Zk9j2K9jW8JW07n&#10;POJ+mKWfw/03StPd7/SnaOzBYO69R+Ncne/E63ju9QtNH0mApGSPNVcLn6d6+crnxdoetxG40+xk&#10;eSaAGeKW52tGfTb7Vzv26WG6mCWr+aScccVtdJdzFp9D2LXrrxxq8P2648eSw+VdCSPbcbWDKcjH&#10;0NSWHxSvo4LfTvFNjLfRx7Y479EJkCr0z9K8RNzq8kjtPeXrqc4USkBfwrLmlk8633ShgHO5DHnd&#10;npWE1zKzLjLls1ufaOm3fgfU7Sxu9M8Y6TOvk8JvAdT6Fev6UtzbTmWQtA33uuDivji2jmju7aa0&#10;1PWLG4yGDQSED8hXpWj+PPiDYxwJf2lrq9sq4Ksm2UD/AHh3rknhnFXTudMMSnoz3H/VmAmJAADk&#10;kVC88bRsRbwkHODtrmNK8c/DLUFaC5urrTZnYAR3a4AP+9XXNZltLM9reWFxAUBVoZA3H4VzzTW6&#10;OmMk9mY82wwgeWoxkkYrNZCZCAhwSORV2Rbsg7rCdQXxyPSmhW8xRz93ilFWEzOlhQpcKo52dayp&#10;olFqhz6hhXUMsZtT8qgg1k3kcI+zARnJHzCrREkctJHIDK2w4PQVTmWQRLmI89/SuhkTO3KDAHSq&#10;M23Z/wAeYwc4rpi7owasYMqhkQFMgoay3jmWN1EqY31vuv7s/IOKoSJEbiZgp4XmtIsiUTEJJucE&#10;gAdeaRgojbB4x1zVidIvmZcfe5FVW4Q/hV3uQRiYrGg9c496gbJWQkDJ6+1TEbnXEa4BHao5MB5c&#10;ZxtGaYyqdphcYqqceYAc9eKnKvuk+XgVFlvOGFByaoQxhIA2YxtI4qmw/erhBt9qtysBHOuD938q&#10;oBwIgN4JLHmmhMewyr7UABA4qIBizgEdad8xOd2B3pN0QnkxKxyOaaJGMrBGBIORx7VVd8QsCQKd&#10;IZCZDv4BrOnchl+biqQiQSKJGzJ34xTHnwspIYnHGapluW+Q9OMVExLQuNv0NUFy0kyv5gZsYFVZ&#10;Qn2kYfjnvVNNyTOssnBPGKsHYIGLI2COKEiRn7web8gPzDBzXB+K0lXWNEZmDb7diGx16V3DE7Yv&#10;mP3xx65rlvGZTHgQBRkWkufzFVIk4UbtpGODViBcFgxIBqEEb48kYFKjsJV+fIzUCNQSskLj7GGH&#10;G1vSt/wxLep41hukcbEu42wW5GD6Vy7O5eIKi8twPWvQNE0vbog1B2IV1/eIDwmOn503K+5qkRfE&#10;OL7R8QG1SF2ZLqzi81VHKuowSfrXnh8wNGvmOfmHANewFEkBUGIxlTkMODUdhpvh2PU7mQ6FHv35&#10;yxyPwB6UhtHnFtpmpXF8pTSbhIyo5auusfDekLPB9s1ednYcQxnH5mu1fyxEBFp8MaY7d6qP5IaI&#10;hDu9T2pi5SW20/wvaRKbbw5CJDHyztub8zmllbdbxL9mb75yc1XLFm3bn4A4pkjyCVQJFHH51JQ0&#10;GMa5pjbiP9IXt6Guh18yf2r4VLksstqCp+lczuUSQljlhKMYrpPFBYaR+y2VztmjufM/DpTJOA8W&#10;T3VvNozRag0avEQQBy1cpZ3tksk7y6e8rMvLSP8Ad+gNdL49Sb7b4A/ckLJZybPQ8gVseE/Dfwxu&#10;odPh1b40eRfT8Rwxrwp7DPc0dLktNs4p47aZLh0gjGSPlAwBTP7PnMDBHyNhJGea9p8YfDHxdo/w&#10;2s9b06/udS0ZQPPkSIhrfPQkZOQa4DSoN1vZzu0m6RGw3YAe1JNPqDunaxx62t+trCSrgmXBXGel&#10;b8VkqhXltJld41xxnFdBbwhvEemK9tK8ZuTg7fvEV1psy+uWgeCNImQDcR0x9aAdzhba3kW8d1hz&#10;+7/u1dt9Gs5o9elezZppFysoGNhHbFehWdrpy6rKm+02hsBjjBFN1i40Wynt1ttR013cH5A469yR&#10;QkNHB2Gi30jOWilUpLje5I4roYtI0pHUS3Cdizk4FZNzr8AjmU3Qcg9VGBmueuNbM1pfEXDEqOVz&#10;jinYadztNTk8N/2PdwqIXUW5AYN3rzyx0PV7ufV/JuIfJExIDSdBXNTXrHW5cXdx9nYnKZ70i6lq&#10;URlFpq2owqT821vvUGbZ0drpmi2/jG9h1fxRNBbG5TzHhQuQAeQAM8kVDr48C3HxNhh0PRtRisUt&#10;AvmzMd0hHU4PSspbh54rjz5yfMxv3cnI7808PpkfkbI0HGGI70agZ08dzEUK4ZFLDIFZ5kl2KN5+&#10;8a6e1udNGoyeZaho24OfertxpugtZzul0E38xkN3PtQBxfOVIPOeeOlSylDBFzngc5rYfTrmKB8C&#10;NyQcEelZDxXC3SK9hMOemDg0xEe5+MoSMDmnK4w42sOOKH3hHHksORxio2K4UgtnHpRcB5dsIDN6&#10;5FKJSMfd4PSmIjsY8RklmwB6muw0/wAOTy2EU93r+lWkKLmZncEge3NAWOVMo2qe56gdqYZD5RxJ&#10;1PINa2pW2mf22sGmtPcKpwZf7x+ldd4c8E+I76W2dtPCRk5ZpDhQP60WBnGWdreXEEIXT2kZ5gqq&#10;o5JPTivovwH8OdFis7a/8Q2KyuY1eO1d8Ko6jcO/411nhXwv4R01IJnmt5ryNPkd+UjP+yvr710d&#10;1dL/AGm6yLIyFxuIPGKjnUX3NIpWOmiutItLa3hsvDWhRRrCFTyYVXA+oqncX11Isim5cjPrWZNN&#10;pZNkIZSV8sZzxg1TBxdSDzCBn1oTC7NZmtdimPUr6OTHLRuQR+IqqTaPMhN3cPIeruxLHHqTzT4B&#10;EW7c9RUd0lrHNkyxq31pt3BMUP8APcgqc5GOanD4iVSydMjmsPzojckCfPNSoy4OJHJ+tTdAazSs&#10;XwrLjHNO80LG52ngVmoxw5CnA96nEi+QQR14NO6DUvRSq8CEMCCfyp5cCRAZPlxVGyXOvW8Czqok&#10;fqTgVcvo44NbmgW7SRggJ2nIFC1GCyyFnO1cDIB9ajc5+Y5681SaQBWJB4PSo/MlIJ3DaCPxqbgW&#10;XMfnEiN8GkhZxcTkLwBxVZ5cMQAp45FEcqkSYzmkMmZ3Mrcj73NKfLCL8wx35qi8v+kP1+lAkBgf&#10;Bz60CLgxtJG4g1OhPlsQD0qoHItAfl245pn2hUtZVzyVO00ICw0ygACUbsnPtVeWUsseGH1NZgMh&#10;eUtLyXOKmQAB9ztgY4oAsBm3JiPOaeJH2EeSKrFm4KzKBjpRvcq+WHtQBOZJcKVmxg/nUbSYBPnE&#10;/wBarMw3KC+Caj4+1SK0z428UkgJppEKK2Oc9KyLmS4OteGLgqNkHiK2GPUFhVmUtvmxJwDWbdOn&#10;kwoZWO++iIA7EGqQH2bdMXsNHlBGBoNuQf8AgNUAc+V+8/i9KXSZTP8ACrwe5TJPh+AH8FpQAGOY&#10;hXnzXKzpi7otXUe74e/EJWXiXwjdbRj0SvyrG5fEuspu+74ovAMdvmr9V7V5JbDxDE8QA/4R26C+&#10;+VOK/LK/Q2/xg+JUTxNuXxpdjB7fOaulq2XK/KakQTyUPkgkDmn4yi5THNVg7AY88BduaeshKPmX&#10;PPFbHMmSMeB9KksELanKTEuGuU6+xqBd2OY8n2qzB9oa6UKNqiQEmgEevWM7Q+K/BWxlClFAwa9J&#10;v0RzbzNczFtqHPevF3a4Om/Dq6jb57a7GVB++K9it7gz6Fp7C2Gfsi789uKzlsaR3NMBzpKt5A52&#10;kHHpXd6DulvfCj/bBtDjeufSuOsnzo80Loh/u+1dr4Xt4DqA8y8CLG2Qc9SelTbUtHvMc7f8I6gV&#10;2wIFxWFLJ5ss5OdoBxz0p9pIw0u9DnIVAF96pvgRTYFSBqaaGaBjG8ecNurL1CNz9qQ7VbzMg55q&#10;exdIp4ybhlB5bPerVx/ZT6ykst26FojsHY4pMFucnpdzqi/E6a2nspDBKVCORwcV6deoq6YhjhwA&#10;qkYry64vb8+JfLgsIisVz8r45IrtbLUJm094pLdmPljqaS0GawkykGAv3BUjqjAEjPy1Rj2AEgnB&#10;PpUkkrAqFYHOKaGVZcm8gQAYBrE8SR3Vv4Umf7KSnmpvIPQE1p3Lt9uVwSMDkVTtF1XULzxzbXNq&#10;8ds1qFimJz29Pas6qbi0i6TUZJs8H1O4uLn4yeEtLsJ7YS3d9GGYYOxRgsT+Fe1weHIrPRLmRLPe&#10;j26bn3YO4da5Oy8H6bpPxBh1D/hLLi4uBcyGPcPug9utesWk1zc+BdReS1EaqpALN1riwuF5dZb3&#10;OvEYrnslsctbs3ICMApx1rVjaMvgxE8dazWKLcSfOnD9RUguEViRgnZXdqcRDrV5ZW2n2ypGPNc8&#10;n0rnHe7lsy4uWyVyMdqz/Fp1mSPwiLbQpZGbUcPg9BXQwQiHQolcfvPsi5HocVPNd2KQumFhbhXJ&#10;yQc8VrpGpZQsR5bisKNz9phXK7hIM4rpYQRIp83GF/OrWhL1IpdM1CQTbbENhM8HtXKXMXlatbnY&#10;inzCCD616Ha3rQXUbG7IXBBB964zX0WbXEdcDc5I2npQLoWrJImlika3U4Uc10Slms4v3OdoOPau&#10;Y0kXC8SK23IHNdTlVPBODGKLFdDLma9+2AJAxBbB9qvRl0SLeyA54xTXkXyJMKue9ZkzyedHtZjm&#10;QUgNi5O6FCR/BWHcs4sos3APz+la4BZ7ZASSYhxmua1dyk+zawxKM0MDdgKDSCrQS5ZRtrSt7dhZ&#10;BXikIZcg1WsJrWXw3YKZ0yqjbgc5rdWR/sLo6AgR/JxU3AxvIgSQnygDu5JoaSPzo1jXdt6gdqJn&#10;BmC78cngd6SzFvDc6pIyEnyutFwNawktBcEsq7gvQ1pn7OyyNG3U9K4y1ubaXUr0mcYEp4FdTZiQ&#10;21x5cG7kd6NikyvLCWvEO0DBpsxIsZAFPMZ70msTmC3t2LdWAqh54k0tsNkiLOaQE+kHbfTlYsNv&#10;+Wtu4SRpVLIckdawdMyJIjj/AJbcmt6e4bzGCxjbsHamguEX+rUeWoPc+tVbqPgnAyKlRwzAgEYP&#10;SlmxsfMh5XmiwrmM7MsMgJJJXiq1okpv7pfNb5jyKnkaL7QFBJIfpUqMPtPEeDs60hig3Ud5IN5x&#10;uq5IiS6dKjSv8w6is3zN15IplH3utaNu8aD52jOemDQDLNraw/YHiU8+UepqtHa+XMSSBhzxV1Cw&#10;lcgsD2qnem8aFjFJ84pgWZCwCYUHiql3NcLpR8oDJ65qjBPdmRUljO4NjIqe58zfEnksfkPTuKAs&#10;YdxBaPYCR9SVn8wfJ6Vr2rR/2fAmzH7r5fasby7Vri7IL5D8gdAa27ZEOnZKZfb8po6AbmmGALK0&#10;kW4buBU969qJy6RAAL92sS2uCGvF8rkdDUjfbTpty/kk4zxSTELBeodQlBgZRu4rRleF1iYNmsKA&#10;Rm3lLYG5/wAjXQ2lu7acu2MhcfeNCbsBWlDGAg8g+9ZT+THeR4DKCeKk1d7yG4tlU5UOPu96trCs&#10;miWkjwrxjr1osOwxDFKUXcRlDzTYbKOKa5k/tCXcck+4q3cfZksLPy1BO3oOtQJPN5SqYcNjgUAK&#10;ssbKG8uYfPjJHWtSNmMER88jI6VmAuVOUTHoBV+BWkuLZBKF+TrimhM0I1jMbHz1JxVYeabm4BkU&#10;r2qk8d7HqV3GbskA9Qant/OF0NzZXYck0xIaEjN6/wC4QbXzkd6nuLix8iJRMDkccelNQOsl8RHl&#10;mzisQqf7WZpnOEY4GPWk0G5hjHy+lNOcNj2pCTmAbj1pSFLIQa6TJD/4IxuPJpDw5O3mkPpx7Uvy&#10;7VO/nFAwy2TlaXJ2H0zTeTHnHPpSfN9nY7f4sYNAD+ueaOcnn6UL/q0yO1Oy3Y/jQAo+tGF2qcdD&#10;xSANt+9zu6049B8tAXAkbKB1Zg/O2oyBggk4qRRhIwF455oAQ+YYXUKPvZzSuGEaZC9OlOwMsTIc&#10;44phBz940AHP7v8AGpP7xqP5vlzinc8nbQDDBz9w075MH5hmm7juX7vQ8U0Fi6ERtjPPvQIeOi/K&#10;cZp46nmk+cuPu4x0pw2hM7j1oATGWc4Py96QdDyKcSMEbjTMv5w+UgetAx/8PXigkADnpSjbhsim&#10;H/V+1AADHvBIJPank1GP4PlHen9xxzQAEk7fmppON/HalIXnJNAxhfloABwq/LnikJbY3y9ak+US&#10;R5c9DTATubJGM8UAKpIA+XnNPLZfOzGKT+E/SkG7eufWgBT/AKxjxnFNJbaPl/CnMP3q4btQfvcj&#10;mgYEj5eeop3c8U3jIygp+D5amgQnOfu0djzSck8gZp34UARkAzRjPIp5zubimY/eydc9hTwDtBNA&#10;xeNrc9qcu37P0/i5pn8S5Wglsj58cUCJONw5FA6Pz6UzuM0oxlz60AP79KVcbDk55ppxlfmoy+WP&#10;ljFAh3fAFHc80djSc5HFADuMmk5JX5h1pM/MMmghtox60APJBlT6Uv8Ae570wffGQcAU7+HpQA8b&#10;eBnNM48lvr0poL5f5BS5+U8cmgYvGF+amn73egdOTSj79ADh0HFMcHemDTieU4603LbzwOvFAD/+&#10;WcHz/Xij+/x6U8YKYJ4x0puOQM/SgBo3YJ2U4Y8vpQA205I60vy7TliD6UDEPb5+PT0pRjJII4ph&#10;++KVf4/XIoAdzk/KaWjkshPekz8zcUAO445pGx5L9Rg0dzxQMknpQAi529ycdaTB3H5u9Sf38v24&#10;po6jjmgBBjPQ8GpBneeRTSf3ZBx19KABg4POKAJl27GPy9ahl5Aww4IxTs/Jz1pj/wCrk/dkkkd6&#10;AHDHl5yc4FK23g76amccrSnACjYaAAjCqc0wjN0PmBG3qKcCOMt2oG3GQ3NADkA2LzgZpRnc+W70&#10;g3bGGBikPQ460APbHmjDdqBkhxjjIpn8Mfz8/SpkBEbZf8aAAB95XzBjbUeWDMNxyDQzqFJEo68k&#10;00HOTvyOxoAdzzxR/wAszzTP4TxzThuyfmNAC8ZHNOBIEnrgUz+PpS/3fl4J60AKe+RTe5y1O/5a&#10;MMg5HNB++KAG/NuGE/8ArU4AZm5OaOhb94MUmWyvv3oAY2dw4Bx1p6sSG6UjBvMXkcilH3F+UUAG&#10;eRxR2JOaWkHm+emI0ZD1HpQAfxHjqKQcvJx0/WkIYM2cls/d9Kev+pGQAc0AAxkUnyhpDj0p5xuw&#10;T2pCD8mG9aAEwcD5aYxAHXvUnY81GRl0OOMUASdgc9RQD+7bJ701ivkAbs+wpRgxx89qAF9eO1M/&#10;h6U8DKjij1+fvQAzjK4PWlOd2eOlL2b5OM0EDym+btQAwFd+C3bvSj+LkVH12ZHNSjhl+QdaAIZA&#10;TBOfLOAtULMoL664PDcVrOwMFyCqj5e1ZVsD/a9xnoX4oA0SWMjZxT1PBpcJhgVwe1NAwRQA5gDs&#10;z60uMRscgkGkG3J5pCRlBg9etMBwJ/u0rAfZzwSabznGKGZ9ijyxnNADGUb4iB2pwUgBg5wTzTwf&#10;m5UUpLcjjHagBo+8ePxpw7nioznzAN3b0p3OPunFACknywQTnNMLtulDKeBxT+DcxgHHFGCc7ox0&#10;4pAM58sjApuJPNU+acelKew5yTxT1x5b54NMBRnzB/vCiXZ5xO0g4HFA/wBYPlNJJvLDgYx1oAM8&#10;MfL6e9RON0y/OTS4/dAbuc09SRhvJXdigBQPk+7SEt8/yjqKUMdj5GOaYwxgg9RSAkJODwMgVEWJ&#10;kbANO/hXJOcUw43E4oAk+baeKQHljjtThyhHtUfPmL6ZNAEvVAQOnWo/lLqSO4xTiT5eMdTTP7vH&#10;figCY/ePPBHNR8F2OT0GKeC2zHAwvFNGeOaAExz06UevNKc7elIAAEOTyOaAHfw9acMBmOBSAc9O&#10;1KMcgjA9c0AHHmdBnNHHzc0YG5aXA4O88/pQAo69TSEnc/Hel/HrQMbRxigBCp8lue1Uo3ZNRkjK&#10;4UsNp9av8nyxz3qvNGvkSHHzBgR60AWsDcuPSjnLVGjboLcADG2nc7fu0APH60EndjbkYpB/qyTI&#10;evpQN28nYM4oGLxsyWPB4o+bymOB045px+6AUHNKFAjGW4oAiUfIPlyc9aDnaeaU9TxTlwUGRzQB&#10;HydvJ70/OD0xSbWLuRgAdKU7g/OOlAgOcDjNPJHlpzUZxvj/AHg784p5xsPOaAE/jA29/Wn8gt8o&#10;7VFlhdINvanhjuPyjr3oAdyQAF6dTTTndjd0NI27cOSKbxsBOeTQA/kvxiju/Hem7lHG4e1KA2Dx&#10;2oAdzleKZlsj5jjNP/hFI2/Yvyjr60AHPpTsHy5CV7UnY809T8jZj4oAjGfMbmlHRvmFJx575I60&#10;EfNIKAFOza5G7OPypuRsU+ZmpolPkSkhehrOYzC5lxE23eaALjfdWkPTG6oN58qM+WxOelSAsdp2&#10;YOaQEvyhGG4exqLHzN9aG/15z6UAHeMAj3pgI2drfJ29aaFYI3I61Ie+WpMfNncelADD9xBmoioG&#10;/PtUx6jpimfKSODmgBgxtb5RwOtMbsc085wMqelQO428EZwcCgAP3uFHK9T2qu7MqKoyzF8DbU1l&#10;Bql3rFvBb6RfzyNLhEjUnrXv/hHwRYWken3eqCGe64Zbc8xxHtk9z+lLcTklueeeFPBeuahPZT3k&#10;NxZ2RcFiw/eSr6KO2fWvdmk8I6F4HtYkh0y2hSDEcSY8yRu5Pck9yao+IteOnSxomiQOBAcHdgD0&#10;49BXzP4k16/ufEmqTm8mmlebBYngY6BV7AU1foZtOXkux6trXjG8nttS8u1e1gQnZuf5pP8ACvAN&#10;e1HW9U8SXCm4vWQPgDd8opJv7Vu5IftGty+WFHyqMfhWjaxRrC2yJVATHuaL3KjGxQsbC1iZXkdZ&#10;JgvVhwPoKuMuRNlI+vGKn53NuHO7rSYzID04pJGlynjkZbntSn7pyalZf3j/ACE/NTdvY8e9AiA8&#10;hgVoIGxxt4AFTAcmmkHJBXmgCDau+PB9aad3mP8AKeDU+0/NyOKaR8q/WncCAgm4YlT9zrTNvyfe&#10;PWrDA5IxUXzAHCDrTAb0BxnkUh/1L8KTSndskG3r1pMLsx096QEIyJun5UNkZGzj1qbavlnjk0nY&#10;DZwB1oAqN948AUNuwTs5qVlPH7s4pOQW+UigCLnYeO1IAcH09alxwmfemYP2kZZgueooAbyVA2jG&#10;ajYASEbSOKmP/Hw67xjHWjapDfOeP1oArfKIxhT160AKSck1NtxFy4Jz0poGHPzcYpCAKu1zmm/x&#10;NzU3ymFl3HBqMr7cCgByfe6VqaeAdRQFQQUJH4VmoDlRt71rWORrFuePk0uc/pQDPiLx6lvc/th/&#10;HUOJCReQ+WwbBBXrg1kIirGwKrwoAwKsayzv+0h8WZTMxK+IJckn/apMJ5kh8w49a6zOT1L+mzxq&#10;l7H9hLKTgZ71sCJEt2AhGDzgcYrN0yMNdgbk+RsgdzXSvHEZB94ZwDk0XEkZa7MsRKetN+0XMOs6&#10;XMu0omoRgj2Jq/qFvFBbae0ZeVXHJA+7WWcNMnI27lJ9OKBM8I+NNnJb/tVfbPsxEeo+H7aeMnuc&#10;YP8ASvMke4Zpd6gEdAB2r3f49jfov7NV3sGTo9zGTjsrDA/SvCy8bwRSKgw8KjHoRWq2Mp7kT53c&#10;yH/Co/vSEbyMDk+tSuMrIChwMVFg5GUA4oRBAFP9rnABLREYz1r3T4E3WzxV8ZrFnx5nhSR1GepG&#10;Qa8MYfvLdijEgnnOK9B+FF0YP2odBTzDturOaJueuR/9ahq4J2MISywftRPIsWXHxIGAvb97XWfG&#10;G+1mT40PbOlzFbf2HbNHtcgTZHJP0PFYPimJbD9rzxD5bxlV8dRyoPQMwOK3vi6WPxC+G8rByr+E&#10;IyOOe1JLVGik7NHjwViCQo68VKI5i8eIwzMv3R14rW0jRvEN/eOLTR7sqG+aRhhAPrXotro/g/Rd&#10;NgudZ8VWc90RmKCI7tv4DJ/OtNDOx5DtczuDHKMdQR0owOcpJ97k4rp9c1DT7rxpdyW2kRRw4G0h&#10;MfmKzVli8yMNFGcDrilYDLMfzNhzjaOSMZpPLfDEAEY7VtGfTBGnmaH5mJB0OOKZc3WjNeQC38NP&#10;DGoHJcsSe+c0CMjYducOBnjIo8uYMmVxnua3GutMNqg/sqNiAMGoZJtJP3rRz8w4B6UAY7hg4BAp&#10;vOzr0rdYaOysEjOAgOc800DSGiRdjfhRYDE7N8o/OgA54Na5/sbZcH7K5AYY5qRDoGMOJRk9qLAY&#10;hznqKTv1HWug2eGy7gahKCehwcU17bRPLlP9tgZIx7UWAw9r+YBt5xRwN3y85rdWPQfOiH9tuG2/&#10;exTjbaQVJ/tdQOcN60WHYwBnDcL+dOAkcooA4HFa/kaQInxfPITnnONtMijsozcb9RXodtILFBIJ&#10;WAxnPOQR0rWstPf9081/BGpzgE5/SrunHTPsuoNJrKPtPyKRiopZdPkvE23TKy5x83FA0gmtURTm&#10;UuS4K9s1h3jSHUnDQFSFHGa6CN4m+zrNqcYZSSGrLu1jke9cSplWH40A0TWs4Gm2wKO+JAAg7V1q&#10;wxfYon8hAGhGB3Brh7SRlkcx2pDNIMA8g16BGsr+GbRzHj92O/SomaU9imFPlXIGwboTnPevafhT&#10;qkZ+FHxM0WbxU6Ws+nzB7cniQ4OCPcV4xIshiULHyV61FZ3N1ZXU8tskxdpBwOMUqe5Ulc9OstM1&#10;7RtP8STWusweReXEySM3B2HgDB9qw9G0HWptb1K403wpdXhttQQzquSFaQ8YA61zWo6v4mureBJL&#10;idk2jMasQK6DQvF3iDR38Jf2frsNvLb3Qe5R03Lcegb6V0cytozBxZ2XjvTvH0Hw41LTL74O+Nbc&#10;NHBNcN9ndkwOVIbpXko+xPoEajStXDxR7S7wMAO3Uivso/tQadJ8GJdI1T9kfwdeOdLERuNgJ6Yz&#10;lsV8v+M/H0erW2iWWlfDfRtNso7xnlkSEeZLk5IOOgFZc8uqHyqKvc88XTf9PY7pFDEkkmt62sR/&#10;Ze0SxqM9M806O90i4LI07LtVQCVxzWn9nia1Xy9cgQMoy5arTJuUUtxH5iNMMbTgg5xWRcLeszxR&#10;QNKfNBVgvNdBJZXcEUczaqJIjwGHPJ9q6Hw3pd7cXWqbLJVEVs0jzkZwOv50XA5GbU/FZ8P6ba3V&#10;jLKsK4jOOQPSqwutVCwyp4bmDoOjc1s3l/FFrV2Y9I84i6ZQ5HXB9KYNTQxNnRgH7/L60AZF1qGo&#10;DRJHfQ7ncXA+VDwa1fEv2a3+Anw8nNrILq/V/wAFA608X4e70yARW482YcFBVbx/N5o+FOnwxK8t&#10;vpbllTnBJ4FPoB5tCZsWwNvIVySCRXaaLA58A+OJhCwxBgE965e4i1lLOxDxrtwQoXGRW5JNqNr8&#10;K9Gj88L58jbh3IqUM5tVkHnnPSY5q2rEqxByAvpUKfNGgKMMnJJq+sQXR72Ty+BGcHNFgK2mbT41&#10;szgYEpzXX6n+8g0uPyT8uu2oz65YVyWjCNtTmH2nDmUeWPX1rqbqVotW05B5bM2u2gGeTncM1LRU&#10;dz0P4tp5Pj79l4rENw8GIfr93NY6fYJLuyfdGGEQ2/L19a6b4zK//Ce/sp/ujubwETj/AL5rjdHb&#10;c37xFHlFsCsoq0Tf7RuXDsNPIypUR9MYzTImmm8B+JFWxIHlHODmoruTOn3ZMRK7wOP0qC0vTbXS&#10;p5GA8XzK3pXPUhzqxtGNnc+tf2cvGvhYfCO78Lalq2m2tza30r2klxIFSdW6jJ4BWvpkp4ak3OPi&#10;P4Gb5uAL+L/Gvy5aTwa9k5k8Lz+eZuJIpymfxFV3GgLNhdP8YKCBjbqkmB+tflue+G9LMcTKsqjg&#10;5b6XX5o9vCZv7GHK1ex+qsB0dL8EeJvBJU6bKhP9oRH7wx61wWn+CPh62l2UWq+OvBt8tv4gmntI&#10;11CNfKLtnsea/NyU2ayHbqfjaP8A7iUp/rUf2i2S18yT4h+NLdAwG/7bK2T2rzsP4YVMPf2WKcb2&#10;v7nbz5vNmtTOYVFaUH95+mEfgHwHL8UfG97deJtEmtZ4IVt7Yawu1QvqM4NbMPgH4PpqF1J9i8Jn&#10;MBCKdRQ7Mj61+YKXd0qKU+J3jNQw+VvtsnT86VrnWQCY/jz46JHVftL8U5eHuOctMY0lpblf/wAk&#10;OOZ0V9nX1P0hv/h34Wj+H3iv+y9S8LzXv9rwz2YbUEAjKNu29e9aPg+y8cRfG74u6xqnhPwxZi80&#10;q1i2pqCyf6oYB4J61+b9nd+LGtJDH+0V41GDwouXzVo6z8SIjJ5f7RHjI4IyrTOf51zV/DvHzhOE&#10;sTGSl1cZX3T7+RtDNacdov7z6k/attdQvfhd8C57XTbm5+y61Ms32dC7IZMbcgD1r4ok8PeOYnbz&#10;Ph74vSaMxSLstXI9QeBXdp4w+MEMV4E+P0qIwG4T2wk3Y6dRW3Y+MvjtLaGRfjlo2OgL6WhJr7nh&#10;7Jq+U4OGGupKLbvZ9Xd/qeVi8RHEVL7HCeINY+LOp6D4DttY0vx9cxaZamO2RbGVSq4xjO2s3QtR&#10;+IWkeNtM1LSdL+KFjcwsTGRbSsoz/skYP5V6tN4y+N6N8/xZ8LufX+x0qiPHnxoF5tPxB8L5PQnS&#10;E5r2YUIKm4ezXK76JafcZc7097Yx/GXj34yeI/C3g6z1e08eMbV23TQWMsbSZ9SAOle6/soy38Hx&#10;b+KEF0PHAN5p0fki8ilK5XPQsOK8pt/Hfxhk1lIT8Q/CYcnr/ZCcVu2/jr452uoTC2+LugeYuMmP&#10;TFU/mK8LO8lWIwNTDUKagp+Wl73vsdOHq/vFOUr2P0Me1uR4hsiLCbaL/O7B4G6vg74zNZt/wVN1&#10;VUu4CzeH0Eq56YAxmqcnxK/ajeJgPiZpjp5f/PEA/wAq4KG21qfxz4g17XvF011qt3ONx/uD0FfK&#10;cFcDYnKMXKvWmmnGySv1fW56GMzCFam4pGfrsUKahcMLORQZGy3avoz9kzVtItPHX7RUF14n0S38&#10;23g8o3EyoG9cbq8M1kCXSWQxKd1sSp75ryqWFi1wTPqMTeaQphmZCfriv2OlN2Pm68Uz9nWbwxKN&#10;y/EjwHzKTn7fH/jTfs+hluPiZ4CPHQX8f+Nfi/tvFOB4k8cgYHK6jLj+dPC6wWzF8SfHkYz1+3y/&#10;410Qkr6nPyux+0K21nu+TxD4LbB4Iv4+f1q6h1FIpFh8TeF1zgEecjA/hX4xwS+LUdNnxh8fn3N9&#10;J/jWsmu/Ea28kx/HLxxGQcqftLmjcfJK1z9hZV1iSACSXS5SAceSoUH64HNVEtNSIO7SmjxnBGTn&#10;9K/Ka0+I/wAf7eKFLb9o3XNv8PnJu/U1rx/Fv9pWPbn9oeZjngG1Bpq3cXJJbH6eNZ6kHcmwmbnr&#10;g8VE0F0PMH2O66f3T/hX5qH41/tLQvbiT4q2r5bjNsOa6K2+PXx1iiiM8ei3BABw0YAP6U9O41GT&#10;6H6BmO5w/wDo14R2yDTNt2CAkE4IPHyGviCD9pPx6ltGLj9mzQpnA5eO4wD+GKtw/tQa6sh8z9kK&#10;wYA84uj/AIUrMTTufairfh03G768/MamLT4A8y8+glP+NfK/hb9o3TdX8c6XYSfsz2drLM+1Glvd&#10;qk+mSK99XxZbNpIlb4QojGPIVLndu/Kq9m7CZP408L6H4o+Dy6XdfELX7FROCJYZSGHqCe4NeZ6B&#10;8HLzQbnW5vDX7aVppZnCbw2mK75Hfd1+teiQ+LdAlBEvw21iEhuoyRVtfEfhnfIDHdxDHAPJNZWf&#10;Qd2c9B4a+PY1Cwkl/brsNQgTUI2uEaxCl4weR+IrvNQMR1GTy4uPs0an3YDk1kDxD4HadQPHF3C+&#10;eRsYD+VW1vfDUjBk8cWbD1PH86p36iK1wrC3T5geeahQN9otzsPUc1rM+hSW+F8V6SoAyWaVQPxJ&#10;qWKLQDHDt+JfgZsjr9ujyPwzQotgjjviXHv/AGF/2g1KDDeHs4PsK/KnQJYwJlYoQNQkHJ96/W74&#10;gw2En7JHxctl8V+Gm8zwpOzOtyhUbVzya/IPSkiZteJvdg/t2dUI6Eg4rKaV2aRd0enwLFJYzbLv&#10;KMmGX0qOC1sobmbywEDNkjHesXT5ZLe606J7tXeSTGCeoNdc67WYm2QHyQRz61m1Y1SLMDxLbIWk&#10;y2eKtEzbSQF5XisQM5g5bBUkk1JaXjSzXCLkhXABIxWbRspFm7ub+20d3ZCRvHAojNpcW0BmtYzu&#10;UFQRzU93FeSWQWSD5VZSB7VbSGAz2TRgqqxAYx1NSWLHERAqCLCLjAFaaxuz6cN4C7sEUQo+7aSo&#10;Knk1K5T7Xbt9oHyqc4qGx2Ld59lg0ufdty0XCiuLvvtU+i/uImOJ/u1q3TSMH3PvIfAye1PG6Gwg&#10;KxxKGTLZoWjFLU4x2v4ZGDaaQVVckmllumaGQg8FMH1zV7UJEaZ8Oh+brXNPIonucW4HzdTXRB3M&#10;JOzIbje/BkPLdPaud1aDdPpqRWSqoPL10TyoQDtACrVI7pDGDCDz9K1Mmci2l34upLi3vbyJhz5s&#10;LlcH6CtG28R+KLSIx3uiLexDAWU8MB9QDXSRws08idAE6ipBp8YsLhpLyBwcgLs+7Tv3IcRLPxJ4&#10;elMIN7scpnEvG0+ldPaXUDqrq1mdzjaQQ2a8k1XR4ftLSfNEN3LItZsEPiWzuVez8QTkEZ25OCPo&#10;auOpEtD6KaOctZ7TBkr1BqN5dRgkldLQ5U8gjO6vI9J8UaxbzB7vRZ2jEgEhXr9QK9X0vXvD15bg&#10;wa1p8qtGMo5CuD3BB5qrENEnmaRcxo1xo1qpI+bCgGrumTeK7DUbp9C+K2sRI+MwSuWT8jxWitpp&#10;88TOmnJkpnIFQQ6fNHcF494GTxnrWc0pKzHC8dUdvpnjzxBb2NzHrfw3tb1NwD3NqNrAeu3oa7/T&#10;9Q8L6nYWsmneNtLkcoD9nnYRyKfTBx0rwuQsLgbnT3Dcg1TksrGadWDXNtIsoKSQSbTn8KxdGPQ3&#10;Vd9T6CvLa6jmjMl3IijqqrkfmKznMbgsJkJUda8zstU+JenS2WNds9TtAmHguzlivsx5rsLTxD4V&#10;uoLpbjwxLps+AQrSZQnvzWLpNPQ1VRMtyg7ye3rWXcZPlgNkZ4Fb+21exjeHV9NlXZ/BID/KsK5S&#10;Vbls27gbutVCNtyZGZMB57c4+QVTwCsvIPB4q5NsE75AJK8VVI+cDyyOtWQzIkQ77jJBAboKzphw&#10;cMfpitqXcDIQoPPNVdnzqQw59q0i2S0ZibvJj2g8Lz7VA+dsnTNaEpZZT/ow27TwKz3wVk+cjL1a&#10;JKrecYh6UwbfOGHXgGnzmQSQhUI45ph2eUTj5iKYjOuio8wmYEs3IqugAKfKKtTopglzETk1Ao+d&#10;SwIGOKpEsUkZk4AUKO/Wq53bJSIhjB6VK/llJvkcZHBqtuIt1/egkZ70xFZmfY/p6Gs25ceWDlAM&#10;jmtKYKbTc0uCR2rEmCsSuDjPFXHUljjvG0qynio2J5ziowWEa5LFh/KjKncdp600hDSFOMnPzDGa&#10;fMT9nhzIuAvSkwDIoI4pssW6GYAuAB1phcqlgRHiTnf2Fcx4rCG20B/OYkKRXQMCsPDNnPWsDxEV&#10;bw3YMI3A83HSkyTigRuY+WPu+tLhRGTnnf0pncfQU/B2L60hGhawFr61PmL04UnkmvYfCy3snwZ+&#10;KsV1o0iLbtH5Tt/HnPT6V4orsk9m4LZWQHrXsWieILFvhrrttK0KyNbAf7xxxSkma02ivZEmBlCj&#10;5ZSDjtV/+JsEdOaztPhkSyumM53S3BIz6VphWEbEqvA55plseXfyo13HhTioMttRSQ2CeakUDan7&#10;3DUyRX3R4l70AMXcEmU5GTwarMswmBYsw7GrEu77MV3ZIx0pgWV7a4VYpGMcGWIGcfWgVhoIEqny&#10;DuWJuvfiur1xTL8A/wBm65MgLxXd2OB7muNhe5kt7jdGp/duADx2rs3aMfsJalK8jGbTPEwMbN1H&#10;mHp9OaLX6ibscB41ntpvhv8AD4eWd8EkgVu+D1Fee2Mk8HiTw/cea4C3qMrE/wCelbl7NBdmwt/7&#10;ZRThdgPTJ61TgfT7PxVawah4cNzFDdIxCvjI/wAPxpxs9BSZ+sfg670vU/8AgiL8aHv/ABJpEAHg&#10;py13MB8hWMkAj3+lfnnpkUEnw38LzrGW3a3cKhC4yFOM496oeKviV4gvvhEnh7StNm0rR3gjF3FD&#10;Ic3RUYG4dAMdh1rM0rXJofg9pUMUVozWkcmyVuxb2qfZ2ldbA53Vup7G1tpMPhbQLovYQRx2pJkO&#10;Cc9+OtcFqGs2U1/II9cDJGG2ALj8TXn/APwkV5N4a1WO4nm8wMxU5O1vwrlDPqCp5p1I5kc5A7iq&#10;kktieZs6y91m6bVREL+4VGLZZXxjFc801iL2SQXd+0rFsSO5ODVFRI0V4Wh6kFeeaJEH2aIhFzuG&#10;PapAf5tztkMkiuMn8KqqbgzykTMD/SpivzMST90cGlQDYORk9qZJCqx7m3A53elSlT8oMSgAZBHe&#10;nqrGePKqGz0q59ncuB5yKCODupiKaYzIRu5FKQMcnite10bWZml8q60psdmmVf5mr7+HvFLW+Dp2&#10;hjaeB9rTn9adwOUPl+TIu08MDSvPc7IgLp9i471058N+IyIw2maJyOv2xP8AGrFn4O8Vz6jtW48N&#10;xr2Y3anP4A0mBzv9oyiC3/eljsAOe1OW8v2CsNKuXQA5KxE4/GvXNA8CtZ6ybrWfC2m3dnF80g+2&#10;hAB9OM169Z+I/BSeGzbaR+zv4emgjJTeYEAHrz3rJz7K5a31PkZblZmMf/CMq8rPhXHYd+K6jStG&#10;sLtbkGaaJYSpkcx9fXFe63UPhu51kMPhvo9pKTlnRAAPUYFIg0qOSaKPR7URquMhQNxrRNW1Jd7n&#10;lc/h7Q5Lm3j0u+vbpvs2GJiKhGx61paJ4CkljtP7V+JeoxRm4/494snI9yeK7/7QYmgWGK0RN54V&#10;AD+YrVjuS1jbLlDjv3Gam9kW0mVLTw38PLDVIvs/hbzWRVLSSPnP9K6e6urP+z7cW1qsSeUBtTjF&#10;ZDFAoJY81EHTGOMbqlyY7GkCo0+E/aWY7uPapWFt5Azd5YgcYrGeSVZSQg256Cp1dSYwVwSOTWdh&#10;pGjtDRkGA7R3HFNZgGQB+/GaktyBpxV5Ru9arTeX5sRIJweMUcw7FjzZBPARfEEDkAdaqyOXvZ5H&#10;mkJwepqF5FFyB5R5FVmZjctgkDPSqWoctiSMtm7J/vfLVy3OCy+bnI59qzmdcgHPB5pyypuyJBnA&#10;p2Cxs7tsMm2XJNNUyNGWJPB5qkjHzHBTjbxVuJh5iZkXZu6UidiZi/nWmXYbOhBwaQFl1XeLx8Ec&#10;ljnNSS7C4yFxtqrIq/ZTmTAPSkmBLLL88gHJY8UxHcO2QR7VXRo/JhHXnrT9z75GG3CigZMceY+Z&#10;lPvmmoxDyHHR/Wq7MmU3SHJBpnmRYh/ePy3NMDQme2+zwEMobb6VRWVQzjPemTyRNEgUEAe9VySD&#10;HyMetFrjsX2kbYQFP50x5SSgKZwvFUgHN7HibjHNWHAMI+VeelOwWE3J+7KyDIbp6Va8xPsc7eV/&#10;D1JrEc7dTtx8wBPQVoMQIYFJ+9TsIWN8sSARzUjFtjDecDmq2cTjAGNtNLSESYGDn8KLBYc8mGgO&#10;0kk9D2pHkOV9cVWck7QZoQx6c00bvmDMuQODTGkWC+UILDgdaosIzcuWb7sLEHHoKeT8wUyEnBxx&#10;VbLLaakDcrkwsAMUrjsfWHgCWWf9lT4b3JYEtHLGfohIGa6BtoZs46Vw3wjuJZP2WbS2MQb7LrM4&#10;HPQMc118jMLmUH+9Xmyd2zanoi9asBq9ovGDayD65r81/iXai1/bA+NkIQceIjIoHT5jmv0dgLf2&#10;npxUciYdT7ivz/8Ajmnl/t4fFJdgAlt7c5H0rahLU1+yzgUYG3JI6LxzS5lCIQxHB5qpahDCgaZt&#10;wY5Bq6xIWI5zgdK6TkRJbGUeZuugeDzWpbO8emXTsqsPNGDnFZLbT9l2oQSeausR9jQcnOABmpBI&#10;9Q0QRSadoasm4M6sBXssEUC+HZWjtVBaFePoK8Z8NbRo2gKZvmSQYr3OJYDoOikznBg5xWTRpFFC&#10;2ZluYW5B6c16FoTwLb3ivA7llByD0PavOpy63bskTkI/GB1rstBmhcJtkbOBkdxUyl0LPUdPnung&#10;tImvzkk447Vux7TIysR93FcPbXCjxNpAa4iADgdfWvRLaGJtVtF+VV2As2eoqUtSYu5mupW6zKuL&#10;dOXf1ppvNIuJ2iEDLtT9ySMZqfXpYmheOKACKJOW9TXKaPLDNrzxzTDzEY4Kr0HahlbF26hnjDzR&#10;yIMSfN9K2rCWE2kLmQFjH1HrWZdRSzQaogkcDdhcdTUGjx3kGsNBPFKYmX5GPY0hnSmfUDE8cduu&#10;4nipR9rUwLJkMDyKSFmTVoiQv+s4qe486TUp5BPgADIqQRFOsu+I8kEjNaMMsiQqqRqP3XaqmENt&#10;ChuM/ITnFebT65rdt+0Bo9kbJjazviPIPzc81Epxj8TsaQpyle2tj0SePzLO5YhvvnBJrIvZ9Sj0&#10;WKFbiQxg8he9XtZlnjOj7QsUbRZAz1JrKExMF1uw2IuOK0SuQynbvM2Cxfr3qaaSOO3k4JJI4qSw&#10;VjBqUj2hVFfjI61WuDC2oSFSCD60mCZajl329uRIPlXjIpjmcyPuwc9DUSGNbfGOppryx+dZkzYy&#10;+B7UJDZGwbzGK8NuBzite0uGM0Rd34xxVO5WCJY2/tGIhowSM020kWQkrgkGhoDZuxG7wDc+CckC&#10;j7LA3kMsjk7eh7URbgGD7d3XJqYOwdGVlG2oGVwpTUYUYgDdWlKxEajPAUYqjKFaG4lM+WzzzVY3&#10;EawQl5AOecmgDS2q0UpCEYHeqEynKMJkwGpTeQsuFu4wCuOKyZ7i3XehnJJbI5oSA21nEdzphVxu&#10;71HqcVu1jLK4DBkyT61nwFnt0Zjxnr6Vs3SK/hqwjUZJjNNoCn4ae2fUbjEPAfBB7V2k4iCnBGBn&#10;iuJ0SGSHXLkMuFDcH1rqJzKI5iDng8UpAZsgDa7YkRNgscAd66S00+2Om6g0ku0/Zm4NYlowGpRM&#10;XTg8Z7Vca/f+02V3IBOAR3qRo5a7t/szXEyIwR7o9a7DRZpDoN18w+ZBtqXVIbC5+Gs6rIvmhcrx&#10;jBrL0hGi8NSeYzbhwPajcLWLWqIk9pCkgyFbgD1rHhVkklVowBtwvPaugChrJ8gZIJDd6wXc/b5k&#10;KZG7qKa3BlqNnW1QCNRhjz9a0rVWbeN7fdrBkkkEahcHHTHartl/aKy20jXSgYOaGgNpVQE7ccN1&#10;onMYjGSM45qGIytdzZYABgamJtWvJA5HbjPWpuMy5RGS7pbnOKhUttI3EZ71tbrMOqhYsHtVWdYj&#10;LlYQBincDm7vz0EjKrsc8EU61e5ae1LSuCXGc1flC+XOM5444qLTwp1OfzQuAeDQB1GUNhbsqLxH&#10;zzWe8j/alCyAc81biCCF/nJQ9CaquLT7USJjndVATW8Ctq6jycsRWT4lvP7N8F+Lr+SSNIbXRJmd&#10;iM844/WtmGcpdxMowR3xXMfEiwu9S/Zq8bWlrbmS4ukjAQnHf3oS1A474YahqV74CmnnhSUTarM2&#10;5v7rHK16ndRiEwcJk8nFedeFNPn0T4P+C7SZFEojXzT2zj+legGaGWO1KPvBiHzZzTfkJMh2/wCk&#10;qyJ1GSKv+ZJ/ZEoWHllwR6VEojxGN5zg9Ktwf8etyDGOV71IzHi3KJgYcMH4JNaq3Oo/2Ykf2obA&#10;OAOprPlUfawDG24y1qJCAticH5sZyelKwGbPFeS26kRy49SOlQSNepaWn78sUPKitmbVLRNW8hDH&#10;tEOGwuearyG1bT2defmJpgRxmZolc264Cj5iacRJvR1Ck47CqbSyPCqoZMKeQBT/ADZ/JcLCwO3H&#10;NIC0zf8AEtmfafvDrUtrcpHqKBrtF3gc+lU7eHUZIr2NrtVRoztPvWHJpuurJdpJr5wjMQ23kii4&#10;He3Js1s5pUkV22DJzmudF1cnVrbbcNhnwVx0rkrS51p012CC6upCpIDFTjNdHo4dNHn+2zBZg3yt&#10;ihsLWOkgkZZpN7Y2oTms03Omy626/wBr2WUY71yOKw9RfVLgazBBrEiEwHDKvJrmNK0XXRukmiu0&#10;Qyt5js+C1OOu7E/I6DjcvIp/c4IHpTOcHI4pedpKgHmukxEw3cn3p3O05pRv8yEFB05phLG5cGE8&#10;UAOx70hA3kE9qkC8OORzSEASdicdMUBcblQGxuyB0xSgnyASnel5w2Ngz60g/wBXyMUDFy2E4GT2&#10;pc/6wbDSfLlMA0z5tycH71AiUZCj5B70ozs+7Tjt8n72TimZOAcigByjKMe47Uhxl/lOe1HO0/NS&#10;ZO8jHUdaBiAkkU8AUhA2Yz0pBzJjHSgB+PkPT3p67vKGCAOaiY/OcbuO1SqfuDAyT37UCGg4XJI+&#10;9S/wj5OMetKwTnLd+gpCQEY+goATLbvuU8FTE30qIZzER3GCDUwCBX6daBjQV8uPGc85oGdnKd6d&#10;tXk7h16UcZbigBBgqx2daP8AlqaUZx97FIAvzHf3oAdx5Z+X9aRcgfdFH8I5xzQTyaAD5ucunI6e&#10;lRgHK/vPwpwAEudvApxA+1Agc4oAbmTZ/qxxQAcHIxUuRg5xTGJ544oAQ5z0oBO/1pozkilwc0AS&#10;kNhcJ2pDnaOaPl2H5zwOlL/yzJ9OtACc+YQFB49adjjhPxzUQwXGNw5qU4HfnFAwC/MCF4xQMbmG&#10;7pTv+WYPmgVBz9oJ6c8+9AEnGW4pCHyf3YP407jB+b8KP4ie+KBDgRj7p6dKONo4qPOCQT+FPUnB&#10;OAQOtADhjDDilAOPvtzTQepAbGeKUk7jzQA7v0o9abwUY89ad/B1oEOIG2P5s8elN5+bGacThMjB&#10;P8qQZ4JxmgBB94EZ6cikGecnvSnORRxlzt5oGHyE8t3pp/1jjZ9DSkDYetHdfl7cUALhNud/1p3y&#10;7CdhFMwMt8venc7RxQA7nYo4PpSY60nVo8N35FPbbvIDc0AR7gDTwRszjtUePmPynjHepBj0oGH9&#10;4YNJjnqPakbr1pw69KAEPWP5PWl42LyaMMc4xSnAXJPfmgB5DeUpLADPAowPMU7+/pTeMj5j04FG&#10;RzwTQIViu7PGCOmaF42H60gWPKNtNISN7ccZoGOPU+5pAPlbBJNNJOenFKDgnB6CgBwz3FOGNq/W&#10;oCWJzhuvSnhjsOYzmgCc+XtlG8Zxwaj/AIG+btTAQV5boafkHPBoAavCge9PbO5cjimc8/L+tK3+&#10;qb5T1oEHG9hg5xSruzjjANR8+dB8p4HNSnvzQAuR5n3RjHrSKf3kny8DpSHpHgDBNOIwSMDpQMaC&#10;cH5BjPrSs/7qQeq0LtCsCuajkHy9OlAGTOZ/MdQzYL+tadsD9gj+Y8DvVRgGLkp3q/FuECAYIxzS&#10;ET4yOaQ98OOlMJPmJ85Ao58xvmzTAccfKCw6UvHkHMY+uaYehHOKcv3Js46jGaBhkZNOwMj5aafv&#10;fd780P8AejwP4aAADLrmIkGpCE+wz/L90jFRRiTL7pR14qV8eXjPfpQBHx5QyjcjgZpcDywPNAye&#10;KYd21eBj19KCPnX94c4oAXn/AOvT+BEPmx9KZ2HFIeh+UmgB/JYkv+lN+bcOODSj7rc0w53j5u3p&#10;QA7OWWnDoeabzvHHGaccb2+X0oAQnqNtLxkDceT6Ug27hlwKUfwHOfWgAIAZMLnPWgE7JR5J9qCR&#10;xRzySe/NACjPcil/CmkDOd3GBS5XPXNAC5HoPekP3wcUzd8zYTjNOyeORQA0/wCu/CkUNtPJPNPG&#10;MHmgfdfBNAELZ/eHaPmFU4BjWW+Xse9XX/hOBjFUk3f22BsGD3pgaJL7RmMHmnDHlt83NNGRGOuK&#10;Yd3mn5TyKQDhtz396UbNpwhpP73FO52fhQAxM73+Y9afxk80xR8z4FOHU8UAOONq/L9aXC+Wp34O&#10;KBjIyTiozn5iCMZ6UAO48w5FO48iT5uvSmgfL17Up+7jNACAnag2ge9B35PJ/Oj1OKfjkUwG4+ZT&#10;t5pufvYFPb74HtTONxNAAGbzB8v1pC/BBU43cUpxtHyc4prY2nigB6hSVJHINPYKFc46jioc8Eba&#10;kB4IyaAGgnjpSfxg7PpTDv8ANxs4qUDrlhQAnfpQAu1+namsGPAwAPejGN3PakA4YyMCk/iiJPrS&#10;D/VH5e/rUi7NjZoAZ3Oe5/KlAPNLtGVxIMA047MnEmcCgCP0460o24HyfrSn7vSk/jPPegByn5H+&#10;nSjICIBk/N0xTTnzX5BGKXPzD5CTQA8cknGABSNgIPlPWmqWw+QQM/nT2KeWPrQAZYvHwOBQCfMc&#10;bOD09qQZIXngUAHzZD9KAHc4HFNziVAVP4dqd/GcZPHam87xwOvNADwT5y/u6HwY+PSk+bk8U3kt&#10;0oAiBZZkw2BzmrIxsX5hyKglQi2ZvO246e9ERP2dSSTx+dAE/OVGw1Iv3BSHOByMHGfaj/gPegBT&#10;gk49OaaCfKb9339aQlueCKTHD/NQApJx0oO/ZlTyDR2oKT/aFKheR3oGAJ4znnrTmANu5Mh+8MUm&#10;DtbJHWlGPKbIyKBEbbfMjHJGKlA+Q4NRfNhwIsjdUgP7wDYfu9KADHFIOik7frR3YlD16UHGeDQA&#10;uTzzRz8w9aQDg/yp3egCMR5kVvb1qU8IMrxmmnblhuI445oGSg+XvQA48IxwMEUxGZpgvyj3NPwN&#10;33RTTty2FGccYoAfwC/NAJ8vgjB60zqvpSg/MevAoAU/fT93+NKAcHntTuNvLD6UfLknPQcUAOjc&#10;CNhsPvmovm3yfIuM96UglM5H0FM+fzGOxsDrSAcQd4BjU5FLgZPSkO7OSxoOFKYycjvQAmOG5oww&#10;WL5vWlOd5yvpSsM7trdO9AEWf3hGQMUdhSYTfyO/PNOGzDAD9aYDDn+7+tRktlcKPrSynbHIdgJ7&#10;DPWm20Gpz38EcGl3k0jvgRxrkkmlcCGWSRSqmIEspwR2rqvDPhXXdTut/wBjlht943zyggY9FHc1&#10;6F4V8DCOS2vNZeEsAHW0Vsqv++fX2FdrrOv+H9N0XbFNYfu7chYosDp2xRG7M5T7EumaZ4Y0LwuP&#10;LtrcyGL555AN8hHXnsK888Q+NdTj1meO206ARK/B3cv/APWrh9d8cz3S3SySmOIyERxRrk/ia88d&#10;9YvdabEsiQbSST1NWtNxRi9zpNe8S397eyboJCWGNqnP61zVrabrm5lkDAk5VT2rQtbWFLWfdGrN&#10;v+8etWc4kAGMHFS3f0NbWISi+XxEM7TTYsC1n7EmrBDb2+U00j92fkHXmgCs24b8gnmm84+7U5Vt&#10;vb3qEiQn5UoAQbg4woqGQExj5SOassp2x/Ick0OPkQGMHAoAqoVyA3AxxQQTcHIIGOPensinsetO&#10;UfMAZScDikBXI+fp3ppB8pvl4qxgfvSV71GwbEny8YGaAK+BvPPFKqZEvzADsadt+VgV4yOhoKth&#10;sOcY6UwK7A+Ye9MIXzI8g5zU2G3MdvOaRlPnsfYUAMdTgfJ39aj/AOWcoxwRU7BvIQ5GM1FxzxQB&#10;GufKJxxmmEPkc81KANnXvTW3eYMc/hQBFg72+XqaQ4CEZJJNTkEQNlOajKjcmAScflQBHxu6U35t&#10;vCZqU42rxwTTQG3PhvSgBmGygKDkUmz72QMehqQ8v/rDSZbIy5zSAjUHc3yHH1p+PlPFKevT8KcB&#10;8wpCCNTvT5e9aUG5b69JA+bQbkr+C5qogOc46GtAABZ2/i/4Re9x7fIapAfAk7CX4lfFObBJfxTO&#10;APo1X0iZoowqpzjGTjFUdOET6346ZmUEeK7zr3+c1qQLDMmoQyQy+UUKkqSDz7iupGTOs8P2Nmuo&#10;Fp77w8rkDazXicD6ZrrbrSnmMv2X+ymRY8mSKcN09cdK+GPG+majpPxZaFdY8QtbXA823BuHztJ5&#10;Gc9q6L4Z+KdW0j48+HEbVdY+w31ytvdRzTsykPwDz0Iq/ZtiUktz6muHiXQjADCXywZ+uK5UoYpZ&#10;FM7tufgkVpa/Fe2niW7MdszWzESQnPZ+aybm4lbSrYtahXxUbA2cl8W7WO4/Z08FzGVD/Z+tZJJ6&#10;q4xXzVAmxp1AO1lBXJ6V9KeOxPN+zrrsTPtTdGx59DXzRCwfUbwGRztVQgx6VpF6Gcy6hGyUEDPN&#10;QOODkd6m/wCeuU6daYc5TKdqpGdyow4bjt+VXPDV59j+NPgW62ufK8RRdPRjg/oagZW3yfvAOfSq&#10;aN5fibRpFw5XUY2AI9DTsB23j/L/ALU+psvCyahaOhJ7HFe0+K9K8KvcfC7VtU8X2iW1n4XjAtXx&#10;+8bbn8a8R8cPHJ8SfDNwjgmTT7Xp6jtXS/FKWWTwn+zsTJJhvBpOATgkbR0qWtUO5la/4yldJrXS&#10;NHtrO1UFRIi4dx/SvNp3nluDJJqVzK7PlmdiT+tRqIzDckvjGNoxUkKZmkzHMTuAAQZJJ9KqwiPM&#10;iOwB6gZpd7FxheK0rzTNahFkZtMnXzIQyhuuKqi1f7LEWm2kscr6UhFZmYqwIFR5O3Ge1XXgl8li&#10;kZcDqR2qJIm+0Q70YZByCKAK3brR371aMUigN9lnOWOAFJprR3BYE2Eqj0waAIxgYxIQcUgaQMQH&#10;q0bd/sszeVINvtVYxyBjmKbPbC9aAGAn5ueppScg5AJpdrbsGGUegIqRYbplnIsrg7QN3ynigCHP&#10;sKDu28k4pxSQEfuJ+v8AdpcMTHi3lPHpQAwE7id3OOtO3OFwJmxmn7HwB9mfOeeKa6lSAY2BH60A&#10;NDNufk8j1pOMPy2e3NOCgyDDN0646UAHL/uJCc8HFACDORyQCOxoG/IAWTO7tVqGFWCffPzdMVrw&#10;wwqybzGBjigDKS3uGMJPmKu4ZJp19GY2t1WQlSnrWzPIgtiqQZzwMVh3ed8QLEnHWgZa08StIBhc&#10;J0rsbWRTom11dTu6Zri9PYLcSHzSAcYrcMyfabVckljxjtSkrmtN2NovLl0EMaqBw27rUMgmEExD&#10;w4yOh5rNkeE3Mqo0mQo3ru6VGssPmAC+cNngGp5S2XGZQ0G2QqNvzA96zrp182ILDvGD83eoZ5pD&#10;LNmQZB7d6rNIuF4OcdKaiS3YgaRiWBEeN/zAoMmp/tCrCgi0+JAOpIzk1XbO5fm6jkVGpBJ4Bz1z&#10;VojmJXuLszlsISRzgYzSG41P7DIP7VuAglB27utMwfJXBXrxUcm7ySCzY74ouSz1Xwd5WqaZ4pgf&#10;xdY2ckOlF185xtJUcYz61Np2peNbXRdYFreaeZHu3iaPeMMoOCc15EnliST99criPqpxmmLLcqz7&#10;dQvR83ZzTE0eqypci5RhpVlI7HdIRIOGPXFW/LjdbMR6XB5j4DjP3a8jW5v1kyur3wOf75q4up66&#10;sjka/cglACQOf5UXQI9Vmi0u1jvHmNoJEgyrbhwa4ywvbAeJfEN0bmWWeRyFZ1OFHtmuVluL+aN/&#10;N1W6fJ5DNWjaTW0dlGjxoAGGXxyc0mNI25PLkvm2zFgJCxJ7VR1KR5pdNxYT+VCuAMVeCylZWtbT&#10;dG8Y2v0yar3T6vAbGN9IjLyqVXAzknpSC1jIYSZIV0b5h6cVLdPeHSYIoreYrgb8V9FfDb4ZWGqf&#10;A34wPq3i+xstSOhvcWIaQAx7FLcjvu9BXnWgeF/EE0KPJefu31qeHLJgkRttz+NCkrhytnKaHYpE&#10;6zPa72KZx2Su08JeGtT1T446Lcz2NylhaX6TTM/AO05AGeua9YsPDXhuz021lvJrLy4lDFpWCr+v&#10;WsnWfiB4I077TbWFm13IF2H7MoWNfx6GonP+U6KdJJXkYfxmuml8Y/CK6trUuun2MsDN2GTxXmNr&#10;MY7S3eTUSJZWJI7c0/xJ4pj1CxniTwq0YacMWLd65UtclJdxb/VjApLREzlzSujsDqUyRkecJGU5&#10;244rMm1O6m1Et/YuGY4aTPUfSsiMX3k2wDKwwevelVb4SjeoGHHAqbDubgaAi3UzOAOQM96vQMRK&#10;x2PsI4yc4/OuduTOsmn7LNmO3nBp7T3iwIfsbHj5hmhRQHSvKfMkyqsd3AqBzGLhw1tFgr90jIzX&#10;Prc3hilzC5A6D0qKS6u1QMbGVwGxT5R3NqJ8teo0m4q+fqKteawhB2qMjDCuf3Xe2ExwlWLDOatz&#10;C5EMLqGLFRuFJpCO60k2UehSO1smZRx83Q0+WaMpPttU3dCfX/8AVXBK2q7IBHI+P7uam+0a4qDb&#10;Fhs8jOaz5ddTSM7G8Ir1tUiBuVZVmyc110BuBNaolzDGqxgk9q8rW68QG4udxZsAYwcc0Pd+LBJF&#10;iOY4IwN1KULqwRnZ3Pc7a5spBhZrVn6DcMZNV54bo3M5/s+3JByCAK8fivdeR5BNNKkmAU2jvVuP&#10;XvHCTc2COqj+PuKx9h2NVWR6fHHt1KzldogRnOF5q8skLXUjhIwu7HPc15PJ4i1+W3DHwXHGVHzu&#10;GJz+FR2+vag5cnR7gBW55PWn7EarI9lkaGI7Wtn+Zc/f5NQLPbNdRF3YdcBq8qfxHqRnRzok8rg4&#10;UE9aq3OueIJZIC3haZMHlFPUfWhUO43WXQ9fvXs30gFXfzBE2AB2ryi7Y/bbhRduQs7cYqW11zxC&#10;LVh/YZ2bCCGPQVRM9w2rSuNJHzElue9awhYzlPmLkHnrExHII+bjNPH+vYeUcs3GKprdXyfaf+JQ&#10;OVPOaitdQxeXQOlsDu5YitEZ3OogjfyGzEvTilkRsHMQP4ViDVWUSf8AEvcnPC+lNOsSbGB0h1JH&#10;WjlL9ojX8iIkBYuSOcU5EhVQhhJ579a5wX1/9vmeOF+MHBHWryapcMhaTw8DIvQ0coudGlPEGdWa&#10;zPH3c9qo3YUwQgRHIXqDTDqs3kzKdFaQY69MVnSXzmYY0ojJ6ZoUe4OXYmhhRpJCYHJPXmnvBCQf&#10;9HUcenSqZvblWxHp56c+1KL+XyZS+kE46471VyGyOWAgWzfaJEdJd0ckZ2shHQgjmvon4Z/E5rSC&#10;103xFqFzJEoVYL7GcAcfN9K+dTqMDxSFtAkZcYFUnnQWkxSz6MCEIzj8a0hPXUlu2p+qOg6/4Tv9&#10;Ijez8XeBpFePh/PjBP1B5FaE+mLNeiSHUNFZ88FJlI/IV+SZnvPvw+Jdft2B6RTMvP4VsWfiX4nW&#10;YX7L8ZvG8YXBH+kuf55p6a2J5mfqdLolyUJa2s3kx1X1rPm0PV/JbOmXWA38JI6fQV+csHxR+PsU&#10;SCL466+wXAy0YJ/UVpD4vftEARhf2gtRk+TlTbr/APE1D1Hfufcvi2w8N2/7PHxXn1PUNWs7QeGZ&#10;TJKLhlYuB8uD25r8zUutabVWK/EbxrGr6lLsf7ZJnYDwevpXV+IvHvxd13wvJY6x8UtTns2uFZ7R&#10;YwgkK9MkDt9a5ONk8y1coi7I8BT2pW5XuVe5vR6r44HhbXrFfjd41exulRbiGS4dt6jsCegqazW3&#10;S0s0W1mVcjGR3rKjlUrFtkjySeAKsw30nnSRmaAkH7hHX8adlLck7MQ20t7pbfaZPMGCCD0xW2t2&#10;Wnuo5IyCkYG/PWuLsdZs4r8mTT05GAM/drRfUNJe5l3XSKhIO7PQ1k43No1EdbCGfIFyBlDg+1W7&#10;GCOMXm67iDb8pgVysOpWaswWaB8J134wKnh1Oy+1yA3NuwJ6l8YNZODNVOJ3huitkQ3lnjBPqKRb&#10;qLYP3O0H7px1rlVvLDyyzaxZFQD1ccVWh1fTvtdwUv7WXYxypYD8qj2Zp7Q7M3Mysd020MO/GahN&#10;wfNOJ+GBxXHXeuaXcRIss8AUOOFbBq9BqehPpTo+o2ikRfI+8ZFHs2HtTooXje5kjN0m7dkkt1xV&#10;jUHT/hH7FVmXLHB5rzlr+AajIyXgfEv3g+Knm1hPJQsIiRgKN/WhUmxOqjddYvOVFt2Ygdc1i39v&#10;OBN/CxUkD1rJl1dlvJSs1umU5+bOKpS6q7xzg6xG/wC7PzZxtrZQaMZTTJ7eaJ5hG0qZZiMemK0U&#10;EQ8rExbGcEDpXBfaoxd3BVvnDHvitex1aNJrWOQIcv3quXQwVS71R1tusn2gjy25POa0mVVsr1/n&#10;JVcgVz0mpxbHcRQfKy4weo+lXpNVtjasqxwkPAOSelRqbaFSW+0l4JwXViwIaNl6EVg3FzpqyRrm&#10;DeW+UZ7VTv5NPOoxsgKucglRx+Qrl54nTVoWeG6JLkqzZFawiZTlY6yRbaZFEaxM2P8AV1nS6Ndi&#10;5s5BJc2ruCVZDjJ/DGKyFkvYtQsJ47za6SDjPUV28GpRXcGnpPOqyRgYOKq1iL3Kljr/AMTdOljj&#10;GqrdQxkfJKucr9eD/Ou10r4g6fI6pqOmXNrKG25AJT/H8xXL3i2zJcbbpAAo57muZu7PTZEU/bE3&#10;gclVphqfQ8F9oN5YK8GoafKOGBSUE4P0q95MbGye3nmQbhuVyRg/jXyxDGYLuOSy8b30cyuCu0kZ&#10;I+n9a9B07x7rltp+nxan4Bsb1lwouA/luVHfABUkfhSsg5tD3G6+1JZyFpJSBEOhNZTpb3GmrHIC&#10;Mv1xg1l6L4s8K6k0MC+IoopSmVhu8Ic+gY8H866zZZttD30KSn7piG5SPqOKTi0KMm0Y0dksFypt&#10;PEOtQPwflmOMj2rqLfVtcXTLKO78i62jBfbg4rNnt2V4D9tjwOvPNQLIxMamF8EnkrjpWdrlKR1U&#10;c2mTqGjmEcm37rHvSskojl/cocnjac1yWYjJcHc6gMMkGtC2nmjciLWcgryJKXKaKRalB82Q7CAO&#10;oquwBT5XPXimfb7U3siT27KGfBYdK0JIbUWVi1rqVtIJAeC4zRYdzFuC3lpkdjWaQdozGwGeDW7J&#10;BdASCS0cEcgjkVnTIxW3PGM84q0SzNcvvZWjUgJwcVAyldOV/LPzPxVuXO9VGTxUM4umsI9jjao5&#10;GKaQmUpgPswYdNtQFT/Z8R2j5mGKfJ5xsVDDq44FSMyGO2VIyu2PuapIkpN5u5x9mXBUZrNnVgzD&#10;y+p4FbmAQoNzgbT1qiIHbP70kbj1pkszp9n9l24wc7ecVmFUMJJOGArdmiG4A56VmywtuYND16Ed&#10;60iKxkKAbhwIycHk04KTKSAR83TFXxAys5VVPHNTIpwmUUgA5p3JsUBHJyTxgce9VZCwiCnr7VtO&#10;ytprjyCQHGcdqqTi0WNP3GDtH40LUVjD+YNICgIzxms7xEqH4a3hEEfy3EeDjpzWtcEbWwvcdqyt&#10;XWZ/AHiPEL7FRD+VD0QNXPM+M9Owp6YJOQfrmo+cmnnA2/SpJJmUFGHmcheBWppv2XOml1m3LP2F&#10;Mt/I/s6QNbLnbxTkYpf6IY5VCi5HGPerigPT0kQ29jmQbhEvbGBVkspPBYZXk0wpE2gabMtu4b7O&#10;u4Y61ArTG4X9wOF4rO50ItgMDEdpbLdKJg4u4vlIBjJAHOaImwbgmaJFVeSxrMvtW0iG1iKa/DIy&#10;ud2B3pXQE29CbhgrgjIxXRaZe29t8NfFcI0CxklvcebdysAYgOwB9a8mv9fme4ja3tFRhn5iOv4V&#10;g3F5rU0TebrF4ysckA4H5CqsRz2O8v8AUtKjuEVNSidg5wqHjP1FJda3O/wW8Taa1gqreahA5cN0&#10;2HI49685RU25LMfm6ZrZt4901ph3K46HtSbsCdy/Y6bp1zEu3U5I5hECATjOKttpMkrK8niZXZCV&#10;AK8rj+dTQRsVkPlhXRhtZTziteMqqK/zAsMY9ahto1jFM5+TQbkttW9txuxufHFEGj3lvcTrKEmh&#10;lgIUq2Bn6V0oebDZdtuexNDecY0yWba3ynNL2jK9mjkJ9E1eHS55xBb7N5LIW6L9awXMAu8iY4Xj&#10;GK9D1E3knhnWYjI4Qwgj5umK8yKk3Eqqc/Mc/hVQlcyqxUdi2skZkUBiODg04YLMPNzz1qrGFyfk&#10;xzT9yfaGG41oYlhhGEDGUdcURiAXDEv1FVJFBVyJT14HrTlyY0Ow9OaAJ/3RugfPOST+FS5U78Xc&#10;mc1SLJnkY9BSkkFSt5FnHKHAx+NAFk/Zf9ILXF9uPRw5GDSCN/7PaT+3bvqdqhzk060h1K5u1jt/&#10;DN/OWYDZFGTk/UV6ToPw4+It7cWzS6fFptu65Z7knIH+7/8AXpNpbhseaxKCyFtSuFOw5Bm5q7p9&#10;vqk+qWaadZ+Lnuvti7WhLYX3yK+mtK+G/wAO7G0jk1CLWNTmD5JaYpHn/dXGfxJrubY6DbadJDpv&#10;h/w3aRxRgCKG3UE/8CHNJySDc8t0bwf4nn8Jtc6346164ciPNv5zBUUdj6n8K6y7j0230qxtbbSr&#10;SKNIRgIB19zWzd6mXtHj80LhDnb/ABVxd7I7QSff+/zk1EW30Go2GPMzbgeue1R78xS4AOO1RKGF&#10;vG3kOeBSlQHUhWGeoqixSG8kkgZ/iqS2aTEjKxxmo3H7tsk+wzUkbRiAKMdOaTAvGUm0TdN36Uis&#10;29QW4zxVJRmRkVunNTBZtjEKThhSaAub2N4gD/Lir0eNr5jJbIwazFKkqAjdufU1fhaQBtwXAHB7&#10;1O5SLW5hIwyelQTSHYow2aX5fLZjMPl9apNIxncDbyalRGTLLlo/mBx7UOTudio56VXkZVQjy+Se&#10;tRhmyQXY8VpYVx7Ou8bvXmmxvAbltqH86ryFTwLhcA8io08tJT85yelNCbNxWf7TbYJxtOc96lWV&#10;BcAFsEycKDVGJ3NgD5ZO1utOCqb+FzLjnmiwG2ZR5mMHGwdaqyyKSB5gwB0qvIx8ybFxkBRVYsCE&#10;wpJ3dc1Nh2LisPIUiM9aUORERvGKqSO22FegApmWIYFj07UWE0XiyC2V3QbSODUAeIpuQ/KM4rXS&#10;wabwhEft8AAB3ZYA1jGJYi8ZmjO3uDxTsCKzyOXbgDn86RGlaJAQww3rUbgNcH95jB6U9SNxGVOO&#10;vNMZbSS3XysuevNS3E0BsG8tCG45z0rPdkEanjG7oaY7qZvlGAQOhpAyQMoaBi2TjrVk3EBjtgck&#10;gHoKzGZcyjac44q3aLvu4U3RqxbDZ75pisWVE0skQijJDSgfSu3t9Khj07BiRw0KkuTyDWbZW8Fr&#10;eW6mPgDdk9yat3V5cNfqVuCVHRR0xQDOb1zR0+12bwXt0N4JJ5wuK5gGcNGhvWba2GJ74r0K61G6&#10;k0ue3XTUPygdORXA30V3FqxJspAGbJyKJLqCY8u4djgFsflVV3QX9u8jEDYw/E05nQxcKe2arOAx&#10;kDOSB2qQufSvwVmQ/DL4wxFhmLUIvybpXoVy2J5SIjivGPgdMW1H4825YkNFblRn0r2i4z9rmzgd&#10;gK8+q9Tem7ojt2C6rZtkYEq9D718U/tH2oi/a28P3QtuLrQVJP8AeK19noB5yZfGJQevvXyj+06q&#10;/wDCcfs+XIjyHsJ1+uCKdJ+8joi7RZ83vIw/s4qgC5+bjrWsqxNpUb+YDxWfCYWiANsT6CrqbQyg&#10;JwR930rs3OLqSgLgAAn04qwCPlODwOlRpwrsEGN44NSyiMEOhZSFHUcUDPQ/DksLWWmOJ8DzQDns&#10;RXuumz2EmlLGdRCkQLkY6V83+HpG2uhVgGlBHHevarDcdAtmjJ3qAJB3IrOa6IqMrmR4q1zVLDWb&#10;FLOyLq9yFLlc45rufC0+ofaFl3nzXtASpHqPSse5hspmtC+lQMVkUgkd66PSPssfiydmkVR9nHAH&#10;HFJ2Klsddah31a2LxzZa6UjnHevbNLa3bSbjLn5LRdxzyMCvJ7IxyXMEywJsD9MV3UTyLo1y8Tuv&#10;mIAwrKW4oK5Y1K2mudNvjb3xUIDwO+KxPD1tcR6lrLS6eRJkhXPeugtZhHp7hXJ3qN1Ksii5UIgB&#10;OaRVhsazR6kCcEbiSTVwNuui726E7DiqwYm6A8wk7+lWpMBY8DnHSgZHExa7ySeG4rVhWJpsGfBc&#10;jmspQvmN8hB9KswpMJUKyD5XBJJ6Uctx3Gaxc2VjYXcjYeUqMCvFb3UtUvPjD4Yu00cBbASeXGF6&#10;7upNdf4ruEl8c2yfamKoMsO3FS6NDp76layxvbopTa67eTWFWmpNX6HTRlaL7kE+sRXOkaSs1wWm&#10;VyMHjFaVvcJH9hk8reCRuU964/xJaW0Xj6zWFyC10CQvTmuzsYIGsLJQpLC3GTW62Ofqbst4ksR2&#10;WEcSeSMj1rFkkgUznaBzxWlFCpikCxMBuAxWXqtvNDbxMIhhufpSYkX7JLZ4wXY539DVLVFtF1ny&#10;kcZLKRVW0kufIQLIuBjJzVa4bd4lVmdjyOaSKLzWFxcZf7VIFig4+brU+jWsytesdRQbGOfwpkl3&#10;PHpixROuCo3YNW7YRHSZmxIGaI5wabEkOa7U6g24Fh5mMitFTGbKZdxyUznPSuN3TjVWXzVVRcZ5&#10;FbQmhVoj/aAzt5qLFGxD5X9nvvuQAqtmqK20V9pOr/Z7tZGhlG5c4NY8txMRfCONip75q3oU0Vtq&#10;zOxYCUYfmltqBObBIoEL3WG28qG6ViX0lsqk7ju8zANdPqhtQZXS/JDKSVPauTjjhee4E+XQycEd&#10;qd9AR1mmrnwerfZw5IHy5xWnCZtkYS3bCqawrRrm30yZV3ywtjysDkV3GhIp8O63cXKxIoh4DHpS&#10;b1BlC0hmYysVOfNrX2R7in2pd7QketRwfZzp10Uu+GkODWe/mrqsJEj+/vSBEItNRW7uQ8qn96cE&#10;ela9vbwi3y9qpOOp7VYhDsBwc5HU0y5mSLUbaJ4myw4IoHcqzNIbuFDHiMnHFaQt4hpiMrKQB82D&#10;VWZ7QW6Nu+b0xUVtJJ9vu8GTYycA0DLA2+fNjIUpjrWVKipdzHYCSetapVecMc5PFZuosYrBpDgn&#10;yzxR1BmXsnN3I/8Ayzz1q/aks1wouzhcd65u3l1KW+YeQ/lbjW9Zri4m/cOA3c1TYkaJYqygTN7n&#10;1qMtuuomEwODzT5opW07UpAMBIua521e833eHzmfip0A6B1mF8G8wD5eKfvYRndMHJ9KeUlbS4wy&#10;ksIxmq6hgkmIGOCOtF0MVghkiwSMr3qNbWUEMbrAaTj3qw4H9nZYBcDJNVhcK4sVSUsFkxQB0duh&#10;axjQheE4xVG5i2PLtiB+bmrcZKNEysR+7GQaJRvSdl2nI5GaLgZsZJnTZIh5GRU8/nvLarvJVSOB&#10;VK3tZz4nYm52IeTz1rXYxJEww2c4zQgMfWYEn0vTkJc7BjAPIzWNpvm2909sDLtY8Z5rpsSNcEgf&#10;KG5461XuI7b+0rVkZQ/fikBai2qVIYHGetTebmNyqck1H5E/2YNlcbaiQE3EIIYDzAKAFe4iFwQy&#10;oWC9RSrfxSWrok43EEAUt5pcxv5GidyHh6ZqDTdMe2F/LcqSTLkD2p2AWG2SOC4d7AFpCSWPWoUm&#10;/wBJKCFQMmugna1k08P5ioAmAtcu21NTmdnGMGk9gNaFinnlbSPkelJkMJ8gZPTAqpazbo5gGH3q&#10;mbOzODwc8elMDUsEcBwQ4G75TmrmpRTmysnDJwp3Y9KpW1zaNbWn7w43gH2rZZ7dpwgy6tGMiiwH&#10;Jm50+3CxxWsTyyH+Fe9V2i1aS6DvBtjPYitm6g0qHVoGW2QsQTtP8NVX1KH7JNH5AJDYHFFhIsWs&#10;UMSb1eHKjqf1qDVpQ9nFtuFx3wcVnmTKoCko3N61Sure6lurZRcvt284pMLP5EZJJGDxikGcDLjF&#10;IRyuMZp/ccV1GIisecMefWnjdiTcwzjg4qMDEzc9af37+9ACrn5stmjnnHpTcjLdaQk4OHIzQAh3&#10;Zi+XualAyhHIpg+4nzetA3bx/OgCU7g0Q8g4ApNvJPy4BppLb0ywz2p2Tg5AoGNYrvY7OKaMh2wp&#10;5xT+qkEULu2jPAA6+tABg72yvGKD9zinE5WMbPXmkAPlt8tAhgzljipFC8kuAfejGNg2k5NNO4Pj&#10;bxQMXKmdCPSlGRKfl79aB2OR1p+eSe9ACcbjS8knGMYpp6v+lOVWDjJ4xQIUA7xnOAPSkJ+UY9ak&#10;/iA300gccj60AHO5TkdKOMP+FGeTSHPBzQMCDvGG470fL83BNL1I+Wg4BbjkjigELztHFNwcNx+N&#10;KOnNH8HTtQA4H5G+lAzt603PNAzvBzQAo2mWbDk4I4pTtDsADSAAGbCnqKX5gclhkjrQA0gb1y5y&#10;Pan4G5ufSkHb5ufpTuSWJYcCgAG0HG4896UEbGPPWmZyVyKUfdBKZ9qAHr8zcYFI4OXBXPPHtSA4&#10;bgGkJYvndg4/OgBjlvKUYojB/efK31oOdpOOpp8RILfJxigA+YS4x0pTt8qQ+Ye2Bilwv71yDuJ4&#10;XNCklowYwDQAzaSSdhp43fN8h/OnESB1GeBTePMGXPJoC4p84Q7fLXrzz0oz+5B3Z49KXDF3+99a&#10;TByOAKBChsquG7elLu+U/NSYATkjrSqFJ5bHvQMdn5Dxk8Zo/gPUilCr5bfNzRxtyfXrQAn4UZ5J&#10;p2VCDBBNNIyBlsUANPmbXIjXhhzmpsDA+bPy0xQN3IJx+tOyAx+lAC5TZJx6Uw5+WlYp5WMEHPNM&#10;faFjG/r7UAKD8+d2OKX+A/MaaFyyDPepCvAGOcUAMU/OOTT88SfQU0dT8vNP/hNAxq5yOO9OH3fv&#10;UKPnAL849KQnj+tAC9zzSHGfu0LxKM+nFDBjGp4Bz1pgM589eOhqXBy2CDUfzeZgnAxUgGBnpSAX&#10;jaR1J/SkPRucUZ68D2pmT6UAObGVGe3WlwcKApIzTQTleKeDwfmoAd8u3G0U0/cf6Udzk0ueSNnb&#10;rQIavTleRT8fK3NN7ilBb5/l44oAO6j2pQH2SfOKXjDfpSDt81AwUEJJkgnNNOMHnqad/wAtM85p&#10;n/LRufpQIXLbhwBQx+Vvm9KMDJ+Wmt3G2gBBu3j5vrQSP32ZR0ppzmomJ87lG5oGKBl8b+9Wohhp&#10;Dk1XXbu9qtoyC2b5D0oENODI/wAtKPu/epOMCgnkc0ALxu607HTnpTARkgqfrTyeXwOwoGB6mm9Q&#10;abzuOTTlx5ZyKAGjiVB831p2fnbA9KdxkfLmkQfvTkY460AIc+YOO1BxtySeBUhHB55xURJzyveg&#10;Be61IceU2eKYu3aRvPXjilcjHToKAI88gYo49fpSE/OOaYN3mp8v8VAEw6U7PL/L6UqgZ59KT+9z&#10;360ANwOMryBSj7p+anLncQSCcUgz6UANI68GlH3DTwBkgtij0oAQ8qBtpu3Mg+c8CnnOSDjNMOMs&#10;dxFACKF8xRkcmppFCjcGBJUcVET88Y29aaSQGyTxQBJngnHQVEWBx+84z6Uo2lT15pBgkZiH4UAI&#10;cmGU5qqoc6rbEEcE1oYUIct2ql5qDVIU8s852tQBoMEO0Fl6dqjwPNPzUwA7+Sadkb0+bkmmA9VU&#10;nGT0p5CmN+VAB60zkMfmpGY4I7UgGf8ALwMf3eaXA2nDd6QYy3U8Uqbd75QjJoAd60YGelOUDzGy&#10;4xRwM0ANPXpSZ+YDrT2P7teBnNMGWmPy4wvHvQAo+8QAOtLkhG+QfnSdzz3pSTtHFMBpz5nSmnOG&#10;5pRu3Nn1oIOVNICPuTtoyN54HX1p5Aw3vSKqbMH160AIeF+7z9afRwVT585NLjAFMBwwYpPm/Sgb&#10;BEDx1pozlxv7cUnHlgFe9IBTncx96aScdeMUoHI55o+Xe3NAAoG3rQcjfheMUowCaB/q3G0896AE&#10;GNj4HekO3nGeaUjEZ6Un9wlaYEgAMajPOKZ/G3Henjhzj0poOJBkjBNIA9abn98PpSyE44iOM9aB&#10;0PBGRwaAHfNkdM03aTKPmIGKdxu+9Sjbv69+tAABhQNn61Iu3y/u008yBvM6jpRhhnkGgBCAHQqO&#10;p70vy7m45owDuBBHoc0f3eaAHY6fL9aMcg7uM0hyEQ785PSlO7I+ftQAjgFMbc5FMUKGHIAp7E5Q&#10;Y7U3auzHNAEhHyjilAJjfC1GN24ZYdKeC3mAjpjk0APPakPBPy0c5aj+EncaQCY5FSjy9pZpGJAw&#10;oBqPP3aPU0wFIXzCQD1pcjypPTFN7daOdvKnFAwGPLc45oH3SS46cDFIei5FIc7kwvWgQuDzwetK&#10;MbGOelGcAZYfSmgLlzQA7v0pe55pucyooHakz8w9m60ALtDNJwe1S/LswDjHtSLhTJg9aZuXI+U9&#10;aAHd/Wk/5aH5v0puV8pMUE4Zjt7UAL3GDRk+Z9w8jrTAw28gg08Y2n5aAHLnAyucUox5vTjNID8o&#10;6ZoJIxwM9qAJTswuPSoyAVb52FN7jNGRsagBV8wuwOeKYxJkb5+h9KkDcNyOlMAG5jk5oAF8whyS&#10;BmpMj7OwxzUfUH94KiffggSIOM0AKwXc2M9OtQ+YhglURMAG+9UlpHqdzqMEVvoV/cymQDbEhP5k&#10;V7J4b8DKGs7vWZYQwAYWaHKr/vH/AAosJtLc818O6Brmq69F5drcx2yyDzJ5FIUD29TX0DpWneE9&#10;G0mFY4bXzjD80zjLMfr2FXpbrS7fSltraKxiRY8KI1wB+VeTeLdSlU4fXECAHJzgmmR8RreIvEtw&#10;+vy2cGrLHEn+tdTy/tnsBXg/iC9ln8V3qQ6nPIHmAOGzTb65uLq7MFkLiOKST99OTy/0NWbSzs7Z&#10;I9sZaTby7GpvoXb7inBp8he0eZYeACAQK1tio+VKgbcACnktyDI/I4NIf9WuT+NIbIDkSpwRzRJg&#10;svPanuMyLx2pAo2Egd6YEfpUZIBPXNTEHaflJJpjJgoCKYCALwd3akI/dkh8kmnkZj69KCPlHy9q&#10;VwImziLLfSo2++3zdhUx2+YuRSFVKnI+lMRVOd+ccYpBjD89+DU7KMxgtzil2fI52jI6UBcr/wAP&#10;XNMIJEnGOBU+Bnlf1qIh/MYgHGKTGQhcheR1pSACRmnMWBjwM/NSyKd0Rwfu0ARMqmRSM1FIqiUA&#10;N2qwQMD5qh2brpiQQAODTAhw2WG5unrUePmGTVwqCpG7moiPn6daAIcLkc9aMALJyM8VLhd7AkCm&#10;OvGCe3XNAERHHLdO9Mwckgjp6VKBwuVB5pG++SE7UAVzkDrzTBv3nkDirRxlvlFRbBvJz+FAEf8A&#10;dO3p705lPlE7gaONzDHOKRQ/XdxQAmBkHB9qUfec57UrEBeT3oHY+opMCwg+U8d60HDf2JeP18vw&#10;te7j6ZQ1QX7q+uRV253J4L8U/OB5nhe64/4AaI7gfnzaAGw8Qush/eeLL3n0+c10ejs63CZdeh4I&#10;61zNns/si5G9gf8AhKb3Hv8AOa6rTY8+YP4toxXUjHc84+NNuX8MfCC+W2XzILqaOQD+6cEH8xXh&#10;2Qun3EqzszjUbZ0bHQg5wK90+MMrr8OvCCKRua8OfoK8GnkZvDVhiFVBmj6dyK3p7Gb3Puudpb74&#10;B/DW+O0Mnhq3D/8AfP61x85B01Wa7U8cYFWtLupz+yt8IwtywDaNgsB6DvXOCR1strSMxMh5rJXT&#10;ZaM/xcWf9mL4pnJ3IIMH2zXzdbuv+kD7MAdo+bHWvojxg+39mf4nhpvmk8jAHsa+dIT+8tv3bDCD&#10;P5U4EVGWsHcmGPWgn95yBT8oHkBzURP71Pl4wetaIxGSc7OelUW41/SiVO37WmPpmrb/AHU4P36q&#10;XJY6jpGHX/XLjHbmmgOn8UxRw+I/BEil2RrGN1JPTGK6Dx7IJvhZ+zTIiTMV0G4Q4GTkEVn+M0Q+&#10;G/gWflBk8OSlmPtiuv8AD+taLZfB7wte6lboTtnTTlaDzAXTIbjtzUsaVzzjQ/DmoX8d/I+py2tv&#10;EgZ5p4SAB+OK62K9+HejWbCCAajeopHmMg27vauf8ReMPE+o2t1At3Fb2pkOY4FC7x2zgCuCGPMG&#10;4Pj3pjTsdPrmv6lf38DG0ghVZDhU5/WseKaVmk3S4zGefWqOE5+91pRvKnGcA0JWJuXILmREu1LB&#10;gzcZoa4ly52IRuHaqJzk5HOKBv3Y9qANeLU7tC4SC3wUxgqDRJqU72Eitb2+7zMhgtY+Pu+lAxuH&#10;FAGsNQfawaxhYbMY6U1L6YMuLWABc4G3PWsvHJ+U0uX2Y2tj0xQFzXF/H9pR20S2ZwPvYx+lSxat&#10;di5UtZ2jLzlQvasI9c7QBSc+9AHQHU4jcjOhW4TPTvTX1CDI26fBjuNtYRzzwfrSenNO4G19ttd6&#10;k6Wjc9KVr3T2CbvD6ZA6ZrF+YFhjtRxtb5OaLgbSXeljBHh5V49etBvrTDg6JCR2PTFYo69Kdhhy&#10;YuKQGxFe2iuuNOGOce1Na5gLyOLYg56Z61k4O4U9UkMg+Q47mgdzQ+1KDGfsrYDVJO1hLaMwQqdn&#10;X3qBUASAYU/1qOUBYZgABhelACWm4+cvlAjd19KtyGSPU4TwWA4OagsuI5MopDOO/SpdQjA1GxAu&#10;ztdB+FA07Dd9z9quswh2cg7g3SpN2UXO0HNQfuwZdudu0d6FbKSfuj70x8zJHZC/Lc49aiXaJy+e&#10;QOppPkEcgCHqOaU/dUbuo4NIW4xmO9iWI5H401l3At5uBj7opSkhDFgvWnZOwDPQ+lAEYBAU4OPW&#10;ntnyX44xUg2gcA80hDZOR1H5UAQ7B5bgNyeelQ4Jb/Vk4FT5XD5XPvTSWEaERetAiIBS4wOB1NS7&#10;W2chSe2KZtJeMZwC/NTv5aXY8t8jyuCe5oERBHEj8Dp1pjh93Ln24pSzbSS5OW5pu+Ty+VyMcGgZ&#10;1OnXzf2DYx8AoxwfSn3c1/IbR47hg0UobJ9RWBaYNndK0pHIK4rcilj/ALIjRl+7GcMKCkrgfEnj&#10;Zdcs3HjvWVaN1ACSEDA7H2Nelnx9rf8Awh1pt+EVp50VqAkqMSpPdio/OvFWjeQahOLefy45gHOO&#10;OenNaek6xPZapO66Vayo9uyvHIeDnvSsiuZ2LOs+IPGmq3IS98Uak6GX5bdMpGv4D+pNZospgiBp&#10;oxuX5ie1TG5WW41AraxKzTFkUDpn3qN3m25e8bp0qCjfg02FPDkTvdW7jaSGOBiqSyWv222zHCyh&#10;yG561owK0/wa8WtukIiZSDmuQt0yr7nkGenJ4pIdz0i0sbCbRC41GwQYJ/1gyuKx5ZdOXVL1CYvR&#10;SD1xXJFHAl/e3IOeoelWKTzLZjdOec9aLAmdpaxRSwMwng4PAJqz9jkIlxa2+cf3xXFH7UEkMdzM&#10;pz/e6U0y6yEXGsXZyeoY0rMdzsZbR0WINbR7if4Tmo/s74kCwQ/KQTnmuXW514SyEa/OTtH3uc04&#10;XOrES51l13e3eizC51CQyvPIPKRTt/lUZSQq/LY3kZIrm0udWVJc605JGBxTvtes+SmbpPriizC5&#10;1kSwCCLc5z296cXska7LQkO2Mc5rjzealvCm66A4OOlRi6vip3XJbLcnHJpWYXOwdbXzIT9vjDMf&#10;Wnu0qTQ7o2I28cVxTzXRmjKtIGDZBzV1tR1xtPAJiyMAMR1xTswudGbm2JBMAL56sOlOc7rS2k37&#10;txx06VyZu7ovFvjBIHYVIdQ1BbHb/Zy7S+c+lHKFzogXW4ZQ7YK8jYaRTjO2FcZO75cViJqt95o3&#10;QoTsHO3tSvqc/wAg8sMmcnC9DRyhc3kUCSUiwXjkEirSTHyZT/oq8YOcVzA1aZiymxcjy/lbpVJb&#10;+XMofTHY7zjDUco+Y7Lz0NpGogQcndUcR/fXJXIyPl3VzSXv7iQtpr5yMHNOOqTeaq/2EM44+ajl&#10;FzHTEu0JMZ74bIqUQRfYVD2IB3ZJA61yaarci4IFgFx1XNWf7cv/ALNOW06JlK4AP8NCQcyOn26Y&#10;ZLclYwAOc1HKdLEchBQDI28da5H+01MIY2UjuW5ToKha/le6jY6cy46KOlPlFzanYCS1EqBFALDp&#10;tqQ543BAMdu9ckb51hUiBmO4cdKl/tFRFcgSSMzKMcUJD5jpQUw/7tcFvSpjDYmLJuY84HFcqNSX&#10;7LHmA7s8nNTHUbDyIz5swbHPFFgTOnEelBIgt8qnHzHGahC6UJbwmZBkcEjiud+3Qks+W2bCMY61&#10;US/Dz7DHIVDHkLRYOY35khNxG0ckKqpORgfNVZlbY37uPr2FZz3dkrpm5mz2BHSlF/bHADMRt9KE&#10;guWjGpkjIjQHvxThCdsh8pB9aqi7tMofPP5dKet/AsZP2gnPqKoVyylurPMCYlwOOMZprwW6mICZ&#10;WPptxiq51CxIQuXyD8uBUi6hZu8Ze4AGOTtoC6JPLQyRnyE9uOlTi108ogkkYAsMsO1VxeabuOdR&#10;KqOny9amF/oJWRX1BirJ1285pMEyw9tpyyw+TeFhtFZ8tmrauz/azGO7DvUovtE2FRNJuP3Tg8VK&#10;LjRDZqz+JAc5+UD7tTYoqPZRrKhTUzyep7U1rNjbTg3e75gc5xV5bjw59k51zc27oR0qx9q8PmDb&#10;JqYXIG1h7UwMNrKb7UCup3MfyYyG61HJYkQktrN2zA8gHpWxLeaHuRU1UMWUjp0rOjnjzPnUVPJx&#10;kdqVhFX7JP5MbDVbwjcOrGpTBGLl23zjKjo1SGQNZQqNQUqJDwBjNSr9kKAHUUBxxk0AUGtUdnH2&#10;6dST13cVBLYzC5sQuqzN82Xbd0FbyfYggDalFyKP+JcfMH9qoORyDTEY7iYXVwBqV1tZAO/agW12&#10;yOVvpjj/AG+9dTHZWUlrvXxPYBAvzZYcUz7PpCWqH/hIosbux60Jgcm1neksz6lcKQeeTSLbXHnt&#10;+/mxxznrXWn+zTG3/E5tyfcioZV08+UBr1uPlOQMcU1IXKc+0UZdNyuR6g+lVbiOU+Ww35Q/Lg10&#10;Hk2vyAalCSWPenfZ7csR9qtsY4+Yc1QjlzPdCckNOWZQMEnigXGoeeo8y4PPXNdJ9jt/Nz9otNwP&#10;HIqo1uh1CX5YVGeCD1oSFcyY7jUo9SEi8nzASGGRxWzquq/bdN8P58NQQyQrglf4qgljRba7BljJ&#10;BB4p0VrczqBb2VqXDKF3SAY9epoC5mjz2nGbd8bR361YWS4WZCsXSurm8OeII9KtJjqXh3H2YswF&#10;0hK1znkXRFwxaJsSEHB9KBWZVe41D7RltacLn7uKkhu3WabNsxHlmqUrQrqB3O3XpVYzSB5tlsgB&#10;70WBsui5iaaXbEA2/OMdadJPZS2155liSwjxG2enrWQS3mM2Pm9R2pAAwPyHJPWnYi5YdrL+y7fb&#10;aTCXecsrYrb0XxH4q06VBb+JLlot+TBOd6H6Z6fgRXO7WBfL4Cjjio124YlM0xHu2leP9JlEceq+&#10;GLq2cMP9ItWLKfqvX8s16fZaz4dvbCxa08W6JdgIAAWCSD6qcH9K+OecDj86fHLOlxE8d3dIytlW&#10;jcgg+2KlwQ4vlZ9lTLIJJT5DBWxgAcfjVSfeLSEtF1+6VavAtE8ceLrMCOea3v4PKx5VznIHsw5/&#10;nXo+jeN/Bt7c2sN54WubCZpAEO/fGxPbPBH4is+Rm6mjqWm/c7CSQB0I/rUQB87cl/eoT0KseKv3&#10;vkeRalLEY253D07VmEyb8kKMD1pJDubVrqetRRwpLeRXSbsDcvzYq/JdaS96Y/tHkyFAQpHBJrmI&#10;2HmRg7mIPBFTFoPPkMkA3H7rU7DubhtpnMuxVbaPvKefyqjLDfpDOjJKAejEYzVqzufKaBo5JA4H&#10;BPINSX2uRq9vFd6Ck4Y/KUHK0gMcRExWwZx949e1VZFhWefF1njg4610BbQ54EeLW2UmLmNxjb7V&#10;ly28iwxsbclNx5FVcRmYBgcEHOOtEZItWGc4JxzTXKC62GVRuHyknFMDx7ioccdzTWohJMG2c/Zw&#10;Tu9agkU7ScKSQMj0qwMliDtwKhkDmaRgrYBHNUtCSqypulBhOeKQIh2/vsZ61JKo2M2xjnHFRo0Z&#10;AOxhjrTQhjIVdyEByKoXEZ85A0aD0rW4O4AnBqnOg3ZbcPemtAMCVVFy3HOOBVO9Rx4O1dRcBhJb&#10;NuAHTirtz/x/Nlxx0OKZDhrbWgyjB06TGeg4rV+8jO9meMHHmP8A9dTTgP8ASVz60jD97LyP+Phq&#10;nt7e+nvNlvo+ozNjpGhJH5VkBYV0WNhkE4qUy25trPEx3CcHIFSyaRr0LWon0K9i8wfKrjBNWorK&#10;7js7qP8AsKdpZBkHGaadhqLOzOuQDQ/D8TRDi2Ayq/zrNv8AV5FgaSKJFIXCj+tYkGm+M5dN1ERe&#10;BdQkUH5mC5xVGbTfFS2kvmeGdTCqpJyOn61Ni3IguL7Vpjh/ENw67uSOBzURisw9qTeu+Vy3NZ2W&#10;z1PWn85QmRhx60WJ5i+/2URRMsSgE8UhaPaPmB44FaOmweHnsJDeePp4CG+RFgLVBqUWhxi3Nl4m&#10;nuevmM0RXH0BpgU2KBRlckeg61sWFxB5c4aydcrw3pWEkqbf9SAfU1owsxRsSQgAc5pNDidDDLGq&#10;5EuRu4OavLdAvCP7PwNvGOc1xUlxGEn2XRJ38Co0vdSUNtupxlCD8metS4lqdjvvMZWgdriPBJ+U&#10;HOKlE65UGdsHuBXnkNxeqku1b1mLE7iCam+26yILYb7nAfj931qXA0U/I7m5lUaNdHy5SxgYAYNe&#10;ak4upCOMznIPau90y38d6qLS1sPBk80mACxAQL9SSBXqGi/B/XpZrOfW/HWmWyswLwW/zOfbJ4/S&#10;lTdtwqx5rHzqW/fR7DDwefmFOIjLIGuY046qQa+tbj4XfCpLiND4l1yNtvTzSc/rUB+FvwyEcufG&#10;+sjK8Ek1rzLuc/Iz5MbICj7TGcnnBqSMXUl3EkVjeOzMAFjjLE/QCvqm2+GfwsF7ufx3rkyrL9xT&#10;jPsa7vT9O8BadFbpp/gDREaNAFkdAzfXPXNJzSQ1Bny3ovgD4kX0lqzeEpLK3YAm4vTtG09wvLH8&#10;hXq+k/DDwTAbc6r8Rr+6csPkt/3aZ7jrn9a9buL922q8j8IcKOBWK32hyMwSYL8Amoc2S0X9PsvC&#10;Wm29pFp3hXRYI4x8jGMFs+pPUk0+41W9kkuFjupGKnBI4FUGjcwys8soOBjiq+zy5VZWOSvPFQ5N&#10;sN9ye5v50tFBG75ehrBFxie8Ow727VYljla4+adupI+Wo1t5TKx+yzE7T/CaErhaxQIbzi21iS3N&#10;RzJGYixB+X0rVW2m+VWukXdnr1qB4ZktbnfbsQD1rROwIzGaMWUe0jOOOOtMz/o8W51znpimy+WW&#10;iJZuTxURZNl1++yc8U+hoivcu3nKQenbtTIXYzkGMAcVWnbLc7s7vSnxuiCLoeO9Q2PQ1lIWUnBB&#10;28UplmESgkct0qmZkJQkjOKiLgvMxcZzxTuKxo+a/mxFQcAdMVKJpMXH+jkHjBJrKEz+cfunjkAV&#10;J5wIYeWRjqaRSRpF5Ps8uTn5eeagWQrKpzu9BVZnDQx4dgAeR61GXTzH2sucetMdi5LK5DkjAB4p&#10;jyyeRCd4ziqq5LNukyKUqrWU/wC8AwOD707hyi7mMz5HQjHvSsWZlywwCKzojcLOEmyfmO1vWr6+&#10;WWwd4AouKxoxyP5QCzYAxtGatW7E3p8w5Axx61lDaHXK/L2qTc4EW2Qg+YADmhMlmxO8ZnkKqqjb&#10;0zVTzF8tuG69aJUijWMSXqBnjBDZ6GqJkJWMCdc7uDigLmmyMLdCJC2Vz9KYJ41tyW656VVE8+zG&#10;F4WoFOVkO0EknFMDRmnuJLOFI7q4jJX5vmwDUCicQ/PdMeecmm22w6k3nXiqqxnp+lVZHbzJ8Tkq&#10;ZDjikMvl03HBXGPWmbkCykOc+1UkZs4CjkGn8iKFgCQxPWmIe7sUYFenXFIHj+b990FV2LFgQxzz&#10;mogeXzF39aALQfkuT+dbGhQyTeJo7g4EMbcnd1Nc+SP3oOQPLNa+hPIula+DKxAlGADTSE2dvqs5&#10;E9l+6XlcDHYVTi/49gRPkk+lYztM1wpeZyewJq4kjLHjLE7e1Xyk3LckgjvrYhBuNYWtXV20rea8&#10;IXAxx1/GrM7g3tqWnyMHI9Kr3x01/CUyyOAwU/N39qGlYLnPZwpO3jHamuf3EhGeFqGFwLQxnux2&#10;sR2pRv8AmHGCDisyz1r4Iz7Pjl4igFyFa70Bjg99lfQV64+0SHcf9ew/Wvl74VTxR/ta/DVN2C9v&#10;dIxHfKnivpq9VxdXalxkXr/zrjrwXNc2pvUhiZft8CspOVNfMf7Tsbf8It+zjN5RGL26U/zr6TB/&#10;4mFmuTkIea8S/aOs2k/ZV8G3WwE2viVMnHQNxWcdJKxsmfIMRYKu234MC5J+lPDP9oiIkJx+lVIp&#10;GOj2f7sZ+zrz+FWLfzPN+rV2pHM1qaqmVrdTkAZHB6mrT4/s9dyLnbwKp8NPbku4dewFXGLiwkbA&#10;OAMVL0A0tBnuP7QVWjORONqgV7fpLSpp+sO8xBaJMA15P4Pl0ptbui+n5k45I4Femxm5l1S8jRV2&#10;NIu0g9cVm5JsUfiOltxKzPknB5BzVyEyrqUgIGNw5pgVRb6chlIYRjgVbtUibU4QZMHeM8+lK2pq&#10;zvdKlnXS4MISRMmF9QetejiYFbVRAqr9nXcPfFcNpUcYhhYsvy47V1o2lYwG+baDmpqIKb1NFTh/&#10;ugipYZbZfEMHmy7V3ADPeqCF90Qw3B5zWD4jkuktNNmWcgLMM7aysaux3UjWg16UxLk4B4pzyBpk&#10;ITnPNc94SuDc3mpB5BvFuoB610MqSR6nLG/lg7sjBzmmiGO3HzUyq5/KnBnM1yElkAEJ3CmLDKbl&#10;CZW61oPHDD4d1NzkFo8biKoR5jqcO7ULtlTLmQ5JqPSmeG5iBDFt5zW3MLf7Swd4zmXgg1MtntZZ&#10;RGrL5fSoaubRlZWOavcS+N0doyQpHWut01olWMox5wOR1rjLr7UPFEe2MBdzbh/Kuo00ubWzV2j/&#10;ANZyR2pojodSdoubQccuDgCodYWB9J1UNMNwtflAHTippQgjgO0cRjBzVCbc9lqpDZYQmk9kStzk&#10;7BZf+EcupWnULHI25mbsKfaT6ZPcn/SNy7uMe1ZLW+q32qz2kF28cEZYz7T19qksbOS11C4UDAEw&#10;AyaLaFXNm4jtxdMwLbQwxmrsEyLaMPtCY21BqCZ0u3YMAPL5xXP20zm7mQynAbv3pDub1+sL6fbF&#10;EIff2rJbz0YZiLNwOtaW9mto8OvBGKgkhuHubYiJifPXgUAWbdNtuWdQMr61NYQmTV7pnlCop60z&#10;VWlgvNISTTpkV4FxjkUsEmGCicrvA4x1qRkl88f2kpHbswXqc1XjMW1dpGM8g1pTRwtcaWViwS4V&#10;x65qpfWkkHiWJTbOqtECh7HNJAKLnUI7iJYdPVg0gC57Vu3ceuNoFruvZQrqpZAcCqGlwXbarLut&#10;AwWRdmK7K6WZY0E0SqpiWk0MTTwo8Ix7h8yxjPNBYkHkHHSmRTW39mXSJLlcVHDuIAMZHPBoEF1f&#10;x2uhiWSKTm5QAD3Nacs1pPFpT43H7OCRjpxVQxW7JIl1bQsgYEA1c8tBp1s9vAGycBcdBSGc5e3s&#10;MGtW6zTvHE7fKWHBroLO80xtKmUCJmZBsZTVLVbSzutLhhudKRzkHA4I/Go7K30+10lUSxbhcKS3&#10;3aYGyu44wgPPWqGpRGWKwHmkfNyB3qzC05jmKIpUYzg9KsrJEqKWtFJx1z0oAr29tbC0i2wKMJ6U&#10;k6xi3lACghTyBV6Noytwdo5HGKxrh7n7XNtCdeM+lIC9bvH/AMI5cIyswaJgx9K5+0gkTULhtreW&#10;JWxnvW9aBFt5N0gAIyQRVW8eJgQs0ajnoKYy1FIv2dwbgflSuNunswcHJ4rMs1LvIoZsBuSaivpn&#10;/trSoVuW25OcUgubMXlSWUsbx5BTg1nwQRRa1tFvjEhxzVmEqIrQB2yXFS36SC9snjiJYqM4oAdO&#10;8qyOw6BazXu5x5mGkOT61oY/4l7mUHOysYeV/acmSoXzBihAW4ZLtpo3884LDIPatK6mT7JbgMud&#10;npTDFCNPBUE5TNZ01xaoIRKyKxGF5oA2NPlD206/ZGPoaiuNovYsQHO/mk02RAqhSvzHrVy5KLNI&#10;GCZIzmmAhacxL85+5UW8+UnKhhJwcUyxu7f+0ruOeAbG4jYU2+KC5QIwwX4NCA6jS5s3i+Yy7li+&#10;UmjUcNo2tOYd7dsVk6ez7rViwA2/nXTCOJ9PjZ9oB4PPWpegHAoLryzvicJu7mpLm2iazt2KMNy9&#10;a6W4sS1yFSUEZzgdKw9QF0txbo4AVAQKd7huZMTRRrMCCADyamMjNpk7pggHgetVJ45WVgQu0sOc&#10;1s2toiaHlSpGOMmi+thFSJMWUbCELx0rS0ueVdRvDvX7w61UuFkGkzYUZCHGKydPa5GpRGSds+d+&#10;dNMDs9Rt7eWWGSOF/MMRzXIWlvOvi+/WeEhPN4Ndg8j+ZZfOuBHnp1rAvLgjV3LwKql8B6YGhJBa&#10;jzhlCvG3jkVB5T/aYtkJJC8VWeX5oQZ2xt4qSC9hTWNPEkowVPPpTTQGEOlJzk80Dp14xTRg5w3I&#10;NdBiLkZB2UZGCQD1oxmNvQUmDz8tAD+NrZX0xRj5TzSryo6DHalPVeDSGM7Ln3zQMEL+9NOOPn+l&#10;Iufl9c0AAyWpw6HikIOFBYUuF28Z6UAPXbuHzfjTDuJwRhQ350gwJDx9KeM7unfkUAJ3T5ulOGQh&#10;570MU3D5Tj0pCTu4A6UAKzEtD0ztOaaN20/MaYSu5/l5wKlGNsmXPAoEMI/0mP8Aec+lWCGC8nnF&#10;Vvl+0xfuz15qXJLN948dKBif8tCdvfmpB91uOe3NMwC7Y9uKdtAkb5yDtoEJkGbH504AeS+H71GM&#10;5bLDrTxjfgd6BiZ+cEIeaUH5ehp2Dk4NBBBfOOKAGEnz4Rg808g+aw3ik5+Xp1o43v8AMSTQAvy4&#10;PIo/hTmjA2AHPWlJXYgMZ9jQAz5hIBt7U5fuDmhtm+PEmAeopDtEkYAJ4oAkGMsfMFMOPl4J/GjA&#10;3Ece9BQb260AGW3n5RinAcnjrQudmDjrT1Cbx8/OKAI8tvHy08Zwf1pflyee9B+83WgA44GKibHm&#10;Lx2p/G1uaXCD+H86AGgkgHZ+tOyMdB0qM55G3AzxTznbwM4oAUZ2Y96TBzH8560fwng9ORTudvSg&#10;B+SWPP1puBkcUgAzIcGnc7lPldvWgBc8sAw6dKQb9w+VaCP3YOByaUY5+agY/wCXaMgY70weX85V&#10;OM+tI2PKcc8imxKqxOA55PegRLxyRmk5II7ZoJbaQKTPz9CT2oAcOg4ppK74s5wad37UhA8zr0oA&#10;cOrc0jH94vrTh91qYcZbHNADsjcDtB45pONmdlRjvkng1L1jBAb8qAEQkk9en5U4bsv85z2NIB8m&#10;Aw61J2OB2oAjBJcnB69aC37xAIzinYfyn+71pCBlqBi9zlaTIyoANOUHacAU0430ALk7iPKz8vBo&#10;BbAyxpM9eOlNYnzOnamA7Hzn5akH+pfLrk9KYMcZNOwNpwDnIpANP+tkGc4FHHlg+9KQvmn95jC8&#10;ioy6lD8h4agB4B3nr+dO9aaMeX17DilH3utACjrkp+tNywYfMMHtU2E8ls/hzUTY8wfKaAAbuMrU&#10;q9W57Uzu1BJoEO9eKau3cMpzRkHzPk9O9Ichx1oGOyNzjHeggZbjrRx6U4AbjQAzLZbCVF+8znyj&#10;jJqY/wCsxnHPFPyuR8y0CKTb/wB5+5bqKj3yfMPI6ir7DIfgdKbsGOAM4ODQFirECRJwRirKk4X5&#10;PxqCNZvtE+7gA/nU43blyDQA8D5zTiOMZ60zdgt/KpM5PSgZGoJYYHen4XLCgDEiketKSdwyo96A&#10;F2qYnPemDoo96dkc4FIR8xwBmgBwJEgOwdPWljC/vicZwagy5vkUg4PepnUKWAZjx60AIpJVuB96&#10;mtgE/SnAP5HUcGg581eh4oAYrHb04Jp52lAOnPWlbb82FAHpTDjJ5oAYc+djb+NPAGG4+lHAA5pc&#10;qS2Mc96AFGdpOwD1pP4D8tPXb5b5PSnfL5fQdKAIh95Tj8Kf3bmm85PNOU89KAFGdp+T9aOdn3aQ&#10;9/m/SjqW/enOOmKAI8E3SnB24p3H7z9KVdxDAk9elK24CcAD7vFADFP3MEdaCBnG08+9MCttXIPF&#10;SnqeDQAwqBTwv7uT94Bx1pMHnqeeaGIxjB5FAEeZC7jGcDr61RK48QafnacOavR4DvgVUmBGs2nr&#10;mgDTkCjb8g5UU3GQo9OlK5U2cGGyQOajVwHPDEYpgPw29ieMVHhc55608n5W+U4zSfxdKQDT98YQ&#10;demaVs4XAye1AUGQ/NxUhKgcDJz3oAhJIOcGngkovHajOfMJAxkUd+lMB38JpvPmj60evzU5du88&#10;jrSAawIccdqBnPSlYHzeoxikyRGx2igBvOOtKOmKTPCfN26U7jccGgBeNmNnUU3AEJwQcA80ufuc&#10;d6RsFcYPWgBEJ2dO9OzyBjrTB9080zc3mEEEEHigCbA2DKUgxkUvUZI7cCnR+ViQMcYFADcdflpp&#10;Iy2VPNP+XacSd+9R/vN7fODQA8H5VIAxzRzsHB7803nYBgZqXa/kOfOX5RyvrQBCeqggn3pwx5gy&#10;uRjigAccU8hgrFY8+1ADcH5iAMCkxmNeSeetKu7YSVI9aO5wKAEPdT3HShenBOMUNnGdh+lAAx05&#10;oAUf6x/3f45p+E8t+vam8hR8ozTiVyh2KOKABc4Wl/GmjPHJxmjjfx6UAO7A4oyNyYGTupOcDikP&#10;/HwnHGKAJMjzJRs4Kija2GIxj0z0pQmVkbeBx0pBwSATQAnG/wC7TwoK9qb/ABKNvOfWn8ZGSRQB&#10;GEzN/rsYFSKoCuu9etMyv70BiKYpIk6tQBN6896acfLx2OKXOc4FA5fkHg0AOGSw5o4y2RS5G04P&#10;HpRkDefKJGKQDf4kAQYpCTtP7sYz1pfk2ykGhTGWkO7II5FMBueVyppwH3uajJb5uKcCccCgBcLv&#10;yJMcUzna3zjBbpTj99Pl4B6Upxukwh7dKBiD7/B7c0o4yAvU0gOH5U9eaTMZmfAboMUCHHdtXg5N&#10;M544px/1i/Mw4ppI8xuOlADlJ3OCOwp3ymMc9ajypLYB4p3/ACzI3GgA25ZSAOnNLjFHyCInJGKO&#10;NinrQAvHNHY03PWmbv3gA9aAJBnIOP1pCRtPHNRk/e5xj3pjeZ/DECO5zQBKN28/J+tNdmG37vPr&#10;VZpyIVRYpnkLfdUZrsdA8J+K9S+zyPYy2lsWGZZwQcf7I6mk3YG7I49Wma9ZI4Z3YtjCDOT+Feie&#10;H/BXiK+FhNeSSWNqTk7v9Yy+w9/evWdE8OeEtJtLcizt55wOZpgCc+w7VPrWvafaWEpNxBnYcAHr&#10;Ss5GfO+hoWFh4Y0nw5EkGn6dEqwcyMAXc9yT15riNd8TIbm4jhuMRgkcd/xrznXfFF1cPdkXjCMO&#10;eAetcPLealPIQqOiHOWNXZIFDq9TsdV8TJGZNgd5SDhQcmuAuf7Z1HUlmu7u4EPm5EQJH51bgtYV&#10;kkcxl2J+83rWkgAtJQVAPpSeppYqRJGlqirbKAFAXHarCj5+oxjrRxtHIp2Bz9KADC5XnvTWAG7I&#10;9MU9dm9DtP3ulLNtbaNmMUARYUqeDyOKQLhn+X0qQf6tB6UYHPzUgIxu5wox3prAbSdueKlbPPPF&#10;MPU0ARHiJwQKbxx89SFSVxmmKo8w9c0AIQcKcdqbtBjJz0qWQfIPk/WmHp0ouBXP+tTil3DDZzzS&#10;uDk/UUrLhI/3eTgc0xEX/Ae1RMQqIN2ct6VacYxlR0qIhSnMeeaTAhZcxgZHWlbIgPIPHpUhCjHJ&#10;x3BpwAyR2x3pWGUycoNsTe9JtACjceRVllAziMD2qJ9plUl16UwIxxCRsJ96i480fNmp8/I4Cnjp&#10;UBB460wAhSG/dfrTMDacqRUo3iYAAdKY5YTruXv0oAiwMHtTGB3GpSPmk6jmm4GZRu5xRYCL5thO&#10;BTRjamfelIbbndwKQZK9KAIscSfLyTxSDdtUFOKeQN4xRn5zjrQBGObpcxdvWpWUA9QeKTB3Hing&#10;fNQBInUfLS6wxj+DfxDmAYtD4cnA/wCBLSxg7hz3qbUAH+G3xBjMYIbw1cZH0WhaCZ+f1qijSLFy&#10;BtOu3RY+hLV0+nnZOjrGrA+prl9PW4Nr4lDsfLXxBcbQfZjXS6f5Zgb5ZPvLnHtW/MYxPK/jBPhP&#10;AMZiB3u5UH0rxB5IjpI+fP8ApCgD0r0H4saitx8YtLgVhsstOCYHqxya86SOOS80yNJseZdpj+tb&#10;x0RjKTufX+jLKP2Vvg/HkbhYEn2zWNcErkNtyGGBmpbKW5T4X+F1W6Jjj0xFJ/D0qnbxO+rStLO5&#10;JkBGelTc0TuZ3jXe37NPxAkMe3ZJbAA+5FfPsDHbBmRTmIfL+FfQvxBfb+zR8QVxjfqliFHsGFfP&#10;Bxv0rCni1Qn8qqJEnqWC3z42jnvTHz5Yy/8AFSfJ5zkqQNvrSHO37w61RAyXACDzO9UuB4hsHEfy&#10;mdcCrsxXyAQwzxxVW38z/hJdNIZMhvlB6UxHoHjZYz8N/wBnhjOE3aDcDPtkVb1e3i/4YY+EUot0&#10;YDXbk+ZjlSSc1X8aqp+FX7M5MmFOj3QJ/EVpzmWf9hbw9HCCY7fWmBAGSzMSOB160i0eQILf7DIW&#10;fD4+WpbOG6n1KCOPSbuZy3yiNCa9C03wZKthaXGs+KtOsYvKV/JZh5hXr3PHFW73xN4X0+2ktNB8&#10;F2T7F2/bJV5z3I7n9KTEkczqPhzWLXwpY3U4soXkYboC4LIO351gyW5WOHdcR5KDOKZf6jq15qN1&#10;Nda1eyEyg7SxC/hUBcGKBgj4C4OWpiLS2zmDh4cdsEZFH2NREoN+pY9ulZwdg8m1pQ27IO6nNNIz&#10;MWLlsYzmgRcNlceUStvEwA67xTorC9a0Do9uBzuywzWcJbgMcXkw6dzSl5hIn+lz574Y4oAviwvd&#10;8JzbnLcjdVn7BrPmOVtLMgLz846VjGWfzBi8uOv96pRPciC9B1G7y+MjcaALEtrcCVlOlEOSMAHi&#10;pPsV3tVTJCoK525qqbm7+y2wF9JkZ68movOuDIubuY/N60AXGs5+SMlR1GOlJ9kk8tSChJPrUZur&#10;0wyr9sIQgZ4qITTFnAmkHoM0AWRZ34uGIsiRt5INRmBvm3RvnPXFNW8v1fK3sg4wR6077XeGWUvI&#10;rcelAEYjkDSnyifQUoin2Pus2wTxz0o+0PsQbR1o8+7LxgXfJHTHFAEoicOCYTggVaZP9DT/AEdg&#10;AeTVITziRQ7AnPWla5n3yZuV2kcrtoA0SgNmpWD5RjHNUZoZcthGOewpgupdmAp69BV2OeeOyuGN&#10;tG29Rwe1Ayha7lu5wUORjINS3RL3MJAbHfNQKZ5NSndIFJznbmppC5iiJGCCcigEQkJskG7t0zQP&#10;P2NhlAAo+QtJkAZYYFBP75QJD93p2NAEiucP8meOaYeVTJbBzSZORgYwfmFO42yYTgCgEGd0Embk&#10;jP3fbFEfmfOM596XjyIRsHB4FSqF3PlyDj8qBjjj7KSNvXr6VGwkEDgnnHXPWnYBT73G8ZpJA3ny&#10;Db8u0d6AIhjyiOMYpMNt4IHoTQep+fAxSyf8e0e2M8HmgBmCRASNuM96QsqlcRHPNIeVkIHYUnSN&#10;SJDnHegkaFciY7OrCpCAQygj7vWhWGwnnJ600gCQZIHByaBly0wtvcF4h1+Uk9amErrKYzG4JBxx&#10;UNoEkFojqcDWIV69i1dV41toLT40+VBaosUWk2jAD0Zcmk2UkR6Vc2Z+F/xg06WCLz5jA9vhOWZT&#10;61naRa6Ys9w97ouo3BQ5+zRZDbR1PHNXtRtTZad4J1WC5SWK8tnDoR/q29PxrofBr3Efxz+HUrxW&#10;zC50i98xGXK4KnFJ3LSuchey6TL4jvDYeHHgtlAADH5s96pyqMkAAHyzyakuuPif4qC24Uf27cfI&#10;BwPmNRyEYJK4w351IzrfDnzfBL4xKwBaJE2j0zXJRRyCAfL8xlNdj4PHmeD/AI/qUODpluSPTDGs&#10;cRBbliLcklsZpXsUtUZojzLJlOcDGTTjGwH+qxxxWiUQzHdARjoB3oZW5zEpPFHMKxlspzGQp98V&#10;EHYzbQ5Cg+nJrYaPEihY1G5eTUQjg80nYMqD2ouFigQRyHxxyKApNmpMZ+9x7VeRUHmFkyN1PeOM&#10;hT5mPYUXAzdjZOYMYHWpADsX932q55QMU483HIo8o+coXkbOtF0BnsmRkJ2oVAEB8pRjOfatBY8R&#10;sSMnJpPLQwykpjI+ahMLFAR/6zCjnoaRg23O05zxVvYMMFbjPQ1K0Sh7QlifUAUXCxQ2fLEcjkcg&#10;01lO2MF+M1pvA2JCSB6CoVjYSsSobA7UXCxQ2MSfl7dMUojOWAZQMdSKv8FycfeHPHSmtGfKfaxx&#10;nmi4ipsHyk+V+VKsSb1wowKteXH5P+rBBPHNKVALBVUAKOM0XAqFMRTDjDGq/lr85DH2rQZWKq3l&#10;NgHpSCImZT5gxt6Y6UrhYqKsfyts52800qodf3Ixk5q95LmZvlCgHpnrTvKj3MfNbcB0p3CxREY3&#10;/wCoUZHAxShRmUZUEdOK0VhlEaMXXcW4HoKjcR/aD+73EY6UKQ7FRlJiBwoG3njrUAUeS5AQgE54&#10;rQ2Sm7/1DbSOKRoCr4CMCf1ouFiisUe1P3VIYwCMIvNXzBcZjXyMc9u4qbyI9wKyEkDofWi4WMxU&#10;bZjZ8vcVLE7Q6jA6QRYIOVIzV0QsJnDdO1JLHGQ3zHgfnRe4GdMRJqMjyQx7ieMDigR8EhEFXxFE&#10;LaNvKyx7elI0SNJC28nA556U7iKm0eWB5S47mmmOMhSBwPWrhXKcHj0qNVBiuFOcgjFAWKpUAnMY&#10;5FIVDW8mAME9MVbZJMRbkXIHIpUjYyJjcOuBihMCn5a7bb5OdvelaFfLz5I5arpiAWQF235G0Y4N&#10;DI6tbZkOWHI9KAsURHuLExLkLwfamGGMRy4iYgsOprQ28Odx6d6jKMYifN796LhYqeQhR/3GMjij&#10;yV8q3BkbvkVd2t5cXpzQ4Ahj+Qfe5NFxWKIiRfOYQE4IpwQbx87bdtWwoL3C7uMCk8v94cdAOppg&#10;QpjKncwBJxTHUmZw0zsc8Y4qyqEKcovBoK/vDwPagCBVGAGd/bnpSNGPLkKCTOf71TBG81PnBHen&#10;4/dyAICOec0wKDRymCfMs59MNgUirP5Q/wBKm+pJxVnHyyYZsAil+baBgYxQK5X2DzkJMv59aZKj&#10;eYzRyTD1G6rWPlxnpSbTlzkk0IVyKIlYBlJue+6l2jzCRJdDOf4+lSn7q/KPpRQFyIByHzcXHsdx&#10;pR5ojI8+XO4fxGn4O05J/Kkxy/PPFCARmdg379wu386hQllk/wBKuV652kipkGPMz0z0p3yCGYCE&#10;ZpiKuBznVNQxn+9xTvNlQpsuJsBfU1IAcOOOtIywBOQAxPBpiKUrOxUvJk7jzimqflHJIxT5Ry3y&#10;jg1H8m8/vHXjsKCQO7a3AA7U7JEajPJ7VGMlgPOPXg+tG5/NT5ske1AClnMik5P9aQ7SqjB68U8l&#10;w4yF6U0gfu855PNACHJ7DHamkdead3/1p/Kjq4470AMqSFwl/ZOY8hbtGx6gGkIO45Wm87QMdKAP&#10;obS/HvhGS3t7W48F3Vqn2KNPN3blOBgk9xXWINHudMins9Zs5oWGcRygn8a+TMn2/Kr9jf6vaXwk&#10;tPEGpQPnrG5wfqOh/EUmilKysfTsZ8uViA5UtjBHIqeTb5cWY1JIyvtXkWmeO75LW2TUfBmn3eD8&#10;00bbHx64xgn8q76x1/wVerbCHxY0cxT/AI97ldhHsG6HHsaORsqMu5sNNMLMFZwADzgVnPcXKozG&#10;2RyT/EOlXHgmNojW8kciFiWCnNVUh1CS5KnTT5eeDnrUcrRaZSkvGDINhBz0Axya9j8E2yS6XZR3&#10;0CSRm3JIY4256Vyem+H3naCSTTn2iUEZHWvTrfTfI061lOsKuIeQDijyY7OxU1TwjpE+91cRoZSU&#10;wenpXneu+HNcsNNupW0eeSDcCsseTge+K9bt9W09NM1CEzzSyqDsAB61d0m712dIopvCE0kUlwEK&#10;NGSCrHFK5XqfN6kfZpGCjlOxoTebUg4GX616R8SPBup6D430m4W1u4tM1SEy2+4HCMeStefKjf2V&#10;Y/KMh2x7000Q12KuHLsMimPETkBMZbitCKHF042HJHc1bEP7tgYwTngVV0KzMMpIhjJTAH61DdbX&#10;slwMHvXQzQKY7JCG4PTFRrZRvegE4A+8MU1JD5WcBPFdvqYRNImfPQiti00LxTPZXEUdgkfmRlfM&#10;c8DPevTbGysRGrC0gBGByK6F1EegzqiDO3dx2xUutYuNG5yvhb4N+EE0W0vdb8capehgWFvbHy0B&#10;9z1PvzXr2keG/DNppoj0vwB4fhiQ9BCu4/U9TWno88s3wm0NxMrIsBx9av6fNOswGxjyRiuWpWsz&#10;rjTVlZHzH8T1Vfi14ct20i3U+XuXauOK5LZGLqzdbWD7vcV6n8aLcL8Tv2frgbAZba5jfjr3FeZy&#10;QyR3VgHnkDshKrjqKyjWclcqdNJmjYTanHd3nk6jAkbAb1K5zWi8kD2erAaVAzf2XMMle5HpVK1j&#10;J08MFkDeZzWrFCwi1CQEEi2IPFP2jZPs0fKU6st9fKY8Fb6QH8DUeGOODWzr6IvxH8VKFwDqzHH1&#10;OapOji7tBEHLFeABmu+Lujzpxs2kVAr7ZTsHHXNLtlMK/JxmtJrW+WKNpbdgME80zbmCUhOAOaom&#10;xn7H2yHHA610eh6LquoC5McqpEjgFieuaw22/YZsHHNei+Cp5f7IugtyRsf5l/vUPQunG8rHQaX4&#10;L0aO6tHu7u4uMNkoG2r9OK7QWfhhbN4YfhtpkeMAOVBqnBNM8IPnsCJPXpWl829AN7EYOcda5KlR&#10;no0aST0Q37HooIU+EdM4TrsFPSz0AqVfwnp+APkwgq4kRZEcDC8ZBPNWFiQSodg9vasVVb6nX7K3&#10;Qz5Eni02AWduIF/tGIuYztPB45Fe0tPeNothOJX3HTohktnPFeSSxzMrxqSQ86n8q9JtWkk8G6CF&#10;lYbbfBOPQUlO+5hioJRViGRt17K7EFtvJPrVWR5W8nMzHGe3apFila4uRmcc9dp5qtdy2Ntp91Le&#10;eKtAtIljJeSeZQQB6A1slc89ysRK2HvAGIVl5OKSAASzf6JK7sp2ADj8a861vx/4AgspUsJtVvpR&#10;IQdsRRCR33Njj6CvKdV8f+OLiWRbO+g06LYRst1y5+rEE/kBWkYNmUpdj6NvbrQ7TTnbUviB4fti&#10;rkkNIu4enHWuE1n4h+DLaPbYrqmpSgYJ8vYn5nr+Ar5vkfUbnUJ5rnVdSmZnJZ5ZSST+OavWtpG9&#10;ureWgIJ6kVpyIhXe53M/jjx9feKLbydS0+yiD58uKMNx7kjJ/SppPFvjKORQ2qCZieG8vrXE2CLF&#10;4oTERPOAa3pFY3MxCRYB446UOKRVkzY/4S3x2ZEIEAAX7pQVMni74iJgnXLUgjtCKx1XNqCMHH3u&#10;KWSNSsIWLPf6VNh8iI7nxX4wbxFCx1O7dt2X7flVw+LvFo1nQgusq6McSxlP61ztwudWcm1XggcC&#10;iVQJLVUiRdzrn1p8qFax7lFNLceDdDlO0uY8yYGMVTcyB84AHb3qppkk48A6IrAcJ0H8VPmcPOMT&#10;uAFGKz1Wg0yLzmJk3AfdPNNiIdD8pChuuarSAlgQx4/WlQhVIM3UdKqwy6cfw5pPnGfnNUVmImOA&#10;DUyyksepPegRMsji9jPnDGOc1ZEmW4lUjNZrHc7AKV9atRRyY+7nA9aZSL/P2ecK2Tt5PpVazhK3&#10;d2XuSQSTkmk3EI53kDPT1pu9thIJPNBVy3I8aRynJ471DHIpht2WcgYOcjrUEjOYj8qkY9etMDLt&#10;hUEZxQDZaLuYfmAPzcnFIk0pe4zanGRtb1qvuf7NKMjk9aA8u2MArgCmFzQaX5F+XoKRWdlyVYfM&#10;O9Z6ecXJEwIwfwqWHziHJkHDevWmkSzScI6x7t5O3gk9KQj9woEucGo2J+zw5AAxxzUDO2/ocetM&#10;C3mUOmR1XmlVjg/MNue9U/O+5wenWo/M+ZskgAfnQIvCRBJKNvJPXNI7jam5VHoBVEOMMcdfWpFY&#10;EJkH8aB3LiY8tmAOQKv20sLac8M9oo+b5JB2rKLxpCMyDkjNPbPlxn5tpWhCLM0ZS7ZDIh+XOQc8&#10;VUJUEgKM545pp+WDJuGLH1OajBUxBi5zu9aAJgy7Hyf4ea1NEZWuNSUEEMp6eorAlK/vAXOfL6A1&#10;o+H5Asl4V3BlJz700Kx0bkbgGbkGno7DG0jJHBrMkd/tc7FzgvwKkV2JK7GHy8c1TkSoli5aNY1J&#10;PzY5NYl6f+JQSG4LCrszktAN+eTisS/Y7XVblt2Rlahu5SViFSxFtnOM9MVK5bdIPPGBHgY7VWid&#10;isSnbxUkg/eEbicjmgDovBMht/2jfg263Qd/7WbBP8q+xtSKPe71tiN8Skex718MabcGD4w/CSTd&#10;xF4rg3EehbFfd940INm5jXadJhZce4rlrJp3extR1bOfXH9qW+ducEV5x8co0l/YX8d/vMtBfW7H&#10;/voV6OzI2qE/YWC5yDmuM+J1v9r/AGNPjlFGrF/7DMgA/wBgZrG9johufnvahjb2RJ48kADPXirj&#10;GT7baBchi4x71Rsyp0a0HmDct2457VpxbDqSGRSNsR59PSu1HNJ6mqhkaQuFTIQZFSlj5FyS5x5Z&#10;496pwMBalWusESnIx0HarDkG1bbtPIwfWla5LNDw/LNHqF3hBvMmOnY17l4cQsLIeY7P5ZbHcV4T&#10;pbhfFMbMmVcAAjsa9l8Mz3aeJ9P/AHo3FcMe2KxnHW6KhZbnbtuEkp2H5SadbSMurQNs6yAZpkxf&#10;+1bzk7W5FQHzBNYEODi5H86Vy5I9f0iWIxWSPIASnrXQRS7dRcbeAetcPYArd2Ej3BG6FQBXUgTL&#10;IpMLfMOPepm77hazOg8w7SA65K9q5rV5HksXthLlnk4z2rbiR/7PlcNhlTJBNYhXdq08zW7Eh8JU&#10;XLexp+GILizlTNwxklAyfQV1rR3LeJN5ldhuBBzXK280n2lmJG5E6elatpfXBeYK5/1g60k7AkdX&#10;NKIfspMGdxABNWL5ZH8JXqmMBZIAVGea5bWL25/4RgMtjuMciFV7471ftrqafw3by+Y+wWo6jpxz&#10;VXQWOGngu49XRjPIyefwh712ETxt4actlVEAyfQ1zt9cW73sqw3aF43w3sanhbUDokqearA/ewKQ&#10;zLaCZtbvH8/cok6DuK39Nt4fPH+lMS3J56VFHCot48Sk/wB41YjliSVFV1zntQBpXkqJDB87kDiq&#10;2+H+yr6QXeGFsflPfNUb+ffGNlvyI/1rkZLrVDLeI0mwKePekBp6LNLFrHi11LBnDYqsk142oX7O&#10;pA+0kkk+9ZttdSRai+cNuB49KtoLmaaQsXC7+McUgNG5uJJbS3EKORswRnrWesM8cSuRuZpOg7Vo&#10;KnloM7OnXNODwgOTInrTAsESjS4HSAliuat2jXX2d5GiKnHB+lRNcWr+GojGwJDYx0q9bF30G5AR&#10;C3lflSY0ipqWoTvoEfmafFL5edpxzWbpss8zcWKrtkHBboKzb2S4OrxxRyPIN/KgVqWMIR2Ypcgk&#10;DIUGkJnZW6xvqlkWhACBce5q7q5MsNuWgXCqApxVbT0ZltyFk5PGRW9c2jPp7K8e0GHg56GknYs5&#10;nT55V1SWNbqNWZ12j1xW3rc919n0hfJmfKANgVzUdsIvFFk5u5N63Xy+4r0VZbNbS13aJGcxqQWH&#10;WpsDPN3OuL4n0RFidIGf5lx1HvXcwqn2F2EoGIeM+tY+o3aP4lxHpKggjOKumaMR2YYsAV5FHURk&#10;3Z1GaS6jj1FUdQcZPWtTRrnUIbO2guVJbf8AK+Krzae0up2U1vq7ABgWX1raMaG3jDxKSqjBFLqM&#10;tzPA16ZCwyY/SsuddysASASat7QUIDHAximMqhkAYMxb7opgMtRIlrIFnOGzkU0yHbIGB4ar6xjI&#10;3wlcAVkalJbC+CwlycDOBRsBdt5VMqjPHYU24UfbEx3Iqta7/LUkYx1qaZgZEOGzjilcZYjxyCvG&#10;2kng08aYJAH3knI9KgSQ/u1IUHcOKsXQkW0LtwPK5FAFS1L/AGlALc8g9KvRWdu1/NKbQscH8KoW&#10;Eyn94s8Z2sw6VoQ38MMOqGW6QFgdvFAAfLWQEQdGwKfJOVVG2D5UrNjnlkN0dg5kyuKbcNd+YiCJ&#10;sFeeKARDdXoCDKgA/wAIrMjDTX8ZWchfNBbmo7nyGnYEAAHuaLR7ZdUsEMo2mYCmtgbszsVWU2TD&#10;bhViABrMl020eUSS3rEZOBW+81vhIxFGFEK4x3qrcAHTJCGOAKQFFAiWYC5+U/LimTNNJbgFz09a&#10;YjMdPuMyfxcVQ88HUwgk6CmBp2Vo4u8NdKfmBUHtVrWYyLWx2gHBGKitiGWQguSV9auTQag3h65L&#10;RH5YyVOaSBkNqbo2sJ+bG0celaUV5KdVjtw8nA4Fc/ptxef2fcebF0kYbahe9ki8TWmyIlzKOfTN&#10;GgkdyLiYXePNIIHOa5/VpUa/hDXQ27uSDWkd8sdwzfe8gcqfWsQwQfaZN0rFt+Tk09AuMlic6BdS&#10;ICdq8ZPWmWEtybSZTdnCjpXQQRRtoOogSDasNcHIurR63qDRRP5Rm5Oe1K4zt4V8y1kDMDwc1zF7&#10;5tvqj8Bg0nye1bemz77ZQGGdmD7msrW8HzI0kUyqcgUAbyGQ+FrGQzgkKMg9qzr4QSaTcLuy+AQf&#10;TFP0v7Q/g6ZZs+YsfIB9Kp4BuWADY3YovoBkC4unECeTjbxk98VXll23sSSQy5b7pAzWrNCguZWU&#10;jpxUcSTNJCWSIYJ5ZahhdCKw8uQeQQexpuMBCJTx1pwz9oBKfw0Ffmc4wCa7jAVSCkX+knnOeKTn&#10;e539/Sj5MoCvaj1oAcu3epLcg089V+cYzzxVcEb1571Jk4HFIY5vvtz3o4556UvHmMSv8NMLJ5Df&#10;uznPBoAdxjNKPun5qjXBaM+ZjHapDjcnNArDTyQcjg8U8Ftsn7sdqacbjlhT1K7JAT1NACNu+UfL&#10;05ppzt9qccZj5OeaXt1oGRYPmrgE1Mvl7ZOTmkIAKEMM+9Sbf3YPy9OtAEZBMygMOFp4HyN81IOJ&#10;F45zTjgSOdhxQIZ/cIkHWnSb/LJ2seRimjb5oBBCnvUhxg4JwOhoAiHbOeBUgB8zhR0pV8vecqck&#10;c57U75dx+fFADQWEqcDrSn77nHOaa2d/TnFKMbOTQNgDy3FJzk8UdZF5pw6fdxQIbzupQXMq5jAA&#10;BpxGGPFIMY60DGDPz5T+KpOMDpjFB96TB3g0AOAXJIzg0ZO2kP316Clw2DyMUAGTszsOc0oxsGRz&#10;ik9eaODIM4HFAAcYfntQM7FIYcnFH8MnHTvSLj5wQfrmgAyQwX7Ocg8n1p+c5+U0YOU+YZpuJPPf&#10;J4xxxQIXjgljwacNhMh3Y4HFR8lFBiPXrTtg2NknpxigZJ1K4jGe+aiYsLhR14oH3W+bmnAfdbHQ&#10;etAApbyRle9OGdzEHPtTQD+8yMZPFA4k+8eRQMk55zTTgKPmp2RtAzTSMyRgD6n0oAdzkYHalO0D&#10;oOtBIGATzjimHODz1oAcA3mDDHGKRs71+bjNAztFBzlM+9AC5+cYOeaGz5mdvagYzyeKeQ3HK4x1&#10;oAjDNyCmPSl+baemCORR3AJ5zTiPmHyigQ3PyLhf4ulSlzkbUwu3mmDG4jFKPuH60AM53A4p/Ofv&#10;UYJCgpTj3+TFAAuct855NOON7cd6jzl+vQUoznBNAx3rTT160MR5DE4qIO3lqxUA5oACyhmJzgUk&#10;ZkdJyIeARilypz8o96euQWxkD2oEKAN/I7VICeeaZg7h/OnBQATvxQMODH93nPPvTGH73IjGKew+&#10;Xg5yKaB90HOMetABg56dKfg7c5HtTSRgfP8ApTv4V+lMBCQIFyx5akyNxOaXHzc4peP71IAJwox6&#10;0bTuPzg8Zo/OnAnBOBmgQgwVyGPX0o5yTSZYhsACo280NDnAGaBk+DxkUo6/ypuclfpThjzACcZH&#10;FACOUwPl5JpBjceKRt+8fKMetA6HIoAflQScZpVKkgF8VGdjFQI2HqKd060APIHmEAjpTDnC5IGD&#10;SMWCEgU3adiEk0BcX+L7tSqB5UnIqMfw07nIoEO+XzFH60xs4lO7gClX/Wtx9KJBkYMoGBQAxCu1&#10;cZ4p/O08jFIMbV+lO4wfl5zQA09Qc/Sly2xuDketL/e47UuP3KZkA+b86BiAn5cqPzpcjd96mkYI&#10;G857UHk8kUAKSN4waDj5jjtTcjaPlNL6ccUAICpzxnFH8akAYFMUfvWyep7VLjJHyUCF4ypEg5pw&#10;xuPzUwj5SucU9B+6UYwB1oGBHIOKMna31peyDzOvtTDnYeKAFBGFyeSeKcMeZytRLt81fl78Cp+q&#10;LgmgBygCU9OlRvnzSAARQeGbnJpCTjOAKAEyCwwKVs7+M9KB97OaBt2LlucnFACfNvY4HGKRsEnn&#10;mg/ePFHOFOaAISOB9ahlDG9t23DjpVkgbutQSbRdW/7zrQBYUncp2c7etOG3JBb8ai3HC5YZxTgx&#10;Kr8oA9cUAO79KDjc3NI3VeKB3oAf/EKXB2k449aiydyc9+akkPyMAeCKAHDaRwwOaYfvOaI9oblO&#10;MUrAmRsDAoAArfZ2baOKD9wHdnigE+WBvIpO4Oe1ADRuMkfXrzT5Pu4xjFL2NMwPMGSenWmAwEea&#10;cr0FOyfmwR0pCBuPGaUZ6hMcGgBM4AAfqacM4fkZxTcKQxx1oGNi9fegBBnzY/8Ae61M6q2zMi9K&#10;Z2FJ3HyfrQAAADGxiT0OelL0Zzt5IFHOelJ83PHFAB1l+5096TPLDNPAOB81NYfe+XB+tDAOCR84&#10;x60p6nr70mBhhjvQRweaAIyx8xBkfSplL+W/OBTB/rR8g68VK/RPl5pANyxYDC9OtC8buaO5yKbz&#10;sNAD8YDYJpmOeuaWMkoc9c04q27pQAdhz2pvJdTt5p2OTml42n5aABgRs+fJI5oGdtGB8pyaXkE/&#10;LQAdhzS8YPNBHyyZQjA4poyQfl/GgB+W8pgGPWgEkNxSH7i5NKDz0oAcOp+U/Wl43Hk0gdwSAFwR&#10;SdgSBQA3H71ztHSkfPlZDE49qcx6etNGNwHSgBFYlF65qQMvOR9KjIA3DceTQGAkQbONpyaAJsnA&#10;wmTijJwASOvTNV1fKttky27qaewBML72JxSAmKqADnORTRx0wPWiEgyyq7jJBxSEDc4yetABzkUD&#10;OOtNJO5OD15peN3XGDTAkJ/dSfJ245qNHKuxwOnNKfuNlhggYqE7fnBDcigB+/LyHcvX86Rs5BKD&#10;rTVC+T9xhzwDSsMhck0AJuBfLdaAT5ud4HHIpkit5ijAK44pwGFztoAcS3nD5CakH3WqLJypz2NR&#10;biDwByaAJ2YlNgYZxSpvEceW7nmodw8pjlfaoy8nlSN5sagDqT1oAsFziU7D1qEvh4xt5z3p1pDr&#10;N1cmO10LUp2L8COIkfnXpOjeAPENxHBLqWvx2akAmNBufHp6CgHZLU8yYTy6lbJBb3Lt3VFJ/lXo&#10;GheC/FV5HC87GygYglpR85Hstez6RofhDSrKAW+j2rSiP5p5sM59Tk9PwqnrXiTT4YpY4LqAtggt&#10;nj8KnUnnb2XzDSPDPgrSoBKbC0mnWPJnucE59h0FLqHiOzj81IBCQARleleSaz4md7hUe+uGBY5A&#10;bHFcXdazfTTTRWmnlcjBkY9Kq1hcnc9E1vxWYobhn1JMknADcmvIr/UvEOp6tMyG7Ee84Zs4pY9M&#10;3akJ7zV5p5C+dpPyrW7+7WCNUihUBf4RihOxVjHis2FsnmTFnBGeetagH+jhfLQAKKB95eD1qYBT&#10;vyeeMUhkfdcJxRyZWB7CnfIHI3GkwQX56nrQA3aPOHHNOOcPRxhflqTgq/BzimBVyQyYHepDv3Dp&#10;wOKeQREfkHbFOwfs/IH3fWgCMchjtGR1pOfm470uMHHrQc5X5eppMBCRvA5yelNOcmppUURQnGSa&#10;jYHb0HSkwIxnNKMbxzQM4Qkck0/+Hkc+tAFebO04INMUv5aDycVOAolc7s5HSnMF8o4QZ9aaAqso&#10;85Rk9KVifLYdcVKR+6YkE5PXNM/jHGOKYER6L83b8qQBvM46Z54p54Ujrk04KQsmFOMUgIH/ANaR&#10;wfl6UhHyj5qed3A2k00/cb5TQwIzyg4qExjGdxzu6VZONmMGo2zjB444NICPbhm+QdBUTj5easqp&#10;MbAvk1CcgycdKAKp4lXDgH1pGBLMc5PrVgBCQGjPXt2prBAuRnrTuBXIO3ryKYR8pPJ5qZdu4/Ly&#10;SaQhiRyophYrDHPWoeRcjAPPWrJU7jk0zac9KdgIsYeTjODTgExGPMOSPSnkHA+UZprA+YnA4FIA&#10;Hel7tS4GGo7dKAHoP3g6VdGTp3iOIknd4Xu+3+waornK/KM1q2JjZ9RQxDdJpE6g/UYpMTR+etmX&#10;Op65CCQsfiq9DY93PWptSv72w8KeI3h8OXU7pZn/AFa5OT0OB6VPd21xZ/Gf4s2kjKCni+5z9C2R&#10;XQWDoqsTaQsSOrjNbdjOLPjK7bVpPEmvXVzoOtvJLdu7s8TDBP1rR8M2FxceLrJ/Jl2pc5AxX2Bq&#10;Jt20KZv7J0VpNpAX7OvOa5ew0WyTVEuPsNrEz5LoqDFbqfkZSh1uVtPDNpLQ/Z5ViCKC2Pukf41o&#10;pAf7WiIHygDk966BUt00m4VdMQfN1xT44o/s6kxtkkbSBRdFJHkvxWmVPgxawlcGXVIsfhzXgcSy&#10;C3JdmJ8pMD2xxXrXxhuWGq+CrFmGQplf+Qry5CxSzOwcxgGqRlLcMNtXEQxgUxuHfirZU5Y+eBgV&#10;C4POFH19aaIKLh9snHbpUMaztewlbcttmG7B6Vbf+Lg521p+D7S3vPi1oVjPOyQT3480g8gCqegz&#10;tvGEKv8As0fCd1YFrV9rY7Bgam8O30dt+yD4quPsNvK1trahI3PG5jwSPY810PxIttOtfhlqtpbW&#10;LrHGYADknPvXnPh90k/Zu+N9vh9yvBL7cf8A6qm/Urlscnqup69qGpTXF5rl9MwAAy2FUdgB0rIw&#10;PKJL/hipCxxtLkjpwOmK6DRdE1i/1qCOKxuAhIzK6kKoptk6s5r5tmOOtOxII5OeOM4r1vU/DfhH&#10;S/Beotc+OLWS5eFQm1gSD3+Xk152YrFUnKXxYMehouDVjK8qb5jsXgeopAkm1jsyAa0kSwaa3Rrh&#10;x1O7NSNFY4lI1nndgHFAjIIYb/lbqO1O2yea2IVHA78VpMtooj/4maZPtSiO2dlH2sYHXBoCxlYb&#10;zMeWAR70MWyc84PWtb7Pp/2rJ1LAxTjb2Bt9x1CJfmOPpQFjJw4eNhGgBHGTUZ+91HWtkWumsLfZ&#10;4hU5B3A8Ypws7Msu3UYcZ5yadgsYoVyxG09O9ADZf5W461ti3gEjbrqFhtwOetN+yhQd2p25z0wR&#10;xRYdjGCttOAcUEESHKGtUQJ/pA/tCIgHOacIGIiJkgIIPOaQrGSrAbgUyCaeiHzVIjYr+VXzBbhm&#10;IuE3jtnil27oUctEDnsaB2KXlyG44tyqkcAmnqkIkO7cTnFXVjmLnDxsMfKM9Kf5ZBJJi4HTrQBB&#10;HFCGP7rtzzUNwQFVfPY9cCrUYy8pyfvd6ZPBLJPAViXBU5OelAFK2bbeZDkHHFW2zls7ck1TCOmo&#10;wK6D/WVecfNzGcYFAIrBD5lwxUcL60wh/s0LbRnfwO9SkAuPlb2pQAGXKnOOKBkfAQlgcmlGfnG7&#10;uOcdaf8ANwBGCO/FKQw27pFGO1AAwAQ/MMhajjbJf96Dz0p8hTyFOD0IqCMAS8lhk0AW+PKJBxzS&#10;Pn5M5Occ+lM3Hy5hsXhqlLN9kG7A6UAVmGJFGz9aF3Mr8Zx1omyEtzzgg8VEGUDKh1PbmgQnWToe&#10;vSgY3nIIx0oJJK/u8f3qcAf3fyD2oECcTDgYx3oySlzuizjpTXD71LMBz0oJckHttoA1NLWE8tcR&#10;L/xNoDyfugNzXbeOJ7O88faxcWdjHNGmi2iTSK3XavYe1eY5P7zlvwNatjdGLSdQRIGLOQGYnjFF&#10;ky4ya07nQ3st9J8E7VEtZTbQXaZYqflY9q1vAUpf4p+CjPeWwjj0u6Jd2AAAU9zWNfakG+GHh/TY&#10;oU/eaijS7RyTnp+deg694Hng8C+Fb201/T4raTQY5J7drgCSM45OT1z6UnJItbnld1cxS/FHxVLH&#10;s2Ta1NtP+zu4/OnXSqIGIj6ds8c1RxYx64hjDzL521FXqWrb1Cy1230a3e/8L3NvFPCrQFjwwPvm&#10;pbQ1c6n4bBZW+M9qxG6Tw4GA/wB0kmshnj/eFWyBeyL09Dg1pfC7Yvxk1OLzyfN8M3Kn6YqlHEY9&#10;X8YwYBWHxBcbD7FjWM3qbKPukRU7rcg9TwKryeYPEcEWcswBxWkEHlxkTAlW59qi2n+3IpCoJEWA&#10;1FyLDJIsyD90QwHrVcJ8z/P354q8DJ5se+4BO48Y6VD8gvWQuc7s4FMCoyBsj5hz6U8RkRodg46V&#10;cOMygY+tRHOxssetFwIfLX5/fHOabhtjYjxg+tTAKCvJ5oIOcFs5oAhx8qE8+opxWPYSDk96Ujlt&#10;vXPNKpHlsCOvoaYFdohwTFjmpAHDEeXkYFSHceOTjtR++EaEQ/XPagYzbkvukxnHeoxE4a9ZZcjg&#10;KCKnxJ0Nop989Kkwf3SvIQT6dqQiukQG/MqggDAx1oZDvbbCpBPIqcqPLUbySWodSIBjd7U7gUJI&#10;GMkwUNkYwPSo/LK7AVfI7+tbcK5gGV+YIefWoGjbBym07+DSCxUQDnkhcc8d6k8lfsUv+kbvm9Ol&#10;XI0ICgqDhaaFQSyfM2DnPtSCxRwoTO1yB3xSiNGRtincfWr2GNoqnYQpOBjFCL8qblXgHbjtQFis&#10;Um+zoXhB8scEe9V/LyjEbRzmr5H7jG9sBj170zys228SlQDwM0JgyuqsGiIbjHen4JxuZM54OKkZ&#10;f3UIIYZB6UmF+xwklid3ANO4DDnaQX4DcmmsqHy9pYjHWp9qGV1aPGY/WkViIol+znJJAOKAK5Ab&#10;yzhvTNRlT5rfu+9WZ0ZfsYNypznpTAG2Plu3WmhELK2WBUjOMigKBJ3247VaRJDASUO7tUbCRZEO&#10;3BpgVsJ5z7UIAPSnrGC8riMY3DIp6hvOOUPJqYqA0YLMPb1ouBUMbie6byflGO9SBQLqAhh93OKl&#10;YEy4zkcZpOfOQ+WAoouBG5i82EiIHJI+lNO0TuPs4DbeO+amdN0q7HAyfSmqNtz97dgdTSuAxUUx&#10;OfIXrTGRP3oyv3amIfeTvxycioihZwPn5fmi4hEjiNvH+753d6guAnnJwABjNXvkBjXkHHApjxRt&#10;Im4HPagCskfLMsOPk70wq32WbJViG5rQWNucplcckHpVe4iURAq5BJ5AqhFNsGMKDyTz7UgVxM5K&#10;kYAA96sJETuyRkYp7o2R+74HU0XFYqsqrEPvZPJzUfO9iSQMcVbCqVffA2A3BqUrbFHYRk8YHtTu&#10;OxnnblPlAB6VEQA7c84q1ImIkPkEAHrVY7vmIANNMTQzA+bik9Oafg5IK/jmkORIcjHFNEsQ8Ofn&#10;zSEpkjac0MASfm70nGBx+NNiFOcj2pvrzRg/jS8ZPFIYgBB60hB2nmlzleTQASygsBkHFAgHQUpV&#10;GQ5AOBQAu07m53UEfvZDtK/L60wKMqpkFQeT3quTJsf5wR9Kvy7TCPlOd3FVGGJThlx3pkshwmzh&#10;2z6YoUgSkn06Yp5L5IwOvFMbHmHIxQIdltp+cEZ5pMnPCUADaCJCT3oP+pGU6GgBP72Vp3IC55Ht&#10;TeSoGznNKobef3uPrQAuM9zTf+WjYUjipHK7QN46VHyOQR0oATDbugpMGnDPmn1xQcbEO7vzQAyl&#10;BbcMM2c8YpTjKnYQDT1C7m/egccGgDptE8ReJ9O1GyePWJ5YQ/z28xyrr6eo/CvqnwLr3w+1jS4R&#10;BapBqKQZltZRyD3K9iPpXxh8vmcyE4FdF4S1eXSPjJ4D1QWu9bbW0Msf9+Mn5h+X609xqTWx9yW+&#10;q3w8XyWFt8Nr+aRJCAVQ4rox4f8AHF+ybrBLZCeVZjhaS48f+A7HQPCV7pvgdL6W+0qNyQgUoxGS&#10;CfauN1Xx/wCPbu9URrbabbtJ8ghBLEf71E463WpSqXR65Z+HvAei6dbT6z8QtGEjYJZ2H5BetXbn&#10;xz8PLe0SDRNG+2zCFgjvDsVT/e55OOtfNOqtrd5qWmyzahfy7mB3yOTuPsDXV6Bp0Uc8ktzapkIu&#10;G6Yoirbk892eoeM9X1vXf+CdfxI/tDSoJLjQ/E9q8F2BglZD93HoOlfNyRhY7RDIpP2RGHPqK+gI&#10;pFk/Y1/bxg3hlQaeyADpgZr5907a9hE7Mx5xu+lZVkk1Y3o7WLSxqEBMQLdjmp448yRApnmpVQeY&#10;Oc4XirEOzcmc5L9fSsnI2SGSKvnIRs+76dKECFsfZ1PPPvVqYQZlAP8ADxVa3HIBP8R5pXuM27WO&#10;NIJsxqeAR7VPOzf2XfHzgB9jfj2xUFshMMYBJJb1qnqTzf6cgJUC3I471BcTp/B185+GVtbefuKX&#10;su0+2eld5pdxF9ttlO4s8mAAOK8P8KTulxewicg/bDXuOlKuzSmFqhkPIAGenWs61jSKPOPjjYzr&#10;YfBG5Crsh1Vwxz0DV5hJCJY9EZolykAw2PavZfjcZ5Pgx8O5QsuxNdRJD7npXkkBcwaeAnAtY+R9&#10;KxhY0m9ETwwt9kkUIGywwMYxUpjuoxdK8AVWtztyavxB1mjIj5JGBTrpWa9DSzgYACc1drkcx8me&#10;J1K/FXxgCOmo8fpVO2leO7gkCKDgDJFb/jyBofjj40UoOZ43H0IFc2AWgiI/u+td1N+6jhrRtNm7&#10;cXHnaWo84HC9R71QiRUtLss4CmM1WQMrOpfjH50sryHauWKjrVmbdyi+Psk2B/HXbeByf7WvE253&#10;KMD6VxZ2s2PIIBU12PgnI17UWDHcHAH48VUth0/iR6tGo82bCEDeOAa24GlDwERjOzniqkUKl7Jc&#10;Fc5LCti2iYzSgLk7Rj2rhqbHr0o63JI1OST3PrUvJJ+X5e3NSiKXgeURg8nNKI2+0IMjFc6Olgiv&#10;8zLEwOBg1Q1Tx5oGj6C1s+lTXV2n3IkwBz3Y9hXR2o/060wo+WRc/TNfOXxZtRB+0FrTogCXFhDI&#10;vHA4wcVdFXmkzmxnwX7F/V/iV48uluRaRaVp6EkEwruf82/wrzC/vtZu9TnmvPEms3ErNktNKW6+&#10;gPT8MVnk/KOD705SfMU5HFenGKWyPEcrh8vlOdvPbigHGTtOasqVYY8ssAOw6VKIZ2inKafKSV9K&#10;YiBGPnDEjDnmtFXYwKonbGeSKyVBEpVo3BL8gjkVZ8wrEoBxgjNFho2rFZh4gtWDJgONwNdYywm5&#10;BWQ/NgEVyFhPbG6y0rYGM+tdakbNbK4uwi4BRj3NZsuA+eOdJbdFxgrlqiXzPtC7JflB5yK0kePy&#10;g0k26RoiNuOmOhqmQohi3TgFnYjAoNbGNdCRde+6dpwTVe4BCTus2Ssi4J7Vau2uTdwAhSAPSqcw&#10;cwMjjAZhyDQmZs9T0hmb4cWDFmBWHO40FmNq5FuTluuelecrr9/a6QLX7Kk0YxsYcZHpVuw8RTz+&#10;KdEtv7BijSSQq/z5JpuzJOtkde5PA5quZWJkw4IK8CpZ0jWbBkJVueKrkRgKRC3XpmgpDU81Sxyf&#10;vetXlb5Ad46dqrAK0sfzADbz7UrkBQA460rDJnkLNGVZlyasrPcrDgN0H51QEkZZQE7Y607LfvPu&#10;59zRYRo+duWMs38QyAKSV83Mq+cFUoMc1lvMUkgH2jJ3crj+tQTyu9/E2wxqF+71oSAviSf7WwEU&#10;hTHBp4fExJkcYNVkmPkWuH9ecUxpBsQb1JLc+1MVjSeWL7JIPLYYHBqt5rlFyTjNVy5KqN69KaWx&#10;1bHI5FCQzSEvEIRSSMbh6VY3R5XMjLkDHPU1lrKn2kqu1lwOnatCIp5QDRAAdPWkkCZeQk2wVtx2&#10;jrmo3LY/1hxzip4fswhj3vkk1DeSJ8my2HAqrARqX2KCoxnrSn/XLjnFQJIPJY7VHsTTXk+WLaBk&#10;mkItsV3LgDp2pCZNxPNVgWDKC3OetTbk2gtKfbAoHcRypaNSrklvyq6JJfJgUuuAMAYqluXBOc+l&#10;KDISeTipuTctMEMx4JYL69KrOT/pAyMA8GlBYOctk4oxmJ2BDEt0ouO5GGBdCNx46mrlncOkt2Fg&#10;AJYZ4qo5CumIQVx8wphZiJXWVR8vyqO5ouCZ2UKxvpTO92AVXio03GNiLkY3HtXJWd3f/aGS4jZQ&#10;GO3BrZe8hjsQPNxj0qroaLxZDNKPOQla5q9dv7buVzyMc1FPds00hUSLuPBpo2GHJkYuepqWwuKr&#10;FZY885qR3Y+byB0ApgA8xMgdDyaaf9Wh2E/vKLiAYi13wxKZ9xj8SWhYn3cV983BJ0nSDyQfDNqV&#10;/Fa+AtQK/ZbchSM6jbnr0wa+7dMneb4N/Cm4MwYyeFIFzjrtXFZV07JmtOVmVt0oaYELgIeaztSi&#10;WX4Q/FCIqhB8K3eQe/yVYnMnmMPmPzdqaoc6J4ljYHEnhW9AHr8hrmjqb3PzJtQn2vVUI4TV5cY+&#10;taqs2+YNIO1ZIBTxx4hj3Yx4guh/49ithQPK+565PrXaczuThkLOWI3bQBVqJs2qqE25rPXlQeev&#10;StCAcITgfKcUIRfsRMNe0hPOQqk2SO9euaTMi65ZtuAGVArxuEyLewyoXL+dk/SvTdEk864tZBav&#10;wybV96zqMaPX3H7lXaM4MIKmqFySNNRg3IuF7VYu/t48OaDjT5GIiGQBVOYudIAe3ZW3jg1yqWps&#10;9bHe6XLv02zDTgjyVOfSuyhun8m3yFO1cDNcDpAVdCt9yzf6ng4rqdPDNDclyCF9DVMS1Z18Jc2k&#10;2Js5Tn8adDCospUZlPJINUIJFBg/eqCeoJq75mZGGwZxxzSLMlmMeqXIw2GbrXRaY1m3mAxbSOnF&#10;czdrfDWgUtRtxyfel00eJD4l3PFGI88n2pAjtL4xm1cCFcBafb3Nong54AQGZD26VTYn7ZGhlQkj&#10;nNRyYDTAaeAFHWgo5hYZT4i1ORY3VXnwT64rpLaSOKHaHHKc5p1vFZva3mbyPOeBVaS3PlP++YfP&#10;wc9aq5JfZ9un3eR1TtWHbSq11efvflDHnPNW7xpl0i3JkyfIIJz0rlrNnGo3DNcsMycik3YZ0gmG&#10;+U7yRgjkVjzlGN784znqasTSMYSETJYc1kETG7lzaNnI79aTAZBDKupmRrRmQv1rtrWKGawJjVFw&#10;gyDxXNo8wiRflXjoRWlBLcqp2sMbecGgC5cwQGMKdQUN356VnXEEa2EY+2dBwPWnEQG83OZhmQZJ&#10;NR3/AJO602z5Up1zRYEEETHTYV3YUSZbFdRBJp0Ohucl38nG31rC00ltOvhgZC1MBJuxjnceaQMi&#10;ins49SvZU8PgM7HO6rC6ptVli0qDKHLE4NQraXs15OnmxjERIIrlJDdQa9qMZeTzdxFS3YLHpGka&#10;q0+owILiNSGOMDv9K6tn1DyXMs7Yxwa8e0GLUv7esp45hvS6yynoRXrVzMz2FlliGWNdwxQ0NMwL&#10;mWYa7hXUncNvtWnHdan5QWbLAKNpA6VhXTxf8JLARKAT1xWvHI3+jkMpyQBQ9gvqaEUMkjM6rznr&#10;iriQlhKrFPlXg1atGlXTb8bI932c9KpWq6iYbl3RwRMcEVCLLunDF3qKMSPl4NPbduu/nfqeapPI&#10;0dzE7H7x5x3qx5ytLFwCG70wHRmXyDgH6+tJCs41iOX7QQo6qa0YlzGhWPPH5UxhifBHftQIu5V0&#10;P7xTlfWsGSKT+159wjADdcDmrkodbYbZWDE9KhAbywXYk+uaNgGSsselXLeW5AjJ+UUzT5ra60u6&#10;ZcYV8ZPatK2MR0bXlNojAQnG41wge+tdXkKiWOCXUOUAyOTSGdbLaMLqyIvlX5xg561q39uB4etX&#10;k1WPBiAPtUFxCj2miA3MgzAGFTIA9j5E1vI67CFJNIltnNQxBBesLgmMMCKqXyF4S+wgD9a1tQ8m&#10;3isImGFab5RmmmNWhjJhAUxjAoexRV0aSHzbgSSsSFO3IrcLsljduLZGfkLntmsfydsXyRqCrdRV&#10;uCXdbvGzrkdTTY0YVxayNNcPJJJuMmSFrLvFUS6csRl3C5XPH9a7mxMZ8U2cZhQiSTaSeeKs+IdH&#10;FveaXIsCNC0gYEdjTEzLkLRaLYzMzlmtlx7VB9q1KRFQsApIzxU+oMTZaeg2n5BkelVW8xLeEhTx&#10;HkkVIzRmt7hfD8ZKpllOOea5pFMM83mM7ZkzWk2oCTSUPmP8uQM+1Yd1cttikLL0PXtVJiOptJ4C&#10;9qEk2j+JfSti5fVjYW6RTHaRwPWuS0NVkWaZnJ3Hn8K6+Np9kR38KDg0kDRz2J01e5WS9O7AJAFR&#10;MYPt6s0nSTk4rYeF21ppDtPy5PNZtwtq9zLgYUSDd7mhjOl0+e3CBWc5eLANZF8kseu6gwl4OMc1&#10;JaiMyYC52oOc9KfLD5jSH7dEQGHRs0XEPEl4fBjCMYY9eaxjHqosnwSfm5Fa8okjsUxKMADNJFJE&#10;ZrTc4wxwaAJdLhQWysZscZOfWs3VXsxrkzHO9iAp7GuilVBCNh6x9u1ZX2SJgROobklT3oAWxl2a&#10;c7MRuMJrFaVjeykXDD98c8VqNHHGE3XWFBP5VRuVgkexEKoGY4JFJgW7RrSS8I+2xcKc5PetuOxY&#10;6XLIWikXPAU9Kzl0RU8OpKNQYyMM5B4qSJtVgsTslmZB1B5poTMEYx1pedzfMfamjOB8tB6Ljrmu&#10;xmI5QOOmRmoyT5gGOATS7k8wggg46UZzK+I296QBgbhxTwPlk4OT0pi52txTwWLr8wAFACjb5cv7&#10;vJ9aiYtiEBOmc1Lx+9O4Z4pTj7O/yCkMhXlPu5FWFA79D39KgxgJgkjd0qYEHcAW6UBcSVFKoVYk&#10;Z5zSJnaDtxS44Qbjx2p427yCD0oEJzsHFH8J4pxxzxio+dwwe/SgB5J2DjtSZ/dfeOKBnzWGzpSk&#10;DeQWXp0oGNG4pznrUoLbTyab/wAsmxHxn1pvJfIb8KBDjncP3Ypc8rkd6T+9lqUBtwGR05oAXHLZ&#10;QUpHygc4zQFP2eTLDg80g7YPagA44pDny/ud/Wg/xcdPelHXPNAxVA3jOKOhbC4z0o52nmm4bf8A&#10;e5HSgCT5t0P7zjnNKMHf+8/Co+QVBH607+MnbigCNi3mMNmeaev8X7s0o+o69KlAOJc4HHFAyM7u&#10;DkdelNzx6UpBy+cdaTA3DmgQ4HjoMU/C4c+b2pi7fLIBPBo6OgAznrQAo/1TEE9eadhfKYkcnvTM&#10;4kcbcU4/dPPagABGwfvGpw+649aZldvXv6UoC46jpxQAoP3fmHFHfvUa58wllxg8DNSE/Mx3duaA&#10;EC5I4NThVwQXUcVGuNrYJ600kbjlyfSgB3cjNMwehJ60nODzTlJzyhFAx46p8nb1ppLBxgDmnjGO&#10;tMbO/wC9QBJ/AcjtUPzGeMCAkZ6049e9OUkJx+NAiUqR2HSo2x5oAI6UpJOcJ196ZhvtIAHGKAH5&#10;GVzTcjdjnrQM5A28Z55pDxK+H6dsUDJD1X5Rmg9Dx2pQF8v/AFo6cig4z70AMUjA+XrQP4flpy4E&#10;ifKMelOOMjigAGcg44pxyQ5JGOwqM9Gxk+1JnnG6gB4xSjHlnJPWoxjI+WlJOG5oAcwG6MYGKYcb&#10;mGKMnGM80c4ztoEKB8y4Q9DQuSF47mpFC+RN0HymmoGFm2XXO40DHDO/FO4O7DA1F13/AIU8bQel&#10;AACd+MAAnrTWx5jAdOxpTnYenFIPvMcUAGW2qCBUnJZfxqP5cP8AN07UZycDrQA4k8/Lz/OkAfax&#10;8o+9OPXoOMd+tOy2XIcfd5FAERlw4BQc9KVCSXIBqOREJHJ4NSqMWjBXPSgCRA2D0xUTZ8yPhsZp&#10;sHmKZg0hPzVMSuQDzQAgDZPzfhTs8dKcB+7+72pOMtzQAvfk9R19KjPCoMknPWjJMsYwQAPzpwHD&#10;5UdaBAMhlI28j0pWzux1zTc8tTj35oC5EWUTnKNjvT/lKgZIFNYDHUc+1Lxk0ABzuTB4pVxuXLU4&#10;Z8nAXvTTjjigZJkEjCdqjb7o+TJHvQP4sdKVUYFvnB9s0AKMYXilx8h4oGznnp2oOdxxzQJCDGOl&#10;BMeF4aglcp8n4CjCkDnNABn5hx9KbkZb5Oc8GlOcdKjJOTjNADyScZQU4DPeo1K4qYYAPzZoAixi&#10;VcsvOcCpQf8AZGKilA3xkIxxQD8r4x0oGWBgk8Uny+lRxn5D9fWpePMzuHHWgAG7c37o8Hr6VLhD&#10;A5zyRUXBBw+BSE/uzk9qAGk/MpBFPXP2f7vO6oONxO4de1TIyB2IYnigBrf6w8frSJ35OMUjmPeP&#10;nbk+lOXy9r4ZuBQBMNvkE7elNG3y3ymfQ0zzQsMmYiAT3pgZS+QcjHWgAP8ArgMjrUoI2MCB04qL&#10;A81z5gPtS8fNyc0ANJ46VUnI86z5OAx61M5AYZDc+1QuUMa7gp5ppANkdDs/ejtV6PH2NMNn5ax5&#10;ot00e2dxggkVrQAGy4LcAYoEiT5eORQQCF449aYcbj8vepRkxtxSGMIG4cfSmHJf7pxmp2X5Uwfr&#10;QF+c4PXFOwEfAAoHuDViaMrbKcCokzuXjtQA05yflpihjn5T16VLj55CcdelAKj+LmgBM9TtpCB/&#10;d7VKVXZ9+oj1c4zigBBjnn8KcMU1j6LQDx1oAcchlGKibPmx8dKeR1PSkI+Zc0ABz83FC9XGOKCD&#10;hvc8Cl/5Zj5QfxoAccbhjuKTsvtTf42Pb0p5yAflNAC/uyyAkikIG98LnJ4NGG2t0wKMHzF+tABj&#10;7vy/rTTnaeKewbPXoOlMwc/e+tADQVBTJP3vSpiSzDrjFREDcvA4py7st8hxSAb/AMtJPrTgDgja&#10;frQQMin84+lADVyD07UreYTwTSjGTnNJkeacHn0xQAoB28ilOdoG3tSfNgfN3px+42AaAEQLswWH&#10;WlYfvh8w9qjIYocng09UVTneSSPXpQBIB8pJNNIXaCD36UhLbwNg6+tPIOH+XtQAwDKuN2OKcFxG&#10;SW78UgH7h1PftQMDy8g8dKAA4BXCim85XipTnBNIep4oAiYHJG3tR82B8tKerdaTJ3H5c0AI+cD6&#10;UxTkdR0qQ7iuNn4VCyus/wB1hnrQA/GBwByakUKI8EnlqYM/LxxTvXmgAA/0gN3xQc7m+XrUgB2n&#10;5TSEZ7UgGc9MdTTjjY+GGcUhHyNzUZJw3y9vWmArFsQ8Z980nG1flFVxICDwBhulIZBkUAWgRzkG&#10;kzk8GqbSYDfMvao/PQPxIDx0zSA0M/eOD71EzERE+WMe5qrG11I7pFpmoMxOMRxk8/hXR6b4Y+IF&#10;4UCeDLzYSMSz/IoH44pgYQljMEmSBx0qBGne8VIrWeQlsbVXNey6V8OJlMMmpeNYTwCYYBwPxNeg&#10;2WleCNMtwYfDVg8oH35AGOfWk9yeZdNTwnS/CHje/dCLdLOA4zJMD/KvTdH8A+FrdYZNR8T319IO&#10;dhbag/Ada6e71uKO2m/eQAbThV4AriL3xAzSyj7cQM/3scfWk0Nt2PRkuPD1jYLFZ6DpMSrHj5EA&#10;/UVk3WvRiKTM4xzzmvHtQ8T6dDJIoe4mkI4ROcn61x11f+J7x7llH2WM/dHUkVVr7i5T1jWvEsI0&#10;m7QXo3Mp4DcmvH73UNYuLyYxpIB5p+djwPwptvaKA7z3F1LIf4mfpWkkSlAuwBQO3ei9h2MaOzl3&#10;CSfVJJnb8hWjDCiyZCAcdat7QICN2AG6U9FHynf2qbjG5+VMn8zS5TAJQ5zSOE2j69M05QhXlu3S&#10;mAoGWOFPI6VIMhWGT1oXCgn/AGTSR5aGVipHzcUWATnzF+T170/sKOOKDjDc0ANZRt5JqQACH73Y&#10;Y4pM9eKUgYX5u9MCN9+VOwYx600Am3A3H71SMBvHzHbijojDmgBCB6ZOODUY27z8w9uKeAcYJzzS&#10;FczoFXoO9ICRsGKLgHFRbcyEFcD1zTyCCnXg9M05h8gPNAFcBvPYbeAeKeR80hHHSnnBYfKOlIcE&#10;v8vXFAiPH3fk/HNMYfP92pT/AB/KcAikIORQMhwdq/KTz0pjBg3SpznC/MPekJX5+ATjii4EPBLZ&#10;U8Dilzm1kBjXrSjq2YiKMAZABpgVv3oZRjPNOZSU+8OtSFTsb5ulR5UvjDUgFCHj94pG3moiByM9&#10;c1P5bFAftGMHpTSgDZ3HNAFcKQjcZ5pjLx1PTrU5+/1GKYehAGaQEKgFVO0YyetMZUITkZB/Kp8D&#10;n5RUDBg7kJn1FICFkxMTkdKbtO9ufSrO0lCcdqi/h+5zzVJgQOG83PtTOdv3SKtYPkOSoznjmoXA&#10;+zP8vPFMCDBJJKmmHqwzVjB+zkEHgVBgeeaAGZ5Bpf4V4p7IBmkwAKAJEA2njvVy0IW/sZAf+XlR&#10;+BOKqKflPzD6VYi5cDy/+Wqn8jSA+PfipZGH9uj4mQrBIouLaC4QdAd3XFc9EZQyK3GD2NexftA2&#10;qw/EX4D6zHaj9/pj20zAdSORmvF0Z/IJLEjqSevNdFjJ2NTzVBjyEOOmRUySAnlE6cVlAgqeDjNT&#10;oy7kwD09aaRNy7K87Qy7UUE4zx1q5amdLMGSNMeWWOfamWL2Kx3LSRF2C5C5qrq17FD8OPHl9LHs&#10;SLw/OUX3xxVITPk7x9qEmofHzxTJvysd95SDPAC1ixnKsoYghRg4rM3STa/fzSTPmS/kd29STmtM&#10;NiNdsi8Vq9WYEpLYYBs8UwkbANwphcbySBxTGK5lOScdqaEIzqgl+QE7e9SaNNLF43tLiHUGieMM&#10;Q+KqOR5cmAB8h4Naun2krfDzxDdmHCRtjceMUAjS1nxPql34Y1Wyn8qfe+GmIwePTio/Cr3T+HfH&#10;NlDpYdrmJATnGPrXIKo8q69d3eus8HPdLrPiVYQC50tmU+65NDKTd9Tq7Lw94c02GC71bxBp5bdu&#10;ERYfL+Hes7W/F7mGa20fSorWARbTOF/eOP6VwF/cX8+r3U1xq93MzXbjLMex6Y7VVdJP3J+yFQy8&#10;E96Q+YJpbiW9meW/u5HZ8szsST+dM3yZ4manBJvKZltrsrn7wQkfnTQkhcjy5OvORTJFBbzSfOw2&#10;PSkBbEiiTgnJqRo2UJnJyelP2KFc5kXAGOM0CsVju3HOacpO4fM457GpShKyESuTjpigRr9iRvNY&#10;HJ4xQBG7MWPLYxTRyygyuBz3p6IxdxyPwqTy2OFyeAe1AFf5sHlsA04f6v77k+x6U4qRCAQwO/pi&#10;kVf3x+Un5aAG/NvGZH6+tKSPM/1spGPWgKxLZyMU4ICi7WJOaAGljsxukxj1pC8nlqPtEuPTNO2N&#10;gZx1qQQybzlRjHXNAEA3f3n/ADp2ZA6fO3B4Gak8uQHAGfWgRSmQDj8TRYBDI+7hpAPQGrMLFsLm&#10;Tdn1qBYnLSEsq46Z711vh/QNe1LQvF32G33TWgRpB9egzSbtuNanNuzLdOhkIPHGKY80qo4Ekn+N&#10;Sahaaxba7qEd3pN7FNHIA6utOzGdNGbPd8nHtTTAz9zG5RjkneOprWkDeRaHzcjaM1Ss0jbWF3Q/&#10;KHziteXyGu0VUCtjG31pNgkUcHz04PA6UuFzKPMGccVYYNzkEYPNBSPaf3O7j9aLlWKO6T7NdhXX&#10;5GGT603EjRswUEAcknpXf6V4ctLnwrp9xLqksQe4+9tJAGa3H8L+FIARJ8S5pw6giFYsY/HNS5Ds&#10;eR5BhiVdpGeeaRc/vhhR6EmvQb7QdA8yTyNYlUAfdzkViSaVaq7EX3AHBzTUriOcVef9ZznkmhmV&#10;XUFG5PAxmtKS3tY7pQ+prjtVGSRBN8torBW6nvVXEQSeYZFAhzxxVfpOcqQQfyrSkubJra126cEb&#10;Pz0BrQs2NKXG0dTQJmaWU3Uh28FaXjC/J075q/5cL3yxx6ai5TklqoyKFubmMLyG7HrQIblt3H60&#10;7+J8MKj6Bf3n4UuRuU8+9ADSD19qVD8wG4gGVc/SkY5bqcVdhs7lrVZDCAhPDE9aAOpx4WtdHEqX&#10;6vdNEpiON3zf0wayby9126knN5461ZxsHyeY20gdBgcfpUK21uHQt90LyCajkSENIVZuV784qEbX&#10;NvwcumS/H34QRXFuFgbxHGkvGc5J55r7R+O+leALT9gkpD4QUT29zp5sZhncpkOGJPoQa+GtBvBY&#10;/ErwzfyeHYrtbXUhIYGcgP17jPSvYvHfxG1zxR4L8KaNB4eNnZpHE15nBMjJ90Z7AUpXRStL1OP+&#10;GQdf2ifCkTIR5mgXOffKZqO52L418UKZmy2uXGRjrhjU3gGTH7Wfw9TI2rbzxr7/ACNU2qxKvxJ8&#10;W/ujvXWZyAe+WNYyT3OiLTWnQrLjaR5XB6gGjBDNzx6UiB9j5QcN60rY3c46UEEeFGTjvTNr+eX8&#10;kcL97NS5+ZRsAx0pAZBNINhII4ppCIjt80YTJI65pOuMqakI4JI6Gg7MgY+tMLEB4uOUBBFKcBmO&#10;0dakKqYgAwGD3qJh+/iA6fWhCsKRl1ORyOaQhQQPJz9amAJJ9RSN8yHI5BoAiHEv3cZ6VLiTZJ+8&#10;57CnBHJXbGrADn2pR94YboeaSAhbcJIvkGWFIu4rNmM9eDUjBjNESvyrTjuyRvAoEMXG2PKj5akU&#10;Alf3qY2nFRMr5P7puG+bmngDfhUPTmgYbpRaTbYgSH6+tG6RlGT0AxUqo3lgmHoTjml2ps3twN2N&#10;goaAizMLiMeV8pHXNSbvlfbBnJFOCAzsA5yF+VadtAeICU98+1FgICMmJtuOfmFNdSJBtUkH36VO&#10;EOZVaQn5vSpApMUoWMHj1osBXGWb5mGccADrSSI3lkdgvQVKFl8qRsDIPSlUrhf3jHd1GKVgKg3f&#10;Y4wcggHGRSWzSO1z5liPlPy1bcqbwKLYBQOD608KMMVdcr1X1osBSYqp3G0Yls4qPzcxqBB8xb0r&#10;R+QxofLGA3II6VG6kPfFbZDwMHFCEUXEf2iN9jYCc5PSkUoZ4mFwoXByCKlmeJTB5mnuyu4Dbe1K&#10;6W3nRtFKzqFGcjGKdxNEi7QgDTKcHrVeUubnqNuKefJ+Y7T8xHFIyOZcYbhe3ei4CAqWhPQqD260&#10;hO5HcR7vm5qVVUwsTEMZ600kggCFuaLgQgKJAfJ+8eRml+XL/JkcVIREYo/3oPPI6YpAG3ttGAMU&#10;7gRkyb1IiUYFRkHIwh5PWp2UYTEpwT2o2sssYAznrSTAa20xBfl+71qNWIe0+ddpBzxUypH50uQ3&#10;PajYplmAGAKdwIht3/cBbPWmg5J4Oc+tTBJRLIfKUk8Dmq5SVbwDLc9RQFhxMohmCscEVD+8aO3U&#10;n7rHrVkrgDHPHPNN2AyA89aYJEatGJpRsJyvY0o3AgY4J5pSgF3984p42l2+c9KGFiNtpePkAZ6e&#10;lMGR5wCr0p7KdwJ29elMG4zEY7daNxg206fGGdetZ8yYYjfxxg1bZQASCflPT1qBxITu3Dr0prQl&#10;lfC7WyR9ajOd0nzE+lKSnmyAE9elIGIZ/wB3zitEZsT5dqnn3ppxxnpmnHOTwKb3PFMSDjBBHWju&#10;3FAxRkZ6GgBMDJHlikwdseXzz+VOBO/kgcUZXKgr9TSAUhxE2YMjI5pRyE+lG790fnPFN5w3XPrQ&#10;Ma+4CUmNBj2rLdTydx+9zk1pyfdYFeq8VluTvk4Od3NUiZC4+RwRyRwPSouckZp3Oc4NH/LQfIMk&#10;0Ei/NheAPb1pADknZxQdxk6dqXPyt1PPNABwd5IIPGAKd256EUcbXzHgj3605QPIm+U/j2oAjZVA&#10;TEu7JpW2+Uo3kEDp608qvkRFUwRndzUBPyqNvI70AGeO/NSjbhuOCOOKhqVeScqMAetACYbaDlcD&#10;NIMYh/3qeckMBak4PJBqZILpkOLMqoIyTQBG4wxAC5KjNLFFcSyhY4gccjJFasNnCXiVpCPl5zTZ&#10;Esoze7WcbVJRlbuKYM+k/BEUs3wC8Lm601POglZSp67QSB+Yrpby5trjV9Fsl8BQ2sdtjD78mY+t&#10;YHw6kkuP2btKmMp3m4ljf3KkgGt6VHTxNoDHduMgGexzWz2RjFPqa7rLJFAn2NEWFV2YPJrZszdy&#10;2upB3KYRcDPYVrGxs4dFgmuI8l41KqDUFuLT+1ZWFvlT0ANTY0jGx0PhGGW5+EX7bUIIYP4cibDd&#10;9iV4LooH2O8Rk4+2yD6YNfRvwzkt5PiT+0xYmKOP7R4CmkSP1CqQa+f9PjVNT1pWlXC+JLwY+jmu&#10;XEaM6qPYvRrML+XAG0+tXUhP2a4Pl5JHB9KdApLyfK2A1ayogsZf3ZyRx7VgtToehhGILaAsHJIP&#10;NV7ZSXuPkbG7g1uvHm1kXaOTUflOsJVFA+XpimkO1xbclY5P3Z4AqvMpea7byxgoeSasxgiBgxYE&#10;9eKjcR+VKoViSeDml1GkctoZUfEnxXHuICSqTj3r6C8NOVl05vM3HymAz2r5ztZYYfjNrQJw0xQY&#10;r3jwnM39q26SHGEJHuKzqK6KhJXsR/GABv2VNdBCkrrEDDA+6d1eDWjN9gtCsw/484+v0r6R+JcM&#10;dz+yD8WGS0YNHbI4GOflNfMukFn8BeHZTkkxAH8BWEdHY2mtEzqrZiYQxkAIHepWt1mimZ52++CB&#10;npis6FmEzf6MWGzrmtOF3IKkYIRjnNVczR84fE9AvxXhbBy1iAT64xXEW+z7EhBIJH5V6B8TxnxN&#10;4TcqdzxzZ/AivP7NWNqP3RPHXNdtB3pp/wBbnFW0m9SUhTHyzHFHHkNlR93rUmBuf5O/SmkHB46V&#10;rcysVQV3k7eiGup8En/ip79dp/1ynrXMlVzKCT0rovBm8eMdSUA5yn8zTHHdH0AREbq3O0AmFefX&#10;FalliO8VwgOQQc1VCqbPTTsyRGuBWrFGi3dqPNU7gK4a6PaovQsMV3ZMXU54pFRMP161bMLb5/3Y&#10;4UYNMEbBUzt5NYWOkLdQupW/yHDOM14x8XrWJ/HXgmUn5VjKOPUcGvcIkfzoz5Zwsgryz4rwOU0p&#10;xErN9nyBWlLSSsZV4qUGmePW9robaosb6T5atDkNnNTfYPDgS9zpTDD/ACHd96qVk8p0+bdHtcNx&#10;mrwOYDhuvr2rsbZ4rgkVZbS2Goae9vOqRgYaMjJPvVyGVYZlQCJ2I4bb/npTNjFoR9q4z2FP8gi8&#10;RvtYIAGeKbZPIjPv7W18/wA5LkPLIeQFwBVA6eDHNvvVBIyQK6KSMeUgN6hGOMDpUSQr5V4Ddk7k&#10;O00KdgcDlilpDqWlPHeyODNggiu8VrH7Fo4a5k/1WeB0rh9ThkjtNH3AZE5zx712VuY30vw4xhjG&#10;bYfyqr9RRVmWwc4K4Zc9T1o2J5/+rJ54FSoo85SSUBBxjo1GQCpDN8rngig0Rgaml2l9anIA3dM8&#10;1A4Bt4iztnaM1d1JZG1C1YIfmXn2qqdv9nqrzq5B+bFIlmXcSWEQUnTGJJG0Hv61UtngHj3SpooW&#10;8sXqbh/dz1p+ssp/sLHKiM44rLimdZrfa6gfaF3DHWqS0M0ey3EiC4ykXyfY1OTz2rMjnBgm2knE&#10;hzntTJJZF0qwYOd7WqDB+lQnAt5GIUHHOPepGWRcMsLjaeW4IprSt58R384qlI7pFAAoOemareZc&#10;EuxAAQjJPemguam9vtbHzuT2qRpDtQi9Y5NZu9fPgZTk9+aZLN+9jXyFAUjcRRZgaZknwzeUjcdM&#10;9KhNx8pcoVVTzVbfnP8ApBAAGQD1qtL5hnmwwETKMrTA2FuVd4tmFXZzx1qJ2kWSHMrZyeneshXk&#10;WePDrjdwPWp2kk85Q0/CpzQBorM/2ZnI4BPFPSYm1Xcg2sec1mo4PVztz3FSAsfNUH5c8e9NK5Ld&#10;jYjMKlio4PfNXo5OM72znvWGjEWsY6kGrUUkpuCNw+5wKTVgTN3zXywKqQMdD0prNJ5u4SEqe1Z0&#10;TASXXzHkc81bSRjaJiJvvd6Y7kp5JzGdoA4pf3ezIZv8KjYsEILCnoV3oCB92gZMpb7O5I5qPceM&#10;sfalwfn+fjNNwftUJLKRg9qBIdk+VnZxU8BcpLkcZ4qEuuwDyh1pRKQOSAO9JoReJiBjDAHKniqb&#10;yqrRIC3U8+lVWdzeRP55Kr/CaQODdzlpMhl4GOlTYdyYu/nA+blSvTFIWAijXodxwc0xQ4t2wBya&#10;TA3ruUkgdqGgAuwMv3ScinlgXYEk/KKiIXceCAfWox1f5j1osInyvkkKBilRpVtzyv1qLC5Qbeo7&#10;UEjJXPOOlOwybfK0IxKDhuBipD5vk4L/AE4qohxKuAcfWp93EJ39+ho5RXI5xI9kUDdGB6enNfbH&#10;gmU3P7JXwWlD5K6W6HHqvFfFqsDqLJtHzWchAHsDX1z8JJg/7GXgFS2Wju7tT/30azqu0TWm9To5&#10;TtnB387j1p0DK+qRgZ2nRbpGGO7LilmMeDxyHNRQlxcXMiovLACuNHQ2fmprkElv8cviDbkMPK8Z&#10;Xg5HON5xU0O5kyZTiur+KdukH7bPxTRIFG/UVkwPVlBNcnZttLBzkbjmuxbGM/iL0JQyAA85wMir&#10;wB+YEfw9aoBvnUogxu446VpIVMEZ4yQKokjV5PIREj+ZpRz7V6l4WLCKEpLHmJk4P615sAiurnbj&#10;eBXf6G0A+zGOSTcSN9ZT3Gj2CO+vBLMu+JlKLtyKhumf7TasGTaXBNYTS7UAy+7ywetammiS50q/&#10;wQdrAEZ6VjKm76FRnrZnXRXFydM01VQIojwDt61vabI0cLFro4J+bJ61z1qJ10q0hdlOzoR2zW3C&#10;n+hyKwyMZBpPZlLdHUxhHmQ73Py8YrShVhfxBnI+cBay9JZSsTbgMcYNbM7RrcAiElj93HapRbL0&#10;6iO6tA0qYeP0pSSNOlWI84OWFYtxLdOLUPIxwflHpXQaYCdPuFeNf9SeaYHORvqa+I4FaOQqScNW&#10;20xFpI0h5KUtr5A8SxxyzRLmfClqTW0jS8u4o7iOT5Qfl7UgKdod0eqOkjdCRUljNcyfbEkhxiQ7&#10;SaNK4jkTyjwh3fjVlQn2qcYC4YnjvQBlas7JaojS9OtZllD5l1uDZUrU1+t3NqtwCTgdQPSrdgm3&#10;TlAjbAbrijqBnXTzR3jIsByVPPpVeA3S2DmW4LNvO1sV099DC2nCVLXLBPmx3rAlkiFrG8ZQEkA7&#10;vX8aCtLCp5xWIkMTjoBWjajEN2dzDPTNYwv7KHUQs+qW0bEqOcY56VuKUZSPMyPLBQjuKdhENxKh&#10;tCpUcnrVFEl8pjskbAOM0+5GRHyB844qUTSKYQGQnZjGKB2LWmXKKLqNrchieMmtdACzjcCTyKw4&#10;kRruNjhTuyQK222bbbYxxt5qWI09KCHUNTLylcW7En6Vw8hjn8UeIpRbgr9sYAn0Brpkl8uz19i5&#10;5tSB+VZWjW/mWGuYtiw3OSaEgG6e8i3jGPHyyr3rvTLlLFTIil4etecW5dNZlXaf9a2R9K7/AEqI&#10;XFgJGZW2Ljryv4UMEQLaxNqwYtnAb5jVq1jhV4Q95kGc8enNU5JHXxU0Kt8ucDHemzi+GuWUUdm5&#10;d7heamQJHoMdsy2oMccrKYgTToXXE0blVXNTvNeW/hG1SQxCU2YwAPaudt2uJZJsyMT5hqUaFfVD&#10;O123lFfLXPPrWnpKKdDXfKpIzn1psluxhkUQHJxkVLFDtaABmXavIB60dBGrFsUyAZA28VUaUfaT&#10;hOj8ZpD5itKzSAJtqmzKZkxIeeQKNgLM8oMyNs521WEgIXMbfWoWMrTZ844BxVmGOUsuYWIpDJU3&#10;m2lBYqCKqslqVtY2uLdsXAPSrt1DcHSbp0m2qkfKnrWPpwsDqIaSSVgW70AddI1s0WhuGzsi5AHa&#10;taFbCWxDfu1AT86wFKtekpAFjA+7mrUZAkxhwuego9QTsc1rrWDaopbeMzDy89OKZBKxt1DNkLHx&#10;R4htriW6sVRFwCSOcVPpFrcGCVGtyW2YyDRsIlUR/YJW8sDKnnNc95mzUPvj5pjzmuwESpb38JiH&#10;CnmuKuoj586+YQEusk0pbDOisIr9tVaUeYwV124Fd7OfN8KTwTspbyAVz2xXBWGoXUenNF5cSoka&#10;/Nnk1qQ3W9ZWN7ICBxnvVxdhFN4CEuWKHAyCTVBygt1G9TnNajy745VLc5OMd6wbySOOe2X7LMTk&#10;5yKllEDwW5JJVQME4FY11FDJEY/PYJv5wPSuktfsskLkyduQao3ccP8ApIRUxu5oQiTSD5Vu6gJ5&#10;fl8c9MV1GmXVjKt4AyHkhQfWuEJt4tH1F0vCWEJ4zWRpN9dKNRkSzm+S7GTnrmnyt7Bex6zLFKJJ&#10;dqNnPfpzXK6i6QaxGkk6oztkEdK01u7+bT7RBc4OwEnFFzp0FzYRmSZ96MCHzSGR25VtHvjFqDK8&#10;sBXdjrU2l2EdrpeoKdTu5pZJd2WNV5RHC2lhSoCkDHrXTxz6e9ppieQokMfJ9aAZmXAYwOrK+dnA&#10;qG0iDQ2y4HEnU9qNRN8uoQlUJQHGKvWcW2zj3MNxGRz0oEaRiRLgKku5jD8xpph+RDtPfrU9soN0&#10;SSMKpySaJJ4Gu1X5QAeKEI5jVY5GtWUbwS/FUTGE0iNDlXwDmukuipv7VMZG7niqN7BG8toobjIz&#10;SaKsaNndp/wh1tGVLOFwOafEl88TP5WFHUdjUNrDah0ATnaMV0UWxLLbsyD7U76EyPMBuJHNPGdv&#10;3uKYPpTwcMOK6zICI9ytj5s08dX+XnFMcgK3yjOOOach/doc9qBCkKFT5iTUZwWHynGelOYtuHAz&#10;imEEEcAUDHrjzJMKegpTnYeaaN2Vpfy570ALkfLxzinLnJ+YfSm7cR8yc0g25U55zSAec+Zn2oyR&#10;uJj5xRzuILU5R+6fODkUCGKXJJ2U8d+KanC8r3NPUqcknv2oAQbd4we9P+XfKdx7c0xeZ7geWfan&#10;c7zx9aAHkDysZzUbdsdc9BSHO5fXNO48xeMYFADRw7+uBTucnDkUw/6xh2zT15HIoAeM8cUdzzTe&#10;+Dnr1pQeW56UAIQuCQDk0c7R8hzTvQZpCflY+1Ax38RoxUYY+ehL449KlJyASRQA0D943zfhSkZJ&#10;weaQcTOfanLgKxJxzQFxF3Ar1PNOYnj588Uwk7ie+6g44xjp+VAAfuj0o53E7qcu0rIN3amsCJQA&#10;eMdaAHc7WoXJTHmd6QZ8tMk59qXnAJAFAC/8BoJPlyfMOlIMbjlqCPlc49OaAGqeT8vFOVR5e4Me&#10;DSADKg9TStjywd3fBFAAMeYT14pwC7ZDnBpoVCxHPSn4+STLdBxQAo+6xC8D3qM4IzinAfuxzTgB&#10;sb5uc0AMG3Yeaf2OGpjls48sYzTxjYCMAYoAUcZpvJcemaOdy8ilJbfzEOOnNADSf3vHHFLz83zG&#10;lAPNKcZPI6UAGcD7n60MW25GMd6UZ28qMmncDqKBjVH7s/OM/SlIGT0BpuT58ahRjHWpAVz1B5oA&#10;McLz1FGCYG570h5kTJ/GlH+vhwTjFAAduYzu5AprElyQ3bmpWA8mT7vSoEyZpA2aAHjORxS9mpw2&#10;hSOp7UfwtQAwkZj9/wBKcOd3QcdajcDz4+owKcM5OfSgLDlBzKducd89aVs7TTSR8vOKeQNoYN+F&#10;AB/Aee1Id3Xim4Yk/JxnrUuFEbDJ+7waADAManZg4phzn1p67BBIDLyaTAyKAG+vFKv3T7GjjI/S&#10;j+EZNMAONzfJzinqqFD+8PNINpPNOOd2cAUgGqq5i/eE9aXu/PpS8BuQcU3J3v8AL36UAIf+PhDt&#10;6CnHnfhsdOKXC8ZJzThjB470ARf8tE+Uc9akCqA2P1o+XeRRuYFQIxQAg37nyOKXnYuSMU4fcbK8&#10;5prHDJ8vagQ5Qx3Hj7wodo/NJMpHTHvSKRkgtQ4UwqSw+91oGDhxFuZMDHFNUjZ94mnEkhQ024bf&#10;ypg9REQM8UCFyNp704ABGJBzR3PFNLMMgxjGOtAxeSzfKaVugGBTQwMJAjJOe1Sfwr8nOKBXIwAC&#10;ME0442ud3UUppDnZ92gBmB5S5LZBpwJJbJ4pCeYvkzyaf8uAeAaAGHO4etBPCc9ulI7H5fmTGaXj&#10;b/rBnHBoAlx+5BJ57e9RHkjkUfOYTlhnPFL5Vy7RbLS6YgdFXNADdpwuGJ560u4KCM8DrWza6VrT&#10;hA1g6A924rXXQoFRTceJNPTPUBxSuNI49wzafMUlXpVWITtHjAJZ+gPSvQV0zwUkaed4+hGeqKwp&#10;Jbz4RWViW3RvgH5mmBJP50uYLHGmGRYJcCTaMdOTU8VtfsQy6ZfFSB/Aall8deAYb6XyPhssnHys&#10;zDn8KhHxEtHDiLwVYxADjoad/IdvM0Y9M1tinl+Hrzpxla0I/DXip1z/AGTCikfxSVyNx8Q/EYeN&#10;Y/ClmQThTnGazb7xx44eBFGkXcbNjAVjijUSR6UnhXVEjLvqVirEHPz1EmgXBdwbyxQhjg768qt/&#10;EnjeaaRJYr5T2/eE1qRt4tkJk/4Si/j9RuPNPbcD0YeGp98XmeP7FRn7u0GpG8OwJFhfG0Rbt8nW&#10;vOBJ47+0jbf3UgVxly5Fbkmqa9aaDe3F1DfyeVprsI0UknA9aWr2FdHQf8I7qBuJA+txyqCNoCYx&#10;SP4fvhjbPBj0zXxN4o+NPxcfxBqcWnfYLGKO9dANhZyAcda8a1/4y/tFQXEuz4rSLkd4utdCw0n1&#10;E5xR+m7aHqQLfNEOeuahfSNQSJybdDxwc1+UMXxw/aONzn/hdcxwc4aIYr6K+Dfxm+J+o/EzwpZa&#10;tdWV9FNdiORdm0kHjOexFKeHcVdsfOj7BmsNSK8WqkYOaz/7P1NROTYznJ4wCcV2VzNIl/dqIGZR&#10;Ajdem7nFVY9Uu45QV09Dhu4zmsL22GcosN0rgNY3WQOTsNKrMrMptZV54wK6mXWna7jLaFCeRkeX&#10;waP7S0t5Bv8AhxDnby27FF/IVzmMTlsiM9etWIQ5K5LZJrfhn8PvqccTaHtZnAUZ4/OvOvir400D&#10;wno3hpk+GrXkl07CH95jJHJ/KrjFydkHMdkFOX/0eYjH901LDBKZHcW8wAB4KmvjnUPjp42eC5az&#10;+EmkxDyzgu2cV5tcftDfFeO/uQPDOksqyEMMAf0rT2MlvoQ6iTtc/QoxTmS4LTz4LdNhqEoVWTL/&#10;AEr4s8IftFeLLjxdotvd/CGynSTUo4mVTtJ3nGQfavuGRZX8NeHLoWMii509Jdn9zcM4qKkXBpWN&#10;FZq6Zjuzb/uge1NBO5ifapiimU5Qgj1o2HJO3v2pAAZPs0fdqbkbHJPPoKCv+w34VJCmUnHlnp3F&#10;JgRDGRS5URMSc4PSngYlkzGSaUox8wiM5JoAj4IyHpRnaxpxRsD92aArc/K1AEZJ8scE04BSh/e4&#10;6U8qcn5DTSp4ypFMBpHC80vPz8mn7W/uHFG1s/dakA0ElaTnI5J561JsbB/dtS7H3j5WFIBOrKDg&#10;DHWmYPmScGpdpwSQ35Uu1ig+U0AQkc/dpcnYOaeVORww/CjaMZwaAIzjC4Y/Sl5yflx+NSbRx1o2&#10;nj5DQAw1GUBlyCfep9oyPmFG0/N8je1AAoAlb5+1NJXdLgHOalCj58jrRsXd0FAEePl6UvZuaftJ&#10;bpTtp2/dI54oAiOccLk09d3lSZPPGKft+YU4K2PuGgCDB3gkk4qYLmJuV9ql8mYhcQE59KnWC48t&#10;D9mkJz0oAqbfmYblBxxTduN3TrWkbW5M6t9niUbP4mx/OmLHCjy79V0g89GmWhag9CiqLvJI/Pio&#10;tkxvWUW+R6g1ieJfGnwj0VIF1X4heHBKw+WOKcM35LmvN5/jZ8FoZJRB9pkGcZArRUZNXsCaZ7OI&#10;bkSki3zzx7VG8V08rbomB7HFfOt98fvA8UrC0+E2qXHzdWfArmbv9o6NUZYf2bJc9AzTcZ/KhUp9&#10;hNpH1pFDMZceRIcL1INWPssxjTNqV56V8Jah+0F42edTF8NbG3BY7VU5/WuR1L44fGqckQahYWqk&#10;cYjycfWq9g+qJlUiup+j4hkBUEWoGOhalSKIzSBrrSkGeC0wGa/LG7+KPxzkWVx47vhzyxPWuduv&#10;HfxUu54xdfEfxO2WzhLhlHHpiq9gJVEfrTcxQxqzb9wxyU5H4VhSyguQlvetk8YQ1wf7LnjbRte+&#10;Hn9ka1PatqFg22OaZubmI8DOf4h3r7R+w+H7e5s2g8P6WVIJUFAdtck6ijK1tSua58zxWniGW4Ty&#10;PCWstluvlECty18L+O7i4T/iVmEHHLV73LfW8akf2ZpKgdMACqraxGUIFzbKPQHFVZtXGnc84s/h&#10;z4ikKNd+PbOJCRkKMmu60zwB4PtzC1xc3d2wI4d8Ln6CrR16zigObxc+71j3fi2yQMVubTPvIKpK&#10;3QLHpFva+HLG1jEXhzQYlC8ARLn8+tNn1myjSQCGHpxhhXgWp+MfNnkCzTOc9EPArmZta1qZJSsM&#10;qAnjJpRT6icL7nuWpeIJTJJ/psKqATy+BXnWq+LbZJJlS7aRt3RDnNefSHU51/e397gtyAxFNitb&#10;VZspZ9epbmiSQ7Gpd6zrNyCVsnjXPBJzmst/tcykS6pPjPQHFXkjAXHljFOVBtb91zmk3cLFaK2g&#10;WNFFtFx3PJNXwH+zYDjA6CkVeFyh71OFXy2PNIZEAPl+WpecH5aTaPUdOKfg4AKj65pgRkHI4paf&#10;hc9eaQj5h1BoAjKqWU+X096eg+ZsjtTgBtOSenFOUfKtAAoX5+O9IS20jYMe1Owdv4007smgBAPn&#10;FBz5q/LxUigYf5u1NJwTnNAAwXEnHPHFNOCyjHapAARg5J9aULznI9qAI+dw+XvSHJc5XGKkwctk&#10;ik5LHgimBGQfNH0pctvPHFOx+8AoYESN+7PTjmkA3IIQeUwwaefvnCcAdaFzg5AoIPln5f1oAZ/y&#10;1AyelBAKNiQA/wA6cc5HrSZ5Jz1FAiBtwkhyDjPNOA56cHoafgAsNhNOAxGwxTAgk3DtnihVXy1+&#10;XHFKy8qTk04AggnilYYxgomI56U1urnABxUjA+c3zKcimMGKDPamA2MZyTIvuKhZR5xIUfeqztGx&#10;Tz0pmOOaQEDMoY8HnFO42feHSpisZXBTnHYVCAoaQYPBpARlVIGXPBpNo8vgnmpuTt4H0ph3b14x&#10;1poCHA+zOdnQ1FhQHOyp2DGGQD1qIhvKAI49aGAm6Eo424OKrkHc3HFT7FLr8vNIwwwHGRSAqlH8&#10;+H5uP4qOCLnHZquRj/SADjBWoChFzcDgDOQaaYEZwIpAVXO2quAGfKDGOBVwquxiWbOKg2gyx5zw&#10;aYEBP3cDrTTn5sripXjkD8vgY4Ap3/LtHlRQBB08v5PXvVqF8TKcDGKhwCevapEx5o+QYoA4/wCL&#10;Oj/2p+ynrrxwiS409xcwgDkbR8w/KvkCCXd4dsXEOGMQVlz3XrX6CWYhli1y2liTZLpskbKehDDF&#10;fB2u6XcaL8efifpFzBOD/a8ktqzDCtG5yNv4VrCWjv0JmVY93lLkDpUwwQKjQcqM1LtwuRvAPetL&#10;mNy1EH+0WmB1Neb/ABb1Vbb4ZLp0d2fMvblQQP7i8t+fSvR4JDHFcyuItiQk5J6V8r+PNUbU/izr&#10;Lx3Aa2tT5UTdjzyfxNaQIlI5K23bkU7VAXP1qwM75MqCM8GmovMQ29F64p3P7zjkmq6maQ/Iz0NN&#10;JO6Tp1pmeBmTgVAzHBPmZ60wCVl8pVEfzFsA127q0X7OmoIF/wBbNESPTBrhoB5ms2QJ/i546V2W&#10;o3Kr8OYLcjHGB71LYI4pm+ZAIusY6V3nw5VT8StWRgMf8I9cZ9vlNcECvl4L4OOtdD4Unu4fHamG&#10;6Cs9nIhz3UjmnYOphXcZHijWIkDuF1uVVwM5+bFdbpei31zf6d9svRb2keCwbg7e+K1D/wAI1p8r&#10;SNBDPP57MM84JOaxNT1nU7lCqzpEpHyotD8gR6lN4l8HaZoljYWHwx0W5UWLqjOinDY+8SeteVT3&#10;Cz3tzcT29p5rzuTsUAAdhgelZMbFoLolAZEHdsZzUSl1V8sNxYnBalGNkJGorWXnQNJYbwHyfcVJ&#10;dSaY8u+GyVAQPkPasjzeMtIv0qPzoz/+rpTQ7l/MJdcWy470f6PvkzCgBHHtVHzflPTGKaJ/3PI4&#10;3daLAaGIdp2ovWgqvk5wtUVlADDzE6dad5vyYMmM+9MC6pgJTMEeQO9O2WhAzCoYDhhWcz4YfPnn&#10;mjzCJAPLJ44560rDL4jt+CVRsdO1IRaZb9yo9MCqpf8Ac8uCQ3rQZCCDtX2oswLQSxIQmQEk8e1I&#10;0cHmuc8H3qoXHOQc5oD43fMPrmmIubIdigOvHSmmOH5P3gGGqr5g2n5iMU4Sqed/ftQMsGO2MsiP&#10;OcEAqRXQaHrmt6VbeJVsdXVPPjUSZXO/HQ59q5gl/MBaVfoKTP71skYIqZR5hxdnc6HUNUvb54nu&#10;9UimkkB3PswfpWJtAidSw+9wKaij5RnqevpTZ5IklxvbOO1KKshyd3cWNNuquqFctDnk9K6KwtP+&#10;LfeK72XTnBt5VVpv7pbgAVysMsY1+xdpG27/AJvpXr+j3XhY/Df4gwTa5YSWs1khERIDKwondIcL&#10;XPN8H7MA0ikscoR3oK58sFWzngetOe50YXd4bdJVUTMEVucClWaL7Ozhk6HI9KQzvNP1K8/4V/HC&#10;lvZbYOCCwHWqV3PLJDGiECbjgn+tebS3Ewu5xHNcKm/O1WPJp/27Usw/6RKcd8dfxpcjIujt5p5I&#10;7d4pGPmKmRg5rlL6+dmZUvXUKefc0W11qL/2kv8AYjzFwAWY/d/Gsu9jKanIDICTycVUY2BvQikd&#10;3a3LSuee5pzsojjIbJJGarjG4Zc0pHU7gR61ZFyR9rMSqjgcn1pu5+gkOcdaZzn7xo7LzzQA7fLz&#10;iZ/wNINwkJ3c0nO0DFJz6UAO/jP60nPTNLkZT5e1LzhgcYxQAYPmRA9PMFdrIkPk2ICvsW0Xao9x&#10;zXEA/vFOOjg1163cL6DYlLdFlSEBiTwKmRpT3GFFJuB5LYUdPWqzxxtCQZduegpyShpSTdDnPIFM&#10;kaby8qyS5PB6YqEzWxFFEFk+/k7+Sa1oXEUd2AIfmTqq1StzG9wikkk9jxzVxoZUmO51APQDmh6g&#10;tDW8H74/2jPh7OV+VLtgT6lgQP5103iqFU+MviRdrGRJA5HTG7muX06SKDXtNnG4tFexuPwNdFr2&#10;s6Pd/EPW7saYQxs4lc56kCqsnE0hJWZkkPmT5yc4wMUhC7QTFLuzTDqelDYV07POKadStd/zWqqA&#10;OmM5rHlYuZErAbkwvIHWkxJ5YOzvVCS8iM0DraqMtzz0q5BdWZmXfMuB1oaYXQ/A4yw6flUR4kHz&#10;c5qxJdaMftYVwcj5T6GqMc1m98F87JIIQilcdx7CQxSDYoweWBpu0hEwGb3rrNB8NatqF7pUcOqe&#10;VHJeKsk20ttLHAwB1r1Gf4SahD4u0Szb466mZJbXfI0emsRFkZA685quWwuY8EQjy+oBzzmmnAdh&#10;vGTXoHibwRrGl6tJEPE91f7if+XZkPsa4STTdeW4gA0m5VxJyCDn2oS0uJyIo5ZFuiA6g7D170u/&#10;LP8AvF+9Wh/wj3jyaOWQ/CrX1XjEqo2fbis68s9UtbdmudN1RWGN6yRFdo9eaaiC1JVxuA9e9P8A&#10;4Zs9e1Z6X2kiOIkv27d6urdaQSA2p7SUyDikA/D7YsDlvWpNmDCvTJP41Cl7pYVCdSjY78DipWvL&#10;Tz4HEsWdvC560ahoKoQXDKWlPBwKcF+aQmPAB6UQXOntNP5+oW0B2HaSM5oS90qC2u457u3kZpPk&#10;cEdKA0G4/esdre1HzbJPmUsentTHurL7RGVlh2455pBc6WXuGW8j5IA5pWYyXMhh4Gc07kRykRnd&#10;x3pRPYgBftEOduTgjinpJaFXP2uHGDj5hRZiGFZAYeecc0jbxgiJfyqdWtzb5N+jHP6U5nso4keW&#10;7gEWOu7oaVgKQz9pBDL0+7iolkSO5kzKSWPSrqtpfmSt/a8f3coKpLLoEl8VfUgsofp2NOwXJxuM&#10;MZDDlumKjJm824QgdQQfSrkf9mf6Ru1mEYX5MkCo2j+Z3GpWpyeMMM0hEBB80FIlJK/xDpTAHxcA&#10;+XyecDFSLJGs1wr3CfKO1IjWRYv9rUKWx1oSArt5RUgxnj0pxWVIVxIucd6tPHbkrsuYOnXcKikS&#10;NYDm9iJ7AGgViFATuy5561Kv3CoA3DpmmoUCZLAHHHNSJhnlBuoQOOc00hpEJjJR99uABjvSbZPK&#10;cxxqSOuT2qzIp4/0hGCjg5qGPy9k7PqAQntmgLEIUfa7RfPYfhUxRBd83GSF59qak0IEYKxuRJTZ&#10;pofNuVEY6DJzSsIB/rS20HnilGd0h3ZwKriaPei+WQO3NRSXKJdXIEBYlhgetVYLlvaRGG+0HcTk&#10;01mjJtTuYY4zioZLpCy/6GMYGBnpQs0RL/MrKO1CQaDto86QjPTqaaCuW+boakMsGxWEg5HTFV2e&#10;MsxAPB6U7CuPPPmkvxUZIwpzj1wKJGVYVPmSHcv3QOlUorlTLdK2m6kOu0rETk0noNalvKB265x6&#10;03cdy4Y1ns9x5Tmaw1+P5srIbZgD+dOjmBT79x7HyzzVIaLpMI3Zl5PaqkpUFhgj5etBUNPASSp2&#10;nJJxj0qArJ5c/wC9DAMcsKuxLIBt8+TJXPY0h3YY4JpMx7bjjcc4BqQeYLdQZMk98UzNjM+i/hS9&#10;nOKNp3kgmlYNhOcHNAhoHB4pPm8uPvyacc7hwfekO4Mp6daYDCuVX94Rz1p3GOnQU7jj5TzSgfNj&#10;HagBgHy/e707jaeTgCkQTF5sRDCnk0/BCK2043UWGNfabZTtB+U8YrIbcHlwv8VbgzmMDHJA+maz&#10;L6KSG/2Fl5GeDTRMkVAG3nnHFNONw+Y07IOc5pvGDwc54oJDjPU09c5kJxnHFNIOR+7NOHRcnHHB&#10;oAOd6/NTyfk+/wB6j+bfjdznqO9PZWMcXynk8+1AEkXkmC9zndt45qsCNx+Vs7quwRRGO9DnGVG0&#10;1OiWSwrmE7ieMmgCgsMp3ZjYcd6tx26iKMvP1PSp1c/Mp9OKaWJ2YByDQBMPs6zR4iA49Kl82QM3&#10;yrjIqmd4bDR89qkHbmmgHzyTNK5BPCgYFUmyWZGDEeSx/HFW84DYUZ21ARmC6yMHsaLjR9JfCJy/&#10;7POqKJVxBrUoYehbkV311vEXh5jgsLr5QRXlfwTkZvAHx/t+uye0kH1OQf5V6pq5Ky+H8NwCtdEk&#10;rKxlazO2uNQ0dfCOg2txFKJjZZaTrjjisLTZt+v2gjkcoxkH1xVO4R30u3YW5dxac57cVU8P3Mx1&#10;tidOZGjmZVyOtZs0PTvACJH+1fohWWYNdeCtTST0ICHivIYYVHivxupiJdfGF7tH/bQ17L4MbH7X&#10;/wAIw0KqH0bUExn+8tcHqNpDb/GTx5AFw8Xi683+4Lkj9K58Ra2pvRTctDPiWf7UubfbjofWtQxu&#10;dmW/hqzGjNMu6MHBGMVflhbZCdmGx2riUkjqsYpRt/Mf8XenMgF0nBPTbV8xkyuGgbj7tPWFyX/d&#10;ocYo5wsYF1uXUUXyhkjtULRb5B+8YY54rSuInGqlmWq7EC5cBTyp6VpF3BaHmV0Av7Q2lArhZrdm&#10;Un/Z7fWvafCUzNrTMRyDgV4prYnX4r+FpfLOIrkhTj+9xXr3hRiNTuBlSVZDkf7VO2go/Eeo+KV/&#10;4xd+Mx2qcaIePwr5D8OzY8HWcbbSou34P1r7MvFtX+EPxGtZZiVuPCc+Bj0U18RaYAlnYASHA1m4&#10;XHoFbArmik211Oib0XY7VHkDuRDjI4HpV21aQs2VA65Oay45R5T+gUVo2jW5srlvKJbPynPFVykX&#10;PFfism298CEoc7J+fqRXnNi9qNKOb8BweFI6V658VIkk8IeE5t58yG7YNkdmrw+CGWSYhd/AHIFd&#10;dFJRscmI+O6N0mEWyf6ZAct1BqMoNsg+1xHjg5rMe1uFYjzGPNRGOUXAUSzZC8nNapGNy7NtWBCZ&#10;wzE8c1v+DjJ/wmt64G7BTJ+prkWSQQbmds5711fg6UJ4h1TKrgiM5+hNDVkOL1R9MW4Y6dbBlABg&#10;HPvV21hlOuaUDK23JJPpUdpH5nhWwkSUtm3Xj0q5bmZb61QpjLjOa4qqPbp9DZkCguoyQF61B5Z2&#10;D5SQDxV2fYLkDI/1Y6VHHu3RlWOD14rkOm4+BQJkBjJywrzj4uRsmjeCXXAZonBFeoxhPtEGI/4u&#10;K4T4qwl/hlo8m0EpJk+1bUdJEVH7p8zQqfMnZ2Gd3QVejGVb0xVDOLtQc5cDv6VoQkeTKOMkcc12&#10;3ueLLcaCwlTaRwTU6tGbe4yx3HqKhKnMgJI47Uz5VywDdec0yS0P9UD5TY2kUmHFjEcHIfIHrTt7&#10;mzizsGe2KYXQ2yFbo9cHI6UhmFrzbrbSyImXD/nW/ZY/4QrRxl8GMYNY2tRv/wAI9bM0iZS4X8Qa&#10;2rEs/g/RcEA+TyPSrvoZ9TYjfC26l0x5fGaazHc6+WDhs9KpKJTdoTGWAPY1bO5WQtkFu1K5djH1&#10;Frj7XaN5I27wAM1TmMSpKRbHLKO9W7//AFbY3NzkCsu3Fy7XnmRBQBgEmkiWzM1Iv5FtvAO0Haax&#10;ufLiIXOHya2tR5smVkIKt8p9axVyFI2dWHNaxMWd7bXHm6BppkYDZEoTNOdpgrnfu5BHNZto0X9i&#10;JG0gJCDAHaleWUYJUgYwpzUtDWpeaVXki+b5scCopWc2Uo804Pas9ZgLi2YDJTdu980C4HkvyDlj&#10;tPpTSGTIZvLQCU4DflVgSr5+DJzt61mqwG9hKST1HpTdxzLuZRzTsK5o+bC1zIRIykdj3qTzh5Dk&#10;TYOcA9qyNyEHLgHnmkRwwgAZshuBRZBcvyvsmh+V2JGQw7U9Z9xGMZB+b3qtiUx5Yx7h2zR+5yzC&#10;DDHGSKLIdzRBXcBuXGRxUqyHfguQAODVJTg5JB+X1qRZMozsrBQ3AI60Ilm3GylLblskelTlZUtp&#10;WFurFXG4g9M1mwzxFkQlBx8p9auxmTzbvbMcEdDzmhgjRt/KIgIyWbrmtNTH9mI2AGsmEv8AZ4Cz&#10;KCDxirKTZZgYwu08H1qUhploFfNUZPUUpZRLH8mATzUG5i77olz2PpUmcxKCRinYY9pQolAjznGM&#10;U3L4GZARtppHzpzTsYDYgPPvTsITJKqQ3rS87TkjpS4UIRgE49aifiIZHOaQ0S7YgEOGzj1qNgdm&#10;QB14pob1fI29+1HZPTNOwWJAXDR7iuO9Bdhdvg8epqIgea+C2O1AByQZKLDsBaT7RISVxjinAqYp&#10;MLULZ+fDHIpwLYi+UYpWAtW246pZoWX5mxn0zT7mDytbvk8wcKCT9arQFhrsBVePtCdTWlrgnTxD&#10;ZnZH80C5560hGcoAkAM+evapQNzJjoDzTMoJE/dYbbRk7uZ9q9iKdxE0YAu55GUAi0cLz6ivqL4J&#10;zM/7LutxFFDW2vzA+uGORXy6p+SQFCSUJBr6M+BMxfwP8dVPEYuoSo98c1hWdlY2pRueoy/61lIH&#10;3qiAJuo1DABJk79eRUs2Bdj5H++cVBI8X2i3dUYObmMEfjXKjc+IvjWjw/tw+LX2kCS0typP+7iv&#10;NogwjvXMfzeZXsH7QcS/8NXaEd2PM0SMk49MV5FFtNovXPc/SuqK91GVWV5F2I5df3ZxjjArSiKi&#10;yAZySDxWXGJQYm81MY6VcVv3UgKAHjac0yC1I+fLHl8dq7rw0yFIiW6Ooz615274GPMGfLPauu8L&#10;Sn+xTlh80x2+2KtbAj1O+yLKM7flEQ5HetrQXjXQ70ksPMIx+FZ1oqy6La52kBPmBFacSKluFEKg&#10;buxrGW5b0OotZGZ0IY/Ljr3rqLbDQycdVGDXJ2YBC/MABHXY6Xg6DcFmUbc7c1i1ZDT1RpWIZZ1U&#10;nC5OTXQxtEWiBddwPBx1rnEf/RkABLF+taKu6EExDoOahlou3Y/0yzwRnNdHp6wCwUy3ioWIFc0H&#10;jc2waUjPQiteGN2S3XzsqHHOetTcZF4g065TUvDs0V8SgmyxB6iub1B9Qj1u2kiZ2RoRuBNekX0Z&#10;/wCERZTuJWDgk+1cHMBLYg71GJcHnpTv5FNWL+lzP9hMjQKN33x3q27Ay3TBACR0z0rPtUUPIPtH&#10;BUYyaulVBuP3hPHWqJC0W1W31LzYcs4OGpqhltZVVVZS5NVWaXzLdTnGelTyC6OnSGNguFpAXUZT&#10;ptwPIAGBnNchqdiz6tYbNVxF5wLRit+BpPIUSOc98d6oSiN9ey0zKo5yPamwR5T48iaHxt8HlRJF&#10;EurwrnJ+b5u9eyzxrEdDA28aRFn8RXj/AMQ7yCfxx8EBGuBb6+u5iMZ+avY7v510h9wYNpEGCPpU&#10;J3ZVrGRcj/VERnhjVJi3mowXnFaU+0pImQPl4FZ2C0O0yAEPwcVQjR0/LTS7zgjpW4AQ+wEYNU7K&#10;0STTjKt8u5VAYetXQGErfuxwRjmkwMvWjcLoapCoOSM1seGf3PhHVZZHABtiOe5qjexSyvaxhGG6&#10;QDPtXVS2CR/DBkEsQC2oO4HocUrgcRHGX1rWZPszgCQke+a3tGlZL672TyKXHI7HFVIo7h9Fcxyk&#10;kA5+XGaqefcWmjXE5tWaUMeKTGdCyTN4qWTy24bnNbERlOsWcuxQyNx7Vzvhy5lvJtUuLpzGqx8L&#10;jGK66EWpto5A5OZCBSYWL0080ky7wSSBkk1XBaG8V41Od3TFPJQyKA3zbhVnaTIp8sZC1NyiQTM8&#10;kLnbkrzV6BQ0M3ygknvWYsTbmyx69K0bcsrRjAANABPFObcAqSBWaVYSErj5e2K35HYwsoX64rnp&#10;2kGoyEjADj8aAsR5jxOTKOvStGzuCIHPloQFOCKeINPewQmA5ZMk56VAkVnFHdFbpjxwKAM2e9nl&#10;1nyhO4DSYYAdRWk0MA03YI1U4Bz6msuRUGopKIlyJM4ArSFwsr2qmHBAHPrQMuWZIeIEn3zU888X&#10;2yFFADdgBTGjdYoiCMFe1Zki3K6xaSRrnnknmnYGihr9xqUMlpInhqeWJVLTSh8Fce3vU3hbxN4Y&#10;upHgXWI7e6BYKjj7xFXLqSVpbUSCNgyFXU9MGvJPFfhHWYNY/tTQ7994bzGtl6568YqZPYD3eXy2&#10;812nbJcjpXLaxCqQXOJs715ry7SvH2rQWH2LVPBeqGZAF3mI549eK7RNa0rUvDNv5c8qy+auFYYP&#10;405WQLU1NP0y/fQLe4/tDeM52E4xWooZImB646AU2KV4tFs4TM3yxDgGmh5HU5ULk0BYh+0Muoac&#10;wVv9eBgiptcZZBCyeVlYRkgVi6g2oLqFkI40KK4zitCTyW0hMBgfI+bdSAyYGYQRf6Xk7vmPSpLl&#10;S2m7VmO5hzzV3T7W2uYZ5EcNKkmGjBpl9Z6ibxIo7JkYyKFZuAtAGFNZPb6HfTPqRk3KMo3YVq+H&#10;bfSptM1ABrdcHJAIOD711x0DSx4Ssv7W8b25zbbmSN+cema5u2m8IR+ItRttJ8D3UEY4kneXcZSO&#10;+O1Vdhc0vs10HYwlQEkG4Z6itshv7Atf3iglRnFUvLkWzjzdNk8kZqwm/wCzL+5fPFIGZd3AWQHY&#10;2QufriobPzylzJknYcD2rbmR/IyVxxWP5hhuRGGOGJ5oAuGRnWHdLn56h1Ce6i04yJZyOFZePbvQ&#10;hjLKN6+9aW63fRXjYRk9AMUIDCtNXabxLbRjT5FjZQMk9DXTmICZ5FTOcd6468tRb6jYMI0UGbII&#10;7V0tnMXSMG5wNg4pjNAAGTcVTO2qd1t8vdjH0qVg6y3m6dtoAxWfdTAwYBIypAyKQr2JbO4HmErM&#10;M7uM10ImkaFf3XIHpXD23mKj/JlhJkYrfW5laztlDqhC8n1ptCkctzz8tLgbH+TNOA+VOeM80Njz&#10;Dg10mYgCGWAE44NSkKsC4P8AFVfPv34qXDYXLjHencTQo5J4oI/+tTR/HjpmkIJH3aLiH/xL8pxS&#10;YPyfWmZbaOOKkyCE4OcUAKd3kSkdqjQNsk4xz1qRs7GG44yM0mBz85+lIBTndGRKPcU/IweKZ/Ef&#10;lp2flbjtQFhCW+QYGM04cBhs/Wo9p8sksOO1OBO3JzQOwBnFyPmx8ppy8xuSMnfQAu/OT0pOjN8x&#10;oELg7xx3pzf6wYHBFJk+WadgfLzz6UANA4PXpThwIgFz15pcL6nrSEHOR1U8j1oADjeRij+BuB9a&#10;djg8/hSELhvwoAcp745xTcEkDaCDQAojB3nmlywIyR0oGMYDeflFOyem7rQQCTwabz533D94UAh/&#10;O3NNb7vTrT5Cu4H2pCB1Lj6etACKOBT9q7nwOopB04PFP+Td93rQFhgJ81OBS924pCF3ynyjx0pe&#10;QBlMmgAAGCAO9KAdr5btxTdvORQpkJAwKAHdSP3f60oxwcU3u/NLng0DFbP92mjPlkAdTQpyG+ft&#10;0p6Z8lyMHmgQxSfMb5e1OH3lyeKGwduVxz0pxBw2R2FAXG4G7pTv4Tz9KYd4CHaMZ5FKSPMXCjpQ&#10;AuF/d/jSgdvL4oG7zEP1pd3UBCeaAFx83Q8UowHPy/rSEsJANowRQDy2BTGOAX5znHFRkce1Pwdz&#10;cduKa2cD5TRYAOcp6YpefWgByMFDgdaUj0I4FAiIlt/EZ9+akXb5S9c0AfNn2qQbcEZGO9AwAX5v&#10;l9OKa20E7WyCOeKXI3AA5HejjcQDSAEz5fBOM0vBCDb3oI5GAAMdKOjZzQAc7xxxmnN/rH57CgFS&#10;Cd4zTScseuRQA3ClQcnrS/w9KXjb0o/gPPAoAQ/dAI70o79KaeRxIMU5QctQIcP4eD34zSEtg/LS&#10;jbubkcGj+9kUAN5yPkOM0/8AhPP0prFvK4A6UoOUzg9KBiEnI4oP3M7envSYcxk+WeD60oByw2HF&#10;ADxjuO1OIfGAgIxyab842/L0oJbe/wA5PtQAZ5HyD3pD2OO9A6L8vfinfLtOaADsuF5o7nihiO3a&#10;kUEgZyTQA7PyjtxQMeSM560uOMlelNJAVsjtQA4su446U05IAEgyTxmoSVyfmbqOPWuj0Tw7quqa&#10;lGqX8trCi7pJ2BO0ew70NpCMAh1liDYGf1qQ4Cn5BitDxBb2ln4mNmdXMpicBJsY3/hVMGzKJuvP&#10;4Bk4oAiAzI57YpF+5jd1arI+xeVgXKhc1Iq2JMf+lxkYoGUlJwp5oZVIfJYVoCOzLZ/tJBz8tIYr&#10;P5s6qOvNAWKERAYrxT2LrETjI7mrnlWPmR4v16dKeYrRoyPtwIJoCxnAq0CEYpWPyAZHWrSx2QZ1&#10;W4UAA4p0MEb3aA6mgG7G7HSgEjOLAXCdWJHAFWYrTUXwy2t44AJbCnAFekaB4RE8lpcnxLaSxmJi&#10;ARjGK9B0ldCj0PxLBLp9grx2sgXKj5uKxnO2wWPmuRYRcQoZXVmk6E8V1Nloxl0iOV9S0+ONhwzS&#10;DgfSuY194E8byQgp891IwXPQZrDS+vkuJkW8u9mTkBzg/hVwlcfLoeuJY+AraKNrnxjNdbBnYnC5&#10;Fc/q/jvQ7G2kTTfhI84UlQwQ4/HANcUt0zIoZSQT8wzUkcqwzq0U9qqsctujBzTce4JaHN6p478c&#10;XM77NG1e2jLH93Bbvk/jXMS+IvGG6Vv+Ed8V7u7Mjkn9K9XOr3KzRcaPIvr9lUY/StGPVpGJwmij&#10;5O9uppjWh4DPqniu480Hw/4pBPUmN/8ACo7aw1eadfMXXwWYHaY3P9K+iBqU3lMd2jsf7otlFNGr&#10;XgeMqmlA+0A4ouxnlNh4b1Z4srouoMGXo4x/OtO38LX8cr+bYNFls8mvQW1W/J3KYVIbkhcZpr6n&#10;cs9wxmVm2DPFF7iRztroEa3cBdZWOeCTwtdFLplmulWe1Ub+8duSKiXVchx9lAA4NL/at0ozHGm4&#10;HgEZBpONxWuLDY2UbxulpI2epKnNaSMqwDFkcD1rPOrzNHGWjhDHsFHNRvqErIBiM88gU0ug7Gul&#10;xGJYs2adeg7Vom7tJbG9hk0iABtInjUkZ5ZSBXFveLE7/wChyEN1IqW1vrT+3NOb7dCoMnzhzgY/&#10;Gna2pnI+fZfhTDHb+Kbq78b3AkuNTupjGsGRbJnI5zzkV5HrPww8NanY6XKvx8hiHnOIl8oZUqcH&#10;Nffl7rui3HhP4lwWyaaxsvB90XZCGySh7ivzGm8R30d1qMaT3f8AyM95wH6/OauFecSFTjuy7N8G&#10;LT7ScftAWb4HGIgK6Xwl4Sg8N/E/wzdH4jQXTjUIyYggUKqnk5rl4tf1pggN1eqpxj94auzatI1g&#10;m+aRpB93L9fxrCdapPS+hTUD7Wk+K/w4S+aK40S+dI7ONVmVD85A54x2qaP4qfB1kz/Zt0OOdyHi&#10;vhaTU7k2vH2bfjoVFc/cza59undLqEjI+TZxSi7LUm5+iA+KnwY8v77j5unkk/0qvN8Ufgzxm2uj&#10;npiI1+e41DX1WLy/B0LnjOWFW11XxACRL8MGUAdeCD+OKpTVrgpH6A2/xJ+EjgGKNlbtuTnFeMfG&#10;i90LxLffBBtL1xJYbWaYzFlxtJ4xjivmNtVv96n/AIQ6UHPQNir8OtaoYolWwljI5BzxmtI1+V3S&#10;1B2fU7+Twck2moIvENiG+xEGNjt+bHrXl938IfEj6nLM3xE0oM1yxK5GAM8DrXS2Ws+IZLm7WbUX&#10;Qgcc4qzNrF2lk2dcvHfn5RIeaxlXqNvUVoo5rTPh74o0/wAceE7ldX0CeOPWIndmlVdiqck4zzmv&#10;0O0n4j/C6HwL4fttQ8Zwo0WkQoR5ZOSo5r86bzUNVu5bvc2qqqvlAs7ckfQ1btrq7fSXebQ3EqQk&#10;KzNn6Gr9o5r3yoztotj9Gf8AhYHwAlZd3jlNxPUQkVEfGfwNEz+X8VIlLdAYya/N2GfV/tBaXVI2&#10;/enIVAOPyq/Ld3R05xHprZK43k9P0q+ddB86P0THi34TcsvxY0sj3FOXxf8ADBlOPiXoe3HZgK/N&#10;SN7kSXBlurt1zyFYj+VM2ubpmSPUuvaQ8UlNNi50fpQ3i/4Rq2D8T9OBz2XP9KkXxd8KGQbfiXpp&#10;H0r821a/Cn9/Pgfwlqct1cqzA213gnGQ9L2iHzo/Sf8A4Sv4YbB/xcXTCM0L4p+FrShf+Fk6ccng&#10;Y/8ArV+b8kmorGrJrF1g/wAO/pV2Ga+FpFnV7wOUPzZNDqIFNH6Mt4i+GwkUn4naOoI6Eimf8JH8&#10;KzPj/hbGlA47ivzjWS9MshfWL5yD/fIqMS3jX0qyazegA8AMefxoVWPYfMj9KF1v4eEAp8WtCAPq&#10;wqT+2PAPlqD8VPD3Xr5i1+a7S3Cyxj7dqe0DtKakR5zNETd6qyE8/vjmj2iuHOrbH6SjVPBDTRhf&#10;i74bPzdPMWrDan4O3Bf+Fp+Gfp5q1+ajSJ9puRs1cBSOftDf0p4ez8l2/tDXSB1H2hqfOhe0XY/S&#10;sXvhwoxi8aeFpc/9PKCpVufD/wBjBbxj4XV/+vlP8a/NWKS1dIwtx4hUZ4IvX5/WieOdSrp448Sb&#10;P7v2tz/WmpIPaJ9D9JzcaEXjC+MvDL5HP+kpx+tP83RNp3eLfCp+t0g/rX5pfa54oRsvfEUjdybp&#10;x/Wp47mKUANc+IklK5H+mvj+dDkkCqJn6UK2iHaV8XeGfobpP8ak/wCJXwP+Ej8Mn0Iu0/xr82M3&#10;xt2K+INf46D7a4/rUDX13HGQdU8SEhvmP2x/8anmRXOfpWE0zcceJfDWSf8An7Sn+XafN/xWfhgA&#10;9jcp/jX5om8vzblh4j8UoCOf9LkP9aq/adXZm2fEDxTjHBN2/wDjRfzDnR+nRWw426/4ZZj3+1p/&#10;jTvKsfLH/FQ+HGb0+1px+tfmKl3qqQyiTxj4rJ7MLuT/ABqP7XrX2livxN8XD2+0yUfMfOj9P/It&#10;ME/8JL4aBz0+1J/jS+TbZX/ie+HnH/XygxX5nJd65tGPHXitjt+8buT/ABqwlz4oDSBviD4pwOwu&#10;nqXKwc67H6VGOFXVvtPhxhnvdpiuf1bxF4O06C4a71rQfkXJWKcMfyGa/PoT+ITIVb4heKNh6g3b&#10;ipINR1C3ubpBfXk5LDJlYt/PNUpoOdH1Prnxp8GWQl+w/CXxnfspOPLgbB/SvJtc+Pnj2VbldO/Z&#10;o1O1JBAlnhkYj8AK4dPEetQ+Vug0QBm4U2iH+laVv4wvvtojfQvDZBwN/wBjTr+VONaMdkYN1L3T&#10;VvQ4fWfij8fbvzg/iHxfCpc/Jb2MigfkK4W68T/F6cSiTxh8T8HriGYf0r3e98Ua2l9Eir4aQMny&#10;n7Ehz+lRWnijxX9put7+FGCsPk+wpzWqxUOq2JkpN6s+YLiXWn1maW90vxzdlhyZIJCf1FO325jV&#10;k8H+IYW3D5ZLVgD+JFfUx8YaidQeF/CXhcNtzu+wpzVoeIBNZv5vhPwtJGThgbNBwevah5hqly6B&#10;7NpXUj5XW50pZ0V4kVwBlCOasyz2RsoQFsNucnpmsj4lxWlt+0TLLaxlLW5iDogHAPf9a5Rt+xCb&#10;uXc3Jwe1d0ZppNC9p3Oxubm0MMO3TYuAcYHWsh3DxyjYRhgazhdYtIEEeCBzmlErlUC3IyTzxRch&#10;u5peZMDHumbaFAC+tV7glWs2WNmweg7U1ZG2puCElarNMy3qETKQGww+tILna+DfFHiDQ/ifod3Y&#10;3V/HM10vyRgkPz0wK+8vDPxx8ZyWOnwXXwh8UTN5CDcLeT884r84rW9e28VaPIojc/aFOSgNfUPh&#10;vx148XQbXyR4cYJbKFkNkuWx0FcWKgoNSNozPtu38T+LNT0+3eD4V65HuUcSFh1+oq0IPiXLFxpU&#10;duD3MhJr5NT4p/FCOKJftlirBuNtuBn8quf8LZ+LRjULq6A4/wCedZOasaRd2fVC6N4scf6V4o1F&#10;vZCcfyqVdDRTmS21SX6k18kT/Ff45pKm3XdMYEZAaMVAPjB8dFlH7rS2/wC2f/1qXNZF3R9mQ6Yy&#10;Wx26A+P901J9kmAUrYXAAPTYeK+LW+MHx+3EpY6aB3BjFSR/F/8AaFyMeF9DYY6kAf0o5kF13PtB&#10;be6LEfZbgnH9wjFSi2lGcxzLx0CGviyX41/HCFU874f6R16rjn9KWL47fFAH5/h9a5P+z/8AWpc6&#10;C8e59qi2mPIScn02GlNpeDYWspcdsA18Z/8AC7PitIE2eHNMj+bn5RVz/hdHxVEMQPg3THOOu8fy&#10;oTXcLrufYi21ywP+jyDjP3TTBDP5zjyZyM/3a+PB8cPiiryBvhTpsuOoEgH9KtWvx78Z7iH/AGe7&#10;eQjrib/61O67ibPsAW8x2/6K+fpSNa3m0kWMxGOuDXyW/wAe9dOF/wCFHC3fPQyZqZPjl4yjtvMb&#10;4WadLGeg80ZoegXR9V+WwwDb3Gc/3DTjBKyE+VPjH9018nH9oXVxOqH9nxC2e0lXU+PXiQw7h+zj&#10;bkFf+e2KVwuu59RiCfylxBMR7qaXy5Ay5tZ+n9018vJ8efEDE/8AGNtl16faaJPj/rcZUP8AsyW5&#10;/wB2cGi6Btdz6hEUxEn+jzY7fKaaYpVDf6NcfXaa+XB+0Ldk4P7MVwPfzOKuxfH3UWClP2abY+m6&#10;4FCdw5l3PpiOOT94fKlGexU05oT5bMUZfTjrXzWfjtqJidm/ZhtuOoW6FU5fjwSEL/spzHB7Xgp2&#10;sLmXc+mzFcC2Zhak8jiniOf5f3EgyvpXzEPj9ApGf2V7j6faatr8fw0abP2UuPe6FK6DmXc+kTHc&#10;bSfsknB5OKVYpC2fLbH0r5yPx8jyA/7LMoyOn2ikPx70k7w37L9+MD+G44oTC67n0j5T7mJt2HvU&#10;JjfzGxvI9cV87j48aOU/5NrvCP8Ar4qRPjxo2Rj9mqf8Z6Ljuu59CiKbcT9nb8aXypcITHxnnBr5&#10;6b48+HfNbf8As7XQ5/huBinJ8dfCRZsfs7ah75uKYXR9BmKXgiAEfWmGGfA/cED2rwdPjf4VJY/8&#10;KEvFXPX7TmpV+OHg8M+Pg7qQ4/56ZphdHuJEoZcW8nU54pdjeUMw/rXh5+OPhHaf+LL6l9PWkHxu&#10;+Hpf958ItQU8cb6A5ke2ukn7sCNzzUjRymGIGNenrXi6/Gr4dkKR8N9THHTNCfGf4YmaTf8AD3Uk&#10;OO7HmgOZHsgjcNt8hzz2pvlncMovXnmvJF+NXwsVWA8Iamqnrhc1LH8Xvgy7HfpuqJk85Q0gueq7&#10;TvIyuO2KZsYEgp3715wnxX+Au5d3iG6Q/wC0hqx/wtX4Fspx4uEnHPy4osFzviVGQI8n2FBhb5G8&#10;vr6GuDj+KPwFEmR4kmBI5xGTVr/hZ/wEER/4ry+Q46tbnFFgudcQwLZjHtzTCrf882rkF+Jn7Pv8&#10;XxIJ56mI0h+JHwI3SFPizCE7hoqWwXOy8sfY5SRwFNVo1VkYAnvzXLL8SfgEyyK3xZhKnt5dTn4h&#10;fAKOKNT8TbUAjjCUXC5v7WDqPVu3amuEEyjPJHGaw18e/A8vlPijbAbf+eearS+P/gET+8+LEZIP&#10;UREUxnShTuB+X86CFK8xnpXOxePP2f3WQJ8TAcL12EU2Pxz8DDcuq/HG35b7jRf1ouB0MkYFvGRK&#10;pz1HpUG35WxtNUl8WfBp92PizpTD0yBTX8TfCHLbfi3pqE9Oc0rhc0ChxFll6dzUYRTJjHftVOPx&#10;H8J2Zy/xi0iQYOASBinrr3wvJZk+MWhbRzgutFwuTvFIrKfszc0wKflwByaD4n+FklrLGPi9oO5e&#10;rZFZsniH4VrKN3x40jr2App3A14muI78OLf/AJaDJz1rzz4xeFf7Z+HOmanaWEf9padEXBQfNInd&#10;T6+1deNf+GLQjZ8bdJx74q3ba/4E+2Js+MmgyqISGjJGCPendEy1R8JQ3UZmiSS2eKaFyksTjBDC&#10;r099D/ZjxHSzuUZ3KM5H4V9DeNPBvwt13VJ73TPiTomn3pYmSSKVArn3WvGb/wCG/wAQ4Y79dO+O&#10;/gyUMhG55EJ/I1Uaq2bsR7JnhHjjxKsXg+60+0eczzx7HYcbAeteGJHKq3YdT82D1r6G1n4WfFRN&#10;ZkuJb/w5fESZYRzAE1yF74D+JH2w/wDFvrkAnBw2RWvtoxV7mM423PLN6ZfM2MDpioTKn70bu/Br&#10;0S58EeNIREH8OaoZGHywrESG/wCBDipYvh545Nu8lxpn2RSoIQqWbHuB0/OqjiIPZkWPNfMQgfvM&#10;DHNQgO12oQyNwcADNemr4C8Rm6wrTuitztjIzWxB4Q1a38510jUYsKAcwM1N14gkeY2cIjtldixc&#10;t0x0xVmeLUrqW03bI8DAXtXpK6HdRlifDOsORku32duf0pE0m/lkYQeC/ETfPgv9ncbal1U+o+U8&#10;0GkNuYHVFDY9P61XS0u49RQwas3mBsHA6V603hbxXLc2o/se8t494yzRnpXV6b4U0+3llkmiuZpP&#10;LHHlnk0nX8xqFzw4aHr01jPINQlfAy25TVVdC1Y5yzDHqK+k5dO1HyCsfhyZEJACLEeRUMmjyLJE&#10;JNMuAcAhPLI61Ea7LdNHzx/YGrsci9zx3GKD4f1cRzlrkDA54r36XSZllXzLaWJV5Hy1GLCwPnD+&#10;2LdF2/vGfAH601XZLikfPD6Nq6v8yrjsR3qM6TqQA/dn8q+iYLDQGSQCXTiATh2mAx+Bpr6XoBdc&#10;eJNGIJ6GVapV+6DkPnldH11kJGn/AC7upbFRS6ZqqGEfYmbJ7dq+kF0Kye2/dz6C4bgE3iDH61Tf&#10;w5cJHOMeGFw/yn7bGc/rVqshch8+DTb/AAM27cjv2pW02+2n96hOOma94l0C92J5em+GpXB4BvUH&#10;9azZdAaK5Imn0pHl5Hl3Cvt9ehNHtA5TxE2eqrH/AMguXDHqOaTyNQ324MFyCATyvSvcINCc3cRt&#10;/EOib9pwZZVAH51oDwrqziIya74RJ3EsVuU/xo9oHKj59jt7ya4mCW8xcdVxiphp+tlf+QTcfia+&#10;hB4SAu7V11Dw0rKDucXSc/rRJoVstvdpNrGnmQcrslHH5Ue1GoI+f/sGuGFQbCUDHQ1H9h1XY3/E&#10;hl6dd1e9/wBmQiz/AH2t2TEAiMDHFY89jp0cU2/VbQnJwoYVSncOVHjLWeqhRnTZfpUYgvhMcaew&#10;OB1Nejzi2BuNkSk555rLa2eRWX7CT83zYbH601MXKcWVvFkTdbS5IODjIpfK1Dyx/oj439a7NrSF&#10;YoAb6NMocL16e9UIdP8AE93qBj0/w5qtw3nYJRPlH4nj9afMKxiv50cahvLzs5y2MVWDs5VE0uZ3&#10;LYUgZNez6X8PLj7Npk2s+K4TcSncun2r5cj/AGm5x+A/Guxg8O6hBqFrBp3wQSKEIMzsN7k+55NQ&#10;6sUPlufOa6ZqCwymbTriP93kccj8KqrDCYnQG78wSc7uB+tfXun/AA98WXeph3062t43kBeSUE4H&#10;stdrdfD34ewaZZJqVlDeSbPv/cO72A7UnVLVN9D4WS3XeP3kEQyAcsDmrBGlQa9EsrLIph+Yowxz&#10;X2Fc+B/hEqIV+D17IDJxi4es6b4f/Cl49ci/4QLU7a5OkSGAmdmXfj5c596HUs1fqS42PjmZoV1a&#10;9MJYxl+MjrVu3lJEX+gRFd3JPFOuoLjT/iFqVrd6U2+01uSOSNvQH+RHIrf0CHRL7436XFJawR6e&#10;wYyRvMEGMep961v1IS1JlCnQ1MctmkaIS2CM5+veuOvHDaiWFxk7z2r1PUvD/gmO81nyPjvaw2q3&#10;GTbmRXPXkA55rzzWf+Ef/tOcWU8zqqqvmMMb8d8VMXqXNKxh5+Y/Wk/E0fiv50enT86syFOMjg4p&#10;ON33aPy/Oj8vzoAcPXeKacZ6U87PKhwBnPPNKwj81MTrjHJ9KAI+1HOOtb9haeGZI0N18R5Lf5uQ&#10;tszEflXeWdh8JIdNikTxLf6hPwAshCLk+1NIDzK1stSmdvK0u4YBckkYHFb9vYySae0Rs5QzEZYd&#10;sV3U1zpEEM6ppcKqV+Xyhng/SseO903+0nVrvyYyDlivPNJxbNE1E5uS28q9MYEfC8jNMWOHzFA3&#10;AZ6Z71sNH4abUbiT/hM2DFjzinPbaC1uWj8fI30jqOSw/aGUEAeQ+Uox0INWC67Lf5zwOpOaeLZR&#10;ICNdgdOcc8n8Kljh0/ETyeJYYxzlcA0+WwnK5UaaMOMFMkc81RlcsZvn5LVekh0ndMy6sjZb1qMR&#10;WByrXoOegosK5SwnmWw88ABfSoWmZblv9Ed+etaywWW1iLiIeuTTHjjVUxJHt34J609AKEbO91D+&#10;4kGXHFbEtrai3jKamVcKPl6065ggj0WAjWrXeUygAFZi/aigYTx5I5O7rSBMkljGxE8wHPcV0eg6&#10;P5+uaEg1CGMNOAzM3OK5ci6KkC7iBB5561e0O6vIfir4NV72Ta2oorqH4OTxU21K5j9APgtpWh23&#10;x9+FFk+n2zq5OC/IBGefc19u2F/oaftP6XpbeENCSKPSpsTSQqfOODwT2r4r8D7rTxp8Ob9kdnt4&#10;Q23OCQw4r3l7/ULrxnb3UcLRSOvEg6iiUOYI9dTlvippmryePtGuk8J6etr9vnDIkI+QZ4PuDXyx&#10;400uVfGnhq4gtolVbkF1C4GR0r9BtQct8H/DQufs08xikBkZeea+XPF+n2P/AAk8AaJdpmJAFTKS&#10;UbM0irI0/BV3FN8Pb43Wn6Y0yaeFiHlADpxXi3xIs5rjTNYDx2DshfbthAIHpkV65okbpaXiLEqg&#10;xcAdq4zxQuZr0MoyeDmuN1JKVjoppJXZ8GamIINaeH7DjFw24Yqorx+ST5ONvXJrp/iHbG3+Lcyr&#10;EAsgDqR3ya49PM8lvMOciu5LY5am+hLJLZ+VEBp8nzN61GXX7VFhpkI+7yaXCZ/1a07adoxGuc9f&#10;SrsZ8w5mSQsZIXy3fPXFN8q33KxuZhhcAMc5pxXEwJGRt45702RXbscUrBzCsjLtUXEmCM9c0i7P&#10;KjG+UYbjmmHzAhG7uAKlCsLq2Uvg7D2p2DmuTK0IaYh5c8ZO7pUchjZ4WMlwMdCGqIxuJycjr09a&#10;eFbbkoB6iiwrsfuuxC5TV5xgDgmk/eMkfmXc7Y7FjxSCObzVIcEY6U/ZK1w2JOSeBSsK7Hqz+VKp&#10;uZcBeDmmYzZA+ZtcN8relP8ALlDsGVQ3HGaUxzCQEqoG3miwXKsihixkvJMjHAbg1ajkBubYKLgE&#10;J8p35FRG3QkHe5XdzUqxSrPMVtgflGOaGkPmJmlYyPlmBI5PrSqyCxmAmcEnjmoyr5GVXjtmmvHh&#10;jxycdKmyHcA1wWiU3UoHc5qwpcJ/rpDzxuOagxOVYBCcYxS/6Rt7jAosFy08x2x4DZ2nJz0qNJCL&#10;WZSsx+f161XIbBxCx+lPBnwf9HPA9KVg5mWhLIYiqzyKAO5qAu3mMTJIfQk0q8hQVPNMZkVxnIGe&#10;OKVg5hzHEikFskVEZHy/7yTHcUhkJaQbG9jiqzl/mPlSYyOlVcm5OZn8oD7cevQ0iSP9oU+eh4rO&#10;lSY3EpYyLGCPmxWxpdheNBI39m3Do+PLZgR+Wadrg2G50VW+UZ7GnCRREpELDg96L+xu4rm3eWdl&#10;Of8AVc1AduwZJxjmhqwXJC0hgHzAc9qf5jrbsTcr94Y9qiUptl2v0qtdMos5BkElDxmkwvY73w3p&#10;PjHVtXij0zwBd3EfmKJJCOPzr7U+HHwv+Iapo7zfCjw35a25ZxIFbaewyfWvFfhDrMtv8GfBaxXl&#10;vGEvJg2FGWOT1NfYHhHxd4hW/wBKD6xP5TSLvAJwwq1Ti1qCm2zL1nw1d3FtqOn3nw/8NaW0SMrj&#10;7JG3HYj618+eIfhpaR311JH8R9JdTKf3YswpH0wa+4tQDar4oM8ZlUCzG44+99a828QaTarp2rkg&#10;5V8o/v71z21Z0xk0fJmn/C7wtcTSLefEK6LkcRxpgD8ar6z8MtCtIrsWetyKPsbZJbcAR7V79ZJa&#10;trqj7KqDaRuBqisNq/xD1K3kdmjNjMAGPqKmUnE0SPzw1S0ksfHV7FMhKm5bDdjg9aiZ7fbN5c6k&#10;Y716X8SLCBNR11XTa8WrTeWR1wDXjSJKbZis0fJwwJxjFdEJXRz1IuJq748jBA4puQU59eKoqMRo&#10;TOD+NSEnC/vF+maozuWdwG3MaZzVaViXOW/CmyOPszfvR+dQFvkyOfWiwXJvOZFi+Un2pTO5ZWFo&#10;CvfmqoYG5Q7MDaetTRwhorV/tJJLnIx6U7CuWBMVtn2xtlv0qFp5hbwK0uRn8qnMZJgVR29KgnhI&#10;jLsk4/fKMMpAoARpZFNuwyDjIJFVJpZpLp3eZmYjqa6jXLW3h8HeCXG3fNbbiPauUAORwaAYAHHS&#10;lHCA5HWp0ik8qYlO1PRP3RymeaBEX98iM8iiPlXBhJ9/SrRVdsfybRTsEW4wq9egFFgIgi7VHltw&#10;eDUqg7pc4JOMcUwiby2IH1qSMSAPuHA6GmAhz8/ynGOlI2NkJ9PWpCCO/VqjlD5Q7c5IBFAAOZlY&#10;v1H4U8F+yAjeMnFdHcabJH8MrSf7FD+8wSS3IrnNsgRB5jZwOBSQ2rE88kJMZ2jiLrTbQK6Od/TO&#10;c1GVEaK0kZYEjgU8GzMuYY36DcfSmIk2n5vkyATVaRZvJuWEIKgc/jVvndxLgY6VBLv86GMXBAZu&#10;c96Qz3P4FH5Pj2hUZNha8H6tXsepQO9i3A3R3SkV4h8EpQnxU+KkYlXD6PFgeuCa+j7yGE+E/Ecq&#10;4DK3U98/4VqmkjNbsrojLplgxG7/AEZQwA9qLRbA65aeW0SlrgAY9TWL4g1WfSvhD8PT/Z/mS37y&#10;iF+xCjn8qreGrhZ4dOuPLm+ecZH9055pO+5dtD1rRba7g/aP+Hlyyw/6NOF2hvveZxVLxhZpH+1t&#10;8YAYlAYW7rgd2GTUMkt3F4j06dFkGPEFiBls9XFdj47t2P7SXjF2tsFvD9gxI75XNcmJbcUdWGW5&#10;wltGP7UnDR8AjbWiyEzvheNverscKDbiEZ9af5Tea+IzXG7HVFGQEBlY7OO1TrFCto52PuJ61pLE&#10;dqj7OvXmpJYHFox+yDHrnrUjscXfxzfbbYJAzF5ABWfc28kesbWZAUQbvxrrp42+2acVUDYckYrn&#10;NUdH1Te0ThnwPbitYPVITVtTyTxeJF8XeEmS8Cxrd/MMdea9E8LTKNRRQMBrdM+vFcV48ihTw/az&#10;qjKqX8PP1Nb/AITZjqdjnOTbRk11JJmMX1Po4iJ/hxekcsPDtwDx1+U18OWx/feKk24MfiO4x7fM&#10;a+4dKAfwrrMYIOdFlHX1WvhbWlns9W8ZR5ZZV8S3OeOo3Vww0qM6Z6wv2NqO4IEiBQVwM81tWUwb&#10;7HHHk5fOfpXmUWoRsIgplDnjp1NWYtUubbWrNW1C4WQt8oaMjINddkc3ObPxKEL/AAw1STycstxC&#10;DjscgV4fYNMLdAiRruXlj3r2PxPJNdfCjXvMt9pe2VhjuRyDXjlps/s9Nz8+cQOelXDqZ1ZNpMuE&#10;P5gcyZ65qnKrAs2wZLc5NaXOFXPvVS5IMiDY3fNUjJmbIW8g5iU4PStjwrg/EvTV8j920uHH8qyJ&#10;A/zoFHXmtjwsB/wtLSIzOAGkPT1FUxR3Pr7T4gng/R1SEACAU5lAuYGZgTu/KotDaRvC7rIc7VUL&#10;g9qv3KphgIzxiued09T1IS5ldEo2mZcL/D+VTICGcq6njkelQwhRBzHwCO/rT5ZY478obPBKDoa4&#10;WjuXQsJv8yEhTw1c78QIGm+FMW0HiBiwNdDBLGY1IOcyjAxUfixPM+F2ulYCNloCR+FOKsxSV0fF&#10;hkUa7JG6t8szBDV9COf3Zz25qjcceNdUUQfKLpucdatL/rG+ccHj2r0EtDyKitIsqTsUbzk0hBaM&#10;5C4U+lM/e5PyDAHWngN5C/vBz0460GaFG4qoOMZoJykoFumNnXPSkLLg8Himr/rZAJvvLzQgM7Uc&#10;N4Xn4csHGefStrQmifw5pwx0iINZV0MaReZUHEbc1b8OyIPC0pLcpcN1quhGzNuP5dWaPyCAX71L&#10;en5o1XaQqjHNQ7y03mb9xxwaGJIfcSSSM0kaXM28MgskICj5eKzYNxtpNxbLSjBFa92jGJwIsqF9&#10;aqIqrZqAgJxyc9KaIZl6okn9h6lugXKshBFcyMfZZD5hzkcV119uOgX4FyCSvz+/pXHADD9fvVoj&#10;GRs2jn7DIQzAlcFjSyyMIbZftGQsmSaoq5+zNGE4wOM4pWIFsmVOAODmnYRZaQG5k2pgEDHNGD5c&#10;v74dOtZhaUNxnj0q1iV9KuZAUREAzk8sTQFy0rYSPG05680jEb5g4fJ6c1nxCXyp3F0yhCOcetT+&#10;a20qZYyT1NAE/OxODjPrUoLCEEKcDqRUQB2KrSRgYySGqSG5t01m1WSFntzMu/j71AyxAyvKuyK4&#10;w2eT0JFSnzfPhXyAF3HJrvW1H4ev4SuoxplrA8dovkbQMscd64SWW2eSYx30YHmHjPapTuCFImNx&#10;KFgbbkc5qaR5doDt8oTgYqqJnEUmCCRjNOLXEkGTcqy4/KmhsfDMm6UvAQQflbNbVtM32dTsBweW&#10;zXObWLqyqu0NjnjNalsxR2HUFeQaBHSo6kL8jcAVYGWcHyiBkc1iW91G06xeSVO/hjW+oDww7Zzu&#10;OPm7cUh8tixtkw2UOAnPNA2GNTz1PWpljmFu4a5BAAz70yTyVVQIj04xTsAgIHcUu44Y7z7VEQp2&#10;HPTtSggngU7ATAnEZCj3psmdrcHrTectjPUd6cSCcFu3SkMgwSmBGwOR3qZVwycN0600HqNpwDxU&#10;26Mxrwc4oAawYSR424wdxqMA7ZWEecNzzUh27H5PalTyxcyYVsY5HrQBE2WiLCMDPYUhOQBgdKkO&#10;RHd4jwCwwDUWSADjtQgQ04Vd5UgK4J5roNYiU+FPA9yFI+0QHBY8/LXOuJGtXwcfuz+NdLqJ8z4C&#10;/BzdIN8clwHwenPFIGYnHl2/GSV5NLhN44PByKZF9oFkisyh8jgelSsB5kf+760AxRKBJEdnJYCv&#10;f/gW4Gq/tCW5YhSlqyge+c185ysqXEBLsCW4HWvbPgXcSH42fE63MhzNoiMoPfb7VnON0zWlOyZ9&#10;B3Wf7RkHo1UcZ1DO77sqkCr95j+17v1WU5H41SOPtBYMRx0rkasbHyj+0TEyfGv4RXRiBWXQ5QCO&#10;+CK8Nh5s7RuzE19DftHxk+G/2frnZ0luUJ/I187wNJ5R4VQIF2+hzW8PhRg1qXEyHJ2jn3q0ATGx&#10;DHOKqQhD5q+aeCM+9XmK+WirkcdxVWAgc/uZyUByhxXW+FzCNPskEuSs5ya46UjJUMM4rb8OSSrr&#10;zqwxlwcUr8oo7n0Bp4P2BX2/L5YzVwugcAy/xZrO02Rv+EVnG9flAzmr4W3cR7upHXNZyd2aPU6D&#10;T5N8jgR5AUdK6S0acsiC5IAPUCuK06by7+aPaQXYYOK7PTNx8RbS6twMHNZc6khSWp0VpMiXKxva&#10;sxLcNitG4CiNv3uF2g1nyskWrDei44wcVHeXUTJCqxTHPtUs1iTi4cTQbGLKHHbpXbaXNA1vGDbO&#10;AcYbPeuJtlTyISyqMkcnvXYaW8ZW7TZCuzaQ3pSGtzqNWeNPCUZznMXJNcGtszGY5YKWyBmtzWL0&#10;/wBizo5yigdBWRBdBvD6Mlu34+lDVhsjKxJc/wCuJIX1qeNneK4ChQ3lHHNUImjn8S3CiVVVAM+5&#10;qeXEOpOPNbcVpsRQtLm7/ti9ju4ym2U7GA4NbCSuUlUMNvb3qi3ktDCSi7y/I9KnCbYWyegGBmgC&#10;U8EcgGs6eJ/OtCJCBvJNTSNIb2zwuVz83PSrVwMWWflOFGaNwOa1DS/D99NprXWkIzwyhkYNjkfS&#10;uiVgmi2EYc4jhAUHrgdKxbqVljjCoxJ6Yp0EkrWse5mBqUrFtk0jE3HEZJ561VbzBOQbYAluuas5&#10;USDN0p47U0I32gtvOBjvVEmhbtcLaZBcliMgVoyyhYLUpcguwGV9Kq25PkSttGFi/Osi2lebxTqY&#10;YOAJcAdqLBc3biW6WzklyhKgcDvVpbm7n8O24F3KqsOUJp6QRm0nDsdvl8e9ULR4l1a9Qs21Ze9T&#10;YDpNLCCDyjMiKw5JFUNYihW6tYFVWWScZYc1dijeS6iWOQ446V0eladbrrNy1xtdlTKA84pD3Oah&#10;hjit7eMQrGsijd6tiult/s40tgtsQFXjmqer2sZ8Q2cimThzhV6VBPMIrRUM7ZZOlLoNGpGVIcll&#10;BDcnPStaEMI4pBGWXHFcrpgkur+OLE2Axzgda6eB7mCe6hkhJXopPapGRGSVtSmJGMdqhnvI4bZp&#10;H3e2KkcJ9ouSX5PpWU8M0l/CrHKCXOP71MDodLmmn0ud2hcZHBPpUd2bX+zL3PDdj71NGxi0+fCq&#10;FFt0ArAjkklSbfAQDM2PzosM3bESt4eSQueUxURMao26PqTVu0I/sm4i8vGE4NUj5TQ3YbkhqQFR&#10;mUwzt5bEA8VRjnD6lGqYVRKM5HWtOWNlsYiHB+UkisaPadT3NarGok6k4oA7F2n/ALLhCleIh+NQ&#10;wiRoWwoJJqK2kBWPddZ+XircJRbqQ7iOeaYGfOkSykSF/wA6tW00AEGLkABudx61LqaRyaZHJGYz&#10;t+9zXHyGcOQZlxnJw1DA6/UNH0PUUMqXOjRTJatufyl6+9ebwabHZ6jfxy+U7i7bbIgAHX2rcsbi&#10;6fUSiG4RCcE7jzUt+oGpDGCNwyc9amST1BGhBC40u3fzGYsOp7CnsvyEZApIZj9ggSSXaoTgYqdf&#10;LbymEh6nAoGUzDK0luwhY/vBW9cWNj9m0IXmrR2sMsfzOBk8e1Z5eRYsoo46VUlmuZpYVuLp22od&#10;oPQCgC/bnw7beILwafcST/LjzMYz+FQakNcme3Tz0RTLkkcECvOG/wCEk/4WXqH9n67HEqk4UrkG&#10;u30y51v+zCmpKolLkBh0oEWbq3I8OuDql1IBBjDP3rB06NYbmZjbqWacYJroLwSDSJdtwn3PXrWZ&#10;YiNls2kuNwWY7jjpTA6e6En2DTztIAjBpI538mLAGMdMUTzCSxtwkiFVj/Kqlm6tdpmRCBNgUAWJ&#10;bqcyxA2xAxXL6tqNtbXAM9pKiFx+8Aziur1GOT7fAY44mQRZZV7VzWoRi40aSGbQ4zz8pPUUAyzp&#10;8+mz2SSxXpbIHXvXQw28a+UxLDPPWuHsLG8t47QrgIsnIr0K2KMuijBOVGaIhuc7rrDzrJW5UyDj&#10;0rZ0u1X+xVmaeMKsXryaZ4it7N7i2aNB8hG9fWmWbBdLlXbIFKDjNCYbmrbPZub5HjJUg4PpWJNH&#10;v1CVAgwHOD7VaEsSMAFxz0qOa5tPP+Wy4CcnNK4kOt7MC1LYyd/Q1aEEX2mLMZHHPNZ8V3O+5QpV&#10;d3FXQ58xMz5OOc1SdxSOYPpim8eavzd6Un94MjtSD78nyY9DXSQKCPPYc9Kkz15pOOOlHc4FAmJ6&#10;cUoxtY7h2pWDeWflGfWo+mM0AOYHyT8/f0oTduU7BgClIQwcS8Zp6BRG3XkUwsDE5PyfrR6HPakx&#10;iQfMTzQxy4OO1ILDuMn5qTorc9xSHsM1JsXZzLjIoCww53RnceKUbypOB1ppI3JliSTwaCflxk5o&#10;CxPn92P3Y5FIepqNWbOCBwOtL82w8YJoCwc71xjFKp/1mVySeDTQeBnrTl6UABGSMMelSEtsXBwR&#10;TeOfloHPagQpJA4A6UDG4UDHHFBz5qjYQKBgSNvAprBsDEgzxkU4jAIK8Ugztb5vSgQucsgB6Clx&#10;mJ8sKb/y1X9329acCPnGCOODQMMDKcdqX+I/J096Z+8JGGbg1L2GQBxyaAGkt8/GOOKcg+UEz89u&#10;KRhlIx5hxmlHb5e1AAdxnX5jzRj965J5wKXueaOeOKAEOc9acAuwneOO1R919cU4euz9aAsOIXYh&#10;B7U3s3NPIX1A9KiydpoAljRT5nz84p4VVik+cdajz+6Tr0pGLbPud/WgB3OUw459adxgnANMG47M&#10;gcGnE4BGFwaAFPl8ZTJpv8R+akbdj7p6/lRz8uRzQA/s3zUgyD1o+WnqOvB4HWgBDkstKPun5z7U&#10;w9V4oz8h4xTGSZAYYbt6UhxuyfWjtTDkuh3UATEjy25pSI/KOZe1M+XH3jmkPl4QeS2T0oAPl4w9&#10;IcAP8uelIfLCQqsJJzyc9KdhdvSkBG24s+BjAFKvU1LhN2SM8U0Y8xvloAdx8uEPSkJfpkYpPXAp&#10;3Y/L+tAC4GSdvP1o/wCBUHfheOAeaRmXyifegAOOfelIPlr157UZXKcUo/12OMUANGwJgQn6k0/I&#10;2H56GKeeckHjnikPReaAGf8ALQnPanA/M3H0p2AQcg04AZ+7xigQny45ANISoV/fFLxjr1qPqx+b&#10;mgY8Yyfm607ncfmxzSADOSDQCN75HA/WgBTnAy+TQOjd+lNBHXJ608Y2ZCnrQAp/1i8cY/KmNje+&#10;FA5qQjk0zByPSmAuPl+7Uq4Kn5jRGD5TnirR/s+LSFlm1K3iXaSWcgAAfWgRWwMHGaglHK89XFOX&#10;XPhv5qK3xN8K789DcIDVsHSLmzt5rTWtLniMhAeGVWwR2OOlK6EbPh3SHu9Wv5CgEcEatIx6CvZd&#10;Ba2hh8uJbfBRhkfxVxng5ZB4Q+I2EO5rRMH6Ctbw2bn+1drRybRO+M/Wm4XQNpHj3jnb/wALp1lT&#10;vBWXIx2rnY3fy5cyjBXp6V0njgZ+PHiEk8DbiuZj25I2H73U1pYL6DAsoYgXLEbuOamA+T77/XNG&#10;D5qjI6U4A9do5PFKyELufzYx5kmMdc1KC4dv3j9OeaYPvgEc9qXnefk4p8oXJMvsyJWyBwaWOWdL&#10;a6UuTno3pTB94fJ29aePuNmE9eKVguVkLh3P2psFuanW4VbmHDOQCADnqaY8SssgJIBPWp7a233t&#10;lGsYwDkmpew7nrfh2e7/AOEVtduq3KnYcqGroLVF8nVd97uLWzkZ9q5rR42i8PxOIHA2kAkcGuh0&#10;+OWaTWG3FQlhJj8RXnVJe9Y3jqj5n1l5Zfix4kkN7txeuq89ADVZUcRt/pA4brRqaSjxn4zQo4dN&#10;ZkHI96qbJ/PizeSD5ea7IKyIbNGMOA3z5OasDmB13jgVVjOVX5u/WrA3Y5PJqwTG4Gw8D8qdErLO&#10;5Dnk07GEGWoAO45/OgCdnfcB7UqtwwyQahGT1fmn/NvY7h04piJC2YyPMIpAwCqu4nimADDZNJjA&#10;HP6UDFOM/dFIrMCcHtSDO7lqUdMleaBCE5UgAHLd6blg5IlPGKecYc1XP+sbA+tAF9JmMLho48YA&#10;5FYut2CXPhqeBdWni3cmSNsEfiK0R91Qe9V5BJ/pH709elJsJbGf4J0GKx8NftG7fEV7MLnwfPgS&#10;E/IRH6+9fntDZvJrni0EgeX4svAD/wADNfpxoHPhn4qLj5v+EOu/x+Q1+a8Uir4m+IylsEeL7vaP&#10;feaSb1uc0+hJHauMjac7e9TLZh7Qg3zZByKmEuYiS3O2mxSkGQ+cCS3HNYskha0lDRYuA2OgqVPM&#10;BmBiwRjt1qVpTvbIHPekeZytuDGvHekIYN4kJIPAzVn7fd/ZCvkQEAcZXmqm4NI+W+tAB2krEDg0&#10;DTGs7Oy5ii68jFWVhDQgBFGBz7VGPuyE2oBBGBTw03y8YBHNAXIJYlkJXznXa3UHrUi2kYQMtyzn&#10;bg5NRtLH5mChzUkM+LgZYbSelUBEIGSUkPwW6U/D7pfmccVcco0yYkABBPFQMV2OeOD1pCIlQAE+&#10;lSrny+MYJqPegVPkJ55FNeYZkJtwvTHNMCZrdOSWX/CkAUMdpQYqlNcgW5y5JyOPSkSZWkiwCcji&#10;lYZbIPJz3qPZ/rGypGfSns52x/uD71Xn+2iOKRLNym7lRyRQkIlCnzFwxzjvUvmS+WfkUkCq8b7n&#10;Ussg44GOlTnIA/dnFFrjGDnzsqcnv6U7aNhGCeaUbt6/K2c1Odu2LDEn0xRYCNBgKuB14zUj+YIp&#10;SoI49aZgC7Tr0qYE4fjjimFyGJT5U+SdxqrdFxZyruGM84rZi8reoYqOOppJLWF2kKyxkn+EmkO5&#10;zMDyMqBfNyDgHPWrgTVAJSWmHH3eoqfyCmpTgWwGGHArRNw6QMJbKPaAORzmgVzBcamVBa6OB2xU&#10;apqAVQskjc9utadzPBJKuyAgMB26UkUhiKnywx3UajuUPK1szuRLcgYHykmmTrqBsJVLTbs9ea3j&#10;cylOIlzioWeRoX/cqPei4rmBFJqkci79XRl4BBXrWrEFa3Y+aFJOeDUMkCsvIXBPc0qQlVYB3+7z&#10;VMSuPNxtnCFE445pjXNv84IQHHGKge1Ys5+0EDPXNMWxLFj57H3pfMd2WY7zbdAPdKMNlVxWx/al&#10;j9hA+xxhgnr1rIGkzNaRuZTnsTSf2RMqITFJkjAOaGg5mTSaihwxkJ/eDAB7Cr1rq2jm6fNsCSgB&#10;z2rLi0a4Nw4+1O3+zV0+HplW3f7RGhYHgUrId2ac17p/lBktlIxxntVETxN5o/d/eyO1V00q5DMn&#10;9pKy5qOTTrzz1H2hyA3ala4czLzXBLREyqR35zW1Yliszoka5AyzGuXOm6oEYi8YDbxSRRa559sk&#10;usS+WHwwXipsHMd5GsRuY9wtS+DhiRzWjAtl5TrJcRLkZU1wrW+pf2nbMl/dsigbcda2YxeOIRLb&#10;TBcAZzzQh3PGfi/FAPHfwyZJgUk0+cZA4yGFeZxCQwKWlc7TgV6d8XFkW8+GQWM4hhmUH6kGvM7d&#10;n+w7gmVIFevS+FHPfUskZEfyDOKkUNgYY4qMHMYyRz+lPUttHGRjitEgH7RvfDsc1Gwj7ocg8U/P&#10;UY4zSNnBwD9adgGt5xaNlukXaw6jNep+ENQvFUQlQ2FHIHWvKXz5Q5IIBOfpXc+EriIC2clCS+Bz&#10;zxWNaCnGzNIs9l8x2l3DTAMjuKnV18rmzTIq1ZywTaESsCZMQ/CoGRQTz3ryNtDVPQrBYTJIXtZC&#10;QeDuqbEIYH7OnHbNROwHryaVdm4MW+lCkFx7y5IUWo61FI1wACEYDIxyealbaxjAj6Dms+WSTzjg&#10;5UEjFNSBsfOxZYt9kDx1JqsVBdP3VvgDptpwMjAcE/NyD2p+1BIP3jdKZNxFjjxL8mCemO1RSJEM&#10;fuZSwPJBq6q5t2O5RxUWPmHKmgLlB2wSBCwGOfemw3LRXJxZJ83fbV1wmVzEMlu9KUtPPQHZuA4I&#10;HFIBGktnSPdp9s5P+zzVf7LbEzbVZTjOC3FXUjgWWUkscinkIUABxk9aLjbbMSHCanKHsYTg8naK&#10;vmeL7qCNFx0I61aaJNgIjjJA5rLmhlJlbyOd3yii4hw8v7WjiJ92enrT2MrXYIiiz7iq4+17YwsT&#10;HHXAzimbbxdXhJimIxk8dKpsVzSMz/ZnVtDtuAOQtUH+0iWfbpocZGMHGK0UNw8DkQYA6nHWqUrS&#10;iVcButK7GRZvsShW2kgZzTGF/wAhmUnHBx0qyCSpLO27joKmBPlscpwOvelcLlNXvFgjVrOFjjli&#10;oqOT7Q0eVZEfPGBWxD+8iAKLx3pkiReYQOoPWncAhuhHYwedawOcfN8vWopb2zMoEdhAfm5BAqOR&#10;QWkU46DBPeqxhTy3zbleeD60XAuxyebLK0elxKqD5s96tGCU2qvuhCEcgKKLW0nFjCyyLsYfMc1Y&#10;l3LEVEr4xTuFzLMNp5pUlF9D15pRHGolJeJ89AFFTmIMuc9+ealWAqigTKxI9elHzC7EH2RdOV/7&#10;JQlTymfvf/qpTcWgtsi3t89cFRVGVZku41Nz944NT/2bdi1jlJ3I3bNO4XJotU095in2S1IBwcKK&#10;qu1i2uiU2UDLg84AH5VX+xWyXchEBXNDWsxKMkvyk8ii4KTLsV1bB5CLeAyAHHyDFIq20p8yeCNm&#10;ZjgBQAKqtBcIW2wA8DcMdKkU3gjffbYPai4KTNi1fTEjnH/CM2pJON7AHFKo0j+0dXd1smAUFAAM&#10;Z+lYMhmKBQXIPYVTdblHJ/s+6JJGTmpVx8xqKmlTa/cCXQIkVX7Acip303w+185SD5SvYYx+lYnm&#10;XO+Q9tox7U/7bfRwR5gU5PBp2YczNZ7CON7ZoLnIB5DAVaaGf7OfOey2ccAD/CudbUdQZJFNlJtB&#10;4wOtV2udQaWPd54HYZ60rPuHMzqVi0UXUKnRByn+syOamWPw43mo+kZJHysO36Vyy310Wdf7McAD&#10;7x71It3c7SRAnFFmPnNSbTNJ80FEIzJ1wOKtnTdCTS8/ajJJtzt461zjapd4IW0JA4ye9JBdXLSM&#10;xWUEmnqHtDdtoo1nm/4lpRN33SwORVi7g0uWO3xZRqQvTI5rFa7mzny3b2oE1y7swspEOefakLnN&#10;a1i00bhLpRZRnaBgVDdQ2cnl+VoKqBL1yBUMUkoaUyXSZC9aJJ91vOVhlO0ZyM0ahzlhLbSxLGr2&#10;Vwp2jP700+4soESKWG/k452GTO6seOaaZ/linBD4zipNl75kubqfjHU8CnZhzks5tnaLHh27Vsjc&#10;wm4NasMWjtYW5Gg3kZCjf/pB+Y+tYx8xYLhRaSbiOGqmIdfeTbE0+e+OlFvMXOzrEsdLad8JOF8s&#10;nPnEZqP7DpEmn2XlPcrIZGDFpDjj61zJsfGKoG+2zNhvuc1PDpnjyd0H26K3VDlR3NTy+YczN/8A&#10;s63SME6hdk+0hq5p8KG41VfsN0qRx8v59c81n4sS8jifVGPyY3DNDW3iiDSZVF/ODIfXk5pcvmCk&#10;zqYrCCWCeSPxlfRDz+AtyRzUzaZdfarYL8WNTHIzuvWH9a4mDS/FMj/I16uDksGODRLoOsyTyNJr&#10;Wq7tvAErACla3UOdnr1qFS3jH/CYXRZVAJa4J3VrC41VokSDxLa7QOQ3f8a8Jjs9aia3VtU1Lh+P&#10;3hJregs/GUlsRHqd3Gvl/eLGlYLp9D1+C41IXUFsdU03cwJUMoOfXmpz9r82ZCINo+9kZzXg5k8a&#10;W+uxLJdXblZPlnVjW3Hq/jkTRBI7tj2zGTmk0+gaHoF4mqJPdNa29sqhsnK96pLqPi9CB/xK2+sQ&#10;Oa5CbWfGBilSTQNhYDcwNVU1DWlljzMygcljVK4Hpi6j4x/s1z/wjuiN+7z/AKhajt9W8WfZZh/Z&#10;ejn5/uC2UY/SuD/tzxKbywAutsQB3sF61atvEGsiS5P/AAjCOwJw2MZ96WoaHXT3/iN1Qv4eseD0&#10;2gVRmu9RWVAtjZbynK7Rya5yXVNVluyz3JU5+4o6VFJLeNCWN/Ir7gVNCuGh1sMnjg6bLMNJt0VT&#10;x+7zVC5uvE5nh+0RxsAcgiHkVUh13xHHYwQ/a4yAvUr1pza5fsMvp8W4nGdtF2FyRjeXZgVoYiAc&#10;MpXGaxtX8P6ZJp9ytza3KJIwPyOQePpVyS9uBqdgVlQFpgWwOlbdxqdrLLZIYhlY1wT3NXGbiS0e&#10;NyeHfBI8RXtu0viiSZwojAZwP0qC58HaFvkQQeJY27FZ3P8AWvavt1rHdjfpmnFtnBKDI/GoH1bT&#10;Y/OAsIJHKkKNoPJq/auw0keCyeBSZJhF4h8RAcYzOwArLn8GatEZS0fiKRQPvLcNXvXm38r26Nob&#10;eWZS2QMY/wD1VVubrVYdWUFIzF5eA5Hb0pxryuW0rHgieFL90kKT+JvqJ24pU8L65Hcq8ep+IkZf&#10;4mkY17hHdBftDJaRMHfLcVoG/gOlIDZQ7u3y1s6sjNHz3L4a1U3Mrvf+JCzsMkF1BP50yPwxqkmo&#10;TqvibxRBhBnMrnNfRNtrDrLFBPodg0O7glBn86tXc2jMgby7RcxHaqgUvbND1PnAeHdViuZVm1Tx&#10;O64yHSdz09qomx/4mMip8ZPFkTsx3RmF224/Gvf98IgmJ8qQ+Z8ox0rWiktU0qykGl6L56g4BhU9&#10;fWhVh2Pm1NN12V/3fxY1qZfNw26FlIx9TU40DXN07HxHfuT0BzX0BcC3kuGkex04SbfmMcYAb8BU&#10;KJYkOP7Jiz9aaroLHhS6FrgT5prnGOSFJpP7KvlgdD4hulBPTyzmvoa2W3jgBaKBwRxEV+7+Perc&#10;UWgYnaXRLVyeg2jip+sMLM+bovDsbSRtJ8UNRj+fIjFsWLe2c11dtbeJoLdIbP4mNZQFR8gtck+5&#10;PvXql0dNS/j8jTrRFA7oDmnJ9kMMfmaTbu2DghR3oddsLM8haDxYNcaZPjtq0MiY2N9n3ZNbNtqv&#10;xijkIh/aTlyPu7tPHP416IIdLXYDpttuLdNo4pzrZLbAIlq2f4dgyPxqXUuPU8+m8V/tBQy7X+PK&#10;hS2N62oxWdPqHxbvLqaaf493sjjB3CEAfgK764stJkWTEJ56rnrTYbLTEtHQWgByCCT3qOdtjSOD&#10;Gp/GoRFIvjXEyqo+9ajP8qE1H4zG4tnl+MaELKOloM9a9EW30xpY3aRRJ3I6VY+zWhJIMOAvXHBq&#10;/aslpnjuo+HbXUPFmsX99r149zcyIZSqnBOAM1fg8DeCfs+X1DWi2BwshBr1IQ2youI4iQepFWol&#10;swJ2ewj5XCnPSmsRJDtc8tHgPwUZJCp1ojH3WuDx+NT/APCvfCn2eRxZ3bDHT7QePyNenCPTTppR&#10;9TBzL8oHBGauJBapHMi3748oYGetS8RPuDijyA/Dzws8KtH9tRfUzk/1rOl8A+HEmO+6vlUjg7z/&#10;AI17UYY/sh2zSLhj3qXy7NtMCS2QkIHytnpS+sVO5DgjxMfDvw61mzr4svAuM5NWLX4a6DNHIU8W&#10;uxHUbua9m+z2v9lzKko2bMBfSshbeKHUBJHLchgT0Y4/Kl7ep3DkPNW+GOjNBOw8R38ag8uQSBVZ&#10;Php4XaO42/F66JT7xMQGK9rF1dSeHYYZdRQIWyQq81TnhtXilQMqh1AyvFP29TuDgeMt8NfDTJOI&#10;/jc+VU5zbggflXKXvgaaK8ultviJZTgPgMIyuf1r6PtLfTre5niNpuLxnLk5qld6fp66beGO3wxl&#10;yHDVrDEzT3JceyPALLwv4qt9T09n8YqkYb5sxl+PTBPerV/pET3txt09XAUAv0yfpX0bp4sT4TnH&#10;9hRSzizIUt64rzieylVta82zuI5ZJ2P3DgemK1WKbeolBs8Xn8L6wZUaIqBk/KWHAqF9Bv4LGzdd&#10;TkDyNhkxnbXrMMF1vmjfVHZgMq3TAqX7E8sMJWZiQ/JK1sq6Y+U8l/4R7VjE0qve7Nud3IFQJ4d1&#10;ea4QQy3crb8BcHANeqXr639vsLaO7zEq4ceXil36jBbxGGEDI+b5eaPbIVjzNvC3iWJsTaMI3A7S&#10;A/ypsmg65HpbOyAjPJDcrXoklxevcODey7iP4jyaguBenRHVbkq27kHnNJ10B5gtjIZcGeZueTnF&#10;bMelXB0C/ZI5JGEBwh7VuC3ZXG6E7twNbMUpNvEiRhPlxuxUe38h2PFDb6s2pNE8F+CsxHzZ4qYW&#10;GsiQ4S4x6hq9r+xaa7lnvoN7DqEph0+zEpxfKWzwNtP2/kFjxf7Br28kWkx999W7Gy1RPGPhaV7V&#10;jt8QW5Y56fMK9ak0uF0fkAY4ANZc2mypeaVjU1JGoRlQT0ANCr33Cx9k6RcYvPDu1HIOkW4J9eK+&#10;gdBVJNM0bcABt4r5m8J3lnKNDRriLK2cYBJ6kCvqXQ4H/wCEP0a8Xd5KcFu2fSuhbCjudLr6lPCH&#10;g1Vztffmvn7xeIP+Eutg06cRE5zX0t4ps54f2ctJ1RpoyAmVjH8APfPvXxX421JzeW0uZDuDhcHr&#10;WbjzaHSjrNDntXF6BdxllfBAOSAK5LxgCb2/kjjBVY/mIrW+CsMGo+JPio7s5MAjGT0O6tz4gadF&#10;Dp/jMW9oPks2Zhnt1NcNaLT0ZvCWmx8AfE/e/iTwfMEc/JKpIHfIwK8226j5zjyJslRnivWL+YXn&#10;xD+zDyii3D5LLnGKhuLG2WFjG0Iw2Ccda6oVOVK6OGe7Z5aV1AAqYH656UhN55pxAwYj1r0l9Psm&#10;ghQ3IUsvAxUb6AD5BXWYgQOMDpVqsibHm7G9w5IfGaeZb4w26hHHpgda746E4kYN4ghGR/dBqE6N&#10;dqZAb23I7MBR7ZBynBFrtblQS24etS778eSxVySDtOOldq2lMIFBEZyeX9KlTSLpmAWaI4xj8aPb&#10;ILHCK18xOFcnPWlaW653Qyk/SvSI9CmDv5hiGF4welK+juiqQYmXnLY6Ue1XYfKeaia7Lx7UkyPa&#10;n79S2ykRzYDDoK786TIR/q1A7AL1q3DpACRs8ys+77m3pR7Zdg5GecH+2HMeY7k4HBxSE6vuANvd&#10;njptr2WLSU3qG09FHlggkVdTSs2t2wsbUDIC5FHtV2DkZ4eDrSgAW1x3/hoB1oN/x7Xueudte8R6&#10;RbhIw1pa7mGQuAc1PHY2izANpVoT0+6OKXtkHKeDxnViJf8Ain7xyWHOCMVOIPErToF8HaqTt7Rs&#10;civeJtNZrE+ULWI9fuilSTxFDpCxrqOmkqcA+SCSKXtl2DlZ4YsPihRIf+EM1DJXklDVeRtaigXz&#10;fDl4ASfmKGvdSNdaQv5to/HKCPGDVSSLW3t7rf4btGIPy/LwKaqoOVniJk1prQMmj3SqSMNsNKH1&#10;1oiv9kynI67cV7NDY38+owRyQW0TLGTtCDBpW0a5N3mSygYBsfKf8KPaoOVnh8j6tHLHus7lDnk7&#10;eta9k09ywjPh+XAUfNivarXQQZCXjtQMdGANaP8AYcsRMi6Tbp8nDhcg0e1iHIzwm4guI7xwbSRl&#10;HH3cYqSCW2jEqyWS5dPkb0r1i4svl1pLjQ4zEUykoXkGuNbTLZ7mf91KqiTqVqlUiJxscdLd6eDb&#10;LLbM+y6DYCfex2rr7vX7W70PwqIfDdrapbxBW245x34q/Bpuji4i8zS4GG4ZZgK2G8O+G5GuXht4&#10;13IPkD8ZqlUiTucLq00NwbHZqCufLGKxtoG1GVQwHNeiSeHrZGKi2mXHRgarjQrbzUAlmdmk+7Tc&#10;4sSTOHW3hYMBOgYEd6bPZReYpLMT5RGR06V6U2gWEaoW04q5TnLnNEWn6MIb4SSkEQNgY/rSco9G&#10;PlZ0fwyjjXwdaW+CwW9Y5+pzX1R4Uf8A4m1nEYwBG6180fD4W66gscStsF2cE/WvqHw1DEdeU/xE&#10;rV05LrqJI+mdGCJpCMsSYNl6e1efeMsp8N/HkoA3JIB+ZrvdFcNpdtGVH/Hqa4zxREsmheMoWRts&#10;kR69sdKyqWTudVJqx4Jp0841uFsDG3kZ9ahuZCvxKsW4w6Px61YtYlj8RRrsLYnIPNVtShl/4Wn4&#10;RyuFWKXAA61lVlfU2TurnzN8T7dZfiF4ihErLunGGx0zXlR8MSbYQviLJZeBtxXs3xMDjx5ct5Xz&#10;eYcf0rzyKfU0hiMljKSB8rAdqqk/cOWq3c5dvDN2JowfEKgFTzt6VQl0HUl3FNVgfk46jNdrPfXZ&#10;2qLZyCD1HSs77W5kQkMSr4ro6GfU4m50zVoorctpznJOSDmrEOj6vJpPmi2j2KRu+bkfhXU3N3MI&#10;ZQLAsBGdoPrVzw8l3ceGvFbvL5QUckngUrjsch/ZhCoJZlDbecdqi8sLLHGWVUQ8GtTVZoY7eFVu&#10;48+Yd2GzurnHuHLgeb1XqadxbE80n+kI0Ug+Vxg1d1XVJLvw74ft/wCwraMwAZder/WsQ7dgPnc5&#10;5ApBt35DtzQFy/e3E09hoaPegi3tSq59KpKEKRgbsBqQhSG4PJ5p3Ux4wBjimInUDzM7sqBSORht&#10;rjHpSADsxxShV8w4JGF60ARDzD9py4Crj8KfEdzTfPnaBzVeRv3cgB43dR3qWy/4+OZMAn060AWy&#10;F2xDcfcUc7/v5z0FWRGTM37tto6mnmABiRP9wfepXHYg2rt4b5sflSKjGGU5OUkGasoq5HQs2aZt&#10;uPmUphfM+Y+tK47Et5LqE9po8TX0giiHCg8Go9o2Oc/dAH1p5QiZSImxt55pMJ5jAMck8AUJAxrr&#10;kWQ8vK7TwagRQJZgmFBPTHWrLGQIAX78DFKVbbFlF6cYp3ERqELD5ciorhHbytvOyUbfp3qyN+R+&#10;7AweBRh/Nd+gC00B6B8I5Qn7T0UKg/6VpbqoPYjk/wBa+tb6NT4UuoxJhfPIJHuea+P/AIXPt/a9&#10;+FLNIMN9pHAx/C1fYdwGOh6moB/jbP0ya0ktCOpW1V/Cw+GHw8tL/wCEMd8LLzGtZGlxsL/eOe9Z&#10;kdzo1v4LMtl4FgGb2MbFbpk/0q34ldG/Z8+ClyI0IZrpWPc49643RZw2lsrSvt+1gnj8qjXYaWh6&#10;ffeWtvpJEwLNrOnufb5ga9H8dS25+Kc8y2DtJN4asRkeyCvLNRG7wrbulhJ5kmpWjKxPRVYE16r4&#10;nIeb4a3cWCs/haAMcZ5C1y4haHVhtzmokYQkmDkLmhgc5561fVXMI5B4pCiFkG3nNcFjtuVo0Buo&#10;wM81elhzpiqZWwP0p8SqJceSCQODVubJ01l4zQFzmZFjW5BFuMBSPzri9Til/tGTO0/vCQAK725U&#10;+VIAmcrwPpXM30YMMOBlznJPatqcrMT7Hl3j+GN/2afFsp3B4dVtP/QhTvC+4eIPDY3gBtMjzz/s&#10;1P8AERQn7MnjpSxZjc2xZh2wwxXO+E5Zfsnhx2kmZxbx4I9MV1Q0MWrWPqDw/wAI6eacvatXxn8T&#10;VeL9onxHGsS4+1u0i496+xPD8hY6W/y58mvk74tRH/hrbxYn2c/vLdTj145rj/5eHTF+5L0PC5r2&#10;9j8U2rQRqwabK/LxkV9NxaNaat+xbperzaFp4vY9OdhIq4I2A187TW7CXcsUe1XbCkcivVofGEtr&#10;+yb4a0K2spJZ5fOWd+nlr2HvXYoqS03ONvVHHS3fmfBC5BhJmAkQ47Yryy1jbIYyEk3DZGewr1O0&#10;guB4C19n08oGidgD34ry21z/AGjrxwOGfBz0oiRO1i5LPaIsjC8JJUADHSqEU8j6nP8AOArL1xVB&#10;Qzy3mZD/AKznipFkRGVRBzuGa1UTHmLTgefd/N65Oat+G2C/E7w3mTreYBqpIF2n5B/qwafpW5fH&#10;/hQkLj+0lxigaPsrw8AdElBJx5KkGtdxkEhSMetY+gkDSNPCOwDWqbzjpxW83EpBOQB1rCuephVo&#10;MTyFQFpOgzj1PavHPF3iqez8cywZ8uQqcysuQB2wK9kCRuY/mA+b8q8S+I3hrVZvG1pdLosskYgO&#10;THyDxxXKormVzoqOXL7u56f8PrXxZq3gawvYJEu4ovMeSQYXywMnp3rpdYvbR/hr4pVYY3YW7o5B&#10;HBHHNU/gdqVtpX7PvxNgukljla1lSFG/i3A1Jb2UQ+GvxGOwnzmnck+/PFa1aajsZYacpJ36Hx1q&#10;gKeNdW2Rxgfaiee+TTVVvKbERyas6skDeN78NOwBv3Ab6Gowr5UfascY6dq1g9DjrL3mOAOxRvPL&#10;DNTHH2o4U4CjvUe3GQZ+MdqkjA2lTIee/rVGVhxjQRO3mk8dMVEuNyYQ4zVwFfKx5AJ71Ccee3+j&#10;7cjjFGgWKd9tGjXYFtuBgPHpVfQzH/wiOpc5K3WCPrWi4VrefhseQ4PFZvh5H+y+Nk3AbHByfxql&#10;sQ90byE7QvGwLkGgN+74OSTUamVoIQcMN3UcU7AWeT5MDAqSyOUuY3IuMDbzxWflmaDMTDLHn1q/&#10;KVG7bH94dPSqrH/R4xvQYaqRLKd5n/SUUNxb8muRHE1wPIJ+Y/hXYPydQAjJLW5wfXFcazP58x5B&#10;MhzVxMpky+WYY9xI+b5TW7pQ8Lyai632vXdvEWGWSIsePaubJB8sbvWrNr9nW+IlhU/LxnpVEHoy&#10;QfB1WmH/AAsnX8MBk/YmJp7QfBY2gT/hZXiQANn/AI82/wAK4QeQbtCkVuAqnrGMUbYuGZLbqf4B&#10;z+lKyLud39n+Dfkbf+Fv+JAhI3INPbn8cVTlsfhKWm8n4n6uxI+VXtmUfma4xSRcodlpt2HA2CkA&#10;t2WBW0hlbLcjvQK51yWHw/NheBviTLG24FH25x7YqpcWvgsWsQX4lvNhT0hwTXNslsREFhcuCcnt&#10;QEh8uf8AcKPTiiwXRsQ2fhprSRxrbsoJBBOCPwpj2/hoSwhNRnJI7Gsjy4vKci3lJx0DVJGrrEPk&#10;AyM+pphcuKIVupFDhuw57UsbWyy3YeVhtI21QUlix3ZOaVgcMd45P1oSAvvIhMmQCdwxg4pDNKGD&#10;eaCQOgqhj97FliacQ2W5xRYLkrXUpukYAKV6j1ru/Cd9ZXOpSW00pDsh2DvxXnLKMsSg4rU8PvLH&#10;8T/Cci38YYXmPu9umDStcTbPYbryoopY/JIyx5NY5eMowEZ4PJzWzq7D7RZAxhi0YLDHrWX5SLJk&#10;QkhhyaYJiKu5ZCqA8DNDKg2biRjt60oZllnCyjBHSkAfBLYJJoGhfl25B6ijnb0odcTMN+eBRxsz&#10;toGJl8r8q9aU5wcBSPWmkITHxg0HqcEgUBYfzlfl6im87vvAcijPB5ApyBDPAD6+tKwxGLG6weQV&#10;7VESmZVMvOeOKszKySXChc5AxntVIB/NYbVyOjUIQ7cyo46r39q35hC/wstQLg/JL0+tYIB+1ICe&#10;q1rCaJPA2qwmyBZ3G056UgZmquHUG5ztUZOetTnYQuJjnNVVWHci4kztzg0vG+H7/wB7pQwJSsP2&#10;i2kKbij5AxXonwhmmH7bPhaTyyiXNjMgXHDYFcDGMTTksdohJOe9dj8OLiM/tZ/AJlwoje8D8dcg&#10;4pwtcadj611NceK9fwg/1x4FZRZEUlnGDG1a19ta7uZNz5dj1rHIiZ4/MHAbgVwy3Z1rY8L+P1v5&#10;n7Lvw3uPJfNv4nKk+m7/ABr5ShYtpVghVg3lrzX2z8Z0hm/Yv+JmLVMQalZOOOmGHSviSBoUTTiL&#10;nfugAA/unHOa0paiqqyRpWxhW6ZGtyXwO/Wrsm8eUG4yflwKzItg1az23pJYnedta03FpF+93MSN&#10;vHStLGJnygCcevetfQxN/bVw5H3HX8azpASpyi/d65qfSGkXUNVU3hXK/KetKSuhLc970mSNtEuv&#10;lxuhXI9K1CzmC22sQFPSuS0J5IvBVusk0jSsrfNjtXQ2bu9jkluHPasGuU0vob9jIv2yNnUEgcE1&#10;6Bp9vaD+zbkawUl2kspPavPLdRtbEeWLDFdXa72bRt0khIB284qNECVzpmee4vUZABGJMEH2rat1&#10;jW0kDQRNlRismEKtvFhQSeymtm18rzH3CQHHQilJlpFcqN8zbSVEZOK0NAnD22tk21zgSEZIqVhB&#10;5jDavToKha5ki3CO3jCeir1NTYo2J43Og6g7Wm4gd/SsuyeI2l6n2cH5unpWqr3c3hOzMi7RtOTU&#10;NnFZrFOy+Ufm+Y5pgS6dBoy32quY5CxGTg96xbmRpPFl+vljCPhSa2I5LddbDqQo2EFeorGn2f2x&#10;fSLEQWkoAklm06LTmBBM2eSegqqJriVEK3fG2mXVq11pEyLEwcrwRxWdbR3dpFAlzOQPNwOadgub&#10;cBcSjfIepqxMwktrhQ5wRjrVSWSFpLTy1UgqOlTqreWmAAcUkMhji2W6q0itjPUU10zYTOjKSp5T&#10;pV1UcxOxHA9arv8A8fCfMAd474BoAz7RRLqp/wBGnA3dxWtcRFbcFY2BC8r61qokRGl+XZxlyPnA&#10;HSodRd47a8OxSfK44oQFSATf8I9dkK27aeKq6UJH1rUm+wgKnc8Fqm0mYSwozSHliMY4rX8uJDcs&#10;oUblOcU3oInspw97Iodflk5B6UailmNctZgyJ8g3j1qpboscUzb1BMhNMuCJIGZppBgHIx1qRl6w&#10;1C3HiaMRSx4B+Y7ulelWuWsYpVmDEp8w9K8Y020sV167kKShXlX+LvXr+meWLMAsygxLtHrSbGtx&#10;s8sCrIDp5djJ1Paud1ED7crGIECPIY9K6O/aLeiiJRxzXOahbahdabb20VzGP34BbPODUopo6Hwi&#10;8A1LU5dkRC2j4bHHSnQTGWTXnkYkfbXwT25p8emzab4FslTVWc/Yjv45yRXO6ZNKYNTWQEhro7SP&#10;rSfUR0B2/aFwGOTxzViJ7cX+0oAwHOOarkqLdhs52cYNRI0SxZ8ol2b7xpDNuVbbyJcdMdKxZZbC&#10;JTvnjXBOMVqrFv0Scl/nKcc1z5s4ZNXjaS6fCSYdPamwuaFlfWUzzrHcnI71O2PtDHYPvcGlWDQ4&#10;7hBb6YVPl8kdzUExkEJwOd+DQM21jiOgyy+ShxEe/SuDukzfOrmTBus4Wurt5G+xXEf2gqGTnmuf&#10;nYf2zhGRmDHdQxM1IWjENptVh8ijBq5C8susxwCVFyh5qhGJFtGcoSAM9Kxjd3C64kiH/lsM4PNK&#10;4G/eR3iC6iM2FEgyQeoqBtMjnl0Z4bmTLkBhnj3pbuUtabwGGYR8pPWksrqJbNVOqPCSD857fSge&#10;pY1CztrSFUW/tzN5YyqkcVzE8kn9pWGblvv/ADVYuJA19qDLeSSEMcMTnNV4YrqQTSC1LAZIz3pA&#10;bUjobfTfkB2kVfjntn1eAGBkUIAeKx7VmkWBfsZUhyMntVieUxWkyi0DSfwmnYDpJYrV1t/JZc47&#10;1nXlrMttvb5cR8H1rCiuNZe3QLbvkSjnOOK3J7qZtMt4zakn7Nzn1pBucPukTVrxolIcTda2I7qe&#10;aa1jmBKqRkgYOKxme7XVrzOhztulbBxxTXbVAbZl0wgmYcD0pWBHZ3xsZNHRYGcgQDOT3rL04oYt&#10;XjeI4x1q5HG/9kwv5nBtjvyMYNZluzxyzkSgZkPJFDGb1ugGizIHYk5ByfWkgtlRMfaXHzZxn+tV&#10;rORHluMTkheWxWsiCa60sR6iiK0uGz2qlqBHbvcre3P7pyhGBzmniJTLOz3EagAn3rpptKWC1j8r&#10;XY598a5IHQmsi6tPKILSLllzjNK4jFnZWWyRbjB3njFasDXaQW/7tH2J0zzzWbNBcvb+ZAIxIr9K&#10;a66pFokkjyS7goyRTAfcNqba1Hm2JjcnmtGzV2lkX7OeBzTdPlLeHrp3ZXYL8mR0q3bTSC3uV8lA&#10;WPUdaQMJo4DbXANuudvHNc1dpcpAg2gr5h69TXTsy7cMzbiay9SSI6fGTcYOD1ppCRNp8CP4ckme&#10;5RFjXoOpprrJLZtsidTuxuxVbSUuTY3imNzGZAQA3WuiiE4uk/0XaCnC4ppEyOJOTOq44IpQANwz&#10;3oOfm47U1WG1vlJJPWukkf2HFL26mheVGR3pZNojHzZNADfm8wDLfSnAAqelREkSR4xypzUiAeWT&#10;3zQJi/Jv/wBWeRSjoOaQdG+WmkjLZFNBYdls84o6g4PXpSYDRkHOM0/CAR4/KgLCAEMpwMU/IMIG&#10;B97rSH/VHC4pueAMdBSCw7+AZTPHHtRzzzSj/Vv8vOOlNXdg5U9aBDgPkJzSenNLyFbjFAJx9zmg&#10;Y1VBdQSRnoaMfM48zODT/m29OlIB+7PynrQIX5xt+deacp55j/HNMO7P3eBTwBg8UAGScgUoYfMO&#10;c544pnzbXCnqaFDeapwc0ATZ/dg8c9aj4G0Akg04g7W+YYpDjJ4FAAAN5qQbMryPamDOxvmWkwdw&#10;oGP5+cgH6UqnhMx+uaXnao9BTCGz97gfrQA7jGcjr+VIeCAJOo9KTIIfoAKTjFAEvcfSkGCDzRzg&#10;kkULjeuTxQAh2hR8w60vAZBu6imMT5xITgH86eP4eBnFABxtIwevNBA8qP5Oh4pRkluBinEny8Zo&#10;AYFfn5xQwGV/eDNK2MxYz70hA8zr0oGA3bec04fdPFM6qfmp/GG6dqAFG7K4TNISfN+9+lSAsI0x&#10;IMdximE8t+7H50CGg8jIqQbto9KjIXeGOOOgqTKZPTpQAevy0nzZUYFHyBDhjyelJ3PFAxw6dKQY&#10;x939aQeZiTCDA6044wOe1ACjkAhDijLZH7sH0pQSEkwneh8+VHgjNMBMkNGQq9OeKQbsnKjFIOh4&#10;p/8AF940AKp+Zsr2pOdzfKRzS45X94AMUdVALZ54oAbjjp1pewJWmt/F+86DgU4Z2jIHHWkIUM+8&#10;jtQR+6PA61GwbJIzRlt6jJ9qBjwDg8Uxs7oiGPLVIpO1iRQ23dnNADiFNs3HOKauRCue/SjJ2Hin&#10;cf3ulADlzsJ25oJXevvTCf8A9VISxmQ8dOlAiTJIpnALnqSetP42P8lJxubvzQAoZjn5BTTnrsNK&#10;M8YWg7/N6DIHSgBR0Q55IqRAepk49KjA+bOT7CncZHJJoAXOXPyHr60cbV9aX15oG3dHkc59aYE0&#10;CsdQhzuA2HIr5/8A2i9Uvrb4Q/DrTre/uo21HVHVzG5Vti+49a+g1yFkIHSZB+dfJH7Stw5+KXwE&#10;hDZEdvLgD3xWlJXkiZOyPhvxRHqdp4n0pl8WeKCs65wbl+CPSvpj9nb4heHdJuPiJYat4z1CPzo4&#10;3Rp5i6S464z90j9a+d/H8iN4l8Bjys7LaQMo7nIrkbezheZnM8iNuGwBq6nHmWqMfaH6ezftH+Gt&#10;N8Va1baX8H7/AFG2Py/a2kCCTscDHQV9CfBD4j2/i3UvG7f8IOti9oI2RfMDearnB/I8V+Mlo8sf&#10;2eFrqOQGM84HFfef7H95Kvx302LzpAt1pTRlc/3WJz+lRUpxVJyXQ15uZH1V47Qj4966vlkZRTXK&#10;R424Kj7xrsfiMNvx21R8NjA6exNchGVJyMdawjqgWxLtBwfTvS8eV3pcyBCNgxSfxH5adgImz50Z&#10;5qZQS0fzDGKdwCxKjAHSlXZ5ZwvFMQzH+knOcCpRnJwuaefufdz6UHqADg4FS0O4zIZ2Hl8gVr6O&#10;v/EybdxlSKy+iOeOnpWjp/miIOZMnzOnpUsLnothd3A0kWskUYRG+Tj1966DTZliOpg4w1s2K4y0&#10;8xgTvJCgc966S0WV49RGRhbY55rzK2sjpgtDwDxuvlfEW2dFI+03bbiBwMGscPkLkj7gra8WTRXH&#10;jO7iGw+TcMAc9DmsFARBGS6k4rspP3UKaLahB5fJ5HSrClNrDA6dapqzFB+6HFSrv3dB0rQgnZl2&#10;DjvRuXaOGqscb1yD1qcHgZA4FAXJYyAz/J1p2cyvmT6CqTu4mXbETz0qwHXCZjOdtAyTICkfN05o&#10;3gxx8VFuXbL8ppnGKdhEu9d7BlIOODSh48cSA5qqwcufSmqo3KQW+9SBmgCvlL86801tg24fNQnG&#10;1PmP0pwxlvlzxTAerKHORnimMV3ykg8rUW4eZNjrmomlXz9giOdpxmkJs6rwyQ0njxNg+bwde4/7&#10;4NfmBdbl+JHxTXB3DxxeY/77NfqF4WQi81rON3/CJ32fxQ1+bc9qz/Fv4vgQgsvji8/D5zUvqjCp&#10;0M1nm+y82zj5RniowxESDDiukgs3dp0a6jwF6Y64pY9PDXp7BZOTisyDCV5cQZVsMOKfv+4MnJPr&#10;XVTadFkFZcjZ6dKyXsP9In3DjPyKO1ILGK0jiWQZAOOPenRzXZt5B5YGOvvWodODSYYOvHSrcGls&#10;BO24snGB6UaBYxhOoSFpJowScYyKsFnK4AHQYIreTw9aTzbvLk34zjdSSaaUkWETOu04PGaQWOUu&#10;Xdd3/EuLNjgjtVaB7k3D7tMmKk9PSu1GkXLEFbqJ9uMj0q0mnqJXzGobZtKgZBz7072Bo5pGQooC&#10;D7vY5xSBJHBKlsE4Ga1EsDBr12nlzmMvkKfetkWFx9id47XOFJ2incLHHFJ1eNfIkLZ/Ks27jvTP&#10;GReKCDyPSu4SHEEvyjzN3Ixmsa7srg6zHMNMlcbxvGcYouFjm/IlCrIZJWDL83HSpY3iRowd4JPA&#10;xXdi0j/s2SRrWNFeMYXrVT7FpwtLsyT72JAjQJ938aVw5TDidygBtCOOta0B2QTNuQg4wCK047CN&#10;bG2HmsxIycr0omt1FrIPKPOMAdqTkNI5y/3rIjIsWDyyiq8c2YSrwkH6VtT2zNAMQtgdR61Clu+Y&#10;CNMJwCGFUIoJcwqSBGGb2qVp0MMf+iAEnjHercNgVvbhlscDdzuPXNTmy3anEiWUu1WGRilcDHlu&#10;P3ilrFlwv50LdQ+RHwCSeCT0rfvdPKz2ihQC8Y3DHSsWTTJxcSA6S7gNkYPWi6CxXMrPdxr82COM&#10;VVNxOmrSJsmxu4Oa3obSZUhJ0J0OOh7VBJaZ1eP/AERmU5yMUaBYSKaRrdXNnuG3BNRloCZ/nz83&#10;INba2NwdJUC2KjslZj2My6nzE44/KgdiofJ6CJM564p4XMkICCtIWblcrsxt61LHaTKY8kE85PpQ&#10;Ix2KrdS/u+1IHRoG4OAa0Z7ORre6Cygnd19KSKwmFrEBPlgvTFDYWMs7CwHltkdOalBUAjGKlNjq&#10;QvW/dNy9PmtLkpNjduEY6UrgVZfKa3TEp4PPNKl3ZoI1+xk4xyT3pP7P1Aacj5mPJ3ZFZ32ac3Vw&#10;rRSHa33wOtNahsbj6lCbZQVUAdAKjOqxCWFfNBz0FV4tKla03ec4GRlSOtDaM32suty7ELwuMYp6&#10;BqX/AO0NtyrLEQWXk5q0l+jQxBrsqc+tZzadcfYIT5bt1+UU5NG1I6fPKI5jtBO0HkUnYEy1NcxA&#10;odxIz2NV/t0f2jKTjBxwahudM1ZfC9pcJJJIu8iRGXBH0qvHYStYWciTTEknI2ng+lLRg7myL5cF&#10;fPjwU6GpLO60d7hleZQfPGSe1Yj6XfGNJNlwCD8ygHkVp2+lSPbiZLGVSkXKnqaTDU6+a40C3aER&#10;apDKTCO3Aq0JdJl8OXLfaY1bIK57VxljYSSao0Zt5B83JZsY9q1vsd5/aqwixYqJBuAbjH1qbXKu&#10;eXfF6KFvBPhi4UjK3YXP1rxqH5dCgAZceUPzNe6/F208r4UwELJgXsOB2HNeD2xU6VCQBgRKMZ71&#10;62GleBjKyZNGJDuDHqKmAIwPPGM9KABhPl7Uw480FVYnHT1roJHEjHQ9eadz5P3aMPsjJhxn3pQo&#10;Bf1J5oAhkJ8lvlrRsXaL7K6eYCJ1IC/rVB8eU43H7p4rY0NWNhqri2LOhA2n3rOovdZUdz3fwvdR&#10;SaIC0hCtac59a0pZExKc8eYayPB1usnhsbkOSx49K6e4sWJlVY5cZ7ivKqWuapGBK/KnIPPFRhnP&#10;Vz1FaUuk3LSjbqZGcYGO9VJtP1mC5g327OpPLL2FZpoLMlNzCti4AXcY8Ak9ayjIvlRsVw288ZrW&#10;TTvMjjbbOoHVsc5+lSx6ZGdTiR7afLRNzzgelSOxgpO4ugTIuD2zVkzfuJeUyRVdbB08T6pBIZcr&#10;J8p9qkmtLqLUbAfZpZN7cDsKq6FYhjuH8yQeaNoJyM05p49gYPzu4GaLm0RHaRobpWK8IF4/OqIg&#10;kMUzDIJPPPSi4WNGW4V7C2BVQfQGo4pvLuYsBXyOh7VmwW+ozahcxjTp8Rgnf/ep7w3iQ3DHT7kn&#10;dg8dKAubqT273Du08aDbzTGntgsmJkPPBzWXb2N3IN7ySqoQ7lXrUiadIYZSJJigfjPWiwjSSZNs&#10;R+3D6US3dn5RzMCcHHHSs2e2YQ2+DchQcHIxUBtblp12owUAckdaaiBpQXSRy5EcZUtk571fW+05&#10;rhSTGnHcZrDa322u77NJgDtUXlRmMNuOCCRT5b9QudIl3pXnSiS/hVSeABSznSDZuya5C52ZUY5r&#10;jWikaN/+JfOwD9emanht5xdxsqFcDoWpcoXL5eRoXO1QN+Kh+cSofMb6VKQVZgYT07HrUDfaPOTb&#10;YuBTsFzUgceYgLjO2pnB25DAAmsVXdbgbo5Mg4xitGR51htv3IxtBPPWoYwmVTay/vTu9aWPH2G3&#10;H2kNjrUIk3O5NjIuOBjmpFVVkX9+wJGcdqEI00kYWCKLghR2qOaRiYBgYPes8+aZ3ZZZNgB3YFOj&#10;cvpty/mfcb7p4p3AmbzQikA4J9aGfa0OZJOV61XimWSVQs4X5ehpJi/lKPtCHk5NNMLCSPGQ2Zvm&#10;7GtnTbwtpd5FNcL8pG0k1zrGPeoZh1BzQRm5ixMoVmBxux0pjN+6XLiRZFKk9xTVkhEUTbjmonni&#10;fT0jLL8qgLg1QaSMXOMcD9aQjfWS38iTLJk45qtcS2QEI81CT+lZazRFmXzmHzcqRSlbZmfaxJ4/&#10;CmBrWy2XnWbB05bAB960rhIYnJdbcEw8DGc5rmQoVoj5xyDkYNDzSyXkPmX5O1cYJ7UgTL6W+mm3&#10;lLyqGLkjmqXl2H24h0LKH+XFRlSxbbPgZ6bqRZPLliMka4LYU0/mBri301sFIlA2jIIqf7LpG1Nr&#10;R/c6Ed6gEsK6aXa2Y7egXqc1mTXsJuWwjICOAeKVx6FiWCz+0YYRgDOKs6bbeHX1KYT3yKMfJzWQ&#10;ZFKJudutRMkTQ3A3OCRlTnoadyTsbjTPCpVNkturA9N3WqjWGkRKn/Ews+SMgEdK48wap5DMb6eU&#10;lhxvxipUt7ncp+03I45ySaQ7o7AW+hElI5bYkqOSRxUbQ2ImcGRdmPlAX73rXKG2uxKw+3TKOpbd&#10;VrdrZtoo4buMqBgu2KVvMZqm30N52Kam2Q3KntW3aR6KLR91xaAGEgnArm7eHFpg3UTOFOcEck1X&#10;FtfrJOTO2wNnaGzSbEdLF/ZSJcrDp9uTuYljVB2sT9qBjZiW4I7VWtYL6S54kkBxwPWr5s7uLDtb&#10;ozbvmX0ouMgjEIk3Fc/LwCKXz3ieBlhUYY4wKtIIzO37hPu/doEcexjsTIY8GlcB0Wov5cpFlFlu&#10;uamiu7syEiVlXBrJvo4EigZAwZ2GcDg1IjrHaW3mOyBgMEjrTGNuL6/i1WR2n3pnuOlQX+qXMmn6&#10;eIrXc4Pymp9Qit3022InjIcdRVO0ghGrW4Dx4VehNArnRabrMn/COyxtaIsqx8tiq51S4a5f7u0v&#10;zWVOsf8AahaO5iVApyvFV4PLd5AGViZOAD0pWHc0/tErahI4mTr3FaFtqN1HKii9HzA5J9KxJl8h&#10;o96sARwKbmExyN5G58DHNBKep1SX1m2Xl0hHVZMlfWrQ1e0XVYNml2ojKY2bRxXHxv8Av7dHKqWP&#10;CnvW5HapGsTyMORk5HQUrFJmw1zos7sf3aHkniqDQ6TJO3+kpj1xVRobNpp2gYAH0pFhkDKRkj60&#10;l6iLohtFgcLCkig+lTwf2T9pEYeBHZe/eqasRbyAMgGOmazcQtcSHzDu38EGmI6SW309J8YgJ7mm&#10;+TZ72yIsEcAGsVS/7wNPJjbySajc3SozJcvj1oHY1WtoBK3yDqce1QpFi5wYEZSeM9qrW0t7uBki&#10;cfMM+9a0xV0jAjAwnrQCKzW1uLu3b7UnB+YZ6VrpZaabWGbz03bCVGe9c66TDy1WNyC3PNOL6oHj&#10;H70KB0oCx0IsNJn0eB5tdjWbzT+79B2qg+n6dGzNHfKHH94ZrNBZpQ4umJzyucYqeaWYqmEckIBx&#10;RqBsxTr9gjjaWDiM/NjFZtwkb2d3uCMATiqKC/dXD2M+AflI71aSO78qTdbSjgcUDMq3SzZruMkq&#10;B0NRmMCd8WjEB+DWz9mi2sTEMkdqPLAYAZwB0x1p87Q+Uw57eZoCyWBY5AABxyaiex1CONBNIFOA&#10;cA5xn3re2OGkPlMATTSs5abdKxyRkk0vaMOUwRBMnmfMSOKeFmEnRtp75rXZSGkUW4xjmoXXCABc&#10;kDgZp3CxQO4S/eONvTNMBBYcnG6rgjzsLEfQU6SK3xAdhJOeB2p3EV2kl3wASsAoGcVrQsjWo3TL&#10;930rNRSXGbU9eavKNrLkEjb6dKTYXK92bfzLMNcRjeeMVGjYfAlGMdT2pkluTqskm7IP3c9qke3x&#10;C26RuR/OmmgHHL5CMpOeuap3HmpeRJtbJHUGpYUljhkCyNnPSnGKeQZyxYHrQmMpq0oP3z1pZJBs&#10;GXOehHpVjyZR52eCBUJVyrH7Kx+b0q0BA7sFUgMRinJLOxhG+VQKmKDy8MdoJ646VYW3YJGqyqQV&#10;9KdwEDH7KrB2Jz0pzFi0IJIBx3p8EVwJXV7RgATt96geG8/tdPlbrwM1NwLluIRqUrSWpbgbeelW&#10;ZJYhcyEQuoI49qiRZhayB7ZiQae6hrRlZcAJ6VPUGyA3Mayn96x5/OpPtqK0eLdjkdKrrFESv7vJ&#10;DccVZ8lPmbyFzQhMsrcKIlC2G0nk/NT4pbZmlV1UBcYOetVPspZ1Iu23E8rTpLSRS4D5Ygd6BGmq&#10;6bvnIv4wxAxnoKpT+Sl2AL6MqTkDNZjWl+zNi7cKpHQ9amtdPu2uL0ss5IQYJagZZyv2jJdRkdSa&#10;hkMXlyAXeRg9TTntJBH807tg8gGq5txiUYfHGOtNCsEE5SZSHHDdAa1zqFs0Vn52h2U5U9wAcVht&#10;buJYwMg44qNre68i5YPIWJwQO1MEbFwfCHnTzf8ACFIgEeSofpVFb3w7iQweHowM8VElo66UB9vM&#10;hP3siols1QRlbIgH2q4vUGvIdM2kSxKx0qKNieo61nMlqk0m6GKQNwntVv7JKZJ1Mo9RWXd296qE&#10;G5G3dxitU0yBt2fDUUWJPCEDTMvyyrJwv4Vyt3JphSUxFVAlHGepq/d285DsIZuR3Oc1ivYOwmIE&#10;xBxn/Zp2CSFDWrSodkL5XkZ6VIRYeTCFZFO44GapGyUMAJpjyMuD1prW10ovJOWURgLQSaAUYI8w&#10;H5Dg02JyEbuQ/es+xXURHdhoXZTnBz0rQjiZVYlOc0DRZySiZHB9DVRo0e+jBLjDZLZq3sk2xt2H&#10;aq7MS0irCctIBmp5tTQ9H8JyXZ1CJEkkIWNuQfTNfo58Mo7e9/4JseIgyRvNBcSFm/iG3J+tfnn4&#10;Jtyt++VA/wBCYnPriv0O+AKM37KHxltyzfNZ3RAP+6a7rrlM9U0df4l8qb/gmFqcyWqlo9Iz6kY4&#10;NfnZ4hHmeDfDDMOAZgT36V+hwd5f+CZHxmhWzZnt0vVAHOQCOa/PzWEz4E09Sh4ab+VSpWv6G8HZ&#10;fM679nQoviP9o5AEwJrbbXf+MUd/HnjiLyAA2gS7Qe/y15N+z3dInxf+K9szH/SYlKk/3lNe1+Lk&#10;CfFGEs6Yl8O3OWJ6YWuKbvJG0H7rPzJCiL4ueIk8nmTWLkAjthq1jFKUkJPylzk1WvwF+POsbYH/&#10;AHmu3Zj9D8xzitny5P4oz97JrV6HPJK5m+SrBysmNoGfaqkkV4LhimrSgY9a2CP3k+2PA28j1qqe&#10;QoJJ5PFCdyGjL8q72k/2nKCTzSCPUAn/ACFnIY88VqBPnBKtjtStu8s/uuc8UrDsUDFN9nJe5Y5I&#10;+WpD9oCuACuFGCDVkbs57Y6UoHzdDnHWgLEML6lsG67YjBxz0qZJLnbKDOB83UigK43ARE8njNQl&#10;ZhktbkDPODQNFxZrkRN+9jJ+lEz3X2OOQOocNnAHWq6Oo+XymwSOas5yfvHtQwuaNtd3ctvDujKf&#10;LyMelTiSY3LZuW2g9BVNCvl/eGAOQKmjkj/e5BpXDcuiSYXQInc8cc1Isyr9oZozkngetVVeIKCJ&#10;Occg0jlSxOwHHagLFx7hysIDkZHSqUl08V0GETsT2o/5bD5OB0FKRDmUtbgnHAoFYBf3mSUjCgnn&#10;I6Vbivbp7S4DMpUY5xWYQu/gFR6YqUK+xBHFk+lAWNUXC/Z4SIhnGC2eaBK48g/aX+8etZW2Xfgp&#10;jn8Ktqsv2Y4ycetSxmrHdSCRWwWO3FTNql8trcK1wpXHAxmsTjzFy7DimYYm4Oc/LxUoGaJvRNa7&#10;RHEpMbfeHWsZ3DafFE93bhvNbDBeaq3EjrAAEx85xisrzpDeSZgcYHBzWiIZrPbNtBW9jdvTOKpv&#10;9uWaQx3U6sewPFVlNwXkLXUgAbIwetXRLuh5zxTJLUdxqZgtt2olsdQRyamWVv7RjYSBTj0rPBbz&#10;YiCMKeRV9ngNohFsN3rSKsNaa7fV5A87OcdarXJOWT5MYPNSHIlhYIwz1pZwrIz+WT8oGPSjmsOx&#10;0/w/MX/CUanGqj7wKmvqXwsP+JrbEg5BAr5U8DB0+LOkqq8PDJvH619V+H223+ksN2Wl5/Oumhqj&#10;N6H0l4biMl1p6BvmNscCsPxPAVm8TR7TuS3cnH0rb8KSEa7oDgjm2YVW8SRlte8Tli2fs8mffNVU&#10;lboaQdz5gtyH8QvIEP8Ax/MMfjVnWVx408COqL8kEgb8elQxo8evSoUxjV3/AC3Vc1UN/a2nMIy3&#10;yLgVhWex0Q1iz5l+KgZPGsRaIgeaDn615xHPc+RCrRwNwO1es/GCIi50jOOcEjua8gRU+yQlVYDy&#10;xjmrT0MZxZcPkny2exhG0cmsq4i04zMYhz3HpV0gmHmRj61Quf3ccjrb/wAODT5jO2hRlRvsl5mF&#10;SNhwazJbjUI/hjr0McssQa4UyY4LCtOCYtPhoiBnp2qHV9h8BeJFa2XcJIyrDjjNVzbCPPWyVQ+d&#10;ISeuTSAH5PmPWkw2wkDoKcAMIRz1zWxI4YDkckYqRScrlVAJ49qjwSgwakAPzZUmgCbAwfl7U/Cf&#10;ZnOTn6UwK/y8ZqyI3aaABOOMincBIkdrQYQYB6VZWJNjgoeR19KuCDa0O18LtG4VPt+Uoo6jlqVx&#10;pHL3CCO+kURNtLjFbdlFFISxsWiEcQ25/iq+IoTDEWt1bb6irWYxawgQfUDii47EJEQtF+VQc/nV&#10;cqm6UB+COlW5BGbfO1QB/CahZYWEBW4x6+1IZnIWGphDb9zg1cw3mODGSMVFtxd7sDIqxzmPA7UC&#10;GgAQHfGCSTgA0RRJHcSOIgcqep6VIUfkHNQy7xIh3Fun4Uw1IWO6VNygDcdo9KYVk5IiB+bkk1M6&#10;bljwnfml2sJoh82Mc0CsKg6Zjzxz7UpVSGG44KnFSKqgyEOccZp4QGRPmGM96aHY1fAbmL9qD4Pf&#10;MMrfyA4PqDX3BGFGl6izxjjTnz68g18EaXK1t8ffA1wobA8SWwxnrlsGvuwvIL2WIyth9HjZjjsy&#10;5qpbEt2ZS1+FB+x78KQpBWLVLok56ZJrzfS5Gjhtj9jHM64Udq9G8QiV/wBjX4kGOSJTY6rGAM8j&#10;eeTXmnh9WafT0eE5ZEYd88VOzQ0ro9muGR/CWhMFwG00k4HQgV3cc3nfs+/BV2B8wRzxnI6hSQK4&#10;RePCNs527Y7R9w/D0r0Wy+zS/sq/By4jVNzXV2pA/hwTWOLV46G2HlZ6lFeLdMY+5UX/AC2XD9TU&#10;ieYNMtgQc81HGD/aS/u+/rXmXO25diRjPGSelWmWNlKtkg+lEO8mTEeF7VPhFj+5k4oGZNxFF5H3&#10;SuE44rjrpHN3JiYbfMru7to/stuBnkEHjpmuUvlRJBhMc8/jW1LVktI808exwSfAf4oxx2W4taxP&#10;16bOTXnnhO6h/wCEW8Nusi5MYVgw5XHFep+I4t3hfxJHkbX0aYk+vy14T4RKN4e0mN1ddurThXzj&#10;oxrsUW0Yytc+ufDMrro+nHarlnQZz0Br56+L8TxftcTN5Q+bTIyvHXive/CGJPC+keWjBUIwT1OD&#10;Xk/xlgR/2ifhbcbh+/0iRHX0K965Jpc51QTcXY8YWxile6ZrYfvM5A4wamttFKyw/wCjLIxb/WEd&#10;B9K6UwKIYSiKGLckGr8IuERCctgDjFaXfQ5uQzdQs2Hwt1qNHjDixft04/rXzbHDdLfawgblp3DC&#10;vrZkZ/DOsB7c7Gsny3vivla8Lx/E/XVX7o1Bwfzq6e5M4aamAfNiuyDHx5lXv9GeL5rMAgDBrVmg&#10;SRBtjQtnOTVFrd0uZA9yOBXTc5rEMgLRHrjbUVo5XxJ4fYY+XUFx+dWJFYRvyMY9azk3f2nGynhb&#10;1O/vUjR9s+HGDeE9MZVTDWMfH4VvSbvtTjaPuDBrkvBcm/wpaLtGFsoyD9RXWXJbegDg4Fc9V8x6&#10;2H2IY2j8yVRKSd43AVqBGa2ZTArpleGGcDvXMxGVfFDDaRlhn3rsFJSyjKsoLoM1i1qdCZJNYaCl&#10;tH5VpEpZAWCngGpoVB0XUoAieUdDuT+S1ULBYZMQndnrmrtsVEN8+zO7TZQR9RUu4I+HdWUDVLpy&#10;xJbX7kA46YY1FHglCG6IK2fFMPleJtWjCLlNdnbaOwZqxo8/Yo8Rk8DvXTTWh51ZWkSfL5gyvU81&#10;YRF+0qwkXCjgZqEjJUFMcDIqRAGE3y42gZwetXYxJ+T5uYgD2o+YFcSdjg4quz8Dbngcg1KHb7Pa&#10;Akd+AKYD4QRHODLEVMT8d89qxNFcpqnxADW5ZjIox26mtNQn29mMcm361Q07yf8AhOfHcROC8KlD&#10;6Ec1SM2aqkiYqFGCM4z0pQR5rANxVeJsTSMVx+8I+tWfl2Ftg59aRSZXfAuJTuHTiqrKnlRlo2zu&#10;OTmrrp8z7k91xVORWLy7rv5f7uKEJkUZKXGoMSAPJO3vXHTI/wBpuiVGDOea69mTyHXgqe3cVyl4&#10;f+JpdKC2A1XEykVO/WpECFo8ucmQfhTTuwuQKUjAXLfNuHFUQbZWNHIFwvMQ2gCkIYW6HchAb0pI&#10;9ht1KgqQq7gTUjeSbZgJDn0x0oAr7YxdRuY2zt/OjfcmSNBbpGAThutOZZPJiKsC27hSKdlcn/Qz&#10;kr83PSgBq7/JYEIfm6ikI+UcjntUm3CISeD2pm1ffI96Y7CLkFsKOnrQN3mwnzOOc1IFBtmbzMHd&#10;0pgA+0MvmnlfShCG7f3s5CYHrTMfM2G79zVgBhayAyqarhExMcP1p2GKo5B4JpT/AKokj9aFHyRl&#10;WON3IpWA2yYGR6GgCFxlUPm8dcVNYGM+LtEZHbcb5MD6GocrtYbT9KWz2p4q0dt2B9tXb+dCWome&#10;2Xsc3kW7mVSfs0e4k9KqLIQhXphetalysZ0q0V3JY2SHGcdqxQDkjYeOKTBDsARxAvklzmrAWARq&#10;TOoyOKqk/OOOM81LM8P2a2AtZUCjr1zSKTFbywVxcZPcYqLcRI3y/KTwPSms0ZjTbGck9aAcTvkZ&#10;wBkUWHcf824fLTedyjccn2qTDNHNtcAYHBpoXCjkkg9aAGH7+DUyAebacciQYqM8yenFKNwU5Izu&#10;4NAGhfKQLY7QCycGsv5hM2YTk+hqeeZmitlk3MAOMdqrjJjBBJ5HBpIBh3/a0IRevSpss1q4MBID&#10;evSk4JfICjHHPWlAcRr+9J56etMB6j97nAPygD2qRAftkf7sdCahO8KCXIp8T/MG3gkDAzUiuWFL&#10;M0rGDAyRiug8Lt9m/aC+Bsohjy2rOp/4FxWLGo+zoxkGC3Iq5CzJ4/8AhfICQYvEUH4Zai2g0fa1&#10;8HVY49ilhahvpmsRMiSUOi/f4PpXQ6jkyWjbsb9Dtj/47WIY4zJIDNjiuHqdaOE+KCGT9ij4/wDy&#10;Alba3P4A18G2ZAtsi0GHkwxPtX6I+LLYTfsufHWAoDv8PPjPsK/O233f2SiiXBTUZA3vV4fdjqyv&#10;FLsaiqQ7FEXhgRzV8MzRoNvO2qMRUR4DvnFXYwRht46dK3ZzjWUcfe565qfShGPFMUbQEq0g/Okw&#10;Sm4rz6ZpqGVLm2liUeYkwOPagGey6Y12IXjMEextuxSOg+tdJsuEvIdluhX5enb1ridMvQ+iWqi2&#10;d5ZUXB/u4613EQvf7Kscg9tvvWFQqJsRrONXsXVBynIz1rpoRN9mXFwmVbKD0z1rnoQpOnAyEMp7&#10;V1MAgNhcMYv+WXPPNZS2NC3b3DpfxLuJfjNb7Xso0y8ZoUBEPHHWuU00O2vbyThZxgY7Vuaijt4h&#10;so4kO11UkjoKSSHC5b0qTVJbZ5JImC+cePatkBvtLNxgEbadaIw0RwiLkRgE1IQqWanBPPzUaFNn&#10;UW4hbwlOu7DfZzjj1rjitxb6dfq8zjM7YyetdBZTzlLceQfKYgDjrWJr4l/4SbSUMMvljJyBwaQI&#10;TT3LJJuGc5wTTp93nxFQMZOaS2EZZvlAxjgGtN0tDbHajZGKAuUYHnWVSq8E1NfWsU9lI7hGOz16&#10;VA2xL6ANeqo3dKvYjNr8u/aTzzQxlbTLS3awnwpJGfwqu77NaClujcjNacNxbw3p2qg2r8wzwc1D&#10;ss5tbv5VtevPDd6ALLiJtCJUDIHPNcvMZm1GNBMQfNAUn1rfczx206gKOehrDltrttf0l2Riom5C&#10;0gO+0ixuEbS5HnR2eD5jngUmo2ETNqx+3LhkPBPSr1ms40GPEzqPLHBNVNVlt10G4YRybvK/vdaV&#10;9QMCyt4IbLajIw80k5q+QDuGOBisK0mMlrI/mBcSdM1vx+SLHcXG5l7HpTYWMjVZPLgswJCAX9fS&#10;ta2Bn8EForeN2KDmql3bWtxFZBpcbZODU0dxHbw29nDpc23cMuvOaQyzbQKstnutwG3fdrutLu7C&#10;OSbz4QVEPH1rm4Y1a6t3IbAjFTSIyzKUl785pMEX5ppbjWNQZLZlXfhPcVGpNtqNq0nnZ80VbsZr&#10;IXFoOpDDdgVLqckD3o2wofl9KgbZeudVspNHvYWbDGAYz2rAs0AknIQbd5xVBo2N3Mxic5cYrVgA&#10;zGNvpTsG5oEMIg21ucU3bvvLcAcKM8U64mK6aVW3DMQMAVb0ryGlZnOAYzzSsUyVGlUZG7gYpY4Y&#10;DeFjkFvvVSv5hHY3Jjn4MuBRYzy+RBvmBJFMDReNVuZgiKg28Mazrp2WNg8YJB6itWV42smIQkjH&#10;SsS5F21zZFLR2AJ3j1pAW7KLzo5GIdQBWPe20kOu74ySHcZJrp9PYCykQxAOe1Nuoo2Fzvj6Hihg&#10;VST/AMInH0+aLmuONle/2s8iOdu8kqTXXhlNksflthW45rOuQwaQqT05AoauhJkOZTpsCPIvDirc&#10;1pBLpcaGHO1AciqcSo0kXmTEDfk1vxbftEON23YMZoGcoYmiun/0UhMfnXW6PHDL4euX+xLhDgHp&#10;WZqanbORD0YcD0rS0y6gj8O3CLasN0fOfUUXAuLZxebLm3RCfukVh3EL/wBrXGY8qO5rTS+SSYhm&#10;b5WxxSXpzbxeXEo3MKAM6FFEufMA9qnlMe6EcY9hSTJts9w6iPpWSp1htU0/Zo8zRmf5mxwBQBvT&#10;xwnw6dqw7wvA281R0+Kz822M86KAx6irErzrdFPKT/Vjv0rKAnbWV4ZgH6ClYZs3pj862WPBjJ7d&#10;6xr6LCW5S0ZeO9XLi4eIRAaKx2kdTW7FdaTdeG4vM0JQ6RfMOnSgDO0WyH9kXQFleO045bYcD8ao&#10;fvLXxZcWk0kyhmJRqxn8ba9Z/EyCzi1TSI9KNyIxE0SllPQ/NXoTf2Xf2kUjx2xfywyyqfWhCumW&#10;9FeYwvG2ogKynO49MdMVn6lIwvp1ZmJEh289a5/UP7VtdTieKSd4w2MLWjaSmeMtLaSE7BgsOlFt&#10;RiwORIoIb5m9a6FxYv4ddWlTd5J2gj865edgssm2I8DgVbtLmM6bKssTAgHBoApqY41KLMQokarM&#10;EyjbhSfmquwha5lJPGSarSSFYm8uLIB54p3A6iGWx2OZbTOQMe1c7rFzZSXZjj0uQDuR2rNGozG+&#10;nTyjgKBtxTJrpRBMv9mx7iPvntSuI2tHa5SaZ0hDKijAJrpIbwyakfMljUgc4HSvOtPu7oXV3ELo&#10;ks+MCt0/2hDZ3PlaZ505IPzPgYpxkJq5lrnYpySfWngAnk/SmgHj5qVeAn1rrZiiQEjbhc03+OQ4&#10;x0oZgC/UccU0FcIdx5NIYp+8xzSqRjrTsjIqNiPNUbevSgB7dTzUeW3D933qQYyQTSkAwtkGgBPU&#10;hMn604dsrTQfkTntUi7vNPHagAP3TzTHDZjxjGaecbGyp60KRu+72oAUH5iQBwKdklj8wNN4IUY6&#10;mnMMN93oKAEOM/epo3AGmndvP7s9aXn0oAcpIV8CnAjynGOppgPIHen468UAPIXyk+fqKa2Aqnf3&#10;pSVGQRzScZBxQIRd2WxH8vrT+OeaapIL9MUq7fm570DA9uaARtOAQc0vY8H2puDsFAgG758AnA5p&#10;2fkXntSdEHP1pBsIUk4560AO5JA3UuOX5P50uExxIeRSrt8vAY/WgYhVBBJlwcEZo428KeRRhNx6&#10;89aQn7mB2NADsnIwKXjB6A5pMgEcnpQc8cUAH8TECjnP3qTnj5D707ByMgUANBPzcU8n73FN42/f&#10;zQAQOvegBw27uVzTipKHmo/+WseOtS5ba370dOmKBkJ6ng4x+VR7mwQAOvWpSwK4xxTFBL424oAm&#10;TG1TntR/E3PekJG6Jd59qQ7vOFAiQKNkh2HP1pMfIDuPB70qtgYyevWlJyg4GM0AM539CcinfN9n&#10;yDk56Uig7uoxihSo3EK2cnn0oAAPkGZCOelO+bcentR/BzznvSgHaMn8aYwzStko49F4pv8Ay0XP&#10;oaU9D8tMBkathshvqafldp607cojU9+4o+UxAbfxpCG5BK/Ke+KfgGIjGeeKjw28cVJHgJ97nNAy&#10;JgDOvSnjp96lP3jTCVCgn1pCuS9j7CoiD5Zy/egOcAfKc0Z+dcL3pgOB6UEfOT7Uv/LVh5YAx604&#10;bfLHpSGNOQ/MZA9adhDCf3jdOKa7EiIbeg6Un8P3AKAF4zHn8KcDgscdqb8u48U7+JRjrQAZ+XOK&#10;ac7Wpxx5gBPbpSHJPTvQBIoItc4yc0wF/N5UjinAtkDPA7Uc+cOKBXHgHD/L0o5ApRnByxprY86P&#10;mmgAn5M7R1pwyXH7sjHemn7+PanqcRtx1NICymfl+YY81c18fftIKB8fvgUd5O6wnyPTGK+wYMES&#10;c9HU18pftMQxjx3+zzdggB451z71rR3Imj4U8dFh4u8PZBwQ/H4ismySR54FySoXk5rofGqiTxf4&#10;Xj2oGCMVNZOm2esz6iDaafqVwYkPmJFGT/Kuq9lZnM3qWVhk/te0XdglsnnoBX3L+yQ3/GTnhsbO&#10;I42Cn8Tmvim0tr5dYuzcW8scpbBRuor7v/ZKsZB8cZpliO2GzDE+5P8A9er5U6Urm8dT62+IgB+L&#10;+sHywdrjH5muGQDltuOnau9+JQ2fFfTvu/vrcn8jXBLu4yfrXFF6F20JuTJGd3Qc0YGWG4ikHUcd&#10;6RmPmD3NVYkccBTwKTPzAds0pK4PPamjqv40DRaTO0cduKOfNfIpEz8vHapR9wnBpMREcblAPJbi&#10;ty3jZLJG3dhn2rE/d+ajeYCQeAK3YWnfSCAgwSMgVEtio7nSaeU8tSy5BHBFdBYmf+1tQYKcf2dL&#10;nHfiuZsdv2cYRhzwprqNLkCapLuBINhJkfhXmVNzqjsfNWqKT4t8THL+YdWlyfxqvbxyqg3XBPPF&#10;X9c3x/EfxQyx8f2pJx9TUEZTyoj5h55rshsRIs7Vy4PHHSk2namD696Z5jbgeSRSgnyw2SPatCSX&#10;pjKjOad/y2Pyjp61BuJBzj2oDMC3A6d6AsWQBg5A496aT8n3vpVbedpJY9abvPXJ4FCCxYGNw96e&#10;FHrVZW4yQeR09KkQzANnBBPBp3FYsMBn71R9CflFO/hX5qa+3y2znrwKQyUBCg/edqcoIifgdarA&#10;gKuY2pTJ8jjacHrTEOVQJ5DjqfWkaOFmYEHg5BFNDDOAT1qVSwY4kGcdMUibHReFXVfF99HvfEnh&#10;66Xn/dIr4C1eMWv7Qvx1hVCS3iq5IH1avvTQGb/hPrIk4/0SUdPWvhX4isLb9tf44RxlcNq6sB65&#10;PNTdXZhU3MO1Nyl1dFrR8mQ1pQNdLd3Em0FNvIqrBOGugfLQFgK0WHyyAzIAV5OawbFccLmRg2wp&#10;y3NVX83z3wuWxwPWqJEiahMI59wOantWuzLuK7SpOTmjYY4m9CgmxmyDyMVoo8y6e+HOMAke9W7W&#10;5lFtLvjtZSynAOBjFSxvYtYXGRtffyMUrgRxXd35AKwvu6A4qVHvPtcjmBSfLPOKrtOodhHBEyqO&#10;TRHeuGQ+QnApDKfmagLy+KwzxZc5B71ct7tliI2q5MgJBHJpk9y8mPmgyevGMVR3KoZvNVWzxjnN&#10;OwHTXUkEtpE6aUgbC81TluLuBJStqWzDgj61HYXNolwqvdqS+CAw4461o3U+mN5hQQ5aPC5IwDU2&#10;sM5aKa9F3dSxWR4f5lIz1q6kl68Xz6eACc4AqVZFVQFt13DO73qzA7ND80IRxuIz0qxGdI0xLH7B&#10;IcEDbmr0P+rZTpkZfjGabHMPtDYaI5k+YkVOJP8ATy6QA/J6UmMkuHnSOHFomNnIqnuuvKBGkqFB&#10;6datSeazRlnIyfSkLTASjzAQoHagRUkWf7Mzf2fjI6YqtGbli3+iAc1oLcMbhuEx0xirEcM+5zHg&#10;k8hQKYijtzkNG2/HHapVnuo4NoswR/u9aJZJDJJ5lthl4zjvT45XxGGSM8daQytLJM0W8wEn0PUV&#10;JbSk3VrvsV2+aMj1qaRlML4tx+FV1Uia0PnYAB4NCA3dS+wyQwOLRVAg7dqw0FoYi8cqnBOBjqal&#10;ab9zcrycrjrVOMhbiELEwBJ7UAX7C5uW1mWOXRzgg4bHSobxV/tC4BhbrxxViCV1mUkcbvxqa4aK&#10;aa3KqoKnmkMz7eGAyouHB3jJq1qcMccdoFUkGMZwKmKiOVTtBJUdKgmuGchW247UAUYGCnAtCQe3&#10;pU4Y/botum7VU/eNSRIC0rCQABfSkTzHz+8UAN+dNBYbJKTqSAabuJH5VVmYJJITavw3p1rQWQLc&#10;Q7rYEjuBUNxKhvyzRgpjj5aAsZlxc3rwhFswFKgcCizikMm0xYBPHy55q2zIx/dxBUB6kVdtJjGl&#10;0psSTt4ajYEhhSWJyjW6fMRyKnZV8oA2yFtvWo5plWJncnr0xkim28xZwxOcn5akovW8Sqtt+5Rs&#10;NyTV55IY5ZmS0Ufuxn0qhvcW0rYfOOBiqFzOyWttvkYhmPTtQBYnvJZJ7NGsI9sZOAvA5qzaJE0z&#10;qulIik/eK1jRMpu2wzHPOQK147+NSUa0f5RwQtK4jce2jTTi48pmI4yBWazAuynRxEwI6d6mivg1&#10;v8ynYOgNEk9s4DFPnH3cVQrsfHb2LSktpjLxkEHFa1pbWv8ApLLal84Bz/jWFJqUK28af2ZMzYwS&#10;Aas2moXhMWNNKgDjmpsK5558Xo4X/Z3+IDfZtv2bUrUoCOeWAP8AOvlCzyLdgE4aJSea+uviZ++/&#10;Zg+MrMzEj7O3A9GFfINiv7yy3M2MnivVwb90wmtTVBby19AtJGX3OVToaX+NumMmlBQBCqMTnkel&#10;dZJKobzM785H5Up6tzS5XPBApp6mgCKQ7YZCIwWA4rf8PLcGw8UMGQOChYD0rAk+62RzWx4eeePV&#10;NSYyr+8QAg1E/haHE+jPh8BLoci7EBjkG4Aetelu8H9qzJ9liZEUAcV414DubuPVtRAYYdunrXpN&#10;018s8bqjDLZIrxa79+xvB2RtPBbM8gW1XnHAoNtF9nAaYL8pwHFZMN3crcwEIzEDJ4qS+uLmRtPl&#10;a7bKn/VqKxdytC7b2e68hPmock4AXjiplS2/tzy3mtx8pycVmQX95B9qZbQ5MeFPXbmqckwaWeU3&#10;Eu7qT7mlZ9h3Rbu9KMmvLJGsPyvw2etMk02fEwcxHaRlQOV/Gsh9R1NGhVfOmUt16YrbsLu7nsGZ&#10;rORXZMHJ64qtQLIt4PsFpDILRd0RxlAa559B00XF9INf2hny6bfT0rSnnaPaGmcuWO3jpWW880ly&#10;SzPwefSml1uKxes9OjfT9SaO4to/JXuPv1SKWv27Ej2+GPzKV64oknlO4LcyJlRwO9UyXaaTcCDt&#10;4JoA6C203R2t7m4iuYoZDwyk5H5VKNP01Glc6jByBxjGfwrG0+Vhc+SZpjuJqXUmmU2wLMCo4w3W&#10;juIv3Fhpsmlz/wCm2rALkIF5rIXTEazgf7XGAucrjpVeG8kKRK0MiMW9c5rWW4ZYIt0qgMnIqWxM&#10;zzZad5JP9oQ8gggrUB07TTC7YU4YYGKhvnmM4aBV/wBZyAaljuZFW2Z4jjaMjFPULD3sbcQZxGFI&#10;6AVTXT7BrgbriVR2IFaxvbImLLjJHC4qRprAKSb2EZA/4DTuwKK6ZovlKFuZSeME+taA0m1W13Pa&#10;ZHY4xUMco+0JsjjYhhjB61evby8W3sy0KgFcAUmwsVhpejll3Wi5x96mnR9OdZwYNwBBHPQVIs8j&#10;WkhKHoCCat2c0Zu7cO5xntRcehmLo+mfbndPFEcEITBRowSTSppWlfZ3CaykwE4yCuKTWpJTr0Qj&#10;sJY4sfe7VLZpONOcG4b5jnIoFYbNa6Pb61Z7bB+YfnwMio/7I0WaLVZonuChXMiKp4xXY6euitZ3&#10;H2i9td4tTt3Ac1k6Xe2kPi66gk1WGOKa5KjKZBGcUMLHI22jaZNdyC3km8xZCMAdKt3Wh6Zb29sj&#10;X84llb5w3aux1dtN0/xNox0ueEybC0oAyDnvXMXl3NcagJLjU0ZwckbcU+ZrqDRgX+lWMVrEf7UD&#10;4IPA6Vlf2ZbyXUb/ANrS7SQAo4rq2VJYYm87djgA0xYNt1bDcAPMz9KOdi1KkWiwYiAWfAjyG9Ks&#10;Jolq0sYXU5GwTlgvSulF5D/Z9xEk0JPk46dKhtr2OKxnRI42Yk7mIo5mNRMT+xdHSVzJr3OOTj9K&#10;cdK0ptOL2t3gbsFT1OO/41dmEU0oJVsk5IBpyGKOFQuBjpzRdhYwJdKiM0QGqeX8vOR0qaDQLMzs&#10;X1Rj/t//AFqvTF2cEu3XqKtQvGlq7PckYTIz3o5mFtTPTQbMXsh+0kIDyxbt9KqXOk6e9zbiPVg+&#10;yX5VIrdkuvN0Qv8AZpl+bAx3qgS3lwv9lZSOmD1ouFidrCyjs7YLqkbSMihsjIH4VFNoGmSJE76n&#10;GeQcKuDmmFmMoYSNncOM1qQTy5QtKeF7ildjsZN7o1nDLZAMnzIOc9Kf/YIOlB1ZGUpng9KnujLJ&#10;fo3nMRu6Zq7HM0WnugkkOR0z0p3YWOfbSkjsxm6zzzk9K0bLRlmspHXVIl2jnIouGZywaKTAHXPF&#10;XLW4jXSLePawHPOetLmYrFdvDyl43/ttRGM7woyWxUB0BXyy6pcxRk/d7mt/Tb1Y9cuC1u21uMk5&#10;H5Vfv7nbGsgRTu6YFLmZRzMGjWCtGiSXEhxjririaHCG3fbQnzfxHNTwzuLtHMyLzmpby6ie7t8S&#10;PxjKg0rsZn3Vg8DWBj11ZEZeQEwQatW9tE8DtJdMCV79qV7gBArWxKkDr2oW9tgVBszx3HenuJq5&#10;SXRJ21e48rW0cuSRnjbVebS7hJXVrghgeQO/41um8tmRTHbSo46ENUTXLfZpy0LN2Oe1DbCxHbaA&#10;ZLBWbUokjVcnIztxSvo9hc6Lqg/txWEfAk2+lMi1C8SeWBJZdkinKnvWjBKg0m7j+xsgKEtjuaFJ&#10;hY5J/D066TN5euSyhJgQgHQVD/ZunR3kDHUZo3ePG09zXV6dPMl8xDblLsCD2qprTQSXFgPITjdg&#10;gdzTUmJoxf8AhHreS2bb4mKljnFaum+HNMinLG6mZxH97Oaz4TcosY8+XAb1res9SeFipiLb1wQa&#10;d2FjEv7GCXWBGsm8qSCcVW/siNQga7ZeDW2GH/CQXzqmFZgcHtUl9cIbAgQqDtxx3pXY7IwJtNjM&#10;FgyOGaOcfNXYppcsmkWjS3UO37J83vWBpsii9YMJGBOSMdK6h7m1j0pfMu2UY+X5v6UO6BI5z7BD&#10;FO5RBtLnqasJZs1rOPMwPp0qzdyWsul28sd4uQ/Cip4ppBpMIS2wSvJJouGhzl3pS5GdcnXPJwOl&#10;ULexb+0blU3yAD5XbjpXcW9zp4nbzraNyw+YY9KpXF1ojXzEWrxomQpUetCaJa7GR9iMgsE+cFnx&#10;8o4GPercmkTxRDARhtG3npWrpjof7RRNQhxvyinr+darGzEd15zEsIvlwaVykc1aaTqc0k5X7Ntx&#10;0LAVI9jJFM6vB+8HBGaWL7X/AGnldVufLMp27SRitOV3by2eTLAAbqAsjIXT7gyIVugDu6GrEtpd&#10;f2fMDbwE+XjIPSrWSWXEhP0NOBfzG+dvfJoEkjmUsLkJKotGPzk7umKeba+SaHFoCcjvXWh1MCI/&#10;lgLznpVGa5sPMmAB9NxouxlKGPUPNANlDjbx7U6VbzcfkUHOMYpqSyiTKzsvzcVoQv5kkXmSDaG6&#10;4ouxmW1rd/ZchMnGeBVIxXnl/wDHuThvTrXZXktounadHE8fC/McVmNIgC/IAvrjrQpAY0UOoPNG&#10;0tkFjHAxSyWc/wBouB9llI/hbGK1nvY4rSQgKfl4BFSWeoG40phIIfkDYIFVe4HPNbXP2VttuWkB&#10;6etR/wBmXRiWQ3ahyeU9K2d/713E7kmTBOOtSCXJO5GyRwc0XFYwf7K1EOMYwRnGetH2K5QYFoQS&#10;MYPNdCtxKquDbuwxwc9KSSeY2sjARYCd6LhZHOizvUuEJZSc9MVK0EuWJtHHAzV+K7txaNvcl95x&#10;mia7d7G4AiQqF+UgUBZGLLDIZ0C28hA7gVD5V95zb4Jjk/L8prVguJ0Vgxh69xUhvrgTqRbwgdjt&#10;zTEZIguMp/orFi4z7CtCa3nj06YIVYmIYGMc1ZW4jEe8om8nrioZrv8AfaezRkr5nagdzOigvGso&#10;/OgkWQMeSOMVFJDOTgTKCOvy9a6u5lZtN00gwMFj4x15rE8xRdS5ROaLhcyzbTGFfMh3AHqKQQ3g&#10;liUSSADpgflW2rZt3Gxeny0+CQrbyCW0XeW+UkcCncLoyoxfrKd9wTgcfLTnW7O9hGS4b5T61qMx&#10;ecD93wOeKYkoW4uAyrt7UrhcyNmqtdZ287fTg1FNBqqCMSnkngCugSbKDMUaqpO3PUVZQafJDM32&#10;4SPjhc9KOYRz9tHcKEBtydx646VZlilG7KFQAKv27FbucMFA38H0q45gZJQzIflpPUZhW/n/AGud&#10;lC7lXippYrsW0bsZcs3XmpmMRc7YVQg+tWhNcvp8cLGLYD8pxQFjKUyrICCxBHSrUVzMiXQ8rquK&#10;sypEiRjCHiqoKb8bF5HFILFcPcFJcWpwX6k1G/m4I+zseeoFaSrCbIB5wDn5QKmjYJPDsSPA655p&#10;hY59jcfaJALFs8YJFOH9pLKv/EuLDadwrflXemoygQYUDkdvwqlFLctMVEkYGDyR1p8wWMhml3uv&#10;9kMNx67qc8tyYoENsMDuO9apQEN+6GcmqzLtmiJUZ7ZpqSAzPm8yQiKTcV4rNu7e/Gm3kn2CVgHH&#10;U105EYcZ2qD39KdKzvocyFkwD1x1qlKxPLc4krP9mtnNq4AT061RlU8Msg5zuTFdk/mHT4VHk4AP&#10;8NY00cQhnYwgsTx7VqpkWscpKsfm8Qj3qMCBpGBR8Y4GOtaU0eIpXW3H3jTbVco52xgk/lRzj0M5&#10;FdC4+w4Gf0pNmWZiWxn0rWaNy+3zB97mpUhBViUTGMUudjMZklKQsikg9c1BIjebE3kEEOMN2rfM&#10;bBZF8s46jFVpwWijBgUbRxSQJXPUfCUA/wCEf0yTcxMrdvTvX6AfAUxHwH8WIEHA8OyZX6qa+E/B&#10;aE+CPDhOMRls/nX3B+z9JGPGvxAhDD994dbj6V6S0h6kK19zvPC8LSfsp/HezEQYmTVdwr8+daj/&#10;AOKZ1EbWyupXQ/I1+kHguFxpX7R9uVIxPfqBj1Br88NcUjWvGMWRiLxBfhv++jWb7+Ruu3Y5f4HM&#10;i/tU3duyN+9ZyD6YNfQ3jlftHjNIIQ++30G53EH1FfNnwgfH7eHg0BsBnu8j6V9NeM2aHxPBcJF8&#10;zWk6OAOGzkZrml8SLprQ/OS8SL/haunny1Ig1u8G7HcsetWp3kIbMJGH9Kn8TWxtfjVewnYBNq8r&#10;x+nLZqw0eL359mCgq57kSt0MvA2g46iq7xgAkZ5ataaOAxAI2cmqbIcIC/TpUpkWK4A2YyOfWo+M&#10;tlOM1aMa7hkHPsabsG47lY46GmmFiqVJuF/c4GKeAu37y/nVwKCoygPFNMNsMkoQc8DNO4WKgUiR&#10;jvJBP5UMBvbMpORVnbJ5rDaMYpdmY+Yz1pXCxWRY9zZgXHY1OEXDHKYFL5YG35s57elWUWPoUOdv&#10;BzRcRVVU3OfLOSKk2vtPyAc1YVFEwy64qRQhlz5oAzU3EkQrEv2uPOcBOtTlRsf950qUBTOpz1FP&#10;whEuVHalcorhoyqAMM56VIQPM++Bx3qQJa+dHnqD1pxEPnDI4ouKxXAG8ZVTxUyBTASqEEenejCG&#10;bgdTwKtxxlWTgrzSuCREqAG23ZAzV9Ut8n96vKdu1DiNliBkzx1x0oWNcg+aMqKm5ViDybLc7Pd4&#10;IPFVpBGtwMDKj0q9LDAbBz9ocsSeAKrxxSNEqKeFByTTuIyLqOJkWQTfLnkYrn5ty3jfKoGRXVPC&#10;DM6sGIDcYFVWsrFmlZlYE+/WtIyIaMPCCRPnHK0oA8qUYOM9avvaokh+SUjPX0FJ5IwSCdueafMh&#10;KJRLARSMC3SrFlJG5IJA59ane3QwsAgximw28S7XAwaLodjRURHy/ljwD61HKI8S7GOMdKjaORhD&#10;gP8Ae9an8i486MbVwV45rMo2/BTbPihYqw+Y5APtX03o00X/AAkejpkAh+lfLfhz918XdGO7g3IA&#10;Ga+odOiRNe0tvKG4qpzXdh9UzCSuz6Y8Mlf+JSybSwjGKm8Uhku7ppMAyWx/GsDwhPOviTwmpVth&#10;uUDcetdB8SnSPxhpESocHTtwx9KKnQ1pR7nzXqKqvjxsRj/j7J/M1YulQ6jphL/dUVS1Ek+KpDgn&#10;Fyc81bYO0NiM5xiuerrY6InhPxjizJ4JYWoHmRuMn2rwuOMLZOGXnP5V9JfF+LPhb4ey+Xkok3Hp&#10;xXzhAtxLZ3EhVQqyYrKErkTQ4pGLZcHk/pVOYK0EytFn5Dir7LkP+8bIUVVZG3I2eK3uYtGHtUQQ&#10;jywMOe1LOiyeHtWBYMRanj0q5MgM8i4P3hUsKW4XUFZlX/QH6/SrTuSeSYIuZlCZ/eEYpUB8pzjH&#10;zUSN/wATC5IHW5fFKhOzBPfgetdKJHgHBwtSopyOAeajIbacgk1KudsfzHtQBZUN5g4AORWhCrhp&#10;ThM4GG9apAqrHPJIH4VbiztiO/jd0zyKBotqJn3kqAeM81bWP92wDcCq6lPtane3I6VZy4K/KOTS&#10;KJMLtUCMfnSMrlCcDAPrTs4JBzyBil/hY84OKQyIxM1qu4ALnrVbygJpuuCOlXWZzEqhf0pmJDHk&#10;YI5/CgSKjeVlVAO76VIo/eDJpwXbJGGK5I646UoX9w53gncelACEEk5uBwPu1GEfe+cdKfjhCCSc&#10;8nNKcgOcAnPrQOxEqnz2+Y4J4qUhPnxFyBUgBLp8qj5elLj5W/c5yRTQWIFBzHhT1PNPYYj+9xmn&#10;sHWXHlEjjp2pX27VJj6gcUxWM0bR8SvATEHZ/wAJHanP/AhX39cCI2FjMkcRc+GbcPz0wvFfANyD&#10;/a3hfagyutQsRnp81fcVswn8NeF51kchvD1sHGeDhf6VpvGxD3uV2Zpv2Yv2rIQjZW6tGPPofSvO&#10;tBaVfil8OUW6HkmzmEwI6HbxXqGhxF/DP7X1v5QOdOt2A+i5rynRWf8A4Tm1fA2reSIv8qzbtKw1&#10;se3ts/4Qi8RW3FkYDnrXZeDgf+FJW1s1y5S3v5nAP8Bc5rjIIz/wisQZCCFBx9a7XwXk+AfjvlQf&#10;Ka12e2etTX+Bl0d16l1thjBCngnBNVj5nmJwTl6uyqwCglfuAgDtUK52DjpXknom3apF9jU7znZ0&#10;9KidBh/nP3qdaFzp1x8mTtHFS46cUWAz5QNqjy1xiuV1JQHYGFW/eqK7KZPmJ2H7p5rj7pGOtOCj&#10;83C4NdFJKxLOT1qINPfQmM7T4enK47fKa+bPDrsnha4j8kHb4kuAD3A3mvqLVPLHja7BwQvh+ZQP&#10;crivlbSmuY9R1yOOBpHj8TXHmp/dBc13RdjmXxH1T4LllXw/pyRzjHkgnj1riPjBFMvjn4EzNkh4&#10;bvkVt+C53EGnAPnEqBh6Zqb4yoPO+C7qnyrazEH0yOa4K75ZXsdlN3VkeNac0byQ/Kceac5PStic&#10;TNqEQSBERU5x3rJsVQSkBzgk8+9bcSjbODKenBpOXYVh+ZH0i+iMi/6khfevlfxDE0Xxw8TR+Ucr&#10;fnI+tfV1uqeTISjE7gB7818y+N4/J/ab8WbsDdcRnHplRit6LVzKsnymVGxwo5OW49qSfYZRujJY&#10;jtUcTESTA53Bj2pQ6NHdYJJ78V02ONMozDmRSxHHY1lYYXMZwdv2leM1qPgxMRKzNu54rMmP/EwH&#10;BwJFxg0ITPr3wG2PB2hg3kYL2C5P0FdxMFMk5DscHrXmvgdrf/hBfC8kk8gH2Qbsdq7GbW9MbV44&#10;Yms+JVDtuGcfSspxZ6lDYtxLKfEAZI1JUjdXSpu8lQU6CsiKTS/7SzHO7b1XHHWtjEgQEZrlm9Tq&#10;SGkSmRz5ZxxWjbFRbXA28m1YfSqgJ8sgr+VXbbG6UiPny8VmB8e+N0aP4qeNA4POo8Z965xFX7PE&#10;POx8oIHrXdfE+Ep8R9dzEcNMDmuDhIe2tz5bD5Bj8K66eqOGurSJW3CdMLnjGaeiqrzEzEFh3p+3&#10;IYH1pWUGJQx6GtDnIf3ZO3H1PrSqXBHyDAPFD7cSBYhnA700ht4G4n6GgQrbixwOc81h2jovxTfO&#10;/EgK1tl9lxFyvUA1jEBfi3pxXGHORx7GqRJtiMjU72NmHySEqf7wNSBvmCO4A3cVK4VpJfnOR6nm&#10;myIDZLuCkg8c0mCBw6SELcRkEcEnNYskpbV7mM2zgowwfWtAoFW4zaScgEENmq8oQxl90ecUJAyE&#10;Kn21Q1uTuwMg1zeqxGPxHdjccEAiumg2C7jzOMlvlzXO6wz/APCWXoZR8qqBVxMpGUOp4PtTspuH&#10;160zPzde9SLt81jg4AqiDUh8wW6kKDx0zUpPLZixkcVBGT9mTAY4PAqziQxQ7gAxFMCPJKnnA7H0&#10;ow2Rl+RUjLGDGN5IIzxTAsnnHEeBjigBfm3D5qadhkP7xuBQRkS5cjAoPC2p80Z3enWnYBwBMLYk&#10;HPQU0ZErfKOB1pEBF3fHf94DaPSjgEHack0kAhx+9Hzlscn0pEILYMuAB+dP5AHA96aM+auIlPPJ&#10;p2AC2PLXGfQ0ze2JsoBjtT23Gbl4xgfnSfKQx8sZx3oAiYr5MrDbx1ogMP8AaOksPNZ/tSnGPQ0M&#10;qG2H7nJLcgVD5hXWrVxkFZF4A7d6aA90VxPo1hKJBuNgg/IVnHzA7524DHpWtYR27eCtCeB9yfYM&#10;t7Eisr93skxIdxmbINTJWYRYEcgd6HeZbMr5URBHcUm5t6Yh5+vSkJdpfm2nC+tIZGHjEAJMBw3Q&#10;t0o8yDKt5oO7uvSse9tgLfUj5rqHYZbf61c02JY9OjRpjIBypPvT5QRpfMWhIkAA6rjrSknzI/3n&#10;G7tRIwEseMZ29MVGTzCcEHdUjFlAE0oEvYc0ny+SxAbduFOYZY4I6U4BQRk4oGNIJYZxwopdri2Y&#10;hCeeBimM6D5dxzng1KrzKgBVelAEbBWgUm2fgjB9KlUPnpxjvTcsZQuQAelPQSb51ODgdQelCEJs&#10;drhRv7GpEiYy5EHG7tUio3kWeZCR5nzGtSJT5y7LdApUe+aYJXKoQgWwyeW6VMVk+0ySmMjZrlmF&#10;/wC+qv7UAcNGuMcYqQRg2NipUbTqEbEnvg1LdkaWPsOdg+keH3zwfD1tz/wEVjMcu3Uc8A1o6e/m&#10;fBjwVKYQfN0dAreu0VROfLizEM7jmvP1N4u6H3MaTfDfxzA0e4TeE7oH2IWvzUhBTW/GEW0/Jrcw&#10;HthsV+mNuYzFq8fzfNos4Htla/NnV42t/jL8VYCm0jxVcdv9s1rR3ZMyZQ3/ADzTIA6VbjYESZkH&#10;41VUfvYWHXaM1MQWeM4I55FbmRa4wnzg0zO27gyhG44zT0VQHxz702Qj7RYhpiOueKWwz0bw0h+0&#10;W48yM+WvGPevUbfPl2SOwIyce2a8w8Om1TR9KKXRMjSHfnr7V6bbAeTBmdjwD0rne7Lgjat1A1CR&#10;RACSud1bMQfyjiNzlsYrJgJWX5V5BGD1roUEv2eFvspUFRhsdama0KexpabGPtfSNcEdutaUzbdd&#10;bDjOzg4qjZHM8IMhzu5qze5+0wP0PFRsVDY6DTCP7L1MGQ8sDmp5ADGcMDzWRYv0TzCMqOnetqJD&#10;kAnv1plGypjj8FW4SBd4QkGsa9uwfDO6e1TeAcNjpitSIgoqFxgKc1j6iqSqUEilVUjGKkDmdKvF&#10;bxfIpMvlvn5sdK7RTE0+BKgXHX1rhoRbW3iGzUgbXmIPHc13VqiKFzAX3DI56UIZn3Vok1zBh5Mr&#10;KO9akttMNNttrEYiANLcttdQi8nHOKe0srWMA8xfu4znpQJnOzRK0twMOORk5rQ0tBFf3BKuVIGM&#10;nikuRFFDlpT83eo7eWdjKvlYUD73rTAt3wje6kGDncCuDToGjWe3BXcccAioEWUXjbpMjPp/WpxD&#10;I2qRsmMA8UgOkhlkNiU7FcgVgXjGS7kj8uTyyrDFdLCsf9h3JaLLJbksfSvOrnVWg16bESY85lVi&#10;OtKw+hoWtmy2Pl/Zmf8Aekk5xWqkRUx4BIC8gmr9kFl8I6PPuAL5Le9aSWZa2lcR/IqZJoAxFQNG&#10;xCMuW4ra0xLVTdlrJGk29WHSqvlybY3w5VWbHFWrdz9kRiQrFjgY60DLLuVjZTGoG8nOKqs8pkjG&#10;CRSTs7Lgir9lCGhQFl3EjBouhbkMLwQ3Ydgg3ofzpge9ead/svyiTg+orcn022dYBJcJgYIwaWCG&#10;JJJkEwKjpmpGVWlt10WcNY7X2cMabaeV9gk/fBmPJ56VoXcdm2k7XhwSCAw7Vk20HlCfZeMxZuM0&#10;hmmklt5J3RcgEZNSjK6bKUJC5rHVbttbkBB2g/nW+qoNElUp82R3pMq5XEEssEAZcgHnNWlhjRyr&#10;QHoMVEDcCCBllYkHmpopHaXezHPTNIB7SKrBRbnkjGajv7sRadZiOMZLAEAetasKW7SosjxDJ4b1&#10;rM1FLb7YVjRWPmA8e1MC5Z+YRau1uyny88irFxHcNDO32eQjHXFRwzu1lFmBAVjHFUbnVdQEF7EI&#10;I1BXCnFALQgt1UanMj7tufvelQzKn9oXioN3PFUoriYXG0kuWckmtQCJIUnw4JpCM2ZZBaBPIHmE&#10;HHNaOm/2j9gjW4jUEP8AI3fFZt1LvvY5FyMMDWvaPvtC7SFiE/KmMuqkbXdwSiEZG7Nak1vpCaAG&#10;SNdxToK5/wA3ZFcnJ5aqsuosJrZGVsbwB+NMSdyjcStBNdMNMyCxwfSprS68/wAr5RgHkelM1Ns4&#10;BuFO6P5Tiq2mQNDbuRPuLOSTU9Lj6G1IWMkYVcg9avwy3qWboI4lXbgZWqUWduR/e71rlQ2mofJw&#10;AOvrTQjDuxIoWQowKnls9aybW4P9uTsJkwXH41p6nKf7PMbOoJOFrKs7OMBWMzbmPJzQho6WcQzr&#10;A32dAFjzkVm+eVkdI7QYMoBwOo71djTZZupmOMcZ61CFRXbbaA5OSc0gRxviPw5ZXl/DLYeDriS5&#10;dlLQ+btUkdTmu10C01Cz8LxQ3WkvBJ5QynmbtuPerK3E4tFCEL6FRyPxqf7ZKdMmWZQz7flYnmnc&#10;SsVbq8h+0kqpYr2xmo7W5u5ppsWioB3C1mo0p1a7AscDd1PetaF0jV8hRx1pDIrkPukJKlgp5NZA&#10;nlFte+Ygxk7eMVpXXmMQ+5ivJ49BVIS6bPo92EhVnVsHnByKAJdOkV4L0rHITu71Jcn/AEaUb0DA&#10;cCo9Jni/teWCW18sbwAQOtbuoabL5ckyRq6bORmlcDiSYlhuyJYg+OSayrqW4bR7sCZWbd1Fb2oW&#10;B/sa4dZSrhfu5rjgLhVmV3LEucDNJAMs57+LXLdgrHEq5Oa7eXVYEkthNKSxiHQ9a4txN9jIWGTz&#10;WPGBUkUE5AeSzJfaOvOKbVwTO353qNtLx+8/CmZbaPl707AO4hj0ruOcU43wjCdDmkCvvOMY/lTf&#10;3fmqealDH58N2qR3GjOOvWnAfNGdo4BqMkhVzJ364qTknhz0oAQbt4OO5qQlVRSITyKYT93OeDTy&#10;TwCoyRQMh/iGARk96mj4SQ5HShuqgqBjoKOOeaYCliU6DnrzR/AnFR4+fIB+9U3XPHakBEc/aogM&#10;4qfOVmA/uio/4yfSnBl8xfnFAAPuZ2mmnO6Pg96ViCrcjrSd8+lAIMMCPlp+Rz83akz+7bnqKbyA&#10;oxmgB3B3nFJ2Xn15o42jI7048OcDjFACADe4KnFKNm84J59qVQxgJx3pCWymAKAJASdvIwKOMnim&#10;fMWGOOKXI+bOaBDzgoRmo/lJxsPJ7UdT06dRTuCFITtQBIoGGzwNtJlOMJijuPrSHbvJC9qBiEnP&#10;3aTuKU/cc4o4yOe1ADhgkcClP+qpvOEO89elLxuU7u9AAd2zO0HOO9GfvfIeaGP70Dd26UZ9qAHf&#10;wocdab36UZO0/LQGBY0AOxw3y+lNO7nnFOH3elBI8z7vGKAGjkcHinDgDikzyvA607LANiJjxzQM&#10;Yc4XA70o6tSYy+csCOlHG9sdaAJOTn5eBSDG3pQOhp3rz9aBCA8rzS/NtICjk03jf0qQdaAEGdv3&#10;aUEkDjHvSE/KeKQ5+XnjFMB+CXwQMdjQcbz84xmmZIUk5pTgxnjtQMUbfMJz1FID85wDgd6bwFUk&#10;Hj0pwI/e5J6CgAO7HSnLny8Y7HBprE+XyKRd/wDezQAozxz1NMeMmMAnv1qTn5vkIp3zmNvkxQBE&#10;qY8rkY9KmCj58uBk8UwgbVG3ofWjJ3Hn+HigB56jrjNBzlP3QA7c00biDu45pzD5FAbPH5UgAk7/&#10;ALtJj5qXjAHFKPvdKBEZ+99RThj939TQ2Pl5yc9KXBEanaaBjv8AlqPl7UHvxQN+6I7gRjkUuBgn&#10;B70AKCMMPK49aT8KUY45p3VuvagQ3nzkGOooxy+CKDv+0JgHFGPmbr16UALltykUo27pOBnPBzSn&#10;7mc96YQnm5x2phcsxEiYZxjFeP8Ax88N3+qfs8+Dby00K7mk06/d2EIy6hh1x1Ir1xSvmDMiiri3&#10;nlxD5UcDgowyD+FVCXK0+waH5G6x4a8W3fiDT5JPBvjNBE+1mWykJNfZP7NnhCWLSPHt3feAJUXy&#10;0it/tdthnz975W5r65sxJc3sHl+GdBClhx9mXJrqLmbSNJ0O7uZ7LTGuUs2YIAAqfgK1rYlSVrai&#10;jBa3PKbj4KfCe/1PW72fwzbWzyEuQvG3uTjNdb8M/Bvgzw94y1f+y/Esk63VygAK42bSM/nVPw54&#10;zj1T4qRW7faQDbXO1QMA4H9K6/whmTx1rWJ0IXV+oP8AtVjzSUWm9zNqxl/FRD/wtfwv1+SyOfxr&#10;z5TwflzXpvxUTb8StDYqf3lkP0rzFSxdeg45FVHYpPQl7jgUu398Pm/hpAAVHy1JwCMelWA5Ubyg&#10;fKGPUmoyuGQbacDJlsymne+KAEXzA7kocdqlDfuiC4GaBnB5qJs+YPlOM/lRYByhVlZvY1tWEjfY&#10;H+Tgg4NYvO3nGAK29PAFvEfPwNpyPWs5lRN+w3GA/OG+biuv0oKdbjzAxH9nS5/KuM051F9dYPCy&#10;/nXaaVK0esbxHuxbuNpHXNcFZG8T5z8UMI/i9OrxsBPPKyZ6EZrNiwGIK9Dmu9+IdnZHW/Blz5Ea&#10;mG/m3AdQGrjlSMzDDgAgHFb0VoJu4zghDsHfpTNw3gZPtV4pGSRjHFVmjUStyDWhIzPB+Wmk/OnX&#10;rTiCBzimZIlBx0pjIy8vmuPIzzTwy7H/AHR69TUo25kOBTCMv04NIRIqgiNguasFBvOWI+XinQrH&#10;5AwehHGaskAkcLwvemBVwPl/dnGetEhwvCg1Pz5T4C4owpKjYBQBVLHyh8q8jpVRmfzSN3XtWiwj&#10;CjMY4NRmOLeGypOPWmJlNXfztptzj1qwjEO37s59TU22H5QG/ShVXdJ83OKBGtojH/hNtIO04MEl&#10;fAPxZlkX/goF8TIw5H+kAmvv/QwD4v04bh8ua+A/jKm3/go58WTkjJiwKaSszCrujnIrwRwxA2pJ&#10;LnnPSi41GR9hMEjAMMFTis9l2gAkEnOaRREImO8AZ71jZGdzSF/D8u2KQEJyT3qePUnRFA08tnP8&#10;VYrrDsAwv3gRg1MirmQ4OSmKTSC5pf2kDBO32GQFW4w1WotW8sQeYgPmIcHHWufEDbn2ykZPORQw&#10;UWmwzow3DqBxRyoSZujUEE05Fuy5Jz83FQrrFotzMjwysoPDAdayHjAhA3r270sca+fnbHnoeOtL&#10;lQ+Y6BdV0mSzx/Z1wctx2pwvrcy2hS1KkKeprKEZbywbaJdp4YDrTmiQMWAB6d6LBcty6rp4nQTx&#10;SsVfCsBip/7QtvPtdltcYPIB7VmGK0N3aZghc7vmBxxV2Rbc3cGyS2ACdBilYLs1P7UGUP8AZ4U4&#10;wDUz6nGbeMFZC23jAxWMVgMIVni3bvlpQcNnbERswKLDuSC+uTr1vjTSI92W561sx6nGLttsLcrg&#10;LjiufCqd7LFnGcrTVbUlA8vSUxuwcmlYOY6Z9Tm3Woa0AQk7j6U17+JjclJMDAA461hMZfspVomB&#10;LDimFGEkgW4UKFHWiw7miLyZLi5KsMBs5q7Drl6kqOiRb04ye9c3lWuTGJBux09ackBDS5I4YZwa&#10;FFBzM3ZtTvJNUEklnEQwHA704XkgEh8kFcfdz0rGJQSpmbjHANM/eGdmDkgjpmiwrm8mrRb4gLPB&#10;B6Zzmo21SNtWG62OwL0FYewB3OOp4B9afEkn2qQlF3MvIosPmN4X0Em4rpxCg9S1WYb2EKcWq5we&#10;TXOMri2mUooCtng1SV7l9RXFyVwwAOOKVg5jq21KMpIV01lw+N5/wpq38a3MIMxCsPvAVgym9Lyq&#10;LGM9MkGlMdz5EeLdCq9s0WDmZ1TapbpZiJSkjHqx/hFUXvYgyERc9+etc60E7SSsspBx83PShIbs&#10;tj7SPvd6OUOZnU21/u8xfsxAAOc96R70BlCW/wAgJyAetYeJdqqoGQPmpuJBOh2cbSCM0rD5mbMe&#10;pnc5+wAIAQGJph1NNxzpwIrGSKZpJ0DDbnJ5pfLGXABPHWmiXJl1tRzMrCIAZIxWha6taLFbrLbD&#10;LdWrjpUnM8mAwQNT/LJhQBV3eop2FzM6241CNru9CWkW1k4BPSs+O/CGXd1DjaoPWsM284uEP25i&#10;cc89KQw3H2iT9wzNkYNKwcx1kmts9vEi6WpIH0xUX9pxMzK1ovK8k9qwVglDfvCe3Sj7PP8Aaidx&#10;K5HOKLD5mdJb31tE13iSIlumR0rYg1TTnskjGnWzPzljiuFlgPnrjeAU5NQrDdq2I1kDZ4YGk0NS&#10;Z2k13i7OIIsE9jViC4G9iIFU7ema5BEvBbSl4Xzgd85q5C04sZOJA5HWpaHzHaRXTiRQLKykBPJ4&#10;ytWfNY5AQKCewrhrNLxL9mF7OxYknJOK6OCS8cBOM+tIfMQeMcS/Avx9b+apMmlkltvXAzXxzasP&#10;LViAP37D619iayH/AOEP8SBpQwOiz5/75r44g4tr3g5TUWyK9LBbMwluaiY35Az7VLkrHdYg5yOR&#10;UK5DHDLjYKmBkFrdLlSOME13CI5GMbWpETOjdfXNSq27/lmRx0NNZlEcYIy23pUaMxCEnvyKBErb&#10;cPyOTV2w4vkyu5S2SM4xVLK+W2CBxVmyz9vhDSllL8Y7VEtio7ns/ga/t1+IdrG+mlVMf7sN0Yj3&#10;r3G7mt5LO3226Bj1z7V836I0zeLvD6LDErRTKVA6mvdCg/su3kfUlWR4gNma8atH3rmq0LSyY3AQ&#10;ITnpTw0hBIEQ44BNc3cSXCMVSZiu77wqoZbwTAieQ57bqyQXOjnuJEtH2wxsSeaqiZTFBmNefvD0&#10;rm7i8mF26i1fbt55ognZ4HALhs96AudRuTMZWCEgdjUgvZorDUiNPiB8s7RmuZEkwdlZnwByM1Vl&#10;muG89ftJAzwM0wuy5/ak7D95CGKynJParq30WICukoVb7x3ciuUcSGebZn6etIkV8Wci5KgMM80W&#10;QXZ17XNsLpPkXbiop7yPYSbFdoI289a5WSHWUv7dv7VjeHI3Ljmppd7+UA7dB+FFkDkzrre+Jsbj&#10;/inYI2MfDbslqzUu7ibVLpZbN1Xd8pzmsKMyiK7DXMoAT7uaLWeZHl3I5+bjNHKHMzrUW3Mr7WTa&#10;FyCTVOaX53Z7r5RkDHesW5u2WEbpSwxyFNZsc1xJcKROxjwfkPahILnSJKxVnigTrzlulNMl07Nu&#10;iUYPWudEV8kpca9KsbOflxSS3eorEUwzHPBHeqsFzonljjUnERLKcn0qlG0YS9bzmIZskE1iq90Q&#10;N7kEDpT2lbyYwI5uvpTsLmOitJH+0wvGZRiUDPYVrarIPs1lm7yuB83oa4ZLvUkhlWKMgZ5yKTzN&#10;Wmd/M1BscYGKlwuO51X2r9yqEZXaOh6VY+2CCzlZI5CQPl4ziuSdLhLeXF0+cDrT7a71JRIPsaMd&#10;v8XSjkFc7OPVpbjRLdJNHg3EnaxODWrbPINIjUSIyknnvXnAnm80509lO/IIPStCC8vEnjaS9YIh&#10;+7mhQHc66dW/dho7hRztxmqa53ktbhsNkKeD+dYM+say5uPLthIqoMHFZx1K+a0DyQS79+AAMYpK&#10;I2zsluAt+ZG5BTADcmsO+mjOsQMisA0nIzWfFfZdBJFzjoar3dxbieHE4GJBnFCjrcVzrbWUmNQY&#10;1H7sYz0NKblvtygqg54+auVmusXFki6k5byAdoFEU0RJYvJvzgAmjkuCOqDRC7mdSAG6jPNBliDS&#10;kRqox1JrnhKiuxNw+/FRTXSfZ7uN7d2Vscg4xS5GFzs9PkjmFx/pdsuwHPIpWEaw3RM6Fd3B3V55&#10;F+7uZWg8QzKGXld2c00XOoFZFW+umO7lTT5WHMemQPbPo1ySsPyjgk1VV4ZIZP3a4VsZrz159RSI&#10;79YlwV4UGoob+/jLquoS8tnHWjlkHMenl/8ARkjJjQEfKdvFRm1vWjyLu3VQf73WuIS/1qSIANck&#10;AdNlItxqwlObq9PzD5TkUWKsjt1hRFy0ykjqc1OZrUwQZeJc8DnrXDG9vzuQxXhG30qpc/bjZrJ9&#10;puUZW4IzTUQsd98pnkUSdCOvT86dI0IWMbo8ntmuD+2a02j2489iMgMehqwsku1MXt3uwOSDRygd&#10;sGkby12RYx0pTChUqzAANkEVykct9sBW+lXB5PrVgXOpED99KwHt1qdgOktm266odFKAcHNady9v&#10;JDAVKkAHiuMja8Yhvt6jJ4BOMVcFyUjKNGgbHy4brU2TGjZBiKpnKbTQfsgvUcXKFh1FZNumpS3k&#10;v+mRbTwqZx+taLeHPGctoxh1vw5b7h/rJLlTgfSnYDScboQRFCVx1z0qo8cZjk5tgeP4hTbHw14r&#10;gj1MT/FTw7dCUDcftCjy8enNNm0rw7DKrX/7SegwHzeYbciRv0NL5gWoBbFVysI2/wAW4VNcLB9k&#10;3KwyByPWq3nfDtIZTH47vbvYoxmMrkiqEuueHHeeJNGuA+3AYnrQguaFsbQ3yyukOVU8Zq8rl7a6&#10;cWUSRjODnJNcRcSt+9ZbgKMZUA9ayxqWqBmH2iZcP93saagxNnolk9mLq/LfLgnOehqjqDxyXdps&#10;RdoY81ysWpymFw0DfO4BXGMfjV15T9mdvtg5QZUdqajZhe5okSYbFwMYppEm6M+YMVnW9wCZ43JA&#10;A4bNWVltzEQLxTinYRowmVvtHzx8JzuOKimeP7IxMJ3BscHNc5dNfveRbb+QfNgbTjNWFj1pI48R&#10;u2V570Ad3YNpVvoFozSwGWTksR0qnqP2R4mdZkKs45z0/CuOMXiF5yq2d6yheAFNUZ4vEkcY/wBD&#10;1cgSZO2Nj/KlbUL6HoElpbJo+mTrqSOrR54OMH6U6yWaa5KLdxhsHaSeK88k1phbwwPpXiRWBAx9&#10;nfBP5VZN7foseLO+TIByoJphc72azmia83zwFg3I31TbyGtlQiLJ64xXLb9duJlItdfI2ZIKNVgQ&#10;61FCsjvvBU/Kxx0pDNvZNDcJ5Ui7iCRh+tJbXGotf6g06sMHCjOa5Vb4hLsizlBEnA3ZxWjbXkBK&#10;k3OMrSsOx07T3EbQlY4zv/Sr9vLFJCokCgM+N2elcDNeXxvblY0XAPU9qmhuNR+xEPdEHn2o5WKx&#10;6O9tZRbGTXYWBAI+YcUxo7P7QSdegyEyFyBmvP1mkESg6nKwV8n56fLcWsj2haeZSF4IaizA62Sf&#10;T3guP3oDLJj73SoHSxeCPF1CqgjPIzXHO+6Sc5kYdOD1pY/NCOwuJSvYZ6Ucj7jTOvUQ/a1/0sFd&#10;oC1biljR1SXy1BJwQa4uO7+aQLeYK1D9pnF5cB7+Rs+o60cgXO3ea2e8uAFXAHB3U6Ka2dJ0+zpw&#10;OCTXC+Y/lSMt2xOeVzTWvbnZH5azZx1A6UcoHdstvJBKpt4jwQOcVURVicILNEG7nnrXGi61JCWb&#10;VvfHrTJdW3Wlwv2py5T15oSA75ncecRaIYwo6dvxpIQ8jkAxDP3cnpXD2erXP/CL3ijUCw3kbWH9&#10;agW91gO5W5xlxyD2p2Yz0bbscq9xB781WmS2MIP9ooARz81cddTXr2tk6XUw6bxu60k8/madaK08&#10;i4xkBuTRyiubMgt/PiDBGXfwAauqLYogSeMLs+6T0rkPORDMPtnQDAzmnie4+z7k3uQmeDVWFc6a&#10;eKIQksinns1SxpbCzhLGP7vc1xa3lw4k3XMvLfdq0LphDIGDAbeuelIDo5PsguQPtI2nPPpUiRWz&#10;2khXV4yAeFIrlxOxhVDLlfWmLLOsrYunwDxzSA6WR9qAfbCQRjGaowhm1BwsgPPOTWY08rIFMigs&#10;wxk1TnTWo9SDxXkfKjlWzx9KAO3WPEMYN7EM9OehqCX7X5jKwVipHI9K5+2OpmZywu8leeD1rdsb&#10;DxHJb6hOl1ahFiO/e4HH407ASF4GgcLIAcDPNZ8gu/7Qiwx2buTVBt8d9dZmYnzzuAPele6cjb5u&#10;AO9FhGvcwhtNB+0vk44BqzZxwJbynLAmPjmseG6DeUrTfLjvVsyNj5ZFI9aQ0XBuEqKVJLP1zT5I&#10;5V3AyD5h1zWaZZ8/60cdDULyOCjtrTMe60DNLEZnhHmnn3qyttdEhVmwoPJzWN9ogNurC5UMORni&#10;mRapKbpv3p3FsAHikBvMky3E4Zm8tY+vqapuyosGcDLdeuKibUGOBIYuB03VTmmheyfZdxHc3zqT&#10;0xTC5uRRwmVWIbdjg54p0gQJMBnn3rEt7spJAj3UZXjgHOKnku0N/wAAgHgGgLmhEGUTYkYBhyCa&#10;srHELdAseTnqO1Uct+7O5idvTHFKst+sknl6HdN6kAmgZoeRJ5MYyc5pklsQ6l3XIqr9o117FP8A&#10;iVXnEnRkIqwv2h5JGuBFEu0feekwKt5EfItdsIxnnmolidreRTkAr2q3M2mBDjxVlgeFA4/OsybU&#10;7CKYqCJCV4A71auFyJ47lVCraTFSeCATWPeQ6gL+2VVwD1Bqy+t3u24SC1s1YHhTyaybjUL6S6ha&#10;Vl354xxWiuRKxN5MOy6R3Acx9cdKwp4pkltxHIxXzTurT+0ATy7ogDjk+tZ9xckyjdIigN8pp2IN&#10;OGNDbAeRuPHers8CjTcIm1torEhnkwhF8vXrW/GuoS2MsgW2KKBhi4B/KlbUpMoR2935FwzSLgL0&#10;qhMjYPJA2t0rcAuRHcZVMdOG61SuEk+ztiEZPNUijuPC9zJF4G8PQ7Rl7kg8+9faXwElnj+PWgRl&#10;iPtPh2cOD7AmviLQIJG0jTWWQsVvF3Y/h5r7U+CsgP7VPw6AwFOhXIH/AHzXo0XeNmc8lqfVWlRQ&#10;x/E349KkCqrwhyB0yw5r81fEkYXxp8cFKAFvFF1s9vmr9NtPTHxb+LYO795YR4/LFfnX45sjF8dP&#10;jBblCNniC5br2LZBpxtfyNoaX+R4R8Nna3/bv8GsMHbPOMfWvrHxp82m+F5cAebby5r5E8IyGL9t&#10;bwnKRhf7WZRnvk4r7D8ZxlvBWkFY8+VCD9M1x1bXOmB+fPxUVY/jJ4JcMRm+/rzTb1VL6cViJzaI&#10;cg1pfFmEv8UPhodhAM0gfjoRiq8MVodBsM6gARB83fpWctOpEtWZuFVJF2joKoy4E8mWOOMVecw+&#10;bJtnyA+D70xvs/yknnsMU1sQyr/EhAOO9Ky8n5cZqxlN5xCOnT1od4fJQeTnDc0CI0TCn5CeKY6q&#10;CpMq8ngelWnkiKFRb44GaYVs2uQJLYjK/K26gREAnnIwdOnIpzbhHwq47UEWy3M4NoyjHB3ZzQuw&#10;FStz1PSgBqhWwDG31qQhQwwvGKfjlhlOT60w5DSKc9KYDsLlflJHejanB2tjNEZPkOSfpR+R9qQD&#10;xjeuV69BTgPnmxGe2TUBIEigAg4pd0gWECTJLUWAuL5W1i6AHHrQTF5JO3vxVSUnzE3EgYp0bNtI&#10;2kqDxRYCbDhh+7yQwIrSzJ5cLFx93AFY/nEXCg7s5+UY61oxyMY0U2x9jSaAsKAGfLc4qRNpt0xC&#10;W+f6VVLkyN8g4OAM1ZUyCNRmLpUjJ1J3MDAg44poBS5lP3VK9RVYvLlxsHB55qN5pNhVh24osA1x&#10;IbncGXbk5zVCbhgdmfn45qaV3NkV5+8OlZc73InQ+WxX0ppEsvPOfLA+zIflAAxSxRoYpm3DGMkV&#10;l+Y3nR5t220z7eq6rGixyFuhA6U0gbNMmHzBlFAzTcwmWEBDgmqzeW0oO/GV6VJDkTwg44NMGacS&#10;oZ48Iv41PKkSOvznkVSBY3yYk2gd6kcu803z5wvBpoCa1gRfHHhmUXJBF4pC596+nNKcu2kP1JgT&#10;mvlu0+1L4v0tnVigulwfSvpXw5IzHRRjjylwfWuvDysiLan0Z4UYm90ndGPluo8H8a7D4o2uf+EY&#10;nRW3HTVHH0rjfC7A3ukrxyy16L4xDS+HPCmWyfs5HPsKdVN2NoHyLqOV8X3AIPD8itC3BKW53Hk8&#10;c1L4qt0i8bW5UEbgc/hS2Q/0CxOxuprGaLTuzzP4qqx8D6UG28JJg18w2pP9k3EWT8twx+tfVvxR&#10;j3/D62yf+WTYNfKEJkGoSA/KPMbqK54JpO46q0LKD5jkdRTXQlCNi4HOak7j5h1/OonJ2ycHtnmt&#10;1tc5UZ0sZ+0K2Rgnmn2sdm6+I97MCNNkIY9uKSUnoAQM9M0sXmfaFzFHs8o+Z9KvZBY8YYf6XOA3&#10;H2l6Ix/pAzkc8Vpa0LFfGms/Z49sZuThf7p71nKB5JBOOetdKd0Q0WUJLou8E5qwAN5BUj0NV1VQ&#10;sW2TJqwCxnQGLkjrVCJhj5WC+1TxBVvpCLWRs4yewqJ3VLblB93vUmn3keL+MwqCx+TNIpGpE2ZQ&#10;xhx7VYBBu4/mXAHFRJtMpCgEBcnNSfLscbTnFJjRPzuU7M+9Nz82Nvej5/7KPAzvFSlVK5HHyjcK&#10;QwUfKORwOOKVcEzLyMUgGN3y8VIm3dtA5aQdqARWwhuX8wbVEZIkPbFYD6hCl7OsbMymTG4jrWt4&#10;haSHRoFzgyDAI9K4bnA+lNITdjuEYNpsDiInd+lPwoSQ7ucVU0ht/haRTPgrJjP8q0DGQybmzxSa&#10;EncauBGp3salGzCYVuvNMbPH7sY9KkTLSdAMDvSKJcL5IwgPGTmon2ZhO3jNTc+XwucNzSMozGQm&#10;faqQilqCWS2EcqxN5hvIjuz0wa+x9AJf4A/DCcPjztJXkf7Ir441Qf8AFNXDBMbZkyPWvr/wgwb9&#10;lb4KuGBCWB3fjVxInsdR4YRl1r4xYkJ+2eG5M5H91TXimk711LSU+7nxLcgtnp85xXufh9ZP+E+n&#10;IvYxGdAuh5eOpKmvDIUK+O3t/O/eDxXNx6/Oazl8RS2PerUsdDRWAO2Bfm9a6XwO37v9pmHf977E&#10;V59OuK5y2Vxoczbgu2xXKn6Vp+Apt3xJ8YRtGcS6cwYD+LHQ1NZ3gyqTSkjrJf8AXFTyQoFKiDZw&#10;M5NR3Oft91jPFwR+GadGZPNUhew4NeWj0OY1bfARsDnbyKd/y0Ix39aZF91ScjJqVVJvmITuM1dh&#10;XIJmcRTqYhyODXMXIK63asz8bSa6y8+8y4AxFXNOjteqOCEVq0huDZweojdr9xKHkyzkA4r52cG0&#10;+PnxsjVFUjVUfBH98V9Mz+YdYUCFBGt4Bx3Oa+dfFqpH+1l8aECIPMhsiPfgV2xTOV7tnp/gZpft&#10;+o5wA5UqPSun+LayN8JPhlcBhmOVgRjrniuP8FOU8RRo0yAmEbRXa/FNd37M9kxYjy9Rixg+prkx&#10;O6OzDvS54pZGNltlWM7hECa1U3B4vlPU5qpZRxrHuV1J+yRk+/FaA3Zc+WOvrWfQq1y9EGaDIIyJ&#10;k/nXzF8U8D9pHxe4DDdDbMPyH+FfTtmyZkBf+IYFfOvxZW3Pxh0gqMFtLIf8OlaUn76JrJ8jPOor&#10;q586V/7FkcGMDODiommvBLN/xLpVJf0rf092/wCEJnRra3x5nytgZqZZG8gqbeBxjoVFdrZ5yizl&#10;3muNso+yOrFewqpyZI/lGRKCeetb90QxkVLWHg857ViyIhvIwJDknnFNCaPcPD+oalH8CvGcqagv&#10;+i28Srhf7w/pXM282mL4n8KST69qRuZ7skvuP8qb4UumbwD8SrM6UQEghZ33cHk4yPwrBPmv8Rra&#10;V4JTHDOAoA6VlPc6qdTQ+uNGVT4a8Kut2HPkfeIrrV83yF3Kx+SuQ8LBn+H3h4syKv2YEeprt0Ja&#10;wtyJF7g5rjrLlaR6FB3jqVVdy6fIMBjV6NsNDgr94bjVDbiSfBb73NWoBkzfKDlhnmszU+evi1EB&#10;4w1U+UvzRxlR6mvJLXzPsYDFQyjkA9K9n+L6t/wkfh8jI3wNj8K8TtgvkocyDLHOT1rponDiXqX/&#10;AJfnbe2MelKrB7SQrEFBbnmgsv2R1EH8PFQwlhvAtOh5wa2Oce2MYZPwp4VPMVt5UbOBS7cruaLv&#10;wPSlYgkEuAAvSmIpOyF5WFqMD1NY07mPxl4Tm88FTcYHHTJxW5IYDbMfs7439vWsPVgf7Z8LEhce&#10;evyjtyKpGbOqmif+1LgmVV/dBgAeoNRA/vG+UjJ71auPL+3RSLJJzZJkH6VWHIJ45PT0pMaGSh1l&#10;gIk6g5FU5Vh8sr523nOKuur+YEPXg9aqTLiVSIySVwRmiIMqOE83Tztb5ZOorK15YTqNtKmfmgAb&#10;PrWrjFyF8zADAnNZWtKc2TCTjbwBVoyZgrjfyDjFALDcMkc0ZPlr06UYyfvjOaog2bbLaacovLDa&#10;fWrBKhQAAWC8e9QWgc2pjZR8h4YdwaneMqY+OGzzQAxeUlY7QwzxUSlmEm2fac96euPLmH2Ukk8c&#10;1GV/15EXK43AGqGSHJt1+TkHmk+XMY49qTscRsoIHOaftJlTBUntntQAwg/a14zx60EDjjv1qRkh&#10;FxcZ1MHYg6VGoyCyyBhk0AIwbypc+o4FDYLQ/JhQBuApwLgPt5J6g0igBZzvPzMMigCJ1hNzIQjk&#10;heOaQCQI28NyeMVOwbarIAMdT60xmlJTEanHXikgEOcAeQPu9M9KrOA1nOQq5WQYx1qYYLXXDLnG&#10;ear7xHqBKzMP3TdRmmI9i8NtKPAOkmPVMqYdsg9ParNwuL9ttsvJ61l+AxM3w78Rsz5UXZ6963ZV&#10;Pn42nlj3qQiZjB/NlGB93imqB5LbgynNWCqfanyx4XpUWCS2c8NwKBmbexxyW0EYjmK845qSz2C1&#10;iUMxCgjJrRlRBZxkRL90jNZEZ2ajcJuAzJniqTGtjSQgzNkjpQAxkPyNjnFRc+Z/qz1FWgGMZxKM&#10;jpgdKkEQgsHkG3HPBxUgZDbnqSD1qfy2KL+8U4HpRsTBO3JA6Uhmcyym5TKZAb06VqIivBJ+6bO0&#10;bTUYBO/911q3GD5YG5QB3oQELQMRE4k56bakijKuxbrjr61Md/nNtYYAGealA6Egn39aYCxiH7Mg&#10;KE5z+FX7WBjA7Lc/KAciqgBwg8oEZ4x3q/EZAkYEeOPWh7BccgHknMfG44JqSRo/sNjwRtDc+nFP&#10;BJCBlPB7CiaMvY3xQIu22Y4+grKauUmfT/hOSSX9lD4NtjcRFOv4AmrTj98flx7VkfDV2l/ZQ+H2&#10;64x5UtyP1Na0qs0jFI84kOa5ppRehtTbsSJtS+087CF2lW467q/Pz4n28Vp+2H8WkxhTr4cEdg4B&#10;r9B1B/s+EFAS13HgenIr4X+N8QT9uT4jLhQDaWpP/fIopStK3c1avFs4OI/vFG7cDGMVY3EFuT9K&#10;oWxuGaFVC4XrV3jLHZ35roOVE6P+9QBevXmnyNCJrMuoUF+O9QJvy5EI6jvVieJ5Et/kBUEEj6UA&#10;dzoccr3+nSK+UjXkDvmvZLMf8SKQbQcKvavHPDLXOCfJIRJEBHqK9osZLWWdFRDhYV3D0rNxLTaL&#10;duzC8jKhiMc8V1dvK0mkwowAVW4rLg/s4SxqygHPpWxCbID5Npz1xWUi7XRcsw39pNwAMVau/Ncb&#10;Rb5IIwajhBEcpVTntVqNZmkjLJyTWL3LjsaOnwXL2yvHaR7lTDZatWLzQJUa3Usp6g1QtTPE82JM&#10;blxjPWprfzF1KUm5kbc+TTS0GXvNRHmBVh8nSsd5bgyajshHc1bvPNNySuMbefamxRP9nlAb7ydT&#10;RYDCmi862s5BbfP9pBx9DXYQJdfZIWZ1C+QvGaq2tsiwEMpPz5BxWoY2a0K5kB8vAoAjbBbGF4HS&#10;sif7Sk8rGRgm/mtm1tZkgJlv8sXJwfSn3MEBtpnkZQqrwPWlcZzOsXEP/CHWrowJBHy96h067il0&#10;aM5YHABGOtSyWcM99CsdwxUv92tSfTXtdBtJDo5Ix2Hb6U7iSYqbdsY+0HkelaVt5IVcMxw1ZcJi&#10;aztWjyc9c9q1YwfJXEY6jcKkZb1GaX+wA0V3jMBEir19q8sSK7uNfdZtN2qL35fzr0i4R/JlKxHJ&#10;A4JrAkhki1HzmYEbsn2xQ5PoCOqhaKG38JwE5/dDK+npXVHz00aVTbKPNAxz2rg7Z5Lp4pA6HEqb&#10;Wz0Ar0nbFN4XtVLbpFjXHPp1oEZsxhXRjGLIFwmTiueaVSBgqCHx16UzxFqj2gso4LN3aSQKSBnH&#10;rXPtJM+taUwikRSoaQEnmlYZ1Uay+fEG3HcK07bdH1Vs54q3ptnNNo9vMJECCPkntTWib7fcKJc0&#10;hxHpNI07gu2aey3G4HYy+4pbSOMX6b5FwG61Zvr/AEe3vNNWa/gVJH2oSeppWGZF3NN5MUbL9PWp&#10;NOEj3tuGzjNStbXE+rM6W8pCx5Q44YVas4JY7udmOCEbIPagGOunVNRUqEGcA1NFyhOzIIqtbGzm&#10;m1EPkkTflWuEjWFNo4x0xSfYq5UZJPKddrAEVat4EWyb/STuJ6U1txAPmDaG6VcgCkwDcAc0WASS&#10;CV9JQRBy3PPpWVElxHNIWwcHkmt66nMUbKsqDCDNchdXFx9uG1wQZRketIGX3afzpiLg4xwBVIrO&#10;ZxviBG7rWqEjOkocYOxeKhlEKPprS3KqrSAc96LgZpwL4YtHPGOBVi6n2aHCjqnEZrrpz4d/4Re2&#10;S1lhNxJGAV28j8a4rVLO6SE+Zzg5Iz60xJmdZzI0E4Zhyxxmt7TmWO3lVh1zivPPtMy+K1txbZzI&#10;uDXeuPL022JnwTCMe9DGyWUTF9yxkruPFZV2jmVHCH5XGRTlvmErBgSN2K0cK2lzN9nHMZNAbGZL&#10;LA5sk3SMdmMelatqIo7YBogM9MnNZ1lGXmkPlL8svXFa1ysP2JdqMDnigC8oiaA4j4z0FaVu8P2N&#10;0kuUVScDNc1bzzCaKN2xx6Vsj7I1rHyxIYHNCA5vxQYINR0RQWPmSnHpV2zC/wBk6Y3QFeTVDxIo&#10;luNEJYYRh+FOgkYWVoocEBBjmgWxsuV3FfJJ44OaMAMnPPcVADIxhICHoAPWr7wlbaWRpl3CMfLm&#10;kMSIR+aOFxjoTUU8cGTjPvzVFZG89jvbG6n+axkYfYpCT0pgWIo9yZRkOOtTG3/0KRnIIz0zUloi&#10;raSMIWXj5gfelw+6UFiQT60AKgQaSubWNgIzwTWElnEl9dPGAPMlyQK6AR/KMxuox3NMaGXzRt24&#10;9aLAVrSOL+2o2+xRgqo5PrS3txqcd9Oh1GQx45HbFWYlnVph9ilLbTtIFcxqEmoJekTXEz7nPy7a&#10;ljJJJt1td5PBPOawbqG3eWz2KSTKM4qtey3vllI5wu9hkHtVq2i1NrACJd7KoziklYT1LFxsBsxH&#10;bRqqxDdx0rNluAEkUE/ept293HJIhfae4zVSJJmHmEKV9aoSR2vrzSc4PzGgfcwTzSHORXaYAduB&#10;wOtOU/6RJtjAAXuajIzkHPWlGCSNh5IoAlXAdgSvPqKQ/dGJM4PWkYfOvNIcenehjFXJdP8AeqRz&#10;yDsOQtNUYDZzSgDJ461IxIw7MWZiDng0jFgH69alB/dkZ7VGc/ugSSc0ASJgrGSSPWnsQJlAI5qL&#10;J+cYoXO77nTvQA4+Zuk/d9BTF5iGQSc8e9SHORzTCTlRsxzxQAoAyMHrUgx83zUY/wBGbMi5FMyc&#10;dOPWgB/8fXpTTuw53dqdxkc9aaSPn69OtACgrsBBNKSMt8w7c05QNi/NnIpvyhsbODQA8k/LhjwK&#10;MAkck00Z3Lx3pxYBshe1AMUAbjh8HFJzk85NJk+WQVpfTigAGQOFFJlsYIGc8Yp39aXBBjO717UC&#10;DPA6Z7ig4wMuM49KbwJG56n0pR1AxQMQZ2DIP1pB/rHGaeR8q/NRzvXI70BcXj5OOMmjK5bANBHy&#10;nAJoH3e3SgLgOo46UcYPzU4Y2vlCSRTQYxGud24npQAv8Jwe3FMBYZyO9PUg7/mH0pce1AC9jTOT&#10;cR8U07sr8vXNALCZTt70ASggueajDzBpdpGP50rhd7njBxjFAzg8dqBigyFGzEAf50vbGaUbvK55&#10;OetIQuU65NAEi7dpO/vTWI3k7e1KB8vOab8u9Bg5NADgBtb5OnvS5+T71IM7jxQT8wyaBDgD60nO&#10;D2oGN7c8YoGaAE53NweKeAfKB84EfSmf3adkbh8mB6ZoGIeh+akX/WSYjHJHenHJY/L29aaob5v3&#10;y5x1pgSMG3nOM4pAPmwG4pwP+jjPXNBJHIbBzQA0iXd94cNTsyeWnPalGMPlzz2xUfOT6Z4oAVtx&#10;LfLScncMU7jB460wBt8h3DpxRYCQZ2E7u/pSN/rmO3HyijLfLwKMZZcsaLAISu9cg5p3O3pSMMuP&#10;lpwLbhwBSENwNqkE5zT8tsU+nFMIbe/zdP1pwzt9KBjufMX5fWnZ+T71NHQZPNLzzxQIO3WlDH97&#10;hRmnBWKvwOKjAIYZNADlkkEg4yBTy2STjrTGDeWpMg9qcARGvzjrTAU9F5+lMO7cad/EvFMc4Kgl&#10;eh5osK5C2fMPz8jHStHTLS7utctYo7aRyXAPHSqFpa3dzr8KRrJuMoBxXtmn2mn6N4JLstubyS1z&#10;z/AD1pSdhpXM+X+y9J8Mbdlu1y0P3j/Ca8P8UXd/c3OoFruQxjcXBPWus1u8muvEE/75iokOST1N&#10;cZqlvLNb3EKmQCRlB29qlLqLqYfw5inf49aZKsJ8qOyuQ7AYHIwK9u8EJdRfGnxFCwl2C/ZsnoQW&#10;zXLeDbW1g8R28Caequ0WPrXp2nReR8Q7uTEYJHJxVt3JnqY3xXbPizwGcj5oJMfhXlSEbxgkc16d&#10;8SzvX4cNuyd0vIrzOPOxMwjoOa0jsJbE4zv59KeMeTJ8v8QpOPl5p/ID/uuMdKoA5wuQOlKMYaoi&#10;U2SHcfvcCpgFzkNwVFAAPvjinZGGyaT05pM/7NMLiPkkAHGa17AjYQXGdh4rKK5PBA4q5ZMwNyTC&#10;T8uM1EloXFmzppc6ndDcP9bxXeWTMLiAEYypGK4PSjH/AMJBb4Vvv5ruzgX1qwIBMfI9K8yqzdbH&#10;lPxF8067pMafdWXMnP5VwyZ2rgnhBXUeNGuW8ZOpkkwbj5uvauQZ2Eg/cnAXGc9a6aSsiWXdx8o8&#10;Mf6VEwuNrFVYn1qsks+5/wBx16c1Is95sx9i4rawrikzbV3A9aaxYSD5R0qQvcMi5tTiogJDJhoi&#10;OKQIkDHDfLmm/vSx4BGRSFZN4AIqWMSGRQYyMmkMnQSBHHmtnFSp5mX3SMKkjVg5HynjtQ6XCyLu&#10;gAGPWmICZMMMnGRjFSDdsU8niq+59jjy8c00teBV+714oAmkL/KNoHpVWOOYTXBN0Tz61XupL0FW&#10;FqW44qO2a+8iUvFkseOelNCNEb/Mb5QMUoJ84ZHU1Gqz7MkHGKepGDlcHNAjW0VW/wCE90072H70&#10;c/jXxD8crU/8PHPiR1Um1gI49RX3DpOR4x0L93x9rjzj3NfIn7QUaxf8FF/E7CFfm0e26/Sp5rSM&#10;akdbnis1pcSPb7Lpso/zH1qc6fM0bl5QFCjgVuZUQwAWyjLdj0qzGmXYCMnA9ay5mZtHJLayR6kA&#10;0ROenNagtnBcBBk4xW2bZSsbE8hu9TxmDz4wbMEjrzS5hcrMFLa4a4jV7NlG0/NTPsGY7hhpTyOH&#10;wBuxXZ7QXtseVsYcnH3ak32yEOtqrnoSKXOx2OEOlTiFGaORW3c89KY2nX67zFclzuGRiu6lMbAk&#10;Mg+Wo4vMFxDhYwMHn1NLnYcpzsVndI0ReBnxGNy+lOa0QvIfOlyTxxXTSyP9kfKIH3jc2OoqB5Ij&#10;KgCJkLxxS5mPlOeXTImnLC+kRthBGOKrLpiia7CzzDa3DE9a6yFJWac7QATzipJY4Fi4uFzxkZpc&#10;zDlOV/sqdpI91+cgcUJp92ss26QsPY10jiYw4UDp1NJFFeCa3BYbWPrTuwsYcdq2LgKp6DPPSpRB&#10;P5bbbkADtXVpaRbZv3yBiBxTntLaOw3PKm4+9HMPlOXS3k8uAssZyp5qGS1jLIotxy3J3Vrz+QPI&#10;xI2PrTlhiewSQXPzZ4ANPmFYyBpcaozbjwOueacLRFtztidiw5OelazHBjXIPy881JE0Sy83CAE0&#10;JhY5gaddNfXDyRyBFPyj1qwLPDtgvjNdW8kLJCVuEcKDk9KgABZsyKBjg4p8wcpi/Zo2gANvnkYO&#10;emKBbhZ5sQj5lAz6VolYxMcXI71LHtZvvDAPXNK4+Uwns5Csoy2SeTms5rWUXLKJwAG44ruI4lMj&#10;ZvV+Y8H0qvdWcInQmdc7uSKLhynMLazCdWFw53AdasG3fc3z/jmtuVCqRECMjaMc1CUt/KUvIwJP&#10;FCFymAYZFmuwZZMtjJFTxxMXGY3yBwfWugjFktvIwAckckjpTFWJriE+WoJJ6CgfKUEgTy3yi5PT&#10;mmyWcXlMfNYN6Zrbe2UW7H7SvHIqgxYXQBkB9KVx8pTsrNPtlyzSsBs4XPWm+RB/aDp2DHFWXf8A&#10;0vTxvIJfn6VqSW8QgikSIFio70A4oyWsoDDKv2dcGM4PvWKtnIjXCi4ZnL8D09K60K+I+Mg9Rmp1&#10;itw8bMoXJouxOKOUispAsxebdIfvDNWxCVjgAjGfQ11LQ2hidgYyQoNUG2NOxMQ+9gUrsOVGM1ux&#10;GfJK5HzY5qRYCIgGDbiODitlFkDXJBA44yM0Nu8kFimc8ECk2w5UYvkS4K+UMn2pv2dxIMRlmU8+&#10;1bsa+dHxww6VPHC250+zpvDD5qV2HKYqxRM/Bblecr0NSJb/AC3Hz9hjIroxZsEkAnRjwQdtQtF/&#10;ppBTJ20XDlM2C3dTESwbPTjpV6NcPJ8o+4as28LEyfM33u46VopZAy5N5GgOOppcw7GFdWyy+EtY&#10;UN10m4yT2OOK+ITtj8Q+IY5HIZdYlUnHcNivv++tkh8M3hWVW32xyRXwx4hihT41/EiMxKuNbZgM&#10;dCxBP869HAu6ZjUVmQLtycKSMDPNTLgrLi2Y9Mc1CMYYDjgdKsRf6w/vMYHXFd5IjqfMQGTnbwKi&#10;X775kANOlYNdyHzjnIxUZ/1vKtzQhFlVGxzv7fnT7f7Ump2i+USjzAk1XicjcXiA5456VvReW+kI&#10;iBS7Srg1M9iobnfeE7Z5/iAH81zsVNuD3r2i6tZdturyuCIx0PSuC8BWmzxFbK1uBiNWYk969cvU&#10;X7SrFYxng968atLU16HLfZ5txBbIKHBNRC1cwR7mUEN1zXRyRw/ZQQ2cdxVYQwtAAY3Y54INZAkc&#10;5LaRm5UFlOF6ilW3tFjY+YN46AV0gt7YOF+1kbl6Gm/YEMF2RKhw4+bPSmCRgJauy3R3MW4xUD2S&#10;m/YvO6qF7d66ryowuFDHCDLVEyb4ADABgkUILHMi3iV8KBjNQtaSvdYWdkBNdG0Ma7wVc45xUZ2t&#10;GCInUg8ZFFwMI2dwjAvNJtC9+9NNo58wKFz1wDzXSO2+3VWtmI28bRzmrNjYSm5MrWk4YcIMH9ad&#10;wZxM1pILUv8AbCDuGVIqNoZTbY2sWK/LgV6NqOkXiaPBP9lJy/3CMVJpnh7WrkwSM2kQKBlQ8qgn&#10;86TlpcVjze3sSYWElpKcnO41YktIFhAigUOV+Uepr119Ahjsrlr3x74Yt4xINu2VWZj9BWa0PgeB&#10;riVZby9fgE4wPwFT7VDcWeUm2uykcUs7I6nOMZGKlW1chcyMWUcEiu9ngsm1iZ4wmxlBQH+H8ai+&#10;xKZRm9tVUHg5HzVfMCRxC2JMuSmW7k1dWzQ+QW8rrxxXZNZ2otIh54JKnOKr/ZYxprr5W0FuHz0o&#10;cgsclJZFprz9wDhRgqKrW9mF1SIGeYhm+VipAFdxFHF5KIskSYPLHnNa0Z00adBFPoFtK2eHAAou&#10;x2R5tcWlz/asCjT3k3NyR0AqhqMTR6hCi6ZcBQB0HX8a9LnudOjvoYk8PpjIJbPb0zTX1XRHuWVf&#10;hvD8iAF2P3jRdiseY/KJLIfYJ2LLzgfdqK6gLWU7p9rQhDuG0nNepLqXh1Wcn4QWsnHHz4qVdd0Z&#10;ZAY/gjpyOoGzecgn3pczHY8asE1TIEcniGQknj7G/wDhW7FpXjV7S6aLwFqk+XG1GiKk/TNepjxN&#10;4ta3JWw8I2XAASK0U5X6kVFPrnjN7UCLxZZrIe6wgYNJT7ork8zi7fwj8R5khaT4XWsIP8MlyqkD&#10;8617bwPqqzo15c+ELdAMt5l6nH61eWHxhIlzJefEfVZpGThFmIAB+lYl1pEr3bNLqWtyN5gJDXDE&#10;Z/OjmYrWM3VtK8AQeLVD/tHpDOqgGKO1Dj6Aisia0tl1GP7LqUlzCDkSmPbu/CurTSbDz5RLp0Rl&#10;2Da7AH9TVp7aMWqJsgVVGMgVSYreRyUlrL9mEqxIVAG7npT7W3gmW7MkDiPGFfH5105trT+zriJX&#10;YBhyM1PbwrBYGM2mVKnbgdKG9AtqZtrongOO0tJ5/iZLEcEuogLY/Kp1tfAEk16tr8R5bglhuDWp&#10;Tb9K1YLRTFHIjQ4YnKEZz+FVLm1MFyry6bbjcflEagfyqOZj5UVLaw+Fja8kF38TLtLgniAQnn8e&#10;laVzD8MrF5Gj8NXF6wT5U3YB/H3qCbTlNx4buV02DOTlioJwakkstMN1EWg6r8wz3o5mHKZ76/pW&#10;2MRfBG1hATiNGzu/GoV8QWLMQf2Q0l56/aQM/rXQ29hZCewaPSwQZMMGHStW4g0lUkRdCi3+XyQe&#10;maEwscRdeICtvEkP7I2mxFoyFZ7wcH8zXOH+3HtZGuPD9nFmQsERw2Aa7yXTxIjq0EhGSQV6ioII&#10;dOS6EbQsT0O41SYbHKWsZeMKNCJIkHzZwDWlc2+pLd2CLoytlQSduBXXhNN8q1H9jxhUlBJU1auJ&#10;YZXt1S3hRVTANJyYmjzl4da/tBVXw6Su4AlTVyS31mMQD+y4i20ZXPTNd/BAI4GlE8bArzmqTxA6&#10;ikywOxJPU8UtQOCez1JrwPskZe6KcEGlitL0ThntpSAeM9q7N98d1OypHvPUdqbCjtczF50x3FA0&#10;c2Y5CAn2uZDn5SKozaZfvczf8VFreMZ4uGH9a7drdDJxFCcd80jxWzx7GyOcAg07hc87/sxVh1H/&#10;AErX2foP9Kf5vwzWWdKvYtesg+mXSh2yFf5t34mvVHhtFkgUwruQ5DVXvJ5PtOll4kbBwPk7UXQI&#10;5v8As1f7NhddPG/jPGKoz6dc/bFMdovAGfUV6Nbwme2YLbhQEyecVm3SSJdlI7Uku2Mg5pX1A4Wa&#10;OaOA/PPIx4UYqRbS8k0+2KTKJD94Y6V1vkkyQI1iDg85XmtKG0QalYhdPmSMISSBT5gPPWttTj1C&#10;xSa3Uhv7o6VpJbsI7gNI+NvWutkW2+23gVIslsbm5qWztrQXszSQHaR370cyBI4s24ewKJ5wO7ls&#10;c1LHZOBDtkkA2cmu6MVqswxpiEnO0hay76K5EcJi0472fAUDmlzAc00EheyEcU7vvwoA6VeWPxFa&#10;38MkpLIUHGM4+tdBYJeQRSmWFN+0EAr92n7rl9Wug7Kwk656CncDGtdS8Qx6rctFFbbWQg5QdKmT&#10;U/FKfaTFcWar5pJzEDmtKSzUS4XZz15poiKLOgtlOV4PWkMrf8JB4pUDd4H8IXqgfNG8CqxHsfWq&#10;b+Lr6BpFi/ZO0JJCmA8soZQfUinPBOS+2UIdxwKlt7QyNMs1yobYcf8A66NBXIR4o8Zy2cn/ABLd&#10;EiLfwxW4AGewrFvP7fuo4vNmkRS2WxxXWCzsl0iFCUWRZCc4pZ47c6ZHmPOOhHahaBucQtqBK6pG&#10;zDGGz3pssMUflqti5ORj2rs7S1WWS6IkUOCNgqefTis0weGEttGGFU5gkchbxBZMtATkDLHtTyjt&#10;qkiGJwo6Y71032FTbhWXO05JB6U4pFsRhboCMDNHMgsc6lpF9o5MmD1FacelGWxLJpL7AOXBrQEQ&#10;+1qWZAAvHPWtGC9MEc0ar984yRS5hpHLfZ4U3xlSCvGMdacluvlSqANpHSta7V1v0byVLSHNSQ/Z&#10;kifK5OBxRzCsc4dOhAk2XLElsnjpSNaJ9lmBnBkUjDYrrALfzVYJHtKnvWXdrGscrKvVugNCbHYy&#10;oLK2aWVnjbfgcDvVz7CrXCRqsUSlh89WrdiIEOxc47ikeRvP+91bsaLgWf8AhFDNd2yr4qskUxEm&#10;RnHFS23g/wANpebZfiNbSykMGdMYT9az5UuPs90DqF5gwn7shFQ6bsh0eZVe5Y/aG3bpDk59zRuM&#10;1/8AhCrNWcQ/FO1nQyEgbApFRHwg6uNni605YDlxTXaVZCiajKuRk4kzVUyzB5M3dy69wZCCappB&#10;obC+D9XDRn/hKvDpG0HBulGf1qvN4M1hrmVxqnh5Bjki8Q/pmsSWHR2gZimtAk5OLt+v0zTrGys2&#10;kmZU1hdpB3NePz+BNINC4fC4S4iV9Tgc5OWD5xUbeGrkBhb/ABBit9zfMGUHI9KteeRdSql3MFVQ&#10;Ml/zoLQu7n+3XbOMKH6Gi4rIrw+E9WzEYfEGkSfN/FIFp83hTXhHN+60QZxk/al6/nTXjBZl/tK/&#10;H+7KwqN1tfJjDya0xyB/x8N/jRcLEqeFNeH2cNqnh9QB1W5Vjj6CoZtFs7e7C3XjO0Q8E4wcCmiw&#10;sU1G0nhm1pZcZBa6cj8s042MjtqE017JI0px8z5xigTK8tr8N0aIzfE/USzMNqxwnn15ofVPCNpe&#10;R/Z/gRqF8AABcT3mPx25qNtPtdpXy4CQeMgHFTJpVoGi3ag2SOfQe1AFa61qRpbgW3haNCYuIwM7&#10;c9s1kQz62Vbz7y6CNIcRq5ArqEtbSMECEZwcMRUU2mXTW1rMNWt9qPygpgcpKL1ZXO1tpPU1DlDL&#10;CGiO7d0ruktIX05lkdMADiqx061BRkjU4bvRzC5TGh+yfx2rArGKtxGGRZGjjfAOK0vskTRyb2jA&#10;7AU+OCBIlVVUDPaluNRZmMEyB5bcio1XT/3okt51YtwcZrYeMAjGAfUimpHIZsmzjIA6460Dsygb&#10;XSZJLdmu2AXHPSp5LTwVhWm+IFxbHaMFYCc1ZkgY2spZEGXGMVWe3JmiV7KJkAGOBQBD9k+GxlZz&#10;8c9QChOf9FNV3i+E6xgn4+6sBv7WjVc+w2v2+XZYwbSAMFRWi2nxrpVov/CP6cy4PzbBRYdjGtH+&#10;FX24+V8WtTkIGAzWrVK2peCILy5As9QusH5SI8ZqymmyN9o26XZKP7ojGaqtp9os0/8AocbMP9kc&#10;UCIX8UaRGdo+GFx/s/N296hbxhqmXFr4OsolQZDMuSatixtjdgvawtkfNlOlAs9LWacppqBS3Ix1&#10;p+6K7MxPF3i271q2S4ntY4vLIVEt8Y981m31zdTyztJql+4EvbIH5V0v2G3N6n+jwJzkYHSoprdh&#10;qKN9niZMYOB0oVgdzmBOyxqF+1sCO6/1qtLLai4G+6kVivHy967dVfDKLK0ZdnClB/OmQ6E8+GLW&#10;ifMTzjNUpIlpnnZ2f2ksp1CbABzgdRSedG9yFSZ9uep4rsrvTmh1BYc23y544rJOnxb5GLx9eq1a&#10;aFYxGL7ZAHbpxz1qtIYzYbGlG/nrW+bZBJtDE89aqtYxSa3FmN1BjP7z0/CquBz8U8akRM7EqDjF&#10;Swz3RmdReXYTzOMMa1v7Ls/7SVl1Ft247gR2rTSy09Z7PESsDwP9k0hGP5t2biLZqdxwv3T3pst3&#10;qKyj97NjaQy4ruYNKt2027f7TahkjyORWLLbyBL0G1iySRuxSTQz074LwreR/FqJ/nKtDtY9s56V&#10;9h+BbF9K8f8AgHUQAxtZn3Rg8srcHmvk74Ex+T4v+KUeAfMMJ+mK+xNPdh4k0ENko/BB6V30vh0I&#10;lue4aH4ghu/jdrq/2R9nik0jCM7DLsPU9q+PfiZaTL+0t8S3ETFZpXNfQkiKNXDx28inYDuU4+mK&#10;858X2Dy3kFxLIPMaFuT3Aq0raHRCx8KRpNbftMeD3Ntjy/E4P1G6vsHxHdRt4BuNjRsZdJhPUcYH&#10;NeF+ItGj/wCFh6TdIo3C8zgD0NegO0zeAbLdwRaBclvauSr6G0dGfL3xJgZhYzvE3M7FW9CK8zs5&#10;yIG/0luePrXtvxLQf8IvYx8fLOTwORmvJLe0tfscbLbkgkdfWsnojOo9SnKyKZGOOmarfaotqgIS&#10;T7VvzWDskJ+xkheoqB7GBYHItwrAcLjpVJmbMkyloAysBhuaa80aRs+9wNvTGatvaZeL98flbOAO&#10;KVoPmblcbepFGojIW8zI+9GAzwcdaVZ1BmDpIecrzVyWzJtCTEhG7sKr+RlX+UjjGMZp3QEJvI+c&#10;ofqTTPtcB3bL18g9MVYFpEVVTbgj0oW0gxIowuD8vFGghY51eJOJAwPWpvtUYV1ZstnioxA4ngUA&#10;c5yR3py2/wC+l8zTmJDcHNO6AmS5tmyPIIyPXpT45Spdt+cH61A1spc/uSOKlht821wgd8+tIZO0&#10;0H2YN5nLHpiq7yKLq0c3Ix/KpBE2y3BtTkHrTZ4IysBaNs+xoQhJLm3LENdAlR8tRi+tBHtMmMtw&#10;cUfYwQSMnK9KaLOJbU7rMHBpgP8AtCNLast1GRv7jpV/7ZDkjzwCAOMVRS0s/JhILk5+6O1T/ZFP&#10;lg2jDfwOfSkFy7DNbtdKwuu44rTMmmnOy/JYpyPSsRbZ0LqlqSMdc9aelncvLCqrKgDZY1IJmgXQ&#10;JdYmQELz81VfNVoocTZ+bk1DJay/bJQEmZuOc44qzFbR7HVQR8vP1o0G2Rlo/LOJ48kcZNZ/2grP&#10;JviVgp5q1Jbgyv8Aupcg+tUZYJ2unVI3xxk0yRzyW77SI1UDoKkg/siCC8keCN5Hj+XPaoTZSpHl&#10;5cEgVnXsV0LSQrpzkqvGDnNUhNkxlLXPACgyZ61ejYGOQ+cCQB3rKsNr6fL5mlXZIzgkEYrRhhdY&#10;Zj5ZwX5GaGhpmkOIYyZIuSM5OKvxfZAmWu4l+Xu1Y0satHA/kykZGQD0oEKPdTL9jmAEP941KA2v&#10;P01b/TlXVYyTcjivoTwysx0vw44cY2LtFfMUNnEkul+ZpxIF6MHdz1r6Q8JXODpsRQjbEm36Yroo&#10;asUpW+Z9J+F5B9utuD8sqHP869O19y2mWPzEgQLtrzDw3HILnTWKdQCa9R1YW58C6M/mMZCuAAPS&#10;uiQ4bnzZ42Xb4q0/5eucVVsCTYaZ0ztI6VoeOlYapospi4ViKz9L8w6VbFkIwhP51zyi2mb3tJHJ&#10;fESJX8BaemDjyZOR9K+SXW3W61VZHQsZ/wB3z+dfZPi9Ef4f3pJywt3OPwr4qvLec+MNWbz2Krdt&#10;jB9654O6HU2JWkjEkmCgwvQHpUHnwBGLBfYmozar58379slfWoZLUtbMry/LvGMHrWkLPQ5EPk+z&#10;kE+Z3yOagRh9oYGVtrDb19ale3USWwwxAXnnpUG1jd2xxtX7QByfet1sM848QWscHjC/VbsNucN0&#10;6ZrIj+4/7s5HrXV+NI1TxxAQD89gprlYcYbNbQ2JluWogm4HPzfWrYOJP9Spx0NVU8rYnyHJPNTf&#10;xkgEcVQhLr/kHzfI2ciq1kN/iOxxCv3xxmr2CY1BI6GpLW2iR7liXZmI8sjtQBvRqy3FyJIhnaOl&#10;OOwzN8pwTxUKtci3GWQ7QMknk1OpQ7CV5IpMpCkkpwgCj9alTHXkEjkUuIzDDlDyOPrQu/y8+SuQ&#10;1IEPPG4nOaBtNsxyQR0IoO4scxDoKkXywvXqODjpSGZPiH954M0NyxLxyENketcNg+navSb6B5/D&#10;OoLv+7FkYHWvP4oLuS+8uOxuGbzMYA/nVLsSzpdAUnRNVzG+3zBzW2QwQhieOnvTdPs7m10ArJfQ&#10;kkZKgdKduyLgYH3uDSvccdCHaSwHmAZJx7U7KhXGRnPJqQqCVyxzUJSQu3+jEge9IomQOX747e9T&#10;bW/eDNJDjYfvE471KQ20ZAHvTRLKdzH5mnzozBR5RbHrgV9U/DuRJf2Ovhu6uPvzKfbaSK+X3CbJ&#10;MsebCXH5Gvo74PyK37JfhmMqcLq14M/8CNaRZEz0rQ9y/GrwHEJ+J9Fvd/vha8XvFVPi/wCJJiQr&#10;w+KJdpz1+c17Xpcbj4h+BblSpaEzIVz1D8V4/wCKbZIPjt4+tgzjydVWUknOfMOcVLRcD1Kyu7mX&#10;TIAWLbrUbu2K2/BJKftLeD4vNyLnTLsFexAGa53Q9v8AYSEw/M1suK6Lwlkftd/Bo+Xx9gv8f98m&#10;lJXRPU7qXDatqnykD7dIPyNTQqCOv3aZMG/trUCsWc6jL39zU8QAmiI4yK8ySsz0IrRF5Cpt4wF7&#10;8VMN4Yjb09DTFICODtB7VPDtCy/Mc7DyadhlOduWBU5K1ktGBqDOJzzbtnj2q87O07jB4k61TvXV&#10;CVO3/V84q4bg9jhWGNVvWDH/AJCS5B6da+ePiAhT9trWgY2xNpUDHnrgV9J3aqthev5Y+a8Q5/Gv&#10;nj4pq8f7U/w7uzCAt14eG0n1HFdqTdjkl1Nvw1uXxHoEqTMAtwQ2T1r1/wAcxed+z7qAdYzGLZS4&#10;z0PY/nXi3h1idastxJBuAeOO9exeIPPPwf16JreXZPpYKqenyj1rjxS1OnDSseH6UZhZKjJkhcZz&#10;27VsKDskO3uKxNEaJrbVSHdiZyAD7V0KBd6/7tYts6US223zTmQA4Brwn4twwjxTos4TaWhIz9K9&#10;1RAblTuIIYYNeO/F+I/2R4VlJGUmIP0Na0n7wqnws8e0ls2uppvfgg9a1AD5Uy7fm7Gs3RTGTrY2&#10;gExLitF5VVpf3oDA813HnpGRcRMJrgl3GWqgoH9pAKASJFxWxOzSSxAgkY5IFZjIq3kGZCB5wxx1&#10;pozcdTtvChDan8WrNd3mXWmQeVj1Un/GtCwtNUb4gLYDRdQkuJLxAQIjtVfXPSsjwpJOnxr0iJSC&#10;ZnUKMda+wdNjS30y2law09AYxyIwWz9etZVIu10dNGN1YrWNtHaeG/D0TSkNFZqH9ia3Y2U6aBuJ&#10;BHB6VnX7I7oyJ0IyT3q5b/Na2ZIwdvNclTXU9ClHlVh+474l9atRNhpT5WSMYGfWqb5+3DAPbFWI&#10;wftkOZFHPNZmh4x8ZMrcfC9tgy0c3Pp0rwRMeYR5hOTX0n8XLbfo/gaV4PlWOUL7cV83xqn2UksP&#10;ME5BHoO1dNG1jixCejLkZPlICpAPAqSMOj3YEa5OOaYCitEWkxhOABnNTAubSSQRn73ANanOMdhv&#10;UOXPPJA6U2QIYUAkDA+lTNvGCzxnKcj0qoN+GYRY+bmgTFYt9mePCAdjjpXPasP3elnc2Vul59a6&#10;IKCsh3qflzWFqa50OWTA+W7XH51aM2diwRrjS9s6Y/s5N3HtVZlAaQFznf6VHbiV9I0aUzgIbdeR&#10;6gVM5JckgZxwaTGiHDGUEDt1qnPuEE+OWB6elW2YrnHPpVCYTfOAgLEgk5poJFE+eRcHylLKBnms&#10;/Udx0VDtzhxk+laZUC6jLbhkYxms++GNOvhv4OKq5lbU57kR9Bz0pp+8aU445oH3xxVEGxp7SeTO&#10;oAYlhjNaVyrCKN/MT5lGeelZGnZZbtA+044b0rQYN/Z5DMzMG65oGRnACOswyDyDTOfOlPOWxmkJ&#10;ImjG1mOO1PJAikyoBp3EHyAyggkKPSmkK0EpDNjv2px+0Yt8IhDA5pV2/N8+F9KLgQIqfZpM5wW+&#10;73NPUoA+2Mg54GaeMK5JTcCePamnb5sYIYBjnNMBr7vPdgqjjkUgJwvFPZflU7mIzzSY/fKSeo4o&#10;ACW6eZtzUTljKgy3AwDipepUbF60ZcyMPkA29aQEPSQAnnHWo3WM+acDIiapip82IHBOTyaifywz&#10;5zjYc0ID1P4eun/CF6vEdx3zNtx/DXSXSMlxkH+Lqa5X4bP/AKH4s2yICrjAI9a7G6VXutRXe2Q3&#10;UUnuEdjLIDXDMZlOelVWVvtF98nBI2mrUyERwAROCD1qDLG7iUxsRjGQKCxjbzaIpcdeKywkn/CS&#10;S4tsjA5rb8o5fMZ3H3pqwv8Aaycjp3pIQ1Y185CXHQj61KEmVM/ZxtZutSlP3bLnJAyDTFecxMGc&#10;4DYFOwEqiMRjB60pCbJiUHA4HrUqr/og3AHjg1EySFJCQVx0PrQK5GFlOxhAFGfWrQX93jBPA6VG&#10;gPlJ87Zz3qwhO37wBoKGBG3n5fl29c1NgHT4wQciSnZGOWGKkVAWQ7l4PSgm46ILub96MCOrERBE&#10;uZSeuKd5Kk258zkjninrGwuWGwY28EUWBFiFZRGhM6YBOOKdceT9gcibHyndSxRPsRWuDgt2qe7t&#10;4Row2uSSRnFJoZ738KPLb9njxev/ACztr1cAn+9XRMrjULkMxAByv41yHwibPwj/AGkbZi37qezZ&#10;cds120+DM/QERqP0rhqaM6YPQZDua8gIYY+0pwfrXxd+0RbyQ/tetOhIa40G3b24GK+z02i+tcu3&#10;+uXp9a+W/wBpq1jX4n/BG6K4E2iSozD2IqaT95M0bdml1PnmzP8AocBUksOtX2+6DuGT2xWdDhVt&#10;NgI3da0VBywYgjHBrsOaxJFnzGBftV4kBUAkxleaorjyz0JzwfSpwQYwGOeKkqx3XhZpBbXyNEzD&#10;zAVNeuaPNiC4AsFAIwH7mvIvC7k29/lVG5l69sV7FpoidQQMbUXgCpkgZtxBfOBLckHmrtqwF1e7&#10;WPBHWqUYG+4OBlcdau2oja6bfGV+bt3rBos67TyzWrttXK43cVpuBsDAjGOMVmaeu0KRMfmBBBro&#10;YUhNheB2UHZlTmpsaIpwscr87j5u9a1vtH2ht6DjvWNbJLNqV2FyFVsLjvWkkN2v2hZLZ1wOM96T&#10;KQsjO1wdsZJ38/SrqBti/L/D6VNa2+7RZ3MKl88e1Hl3K7c8cnmhgXraOV7GdljU7F5oSQ/viFTh&#10;wMU+zmiiS8VnbLr2rHaQrrl6ApwZQRmpA3JWDRQ/MRxzVa5JfSpEKNwvBq2PLa0syB/yz5qJsYIY&#10;AZU4paiOYjZ4NdsnBH+vXrXfTtcS6XpTNLEY/s5yMVxt3CpntG3E4m4Ga6KF5G0W2jIIPlY60AZL&#10;xQiaURQqBvOcCpY/MG3jgdabMJVnKs5GW+lTvu/snIkXJXjHegBjyFpP9cANuKpXUavo92DvztNO&#10;QTCL54DnfxV1cmMMLYMuOtDAy9MjKWWnoJ5ATKc13QN+ugxHdycDcD2rnYo2M0e2FR83IqC8utaW&#10;/eIeeyeV8qqKLDR0Bt9PkvbUusTjbltw70XVjZyeH9QMce10GQQOgFWPCs2kXenSx3KSrKpYbXG3&#10;kfWnXt/aW2q6taMiEFG2EY5pajKthqEw8JJB9obC8YHGcVYt5990MTgHdhgDXJ2hnd5yTsAnbC47&#10;Zra0+3kGuwFZWy9yuVzUoEdTJHGhtWdH2tjJNZevaRpd1YaDcLdE+XcqyJurstbtwvhbQ0KoS1uM&#10;gdq5dEOLRd7hVHABoRTR0OmXEg0aaIWkKmGBApPUimXG5heMQADgcetVrPyPtD7pHUk8+9JduRc3&#10;ATgZ65pARRQxQ282Ily5zmrik+THnHA4qKHcbJ9xyQRzTuMsOaARMu0rMdmcnpU6YEkZyKii5SQn&#10;AwPWl3LiTGBxTQyG9VpLac72yI+K5yEITdbiSVl4NdlZLFLJchsYEDd65N/sg8XTwpOAFmb86VgN&#10;WOSLyowH6AcEVnarvlNmG3BVb5QKtlUEUmYwCW4pS1uvlCWJwWxs3DiklqMzbeWaO8iJcgrjDGte&#10;5lSezJaVj8nzE9q43XL+6TVYIE8NPJ+9UIVOM5rolS8Ph+w8208om2BIBz2oEctf2bf21bzQZZhM&#10;ueO1dEJQ1rZpJKxbyx25q5AtsdOYNjcqk5Nc6808fiSzmWJXUXGCvtQG5pSpapdWu+B/ncAcVrx+&#10;SphjWf7yDg1JObKdLN1gjUeUpI9DVZ9i6ipIXoAKaAuwRQpJIyr1NW2A+zsPsKt6U1TEYYNsIz3q&#10;3j9yp8xB8tAmV7a1s21KNpL5Uz1FWLlbSK5lVbqNgAORUMwhaAFYiCBwQaymDGZss/B65oAo66UF&#10;hbuWUjGSM1h6XfacdRkRrgbd4Bz2FaGo29zNbzKksgPvXLvYPC0YOmknzRlwetKzb0ZSSO3uZh/b&#10;NoLRCYuCxznFazMHhHzuD5QzXI2zNFJZKpbDgfhXUQO5WfNupwBjmqJRJYWsj3168ki7EUnHrVu2&#10;2teFiUUKxA4qEG5SQqQwLLnApoklWB2Fn8u7nmkM1GwxVFxhn+b2qOUBJmAYHgc1Hbb2MpwwGKSV&#10;iZMBWO080WAYbiT7UitIoB6ZqdmmjgBMmcnIqnMsPkIzxAc54NNlfzdOhCO/TFOwEsmp3UV1Y7ba&#10;FybhRj0Brd1dLOTw/G7eHog5t1KkYzk1xHkEa1ZH7Ux2ygkGu0WSaWNFkSJES3HzE9cUgPMNa03U&#10;0j06Vbf70g3bT2NSWlxe2lrIfIYBoOpHrXTao0kmja2tpeQzNFGxKqwJ4rP0Ga2vPh/qM1+dPgeB&#10;3XbIwBYjpwaloDjb57V3t5ZrpwhuMv8ASrN1JpP9k2ZtbmTyxGOAOppdTtt+l3ubNxE03y5GOPao&#10;dNW2isxGbFHQAbc84pgdTzvxsOKP4gM0c7hyMDtTsEuDtHSu45yNS3mt+67U8D370YOF+Y8Gg/fO&#10;AeBSAfgFGBWmjO9Bx0py/dPFH8eaTYDl5WX5TxS/L5S/NQCfLYCMc+9JhCz8rwOlIoUn7wx2pvz7&#10;Rz+lSDGwH3prNiQbUHSgB6bTbsc0ny+cOTzSA8MTH36UBuT+5Gc8c0AP4DKpfJNNOMt81NbzTNng&#10;ALSj/VL9aAFByB831oXqOaMZ58vHFIMho8nvQBJyGFL/AAOMDmjpuG30p+B5ZO45xTAYP9XHjPeg&#10;/dHynrS/xHn6Uxt3nZK8dzSAkGNzAgjig/SkGPLY4PWl/iT0zQADBA5xQcYXn1pDjf14pB1YcE46&#10;0AB3Z+7mnHOw/SkycjIxT85PWgCNc8nFPBXcPlOKCAZFG7Ax0pcc/e70BcBkg5Q9eKU7cABwaD9z&#10;hs8dKauMkH060AOBO4HFA25+4ck9aYN2WPTnkUbmLR4NAXH45f5O3rTBjK5T5s8VMACTnPAqPB8x&#10;gQD70AJyJFwOSak42Z9DTezfL096dkc5X60AJ8wk/DpSDO6U/SnZ5xg/Sk/5bDigBOSB6elOGNvB&#10;IppKhhlTye1SHbleefpQMQZIbikH+s4pDncTz7inqDuLdqBD0wEJK0w58xCOmaePu5xxmmPjaB6n&#10;0oATn5uaMHy2IA604fdHzdqONrc0AJzsGBmgBti8H6UL27DFOyQG/rQAvG48UvHPNMzweKX5gRha&#10;YwO7JIPQdPWmjG0naetSAt5bDjrTuPl/dduaAGE9R7UnGSARmhuXHyY54FKytvj4GdvWgAHmZ/1Y&#10;9zmjsvpSAMFfLnqKX+A0APXHAIo4weKaC+7G0c0uBu4bNAC8bOYx+dJ/d4pw27WJI9qQj5vvUgFH&#10;3ulKMeS/zc0znkU7jmgQvO2EA5POTQM7j81LCV+1MxA2qD17047POchf4qAGn78fGcGnDoaQ9GwP&#10;SmZcSHMXGKAJt2AuAcGm5HmD5e9A/wBU+W44wKc3+qU7DQAhyJF47U4dDz1puOW6U45ATjnFMAGM&#10;L82MmoF2nWZUETEnhT9aa75kVdrY9q7jwbo4u9ba4lTEUb5JI64p3sJHU+F9KtrLwpd39xFH5hhz&#10;ErDoT3rifE+p3EupSRpqB5c7mJ/Sum8c65bWvhq8SOVFSO2ZUUe1fCfjH4pQ2Os67s0bU7uWJn2x&#10;QqSD78dcd6mnFzdxOS6n07Bb6hNbxMsKMmex5NXTa3McSFtM2/Lwa/MjV/jP8axdPdWHii3trWS4&#10;IRI4eB9Se9eg/Cz4yfFm6+O3hbT9a8X6VeRSXSq9tKgTzFbuH9RXS8O0rgmmz9B9D85fH/huQxKA&#10;sxDH2NejSc+MJTuAVoxgivJn1zwhZSWNxeeONGtoZbZHEckoDL7V1WheNfhBqWv6PaWHxP0qe9mY&#10;rDEx27ivUZOPwrBR6i3H+OQW0/wJ0OBMK84hDC3CnqGNeneNowLPQCBgKGxXmkQbfOWHJrRKwlqS&#10;jO4/KOvFSjOx8r1FNwvrT+DI2OuKoZEQhbO0U/5fKTCEc00hgwyRQW6gg9KQDhzI2W4xT1XKcHNN&#10;XbsfsPQ1IpwBgChiE2kxOSDwKt2AH77CnntVUltpzjrVuxbGqScE4ZeKh7FLc09KYr41nG0fKwwM&#10;V6VaJDJqenhmUHzVyT25rza03J4/lOw/MVwK7+Nh/aenld2fMTOO3NedWV2bx2PLviHAkXxW12NW&#10;iIKIU+uOa82l+WKL9/Eeea9B+Iy3b/GWVmlYJFZqGb1JFea/Z5iVy0h+cnr1rendIGSiXMoG1cED&#10;n0q4jlUVSYyCO5rL8i5JIDkDPfrUn2e7EsBe4c47A1sSayzKIT+7Bx0qMyxGFjhAS1VmQmBsvgYq&#10;KJQI5AGJ555pXA018swL8wBqRREM/P271nqr7hiUingS7pQZD060gNWLYCWFx+dSmQOVBbtWXGs+&#10;0ky8Z6d6tINsn3T0qgJyqFDmTjPT0pshiEeAx6CjjZKd61CBlVw5OfagB/7siAsAQvaq900KxuVc&#10;gbe3aptv7rG8Y7VEY1eJ9zZ+lAiC2un2lCitu6GrfXHzD71R/Z4ViTbGcg9Kl2oMEI2cDincDR00&#10;uPFelnI5v4tv/fQr5b/aXh2/tu6fKcgT6JAc/QV9QWgK6zpMnkMMalEAc9ORXzX+1LvH7T/wuby2&#10;w2gpg468UrXZlUZ4jv8A3UeG3YTg0qTzo/yzkAkbs1Silj3rGrjO0ZzU2SWYbK53uYmybkPFbKVO&#10;QOSO9P8A3GWb7QUIHGaxUaRbiLMWE3c1LPcgTKq2ucYoC5rC4uBIg3kL0+tOZrkPGAQAawje8c55&#10;HTbVqO43xW+JMj60tB3NQtL+7yCOOlPy/kKAG+Vshs1ktc5kOTIMHjjrTvPYysuW6CnYZd8ycyy/&#10;vGK455p6NIUnPkHaDw1U2Eg02ZlZiAwJqrJePsCx2tw/HOFxRYR0MMxVgNz5ZarXDSLIDskJ3ZNZ&#10;sE2r+dAR4eufl6KFJzV+KPXrm61bdoV7GqqMFoyAKmwyeOfdZYJCkdqlFy5E6rA2Vxgk1lSRXtvN&#10;iaBQd3ZutKZJfNc7lHyjFOwGq9xfbYiZycdqRpr6RVDbiD79KoBiUiLzkD1qT978pyAD0xRYLjpu&#10;ZCucHbj6U23E8cpDXBKketRnzfMkAguDz1Ck5qMxao1w23TdUPH/ADyagDSUxm5B3YODgVDLEBbO&#10;xZxhsk02O21gJuOk3WQ4xuXGa1hY6tPCC8cCrgZVmxSsBzKXch1yULI5TaARjHStZZ5WiXKkA52i&#10;tRNCRblXn8RaZGMZ2qwOBVTUF0+FIVt75ZB0z6UaDKIdi2dzcmpleMW7AyOCR09aqxsvyN5qcHpS&#10;vJEAxBUktwKAuXEkf7OSNwOe5olkle2IEjk7earIWBO4joOBU+NwBWYUBchjeTyNht3znklqBNmQ&#10;A2+Qg+9VuK3kIuD5UhwhztHNUVi1BruYJol7tVjkshFAXJ2uVGnxeXYKzF/mHtU0dwBa3b/ZSQMc&#10;VAtrc+dAy2oHJ4J61pR2TgIXltlyORuwKARmzzXDW4ZJXAOPloJYacrNGScVpyQaesbhdYh46get&#10;ZsgAhucXakZ9OtA2VTuJ3FQD2Aq3bXco+VrX5V4wW61QiDfaZ/vHpT5AnnscsDmgVzXM8mzK2iAZ&#10;5GaR5JHhi/3uOapwgm3J3dDyac5QQSD7XnAz+NIZoh5fLjUMfu8gd6QFvs7EFM84Gay7OdjK4kvo&#10;1GSAfauiitvCY0VXl+I0kTFs7dmcmgCpFLL9mmLbBgYxUJlfEga3J561eLeFUhkceIDLz1PH6Uz7&#10;XoQhlfcjqIyeeKQMrxSOMFQcfyq3u1PZmKKNsH5vmrNtLu0mtdadLAqm5hgnmnWM7ozF7WQr5hJX&#10;d1FIRqR3OqAkPZsOmQDmrW64MTMbJsnoe9QnWdGaMrF4FaNkIHml8+Z+FO+2LI6tH5abF+YUmh3F&#10;jXX3vNoskVC33icV1VvoutS6Y7SX1iieTkO86g/gCa41rm/KvnXjjdwFGMVRZrp9UR59Q1a4QHgC&#10;4YKPwzipsFzrNzhNStpLoOqkjfnNfFfjOJ4/2mPiUhT/AJiYJ+mFr7AgkU2s3DAefGMfjXyj8UQ8&#10;P7WXj8qn30gYY9CorvwDSbRjUepy0OTcP+6BGKsFnAl/dKOMDFU4Tm33bSD3qyNpjfpkj1r00ZkR&#10;yYyQFGDzTCX8s8nJNWVW3+yTliQ24YA70rrF5UbLdAjjIxSAqMrsiL5TYPJGfSrVvc+VNACcZkAz&#10;npioZCxa4IzjYPas1jELi2D28mBdL82enNDVxp2PrLwKUfwjFMASxgTLV3czJ9t3CZ2ygyPSvPvB&#10;Mlsnw7sRDfrzaJkEc12EsgDXZFwoIAz75rwqvxM2exoQyRFb5WyMjv2qxCiIhIuVOD19K51pGaJQ&#10;JR15NRtc3SypGJ22EDLVKBM6aRdPK3Mx1DLAcLTYptM+yx7r6ZCW+Y4rn3mUW4J+bB4HrVOW+lEp&#10;H9lRglenrQO52U114biGnr/wkXmeZIMrs6fjVp7vwuLtVWykmzGMKvGK83/fM6tIIxufO3HSp4Z3&#10;h15ZFvA6uoVlx0o5QuddP4j8NwajFC3wdmIYHFx5oP6U1fEHhR1Ab4WSXBydpDbcflXK30SC/jYp&#10;E0Tc5zzzUVvNbRazanyItqg8EUcornXza/pcMcbx/BEQkNxmXdn3pr+LLjcwt/AtkrbRh2OcH6Vy&#10;Vzd3Mupyn7PGFfjGO1VyyxNEwsCfm4XrTSDmOwudZ8QXPhp2m1GPcDxGq4rEeXUZYLTzLvUgc/My&#10;zMBj6CqUUrtKpYKOOnpVxJUM4BC7FHPNDXkO5EjWseohvsepu/8AellZh+RzVt7lzY3io0QJI44r&#10;E1G8ZI5wkaFS3GOwqvbTRm1kdkcEAEDNOy7CudLbz3SWU/mR/LjAp8jwvY2WPPXZJn755rmZ76Rz&#10;aArtAYce1bUMlu9gcXq/6scY5pNDNE3TIIcXRwVAwecVYF0ZIgi3Ab5K5yVk3RkgFQ3XNBu7XJ8q&#10;OThcc8UtQNB3b7YwViu3PRqvBdROgQOL9QHc5yeRisCF0N4js5Xc3TOauXN0qxQKu7A6DNFguWSJ&#10;AyCSYMo59/zqN5WO4pDGqgY6daoG4Y+jeozSiVQk/wAisQvTPSgCyZJfIXZChOeT/wDWqZCvluGe&#10;PJIwwqjbXMXnO5tQpII2k8GmF4N9yRMVJbJOaYGv5luJYFaQ52HB65NRKz71OfnZjgg9qyHlh3x/&#10;6amMHknrUsEyKV23C5IPfOKLC1NZJ7pJy41KbODwTnNSLcau0TSLtILcjPJrCaVyzoY8DzOWz1q4&#10;k/l7cSswCcKO9Fh3L7XlxhVkVwcccf1qKO633LhotvzcZbrVFriRxOTZr69OtYcs3matdBoJgB93&#10;HFKzC52LuPLcxsATjAJpn9oXsSMgsIpAcAknpWBBcSfZ4wZs7TgZNTOXaWJvOOSOeaOUDZ8+ZZy0&#10;WsONwBwOxplxd6i0MSyMJMKSMjpWYX8uGMmQ8npih51NuhWVzlfTpTsguW7TU9UIlgknVcE49MVZ&#10;W6JnQefg561iKbdbWRkVmYtyfSlyQxyrfd54o5Qub8l/rgQKutRFccbUHFQQ32oLPcF5ldj1JHWs&#10;hWORtZup71Juzb3m5D93jFFh3Opt9VVVfE0SnaQd1UJpoGuFkV/n8w5Iri5yzzIgSf73BHFX7Yzq&#10;uGLYC/nRYXMdSkzfMcNgJyKgSclLzCNjd61WtX3ade4uFGFOQe9Q20tost4JXdTk496THc3YbuVr&#10;eONonC54+arUl/IljPG2j5wvyuDXJyahaeaRFadHxkmrEd5E2wveqQBytKzEXxdSuc/ZXHzckmpI&#10;5SbpdkxBxzmqD3FoRtW/gHy8JxmoY5A33HOcnBFGoGlLJIDcbJnBP3uajinP+jkscc9aoq1wWlDX&#10;C/e5yetOIA4YDGOxoA0BPtm3PblgW9aszXMBiiB01Tx8p9Ky0e3EUgZgSOgNQ7n+1uyyDB7GiwI2&#10;k1KVLJ4/7PKs0ZAINUre81CK9VpLYMd52nrVdHVrkKZEJB6+lSSMFZjtBwKLBdl5tRP9rKzWq/cO&#10;QB0qzY61dvLewGzAxnDFeornjIpBO3vzxTjJErpiQA44wKdhplmS9sV19gtjMxDkuD0Jq9Fq1ntk&#10;EkbDEgwCOtYsjQ/ZmkNtHkNxjvUUsUU2mxOqKHB/OjlQXOkk1ZxqCSQ2CAeV9aS11Of+1nlNuGbd&#10;8uRwKw4YnWxcvgngAVbTAyBGnIGKTQG5cXtzJJvaNRu64qASNs3CTBPSo7VYzclXuQFwMk1T1CdY&#10;9QdY/wB4gI+YUWAluJrmPh7o7iwwAaiFzdrJuS4ONvOazwryzZ86Q4YcntVkKgd8knKYNKwXG3Fz&#10;eyJzCVO75Md6eLydIot7PnbzxzQu4RZypAbuKcFRpAzQqefSmBbgvBJZybx24quZblbk5nbymPp0&#10;oaOALIQijkcZqcJEI4suHBHT0osBEuoWkU5EV5Nu9dtON/ebS6vKwIyWOadIunmMf6DFkHkjvQRC&#10;ImChMYGRigLkQv7kmTcpwxGTVtpYI9Pt2+0od5HGelU2ht9gIkXnqKjaG3kjI3scdBupDuXb1xJp&#10;di8U7jawPHes4Xupf21Yl9OV0UAbqkRZUVhtbAHSmtny353HB4oBGq/mzxp5d8A2M4poiu1OGcE4&#10;9azYTcKIgGkUF+tXzJIJ2H2slSBz607AS4kDN8/AHIzTMExxYwV396lIt/spYXW0svI9aoGVRFPi&#10;IkBhQkMtSB1ulX5cNjOD0qK4UK0eMZwDjNV2aQIsgVtpYZ/GkxMZh+8Ygr+VUIuokrW7Hex+WqMo&#10;YQ7VDDOeQa0YSF05Q1zhQeT61QmYfa7koWOB+dIZStop0nv5DcTnnuTVhQ0lyrZYDnNUVu7w65bw&#10;f2WCjMec1sMkiJFlVAI4AqgKTxged+/654zSRC4EIxI2wtg4am3CSM2Vkbg8jNORWAhxIwAHIoAm&#10;EZBlGGbcOmahNoy3EMgdx8+eGqwWBDZzwOuahaban+sY/N60WAvBsrkOSVXnNLvjNkCcKSetZT3L&#10;+TMUgIXbyPWog+63XM4Ge2elIRriePkfaV+VeKh824ZpAoMmATndjFZHkMN3+ltjOTzT+VjBW5fP&#10;1oBmks/LHcwOec1YWfpm6VgfesB2l6F+/ao84kiVpWyTxzTBHUm5kLjMSttXHFM80CBtssw3HlSa&#10;zYuLNvLugxPXNScGNRvIbHekBoLcoIUGP1p32keWuMcCsSTcsOfMBx2NVFlmZ3O1lXeB9aBXN5ZT&#10;510o6Mc5LdKuwOjKnzjGetcrNMyhMLKeOgqaO7YW9vw5OeBinYdzq2aDzG3KcY54qH7TCJdoDBc9&#10;azVnlKRcKTjnNRy8OpZwPmG4Ciwza+02LCdWjxlRtzT457EkgM21eAcVhy+UUtxGvAXmnwsyoAAu&#10;MflSsBvLPpu5/mUAL6danNzA+nxRpKOpzzXMSSf67NoAf4SKbb4SaZyZMsPWnyiudPHME3BboElT&#10;nNUG8z7VJJ50Zy/SstpSdx3OFzyKhNzEHI8xiTjHPSlYdzoHZTbfw8L0FRRvbmMlyi46AissTycE&#10;LnA/OqU7ztMT5rJjpilYR1Ik0xURiqljwAKiuGtBHICigMvTPNc3A8y3K5Dv8w5NaE5+WRtu5yo6&#10;9qEgLUYtGhA81eW4p6zGO5J3tjjAzWOCcxDkDOTUM0484gKx7EU7BckvN8niK4dnkwUGDu6VlSSW&#10;6XBXzmID85q+hlYEGDqRVO8t4EulIkLMw546VURMpSzQm8t/3gUfzqdpI2t4SIUBUdfWs+VF2XJE&#10;fI6CnRbhDbDAIIOeaskmEkYupBvj+7kmiORZBcFcNhuCO1Ne2tmglILZz0BqtDGYNTKguFkHc0MS&#10;NNZZkK5uZMHtup5eRkU7sKTURVGZMp9BmpAqZl+TsOhqSrXPU/gq8o+M/wAR4wfl8iHNfadhazvN&#10;pr/ZZyEkHRTXwt8ONR1HSvGfja6g+G9pfPPHGP31x5aoB6E8GvpKx+JsFtbaS194rs9JJbBjRo5Q&#10;D+XSu+i+WI3Ts0fXVjpE0kGlubWMFbZSSxwBXP8AjHwzay2NnL/wkuhoYrVyA1yq7CRzkHqDXz5e&#10;fEzw7c2iIf21tZWNnUtFZ2ZLMPT5RXj3j7x94a83UpYNU+KepkwIvMcyeYfxA6Vo2pPctU3Y7TX9&#10;IZPEuiMniLw0ymeXeTdplCD6Z71UNtaPpfktq1o2FODHKCMj6V8t6h4h065Mrn9nD4pSOwzvWaXj&#10;+VZ8Xjp9KtnEP7O/jyNdx3G5eTbn6nNc043fcuKe7PRviLpt9/wjsk8cjybQxKgdQOleOadNatpc&#10;ayIvmCUgqeCCK3D8StRu7i2jn+GEQRwQG83OAawrl9Nm1tZ4LHy3ZiXVTxUWshVLdDaMylCPNQDa&#10;M1l3EwAfFyrZODgdKiIkEUg8wnPTFVdgDSAucnue1TYxGPIRPtCHB6k96haT5AAoIok3bfvg4zUO&#10;G2R4j781VyrD/M+QJ5mBjpUakhThgcn0pCMhvkHFGDk/JzTEPQoHBMZyQcipFI+YYTg9KrMWEOQo&#10;4alUsZc5zkc+1Kwi5EYVdt0Qbn8qc7sZWAiQc8VTO7eWDdKUEtLK+CCBx70WGi6WU5DWyZC/nT4w&#10;izR4K5J5z2qqofYhMBJ470rF/Mk+UjgZNSBqzNbHTpAtsmcdRVBRmOL5Actz7VEGlBXYhKk85qwB&#10;hlIk25HSgRbaO38hNsnYcUzygZIwwUfKeM1CHkDuG554qdWOQR/d9aTAIoUR7glUwentV+2jQo0b&#10;xM3Py8VSMpVTmME56ZqxHNIZYJElUZHQigLl/wCxSfuiJeN3NaCQBbYKYFxxkis1by5KvwOOoFTJ&#10;dXCo2VyTRcCae3g86ENMqhvu49ajaykjY7rMruGQw5yKFlVihKs2Xz9KvvcSvAi7MlUAGaLgZDQJ&#10;iTNuDxyfSqsihLQC3sY8k4YmtGeVvIVQi5zyBWexmJlztGPegRnTQyGKESOSwOcCoxENrnYPbIq5&#10;JIgZSJk68800NG0cpEqlR1oERosX2IJ5UIyecAc1MLNGjjOQuFOOaqu0PkKfPUYf1q5BPAZiu9yf&#10;LGTQ2xkUNuCLpftKghuCKtLEiyJmJSdvYdauwpaBJSlxnJyfalG3z3wyEEd6V2FihcRjzNFIJAFy&#10;Pl9K9a8PALqXh2UFMbFzzXlkr2pdfMic/vB0rsdN1PRYTpg/tG2KLtJJkANa05tNWDS2p9wfDgLq&#10;OtGIRFjHac7RnB5xmvX9I0ma5tvi7bTaVKDY2jbGYHqQTxXw74N+KFt4c8eNe2ljYXMU6KlxA0y/&#10;OB3HoRXs9v8AtBfD3+0fE1zJ8Q2sjcWpE1rJaqSzYxwwz06da7ZTtG73CCbaaPOfiLdLDd+D45JQ&#10;calc78nGdprL0C8NxpRKSKyBSA3pXGeMfiJ8H9SvJWfTNUvmju5HiZVCZLH2PFeYf8J81rexf2Z4&#10;Gu4rYPkwIhfd9TWLnaJ2qldn0HqVuJvDXiyBjtf+x52Qn2FfD1k13J428QpLfRYi1idRyOfmr2m7&#10;+L+ixaXJ9o+CupNPJFsZS5Tcp4OM4/SvLdR8SfC9vt8unfs63aTSSF9zXRxvbknqawTd72MalrWu&#10;Pmt4w8TCMt64qi8Ue98b+D0NZWn61fXGpaqj+GRCB0w2eK02mPlu3lAknk1pytHKM2HbdMXbAFUX&#10;XKKdwA+0jFXGmT7PtKhcgk+9Z/mRsgG/lZx+NbQQ+hy3jxYV1DwYRdKzNpzE+oAxXBx/8tMRdh3r&#10;tfG206noTY5NvgfhXEAEyAhcDI4zW8djOReT7qnyhU+BtHz9ahAYQt8xzgVoWFrNc+IraEFlH2dm&#10;L46YFMCKPpxHk+taEAnERzKmPftWaRKmpXkYmRtlwQWHetOMsEYFiRtH40MCyqt5aq2c5qUAGaLD&#10;fdPJqNSNrDbnA4qaMrhMhhluallF0NGWhPXC46Ui8peEQnO7qTTvlBTCjHvSqw+2dc5XpSKFYfLB&#10;kDJ60yQgADtinlW89hlhxwKUbNoDetKwCRSSi3P7zGDjNW0+zpHLstoAzDJbbzVQGMbgq9+Kc3OM&#10;ueB2phYikcFZF82T7/NNGwqcD+HrUUm8OMgkbucCpBtABUZJFAWHgDymO7tzTRkxL8zZB607AxyB&#10;zTlwVYgLxQCHKzMOYVGO1ScBMZPSmAKTIST0oUjY5z24poTGtuFvJ+7BPkuOvtXvnwNcyfB34l27&#10;OdttqpdAe2+vBGDl4zvxyele2fA6QCL9pdMgAPa/1rWDSvciUbo9qtjt8R+Gh5zgDVkwM/7Vea/E&#10;NFH7W3xnUhgBZWJVvQ7a72WQLq/hyQMRs1qLI+rVw3xLZE/ai+IAMLf6Xodk0Zx1wvNRcI7nX+HG&#10;LeD/AAq/nDL2zKWHtXU+FcL+1r8GB5oIS1vgWPA5U1xXhQoPB/hpBJjYr4B966zTJIovih4emZgG&#10;TVkQN/vnFDWpKfvHqd0kq63qYCgYvZD+ZNV4t/2vlBwePetXVEKeLNZjaViRbxMDjsRms5R+8j+U&#10;HmvMe7PTWyLg2kr85PXNKhIZstxSIAHJx1FS7T5uNgPIp2ApOJPtXyqBz+dYt5G/9o6gWmY5UHk9&#10;K6SSGRZGzge1Y9yqs12MEsR19KqGjGclf+cdGuMsNhYY/CvBfjOAsP7KlwerXNypPfFe96qky6WT&#10;55KnNeJ/GuKP/hXX7JLMGAGoXIP1J4rtps5prUxdEMy3GnyDJ4Uha+g4p47n4BeLEuNPJnTRZDbH&#10;HUbea+eND3LqejxGUECJCPYYr6M03c/hZ4dkWweHJ9p9yp4rmxCubUdz5q0Bv9HBynGpzq/tzXUJ&#10;5n7zCqfn4rk/DrRm88eRMGBTxLcAqeo+Y12UYUxZEJwrdjXI3Y6USESI9sWXqenpmvKPixHL/wAI&#10;Hp7GFiq3C8/WvWpWBihBzgEVwvxSSFvgPHIoGVdQ39KdOdpIbV00fM+mkpqF+CePsoJxUoaKXUHP&#10;2liN/A96rWBH9vBWc4aAg/lUtnlNbvA1u2DcHBP1r0zzNjYkezg060D3JMrsBtx2qDU7crFCyxjn&#10;YR75q5PZRy3WnM7BuM8GmalIv2HTlVyCuAB34oZTJtCkNt8dPhdPIWGb1Q3HQEEf1r7OtA7eG9Oz&#10;cNzCDtPoelfFfh+Vpfjn8NBcICi6unUdeuK+2LMho7ZgRtNqu0DoMVT+E0obkV4qjTmGw7iRnFTW&#10;r/8AEtcFTkKMGo7wkxsoXuMmn2aExO24E7elcdRaHfDcm3N9qg/edueKnGQ0ZAyd1QLsEshMY+9U&#10;6Y8xKxNDj/ihGG+EGhS7i3lK+fxr5TgA26xi1Yubjhie1fXHxBTzPgPqg2H5VUg+nrXyOxlXWNTC&#10;xjZuGDnrWtLRmGIV4+hfXaLu0/dghsbgau3EYKR7XKrtGMVnQyRCeJXjYHtjmr0sx8qP5On61sca&#10;M+RZFuiXEpUjkfyoUyBZcbTkdM0ryXLOMbdo6+tIgPm5WJjn1qkSxwwIlwTyDnmsfVN58O3aiMYE&#10;6k1quWE6rs79jVDUPKFpcqWb5ovTOapEGpZbz4Q0Zg5I8sDk8CrHHnKFbPy96zrAyyfD7SYlutq+&#10;c25uhHNXFDBjm4yVUDPrTJHEZlbO3r61XZNshbePm7VYZIyFLMy/j1oZbcW6bXfJBBoQ2zImaEW1&#10;wxjzg5ABrJupGfSbxltDtwBjuK1J1iW8OIT0JPNVgFOn6qfJUgxHjPSk3qRY5Tn5jt6GgcyDnFB/&#10;1r/9dDSkfO3zAgVoZmhZBgL75U4Iyc1r4/0TIjYhhwfWsiwVWmv/ANwSu0fLnFX5Z5lhCiEbARye&#10;30oGNO3dINmH3jrTmUGRx5XO0FTVN50Inwy9sexoS6kCJgqztwc8Yp2EXgrZRgeFGDSnbsk/dLgi&#10;qiTLulVpFUk9m61YLp5MYWc5xzjtVWGCkiM5VSDnrTTv3Q4hBweBTAr4cF9xDVMFkCRndg45pCGO&#10;W80p5OMgcUzLeZjA4HFWC6EHAPuarkfvXO85zxSAUgBRj05NIMY4U9KU4IBKke1Lx/dFADOsYBXP&#10;PSoZVQ2c2EG4rwc9KnPAbntVZyoUttY59KYHofw0dV1XxbuU7TClehv5Y1y9Ib5SCRxXnPw7nibx&#10;veRf2fEq/ZyQCep969MuR/xM9RO0j5jjikEdzHDNLeXQ2BdrelQNFcCd1E0YBPXFXVUqLo7OrfnU&#10;TZYJnoPekWRDO4fL255p4BO35qTChgAc8U5cknANMQ0JIJJdzkLTk8sLL/o5xu4Jp0gcoqluM8Cp&#10;FB+zspCnGOaAHjZ9nX5h92mYHyAE4Bp2xQgJJzUihfMbJGcUhEL4MwBAGRTsDCjH0p4UGRgSeoqT&#10;Yu6Q+YMheKYrlYBvMYKOg6HvVyFXZiTAQB1qFY8xRsZmJ8zntWtEqm0kHl9hk0hjScJEAcgHFWkU&#10;eYvUkrxUEmVltVSBpAXHGK0lH7yPFsdxQfhTQx0SfMcuuMVOfK+zzYhOc8VEoORk96kBHmgkKAF6&#10;etNgj1T4POq6/wDtB2zs2LiwtnX3216TOALyf5D9/A/CvJfhQ7f8NKWsBTi60S4Ug/7IyK9hnVv7&#10;SvQdvF5IB+dcOIXKzek76FFcfbEyo9q+cP2m4mfwV+z5ciM4W8njJr6SKnzweeEbFeI/tB2ssv7I&#10;Phq48k5s/FkWT6BjisqV3JGjdvmfHURcXCKQMLEuB+FaClfKkGMkjis0SRSXNq4QgfZEB+oFW45E&#10;a4g2hwCSMkGuyxkWoM5YGMcZqXA8snjO080gwDwT0qVc+Udx6d6nqO51HheRRFfp9rUlLlcg8YzX&#10;u2hnY0+HDEwLkY6V88+HhE2v6ypYgNIhJ9cV7ro16sdlqCtZOd0SDcB0xUSdw7HWEqLony1IJ+bn&#10;pV2ExPMhTOMCuclmb7LcOAQBjOTW/okkTWVwxt1OB1z/AErFs1svmddp2AYQ4yC3yjPIrpPJjw3z&#10;vhl6VyVoSNRtGyceZyM12u5Dp9qVfJ2cjFTfQpDLIiG9d44+QpxxVu2u2l13y5oGO9yN23pVOB83&#10;EmUHDDit2zNv9sfNlGf7pxyKRRcitnjlkTzSUdwRVq7gQRRlWBBQYqc5NocuvGKuOLNtBhCyjzAv&#10;Q9ql6sRzTLGoRvLVnzgCua1l3jvrNRH85fPFdmqwrfqGAPPSue1q3mbUrSQ24xux05o2EiexkeTR&#10;IsuwZVFWDua6UGQ+5p1lAi6I3IPyDvTnCrpGqOThUtySfTilcCKWKEzFjIFXyz09at6c0a2pdonb&#10;LkKSOlUtCms7rw5dv5MjqLlly3HSt6GONJrdFjUhpBkelMBk1uktlcyHYD6Vlx27rdN/pLFAfumu&#10;tukgijCkj5oexrAcwKsmzJZm4ouMqztZ+SgSLMjcbadEQuntGybeeKlMMa+WWgIOwkURJGbWdixw&#10;rcg9aLisR+YEeEh888jFbWlNZS63G5ntdyuPvVgz7fLcqqgEYPFcrcXN5ba3G0Zl+aQ7+etIZ6jr&#10;EUK6+XiWEZUHMYx/KuR1IRm/tZP7PkZiRwT1q/pN/HcaaGebcQMYJ5qzIkbyXBES/L0GKQWG2McJ&#10;0+V2tBnYOM1btTJ/benPHbMQtyOAahtyRp92CwAwa1NJMKmRvLUsGOMnpU9Ro6nUDKdM09iXZjCM&#10;gn7tYK4N3GfMxk9K1bi7t38MvG20ziTgg9qy0UDnZn5eTmi2hQ9GdZdRBtwe4rMaSRtRIErEb+ma&#10;szyTCJguD8p4qlZRN9qnJRyS3X0pAb0bMLZh1zHVMC+F0zAufnrXtoVNjMdoJ7EmqLi7XVGVdp9c&#10;UDJlabABibkCpePIfdnqKrW08y640UloW3fdq3MyC4kVlC8cA0EmppkIKXZEpJ2jAFcNqMXk/Fq8&#10;3Qn5pBz9a6nStQtIPEsaNKyhwR0yCa5fxAmoP8UJXFpL5aoWz60FJm7I9osMO+VN20EYqvqsy3Gh&#10;aIiQKCJgMgYIrkLm+kFhG6NIAkuGLDrV+1kmltYHa7woA4FFgRqzWcn23Rt0MLGNFKtn1rUm2ta2&#10;w2j5V9aitioi3Fmb5eOahdZDqU+N6j09aAK86NsbEnBWsnyQHbBJG+tqRGdJEBPTpUMFnqZnjQ2p&#10;K7+PpSAs6fCRY3EhDfd70kqM11D+76Pya0JiI7B0KooWPnmq9mQ8UzjlVPX1pgWY2UW5Hln7opkj&#10;ts+83J45qNmxOxw2C3QCldVYqvksT1BosBHLdJG1sjLjeOMVZtonea6bygq7M5NUZYV3xswHy+ta&#10;FlI7xSgsSoXkChCKk2RIdq5+f0rE1AZt5jvX6ZrobnZiDaMfOcjFZk9t5qSqVkGU7UuozAjctNYA&#10;xjG7Ga6QtMthIUsmLKqng1x0wltLm6WSRGjMo8s55/Kuhsp75rKR1gYjyx+VWhXOrspLiayV30du&#10;FAye1JdJgIFnwT/Dis22u71IplMYAPYVfjkWVSfkz9anqMswMy6WoYgEKefWqxlQuQuDg8mmTC4D&#10;JliF/nUcYgWXkgZH50wJJBvijBU4MgFbv2S3j0OwJhAzFk1lR7PN6rjOa3VlVtMbPaLHWmDZyzYP&#10;iBT5Z2MTg49K1ojp0ltPFJLKC0TKCD0qC52s0GFT5H4AHWiJoBKW8hc4FAHnk0dz4e+J0l819qUm&#10;nTyt53VtgPfFU9X03w34juvD9zovxVki+zXDSSwRNs3t1GQK9Vl+xyxSRXGnWs0TphldQRj8a8h1&#10;XSLDS/ifHd6S9zbRlt8gQ/LnvxUPTUV3c0dTutTt/h40WoiPfbwhEZVxvArH0q5EmlWTNbkK+dre&#10;n1rtmgtdf8K6A0cyhgrCYFeCR6VTm07TdN0SKFoWZnb5T6YqbvsK5ogHB+X9aUZ2jLgc8UnOB2pG&#10;J2A4713mIuBvHz0vYVGSPtHGfu9Kfn9yDt70ASAfITim/wB6lB4X6U7GS/yjpSsAwBtshL46U3AE&#10;zgMeRTmCfZzljnNAB2oPbrQMcPuMPQUg529etO/gpDuxFyetAA/DAHPShcfNlgKRvMLuT2WkAHlg&#10;twKBk+B5Q/eAmgAZxnjNRZIRTnsaAJPLz6txSAkbH2pOg4p3AYnApvYggE4pRu8luBQAjcEHNTAE&#10;wMQpIxUBwYhnqTwakiaRfMHmcEUwFGNp579KZ3PoTQS/nyAlcZqQZ8vlV56UgQn8LU0Zw1KSu0/K&#10;TTfm3rgd6YyQbSw+WjCiRyEpP4hkikydvWkIdnnpQR+7ODTARkZNSDG3p9KAD/lmpwMgdaMnaSFF&#10;A3bsZGKeACv3vxoAZn/Z7UDBiJ5yDSgH5fmoJHcAfSgBPm8tWDY5pyhfm6ZoyPMAzj2xS/Lu9/Wg&#10;QvaP9aCMr60dW6U7/l3J3DNAxmPvkL6Uch+lIS4KA9acOnLcmgBy4zJxg7ePemDfh+eN1PGcxZkH&#10;HtQQd+d+M9sUAMkBxEQf4x1qd0bJPlIFCDafWolAMcu6Qjnio983mkZOB0BoAlw3l4I5zQdmXi3H&#10;JAxTlJMeW4PpTW27o2xz2oGSAERRg8+tRPkuPkHHTFS5+Rsuc460zjcvJzmgQgIDxgg5xQf4h27U&#10;FW8/cSMilJPm8jHFAANoOOacduD8tRnqeKdkYFACEZktwFqYDMb/AD85qPjfHwc4Pen9Ij9aAExz&#10;0oycnim/8vMKk8EGn8b2+tMYhzg896d820ZamktvACkAD0609cbOwpgN7detN58wc9qkOMVGQMLi&#10;UZJpAKOrdOlGG6g8U0bTgHdnFPGRg57cD0oAUYyODz+lOOMvgUgwVBz3ppJ3HikIdxtBBBx1pOOf&#10;nBGfSm5Pl4wM4pyr8nI70DF+XdjgZpOckhulHykIPM655pVH3wU4x1oEOG7bFz60qjKuGJpFDHZz&#10;jGad0dst3oAXC4Hy5p38J+XpUZJ87GzjFPBPlHAHXrQA2TgNnjI60wf6rmRj7mnsG3cmqkpnNxEo&#10;YgBueOtAWLdnE82tBUGd0oHSveLKKLT/AIW2sfkoryWuT65xXDeDdLj+3x3VxG4jTBXI6mt/xZqB&#10;/si7ZCNq2zAegx0qJu+iE9j5k+K2tsLbxdHHOxMduwJz3PYV89zaAbP9kfx74kurKFrqaB0tVmiB&#10;8pXGCSD1zXsOp6fLqvxu0eydZija4sk3HUZzWr8doLO3/Yl8ZQ29vDHHFBbIoUcfLjNbwlqooycd&#10;D82NUs4oPhRqduYUO+7aXcR0LHPFed2sk6axaSx3l6k0d4jJIjEMCp4ORXrnill/4VL4flwuJbcj&#10;I7YFeSWhbyJHJQZlwM13JO1iUehah4o8Vah4k0p9T1LXLsfYEjBE5VVCjA+X1r074UauIfj74FZ7&#10;S8KxeLLYGPzOSGOMg9RivCVaNZdOURksRk16D8PZMftB+EiXwreILYZzx96hQTVilK7sfs34qIf4&#10;ceD5BnB0aJgfqK8zjVhB8zjI6V6Zqo3fAjwO5PTw5B/6DxXmiAHzshgQa4Kcr/JssXJLng8GpQD5&#10;ZqIA7R+9Yc0/n+/xWgDu1G0bzSKWzjIozgLll68UAGxvOPBzjrUm392/zDim5Yn+tISxVcDrQwAk&#10;bSQRk9K0dNVftztuTd71kSDAxg/hT7ZnF7G3nuB5g71LBHeadaxyeNtKX7Uil1Ylj0GK6eJduvWw&#10;+1BgbwL9ea56wIP2KQ7shOoNbUJb7crjgg5FebX3OqKOB+J8c8fj3xC6WkhjXToWXjqMc145FdTN&#10;EWjK/K+Dk19HeIZLS709zMIS6xbenJFfOniTT5dO8UafKjuILiQnb2zVUqnRjcblsPM7KQo6daf+&#10;+AYG7Y1HYFm0tSSTlfSrhAwPkFdJkVishiwrHJPJpkaSCRxk1eQExHLAYPGKcFXcefxoGRFXCAg8&#10;jrUiqxQHeOtTrjDZIHFKoh3EMCOeCKaER/OLmIAk8c+lLl/PPPSpPlExHnHFPAXHAxz1pgM7sCDV&#10;iNEAGJOKjwhOdnOKmGzbGcHNAXI2jBkfG7BH5UkUbBX56E1YBXaPnFCkAgbutMRA4YNnzKrtk/xV&#10;dbbgAxHNVJAAZGPHHGKTEWLeXF9paljzqkOB/wACFeGftQwRv+0F8Bd88aA+GmO4/SvZkcC+0MqQ&#10;VGsQ8+nzV4p+1x5o+Kv7O7IjAtoKhSO+VpESPm5IrPBYXyM4Yg1KcAxZcgbuKx2iuYri2cxzfMi5&#10;54q+JZTIg+zN90ckVgYGkViKKxlGMflTDFCVDfbR14GOtR4cxKpRsEUoWXyW+Q4/lQA5UshdIZp1&#10;xvAzjpmulgg8FqAp8ZpvYAqpXFcnIMqAUf7vBxmqbWdzO9mwuZlIk6gdaVgR6Ns8DrKVPidSQvJK&#10;cD8aao8DCaRv7cWT+7xjNcTPBefYwj2bsAgC7RyPqariBREokSYHcOQMAUWY7o7o3vhCIXW3SWJ7&#10;AHOaqNqujAKY/AsAAOckjmsFbWRIAfJJUgY4zmpPsuY95hK4x8tOw2zfj1+8EoMHhW0XEZwSg4qK&#10;bXfFs+m7ZL22VDIQRHGBWR9ojibY9uMNwMCrSIXs3KoQDz0osBXnNyY1aWRmbGclqj4/s/dvY5PI&#10;xVkwnaMzOSB+VJyLUjjG70osCG4U2dsGyQWHHpUxwN43NtCDANChAQSmeB07VKu4znhduOM0CJ7f&#10;UL6GKPy7eAhT/Emf50658TeNvkW2v9MjQJg/6MMmqbBcnkdeKcVcRBh5YGeeKVh3K7ax43llQyan&#10;BjPaMCmNNrb21y0niS7B3D7pNWiB5TEovoMdqYA2w/KCrLQkFyOJGLvm7vZN0eSxkNNmx9mOWJ2t&#10;8oqWMMqyD5uRVVg4ll56t0osBAGYB9ytz0FWEOVBKjio2Ukv83I9qbIk3lECXHHWmBoBx9mJFwpz&#10;xQkm1QCzH5uaxgWXyx5hJBPOalE8m9FEIO7qfSiwWOktru7iuonhvwpzxkZ5ovtY8XTXaQvfWiqD&#10;yyxgDH4VjwsfNRSvfIGafPKzywqEAUfeakXGbSa7l1Wvt7q2rk/LkNiqrJetK3maxdHMnC7iKYLi&#10;Hy1zI5wOPwpHuovsUT+U3LcH0osQWikSTAmaQ7gO5pZNm0jyz15OazGm3RxnzHIzxQ037vLSMqgj&#10;kjrQFzVj/wBaP9GGOOakkEZZlO0e9Z6TSeU2wK3yZzmqv23LOJIV3FsDBoA3ITFlkCknIFLcwkSO&#10;gJXKfnVeyubNYroyIqsq5Uk9ab/aMEskgYphCcMO9JjIVgTzFznAbnnrVryomaQYfbgYqnHcRH7S&#10;Gmj+98uTStdojRYEf50wuWmtLUsT5DfXNV5YIhjcrY9Aar/2lbf2jGrzqFbpUhuLFr2RG1KPpkZP&#10;WiwMWBlXUVC5VQOcDhq0yR5bNubGDxWWJ7ZZDiKHjvuBqwtxbmHm4i+YdM9KVhD42BnkzbL976Vf&#10;i8sR3uIH5x+NUY59OVZBNebRnhgKm+1W3kIFaLA6N/epNAi0SQhOwcLyKdDIhcBoyih+/esuSdSM&#10;7lGOhzUiyKY49yMStHKJs7OIJ/ZG+LYy4H4V8ufFyLb8V9Audh8yazIcnvtPH869+iu5Ira4xu2t&#10;gFQe9eGfFwTf2t8O3fd88MnP5V2YKNpMzmeZwkCyTofl/OrSFfKQtEQM8VRthL5TqyEEDIPrmrYE&#10;uNrIACexr0CCXco58kHnim/wuRGeT0pg3+ZKPtLYUDAI4P41MqvtjJI96AIycxyk91qjcBGEBC8A&#10;85FaLLyoH61E6x5KtIACOMChsD3b4eTpL4b0VTMoP2bax+lemyWrstywnDDPBz6V85eD76a01uwh&#10;LMVaT5cV7xFeP9itCkrlWTc4J6V5eJp2d0bphOLhTny5MhsEVGwuto3Bh0q6msaaLaTz9HjdVlG0&#10;jGRinzap4almu2F+E8yEBfk6Ee1cy9AsQKpIhzCx+X06VDcxz43ixJJHyj0p8N5bJbnF7FJljg1B&#10;NqgXy/8ARo3znHPShICDbM9gNs8uQSMkd6jjt74CTMhxjvT/AO0rbyoATHG27OAKUahA0r7rgZ9c&#10;YpgRSw6kIz/pcpPYcmqcdj4hkmuG8p/lGST6Voi9XzR/pSYD1LdarJFFbJ9qRfMTHAppCKUBmWSJ&#10;Ps8xOcHir4WUpyjEdsis2LUZ1uwBbwspBJYjpUg1VTIAbWNcHr60gLbCEEt+8zjgVE6u1pIRK445&#10;qm96pvGAVACuaRbw5QMyKm786AGiKVkk3CRufSpBBPsiAVgM+lSG+YTKBpaooHLnvUgvk2SEQxHj&#10;gUAQSW0plgzx0wfSrEdpfi6k2agCSnQDNQteeZFLyqnIzU1rfw22oWczq0gMmD+NICWO11DzT8kj&#10;nJznin/ZLlmYsq8k5ArSutR0pJ4XbxHGiyKCIwnc1QutUsPJtRDEpfacy7u30oHYIogjplHOM4z2&#10;pk0bvPneox2pIJ4ZLI5uog2/gE4qOaeISSj7THjAzg0BYFimF5AFuDk5zUjwkiceYwJqt9ug/dqs&#10;hyP4u9ON4mXIticLyfWgCTyXMcQzJ16gVE9vOxuP9NkUAdMdapf2vcJdwo2lFVMnBxmrjavEswUa&#10;aCTjpzmgCjNb5iswJ5uZMA4rftNKItIpG1UgeVk5rBnvC13CfNMWDkDZmlGs3ZkOY5/lXHCnDUxm&#10;s6D7XMuHK5+9UYZlY5f5QcDNVo753s5SNIcEDgkYzTfO3x4NlIG7GkI1FYGMnCj8OtRtEj7m82Pg&#10;8DHNUIGvBIA8Xy7uKv5AkJVDyPyosCFa3t8IfOOSOgqzAIPNILkALVAyoNQVWnJbHFTSSSLZl1j3&#10;GgZNL9n8yQYyccE1XaVFg2CMH0GOtNUyyWakxbTmo5QRNEPk/wB40IRF9pZJht03kckGpY7uWS4J&#10;/ssdOaahhNzKrKo4GDUuIhIMSKBg8460wuWzGpgZ0VeeoFIQfsu4JkbhVZJHAnw7/dP0pVldtElk&#10;Vzw2MY/pQFy0xtsKfssZOOmOlM3QZiBhwazo7hFkTzFfn2qR5ogYjlmJ6D0pAXSCokYY6jvUUo3C&#10;I+WuQPWobczPLODGx7iptpwx80hs/lTC5VeyV443W6VSTyM1PDAkat+5dm4zzmiV4UtAGmJJ96rL&#10;qGwMFsS5xySaAJ5LaBtWjf7NMDgd6vxpIkpUBsE9cVkf2i5nGbALzx71ONUk+0KDaKcLSaC5pTwO&#10;yqxLKEx0PXNSBZfLiTyyTs4NYlxfXcliuxwnz889KgF9fD7Nuvd3GM4pWY7o15be5a5iA35B7VJ9&#10;k1hWgIdiBIMhhiswalcw6jYt5UjkvkkDpWvca4Li0VReQq2wdBjFFgB7PUTrkzwThm8pd8YP3aV2&#10;xKgIYHo2fWqNtqM0d9dFblgX6tnOafJcSyXczNbge4HWgDRiRc4O0gimyWzb5mHK44x1FZ4mkMEY&#10;LMOTUDarGl4IvMlL4x04oA2JI4l0S3b7OT1yaht5oQkp+zEDsD2qlLdzmJNk24f3ccCqrSXHky5A&#10;x1O0U7AdDuVjF+86mpWicSoxXjbXMwzXB1Kwbz2wCeMVpXF3MZbfbeHGPmUClYEzSlZ/JjVGXBzk&#10;56VHGq+VdNuXj1qmHUwOCJeR6dKpvOVaONckEHOaQG1ysUZDR4z82KZJKjMm1FxXPretm5R7OQru&#10;+8KswzRSSpslZQPXtTsFzYLxCOQtIoXjj1pBNGqyHCkFOOelY08im5lBlbheMGqrykR5MjYFPlFc&#10;1BcMU1FSGDK3c9qcl5J5JwpUehrANxE00LPK2AeTipGlPnTFWXoMVXKgudFFMnlOxOSx4NXdwMKD&#10;fHuK8c1xf2hQwU3Pzei81ItzcCNsW04PZ80nFBc6gyAQzoY23DvmqiySrcJ87deprD+23YlhBBdj&#10;1wKs+e8luv7sq9FkFzqUm32Ls044HIC1VmLCx8yOSPcAeCayY5b0LtVpQNnIC5zWdPJqouDnTbg5&#10;lAABPOaVh3N2CXU5DGz3ESjf8yAda0iJDldyEAckGuWuJri3axT7LcKzxZ2nNVheagpk/dv8w7mi&#10;1wudaBMksgIUjIxzTnW4e3kK2Y+o71ysd7Ooh3735O05q8mqXCRQHzSGz93saLAa4kuViRWXYm8f&#10;Iw61O9zbhh83G0dKw5r6WeKEuvOeMCoGk2xIN3zeh70crA6QzwGzXZclg3UEYxVSWRBbErOv9RWI&#10;bhs46fLwBVcTEJIxZsE9M0WHc2h/r7ORZDlX61fedy7bpOBGCM965yK7kWQgQNg9TjpRLeHO0yNh&#10;ge1AJm0t5bM8qiA/NwTVyFGeBMTnOeuK5WGQi1kdIVLbvSrDXmpCNEjZU3daAudUIXEg3TQnnuaD&#10;b232t+Iz8vWuOFxqn2lN9xOcOOd1S3V5dedDtadRxuNAXOmljszabQRw/Ydarm3swN/mNkYytUob&#10;hzZKNjEFfvehqvNLqQmLGJyueuKQXNZltvJ5lcDHSqriMxJtyRnvVSOa9wc6QxHc5qXzmOMWjqT/&#10;AA4oAtxLa4YtBk5HNTmHTGcZgwdvHNZQluPNUG2kwD6dKa00wL5VsUAakcUEZcrJ/FSvs5bzATms&#10;X7TP9og2KSpcBhnrWi55XbEwygpgMnKGaAZOMc4qv8vnPhe9K7r5yjcaQvGroVib8BTsIcVcgnyl&#10;yCMZq8fs5isx9iQNt+6KzfPR5XQsRx1pUmZZk/dydSM4pMDRG37aP3TjLDHtVidG+dih4UcHvWWb&#10;vCviMkqPSmC6v5Hg3QMEzxxRYdzTj/iOQOPXrTj91SJcc1BuhaCM72VwePenJvMg5I4oAlIcpkzc&#10;564p4KBEG5SfpQQ3kDgl+4qvn/S1Ta+dvJpjLDGMeYTH1XpVbyoS4OU60O/yNmY5HYiqMjv5p+dh&#10;8pxSA2oEgCyEXJPy9MU4rbeW+ZEJ3dPSsW3mOyT/AEgsRn7vap0SRo5H818B/m5osFzQAQNwU46c&#10;UkhzJCC4OazGlfzseXKATSeZ+/mDyuMJ8lAXNA+VlWEpAUelNItCpcKCc9TVZbhRpUauIt4Y7R6/&#10;WqxeZkYtKq5PCDvQJlwswmJEq4x1qlcmZkgPGBnJqwE/0QP9oHbIJqm5kMlzmIBNnABqorUllCRl&#10;EznaSpHOahVoyDtZx14p8t1pEaW6zTAM8hxHjpj3pvnaaVkKCFDgYJNWFixbvh2ypPHeripG8mZH&#10;Uc/LWYkkHlzn7RGWyMcirK3VgiQtJdwAkdA3WkwNOJLXfcB2cHHynFSgWmRs3Fs8nFUhf2Tx/Jbx&#10;+7ZpfPj8+BlkAyemKhFFLVtL1+/a3ih+KupQwbeIISY8H3Yda5fUvCuu2dvprNqV9do9ygeQXZcx&#10;ZPoc120twCXVboIHHIHU/jVO5nSPQwsLzMwuVJMjk/XrVqZSm0j3rwXp9npvw78PSWfg7ThO2nqZ&#10;LiZFfJI7A16I11rM3w18RSy/Crw9qPlzR5aOyRTEufvcAZxXmXh3x98HU8J+GLTVfGl9p7wWyqy+&#10;QWAOOefeu5ufix8KrX4aeMY/DFlqOuXf9lSKI0tGCliMZOf7vWul+8k+xcW9L9TvdHWwbw3BOmga&#10;K4NsMBrNQQccjkdq4r41wWUv7BnxFkPhrQUlEsO1ktVVlyfUCvBNF+O+r2OhRWupfAdL2SLVJd9z&#10;GdmAx4Xb/s9Kp+Ovid4m8VeC10zTPh4bDS/3b30jnLTEdFHTAFcM4SjPS9joco7HmGlaRof/AAjW&#10;kybQXeH5gW6HFX/KsIvljiCkMe9VbbKWaD51AXGM9KlnKiOA+cuT6nmui7drnI9xCV86QhRke9VZ&#10;DuLESfxUgdc/fJJqJmATd/tVdhDGC7uh5NNPIf5uRT3ZN3H93iq5yGz0pAIMhpCACcU9TmOQ5zk1&#10;C5ISQhuSD3qOCSU2jhkxyaBE5XOPukbqXAEkuD2GaqiQhpOD97pmp9xzyRjFAh6lSr/KeBUqD9yp&#10;LKo3cVXDKElBGPT3oLDy0DOcsRjFAFwecLgkc5X17U3PzSEDv0NMQ/OwLHoO9Pz84yVHPFICRAcn&#10;jHHWpbdlM0oYbuflNRoqG5O/USvy9cVfT+y0gUm8UHP50gI3jXG7zOc9PSkGVgOEJParLz6Y0SCL&#10;cxNU3mTMfyEMG5oGzVsnsY9C18XHgt7md0Aik3kCMd+KdFDaSWtiFcIA5JXP3apR3ExMJ8xcY6Y6&#10;1MrRedJgMM9QDQIv+RarOhju92RyM1IqKWO+EZB4OarQvbgyBYpM45zV2G4tGaRAeR1NS2K5NiEL&#10;8luCQtQSGQWcrIPm3cirDkAoVZaqTFvnIXnjpSQypKHKoTKA2OlZ03n+Q+HfOOea19jNBbsY+B1q&#10;pKEDSBsdD0poGjEMRNq2ZZAxPWmrFICcXz49PWrmQYyNmTu4PSn232f+1YDPcbFMoGcZ4qhWKZh3&#10;qgaTvwM9Ku20MjapYwwabulc7QCcbj6Zq/rh8Mw3OhRWmvTXMksYLkIQEqlDMY7iF1hYvGPlwcHN&#10;LdCsdfL4d8T23hW6u7u30q1RYwTF9oVnYH2BNYcPllZSZHI6KKqi51Ca9uPN1LU2LDkvKSCPTBq1&#10;E8aRoAASG4qbO4+hMEQxgPACCCOnNefat4W8Qya/fzWnjFwkj5EbOQB7V6F5iib5nQj0qy0lmLJi&#10;L3GU4O7pTUrO4XPE59K8V2kduLjwlcNGdQiTzo7jdnccZA617RJ4I0W18Jabe3fiK6u99jHKlqqg&#10;HJGeWrFuZx5MEryI6pdjIJ7A9ce1ejN4m+FX/CC6XBdfGq0SX+zwBuhyVOOmPauhVuZbBG912KHw&#10;20/4N3XjT4gRa34WvreP7VAtlbxJuLseDk9RmvrKDw/8I7LSrSGD4OaKFS3BUPEpOCO59a+V/AHj&#10;P4W+HtZ+Mt7tuNfupgn2CJLLPHfHpj1r0Kx+O3wlle7/ALT8CeIdNfcdrGHere3HcVz1YTdrHZTq&#10;a6i/tA+FvA837G91qUHw60eC6sdSiNrJCgVk3HkNjqD718c2mkWbaJYSNOiubdSYxx2r334r/GDw&#10;RrHwa1Pw/oXhLWboXV9CWupE2LEFOeB3rxKLd5emN9q5NogI9MCijzx0kZ4hxaTW5CkFtCzGK3RS&#10;Rhs800/LFOCxJJ4qWUnfP8q57c1TZl+bMo6V1J3OVEbDJTnOB1zVUowc/L1ccipt4y+Fxj1pjSR+&#10;ScuP9YOK2ixHJ+MI50XwWHVubaTHuOK46IHj/er0Dxo2/wAPeBP3qny4nA9ecVwEWeCEzjtWsdiW&#10;Xh1TgHNaVnczxTT7HXLREdKzFYmOQmICpASY+pz2IqgsSADzJAd2WmJJrTQj7Oq71AGKzV8/7Vbg&#10;BWG8VoiOM3FwoQ4VRkZ70AW4gplHDEetXAQqyDYrAsMDFVIxKFTEa4z3q6g/eElQOBUDQu5Wn8sh&#10;/lHJAqWPZ9pmxEwVcAe9OUpuf5V59ualUANgquKChx3EZBXOKiZk8rBUZz1p7YygMmM1G0aME3Z+&#10;9wRTGIAPOyMUM3yzjbzkAGgrtlk9MDHNB2GI5PToaQhjgC4hBI5A60HbvkGzGBTCPmgy5JzUh/jJ&#10;j9KAD5NsZyetPXHmsAMe3rUecMuemamka0h0y4nkvBt2/KvvTAcyoIZgx5JGOajcMIlAiIwOPesa&#10;11O2m15UktpVVpsRP2rp3UhoclT8namiSnF5fOZjkDpXrvwTIXxD+0vGWySlmcfnXkqxD+0ZCepH&#10;yj3r0b4QSSL8bvH8ZXa02nKJB2IU8HFO1wue9SK51Fx5aZTUIDz6AiuU+J/lP8ZPC1yrDH9jxLkj&#10;viu3mVje3pjtJGJlUn8K4z4lqin4OXXmlftNjKCrDoU70XtYgseFXLG2jLFtjjnGM5rpNUKw6zYS&#10;YYKPENnj8XFcb4HlaZNQl3RgpKoxnkV1vibedDV9wIi1uzYkH0YE1VVJolLVn0Jrew+NpJFK4fw7&#10;ZnB/3BWOv+ufnvWldGGSTTphKrJJ4YtMHPTCCsyPaJSQvUmvJlo2elB3ii3GMsnPersSn7VCfM5H&#10;WqsYAjbp065qxDu+0L+9qiiKUz/2pf7ouFAwc9azJI3b7cQg+lakp/0i8HmcleaqLgxP8vVuuelK&#10;9mM4nXgRo9ku5RiXlc9K8X+OEbN8FfgYyBibbWRnAzgtXs3iMbZ1G8ktIteY/FOPd+ylrchUZh1K&#10;1ZT3HOK7KcjCSPMdGdjq2jOVOFiiwQevFfQ+jF/7FmAuGLHTWKjPtXzh4fAGp6YTN8v2WMjPbivo&#10;3w6ImsWK3AB+xEEmpqouieExRQp8S/GzpZlfM1eQsB0zmtqMuLiUrNxkZHrUd2hi+MfjOMAEC/Yk&#10;fU1YREF8n74d689nWWwEZk/dgZxXK/EG3WX9nPx+BGxdFhkAz/dIrqR/rAQO9ZnipUb4MeOEOcnS&#10;mwfXilB8rTKi0nqfHFqca9D8+O1brR753Y3MQ2r2rnIiBqbkyEYmbAxU7TysH2+cp39PWvYseS5a&#10;s6Wy3tJehLh8r1yao3jxm/4IADcD+dZPm6lum2zsoZfmx3qJ/tn2cu0zkBwMHtSsHMbdi7H4j+BG&#10;jbLrqK8Dtg19saK2/wAIWEgU5Fiv545r4s8PQD/hO9GLXGXLggelfZXhop/wiVnH9pjJW155obsj&#10;WluaMoY25Ockk0WxlW1kG05LGpSuY2/clfnOBTUzuGWx1rmqM9GHccSPPhqzGyecvWqhx5snT71T&#10;Jj5ABzmsbFlbxcm/4Ma+AFGLQ5+lfGt6Ijq9qVLMn2lwQD0wa+3dWiWb4c60jnl9Cm6ey18TlYTf&#10;6gSpUDUpl+uDV0hVl7g5M4Y7EHy/LVuIgxkuoPyGqsYQSYDNgE1YGcDHatzziJTFulIt3U7uhp0j&#10;r5fAXOOMUr7/AC0HnJy3LYqKWM+UpSTIyKaRIYH2VG3HJPOafKLcaLcu0KM4tmw34VD5iloUePIC&#10;/rTJ1J0a8wWH+jtjn2q0iGV9CIk0C93ydLxs89PwrZbyv3g6DjaT3rnvDu3+yPEoEDF/OGRmt8hm&#10;SNHVBs54NAkDY+Q7RTMsJIzsXHTHrT+p+/0XqaawxCowTz1pg0Y91t/tVk+ztnbk1Ayx/wBh3reY&#10;ylozt/CrU4drq5ynbrj+tMIT/hHrhN6jMRpWEzij99+f4zR/AeTSuCJ5h6SGm9mrQxL1hj+0fmdh&#10;HxvxV3VJLdkgWLG1F69M1mQGQF9qDJHU02RpGZ2ORzTHcdHGjI588DC8iur8E6Vp+ofGbQrG7S4a&#10;N95MaEgtgdMjpXJxg+QWC559a9K+Hc9rZ/FnwvfTRLu3MACeuaUtItlQjdne6n4M8DSy39nb6dqF&#10;jeiFhDI0xZWYdAQT3rxS5tL6y8S65Yz2Gy5gvCkyE/kR9RzX2xpNlp2pfECa8m0QRpBtkUg8HnPW&#10;vkr4kTWU37XXxbe2voBF/b+xXUgg7QAf1rlw9aUpNM3qqNtEc2qnZ1b6+lKTIXXGOo5p6cI6lgSU&#10;pij5SC5DB+K7TkD5hcvm2G0L0HekzGVcbTtB9KskwCFuTvI4qoBN9oVWtTk8jFJoYgCGZQZNvHHN&#10;BIEhG/gU/YWkmYptA4b2pm1fLddo4P3vWgLCDyyzEr0PeqckqtqUKoMKG5+XrVtsgFdvUVWClbuA&#10;hEHzUgOq8JOq/E/TSCGBmA44r2u9yNTuO2IV28eteDaCxj+JGnyB49ou04z1r3i7aJ7m0ZW4a0Xm&#10;m9gjuzGl84oBhevPNRY+bAPAFSsVM8oLENzUYBWBsTAkmkiyNgN49aepXzhyAccCo3YYXJ/KljAZ&#10;Tx0PehAWCB5q7ly3Y0oz5hAiJGeTQ2T5XPQUm25dYykiZ80DafekK5dVIHiXEwHtSNGBvOMnsfSt&#10;w6PqdvpySXOnBFeBWVg2RzVCTYSqhNoA5J70AUWX9wDtyaiBJ4Kd6nYYZMSkjBqMfMkuSQR04osK&#10;xMu37XH+6B46CtS2GZGHkAMVOKzoUna2Uw2k8hWMltgzt+tWrCSN58GYBwxBBPNA0asKqFuAVQnP&#10;GR0p7btqbW2nuKspHGbWEhCDk7zTGVi4zEeD1qgIo0JnOXPHc1MYjulbeOmQCKtxJFtl8yPClRjF&#10;RTH5VAPTvQK513w0Zv8Ahr/4NEEZ+x3odf8AgJr3G/BHiC/GGz9tk/DmvA/h/KsX7UXwbu3kASPV&#10;JIXPoZOBmvofXlRfiJr8S7cowZsdt1YYlXsa0HqzFLfOuD/EBivPPjRAX/Ye+LA8rPlG2kGO2CK9&#10;CwwlxsPLisHx/b/af2Uvjlb/AGck/wDCNMee+BmuFvl1OyDs0z83NOCkXp+0D5Ryp7cVrwbt6Axr&#10;jdxgVi2Kp5l8jggSTEK2ehFbMf8Ax8xf6RjYuBx1ruOVrUvkqZABGvTFTY+RvmFVY9wlkJYH0NTK&#10;P3Mh6fP1JpAa2gD/AIrZlDfeXBr6G8NwxnRb8SeU48rjI6V89aL5KeNdH/0v52l59q+i/D6h7K+j&#10;XlhEpHPWspB1K11lYbpdrsDLwK0NGS9NzhQyoehzxUl/aTCKEeeGbfzxWnpqOkUKlducVkzZHU2K&#10;hIoBNL96YBSeleoRW2nL4VsQZ43kMGQQa858tJdMsoWbJXkY6iutskmi8Nwnzpi3l4G41kVYaiFb&#10;6b92CTL0rcgifzlYWzAkisK1Zzq+HLD5uDiumjklEaYxjPBoY1sWZEJ2fOy4WkCsFTFwc96kL5Vc&#10;xHp1qMEl2/dHHrQIjddss3GTt65qIebNOgaF3OcDirO1GL/u5OvU1p2LCMXTC3i3bMBiOlD0Ay2j&#10;aO3YG2KjZ61j3RZtIvgrHaUJYV08+57VhgkAknFY0n2N9N1OKO6KsyEAlaSdwsN0VID4MuDHZooM&#10;vG0YrSLBJEbzzgL0NZ+kw6jb6FMjOGTziVOOtbYFi9iwcKrbD1qr6AjNubl5ChVwygetQ2as91qD&#10;7CcYxmkhtlW61P8A0xyN/wAqntVuJJk3MNigt0FIYMtyZFLRkf3c1nyO6388bQspfpiulkO/S7XM&#10;qcCseVYRJcSEjO04pXC5nnOGGckHp61zOuKhC9EYLiuksjHLqLkS/dlOao6zp00+pwSKwVM8HNDC&#10;O5F4XtitqifaXMjOT7Cu1liljtrhtnbGcVj+HbaSHVYVwxBIy1dpqCt5V2FjXZ5YLGp5RqyOTO7y&#10;1YjGe2auW3WRdx57g9KqsHKOeSd/TFWYVwkbCJs0mhosoCt5KftJwT37VqWhiaRxuB+asS4INpMA&#10;GBIGKu6Wwi0+4MjLwueTSA3fskXnXrBhjy84rKt2b+0p1D/LvIxjmtTTbqCeeZQecNyTWdPJHb65&#10;I/2JHY3GFGafQZtqyppZBDcqc1lIWMN/L9rCkA9auSzTTC2xp6hViB496gMUJiuVZmUbeRSAmsMy&#10;aak++MlJDnjmm3MFxLfNO10TtXoKS1MMRREclSDkelXmcfYHw23celAjk7VLp/Hsa8YW6Uj2rT8R&#10;S6sPFOlLFDEV+y4dhU8aWwv2kDESE8H0pLpHEd1Jud8/eJ5NBRyF1E8liyvbry+SF4q7YRKLNPlk&#10;4XgVoxxAlG8sHPWriIiSj92mMccUN9ALNkh+zKTG2M/lU0o23Bwg5FNQyi3ICDAbtULtKWbI4xTQ&#10;EkGwair7c/NzWybi2ATbalW8vgkVgw+YHyIv4u9WDOwuSraeT8vBpAY+qylZLhvOyXlA5NWbEEWU&#10;YAblATz1qlcRLPrUaPGQiyZ61uRoiiMKv8AApdRW1HDIbK2yk+pPSh3AZsIMkelKdwRSVA555qtK&#10;yfaFxIcUxmfez3CQOHgyGPUGptMmkSMl+Nx9KguQpuSu8suQee1TQ+V8481cBeKWtwNbYzzFtqMo&#10;/CrkMQFmzfIcqRj0rLjc+Qf3pHzVegdjFtMhA9aYHD6hp058cuzW08iSvlD2FdFaW7R2BCpH9zke&#10;lasxP2eFRsJUHnuKz7dnE124Zj1yPWgC3piWDHWfNlUOEOwmq624S7upFut2JDhQacViNncvtcNg&#10;kAVFZrM0Ert5ijeetAFwzFrdwyqAF6ntWdGZGmlO/I8zAqW427iAr7f50y3WTzUIgZRRcLF9doeH&#10;MoxjmtSAwfZpQ0rD0rIZSdp7irEbAwDcQMA4oCws7QLdE/ak5PFUmkCs58zILdarzxeZqsbGYgAH&#10;HNNaNvIcbmOM4ouBtW5RraHbCzMXFYOqRG2+J/hVbrSN1ldxsCT0U1q6RcShrhWQcuNpx6Vo63bz&#10;3VnprC8TCRNs46GmBeg0ywt9OtpLO7t1jEbMFTHesbUYLO5tIRMkZKynIrl9KvPEVrr99ZXUdw0Q&#10;c7Jc8AGuoQRfY3dpt2W6+tVYVjnj/DnkZqPrOwEeB2qQfxfLS/xda6TATPykeX9KMdBinDGV56N0&#10;px+++SB8ooAaMZp5z82B1qH5/KP+9UgK7YfmOc0AMIOD8vGaeD+7T0oP+tU5AHpmlONjfL26CkMY&#10;SRPH8lS8kt9KZz5YOw/SlBO8nOOKAHdIiNx69aTCmLlc80vHlEscc0EjaPkpAPIGV5xxSHG5Rg+1&#10;Hc0gYec2SPagYpA8w8UDGDk8Uufu+nak+Xa2TQA7MXkpxz2puSzAgYXFJ0b7oxjpQf8AVtgd6AFA&#10;Hd/xpVbp8px2NN43wgntS8+YenWgB38R46mlAcnGRzSHPJ3j6UoLZPy0APCrtJwfemlc/d6Y5zRk&#10;7Wy34UZwG5PvQMYNwJ4ycVIOUPpUYyLlD5g4608kb2w2eaBBzvjPpTwTsHPamfNvzg4x604cg/LQ&#10;AOTuUhBigY8o/KOelKR97nigY8sfNnigLDR1U56igFvTjNO9qOMNQBJk7TTAW5GODSD7pG41IQDG&#10;fmIwOKBDMnK/KPxpckSKMdqTA8qbJOOMU75MJhu1AwUctnNS7R5LnOQBTB0bmpPlMRXfjIoAgHOe&#10;OM0qgYHPeo2Mgm6jaDVj5fLY7B2oADnjikOc4BGMdaZzk4HFO+TCf6Qc9higBR93gn3pDkIORn1x&#10;S8+bncOnpQcbCS36UDGnOyPrinDkt8lN4yOKXvQAc5OE/WjHyjinjG1uOKaQ+SeKAHA/IKYSfMI2&#10;8Y4NPAYx56YHNGOfv5/CgREMm5Q4I4qUdAQPxoAPy/uz1pxH70/J+tAxvGT8o/OjnL4TNIeh4pR0&#10;OQKYDiT5K/LzmmDBkUEkZ6VJj5F47VGThl5oAVs7wPKHXrUnGw/So1IJ4Y4z0qRidpIUUwAYwMCm&#10;ke9IvQnHGakP+qz/ALJpCI0Ub87Tk08A5bJ700FiF5GAelSYG/OO1IYqiPJIToKQdF47ml7H5KYM&#10;7iccA0CJB3pGJLDAOMUD7vSnEnD4A7UAMz/pGN4HFPB4HBppAPOwdKVT83WgB/Ak5cda0tLtDceJ&#10;rZWyIlcM5Az8o6mswqWiYb8DFbGi6kun3TyPCshWNlKEZyDRcDqta8Y2Vr8O/F76T8KtXvrHTLdU&#10;muNpQF+hxxzivlrxL8Zit1e2svwEuVje8RVb7RwwYjkH2r2Pxr8RdPg+DHi7SLb4OQn7VZuiypGM&#10;ZYckgelfLut+HJNR/Z4+G4h0gzXkWuM6uo5QE9Ce4row9KEovmVmZzlypW1PefAXlzeOtZ1HyFaI&#10;aQGjcju46fhWJ8cY3f8AYg+K2UYtGob1OCa7XwVZTWfwh0WGW1KSmxj3A9sAVH42sjf/AAA+Mdm0&#10;L/N4ZkwQM9FrnjLkmVHVH5T+J5EHwG8LqWAPI/SvNIPKOnJGVlBLgq4HFel+MYVGhWFmbQkxarMr&#10;YYDbjpxU3w48LTax8TvBemyAqJ9TQEKASUB5/QV6Mm4q/Qzad7I5EQw/YLfNypbYMSjtXZeCoj/w&#10;svQgiHcniWzwc8nLV9VeM/gBqjHT5fD3iCzMZ0+PdYTggxsOuH75PrXEeEvhx46034/6NBqXhUIy&#10;a7atNl88K3GPWphWi1dCSsz9M7td37LWhSYI8vwvaf8AoNeXDd9mjIkHzNXrupR7f2VL5dn3dKgH&#10;/fIrxmBtwB87gLiuGlo2ayLZz5xU7TgDpSDqRg1ESQzck04MdyHcPetQHgnzCAhAA60oKcZQ5z60&#10;xm+cgHjFM3A9+O9ILFj5trjI6daRD98b+c1DuXHDHGakyvl9eadxWEkJwhwMbqVAuV/dkHeMc1E5&#10;X5OTjNTx7N6c5G4cUnqNHoGn7To1uwfI8ocVqwt++I8w4K4FZGn+Uvh+2GGzs5GelacZHmqQoIrz&#10;az946YnE3v2v/hZGrILiQIrAsD0INcZ8Rlin+HvhmNLmIzQXykY4Nd74leC3mW5MygtERjuxH868&#10;Z1A6jfa8JGvZEh8w/LSpxUnddDS+hYsFcaDpoMmcW6jj6VoqDuJ8xduOtVbeMpp8Sb2IFW9sRidR&#10;5g4rtsYvcZj7/I680hz5X3h1pSMADe4Hr601gfKXDH3oZI8FdqfNmn7oxIo8wHJpETMZXfj5acsK&#10;BG+did3U0ATAR+dEwbtyKewBcYyBjpSKgATjtzTgB5lMGISwZflHFIOXY7+9S7B5mQTipViTJ4Oa&#10;BDEC7Bgk5p4C8fIOvX0qwkce5RkAA094wGUjnJ7UXEVSDjoD71WkCbfmbAzWl5RLsF9KqTRHYwb0&#10;4ouBQjW3F8Sitg6jDn2INeQ/tXmMeMP2S5njBUaI+fwFeuwEprMMZSPablSfrmvJ/wBqWEXOj/sp&#10;tv6RzKSPQCmtGZyeh8ypdaRIdO/4m1uFA+ZWxWtFDpcj5i1nSSQuQDIBisSPw9azXCmO55+zD+LG&#10;OKsW3g6zLXkkur6oN8gCskx4rBtN7mLLg+wtcyouqW5YEgkHgVnzzKjSBbqE4689abqfhjULK38y&#10;2+JF+yk/6p48k596zbXR7iWeTzfEEinGTk9TSAlF7AjqTcJlm4AFTjUsSOBMuCvTb0p8ehq5ZRqk&#10;isJOMpmrQ0WWLVArSo4KjIxyKLAiKLVYtwzcIV3clhV59S0eT7GvmQBf4jitNNB0T+x7uR9H3EJk&#10;YeqVroujtdMf7PYRiQ5QtzRYLMPtthkql9D5ezgkinreaWYZc6jCMdB61HeaDpz3yBb2aKP0DcVE&#10;PDFsYAY/EUjHnAz0pDsxk02jG2uGXVLdmz0NadneaU/hyE/2nYrgkH5hkVjnw5CIbhTqkm8N13da&#10;rnwvabVMGu3yyN9+PJwxo07gbj3NoWkCvbsoXLMCKymvrGS/UQXMBEb/ALzngVHbaDdxvdxvefIy&#10;43FzxV6TwtDH4duRBeyHzTmQ7qAIGvrJLxpBJHtK425zio49T003yEyMBz2rKfSLmGWAfaWb94Ac&#10;npWlHosDOpOqxnEfzHpjNGgF4XuktFKTNDkEYGalW60w+YF1K3GVHBIxWePC9s00X/Fc3QBfJQLj&#10;H40al4cEFhZNFdSsgHLF6FJdxpnQQDTmsk3a9bLnPerAtrMRKw1S0OTwN4rmrLQjc6G5XxZPEcYB&#10;HY01vCuoxyM//C3LuRQOYxUuS7gdHOtnFbhmvrQkrwA2ax3lsRJMVt1Zie7VQGjX4kPl+Irkkf3j&#10;/jQdG1Aqm7VnHzdBTTXcC7BNbm9YgQ43DOTVi5W3KptvoQe/NZLaRIku/wDtqcNsHA6VJDpl7M7M&#10;t/O5U5Yk4qroaH+VEzRg3UXXs1TpbwqZNt0vTrVdtPuFvQftUoO7AGc1ObDVsDbdYzjqaLoLFgQI&#10;0UeLqMZbnmrQs7cKc6jGOPu+v41mmx1hXVHu5AeoxSGy1nDBdSlYbuQe1JsLGkbBHlhVLmIZIx6U&#10;+60tbeCEvqVsSwHy5FUorXV1kWP+05wwGe9TyaZrkyIX1edwp4O7pSv5gVGit1n4mTBHekaKzktt&#10;jtGwzxg9KZcaTrxk/wCP8ghemccVTXTtcSQ4Jbn5stRdCsb1pb25gmVUR8LgLux+tZDaYx8UXG3U&#10;2jUv/qyM/rVqLT9YRoJFlmYk/MATxU8kepJKry3si5jPybOaLhZmbe22yWQCQ8JjOaz4bcJ/E4zn&#10;vVy4OonTZGeynwJflfFUJ5rjztL/AHbkjAIxjNUmFy2LPdu/0iTH16VItifIcEyNyOc1YhEpg+6Q&#10;Qoyoq9++MRCsgbaOCaVwM5NG8yRma4hjOzoW5qpc6DfeWpXUww3HnNdRDbyHY0k8gb/e4FOuY7n7&#10;IVTUZPLXrg80uZCOEbTtURMN5g5/vcGprayv1bUN4uW3Yxyf0rqgJBpoaYylF4GRyavQXFgkOnII&#10;Fb5uOO1O4WOXFvfG1CNprexNWorJ/s8PmswPpu6V1M89lJJiO1UbRxx3rOYytNcbdOdsDnn0pcwc&#10;pnCzVrgfM+FYYANbMMBwuArHAGfSqMZvWuGaPTZQi5De1adpFfm2vXSY/LyQ3FTzD5SwtoBGxNuc&#10;9RXkHxqt2XwF8FLg2gDG5nRyB0PUCvXEuNT+0Z3pkSAEZrgfi5HdS/AieSSNikGrW5jyvQsQCa6M&#10;NJ86Imj55R0awhH2f5vJHTipBxBETKfcVWg3rbxbiDiBPyxVgMpM+Ohxwa9UyJ+DHgsgUjp3pqbj&#10;DKu8grSDayglSCMAYoYRjI+1HdjkigBxLbRx2qvMpaOHkgknFSA/JIxI96Y7KbOVVm+dj8p9Klgd&#10;N4eic39kGfcyyAKfcnivo2HSLtPA2nq9580lspkx2B6CvnvwnBq81+i29gZZFu0OR7V9CSXmvrbK&#10;s9jICtsgcLXnYnRmsXoOt9Ajkt7j/TdgVe/esK70e4XUSIjEWWUAsOgrdS71JNORma6VGQ5G05NZ&#10;i316zuUs7zaZPmJU8iuJSYyN9B1QQo66rvVo/mI6D1qOPSn+ysqXxlJkAGf4fWusgubo6MvleY8f&#10;kkMuOhNZUTTR3MytAVwzH86u7FYxbvTjFPEojXoMnOcUJYxMy4HO2tOWRXWTEEx2yfNk9afHd6cG&#10;H+h3ZcJggocCndjsU00tt7lXXJHUt0pZNJm8tHe1LHsQc1Yu7kxxac8UVxJuflcGrC6hquyIjwxd&#10;YwM9aVx2MB9NvhdbFbCnnJpradiWTfN6YxW3Pfyl493hu6Bx2BqsZyzSbrdkBA600xWMl7NQVxO2&#10;/bz3qa2sJpCgNsWCtknNXy1lG6F79hzyMZzmtWxutNQ3G2X5WA2kc0roLHPX8E0aL+7JzgYHbFZY&#10;hnLhwjIteipHYzX1pkDaZOQaztaTT4tetoY9PwFhHmY96EwaOZihJiZBbFtw65rSFlH/AGfHELX5&#10;mQ8t2q3AsXkYid22DIGPWrBW4cRj7WyMDyQKTsOxTtNFjNt+/njc4PJP8qx7jQ5F8QZiu2KKchd3&#10;FdgkbbEXzpyAOGyacYXRo2/flW/iGTip5rMdji20m6aUH+15AfQcU5NOmWKQmeQ4YY5zXVSpcCWH&#10;MbBW/A0ihVWYBT8w/KnzXFaxznkWodCUTnGcnFWY/siuV8pCCOM1qf2fE805e3kJ7YOKgm0u584b&#10;tWAHZR6U7jMy6Nl9nYG0jx34q7Z2WkppRnjjjfcc5Y8irUenp5Tb7ZXGeCW6VOLNBEoS5AG0ggHg&#10;Um2FjLaGB78t9liBXsPSrnk6aLcf6HbhtvHAqxDZyRso2Fi7ZLZq5HYTNqKkxKBu67qHLsJJnPyy&#10;Wg8oHbwflKr/ADoje3ZEJij9iBXQXFrYLetFsjBK9cVTfS4Ps7smpNkAnbRzILGJdS7IDtiDZYce&#10;1ME022ApZSAbeQa1IrEGNy0nO/qa1EgsFjtw90h+XjaOlDkhq5wFwNfbXlePRWKg+vWtuBtQ+woZ&#10;dNKnuDXXKlksT7I0OR0pjRwtZSBhGBjpS5wsYPP2aJhLHj2rKvftDITHOMAZxnrXUfZrAWyqI3PJ&#10;xz0qqLGPz5DtbknFNTQmjkLeeTzRmwkJJx+VawkhFqjmNtoPNbDacghkYPGcdBjrTodO3zpvuFiU&#10;Hlcdabku4crMQX8ISXZp0pHAyVxTX1C1VZkFrgrzwOua7d9P0v8AshhtgKkAbwANpqjFoWlNcXEj&#10;+JkYkj5Qo4FLmQ+VnMRXmnu8ZaFMn/ZqDUZIVWIQtl8dh0zXazaVoUdoNsAzjr61mwWthHdXrNYI&#10;fn6mhNBynN2VzeRtFmB2BHUrzWml3aG8m32s4OOy10Bj05oX22EQ+XsKrGO0H/LNQwPB2U7oOU5i&#10;7+e53CA7Spxms9PMO5VhZct1rprqAHnnOSeBVGLyV8/dGODzxQpCsQLbN/ZkzEEOq9PWslSx1GVD&#10;EwIPFdTHLbm5s9/MYk+YVpXn/CIO9u62jI3ljBA4p8wjl4ogEkO3JI55p6xRlMNb4Oa1GOkqrBLu&#10;BxjruAqrHdaWJJla3dsHjA60+cCa0FmtxmSwRx5ZGG6VWbTtM+2zNFalSzE/erft5NNm0C8gNi6M&#10;OUIHNR2EMX2y9zDPJIrgAHI2is+fUqxhrbJHNAxRiFfkVoCe28tQmmPkDvW7LYObmUrOoIXJBpI7&#10;OVmRn09BiTG4DrSb8g2OalaY7QbHaDnpVURWgDGRoid3B713Fzpv7wf6ShzEPlA6VgzafmUqtmWK&#10;tkEnH1pxYNGaxgW3UqqhVXliaSO5tls8IkB3E7izCtL+xZpIpy0shUkfKDgVJ/wjFvIyqNVlVioK&#10;kN0x2qhWM1JtLTT73N5b72HGSOKmsLvQT9qVigkD/Lu6NSv4SuMqDq5I3evSl/4RLWDbOU1i1dEY&#10;EtuAK0BZnQ2cmhy3dxG89spMX3qYtlpkmo4e4td28iMhhzWSvh3UnsL3brVwpSP5SAefxptn4c8R&#10;S8r4nuoSj/6zBODSKR00Wj6WtxIssNuG8on71YMtpYjU5/Lmt2Hm4Xawq1eeH/Gke90+IrT5iAkX&#10;ncBWXYaLrf8AbzBbm4UnJ+ZjyaQDbu1jjkXLZLD7uelRrDYNbQpJdKoJ5PpWpe6Z4gjljaW7DknA&#10;wOlIukXUmnK39okNjlcU02S0RJpFpNBGYNQtHAHcgYqnc6VGk7Kb214HzEOK0F0LWxbz+V4imTcD&#10;lQSKyZ9C8VRqS325/mzwxOaakJplRLG1S9LIEyWxkt1rpLKwjkspt0lmBxnLCucbSfFEs0O23ulw&#10;QNo4zTn0zxWkwjP2xSB8wDmquwNHULDyBfSQX9u0YHK9SprAikjLMDcrkHOa110Txc1nIwu7gJjo&#10;SSKiXQ9WAZWsVOW5JfH86SDcdFqZigQeRDtBGSRnNdFp2o+G5btmuY7QfINoYgYNYMWgeIHvJd+h&#10;xiPgR4cfNT7rwtrSRR79BkPQkJJ0/Kh2GtDoNQuvDs08XmSaftCHay4JrKgttBmjCnUIs+YcZOKy&#10;F0W/SXBguAR13E8VKNI1XzQ0d5MTnovUU1cZpzWOhx3yRDVouAMnNLJaeH0lsds8Um4cnPT1rG/s&#10;3UDfTMb273k4IwamGheINs7LJOyntu6UAXpRowbCBQvahBojQnfPAXA+UbhUC6Dr81oUGqpDg+mT&#10;iraeELlrQH/hKbpW/v8AXml8wI5l0H+wLth5SyfwjdzWNb/Zn1GONvlXOd1a8vhPWUkVn8QOyA/f&#10;q7aaBOkUgN3I4K/M2OaEIxLqXTord/JMT4PSmR3+iGKIT+Gl3YxuBrUn0e2M7pEJDJv6ZzU0Wjac&#10;LWVbklpCMZA6UaAZol0LBMbIFxkqDmr1lL4YmtrxpXSJ41OMn71Q2+meHovEjQJdal50vUeWSo/H&#10;pWjJ4bt1uj5d7KxPOAKasMyml0T9+RE0g8zAY8Ypm/Sm879/CAR0zzUx0PUHu7hEu2wTwpGMVYPg&#10;7WDpssq3RLKhOEfn8qTYGQb6ztruwVgpjdjhSOtay6poflxIz253c7eMishdEu7hxFLqE5aJyFJj&#10;xtqzb+G9PS7j8zU7rzGkwCVOM0rAXBrXhhbwp/ZrfUioptT0ZpX8nywdp4xUlx4flGoGN4YmKqCp&#10;AxwfeoYtAibV7QCcIUnG49RQBDDfQBGLvDjnOcU9r/Q22qUIz/EBW3qHhq1+1xsszACAd+DVGPQd&#10;OdY/+J7hg2Dhc0AZ5uNI/c+XFGRnqTUxvrErjyFXA4//AF1e/wCEc04XN1/xOZCABjjFV7jQAIUV&#10;dXfHXGO31pjM+S5tDGGCAtnjFMhuVW9ZmhRwV6HtVpdKVbZSLpkAOBnnJpG0u5EgLxO4J6qccU9B&#10;WKy3elpfX27TuWYEEc4qxHd6ad+IwSfugjpWpaaNaOj4sHA2ZLN2pf7HhZyhuFiAbCkCiwFNbjSv&#10;LYOsBJGeoqbz7D+xkZZ7YDnqRVn/AIR3SwpEniGQMRxVS50KxS3VW1a4PHygZpNBYZDc6b5SH7bE&#10;W38D0qZrrTRES19bDPoRTLTw2s0Urf2jIqgcrnmmt4dWPV7Nvssrxb8MS+f0osBImpaMssedVjHG&#10;CaG1XwoLpWGufvA3Py8VDd+G7Qyo8N3Ki7vmUnIq7F4Wtm0YSYjZcfNnqaLDTKk2o6LcTq0F0pCD&#10;5yBUSG1e5UGeMIVwST0FaqeHbVLVfKiaNAcFfeopNAlAlI1o4PakBWxoFrZXYj1FJWlB5z901XXU&#10;rKHw2ytAGLOTkU5vDtyYZHiuZWwDnms59MlRmj8hnDOAymmtRNl61u45zC5jghDNgZINWbxYEts+&#10;fbkn0Iplv4bu5VgX+0khXghN2SKtTeGp45n3eNJZiIxtQ8baHJIDnGZPt6sZhjB71D55Ez7UY89z&#10;W1NpRERwrHA9e9VIrLEvzY69KvQLmJdXl+iP/o7lSw5BrLmv783aANOqmP0616fb2OiGxhaWFHCt&#10;yuelZuuQ6AtlZPbaXGzL0AX7lO3kS2eb3Ehe3gJtGGSQSRzUCRXJQKvnMCc8HmuraINalm0vBZRg&#10;bcU2GO3Rz/o53Z7dqQtTmZIdcN3HtsJgnAwWxVuHS9Va4kdra4O5chd3ArsYYppLMboxhG+VsVO8&#10;80ax4LMF4UKucZpcyGkYFnaX6Bi1g+1TjNaJjm3L+4OMdfSr0l4I7YLKQN+CeOlU1uL+41a3hs/C&#10;2vXTtKqoIbdm3E/TNFrvQq5VMT72ZpsAHiq83lieBWMzEnhYhuJ/AV7DoXwt+LOpX1pLd2EGl2rh&#10;WYzHL7f90V9KfC/wL8GvDXxc0mTxJqXh2/lu7R4bSW7lXZbs3BLIT39e1aRptuz0GnY/PeaDQrjW&#10;IGmsiuGHy4HOK+oPgHpnhufXvi7jQtIjU+FJFgcxKxHHP416z4t+H3wXt/2mfFyQ+AtEbTpik1tN&#10;bXQdcycsPlPAzWtpHhzwZo091c6GllaebARK5m3fKevyk961SsrXKlJux+fni3TYIfGHx/sFuLIk&#10;eMmeGXaoJ+fJFUkFwthYrHqltGFtkDKhAzgd8V94Xng/4KXuuajPe/Dh5ZpbgtLPC7Zdj1OBUC/D&#10;r4FeS7x/CPU2XHVpXBqJp3KPhlfNZ5MXkR44ywGTTXinM0Ze7tVOOvmAj+dfe9t8L/gZcWshX4a3&#10;gI6qZ3GKil+EfwP8+NT4J1tTu6ee5FQ3Ydr9D4DlltEuAp1KEuF5IIx/OhZLZ7Xb9pt++WLAf1r9&#10;AP8AhTvwNAy3w6vTx3naq03wk+ASgBvh3qQ4/hmar50K3kfn+bi3DqBfQ53YxuFOZkMIy0K/N/eB&#10;zX3TP8IvgHJDMIvBOqq2Dg+ewIP414J8VPhvo+g/C/XdU03Ub1reO7QNHJJkpk8c1W4raXPEpAiw&#10;ZO0kgYGag3ZIO3HHSoIwXsIZPPYny14qyq/I58wY29KlEMaDEZFAwDz1p/8AC3zZ6VIiW5t5CcA9&#10;qcsce8nPbpQIr5O8YkU4qQE8t5IJxxT2iH77EeAaVUPlxjOaYEefmclWwfSnq0oiGYwxzwc9KsKF&#10;AYlEGOgNTJbPLIoRmG49aTHYpb5AgzEC2ePahBG1xNl2J2857VqPpV1FhpL8ltvC0+KxGGZ5mHpx&#10;SuIqQCQQybYhwTk06PLSNmMfe5JFbMWnaj5UrJdRopxkHvTHs5VuSG3A5GeOtK6C5VUJuX5e9Wo4&#10;87troTV2KzkYjaqjnmrgsdlwrHeDj161LkIqxRDyW3IueOlHkxhwRDjLckVfWCQ3EoEbYIxU76fq&#10;RsoyrH5XGQam40igciBfl6deaArNHOQ/GzjNW5LLUBNECARgZzQ1ndJI264PK/KMcUXBGeu4WxJY&#10;beR1rNlyXIDA8HmrlzBercxrmYrk8AVU+z3ZeXMDgnoaaE2QQRK1wQ12gwDSPBbYmP2hTtBwCaq3&#10;FpqKSowuJhluQD1qo1lrEpwl7MGxwfWrQmShQCZC0B+fqetSh7cBWabAyOKrjSNa+zAyai74POOK&#10;ctpdDcrQysufu46UwRoiRGePZ8oK8VZxiKTFwoO3OKqG3eLTYX2O2Rwo7VVl/tZrCeVdL+RMbiWx&#10;gUbjN21NlJZ3StLtkYHaSfSqFyg+yqPtag7znDVzFxPeNFA0VzOQDjaq8k1Z0/T/AIgahcRR2Xw3&#10;8QyFmHzlSB+dCjqIsEWpvcG5LDZhlLYFZd5pHhabc4hRZd/JDgivcvCvwh8Y6lr3hldX8Z6Tpkcl&#10;wokaSTAjB7Z7k123jn4G2Wg6j4ZZ/jbffZL23yZ1iLLF/vH37VpGOxpGJ5p8B7DSm+Lfxes5dP0m&#10;XZ4FujbyvEr7DsOeueteS+IdJi/4QfxAIdP0xnTxjcBi4AKL5hyee2K+kvCvhvRfDfifV73T/wBp&#10;C0na40l45IHiX5twxnJ6Vwmr+EvD92/iVLr9o+BGu9SkkMcSAbMnOMg1tCjUbulcnnjszyq203R4&#10;9DVoYNMXbaJljjk45qu4sftiL/aMasR8oyOa70+CPC8OmCNv2mbp0X7qiEcf41hz6B4Cj1a0L/tD&#10;3rFBgD7KOPxzW31Sq/smTqR7nHXz+VGnB3Hr71iyXMZkBVJ856bTXfXOgeEHuC//AA1nIMjIBsQc&#10;D86sWvg/RZ7dWi/a305hzw1mAfyzVxwdXrFmcq0e55u80vBeMfMBgelQzCRoSq3GGVgWr1oeAIZU&#10;dI/jlZzFHHz+SAP51Zj+GepLd27x/FzTLjzOPJYBc/jWn1OolqiPrEF1PB9cV5PC9hJ9pGFOCp7V&#10;xycSsPbk16z8RfDPiPQ4NKjvI4RHMxaJkfIIryRRmRueMc1mk0apqSui7GOXPr0GasgDy8ZqvH/q&#10;EwverHRHbHI7UxomjZRETk56HFXICn2skA8D5uazkwZt2cAEZHrWlCIjcOy27AkDJzQC1NGM5eTM&#10;uOelTruMrEMFUetVUQb7nLsMAc+tW8IbTBdsdsVBbLKlPPTMaklaD5u4gxlcHmoEUB4VMmKtqh2k&#10;mSXG3k4pghCx2KSuVPSnFXwDjGF70+NCYWkEpChsAFetSuAIAXcF+xFAFMgFSW35HT3phA2r+86N&#10;UkhkzGxIwOgpGwY4f34bPXtQAwKftJyBgipSOCAOvagD5X+UEj36Uo8wgEZHNADCqGZFJPJHTtWR&#10;4kjZdJ8PxiRjmcDr97NdCBH9pjyc4I5rP8SqraFYTADbFdpk0IDDE9tBrdhZS6NbKkbRkOOWDEA9&#10;a7mBEeBsqPlhBBznIrzkQzXPjcOLScR7oyWPsB3r0pEEemRqqfM8I3c9KdxWK+Ab2B/l2gnj3FdR&#10;8M5H/wCGzPCWJ8C60u5jmT0AHB+tcuAwC7YHba/Oe1bvhmK/tvjFo2qW4bzbaJyVxw2QacdQa0Pq&#10;C+uri20jWX/cBoxJtJOOK8g1W81fWpPDSTo2yxlkECoOPmPOcV7NY+GNT139mmHXP+EzSFRqDpc2&#10;gHU5OAT2zWdF4G1JdKi+xeP47WUJkxvBuD+nOaiU0tClSdjN+F+iWV5438e2J15obp7WExj6dcCu&#10;l8XaTqWneL5bO7EhjlVWU54YL3rY8CaLrelfHP4U3d7HEtw+otHIyniQMcCvd/jd4a3/AA78Fakk&#10;kRlhh3OvcKwzWbrNlqmktjgbB2f4N+DLgu22Sz2ofXaMUsRJQ/Ip545plgEX9m74UqLjKhpfm96m&#10;iC/ZkYctgVyT1ZvFWRpIP9HUiIDirMXWQmMcIcc1XiVmigySOelXIxi8xszhOaCmVMZt75tpzg/h&#10;VSEP9kkBA+8cGtZlUabqx2qBis+MAWYBP8R5pxV2KTOC8SEf2jpnycBjn3rzf4heZL+yf8Z0Fq/7&#10;mCBxjnpzXpOvbzqtxthDHcuAa4nxCm/4Q/Fe1CKTLoRPPsua6IOyZnLVo+e/D8xbwn4YmO8A24B9&#10;8V9FeB5RJatktjCAV82eGznwD4cBYYivp1IA9DX0J4CP+jk5+VZk6fWpqXlutioOxx3iSPyf2ovi&#10;mpJAKW5X8RSJt83nHI4NN+I7SJ+09d4Dql3YRFZB0GOKoxecPs67nbOPmArhae/mdasa67iuO+7i&#10;oNbjL/DfxIjQtn+xpT+lW4o8ygCUZAHFW7wK2kXCMBgaJOD75FS1dDtc+Fyo/tZxnOL6QE1aCnMq&#10;hV2gZ6U26GPGWvBRgDWpsD/gVTrjz5TuH3ea9eL0R5lRe8NCqYSSTyelPAxFdfvhtKjAxmnLtEMo&#10;56808eULaQhg3HOe1DZKRt+FljXxFE8s4LtJ8n0r6w8JxwjSciVmZ4Qck8CvknRjEviDTmZScyjb&#10;7V9Y+EsNoWlHc/MJyBUS1N4I6ibcGI2DqelRx7TFnnOcVNKBz85Gc1GmwafNtUk5/Ksqh3w2EITz&#10;CefrmpLZSbmU+X0PrUJBOw5wO/NSRkhpCHPSsSzcKxnRtQRmUhfD9yTkf7NfCV2FW+HLAyeIbvHH&#10;o1fc9nva0vomcEPotzk/8Br4m1ZNniDUED7dniC5AyPVjRSfvsVZ2gQR544XOOamXl3HI+XiokC7&#10;/wDW5ygyakONoO7kGus84Cpa1cGYnFPjaJLVh5wBI6+lNOwEk9B6UzEJmP7kY9KaRLGK0LOx+zKw&#10;z1p0hUlGY7UW3fCetSBYVk4h2qelQzldtuvksxOcVRLM/wALqp1rxkCGOFyB+JrUZSLmY7HOZT3r&#10;O0RxF418Zx7kUvCoA/pW25jEsg2jdnP0pkIiwAseWPKnIoBP2cA9idtPDZLAQrwO9Rt/rVK7SaRV&#10;zPmbEkmVI4/OoIhG1vdKeuw7TVu6Um2II5qrD5aNPlG5HBpoTOUuxAt26iEhhKdxzVLnmr+orjX7&#10;8mQ8kEcdao/MSxxVmLJEz5kOJTnPT0q5cKn9lqwjwc8iqsGBfxZIAzya0blZTZwgREgn8KYjZ8P2&#10;OhXN5pa3GtpCGJ3KTy57D2r0nQdB09/HUsT3LRogIjxz16V4kkGoLPGyRygq4IIavQNE8UXVpGwk&#10;0qRrgIACecgd6zqKVnY0g+57L4hn8f6V8F9YttP8RTL5cDhpQmWaNuoB55xXyqvmyaud08hZ7ssz&#10;MeSTySa9V1fxzr97pM9otxbqrxbSSvP0rztbZmvFP2ld4lJOO9KnFrcdWSexe4Cx/uiBtAzS8FWP&#10;2fHv61YMcv2GQ+SoIABGetNQPlf3CY2881qzIhLRgW+IgTu9OlHmP/alvHwGaPiTGce1SADddoUA&#10;GOMCkVQsanztriTIyKYFJXP9o6qjM6lR0x96hf8AVn5j97mp7jY+qRSGcAlQAQvWoWI82b5B2pAP&#10;VGMq4UZPT2qCZdt1cA5DBRtHrT2fZCrM+MMKiZ991vPICfL7UMCaxiK67o0wY5F8m4E9MmvoGB7S&#10;TSNgmbzUtEIXHt618+25cgzMRtF4nAPvXu9jGX8NaPKNTUGSxHRfb1ovZCW5BIBm4UzqGzwfSqrL&#10;LttwJt2e9TugzcKWyQ/UGo1OHRfKbjODQWNwRF/qe1KgBbh2+8OlOy2Ljjgmmh1Dr+670AWWxuGF&#10;6gcVVn+1FGVJGU71IINWWJJTsAOlREjfH15ejcTOgg1HX5dGs7a41NmjgiAUE5zSYJEhJ3entVO1&#10;wLqUGH+Ec5rTAXL8jqMUWEmU5Nn+jL5PVuT6Us6r5MxXH+o4wKmbb55DKn3etISnkznPWMgHHSgZ&#10;7n8HdK0N/hT8X5JzbSTy6JPncuSML8uPTmvEpLKKC8vpvn3HW51chugDcVY0jUvF2nabqsWm+Mni&#10;e4jZXIXPysOetSSQzR+DrLzL6R5JLhmcn1J5rCFOXO29jeVSHKklqXI5x9mswkTEEdauncYCTjlR&#10;WfbY+xwrtUcDOBWiCm0fvAcLzW6MSNmkNueVwKibZhPmI+U1YbaImOMjNVmI86PgY3UxMfpc8kHi&#10;nR5/NA2eK7Qn/vsYr6z8SRRL8QZpt0g+0+HrNyRzk7a+P7gKptyshOfE1jvx2+cV9la6pbUfC7+R&#10;uC+FbPP/AHwKxxCaSNKC95nNkP58JyPlHWoNXVJPhj4+haMsJfCl1nI9ENWpiC8mARyMVLOA/hXx&#10;CpIJHhO76d/kNcFWPNFo6476n5VlkW91JPKfK69MBge9asYYxTEoCQFxVJpWh8aeMlFshB8RXK4I&#10;6fMa0rYBiPVsmu3SyMZrUsDJiQgY45qRQTbkbWOaj2SFm6jDfnVxOMDgfJRfUlD9PVF8R6c/zZNw&#10;vNfSHhiYLLZP5JP+jgNzXzna4GqWjFTn7QM19B+EvIdNIVj95BnnpisZDludzIymeViCeRirVsIm&#10;1XT1MZOXHFQOjC/f9ydvb0q7pYT/AISu3JgIG/vWcpWRtE6ePEeqSYsxkxrgE9K12uZha26tGuew&#10;zWVcDN1cELk7BjBqoDOL3SC+oMT5+CuOlZ8o3sdzaiNhZnK7th421orvWSJHZSd/GO1UrdWWKEhR&#10;jyhg4q6Eme5iK28rHI4xQ1qNPQvt5YiHK421l301zHpkrqqEKw4JxmtKaCXYhEmPkyRXP3sc73ES&#10;u8rBegHQ0raiRbt78yRwjyEX5RmtVJf9HByqguOa5y1i/wBLcmEKAOma2iEk0113kBXHA705KwHR&#10;x+WqRESIwaLDLiufu40TWCBZgBnyCB61pWwli0+NvOJGwYBqncSl72I5BPPFShl6Ny2lwIAvyLwK&#10;Hs7ibQ5nUKrLyTnFZtoZRqtxuJK9hVy5urhNA1hEics68YOKAK1vKGe4t3dRIBgSDoacYZY7d1fU&#10;JHy+Qe1cvpran/buo+ZaPt8zIJrtbdkktAsgHQ7T6UBcos5AtALgfSm3MTmwuSu7JgNPe0/4mcch&#10;nfhjjng1IxkyQUbgYpgcvpYuIob0GPc7Tt/wGtqX7T/Z9sSGKBvypkMRXVr1gnDNWkGhZlgZk5os&#10;BXs7hUuJD56qrLwfSuttL6xn0QW8tmQQD5co/i+tc5e2Ea+H9yQkZ561JprwnTIUIIeMc8UXsCRN&#10;dQlNTRQ3BbtU9ujNMyKm47aqvd2Y1mwhkvAGaYADua3LiJ4Ws5YrmMloh0qCjBuvOF+yHTmO3qaz&#10;Z5h/Z5JeYDzgCK6B5f3rNIoyepx1rPuY7SVWxECVcHA70rD0N7TIoItN05lcZePJHpWNrId9c01Y&#10;ySfO6ZrQhkC6TgjBRBx7VzGvXaf2n4YkiSeLCOGwM7jS6AdXaXlot5FbmWMS+WN3Oa2bmBf7JaQc&#10;EpyBXl+i+UPFlnK97LJNLc9Seo+leuXB/wBBtsDOYRxQkG5ylozjVgpY8zDNdZeLY/ZLcpkN5Qyo&#10;rkZP+RtspNgVVb5hnrXSbg8BxtP7oZoQzBnmjj1iIGMgE1fjuLNg69cr3rLukJvsmPI39zSwoDeq&#10;QwHHPFAF4FQ8gEGAG4pkhbah2HGamZWCDKdqibnZ+8AG6kBKGcQ2+eAR1pS0QjbL87qhH2xtXso/&#10;LzFn7w7VJdIU1TGxsYHagQ7eoAJcY2/lUkMiSJJtA/KqrFNuBkE9q1LSO1XT2zcKrlemKYyl5cf2&#10;viA5Lc807EovyFLcAVcKr52QBnd271MVCyRkpglhnNAjO/e/apFkUAHoar3CyCa3MeGHOavanhbr&#10;Stoycc4qDLFk57DikBFDDG8FyGhG7Zyc1RFvNG8h3tjzOlailluTgMC3pWtb2nmwSkyIxA5yae2o&#10;zmWmVY+cdRT4rwLqEQe3IUkcnoKu6lZLFZ3TLbox29AehrlLZ7ubUJop48LHMMADr+NG4m7Honl2&#10;Daasscqjcg3DNYUm5NRYKAAWqaMhIcBSE8kADNZ5886ru3ZG/gGgEakDKlwxePORwOwp7y23mook&#10;Ub26UgBFud0S5K1iXT/6aMY+UHGKEM1b9LgaY8kUQIQDnHWqdvcTNCpkjVQDip9Nvc2M9tPMhVmw&#10;CR61oTWNt/ZaqXHJyCDQIaqh7cFSCe4zSbH2MAB9KzopVgu5F+3Ajpz2rUVpAiPsBBHFAzPuorjy&#10;JCspDLS2m9rd/MnG7GB7U+aTMkgLEHNNtwqyy7c9Oc0ATwhFknCwjKtzzW/DmSwRPOA+Xr6VzbLJ&#10;sumD9u1S289wNIkEkUgIf5cUAWryCFnlHyk/3h3pkVtKdPEYL7Qe5rQtWtWhhzHliOK0jbS5ssSj&#10;5gScU+YDz35eaUbcD95TeM/doI+Q12HOPAXL5boeKQnO4leaB/Dz2oON0YK4JpALxgfLRhdj/MM9&#10;qb/EBnml+bcflxx1osMMHIyacD+7fnvSqD5RJ60nekAoOCOKVgCrfUUn93ig7vtKckDvQAoAMYG6&#10;nEDaw6YoXbuxnt1oZhvIBFIBucOhK5APNOVo2WUi1CjjC5qPJ4yQeaP+WykJgAU0MnwNowDTOMt7&#10;U5WbDZQD3pjfeHFILjucj2pB91vmowePmqQYEbcYNADMcqSopeeeaGzhxk9OKiyQQMk5NAE3y+Wv&#10;BzTjnyD83em84T5ehpGx/d/iHegBCH3Z4yMcUfOc4UZ9Kfx5jn5ugpmHMpIfFAwGOeST3zTh0bmk&#10;5yOaXjcM4FADv4xx2qSMnypDjFR5IYc0oLbRxQIU55zg/jRxhuKZzkYTkmn46cUAKcfJ1yaQ/eNG&#10;SRgxjimnOaAHf8tKXJIYYOO1IvAGWApDu354oAccCMjI6cDNAHQ+Xj8aZ1mAO78qlGAwy3agBcEJ&#10;nBpoJ83GfpUnJYfMBURH+kg7jyKBEgCll+bnnNL8uWGTn1pBjzMZ7UuOBwKBgACH/edB6UzAGPlB&#10;px7ZNMIJUkGgB2RmnjGxug5HWoctz8uaBvydynGflNAx7lRMoGenXFLQSCuSoHFHRos9+lABkbgM&#10;GnA5L0uF3sMcgUgUhO3JoEAwIXyCeaVSC7Y6Y4oI+UUgzuBwAKAHniIZlB56UfxqQOMc0meFBAwK&#10;Ufd9qBikfvBx2pgU+VMSc/Nxin8H67TTV4ibI53daBChgFiGOopjY3k4FOwPMb99244pcE265Pfr&#10;TuMbgZ+6BUn/ACxb94MYpCo2jk035dvVge1ADWJ2jGMCpFx5RGTyKTAPWnnqgIwMdaABQAvTJzS5&#10;O3rT/k8sZfnHHFQsRydh+7SETAr5ijPao3AWR8HvUHmEwPiNjyeD1qVFlayB3wjI4wwJoAeCCQMd&#10;uaUH96PSkgR9xDK3XrUhH78YjJIboKYCAZBxnH8qQBsZLCp8Ng4hOdnSkEd35DE2qjGcYpACjNsx&#10;3U+CJPNO7G0nnd2oxi1BZMHace9ULy6eLwbqdxJZvtS3c4HcgcULUaVzn/FmmzRC2mOkwNCbWTEo&#10;UHaSOmPerPhG0RPhT4L3WyhpJpW2uOeSfWsSDXri9+FOoeZHEXS5YtGWH3V5FdZ4aka88L6fN0TY&#10;VTbx0rSMmkcc4P2vKbk7ENtDggKPu1NazxqEDRxspjZWVhwVbgg1XmhlXaTA+CeKaEmMaE2pFZPU&#10;6kjitQ+G3wBvtWmmn+DVmJWunclJSPmY5PetTRPBHwa0TXrS80nwBZQ3SIdkhYsV/OujIYY+V+nF&#10;QMH53b/rihSbVri5dTfW9vlvbdlkiw15GMY6gmuC8XqR+2N4RQbvktImPPXI/pXU2BLXG1sgfbIy&#10;ufY1meL7WY/tPeG7xUkMcukRgHHQqKcEk9x2Vz1vVHV/2ZtfwSVXT15968NtsDSoCQP9a2K9kJP/&#10;AAy34wR2PAQZI9a8gjADlFkGO+auKE9wGd4+WlOMN8+fwp5BzjPNA4K/KuaoQ07widMH9KZn94wC&#10;dqlz/rOeKjHbgfWgY9fLMLfWpApEbdTzUK580c9TxVn5ueKLgV5B+5zk8mtHSk8zW7EEqMTLk1Tc&#10;AowwM1d0ohdWzhSPMGOetDBHcztbR6rKqAECJfl9TVqI7rcAcEjgZqi8Za/hxGS7Ku0CtyytJU1V&#10;EnS6iyBgspxz715VZW1OmLPOPG6sZPAiluB5u4eprhMBSMQr0r0P4iRyL4l0BYZ7VltYCZAH5O7p&#10;kVxNjbyzWbvvjAwfvGt8NGyuTN3disCTkeX070evQ1fWBRtU3MZYucrn+tNMMPnSBp1BA7Gui5Jn&#10;7h5mMrTWYeacEZ6CrrQJ9nf5WIPTAqARoOqyA9jigdhFIAY7TmrKYMOcE0RxoSCZUz6GrSooAzJj&#10;J7Dii4FbBL/cbB71KFO/p9KnIkCkC2kZM8kLk1aCQbIwr3ZOByYzx+lFyWVFXkAr361LgbGw4q75&#10;UZto8zYJP8XFVpPLQNhgeOKVxEYzvXk/41IN/wA37xhUPmJ+73W7A9sCrkI3xTHccDuRQIVCuYwU&#10;Y5/ipbxraPTfmn09Qw4DyAE/nWXrmpRWXgTVZXhj3R2TmPjq2OK+QLu98Vap45t5rzxhrwI1z91G&#10;krKsiZ5Axx04ppXG2j7U0fQRqMunTwa+ixmfMkinITHYepNeJ/tJiyj8S/s+WUVwW8iymLDqcdM/&#10;jXqth408A6F8JNNhDSwhNHj8mAEs8j4+bJ+tfInxA8XWut/G37cZVWOJdsaM2QAKabvfcyk76Iyb&#10;exmVYHRpcMgIPcVox22ql4jHcsI1kG4Gsm31/S0QeZNb5VDjtmmyeL9HidgNOi+/wA/WuWSk9Sdt&#10;Dp7tLuSSMSzJhYwB8vWueudPhXU4i1sqszDGyQH+Rrf8PeIPCl5qcsdy1tBvwAWcYNemRaL4KK2M&#10;sFpEfMO5XE24H9azV7jtc8ihE0YmiXS0aRFyHPbPSsfGo/8ACUMZpPnZ/lOeMV762jeGmhKm8iRs&#10;nmqT+GfDHysdUThs7t/NXyyEkeXoP3bRmYpleW6gVCLWJb+NhrZcO3OBgLXr8eieD0s5FOrI7sMK&#10;vr+NY+qad4Ut9AuVW4gSRRuHz5IofMDucGLNTeT4Fw6BOuOtW7SGxCXDiCTEecgkiqsWv2serTQf&#10;2fHJGoIMg/8A1VHPrNn5c+NOhAY8gkDNLlkJzS3Y9rWG41zfErqc4AJpXtr+LUHKeWAqkEketYse&#10;v2Md2c6ZEjbuAJM1sWnifRZNSt4bjwYArMB54lz+YxT9nLewr+ZVjjid9Rjkt7nKuCH5Ga6GGHTm&#10;0XyjKynZncT6V3unWnha802Mpc6W5VM5RhlfYirUmj+Hv3f7xGw/3RxU2bQ0zwjUxaJqMYFuSC+B&#10;3xWO0edZs28u5wGGAo/wr6Ck8OeF5NQdzOYgR908ipf+Ee8MLIhXWoFIHXy800miWnc8akScWVtI&#10;ECgoA3rVa/KyeGIoVkmZcHPqK9x/4R7QmZD/AGscYPbimnwz4bWEsLyDOaOV9h28jxHRbSVbKRUu&#10;WKMOQxwQalNtdx+IXJVtm/nL5r2lPDvh4Rkf2ky56bahl8NaMWhJ8QTDHIHXNDi2M8paGQtmPSAw&#10;J5k3Y2fhVaeF1cErJ93gV6+dC00woF1lk4x93rSLoOndGvQSB1K0lBoNTxLZKZGGxSp6juKsW67Y&#10;rqNSVdvSvYz4a0FpVY3wV+2B1qZPC/hsTJIdUkyOoFPlYrM8QlimW7tl8xc7uWq7DHbyXEaveyDG&#10;049cV7Q3hvwoY3Kh9xP3i1VT4Z0HzT/xMyv0o5Q5WeV3WXuoxFYxHCgBgRzWZJcNHqEkT6aFPGBX&#10;tI8LaGJd0esyxkDPJzmo5vC2jTTZku13cAmm1cLM8alusSwYsVJ4GQelbVtJEYrFFcLkgtnua9JH&#10;hHw4sigXG5scEmp18L6Krqf7RAYc5HalyspXR5vcw27XEqeflwgO3PT8awv341idDYSqqnj3r2Ma&#10;BpB1KDdrjHLjOF5rQu/Deki5tWTU49pQfw0uVjtfc8xt1gg02CR7dWZvuqf61lXp8yeZilogz8oQ&#10;hjXrjeHtJYPu1KRlxjGPzpbDwn4MhvNTcalcxGRSQJGLjPtnpS9mw1PGLk2v9jafF9liGSSXx/Ss&#10;m4tdHlutN/4mAXYeoWvcj4R0OW+uCfEKgCQ4bHA/CnHwZ4dDqTr6ycdcAVootKxPK+x4rDFYrJF5&#10;RjfAwd1WEtNPe5GbQFt2ch69jHg3wgzYbxHNEGPLAVMPBfhBB8vxiukP8P7jOKbTHbyPJGtFaexA&#10;jYKoxtz/AFqSW1htrCV/sUchJHy7uleunwlpHlEj4zh8EYT7Pj9c0P4U0b7Pg+JHY7eAT1qORkuL&#10;PHBHBcW12G0yDGB8uelT/YNLh0fzxonnOGAwO1elJ4Y0walMg1jDEcCrEej28DTJ/aURUg5BAI4q&#10;dh2Z5NNBbC7i2aEuZFXv92rMFtHb6k6vbKN6jt6129/p+kgpKLmGJUckkt6Vx+qappqsmy0jkCDr&#10;n72KfLJivqacVhAkd1strdhKueoqA2qRiTdGrZRtqA4rlH8YvCAE/Z13KFA3G/6+9YGoeN5DPEW+&#10;FNrCRzt+15NDpzsO/Y7q2sIGlaby5f8AXk7Sa87+MeoWA/Z81S0ZbVZZNRt9igjOFI7Vmah8S7uP&#10;SbxV+ENvAwiKiQz5yccHFeE6lf67q/jJ5buW7kRpyQP4VHsK7MPQatJmLbuc5BNOxOUc4hUZx2A4&#10;p4nXdOpilyP9muljtWWfH2JQoxtOO9W0t186+MmkRI/G1goOa9K4jkElvPMULaTlSeu01MJ/3lwX&#10;trlWKYA2V2ccTq2020JBXhtvSpituLdA9lasOeiCgR56lxiOeORXBMnX1qXzLbZLknhPlrrnstKm&#10;mf8A0FUOeGHFY9/plrHEjJqJfMowoFA0rnonwtNwmtXUgkYFQSSe+a+irNJpr6GWRY0AbJJGcD/6&#10;9ZPwf8Gacvweh1S+u5A94q/Z4jwIkX+I+pavboNC8PtBt/4SGWFW480JnH4V5OIb5jZR0PNdQudH&#10;FxaB9HicRxdNoGaz11TS5wYLb4WW0aAY88sOPXivTrnwboshk/4vFuGeB9nwaZaeCdCieRv+FwED&#10;BOwQVycrKR52ZNLg0O52QjcG4wvQ96pwiwlmaRrJHJx3/pXp1z4U0iTen/CyjAoI48jO6ki8KaJH&#10;tYeKZCc/ex1/CnZj1PM5YLFdTkKyxIAoJBFWFmsXsFVrCzfY2Mqg5/GvRpfCejzGQSfEKSLcvVY+&#10;azk8DWEfmGL9pQRrvPyG0ycUWYWfY4aebRheaTt8NW+f0q9NdWkVi7f8I9bgeUOABXXt4S0QW83/&#10;ABdqSdsjCi3xz65qNvClm9r5cnxeMYC/L+4zgUlBiOMhuNHuNIvv9GsQ4HcDNYso0j94kmnBfm4c&#10;V6PB4H8ORGQj46TBmOdwt+KmbwfoZgnP/C42nbHANvjNUoMLM8ztrPTftBlktoZFMZCox4IqzBba&#10;ANwTRNgDkk9dtegr4O0cwuJPivJASvC+Vmk/4RKyUxhPj8BGH+ZPsnJH1o5GFjz97nSIruVUDOqu&#10;MDbjNPYaPNb6lO0AVpIflY9a9Bk8L6EZI/8AirBJ8veICmJ4T0EmUt8UZIVYcKIc0crQWPIbO4jj&#10;1dYShCtOfn211McP7q9OyIRsoOa6n/hCtH+2yE/tDFkL5CfYsfrV2XwppxtfLX49SogjAI+z5zRZ&#10;hY85lubbznVLiMgHHA71oafPH9hvUcRggZQkZrp4/BuhLJMf+F1OcjkG261MnhqwVh/xXQODw/l0&#10;mmCRxEzmRbvzEUENw3/1qz0uLZL1dwiYbsZB6V6XL4bs2iGPF4+ZCPu81lp4L08ec3/CxyC0hO0x&#10;5oim9wsYAktfsjEOCDHwazg1uWY/2k2S54NdwPDFuLeVE+JKgEYyYqgPgy1aI7vjftyMECDoDT5H&#10;3CxxhjzPLtv4yD/dbNMSJGvJFXUkDBxkFsV2P/CF6XCMRfGe6JJ6mLoahPg7TPtLtP8AHS4LEjBW&#10;DFLkYrM5y4IjMBS9Ujb8wzmmR3iqE++c9BmuzPhK0WOBh8UpJV2cboqT/hF7MGDf4vTg8EJ0oUGF&#10;mcTJIr3sUhlXrzk9KsmWERKBcAnFda/hfTMEHxe5JU4IWoovC2n7JVb4rNHk/fMOcfrRyMdjkJjm&#10;JSScc9KrRxwtcZF4pHf5q7RvCMJXA/aVYjPK/Y+vtUC+D7dXUj4uSR89fKzupcjK1OeURqflKnNK&#10;U/dync3AGa6X/hG7NZ9rfFpwMf6zyelNfw3DufZ8fWK5+6bbr7U+UVn2OSkZg8e0jIPFT7pfsY3O&#10;ueucV0Z0BlBx4uhY4HzbaYdBgJPm/GJUO3/V/Z8/rS5WOzOZaVRJF80hJPTPFX9shiR/MUfJWqdJ&#10;tEjIPiZZBng7KUafHvRR4jKjsNvFHK+wuVmWuZLG8HnnATBXNVbSGVbifGoSlPM71v8A9lx5BPiY&#10;DjkBaeLJUj2jWAdykD5aGn2Gos5q+e8fVLcRSEqGAbFLIjGxMfnKC6Ct6Cztkiu0bVEMjkkE9qqJ&#10;ZMtxK7X4ch/yqlENTPsra4DSx7/fcabeGQG2/equGIxt5NdAECyRfvP4etUzbl78s068vxkdKfKB&#10;zEhu/NwH4IHJHAqq9tK92h2Drya7G7sTIkSJqURAIzinQ2kaTgGJSRHjmmkTZnI/Zo/t0aEYyB1r&#10;fTT7P/hHZ8xox2dMVZk00Ndux1DGZM7AOn41fjt5htH2gbQuDScQ5Gcfb6XoouJWk0udh5vTeeK2&#10;Hj8N2+nqDoFupYjyyBkmtg6fKbpyt7EBt64psulJJBbhtbT5ScNt6UND5WRWbaT5LSJoUYfAwxAq&#10;zqElrFa20yaRGXaPDECkSzK6fBENWUnf94LirAsLh7dg2pRshTByKLBys5tJbpnnZrxCD/CD0q0t&#10;2V0tkLAYP1rQTQ7cX4b/AISeUDfylSNokZuLnZrACsp4NFmHKYa30huZH8p32jnFE0zS+UdoTLjA&#10;HWt/TdElht9UJ1OIhmOGIzirLaNbraxuNdjLljnjpRysVjLjmdbBlJT/AFY6VVe9SF4mNwR83A9a&#10;1JNMHAHiMg/7tMOhRlSs2qs+5SQfQ0NMqxnrcyyymT7YwBx8uavzyQJoIKvctI4/vEY/Cs0eGtU8&#10;5nT40GNfOyImgzgfWr66Tc+Zibxn5rBcbwoAx9KHGwWEttT1FLUJ9kiZAnPH9agbWNVjuWMWlxmM&#10;zruGe1Xo9LuRa3ax6nEQfvE0waI/lRs3iMAs33QKB8rIrm+uf7eimt3lIeBfM+bjP0qeG7na8jaS&#10;NdxcbSOKU6Y6vGovMfLTzYr9kONXAdR2FArMxNc1TVY/EFgg0oMhAyc5GfrWfaahqra/eqzIAVGE&#10;FdG2itPp37z4iCNVbPlGLJ/OmR6EFu0mTXELDAbPHFKwNFee+1SLRX2wIzbhx3FV5NY8RRWNi7Kr&#10;oxAA29M1rzaYPtEZ/t1clfmBHFRNp8+FR9TjK/wjb0osFh7apd/2QrHR7fzPLBDDt+Fcrdav4hTx&#10;JpzW/gg3TvcATFmwAvrXUx6TKHf/AInec9an/smRpLcf2tEisDlgOaLXBplCfW7yPTZkOkQqfKBw&#10;Dnk1kG/muLWF3tmG0n7rda3joCMLnPiMHJxkjmnW3hqfzsHxZDHGAcDbmhhZnLnVNWieNY/Mba4w&#10;CTxWnFq+tvcQA6WdxQEnfmtX/hGbgSYbxhbEBjghRU8Ph+dWZV8SxBiOTjtQ0HKzkrnXb5dfaM+G&#10;43XdhpQa2bXUYIbTU53svvQcKa1E8LJ55LeIY8lskle9aDeGrNrSNJfGMQ+XAwlNRYrM83bWZTrR&#10;MenRbHmOcV0dnf3gsdSdbaPYtuSdzetakng6zW7XyvFEXHPIpkuhRqJE/wCEuJBXDKBinKL7Dszk&#10;LTUde/4SKJt6iMztnnqK1LvW/E8bp9n8CiWBU/eSeZjn6VdbRVESRx3OdsowTxipLyxvo7RIl1CI&#10;qYfmIppXCzRLpGvzz6Td/avDjopQjn1FZN1q15Hq7+VbYQZGzHUVCIrpbMqusxbN3TZ1qI28/wBp&#10;yZIycDGaqztYLszItS1ldfu3Xw+U3E8E561chv8AVd8m7w2hBJOS3SrIhb5gUjyetOMJKsBMg5pW&#10;J1FGsaylnIkHhexL7Thio3Z+tSaTq+vJYeJpbvw/GJVb5BnqKqNFItzGfPUMOhpHEzqqs+B6+tFg&#10;6lO81rXpLuCSHRduZvm4xmtnTtf1dbhUXw1PC+zktLkP68VRKN5EIHlgjpxTGikGxiFz2IqrIetx&#10;dW1PX49QSWHQoZA8oJwMfyqddc1SSC0EvgaFSsWdu4ZJ+tNJmMEC+bGcZ6ioii7GJUZ9RSsBcg1P&#10;V7iX954f8g8grvySPrVR725ifVY4rJ3ZnB5PSpYRIrxOJeaJlV7pHwoPqBRYDTTUL2Tw1beZbEuq&#10;4C1lQXGoR+L4SuhfuW4yW70ozuC7jilPmG3mwTkLwQelKwixe6g6alBH/ZxOTng1V/tCV57o/Y5C&#10;qp1qmsT7mLylmJOCe1SbJAjgwpyOwoAoXGpXJlULpkpbzRt9BVi5vtcW20kxaIrsmPnz972IqRY3&#10;Vc7IcnORinR7xYOMnJk6+lAamv8A2vJ/wjShtOKSGIblUd6xzqWoNGwFpJgNxnrT8PvXcEJ9MUrJ&#10;+8b5FAOOAKSG3crNf3flIPskhYcjJ6VQGsas/iO2B0ln2vgj2rSMaeex8tetJ5UAdGjiRWzycVQt&#10;TYju5zbyNHA8REWSM96wr3VPEv22wENlykvzknhhVnzn3XIEYzt7VX3HzEzIuWkH4UAW01XU2jZW&#10;8PZyozz1NNbW9Xjlt41snAaQAqD0+tSxrEdQjjQpuK/Ln1rTi0e9kkKmyhDFxlifypg/MoXWo6+I&#10;7dY7zeu0Eqq1lDV9WbVbmN9LuEOAA/UGvV4vh/4lHhO5vP8AhYulQRizLMCmdvHAPPfpXF6pplxZ&#10;+DPDc73Vm0zXb+aB/Dg8fnT5NL2JTvsV/wC0b6Lw8xVW37D8pFcZNf8AiB/EEI24XfneFq/daqH1&#10;YQNo0YYIoBB4NOz++jYWarhe9Sl3Hc07XUNSjtrctLI0gPBHanT6lqJu5SVmcyAeorHWedLty8SE&#10;HpVnfcSCImKNQDSt5CuMa81o3hU2x2gctWSbq+XVLoPYSgb8gg5roG84xEbVAIAxVd4yJUzbocg5&#10;qkxNakmmXJkubomB1AjPJ6Gpd+bu4X7MrBn9KqRh0MmxYVy3IJxVW81OztZLcO9uZCeBEwcn2wKr&#10;UofqdxMqxf8AEsRQinBArmPt0YnYrBEBzlmbH866uw0n4meIbgDSfhhqyQqwD3N1GY0UHvz1r1fw&#10;98IPDFqBeeKPina3BMe57eOcRxr7HnJo5GxWbZ4XY6ldSyJFa2urXUjvt8q3hLZJ9xXrPh/wR8Xr&#10;+O3/AOLXx6fbSAM0943zYPTCjJr1aLXfgn4c054NB+HOkXlxjGIoAQD7yH/Gueu/HfxSvLl1tdR0&#10;/SoCSAI03Nj6nOKuNBXvuWlbc6fR/hr4HsLf7T4l+I+m3BIJMPmKgGPXJzW1ceNPhBoml/Z9B+Hd&#10;jdtGdqpbWgHPu5614jPFqtxq9zLf+M9eupHJJeWYkHPt0FW4Le1jRQLSA88HaK0cENJHVan8QPit&#10;qGrRwWdvY6PBJH1GXfB9z0/CuaFrov8Aa0kus/F3xPc3EsoOTIzc9ePSiURfZWzNhlB24rqNJsNH&#10;Xw74auZprMSTTsC0pBx+dXHVWCTsj0zwjb6E3we8aXWnaZrl4LUIHE7sSOD0z/SvS59GsT+yZPri&#10;/BW4e4EROPthAGPbOP0r0D4W6Z4Ml+Avj2KLWtIld9ClMiRBcxfKeTjrWRLqGgt/wTa8YW8XiSdp&#10;E1S7jwUK7Sr4OD0wB71ryqK1M1ebVj491bxV45sQ9zbeHbK2Rs+WJAGDY/wqz4a8V/HbXLXxP9js&#10;tElFkFMoEaqOelZ/iWTTL7QPA+k20ls93OZRZOzhQzADcMn1q38HNSstB8V/tE6fr13HaXMb26iM&#10;tkMDx1pug3HmSNFJR3ZsXPij452NvcyTfC7RZCiHJSUDpXnl38YfimusNHLpGmWzLLjYIs8fU17R&#10;rGqaBeS+Khb+GJpoLW2LNcxyFhl+nAr5X1RIrj4ka9axaLPJKtwS2YyCuenWuOUZLWxSfmekJ8V/&#10;ig5gHkWqZ/jEYP6YrVg+JHxEN9ZLLbWkh3ZZvLAyvftXmunaR4mj13SvI8Kwy5fEqyPgIPXmuv8A&#10;7HK3bmWRAfKJJB6HuKjTqU02tz7N8I2DeIfg/wCFNUtPHWmOHsJTK6IN0DoMsjqPXpzXhXxpgSX9&#10;iX41FY23KyjbnPKnk1ofs+6tqmmftNaPYLfTnT9ZjmjmgdvkLjoyg8A10nxjsYo/h/8AtcWKWuIo&#10;90kY9d/NaVqbhFSJptt8rPzM043H9hRq1hLkH5Tj71a6pKREP7Ml5XpjrWxYRRjw/oCtFDkXEgB7&#10;8VrBgHXFrDx04qFsRazOPMWorMAdGk2A8EVKfN8yH/RJc+mK61ZlUy77WPk8Cka4t15OhwkdqLgc&#10;iWlD7fscuS3BweacxmwdumuMLzxXUPJHK1sy6RCqq3IxUyK3nsy2MO4rySBigDlV2Po1wzWs24Lx&#10;x0q5pE10Z8NZMAr9SMYroEiZXmL2kBy3YDFXBBGRbYs4lGecUmmBn6oNQaxtHhhlYhhuGO1JDNIL&#10;eBH0hh8nX3roYjKrMvkRFdvQ1BcTWMem3sv9mRvjt6UpAyh9rVbeJWhlAMg5xUs0rOwP9mOf3Yw2&#10;KZaXmkyvb5sIifNBKkVoX/iDwtDNDF/wjturLGBnOc1JJnW8souQB5nB5yKtm4uC0hMTEAjHFU49&#10;W0mWZlWwIJyQduMVbGpaULBVNsgcPw3rQCL8c8QhhYrtIGelSTXt7LayhLFwgHXGKrQXFhJdrtij&#10;O2PmrbTDyY1WCMDcc4o5RjbS7naEJcaNMSrcEd6tyEOg/d8BeM9RVB79U3Z8nOODiqcmqwiABrD5&#10;u3OM0coFtpAFx5SsN5wNtQOZGmiKWh4HI21R/tJg0eNF3YboDnrV1L+6WOZm0PTk4GN0oH86Emhb&#10;k4tw1rKxs2BPRyP6VnyxXURlDWlqibcq27rVafxNBHqFvHIoYI33YF3FvbirsOj/ABJ8S39v/ZXw&#10;r121tBgSXV4rIpHqAf8ACnqx2MlL6zEOsM1xG2MYBOAKyE16wF3chdAnnIkwBEu7d7cV7Ta/CbQb&#10;bT4J/Ef7QulrCiB5beGVY/qMk5rRGv8A7OPh+xC6B8Ll1S6VcE/ZxIC3rvb+lVCKlonqJI8v0bT/&#10;AB1rMsp0/wCA2uw244aS5Uov1Ga9Ctvhnq0mjRtqHxt8M2iY3SWyOBtHoSxqtqfj34sanZwQ6R4F&#10;0HRICpDS7PnAPtjFc3beGPGmoajdS3nxT8b3rOMyhrkoh9cdK09mgUbnTM37OeiXkkU3i6O/vYxj&#10;y7dBLlh9OKtw+PdcksJ08P8A7MGnrAqkJdX0qxfQ7RzWRF4S0C28gnw5pyybzuckOxPfmtF9OsxF&#10;5a2cwPG0K5GfyrVpJbluHLtqZM158RdVuIzqvxy+wJHc+YlvYkqEZeV5HJ5r23QPEXjLUvh74W0/&#10;WPFq3+nxzpFO7xZaRAcLgnocV5Nqml2UOmeB/wDTOZBIZl38pjt+Neu/D4eH5fB2sRPr1rAVvITG&#10;WXIwuc/jVQ01IdR9j0Px78N/hdY/BHTdXtvAmpyefBCyZnI2Z69+c1856mnwitHvmm/ZxvGeNVyT&#10;eHLZHUc96+9PirPp5/YG+Hc8OoeZD5NsEk2Y3ADB47dK/Pb4nSWBu/AU1vIf31iyyjtkDg1tTxEy&#10;vYxlC7Ov0618GXPg3Tb22/Y21KW2aQKsoucj+dW9at/h5ZeH9Ne4/Z802NZICdmFJA79a7b4b614&#10;asP2L/Aw1DVxGWuJgpFuXIyT1ABrkvHur+BbvwNObfWPEs7IjlD/AGc6gE/UdKTxtSMmjNYeLPJJ&#10;df8A2fWvoVh8A2glExUK0ahQc85OKaZfhFLcO/8AwpMct8rxXG0H8q8Pv4bH+0NRxPEpa7JU4wan&#10;sLjUVuDboJ2G5QvfNdscdUVjGWDSbPcIn8AtqUUMWm3diGTCt5pYE1Q1rTvENlBFN9sv20+WQGO6&#10;jc4z6deDXD3EV6gtQzTKTGCOOSa+kPg9JYa74E+K3hjV7GQyv4JuZ9P3ry7RqScehBrtwuOafvWa&#10;fkctfCKUXY+Zvi4TefsseDJnv3lm0/VkVpGOSUfj/CvllMb3zn/Vivpbx0JV/Z++NtsS3+heMYYW&#10;/CQAV81LndxCTmNf5Vz46KVTTZovC35En0LkIPkpweDVr5tj/L0qBD+7iwnbmpsnzAcnp0rjR0jh&#10;v3xkL3FaEbSB5DtU9Mis/J3oN/8AF0q/CJCJl8scY+bNDQzSWRGhLKq8AZFTAfNb/vPv9BVSBV86&#10;4XyWyMcg1eRAL+EhqgomKExW4K/N5g5zWZqt3rA8R6La2t4gcQYwAOc+ua2wqG68sSEMUzkmuCv5&#10;bxPHOrSCZw6SEZHbtQS3Y7LTJb3MUN1qMUkgY8Lj5T74q7KGDXQYtkOMZrkfDssv9samWd2zgkk8&#10;5rsJmcyMXUAkcChjiyBl3MQVPTioiBuP7psg9M1KchOJDmlIYRo2ckigoagfe5AOSOcmpN0gR/lH&#10;WhFmM0IMLFm/u1rWFsrX9whXJ2Hj3pAZ8SkpKTDwF6Zpt5BJeeFb21SEpllKMRwCD3+tdFaadcvd&#10;3IkjbaJDtFay2kSW4D6pZRIOXyQMY96lMLHnGk6P4v8A7asYpZLeOCLODkfN6Cu4ttJ1HcvmQuXD&#10;fKFOQRVa71Tw2l5CIvF0kzxnBSNSQ2O2ap3vifUxp0I0/RpFZuHZhyPcGm230FY6yXTJ7bRrq5u9&#10;MsoUEOWUyDJ9OK9B0Wz0C1/Zq0jXZ7m7jn1B5ktoRDlMLnGW6AmvmrUL7VbiC6+1+I9QaQxZVS5x&#10;0/pX118PPiJ8PJf+CV3xK8J6n8EoJ7+xkX7FdbAzS7+4bGV2/Ws0p6u5pGSTR6R8Dtbtpv2f/wBq&#10;+wudFM8X9pW0iqGK7W7EfSutttVtotXneXQknVWA8sHG0DpzXhPw21G10TwT8c3ltyf7SWI2kTNj&#10;O0d/pV6z1+4lh8QzNZQRhZi2WfgiudpudzoUro9E8Ua7Fd+NvAAtrO5tTDq0TdTyd3Y+1e3+IdU1&#10;a/8AhPLDcqzLH4UA8xhjfhOK+PbLxDb6lr92U8PxOLHV4drjgNzzX1fqGp6dcfs4eIZo4IkMXhZQ&#10;uRg5Kc81vThpcxnLVI8/8Oyo/wABdNheIMqX0wX25rRtdgAAfg9KwPBp8z4MeKeAfsmpknJ7Oa2E&#10;YBciPuMVlWiovQ2g7rU6C3DeXLkqcH8qv24j+03LED7nWs+3Kf2PcMeSU9elPtJGxLuIwSeazGTT&#10;nNpcDBwWrNO7anzkhQeKvXLqsMQ3KTziqMeDMCWIz3FVHQUjiddB/tbTQHILSHPtiuYnt1nvvFcf&#10;zkHwxc/jhDXT+IWP/CSabsVs/NxisWxlI8X6mjRD5/C97+B2GuiGxlJ21Pk3wzkeF74GUYHia+Bz&#10;7ORXvvgNyNNV8ZHngEV89+H2K33xAhMSnyvF17jnplzXu/gecDRrFdyj96c/nV1th09UU/iWi/8A&#10;Cz/BTELmUfL7YrJSR1MYCoSIBxW38Uwq698CJg/LfaAa5qyDtDDvTAxwc9c15TO5dDbtZP3ZJT5i&#10;3JzVi5kRra7URdbRsEfSqUPy3bIRjj1qxGUN1OPNBPlMAMUho+PPEMUcXxZ8WooVQNYc/mc1UiCZ&#10;yGB5rf8AF8AX48eM0Y8G8Jz9ayYII/LQ5bqc16tLWKPPxHxjCoLOPs/YcA9aXZGbSULGDhhuXOMV&#10;cCBUmO0tg8GkIjIkYwlSSOlXYxC3Z013w+NqgC4X8K+sPBb407T1MqAG1BGT7V8mx+R/a9spum5u&#10;V2Zr6c8GPCbfw6ZBIQsAAwfarhazNYHptysYW1IYn52xVcBvst1iFeoq45hLQqoOFGcGq0oIJIIH&#10;PSuKe7O+D0RBnjkc+lSp15Heo8rvxgdKFLZb5eM8Vlsao1rMSrc6kwU/NZMFP1HNfHnja2eL4l+L&#10;IwgJGruwAPTJzX17C9z5EQVM4U/lXy38Qo2T4w+PJ1tMb5Yt6k/dxUU/jCorxZxFqzNYL+7IxwQe&#10;oq4cjysEYI5qms9s5sysLKSuGHarPzK6koo3DgA5xXaebcb8u9gNw6/jUIzsbEuDu71ZKBpUO/BH&#10;Q1E6Ltk/0ckhxzVIkcA+VDSK3vUcr4k2iMdevejCmZSztgL61Ihh8wErksDk+goTE0c7E2z4oIwh&#10;bkjj1rpd27Wb9hKeVHFc+wUfEvTPLkRssRxXREGO6uMx/MV/nVIi1gTcTMpiC5J5zSgfu5RtJO7r&#10;QmwBS0pLZPFTIV81+RgjvTEUZlYSDJB+XrVZdvnRhgCR0HrVycqfM4JI6VQ+bdC7IM+aMUWBs5XV&#10;Aw8S34MRUbhgVQz8mMVsa4uPErsZMloQaxwDszjjNWYsVduHyT9a34edEsA1wCoPGa5/oxBUdRW/&#10;HHA3hyxkGqcBsOo6igB/mR/2nY5ify88gGp7kwm/ieMRbRGQaqvE/lDa5KkDGe1PEaiAIvmK5A3E&#10;0xlfyYRbyEQEnzOMVcijKwqVlJcjp6VL5brb24UDeRyaesZC7w+D/FQIdGZDbx43Fu+TUbeb57Aj&#10;azHrmnqitM/70gH0qGRR58isjhkYbTnrTAhaW4W8jUQK3vmpWcBWLqzBl4x2NKDZfa1X7C4Ozk5p&#10;FP74CNsxkHORQJEZbOmzt9lAO7gelMTYcfuCHKZ571Y2J5MI8zeWc4bpijLAN5iRkJGdtIZQbyGa&#10;YPGxLH5R24qBtqtMBGoG31q5ybHPlIQsvy8dKpSxtsk+bJ3A5FAFmze2/szVo5Ld8tKpxnpX0BoE&#10;TyfCPTpfKCotpgHPOAK+d0H+l24MwC+WTnuMV7n4UluG+Ct0i6ozqHwPp6UEvdE2yPzHK3TfeORT&#10;VDbQenPNKVlErMFO3Hz0uQXj2Ifm7+lNGhXk3+fwBgCmA5YHYc7hUj7/ADZh5GcdCDRET5qZiH3+&#10;MmkgLW1yn3SeBQUGz5mHtVtSBMoa3YErxSMAZWyufSqUSLiwmMCI+a53GrkjERqQrY2jFVokYO2F&#10;BBHFWDv8kKwU4okCIzzCT52Sf0pw8wx7flwMdKZjJAMTVKmQZ/3R+7SGhyuyXMD7Tt3c/hXWSefN&#10;4Y0uU6MEiC8NnOa48yqLZUkiY7mO0Ada6mwuLhfAtzazQFIy4MDN1HrTEUwXWbiIkZ/Sry7TCOuC&#10;KpMALtQHyNw5HetaJVIUeicUrDTIxyQobPHpS+WAFJcZHUVb2x/PiPHrUEnIbaD9TVJAZN5gWTok&#10;BJbXbV3P+62a+zdTYS/D/wCFc8Tr/pHhG2IIPovevjzypFeUyOrBlYnHUelfVXh95Lj9kr9nt9xJ&#10;FpcR5PXC5xzXPidUi6UrTtbcoTgg8yc1YtMNZawhB+bRZ0H4jFR3KH7CD5ncj3pbdZF0+1bcRl8E&#10;+uTXGmdZ+Y+vWxtvjf8AFm2aP/V+MLoc9gXJplnvEznoADg5611/xct47f8AbP8AjfCGKq+oRyE4&#10;/vAGuPtGQ2SgsBg4BroVmiam5poQbiIiTucipHIFyBkZ9jUcccm+RtyBQPzpVjQSyHzGOepPamZl&#10;m3aUakPnQjeK9z8KybtPhKr024YV4KPK8+2cJIxV/XFexeDZpBo10fmAMibfbNZyKTPaoHkNtKrA&#10;58sbSatwNtnhzIAVPXFRWyP/AGJYEqCSgOaS4BE8OFHLDOKwmanVWRDSqd5OE6nvTrmPNxaOoGBO&#10;M0lgp+yWZRR93mtqaFjp4PlDGAc09hNtG7ZOGhhG7gW4xx7V12lyweTcA6XGrKn3j3rh9OyLnTyJ&#10;lChcMTXVwmISLiYkEdelRIb1J5FlN3clXU8nNZFxG7W1z/q8DP1rVVo/tGzzcbmqnqibNOJjd9xH&#10;TFILGFp4B1FldvlWXrXV3KWX/CJXEttZOXCDPpxWfoFrZSWuo+eGVihKt6GuggksYdLnt2l3I833&#10;tvSnuCOZinuH0qHhgeeDT4ARNMdgY8Z9q1LyKwW7TZIp+TIIqjCshvJmFu23OPY0hkx8lW+ZeSPy&#10;qaOBZdmYvk700xr5ylsZJ5FWx5ixoFchSvNCQEV1b2EWnyARoGIGKxVa4W9XavyD3rQujIbdskvh&#10;q5ua68vxJpyF3+d8BR2oGdVHJEYYN0TdeKbIJxKD9lKox4bGaqPIFtl3Jg7MgVGuov8AYPLbaVwd&#10;pI6UBYslUwoEgLZqOGOIeJYDJbu4EinrU+lQzNKrtepIWYkegFRahK8epIqRqGL4NAjpdUltpNMs&#10;BDbKuI8EVjpGYrG7kFohYJzz0qukk5SyDtnnnFad4ki+CdTcnAMOOtRYo851Br1/FNrNCm6WK4GD&#10;njBrt7K6lbTAJJSz+SM8964uyS7XU5gZi26RipPoa6aO1uzYO0QfcFJJp9A6m66b9LjLWmAW61Sl&#10;idTdPFE2Ag460WtxeS6GIZYnUxORwOtX4ZgsJDQAkoRzSGZlvJut5lIyQ/XOKraohFpC4tov9XwN&#10;ua0kihGoTkRkF2JqC/aQaZKnllWEZCEjrU9BmT4at4/+EqkmuJtpGfJGOM16dn/iXoftQYqpzx0r&#10;z/Qor1bO5afT2GZiUPrXYpKq6dM27AFq2R61V0JHM6nLIk6EwxZJJDA9cVJot/LPcsEj3fNtIzxX&#10;FXl8ZrnxOGaQBZWHJxiqPhi51keKriOJmaLzfmI7UuUXNqesahHKmcxpnOQAfWqEi3a2VtIIOfSr&#10;ErSE2xklcsSOTV6RU+w2+6ZV+UCpLM6Kd3SMM3zAU5pbLJV7g78j5B1qjPHPDqhcXKEb1x9KxNUu&#10;p49et5YNGl3Fl3E8g1SVwZ3dtcCBmJ01suBszzUF7cSEXMjRnoMcVRt7uaTS4WazG5Y15xVqaR5d&#10;JdTYRqNvDetIRnmcCOVickLwK1NOuofsUnm2TyZPHtWJCsf2ohuWDHitmMEWbYVAM0WEW5pgLi3a&#10;O32gjkZpHvQ0KK0XRuGqCKPfPcBpMAREisJ5ZBq10nmgqHIUYqkB0DsGu4syE8DBqyY0MBYTZxWV&#10;Z8xsGkJwuc0+e+02G1l8y8C4fkE9qloLkwmIvGj8rnPcdKub70bBETnZ61hyXlhcWKXFneRzlXAZ&#10;F/xrVt2mzp7GFlzgnNNgSgTtp915skm8nqTWaIUS5ckLkn05rpb5rcabalVG4qMVzV27vLAQejDi&#10;gZbla0FhCftDBumPSmwrE8WTK3XircSWE1rEzxKD5YyPSnNEqQfJtxnikMkhUNIRvPyqa5e/byvE&#10;uFgZgSeo610RMqliATmPnFZqFXub9pWjzuwoI6UIDCgaSXxLGNjAB+D0xXaxeYLNw1xI2I6yba2V&#10;dRlY2+Pm4NbEQkCygIrZWqbuJHH6ruXUidh+aUd62obmU6ZbqVJURDFUNVt5XlQ+c4Ik6Yqa1Eg0&#10;sApyI+tICxGS1/Fk43SAVZuLTUk1hSoHllQSc9azbd1XVYzJLnbOCRW1rGpRx6dayKnyeSBSsCFV&#10;VwP3uSBzUcvmeQQAT6ACmadLBc6XJOj4A6qacLnGuRxrZsSTgn0poZbs5LdRCrEb+etdJBMH07Ik&#10;5HArgr1dRTxFA4tTsI5ro7SSZNDti0qjk0mrjRyHSQ9acNueXWo/+A96Vx82RGeldlzmHNnZw9A3&#10;BkBQH1NMXO0fL096k9fmNACc7jyaeo+Q/Ofeozu3rhSacOhGOtAx+flPGBimc5TnoaXH7s0uBk+l&#10;Axw2l8EgUHOxgJM5owfKc4GKQbfNBGc0hAMYT5e3NAA3nk5JpDu3ggYHpUiIxdflJO4ZoBhg4xjt&#10;QFXyWGT14pZiiui+Yu7jihshhxztoAUfdX6UHGV4NJnKPx3pc496QAB8x6/4U7HLfN244pM/u2+X&#10;PNB+9QMMEjrSMFEZIAzml9KXja2fSgYKD5ak/lQ3MeMZ5pB0bKnAFImPPZiT7Zp2Akx93C9qF/13&#10;4U4lMDnBzTf4vvdKQgwN0mWOD39KaMbsHPPQ0pzzx3o7g7sY70ABK7uV5pQf3RUrjnrTf+Wgy/fi&#10;pAAX5oAaM+X0yR0pwztY59KdgCGTCgHNM+by/WgB2SSaZgYHFKAvPI4HSl7Nk96AEU/vOVqbadh+&#10;XjFMXaGPz/pTyT5WN2eKAG7yFH7tOvak43Kdv15pq/LLyc8VIFYpMRigCRADLz021C2BJKNh5PFI&#10;BIEA80ZzTs4kAxk+tAhQRtyAemKMnK009Gy3GRQM+YPlzQMkbHp2qNfvdeD0p/Z+aCBlelAheccI&#10;OlA+6QTwaUDJPBpSMMcigYEAr2Jz09KcPL3qWXnbxTf4W+ek/jHNADlJMkh2Dk808Y2n5TUeQFzu&#10;OfpS5wAc0DEk+9jt2oH3TTWJ81cDjvTh1oAOxOKBnYM0v/LM89qcCvkN+75FAB6DB9qb3bmg58oY&#10;6+lMy++T5cHigQ/IBU4pQB5S5Xqc00ZI6VJhskgGmMCW8lF21GeMg49qlKvtPJHHpUDEbo85J3da&#10;AJAeBzTjgrTeByYzzSc+YOBjPOTSAd82zBI6cVGPM3OOSWOFUetE21rOQDIwDyK7v4dabYXvjjSk&#10;uFZvJV2+uORTsSzU8J+C728ghur+9eKEsDtxyR6VieKbLwrp/wAVNRtbfRrqNUjQqWkJ5PXrX0sh&#10;VDpiRwqkaS7Qo6YBr5h+KDmP9o/VxtGHtYSvvxzSjaTIT11KEdxYG4Uf2cMY9eteR/Ef4p+CfCzQ&#10;LJ8Kbm7mc4CCYKfrzXaK832lCjdhz6V8U/tLWMtz498BGNC0k77do9c8fnW0KfPJRexVztpf2mPC&#10;HmyiP9l6/Yev2sZzUC/tM+HM4H7Kl0OepvRXIeAf2dfFeq+CNP1HU/HVjpiy2yOIDBuYKRx7c1v+&#10;IP2boodOu2tfj9YM6wEhJLXqR0HByM1rUpRi7JXOeVaztc9Z8B/GzwR4g8Wiyf4MahZTOhMW+YMs&#10;hHUAjpXsOr6np1z8OfEUMGiKA8YCgnPHevzN8J6Z4j8OftM3Nhe6Ld29zDfkpHIDtdR/Ejdwwr7a&#10;8O6ncTR2ChCdyd+9c+IpODt3OylKyuzrLzTdAtf2b/Et/Bbuk/2fa2XPLEelU/CmuXFn8IPD8Mml&#10;MZonkJwMZDcis7xDd3jQaHpj29zGktxuCqpPmEdOKr2SXBupopLdcrAFGRg4q2nGmtDzfac9ds6W&#10;XxhfmQj+wlIB4O6iLxhqHmREeDEkBPP7zGK467sduoRmORtvmHcnpVm1tCZJAIsDZ19Kztod92eh&#10;Jr001nG4tAoHVSec1bj1aZhbnyIxx2NefIrL5ilujfe9a0rQt9suRsYKFG0mnFIq+h3tvfmPU4Ge&#10;2LLnLAd61n1mC4urdn8Lodg6s3IrhIZH3tmXODVrdI0hYEHjGV4zVcqRMjsrrxHcHw3e2a6OPJcg&#10;OAeuOlc0js0rnysLu+X2qFAPL+ZMHvx1qVc7l44zyKBXuWP+Wg5zx0pR9/oOaiAy44qUKvlOeeDS&#10;QCjdnOBShflbjgUg/wB4Yp+4eTJ8w7UxIcmCWOwcNUjY3ZAxyKbEqGST52HFPYY4yOtJDIzjzAee&#10;V5qufOS6gdJiFDjIz1qwxXyxxzmo2BO75gRiiwGxbaxdQ6jaMFDYYbWbnFdFqHijV5tEffq8AVLY&#10;kKsYzkDjn2rz5lXEqlM8jnNOXb5Uw8oFdvOTWUqKY1I+f9f1P4gN8V/Fl03ibWpftV588oVirKv3&#10;QF7YqW31Lx+gt3aXUWjAGR5ZBxX0Pb2OktYQudLsgSx4Kg1dWy0ZvM/4klrwvp1ou1pYtT0Pns6/&#10;r4YeXoOpvgjecHir0ev3OwF7PV1bHIMZNe7LY+Hfs5P9iWAO7n5BUi2nh7bj/hHNMPoTGvFF2LmP&#10;FYde1PysrHdMpPAMZq1FrGqSXUQNvKATyNnSvXJbDQN2f7KsGA/uoBUDafogkVk0u2HH90UtWHMz&#10;zczaqI3kBunAiJ2hTXIXXifx/bfbfJ+A2vXwEp5UMP5V75Fb2aFcrAoB6ba0EkgWGURRaYHJA5iB&#10;zVR0Ym2fJN18RfjUNTijt/2WNctsj7xgdyT/ACq/H4s/aZnMDL8I54k7hrQ5Oa+tg6x2q749DeTA&#10;OPIXim/bXVs/YtOPIyPKFN8t9EJOdt0fOlhqXxumgh/tH4azgFuCqlSK6OOTxuLKMv4du2bdnZtJ&#10;xXtB1GAyMG8O2pO3k7aj+1ESO0djZx8d0BzUcrLT7njL6j4xW4RW8ISISwHIzXRmPx8PBs9wfCx2&#10;Rw7nG7kiu2eK2lu4pJEtt4lBHyiptXl1E+GZ4oJDiS32/KKroI+cPEep315o1rHIj/fYFQemPWvP&#10;714YPCt7PHpUjNb2rlNkeSGPTpzXuC+DNdlu79/7WtgWnJKHtmtG18Fa5Esjf2fp7KfvMSCMfSpM&#10;pas/OnV9a+Ilzq1wtzfXxH2pgVKlSVzxgdcYrnbu9u4rKHbO4yfmyea+3/jF4M0eD9nXxXqyaLZi&#10;9tHRoZYVC7QcbgQOua+GGRJLiOR2BHmHcvfNddPla0RlLzM2e61Oa2k3XVyoyNoHesuWTUssP7Zk&#10;XHSuveKD+ytQYRgEKNuRXLTFPNuj5WR6UOIXuSWaeLpbmNLe81CYeYBmPIOT0xivs3wDZ+KrX4N6&#10;A2oG/E72+ZVdicDtjPTiuZ/Zm8PaXqviD4nS3GnxOLVITAjfwnkmvr2+8MahJLJGjW6R4wqqOAK5&#10;Ksk3ypamkIs8cJma5y0smNvHPFNbzCDi6nDE9N3FeqHwZqu+3Dapb4B44p58Fap5qf6XAABxg0bF&#10;nm1pbyG+tne9dVC88V8+fFJ/G1v8R2Swa/MDp8xySG9K+1Y/COveZAF8hhux98CoNZ8CtN4bv0uf&#10;D9qrHRZityHDGMgZ6A960p2T1InsfmrDN44jkvd/jby2aT512bsfjVPUX8QyXVsH8d3fy/MwBwGr&#10;Q1f7fafFLx/ZNIWSLXnRsjPG7FY+o7RI48zClFIOea63TTehzrUzpbnW2lfbrdwAIyA2c9KrW8/i&#10;9pd8XjeeQK5GSuMH0p5lhUMu5z8vAHNdX4Dtbe7+L/hu2mcBDq0YKf3smnUilAIxu7HrPwhg8fv4&#10;zM0lnq6272rfbrh2OwkfcCjpn1xX0Rt1UTTM3I8w9T0Feu23hVbf4aeH7fT9AtIoV0qMnaoBBI6n&#10;1zWQ/hjVGmP7tzz3OK8vmR1N2VjhEaby4MzsDjkipdzBYyEXr3Nd0PB2tFF/4mESj0609vBusmP/&#10;AI/FLY4wetNCOGEpEi4mbG3kClWSPfKwkbPua7aHwT4jSWUyalbrkfdzn+tPPgvVWY/8TqMeuKdg&#10;scP5y4B3rjPrSGbLAeb3ruf+EG1Tyyf+EkA/Co38Ea8AMazEB9KLDOSDjYDlB6UxpnVwNpP4V1p8&#10;GeIRbSA+IFI7Db0qSDwZ4m+xzGTxfA/J2r5fQUcorHGmT5iSFxj15pRKNzDzDz2rq4vBHiT7VO/9&#10;vQbST36VZbwR4iaHbDrtp5pH3jxilyjSOJMiiRRzknjmphIBnMgHHXNdSvgnxOk5jl8Q2xk77RnN&#10;Tf8ACDeMBOP+JlZldp4LjpRygceJUO4iVjzS+aDs4nxnqRiutbwV4iw2NcgQ564yBTk8F+Lt6LJ8&#10;QbN02nEYixz9aLBY49pVMv8ArcD0BpQy7JMSMAV7mu1/4QrxKDj+x7c88SeeOaafBPiwlcJaZGf+&#10;Wo4osgscTEUAV1uFJJOc1OJWIGZlOOuTXVN4H8YlFD6hYKA3Zwc0DwL4uaSQR6nag46lhRdDszlf&#10;PcQnDjk9KQuSp69K67/hAvHyx/8AIV0wjPXzAaF8DeNcknxPYZ7KDRoFjjw58x281wOhxUjSIIow&#10;Hfgc812I8C+OipC6npp9cuBTE8C+L/tW59V0/IHP7wUAcazAqBk84xz0qRXAXG4dPrXZnwXrxQKd&#10;dg69BQ/gfxoFRkv7DA/i3jpQkwOSjkBZgM/hTZ2jRCZLmQBWyW9K7KPwZr7SW7L4xtYsOA42Zya8&#10;a+My+PtB8P6EkHhjVrtLlSPNtoGfbj1xTSZLaIdZ8T+HrS/uleVmkZccVx99470JNMmjVJHbaTud&#10;toX8TXzbqereNZtUlLeEPEuN3O60YEH8aw7mTUZgqy/DfxQQT8xETDNaLCt79TJu56l4h+IWjtG6&#10;m/kf5iCkb8fpXA3HjvTzazCLwlqsrlflBOBWKun6CZEb/hA9YVsDKtEx/nWtBJDbInkeFLRCDx5l&#10;uP61vChGJLTfUwTrPje/upFttBNshfmRg2FHsTj+tWo7G5Cr9p1e9uJt4JcuQK2JtSmdsSWEI+UD&#10;5AAPyFRCRHQ7Jsc9yK25PINipdWdvLNaeYuQqjjPFWIYIVEITSIVAB5yMmmnzd4zLG2D0LAZqUN8&#10;w/doD7MKpaBYmWFMsTEnXpUoSPyJsQISzDkj0pi/aSFPkxkZ5O4U8kqoJI+9wAatDsRvENzsLXI8&#10;vkiq3lRrDIRE5OT1HStESRkP+8UcetVJJ2S4JECMAcEDvVJXFojKuAuASMcHgCun8GeG73WfGWnx&#10;fZ5BEt4rTSY4RAeR9TUvhrQda174seHtOsNPmDyz4YqM4B6193eE/hHrOleDtKjtvG1gsrw7p1ZP&#10;mye241hWqKK03Khucqoht9A0aytrPZDb2Ecahf8AZGKtxSSLCD5jFDjgdq9GfwH4tEMqD7BkniTz&#10;BVX/AIV18Qg2V8T6YBycZFcMpcyNkcis+Qoy3SlaRyTmbj2NdoPAHjryAG8S6dnHGKcvw78enaRr&#10;2m593FZcpVjh/MUx59u4pnmP5Y5GM+td7/wrr4gmTnVtLA9RKP8AGo3+HHjzzMDxVp3OP4xRyhY4&#10;NpDyDIelRFhuJN0Rx613j/Db4iq8IXXtKcHqTKBilb4bePQmTrGnZ/66A0WCxwYmfYCGU9jxUbSx&#10;j/lnIDXf/wDCtfiI0QK+MNJTjoSKYPhr8RTJ/wAj3o59TxRawNHn3nfN0Y/UUCbg4YV6Cfhr8SwT&#10;/wAVRokox/eApo+HHj87g2t6TEf+ugNAWPPmmTZyZMVH56HbhnA78V6F/wAK2+ImW2+JdJkweBkC&#10;kb4cfEo4/f6OOO0opCseetN84+ZunagTNhgB+degj4afEUxjd4s0hOemQcUxvhp8TAV2+KtHcem4&#10;ClYOU89M8uUzMMDsBTo5PmJG/rzkV34+GvxOCvifR2+soqQfDT4oeXz4g0QfL03jilyi5WeevKv7&#10;wMjYz2FRl1+6rydPSvQv+FafFPJB17Rduf74pB8NPiiGbZ4k0Ycd3FHKHKzgFLhVb5zz1z0okeT9&#10;0fMfPbmu/Pw0+KYi+XxLop55BcU0fDL4plyW8S6Mpx/fH+NPlCx58XJJ4bpzzR5gxgM2cetejf8A&#10;Cr/iJ9lz/wALL0nf/wA89o/nUY+GXxFMvzeJ9KiIHD7gc/hRZhY863kocAnB4JpkhBKncv3fSvRz&#10;8MfiN5zZ8baW4zwwwKefhd8RMKV8a6R7gsP8aNQseaLLL5aASkgH8qYGkM0m6Z/bNemf8Kt+I5nf&#10;HizR1HHO8Ur/AAt+IrQsG8daT04AxRdhY8zLOpAIHTrmo2kQr827Ga9MX4V/Efycf8JlpWM8AuKT&#10;/hVnxG3HPjHR+vZhTux8p5i0jbdu4fgKYJSSRvkHHBNeoj4WfETzGx4y0hRn1FKfhV8RTJ/yP2in&#10;34ou+wcp5VklXO5j6k1WeRAeQ/XrivWn+FfxK2kDx3o7D0yKqSfC/wCKYdQNf0Rxu/vCpaHY8r8x&#10;cD99N+ZxTHMTZPmMeeD3r1b/AIVb8UixzqOi4zwRKOP1pB8KfieN2NZ0fJ7+YOKkdjyUlcAb2IoU&#10;xbh87jg16o3wp+Km7jX9IJz03ikPwn+KuAT4k0Vfqw4oTYWPKi9sHXdJc43f3TTXmtjMMXcoyMD5&#10;TXrZ+FHxUEaY+Iugn/Z2ioJPhT8WC6517Q5BnkAgf1qlcOU8l8qP7QHLyEk9anxBtlyR07mvW1+E&#10;3xMKJnxhosXH3dwOP1qJvhB8RSzE+MdKb6OKdhcq7nj7tCZWHmk4xgAVImCoIkOMHtXri/CH4iBf&#10;+R50dePUH+tSj4RfEIY2/E3SD6jAp2KsjxpRILiVlEmD1zUqFyuSx69a9hPwl+JmDt+IeiH8qZ/w&#10;qT4lZG7x1o/X1FFvINDyLeRcqBGxyvIxT0YAN98c9DzXrg+E/wARlUf8XH0ccdNoNOX4U/E0qwHj&#10;XRMevHNAHlCscDLNyKN65AJYV6t/wqj4ofN/xVmhkf74pT8KPiZgZ8WaL/30P8aRLR5Qd2WbysYP&#10;GKkDrvzmfGO2a9SPwp+JgUY8YaPnsN4/xoT4WfFAN83jTRV/I0BY8wzCFdvtTbiOlIJ49igPNnPX&#10;Feof8Ks+I5kJ/wCEz0fluTxzQ3wv+JxRAdY0Rtp4O8CgOU8z82QkrmXkepxS7sW7DLnjjmvRW+GH&#10;xYGdl9oWMd5Vpo+F3xWLAnWNGTjn96P8aT0FZnnKsSDiNuvWpV8zch8xyMflXd3/AMPPHFj4auLu&#10;4+ImmMizKrQom5sscDFcT4jD+H/+EfTUriDzLvZ5MSkF23YwSvUfjUuSW5pClOeyuRneduVcjPrU&#10;ZWMSMRHKBnrnNZ2s63oemxaEb66ELTohjhAzIwP+z1rLn8V+Gf7X0SK3MrPO6KkboVYs3TIPNCnF&#10;7Mt4eot4nRFkEzqJZenPapULnzP3hPHBzXodr8NviDd+D/D15/wmumW8txZrI1k6DMStyvzd8ikf&#10;4X/FAMgXxTpLD13gVZi1Y81eVxK6sHz/AJ700OvkMTnkcZr05/hb8VPIhP8AwlWhEhfu7hx+NN/4&#10;VZ8T2MRbXdHDeoccUrBY8xWZTE5BYDvxR5kWMNJPjdkgZr0xvhX8USxH/CUaKQBxgj/GoG+F3xbA&#10;O3VtDP1kFFmFmedM8TPF8k3A44p+9PLJ3y47Zr0dPhf8XCI93iTQV9fmHH609vhX8UvMB/4SXRZA&#10;euGAosFjzdXDRcs+Aex60b22kbpMA/nXorfDH4q+bHsTSlAXqZxinL8MPizhv+J1oY56bx/jTsPl&#10;POhO3nxk+Z0/KrHmSMj7WlxnnmvQm+F3xeKJjV9Cbj++P8aYPhh8YRE2X0YEf9NhSug5TglkIjY4&#10;lOF7tQs6mLhrgHdyeea9DT4afFfy/nl0Y8c4mFSL8M/ikQf9O0RBjr5gP9aasFjgo5HaPH2h+DwK&#10;kJlIXbKx9MnpXpWn/Cj4nTPIx8R6UGXqN4rSPwk+LChSuqaQef8AnqKalYdrnkIFwspP2mdvlPAz&#10;xVOVY2aRwjF8jjdXty/Cr4wCIg6zogGOQXH881Tf4SfFASTt9o00kjJcSj/Ghz0Gopnh9y5K2ygO&#10;rYOaziZw7Bpmx9a7LxT4R+JOk65oyXel6a3nzFYSsq81nL4S+Jcht2Xwnp4Upnm6Xv8AjUp31JtY&#10;5FhB58hCfWqcjQhnO/jPrXaXHgj4oOgEfhnTkz1f7StVT4A+IrbM+H7EcDcPtS8/rVXQnE5Hcu4f&#10;vRyP71RM8SvzMRn0NdufAnxHIA/4Q6yXA/5+1/xqvJ4H+IS5H/CNWjEHp544/WjcXKzji6M4w5OB&#10;3oyvygsTn36V2H/CC/Ekx5HhfTFBHI+1L/jUi+BviSqKV8J6axB+79qX/GjlfYOU44BtsoKk4FJm&#10;PyB8jkg967BvBfxTUyH/AIQjTdpPzE3S/L+tVG8FePd7Out2L8/Nb9OfrTUGHKcnujE3AHQ55oDI&#10;VjYXK8seCea7FPA/xEG1j4Jsiu3Jb7UvT6Zpr+DfFzlTB4Ut5XB+YfaFXB/HFHKxchypYhFIC/nS&#10;bl8s8rn610p8HfEwJMo+GsBOf+ftf8aB4P8AieIlA+GFooxyRdqTScR8jOWLRhlJdeT607efIOOh&#10;NdM3g74iuyMPhtbZUcf6WvJ/OlPg74lmGQyeErCFQv8Az8qcfkaVhcrOXXA3ncuc+tOzkgmVMA+t&#10;dA3g7xsYYc/Z0PpvHNRDwh8QCSRoEHJxjzxzRZD5WYYaIszBOMetMO0tBnIGeK6VPB/j9LlPN8K2&#10;aoYySRcKcenfvTV8MeNzCd/heFArNyJR/jRZC5Wc6chycgnFHReXT6k1v/8ACJeOWgkeCzglbB3R&#10;vIFIHtmqv/CKeMWig8yyyQ5zGJMY/GjlCxkFvnTAjOQec1GShjkAiXIPrXQp4S+IDRnZ8PYHHbN0&#10;o/rUcvhH4hrcRPJ4ct7dgOFE4YN9cUcorHOu0IhUFOc1WDQF2BifJHynNb58K/ERmnZvDFoI8/eE&#10;w/lmmf8ACLfEB57YQ+G7eQgEfNKFB/OnoFjIs5I1161YyHCyjFeg6bcSPq2p7opQoMflt6VzUPg3&#10;4nrdo83g3ToYxOCSLpWxRr+r6foWqeE7fUb5o55XA2hc7qaV9DOpF22Pfi+oN8J9VTNwYpYE3jcc&#10;DHSvGvE6MmgzhrqQj+HJ6CvZrS5iuP2Y9MmtEeddQ09HTYORtHT9K8q+I9t4jsv2ffDGsS/DS7e1&#10;WZkuirHfCD0YjuK7JQvFIzp6HjDpGb23fYPkfKtnrmtdGJRcsvKetcc2s+Gl0/RZJPE1uiSRllHG&#10;efX0q9p+qafcSeVa6Rr0587AMMDPv/LNZOnoWrnRtExjOZM81PG0a25yrgAjLNwK6Cx8J/Fe+0Ge&#10;S0+C+qqrRDY1yxTHpwef0rptM+FPjW50ezfxJ8edDsIVm3PZ2uFbaOxdv8Ky5UOx5jeat4eiHz6v&#10;lguFjhG92P0FTWFp8StYtiND+AfiZkz/AMfF4hjX2POK9ygX9mbw3cyfY/Dlle6lGgUZUXMjv9Tk&#10;DNVtR8b+O7u6s4dI8C6VodsFO+ZlBeRT04HAqo00M5vSvhRr8unWN14o+P2m2Q4aWys5QpVR2Lmu&#10;oUfs4+HW8zT/AAzbajfoQiK489nfuSzZArhNSW/vJJG1L4geJLxt/IachT+A4qlFbWUBhWLSYOTw&#10;SM4/GtYwsNtHoOp+MvHk/wBmisfBuiaJA0fJj+ZyD7DgVyU8FxO0kl548168mkbJMsp2/lUcTSfa&#10;JGfc3TqatGSIDLKuB2FWooOdj7e1sFhgUWsQOOu0E1ppHstpxmNh61jtdQrLBiUKSe9NmvDHuHmq&#10;3TBz1zSsx8xt+WWEOGHfNQH5bptzKqqDk5rDN9cZjAnVd3QU1nncsHuOSpzz1pBc0bmeP7Hcsjo5&#10;wTwfSpItW8Kr4FhN3eaze3IuAE0uGNs+/IrESGP7HIvnzL8/vxXVabqSWNlbC1+AthNqBGI7qWLe&#10;CT0IrSinzGVbWJ9I/B3xZe2Hgr4pXdl+w/8AEuS0+wxpPcjePK3D7oDA7h645969H0zxLpK/so/E&#10;HTNS/ZV8VNFFZXkkMbQFRcmUltxyAQVzyc9BWL8L9W/axi+EsEknwG8AX1k1lKbWIgQMxb7pPIyA&#10;a6HVvF37Qenfs7+NZtc/YDs9SkTTLlJJ9PukI2PkKTFgthc4JBHSvVcU3Zxu9Ov6HApbWlZH54eI&#10;db0qC0tvO+Geqi4tdeuH0+4jJwMngZHTZ3p/gHXPAM+s/GCbxdrWrXEupeR5dx5JxhOgDe1Zuvax&#10;4mt/hzJBffs8OYBq9073Dr90THIAJ/ug10vw6vPDVz8JdatZvhbLJHYThkkayzvWTlsMRziuadRr&#10;dWSNJRbO0hbwNbReJW0X9thNNt7y3G23uLZJMFR7159oUs8Xxq+I13c/ES01nc42XKW4QSAfT0rs&#10;L2w/Zhewu/tHjK5tZih2pEF+Rj1/KuT0aLw8PHWt2mmanNc2kajZO64Lg1yVXzK6N6UUnZ30Nq41&#10;srqUssdr5amXCgE1vQtfXOmW0rRZDQ81yF5Yk69Zwtb8fbRgA9Oa9hsbbSx4Y023ABYWq/hXLGnc&#10;7Obl0K3hKQ23xz+BT+YE8vxUgDA46nHWvoT462ESaLf3CNKRqHw8YyKDwXVcgmvnGSMR/ELwfsds&#10;xeJ7UqQf9sV9M/GRrub4d+AmWFnMXw5kLAd/3fX8K1xLvBJa2Jo61NT8s7PZ/Z1rlm3jVpwoz71r&#10;gHI+X+H1rHea0t7GAyICf7fnAHoS1ddDpmpzWDPFCoPkK2CeQD7Vy86a3Np03fRGGeJSdmacozGD&#10;5amp7y0ureylaWS374O4VjQX+mNbS51QjZJg7RnmndWMuRrdGyuwbwY1ANWYgWgl2t/EOlH2cDw2&#10;88ryrG0YK5FZa6ro1taXIZ5iN/zfKeBRsDNo/KnAONvNTqZPscfysPm4FUvD1zb6xr/imLT4DItt&#10;ApLe5rphoXiprcMlxFyTwe2KpWFysyWaQIqbQOPWsm/Yojxsi/vE5Uniutj8NfEVoHeLwTa3Ee7J&#10;YXKgj8KjuPCXj2/tJUh+H4iki++ftAJz7UNXCzPObRFTUoVAZQxas+/tIH1C43hid5JPceldtqXh&#10;3xRpfhPVdR1fSVtILJk3Hfkvn2ril1nw1cahq0iXkYQRD/WfLjH1oUSGiawcELGWjYxggcDOKslO&#10;LoFep/KuaGteD4tXlf8At+AZJGQetbGg3EmqfELSbLSku7yScMUVE4GOuTWjptPYLWR0ekmGJZ38&#10;8ZzyDW08qG3Qxzpg9cdq1IvA/wAVR55X4F3TnnKmfAP61Zsfhr8SbifUDqPjrwr4etM58t5w0pHt&#10;kjH61lZ3sGpyVwLeK2iln1/SwrZOWlXI/Cuee8jn1Jo7LQPEuoSGYLGLa1Ygn6ival8Mfs96Npwb&#10;UvEmu67eq+QHud6Mw/2QcVO/jS7TTxb+Hv2d/BdnEke2OeSJVIHrxVKI0rnEaL4K+Md/f25/4QzS&#10;9Ht2QF7rUZcFVPfbXY/8IJ8KtL2TeK/2jLzUXkPENrdhV+gVTmuc1DUPiRqJlS/+MOsLFnLR2zlF&#10;+lZIsNKV4pDHcyTL/wAtLh9+fzq7WKasekReIfgbpCMnhr9ni3vJ9mFlvbcHJ9dzZNZdx40+M15d&#10;zxQ6hoOk27DCxWceCo/Kuet4bRrlC32UBBxhQK1YzYo8u2Us+PlzVQ01sJMzW8P3N3qEtzqfxG8U&#10;ahM8mTHNOdgJ9un6VuW+h6XAtvjTNOAwMhQOKZ9pUWz4yG7gGozeqsUYNw5znknrS1voh2NwfZlm&#10;VV02JUwMEDpinyXj7ynmyKqpxsYjP5VzEmpqyKojHBqhcXbmOT96OnHNHKyrHXC6t/I3Sa7/ABH5&#10;d2ary6lpa3mn7NR3MQcsf4a4M3FukEpMrNluOaoPeWS36P5K7R1JYCjTuRrc7zVJ9Ak03T3h8eav&#10;dTvu+QwMqpjqM9K3/AC6xPq/iiG2s7T908Z2y3AQP16Z9K87vvEWr33gTQ9O0jwNIVgm/fTpacv7&#10;bhXS6B4W8V6lqmhrJ4xsdJT7GzyuL4I/ygnseprow7tdtXRzYjaydj9EfFdo91/wSlsUuPEfhmKa&#10;28OLIf8ASU2nGflB6buc4r84/FdnNJYeAHX4k6DdRosv7nzFBQ4H519f+F/hL4Fv/wBi/wAZz6n+&#10;15r08l5p7yW8ja1sishFkEFSeScZOe1fE/izwp8JDdFbf9qDVPPlvZ0tg020SCH7+OnX9a6HTipJ&#10;3CM37NI9K8M22rv8JPCn/GVfgjTpBJJi2kWOQBQeOtdT4hsfjDN8DNCl0n9pT4OarHLbzLKDDDEy&#10;gdsDmvE/Cngr4RSeB7i7ufj9qYNxPttSNQG6Ip975evJruE+Gvgi68PtJpv7bV4o2HETajswfpkV&#10;jKlFvcmFRrY8d0/wxdTeLbg6vqcEM0V+fNhhcMMk9iOOa7O60/w9ba1oUdtoNuuANzk5P+TUkOjD&#10;TtevbP8A4T9NQlilO+VZN3HbJqOY7NRRntZZCJhnnpWbna6Oyk3KN2br2umNNpE76XGzrHxXrvwK&#10;Fq3/AAUL+FsP9mW4jfwjqqHj72UrzdVt5NA02WOAj9zyp7V6R8FvKh/bu+B9x5i423SNz/eFaYep&#10;Z3ZhV1Pm742aallqn/BQ2zWxVVg+KMcijHZpga+NEWT9yUK5K85+lfoZ+0nbR/8AC5f+CihWLCy3&#10;VpIPrkGvzwX5pYV3EDeea9HFO6izCEOVF2M/u+cE5qcA84FVoWjJlURABe/rVwFNrY3Z7VxmhKiR&#10;F0JOO5q3Ao+0SHaRyO/WqIKeYqGNgSPzrRtQTI4yvCnilKWg1uaSgLKzJEx4GaeC7XLkR4PHWorS&#10;QuL8CFiVfmtGCF90jeS3J6VBpYfECZCfK3N5fQVxeo/ufF4mayBVyQynvXexxSLIColBBxjHXNXr&#10;jTdJl0qyhudEZpSpbzQcEUxNXOS0iDTQ0ctteO+/mQEfd9q6JkLsxVyR6kYrR0bTNPjTVWgt4oY0&#10;b5zI3XH1q9c3HhxEBbUbL5W6qw59aGxxic+YXMDnypAF7gdamtoA5kBRxgcl+P506bW7MT3QsPDq&#10;zYi4aQ4wfpXPyah4gnST7TpsUXzn/VnqPwqFJO5VrHc2n9lxWd032y1Y7cDOOPWqQ1jw5bajcMsq&#10;yS8gbeea88llmMspa+kVNvKBvvVn+fZRxzlNLLOX6k0WdxXR6Jc+INQaOULYrChY49TmsK5vftBM&#10;cup3DKWG5d+K5I307IQRjHSq8vms4aS6mG7GNoqlGxPMjq5bvw5axtDEICR1cLnn61jT6tOZMIUC&#10;56hetYUiEeZ97gDOetQrjdyB+NVbQhvUuTXV08hY3R5J4Hat3w7retadrVs8VzE1u+oxieF1BDgn&#10;35BrnAYfOXNp29acFk8+NvIcL9uj+lXF9BN3PuK+0x5vBehXAvHQHRkkVR0O4Z/SvGNQuvEUeoXV&#10;m0t4Yjcld0ecuD7V9PadDbTfBb4bs6kIfDtqP/Hawdf8P6ZFb32owWCGW3tfMMQ5yo5J/Ks5xiuh&#10;rTqJxOF8Pqtj4G2pbAPJIrNu4Oa9wh1DUrj4C2luuoMQYhvwMZx2NfIuq+JLq++JngmKDTJre3g1&#10;hE3A480k4OfavsfRraJfCNtH5aA/2TGSPqKdJ/cTNu6NHwAWb4dftBxsjAhrX5fStgK+3HzD5eKx&#10;/BQmXW/jfHvULLJDx64roJlIkVRx+8rkxHxHTSl7patDKLQAzMR/FV6MfOML1aqcAYeaN3YVdtdx&#10;1M5XIFYpmo64HyxDYKhhKhbkHj5OKsXIb7U2COB0rPJlMrYUZzg00HQ5LUvPbxlpzlVAG/HvXMRt&#10;s8aa45HA06Zf++hiuu1HA8UW6knhDz6Vx1wceJr75D83FdFPYxmfKUUE6fEv40QJvDf8JEzD8Tmv&#10;YfBhcNZIXBZZRuANeZ6uHh/aP+NYX5T9piIH1FeieDjb+dpzrN80k/zD0IoqO+pcEdF8XYQfCfwL&#10;nQ4KXLg/jXL2qj/hH9MbzQW8pCRXd/ERPO8A+EVyD5L8ccDNcDZK3kFfMB2RLkZrz5dTqi9DVClr&#10;yBuowM4q/C1qdWYLp+D9nO589ahTyjYjEOCBToAPPQhiCcg1LLR8v+PlQfHvUmLKd1xyPWsPPyqR&#10;CqggYFdd8TLMRfE64ZtzM0oYEVyEexoLZgT/AKoDFd+Hfuo4sQryHnJVh8tRtu248vPHrUojcrNg&#10;NgEZz3oKsCx9BXSc6RVYReZaKYh5huFKsPavpHwQ6NpOmnaeY06+or5z+9JABOit5vOe1fQXgNv+&#10;JJZlh9wqCKcWWj2mdV3xN5YLbF6VTn2bwMkfL1rScA6bbsEGTHzzWXIr/aCSxwVrjk9WehDZECj5&#10;s7e2M5pf4VGDjPJoORkHgZ6UqhtwJ24NYs2NK1dwseI1LCZcH0Gea+cPisqj4zeLCoKrNDCwA6Eg&#10;c19HQBw3EHG8ck14H8XY1TxvYMI8lrUEcUouzRdk4S9DyOEW/wBhhBgQfSp2Fv8AZiq3JJKjkmma&#10;dFcyajo9uLOPdPqMcY3HAG44zmvrK2/Z9vptE0ib/hftvGZNOjkZBD93cM498V1ymoo8vl1PktBI&#10;EkG/IA5bPSnA5jjCzQkHOMnFfXDfs+awLdlX9o2zI4+UwAf1qt/wzzqDTIZfj5BgdkQAfzrL28S/&#10;ZnyYw+RyTDgH++KiVh5nEIwWwDn1r64f9ni42tj49RjB4G3Of1rxv4sfDy/8IaL8P5/+EyS9F3cy&#10;LLhcbMdKqFVSdiJ02eNOltD8SfCYW7B/eksCehNdLOU/te4DbCRGD1rj9YRRdeG5RjdJGCx9cV1Q&#10;jVtD092m+Y268Z56V0pHPfUBtDA7e9LmP5uvJpm4eWOScdhSkjeTsPQcUxDX2eTkAZI/Kq3kytaS&#10;yZj2q4ySasyDKjK8BeKzJPMdAnnyff5ANBLMjXFHn6Y2P+WWCawBnY/y10utLjSdKPlYGPl5rmht&#10;yclunarMwJX5cJ2rpNOisB4ZvZTelpAeErnMDyiQ44NbWkCPyNbYg/Ki4FCA08CSO0ZmMQwcqB1p&#10;y5Cgl0OSQD3p8LoWvN0K+w9KhZQJ5Tv+gzVALuxLINx6cU0bzDL85OW6U5AG88AgMB0p0YPzAgAj&#10;9aAEXeJIdrjBHPtTXVmcfvlI3fMMc1KQFhfD96h2yfaVbzMqRyKLgNPli6jwEBKcU5NpZyHxgHFK&#10;8eASBkqM4JqFcEoVcj+8tAgO4ouABtY80whvKYk59s1IclTwMA0EJ5agT8+lIZDtb7E6rMoB6+1Q&#10;kbbdkV9zMR2qxhDIP3L5HWo5VUzybIHUDG1v50CKEpRblMTfOiHjHWvbfADQN8J9YHlsSJzk/wB2&#10;vFZFYrct5XIT869d+GrSDwZ4xUylllnUqcdCOtIGjqHKtZuVb7spHI61WYhVIWQA554qafb593tL&#10;DbJxVCRXN3C5lyvdelUi7inzFuDtK8jn3oWLfcwM8pCBs/U012XzFwrY9KUORKvzcBhQBp5cys21&#10;T8gH0FSqBlhgZNQRnLxgyHkc4q0AgckFuR3qiHuTRpctNEqwnAWmvv8AtNxmLaM8VfsnKvIMgnbU&#10;E+37TOduTupXEmQLt2xkMO+fang8SDys5qFgw3fuH69qmBUIGVOcc5NLcZf0yOzfVFkmt0KwnJB7&#10;mpr+5WbVZVW38pBgLjtWTvIiu2he+lYqNyRRk49zinW0qPuUxAkNzg801qPU0UGI7dRKzHfwTXS2&#10;0TfY0JjYHZWLBGxc/ux2711UBc6WqblPy4+lJsWpQO7zn+TPNPMYMSFkAI54qy8RWVPm5x3oIkxw&#10;y/d5FK4zLZYv7QuCYpBvs3+bOegNfSfgXzG/Ym+FjCVsw3t1+W4186ssW4lrxN2TlfQV9F+AZYH/&#10;AGZdcijYbbS/I2joA3NZ1FoyqfxokuipYDygAQPm96ilS4/sqxVLhTsu0JA7jIpZ2xpqARH/AFhJ&#10;zSR+Y32ZklPMyZGfeuDqdqPgz49QGP8Abp8YM4Kxz6TaSKwHUbf/AK1eaWywmzjbecZOK95/adtP&#10;K+OfwyuhGuZ9AK59dpFeEWuTEC0OP3YrqirRVya3xfcXkeQwxAS/LmrQCmJMdxzzVHMQuoh8/J4x&#10;0rRXaADkD5aZixMKIk+XndXq/g2Qf2fB+7BBmTjHvXlL4MSHaPvetem+BTP9sn3Igh81Ch+nWpkr&#10;oqGuh9IRRRL4bhlJZA1uvBNZcmwzDEowZByTV7zWm8M2AVWKrCBgCqEwRY4wUJHmDpXMzU7XSR/o&#10;UgMQChV5zXXIinS7lPlOYeDXKaSIV0BmedtvljFdfYkNo24M3AwM1UthlDTfKL3cLJ8y3HrXZWsc&#10;bWkpUAlVGcdq4tfIj8a2OdwMhIPua7XS5Ps7a2JrQlWjyDntWbAnW0jk1PTGWbDCcbhml19PL1G0&#10;Xy02iJc1JaTQm4eVZiqmbjijV8zeV86nCCgZWtDbiBdjKMrVqZ4Bb26CSF3Y9AKx7OItdtDuZQCM&#10;c9c1qLZTQa/pz4Y7W5B9DQgKEsdx9sG63PHvU0Znww8pQuKn1HcdWuMMFGwGqEDyM8SiU8y0wL6q&#10;xaMt93cM5qxcSRlLUKy/KvNJMQLZk+zt9wYNYXnE64iBifnGTUpgPnaQSl2hGAp4zXOxFZvFlufs&#10;yE/aeG9Oa7ea1MkKhUXJQd+uawI7G5tfFtyrWC425BzSYy/cxE3rkjGIRyelc1exXMl/DDDby72f&#10;G4dK7AywNoMqtGodWNO05US6LtYIxJ60wDQLae3Ro57pSFtyQxPNZl6I316+PnAfv/lNb9zsa6Zk&#10;V145GaxJkhaV1yN28Z5oBE0ayiOIAqfl61bvXc+Egh3EZ5B7VFEGUxER4ATgZ60XvmS6LgEDg7gK&#10;TYJGNHbyraiXA5YYHpW3azTK1uo2gEjJrDtvtQiMbXbFVk4FbO1f9HPI+WkyjZm+x+TJ5cce4gZq&#10;ANZ+daI0SBm6GssOrazbxeeyliMc9avTRGPUrUM65UcjNKwE6+SfEUNu8ygbCVcDvVbU0nNtAPsg&#10;ysnB9qqs4HiSxcn/AJajFdJOu6xkbcnEYxS3Awke6/suICUYROaZFcubSfhmGCMVLKY1hVFnBZ1P&#10;A7VlL5sFldBrrLMGyWFSxs528t9Lk1HW2kuNmWJIXvXSeHk0RPCOo/Z4lEiyfMx6muMupIhquGlX&#10;mQ4Ga3tOeBLN3F5jcRuFaPYjqdipJvYQw3DjBrbWGB9OWMxNuJG1ielcjBeW41SH9+jDcAOfWuxt&#10;hcPCp3r93IxWbNLmXqVqi28RMrMdnC+mKxra80lrqS3ubVVbOFJX+tdVOrGKUO4YgjPtXPXVpaPe&#10;zMtoA4Q84ppgOhAXULhFlVk7YHarsnk/YceZjA4FYtiL1bq9yMqrdav3BcxE8ZotcRRiKrq07+Xn&#10;Jqy95H9pQbtoz+dVCHyvTrTjBuIYIDx+VO4WOhsfnnZlYFfKOea526hKanrkuzhZuh962dI3f2lF&#10;EFPJ5rC8TyTQ+IbtQSAGBwO9CDoX7OX90OBjbwKl1HT9MvPD19E58t3UDeDzzWDZTSHTbF/m356A&#10;V0ljGz6lGWLAE8knpQK9zLstPh0/SY7W3zKzuDI5PSuvJtxoemIVG9UGTVO8WFL4fuSemMGmgkuS&#10;YGUAD8aTdwWg+4aRlgAGcL0rNVG+2XA8tvatY5CxkEgduKAyKS4iBbb6dKBjLaGZ4pysLcD5vanq&#10;rZdPPDEHnB6Ukc12UuFQMA/BpsEbQ3cw2SFm5bJoAtorC3uCXTO3vXNXJK68hLEAy/nXSNjy1DT/&#10;AIVg6sm1dPcJlhIPpQgNuJley+bA/cjnFRRTolycMOG6k1BbNM2moPLABVc4NZuu7odHLxxOXKgA&#10;D1poLmreyB7iHa0ROecURR4gYY58s81zemm9/sWLzGcsSCeeRXSxuv2RfnU/JzTAxXRG1eRgrj58&#10;NUGrknTLGFYiUB5rbESObgxqOnPNMCQj76xt83SoYIzbLz4tNhWONgAnT1q7CbsXIlEK5L55q6DZ&#10;NdQKojBH8INankWzaSdrMH28imNsZJcwy6UN2nKzqnBqksrSadPGYNuD0zUnEcMgMTDnrSweQZpC&#10;AeRzTuI57jK+vNSAHyDmQHJqHjeOucVICdoOe9dZk0KRyKQZy3FHGVIU8mnDP92gkQA7x83OOtKM&#10;biM9+tOH8R2HFNB4JAHFCGKO3NBB+fpxTiBtH7ztSDaSASaBgM+Vw2eaQDKYLCpQqeST5pznpTMD&#10;OcnNAhyBdyjBz61q2Zs1e6aSMsEtHP1OOKyh97GRkU4FgxGeopdQOQ0y5vLjxhqjTRyBhfSYQ/wj&#10;PFdb1hb5uR0FZ0duq+J5pBbqM9SK0jt3fepsYwY2CpAV2Sfu/oaYvJwQMetA3Y+4CA3WpAeMYxjt&#10;SAcNk9OlGTuXntRlsPlOc0AGDweMhqcc+WcDnijJ2vjIo5AjGOcUxikHcnTGOaQgH+LjPFO79KaS&#10;AwOKQhQG3r8wprBvMIAIAPJ9aGPyMPMpAQQDimMcMk5284p3PPFNGdw5qT+E9qQhuPlxjj1pR1PP&#10;40HIUDI+lHHNAXAMO6k89aViOxGO1JgfLzRjCj5TigAUKEnOMk4xS4Hln6UZG0gDtSjO3kGgBF/1&#10;Y6cd6cPufephLblG2lB+bkUAB/1iHPO6ptxVARj6VGRw3zdqQZwPloAkO3aSymo3LYGEzzQSMxgq&#10;wyeop7FBjD9vSgRGCxaQiPjjrT/4RxQPuDD8Zp2DgDNACdzzTs/L9400dSMU49F4AoGCEBu/tUnU&#10;sT+VQc7m46UoLeZ1PSgCUg/MR0qPJJPHFSA/LyRUf/LWT5cUAL2HHH8qXC7eXOR7UuBhvnwcelHJ&#10;tZgfUYNAxrZ2DApw+7mkHSME9qepGw5B9qBCH7qYcZNJ64FL6fLQeqfKPrQMUn5IwCOO9Mx9794T&#10;+FL/AMtOlL+FMBV6p9abLKY3QqOcincgjilRELsWK5oAFkkaMFlppxvztwc0/CjoTSEnax9sUAAJ&#10;LcmkITMmSaRduxOvJpc9BQA19i2jhSASh/CvT/hIW/4WDc5PzfYpc8e1eWOATgHB2k16Z8JGP/C1&#10;L5WzuNnJ+gqrXRL2Z7wCw1gjJx9sP86+bfi+FHx98NtgZ+yc4r6Ufb/bq8DH2vr+NfN3xfU/8L+0&#10;PKnBslx+lKmrMz6o8/iJ+0kYAynSvmv4q2yz/Hf4NB4kKnxXbjn03819HDf9vQ5bkc18v/H67lsN&#10;a+D12DIMa2HJHopzXbhtaiM5uyPtXWr/AMX2XhDwqln8KJ7m0Twla/vYnwWO0dvavGtS8S+MY7q9&#10;d/hNqrOSePmIwe1dd8K/ir4N1/4T6dbv418MJdW2jRRHz51UsFGOQ2Oa1vEOq+FLWw1e5l8c+AY0&#10;ERd3a5jwAOTxXRUSXTU5IpuR8YfFC+vLrxx8HZp/BgtZors+W5Qh3DHkE9SBXoXg24A8UeHlKghU&#10;VsDoeM14l458X6T4h/aw8EwWOsW0un2d5IkciIAGbPJ7cele7+BraKTxnoEQdSTbud3sAawq0uZq&#10;5rKUoq59JNa6B9i8HauYLIzf2fIIAyghfXrXm7Qpd+MPGdxHexfu7kF1X1NdobW8ufhzcQxXMyLa&#10;FlUg9zXk/gu+trf9oX4taNqOqpHcXJHkeYcKxXtk9DXLXlay6IzwustTakQ/2ivyjO0g5qaFCqXR&#10;LLyau38AF9PtmGROQRiqoyFUce1Z2PRRBPGOMIM45os2JuSDgAZx7064+YqvOcdRUlrFtXJlyQaB&#10;mgm35wEb71XogAh+ftVWMMGTBxk9KvjaEI2DOK0T0JbJA3yp8lP+baDkVGAMMC4xmpMHdGdvalcd&#10;h+eBzz/OnI3ysMEg9vSouNzcNkClDHAzwSaVhE4PBAPakBUHrzmgE5HAximsANrEjk0XCxZRmOTt&#10;5781ISSp+YmqKHBY72681dBXapIxxwaBjG528455ozwTtIGeppSV8zvQORjmgCLHMh/rUTCbybnC&#10;fwmpGwG+/wB6axP2aTg8jg0AXdOaU6NOGlHyscVeR2CydQc1lWDEQXAKuRu6gVoHO0HFKSGiXcee&#10;e1KpAhfkdKhBJwSQDml6yt++/h49qmw7EqEeV94fe9Ka7DzOucDil+URRqXGSeoFMOz958gpAOJy&#10;AdhJ7Uza5cfvttSRMuWzjp37Uh5ZsHvxQBIpxnMzscdTQWO0mmZ4GakGdrZjXGOmaAIy3zKRGp9z&#10;Umf9Gk+ao+5HlY5pw25PGKYCA4QDc1WYZmCj5QR71V/5bMPLAG31pFJDMCvfg0gLBd/7RkwWGeuD&#10;U8U12RMovJsY6EnkVUJ+YHdzilBCyR4zkg0wOF+LMUtx+xf8aUi024kMdihCxrlj0zgCvzIOma2m&#10;tXjLoGoMPN+QFeBX7Aw/YhAVeKBleFlZJFyrA9QQfWsJ/DHwqdcN8LtFQCVmG0Dqeta058ifW5lU&#10;jc/K06f4gk0sqfAd2SM4x/8ArrnJ/D3i9rw/8UzqMamQYATd/Kv1zXwt8Lx0+HOm/nV2DRvh9btm&#10;L4T6ExB4LqG/nUuvboJU/kfLH7Kek61ZeJ/icbnR9QjQ6fHuaWMqDkHGM9a+spnuI9avF+0MV89s&#10;c+tTq+nRIi23h2wtwG+7EgHPviqlwcyMSRnPWspJSlzG7GtLJvAMz5z0zTlmmEMg3v26tVNwxmQh&#10;8nHrQN4GS9UIuGWXaf383Tsxq9bLv0rVIyZTI+kzAFnOCSOBWSD8y81dgmZJs7VYbcYzihaMTV9D&#10;8sfiFo/iuD9pX4nifwFrkDt4hlJUwsVIJ+Vg3Qg1xj6B41uBH5Phq7ZgOrEDj8TX6+6ha+F7tLZb&#10;vwBoNyf78kakj8TzWLJ4Z+GrxEv8J9OAwMFGx/I1rLEeRk6Vtj8mT4X8bworP4Nug28ZK4b+RNdz&#10;4D0XxAvxm8Iv/wAIJ4kDjXrbJW3Yj73Jz7V+mdhoPw0hv28v4baWCF/5a/MP1Nb8H9jQmTyPBXhq&#10;HBOx0tkyPxqJVeZWszSnCzuPlaVNN8MxpcMGGiwhx6cd6rvOwJBiGR0PrTXmj3zsZCXY9T2qpIzt&#10;g1CStYt6sui4nKn94c+lONxc/ZpdtwQexrMUtuI3NmrCnEJy/f0oSQi3Hc3Yt3Dys5x1JqJZpfPO&#10;ZH5PY1WLHMYweTSf8tTzTsBopPcBZds7fiaVrm4Kn9+wOOuaoAkEjcf8adkbV5osBcF1dchpQT/S&#10;l89jj55PzNZ5zlfWjLCSP5RjPNAF0yy5/wBZN7YY0GWYqc3cw+hqAn5Bkjp1pmTj7xoAupNcLtK3&#10;kmcdTyaUz3BJzfXR5/vGqYZgy9M80hbO7mgEXjc3GxR9qJH1ppnk+f8AfP0qh/EnzHrSMSWFIC/5&#10;1xs/4+bj/vs03zZtx/0u6z/vmqm4kqNxzS/N5+c8YpjLyzSBf+Pu5JzxljUpuJPLIE04Ixk7jzWc&#10;T868Z60m6Tc+Ih1paCL4mucnFxc/i5pwuJBvzNOf+BGs8MTIfl59jR8+4HOKLIZd8+Uhv39zyP75&#10;pivIpb9/dcnnLmq+TyCKQthGOKANFZnzJ+8foO9PE8wDf6XcYx/eNZiucqNg570OzCVMx596BWL4&#10;lcTJ8z/e7GtD7TbyWkSTaZpsqj+CeMMP1rEBX5ee1SKwwMigLC3mk+CXlEknwm8Htk87bZB/KqTe&#10;HvhoyZPwv8MjI/54LU8tyUhnBtZDyMYoWUvBExQjj0pptE8iKD+FPhdkE/C3w3lv+mS1n3Xw++CV&#10;5BItx8L9Ezg4wgB/Ot95AGty0r5DcVN5hKE5BPHIpXfcORHmE/wg+AbXwA8HbCD90P8A/Xqld/BT&#10;4HSWzeXpd7A23hkkr1lnc3cTbudvJpxmk8sgE01JrqJ0kzxGD4GfBtJy015qUy44AkIx+tTXXwH+&#10;D8mnXbQalqlvmI4ZJclT+NeziaYKckjnpThLJ5Z/0mQAnpmq52JUkj5Yu/2d42S7ax+PJYBiVWaP&#10;p+Iry/xB8DfixZ291JbXVreKpPEROSPpX33Fc3Mb/LJID9auJdXI+bzmyeoPOacariE6dz8jNa8N&#10;eMtNvCmo/D/xPBgH96YW2/n0rEsrOea7toopbyeV71USONMtuJwAAOpr9jLyLQbyzkgvvBHhyeKS&#10;Aq3nQKwIP1rkNH8A/BjTfHcuq2fwz0ZboSs0QKgrCT3A6ZraOI0M1SfU4D4D/DtPD/gEa3q2n241&#10;W605THAw5tYyMgHP8R717RcXNy1458yfO/qCRU93cM7IoyFDdB0rNlaMzDBxkcDFc0nd3NkiQ3F0&#10;ZQTeXI/4EalW7ugHAurg/wDAjWdKSCvyduOaWPIUjPPrSKSNQXN3/wA9bjr13Gl865Ktm7ujz2c1&#10;R8zayg9xTGd8Afd560rIZpCebjF3ef8Afw04Tz7s/abr6bzWejcjofxpzZKjAxRYC20splBN3ej3&#10;81v8aeLi6Eqbb66HHQuazi0gkjBUGpcnjOKLAW/tFyS+ZrrJb/noaYZpRecXN305HmGqxJE3+s4x&#10;S8+Vu9D1zRYC608hB/e3f/fw/wCNQmSQtn7XecH/AJ6GqxLErzz7UZPzfOadgL5uJPsuftdxwf75&#10;pFmlMYP2m8PHeQ1lyCTICu3XtUsbN5WCOdwpWAvNPNj/AFl11/56Gk8+bcf9MuunTeagb/j0kyec&#10;1AfvJx2osBdM8wZj9ovf+/p/xpTcTbD/AKReDj/no1U8nDc/SkBPz7lP1zRYC6J5+MzXePTzTTjK&#10;2Mia9H/bRqzt374dak3cZOPaiwFsTThuLi7/AO/hoFxKXk/0m96/89DVMFiGyo6UkXyzzZAwTRYC&#10;+Z5ht/fXOQP75pPPmP8Ay8XP/fZqo49GPWo9xEkeVNFhF8z3fmLi4nAxz85pvnzGQ5nu/wDv4f8A&#10;GoFOZhwagmbZej5ByaLAaAlk3Eb7v/v4aabiQFv393nt85qrlsKc8kVEwcSFjjp0osM0PPuMR/vb&#10;nkd5DTfPuAP9fc9f+ehquCPJJ8wYpvVGPPTg0WAufaJu9zdf99mnGeTqLm7/AO/hrOG4R/N97NTJ&#10;gfeFFgLX2ibaR5t3/wB9mkWd9smJrwZ9ZDVWRlLcKQKiU/uj9aGgL/nSlc+feH/tof8AGjz5wBi9&#10;vB/20NVFI4GTn1pDuDnJH1osgLKXN0JZCbi6P/bQ1IbiYu37276f89DVLIx1+lHPlHn8aXKgLYmn&#10;5/0i5/FzQ09xtbFxeYx/fNVOdv3smkBfy2JGDmnYLFrzXA5kuz/20NJ582T++uvp5hqscg8qSMU0&#10;GMhiM9aBWLgmm3ITcXXT++aaZrjc3+k3XX/noaqnO5Oe9L69qBk/nT5P7+5/7+NQJZyG/wBIu+v/&#10;AD0NVgePvUhI5+WiwFtbicKf311jvlzUn2hxbnFxd5J/56GqLug08jy8sTSdEQEdhRYRaM03H+kX&#10;f/fw0nnTAEC4vfxkP+NVcj5xihVZt2Djjk5osMs+bN5pJuLz/v4aDcXeOLu5/wC+zVXIKj72Qe9G&#10;SCOtFgLouLnC5uLnP++aY8827Pn3nT/nof8AGqefm5OKkx8oznGaLDHCWcyKDJfYJ6iQ1ZErhJMi&#10;9KlOSZDwKLeNXnYtsCLESzMcBQK4DxD4ks3vJbLT3jWFLnFxdDocHkCplZbm1Gi6jsi9r+p6fYeG&#10;tb1q91IpY2UDraxySc3c56cd8Gvmbw5ps3in4zfEvxbrGoyfYdOEkkaTtiKWRRlFUngBMfjWL8Uv&#10;Ed7rPxU8F6Na3NwbK0uY4YVRuJZGOGYip/ivq/8AY37O/g3wtpkpt0fSIWuhEcO5f7249ea8TE1u&#10;duMdWfWYHBxpRvJHnl5qvgafxx8VtUknttY1eKaZLOF+Io1Q/LgHjC/rXn3gtr/W/wBpr4aC4uY3&#10;uLv4hQq7IgChA/3VA6AdKwxbwR6nOEjlHmWnzMD97I56V6d8A9PSX9vb4KRrECkN9PKRjOMZ5Na4&#10;WkrPUyzKqmvdVrH6d6h5QtPDsIaZfs+gwIpRsfdGKxPOuDEVM95w/XzDWtqu0eIdQUn7sYAxWMyn&#10;Zu385r1opWR8nLVssedP5ZU3N4QAP+WhpBNNjAubzp/z0P8AjVQ7t+d+cinZfB6A07AWvOnwMXV5&#10;n/roaBNMS/8Apd6MdR5jVTBfn5z7U/PyPkdutFkFi2JpCvM979fMP+NO865+UfabzGf+ehqkCRH1&#10;pSXz96iwrFwzXO//AI+7zGP+eh/xoWebYwNzd/8Afw1VBOBmm9+BxSaGa0dxJtKi4veB/wA9DTHu&#10;bnyJR9tuuhxlzn+dUUZtwOBnNJc8Ixx1XAqLDLEE0p0y8xd3eWb7xkPH60x7iYW8g8+76dfMNVYV&#10;2acoweSe9Qyk7Tlu1DQHX+Eb28eb4ho1xcHyvK2Zc966p7i48ofvbzv/AMtD/jXn3gx8+JPiIuD0&#10;hzXezKcjgU0FiF7q68kf6Zec9P3hqzHc3h0pv38/+sUffPIrLkRtuAx61cgx/Z5GOh/lVWFY8F+O&#10;Kp/wmXwKObgLsmJ+c8muBszJ9ltG+36gTt5/et0r0P47qfK/Z4lCnLXc4P4V51bkC1sOQMwCnCKs&#10;KT1NYST7v+Py+x6ea3+NOEspcnzb0Af9NDzVQGlBGBwaqyAsmaYP/rb3H/XQ037VNlwLi56d2NQZ&#10;O5MtTTt3SHb1FKwgeWQyZa6vsE9pCMfrTGkbeAbq968fvW/xpjt+6IZV4PBFQc7wdnbrRcaRaDye&#10;a3+k3vUdZWpZJ5ArAO/TrmoAX8p8HJqtM0mxPlxzRcCYzSMT/pl7knjMh/xpu+QMzGefgfwuRVBi&#10;QvUk57U12YxABmBxyaYi4buYTAfaLrp/z0NMN1Pni6vsg/8APQ/41QQc88nNSYA3HZjpQBJ9ovPt&#10;DN9qvsH/AKaH/GpDPL8xE94G9TISKrkDGCe9NI+ZfloaQFz7RPiLdcStt+7yaQ3FwwdTLMq46Bjn&#10;86pjOV4FPO8kZVfwpWQxwknUEf2jdEE93JxSiefzHJuZM5Hc81D8n2gAvwQajYfNnb345pWQFxrq&#10;4LDEzjA/hOKQzs1sv7xxg9fWqBbkcHNNJfqAo4pAaIuMpy11yOzkUq3SrHhhOVLfdZiT+dZIkIYf&#10;dOf0pN2WUMBnqDQIlvLqRtQgEQmVD1XcaY88pgi3XTdOoOKpTrKblCtwoODznpTUttWkktootN1O&#10;aUyY+SMkc+9SM17d5DGw+3XWCw5MhOa+afj0qv4y+DpZ4g/2e4DscfQV9d6T4P8AGBFq1ysNrHsz&#10;ulfoDSa18PfhVNdW114l8c6PeJDGxjRp1TYO+ec1cY2auLRnyp4C+KHiLS/gr4X0O3+BnifUpoPM&#10;jt5YYGkDlzhfu+hr1e30P9p/xB4Vt7XVNd0rSdOuI2eUTIWbY3QbPYeor0GLxT8F9C0SxsvDXwv0&#10;e88uUhY7SzXcWH+3jcT+dRPq/wC0Jr+n6zPoHwovNNsrYD7TJcRMGAPcFhz+Arps36GMrehwek/A&#10;34Y2F3cXniH4ozX0SuWMUk6wxr+HX9a7uHxL8BvD2gw2nh74aWN4yHYqWdkCN3vKR/U153qemXqa&#10;5fSa94r8Qao5Iwn2lvLJ7jHTiqrzW4tNPtbXQNKt7dX52xjOP96p5BbHU6t8RPiLdXVvFpvgbRNG&#10;jCHzJnYu5z7dBXGzf8JBqN7eS6n8SPE1+xYYUTlEH/ARitDU7KBPCM8ySTjzYAc/SsnRJ4BaQ7p5&#10;d3mEEEUKKE31LcGn6NGrtBoNqH7swBIP1qw4n32I+z8LnoalvZIolBDwgumQN1c9JqDiO4Pnhcfr&#10;QkK6Lt0IhcOCo7cZqkZCt4v3VXt71hz6hM8blbVnJb16VFG168IJmCYHrmmtgubryxAYF2q/Nk81&#10;EZ1KtjJ6VmKlsoLSzSN71ctk3DcmCue9P5ibLMipILcshwB61KEtzAVJkKgdT1FaVhZzTz7ArN83&#10;YdK6y28N3b39lJcanZwRHGFJGTUSkiuVnCW9o0t4yppUrhfuyZxzWxDpGsPKFaylyD19BXo8lt4e&#10;soLXGoQPJgYC4Ofypk93I0CCGzRcLyQOtSmXys5iz0OVpGEutWyggZHpitC9uPEsl34O0zQNCiee&#10;3Zw08sW1M47ueP1pHFyZncpcfeGQCaj1CLx/fWWm2FjqRjgkcfuwPKLH3l4/nWlHWSJqq0GfVngX&#10;R/2w1+BXhyU/Gr4bDzbVtlq0gPkqOg3Y/rWl4oT9sHTPgFqc0fin4d6nLJY3AukK5+zxkcEE/e/p&#10;XO+Cvhd8Tl/Z5sGf9tTxPYXF9Zq0unpqDPDCOnEgYkN3OB+NT+N/Bv7SmnfsueIbfSv22LLVLFdN&#10;cXtvqACyJGR0SfJbb6gkV6VW19GcNGL0ufB/iy4+MMfhrSG1Gy8OanaXGozC7sVIUxs3Qhq9A+GO&#10;r/FGw+HfiqKX9mTS5tMhi+RlQF40kHPP8WBXlXjTTvElp4F+HXm+KfPe51KQXdvHdbtsn8PzA9K9&#10;i+Gx/aFtPhl4iWX4Y6FqFtLZp9mkF2P3EZHRucEketRZNd2aVaj8kW75v2Z38Lay2o+EdcsLxyzK&#10;5hO1XPXGfSuC8JrpL+MfikumXc1zZwXcQiuTHtyDzgeuK9K17xL4Wh+D+q2PiD9k6+SWK3mEDx2g&#10;fLMOW3j069a5DwVLpi/C++NlpreUl5Ixk2Y3bug98dKxq0+VNk0auttyzqdvLHqMVwsxYcZ9q6PR&#10;Lp3giYbiuQBxWFqDXU2ilQo+/wDzrpdCh8vwsqm1UPt+Vq4YvY7OZs0SgbxZpzhOmu2vT/fFfU/j&#10;uEt/wqeMp8s3wtuMjsf3dfNVtbqsWlN57Mza1ASfo1fVXjNrc2X7NGQu6X4bXYU+uIxV1IvlYRla&#10;SPyW07w9dav8Y/EFk+sWtpbReK72Sa9mcBIFjcnvxzXdatdeG9O0bUriy+JUepXlzst7SzgAzKV4&#10;JAHT1ry/xJPrJ+KfxAsIItQ8mfxldidISQznfxyK6HQNNstM8V+HQ3h1rjWJ7JktUc7hAHGN209x&#10;Xg1IyT3PoYWcbsxda07xv9ntp9S0q3ggki3ssd0rMgPPKg5zWl4I8OTXniW3uv7HkttJt5tzySj5&#10;rlh6A9q9MtvDGiWmntNe3+p3l67NJK08xZVLc4Ck4wKz7rWJreBVjtYxbq23yoxgfpXfRpOKuebW&#10;rKWlit4tn08vBbQW8IjVAAo9B3rxvV1ZPtDCaCSN7R8LgZGBXQavfXkvxBmdLNl3IM88Y9q5LWpY&#10;o9N1MuSWFnJgg9MiumMNLnLOVtD0j9nmKIxfHGdoV/eThU9sZr6EULHoisbZnZJ3wAccE14H8CTG&#10;nwk16QNIC+py/Njg89vXFe+28Osz2MqwaVqU4L8fuyM1rONkvMyjJyCwe2iTxBL5lzukj4/eHA/C&#10;oYdY+x/bZFjBf5toEmefcV0Fj4fvhBc/brvTbWMpkmeYLtH41RuL/wDZ20eSZrvx5pt1djJ+R/N5&#10;HYAZFY3Ls0eVeLbf4g6/4F1m3g0HUrk3VyMx4IUbeR7V5ZpnwR+LOoa6BqGreHtHtgRmSZyTj/dG&#10;P1NfQN18WrMNe2+g/s7XksaqViublNiknoQF5/WuE1fWPjhqCWp1HxvqVhBKWeOO3iZBt9M1alZ6&#10;A7s2dG+C3wG0fTnm8S/FmXVJSMgfaljRcf7IOT+Nb6eIP2cvDBI8NfCN7q6wRm3jz/4/jp+NeH3E&#10;MjajA0+s67dStJgvNKxA/A1uWdqxuwIlsUXycljGCT+laNSerYm09zudR+JXxPvSy6T4W0nT0boX&#10;yzD864m8i8bahqHn6v8AFnxHO5flVmIQewUVSMsVt4ktjcXJgBuwqkd8nuK7uRdIh04GTW7UmS2D&#10;Iwak42DmurHNrp2lQaYH+zySMBn5zk1WlntvIIicg46DjFXbi9037NMi36SPz2xXFXN5bjVbkLIF&#10;fJ4oUSWzea4H2IjzXL7vyqN7pMxgrziuWa8JYq7HknkUgkvGlYBmx2NNxEdYbm2RBvnwxwRzTDqC&#10;+cD5SnGOQetYMMZkuI0nLjj71aNvZI1xdeU8pCjktSAttezm5iEduQpHBPWmmS5klijMErNn5Sta&#10;ml6cJ7mOJ0mB3kD5etehaf4ZjjudKL6xZRq0nz5wSoqrW3KinI8yKTDyhJEycYLAciqc+m+NJLmB&#10;bXwrqd1E0y7XVSODX0fHYfDaC8izpS3MwX5ZZOVz9OlOl1GWK4ZbTTLCI5+QhBxUuokWonkumeAv&#10;HlzDbvNo9laoYQWM0oBA+hrrLTwR4Ft4IG1EfaZVk43S/KT9Bxiuo8/VXtpGn8Q37tnPDEA/hVN4&#10;ZmjAMr/vH+UE5rFzdyuRGZ4ltNbi8DJBoHijwxplstm29EtF3MccDcOea8o8M+FPFF18QfBa3/xW&#10;eE3FxO98y6kR9nVckEDPJb0r1LVbTW30DUYLcwys8OCkk2wD/gRIrx608OKnxf0VLv4pXWm+bf7p&#10;Wjvd4h59iQRXbg3dnDi6fRH3P8PPhb+z3f8Awb+I76h+0xreoNJG+N2t+QLPYDkiMkA+pJ4NfJXi&#10;rw58AB4o1RW/aLjv1S/u4rEqVQIIzggMOv1719Q/DPwP+y7fz+K4NZ/amOtajPppaNDqP2RIokHz&#10;Y2kBj65P4V8/eOdE/ZKT4teIobL4ypcW8dxcJaWokQeUyHDAOOuT+ddtaTk/TyM6MeVHA+ANB+Bs&#10;l34nS48f61NcXMs32LZPxCqfeIA4Br1bSfA3wO1Dwl46jg/acuGvZI2FkWvVh+zsvUEcbua87+Ge&#10;m/DB9U+KjW/iiC2LmYW0kjKRAi9Tz0Jrr9N8Ofs9T6V42F5+0jfyXc9w/wBhlhlEX2cj7x465Nck&#10;pe9Zg7J7HI2ekRaL4k8T2beJra7mmucCcXAk3KOOtZOt3F1BcWBihQq12N4P1q7/AGB4Y0zxrbCy&#10;+N9/q6XEj7Wd9zRgeppmqpbtPYF7hduT146Vyt+9qd1PSJ3ek7XstMk8pfLNkCy+vFdJ4UuTZftS&#10;/BO7ihYp/wAJjCrJ7MwBrj9Ae4fwhbukLFEiYDPet7S4518d/COeSVdy+OrP5c9MyCt6KuYTNj9o&#10;DTUufjR+3siwtz4Ms5gB1GUzX5cDeJnPl5CzOMV+v/xjhX/hqD9qtTGcXfwjsscdcQ1+QcwIvtQA&#10;RsjVZQcfWtlVc9OwOK5UOtd3mXB5q+gfcAGGS3pUEKEQoobax5zWnDjMW6EnJwT6UyEiALM92USF&#10;SQRlj2resbK5ExHkMSMfOT1qzY29objasWCwySTWndajpljb2ccib5ApwF5P41BqkXbHSLt70OLa&#10;GOPH3i3LVuR2Sx3Zhe6s2Kpu+dtoA/GvObvxNduYRFYyRKD8shbp74FZGoXt5cxWhuPEOp3cjthG&#10;U7QO2MCgd0eqXOpeErVZFfxNE9yT+6ihj3L+LDj9awLjXpZJr5YdOZGRBliuSfSuQhiaGzgSSOFs&#10;ruG4DI/Go21BlN55VvFvYgMSvpStpoJHQi5vZreNpruRWYEMFOAKziNPjurnzLSOQg5GZcgVz81z&#10;fymRDIUB5bb3qp5ZKdJs78ct1ppPqK6Ny41Cz+3Q+VppZh1KHAqq9/dNcOFtmjXHIJyarJbMrKWQ&#10;Akcc1cj+zrKm+3jNCgkHMynIHadm+fNIEJRQzchjV53t/tBxEQB2xWe0kjakojtZCS2AMdaq4mTC&#10;K3EkBa8AHPOOlXrd4vtasGt2WMd8c1PDpdxIYzJezLG+MoF5zWlHo0AndvJkAQrgFvvUrhynLXZi&#10;fVLhlEhBU5IXg1Whtrl0z9glCb+pGK7uW2jjtW22sKHeu0BQc1hapdiPVwizx/Ki5AHBNO4mjNe3&#10;jCqdwJK8AdqfKB/wi0xIhVo7yPaM81Rmu5GunZIAmRyM5qoSzGYtM5OD+NNLUVz9EvBdwl5+yh8D&#10;pg6gSeHY1P8AvKMV1CG3M+o2kqM0tx4UvNgPOVCGvPfhLmT9gf4UsZyPLv7xSc9MMcV6PpqJL428&#10;KsYtzw+Gb9d31Q0T3Ip6K6PitbZA9pLsUeX45kBPpiSvtPR5iYtJK3GVfQYsjHT5a+SYUDeIfHMD&#10;xfLD42nIHv5hr6j8LLv8P6I5mYE2Kjp0AFXFWiVPXU67wrj/AIWF4njCnD5NdLOD/aFwNvAlOOK5&#10;jRT5fjy+ZcBmQ446108jSGZiVHLmuCvvc66Ow6PG7OTz+lXoii3GST1GKoDeZIcYA9KsKD5j7mAO&#10;3gA1gzUfeSsdSQiIDK+tZ8rsCMODn2qxNjMOc5GaoTZ+UgnOKaAwLxs6qjFTwhzXHTu//CSwk9r5&#10;Rn1ya62+ZxNuYZzGePSuQuNo1WyJwMXQJ/OuilsZy3Pn7xuFT9s74nx7Pv2Vs2PXiuw8JCAairi4&#10;QDz1ypPQ1yfxGCr+2B4WuNrL9r0jB99tanh1wnieRfMf5515z71UqfMtBxqKL1PXfGKn/hSviK42&#10;NmKOI/gTXlOjzW5gnc20uSg3EnrXsviVQ37LnxIBAJ+yQc14povlf2Pd/u+cgCuCqrHVDVHXxtGb&#10;X7w69MVOuz5MHGWBqlCowhKZwvSrUZcxy7kx6VkWeF/E5gvxA0uTCsJIsAmvP0WNYbcKvbOfrXp3&#10;xNht/tvglnDAF3BOOlebBVUgCVdgj4Nd1J6I5a61HA/fBxwO1V3Jx8pz81SgDy2O/kg5pjA7CAfq&#10;K6EznIGjBTO4DDgn617h4BlBtLRS4+YoPxFeJkMIJRgn5M4r1DwJJKbbTMwsv+lAD8DVx3C59Jvu&#10;88YPS2XPPtVZslyd4wO1XYF3Wqsf+fRf5VUZV3OQQPn7VyT3Z30XdFMhvNbIY5P5UuASuYzwRUrq&#10;cPz1NMUsWX51HpWJ0FtGk8pjvOFda8c+Lq/8TX4aupJEsMu7j0xXrowIpQSST0OeK80+LUZ/sL4E&#10;yGFCVgug35VKjeSHKVos8JhO3WPDMgaTaPElscg46Nmv1Zsbhn+GnwiuE80+b4Rt+jHn5e9flEC3&#10;9mwZx8upqQfTBr9P/A9wLn9j39nu43nP/CNBMn1UEU8RayPOvqjZYam14xN2OvIaXav5niq87Xyx&#10;k7+h52Tbh+YriPimL8/s7XjR6tfxos371oXKsfTkc1B8OFmP7NegO97evJ82GlcszAe5riub20ud&#10;ms92LqP99dDj++eK8I/aatmn/ZC8CXhRibbxFtc+m7pXuS7vtQ6fdrzf4+wq3/BOjx8xRcx3luw9&#10;jkVUZWkvUql8R+at75p0TwyzTbgpAA9q7SIxN4fsB9n2v9lXDbunFcddAnwPpLFekoArprTZ/wAI&#10;xYZjLnyx1ONte3C9jzai1ZIBteRfzNSrt3cio85kbgdBTh94ZbiqEPl2fZnG4D5eDWQWUXMnzZO7&#10;gitbaHQcsFAPasyWNVeXZ90P1polsztWUnRFO5iAw2+2a5cgiQZA+7XXahhvC19ttCNu3BrkjuIY&#10;kjiqIG9zzW7ojp9q1SJlGJYQM46YrC/GtLTjIt8rrGM7higR0M9vcx+dgAqSMn1FMXy/+eDcr1NS&#10;PJO8mPMwoUYHvUZbAwzfQ1QEa+YNRjAi+pBqc7fPfI4FNUDyWIJJ9aAf3cgPcflTAe64gJEoUEcG&#10;o1LeVC26NlDc4NDxu+lTxi7PC8Gs9U8myhX+0GbMnIpAXXYE3JMLE8d6jGP3LLJwT0xQCS7ZYDKD&#10;tTkVg2/zRgZ4xQAxivmy4G40ExbCwRgAOTjpT8L9pkOQDjJxUbb/ALVb4nWSI5BXGMUAM3qJov32&#10;Nw7iiRpTE6rMuNw6CmuiBrpGudx4KjFMU4jceWR+NIQpK/OdhGEwa9T+Gpuza+IoBJA0StlfUE15&#10;LJMqtCPLZh0AArvfhvLcRfEHXYzNIqyQDg9iaGhpo9M1C3ZLmUZU/vD0rMKkg5YEIO1bl4W/tiRD&#10;NuJY9e1Z8sappN4wmRTnr1zQhmW7YCsIl5PFIozJzwSKrmRDeqoJIBHOasykgRsWA5X8aYFyIyh4&#10;RlQex9avBmIAKr9Kphbfybci5YsQPwqzg+YpKc4pmb3L8LKLhSSenFOLR/2hIVRgvlkmoYifLUeW&#10;Dz1zVmFlF3KrWaBTCQG9cimkNI6Lwn4Y+IniG+1NNA8KSziCUC4lf5UTPuePyr6Q8LfAS+aHTZ/E&#10;fxRjRchpLO0PJ9tx/oK3v2Wrhz4S+N9qvlA292jJtXBIb1PGa+irq5uTdQkvJxM2fmq1GzJ1bOSs&#10;vh98J9L+F/jyPSvh5pYmPg+6EkswEjk7OuTX5hxp5Pjrx1CSQY/Fl0qn23mv12sW3weIUOf32jSq&#10;fyxX5R+NLU2X7SfxgtPK27fGFwyjHPLZokla5qopp90aFnvaZsj5QOTmujtFPllkB4cE1ymmSBjB&#10;lyoIAb8K7K0Sc29yUZNuPzrFisT3hha2t3BwQuCKo5UPHhmwR1FTSsPszKyMSX6CojxboARx2xSG&#10;Y96n+nlxOQFTn3r3H4QyySfBr9o6PLERXFsyj614vcIGaQFTjZn61658EZAbf9pO3K/6yG32D6VF&#10;X4WOC95HXyENdEFvlxzSxHaVCjA8wEGnyxMmp6pG6DAmPPrRBtF7DGVG0RMee9ee3qdqPlP9qJd1&#10;3+zvOwwDFcIW+mK+bYwpSA+c2PJXgd6+pP2nIHb4O/s+TgN8usXKk18s2Tf6Mu5VB8hcZ+ldNOV6&#10;a9SK1+a5eHmebEv2VVUdD3NaAT92u7uKow7vt8oeQkZGK0+Si/MMCquZMqsALiH94QN3PNeleCjM&#10;G1HNwpijdcDPrXnLiIiXcDjYa7jwFMj3WqxsjDMi7d3sacn7oQ3PoSzuJ4vD6YukCDuR0zUqMZLh&#10;f32UJB6VBp9sk+ka2JYzhY0wFPpVyCJUmULISApxXOkjV77nZaa0H/CM3Yk+6pGMDpXV6Y6vozsC&#10;+A4A7YrhNIkd4rmMxBiX6V6HpvlLoWoDyFGStTJ62KJbmzZha3CiRmjYNtVa34rq2k8P5Gn/ADmI&#10;KQe2K7XQILJ/Bd3izgYm2+Yt7iuLvrRIfEO1SV33LfKBxWbZW4xFYQQqCMb+avpuZ3UxdFHOaryK&#10;8dtB0ycYqxAlwbsMGIIj7DrSuOxJawIPE8cnljCuucmtzVJY8wukKLGkQ3NmstElzMC+GPGc9zV9&#10;7IjwlLFcXRcSKSeakdjBaW1lm3pIr/MOQaq6hCPtOlNb6gEAwZFq2lnaw6RKIt4w5zzWHqFzKtnO&#10;I7V2ITg1aYjZgNzK6RDBbySFI61Qhsb2PUrlnQE+ceateHjJFoE90Z5HmYHIIzt+lWzcyG+jkkQY&#10;M1JBckUXCW2WaTKrkVYuRAPhzeXcuHlB4yeRST3VsXwttnKjNUNTljbwRPGu7LEEiqEYcMiyFmaR&#10;ck109qB9hJOOF4rhbUMWmUSsxDdPSuz00P5UO8t6YpXG0TthnlyjYI696xprf/Siy3ZyG7V1VxC6&#10;rbtsUbl+7WRMiJtZpBktwKQ0VI3UqRluOOauQws7XG5wBt6VcigspdPJ81AwXoBVZDJHfTxsADu4&#10;Oe1JsZlsII9XkGeTJ6VdlObIhbfOAOaW5hjaWNxGuT1oTIWEcZY4A9aQHJ3U9yvjLRdsZAFwMn8a&#10;764tzNp+mypv3vbjPPpXP3+nuLsOLVjLuBVa67T7mEeHdMjlsdrgqCByab1YtjkpY7mPxNpAlU/L&#10;N0I4rpplb7JncwzEMAVBrL2Z8U6YqKDu2/hWjex7PCcDtgYQbeaQzFt7eI3UrNLzu+8R0qlrVoZY&#10;LPy74rjrgda1bRlYxAnqOMU+USC8nDWWML8p9aTQHlerWix2+5LJnnBGCW6VVs53Xy45o2BYcHtX&#10;Y3NlcTa87MrLEM9O9ZNxaR73DBFRG+XPU1afcVi7aWStNp0iSzEiTIz0r1HTEJ0K7bZtZIB1NYnh&#10;2CJ/h7fNKkYwP3frxWvYSD7HrKPMBuAAOah7jWhnPOv227BuAGLdai/0gyzY2kYrltVe+Xx8UjvE&#10;C7uMHOa6Sx8/+zQWYlyoz7VNtShuFBlO0g56VTlLFTjNaM3DN8uc+lU1VmuIlMJwX7CmhFIpL5Ub&#10;DgZ5rbtkh/sKRi/Pl8VWuUPkhBHjjmqfmSiOKP7aQue/FMZJDJJHqLOr4cMcVzurSX8utmR4WKmU&#10;biRXTRxweeC8xyV4pZ7eF9Mut0S/7NAGbYQx/ZY2EyjIG1eK6e3hUPGWfbtIOAetZmm2Un9n3MpM&#10;aqjd25/AVpbvkB3np0o2ET6nNYhbFUBywFIrf6FCSyAbRgmoYI7ebWdPEkyqN/XHSm62IxNFBFcr&#10;gAcg1IErO+SMLgdCKrys4t3ySABnioIyyWFtuZ2xirxVGtyTwDCadgZFYtI8V9KIfkj/AIjxUrST&#10;PMxWMZ3YzW5o1tp8vg6/iZ32vv5AxzXPmGaHVbyIXBKiY7KEwuSusgYMxOSnes65WdraQbTw3U1e&#10;lkn2QqwJOeDipY4mkifLfdFPYRStxIsdjiXOTzzWtcRRS6TOW09eI+Ce1Z7gLIMK3B4q4kshTHlE&#10;KV5OaQHPQW94NQlQAgAnBJraht0EUiy3JZie1NdwucAZqxa58pZGVic85oGaFsmnpY34+wkMVwCT&#10;WNPEBPdAKeW45rQdx5jHaQD2FMzbs67h29aBHHSpdw+J4ZvtDctyM9a6qyu7h5bTFkNgYBietUr2&#10;HL3TrASoXOT2xWDFqIS9tk8wozTYBxwcUahc77UIJRYswgcqyZBAqjagCz3bSD3yMVrafeyS+E5E&#10;aOP92nBPPWsuSSRp518lRhuo4qrgc6oX7OP3gznpQBz96m/KVyAetLxuBzXUZscAAepxT9w2gZFR&#10;c/N8tKQ3nocjgc0riHZO4dcUozzxTTnbxTudw5oAcCNudtIQMDAxzQfunigf6z8aYx2fkPyjgUgJ&#10;3DLd6HX50AyOfWo2z9t2jnjrQIkyDIxAPI5pSUAIwfrSAfL0HBpTnPSkA3LeYOBShvmPFIcbXO0j&#10;pTgFOeTQAHJh4bvS7v3IGP1pSMIBt/Wm9zxQADOF5pwzzgijuRn8KXnJpDF5yTzSEkBSB370HkY9&#10;6OcNmPp70wJOCPwphAyOfpSn/UD68im5G/hT0oGIB8x+X/69G3jPGM/lUg2+UfrTT/DzxmgQMD5S&#10;896epUWrZBJ7Ug/i5o+XKD8qQCep2mnjZ5ajPWjJwwwMCjjHSgBDjzRg9qcPukZpuDz6Uvpg5NAC&#10;9xxQc+WOe9O5w+R2pBuMbHaOKAuIc5Xijneoxnml5x0NPGzLckmgBCoJQ8cryKQbd6Dd0pPm3A9v&#10;rTmGFYhOe9ACgnzv9WpGeOKd8pkfIAyOKjBO3GKUk7lwBQAmFBIC9DQCvGQPzoOSpJppAyuRQA7P&#10;+zSZ/eMB14xQejDkUgEnm5HNAEoD7k+nPvTSeDwc9qd1t3wxGDTWwcE8HigBRu8vnvS44bn6UHd5&#10;Sg9MdKTB81OcDFACjoec0pPbYabzub5TwaUBsnmgBR0NL/yzb6Uo4DcdqO55zQAZHlx8jpQcf3en&#10;eozjYeO9PwPLyM9BmgBcGnYTy0xJSY4PP4Uv8IxHQAYGBR3UjFL2bj0pFKh5DgnjmmCGg/vQOeTT&#10;p9ogxnnFIQNwIOMGlblV55pAMiA8lKUdSdnWlAGFO4UvVW+XvTCxCQv7/kfdr0X4Ubh8bbfJ+/pt&#10;x+gNeeMAE+4OvSu/+GB/4yA0Ybjj+y7n/wBBNWmKWzPf5t7Xq7SeNR5+m6vnj4yDPxq8NYAH+gJz&#10;+Ar6NXd/bT/N/wAvrZH4186fGTd/wujw38nH2EYNTDchbnm6kZXjnaM+9fKn7UEefhl8PWEZ3efJ&#10;j17V9UKVMtuQOQORXzb+0xGG+D3gGQIxZGm7ewzXZQvzqxnUR+f9pHfqHki8TanE/wDehkZc4+lW&#10;ZZPFUyhZ/GviSRB18y6cjH0Jp+nrJFZ6iVW8kMsvyokZYj6CpZk1EMkn/CP+JccEqbZwPzradWz1&#10;MLWOn8FJbL8VvBSKXBe4Ick9xX3F4Qle08a+D5RNlWfa3PY8V8L+FJ7b/heHgZwSoN2oZT2Nfaek&#10;Mn9u6KFkOBsP0rCpfmTTNJx5oWPrrRyF8GfEx1XKCKF1BPbqa+bvFGlNdfHDxLqX2G4EMlxEySRN&#10;gxuncEe9e/6U15B8LIXlj+S60lkYfhgGuf0qwC6EIZZopFfUHY5GeCf8K4sTIywDXNZ9Dm7Oa4uf&#10;DEbySkyx26qW7sAOp96YM+UTvH3q3tfsItLv9BnjmY2d2wVlI4RvrWNcxhYPMV5CpXPAzxRSqcy1&#10;VmenVp8uvQgYoFJ27iTxV+Nh5EKgLWLDKrTPwdoOOa04iP3ZCtw3NaMyRpRhvNI8zjNXV6kbjVRP&#10;M2g+XgVZTIXO0/eprYXUsqMsmUzyaed4cYAAoU85OOlK+cZA4pWGJu+d88jtimMWLrmIZx1FKCuT&#10;leKd8m9drDp0pgMUsB/FSAjc3L5NSDrJlh9KUhdrcj60ALFzIRnnFXQF8sfMPpVFB83Bx61ZUHI+&#10;lFgRMQ23OR0603IwPlpj7xnMnH1pE+8x68dKkBjYIYGLJz61UmExk+XKjHrV0ocOTx83SoJOFn5B&#10;G3imgNHSXA066X7KrEg5Y1KxJeUmPHPFVNJ/48rrLdG4q+wTc/J60mNEYPzg47cU/wD5aqfrSY4P&#10;PFHG4YPWkUSKRlzsppI2dD1pmSEfg4yKUD5zwKVgFByFyBUgztPBqLBGTgdeKlG7zB83GaAA8npQ&#10;FO+BjKe/FNJXcQvIBqV1Yfxr9386QhnPmH60fxDimtu8o896UZyfloAdjkHIoAPmLz3pMkl8qOtB&#10;4fv70wHOSH6DlaQbsqfyobGxPm71Inl/ZpfmyaAAuAoBXtQDwMjt61C2CR8vRh3qUbfN+92FAwGP&#10;NxhvpmnljgqVPTiomIMqkN0qTgqcnJxSAbvXew3jNKSCFBB61WkT5lO3oanHCxNu7UxDQEAPXrSc&#10;eaOaqy3G3V7NDHtDGrTbR3PIoAXPTC/U1XlLhQRvAHpUnRmO7jHSpNubeU8cLQMqpKDbA5Y/NyKs&#10;CVtqY3Yx3NQQhQLg4XluRTsKHbA70WEWsoUDY5xzSO6+UmAevrUJA2MQ7UuBxkd6LDH8FwcDkU4A&#10;c0wEF2AwOBTuM9eaAHIv7xjk80pzhhngd6UbcGg/ebnPHSmIYc4c54pf4GIA/OlbrjaPpTV2ZfrQ&#10;MUfdGD25pQx2qCo4pgyH6mnH7i5oAQlxIPkpf+Wg+bv6UgI4+f8ASl554pXAdn5h0xQD833RjPHN&#10;NOMc0EDfjdkUgJvl3cfhTDu8z0zSoQHOMDj1pDzOckjjrQAg6LxRx6UmTvk9B0oJ5Py0AIc+b97v&#10;UmSzpjpg1F3PHSnD/WDimA7BDtx3p43eUTg8VG2eCWwO4p2f3eBjFADUD+fKSw5b8qnITn5zUIJA&#10;PfmpdxyeBmgAyMKQuaaeUHFHBI6Ug3eY5JGKQD1BKMSpxTQCZpPv47VJ8/2U/JxupTuwmRztoARQ&#10;NvXvRkhTle9NJ59sU7t0zQAcFBiNT9RQAQ44XFDE7DwaBn5PlzQArYKltg6d6jQ4jfAOCakODC+E&#10;wKYMDjigBTnzOtPKt5TYcA44pOPLY7qYxOV5PTpTAXLGMEkUin94pwP8KCOD29aRR+/fnjFIB5Pz&#10;OfpT0ldd2McqetRNjy8/7XSj5ihOw49aYAjT72LNnk81a3H7OOTjPrVUY3v8hxx3qXjyHGe9IQhL&#10;bvvE0n8ZBUcYoH3TzTW3faIsDAxzQMa4Ju8hSAKXDZGDThnc54wBTSyGaIhzgfeFADxnacx5pDs3&#10;8senFOBJD0YXeDgZoAI/9XMdh+uaeM+Ucr075pmfnNPPNtIMk0AMGTJnLc9qeCcgYqIZ8t8DjipB&#10;1GOuKAFOOy/WnAt5ftTQVDHIpWI5+Q/hQIYzsLxF29qkbPlD3qPCbm5PUU58ZUAnp2NAwzyPlpjb&#10;/NTDfLnmnkgIOvAoyCFxQAoPLHJ596bnngUjcMPlFQl0+07dy7vTNAi0Oo+Wl43c00cA8YpGOC5x&#10;QMCFLycnrwKCB5kQ2nIHApo4zg80bl8xySxYng+lAh/zZfimtkeV8w5p5yWX58etMdZcxtsU4680&#10;ATK37teO3NIep+Wol+9jOBnrU3y7ZPnOSOKAGEkSAjrUTqzSAsCTnrmpQR5bZNNOc9eKBkqYDMCR&#10;93jnpUMmMSHcTzQT/wBND16YoO0oOKAEU/uANhx9amX/AFGQvQVEo/eH93jA4p7MBE4K9SKBEG9m&#10;uCChwD1qx828AN2pmxd2dw56inHh3KuvA5oAX+L+lJxgUwlcZwxJPSlJOF4oGLh9/A6ilblVBz1p&#10;vzZPJxStgZIP4UAIOAcCnfNgfLTVzheQBmnMcSDDdutAB3+7SgHZLwvPSjrGnApDkucNyBQAqFyk&#10;gZl9zTSMYUQjg9c004ATMh5PIFOJXZkFyc4NIBD3yKQbMjBbBFB2/MM0L/uUIAOAp+WmEfImR3p5&#10;x3BFDfd4BOBTAhkBM8JEmAD0p7E+f2I29aYpJWTK96VQc9z6UAKd21iI+nvTssIfvdRS4+Rxg0zI&#10;2jMR9qAHADyCCB1o/i6DGKZlsmpAflPy0ARNjZI20HirVqu+BeP48Z9KjVQWwUIGKqXk97Eun2lh&#10;pLz3t1LsgjHQZ6sT2A61MnbUuEeZ2OZ8b6lc+dY6LY6oYi9oXv7lTyidlz2JrwjxJdpZ/DrXnj3q&#10;kUZSPJ5djxmu48Xkab8U7bTz4rS7vZkV9SkxjazdF9sV5h4hjn1f4q+AtDg4SGVZLllGQ2TwPyrx&#10;sRXlJ2R9bgcEqcLvcyvhp4emm8Yp4hv1PkwzNJEZT8pPUnn0ryrx3qaa5+2n43FtcGSzW+SGMjof&#10;L4OPxr6P+Mbt4e+DfwG0qxuWhWbRLnzlQ4Lcd6+c/hFpa3XjP4l6hPEcR3wSF2HG4t8xqPYcrTe7&#10;N/bc+2yOX1i1kg8UvCtjtZYOc9hX0f8Asq6D5vxj+KmsyWLBbLSliiZhxuY5OD9K8R8WR3LftSeM&#10;bOC0uJDJdW8cMca5ZmfgAD3NfoV8MfDg8Ofsp+HbOewij1K8hFxdBeqlxkA/TpXVhU7+R5mYWhDz&#10;Z2l988ss2+Ms7sCPTHSsgN/o8weLBDcVMCBO5JYjd61FKY2kuCuMY5Femj5wZsLRnpjHrTDnyh8w&#10;OKVS3lkbiB6UmE8zoeKBkZJ84YUjinn7i0rDMY+6MGkORjKmhAKd2T8vahcFR8x/KjPNN/5bqQOM&#10;UBclAOOhph4VCT3qQMpU8c1G3KPx2oYXJ4uUUkfxCi68sgBSx4HFMhB8lxjpTwMkHGSKzGRj7kYy&#10;fu1DJgRtlP4TirRXDE89aqXHFrMcA4YYFAGl4BO74l+Oo343wqVz7V6TOuJ5gSfvmvNvBi4+LGsk&#10;Y3SWoKfh1r0mdgbibGCd5BoW4FE58wfJVu2Cm1uvkUfIaqkNuGMVctcfZ7vpxGasZ4d8cUH/AArr&#10;4DuQMrqk4B+pryi3/wCPa0/691/lXr3xzDf8Kj+B3ykgatNn868gtgfsNscc/Z1/lVkNWZeB+78t&#10;Jn/Y/WmjO0UDr0pASAsXYGMdKaxbBBAIzTTu5/eGk+bc3egBjHp8vrTTk268j71SfKcgrUTD72Ez&#10;z0pIYZIycelMcqQRnqKafN8wAoAtDADksOKAZWOPmAiyQe9IqjbJ/owFPP8Ax8Fh0x09aXuxOPeg&#10;REAQSMr9aTjYMVIceQcZ60zC5znJx+VAhuPmXkdKQr6k1Jjg0HO/pmi4DAAVbPr0ppxlhvHWkdyJ&#10;XURnpVckmV8ZzTAednmAAjrTsL5g5qNVyM7SDnpmpgowTtNAETAHf0qIrkfdNWHAycPUTEYYFj0p&#10;MZXKoJSQg9+aT5dqnHrUqhecHFNKgk5J4pCK11FE+mxgTOP+JhF0ODjPNep65478CaN4S0SCz8JR&#10;T3UWjRLHBHGM7sclm+teZFQTJgkLjkYrLmsbJ9RtXk05ZX53MfShaAVPEHj34papaSCCVNPtS3Kx&#10;H5yPr14rC0fRL/U7/UJr/wAYeK7gImXAkZgfauwGn6K0VzmyMarbt0Pt6V7p8Irfwxa/C3xE41rQ&#10;FaS4k837Wyjy07n5uvFaSa6aitYx/hBomgQeIvHd7H+ypYyXenaDcNazXEgcDCklypPJr13S9b1y&#10;T9gr456rJZ6L5q3F5HGYIwmB0wyj0+lb3wjk8Iz/ABm/aMjsNZsbmFtM2xsjAq2cB9vtmvLrRryP&#10;4D/8FLNJitY2TT/FE8iJv+6HOfpXTGDdN27HJKolJep8raxLqcng+5YPvK3LsMnkE9a5y1F6dNh3&#10;RENnoetLdauo8J2hXTVJjvZBL8/APpTbfUFfwrrV3H4c1RxBJGG8qJmxu+maTg1FNjdRXNDXrjxb&#10;B8G5XXQ/OVIm8vA6V5ToWueJTb6/9p02LcZeGVOBXs3iTW/s/wCy5rIbwhq/mGzQKTAxJDDqRjjF&#10;eZ+DNOvtS8OeI2gsWaNCC0xXG0ntQlZMcUmyL7VezTGSa5nz7seKek7OZALRpD7139p4PnMamfUV&#10;CmTkV00Xhvwla6fcvNfiSRUBC5AArKVRI19m2zx3YjXVuqyurE8qRgCt2K2dbNQ0gOR1zWp4hOix&#10;3FkkOiIXJ+Xbx0rFimuXMSsFCd1z/WqTujN6aGs1lGdHiZmj+4cDPWls4FTSrvKnO/ipI2zaQqYm&#10;wAOpq2hZUkK2xYbelWo3JNPRX1BNbtlgCAyHkkeldfcx6nO6rL564xyrnj8Kw9E8lHgYgh9x2/4V&#10;3cTRvE7+SMsozzxXNNam0Vbc5M2qR3luTNKxB4DHP862IYgY4/mHODUt1FGZEYJzmi3yZFAQ8L3q&#10;UUW3MSW0jG1QhIScY9O9cNqMXxF1bU9JtbPxLeSWrXDADYbcRY6fPx/Ou7AYRnAOQ4PTNcX4ktvi&#10;hf8AjPQrG28TPPZ3Mi7Y41+zCLb2MgwP1rpw/wAaMqy91n0d4O+D3ih/gToFxd/toeMLC6uYNz2k&#10;eql4oR0A37jz9BUXjz4Y/FGz/Zf8fwW3/BQnXbvTJIEfULW7u9hMa/3JAc8enFS+FfgvrU/wc0C5&#10;1D9r3xtp13cWgZ7S31ZnihA6DcWIJ7nFZnjf4M6tD8BPG8o/4KB+KprWPTy80VxqJCsB2BBOfoa9&#10;GpUktE1r5HDT06M+MvGum6RD8KfAa6brNxcKZ3F7dvcFtzqOMZPGOlejfDnRfi4Pg9Bd2Pxqtr22&#10;v7R1l0yW7IaHaMKc54rzrxbosUfwH8H2+neJba4Qag4muDOP4e59K7j4YeCtUbw0b2P9tWOP7VbA&#10;tYrdgeW6D5cDPFc7eq1saLa56pc658U9E/Z41o6p+x3Z6taW1hcJNdbPNfbICAcHJ+XPWuB8HzRS&#10;/BjSjH4Ue2ha/nkUFcffOcfhXp1xb/tN2fw51U6f4t8LeILc6RcpdWrncY48HB56nFcV4Ftten+C&#10;F411LAot9ZuN8Aj2mF2bkEfXpU4r4LEYe7ncTyYTHdZixyMDNblmrrpdkdxIzjb6VCbaWNomMJZT&#10;J19q6G3jiNlHstByoxXnU9Gj0babF63iP2KxIQfLeRkj8a+hvF3Ph79isljuPhHUB/5CFeAQcWyF&#10;VdSJRuHrivcddmB8C/sHyyuMvpGooc/7gxXQ3dMjqj809TjvoP2lvimbbw9FPKviqcRlxwjFutdf&#10;odgbHxONW1C78/U5om2hhlUB9AemK0tcgij/AGkfjeohRSPEO8HuMnNQ6g832a1d5idqADjtXBCh&#10;Fyud08Q+XlRPcXAnub2STUTh93Brz7USjXd4i24K+aARW1NM3nPi4QgL06daw4SsnjB4twG6deld&#10;DMDLuNO2rPJ5bbzaEr/s8V4b4lklW11NTfyFTrcQkHcIT82K+truyC6ZqJZ0O3Tjg+nFfI3jFIxN&#10;4jZXGRrC45960p3uZVFfU+4tG1v4E6H+z38JDZ6VFME8MRPBDGod5JWXL7sd8+tc3rPxP+I93CIt&#10;A+GOiaZGFx50y5cj6dK8i8F2dqukeE/PQrv0+M5kGcZHb0zXu+kaZ4faaJfs6ANHk89aGlLRgtLM&#10;8nvT4+1W0WfV/jx4pkYyYaGGQoo9sCux03wTLb+B5r1fgVqOoyfZw4e5mHAxnuRnNdILDRh8TtIi&#10;+zRpbjV42mYnIABr6el1/wCHreAPEVtaLJctbaPCqpJCYkfA5+Y4H60p2XyKtfc+MLIal/wsLwKj&#10;+FdOtYpPEsCm3Cg+Wd2MGvcfjFbavb+Lvg7Aps1juPB4ZEWMDBA/rXjPi+/1Bvi00mn/AAz0OCJd&#10;et2hP9op87A5x14ya9N+KGs63c6X+yHf3mg+G7e4PhaRZbWK/STaFXgkg8ZpJNpaGany31PnqePW&#10;n8VTwy3CRoLk7cL71sW1h4hbxJbww+IvJdrNikhTIyBxWY+tWs/jdM6JYNLPfBY4RMOCD3NdTcP8&#10;Q4fFmj3Vt8NvCjRR2RDRNqSZYHpzWzjYm9zw/XZ/FVv47vlv5TLLHekSHbhWGeCorQjvbp7S0Y6x&#10;KF2DCs3Stm/lutS8YeNV1TwTYWM8D/u44pxJuz05HWptE8D+Pr7zJ/8AhDbqC3VztkmbAI9cUPZD&#10;jv3MUS3J1R5ftsRG0AKWABpWBkvZN1qFO4EsDmvUrX4Z2rxZvvHU24Jnyo2KjI/HNcLrNnZWPi6a&#10;CCTcqfKwLZ6UcyvoxtNbooLBb+cGMZHA71s26weS5EQ+7xmsmISuxbHRhgYrZTaYYVOB/eAokwLM&#10;cO5QQqn5vSuis/LWFf3AAx6daxYCdzKAe1dJaKGgjyh4FZpNolrU2bG5kEiqkEX1C810MS3rlGZL&#10;lcnkFjWPYCBbnP2VQMjGa65Zo2is8hMYHGKmUmkbwVyJFgPmDyHBwOtWozC2AFycY+lT+ZB18uMK&#10;EqJPJN0pSPBDdfWsGzS1i+iSGBAApAPOaVo/9K/1nVeD6VJGHGT5g5A4FTrtMzAIM5GDTsCOR1y3&#10;eWxubSW0vGjktmJkSQoePcYNeKf2T4Sb4i+HreXxZrFgZdSBeRpGcvGh+bBOe1fRGpiYxyW8tkdp&#10;gYpIO1eD6nNobeOtIikmvIjb6yu6Y25IWPPz84xyK68NU5Vc5a1K7Prf4b6D+xVe674lW6+NNndS&#10;y6agtbea68gwiMfvcOMEkn1NeM/EjS/2IofHfiaPTvHO6JZHWDypFby5Bw+G6kZr1/wAn7DUniC7&#10;W61AzSTadGLWNoWGCB+9OYxuznn0rzL4mx/sVp4t1kado4S3gjYwSIoxLL/EBnBxn1rsnVas7mdO&#10;Cs00zzj4e2Pwkkt/i/aWmu3N1bsyvc3bny9iDoB6cfnXbWOjfszPovilbn42CGSdf9BnjKZhKfeB&#10;Hv71wfwwtvBt14s+LyI+mw2d0CTCZlQiJP8AEV6HDZ/spKbnzdUZQ0rqNrKdpB5xWc/iOeaseeXu&#10;n+BrHxppraD8YpdUE0rA7kH7vHXp60upWizW2jBnc8nO3sTWjqkHwlt/GWnP4f8AFtzdCaYjySgH&#10;l/iK0J4s2KsAwIjzXHOOp105OxueH7W/TwoIzZr5aKNrCrbgrr3hVg5ynjawPB9JBV/w9IzeD5gx&#10;yTDj8qqXQRY55d/C+J7Ij/vsZrekyGtGetfF1c/tU6wrRj/TPgzEyH1Cxc1+P9ykg8a+MkWNfl8R&#10;3I6/7Rr9hviuUm+NP7OdwoGZfhDMjn1xGK/IHW47qH4wfESIRMHTxfecH0LmpoO6du7BL3SD5vMi&#10;G3lavxZyMOtZlut1512WUNtYc56Vqx5DAbBnb1rpZKN2yLNDeKbVgfIJDjtiuLkMk/iTVWackeaQ&#10;SeSQOK62F3j8MXsv2oKfJcYrl9N2G81FjINxc4z3qbFPYtR2lq1n80I4bj2rRigt47VCEichcqMf&#10;dqSAIIrzzI4VBOQQ2cCpX8gaSJIzv3cDnpSuOxhTTXEuoqrQsqoxwc0ySKPysm5QlvSmXcrLKu6z&#10;JJPao1S4kw628oAHOaEIdhAD844HFM8yMTZ87ntxVhLWU7R5/wDFyB2qSezUfZ+GBBGRTQWKZad2&#10;JEh5Yd+avw2s5uEMhkKsoxVu1toRfRsIOfL454rfjXZYLlVY7uCe1FwUTJFo5bGxQM8nHQVvWNjY&#10;LJARaRsQnDEdTTAcOmMdOauxSqsUW11BweDUtmsUarDFjblRBnncMCoSF4LgYx6/0qqtwpiLNdAH&#10;PSmyMPs7fvGJbmhMbGajLHH4Y1d0tgGWA7Sea8hdna4lZnYkzEkmvTda8xfh7qxMnzEKMeorzEhf&#10;k/eDOeeOlVHcyqdB3yGRMDHy0Jjyrj5Tyhx+VN54JFKTlj+7I+TirMj7w+Cskb/sB6RGXXKeI70f&#10;TDGvV/D5B8b+GUABElhOp49RivAv2frlpf2XfixbCQE2niUPt9BIK998Phh418NcKMSnkds1L0ZM&#10;D5k1e1jtfjz8V4FgdSniiZmX6sTX0V4PDSfC3wjJGqfPA2ST6cV4/wCOIQn7YHx2JVAESFjx1LL1&#10;r1PwHKn/AAo7wWPmOJ7jBB5HJqlc2nax2dghHjm2cElUR8n3royV2535y5rAszIPEulgMAMnINb0&#10;wAnlUdQQa5K5vQLChDHbkY/On7lW5RxAT6gmoFUi3iJfn0pSTz8p6VgmbWG3TZkBAHJHHpWfKH8x&#10;RsP3avuY/skhMg46ist5P9JJ5xt4zWcmVExL7JWfMRC7flz7Vwc4mOoX7mbaBOvfrzXdaozfZEww&#10;xtOcdq4O8JWCQ4OA3SumizOZ4/8AFNQvxc/ZumCR/OlwufXimaGSPFsLlQQLheB25p3xeWUWf7N0&#10;y9U1KX9TRoOG8RXRIxmOEgenrXVHYye575rCeZ+zx4/iCgl9JR8f7ozXhuglPsF4Ht87piPpivdh&#10;lvhL4uXa5b+wm2j6LXgmgMGs9SOzOdTlH0wa8qvfmO6m/dOrO8XMYjkyB/DiraBsudwB7EVUiLqr&#10;sqjkYOe1WoSoW5BBJyCDmsmyzyn4nIx8M6STGpKyk15Lb4On22VyMcn0r2X4hRyv4fs2JOFVsivF&#10;LZk85dkxK7z1FdtDY58T0LxWPyn+UdKjZAI0dQQcfnUwwTKcH7tNO4wDapODzmuhHKUmEhmiZZhw&#10;Dn2r1DwUURND33CYWZt3se1eZHIkmHkggkdDXbeHbqOKG+VYBlADyauLsi4aSVz6qsp7BPDVi0+u&#10;Wg3w4G5sUixRhbny9QR0Z8hs5618l6vqmq3d7MG8WX0MCSfKisR0r3j4d311cfDWeF9QecxACOQn&#10;k/U1zzp6XOylNLQ7d0KTyDzc8VWCjzTgdT1qc+YfO3Q7SGweaiYEEc1znSx+D9mdNgJLDFcL8SUD&#10;+BPBxkb7lvPz/dOOK7ZXk+0RHecIeOK5T4h+W/wX1acQ4WNk/AmmtGKWx8wWYl/4RDUvM3eat0xG&#10;fTtX6V/CKRp/+CenwPfkmJJV/Imvzfhy0etgqozZsR+Vfof8AJC3/BObwANwJj1C5Uj8TV1knBt9&#10;Dz7PmNz4nW7P+x98RpRGcqIMc9Kxvhg5k+B8UY2nyGC4Hbiuq8bhG/ZM+NEcl2qxhYMEnoSRx+dc&#10;D8FhcjSPjTbuzERy27J7AivMUW9eho56JHozqRdP8mOa4L43Rl/+CcPxhXZyscBJ/GvSHVft8g8+&#10;DIk9ea5T4lWpuf2Lv2grY5Yr4ZL8f7IzUyehpDdH5UN5zeCZ1aE7UuQUP866XTPIm8H2pMZUkYVQ&#10;epFYY3Hwhrq/887lxWloDofC0iMwBW4JQ19BDVHn1V7xojO5gYiMHGKdxxxSvnz5BnsOaTjjj+IZ&#10;qrEsV5ZFiRVC4I54qiwzM2WwpIJFW3UGG8OG4UVTjP8Apa5yVx3qokMq3PnDw/4pxboysi7R/dxX&#10;GjBkIL45Nd8RB9h8RjfhTbEkGuC4EknP/LQ0yXsJjnr3q/YFhqEJBy5ztHas/sat2ZP9q2a4Ugv6&#10;4poR0cYbz5Ct4Gyf1pZSixgPI5JPZamVIFjkPlENjkUFzsiJjTABBBFCAYjqypiJgu3j3qJwfOuQ&#10;GxyMU4MvkHj+LpRJnKNxnjFUMfuCxcWpYnA60x4kWGQbkJxnBPTNISxUALhl6NTFjy07PcOcnrnp&#10;SEJGr7HzKAM1KwjaBAboBRk01AMthCRu71FcKDdaf8xCgHdj1oARd3lhwRjBHNMyxTkHr2qaOOQp&#10;bcDBJ70jZWWUqF3AdKAI3GYiXYKSvDHtVPPyTKpYj1NWmIe2dXDgg9cdKg8s72H2wN8vXGKQEaHa&#10;6kleM4JFdd4Kmlb4g3J8ob2kXnPpXIOP3QAcda6LwoSPiPpq+ZjDjIFVa4me4Xef7UuGeEhjCMCs&#10;lgxtr5mnYgtwtat6xNtI/wBkb/VqOe1Y0m0TwgXxUFOeKlFFXyEFtMwjHJ9aauNgBiPBGM1ZXPlT&#10;ZORnjBqu4O+UggbVpoC/EoJjAi9O9XAG8+EEE1k2MjMg+Rtwfmt3D4gPl96q5nImAiEvzHAC8EVO&#10;oBRGDEgVA0assGZSOOlTpx9lwwxkZprYpH1D+y1fpF8avjNYM5zdaCroM/3etfWd8u3VJBt4+0N/&#10;Ovhr9n2Vo/2/PCiBiFm0m4Uj1GK+8L9P+JrJkDIunz+dNxSVyIbi6ccarpoK8MCD+Nfm78c7ZIf+&#10;CifxJQIqpIEfA6ZNfpBb4/tOwITGLlP518F/tOWJt/24dOugjD7X4chb6kVlKWyOiOifmeO6UXEy&#10;R8YWY4967u2ZFeE/aScJyO1cXYJGBbMxwC2TzXTK3+kw7D8uwcZoZFjXPlEk+T1zjNQMF8lvkHSi&#10;N5TFh1P+yBTyQPMYoPu8igZm4TddETAkKevYV6D8HJjH8cvFtu3Md34dlaE+rJyR9a88m2D7XtRt&#10;z9BXa/DJvK/aq+C4ZTlra9yO3Kmk1dWEz1+QmS51MtavxfSDng8Gs8Erq8LZP3CK3tTATxLry+Xt&#10;H29zj6msY7PNlO0HivMau2d8djxX9oW0ab9jXRJxDn7L4iVvoCa+IrFiYZA5Pl7F2n6Cv0D+MqrL&#10;+wL8VVCkmIxNj05r897XZ/YFtyc+a3FdMHpYVT4UdDCQbNGS25Jxz3q8owq5jOSRzWZAy+Rog+1l&#10;WJOUxWg3mBk3KCR71RzkdwDuQA4Fdz4OCmXU8quVZDkdq4guhk+fKjb1rpvCk+zV9TVQD++Xqe1K&#10;WwovU+l9Ddho07CMnfAByetXchRId2OG5rG0XjTwPPY4jUqPTNbjhmjfCqRj86wW5ou5r+GMHUrz&#10;dKMhjzXqGnQxmO5Dy4DN8pHevKfDvy61cjDH94MivTYHlEjlZzwBtBPSoerND1TRpbePw46Rg5Vh&#10;3rJ1loZfENg4CLhfmArnYb25jtZSpUYIDMDxzVl/tAnjd2LF0BHPrUyVi15E9yQY7dcD74wM1ftz&#10;NFLCfIXBj6mq6KuLPdGp5ya1NqyeSoACqlJId7FRmY6nCwiPMnPNXL+7Q2VrGXAITp3FMIRVJUZw&#10;3Ssy7WM6hJIW+fYOKOUVy5BPpym2t7m4CiU4Vz2rF1yBIdYWFJYnV0BWQdDTZkE1jHmAnEg57itJ&#10;4UbQrNJIGdlUYJPIpgUtOeSLRmKxbj3GKnAMj/NZ4y2SPSpY02RqPK4yOBVkND9oOFCnaO1JaAPn&#10;ihTQoAsYLtIvHt9ay9RID2qrYYUwc/WtnZM4h+fIFZ98AIbgMV+VOCaaYM5axFqms3f71A5Y5NdF&#10;ZzxTalsRgPJb/vquDvGuI9TV47csTLyQ3atfS2K6sk3muGdaBHockkp8oNKCQOKyrsK0iZOSOmKq&#10;PebpVUE5xycVX+1RJdsJJwSV4Gam5Ru6W0Pm6gpkQN5R6npisYRTHXdTd7/cftHy81UEzLfs628w&#10;V3rZihDxk7W+YAkCkMeu4lwVB4GOaRbd/wC29NdpWCrICB61I8ZR7bDvj3p4nUlxuB9MjpQBo6hM&#10;n2WRlhQMYQB+FYWm3SxanJ5lmSQrEE881sSQq2jWkjPk4NYckRW4mwpJzxQBTM803jgu1q4Juht9&#10;hmulvxdvpyKd+xYR3rmTKg1OxBjC4fkgV19sUa1IZNw2DHNAGXYErDEwiJIJ4NW7gytEpOQ2KsvH&#10;GssOGQDdwBTL9ZE0KeUFCRDnBpMCnbbWgbMf3W4JFYeq2ga+VipxvHfGa2dNuraXSIsyqjq5BGOt&#10;VrsLLfwhtQUAHkUAjVsAqaLpiEjb5XQHpVS6kjW4uFSRgCeopgeMW8SLfBVTp71XuXhKE7iemfek&#10;MyjaQnxPaytdzb3lGzJyBXXGLy7cAzD/AFQLYrnJAHudG2SINsy5ya6e4MP2WIhTk2yg5NIbMi5k&#10;K22UJYk/dq5pkhMgMlqNx6ZHSsS5nkjvoyuluR5g6c11VpHAujQXNzbzKrRZCAc0MRWvtv2tsIoz&#10;6VmSW3mfMZGOMEY4qxdzrJb3Ig0s438Enmo7aVhEA0bA4707jGqedog5xg1LgtHGhkON4xVe4jm+&#10;1xumoKQW5Aq1FkTWoZe2aALxitjBaFnkyByA3FMleMQkLEKWZwIzhONvSsuSRyUI3daaAspuFxuU&#10;/WonVftcshD7ie5qygQWasXOQvAxUW1mnB3celAWHIN0ZVowc9s1aO0abcfvRkJwuaoyC4S4iG44&#10;JHNW40ImlYlm6UCZqaNPePZvGluE2Od3HWq2oQap/wAJH5qxgKGGaqy3ghkZULJuI7VKt3dtBKH1&#10;VWBUfjStqIszyQGyUGzUlYxk+9FsxOnqcAAk/jVYEtHNmMcgYqLdKNyF8AHjFAGqq2xDZA+7xmmN&#10;Ef7KvH3LgKT+VZrTOZYP3QxjkZqO4vUt7W4ErE+bGVRc+tAIzftto07BrojFxjpXTAwnSkVGBUxA&#10;1y+m2FtJeahvuCT5m4rjgZ9666GGJdMYIThR1zQMrAfJGQ56c5qtLt2ttkXOfWrQDGO4Ge5rNkUr&#10;KzFs/PQtWCJ47oNoes20lmisISVavPJN/wDa9uWGR5z/AIYruZ4Gks5mMhUmPqK5WRNl5EnlscSn&#10;qKaCx23he7sZYbxXt5FWNOOeta80MbzTyqdoEhCg964vSyI9fXaFAdOR2rrp5z9lEYwAMYI701oL&#10;Y5UYzTsHHFQlv3sQ8s5JqUEbD2rpuZC9h8vWnHA3ZJ5UY4pfkxySOOKjJJK5bgHg4oAeoHy/vB37&#10;UjFsjCg80DO1eOKP7vNACk5ZAV5PelGQWoH3h8ooH3WyO1MBCTvjJc8A00Z3Od5PNPx+7YE9DThj&#10;av3aAE7/AHaX+9x6Up+8x2nFIf8AVg7f1pAKdnky5POKYpPkRnIzk8Yo5KpnJ5NO4C54HNADuwzj&#10;pSA8ygKOtIcbh708bAWyw6etFgALguaCeDjHFLkGBvm700dR81FgA5KrkDJpfm3JwQMUpBy3p60g&#10;yQ386BjgRg8U05x0pCDuTg9aXnceaAHggI3y0043ingfL1ph+6OPxoGKM5Py5oY/cGfpSg8xfNjr&#10;SgruOW6ng4oAbk8ClGdz/hTtoCtkY9KO3WkAv4dqbk7RtORu5FSkHykxg47VCGBlbCEdqBEvH7vD&#10;Dp0ppz83zc8UuFEU2Xy1R4JJJBFAMUs+/wC4pp65CjJpFUGE5Yk7uKeeGXjnFAMXtxTsjBGcE00Y&#10;w/y0cc/KKBEUgcTLgAjPNSfxDk9KQ/fGRRkgE7OaBiNneuGOM808gCPp1FJ/e7UhJIXngGgBCzYO&#10;Ep4ziIhsDFN53r60ZfbjFAD1wTIN2aRg3njjjFIGKkbUGSakJyygqvTrQA0dBTv4eTTADuxnvTx0&#10;oAQ9RTuMPTCfm6GnZOT8poGIfu08Y+zsPM5zUZzleKQZBY4HQUCHPnfFzjHrUgwQ5wMDHFNHzKuV&#10;qQ58rAUYoAZ/y168UcYb5xSH+H5vwoBUE8c0ALkeYOetLzmlO3A6U2mAHG4etO429zTT/rFyOaAX&#10;3njjNAxrbSAFQ4qQHAf6U3gXKkY6UvPkklQPmpCIZifJPycZ613nwxIHx98NnJ+ayuAPyNcPtUvG&#10;DKoG012Pw3dl+PPhxG2ZiMwz6hhWi2E9j6SfI1efBPN3n9a8A+MoUfEDwW/ljJtmxX0HKo/tKMer&#10;5+nNfPfxqz/wl/wuXjJgm5qY7mZ5EhJuIAGbkck14h8dLa4ufhZ4Ji2xkNfuhPcbhxXt0Yci1J2c&#10;Dn2ryn4s5j0H4dysoMY8Qws+TxtVua66D99CmtDpfg78JfCWm/BPQNX1LwrpE9/caSJUFzEGESEZ&#10;HB7mukMfhCfxB4osZPhR4Ng2F4wTaoQ6ng/SvZrO5tLz4HeA57K6hkt38G2oBj6AhBkYHpXh2ow3&#10;EXxksMxOBOzdR3Fazd22cqT5tT5A+MXw+0rQfH/gnWtH06RNPn8VJ58Kn/j3dj2P909h2r0Hw/LG&#10;fEHhXJJQ2UZJz3xXT/H+9sYPgFp9rJeRebdeJrVYlJ9D1rkNAUIfBxYnH2CDn6qKieqTOiO1j6p1&#10;W7mb9lDQXhnZZYp0VsdduaXT5GXTfDxDlsWY698jmt+1sdKP7MK+fMi/aYI2jyeBt5rnrdo2sLUx&#10;SRlVG1cd8V5Up3qHLQhyzZ1ur2mn6v8AAHxBZC4hW5gtjNbOTghlGcfjXlelSTv4WsI54GV/LeNw&#10;y9SvFde0lwtxAQ8ikxEErwBXGpfgeP8A7HOYkYzHa5XCsT2zVuR7UPegzKuE2alcgHCmToKuRvJ9&#10;gfZjgCjWUKXtwuxgc1mW8ojEAklwCwGPXNbbo5NjqoZZRY23DH14rRQ5iHzdvSsu2YrNDgIcJken&#10;NaSs+yZjbknd2qkBPyM/Pnmpv4eWHSojjauf7tPG3YcRmmFxhP7wjHenDG1zv5qFtu8cjOalQZj5&#10;XGTSAeuDB+NPBGH5x6UfKIyBzx60L/qyKBjl3Z4xUykiI/PUSAjd0zmnHPPFADvlLt8/NLxjqM1G&#10;Nu48Uo27qAB2bMvyknAxVWTzPszd+O9WcEsBkc0jYyAVOQhoEyTTCwRlyeuTWscbiSe3UVl6eCGv&#10;fl4Naa42KM1LKQmAJORnioz6jtmpDn5st1phxuHNK5Q/bm0yD1YdaaA3nTDONoH40vIik57VDl8A&#10;4PJ65oAsDHJNBxsyDURZ8geUPu9aepJRADigBAB5TYU9acu7aQZsnNH8bZppJ3r+74x1pAS4G0c9&#10;qdxsHU89KiBOcYp+WznApCG8iZ8kc9KP7xo3EucgZpAT83IGKYC/wtx2p8bHy29DTB7mnITvYe1A&#10;xqqouyd5O4/lUvAkb5fxpr4FufnG7dxxSjftUb1BIoAaB+/bKD86fzx1pgyJyTLmlY5mB2gcUAKQ&#10;uwfNUeTz8pxTj34pB0xQBC0UL3sbtECV6GrBG4kCM4HSl4CNhqhmMi6fM4kw3lNtxTuIlaN9+cAg&#10;DmgZCMCe1YmlXd/J9sW4tNpE7Dr1Hat0lTC2F/GlawxkYhCn5xnNI/lZwrA0wqSqDcetTIgEb5T6&#10;UICHB31OuNh+bvUTbhIRSK3zDPAzTAD/AMfK46d6flBnnmkIYzE+WcY4NJwJH+UjmgRICPMOD2pw&#10;Pznimjbuo5x0pAO+bGdoqFmIkUbSc1MuCpB+8elMw4blB160xjGLhMqnORT1z5bfP0A7Uu1fNx5h&#10;xtphBABCAnNADxjCnZTufLY+1NTlD8wPPanjG09aQEQySOakXiQnYOnrUXzjUDhuPSrARw+4yDaR&#10;QBDIQXGFNSLkpguelBC7sj1oPRjnHFIBDjc1NJOG5o52njtVdmbzOIj1piLCk56U7ADNkgAnrTVJ&#10;KAmLvSnnHOOaAGv8zqBjBNPA+Rsk5FIAgc/MOBTxksOKAEGcDNKSfLbnoKQh9xoPMbc0DAZMi4bv&#10;UhILPhR1pExvAwKVgRIRnjsaAFBfzSvmYGzIJoLMbRckbtxGaTkqOB9aCD5Kdcg8UALgbUGT0pcn&#10;yJNqEkGmgxbQWdgSeAKXucNgUgFyzCPdhcCl4KA+aMe1RtzE2fShBiMjnk0wJBgIcSgjNBAyp2/r&#10;SH7hG0dKepzasCh+tIBnzAHjJpOflzGMUuB5SgyHOaATtHJ9qAD+Fz2pBjYCB3pSQOCTRGy+YV8v&#10;vxQAPnABFOBPlkb1IxTZifMGF9KVcbWHnKMgUAKARn5h1p/VZD9KZz0zTuPsb4JzmgBPXim4b7Oc&#10;HJzTedqgkZ5qQdiQR+NACx8sn73bxyKYxQ3Un7vbxzTiF87G4dRTXz9ouD13KPwoAcP9SPmHtThj&#10;yWyw9qj/AOWC88g0oCbEO85zwKADnKc+tTKeHG2o8HccnilGcNxQIZJkOmAevNSdoyCMbaRiCi5N&#10;KNvA3Y44oGOUEo31oyQzAoPu1GNwSTBPXjmnxk7X3AUARIWLuNh4PWpf4cE9qUAbsYApHKAxDzQK&#10;AE2ny+cUIQvm/uj14NJkbz83XpS9Yz6d6AHNty/yjORzWdNa3H9vwSq+EA+bmtEbPKc7yCTxSKzb&#10;k3BiM880CF4MSfMDxUbA5OHxyKe+z7SNhwuOBSOE8hsP81Aw2nzIzuwAOfenqE8qY5HtUQ3iL7mT&#10;j1p67/LGQeKBCE8LingNg8nj3qMEF/xpWJWZVK9R2oGO+UMxwSablifvUhwacv3CT1zQITjgZ70j&#10;Z39KVyvmLyKUfc5brQMReC4MYPvT+xxUZJ44pQTzzQA1d4nY5yO1DknqBmpD0X5+PpTWBKjGKAFB&#10;5T5O3rSnBjk49Keqj7LITKMjoKaQNo5oAZhcpg9qDne/BqTAAf3qM53MMA0AOXGOlBGVNA7Zx0pT&#10;uweOM9aAGYJC4PelPU5HTFKc7kAH40mCC4IOfXNACMR56N5RAA6U/qMhh9KRgNhBBpBwBz1pAKR+&#10;9U7f/rUp/wBZJiTsM8U0+nNKSdopgIB87ZcdKaBycetByWUU7J34AAG2kAwEbnBWkyctx2pSPkI9&#10;+tLxx9KLgRqP3jZWnA/MwwaUgEDmkIOCdhzQA7JyTgcimc/vM+tKcfZ3XcfakQECQkAimA7A+Wno&#10;Dnrxio8fK3FTQhjJFhercUASIMQTyNt2qOc1yXiLxJp/h/4f+LdZktYJLt7Yw6dEx5Lkdfw6mtrW&#10;ZCviDwVp0dyfNvbonaD91F5JNfLvxm1RNT+O3g7QrKRjFpyASEHgv3JrhxVW2iPaynCe0lzPZHKr&#10;qd7cS+M9X1PW3ku73Ut8jscdT8qr6AV7F8I9Fnm+K2pajNpLSI2x5Zn6RqOg98186+O5NMtfDHw/&#10;sULtO9wjyBG+4qev16Uah8VfHy+ALbTdE8Lafo0SaOsE10ku6SUYwSPQmvOopylrsfR178vLHc73&#10;9pjUrW8/aG+F+n2mq2cptLOZJRC4YAuRxx3ri7d4tF+F7pCsEW233sB1ZzzWB4D8P6tqHi2bULu7&#10;vGiHmT3F7eynA6knLdc1LLaahrn7QPhLR9PnupUk8TLCpXoRuwzH2ArpnLmZxUoeyjZvXc+g/wBn&#10;rwjHeaz4n8c6zpsE8n2pk00yqCAy9WwepHQV9P300r29zIFbe0mNpOeKisbDTdE+DvgLRLKzRVt9&#10;FiXYP72PmJ9yarOZNqZbqK7qFPlR85ja7qT8kRDd5abjjIqsxH2zKYwRyKsfOQ4MlRlVDnEddBxi&#10;AHe/HpTGP3+vtTwBuUF8ClHk4bKnGaQIi7IMHJ96CTt5Y05jl+FGKbhtvLgUAHp8tH8HWk6jrSg/&#10;L0pgA5c/L2px+/nbTR9ak/vHNJsB6A7j15FSgfKRnvUK9V69anOduduKhjQYHkt83aqNwB9juev3&#10;RV58+SPnH0qpcYFqgzgkHNIZZ8IFh8afCYyfmtZ/x4Neivjz7w4P/H0386828NSKvxZ0FhIMhJAv&#10;HTIr1OdVCIdwyXJpoZTPRfpVmzCldRwQcRHpULY5+arOmjF9eHs0LCmI8o+MsKv+z94KlwP3OoOc&#10;+leFWDK3h3Smz/yxAP4Cvon4txlv2SPEpC/6i7U/TJr5t0Y/8UjYAnolUtdRN3ZrHG37/wClQ5be&#10;f3f61LldoyDigj7tMBM/MeKaSMN81DD5l5qIljK/y96Qh+5Rng1Czrt6Ec8Ggk81GwxsOM5oRQpc&#10;bzlWprcoPmprEblyozjimknaeKGIRiMKA5xSEnNKfu9BzSduRQhBxnG2mc7zxT+N/wB4UY/2e9Ar&#10;DTTCfmNSEffye1R4zjPagBCMq+UHQc00BeoAzUnUDmmkfIOMUwIv+Wg69alByGw3WkCttbJ7U5Au&#10;GBPOOtIBhUBmyByPWq5ADYAyasHae2eajO3eSFPT1oAiK/MxGeaXjB+WnHBLccU052Nx260ARkN/&#10;zzGahYyjP7sHHSp8udmcD8KjkKK0ee5oYDR/rWwo5TkGmHQ9D1PRpzqP7RE+h2sF8jGOKYKWGeR7&#10;5p2Fw+CP9WSDmizi+DJtbl/Et94gkZrj5YYC3QduOuaqnq7EVFoz6E+Dd38DtH+O159h/aVD/aPD&#10;ojtrIoGEm0fvGJGfrXD674p+EMX7RH/BQtZP2obDS9M1uwiFuqxbvtc6jEm3PQBuO1TfDLxB+zrb&#10;/tE6D9g/ZF8brFDp8sVvqktozhd/D/LjuK848aSfsuRftRftVf2h8CPFMtsbKOTSI0tGz58gzJhT&#10;yoLc16ntPdsuqsebGKctUz5hu5Ph+uq6w0f7VqNbzapMVRoB8wzx3rvfB1/GdC1aHTP20/CdrCOX&#10;Se0jOAO/zda8yvrj4FLfaibv9n7xRaD+0JPKYRMQVJ46Vu+Hbf8AZguYrsS694ttpTINgEDIAPT3&#10;qpR5ooNDvta1S1uvDeo2Y/b60i6lMEimGDR1cOQMbcrW78CluZfA37SNlcRwlrPVYTHiPacHvjrz&#10;WDDp/wANrfSPEc3hzxLEsi2vMtxbKSrEcdeua3vgDcagnx6/aHt73V7ea5vbISMQoCsFPYVy1IqK&#10;ZrSl7yPR7uNiQJJCuCcc4rnbuydzGftcrFpAMZr0rxLaWI8ONNG5L/amD47c1yac2EC+SVwOTXGl&#10;yu53NvqeX+INPnTUbdm00/LGNpUdAa5iS1IgyI5lXqPevWtdEws7AptPZgRnNcfcRTGJDvgACngD&#10;pmuiGqOeS1MSyIezWM2jkK4wc1vwxlZFGwDMfy5rOtfLVZ1RAzeb+VdBHFIQGLKSiA5FU9A2LFnE&#10;ws2KscrJ8wPbNd3aIf7ERdhz5YzXKWYlaIjZ8xlXcMda7rT4bzy77Om7UES4YnOfwrnlY0i+5SKt&#10;sCiEY9SKdDGm9SFy2elXSq/aplB5xRFFcBxttifn5NSkWSwlBcSfOgKDkbc4Neb+Mm+JdzeiBPEt&#10;zLZm7URxQQGIoe3zjH869btrZUvIZHtMk9c9K4Dx2nxbBuhYvZvpTBSEhiJkVvcrzWlGXLJMiqm4&#10;s9S8A/B/4laj8MYrvVf2gvEGkpNYhoEh1l5GPHGRkhfxOfarfiD4Dar/AMKW8aTz/t4eNcxaXPLP&#10;E2pM0G1QSMsccn0IFcd8LfAXxw13SL8z/ETX9N01rR/NujrEnmIwHyKIskjPc44FeiP8EvipP8H/&#10;AIiW13+3R4mtftNnMZrFL55I/LTO3dIcEbhye3Ne5KTs2pRWm1tTy4pXS13PhnWvDVkPgbN9i+K5&#10;mjl1GZJ99xtLmM9QOK1Phz8OtPudBs76b9s+TT5ZGJS1F8Bt2e1WtW8H2P8Awq5Yv+Ep+1TR6rdR&#10;RkXmwZjOCcZH/wBeqPwo8C6Bc/FDU7nVvifPHBbBz9kj1HmYDrgD0rhs5O501KfuH0Zong3x6mn+&#10;Ihov/BQjT08/TGz59wCsm0cL179Kj8E6drcHw/8AjwmreNtLn1a41gfaba3cFIFT7rAjgl+tUZPA&#10;/gjUtXC2H7UGt6JBLBKbQPebd2z72R2rJ+HI8O6d4/8A2g9MHxXudWnkmC2907ljLs4bn2p1Xemz&#10;HCPllY61hG2j3KtL8yoccVb0mSBvDoBiGULDJ4zVQC4aRgts5xMwxt4q7Y2V8bq4VdPkKluAeBz7&#10;15Kep6xrWMfmRzAlSN+cD2r0zX3WXwh+w2iO21Bfocdu3NeeW114P0m1v21P4geHYGeJvkeZSQPp&#10;/wDWp+leL/Bd/qfhy0sPFizrp08zRkxEffOTg4rWM9GYnzv4wCD9uT48WysuFktiR+FU72Of+z58&#10;shUJzXA+Mdfc/wDBVf4yxKrsk8luowfTA/rXZT3MZn1SPaQywAnJ65rOEX2N6luhw0xkGrX++OUL&#10;g4bPWpPC8F7L8SlfydyrKS7eg7ValSd7hibIhAWy1bvhRILfUdemN2mdvCk8/lWiWpnc0dffboXi&#10;TapO2AAn618heMkT/hNrWMH5bjXrcAfjzX1t4hC/8IdrUob/AF4JPtivlXXI/P8AjR8LoQrYk8Ww&#10;Afg/NCdmTN2ie7eIoYtP8OeBGhdQz6NaFk6Y+WvTfDFzbT+G45QwJa0QMB1U4rgviPZz/ZvCbqG2&#10;ro1sre2F4rb+Gpj+xXCOjBvI6EUk7gm3Y76bT53WZhCu5pk+bd37UuuHRofDFhZeIf2xNDtEmtwV&#10;sbSFBIUA7sOatFpPKvE82UhnIzntXGa1F+zvb2lxJrK+JLq+GS6xxtK2T2FTo9yjxvxbZfBjGvy2&#10;Pxk8YTkX8BRUkY7FB+YjBrT1XVP2Uf8AhX/h+OH4tfF57ldOjDiSCZ8Pj5gCegzWZqXiz4VWmt6g&#10;umfsteKJYVmHlyXFoR5v4Gs+bx34Gk06Jf8AhgG1LD+M2Y5Pr0rsg00cz3dzOtpvgI/iGBoPi/4v&#10;tC0gDNLavg/TPQ1211oPwuuNAszF+1T4vhEiAxskzE5P+yDXn83izww80LP+xD5UaSr/AKu1wQO/&#10;O2vU/Dl/8Lp5zLp3wY1H7QlspMk8ZCoSOQAeOKJCukjjvD2maNp/7Vvw7ib4h6jqlvLdjzpJlIJP&#10;8Oc19l319fR6RpscMFvCPs4AQJ1Havj2+uDH+1B4PuBo67P+EltgqKMZDPzxX2lqsVqXsWMAGNHg&#10;bgeorlqLTc6qSuea3xvIjqE1xcyySPx8pwFzXinijT7keIrKUaHKd7szMW65r367jDNqoYDadvJ5&#10;+lcN4wiuB4DtdtrEzqDyD0FZ00lqzWWqPGk85LuMCFSccqD0rRjC+W7EHJbkVnQn/SZzvbd2Nats&#10;GaL7gbnrXQ9TnuX4FbBYYxkV09m0mAfJUggVzkKEgruYHd+FdLZKT9jHmYIX5qlIJbHRWmwXNuWC&#10;gd/bFbjFGa2McZCr3HesW1jUyHKuQ/FdPbQKLQqIzgkVlNGtLcrAEyjk4xz71pW4t91qN5GTwMVa&#10;Fqm1VaUEgccetTxQKJD3bHHFYWuauQxVuBqDBbdihxg5rXhgYyO32YgjGcmn28ZEbBgM+tbMKxfY&#10;2+Zt2OK1SBI5/UFX+xdQdlVB5Jw+M7a+eNa1W2TXNRtJL2aVP7Xi8xVsT8yZ+b58envX03qcUw8D&#10;auBp6lhESRnNfNmreIL+18UNH/ZllPDHqK+ZbyWgzj03Ed60itUZVdIn1H8JfFX7Lmn/ABDTzf2f&#10;J7UQ+HljstUk07zvOZxiUBME/UgGvL/jFrf7OEvxL1YaZ+zPdS6Xb3Yf7SloY/OkkbMhRGw2FOew&#10;/CvQfh/8T/BsHiD4fvL/AME99UWW0sRFBdWtmH4k+8yjByfwrC+OPxA8FTfFK2mh/Yv19RZ6epWV&#10;tN2faTJycqABx7ivRnSlNRaOOnyu+9z568Hf8KTn/aW1lLTRNfaFtP3Wdt5jIXAHzgjPavZLSf8A&#10;ZTi1DU0uvhtqiyLK/ESiToeeBmvCPDHi7wX/AMNOWF2f2ZNXtbpnMcJS2IAWQ4bCivfofEXw60fx&#10;lr7Wn7IN/czOm4s9rv8AMaTk9c45NZtOLuzKS1seV6jffBYfG6M+HL3VZTcXW2K0kt9vlH+Kuruo&#10;5/7DvsW7JuiGM+9cFr/i3R2/aEhW3/Yjl02/N7GYisXaQ8kAV6wkGo3DKGsJlQWytyuOcciuerq7&#10;2OihHRkWjR3cXhVCrthIzuJ96ZebpPB2rncw/wBLRsj1BzXZ6bp1pJ4WuFfxDaxbY23hiBmucvZN&#10;Lt7C8RdTtXXDYOR2qb9jVRsju/EtxPdr+xxPuZs+CbuGRvdVxzX5cfEGF4P2nfjNGHAZfFUn45Ir&#10;9O9D1HSLv4C+H5Ctwz2VrefZ3ZCpBI54xX5feNpjcftI/F2ZirbvFcx4bsCBV0lZi+yzFgB8yPLN&#10;gLnFX4mBErBstuwBVGIr9rjHmLjyzU67mt22K6qZsbseldDMEb5tZJPB2qsJYyEg5G7pXK2aMPNJ&#10;TpIQDmuy0na0WtQNFMN1icNk88VyyDZezrtY5unAH40F2J4o40lvwvmFpF5yaY32lNNn2uxSNvu/&#10;WrixyFMggsvamM5S01CRrblV5Q9DSsNI6Dw/p0d3pWqSS2UJUKDz/DVn7DFv1FFs0eMZGRxj8Kv+&#10;CzDJ4d10+ZIV3jJUVr3FtKt5O8QBG7ms2zSKOTi07yoLs+QpYtnzCapzqBK+YXZsc4Xiurni+TDT&#10;MQcZ96yrgSeXMiGMJxubHIouOxiwBCVAjP8ArPStcq/lMrIMBBjFU0CjUBhATjgitaNW+zx7jjPX&#10;vVEmcUOY8Fjz3HQVBKZG1CMKCAo/OtlgpglG1cZ7VkTpMt4/yLtJGSKNBjDnJG88EVeilXzHbBIC&#10;jiqKgEMOo7GpEwGHHUGiwEmuNG/w81N9nzKoFeXdm+bvXo9+Qfhv4ryc424Fec+pyOvFWjGoLlvK&#10;XgdamjVmiuRvG4xHj2qHKlW45p0bstzG2OiEdfWqMz6z/Zn3v4b/AGkLcY+a0tmx9M19F6YWj1Gw&#10;bc3y6vGB7fMK+Y/2argp4l+O0QmAdtIt2A9Rkg19RsrCaHCqqjVoyceu4VEtNSKb95o8f+JUf/GX&#10;XxvII2vpllk/8BrtfAGD8KdOjVgTHdOOO2TXNfFWER/tGarMJWxdaDbZB7lVxWz4D83/AIRvYg6X&#10;IL4PI+oogzoep6fCJB4h0sspDbhXQTgDUmYjBZBWPKuNUspPMAAeMHPA5roL1QLyAFFx9nU9fauf&#10;EG1HQhLndEOOlJkiV+nSolz5q5HHapVB85yelcxuQTjdC4A6nJNZswO2MZ7itWTPkzHaRg8VmTZ8&#10;uMgDrikMxNRaExgbHyAM1xGpDM7jYB8wr0K4VCzgwpgwE59688vS/man1JWQ7a2pvQiSPJ/ioAfC&#10;XwnLcC31Egt2yelYWi3Ma+K9FXdy8KAkV1HxHjL/ALPF/K0Z3Q6nA305riNHQGbQpRtBEMfH4V1R&#10;loZtH1Xpex/C9qrMAG0KZW/FSK+d9IhurfVtehliIP8AwkFyU+m44r3rwxIZvDqx7xk6Y5Xn25rw&#10;y6lmX4qeLoxKMDU3CgjpzXn4iPU6qL0sb6tJslHksRng1aicEsduDVKIuVtAzA5PNXz5a3Ct8o4G&#10;a5manGePkLfDoyKBkwmvBLJrYWGGhYOJGGMV9E+L0SbwNfKCRi2JGBXgMSLsulKICJjzjk11YWd3&#10;Y566uAI3fc5pDnoJMA9hT3Qh1+lNKyfu9qgkH1rtRzDdqmRic10XhxIGuvFMb25LPGMHvWAQwGPN&#10;+bPNb/hhkHjxgWXD4DHPemtykZniFPL0e+iS3wWk4I9q9c+C0+7RfFkH73PlqY2PYjqK5PxHZRx3&#10;l07ozRlM4Az1r0z4Zae8Hw8v77+zWjWWQ+XkYJHrUz2NVF3O/P2v+0boMmEV/XrSZPmt830NPSR3&#10;SRi/VqacY6j61xnodEOiIDSfulZs8Vz/AI+iQ/sq/E4kHclza8fVhWyhYTsQpJL8GqviyOWb4LeJ&#10;oSQ2bLLAeo5GaQ+h8oEEa1eIu7B04Y/75r7m/Zuvi37GvjuAOSbLxYw2+gkr4ZAmXW5N65wkg/IV&#10;9e/soOZvBX7S1q0h2/2lCwHuK0qK8GeZVdp2PonxLaQXPwH+LVpNpkkqvofnFAxBJQbhXlvwQmuj&#10;cfG5jDtVlRY8g/wjA/KvZtQlii8P+JJ5wgiTQLlWyRhhtIxXgfw1+yJ8WrBrX4sujzXt402jeRw6&#10;A5B3+wrz4qyNbNmpp91rbftYeN7K48QTkpfnC54K54xXrmrW6yfB74rwMhKv4Juwc9/kNeKNJ/xn&#10;dPdLbziO8uGSIkYyVbBr32dSfDviSMqv7/wfd/ohrNK+lrDcj8eAjrcfElQpPl6tcrj6NirPh8qf&#10;D2rDYrMs/TPTNTy7Y/id8VYmYDd4kvgPwc1U8PiVb/VV+yttDtubP5cV71J3ictaNpHRP5IlRQPm&#10;2jvUeAEk+YcEUvAnl3RNkucZ9KVgpAwSPm5rSxkJKHFtxKM45XFUW5j5t+h6A1p8ETHb1TkVltvD&#10;ysyHqcYpoliLGXh1JQD+9hIA9MVw88ZTUbpNyErMeQa7uJnKyKhfPlnCgc+9cPdoyavqKkPlbg5y&#10;eeaohsgH3XG0ZzVi0EDahAkjuAZQdy9RioMHa+VHTrT4N/8AaFsVUZEwpIR2DMGd9sBKiNQPwqFi&#10;MHI4q2CP7PQKVXdGMjvmodjeWQygkfrVWCxCDkL/AKMxFKR83LnAHAoIYlNsh68j0qdlyiZwAAKA&#10;Ky4898Pyf0qZQQwBQU0o26T5uSRk46U/ZJ5q4XOCMnNMBSFBbdMRntioCYAsqmYlQ3XFWJBIJN20&#10;dMVXdSI7g7FwSMGkA4CMwOVVivlnjNVUaH7LnzSW3njFWgieUwMjD93wB3qtBnzpP+JeFAY4OaAG&#10;MZSw+VQAeRioWR/MlOwlfXNXmEIUFpPvHmoMoJZQQdu3jmgChIMSQBB35zWvoJkXx3bNtdS1ymD2&#10;PNZQA86TJGS/6VegbU01jS2jf9x9vjyMdMH86aBH0RdrKdI0hWZdptgWFYEw/dNiAEZ65roHkEnh&#10;nRnELHFgmfyrBulASAgsDnkVCK2K6/cb5cZFRsuGl+cAleamw3kryelRSAZUkHkVRItqdrPkL9/A&#10;9810YDfZoV8zjbmuZiX/AImmmgyNgyDiurlCCKLawwYxzTW5LGBgB06CpEdWVAGGMntULAbW57Go&#10;oFf7bGRIAMmqQ0exfBm4Fv8Atxfs+zFxiTU5Y2J98iv0ev4GfxPd4RMMARuOB+Nfln4Uumtfj58G&#10;LkOw8vxrbfgC3NfpZ8SYvEU37KniYaTvF/c+H7QQusm0gsOxFOb90UVZmvF/Ya+INPt28aaCbuST&#10;McEcyszY68CvkP8Aawsoz8UP2brkW/zSaXcRufXbyK7j4ffCzxzpHxJ8A+KtX+Ml7dXkAJm0gXZd&#10;f3g6k9sdag/astLhvh98C9QS1O221KRJCBkKHGaxsnZmtP4rHxha7PLBJbHQVuRY+x7lDkg1iWRB&#10;KHYuCowa6e3BNrcqscfQUxPRl6BZja2hyPu80SLIPtQLgHHGKFkaO3VAuD3NQtKQXyByOpNIRnyE&#10;NJMe4HSuo8Dyxp+058CWNwAPt8sZJ7FsgVy8nlhmIU53dqsaNLKnxM8K3KoF8rxPakZ/3hT6jufU&#10;fiIhPGetIUVidp4rFiUNjKVu+KUU+NpHMir/AMSe2Y++RWPEVEcZJGNleY92dkdjjPHtp9o/ZT/a&#10;ItthP/FOM4+oGa/OSyVfsGmdg13ID+FfqJqEMU/wq+LMRIYS+E7vj6Ia/L+PanmRNbN8niG5AOfQ&#10;1pS+J/IuXwehpjyfInIBaTcAvH3atkZiXM4J2DNV0b92cIoPHFWVB2HKntW5ykEgxZSYTJ3Ctzw2&#10;qDxVuDuN+3ePTFZDgGLGa1fDj48Y+XswSwpMlo+mvD5D6DeqyAuyR7efSupVJQ7gW/IQZANcr4cS&#10;Mf2Tulcbo+a9GtreURzyeQCG9TXNHdnRBXRnaKRH4mu2MaDcw2gmvTLZM2d38xyYuQO1effZI/8A&#10;hJtLf7VtPngsAa9F05oBqMvlzswMShsjjNKWg2aWi2EhtdZEyylXlzk9sV1kUWn/ANjz5ILYATPb&#10;FN01kSz1DdErFo8A+lW4o4DpVzm2IYEkHNTJ3KirFHy0EWNjZ2/eqeDcuj6gT1C8VWkkm+znEQwD&#10;zVoNG+iQ7WjyxGRnpUpDIow39nhi55J61RmXd9rbYxwtbTQk2SDGfk6VWilsoprtJbUYK461QHHW&#10;tzKfEt3G8TLtfj3rqoluDEGZeM965vUzEPFmlG30dhvkO6TsMV0qTZ8N24aRTgDkVNwsV5JNuplQ&#10;iAleBnNC7zKM7R8/PFUz/wAjXYNkYxzk1qybBcwsq8cdR1oGXocbSTKo2x5I9ax7oQ3KaumV/wBU&#10;23B5FXnWdprVlSUAjGBWBfx3tvrymNW+Zfm565oQHGxxTprF8kkUhC3GATXSW0IzFstDjZ19KrTx&#10;zCZDIULsc8V0WjrmeJDJGAV6kUr6hYrLA4dx5RJxnNVJbO3kuI5BMd4cZrqbmKRXf514RscVx7m+&#10;F/IqZJNxgYPFAzYeNBBAoWMYjHOOtalgyrZ3LsEyF9ayWttSjW281XG6MHPamLI6mXgjIPekxGjc&#10;XQkuVC2qjacVB5N0yzndgewrPsQra3NvmYgvkHFdFuC7gjnkYwaBkaG5XQY4jc7hv6+lKyk2kRMR&#10;x/eqfypTbSZgYD3qtI9wieWQp9KQGTeCJXlxEp5HOK07ScnSI8xsMLwaz7k+YkqtbruDDGK07TyT&#10;pEwliQYQbcUrjHNPEwgPzjB5BpLycf2XOrlgrRflVOZ42dl2AYcYAp8i+Zo2044FMViLS10reg80&#10;nBPHSmX0S/2hK6ow+b1qvCsaPw4zu5qzM8jxyAHnZQMjtgrwyfMcgGmtwg3KeZQD9KgtnuVd1+xM&#10;pLnmrzY2R5ZfvjOaBlDVURbrwyIrkA+apIBrVuZmaO2U7hiJfxrL1GOzbUfDxSdi+8cA+lazJugi&#10;BCg7FoAkRx9o0zNqhGe49K1LzUGFhGiSIxKABNtZkkcq20bAHCpxWNLdJHfWpfcxaTHvSsI3YB+/&#10;3fZOWwT6VV1WaCE2rmVQn8QrSjKmyt5AG/1OeRXMaygns2BdguT3oQGvbyWU1rHJGjEMBg5q2PLE&#10;xO0EAisvw7EE8Pzq45CnZ7Vokr5NyVUgb8ZNAIsSbDEDwf3ZrDWSQ3c6CLP7zjNax8wWkZABOOaq&#10;26RHxRbb+AZgCcdM0AX5GRNCst+wEqetV4GZ/MKNjAqxr6WoawiWd2UIDketN04RfY0xEfu4OT1p&#10;jGuZGUZccHqalLqsVpmTIBBNXPspNrKWUfeyBnFRCAPBcAFMLEe9Aia/Ony+GoSujLI4wBgc1Tsd&#10;N1GS8jBsJo1KZGc4FUbbU/sV6P8AimkuSsxwjNgGuysfE0t7p0kLfDi00xUXAdXDb80RCxmvbKk5&#10;Vr5CFzk1VnEB0+4CTKTntUWqfaornJMhDvkNng0tqoIgzEckcUMCOCKYuMkg44zVbUbeGTd5lvl1&#10;+7W5M8KW4VmUNkYxWDeyzG+gPnAdO1F9QRXsm1G3v0T7JlJkI3Hr7Vs28mrLLeh7JyvPz9iKyneV&#10;57EvcElWGMCt0T3P9niPfHhlHahgNSQeQw28kn8KzZnXcV80538irjAjeQvO4VS1FIxPYuFGWA4F&#10;JIC9bSIFjUxZJXjNc9q4ZdWDCJcZ6gVuxAhLfchB2jFQX9sZ0iCyoOeTQByX2uSPUbHAJBYfPXc2&#10;a+dZWckazOhTrjvWE2mxoSJCGz90iumj1H7J4R0yK30OAKi4z3J700DObIHHyCg8RPgd6RSMj5T7&#10;VINvzcV1GIpI8pAUz8tN5MafJwDTgOM8YpMqJjnOCKAH/wAI4prA4bBHSnDaUkw1IByfWgBq/wCq&#10;BIpeSAQwxS7R5J5700Y8sqTxnmgY8MNhynIPNNX/AI+ECjIPc0u0DcFJFKAOCG5AoETfKFOOmeaj&#10;OMn5AM0w7iQdvGeRmpM/MPp0oAQBQmMGk+X5h1O3igjJHPSlyMN838PFADRjy3yo60xtyuhMO7J4&#10;5p658ts/3qG6jp1osA4A4Q5HI6UnPnNxx2pc/LJ+7bt3puR5g4osBID05I4OaaOh9M0MW2j0FO+f&#10;chwen50DHqvJIPbnNRAt57gyd+KmXGGGR70hWESRkyEktxQA7+EcdqbgHjGPelYjz5eAAAMUn8J5&#10;pAJtAjbk57e1Lj5B8uTnil98U4ElnwBkDimAhZghBQHBGDSkDb92o+A65z1qXny35pAMJYN3oJHy&#10;DC9fSg5O3BxRtUAkEk46U0AxydpO0n2qQFfLiznG2j5TGMgZ7Cq7tMmMR555oGW+MDBHPp2p4HPO&#10;KrAj7DHwd2elShgIlO0/dpCHDG+XDHNBxhPrUfOThT15p4LEt+7/AFoAVtocDdzTef3vNBDbH9aa&#10;c4QYIJPFADxnA4phKiNs4+9T8NucYHAFNZVLHOaAAMpUAY6etKOHPPUU1VwT8p+lS9S4MXbrQAme&#10;F49aUdKTjJ56GjPzmgB3GenWlzy3PFN9acAuW4NAxoyJvu9RT/SlP3zxTcjeaBDiBhwBz600A+tK&#10;Nu+jD/aCccFaBjxkxYwOtOGdvWoscOMHrxzUmB5XPJFAhjYE6ZjBpdvB+XmhsZHXrSgNvzzjHSgZ&#10;GSfMjxHx61IPpTSPkPHGelKOifSgQrA7j3pN3zH5RUnO3qMCmAAuMGgA3DcG2dvWgE+W2cc1Ed4M&#10;/wApA3ClOcL83bmgBzgbB8w5jOB3rqvhzGR8cdBzdFisxy1cgxHkPhieOM11Xw6aT/he+hghgXkO&#10;fwrWGzJPqWXH/CRw8D7q189fGxcePPhiQp+W3l/WvoOfK+INLcuoAiO7NeIfFa0a81zwLNDPG5R5&#10;FcBs4z04rPZkQWx4ZAshu4d3GRx715X8bIWb4G6PIDNti84SFexxxXvaaFr3n2qizzgg4zjj61xf&#10;xf0Of/hlDx1I0Sho9Idig524HWt6D95Dmj4y+F/x48Q+HNAn03UfDUupaamoMFVWxLCueq54OB2r&#10;0vxZ8fPhdJHpF5p+h+Jr66Wx+W3MAjCMezMfTpxmvg3bEdW1VTbJlNTlDH8ac1vtZNqwEFwSu0DN&#10;dckoz8mYOB6R4z8beKfFfxE8Ly3GmxQ2kOtxmK1Tog3dyepr6f0Nt1p4b/0Xj7BAPyFfIfhy2N18&#10;T/B9utuiKNQjL47nPH5mv0o8O/DXxm/grwQV0hizadG7ydoQ33R7kiscVU5UlbQ0hTSTO41GaWT9&#10;kXwW0TSnypFjkC9QG4zWJoKXENzqNu8rOiRRtEx77hkiuj1Cz1XSfB+iaXqMMQd7hDjOFKg9TXQa&#10;9pWkweHvh/q2neItMnt5rJRIscgJVu+QK4IQctUc0Lc97mP+5aKYOgXK9cdK868SWcEl9u+04zOr&#10;IwOCCp9a9AkYeWrAEhlBINZd/pdxf6RfrbQyiWKzeRR0+6M1M0exhpW+ZyN48sukabK8vz+Qqscd&#10;cVjtGuyLcxID5qxaStJ4Zi8wqXS6dGGehU4qTA8wZx+VbRd0c9RWkzRsn+RP3x6DrXQQFg2N4IK1&#10;y9uD5sgV+M+lb9qyfOCT2x71aJNIZx9ypcv9mONoyOaiGNnzHGOnvUhC+U3PagkqsMMMjqamQkQD&#10;jvxRtTGcGngDc42A8UwFAfOeMYqTH7rJbihBwuZABmnuoMb4zjFIoYrZfGasFozH2+7VRUfzRiQY&#10;qUhfcn0oAQd/rS914o5wfkpj7hIvyGgCbGZE46ConXJnPnEHb0xSqRv4kHvSyH9w5BH3aBMn0zzD&#10;BejbnDcmtEggAY+tZWjs7avqKfaQqFckY9K2H5kkBJ6n8amRSGEjy2yO1IoP2ZztGexqNN3myjnr&#10;0qQZ5Af60ig+bAGRSgDa3zfhTGB2DmnrjYTjmkAHOR8o6U5QRtwwxSUmQN3I6UASDYfMIbtTSD5S&#10;/LxmgA+Q528Cg5MPJ70CEHQZoP3DzxRxx1o+bywA2SDQAAgp1oZSIV5HJpABhsjp2pozskO89aAF&#10;w5kH7zAHapk4lJ9qjOd0Yz07U/8A5ZMd/TtQMOC/Qdeace/PFRqFLn5TmnHILAg4pAJ/FSAkk8fS&#10;jjDYYfSmgN5/3+MdKYhwPOMd6XnKfIe9NJ/fDMR68VP8pKHrgUARE/uW4pGBaxlUgkFeKc2NvXqe&#10;lLjlT70AUVg8qOZvLJz0HpU8LOY5AYWGalmLmJTkDnpTFK7jmMD5eeKdwHf8s14pSzbQN5puV3Eb&#10;wBnvTdwEsh2HpQBJzuHcUmPlJ2jFC8wkknk0dvbHNADx5nl9Ex25pCW82MbBQqqImwT1zTTv81W3&#10;jrSAcDiVznqKYxlA4gzz1pxwWP7zOe1KA4TBboaYAhkypYLnFSZHmjLD6VFglm4PSkzyPloGTZG7&#10;hTmnJsyAw4NR4Xb978KXnf8AepADAC6wrfLnpTs4jfGORUZALKeeKfxtc7ugpCI1EmS4wMHnPepA&#10;z7mBzyKhO8hSWGA/A9akyfNdiowFFMY49B8tNG0l8sMYpw+6xx+FMIGelAiNmk80BcBSetLL5my3&#10;wB9aX+Fhs4yMUhB8375wByKAH5by0BYdKVR8pJFMHO7il+beQYjQMVseapA4xzT16IM4560Acv8A&#10;L6UpC+Up81eDQIkIwh+YGkJO0kDtTNxKe2afxsNAyPOCpKjBPNScfhjrSMFLKdvFHY0gHg8AY+lI&#10;SN+MjrTCXyDn8KeQhhyUO4Y79KAFf/Un5FOBwKYuCidKkwpTPmdB0zUYHzfd/CgQr4DqASc0DOet&#10;OAXEgIpDjK8ZoGSA8HIHTrSEnyiAeMjmogV2t8wHNOyKAA8y9ei08ZwRsPX1pn97mgH94wGelAC5&#10;bOfLpuG3k5IpxJ2k7R1ppYmaLAOO9ADgsxYYQYxzTEaNri4G08Hg09i5LZKgAdu9RRqnmy4JoAlJ&#10;YL0B5p3zbE/d8EetNYZU8YFOG/y1G7pQApCGMZOKcCoiID8HpxTByj4U/jRn5lww69MUAMXd5oJj&#10;NSZHPy9adz82BjpSD+LjmgBMDYw2HmgYyPl78Uh6MKQcMOcmgCTt1NKANhNIM4+5+tAJww3d+eKA&#10;AkeYpA4xTkY+aw2LjHWmkrwojHTmkGMnA5oAdx82B3pAclwUOB3pwPBpFwJZiV4oAeSPs4wM+1RE&#10;AjkZp7dSMD6UnORxQA0GPz0/dHA96e7cABODURA83OOlTrykmR0FADRjHTtTBku/XGeKVWUtKF9e&#10;RTiMRsSp6UAChd+c9RSsBx8tM4Kg81L8vl530CGc8cUoJ2MNowTTT3/WjnzQcjpQMVQAo+XvzTXC&#10;+fGck8dakONhOe9NJxImTigQzPzKOevSpl/1f3qYMY/1fSn708l8qM44oAjKgtz0FAAEOMk02P78&#10;p8zg9c0vO48cZoGKcYpqgckMaXJy42jGaXo2AvagBygeT96jjjjGKPTmjjd1BxQA7HBpvZvloP3l&#10;54pCTvxQBLljBIBEoATrmo4xi2n3LyWpRnaRuFA5Uguc+tAri8b1ymR3pCQJZQrHYegNKPuN9elM&#10;/wCWp/dnpQMfx60h4jGATzSDd5MpKd6XLbR9KAEyS0f3Rmn8h/vCo9o54PXpQcAgZ7dKQDvmyxAo&#10;GMDLDrS8Y9sUHGw8UANONwpBjecMaZhiRjIGemadQA4DhjUfJibAwTS5fy3OWAz0pwyHQ57cigBo&#10;z5MYIAPpS/NtIx1obmYH0pxBwxCk0wGd1+WnD/V0oGVHI6dKcB8jcUAMAPz8elX7YIEfPARCw9sd&#10;aqIjGVAMctUHii9sNL+D2t3lxcxKgCjLHHyn7x+mKlysXCPM0jjNa1a0sYfin4jumj8u20OSCx3H&#10;BZiD0/GviH+2rr/hIPHWquoa7vdUlcOx5jUnIFdf8SfGja3d6daWVtcQ6RaOfJQ8G7k7sR2A7V4/&#10;GJ2ivPOl8mIHkN3FeNWk6k3fRH2eFSp0kktTN1fVYZtXmMt/PPcSnCgDOKm8O+GtZ1PxvoQl+0x2&#10;zakjSHP3lBq7aafYy6ratb6am0Scu3JP0r1TTblrbRYYIbKSOVsKZmXAQdyDWfPyfM15XLU0fiFq&#10;Ok2Pwn0/w/pzqsktvF9oMLY8tE7Ejua9y/Zz8K6ba/Da58X3NrHNd3PmQWAcf6hV4LfUmvjPxBOs&#10;nxkj0+G+Mx+1xLNPnJeSTt+GcV+nXhbTo9H/AGXPg5pqhQ0fhGFyPVnXJ/U134anzK7PIzKryx06&#10;6Fm7d2urlyS0hcncfeqy7/JBLD86a5cs5J79Kjy5iwIzjPXNehsfOEzH5SQnb86hJGwnFJh9pB4P&#10;1prDmgQwFvMGVGD+lK2dpOBigZ2gYpx2/MC3OOBQMjycD5Fx9aONgpvBQ89+lHPNAC80uGKOQRTe&#10;i8g9OlLhREcZ/OgQo++OO1O9eKjxwKlAGCS1JjFU/vYx9anDHBGTVUZ8447U8lvNTnvUMaJ8HzM4&#10;PJ55qCdEKEFmxjip+OOfSopCPtS/7tIZV0bC/GrwOpOFaZwTn2r2W6VcoB0xxivGLAH/AIWj4dYE&#10;/Jd/zr2yXH2YDb/yxXaaEBnEKdp8oDIqzbkiXhetQPkRKcHr0qa3J+0RcmqA4r4mI7/sqfGwbc4t&#10;4SPwxXyzooY+FLNvbivrnxxGH/Zr+OinH/INQ4r5E0Un/hH7JN/SZwRSTDobvy+WPl7c1CTjAHSp&#10;h9081GwO4GqTEJnj7vNQFW3MQ/epTu2Hk1ECNxwaLgMz84+XH400jIH1oOMvlaeigsxLECncCIht&#10;7ArxioWxlsEnnpVtzgPiq3OZPlABFADQWyPlFGDhvk4pf4seX+tOBHOSaEIZg7lyhp4x12jGaU5y&#10;MAdaXH+t47DFAEExbClIQSWHFKA+IwbJuVp/y7ySgHtU4Zvsbk49qLiKZ2hXG0Z/lURL74xsHP6V&#10;YbaYjwpNAVcxndzigBgzhflJ+Xmol2iaT7xGalO/nAXAphB2scD35oYDJDl0AAxnpUXO6T5e9PPK&#10;jimHG3p2oAVf9WTs7+tNIJjxtzzTxtwAc/hQRJtf0oArtncuf7wwPSoboBhCMcZqY52ncOaiYZyN&#10;3vSaGRJuDfMBtC4zWjZX/hfTob66m+El9rVyl0i2cCW28FmPeqEQjb7QjSEjYa6HRrjx/BbSR6D4&#10;H0q8mLHJmjBCN2OTVU9yJrQ9g+HviT4xzfG3w+lt+xJoSWcVhma2ESRMqtjawkIwCPeuZ8ba38Tb&#10;f9s/9oq5/wCHdGjavOPBESGMFJBboVG2TIGGOOSR17V1Xw0s/wBp+5+Lukyah8X/AALpNuY5GvGj&#10;ZJH2g/KgjJ5P14rO8b6N+07F+2B8QRo37Rvw2ih1DwnuuNUuXjTeqL8sflZwpxxxxXrPlVrR6HFG&#10;MpXfMj4NvNQ8eAzu37O+n3rHXrpngaIK0BLE7cEdF6VY0bX7mK9ujqv7E+7y3HliO3HQ9eQK1tY0&#10;n41jUdUll/aE8CQX8ms3P2mNHQrlWwGB6fN1p/h2X9oG18QQ/L4B12Pdh0XbkemeacWuzMOTlT1u&#10;dTc6taXXhCWCz/ZBmgVrYHznk8oKT0JPHSsn4Pebb/t5rBNKiyz6JdfKr7hjHTPtW94jn+LN58PW&#10;i1D4A2mnWyRZuLy1c5A7cDtXCfCzyYf27fhJsvJ5C0F2C7HOePWorxTi7Dw/xXPru+2yeEdbi8pN&#10;/wBulOO/BNea3F1JHJs8tB82MZ5ruL64QeN9TjPmD5n4A4PNeXeIpRCt5ONLaSaO4wq7scE15quz&#10;1Htc0JllmspCPnUKMkdq5+4tokEjCVyzHAXNdBpkyP4NjkjtioaLLjPesy4SU2t4wYNh+a2gc8mY&#10;sdvEJZSUUMRng1q2RXzFXk5OGJNZ6f61sxNu3DCk1s2kBa8LiEDbgkKaohs27ZGHkful2iUEYru9&#10;NLkaiPOPMAwO1claiIyuQODt49MV1tiD9ucqhJEQ4rKasaQDyo/t7k22TuNbNtBELU7W/A1TfA8z&#10;dbkHNPtnnE5GSFrI3ikaDK7NAjIODXF+Nf8AhNoLDwcNF16aKKdJv7SfyjJt2j5cDtXcR7yJCSDh&#10;xmsXxKfEdvpUVxpfimNBNp8izwGHzOMdqaepc1dHH/DXQPjzrmveJY7H4k61HBOGF/Ob2SFBs4UB&#10;Rxk+wr2bT/hJ+0HJonxDsbn9rvUNM0++s2FybfUZJ5pNvQAkfKD35rxbwLY/E/UvEJsNG/aK1QNd&#10;3jtdwsrW3lsOg3cda940v4a/tFx+KbLd+0veWCz2Eyz3B1R5mQYwAEPUt0yK92GIvTsmtVbbU8r2&#10;KU9XtqfJevfDi+sNW8Y2V/8AGWCQyR3Qhkjv/wDV7OhPoW6mvJ/hZ4Xmb9orSJZfHc0EFvqlyJGa&#10;+JyAf7vfNey/EH4ZfEXTPjH4hs9S+LSSR3cdxK90+qEs3PynDcjd6V8+aB4b8RRfHzwuf+E3UQ2/&#10;ihftMgvsBBu44/i3VnGLvYurJWsmfW2peCvCupazfOP2j0iRoiAonERhx1wK880O6+CfhL4o+P4b&#10;j4y3mqXZYC3nWLcE9VBHXNd3r/grwvqHjW3mP7Rtzp9xLpEIeAThVbHcfWvCPGvh/wAPeHfiRpQh&#10;8dWuvSXcJEUaKreS/wDtMPX3rOXwtXuctD49T0LVfijYsWj0rwTrEzZPlqLY7c+pOK41/Ffxzv7t&#10;ok1D7LFIcEQJtIX6isjQ28TLc363um6RAjMC1ssS5VT0+avT4G0+Oz0oWywgry4xzk15Moa6HtSa&#10;tocH/wAI9qdxqsLXvivVpp3YFnncnBPpmuK8S6v4v0L4v6ZpNpdrZL/Y7SR6iiAm4J6DHOADX0Wt&#10;tczXukTiBCIz+8wcV4v8drORLv8AZy1ZbEhI9ZNrOwHAD9M/jVRhK5Deh8uW2seJW/aisdS1DWnk&#10;vj4oQTuw+8N1fWszI2s6FMFyJ9PQ59eK+OvFcMtv8Y9YcS4y8UyEehFfWfhi9s774HfCW7ZQJf7M&#10;8tsnoyjBzXRUeiRlF6nZx2sb2CFFGAnzDHWsBktYNfmcJKHLYIzx+Veg6PGDphYQZwnU9647xDA0&#10;eoXThMH7Wn61hsaKLZH4idV+D9md/Lq2B9a+b9Li+0/tb/BqDapC+IAx/A19A+MZEX4b+AUEvP2R&#10;yffivBvBQZv24PCu0O3kNI/rQld3Jm1ax9S+O7VZPC2pAEblsIscdCBxXJ/D+S4GqShrdNyTBWUd&#10;xXoerQ3E/gjxRLJFjfbZQY64rzzwqUg8ZaqRn55OAfWpsk7lwjoe1CFJNRAS2UJs6Z5yetYOr+JN&#10;E0aRoof2TE1a6Ix5ptg+WPT3rp9GO+O6LTLu2cE9qZLrPxHsdRvU0f8AZL0jVbjBEd3MNyknoce1&#10;Frj0PmPxp438ey6/AjfsSCxhA3eWumNl+45Arn7Xxl8QpbSFbb9ieByOAz2Trn81r0Xx1qX7Y8ms&#10;XUl18KfB9nFliscduCQD9a86tLj9ra406+EGnWTRQn52W3C7fboK6KUJW1Ry1JJshn8Q/GVdUSS8&#10;/ZD0z7KGG+FbQ8g+/X9K9c0TUEufAvhWeX4VQaWUtpPMtBCA3PT3NeRSn9q3z7cS6jYLhxgSEYz7&#10;5Feu6NfeJk+Ei/2n4VivtWgt8S+VHtQE9Oe+KcpadhJJHleuTSt8XfB08WltFHH4sg2tIMbvn561&#10;9y3KySaJpMqwqceHrYn3+WvhjWDfXPjmxfUNYt7QLrUJVI1+5z7V9vaUbg/Dbwvt1xJoxoMH70Dh&#10;ht9q55K500pI4bVJAbm9VbbYfNXPNcH4wa4Gg6SpMgQxkEntxXe6iiN4r1x/LJXcMV5z4uuZz4e8&#10;lldkUnYoXkVg3qbTWh5IgddTuUEQOJDyO+a37JVOnScHODg1kmE+RE43Aljx3rY09lVIh5oOT0rr&#10;tojlZpQqfIjGDnzOtdHbBA1mRnPc1jDieQGFwNoIIrWtGRkiO7gSAChKw76HVWpfNuTsyPaurs2U&#10;xIuxeD2rk7PJllTHOFwc11dnjKKISDvG4+tTUWhS3R0iRRNanMHIAxT1hk8xC0SL6U6AyfanTcoX&#10;yxVkh9q/ePP5VgtToSIyQHbAJ4q7GRiLK8cVWEc3nqRs9xVoR3JGBZuT6imMXUZGXw3IVtXZiy9O&#10;QBXy/wCL9Ygh+PupQzeB/Ot4rVN6eVgyMw6j6V9XtDeJ4XvFW0hkkIDBZW2gkdsmvl3x14jdPi3P&#10;Fdfs4WNvdwqFSdZA/mD+9x19a1o251dHLiPhPZfhn8UtSsr74TQW/wCxZ4hv/sVw0ESW1gd8xmbC&#10;kPggFc9TW58d/HnxCX4jeDo7r9iC80xbOx8ySN7MTG+84fIvmKABsP45rjvhZ8Rfi5bXHg2TSf2f&#10;v7TttOvxFdw/2UytO0xwm1wOCp716r8Z/Ev7VM//AArWaX9h7QbCwhs5DOnnC4Nw8o+QbxnbsPJH&#10;UV68o2SaX4nn4efvSXMj4wtvFXjdf2qfhPPJ+y5ZwTR6wqpZi14mSU/e3Y6qOa+pL/xL4r0zxhII&#10;/wBnux1ANbwkKLPdhpP4c+xr5Putc+O8Hxg8CfbPhLZNd2urtuCxH96JD8ig9ttfQ+laz+1Pb+Jd&#10;Ekb9m/w5dQnTz+4kk5Jb7pz6iuScrvRG0rXuzxP4n+MPiDaftD+D57j9kxNNubedDGBCXEiyH1/z&#10;ir1949+IM2m6esfwk0axX7Mhdnl5bI5OD0rnvjXe/tC22ueEb/W7nRrcrLJ+4WDcbcMcqMn72K+f&#10;W1HxTcpdyXXjHVpy7ZyHKj8AKxcbm9PTroe/3PjQQx41LxTbxhjyI5sn8hzXK3/xG0MSstj4R1jU&#10;NqfekbYmfx5rxxbO2+2edJZXEj/7b5/nRJb22JCunBcnkLxT9kinO7Ot1b4l/FowmK31uy0q2ktZ&#10;EEdtGDlW4IyQf5CvK4xG9xI7mdpWnZ2kZiSSepNa2tIptPDyjdyCM+lUkjZbRcbRiPrVqCRE5NkW&#10;0faVJwMZxV20eVZJR8gUj5eOlVWwbaEEEHJwfWpoebdiM8A1RB1OkyqBqMjIp227Z965CW43eJbs&#10;pozIPtbZJPTmul0ssbKPgFn3Ais64jjGr6grRDcX7CkUQrIwvVIkYbl5pkwldJR5nDxt+lSFQLaM&#10;E5IcYolK7DhOdg70FI7P4ZOF1HxdCSh7c12t5HtvrpdoA8xu9cF8OBH/AMLH8XIAebdSv4da9Jvx&#10;Gb26bex+fBGOmKwm7M2hsc3NxFJ8hY56elYd7HINPmKJk45XPXNdDIEMszI5+bGc9sVjXWzzgPmx&#10;tPOadwZgRBkkjAByXHvit6NX2L8o5Tua52QzpeQlYs5mAPNdTDG5tVzJkiIHjvTvcmxXdXFq/AyW&#10;/Ks26U+fCdhAKdM1ttyVUpjOMVlXyuJowSp2oehoBGXnDOSi8GnAnKEVW+b97liSW6VYTJU5A4FW&#10;gJpGt18Pa+0mnl8wYUZ4NeZuU8+5xEADIce1ek3GxvCeoDzF3BDhfSvNZP8Aj6n/AHZHz9KtGNUZ&#10;UiiPy5txI44pBuBPyDgUo3mOQ7h9/pimZH0F+zlOE/ad1SAu2Lnw4649dpzX2Wis3iLW0CD5dXj2&#10;8/7VfDvwBMqftv8Aw5Tc4MtpcqR/wE4r70jh8rX/ABV5kDf8fO4NnrzxVVY2SfQI6O55R8YUi/4X&#10;n8KSHJB0f94B2wKufDby18UeLAsasZjFlc5CgE/lSfFOMnXf2erhlb/SEuw+R2UcVF8KQh+I3xEQ&#10;BvuIfpWEaiTZdmeyawsTPZQLHI6tPGXKjGMGtC52brTLsT9nUDPoBUtyjNIm2NBmYDkdMVX1EMst&#10;gG6eWNtc9WpzHVTj1GDJdCAAAKngju5LpVjjLHBzVSIobi2UzbRg4JrQgkuYrtiskQYNxg9qxNSr&#10;ciVfNRoACGORms5wuIBgnPXmtW7cS3t5IUAJxkCsZ2JnIwQAeKQFG7Ee6ciQhVjIIrzu8Wb7fehY&#10;iFLHafWvQrzeDxCOU5964bVlYWqj7SVOGxgda2p7BI818fox/ZW+KZIUtHdWxJH1rznSmj/szwo4&#10;YktBGOO3Fen+K1R/2VPi9E0u52MPXqea8l0ORo/BukwvaM0gZefQV0Q0TsZPofWPgGCN9O1dztxF&#10;pGFJPLEivB9WCx/tJeOUcjYupMQAPU17N4OmkHhvwuys4DQhX56/WvLvGyrD+074oYW6jeIi3fk1&#10;wVXdnXTVgjKNO7GQhQehrRiWNoju7nisdQC0GXPOMAVsx7/IYCLnAwawKM3xBDH/AMK+1raCzLb8&#10;+2a+dwhW71Bc5IuG5r6U1YMfBergSAt9jbePwr5sk3/23q/Kkrdnjuea3w695mVQAGIb5ieelIQc&#10;N97HfFTrkFuAKjO7fIA46cmvQRzMgJiK5VCDtOfernh9/wDiqxxyLkZrMlO2MHfk7uABU2kuV8XQ&#10;c8u4wPSmtxH1Bpljps+haa76ZFPmMEhhkV2GYf7Ht4ItOSGKCPhFGAa47wldP/wjLQfYyWG3y2+v&#10;Wu1ZVVWywbdH29ayrNpHXQ1RmASZbCcZ7UjE7EymADxTC0w1GfDjGeBQ5ZsdeByBXKdXQaC7Tn5e&#10;g4xVidWbwH4x35+bSpCue+BVZd2Fwfwq+RJ/wiWtoyqT/ZUuz8RSbKR8bs90fEWrtsO038wQH681&#10;9a/smyIvi/8AaTh3n5rKJgM18qairR6vLGQPk1abp6k19C/syXLQ/tSeMbcsR9p8PtuHriuiUeaN&#10;u55tZ+82fYus6cuqeAfEemSeI57RJ3dfOQcp71yXhHwLZaL8QdFvZPj14evDbiQCNiisytxyetej&#10;sF+2XCbgATMOOvJr5T1fSNSn/ajn0y0ufECzJ4njkkcXj4ZN+fX0rzHo7G6funReJzqH/DbEDWdt&#10;GYbbV4XtkXHO5sv0619DxtvZcgYPh6RcH1Zea8G+IH2fT/2gv2f7q05lDW0VzGT1G7BPvXvRbPiX&#10;RUEG0HSo2I/3gKTT3B62PyW8aWTWv7TnxigAYNF42uSB7M+ayNNbZq2vJ5eMla9K+M0CQf8ABQ74&#10;0xhNqtqUTMPQsAa8wt9o+JHiGPYSpC7cV6uFbcEYYrSXyN4ljKxZ1xx2pRsLck80RD99c528e9A3&#10;CWQnb96ulHKPG37RL0wVHes+6LqVZU4Y8cVqHyfIUeYM7eapzKhs7f8AeOxMnTHSmJ7GaGuY5EcB&#10;Q54Xj1rlNREi+J9S8xlZiwLY9TXa3YCT6MqwjdtwGz61x2qwzpr16WlVgzAhgetVcysyjGAzyL5m&#10;M9DUkIC6xCPNGFfOfpUKZEsZx3xUrb49RUtAScZwe+aQHYBo3sdPmUyFCMcjuKUZaUAMApFQ2DzP&#10;4ej82MoiAlVC0sO8y3Zz91uB61YXJGVgSVKn6U9EbZIGjwvGOaF+UE/3j930qRdu7hjuxwM0xi5Q&#10;RS8jBAB4pF2KLhVj5Zeeaaq/viGkQgnJBpHKC7QCKTkdhRYRGFuGCq0YAB+UZ60w4WKQPAASeCG6&#10;0sm5Y7jLsxbp7VCBH5Cj7QzTDO1D0IPvSGSHy3W223AC4/Wq+WF1zEOuM5o25+yqA4O47setNlBG&#10;/Ln5QAcd6ABhCJ1DXHfPriqsu7zb1xESisAcdqHViiiPeOe4psSXH2y+SOUhSB5qN3pCQgGZnIIG&#10;MYarDtOy2CxSbD54LDPXFVZAEldPNGARimu5GyRI23q65560MZ9I6Q6z/B/QXW9BK2yrJlccisu6&#10;z9qHz549PSjwpLn4PHdGSVGQB3zT5GtvtEj+aQcfdx1qIqxTaaKakbEORkgg5prn5eQuKkIh8l85&#10;zkkAVXZk8kEuc9MelUQWbXyvORmXJ/h9q20H+ibi30yawLcH7TZDz8AE1r4kaVAW4HYVUSZFoA9c&#10;dqljXIJEPftUSgqCfMyAOBVuEn7O22Mlj/KqBPUu2jMut+HpPJA2eKbMg/8AA6/WZvJn+FPwu3KW&#10;R/DNj0PfaO9fkuAxFuVmYhbyPIx3/wDrV+o/hC5mn/ZC/Z+ncuZT4egQ564UYBpx1jYmTelihp0j&#10;xftKfHK2a4viv9nWZRXkLBfl7A1zfxzs1u/2BfiUfsoeS1CTL3I29a6wyeHx+0ZrsX9uSf2jf6bG&#10;wi28YQetWfF9oLj9nf4tWzJuz4Sug6nn+E1ztWTOik/fVz8qrGRh4fiJ5ORtFdhpR8y3kPl4wvLE&#10;9K4u0VwNXj2sfL1idQPocV1uk4/s2ZZN4wR0qlsE9GzSk/1hHP3utV3XLJlsVccZZfnBGPlqIRyG&#10;6AxyWoMykQROCF/hot96x3T4+74lssH6uK0JYdskiMgJwM81nXReHRrk+Vz/AG1atgd8NTuFz6y8&#10;UKG1GzJBAbwxYkH1+QVzKFfs3LH7uOtdNrLCbwd8Lrlc4l8J2+5ffb0rlsYllBTG3rXmyWrO2Lui&#10;5ArNoviZTyH8L3igf8ANfl1OkieP/H0LRt+68W3e0Ht85r9S7QoWI8lhu0+ZR+Ir80vHUP2T9qL4&#10;mwhCP+KknYjH95s06TtJ+aNmrxfkZsOW3lRgjrk1pAP9mQNtJzyayIOYpSzc5yOa0YyxibhuB610&#10;HLYkIO7BTJyOhqzZb4/HWkSKQB9rjyT0PNQRjOfnHvmpXS5Y2cCI5czgqR1p7hE+rNEGYIWVU2Jb&#10;xkMOhyK9BWdxpUY3AnHavKfAsl2fh9PFcRy747eMEkHOBXfiUCFmVXO5AOlYOHK7DUi9btG3ie1B&#10;ckGQBhu6V6HbR2sMmnK2uQr5q/Ko6mvHrV2XxPds8uFLggZrvbG5t5bu0LWkzMHARs9KiUWWmet2&#10;XOm3C5ydgq5G7pKAx42niqdmYxoul+XKhZkBfvmrLMDczHjISs2tS1sMlBNvc8DBPAqtHgblw4Oc&#10;1bUr9mc7D96hzCbVwsaltvFAy7HPB/ZzbpBuCYrl9Qiv5dQsvJBwZsn6Ut358VvCSJdvnDdxWvCX&#10;VbN/KJXYvNAGZdIw0y0DW3zBRkmmQlfJ2icgBelbWpG3l06NUtscdfesaCE+YVZx94c0rDHLGn2l&#10;WLnOeK1wrtptuxXIRhnAqrNEqwQHHpkVqWeP7J1AeUANgxmiwDhLKPLKRoCI+/asPUHuZLuzLjJX&#10;PzY61fhYnU5I5C3LfLUN4UF4Y/JbI6NikMwJFj2Svsdue9JpxnbWZfmKjacGrsijzoYmCjf6UiQe&#10;XeSMsjdOlICfzNYdL6KSQGMZxJ3qtBbyRB2ErMTLkZrWgS4azk3RqVDjPNOlEXnJ8rLgDAoA0UuI&#10;bjQ4I2tMMEwCaz9YtIYfCdq6qN7ScmkVwnmHYAB0qTUJkn8IwKZlyrcimwOct3CSoeMiPJq7aXMc&#10;msxty370cfTrWVKJADtiJ4FWLRUS5s5Y5DkvypHSpY7HYandwG2sFjJVfLGeOprIdgdrYONvrUV5&#10;PE+o2MP2tS23Koq9Krst15jAxOQCO1FwsTOFWPhBz3qJXOwqJuc8U0ySEFXjK4HUiqrNGILnEgLZ&#10;7UhouxNCksrSqCScg+1bcb6XLpsZgY8p8/HcVxE11bBrHzGdcvgHFdhpv2EaZE0RBBj647mgGjOl&#10;SIXcn7sDLnvVVnRdQjGQM1oTLbjxEwkZgpOQc1iXRh/4SqNBMcb+KdxGzBiQTEwYwODjrTtm5uQw&#10;w3FFu6efIqyRE7RwKnk85Zox9k+YnoOaGBlXcAW+tXWAZyM81ftZEa5Rdr78jqelSzQsbJ5NxyAM&#10;qTWbExF25BIIkHNG4zob8OsMS5jOUHANcjewSrrFm4QMPOXIx0roZQPs+TePu2jrWc283MWG4zzn&#10;vSBGxI0v2G2XYBmBcYHWsm4RGt5VMXIPrWmsjGGzQemAMVmX6zLPcDzSoC0ICxYyRIqjgYQ5OaQ+&#10;bLdkIWCCXnFZluCLcNI+R5nrWtFJbidNknDYyKBGgysLIjcSSgwKz1WZLq4JIz5gxVTUri+i1vTk&#10;Fwm0ryM1diKyW8TNOAx9TRYYmozFksDvBHl88Uyylb7JDj/npSXcJIKhz0qGDMccZMp4PXFAHT+d&#10;cuY/3DKNgBOaybuSZLsqs7jKnIz1q1BMfskoBJzjmnyQwHTLp2+aTZwO9MVjl3KPuYmLKOc81btp&#10;IQqELJjd696xhbakNV1pxZv5Zl4O7+lakK7beAsvI7UDsdJNOsujwJK6kqo2Z7VJbTWqWUPzru2k&#10;VhP5psJiISRtqkskykKQxHbnpSFY17qR/PeTecb+lVvNWUL/AKIzHjAArNmulWDmJ2OeBUVpPfDx&#10;Fp03moqbvuEfepjsajSSrfQp9l5J79qvlrgRIRGcjGBTJt76sjm3UHAPFaEb2xIV2GdvFDYmKnmt&#10;Fbs0QGRzzTZoo9sWSeD1ParJMQhUKTwelV3L7pw0LAY/OkK5EWOzBfPy4BpHY/YZVVyDtyDTcQkD&#10;Ep4PSpFNv5kG9iPmxQNGIk2qnW0ja4JTnnHWtYLi2QEDOelW5re2F1FIhzwMYqpLg3g4/h596Bme&#10;AfKTNOx8v3/0oGem7PNPBGw5PeuwxGDqMCkOcjKgU7jd940ceSw96QCLt3kbAKfxio/m86HIGKk7&#10;GhiGE8gY61I4H2SLCDk01uZEwR0pSRlMsThaAGkn+6M8U/vIM9MVHwSuVINKBhnPPNADjnPWlB+Y&#10;0Ejf2FKOh4oACWG792PbmkwdoOaf/DyCaUsPJIEa896EMjGM0HBduDmlx8o+WnANxiMD3oAYNxjx&#10;n60vy7Dh6dg7iSw4NO+UFTsHegRHhjuwePSpCZPJX5FFJxuPzYp6gbcGQ4z1pDI/lAfPWmEsY14z&#10;zxUkvlhQRnd9etKv+pQ7MEnpTAaM5Xg5NSD73SkYASrjHSjI4Oz9aQCkMHYY7Uf8sid+Tnpijn5e&#10;ecU35t2SwoAYd+FO49elSZGT82OKaOrAnjNSkJ8oycYpgMw+c7xgHrTgc55pjA7xtXPoKcAecrg0&#10;AIpAl+6M54qYeVvmJUZOOtRHaPxPFPXb5TfICc8UANb75wnf8qaN2Xy/pUh2+YuepFNI/eHkdaQC&#10;qSBxinAn5ueeKYMCVgWOKXPLccZoAkzl+QKaR868cDpTATuBDAnHpUmSRnbQAL/FkGl/iOTSjAUA&#10;mmfxGgB2QD92l3ZTsB9KafujpnNLzjlQPpQCHYG2kbGR8opAw4GafxkcDr3oAjGcrxT+CB35ofK7&#10;cJmm7h5kQIPJ4oGSEjHA5I4phwF6c0vIJHHSnfwHIz70CBeV+7SdjSL1HH1pxxxTAcu3jnHHWl/v&#10;cd6b3pfSkAnPnMNvOKcMlCTzzTCP3jHvUgx5aAkUAMPAX5jSqeDzSnbl/QGlAIUfdwRx70AHHzfS&#10;m8CJgFNNz8/IOc0oBLUAB/1XTJpvO4fSnsyiTaSp44NRgDexJ4IpgDKpZMLg561veFJ7S0+MvhWe&#10;S7AAuCST0xWGMblHeh1ViCQ4I6EVSdgPoHX/ABJpUhcWfiW0IMYBctjnuK4U3tm91ubV4CfVpBXl&#10;clval/mhuzz2kIFL9ngMajbc7f8AfNCdgskeuR39l9ndG1KHocMDXLeMILC7+B3xFthrImEvha6B&#10;HcHbxXKRRhNu2e5Az0LE1rWzRByXuMhoypU8gqeoNJXTuGh+M2sWN5afEbxVBKrpnXZskjHAbgj6&#10;0yRP3MJUoeBn5uRX6QeO/gd4c1zxI11p3jRLFGkZ/JZA21mOTg+h/SuGsv2a0W8ia5+ObCMSAsqI&#10;Mkfia65Vo6NuxPLfZHzZ8KdPS6+PXw8jW3kIk8V2wYdyAcn3r9qrLXtE07SPh7afZ4pp5bC3jjgj&#10;HOBxk/QV8weDvhv8NPDUukXVpp8k+owwEJd3DBtuRzhegr2bwLbWlx8dbNp4mdlDFS/P5VlXqqpp&#10;uhu3LYr/ABktvtfif4ZiKC4KXF5ApYZBUMeRXkmv6Zd6J8XbGyi1TVTYS2MDpG8pKoxHNfR/xAe3&#10;PijwzGLWIfZ9SjKHHTnmvOfijatL4l+Hl1HEWiuPDqA+oZBWNF2ko9zy5Q5ZOVzl3YG2iInRv3S+&#10;wrrPC4kfUr9jLCY4dCuA5A6llwAap+H/AA9cXXw8hn/tdnPmkSQ4x5IHTJ7k10EOj3VlouuNHLLi&#10;ZVEgyeaqouV2aPQotSs0z5nVHg8Z+LYhC+1tfnKr6AtWlAitJPyQ23pW/b6DrF/+0144t7a+hVYC&#10;rM/ULu7fWu6fwHr6qS3iS0Uk84HNZxkr2OirG7ueVRNKsu1rMjDnDdjWjC84di1uu0HhhXeS+CfE&#10;HkKV8UWezvkcirFp4F8VSB/J12zYDGSxAA/M1tEy2OPjnVpolIbOO9WwX82UbTxjmvQYvAniE2ze&#10;Zd2hMduzMysOwrgts0ep6vDK4DR3LLj6Urpi3HDGOe1TADJPtUSq3mplByanIwJeB0oGMJXcoxzn&#10;rVhR/oc+TznrVLGJnPqatx7tqcDmgENb5fKGAST1pDuDdB0qVwpkPAzjvTMNgA0AKFYqhwOajl8x&#10;fLPvjipcEHAc4x0phzz8x6UCIwFEufIb7n51GxP2ZsngZOKsLnCknn6VBKUwxwRzyPWgbJ9KNudQ&#10;vvLifJHB9a2NxDt2IPcVhac5XW59sYCp0/Gttg3nbieTUPccRnP2jIAqTqrHdnmo8ZlU5HA6U4Eh&#10;ZM+vFBQvG4GgdDxSHOFOaQM2DwKQh5603C7yd5zxilJXPI5xS85WmMQEliAD0o5BHykU8bTccSDh&#10;fSoyfnHHc0hDuOMEUg3YI3UhC4Jyc0pICqc9TxQAEJluaY2PIcjPLjinZXeoJbgUY+deO9ADWUec&#10;CGbhBxTgcxLwSM0/HK85JNMJ23CACgB/93GRSrnyiC+eaTsDjjtTwGKE4GM0gGsqDpk4NIc7hhqG&#10;69KQ9qAFbp96gEhCM45pD0NN7rTGOfk9OmKTPH3qD2+agD5zk9qBASCUy9ID+8cAcAdaaSPMYED2&#10;pCH+fB64zTAXqSMdKVwTH+NJkbkAxnHJp/r81AxU3fIMDH0pxx5z8jpQGbao2cD3pGwEBwQe9IQY&#10;4XD8dxSMFyRz+dAYAsPbrUT5LKdh596LASgAB8HnjB9Kd2OWOeOaYuPSl7j+dAyTjypB5gH4dah5&#10;81hgdOtPGeeKCPlQ7xQAq/dHFOzz0pny7iN4pQMMfmoAkGMj5P1pMnEg4HFKNuwHzefTFRyffzk9&#10;KAFATehIPfvS5I346Z6U1WTyVANO4Lt8wFFhC9UHy80mT/dGKbkiRc7cHvRn/Z70WGPOCgxTcHJy&#10;KVm/cttTHNMySVJU9KAFVmErcCpThnUmXpUL/d+9zmnA/Ljac4oESuUz97tzVYI/2kt5pp2T5oDK&#10;MU8bs98djQAo+7ymKU/dwGo+YlOR3phLAkgUhko+6TyOaX+KTn0pqfebLDoOKU9X49KAEOd33h70&#10;5MZcjoR0pgwTy+M96mAjEPX5v71AEefnbA70pIyDnnFBHB5o9aAFBfj5CfenjBZyZOD7Uwbh0YUo&#10;I81fl70ARlQXIzxuqUL8o+alI5bnjFJQIQZBf5hwKP4Dgjr1o4yMikB/eH5fpQMcCN4+UYqQmIpK&#10;ecqRgY60zucij+DpQAxxIBnB5p8RJt+oyOoxQS20Zz7UKWEjHaBxQA47ShwDTAcTD5cfjTifmOfW&#10;m4yFyT96mA8k+YeM0nGTzTe/Wkz8o4pAPyctzR/ewv60vbpQobJ4OPWgAwcZxnFKOWfqPl4NH/LV&#10;DnknkUpL7+QKAFXPlYJyfWmkrhulKRy55BxxUZBCKNx+91oAdnknFIc4XDdqQB9xBj4x1px2jacn&#10;0oAVe/FID+96dDzS7lHGeooH3fxoACx8w/uzUqjMEufwqLkuM9hQD97nrQAzcpmkUA9eKeHKlg3s&#10;BzSAAMfkFLhNzEgZxxQAKCJbkhfSndU5NR5OxwSevBpwJ+XI+lACAjf/ABZzTwx3kbRTgB8xLdvS&#10;oiE85SHPOc0AObOelLuHGVY5pBjy2JbmjJABwM9qAFbHlHCfTmmDJtptwzyO/SlLHY2QOlIpBhGe&#10;m6gB4AEUQ35461DcE+SCAT81T4XaPmqJiuQMdTQAseCqHaeVGfapeAcelNBUBlC9RTR9wc96AHnb&#10;vXgdKXBySUzimZwV4qQ7SqDawyaBCH7xIiOMetITH5chAI6VIergjHyjFRHpQMUZ+XjtSHPPNIhX&#10;zEG7+KpGx5jcc7eKAGLjpzntUo3YB2DNQpnzWJPQ1KvIbJOMUAB7cUEDYcSc0wEFmwc807uT0oAM&#10;fusYJ+brmkZkDoNrZOPwoJ5NPwMg7QKQDMuJeAOlOyhtnyoBz60w7t/+swT3pPkAfKnk0ASAHI+U&#10;4xxRjk80LuI7YxwKXv0pARqDmT5R19aQ53L+NSfKEHHegY3DkUwABfsxDKO1NwuG+btxT26MNuRj&#10;8qjjGZjliKAFxlR8tPH+qmG6lK8t3xUY6glSPxoAQKAwILcipUB81+tPVQEyU428VctYGdWdvLUK&#10;CxZjhQB1yelAEllEpupC+xVSIu0jHAVRyTXyL8ZfFc+u+MLnStOeYaJpt4RPcZwLuVeo/wB1f1r2&#10;7xh4q0e4g1jQdH1kTXE1syXE0HKog+98w4r4v8bXTf2jeaLpszhIZMzzIMlmPXJHrXDi8RyRaPZy&#10;vBOpLma0OKdi3i2/uJUiS1s4MKR91z7Vmwyzaj4skjWxlKs5MUafxBeTVTUmvPsFrb3F59mtLdgP&#10;L/juHPTPtX0D4P0HRNG/Z9m1/UdLsjfnw9I0EbnAiSQfL9Sa87n5krn0E1ypnjTa/wCGtOt5mfTL&#10;qSWMlFgVerDg5/Gr2m+JNR1LSrqS90uKysYYZDBtXBfj174rzzUFF18QtUEMKMTfOzcDBLnPFen3&#10;ljp0P7Pnhy2JtxLAhLAYy7PVxgjnlUltsif4O6NHrv7ZvgKM21xJb/8ACWi4kYjPyRHPNfpjrD/8&#10;ThY1H7uG1SNB/u8V84fsz+F007wF4s1260xA89n5VoWXlV6kj6mvoOZ2a6AZhgyucn3r2KUbI+dx&#10;tXmlYpt13fLnZ0qNC32efJHWlP8ArCMnrUf7wcbOrVqcA4+uT9abuGG+lS8fdLH/AFfWqpB2x8DO&#10;TzQMRTm5cAHilfPnMWxx0zUkQAjbhTz1pjgNcqWJH40gISOeMcnpUqAZBZhwabj9++Y+3HNPQKxl&#10;UsR8vBoAWRlM4wB92lwpglBQ8moYsAyB4zkMcGn7vn+6eaQC7flH0pwzsY7Bn60hPT5qXnkbeM0A&#10;IMeYSUIzUu0+WpJpoGWQFieauNt8pPlHIAqGURehxQ4zDKfJBOBQQBIASelOOdmQSBigDOtmjTx3&#10;oHIGboA/WvZ8n7FEGznyVx9K8MmVv+E08LOWIUaqmT+Ne8yqoe24A/0CP+VNDM+XPlDjHNEGRcRj&#10;cB83FSTYMg5wMUyPH2iPj+Ic0xGV4tQv8D/jOoz82jg/kK+N9FKmz1H5el84H519ra8ufhx8RE2j&#10;5tBk/lXxLoxxc+J1OMrq8v8AOhIG9DpOPKX5e1IcBTUJbKr1pcvu6HHr60xCNtA4YHioMjB5qUj5&#10;GOe9QMPu/U0XADjNGZMkZAFHcDFH8L8cZ60AI+cA7M8etQ925GO1OfOAu3txTAy+Ygwck8UIAk/1&#10;Yz1A4PpTU3FIzgdeakYA9QfzoXG1h70AKfvuQ54AoHf95nj0p3O8fuf1pD1zt/WgBP4pPk4xTQT5&#10;TnA4pzYIPJ9qZ82GHYmgRH0d/m6mkySDz0p7AFx8tNx8g/d4piIwWzjC8+tIc884OKJMBFwTnNA3&#10;bIue1Kw7DG4U85qNseWPm7VLIBhc5zUXOw4HamAsZBAAI61JkhZATUSACQfN60pDbic9qYELE+e3&#10;y9AKhZX+Y9cnpVkgeU7M5GBTE+ZB9TSYEUKqJz8iYNbOj2nja61PxJa6V43Sxiwv2i4dtoQHp81Z&#10;YEYkVS4JJ4rZs9M1LUtN8SWKfEeHS7SSNWuZjKEYhfenDcT2Z3HhPwL4W/4XX4Gi1j/gobqpu5ro&#10;zCzh1HasyocshYnuPesH4p+FfgnqP7V+u20f7dPirR4bvw3iG2g1NtiyQD5zuLcZPrTvCWj/ALLW&#10;k/EKxbxJ+0ldarM0+IQLjiFx7qd2PXFSfEa4/Yal+KnhuSc+I7KOHTHD3EMTBL8MOiFjnjuQBn0r&#10;2OdxjFKSPGnTk5O2h8Va9o/wZjub1F/bU8Vz7NSmjWczH95tOD35rc+HehLcal4w/wCEY/bEvCQ8&#10;X2sXEv3MdCMmqviS9/ZuHirxdFbfCPW5dKhuf+JfciLJlBPzHj0q38MYfhNqnxh8SWGjXfiDR5Tp&#10;pNtNISi3w/iXPbZ70m5LTuNKy2Z7Te6B8aF8Gaojftp+DbqF7HD27sgLj0+teVeAY3t/29fgXbS2&#10;sazQ3V2JtpyGJ7g1v6p4X+GFv4lVLn9qnWlvGuHKW4vzhnB4HX1rnPDCm3/b5+BLGctieZSxbJYd&#10;Ac+9RUVla9y6V/Q+mfENxBB8UiBbozNOMA/U1zPiqC2m0W4kQKHa0BIHtWx4miWT4nF2dh8uR+dY&#10;11LEul3KtFz9lYZPYV59rM9FydrHP+GXL+G/E8IPEbjjuKvMFGj6iBFJkyDNZ/gUKdR+Me+EsJLy&#10;Pyyf4a6fUozBZTl4kVGxtPrV3MLHIyIC7YQbuMN6Vu6BmPW5gVB3WzA55rLlCGNyoYjirlkZEv7N&#10;/KA+Q7WJq0yDprVCLi4Hl/8ALweK6/TdzX0CgrwhyK5CC5tBE5e9tVftlxzT18TaRpZmkn8O3F0x&#10;YBUhfkk0pRuaw0O9YE3zIIJSS+OFqw0CRrG0t3bQqFzgsOfrXnFx468SyWshsvgNpNpEY8tNc3Iz&#10;j1rybxH4h8Q3jXX2r4gWkEO8+YsM4GB6DvXJKVnbc6Vtc+ibvxJ8O7GbbefELTFJbBjjYM7fgOa4&#10;fxH470iVtIg8M2l4Z/M2o0sJJdj6KetfMDa14QTUJWtdD1C7mV8GeYZBPqM1718FbnwjfePfFc17&#10;p2jw6naWW7Tml2hCWHPynAytOm25K60FdW3LOlWvx6vPHDwwTWEd3NqELyAyi2IbPy4PHevpWT4d&#10;/tFSeJvhNqNx+1Y8OqTxJ9uZdWbyrBUHybU6SZ74BrwfX9P1W4+LvhVtQ+J+sFZPES4ubQtHhd3+&#10;yecV9f6n4M8Dp+y/4evLbWvHFzcqLBlv5dSmDtlhkEFsY/Cvawso3Svb8TzcW5JPlR8j/Gb4dfEC&#10;P49eEJ9e/aiutUm1rS3WO9S7MaxmEfKuzoo6cjivkm68P63YfFfQ1n1trwnxTF5iR32AVV+CTn+d&#10;fpT8fvB/hsaX8A54LDWI0uCYJs3kjfNsBUgljgnvjGa+F/G3hvSrC5Yix1iOZbtGctOxO3rwSe4q&#10;lNK7T1H7OUktD3bxNofg7XrPwD5PxnudFntvD0AlMEgYSYHcj0rwf4ieExoGgaDfWf7TVtqQudUj&#10;UxyqGdeeSO9e/eCfDVrq3wT8K3en/Cm6SKTTypuGvOVdRySM9zXlvxQ8F+LU8DtcS+A5dlle5Nyl&#10;3uCenyZ/pXE8VeVtiY0GtbHNwPK9lpcjXj5/s5CSRy5xWxZSsbKZgCSJOP8AarjdDvTP4Ztobkqt&#10;zBGFRiMbwK6u1IFu+R0HpXJJpncj0XSLo+SqEkBo8MpPWsH4wW9tP+xL4uY2Ds9tdxzLtGSu3nNW&#10;9BLSXNxhFKJjmuh161gvvhN8QrETDE3hS5GD3IXij2iehT2Pzn8X+VLpHwyvhIW+0aHsI7/J617T&#10;8H7gXfwW8YQM2TY6wpA9mFeTXsDN4BitniDG01S6UAjkYOOK7j4A3EH/AAsD4paa8pBu/D6yRD1M&#10;Z5/Q1s17upilZn1xokkDeGliZdpEfB78VzniyNU0CGQ3EYQ3iAlj15pjXs8Fzb+XbL/rGXn24rnf&#10;iFeL/wAKN05Xnw8l9GQM4Iwc1hZXudHMrHK+MrxTpenJhAsOk8c+1edfCIxSftJeO7kiMuihIy3o&#10;x/nWfrWoXs2jRZunZms8MT6AVW+FcrJ448eyKrDOowAHPQg1rSXMmZTXKfa+pXDr4PuIRp4LNBgD&#10;HTNeXQo0PjW0YxbQZ8sRXp944fwz4flW3V5TaAOPwrgNQUPdgBFVt+eD0rGa1NYvQ9W0yW38jTWV&#10;1ZX2jGcZzW3q8fxlMVvF4Xv9MgVbbLNOpxk9MNXn+gt5uk6ar3TKAOue4ru44fGupaff2cfxftdK&#10;skjAd/N2O47fNkGk4vRgeS+OfDX7SH/CH295qH7ZfgpLxmJl05ZxjA+7znivIdL0v9qCYa8kXxw8&#10;E2lucGaU6igyF6YFek/Erwf8O7LTbGbVP2+dckursuYY4b7zOV5wQDxXiGkeFfCN/qV/H/w1n4hs&#10;IvIlYTT3bBZVX2JAq4Td3ZmVRdTS1Dw18YGlX7Z+2TocjF+VS86fkRXsWiSfEy1+DHh2xb4R6Rqo&#10;h06QPqiXAPngjgk9ytfN9z4e+Fam4/4zevZ8yuARKP4evU17v4L07xI/7PmlR6H+0+FsBbXKwSzH&#10;cSedwY9q0m9DJXPKtYRhdeNZLi5DTyawh2g58tQfmH4CvunwXP4euP2VPCM2nX0k1ouhRBZSuCX2&#10;/MPwNfC1zELO78QRXyyXMovnMk0J3+Z64xnrX2h8J9T8O3v7JVhaad4cubZLZvmgKcA9yG6HPWsq&#10;nwlUVqVNTUG8s2NpsJc5Feb+LlxpQeK3hDBD1Feq+IdpudyMQIxjp3ry3xICfDCM9xliDkVzHfuj&#10;xyT7T5SOZgxLnIxgVes2UMHKHdVO6wLlVF0CASeBVvTjHI4DvtG/G4iu2OyOLqdHbNdyeXiBdoTn&#10;iti3QgxYRf8AWis8rPb6UGDRMDHyQauabPYtA3maukbBidzdqdwOpg3i/gAicbyoJruLGNvNClJQ&#10;fKG0BTzXmL674dtpFZ9ctmKj5ce1V5PiMiRzLaaIJCOFZl71EtUWme/W1vPtUSQyI/G04rR8mKNk&#10;M+t6XEoTJ8yVRn86+U5vHHxlv7yOLT3vYgW2hbezLN+eDVuDwN8btY1CKfUPEXiWIyDJa7u2UAf7&#10;v/1qwUXe1zoeivc961jxl8M9KaZZL62upieI4JQ3P4V51qfxaBliTTPhpaRgHALNuY/gKs6T8HtO&#10;Elu2p/FG8YLIvmLEnJ9tzf4V7p4W8F/CTTfEuifY/hjpEtwYx++vMSEkd/mz/Kt3BQs27mXO5bHy&#10;zceLvinquuaOP+Ed8W+Ut4jeXHbOiMM8gsMVU8c65cLrfgueT9kGa2lt7ULHdSXBfex74PXn2r9C&#10;9mmtqEtuPC3heNTpEwAS2QfNjjkV8SePz4slMdncfB3TIDZ+I5yl2LgMXXdwduc9KE7O66GdSL5W&#10;Xfht4s/aObS9ZbRT4XjhsbyAXKPp4AVpP9WM9ya92+KMH7a83wL+G1zd638PYYvKLXkEMigoSPkJ&#10;IPJ9fSvF/h7Lq32DxVCfiddW6XN7a+dbxWhPmMn3Tkf3TX2V8W4WuP8Agnt8Nze+LtSm1JpLMQTL&#10;ujM2eu4D2xnNeiq8ZRVzzaVCSm7dT8ufEEX7RFv4isZ7vxh4cE8l8uHEgbJ/hHWvadJsv2rJfD/w&#10;1nX45eE991YMbmI3YBtcD5O/Oa4j4jaHJF8ULOI3mrLGdOtpArTtjgAkg5ruPDei6jc+AdM1WP4V&#10;eLZrSO+gjkmTUpBu2nnADCue0Vq3ZHZNyXQ8m+N2jfGqLwp8Pp/E3xh0O8eV5t8CSg+Sq/d+ua+d&#10;LNXFiWJ4HA4619rftJ+DvtfwY8H6vaX2uQxW1hDut3uGYDjuSTXxPpzT/ZGSS7VlHA46EUKUX8Lu&#10;VGMrXasX9v7hjg9KjEbsH7YHerCtnggfeqTnzVIZRyOKdwOZ1xCui6TIZCQJz2rNiGbZGbJBXjmu&#10;i8RROfDkIMajE64wawmTBtMZx5S5WmKxWlX99Zg4JycYqzAAJroYU7U6A0hVGug2wjC8H0ojVo7u&#10;/YQ8SkbmJzmgTRuaSqDUzlmALfL7VmawW/4T2bbKVxjjFaumsBq0HBGCOD2qlqTJ/wAJ5qatCuGU&#10;c0mUipiTeQ8qkFflNCRuWuN0hOFoyvz7kOd35UF18s4BHIxSY0b3w/kEfxsvY2GA8LDPvXrF6Qk9&#10;wXVRmU8j615F4VMa/HLQscGTI+leyami+e4MQPyCsahvA5WcgTXAUDAXI/Gse5Cmzzv7HNbEyOZr&#10;vaeMjmse9BFqfXafxoQu5zsh+e2O88ykdK6O0d1s7Aliflwfxrm33eXHhxw5PSug04hreMt0CfrT&#10;Qi6V2u/mPHtZgV55FY2rMoafaHIKitu0m02PW9Ve+8Hz3CCL9w6yHCn6VmazJA+k2Ei6eYi8rYXH&#10;YUk9dgtpc5yM5EOVNWFDkhhGcFsA5qNCPLyFAwnFMS5tnChXTKSHoeta2CxoNAjW1yrKVP2VjuB7&#10;9q8zuUkW+nDx8+e3PrXqVrlrPUGCs4+ztxXmV+0h1e7DAfLcNiqRlVWhVGPNHOOKVQxIxIchqQAl&#10;D8w4IqeLIkwWAJGVIq0YHsnwILD9vj4Ilpcl5J8/98tX6NXVox1Z38w43tgfia/M34SXT2/7Z/wT&#10;mYAbfEiox9myP61+rUsUTXIwF3fYw2fqKrEv3I2HGPNI8G+McSJ4Z/ZUfAwZr4ZrA+Eysv7SE0Ak&#10;Xbc6a+78Bmu1+Nlvn4J/AqYpza6tP/49XE/C8hf2lPhfKJDmaynDL9Frji7s6HH3T6Pltx9ok4Ax&#10;Mf51z+vsuPDQBH3yMV2TiT+0ZC1udrSPtx9TXE+IQN2jnbwLg9PrWEjWPQpf8tU+VR8g71YQp5k7&#10;CWTJXk1nbl/tFBg7Sg6mr2UDNiRcbahmgxnfbw+SWNVJsBIz5Wc1YLod+ByDULlWccAYXihIaMy4&#10;O5rfIO0L61yOphPOuy2MIp6mutuQDbzox/iyCK5LUgPOug0ZGIsfWqgEjzjXPKl8D+MI9khVrBz7&#10;cDPSvHNAeU+Era4cIU+3uv1wcCvdljimt/E0RZSf7EujnHTCmvAfD6+b4EsI2mkUJ4puuP7wDmuy&#10;HVGDlZeh9Q+BDJNoaBQCwVSgB6Y61538QyF+PYcTktLsBz2xXZeBZ4o9ZxHI+NkIznqOh4rnPivC&#10;sfx68FbYQEktN6nPXua4aytNHTSndMyRuL2xHyjylzWxD5uw/vOMDqKzYnVrKyP2bDYArYjEuE+U&#10;Z2dKw6mpXuVmk0rV8WrbfsrAn14r5pu4zF4+8UEoci8IXn1NfSs5vViv088DMJ4x2r591uJR8Rte&#10;zMfmnBxW1B2kRUjdaFDdy3sOaYx4PP1pek8mIh90d6Y/KPuOOOcV3o4yrKq/IRKCM020Kr4s0xwD&#10;/rgM5qTEXkyfM2wHrUR+XUtNZVHFyueaEB9ReBZbc6PJG9rGWMOVbPIrtXBFrOccBjgGvNvBJJbT&#10;zn/liucGvTrgjey7FwEHFZVzrw+xjEgzEkDkU7kbcLj60MALlhtP3uDSMSZSDjpXMdQ4B9wJK8Ve&#10;h5t7oMhObGTH5VQjGRLmYfUmrtm7faXXjBQhTj1qJIpHyT4tV4/GGvFIQWGtkhP+BV6z+z/I6ft6&#10;fDACZgLnTJ1Zc+1edeP4JI/i54wXH+q1MEjPY8g11/wNnC/t+/s+vyFaSYfjiuik/cOHE73P0ZvQ&#10;I9fvMSnckrErj3r53v7iW2/bz8NXayNtu7lI3T0+YA19E3w3ePNY+XreR9+xavnj4gBbT9tLSJBp&#10;sbxJqFiY0zgZY8njvmvMlDnlYuLtC4njpLGT9qvxG19rywWen2lo8IyMvzu7nrXuej39hf2PgfUY&#10;XfyJ7NURmGM7OOlcH42m+Flr460yTWfgxeXc9xo1tIl15xCMMZxjODj6V22jSaVc+CPAF3ZaHFbW&#10;AA+zRJgDAPoKLNRsDd2j88P2gE2f8FFPimxjP7xLdue/Arxq2yPiCrNKRlDjivo39p2zWL9s/wAO&#10;XIi5uvDse76rXzipI+I2gkP97I+tepgnemvmY42V5fJHSDYZZBhxuJp6rHlA2TzzzSsrLe4ZABty&#10;DUiBDO7IrY28k11nINYpulCxADGBUJ+WF9xAIPTvU4DGc8A88CqsyMbxnyVK9s0wIbryWtLIhZN2&#10;eQa47Vgo1KMCSQsE+YHoK7Nydkgyu7b8vtXIasGElryDhjlvWk90RbcxxjIyekg4rU1EhoNKdLUK&#10;ggGB71lggucsfrW4UMvgJipXMMvzZPUVRKVzY0uWRtCTJRyYSF4xSKsiRy7V3ESE1V0czf2dGrMy&#10;x7jg44/Or4GdXlC3TIuM7iMirQhylTbOQhLY+6e1PxGLaMFvnPcGlXyfLOCCN33qTOJMiy475NMA&#10;wmAWxwaGYfaVf+0QAq8IV60HbmXccjtihhEUi7Njg0gKkzEiQmI7s8H1pIlLMueDt61M6zFgS64x&#10;yMUkb/vcMnBGBigZANiiRmnKqpIBx1pjFQiSbSx3dPWnnzftd2pdDGDnOKaxHl7QwZT0OOlAFOSS&#10;5/tC5JhiVNowopqtKHuSBkEcsKefshUxMsmAeTmpcQtYzoLwKFHHFKwjKbYs029pSpfKipwU/dNs&#10;YllO1ccUh3iRw0cRI6A96VTe/uw0C7AD8oFFhnt3g6WT/hUtsrxI3Dgn2q3tiNz/AKnkOSMmsrwY&#10;6n4bwxmQlhI+T6VrSD/SZvmIIPFDQivz9slOOufwqucc4GQXODVplkW3LuvUEZqqXdbZAsQI3dzS&#10;aCxZgWUT8xDHY1rx7/JckckjmsmJ3MkZwMbRmthSfsnTt8tVEibJlHMeJj15GKuxsgGc444qkh5c&#10;eZ2z0qyjEx9EOGqrpjR0Og2k158U/hrYIuWuvEcQYe2ef0r9SdHhtofgx4UtY0QLZ6RDGAOxAwa/&#10;OT4TQpJ+2t8CFb+9cNg9MgHFfotp7sNO1iInpIdw/GmlyoGloctqcDD9rb9nKdYvll0y9Vm2+i9z&#10;Xb3io/hD4hR7OZPDV6P/AB01xXja6uLPWv2bbuMRca+8bkjsxxj613rLnVr+PywA/h8nn/bWpeqN&#10;VHY/ItVePx38SoyMbPFt2B/32a2NOlEl3s+0gBSc+9P8Y2jWX7VPxbs2VkH/AAldywGOxYmq1iLd&#10;X3+XtYyY4pNLoXVWp18XltbH92eF9aIZYVknzb5YH5WNV7dkLOcEKI+nvTDvBlzEOSeRUWMbk0z+&#10;YZSX5J6ioooLaaQxT3zKpiZ8jrlRkUwHAPPcULIolv38oA/YZAp/A0rMD6U0eYXv7MXwZnF4rMLK&#10;SM47+WSKossX9oXJ8nHygEms34fmRv2TPh8yyNmG9u9wz0yxrTfHzbgeTXFWVpHRh7uPzJLfcJ7Y&#10;7lwrY/Ovzw+NUPk/tx/ENADhpIW/MZr9C1PNv8pAW5TPvyK+G/2hbZYv21Y5jbqBPocB+uBSpOz9&#10;Tq6M8iG3bZkcfL271pQf6t/kqjCv7iIE9GJBrQBRYlPmHPp61ujnLcIQq4K87+tXY5JYdZ0m4SNX&#10;KXK7lI7VRgYbGOzk/pVoY3tjgMV5p3srivY+jfBt6JvEUrOY40msowExwDXps9vMmBuTDLlcivB/&#10;BsjCOOTd92eL9K+jbgCTw9o0oQnfap/KsZ1OZkw1OGvo9jozu3yzA8d69H0CNX8Oyzi3wAiKMjH5&#10;VyF1Ev2m2BUHgk5PpXpfhIWs2n2fmKojQ5wBgHFRJGijc7TR7W6j0SaQ28j7UBGT0zVxkb7UTtxn&#10;qK07WSPy7lVdQpTAFVpNoedihA3Vm9WapWCMRC3lAh5K1UZPLfk8l/TpV8EfYN+1RhTzUDJM/h6+&#10;mJHDjaaLAJqCzt8LvETHT43WIIwkHUVBZSibwb4fO4YEfPFXbSTzPDXiGEnKnTnBB78VzehyMvhq&#10;8jckeXfuMH68UnoM22IDyZj6R1WtxHJenEhOHPGKvKVMUJMHJXvT40hilLrGqsT0xTsBHMjfIoQ4&#10;96QNKkWPOBywBUVNvVrh87+npRtj87LOOBSAvNBamHS2S8Tei5ZcVn6hsM0bbEGMcmtC1WP7HcuQ&#10;wJPBrP1FFk09CbkKUfj3pNDRgzAf2xZvuPDCrrKxkYhOw61QKTOFOQArj8q0/n2afiQlTjpSGa9r&#10;HbjSmaRyvy9M1nXDxmSbZCSAeOKuzPH9hgQAZIFECDddH7MhKwE59KQXMaTa1uy7jkxnA+lZ8S3D&#10;aZdJvO7J2n0q0kinV7jzJiB+8wSMYpll5pg1Rth2iYgEfWhsDMh+2rK0UyDIc4b1rZjiX7I5VFYh&#10;enpTZYXZIW+XI71HL9rGnzhZRnZ270rjL2nPpEc+qSSaOskxwFcn7tW3kjI3KsanPpXKwOVlRJJH&#10;DF+eK34Wza7SOnQ0ANlaydZUlTaWjOGArDgjjQXiAM5LHqav3iXRJIxjB5rNtIroyXyiQGTaSvNI&#10;Y57VZNNui1jn95xXT6cka6DbqIQm1axNOe8kaZHlVDHMQdw4NdAIZlbInyMZ4osBkagUGswl5Vx6&#10;+tZUsW66uHSLPAxW/NDp82uackgkJWTketT3ltsuVENuVAA+U0Ac9p1tqCavLK9y4BHCntWqz341&#10;JJAgJ3Y57iiSaRZcm23HAAFOjknkuCDbqOO1FwNmX7MdDQgqrlfmGaxNsQMhMY+/xUku4IA0rdel&#10;N+TYvK5xTuKw6Ta0afKegqsykSja449auxrI27ERwF61Cyrv2lyOetIZXaaRJbZzCSQ46VFd3LS6&#10;mym3YfIMcdalKo19aBpTkPxx1qPWXCxWThIkAAGcdaBlG5V1WLLMR6CiGQmdcBlwRzUkCvJBAd6s&#10;SvAzU00U39mqsFqHcdaExGLci4bxtC8moy4AHHrXU2yhoCMg4wRzXHX+oQwQxG5sm8wMAFAzmtnR&#10;bk3AuXWCUfdwKYHUMYBDEcMxK4Oay53QM42DO8cVdvy32GxHkBTs6CufV3a7kDTZIPWgDoLcsY4y&#10;AAAAetaGG+ylxjlcViwb8QgvwTWyXQWoUkfcoApFQZl+YEbumaRUJuZv3C4xUiBBuO88vx70SGOO&#10;4/1yrlRnmkA5gn9myoITx19aoRxwtdLGU5EoznvVkzFWDABgTyRVPzVPimyZQAzuAR60rgaV3aWj&#10;3OllLCNRswQKr31nZR2+kudUKNk4AHSu4gsLMaO7HVozKItxTP8AWuJ19036cpkbAlOW29KfQLmt&#10;p1pu0tX8xXGOGLdar3v2WC+jBSJpOyK2SayrO5vjp1wqrMIo04PTdVaCMnXLmZprhnL/AHmNAWNu&#10;AzmeFmsyoMq/LnpWnqRQpGUjjA+zgfpVLcosAc5IHNQvNbN5P79QTwBmiwrFazVmuEXaGxMc1a1K&#10;PyhG3l/LwV56miOErcyyJMPu880XMV1dwW0f9pRxooPPehAh9tdwtY3HmeVu8vgAjiqMbE6nKxbu&#10;eKfbaXBbST5vnlkb+ItwKesYW5jbYDyaBopfxLx60ZO04xTPm3A9s81IAPmrtZiMOdyDZ29aAWOB&#10;t49afxkZHQ0c+Z14xSAO680o+8/pSf3uPSnDO5/wpCAY2JgHGTmm4PmcgADvSHbgDIB+tJkc5J6c&#10;0WCw5cbDzzmnbmHQioyVwuM04H5Zs5zxigBQPmJK596XPI44zSjmE5PTpSgAIAwFAx/zbe2Kbgel&#10;PA/dNx9BTTtwOcnFACMRsjG0deuaVfuDJPFNwvmcualx8mRg4osFhvPOV/Wk6hunI4pB/wAtOe44&#10;p2OBjvRYCMZyny/rUm4EDg4qNs+avynpUvy+gHFFgI2A82POelPDNvlxjtQRxwKP+Wn3evegAyd4&#10;+Tv604Yz0pny5p3ejQBeN496cAcnkdKZj5RzTsvxhO/NAB82fu8U8AbKBgbsxn86aT8x+T9aQDsc&#10;8N244pF6qDmj+Gj+OmArBCU6daTOQw3HijB/efMRwKblvNT5B70APJ68UnAXAUc9KD1IxS8ZPFAD&#10;f4lOztTVILYwRgnrUhBwDkYz0pON5x+PFIELxu+6Kdk9kABpAflIJpQMk80wAHnpRxxk04BQXyh6&#10;etMO7LER5pALkbH4PPQ4oym45lGe1LhjZsM9+lQrGgk+8xOaBEhzn7n605Tgj5DxRgbiM559aUgh&#10;h8vbmgY5hlW54NMCgbAXPWnITsP1p+eFwBQA1gd8JzkBeRRlNg5FB4Joyu05UUAGBg8Uc5HApTnY&#10;cEcUnOG9aAEyfNBx2p4+6Kbkc8U8Yy3H1oAZn951peBLlY8++aTadzemafgYIoAUE787B15pHC5i&#10;K7jg8+1HY+lKc/N1pgRH/j4PepRkITik+UxS8jJo58lhjvQA1o1JLkkEDp60YPlp8tOY/KufUU3c&#10;wlb5PTigCFs/aohyBipxj5fkP50u05XjnHejp3oAB95SSKVQPK74zTGI3JnPWn5GRxxQAvGF4+lS&#10;xk+aOBgCoiM7PrT1C7shj06UJgi+kswjiH70AH+91pz3EhBXfOMju5qiS5iGM8GozHceepZe3FD1&#10;GTSsxgOZmz6ZrpfB9/ptn490+4utQCIAea5Qhtr5bHsahljBtZwMgkcGlsI7n4i6rZXFtFcWN1JL&#10;GLuMll64zzWR4p1PSZvgl4EaPV988NupjXbyePmz6YrnVeGHwxe+deoVYDhulMhjsJdKh/dph1OF&#10;7Y9qdJpTTZy1IJ3Oj+HHiOxa1+KFvNsIUwmNP7/978q7DVda0g6DeCHXxIBaOSpTGCO2a8W03TIN&#10;O8V+I5lvpXjvZ1MagcR46jNXtfuIovBuuSgqoSzIx6kiujFTjzIrCRei6ml8MrmBfE3x3v7qdQZt&#10;VBjJPOB/hXpUus6U1wzp4llky3OQRXi/hFY28DXROd0khbIPrW+6r5MuXx64Fcyabujrq72Z6Mmq&#10;aG0hL6vOnPbkGuy0tdMm8K648OtTOGUHIYgrj2rwGBUEisJSeeQa9P8ACExHhf4hAvjESbT65FWp&#10;WRnyXVzsrO5TzNTiFw+GtHBO/JOBXzdrWR8RfEqlGGL9iD+Nez6ZJnXbohjzvGM15D4kwPifrqbB&#10;lbrJ/Gqe5KVtChC77lLRN14qw7EqcIelIMLHCMKcpkipVIPOwUDKsYkaQ5XAq/CqfZgCvc0BDt4x&#10;1qUYEJGwUAR7fmkIxj0oIG3oKcQnlt85+lIQn7khOcUCEwCxx6UwqA3XipB99qbhfNPzGgRGc84W&#10;q1xuGw+WxGRVs7huAY4JqtI3LqQSe1A7j9PGdYvC00fzqNoHtWxIRmH2zWJYI41iVlgY/L61sjeW&#10;mzFghuRUvcpCoqiK6JfqeM03DHZ+7OPWndVIz+FOG/b24FIoQAEMAOlNZeR9KcOh7UrcLGdhPODQ&#10;AwD5ASfpSjqaU8qcdB60nc8UgEUtukOOtMIbIJXvUuOuaG6Jz0piEONnIpGwLafA6EYpcjaPmGKC&#10;QSQCOaQAu0xKQpJxyaT5PlO44zzxSjjcNvSgn9w2QOvNMYwuPNQiQfdPHpSq6lJTjnPFR+WxuYyi&#10;YX+IZp5U7uMYoAkUt5LCnRkZUHIy1Rc74/m4pJHfzU+UUrASSAi5IC9qFxjG6mgSbAWb8KcOp45o&#10;ESMgEWcjpVRfN89l8sYzwRU5JIA2nFNyR5mPSgBSWwgMX603H+s59KcOUHNKSoYcGgZWH/H0BtOS&#10;eTUxxgghhxVZ2UahbsJB9/p61YkYeYDtP3aYDVxvb5DweDmpAPmfPfFQgnnDDGfSpwVMLHcM59KT&#10;ATOEfFHWKPMufwppxtPyGm8714oAkOwRNle/X0pBgqDkVG4VkIJ780oCiMYJ6U7ASfw9KB0X5aaN&#10;p6jinHaVOGJweRRYQ9ernkjHT0pwADqNpxSAgBSemOlG5TIfmPBosMaw/wBIBA4pQV3qMfjTmK5B&#10;NHBOeKLAO4/eAeg4qI53EAE0/nJ5ppP79Bn8aQBtGxfkHSngDycbSOaUEFMk01mUDlh1oAVgBF90&#10;nJpgI8zpxipCU8iTExwV4qFOshByaEBJ2Y7RjFRkgLFzxnoKkb7i/NxjkVGAuOlAC7iSucUoxyPX&#10;oaaQuTzT1IycHtQA/aD5fUknmmu22eJd46U8k5yM9KhcDeGOSc0CJARuP1/KhiARx1HFN4wPl7U4&#10;jIB9BSGKM5BA7U4FckFDSAjyVO2lyM8igA42yH9KUMMZFNYjy3HahQNij2oAU7iw4FLyJYxnrSn7&#10;hOzOBQAPMVhknHSgBTuEoHFKoG5setIA25sjnPSkBOaAJCw2MPL696T+CmnlT6etPTO3IHbmgBpx&#10;nGKB0Jz360FfnlyxxQuNp4oAf83B2ceuaTjbwtJxsAZj1p4CGLp/9egBGx5WCe9JxnG6mvwq8n3p&#10;AB5nDHNADz94dKXjYKQA5Py9/WlO7c4MfQUARnPnAbOMU9RxjNKqsR94DHrQMmVuORQAoGSeO9Ip&#10;f96uGIJ5PpRyNuc/epzE84H1A70AIPwwKXP70/MOnWmcFWGD7CmASecNsRyfWgCYHAb5O/rScbT8&#10;tGyTy3yBxSc7zlOAKAF3YQnBpuST90YxSkfJ0HWjB2cNjigB/AgX91mmjOG+QilGPIOHPB5oPegB&#10;cruUE84pO/B4zSAfexR7ZycUAGSXYkcYppzz8pIpxxgfL3pcHD/MM0AN42qRH3p3O77tHGORRkZP&#10;BoAkBPy8joaaAOfkFRnqP3Z4pVZiHOe/SgBTncBtyM0v8P3h09KBjD/rSfLtOAaAFIHlnH403CeV&#10;gR05ccmlYrubC0ANUjZ0OewpDt8+AnOM80nOV4p4xzxQA5yDNEEQY28mkIUQqA3emkDcp3Hg9Kcf&#10;9Y3znO2gBMY289e1L36c54pqiT+90bpTskvyBnFADtx3A1EzEZIjFPIBXB4pjg+XjNADl24J8vrU&#10;3ylnwcELxUAJ2e1OBG5jnnFAC4+Yn1pwDCJ+mMUzKkN8x69KdzjoenrQBFHnzbgFT14qY/c4Izmo&#10;8MFHPGaeAdnQ0AB5Uc0o6P07U0/6xTjjNPOA7cYyOaQETB/Nj/dMRipFGUc88DpTTv8AMAD8DqKl&#10;xiAcHJoABjPA7Uwk5PyH2oB+ZQVpTkyMcAACiwERJ3j5c+1SqEAzvPP8PpSc4+8KdgY4oAUdXzEM&#10;YqPaA7deTUn8JzSn/VjgUAICdrjdxikC5ZjjgNQM73PP0xViFWMqKTyzdu1AFyKONoSWeJUWEtI7&#10;sAqovUk/Svmb4jeP59U1698P+Hb64h0qC4Md3eQth7xweQGHRR+teweNr2xe68L+Gv8AhP7TTUv7&#10;WSS8uDIAxhT7y5PTI/Ovk1B4W/4aI+I66FfNPpNtqMKpLt+8UOJDx2PNcmIrqCPUwOD9o7vY9YvL&#10;LTfDn7C/i/U3ktf7SurSMbmI3nfwqg9eB1xXx9FqGor8b/Do80btTv1abIztUEY/SvZviJrN5r3i&#10;C1tYLydNL0uyRpBnCs6jvXzp9uk/4XFeXPmRrFbWsiRHHoK8lS9o2nqfT3VGKaVjV1e3fWf27dN0&#10;yGV1txq9ruKfdCpyxNdp8XPEs7+JdI0C0lKWdhYxC7ZG/wBa4GFX6Csn4eKlpZfHDxLd2QMpgeOz&#10;39cnJyK4iziGoePtduLye4Ly695zk9CAc4/pW1lol0OaVRy+Z2unaZa2Pwoh1C8siby8QC0j6HHZ&#10;jW/4L0XV9d+Kng2wM05UaqjzuOgTPSsTX9Thu9b00pH8kFgkNtEp4yBivsj9nrwzHZ/C69127sl8&#10;243eWWHI9MVvTpORy16qhFs97is7HT/h/wCErK2gjSODSo08sewrKdiblOTgVcuZZnlYls/vCR71&#10;Rb7/AOHNelTjyo+aqT5pNjOfPYheM1GzOZyCTx0qXnyyM0xcGTI61ZAoWUmdgRgLzmoOpIwetWMg&#10;LdD5sHHeoD6gUgEGRG4z0pflPmHb1HBpcfI/zU0jnhM/ShDsLj5u3vTRwzEL+tDfdOBimr1PzHg0&#10;XCwD/WP8vb8qcPuEFOexpvzZc5H0p68svTOKLgLzhTQN2R8nenfLkg+tIdvmDk8UhiSFlFv845ar&#10;gziMZ6qMVXYK1vFmHJVuKsADdHh+3TFJjDnd07U5gPKb5f4akYZyRH0HSo38zYSEB9c1IGJcjD27&#10;HHGrQ4/OvdpCDFZHd/zC4f5V4bfhfItuvzahFn8DXtkBL6Tpz46abEP0poCs+N7ZpUH7+H/roKdK&#10;BuPGKRf9fDz/AB0wH6ou/R9bQY+fQZsj/gNfC+nhk8VePF+bI1+Yf+PGvvGZM38gycNoNxn/AL5r&#10;4TB2/Ev4lIEyP+Eln/D5jTT1CWxsAnMXyjnNSDG08VGmNozjgetWB/qyStMkYwyn3eKqt1I8s9at&#10;H7vWoPn8045wKQERzuHB6daTA2DgVKy5Q5Y9aYV+STkdKQyI/wDHxGC4wUOKZjgZxw3Bpzbjn5cA&#10;U5VG48jpTAYfvA7eMUD73TiiT76AL3FJgbyMMDjmhASD7qgzrTH/ANVL8uemKQKuT83NISvmNxnm&#10;hAA2lAc846UEJsQ5bk0wFPMc7TnipOcH5elMQhVQoPPIqIBjLncelWCGKrwMCoypEn3aAsRHbtk/&#10;cjr60zA3AZxUhDFX/dHj3phADg+YM46UhjsFoG+UcVC6gEDI6VKrEZwDULlN8rKnbkZpiE4+Uhf1&#10;puD8mR360mT3jHX1p3ZufSmIil/1TcE8ilTAB5BG0YFSHJQDAFNwvmDdGfakxkbIWukYR8bqvxad&#10;pmo3jw3vieaytFj3TzLNs+QdR1HWoAH3sMALn8607Ow0S8mWC8upo7V4madw+PlXrTW6E9hNJvf2&#10;SNI8c+G50+DWq+IHXVESQuVfbk4MgUnJx1966P4v+P8A9nttQ+GiL+wb4h1XT9M0d2tpv7JESymV&#10;cFVBAJCe5PNcfpPif9nrRPixpkuk/so6rrctvqACzBBICynk7cn+Vel/E74nak3gr4O6oP8Agnfr&#10;89hCkpS3nsQzTll+6qhQVVfpX0FKLmo+7ex4Um7z11PiHXPHHgZo3XTv2FLi2tY53MMLW+WXd1z1&#10;rK8IeKfDVz8YIYLn4Na3pqyIVt7iG0K+QT97kDPNdVr3jzXbrxL4qv7H9hNrCKNwbqCWyIOW6YHt&#10;9K53S/iHr0fjCxa5/YqV4hOFbZZtkA9+n9a59XfQ2lfl+R2Fy37PMXi/xBFqaeMJ7iOUPFcpC7bm&#10;JzwR0xWTo502T9sb4KXVjq11JaSX5EJlUqwUHuDXdf8ACdWAlaOz/YYilyinzpbQcE9eorjJZY4/&#10;2lfA+r3cNpaIfEFsPskYAWHe3T0rKbu2TSbTSvc+lNZlT/hYF+uYsiGLqea5XxE0KwLgZLoASO3F&#10;dprNjon/AAkuq383inRYo20uB8SXKrgYz3NeUeIPEvw/a5Mdt4kNzJHkKkClgzDqCRxXnylqepsj&#10;svh3Zxu3xDaTTJHUzQbeo9c16P4n0zQ28J20pn06MwWpcRyzBQQOvWvlqLxx4tto7yKx0CxslY8y&#10;OdxI9cetcfrPieG4ll/tX4y+KLyV3/49YCwX6dhWqdtxOD37ndXvivS/+Eov7e18PZRJWTcDkMR6&#10;VTbUdauWcJdRQrg8u2P515Hc69b4sYbH4eQpgH9875Z/Tgf41kajda1dwWiTapdIvmfMsTlf5UnP&#10;Wy2GqaXU9bur/SrRF/tD4jxzSM5PkxSZI/KuevvG9vDKi2fhB5eAFMrZ/wAa81jsE+32zvJPswch&#10;myW/GrQhj88stsowflzWbk31BaGxf+IPF1+Tv1m8iiYndHG5AArFS0ZjMz3+oMzNks0hI/KrIRdo&#10;woHPbvVpFwD8vAHrUpWCTctyILcra2ISa1wp6BQK9P8AA8FtJ8VPhkZjdCOXVkEhjcrnJ6ZHrXmk&#10;jQiyk+SXO8fKK9A8KTTraWsws+ItXt3TnBG05ODVXI5dT7x8Q2GnQ2nw+8jSFVYrRGj+XcQcHnPe&#10;voWNru4/YK8MmVboyeVahtsZBwsg7Yr4L8Q/FLxBJrfh21074YaU0NnpUQNzPMAZWA6/h+tadp8V&#10;/wBpK88CW1tZy+HYrVGIlk8hWJC9B04x+FaU24rUcqd7H2D8cwr/AAH+EqixzI2v2jRsxx5eAuTz&#10;7V8K/GURTeKLVIJrZ2TTLZWEbAksVAOcV9AeCLH4v+O/BXi5fEHx4v4LTT7OVrfyrTb5jgdAeOBx&#10;nFfJ2pQXVr8aUt5ri4mZ/EckJaRs7tjlR1+laxqNySsaRhyq1z6E+BN1qCfAv4m6XLEI5LW9V4t8&#10;m0FXHQc9jVnxpFqQ+A3xwRo7x3a0DR4y2celeaeK7n+wvhNq9x/Zeo/aGsYX2QsQfYkjsOteNaP8&#10;V/Gl744tNJtfE9tqDzYSNHhI2juMkDOPrXHUXPPQ0pxfLrsMtdM1h/DWm6tB4NuLw2F8xu7VSVcr&#10;3IXq2K321Lw/daXbNbxpA0kZHlO2GRh1BHWvVvCVxY2fiTxjJqelWrXc0CfY4t+1Ofv5XvXNfEXw&#10;b4duPCeqeINHV4LyPUoXntYPuupb5iFHpUuSvYz5bamPoF4YknDyBQZMKc12KXLfby2SUNo4J7EN&#10;XAXUXh2C78GRw+MnleawRnRlwyMBlgR9a6aK5tHWyjS+Q4hGR34oaFufJniCCGH4z/GazWIbI9Sm&#10;lQEf89Oa5z4QT/Z/2z/hunmYEl/cw9eu4Hj9K9A8Xwxj9sDUEkiKxX+guVcf3gMD8a8S0m4udM/a&#10;U8KXAJ32vxDj6+m/B/Q12w96OplN2Pt3WkVNbvMy4C3zEDPvXNeIbF9TsvDcSyOdgJKnvXcajbQP&#10;e6tdPG7JNZ2sic8DdzV/T7exbXtaY2EaBLBMNnrxXLzJM0Suj5J8U2lxZaw0bWTIn2KTGfUCuq+C&#10;eitP8OPiZe/Zd7SayAp/uhOf1rN+LFxA2q+IzHONqSOqAdz0New/A1Nn7LujiOzQtPdyFmArZT5V&#10;cicbHdxXccfhLUmdn3+Vt2/TiuFNxJJ4h1AC24VupPXNdzrMDQaT4naOMMAgIU9ia8aE9/H45gVo&#10;wUMxLYPXNc71fqax2PZNCIM2kxFWA8zOR3rsLqx8PXFxcLqmt31raxRDdJHOV4/A81xPheRJNTVs&#10;/JGRyRXf3c+gxRRTXfhfUL1SwCWsS5Mp9KqTshXueUeLYf2UbbR7lhpnje/uSpCOIXkXPcgnj8q8&#10;Wl/4ZyudUgXUPif4ygt0JKQRWjKR7EjmvqbxF4l8Wn4U6l/ZH/BNG2e2s7b5pri1VSQ3cHHNfLFx&#10;4nk/4TLUBd/sISTyecd0KWLEAn6KaVFvfQzlrLYyLtf2UYp5vIk8dXC7xgmN+R3r1LwLpfgbUfh1&#10;8YrXQPjPqFlp1xBE0lvcNsMbKOQhPr3xXnVz4k0vMiJ/wTpkgOf4rRx19ytejfDyPQ9Y0vx9DffC&#10;OTSvs1sHiggl2HZj5icYz+Nby1VydL7HE6xHfadHrEGn2NrdOJSjSGQSYToSevUV9T/A/XLe6/Zu&#10;8Q2MHgF7IaZc7RO0eBcNIMtz3INfLmr2EEfijxAPC3iBGjZJhI9xNu3kZDYz0xXpHw58dS6P+zho&#10;On6t4FtjJHqFwUmiYAz5PJbHpWU+Zw0NoRSZ75rW1LW7LhGUtng9a8l8SSW0nhadhd2q44VS4BFc&#10;f4i8fX19Ikdh4P1KOMvjEaly341x72Xia+1axedtUhcsAsJJ3c/7NYJXN5SstCrdTRR30m6+tvv/&#10;AN4c01b5VtJxHa7+QRs5JP4V6Jp/w4SW50Zr3VJonmI+d3JIz2xUXjXwjB4f0i3Nndu8kunSMN4z&#10;0Ga6FOKsjm5WziEn8YXIgWDR5gNvfNdJYeDvi1fRW2PD955Mj5aR28tQPqa6T4HNJe+DvGE9y1vN&#10;cW2slQCoG3npX0HrGt29v4fjWS3s4dsOAqScn8KmU7dC4xueV6L8H/N0uObU/izZwAH54YVLEAdf&#10;mPH6V6HpHgX4MWF1aZ8PXt/MrcNcHCk/TiufTxPqLWrCHUCUDHCetamn3niu7mlYeF1aBTl5Ccbf&#10;p61h7ZvY25PI6jVNU8MaZrfhjT7Lwt4VsridvkSO3UkD1zVuGbUptVO/U7lpNgMbDIH5V55c2lj/&#10;AMLb0DUdR1jQ1t7VXdnnuVBwPY88Vk+JPi38NLW3nj01bzUp1JQLbJhQR/tdPyqFPqW4XVj6Gt4N&#10;SOkbri9ty+3nB6is5b7Tofiv8PLR7uzFzeXjLboJeTjrn0r4p1P4nfFO7uAlrDZaXbyufmBLSEHp&#10;zUHgfUfEb/tifCu4uPGGr3E//CQw7mlcnI3dBn+laqbm9CHT5EfpDqJlikuiYZN4sSWC8kDFfPfj&#10;/T9PbR/hTqtqkhM8tyt0HlPODxwTX0jMf+K3tyVXEujxq2Rx8wr4O+NupeItP+PlpoY8W3iWls8s&#10;8OB1J+b8qrmsxctz6D+G0tlFZajBt8PRyz3UckEk5UY25Lfer6m+Ib6Vqn7JujJa67o1zetp0ctp&#10;DbupMjRD95gDpgA1+a3hXStf1f4O+Hdfn+KGovG0ky+RGSmwRnA6Y64r6y/ZktNOf4q/FtpRqcsi&#10;+GJI4DPOzqgPDbVPAJHWuqn7yehyOHJLm6HzZ8TLmw1DUfhsba+QyjSZ4pAq4YMgwQfoa7X4e+Mv&#10;AOlfsk+G9N1Txt5N22pXBWGSM7doJ3Hd0Nee+PLM2X7UGqW5RlSHxxqMYGMfKznFZ/xc0G2g/YHt&#10;rz7BCJrS7ilR0XDBX5Iz71jXb5LLqdDXNJaHpPxV8Y/DDUv2NdUtNP8AHOn3M1zBttokPzMwxuz6&#10;Yr87LO3uIdX1xZjIqmcmLjr61dt7kfYdEaKyuUzGM/OcZx2q8xZp8vMrMR1xTw0HFairSVrEKhsq&#10;QmfWnhTlspwTwc1ZRSFAClsjn2oYKVyATgHHFdNzlM/V0D+B71vKY7Sp6+lcwm020b+bjKAYrrJ8&#10;nwvqqkOQYyTXJRBDHId4ADniqQ09A6GfK8UirKZrfbcqRzwacyKXVt3fpmk/dC4UhXwRjrQBq6Yy&#10;/wBqwgwZzKAG9aq6yFHxKlUEgeSuc1JpQI8XWyfaH/1wJXHSmeIQp+JELgEAxKD74oAqMGCxNuB+&#10;fpTynKttAyvNCry+c9RxmpX2ll2lgNvQ9KTLiWfC8gHxy8MgiPm4wpJ9a931jal8ifKT5QNfO1oB&#10;H8TPAkiySDGsJ0+tfQ+rK/2xnxuP9nxH8xWdRGtN7nK3JHzEH+Lp0rJmG+F1FsB1+bPWtGbe0j/L&#10;tUHnNUH+8fmPJ4rMbMCaCUJNjbhQeKsaYkh0tf8ASBkyHI9Knf5ob0Hpj1pbJYvIkKyyLgnIArSx&#10;BfwVjkyQRjnjNUNRKnR7VA27aCSuPu0XF95Uco8qJv3wyGPWnXUiS2sbpaQpuhGcHNNRE2cXetcH&#10;R3EIIYgjA71m2EE8c8ZZZMtINwNbpC/2jKoYkKx59zTzhRzKMjpxVJlW2N5EdLFtlxGg+wkkevFe&#10;TXZVtUvyr5UXTY/Ou53XwAxcPhuPXg1xeoxeV4h1RMEDeCPfNVEzq7IqcbVUqBkcn1pAxFzGdrcU&#10;ikcAxZ549qccFpsRgkkc+lUc513gydof2gvhVMQQD4ttuc+rV+vs+5YfDMin/W+H7Yj3ytfjfpLF&#10;PGfw2IxmPxZakkf7+a/ZaNkk8IfCN8p/yJVtn67Kqu7wijSl8R5f8YoGk/ZY1KQS5+yatbsPox5r&#10;x74eyLH+1H8ESGODaSgjPHK17n8S49/7IvxYJHImhJGfQ185+EJ1i+OXwKuSwUHVBGSenPFcFPWd&#10;up1TVon3HNFIfB888TRl45DlD3BNed+LEZfDmhsIdv77LD0r0Tax0m523Dqslup2+9cV4oilPg+0&#10;IXLJLyfWrqaXJg7nEQnLk7Bnyx3q2M46Gs+NgJ0weWxn8K0D98HJ+6K5jYRt/GG71EzLtjBLZ3VK&#10;SNrVCxTByV4PFDGULg4kmxHg7a5TUSQ1xutz/qmxXWyglp+edvFcxqoY20XTcciqiEjhtNLtr2qq&#10;9oUaTQr4AewU18+aDLLH4d1RBtBi8WXYJxz80hr6GtjJH4ov3ZPlGnTKD/vDFfPmmRtF8T/ihC8G&#10;RBrkjGPP3txyK7KW5zT2PdvBzIl/oxcE/OpIzjNXfiwkT+I/hFOI/kELrnPrWP4NLv4s0LzXIBY7&#10;VHt0rq/ihbofCPwzfyWwJpMkVy4tWkjow+qOBtC+61jLcIgK/StZZXBBVwcGsOw2tHE4v8naAeOm&#10;K1sEOgCk8da5TpsTOxdr2RouFgPOe9eC+IVC+PLt+uJjn8a95KqdPuFa4ZV8kkjHevCfEakeNroH&#10;d98496ql8SJn8LMVV4c+qmqw3l5AyHGTj3q2rKEUBTnPK0NtdpfkC4xwexr0kcJnyBzbuFjH3+ar&#10;y/NboRGy7Z0/E1fdYy7b58MOw71QTzn8URNIwSCFuFH8RpoR9A/D+Q7ZyY2J+zpjJ4HFeoSM2xvl&#10;OezZ614/4EkLLq5EOR8uBnFeuqjfYYwFJ28k5rOornXQlZ2KEs8KtCHWTcx4OOtTjpEeoI/Kql8Y&#10;9lqSVGH+XirKEGxj/e/wjmuWSsdaZKEXa3yHnrzVq1EnnR8g4ukwPQZ5qsCpj27W6VNGdstuFzkO&#10;OfWokikfPXxVjx+0B8QJBG2yW1tSuOhwBmsv4Z3y2/7X3wDuOEC+LYY2BPQMcV0fxXXb8QrBhkk2&#10;4OPWvN9ILx/Ef4eXH2dkceM7IvtPfeMVtR7HLjHaWh+t0qt/wlMzkcNaxNn9a+dvig1s3x58DSfa&#10;H3vfwb/YK3FfRbjdD4MlEnEnhe0Lfior5v8AixY6lB8Rv7R8iP7Mt1bFAeo55rinF8zsRGSS1N34&#10;prZTeDP2f42u4cyeGJAJG6/KucZrrfh29y/7LHwj2sCbe+mVh3IDGszxdDol1+wvpmpy2R8200qM&#10;20mcFCV5/OpPhbNDJ+zR4OaK5JePUZlmA9etYyepdk1c+df2tIVj+InwCvVTJl06VCPcV8pTrbJq&#10;HwckUETOsxn3eueP0r7H/a1hDeE/2aJsf8vs4P1r4z1oKdC8PSZKkNHgjqPWvUwTtGxzYhNpHQzu&#10;rTOGlz8oxSxFvmBnXAHAFV7do5VkZYX8pLWP5jxk4q0oi8uUrk5P5V1nMmIQ5LbD3qtc58tP3oDZ&#10;Gas/MEkAH1qncBirkxMQRx7U7MCs7MwdQV5xk1j61Eo0qxfeuc81qxS6WssyGd3fHzLjGCapapE3&#10;9gcy7snKkHtTsQzkx5Qt5MqSxHHtXQaWufCPiZJISUe3+VgfuEf41zw/1bjyxnPWtvRWyNdhMxAe&#10;yYgepFMlOxc0eSR9E1GE3Ee1JDtGOTn3rSG/yHjeOPIPGPT61haSVDayn2dy7SYUg9MVufu/srBt&#10;+Qwz7VSYiZdn2dflJLHHTpUb+ZslHRdvSpN0ZCBeFA60mJePlzxxx1p6DI0K+SqhTkg0DIhwx/i/&#10;KnlX+yqdu35qiw29zvzRYB29Szgk/d6moDjZMFiY/NT8gyAFc+9NeSNSzF8ADHAoFYgYEMf3rZI+&#10;7UWflcGFmIHHtU48o288gnDDHTuKhLObPd5ZCbuuKLDsQgHy2VkTcGyTQPKxKoxlutIebiVxE4Vg&#10;Mn6U1jGFLiJyAetFhEUyQhHOXJ9qrLNcK8hj1AklfuFelX2z5KsQBx09ajVrWSG4RB+8JHOMdKBn&#10;qfgKQv4YvGaA7/O5UV1lyuNSl+QLlciuN+HrP/at7GwTdnDLXe3651u8XafkIpPUJIxZ3kMVuuP4&#10;jxVZ1xDz6dqsupF3cHJGB09arOTk5z9KBCxMildoblueK24jIYIiWJBXjisRCQoxGn3q3LcsLeIC&#10;RMkDimnYiaJQcFj5Z6dat220yXHGAcZNV3BUAMRnaOlT27Iu8cnKGqT1KSPTvhhcCH9sb4ES5AA1&#10;Vkz/AL3Ffotb/L458UqW+SSCNgK/Lzw7dPb/ABZ+DVyp5Txtb57cF6/UAHOv6fKv/LTQrZvzWnOV&#10;1YjTm8zM8aWkl58NbVI7RGktvEtrJHuONuG55rr4nzrug7sfPo0K5B44AFcx4sD/APDPHxXdWmEi&#10;/Z2BQ8gA8mrHhufz/h78MpzM7brRRuPqODWR0X91an59fHe2WD/goX49/dBUkjRx6civP7TGTl8j&#10;ecEivcv2m7RYf2wfA9zsH+laFg8dSK8UgVfsyg9cdqE7lVN0bdmMvN+9wAvJqXOZMedkbqqQFlST&#10;aO2KesiR3HzIc7unrmmYk0mwRyDdxkZOapyyIssahVJbgHPrU9yp4ZRIFkj5GOKytqfZV3SPky5H&#10;4UAz6J+Gshb4DfF6EQZexuYmQDoFf+ua2HDnSoCzfMWrl/hBMsvgf9qNd5B+yWQwa6ccyTRnPEhz&#10;XDXbdQ6qCtERQ4kXgH98nH4ivkT9qG2dPjP8FblU/wBfobA8c5UivrxRiddrHPmAnJ9K+Zf2pkH/&#10;ABjFdrG2MXCHjvxSoxvr2NZdu58xxlfsEBCjOwA81dgxsj4U4PNYbmcPa7FZgwXIFbcOMIAuMxjP&#10;tWxgWm2C5UBcAirFux3zfJ8qNwT3zUBIETAgnCnBxUkG1tPIaVhmTrSewmrnq/g55DLEPNPL9K+k&#10;NPuC3hnSYihJEeB7V81+FPkmsn+0JwAMV7pob3Ju9PZpQctjHtXM43aLpqyZqahhZyGhYDI59K7r&#10;wu9uumSpG6n5Rj3rnL+GMtMHcfNF6VN4dUxXci/bCw84CmrXsXJ+7dHtkMLHT7SWAtnb86561ani&#10;cadallyu4Fie1V9NM40iMBGOQMH0ro7iFH8IqCe43461CSLvsYsrWTadDGi4+UdDUtvHIdK1OP5d&#10;qqCCT1pqQwCSQJDhQnQ+tVUaQ6pKPMlxyCuaYixo0cJ8V6l/p8AjMJBXqOKZLZaal7rbxhADKSVB&#10;70Q2yQ3NyYt67zliWpuE+0Tfvn5+8aVhkUSSsCRDwrc9qllVzHyOAtSI0YcKJjknnFWnhl/s2aUo&#10;2wEcmgDL8u8FuHjtw+D8wqf7tlM7WTbzjIz0q7HLCLNPLwQR8wqJvvSnrkikBC8xWyVei7elYlxK&#10;JUljwww3Bz1rau0/4lgKqM+tZkNuWkLGf5s9DSZSI4lJs9gAAK8mrEKyhIkNqxCk7Wq4Ioo0+ZTn&#10;IxUctzEsTqrxZUc81Fxkbhscthu1aumiYWurPJagARcNnNYRmQhtzN15q/b3TizmTDbGT8qAMHVj&#10;m8kZIAcyH7vetCxRF8OQlJGBZDuBFNlSJrZiZBkSkj3q/abHt5QltgLFzSC5lvv8q4Bk5Dc81FGo&#10;kliIuCoBwferEkQM0jFj/rORTHKia3WOMAelJDRXuYE+1xFZ0IXqcVXke6S3d4omYgdKtOSLmUNH&#10;Vq3EDPGG79OKYGZb30rQKs2jyjJ9KrxCdPG8ciNKI36ccVvzJbpMq74eQe1UY3kN0QLZSA/BxSAk&#10;uh3WFlJcE7e9aFtLKbZAVbGzH0qMDJOQuAvIpm8KjEA/407jNe3jtluo3Oxm39xVvU9gsPNVgCVA&#10;xWZayRyRH5GyD3pmoyFraNROflFFxMyZChuLTBOCrbjSWfnHXAqwMfmOMVHI57lRiPpVfT7i/i1C&#10;6kM0bHfhRjoKQzcn4+0bkG4HoawHlf8AtCThtuetbEryOQ7BQT1HrWZKIxN1T7poQGrayyfY22yf&#10;Ls5pWjyC3PBOaXSVgaE77qIKO2avXccSW6uJByDxmi4Geqfvl2wA5PJrI8RI0vhwx7jwR0rbgMjx&#10;yDz0U84OKoTW7k6gslwDkcmgdznNDW5WVg98+xUxgmurjZV6E/NJyax4YI47iFZDIqeZ1rdZIBJa&#10;iORSNnapig6GJrujrdnSnt7uBWCkybh0q3otqlvpuPt0TygEM23GT9K0PM2+Z8jcDkA9ahTa1wpW&#10;IoN3QVVhEkvmsMsrM2WxWZ5Ma3Bc2oyW+bJrfOBbr8i9KSK3tZrrY7kYP50AZkRQ6lah7yFF7AGl&#10;utw1I7L0lMiqGq2UkOqRiOG4wZuMk1YVSVh6k7VBz2pgX8yPb24DgYHAprWsjBhLcOGI4q7DGEji&#10;ZoB90c5pmoSzJFbv5PBXg4pAQQiCDTdQEkEj4HGe1ZLTWkl6WjPSQHjqMVpxySSaMxMm4kHIxXL3&#10;wkS+UwIAWbk9qaVxNnbW11fsIilrMfkCgk1dv4oE8MyNPDA0j4IGc1g6TLqb6fbRyxIcD5WHFX7p&#10;gFXz5zkHgGiwFFbkG0UR2iKAMbQKcJYhGuUTdmiSOHbAyptUr0qC6RV0CVkDmTGBgdCaQzVgHnJc&#10;KnO1fm5rLltpF1mQsjgKfl5rd8M2yxeHdTMtxIZnw2DVjUY4XEbqzbwpyMUW0AwYjdFJf37EGrcU&#10;OqfZriVVwB1yetR2rqssgZeMmprmec6fMFmbbjoKQWJEaXdDlmJwc89KslCdOkYr/FWDbSOSAL0Z&#10;L9D1royw/spPlc8c4qkwOdHToMetKO/GRSDG3Bb9KUjknaQK62Yj8pk9egpD9480w9+KcMkx8+uK&#10;QCqUIOQenrSgLsbk43UceWwIpDtEfQ8mgQ0hTdKQDjH5UuF5+bHPpR60cbhkUBYUdW4o/g60DGaO&#10;d3SgAy3y4pAx2sWQ57GnHHfPTilOSMcUAKSx528baMgYwuaORGQVGaaQ2YvXmgYrltueOtSDPlKQ&#10;T0qLB3HOcYqVeIl459aLgM5+f5BnHWlG793mQnrTSSXqZR1yCOKARE5IlTjrT12lX+bFIw4fJB+b&#10;inqr7DwvHXmgBPXmmt95PmGAadhzIP1pGB2nigQ5duDkj2FL8uHO7p7VEpyzDB+uKkAOGBXoetA7&#10;CE8/eoXdz+8NBAPc5pwGUHFADjxGvz9+OKYcgtl+eKfgAUoxtk+6cjrigBvP7sgfjS/wHmj5vlG4&#10;/lTuNw46UARfMJRhf1oBBdwFwRTyAXbLcdqQ4Cg7RzQA4dT81Gf3Rye9Hy/IQvOKP+WZyooAUEbT&#10;+8FHy7n+XpTfl4yTTgODxQAoxgil7DmmcbxlD7Uc7gdgyfegRIOvvRzknimOcMBjmg9R85yaB3JF&#10;4mY+X29aRgpLEZpvVlBZxz1FPO/y+UUCkIRQAw560/I2PxUX/LQU4dOtAxx27Rgc560hyCAXzxxS&#10;ZOfu04nOMr9KYBzuH1pCBufLfSl9eKXH7scUgGqfujd3p7YPTpimH7yc0DduB4oAU455/wDrU7ns&#10;3NMOAkuYWJONtOGdo+XtQAvzb+9H96ngAjrzimYbMnykYpgAxtHzU/kNnjjpUYx8hz60uDiQ5oAU&#10;n5ydo/CjHyH5xQQNsY3dTSlQGX5+1ACfw9e9L/EeBmhvujC+tJ/yyBKgc0AOzngjmm7fmY9eaCrb&#10;lOQRS84zSAGXMseCMEU842/eHApgLnGeKdxk5FACggeV8uetLjh/mHSkB/2acShRj5fb1oARC4yA&#10;6nJ5NPZmO0ecflPFR8eXJgDilXJRSGGM0wHbQYyWmGc9Kb8vILE8/lSc88Gp9qeWh2AfLSAxtVsr&#10;m58KaisayZCZUjqMVW0hLyPwpaiVyfKR1A716FowtVsNWkeMEC3IAPvXGqwfxH4lRG+RHfae3PWp&#10;jH30cso6lzTprOTwd4jaZowILpdgPU5PavPPiFPN/wAIlpMMSS4uL1MBerAV3WgaVe3Wv31uJgsZ&#10;uSWLNgH2qDxXp9hF8RvhraZgklt2dnAOQnpXTjI3fyRpgHrfsxPDlrNbfCXwckkLCeS03Op6gHpW&#10;uwG1sjBx604M4W2UuDiLjjpTWB2ZyCM1zQjZG85c0mys3DTEQ9Ers/DkrjwprQ83ho8N71xzc4JY&#10;fdxiuj0g48L66MnJAxV2Fex0GjOp1i5K7jiU4ya878Vqn/CzdclxlpXTj0xXc6JxqN2GJzvyK43x&#10;co/4TqUmA/MBinHcTdzDUlioAGdnJqygOACwNVo42CoRIMVbXA29qsm5OMbThqTHztQP9Wfl/WnD&#10;7vTtQFxh6420iA9ccCnnGAdv4UADYvzGmAh+907/AJU3nzHAWn4bZyuDmg8tk8cUgYwfe6jiopVH&#10;BwOtTkDamF5z1qCTfiUH0oEVLE3UXiycicOjOOPSujlyLyc7FGVGawLFca+vBO5uc9q3pdxuX/nU&#10;spEOG8wZbvz704Hk/OMZ54pDkzJgduaac7n+tIskG3J+c9fSmSZEykHgYoOdtGT5QG09fWgCUgAE&#10;8c4pML5qjdximkt3HOKb/ExxQA843nB4zxTCCXYEMMUISDJ+74B45qbjYhJXOKAIf4Quw9etOdV+&#10;yOy44IoySj5AzQgP2dwW70gG84jz3FOGPMPTp0obOACRgUwHg/LTAeGwTwaa2TEcMfvU0ljtG3jP&#10;WnfIYWyOccUAL82UwOcUoUEgknINAJEWOaaMjPNAh5wH/wBYTTM8t8pxn1o7rzS5OXGw9OtADSzl&#10;0AT5cUZyJhyOmOKYBifBk7elPIJspwJlVihw1AFSW7tINQtYmuI97vhVz1q9KrGzcgrygIrjV0nU&#10;z4zguJ/EXmhbnIjx92uwIYTR5b+AY5oQXM+KKUXLlnJO6rrKCMdMVKwzJH071HyXfOBS2GR4wTkD&#10;rSqTk/N+lBBLx/jzTxgE5IoAMjdwKfgfvflHAFNONw+aql5LdC3gVIBnHUd6ALDhgMnHSolY+aR6&#10;rxUMZu305xImDjmpI1lCQ7mywzzQBZAOBzSjOGwBQmNx+btUgxg8d6aACuYydvak4xyBTwCYzh8c&#10;0YUMpKnGMGgBvVVwR7UDhjxzSjy9xAkA5oI+QHec5oARt3PFRsX2phO9TnmMZXtRkeY1IBqBth+U&#10;jgVFICZACOM1bzGYlG0jiocAs3I60CHIp4GCML3p2G2SEKOCKQsfMT95zikyxJ+Y0DG5wW5pOcsc&#10;elJIAccUozsTjtQA7A2t8tNXG48Cn/wdeaYw46496LAPPAJEgxjk+lMQ5WXg4xSqMhwemKcMgSAM&#10;BQIhbePLAizU6ZMDA9z0ppDYj6dacPvIcd6QxxGEUY7UwA7PSlkx5gGevSnRjAG4cnvQIbzk89Ke&#10;MbT8n60jY808Uc72/dnkdaBk2QAmGXpzTB1JyPypgA3nPpT1AoAQkZAJOT0pSB5R5qJgftmR61Mx&#10;O37tADRjZ1xT1DiMnHGKjAwVYn7x/KpjuAX952oATjmmngj5TR84KfKp55FK2/y24HBpgJuYmPgd&#10;akBw79uBTRt2AknOKTuKQCn74Oe9ICTLKQvQDFOHfjmj+F/fvQAdjz1/Shs/L+8PSmf8tBzT+3Io&#10;AAX2tnP4UwbxnkYzTiMxfeGc9KQbynKgc0APHJPFHPz4PNGOR846UHcAPlOM0ACn/ZpQJD5pBB9K&#10;TjKnHFJk7wd5HNADx52MM5603P7xuKeTlSN/OOOKYenQZoAX/gNKPuv84xjik70hI3Y285oAd/D1&#10;pCOucUoxuYEdqcyIUiBnxk8UAN/5aL8w4P503OZ2x0pfl4xGOOOtIvXrzQAgzlsjHNOULsJ3HOaD&#10;tIfk5pB0X5cUALz5smVPBFOIOJCCuMCk5ywJP1pmGBk549KAFBAkUgdacMbpCMdRTCRgDGDT1B+X&#10;5qAHcYPFQ/OZgCowT1qZwcn5hTP3mF4HHSgBxGFbGTSDHz9aeNxXnFM588DAwe9ACgc0f3uaa275&#10;Mc89Kdn7p2dvWgBvVxkD/CpRs8uTkZA4qNx+7Q8/SgH5BxQA8Y2OT2703+EkGnHaYfTnpUOW80fJ&#10;8tAE3PnJlf4qdLt8wEccUxMbpsjqOD6Uv8PSgCNQ/mng8U8jqNtKccUZOxuBmgQo2hTwM0d6Bnaw&#10;PNDYAj46mgYn8P40DPlNmQdOBR3HzdqCRtz5ZOTQAij5Sd+COgpMttPWk/5eQNp6VKoJJyp6daQE&#10;fzbmPksTUhJNsOx9qcc7T83NNBPHy0AKvC/eyc9aDjB570i7hJPwelLghTwOtACf8tB8tOxmH6U0&#10;Zwc9afz81ACANmP5aXt05pA2eN44HpRzn8TSAblhIp8o/eGa0TNBBpt7dPENkNg7kk9x0qug5PAy&#10;elcp8QtQS0+G+i2jXiq19dhmwedicn86UtmzSlDnkkfJvxkvon1OS+nvL5r6/uZBEqSkeVED8oAH&#10;QGqnhnTrjSv2aNTvZ9q3N7aeay/880I+X8TWB4jS41r9oC2leGUWEF5DHv8A4QFOMD6mt34kasBo&#10;PhTQrTgzRQb9vXy1/lXh4ip7R2TPrsJR9lH1PONS1BI/AXiWEanskv3cuyjpt5ArxZZZRpkaySye&#10;c2oFcY65OBXr+pabHJaTyPIqxwWABBPfGKwPB2ipqv7SPwg00W2Y11wyzgDOVU5FXSpqKNK872T2&#10;NjU0vbH4a/D7TzcuPtOniSRPQGsdAkGkXL7YlVLRju98V13xLbH7U/jayj2+XptjFCAOgxXJLaTX&#10;ln4dt0kkYTXoEhX0z0HqT0qjn6X6HW/Cnw7qGufFbwijQTGNtWySR0XPP6V+nJtdP074feEtPtre&#10;NUh01F2L04FeSfBXwbZaD8K7PU7yzjW7udNXyImH+pjI6nP8R716ddTCXU5H807d5xXfh4aXPBxt&#10;fmfKiscje2Tn69KhO0yEirHyGC6y38PFUkSQDPm8bq6zzx/zfaMYIGOaU4C8EEUYYkZ64pxHPoaA&#10;G7c2xBPemsAIMY6U2RpAjALmhGLImUHSkMZk5b5aDuAc4zyKU/fYcZz1obG0Etj29aAG8c/N2puT&#10;ubCDNH/LRjswPSlOe60ANYP5yggVKOLgLuHSovl8xDvOakOPM3Y5xQCHnZ9oXj8aMKJ+n0pM8KNo&#10;p4+4R+tADxna/wBKlU/uvvCoQfmIqRcbT9akZMScd+aYxGCC5yRTwDyM0hU+URgVIzIvseTBllx9&#10;qTI79a9n04k+B9IbcebNf0FeO3sa+Uh53ecv0r2DSBnwHpOW4FquD+FFwCTG5RTV/wBYnPRxT5f9&#10;YmSKUD5Rx/EKoDQYk6laH10S4H/jtfCN2oT4w/EtcnLeIpsf99Gvu3pqGlEjA/s6YH8q+HNeHlft&#10;G/EsYx/xOnI/E1UVuTJk6cjafTrVlc+WMvUKKhlYgnhKmA/dnKjNADGwX/1nSoiX2kg9/SnPnAOD&#10;n1po/WpGBPC/MMmoH3+aQFNSkfv14P3fWhe52mgERkZU5WlA/dnBpxC4HzHOaQ/cHPNAyLH+kE7e&#10;aD/rGOOTUh8zj5R0pFGYclxgGmhEDq24kBfu0xsmMDjrU7g7f9WenSo0HX5CKBkSjEy/LUwzu4Pe&#10;jgOcilGCrYOKdxASPLYAc+tRndsyJxwPSpDjC564qJ8C2Z1Azu5FAEAk4H7/AKMe3WjLFidtVnOb&#10;ocjpzT98i2zEQsTmkhEoDeWxAHFQOTxhSamEg8pdyAcdqcRE0SkHv1FMCBRwvNP2/OMggcZNPC4d&#10;sycelHJZRuGD+lAhmR5z/KeBS4Jni7gHnFNIYSSjI9qFafzItp2jPNIZZZEIQhuq9+1WLQWRu5xe&#10;XzRWa27GZh1K45H41CCMr3xT457WG+iln0kTW/lN50XXcKpCM3TviH8MvD3iq5Hh39kDUdRUagMz&#10;tYGTzWzzjr1r1jxZ8U/irqX7LWs6np3/AAT/ANXsbewubbzry8sGITcRhUjwDgk4PWvJJfibfWks&#10;9t4f/Y4tCsc5VLiTSC53evA/GvU5/EX7bmp/sVX86fAn4Zw2S2oZpZoRFJKgIK4jYg4BHPFe1hZN&#10;q7W3nY8mSlTndNWflc+Q/H3jT436h8RrQJ+zgdLlh0uM3UC6a6rdblG1umPeuJ03Xvj6njnRXP7P&#10;mlyRRzHzoGtm/e56c9sV6R4v1f8Aa6uL/TjqqeF7aRodsJSz2BwBwN3evL7u7/agtNRs57jU7GJP&#10;taAuse77xwOPeok48zSujWpd6o990zxD8YZLKBT+wxYBfKAdgCBz9a8l8bSLFeeNl1Twfc21zM6y&#10;CCJi7QsOVOOvBr1Swf8AafXwp4Q2/ESwleawVrlPII8jP3frXmupXOv2/wAV/iQ2o+Axf662nOjP&#10;K3yybhwQp6YrnbV2YxTUlc8lHiHXbsW41Hw7q98AoQXH2xlBVeFBT2GKuDVJEgC23hy2txjnPJrl&#10;oo7uLVNWguV2yrqkjMoPQsc4xWygUxZxztFcTfQ9EmN5rEjgPfsdwOT6VAkUBmDS2Ku+4/P3qRV5&#10;JwevJqYFPNB2EcUSm3YdyOOCNLljGhGfXmrKrFgDDk55NSJzKvBxg81KFIklIIwf1pXERhJDFtNw&#10;TkflTggFtAomLDJ5x0p6bvNBBxwc5FSAPuHzgYoAhCMZwQvAHU1Ko+Zz70848tgcnNBA2IN2OTzQ&#10;hjW8kq24qD2r0Dw0sLeG71PNBIZdoHevPWjidJd8rDDDGK9C8JeSLXXCNpZVQJUsUlcpeNLON9AB&#10;R71HDx7PLkK8+nFfSfwc8P3UPwK10X1vdrJPZI6o5OQu0+vrXj2oQWD+K/h4t8ssVr/a8ck0qjO0&#10;Kc4I96+gfA+vS3v7T3iqHPl6Y3huK309GjIVyAVzXI61qiu7HdBc9N23Psj4erbw/CP9mOOCytkj&#10;utB1rzAF+8VBxn1r8/viDb2sX7Q/w9fMY3/FO4Vx7edX6D+DxFZ+BvgvZ3lvcrd6fYaqUABwySFj&#10;ycdwa/OX406hD/wvDU5oLOMRW3jMTxDdyxEmXr0ni6SV7mFDD1HJ6aHsHxl0+D/hm3xfJHpsLyx6&#10;PYrCDj5t64xn3NfE+i+ENZ8OfHr4MarqFokL3cju1uwAEW8ZU7iec19L6546uPEnwM1W1tfhJYKq&#10;WtnsmmvQjFohycHHSk0bxf8ACrW9Y8J6D4v+HLvc2qRw2FygOXIwMZBzxXlUcXHnsnuzqqUZKLsj&#10;NvI7aTVbO7lhiedUykiS5AB+nFaljrEdt5xdZnjJAbIz+lWvF3gTX7TxJdz+GLy6ubFrTedOmmzJ&#10;CP8AZJOTn0rzqy1Zo9YvrDUfDVzbXkbFUFxGVGfx4Neg4p6nnczWh13inwhHq9jpGuaJrEdtew2k&#10;jtARhJlA5AHY151op1H+xfGV7c6UIEsbsR3DO2NjZ/rXqGi67c2s9nDfWsv2HzuJoOdinr07V009&#10;r8I9a0X4yaZpQumOpaLmSUAr+9VeDj61k5W3LifIHxMgkTx/8Ar+IZWWaRXK88cEV4D4xjaH416i&#10;6w4V54Jo2A6+p/OvoHxx/wAJHp3w90bTNS8F6hFd2HiQJazOpKTxlsBgx46V4x8Somj8UeEmzGS2&#10;goSR74Nd1JpqxhUbuz7f0No779nrwTdCZCH8KWm5v91RXK6jq4hm8WLGp/d2e1QO5xUPwlvnn/YZ&#10;8HAzZaEzQufQL0zWNq0BS38WS7SRIDkn1rnrK12bQdz5x8X3VzO3iyRgwC3YUf8AAjX0n8Jrmex+&#10;CXgKBpME2xcZHUNzXzT4oik+22MAjObvxJAij6tivq+DSr+Dwz4ehj07CweHbXaRxg7RmqcfdQSS&#10;Z6TqiRzeDJ5f3QY4yueua+f9Vt5Ifi9rTF5THJEpQ44XjkV6m019HokDPcOdgHyZyK43XLm3aSSZ&#10;o4gRHzwKlqxMVY6LwreILG7QRwqc5wxAyB1r2bQbrUJIRdaV4U0rULhYHWCByCFfpk/Q1882T6TL&#10;4PtJo9WZN1pLnHGMCvQvgcdRm0b9oSG38fJp8jljb30z5WED7xGeOaVrrUux1ni2P9sSX4bAP8UP&#10;hTYW3lSvJbrJGhxj5VI746V8rW91+1HH4mU2/iH4cSTC5ZSHMR798/419BeKfCPw4uvhv4pnv/8A&#10;goL8XLu8muX8trdZjHEyH5gNpIxmvmCbQfAreJboR/tseL4kN6EaRi6nPQd89aKbgnpqYyjNnS6r&#10;J+1nIJPtV78McFMkI8I/lXRfC9PEFtqnxUu/E4WF1t1CtajzBIrfeGFz7Vwmp+D/AA5bQo9x+2t8&#10;QSpt1Yb1lIIPTvXQeAINag8S6ymmftDLc27WxZlvIgxlC88BulW5JqyGoyvqZvjKH4eT/ELT7fQP&#10;Geu6cLi2uZZppI2RUcckYP8Aeru/gp4c0XU/h54tu9at1vo4NUeOyLPwuCQSR/tV5B8TNYmudL1E&#10;zWeiCWK+ZFltgqng4P3fWvTvhHe3tt+y54migvbp5L+TFuOcqSMMRSt7o3L3tD3TW7zwDoHhK2js&#10;/h94Wm1GWMpa2UMauSxHDMecAVzOj6fqMWj3Wpaito+qXd3vVAPkhU/wge1VrHQhaaJa3NxaX1ze&#10;S3YLyyMWMZb0z0rp9duILTwtb+ay7/salBnkEioerWhpcbJe3L+MvDEZn+ZGBKg9MVZ+KECT+AfC&#10;dxt+Z9MIVvfHNcNoz3z61BePvYC5/Q16h4qtzdfs/aQQTm1nJJ/2WolG26HHc+U/hVq76d8SPi9p&#10;QuHWW+vAYQem4GvoG90SF/ClxcXnjC2EzIWlaacBY1/GvifxFc6tp/7Qly9pBN9ra7HlADkNnjFd&#10;LPefEe80y6Gt63rqr5SkoJGVWH4cVhKDaujdNLQ93vPF3wg0fTo4El1HWLxGIYWw+Xd9a5PVvin4&#10;0n8PzQaR4JsdNtwuN5yz815DH9g8yyt7OwuJZ5LkJGiw5LseMA966/U/Dfjqxtvh7bz+Bi13qI3x&#10;wI4yi9s/1ojh+WN2xe1VznJv+EjvNUup73xL4kvJZrlRhrhsEt0AXpXbav4C8Q6X8P8AwrqM+sMh&#10;ntBJLZx224wqeQSw/Wp9G8O+MYviN4ca+8MGCOOUOWL5GR0/WvrTS/7Um8AwfaruxlDWDIySoD8p&#10;GB19q05G9gUr7nyD4N8Napr3iXWFt7zU1gsdInkmu3iYKWVSQo7E19EfDHTPB6fs82WtT+Dra41b&#10;T/GzQRzlsY+cjOK6i/1TS/Df7PGpw2+gaYCNMu9uxAMtIDySOvWuK+GEs9z+yl8QYl8wsnjqOb5R&#10;13Nu7U6Uo3t1RnPma8j7NuJVOp6ezW7oTp1oU/ECvhj9qi2VP2mPg9chMfafCs6H3KivuG8Yvong&#10;OQDBbS7YEemAK+Ov2t4SPF37LMwYAu0kefrRH+ImXHojQ+Bii6/Yn1myBy1tfXoIHJXvXvn7OMxi&#10;/aKv4NwBk0+8Vgep218e+HNU1rwj4OVtLvmuI9W05DfIBu8gEckCvo/4LeNfg/YeKdeu7rxxcHV7&#10;oCPT9kG7Msp6bRnv1rKvmMKNS70RawsqsbR3OW/aLs7W0/bV1PE0W2bxtauQD93e/OfrWz8c7G3f&#10;/gnP8SoYIoXdPCmnsscZy/CjsOa8d+Ptz4sT9pvWRqlxNJdS6pFOs44DhjmPC/w49K4q++IfiLRf&#10;CNqdb+G2o6p9rt4YxPKSI2iA9DxkD6VxVM4VSShTV7s65ZbUppOXRHzRp6zHSki8khopMYPX8q3A&#10;HEYLQnIAHSpvElxpl58Zb/UdF0h7exkhR5Y2XG92AyAPY1HulDWpaMknqMV7NKblBNnk1Y2k0Tqu&#10;I5WL5yOADUbkrbtiRcEelSqAz43nP8qbMq/Y5dsDggHmtEyGtCkdjeHtUJIJEbZ9q4mLH+k4yf3x&#10;yPSu1jRx4e8R4Q58kmuKiVxckiRAWlbgVojKJMQOAHPApgaMyqPMOQ3HHWkmMpuPkiyc/NipBsFn&#10;uEC53jkU0M0tMZB4iLBVLcD6VH4gKHXtLP3eOuOtFmoGrqQcEqKn8QW8kmlaK8cqBy3ehDKKhTbx&#10;Etn5OcGnuD9jtxv4BqrbxSRxhXuSSwH4VbZlIwQM4pNlLYzluIx4r0eL7ECRqcXPoc19HSMZNHhJ&#10;UZTTYgTntivm5kU+KtMOwYN8hOOvBr6IVo/+EI0qVJOWsUVh9BUVHoaU0c7OctdD7OSN/Y1lXG77&#10;RHgEKF5GK151Pl3nzfMSDWdNvM9mQ6rhcEY61kaPYx2DCe8OPlYevSpbWbbZ3ZW3QttIHFFyNizb&#10;h2yRUNsxOmasy2b8RHBrRGZxXiCY7kjDvnz8sQa6LQf3nhkr5snzWhIJ56Vw+pMZNblUySZW4bcc&#10;etd54VTy9KcM4P8AozlT6ZrRAZNw+CQkO5hMwI71PDseG28yEI392opMDxPJi13E3TY5461blCAg&#10;iIB9vLZ6UrDRaVI1niOM9h7VxHiJQviQ8DBjBBrs0JNqgZiDnrXJ+JAv2vRyIyN0bULcipsc7EB8&#10;xK/SpCBiQHjPpUUZYO2DxinlpArnb+NaHMXNPO3VdNfnA8Q2xB9MNX7I6FJ5vwU+DUpc8+ELfd+C&#10;V+NMBZYJiT/y9xsPqOa/Xr4a3a3v7GXwFu8/NJ4UiU/7yrg06svcsaR0lH1GeP1ib9l74oJtI821&#10;Xb74r5KsJHV/hXIMDy/FduMjt84r7I8XQmX4J+PYmtxmPSHK478V8X22V0vw8D1XxhFx9Hrgp357&#10;nU2rH6D7kNqg8psnQbUgj1K1zfiBW/4QTWsYLKBmtnTjLLo+lHklvD9ttA/3azdfjx4O1796mQg3&#10;AGnUb1IgtTyeFf8ASHJznPA9Kv54PNUo2UzSZxndxVwY+XnFZI6B3dvlqIgZPFTDB201shHOMYPF&#10;JoCjIOCQeMc1zmpb/LjO5RhTgV00gPmwgnAIzXP6mowHEeV6daqK1Dc85viy6ogMRJMw3tnoCa8U&#10;nRU/aj+Na4JQQ2zkDvkZr2vVCq6naHfz9pXePqRXimolh+1743SKdgJNNgJwM7+P6V1Ukc89z0vw&#10;ZKH8WFllUNHMNqE84r0T4kEr8A7WeSQbYjuX2NeVeDCsXxVmaVXUvuA/WvV/HQaf9mbWP3BPlSLu&#10;B7e9c+KXVG+GlZ2PItFa3bwvp8wLnzF5reQkz8Fsbe9croTSraWaNApVV4rrxyyk7QD0xXGdIoDt&#10;b3AwckV474wiEXjHTHLgAOc8eteyhz9pXBGAOMd68m+JG1dGt5sHIDdqun8SJmtDzHUNQtrfWISs&#10;KSD+IA1sW8tnc6HFPHEMegPKmvLmLPduz3D5JOSa3vDc0o8SGAzsI5AeM8A161tDzm9TqpIh5kje&#10;YOv3jVRtouXITgJz71pXKSiSRcgYasuUlbzGANy4yRxSRTPV/ArztBb7JCoMgzz1xXvEDM9pH+7Y&#10;J5eMn1FfPvgVmVtpb/V3QIPqDX0DEd+mW5+UKYx+FRNXVjei0nqZeo7Rpt2PJUkONpJ6UlsXOnWy&#10;+SARjvTdVA+xuFfjaOc0mnkHSoiZQcCuWR3xNLJDIO4FTQAtqEQJON2arKybywkznPWrFvJGuqIW&#10;DAY4IrNlRPFvjCq/8JP8OZM7fMSUHj0ryS1cjVdEYyE48S2ZBx6OK9v+LsSvonw8k8zn7RLg46V4&#10;ar5SzCxrtj1a3Yse5BrekjjxivK5+t1nIZPhh8IZQMNJ4RtQx+i15T8ZxEPhV4YWWf557/EODydo&#10;yfwr0TwrKtz+zD8JboOCB4btQSO3y14z8bJ7hvE/wotiziCKEsMdWB+8RXLU31RFNXib9xuuP+CW&#10;1+oDMw01cgdcIOazfgbKD4D+KtuYXURXsTIT3yvNWp7+zh/ZU8L/ANm3YaC60wx7GGdpxhiQar/D&#10;JrezvdesUuFme7VpFlQdD1INck52lY0UG1faxyv7UNoJv2WfAN0Is/ZPEi/N6Bq+CtQcvo9uBAsk&#10;UXlZUnBPSv0h+P0Kyf8ABPP4kkxgtFewt06EGvzV2Z8KXs3mseEGM9OBXbgX8VuhOI+BHVQkvo+m&#10;n+y440MA2qp6fWplGN4ye2BVOz85vC9swZiPKGOelWlI8vmM+5zXpnCNk8wD5YyQRVeTftgzdhQA&#10;flx1q6WPlqAi49TVOUp5xBU8rTJMsqn2i+b7IhyeW9ar34b/AIRW8ZHf5QACTVt/K3XOyVxgdMVV&#10;vFc+D74q54GaEyWtDj+y4zmtDT3kjvw6kZ2EdPWs4Egnmrljzr+lAs2DOKZBvaPE58War/paRqYy&#10;xZvWtg+UTdgsN3mED3rIkdF8fXMWGUeUuCPpWoDHmImEliD+NMB8S/vWG36U9hMJZhuyAvAxUsbL&#10;9li/cbZFboT1pWMbbA8u07atIdiuCSsJYHbnnmnu0PlT7YgeBg+lNxEFIjuSyNnIPakU8XCm3Vfk&#10;+XHNFgIAqeYCQnNHlxlLtfIGDyCaljjiZI2YsTuNRzSTmOQfZlwvpRYEZ5iYXRG0AenrSq0pWZfM&#10;wn93FT8m3TMmW9fSopRJ9nkbzE4/WiwEBOA4aQFFHBxVLc2bgY/d7/lq2dr2jt5nG386ryxM1jAU&#10;uRw/SpYhpZi/Eyj5cDNRwo41FFMS535yPTvTJY3ELgS4IXimwtODbfv/AJsnnuaLgejfD6df+Fu+&#10;I1WQhWhTGR3HFeqaoJF1S7wikuRznrXknw+3H4w8wRklQAF717DrMZ/4SCFdsgVVyaQ73Zyt35v2&#10;+IecF+UE+9RZYuNz8baS6Ba7nYB8KelRKcwLmgRMhIfIwRnpWxZq5STdCvBBU5rHQDzOhLZHArUg&#10;3CdTyCRSY7Gq+NqnnpQhUMSYwPlOKQFyjAqOnan4zZkYH3uK1Qi3Zyf8TXwk+wjZ4qtSP++xX6p2&#10;xDeF/htMpJ8zwra5/wC+a/KleI7L5VBS+iYfgc1+n3hO4Fz+zj8CLoXAIbwzCpOe4XFDg3qZvlTu&#10;dRdxrL4d8T2zKpSbRJA2R2xWN4QEB+HngmKO5DRW2ozJvHAzurpLVN+tXaEHB8P3OB/wE4rifh6/&#10;/FsPHcJdTJF42nKnPQbzThC6b7Gj6Hzf+1ZC6/F/9nqURfet7gA464r5tjJW1QkYJWvrv9q+3DaX&#10;+zXdrCPlllUsB3Ir5KABdc7cCFaxUeVWLd7Jmpp4ZkVmjO3PGakvUj+1glU6jA9aSKX/AIlTJswo&#10;HBA5qtJITAcxkgHvTIuX57yB/D9rCdMVSiEK1YgDbnLsDg0rtkp8igfyp6hdkmR95OKY0evfB9wt&#10;z8fIQ4LXVrbOB6BeK9CuF26tdkxYO71ry/4PE/8AC67u2YMGm0uU59l5r1rUFJ1a5IGMXTKfwNcW&#10;I0dzpobWKA4lU7Bn614J+0taGT9mD4a3WzP2bXj83puFe9HzN6EWu44IGa8z+O9uJP8Agn94w3gG&#10;S3u4X+nIqKc0mbqN9j4FtZFFlpDF+TD3+lbNqS0jN5y4BOeK56xGdK05sAnJGPpXQWflrBMcE7vb&#10;pWrOXqyy7Hc3zKeeDipkYC1YbAcrkCmbVJjbeMGjKiK6LZ9jimNbnoXgqR2kvkdydpzn0r3jRJLg&#10;DTWycb8DNeA+CvLWW/DkfM45FfQGmQ3B0q2MMbNsIJFYyZr0OzunnMNrtwSI/mpunzMuoLg5Y3C8&#10;CmQfPDekuP8AVAHmm6XJDF4tKtAXJlzzwBWKlc0ktD3W3vjH4M0pVaLzXRBg9q6lDcQeFg887nfb&#10;5HHrXlNnO0/i3SYzbFUZgRg9Nte0DybjQdOVkjAjgAK/ShaMhO5z9o072t1L5DbdxwfWq8p2zswx&#10;y3TvXQSKieH9W2QAAQnGPWubsYJJLSaWe+YnzzhfaqYyUSFnT5zg9cmq80iLfqoiADAAe1X5EtER&#10;sM3I/Ksvy1e/bzLsIi/xUmMkt45zq6L5iD5s7s11106nwNDGCoKIfxrlpREosJbe+Mw8zElb78+G&#10;JeuTCCD6VEhmDaDBuXNxnccYx0q1lsEFFAJPNV4ljYSk3gGG7d6mkZVtZCcEDvmqETT7v7DCi16d&#10;GzVAJMYEItjww6GrCb2tkILkGoJ5pVmjCR4B6ikMsSyQmO0ErqOmaoapaaabW0lh1BwXH3c1Kyo+&#10;nXO4YIjJFYqNcnEbo2FkODmpZSLtrFEdPuw+3eAKryyAKyq/R8YHeljYC+nQydVpVjjF0+YwTnqT&#10;SuMniTdbRliTV63DxXMxLhQ0fAqIuiQJ/owAwKaJS7qu3jsaEIY4f7bck8jfxzVKRJvMlYHJFaDY&#10;WZt8i5x0JoURMHIA5HJzSGjKJbIzG2SKmjLKGYx45+WrJicxzfICf4feoo1cGfzAqsB8oJ60hiFZ&#10;GlDeYTxzmkjG2TdvB4PammT96RvwScChi4lUZXpTsBW82UalOVmchm5HpUolzM48vae5NKGt8yKI&#10;F3Z602aJ3sJwQoJXqKBGnauqESAIQOpFOvGsmgR45SWIJYVh2K3cdvJHLcI2GOOauLGftTMxIyvG&#10;DSQXMi5c+YNpcMzcirMKsLWIkgkkVYuFt1s5Ha2BIPy8VgLfO2uWyfZHRd2BkdaY0dLkiNzjovc1&#10;jXhjC3D/AGo58s8VoYkMchJ/gGBVGSJBb3Bmtzg+9FwGaWXXTSxmlbM5PXpXQyzNNZoAjfLHxWfp&#10;v2Z9LvUjgwqjjI71PEz+cymM8EjgUgHWq3AkmLZGDxzWfqU1+ssTx72IkGQO9auW3gBzk1Fsc3Hz&#10;R8AHt1p2Aat9Y3GlRwXNkIpfKGw46mp7CN1mYCRiAeCage1tzbrKsSlgDjnpWppYVtPncyKCoOQe&#10;9AnqRSqPOnyABjvToRDtG0AjPNLKrtI5B53nFQoZgxBgwe1ICaYYuogJT0pFMkV1HKFBxKCVPems&#10;5Ei/ulzjrmqcryGRwbj8qBljVLuW416xlSzVAsQGPWmQIplYlh0z1qhmdpnAAzjirFusypJul7nn&#10;NAA1xdSXdyqW0wijYDPriprie9m0SNPs6AxxkKfWrumlf7akiNrE0RQ5anXws4bhsW+A7HbQBy1r&#10;LfqJYmByHOQa0xFC2mOGgXduBB71UZS+vxsof7w4ArcEb7I90RB2d6rmsK1xLYSpENluG2AcVYmR&#10;Li6iJQrll4NRCeOO+tFA4ZwGNbfkxbEzbEZiyCKi47FK8ghjt7YC4jciMdKxy7LdKREMBumKuyFF&#10;uFEmoHAm6MetaBitZNLupUsI12RjODnNNAZ9vezpqcv7jepAGBxitY/vLS8IAyFBP41jwiM+dkoG&#10;YntVyNzHZuj32M559aLgUpY2DOVVMheeaiRXXQ7tpJG+Z8LVcSTHWZMz5UtxWj50Rt2RoVIGNoos&#10;Bzrwumu20nmOdz8Adq7a0lgOgSI1uAwAOTWG6DzoMxd+M9quxMq+cCDyopbDepmgcf6s04ZNvKCm&#10;OeKQlcriX68UwZIbmu0wBywJxb8BaEbO0+Tgc0842DntTAV2HjvQA/PzY20ZO08CkH+uA3Y4496Q&#10;5CtkEnNIQ7t92k4x14zQAT34x0pxAyKAGnIdQM4xThnNAzsOCTTsDbJzzjpQA3+NflFOUZY80gBG&#10;zcOc04ZBA7mkA5geOKB95OexprcIwaTvxTgV2jIpjGPndyoxQd+YgCAOc05gpYHmkPVqBDAHBBzn&#10;Bqd92xD6io8HJG39afklUGeKAG8mMYYU9Su3HPTmmkLt6U1uApBPWgY453L14p4I8uT5P4eOaYBl&#10;T8xHFOAwjAMetAhYjiBv3YOSaGI8r7wPPSjBwOKXC7QcUDEAOUz1p6lQOvemHO77vbpTwfmPFAhZ&#10;D02jPHNNAwqfLjigk8dODSknnmgY448vG4Uzs3NBAAbBNJx/eFAAu3zhleMetKB94YOAaDgjn1pP&#10;+Wg4HTmgBT1Xgd+9LxzxTR908d6Oc9KAFP3k+X1pw6H5abzuU5wM07g5OaaAOdvSkG7dw1L13fyo&#10;/jPrQDD0JwR70BSJ1IJxSkKU5z1owdo68GgRJ8uH4XOPyqJi2wj58Z5qQBjLKQgAAHWm4bafnGc0&#10;gGgHcDkYxTh0oIAHLUvHrSGKOh4pe54po2k/dp5K+SSFOSwwKYDWyDnI+lKp6Z70rKPKcEDoKZxs&#10;6UAOxhqO44oBO4fKMUhPzthAaQDj91enFKM+tM/hHyEU4Y2tg9KaQD8/umG7tUeQWPzHHrTj90im&#10;BRvbC0APH30+XjPrTuCDgHGajYjzYvlqQfWgAAAVgR34pTnb1oIO2kOCDxQAZAT7uaTaNp2tkDvS&#10;8bTxTSf9SobvSAfjCnMvJ7elHG4fNRxh/wAKODglaAD3xQDwuc9aOeP3dL8o3Fs+wxQA4n94aTbk&#10;kB29aTDFTiT9KRd2/h+aAJRj7JKMDJ4zTMSLCVCDAPX1pWP+jk56NTmDeQPm4wO9ADFMuRnt7UMX&#10;MLDdQ24LweMUfP5eAo5HXNAjd0Uq0OrxO5Aa0baffFcppsN3FqvilZbdt66i21vUE1tWUywuzOzs&#10;QjcAVJpE8V14/ObXEMcMkkxI/u8ipuTy6lq5nstL8HzzSXBE0/EKA4LGuLtBLd+KZbl55W5yWY/1&#10;rnPEN/4hvviPeXJ8LyNZ22qGKIK/Rc4zivQbdbGPQdOSO22sbdWIB7mtKjbsbUlGCeuo5x/pcnzg&#10;DYAKQBhEPnYg0yQ8D60/KeQpDj3pGYxhgyEDqK3NLY/2Te5HUVhkZdADgnpWpZvILeYeWTlOfehj&#10;N/TH/wCJwcL/AMtBXPeKlDeMbggHhF5rS01yL2Zjx++FUvEgb+0JGCnOFog9SGjk1VlmI2nHpUwJ&#10;Mg+TjNDLIJFDSIMqKeB80YB+taEonXblQcj5aVSvc/xUwY2PyPpTuRHGdgwCOPWmxjjjJHligdR8&#10;/wClSShDED56klRkelQdIzhc0gQ/PzU1iPLUbe/rTc/L1xSnbtOG5xz70DG9RH8oxnmmSjg4I+7S&#10;kgDGaRtvk8dcUAVrPeNfAOOa3XxvPGOKwbXP/CQpyB8/51uNg3U2VI+Xj3pSBAmACME1HtJlJyOS&#10;ad2bnjNB6ZxUosUdue1MP3j6U7ueetJg7s4zQAqg+Yvz8YoIG6QAj2o5BOBTcDKdyM0DDHyKMfWl&#10;ONo4pWA2DkfSm5OVyvTtQAhL5QbB1oZlBUbRyPWnEL5o+XvWZcecdWZQzBcDBFFhFtHJlkyRU6cx&#10;DOfvdarRI2RmQnA5qyeB16ChgiVkTyZP3v8ADVaHO6TrwxxU6P8AumGOKjyAFxGM7qBjn5Ke9GDn&#10;O9aY5Y3oO04wOlLxg8npzRcB2fkHyjJpdx8pwAD6cUxQSjHI4ppP78gR9KBD+SnMYz60ikiLBXv1&#10;o/jAxTgDvIC5GOaAFQIDIQW59TUcu4upEmBSgSeYRlvpRtGw/wAORQCFUj9397nvUZ375vmONw5p&#10;/AC9ODxUErPuQ8DnmgCcBSV4pMcnjrUMTjIG3qetT8+YxzUgAHIpx2fuPkHBNNx0yKT5t7DjrQMJ&#10;WjV2LR8ZHSpcIYJGBP3eDimMsZhG5xjPSpCSbBlXGOMNTAjXIIwo96cc7oxilAP7oE96ftG92z0H&#10;FMAxjIzx2ppAKY4NJ1HOevSlx8427jxQBAqt9tm/dtVoBdhyOKbg4bMYowp4IPWkAHHlr8wJFJg7&#10;SA1NYf6SNrccZp/O4fNQAKeQAvGOaQldwHld6d2FMJXzSN5z9KBBz54ZR+Bp/duR7UnO04P4VGxf&#10;emEzzzQMdklmyvelBAReab2GR26UvHzcUIBSSQOc0Y56nmmKeZfkPFOUjYPrQBIMjJCDpTCf3n3P&#10;1pedvK0hxnk0AKCOfkNL/C/PpTM/Nx3pTsw2HPWkA8qS6nNPwNpBcA9qYMZX2px/1jHcelO4hD2z&#10;T0OUPznrxx0qsWO/rxmnq6gN+7bjpSGTEp5q5AAxTk+6WBGM1TdkIJbPXjFPVk8khWOBQBLyLib5&#10;eo4qRcHPzVGjAkZalYn58evFADjuwfk70EnYPX1pMgwRjA470NnaPnBxQA8/dWlAPbNRgnzKfxk0&#10;AO7jj60n8I4o7njpScbxkkHFAEg700hv7wxSf8sl+bPNO42uMduKAGY+YHFOA6c0hA8sZcjnpRzu&#10;PJoAUn5jxSevcGkbpjjGaXjevFAC4/fREL0p7EFOTTGBw3TqOKDkSQ/LkEc0AGAUUBzjPSlxweKU&#10;Y3fdFNUP58hDDp0oAfxkYwPehQvktlyTnilx8rU0geXIemMUAA+64P4U0BwW6deKVMEN8pznihiP&#10;tC5fHy0AOHO45HWkJbfFxwAabkYB8w/e5FPOfLJxQA0/6tx5XU9aATuX5R9aQ7y0YA4zTv41Ow9K&#10;AFOCV4HTmgdBxQcYprHjpQBJuHzDAppA2j5cZNN6RS888cU5OQST0oARh84yvalXoeOKCMhiWpB9&#10;aAHfwkEE8+tLztbB7U3jaRTuMHB60ANVm3IDnbz8x70DYV6k/NTjyFUgBVHFKAgjbB/CgBPlw2Ol&#10;NGPM6nHal53MNgFADeYeevT2oAkGChOKjIHyEg96eDwaaxJlzt7c0AHVvvClwBG/z/Sm4YxjAyN3&#10;NIc+bgL24oAkXG2Q+WPu00MpVvlPWk+bBFNUHc/IGKAJCpIfLcUgxx6Y4obcYiM/WhR8o5oAcC/G&#10;EGKCeRwKTJ3YxwKCeCcUANJbzlGKfzxim4G48Uufm+7SAcoHmSsTzt4pVCCL7xJL0gJ+YZGM9KcD&#10;hxkZoAaThgNpPFKnRuetDkZPy4pQBtXD/WkAkhIQEQ5+bmnFlKx4BHHNBzh+TSdvu/WgA/jb5T0p&#10;BnafmPJpxz5D4P4U30+lMA4yOBRwB92gjOeDx0oXOenNAFu1BbULZApJM649q+ffjXq0C+IvijEN&#10;rf2T4LCoN3RmGT+NfRumKi69aFmG77M7L+Ar4M+J9/NcTfti3ZuiwfxMIUOeuCFxWOJnywdjvy2F&#10;6qOH8P3urzfCTwdsXyw+qSSTSHq+GzW9cRW1z43v9R+yp5jWCRgls4wMcCvMY7rVtP8AA/hiGS4c&#10;tLbnyIQMYDCvSPBVpqUvhC5edJ323qucnggnkfhXicvU+wSs7GN42hNp8MfDMJS4E2o3xZeMfKvN&#10;e5fs9+ErWx+HHj7xhqNlCJP+EaufsbT/ACrFGiklsnuT0rz1bSXxd+1voFgLmxt9G0OzU3125ASJ&#10;B94Z/vGtr4r+PIJ/D8HhDwtcG30SxtViurqI4NwV4wCO1deHWt2efjp2XJFas+fdYu7i68WfGjU3&#10;u98t941uCj/7JbgfTFfUfwH8Cw3th4O1G60z9xagSM8q/Lu68Z6n+VfMPhzS7vVPjJ4E0a3SRvtH&#10;ii3jYj+IE84+gr9WrKz0zSfhl4L0qy06CGGDQ4lcIOSwHJJ9Sa6IwjKR52Ir+yppdSfUJoWNtAkK&#10;iGODYgXsBWEy/Kw8sgbuKsNvLSHcetRtjyySW56V3WseE3djB0+9jim8bcbTjPrSEZ3DafzoOQxx&#10;j3oEO42AYGfrUZyPPJYdBjmjkqBg9fWkcD7G5JPDDFMBoPyY8vr3pAAFQYH1zQN2EPOAOlIwIJOw&#10;kkjvSAgcOZ5MBqlUfu0yQeadkHgKenNN+XeeDQxjXz5MhA600eb5CHIwD+dS/MU6Uh75NACDoOR0&#10;o/i+7+NIRwOaG3eZEATg0XAkwd4/WnqAUzz1pFHzEEcYpSMOME4xQxj8EHOKlUjYPm70wZKHinr1&#10;4HapAsJyrfLS4G05HQ0IVGDz0owcy8DrUDMrUCfs5Kjntz6V6r4bfd8IfDRZlLeWwP4V5bfDMLBQ&#10;cbDmvR/CW4/CvQgT0eTn8aaQzXfBnHFPULtxuP3hTZP+Ph/m74pMkA/WqAtzn9xAR2hwPxr4s8bx&#10;iP8Aaz8Wxhesilh9a+1gqsulLzyw/nXxt8SkCftr/ELGeIrfH5VUXoTJFCPaBINvBFSgr5XI71WY&#10;/vU+Q8IKUk7G60hEkhOAAw6VH260h5TIUjI6UAHYD79KQDh1B28YppwSo3cU8AeUSAQM9KXC7hmg&#10;ZGQPL/Cmgds08g7ThR1pMLuNAxPXg8007Ah4PWpSvGRULAkLkd+aYCDcZj8o5HX0oO4qBtXANLhM&#10;k4bikxyTvPSgBhA/uCk/dCIgIck06Q/uFAcZAqFCSG/dHrQImwvlNleaqyA7WXAIx1FWWVtpGRUR&#10;X5eGJPNAGaEO5m3c5q0n3B0xj0pGQ/NwOKUYwOelAhrKpLZHfimDer8LwRxU3Z/pTCD5SDvmmAxX&#10;BmBzyDzU0YUtIfLx681XCOZGIAA9fWrCjbI+X5xyM0MBGCfNweelRciQD1q0Qhi+7g5qHaCzcEmk&#10;Aqk7ZDt9KjaXYUZYA7LKDsI4bHalwfmGSOeQKhYSNq1iglAG8A0bAd/pV78Y7270yK38K/DHQ9LG&#10;lTtJeNDG8uVTj5ePvV754Kg17U/+CeHxSXW/jveTI8N2qSWtoUa1ERyoGOWDEA46VwHh/RdLPw1t&#10;5zoGp3VyLBwP9IcLyD2zjivof4dRpB+zVPbtpekQxxWV5uBlUjkEnfnpj37V1RneNrnDJa6o/N/4&#10;k2vjCb4V/AG5vPjFqEkF14jnhjEduwaAIcISR69a8Q8Sf8JLbeJZ7WX416tcrG1s8pe1YAL1AGet&#10;fbviVLab4J/CuNLnRGMXjbUGKKys2A552+lfO/jW9srr4iaVBFp+mSqzCOERxgtIyj1HXBqYVZbH&#10;TKhdaGroOr+Lbn4feJbtfFWoxQw21rFHI9swEhPAPNeXakviBP20fDDalqk00lzokrGRotobI+XH&#10;rX0vohRv2Y9C03UNY0azvDMGKGJRlVPy5/CuB+ItrbT/ABW/ZSktdU0GRoLe5S5aOZcheAM4/Ss3&#10;iGm1YhUFFXPjTULeb/heXxKS4upI3bWpcMecgNwKuxpiPAlBGPSt3x5F5X7R3i4pbpsaRCp9+9ZC&#10;YMJbP4VnF31KYcAgEDlhipAqmY5KjA60hUbc470uVzGeT61QE42+XHyMZ5FSKUMbbUPHaoY1/elt&#10;+FA6etSxnN0wC49RQBLtIZz3xwKdgiA880hPzrweO2aD/rIiCPcUAKOg4pp6EZHXrT/4pOOOKY2c&#10;oMdjTsBA7ETR/uiQXANei+DRF/a94gU42ArnvXnbgjTNS+fkSqQT2r0XwO1t/b8BkcguoA+tTLZj&#10;jroddrstvb6VbyzBWRWBZT3qx4Z1bx3rOqwt4a8MWiDTJoy1w7iMIx+7zXN/EHzF0uxQxTM0swSO&#10;JOS7McLiu58L+H/iHp37KuuaZH8PZo73VNWtLi5lW48toYhyAGB5JHWvExjV7t7HqYODtp1Pd/BP&#10;iL9o2T4vm31O/kuxBqFpFeJHalgsbtj/AFg46V5H+1N4du9L/ah8PzRWdwtrqb2skY5xvY4ZB+Pa&#10;vd/B/j3xBoV34jgh+AFhfQT6XbBme4CyCVFxksc5GeteU/FK68R+LvFHhCbWPEdtZm01MzW6wxcJ&#10;g5C/hXy1VyVbn53b+X+u57VGTu48qUbb93p+Wp4t4y8FTWvwTtNbPiLVLKeDSIZLixgkO1gVyCcd&#10;K5X4X6xFqPxVsrn/AIQy2jl0Odf3pIbzgc9c9CK9klt9eux4njvPihJcWEuiCCeB4uJcDCkHtivJ&#10;vCumf8I343+KEaOZ0u9RDo+Oi9h+Fe/ldWmrufyOLG05yjaJ9gxeJNBu30QR+KUsdSjZVWOZtqTD&#10;69Ku+KtG8Jav4e0lNa09bJzGPKv7GESMT6kj/GvEGXRNR+G9q+xRPGxKsowwP1p+heI/GWi3loYr&#10;5tQs1kw1le5cAexOa+ispK6PA1i9Tq9S8A61Y/D27m0L496BrMYQFNOugElZT7n0rzzQ/Ed7oHxM&#10;V774H3SP8yXK4/hP8S9jjqOa9MtfF/gTU/F9udQ+HV/o14NvlyrOwhc+hwQBXSa5pGjal4c2zSIq&#10;fZP3V7BF5pA98dahNpO/QqKTkuxw3xG/4RTxJ+x34we11/QJzFZGe3uG2rLG6jcUIPzDHevz38Ys&#10;bj4f+ArnqVV4m9crxX3vB8NdEn+HPxoax/aC8QO/9g3D7DEYghVegXvnvXwvrVuR8JfEUZiDHT/F&#10;M0T/AJkZ/HrW+Dk3Jk14pKx7T+z7eed8DvipYGb5oLsyhc9iK9IvreIfCnxBcSQsRcSssR/3evFf&#10;GPg7xFruhatLdWk+YpCEuIe0i+n1FfY1jqlrq/7Mei3Ubonk2UzzRHjaSM8itqqbfkYwdtz5tvwl&#10;x+0N8EbcKrf8VSjY/wB1s19tSiHzNJi81CJdNiXaO2BXxb4ag+0/tx/DcYbYuqSlffB7V9cajKYf&#10;E+juL0bxEfl9AKUlyxT6F683kat3psDC3hW5KrtznrkmvLfEekXyJ4hVtPYIIciRTmvVtPuUmjt3&#10;N2Mb8NmtbU7KxbwtqDm6hcGDk5z+lQ5Js0SPA/B8ely2l1aXLoEZXCkH869W+HekaRL8XtV0ZdNu&#10;20+aVivlSFS/XIJHavO7ey0Wz8eX1zHNCY2L4USDqevFegeANagt/jroN5HpN0YbYS+YqjOd3TpT&#10;Ts7Ca+8+kdZ0oWfw30Wy0/TNB0+1i0i6/dtarIW4OcsfWvi608GeFL3VNTuLmZftEvi/e2FCrFtf&#10;PA96+hfFfjzxhfbbHT/hM1tEkjK7Bt8k5bpj0Fefat4T+KkfgnTtTa7tbcSI8k8AwGiHVT7571nB&#10;e8yuVtHU3WjeHLrwd8fYn8LaWyWvg+EW8piHJVOxxXjPwr0nwzNrWoPP4LuJJjFqKRTq5VYgOMAD&#10;g5r02HTvG7fstm+Hx5VXudNuRd2a2/LqinA3dq83n1+28P8A7CHhvWLbw9FNetdXiRKeBvyfmY88&#10;DrWm+gj5H+IFlHb/ABY8cW1vpWuQqniW4PlyhiGy3UE19Hfs1vNP4O+JEN3plk39n6jG0AcgFQ45&#10;rq/hqlv4m+CNxq3iDwj4fvbhb8/vRCFLBuQOP7vSu7bR/AOiW2uy6d4UhtZ7iJTIscpO/wDDPaq5&#10;rRae5nyK90dJ4k1PSLPwtqrpcWjSfZztTg4avImbVtSs9B81pJHe7OPYHpRIJL/VNQiRJ2UTqXOf&#10;foK9X8N6GkdpZNJDGhEQ4P8ACP8AGoTUdyiG20mOw+HW6dSzNACMDO3iuitjDdfADxeqygj7Hwfc&#10;Vs6zHAPhuAZEOUYKfTFYnhJFbwr4ltdowYZPxrKUmytD4U8YW7QftS+A5ntom/4n0asCP9oc12Px&#10;AuFvPix8M9IsLJ2EcVmLpYU5cORkce1ZPxmt5rf4laPcIDtXVGBI6hgRiu3+Bw027+JXxHvr6OKT&#10;Un0FGtfNAIQKMZHvWd7o3sz0/X9C8DabbfAi60q50nTrrSbGJ0tniDeeWH7zcT3rmNY8TWEnjDVN&#10;Qh0qW6vYNMK28PJ2sRyfbmqfjC8SX4l+B7a98QLbQRXNy1xKeM88Y9q57TdR06DxTriaZ8Jdc1iS&#10;clEmWBtoPQHIrJyb0vqONNR6XHtN8QLrRPha7eILx5L7xPuu4hEwCIG6bu2OlfQV9qGi2Zs/tvjX&#10;Qra3bSocBp15IHPGa8+0Lwn8b9RtbVbrXdJ0WyEhdEVN0wDHt6V6DafDf4b2tpcT634h1PU5/KJM&#10;2pXm2NQOuFOBWkE9xSSPGfiP4g0DUPBEkOm65qNzClwEeYQMI8njG7oa2vhfqGtWVhf27eEhbael&#10;uhnupTxKSDtwDUnxN1z4Sx/s66p4f0PWfCsk6X0fkW1nCvD55zIAM1yb3Xi2L4TfAexu7CYSXV3C&#10;u2FCWcdB064rKLtK5XLoff1jKLn4I/C+6VSSykE/Q9a+Xf2tIWPh79ldiMnzpjn37V9QaFb3MP7O&#10;/wAHIHik3LpamQe5rwT9qO1E/wANP2aJNvC6/wCWc+jHFdTdtTGF2zzf4AWOlaxf/HOPVoLeVLTR&#10;oBGZGyFQj5v0rtNDPwZ0T9vj4AzWng6xt9Lh8WMklxKFdXlZ8ZIOcAHpV3w1ouiaJ8HPGTaZavFc&#10;6joNu0xLkk/L61wVrZ6bN4jv1vtGeRzdAo5PQjkYHavl8xxUKrVt0z1cLh5Ru29z0j9rs+C3/aC+&#10;At3p+n29zczx2zXz2jhw8IJK/KCcECvF/jkvh3UP2JPh6NJsLhvJFmRCtsfMVgBuz3r0IWtlF47s&#10;7oWFw8ot9pacmT5R0AB6VfmeM6ZrJXSrYh42yDCNo/DGK8+nXcailFbO/wAzvUVyqLu7abnwa1vr&#10;TyWC/wBg6gPLsYwQsJAOB7U1V1IS/vIgCr4IxzX1GtxbDWtZgl0zSYhHKdn7scivn/xT9mi+M3il&#10;oWCxTMpEePunvgV9jgsZ7W0WjxMXg+S8kY6sftSYQjKc1O6SHTJSHU4BJFQIGEoOOvU1LIW3cI2M&#10;dQa9I80pxsBo+rMTnMTDGK4KMf8AEw1TEjbfPYjPavQUQZuFPdTxXCTjy/GWrIE+TzxwB1zWkWrm&#10;fKR52g/viAzcg1PE0P2mVFlBUgHFNuVj+VdqlQO3bNQW8aRX4YSNIzdB6VaEzVts/wBpqyysVY+n&#10;3cVe1VydP0tlyBnvVWPzRcxYCAE8gVe1dGb4abiFyjjpUlXMNS/2iRvLBG0d+lTGOXEzDH3ec1Xt&#10;CBpMLeSWyBnnpV12c2sIGBheeallRMe7Eyx6Q8dxiRb1SfbFfRFqEm+GegziEL/xLY/Mwe+K+ebv&#10;Isosl9wmBAxzxXvGgNNJ8FfDkqyfu5LXBX1xUVNjSD1KE2csMORniqEoyXwoGB39a2JFAnkIAxgZ&#10;4rLn2ieTntwahFu5z115vnsWkY5PI+lOsXAu8DbjJDAe9LMN11PuLY2HFQWEYSacmVydxqkQcz4h&#10;027TxSJINPLrLIMAdia6jSrO8tvCiCWVGkeEkjPQelaRJMaZhB2vlWPamu4Z4/vhtvOTxVqQHKOq&#10;rrd2QrEb+Ae1PAXcThiSetS3ayf8JAxVVC59ajw6ygbwcDNMLEynDfdHBGM9q5zxIgeTS5PtgPyH&#10;gCttWQ+fkt98DpWdrqgaXZqIh93J9qpbimvdOIjJ8wYNPPJfnjPNRrgMcyY5xip1QfNlsqWGSDWh&#10;yix7vss4HIHp261+sHwMYv8A8E2PgfKQf3ccy/qa/KSMwLPqAG7Hk8flX6ofs8SpL/wTK8CpvXKX&#10;10OPYmlKN4PyKgrteR6dqqvN4A1+JRuLaHMcfRa+Inj/AOJ7Cd42p4lbeP7pDV94aWbY211G/wAz&#10;/wBhXfX0Cmvhe5EZ8Q/ER1DAL4puNo9cOa5KK1Z0s+5vD0xX4YeBZEOXk0aMKT6AVDq1uj+HPFcw&#10;uZcm2JZD0zis7wHM037LvwqlLgn7GVDd+OK39U2jwlriqpz9hYn8qKuzCnueG2siGRwccTuK0B90&#10;fJ2rAjONTnxN1vHz7c10CGEW8f8ApBJxzXOdBIucHikblD0o42nmmNjcuBz2oE9iFsm5i+UYwe9Y&#10;GpmIZxE21VPfvXQMD50PPABrntT8zym/dIctwKqA47HmWpkHXoiV4aX5q8j1yznT9oKyvYdWiR1t&#10;xtQj72Ov1r13WUk/4SHTz9mVQWB25615j4xn0+HxHpmNFklvbq4C6e27Ag2/fPvmuqkjnmtTe8Ny&#10;vJ46t3l8vLOdxxxkZx9K9s8RkTfsf/E8hF3jT0xj2rw3w/HL/atoRCRuVTKfVvavoBYfO/Zj+IML&#10;KSX0SXB9cLWOIXus0pbnzj4eaRvCVs+FLGUgk+grsIt5sJAHyQRXGaCpXwxEouSV/tKUYx6HFdnD&#10;5S2QAJZiBk+lccjqiSqNs8B2gjbzXlnxOBPgkEKMB69S+UqAHYknmuD8Ywxz6DdRSRnZ5JU+2elO&#10;DtJBI+YFXMd2dnIAwc1paED/AMJdaHaThs1TuYp4NZ1KErJlJiOB1Haur8N2N1/Zl5ePahY3O2Nm&#10;9uuK9dP3Ty2tTob3/Vlg7fMg/DFZE7odKPzHr97b0rRuAQFUOW56ms+fcBgbF+X0qS0dx4JeQajK&#10;QH2uVHNfR9mXbw8BhcrCtfM3g6Qi4YGRMi6XmvpfT97eE1AgyRGuSPSpbumbU3Zla+U/2BqLm1Py&#10;qOveq+kBG0i54PGSM+9a96QfCOoRkp/qeDisPR0l+xOnGUY7mrjZ6UdjSUHMitDtAY4PrVr90uk3&#10;hCqzcBRVVi+y6BHRuM96lh5jciIcJ0JpMcDz74obP+FYfDUho9yPLvJ96+fAkn9j6xIZB8kinFfS&#10;fxJtrWb4F2MogcSR3OSQetfNyvvs9cVYPu2+NvrgVpTd7owxEdn0P07+EFw83/BOv4TzM6k/YSh/&#10;DpXQ3ukeFtQuNDl1DQYZ5bcN5BJ+5nr9a4b4Byxyf8E7fhtG7jb9onz7YNeiSz+H0vNr+NdCgb+7&#10;LMqkfUHmuGu/esznpJxTM4aL4RXTZbcaLGIudqDoM9cVU07SPDOmeIPMsNLMcjKwZmYtkH0z0rUa&#10;88Gh4w/xg8L5YnAWdDmmtd+FS1sY/iT4WkJkAVRcJkk9utY6GnMcB8ZYnm/YG/aAjVdxWwSQD9TX&#10;5l2ywjwY4mLKs6vsc9MqK/V3xlYm4/Z4+P8AaGIAS+B5mAJyOEr8n0Zn0iSB8FLXVLoJ7ZPNdmX/&#10;ABSfexNVaG1pLg+B02ksgmZVJPTHtV3A2jHUisfSDAnhoxAyEtcMQR35/StY9RyQAK9U4Rp5dh5Z&#10;68VC5X94fLyccVNh/KbuTio3X5HzknHFBJmM24XB+zr1AqKYoNMuvmA/cHj1yKmdSXkOSOaiuAja&#10;PcMqHK4yKhAziSP30gPH7w1ZtnYavpJ4wtyMZ+tMuABqVwN3GRUaEC7tT5ZIFwv41qZHR3LQt8Tr&#10;Ng5CNAuTjvitosnn2+xDnd8pxWJekDxZo8gtkMTQIFQHv3rfTc1suJVXC9MdKBiqHN8SxJIXkih9&#10;uA31pC0mxgMbu9NVZjGPmTr0qwI1VN0rfNjPSpFI4YRHr3ocPjAjApyrJtm3DCKvNILCY+eRgWA2&#10;mqm2X7PdncDk+tXUKmIo83AztwKgJt/OiXL7TnC+tNAVMYOc445FROV8yHeDtOQDVqTAdt5I/ugV&#10;XAQx3ZdQVFAWKmHD3cfkgDI2Gqs/2gCxUI52ntVtQ3ns67gobueoouZIjYzMuorhRydvINJiZSJY&#10;iU7h9yokaNWYmLcc4xU0A3WNw/njAPGe9QkHzAcAEtSsB3HgiQW/xX0KWO5QO+75GPTNe0anLcPe&#10;oz7CXHBFfPGhlV+JvhNzK/y3YBxx1r6BuVItISJmJWFCCfelJXQHNz7ftT4/GqhAx9wjmrtzt+2E&#10;5wCBVdwRKvBPy0DBXA3ZQ+xrVszuiYkfSsrny1yg61sWoj8qJhLwAMCi1xF4cSqdh5XoamTYUK7Q&#10;WJ45pG25j46JUZzkMrD72Ku4zRVUWLqxKqd35Gv0U+Ecn2j9gj4QszFtm9c/7p4r87E3GCdGdf8A&#10;j2JHvxX3d8ALzz/2H7qDzATZeI5F+garqSahoZK3NdnuN5d21poIvZbgRwoiIz+gbin6dpehW1jN&#10;PYQhEu5hNKVfcrFucg9OaLvTrfUPhP4i06WTAutEkVGJ6Pj5T+deH+DfHun+HIPEXhTxkt9aXVhr&#10;BisbiRSVuonOE2t7fWsKdR3sjZJu7S2ND9pSw+0fshaPeCLP2DWkJPoGr4PgYnRNNcPkuv51+kHx&#10;lhgvP+CeHxQa3neVG0aOdG9V4Ir82NPAbS7dGY/I3FF7yZe8EbcRkEUIJHI6etKynZJkYp0IODlA&#10;PT3qVwCsuWPApoysY7kfaCNpPPNTBZhG3zADbxVkwyblcXCFR1XFRucW5zt+960x2O5+FErr+1r8&#10;NAZWy9pdq3PX5TXvOqqV8SauhXresRjtzXzr4Cmit/2rvgrMyFUk1Bo8Z/vcV9NeIFKeOdbGwYYq&#10;Rn0NceL2R0YfqYW5dqDys/Lge1cR8SbKS8/Y1+P9s0mW/wCEfLqR6gZFdouBdxj5eW6Zql4hgM/w&#10;W+OsSSEGTwdOU+qpmuKMmrnbF2Z+WOnNLizjVBkXcgINbyyn+07KExoG3fQGsKzDpqF4Si5GsTqT&#10;noQa37OOGS+uDNC21RkEHlq7jhe7NJ1UPKFEeAozg9KVlRtJmDHd8wGKjCWwVykcoBboTSxksl4n&#10;lHA6MKOoI6zwkxTUdUQucJKmCTX0T4fuNRNkUiiUj7Mf5V826BuFxdqHbIcbq+kvBR32hIXJMGPy&#10;rOWho3pc0dMOrLr9/vmIVZGyh/irodNDTa/exspyckEDpio44CNSuHJw3mHjNX7IuniBirJ8zgHI&#10;6Vl1RpGWh6J4XtmbU97yoRGCFz1r02Ask5/eyHI/CvMNKcx+JNNQTSEkg4FerAINMtXYjJTpik9x&#10;JEszr/ZNxGFBLr+VZK+XHphXzl3ZJrRVSUVthIrI1ERBBIhIPcVTBC4DovI6nnvVW6jt4tNuHMp2&#10;7TuPpUERndIlE7KzTqu8di3ArQvLSRNU8RaXcagJJYYImm4xw4yOazvcZmWLxi33RruQvx6V1VlJ&#10;E0W2RAFI5HtWLFbwQWcMaFCoIx7VYkldHjHk8YGaYxJV08+KLtLdjgHLDPSszUiPLdRkZcdD6VoR&#10;LEdYvZEYJuQZrJu0dr26IUkc0CNC0lb+yNojUgLyaU7S7fLzWdp4lQOGQkEngmrqyxtdXaCUZFSU&#10;OynlNx2warlFaUnYox3qSQBUXcR3qtHNFJc3IRmLKQCoFA0Zc25fEiMQQCa2I4g4jmWXAUcisrWY&#10;7gabGfKKlZlJ9xVuyfUXtrlYrX92sC4bP3uOahbjJbtkMMhK4HtRY4O0rAWUOMZrPuJpzLOi2bEr&#10;1zWjYFxornkHvxQhD9Rj8zUm2zEfux0NZ9u7gTqZd2H6ii8knxJtkIOwgU3SobhfD+sPMhZzJlTT&#10;GXjM4tsIVDFSFJ9a54WXiZfFKXVx4o8wM5wijgCtE587q3B6VKLhBazKzuSPWpGTxx2plbKMX256&#10;1VlkiNzLi5UkHGMjikDSGVGjK7R1Jqi9uF1a7m818yds8CgC/D5IZ38tTkdSaid5zcj5iRzUCJgZ&#10;+0HryPWp2J3RkNkY54oAzIvPTxPdM8sxV5BlSeBXXqtmYoSl4uTF0z0rjZ5Z11qLEAKs461oMZNi&#10;ld4ZlGMGgCadkOpsjXakB+lR3VrA97pMiLGoRgWwOtTWVmPtdxJJJk8HJaprlAJlCSDG7nmgC5Es&#10;RSPhT93v0qtrSAaKNsS5CjODWXOb5ACmp5GOVx0qCGSWfVY45dUdfl5JoGaOjbvst6RGu0R/rV+3&#10;S6mup1iVR8xyT3rIS6sIGu4I7kMxbtXQ6btFpPK14VDRnGKEIpmOWPUJ1aRSwPPNTqy/aUzNHgrg&#10;1SucG8Y/aCd0h5z1qGPb5r4kcn60ASXtxHDAuJxg54z61Da3L+XFiXG7PSmXaaeyQ+f5nB6+tU2+&#10;zi4jaNzjHTNAzcFyiyxxPdkFuRgdalLuzoMEgD061mRBmgaTYpZfWlW4n+2Q4dFxwaBGuq27MSZ2&#10;H7vms9dv2u4BBwWIBokaURoS23d3qMF85EpJH9aEAMxWXAU5LitPYpsYmGcFOaypZEQRlo8nNaVp&#10;MHt5CIxt4yD2oAksYboaxG6MxBOCK37+wc6VAzbS3lE4Paqltd2cMkjeWPuggVGdQvJ9Unk2nYDg&#10;YNLUClawvks8IG2TqR6VYndp719pACoBx7VNLKohlJIxtPFUrQqHvCo5ZuposBbgjszCQ5UsG4Nd&#10;BIc+GoXFzHuC4x6VhJFGSxD859asHzcEHJGOQGpNAYWoQzO8paVtrRHJHaq2j3V2bC8t0lZtkpGT&#10;6VtymZ7d4wikZIqvCthaQz7bJRLIc5z0q1sA6NEWYmTcCc5NSOuny6ZdRprCtIXGB3FUZ7oOrgCM&#10;sDziorKEC/nf597EZpASvBJE0e8DoMc1YgFqZoy0IxnnmrVyiPYxFnYkDkZqiAnlfLGwwfWmwH3J&#10;JvZSsYC8YFSxKTGmQMgVBIH+zuw5wOlXtMiuXs5ndAAp+Ymk0Bjr95vkycUvz/OBHkEULvLD5VzQ&#10;S25vkHXtXYYDv+WZBXJ+tMwCzelL/E3y8UozsXiiwC8qo3RAjacHNClWtid+ADTMMQPnNO6J90cm&#10;iwCZBzhjQxfzohxinLnEp25H8qUZ3r9aQxynEowR0oZgHPNNJGG9ahJcyJ+7JGe1Aibdl4MOTyet&#10;SH+PntUIzv8Au4Apzn99GAe1IBccdST608fcHz/pSAZifIHUUuPvcUBYZ829eaX5sthADxT8DePn&#10;oOM8Mc+tABzk/MMjtScYoKj5DvJOaXHzdaBi9qY+BJH2561KMZPWmShhCu6Mde1Ahc/Lkc0uX/uj&#10;AqJF+YHJ5FS84Hy/rQAuRsHz5pxIG/n0qM54GO9PxhWzHn3pgPGcZ3jgUwfcfDd/SgZ2EY6npQNu&#10;4AsRxQA0jgc07se1OwhVfmNKMbyM8etCAaCPm+Q5pBt2k4p3GetNOd6H3oGOwMfdphB3vgHFPJXc&#10;fl6inAngFR060wG+uDTBkFhtJ96eOvWnMB5HDnOaQEZzuAAp3RThBQR8w57UdZQBH265oAUEiSPH&#10;PHNPxyfl4J9ajx8wG361KCPJcbxkdKYhvGcA0gPznmlI460gHKnIHXJpALu5cYPFAwYuWOM0nG48&#10;DrS+hwBmgBOPMwGBGOtGf3jdRg07HHakI+QfLQMcCATkjNKxOxPmHHTiov8AlrF6470/5jn5aAAk&#10;FlGw5Pem5O5gR0NJ84z0p3zZXIxSAUAbCMUqDk/MTzS4BC9jS5O4ZxTGO+bfjywcDrQM4k+Ug8c0&#10;4Ywfm+nFKQ2zoMGhCIuftDArxt608MDGMKevSk+bYAXJozzHximA0/61/wB3ilx8ydeOtHRiDjNL&#10;jkfL39aQD1/1h+YdKRid64AIpjlhebSh+71o5ATjvQBJxxSYG88UvAbk0zP7zO7vSAUMmQNpzmnE&#10;nGMDihcF8nHB4pTkyDjmgAzwOKDnK5QdaQ58xRntT1Gd3LcDnAoEJ+83S8nG30pignJz3qykcjOu&#10;Ly3UY5DtiopJtAVWR/GdiJM4CKQefrQOwxtpbbnP0qTnGPmxinJGotwy7zg56dacWjS3kkIyRGeD&#10;QFiIAmRxtXj1NO2SGLd2Uc4rm9MnvtU+Jl/DDBJHZ2sw+03HQMf7o9a9AvNb+H2kosMugX91ciMb&#10;UAwpP1OBU8xapM5W4kuktFdMEqpDgimaJdSxWfjbKIRPanOOq/SrtpPb6l4k1yZfCS2tu0eVjDZA&#10;qnfQRQMCk2wFHGBz9M1zxi5zTvoa15wpQt1OYtbmBV1bM0RY6gQEznqfSuxjAS204kfM8Y49KwPB&#10;PhW/1D4q3cr3FzFBHqSvI56MM5wPrXrPxC0mx0e20q9hEjLcQxrHCf8AlmR15969Wty6JbnlYduU&#10;rnGOF80ZJxj0ppCs2FyfbFZb6qjRxA6QmQgJOetO+2v5MTLarkDpXNY7mahV/NwbeQbV61pWccra&#10;fcMAvBxgHmuZOp3W1QyRlccnFRQalcxXzsocKynI69adhHXW5aPxHZo0oJecfKKt6+rLqyFYQcwr&#10;hT0NcLHfXx1F2+dW3EgnnJqveXPiya5tPM8XOURuEEfb60lGzB6nSfZ7cwytLPGGI4y2APxqcWQN&#10;kXF5p2wj5SsoI/OvNdWsfE+o6NqNovxVvrVGsm+WOPDEgf3q818RWvjPw9+wj8XZ3+KusXMst8n2&#10;ZXds22D1B75rWK5nYmMHJpdz6RS3jyc32ixnOBm4WobiKSOVQTxnqDX5o6L4j8ZXHj7RRP4+8SSC&#10;fxDa72+0sM4YHA9K/S/DSaD4Xl3ZaTw7beZk9wtbVqLptHXiMFKik31KeRvc5PSjcDCvzA4amNu8&#10;9l2Lke9MwxD8Jweea5zjsP3EyLyKf+72txz9aZ5ZAUlTgdOaeqMUzsOB1oHYjPLg0jf6t/3g6VJt&#10;bdGNh5700qCGwygZ5JoFYoJu/wCEj05lHG8ZronK/apTgZCCufQ/8VHaKu0qDkkVvYHmA4fkUpjS&#10;GE8r8ppxGbOUbm4Pan7RtbJ7d6Yh+Vx5Zzu44qEUMG3CDHQVL8vlNk854prLweO1NGQnLimAvJU5&#10;U9KF+4adz5aAnrSH7v3T9aBgCu5/m5xSNj5jmg43LhB060fwng0AOXBB+WmsqYA3gn6Uo4ycHpTD&#10;u3igViQBAvDkk01h8rc0AN5p5zSsQY5jsxikA2IArc5zxjFPIADgntTEOElOSc0N5ht7nOfu8GmM&#10;SPcbpwsop7K4UkoOvODVW3b5Zcg9Tipiz4bLnrRYSZIOvGelQkASjBzUbOMjLUK6lXyoBPTNOwrk&#10;/G0EGlyQQRxikXG1RuFOYEZ46ipGIS3mZzzSfwcsc03I80DdzinYOOXwCfSmMaMce9Iy5Zhj+GpM&#10;Dil/vcUAVdrLKvBOKsK2YWyM88UZBJz170hGGOFAFKwDgQWWm4bzG570vKmDGOQeKfyImyvPrRYB&#10;MfP9wUjMuFAHenc596CFx90A560AOTrgsaG3bsBuO9HOFywyRSc7WyaBCjPFLzhvmpo6MATjNAzu&#10;AKEc8UDHkjA+Y/lSZO5jntSN95Oe3Sl/hNACY+c8ZoyfmHbPFP8ATmk9KAE7ikIJMxCgdKcOCBQe&#10;qgxr9c0AOHliAnNRnBJ4OMUxmbz02qMAcinYbJOF69KBCH7y+5pwGC+W5xTRu3HINBz1xxQAoB+b&#10;mgB9h/nS/wAAOw80dCRimMQdPvHPrQ24j7nNOAGW69qf/A3HbikAwbskbR0pm4DzBxkU4giOb96M&#10;4qBATLKST9TQBKrxmU4Jqbsx21VUATOAFHzdat9YipUexoAiI/eR/LznmnYBjkG7nHXFPC/IflGT&#10;TMsHzsApARKA1zGpHGOuKcEUO4DU8Y3H5RyacPvKcd6YDCCGPBpy8jvTsKSGLnOaX5fOTPyj1pAM&#10;x9wU7j5uKecbnweO1Nwd1ACgdwBSn7yjNKPTPWlx8wOKAAdDgd6Qg7h8nNSY4TrjNOwpYkMfagCM&#10;Zx0x7U4YIPzU0g/Lg8560o/h5xQAYHmH5uKbk+e3zDpxUh5mUbxjHNRkL5jHzO/HFAC4PmyEqaXo&#10;B09qU4MMeZQD3NNJXGQCcdKAHkoYmwD7UzJDZzzilyvHFGBtbntQAq53txmlIO4Zc4HpQv8AqyNx&#10;BzzmnfuzIB5h+71oAahyz4IxmlYHGADjvzR8gUhHJAPNKTkDtzQA1BgtjGR60mM7zj+KlP8AEc9q&#10;XnyzwKAE+XeCABQ2/dwRScZ6UvVQOaAHJkOcjoOtKclAdwxk9qQdORQMb25xxQAnORzSbW2SnaO3&#10;encZalGzY4JwcUAM47qKABtf5u9L8u898GlO0vxERigBv8HSnAHJOBx70YAyAaZhjMegAFAAT/pC&#10;cGpNo2sfMFMGPO+9nj0p3Ix8x68UAIoJlkOeAKfxg004DJz17UmTkDbQA8DLuSOg4NGPl60DOGyO&#10;aQnjOKAG8ecozxil6bhz1pMExsQvSnc+WOmcUANG7c42nipOOflFRlnIH3aXnBJP0oESAoM/ICT0&#10;qNjhchRkEcU44OQWGMcVGNoRvnJ56mgYvPPzU/jH3hTcKShJJH8qeojBYZPXg0gDafMc5GMUi4Jc&#10;YPWpFwYJ+OMVEoKn7g5HWgCXbjmmfLyNw603c5jxvyc0oBwflOcUALg+ee9OOfM6dDQuPL5jOc8V&#10;IQPsykE9eaVgK8okaLoM0sW4JhpOSakI+5lTzSgJkZ4oAQj9596gEfN9aU485jnjFJx/dGaAHDOe&#10;gphxtlORnsKKafujK0wFBOzjuKeMCN8tk4600DpUqA7wO9FhouWbNvnbaMx+Hbzn/gJr85fGhlb4&#10;d/FpMsWfxfM5APJIkzX6PQqi2Wov5kaqNDuN7McKoI9elfnfrxtZPiV42tUkheMeJJy0gb5fvZ+h&#10;rmxSvE9XK/4hx2k2F/qj/DOW7MoMKBFTy8HHQV6v4qvbbQ/g9AkXkrPLZ+XDEvVmI6mq+lSQwaZN&#10;M8VqqwWbHfwBwK8U8V61c3/iWa4e8dobed1hUnOT7V5duh9NKWtzHm1rW9O8I6xZ23iK7S51q/X7&#10;cIidzhjx09O9MlS5heG3S+ZmECmUrzvLD19qyraGdb281C4gDyY/dK/Ye2a9G+HuhalrPj3CWNyY&#10;21FVBxnknt61tCL5dPmcs6iu29j379mzwjPN8VYNdntmEGlWr+W7j/WTMOx/2RX2Fdzebqd++HAM&#10;xHPtVXw3pFlofwQ8LaZBbQRuLAGXaOdxHJJ9akY/uNvGQTyK9GjC0UfL4usqk3bYgLHeMelMzx95&#10;enemoQWfPUHmhh8xrc5Rse43Nxgn73Whw32oDPT0pyggv8wxUXzFpQWPB4IoAcQOTupjEmFVypBb&#10;ninnPlNnriq3zecMkjmgCZhyRjAx2pD3G4dOKG3bU+SogT5vMOAO+aAEB23fCA5HNPIk+z3BMa+1&#10;MYDJ+QZzxSgttbr09aVh3IgziM9OWp/8R454prY3DKtjNBHzqN4oAf8AxnAPApRt+bnuKDtwuDzT&#10;T0Bxg7sUATZ+7x604fdPFNwMH5uwpDncuCPekxlg42daljx5ZOe9QLgxjjqKmjyARtGPrSAlGM9K&#10;kGPmOTzio/lww9qcPudPxqCjOvs+XKA3Ow4r0HwlIx+F+lps5jnkHHfJrgbsMYHOzPy9fSu98GAf&#10;8IpdezmmhG+3VvrTcfK31FSSY80jJ5bio8/NVDNGEkXGmklcbx/OvkD4tRkfts62QoAms4T9cCvr&#10;vJGkRNjkXcY/Mivln4yQhf2t/Dr8DfpKfyFCQ7aHDsH3Q8fw809c/aFAi571YRACmSeaeABLIcDO&#10;OTTsZ3JWRBpfCrux1qljAX5s1aOctl6g+XJO/nNIYnGRyKRiPJclTTHI3Ac8igH5DyMUAPyCiEZ6&#10;Uz+PG4cU0MQwxjpTAScnHfrQMk+bLkPTCSd3NHy+bjceaTB8tuD14oAZluf3ZPPWnclG59KkC/uW&#10;ywyRVcA+cQrHluTQA5gpbOOcUijAwV5zUxVdwyxziosN52RQAZPmHHaoWJDMRjlqcRh855JppA29&#10;MUxELhvtDfNxikIGM7ucUh8wSEbTzU4QmzDZ5oAiVX2McjikKuQOCasKB5TdzilA+QEdxRcCsoUy&#10;9Tx2p4BDyfumzjrmpQFAbgZJp26MOv7oZI60XArZ/wBbkU0FthwAeelSHiVuetN4BPyfrRcBMD5j&#10;3Pap44Qba4YKd4wc+lRgAYxnk81q6WVGpENCGVkxigR4145+LnjfTdRi0PS7xdPjtYlWW4MRZ7nP&#10;Ur6ba0fhp4g+LHiDQf2hrW0+PviNopbCB7y3Usv2nC5wp424xz615N8drO2tvj78PrlUi8u50yQY&#10;x3U16T+ynKo+N3xljPlqsnhWUgY64RsVpKyS7k82trH0T4Q8J38fh/4eaxdeFNW8uTR9QjmnlnJS&#10;IgEfdJxk/SvnSxtY7f8AbM+GESgmIeKb8pv5HLnHWv0O08TTf8E+NCIiQmLWL0P2wN7da+INWtbe&#10;3/bG+BKyT6cjPqM7cuAoycjnpzVKy16sUW2zl/jOdaPjfwxZ2t9eRmfT5XYxsVO1fQivkuPUrxdX&#10;uPI8T+IfMW9Yb5LhjllPua+4vivbw/8AC1vg1c/aNP2L4R1BZCsgJXjjI96+B7WJT4i1NW24Gv3J&#10;U56jccVzw95sKjaOoMur3WtPLe6w8riMYOOoFX+Q1rj7pXBqlEdsdtgfMeMVoKk3luSARx0rUi9w&#10;A4uM54PBpwUERA4zninoOJCQTx37VNHsEUZaPLE0WAYc7hiHjHrUgA+cgHccZokDFANvG7jFKu7e&#10;nzdqQC9FbJ5pwwTSMjBU7kntT8AeWChHy8UABDcjy+1IM7JTt5xxxT+qzZVvujvSRkM7DYMCmmBF&#10;hv7PvCYSxPUV2PhFsGUGIs3mAoR1Fco33pPmP3K6Twu2zVp8y4zMCKmWzKitTvNdSe51n4R3CWuT&#10;a+JYfMyP9qvrK/Cvo+iH+19PQDRYMq8oUk7e5NfK/iGW1tfBlrff2wifu1MUY6s49vrXimp+Lda1&#10;DxPIb3xP4ld8qgSK4dVIAwPlXAr57F0pVZWR7GElyK59t3+oeCLWYNf+PvDMLrkjbdKf5Vw+r+Mf&#10;g8iQ+b8ZLE8ELtjJz64r5XkNtPe2NuPBGpvPNGdnmXJYufxrqdX8MTx/s0aBdXfgdraWLUAAMg/K&#10;x7mlTyhSV5O7OieNS2R65/wk3w0uoZYdM+LCTyE/6jySMk++K5e/eT7ZdrsdpAM5C9c14NqE1xpO&#10;g6hd2VhboVtV5IHXHWvo/wCAUd/q/wAKPHeq61qsF20jsIC0YHlBRXRTynTR6GE8wSZs+FoblfD1&#10;8ZyYxK3y5HSuuNlA+mIWEXAJBIxVZjbm/RBEiql4QiqO2av3csYiWN7kBTENu2vWjHkiktTyqk1O&#10;TZxOtw2j2BiktoDuzjAAPHvWHoviTx1peqtb6X48ukthKP3FwvmqfbBro9TRmspcRAnYcfSuNsrZ&#10;21rUXWxAKPwc/nWvInqzNdz6D0H4gWV7bR2et+ALWzvI/Dt0Iry0jwkoKnO4D+tfDl9Y6dcaR+23&#10;5OpLLEniCaSN8Y5znpX0CkjRwmVVhBX5XyOoPpXjN0trD48/aes1to1hvtIEiADGWK5OPxow9Lkn&#10;J33Q566M+a7OG6k07y4kleSS8PlIoyTt64FfVvg2FL79mvxJYQ6reWV7dCJJEK8qV4OP96vnHwjd&#10;rZfHf4RO1rC7Q+MXikjccYkbb/WvrTXrmy0V4rmCwtUkmv7cw4AABc559q6Kkkk2c8Y3focZbeH/&#10;ABrZfELX5NP+DkE97pVmG+1C5G6MMOSEzls/Suq8O6vBeRa4NX8b6pb6gElWNXtTjzBnC9B1PFez&#10;WukaRdar4W1D/hYn2TWdT8KZheGQvHuC8BwOOfevNr/RPH+m6Nd3er6b4duJF1OXbJEFGVzwfWuW&#10;U3ONraG82zuvCujxR/DBb7W/jLBBNcSTGK3hj3GFATtYgdz1robDRbCbwtq08f7UV3JE5YfvLTaP&#10;oAa8f0m68cHUzNbfC/TrqFosnN+uT7BecV1J1fxVK2n2tx4Gis0CvhEcHB7HipSbWhakmjuND8F+&#10;DZdcufO0i7nLRyN9qkmYIuO+OnNG/wAC6brMtppsOkwk3ZEsjsDnB55Nedre/ENNG1WCT4xTJE7M&#10;AqRAMq9hkVa8O6RpV1cTSXovbiRJMozORz6mq5H3FF2N/wARa7okGo2b6L4uuXv0ILt9lJTPf2r2&#10;JJtS1H9j3wRfT3M7Tvoc/m7c4JAPOK87vLewt/B+3+x9MTEbBTsGSD6ms27+KGj6N8DLHSYvhw93&#10;cxwzJGmcAlx19+tZTnGH2jWMZS2Ra8KSX9x8LfHttJ5+2306/wA5U4xtOK+e/G0W7/gl4kgcZt/G&#10;d4pHsWIq1Z/EHxra65AsmmaXa20theC5gbaGm8wYGc9Nteb3/ia6n+A2u+G7vQVS1k1qeb7cr5B3&#10;NkDHQYoo4qL13LWFnfax6d8DNRZf2TPE8QRz5V9HwPce1dRM2sT/ABEsy8lyd0DAggkdOK+b/B9z&#10;8T7G01caH4RurrSftIE6KpPnY6YPtX2f4LtdSuPBXw7vbzRPs9xLAxaJ15T0zXY5qfvI52uX1Dwd&#10;oxj1a4a4VVeSRmywx9K9BEUiW5JkYMZSM56iql4lwL2ZQ6BkXICcU6zuLqfSHWSEoyOQM96ylqIt&#10;amE/4QWVSD8qZ59653w5IE1qRTcKA+VP49K6i5jWfwZJG2opGFhbdJ9K820z7e3xASEWT+WNUTEg&#10;b0PWomgPE/j5YlV8QkWpLJOZVx14xXDfBPV9LHxJ0KOSeVLzzQsCjpMucMM+or3v43WsX9o6s7gb&#10;H8Ogc9M7cV8g+CVmTXplsg636ajIYJVXJiI70Rpxs7Gqk5WZ9mz2Hw91X9q7U9P1mx0oCztfNtvN&#10;uBGHLE7gc4rrNS8Y/Bfw9o72dtfeExJCpCWunxK75HYsvf6mvlC+sNRuLnWL7VtZ1e61CZFBkjdk&#10;yB06VSsrHR1v03+HFz5gJMj5Yn3J5rNU9C5anr2sfFr4hXcrxeH/AAVbWS5P7+5G9iPYdBXNafp3&#10;jbxG2qah4g+NHiURxzEyqJWRNo6gKMCrGh2GlXXjK6hae2tY00WZ416B2VSRzWnpn9qj4UxCVJma&#10;S/uECoMbwCQP0qJWXqNJLQ6C28A/DfUfD3hhtI16SAi9Qvethj8h+bj3p/jbULa0+MnwQi0/VrVB&#10;pOjOvnMgYFtpHQ9zWn4ctfE8fhSytrfSTAJN/wAxboTWrZfD4zahrd3qviL7Q4s5WKK4HJBxUt3Q&#10;5aH038NdRu9R/Y7+GOoT3YklKXCvJj72Ce1eY/tEwGT9knwne7hix8VQu303CvQvhdHbWv7KPhbT&#10;1kIWK/ugoP8ACNxwK4749Jv/AGAfjEgwTEYGAHbkVvJXSM6bsz550jxlqupalb6PZfD+WdxpdvHD&#10;OsvJOADx7VQ8d2vxV0jw3qN4dEniW3iDTXGzIjyMgY5zXNfARyn7YfwNJP8ArYrksD0JC19ifGxD&#10;J+xx8TX3QjbbncCv3s5rjWVU4pytudVPGu9l0Pha+1341Q/Br4c63F8TLKaG/vWjIa3A8o9F7c5r&#10;lz43+NUfjXVLG8+ItlH5USNKiwL91hxz717brmmWjf8ABKL4b3CQrvtPEMDcDpkivnHxbFD/AMJ9&#10;Hc/aZFe50i2Vz7qoraGDopqNiJYura5q3WvaodVtXfW5XkaTJ46msrUpL698SRXMllCirGBkd6p2&#10;6ExQq7KQF4YjmrqLiN8MwG/pmu2lhoU9Uck8ROas2CjI4DEcCpii4K+YeFB6U4Bgi4VDzzzU2VKn&#10;JH3a3bMUUoxGLoNu5KsOa8+vR/xXOuK0T4WXr6Zr0IY+3jGDhq4rVww+IF8dyKrxgkY61pGPUmTM&#10;4eVtl/dP14JpA0YuY+TnHHFPbPlrgjqajjWRrpyYgMdKLkMu27MZSCf+WnWuluo0k+G+tqGLbYAc&#10;j1rn7WIm7lDBcEjOa6WI/wDFKeMFW0wotflOevFA0cVp5H9myksOHxg+1aoVfssxEROU9elYllnb&#10;cnyzxctuHrWr50ghJEIPIxSZUSldbxZzHykIFs/16V7N4Pct+yp8Pjgkpqd2pwe24147clTp+pML&#10;M7vsxHLdMivXfh6CfgHDCWPyXczY/wB45qJLQcVqWZy4LgKOorLuQPLzszxwK250Y3MoIXAHXNYk&#10;qyG6fL9Ac1nA3WplOBuAYRgY+9Wc9yqX8KJZEktywrQlVNknU5f1rNARfEVl+7XHPNWQa25vs8AH&#10;OR6VXmaPON20gdqfnFwoKEjnBpViR1nJBX3NNCZhXCljMVH8S8k9aiKgK2V/hGGzTr/yv7RtkSU4&#10;DcnPeoGztGWOKtFBlyMEJhe+OtZ+o7nsVBfIEZ4xWiM4HHfkVUvx+5iPkgKYG70IUtUcDjF3gpn9&#10;4eKnZWVJ8RjHHOc9aiBIv3OP+WjdatssP9kcT43SDPOa1OMS3HzXoEQOYjz+FfpB+yhetcfsk+Pb&#10;Dfn7HrkrKPQMP8a/OaEMurW4/he2PP4V97fsdvjw9+01DuX5TCR+OaJJuLfYa0PrLSTa/bJhlfMN&#10;lcqcjsQRXxBryG2+JXxQgFuFWDxNdb1P+0xIr7YtTHHrsZKr/wAfbDr1ya+SPHkEaftbftAW5hAW&#10;SGKQcdyua4ISsztSuj6O+E83m/sheAAF3NFeXAI/E13tyu/w5qm7POnyADHtXl3wSO79mPUwJeYd&#10;VkX6V7AwR9ERSqg/YZSfyrWra+plG62Pmm3S5GoaujWILLqUnzZ7ZrajPyylkAOAAtZZZx4n8Qjz&#10;GDjUJB+Rq1Czl2O0HB55rkOk0lK7GG3nNB6feqNc+nWkZsMu5gMmi4BIRhR7j8KwtR2kMu5jgfLi&#10;tiXmQBR+tY94TtuP3gU+ScnHWqgUtjzvVhEXlP2Plekm7+leN+OIpE8Xfs/3LKChvLhV/Hg17HqY&#10;H2e04fJeSvHfiI0g8E/DGbeT9j8QbcY6bz1+ldVFmFRG7YXVzFrPhqOOA5Mo3EDqDX0vpcZb4dXc&#10;XnqVbw1cE49Spr5l0szjUNCxLGB9iQ7ivqK+hvBkrt4S8TQPcvI39lSbG9iOQKMR5CpS94+dNE3L&#10;Bq6eWpK+ILoAenzGung83MnHG6uZKm2+JniSJWJU63MVB92rpAZRaIcYyeB61wM7DQGFuFIjAATJ&#10;rh/FvmL4cmlGMuCcY7Cu2iLsipnJ44rm/FcO7w9MM4Mdq2fyqL6lHghdJJJZBo9ru84AkgHOK2hK&#10;zafbx5CxiPiNRwprHtfLEdwQCSbpgR6c1oqSLkkqee1empaI87qyGZm8t8noflrPnBNs4EnzY69h&#10;WjKGKurMMHpgVVaMG3lXsF61SY7G74QKf2jeJggiZdxzX03oMh/seEZXHlAHPevl3wqSPFdyuFBL&#10;DHvivpPQgzaJbn7SAwQgiifws0orVG3eGMw6ggiHIGOelZdjlbq6BDDnmrrjrl8nNRqp3Mdq/nXG&#10;z0UyVyfMJ8rNPhBExGxirJzUfz7V+Yk1IhcDOcE8UmhoxPGsTSfs9eLQLTAi2EDPOMivllCg1PWh&#10;u2hYcL75FfXHiJGf4MeL4yGJ/s4kn8K+RY1Q6pcZmxmaXOe+K0oRVycQ/cR9+fsx3i3P7K3iawY8&#10;2HitiMn+FyCPwr5x/aEF8v7evjNU1fXY0l0y1wkdwyqQB2A6V7J+yjMf+EZ/aBh7i/tzjPvXnX7T&#10;9vJB+1T4JuzCAl1o6lWx12nBFc2Ig1XWmjsc1GXutMw/ghaeEbz9oHxpYatc+JJJZNCzZxG5Zgcf&#10;e57GvQfiP4P8J6P4Z0XUNJ17xbN5vjC3Z1N02bQq+SDz3rgPgM0Cftw+CdyqVu9FufLYgdQp/Kvp&#10;f4mRaSP2afjEBeW0lw18jsFwdhBOMEdDRibw2tqTh4xne7PVvluf2eNXlEgdZfhNuVs9f3Nfkcyx&#10;rqXj5AQHTxNeAj/gRxX6ufDmR7n9hnwUzyszH4f3UeT6LHgV+VeoR7PjL8T4H43eKr3PthzTwnuz&#10;fmkNq8JW6CaOsyafho4yTIxY+npWz1JJYDB6YrD0dibzxFH5zbVl+ViOTW0cCN/lBBPWvVucAZ/f&#10;KViyMdc1EyyFZm3rwOhpw3YVcgYORQQS8mW52c4pAjNJH2rBlHOd1IFUR6mCRhojnmh9omBECk7j&#10;3pgCGXa14B5inoaGxNHF3GBqt3lCf3p71CufOtwR0mHFXL5UXWNQXDEh+DVNMeYp3nPmriqRm9Do&#10;dRaNdb8JOEIHlJkZrptpEsLMyHMSnAPrXJ6mVZtBy4GIVAwK6qASf2ZZb7Rg4gXLbs5HalYY7Zie&#10;4YLxgcE0wiIm55cE42+1SsQcbgRj0PWoCRhyPvdq0EI4cK5M54HWmb3IiDXBwe2OtO+UxLv3Elul&#10;O3RgxD7P070kBExzcWyfKCqkk+tMY5RGWdMhjgEVadIPs0xEZLfwnPSqu2AK3mZVmPGOlMCFjukg&#10;VmQsT6dqaoxNc7UyOhHpT2+zfa2Clhleppq7xE4yAN3Jz1oC5BIHw42oEA55qs32cWhLWG4Kw+Uc&#10;bqsS5N2o25wOxoCQ74y7nGefaldCKkoRJrAvpKW8ci5jw4O76iqzsPOLAqQDwMVszWWmNpGqXP8A&#10;bd02xB5YYHArFCP5EZO3k9adyrNbmjY7z4g0aRcDF7H069a+iJQW8LaexH/LkmGB9q+Z4nuodXgu&#10;FO5Ev49+enJr6ch8t/BWj/vFG/TUZT9RSk9BHPMITK3zduRUGYy0mFUYFWEKpqV8jMm45qs/3JVC&#10;AHzKkRBk4bLcbq0ImPkqMHGeAKplQVjUkg7hVuNXFzHjPC9qaA0YRM0mGQY29c1YAG6XBx8wxUEW&#10;4A5dulPyQ6ndwW6U07AjSgwdUtm2/ehYE19jfszuz+AP2gbHfwl5FIPxzXxtG8fmwbW6MMCvq79m&#10;W8CfFv44WuR+/wBBQgfStbqSaIlpufYNj9oe2sQHYqlwBkHGADXgvivwxbeNv29m05r2zi0/w59k&#10;nubhVBZnBzs3d+a9z0t3Se9TsUuB+Jziua8DaRNpep/GO5njYT6p4leRmMm5guTgZrm5NdHsbRdl&#10;6nV+K7Gzm/Zs+KmnQqrRRfD+WKPjsiECvyftFb7RrsWSGi1udcj2av1xG1vC3xJi5PmeE7rA/wCA&#10;V+TcqGP4hePF8ogr4wvVYHt85pwdpO/UqK0LcLkXEatKcnocVeyAZBvGcVko376QkfxcVfgKGR/m&#10;5xVmY5ji0k/ebiW/KqTKWkdd5xjNXnVTJ1I9eaiYASEh/wCHrQBXt5riL4i/CCaKYE23jG2JbpkF&#10;+RX2f4lx/wAJXGxuAu7QrVuncrmvisBvPt38gjy/Edoc57bxzX2lreyWx8JSZ/1vhi0Ib1worlxT&#10;ukdNDqcwVxKj7yTUxRT4J+IKMwzL4Su9o/4Aaiu96/ZF8xRkgVYEZ+w6gpkc58OXIGfda5IxuzpT&#10;sflCykeNPGsWGITxXcgD/gZrYiaWO4lKgElBwaqawWtfiv8AF+MWgMq+MLkKp6j5zmrFq7SJErMq&#10;sIsn2rtkc9T4jahUPFGTcDlTn2qZI41acLOpy3OaqQyRrp8qOmSX61K5/dKckDaKybINbRZlj8Yz&#10;DaMOwGCOK+k/CMnlwfLKgDwZFfLVjIf7Z00GE/LcjDV9KeGSdtgVyf3SEgGsajbtYq91Y9B+0O10&#10;uWwPMrUt+bt5MBiHXGDXP3fE8RVsZUZHpV2yeX7TabXYkt81Nx0NErpHqehPbprHnyInyRjYSfWv&#10;S4po5be3Pm/KVyBjpXkmlQvLLAhPyiZMndXql1AItG0dIL6PetuN/tmoktmUtjbRgbIEeXwCOKw7&#10;tS0zgoNpPSrtgrJYxK11I5bJwR0pt8qLDFnO5n4NU9UJGLD5MVwS8oU+aCvfJHSsTXdQvj490uUX&#10;jmSUqJ2xyyjpW3ILczIG3Ehh2rjdd84eMLMpGQQowuPvVmkV0OxmldvDkDqhZvLBAqa2maXS4nKj&#10;A4YY5GKwLS5uXsdPiNgy4I3EHOKtmRrTxhbriURzKMhhxRYZsgw+bJsBTA5z3pjqm7cF4zxzUsyw&#10;CRisyksgOPrVdllEKkggD1pAkKIpjISCMCsh4rqLxDdPltrOK0BeQI+wyfN2zURuYZbkh7dipPyk&#10;d8UrjLMhDW0XIJK1nMwgubjZAqySHCnqTWiZIzZRlLDnocnpUsMNi8mnyvgyI3GaQyGex1JvAU80&#10;93GW2EjJ5qposqxWsTSHCq3zfStnUkuptCusahsVYDxngYrlrAyNo94kjKRvYBh7UAde8OiS3kc0&#10;Zi+dOQDWdL5a3LKjIAO1ZiP5drCBcNjce9SW8rPqcamMHLetFwI75XFoGESEhCSPWo9Pu9+hXe6M&#10;8EjGOlad/DESg+2JkKMrmsyKKJbi4AQqNvQVIwRUaYyeemA3IovbVH0uWSNDtyM461HKkosr3bG3&#10;3eMVStBrCyR5vCUaTDJiiwE1uE+1WkTTgZx361Z1BVjTaJCcpwa567ujb/GfwfayaROq3ETMJc8D&#10;FdRqSeZBE6qNgTg0kFzBiuLdWQSSc7sLzWlI3lQW0rQkq3QY7GqcVhAbyCQxEgSr1Na+qHatmmIx&#10;+5G1fSmCMO9ktGFuUTB6rVy3KNpELb+VXoaVbeI21uWjRiB19KkjUbZl8pRxgUALG3GRM5z1waDv&#10;Dcs3PSo1R4rlFYcF+tXbuSzWOwXdGHZRjmgDIlYtcqNwxn86rrEBrsJN1gHgD610X2FDpqTkA/uy&#10;WGfu1zJZm1+ICRsecQDii40aN7ZaTbtpcqF2aQZOfWgTSnT3XD7R0xWi6eZDYqV3Yj79qz7q31CO&#10;2RlACK+eRSAeFlWC3ZlYZ6ZNLuw02Is9M4qpcXiNaQJLMuVj4xxVSxnuXvZBn5cnHFAWNr902m3Q&#10;eDcSvGe1Y6xBbp2EgwD93NaqMAlwrheR1zWeCpvZEKuNr8H1oA17MJ9imDEklTiq81uoB+Z+JOlW&#10;rBh/a6KQM8delXbwOL64/wBA2jjHPWmhGZehl0CyBuATjgUy2ki+xxZXBI70tzG7xSDccqMirFva&#10;wPo+nv8AbQWEmCKAKsoRzN8vCjvVNpJo9Nk2l/vitLVA8V1aKlux3KOAOtSpbNJYoJEVMqDTQMr2&#10;zvK1mCpPHAro7aFEjlUwBSe2aq29nbxxRN5wzntWkdmxTtJwvHvSAjFt5k16DggDiokhRLjBQgBu&#10;ferEL43Nubl+lSsym6OUxlaTAibHlSFI8DHBzVVJgJpt9wM56e1WXeAW7oRnIOAO1YUpP2q5C2rE&#10;scA00B0En2U6WZIZSWCEnFcs/wDak2qFmgYRq/fvW3YC4htgHQHPODU0zKXlwEUFOKewGRb2RGsS&#10;OLr5XA3DPStpAI5GzboTgAEVz1vcTnxZeRMSqrIBkd67FYLcWFwxYgmLuelC1YkZkzSYcNDgHvmq&#10;DyW6IN9wgG8DOasy+cy7DcBtrnFYl7Zztd6ezQS7ftC5weDzSGdXbWkjWl2/2lPK2gqxoNxZruii&#10;vjgHlscZq0zQnQ441ZgDaqAAenFZDQFLeMbF5Y54qWBnYG4/vD0pg3ZIDEjNO+bcBspcDd90Cu4w&#10;FBYqvyD2oBALAhuvpRk/3e/FKxfa4IX60DAEnZ8vBPFDZ2uBmkUHCZfoaf8AL5p+QnjrQIarSeQV&#10;K/jS/wB2kO4HkdTQc8cUAKeQw+nFA+8uDQgUs+ZMY6U8fekJxweDSAADzwfrSgDavzjNJk4OTwKT&#10;ncDu4B5pDJgP3MucEg0w5yMDNIWxJKQp+70oGDYSMDghulAxBuEjYizketPGPK5jFMQNvJ7Y4qQY&#10;3TfL1U0AN9RinAcnmo03eX8396pB1PBpiE3ESKMqM9afcAiyjO4nNRsMuDt/CndY8HNACR42sSAM&#10;gVICCjYPGaaPunpx2pnJ4wcZouIdxvHSnbj02ikABZ/3fAAxz1pcH5yV9KAE3HcMgUEHzRz9KcQM&#10;pTwFx29s0DG85XjijjJOzH40HsM9qT5tpGO9ArDuNzUn8R4607/lmMYyByKQfeHHNAw5yPlpfT5a&#10;Bj5st+FAxuHNDELxuGeaMDBxnk0nZgFJpozuI3mgY7qRxS9utBxtf5fSkOdxIXtQA/nk47UgHzDn&#10;rSDPlcyjjtSnqvrTFYdz5vTjHNIVGOvejsT0pe7ZzxQA3uRtGKcobY3GRn1pBg78e1PGMD1pAAz5&#10;rDysCkbp9zilYsZc7jjFIf4sgUgG4BVDntTwM7vn/Sozt3DLd6kJHULTGNI+YcUDOV4pD/FRk7cl&#10;TxQBJxiQbe1NXAIBY0L90nPfmnjGT0P4UWARnCWNy5QYFRxyxvBFhsdaSYbrcL0XPPvRHDCtum2Q&#10;E0DJssQcKMfWo3bawyp56U7GBgmlwhfsTnigQZUoOOoqUAeQh/Wm/ICRnP1FDMfsjrtXGRQAyXPm&#10;QfN3p2G29ulMIBC8dOlSjO/r2oCwzn5ePWgfe/1dKcbjwKd0L8elAbCDhyCTyaCvyyDzPTmnDBK8&#10;d6H2rCw7k8mkA0H96eeelVrq+tbTaZbsLuHYZqSRsQ5Ef8HUV3HhXw1qWoaVK938FLe4gksJhDeT&#10;XAXYxGBhSRkfhVxg2JtLc8H8QSarqWh6x9l1mW2ght2KSRzYaY4746YrxTTPiF4Z0nU73TtR+GE9&#10;3eQ6qAbhrsfvhnqM9MV75J4R1jTfi940sbuS4s5pLmRoopJcwyIx+UI3Q56cV8m/F7wZYp4y1C9T&#10;T9WtGg8z+0bUIS8J7SJ3ZW9ulerhsJCUXd3OCpipQmlbQ+vNO+IfwpuPDmls/jjTLLdaKWjlkQ9u&#10;mcnpTr74h/AqPRJ42+LuiM0lo6BlKnkjFfnt8H/C+haz8ebHTNQ/tt47m+fyysx4Vf8AGvse5+Cf&#10;wf8A7QuANa1y1wABFnfj8T61xV8PGDtzHZTxEdG1c7Xwt4o+FsHgaGGL45eHB5l/K5beu47j3rtY&#10;l8O6xol69vq+k30UfSWIgkH6jpXhyfAn4am6Bh+J/iCJi+RiT+leveBfBdp4W0rxbDa/FTVLwXoQ&#10;tHOOIwvpXL9XSW9zV4qL1s0dJYR29raWyBIkUZDc1hIst98XLiKF3NujAyHqPwqe9VpdYeGO5ndd&#10;x3le1aWiLDbajdFIcbjhsjk10xpxpx13PLq1HWl5HtPha1tIvD37m3iAeQAbeox61m/F+3nm+Hfw&#10;0PkciWQEfgKNBudjRDzG/wBcCR9a1PibKp+Gnw/k3dZHI/IVnvM64R5bWPlxbO8FxxuD7fuk9KmN&#10;rruD/orbcc1uW5VrpJCylg5/Gue1Txt4c0z4o6BpuoCWKK4yGmeMhFPbnpVOGuhtz9yVbPVS5V7M&#10;/gelSpbawHb/AIkpYDvVPxB438E6da6A8YTU5ru8jSC1tGDMwJ68dAK7+1uI59O0aaOxeISWSOY2&#10;HK5GcGpcbb6DucjGSt5KkkOHUcgjpV5mdooglmhPqTiqWpTxjx5c77TqwGQKg1TU9G07w3qVzcSQ&#10;ER2hfDNgAAZyfpU21GWpSYXu2lEakpwc9K8h+NN/byfsU/EaNLofK8Q+pyK8Z8U/HvQx4n1aC1+E&#10;moXkcdyUW48/arEeg9K8k8UfFibWvh54g0xPhCbcXE0Z80zltoB9Md/rW9OnJTV0VTkoyWpz/h+R&#10;Y/F3heTySduvWxYZ9xX6dW2r6f8A8Ij4aJuXyfD1ttHr8tfltoD6peeKNPt7LwLqc07ugRYVJIcd&#10;Dx719fJpn7TA+GHg2N/hHaJNBpw8yeS4AMi4+Tg9CBW+KvJo7sXi41IJXPoOTVLXeu3d6nApRf2T&#10;yKVjlzjkHIr4o8W6r+1NoegXt9ceDTHaJJ+9kjXzNoPQ4GePU15E/wAVfjfMmE8bwqp7rAtQqN1c&#10;89W7n6greriMmG3XA7ydaG1S3SZV+0aduLY+WQH86/Kl/iD8Xnv5oz8TdUYsvOzj8jivWfhXb/HD&#10;WfGGoTWFv4muYXXF1NLM+0EdNp6Zqvq+l7ibivtH32+oRfaU3LGOOCDVG61AgzKlozg4yRnFeSSe&#10;FPj4tlFu8W2qf6O27eT8uOgz714D4l+Inxh8OeJNUs9W+GEIaO5Kks3yuvZgecg1z76DXK1e59o6&#10;bd7vGOnL9muQXbH3Tg16Gxji0+6ee4toY0ti7vIQFVRySSfavz78MfHjW1RZLn4D2UqI/MsU43AD&#10;2Irs/Gvxt8C67+yp48sIdS1i01Ge0CJAw2sfUbh2qJ03fQnmS8z6Tm+JHwAimdZPjpom5ZWVsDup&#10;57V1uga34B1zTDNo3xD0S7AU/wCqcbvoV65r8ULuZpZdTkMt2xNxwVb7v4V7/wDs565eab+1v8Pw&#10;fEF2befVFgnQyEI2/gHHqDWlShyrR3GpJ9NT9QJVCzOMcbupqqVGD+7rW1BVN+zBODGrce9ZpJO/&#10;JHSucNiJd3yg075tpGBz1ppzz854oy+eFzQUI/HkbR9aU9G6YxzQWAZT5RPFJklWGBSAUZKD5TjF&#10;JgFT89OU4kA39aa+fKbC84pgAxsU4PWmvv8A3ahGwTz7VJEB9gl/eAGkZn8hAACM/McUAMwAGXb6&#10;Ur8qnzEcUcCXIbgjvQ4JjOFY0CYyNFC/e7/nTXxwNp9uaI921wYyADTmJJbKjimSUZQ32gfTpUAZ&#10;vtMQKt14qxIy+bMMGqpZsE7F4rRIhmtECzlhgYUfjUzD5FPJNQ2hP2O37Eg1Ox/ekZ6CsmtTRPQj&#10;2gMxwM0nPy+melPyuWGD70jYxw4NIYEksCD2pOduMd+aQA7VyefTFO4z06UwGqG82fjsKUZMpAxT&#10;x97ggZFMwEDgyKTmgBxVTKuWPFOcnyYx6d6QYJJAHTpTjwTn8aQxvG1aB1PNL8piPpRgCAEsc5oA&#10;QMRKODyOlH9aRd5lJ2ALinkYB4NADskpEAV6elH8b5GeOKbgiFTt7c0m5iwIQUAHGc7aXnMfHHNL&#10;x5LEg9aBjLksSNtABkbhzSnO9eeaaPUNxnpipMqSDntQA1cb5PWlOMrxScAHA6tyKVs7j8nQc80A&#10;MxhupOaUAZHzUD7h+YdaVeUPGaAFf/Vj5e9MGflGBinnBDfL3FIOuM9BQIDny144Ham8ZI4NMYvv&#10;PzcdxThsCNgcnFAxjNIsy4XORzT9/wArZTj60cs+BjgVC2VmKnH59aBD2PDYB6VHHuETDr89IxKx&#10;yccYpqljbqVZid3ApjJ3BMUZxjn1qZCNjAqc4oGMAHcMKKU7QW9utICWPGyQFe3FRHd843Ac8Ugz&#10;5jc96Bne/wA+eR2pALzuzt7UvIEWQKQ5+WndsknimAvUNxS8bIxyeajzmNjvAH1py5EWMmkBIcbi&#10;famYbyRx3p235Rl+O1KO/PFACKD82RT/AODFHy4kJzjFNUqyjDZxQA4ElkwPWngjDCmcYJA7cCmp&#10;0l3Zzu5oAfzu4NMJfePkHNPyQchQOOlNO/JO3k9KAHnlF+UdPzoOMAbabzjpTqAEwcN8o6U9QNjD&#10;y1FISBHIaTJwOp4oAT5fPfjrS/KA3yk8Uh+8cpRk5OFoAPnaVMoQB1FSAKGPycYqMZ3ufN4FKcnb&#10;1oAedvluFHXrSceWnP1pDtEknJ6CmZO8/LQA/wCbcAF69aUdSNwpo69KUYzLmL8c0AKud3TNHrTe&#10;cj0qTHz0AMIJT7nenDofoMUOcBloBXbwaADt93jvzTj5Plp8pPFM4Ck4oz8zfIKAE42nOME1ICcM&#10;NmQV4OKiIOEyeMmnZbpgYIoAdwOiUwlhIBjtTTuDckdakXiUsAD8vJoAT5So5FOx15pjY8vAIyWo&#10;BPI3YoAD/CffkUvGFpAPnc+VwO+aXI3H5c0AO/vDOaQY2thx+NM5AfC5yelHPGY2pASqSIjgD3pm&#10;Qc89qFxh+RSjPPHbmgCIKd3WpwCI/ujrxSjy/sxG8ZDUZOGxGOlACcbBxSHG37i1Hk+bFn1qbgNy&#10;KAEIPlP8owR0FJzsTntxTiTjAApDzge9ADlyQDjHrTWxtHUc0vALArxgYoOaABR8zDbnjinn/VHG&#10;QaaP4flpWzuY7MnigA+YohCH6U7P3V8sgYpRjYD0wOBQS5iXkYB9KAE5yFLAYPBppyWI3UrKfMUj&#10;pjnmm87hxQAYOW5p6A71ye1Jzz8hxS89M96LgIQ3nOu0fXNNcN5Y4zz2qY5xgKOetJgZB/KhAMQH&#10;cn1rShhby5nNsBgZLMcBVHU1DEi4jYwt98ACvF/jt46i0b4UtpFhrMP9p31iUCofnRCOWOOQKmU0&#10;jSlBzaSOQ+L3xCjudTbwxoXiMRWy7xqF5GceZt+8obsB9a+bNIzqPi7UIrYyrZ28pDz5yZm78152&#10;82q6lqmmafAbne9+WuZlzuOTzk9a9IS6XRPDDRW+mIXOmsiZ6u5GM4rzcRW5mfUYLCxpK/UzPF1/&#10;Ir2uj2V9MFMg+0OpOSPSuVSwZkumaONIYIAQX9R3qJJ57fTpp71opbye7eQg/wAOTxTtKs/FGveI&#10;RbQpdx2v2lRK65G7/ZHqTUwjfU2qTXyRStob/UvEUcEcd5In9oJHEIUyWJOAAB1Jr9I/gx4Gg8O/&#10;DHS9Q1HSrddRn09TBbMM/ZkIzk+rnv6Vg/B34a6Po2lWOraho1s90lov2OKVciAY+8QerH1r3G9u&#10;XkndVLYB4rto0rI8PG4u/uoiuruR9QnBLEFzknvVQuwA2rnJpjYLD5elAPydeRXSeUM+fzWJjOTT&#10;2PyLTctx8v4UvJMuE6UAIc7kITsc801eA2V6mgjKkk4OKOAAGJ60AgYnpjtUOQZTkH2NTkDaxDLj&#10;FRYUEEA0xBglX+YdOlR8/ZsE/wAVSE4ziOmkrv6jOKQyM/eXilXoCV/WmSE7DjPWlBJth0yBTEOO&#10;PmxnGKjAGG69afzs5Hak5+fI6CgBQAe3ahtgsTwSWfigH5W+TuOKRv4SBx6UDJV/1a/7o4pxUeSe&#10;O9NPKRcAGnjr1qWNDxkL04qaMcn6VCCegUZxUseS/K4pDLC4OMClO0RDIbLHrSR4yac2d54FQBSu&#10;DiBwc8xHiu4+H7K3g3xuhcblnXbXE3OCrdBxXWeAjiX4ipjBURnH1qojR10gPn/dzzUDY3jHrVmT&#10;Hnyc8bqrkfvvoOtMC8MHSYhvU/6UhPtzXzJ8bQB+0X4JlBOGsUA/DFfTUQ/4lFx8n/LZa+bvjf5R&#10;+KXwrKoQBC2WpdR20OGJQpbsMH9yKi6u5396bCVNrFlx9wUp2gS9c7qozHEjb17Gq3ISX5akc/u/&#10;u5wOahJ+XIwTSY0NGCo+UdadxtGFApMcNTSeAM80hiEEH7h5NIAcN9Kf+8KZVc80pB8tc8nvjtTA&#10;aFxt4pfm+Xjjmlxw34UYbBHFACcBCAep6UiD95cfJTiDtU8YHWhQMsRnnrQAoxschDx1qE7uPlHQ&#10;1Pxg/KKbjhjjI70AVSBtU5JJNGDleeKkYAxqFHBbpUb4EyfMOV6UCGSbhKCF7VJFn7LICD161Gec&#10;Z9acGAifkdKAHKVV2HlA5PU0pxnoMZqJTwPnqUlNoy1MCNvv8DtTSBwec0j4Mmdox9aXLArhM4Pr&#10;QFhr9CPJNJhgBwParGFyScgntTHHyjGetAEBJ81APXk1estw1S0Pn4/eYx9aqKFKnnkEYFaNtAf7&#10;QsnN0vEgJGelAj5t/aOTy/FX7P7kcNeSD8zXS/DS/wDA3hKbQ9Wn+JVpJPqNpGv2NAGKqQQc4zjr&#10;WH+07j/iwThDw0xH4V852ty0snhl4LDWprg6xbqI1jLqcHoOvWscSpcl1uawtKeq0P0w1b4nWmo+&#10;FvC/h3w3DrC2lxYTzXLNAU8xzzhSff0NfFHjHVPET+KLO3vLDVEubfW5GiuC5DEhuMH2xX6FfDHR&#10;/AjP8Fp9ev8AwjYXCeCXe2ssxr5WF+YufU+hr5E+MV74Svfj34/i0j4cre2tr4sVbe/Q7fMw3z4A&#10;7V8xDF173vdXt9x61OjSWltTh9Nh8XaiupS313NiTScfaJbjG4KOAFJ4ry640/S7e+8Wq0sDSNfH&#10;ytsgOMGvYb+SG68T6BbweAb2zt7fwqwd/PI3Pt9PrXz5Dp2vLruoMbfUHI1efcxJPy5NezgJOere&#10;qOLGwUVsb1uWJb9z90YrWhA8tCSx69axLcsJZApbjhga2IwDZxkSnOeRXss8pEhziQ7MktTgx86U&#10;mLPAxT1CEn94VwppF2lm2seKkYuThTn9OlC+UZCfm5pcNlT5ecHpUqgHI8sDFIBVDY+8c9s0oVsk&#10;+lSBRnliBigA7bgmXoeBQBC3E8fB5603pMMEgE1I/JUADJNBx8wKjoOaEBDOR5DgE8sDmun8MC0O&#10;v6eJZGG5+uelcxMp2OF3HOK6DQWi/tq0hk4y42P75pSTsyok/wAS723gg8PQxyzyTNCVjjXnLNwO&#10;Kb4c8GT2nw70/VtSSHzn02WaZWPEIIyg+pqh4laCH9pL4WS3MUZjXVIQVkXI5PXmvWfH00g+HF1a&#10;x32IrjT4CVX+IdetedVkoLzPYp++0uh4D4du5pPjZp5lTa0ev7YkB4Ck+v0r7N8f2kDfsG+LnW2V&#10;f3FmQPQ18Q6DtP7QOmRLGSsepRksD6e9feHjAy3P7AXxEdLYAJp1ptz32gZrqo3aWpx4l2dkfC/j&#10;JD/wqq7DRNuFmOn+73r6O+BXmQ/sFoVYhpbubB9q+dfFEjyfDLUC6gF7cr9cCvov4Q74/wBiX4bK&#10;VI3efn8zXUvhsctRqNu508ckouiSo3K5yauSo/2QyHJHYmgBPLvfk6sMGpZJMaTsLLgjpSaMrmPc&#10;FxYs3lIwMRGPSqWn2ko07U5kTPzEuM1YuWU2c42kEqdoq3o9xHFol4sikmUEDjvTLjojnZlXzJNw&#10;IDScj3rzXXIrSD42eG1eyz9t0aYD6qMV7JeQxiwhygBaUla8o+IIeDxJ8AL5VZvL8TiGXA7OaqF7&#10;jkz5V1ZDb/HS9IDL5fjWNh7fPmvqz4lRwy/DPwe5ty4bwnbt16ELnP1r54+KliLT9onVikTLHPaw&#10;3MY/3uTXturXpvv2S/hzeicNnwkqE+hRCD/Kuiaulpsc8dGxfgpf+JWtvioy6tqMsNvdQgJKxbb/&#10;ALpPT8K+qbfU/hTceG9Vi13U9Q85rUCOA7iM+n414D+z7Zf8Wf8AjVP5SlpNbixmvW9W0i385rhb&#10;aIy+T8vAwDXLVUW9DojdbnN6j4Ov4biLX/C1nq7wbZH+wNct0HUqM/pWboN/qOoDxR5ulGKewLC6&#10;S4Ox1PoFPJrrdD8Rava6hHY3LSxCKQ+XKvQg+orqte8M6DfeFItUTxTbpqd3CfKuLQgfhIg6/jWW&#10;zGmeWpLI9pcv/ZTkCU5LH0rMg8QyW2varE+nCGMSL5bqc7iPUVNqVr400c2keqeHLyayIYi9tULj&#10;/gQHSvOr6C6uZNYurae4eH7QpZwOFwePpTcirHr95rc154ctSJZ26blIwcCrfhPw7o+t/EW0kntZ&#10;YZIcG3kaIlSwPQ9uTxXA2NxKPC4aSyBcWoVTjGeKyJvE/wATbJVSx+LgtYlkOxFtlJXPviuHEVab&#10;vF7m9GE90dJ8QNG+B1h8cvGMXiXX9QGoXNvGI7a1c4tgOA3HTd1rybxBp3geL9nj4vLpPiua9Jki&#10;e3WZcSRqOuCetUdTTxBfeLtU1LUPED3l7O4MtxKAS2OnB6VkSxTyXVxGVcpwGVTgEV5tBzp29ep6&#10;tSacdd0fTvwGt7SP9kfwZKX8OvczXc3ySyrnHTkV74sd0LWyU21tEF+7s5HP0r845lktfJhsfGmt&#10;Wm2VW8uK5YYPqBnivafgz4o8cyftJ6JpN78Ub67sJNIn8yKb5i20EjDHkYr2KWJi9LbnhTptNvof&#10;Tsplj1icNdgketQrP++lZU/5aAYHFUpXM19euC3zXjr16YOBT7dZRezK6ZKyL+tdT0IR0rW27QYz&#10;vcrJH8wzjrXC5+y/Frw9ErEBrg5B/SvTmCHw7ZhZANiqT715p4qhmT4i+AL2MjY1yqy+3PBoaKcd&#10;DP8Ai3aR3HgeTeP9ZojbG9CK+OfhzLp9p8SvirvMZlCsIjtzx3xX3T8QLeKf4OaFsnV9lopcj0Ir&#10;4EW0vof2stZhsWkw9w/AGRz2wKIe6rdy9krHrR1WKQyq+mJtFwQrY5OT6VSvbe0M6ul1tLAFSema&#10;9B8MaHo0Wj6jNqVkJrqRf9W3AGfSu5m8OeEZ/hnqaP4ObzI4Ge12uVZGPv3/ABrmlUUXY0k7fM8G&#10;t31GLUdMMtnIV8wAOp7V9E6KmhSfD3QANPTcLQlMDJBNfPcEd8vjyGyubyGNRdOEDEHOPuj8a+t/&#10;AeiQQ/BG5ubwW4usHZAzDKqc7Tj3qX7w5NIj0PTdUktJpZGKxLJwcH9K7W1s4FtNaLvMwa2wCX9v&#10;Sp7QOnhe1/eJ95jtpY3RrW8wTkA5FaxhZGcpG94MQx+GNdh+zudl6SnvnmuZ+MUDSfsQftR4hdmT&#10;SYGwOSAME11/h6Vv7N1HAUEHg4qPxTB9o/Z3/aAgki3ef4NnByOuFq2tNDKEj8/PgzIsX7Xf7LMh&#10;BCyXVyuT0OQa+2fiyjy/sl/HqMRsRHpqMMV8A+E72W0+J/7PNysJzafFEpx12mTaa/R7xlAk3wI+&#10;Jy+XlbjwKrMMeq5q23yjotc+p8vBYpf+CRviJfKB+z6tCGHoRg18j+JWSXU/Dj+WceUo/ICvqrw0&#10;7y/8E8v2w7T5m+z60rKv90KB0r5b1xAfDvhmVSNrynY3ris4yvUS6oupUurFGMx/uflPCCrahSSQ&#10;/bketUYy5K5Kj92OlX4zhYCWPfgCuw5h6IBvPzAnsTStgbzjGRS8/ZvmYfeyKhkKmLh+/agdiJSB&#10;fRHHBfk1yOvADxbErZy6jbgV1Rwt5anBC+coxXPeJo5R438NuIgQsfOPetk9DORhniJx5JAAG3NP&#10;jJWNSVBJPFLcFy74YdBVMEmZF+0NkGpsI1o2bz3+Q8471upJJ/wjt+PLJBtjuFc3ExMyjcuQORXQ&#10;QZOmyBI3Ja3bdx1pjRytusnn3LgDb5rAireD9jjXOMseapxuy31+vBHnsGA+tXR5hVR5agY45paF&#10;JkE3/IC1D90xyR+leo/Du5jfwb4rjRWzEVGO3Irzcsgs70NaZUIRXbfCyVBqPxVtpLRwTAjRccd+&#10;PyqZWsyoPU7G5RPIuUdG3F8jBrKl/wBQ4CgNtx161t3ufPYBRxIc4+tYc6n7fFgNkLwaygbpmLOC&#10;iFsP0PFY6sGvARG+7ze9dHMz4fdCpyCAPSsRlH2mYHaMN27VZDLTmT5gYBwo2kUgMnlIpuB39qZu&#10;PlNlW6cGmbg1tEWhOM9aYmZ95DEUY7edwqD5TaoBA3yjlquXBBBIBxjGKps8aq+Yj1FUhojJHmRq&#10;SBu6VUvsfYZApBRI/m5pJ3P2jexYArxis+4kDafcgOeWpxTbFKSRy8gdriRfJA2scY7UxF+Z8qTt&#10;I5zVmRZl1WfaVGV5ye1IroXOI1wrf99GtTjZYtg32xibgMAh59K+3/2O5ceJf2mU3fesoP618QRq&#10;PtEbeS6ljyueK+u/2Srtov2mviJZmRALzw5yv+0pyKb+FoJbH3CwxrCqQOdVXP8A31XzH8TVCftv&#10;/FfMZAk0O3KZ7jbX1HcqB4xdcnI1AZ9vmr52+M8MUf7UHhefaP3/AIfVCR3xXmyXvLyO6m9Duf2f&#10;ZJZPhd8fLfbkQ60jqP8Aer3KEozXanIYREV4F+z6SurftIQB+M27Y9a9zU/8VDKACP32MfjSk2T1&#10;Pn3Vl8r43+OoCijyrzJ/4FTotu6bKtyeua0fGFuYv2hPGDeWf3tvCW/Ks6MtvYY4xWUdjYuoTtHy&#10;1DMWLw4Gefyp4J2MATTTjeeOaoLDCTmP5TwvOKzLxk+z3z8HCcVpO+FJwB7YrLvATEDs+Vlwc9qc&#10;WOJwOqEC0tn3/wDLQ5HpmvJ/iPE//CjtalKJ+71a1JPplhXrevR7NLt1LjmTNeb+O4jJ+yh8RHMT&#10;sReWZz9GFb0mRMzLGZl0bS5fN+VbG3BH1HWvoPwayLo0u2fldNPzE/eDCvnSyXd4S0w+YpEmmQZU&#10;eyjFe+eCzu8H6YQ25wNj/TtWtXYypr3jx/W4ivxu8YqFOP7T3KR7mttCzWEZ8hSQg2jNZ/i5ng/a&#10;q1+DAwYUJ/GrdsQGfBPTrXnNWO2938i7AJPtUTbAoJ55qn4lSFvCtzIsfL2jBz+FXQV8xASeG+9U&#10;OqhD4P1pWkQk2bED04pFHzdCqrf6uAnS6bj8aupnapzk+9VUB/tzUvnP/H2+7NXQBvbCD25r0Vsj&#10;ge4x9uw4Q9Kz2J8w8Hr+dX5ciJjuxlemKzv3oOHQZAPANMC3ozMPH9qA20+cK+nvDe4aGwaNgyQg&#10;7s9c18s6WG/4SuwfqBdDc2eevFfT/hqeA6IyvE25okGamT6GtLc35DmUYDY5yahX/WRcE5JxV6SO&#10;XcFFoMbM8c1mI6m/kAKjY/Nc1j0OhdJUAcNk9qau7c3PpT937qQlU6U0EYPz/lQCJysk1pqVs0B8&#10;tvDlySx6HC18VRvI2sa0hiPyeIbgKfYMa+3opXj0HXWYI+NMlVPX5hivjO7hEHxJ8XQmMgjWpTn/&#10;AHjmro6SZliJaI+uP2WJk/4Tn9oOHoHtbQgD261X/a2hLa5+z6wj/huiD9OcVz37MV2Iv2ovG9p5&#10;xxcaHuA9dpru/wBrOCQaP+zzcCNsJqFzGSO2axruXtIvocdH4mjivgL4WvJPEvgXxUPFGkMkUU8K&#10;2TTBSuQQS3pntXvHxTsdKtf2R/jXJb/2akkjRsyC5VnLHnpnNfFXgLU5tN+LfgBXv9YbS7/VY49Q&#10;tEmKq5J+VhgjGD6V9heN/B3ha+8Kx31n428VwTTeEpJEtXkZo5FVCcEH0Fa1nG65nYUISu7He/Bm&#10;QyfsL/C3oQdHuUb8Rivzc8fWZs/2yPinbtHtx4suTjHZmzX6F/AaXf8AsaaLAJBm21+7ib8GxXxB&#10;8dIhH/wUJ+JC8JmSFs9ugzWMHy1Ujej/AAp33/4J5VpZC+O9cHmBUzxW2+cccjzDzXPWbQt8Q9e+&#10;Q7ZUGAPUVvgH5zv4DEYzXqdDz+thfm3NyKcOm4cCkwcjd0zThsN0ACcYoCxlTCNrq5JlCKqknHeo&#10;4FtRHbSDfu3nG6n3axi+YGIlWIzzTF/4+FRsYC/LikDRyurE/wDCUagcDkg8VnJjzo+B/rBWpq6l&#10;dVUbR0NZI+8v+9VIzluaV67M1mPIIKKuT2P0rsYHnk8K2zCE7jCoz9K4m6kzb6dGIAqxpx6nPvXc&#10;6Ll/CVufMUFYmrREvUTDYhQPlgOhpSHDMMDcDwarkk6hvW5O7eQVqUtKJXbysqRyc9KB2HAHfISw&#10;YBecU0rm3THOW/Km+bGIbgCNixH50S+evh6CSKLJL/MO4oAkzJ5EgFpnj8qhYSeWFeEc8g+lI/24&#10;aXYul0pwfnQ9aaXcxlimTihCIAAZJSAW5wDRhi+0kDB5qUeUJYvmwTnIoOw/aGLjIPPvTGVlCC9k&#10;OCPl6k1KFUK7EKAVI596gchpiMHk8UjBP3Yk1NsKDSEQXc92NCS3jkUqZM4xWa3nmG2DZAx0Happ&#10;irG42qfvjBprbiY8y9FGBRcNx4eIaFdh7XKtcx8g8jFfQuiyM/wt0I+Y2U09QPpivnObAtJFETFn&#10;mUjngYr6A8MSK/wo0XMijNmB9CKGMc8SC4dyoD/WqtycwwvuPX6VpSC380sZASM96y5/NLIWEeFJ&#10;+UGpQiMs5YNkfdrQs3kDIcryT1rORT9mbIPOcirNqcSENknPyYo6DRtbgWP7nGajJHmHKHrUgzsH&#10;7s9BSbT9qjIXvTsIkRT+52F2JcFhjpXv/wCz9qljZ/ti6TDcanBGL60MUZkbALen1PavDYTseU/Z&#10;0J2VHF9tGrpNHNcxTxXayRyRuQwZeQQe2Kd+UU0mfra8MkXiHUiofYzloyBxzUDM32gfePz85NfP&#10;HwT+JHiHW/F3hDQNXt0a5XTZFW7x/rlQcZ/2h+tfRV0rLqtwNnSQj8qVmtWNO2hpWDltS2bB89qy&#10;nn14r8zPiZZjTv21/jfYrHhW8QPMmB/fOa/SWwdl1mybAyLhen1r4Q/aIsnt/wDgoNJcCPK33hdH&#10;Ax3HWkoJu50U9meQxdiAe9WomXzEAVQe5zVCEv8AZkBHPmt/OrcSjzSSG47iqRgXdr7H3SZ6VG4B&#10;hHSn7l8mQiUED1NVfMBkYbT1piTGGSBNI1okMzGdCF+lfXFjO91+zv8As93Bc5bQNjZ6/IMV8isI&#10;fMJCBsq2RjpxX1P4Vfzf2QvgpIHyIhchj+JrmrK6NKcrSS7i3gV7/TvQNz7VfRwAhxn93hfccVky&#10;t/pGnss3yMzbgatxyBrcMMYWZAPxNcaVjsZ+b3xatbe1/bj+LUccIRJNaEm0DoXAJrkreO6W6UGE&#10;qqqTuzy1ek/HaLy/29PGxMQw9nbuM/SvPLZ2aAbnIwDkmuiLutDOtbmNSHDQlguQH49qtOSbc5f+&#10;HiqVuVFmgTJG85zVgFzM4KqPlolsY3Lun4FxCXjUlX4969/8DSOwlJkBKqvBr54iMxX5Yxn7SAOa&#10;9y8CsYvEOmpJKQWRA3vmsWioq57FMvzOSg5UU+0eNL2MBiCW9OtWL5AlzF8+VaIGsWeZY7mBhMmT&#10;cKB9KfQ6Fsen6bOyRWw3kGSRSCT6V6TaTPcXNjsuC2zYJMHOa8qtoRcaNomL1k+UDI7Zr27wnpll&#10;aeCNTBkEjCEPJI55JPSs56DWqNUFVu0yoB8kdB0qhqEibYMy52g4NStLC1vOTcgnce1Yspka5T9+&#10;WG/pipuFizaKhmeRoFYFuKztetLaWzEwiCsqknjpWjvKpGVC4GMjNXJvsb6Jf+ZCSfspwB34qQR5&#10;7pM8v9s2BABjF4oKt3INeha9Bb3cFhIbKIMtquAvGK80tU1FdYu3Olyx2y3px+deq6eFm0JmaNyp&#10;tOrcdBTsBiaciN5IaUkK4GT7Ve1jy/8ARUSMKoQZbNEXkRq5eABRcnbng9ag1cPJbxFMtuK5ApAc&#10;5cRwtew5U/KRjbUxjIiBEIVQnBq3Gmy4i3Wo5UZz2qC4nC6l5axrtfH4VFiyJRdNaS7ZV+X73vUV&#10;vPN9vSI2zg7/AFrbs7TZDfTvKNpH3c9ahYWIvC62a7jJjOaaQFHUZLr7M8azShCnIBqtaK8ejZ2/&#10;fJ25rR1Lat1p/wDo4yVyq561LNGo0DRmKryCcelIDnfLlN7cCWU/ezwamjZY70MC3NIhVtZuAC20&#10;Hmrot7c+aTIc4pDKmoxXD2lvPDfyBiclQc0+xmzLEssTmRwMfhU8EsEOoooi37jhgeRir8kVoL2C&#10;WBE4GSD2JoAsP9lXTLwtEuNoxVYDdb2bxQRCMH5m9KzbmW4N3IGOQR+FRGd10yaMyYU53YNAEGvJ&#10;by6h4RnWNGa3lbaw7Zq/EZG0WDMuR5YJNZIdG0TVGAPtntS2U8f9lFFvMkGhIdjdsY45Nbs4/McL&#10;I3H4VT19APEMYFyR5adKntrm2jEeXAlVTtaue1ea5lvoCtydxkOeOtDaEi1BJNJp023dkGrFmJTc&#10;zCU4HYk1NpsDJoIaTZvKZNK8MrNeskmWVfumgYSyQiVvMjwB2rFkjlm8RW8q3TbEb7vtVVJtYbU9&#10;Qil087VlwGx1roreKNbZj5yBjHyM0gG3E9//AGPLHDcts8vBXuao2MTiNC6JuL1cIcNP+/B4PSmW&#10;Yf8Atu0LSMqgnj1oA0bozR6XaOke6Q9VHYU9zczeHbYO4yOxpJ23atAI2GM85qzJHi0UibACZI96&#10;LAcJqcONSfOAdvPNWdEW6MiBLUMgf52PpS3gVru+Jyctz+FSaPMUm1NA3DAYX1pgb17BEksTxtk+&#10;XkjNZCySyNcr/Ze1l6GnXVxcpFLtVyd/Q1Zs33W0cksW1scYHWkMv2UUy2dqZLd9xfPTpWndTxvH&#10;bgwIAqdTWYNRVryO3DpuAxjHWoNSS7FvCBJkkjj0qiWrjzuMrkxrtYHBzTbcutwOCF88cZqKO3uX&#10;t7Ym+kwoGRjitKKA4hO/OHH40IBt/wCcNf007uFiGcirduFlFyZLrGB8oBxmqOqXATVtNDMpBwAA&#10;OtWI2jyT5ZAMYxg0gZcDwLDJ+8JxThMxtiBbgjsayrhwkbfMD3xmrtm4fSZHKDA/SiwFm3BN4mZR&#10;gnp6VclCBsbwT61WtlBe7IdjgjpSSl/Oc/NSsBWvWZLWCQ4wTzxUaIzW3mrACAAcmrDBJNPl8wfK&#10;qHiptMjhk0TUUOseWBnBI9KqwFfzVZYt+evQVFPmS2uFGVGBjmgKPtDqZkOJDgg5zTfKk/tUE3QK&#10;hPuCgSZlxqianAS6kmYZY11k8n+gRKshIMIyQa5XUYLj7GWSJt3ncJnrWhbPcjR7YPGQfK6daSCx&#10;cRYgrsd2c+tVJ7u4/tTTYimV3/KMdfxqVWLHDRsFz1qw0aM1gy2SEo3DHtSYyyQDIjCFh+7HHrUb&#10;tP8AZsFyWz6VfdQLSElVzsGMGq7bTExwRg88UrDMDCbQWZsse3alI5IDjnpRkYQe9KcbwSB0ruOc&#10;GB8rjrn1pRjauT25pqkbZPk6n1pQML92gBxH7wYHakP+rHzd/SkJORTgQWHJoGIc5BzQNvmtx2pW&#10;zk/J3pF3Y5FADl/1b8nrQfM28EH1pDj5c0pzzSEHQDntSEffxnnrzTuM80cZ69qQAB8gGOabxhxt&#10;/CnDO3Oc80ZQyTEHnigZIm0xE/N2ppJBOBznin5YGH5eNvXFMJG+QkD2NMBQr/NlV/OlXcGYhe1M&#10;BOF5Oad8+W+QD0NACcmVTmnpnJyabyV60K3y8lRzQIkIXJ4pABsPz0bkJ+4aMpjOMUAOGQrAHrTT&#10;1+9TgR8w2jGKbjg/XrQADkninHOz7xqIH5sY+tSLjaPkx+NACE48ogHrUgJ+Y7R0FI2NiDFIMgHj&#10;g9TQAmT58nB7UhJDj5WPFPwoD8nORQ+MggdV5ouMbu64B5p6khRwOKZ2IxTNz7/u/wAVAE4zuyCD&#10;SnOGwAaQZHFIfvcjFAAc5HFKMbZCWx0oUHEuQOlJxsAK96YgIyemaUhsDA6U7B8tunWl/hPrQCG/&#10;xck4xTv4SN56UnGV+anDZsYn0oAjG4HBOQO9OyCp5oIOBgGgBsZOKQCjOCeRzQRwfmxzS9zxQOv3&#10;aLAM4MkWQeDzTyR0B6Cg48wknnHFJ/ExwAaAFXblht5pSOG5PvTht2/61SaTJLtk4460xjAMMakH&#10;Xpmov+WmOTg0u47ScdDSFckbkH5c/jSDAVz3NKuNr/KcY4pCOetMaA9F5OcUowFAwST04oH3Uye9&#10;OYfNkHHFIQDPFMGAZTtyacc4780mOB+7H50DEwwmtzvznOR6VKcYPNJhcIT70hx6j24oENOQyYXP&#10;zU8g7s46CkwMp8wpcnP3qQxvOTzzSvzauDSnt8oz60hHTNAFUORG3POeMjpivoj4a+Ire48N2Ol3&#10;Bto54YT9mcHAmXuPZh+or54fAmb93kVJp91dWfi7Tp4pn41KNyoPUg549K3hPSxnKNz6Q+JugaBr&#10;Pw+gtZdWhttUS1mn0u5X/WLJGASvqQfSvhqXxz8OJPFkWm+MdOsLHWNNnls7e8eMFL2L7pEoOf1r&#10;75vJNHvdM+E2qBjvOlSNAxbkZA3jHfFfi1+0jLZ3P7bPxBkspYjG3iGWNWUAfOhG4j8a78HVS0bM&#10;nRVSDTWp9PeFfBHhOw+PNv4q8N+LNMubJZpHj0qJgQrSHLEMOg9BXuT3Xii41W+EfwhsgojDGdrh&#10;e/PSvz2/Z18QeIrT9p/Q9OXxTqTWd4jJc2zuWRyOhUH7pHtX6LTSCK7u0WRwHAP3jxXbWpQqWfU8&#10;hupSltocPqWk+OG12G/tfiYLMI+ZbfaGHFS6j4j+zaJ4Rgubu/muZZNtxNHAflXuQBXbQx2ktvdP&#10;NOFjR1LM8mBj3zVey1XwFd+PPFGnW+i+F/tNhBGI7iSRCGLDkCuT2ag7vU6FUdXSxr6R/wAIr/wi&#10;yXOn3890XtQWeWIqd3cYPpXM29xeN8RNbD6cqRxy/KMdc16XpcEQluml0+2CpAThVAU/lxXmGoT7&#10;fin4oYQKqPdAR4ryasnKbudEIKDR6LpMzNf2wC4AbH1rr/iBBcP+zh4RnWLPkSnd7BhXG+HEkaO3&#10;3IwJnU16n4uGf2TvG2I1Jj0Zce2Mf41a6HSnqfK9puMluBk7pcge9eYfEfw5428TeNfCump4X03T&#10;rO13G61Jiu4Z+7j1zXp1jkQ6Scjh259KyfFl94+tvD08mnfB06nG2mzecFutjYx1654610ptPTcH&#10;3PCbPwF418I/EPwTrsL23iazi1WKK6RJN7WyucBgn0PNfXUMsTwQP9hWLNhG+0jGNwzjHtXzr8Jt&#10;b+IgtvGYHwPuLiGXXGFxPPeb1iJPTaT/AA19CTMZPMLhQ/lgnbwB7UpzlJ2ki1JW0OK1os3jKCRU&#10;UFX9K+M/2h/FesRSXujQG4jjaBfPlVsGTPYe1fZ0pD+MruJuy8E18d/tH+GLyRRqsNrclVjHnKqn&#10;IA/i+lRTXvbFz1R8jWVuxs7Z2hjG5SSWGalljhjRZd8eN5GAvXNLDJL9gth8gwADlsdKfelGso4o&#10;mhLGVCBuHbrXQk+bUw8z9Cv2UvDGjDwlreqy6RYSXH2ZTEXUEoT1PPevd/iReXMXgDXNss6s2oQK&#10;pRiCo3V8w/sw+PvDVr4l1zRLzUbO2muIojaNPIAkxAwyZPQj3/CvrDx9a2994NuDarYymW9gOBIP&#10;lweTWknG+pz1ebmVjh9Shgufg9BFNawyeb4UkH7xcg5TnIP+FflFrtqbH41eOrEMfJi8TT4A7qTx&#10;X6peONZ8M6H8DL66vfFejxrbeFXUJ5g3tIVwqhepya/Km6vJL/4g+Lb2RUZpdalk5PUFsgfgKmHN&#10;byNIN7BY28DeNNKAyY5LxFP1J6V+uHw/8PeI9J/ZU+FUejWNkrt4dWe7O3B3OucE8V+RcN1FD4nS&#10;U2cpSO8jYr9O4+lfqp+z58U/DurfDbTND1PxNosWow6UkdtcSSKiXUQGADnGHXv61UrpITvZtI0r&#10;rxF4pi1Ce31LwhqcTK7ZcZxgd68L+Ntv4R1j9lDWb+SezMsUDmC4wA6FeoPfFfZetQ6M0Fy02u+C&#10;5gN2Ha4j4B7Hmvz3/aQ17wna+CV0TSbjT/Mur8mdbeYMsYHXp6monFXVhU53R8weB4La4uvFkEiE&#10;hdHuGXng4XiuM8mM2cTC8QOdQlDrnoB0rvPAIjj8U3ZMz/8AIvXPmhRknK8VwEqxf27eIY3UDVpc&#10;nPvxWa3Zp0NG3VRDgQDgcZP867LwNK8Xxf8ACkqyOpTxhZklTjndxXHpsWNsE4wOa6jwir/8LO8O&#10;gA4fxZZYx7NWkVdM1pbn7TEBvBPguUuN0nhm3JP/AAGsl+A+O1aZBT4bfDQMW58K23/oNZb43jB4&#10;xXnNWNpbjcjGCADSEt5YUYxnrSD78XzDqakwphkJHPagRCd3lgY4zUqfdfDAEDgUnHkPuU5xUUZO&#10;ZCRQA9d3nyErz60p+6/NN3AqRk+/FLk7myPpQMXsOKOMNx+FKANz89qb8394cnqaQrjSP3kZA4FS&#10;mTELkD+E1GT8w+akYHyidw5FMRBGSS53E5c08kbJeSDgcU35Qrcd6ackOTwPemIqy7RNyASRVB2A&#10;E3JODmr0hGCCP4awZJHOqNGIGyX44raKMpaHV6czNp0EhjwBkCp3P+kSHP8ACTUNnldJgAHAHNTs&#10;Dtbr0rGW5rHYx7vVbOF7NPspZ2m2kCtQNEbSAhgMoDgHkVly6bbSaikzsu4SdD2rSEUCmAhskLgi&#10;m0gTdx3zeavzk8U/+NsgD0qMFTcldp6UuAGcmRs9qgodyQ4yelRqo35aRuDxU2D5TndziolIMeT6&#10;0AOkPySbFHIFMRpyGDr9KeQoyAxoy2G9cUAAYFiMGnPnCgsevaoow2ckDOalOSozigZKpQQL8p6f&#10;lTcnnnvTM4Bo+bax9uKAJwy+UoKcnvQo/eSkt8uKrxebtfcASGqfPy9hQAAxGfiTHpxQch5TgHmm&#10;EYkJ79uKTcxBymMGgCY/cB8sDiosnc/zg9Kc5/0ZCXOfSolG6TdkigCccyxfWnN/rJQGH3KjyBu5&#10;PSkJJwcGgCHPyqOThualyTuGCBgU7YvlOe4HWmEHy4Tv5LelADgMs2AaaxxI3y844qwmQ5+VeVqF&#10;1JnznjdQBCBwSSetKCPLkGM+hqZlO08DlaaqfuWyy5zxQAnzZhwpz3NQyj/TUbnp0qwFYA5kHSoS&#10;UPm8HrwaAIXKlTk9utLACEcFyMHIpCD8/X64p8e07iXY4PUU7gT5cqMnk+gqVcZbMWRgc0IME9fu&#10;08bthGR9aQCDG4cU1gQz4H0py8vgjvxT2zg8CkBHzsPPakOdz5jOKeB6n8Kjd2EY5B/CmBIFiKNl&#10;SeOKRcgPxxmiHlTk9alYYhyT3pAAUbF5PT8qU7dnDUA/K2e4pvOG+WgB3HPyjpQBGIH2jknpR6cU&#10;dhQADbvTjFKwAkcE8noaB0bj0oPToPrQAvYUn/LWP5zjFJ/HGCeoNKM+afkPXg+tAAx+ZQM4oTJW&#10;X92cg804hvkyaROJpQD+PrQBGSc42H3qVQfswy49qbz5sh25NHJAyMUAO7dKYRgdeaUD5T89Lj5V&#10;JagBB1ORQS2+IbuM0vHy/N60h3bx8v40APODcN84GF5pCFFuxBbOeOKMqGK7M5HWpOPJGQtAEfOy&#10;H5MkHmlOP3n0FBx8vy0v8J/d9utADB0FPyBISQaaByPmpxI2kY/GgCIkm6ckE/jTlxknHBpUUkNk&#10;jrTyDkDZQA0Y2jDCl7nikAHPNA6daAF4z0FBBzzTDgzRgg1IR8p69KAIz95qcDhWGTimjZuIL5Jp&#10;cHng/WgBOPMX5eM0rNCNv7zknigfdHOTmh1iYxEx/hQA4dOvWjH6Gl48tecH0pOOOMigBRt+0ZIP&#10;NKR8rgPkZ9KBjy0+YZpMkBuMdKAG4/0pBjrUhB3TjpxxTecmnDoBsOc8nNKwEWQsZOz9aGDkINxG&#10;RmnoIzcMCcYapnZSEGwDA4xTAgULj7x6808Z+cZo4C8vx60zLb+gxSAk43NSgDcfmpvO3pTl3Fcl&#10;MYoAQkF8AckdfShcbZQScinbRu9KQAb89/WgBQF2njvS9VPOabz5jDAzinDOxuxoAQE7W+Xv608A&#10;+WDsx+NRqMO25geeKV2C3MSsG+YcYFAC5+d8j0peMn56MIEIMo555pPmLg+UvtzQwHEnMYBGPWmZ&#10;xcEbvSpOckFB7U0EedF8g+9QA8A+euOgXmpkSRjwoI3DvSICWXAz6ik1jUNE0j4b67ql7dQRQW+n&#10;O4DHBdgOAB9aV7DSb2OV+I3i7RfDHwnluZbaGfUp7Rk02xU/NI+PvN3Cr1Nfmj4q1bXr/wAfa5qN&#10;7rE13qt3qB3EnKxqx4VR2C9K7b4jeKde1n4iT6lN9oZrm7kW1RiTsiX7oA7cVy+i6fD5i3l7MiuH&#10;yA/b864MRNH0WW4TkXNJanSeDrG2sIIpriCHzZIt80hH3QecVzHjTUbSfxdY3EF8oitpSsQx99j1&#10;OK6rUbq1k8KapbWSSSyNCA5X+EVwl7pKR+GdB1C81sxi3lYR2hX/AFpPH6VyxXvHry+EzNI07XdV&#10;8c6fEdN1WYvfxriFCWck8KAO5r9FPhZ8N7TRdF0HUNa0yzjujZq1tp4AItge7nu5/SsP9m3R9CT4&#10;Yz6y/hvT2l+YQPIgJjPOcE9697vri5kv3Yyty55NehRpdT53HYlp8qJr6737FjjCxjjaPQVmktsk&#10;YKDimljuiBjFDA7Gw+K6zyL3EYghT7Uh3Yf5QPelwNgBxxSMSY2BU4x60CGgNvTp05oBbc/png+t&#10;Cl/L/wBX360HpzQA35y7APx6+lK+TAwJ9OaXopGeM0w/cP0oGRnPyrzgUD7h5Jp7gmOBg3akHDcY&#10;pAN5wflqNshsjOasHbslyelV2YF4TjAJoAYCPNOSPypwwVUgnrT/AJATzg4pvHODnnigBcjcTTef&#10;Wo+fMPXrU2PkGTigBq53SdvelyPLX580hzvHHrSHcMELzmmBMAuUO8/lQxAkTOeelN+f93yv0pko&#10;kLw4XoaQFrqD8vO0d6mTO1jUC9FypzipwRj7uKljJx1XC07ueKan9KkVRubk1IyhPgXUXzNmuq8C&#10;H/icfFP5c/6nHvXNTDN23QYQ810HgdkXxH4sRXJDbaNhpHdyj/SZcDFVzn5zwOKuTD/SGy3eqx++&#10;flpgXLbnS7sbScDNfOvxrQDUPg05C5klnC++K+irYkK6gjmNq+fvjku22/Z1lOCFvLsH8aVtRrY8&#10;nthI2mL8o4Aqc7vnIwMDvUdqrDT0+YY25NSHOyXgYqzMrktjkjjrTMHDHNSlV28oeetRsAGxtxUs&#10;Y3Pyikw25iFGacQcjNJn5G+U5zQAIZfP27cACpgDtm+tNA6fSlw3PBoGJztbA70EHJppz5iig7ix&#10;68VQC89dtC5+b0pAG82TjtRk5GYjkmgB3G2Q8A4qMbwJCehNOP3TkUKSFlDJkY4pAMLBZUHkLkio&#10;CB5jZIJzxSDmTmT+I0xmAf6ng0APbbhjs9KgfaJB6bakHQDzP0psgPlN0yV70CIUkjJJVu9TnBjf&#10;5/wrOhSZJ7hXhwc5Bq2DHkcNmqEMkOFBwT7U2OUtFPtU/eHFTNjbzF3oVUBYiPGaYFtAGSEFx9zJ&#10;9qeVDRAbxgGmRElJAU71HeLM+j3aw3rRSiMlHxnkVIFhlhEkAEb8jjg1Nbrm6mAdsCdd3Neav/ws&#10;tlvGbxxBlWYAeQBn0rrPDT663h+7jvnBmIfMgGOe1XyOyYrnj37SDWMt58BoVUsP7USM9ON5ANeu&#10;6P4e8J6R8Lvh6th4J00FPD9u6sYAz73XLMT1zmvFvjpp99H8Pvh3qM16ztD4iDkem1gR+dcxqHxe&#10;8Z3HhrwTb6T4d0/TxBoUUU000fmGQqMZAPA/WvMzKFWcIxh1ep1YaUU9T37U7KO51K5dtT12KR15&#10;kEjD8B6D6VmxaVYRW8ubaxcKpJd3A5r5tuPGfxRul/e/HVgzDCRw2qgk/gK5XV9T+Ia6fFJL8XvE&#10;TGSUYXB2/mOOK8qhldRddPmejLFQsfQ2pIp1a5lSS2BCsrYP3xXKWkTGTWv+JfGgjV8Eryc15Haa&#10;z4ujFx5vjSW5CohUsvT/ABrVTxLrPmNvkA3R4OF+9Xo0sJOGzOepiYSKTI48aeIBvwrXjY9+a1Iv&#10;lhQEfNg4xWbHI0uoSTGHaSxLA1sRBTa8bTxwc5r11sjx3uyRWGxt0IBzTh93OFAqNAfNcGQFvXFS&#10;/wAPUD8aQCDOSATT1wI593XIppIyBjtzSjBWXmgB7NJiH5MrnmlGf3uBgdqapbZjeDgdadx5JJUZ&#10;p2AaSN0ZzzUgxv649DTGC7VIPbpSgnB+U0gFfhJiF6DrWp4eS3fxbpXmkcXAwM9TnislzL9jm2x5&#10;bbnFWPDctu/i6UPBKLj7Suz0GDRuNbmn8WYAD8NH8lw7QyASAfcZeRzSatrcs37Mvwbee9BuDYSx&#10;yE9/LGFJPvXeeO7OG8+E/KL50MKyQsR7YP6V87W5u7nSdf0x0uWEe9lVRkjHOR/WuKcUnuerRvKN&#10;+x6F8LfD/wBu0H4g6g2qQC5gvN20npnJr65t1nv/ANif4mWJDbl8OTN8vqgJr5W+Glp4wtvgx8Wt&#10;Rh8M6gLE3scckm7h9vHH0r66+HirJ8CPHbednf4Wuz+aVrTSuZVXdLQ+DNaTf8LbUYBIuZlPsRxX&#10;0l8K1mH7HngMsCAfNC8e9fP2pRqvhnxUpwc+KbkKnp8xr6Y8AtDF+yv8PrbH7xIGLcdM8iu2HwnB&#10;VpvmNV8eVKuMEHgVTfJjiAnJJNWZGA1sMVzkdBUc6xqyHcV3np6VncSMe5O24XkH5DzT7AM8DHyl&#10;GJeKW/t520cSxqX2uMiptL2FZFYbcJk0FBqjMJNKTYxdcYxXP+PtNjn/AGWPEF+kBEljfW8wGP7p&#10;5xWpdvN/wktv/pAYbyOfSuxv7WK5/ZT+LVn9nyzeE5io9SFp31E1c+LfjELe40f9mXVo2hzd+AzF&#10;IR03JUvhK9Nz+xd41tWdQbG+m2c9VZSam8T20N1+wj4Lk87M2k+LriNj/dXkYrifBM5X4U/GaDcx&#10;MtvHgfga6Y6xMJJxkfZvwGsTH+xndXJQD7X4gmbPqF4FekyDK3CEFgW4ya5n4MRsP2CfA6mDGLmf&#10;b78118hQu2Y+2OKxqRsy4TuefX1oF+IukSNbKEVzuHHIretytnrry2qz7ZQpdHclfwHarN0kG87k&#10;BOcrnqKrbX+zR5zgPWLRqbk2rTS3WmafBZacZb8GJDcgFIweGPzcVz3/AAg93ZeD/j7ptp4hsLm5&#10;uJoJrbeAoBPLgH0pdYg03/hHLeVopHnjZXh8psMCPcVh2fjR4NedNV0HVtgCqtxFksgHqO9RJajj&#10;dHEarBqGn6cLK48LzJP8oz2z9a5q40bWLhreXyflKjIHIH5V71cXHhTxDqulW9t4tiKmIg3MkW0o&#10;fx61naj4Q8VWOiSvp3xp0q+RDlraSMBsexrCVKHNdrU6aVaSWh8k+Kn8Q6ZrzQjT5zjbgbScqa5f&#10;+0tQXUNOd7XCy3Ua7B3YnAFe3eLIr64t9ckn0pEu448FWXpjr+deFasNlr4d/wBE248UW27np8wr&#10;WFCF7MVWvK+jPojT/hzrd5pNrcXXwjitnk0tJDN9tzuDDIIAPpXZeEfhvPpPi+HXYfiCjSW9tMv2&#10;QpgKG9WPU17XpkkR+G/w0P8AabKieErXfz1+SmXciTaddQx3LIrAlsd61lRUZJpHP7TmRx8F5slI&#10;Lh2+0MT2GSa3476AW08iwLI25dyd6477NO/iPVkS2IiQjDZ71MxNqrM5cuWG0dsU7Ens9mbCbwdB&#10;NHesX8sZT0NUtat9Kb4fo01h+8VSyknAJFcv4b1DN1IrhRG+NpHRTV/4i3bp+zP40uI2UNbiIKy9&#10;SCead9DRNCXSQ3H7NHiKZYiHWzYbc5wBXxx4ctjH+3L4HTzIgs9zPncAc46ZzX2B4cdLj9ma6ZCW&#10;E/hvf9TtGa+Q79za/tPfDK6DSqU8cxxsR6M2KlP3kLoz6m1PSpG0rQZk0uQul2ofYvByeOa9Ah0q&#10;1Sx8NC4WHElqu8A9Pate0kSHQPFULWFvIsmkWrRg4ypIyak8qKXw9prb3G1+hNRya6jcuY4jWfhz&#10;8ObrV2u47q5hujdJIFDkgkHP4V20GkWEHg++kmuLiWaOzVYyHIC4GOnepPmW6hIZshRnn0qJryaW&#10;41OFYcLtABboTQ4psGU7MSGzZWV87jjNXraMrJqO5FwUNZ+nXMw8UaraS6IrFMFJd3DZ/wAKuane&#10;Wlno969zNEF2E4B5NU9AOh8LuJLvxfGLUHy2U5z2ra1ECT4f/E5AnynwldgD/gBrzv4XapLqHxK+&#10;JRTTr2KFbceUXQgSY64z1xXpMxU6X4zTcDu8OXwP/fJql3Eo2PyhsPMT4g6UpOFh+K/y/wDf6v1K&#10;1tC3wN1XABL/AA3ix7/u6/LRsj4neKjuP7n4sgD/AL/V+qMoMnws8IY5DfDFd3/fqh6pGVnznyH8&#10;MIRN8Hv277N485gvGx9Fr5Q1nJ+FngVdzDb4gvFHHZWxX1x8JTnVP21Ytx+ZdSGPoCK+UNXAXwlo&#10;xa3LCPxbf5HblzWFOL9s29rI6J29mu92c/bsjN91hhR2rRQ/up8MMqPT1qnvU7CkaAbRnirMMjKk&#10;/wDoqZcdc132OVEmJBawtt3Ficj0pSuEP7vmrUO0WyMzKHJ5FI+C0zDjigopMuZIM4/1grL12S3j&#10;1nQXdMu0BGK1Wx9pUFv4gRisTxcsbeHtGnU/NHOAxHatFroQ0crMrnV2YvtjySRUQ2faHwAQW4oV&#10;45rc7oWwIxtYH0pSF32pXHPAz7UyLFlTbC/sfmkO4crj+tdTprkXMyqqqDaPgHnHFcvEZRM5McYC&#10;gYGK3NNEn2+bD5+Q5yaBo5QDbr/iBCDzeN1+taCND9gXMzs2/gVBfx48XX5wf9Z0FTwou1WOACeK&#10;BCOy7pv9IPMByMV3PwvKr4h8TjeCxjbc55rjJIsXEMm7cpTG3GK6T4dPs+Kvi6IMMCLJ/GoaLhuj&#10;0u/SNIL2X+1Y0XzmKM54PrmvPLjXLBvEv2WCaKdxcqu/OF5PODWr8TbgRfDDRLeOVg1xqZMmOyqf&#10;6mvCA5F9ZuoZSJU6HniohC5pOVj365jnW7l3adtQwKVIOQSRXPyCP7bcjJ5YZOa3TcySaJ4fw+6J&#10;tLQj2OPWsWUAyrlRjceafUa1FVvniBAIxwacEPluPMT73FKojESBgf8AepCmBMN5wQMEdqYyndpI&#10;AgATG3PWs7PyxgxKTnr6Veu8C3gXe5z1PrVHnEQJ781Yipdowgd8ZOPlGKyTHugUESEk54HSup2x&#10;MqfKDxSSQqLC8YRwg7ecCqg7MiUWzzi8IGrthpMbcfWoIgpEowMZzVzUhtvJVJH+syBVe0IH2jKZ&#10;4FUczVmXUcbbT90eDge9fR37ME+3/goN4LjEp2y2EwI9eDXzUCBeRkOMlsYNe7/s4u8P/BRb4RZP&#10;3jOF565BquVtWE9mfqBqcaL42unH8VyOPxr52+PSMvjb4Ey7Fy8UoyPavo7VA39uOxHBf+prwD4/&#10;of7A/Z2uApyJpxmvNmveR2x2RX+Ac7D47fEaHzWzc2EII9cV9M3kUcfjTxAobaIpAc+5r5I+CNx5&#10;f7W3hbJYC509gAO5XmvrXVGd/iNqoXIV5l3fgadR3sJfFY8O8cyH/haULszYZFGawo8+Yx3cYGOK&#10;6X4ioE8ZW4+xhg0IIH0rj7OWV4oSbYqu3ArJrodFjUB+Y0p6HmmjO77pp3zGB+gpDISASvI696zb&#10;8MVYbiAB27Vpso2SAuS2OKzbjHlyjHJHU0kwOE13m0soxI8r+aCT04FcB4n8+b4ceM7YSAQTaSWK&#10;gdCgzXfazlYtRJ4dR8uPSuKvAW8Aa6wyWGmT8H3WummzKa1OC8NTFvhD8PJWugGd5oyMdQhIr6H8&#10;A5bTrh/J2fOmFz15r5q8MOD8KPDqC3y1prNzgeu5q+gfABvRdOwuz5a7SQf4s/4VtV2IjoziviFF&#10;In7Xm9lOJbBCDj2otCBI4EQOfWtf4qbh8WfCFxhRvjCk46YrEs9xSQ8fcGa81O52pGodm0DK5OOn&#10;as/UkP8AZsx8913WrYA5PSr0e0MOOc9ahvQTamUHGyMrgjsaXUZ8+3Ee3xVrGHG1rhvx5pyH90AH&#10;PBqbW0WDxRfDznJ+0k5x1zVdSPs6Ns6jivQpyUo6HFNe8EuCQvQ1UaNA9w4nJbb1NTswJX5T1qOQ&#10;qAwER5PT1qhIraWD/wAJZanzGz537wfyr0678U/YtD0y3tbMicqPN3Dt7V51aBE1u2cZDF+eOhrV&#10;16JJdM0iZ4VWYL94DGRUtXGnZ3PUPC/jK4l8XWVrPHCFlAXfu+6x9a9EMDLrmoMZG/eENkV8f+HZ&#10;Jf8Ahe2mhJZ9hvlD46DH/wBevssSxppHhjdCC0tsoB9cUONo+Z0UZuT1Fx/oqDYxpVX9ywz0NXHK&#10;loh5OBsqvtYSDBOM9+9cp2FgJusJ8sWVoiCPSvkrxwIoPjn4qjWOQSm5QgD3r62j27rYEtguOB9a&#10;+X/iPEqftG/EEm3GAlvsY98gVUVrcmpHmi/I779nuV4/27/h38/E1nMv14NfSX7UNo0v7MMVzsBN&#10;j4hjfPs1fK/wNlZP26fgkDIP9fNxn2NfZn7REe/9h/4vtsJIW2I/76pYtJKL8zzaEXzn5/6Gktx8&#10;QPgmkGn3UrN4rswUjUk43DPFfpddXcRm+JNrLZ6dDbaf8LxiWXCgsYjkAn0r4/8A2YbLSZvi/wCP&#10;7u60+0eTTdFjNrvGQrN1OPWvpDxbazeIvhL+0vYWvhvUILqG0DQyxOQZAvJzj1rlxbUoxN6btNow&#10;f2arpZvhv8ebcSEpB8Q7h0yR91m9q+Xv2krbyf28NWmZG2XGlwlfc19D/s0Q3Nv/AMNOWci7ZYdX&#10;t1dR2IwDXkH7W9u0fxt+FVwEUGayIBHfGK2cbVYa7pfkClZSR8wWybPHen4ALPnI9jXRzDbIQN3y&#10;sCfTmuUdpY/F3hYmJlHkgk+vFdkkkMtpaFHh2GM59eK9TocC+Ig4JiJfPFByVJAxgU0nNrH8p/1h&#10;GKT59wGCM9qBlK7GY3IOTuGBVXerRTfKwKlcCrc4YTSgA8R8VnIX81TvHJO4YpoTMXWQ39oQZ/55&#10;jmsX+Ic963tZwY9Ibac7WBNYI6j61RiTTMxeIF84Qceld14eY/2BcjacCM9O1cFIczZ29UFdn4ad&#10;v7I1AZGcHGT1poC0Qol1D92N2880EqdIQhz8xOVx0NTNtBueCWL9PT8ahPmqoAiUDPSqGXLY2DeH&#10;13W6+crH5s9aY0qiIhYScDoRwKpOqrNA/wA4yw6e9WmZgyJ5KEhc59c0xlcCQxX7FGzuHFOcYtk4&#10;HapAtyYpG2qAByM1ET/oU+WA+bpQIhcYki45xUTMhYj7ORxyamYrsi78UjqdsA3BVzkmgCDaouUI&#10;lAC+veo3VGmkBR/u9cVKf+P5hhTwMHNNeZhfylVjyqgEY60hGcRiKchFGH796icnexNvjjgVNIhN&#10;3c5mPIyR2FQDIjmHnFiG60rgIEdkkYzhQoyWNe6/DxrCfwdawuzEM2FHvXhEm42N4PNYZWvXPhiJ&#10;/wCxr4BkDRyMQSehpNiZ3+rabFBqWogNlVAJQNyM1zJWAXrkJKox1JzW/d3Lm51YyeZ5mcFyev4V&#10;iTOTawBUjyW/OmiiHIKE570+Jo/tMZ84e3FQHfhh9nHGO9SRA/bUHlgccUMZtxSMY4wSvJ4pxJ+0&#10;LjdkNVaMkTD5RjFWIwfM+U+pJNVHoI04/wDUsNpJAqWINtO9wMPyfaq8W/E2GyMc05VmMqF2G3zO&#10;mcZpzVwR7d8D57aH9uv4NOsqBJZZU5OMEg1+g2qI48SahsQYL5/Ovy88H6taaf8AtH/Cm/NiRHbe&#10;IoS67sZBODzX6Ca38TPghp9ppc2ofFnR1kk0iJ0igYSOeM4wPyqOfS3YHGzudtbRXH9oW2LeQnzV&#10;PT3r5H/asgji+MP7Ot2sL+ZLpVwh467a3NY/aI8PxXeow6H8E9QuhtKx3N0wUE9jgc180eOfGXjv&#10;xT8QfDV1rN9bLHZh/sVtFHhYw3UZ7/jSUG2m9kaR0Rz0O77MpPUtWpCk29fnQIy81noUe8ABAG0Y&#10;FXxIVt1HynnnnpVmJJ9nHmTq87LgEgjvVbafs/OScnHFacSytayur7lwMg9TUMrj7NMxgRflwozT&#10;QrlBUfzAUbrC45HtX0f8OZN/7G+rwGXLWniSTbg9A3avnu2AMJyeRG2K9s+Dzn/hV37SUJO4R3ts&#10;wBPQn0rlxLsjSmveR01yBu0ZdgxsOCDT4WJjEYx/x9RkEd+aL3astqPLbA6Gi3wCrGMZ81e9cR3H&#10;xR+0xZmL9qjwVcgHF34WjyfdDivFINotVywJ2DkV9KftUxBfEv7OM4H37O4GSPcV82KhFug9Y1Na&#10;0l7i+ZniNyzbsBc8thOSx9Kt20kc11qeJH8sPhG9aW0iXy5cw53J1q2kcUcEypbIuTyK0ZikJA8A&#10;vgBklJhkg19CeCo4Z5tPk+yhmjtwwA78V887LdbS4aOQ5Zxken417j8Orl0S2/04coFbPoamUbmi&#10;PYppbmWJyzL+7BAHpWI0WbtWZj80owM1195pJXw7od5D4lLxSKTMMdD6VgYga5TEpwCevtWTa6Gy&#10;0R6H4XW6kvYIjEVRSp3HpgV77o6WD6Xqyy6ukS+QBknrivnfwzLftby/6R8oDBABycV6lppuZPCd&#10;tm4lOZjuycHik2mtCVodDcmxXVWjTUC2GOCBwahi+e7RQgxvplxCyWdg+7qnORyPxqGB3EpIlIwe&#10;tZGly5cRuurxoIBjAJwasmK6+xzOVkVNmDkcVWLJ5rMZSSRwavfa75/DktqtjGwB+8OtMRUh+wtp&#10;91C9pEoMw2t6muxm+yx+BdIWK0XzDGNxHpXBLBfnXNGZ43CLcDK+tdrcMBYRL5ZH7oZpomTMG/WF&#10;9M5OGVcjFVLYo+mW581jgkYNWr0kQBccFTzWTBJJHGcQjAJ5pMpFi78tFt/3bct1rJvfKUQMLXef&#10;MX8M1Df6rBJf6NAlo5ImO58dK0EEbXEO+TKME7VLKNUpcNodkFBA8kE81z0gmTU4lw3+v5NddcyW&#10;i6LGEDcRjGDXI307tJJtiIYL1Aoa0BMuan9nkTQm+1AMqjI9KtzpEfAzsLyJlSMd+a5q2aVpohLK&#10;x/ecCrlxb3cl1BJbzSeUpXzY93BpDKNgc67qACknjj0rWZXFzMpQj61JAunwX0zt5YleMZA5xill&#10;mhlvY287bjpx1pMZlSIy6s2AvHU+tWi5S03G4jVdw+8cUTqDaTMX6dST0rmrpZrnxD4dga5kEIug&#10;WwcA4oSuDdjpZ4ybISEAZiyuDXNzx3DaVfSRksqvgjNdfPGy2OwHCi3UKPauG1CS9tv7RjVpAsjg&#10;gEUbATxOV8Pzl2VQIW6msnTRdH+0XCv/AMfXy+9altp1/c+GtzQzFSuducZq5bW8kVkv7gKIwcAm&#10;ovdgXIbeR5EzJyY+tKbRvPkd0AVXHfrWhpKy3Es4VgoVTyajvorsI0f2jI845I70xjWnhyqiUZCY&#10;AFRjzsuw3gZ5xTRBEscbEHOyrKSw/ZZF8sfcODQIh3whAxtkLdCagGPNnbeQD05pqLIzXK+SeHyM&#10;VIY4xG4e7MXOee9AAGUAnYScc0gY/uCJBwx4pHZAigTKxPpVGSaUXGPJAG3jFAzUTyzcq3nDGeue&#10;laweE6Ncjy2LbeuelczAJCh3OxyxxiugsAojkRk+8QMk9KAsctdo/mThZQDk1JpIjH2hms8vnC1a&#10;12CGHWIB9pUs+NuDU+nLsC7rb5/lINAFiW3HlRfuvvdiKyrySSFLIGRQA3ArrZWQzQMyZIQbcCuU&#10;1+ENDghstHlcH0oW9gW5f0y0il1C3ujEhZUJ61ozozXkO9W27+cCsLQJydGeJJiXViMZ6YrVnuNS&#10;RGBhUkocD0oEas9zaJoCRR2CgAcHuaqQSE+WVUg5rCS4lNlJ5yEfvDj3q9aXMXmIRCQcigZW1Q3T&#10;eL9IU6UcqevbmtiKB1e2SWYoHUbTT5jHNeRuYUyFHT2rQzBNpcYebDRrhTin0EcxqcEyX8W3VVKb&#10;TuFQWs90LRkW5j2+cBtz1q3dwgW92Tdu2QcVy1nbXz6/fM95IqRuSgBpoTdj1e1hEelCVLcfvIAR&#10;k1jvJeHWL7dZERhuDWjpT3MnhSFjPlY0YKCKpzTObh1Mak7+1T1GVZZG8mZAQNw61CGnGlzRqwAx&#10;ksKfKHy+QOBUTh10pyFJYqcCmCRVspv9MvTtYhWwcmtiJlNwsmW61j28TeUv+ilW8zLc1qjJiUDA&#10;wKENosTGOR4tzqKjYxx28geeMZX5STQqI0ZDIxy4wRxT5rO2niZXnmAUDGDTQivC7tA+ZIlIb5fc&#10;VqhQdNDfaR74qkLexitY1E7NkeppVdVYAyHawOOelKwrl9mmWzgIRmHc56VEz5jfKEE1LBIq6VKh&#10;QkF+PagKMSDyjyOtKwzA+bemIjjPWnOp+U+bnjoKTnYfmpQf9o8iuxGAcCIYX60vGygf6ltx5zQf&#10;daYC/wDLNPcUKDvIDAcfnSEZVR5n/AadjKdcHNAxpzspR0pG3bjx0oGfSgBfnyeM0AEh/lI9KXjb&#10;Jx6UvpxQAhx8pKjGeaAFLEhhgGggFDn1pcFVTbnPcUgH8ccD6UxVUTuwHWgAlzx9amAOyT5M9KQD&#10;CTsAwuBUPO5Rs69am53dKQqSxORwKYCKcqMqOlKM/wB/ij5sdKUZ3tSAeMjBGOnNRssZK8nr60rH&#10;j7o4oQLyQjc0xCjuAnbrTDv2n5Mipsfu35GAOaTLeVGM560ANX/U4I69aeNvktkdKZxk8UnJx6Z5&#10;pgKQS6Y6U/o7fMaeoQRnDY5pn8ZHfNDAUEbGyO1PXyjCp39ziowGG7KZAIpxx50nyAcCkA7+6e1I&#10;ANhO889KRwSqYPC0zncMUAO+UDqc0u1dp+Wgg+Wfl7045MR+UcdeaAGgfvOuc9aVs73A9KT5cg5I&#10;5ppJLO2zigZIoYN68etMbHzc9D0pDu+QqTijvJ8vPrTAmUk9+3SkJ/eKOxpi79r8/jTsL8uc5xQI&#10;dxzSDGw56ZpgJ3Md+BnkU4lPOjw2RjmgB5LfLg8Y4pRnY3zU096cCMfe5oAQ7sKcCkGNvWgn24pR&#10;g/wduaQCc7l+U04DjpS4O1zkYo44+agAAXcxH40hPqppQB++w3pS9HAYg/LxTAaM7iNpxikAHlkD&#10;n5uRThwaTvnGSaLASDG/IQ4K8j0pg3b2+U4zTvWlJ5YkjpxQA3jeeKcSfKPHWm9RilxzyM+lIY8f&#10;6tfl7UnYcUgx6d+KcMYkJb8KYCEfuj8tN53rzSnO04UUnzbhk5waQDx/rAPakHVPxo6yAkHIoJGT&#10;xQIcSmxsuc+lN7HmkIJz+7pFx8/yfrSAgnYBCfbp61reF9H1TU/GtlCmnymJbpDLL2RM8/iayJVB&#10;XBjC5lGK+ofh9ZaNbfC3T5IdQ0l5biMNKQ43A+h71rCyuZzlYy/HlkbD4PWuoW2sSRx6P4NuI0t+&#10;iuzrjcffNfivrFpcax+0LdwXGu20ey41CZ3kfGXJ3cE+pr9xviLbWl3+zR8WbSXxHYWqzeF5cTSS&#10;BQpUZ6mvwu8T6WZPjV4yA8VahGkOpzKJ7cH5+nTHrXdhVFwl3WoqdRxTutGL8IJXtP2xfCreVY+Z&#10;B4lkQlpAE2hiCc5xX6h+VDchJoNS0mYvZplVnB2n8K/JOz8KeMTc30ljFqnlvcZ3OxUkg8HcSK7j&#10;TYP2g7GRDa+OPEUO0DgaiSPbqTVympaJmDpp6n6V6hpUl74I8Q6dcavc28VyigyRE7hj0IryTQfh&#10;oIfj14qlk8Ta8bKG8t5IyszBpCPU8V826Z4s/anXU7GA/EG6mYuoCmLex9Olfbfwd0344XXhzV7z&#10;xLqUCRyQAwI0ZV3HqQelYTqOmm73B0lY9L1m+gsPg9q85ibAt440XPJHTrXmNpLb3fiOwlFs+3cD&#10;yOma7HxVCs+jNprSzMzS5UIMkMDxxU3hnw1qTaDZxyho334LMhG30/OvOdpO44xU9ex1GjKEe3wg&#10;wCvNepX0X2j4F/EKEKDv8OSYH0XP9K5my8N65BaRArFIRjPzD8K67SjMdK8bW0tgVeLTXBB7gqa3&#10;7WNraelj4/sVfyJQFztv5AfzroYNwDI8LhXtmU5PBB9q5Sa4kh17XwsJwNfuQf8Avo0yTV7xFtx9&#10;iLt/EPT0q1M6OS+x0WlaXo2l6dr6WWmCKO5vmllAbPzE5PfvVvcpluGVeNneuTj126VZN/hN5U2H&#10;Cl8bjUmneJNNn1C5tn8JzwTFjgBsgge9NzuKNF9Cu5QePLg5G/zOKu61pelaj4Smiu9MtXDWxUhl&#10;zkEc5qpIiHxZNP8AZzgnha2BcZtCDbAHHr2qYytqOUVax8h+KPgZok2s6hNpvigwRvOzmInhCeuK&#10;8w1/4P8A9kfDnXtVfxWWFumd3mZA/DNfoFKLRrGQ+S5HlngN1zXlnxO0+3b9i34wrHPcAmBW27iS&#10;pHOK0VfmkkyadPWzPz40zTdMmnjMfiTUoWGpJiaLIaNs8EEV9b6Z4X+NieBNGkg/a41827aLvYyI&#10;xMWFyox3zXzx4ftYje6FGtsAT4jtxKcDkbhX6VWFjEvhbR2VwEOgW67QODhR2rrr3p2elmdeYYCN&#10;OEWt2fmN4rsvHV14y1ZdYl8fXsovmViySNGQp4IGMc1gRaGVkQj4d+KcAcH7M9fqz9gs9y/8SrQi&#10;A+cPAp/nU5i05I+PB3hc8fe+zJWM8UpHBCEYrY/KyPRL6SfA+E3ieYcD/j1cf0ruvB3gHWbvxacQ&#10;eL9JiaVSsqB1aNvbvX6NQ/ZzJ8uj+HEGecWqVab7QUkAbSwo6+XAo/lWbxHYcoxfQ+V3+GGvzWMM&#10;Un7UXj54zAAQZXHFZ6/AbwzNNNLcfFjVJiWB3SZZh+dfWLw5hiOI/l9BiqwimWWU+acEjGP8KlYi&#10;a0VvuORYZJ31PnIfDP4e+Hvhv8Rr63SS5lTwtcJ5sqjMeVxwtfn3c6Tqqy+LZD4Y1drca7L+/ERK&#10;ICePm6dOtfsJfWdrc21xHK77ZcJJ6FTwQR9Ki8QeD/CUn7NGt6RpPhLQlUaczRRG3BYuw5y3U5qf&#10;aOHvNXubJPY/HoQvHEqSW42yRgIxPFehfC3T7qf4++D7PyvML+MrMJjnjdk/pXeeIfhh8U3vdRtk&#10;+BmuRomoP5ewZA56gjsa9y+APwr8dad8dPA2p6t4Dmt7a2LSlp25LY461s6l6craOw6Tamfbl35Y&#10;8O+GYSBmDQoVP4DFYmFMSZPUnmtK+aNtW1Jlc8SYx2rPbbs/GuGN7HRLcg242de9L3xwMipSQFX5&#10;QRjmmfIZTk/SqEKf9QR5g6cnFVwuHGGOKl581umM0N0zjpQAgx5zfux92lIBQ/XilOPszHbk9vaj&#10;LYjUkHHNILiDHzfL9aRlG0nninHbyQRgU0kEHntzRYBgIKnnpRh//rUi58vg9+TQpclgZBkE0xDc&#10;8Z8ro1OkUGGI7Rz6dqQhtkX+9zUyhcuSTgJTAzJFJmlAPG3r6VlSkLdW4ECFhLjOK23x9oucLnis&#10;gqRqW4wkgTcVrBmU0bUfFmhAPIHHpVpWTYmSMAU1QhsoBtwPLqIKFWTDcBuaybNYkp2gls9T0qIA&#10;EMdvQ0khY3EZ6AKOKCWDoBF8vc0hkkY/fZwDxTyB0296Qbdg4pSy7uhzjmkIj3cyjDHjinIm21Ul&#10;uWbgU3jEm5e/5U5ix8sZPA4oGPXG0nYOnWojjcD2zU0QclsjtTTj7Uy7DgHrQAwBdoHNSE4j7UEY&#10;PU1Gerc0AIW5GFNP+bMfAxg00YwTnjNOz1+WiwDlDbm4HWn9sUzP7wfL9aeOFQ7snmgA7DiglcKN&#10;mKaT8x+WlHfJoGDhigxHnnpTRuCsNncVLltgxjGeaeRGY0ww5FFgEAXy1/dLnHJpvG1spg0oI5wW&#10;4pDgq+cZ9KAEJJDAoKUBdr/IRgUgHB4pSPkbnNAEq7Ps6tvGSeRR8vk/eBJPSq5AwuXbjtUnIeI5&#10;X7tADOd5+Y/SlPMB5PWmMG+2PlP1pxxjAb9KAGsCUlwh6DvTdoCAY/H0qYkYcBxUZ27QcnOeaAIy&#10;v+sHmEAinxoqW4APU05AdrZP1qRtm+0wDkigBCzbeg6U4bsgbT1pOCx4pw+8TSAOjkECl+bDZH0p&#10;rfeOBSjGDQAg/j+U5PvTti+W2c8dKPTjoaMncePrTEJH/rGGBgHjFSzcxAB+ARUQxuzin5GWx3pD&#10;GfPtj78c08FCwOcCjGVf5jQUIg3DBAPPNADzjIowMnjg1Gpba2Tn2pxPIwwzigBR94c04Y3D0qPK&#10;mM/KQacM7zz2oAXHznIHtS87M4HXil/hPP4U1sn1oAcSSnIGaYOq4FOGNx3REj60hI85zjAyOKAJ&#10;cfKfl7etR/KWYYqVR+6lO4Y9DTMJ5jdTQAmDtX8c0hDHHNPO0qxwMUwngYbgHmgBu3LHKHFPGQgB&#10;bPNOxlOPSkAAQ/fJ9aAGnO5T5XbrSgjb0pNshjf93jmk5+0xqF428mgCXJx0GO1N53deM0gz8/Iw&#10;DS8cc0AJn/SVPPSn92+Xim/x9KfzsY7x9KADPyH5RSHJ3c0vG088Cmn+LFACd+lAzt6d6O3K0o2/&#10;P8tACEDe3yDpT0J8tslTnvTedrjBPIpvPpQA3A+0MQD1p/G0fLSAfO3AFJj53+Q0APGOeKQ/f+7x&#10;ikGNzU8AnHFAAOrUAfKOKXA2Z2859aQBvMBD8d6ADI+f5PTvSYJQ804bRLJg9ajJP2k8E5HFAD16&#10;nmnDGV74oXGxd3FOI4GMbcUAMx+8J2c03LY6UpztBJHXmlI+VdrjNIBhG6KMbz1NO2ny04APrShQ&#10;IJDnJzxSfMf+WxzjkUwHA4xkHrUgBDtg544zTPm2t8op43mQ4UY+tIB3oc/UVGSflGKlIbyv4eT1&#10;qM8dgfWgBPmIk+U9OtLHkrJySc0LkpJiQAZ6VKqosikOSSv5UAV5R+760yOVWwNnKN3qw55l/dE8&#10;8YpipGFJW32k9RTAJVLhuD060Rq4+U3BIxxUmG2jnjuKTAOcNQAvPmtxUD+b/aVoN3BNWFCmZOnt&#10;zUqRSya1p4VM/Nz7CkBoQx28dtczTXFusUdo0js7bVULySTXwz8ZvHf9u+O7uzsr+caJp98yKV4+&#10;2TKcdP7oPAr1z46+LhHpU/hfT9b8sSWJk1O4ifBWNRnZkdM96+N/CcLat4z1C6eMRaTp1yS7N91y&#10;nQZ6HNcWKruMbLqezlmE53zPY2f7Mn/sC21LUZYLZ/JBjt2PCL2/OubvoPFF7qlkLHS2liMyq+w8&#10;KPWtbxBeahrXxAltrOKf7OJgihegUcf/AF66WxS40PwfriRqJme0BZmP3TivL5+59Go6WKuhxWNh&#10;req2Lizlu2tEZssDtrzzxpeyXfxN0G0iDbIJM+WvTNV9EvZpfiN8SdQluJOZGGWY8/StHwPpl3q3&#10;7TumRpC7tN4ohHTOF3c/pW9NXeplVmops/SH4P6c9l+xD4AR7NkklslkKkc4bmuxufLMuVQj5RWk&#10;0Vva+DfBtlGqIsOgwoVHsMVjuoMifvT96vWpaRPjq8uabY1dp35A4p5GYlwe9MwMuOe1LkcAKela&#10;GI3ks3y8etNO3yjk96lycGoyBvdiCcDpTABkwOeMCo/mxJ8vGeDS5UxMy9CeRRj5eo6UANyfm4pv&#10;8PNRk/vMbSfm5qbK7OIxkAd6Bjc/u+c4pBt3thByBS+tNyPN4/GgBWz8/HaogqFVJjPBqXu5PqKY&#10;fufdFILicZ6UgxhumKXnBpv8RwKAEwME7aGJGwbTj607K7BkA89KCCQ5GOBQA0H5gCaeAN33jgji&#10;o+Qq/JzTweVoAdxlcE04AfMPekG3LH3FOBIuJMpzii4D1z5gGBUwBG/B9KjTGQcVJzuJ3/pUsZOm&#10;SGOOKnDKISPLOfWqyE59qmJ5c49KkpFWYnZOTn7hxWr4Nbb4q1HAGWNZ0oX7JKeM46Ve8J4HxBKl&#10;CMqaLXHY9QkI82c7e3JqnnJbCnrVyXhpvlH3qq4AkPyCgRatf9bMewjNeFfHWMn4ZfDN+yaw2D6Z&#10;Ne6Qb/NkAHGw5rx342RB/gHZkEZg1RCfxIpptMZ4XbPnS7Pp/wAey859qmyNi4BrPtCDptvzwLZP&#10;5VcJ+UGquSDHMaj3qNuWYZPGKDyRgUEDL8DOKQDMjzCNpxQQ3lL8pOKQB/MOVAGakxhwN598d6QC&#10;rny3ytL8wQ/N3o2/McPgZ5GKCMsPl7UAJjhflpoIAYFM5PX0pH3YPzkYqHJ4/d/j60wLQwI2+Tn6&#10;0ztywBI4qIFtsYLjrUhzvbkdBigA4200529O1Jn5zlOBSZyCcHr0oAgfd8/7v6VAysbcnbn5xgVd&#10;wNo/eL9Kgk+9JQBTeWJLpQ2RleOe9WC4aCHC45qjOsLOpZOnbNSxb8HCjCgcU0Syxj5gC3UU3A+c&#10;bR2pSCCPXFKR82dtMYhzt+6OaWMNs5Gfmoxk4KsPQVMBgJ160gsTqGwTkZx0o+fP3l4PWm7sbjjm&#10;lJBzg0AMlG+aAnZ05wKnjkVYhtswHH8VQkj5Tz1p6spkxgAHrxTuB5Z8e4nl/ZAgnDKRFqSF/avj&#10;vTnR9H3ZjG61UD5emBX2v8aI1f8AYl+JJijYrsiYgegIzXw7btGfDWnCLIHlj88c1VjObsjr/BiW&#10;n/DQnw4850ZXe4UhxxjBzxX0J8VtG8N2P7G/wwmtfBtskdxrBKPjLKSfmO7rzXzT4alB+Ofwy3Ar&#10;tmkX8cGvsf4mRSy/8Er/AAq7xxlrO+DEnqMk0Sqci8hRi3Y+P7+OzFmsaxhQLaIrjvxVKDYeBEmM&#10;ipgRNoMDq2T9nAPtgVXtNu6fh85qYu6KkrG5bBfJm+UkbO3atK0Qx2z/ADsSxPXtWfasBazgQdWG&#10;a1DvaKE+eF2iqMxwLG4UlMgnnFT4DLIcY44quA29/wB4DhalQ/u5CUbrxzSAa20W4Psc1HCSeSGx&#10;n1qUqGhk+TI+tQxkLuXn79AF1FXaRuxk0EHEgB+gxT4ypGPL6KKCM3bNv6GmBGCRjEdO+bEeY+9D&#10;AmVOQB6Uq78uCBw1IBGzv6gArU+lJHF410uXfHlpsE1DOu6BeR2zzTbMn+2h+5JG9cDPQ00gR9CL&#10;bQXngxYpGGTpxGfrXz1HDP4f/ai0aefwybmF9XEDRMOJI5TtJHuAa+htDMZ8A6WJr50JiG0//XrH&#10;17Q1vPEvhGWSaJ1tdVjeOTb1Oe9ceIVtVutTtw1Rv3Xsze8XappemfDbwX4f0vSbC0tG0hriRARy&#10;0uS2fXrXpXwfMU37PXiZVYcaFfAnPX5a+R/ivcv/AMLfEQuZybLRrXzSp/vDgH6Cvqf4ESxy/BrS&#10;1jcn7R4Yu9w/A1GDnKo25G2KiqaSR8gar5ap8Qg0KlovGNxt59XNfUPhKK0T9n7wWwtULz6epJ/u&#10;8V82+Lrdo/G/xrj8ggQ+MnBHrl6+kvCw2/CTwEoBAGmRkjPtXoxkkrNnDUk3ZlLUA0evxgDadwqR&#10;1Z/swcZ+XrTfFcF8NQ0qaB1wSm4UjNINKsXWBs+Wu4HtU9TMmlVl0G7QJwy/lXOrN5M0yt1boa6+&#10;ba3hiNgBkxciuGvChmgJ6iQ5FBUR2Lia8Zo0DOs6nGe1eoaQTJ4Q8Rq6kbvD0yAHpkrivO9LW3Gp&#10;KwkkErDCDHFeiQ7o/DMam4TLHjHv1pBI+OtLs57jw3+15ok8Lgx3l7NFH7qSc/jXi3hScxan4njY&#10;/KzbCPfkV9PXsX2L9vvWIDEyx6v4RnBBHBZhg18vahby2Hxr8bWRXlPHLIPcFzj9K6qcuZGM4H6S&#10;/DDZB+xx8M4TECWhnI/EmtUA/aLwnJy5xVXwp/Z8HwA+GunvfwLdSeHY3gQHk8ZPFaAVlddyHJfG&#10;ayqL3hwWhkXiOY5JDbHAYcnpTYzE0SA7sbM8DrWrq6TN4P1JY7XlbfPyjNc3ob3LeF9Y8y3TdEHA&#10;JPIFQao1dOtLe8PibyV+aNflLHvXn+t2FzDr9ssumxYadvNyvUD0zXovhWW0ju7wJdxNumbcAcc1&#10;keK2vJfEE++3UosLbKTQJkOi2ui3fhCfy9MS2kgwUeIYJI9cVbtdQ06LxXpy3aalKDIELgnCY7kV&#10;iaDdyW3wz8bXzW4dYNUhTygcbt5xXZ6gdMiuNK83w7Humt4nQ7f7wqLJj2Z5D8Ube0Hj3Q5LeZDB&#10;e6LIwxxgr618pa4Ij4W1x1n5XW4zg9irV9XfEsRLqvh44KlNPfaPQEdq+V9fRR4V8U/u/vynBpwi&#10;k7mkndH2poGt6fb/AAJ+BNzfG8eO58MwpuiQsMonU4rqLfU9DubmU22pacyvEQjBx19CO1cj8KWg&#10;n/YN+E/mixYjT5Y8zKCB7c1l3Xhx5PG8sYtLjRWEu5LmCfckxPQgA4FVVlrcwprc9o0LTtO/sjVJ&#10;Z9LaRzdHC5Ixz1qh4k0m2dYvLtdgMJK47VwUV18YtJu7dRc+HNYtFK/IxwxX6jvW4/jK4uNK1mO5&#10;+EmpWVxDaAhWbcrfQ1Ca3Lt0I9NhlgsbeNlIIkbBzS+PZmb9j34v4kzi1i69qboOseF73xDpENxq&#10;jws8rZLLggjtirnxKj0p/wBmz4l2+naik0ktvGfLUjJ29cUN3TBdg+Ed2s37LujoYVbybaVCfbHF&#10;fM/xEh+zfF7w84hwp8cQuPT74r1z4L3l3D4V8UWc0Ajj52NK2Axxz+VecfFi3v5NeupY7SWVLfXI&#10;2UwfNxnJ6U42bQdz6zgvopPDczLIN7+F7XnP+yKuaJeO3h7UYXud0i3Awa8d8OamjfCrwzO11OW/&#10;seFChBBbAx+lTnW/E1trWpG0+Fck6NGCsjT4z+FJySZNtj3shQ8fmXiBdoJycVzOsappceomFJrT&#10;nG0K4ya8/tdX8RXnhDV3u0EMqIx8mN8kAfSsqzTwYvh251HUvHENs01ywRpZfnBX/Y6/pUuSRdzV&#10;1HXPEaeJ7BLLw7IZmlAUgk4Hrn2qDWrqZ73QYNQ8YpvKB5d7Y4+h9K4vUPE8sWqOnh2wuNTndtkd&#10;20B2Ke2PUitDRvBPxA1TWGv/ABNrc0Cvh3G8A7eoAA6VHs5NBc9O+GfieW8/bH8EaXb2cR0210md&#10;I5449ockEHcR/WveblZF8d+ILfYwU6fdj6hhxXkvgI/D7TPi54b0ax8Cwpc3AJ+1lwz/AC+/XmvY&#10;NSVx8X0JcANp+Dk9c1rGNogmfldr9tJa/Hz4uwHcNnxHd/8AyJkV+m/hm5F3+z18NZ94O/4cBSfc&#10;R4r87/ixClt+2J8cYgoG7WEcfjzX3T8KLgS/sZfs/szsfN0G4jyfbgVqvgZM3aaPA/hipi/aL/aY&#10;sSyg3Wn6q6j1r5d1+Mr4d8TRbRuj8X3n4fvDX1f4Xia3/wCCofiaz8th5vh/VTj1yK+ZPEUa/wDC&#10;Q/tBRsg/0Xx5cgjPTMhqYIu3PKyPOLbZ5M4CHcF+YZq8gU2yMYGJBwKqARDWJtluQNi5IPU1poG2&#10;QEMNu77prosc7Vm0SRofNY7T90cZ6VOUBJ+YjJpQGMshWUAFBkU8DKfeJ560hlGVR57FZMZXuKyN&#10;XRJPA17b/awd0ikjHIx710E6puhwevWsrVIQfC+oMIyPlGMU07AcNshS22xQ4ymB/s+tRSLt0/bk&#10;nDdasKJDDcN5YABGOKeTETCXXPqKu5LGQlPKXIJGBmt2x+zebE/muMIayY41M0hV4scbVzWpAoMR&#10;VWGAwzjrQxGPPk+K9UJGQW4q4kf+jKdwHzUagIo7l/lO/gqMdadEWaxBKkHjFJPQdtRZAfJUMin5&#10;an8HOyfGS8fzAAxUY9RQyoYAWlPK8CotEAi+MXhkk8PKwPNCGzoPioHFroGFOzPy8eteLtjyIhg8&#10;YwfWvpXxhpTX/wAN7xFj/exR+ZCT1OOorwnSdI1S68WWltJZXcUaXn712QgADrTg+gTR6foEDj4Y&#10;eFvNu2ZnsSxJ/hHaqc5JiuAkR4n5PrXS3AtYtLhjihAiitERDnk4GDXNSqftcpzwTU9S0rIlQhrN&#10;B5ajgUrFFXAZsYqFRz8oGM+tS4YpwF56e1BRVlw0T/KPqRWYcrKFIP3utaUobzGUge1UTkzXAZRw&#10;epqkIVPvHKnpVuJC0U6lTgoSCT6VWVkMagEZB5q7bA5l/eD5YyPzoGjzTVjAfEd4yxnmRh7celZ0&#10;BOJwMKCfvE1t+IURL3T1WIBd7kcdcmsUKPJiDMwxzWiOWp8RNKYmijKNyCP0r1f4Qagtl+2V+zje&#10;nhB4rjib3DnH9a8lVYRP8zAAr2rp/C1wI/it8NisRXyPHNkVPc5frWkFfQhH7RaiAxU+SfmtI3Hs&#10;DzXiHx5i3/A74KziEYTUpEJHYmvcS2/SvDzlCQ/hG0IP/AK8v+MduJf2NGm+XNpr0T/hmvNqRte5&#10;30mnax4h8Jysf7YHwNj3rxazk8+qmvse6U/8JbqDjkF+Pzr4i8BTpD+1j8FLrzlAlnSPk9CeK+5b&#10;yMDVroKzbgiE/jShK6SG42dzxn4mRyr4u+EU4iYq3nrID06VwS+d5qbI0CCXsa9W+JESN4U8Nu0m&#10;XjuSVx2zXlNuuFjySOB3rKZq7NGrhgzcjBUGnDb8wxUYOSDu7VLx81SIhb7znacYrLughsUPmEkP&#10;yBWs/QcDHpWfcgeU4yvMZzxUrcDz3WoZpLq5wgRBHlmLVykYZrDXofKRl/suYE9+ldnqgAsrc/bG&#10;cM7ZUjG2uJikK+KdYQDGbdgfQ5FdUDOp0Z5P4WYra6xbleY9fmz7jdXvnhKeVfGmlhQRGEAVV/XN&#10;eDWaNb/EbxyohI2aszY9Qxr2zwW5GtxOABhMYPvXTNXiY394d8Wo8eLvhw4wY5FYjPTNc5p6s1jG&#10;WhYfIATnjFdd8W03eFfhC2xz5d5JuYDpn1rkbCQDQLYfaiTJEvGOmK8pHendI0SdkqbQp6cVIo3n&#10;UFli2xNDnPoRUIGJUDKx4GDVpN3laofMUZgO1T39aBngPis5+I4zEoRmIHvisqMr5DALwOnNa/il&#10;R/wmgZgCPObauenrWONgMuOhA4rsw6tE5Kq94U8IufWo8fvImEgGENSfLmQZOAvWq8rAIuFJ7H3r&#10;YzIY52OpzkxDaLkAV2moW87+DtPkWNWCwjHPY1wrgYUFgoDA/WvYvCttaX2g6ZDNqJUPEF+uO1Uk&#10;gWp5p4ftI1+J+kCONGZ9QTKg5I5r6m1JJItG8G7SN4jjwp7Vzml+E/DVl44W8FjMjI2VLMSGP0Nd&#10;FqUm6905xJkK5wvoKJtWsdVKnZ3NBmYiD96v+oX86QFiEHmjjOagjCmyRgXyRwKl2rlPvZPWuHqd&#10;m5oWojLlDMpJbpXzt8VY40+K9w5RR5tpGCT7V9BweUNUscsQN4zXhPxjCf8ACdeHBtO2VMr+FNX5&#10;kDdotdzmfhtdfY/2uPgNdCXH/FUxRsc9nOK/Qj4z20t3+xb8a7dFy/8Awjkcq/8AARmvzX0xmj+I&#10;HwsmQONni+zywOP4xX6ieM0M37MHj8qjM03w4tzjrn5BV4mKnFK+zPKhLlqeR+cHw68V6r4c8Uat&#10;dw6MZ47q6hhuYc4yM4yD6ivqnxz4+1Xw54Z+Bup6XoUc0Wt6NL9ugbgyB14Ge2K+L/suqLeavCfD&#10;upmP/hIWYHyzwA2TX0P8RIlvv2Gv2d7qOw1EyW8C+QoibcdoIYEdvxrGEFJXfQ0lVcZaHof7NupN&#10;d/GP9qqR9M+zvdzwXIh3Zxluea5H9sGE/wBu/s7SDvLcDP5VS/Zzn1CP9ptPM0vUoRd+HXjdZUIB&#10;Cc55rpf2uITL4H+AN0seVTWLlSR2pRSlOLvsyoyUm7nxLqJUJ4PaRwcgALW7b28kcCSrblVaIYG7&#10;pmud1FDLbeDSJgBwDz92unBdrWzQzEhbcDrXpo5WrNgSMj5/wxQMfaQdrH5aVduGUoowaf8AMLiM&#10;LimSUbn7rMW6KazFwNp7F61LxVMsGdxz0FUUQM10gkAAf7x7U07CkjO1i2ZdBhlE0TKWGOfu/hXL&#10;DG4emRXVa5EqaXpn+ku2F9ePyrlRjDjbzng007mckPkIMw4xxXSaCx+y6phWOxhjHvXMsOVw2R2r&#10;ovD7SifXUWAEvGnXtjNUiTeZi1wVxt5zyKcySG5tNo+VR1z1ok8z+0ZtxVVUDJHrUoLbVIcEZ6+l&#10;UOxGwcyxZC4XqMdaevl7Zzg8kUzcweXjIzTkK5nOeTjAouMQkm4xvZQFqkTEZp1FwzZzg4q3IuQC&#10;xOM9qqtt81giYwODQIIgBbsC/O44pjbshGcnJpSP3J3THjsKqEut3IDLnbjNDYExWISzKbU5xwQ3&#10;SmhLZRICjl2/ipefJfuTjmoy0ouYAgDHPOe1AFWUkrdhoiNo4qiBKIrVlmJ+Y7gRWpOshlvtlrzh&#10;e9Z0vnrc2ymdDxzgdKm4gDSuVX7MBuB59q9P+GzxC88VRjUMrHKmDnua8yg80Xl8Cg2mA7Tn2rtf&#10;hyyf8JH4liyQWkQ5HXg0MZ61qSFdTYMnDLnPrWPIIB8/kYwOvpW/qYme6g4UKkIyTXP3eDZAGfIL&#10;fMMUymUCJi08oViu7nmmq9yL+MgEIO/rVpvKGly7JCVwOKYhBgjPXB4piNuyXdb3BJByvyk1ajAM&#10;kgCH5SahslBt2ITHHWr2Y080jklTk0ImQ+AHzGGw5J6VfMRO9TE5GKw47jbqkANyoJk4Brq4nY2x&#10;bOdyDqKe4kZVzD5ttbItttRSRkHk/jVNdMsBdJugndsdZX3fqa3ypy/HANM2nco3dqixVyjBZQre&#10;ri1jCjrgVoMI8xL9mCqH4zyatQBPPn3S4+TjNKyLubOMEnHFMGVViDapAQjBVXoO9TSRkTxkF8bx&#10;ke1SxuEU4jY808uDIMAn1FNITLtsw8ybCEIAM89aivY42Lsu4cdKiLny0AXHzDOKnkI2rksfkHaq&#10;2sS0OtEb7CD5YBB5ya9g+EfFn+1LEF6x2bBfwryrTo4pheRvdhMLkc4zivUPg/Ko+NHxet3kTFz4&#10;e3BfXZXHiHe5rS3R291cb50Q2KDnGap423JxL1YYomEja1qxEigLfSD9aRVb7dD++GNp61wXO0+b&#10;/wBqeJ3+Hv7MlyIcrHqFwjkds8jNfLUJSS4jHn4UW6fyr7P/AGibVZv2NtNm8ksbTXkbOOma+JtO&#10;3DTbN9wOYlHP0rspv3SJ62OntWhWFxwxPCinzYCktu6dqqIGFtKwjAOV79KtXAY2lv8AOpO3mmQR&#10;71OnT7VUZIwfWvRPBczR3UKlz8tymfpXmuD5doCwADZNd14YkDaxcERABdoPvUTeg0ux9dWN6/8A&#10;wj+37OphNsnB6c1l3MFuZrh0iRQwPANZGhzyTeFzGGfdHHyK0InDCaMhi3Y5rBopN9Ts/Btzp8dw&#10;8Lxrv3ERk9ATXrVnEqQvvnIIbICjjmvB4kEFnYybSJPPDbR1wK9r8L38dzb6cwnQDyQrbh3FVdj6&#10;nYtFG/ha48wqGABUHtXLXPmJgfZJwuf7p5rs7hLXy4y+ps2SDgDGKrXcsbabOvkQH93gZWsupocl&#10;5khSMhAFCcg0/Tb6UeIZEWyIUt97OagdHEko8v5d3rToIWjeeRVIbyTxQFjvLYRy3AYAdOBVe8uF&#10;SR06lmODVLw/JOPDurSyT5Zd2KqxzW8uqzISpJdsn0pk2GXE7l0AUk7gKfcR20Wk20jBTlMkZqCV&#10;Njz4cMBJVG/mVvDd2NrEqBjmi5SRAFsXvFkTS4xzzkVpDyxbDCD7wxWdpqN/ZJLJknGfatJioCDy&#10;WwB1xU3GSuxaOMBgQU5PpWOwXzrr7uM8/hWuNh0W5YIp5wcmsWVHElxtJUEjPOc0NhYihBe4lOxB&#10;hsL71t263aW10fsigYGeaxkhY3CBXcEV0tjHM1lcxu0rYjJBFLoBj3UUSXVrIMbnByCarFcmDKL9&#10;7PFP1Lck1oWnc4lIApoKtEhEmBsFAwuEWTTbuLzWXdCcEHvWBp0F1HqUMctwpKzHb9K3XJMagSr1&#10;qCRIltxINRHmKPu0JhudNGlqdEunN4TJ5eAKyWs7aa2UT2KOVlLK2cEYqlb3ObUF7hsk9PWtgFDp&#10;sLCT5j2zU21GZqzXCyXaR2yxoiYHPaqToz6ZOxkbBl/P1q3cqv2iX942eM4pzRl9HuvKRyRZOQPc&#10;ChoClpV3D/b9zAlpIqKg+cHHNaNw6/apCd2O1Yng4JJp+svPF85vJeCORg0mp36RXtykgkCtPhPl&#10;9KBs0pCGtYQWX7xqqeC+CMY4OahSQtpCEfN8vGD1qzYxo8F35lyynYcCkIqQSXf9pXHlyqRnpV25&#10;R5dJAeUl88kDGKfa28UczSB/mLNmpG3LJcb8deD60DRl7I0t/wDXc7O9RgQtGoN3HntzUkxQBiV4&#10;zxXKHzz8R7UedOEz0zxQJs7SAMsURIHWrLFiWBlcZXginK8H2CzBC5296lRojK5DDqOcUMo4e9h8&#10;TN470mWW5L2kTHknn2rr7bd5MLM/JQY96k1Cz1GWxTywXBdSeMYxShWW3t90fzBAM+mKLgXDINi7&#10;lxgflWbqRgbRJztJZYjtNTkO0qHB61JqFuRoMYUAsY+RSBGB4Stit7qkrDBMpIDVvagt4xujDasw&#10;UnOBVCzEkVrGQrbg2CBW7Dczi1nQQrlh/EKGxJHLqH+zKJUQt3X0rQgjiNkGAVT3pt1BF9sL+b1b&#10;PB6Gp4FVbZ/myDTQGrZJbC2JeVvuntWbeXgVbwQW2cN16ZqxC8iyDDjaAccVnyxE3F5IFBLP0piS&#10;NC1EMnh3zGPzFTuz2qFreBVRoxjcTkZ61LZpdrY4Omnb2I7064DLIoaA/eGAKaA29OaBNKCbwqmI&#10;4Ge9ZLI39qXjbgQJPXrUx8rbaffwE6DtTQ0JvNuTgsBk0utwGsGPbjHSq0gkKJ84wK1JRGJFCg/d&#10;61mSrMLhznjFAEYwMt5h56ip0IMkWHJ3djVdFc+ZuVQA1W1EYZgEYnFAEqyT73X7PjHAq4HUaZKC&#10;6bivBqkrZWQEDg9hTZfLGMzHpwaAZEZfnYO4zuqpNP8Av4dskfX1p01qzOpF+2CtVYtMYXRd9ZkZ&#10;QCdppN6hY3bFrlrtV+XBXnitYBhEQWA+Y44rO0gx/a5R5SlsEDJ6VpOZPPuP3Y+/wcVQjm+M8g0n&#10;BWL2PSkJP2aLGSd3SnEYaNivUV1mI7nPWk9OelOcEMoCk8U0DrxQMcO/TjrS5cpwy/Sozu3429Rz&#10;S4j2Rjc+d3UUAOOCBlOe9LxnIfge1BxuOTSHmIEAAA8mlYLCnlh9KOx5pvpgUpzg5WmAvegFtzZx&#10;QMZOTTsDcuSeaVgF7v0OBTCxJX5+9OAAE3zZ6Um1fMU7B0osBIOgOaax+c9etGTtYZGM8UoyRRYL&#10;DPnEi8DjNO/5Zn588elGP3i/OBweaQggL8vegBAD5WRUiF/KJAXg0EICQc4xSjGDgEDNAgBbe/FN&#10;JG4cdacM4c5HFMYZIOz9aAJdowp5zik580DgCnA4jHstICMDJFABxv8Aun25pSAecdutJliR8oNK&#10;rEKcrigBQDlPnOD0oP8Arn+UdaXJ5wmR60clloAO54pAFxJzSHdvj45z0qTA9eooGM52MQ5pwz3F&#10;HVGzge1NziI/JnnrTAcR8nSoiOeAMVNg7Y8kA4pMdfmHWkIZ2GG/Sg4+bt0pxHz4wKXC8ZIosAxf&#10;vj5TT8fI2cdaTjzvvECl5y3A46UwGH/WJ9aeAm+T932FIwPGfSlHDNz2pAL/ABk7xik5xJ+FRsUM&#10;agdmqX+BT3IpgIAd46c9KlUcEb8Gm/KCmSeRTv4qTAcR947+3NMGPLxij5gDzk0wlty5xnNAD+P3&#10;PHWnc5b5RSfNgc0fNxnFACE/MvFL/DTT90c0Hr1pjHbhlRk8ninEZlU46dKZjKIM8ipBjyxz2oEJ&#10;jhvlpTv8oNjr0prE7oxx15NSYXap83jHApARgMeTMFqQKcMfMHsKaQvmAFlIxTxuIkAxtWgaGEHc&#10;AV5FNOPLJNS8eYuTULZD8jvxQA7I44PNKMYbkUnG4A59qTnf9zv60wJeMA5HHWmnbiQgDtSjOeRT&#10;hj5jgUhEDoWjX2rHuLbUw/m2Wp64kokDKIrp1BYdOhxW62CpXnlaIi6wIuwcE8007CaueReKIP2g&#10;9clawuvEmpxWJQL8tywUjtnGM/nVrwx8NPD9rYynVvFkc0j4LIkfH4k5NetrNchQPtqgY70wvKSg&#10;Nyuc9xVqtJK3QXKYUfgz4Yi1dN0nlkjKAkfqDVtfBvwcETE+D7pmC8ZuH5/WtEs3mKu9efanKVEh&#10;JZunWsZRb1uROgpLTQp6TpPgWy8VM1n4R02J1cbHkUOV/E13d74gvbbRrZLfUN5MZHAwK4skb8jG&#10;c9cUjFWKgjPpmocH3EqFla5YstT1CLxl9u2CSfYxbzOR+ANdFbeLvFsuveEgNNs0iXWFWeNV5lBO&#10;OvbFchsHnZyMdgKktH2agxO0H+0Yzk9gDVxgtmaRgoqx9nRyL/Z+nsZDl7FCM+4qgJrUP4mZprYE&#10;6dJuOcZwK4i/8YeFIfBWhCHWo7if+zEUBBjBAwck157Nr9vNeSmTWGQOSCFbseoqtY7FU6Gjvpc8&#10;qvNPv7jxL4pWG1k2t4gmO4f72akHhfxPJerJHE4GxRtI4r122vfBUSgpNaepJHOauDxB4X+UDXIR&#10;j0TFTds6U+U8nXwt4pMag+HOdvUEUy38G6lDqNxL9iKuw5O3J/OvXxr2lGIFNYtTtzzntVf/AISb&#10;RFZs6vDuz/c4osT7RnnK+HdYVAPImPPXaaePDWr4b91McjpXoZ8UaTsX97Yvz2qs/ivw/wDaEVrg&#10;LnrtTNMjU4X/AIR3WQQPsco44xzUeoeCr6/+GHiTT5IpoftKqBcNz5Y7/L3zXpq+KPCiwJt1IA7e&#10;pjNRt4n8Nnk+Jhj/AHDTSsyFNpnzsnwK0GGTTZItR3ut0jmTOMMO+M16zHomvwaHYW0ektPss1Tz&#10;OmMDFda3irwoAQdbuCPaM0g8XeFQihdYY4HQxHJrSdWU1r0LnWnPdnDf8I/4rO8nwsMZJ5lH+NV2&#10;0HxICxfQnAB6Bwa7x/Ffh/aWFrKfoSKgHjDw0H/5Fu5JzwT3rO1zO5ycega+6qU0RsY6k4q0ugeJ&#10;FQj/AIRkMc9TJ0rom8ZeHvMIPhe56cbWqJvGul7Tt8IXPB4bdTSYXMxPDviEqv8AxJEyRz84pT4V&#10;8R+Z/wAeVqmfWUVdPjLTT10y/Ulu2cVkal4rvmWRLbT7lAU/1hbn8qqzaAz9W0C9tbON5NdsWYyD&#10;CI4JGKjt7iRFjKhQwjALYrNt2uZHubifVLt2dydrMTUueCMgZNTr11CxvLfXWwZnsjx1MQpkl5eG&#10;2lzcAqR0HGKx1J2DntT2b9zywHFAWGu5Mg44NMBbyc+9M+8h4PWnEPtTPSmAwlzuyBwaX+AfSl44&#10;yTSDlXyuPm4qQA545pqljIcpgA/nSnPnnA4xSAHGCDzTGKfvkdKUfc5YmmZbcBsFLyQPU0CHYGSM&#10;cGomI3vhDwKl7mmkHBOO/WhAQhnMi7VGM/NmpP8AloT7U4BdjHHWkH3Dx34ouNMUZ81QI8jFK2fL&#10;P7lqFzvcEgDHWlJHlj94uSaAIQmZVxjOeahkQLchSi8nira8FexpkwJu7fI5BoTE0CBht+fPH5U4&#10;g7XG8Zz6UZ/fPxwFFIT8wGT0pDGMDuGW5xSYbypj5gx6U9hmMYfnNN+cIMimAqHIGAOlP43NgDP0&#10;pFDBs+ZgY9KTpMDnrmgBpJ8yQfNmpeNq1ChXz3/eEkt+VT4Ow880WAehAVgQc5phx5uSKQfeOc01&#10;wd6fNjI5osAufl5AzSAEqcinYGEOeQOKXv1ApANA5Hy07A2/d70pz5ch9BSKf3Ryvf1oAjwReL8/&#10;G2ptyfZm3SH2pmB5hpcYIyvQcUMAUqY1IJ60/HzGm7QUAGBzTiDt6Dp1oGA3eYPrT8ESsd+QRwKa&#10;v3eT3qQ8J97BoAZ36U1icn5aefutxz61Fzx8v40APXO9MkD1JpzEYbDUznyjxzij5ggyoznrQAhA&#10;8s4ByaeqSbFJLYxzTSB1GOKlaWT7NgxAcUAMwM55zTXIETkgnA9KUFcICMk9KRugOBQBGnKZyeak&#10;GMdOlMBX/Cnrkg5TjPFAh4+43zd6QiUrlYsgA5pAB5j5Uj0NSozeU4BGMdcUDIYzlT8v8VScfNzU&#10;QyHIz/EaeRSAXPzjinDGf9Z1qM/e96eo5/GgBzbg0foaT+9zSzkGO2xn7tMQjyRlT9aYh/Pzc9ua&#10;VQNg5poPzClyQ6c4pDH9+p5FJg7Zsk4xSApvc4OKa4fzY9q5yfWgRJFgt0olVsrhj96pVGFHyDOO&#10;tMJOT1NAwCKEXMvBFL0P40ny/u/mJ9hSn7x4oASjmjnzBzS474xQAc8U1h+8PyEU/K4+4c/WmZbz&#10;FyvbrQA0n7o9/Wn/AMA70mBv96cc0ALhtvHQ0zHWnjG9fnox+8PpQA4Z9KiDn7Q4yOtSZwQNpyaY&#10;U/fbsYOKAJM5HWgKoaQ5PSo8uJACo6UNnaPm470AOGMr8wA9PWk7njvTRn5coKk434IxxQAoxleR&#10;S924pvy7WAGcH1pGziEBSc9aAF/i6UEjH8qOp6UvY8UAJ82BxTxtEbEsfypMthsKpwKb+98gKSuC&#10;3JoAPl3yYz1FJnkfOOO1NYHA+U49aX5c5yQRQAuTuGDznkVLztyHAqFQnnPycmpTuEa5SgAI5PP4&#10;01d+JMnjsaOqjml5wOaAEB+QgHvSlgQMJijjJ4oHToKAF+XecA5ApU6IdwyCecU0lcn5DS5P92gB&#10;eS8mVAz3pMn5euKX5iMbRR36UAIQu8Er0FC4zIC+PSmnOVHlk07AxylIBexGaQKu7/WEYNOA5ALD&#10;pxSASH7QfK6GmA/jYeO1JkeWQswwTzz1prZ2oOcmgLiQDa1AEw/1JHmkgioht+Ye9WojGqTZhBPl&#10;mqqkli32YqC570gFTYJJj5DFuKky27nGaUYMUnTOKYgffGdh5NADhndnaM07I+boDQ4xIRntTDjA&#10;yKYD8/e6dKjABVsg9acNpVQc5zxU0aoZVB3CkBNbRqRkIfauN+I/irT/AA18KLyQeXJqt7bMlhbA&#10;/MTjl29FX9a7K+vtM03wTr2oXd7BHb22nu/Jxkjp+tfnf4+8U32r/GDVby61KXNzftHaoeSIwcKF&#10;XsPp1rCrOy0OzB4b20rdDm/EE+sahb6kGvriW91LUWa5nJ+6hPzDPbA4rO1HVNMsPANno1iyrGFV&#10;NkX3pJTxye+TWjrs8ek+CNDt/LebU76PEcSDLjd0GOozW94P8F6fD4b1XVNfRJtTNibhbYv8tio5&#10;BPqxrx6klJ3b2PsKNKNOKXYxk/4p34RafNNFA2uarcItvAOTCj8An3pnjSbVLXwJ4RsXSQ3kulCW&#10;5kP8RYZwPpV/whYXXib9piK6kik+w6ff7svyAEPAGayPiRdpeftC6t9jKSW+nN5AYdGIPP5VEIOT&#10;v2FOqou3U82gSSH4R+K22MHa6QLng8nmvqf9lTw+bj4p+NdTktSVsbCEIzDje3JP4Cvm54ZbjVNP&#10;gW2nYy3caRogzljwAB3ya/TL4ReGj4a/ZO0CO509ItQvYxcXAxyN44B+g4r0MPT5nqeTjsTaNj0D&#10;VHV9elKjjgA/SsrP+kTnHSrE0i/aXIbORmqeTvfI6n1r0kj5p6jnB+bqBjr606PDWhy+Me1NIzGA&#10;WOKRdvzDkDFAAQMCkyuH69aYz8qMd+KXIBf5OwoABjcaePLPBLcLxUQJwSUHJpcnLneDzTAhx/pD&#10;cD71LgBGO2lOPOGPxpTjaRjigYzuCfSm9FJ20/A2nnkUxsn+HHNIBf8Alnw1RMzCQrtzg1KpAhkH&#10;PtUeOM4Gc0AIS+f9W1N5z0pzFty9OlIO+aAFA5HrTxnMuM8LSfJszuHtTULiaQ7B0/OhgIu9pDyv&#10;U1IwGDxmmLgE/KQSfWhslvvEcUgJUK4PPXpUgx5jHaKhUe9PUkMCSevFA0S+uEqQ7vLTkc9qjBJd&#10;MjvSuf8ASI+cUmMsxFN+D6VKSPn5qBf93jFS/wAIPvUjRHLxaOdwyBV3wxJGPiJp6bF3MGwfWqkg&#10;Jtz82SV6VHobMnxd8EMVBy8m724NNMD2OcYm61Vf/WnI/hFXJsNEjbRyOKo5JDc5wKBlu1b99Lgf&#10;w968q+Lalv2fvGB2ZKSRn6c16ja7hcfdOa4D4mxqf2cPi24HK2iHntRsFj5V07c2jae3nHaVwR9K&#10;0pDiBuOcjisrRyT4L0znqzVqdRF8mfehEkoGBbnHG3mg85w1OBHkhcn61FkAdefagBwHJ44pykea&#10;2QOnFNBOG4PSnIDuk+Tgd6YCn7rfLTWIKk7u1BB3L8/GaTv2xQBGRwfpTACS3zCpiFCkEHpxUY2g&#10;8t1oATDYOSDSN91+TSkHBOTzSYbaAaAIj5u48ZFKCoIyCSTxU2f3U2R24qHPD/Ip9DjpSAc23HTt&#10;Vd84b5alydgGOM9aiONw460wKjgGZ/3HXoalQADpye1TBV2MDGevHNNIAcDBpiAhwx5HSlUDyW5J&#10;56+lGTsPc+9OAXyRnOaQC4JnjyOcDGKeyvnIPpxQuN6nd2pwOVlOOAeaYDwvycgZwKiIbeAMHLU8&#10;k7Rg5oH3uvegBsgIlj+U9KEDG+TOMbhzTpPup8+eelKu3Ax26miwHK/EiMt+yt8cP3I2jR12jPHS&#10;vgbR4h/Yd1kn/j5YV+hfjhVk/ZT+MoJHOhk4HsK/OzTJZit1GDhV1CTv6GnF3bM6i0NOB1h+IXhO&#10;RZfmXVoyvtzX3Z4qR5v+CU3jhHcEpY27tz6jNfBz+WfFnh1SpAmn+U+hFfeNoZbr/gk78XQ0Zkl/&#10;sGPA74jXrWjipJpkxvdWPhuQiO10byUYJJww9cAVZhP718yoMYwMdaRwo8NeHz5ZyZZBSxbVhtsj&#10;DZ5qIKyKk7s14t3y4jOPrWihAC8npWZbH9/zCGXb69K1ogS8pJAUL1oe5A8L/rWEhz396cwY20YB&#10;FRkrvGDkFqmOQkJOPakAqf8ALYZPK0hiY85UfN2qTHznOeRTgu1du05zwc0wHoGUNkc4oxh2OOtL&#10;z8v7w5xycUv9855wKAIzjIJHekBPmZz1p2OMhi3PQUoA2jNIBuWIlGT1FQxHZq9qftipm4XA9ask&#10;fuVBFUQkTeIoVbI3SjH4UwPoXR5rWXwJpcbsAUQcgda1766jh8LgqibFClWJ9K5fw2Y18P4MBbFt&#10;wPXineJp1i+GDO+4YDHH0rCrHR9jejL3keF+LLtbrx38XpGukMty8QAb+6gGMV9b/s2yAeCPAUbM&#10;SW0q+XB9cGviSWewn+J3gSeS3keO61cxiQHAPOK+2/glbT2nxy1y0a4IjhsYXgUHgBzyRUUYqJ1Y&#10;mXNr2PBPiHFs+NH7TEeCrf8ACXIQD2+avbvCx3/CvwETcAEabHuJ46CvKPjRGIv2yP2jIFA/fX9s&#10;6AfrXqPghoLj4KWoMHSwQKwPQgc10panFNppFzWZ0fxNpcXk5VCOQetU9RkAmsgqqqlQMVFLa3Ee&#10;qyu9/vAl4Gc4FVb397LasJGAQjjNaEG8hz4ckCj+EZz2rzrxHcJHfsyNGvIBAr0O2DvoE4VMYt/n&#10;x7V494jZDqNyvzkyXRA9sGhFRZ6D4X8l9Bjma7SR8ccdK9GitHfQHl8xSqYJ/wBmvFfB013HqN1B&#10;IhfMkeEHbNe6SusFnYxCFwssK7kz1qbJlNanzl8Xg1l8YP2XdVVFBOv+S5HcE185fFC3lh/au1WX&#10;7O6pdQ211GfXv/MV9V/Gmxe4+Al7eeWxOleIbedMfwjvXzf8TpUvPAX7OmpqIy58MmGQjrlRW9Kq&#10;lFRW6ZlPc+rfCwu73Tv2X9ahun2R+GvLuAW4GFINeqTNaveSBbjgHOfevH/gDd217+yJFC8iNJY6&#10;7ImM8gHkZr1+dLNJfltmXipqMVMu6dJbHV5kaQMjWEgZSOvHFefRwXQ8S+IoY53Aa4l4B6+ldPay&#10;KviQMsgwQRk1QiWSP4h3spKYMnX0zWaNCr4a094/Elz9ohulb7ScA5Gea3fE9rFhM3MQC2pxz1yK&#10;2JXG7Q5JJIRyeQtZGtW8c8lg/wDbMjrzx0AoYupwFpDM3w+8WWnk/JJqkbDn+6c1606283wz0BpL&#10;eJpYrSMDI5GBXAyxNDFB+7YAvwPWussnmGhWasZW3AY2jNJbFPU8o+KdqT4d8GzyWpUvaSKG+lfJ&#10;WtjOg6mhlJID5BHtX2z8WkX/AIVT4FQwsZIxIxXHIBxXxxrkX7m5PlL81pJg/hRDRi5nc+nfg2iX&#10;P7BuhwFnwk0y/KcY/Grd7H4ightPL1e5khgnO5GySQfeuO+COsTW37GfjUjwlcXTW2v7VjU4L7jw&#10;K7++/wCE+kZhJ8LILKO5gUo5mDgA9zj0oqJJkUE1e5btvEfhy20GOK48AXcHmYDXTXBYZPfB6Vcl&#10;k0xtHs5V8WaBcROpdMOpY+xxzXE3XhjWptEuRd+O0nieRS6iPbtHcA1h3Xh7TbW9hnsodWUpGoWP&#10;zmZT6nHSs7XVjXZ6HoVvJ4Ml1mC4/wCEf04XqnZEolC5Y+1d2NE08eFjPqWr6ZA0lmxZDcr8oPT8&#10;68UstKtZLxLp9Nv1ZISwkDkbGHTin3cBu9Bga913WpAt4MgTsAdp4oUegtWdtDpmmyaaYbfw60oe&#10;dtjLJsGPXNbFrosFtYuI/C2hSSuMES3St165yTXkfiPVdfh8OWUcOqXQijswoWElWKgeo5ryxfEl&#10;9Bc3Mq2eszsttIfKa7cEsBwc57GlytCbsfWWo2vg+z8OaFbTavoEF9dTE21usy4z3z6Vnajq/hDT&#10;PDVs1wk2paiYwI7a1+bA99tfO/w5u/D+tt44n1zTtWub221PIY3LA7CeijjGOlfSGial4As9bsFs&#10;/hHpR2RYE9wwkb3+9k0nTe7GnoeZJceMdR8fWkmleFtR0SCSTEss6Mw59jXcWXwxsZdeF7r3xx1i&#10;7L4aSCMBUIJ6AdvwrR8T+MBJrWh28Fnp8dq8437YQpJU9q57VfEt3LcxLBqTqiRJuGeopLbQdmju&#10;tcHgXSrT4X22n6Zo1tBBct5SBAXc9yT1J+tct4u8a3psbe3t1McQjQFlJ3P/APWrzDVLzUb7xxpL&#10;pPcNHBHwW9e9WrbS9XurkSSW0m3eOSO3tW19LEtWOr8AahM/7YHwiuTPM5bUQJAx5r7b1WJZPiHb&#10;ZyMRIQfqa+X/AAR4ZWLxt4bu2tQsiXsXlei88/nX1LfMreL7VxnBihXJp1GlFWHF6n5sfG+E/wDD&#10;wL4oxhCN1lGw/wC+a+w/ggyP+wF8H+AXjv7hF9vmIr5a+P1u0X7f/iV2AVZvDiMpH+7X0f8As+To&#10;37EuhjeD9n8Tzo3sS1VR96mxVNZI4ttlv/wWe0PPRvDcmc9PmxXz746srKH49ft7W5QbG8TxTIBx&#10;y7Zr6G8URxxf8FcPAUzTAebp8SfiSMCvDviyhh/a9/azi8sjzorI1zy1Ss9jrpWjd23R4AA32uP/&#10;AEQgEYHuBVyFm88D7IrY7E1SDXA1C7VmBG/5G9K0IkTylzJkn0rsi7pHDNassRqPtN2d3HHepflx&#10;we9QBQIm2zMeelWQPliJz92qERyYIPGRioL3DeBtWAUZ2DaasPvycIOlQ3CuPC2pkKeYSR+FFho8&#10;/GMyRjPXjNVJRIEcBDuI/OrcWWMjtIDm4P6U68Ef9o6eUcgeXyapuzJte/kZ8fkDzCEmL465IC1v&#10;aUrrfRPvDYkG7PfNYTD/AFwGPnkHNbdgv+n6ev2nCqeQP4qGT0JfEKxf8JFoTCIAmPjA61AgkFso&#10;+y5yBwTVnxAGW50ELK2e2R0piMxs4N2CwUYIpRKY1mjEsQ2Dpx7VXT934t8OSndmPVI8Y9CaneLF&#10;1Hyc4yaoTO3/AAkmg5hBX+0kAOeOtSOx7zPny9JZQ7ZslJbPGCOmKx7iQKt0Ft7YDeMAKATWnNKF&#10;0jSgoHNkgA/Cse4AM8K5wwXrWa3NrJo5++E5v8onBILc/wBKyZ8efARcfw8jFa0wIviPt0g3bsnF&#10;ZE7WwDfumDGTj3rSL0JCMfOn73AA5qZR+9OJMjNQKF8+H5HywFTlQJWXzuuKq4Db8R/2ajhgGx1H&#10;aufQXLLdFlO3zOvrXQzRr9kbM+QAPlrMbhZVGMZGDTQDNsOxSIzwKsRZ/dAHG79agGcgEDOKmjP7&#10;5DnoaoaRx3ieOVdUtsxDGMpz0rl5C7LbsWGSMH8K63xUs39qaQHYKmw81yIEnXykIzxzVRd0c1de&#10;8TRKCWLwOTkbBmtbS5Avjbw2TFtZPFVkeO/zistSyxZEqFsdPSr8H+t0WXHzRa9Azf8AfVa09zE/&#10;bS0cH4WfDKTcvzeCrQZx/sVxnxPj3fsO/FBc8o0TEenNdH4Yniuv2XvhJcqQVfwRZEEf7nNZ3jiN&#10;pv2OvjpGEyy6QrY7nAzXBiFudlHSx8XaFKU+IHwllAb934kt8H8RX6IakMDw1JEuXuNCg3kduK/O&#10;LTzst/hw/wDEPFcHbphxX6Mu5Ph7w1IQ3/IvWu3j/ZrGnZLzNaktbHnPxBiI8AWmV5DZJNeQWpVr&#10;ZDvPAr2/4hqp+BfiqYEny2hx7ZIrwew2gONxH7oHnvkUps0j8JtqPl6VJ681FHuNuCV6GpgufLJB&#10;HFZgRHGPvfSqLhvt43XIC7Tn3q/IrDaMLjtVG4GGLbf4elTcHscLrat9n1BwVbaxwOleexsP+Ell&#10;JlBJIDCvRta5jvR5ePlryeZzH4mtkx8xu/z5rrpPUyqHLa6TbfErUmWyLGXYdo/ir0jwTcO/iGXd&#10;ZbY1jXj3NcP46t7mH4ifAh2k2/bLCUSJ6beQa77wWYIfEVlIbaKWBpl81d3OR04rZuxEdTsfiOiv&#10;8IdNdioKyqW9vQ15fpjJ/ZOm7iflWvWvif8AZpf2c/H9xDuRVltcr/d5FeP6e+NE0wqik/ZU/Hiv&#10;PktWdcHodMOQh3EYHFWkMRhZNhJ8s5OKy4ZH2QgyjqOMdM1pKduqWPzKMxkcCp2LPCvGkQTxtpys&#10;Wx9pbpXOHO0gR8ccV2fxEjePxBYyFCQXO0+tcWmfs9q/qgwK7qNmtDmr/EDnhCM/d6VUk8wRJlh9&#10;KvOD5kfSq10ceX8gHFaoxKEm427qDubPHNet+BJvKsdMkNvvKXA+XNeR7V3OwJVipxXpvgl91rbg&#10;Sg7p+fqKqIR3PoCS4lndG+yhEEAwp7Vlz5MyELgB6vwf8gJMjrEM4qrIqiGT5v4hisp7nfB3RKjs&#10;BBggfLiroPyKTOpNZ6jJi+U/dq0mDFJgHgjFcjN0WY9onJAOWIxXjPxiiY3fwmcEZ2T5468V7IOs&#10;WGOccfWvOPizbyN4B+GEhQB45pvMxzkEcUQ3QSi5JpHhNk5+2eCCzAbfFtqSP+Biv1gtXWX4YeDy&#10;1qssT+D7ZWTGRjYOtfkS0rCay24Bj1OJ1yeu05r7p8L/ABr+FMXw18OQXviO+juE0WGGWFrckKUG&#10;MhsUsRF6NHmStF26nuUOjeAkXn4M6ExeYkuUHWrz2mhNpslt/wAItpfkAjbH5SlVx6CvIh8ZvgOU&#10;GfHT4wfl8k/4VXb4z/A3CkeM5Ad3UQk/0rnRSieuJpvhy21ezuYvB1ik6jEbRIFwD16V4t+0rbef&#10;+x5FceRzZa/Cx9QG4qy3xo+CZuIh/wAJ3dEAZH+jNkfhivN/iv8AEj4aa7+zL8RNO0/xrcSSSPAQ&#10;GgK9D7irgnfQpQPjW63L4e051JyHTn24rprX59KWQKcfZ1/E1y99IT4TRPIUfMmPcDvXV6YT/wAK&#10;80ciRAWTnjOa9WGyOaW4q7Gtr/ehRsgqc9alTgwkkn5ep700AecoIJIPNSSbCGBkVWx8uDTBIpXh&#10;k+02REJAIOM1nSL/AKPMpjPMg5Bq9O0ht9rfMFbr0xVQqgt8Bj1z1pozmZesAf2PajexZUGea5Xu&#10;Oe9dbqEUzWU0uXZfLwwA6VyR++3+8apGchT2+Y4rb0GTZrzN5gHygc1h+vNaukGL+37dHhDKzA9f&#10;SmQzrpvMN9c/I3zYOKSNmEqH7OQDwVNW5pU+2QSJbKu6LbtPbFVywEMeXUnJziqRQ4bhcXAMYPHy&#10;0KAUm6DFMyyqGV8/3h3FNV4xKwVeSeaYErBykf7/AKHkYqsxU+Y672Hpip2bEpxFkkc+lV3lmCYW&#10;ONUGe1ADCIiyEA81SlG2ediQCzDFTqWxL8w5PFNmRXs5N7kbV65oAcQ/2XlF6Doarvt8yM7yPpUc&#10;bEWODO2aRipt8NE4pASsswW4YXIyV9elUWQmwQrcNvL/ADA1aVoPKICSHd3JqJsgqMDg0ARhCMfe&#10;JVOa6rwU0cfxAt3EZHnXAGPxrnEz9sG5k+ZCCTW14cCx/EPSmF8MfawGUDpnpQtQb0Pfb9QNRIZ8&#10;g2oIrlbnZjOGOc59q6+9VW0uxEiEE2wIbNcpchViI8wHLcGkU9jNGfskkewjvmmqF+ysA5zu6iny&#10;GMKoMhyRUPAib5epqkI1reS5XydkhIPBFahaT7ORsYE9axbMuQpDfw1uQuwtkyynBOcikhMYtqkj&#10;W25zkSZzXQRzMJIEIGEQBTj71ZcEitOcFRx61qxpEY23ycjoaEQndlrggkNyWFWXQCBCoDHj8KqR&#10;7QVzL/FxxV1nwyDcB8vbvQUgjQ+bKpJztGDVwRIbZcvkD2qtEJDIrKpOW5rSMcqrCCCMrkimDKRW&#10;JVUbBj6VCFBu2ZcgZ6etX9qmVsgD0FJ5AFvO27BI4ouBXVGF6p8lSGYd+lXpVAiTMan5azVDLGN0&#10;zE760UYtZgEHkflQxEFt5ZvLghZAQOMV33w0meP9rLwBHgAT6Veoxz94ba4dQ4mztXhcZrofBsrQ&#10;/tV/BaXB2pJOrH/erGcb3GnY9quY0XWNVTySCNSlPPf5jVUlfMhy569K29ZCL4n1ThvmkyDj1rAm&#10;bAtiIud45rzWtWjvWx558aY2l/YR+MnyDMb25HsMivgS1ZB4ftB9mIVcYOepr9HfiFbrc/sV/tKw&#10;mMlj4cVwAORtGa/NyAn/AIRrTMLkreurD09K2pN6hP4VobyN8sfzPg4zg1oHlASxxtHFUogi2+mr&#10;5mGCfMT0NWtw8gDPIPWtGzMhnBIQBn69q7LwjtF1qpN1GcSJhc81xxdFVjsBwMA+5rc8MtjxUiks&#10;GYnPoaLaMlvU+rtAntV8KQY09d8sBBOaimeSK5Dq2T9pBJPpVPwu8R0ZC43BUwVzWveRqUulEQ55&#10;FZ2NbaHW6VZSakAYdUi3LZkspPTArv8AwoFhtZ4fsiCRLghl3dcV5B4aup7LxXZyrcShBNtkUngg&#10;17RLaH/hHl1bTvMYCZTc7T90n2qHoDVzsZJb6S8tVjlbYpGQVp87SF33qNuwciq9pcyS+HbVjEAf&#10;IGSB1NOdt+nlQxDE9cVnaxqZN1uBiKhyN/IrXSN28Mhwi/6vGfrWYhl/tTyZbZTk/Kc1vRxMtpaQ&#10;4AJlHyg0CegoMcHw/lBfYTExLH+Kud0lw8F2VtCHE7cscZrqNaW1aHRLZmQKsAJUdzWJLblLVNoC&#10;cDG30oYo6lp45AwwC2R82DnFZVygMN2RbY3EfpTBdXUNzcr9ob50xkjOaW3GpMJmkQeWWyGqSizZ&#10;7/sYw+Bj5ie2KsSvMbTcJYimDtK85rmPEo8Ut8N9di0jRjJMwCmQHG0HqRV7wpY6/B8KbBby3m8w&#10;Rkyb2JJJ+tK4FgSAowMsmN3IoZj5x2r36VYZE8i5KwrkN0qpev5OjSymB8iPoB3oAnidxJMxcDav&#10;TFX7PUJfNkKOg6jkVyWn3F5NO+6zJyevtXQRRW4Yhm2M0ZHFMdi5f26zaZDIs8bYfJIPSsdRtmdW&#10;ZtoWgiaCK4j+3yFmm6Z7U5AzeYXj7daQIdFGrPPgk8dSelQNbuzzbZdz7vWrI3BSQxHBp1pG6/2t&#10;Jvfc0i4JpoYkFoiq3mQc7Dg0QeYJ7vIbG7itac4sbMtJyVpnlxi3tySDkdaVwMuVoxIdzY55pbe7&#10;VZbsK0ZXyTniq9/5W/AVizdBWDK14kqBbVj8wBpAi/aNjW42hwi/aXLDHXJrWv7W1mtGZtLj4TIY&#10;1nyr5Wj20pjjBwMjNaka30vhKZxKAoUYJoYzIhhTywsX8IPFV3j1D7cMXYChuVxUqOtvczs86Ase&#10;Pmq248yCxk+2ooL80APtmlzh2bOKnmWJtMlcMzFFJ2461SlmjXVbZY7lHZlxjiteJVGmzh2jBIyD&#10;6UgRwVxe3bTKg8O3CDzsJkHmrsFveHU7WWXRixUg7cdfxrauPL/tGwzJCME4O2pmmuRZzAGNsDgA&#10;UCauTPBYuYGRAhKDgn7pp8UUSXrfvExjnmq1qskkYJtinzdd1WLhAqko7H5RznrQxo1lvQLQx/Yk&#10;G1Tg/Wufknma/dTbqAJOPeqUl3J/aVlEbdyxJ6DpVg482MsrZ7GhIBLi7EWF8lSzEbBnrWoss76R&#10;bGQAER8r6Vi3MMD6las5IKDK1bt2UzYafPGARQCLCBDKCEUgPzU0zK0cpEm0CPtVKR0iS73Lg7SQ&#10;PWqVtdxT6Xc7JAAshH1oBFmNHltcJOwI3YJqGF3ijuYpJ977zg1r6ekK20pMw4XgVlXttMPFFnIG&#10;+UnnNAF6FlLW4Lnk+lXo4m86baDgHuKpIqrerlYxwMVq+dIIolMQ+70A60AWy7JaWi7kIz0qpchH&#10;yQAartLmVQQ3XirCLIV3KRgDkUxEUIYSqCe/emSgfbZPkyFPBFLMxFwDgdOaoPM32lwqHp1zTA3b&#10;FYZY75jdHKx5ANUjJE9/Mu1uCQDWdbXN0t5eK0DKGHysB1rU09EfXEJu4yMMQoHekAj27CyRyXxu&#10;6nilgVBcwA7TnpW1cjdoV0rRglTxgVi2sZ/tG2DFgFb8qLgSmKJdTunN4qgL9096qTKjMrCVDzwP&#10;SptSUNq0WJHwo45qg0cyyxEXGMjgZpgWVV/LA2N1qR0lEO4SkDZ3qa0SZvID9upqTUQx027jRiCU&#10;4OOlK4XM/Ryp8S3Zkm+7KORW9qcreZKy22AqjAFctYB4refKMzluT3raWRnt87G5AzkZouDM0E+2&#10;M80h2/Nhm4IxTWDbxjGBTvmzyoz612GBICxlLcYK4IprK2x+c80i4yeeMdalBHkKSOnU0ARj7zcd&#10;B60mRh8DuKUgfKQp296MDKEdKBi4OBkE5Wmkn5BzjPJp4Lbjlc+9OO3aST+FACf8s8hs0HJVsH0p&#10;OcgYGBS/xGgAHQ/L2pcEheTTcHIOOhpxIMvBYcc0gFA+dhgZpvHmH56eojy37xgQKa6xiSP72TTA&#10;cnMch64prZ253Ec0ueCAvHpQd27oOOopAKo/0ZjjvwKUZ4pFK+WRnv0pxzuPFMBC3zr93n1py4EZ&#10;yp96Yd3mr+7GM04lSz8c4oELx5YwvBNG1trc9qb/AHMtwD0p/OXwM0gIx5m4cjGeTT1ALHI6980d&#10;yD0zTgPlPHSgAHQClGcvzUZPJB4/WnocRuc59KAHOVBTC4yadn5Dgd6hLEyJ8mBuqxj5kIYfdosB&#10;GT+8+5yaXJzSMD5n3uAOlLxmgYDPHAxSHGQdmMdKcfrSHq+ScZ596GIbuBA60MfkjB6HPegBcHCY&#10;4owCynHagBQeuBT1H7psmmAfL2pdyB2ypHqc0xg+SFwtORf3T/vT14FJn5PvfpTh160AMJ/fL83Q&#10;c1IAnkMSuSajIG8nHenA/Nye1ACYXaBsFKBx1pMjGBnNN+baOuaBEmSBGAtHYfLSr0cFe1HRiMUg&#10;FGdp+alxnbxUfO0kHPPSn87unagYenFKuNq9qTs9BA2/e70CIyG85RnNP/hX5fWgj5mwR0FKA2c7&#10;hQAo+6ee1IAdgG41IQv2WXjowphP3fTFMBScfxUvXPFIMY4U/nRkYPymgBvzi5HTGDTwTtOQfzpu&#10;Tlflp3O1uaQCclQCe9L1A5NPCqYkw2DTcqZSuwcd/WgYDO8nHalAGBxTsw5BLkU0/wCs3KVII7UC&#10;F9eKXI2nntTc/LyMe1BIwPloAcPvj5e9DcOuHNNBUHk0jMPMOenbFAxJN/l9TjcKcM8ZPYYo+byh&#10;kD6Ufx/ezx6UCFO47SUPA65o65+QfnQc4+8adj/ZoAZj98Bt7UpHCfN3oz97Lc+lI2DJ1ouA7HK4&#10;cYxTWQELlf4uTmnjGV4/CncF8hccdKdwMyaPFxGFEpUH1p3lAq3zN09atHBuXXac4pTn5R5Z60FX&#10;ZVWIFh88nTrnpUnlk23EuRz2q0FPmHpSgcNx3oFcpLCFglCNKpbrls05YU2kHJ461bw2/qMUuBhu&#10;OaBXKYtbEMhFtNn1LU4wwnBFup9CanJIzxxSgJ837wj1osO5U8qbI/fpyeOBTvs4zllFWsDpk4FP&#10;H8WFPPvSsO5VMSCMKtvFtxySKjMEJQHyU6+gq9zk0vGW+TPFFhXKHkKJAfKHP6UvlAP1jBz6VdTo&#10;4duc9KaQN55/SmBWEUe+MiJPfIFSCNAf9TF+VTAR/N+9FJ/GemM/nQhkLq5AC+QPbaKhZSXTIVvm&#10;4GKukRmNvmPFAEflk+YcigB0aoIo8RkDbzQ4G8nPagE+WfrSjGTkcUCEGAi/Nk5p2VKOCrHjimjG&#10;9vl4ApCV3Ahx1/KgBBxG2B/FT2YmOME9qQgbxgjGKQ43OMdKBCNnAwR1pVJLH5aDs+zLjOcc0xRz&#10;1yaBkpxvBxTcn5BjvT+AVyB9KTHznkUCGt1x7UoGVb6cUEpk5daPl3cc0ANG85yO9L0jYZpx3eSx&#10;K96aT/sUAJz5uMcUc7yKWk/5a9CeKAEXbljziq5P/EyyAQD2qfGWH704J6Yowu85GaAAEbepPNKx&#10;O1SRnkUEAI/ynrTGzv49KAJSUypB6r61F3HHU1CQ4I/eDGadGymcLkigLkzbAOfSo0ZyXGdwzxTL&#10;oN9hlVW5xwRUFkJ1DhixIPUigDRB4Hy4pOMDim5+ZsjvSH7r8fw0AMVV8/hR978qsAHoO9VUzxkk&#10;c81cTHlOc9uKAEU4LZVenJNIdpbpx2ox8j5OaaxKpGQfqKQx4HI54pwjJX7y4zUaf6xsjjHNAdvM&#10;mG5gM8GgBz7lLAN8vc00AbQy7iO9KxPA9uaU8WMm1uQelADhzIPWmPkTnLk56UsedpPtSnbvUlec&#10;UAPH+rH0pD2zSD6ig5w3zdqBjgPl65pSOD8w56U1c5Rc9+lSEKHxnGKAAjMBzHzn1pmxQxGe3WnA&#10;gOAFPJ4pp/1jfLz9aEA09AAvelP30BJ6dKaQfPBD8elPOC4PHSkADG04AGe1NOfK6E04FQjfus+9&#10;Nyd44pgJiQgHyOAeKev3uVpzCTyYxuBXOcU053keSOR1z0oAbKCXiwvy55pVwGGW4Apc/JjFGDhs&#10;rnikApYZ5zjPFJnk8mkGdp54+lSBV2E55pgRKDvY5PPen9lyvem8/wB2phjYuZF6UARn76gipADt&#10;PWmkLkgPTgw8tRu6GkwGNghQUFKOkfTApWKEfcPtTeMHigBeMsdpoHIBzTgRtHPXPFHzcYHNAhcD&#10;jEfGOaTnceTR83J4xmnd2oAfn9397J9PSmkZU89aMDBpP+WgGKBhkDJAGfeky/mjcBmnfJtm3WZO&#10;MYINJhh5Tebk45X0oAePpS/Lk5J4FMyc428Y60uRtPGaAF4IyBRxxkikyAqfusc+tKV67nA4oAb8&#10;3mnC9aeM460g+4fpR/C2BmgBDvLqRjGeacA3mHOMYpvc8GndzzQAEHeDt7+tLxluKOx5zS9zQAn8&#10;SmkwpUZHGetL2PHFHG0+woAPXI4FK23HUkleKYM7enfpTsDPSgBELbBkAc9akfO2PDA4poGDntil&#10;P3un1oAYN2RmI8+9S7QZJuo+Xg00/dAzQpbzsY7UALGBgcnqaXKcgoetNO4HleBRkbxgUABK9CCR&#10;SjHHyjpxTW5D/OPpS4AhQ7uc/lQAg6EhKcR8i/vDmjA8oZPWk4xigBO33aQ42D5qcOhGe/SmtnzF&#10;wmaAFXPHNLxg/LScFz1GBTu5oATBOPm7UvG5uaQ7vKfGKVB+65oAZn94Md6kGMfdqP5fMHHepfl+&#10;bLUAKBmPp3pvOSMHtSA/MuAcZqXnY2ASTQAhj/cFjMMgdKSPOxSXbnpSDftbJ+opVDGeP0FADyP3&#10;g+WnDiGUGQc+1RknzOMYzS5GSRyaQBxsHJx61IAvlJ9KZwV56U7IweadgHDG7tSqGCtgcA96jIGB&#10;T1JAIzQA07ixzmmnO1fSlwd7fKaeq5kPWgAXO4fKav2cTNclnMKIsTM7ucBVHU/lUUMTFl+U48wV&#10;578V/EEVl8MJ9Js9RjF5fWR890bmGED5ifTPQVEmo7lwpubsup4V8ZvG9tqOuXmnafcS/wBi6dcO&#10;Jpt2Ptky9f8AgINfMnhyy1vVfi1d6n/ZNytrFLthdh8ikfdwO9aOom41Tx/pml2JnNuNRVHKDlzn&#10;5unXNfUGk+GpbL4aeFoX0CCxt7bQXmlL8cKMksff3rza9bm0ifW4DDRw8FfdnmFnoOi23xI068v9&#10;RfUtcuYGMAkX5IkXptHYgelcP4w8VLZ+HPitZx3UhvdSuora1RTkgH5WJ9AKsP4xsG+J/jbUDpkZ&#10;jtluLfT1zySON30PWvLrS2e48Y6rqVyfOuJL1im4ZWME5GPpXHThdttHdVtJaHvdhqegeEP2UIIo&#10;dStrnW9Q0H9zHFgszyr8zvjoF968DheVY7tHupTNNdvLK/cs/J/WtbUpIobuCVwJZnixl23Eew9P&#10;wr3z4GfDSTW9b/4SHW7SaLSbe7BhhcYN047D/ZFb0aLWiZ5VafJeUmdJ8Avh9dXfijS/EeraGUs7&#10;SUPZRTJ99xzvIP6V9g6vOZZooVBChQAM9AKDPa2+jWdpa2FtBbRwBEhjXAwOnSsxzl2JJLHp7V6t&#10;OnynzuIrOpK5CcgADqPWm4OOaCBtcluc04HIXjqK1MAy3IxxSgfupzxwKZz5hAx0pPm3Scd6QEYI&#10;3Rny+hNO4MiZbnB4prbeSVNOXrG3HSmMacYAxg9qUACBsMelIeshwPamqXLQ/IeSaAEz0/djmgE4&#10;QbRyaGB81sjgUfLvbLHj2oEDDlvlxxUZxtPPFKx+cfLxioicwMfLz170rDH5bGQhPNKc+VHiliyb&#10;ByccdqjUjzmzmgAydz/IOg70D/Vt8tH8Uny8Zpe5oAb/AAAGM09c+QCU7+tNJbKjP4UpDbeG+ooA&#10;U/x4XvQoY4AI6UnPPJ680ox5o4PtzQgJP4XFKwP2ZMKvDjrTfw6Uo3mN8oetDGSLnzD8n8PrSkZZ&#10;TQMbVwOcdKccbzx3qWK5OnXpxipc/L0qFerfNUwA+bmpKQjf6l+P4ag04svjXTWGMi6GDU7A+VJx&#10;/D0qnZHHjLRRuP8Ax+LxQNntOAdMsBnnyuaqrtVpv96ruF+z24x/ywWqkmA5+QfnVDH25f7efnHT&#10;piuP+IUe/wDZn+N67T/yDlJArroW/wBJj5Ga57xSsknwR+PSGL/mDDGfpSY4nxpo2f8AhCbEDGRI&#10;2RWumSgye9Yui/cnXccLeSgfnW6qtmQ8cMaZDJMHAGO3rSELgYwfSk5w3NLgZ/lSAAMSkjA45pR9&#10;x8qMZ60h7ZFBzsPyk4oAZkYceW3tTTnYxznmnMXxGN69KbxvbpmmArEkDntTOy8Y5pSeTTTtLYJ7&#10;igB2WJ7YxTc4VsCkJH2tFA4pZB83CEnFICIFz5mUOKBjZkL3pcEsflOMU0BjcAeUOvXNABzsl+U8&#10;gU0A7R84pz7hKFpVwbhiFGMUCE42dO1RkLtPyc1K+3J+UYppwUY5H0zTABs8v7pJ9KBuKynngUqg&#10;AfcxxTlaMCQYByaAKckyILfM0Iy2DuYCrQaP7NwyncO3Ss/UrG1ubCXKSZ68NjmotLiu4dPljPmM&#10;FOCW9KYGp/DgCpMERH5Bz701QQrYApefTn+VIBoxgnc33TQgAgJySSTxRkZPPSpVDfIdvenYDN1m&#10;F5fgl8W42fKHw5KcH2Wvzs0+KJTqLbzubW7gAfRq/Sq/RX8B+KR0D+F7rK/8Ar82rQKda8TRlWxH&#10;4nuxz2+c1dNaszqbE0zANpz+Sm+K/Tb9M8192fD95Lj9hj4ywCMtjwpKxX0+Q18JttMl0CANtwnJ&#10;r7h+CclxL8Dvj3EYgUfwVIEGOMiM5xU1dWkwpOzTPjGbd/Ztin8Ka3cgKP8AepgU+eoKc44qe5R1&#10;1PxHHs+ZPFN2B7fOc1VLMuoQY3ZIAJNWlYJbs2bVIyu7z3JI5Fa0Dolu+62PJwBms6Hy1ghJkUHH&#10;Q960ECmVPm44qXuQyyoUwuCqjnIA7VJiPYV3A8flQqrvb6dKGA3ZCng0rAh4KeQBt7U5SMAYJweK&#10;YADzgDmnfxNz6c0xjwf9I6ZIFKofZNx1NM+bzTlalGSc7qTAVQuw/IRx6UwA7T9fyqQYLjOOlMIb&#10;OB6UCFYrsPzZPes9zGNa0oqW4nBxVzD+U+R+OaqBJFvomZ1IB59qLge5+GS7aSkiwL9xcA1d8XWn&#10;2n4d6tH9nPy2+Tt9Mc1k+EJov+EPjYjGDgAd69AghDvdh9nlnTpGcHnIxmqcbopOzR8XTWd8PFvg&#10;Kyh0q6la38Qj7OkaksxZuAK+4fhzFrlt+0L8O0vrVbe7fSYUniduinpk+tfNPw71bTZP+Cinhxxb&#10;WLQW3im5WNXUYJV8Zr0/x540gtf2t/ibdW9j50sdxbBLbzNnm4PY9sVxVG4taHdFc8XYg+OlsV/b&#10;x8cMI8ia0hIK8g8V3Xw7Rh8C9cQ2hDRXGH/2d3TNeMa74y1LVfE8t9H+zhc+fZ6ZieUSGTAI4J+l&#10;dv8ABzVb66+Hn7ShnkVm/te1YAdF68Ae1bwqdDCrScYo7HVS0MVt+4mZpH7c4rJu3ij8PL+6YuQM&#10;t9a7m8OnDwxfSSQRmRYRsHWvOLiQyWtyRcDaJvmUjpW6bZzHZ6Ssw8EyyCM82LEEjrxXg+oX0M3i&#10;/wASRDSpFeO/YJke9fQujSwt8O4oTtyLVtp9eK8A1mIQ/E7XN0Eas94e3vR1Kidv4EtpH8XWLNH8&#10;0km5if8AZr1LVZ7hGi/dElHwprmvh3bF7ySVdoEdnyTwBmusvhE+s38atGw39aaHKRy+vWD6l8A/&#10;jRZM5DXXg2Z0P+0i5H8q+L5Uiuf2WJ0cZm0/WpUX228Gvva12iDX4Cvzf2BcKPxXFfC2mr5d1+01&#10;p0qJzrN40fHTk0Qhdsia0PUf2Wr1fP8Aj3YPIT5kEE0aE9cHBxX1XqbR+VAEA7/hivgf9nnUfsn7&#10;Z/hi2e8VY7oXMEgY4zjkfyr7e8Q634Nh1TVkTUdanufNwttBbM2OeuRxVThyq4qUdNCxAjGGyZYD&#10;nzfmwO1U9TSJPFdnKNSZI5EG9euCKzLLV/G09lcRad+ztqjEjC3N0+wDPsaz77Q/iK9wTd+L7C1k&#10;c7jFCN+M9s//AFqzehotzvUk07+zLRrnxRp4jUA/PIBx+NYuveIfAMOnQbfF33wAiwxlwcdeRXNw&#10;+CVlG+/8ceJLhnTG1ptqgfSuxi0HwtY+CNMhTSbUpACUaRAxyevJ60O9gW55le+LIJb6xWx8E63f&#10;xxHDvJGYwM+mRXQWWofEprTQkt/A1hp0cswKXdw+/wAsHvtrO1qRY7pVgsrHJuVztiAz+Ar0W1je&#10;f4faJ8z7vsy78HpioTHrc5jx3pOs2/wL8X6re/F6HV5dluFAi2BASM4FfI/iiFk02ykEUg3W7kce&#10;o5r7H8bZP7JHxPjYsWF1aADvwRXy/wCMVi/4Qq2bamItNHUdMjpRH4kUtTtP2e5opvgp8Y7HyowY&#10;ddQ8jru6Gvo1LbUBbaVH9naQLGfnZ84r5c/Z0Zlj/aAAxzqFsetfYVmY/wC0J90DMTEoTnjnrWrS&#10;uZKLOJnED3Wo2skTx4Ycg96jGnlBEn2RSAvykjOQa1NRgMfju8O0FWnQha0blL9dT0mSJ0dPLG8E&#10;dKmw9TnGt4l0HWIhYKNyYHHQ1y8uj3q6Sg85grTE5I/lXpjQTTaiCsSqBjmptQtZDp+jbpWYqcbV&#10;Sko6j1PJP7ItJdY0yOe3wpkUAnpXl/xP8JW1jfXF1Z2nlg2m4qp46da+jry3jW70k/ZmAWdTWJ8S&#10;bSGb4ZwuQCTpZH5Cps3oPd2Pjr4TpqbfFr4hKkLkCIiTaOx9q9tW21uPxNcJGJs+aSi56881wHwg&#10;aGD9qfxnE0Ef71SQrdxnmvrQ6TbP46tHj0xdu3JI9TVuKXqZxT5rPQ8Vl0zxJcalZltFAHmDOWA2&#10;11MPhS7R4J5rJikyD+L7teyRaNbpf3DyRAlcEKPeu3GhhvBVqzSNmRdyD+7WfKk9zVS1ueG2Phaz&#10;W4tXe2AXePuiu/0/RbMwzqNMjRUddoPf3rceK4t7a+B0uMjgA/Sqsd5M1xKPJKAgbsVV9bikrs3v&#10;Lsba90REniwjplumCa7g72NgzEgb4uT9a8luWMsYzcSjbdIcg9ea9UgYt4d8OM27BjjyT7VEou1y&#10;tD4q/aYtWH7Vvw9lKkJdeFn2t67R0zXov7M0+/8AZ/8AjJbc/uPFMJAP+0a5b9q3C+Of2bZlQgfY&#10;7hc/UVqfstux0r9oiHk/PbOR+taUm+WxM43aE+LZlg/br+HlzG2Xj8Q6XjHbLivL/jdbXDft/eJE&#10;WMr9u8G2kp44JC819CfFTQ9fufiH8N9c0vwRHqS2moxvqEHm7SkcLBtw6ZwK+ePHXxC+Fmp/tN3e&#10;qP8AD++gey0SK08wHd5zKMOuO2OmaiNN8tvMtTs7Hz1fQSJqzKwi2+ewwG6EHFSW/LMhiYADh6NW&#10;uNIufiH4gmsdPuYLN7rfDCzZIJ5NSwFhGcbeRya6KUWlqYyepYjBZZ4/JUnsakJbaAXXgYAqEMq3&#10;MmC3PU1N1dTtOcVpYi5HhtmSp5JqRgH8Pa4DLt22TbeOvFGGDE5HSnxjNpqQOMGzkxz7VSGjym3c&#10;Nb3i+Q6lLp8HseaSQym2g4wNx5xzUybxDdx/JgX8nbnk0rRzrIFKqECZyTRYllcFDCil+exrT08j&#10;zAAmcTrg1nKrs7ARJgN16VctWcajGnlFcTLz602iU9Tc8TkiDwkTtyYTk46VlWocaeili2Od1a2u&#10;BjZ6QzujBUHes6MKHt1EiorJ0qW7GiVyU5ILYx8uOayL2GTZpigqjHVYmLFumDWv84jvB5Ct0/iq&#10;jOLM5M877GdQFBwQfrUNlWPZAVOn6RJ5QI/s2IBgc9qzbkRrK/VvXmrul7D8MNIBiORANhzniqs4&#10;jMU5Nu2RipNEjCuASZiI1wBWLcbSluGkUPuOAB0remHJxKoBbpXP3RVdWuOpyABxVxZNhkLO13Mu&#10;wk4GGq+EZXXK8kdaq2u9dR3hwT246VYvZrKJbd5NS8sFhyRwDQCEkXAjyoAIOaxpionZfm+8a6BV&#10;gn0DUZo9ajk8sLkJz1rmZhN/bLgYwAO3WnEB6dEIY96sxBC6/vGH7wYpqrmInGNopyvslVxAW/eL&#10;xVDRy/izjUtKRpQFaPlj2rjAYcSZilPocniu78YLG8Gmz/ZpFbYOD2rho5CJYSyjbt9KqGxy1neQ&#10;oMZiwIGXJ+9npWjbsp0m/wDnyRIp/KqJH+jFgy5LcCprY4stUy+NycY78GtoOzIifsH8F5pLj/gm&#10;n8D53nZmXTTFn2XgV3F7Cs/wo+Jtq3/LbwpcZJ9k4ry/9nmYS/8ABLr4TpuGVu5xj6EivXFG6y8T&#10;Ln/mV7kH3+SuTEq0mdFA/PKBpRHEvG238bnn/dev0b0qU3Hwi8CyjyyD4Xt8f981+cr4UeN4+Qf+&#10;ExuP/QzX374Ek8z9k/4Wu1wxY6QF574GKwguZX7GlRaob4vhWb9mn4tqwU7PIII9jXztasvnKflB&#10;MSg/gK+mNWTd8J/HMJ3FZNOfIPfA4r5dsSRd3gZPmF24/Ws6slsbw1R0EZ+Z1PrxVxceXJjHTisy&#10;Ari6+U7s8e9Wwzm2m+XoO1Y3KsDsNy+lU7l4vsrDBPyk8U4nLRcdCeKaNpmuiQo2p3ouNI4fWmU2&#10;cJAyzE5HpivH9XbGuMfI+dbtCGHevYNZKfagwOAQ3GOteSaykRvdPkAKhZWDA11UpbGM9w+IRMll&#10;+yjdlTxa3Ib03Y6VN4RkCeKtOl86Q5nAdM8c+1S+JVEn7NfhGZ4c+Rqitbn0zwazfB88UfiC4DWc&#10;Ts0abAT3xVq8rkNcvU918XxrJ+yb8dP9GYkWVs/A7DnNeEaC2/wxZHcxwnX0xX0hOjS/szeM3PLN&#10;oEyzQ47beOa+bPDYUaVcIrHLXk3J6DBrkfxM6YP3UdNDzff6xavkSBbc7RkyD8KoQKCIRyCHOT61&#10;eRv9KmwobC/LzxmgaPPfiNGr6NYuFG6KQZ/GvLot32Kx3IRgc+leoeNo7k+FrjzLolpJAc/TpXmq&#10;7TZRrgcRjPNdGG2ZhXWop2mLlT8y8GqM5OyAFtx3cVeYqLDAVcDpmqDsuQmwbmPHtXUYELB9lw4Q&#10;LiLrXaeB5ALyNDkbpW5riJC4hnQy9xxXX+E/k8QwdcFhjHak3ZhE+ktM3vpTLw3yDBJ61FdeX5jg&#10;SD5W607RyP7ClYsMiMY59aZep+4J8sg56jvSqLVHbRfu3Hwyb4EPl8dM1ZVsBwFByKq2qkWMXzL0&#10;6CpTkSyDPSuNnUi2D/oz/KR84rjfiKkx+FMDGQttwFz2zXXwn95ESmcuOKx/Hsav8APGz/IxSBCP&#10;Y1m5WNae58koLdtanV5HJUHK+lSNbac1lMxgQ/vOCV5NMjS5DXjkpueQZyOavoW3y5RDiMYGODXo&#10;Rs0mePV+JmO1rphvIQtjhTjOep9am+x6V50ZW1ATORnHUVdEUYnVjKNwJwM9KVhHg5PQdBVEJlH7&#10;PanUXm2RCTbgHaNoH0pGi3QKiyRFd+WAUVZwxjUcLhulSYASUKgBx19KSihuRjXsY/sm6f7O+Ujw&#10;M9MVt6A//FAwhySBO+3npUd2Fbw1KDsOIG3Ed+Kq6Ez/APCMBdpI+0uG56VZi90bpb94mSME9jTS&#10;YzczDaTwNpNKY125EePxpuE8xvmwQOtCGyCcYEw3dRyKz9wWNCJOMnOavuGMMpLE4BzxVFlQW6/I&#10;2TntTJkhyMWtbsDlGs33ZHTiuEOPOf5sfvWruo2b+z75Q4UGI7iRXEyKvnXOJQcTtxTuZNEbcqG3&#10;gkmrVgWGv2BGMhjVPn3qSIkXlsQD/r1piO+fadOV2n5wOB2qtuUlwHIY42mrUkaLaShpsZtkODWe&#10;WbzYtrL7e9UVYsqT5xynzlfnPY/hRtgEV587K24fNUeZAzlkTp1phY7Ad+MNyMdaYrEwZ9oyc5FR&#10;kMbj/WcY6U07i4bzuSBxSgnzwc/w0gSEOxQp25GaHDmG6Jj+ULwKYzYmx5RwW61G77ZDiZuaAIY8&#10;ESH7N1boT0qY/wDHuDtAwpwaYzRKRncB14qs0kpeVvM+TI4pXEOA/dqccZPao2K+cvB571Mz77WL&#10;EeMEYpGyHAESdqYFchftCnY55HetDQGP/C1tPQswEt0uBnuOlU3OJGHljIAOBUmkuE+Jfhq5Z0AT&#10;VY8g+/FCeoNH1DNzoVgrQs+bZR15GK5m8SLzlVFO1R83tXQi4ifTY22OC1omeODWBcmFZZ12uHPO&#10;ccGjqWYmYd92DZHhuOeajAZo5PlAHapDs+1KTKAxJxR/E/zZ64pokt2flgoQjYzWyNpiGYyuV61g&#10;25l863jWFmdpcKAPWukEd+DDFNZKnlKD7nNIZHbxFZidhO5+MHpXRxRp5GC5zgVgLkXRzcFQpHFd&#10;Baywld3UhO4oJasOATcBtUc9zU3y5i2JkgdT2rOkWR9QmYzOozwBU8Pn+RIFfJLj8aEK5ajmmTUo&#10;cEHacmt03Dy28ZKYyKwo4yLiQmToBmtSELhyI8A44p2uNakuJTqNvtKg45qeQSmOfdGpCjsaRVXz&#10;JW2noPapFBHnAPnjoTQMy/lF5z0z0xV6MDy5iBwelV5Efz5jgfeHerEZYKBtBG3pQxAQPJkIkP3h&#10;V/RXVPiX4WmB+7rcAB9MtiqLH90QSBk+tMido9UsH3/c8RWmffLCoYWPp3xQSnjGL5FIOl25/MVz&#10;8gDSW2JSMMvFdD4kHma/bNu4OgWZH/fIrnypEi/u+dteW92ehFaImv4Ipfhb8XImTcs3gq5BB6HC&#10;V+W8Kbb3xCg3D/ioLgD8Gr9UI9zaH4mTDYfwneD/AMcNflswdfHXxAG0Yj8W3gI/4Ga0oXvL0NJS&#10;XJY00eEx2KMuSRxjtirZx5eAO3Wqdso+U/ZwozwSeuattw7DvWpy3IyoaBcqcBskVtaH8viCF+fv&#10;/lWaigyOWYYxxWnp2RrFttU580ZpvRA9j6Y8HmJ9CmBBI8rINdFPwHAkbrwTXK+Ay7afrAMZVVhU&#10;r6muqnI+1S4znccACs7aFwZStRM+q3cbOVUyKVYe1fR3w+lsiI7B9VbZdWJWRSMjcAcfnXz1YkL4&#10;gtwz9ZAB/s17f4MIi8YSgRRmQRqVrOY7XZ6VqmnXNvpcIig2KJm4A4I+tcy80iS4G0H+E+9eixXz&#10;Xmm+LbCWFVmW2BtnI79xXl9xHcR6zdJIG3pK3WstzRbal1Ibj7Vp9y18GwxLriui0kG51uZlMiBI&#10;yQze3asmG90VPB8ReU78HJPQVtaJKT4a1K+SxlKByAAvWqE9jC1T7WdU1FxFISJCM59KrfaWfwfc&#10;SEFTC2CD3+lbk8kVxc3jhFUOrZUdQa5m4aAeF/Edq9rIkhDGJgP50pDRkzXLSWwZITw3Ga07O6nG&#10;kmGW4UDbXHW08v2Nka4yySMAwHWrttMxnlJtZM7uTms7mnKd7bXYitjhVXjnI61Q1PV7mPSHKKGU&#10;H7uetZqyyvY7Wbt6dKxdVR20pR9tbHmDNVYlI6bSLtrqOc/2e6lUyxzxW8q2raZf77NXPlHPGawv&#10;DMUieHpMhArjk+tdBDcJHe3aDTEIY4ye9CEzmbURpfTlYFVfNIC1pz+WIbNgw3EHj0rO1ZLk63EY&#10;rFYwXBZQaZI0gSMlW4Tv2pMYku43jFsdODU0bzeSP3B2jgnFQxurQyZgPB64rXSNRoXBHzUDKjEb&#10;B+74qdJEYW0e1V+cc1WkjnVAPlbueap7saigy2c54oQG3q7FNF059wwrrk06GVZdMfy0ZgIBhh2r&#10;MvJ7efwpqkTPIDhcDHpUWky+RpkiRSZDDB3UgKGqXbxyWZaFW27sgCsiK+SZV8pfmeXADDpTvEJv&#10;IFlY6a7jGSRzgGuGtLy4PiG38ozY3ncQv3aTT6FI7+6WU32mRtqJlbzVLIDwK7AiQaXFHt2IbdcK&#10;D0rA0W1s5bbzGvJPMYZYmtqVJVCgXwYDg80BYwbyxt5La6lImaRT8mG6U/SrK+e2u0lu5SzN8o/u&#10;1fjlUXciHYeeRV7zbyO3jeGwXdu6+lAjnWspofFV/vhcYI2ndWojExJm5cjBrYtrZ7q+leWYBiow&#10;c96yr9Hg1iaFrNVCyfMc0AViqsZQVxj7tJEAGdTnk8571dQ2xtGO8MdtQlAVUmNh8/FAGjCq+QxF&#10;uDhfWknUfZiON201btog1mpFyB8nPvUdxEy2MhDgnNVbQRz+1Vu0fCFifTpS/O1yAIz1pZWkBkVN&#10;OLknk5+7WhYoDazuNpwvJIqEMxb9Z2igVA5JU5xVezFxEIo5Gc5l5JPSukaNVW4ZIckIcLWREGN4&#10;/n28i5m+UgUwQ+/aB0UM+CLc4I78VzloDCb3YcmS54WtnWowLey2yTKpXPI64rFgkhLKd49BQS2d&#10;zp6xbIzvOWiy2elSXAVoP+PbIDHnPSsOxnufLIMqABxtx1q3fPdqH8u44AG4fWmPcjiEh1KVsMVV&#10;xjnpW4VkaKRwgAEY61i26kQI3mr8wBIrQV5wpG9tpTmkhskTazqQq4zzV0GJUfDMMr92s5WVYHIH&#10;G71q3H5bKMuM8ZxTYjLunlNzJ8jbau2NqjaPOzKckZyabeeUJ1A28DnPapYLuyFlZxpqqEkkH0pg&#10;V5UzbgebHkbhjFN0orb3Gosy5LN8vNXbgQf2bM3knJOFwepotbWMWQd3+fGcZouBaa5umH+q+Uoe&#10;MdKvWEUH9i3Mssys5Y4HpWYWcOQEGB7U6OVwmFjfJbkE0umhJLdxxmBX81BnOQa5V2ZfEVmPtMgX&#10;PrmunvVX+zrdtxzkcVyWpPAmpWjrEBuIHJqoIa2Oxs3iMKosoJ25zS3HMMnC5/wqhpm77Dbup4/i&#10;9q1rhIgnF2rHbkgdqQ2ZC7QZsWq7iMZqzAJ1jQMVxzzioHWT7PcEQngcUkf2v+yt7k8NjBpAUzgu&#10;Sw/Kn4fap3A8cUDlAM96eT8i/OK62YEXdcn1p4YeRN8w6VGTyw204D90cp3oAeuMIeKCPkm+Ue1M&#10;bPmRDAwRTv73H0pjAZ2gFqef9WeelR9wafztPFILBg7+g6c03sec0/D/ADfKMCg7eCFpgMX+Mbjy&#10;RzTiB5qgkilwuAaBnLnBOcc5oAUYEzcHjpTTnGeDzSnORxSZO8EjApALgZHJyRT/AJ8SHtRiPaOa&#10;d0GM9qYXIiCcEQnrUvy+UfnXOBSDoOaRs7hkDpQIGwXXHpSYG484NLj5vumnAAMOR9aQDcAE5XNL&#10;83kgqvOeKccYPPNJ6UwE48xPU9afhtrYPSm/Lk07nyiARn3pAR4PmEE56c1IAoyNvFNA+XkjdS9x&#10;xTAQj95j1qTJAHsKaetH8PJpAHJLnaeo707+H7+fwpvz5j4470cBhx3oAU5yvFKfuNx2pfl2tkml&#10;wvkj5jzTGR8jdweKUd+aG5iUZJ5pecDIxxSAXv0pCFKn5VzTTu5FKMb1B70AHzbMYBNOGdo57VId&#10;mOXxUbA/Lz9KBDTyTzS9sYp3c5pONrUARNv3KQuCG/Opxkox3dqTHPPWhc5GTimA7navrmlO3Y7E&#10;HOaQfdYZoGc9KQChU2llABp397LjPFA6D1pnO48UAPwpU8nNR/PvlHuMVIO4xTT98HHegBmTkgg5&#10;qQZwetN4LrnrTu6c460wBixVcdPSm7W8mYnqCKecFmGB0FGG28frQAzJwBnpTcnLDbxnrUq7fLBI&#10;Gc88U7AwpwM0AJ2Q4OMUcbWp3PlN8/6U0cgZBpAKB86nnijkyqfelBXZjBpCTj72PwoGHBlHA5NK&#10;SowAuADxQAuTljxUcgJaH5xjd1oESf8ALQZ64pW/1fUdaPmJTjnFOwckn0oGRgR4X5jyPyp6qB5h&#10;wOlIcDjilBYk5bjFIQjHKt7U0YIfg9KcQMJlsdaQBiScDpTGJz5ecfSpFY+WxI79KaNojIyeTxQc&#10;ZI3UCHNtKKRGDnpTcAkjH5U3a4x8447U8dOlFgEwcn5qTJ3yjPTFPUJlsv2prf6yPC/U0wABd245&#10;zinMCB1HtSn7qH3prBjLyPxoAUHkAt2oG3YeaMAHlaAF2H5e/WgCQbQ3QfnTWxtPzjr6U0n51oUA&#10;oSZD1oENYDCYHWl43gGMfd4NPIAB280mCdu4ge9AxF5WXp14pedg4P4U4Bd8fU+maQl/MI8kCmAm&#10;W8xSoyMc1Lj5SfamqMBvn470m87WwODSAQ5yc80mALmH5uq8il4xkgE59aDvEqnjpTAULnyQPU0h&#10;2iZh0IpyE+fgvgYphyZJM5+91pAP5yfkFIcbhg9eop/AgTD1HkZGVOaAH8+WSB2pqk7Sdh607+Aj&#10;PWlBIiI8rp3oAMAxy/Jx35qIgBlAbgCnEt8vSkOeOOaAF4yPrSnJmTk9KQBSjAmgdcHsOtAAfvgZ&#10;7U71pvy7wc80c4HAH40DFJXj5/pQTz96mkLg5IpqnLN+7+hoENkQM5+cjpT1HyL+84xSkcZPYU1S&#10;CzHb9KBk5x5I/eVGdxWQe4pMn/nn9KMcu3PWgQvp9KOdrcjFAwVGT2pDkCgBD97g0ZfcPlHWgYx0&#10;pew4/Gi4BlzLN+7AAAphxj74NPU4dQV4IOeaYV/ergjGeKAABShFNaNdgwBkHrUuMIwK5yKaQDFj&#10;B60AACFR8nanZXaV8wflTGBFm3PIHFRqXMQzgc0ASYPmAjFPx96kGNwByKc5AVvlPSgCE/63pwDU&#10;3AjHINQoQZgCOSKlbhiO/ahjHdlpxyVHTApB93p2pV3eWenWkAoxj7vamDBEh2nrS85GWo7jgUAI&#10;VBQENySOPShtxCnGOKRj++Hy08c9U496AGoX9sY61ICpQ5lOe1Rt0HPWm87jmPHpQCJuwIx1o5Nx&#10;gxryvBzSZGwA9qD1QhWyD0oGINwnHPfrRITn7xNIxJuM+UeBxzSnbhSetAAhGBgU8AhpDuNKo4IJ&#10;A96Y+AqDOSTQIccUvY01lPlp83UU07gpIGDQMk429RQB8/TvSIBhiVzzTiRkYZefekIVlyVzK3Ha&#10;m84bvTu/J6im/wDAaBielO5wfmxxTP8Alq/0pTjY+U9O9AAg+Vsvkk0pPucUnO8YXtRjpxTAeQMK&#10;eelCgbJMn+KgYCkZ70o6MMD73XNAAcbRhOlJzz8tO+XzFBYcUpB2z4HpQA043pxzSDOJDtH50EcR&#10;/NnPvThjjJxSECgbzk8jpT8ct82aYfvj69afnGMigBDtG0ZNHc0fxD5c+lA+8R7UAKOpyKOMZ3d6&#10;afv9e9LlfTmgZLxtPUk9OaQ5BGVHSmADb9KXqknH1OaBDh1l47UmFMbfMeSKQHleealBUxOGjVTn&#10;5aBkX8ZOKecbTknilIj2tiUkgc0zIK5I4xQAhPXgU8f6k/MKYApRW3NwadwY+hzmgQ4j92Dmm57b&#10;SDTsIcjdyO1KRwp20DGj7oOOaUcyN8/GPSkOcxfNj8KOx4xQAuMO4LdT1pP73zUcZH04oIwYzvPu&#10;KAF7jik/Wl79e9HoaAHZPlgA4FNJ+Y0uF2t81Jj/AGf1oAC65A8sZxxQpbJYEHB6UfxAkCgAckDA&#10;IoAfJzEDgZI5GelMT7w7e9KAod/vc+tA70CFCqZbgnPsaF2/OHIwAeaQ7tnSmrtzJleo9aBkilQi&#10;nfnLYHtSNjzumOBikGPMI28Uhzv6cetAC87zyKBnB+b9KaByKk5znB6UAABKvgjpTQWDt8p69aWP&#10;di4LcegoyeATQA7C7TjPJ5oHR+e1JzgD1o70AACEk7mzmnLt/ejbzxSHrJ8vQdqXJ+yIdp5agB3r&#10;xTlyI2w4zn0pg6Gn984pARsCJmwvUc05QAJCAc0h+8eaeANkhxyVpgNBUjjPFHY01eFjAXvyakO0&#10;DODxQAndvlp7+WLXgtu3DimAtujOzg08jrkDrQAd0yP4aXBMhwwxTD95OOalQN5h+Ug0AOxw2AT0&#10;q3bws08P7knngUlvHM184+z55HNeV/Fbx9Z+H/D7aZp01vNq9xalSUOfJDcdu5qJzUVc0p03NpLq&#10;aXxC8c6ToViLCwtbe91eVNscSHIjJ7tj0r438ba1qn9kax9q8QXE+rarcD7Q7HlE7IB2Hbiu70Kw&#10;a10PWPEviG/d7qdGljW4b/Vqec89zXF+FtO03Xf2rPFfiDUDBDothcCcLMwVH8vkE54A715VbFOe&#10;iPo8Jg1h1zy3R7Z8FvAmi6R8PY/Emvy6etxJp5nijuCFW2iAzuYnuRzXiHxr+KsmseLfEGjeG9VE&#10;WkxTtHc3o4N0RwQvoo/Wue+MHxP1bX9WvdC0HU7630KCbypp4SVa8K8YGOiD9a8Z0zSVkMe+KUru&#10;G7nGa1jGMI92Ccqs7y0XQZpNnqVxqSRRPIw8/JI9+9dzemKw0+G3AR3MQ3N3BrQsEgsbKV4dHVAI&#10;cGUnOfpXe/DnwF4k8X/FGNjaXNrptvdh7/UHX5Y067V7F2H5VCXMzonPkhdsofCb4fa/4t+LNszx&#10;XcOlWl6kl/eSfciQc7FJ4Zm9ulfoxHHoen+F/Den6dpMUVnZ6ekUKJwHIGCx9z1qrp1j4a0b4Y6B&#10;o2j6HBbWUEAUbPvyuPvO57k+9RTMxaPsBjFd1GlZHzuKxTqvyCdma4BKgEjoKhOSvDk0p3GaInrm&#10;gjErEDGa6DiIwOMHnPSnHaIzgHIFMJj+0R5kYHtgVIxzFn260AQgklsN0FCk7Gy2cHrSY4HNJn91&#10;jd/Ce1AAxJQgOKQkiNuOg5p0ajyWPmjPPFRPu+ySEIdxNAxQc2jnOTTfn2x5bgDilRf+JaAT+89K&#10;aS+1QVApAOO4yD5TUbF/tAUQc55NTZPlduKYAPmPTjrTEH8cwNueAOc0w9WCqMEc04lhC/JJwetM&#10;hBNvM3AIz1PWgYuQLYDHemkAd6bk+XJlTmnR5NtITEePegBRt3E7jx+tJ/yyHNMLHavHeg7vJOFa&#10;kAvO6ng/M+DyetRgOCmaUbstkc+tCEOGdxyfxoB/eL82eaB95fl5JpW/1ykRDgUwJMjcO1OGSrkS&#10;YqLgyZK9B0p3G5vl4NIdywCNwOfWgFS0Zz/FSDd5QO0daXnK/KKQFgFeoBp4JDE57VEhHfHSpRjI&#10;+WosUOGTz2zWZHhfiHomW4N4pH51q4Xyj85zisW4JHibw+2zBTU48HPXJoA925OnWh7G3WqjhPMQ&#10;nOR71oS4+y2+IlwdOjIx9KzWzz8hoLHRbRdxEjOGFUdd2P8ADf4xIFH73QW2j6LV2PiRATgk1X1B&#10;GbT/ABBGI+JNCn/9BoA+HNIxnxB8pyuqzBfzrbUtnk4rG08MniXxbEf4deuAB/wKtj5sniraIJe3&#10;WjI2NzUILkjK1LxtORUgISpQdSTShvkPFM+XinYGwfKOlAhH+9yvbrmogBgHk1ITwORyKTgdBQMQ&#10;Kd+cU0481vm5wMD1p+SAwzTPl81cqc9jQBIkf76NsgHNEwImjUNg9/egHCnDnJamysxm3NncBwaA&#10;IfmD89PSn4OM7hnPA9KQl95PGacobY/HegBjiTzc7ecVGufmGcndVjI5yp69Sahyv2udhFjPvTAV&#10;9ucgdulNCgxv+7btTuMgEEk9Kdk+WBt4pWAQg4/1fRagIIcndVjcPlGTk0mDu+7TERAnZwueelWm&#10;eMRxDCgkdAKg2t5vDDAPSpAP3ozEOnWgBpH72T5OvfNN5y/y9Kc4PlnJ71FkYHznr6UASEAKW9uR&#10;TAxwwDkHIpWOAwMZJIHPpTcfvBkAfSmBpvlvCmsxmMZPhq72n1+WvzOJZPG/jgKmf+Ktuvx+c1+m&#10;cO1rC+AHI0K5A/Fa/Ni+hWP4u/FiJ1YFfFs+PxatIaK5E9hJgPst+4yNyj8K+5v2cHE3wg8ZIdpP&#10;/CI3gPv8vFfDcok/s+9UICoj4NfZn7NF3DHod5AZCWl025XHoamorq4oaXPmDVoNnxI+Mw8oDyPG&#10;dyPplzXOyOhnUqV4cV6T44gWL9o79qOFUCgeKw+P95q83ulVdatV8sDIFELjnY00QyR2Y8wjaATz&#10;W3GCsUeFP3e9ZFqflA3HIAwK248mz+/gih7kD13ZX92evc1MdwU4ZSMcioQG4y2TTlDeaSSQOOKQ&#10;kTjPkA0mOvXk00N+8cdsVIc/u/k6UMYNncuWIIXoKVC2xjz19Kdg7lG09KUEhzhhnHpQ2A7BITPp&#10;SnHkjjn1pueXzJ+lPBGHoBjHC+Q2JD92qpHyRqWfDSDFWiBkDecd6ruSL20GeFOMUMD13wv5f/CP&#10;aYikD1FegtIUtbt8uAvha73HPfYa838IbDpt0rFvlYEV2ms3CwfBv4m3TSbUtvCFzyeBkoRTnK0R&#10;S0Pi3wrfrZftEfDzUGdlWX4i3Cs+ePml716P8SCk37SPiWWEAN9jgIbOAS1eIXDFfh74FInHmP41&#10;kfjqPmyK9o8dQu2t+DJ3WQCTwnabyp6kLwajGU0uV9zrwVVtSR0vwv1e7sPiH4qs79Lfy77SmjkZ&#10;0DcEHBr0zwCmmaT8RPjVp/2yL7Pql+JbeTPAOc4rxLQ7PxIukaNqz+HpTbLrNvE05PG1mx/KvY/i&#10;VbafpU3wuubXzlEtnbS4D/e4y2DXnqfJJHoyjz03Gx61fW6LoiBLt3UxNkdee1cOlndjRNY322We&#10;4ztU847V2dlqegXPwZ8J39v4h0lYZdKXzBJKoYMo+YEHnivL7/xj4Zttdv2t7nVbk/aAoSK3Yj3/&#10;ACr1YyueLa3yO20+4+z6RGsrsh2/Lu7DvXmWveVc/Eu/liZiob7xHDGrN9rM2oy2/wBi02+YNEAv&#10;mKUwx7c1zV5onjkyXX2j4hRacmws3lxhjjHHNJu2u4XPd/AktjFoUkVz4g0SMNaSNJuuFUgDOO9V&#10;LjxJ4Kivtb8rxTqN1Mb4okdtAzjOcfeXIryXwX4f8Oza/bG/v9e1Im7KuRcsgI+nvX0XPa6Lp/hv&#10;w/b6d4U0C3iWL5UEKswz3LHnNSpXHoYuj3cs+t37GxmVf7KcgsMHBHSvjbWVe3/an+IYMZEc17Ng&#10;euTX2jaSTJf61m3iObVs7R618f8Aj9Y1/aI8PyIyKJXnWQ++citafxET2PL9IlGnftbeH7pQQkXj&#10;mB2A7K7YP86/TnZaRaF4blg0XSyJtGikDtGCTuGetfl54gilh8d2FyWAMkoEmO23oa/Sv4b3cWr/&#10;ALHfwkuXnSR10JYWbdyGjGOa2rRfKiKTs7nUWF5IIbkhoQVHAUev0qOaZRcCQqCxlHLnPX61mLiP&#10;Ur1ViwN+OtVtWf8A4kkB2txIpNcxrYvXjSHVrPdMcnB46VbvREdH0tXdcbOM1z885MPhOQyn51AP&#10;tWzLGZtPgVpGwsWQR1FBR5V4rjuIda0q5ETeWLlQwxxivQdEmX/hE7OUTDDWqnH4VyXi8zN4Cv1M&#10;ysYkOOMYqx4Wmeb4H6IQ77wzIR3GOKl2QkXvEqvN8KvHyqylHgVz/wAB5r5q8RIsnwo1Bnti6SWz&#10;KH6bSK+pbu2P/CvPECibfnS5CR+FfN2rRrP+zZ8R5VZlEGsDHvhuRQlbUau9EH7NQib4j/FawkDh&#10;riWIqf8Adr7AvSIPFBgCH5COcV8bfs+TrH+2VBHuXE0XT6V9o+I0YfEqUgLhiM/nVbhszFvFeTXr&#10;SQofmwK15wIrDw+jRgFhlqzbth/a2hr5gx5gJq1q8ha60JlYEKgBOelJsY+dok1PTMSFAwHHrW+6&#10;S/2TZODAQoGeAeDXMagC1noDBweRk4710coeLwCh89/MbTmyo57cUmBjatBbm0lljIIVgc+9cZ4x&#10;Rv8AhUEbspIEGB+NbGh3Gpt4R1O3vIXkf7bIUf1GePyqn4gAk+GOpIXBUQNj2xVB1Pj7warR/t0e&#10;HkZGUNJOHxxx2r728PxSiyt3Fvuyx25FfCejKV/bn8AsWYCTUmUE9+1ffumStDHaR+WgeO1BIx1z&#10;V/YIbvIn1VUS3MqxEOZU3LV+XWPs3hXRlmiYNJGBCrcbuO1Up98yXeCG/eA8+orhvGl7dz638FIl&#10;tFQ2l2+51/iz2NY3KWh3F7JHJ4WSX7UQzqSVrlrWYSm5xGmVcggda3Z/IPhm1O3BaxHHocVzGmQL&#10;HfagfMbdJMeDTDcv5bcI/KLMbhcc9a9Yg8w+AdGLRgbIVxXmRt5F1Kxk87GCTzXpVm3meAtMIJJM&#10;fX6U2tBdT5V/aoXd4c/ZimIP+uuBmof2WJwvjb9oeJpFy+gwED8DXRftO2m/9m34P3Xkn/RPFAUk&#10;dg9cD+zRJj9oz4nxCQAP4YjOAevFCUlH3SKl9z67TzXsPFcYZtp0C/B56/KcCvyHvoynxj8dRGCM&#10;geNr4EEdD5hr9erJgNbugRwy3K8+h4r8q/iLatYftofHC2W2YBfGM0iD2c5pQklNJ7s3SvBtmMEi&#10;81QsIH0FWYjH5gJmIXPNVImBvjmTJI644q3gHP7gHn8660jlRbG0ztgDG3vUvPlgYOM0yJk+3Bfs&#10;vG0ZNXX8jyWCgHHf0oArceXyueeKkt1H9qlTcMS1m+E/Cmg8twO2Kktyf7dRvMHywsBx600NM8yk&#10;G3WtdjMZDC+Yj35oly0X3zwo70molx8S9fXcoxc5Gfenyqwg37eSO3SmiZPUqsCYWKxsCSBn0q9b&#10;gG4s8uDhhlgKoYcRkfbOoOBjpTrRp1vIF3Bt0vzVViEdLqqQnQrVluZDgDNZKbTDuEhxtGK39Qwf&#10;Bb7bKJVWMZOetYVoUa3TOQOccVkzZIUgeTLlZDz61UuURjYbidme3rWltXEnJxg1WkVPs6Y2/Jk7&#10;vWpsVc9X8OYf4YaezsB5cZCj1qG7eQW+dgOXPApfDTo/wv0U5H7xZPwK5qGUuYLhvMGN7YU0jQyZ&#10;Su6VjDgDGRmufmdW1K4ZFAO07dw6VuTtGbVQYSG3djWFMIzdyhsMCeCOOlXEl6CWMpfU2jLjcM5f&#10;FYXiZmWxlSa+DRvMu1RwVxW/b7BqsjCzxwMc1zHjLYbTRMK24yN0p2Jb0J/A0oHjTxdbxXMrQy6U&#10;CNw6Y/zitSYMPEVweCBOwH51zvgh3Gu+IkWA75bRQj+mM5rqrlSNckBgXdv59KGrCg7ojO7EuIB2&#10;zzSKWMjjgAEGnH/WpywoUZkP7wjJANO5ZheIjLJpttuRWTYQG9a8/DD7OyGLPznBxXp+u27voMax&#10;/KsELGQ+ua8wj3CaUB0A3HOauDOaqtR4YrayK0PK9PxqzbBP7PnHUtE34cGq4xs+Ztw3VNbvCt9k&#10;hgghYD3yKsiJ+pH7K10J/wBgm0tc5a0164B+h5r6EhQi/wBRDFADoF0Cc8H5a+SP2OL5R8GvjpBM&#10;CsUOoGRHfhSMZOD04r3zX9e0iTS7YWPiWxMUlzIrOkoJYg4I4rlxT9+z7I6KC00Plefwt45uNV8d&#10;XNn4Cd7dvEV24ZpQpADEk4z+VfVPwq1C2k/Zr8KWc86pNBLLGVfhsgnsea5OLUtNNpHE2o20YCEn&#10;LhQ9epeC9F8Oat8HPiDq2n6cGv7G4KyrDJ0A6naPzqKLWxrUi7Jo3byOSTwjqittA/s+XkfTivk1&#10;xKuvaoC4GzVJQV79a+mLXUIfJvLWXVl3tZSBA3fA5r501AQnx74mIgYB9Tfb+dYVlqa0yaKR/tMW&#10;bfHycH1rShZfs96NvPas6MDZEGPToauJjK4INY6GgNgBTuGQemKzp3w0wDYJHXNX5ch/u8bayLjb&#10;ulJtePXdSKRzWrbTcWx8vG2J+a8p8QyBPCt1K1uWVZ+VUc/WvU9SE5S2DE/MTz6CvONZVCt8gTKk&#10;YIPSuijqznmYGpavp7fA3w3YZRvNl3Qtu5X1GKp+G41/t9XO4urR7TmuX1O3sIptP32khb7V+5G7&#10;gc811Ph+VD41tU8tV/crwe9dyikrnM5XsfVWnkP8LPFMOw5k8MS9B3218uaC2IdWhbI8vxBcA54P&#10;3q+p/DRR/Ct6WjH/ACL023P+7XypYkn4h/FBWQqU8TS4A7fNXmSV22d0H7p2VsQ15KpUnjrVpFUC&#10;ZVYqN3FVrUj7LMpwCMYOOtWSGaIggLgdRSLOT8cxofhraNk5RuvrmvHYFH2OZntijMvGT1xXtniy&#10;MSfDEAytjY2Noz0rxBS/kTBsZVsAg10YeWhhX6C4Uo+ZD96q86rutish3K3XHSrQH7vnHI4NMkwb&#10;B/lUEMOfWuw5mZU4P9sbmmA3KARiur8NSIusOM7SJV2g1zbhWuMsmNo4z7Ve0d5D4j4ch2mXj2FF&#10;rivY+qNHWOTwaj+fhvLHy5qxKxCspQY281keHQW0bTG+3MF8kZHrWzchfNuiC3C8e9TUa0O2g7xK&#10;scsSLIEQ8VLwRGS5xuzVS1Rftk5LA1cOzBK54biuKWjOxbFhNuY8SDkVD4iRZPgx48hKnLaWSfcj&#10;kU5D1OMdKsX8bSeAPE+7r/ZT49+KykaQPiqJ7hr/AFZpMhhdMEHoBV5TJsByPpUN8YI9UlMcRJbU&#10;pQV9OakXf5aMduCOMV6FN6I8itpNku2PZJl23E+tJhNjgQnkjPNBxzxTMMXfDgdKsyuPZJftI6Eh&#10;eeacFX7PMfKbhh3prlsRfvdvPJpju5hZUuFwWHFDYIJmhOn3qklcwmqPh9gLLxWoDkCYYyOlaEwj&#10;GnTEw4YRisvRmc6t4lTzVC7gSoHWne5LOkjLfZ+d5ODTRkwnPTdSKZzcFhbqBjpmngSFWygXB6Ch&#10;MbGkIYJNrMDt4rOYuzRglCUJ59c1fct5mA427e3asl1cST8nJbr61fQiRIgDzshhwRA+ffiuHmBX&#10;ULxRu4uWHIruE2bYd0rZ7kVyOpbT4l1TCYG8dqLGcijk4bnrUtu23UrNvJRsTjANEcUrk7LediEJ&#10;IVcgD3NJEub6FdwH73nPtTJOzJnN0TJdBma2B46DioAMxyAx4IYlTmnxFWW2KvwYwPypW+7c4h+V&#10;Oh3VRZGqzGRy0pZQvAPanrkoDxgURkMhbzCVUHFOwmH6cntQIiBkFxKfsgwO/rUmcxLgHlqCG8s4&#10;bg96bvUL/qsY6cUAOk5NsqoM7etV/lMkZkQghunrU7MhtZd0B+8MYNB8oSx/OCfL+XNAjPnaQ3dw&#10;RbbsY46cUimIxk+U2MfdParv7owh2Pzb+SKhnEYFu4GCw7ClYRW3RhI90uBk44qMNBl8Stn+9Tpd&#10;jNa5hYjPp0pmCFmHkr9cdaLAEbqPO3LuJPBqufLGp2kjXMh/4mEeAO2DzUx27ByAT+lMl8oaXHgx&#10;+Z9rQsaY1ufUFsXPhHRCnllTpkRLY5PFYt69x50wMScjjjpWhpTyP8N/DzsuMaTHnnrxVSdCSxEn&#10;GDkUWswTuYexzKhIIwaTc3mXfyjAA5zWm0tomkMr2qu/O056Vjpu+1XAaJAu8c560JgX7ORhq1nJ&#10;HcIHRs7iOlbxuZpr2WSS7yxXB98VyUQk/t+5BiZUAG0ityDeHYNHwRwc9aTA0htLXJGDlea0LPzv&#10;sU3yglW4rIjPzzcjmtqzICuRHg4Gc0dBNl8qfs4zGckc89KICq3I+YDB9aY86bAQuePzqhGznVWJ&#10;hYfNxg0COiCkSSnzFO7BNXYWJeBAOc+lZ0IkMYPI5GRWrbl1uI2WLJxgVZSLDlTMFIfjHtTGOWlH&#10;mkHAxVmQMxG4LwOwqHYWVcqR81ICmBm8CtLKec98GrXzCZSGHTpU5QqjjzFI45xUb+WAACck8UmI&#10;iYZLHd/FVWYuUtI0Q7zrVu31wwq8Fwp+XpUSHbqTuLbcwdSv0pID6e1QiTw/4OlWRSz6DbqfwWsj&#10;Hyr7LU9o7TfBb4VXKzhhJpxHPYr1FRNuzzHivMnGzZ3U580UyzaYMrrkfPotyp/EYr8xvEVs1t8c&#10;fjFAQRt8X3Bx9XJFfpzbcXdscNwpHHvX53/Fm2itv23fi9b7lCyXqSL9Wwaqk90W1ozk4twhtRt6&#10;CrRGUzk9OtVI9xC7nyQuKsrjY5x2rVGBYXyTaDbknHOe1XrJpBcWz+QAFmUdetZoZQjAOOTVm2z9&#10;si/fkkSDjND2BH0l4GnAS/HlN/q0BH1rtnXGo3ZM2AozjFea+A5QzaiChJCxZB4zXq9yjG+h2rHl&#10;4hkfSoexcdDGPmvqGn+U7AG6XJI6817D4VadPH2lhi25okxXm1q0I1SNHskO2QYC4616Voe8eMNE&#10;dkwquuKyluUj2q9ikj1rT7hH2+bbjOPUVzOspNJb3swUGVYiScdeK6y6fzNP8PEMuPKHFcXq16Yv&#10;E0EbWjeWxUbu3vUItFWOG0uvhFou3SpPOe/2uMc5zivRLiSLTvBXgixbT41xZoXjA659aj0u3sP7&#10;O0eZZ4DbptdzgALjnmqGuXlpe+KmkS+i24VYpByDtpi8jKvk8jxZJcwhkikiU+XjvWNcSLPeXL4i&#10;JZSDx0rcuJjJAvmsS0ds3O3g8VyULuTeStCUH2ohRnk/hQxo5y8tJoLyIRyh98hLg/w1o21rf/2M&#10;5WGJmPIwea1NQiFxb2P2e0BfZ+8XPI96l02GSOxuvMuJFkCYXJrNQ1NObQqW3nCSy32nRsOKXU7a&#10;Q27lIG2uAR7VuWdm5mXfKrb3JXnpS3SX63bLJbRqoX5eaqwriacwTwtpyYwQhqUt97bcKDu61TXh&#10;cG4HWpEEW1iZDkjrQlYkszIGhRiWO2M5PrWNckf2TLgkksR0rorV4f7KuUllXvg+lZVwlvsXbjbv&#10;PBokgKlo23S4gLIMS3Jq49z5aweZAAmRxWdu2S4UqMt0ptwsjSW5wSoIJFQhot3NxC14rx25RWTG&#10;M9axL+9s4YrBY928k7z1qeYynULAx2r+VkBlrP1mOBXtCLILl0PNNDLOm3F1c3yqNMGz0IxmtmaC&#10;eKG4b+zGDbPug1jw3SrreiKloiIIl3Mvc11Blnm0+8ICnbH1qbjOIll1aWW/EqhYIozncM5FZelQ&#10;25/4SGdIYmQS5A246da6K+S/fSLqNdg3ygH3qnDYXEKsguAFMeSB3zTFc2NKlkltJXtrB1CnB4rc&#10;SIHS9VaRirCIk855rI0pp47yGOORVQk5G2t24Vk03V3Kgq1q2TmgaZx2nNLL4uvcAbVmIBJ6108j&#10;uomQynhOgrkdEP8AxO9XCuSVuCa6pgzSFlGST1oYIp2d1ewa5vFy+wucg9qmubhLrW52a1IXIAbP&#10;Wo7i3mMsYNtgnqPWriafN/ZZkW2+7GScGlcASKBd+x8nApCTtKEgjf6VFp8V/LPesLtQisd2aiuH&#10;MeqIjMDulwDR1BGrHwgX7Q2MdjU828Q2v7xsY6EVUhe2S4Akl5wCoHetCS4ieL5dMXhOOatMRiwh&#10;pPErRrgZPPFa7JYIksH9rReZjJUdazrAFfHVs7SYD7uKW4tjH411ac2cm2RgVkzRYCVm2vkdO4xT&#10;kktSJGdbcAMCoOOTUb85wCQRzxQltYuYhIHA80Hg0AT6ksN14cRGs4VJs32EduK8chN7DqksM8Tg&#10;LdvtNe5zQ2q20GydSPs+AM9K8/16wu203zLeyiLhznNK6YmQaaN+raUfOba5I57Vu6hGYzbL9vGW&#10;ILVg6dDeRaFpjzRMrhvlArRu0lkW1dr2TaQOaQloXI9nmghWOIhk54q9Ed1tIAD3qpbI/wDYGoyb&#10;Puxce9RW08rWqlolHzkZHaki3qaZjRrHq3APAFO0u2vnu9VkEW1QcLuNOiZcJ/pMfsK14XjEUakk&#10;ZI+6etOTJOavra++16kGu8s0TZAP8q8rgvdbtviDdxC1up4DeneGUjbz6179cto8K289zaqp28MW&#10;rzXxTLpP2sTWtxETLKPkEeM073RcTtNKYT6LGWjTHlDAP8Jq0U2zOPNckHg1g+FZ7g2Ukb6djMQx&#10;z1//AFV0pVhqMoZgF9aLIhjovJ+yT7sMSOveqqr/AKXGcDJc1djEPmuCh4U8ioSYy7MM4DnBxRYC&#10;ORXeafMZI24FchrUMK28CtKysLgFa7GOWN7mYJKBjtVWa3t5L1jLBllcYJHWhOwyppDONLZPJYgx&#10;DJNaeFErfvGyaC1skAVIdvyAcCoJGASMgFsjrScrgxw3+bKvmLyPWkUzCMKcEbuarRGX7epMvUmr&#10;TGQTBBDwe9K4jMGMLz1p+1Src9ahBy+KeDhxjNdpgGCM8U4Z2x596TjMh46ilOcnmgYpK7vuD2pG&#10;zvYBeOOajYj5RmlG7bIARyKAJBjByRThu3gbB+dMGNq/KODTjneTu7c0DHFpNzr0FIPu8dPWjH7u&#10;TnNOGRBkc4HIpAIeFzt4J9aUfdTjtSkg2i5XofWk43UwA9enakzwPmp2OKQj2+lAAMlj0xTufl47&#10;9ab2NHzbPv8AagCRuEYdTTTkqeKYpbb2PNTAJsbPXHFAhAf3J+Qfd60wbtmDmnNjzFIXAxQM+ZJx&#10;6UAKOwCU35w7EKTSncCMU9eT70AM53D5frS/KUA55PWnkIH3Z7cimOR5bkIeooAUA+Z8yHgetBPz&#10;Lj86BzGfmPQUHHyDP0oAcP8Allkj3p5UBW4NMG3Z98/lS5Gzkk0hiDORlvpUpEXkE7hnFQ/wt8vG&#10;elP7D5aAQo4gT5Qc008qAc4zT8j5vl+lM57ke9FwDn5flpedshx6YoH3etOwc/eGCfyoAZyQ2Rxx&#10;SgDaOB9aDn5h9KdxxlqLABGScqetNOSy/IMAinHfswOcdqO9MQ1m/eLhMcdKcoXA5xxTWEZZTvPX&#10;pTjnLgL2FAA2PLB3A/0poLdCo6cUEAovOBnkU4KmHIJJAFIByDIzTXEodCIgQW60qYO/Oce1SDaS&#10;MkgAUAJhscsOg4pOBIBuGKUbd0gz3pPkN0vXGODQAo6E7e1NH3x6ZpxzydvFNwhY4k5HWmA/A38q&#10;KQ58wYAxRhvLOFH50oU7cDJ9Se1ADMnzX+UipQQUPB6UwgbgC3GaUEbQA+PwoYDRuy6+XgDvSjq3&#10;FN5BbLc59etSKP3Z+XvQCGjO77hxTjnZ9w9acNhgOWPDD8aQhBz5hNIBuTk8UvGJPpSHluCeKXH3&#10;SZufSgY5SvlA7xzntTPl2vkDOfWlIQRDLUnHmOQpxj1oEhd3QFPpQrLuIz2qQbfJHyimMAJCwAzS&#10;APl2k4NOAUovBpq4IY5HWpE25bJzxQMDgoo2DFN59aUnGQPWm85wQM/WgQozuTAGO9OYLsU7znPN&#10;MOdv3DRxuJpgB6j5e3rThnB4pM5B57dKcoTaSZWHHAxQAhBwxzimAgzqAQcmnnGG44xUSKFmJDc8&#10;9aYEzkiSIkcYp4ZCmVjwKZ1Q855pSPlPFACnlSR1puF8lfnGc0o+6eeKDjyZcoScigBvY0uOOKQb&#10;uRsxxTv+WT5PNMA/Cm5PltlDml4wMrSEr5n3+4xSAXLbIhinEEkfPSEDewp4+4/HpQA1RxTCP3hG&#10;zHNP9KaeeaAGkkFjsP50ZO6MFucUoX5TyfpS4+dRu7elAB/GvyZ59afzuHynHemgAHIz9Keztgkq&#10;QM0AN43jMf605RhkO4U04J5btSKc28ny4xQBKTHtZiDxUR3kxncME0bswsvGM80gyDw3TtQA/u3y&#10;0fxdKYc56U7jPWiw7DhwknFISPL+7xmk5y3FDf6lzgdKBCZXH3e9BOZQNxoRQbaUl147Zp2QUXEY&#10;oGRuUJPzGhclI/n4FOYDc37sUuCIicdOtAhz/wDHlcHb/DxVe3INqxOB8xp7EmBht602JcQkYzz1&#10;9KAJR0Bppz5S8c7qX+AfNTTnn60AP2sWYYH3aAGEbgnndTVOZGwxHFO52vwSfXNADcHaSPxpRu2L&#10;kHvSLkRnk53U/wCbcuZBQA3jZggE0nfpTiYg+N3ajg55oAbk5T5j3pPm8r7x4pSE3xfjnmnfLg/P&#10;0FAEIyUYY49alVU2HG6mA/6znip1KeWo/wBk44oAaBmN/l7VEQNuCzc+tSRhlEnzdTSOv7onBPzU&#10;DIYuL9txB9KsvtMoIqvgbj8mPxqQdfvUAiQnluM5IpXDCGEeW3IpuFyuSc7uKkYnc2QOFFIBgzgc&#10;U/C+S/z81H2NJznrQAEj5SCM0BjsIwMZqFg2f9WetSKGGMmgCX14pMUAjHXj0pD98YGeaAHbMozB&#10;zwRketOIO4dPu8U0ZywAOKcSm/BfmgA539aDjf0zxxSfwyHPQ0ZXaxzQAAtuGRxmnEEsPlUDPWmE&#10;npgYzSk9eT9M0XAezDZEApwBTSF8snJ5pMbmRgeAeRRMW2Ptiz0pAKD+7GMZpuBjHOCaWJf3KnYR&#10;ipOPNHIFAEZBUEU8f6liIzk+9GP3kgxkZ60/+FcYpjGKMZPtzSgKQPkzzTAf38wCk4xTvm8xvlIx&#10;QBIdnzYQA46U35tx+TjtTCW5xHyTUmWDYOOlACY6HbRzgHnrS/wdelKOVlG7kgYpARMCbhSX49Kl&#10;PEQ447Uw7A5AOcDml+YvgNnjimIMjeKOdvK9aYwbfHwOG5qXPC/OOlAEbbt7HaCPTPSpoxmF+cn1&#10;NMIXLcmnofmGPSkAmWVl4GAaTIM65JAx1qXbndk8A0089+1MBvBac+YT7YpfkCJjOTTcsJFAjHep&#10;OvZc0WAT+7QM7upxmk554pw6nK/jSGOwdz4jGMUfMQMruAPApPm2n5/wpQeMj1oAcy8o20AY6UnH&#10;lngVIDwQT+FMbb5UWJMknpQBG27cBjjPIp6j7vH0pD05P6U7PH3qAEH/AB9OdhHy0rE+X+NB6nig&#10;DKseOKAGnO2PgnB6U443gcjIpRgDAH1pDu3HIoAYS3mcLT+cgYwMU3jzMhuMUvOM5NADuNhNNzyc&#10;Gg53j5u3NA24OMHmgAz8w4p3HNJgc0mT/dNAC84HFKA580cYo/hal7tzQAhHfFA3YGE/WkI45BxT&#10;gRtJ3H6UAIT8xXceR6U5RbhGUzNuJyeKCBvGG7elKoA80eWM+tACfL5rEZIxSdx8v60oACH2NHO4&#10;8UAN/iHHFSYAjP7wUzA+f8KX5eev4mgB67cfdGM1A5IvIvkGCPyqRm/dcg9aaFBkGWJwtAmPAOWw&#10;1LxkUgLYYEDg0oA3N+8zQMTDhnIUcjnmlGShBJxupT9zGOKUD5WPFAgH3Rx2pVOQ3FISfKGEPWmn&#10;dv8AuGkMcS27hM5pQTuT5fWkXO4cHinE/KTk8UwG/wDLRue9ObGAAO9NGCynzOO4pWxvGM5JoAkT&#10;BZR04NADbpAU5zxTQPnHPI9Kec71yeTQAiqd44q5Gh28QksentUUaMQv+9xVLxNrOnaB8MtV1K6Y&#10;SSi1K2lv/FLKfugD69aTdhxXM7I5n4heLdN8OfDi7YTQy6tfQlLG1ByxJ6uw7KvWvk7wzYXGr/Gj&#10;XL/UNUubhor3z55pTlSx5K89lrH8V6rrk3xD1DUtV8+61a/kIhgzkQI/3FVewFdxqaw+Gf2O7OJp&#10;JTrOqsqwRqPmeWbqPoua8rFVXO6XQ+oy/AuklKS1Zy3jrV/7d+K2haJp1zL9gs4Ha8lj4Uqnr7V4&#10;xrt9qsun6xpdl4ruotOnuQk6RfL52w4AyOx/WvRdeij8N/s6iACA63rSK91KTl0Ruq+1eeQR6euk&#10;aFcyXCosdsWwR/ERXDHR3tc9icbxsbPhnQ9DtfDGq3d1ZRySi2C2tsF6k+3vWncaZZadpGk3Oo6x&#10;Yx3N3IXj0+MgmFO24+pFZnhVvEV74quGEjeTHMSsrr8qLnr6VzXi+7tn+NCRReJZbwW8LiWXdwW5&#10;4H0ro5nJnKlFLVbHu3w28Fav4v8AiLIUlmtNFs5la4uWX5VXuF9WP6V902NroGk+ANI0jR9CgtrG&#10;3hCjaPmlfuzHuT71wPwStxZ/8E8/hsTbRxy3c0spwuCwYnGfXiu2llZrdARyOlelhqNldnzGPxUq&#10;kmuiI3ZzOSWP41EQSzHcevFISSq5PegE+p4HSuo88lXdtHNMkJEJywwTTQW8tsKcBuhpjqGkXJbA&#10;HFAEigNGpEK8A5NMJBO0uRg0oOEUBSB7Gkf7zHy1OBQMbnIYYpv/ACzkHlfTmjgb8UZwCC2TQIcu&#10;RHnb196YSflwO/Jo+bZ756etHO7oAccigYq7Q7HjjoKhbmYnj73FSEJ5a8N7imnZ5keFPPagQmBk&#10;HBzim9VPyjGfWpRgJL1Hy1WGN1yNzHnrQA5iwmj/AHa8rxjtSEEy4ycEdqkUxf6Od/c8U1ivnEjF&#10;IBuPv545pu4iBwBnJ6U5u5zTCODzQAoB2sCg6etKM7QM8YpBkHrml6lgMdKLgMzx9+gHnv8AWlIA&#10;UgrQdm89OnpRcYpZ8oPJ79acPvH1p6rmBwCPYVE3BfgcGgRIpOeo5p+P3gyahyNh+Spew4oGTAjy&#10;xzTh04xUakYIzUijLscdKQ0SJkycjAxU6fck+b9KiXp0qcA5++OOvFSxijdsIx9ax70MJ7Y5GRqU&#10;X862OdrYNZd7gRo2T8t3Hkn60hnuoO7QtMIc4OlxdfpWcO3zdCatWp3fD3w9J8vzWCYH0FVJeFB9&#10;6SYNjl/1sZ9HFS3RAlvcrw2jTf8AoNV0JLL/ALw4qxN5bahbqejaVMD+VMD4VUj/AIWv8QCE+X/h&#10;IZ8f99VsjmOX5B9ay7+Iw/HLx7CRgDXpiPcFq0wMAn26VbZCIzu6EfSlBfycYWgk+cR1pDnfwDUF&#10;CE/MRt7etO/5ZnimY+c8U4YwaYAcBQNvbrTecmnkNhuFx7mkz97gUwIm3eYnynpSLu8xSSeKsquQ&#10;x2DiojnzZPl70rABySG29DSNglwR1Xg0v8I449Kc2zaOBntRYCAAYPy96lXaIzlufWmEHDEDNJ83&#10;OV70gHNtw25sjPSoDnzGwnFPPUEik/ixVAKCcJjHSpF6DkD3qPB3cevSpQnBJzQA3Db3OQeeKbn5&#10;2/dnk1MVyjc1H8u48igBAyebwhGetSDG3pUeF44/CnZG40CByfLxt7cVWIIPAHNTMchueKh43E7c&#10;8UAMDXBuGAjG0dTU0R+ecmLOF4NICpQnbjmnAp5bjyucUAaumgeZqQKn95p8gHtxX53+L4fK/aZ+&#10;NaKnP/CQkr+Jr9C7Bir2x8/5RGwP418DfE2NoP22PiJH2kuVY49+acZWY3G8fQ59o2Fi2VH+qyT6&#10;8V9Sfs0lX8X3uScyBgo+hxxXy5M0i2ceXH3cY+tfTH7NoWP4m3yvcqPKlQwjPXe3NaSV4nNe7ON+&#10;L9uIP2zf2h4wrDzdStmAFeP6gU/t1CEY/ulx+Fe8/HeF1/b78YBW4ksoi3PU14VqS7NTsUKnktgV&#10;EJXSLkrKxPZsTMpC9u9bsBPkzHBwMZrn7HJilAK5LADmuhiXEEq99oJpy7kotbflTB6j8qQCXa5L&#10;gjPWiMkxDJb72KnZWCHgkFelJAMGPLBA7VKgH2YHIzmmKP8AR0BQghuRUyoTCwZeBQNjlMuFIRTT&#10;drfPnGS3FOwVUAMeKXJxzk+9IBuCLY4JPzU4k4wIOSKkw3lghB1pg6yHeBxTCw1gPIGV5zz7VBhD&#10;cNhSzAjFTESAHE3BPzZFNGBI+DnLCgD0rwjI3kybYAc4DA1f+Kc0sP7FfxgBbb5sMEYAPOGOKzfC&#10;OPtExJA+dAwrM+OlysX7OVvafbDvvfFNmir/AHgDn+lN62QbM+UdVEcfgL4YBXbzFJeUeh6rXv19&#10;NDqPwC+Dt95IDv4VEb/7yDFeG+KUt49Rs4EmBC6dbAp3BKivXLnUrDRvgv8As/WtzoTyxXNoAwDY&#10;8sN1Na4qnKcVbdBQqKMnfqepfB3U9K1T4a/E3whqTQx3XkSTWDnjzGTJUfWr/jZ5dT/Z+0PzItl/&#10;4fvpba7gJ+bYAQDj8q81s7SS0+KfgTVtJ1GLcmrW8gZG52k8g49uK9y8baNHeavpup2njBLF7zws&#10;TqChQY5yq55HY14VZNTVz6LDztTa6nJfCTRtAvfhT48uL+x1N3jnAhPnkKnr8vSuuFrbW2p6m1rB&#10;o+GkAO+BScfjXI/B/V7FYPiBpNxJZx+ZfSi2DsB5pyRx/TmvSU0rUftmrCSE481m3E9u2K9WlseH&#10;WTU3c5u9tizxTIYEG9S2xQP5VLrSq/wm1WQTE7bLLZPIwKmnMImaNncDzsDJ61Y8RQwR/Ba52Qgm&#10;SwbIz1yK1M0cJ8PL2AateOIy7LeEYPAr3S7uVlsbJk05lKgZ56183eCXFvqU0ZcYa9Yk/Wvo6AxN&#10;4b0glgDs6AdaclZ2JQy2XGo3JEZxJp7bwT3r5F+JKpH4kvZQufL13OccjJr63Uyfb9aDJ0tjsr5I&#10;+KDSJL4oPlpxqa9fc0k7Mb1R5t4zgddB8N3CFjHLbJk+hxX1b+zPq81x+z18W9KMkm+x1uKWPnqr&#10;ivm67glu/wBmfWywRpbSNHH0xmut/Zo1p7X9orVrFp8Lqfh14yD3dDkV1SlzQaMFo0z7kng2zKWu&#10;QoZckk1j6gyv4e1cecjBI+oPNabJPd+JdLtvtTK7SSDAPYGucv8ATb3TdS8QBtSnm88HCkHiuI6E&#10;0VRcRt4N8NZVgy3JANd5pJxpt+880WPsi4JPtXnYAbw7ZqLZuLnPStgSTiO2Xz5cOqggmnYIuxh+&#10;L/K+xXCKTh2cqf71W/h41v8A2NqyTW6FduFGOB2qTxTAp8I6FIY0BXIP41T8GKyak0RY7WlGfoaB&#10;HfPEiWXiFFlLJ/ZFzj8VNfL1uryfBj4k2gIZP7Qu2kA74JP6V9dNbwLqV1GJTtbSJVbP+0MV8lJH&#10;daZ4m+KEd2syQCa+AcDdkNnHFNRuwWhxPwQlVf29/h5h8Kb+Zfy4r7615Q/ifUZMHCkV+e3wqWOD&#10;9rP4TTLdKXHiS6aQA84YnFfe15qFlJ4y0m0OpQpNc2hKIf4sU5RaQPczZUzcBt68Y7VXuixaAmZs&#10;1culMauDtzu5GaqoqyW0xABIU4qbFXLEcjPpcCEciQYrsIY3m0q6ChiVtR+PFcFavIFctGoxNxnv&#10;Xo2huzoAse1mhwox1qQuco3lo0qCOP5Vk6da5a/Bf4d+JYzdD5o5Np9K7C6tJbb4ma8JJpCJYWKg&#10;jgVx2pLs8LeIhvA3FyuT1qnsC3PkeZpLb9pz4Ru7Rhl8Yqpb6tX3/GwMqHZydHgKt9RX59eLcD4w&#10;fC2YOcHxxbAH/gYr7+WQjTNBJQDPh612sfda05+aGpE0+c0FI+w3GWIJPFcPqUSv8QtAVpXUednn&#10;ua7KYsLG3O1SPMUkZ7VxetanazfFLS7SHw+weIx4k9TWVrMt7HWnebGdTEy7LfHTr6Vjxef9oZvs&#10;h+WXrXb2kOfD8srwRMwgXJrMjh8zV7pY7VeW6CqUQRUdpJLSFWAB8k8jtXbaBvHw109fMyUd8sfT&#10;NceQi61NEVGQuADXa6OIv+ERuQHAyD8ooktBM8k/aKiR/wBgLxE4iUlNYtSh99wr5y/Z5uPK/bW0&#10;iPzDtufCsiH3IWvqL45QiT/gnd8QOpMV3Cx9uRXyB8CpSv7cvwgycBxKp/Knh/ek0FXSCZ9+wq//&#10;AAlG3yzgXMn6tX5mfHAGL/goh8ZT5SkF4MA9+K/TaVpE+I+qqrjYLlcD6tX5u/tCwhf+CivjUlAF&#10;k0+E/jis5K1ReppDWD9DyuP/AI/cLbqBgEg1pqB5kZyOR27VnRA+WmcZOauRM3kykQcr1rtOUtD/&#10;AFjnoQfzqwgYif8AdY4Heq8Kl5FAlBxyT0q7t2g5cFqVgGDBjc7abHuF9bfuDnzBTzjY4wOlNXzB&#10;f2fzNgNzTitQOI1uC3/4W3qZljARoVPynvVAjEDosZChjgn0q94rZk8aacQGUSjnHPSs1S5izuPC&#10;jiqaJZGwHnthRgL1qWGOMqD9q2qTycVF8pngLIxAapGJLuADgOO3BoEjsJ4Yv+FUWmJWLNG2T6Vy&#10;toX+z42qPnOK6u1Af4fasnnsSLfIX04rlbRVLHcmQJGw2azNi6uNhHmDOOaqThhZ3AAcZHNXF8sI&#10;7EAnfwKqXsk4sro70x5fTFAHovg14v8AhBL5GhwqSMUOemas3Kgxz4hxhzg1i+A3VvCHignko44+&#10;tbk32jz7kG32qoPJrM0S0MGYH98Cikgc1iS7fMXAGRmt2Y5tJx8uTJwc1iXCsJMbsHFaRIZVjLC7&#10;T99jL4qPXLRpPDu6IFpfJPO3OD9KI9n2tN0hGJM/WumtmywkW3H3QORkVTEc54P065tbW7u7yxKS&#10;MCIYzjJB7mrV+uNUu3ETEGXP510rDdvYLg44ye9c7frfpdkOgYFueO1K9xlLLeaCIv4elNX/AF7c&#10;N1qRR8w5YDHGRUyjKAGHPzdaB2KOq/aD4M1JlIH7rByevFeTEATOCmTvPfvXsGr+R/wik6SSyRos&#10;JwwHU14++PPJxgGQ4q4GNboPAlKvwMDqfSrFvG8t5YQh8s+rwxpgddxxVT95tbDNhiPxrrPDEUR+&#10;MvwhSWCNUHjOzL5PH3xitEYppPU+94r3RPB/w8+B2jWngq3khvNHtWvUVwr7WUmQk85J969b8eeE&#10;PA9h8Efgf4s8PXOpTaZq1spmgaTItpSuW+gzkV55+0d4Xs9O0/8AZN1e31KUNqngu2WWLdxGwXgj&#10;61rS6rqFt+wD8BtIm1iZ0lhaWSJudw5K49MVx1W6j1VmdEIrRxZoaBoXhrU0tY9R0yQiSDMcqXBQ&#10;xenpnNejfB2/tfD/AO1V8WNDj1pfs9/4cnKRudyy7AeQfWvA7XUZxocUi30uY4vlwxH+cVmeD9Xv&#10;1/a40i/udSkMcVncpvzkgMKwcmna1jZXeh9D6obF9Xvpolj3DW7gFVb7uWryrVEJ8Y6rtRQcg5Hv&#10;XQTXax+H9XmTzZBLrygkn++1cxr8ksXxX1SJQyrHYQFh13bgKdVe7c0p31HKG8nHBp4OH4OKrJMh&#10;s59sZJGMinZbykOR9K5TaxKznbJk4+WsuYqZQGHA96uSEkcuPwFUZgTn7pG2grYwtSbELtuOMHFe&#10;Z62fnjCsp3Tc4r0e+J8vAQYA796861pQJG2ox2tnJrpoPW5y1NTz3xDFI2ill0tHeKePad2Nuaj0&#10;4XS+J9AmXeCqKJh6elLrkV9J4fvpYWuC3nJuVSe1M0xrxtT0BXvVTeBuXGckV3p+6c3U+vPCDyf8&#10;IvGrsC0miyAe2RXzPPFJB8Yviimw5l19yAf96vo/wf5h8H6f5lwhf7Pgkda8N8WQyRftK+Pl2jb9&#10;ojdGHv8A1rz57nfTjeLNS2Vf7NiUr1jzml3N5RyjnBIFQo8hsLAGXtzgVZJfzwBGDjHGOtZFmZqZ&#10;Y+C9fG3ASzfORnqK8AQAzhAjDN3Ju9+a+gdeEieEtT5A3WvzACvAWBGuXp3ceefwzV0VqY1SUZ3s&#10;Ch49ary9OEJ+arjFA5wOuMVWm3+ZEfKGF64r0UcrKMobLfLztq3o7KNa2CHMhmXtzVWdlNyjKwyB&#10;0Jp1gJYvGmk3D3iFWkChfTNOL1sS0fTPhWVhBao8JCKnAHOa6W4lAu5wLccg1yXhqQjw5CQV3Buf&#10;xrpZ0yVcyZLLSqRTOrDu0Snasf7XnDRkDJORWoTCQ5WIEdjWYN63owo+grQU/wCjv0BwK46q1O6n&#10;sOHIP7vArTUKfCHiEA/N/ZcowfpWWC2PudOa0FYnSbtgflaxcMPXisdzU+KNdQp40nQKVA1aXI9O&#10;akQkQIoj+XyxjmtPxRFj4l6xmPG69kOPTmsiP/UQH7Qe4x0xXdT2R5OIi1PUsDPlO2zoPzoBcsOo&#10;zSKGxneCoPT1p5wZCdp/OrMUIquXmUqCAOKhEUSzRsGbfuPGamXIcneV4pABscgEsW60gQEtmRWf&#10;JKdTWdpq+X411bIAVwME1pOgDISw9xWW2f8AhLbRcjcXHTvVREzo2WYTMhmBUnPFGSBcZY9ql3Dy&#10;JcRuWVBk1EceU7BBknnmhMGMPlYQlSCenPWqM/meYcQqo3D8auNsLxEXaqBxgiqlxuF9Avmg4BJF&#10;UiWQgnzVzbrtDDvXMaqMeLdQwp7ED8K3w277SrTOG8wEDHXFYmsc6nbvkZaLBA7YqrmbNPQNQS08&#10;NfEVTocExuNNVFBXkdec9q5bkyPhQD5hPWr9rOsNhdcAmRCPpVP5N8jB8jJOKCTo9OL/ANmsvkvn&#10;HDelXsYSXc5JK8k1V0pmHh5nwCSxqyWQ+cWUbgRTGRxqBaXGMDLU5cZU+WvI5zQ+DghTg44xS5Xy&#10;5PUCgBfn3sAFxnpTBkzqCy4GeKeg4b5z0pG8vap8kk57GmMi2gvekNtIHT1oTG+0/d84bk1N8mRt&#10;gOCtMCEzQnzFwud1AiPKBplwv3umaZL5ogRvkO0jAqVRHvvGFl95sMS1ROjNNCu/kfw560WCxXm8&#10;z7MSzquccDvUchb7JEwiYKvbuamkOBbKVIwxxSHmQMYxtyMj1pAVH++vzABl/KqjK73CKlq5YPkt&#10;nqBWhKYDPGvkuoJGzjOagIKX94QQCmMNn1oEfQ3hZ/M+Dmhk3askdvtPsasSLOORApQKckGsbwFt&#10;b4W3gZ2KC4zj19a6C6mt11LEULhTEQQabZUY2RzMgdp5R5AKbjg5pkSgC63QDAxhi1SygEybZ+N5&#10;+XNU5UZrONSZADIADnGDQBbj4M7GZT6VrWgc2bMxB54yaz1tpYrALLIpGwENmr9qR5K5BxjgUAy4&#10;gGZMoOT61sQY+zj5v4eBWTld4HYt0rSTZsQrKeB0pEE8oQQQAxDG7kjtTIyFvBtBYEDHtUwCsuDJ&#10;9au20ce2E7Afm6YpisW4MnyNxOPStyAL9lfoMLxVFY9hjLR8bc0RzyO86iHEe7g0J6GljRJGz/Wc&#10;jrzSxMxjbCD71Z7F/KOQQA479a0bQORcEqv3eKQmhzbvKbC4pmOFOw/jUu1j5uHYc9KED7zmNTgc&#10;0EihR5ZAj7VEUIlOQBiByCO/FXlA2dagnwLaXGSeh47HrSA9w8N4k/ZA+FL8Ex31z07fMacruSSz&#10;EjaMCoPA8lvL+zvr8KzEraaiBtH8O7n86mxJ9smGQeOOK4a6tI7KCtEtWzN9rjIOAsy8H618J/tB&#10;2Tw/tym4ZX8u+8PwyJ9VyCK+7IeIZCcZ3ivkD9pyPZ8Rv2eroxjLWNwhPtkcVlB2kvM6Le6zwWJm&#10;NshKlecD6VbyfLYA9h2qqrbbaAlc5UHH1q0Cx3kRADA5rqscwhwFPyjmpYQ26GVQMLKAwzTG27m+&#10;ZegpYQEbUTvLBnHGelDV0J7nvfghwJdPAHzOF3V7Fdi4IiKq5HlDBFfP/g25KW9ufNBZZV619E2M&#10;kkvhSCWJopFeEZH931rnlJW0ZojmHnntdatZI23s1wodDXrOl3jNc6RugKAqmBnueteZXMCHX7dv&#10;LLYlBI969C0f7ORYllbgqMispalwPcbGV38NQqXLeVjH41HfWkUlhcSvDCUVMgk96paWZTYmITbQ&#10;YxuIq/dH/iVXETCY7iAKSVhmroxx8DPiczWTSRgIgw3QNxXPW1jFBoH7qd3hQlgWPK7q6W/A0r4J&#10;+HrY3YD6khkaM8kKOhNZXhC6sJ18d6ffQxfOqGzkDd+4qriWpTW4szYTJyzbh2rO1KO1/sYzLbhG&#10;RhtGeD+Fal5HDaeKfKl0/AEh2MeMiqurxRyeHZ3g3FMrkDtQUitpsI+yvdNdjzGACg8AVckiUSux&#10;2ksck+lQ2aiSw0pFkcgKOBWk0a/a5U5YKg3AUgK8W1VLFiCSMc0l2Sx3bSQI+OakePETkSlQP4CO&#10;RTFU/ZpSRhQOeaWzA50mYvIQrcyEYFaqW8p8PBhjI7Z6VXmMSTxtG3BJyCOlRGe/8m4dUcpt60Mo&#10;kywjl3gAgdaid4f7PcyFv9nioY5VlmRXkJ+bnmrDrG0oBgAUAAUmMyd27VLZhG+0tgcV0kEQWJSb&#10;YNlOKzWCqflhTA9BWvaEtazOLjgLzxSSEynPE+zcNPVVEozXO6sk7yXoez2oYQYmz0xXUXEshtXU&#10;zrjdVQ2++408TXZEew8EdRTYI5fT1j/s+PzECjJ+fPpXRWsm22vfKuuoAYHtWRq1u8Lwi3lzAsmd&#10;mfWk0qR21uUmAbdgBA71LKZsNF+5k8y4JzyKrCS3VyNpPYZp2qSXatZJHZlix+97Vlyi5EEWUbJ9&#10;qBGmkqi5i2xRjnk5Fa9wQ3gm5b7UrL9mbdzyOK44EllLTsuOo9atxsV03VANSchoCNpPB4pAmVPD&#10;jR48UE2oJecjeTXYW3kjS78AknBIJ7GuN0cIj3ymFj/pOSua6uV4ktUKMo3J93NIpFGe+mJKl/mV&#10;iOlVX1DVEZfLlk2suGFTxpE8szNGpO7OakkhTKYgyMc0xFzS2hWCXNy/7zlgD3rI1h44vEOgBijb&#10;pz8uffitW3twsc7Jd7SU4BHSuZ1W1uGcuzPI6zgqc9OaEBtmZBqEYNpz5IxzUqNd+acDK5rKhZXM&#10;DiVgFhAIPfFXYJHM4YSNjfjGOtNiNi22m9tXLAESVa12ZlttFAB29cYqtHFKZ0Plt1B4FS30VzJA&#10;hyvyJj6VQylBOrRIRlcgcY61IxuWvY1WJsbhziq9vhWVDECobrirZuSupIm9BgdMdaQi+9vLsgP2&#10;xz+75X0qq8FwYZ+cr79qsLJIXDecQpXpURkkIkXzDy/QUwKU1sTbWwEi4FOa2/4l1mnmk4Ric1eY&#10;ILY5XGBwM9TVB5y/2pGl2kRHZilYCK2df7M1KJhwFIAqiiHyJQGAHmGnWnnKWLEEmQ1LPhbecjaS&#10;CPxzSAkgVdwJU8D161fD4hPLDHQ5rJingFtKXj2kLxzSm4jOmzH7RnLdKAsGurdS+EYlNw5Y8qQe&#10;mK5BIbqSxtg7iSVDgfL0rs5xcSeHrby3XaCN2TzUEHkrfDFooO0Z96aBG5o1oyaJp7BG8wJz7Vs7&#10;Ew+9WBzyTWRBPIkM5W8QYI4qeS4doVJYE55xTQMvHKpIyqpyuBmqeSbmJGnjQYPApTLEIrZTK6gL&#10;k8VQlZDfWrBmIycE0MRKBax3lxtlH3vvVaWSMwFiRn19axLlGa6B+0HAIq0hxBCPMz8vNSMuM8ZE&#10;mYFPpVKV3AUDBGam3wqrlpFwEziss3drK95iB1G/C5osBZSeNrlVBQEEd6uiYjVoVYHaU64rBt0h&#10;bWrshpRtwSa7GNLBtFgdcF+hyOtDVgZzwA80HPakA4fJ/ip/pzSHd/drsMBQVxjJ60p6n5WoG3ax&#10;44oy20gFceuKAE/dmRfWkJXziOtJx6DOetAB82MkggdqAF78MMHtTx16UhyYn/dY54FKM7RxigA6&#10;E/Lmnqf3R+bjNJ/CeacFbZmgYhA+zy4c0J/qsgmlGAJFyQKYuMOCuOetADxjf0pT94fNxmoiXzxg&#10;804Ft5yMUAK2fMXC8YpPmyfkPFOwMH5v0oJIj+73FAChTycDpTwV2saQBcxgPknFNbImb5AKAHnb&#10;8mG5PSgD96xGOnNNUksMpjB+Wnc/Odvp3oEGG3NwKUZA6g03vGKcOn3aEAZOVyopDwW47jingfI3&#10;GeeKaQuU4PWgA/jH1o/jPTHrSkplgevrSDHHNACnGRgGlIbC/MMDrTT9/mlGdp5OKAAkBgNvanHn&#10;NN42EmL8aTB2LzyfakA4Ebx1pf8AlrNwAB70weYGj3EDrzSgHzHPPWgB2TlCD3pSTk/MKZnKgEHr&#10;S44OF+nNAx2eaQ/xc0g2hMEnP0pF3bc7D165oAk53/dOcUuDzxTf3nmLwvWnMf3iHzD0pgJ8m4/L&#10;k96XJ3scjpzTTgEkdT1pVBwfrQAuOnyCk5+bnPFBJ3r0p3GD8o6UhDB93j0p/wDyyHJzmm44+9S8&#10;gIOeaAHdzzSfwnjijjcMmgY8xgUxz1zQBJ8v2JgAck0zo4HlkHbz707jzosTcd6OfMmJXgdDQA3D&#10;ecvzGnkthselM53J8/40uTh+vXimAv8AGKCBhvl7UmeFBbvS/wDAvxoAQj5BnGQOuKBnYfmzzTlx&#10;k5AOBScYOTikAgz5w7DHWncFXOBRnCPzximLtCH5selADx97gDNJk7z9aOflzjNB+/0xQMUcsvNJ&#10;0cYk/DFHbk0oHysdp6etArCgn5cjNS8bevVfyqAEl0Oehp7HhDg9elIY0jCnb070qZyp34GDnil/&#10;5aE4yMdKXkpkcDB4piG8HzMjjPB9afhdpIc0xQ2xRkZzUvHTZzjrQMaQSgO44BpDuDHpTjjoQaTA&#10;LZxxmgQwfe5HINSjb6CmEDcP3bZqRfunIXOetADWyA1In3HODnNPOP3g/KowRjBf8aAJsqI4vl5I&#10;pjf6qTn+Gk/gA3DINOA+WcsvG2mA1f8AUR/OMlqd2biok+8Qc4ycU/neRt4PegBSfnQlacN24jaM&#10;YzmmnbgDPeg78rtcg0AIerHyyOaQgnaSop2TsOZBTwR5A56mmAw/6089hTcybDjpmnOF3A4P3elR&#10;7htXhvypASJt2HOBz0pcDLVGDlgNtSgp9nl65FACdjTcjAFL/COaYT1Ozt60AKM7x83U05vun5e9&#10;MQerH73FS5G3GOtADOeOPpQdwiPANPIHkkFyWzxTSORxQBEBwvy08AfP1yCOKU4x94Uo+vfrQAuA&#10;XWg4z976UvOVprlQinnO7FADh1pTj1ximgEY5yMUhJ+cbfSgB2F2NhjRzlahYneOuM1KC2c89OBT&#10;AXH+3+NB4Ld+lIcbSMd6dkeUoBAIHJ9aQEeTvP7sGlBHzAke1MwN5GOaUAcfLimApI8wYPFOIXJO&#10;ccUweXuH7w5qQc4XtQBBk+Z9+ng/KeaYx/0p12H60vO77n60hjxjaRTm27MZGaiKnzPvelG0ebnc&#10;elAiTCbR8ozSnPlcCkUdOaPm560AMbHnRYHb8qkGQD9KBs8p+O3FOGML70AVZD+/iG89anyNq/L2&#10;qNkUyp85BJpfmzg44HWmBKCMEA9aXOLecFuT70zKgjPPPFK21sHdSAZjEZHU+tSDHlqAv1NMJGR9&#10;KeD0wx60AJ/y060/ru59KYwHntlW5FPHCNx2oGJxg8UYG0fNRj5lzQRgcjrSQBxmjndIaYcA8Amg&#10;btwy/wBaAA5DLTh3+ejA3qeDzSnGJP3eDxigBSW2Lhl/KmOCHUj0pcLgfvOcVIrYZMoOBQAwZ8s5&#10;BpyqNpJPGaGPzn5hnNISvHB5PWi4EoVMnDn2ppx83NGRkAk0Z+bGOtADfm+XngU4fd/GmtgBPm5N&#10;AJ288YPFAEmWz9wCk/565XsKQcMD5hPtTyylWXyxx3oAYvUgZxnvT+ORmoQ37w8cZp2fnzs7dc0A&#10;SAKLon170v8Ay3mIPGaZn2p46H5e1IAxwfkNGBtb5j0prPkL8wPNJkeYvzd6YxQHLJwMHvnpTuA5&#10;wRuz1phOJSoY4OPwoO3aCA2PegCbbHtcmRDkik+UOcHNRkHMWDgHrUmMLSENxycZpOj/AHSKUkY+&#10;9Th90ZAzjrQA3Dlx8v1qQADnkmkyNvOKTJKgk0wH55OO9OONz/MO1GFzyTTHC7jznikAnJkb5emK&#10;eqrhssfeo1z8vHOalOd/yqaBjeM8NxmjDYJBHB/Olwd+PanfMAw4oFYaw+RTu/CgdW/Cg8gAgUhB&#10;zwMc9aBkgI3ZyKb8/mjgDJOKdtGWHX5aFKbGPI60ANP+slyD1oJURL84PNIMbWy5yTxRkeWxx34o&#10;AdxyRTlPDCmKE7k+xpSF+0jnjFACnG8nPejnac0djimEvxx1NAEnGF4o5wfak5CLnFL2+6QKADsf&#10;lpv8J+alJ6c0hJzmgAOOee1IMggUp+8vy8Y9acPun1oAXnNBzt+/+lGDnrzS8ADmgBDn5eBimkne&#10;37vHpT2wY3xntg5poB2j5ucdaAHAgknIyKXOSx8wGoyOG+Xkn1pccdOlADx0PFO47qc5pnO5ee9O&#10;dmBT5AcnigBSGAyVHSosqVPB6051k3oSeSvTNKu3yTnbwetACDGc4HI4qUbdkvzAcUzjn5hSYO4/&#10;KenNACYGV4OfWnLt8sAkj0pmGJBDY+frUjiH9zkENjjmgBpB3LTj0bg9qaC4Y/L0PFO+ckkxgcUA&#10;J8wYcCnHcTGAc+tHpxS9/u96AHDOMY7U1fvnOB+FKxxk7umKjXzRcrkjHagCcCL5vmA5pMDZmjnP&#10;IGacTiM8UAN7nFSoPnBK/hUagb/wq9AhZ4AE5aSgCZntItJeaa4gSKG1aWaRzhVVeetfGfj7xk2q&#10;/tAaVczfaF0q3llTT4m+7K0f8WOnPavTfjX4ojhfTfDNlqRzJtk1J42x8vZcj9a+WJGl1r4+/DHS&#10;raEiOK6VCUXoP4j+VcOKrWVlue1lmEvLnktEerfD7wzrWvfHXWNfufC9w1lCTNczyDEMEcYyqqTw&#10;Tj0rK1O/sdb/AGn/ABHqz6ih0Hw2s0dqZPuSSp1I/LivaPjH460Lw5+yP4K8FeG9Hsre61DRY4JH&#10;iGJFUjEjsRzljXxR4m1prT4M6Z4dtJQWLLLdSRD5pGPJBI9a85xst9We/SqyqNtqyWxh+J9bv9Z+&#10;M+u3AS9kSTVfKtIEBJYA4UKPevR4PDNjaeC9Gu/FHimxsYBaiRdO8weZjr83OfwpngqPwVoHwcu/&#10;FurXWh3GqSWTrpmnl1YwMBwzL69+leJ6zqXiPXvGesXt9r2pyPPqLFE3Haq54AHbFVGi5eRFTEe9&#10;p0PStS8YWUun6pZaH4JNvp8cLJ5+MGXHGa4fwzpk134ssY4obmWW48UQxnjJJdsVVm82DRoIY4Qo&#10;CgNgc819U/s1eD7y8+M2i6rc6Ofsenr58hdflMh+6PcjrXVThZ9zz8Vib7aWPtuz0+HT/g38ItPj&#10;VVS38I26bQMfMF5/Wq0n+rHyKMVo6rcRvr06h/3aHaozWc+CuRG33RXprZHzlSXNJsrYGPu0nHFS&#10;tkqRg9KiXORnGKCB/G00wn73uKXsvyevemNnDfLjnjmgBy43ICT1/KmPxcjB4J5NKD0BbtTD95qB&#10;geGbvTcDB5pw7cjNNJ5+7QANyowcc9aTJ+Y+lIeg4qM7ismB/EKAZIWA2ncM0ZGSeM54pkijyozu&#10;OeKQY8pjjnHFK4iUtlz05FQZHnzECm5O9csacucigBDnCnyh1pOdzAKTTiD8oJGab0kY7e3rQAc5&#10;xjjNHG5uaM/Iwbb14ppGI3457UDHcbxxSnaFcYycjFRqQQvHPelOCpznrQxDzz071GxIlHyc08tG&#10;IgPMxx6UwbfMPzikMmQsCxA7VFtJuAd569KkGfl+f9Kb/wAtATIKYh4H7zoOlPXPz8U1MfNzwKcu&#10;OaQyRQokzs5wO9Sc5b5+/ApgwAM5p2P3ikAAUDLCn5Bz2qUfdc7fSoVxkZIwRTxkK3PGaTKRIfug&#10;lay9TyfD97ggHzUrRzkHKnpWbqCubCZREclxgZpWA9o0ErJ8IvBu7dzYdSfQUTKvmNh+gNVvDrE/&#10;CHw0mOY4SM1O/wB5+D1pMnchQ/vVwOdwqy4b+2NLHX/Q5Mj8KqkkEHH8Yq0T/wATXSiVAzF1poo+&#10;L/GyeT+1DOApHm3MmfzpSP8AV/Mc7at/Etf+MuNWwMCMLwPeqKb/ACV5HQc1TVhSHfxMcelJkkkH&#10;HtSk8DikBGSeBUiBh8q/NTflHelB5I9TwaD94ZccUxiDr1NB+81C/wAQwc560jnkAg9KAJCwEIw/&#10;U81GerfWogQYnOelPGTFGTSADu3R4BPWggnhl4xSjO5aUg4J2mgBg3eXgU5uAc03kMMmn5Gw5TNA&#10;EZ+63GeKZzgcGpBg54Oe1NJO4HAoEC/684PapedrZH61CN3mHjvUwxu5YYx1oAb+8G35MZph6t8t&#10;OYjdH+9PWo2KB85Y570xi8Zjwe9HO58p2pP4Rx9Kblt8nDfdoEPkwIBgdG4qMg7kBkA+WjgooKmg&#10;bvNOXOO1AxhHypg/xU5d374gDlacR8rYHbioS0gQ9OaBWNawTJX94n+sGcn3r4S+MuR+3/42UnAF&#10;rFjP0r7es1LSbhdOCtynGfevjj4826J+2RDNtAM2lRAn3ApLdA9jzGTzZLOIkSbwT+FfQvwHmdfi&#10;Nbn7bCpW4jXJbtmvBomJsQGKD5MA1NZX2tabHftZ65cRSs4YSofumtrnOfU/xf0uSX9rqzvpbmxW&#10;KXS1G4SAsxHt1FfNviaIx/EURqSY0c/NjtWKmt+M7rxqL688cazdTKQN0rnaAPQdKsXNzqVzrl7N&#10;cujblG0AelTaySKvcmtVVrsjYw+YbSK6SFVBcm45KAYrDswPtMRaSNMKcVuQ7PLkGASH65oewkWR&#10;hYlUqD82c1ON/nIdzY4qNRCSOVLDqT2qwCcgcFRSQxdo87dtzkdalG7ygScgUmVEK4J9qNxMI+Xn&#10;NAMa23O7f3xQpO+QFMg4xQduV+QUv8JwcUAHPnr8pAxSEJ+9y35GpOCqgy9BUexB5nJ+9QAq4aFs&#10;t06UgXEd0TACByppSB2JIpBg7lJIBX1ppAdv4RlDalD82S0oBA9Qa5f4+lpPFv7NtqCQHSeQgHgs&#10;vQ10PhYbNSUpHgJdJgZ9TXLfGuRX+Pv7LcQuEBHh67Lc9CSP8KcYvmRL2Z86ayZP+EzhMjbjJewh&#10;iTk8HFen/FiPy/AP7P6bvuaDHx9VrzC6TzviZpkIZ2eXxPEoOeg3Yr1b4yB2sfhgqRti10CBJMdi&#10;V4zXXN2cTntdnV/CO1juvEdokup3TKNN3IrNkZUHAr6Tjsl1H4feJbZpXXypmiuVzjyv7p+hrwP4&#10;EW6m8tJm2nMAAHpX0/pwsV+JHxfs9qqmo6IGJz92RBx+dedjsOmudbnq4TFODs+p8ReKtO1fT/ix&#10;rkH9qXlvJa6mGR4mI4zkMCPzr2XwZ461uXT9FstWkNyj26x29+owTjjDe9YvjnRtbubjSZr67S3h&#10;+0To94RkBFOBk/415lLq2kaN4Z+w2Oq/2q5L+W+zGxj3z7HmuehOVRK26OqvTT3Z9UvC0/iCESQB&#10;YYxv8z1BqbVHspfAd/CskgP2ZhGT0GBXmfwX8VXGr23jHSdYu4mv7aIyWz4wZIvT6rXoupgpDrkf&#10;2YYKsA3pXoNW0Z5h5JYx+TrOnSK2c6nh/wA697sZXOl2e2UbURCv414Qg2anqiuwAGojkn3r2XT5&#10;QnhHTTgZa3XknrUJCS1OgYq2s3LCT/l25Ar5R+LSgtrZEfD+IrVQPqwBr6k05ke+vdwOfJPftXzt&#10;8XYbfyvlQbhrsTKvuDmqSux9DA1LThp2npayK0cWq+BtyKT/ALFeP+DNQuNJ+O/wtu1IBh8corY7&#10;qXwf0r6Q+ItreT/ssfsxa4ltlrexignKjoGXHNfLesoI/EtvIpwVu0k47HrWtBcrfMZzXu6H6waQ&#10;C3xV8A3yxfINJV89m8wcVB4omA+JV5AITI8FuCQRkZfnH4VgfDPVBqX7Jfwg1A3iGRfD8cTEHncg&#10;xzWnfNM3iO6k3KWJGXI5xWMkuYtM5ZVvPtF3uVFxubbTbK4mluJPNgIEc+E4610l3a2502KZLsFy&#10;v3c1hStFCbUGGMb29KpIVy94hUP8OkbyvusuRXF+HLm4T4qWSAMFyABXcajvk+FVxiM42Dn1rgNG&#10;ynxF0xggP70gn0rNrVDufRNubJ45nlukV/spzx1rzS+0vww/inWZHSLc0jLucAhlPXg5rdeSVb2z&#10;f7Z/yz5TPauP8RXW2PUTDFlyRtrTmYM1/Dvgj4Wwa3dajY/DZTcwSlo7oucBm64H/wBaqWq214vx&#10;m8MT4mJSQiPb1Getdl4Nvr4fDR457CIK0ZJyOSaaHjj8XJdmzSV0lO1D0ApOTegRikZ920SQXLT3&#10;EyKbf5WfIyah0SR5rO8MSswSQ5PqKyvFeoT33jTw3bJYlYzE2/auMGsayi8YWnidIbXWoRC8g8zI&#10;6CkDZ12psY0tv3IAeTOQemK7HRL5lsNLuFiRykQBXOK4/XYpT4H0YqGaRRlsDv3qzo0jf8IxAhhc&#10;EgbvUYpMo7bU7xbho5208JJ5RGAM15nqCIdM8Rl5WLCNtvNegWzxMkxaNMi3Iwa4e9WNk8VqICNs&#10;T85oewRWp8d+Ofl8Y/DEjbhfG0J/8fFfedoXfwv4QeVFMaeHrQ9cfwivgjx1v/trRWI/1fjW3x/3&#10;2K+8dLKS/DjwukjfLJ4cssc9flFOktGKe5l+Jr+6ik0xopJUTeuVHOazN3max4Yu/wCzirF03krz&#10;Xfy2+k/2vZxyaYjR+UvLc1z+qMg+Ifh23S3iSEyDCgDnFIGdLbXrLLcwbT89mOSelN06dl8RyBbj&#10;Db2zkcGueumk/wCEyu0WdlAiQVsWykXEJwoIXlh3qkx3KuoPev42dklAUBstnvXceGmlfwr4iBIz&#10;BIN3PrXByRynxPKFnkKvkkeldv4Uwlt4ujZXLSbc574ob0BoxfilA1x+w78dYQAWGkB8H/Zwa+EP&#10;hNObb9rv4IzFSFHiTyyc/wB7iv0Q8RRCf4E/HOERAhvC82FPstfmh4WlltvjH4Ak8xQYviWoGf8A&#10;rpiihH3m+4VdYpdj9OL5XXx6zbeJFiYfnX59/tNxeX+2hpUwjGZdNjHT0Ar9B77cfFGiHzDzoNoy&#10;nHqM18O/tW2iR/G74B3n/PzpsqMPde9L7RUPhZ81j79t+/GWUdquR8TuN65KVTjH7tVEQBC9zVlV&#10;JiUlSGDfnXUjmLUQO5SGcHdxirbA5wXJ45qKESfaEXCqCvNThfnlO8ZHSkA0AbchmxnvTXLC9s8y&#10;9ZBU4UGOQYHXNRSFTNCCgHzjrTjuBxHjKN18d+D5RdgRqjcY9RVCBd9pKyyH7vWtrxkg8/woCr/P&#10;nt0xWFE1wLYqqrsCgCqJYw5CvmHI3GmoLhpc+cvlA8461O2fLbIB5+760IYxFehLRQWX16UWEddo&#10;pP8AYGt4RdotmGD9K5OBv+JjrCkYVbpsfnXUaL/yL0qmVtzRNmuZAKaxrCmHLC5bcfas+psi4MfL&#10;8w56UyWMPaXKkE5T0pU2FEYyHjoMU8ljFOBIn+rOSRQwOl8BlAvjmPzYwVZMYOa6C/edppFE67Cx&#10;/HFcb4IEUeueOynmlpHTdn2zXY6oIhNaFLU7tp8xQahGsdjAmIKzYhKgOO9ZlyWM0zcH5AAKuSn5&#10;3X5go5x61myMzvODCyADAP8A9arRDKYKCaLzEX73AHeulszJ9hhIZSuPSuTQRieTfdlsSfKfSut0&#10;3J0zUBvXaoXbTbEXgYjL949uPesrVTMYFYsudwArRXaZJeR14NZeqBitsdxwDSSGzN6umSCdoqUA&#10;bjg9xzUSbt6kqfu9amX+I471Qx94sknhXWUPlOPIyAR6V4xc+UdZugkRQeYQR6EV7g/lf2LONpDG&#10;E814tqqhPFusAIADcZFOL1Mqy0RTG7e7ebwO+KsxT3kVxbSLPIP9NSRSDyGQ5B/Co4tplhXeMDrV&#10;gC1W/wAkYDMAFPIrWzOdH6TeHtc8N/ED9kX4HQ6t48aPUNMtIlIDZkHkDBAXryK4Lx14guJfF9va&#10;WPh7X0sdOs1t7Ytbt+9KjBYe1eN/s2Mkf/BRf4XQia4EE0c4MRfKHIPUdK/TLxFpehT3TRL4I0AN&#10;ZwyFWWBctuJzmuStSa1udVOa0SR+ed14i1mPw3bw/wDCL69LKFblbd8Ln6CtfwZLqyLq17d6FqkS&#10;i9TMkyld27sAf8K+korNRrLq2neG4IVuHMhnRFwAexNcHq19pfiH9rn4JeGtMTTzHb6tmeSADEmD&#10;znHUCueLd7M0tbU9NitDcfDPw1HDZXcqtdwOSiE4JORXJeOIZoPi1eLMpil/sy2+XvjHFfWFvbWO&#10;n2umWtto9iqRWkanKg5x1r5w+Msefjx8NpxBsW702RSB0+TvTqaIunK7OFtWP2q4B6NEPxq6Cvly&#10;At3rKjJEdu3OdxAqyXJZN2ASOK5je5afBt3C84U1iiSRbqcs7hRwa0UZgbj5m6dKpXGzYo2oSwJP&#10;tikBjXRJnRgwIw3GelcDrpP2S9fzAOeMV3EwOxd07Aux/DFcXrgsv7L1BXlZXP8Aq+9bU9DKSOa0&#10;sxNLd7gMPA/XnFYrR28PinRirIXe8ckZ+6M1d0psauF83jDDPrXOagJ/+FihvMcKt2Noz15rri76&#10;GEkkfUngWSSQaWzTEqIsFR3rzD4iloP2nJFO3ZNEDzXf/D2RR9pwDwkZXJ45rgvi0rf8ND/DSQFz&#10;5ttJn8KwrQSmkb0ZNwbKdu7edDlSAErVtSzS3DDHDDBrGtCGtUySNo6DvWsm9bBcRkAPk+9YNWZo&#10;mUdfx/YN+hyWliIHtivApNp1nVIPLIInJJPevoHVFil0RQJGEgjJUYrwHWCkXjKdSkasZDhs1pQ+&#10;Mzq7Cdh8nC9TUczHbNjB44pI5rYqxaddoX73aqbSQtcSeXK23J59a9Bs5LkEisQ5IIOO1Rw7/tlh&#10;ukDOtwCOeoFSSSbYiN4P94+tZ63FhHqtr5nmAGThwelKO4kz6c8JXNlLoqlWkA8hA2R3rtpgBEBu&#10;J6YrzbwLPDJ4Xt/KETYI3EDrXo0rgvhVIAA4NE3qdkLLYpHd9smAHQDvVuLLIASxx1HrVQ/8fUeC&#10;Mluua0Y/L3vjI+T0rjrI7KT0GnduOOFNXoDEIQjM/MLAgVnnhTh8gMcirVuWYwFYEOGAfJ61kjU+&#10;Y/HUfk/FrUjhMC6cr+NccAhgQHLbmyDXf/FGNl+LWoYXCtCpGK89h802AHlBsEc12UloedjPjLKl&#10;gq7WHB5qTKZBDkk1EM78rFk7eRnpUmENuHCtnPIrU5EOOd/Pp1p0ZBDfvOFb0oxmW2LBcEetTBG+&#10;1IflVWGMetAEEhhMzr5mTisW4WRPGXhXJxmQ963jFAtxLmLoRg5rEvxnxJoDhuBMOM1UHqKS0OmZ&#10;/wB7OqyKAIRTUUtBnceWPFIwjN3ExgZd0S5qUEb5QBj5eCKi+o+hEkSmefzLQsAflwcVmTFDrkpW&#10;GQkcCtYNnIMuOapzMUZyIVbcDxitEQyq20Qr8se/aea5jUAxNr8xO1myfTNb+IzErmRs7jnnpWRq&#10;ZiXT7RUtpDljl8UyGYR6nmgYz0PSlGfLf5hikpkHTaQSdLZPLG3DFiTVpPvXLFTgPyay9JLfZNWG&#10;DyVwa3FEqQMGtyq7ePemNEG5vNjKzKVIOMjpTlK7pAeKULHtJDcEnAx0pCAME+lMBAfkHzilAzGu&#10;JP0po27lIjPPYmpMDYOAPxpgALbE5FRMw8/DQN789alHRRz1qOVd0cjb8ADmkBGQfLdVgY7u+elR&#10;AEWqKWLuj8EGlUsM7TnKnvTM7YGIt2DF+uc0gBmJLs8eSB8p9KbkmMZanFZPss+QCMjvTfl2gYAw&#10;vWgRExOYsOoxnGRVWYy+VexfZixfB3+mKugExxr5QJ3HmmN50c0u6RR+6I6Z60ID134bzl/h14ji&#10;ZxuiuV2+4Ndbe4W8Uq8YPl9cV558NsGfXoVkdgxyQO9ejamGxAfsgUqTxmqkrMpMwHReXMBLlzk5&#10;4NLIqGxjBj5Dg8Utyzk2oAOAeRTUJEjEjqvFAh9+xbRosFs4THPpWnYmI6REQqlvLGfashtzRSAg&#10;EAitWy8n7PKBkZxzSlsNFoLJ50XyHBPBq9HnDr5OTx0qtubdEPNAx04rQtwxIIhJLCoTuJxLIyIY&#10;9tv1HPPSpkuAroq2bZB61NGsYjwYz060+FI/toDIuM96eoJGvbP5tkA0mDt9OtQlcTSAEgA9BWgi&#10;WaWduUk5K8j0qp85vSV2d6aYwQExqdx962LEc3ILA/JxWZEsgkn+TqOTWhbZVfv4yx5ouJ7Fkhtx&#10;/wBHI+br60KE+0MN3ans37kEuM54qPOLgErgkcUibExA3HC1A+7ZMNoAxipgfeonIEMxMOfmGOaB&#10;npfwqZv+ET/aWhZyQrWpHpmup481huz83AxXG/DR9k/xuU/8vUdsRn/Zrs33/bASoHzEV59Ze8dl&#10;PYcmQ7ZjGNwyK+Vv2poNuk/szy7R/rbodPpX1XGv+kPluMV86/tO2rTfAf4FXgjbFvrsyPj0appr&#10;W/Y2i+h8lWxL2FsTL/yxHNX14TaSCCaxLORtiooGPKFai7jsBvArH+Gunoc7WpMfL83AVjn17VNE&#10;EZp90IGPeqpY/aY1EfIPJ9atoQIbkmPHA59acRHoXhZbZtOu1kndMTDpX0ZoQSLwVZiK+YrJF0zk&#10;/lXzR4QE5kupF1FHU3Cgxke9fT+g26NoGoYTbLFbpuOeOfSs6sVbRWLRXkK/boyJskk9a67RJVjt&#10;ImkeMYfjvmuTu4WW6lJVSd4+XOK6vRo7Z7EF4V3Ljjd0/CsOW5cWevaNdRjTopPJZsYz6mu0iiiv&#10;dR8KRxy8tfISAvYHmvO/D6THUPmciMx8DFeseEo5h/wse8MCAWemlYT2LHNK13YctDnPHjif4h3a&#10;reMyWmkRwogH3cdcV5hpjXB8dziPU7qN0nDJuB6g16fHY3114i12ZtVsl3XxLbnGeT3pL3wpqo1X&#10;SpYtY8Nszr822dAR6d6hwsOLVht88uq6dp3neWLm3jABjHJx7CotO2Jeahb3Fq6goAu4Vp2Xh/xF&#10;Bq9pcJ4o021kV8l94fI9Me9bmrWMcmipem5tzKn3/L7+pwKoNDlpEigIaKFFPzflWUl9DBdzuyu4&#10;L5xjqa0Hls/OgD3chVxgHHes27gjW7wYxjGQT3pMaKsmoSzeIJXazKq+AFHTAqxdT7dIA5GaqmMB&#10;2It0JBFVNRk/0eHFszfL0pFD4xPNpV+hts7MFGAqbLL4aKlsEcfWl0adjKN1sFXYQ2RUt6Nz3ahU&#10;CbiVIpAVYLZPMsME5Zs5rVkgVVcEHHl1Rsy7LaAEk7sA/Sr901ylvM0pX/V8e1FgOauppUimSJMs&#10;ZQPpmun06Nk8JXAaP5jGpJ9zXlt/fajH4ruWjsCVE68/WvVdNlaT4fO5GGEA5x1zSTGzmtQ+0i8I&#10;EbAGQEH1ratHtptJs4ri+jVxEfLPrWPfPI1ige4Y7XO3jFVbfLW8Rw+Q3ynPSgC7fIR5i+eD1HXq&#10;KzreNoXZ1kwS35VauEc25KzSYA5zzUShv7PT5t2DSQHT20Uc+nW6GMl9hKtisu6UeVcxCJWZGxu9&#10;K0dGuHQEeYjYQg8dKyJZT/wmOrqsg5k5HrSW4yiLU7W3wnk9ainijjtJgu4sU6YrbKzOr5jAC44z&#10;WddShZDnygypxQIz9Ji/0u63KdwBINSXM5F4wZcYbAJNXNMW8ZNTn+zIEwRk8VRksLue+1F2hYRL&#10;KCCDQtwuXbZ/mTBPIraRZWjO2LLZ4FYVpGwvGAcFFGB7VvQef5jFHAUcnFNbgW49H8TSlysdkiBe&#10;WeQCrX9j6KmlSG7+KtosojJMaR5x7VAJrorGHurkj2cjpWfqJsFtJG2ybmj+bcfSm0Biyyacmp3C&#10;xxLJGHPzdOPWmQ3lu2oziHQHGxxnNYTS28t9L5Vu4VZ8HHrW622Ox05sKGZRuAHWlawHTW15/o7D&#10;7NEDtHJoM9r9tjRtSjLvkhd1YEbRrf26lnLsmdueKFs7ZvEYnLzFwwwA3SgaZt7tOE7/AOkIDu6C&#10;qF6Y3vYHhtMsmM81Y1BdIg0qFlfdNJjdk9Ky2coqurnBUcU2xFqG6m+2+W9qQoHWr6lSQ46k1lwH&#10;zL3PlDhewrTURiwceWwxJxSQJ3Lcqn+zHyecDk1z0zbNYiJUbnbGTW/uWTT3TzWztGK5nWEkit7U&#10;yRuW88beetMGa8kX+hQMHG0rzjrVR/IMYQyHzARjnrU8QddGsXd2w0K9egpClvuSR7diSflIpAVp&#10;LV3RhtH3BnmqbW0yqcM2M9K1wWFw4Vv4evoKk3RtBIPPjb/GlYZlo0qxRKY3255Ga0Y0jZM+Sp6Y&#10;xTGjiMSnH8XNOQlLyMbjjb2piLZghMLEBwdvTNVT5yPBtjP3sHNbUPl/YVZ2G4g4xVCQwbnHnEjd&#10;RYCV3P2C3JtVJK1H+7ZoRvTCjoKuWKxzXFsgfdhwD9KoanLplt44NvFDIWZRyOgPeiwBLG3mRnaw&#10;9BmpMRCwbCtuGKdvJlgBGMrxVuCPKTqTn5CRQBhSrI83+rkIx0q5b2du7wmQKoVT2xVuH/j4uAYA&#10;MMcH1q2BG1s24hSfSncLlOP7EssyOkecHGBycdKmhkbLjYoAJxx2rLmtrr+2lkE3yqPXrVyO4jWD&#10;BtCWz1pMLXKffrSjpTPlOfnp4xn7vautswAD5X4HSk+bMQ46mnc88UcFj84oATC7HO4UmFKdTSYO&#10;G+Xv0pf4h8lMY5CdijJxT+NvbJ6VGvenMMsCSeKAHc4YbeaUZ28Z5NJ/Cefwpedy4UUIBfmMZOBm&#10;mDH2YZBBzSnOT8x603ndQCFwuzoaXHXBNHODx0peN5IHahCFwfLPFIuSFPGM1Jx5T9cd6QeXnG9u&#10;PagYY/ep8ufw6UYGXHmA88U7PLYHamkKAx2nrQAYPy49KaAcZG786NziTgLjPWlyPWgQc7l+UfSp&#10;Oxpo6HmjJ80gAGgBwzgELTh5pMfyLjvimn/WH5sYNLnlvmNAETZ8x8xDr608d6eAuCc8U07RuO48&#10;UAH8Q470DGBxRuj3R8MeKOuDigB/ybD8ynjpTVzyRimnG5+D2oB+ZgT/AA0gHjOBkU4bcDoaaDlC&#10;d2eeeKMptJw2PpQAjfePFOH3Tx9KbwRkKcUY5Py0AOOck0nHlD5sc0vZQccClJHyfLigYnOCdoJp&#10;TkiPnA5pP73NIc0AOGKcOnSoSfmXnvUoxtY/SgTG4YTSk25PHFHzbSMd/WpDuLAZ4AqLADtyaAFH&#10;VjgdKf1hXgdeKZj5eTUg4C4PQelABgkDK96B91jntTsjIzuApHK7ThT1oAavRSKd/wAsxzTew+Wl&#10;TlT9aAAjnofpSY6c089WHpRxk80ANwpPK0o2BW+U8UhzsPXrQOuC46c0AO+TcOR7U87Tu+Uc1Bx5&#10;mNvy55p5MeFO4j2oAXj0pVCkrz0oPqIu3SlXgA7iPUUANAYtLwMA0uD83XpxTvm2SfLxnkZozxkC&#10;i4DR/qxhaX+583rmhu38qUeXsOZD06UAIM4b/RxSfP5QAgOS35UgZwGAKnJ6VIrEEEDdQAqhyygJ&#10;nA+Y0HhB+7wKGMmyQ8D0pkfmZIdg2DxQAvGVped5+f6UjD5mG3gU4BssdnbrTAaT0+XrSAqHj+Y/&#10;eqQgeQBv+lRkDdyDSAkd3YHCLgLxTBzv5PbrRj5G4o6dKAH8ZPy9qYBhm+X+LrS8ZPFJxt+5zTAk&#10;Ody5Ipp+9zKefWgYMbApg5oIUjpSATnK/L+tId2Yzg4Bp4A+XIA4p+Yvs8qtOQT04pgRKQWz5RAN&#10;OP3j83elxiJ1GDtxzTefM+4aAIySZTiPipcSC2jY569Kawj8yPII+lPLDyyDk+lAhvODlDkr2pfn&#10;8oZCkAcUoA8xD5o6dKUkbW78UDIoySZDsIGam+XC8Coxjb90CnZ4NAAQNzfSo8cqCDknipP4T8wN&#10;IAN3X6UAMIdZhkdqdzhcClKhmBLHikxhhzQA8btrblHB/KkPLD3oAOD+87dKQgbhz+NACjr7UjOA&#10;QMD8KjyxdgGPFJ8m9SQM45oAsDHlE4zzzTGH3vlpAeGHbAp4/wBZ1NAC4Yxrx2ppB8tcjvSkgPhc&#10;gfzo9QaAIORcKRjg8irAJ2Lz1FRnrTCTkAA4x+VAEjZ5wPrTRjA+X9aAOByaXB3GgA/i+tP7NzSg&#10;fI3y008P169KAG/L5y8Dp608bcEkd/WmEAsny9DUnG08cYoCxHtO4cjHOKU7c4/KpsR/Y3OT16VD&#10;gbhx2oAOx4NJ/AOKcc+Uv1ph+8Oe9ADh0IxTwOMbqaAfMYbe1ISd5oAcNuTwKMggccULnP3QPxpz&#10;AA8EHigCGTkriM9PWiPHlkGYAk96eANh+X9abtAJOzmmAcDfweKTPCnFB6HNIN2WGRSAcR+7XJGM&#10;8U5cKxwaaCuwAg1IoUkZbFAxHZyqEAdaMjYuQelSMqlTk4weAO9MbpzSEGVy3Q08HLDpURCgkc8i&#10;k4LHDfjQhkjfefgDHvQFUwMSDnNVmEn2khifzqVWIjPJNMCQ5ygI7GkGSvUnmjcCeoqUBfKbC9qQ&#10;iEdOlLxx8poIyJDsPUU4YCLkjrQMTaDJJyelCZLKOgHf1pTjceeKUAbjzQIeAPMI4pGx68U3nc/H&#10;A6UMeF+agLikjzOSv504bfKfj6VDty/3261J8u8jcenpQAp2bV6d6GKYOHGe9JjKcdc9KhH+ub5u&#10;h5oAnwfl+UVIQPK4XrTV6HB707JGfmGaBiLs3sCpAxSN9w8d6cxBVcpye9J/Bg0AMG7LDyhjHFLh&#10;hGMqPanc+WwyeCKT+PGTSAcoYCQhBnvSY+dvl70u7A6nGacDnYeOQeaBiYQq+VOe3NLwFOPTik5+&#10;brQf4gOtAhARvGV4qTC/JgmmYHy5B4oBOZP3fHagBzbfLUHOM0q48kDaKZjI68U9fu4oEGf3zjZx&#10;ik+UjPFOJxEx2dKiGfMBKnrQMlXAI/d9fen55PA/OmHcAfloP+tQ55FAx/y70+c988UDbxx+tIfv&#10;E5pCOH4oADjc1PRUMTHf3qJgNhwTk9qcn+qHNAEpzvibOPlOaTjyiNo60Dbhue3FN+bHegAPfpSD&#10;7p+XrQTw3PahcHGDQAvURjtzRgYI29Pej+MUEnYPlJoAeQdrfLTf4lww57UAr5bdh6Z60hxuznnt&#10;QAEHdgntSjOxAXB5NA6DmrqyaeNJvVbRh5xxtfdQJlMYx9zmkwxdMkUgYmUkHC+lO+UzD5jwKBiN&#10;jd93tSjGOlDfdY7QOaQfeX5u9Ah/8IwhyTTCWAlHJIFPPmedgEbcfMaBt2Nwc7qBkSs22M+UeTzU&#10;3WDp3oydvKLjtQT8uNvSgBvpTv8Almfm7cUfwnpR/DJjrigBEPzfd+tIQ28kAf4UKJNy7sD+tP8A&#10;4n5PWgBMMV5znFMO7GME81L3++PpTgo/ec8kcUARcfL8tOXOxuaQ5ycpQM7T9aAEw4bG3jNLt5yT&#10;9KdzsIzTvlxINuTgUARjPmA+1OXOzk96Uh/KBCjg9KMHPocc0AO52qMUcZHAoAIQim4zKDsOR70C&#10;sKQrMxOcYFKcbU44o4yeKU/xUDFP3MZzxThnycbhnsai7kZPvUqg+TISp46UASxKcL8uTurN8X69&#10;p/h/4K+ItTktY5Lg2xisYCeXlYYB/Dqa27NWYp+4AAOST6DrXyv8aNeW88ZarsvT/Zmi2bqhB+WW&#10;Y/eP4dBWVSfKrnThaXtJpHhOq32rXfjTVri5Sd57i6llknY8ylucewHQV6N8JrDSNNs/HmuambNJ&#10;BYyvC8jDEaLyeT3NeP6feo/hbxLPLK3nzXI8gMP9Uo/xFYvijWtZuvh82l22s3fkvIgn8vjcPTI7&#10;HvXiN80rn1qpqnTtsN8SeIZNa+NXxO8QNaTFftclvpsJOQVTgED9a5Owhvl0fxTLc6QZb26LESMf&#10;uA9OPat6zt7Cx8M6e80St5dr+7jI6E1DBdrImpOEjU5OK2itzOVTlSSONi0e/DXrXOt6hIzy8KZC&#10;VH0Hauz06302x8PPNO1vJL5B8qMdc1QlvEhspgXUysx8sDk811ngbwr4k1nxRbubHVAhnALFCcZ6&#10;BR3J/SulNy0OObULszvCWh+Idc+JuhQRaNO7T62oACcYz/IV+pPhrR9O8O/Avw7p0EMIkFghmdR8&#10;zyEc5rk/hn4G0jwz4VivLrT7FtVuLQCKIgE26e5/vHvXc3c80l5LvIPzZrrpQSPGxWI53ZEM4t/s&#10;ls4AMh5YGoG3beHA4pWz5eQPwppwVGQ3IrY4iPc/mP6dzjrTTtESDkndxzTifvcjimEE3KZP8PFA&#10;D/4VHtSELx83NNOAX56GoxvEpPmduAaBgxAZMKeTRj5RkGmkt8v7sdacX3Lkr0FAhvAk49KjZhuj&#10;GfpThgx/RqRl/eQkJ16Uhh8pUn2pjBQnMff1p52iNsqck9ajYMWjGc80hCj/AFZzz+NJgYYUrABQ&#10;PSmgnePpTsA1v9amBxg0mT5jZUY9aAxz93qeKcQMGgBhL+aBt4zTXJ84jnnpT+f3h9AM0g2l1PBp&#10;gN4J5HagDMbHJxQ3+tPGP60gztJ2H3oAACGf5T2p4A2Hmm87Me9Jk4oADnaDszio8nzVPknr+VTD&#10;75PpQQCx5H5UDGg8DipBjaMrUeOKXLeZGNnehiJExluOvWnKV3uNh68Gj/npnB44pB3pDJwTzx0F&#10;PUttfgVEN2QPepVGRJj2qRpkqnMaAIas4xZn5R15qom7eoA+tWufJ4B68ikMYudxrP1N5V0ed0Y7&#10;h0rR5DNlazrvDRXA28fZ3/lQwPV/CDh/gzoLFslkfd+FX5uh4IAJrE8DNn4K6CMHCzz5/M1ty5M0&#10;nruqVqNFUElT0+9ViXIGktj7twox+NVznY5GODzVmQD+z9PycEzqf1quoM+Sviugj/a68QKAP3tj&#10;bkflWHCf3AUoQCow1dD8XAzftdWLeWRu01P0Fc6rAwphTx2qmyZIl59O9MbvTgOlNbv7CpBCoDgE&#10;DvSts/efu+pHelQgKOO1RyH5jyPzoAU5yOKrybzIcDjtU3P9804Yw/yg+9AyugPmng/d5qY42LxT&#10;sxmInyu9NbJVzxjigBQPuAEHPennzMEYWmAqQuCRxzRlfMHzckUAL6HaKZzuU7R+dBKiP7p6+tMJ&#10;+cUAS/L8x3EHHSo85LUwk5f92adRYAG7HXtR0UDZxn1o52ngHilGCKdgD8DSD/lsCq4PSlOdh6YN&#10;M/jbC/rRYAwdseHPvQOp+T9af82w9MA0Y+XGKAExwfWkUcnn0p5C+T05z0qKVmVHAUZ4oAGJEr4j&#10;OCPWq5z5igA4zTmL4XKDGPWgdXPP3aQF2zXm8+U/8fUfP418kftER/8AGUXgwhGAfSlx74Ar66tA&#10;Ps11hurqc/Q18pftDL/xdX4KXBPLWk6k/TpTjuJ7HjKxg2SEnBVR0odQ1jIpbAOME1Haf8eJ/fMy&#10;s1SsuZjksAAK1WpzDY0iWAr5SYHp1qcbvLUhwfT2qML80h5II9elTooCAKh5oAvWezdJuifkVswi&#10;En/VOOeKxot3mQH5eO3rW1b72ubfAxgfNUy3LWiLpVPs5XnAYHNWVP7uMgrgikxEYpMJ7EZpyxxD&#10;ChpASM5qQRL8uwdQaYfunij5tozISRQcB+lMYfP5S47H0p5Df3lpgYggCTgnkVICnmN+6PTvQmIb&#10;jkHyyaMgnBjwPWnD/Vkh/wBKTkI24LwKBgfvyAoMEcURhPNwRgZ60AjaxySKkjMJkPHXpVRZLOs8&#10;OY/t20Ck4Nygz6815P8AFa4kb9tLQ0abKWugIiDP3cg/zr1nw/gatb8gEXiZ/OvFfiLuk/bQ+KTb&#10;xmLToMcZx8orSD1FLRHF6FBFN+1H8PIihw3iVGYfQk/0rsfipM7+K9TtkLEl4twz0C9K5PwEZJf2&#10;r/BDs4O3WJWJPoARXTePSsnxV8YMrg5UgH6VrLdPsZJHqvwJL+UXz8qxBTzxxmvoq+wkt3e+VKSk&#10;DECPqw7189fAdAfCNhjkyXE4YfQmvoeOLUI/iF4aJni+z4lSaJudwbj8Kznqaxep8q/EvxX4p13Q&#10;b3R9I8LTQ6bZ3/8ApYDYkuHB/kO4rxlobmLUrMtcRApEAQcflXufxQ0yTw5+0/ZXMMSjTtThkeOP&#10;+EM3UenBrx7+ztQudb1R2+UNclkUnqCe1RSgovRWNa1VyitSz4d1R9I+P/wq1WKY8awqTqDwUc4O&#10;fwr7Q1lluLPSrmKXMbWKSHHfcM18IarZX1sJfNjn8oD5eOVPbmvrP4U6s+qfsz6XbzzBrmykMDuT&#10;yVA+TP4VckzKLsV5LeFtc1zzImUEqwPuK7fS5/M8OWUbuCVGEYdsVz2vQvBZXJMhHIH1zXPaLqE8&#10;XiaGFrrIaQbMn1rNJalXPcNKA86Zup24zXgXxeVBf3eCcrIG47cV7voz/wCnXkZiwXgVlAPXFeKf&#10;F+AC31WcKvzw4YZ6EChaFxeh3NjYy6p/wSkij2M0i+HZZo/XMQzXxJqiltPml2kHBQg+q8V+gvwh&#10;DS/sQ/DyLygUl0O8jfPbcCK+GvFtjJa+MPibpk1q6tbeLrnAxj5S2R+la9bGTd0fU37L+ry3nwQ+&#10;JeiySgfYtXEkJJ/hfr+Rr6EuAwu9bieCTdGo2EDrXwj+zpq8ll+13Y2RuQkGoaa0LKTgbgcrX6G+&#10;Uv8Ab3iBmmhUCIYYjOazq33CHY4kyN5aku/38EdKw/EcOsNbeG3tNMZ088eYwP3RXV31v+7uyqo2&#10;Ze3FaVjDEvhPU0lZWJUYBPSkpKxVjh7nVpIvDOk6d/YV27PbYEgQ4z3ya5mxZ4/F2GjQOblSB7Zr&#10;1S7Up4RvcaPbBNvyPtBP515CxkPxJLFTg3S4pSs2hpHsj26SaXHOpOBbLnnpXI6jAhkL+Wx+cE+9&#10;dcJETwrpxEuFe1+ce9c8Tve6XcP9W2KYG74bfzrbUUWAhYoB0NLrAuk02KSKRlYTfNkdRVHwfIlv&#10;4j1syXCqjLgg1s6nNFcahfKsiCMH72KkpGTp9uk1/BJI1rnjJPFGqW00eoXBiuGjdwNpzxVC4tnl&#10;u/DsMOvzR41WIuyHqoPI/Kuw8ULZGfQVtkYKNPjHXkkDk0AZ8Ql/4Q2wVr5WZVO8kU2xx9tuAoXO&#10;eferFoEbw84EJXanfvWZGSNdO3IxIM470CN+MyrqOqq0gQNCdpNc7cKY9F8T7r1WdopDn0FbcpEj&#10;LktkKOa5rU0drfxOmWXdbHnPXioeiCB8f+Pi/wDaFyc8f8JHEc57hq+3fA8v2n4W/C1pbjKjw3CG&#10;I64C8V8SfEKMpHcruBJ1RMY9jX0hoviXUNG/Y1+EGpRfCzWNUkaySN44MkrxgHArSCVrhPRnuviO&#10;x8Tz/D25l0SxtWuIb6LKyNjKZ+b9K5q5huB438HeZDMrpbrvJ/vY5rpPDOufa/hJ4eu5tCvbS4ur&#10;cNLZuSDF6ZqLUpll1axYRJu3dhSGZUmP+E0u2ZlGY1xWzAx+02uVG0nqa5/Vbe8Fxpd1Gx3cbkPe&#10;ta2LtpETsMfu+RmmmFjZeJVuvMSdGLR8jHStTw8sv9tanufBaM4rEsJC6OGhOA/HNdBp0kZ8T+XG&#10;Fzt7H86JbB1NqRS3gP4nI0SHzPC12PyWvyzh3J8ULMYI8r4p8n/ttX6qxr/xLfGsZXr4buse/wAt&#10;fldfjy/iP4zPTyvihk5/660QmouzKn8LP1CkYNY/Dl/LGW8K2nX/AHRXxr+11GT/AMMxzgdJrmvs&#10;OFxJ8Ovg/Ip6+ErXn22Cvln9rKDPwx+Bkwi/1V3Lg49cVLu3cVG6smfHEX/HpavtOTCuR+FWQ2Fj&#10;O0H5hVS03mzttwz+6H41pIsRmGVOBzxXUtUjGSs2TJt+225YEZHY1ZIDNcusJ2jHJNVgFLj5+MnF&#10;SoW3yp5xCkdBTESpnaePxqGZQGRhHk+YO9WYx+7PPGahmKhZTjguOKEByvjOSZrbwW0Vnu2ZDA9s&#10;1z0GfJGXAyg4rrvE5z4J0nbEAyk7yO1cXahfsy4Z88H61SFIWZbhnXFscL1560RNEZExbynB6mrb&#10;fMHbcRheRiqm7E6Z2gb+ABTIR1eiuDqkq9xEcD61kXSMnizVjz/rzgeua2NB2nVGbYfunPFUdUAH&#10;jK4LSYUtzWfU2WxTJbzv4RntTgYx9oRpCGK/K1Nk2eWSJAfmFNbaVXIxgChoaNLwnI8fxTCrtUPC&#10;wYetd9qKxteyNHnnPJrzbw8WX4uaawJA8zj3HevSdXwNSn2AbRGDxU2sXB7nI3X2nzZdqgOp/Os6&#10;QzCJ3eMMxABHTFac7Eo5D9G6etZUzEmQcg7OlUtCJFBzb/NukUEuMD1rpdOLDTZQwxvVeQeMCuOa&#10;JpLyTfIu1G+6Dya67SoXXS1QT7lPO49qbC5pnCuSqk/LyKzr4ObEHafYVqFV8zGe9VL5SLCRjGQo&#10;x360im9TCX7iAvk/XpUy7t4+bvUJC7yVPGeRTgfnXimOxpR4Nvgwhh5DZrx3W1I8Uaplid052j0r&#10;1qNjjhz90jFea67H/wAVbanYpJkbIzTjujGstDIgjQwkPZY4yCDUjorbH8okKeB9KlQOnmbm2jIx&#10;nkGpZQ7WI2+WoQg9a6NjmSPYvgLcJD/wUF/Z2mIZRJqTxnPqcgV+sl2rf8JAXxgOikn/ABr8cPAV&#10;39k/aP8AgHeDPyeNbXkd8tg1+yl4JxpGlzpFkNotuxHswrlxT0RvS0kfL/7TVhJH8MfhTeWVzfwo&#10;2oyLcmCUruz0zivGv2crZov+Cg3w6kku5nMmn3OGds5O019NfH+0WT9jJJBIrfZtTifP+9Xzb8Dp&#10;RF+218FGJGPMkXJ91rCGtjeo3yaH6JS5OrXQKtn7Y2ST15r5++OMZXxZ8AJRGACtyAfevorUI3XU&#10;vMSPhhk+2a8D+O5jXwH8CpMqXOpyhCf1rKtuXh3oeKl5DZ2x+zsPm61MHUNZjzctjg0B93hx0Fgp&#10;2wIVYeveqse/OSRntntXOnc6GrGhuYZIVcnrmsy5ZPtOfLYH1q4zONh3DFZ9ywEcjbug/nTsFyhc&#10;Em1B2A46GuM1kQvZyxbVLsflOOnrXX3BVbW1/ecMpNcjfqJLPVCAVcdDmtIdCJ6nn0Txx+OhApwV&#10;6GqGsKy6nIREQfNBNPugY/G+juGyzXADfWnax5h8TRqzr9xD9a7Y9Dletz2z4cSOU04szAvaAY+l&#10;ZXxejI8b/BWbIBE8wz9ateAHBi03EqgiPp9Kf8ZVjbQ/gbKgJZbqXcRWFfWZ10VaLORsziYLn/lm&#10;pOa2A7bnT5j8v4Vz9q++SxbzlGLZQT+FasTyea4352nqR1rFoaHTmUom4KAxx+FfNvj6Mx/Fq8xc&#10;OQQpXnpmvphiklo24kbeRgV85/EZR/wsfT5QQAykflitKCfOmRW+Ew4/k8PQBjldmSM81W89f9HA&#10;Vh8/AFVZZJDotwGJYIq4PTrTbb/VytsBZU6etd1jhuXJGcjGGxtrIug58k+WuADzVyCaV7m6Bgkx&#10;nnjpUM4JEqDBPUelUI9k+Ed9KW1yzbaWjkUr7g17vKf9LlIwQBzz3r5l+F7iPxt4hkLNkLEv5k19&#10;JqpNz98/dyc+9RNdTWhe5E7SC5hxa5y3XPSthGYWhyBkoORWQ4b+1UAn+TPJrWjK7QVDEbK46x6W&#10;H6kbsDdHB/g5FS2YP9qWZYMq5O7FR4UTn5PvP1FWI9wlOHyQAAuOtZxR0HhHxZiZfH2igK+ZrVmR&#10;yODj3ryq3Ew09AxQkynJzXsvxdjnbWvhLuQ4W2uckd/xrxm3P/EvQ/NzMw/KuymklY8/Gu8ky2AF&#10;eRgcHaMnNSDaIVzNkE5IA6U2MwmKYkN1GM1JmLzsiPgjmtbnGKAhkiJPGOOaVCvzDzcgE4PpUZCG&#10;aMiYhUHK00tAZDskzlunpSGSoN00gNx9c1lasoVdKYEgLdjJ9a0/mMp/dBdq9c1n6tuPhC9yy5F5&#10;Hj35qluS9jf5Nno8hYFTbDGO3FB3GJyHH41DGc+BPDW2ZSWiXIz0/GnSBw+CmWEQwAetKw7igZIP&#10;lr+dQXWDBHhMYNSoH2O+1h2xUFxuCqpkXp+JqkSykFTYf3Q68VX1lk/4RqyTbHu64xUwJ2y4Zshe&#10;OKpan5LeFC+XMnmjOeNtV0M2jlRnf05zQQdzfLS4Hd8fLxTcnB5oINbTSfOnUlsAg8V0ZlldYieE&#10;A4BHWud0oD7fPuc7SBzXRlf3g28r5fAHamNELFRJAfN69QKTduc5jHtS7UESjbn5jSDaJZMscBaa&#10;GSMFB4JBA6VGnlutwM4/Ggu++Eqo69+9MCj7ZOQnJXpmgQ5WZp5FTBK9c96Hz9k1BdmORnmgeWLJ&#10;j5JX5jkjrUKqczgN8ue5pAAEQg4VgccUmOVBXNPJA8sFucdKaChkIDnGeSaAIWwIsLIx+bmmeWTC&#10;jfbCST8w9Ks5xPdL9jHAwrfWqpWaO4YNdZz0Ue9ADgHEv+qBGOeelRTh2hnzKcHv6UEypbybRn5u&#10;cnsaQFyZU2ZDKOfQ00I7j4cSyweMdaPmEMyADjg5r129Sbzoi8gJyT+deUfDloX8e39pIY87Cwlx&#10;1I6CvXbvzDeOrEEhiOD2HShvXYGtDAnRwshWBSu4fhVJgVnAyuMetX7hCXeNryRRgngVmtnyGBgL&#10;MW4Oe1CdwQuU+1w/Ng7TWpZ5MDYAPzVkdEX5frWzYD5G2pnb1zRLZldTTVVymSM471o2xkUEAgfO&#10;MZqCKK3c5W5PygE1aRczjKnhxg1ERXuarRSCKEsoGVFSRBWn2kLjjn0pHaXy4DsJAUADNXbWIA3T&#10;GNslRTbsgRfSJRborSgcevao2iiW4yhHI9aI+IgDcMct0NO2MJSckccGpuVYegIik5XBPNPTCzW4&#10;3Hk9aRVPkoGOeetSLH+/BypCiqRLLTKcZyCCoPWoiWNxD8pIA45qUMxt8AgAU3kmQ/Z/mHSkxEig&#10;bScg0xhlcgD/AFgqXH7hW2AcdKjdcgnziOOaEB3fgbcfiTc24KDzrE4A74HWvQpVX7degbiVkIJx&#10;0wa8s8AzNH+0Z4DYRNta1uFkBPscV6vcCRfEOr4YYNy5/M1y4lWaOmhq2VWBwSpP3hzXlPx/tVf9&#10;hvW38on7PcRup9Ca9YwTLFn+/wBK4f4yQtcfsJ/GlcDK6dGR+FYwep2UrKSvsfnLpuf7LtH2knJG&#10;PpWpEUFxI7WhJJGBnpWVp/mf2HYcqALlwfethVzeqBHkBa6Tjvdv1LCpm4QrCQD1qw4wIQFPOcgi&#10;mR+YMggde1WGzgNgZx0oQ0je0CQRXyiN3Aedfzr6p8NSypoV3I1zu3WK8t3wK+Q7GSeO7hItSQLx&#10;CB1719W+HPIuPAlkhvWTbEh2jrnFRvdPYrsjSYtO13KRICJjnnpXUaAIhewhY3LM43Mf8KwJFAnu&#10;FAVTsUce1bWiNINeg2AM4nXKgdqysNI9ns5rW1sGea4AMkWyKPHc+9d5qc8ml/sv2sSsTd6hcLKc&#10;ddp55rgLKzm1Txt4UtmeNYUuI5JCD0VeTW7r+pRXfxC8SRbFa0srSOCFex28HFZJ2KTucrpF9C3i&#10;i/Mt7f8Amm3/AHx3HDccVfuLWyl0qSVbzXg5uPlAuGGP1rmreYDxr4m/4kixxrMm0nvXZQyPNdRK&#10;LddjbeB2xSRYWrXSW8aPrOo4MQwXmJxW1pGpW8OtNHNrQeNsq6uc8GsLU4Z11azxMAm35gDWUbEy&#10;a7bMuoOoMZ3H0przE0d3qsGntZXD2ckTxZ3AgdDXNJJdzSOslq3yEAH1q7o7Mkes232osvucmqnm&#10;XcXi2WD7OmC2Rx1FAyysGdUhUoBxzzRLZRi8vSwj2tH8lXDHO9leFImygyQDzVSORZmZHmddrAEE&#10;0rBcy7dHjutQUKCCTg4qNvNMr5Usdjbeau6ncafaKiyTIXcAIo681Uj3tbKRnLL+WaloZc0ZWMd2&#10;RZgSK5yfSr1wkLi4SaViCuQT2xWbazzWcOrlbQMzOp3H0q1OZLmxSVLqMfJkj09aYdTlZobSbWb6&#10;NNGX/WjB+ldJAxh0aOLKfdHFYiSpH4liVNzEygHj860bgRtrB2yuDsG0+5qUUQXjo6Tg2C4A4I7V&#10;nxYBBRDjBzmrl5HJFpJcz72zyBVC1lBngyeWU7gB92gDUXe2l8QgrzurNaaFGeP7GQTnFaUDNvlU&#10;OcO3TFNuICtwxNoOFJBPehARWThDdnzCNyHn0qjp6STeNr0NOqfviS5706Mg2Wok56naaqWjDffn&#10;zH3bjj2pXA3b2TbfSKk2dq84PWufnjLNvbfkt0zUkxmECMHLYk5z3p++MhGLKMIOKANq1CDwm6Pc&#10;ptIG1AcVTkuWjjEf2lVRnwCTVKESy3caqZMB6pa7HKsVsRHIxDDgcUkgNkzadBc2o+0sxkHbnrW5&#10;aYFnMQ7YYZ5rj9NeP7LbmTQTvVONxzXXWReS0BNkqjPrQtGFx7E74f8AroOKytcy0zoshBaH5cD2&#10;5rWZSLmMLyA9U9QQG9PdvLz06U2ByFskUMoDRId8nzVpahuks7NoSAqsu72rHuVuG1aQBZciTgAV&#10;u2cLNGA8uAVGVzSQDkGVst6g/u1+oq2CRcsykj5OhpzxxLEmJI1YMMDNV3Li8YGQZK9qLAQ3MTSz&#10;wkuSA3rT5VT+zI1+bhaAHEE3PJPAzVW5knXTtwTcyuNyn3oAs2jXCJJyScjbx2rUEhw6lwx4IAFU&#10;IWz4fvmS13OIgcAdKy0n1DMTm2ZcsQc0DsdlbZO1vIQAEc1z/iVZ2ubR3cBVlXArX0qR30edmdQo&#10;bnPrWR4i+1nT5ils0hWRelMk1JHtz4U0pCDtMCHIFQPJGbW3VI8ALxms20a6GiaSjzLkINy+lXSV&#10;8z7gxgUrjGK0gupwGGWjI570lvbzo0pMDAFyQd1Mf/j6jK8NngVeYy/Y0JLYx0pgWVRWiiVolY56&#10;jtT2WMBx9mB6YNVoZGCHnrWii74VTfndQhkW793Go2jAqqVLztz8oPNQX8d1BfWZaMKjHglutaUb&#10;RGxtSFH3fmNMAtGEF6pWJ8kcVUvIIn1uC5DrvJ+bNaYRX0+XhiSDgkVViicB1klJUNwaQgjyWXKE&#10;cVoho10i6bzMYGD+NVmCqrZaPgcAGpP3TaFdAryRn8qAGIrYH7wA4HWrfkxC13i9DPnhayIDI6P+&#10;+YndjFakSFbV/mYsDnrSAp3xmS2R/scmSOBnrVSOQPBGfsIB75Fa1zJJJZwK8SYTpWdKGWOImRAM&#10;c4FEhoqrtF0cqMbaXjJ46GhyAigwd+uaYfMwP3eK6znJP+BU4AfN8lRjO8gr24qRPcr3pjFwSD04&#10;pMfIfm7U75d5w4pOMHjvQIF+6OO9Ln98+YyOKTjzQOMYpfm2sd1CATP7xv3ZHFA37Gyw60709aMD&#10;jtTGN7jinAc53UYHzUnOeaAHetMJPl43/pT+SSNvHrRxk/IB6UIQqY2L0OTStnLnYO3SkGM0vOPv&#10;GgAyMfcPHXmlBOTzxTeOvc0DdvXnjNADht2PjPJ70pUZ+7jFLhOeKfz5TfNQBHzuPy0uOnBp38Ke&#10;vemnJOCoAzxQAdupNBzg804D5cbTR8u8c4oAXHyAbe3rSYOQN30pxJ2ABqaSfk/SgB2MXK9Pu+lI&#10;7YWcgdD0pvzYhwxOevFOPMafKOtACKxby/8ARyMd6JSgKZQnOKd24wOPSlfBhGUOQeKEMaR+8TC4&#10;G2gA5Hyn6U8gCIE5OAOBSIzfaM4AwnSkIcSPLAAXgU3A2N82fwpeN5wO5pcneuIxz3z0p2AjIyw5&#10;HT8qeB3yeOlMYH7SeDj61L/yxb5eM+tAXIs/6U/y/wANAALn5u/TFLjn60mG3qQMc0DGfN9oYCEk&#10;DvTgeRlMHNSHgMQOQRxTSMzIcikA/PzdKTABOTxTuOtI2NoBTjPWgQ04ymBnningnLEj0pPk8sDn&#10;rxQRgHJ79aAFz868Cg52MMd6McrggjHJpeQuSOKAEGNg5HSgZELncM54FIxXYMAnNOUfu+X5zQAv&#10;G48dqTHBODwKDjHTJNAORNhhwOeaAD+JccfWlynkS5jPUYIqPjgbz1pef3IHrzQA/AyPkHA6+tGF&#10;8pxkHnincbJcpkkDFNIPOVHT1pgKudrEMeo7Un/LSQfShSwgAJGM0cecxHpzSAkHXtTCx3KMDbv9&#10;KVs7R8vfpSENsXkcj8qQhXIymAOnrTR95frzRxuxg9eKeB8swMGPQ5pjGusZuI+oO3sKkTAjOH71&#10;ExfevH1p4IAYkkHPFAAclic0qbvMOPSmnlyCvTkUoJ2Md2OetMYp3eaP97ml53ffbA6UHb5SncSS&#10;KTjK9KQgJHlp8+ctilOPMAz/AA0gA8zA9KCDmT5R2pjBf9cgJ/i609gvIBJ44qM/cTB5zTiWAU55&#10;xSExMDeaf8nlvkjNN53cimggyd6AH/LgdzQPu9aTA80ZBHFKp6/LxmgAyMAU1j+5H+jgHPU1IcZ6&#10;CkAyW47UwGgkBjntT/4Qc8YpgI3MC3OeOKcP9S3yfrSAYSnmpk9TwaXBycdjSbcjDAAA8GpBs2p+&#10;+AwKYhhB+1Q/u+3rR82+XI4B4NPfaCh3g0zJzy3GaEMU59KibGSChNSHoKTHT5f1oARdwSQFD9aG&#10;3b15OCfSnc8ZaobnzhpzGLJfHAoAs4Ajf5COBzTD/FWRBe3TTyRT2RUg8NWquDCWGOlAC5wnC9qN&#10;xKAZHXrijnAyuaUDGeMUAM+YSAbsilO0SHGaaCokkG3k+1OcN8hzgUAOHUZGacT8oFMU5C9M5NBx&#10;uck8CgBx5k6c0ZYZ+Qcn1pcgg4PGKQnDKNp5oAG6HpnFNX7h570rAY5Y5xQu0Akqw9qAQ8fdGBRg&#10;4kwATikByF54zxS4ZQpVsHNAAC3llWxnNBxsT5s0p5Kk53GomJ3jAoAdn5z8poJbEYyB1pRuyOlI&#10;6yB1yOCKAHA/uz8wHNIxG5hvBFIM8gntTF5kcbCOaAJDnIxRtJPpSn7wGRigEZNADwMSZyOlQMG3&#10;8A9acWbK5PrQpbecqBxQA8A7UOe1NBOZOe9OJG/HYim87X+Tj1oAXJwOeneg8r1qMnLqNh571IC2&#10;1RjgUANK42Hd1o467hS/KSD5hwB0pQox9+gBuOfu09cheuaU7/KHC4ApgZMHIYNmgB+eT8xpM/Nz&#10;QcZOBn8aa33SdvbigCTGXPTpSrGnluCD1qNCSFyB0p2X7AYzQAxlHmk7j0qFw2GAXrVrjexxTe3T&#10;qaBkaKVAwuTinljsUDuac5UBB5nJppx+7OaBChvnVc01s7iOeelIQTL3Ap2OQcdOlAwXOCdhHNSA&#10;Zj4kH5VGM4+6c0qFlnXPTmlcCRgBGf0piHII461IWBjA2jBzimrjB4HWmIcoxcOfbpQ+QU9CeKVR&#10;yDjtSbm81gY+BSGOXbt561U+YX0xwME1ZPVh7UxV+ZunJ60AOQHDCndu5qMtiQDk81L36AUIEBB8&#10;1MCjGFxkZp643HmlI+TPFADR94c0mCX60ckH5eKcOGJ29qQEbbMgEHnpTlGI2xI2ew9KaNpkkJ9e&#10;KchGSQfrTAMvlPkHvmn5GD93Jppzu6U3jzQdvbikBIc7B81GSN3rxTFLGTt1px3bzkjpQAc5PyU7&#10;8enSiMrkZPO6hv8AXtluc0CDu3FPTBMuTjjik455pRja3IHvQNEZz57jdyDUnYc03HzfdHNLzxxQ&#10;MdxxSHG8/LxilJUEgryRxTPm+U78DPT1oAU7ufl4x1pvPyjf39KeS2IfnAxmgDhuOfWgBwK7zhRT&#10;sdcN+lMG35/nOaeCPLkyo+tADCPlbkUwF97YhHsKk7L3prnELkRnOaAFzgpjvSjO9sy9qb/yyt8y&#10;gnHSnYGCcUAOHOeOM00jLMDnFOGOgHNHY8UAM/uYPegq5fcW7cCnY9qMn5eaAGDGSAxz3oAbzT+6&#10;PPU08Yy2V59aU5JzyDQITjj5qcuPLbCDOaY2fLJ296UbsRk4ANAxx3ebnB6UpDbXP0pRyfxpxK7x&#10;8rdO1AEZwXYAnp3ped8+B0H50h2+cMdSacoIaT96OR1oANv+iFgADnkZo+bP3O1OAGzHmHGaQj7t&#10;AClkCcq3t7UEjaOKOCrgoKb/AMsuvagBcDd0NLx5g+ekXHlr8xzTfn3HMQxng0AKzEFvkPWlHMR4&#10;7VJ+7IXMnP0puP3cnzcdqBDfmEg46GlGTLJlfxpvzbsE049uKBjiXGdrDkUnPJJ5xzRg4+lIMnze&#10;MDsaBEgxu60vHPIpqAkICw704jEn8qAGn/WIBjmnYbLfKacBlhx3qzDHM7yoImGf4qBlcK5YbUBO&#10;OavwRTNtH2duD83HGKx9f1vwToXhbz9V8UWEZ2EpHuzI59lHNfKXjr40eLbm9ubbw9osWm2oyv2u&#10;dQZZR6gdFFZSqqJ00cLOq7JHt/xN8Z6RomipplprmntqeoMIlUOMxK3DMfTFfG/xI1COfS/Dek6f&#10;qiTBblJr6RGz5jk5IJFcZdnUdT1/WLu98U6peXks3zTM5+X6H/ChoLewhKtZTtK6Z3MxJNceIqe0&#10;Vke/g8KqGr3LF4Im0fS1WBFC2KqcHGMCseIQW9sG8kNiTOCM5qo0ur3OvW8Vtpt7KxnCpHCpZiT2&#10;AFelWXw2+PV9b2kkHwN1aNWgBVpzt4PsTWMaDXTU1qYxfa0PLdTnnu72BzGYoUXkY/pVK2s9TuL+&#10;zS3ikjXzQN6/MzE9AFHJJr6n8OfAX4kXlxbtrnjbQNLiDglEO9z7Y6V9MeDvht8IfDj6bcR6H/aG&#10;oxR8XN4Q4B9VXoK3hRb3PPrY+PqfLfw1+EGt32raNdXvhe9jiYqzz3gxsX2U9zX2ro2heEdC8P2U&#10;FlpOneekIHm+WCVPr9TWpNfFraVI4EjXPCoMD9KzfMLNLuYknua7IwSPLrYmVQnnmd5HzLIxJ5JN&#10;UnP7zr2oJ+Z+e/FNOdy/L61ocwEscjJ68035tjnd0o+bjpmkOBGeOc0ABAKxdDzSP/rOGwVAoOBH&#10;wCSfeo+eODmgAcP5x+XjHX1pD91fSgE7TkEn60h3bI8gdaAGAP5znGRSZHmSjyzUmTuHHaogJPtc&#10;zFVIHQ5oGO5/u0A9TuHyjim9cnHJNMbIBBDD8aQCvjBzTADubk59adxtbJPbFLkhTwOaQhCRwM8j&#10;rTD1GCPpSHG9eeSeaccbXyB0qgIh5hJOwYBp/J38Y6U0cKRk470/jy5OB9aAGknB4JOKYNwg5anj&#10;p2JzTT9zoc0DsJ/EPm5JpRvDSYA4A5zUecyEZI44qQEiAjec4/Ogdg53n5D1pOM4zSjPlgl8mgq2&#10;QQRigVhewpCTuPFBzuA2kimdzlcD60ASZ4+7TT0yWpOKXI5OKBEnzbAQueacM8fJjio1+6MM1S8+&#10;UmQKAHgHLHGeKlTo3NV1zzzirHIt4vmUmpZSLCYyMVLk5PNQJnbyamAGakYrA+UOhOaz7rcIpMR/&#10;8sGH6Vocb1GDkmqdznZckKBiBv5UAeh+AMf8KuaPy84nkx7c1tudt7cAjo5rm/h07f8ACCeJ8sxM&#10;d3x7ZrpbgA3szYwWPSkCZA5T7PKdrcsKnmG7Q9JO85+1pj86pzE+Qg2ZPcVeVh/YdgS2MXC/zpoZ&#10;8u/GpRH+1D4UYR43aQv8q4uAuYV6Diu9+O2R8Zvh5MBybUA157BvEcII42A5+tApblwj5mz+dMcH&#10;5SOmOlPCjynGSTmmsRtTjGKZNiLIIYgmo85Rwe561OcYkxjGKjIwi/jUjQfNtQYGAacSPMQdtvIq&#10;POAopxGQpBOTTGOy2SAnfilI+Y5bFIuQxyB0608feJbNMCMgZUbBmkbHB29BTHP+kRnYcZPNKT8i&#10;8UAHXPFPAHlOSB7VApPnSZ6Gpc8dqAGkOXUZOBipONq8cUgYiQdDxzTwUMUny9aAImUgqQetVWNw&#10;LsAE7d3HFWzngU0Z3HKjrQAo3mSMeXyR2p7KVlIOelNBYOpC8jvmhnZipL84oAXjnrzSnd5i803j&#10;by9PAPkk570AID8zE1WnJLqf0qZjyoPeopADjmgCHnaQSalQkpKAo6VCckP8o4xUyBdoByOO1K4F&#10;63yPswGCec18w/tHw4X4HS4wTcz8V9Q2oU+VyM7+vpXzx+0rCo8L/BV8fcupf1q4K4pNJHzVbGQ6&#10;YirGAvljH1qz+++y87AwPX1qpbsfsx4OBEuKtfx85II4rSJyk0YBf5pFBCjoetTbTsbDjioF8sLk&#10;sxY04FvMX97VDRPF/r0/eE7mrorUMDyOoHSsG3B+0Z8vIyMV0cA+72yvrWUmUjTRU2kZG7HJqQkj&#10;B+WmKkflRMzOSaXgxucnrxSKQpILAZH5Uxg2GOOlLzsbC9BxQN5D/uOSaAGZG/7oBHc0+MAyNmfJ&#10;zxgVL5f3gxAO31pFDLJHiIDk0hDjvBxsPNNIPzdCRUmWw2SSKbtXy2z3PWgBm1FILSDpzTIWhbU4&#10;wtwCNx5xUkioQNw6LVe1VTqLYgAG/g00wO10UKut5weZ05z714d44dv+Gw/jwTnKwQj/AMcWvcNK&#10;DDUIcAEC5j/nXhXjhj/w198eWG3/AFEI+vyLWlMJGH8N0DfHuJy+AiTE/jWn4jzL8XfFf775Ygw6&#10;9Sc1kfD3zT8VtVVJSJDaS7f61cuzO3xP8VhgdyXTbhnnOa6Wjniz3z4FAx6beIFJ2XUmB9Sa+iLg&#10;lNSD/NuIJxmvnf4KPIPEfiBWjA44GPrX0Vd4aZM4zuPNYz0ZpBnnnxZ0RNb/AGWJ5tpa/wBLDzQs&#10;ByABkj8q+QNHuLqTRrMSXrmSIMo5xyK++EMY0TxXBMAY7jS5I8np8wxXwPq1ne6R8R/iXZz6fIxj&#10;8SO8fbKM2VI/ClTd2VPax1ttJBqHhfVbS7todyqQrkc+1ZPhPXNT8MfGG4jlRmsby9jSUZ4K54I9&#10;xVvTY7+4vYXtdH1CSW4VEigiQnc34V6hL8LtcfwPHJqmoq1/PqVq620Q3C3hJ+fJ/vY9KcppaBGD&#10;bujvvFslhceC/C13a6lZSQT6erho3DY4zg4zXk10LkHSLq3ZvkugWUH7wFepeOrD4UaFoHw2sfDX&#10;jrVrlJvDyi7tLjdmKXb8xJPTmvLgJR4ckRXURDcVPXrWMXuaOLW57p4TvVl1nwNNvH/HtsIPqRXE&#10;fFu3caN4mznJDkfQ+1VfAt/jUdOhaU5S9Vl59DXR/FlBJoXiCYR5V9HQg/QU0nuK+p1fwPuQ/wCy&#10;F4NiCLmC+nUn8c184/HW08j9pvV7hbQeVqekRyK4HAdeDXtfwInx8BvFyb8+VfnI9Ca5f49WW/4d&#10;eBr5bMF49UdCcdM1V0ndE9GfLHhm9m0/49fCq/jLfufGtruIOMgvg1+qdxdQHwzat5T5m0O3dGB6&#10;7hmvyTcuJ4CXUPHdI5A7Ec1+m3gXVItV/ZW+DV7IoYHwtDG7ejRrg/yrSpG8bkxepuLMQE35Oae8&#10;yeVcBZsgj1xUV6kY0oSpKW46YrOiS4NnE7xsuScVgjY1b68lX4e7AuVKnPrXk/zn4jaUAwLPdDiv&#10;V4oo5dE1dTk4tTgfhXjzSPF8UrLdGwKakQpPcZ5pknsNx5f/AAj9pGc4W3XB9azIVBuXKKMnHJNX&#10;pjCuh2AdmJMSn6ZrlZbqSLxzpkIVvLlcZOelMDo5IpkJHkfMzZIBraihL+D71jbyEiE8jtVOdWMm&#10;lMWwoiHOa2be4EWjXUeUKmI/rQojOf0iNvt1uSXci4OR3ro79DJHCRDcbkT5QUIryT4k+OLLwn4F&#10;8KzQ+Cxd3t+84iBbCoR/EfXFeEaZ8evHCwWp1HwVp11F9rYSPHHtIUn6dhSScnZK4nJLd2PsKymU&#10;wavH5EpcMB06VUZT/b0gG7Oao+BtasdW8E2t/DFDturTepA657fUV0Lx7L+4LIAd3U02mtxRkpao&#10;lhaHZljgqvr1rm76ZWk8VKYyP9GOPyrp7eKy+zX7S6iifISoJ+9XHyy27XvipvIwBEwXNS1dMuKP&#10;k34hZaAMD/q9QbNfVnwrnuV/ZT+C22G0ZnsXyHjDA9exr5U+IqqNM1l0mJV9VAI9Oa+t/hXHIn7L&#10;HwedLON/K0w9T61dNaMVVHdSOXu2/wBDVScbsLgH6VE7yJqS4GOB261pyYM8QJTO0EgDp+NQSxxt&#10;eRggYA4NZjKV3L52mEbsKBjFJbB/7PjVS4AHTNPuY7cW0ihAct2NWbZY105gARxTQzQ03lpflbAQ&#10;iruhpLH4+uiquQ0h96Zpir9qRQQQUPTvTTfXdj460w2ttos0sspURXE6oGYnAAJ70AdfePfw6nPJ&#10;HYM2dLmQoTgPuGOT2r411n4TeLLnW/Fd5b+LdNaa41ySYWZOBktkDdmu88e/FjxZpPxLv9G1H9mO&#10;a0nUKxVrn5ZVPIZH6EfSudtPildPZzy/8M7zhVUs7Lf85HINT5lJXTv1PfPB15qMXwp8KaLq9u8W&#10;t6bpaxzRkcFQMIQe/FeRftNQvP8Asf8AhG68ts2+tbZAeoB7130Goza3+y54R8Y2n2GO+stUMN7G&#10;H5KZ4De4HrXlvxn1c6l+w18WgdO8t4GszjOc5IyafQKa5XqfFWnknTbcFjnaMflWpEUWaXLnpWLp&#10;3nmSMgDaIF7e1bURwkpZQSGrpjsjnluyyqjYflyc8U5FxLOdw6jimb0MQwCGJ4qzGAfMAAyAMtTu&#10;SWAFwmG6iqVznyjl061cx+9+9xiqV2yedEotnDHoe1CGYWtGJvCNyRO5yvcYriYGdbYhSoG/j3rv&#10;9VQt8PdTH7suuMkCuDQMLGIi3LBZh07VVxWLysfIAaLtkiq4Dm+dhCdvYY61pNGGkRxMoURjPHWm&#10;BoVvc+UgBXGM0XBxNjSGw8jBOkg7Vh+J5MeM9PG8gMATW7ZFv9H/AHca5lHI+tYfi23lHizwuxwQ&#10;3bNIvZCxx5tlYXOV8oEUwn5B8/XIqaCPbpjDaR+6HFRzL/og69enpRYEGmSKnxB0Eb/m8wge9eiX&#10;3mmEbnwGUV5bG6L408MSeX80d4m73Fep6jLDJYxvHHtxarlfQ0mOBzsqxfakCQ4+XlieKy7jmVh5&#10;Z471qSjNqpaUj5u1ZU7uJgA6cIdvvQhyMqa3iNwjC9kVgeorqdML/wBkWSeaSoBwe9cyjuZVHlAn&#10;cc1u6a4KShU4B5o3JW5uAgOBnvVbUJCdGlTA+Ufez0oZzkgEEjtVS4Sd7SR8HGfmGetFjQxY3YyK&#10;mec9an+YMuWqLy8XU7HYjAj+IU/l5AN7enyDJoSKsSeYACdi5A9a5HXYoJLu2Zb4IynmvQLDQfFN&#10;7fRR2Xw08b3Lu4A8q1cgn69K9Isfgl8aL+5sTL8KUtIWVSWupsED3GTVKVjObT0Pl5Ymlsubv92p&#10;Axnmra2sZsxGPtc/IO1eMfjX394c/Zsi2Wj6l8TLYNgFoYE4Htlq9w0T4JfBHT4YBe6DNdyYGC8u&#10;QT9BUPFRjuzBU2z8wPD2m6s3jb4XSR+EdXKw+MrPiKMsfvj0r9lp2H/CFeCvlcE+FLQMpHfZzmn6&#10;H4Z+HOmzWZsfgp4VhMMeYpGhRiPfvzUGoymTUrlCoGJ+GHGPasKmIjVirGlOlKLuzy/4yQM37DHx&#10;VPlnaiwMPzFfHHw9ka2/aB+B9yp5PiOID355r7s+JVslz+xB8X4QCSNIDZH+yM1+f2hSSx+PPhS4&#10;QjyPGdvt9/mApQ1Nai9yzP1Pv5+fD8QRedMQsT7ivCPjhbpJ8KvhZMRIVs9ddX+jivaLvLw6I5kU&#10;bvDtqc/8Bry74uxFv2T/ABVLkbor635+pFRUTKo20Pm8SRiC22XPHkKAPWm5O+QEj1yDWXuy9kvO&#10;PsyE4+lSq3zz53dfWsIROibNBjlOvFVblGa37YAqRJUETL5eeevpUM7jyDwa0JRmXLE2FuCg4U81&#10;xt675OyTGScg966q5K/bbNATkqc1xmo701l18z5VcHiqiJnn9+zt8QbHfcAbbgcfjU2rEHxPox8t&#10;8eR83v8AjVLWZLc+OI5EdtrOo+hq5OWKaSWmx+7xyO1datoct7XPS/AMrf29bKH4MvrXXfFqBl+F&#10;vhe5RVYJeKP93NcT4D8lfGKotypCAHP1r074oAP+x941lFuCYby1aNvTmsayub0ZWueHaXLGdNhE&#10;jZyoJNbvmKSuyRVULwa5HTySYAGfBtE6fSuntghRFOAQexrI1uatuSDJmLkJgE+9eB/E6NU8VaF8&#10;nJ3nH1r3kGURdFIDjpXivxNUNrNk5XrFwfTFaUdGTU1izy8ec2iBfsTlj0IqOFLlLhFeN1YkEd60&#10;tKlY23lmJCqZ5I55q5sPmSFoBwTtNdfNY8+xmXMl3tYR2sallAJAqi/m+QEaX5ietbVwmIIg12u9&#10;hkcVizl1WLMik5PSq3Bo7r4esR4w8ToQA5SEgE+hNfTSysbIYL5WBBgDrXyv4DntY/iRcS3F2ET7&#10;Pnca9oTxtoFvrDxNo0kkZmCmVCDjnriiS902pS0sd1KLgqn+juG3AkZrfh2f2Kn77kx8jHesuB7O&#10;fRLK9ttYimhkjBB9M9iK1E/49YiIx05rhqq1jvw3UiAcLHiMZ3c81biDfauE5JFRZPlS/NjNPiJD&#10;REOc7utZI6WeV/F8OmmfDOTyiSyzqPY4rwW1H+jSDdyrnI+tfTXxQhil+FCEwqTHKHQnscV8x2+G&#10;urskdGAbmuqkceLV0mXtnGMZJXmhQfIK7DkdKkwu7KSHAXmmfwck9a3OAkRQYZsnB21XWLbA7+YT&#10;hjUi8DOTUhJ8iTKjkflTAiQxMj5nYAjr9Kz9RMZ0VAWfaVOePStCNIxdqCuSe2ah1SOP+wpVN+hZ&#10;EJVcUITI9Idm8KxRkEqspwc+la4b/TIMK/3cCsvQPKOhICG3GRsDHpW2wADEBQQelNkxGOcKACDz&#10;mqRX99fkoxcx/KSelWlKfbIAYnyx5pLlWEV82zBUDA9aBsx4BN5jF5kJDn5cUXSB/DusjaMxrkYF&#10;TEAx27ZKkjkelOO3+x9SYFSDbsCB9KpbEM4Pn5+nWgbfLbjntTgQJn+XPznik4LDjA5pmZesWlF0&#10;CJk2r1B966tCv9nxFbkZYdD2rjLdWN/b/OwG/wBa6lNnlDJOCAKY0SvgPGvOcfhTMAF8nnipAo+1&#10;J93GzjmkCgi4YjIBp3GRODvjGGzj0pq7ssvOfWpAWM5+cAkdaT5jBLyQwNAhP76sp2jqajLR/wCk&#10;FRjkc1P/AMu2cjpzVUrkXfzYzggetIAl3goTAHOODSdLfkdWBFOwzQHDjjrmkODkEDGRSEK3mNkA&#10;KF2cnPJqsRD9lkJncvuxk1YxGbnaXYYTioj80V4vkqAHHNMZAVkypIxn3pcEG5IySUp4Vg/NzkY7&#10;05sblw3OOlIRp+Dp7qP4s+GQsQCtMyv68177PHcLf3Lea+fLU8+9fPPhtmX4z+HiXQA368HvX01f&#10;bPIgzEoJt1wc9apvQS1djl7hrxZyyxxkbDuBHWsoMxtpf3WB5hraujIHixECCpzWT8v2a+BRRhvW&#10;lEqRBtUKxDNyK1LIzeSjK5DFwPqKztoEUA5ALdq27L/XbfIGzy+G96baegeZrhsPEAuD5Y3Yq1DI&#10;hnQZJweKzCJvOhIJ5bmtaKPbHE2BuJGQO1RzCRqruEaHIyVOPatKya4+yuGkQnf1rOCqYYxzytac&#10;CgWQKgk8Z5pOxS3LLAfbVyg6CrQ57dMYFVgw85M4B21ZTG9vk7cHNNFMVwPLQ46+9REqszKZO1Wz&#10;tOAR34qJ4lLE7B7mna5JJEAYmIBx61NwJl5B4p8CJ/Z0yArgJ37U1AuAdhznApIVgIYwn5TTkQGI&#10;boz+dTAc44+lDBsRDcKEOxp+Fz5Xxl8PH5f+PnGT2zXtuprENXkVTk+Upz9a8F09vL8R6fMWOV1G&#10;ILz6mvd7tJ0kSMyrvFlGzE9cMMiubFdDpooy3Lebk+wFYnjK3+1fsrfHS2Bct/wikrqP91c1tMP3&#10;gyufSlmVW8D+NojH/rvCN4OfQIa5b21OiMb6H5V6a3768QvyuoyAA9ua3YyTLchSd3l1gRIB4y8a&#10;AoSIvEt1gDjo1b0AVzG4ucHaccV2HI1ZlyD/AJB8eUOd5yTUshIgf5h0qCM/LOvlkfNT2z9lcMwp&#10;FJl7S1uDqdnKtwXAnHyYr6c8DMrafqh2kHZHjnpXzVoThNck3MNu4Accc19M/DyOAy63H9oI3BTu&#10;NZ9Rrc6+9aNbpsFmzir2jTGLWmkDKoDryfSoLyItrN4ojGFqDS45T8T/AALavv23WqABRyTg0rFb&#10;H0r4YWG3+GnxH1YtIpl0vZAW4wcHJH41wOlveNd6uZZDIz3zMCO+Tmuy8Q3KjRdA0i3tyYY7OPzB&#10;H3Ppx3riby4ubFl/4oC+iiSaMb8li2awUXctMsX6yL4m0SMK26eTj5euK27S4ubbxFIj6XcApGOS&#10;DgVS+0JLrejPLb6iGXyym6AgDPua6HUJ531LR0Fmh3xriTb1pMpFa6Opya5YTrazNCT8xNWwYQTk&#10;n5k4GO9axtdd/sWy3PbIu0ZUY+ase6julm2mCPfuHQ9KLDK1rPDD4qdyzAuDnPTirNvcafP4j1dn&#10;vgCiHy2qhdRf6ZbllB+XjFVEhVLy4ItyCVyDnrSA6fRr4DXrlJIJDG0xUuRxitPVrGGC+tpdm6CX&#10;DLInQH8KwLRzLos6J5QkR+w6iu48PS21zZ6hpl08f7y3Pkl+oYdqd7ieh5rf2drPrhuJLhmCqNuT&#10;Tg8cdugMgUZ4re1W18q41CBoWV47pgfoDXNzQxb4N80YUuOrVLQ07lqSSGWNxHOjEwkYp9kgHh+d&#10;CZc7zk5xini006FtNljlBV1G/DZ21NqILeH3ktowQqgyKOOBQBFHDZR3dsTGjFn44yc1Zu1hEsbC&#10;IBwvIqvoHl3GqpMZiyREYTH51t66kBuL2SGMbVtgSAOuBTSugucrO0f2WTc3HvVfTWs/7TnRoR5k&#10;iHaTV3TLQ6gdCU3EtvFc6lsSZl4JBwa9KtfB9rB8VJNMvr477zTlbS75RwzAcg+lJIG7I8rszdjx&#10;PqSOq7UuOw963pleeZ4/PVAIuHpniTRPFeieLtQe+00G1+2oBdocpIrHAz6GrlwirY2zraMVazDB&#10;k5HI9adhp3Rxt0phv1RlBG4jPrUEaqFYhl+ZqsTsZJZwUJKucH0rFD6oNXmQablBIMtnp+FQxovX&#10;JK6fOUiLMRxz1qpEf9BhZ4HDluhrSdreO3iLoSSnArOe5L30aHSGCluGoGals8yxsV0/5gBg1Fef&#10;aJrck4JB6Yrb0tEOn3XmSj/VHHFRGOMefiHG6QgE96SFc55bhooYfNtgDg4I7Vq6bdzvcNtLEbu3&#10;pTnslkukDMSu4E1chjs4dXhEdoEXZgnrTEzOvtWdfFkMaoUUrxu6E0qXshv4GaRZAWAI+tTata6V&#10;Npc7FRvRSQQOa420eQanbxmeRSJuMjqKEhpHemOJJ7o+Qm14geRnH41mCaEXEiZOA/BBrammjXwY&#10;N0WRJBw2Oa42Bj/bczBeA3GaQbnQN5JUNslIxwc1NFEkkX3MEd81AjhrdwAM7aQNcxyAklQQcGmg&#10;YlzHOrsFhJ49ay7h3OjXZZHDbfuj2rqbCNZ7HUmaZdqpnNYNwFXULlxdqyAsANtC3GjL0fWRDBrC&#10;NpxkOcDd2pk1/PNrb/8AEpWNM8bTWHclDq8ixqFLSHnFbGjwot8kcqb2Y/fJzii9wuaMVzc+bGuH&#10;25HI6GrstzdFLhHtwVKDmt2bT7dPCl4yJGZAoKkVzYS5Y5e22HB6HOanVA7DrUp9qj/ftnvV5yi3&#10;cI8wkH2rLiwLwYGWVugrQcn7HIzW3zcY9qaBk7bTKh3DgdBTpZg2nSIIecgCq6pJ5BO88LzVOP7V&#10;/bkYaHCbutAjahUCCHdHjC+taULAkEOu3IrDu96/ZQrvlgN3sK3bZLZvDCOLjJCfrTQC6gI7izs1&#10;eJuJBg5qOWWzttPRFh3NsHGKsWxD7wYwQppb20lMNmViRi7YxTsBkHV7aO7CSKn3RkgVFLqVtJNF&#10;sm6v+VZGvaZfwiInT2y5BO01HaW88Wh3Tf2XvdkXHzdKLDN9pB5lrm5zxyc1c3506UbiPl4xVaxt&#10;520xRLpfynBBzzW9HbQiBjt5IAosIwrVo1vs5bAJya2InyZQJCQT1p720C3CFoFX1FPjjiN2gVdo&#10;JpWFczbuQLdgCQH2qRfKk0e7DRE4A4rf/s2yaC5YSKzeVzk9KwEhuIbu7Rm+XecVE0VEz+dwBAPN&#10;PH3GBbjPFN4yRkcdRSrjzCfM6V2nOHfpTQV5GzvUhIxnHekPMmcDpQAnHI20vXGF4NHc+1AzvJD/&#10;AKVQB8n2gfusjpzS8b8bOKb/AH/rT1xtOTzmgY35/MP7skZqTuML2pvzbm9AaUbsmgBQVEc3zjOR&#10;TWIJ+7xiggfMQtGOc4Ix15oAem4lgEOMUHfuGAuM0qZEj/MoBFL8uWw5/GgQ3+LODzR347U9VQ7G&#10;3j3pQP3xwBjH50AM+b5OnJp2OCM0YPmS4XFCg+WMjnNAC87egxikPAj4PU0pxg/uyKTGVTgdTQA4&#10;E7G45oGNp5pcLtXk0uMd+aABWGxvm70uBt5GfemEjJyoBBp2W4PHQ0ABxheR9KQA7+cYxQMgMS46&#10;9KX+M/N3osAoON2Mcj0pBnvTTnn5aUZ39fwoAX6L1qUf6tvm57VH/AfmpR/qz83NACZODhP1oxgK&#10;fel7daXsaBgfTFHPzcmmt99cSfpS4O0/MaAAY3fhQP8AV9f4qTjaOaUn9221BQAn8Q+Wnf3uaaqn&#10;ecygdOKfibDbbdSM9zQAnORyOnJpcL5CYHegKdkgaEc470fxYx2oBgSdwUjjHFAIBx60hAwhDk88&#10;0Z5LCKkIdx5fKknPpSclV5pQX2sNqgCg/wCt5H4UIBASAV55Pan85UHOKb3binZG0DaOaAuLtG5i&#10;qgcdKaMfMdp6c0gLeaxwRgetLzs5b60AGW2ghAeeKTZCY2zGQxI6GnKfk5kzjtTgFKy5JzgYoAjC&#10;qLlsx8FPWlA5B8sdeuaVsFWy3QYApq7xtwxOD0oAmyuyTMZPHFRMx3dCM9qdz83NGCX6A8UALxtX&#10;5e3NN/gOckZp6jhjimn70ufUUABz+7G8jjinEgFTk5xTejdcjHSjnbIPMH+FADhjk+aAabklhwT7&#10;0EDylwO1KOAgz0FDAeAuwkt3pQoN1MfMGAnSmE/LjHGaAW3HAoAUY87POSTS+v7r60HkDjoeKQlv&#10;Mzv7dKAHZH2WQdOfSkC/Iny9RTeNj8d6M/KPpQA9cbvu4GPWmOB5Pyu33qd2PHFMbr1pjDPC8845&#10;pQG+bJzk8Uw5wfmp6k7hg8YoEKPug89aQZ3pxSjOScDr60rYL59KQC/NtBKjmk/iGCfpS5O08CkH&#10;3uBk4oAc2dinb3oO3ywdvJ689KUjiTPtxTGzhcL35oARt/mcxDOODTl5V+euKXrx6UHBVwOCO1AD&#10;TnaQAMEc0qhdi9cUY6fNwOtMZkEnemIe4zLwOPSnbeB8wpFyQvHGeaVuj9aADjc3NN42HjvTTkIh&#10;8w47inDk5B4oAXjHSlXORkADtSHG1uKPmKNyeF6UAQyRwPOrGBfwpQMImBxTR/rMbqlwMUDuJ83N&#10;OO7YcAdeKQDhjuFP+Uo3B/OgCFwS5+Q9OtO+byEG0n8aefujkdKTkMx9BzQA0DlDtOAetLlfNl6F&#10;SOtNfPkwgSdX6VIM4xtXpQAADAIBxinADywcDrSDG0/KOvSlBbf9zgUAN580/oKaQQSOuR0p/wDF&#10;Sf8ALXOQTQADp9z8KcM7u2O1IOtKer8UAL65FR8ZyBRk7X+btTSf9HXlsluKAJFyc4U+9IzFpADu&#10;wDT1crbFSoJK8VGN2yTmgBcA4NNDASbdg56U8YGeCfakYDcDjpQAjbvMwASPWlGMD5aUcsPm70MD&#10;k5FAAQpUg0ighT7mkAG5QWPWpT6Z7UAR5YBjtH500lNqnDDJ5p78RtheccCoxv8AL+bGc88UAO59&#10;aUhghxLye1Km35sHmkbIVv3YJyO9ACDOzlcU8geVyrc9DUZLZXHT0p+Ttxz0oAQlQACCS3vSjByT&#10;GOKZg5/pUgwIz8h5pgMb/WD5eCKdxgcfSkI/eA54/nRgYJJ6CkApxgjZ29aFxg4J60w7tjkDvSpu&#10;3nOO2KAFdgJYxzyaPm6EcU6RclcjGDR35GOO9AEZJy37r6U8DgfJxj1pDtLuPepBtyQHHTnNAxuM&#10;qeO9OX7qjI+tR/N5pw+B6VKFJRzgfnQAvBU/MPyqIg7l5qYjpjpikIySBjOKARVkZwyAEcnmpkJ8&#10;uPg9OtIU/egYGM1IAdjcLgdaLgPGc0DImY4GDTP4o/3mRmnnYVACtSAYPvk+9B4H3P1oXOxueM0j&#10;f6w8Z45oAXjeflHSnc+XwO9Rjvz3p4z5n3jQIfxvHvS4l8sEEgA9KT5QBjrS7iGUZJ9eKGMXnJw1&#10;DEbeWprZE2AeacAC0mV5C8UARgHevzfpU20bM4NQKSXl3IRg8Cp+djcUCDj5aCBzxTePKc8cHpS5&#10;JcYB5FIYo69KdtQxgFTnPWoxt3Lzx/OpSeWwKAI8gXbfICBUhAIdjwfSojnzlGDyacvmG4YbDjjF&#10;AhwI4NO42DimHibABpSG3daBi/xH5acM7eOaj53fdp4I2nDfSgBWxsGEOe9NAHkrlG69aU59Kdkb&#10;Oh96Yxh+4w2ZHHegdRSnoefrRxvPP0oAXncPk/Wkxx909fWl53N8lL+88s4UcUgE74207I+YED7v&#10;FIoPl8injbsbIzQBGFAiHGcnn2pGPy9OlO5LyAoQOx9aCPvYFACo3DDbTsjn5hTBwWpCMhvpQAue&#10;VwAR607C7cc/WkRQITyetKc5bigBwB3AeXn8aTjzpx1pQcKSTjmmMF81SHPSgB+D9lmJUU3/AJZo&#10;Md+KeCTD3HPI9ajfPnLhsjHSgB3PPHagM3zYx+NKMZXBPFAA3yHv6UAGGLc0o27efXimnqfmFLn5&#10;0+lAh/IGBHxRzzzTht2Nl/wpvG88UDE7Dmm4zMOaeNuOQaQA+fKcHmgB3y54jFGOT8tIOJNpbmpe&#10;MtzQBGCQx/dr0py7iijAxknNHGTxS/PhfmOBQIjOecdc04ZwTn8KQ/eOMjFKMZJ3HJoGHO4YPFK2&#10;NoAU9etLx5RPGc00H5n4oAlRflPy9vypoDMXXHRqsxD7p+XHvVu2ij+1zs8kKqkDu7u2ERRySSfS&#10;gBltASysdgHlknccAAdST2ryvxj8Q9LsbnU9P0PS7e9vFVla4J/dK3fnvg1jfEHxjE/hTxfDp2tm&#10;DS4Q6XF8G2veMP4U7hR+tfKpn1m+sLyS0sL6CCWchbh1OSfb1rir10lZbnrYLAubUpbFXxpqHiKb&#10;x1FeX/iy9vb65kY7WJKD0Cr0AFZ2leGvGOqafq08/g7UPsSkNNcqNuF9FA/wrdXStRTT7eW8v4Li&#10;WH5ovMIUkfjXoGn+K9Xi+GotINEtIT9kdXJX5AuOST0rzIVJR311PolRhBe6crcW3gbS/h3ZTRvE&#10;VSMiK2HLlx69zk15ZO+q6j4k03GmS+fd6gsVvBGuWG7gAAdzVrVNW0ibX7+O3vRcyrctvkHKBj2A&#10;r6q/Z58CKJR4q1fTAZAW/s9J04jHd8Hue1d0IOprscWIqKlFts9P+FPw88L+GfhhoF5eeFtLn1ue&#10;wWSWWdA/llhnAz0Ir1dr69W741KLHJ2IpAWob+4aa5Xadke8gDNZbMn2gbTkY5Nd0IWR8xVqOcrl&#10;2W6uWuQ0l1KzE8DeRiq0koMRBRju/SoGAJbKk4IximfP54BUADvV2MyQMNiAJ0pvZvlpTt8h2DDr&#10;0pnO4Y9KYB83lynYRSg/ux3pDg5G09elJ8uBwc0ACZzc5GeOB6UjEfJxzSqSGyBjjmkJYzNQA0Z8&#10;7OP4TTVDbJSSSC1DMADnAGaUFPsbANzu6UANIGG+WgbNw3N24pGxiMe1MfOV6jFAyRuq4HY1CCMS&#10;Hnk04lsjjgLUeR5cnIzn1oEO4Azu7dMVGM4cZyM8UMT5Y4po+81SA75tjfJ2pqsTC7eUuQe9PBQK&#10;fmXpTflw/PHpTsA3n5jt701i24fJ1pxzuPIA4pCcyHimA0csOmaU42coevrRnBztNKSMCgYnyhh8&#10;mcjrTBuJfGc1Jg+U+F6Ug/gwKBkYz5oOwjjmkH3mGw4qRs4wTx2pvHNADu/3fpTlIw44xiox95hj&#10;jFL1fIFAg3cN6E0gzlcrTCf3jnyx1FSAjMh3dqBh3bigAbiSTTTtELHP4UqnJ5HegRICqomCCSeR&#10;Uh2leh5qAf6ydggxkfjUgJ9KAJVHy8ntUgJwSMVGPuk0oIzwaljRaj3Fk5wMGpRvEiYA71Ah+TpU&#10;+chf3nbnipYxw/izjpVO8I+xPjOTG1XOdo5qvdAGwlO4AhTQB1vw4Y/8IT8SRg8XUddfcEB3OG5A&#10;rivhyTj4lRdAWjIHrXa3LnLBkHyse1IaRTYZLA9MVMnOkAbjgXaYP41EeUzntViEj+zG9BcLx+NA&#10;Hzl8egv/AAsD4UYXnyDk/lXm9uSdNtD8uFjGa9W+P0Sf2/8ABCVerpICR7CvJrcD+zbD94ceVzjv&#10;TFJF0EYbp0qI4wf3o9qhY7SxDN1ppOV6k0CJdwweRRn5V5qLqWyn60Z+U5oAlIbbkxjHapEP7yME&#10;8Y4NRncYI8TdD0pSGzksOlMZKfvthePXNQsxGzPTNOBfzFw4xjmmOMyE4BoATI3H0pSeoHQ0gXCr&#10;jHXpSkDcfloAi6vCMfx1NIoEqAcZFNxjHal+c8lQcCkAxg248dqcA/lnp7VEzNv/ANWacGbceRQB&#10;Lnj8KaM7SQDilGMHn6U4BgSODkUwGHoOKaM7j1NSENtkBXjIxURz5gxG1AE3cfLS8eQ/UmmgLuJL&#10;c44pQDhfmGecigBDjaeB0/KqnzebLleD0NWGH7xiQe1MPKS9CT0oAhAPlE8n5qmUj5ef4TzTTwoG&#10;ab/E3HekIvWrp5yZ5/e14f8AtHRmT4PeAJsAeVqA/XFe1QD98QQR3Bryf47xiT9ljVJfmPlXsBHt&#10;yKadhONz5Fg3iSD5Bt+zL/Kra7NvDH2qtash02zJHSBf5VaBjKsdoya3SOdkyD51bZkZ5FDhRLMQ&#10;M8imruMkmJioGPxqRg/yk9MUxFmBl3dD2retzulQ7yFxXNW+/wC1SkxEAEd+tdLageWWCkcdKyki&#10;0bSsTaxjK4Hej15HtVOPf85AIBPrV0Ya3TLHpxSKEBAl+6Dx0zUi87yCBtNVGDhXZUJ9eatW+fsk&#10;jkHnqKAJCRsUnkk1G24sMr9Kef48RHqMUvJXGfpSAb/yzPy/rSHHkj60/D+WemMUnOzPkZOe9ADG&#10;JMLAZ4WorYH7aCTgDPOKe5bAzKoXHTHWkjeMTxjHLNxQB1+inN0SMEeaM/nXhHiqN5v2mv2h2Eg+&#10;SKEk5x/CK9y0b/kNkBwAHXjNeGeLwy/tR/tCAOw/dQ5APX5RWtLcmpsc14AkeP44wTiDcEtp8r9R&#10;xW1aq7/Fvx/K7AvJfMwB7DNc94LJHxEuxn/l2krp9JBk+LPiRN2TuYj8OtdUjnj1Pdfg+F/4TfxI&#10;u9c4yP1r6EGDfT4UnDYr5v8AhM+Pi94nxkbFI/WvpYIFYSgg7w2awnqzakjIvWZb6CB41KN8wOel&#10;eDfGzRo5LP4NanBp8fmXM7W0+0cswztz79q9s1By0lw6sxkiboe4Ncxr0unXHwj1k3WkCSSz1i3m&#10;t4t2M7Tluay2bZpa7sdn8FvBWpL4R8L2tx4Dht7y78MyyyajKgZNPi2kg5J+8etS+KfFNvonw+1L&#10;T9C03VPEFxZ306T6t5DNtkJ9B1ANdz4a+K+gXfwO8XWdp8ILSCG28KJbXEnnAOXMe0c9etZngCK1&#10;tfhVr4OjabJPcapcSuZEViAxyM59BXJKs+dpnTGmktT4h1CTx7e+KNf1DWLG7iF1dbpZfJ271HQB&#10;f4QK37GfTZtEEKJsCx4XcetfR3ifS4rp9XV9KtQDG+4qoA56YAr5i1fTruw8TSItjMYxdsQR0AzV&#10;QqJ6Gcovc39J8m18VaLMrnLXfzD8a9H8dPaXXwbmKTkl9MHQdCBXj9pJdNc20n2q32q4GwkV1OoX&#10;etN4X1KFNPhljFgQoVweSPat0yEn0Nf4C3Ei+H/2hbdjuEesQMq+mRzXefE2zN9+y58VY1syZbex&#10;E8PGSNgycfhXjHwdvTZfEv4v2d47RSXVxGVVjjJz719KSA3GkeKYnUMkvhS7XBHXKnFa8l9iVrof&#10;mk6qXDZwZ7ZgSfVRX3L+z1qkd1+x3faeXTfYeIJkPPZuRXxPqUflX0qBf9R4jvUIHb5iMV9D/sy6&#10;hCnxJ+LelSbv9K0kTIuf4l/+tWz+Foxt7x9lvDGPBUiDDOoGVrEmnmj02GN40wBxV9WuxcTAyHa0&#10;5Az7GuZ143Ud7aN5m75ufpXMtEbM6TQ5mNp4iLRqAIT1ryHWkkPxStWCgD7cePxr03Q2Vo5yQdpg&#10;9e9eda5JInxIvU/swny7rKkHqD1osB6zZRpP8PYj5IfbEgJPWs6fTbNtRtZC4LR4KgVNol1E3gWU&#10;oHRVjAwe5NJFJsunJlY5BxntmgaLTBPstquWIBqVTGGhAUt8vTNQQNE86qVXlzg5qd44RrSADAUd&#10;c1SA8f8Ajf4S1zW/hP8ADCbSdMWa60+9m3wE8srjHFfE2o6H42t79tKuPAus2kiylpRLCQH+jHj9&#10;a/VRTFHa2LrqEe4/8s9tc94g0vRdT0y+iuLHTiygEZi+f8G61UZ8pnKCZwfwKtmh/Zw8ExyF1kht&#10;XD7h0yTgV65qJHmL+9RssORWXo1np1j4JitoLONdyYZs+nSiR0wi+dkh+eaU5czuFKPKrMqXEU73&#10;tiPtEuM/KQeBWHqKNE3igM65W1HT3rs7eNTcWqkcMM/TFcZ4gYfafE2CfuYP4VlI2g7M+T/iAzfZ&#10;tRTsNViJ9+a+rPhlckfCbwXA8ziJNOj3c9Mjivkrx45a81j5ePtyY/Cvrr4Uw2s37O/hN5rUs0mn&#10;jIHBOBVxl7oqu6PVZ2iV7RxKhG3qDniqkkqlyQG5H5VTliJka2jluIo92c9aCksbbPNDYZRk9Tmp&#10;sJACWkYbzya1Ygo0a4ywGF4JqtPDJENOdowBJgj2qxiM7ldzjYM470NjNbS1cLp1wr52sdwPpXyT&#10;+0NNq/8AwufwEbfUNZggTW7WeLyZ2TzGRsnkH1r7BsGhXQ5Yf7NIQxnaQ3WuG+J/gzRfEX7LmoC0&#10;bTf+Ej0vWIZbNpJQmULfOpyRnIpSdkVCVmfPHx51lNW+EH7DuoyabBFdDwp5Er9WYKMZZup6d68y&#10;sbiMaLckNJs/s35jnrxWx8UCFs/hdpVzBbxLpOjrGPLmDB3IG48ehrzq81KO38AXKwG3kY2m3buG&#10;eRU0knEU9ND3n4OeIYYfhL+1np9xqE7Wsl1A6pv439sVr+I/td3+yv8AG1CkLGXSS6qOgCDIr598&#10;IXS23wQ8YyrvkuJtchEyA9Cx4r6RsLSd/hV4mtm83dN4FmcA8j/Vk4rZQV7kxqNabnxxpjynw5po&#10;EZG24cOfXtXQR8Q4MYyUrnrJZ/7LEa3CqF8Q3IcAejGuiXPnKoUFTGPmrRGTJbZVLSluAp4q6oGD&#10;tQgE1XQYQqGwO/FWEH7ojcc0xEg2Z71DdDJtQfTmpxjjjv0qC4YYkBUZ28UhnP6i+3RtXi3ZV4vl&#10;rldPBEbx7lJLtyehrrbo2Q0LWVmf5vszlGA6HHArjLEuNH098nc9y+9D1AHQ1okKJqNuWDBtSAH9&#10;etVJUiF5GfLIzjnPWr7HzbaENE3ykYxUUqSeZb5SPg4PNFi7onhmYXViqWFyR5ycBc5GeaseK1hk&#10;bw4yxtjYpB7gjrVixujHa3cAjtCxUbWOMioL9kks7ZPKJkOegyKLWFe5mxsfsq7CxAjAPHWpCrtb&#10;IPspOaqxvJsWBCUdW53DFaA+0rECb+3+7jqP8aHoC1MaSNf7X01d6KPta7mPbmu7unQQaesRVla1&#10;XJzXKyWk08apFYai/wAwyY4yTn8M12Wi+HfiBe2VlbWfwr8c3RBAQ/ZXGM+5xWTqLoyrcu5hyM2x&#10;8xINvQ7qzphbiDezoxycc4Ne7ad8HPjLc3kH2jw1pWmxEAlrmfJA+gzXpWmfAGyWezn1P49blGC8&#10;VvF+mTUe2SLsmfFpa3LzJFM6g9Wxk1r6cmo+XGlv4T8U3DGQD91aOcn6iv0T0P4YfAuwnt5E8Im7&#10;uEA+e6AfJ+hr1TTrLwtaW8SW/wAN/CEQ427bRM1m8ZFdBOL6H5yaR4C+NGpoklh8CvESoVB3XClB&#10;+uK9Y8PfAn4s3ij+1PFHhrS4yRuJk3t+Qr7oSZ1VQkUKZAwEXGPyp7ysQm55yQOSHODXK671aLim&#10;fOGh/AH4bWmxtW8T+IdUcNziXYn5D/GvT9I+HvwK0y8tGtfghobSBuGuF8zn/gWf5V37TS+YoEeA&#10;B3OahkkLTAsE/AVnLFSatcfIyVE06JYVtvB/hm3UJx5Nsq4H4VL9ovgUxfLgnpg1WMg+YeQCPrTQ&#10;eTwBzWXtHbdg6d9S4ZJ3EeUnB9mNPQvsB2tweMnJqorvkZYYqzGxKORCevepc2y+VF2CV2uEBHG0&#10;1y1+QniGUeWx/eZrpof9ePl43CuZ1sFPGBH/AEzGfxrXDvVgyvqyLc/s/wDxpiXJB8KzEfgtfnPa&#10;FQ/wzIUbk+IwDH6S1+k9rGp+GHxVXj5/Cl1kf8BNfmqgK3OuHBxB8Q3x7fvDXqUUZS1R+nhAbwv4&#10;PkMuVm8LWvHphRXAfE1PM/Y3+MChejWx59iK7HTJPN+C3wicSBt3ha3OfX5axfGcHn/sz/GqLcMt&#10;oZZfqozWVfqOjuj4ugkja3XByRAoJHfAqdM4zx1rBsHKabYfMSWuZFYY9K2FYlOM9awhotzpk03o&#10;TZ+dqa5fj95kGkyM8+lM3R7ZPv5zwM05MVinMuZnYKc5GK5TVIz/AGg2RgvF8pPrXW3DJ5YwSCRX&#10;NaqXaPT8uTjOOOaqmyJHlHiGEo8LLF87zLn2xVm6Zv8AhGfBUjSLGPszfNjPapvESl485I2rkD6V&#10;XiUTeBvDjOr7Y43yDXYnscbWp3HgN7MeINOEd7I5k37ie5r3HxXCLn9jP4iREHI089exHINfP3gc&#10;JH46sChQRtcHaM9K+jNQWaX4HfFG2ZNrSaKSmPTFYVW1Fs6KR8v6FLH/AMIzYE4D+UVJx6cVt2rt&#10;590NnWUYb1rAsTbx2zQBhvjvJeO55rTgbM45bh+lZq7SZsdIhfzWXdzjnmvKviGg+yWJZQGVzyfe&#10;vSWacFDFGWfeuTnpXAfEMAaE8slsdmxAwB71pR1ZM9jxmyEg167QAgGMZwePatv5vskYL5IesKwY&#10;HxEqIcBj8uTW9If31wDtJx0FdbOEpXZZkm/0cMoK8jtWJdhQ0RBblORnpW7LsGmzETN7risKQxu7&#10;LgggdTVwJkOtJDHqOjOCcbipA7g1tTzRWs24aWHWZg43np69awbdZHvLfEp3LJgDFdLqFnqk+j+H&#10;1TSizxjDlSM8+1aLqKL7HvHw/vhP4I1V0jlEWE2oegPfFerweUNLwwJLLx7V438PLe7hgvbeSFRC&#10;tqhGPXvXr9vITb3P7pcKcL71xV0melhXoDcXMY7U+A7rhhtwAe/tUTk7wQ/INLG224BDDk81z2Ow&#10;534gCR/g7fLnBaH5eOw618rwBTPflezkMK+vfFSRv8KNaLKMi0coR9K+QE2i81XAOTeuM/jW9KW6&#10;MMXH3EzQQjygNmPWlB+Y5XtUEZAQg+vB9alDZyQldCPMHnORz3pTxBJhercVHnMU5Zjx0GKkG020&#10;eG+vtQAo2CSN8ncR1qtfRxvpN+v2kbjCSMnpirGB84wccfjUVwq/2Zct5GX+zttXP3higBvhsyf2&#10;TI3kodrsB0zWyxUvcA2/VvWsDw4qHRfEbtqfl+XONo9z7V0C+Vwv2sMcZyRWhFhsaoNQjICgAd6S&#10;5OXfAyMGl+U3GRkYNMnAKDEZzsOTmkwMwsTayDyBw33qiiKCLVwSMGAhSafISLXasyDLfMKaUd7V&#10;9sJyq9B3polnFv8ALe3AwDiU80YYAEY6VNd/8ha9OAAX6e9Vy3A70yCaBj5mMc+cuK6xkjNvZgBt&#10;rRjAx3rkIj/p8BAxiQGuvSRpIrd96n92OB2xQNDRhblwUYAKO9IWlIuAtsnz/dy3AA60+TdtuH+x&#10;AggADNQyR7tMVGldS0gOAeaoBwUGOACfkZx7mnDzc5wAc/nUUSMmoagDPuR40x7YqZhiGX5zkfdF&#10;Ahp2ENnP4dqRVUtH8xx60LjCnOcg5pDjdDiUFQTupANKgXrlndVPYd6Q43v8hxuFWATn7qkZ4Bqv&#10;cO/nsGhUYA4FDCxFMyLfWxZCF8sjIphx9njKyDBck5pzCQxIwh/i+6R1pJCjWt4BFs24yfWkAz7z&#10;y5twFLLt+brUD+cNVlIjwAoxznNOyCkWCxC96YSBMp3HpQISxk2+O9FnDZKa5AQuevzDNfUt3vKW&#10;7bm2/wBnxEZ7ZFfKJEX9oQFJHDf2hGePrX1csiz+E/Du1Yyf7HhHX0FNWHYxrlmEKlkzz+VbGm+G&#10;ry98HeILtL1VV4iY93GdvWsedo11EJIylj0UdqtSat4gj8Lz2cWvTLAyYVFXG38RUsZz8kbwkRyX&#10;QZvOZcDtitGw+1NdICpRAc59ay0837Rb+axY7idxrZtNxmjK3AwGGRihbg9jfUEW5Ig3Y/SrMLOA&#10;hNuoHvSwKGLdQrKPzqfaEuIEdxt3cVNxpF+LeVhJhBFaMauJH3DapX1qtCBsQhAFx0q6QrRjKt1p&#10;IaQ7C4X5fpVmIuI2zb5BNQFVSIDzCc4qZWcsgCEjAqhssHmfAgIG2lyu5QcnnmjIzLlecCnKBsU4&#10;z600yCVCgn256kVdkUL5QSJMFazARviPbd0q+CCq8n7vSkADAL5gB+pqOQ5khxGcZ55pcHJ5P0pr&#10;b/3hz0FAiSFCfEmjKLnG/VoSR7Ka+gtVw+p2E6su19GgHB/uivneKWFJll8mQyxXClV9R3r3ixuI&#10;7j4f+G5oyzIbQZ3dVPcVzV02dFKS2I/lJJCdBzmpCpOl6quckeGbwfmhqFmG6Ybcc8YqzCR9u05C&#10;xPmafMrY9xXNHc64uzPyqnQJ8SPiZG2Fx4xu8n0+c1eh3eY7eQvljuD/AEq/4/sxZ/te/F61MZVf&#10;+EsmfHsxzVe3EfkXBXPMQ4zxXXdMyrr3iaMMZAw24PanzFfJlypAxTYgBb5B6HkCkmLfY5v3Zzjp&#10;QzEu6SyjUIXySpnXt0r6d8EeclrrjxoC7xw7K+XtMP7sKQQTMpAI9K+pvh5LA1mpwmVt1wPesuoX&#10;PQSJf7TyVJdo/nFaun2l1D4o8O6kkUBa0ZxGj/7fGefSofNiOrKy6btctjAOc0urTTJo3zSSoxwA&#10;Acdauxe6PTNIllkuJWZoGfzNxYkEgmuyhgkkgnN2bdlGGUmPgEdK8d8HmVP7Slnkm8tgpyWJ6V67&#10;Zy3N1pc4F5lAPlGOwrCpa5pA0DdahLp0kc/iHSZYgMKq2yggDpzUBSNreBTFGAG+U+lKLZ/I3Kpx&#10;nke9PMEptyCJCfLOCO1ZlXLF2ZY/Ctrm5JAA5DZxWBIS93prFmCk/Mc84q5JC39lW6/2rqT4c7gY&#10;mI/OqxRg8alnOBxkYoBEF59h+2PtR8eX8pJrMy32G7Vs552N9au3S5m+aAAY7Go4InklYBSwDgE0&#10;h2Mmzv4LTxRp8bsz736Dtn1rtHjmzp+oWN55jRzq7xqcEYOapXGl6LHfWM7WW+Qw/Op7GqtnJNba&#10;zfOsz+U067o+2KF5Aztbwy6npeo3kehETCyG8DrkDnivH9XttVeMuEkEEd1+8+bnrzXrtpfmLxYL&#10;m22/Zmtws0JHHPU1y/iiJILmfyrCWWG8fICjgFqp6i2ODe8EcVksN5K0bKoIPOPWtmz1ARi9iI3i&#10;S3I9hkUyTT4IPD9rGNNdpnXKgj7pNMs9K1NLtPMtE65c7s49KgaRf0EzWmt3Myw/I5fKntmtxpA9&#10;rq5e7OTbSEJj1FY93NaWy2ym7jDHqtb/AIEl0m8+MMNvPFG42Fgp7gdeKqKEz03wJp2iXH7NPhIy&#10;abFHJa6zK5zwfvE9ayvjDrHiK38CeF9Q0i9s9lnMkc0keGeAngH2969DmjsEmltrXT44LRjtZEPX&#10;1ry62sLJP2jPijoc9tLJZav4b8yNJWJXdjtn0rSUA0ktTxvxt8SNQuf2Avidp+qXNk2qQpbmC54z&#10;OOowOxFUfhzrmoXn7PvhGSfxKrBrAqdwBPA6V4f8edIu9G8S6dprWt0Vl1VzbPzymcY/CvVfhHps&#10;MXwN8LmdZADpG/H1rKtolYduVK2x0tzLLFfzFbJiGlJJqSKW2aC/kESBinzc9xW7HHbTQ3caW6tl&#10;mzx0AribyJofErxxysF8w7kJ61ki0W/MMsZJQ/fIwavW8f7+0P2QHB4NVGjddPhkSPtyM9KdZ3U4&#10;1O2j65PpTA62FZDbysISOBgY4qvcSFBGWReJBxWnaOTZTRkoMqMYrlvEU5jjiTz0DG5UCq6E2Nwu&#10;GitJBEFBTtTdsEiuRcAFQfxquiu2i6TtQ4FuMtnrmkIWKCUhGJI5waQWGBGPm52fewc+lUp7bTBK&#10;SLWPzN4xg9KcZzuk3RuM0zdZeZE/nMzAHjNIZfujv0PTkdUVFj+6K58LAl6pVsIW6npUl1eHDD7I&#10;+OgOaquVl0WYkuenAHSmhpG5v09dKbydRhedmGFDdDWjHayS6ZtuBGGSHJYNXnMcUcV68i3VyHEg&#10;OC1dnYXZe2bi4JMeBSQ2h9rLJFf3EKzEIFYD3plvGjXDl0+U3GcZ96WWHF5buJzgk5GORVi3Qmc4&#10;DfeGadibnN6tbxHxTfeTphXEIwy8g0/SxbolqTeEyNPhge1ejzW+hr4VaVIf3jQYYEVythbWPn6g&#10;TphLGQ7MnpTQzeZpfsduiYKGMfKT0rVtLLTDZDzgFk+znD59ay44QjQeYWAJ4FacwmGmxFWyoUZp&#10;COMvbW2g8WJ5Go5RpTuyKsKkMjMhv1GU5NF9HI+rw4lwMdaqrDMuonN1KQE5yMZosBet4X+z3ib0&#10;IPAb1qwtjIunsxbcd3XPSnWmz+zZyrEFW5Ga0C3/ABKHIwPbPWiwGckKve2yOUJJwM1o3cEUGj26&#10;Rx43KdwBrMZxtcjOQwwR2rQDM9pGHuWchO9AWItOb99a/NwWIJrqY1tRLHvfgDPJrlBiNosQkASD&#10;vW0Q8kdq3nkqI+mad7AVbyezl1G5jaQnDY9cVTtbSzHiFhNqZMTKcEVcWCH7ZMfKGWbkmnSQxRyY&#10;3BjnOaVwLMaRK4VJwyBjgn0qVTGI2HUh8mqQK+bDksMVZTaxmIQ4C800Ir3btJdQtggDHSlh2i5T&#10;O4DFK4lA+a3IG7ikAkCNgcY44ovYBbq5eO3uGR3PHY1Rs2vLlbzzWwqMNtZ+qTSIkQCAs74xV6xZ&#10;47e2QlclMn3pPVXAzsH7QR5Z6dacAMMOfrTyQZFJI6UzncPm6niuoxFJHQEfWlBXzADxgUEYiHyZ&#10;+akOOPlPQZpoY7GW4jpMja2MdOuaMyfPiMbQOTRj5eBimIYAwkAycU8cK2BS/wAX3c0mGI6UDFG4&#10;88cHmhd29j5lOAO3laTnaaAHHaU4JzjmgbfLJyOvNMJPnx/KRheT608Ywo2ABqAGjYGUmnAqYpDs&#10;zz600jCN+6BOaUKflHAFADlAyp6HtS/8tgdv60gx5kmV47VIB8jH2pgJk73+TGO9OXO/Bk7VFh/k&#10;DHuakQoHcGI5PfNIQ1g3mA8deKeCAynGSRTG++mAcAUoJ2SHIGBQA/OR93FKdxC4XINMXGxuetL8&#10;/ljOcdjmgEMO/AJjxk1Iu0EEsMEelNyxuFyRjFTDGCCFwBwaAGEIXf5TxQB8o+btTAf3zjknPWnA&#10;/MvTNAAw+TII5pfXikOdzH8qd25oAbznpS5ypGfSlbbsj/edaauN3XAx1oAXuvPUcU7Iz0pAAM5Y&#10;deDS+vy/rQAhzk5HApP72WHXikJPI20vB2nFAwGNw96XB3TcYwBzThjeeOMUvAJNICMD95kk9Kfy&#10;QT5p47CmHJePnvTznHSgBP3gdsHr0pPn3/NJ25FOHTrSc4+8etMQ4BMD5mpD90/McUdx1zijLeVJ&#10;lF+9xSAOMj3pe4IApP7vNO52nC07gKoHmc4pzAEkBe/FRZYY+Q5p+TwS2DjtQAc+Y1IQuCc80cZY&#10;Ypw27WznJNIBvOB8tO3ERnjOaQ9MAjPpTDuBjyhznigRNhTEOSDjpTelA+/zzSE/NQgFOcjilIYo&#10;SD0FM545oJOwfN1NAxQQd3ymkJ4PPIpMnclHG1zQABmwvyDNO6npxTQOF4pTwTkUhDxt+XDU7jDV&#10;Hzk8jGOKd827lDg96YwI4NOH3etNOOPmFLub5hjA9aLgIS2fu8Z/KkJ+cU45yeajbb5ak570AKT+&#10;7xgk0nUY5NNU52tjHXinZHmEYoAmXoOOMcUmBvyc5xTATxzS5OBgUAKduG+T6GgZ2LzkUwlvl+Wn&#10;qHweO9AD+Np+X6U3n58r6d6eT8hG4UhxtHzChDG/KEUbj1pw2+WSGNNyvmIBjOOKUiTGfs5UfWgQ&#10;m/8AeR9O9KCQZG4pPl3cqB75p/y+XL82M9KYANxbJWk555oB/d8inYGM+tICNs8DBOTRgbgSo4pz&#10;AmUfNilI+UcUwHjaIz0z/Omk5Q+lNH8Hz8/SlGN/U0CAZ8nHB5pBgE/PjFKccDFMONj/AC9vWgBf&#10;ly3BpeeaYpOV6U/nAwaBjf8AloP3XVutSEj58+3NMCjJ3XBxjtSjHlRjeCKEgEz+8l6AY4pR93lq&#10;cvl4OevamuDvJ3dqAIyf9KiCyHGfTpUwP7yXnkCoscjJ6GpAPu89aBCHmNzsB5FPAO5R5gHy035/&#10;LPzjOaQ53Kd3FADhkMM4zTufmpv/AC0OWozwcCgYp60wbNj5bnsKCSZRwMUhzlTjv0oAeOVyPWhv&#10;4zjHSjgHhMUp5oAZngcUjl9ijAwD6UcBuQTxSHcXjJk6dKLgTAHEXyDBWmsD5bcDk9qX5vKU+aoU&#10;LUYbMTHYSA3FABlw2NgOBT9w8pOKY2D5R3npzTuw5+lAAOZD8vannGT60wsUZP3WQe/pQD855PWg&#10;BeA4wM4pCTtY7eSelKOo470P1zgCgbI2JHlkAHnqe1KOXlyvG0YNIQ3m2wJHJqU8yyfKANooEInl&#10;7DkEnPrTGJJI25ANH/LVskDNPQfvXO/qOtADOOoFS7cBWwc4qMgi4kHmA80ufkoAcT8689jmmZ+Y&#10;nPFJ8+V6d6QE7cEYoAfnj71GOZDv54pONr/L3FI23I4oAeuPLbp14p2Bk1HHzwwPXipW7cduKAEO&#10;cn0qNiPLbJ7in5+ZaZzuPHFADgFMiYXnFIWHlyYUnmkHb1o+c3ceI8AfrQA9QNinpxUuTzgCmkAj&#10;kmhQckbvxouO47jfz6UYJSTG760Efv4wGBO09KQGXy2+YDJpCEQEg/Iep5o52vx2FOGfLxv/ACo5&#10;zQFyOMDzTnPA6VN/y7/cGcnFN+U9sHNO7N830oAYQNmSo5FIpHlvlMc07nCgt06UzOXOSKLAJz5v&#10;C8YpRncfkpG3GeMgHFSDG1/m54oAQAb+/SnZ77ab/EQSKUfpQMD97JJz9aUFt7jZ+NBGT06UoBwT&#10;RYBVwSxI5NLz5jDPakOe5FLzt6kcUANG7zFxFnBNShkZmwMe1Qjf5Zw/frSrjz4wM5ApCJSDvX5u&#10;h4o/5aH6UE53ZoAyBQMZ8321DgcGrKsPM5J6cVCwxKvzipAMk8gcdaAGsy+cSOp6UZ5bighc5Kjr&#10;1pOxyR1oAXqchOnvQeMjHUcUDORhRnNK5Pmg5HYYpgMbd82Fp4zs5BBoP3yPaj+E8fjQMjbzN4/d&#10;96cokDDdF9DTjnCAgEU7JxkntxQIXje3uKQYBOTzTf42z7U9VJmXO0UDHZ4Py9qbnpjpTmADAH+7&#10;1pkZHkyZbnPFIBc8nik+bbOVUEgDigkAklTQOpIQ8+9ADQW3nKYOac20RsMc9qD9/pzik/jB9qAF&#10;BYhgVOABg1KoAQZY/Wo8ckZpwJww9qAGkHzBx3oI/eDGelC583G2klY+fH0AHpQBIAMrzSHG9vl5&#10;oVk5+Q00li7fuTj60APG30o7Hvz0pnzfJxTstkH2NAEpEJ8sgkcdM0wgbWwv60xT+8lynHangjaK&#10;AAZx90fnS8cAmjBO35u9OwPMzsHSgQ0fePNOycDmoWLfaRwcbqm7jntQMON6Z6+tO4L8P2puDkfW&#10;nDyvOY7GHHagQdd3ajcwLcikO3eo3nGKTDDJyTzQA73wOtNzhzxT9owDuOQKbxknNAwGNnOcmngL&#10;5WRjOelChe/4VYhCm7hHklvnAx9aAH26blmLIAAucscAAda838Uas+oQeIrG21k2mi2mTqV5v2/a&#10;2X+AN2Ud/Wug8bam8P2TSra5SOSbT2kvJs4FvCBklj2yK+PvEOu3viLx6fDmiazJa6BYTsdSv1bB&#10;m2/e/A9q48TV5Fpuerl+D9pJNkN7DDq3xC1udtdkXw9a3Xy87Ul2fpXJ634rVPGWni00lE0ywUxw&#10;28a83T9AT6AVj+JfEsd1qSaF4c0hl0zTo/JeYf8ALeQcFm/GszSIrS2leXUZ4JbjdmNMZANeYnJy&#10;uz6WUYxjyo62ws9Tv70avrfi+eC3C70tlYrhRyBiuH8c+ILi60i70/TJja2CS7JRGMSXH/AuoFaO&#10;tajdyW8UfnOIiPuqeMfSsbQtGn1f4p+DNNtNOleW412KMlRnAY8n8BWlJc0lcxnU5Iu3Q9Y+AHw1&#10;u9Z1+y1K9snj0q1vFaaVh8sjDnaD396/Qub7LbeHtPsbOyghtorVUUKMcCqmiaVo+h/AzwTo1jp0&#10;EUNtokQZBwTJj5mY9yTmql5OdsDlG6gHFevTgoo+XxWKdV+Q5sEISf8AlmRVdAFikG3Hz+vWnlgb&#10;eE+XgkDihhkjjnHFaHGKPvoQaVQd7EsPypUH3/TFRsx5yBjvQArn0INN53ilGPLXnrQD84JYDigB&#10;o3eeTk9KafMMrERjHc+lPycvkDHaoznzyBkA96AFH3JSWGQaYTkcEYp3Gx+SajAwJTtHT1oAcQhU&#10;ZYdqafvvhR0Hemggof3Zo42Z3jrQA7uMKMimSZMZyAaTJ+UhzSkn5uaTC4o2CFsyLuNQEKLgnzOc&#10;fnQdvzAu3UUDHO6LjPBzTAbn5xlMelPKkRuS/wBMd6SQA3FuCwP0py5+1qeNpHQ0gKz8NGMdX4p7&#10;cMo2n7op0oHnLx06VH/E2ZD0496YCHJwSnOPWgY+b5hRzkD3pD9KBjjygGccflTYhhG3Sknd1pc/&#10;u5QV69KQ5MKgDHPJoAlYjn5h0qIkEAeb0px+4QQegqDj7QQQRnoaVwHkjd1qPcPOIweTxStx5mT2&#10;4FNwfJDEHP0oAmPEbDaM+uabn931pg3mEZAyBRk+Up245pgKeXTnvTjj5/XIpMja3AzigHpmMH3p&#10;AO78pT+PKb5e1RlhvA2nNP5wOKYBj92mG788VMMbR9Ki52Hjg07PC8d6AJsHaBijB3/d70gJ+Xnt&#10;TuxyDUMaJ1+7U8Y+WU5Ax1qqv3054zVoDiQc44qRknBiPz96q3A/0Z/mzxVkY55qOfAsJc7PzoA1&#10;/h7K58b/ABIQIMJ5WPxr0i9RftExwK8w+H2B8TfiYM4DRREYr0q7Zt8nJ+/xQxp6GchP2yUMnG3j&#10;3qeJl+x3Y2nlqrHPmg45AqxD/wAe90SAOKBXPEPjtx4T+AcxXpdTqT6V47a/8gqMlAR5II/EV7N8&#10;eFY/BH4TS5Pyaw/6mvFLZidMtk6L9mQ5P0qlsN6kvJSXMI68UYGMcU8/dGR2ppJ2jikIZwG+9QP+&#10;Wh4xQPvn5ecetAHD/Nz6UXAkyNyU7Jw2ScGolP7tclc7jUgwWILAcUAO5wgwMGjv2qM/en+fI7Uh&#10;JEajJ5zQmBIcc803nbgnNMLNwCgo+bP3MUAPBXcBk0EjLdaZgfMcDjFOz8icA4pgKduD8gOO9MOD&#10;34px5YcVETiTBHUdaAJVXg9hipM/LwKg52H963WjeQi4TOTQBYYsVGcUzPT5vWomZh5XP1z2pUKl&#10;5TleMZOaAJlyVPzD60cDzMjk45qNzxxLx2xRwYcFc+9ABISemKgO/wAxP3nFSkR7flVs5oZW81cg&#10;dKTAZjpQAPM5JAxzT8DJB6U35d/XkjikAtu2+7CgnhvSuA+NCI37GPxSOOYpLcnj3FehQfLJkKpd&#10;pB2rjfi1Hu/ZG+LUflfNJZRnH0xSkI+GbEt/Z8RDjBRRz34rTwMt8vOMisuwAOi2GXPyyEEVrrty&#10;eccV1rZHMwXcYSTADg8YNTZbZFlqiBPmxqHIyal4+0YJOccUCHr5hbOeS4wK6K03mIBjgha5tSPt&#10;yL5vOe1b9v5wiiy4ABHPrUtFxNVWIUgqfvcVejX9wPnBFV4ipSPIUnH5VZAG4AuBxWbLFZAVABJF&#10;WU+VIfkBwOlQqCHODzin87+DzSEOkIEseEX7vSohgMRjOc0rK2QSec9aNrZY5H1oAT5N6AzMAc9K&#10;TkhgG79acoBcgsenBp2ECoNoHJ5zQwIXVPLwVDEDpVYKC6jYRhxjmrRGXHbnrSAHz2AxkEc0Cub2&#10;kEjXIfvczR9/evGvGQT/AIav/aCBznyICB9EWvY9NO3VrbIJP2uL+deM+OXkT9sz4uIsQPmWsP8A&#10;6Ata0lqKp8JxXhRmHxJ1JlhyBDLxXXeF9h+M+rlmPPm/rXH+Hsp8WL5RKoJSbrXYeFOfixjgH7e+&#10;4/jXRM54nrfwudI/2mvHVsX2mWElc9sH+tfUSFv7KuQxGUc18r+CEC/tofEiTeMxWMG0f7xr6oiU&#10;5v1YHLQZzWUmrHRBWMB1WU6msds29hgmq0Gl6XcaRrNnJIwd9OmAc/3yMD9av2sjReL41+zjDMRy&#10;ODTDcIvxDjTbGgBJO2smX5nzA7axpd7400KfSZbS5PiIm4kD4WdAfkIPfIr6K+H+ukGyhlvcq8CI&#10;24/gDVfx34Ss9e0OOe1v0S9itiY5AMMGHQE9wa8R8P6lq2neMbnTdR0uSK9tL4o3+2AeDXJUpXdz&#10;aNTmVj7RvbSzlZuSSYdyOvv2rxLxpodyPLmGk7rd1YSEj7pHf8a9j8FXrXmiWLfZkkK2gJJPO0da&#10;peP4ZZNB06S0dnspQ8cqqOYH6YYds1k4JO9ylotz5q0DwbY3+s2yP8SUskkuGaKMHPmgdVDdie1e&#10;iaj4c8PWPge7nsdL1doYGWK4dizNEx43EdcE1yFvELPWTZXF3eRW01+GgnU4MMoOVOfTNeu6JeeK&#10;ZY/EMn2LSrm5tdMSPU7IgYv7Y8CRVPdBycVs25Wsw9nfb7j5g1a0u4fGKS+Q0cqzqySrx5inoc17&#10;X4S1i5l0uwjuni3pa7BIT94EY5qj4y0m2udGP2VYTEXaSzuFPf8AijbH93pXnemy3kU1tbyNcRML&#10;xQSe5B45raMnoRJX8jxH4hWS2f7RHxMt0K+UNdebHbDnNb/wKvEh/bt+HJ+0FY52lhbJ4ORwKqfE&#10;WO+Hxt8ePPA7ebYWzRydiMDvXGeEr1rH4/8Awyuo0P7jxxabsHszYNdiV0cctz9TdZiMc+k4QhJS&#10;WU/jXL6vsNhFlc4T5TXYXxmuPBfhyRIy5i0+Nx7hhmuO1VnOnaf/AKOAQDuFYeRutiPRWjWOIbsA&#10;gg57VzOowBvi/FumGGlzk966G0aI6eNsJB3CsPWpBH4q8LSC2XPngZz1oEdSWCaTYRJAFAHOO9Iz&#10;ZZflP3e9KAZdS0wiIBfKXd7VNeLCurwBXBwB0osNFTeV3ko4wwwc1fFwWtopQVBEfOazNQzHaysS&#10;QBH09au6PaPe+E7wl/LMfJOeopagi/YXDy5yjkCT72OK2/nedceXwvNV9Lgt0spEWFSVbGadcZju&#10;ZguQx6fjQDK9w9oJZVE7ZHbNWLC2tHTUpXBYbBge9Zr2rrfRNJebiVJGBW3p+BpcwLIeDwKALEKB&#10;I1OQcI2MntXnWvY8vX3EnTOfxr0HMYSVT5vKNt9K8/1nH9ieJ8EKHDcnvipqbDjufInjrjVtWHpq&#10;sI/M19beA5ru0+FvwmjW1KxyaOhUnucc18f+NWJvJlaXJbxBFj3+avtLREiH7MfwzuAq5t9LtsE+&#10;45pwQqr1SPSopALhJFgRiYSdp65rBC6pceJNTecLDGs37vB61cs3eW1imitJSDAgyD04qzeIYLWz&#10;kkkAJ6gdqV7jLd0wbw9pSvfBypwpx0qpJkWKESAkAcioLyQf8I5CwYcgYxVu22P4Ucm2HEfc0hHV&#10;6ebQeB45ZIwR5JJPpiuPvrbTtc03UYLDxPdRzfaghdJShAzzyMGt+0miPgC5h8xfmyu3vjvWK9na&#10;2+lXbWdi8c7X8TBlONwzzTYdLnB6/wDArwy9lc3LfHjV2OwO7yDeAcc9a84uPg/4FElko8Y30weX&#10;HmKeOPYGvteIrL4aijdCUewRWBPcivmb4361d+C9L+HUtn4da7/tD7SPJLcKwxtbPoO9Lmtolcqz&#10;keMeJPCnhzT/AImfBLw9oyFrm716BryLduYqGHPr0r64l8O6Vb/DjWiln+8i+H0qKfQiPB/Ovmr9&#10;mZbvXv2jv2gvEGtJ5+o2umhrVmJ2xB+yr04HGa+u0M0nh/4hJJK2f7Cvto/4CatJp+9uZNK910Py&#10;XsVA1r4hoS2U8X3Y57fOa24sCVeMYNVDAy/Ej4qoFIDeNLok+nz1phGUKfKzwK6dGlYlqxJn9+hK&#10;9qfuHJ3CodwMhyjcLyKrpNE01wM52nvxSsFy/uHGM5qtO7F14xxSGTaCf9HUbDwGBNVC2pSW8fk+&#10;G/EU8hl6RWzEfpRYCnceQfOUh8tEckjpXORJAty6+fHkSnqcV6Zp3gz4zanEDZfBvWlQp9+4TYP/&#10;AB7Fd5onwG+It1LDJqnjvQrEFgWVGLsPyolUjHd2Ek7ngYliSSUvNAiAdciqkzwyzIYrqdh5g+6K&#10;+6NC+BHw3t5YTq3j3xBqDKBmNCEX/GvWND+HvwO0+9ia1+BGiuyEYkuiHOR7E1lLEw6MXLLm2PzT&#10;s9K8SXmtwLY/CjxrNM4Cq0VtIck/TivXtB+Ef7Qs5tmHwqW3jcAh72QKQD3wTmv0itRosNtAtt8P&#10;/C0GFAUw2yLjH0q6005TJuGIzwATx+tYSzFRTSRr7F30PjLTf2etWntrCXV/jhp9vISDJDZRcj23&#10;GvWdJ+CfwQsdPtDdeHdc1GVVXL3FxwT9BivcGmkLffZeOOc1EZJdjfvTgmuWWLk9zVU2kc3pfhv4&#10;aaZBH9i+Bvg9MKNoa3Rs/ic10wIKxfZtN0G2XZysduq/yqJjkDkdqikIwR3PTFcbcm9zVR01KF5K&#10;wvcGSZy3YMQBWexbzVJikAHYk1fuFGEyvOetVOMfd71HM+rDlBVImjcJHyPSrMROV/drnf3piqPk&#10;G49Kl2coeetNSbKSNEOSUynOB3qUEbmxGe2Kpx7txyeMVbTOwZHAFOUmAEHg8YyajxhXO7t6VI5+&#10;Rfl71Xd28wYiB4qQHjGVIJ6VIOjdKhBbauYSOOKk4+TjgmmIeMBHPOQauQk7CDKPoKqqpyw29vWr&#10;KKu4Eucg8VSEXoSFvYflzmQYrnPEYJ8Y2TYxui/OumhCfaojjkCud8TBhrPg5iB84fFb4d+8HRkW&#10;nyH+y/FsO8HzPDdyDz/smvznu4zH4q+K9u0YH/FWXJHthia/QuwUf8JKg2uC2nyqefUV8NeJrZov&#10;2ivjnbvAAYtbmyp9DyDXrUdGzNapn2p8Orl7r9kb9nyZ5SSmivG5z12ZArf1REk+GfxBh8wEyaBc&#10;Ee2Frivg3IG/YY8GsSCYby5UY+prvEXfYa2PL+94au+vb5DUVVfQwpSsfn1DgTyLs5TXbkc+zVrR&#10;/d6frWagX/hIfEan/ln4nvM/99mtGMgMR0Irlsd6ZK2APujmoWOGO1AOOtSMfnIz2qo7fvMeYevW&#10;lYLgXw67ogSFOPxrAv8AcLiNjtYhSQuPu1sseQMnluax73Iv3JuFGU4GetXBWZMjzvxAoaztmjuH&#10;bcW3LjBFZ9i5HgHUQYWYJJnA6471r60wEdwFGX2nbkcCsjTjKNI1M742IBDA+9daOSSszp/Dxsv7&#10;a8O/ZklWSZ8oOwx1r6b0hTP8PvFnmkFh4elAPvtr5b8OtKni3wurX0QQXhz8vQHtmvqfSGiXw/e+&#10;XcAo+lkAD3HNZ1vgZpSep8YsZYvHV++JGB12dcenzV18Bj+yu5aMYK459awtYQQfG34oW5gBEWrl&#10;lHpuOaYsjHKmdwpcHis6T5om8vddjtA+xrcYOHAya434hxbvhXq3Xhoyv4EVtvNcPpcGyMMY0GDm&#10;sLxa1zL8KLhJQf8AU9R7VrTVmRJpo+fojOHkdIJDhANw7VbjnvkBZbabock0+1a4VpUUxAKx3cdc&#10;1YBfa6F12gntXboedZooPcXpLFlO0npioJpA/k/uQpA5xWq6J5T52jK8VlTABXxj73aqViWaWhAt&#10;420wGENmcAg9OtevT6PqqXE8ttGzFoV2rn7ma8j8PuieN9LLAEfaVr6m01oZLeNoyh3wJnJ6VnLV&#10;2N6KDwnZ3FrpNl5t2Hk8omRj3JzXXROdtww+60nA9KpSRGO3jOSP3ecUW8gaNztYAOOKwrR7O56F&#10;BWNQ7cYDDkU5cbuai3Lhs2+CRxjmnIc/wn61zM6x2sKJPhj4iRUyV01+T24r41uV26qxxj/iYSBy&#10;O3NfajR7/CfiFQDk6POfrgV8R3c1wfEF+PsjKg1uYEkdcNWtHqc2Lvymmu3IIxjYKFP72cDGBjB9&#10;aYhXkFOsY5qUFfKjQx4GTk10o81MVCu6dT68GpiqeSw9MHNREKLaJwd3XIoVt2mRe7GmNkig71yx&#10;4oALf2jgEfuGAamfN5TcnJFPQt9nl+fauw5YDpQhXMjRdy6nr8flhlMuSfTn0rp/3ZWb9wc8YP0r&#10;m9JBXx7q6oxK4OWx/SuhUt9rnwp4Y8461SExxKlgQ3bp6Urh/JlPGNtOCsInJQDBpWGbdOc+oqiT&#10;BcR/2mxKEj61NbOw1SU7lwYiB+NR3AIuJ8J91hUCufMUrGAOM+1FxWOZvgR4h1IEZ/fmqx2lCRGB&#10;jrzV/Uw3/CSXPA+ZRg1RIcIeRx15pmbBDjf07V09rvGi2cgbIYYxXLj/AI9pRs/iHNdNauv/AAjW&#10;njaS2SD7U0CLjZwhM+AeR7UwElwSc4FOIcQENtJA4waQH5IyIx70xkWeWz3PWpAcw3OFGCBTSF3k&#10;lW/CgjiMBGxmgQuV+YBW5HFMVZgko8kfeHNPYMd3+krkYwBQS+5i2cYGKQB8v2u33DB21Cys11LJ&#10;k8n8sVIdpePLjIBxUTGc2zsCqkNgD1oAP3pduhI6dqg2r9qn86RkIHHHWnf6SChzgnqc06Ri0J3v&#10;uYdwKAK5Vt7BANueKQ+SEQMOSaU+ZkgAj5etRYOyIs+Sc4oBEcgP2mzKwbf9JXaK+lvDxjk8AeH5&#10;fOJb+z1BwemBXzadwm05mdDsfnPvX0P4SLn4V+HCQuDnpUtg0WbiGIXc7tGWkLdSelUpC7W0wEqZ&#10;C8cVtagFS8GIjjZzWC5xdSMoxuNMZWAcwQ7my2/k46Vq25AmhHkPksOexqoQuMZ61oW+77PDlV6j&#10;HFSNnYQKpitMQMoVefetCS3V7UsCDgDOe1Z0Ukg0jTuUyF+7VlJ5fNjAjbG4d6hopbFmFZMqBJnH&#10;FainEf8ArFzjnNV0AFx90fdzx70pKFHznJPWmlYB7bi+S64qzHvNtNgcKKp/vAyAKPu1aiL7YuVG&#10;etUhXJlIPlkpkn3qyeI7nC5IUcVSIk+0gBMirgZNkZ8txlQM0EggxF80XDd6t9I17DFMjjJDlrgn&#10;HI4oYsVjyu0A8e9AD85cfzocdcH+HrTQTuPGeKU7CnD9uaYrFU7xC2JF4Y84617d4ZdJPgroh2YK&#10;FwSB1rxNvKaCUAdznmvZfBe5vgxrZBXFtOoOD/erKp8LNKekkXyyfaACOuealg8pXncM5k3gKT2G&#10;aryn99kQ54qWISnymZF2+av864Ynekfnv8aoET9vb4iBoWCyxQuMf7tcLalTZ3SrOVBY7fWvWP2h&#10;Yhb/ALZunXBjJE2hoSMe1eQ24xbaafsuN05IYGumOxOJacvuNmEYsZctyCKcc/OQ/YVGGKzupgY5&#10;UbSOhpzHC9RVaHOWkdAlli3O/PLAda99+HtyoiTJba8aqQO3WvnuNpFFqAyEknGRXt/w3ZxqIDMm&#10;ftsWB6881jU0sNH1DYWaRaBqN7LESEiHlhh1JrkNZvZJrzTEXTZn/wBK+6B1rr/E99OfDvhe2jtE&#10;jUWiFlU/eNcBcXOoJAHRYPMVhgFRyKrm0KSPU/DcUz6dNF/ZM+1lTgg4P417TpkEkWhxhfCF3KPJ&#10;HAU14n4Q1i+aytrcRQgouQdvJP1r2vT9e8Qf2PBAmsWkDggbzEDiueW5aZZluJ1gZR4Fvl56YPFQ&#10;pJq5lh8rwtKz5wqtwOfrWfrWo+PlubPy/iBp5BGWItlpLG48Qyws83jhW2oS22ILn8qSY+Un1G3+&#10;OZvLMWnh3wZFbHGVd0yM98mpbjSfFQ0qB7nVPDzt5amSSKVeD9BWLqNzfyaHqCLr+o7yjDImYVz1&#10;tAYPC6/8TrXJZZLgli87EfkTRcdjoZ7aRZyr3YZnThh0pLGG4juNpkTl+lRNKP8AhH7E/bQXCgAn&#10;tWQl1djxrYI98yKBx3zmlYZ6Dc21wfDk0rWgwsWd3rXFRtumuiVUIsh712U019/whZDXYClO/cVx&#10;iw4u7o9AZBjnigOhr+H7/Sz4h1yzupAiTJhSRwprclZ/sGuaeZ4X2qzWdwy5xXCz27gyyGwyxHyl&#10;evtWxp2oXB0x4p9LcvF9yQ+lCBmUk+oPJ5VxNE80M7BmwASPpVo3Ei+YoUkAdS1SatbE6cdUtraU&#10;vGQLiNfT1xWMJbd9EnkVjukiOD6UxGBrSpNqtsVnYsJMjnpiu3+HFlAPiRf6m+oyiSKzKqqjg5rz&#10;kea9zqYeaHhz827pWjofie60XUZD/YQvo3JxEOCvqQe9ZqWpbWh9Tm8iQrkPhnPJ9a4DxhqTWPjv&#10;4EaobKMrBrgWVuhMbH+QrzS2+LPhC48Yy2moeDdY0+NplC3LD5Q3uOuK7LxlLpmsfCbwi2meKfDN&#10;4qWshLJcqG6cfLnOa6HK6MVGzOQ/ap8KajqfgH4K+IdP00TW2naikt8YhkiGTDZ46jPWuW8JyTHw&#10;Xo7WqQrbtoUahARhcL616R4Z8fWL/AzxH4c1jwBrEl/ZW4gWOWNmivIG4wW6DaPU1xFhqfhD/hYe&#10;taFpnwweztI42cyRzbwHbqDjpzWE2noa3bVjQ0oa1FceINtj5jeYSdvIANch4he5XWrbfaPlp8kg&#10;4r1zRJbSx03VI5bJT9ochnY5OB0rmPElvps32kqgxtJVsUrWC9kZ2mrJc+DNaRYceXbgh/fFYNml&#10;8Nbl82PY8dwRz/EPWtDw/KY9N1eFNaL/ALwgLt5FdVHpyPp1vNJIOWJB9alahcqRvcLPa7bhsnGT&#10;VfVrKG6NvI1tIXR1OQetaLrGiHCDKjg5rRsv3unXDmJOFIFUkMxozFHDbIsrgCMAg+1WH8treNgm&#10;cr3NQXEM/wBpu8kFgx247CrFqLQ6TIHvsSqDkY60WAyrgMba4/0cZI4rOtoH2SKUJYv610KKJDMD&#10;g4Q44rMjwL3eMYWYg0AVL63k/si6ItFyqcc1o+E4IRZXxnhVmfOAegxUV2JTdwL9o+STFdXpsNkv&#10;h0qlkwkW2yzetJySWoeR5fr67fiUBGiqrT42jpXY2Efl6Laf6MgzECGxXOavG7+JI5fKACyNuatb&#10;S76FtIt4nmJZSQOOlPoM0J3TzYg0QzmpICfOlIUKTjmqlyV8xuc/SiEy/u/3xxjihMR1OQdJiRnj&#10;b5D0FYTYjlIEa/63tV+xE0kd1jnaOT6VHdW7CN287kcmgCysm+1hV4CSuNpJqw82bID7UqgJjBrF&#10;ja4eCFWmyVkGMVV1SWSOayUzMFWPLUAbFpbSzatCMqTuznNTan9niwkygMo+UgYzUHh2dZJoZFmy&#10;Ax5zWvq6Qzyxl7QLg5VvWgDmLd8Q6ixhZYywwT3qaVyba2Ko2B1ArRu4I5fhR4jkiKrJbOm4AdRW&#10;Pppml0pnYMAsWN7DGaNwG3G1LIvvIBX9afpk5MdyDKCc8ZrLvZrk38Ef9nPj5sMOlV7MXH2m5WO3&#10;3/vxkA0xnWyq7wghB155rQsJM206FjkDFZ7My+SCpX/Ruat6Sin7WSJPmY4PrUiZakYKJ8xEHPBB&#10;qi7O7q4kJAIq3fjbYrhGJ6GqKA/2U5B4xximBaUr5sR8xCCn5VdgxskO4ccmsIsy20XyH7/QnFWz&#10;I4hiwp3Hb8opoDTklRiylcnHAp0RjEB3MO/FOSH/AERnaFd3lg5zVBjmZwu/O/FD2EVLy3sZLqN3&#10;lJCygrjsRWV59wfEc5EOERABj0o1e5mttTCLby825ySO5rI0w3QkeV7gkyOxINSkJm2TzjZ1pFyC&#10;3Bp4ClF5Oe9IQROfSusyJBghfnHNMGN7Ag/Wh8LGV8sE5HQ01d3mnMfpzTCw8qn2Z1O/OeOaIll8&#10;t8yZweKU5KtzzSfP8oyetMYpJDjCDnrzR/yx+7zmghsqRjAp3c5FACDqOc8UY+YDd1NKMcAMaUj5&#10;n6HAoC4rAeXHgc96Q9YhgUgJKcjvSHG9ctz2oAlGPLcYA5pp6LgjqPxp3Hk5DZ9qQfQUCF48yU7A&#10;OBSDp0NBztPHegDn+dAD+dmcAnP5U3gknb9KM/e+akHI+99OKYAciHgDr0poPP3albG0c9qjAIbA&#10;IyaQC/MWX91xmnnO1FxxTgG8vBP1oP3Mjk5oAQYyDtHTmkO0q42tjIpwx5i/L3prFvtJwwbA5FAA&#10;QvZxnvilGMuNg6Uq4wSE6nkUnybSST14oAeNuzr3ppxtBDE4o79PwpD3/d457UAIRmNCR0p64wOD&#10;S/wnil7npSATKgMN3FNyMgbT0pxVCrk5Bz6075QjHcKYDdrFsEjHanEH5+tNycjFKGYynjtSAaO5&#10;H40oyY1w/c5owNvPrT1EYjxtNMZGeGI29uKMHaMtwTTjtycLSDHlzZ65GBQAny0oA2KPMHWg4OD7&#10;UgyAeKAFJk85BsAABph6JiVic81KN21jyaYVGRwetAC7m38Rr09aN3KjaOTR8mX/AHRHTvSdz7UA&#10;SHJyCo9qXC7R82ee1A2eU3z/AMPSom3B0AXNAiRsiSPg8ijvSEsd3yY6UmT5vfFICReHJ4zigg5Y&#10;9TmjJ554pSWECkSHGfSgQ35s5x1owM/1p3JBO4YAo+XYh8zPXigYgH3vl4xSn7gGO/FIPuHmhs+U&#10;Pl70CGHoT+dGAI0BJAPelH3SQeho+bHLZpAGHEahX3DPeggnyxsCjd1z0owfLb5u4pSBkcNyPWmA&#10;8j5wAyn5etNy37wbeB0NC7ASdpGfU0EjefnxQAgwUXL5OelOK4Vzx0pAepGDTv4Zx5ZJJGKAEVsx&#10;sfWoiDuxtGAeKlO0D7tN/ioGMHTpS7cu30604Ku8kmnH75wKAGAcDGf8aUhjs+Q9eal5xy4pT9/G&#10;R+FAEYA3Mdw6dKceg+c80vfhaZ8vmck+3FADu5NINvmPmT+HrilwNp5oxyOaYB832Q/u1J3cGnqG&#10;MWDMfu8Co2B4+Y/SnAHzlOD1pAHAVR70vcccUx9/mKVi4B5pffHbmmA853dablwWw64zxSjBB+YU&#10;04BbigQ8EeYvIpxxt61ErKGCkEc08ng8GgBjfw4Iz6U/LeWBgdKTaPKc7B15o+QwufNb8qADL7hT&#10;Pm/xoO/MRAAH161IPuHLUANxwPlNOHVvmpP4QM0oGAzEHApDE52kAjbjmgbfKJzS4Qq7B8L6U3jJ&#10;5pgNJ+Zead6fPnimAHcg2k9afjpgUCDAycMfemkjahwetLzufIxSAg5OeKAF3PhOmO9KM4f5+tGF&#10;8iQYJ/GhduDwcmgBf4oz2zQx5wO60Y4XjpTsDcpJ5FAEGX81Qf73Jqcd6axh81+PmxTd3XkUDHse&#10;FOPXmmgvjrkY4oBX5sgHijnAGDjPSgBCW8tuFPPIpe69Pu8ClAX5snFCgfP85zxigAAOCCDgmkGA&#10;MbRgmnnPfPHakOKLiF4CY8odKTPzdBRgbSP9qm4/ftkH7v5UXGSZBKkAHFIR8x4pqnp8vGakHLSf&#10;OOBRcCMFtz/u+/BpT/rT846U5sYyMGmMeSMUALg7kIAoGeARSrgI+QfYU7pau+BgEcZoAbgFQNnf&#10;1pQCPMAHbik3ZwwXHFBz5tADRnDHack8035tv+qPSpDwhyMe1JnmP5+3pRcBACbYkL29aYgPGXqY&#10;EeQ42d6aMb+lMBB/q26fWmHnA29+uamwPLPFR8eZ900gJFC7QcE8UrHAP14pTny+nFRNtMS/Mc5o&#10;AP4wdtPYZXoaYAflznGKkAGMFuMUAMA+UfLTiVDrkHnpRzjh+M9KbIrMExzg80DJePmwKcB+7Vhn&#10;pzTeNjj2FLltqjjApCE6O5BbcRQM+WQepNHZulJztPc0AHOVxS8/3abldxHNPx8p5FAEW6T7cBt4&#10;qY5KHnvUQB86Q5GMVKB8ow1AxQPlJzTCF82P60/A+bsMdqbxu696AEkIEhwo4FOA/cSHcRTcDD/N&#10;TwRsxnt3oEA24Py8kU7HyH5e/WmqOOVzzUh3YYZOcdKAGf3+PSnYG1hkYox+4XJPLdc0r7dqrtya&#10;Bkb4DJwMY9alU/6OeOpphClFyKUb/LUbhhe3rSAfhcnEfekJAZisQySKd/CnzdulHcUAK5QWzYj+&#10;YrUaFfJX5ee9OyN3NMP+sU46UAyTPy/dpDnzAN7YNKfunimH7w+Un3oAlQfPgnjbQQNpBb+KmqTT&#10;sjkEHpTAcuwZ5w2OtRjHmOcZBPTNLxjikPIJ4+lIB+TvTj1pPXNPGDbDlajbAJ4JpjFOcjjinDOD&#10;8vao85kTHAHWngjnBzQAowVyB3pBnzVPmNS/Nh/lGOKQ4wM0ALwdxLOT25pF276d0HA4JprEi5XA&#10;GNvIpAOO3fkL+dN5/d8etKuw7iSAOwoyfLOFFMBec45o9Oaam03PNwc46Y604lvNcbfpQAozn7tJ&#10;xz8valJIjHHNMY53ZIzSAeAfLBxk5oYfMSUGKaM7hhjTzg5+bNACrja37sc0h5k4BA9KVN25yAMA&#10;UjbPMc7+vWgBepalKrtT5j1pnOABnrT+dx4oACB5czAk8dKj52qNvOalP+qb6UzktGR0zzQBIAd0&#10;XyjilY/vjgdqDjC/PRwd3WgAABJytKByo2MaOc44GMUodvOxtXHegBAr+Z8ykDBpFP3+f4qnwR95&#10;xtweKr5+9hR1oAf3Hy0nO8UZO3kGlGdzfLQAvG3kUmBkcHmnYyOnfpShVLjg8CgBY8+YflP3atSX&#10;FvY+D9evZY0JhtSUU/xMfu/rTbeOY3OfKOAa81+KPiXw3p2k6JZ3WvW4muG3x20Z+dyvdh2Ue9KT&#10;5Vc0pU3OSSPn34v+J7238EeIrc6nK2qa3Pm5ZThljJwiDHQHpXjN/wCd4f8A2XdLtlmsxrviEl5x&#10;FIC0UHYHHTil8T3v9pfEjxFdyN5nmToFJ6RqnQD6Vw1zF9o8aX8iQahcTLGql3lLAAdhnpXjYh+0&#10;l5H1+Gpeygu5laRJd2VpeLDdnfcBjI23JJrotMjvPsV/JdNMzNMSu70q7p2nxJcxyzvCHMnCn+Gr&#10;mprNPqmm2dpa3EkskqoRAm5stwFAHJJqnFyYpzaZkRLcT+Ipkit7iYiYRhY1ySzcKFA5JJ9K+9vg&#10;Z8OYPD3gptf1jTLc6xcWG6CB8H7HG3I+rnv6Vm/Bj4X2ujab4f1rXtJtjqRtRJaWcuGW0Dc7nz1c&#10;/pX0DfTl5FUTvsU9M9a76NHlXqeNj8Xf3YsqXE00l1IWYAGUk+9VpQpSDCcHrmkLD5cY9hTxnAJX&#10;pXStDxiDnKDYeO9OXHmuccbevrTXxsfDDlulKNo2jcelACjPmng4xTCMqeDTv4l5GAe1OI9KAGYG&#10;3G3pSbSYZORSSb/l+TNOBwDx2oAi7LzUZz5gw9PYKXQ89DTDj7THweBQApLZZdnBxzS7X2SESjAH&#10;50jFRuy/U801XBhuAGIGPzoARfvEFePWkbb9oZdoxj86OQiehPrTWAzmgBpOcH9KOd7YQ54pCOQD&#10;0qQY+cjt60AREHzQfKPTrSsHKdMAdKTccvzxu6elDH5h83GKAIwDuP7/ACe2KNzHPy45owPKmITO&#10;CKDjPQg44oGBYkj5frUYClJMj+LipBs3Nk4IFJ8u9vu8daAGchR+7aj/AJZN9KUk7SNo5owcngUA&#10;NLKYkPzdDSKB8/X71I2d5HlnHGakGPnHOQtJgNbG88dqZx5i5A9qAW56YzzRkZ6c0hgNpvAdwHpn&#10;vRJv83aVGM9RTGIyML39af8AN5THnp0poBp5c4XAx0pfXn6Uw/6rtn0ozzQ2IU+y07+FeaQ42H17&#10;e9NX7zcdqExkh/1X+r57Ug4ZPnI4poyW4bv0o/jAKfrTETAn5fl+tHGU+TjPrTAf3Z/d9/WjJ3Dq&#10;PWgC0CuevWpATgcVWGcnC1Omdw+90rNjJhuKx5XvVoY2xZ/u1VUnc3A4YVaLLsGFzhOmKSKQ8f6i&#10;Yhc4xVadS1k49vWplY/YpgWA+YcVFIR5L4U/d5oA0fAu1Pib4kznLwL39K9Muwv2uU5wMmvLPCTr&#10;/wALfsVU/fjcH8K9TvEJgl4A5NFxdTJLp5pxjqasW5Ja7G1sbOeaqoiBn65B5q9EBifDDJjNAHkv&#10;xuRW/Zc8PNtP7vV1x+dfPVm27SbHC5Itl/lX0n8X1ib9kTUwSN8WqRHHpk18z2XFrH8/W3Tp9KcR&#10;9DTG7ABzTW++RuwMU8Nx07VCxzMQHFAh6hdowTSMFIX5e/rTQSIqVn5HXigQgx533T931pF/1sgL&#10;HGaQYMx+Q4x1zSkNtbBNCGPLIAowe4pApCgHnnIPpQNoA4XpTvm+fg8DpQgHcbqU4zg+vFRbvl4U&#10;9RTwRvTJAosAN1+4cUDBwMcUpP71vl4ApP4icdKYDhja3FQkfv8AOcc04sMtwai3fvVwSSTQBOhY&#10;s/C8Cl7MPlx2pg37Zfl4AFNP3s7m680gIJ/uL8xzntTLZLgyyht4B6YqwwBcYC+9WImAuCPLHIoE&#10;QfOJ9pB2561KcCPr3qSZRuwsZ61XLfvZBuye4pATHOF5XGKFDbyGY0wE/ZwAD1pCSXXLZJIxQMTd&#10;CZ5lEqZHUZpuQWb9334rMvreYa7YSxXLoc/MB3rQjA2puYn5RQItxnEsB2jO6ue+I8Rk/Z2+Ikan&#10;LDRS2PYCt9B+/AY8BqreJkWX4SeL1Ckk+HZ8k98LTGj87tNyLeUE8G6kHPtWuoXb0rIs2US3yAAm&#10;PWrgH2+atZScfd710o5OpINwkgYEHDdKkbcbrcMD5eaiyRuIVj7U4keXlmye+KYFmxhU6m4aRRwT&#10;uNbtsMx3e6UYD8H1rm4i3njlvbmugtSpVQ8RwehHelJaFLY3bdV4xyGXk+lW0C75h5eTnrmoLcJ5&#10;XFsR+NXMEygBiOK5y1sIB8zfL+tLgBWOQOaAuQ45GKRuIwCc4pgOI4hG8nNKoPmEGmBgVYBzxjHF&#10;PGRNFlT7nNACkje2IwB3qpLIi3MAMb5Jq6+3niopEVri3bjjqMU2BC7Hys5UioELmScAlc96mukU&#10;R7kEmSRkelV03iZCAOByKTCx0OnMm7SACCzahHk+mDXmHjqFB+2n4zJh5fRoGGf93rXpumbP7Ts1&#10;5A80H6HNeffFFZovjx8L70H/AI+tAaNzjrtPFaU76Ez2PJbEqnxkvsxHi4kCj6123hdQvxiuASMt&#10;epz+NcUwKfFqVi4GW3AY65rsdDeMfFbTzvG576L+YrpnsYwWp6z4Tjkb/gozdW/mMqS6Whk29wOR&#10;X1USRqk4KkII2CsfavkjT557b/gonZTRk7hbwA+6kcivrGaXda2BIABjz+dYS1RvE5u7kuftkpWI&#10;HazbT6U3RrZP7avLq4neR9/GTWq8QZZuUHFRRiFGRRKcluKhlI6JJoxBOVtNg6jHt/jXz38V9Oik&#10;1vQNetLRlmJWK+ULjBX7rfj0Ne8bR/Z7lZeflyBWJrttpd5pFraT2yCORlEwXuPT8amSuikrHO/C&#10;7Vb1fDFgjaibaWRlkt52bKll/hP+905r39rmyu9NvLxPDISG6h8jWrPHEco4WRPY9eK8u1bwlbW/&#10;wN006VpUscC+WxRGJeEjoc9ea0vCWs36apbxSaZHJMkKQ3MR/wCWqkYzj1FcST1ZpCTMPxX4fRbf&#10;UYzallK74W7sp6Ee4rhtMvNVtde0iWbXntZdLZljui2BcwNw6OO+Acc17X8R/Engzw54Csnuru01&#10;DUpLd/7KsAw3JvHzM/cBfevjeZ/G3ijxBcxWekam0YuSZRbg7QSemR2FXDXoaS5WuzPTtU+IXgSP&#10;UfE1ro/wNuruz87cbqW52qZTy7Aema4CXxTpLalfyH4WxzKXyw84KY8enriq994R1HTtHnt7qSSK&#10;5aIEoRgJ6fXNReDtF0Cb44eDP7a190gW5MckSjCuG4GTW6jZpictNdzhPGeuaRq2q+GUs7OWFYrO&#10;USqy53HsN3tXmNmIYdVsWE5LDxTbFwR0AevpD4zeBf8AhGfFGg3emuG0W+gZoMDd9nc8lS3oe1fN&#10;JeM3VwSVLDWIiCO/NdtF6Hn1ItH6t6NeA+C/CTi43JceELXbj/cFZupKWSVig/iyR2rI+H9z5nwV&#10;+Hhdd6jw9CEY+y810WpxW/2CcpdM3mRNn/ZrmUXF69zaDujmLN2W34ZT+8IJFcl4hldvF/h9AW2p&#10;MD16813mgxWLG9gJDOWbkmvPvEauvxk0iDeMi5H1Az6U3sNHpWjRXLiwmKyCNrQZU+1GxG8Y3I80&#10;HbKOK0Gmnj8G+HEjRSwtlDADkVUtYox4gWZjJuYcjtTATxHCyeHZSsIO5FwB1ra8NW5T4TT3BiYl&#10;iQCTiq14sclrdAs7FU+X0rrdIt45fgfcqJGBRHYge1IGYunyMusXCGBfvjHvmo9YEkeuQk4GccZr&#10;D0m6D/ECzCyMUS9KsD356103iFIH1qH/AEk52KcCgRlF5Tb4wSQvWtzSkT7Bet5Z3eWcn0rmjfWs&#10;c7xNEwcJgcV0GkTRHTNTzMvzMMAd6bGQ3UszxpHHIgKI/mHFeZ67MV8I62huAGUOPc5r2Ka0gGn6&#10;tKISrtbE4rwXxNvGn34IbcZXz71EnFocdGfL3jEr/b/hlMcnX4yff5q+3tOMJ/ZC8NxhGBl0WArj&#10;tha+GvFRP/CfeHQVJB12ED/vrmvuaJdv7NvhjZGv7vw7AMemVrSPw3JqfEjrvA07t4bgzAHQKVOe&#10;xFbN9BNPrssZtSERskZrnPAk0EfgnUFLjm7G4+leg3ItV1WKSO8DeZbjHHSokUjlbmFf7LVUUcMB&#10;g+1W4Y5j4eZTEFyvIHtWfq87Rz2uJAP9JGQO9dJo+2aGYhSQtjlvxFK2g0Zls0anashyD82auEyO&#10;soWBWVJBls1jzEpqmqqCQfNNXLFpjp03G5d/PPpQhJHo9px4U0xi7jcq9favm39qm2Fx8EfgzdGE&#10;E2+ruoP1FfSemlZPCOn74tqgZGPavH/2jIIJf2J7uYWY/c6rAV9jkChSsylc8a/ZWZY/iR8b4Nnz&#10;T6VbkYHtX1s0YTxF4jj2j5tLuRj6jmvi/wDZuuVi/azkt/O4ufDLY9yor7dkRU8R20rMSHSdW49a&#10;qrJsygrNo/LTxDpmpQftG/EmCIjYPFl2ZOOxckVLb6ZrksyoNLROepbtXr3iWytIv2nfjF5ltlhr&#10;bMDjPBNFrDbLa3kkVuQWPJPahT0saOj71zzdNDullYyIHOzG7OAtbvhzwTban47sILnxZJFDJPlx&#10;CBuYDtXaxw2z2t6rQNhh0JrT8EPDF8fdHgEZXML+WSc7h3rOVRrVDqQsrI9F0n4dfB60u9OCfCV7&#10;uRVGZbq4LjPrjpXq9naeFLbSbeO2+F/hNNkeBttkG38aq2gRWmCxvkEnJ961AP8ARmIOePSuOeKm&#10;nYUKZnXEtx5mIhAikcrGu3H5UQvfLFGouJA3OXYk0kqt5rnefepIixU89ua5pTct2aKFmWohc/Iw&#10;IJJ5J53VdjXF2+9DuC9R2qtEWDAeUMDpzV5d3mBiee4NS5F26liM/cG3jPWrKkgv71Cg4bgfSpTn&#10;PTNLYCRWXJygowp9aZxtGfTpUmV+zyElTz0oGN4DGoSDtPT609uopGxtf6U1oBRmz5fSqqghR8hH&#10;J71ckByeO9V2BG4H2qWMYCdxOKsR5K9D9ar/APLPGKmh8zjkcnpQDLsWME5qyB8gGTyaijVvm5GM&#10;cCpum/IPbpRuSKyny2HQ4qBQ2WXjv1qxkFe9QtnzJCFweOc1QIQbiUGBwelIQ3mAMuD6U35/OhbA&#10;wDzUgIMszc80APTO77zH2q0v3SDjOeKhTbyNuOamyhnQeZgkU0BoQuqoCYsnPauf8WFc+CXWEn7+&#10;BXQ24AjDFA2G6Vm+JY4W0nQDwNm4/TNXSfvol7HO6duGsWblRkjAGelfG3xMUQ/tqfGr5B+9hjbH&#10;r8tfYenAfb49s7EfaF5P1r5M+McRX9t7XyFGX0iM9OvFetGVn6kRVz3T4Fzbv2S/F0Rz+51pzj61&#10;69af8fMSHbl9Euh9crivBfgHMrfCz9oSFm+WPVbY/nXvVubc65ZFCSRYOpHpkUTdzGx8FXNv5XxW&#10;+KcDLgx+Kbk7R6Fs5qPKGWUqT1rc8Tobf9rL4twlDltWJOfc1k3Cr52oKsQUHBBrle53LYrM5DHJ&#10;796qyPkxYQ0jqwR9z5O6m/Ljp2oQDgTmT/drn9ReHYSZjkHgetb67RIckdOKwNVijcWoD4OSTxVo&#10;TOM1OQtZNv2YCnaQOlYlosY0fVmFwxDMK29TD/YubNV4I/KsazG/R/EC7QCqGuqGxyT3L2msTrej&#10;bXcH7YuD619X+GvLfS9GjEpIfTuSfUV8j6M5OueEFL/N9savrDwy8Y0nSGAAxGBk+9OsvcJp6SPm&#10;Xx8Ft/2nviA3lkebJH+OOKwUmBdMogwvJBrofi6rx/tRRIQAr2u5j/KvOGnuE3iOwMj5x97qPpWd&#10;GHu7HVWnqdla3SDUlQagCCeR6e1WdVkil8Ja6jQAbbFsKfpXmEU2qp4muHnW4iQSKUUrw3412KXY&#10;uLW/IuITusiCM9eK25LMwUrnj1uc319x8xnbnPb0q8CNpzF16Gq8qKvi6/UJgC6cgZ681YALMf3w&#10;UA/nW6ZzyVmRykFFzjiqMiKWlO5gCKvHywW/dnJPFVpicuBgYSqRDIrBnXxNpRAI/wBKXOK+sfDC&#10;2j+HfDzjzOYl3Z7EV8lWzSLrdgyoGYXqkAjrg19aeFTu02FiAoayQgDoDipkjWidffPL5i7duCgG&#10;fSs21/4+5kdQB5gPXrWjON8UeDnDc1kZkGsTYgP3gBXLLqepT6G47jyU2QoRjnnpQjSGMZUAZ6io&#10;Auy0uppJtsax8+9ZdnrnhN9cltU16ISmXAMo2gn0GetYPQ3Vzs4yw0O++dPLOnyA/iK+M9bhWLx/&#10;q0CYKrrk7D6M1fYUQyb9DOrL9kJUKeDmvlLxlEy/FbXisZVftpyT9a0o6NmOJV4adDCiDASgrzjg&#10;1OoOwHYcg96gVvljOGHy8DHWp1LEfdxk11I8qxOQrWR2qgyeRUe0h0wEwg9aUH5Z1OBgggCo/wB2&#10;11LmRtuOaYEhzwQ6DI5qRSVsbkb1yWHbrUK9l8o7PM4NTyY81SITjb+tCGYMU72/xDYxqPnYBsCu&#10;tJPnBjMNrqCvFcbjb4+05mGS8hxkdK6uMyFtrMpYDimtiepMTmZRggZ5psjSFflxjoeaYQSXxgYH&#10;r1pgUNDIDdMOO1WSULhX8ziRc555qHa5tpf9GUDI5z1p0mVfabhyd/WmgD7Rbg3b/eB2jpUsGc/q&#10;asNUtfMidcoeay/m8s88bu5ro9Y2s0bMVIwAPaucIIY/MDjpirRm9xwI3x5OFzXR2ZRdPYCIPvUY&#10;56VzQH7w56+ldBZKTbw7Jzkp+VMRofKAf3ZB785oXbtJ4xTQkqM+4qQegzmmhk3vhGxnnHSqGP8A&#10;n4yi8njmmYbyn/e7RnpTTgshBbg9KXDETDDn5aQgVVE6EMPm6nNOPWYZxzTWEA0+EBJA2/k560MU&#10;8yPMTZI6UgHAcjdEB6HPWoZt4kRQpxtJqU4LAeZj5h+FI7qZlP2UttXBzxuoApl5StmQhIOd5Jp0&#10;XmDeVCtuPU9qecNu/cgKD93PSmHhSBOVCnsKEArhxMw8vkjmonH3/l/h4qY+b8xLKRgZpj7iTheM&#10;daQIqRnNvqpOnnK9Mt1r6F+Hwkl+GegfveQsg+mK+eJiViY+bg57V9B/CmVJPhx4i/erutrzacdg&#10;RkULqDeprat9tSWONpMjzDtOP61mxKDGAyLnIxzXR6wC4gBwCGJrn0UecRtbA6GkncotiK3OB5qh&#10;gvQ96fFgR2/yk4bpikCjKfKTin5YMD8gw3Spkxo6G3DmJMkcgVdCD5BswCevpVGyBNr/AMfJJ4OM&#10;dK0ir+ZDgEnIqWNbFyN5BDLnJyoqVDuibK4xUAV/PQYXgdKnZnUKRbvkDkVVgLAAMQO/8MVYjV/K&#10;QhuB1FVImdoV3RsDu6EVfj3DIx/D1qhCqSbiI7scGrkB3SODFgA9fWquB5oJXAHarSEgk+XwFpEl&#10;osBt+fjJqFi5DcDgU1njOANwHvTVwZGGxsY4oYDs/ux+65NMYExn7w4NSYImADkUMH2scg8UAJbR&#10;t5N3mIHOMV658OyG+G/7Q8Qb7j2h+leTQuRcw5TjvXp3w0Kmz/aXQtkSpaFfw61nUa5GaU17yN2Q&#10;EMxEq4xU9qw8iMNPn5vSq8gBmXCnCynjNSRlPtZxHjIHGa4bnafHf7T9uq/E34D3igAzadNGx9dp&#10;GK8CgGLWH9+owoyTX0p+1Mn/ABKP2bZBgf6VcDOPevmaAMwkcxkfuU4z0rphbluZVXdmvGVWzn+8&#10;QcfMRTgm8RhR35pkUkZtzGR+GKfEzm7uFVRhcZFUZj5k2+RvQHjAxXrHgIyLb2iJLl/ta7CW968q&#10;mP7sjBI3Dk16l8O0MmrXTANthZSCaiau0B9LXEtx9m0pZVVm+xrlyeelYV0CVQq5zuJ/KrqSwyRk&#10;ksW8oANnI4qrOGwSSOEPNTJWNlrY6DwjJKPGMEj6jGPlI2kda93s7W5fw/e3JTbH5ZwM9/WvCfBl&#10;pDP4y0yS4l/dJdcIDjca+kJFK+HUWK4UReUMxryawlqyI7nOWE+oNqVxbz2bMu87HJ7V0KC1jslQ&#10;XQ3sx4rlbua7ju0ZbHJ38jpWhaTEqrSw4YpzzUs2MLUnlPjyzgCyhWmXoetdS8GIT+4UAW44rEuV&#10;DeK9HkO35HOa6L7QGspAqlv3eBxRsCMQiM8bMLk1jyqreO/CDGaNVW6AkLHA68V0DRv5MpMYxuJ6&#10;1z+rWKy6Ddyf2i6BZVOFPPFFwPS9Ya2bwtZbSMC0XdtPA4rkWjnbTrXbPtXnBzVPT9QMvhOa3LXO&#10;yONApYcnHvV6Tz/7IllEDhFUcGgB8RuBoVyW2OyocA1QSaQ2EpygYbuCMVRt7qWTxRaorSD96AVB&#10;yK2dTWyEskYt2H7gE47mkM6DwxdQTWF6jWsQDApLGwyDXLa/p62usXsa7xbvKzBgOntUPhy+jh8W&#10;amjRMuJ16+nrXpN7BZ6joGqoktsWhtwQwIJ5qlqvMV9j531GyeWxn+yPcI8oO0lj82P5VNpGmavH&#10;b6G9zFb5jm6Eg8V1c8MUWq+V9tSXbOwx0xW1bRWYszL5MkuwjKE8CsrdClIwL/SfA98WS6+H2myM&#10;YBtcRhW9+Rg1yV34N0qBI7jTPEfiuzcPkRx3B2ce1elzu7SSyx2tuh242gjgVoWSJJpNwZBGUCEk&#10;H1qk7Cep88+IpfjNDo0qadrFrJELRkknW2BlII9eTXe/C+wtrH4L6rLcJdyanfXTPPNOhyD7Zr0+&#10;0Wwi068mOiwbVn+ZSN26qmuXVk66J9lsYUwh3IqAZouBkSTgySedPGMueS1TxwfabC5Tzk5X5M+1&#10;cdqkd5LfW7JbXICShuGPJrp9DkujDqBk09lKIgB3VNxmNZWVxbfFGINAwiMvJAyOa9Pu1ij8KzKY&#10;wd8GVI7Vzs8yI8pGnod0i/MetbE1zbvothF5BLC25Oc1ceoWOVkKtZP94fOcVdsCw0ydQSATWe7R&#10;Ldzr54x53ArVtwvktkYG0UkBDKMTOfmOR3NZ/l5vfll5Ocirs8iec67hVEMFvZGVSTjrnpSYE0LG&#10;OS7GV5QgmqEMTmS9/dkAzZznrUxP7+Qljy3IqaQYiUgc8YXNILEbLGLm2+VsLjmux01D/wAI7qhz&#10;1gOPXpXILPB57BrRApAyxPeuy0XymttguGcBOSB2o3BHmN582u3sZSTAuG3UkQt479VW1TkcsK7D&#10;XrJF1DUpY41wyncCOlcZZwyvqoJVmAlIzmq2BGmzfuSQhJz3qZXYREbE4jPerUttGLL5ioPHFVBH&#10;EzSrub5Rzg9agYulXlzHe66CSAx+QetX3kvHnfdIQhzjmqNrbv8Ab7sMg2Ajac81eYNtADEgN1pp&#10;iZZs4SJS/JHmDdk9BVHxObdtJ1AxWR2rCoL+9aNuSbuKNrvAIw3NXby1ibwrrUQjUqUyD6007Buc&#10;P4LnlGoTxGVsCXj6V6jPsMEuVBAA/CvG9Peay8dEbHCNcAA4616o08TaXBiY5MQ5PehiirE8DWYt&#10;tZQptV4/mB6E1jO8YtGiNjC6GbGVOKr3V4seU+x72dCBjgCpdItrZ7e683VmDljtGelFhnP6zLcQ&#10;XcKDTI8zYC89BT9LAi1EEoAzICVzV/U9OH9o2UkmsFgj8Ie341USMDVCyhuq4NAHQuHkkhLRKBnp&#10;WxbtCkR2qownTFZylTY2Y8sg7Rn3q0MFUG05x2oihE8iSS205+zhh7VTRDHb4LJjd6dKtbriG0lY&#10;xuFPTHNUWcMkp3AkmmBWuooimSzcNkEVzlxf6jH4t0SGPSy6FuSe1dMqXD3scbqqr60lzYxC4t5Q&#10;E3Kflapdxknn6kFtP3rtuj5XFJEb/wD4SLScWq7PtS78n3qlLdXEd5bRrFltw2kitKN28+1Zm2nI&#10;JFNATeJ7WF/EVpIBAEexG7HqBXM2lttnQM2U3Gur1BY5k08+aR8nPNZTgx2UgC5INTILFDPzDpTg&#10;FJO6UYqPgofn5NKR8qfIxwegNdhiPOzcoBJwO9LxluKaf9YP3eBt4oJAUZWmA/t06UmHwemKQE4X&#10;tR3br2pgO/ujPWncYcjHWoxkEc/SnD7w4xx0oEGWyQVHsaMn5hk9OaVhwn77kmlAG0880DEGMr9a&#10;R9vnKcHqKd3UbaXB4AA69aAJABvPXpSHHltzQQd5GOcUgV8ZwOvNMQn8S/MOlOHR/m+lMwv2jknN&#10;OGMnke9IBMHeDt/Gl+QL94+9Lj5VGfWgAiRyWUccGmAv9aMZDfKMg0A43Bm78GlGN+N/4ikAo3hD&#10;yCRSE8D5+9K24RLwTknNJhd0QKt1pgOGcAnFJhRvPc0/B+YFOnSmH+H5aQCfhTCTkccA9aeAxlPT&#10;igg59KAFAkynzLzUh4iYiQFsCkGwE5ZunWmHJjIEZwT1oARfMzNlATkY5p5++nz8U1RjbR/y2XK9&#10;6YCgkTtiM9O5p3HmP7mjClwNwANIQQ5GPxzSAXH7wDy/1pxUjaA2R2o48wfN0oP3x0zQAwhg+COa&#10;OxpWDkA9TQPusCmfQ0DQgIIzjpR3zxSH76jAGRThnYcrQwFI4T56THBOaXAz1NNYNtUBf1oESD/j&#10;2JEgGM596Zn5BxRwYwPUUnygHg5oC4v8Aw/OaB0zigY2Hgexp47Z6UBcb/wEce9L/C34YNPCqRjP&#10;40hA4AJ46ZoAjOcpg96kx97jtR3xmnfKATSAahXc2ScZ70MSZSu4Bev1oJ+ZvlFJ/wAsxxjmgBRj&#10;C4P/ANaggiYHI5FGABjmk+bypv8ARyeRzQIcM78HFIc7XAY9aPkMQJkIIHSl7igBoHzHgUoxtfn0&#10;peNxpZMA24HcHJ9KAE5DdKMNg4btQM45OaXPD/Ic445oAaOVAKHO78qGxuJxxtoTOyXc2B2NKQ+x&#10;RuXFABGoMeQh708kiM4X8KROAATznrTvm3dDnHWgYwkYHB5FJ3Jp4OJW442/lTR1PHfrQIQ53D5P&#10;1oyMH5s08AbseXyR600AfMChHNAB8u3O00Z5J2/rR8okAOSO1Kcb1+amMB99vl5FIQPMU45xQCA/&#10;WlLAzY2r7UAN/jcbvSnrkE803/lo3rSjOw/LQgHcZfjnimknjmlXcS5Mfao2J3Lz3oAk5y/ynn3o&#10;7tzTTvw3y5xjin8bV+XtRYAH3TzS4yrfNTcnjINAPt9KADaolySTS5IDfJQT8nINOG3YfmFAhhLb&#10;cY6GgZ+f5BikfIZcHrT1wVBJI5osA35uOtBOM5OKl2L5bfPk4qFsbV543UAAzvGW4xTgV2EeZ+FI&#10;QcMdppmDlvkIPrmgY/gw4xSDG4At2peemKD94fLQA3eBkbBkE0pY+VnJJ9MU3H+lyEr1WnLxGvy8&#10;5oEJxhCQc0pxg/u/ypedxyaYCftK7QPxoAUAdSCM4xTunHamkym5lynAAxS9ifyoGPH3Gw46VGGy&#10;rZOOad3f92Mcd6T5fNX92uM80CFCjaOSfrRgZbI4p3BK8HIpcE4JFAyL9wFyCRk1IMbIxnnnmmFQ&#10;cDbimsWCx4XqetADiW2H5RwRT1Ym6h/crgoeaiLpgjzBmlU5kUj+VADt7g/6nnccUh3eZnHNLz5j&#10;8d6eclMlBQAADAJmGQelI5XDkOORzxSD7tB6Odg7UAAxgYIpwxhvlpoC7TxilwcDgYzzQAc7m+Uc&#10;e9NKkgnjFRt/x+quT92nktz+6OKAJVxtX7tEnlbSCXByMAU0Y8v2zTf3pm3CAYA60AP4A7U/gQyn&#10;knIwKYmzGDG3XrQScSAKetAFWVmOoW4ywBYVbbhoRvH3KrMD5y5xxUw3fuzg8CgCbjY52dAKj7Hm&#10;nZ4b3NIPvIaAD+JeKUY2SZAyKU9OtIMZ69qAGu3BxH27mmqDsHJNOwdxzUgyB9wcGgEIvMZ470HO&#10;CMdKeduzjA+lMbO1aQCD7w+XpTuSowwpo5eP5sc8ipvlHmHy8ZA70DG4XC/Mf8Kbkn6ZpeP7tJzn&#10;oaAA9RzT4x98llwBTDzjmlx+5JBOc0CGEZuGIi708cI3y0cY4Y0vdulACkDbnHSmKRvcU4k5FMXc&#10;PNO3k0AS8Evg8004wcpmmnqDtpec5x3oAidiLiIfnUwwUb6CoShN9uHp19amy25fk6UDAZ+1KMnt&#10;U0jFZQNoyRUf8ZO0detOOMgn8zQA1t5tx+7HD0DzDK3IwFGKTuoLtinr2oAUcFsml6OevUUEfKc0&#10;hB+WgQx2b+0ICBxt5qYcg88etREAk0/kKOcCkMT/AJaHincZPFIOvJp3O85QY9c0CD+IjPIFJ83I&#10;4oONxzQQuAeM0AKe+FpMrheDzS446UmW8w/IOtAxfm3p8p604AYPNGcsfmycUhPzZxQAq4GACetO&#10;OMtkCmEjzB8lOwdz/L2pgMxmXgEY9+tOwNuMUHqgKnOaX5ssCnToaAF+YSJ8xwf0prf6xuOKU53D&#10;5T+dJzg/LSAUZxwKdj5kO7jHNIM8A4zimkkq2eOaYx7AZUY4pCOo3YwOtH8KjBpT/q24oAQc4yq/&#10;WnH/AFDnI4NRj/WxKDyc0rbsOuCPm60AOOdp56gVGS3zfuu/XNS4H97tS9sY60IBqbjt4wcUc56U&#10;hWQFcvzT0ztckdD1oAVT8n3evvSHgt8uOmKcBjzOnI4pvICEnIzQAHHnDjtTu55PApvyGaTCHPY0&#10;/wCbkgDGKQDCRuUBGpcYt2+Y5zUihPLc5z68U3s2BTAVQDHk9QKUbArnLdPSmKD5wyp6U75/IkPl&#10;DO7pSAOdoOCcGlwp3HGMEU5eF608YAPAoAa3KAHJwBzmo8HzCB6U8nLL8tAA3McdqAEO4rggVPEp&#10;NvMQRwKj7mrlsgaC4XZ1Q80AU0z5z4Rjz1rVhgT7JNNNc28ECwF5JJm2qqjqSTWTf6ho2k6D596y&#10;tNI5FpapzJMR3x1AHvXzp8Q/EHxB1PTb6C4eSw0tlJMELlXlXsGxyB7VnOooo6aOFnV2R0Hjz4s6&#10;Ra3Gq2HhnSEvJFdo2vn/ANUHHBK+uDXyB4ju/GN/4k16+nl1S/1K4JZ35IVfQDoAK15NG12/1TSm&#10;jvbfStKt5i0l3J96QDqAO9dE97pcHh7VIdNEUVvHaFZ9TuwAz+pUH1rzMRiJN26H0mDwEaKu9zxt&#10;BeNpFqst1IGdyHPQg+lacAtrGxjMYV5HQnLdvrWTd6npr+I75bcy3KpdjbKFwGOeeK9G8K+EfEHi&#10;PxLpCpb3MEDSIHIXoO+KKaWhtUna5haDpfizXPGFnZ6VoWo3M8lwAzIp2R57k9K+6/hj8M/DnhfR&#10;rHVtUtLK+1sW2YVcbo7YnqQD1b3rsfBHhjw14X+GljbWWj2P2t7ZfNnKguD9etbtxc3EqyIZiFLf&#10;MzHO413U6Pc+exeMbbjHYmubiSVUcysXLEnmqLsSig4psYwm1pMnNGU8w/NyK6TzdxuBvc45xwaN&#10;2N+V9KQ4y/P0puARyx5NAAfvOSB9c04HKeop2E3LlMjvUZaMN8pIGfSgBF4mk569M0/5tp46ComI&#10;88Y6YpQfkfLdqAFbqDjtUeTtbinE/JCCe1JghRk85PNOwCHaQOfwpvIY/Shi3mLheKbkecM+lIBx&#10;2mPleho4LBTEoUd6jHSXqctRnB5Y5J4oAbN/rVABI+tKMbJPn7dKRh+9YbhwKYSOwoAAwJPyng9a&#10;U/dfDDpUYB3Jx3pHzskwTQA4cj71IwHlSZyPQ0kZ/cf6zke1DbvJXIB5oAaCNygkAYoO4uxyODTS&#10;FwOvBp/Pz4jwPr1oGN55+WiPAMpMZye9GPnZsDbtqMsDux60CGk/v06/eqQntleKZj5o/kyf5Up2&#10;i4fPGQMGgYMTg/N3pASDKePu0hBMpJJxjgZpuOD8vakAgPBbyyOfWnAjPJzTPn8skBevSkO/epKg&#10;GgBW2bgct14o3YlX9yRx1oOMEEGm5IJ+Qe1AB/ExOeaDjHWlyMfdpmJD5x8voRzSYD1OJU+YZPTN&#10;LjEznHNR8bkyOakOML831oGKNx8zCcDqaTnY2SaVfvNlsA0NyD8o6U7iHDaYU+YnP6Uq4wc8EVHH&#10;nJzjp61NgbBzQBKDxGQexqSJ3IuCxAAHHvUHO6PoadxyMYqGUidC3XecnNWoypRwODmq67do+XsK&#10;kXO4cU0iiwQNr5XtUMh/cNnABQ1IPutlc8io5QpVhsOCKVhC+Fjs+OPhEepl/lXsF2zm+bn5ecYr&#10;xfQmMfxt8JMzHAeQfmDXtM4/4l1sd4Oc0pAYkhIvpBjkn1qxbsPOwc/dNVZFJuslDwetWYdn2gZ4&#10;OKQXOA+KcO/9lj4oFckqYTj05r5d0wsdHgbPIjUfpX1r8QFU/sxfGxSf+XBMZr5B0bd/wj1uBIf9&#10;a3enHcTWh0HyAc9cVXOPtI+b1pSfkQEH3pcd9uKYgG31PNIR833aUAGNuT9abnJbGaYD8jOdgp27&#10;5V47VDkkpkc04Z877uABwaQxWKedGfMxkUgf943t3pGxvf5B1puWyR8uMUwHsRn7tLg4+5xmowPn&#10;BOetSgtvICigAyfMiwT0p4LFJCeMUw/f60vAUZcc0AI2cnimhVMnMqgCpFySflGPXNRERGVwxxk0&#10;AT8eWf3meKiY/vGO3AFIWXGArdOKYx/d5xSAfkGVeMcUAt5i/vAMNxUQ3CGTEnzk8LTtr7ImKEEt&#10;yPSgRfDKd3GeOKr+UouTJ5mCT0ow42/N2pzH7mTikMidxlhk8GmqVJcg/hmo3J89sDjtSgfNGePe&#10;iwEh5dT14pP42P0p3oKTA2Nn19aAJkP7wcc1Y1VQ/wAO9YAx/wAi9dbsey1WXG4ZccEVfmw3hXXw&#10;Bkt4aus57fKaTEz807YY8WeOhtO3/hJbgD/vo1tpuAbkdKy4Mjxf8QV2cp4puv8A0M1rR52rk11x&#10;2OUdzlR2FKFj+zz/ACtknqaeuPOT5RjNP/5bXH7sDKgChgQKrNKgLn/ZNdHZLLi2O5TtByMdawgk&#10;m61BXgE5INdBZ4FrFtlJXPf1o3RSNxH/AHFuA6g7uathh86iTnjmqCDhMxgZPHNWgHFwD5WCRWDN&#10;CydwjOX7cmmKwe1kK9j3pTkoRuPKHii3SIWE6s5DCT86BESoQEB3E7vWreUOAQOlRMHE0RBWpVCl&#10;3JfHFAC/LlBuPTjioicSSfvT9709KtYwVA6epqFx+8H7kYz+dDGME0BtpxwSeM4qqRHvOCetWGRA&#10;zA2w5xjFQkL5x+YigEi/YMiXCtsORKOc1zPxeCrZfs5XfkfL9ukRj25NdDbqxa4wwI3r0pPibZi4&#10;/ZL0y6AUtp2vwuT6A8U02mhNHz94hRYPHehPgDMUZ/Bq17LdH4/8JTBvleZDkeuazfEh83TPAF3u&#10;UpLpceG9wKmhacW/gyVYdxE6h+fTpXVJe6c/NqevxNGP2yvhdcNMoFykKsx9elfWE4b7dosQPAt1&#10;JP1r4xluJP8AhafwXmdGV11i32gdxnrX2jK6Lq2lv5ec6Xb5/EVlFppo1WhBKki37gqcBB3quBuu&#10;H/cDK9DV6/YCe3yW5QYrL3ssitu65qDUuW80g+3K0HXgHNU7lS09gAWy12OfTmk3jzoV3nJbOasM&#10;rm8s3D9JRkY60Adbo+svB4u1DSdRZYxNZoLWR+ElBGCOeM1n63pzadf+JdQhv/KaLTJJUk28cDI/&#10;KqXiS2W98IaE4LrPa7WikXggjkc1z/jTxDeN+wz8S1uHT+0ItLW3UngspGM1zTjyu/Rm1OzZ8k6/&#10;qOq6n8Qbm/vddurm4u/E4j8x26RBsYUdhj0xX6RfDHSfBOl+Bfh8dN8A6YIb7Q4WubgkM0TFck/i&#10;a/OvwPos2qa/4QxqsAAu2wpPRvQ/U19xfD3VJrDX10DUI2W4isWWNXbAYMCFK+vbpVSklHzHNXZ0&#10;nxb8HG+m0Sa3tXYy2zmN4hwQPUjPFfHt/B4b0q81VdY+J3hm2ZLkjYJgzrjp05zXt3xt+Mkvhr4G&#10;weFtNktrjxBPb3Ae5YgmyikP/oRHSvzevY9Ski+33uvXUst3qJkIaQvJIWOT6kVVKlKotXZCqTjF&#10;o+pPF/xE8Gar+ztbeGovF2qajN5ZWO5ltGUjaOMEgdK+VpreOGEoLgs63mWNdHpM9k/i62itvBiw&#10;LHZ8s6/OTjqcjNZmpjHi+7Q4wzMSK7KcFBWRyVpKTP0D+FM4l/ZZ+D8gkJ2WTIx78V6dcG2bQNSC&#10;oCVi5PvXiHwMl3fshMWZz5N24Az0616/A6HR9Q+U5aE85pSje4qbsjmdFd4/GN+fNGF1NCSfTNcl&#10;4xuNPX9rbWZSXJlitjCB0BUc4FdfaRhLvxNI5AAmHf3rgdTltbj486GW06N5FcDzM9BWLWhqj32O&#10;K1m8F+ALpXQC50v5s8bSBVFRELl1E6sFc4x3pJ7e5m+FmlwxapJCIoly47DuPxqtYoyBl+1btkeN&#10;3XJp2AvhhmQCMD5CAK7Xwyf+KC8ZRyPDGPsch3MRgcV5nNf2seqrE9yodpMBTXWs7f8ACr9VijZ9&#10;0tvywOCAaXQHocBoyzL8edNxeQ/ZWurgTN7/AMP5122rSA6rb7mjDK/5jtXIWFukOosdzs/mkk5r&#10;YvBI0FqROxJYZJ7UlsDMfxH5sU2hzLalt8iiQgdBXV6elpFoWjlCSXiViDQ6WknhKMSIpxF1PY1U&#10;Ro10iNf7RX5AcH2qr6WA6q4uXbwzeszKWFrgCvnHxvdNFZTuIs43bfqa9tspBPpOtRmRsCE/Nn0r&#10;wz4jvaDwzbxo0W/zjwDzwazcVohpnzRrLNN8RfBylsv/AG1EzD05r7sjdP8AhmCZNx806LbCMDrw&#10;BmvhWNBJ8bvAgWN8yasuR64NfeXh3T57rSNJilu2SNdHHQZ5xxWyVomc3eSIfBKXJtNXLzFUAXeu&#10;eRivYYYkPguS5a4iPBEYJxjFcDY2cFgL1QHd57ggseOB7U/xHqUtpoHgmNTdMslycKOAfWs2aIi1&#10;czG4D+VuVX5A6133gmSEWd5MbdXzZMAufavPxOJAHMIUPaj37c1u+FbmKK812FXl2bWMZPv1oYC6&#10;kyLr2qs1rJj7QxBC+tULed/LugrME5rft3mmv75ZIYcb5NhIFc8AUvNdEltjMjbR6UkM9a8NMZvh&#10;tEfMGUdga8++OEYk/YK+J67DmGWFvpyK7bwbj/hAXKueZWBrG+KNq0/7HPx7h2HJ0YOP+A81Khd2&#10;Khurnxf8BmKftwfCD/ppFOv/AI7X3/fSAeKmt9gY/aP3Y+p5r88fg5J5X7aXwNYnpq0qf0r9ELxR&#10;/wAJ/dSeWMoYyPxNaVNkjGPxs+PPiBbvH+2P8SFURr5iQk8cEkVhhNskS7Bgv2rt/i1E6ftV6u6w&#10;tmTT4SD6nFccizqLfzAdxHT0rhne50tjZ1CouEH3D07VH4dbb+0h8JTsH35walnLFRlT0qtoZK/H&#10;LwHKcDbcOMeuamN29yJXsfVFsGKbfs7HfzuFa+B9hUAICF/Oqdq5Hh3w8CqZkiOTir3ykr8hH41z&#10;1VZmkdjKmT98AV5pFzmP5RjNPvfNF7HtAII/KmpklDtAxWbGW0znIzyR17VcjGZslu1VE6A5q5Dn&#10;yRhwPm796XQb2LsZXb93kd6nAHkS/PyKiQDeO/FTDPlH5QKLARjORSMBt5B5NK3BIwOaOcKNooAY&#10;2RInHG2m4Yx8tnmn4zjPrTW3eahxxTArykgn92fSq5+8xIqeXcUmyg7YqDDYTjtSuMbwQvNTJtzj&#10;d34qBlfqTx3qZACmc9+KLiLkfmB3BB6cGrgCmMnf+FUYsm6ZWY47VcICdB1piEx8xO00EgofrTvm&#10;IUnAprBucQ8UwIyq+WeT1FN5wcLUn8RzSZXnPfvSAmTHzjZyADmpkAeZDg1AojyD5nOPWrce3ylw&#10;6A+1NMDRhAAjCxEfOOKo+JEx4UuH2nA2g+2a0rcr5CZI+8Kj11A/ww8WsseSvlEAegIzVwdpXJPP&#10;rM7Wj/d9LiM5B68182fHu38r9pPwHdCM4udCUdOuODX0jAudShUk4JjIP0rw79ofyx46/Z1mEeVG&#10;m3KjPc44r1Y9BKyuWvgCYlf9pCE5ZGa0bGe/NfQcBSPxAP3O0mUDGe2a+ZP2dpm/4T74t20sm1rm&#10;yEik/wCz2r6Yk51a2OCMXgA/A1UjBO7PkP4pRiH9tD4lFYF3Olu6D1BHJrlrh/8ARAQij5RnFd/8&#10;bojD+1Z4cnKIBcaMnPrXnTBMSBmb7vynNca11O1NNIznz55yD/jSgDzM5Gc09lBmALDHPNNx154z&#10;1qkDGSZEinAzsNZF35htZzsXrwa2HwY2+bJ2msyUDyjnOMGrtoI4fU1Y2dwrnOeR7Vz2l5Gu6yue&#10;HtmBH0rqtUQsswD44IrltPQJ4xtd1yoPlSbs11x+E5Ki94dYiOLWrJhlSmonLfU19O+F5WfwjbhW&#10;JIljI9xXzHHtHiRlAJDSucfSvon4fNKdAtJZLlSGfGPTBpVfhsVTir3PGfjsk0f7R3hKYK22fQVZ&#10;PQkdRXhV5e3yLDJFp9wsgl4O3PTrxX0f+0Ginxb8GZYYwxEUwUAV4BEXkumFw8Ee23YZwOCelaYe&#10;ziLExcWd74DhuNetfEsF5oaiKHTGMbqhzuA9a4+GBrf4i+MLfzJSI7iRVz6A46V2vgfxFb6F4C8X&#10;gyWFxKRNjgAybug/Cua0n+0b3xT461CWwUSXN07JGvRRWjTv5GKu0ed35YeKb8CMgeecGq+75WxK&#10;eXFaWpIR4q1tHX5lnOAPWsxP9dIvkAYbmqQpovEREW2+4UHbwap3CyK03yggjrVt4TLY/KV+XGDn&#10;pUMygQwhsk7OTmmQUbfjVLJll+b7UuBivqzwe0reGrALJnNsmfavk8HbeRMM8TjFfUHgWcHwnZ8q&#10;cwKDTeqKp6M9KOzyxhwD3rIYqdbUecVw3p1rWkwEj+TjHBrEmD/8JNbsoxkgc9K5Zx0PUpvYxfG9&#10;7qtv8J7tbN28x4/kbHQDqa4v4a2tp4h8a22majoN00y2srxXMQKkOo74x3r1rWNNF54eigLp5v2Y&#10;7D7ntWL8M4NY8P8AjX4hXEvhWJ2ETLCGHRj0IP1rOLs2XNO2h0+lWmpafdeJtPuo5mkS92wO75Yo&#10;DjnPSvnz4jJCPi3r8Qk4DIeB3PWvoi2OsSeLtbvr3UWnu7y+LS+irn5QB2xXgfxQidPircyeUPnt&#10;l7d6lN3HVXuHni7sQr5gbA4OKnDOJFFQQCbylJwCegqc8lgOCvWutHlincJtwbJz0NNG4TzHYu0i&#10;o2Iyg27jntSvwYFKkEjrmmIs7iLeM+WOG604HMiHzBtyM1CDKJLaN26EdO9WCIBLMArfMvA9aEDM&#10;W92/8Jz4dZB8pfiulQ7nZjaEfIPmBrmb3yv7S0djOVZbsYH411cfSUeaMfZk4FU9iFuxhK7pOnWm&#10;ME+QB1+7zT8pz1+9xTRsVpB5OWYcHNAkZc5G6UtyVNMUoLXcIV6jknmppVb7Rg+X8zZqPCmW4Ykg&#10;FMD0oBmXqoQ6czKpCjb171znHv2roL9l/sS5QK5AkGGxjHNc+28MqnaMDtWi2MgO4szD0xXQ6WrN&#10;YYDkgHk45Fc5ztX5j34re0WR1/tbEp4iHGKQjVP2cudskmAMc1GFG+cBhjNPRg8d4ViBw3IpjbVj&#10;UlsZNUMaM+YRxmnBpfLlPlDP86T5flIPXml3PtJKEZPFAWG5bZFkocngU5sfMQFBwOOtRvs2nMZz&#10;nioxt8yNtrH5SCc0rgS/uy5wx6imt5p1B8yLt8vgY60p3HT5sYBz1FOCsLaPc4JC9aAIFChvv4y1&#10;J0uZC23B7VI7IF4GTnimyCP7KpaFVJHIBoQFaRnW6j8uNiO+e9NDMZxu+UkdO1Dv8lqOQS3BAobB&#10;uzkYGwUhEM67rOXDpneK9i+EEjrY/HKJhyLe1baDnJyRxXjc6SCzuQPM++MjHb1r1P4TNEvjrxTG&#10;lyWEtkgd2/H+tJ6Boer6kzFbBguQSc+1Z20fJgNjHcYrWvoGXWkTzM5lJ5pskZCxA7Thewqbmhlj&#10;zBclfL9KmMRfcShUAjAz1qbywZnyhHTFO2zfaWG/jAqWwSNawWX7NMcKQqgHnpWk0dyGsz54AzWf&#10;aKPs138j5yM81oB33RKVYccUFJF6IKs2fLbcw45rRhUZlEkUZbHftVKAr+73SDI6Vojy9+SDyvWq&#10;6BYVkURKAq9aVBjv2p67dgPvSMy70wAKVwHD7xxFnmp2JERA9aijwJic9u1TMASD5mBjn3qiBg4x&#10;8oPvUoLecGCjjHOagxiF8ISd1SgnyH+UDpQBLJv863Pl43LTMjByTUzndbw88hfSoMDHI49c0CGj&#10;rMN3G016D8NHxrHxEj3H5rQE4PXFed55kxn/AFZrtvhux/4WBcgD55LWTgnqBWdRe6y4OzO7l3CV&#10;wS3+vamo4WZSMbscCnXhkHiDUF4OJmxVeNo/PhOCSWIArjaR2p3Pnv8AadtHk+BnwBuRGx8nWp1c&#10;49RkV8k2jJ9ktm8xvmgGfwFfdXx7tVm/Yj8SOVy1hqMUo47HrXwbYsG0nT/mGNpwBW1JWRNSK5Uz&#10;chYLbROYwAd3JFOiyLiRw5HzfnVSISNH5TS/Luqy6S4gO0bR71oYl1+bK5wgyVyATXZ+E7q6hs7d&#10;Irkh5ZsMvpXA7pfLK+R24Oa6zw07f2lYcfMl0ufcVMkK9lc+o9C+bStMUz9ICWJq5dKCLgBMnPY1&#10;jaRIn9lwkXQG6FQ4H8J/+vW3hFYEyZJXiudO5stjpPC283+nqJlAju1LHOO9e+fMsQltbiNgYkxh&#10;sj34r5z0ORf7Q1hFiflxhh2Jr1DwxcajbeIdVhmjujE7IUJJPXrUTHFI7u/itntLRmVFkKDcPQ1l&#10;II1ZxvcjIwcVpX+17i5ZIp2UW4IODya520ubg37RzWMqhZDjK9almhbcZvo2OQNw5NdMqWx8NIyh&#10;cmMbeK5u6BdAwxjIzWjYzq728YulwsZH0oYiWM2kllq0TXYDhMj2rFWFpItUT7URjOCehq66JHrV&#10;+xcfNnkUsAGX/dkZPHFAD9Phij8MajutrdmZ+BgDpU32jzdDvreSyVBsIBFQ3MV4mnsw3Y3jA9Kc&#10;Tiytz5K7ygy1AI5I2l+l1qbWdyscyBmVm5ya54eJLyO6mh1jQpll3lRKF+Vj2r0X/RhesBC29h9+&#10;pLjTtAu/DOrW134ftpGeZPLcgZU59aQzlNDR511S4M0RDElCp5IrqtMvoNM1/TGOqNIs8pWYM3QV&#10;5Rr8mpeH/i3pojN2liBHvjzuXb9fpXW3suk6h4S8LX8ET+Tcx5jZTjkdeKhSHax2XiSy08+IdJvo&#10;Hj8mbDMFPBJpsJt00zVkCqN8K89a5lbx49HsLGaad4nx5cp/gPpW1bNAlsyvEx/d/KTV3uJEcUdn&#10;HZX6yGUZOQ5brWgsiR+D7vy28wvwMHGKz5leWxug0AI3jGKdA8O3TofsTEqw79KANFrhIfhyQbJg&#10;zxsSWFcxbXIntI3Nu27ziMkYrpNedX8NIFj5jtfuqOteX6Vd+JH+JE0LeGNtlGCGmJxtPbjvSkOx&#10;3FwqC1XCpkx9MVXsJbS3uibjWrWJJs7d74yR9asyhjawfIGxnvXO6jplhfS6dHc6Zc74Z90TrKRg&#10;ipYHSbpJpZ8Rx+WG+Vs9asgOlnIBdDzGTv2p+k2qrpDI8LrsQBcHPAp19EjrOVuiCuM9qoLnNPvX&#10;xBAGYMGl5rrwsf8AYrMhG0RDOa5V1H22IAMSD1rctXdljidOAPWhCRn3IYSklecjFPhQNbXLeX8w&#10;XgUXhkOrQolsWUD71W7eKVdOvHYZATkikxmHIxjvXLRg5k5yelaFw0X/AAj6Sqf+WWRWLeFiJjgn&#10;94T+VXYJY5PDAUnB6YxRYLmLaPLc6mRmQK02AcV6Bply9neQQpZsx2jMprk0WOK7scOqgNkYHWui&#10;hureSN90Kgxr8retINSPxHcX0uqWoW5aNTE27avesTTobhNKlP2sufOJ3YroFfzjOfKQ8YyR6VAF&#10;AjlVYiAWpsVynK8rLg55Xk0yD5FuP9HYnHUmpJV+YnYwAHSpIWha2bg5HQ0hhDtNyredgbuRUF7J&#10;cjxEoQKIuOPWlbCzcwuPcVLJbTvodzLGGbavNAAu0yRkylR1zmt60l32s6CZGAjwK4m3luBOkc0L&#10;KC5xXVabEPOD/aSA3TnrTQXGHTYWv972URKykgntV+WBlt4wJAflGMVLJ5x+0AOcbhxmrEALfeuF&#10;UKnOadgOQvlk82ZViJOKz7K/ij1+0gPnrIX5XBOK669hiQwkSsVYnnFc49si6pLIUQOG4bHakwR0&#10;Vw9pcWaq0Dqwj+Yg9aoRpAioqxqQDwSeaLd4QkgMoORyxrOupmTWIzGkhUsAcdqEB0McibrRfNX2&#10;zWpbJcfarkG3hwMY+Yc1yMnmyQ8Xm1toIb0qxpl5dprDRzLLJvGN4PTFCA7O4df7Pmi+woePvZrC&#10;CQFZwpOd33atXTt9mt2V3YBT2qjpbP8A27eB4DtzwTQ2ApeRbm4TyiWXHerpLjTB8uCWHBNJNDt1&#10;qTbjDt1xT2DbSrMMbeDQIpy25Oq6e3y8YPSnnyZPF9tCZNqlR+OKvW53PtCZI6Gs+SJ/+EwtHEoX&#10;Y53Ad6LAaep28sWl6YybmUyAcVmSITcgGMDEQ+hrpb2WZPB9m4VGAiI2nnrXHytcCxAN1n5sn8aU&#10;hlMlgygoTx2pQGKE5Xr3pefJU9ab8xZfm4z0rrMB3HPHGaQZ3j5eKOcnNKPuHimgFAYgjIwDxRgg&#10;HmjjJwaUkbUBbvTGA+8DS8ZHydfelwuDyOgzTf4fv80CF746U4A+Wfl78U0fcI296mXBjTntTHcZ&#10;3XilU8j2pGxuk57UiCQsBx0OeetIGPLZDYxz39KQEhZB55PpTG3+XKCijaflANCCMhXLEtjhaYh4&#10;xvQ4HvS4XDfNTGHzg/dOOx605SNx4pAO/wCA0AKRIpkYUc4Jx1oON70xCErtgGCQBxQNvOEzSH/V&#10;rxzngU5eGJzzjmgCT59i/IOnGaMSb14XOOvpTex5NBLZ4yaBjiZNjDcOOp9aaMZX60HGRnNKAPmO&#10;DSAUBhKuVBz3B6UHYAfnJ5pGLB4xg5x+VMBIkYZUnNMCQZyDxigdeUAFA5UjsDSN99euRQAv8eMU&#10;fKHOAfag45JHPcUg5dcH1pAOzyv40uV5O3k96TjacrikOdw4NACgkSnIzkcUuDg/OOTwfSmjJ4NL&#10;wc85oAcCfMwc8jijEYi+Vj1NJ2T5elHG5uPSgAAUhiUOe1B68UnHzc0g/wBYeO1AD+dw9MUjbfLB&#10;wetLjjmg58tjt7UAM5z0p4+6abxyd3HpShj5P3aAFwd4G3igD7vFLwY2zx0pBncvPAoELuIdlIGc&#10;UqEcZPeoyCZnwcY9e9PQKGfjOaBj227x97mmMOQMfjUoKGUgyHAXtTAv7yT5880hDP41BFOGeeaP&#10;TJHBoONzYBoGKCuMbuvWlyNyAHiosfe/dn86cNvmQ8/WmA7ILMphUgj8qBt8k/Kcc0/I8ufaBnHP&#10;FRYbj5/0pCAEjOI8jPel/eFU5GQaDt8h8nnPHvS/KVj+Y9OaAJOMnLUn7r5evPSm96cduR+7XNAD&#10;BkM4CdT60p+599vwpMklsqKDnB4oAFI3EZ7U8kiOT5x92mDgqBH9aMA7/mPXpQA6M/uW6cnmgn5T&#10;hSaaMgHil5ySsZPrTsMTcwYfLz/Kn5ctGN+feo+02T3pRnI4oAfg7GO0dfWkIXatKM5HzYp/GDzQ&#10;Ijxz92jA3N8g6jmlPfmkyd4wM89KBj8L5p57c03+98pxmnAoWlxgZHFLn5Rlh9KAGMT5Jwg9hTVB&#10;ynymnN9371KNwC4UkUAPXZlzuX7tRZ4PAzmnMFyQExj3pMJuPB96EA0tlF+UH8aYS2ARH+tHGJAM&#10;9ad/AvHagALOE/1a8jnmnKV2n5SKYRwetO2kwv7CgBW5EfH8XrTmz5bYx0GPaq2JxIhzhe4qcHpx&#10;QA+PcIuW7daCFKDg9aQbSjfNSAt5nHYUCJMr5BHzdKYMYX5uM9aP3jK5JAx2puP3j96AFyPPIDEj&#10;HfigdxioyX3S/u8jjAp/OT8p6c0AOI+UkR/rSkALjFC8I/p6UhIO79KAGfNuGEJpQBtHNKDy3tS8&#10;ByfWmA9Q24AgYNNOMuNh9jTQW3NwcetKDluBSGKMnj3pex4NKNuQSOnvSMW/eUAIRjAJFP52YHp1&#10;qHMnmkeX070/PPFAhRu3khRwKYQpC5B604ZLjIFBA2SHPegZE8UfJWE5xSpu2j92ACamBHlgZ7VG&#10;0ed374jnigCQDhcBcetIc+XjbTCStug3N1oyDkjPFAh3OxjtPSkBGx/m6im8ln/etThjA4oAQH5O&#10;nephtNq3HRvWocDcPmPXpUh3bj8nbmgY1l/fKcfw07A8sYPajnJHNBLYPTIoAjJwzHb2pVJ2t81B&#10;DZk/dZ5HenEKEHrjmgBV3/MDs59qb0yM96MnGcjFA2l2y56UwG/xE0o3fJ1PNMkwFjAPVuKlTcGU&#10;8DC80gHHqeOKYP8AWdacSeSE4NNAIZuc0AKxbK4XtzQP9X0708D5D8vemygLEhINADCG3ghm61J8&#10;2QMHFNQgxgjJFPbOBQwQ7/gNN+YovHrzTQTmP5c5anuSJMZ4C80gEPCD5jmnfMVA2cetN/gUelLl&#10;sAA0DHAZB4phyABs6e9SKMk8dqR9vlOQe/SgQzI3RjB56VJk7GAPeosMAeBmpB160AOXJA/d8Uwr&#10;gtyetSbsDGBTcnnj60ARfvBKuec1InV/loYKXU4zgUwbxJH9aAJW+4Pl70zBPGCPenFpMuMDtSH7&#10;3JoAReJmO0Z6Dmpccvn1qJQw3fMMZpcnIx60DH5/dyEKeKZkFGwjGlIbzQAcDAz70u0iQ8jpzQIQ&#10;7/LHyD6elOGcN2oJHzckDFRj/XMM/jQMmBHlqc+tJnhRn1oG8MAYARTvly3yikIAP3f3aMHnKUEn&#10;y2PvRwR9RQAg4dcNz6VOwT7IvXOeahxyTg0vzZT5sAdfegBNxLkGLgDil+XB5pTt5+YZo4waBin7&#10;q4YdOaaMc5XjFIQu8fL+tHzbmBTigB5PyAi3B56elRgMZX69ak9P3h9xQD/rAFzQAozhflFLztA2&#10;Hmk9ad68UCGHcHAyDxS9+tB6Uh6j5SaBkg+7ketIMbk4701WIMmV6UuRuf5eOKABh/pC4P8ADSkf&#10;MPmoJXYOAKTJwfkNMB3fpxTT9xSFzzTsjB5FHcfNQMYNwuoWIPSnnf5kuQME8U45556YprZ/vUAO&#10;BG1flppPAwO/FA+42fSmZ+Y57NQBM3KoCO3rTNv3/wAKUkgk/MRUilSw/dnkUCGjt1pMfPwDgVG5&#10;f7WgBIGamXb5r4c9t1ACjqOBTjzFIBxxxSEJ5pw7Y9xSdZJfnPtSGJGxClT29qf2Hy4/GgdB+6HS&#10;jn7Kp4znpQAAkFMkU7q75Ye1M/5Z8g9OlOXqKAAfePy0oxg5o7tzSc+avHfmgBwHC5qRR8p9KXau&#10;OAelWY4iWj+Y4I70AQrGxkBXkd81W1fVLbTtKsootPS51K6BFpag4HvJIf4VXrz16VX1rV9LsYkh&#10;haO6v5Iz5NqrcDHV5D/Cq9eetfHPxH8c6i3iDX9L0nX5ri/upyl/qKHDSHp5UOPuonTjrWFWqoo7&#10;sHhJVZbaHonjLxfoOl65eSTeJLPWfEE3ykod0UTHoiKM4C+1eZ6evjOfxD4q1jxJ4hgtbWWASCCW&#10;YBpR1UBD90CuK0u2h0nS59butFlv9RSBzbRSnKtIR1yfQ1zGqXT3LWOp+IvHF7PLdysf7PglKpAv&#10;ZcCvJq1HN+R9Vh8OqWxpeLfElxd6lPDYWTzQwMRHDESF47nHWvNZF8YanrdhaXetCCIOMRRNgY9w&#10;K1bm/kSx1BdJ8CrDEsRJdjuYj1rS+H+lalqXxV0WJJriS4vdcjjB5OBn5jj2rWjR3uTiqu3Tuen+&#10;EfAumHR9LY6fcSF3UYQZZm7AfWvuLwX4dtdD+GmltLpNgl69qCkCgEW6Hpk92Per2gaDoGi+E/DY&#10;j0+1a5j0tFV3GdhxycHuTWjPNKxYmeQ5bkk9a7qNC2rPAxuNv7sRtxKTMh3knOfz61TYjdkrx7Uj&#10;EHYckc0MRt4Tt+ddR5G4gYZ+73qYoPIjbI5FVlQeXIFbv0NL+8EqglsEdM9KAHc7R8o601si5hGO&#10;GWppgq6aWUqx9KqxiZpYXLjAPSmBIS/mINh6HjNOCO0ExCJgD1qvLJnUmwrbQRmpZAfJwk5G5elA&#10;EfBINKNu09KaqFYSN/amnAjcFSfpQBNgkD5eKUhf73aogzeWq9R2FBJ+bjtQBGJG3MBGMBuaQEm4&#10;Py4AFNx9/jq1OBwPwp2AdhtkpEiY4phPzplue1Cn92/Jxu6ZpjMPOGF7UmA/K/6Q/sKiJzGuExzT&#10;nybcgHHqKbFt8oZJyDzSAU8NyT0qM8W9x+hof/j6bnI28c00k7Zc+vXNACR78Odw5p+FwOSKcoXy&#10;XYAcVAWLSk7cUAPJUgD0NDE7Dz2FMGdvbGKAwycGgBM/K3JPFRD76HsWpzE+a2MYzR2TOOtJgOJH&#10;zDBHSj+Jsmggls8cLzTRvKyEAcetJjFUndjuT60Sghv9V+VNI+XcIyTn1pykl5QWGMU0BDkB4gXO&#10;S3FPfaLlfm429aa21blsLnHrQ2SAShx2NADSf3q4AIPvRzx8ppNv7w4HFKQoUnnNA7DuwGKCGwBv&#10;4pOwy46dKcOrc0kA0/6pT71GxOyMYzk1J2+70ppA3r8nQetMBwxjkdqUEHoe9CkeVJkdRjFRxrtm&#10;fAPX1oQWJf4uBxUy/d+hqMAb3OBzShhvkI9qGIk7nipFBJPy9qjGNh5x6VKuNinnrUjJkJy2VFSg&#10;ZwdpqvkbzgVZUgpn86ZSY8E7nH0pGHyg54waX7oBJ4PakOTG+AcFeuKQXM6zYD4reCGCttF9g/ia&#10;92u1VYLVAelupz9a8IgdI/iB4YUgZe/XafTmvcbsymOEkHAs0yce1Sw6mTKcNJwMZpIc/aIsEcmo&#10;Jg3mxjzzjnipLckXsWX6GkIx/GEazfA741IwGF0Tn8uK+MdHKjRLQZOTeTD8jX21raCT4bfGFMj9&#10;5oT8fRa+JdH/ANRqSYHyatOB+dOO4N9Da2nHLCnDOQMdqRtwhGFzzTwCFRgO1UAAfvR8xx3NI2Ax&#10;GFwO9BJw3B+lJn5TnjIpAOj6SfKD6U4Y8tsqeTxUSk7nHmZp+Tzg0wD5fnO1qZtUkGnjkPkUmE2H&#10;IzntQAjA4Y4HSlU/KcHJoyPJA3D2pFGXPFAD/mz9w49aRtuw5B6Up37cbgQDUXzF/oKAAOnlECVu&#10;KbkktlB7U0j91JgdWpxC8fvicD8qQgUnfMQhGF5qONmdpSY/4j3qXA2MN46dKdEqiKf5OMUAIFbz&#10;kwAMfpVhSxlYfL7k96iyNwHQ09fuyAA0gHySNsOIhmqu+UiPKqQDUzhdp+aq/wAw35UEZphcUkeY&#10;x8s/nQuC2Nx5PAppPJwCacNwbIUZFAEmDk/J9eaUj90DsJGabhiGY5z3FT8m2b932pDETbtI2jrW&#10;qdh8Oan+7+Y6BcDP/AaywAIThe4rVhXOn3HH/MHnB/KkyZbH5turJ8VPiumz/marjj/gVX1zuPPH&#10;FM1ZBH8dfjEu0DHiaTA+pp6Zwe/Arog9DBqzHjH2kjnO3ipAJPKO5ec8c9aajcn5BkVIfv45OabA&#10;kiP70gvj6mtuzCbQu7o3FYJ25XK4/GtXTmP2ecFXPPBqkCOtVE+w2jLgtjkelOXf5jgoOnBzVO3b&#10;EPLmro+4SoB5rFo0F3HcSo59MU9fNwuYVxmkQDzX7HHNSc/aOXOKQhTyfudqBjJ+XJowMnDDOaAD&#10;9pFCGKcllByABxS8ecqkt/hTioxKCnNMBfcT5S8dabYhZCBsOei1nlgbgkDILda0JSnklTHyVNZm&#10;G3qm4D953oA07QIJlzlQT69a6e/tHv8A9n34s2AhB8/wtM6c9GRciuZiz8oyDhK9C8IgSS34aVGB&#10;sZYyCeu4YovqFrtHx+0ck37Osa7CXs9ZkXnqu01mQre/8Ixo0v8AaBVg4xg5r0Oy02WL4o/tJ6BP&#10;AVcajeTQ8cYzkY/DFec6V5g1PxJZkPIkd6+0/wB0g4Ndb1V0zlnGzPQb66he3/ZseOeMzRaii3DY&#10;7Z4r7ggYTeCfA8yMpkfQoCcHrgV8CqUMOlx+XgrdKV55BFfZXgi+Evwc0rztXCPBpwClvTbWcoWi&#10;mjSEuhuand51DT1Mik8AAdqbcN/oViysDyMiuPuZjL4pt/J1dHja9wwz3zXY30SQ6HYHJyYkzms1&#10;Z9TdD16RHaB8orYhAa3hIBIDDmsyBN66fwMMnc1uBVi0pwqjGRjFFgNMrnRbkBBhUFef+MNEe9+G&#10;2rG3bdL9lbfEOhH+Negx7j4PvhuJOwEmsu3k8nTvEEhujISmACOlKUVLRjTaZ8P2F14i8PeP7vOm&#10;3YQaruCvkYwe1fX+i+IvCGtfB7TdaafRI9U0/wAN3LfvLhUkR1XIzkjdz0rTfw38NNX0FX1Xwnby&#10;sHOHXKsPxBridU+G/wALY4rxrODWdpQ/uUuWUAe+Cc1PLzJrYpTtJdT4Q17Vr7UfiR49u9Q1Gee6&#10;u/Er77mQ52KG4wPQDpTZHtLDxV4entPEi3bJCGDumV3Y6bT6V7B4w+H+lw6/fS2+pz2cAYlmZS6+&#10;3cVyNroHg2xNhPqvxKsGVpPkEY3Z/AE11wcUkc8+Zu7IfDy6nNrniLWJrVd8jEN8gVPw7VzusvE/&#10;xFuXCthUPQcZIr17UprGb4UWI0+zWOxEYIwm0vjp7814vM1w3ijUCbRVjwwY/hVRd9hSR90fAvyR&#10;+ykF8k4nun2cdTk16nJmCK1ikaQFgTjFcZ+zlBbyfsueGjJFHthublhn6nFdnrs6yaj4k+UBkfCt&#10;j8qyk9R01dGbdCIaarLMeUbdzXl+kxNJ8ddTzIT/AKUPfAzXaRSypo+rvI6sEtZC3PTA4rifATS3&#10;HxL8SXTjO7VZdv0zUXvoabLue8RXMn9n3sQgOzyAODVHS/Pk8R3iI7hS/Ixk1aiGTNsQEAHK0eHo&#10;7sfFS/VY41YzIRzxjPNIdzJ1CyWT4laez2LbY5PmzXYytbrYWKLIeYgAKv6zBCfHesSfY0QNChAH&#10;rjk1iRpv8Q6SoBx54BH1NTe4MyXGNcuzjv0FaMRjcKABgUutRJB4/MWwBfJU8d81Qt5FTWJv34AL&#10;jAPvQM05UZ7aeNZDgryKozWksfhiWQq5xJjrWzsEcsMn95cnJqlfXFxJaiEWxKIcsfWi2gjJtrpf&#10;MuYVZkAi5P8AezXhfj3b/wAJXdnzX2lcdeBXsEzW/wBquSlwvmLHyteH+P5VNssgB4nIY1lV6djW&#10;PKtzynw3E0/7Xnw7tufl1An8zX3r4Zu0t/irr+mGKXdHawBXK8HPHFfEXwsia4/b58HsVUhWyfwr&#10;7qs7Sa4/aRsoY7mxgaW6jWK5lYBOG5yTxWso+6mY3vJo0vEatH4otUM0e5I9xUdBmuc8YOJvhh8H&#10;riN1/wBEvp1nXHY9DWt8TrXVdK+LHh63fV9KuVu7VCJ7edX3Y65A6VUtI47rw9qdp5B2mxyoPris&#10;0nbU0asQ6J9nuvD+5LlPlg6HtWtYMtvcXO0RkliD7Vj+GtJ1iK91AgusSytuBOK0rhQNWmHzZ8zo&#10;DVSVrK5K1NyOaNZIj5gwZOMe9U9Qt7z+0XmERZGg6Cn7IxZwfJyACRVqS7X+yY1MLnbwOM0Ajovh&#10;vM02jfE+BsobS7Vg3swroNfiE/wP+L0LRE58M3OffC1i+D4BHfeLWjt3VrvyzKM8cCuqukb/AIQf&#10;4nI6nc3ha6B/75oT6jPzS+H8y2/7UHwslZwAvxEePOeBl8Cv0w1BceKLnkfNaWjZr8uLIiL4t+H9&#10;shBT4qg/T99X6j3DFpfDbbeZPC9mQexwtW1eKZklyyPm34xxFfjzpkoiX59LjKH1wOa83iJa2hLP&#10;yDXq3xpRl8a/Bo8Zlt5wR9K8siXFjafvFyGO4Vwy0ep17oilKb5AYhyOKp6dt/4Wp4UZkAA1AAn6&#10;mrM+0yT7QDgVn2/2j/hIrBljBVdSjLHPPWkt0Sz6xgP/ABKNEOxsJbLz9a0OkMfLEEcVV0gq3hSz&#10;JUD/AECPGfpWmi5AwgwBXLWXvFRM+dSyqDnIHFQBSFILDJq9MH+YmBsZqsRwrHtWJQ5cbQKnDAPG&#10;MMcnoKhXPmKferce3ziSh4ApoC/CP3YPqfWreB5bjPNVl+6MIcZ6Zq0uPm45wKGJEJU7yeOaYcjG&#10;asADc4LHGKikUDysDPXj1oGM44OKawUF+etOXcUb2PSm4fLHy2oArSE7G5XGKgOePmNWHAJkzb4w&#10;euagIb7W37s/dpAIAOBzzUiBcMcnHpSLje4x0qYffUhAeOlO9wJYynmRnHWrOCecMearoOhER/Gr&#10;in93gZ4A4qgsKqvtyQOlIQACM9alBIUfMfcVGQM5A5oCxWP3ycUBcgZUgZqRw/nx/IcccUkr7IX/&#10;AHIJx3PA+tFriGts81VDZOOlTW+fOVcMCTxXBaj4z8GWOpzxS3ElxKGwwiXIB+ora8P+I/D+qOWs&#10;7qPzFfmNuCKpQsrjtY76JXD4MZGOuasXZH/CHaxiLINsQQaiiLNG7tbHkDnPStF0V/DGuAKn/Hi3&#10;8qOxFzyOzNw2plsAIlwcD1rxf9omOVvDH7O9wE4W9nU47V7bAOYdvGLiSvKPj1E8n7PHwzuA5/ca&#10;+A30Jr1Y/CiOp598E5hF+1Z4Xt/MIF1pEq7fUgV9a3alPEsylcFbvIHpzXxn8KXK/tw/BBs/etZc&#10;/XbX2lqLBvFdwSRu3dfxrblvFMxWkmfNH7QEIHxC+A05KkSW0wPHpXjiOjCLDAgAV7n+0BGTafs5&#10;SNv/ANdchq+f1+S72rvxsXIrlnDkO2n8JcdTvY4Ucc1CFyzfIQMdak5Kj91Jj19am2nYTnoKhDZT&#10;AB3AIMgGs+ZD9nl+Ve5Fam1vtJIXtVO4RS0oO7I5GK2WxDOK1BSba5O3BzwfWuIfMfjSxk8tiHOD&#10;zXpF9DE9hO4bBX7o9a85ug58SwLjhLhf510J6IzqRLLrN/wn2mOIwint25r6B8D4Xw7eJ5BYCZCB&#10;nsetfP8AdfaJPE4jjL7PseflHPAr2f4Z3Er+G7pC+547sIc9cA0WumTB8rKXx2toc/BC4jUbdkyn&#10;PrivnWSzRgXW2kLv2Havqr4226H4F+H5WIzb6pGVOOm7jFfPljlQim3JPkKenqKnDTirmldNpdjj&#10;4NIeXUURbGfd5o+Y9BXo9hZy2tqsQWMObP5SO/rTgsmVC20e3jdjgirybhJaZuGLeWQme1buojnj&#10;Cx4Rrwkh+IOrK0A8xpjkehrG2ndMzRjcWH410fjWNV+IynzmMj5LHPvXORs29h5jNx1IqoO6uY1G&#10;7lkFfsysqyDI+7mq7szSnrjvUuX+XCAcHiq7bvJY7Od3SrIKci4vCu7oa+ifhtJG3gglpCCpUZr5&#10;2lG266j7te5fDWSf+yLbEalGnww/Gm9iobnus/mfZdLwVY7Mlf7tUikj6imYvusPxrSPksN0bPu8&#10;oblPaokOIgwGTuNc8nY9OmrpGgkh2wA22CE4NSvL5kU6NaqcEbT0NUS8hto8R5PcVIoYqCGXgc1y&#10;HYWIiftMh+yHgjv0rwv4roB4k8MzCPhrd8r3OK92jIEsJLrjcOa8g+L0aBPAU4fmSOTtgU+dRdn1&#10;JqRvFnhlmVb7Yy3XLHgN/DVkq+8KsnTqfWqahMRMAwwePergMvlZ2jgjiuyKPHZG4ILYC5LjFKoB&#10;upt0g4QYJNOfG88cbRmmBcxXH7onkYNUTYm23Btyfl4PU09X5B2jhcUzB8nJkOMdM0mVBXpwOaAZ&#10;k6p5Qg01txLNdLjH19a6xAVgtAVRS1ohyDntXM6uoHh2Ehx/x8Lxitu02N4Yt2BbcbVOp9qt7E9S&#10;wzHzlCupXPWnkL9niUEZwcHNRFYvLbMTjgcVKqIG4B4TkmkwRmXSKJdPMhBXcc/N0qGULtQeaSgx&#10;xjrVjUQp0ubKk4lXGOxqm5mFjHmMbmUYHpQmEkQXvz6PqY+zBU2DY2O4rk8N+8Oc4Pc10t9LdLpq&#10;bfuhfmwODXNH77cfxdM1Zi0L85jc44JGTWnp7bL6UjPzRjFUFjujA+LeYrkZwKvW0Oo/aiFsnBC9&#10;SOmaASNfc37wowDZORSPv8u35Jy1TWkMxW7jbTZnbcMt0FPe1v1vtxtwEAxjNK6HYqkjzCMjoO9T&#10;ZXyoR5wJpz2ziZf3LnJ5p5stRVS50mXyynDA9aq6AoTSFbi2xtALYJqwfKMSBZBnb81N+zXBtpC2&#10;n3BYP0IPFTi1nEVu7QSkenrSuJJEKqotpyJU46jNNYr/AGcZDfgc8CrclmPKbEcgBxnBpRY/6Ef9&#10;ElJGPlouNmQrO11cZkb5sdulNYqLiU7GPbNahguFtpT9kkDk4AxVdbXWPMyPDzEA8kmnZisUSyNc&#10;QgghR3x0oyTdT/ui3HB9Kuvb6iWkCeGmYhxxmh9P8Rrck/8ACOTAFARtOc5oswKo+0G1iVrhepBO&#10;Otdx8MnSP4v6pFhvniXI+h4rmI9L8TyxgDw1JEh65PJrvfAGlX1t8SnmuYyrAAFj71L6ifQ9vvhE&#10;brcdpO0Y9qynWUbcuOa3tR+zGOTYinEYIYHrWGceSxEbBsHGayuaoZhRExIyT61F8omiCzYyp6mk&#10;Ylbcl15zVQt+9znjacc0hmvaySKWDAcv1zWmpJ2/OM4yPeucscm7k3M2FbIreVh+8IHOKqInoaUD&#10;5kySo6fpV1pCZQfNYADj3rLj2eQh8o5B55q0rJtctARheOasVyy9wyqoMZznjHeo3nkb7OywFRu5&#10;HrQPI+xqxmBbdxkdKcqlpGCsM4B+lKwc1zUgYt5G1ccc571cYx7EBDVmQEBTlzmrgddwynGOKaYM&#10;cBiYDHBHX0p4GXkwzEDr7VG+fKY4+gpFM22HCD3FAi0CmzGOM9aCUJYA8CoxkhBt59KdtOZSIecU&#10;CGHHnphRjaa3PBUjJ8evBrrLs2NKp9DuBGKwm4jmyeSOlWPD1xBB8S/Ckjtx/b0SMx7bmxTa01E7&#10;nuWrxLF4jlbzE3MCWB7ZrKRxut8JyJ+OK3PEQUeOLpfLkOLGIk+xHFYahdqnOcOMcV57tc747I5f&#10;4q2xuf2MP2hY9hJ/sFXX22gGvzb0iUKoUQMWWZgT2Ffqdr1qtz+z98ZoCQxk8E3PHuE4r8vNORUs&#10;ZlNsCw1udZPwNXSldtdiZpteRtQsu5iI+mc596tAyG0UGQfeqkDF9okBR1UjjFWoyCBiVj7VsZXB&#10;v+Pe4GD0HbpW34cdl1uN/NP+uXNZDZ+zORgj0rR0MD/hI7NcEBphn2rObsyrX0PqHQFg/wCEeuSY&#10;33PEh61suW2zHzScR9fSsnw/5f8AwjMebjD+SOcVtMrpYMNitlTketQ9yktC14ee5+23zLMpIuVw&#10;K+jNFjtjpuhTvLCS1v0I7ivnHw2B/bV/mNlzOMjPSvoXQDANGnDbiFjHkgnoTWM7JmkTtLWC7lvL&#10;qbMASOM4GBz+FY91F/p9ufIt8l3zhelatvJNb6WpbUyzTK3HYelUrkhdAuZTcRs2SST2rK75i2c7&#10;M21LsycDJwB3qLT0Tzbh1jlUtKOtW7aTSrm2uhJdBSknfvVhjECFjVSoUYxxmrEMvj+/twsAwQN3&#10;NTwECBy0KAKBzVcjcRkHGeakcxrZSDBNAFqS5V7NkGwgkfhiqpANxD8xHHAzxVeFSyk+YMb+lWZV&#10;d7izVTjC8kUARvGhu4mBGA3QVbYoEi4yDipY4U+wSgg5pu1BCAVX86YHI+LFsLvQJYJbIyn7KVLb&#10;Mkccc1ymjRyWXw78O2b36FI7iQxBuMZNekXEsCw3yLp0LMYjuLCvOb+JZre4DudwuPkKn7tZtW+Y&#10;73sdVDHFJpsfnmAgRkjBGRU1lNFPE8TTHbDKQhxyRUWh6Yk3gbXQfEl0twkACHGc5/wp+maXf2tp&#10;J52tpKftB+bbimmKxpSTQRWUwD8+ScVk+HZpLjxfqwmVUQTcljit+5sPtXhbUBBt85AD1rEtbSeF&#10;4WnstshkAO1uuKBs624e1j1qOJI4HVl6HHNUJrXTCJd6Rxl5BgDg1Fcx263+n3P2ll2gd+9VdQmE&#10;t9pLyfKijJcnaMUxl64itYtNYFAcKMHPWuVvL1ImlZkVV7Z68V00+Z/D0UkQRoxHwynOcV5/qtvN&#10;cTxDzCNsnI6ZqWhnc6LrGlTaFdeUivIoxnPI9eKdO4cTFfMwT0HrXF6TZy2t/eTQaeymRQGGeOK6&#10;yOYCSIPCNzHrihN7CsVVRg0zGBsk8VcszjUPmIzjjmrcgURRfvgc84AqBoi13EyuQMjIpgLOWW54&#10;C4LdKnkcrpVuFkIBU5HrUdy0MYiZ4ztyMetSOvmWMEqIdoTqe1JjOZuNguWHlyctyMVYt44DBLsh&#10;Iz6jpVmVgY1Bt48jPOKsWSQnTroB1LBuDQKxTnhVrfacE47VlRvdxXzx87T0Jro5ECzcgZyO9Ub2&#10;FiEkWQZx0AoQGjpYL3cyZPMfGDU1zFcRKnAHJwPWodFWeK5V2wNy8k9qv6izvPHtuRjd6UhMyBKp&#10;tvmiXgHOBViyi32t1ssSdvPHaoGVBckAoRs5q1o87Ra7qAEeQYWBz60xkbvBv8tohuLY6Vad5YvB&#10;+siNQGNsduKz5Ff/AISGRpBtzMSARV0HfDchZPlCcjNMDziO+uI9ZtPtBbcbwhvl4xmvV7T7A2ka&#10;a8YI8yAEDP3a811WO3fUXBSMbZxzjmvQ9EjA8GRk5ZhbjB9OKXUSLbErFJ++U81WEh+0ZJyuRkA1&#10;XlEm+Yec+A3NNtgjG6XeTg+tO4EupXRa3sAloQM4GKydQ8wafbMrY+Qbq2FQtcyjyEwpHWs6++0D&#10;XdMAsg0cjBT7UmwTKVqVa1O5HHyHJAqtFIP7SnAQEeZwW710TQFHSOOeE4UFhjrmsO8tZ/7S1Bhb&#10;MpEXyhfWjQZpmDzI4yihRtGSDVZ0EEykyNjePmpNK+0xaVbC61u3UPOdokYAj863ZrW1kljzfRyR&#10;lAcg/wCFGwXJLeRG0yIeYpBWmtvS9h2qoBI5q3b2lusSrHOmMcAmmXlvcrcWP+ilsOOAaEJs0Y4/&#10;Mng+TB2daytVF1HcwJg7Wb72a6GNJF04P5cgPljgisq/DOIi24kdqu2gh9khj00sSTmP71VnYC9n&#10;baoOeeasWu9tKCgkjJyKp3EEpvY8LnJx16UhmyjQzaGUyQpj5NYTW9qDeAzE/Nxk10dlZyJoWoZO&#10;Mx5A9KwZQomkG0/fOTUsDCP3k5PFLgeapDimZyvTJpw+8SDjjrXUYgR+8B3/AKUv978KO75XtxzS&#10;/LtYZHSmA4Y3njtUZ5H3e/WlBwr7snmlcgyRAOVBFUMceie4o48s4QfWk7kbu3FLgeX396BDQf3j&#10;/LxUmWK4DDGOtMGNwz60NnEhCYHHNADx0jOwH8adgZk5IPFR8DyVMn0qXmkO4wg7xkH65pAoCHBN&#10;SN1b5utMYtuP7vnjFMQEDIySfxpeAWOabj922cin7T5S9M0gHjoP3Z/OkIG3hu9O43Ll8/LSHq3H&#10;0oEIAdseAPrTxtzKcDgDvTRjzFBOABSc4c9fmoGDZyDsoXOw59aOrjinDOCduKAHADaeKXpGTk4B&#10;podNwG4cmkfcY1/e96YCcF3JJ9qAEx985pRnamab8n2mP5cZHWgBwzuOO9Ox+8J3c0vHzfNQduOq&#10;8j1oAaeWJox1pvzb2PX0FSDHljKnNIBCQGQbc0pdd5GcfWkP3un0qMkFyDDj0b1oAd83mjrS4IVj&#10;sOaBjK/Oc56Yp4xtYk0AMyfMjwox3pfmzIVXpQRjadtGCHfBxupAAAx94E0cYGW4+lOIQbxk7sU0&#10;Z8oBsde1MB42FAd46cUZ+9x3pD5fmKAoWnAHze3SgCMhPM4BxinYyjfNwMU8j923zjJ6YFMG37Mw&#10;3HJoAUcqxCcUHGXITHAoAG0fNxjrSBhlM4wBQAYbzVOTjFOGecmg43Jz2NLzhjnFFgA9Tgio/ny+&#10;AeetPBJd18gEAdc0vzEnhQMUWEJzkZXt60p6H5h+VIpJByMHNIN25jjgGlYB3Y/KaMDcxxSgndJ8&#10;34UdzxTARsiGTCc561H82Ycn61KSTsyRRjp8tADcJvHJNOIGByOtB+6RntTedyjn65oAfgZ++KCc&#10;LJwc44poAyvy9aVs7hxSAUZ8oEpijjLc08BhA2VydvrUWTk5AoAXjP3TQMFgdg/OkJBjVfO5+lKP&#10;ur8poAd8pD5Jz7U1SRcMd52ntTwQHcFRjbUfOG4HJosAp2+a+MdadjJUbzTf4gBnOOTS/wAQO3tT&#10;GBA3k7v0p3ODmm8+a/zdRTjwwwvGPWgBG5b2peOeaaeop3PHB6/lQAY+VAG9e1NbPzDB+lSqUEzc&#10;/wAFQr/x8Oc8ZOKADKliPLbOOtKDKIm/e96UY3LlhijI3kgLigQNy0f7znHpScbmGRx2pwMeT+75&#10;PQ1GxImb/R+T3oAcfvMdgpP4O9O/hTI7U1t2BgDNABzRk5bjFISQ2CCQRTxjYaAGjfkAq3Pelw2O&#10;o9qdj7v0pfl8vO7pTAbgYPy0w583O4jipcDyVIkFNGcHikA5QfLJCn/Ggj5PvfpS5Pygnij5dhxm&#10;mAzJEv3eDQerUp9hSDp0pAOwMfeFN7deaXv0prY8yP5Tk0AA/wBY3bilBbI+tOPDMMjpUZz8vFAE&#10;oBLuSRgCkJIQ7V6U3J2Ln0oP3R24oAaWBdcE9Kfn5JPkOcetMCjcvzGn8bWAHTHNIYqlNsY3ENnv&#10;3pSo877/AH5xUY+8Mx5p4I39DTuIVsCQjepBxSknDjg9KaT+8HvScknIxx2oAQMfOYFBwKd8xRcm&#10;kIXI+Ycmk+f7SnysBQMVvugcVCWAlfhugqziMrKdwyAMVA5ySCvOKAFByD8pzUnVGyeO1VcthQR+&#10;NWIyPIHB60xDtp3A8YzTmZgxKJ/DTctlxilXO1eKQyJDP5hLIT89SsU+0k5PQUMTkYAqAmXzeYgf&#10;egCyAhC4cc1C4cyn5zT12bEyxGaOMtQAm0CMcEk/pRg4K7Rge9PPMQG6okK5zvbJNMA2kzxHcMZq&#10;XnzDgYGKhJb7WAOnrVorGLKI/assSaQDSCY244oIUoPmNB+6nNIuRg7uaLgKv160rsDbsCOQRimk&#10;/vDxTDuLN8hA9c0gHDhV6cCn5Btzk9+lQnf9pQbhtK08Z3dB1pgKcgp+lKcGNzjndTyE2qNwx3ph&#10;+507UhicZPy08due9RZPenhvmGQKBEuSqDkZI4NRsB5xPNOfDRgYz8wwaRh8q4JPAoAQmPbHgnOD&#10;mhSCnWkYKQPl5oGNi/LzQANg/wAPGakGAD2phwO9OH+qOevbmgEO4wpHXPNR9Zm4HtTsArEdxzzx&#10;TtvIOecUAGB81If9b07U7jDZz7U3uOKAFA+Y80ozkc0nccUwFvPXCjGKQD2Lc59KVD+7kJQZyKZx&#10;iUbcn+VOUDyzlzQApxnp1NImCX9e1PUqGPAPFMXAeTjHNADzkuv+NDAYOOD2pMnc3P0o5zyKBjlw&#10;CBge9DdVwwxik5KMAvO7k0YXL5Ye9ADlDeR24pCeV+Y8dqfkCPbu6imDo2T34oAPUhTS/wAJ5pMZ&#10;C/OKDnbnFAAcZFO7HmmoM5NP6Bsj05oATt0pEz5nTPNBBx92nDIjYgc5oAU7ReAc9KU/fbB70g++&#10;DtpxUbZCc8jpQAncc0djTBzKgxyaec7+negBPl3yZ79aXKmMYJH4UHvTRjL8ACgB3HnD9yTgcU7+&#10;A5P4UmTmM59aQklwdgoARwPl5NOXOxvm5pcjzDzwKT8KAD+9TeS4+binnGPfFIo+Tkd6AFGcLjFN&#10;b/WqO/rTxjnig44Jxx3oGL/yzTvzT8fuyc03rbg+ueaQHG3I4xQIbgfaDxnj0p4BAuWwKQEm5b0w&#10;adhtrgHrQMAcxqdvOaQfeGM8dKEwSwzyKefvD5RQAAHzB8/en8ZPNRNgSphzz2qRfunOevWgAH+s&#10;PyilAJVz/Wm4QsuWNSYILASdcYBoAZz5i8dqki+cviM8N1pQGFwgJGCKvRRKthM7XVvHGIWZy7YC&#10;qOpJ9qLjSuOijUpcl54URIC7yOcKqjkknpxXmPiPxerjUbbR58wRlkN6y48xh12j0Hr3rhPiF42+&#10;1LLpmm6lLFpEd/tnuFO2S/dT0HcIP1rxjxR4oWy8KW4hhhWSS12oPw44FcOIxPJotz18FlznrIXx&#10;p4uvLaHVrS2ubg3N2GW6uS+ZJSf4Qeqj1xXSfCr4W61qmlQ61qU81qLiUPG8i/MkfcKD3auT+EHg&#10;3VvEnxntNT1O1uGsINQWa4kkHynByEX69/Svp/4lfE3wV4W8IyabYLp15qaaeIrbT7ZhtRgMKXI6&#10;Aelc8E6j9478RXWHXJTV5M8O/aFm8HaF4L+GOg2FhYG7lTcp3DzIUHV27/PXxtM01z4p0sHUpsG4&#10;Xk8hR3rsfFc3iLV/G2pa3rPiG4nvru63SAn5YU/hRR2A6cVh2kUH9tW4RRtSLLcZrSpGKa8isM6i&#10;jeT1Z3PiH+wLTwF8PHsL2BpZtOZLiPjJbHpX0z+y/wCEQsvirX73TV3Qw7LYkfKjNy2Pevmb4e+G&#10;tU8UftBaHYwPcLAt6GuLjGRFEp+Y49T0Ffp/YWGk6P8AC7wpounWaQQW+lhWH8TN3Zj3JPNdVGCa&#10;OLH4lrTqOvpxJquqjaSCwAPbiqLHNsoznbUTFgwBXJ3HFMJOD8uK6Ejw3qKeoOKUE7mywHFIMYI9&#10;qaMnzMjp0oABjzAwY5z19aHyXc+c3GKT+HFId39wfnTAULkH962M80MWVn2En5abuG2VSOq8UzsP&#10;mNACgcuTGuc0vf7x6cUDocmo2J82PtQA1TP57ZfIqX+9SfNiQgjO2okYsp2x/wAXUmiwDzu3x8HH&#10;rSZXa3Oacf4FyPpSNgCMbDn0xQAz+KQ44pvO1j70jFg5GDyOaTjym4J/GgB67cLwOlVmP+kMBnrT&#10;yXx/qz9aRPvEmEZNIB2TsXijPysNoFMcOrrwME0o3Yk+QY20AIccVE3IcZ64p2DsxjBzR/GaAFP/&#10;AB6gbjTQMA8dqV+NmXApvOw80AKc5IDdKVcckxg4pn/LVMnmnsSFQ7l5PSgCLA85zjgmpMJhSDyP&#10;ekIwWzjpTRnPQgdjSAPmLyfP/FQcbj+9PyinxqDNJl+1QZIu7keWetIY4D92ME9aTB7HHHrRk73y&#10;PpS8knnHHNCAaQTIvI9zRL/qIQrg4pu5Wd1DtkHmhtuQfQVQD16dD0qElf3vA6+tPLMIn+VORVdc&#10;nzPlx81JgS8blJByKXK4b5weeKQh/LXgYAo48nJGOeBQhgcZbDc8Uo6ZpnJIp3zAHIoELxkU4Yy/&#10;7z9KjBO0fWlGNx46mgZIpBkBPQDFJwqtgEkvSL/r8EcVMdu9wMBQvWmBKCSkQ+ThaU53Ab8VEm0I&#10;fm/i6047jMpxjikBKmBLHluSasgnzCQDjFVoyu6QYGQeDVnDfZn+UZx1qZAS/MSny55qY7hZSZ9K&#10;qxkCNi0jZzxVgybrYjbxQM5+TA8ceDnMh+XVk59MmvoK5kUaTa4gBH2CPPvxXzxqZEeo6Fh/mOsQ&#10;4Ge2a+gpyBYaftVCDpUPf/ZqQRz85Pmg55zxToNn2qMlj16UtyMzJxUMeftKnPegCzcJF/Zfj1cZ&#10;Enhq44PbCmvhDSS39teJl3H5fEd0Mf8AAjX3s2z+wfGALqXbw5c7f++TXwTpDKni3xoGHLeJLrH1&#10;3miK1BnSHPlHjkGnAjyjzn0qLchdxhs5pxxz8tUICTuX5s0cHJLc46VEWO5hxinLnDZxj1zQMfgb&#10;RjpTSfu88VE0n7114460mcgZ9OKAJDIgK/OetPGcsS2T61WC8r8oPzVYI+SPjnFAC/xfdHSly2Rh&#10;z1pMkP1PSlDABvl5oAkx320EfO2Rj3qMseOBSA53fIT+NACvgjAxtqP5MN82TSSMSiDnrUYI3kkU&#10;hEozkEAZxTwRs5NRE/vEG1vY0/oozjHeiwEoxkZHSnEghuagyNx+U04MnmDPHNICbn5c1GVPnNzg&#10;U4uvnR8HkcUo285oAjKkSk57UoHL5NOwCep6UhHBouMFI8xfnFT5BEnzr2qoQMsSakTPHBoAmB+V&#10;uM1q23/Hg2JWO6wk3DHTistRGDkk+9XkdhoeosrjggKPqaBH59eLl8v9qD4rrtwG1ok/nVZfp2HN&#10;bfxMiCftifEqIKPnaFvzFYEQxAFJbp1raGxlU0ZOQc/6ruM1KMHjPQVGpyYvmFSDBlcbyMdaohBx&#10;sfg8itTTg4RxuUZ6H0rMI+XGeO1adiUCSkt2/Kh7B1Ojh2+UgZQcHqBV6PyCMDcR6HtWbbndCrKD&#10;9SK04/8AXKSq9O1Q0aEuAG4BoI+Z+ead8vZmP4ULjdk+lSAxQ2HzGCc8VYHByDnjpUPInb9716DF&#10;SA/Kw34yaAGsX88kZxjmlG7D80MCCV7Y600Z8puMgUCGvjyGOMnIxzVOVZMKdw46VccDyoTk8npU&#10;UnMyfuv4euaBjY5HWE4fLFeBXc+GJpE+y+Wsm83S5HpzXCIuHkJdRz8p9K7/AMK+X5jCRhlhlCBT&#10;QjzX4hI2mft5eAtTdCtrqmkQxu3bJ+U/0ryLxDbSaX+1B4hVbRlgub3zoeOGSQ54/HNfR/xu0sz/&#10;AAA8G6mkbGXSPEcbt6+WTXkHxR8q5+Fn7MviC0T5W8NpDIwXo4GefyxXTSty2Mqq1OLvCU8Z6Htc&#10;7HuVPX1r6P0VdVl+CviRbONzMlsoUKfUV82akwf4U/D3UEK7jqAWQD+Eqa+yv2el0m++JOp6fdSK&#10;Re+F45bfPTcvUVb2FTmou7Oe8KWWporJe6fOkwuQ29mr1S+3TeH4gBu+VRx7VU8VWV3bfHvx7aFo&#10;oRbXo2oOhX61asiraWxDjsMVjbXTY20eqLdun/EpsAc52gH2xWqTGbKFeBheKqAD7HECMZOeKlQb&#10;2wEbIA5qBov2k4FnqcbRjmI4qhEoK3SlwR5p/Gk+cXUnzgDack8VJAYzDKw6bzikM1IQkWluY7VS&#10;NvT0qpJiSzvAeC0Z6CpoW/dyr7etVpCyi6xgsI24FIRyD6baX6a7YyWMJzp8wDEdDjivhTx1ocmm&#10;eJL6NIL0IniKRZVkYtg54Iz2NffOhvMvjfUJDNy93g+3NeNfG3w+ZNX1i8htIgJbQs64/iAzmrXu&#10;u4paqxwCQSt+ypc3kkqEizhCFRgAYHavC7nH/CWXS/b+DGSEx14r3iOUN/wTVuP3582PUQjH0wa8&#10;EuAra1K5HK24+bPtW9Kd2YT2P0X+AUTRfsEaXcBWzLcT49uTWpfuZItTwvJkOfUVn/Bxpo/+Cdnw&#10;r2k4fzifzNaF0sf9pS7rsIGHP1rOsrzua0vhOPuDHH4f8Qp5hPmWr7iT04rI8CwzIs0qRKIxfvu/&#10;E1a1xlj+1qZcF+Fx3qTw5qfhi0061si07XNxOS6hc4I7VDdi07I9ctvL+224LD5gOnerEHk23xKt&#10;5dzqjYyc96yrGe2e7sXW3kAOAMnpVvV/MDafIFbmQZoA6fV7oT3unmOFVLYDHPpVqyt7Zb2wkbyw&#10;wwcZ61gWsF3PaTSrbYCRL/F1rR01nOramskbYSH5OehqARU11RP4vvCkXKouT6VzqWt5/bcqTW8m&#10;wOCjDvXQJuOs37faGJNyRjFTXkxT7OrQJuJGD6U0A2Uq0OlxFucimy29wZb8QxAsLbmoVA/tSyZp&#10;l46c1rW8jprskiwqcoBy3FAjzq5t5ILfVpHtX8yQsMn2r578ay5lhi2jAWRiPXFfT/jCREsFCSRb&#10;hC7E/WvkLxRcyt4n1ViVAW0lAOfap3exW5d/Z+ga4/aT1m728xSzKPzr7F1C0N0+owC/nVWkOGjc&#10;hwc9iOa+a/2ZbSP+0vi7dtGAIo5QGP8AeYk19S6J5LapqQctuEzsuT71pJvYhR1ucPb6JNZ65qDy&#10;+I9UupWUc3MzOVHbG48V2Hh55E1K6bbjEgxmpprdpfEOouYZdxfH4VF8sF7GpA+/2PNRc0Onu7hl&#10;vgURVUgblHfNc9Nk+JYH2kDzFJGetXfOR549wHQVVuxuabGRjGDUsRvt5D3dq0YDZiAI9Ku39qI/&#10;C+k3CxKAZOQR1rnrKTbp6sOSOGOelb2pXly/wzsFW0yiPwwPXNKTY0dN4bYfbgBIMSW4OfTFdVJl&#10;7PxqvljL+GrlR7/LiuK8LBjLpTeaMJD37E13kYzrU6GLG7S5h+lEb2Hsz8qLuN4fjNq6srAxfFUk&#10;g/8AXav1ELBvBvwjcOo3eELY5/4BX5s+O4lg/ai+JybQNvjtHAx0+fNfobpk/nfBX4G3AckHwpCP&#10;/Ha1a0IlJXPI/jWo+1fAKfB5W6A/KvG4edMiJY5LHNe3/GpM/DL4TymI/urqbb7bq8Dikf8As6DD&#10;gjaK4qr1N18JoMkHkrtJzj1rFufMjgnCTNltVt8n0G7mtPDkD92/Qd+lU7lP3gLRjAmXvUXsI+s9&#10;IZP+Ec0dV+4dEgKsR/s1twkLB1HDdK5TwlI03wl0HCEhbJADj0FdSowSuwdB3rnrboqLuRTuzSP+&#10;7A444qnIpNsR5laMnlkDcq5A4qo4H2a4GDnIK1jYopRlw+Np69TV1HOJAygYIqE5JAyOBzTiMpjY&#10;5G7rmhDZqwMGXgcgVoIB5Iy9ZdtyyDByB1Fa658h8g5ApJkJiYOyT5eMVA2fMQ+V096sssgROc57&#10;VCUmMjZjAGKoohzEN+5CMikJBgTDZ56USo5MQJXk1HJvHC24IA6ZoAgkz5zZc4qEj94cPVhgcysV&#10;AO2qpVup6CpYEgGD90ZqQZ3DDLTFDeVGCc+9OdVAjYb+nNNATrnd9wcnrUowZOnH86ggZdsilT0q&#10;2m3AyoHNMA+bcBt7VIobyX9dpxTlTOGyevNEoYC3IOSZlXjtmi4EP2ixi09pby9hhjjRj5r8AAV5&#10;n4t8X+DT4M1KDS/GsN1cuxQ5Gz8s4yPpXIftBeILiwHw20y3ndf9AM0+08vnoDXnXgDRdH8U/A34&#10;6Xkehrb6lo0kEiyi42iRep44xW0IXXMtuorM0babRIJJJ7y7tDJu3SPKAQAevWm2+reHLP4p+GNQ&#10;0XxWk0Ml2ou41G0dfSs6TT7K8s5I5bMiMMI2YyYyRwTWLq+g6Ro+r+CTF4vguY9Qs5SI0YZjKjvi&#10;utO/QGrn3Zo1y15oenypLH5UmnxvuB7EZroUZDb36Krc2bjPrxXkfwmupJf2fPCIa7LMPNjJJ5wC&#10;cfpXq1kHGszo8gK/ZJD+lc8kuYzUjzDCrq96oA+W9fH4muB+McSyfseeMCYzutdTt3UfUivQp0P/&#10;AAlmo8YxqDd/euM+KUcsn7J3xlAjJ/cQN+AxXfBaITdmj5i+HtwYf2rfgdPvTi/VOf8Aar7q1CCS&#10;TxReyec6qsCMp9c1+emhSCH4qfCO4WZsHxDbgH8a/Rm+EjafYESYLaLblT68VqpaJGD3Z4B8fYpD&#10;8Jvg5cbARBqjq5HvXzZAd0075HMC4H4V9X/GmF3/AGT590QLQ38JJ9DmvlK1wseCmGNuuDj2rmqS&#10;dztpv3UX42UwpwvWpSo8k/PzUEe0SPlKtLnb071mWVto2ydMiqcwBlg+7tKndWsVjMhyccVnXQxG&#10;rLGc7sAA9acJ2Cxy9/tMNym1gB04rzPUtyeIEYIoHnqOe9epagLhY5myn+pOF65ry7WEwlq0lyuf&#10;teW59666epjWdhZZrqDxlpsiWZfda8KBnNeq/Du4A1vVZxbbN92gkj9DmvJZJ5lktjDLGZGiUKWH&#10;AHevRfA7yf21egqu6RQ3HqKtNpMw3aZ6v8Y4kf8AZG8TuY13pd2jD2ya+cLH78beUmRaRgflX058&#10;SI2m/Y+12QtkywwBvYpXzFYsrafBgMSqgfkK5qEveaOqp8KNuMRBXy+GJ5qxGqbG+mQfSoI9pRP9&#10;H6jr6VZyiW82bSRm2fKv1robMrHiHjtdvjewkMDFSnB9a5mEZjn+cEhR26V13xC+0jVPBYcniKXH&#10;HqRXFQthUJkQAx8810U1occ3aRaCuBNlQxHf0qGTGwkY60vnwHyx5vUnnNQsyYf50GT61oiGVJh+&#10;9yFOCPyr2f4ZTKlncnzf+WwwD2rxiQxm3B3DOTjFekfD+Zl1GBQuQbjBoY4PU+noS4eQu6tuhGCP&#10;emHiD5SCd5plqJTHbKATiAH6VM+wFSRzk1zzPUo7CxmQRZDD3FTZbbAVkx6iogPmQgYG3mlXeJ2O&#10;eormtqdZcQH5dpP+sU4rzr4xwlvhd4XuOP3NwAQP4c16FE0ghJ87Bz1xXG/FZd37MGtyCBmJuoCT&#10;6AHmla7QpfCfM9sS9qu6cZIGOOlXF25kyy8pWZatkswkwBbplce1XlKYX9yxyevpXctkeNLdjm3D&#10;YSrYz1p6NH++Pn56ZGKjdm/djIPpRmEK7eQMnGOaaQh77WgYrk/NyCaMJ9pJ2gDYMim5O7/VEcc0&#10;0HIb5QM+9FguVtRJ/wCEc1FG248xSGx0rW0Qh/B1vizDGNSA27GKyrra2k34K5Bj498Va0UsfCtt&#10;tTGJ2B5pkbGwS5O3y1zmg+Z52CSBt5xQcfbwPN2ttyD707EhW2kab5hncMdaLDMm/F0NJuioAZJB&#10;hm/iqipuDAglILFBzWvemKTTwhumYEgjHFZDkBh/sp60JAy/amxdUt3QbTnnGcVqx6H4YCuxuJHY&#10;jKjOBWNY7BeQsWwC/JIrpCU89Np+UJwfWiwkSRQ6WLQIun2+UJwAo4pClri8cWsa5wCAOtVw8azT&#10;AM3zHk4pnnJ9rjRlk56ADrQBZBTy1WNFXPT5etRyqGWMkEkGkRmW4AWNiUB6j1qeJbqSeQ+RIq9c&#10;YpskgjEYltw8Ywo4OKu77cKq/wBoRhewxmnNbloVLy7Ae4HSnWmmYa9kkvWZSPlBpAiFjuiKtJBn&#10;cMHb1FMlW58yAYjCKAOB1zWylrb7YB9jJweDnpVk2yCW3drpAQDxQwRzSQyDUJFFnuxg5q8sc4uv&#10;MVI3LYBUjpitULGvmbXU7j3FNON/+qQeuKVyrlYWsj3kzeTbruxnNSNaSeZEq3MKgISanzgt+8bG&#10;O1N4ZGzLJx0OafOxXIIYIDcFZLBA27lga0laNI2KxR4RCBuGc/nVVcbc7Gz2NPCyEDKFgT0FPnYb&#10;k8E921ldOdOiAEmOnWuh07cNMld7QByOG7gVg26spuP9KIyR8uOldDbMFso8yE/IcZHWpcmOxqxm&#10;QRMftZPHc08tJtjAQEZ61lqWEZ/eN1zVoSE2qkZznrWYEsmSh/dDBHes6QJ5QAnVfm5rRD/uZN0K&#10;n5OMGsaXyS8i8gtJk4NAjZtVjWOPDr93g+taCM5lmHGMjpWHHIggtFWBzjrmti2yJXZY+SBwTVIC&#10;/uIlUKAcrV2EEhm8wA56VTw+CTF0FaFvt8uHL8GtES0MkDB4z5ecdvWrUCSbZZC/JI+X0qwVjMcQ&#10;IU+9SxxuLgDAxjrQJImUKTa4CgY+ap2EfmtycBfSoD8pUY4zVhtpsGYyrtHpRcoAf3SlUyMnrU6l&#10;PLhwRmq6nKRbYgBipVKec4YlTjjFAi38hWFQF3Z606QKEPzfw1XRgJV5H3uPerbCMxyHBxt5oAyn&#10;KmQ5c4BpkMYbVtPRVAB162bOOmGFPcIJUwer1BJJNHf2zKBkXsRGO3NDegj6S8QknxXaOu3Y+g2q&#10;7voornyCDLgDrWtclJPCHhmZCH36RDyT7VmdpB5XJUY5rzG9WdsdkaMQDeC/HaFTmTwfecEdfkNf&#10;lkm0eIvGUQTPleL70OB/vmv1Ost5aWNpB82iXKY/3lxX5b+Ibe+sv2gvjJaKu3Hje5LZ7AuSK3od&#10;RybUSQMdrYHfoR0qzC8YuzH8+dvHy1mym5CRBUU8DJrRtml8uMnZkrycVsc6Lu390CzDr0Heruj/&#10;AC+MdPV5SplBNuO3y9apZAikby889z0qa2kC+INJ3whsMdhH8Ofesplp2PpXwxOHg08+fGylQrgH&#10;vXfSrCHjDOANuSc15V4Gjsmju8XEhlUKVUt1zXpdywMTjy23bQDzWMJPqOm7k+nz2SeMgokT5mAG&#10;O9e8+HmgfTrf98AQRkelfOuniwXW4o3mYyvOCpx93HvXsvh975ryfZbYXYuMn070nq9S22tj1e4M&#10;RazXzFULHxznNc1czwm+voJ5J0QrwSPvYrX0VFn8SzeecqsibTnjNN8XWzR+J9LI05FgZVCt7+9Z&#10;2NbnJW0cTazqhWVtjONnGOldHGjZiXBJ2+lZwFvHfRg6jAWEYJC+ladvdQC7UpCD869aYkK5Vbkr&#10;hs47iqrl2dxheuKsa7MqahpL7o1DqPlA61SicvcQt5RAyNwoGWYxtlQb8DHNbdituwlZ50wozTbu&#10;3sU8JiVJFaQ25OAelY2nPPJo0jbWVvMINMRozzQHUpdko2ZIAqq7oASVYcioghF24wMg9aZcLKfL&#10;BYYxzSuMupHpU21WUBnXHBrzK7UJ8cPE9klhOY4o1Knsc12EDTLrShZQTtOQT0qxYWySeLNcu5dJ&#10;QgkDcepxSYypo76jBJPs04bCCPm61qNI5WQtu3EmppxGpmZWVeeFFUmINo5Lpweu6hASW8t1HeSl&#10;XYevPUVpXENnJodtOs4ba3zLu6GsQeaYmJLcIcH1pLZpfs+pFjKiHOcnigCxqIj/AOEZsG2tgOCR&#10;9K5zVBa6joSW48RPG3lAeWox0960Rc3MlrewGz+RUb5/WqGnwwC63mwdcXOGPrzUyYDvDH9oWVjr&#10;ljIXeNPubjnINVtZQRy2jiRwHlJ2gdK6q9to11K1kjbBeNSa5rWPtL+I9HUWrbQozSsFiG3u7kRQ&#10;q0YA2jJrQ89TIjFB8o4xWfdW1x9mjaK1ztQcZ61TjOoLCWNs2FYAoBSA6eO5DbD1HTmr1vPATIuT&#10;nPesCNpPJVjphVQAd1RxSXr61dSqE8tGHFNMZ0GoMn2A7QM47jpUVtLcv4cID52g8DvTmbzbbaVA&#10;Pl8cU6zXybaYOmQTjg+tMDNdiYlGBxnOas6eAIb/AOY49fSq2oJsdhhRk560/QmL6+8bIBH5LZBo&#10;ETSk8/vQx3+tKJERADas25h+FPlhjOq3QSXYglPU1btLcM8251xjuKAHGRRYgmMABOKoySyG3BD5&#10;BPBqe7CCyZfM/jwKp4UQQgsn3eKLARLDK19Htlc7hzzVu3VU1faZ1DBh0qMGRZUKygACnRwyvqtr&#10;KJ2ysnIpAXNXC+RYSbDjHJArMhd1gm2lmynNamqrcnRZo1twSYsox6ZrG04Xv9j3An00CQHAIOc+&#10;lMDldYZ1ulJiGROOQfWvStAmT/hCrElwSbfArzvWLXUvtRU6c+Hfhs/lXW+Ho72Dw20VxHkhcr9D&#10;QLqbUmQ1xyOSaTTk33WrA2owEyDTZmH2Vzxkg4qfTFl8m8fa/wDq25x0oHcdGrMlyywsD5mKWSP5&#10;Iy0a7gPl5qTT5wb7UUe3wFm6461PerD9pjIBAPeiwGQEYTXMimTftyCTUUVxIIr6VrVXfcOPWrk/&#10;/HjLtUj93yazrZB9lY78kuaGgC+0jR9bj0oT3N5bSRnchjkK8jtx61qQWsdr4Z8lLaYtFHgszZzj&#10;oaSCOXepV2Ug8YqaWSQNKpJ+5gmkwKloJ5HYtcSj5+CD0xW08sixQMZd3A5P+FYdvJIkrja+N55x&#10;VyTzMQnJ5HSiOgjft7uaWxuVZkCgccVWaSA2+oK0Z/1Zw2KzreTDMnlkDNbkKxm0fNspbyyK0QjD&#10;0yZFmnI3MC7A5q08sfnZMZPzetVHQxyaiFUBmkJ4FVnYGy34IYNzipvYZ0tpcJ9mvc3zBfJIANcv&#10;K0h1O5Ak/wCWp5zRvGUH2vG5egqBFIu5iCSSfWpYFQD9yMjvS4XKjHBFIAfKf5j1FLkb15zx1rss&#10;YgOC2VpeC6gqQO9IcYNKCd546UwAdWAQ8e9HG4DjrTvmxIeMVGPvN15oGTHAVAFHTrTflwtKAfLP&#10;FM6SdOopiHD79PGdxOQaZ2FPx1oGREnc5CjpT0KbYiZWySfl9KcF+TOTTSB5iEL0oESnbkAtxmkP&#10;CttIPHBpvUDilBG98cUAOXmNDnJ707qTyKaMBWPNAIyflPvSAVj/AKN93nPFICSvXnFJk+X04FKA&#10;u8E5oAXJKk+WvI6UBQIj+85owNxO9vpml7tz2oELj93nk5owdsgGOlNBPzcCn5+cnNAyFR90mLgZ&#10;70mR8oCMalP3OnejJDDMK8DqKYDRu3EFMinfLjGPpT4wNjEN1NNOfPPy0CFGcH92fzpPl878KB9z&#10;rTjjeh29qBkXzbj6Z/KpAe240nG9/r0phLeavycY60APzyuEBzTyF2JljgUxcdyBTm6N8p96QB8o&#10;HY8U8Z8t/kGMio8DC9acPv4BOPpQAp+8Pl/WkwNo4o53NlT14pOeetADfm3gnP50oHJpcfLjFKAO&#10;lABgEvmM429aRDz0zz1p/IOCwwB6Uwbdy/vOrGgA3ybpQNuO2aTDZHzDrzTinz580n5uaQH99NhT&#10;QIXnBOzsO9NwSUypODTjwBlelBYAgBhyOlMYEsSSEG0DuaD904H0p3BgOOmeaTnzGwBjFIBu4eco&#10;2sMilI4wXOM04Bdi/KOp5pf42wrcDmgBMjaB6U4FQjYzzUR6jinggMRtznpQIdklj0pndeKfj5H4&#10;7U3BC/fzQAdBytODDY3XGajbIUHPelGMDpQA5jiWPjgjmglcNjNIQfKb5PpTDvEUvydx+NADlL5H&#10;yCpQDh/nHtUa/cbntUgKcYBzSAb83l/e59aYQNyDZT2weu7I6Yp3WOTcmCAOlAEffHkinDOTRxtH&#10;FHfpQAoCkrn86cFUycv2PNN/hNJk5+5QAc73+U9abzsbpyeOacT8o6cdqbxknBzngUxkgHA9cU51&#10;BjB5xTRyvJxTmJ8kgA9KBDBwg+lP+fDHAwKhy+T+7qVclZTg4xQAnVCwi4780zdgR4A6mnHOUImA&#10;GeRighdykntQA0hiTlu/ahTjzgYzz0NCkFX4PWl5yPlpgJ/GMCkySUBQ9etL36U4ffTPZqQDufL5&#10;UjFB5RsOMYodsq2OgFRqWwfmbk8UwA9G6VKmfLT5ONvNRvjeOowKXLCMgtwCKQCsx804Ax9aQE7H&#10;GOoppA2jkjNKmPNcE/jQA4bAg4/Cm5Ic/MMGpCEyQOcEUwhhdc9NvNADvWj5jkbRjNKMbTzTQG8z&#10;1GaAHd/vjIHNRkjy15700n/SvvkClwOQVJ5oAkHcZp46HkCmAfI+F9KOewpjBsbnPfFNH+rAIPWk&#10;ZRsJ5zuFHz/NkCkBJkYOFz0/Cm8HPPem/NsIB6ml5z269aYhw/1MhGOMcUgzzlP1pTjY3IqMklg2&#10;GGBSAlAPlsMcCkA/eAAHmkU/K3DdelPGTNkDHFAxnInCmP8AGnjAJJTNNzJgknnd+dIzMWPA47Cg&#10;B/yFTlfpSfNxyPaosPvXHTvVhQdrn2oAjOc8LQF+Tk96UEl4/wCVK2zcRQAwgGRcR8GkwA+3PXFP&#10;UtkgxYA6VFJn7RHzxQBOoHmH5e1KQgY8AHtzTEwZmw/AHpSybdo3McgcYoAic4YZU5xThglhURPy&#10;9TjNOA+ZiGNAE4wTkKMAc004x92m/wB73pWz5bDPOKBDCW3KMDk1KqjP3R7UxABGQcZzUuflXBzi&#10;gY3HU7R780pIwuF4qBiv9oyYLDcBxUvOf50AOyNp4poIy3pmh8bRz3pVJ2ONnbg0ANmDLbxsGHuK&#10;bHLbMR+8Xp0zT+CWBbI96rR20CajcuM4btnpQFy2Rkhgo6UoBwMNUYKAN8xADVIMccHkcUDHDt8n&#10;60vOz7gwPemd2+f04xSkdfnPB/OkIaP9Zyo5PSnEHzOEODRxjg03ccPwaAHnpgevJoPRB7U0FMAb&#10;hSjbkcGgBRuC/wCrJyaXjDDd24p+T5LYI+lQBiZ2Bj4z1oAlB+YZApTg44NMby8gYOM8VICNrr14&#10;4NACDr0pSeevWm9HcAnrSfNiTjpigY7PJ4FICPOjLMR7UIQFznPtSEnzG+XvQIlyrQt8mPSo9hDt&#10;zTct82HwO9SocgkSZIHegY3n070vG4/IBkcZpp3b3J/vetAwZyxBIAoEIxfzIRhec1IMbMFOvSmP&#10;jenydvWph5ZWM98elIBnY8Un8KfKaf2+7TWHyscDigYuZd44HWlbIuFBTgrxTU37ZD5nGRxUh2iR&#10;PXbxTEAK+UuB60zjeBmnjaOqim4GXb3pASJ5YA4bdmmt/rXGTyKQbdjEAZI60EnaCFBIoGKowv3a&#10;Q5wOKU/7vbpS4JB570AIN5J+UdKdxj60HAMeHxx0oGNx5oARCOfrzUhJ2fhzUWB57E8DFO7nmgBh&#10;OJCRHkY/KgFmlGCcbuakdT9inwBgMOKkjVBbn5hnaKABtm7gHpURA+U84pTndJkcA0mTlR39KAQg&#10;++1SHmP736Uozv5UfSkOfNbA7dKAuNO4OpG33pwztAzSEDzI/pS9Cf1oADnyxkc04Z2KMZ9KacZH&#10;J+lLngc80ABP7wYQ4ppLZbEJINLkc/N0p3ccUDJOPK2FTgrxQApj6UZ/dtx0oHTOaAI/m3gLGtSA&#10;j7O+VIOaibPmqdxFT7B9mLb+QRQBCCwwcAVZAH2U5XntUTo4bAi4wDmnqH2SZyeBQAw53x/L1qQb&#10;/Jk+UVGQfOGR3p/OeTQIQE5GVxzT2DmZM56cEU3AyfwqdRIHTDqc0DJ7WENJIzHgepryT4p63eHw&#10;nf6XYyTR2xG7ULkNtAUdFB9+9eoave2VppmjRSXUSST27sFB5wOpPoK+Evix4zk1P4izaDpastpH&#10;qoW4liPNw+cEEj+EVhVqqMWejl+GdSa7FJS954k1O68w/ZbO3zuBwmFFcXY2t14h+OcKGdYrKO/C&#10;K7thdoPJ54rpvEBOn/CCw0yK7xNdpCHCHLEd65bU53tPh1awW8Rt826+Y6NhifXIryW1LVn1igoL&#10;Q9x8ffEXS/CvwS03w14XksVvG0rbPcxYYQAjk5HVz29K+efDVpd3y/2zqWr30pnupWVp2LMxzyST&#10;61xsOm3eo+NdMgGrXcxnv08yQ8sBnkV7F4xfT9K+H3gbSrZMOlpFF5adSzcHNdN+x58aEVNye5xn&#10;iBxLPpscCKYzMVzmsJIboalBZ2sdzJPJOiExLuLM/AUDuTWjq4eC70KAE+YLPccHkFhX1H+zf4Dl&#10;n8Tp4n1PR8Wli5NitwmRNL3fB67e1XCF2Tiq6prU9q+CPgxPC3wLsLm90iBdX1S2WWZCMmGMjKr9&#10;e5r1C6eWS7kdkbcW61avp2e9YgYGeAfSs2VnCk7z7iu+CsfL1KjqSbZG2PNj47U1dxnm+6BjgmkB&#10;Bx1608EmJ1IIHGDVkDVx58nPWmnhwP1qXEfmgc9OtRz5+XB70gGjOxhjvQcBZOO1OUHy1OR05pn8&#10;TAUARgnYOabk5bCVLgYbimnlT8tMBh3c5WmjDOM8cU89OlNAG9sDnFMBqtidwFGMd6cmA7jbwScU&#10;8p/okjMh4NQgjEpI70gGkfvslW46c1YjfNvITgED5Vx1qIY3kEZo5E/EQ5H5UANOeSHByeRSRgEE&#10;Nke9ObAjbBxTFPzE8dKQCBgZJueN3FH/AC0NI+NgwB96kBG48UADcquSaTjC8Y/GlOMdKY23by1A&#10;Djs3Z29fWooz+/bqB24qTgwqMf8A1qGC7wRGOAKLgMlwZV6YppxtUYGAKa/MjfIc8YGak2KYW+bG&#10;FFDAZ37UmOCcnpTCVKd8A0/jYAF7etIBw+6MUnZaRMBjnpT12lLg5HGOPWgdhgJ83G84zTWVjLMR&#10;KvQU/rn7oFMKgsw3NmgB2P8ARouF6nmljx5qgsAMdaZtQKcSmoTndjJHPJoQCyIF1FsMpye1GP3l&#10;IR1yD+dB46DtTAVzx1x61GucnmmN945JpwBCgnpmlcdgLN5jKFPSlH3G+cdelNUN9ruG5xijnByv&#10;O7jmi4CkknOMUgD4Tv1pHVxtJbAIpw+5nJ4WgAz94YJ5pD96MYOT0pRzG+JO9O5MkfzDgelAWHrk&#10;Bjx05pyk+XjPU80zPXA6ikXfvPAIzRcETjmXGAcCnYO9j5ufamfLlsA/jTlzvzmkMfHnzHwuBVtG&#10;46VWBJ38ACp0xjlcVMmBNx83yjpThjAA7mmjGGpykgsQBnFIDl9aEn2+zfDfJqcO0fjX0AvmHwp4&#10;VfJAfSYs/wDfNeC6yWNgGK4P9oxfzr3izbf8PfC2VOF02Pofamnox9TMnPztlT1qFSokj4b7/SrV&#10;yBubBHHaqa5+1W+BkbuaSEaRP+lhfKHz+Grz/wBANfBEIP8Awl/ivaq/L4ruwfb5zX34i7te03gc&#10;6ROOv+zXwhqUaRfHz4wwBSq/8JRIwA6DLZpoGzai8spcZhTdsGOaDjyxg1DGUxwx5UVIc5fJGMin&#10;cCPjLfKetNbmMjJxmpJXAEYEK1XJcsOnvQA3am9Pmb3qQH7uBkYpoyFHzfpSOSEGMZ9qAJhu8wna&#10;PfmptyYX5OMVSRgBk557VYX7q5FAiQnIbC96Qg7jzSZ+aQBTin+1AyJicD5frSK2EfrzSsDim/xO&#10;fSgQwmTc4K8duKcObdsQk56c1KpUlN2MUuQJHxEMfWlYCIbt4yFAApSTvXpgjrTHx8/HemE/LQBL&#10;uy7DBzUYOXfnvSEuYOSBj0psZUynaQcUDLKk5T5AR/KpFZfMJANNUKFbOOKjz++JxjPagRa3jzQD&#10;jpxTd2Vc5wM1Djkc0ozsI2dxSGOJG5cscd+KlUk7flwMU0A5OIxkY4pR/r0O88DkUATDGxxsPPSr&#10;CA/YIU343TL/ADqrubccBOMc1ZidTeplmyJEC+g5oQHxJ8YVaL9vHWjg7ZNLh6ewFcqu0xxHefvc&#10;givQvjdGiftr2T+UCf7GUkfgK8zV3eW5YOow3OK2g7mVVWZdkz5sZEeVyPwqxtULAScnFV42Q6cw&#10;2HOeSalBBQYDexqzIeSeuwcA1bs3BhYZ5MnAx1qk2cH1NS2zTf2rEgBwMdqUtgOwtS3kKGjHXj2r&#10;RTaJMZPIrOhJNnDuYqAeuK0lMZZCj5XA+Y1HQ16EiFtsuIcfhSgEp9wnmnoWN2/yhVC/nTyCAD5g&#10;xv6etSxDdv7zIABA9elIANzjf1NSbeJDwOnemnAdeCeeKQDjGTEzb+g6VGNvkdT97nirX/LueDyt&#10;QhG3D93jg9e9AyIgYHFVicvP85IxVplbY+QRg8is2XeLyNkJxu+YUCJ1XdCq5ON9dRoT3K+LNKCM&#10;DEFO8Y6VzaY5ww+7mtfR5Jh4l08xXA+Sf96mOvpVw3E9j1PVbN9T+DnxF0ye1VlufDM4j47heK+a&#10;tLtbjU/2HfjRon2BjdaF4qmkjz94rGcmvqiynk/tCAtEqEIoVfY9a8ZRI9H/AG9vH1j9jhj03xJo&#10;u5HbhPNf7w9Oa1oytcmeqPlS3nuZPh5rVqYcpFOhVfQ96+hvg9rraV8UfhtdvcSqLSwnXjvleM/Q&#10;1474q0p9I/aa8d6YS62760XiJ6MjHIx9OldjoJ8vxRpqBUIeVOPbvj8K3nTujFu6PpRteu9Y8YeM&#10;7u6t2knk1JiJM4JXPH6V3OnWyp4es5XmKl16delcrbaNpsFrpF3azNtltIzKvua7x/LHhHwwFcFg&#10;hyK5FdNnRBqyKpcGWMBelWI3lU7vJHy1QYyCeD5RjPNXZMrZxkt8pHOaCinO1xc6gEQMiCZd5zit&#10;+e2EGmWoXaQ0S81y80wBZYn+UOC2Ota8V00tnKpnYnygB7YoGSozfviB0A4zTyYhDKWVyTCw/Gsy&#10;0Z/7WuA5wd/HvW2yEp9xMAUAc/ZxshuW+zMHF3kfTNO8f2Vrc/CpHNvuMlmoB9CeDWo8RXfgAHac&#10;VLHHJd/DfxNbygMbdsr/ALIp77AfEWsztY/BXxx4eaAqZNbEkc3quQcV49OT5k8fB3PGobH4V7h8&#10;XoIofH3hFBGgaW2fBHQ7TXi8ihr2yb5C41SFAo9ScVpR01MqsbOyP0d+HKtb/sMfAG2ERBmsGbGP&#10;UmrWqxQQm5eW5Q/IDjPStHSrdrX4H/s5252rs8Fws2B0LLk1zuttb+Xe75WkUoxJz6Unq9S1toea&#10;63dQTeJtISJSyNdhevX1r3PSfD3g218BaJe/8IbY/bns1xNI2SNw7A185xvBc/EXwuIIH2tryL5X&#10;cfNjNfTutEKnhOAF9kemxD5T3xWclfQNjLMH2e9n+eMZcHjpzWvMskml2qtEm3aCDWDOZWDDzOFK&#10;4JNdHFDdnwPdTbn2Ig3e340LYaJrGdok8oBcFCDz1rQg8lJLphjJRs81yUTK2ox/O/yyDGDW28hD&#10;SkQNjyuhoaBC2+RfXbAk5uD296vahHYtpsbMwLDmqlpuNq7iMqNx6iluUV7RX8xyQaLAZhCtjbI3&#10;3eDWhpcVw1yyySyEGUYqozwJbMxjA+Q9Parfh7ULWXW50Ur5qwSFVPtSYHFeO2WPUNZTfhVtPX2r&#10;448S3C+R4tcy/dDgfjX0t48v5zZeNnkQF/tDrn8a+TPEcim0EeTun1FVHuTRGXM7XNJRtE+t/wBn&#10;+wii/ZiSZhtN9fzSSPjqBwK9J+13kXiBXjsnAWc4IPDAVX+HmnfZP2S/hfaOfLlPhlJDx/eGa3be&#10;O3e01UAFysTjOOhq52TsjKLbRtaXe2tzPIyrHlk/I96ydXguh4hWZLhmG/5lqHwpaTHXNTAnIIuG&#10;4Jrsp7cfa2VoMYU8npUNFHLWx3NEclePmFW5c7JQAD8vHNMMT/2/Pttyq44xzmq140y2qbLedm88&#10;AjBFSOxMVlg8Ga48jSZe1kJI/hwOK5/wNrGq6j4G+K9vOwZLDWVWOUjG8E8flXWI85sIllgt2Q2u&#10;CjEdCOlZlpDoNlZ61HDb2sCSz7pERhyT1zTTWo0dt4WmdvGUMQvNuIjuAPWvVoN/9sWBZuisPqK+&#10;ffCeo6e37R3hO0gc4khlCtu+8RX0C/FzEC53Lcrj86SE3qfnB8ZoFh/bY+LSKAAdTikx9ea+1fh/&#10;OLj9kH4CyFwQdFZSf90Gvj/48xlf26/ifhSN2n2xA/4DX138FFS4/wCCePgZwx3wPOBntya2jaUG&#10;RP3ZpGB8Wl874A+HG81f9H1Bg+fQmvn20gc2GSigKqkHPWvo34ipHJ+zP49IgbdFcxdPXIr5zs/+&#10;PGP9+w/drxn2rzqj96xuti4A3myElR8grF1PzF0+7dZ/mUHFbmFPmDzOAtY1/wCWbC4Iz/q2Az9K&#10;lDPpL4ayyyfsw/DJjcBSwl8w45YAmu53KLpT5hIJGK8y+F7yD9nzw8hUERXMuR65Jr0/AcWYK4GO&#10;eKxrRsRRYTgecn7g9Bjmq7K5mT7u3Herbg8jnAoWMeU+6chdvUCsEb3M94v9MXbIBkc5NZd7qdlZ&#10;yR+dDAHIIVS3X3q1qdxYWuk3clxrFkAUPlIZQCx7cGvEbuS4vfHyTTa5aFmlbyoTMANo6VvSo84p&#10;NI9i0jXNLn1tbcXkUcjv8pc4B9ga76JZPLzuHHXHevnAWTS/ZoTd2EcwfdCYrgbsryOnNe4eFNQu&#10;J/BO2ePFxARFNnqSBwT9aVWn7MSkmdCwbIyagckL93gn1qy+QzZUZx0qCQpsPyDArJDKspPmRYzn&#10;19KhOd8h3k8VO4/0YcZz3qNcbEweMd6LgQE5DdajwPJP7vv61YZVyKQoNkh7cUrAQ4O+P92evrUp&#10;GY5R3OMUqhdq8npThu85+e9CAZGoEsXPPerahSx4qsXZdpEXf1qxHnaxMZB4pgWkBwi7hjPSpotv&#10;2+3LWw2ecvOe+ahUDeSFIyKtKGKNjHXoaTA+f/jJ4YOoeB/2rdYXTxNd6VY2UluM/dj2jcB65FfP&#10;fwm1GK3+E3x0VL2+Q6mluuzcVBKfeH19a+zfiLpfia7+F6nTNdeJJbSRNWjRNzSpjA4HXFfGj6eL&#10;O60Cyh03W/Jgv382R7Zo9zH3NdVKS5Wl1KcnY7oRxnw5ePhzmMbQDjHrXiuq3cw+Omnxql0wh0+X&#10;IZiw5HoemK9L1vUzafD2RU0q+85rQhFiQtk446V4f4fk1eT4h63NeabrIknuzh5YGUY9BmumlFsn&#10;U+9vgj5v/DPWklkmDtqUpUMO2TXvEYzq4C7vmi5PvXlfw0tjB8Evh4TAF860LgDsK9Vg/wCPyHMp&#10;/wBZ+Nc0n7zOfZs8+1JSnjzWEIwPNB/OsbxTCtz+z38X7YwD5vC0xXj0XNbniNXHxRu/l4CJkCqT&#10;+ZJ4d8WxmEYPhu5Cj1+Q110p3jcrdo+AbXiz+FLbWynjeJc+m2QCv0luDnwf4LbaD/xTdqfr8or8&#10;5FjlFqsS2NwfK+ITMCVOBiXsa/QyznWT4d+AmKvz4ctg2evCiuhLS5nKNpX7nCfFBPP/AGRvilmL&#10;Bjiib6c18W2rzfZxuxuOBn2Ar7o8cxeb+zL8bkH/AEC1PT0FfDVkhbSIWP8Az8yDP0rnqJ3Z1Ufh&#10;NJDkKR6c1YRxvHymoIuITx3pMck+hrFIsvHm2nxjp+VUGA+x4YknJxUyM21xubrSOB5zliOF4poD&#10;Bvgj2yqNy/uzlq8n123RrmYG7Y4k9a9ZviwlZQgPBJ+leW655X9rTt5LhS4+XPeu2gzCsYTKfI0l&#10;PPYr39eK7zwXMV+ImmbZCQzhTmuKdSbe1AIHy5xXReDmUeOJj84/frjPrWz2uYp6n074sXzf2OvH&#10;8axg+XY7gMdK+UNI3f2PGxgPzTMAa+vJY/O/Z8+IcZBAfw1J27ha+S9MaNtHuIfK5j1OUDH1rgp6&#10;TkdTvKKOggRmMOE43D860popo5kD26kMoxxWXayslyAwIGPToasz3N7Pc2m6QbIzgH1rYR5T8TYR&#10;9g8My7BlZSB7A15VbRRyJIDM+cjj0r234g27N4Jhz1BDL7Yrx6xUie4MbqSQowa6qEvdOGvB3v0L&#10;Js7HyTtck7O56etVXt7MLIBcSE+vatXn7ZIPKIIUZFV7nyTgI3BPIx0NbJmbRiyCMNEoi/hO6uw8&#10;DTBfH1uhJAZvlHvXMSDEbE2ODtxye1W9CnMfj3ww+8KseqIMexNNiR9naWXOhhztysGOtMd8mTK9&#10;zUdiV/4RO1cBsfZkIYd806Q9SBzisKi1PQpSsixb7WiYZINOONqgk/eNV7JuLwtH0bg1Z7vgg81z&#10;O1zujK6HxFsYx3rI8bCN/wBnjxqXt/ljgQbcevFa6Z4+bvWd4wEn/DMPxeMcTPI9ihRQPTFCtc0i&#10;fJEcSi5vlLbWDDp6dqnXzSzAnGPQUWttrLW6O1p8zyHOerDt+Vai295tCmHLE/MuORXalseLUd5M&#10;yzvEoB9O9N4xyDyeBW2dPv2+zbrO3QAE7nkA4/Gq0iQxxkubc4OBgg5pmZRUhgThgfpUhhk+wqwT&#10;IB55p7SIfIKwYAPYVat2he8t4jdxguOpOKAMSYS+WQ68GFsAUaLuGjalln/4+fk5rV1OGBMqurwO&#10;wjPyA1kaUJM3CNIuBIfwoW4mjot2JLd887MGplLm3UkcgnOfQ1Ww2ImXaVX73vTiT5oYv1PIp2EQ&#10;3aYhjAYAFSR7VgxGRvtpDKTuP6Vv3BiNuASQNp7881ipGiyzmOMhOcgnrmiwFjTGD+JtKjkugiZY&#10;cDhj9a7aO2AV8IQAeprgImVLlWjtwVW6U8tyOa9WTyj4a0dluAS8ALYFS3YRUS3tBKheLf8AL0xS&#10;+XZfvSmkxKegJp7B/OiPHA7Up25PTHagLDAlqHshsXduJZvWrc5h/wBEKCMfu+gqmceaPk6UbsDi&#10;PnvRcET7v+PdSgKBskU95AzSYnKr5fyACq+cAkKOn5UikidR5Ixz1oAsRzZsSDGxAzz0qNDGysPt&#10;JOW7modzCeVTKAufSpoo4FWXEZOeetICXcd4Hk8DvQhXz36EFaZ024lXANA2+a5B59aAHDHzfuwM&#10;ZwM9abl8nMYxSsBsBLk+lG2fcxMowPagCVT+7Qb/ANKmQsN2GI45NV/lEZJXoeBUgc4PzdR6UrjR&#10;ftObn5p0XL9x1rdVkaIAW4ABHasC1BImwmcMMVtoZBaxHaqkCk2O5KwJd/3YAC04FhbMN3GaQcx5&#10;Mp3elSJywTC5wfzqUSM2vtZ+dpQ1ltbvuaQzSbt1axYqp3Ha6kgjsBVVmlAd1dWDA0wHW7hprZcc&#10;A/NxXSxLH5cYC56c1zFkJBcylnXluOK6SBk8kbZCTjniqiM0Q22FOSw+lWYmhEaYBIAP4Vl75RNF&#10;8uRmr8OfMbLIoKVYmaMTOVkwMg9DU6SSqcCXOT171XjONPl+UbVJz6mkQr5rNhjzxTvcmxpDcRES&#10;VwBzVtREYkXnGaqoA1uuVOcetWrcxtchTtAWkyrEu0BWAt27c03a3mf6kEkcZq5g7zhxgVGw/ex9&#10;Se2KEJkA4uIi0fQGrSSZt7kCA9eCaikGEHydB60kZYuvYg84pisV5opDOp7d/anCBSsbmVflkGW9&#10;atygHd0IxzTdreWqrMwBOcUmwseyaYJG+FOj8jasAxzUXzBEy/PrUmgmOT4TaeMnchwfelmWQSSj&#10;yTnFebUioSsjrp6ov6dzrumrgktEwzmvzm+LlsLb9vP4wQhcCTUVfHrnmv0P052S/tnLAGO7UHPu&#10;a+CP2g4Wj/b58aOC3720tmA/CroyszZW5JXPM8ub6ReSuBmtGPAUAJxmqMJH7sAAjb196uqSGj7/&#10;ADV1XONItgfKVy3TJqwvkJaSvv3MZV2qe1QrkCXFwu7byMUjf8eygxsf3gNZSZXQ968AhW8QaUyy&#10;YL2/zDPQAV6tdKou2IbAJ6+9eM+ApvLXSJg+SYGUqe2BXq8Uss9pI5jbarnOfrWUoNFQi0RwYHi6&#10;0J5PnDPFe0aM8y6dvG4hLY8A+teIxux8RwBJMgTrn2r2fQ3AtpsuCrxKDU2KfQ9Z8Lvp58NxsbzL&#10;m6JOTyOa7HWIrG58D6wsloWAhUo2e4HauO0a202Pwu7AZLSA4zXZ3BT/AIRGBRGo3W+DUxd0zV9D&#10;x+W1WK43gyEMSMs3QCtG0FuY7dlDEk8Y9qm1iF/7EVVIJWYnjsDWfpckyiTbFyBgKaW6HY0tRhW4&#10;i0wtG2Im7VJFERax7IgWwABVhftw053/ALPbBfnir9vCP7KuXMqkgAn2NILGVeRaimksN8wBT5sj&#10;pTdO85NF6feJwcVcvLq6lRY5BGNmAuO4qW1EJlgDOuOBj0oGUyhEhbaRk02450qUgZYDirWo+Xbz&#10;3S+epDKNozWXAzSeapJHy9M9aQFNIsxMWkbcSdxHauqsxaN8O9aWK6gMigcBuRVfTLFpJ7tGl27l&#10;PPWsaG3lsfH2sQOsjR3BIEm/1obGGZGtJtzqSpwcHNVryKJNKsZDckln5TdW1JBZWtnegOXZ5AQS&#10;2etcnqs6/arfLyFcjoOKaE0bMExezWMW4GQME0+5Kx2aKY1YsQNorMsJg16gEAVQnINTXLNJfQfI&#10;Rhu9K4EpiKTWrKRhhzUryRJYzL9liCnknHepIg501jlmKr9zFYstxbtfSRmT5t+NtDA0vtinT7Ul&#10;8HJHNVJZI2uohnJYjB9KnS1RvIATqv61TubK7gujlt2Tkf7NJsCyyzxyNlid0YxU1vEgdyY1weWy&#10;KqNcRsNKhN0CyyAE9zW7KEU221AR5A3UhmVdNAUmRZAvyHIxWHpQlfxBdxsJFi+1Asc9q64W1nLp&#10;9++4cLzmsy3hiH2jbJ8pY59aLCZqXD2AvF+zxKqrEByap+bAt/YgXKktcLkZ4q3b2aTDH9oxxjHX&#10;NZt/ZeTqFkEEjgTr8wNMDX1qGwCWRa2Vt0CkYPSsaBQjqY4iuT69K151jdLXc2R5K8HtVKYxJGQX&#10;GBQBBIJDqSYfjHJreszH9km3DnZ1rLgEcltKwOOOPWoI7l1uL1NykcjOelIB96QZWBU7Q/WqwWDA&#10;H2442g9OlVriU7XU3CEF+gNIMGwOyc8LyBzQMt/uDC+LggFsfWtbTlgE8gacqeMZ71x0kjrJEVhf&#10;huBWzpkl/LfyCSNcBR84qrE3Oq1WMLoEWI9wYjBB6Vk2qPHLkx/MVGAea10lb7B5bEOoPJNVc7tU&#10;lIiAXIHWkxla5tXlv7eRinDjI9K0J4QLW3VJAf3Y59KldE80YlP3R3prnEEuME8ZoA526kkQqrYB&#10;H3R2q5ZX7izvojPEC8fQiqmqhDJZNsI+YZ965+6Ii1K0k89x8ufamldCeh2mm+b9um3yDb5vpV7U&#10;XXNp1x3rA0W9ae5RhasAg+bit668qQFnIwuOlCGZszt5UK+cm0rj6VesrO3Glzk6shbGelVjDGwy&#10;GOB0GasQJPulU27qMfKc9aLBcljEgimxyQ2KTypMsTbkAnOTViFLgPGWt2GJBwR1qzeszXFuy2jq&#10;u0AgA0mhFJVXy3xbx8DnFXoYfN0eQiNRtPNIlpKX3C+t41OD87YB/OtB7rwzZ2mZ/GGgRMIcsPNB&#10;2j1NHKF0ZQtdso8xCDuGAOprYVUW34BDbK4+Xxt8Ik1ydx8abWZ1JDRRwlhkenFc/cfFL4Nx+IVg&#10;/wCEn15nZmAKWDncfTpTs0r20C6O4uI5mnuSsXOD36VUtrWJ0uFe4nB2n/lmeteb6n8VvDVut6bP&#10;4La5OqpnzrhxGG/AnOPqK881j4x+MZdDmbTvhh4YsAEOHcFy1WqMpa9yHNXsfQEmnymwviJpldWO&#10;CVOKj0+ISmdXvijoccc18eTfEj4z3cVs7fEdI4JJiMQ22P8A69acOu/GeOOS4sfiQpLRgsjxjn86&#10;0nhnF7icux9Q96Yfu9eKkwOOaY3IHFaEjByucipQQFJ3YOKbH919wJHYVJhPIccZzxQBFmTzF+TI&#10;Ldas4Hlg7h0qPrGnHSjJwOtADjtERbuRyBSqMQxFox+dNGN3PPpT2ZvLJx24pgGFzkAYFNyeeaQl&#10;/Ki4780uMqeKAHAr5bkAdeKaWAmToCRQFwq4OefWm7Qbgc/U0DYrFtyHJ605cl3+VuMdafgbV9c0&#10;35vNX5gBigQ5j90AcUwEiUc445pT94YJxS4BX/V0AOGNvWmnd5wPGKDnanPOKUYxySKAHEggc9qT&#10;+8faj+Klx8lADMHz0POO/NPP3wPanYb93hhxSnHmR54OOtAhOMHmjHBHmDk+lKdu1v3nXpTCDhe1&#10;AE3y+VywOB271Gee/wBKb3A30oBLMdvANAxMnzfvUfN5jHfgY6U5uGP7snjj2pR0FAAOcmjHB+ak&#10;xjJxRnpxigAOPMU46UuW3NwKQ7PMbg0vY/LSAOdy8GkYt5bYC/WmEyBhgj3p4+4wI7cGgBATlQdx&#10;peRP6cVIB/q+RQVAnztNACdxxmkycv0AzxSuSJoxntSN/qhk9+KAFJ+Vjx0pgzvU5A5pfUFTgjim&#10;nBZRt7jFAEhJ7dvakwcHge9Kf9cnyGlAG1ju70AIADjjvTJMeen7g57HNSH7pwCaTuD5f60xDSDz&#10;8xFKudg5PWgkmaPK9qXt6UALnrhSTik3Psb92vXBFHG0/N2qIF/OX5Tk0gFbAiUGM5znJpyn5B8w&#10;4pMNg7lySadyAeRmgB4IKkhu9J/Gfl4OOaQf6sDdTlA8tyD0agAIURSDb81NwPLX6U453A55xTOk&#10;qjAzQBLnhBmoWE/mx8rtzyKd68fSjJ8ps5475oAcufNcGI9OOacenWmZJdee1O44NIBfxpSSJchh&#10;jbSdzxTTnP3aADPNHPzUhA8vrg56UDjbleTQAvc8U7HvzTh5e4gyHIXtSEfITkUAMI/0kDb2p2Bt&#10;bgGmkrhPmbOeuKeOUJ3NkUwDAzij+FznvSc+ZyKB9aAHnGT7UnymP7xxnpTT245o5yPkxQA75fKO&#10;M8jjNMwfKwXzg0hznFOyMMO9ACD/AFnNKACcE4FRjd5h+Y5qQdDTAQ8TAY4pc8mkOdw+TPFJjlfl&#10;oAduQLhlzmnBlEXCjrTcDA6Ud/u0ANbmQ/IfvDvTyDscZ6ijgN0pxC/LyeRSAjXcMZXIHelymch+&#10;9IQ20guevp1oO3yR8v5UAHBkPTmpQB82ZPwqL5AF5+lIdwlI25BoAlwvHSjB55qFg+V5Jx2pV8zL&#10;ZGPagBxA+YDv69qO457UHGCNtHzZHyimAc5k49KUE7GytRF2WNsqSahaSfk+UOvagC3nk+9NJffL&#10;0wBUUZLSg7TnHT0qYgbUzjPOaAIgTtBJ6t1p4A+YZbFKu3AUnjNPH8OEBFAB8gVOaU53H5Rioz1P&#10;yfrT0LbPuUAKR8wyeCKAEw/znGOKa33VzkkCo1bO75DSAnyvkHJP3qRsAsQuOKblQo+anqQVlyB0&#10;4oGIPvDvSnOw9RSAOs68DkcUNky53Y/rQA0EecnrR84aY0D7wyvI6U/C7jkHmgBilyAcc5obJB+a&#10;pcJs+/yO1R/8tOaAIoGxeSAn+Kp32+c3y8k1XIIuX+Tg1OMmPO3vQBE6tj7hzmlw3lqd3TrUmR8m&#10;c0rBTjjrQBHxvHy8EetP/vHHpSkfdGegpcdKAG8Y5GMjrSgHymO4U2fcbNcDkNQPMEUXX7tAERz9&#10;pb5M81MPuNz6UwD98xzS5O9ySMDvQA4f8fDjb0FSDO1/mqLOWjZQTTwTtJIxQAh78U3JJHyn71L8&#10;3nKccVINu4naBSAbIoJICjGBxSkqEhGDkDtTwRx0zzTHOR9wZ9aAG5JZSOaeclgCDim4GD+lG47E&#10;yB0oGKeH45pQASoLYqMbjIucc1KM/LgjPNMRCRGLqTDHmnKwweTwaVh8xyFz60KBgGgY8n5SNh6d&#10;aBj5QBk9zUbdUy2KVch1IagQ98BuVHNPATAKg/d5qJjmVAT3qTouM9QMUmA0lvNX5Kd8xjkwydPz&#10;oYD5flJPpShR5TEqRz2NAyI5BiO7nv7VMoTy5MufrTXC/ZpBjnNKpAtiPs5zjrmgCJt+TwTj9acp&#10;IbgYyaewJEXz/Wk+Yc4BweKBDiDuIJ7Unyqh+Y8nmg9TkUYzHg560AL8vNBOFPPelAGMUwZ8xsjv&#10;xQA9T86571IR80yk9VGKr/8ALTmPg9GqQFhJy4zigAAcAADgk5qTdm2C9cNUXBEn705JqVQoC5Jz&#10;tpDEwNwIbqO9Gf3UoI5zTiE3octjHQU0gAtzTEAB2AgDGKDjy1+YdaUH5V+TpTf+WgPl0gFO7C4F&#10;Sp1bjHFRH77/AFqWL+LNA0MP/H0pI6dKMAk4I4NPcLtwDUUeBIaAHtnj5D+dRBh5nI5Bqx1cgEZx&#10;UKAeY+QB83WgCcY8lsBuPfrTGYkkbMjNEjIDGEbnFIMbfu9etAAfvcUoA8zPPTil/hPy0nO08UAP&#10;wnJL8imndknzAaAPmQkE496XjAwg60ANA+ckqelPGNrc4pGPJz6ijkOAV4A/OgBB/qh8gyDxTvmK&#10;P0xxQQDHH87cGjnYPpQA3Az93rT84mxnmg5xGBjrUjKDsfzBwOnrQAihcyAj8aG68HpTASSCSPvV&#10;IAP3xJA44FAIaVzEOeM1KJAsJUxA5HX0qFVf5w03fjingfJJkL7UDJMksPnP5U7naf3ufWmJ/qmJ&#10;GTupfXigBhwWX5c/NUhHLZBBApp6r0/On/P5ZIx1oAVQMEY5x1q3AbWKzlmnuR5MUDyFm4A281FE&#10;o822Hl5ycVwPxW1aOy8EeHdOiuBvnsZJZwpxtjUdz2FTJ2RpThzSS7niXxK8Xf8AFOfFzUTcv5t1&#10;vt7Fd33IxxkDtxzXzz4O0xXe61S8uyN8rybpOo7il1Se91v4mxQ+Y/2GC9+dhwpA7Ctq5kX7I8CR&#10;RQWlvb/MxbGcV41Wq5SPscLSjSirDLuS0OsXt/cTBo41bYXPGB6ZryDV9Su9R8T6mIklW3WU4PYg&#10;VoarqE95fyxLeutlDKQNp+/iqdvZ31zFbJb6dLDALtEZtvJLHH61nGPVmkpX9D2P4S6Xajwv441u&#10;4tl8m3hkS3lcfLlBliK4O/vZNR+KmoalN81vaajIRxwzE/KB9K+lfE2l2eif8E24rCGaGKZtJt40&#10;AOHd5Blz659a82+Ffw+8S+I/Euj26RTW+l2lwj39+6fKgPVQejOw/KtofvHYwqyVOLlLRFj4V+Ad&#10;f8VfGU3E+n3EOnQXiSXt04+WOMHIRT0LMPyr9BSmlWXhXR9L07SoYbO1s0jRUGN23jJ+tQ2Fl4d0&#10;b4aaPo2k6PBBbw2wX5fvSN3Zj3J61C8mYnypzgc16dKnyo+axmKdV+RFIVM4Jc5I49qjcqSoxn3p&#10;jbvOOStN+YMpKEgmtjiH4AZflFByUYbu4pDnep2H600lsrlRyaAB96oDkdaRcMpy1SMAUIyfu8VF&#10;brIJx8qhcnJNADjjcfamZ5YFOe1Pfb9okwT+VKFJweODQBGf4eDzTBvG7CipTguRuHBprhgjtsPI&#10;4oAj+chsRngVFucRuSo+92qzE5S1fdbA5HSoW2ksVhPJpgMaVvs065yMVECfIY479KeA32iTjPtS&#10;lW2xfuhkt2pNgMDP5xOzHFKSTOfn5Ip4V/tXKkcVFIsokiYxMMNxigVxzEb+oqBWJkcbTwetWDzD&#10;zC33euKiVXIwIpD74oC4jEkfc5poByPkqXEmz/j2fdnvSSJchSWsnBI4I5oGRjG1uDmlO/ykIhBG&#10;eaYT8wzBc54xhDUwDmNgLaYZ7lTQBCSQ4B9KcOc5IPIpsmVmg3I3J9KXdhwTERxxQBG3yXTfIxJx&#10;QzNl8see1LMc20JA5z6VCQ2wnnpyaBoVcbvugU8E+Y3HGKaAPKPIJz1pwAwckCgBAPmPFHy7261I&#10;d25f3Z6VH8+W3JjmkMTALvkN2wacc/3qTLeYnyUHjA2cE9aYDccMdxyajOMrz61MSvIGMYqHK7uN&#10;p59aBDh3+aoGzubDHr1qXKlPummDHl9B7UANIG0YkP5UhJ3DrQ5UGPIPJ/KkP+tjxggipGN+bf8A&#10;fpx5UDzec+lMw/mD5DyeTTiQJCdnb1oQEjYMa/PnC01Cu2clvpmmBl3t8vWmnBcDb39aBibhvkGG&#10;+9Uuf3a89ulRkDK9KX+NSQPrQImz0+anZ64xmovk80jccmpOc9KaAlXB2/L25qTjHXjNQ5+Qcin5&#10;4j+X1pATDORiPiplJ5GaroeJMvxipItxlclBjPFSxlnJEeAOjVMcfZhz/DzSbFMYbz+3IpmQVkGO&#10;1SCOd1xmXRbU7uPtqHH417lo8in4XeGZPlIbS0IH4V4ZrKM+n7D0Ema9h8NtIfgn4OGQdtuwptAy&#10;zK2TIdlVQD5iHJ/1gzVhiCzLnnmoAcOeB96kBqh1Gq6e6xsALRlOe+a+J/FkLJ+1t8bF2EBNQjb/&#10;AL65r7JMsgltgU/5aLj86+QfiE5T9tv4rRdprS2Y++BVRGUEIG35ccVJkbnyCRxVcHdJEM/dp5b9&#10;4Tk/ShCHOQZOo6VGNwkbpUbuNyjpmlXft5b8TTARj8zfMetKoGw/vCaikzkfu+d3503EonT5SF9j&#10;SEWlAEoPB4qXny1OzvUIA8tDk9KXLbOe3SmBZ3Llv3X8NKCdr896r5JxluSKcrHd1oCxO7KF/wBZ&#10;zn0qEkF+QAaa5xOGFvkd+aXjdkpgkUgHHGfu0jAhz83ajg7SM0uBzxSAh2nfmnEfISakbG0/SouQ&#10;g5PXrQMjw5MgyBx1pY02wyYcnLUD/Wt8vX3p245Hy45qhDwSUXLUZXk9xSf8tG9KOd7fSgBRkyNk&#10;1INwkUggj601d3mYxQwH2kKCcfWkMsqRlz3Ioyfn4pATgr5WSRwfSnruAIIA4osIrtu3jGfc1ati&#10;/mxjeCTdJ296hcphSE71Nabf7WtOOCpOaaA+VfjrFt/a38PymNikuhr1+leS26qsl8FQKC55znNe&#10;2ftAKB43+Cs3G6SO5Uk9cDpXidsD9lt+vOc+9XSVjKZdUnyAPl471IoIjl+UYwPwqIf6oZAB3VK3&#10;l7OZDzjNaXMx+SBGeMY4NXLYEtu3DIYc+tUR/qnGTt28GpLR5RJc/OSA2Bx0pPYZ1ltJl9jQgg4F&#10;abDFxZKIxtx61jWwHl2e6Qk55rdxzakBsbe9Qi0KM/aANzbcVYPl7U+RhUbBtjjauBinjcygeWPb&#10;mpYDCQXYeYe1TDiBcc+nFJDEi3Uuc5AycmnE/vQQcZJ7UgH5Y7efTig5LHDAAVGd+ZOcelTxJCba&#10;4LOQ23jmgCIttDlgDgVmPgvdsAdu8Y96vMzGOQGMjD1Wcfuh8mPmoY0ROX8uMqn8QzW1o7Rr4rgK&#10;JjON/wBaywqeS3zbRt61f0oka9bItwpRiScDnNVAmWx7NaPGUt2a0JJQANmvOPjLpk03wh8KatbG&#10;bz9E8RwyyMnDhCc9fSvQ7BXGgaeWKk7eR6ela72dlf8AhLxnZT7DHfaNJHID0zjC0Q0dyJLQ+VPj&#10;JDaan8HP2ePFljGGWTQore8deqygfxfiK89067mNl4YuYrgGSKaPdg9q9W0C1wnx68BatKVEk08m&#10;nxsPuuucFf514lp8N3p/xB8X6bcRsstvfyIQ3cA8EfzruTurmTTPunwHOb/4YXKG8R5IbNWAzzgi&#10;uoQynSYolhXcs+M55rxf4K6rbJ4inikvApeydAG6GvabVSfF/iMC1fH2glWB4OTxXPNWZtTTGTq6&#10;38gbAIhBFMuJTJ4XI8zlWwPpWkLaZz4haRwcREg1hQc290hhk4mPOag1C0hDX7cHGzkmr0KlJLkE&#10;cDOMClgyJEATGMYq2dhuOQo5pAVbdCbx3MZz5nFbkizHSH8t1DiPjPrWevytNhRwKs28oLIHVjzx&#10;zQwIrVb7n7TGd275QKt2E0cXj17Zlwt7ZMuD3Iqy+cw/JzjpVO/hAm8G3Sqxki1BeR2yaSCx8b/H&#10;1RD+0D4Es9xxFbzkN3+YivEtLRpfHGixiJiR4sswcd8uK9d+PN0s/wC3HqMO5dtt4ethkf3mGTXE&#10;fDyzNx+1d8NbXaSJfGFuxHsrZrqwsLoyr6M/Si/RV8J/CdcgbPCFuCP+AV5d4xuLSHwtfOj5byWU&#10;e5Nena4WGpWUQdcRaVGo9sCvCfH9zGttYK1xHgucAVzVbq5rHZGX8P7ZZfiVaSmJSVm3/SvoS/Kl&#10;rLExbjuK8o+F1on2DWLpwxYxjAx0Br065Mj6mcRBVC8U+a6SE9Xcyb4ObGdUjcuwyPwrutFlml/Z&#10;Y+KKybfNSWIBgOeK5M5LIWiGRwPeul0WW3j8D/Ee2MagXAjKjPQikCOeslmWG1JCl945rfJLXNn+&#10;5GSVHsKz5FCae5DfNu4rX02MSWtqzTRkCUZGehpgat+tultoEZ8sEoN+Pes6+MKQqiygKYxyKZ4g&#10;Mq6jpqurLkLjB7VT1CQf2NpJBG4w4zRYZCsayqfmGCDyabaW+n2SeLrzb5TfYWAO7rkdqp2byiG4&#10;VmJHmZyDTPE7p/wr+3cSgAwHgnrTcbJgtzwDx1qCtp9wPNBL3jlj656V4JZ20mp/tIfCjS41c7vF&#10;VuWwOwbJ/Su68V3RfxVeq8/yIjEc+lR/Ai0+2/tW3+pvbgrZQXBTPTceBWNCmk3JjrN2sup972q2&#10;66TYQAYWLQ44wQP7q4rKhFwia0Swt48tlsZ3CrsU9tB4YuJpWJYlyF21wt9qOvXFnebLRFhd2GfS&#10;qlK+oQhZG/oWpWcPijVnk1aDYjkDnGa3brxH4eAmBupZybhQscI3OSTwABya8ct9E1eW7MratMFa&#10;T5/m7VtR2F9YXcF5pmoRjULc74WmTeu4eqnrWftH2L5Uy5d+L723+Mt7by/DDW7VBAnltPEwJB6H&#10;BqW+17V3huJU0RGwvy7R1zVqzk8W61qFxqHiTUdInuPMVI44rdYwAKq+L/smmeGLKexsVMqTLvQf&#10;NjPtUuRSKFuvje6tftDTTRLuJEZJBIrKuGuzrSW0/iJ4PNuAOTk+/NdVZX+oXPhDR2FnMrywIWIU&#10;gA1zev6XfvfCceeGEeeM8YrOcrIqO5vaE2haf+0v8HZYvEAlL6nGnP8ACWOD+dfWd0E/4TqRPmCk&#10;QsM+5zXwDbLqi/EHwXcOZP3Xi20xzzw4r78vz/xM9Dfac/2NZn65ArSi29zOa1Phf9oW2Kfts3Ew&#10;iBFz4bU9O6jFe6/s86gzfsb+LbckYttckAHs1eWftMxCP42/Ca5VFzNo0oP1ArqP2dJQ3wO+OsO7&#10;Bi1SE9fXNdUJcsGYTjeSZ6h41jJ/Zk+LvyAsYY2BI96+WbDJE5OetfX/AIjiEnwT+JMMkS+W2hNu&#10;J/hwOtfH9i4NrAR903ci7voa82a9650rY2VwYJhxnFZeoKo0KQqBuVW/KtKPGG56dKq3gVrC9ypy&#10;bdsflUge3/CFreT4OX8LAFvOZk9sHmvVCB9qZlhwCoA/CvH/AIKI7/D/AFZzx5VzIOvXmvYsDvn/&#10;AFjUYjVIUdBQAZ4uScmsDx5qcej/ALPnjDUcR7xZEQIe7Y4/WuiVT5cWCQ2/jNcZ8RtFvNZ8Cabp&#10;L3hiWbTJZY3U9GjGQMe9c8FcuLV9T5/+HFxonjPxH8TdG1fxFqtlrY06W50q+Ex2SbRnZt7elcxq&#10;mlXsb67DNfahDdWuoywyDzCM7TgEH361xHgS8ubL9tmKSPT72L+zBexXLdMFRt5+pr1SW5fVNU1m&#10;7ljcyS30u5ugAB4+tdmvKUrc1jzprXXNJ8SfCrV4/GGrXMX/AAk8AnjM7HyQWHXnoa+xvCV9DN8Y&#10;/jSiPG0M+m6fKgU8bivOPSvhvxZq08HiQaVDEWil1aHzMnngjpX1N8FZzPrvxrcmRvJ02wCFjyOD&#10;RZOOpnOOp9FOrCaQckFR36VG6gRtjPPWldz9plXLEbFp3GEO04xXC9yoqyKhcie1UMMBTkU3AxIC&#10;/wDF2FTsI/N6DPrUZDiQfIetAyEj5+MmlGfm+X8DTzt3D6Uw7t69aAF2NtYgDjrS4JjOPWpU3bRx&#10;UcmftAxkUAKqLsGcEk1ZHEZAKHj8qiH3B7ipQqFV/dt065pWESqv7sADkGpl3bSCx6io4z8wwh6V&#10;J/Gee9DGWI3lFypjkbPv0/GsfxBbafqPg3xBaXGnaMWktzh1gAZSOnNaKSMsb4RartjMhKrgtz71&#10;ULX1E3Y+UL61vNL8YagjaMJBDI21ni3fL+NU7Aatr3xF0C1TwhaRWkV8rXEgtwvAPQH3r6Y1TTLC&#10;4nhfy7dTzwVBp+kafYwCQRaXbhsnkIBk12Ou0rIhNHR6LaW9voGmoqKqRaciIvYADFb0BDXNsdg/&#10;1grLhL/Y3VhV2AgbPmwd4rkvq2NLSxyfidVHxBncg5eJf0qpZbRqmnfPEQylSCeCDwQaueLtw8Q+&#10;GznHmxNyR6Vz0RfzIiXcYPHNd2GWhMtDxLxzZX1l8df7Nt/gLdtYya5BLp8tvGWALNmQsw/OvoO3&#10;Yp4b00GVd39lwgJtxjAoF9frGFS4tGGzAMsYZl+hNQgs9yheTJ3nmuty0sZ21H6tF5/wc+KkRT/W&#10;+F5uPcLXwJZMF0l0PO3WLhcfRsV+hR+bQfEkeB8/hi649flNfnlAHGv+IY/LPyeKL3/0M1EtjppP&#10;RmnGVwO2RSHdulO3jIoTG4gr3qVRyeMcVzosiDHdyDT2IKn9519qjcqJACpznilb/j3c+WB71SVx&#10;NmJqP/HyrAOBsPNec6tGj298cEESdfSvQdV+3C1t2SIOApwvrXm2pSS75A9sy7ic+1dFFmNXYxh5&#10;gt7PELEqD0Ga1fD88o8ZFPs0+5ryMqdpHeuWm1M22owbYUID8hxwRXe293E3hrwNqEFspVNSQOgT&#10;n5jg/lW9mc0Wro+stG/e/CTxxFkfL4RmIJ9dhr5C0kRDS7xio3nX7sN+DGvrbw5I48IarE0ke5/B&#10;8xbHuhxXyHZx3Sax4iQoAqeI7rePTLnFcd7SZ3r4TZUvtlPBOasx4FtIvX5c596rL95ec807zFW4&#10;XJADDFWSY3i9Uk+F0crclVIJr58UXaapOIyciUHr2r6I8Tw3J+FmoZt/kMRZcd8V88lz/b8REbZ3&#10;kdetdNDQ5cR0N0NuETs3zCPBqGUJgfMOTmondkktFO8Mx4GOuan8qVrnBhYfu8/WuhHOZ10fnZtj&#10;bSuCB2qpZkDXLAhM41CPH51oyF0kkLMv+rYYNZMPF0pBwBqKHd+NMR9waYGb4baC2wD/AIlsWR+F&#10;ErD7E5IGQKh0CTf8J9GBYc6TEVI+lWmXdb3Csg/1R5rCe53U1oV7V2ZJsAffq2SnmN+7IyOuaydJ&#10;LnUtdzIQEcgVqgnYf3fBkNcrVmdlNaE8YHzdenWp79Vb4a+LIjbq2dGmI9wF54qFQxRSBwBzU+S+&#10;lauMNtOjTrj6rSZsj40TXJItQ1fGjK+3UJBDzwvNVZNe1EzXLJYwJI38XXFZeoRCHxd4ggOG2a9K&#10;M+o3VZMdsLtG+yDmMY+tehBKx4VRvmZat73fq8A1UajPAZVJEcpU4/CuyvH8AGSzFrdXAj8lSqOT&#10;wfqa4QrD5cv+j5I6Z7VFKrtpsAEYUrJywp2IUmjrLy50yNMRCDmPgA5zXIN9ufU7iRXZf33HzY4p&#10;3kopjZbtidmTk1MpiZFLTED1p2FzENz5oupiZpV27f4ic561v2SQC33/AHsxjJBqnDDE0F0wnO0q&#10;ArEZzWrZwiPTLpSM/MCzUWKuSqSLmYrEy5xyakji1KfVBHaaNcXMuR+7QZJ/Kjcu24Jw2IvlGMVv&#10;+ANc0zTfjNpF3cWggUmRXaRdyvnp16VnOTUWxM5jUYNetda01L3wXfQb4WOWB4rKDytbxsHQ7pWG&#10;PavcfiT4g0G603wxHFbaVJcTxysZUwRCp6cj1rw8xkWMBx83mEsw7/hU0Z8y1KlDlV73K8oANiPK&#10;ZR5mWINekafLdt4NQx6euxFUZJ5P4V5xIC01r84GQduT0r0jRMf8IFEC5Zh1A6VtbRkN7F0EmNGw&#10;QdvNMYjyBwMA/nTicw4yBjtmoj/yz+YAZ471migPbmgEANweOvNBX5mwxORSEAjBzkmmIUk7j9ac&#10;CWbAXgU3YTcRje2Avap9oAcjNAyBl4fK1LCT5bAkZAp23CZ8wY29KZlQjHyh09aAHjPnOCD7UHbt&#10;GWHJqJGdp84IIPFTlFJTKnJPPNIBx3YjGBz0pwDeY43n86b0kb26VIqv82QeB1pXADwsh2ZxUkak&#10;wqfMXBangbouvUc8VPDGORsIUng+lNBc1LJIsqpVeg+b0rQlEfmHaxxgYqlb+X9mIyDzwa0mRmsc&#10;rHkKOalgVVb95jbk5/KnAyfaj8rHkYpFVhdygAnC5yaspvNuJBjesnHFKwkRSqw5kgySvHNVsKIp&#10;gLduTxzWjNhriEmVB8nSqaiQSygrxnrRYBEEQu7RRI24c9K3Id3knCYJrGCuZoWBRzu6ity2dfIG&#10;RyKuAFkLgw5zyeaups2D/RW5xzn0qszEyR/KMbasxS2pgLPqQG04Ax1p3Bl5ACg5YcdPWrARvJT5&#10;gfm6VUSWEXFoQzMWPYVqooLZWPAIoTESRjiIhzjbyMVagVRcyME/OmxDKOPKzn0q2ix7kG4g+lO4&#10;XJCCTwME+lAb924689TUoEgWA4XJbAqN1lFywMJHTnFAEbAYb94DxTlEf2VGA3fN6dKk2DzYFa2m&#10;JKEjAqaOJzCMWjAb+etIBn7o8bDnbzUBdVnAa2yADtxWn9mJhLbgMLzWbKP9JwjISTgN2A70Aeo+&#10;EJoW8B6iqIMJckEZycmteYt5r+ua57wRC0fhj4rHYWWRoDCw7EdeK6JhmZTj9a8+urSOunsMhjD3&#10;hTfybiMjn0NfGH7Tdp5f7UngK4Mar9o0BBux1K8V9pQqn9tQYc/6xcn6V8uftUW8Mviz9m+XCqHi&#10;nUv0+7g0UdZGjdk7nzJCq/ZYztxwMGpgzCQ7QpqoLnTgsqf2qDtUABRnpSK7G4Hk2WtSAjokDE/p&#10;XaoM5jUy3khtjAkelSAn9yvmE7gSCR0qtDB4wnnCW/w+8UFQh5a1cf0qXT9P8azavJCvgzWp543Z&#10;fLWJsjPr6VLhoB6l4KnBs7tSYwBcDBzjNe72LE6MyppjMDEMEdOa8B8L2Gs2Go29tq3gDW7WWW5B&#10;ikdSEOT0LdBX0PANSi0uCOOwtgksabNrZx+NZyvbQqLMTaYfF0IfIZ5QcGvVtHdfL4kbgLj3zXmm&#10;pQz/APCU6B59xB5iMpVQw6V32mylbe3AgDNKUwR/CBWd9bFM938N2GoT6Zq2b4BAiFY//r10V68q&#10;eGijzhmRMHFYfh2aX+y9NZLpkBtMFc9Tird5If7HvAz5LMe/NY7Gi1RiSsj6XdAxOxY9z0rNWJo7&#10;QOFYEScGpGkKrB8wAJPNXhb3cmieZ1iLfeFJFmgLub/hGIk82IgoAeK07ZY/+ETXklsktjvXLsFR&#10;FjPO2PgZ9a29KdxpdwvmknPQigRzOqPMmv6eMnBl5BrTTyzZCUXiIQq9+TWf4jIW4mfySdrAnAo0&#10;exvru0S4kuJYYUiOCT/SjoUiW7YTT2x8uT5cYJNKoC5wgDBOuacbe5jlKtqVtIpl4ZSOBViZYhaO&#10;whPEdIC3pt/NHFqIOnqcsBuz0rnvET3/APwk+hyR2krBpRmtPTEJttY3AHcwIOelXtRa0TwluNzG&#10;zqh4I5FD0dxGGrma6KG5OVt+cnpxWBdyWwnkEksfkqxLMeoxXI3OrXY+I9qltDqkjCfDxpG2CO/P&#10;Su0tbCeabUZrjSbhbeWEbEbI5pqwjS0WTRrzTbj7NGjbJAC2euK27q2thFGRIoO3pWXpWl2dhBq5&#10;itTG0rgkbu1W5Xk87iQ4qRj7bEb7xKMAEEYqjeWds1xLcJYgNnNXUDkxfJklua1HEB02SMlQfK60&#10;CuYlvJi1Q4wVPpUN3JcSTrmQDBHatG2j228imBW+c806ZLc2ufsgBxx7UMLmK8GnB7eUQrvUc1qx&#10;lTp4faWGBWLcEb5wqLz3zTLOTUFuCruSobjAoSGblw2NLKBSAeTgVRt8iSY+ScAVZledo7ZCARn7&#10;2KaovVM3l2uVBGeM5pCuIARMxDyAE54PSrW9mtYwTuCt37URpcGRw2l3GOMhVJ6/So545E1SJJSs&#10;MbDOT3/CgdyXMRkXGT8vSq8sCyCRvJYkD1qdZ9FjeUtqdsTt6bqifVfCEenPJL4/8Owgvgbplzn0&#10;xTsxKSEtldGiC2OWZsbar3Vqg1C+82zMRlA53cCq58WfCW3ubd5/jZDE/OQkBfNRt44+EFzNLb2+&#10;tz6lI7/KrRmMA/7xquSXYOZFcacyNKBM7gng5qNFltluSI8qynCseay9R8aabF4qstNs/hFHPcSA&#10;ZkiuQwiX1OPSsnV9Xmj1rwt58V0vmy/IAh+b1H4VrCjJ9DOU1HqdPAk08c5+zoCGJrpNNjjFsm+2&#10;hBL4Pz81zdvb6hPPG0OprFE8SlgeGH4VwXxCHjmyh0RrXxjLbAxMwmzw2PrT9k27C5j32a3h8qEQ&#10;z2+SOjOBVQxOhkDXOncMORMMV81eHfGP2nQre01rxGWmIdBdxybc/XGOaZrtrrieBtZn0/4r+I5Y&#10;ZYSyKHbcQOykc/lVPCvuP2h9SiNnj+V9FZdvDfaVqS3tsQagTdWMhxwIpA2Pyr8438QeNoI5IE0v&#10;xoZJC6jzp5FyfXmrvhzX/inpnj3R5bf4l+J7ea5vRmGSZ5IxnttbNSsM2txOrY+876K4Z4gbBwEl&#10;7qRmnSadb3Wm2kZSzDBeWdwuPzr5/wBZ8ZfEWGw0N734iWu4xpuCQgYz3xSXuvwTeErVLrxlq1zJ&#10;PZkxtExjGcdyMdKr6vawe1ue+wQR6dLcBr/SduQFMcgbP1xWncX/AIRh0FJZ9f09GcZKlx/KvjO3&#10;luolnmuf2r9S00M7bUkBfjt1zUdrqWmTeL7PP7Rt7qrq5McbR7VJH4Yo+rthzn0pe+N/AtvqKp9r&#10;1hsSDAjtXIb8cVnaj8TNKi1Kyis/gT4gu3eBSrFtqsa8P1nxrc2ttsuYNIjj8orFHFZq7MB6Niua&#10;i1zxrqdlYvpfhn+z41R/LupofmOeuBW8cIrbmbqvmsfR8njH4mypczL8CtJSHyciM3YDKMcZFeba&#10;p43+Kj6ncj/hLdB05Bu2JFEG6dixzXldlN4zg1S4t7rxpqElzqN2FZ2nboDzhe1ej3Gk6H/YNrbM&#10;kku6y3Sv5hyCRyQaccOluDqdEWre4+J2q+C7a6/4XZfzgO+baJ9g4+lVbePWv7J1+C5n1k3EhAAL&#10;MxIrkvDLajH8ab+ys9TmWwtoJWyZOOBXf+Hr7XLn4iQXWn3uhXUcV7ItwWddyBTz8vWq5YpAeZ6q&#10;rWXjHRlh0/7NM74DygYZj6g1Vu/+Fn2/jH4f3MWq+D38vV42lme3j+RCf7uBnIrvviWthqENnJDa&#10;Qfao71d6xEDaQfUV5AP7Zn+Js0dzqepEW9igKK5xgDjOOKbaslYrdHfeNriHV/ib4djs9Z0uNU06&#10;FtVeIBRkDoFHc1karbWJ0CyEH2iK0WLazshGSO/PrXmmt2WqrrV3f6b4tv1lWXMyKSM7f896ltPF&#10;fiTUPAWv2E0tsXiaNWIiCnA+lLmuzNRaZtQarY2t7aRR6cs7Q3qKAF6ljxgd81635V8La7kmhMDP&#10;axskWemRXhuhahodt8RtHl1DwwRHDMrK55yw7kd69iOr2OoeJdKnh1WQ27wkLHtIzipm+Yqy6H1U&#10;hBJG3APSlGNz/JSf8tAAwGB0xQNpZgBzWJYAHcxx1peMtlPxpxC5+8OlNOcDIoAdgbVwaTBMbnAx&#10;QD8vSlH3GIPegBB2OO9L/DyccdaTjceMfSl4JY4NMBylinOMduKQbh5pDAcUv8J4H0ow3I2jj3oA&#10;TI8oHH1pE+6Tt+hpWBDLlRjHSlA4OFoGJ85kX5qf/BJmI5PTmkw24cUwmTfyRQIkP3U/d9vWlH3k&#10;+YAc0wDKscHGadgZPFIBzYII8wU0d8UmBk/yqRQPLf5jkHimAg6fd5zThtw52/rTcDeuXNO42v1H&#10;SkIYCxlfdgY96k5wCGzTSBtfimjI8vngHigB3O8YWndulL8uB82KZ83mN8o6+tMB2OF5oAADfOaQ&#10;ZweKU9+KBjgy7G+UU0Y8sUhHP3aXnmgAbO3HvRhvLPA68UH7ppQBtwSTQAnOOlHG1fl/WnEDaPmF&#10;IA2x+RxSEJzuPyL9BTlDbsHHNJxTx94ndQMQHGcHoacGJAy1NOOTjvTRuDcD6mgAbBcHAOKXsOKG&#10;Aw5246d6Rd2xuO/WgAHMhHlnGOTSqBg5HfijMvz8Lj370YOQfSgB/wA21snjtSYwrAZppYlx8xp/&#10;HqKAEG7aCemeadhCmDnk8GkbaVNNZj8mE6GgQ7BxJ8nSk/hHFLzg5ftSc+WOM80AIT8qZIFCFCzA&#10;MPrUbqWRhux706MBQw5J9aBk7bsdTUWCX7VICC3JwPWghNy4m5zxQIYMbh8nPNAzk/L39adn95J8&#10;p47UjbtqkBTQAduopWVDFIc/N/DSFU+zn5SSTzSnOBx2pgIoG1TsGQOtNP3nJxzTz984Y4xRtYBc&#10;xk8UgEX7g4xzQeh5pQcBgUBJNAHEoI57UAA+6OKUhdpyaAcBcrjmkYHk4GOKAHHaI1+XkimfNjPG&#10;O9IdpAyQfakOMGgB+W8tiIxyeaOfKT5Bj+VOOPssXyAcikP8Xy0AIS2SNoHpQvQ89aMAtIQvYZpu&#10;V8wjB60AOO/aSNppBuBPyHHrSAD7Q/BA/nU5zs60AQndu6GnZQ7hjnHGaDjJpDg5O3kDigA7rxSD&#10;OSNp6cUoz3xTxu3Kfl/GgBAB5JJ65prb9gwBTucvgdetN/v4PpTAQF93K4p3GRTcnauSKcOv3aAF&#10;HU/LSfxDkUuT5bfXkUw/604XnFADucg5HFNLfMo2ce1L8pxk856ZpSpEoHB4pAMJbGd34U4f6v7t&#10;NI+f7w+lOx70wJB5JUZHNNcx/ucLTcAxPlT09aPlEBBWkA7Iy3zZ9KbuO5xxSgL5SgYpNo3Mdxpg&#10;IpYlspSgpggls5pSPmBx0NGAUc8cUgD5Cz8dR6VHgb0+fg9aeDwMZpMHceDTAVciRSiIBzmpB/qn&#10;yBk1ASdwGe9Sk/IOO1AAOg+WlO0W4KykEnpimEkRn5TkdacpXySQq9aQEZMnmICgAqQfdHPFNIbz&#10;AfalBfzTlRQA4/dI9qRV4II/Gmk/vAB+NKOpOTmgBON4HlnvUgbEEqmDGe4pvUN8gxRlthA24BFA&#10;Ds8fMT04pgZtxzzzxTwY9jBiORTcR4JC0AHYHHalyc9KYc88H6U4Z2jjtTAcO/FNOfMOPwoGdpGa&#10;d/Dx1pDGuCYmO4dOaRCBGoPr1oJ+XpURySTtAwKYiwf9UtIM5PNMTcVYFenanfLycikMk42jmk9e&#10;Kax4UGkB5Y0APP8AqzxTMsF5c+2aCTk5bgdBUb7yABGTz1oAXLYBAHXmnDHkuDCxyetNGTG+EHAF&#10;AJA5bpRcCUsFiCrDyadj9yPm5IpoAKKcipAMKRigBhxtU47UA5J47UHBCjaMZoIPmN8owBQA/wBe&#10;OaTrT1C/Zz+8A59Ka3s35UgBcDGTx9KYwHnIAvFGfk60AnrsOc9KdgADnrxS8CUbWPTpSN0I2+lK&#10;AfOyIwTjoaADGWk/eD39aQFsriM496kwpjdxFls9KP4Wyq8CgCLepGGQZJ609c+nAFCqpSXKEHPF&#10;KNwUjbmkwH4XcpyD1pucsCRS/LsxjFBA2njoKLgGDtJ709c7GG3vUeVK9aeCNgw4GBQAjFQyjB6U&#10;oPycLSNt2g+9KAct8vpQAdjwelAB8l/nHWmEuGXHrUwCbec5I6UAMOB0Pal42r8tBA24xxmlA+Xr&#10;QAnzDdhc0etH97ijByfmNAC4+X2pyohYEtjnrSClb+PjtQCEkXF4oUAjFO/hPNNA+TBPINGMSgbe&#10;1IY/nHSmkfdp2BtyMUevpigRF8wc5OcmpEySxGBSbV8j7x60o2i4289ODQAh2+W+V5JpYzhOv406&#10;TO5eMjNIQMxnC/Sgdx/zESdKaF+Y9eTSHO9iDgY5pVbKnBoAcMjUifLONlMGQ0g2cbjipP4GOzt6&#10;0RZaWTIAwKAGAH7dGSmBtNLn/W8nBNO6SSAHoaaB83KfrQAo+lKo+Yc0L0b5e/Sl/iagBDnzD8tH&#10;8YHqKVgdnA70zH71Dt7UAP4LZ2Hj3peOhVvrS4HkHkcmlYghAccCgBM/u29KX+HmmD7rAN3peMji&#10;gY/jb0pvRcbmxR2PNP4z1oAjCgBvl71YO3yX6528VA3BUgd6k52v9KAGA8dD71MhHlnjvUQ2hMg8&#10;ZqRfvtx2oAUlg/3aE5p2BuJ3HnrUgUbPurz0pgIqKSTsbmpooyxlGCcdqt28bED5ECiMkluAB7mv&#10;KfGfxI8J6RfX1lpFhb6rqawsr+Ww8mFvVmHXB7VEpqO5pTpym7JXPT7q40qw0eS5vtX0m3higZ8z&#10;SBenPfmviD4heO7PV/GnxqtdN066uGvZ4ba0vDwEjBAcKOwrC1W5+Jninx0xudd8S3byXhysIYQR&#10;j+6APlwOlR+I9M0Lwp4L0+a91C0k1S4kQWtjGMkA/eZj2xXFWxKa0PZw+BcGnJmNcDS9L8G2oZ4F&#10;b7MC/PLsetebmHxrr3iS+g07w5rEsQuANkQIBJ6ZPvVTWru91f4o6DbLcXQt2uI/LRRyxPLflX15&#10;4bu/Cvgr9nvUNTn0/SJr99N/0WzUhmLkfKWx6d81wxtJ3Z61SSpxPEk+GuoaR4Ms9R8UfEDRNPzb&#10;Fo9PVg0uSPlBHvXWfDLS9OvPFN5I9taJbQXauPMACsAeCc15Rq2q+K/EXxkfUNS1zU55rjUz5duG&#10;JRFzwqr04r2DxH/Zeifsu+E7aHVlTUdTHEcb4k2jqWA5ArWcL/CYU5S3kbvi2W68R/tPfC/w1Yyv&#10;JHbaokasjZV2b754/uqK+0bWy0DQ/hl4Q0jTtHt4IIdOQSBB8zyY+ZmPck188fs3+E0g8Oat4q1C&#10;yladrd4tOMpOVB++/Pr0Fe/Xchk1S4cqSfOPOa7cPRUdTy8zxXO1FbIrSu7XaHaeRx7UwltziiTe&#10;CMtTRjB+eus8cUjDA46+9N52jmgAnBwetSBST0oATBMR+btSAZVhuOcVJsOMbWqTyZSykRtQBAqn&#10;cPmPXmnMFBUZGDWnBZXbyITAwUDOWGKpajP4XsjLLqPjvw1bRqnQ3Cljj/Z6/pTSuBCFYyKAo61b&#10;jtbt1lCWTkj2OPzryvWfin8O7W9aDSfhvr+rydBLny4wfqea801r4i/F+7uRFY2OkaRE4IEdupeQ&#10;g/7Rp8txNpH1G9paRQyS3fiTw5bAR7mE1yq4A+tcJq/j74DWV48F3+0D4b8wPtKQYfBHuK+T9S0z&#10;xheXDT6h8SfGLvKpJVrhyDn26V4r4x8Oyrq+nCHxFdJP5TtJCwzlR3z1rWNK/UlVEfoIvxP/AGbf&#10;LOfjnZMdvGUxiqTfFf8AZsSaUH42xMeeBAf8K/L8Q6W2iSsHmdxKys47EdappZxiXzP+EjZ0DjK7&#10;B0p+yJdaJ+oj/F39meNCf+FtkEj/AJ4E5/SqbfGT9m4A7PiRKx5/5ZGvzQuNPga4spEtI3iZeTkc&#10;fpTYbLNxqW3RANqdcDml7LuJVo9j9JJvjZ+z+sbY8UO3/AD/AIVly/Hr4JpIRFp15KAODsP+FfnT&#10;BaWcuqzK+mNGVf5vl6e9aDx6HA8qK1u7ggD5RzSdJWuV7aD6H3fdftBfDJUkMXwkvZ+Om/bmss/t&#10;GeFBCAn7MN/3xmbivi5ra0aOP/QoxkAjAFXBaEwW4a8swmMbAoyPxpewVivbQ7H1xJ+0ZoBLA/ss&#10;3J9xc1Wf9pLTFgKx/sm3rembgmvksWNuL252TwkBc9jikEQUq6RRFeQfkFV7JPVj+sR7H1W/7R19&#10;5RZP2SrcA9A04J/Ko7b9pOU3QE/7LLhd3zYnAIr5UtkiGvNJJJGwA6AcD8KfeWyTLM0V1bLHnL/I&#10;Bmp9hDz+8zdbbQ/R74e/E34e+LNUNjFoV5p+ptaF4rWbB8wDrtYelei3KKNY2bicPgj0r81/hXqN&#10;loX7VfwM1SWeSO0/tJ45yBnhsiv0F1Dxt8JINUaS4+I0kLS2ysN9u/Q8g9KmceV6Gt77G/OFVkCq&#10;2dvSoxuNuo2t15yK59PGHwiWwW6b4s6eyMfld0Ix+BqsfH/wdyxT4m+YT3W3OP5VncbudcEP2GXC&#10;pwKiRSyk7R145ripPiZ8DYxOG8alj3UIefwqvD8TPgvLetHb38cjlMhXOwn6ZppPsC1O/US+ZJ+7&#10;TrjrTHW4E8W62lCk8cda8/vfiT8P7WHengKOX5+M3QAxWHc/Gj4fpPag+H7T74Gzzhx+NNRfYdmz&#10;2Fo5BaZ8lBz8uTUUwZIbfKEluhAryW5+LHheSyja3+DtldqX6i/UDFVLn4u2UGm2ry/sts8G8DMV&#10;4GKinyMLM9iMZIjAD8pz7VVWNUZvvHLnOT0pvhnXNB174cDVNPt5IIUmCzws2WiY9jV65SPzidw2&#10;tipsIhYEWnERwTURKHAC4qz5jeRcqEQhY+OKz1J8s5j5L0rjJmwSMqDimgDYBuPQ0pIyeO1Mz8xP&#10;oKVwsPBYRkZBqE7jkEEDPBpd2UbGR7VGS3nIMDpSAccbVwwqM7gU+XipFA80g56U0kicfNxg4FAC&#10;p8zOM4OOlOAGwjcTzVdTIJJCIm3FulWMjZnvimMfu5X9yOnWnqRkZ65qIFvLOU/WlQsZm4H3aLiL&#10;BGVGFp/QqMnNR7vlQZPHalByzDaelOwE6lfNHHVKmjZt3IGBnmoBjKktwKlGAR8vFTYaLQ3ZOG4P&#10;TmnDA8zn+GoQVwcE8GpTgxyjBOVpIDF1LJsJcL/A3HrgV6p4QYP8BtCYMMeZICfoa8quiQZgyED7&#10;I+M9uK9J+HbFv2eyhzkajNtz6ZoSvfyG0bLA/a7cheOckVWYt9sYDGM1YuZI0v7JFyCxOagbZ5rE&#10;AkmpETuCU0s5P/HwoJ/GvkT4oqV/bo8UNsI3adb4PrxX16zL9msB6XKfzr5Q+Malf2yYTtGTpcPO&#10;OvFVF2HucsCQ6kHnNSEOQSCv40zBDLhSRipBjy84NFhEBH7xWKDin8+WxK9e+aDjYRuOKYc72HOM&#10;UCZGWYleD9akTbiXLMDxijaNgHbfUu1cSkgcKMUAKhG0c04E4XgVXBHm42HFTq67QfLwRRcLAd/m&#10;AbTz+lP2jbkTdqbuUj71N4LNgHAHSkMmGNhy+MipRsayc7fut1qrzsYkHg8Cnxlvs74jP3vWncQ9&#10;jgKMdqTLZYYXFIQ4diSOlIP4/lzyOaQDsnaMrn5TUan92+Y/4uKf3+5TONzEk+9AwwPmG39aTLbn&#10;Hl9uKAVIYjPWlY4KdMnpVAKPu8r9aU+X5Lc4470v/Lu3uOKjAy+GJx6ikA5PmyQpwT+VTDy9y4Q5&#10;9aaoIDgA4GMU75BKnzHcR6UASgjYCFGeaTc/kruj/i9aZ2A96ce/z9vzosAkm4yWY+TGOxq5a8ah&#10;F8mCFPeqHyBowqtu3etW7c/8TBAAxYqeKAPnD9ocFF+BkoQFVuLkE/WvDLRT/ZFlkdBn86+gf2jI&#10;W/4Vn8HZCOmtMG/MV4BGcRrgkqLWPA+orSnYwmrFgZ85js7cc1MFXy+WBz1pmSbdAcCpMfvo8y4w&#10;OlaEik/um/3als/9aw8rOX4FQnOZP3fAqxbH98SD/FyaTegLc6ODzDNbguPlH3RXQjcUgyRkLxis&#10;Kz8jZuZ8MxHNbUTHfPhWyVGwVm9iybncMsen500dUwD97rTl84sgIHB607jew8sY+tSMdn/SfucF&#10;adkENgAfhTePm+Wl5yTzQIOeeR0pilwAS/c0pA3c5FJyC2c9qAFBIGQgPPpUDA+YS2OegqxyUfBG&#10;KiO7zPv8kUMBqruVgw4q3pYhXx3Y8EJ5nJqp8wgf5wCDU+n869Dk8+YM1URM9ngbFiuEwCgxWjYv&#10;KL+IA4HnKcfSsm1fdodmpc5EYwK1YkdIBIu4kDjmgLHkPxu0rULLxX8OvGOl2wEsd3El8yD7u3uf&#10;94cV458TLW0u9E+Hni/S1DRXNnGl8V6rL7j68V9i+ILSG/8A2bfidaSwKRJokjoG5+ZRnivjHwpM&#10;JF+IvhS/uSsF5bTtZbuiSrnH51pSq7x7EzhpcPBWqz2vinT5fOxuljLY96+xdM1CVtH0+WK4jzLE&#10;hJxmvgiKLUtP8S31rc25SSC/ZG5+8ueCK+rfg5qi3h1awnuUYwxI0LE8lfT8K0mmx05X0PaZ5r0J&#10;KFZyGjG8+tZ6qwDnyuCcmuiv12QuTGoAwOKxppMWaEKu39TWNzUE+8TjtUoA3nDHmoYWRo0Izg4q&#10;6AfMX5V6UAASUjtg0hVkkhGR1zn0qTIDAkj/AFgAGaj1AustntUgnGaQjVUubKM7jkL1q3Dtm0u/&#10;jYKBCm5Wx1xzVeP7OPCsDG4+YkZWrLtDD8OvG8/mIqp4UuXJz0wuaGCPzZ+JF413+1T8argXW4f8&#10;JA0e8H+4QP6Vp/CeeO0/a1+Bl3cKNv8Aa7K5PQZzg1wFwZZ/G/xFmM7FT4kunZvq5NenfCiyiu9Y&#10;+J0097ZqllopaBpWA+fnHX1rojJwjdGVT3mfcuuXvma7qIjuBl7VWRwcgivCryG71j9oPw9o6FN8&#10;lw4DZzyvNT+Ftau7r4Z6oJbxBdWclwj7m52L90/TFZfw7uLy4/aXsdTtxOwtNTmO89G5xioTuWpW&#10;Povw1pjaR4bvbS5sI/PkbG7PTHtVzUprWCysmLPuJJcBelLcTXM2rtcO53ySAlSfeo9TuLceDdeL&#10;6IGkFv8AIRUyeo1sZi3HnLDJEMqx/Kuh0+NGWbEjZC/N71yXh5hLpbMIgu6UgL6V1kC3EU86gD5l&#10;pMENl5lmTYe+TU1ozLb4WaRRv6iojnzpM4yalt93nSAAH5xkUDJtVd5bPTC0pYqRioWV3trYGDKC&#10;McGrM1vd/wBsWebXEZwTVp1jFxajC4JFCGzn/lDaqixkFEzXnfi7UZk8D3KvcYKo/fgV6lrP2GGF&#10;5Vh27rbn/aNfNfxE1D/iU3EWcF25APPPQVFV+Yoo8L8RXanT9duBIzMSyIO5J4r6N+Behpp/wGt7&#10;+eIC41CZ5BnjanP86+aFsr3VPjB8MdHtxl5dbi8xVHQZ71+hOk6Fbw+FPDemjAis9GgQ4OOcc1ra&#10;0LiveSKV/rEH/CJ30TWWRGjbAB1rmdP1GRtAvo/7JslDTfL5kwH86o/FbULTSPhh4lks9IjM6mOO&#10;DPdjjJr46vbnxle6gv27xn4htQzBkjRmUP8AlXI4SkzqsuW593QXkSaSwk8ReG43OOPtS/41pW09&#10;hJyPE/holl5/0lK/PNrDUG1K1A8YeJcEjg3L8n866LS/DviG68X2ls3jLXLUsFEf+nPlvyNJ05Ij&#10;m8j9DIIs6LcBX8LcREo325Bg/nXIy2lwTqZuNb8NO8khGDeIQPTvXx7r/hP4jaYsYbxX4+eJlBDr&#10;dSkEVlaPo+vX2vJat8R/EFq4X55Zr5x+hNS02JM+5tMuLe2sbeO48ReFzhj5SidMKKu3d7pfnYOt&#10;+Gn3QnpcIf618La34ffT5bBX/aC1y9kdj+5juGbp16HIqva2xfT5Gifx1JIkJJTfIQQOvNEYXdrj&#10;5j7DjtdOfxT4ZP2mxZpfEcJTZICBhs19gXRPl+FPMCBFsbZd397jivyQ0LVdftPFfhxoNc1jyW1+&#10;HKyuxwQ3QZ6V+rENzJdfA74MXZXLSaJaF8dyAM1vGLirGc3qfNf7U9u0XjP4ASYGH02bH5DFM/Zo&#10;ydC/aNhIJ3G3fH0FdB+1aqTeHP2drhImKw2wjdgOhIrlv2aZAvxD+NVtuGX0aIr+RqotcrRL0s2f&#10;Sl8gn+FvxNgG0NL4dnxn1Va+KNN3qJgY1Krqk6ge4NfckEebzUonVcHSL3OO/Br4ngjRfF3imJpi&#10;oi8SXX6ua5amxrHUsxs3nz/KcE/lT5VbyW4O3YQSakWOTzX/AH0e0N2qV0JgkxMCCMVihnpvwkke&#10;NfEkUcvyCU+YPXNe3MG3NlDwx/WvDPg/G48YfGEOeI2t8YPHNe+OUOoTjyW24GDTqaoV9SBNwmQ+&#10;Vn61U1eLUX8O3c9qQ1xFbMYw3t1H41cmZ8kCHIBGMUqSustkBD8o6qe+a5W2tikfD3iRYI/HHxFu&#10;LfwFr9tfalqaC8H2R8RFPvEHH8XU1c/tGC08BJjTLoqlgclYySWx6Cvte7ksXiljbwtojfu8eY1u&#10;pPPWvnXx1pNzpnjC21CDQPtGmTMTMiRbjCx74HaumE+eNhvTU+Lbn+1rv4xyXB0nV8C+JBeFgoGc&#10;9TX3D8CbWZPDHxKuGtX/ANKu4VTjqFHWvLjJd6tqMNjaaBGsRlXfL9mCnHpmvqrwNpMGn/D7TI1U&#10;ZMQFbtJQ3MpScnc6/a4MmYIxuUc1G2dijHAHWrThdiAseT0qJlGTjpiuCaSehqim4HlNhTmmfNtU&#10;78nvU0m7JwPzqMZ+fn0qGMgKP58Z6DnNSBcR9M89BTyP3gJY4zxUoA3t06CmBAQ2+L5T15p5X983&#10;zdRUxUhM5/ClVR5ZYxnrxQBXCsGHAIzU4BKKApqTaNhPNOTzS3yxqQB60rgADZIKmnc7k49aCJuT&#10;gY71KqysnEJ470aAQN90nYOvrTSCVHXoaseXISf3Z468UnlXJRttvLgN/dPNITM9Y2a7A285q4vG&#10;7MMf1FSJDcbpOExjpuGaNpAOUY4btV3b0JSJVLYj6VPGVBXPPzcVXUNtfCHrUi/62LIPXnFJ6FmD&#10;42H+hfDiQKPvyDANcuhJ2nYfujvXZeL4t3hn4eupBHmSAg/pXIwISB8rZ216OFT5TKoOBPmfdqzF&#10;kFDnv3oWJg7ExP8ASplimL/crpJsaVt816+U+9olwDj3WvgG/tZbf4s/FiIK2F8WXBAPoWzX39bA&#10;xpcPsHFm4x9a+J/FqJ/wvr4nLGYzt1Uk7fU81Pc1p9Tn0HIzH/D1qTgbjx1GKRceWeegpPMjKL80&#10;eQecnrWbRd7DZxGbKUlADjINVPMY2O0R57E56VdbY8QBZBnHeqssUazMwKjKetC0EzIuvPMWDdJg&#10;KcH0rhNTjyr5VThzye9dzcojwTBgeR8p3dK5XUBE+k38YC706lTWlN6kzs9DxnxjC66TaP5W1vtS&#10;ZC84r0/wTJHJ4UubSSwRyFiZQRXOXtpJKlplQVWcAhq9I8F6Dqkfjq3YSArNGnygfdXvXXNpJHPF&#10;O+x7x4PilPhbxU8s0pY6aVUn6V8wXh8v48/GOEKQg1gnHbmvsPTYjGFiW2IjGnvklcZIHNfG2ryD&#10;/hpf41kLkDWgOO/NcEneZ2xd4s2IgptU+QE7qZNbO8kILAKHBwD1pVP+gxfvYxyO9MlabzxtLHC8&#10;kHNaozLWrSW7/DfXh8uIdLYAH1xXzCnkC9tmaUZW7l+THftX0DdyqfCviyJonUPbEEg9TXzxdpNH&#10;rGpoT/y+nP0zXRQMMR8KZp2qzTasjTzH5G/d4GcflW7ezRQWtnI9s2SuFGOtUNPeOHUYSIg+UXcG&#10;rauIkvbi2jEgBDcYXpmtb3MYox5hpk+gtKl1lgvzL0IrnG8swXCLB0nBRgfzruL/AE6wsdMtU2Mz&#10;vF13VxUkU3226QWRQKCzAHNOErilHufWvgSWaT4E+ECzlmNjsz9K64KRY6gTGSdhya8++GE5b4He&#10;GOm0ySoQT3UkV6dD9j+0XEb3wCiIlTjrU1t9Drw6TRy1h/yFtQ2yHDOdwx1rc2gxoSpGCa5lp4l+&#10;IrRRXA2GcgHpk10wkUSRKxQswHFYShezOqEt0KpbbMM4B7+tWoC6WtwmFIezkA/GqkroILseWDt7&#10;njFLG2LSzPnfeQliPQVjJaGx8ZeJ7cW/xl8dR7nAXxBIRnryc1AhAmtzjIGOtbvj0xn9oH4gNGi7&#10;ft6YPboK54cBDxjbzXfSd4o8XEx5ZstZgJ1RhuywXAxUPItwAvU9ajzJ8o8o4J5GKjYqJJ/kcHIr&#10;QyuTL5YaYi3Y7l6mosJhUZc/Mc07n5uDtxnrT4jG13ExGTj7p6GmSzYsg32UKAu3HftVuMyC7uj9&#10;rIB7EdayI5CLx1+0bBu5Qf41eyGIK3e5FT5gOtEtBx1LZYEyZhHLdM9aY+yWOaF7GAIY/l6Zquon&#10;2J/xKrnGTgEHmnISb3Cx3OSPlBU1k9SrEUVssdjdRtpsuBLkEtnFM2sZrjbE4XZ8oPtV9vt4t73G&#10;ns24jB71mSzast1GH0i4A8wDeE7Uk7DsVJxcbbZ1si6Kx3LnBr0Tw20beDr5vOKYx8pGSK4+WHU/&#10;taGDwzcsot/vEHAJ710nh1JotH1nzL1zL5wLZXAOe34U3Mlo22UCSXIJPalQJvk5GO1OlRnjhX7f&#10;GOc9aryeYjwjzIDkHkMOKlMbTJjgOcCmZJnAyvSqxnCqALfU5H39I4if5VctrbVJ0mmHgjxKdvGB&#10;bvk/QVSVydUPDEW+VMeB94HrT0ffauAMDqCR1xXaaJ4L+J2oW4a2+AWviMjiW6zGq+/NekWfwV+K&#10;Enh9bifxX4ehQKSVjcMqDuM1di101PADJZkRZvR1wRnpUZ8gXLIJV4Gcg5619JWPwe0d7a/ab4w3&#10;Tyr/AK0JBwuOveub1X4aeFIdRt0tf2mpIizcxtAHGR157VN4vqNqx4nuATGzp0NSnHlQMXGM9jXs&#10;C/DSR4y0f7QnheXCgCPcgZvbGa5zXvC9xpdoglhvGcn5SEyCPWloK5wha2MLA3HXG2pYzJ5cY87I&#10;AroTZeEm8MI0Pii4fUPKO2zMWATjnmsC1Hlxax9rUI4chIyRk01ZjQ+MvuYFwAW4rWtimJiWXIHB&#10;rCLOV2DT5CWl+XZyR+Va6WPiSPTlkfwT4h8nbkyGBgAKTA0rUW3lThpVHytirVrKV3jGSJOSeOKl&#10;07RfFV3pUc1r4MvpYw3EgOOa6Oy8H/E65lij/wCFXGPMq/v5JcAD3xU8rtcm6Rzbzo13c5giU445&#10;xUfnlEJMEJ+rCvUbr4c+QNMl1L4oeRI0IJWCIuFx1571teHfhp4D1bXLxoP2g9Xu3hkXzIFi8sp+&#10;dNU7lJeZ4rK2ntpayvq5jYnhAc81Qe4CxQkQ6s/BBVIGPH4V9ZTfD7wJp/iTRjL4KuLyONlDRtKf&#10;m9zXrE1n8M7H4V2str8HfDq3DaRJHHH5Ct87DC5qp0+XzJ0vY/PnThdPqMrJpWsrvmCxqIWJdj2A&#10;rsv7H8e2+raZDcfB7W0+0KDG+Ccg9M+lX01DxdpPxT8bTXfiHR4Liz1KVo7Q2aldr8rj6ZrvPDPx&#10;N1KW4Canoej3TvIwgm8vBU9uD6VnFPsVKFupyNn4T+IVzrlxBD4VufNAGIC2Dg98np+daOp+Erqw&#10;u/AUOreKIbS7uJW2WaYcS8/3vavX/CmvapJ8Xpo5fDjM0+7/AEtcgYPQY9q9T1bSPB58J3upavoQ&#10;lewkDR3Ep5jLnjrVTSSRHIz5y1Hw4LH4eafePbylndQnyZwD6mmR6fpw8Nm5n1wpEkIaRo1L7R3y&#10;BV74h+KdbtWtbWxsbLUrQWh8y34GQwGCG/2a+Z7PxX4ptPHGuk/FF9Nsrm8/fQzxCRXTPzKAemBx&#10;SgpMag+p69e+I/AUN1Mtj4j1S6kUY2xWrNk/gK6TTmln+G2p6n/wiF/CsY+7KpDHPfBryY+ONFtr&#10;zZ4W+F/hu4knxvvbmJTlz1IXHrXRQ+JvifaeH7DVtastMvbFL1PtFjGgjHlseo7Er1ptO43E3pJo&#10;rq48Pxr4rNoz61CJBIMHBYevrW54lu2b9o/wxoGm6NMwttHgkumRd3mZGSSe1QeMbXStWtP2etX0&#10;aym+z3KiSU7DGwI5AZfbpWRN4l1DSvj/AGEsfgG0e5vYreG7ZiC7xDg47jApbk2PSNYeKL4dmWy8&#10;PRNJHaMshPVSBz9a8h07xHrdnb+OJLzQEuv3TG3Vjt2nFeteLjbWfhy11e08VzT2U9mjmz8kgxsR&#10;lgTXA29hoOv+FLq5jkit8RsGXdjDEd6UPMIruc74P8R+I9T1TxO114WvhbS3TiIqhwuOwPevRrWx&#10;lESFbOXDs2A+R/OsRxqeg/AEwWtv4bnvYEkZQHXJB6cdT6Vz+m6141134eRvp2rWy6lp98BeWbDZ&#10;t9OeM1Ts9gae57f4TuI7Q+NUvrowYRdikEhhWrNrfgiK3UP4s3u8p2okZOPqcV4HpEHxo1P4uPYz&#10;6pBY22EW8umQkR54AU45NdWdNe1+NWveHAJL26jEbLckf6wHkn2rnnR5nc3hO2h6U+oCDSbi+TRr&#10;SeJYtyxtMEyPqa858QDwj42022s7r4cGOazvw1pIJs7E/wCWnIx2qfxadKPwZ8fWg0C/nuLa1VEj&#10;ilIMbkY5xiqPw5bR9J+F7yXtrrcmoy2FxvjWBmEasOFz6kcU4UlHW4TfMYmheFfgrN8WvE9jpP7P&#10;9nJYWHlrfaxcS7lWQcMFBPPNeraJD8J7bxZ4qt7b4eeGraCzCD7VNaId5PoDzXO6B4S1mf4V+KdS&#10;0z4hXemxalrrTf2Q8JBG1sks/wDtV1kthpkPw28bXmoG2ytvChIwORx0q3Nx2ZNrml4gv/DVvpHh&#10;GODVvC4a9VzDJFaLyF65wOK878MSWUfxQ+MV5Hf6Q5vI0/eeQMKU9B2rzXxM3ja6ugNA0m2mhtUw&#10;8jSjKBgOnpW18LrbxRfa/wCItOudDEc9m4+2ur7g288YIq27rVk6xOw1G/8AFN/pesW0vwx0nVbB&#10;Lg+ZNHGFkTngjuMVwkWr2dv43vNOTUL2C6e2IsLWUFvN7de22vWfCt1pei/tYfHvSNX8QGOC+0+F&#10;tOkdDs3DqPQVzvirQ9G/4SDxFrttq+n3F5YuzwDaFXbnnmklbQTepwMFprcfiGye88Rm4vBdlpQW&#10;wUUngY9q9d0jyCLbbeRODs2tnoe4rwTQrm+v/ip40vZNQmaW4YL8xIVQvb0r2TQIhFOyHf8A8fAK&#10;4bIPrzWDSubRvY+g/Dzqun3ZcuD5I2Y6ZqW8N407rDGzHd3qDQbi3+zaOr2qhcKN31rtbhNMhZ38&#10;6NyVBCiuaT1NkjzrUFmWxtFKtu747VueG7tntdVsXwGaLMZNO1ERzXEm2yCjIwPWotKgC+O9NYuF&#10;2qQDikUNurK5HiKTOpEyFjxjggVPAbtZ4yseSGwx9K3tVjP9o2zAg/LwRVGJVzbbw4y/AA5NTcRX&#10;nihcTCTGfL7jrWro4h/4R7VLbgiRGCgdqq3yTAgC2XIAwM0Wn2lLiEo0eRyST0pgZCac1nqWro8V&#10;1J5lwSrFjwKmmBNiFWPkitye9iluJEW2SRwACfQ1XEQMjkWtxvz/AHDgUrhcoafayCeUvfgDb92s&#10;/VrXzLa6T+0NoL8muhjtbr+0rfF7aIAp3mV9oH51g6paym6xceM/CsNusmWk+2pkj6Zp7jINMW0h&#10;S3T+zdNkbZhW2DJ/GtSWS9F5YeaYijSj92Fxt9K5+71D4Z2cEE9x8efD8KjbwHDEkewzWJc/EH4K&#10;DVI3Px0vpSABsWwfacehxVqnJ9CG0j1G5gV7KRks03GEY5rDubO7Gn2/7oFi/Y1xb+P/AA00WpyW&#10;trfyWv2UFZZEKbvoDXPN8QzJbbrXwdI6JOQZJXwB+FJUZ9huoj1KETLc+Wbe43bOTtOPzoAjF2we&#10;6YBm64POK8Di8dfFjUPi49tp1l4X+yI6hoTtDuO/vT/Fd/8AHKS6uBZaLpVnaxWw8+ZG3sT7emK0&#10;jQbIdRdz6FiRWlzDPpQGMESTBf51IRaxQXa3Euh5ZP3ZFyp/rXw54g1TXrX4I+MbjVPiPrdxeyzK&#10;bNI5mTbt5bOOea6Hws0+ofsz2WsW2pSzXkto3k2M+p7WQqOTljVrDMzda3zPfdc1/wCGtlqVsl98&#10;QLG3mZz5UUWXOffANVbfxT4IbQ9Tmi8RQzrHBuITqR6exr5CsLXxtc/G27uL7SImWFJUELOGXLdM&#10;N0612TacfD/w68VXl7r9tLdahfqIdNRwdm48HPrWv1WyB1dD0m5+M3hi18QQwH9nXXWVrkqrpOGk&#10;YeoUc4rdPxEt7h9Mk03R444JSu9XP7xT6beteG3p+HGjQeGtRvBYtrE+n7oZJBuEQfn7p44+lZcs&#10;ukReGrzWrXXbmSeTUIjGPK2jJPZPb6U/YRtsHtD6A1Xxl8Sbe6im0u1u2jaEGZWsycfTIrm5vHDa&#10;hZakmp+KPFOn3iadLtY2DgOwHA6YHNc0fG3xQtPC1vKmneF9UhNovytCqvHxwPeoLHXfGHiDwv4p&#10;F/F4X0qGG0d5rhoEwFHOMnpTjSitUTzvqY/hS78Wa14jmtX+Il+iQ6lJ9oLMVLJu4wfce9dFq9t4&#10;JXx2lgdAuIZo0U7/ALd5nmEfxbea8m8H6nNL8evEsNpDe3Vk928UVwEaJHKnDHd0Neia1pem6Zqi&#10;a1aeDJbq9S2kQwSXZKhpOnJPrW3InqK/Y2Db6MkDLFp1g+4qI23KSx+nbFZeuadq7aY9rp+jWbTS&#10;xgu4YIYkAyzZHoKqaVDoGm+ENM1LXPFxtdQujJL/AGaknmNzyOB0q9Y6tZaheat9nt9STMDKpwQS&#10;pHNU0kTGdnc6vwje+DNI+CniK+0vw4fEV5BIFvrmWcbhIOCvPQKabZfELQ9U8Z41L4e21hJYEm3E&#10;eJDIx6KB161xWlpcWPgv4taVpfwlvJJtSucm6ZiAGPXitHQfDEGjjQtQv9BEmoSJJiV/mWEt6ryO&#10;KbsgdpL3j0zwz4q1vUviJ4qEnwB1qztrS4QXF80xA2k/IQuOciu08e251XS/h5aR+Epp41BJn8wr&#10;we3brVLwbpN/L4G8WX3/AA0JavFHeK89utkACOu3Peuy8w6jpM8cEa28NsoVZTxvPc1lK19BpaaH&#10;yP4i8MW1n8a/BEaeGzHbyX8ZngW5zgg+vOM16HqmtatHqE2mWvwliQW9nAdOuEk3bMD5gV75rA+N&#10;UV1pNv4SuYbq7aa9n+WcsSFKdvxrP0LU9V+wfB3VpIWZwAs6EZyDxnH8qG9blo6Hxnd2N38BrfUr&#10;nwXp8V3Z24M0aoFKEd/XmuRsJ/C1z8IvAWrzQWULCbCknkEcfrXWfF6TSl/Zj8R+RBIs17bxFgo7&#10;nn8K8m8CWI1P9nbxFY+RfC6sfElrJGGUhWTOT7dKTCx6DrWny3f9myTPcxxCGMo7ZA56ZzXLTX7J&#10;4ok0i40GBo/IUxXKMCcewFeheOE8V3HiX4aafZaaqWt/YW8cLIOXMYw+fQCuK+IGmwaZq/wOmtLy&#10;0murQhb3Mo+bd/hV2toQtuxyWqaDq2q+NvDdrH4t+zWhJElxIPuenB65qxN4A8W6RqOiyWnxUgvI&#10;5n/e4hwUX1FTa5qCSfEL4T20Pi0CS4AaZIBkr36CvRLJvGQ1UloJri2jtApMhIPPHQ0c3u2Gu5zT&#10;aQz6ZpIfVBI0Uqsd8edxHXrW5Pe+IvscdvZ/DS0iRYApuAQCcDsorHvb/VrLx9pxkjjFp9pJkXH9&#10;a5/xH8QRDr0iW3we1ZY1kTF0ASjjvjt0qINt6FWOc1bQPjHP8ULHUIdAlWKGcBZTMQuCee9drcXW&#10;u2elW1pLq1gJ309sMZgTkivevA2o+Gde/Z91RlsmRF0wu5JKneoyR+deHeI9D+Ht7q9lm61K21O5&#10;trvy1M5w/lDgnJ4qnU5tLWsKMTU8EabpkXh17vUvHWi+Zc3UgkjW4UMAT0655+lZ+o6LfaN8bF1X&#10;REvVtJAVk2TEqRJwSV/HPSvLfB9t4Rm03xwl9DrbXNpqMoMy3TfLsPBC5rrPD2seMDpvxoRIm1DT&#10;baybybh25hwDgH1qHsCOj0CLV/8AhZnjy1eO8vLWKeObzXBG4yHcQM9cV2C6PbrrvjK6ttJI+1+U&#10;jMy56cYHpWDoGqa5N8Gf2fLmOwd7u71C9F1LHBxtjJwDjiuih8Tafca3qOnyajNYXCXkXlCSLAkK&#10;nnn3pOOnmO92eP8Ai7TvE+neMNZVrJY4FRXKLzuDc5NcFBHbrcalNaaJGzz4LtuxgivoP4kGV/EO&#10;jNFZvIb7TlVR2JUYPNeUWemz2+qTpN4duCpnXei5IUE+orKLs9S27ankOr6uG1zTLcRqJ/teNq84&#10;x61614Gvrh/ENjFPBtjFv97HtXl/j/RhpXx20K+h0h/sd20bKmcnP8XvXrugnSFj0iaK9tW82xUl&#10;MgH6Vc2rXRN7dD7wOdxwBnFEfLAHj3pxC7PemDHy881mVYk+XzH+U0HdhjuGcU3P7xgcCnZG4AyD&#10;p1oAZ8428g9aUZ+YEcYzmpNsZjOHbryabgCOQZPtQADHkxsuSCaX1pGI8lFHQL+tNBYLjHfrmmAr&#10;HHc5xTlySMv260wlg65PalAJVT60AK3Mw+c/e4p/GU/eDpTDjzgM9qcMY70Ah4B8x/l70wqgbO48&#10;dqkG7fF83rTTjeSaAEHII3YGRTyDvUZGNopuY/MALN+FPONj8t2waAE/iHFKOmMcU35f3QLc4PNL&#10;n7vvQIMr8vzDk0v8Tc0mFJbKn2pR94DAAx1pAL3PHbmj5Psz4YsS1N+bj5KD1yFpjHDOI+e1O4+b&#10;mmrnY2aFY5fI49aAF7H5aCG8tMY96MjegyOhpM/LJgdSKBC8cUvc8UjAhY/k6GlJG8HysDbQMUdD&#10;xR260vG0HrxSHYUJDEe1IQhI45pTja3HpUfG4cVIo4wWoAAE+X5zzTuRv+UYpDt2oM8UuOhKY9Dm&#10;gBpwRRzg0p69aBks2VIGOtAw/DNAwYjyetJxjrTWMokUhOB1oAeRnFOAO1zxgUwZ654IzT/mIOHH&#10;Tp60AR8GdvlNPIGxsOab/GpKc5qTIMZyvegRECPMAPFO7vz34pWWPcmWI46UADI+Y4oAbzvHyd/W&#10;ndjzRjkA035g6ZjbrwaYDsDPWkGRu+XoeKfxkjNLxzzQA3B2PntTSOF+btxT88rSeuRQAwE+f8q8&#10;le9OO3YcqR605VXc5MnIFIc7iMZyetABydmCOKHI8gkPkg9MUmW8xee9OKg72xg44GaAGpzImMci&#10;rO8BflQfdwc1WC4POKkx975aTVyouzuRnaSCRSjBHXNNYfdyO9HdflxQSO9Opp/GeQcelN7Dpijt&#10;1oAH8sLkKfakU5Tp3pCGKnIyAOKBkKh46mgB4wP4j1pr52D92TzzQeo9xUgzhRQBHyJRhOcc+9L/&#10;ABDnt6UuVAm3Lk465qPIy2FIHY0APG35OepqXn+9+lRY5Hznj2pTnLfLQAHd8/y9D+dNAxMp6jB4&#10;oBbjNLk/3aYCDoOO9Oycvz6Uc5akwTvzge+aAFB46/jTzjym+cHiox90jdzSEnzlHl4460AJz5YJ&#10;HOaeM/NTeNz/ADVJxs+7SAiJ/foBn3qTueBTc/OOPxoB/dS5THOBQAi48xjmn5G+mceWowetB7fP&#10;29KYCkHzPu/jmnErtPzZPtUWRuAMhqVTGAP3fJBxQAn8ApmSJju6U8Z81s49uaQg/LxznrQApPPG&#10;aaT8p+bHvR2GTzTGALL1yelAEik7D8h6UvGW+YdqgO/zAAOAKnVR5YPfbyaAGjO8c0rE+URuB+lA&#10;CkjIPU08LH9nbCn2zQBVOfMXHSpVLAx5xnJpccdaUf6yP5ehoAUbd7bs5zwMU7Kb2AIpgz9qBJHN&#10;B/1jDAFICTg5pvO8nPQU09V+an8HccdxzTAjw/nD5W/AU4k7H+bjipFkiywA3EdeKYwzvwuOaAGk&#10;n5BjIxyaRPKAnILZyM0pBEnXtQRggcCgBCV877napB061HzyQpyDzUnOPTikAxvvrhvrThnpTGwJ&#10;B8x6U8Yy3PamA8D98QX/AIaaVfDHcMZpQTuX5u9KehyKAGHGVGDSHbukAPQ04Zw3J9qb0Z/kH1oA&#10;QFvPPHanH7hye9C4O35+9KT8/K0gGHccfKenWlGfKPy4OadgEHkcd6MdefxoAjOdoyo461E0jb1A&#10;GeetTPjzlAkOMVAVAmb5hyaALCBc5JOSKUhNz/NzgYNMAcqgGOak8uTchEueOaQwGPkwpNPXPmkH&#10;0qIiQTLgHPalO7qcZzTAmXHlvTQQIpvnPIpARsUEmlOMH5e9Axil+Bg/WlXd8wIPWpON6ZWhg+Gw&#10;nekBGQPNHTkU4EiYfLzg0hHzAF6OctnOR60xDv4zgd6Zg+YCZG/Cnqcs3BzjmnDGBx0NIBm7BchG&#10;4HWmK+7zfmOQemKmJJBzIo46YqIINh5Uc8mgaHjdntRv/fkEZNNAG/qetDoGnVgOnpQA9siQdOlK&#10;CQ/QdKGAaPqchaYAwizkYFAWGkg3S44y1TFcOpLDqOKjAXMZOc54NSZ+Ukoc4oEKSBN/qxilJG9s&#10;cUAfKPemMGErfLjigAwDInJqbn5ht9O1RBiGJCZOKfk+UMumd1ACMcNyhwRS5+U0OPujYD8tMG7H&#10;3RQAuTuB7ilO/wAvIIIzSfMA435JHT0oXOGyxBzQA4HhPmH+FOP3jzSYGCNtL2PFACgcn5e9P4Mc&#10;hyOBUfO8fNT+AGxQAiYEeN3egsN5AHcUhz5h44pM4kXhRz1zSAn2n2+7zUHzhsbf4jzUobPelbaV&#10;PXIoAbzsXgdKaxUlSQ3tUijEecetJgbRyKAEGPm4J+T0pkKkNLlv4uBUjZ3JiQjjpTVJweO9ADjn&#10;n60395ukIJ6c4NSEfOeKaA2Sd1AIRAfepR91uaYBgqc8kGpONpoAb0kB5peN7mmndnhc07+FsjtQ&#10;MdwU+5+tCj92ee9N52xY5yefanHqvHU0wQwn5qbn5+nNShYyzAydqTfbmRUEZDetIBvQ/dP1pD9a&#10;U43P84PNKRkHIIoGHOCcU7K7RyKAF8pvpxTEz8+UxzQIk4LocDipCR5H3RjGKaFyhz60HhetAx/l&#10;N9nQiVeT09KaA+TwOtOUnpvPSnp90Z7nrTuIMN5secVpwxxFbt5HhSOKAvI7sAqKOSSTx0qGGJmc&#10;ghclCcnoB65rxH4meI3k099FsNZaKyEjHUblGwZtv8OewHf1rOc1Fam1GjKpJJLc5X4nfEC9vNRv&#10;tG0LVp7XSxKyXWoqSr3RXqqHso/WvBtOivdR8d6dp2lWU217xRc3RGSQepLVz+vXl1q/jmxsNNgN&#10;vp9nLtnuxwHPQgetevaZfeE/DHws0ImazNzLD+5jyDNO/r6gV5Vevz+6mfVYTBqgttT0zxV4l8Ge&#10;CP2cfDdrHZadPe/2fts4FVfNuJSPmdj1Cg18Xanc+J9b8Y61r2r6nII1R3hik/iz0AB6AVqeL9Ru&#10;LnxZrmv6/dzZEe2wsWOS/wDdAHYCuSNxrWoaP8P4Ht5l+3XEg2xqQI07fpWTTaNOVR9Td+HEaya7&#10;8StZntYiLefyrIt03HqQParvijUFEjM97cSTtuPzuSFz0wDVW+mt9K0DRdMtbJmEIDTEHqx9aZpG&#10;nG++IunX98jLZLdxPIGPB28gU3Gz0CUk9WexfDDRLHTPh9rPiTWrGM3B0x5LVJRxCmMhsHu1Y/hT&#10;RtW8YftbmVlvGSfXNznnbBbqew6DI9Ks+JtZk1O30LSNOkneGS4hi2QLlnPRVAFfYfwq8I2vhf4N&#10;W891Ywf2tfWCNKMZMSkcL9fWuijds4MXVUI36no0cGn2Hgzw/plpaxxW9ppSRgL0JAwayGz9rQhu&#10;N1WHkZ2mDiT53JFRCNvMwIZyPZSa9RbHzspOTuJIGMijaO3NPSNuyMQBV6K2zb75Lm1RNvWaQLj8&#10;65zWPF3wu0gSLffEnR5JQhAgtWWRj7fLTsSbSRu4AWA4HfFaFvZ3LKWa1hUY6yNtH618+3/xitPt&#10;99BovwOnY8iO4u34J9dorzXVfE/xZ1W6vFv/AIh39pbO2THZkoNvoMc1Si2Q5rufV2r678PdJmkG&#10;pfFTQ0k2n9zbsJG/Jc15ZrHxa8PxTNHpXwi1a+OSI5rhvLUn6da8AS2kkvLkwm8kAHztcfMW98mp&#10;BZSSQvmA/u5BkqvT8qfs7kOodjrPjf436il2jeItK0y1cYEVl9/b/vda4hbC9knlluda1y6l37i9&#10;xOzfXrVq8U26aUYDeStINuzk810VtaXcXg1JbuQK1xwi9xmqjGxMqhgR26NeBltIPuj7oAxj6VoN&#10;G66c8kciBo5BjJ5rV+ywW1haqkTM+cknvmrcdpZPJCZJCm5MkZ44p2sTz3KZ1Kb+xbdfssfmJByx&#10;XIFcTqtvb3fgfx7dtaKLi20qfbJjqCvNehKtg080ccMfkYIZyK5vWRZR6JqlvEyCJ9Duy7HgH5TW&#10;1F2exlV6WPjnw6sbeHNaWTBD6pc7c/WtS0tbOHStfd7lGJRvkPasPRDF/Z2rIbzaV8QXOAO43Gte&#10;VGeIgzlQeD7iqe4kw0eBJ9L1KRb4LGl2wG49ee1aUctvHc+IY0W3kmS34G6pI7bTz4NsreG9ljZW&#10;yGX1P86yDp0tr4utJHa5PmgB3JPIpWA1dNbS28P6lM3lpKbvDgr0Hes3WrLQf7Y0mSyuVbcAXXPQ&#10;1uxQWTXWrqlkzxiEFiOBVCGxsmvNQl+0ShjkRxiklYZEBb+Rbg3sAATnJGRWbKW/4SCNIb64kWQ4&#10;JUZxXZad4bsZNH1KW6uzvLAhvNwFH0qGLTxb6x4hNtJbOiWuSz4+XA7UAc/ava22uyLNbzMWAyCe&#10;tbpiie1u5I7RRDsztbg1naTdaFc+Jo1urUebFdMY2AyDg85rsZtOvby9nmtnhS2FqRtT29aVrjOA&#10;X7Az6mkUZLKDzWfd/bH8Fy7HMYE+HJ4zW8liILrU5Xm2KLk7wR71fv7bRr3wfaJBfmMiZd4Axz/9&#10;emBz+n31sdEsoWu4BJasHic4yGHIPPXmp9T8QeP78W/nfFuGfaVWNBbouAvTt2qVvD1lH4k0/wAy&#10;+dTJEoRgeMU/VNEtbW70Z45t+HyQG60rouM2tis//CVXGm2z3fjK7URIMKigL+QGKswajrlvHLD/&#10;AG6ksTLgBogCM++KsXFxfJoeG8PnHlgAjms6JGlEPmFFPnKee9Tyrcr2jLds8jDXzL4flE+3MUhO&#10;QfwxUukibdrMs6+ZKowuMLiuhzYR2cAEsLSG2HI7VzTx3TXGtIt267nzhaB87MlnuH8YalBOb6RA&#10;5IZZDx7Cnz2Wjtpl6DY3HmsPkYtyv4VveGodGTxvqC3OqqsrlRGZOQPzq1r9tDH4vuY0TzDsBDr0&#10;IptE87Oc0/RP+KT1SWLxhqQkRxhxIQB+Fb2itr0WmeJYH1u4uA8IG1ySOO4zTtLNq9lqtuLhkdo+&#10;ATxkVmLc3lnrd4GvEIWThT3FO2o+Zn2D+zTJev4K/afsn8wt9vtHVGPAI9K+g5lK3O2WEgY45r5q&#10;/Zhv4J/iF8dNkq/v9GjYD1IyP519JXDStPKHkyRdyY/OuSpHlZ0q71ZF8ouG2yEArUG0gTfOp+ep&#10;d3yqOM1XlU/aIzgjHbNZlCbx9of5G+7S/N5OefvU9B8zny4x8tRBmLyDyx160AOOA0WB9ajIbzn5&#10;7cVIeDyh6UwEiYHaRkUANDHz1BjP1obJmQ56U4kZY8UhI8gcZOKAAbg3+sBPY0ozuJJFRjO1CSc0&#10;AnccsOvFAybIyMHjHelX75wtMP8AqJPkOe1C7vITLH60CLG5dkhMPIHWm73JB8s9ajzhT8xqdB8p&#10;+QdaLjJVIJi5qyu3cTuquoWnr2yeM0AXQE8tTuGcdKczfu5eO3FRjYTFyfu08D/R3JyADUjKF55Q&#10;0W+Z0XAtHx9cV3Pw5ct8IIlwAReTcD6157qKO+jaioXjyycZrufhwy/8Kx8UCN+I7oAf1oTtfzA6&#10;O6AOp5MYyGNRAnnjirVzjzl+U5IrLlmWMLueIZcAAnk5pDLx5jsDj/l7U/ka+Zfjcqf8NM+BpgcG&#10;XTADx6Cvpwr/AMSy0GSP9JQ/ma+b/jokY+O3wok2DB09v0oQbJnnUbNkL5efQ1O2RFGNwPHSqabS&#10;8DCQgbeT6VKXXY/PPY1oQOUjcxC0OeM8DmmAkMPWmM2WPyGpbAm+XaD3FRtI+JMAc4pEDbm680+R&#10;QPKOeq+lK4DB91cE5J5qUlQ4zGSdvWmnIRf3JPNISdw47UDAlu8dPU4H3jgH161Ec4bLc4pVKhUJ&#10;mA56mgRI5LTR4Y81MNyxGoyAVB8sE8dO1WgI2tySD92mBHzzkHp60gz/AM9CB9KGwIxgEnPSmnou&#10;Op7UhjySDwQeaY2fNJ2jpT8H5fl7UYGRmqAiIbso60sgj225wScjipAFDNluacdm1SNvWgBGOUQb&#10;ONooAwetBYZXLAUuOppAPBHl/c5zQQhdRnkU0FdmMEe+Kfgb1bPOKYC/xDApec/dHWg/eAzQOd2W&#10;wPWlYCPkXjYteQOTVq3Lf2ipWJfM28CoAWF3Md3HGOKkjZl1GN8ck8YosB4z+0EjSfs7+FZPKJeD&#10;WFL8fdya+arcx/2RbFWJIt0yfwr6u+N8Yb9k/wAcTMgG25tvzJFfI9j5q6XCrxEN9nXv2xxVUzGq&#10;9TRIO1PkbIYE1Ycx+chAIDKMVErOUiHmqAzc8VK/8OCOBxgVtciw9lOwYOafAv73ATq3NQZPlS5z&#10;nHFTWvAyLokg9MUmwR0kBGyH5MnHNb8Am+yW5CoQoNc/bhfKtSznJU5Fb1ts/sWMLOx+eoexaLA3&#10;7TjJyadxlSJOcdKRSRKoIHC0/wCU7jxUDAZJbilydgHHvTcpuBEh60Ap5jcjnvQIRtxjAAHDUfNk&#10;8dKd8nnR/viDjpimsy9Q2eetACg4WQ7zyKidsqgwetO/hGfSkIO4fLQwIzglRg4qfTXT+3roGNsL&#10;KBuFRkD5+Dypp1htjup5TMm0zAYNOIHsWl5GjDfEpJQbWrZjEhiPzcZ6CsHT2H/CPaYeSQg/Wt2D&#10;BllIYgbRgE0wTuzamw3gHWE2kf8AEhuOnrtr4quNG1GTwZrWsWVvK13pniOdpQgy2wN+dfbEYkPh&#10;3WEKL8+nSYz34ryr4X2djL49/aitmt4dn9pFQjcjax5GKSWtwd2j5U1mYalY6TqCSxmZIQJU7kjr&#10;mug+G+sT2Hxft7pZyE89QyE/eHcVb+Inhy48NfH2622Fx/ZOoyySQMPuqxPK/hXmiyvB4oMiCTy2&#10;mzx6V3fFGyOVNp32P0pF3a33w6tLiJlKvAp3Dsawbwsttp6rG7liAOK82+CviSzu/C3inSbjUI96&#10;Rq1uXP3lPUfUV6xKhj1Ng0IaNWO1sVyO63OyD5lcrxJMi2u6AqCBWgjJ9oA81OV4NV5H83T3XcMg&#10;ce1T6VYXM8soVmJSFmJJ7Ci42glX95GcHO/ikuGmkMCfYScMPn9KvKLSbQ2kS7J8udlxjuODT4gw&#10;jJCrwlImwwgiC3+f7qj8a5j4oakmm/sM/Fq8F0BJc2Qt4kzg5fjiuq2s01nhTzLzivl79pvXVFl8&#10;JvDttqj4UNc3canv0QH9TS5eZpdwTtqz5jsNj2a/OBumZpGI7mrNldzRa5qtrHFfy+fOgkS3Y/Ng&#10;8dKjtonZ/C9tFAQ9xq9vEnqdxANfbtl4E8C6Qnw9nt/BNgjyaXAbmSdtxZ2HPJ966nZIxU7u58tC&#10;48VWevWc6HUreKbTikylTgqRjBr6M+CFuJdC1J1hP+ukYtt6cmuy8U+GdEvPBWq26afBEXsd0Lqv&#10;RscfnXN/BueSw8T/ABG0O6HlTNIptiw67eCAffrWd1Z2KbfY9fsjczeNfEsflOkdvIoRj/GT7V0n&#10;2eH7HqCSWsbjyehqrbosfj9V8lRuX7w6E1oz+ct/eLkd81C11NI7HL6ZbpH4kvhHCQBMSB2xXQXI&#10;XfCwB5XpUETRpPKxgAct1FW3BNisnPP6UyikCuHxbhm7E9qnhBS4Qhhk8k+lMKkMcsMYHapk2MJu&#10;B93g5pAbDXinTvmiGY1/OsKWdZNdtcSMEZsjj0q/aQLMlyDOwIU5z+lcneSS2+u3atKTskPbtUt2&#10;2BjPFd9ANOfLxhY4MDnqRXx54u1VpfE/iGUuDHCGJz0z2r2bxzrEK2mpAXWESI45+8xr5Z1eW9u/&#10;EGk6fDazNNe61GpVeW+Y0oL2mjJk+RNs9r/Z60ie6+KnjLxJd2jeXaoy27sOC59M+gr7H02aeSTW&#10;5fscxYyNhu2K4bwTollo/wAE/CempDGpTRomkHQl2GWz6813NldBI72EwRoGQhSK3qu0bGdKV3dn&#10;gXxxB/4VlplyvzbNcjZxnuCP514RPqq6xqGkRx/DqO1aHT0UyKM78DqK+gfjXCp+AOsN85xrdv8A&#10;TlhXznbX82nePfDssemxOiPbKYtv97ANc8d2dTbK7pKmo3sTWzK8TDBbjNXLCXVV8V6RLbRXc9xH&#10;dqEQMfvE8V1Xj/TLmDUodTWyLwXVpEw2jHlkgcVzPh+7W18aeGbzykMUV2rSg9x/9aqVupL203Pe&#10;oNO/aF1C106G48deHLGFrZN7TJvZVPQDPtVyP4RwyX5uNR+OmuyOz7pDaLs3e3A6VGnjnSJ5L4WV&#10;tqMxSzXrkAn0zXLXXj74uyNqMOn6RpkHlkgCRMnHbk1g4tTugjd6Hsek+BPhnp7JIng1biVY8edf&#10;y7if++uldkG8CW2jXcez4d24/sqYFF8rpt5OfWvjDUNV+MWomdb/AMV6vh5ORFOYxj2AxXO6jbSQ&#10;Q2DnxRrjsyFZA07EAn61UoNsLHsXhHwdF4h+J3jtrPxusWlWHilnS6eLash3ElQentX6CadD5XwJ&#10;8BW5hhXybLYoV9wwvAOffrXwVaazdaX+wR4VtrfU44zcSys7x/KzEhiORX198Jbu5vf2DvgrdTXk&#10;7ubWZZHdiSevenGV9uhFR7HIfHuEzfsg2twULfZtUiIb8a8n/Z0uNv7S2vRGQZn8MEj3Kivf/jHZ&#10;vP8AsI/EpIbaWQ28SSkoM8Dk181/AaO+i/a68BM1jfBH0qcFjGdrfL2PQ1SSYTfun2np8rPrPiRD&#10;E5kjguRk9wc18a3sTL8XPiQvktk+IJSB77ua+0lEaeIrqRZk580HA65PevlXxLDHF8ffiJmzXY92&#10;ZEP1Nc9V20Nqa0OfSKbdAwBHPzDNX2VQq4XjHIAojZcEhl5PSlLYE/GDtPJrBFnafCoPH8Vviqgl&#10;by5YYMZPXFfQDj/Spjt4wK+bfhlPKPjpfQMz4li+TjqQa+l5123RBC/d7USd0Z21IePPQ7Mj3qCX&#10;JmYj14q1tG1Mt2qCQESD5D9a5LlMYpOchEPy4rP1KFj4flC2sTK2chhkDPtWhg84zjFOiLeUynBB&#10;PerTtqM53SdH06JjK+n6ekrMSQsYGPyrr4UVI7cI4wuciok2edJm2wSBVwLyP3bDNPn/ABEkOIzI&#10;hzxt/KnYO18R9qlCNsI8on8Kd5VyIMm1mw3T5TUFma6uWfIPXsKiCjDcHOelbSWepFubWIgj+JsY&#10;plxHYQQq9zr3h9PX/SFJH4daOW4jLEeZF+U8HvVuKOQyuBar93vXO6p4w+FOnQXAl8b31zOFOIoL&#10;Zjz9cCuVh+JcVxaa2+jfs0eJr9bYZnld9gQeuP8A69axoSlolcctNz08Qyt5o+z3B2nn5TU7wTix&#10;jLx6ckYHV5QP514snjD4raqqva6L4b0a0a8CNkbpOTjqfSma/wCG/HMfxF+H0N98StcvrfU0z5nn&#10;siKTzj0FdNPATl5GUqsV1PU7zVfB9rAn2jxbpxctwkThj+lchqnxG+GNlNCj+Gddmdh8pCHmoNR+&#10;HlxY/DzU78eM0lEdxAXt1G7apPJ3V5X8VbLUrbUfgjf6dZWc9pJbCKfbCp2E8En6Vr/Z6jpJkLEJ&#10;ptdDtZPjH8No76JB8KNcZC3LHIP4Cp7z41fCWKwttnhLXpJSo/csm0L9Sf8A69fI3xLJtta+CFvp&#10;91YzXPneY5RANzNztI+tdRrFvpUf7P8AoWp+IvhHpYuF0oKFtnXG5h8pJFV/Z0WrhKva1+p9CzfG&#10;Pw8dFsZLL4SvcSzbvKt0uF3NjrXCXH7QGvWviMrcfsiS/ZhcbXMN2GYDuSPavmn4eXWnx/Hyzin8&#10;A3U2/wAw2s7P8sCHk5H0rY12PUbL44fFO4i+Etzc6VqCKLS8EhZIHPDfL6ZrVZfBIn2y7H2Fovxo&#10;+DV39mkuvDfiew3xAlzHuAPpj2rurL4gfAu8vraKD446XE8jAKtzHsBJ9yMV+e+jwWcOm38V0I7t&#10;vOZlwgG3d0/KuV8QXQtPE8EZuoGiMoIQKAUH1rmeAae5UaqfT5n60xz+E3vdIii+JnheWa4TMCR3&#10;KEP+IyKsSQSrdAGLGDz3r8q21/w7a/DoPYeN/Eh1D5HjRLh90TgZBB7AGv0I+DPia91j9knwJc6z&#10;4w8Nm8+x+WLh7lA0gXgblOCCO9YPCzs29kaKaex2HjF4oPgpr95JHhLRVYEnAGevNeQt4w8HWmha&#10;TNLqWnus0QaPbICW9eBzXr/iu78AT/CPxhpWoeMtBkju9AnASK5UlmVfl6H1r4V8PaBa3PiedH1J&#10;Yi2pTrbpPJwyqcDrwOK1wkZSukVVlFRVz3O4+J/g9BN5Pw+1q6bOAE4GaxZfiVrck+y0/Z+ZCYjg&#10;yXHauKlsLLTh4iNxPp4FtGSQgDD2wR1q94QOkX1xqM0sEYUWU74GMgIMjPpXpewTt3Ob2iZcbxZ8&#10;Sbu5liNjaWafMHWM5LD0zXneo2t6fFd3MZYwWlJlLtyT+Nb1vq9vdPdR2emJ9ol1GeK1jQ5ZmU4G&#10;QK5qLwX8XdT8UeIE1LxiulSif5ljyzFT93AHSpdHUcKlupXeKCKdJpNU0oRi3ZnBlGcD2rT0fw9H&#10;qvga71W11nNqL4o5j5YMD3UdKZP8MdDs9N1gXniXxzfXr2bFJZrpgqnHXb0xVrwXrmheFfhZ4wtV&#10;8R2813qGpsixMwKA9BgHgY71ao231CVa60Ojg8J2Vv4Y8QTXOsXZH9lOyDZjlRkc+9cPo/8Awid9&#10;4C8RyyX99b3NtdTK0QQnAXoR65r3eRtbuvgZ4RSS/wDDx8+2kLyxzKSwccDHbFeUPf8Ahzw1Pb2t&#10;74FiujcamqQAKOBIcMT64o5Ip7GUasnqc7oGl+EtWa9sk+Iohu5pm8gyrtVivbPvU/iXwXLpPgO7&#10;um+G87bfllk84lgP7wXOSD14rX8TWlpNHrNtofw0t0kha2uLW6t5sMzvycEehqQ3XjzU7/wzban8&#10;QLmK80nSSr2vlkiVdvQ/3s+vNHsE3cr2kj5lu3RU1p4LDUZ1W5UqxhIC+o969f8AB/iPwza6PLdz&#10;Q6k9yiRqsHkEj3Ofas7U/Eeq2ni/TNPu/wBmC2NvcXkiQkqMsQev40t5r5t/sUA/Zu0K08wgpIsi&#10;tn64zWdS70aNFK53Op+OhJ/aP9n+AdaupjalIcxGNFLDnk189XnhT4wT/ETVb+Pwvpca3dyXmjNw&#10;Mj2r0uTVbuWSCNYrOIbQcJGBTzeXnlbTq94cAdHI/rUxpRWpXtGcLB4T+KP2hTJ4S0u3iEZJka9U&#10;/kM1XbT9ftb399f53EgkDI4ruWlvnYhrvV3A5wHY4/nUkNjrVzcSGPSLzy8jBcH+tU4InnZ4vrFv&#10;4n8+6a0Dy70I2lO9edz6B46NrfNL8K79pGuM+eHBIH0Br6/i0a+ErfuLdCEwQR0qaHSVjmlNx4y8&#10;LxZPR7lc/kTTjLkRnUTkfG50Xxktnx4TvCcLkd1NaVrpnj6KK5EPhKd2YAmTIz9AK+rNQm+G9lbu&#10;198UfCA+Un5JkP8AKuUm8a/A62mdo/Ed5NIo48u0Yrn+VNVL7Ii0lqfPd1pnxGuLqF5PBWr7lGB8&#10;pwPep7PwV8Tbi7uBD4R1FldPnkfj+desah8WPDccsi2Xwsa4x91plVAf5n9K5a9+LPi5jILbwH4a&#10;tPl42uzY/lVxbW0Sed9z0zwR4a8a2HgXSLOfwWqrHJMzXBmwMsc9K6p9C1yQ3Rk+LvhyzUtxvZcj&#10;86+Wrz4g/Fi5WRW+J2oRIT9yBAo/kf51ytzqnjK9uj53i7xrcEnBAlcj8hx+lU1KTuzaNRRR9dHR&#10;fDVneSXF7+0D4WmKvkusyDGPYGs7UPEvwnimQ/8AC8LTMfAWCIvk/UCvlePSPFkixsPC/iKRd/Rm&#10;5P51sQeF/FDrH5nhWG3yP+WkoJ/rUuF+o1iH0R7Pe/EH4fRG68seI74beFWHyw34nFcpd/Ei8bTL&#10;lLX4R2MEbcK7XBLY+mKwLXwLdsQ1x4+0qEdSqRFj+eQK34fB/hOO1g3atqUpJwSx6/gKUoQ9RqrU&#10;9DyfU72e78QazcTWsQklcFgrflVWFbwRsBpVw3uBXvMHhfwPEyOfDNy/zDaXkJH5Zro4tM0uOFfs&#10;/hCxHyj7yCrUlFaGc1fV6nzgLfxDJHCY9C1A/MBnyzWra6D4ylnBPhskEDl2AxXvs0SqrhLK0UgD&#10;ICD5fyqIRW4iZGaTdvBZwSOtV7ZEOJ5HH4S8RMyeZqOnxjI+UMDW7b+EMMn2jV48ADO09K7147ZG&#10;uczMQoG3Mn/16pLOzXU8UWmaxLlwFEaFufwpOq2rIFGxiL4c8LRQMQ00p45PArTg0rwXED5Xh6Iz&#10;mLne5OfwNbMek/Ei5E3kfCHXGhXbucoRW5Z+B/ileXNpIPhpHaKODNNcAcfTrUWkwjKPRnDOunAu&#10;r+HLHOfl5HSqwGlDVUceHNP2JGeMjPvXqcngKVboG/8AGKw7ZVVmTnBJ5716vovwn8ArpcMkniQ3&#10;7taq+37UqgZ9QOf1qXe1yn7p8jPJ4fE7NHp12zlzhIoy+D9Bmr9rDrM0cotvg/4huMkbd1oygfia&#10;+xLPRPCemeJhFZfD/wALoFHzAwq35sa3tQ1fw9F4TkitrC0gvS4VQbLADH045rRRTM4zfU+P7Dwd&#10;8Zb29iEHw5ihT+4+FwPqcV3On/B74kzxO95488BaavklpFN0rPj2GetezTR+K7a6tX1G7WZ7y2zb&#10;x28vIBHGQvSuu0nwTPdeDEvprjXpLt7lWSM3rpsGePlzzTSSabKl7zPny1+F+gQ6df8A2v4j63fB&#10;bznyxsA9cEc/rXdL8PPgiNL8ORwaXfrfXahbYNcF8t3zk16Bq9teW/imW0l1CwQxwJ5kbkLx369a&#10;qeFbO2f9oqzvP7Sg/s+C2cxoGDZcdcenNXZPUlptWuO03wp4Z0a4hjudD8PSSLEu1pIECjPQe5qK&#10;9uZP+EvjstP0rQo7uWYC3X7KvB9xitH4t3iX0nwFtLW8uop31WZmSEHeWU/IOOTzXceEfC8lj4du&#10;vEfiXVLMXq6KHdWOFtolHyj/AH27+9XFW1Ik2ZthY/EseHLi0v7qySaW5jzLAuEVM8gkHAJrstbe&#10;0sfg7rdlJo1/BapbxSI5nYsXHLHd3yaxr7WNb1P4Z6RLY2DWenzeIUVo1O6WUBuGz1A7074wMy/A&#10;yO2hvJpJIfD0JkCgknK9fwqKj19R03r6CWKQ3XwH1XWLX7OiyaJOF4HO0da+PrS40uXXvFlrd6lL&#10;GX1CYQsTyxJ5wa+gPAWrqf2O/ElnLrEKpb3boxL9N44B9K8hv9K8Mj4iF9qRTQys/wAzfKM8559a&#10;TjZM0jK+54tp+nQ2H7Y3h5JJ/EcsUmolxC94+1jng9a+p7/7PcS7pZ7JkXTcCKRAdox6mvEbObwr&#10;qH7anw9tJryAm1hmKyhgFdh0GfavRNcuXTT/ABEgaIbFcFt4AZR/9anBJxdwcbMxdP0fwzdeIL1G&#10;sbS1aO6YRyooOSTVWPQ/hla/Gy9sdc+Gd3qN3fRb9OZrkwxsq/e74z7VD4P1fw6HuZxryzr9vIaM&#10;fejIPNdb4sk8BeI/C9/ZNq+oWupWduJdN1BIWUxyD+Hdxweh5qYRVyep2eieH/hvF++034WeHbeV&#10;Sf8AXfvWRh/vV0d9F4wfw3KHvdAa0WNg6pYrkL+HtXyppXirxtpl+tveX5NzbzlASMrMq8An617V&#10;p3xL8TL8Pri5PwR04xeUEmmM3ypno+0+nWps2hSvc2dO1LwdpVpqazxawA8pKKlk5APfgDvWdPrH&#10;jjWNf1aDQLKSCwtHVrmedDGXXqcZwelZOneO9UsfEOuy6xomi6hY3bB7O8S0X93/ALOPauU8Q+P1&#10;mutd+y+HNXt4J48OLa1ZNwxxnaBWqd9BJaHsupXkEfw4+HEuyS5852QuEL7SvDZNQRefZeD/AIi6&#10;1pti4nhjgb7NGhBmB6jAr5y0X4jeIrSPTrCDw2k6PqirHFOvzHecd+QRXvNzcfEp/C2ttpPh7TpJ&#10;4dDV7snlYVcZyV74pNSSG7owfFfxC1z/AIQrSB/wriCwvbuREtD53mO7+69hmvbfBCa3L8M/Bg1Y&#10;aNJfvZq9xB5o3AHoQOvSvjjwlYXd3+09pd3c6vNqPkahM04k+6kmegHbBr2bV9P1az+KOkawPinr&#10;VpcNps5tIlkYpx0BXoad9lc0qRWiXU5/4z6JqSfF/wAY30WgwmBtPj8ti2AxAwRz6V47oE+g2lr4&#10;PfVfDd9kXbsskalgvPU444p+v+MfFF/pPiKy1jx3NPeS+K4ooUCbdil8Zr2TVtIs7HwH4Mt49Mgl&#10;EnhWMu0iAkMy9QT71K0NZySSW56T8Mr7wnqPjLRzZa1FNENuJWTacjtg13Xxk8RaFB8C/H+iTl7a&#10;/u2t0sQF4ucYyc9sV8+/Da707TntYm0228+z1GSQujgbgTkDApvxFvtd1/4r2ErpbQw20YFuuR8o&#10;HXnvms5J3t0M+ZNnKWgj+2aHFealbu/moh3yc4bAArT1HwP4Hvtd+INteeET5ttpKvBIsu0qzjg4&#10;7jNYN/oi3c3hx01F4bmC6R3dZeTsORxXtejmzvvC2rXpdmvre0gt7nHG4DgH3qpPlVyE3sj4Q0/T&#10;Z9J+NPjWG600SvZ62wXZJhQuflPvkGvUdO8X6ZdfEWLRta8Bo+lzywGAb8FXQ5GfUZqh4u06P/hr&#10;34vaf/aLieazjubfd/GDyRXmWrui6hpYMky3MF+MMq8gg04rmsDVmfWHjnxFFBpPwce31LT7ZUkU&#10;SW0IG3yl4XAHHArTv7DwbqHwig8RLrWpRzmwQxahJCyhSoyRtPHH0rg/A/h6z1fSdKv9V0tisaR+&#10;TDNLjew6Eg9q9h1qbWZ/hb4k0C98N2Fpp6WqeXdRRAAIB0wOOlE/c2C+x5/4Wv8AxpeeDvi2l/df&#10;2lpnkFbFvI2+bgc/TFcNPa+JI/CGvf2Xrv2fdOxe383bkDtmuttvFUWnfD6/sbDQGurW0LJ5jptP&#10;oT71m6fa2+reEPiDewxXUAitHcLvIwduazV9S7a3MPwgnhq48a6FFqQ8TRarJOQk0k7PG2Oo5OK9&#10;a/sOw03XfjFd2tzbLHL4fLv5cm0BlXqSKk8HaTpH/DLngm/mSy+1B71TNtBYnkDB68V5nEnjF/Dv&#10;xUsL3Vrv7NNqp2SBzvZD29cYq5Su9CUjn9F8QfFeL4f6vq3/AAsXfZQ+I5P3TRkGRVbjnvivXvhj&#10;4oj1T47fELVLrRLWO4uvDqpZzM+fMIGDgdiK4nxRZ2tv8F/glpNnYx+Xd210SFPK7R39ya8n8CS6&#10;xYfHDT7Ux6kzR6o/kRjPz5Paqa5logsfVOjEwfFP9oIao0O67Z5oQ/RlTn5c1yM3xJkh0FFtLHRC&#10;r6pLFAnkKzkqcZPGRj3q74p/twHwtrV7pckIsNJlja2Dcusgxn3xXmHw30fSJPi78Qru88PX8ljN&#10;qINrLIuF3O2SFHbHtWV7aFJnfRfEX4lQvtm8O2EtqcEsF2eWD9OK2o/FsV/Y3MV14SkukkUBo45O&#10;B7n6V4x8UJdZtvix4u8P2fhef7LdwwvBtzlx3wfaqPw+fxFZ/ETULN9FukJsS7+Zzwo7UOFynor2&#10;PoHw/a6N/wAJX4qhtkljin0uSW5BkOSFGfXjArH+EPiS1s/jL+0XdTeDr5NHl1GSKa/UFzbGM4BA&#10;6kGpLaK5n+HPxFvNIuG+2Xtq8CyHOYuoYBfesrRLbxBofwo8UWF7Z6daST6dcyEy4YyEr1IOaqNl&#10;F3Mnqdh48g/tHwFqOu2PiSPULZdUUxXCJtcLnpjrV/Rrjwrf/Csacb1lln0oLMZH2sGx6/WuD+Hu&#10;uwXn7L2s6cNTQXTa7crEoTKn5iOgrkfFL3ekaz4UkmSeSOLXYWvYkOwumc5BHoKWrGi3YWGo2P7V&#10;Gi6S94nkS2t2zKv/AC0VRwciui8J+IJLTxb8RjeWVyumJrpQM+S0RDEE89q20sJdY+PHhTxPo0cL&#10;aXYeCerPg7ivK5/SvIfEGvNJofxdtpfA9nYzy+IURI1YHf8ANjPH96hRVrLcLu5932UthL4F8FzW&#10;Nz50F1CHiljHWuxihm+y2bSQ32fLAJ2k5r5e8FeLPFemfB/w7pcXwi0B5YtNU2jm9Dhtw6nHTntX&#10;QS/EL4sJousC68V+F9PkRP3aCNX3E9AM1yOmzaMz6Cktro3luYbfcM8+Z8v86fHZL9tSWfxLoEGz&#10;kAXK5/nXxnrPjv4kHT0GofEDUAZztQ27Y4PcBKwr5dWh8GQ34+L3iqYXRBTzrh169eDWioFe0Z93&#10;3upeCINL/wBL+K/haGQD7xnU4A9ua5NfG/wVi1wiT496ZNIp+7FDu6fSvimyWwuNWsYJr7UbmR0z&#10;ua5Jz610ls/w7t9aNtb+FI3vidvnMoKox46nrSjh11E6qufUN98TfgD/AG/Co+MMgkPGwWzE/lis&#10;PUfiR8KooT9kufFGoSO3ypDAUXJ9WOAK+ZZNI0a2+JBile2k1a4JaIiIFY1P6V0V/o+pS+H9Osbb&#10;VtPRpZl86cwgEDvg9qaw8bk+38jvNS+J2t2mrwm0/ZlDB8FSt6HY59QtZUnxI+NV7fymNdD0iADh&#10;FtcuPrmuAnTw74Y1ycReIb/U9TmEYS3YmRUz1PtS6+niqfSLbU7Xx/bQyy2gaWwWAfLxnitvYxSM&#10;3UZ13m+O9c1fUIr34+aoXXTpHVUuTEDtGcbVxwfesTwbDaXUvxCTVrXxAJLOG6KF79yr+WDg9ea5&#10;XQNP0q4vNGvrz46aho9+NRVJeeJQT9zH+10rsviDZNZfET9mq10p57SHUYZFunzkyoR8xOf7w5px&#10;pJJ+Ye0lc8h8Oa4t3rvxWvJLK3mFlrs0QSW4XDANhdqmurtNTuLfRtU1W90XTZoEP7jT47Zfnz/t&#10;YrTvtA+Ctj4y8IWf/CqLnfeyttlW8Khpj3YZ7muy1HT/AAzpXwbuTeROxijLR2vlljg/dAPOa0TX&#10;QhnAPqvibULKyuH8CW2maa8y7F3DIH0rB1nxJFB4quLe20rU1iilgGXhKrLnrz0xXTTTf2lb/ARF&#10;sbm0srjUZJJVZCq7YuQPTnFd54hj8DeJfCV5Y2mpaPDd27W6fuIF3ER8HketVqTY8vfV/DcHxI0q&#10;80/wZ4hi1eW1ij3wO7IpfjO0HB/KvX7VPFGi+HLm51b4lSzC+tPMktpSeN3PeuQu9a8C6JfjT5tV&#10;0XSbuO3hSK4ntw7TNgDO45xzWpqButQ0n4d3Gqa4Lu2Ykhon+8P4elOMb2W1wWhl3q+B9VudFW9t&#10;buKB3kKyleF9a0NF8MfDmBNUkEd9dWcQyhW+Mar68KRXI+LNUkjvfCei6b4MU3E86rGiryU9QfpX&#10;RaJ4R8QahD4ptpvG13ZWVpp6SToJCDNxyue1OSsrAm7GtpS+Hb3xv4sisreC2s4HQQ5n3NI3fnOT&#10;iuY8XaNcD4seAt2pTTRRzFp2MmQuPujFNsbXTG8c2Vtpui32n21vcOsl00pO8oeT+NbeqLA2sWDR&#10;6zLJ+8UMx5zil1DcktvCGj32otqmraXFPBG8X2W3kfAOO9cv8SHSDXPDHleDAlpCIl2xphQO3Are&#10;8XahfyeGfh+LPWZFis/nniDbQ2PWrttf2viP4N63HP4JjhMCBI7gkfMV6kfSlsUjzN1u86fLb3Vw&#10;sUiJ5kTZwBSXr6FN4d+I2j3PxC1e1jvrOIoltExIK9QWHQN0610mgWjQn4kWuqawZoXuoU064SPB&#10;9CMe1b1noviPRvGOtz3nw08P32lyxxss00qhznpgHms7FJnFeB9K8Y3mrWtpFZwWuh6ZGwRzEEeQ&#10;9Ad3fPWrvj2DXbnSdC0LS9Ou5Lg6sjzzCUjaFPykkdh1r1V7zxJf+FNYtNI+DEVr+4+VlmwG9K82&#10;g1zUNMvvGFnf/BKdtRtrpFuLhZ88N0Oa0XYC3b6X4W03wjPcaxrx1HWprGKLzZMMsXGMKD6V0Oir&#10;pFh4n+H1ta6VPqc88zSSjyNqwKeeT3plprPwwkt9NS9+Ht0Lh5Q0NyTvy3oR2xXSX2sWtrYSTWul&#10;ROZLYJFJHDlgSMDgVDdtESkdfrQddNS9i0mwinQIsaKo+UscHOK89sZdduf2mbHSbjXEuElgVpVA&#10;yEDf4VlJ/wALMudkX267MZieW4UoQWAGQOnFbPwzsdUi+JPjTWb21aN2nMaCU5ZAvHenYfN0PUY7&#10;XxNp+q+P9J0vRxqFokkTXEJ+XBPo1Q6rqupx+F/I/wCFcQWbwFS0YuOXPvXnes+J/Hs37RGsaZ4f&#10;8RJG00ozc+Xw57g/StvULDUdN+G99qfiDX57+8nu4hKEkwM9sfSkovqF7GD8QftGufCjwjbpofm3&#10;aapC8cL8YC/eG446jioYItC05LC41N9G0u1WzhAtzMH2lRz+del6bBps+j6bdyQxeQul5UKMY3Dj&#10;mvij4qHWrr46+KNKtE11lScSW8YLHJHOffFTpYtXfofRHinWfA+qfDLxBDZWsd0j3tttLLtLhSNx&#10;UHB4FY/hy08Uj9ofR0s7jTLLw9c2MANwYxlWAwwNeeeDNRsj8AtXe/8ADVxNremXkSKpTyw69MFe&#10;K9FvdXm1Pwz4VtrLS49L2acfPhSXJc455HSi19hu8Vr1Ou8Vvqy/tH/Ciys/FOmyLZ2shjmhYOAr&#10;H5s46ZFeZ/FzTNHFroE8d7rzXVxdBYrdN372Qnkn05rr/h1okNnqvxG1Ay67O8rqD57M4Q+xPrXZ&#10;3oRri3S/0mxaVJ99u5QH3GPSndLUSfXoeHfDzwl4msfiTomqap8Ljk22Iria4B8reOPkNd94j1f+&#10;yr74nRXV1FNcOsX9lRxDibf1HH92uZ8T+I/GmlfE7RJdS8MP/Z93KsVkRMQGGcZIOcYrovEeh3l5&#10;pvwr1IQpGLCwknjZT5gnEgyBkelS22ym7nL2CHUvCniCHVI/sTtFuhkb6dOagsoNN/s3+zLrXdKl&#10;iW62KJIQC+TgcmuY1nXtlvogntNWlmW+K+TFC2AM9dwGK6N9PGo6X4Vkiv5EyY3yowVK8j8qlXQI&#10;6m3ubjRf+Ej0y2toUiNuGZFGAoI9qwI4oNW0nxVNGkK3Uc2yK6LhTGG+9iqXjCfUINOMkqNLNLc2&#10;sLTDsPu811F7pGkWfwwkZtcObjSIX3RvtAZhxyKBFTwt4N8Kabqfixn1ya4lvoeZXX5cn7wHrXMX&#10;kdr4d1f4tAaZ5ml3li/nRlsbWYHGPWuz8H3zT+DviDpl1q0AurPTpJNPnmIG/jIGT15rzjXjrOpf&#10;CCWK9tPLvDqrqGH8YQ4BI+lCTbsNWL/hnVfG+lfDL4MXFvqemXemXmu3AawliAa3Dtxhvet+51PR&#10;tY/ah0/wvP8ADr+zr8CC4ivYQDuXOSDjkZqbwxo73fwXkgmglmNiYXgCZG0ryTx710t5Y2kPxx/Z&#10;p1aw0JF1DVraSC6nlQhmWLjgHpj2ppa2Jk7amP8AESdovH+l2OZIkgtIhA+MlscFs+9ZN/dCL4bt&#10;9m1WOS6MaZby8k+uat/FPWNDh+Kfw70uTSrma68lnuLkRnEY9PeuftdW8JnT9TWK+tc+Vt3MR8x7&#10;j2qKkF8x+0dkraHm/jq21GbQPh7fSa4k0sccn7krwnHNcv4Wd7nxjpaJHcJsR92W+Wun8e6npkHw&#10;41JIprE3DRt5MayBsZ6muE8C6jDCli98IxDM0m9168dKai3H0M9nqz9U+zfu/wD61R4/eD/SO3Sn&#10;kgIMKSc/doITeWEB6c89Kg6BgGY34Y89abj91zH365qbJCP8oFJkkLmMUhCrnyj8meKDv8yLDdTT&#10;sfKPmOKaM+bHzzRYBcYnPyjpzSMM7TsPWlOz98SWycYo3NsPy4IpgMH+swY6eRhSN/HalHRdx5NK&#10;2CpwtACcZ+5+tNO4JwtOz04p5xt6An0oAaTxb9c04gkv9BTTnzI+O9PAyH+lICL+IjYKlP3BkUhC&#10;5U7MYNB+/wBaAGkDG4Lk5oXd5nNPON5HtzRj94fWgQozvJ3DpTG3bkGwnJ6044IOc9aeDwvSmMVQ&#10;BFgilwmRxjnrTDn5/moP3T8xPFIQ/AMhyw5FR4AHGOtIok2sfKyAfWpcEBiRzTAjIz1zQB97LDpw&#10;KfxnqenpTSU3ycHOOKAHrtIX930HNKQSpzjHamLuHVqk4weaAGDIjUdetBAxx+WKU5o+b58AZ4wa&#10;AG4G5Tt9aeuOflGe1HGWpm5hOMbaAFbyi+MHPpS/8sgMnig/6wncPcUuFM4w1IY0fwkxkYNKSfMX&#10;5h0pTgrMMVE27K/KScUCJDjd2FA4WTAGDSD/AFZy1PAyD34oABjgg8UHPk58vjPrScbh8649KVcb&#10;cGTPPIpgNP3T83BX8qUEDaADg96VsbT+5NMXaDnnpQA8FfOOQKUYwvzUHBiYhKjy25vkHFAEufm+&#10;9TXzuYH04qIbvPPXGOlTYG4ZycUARgt/dpyleSVowQ7sWwM8c0v8Tc0ANz8w+UYye9SDv+lNwMPz&#10;n2pexwe1ADDuLKA/fpUhC7Y/m7Um0bwTnp2oO7H3KADHJ4FHQKM8HNH/ACzOD+FC5wnNAASMnp78&#10;0gOWUZNKyqVJ3kZ9qiyPN43f40ASckkY79KQ7PMQCQHPX2oGdzH3prf8fBAQfdoAfzvGDxmnY68U&#10;iKvlvkkc8U7+NvpQAc4IC9qbxsPApg3G6GJWAwcilwdwyuQSaQDsEZPB4pq56kd/WlAAkj+U8044&#10;9aAAhC5Oe3ek4wKcMEtyPpQdm0/uzn19KAGD70h28etHzED5hgGgfxcZ9qUFNxPNMAw/mDjinHr0&#10;p3BD4OPamc7enegBwC4clwKj4xSEP85xwKUfeU0ABzk4QnPvQM+WckcilOPnwvpkUz+9xQA4Ac8A&#10;8Ug+6frS/wALUvGQaAEXoBkUc4GOlIAMykLycU/Hyg7O1ADST5K/LzmkwTHj3peeeKATvb5T/jQA&#10;1lG0dKFzuA3AccGnAHcAFIyelDcTqN+T6YoAdgDOMcpy1NH3R+/JwaXguw5xim7T8/PQ0AKRy3yn&#10;86b/ABjAPHanNkYwR16U5eJH4xQAhK7XIyCcdqUEmJQCaGClmOB06UsYxKTgdKAEIAZcuMily2XP&#10;HakdQJM7GAI6U3nHGeKAHf3eB+dHy7MYOc8UrIGiHPSmgOAMxqCKADjIoAJdiDTvlIcmbB9MUDbt&#10;cbc570AJxvB28Z9aCV3jG4YNKw4B3D6U3HI+WgBcR+cxAHPWpAODwaYSvkSYjOcinKTg8c4FIB2B&#10;121HwR90Zx1p56/e/Ck4+Y5ORTAiA+RhgZzTxnb1o4w3zCnrg0AQnb533h7U9cmI/IetDQM5R8qA&#10;mcDPWmfvftBAkAwKAJSGyvy0DG6YFuccUK3ySjd3pgOZpQM5A9aQC5Jz8tA6H5D0/KnJtyxKHr60&#10;E/LJjIoGRjq496l4I5x7CoR0kJX+Kn5G4UASceW3yUx+MDb2o7zfP2HFIcmNzt7UXEKceUvyDpVN&#10;0cFzv/i9atRENbtnI+aldYyDkH8zQARN+4JDDhaN7eXwx70LHGIP9YaaPL2nrSGKJCdoZD1p+OmK&#10;h6lu/IqdV+XIc9KLgJ/Evy0ufu8Uo5jbPrSoub6LLcAc0AB/1bjvQpcRrkg+lDlfPlAcfSkGzy1+&#10;frQNiEksSQKQkEAnt0NAA/eDdTTuCdAcUCFO7APmHO7pUoA8we61ByVznjNS5PHy0AOOeeO1NGAg&#10;yvf1pcnY5P4CjBPl/N60ANyCQMj6VJ+8ELYycnvTFVQx68tVgBNp+bn0oGRpvDMRGuMcnNBPyD5C&#10;OtLhhnkAE880rbdp+cUCGgvsXKL14pTnfRz5ZBxwaXHXB7UAOTO08d6a/wB/DU1cbpAXxxS989fe&#10;gBCOmKb/AAHBYk1JzsPNL8wA6Z7UAA3nkjtzTcEMOeM0DhzwRntTjyrHYCAelFwAEbs45xQMEyDZ&#10;34NLhcSYTAA5GaFPzk+1AxwxTT96L0zS85bgU0lt/SgRJ/G/ToKf/ATiohjLfKevNSErhyAx4/Kg&#10;BgDCQncpHpimMV84fu256U9g/lr+6brzTznZGPIUYoGJg7RiMU4d+OtBOZsBOAKOPMOCTikIdk5H&#10;FN4wOKU9+KCcHOKBiZOBwaXHyt8tGOtB6NhM5x3oEABzn86TnaeKd83eMY+tMbeZOBjH60DFBO0Z&#10;pw+6aTjZ1FOOAg96BDhu85SOmOaQ8T8x5HOT6UnOOtJg7mOT0oAkQpl6a3MchGcjoKamdrjBwakz&#10;8zELjFAxAT8n7rtzSjaC37haeB+4kPmAZ7VED8rfMc96AGgfvpMKTzUjbyqqVBGO1LGAFc5I+alO&#10;3eCGPNADOMDjoKVQcdKTgtINvpTuSRzwKAAk+bjBBNBHB4owN5wlKDyaAQ4YyOasRKxnjAUd+Kij&#10;HzsCMZIx71avbmz0/wAI6ndT+XuFkxRc8s2OBQ3YpK7OZ8S6pcLbWen2hkSSazczzDpHGo5ye1fC&#10;njjWdXv/AImalpGlQ3JtYb9lur0HhyD83Neq/FTxtf6f8H7a2il/4nGu6i8arGMyJExxwByK8H8Q&#10;6lDpXwY8L6fEY2vrqMPcuPvsz9cnrXk4qq5uy2PqcsoezjzWM7UdUsrSC0trazytvIu0x9ZJPU46&#10;81O8VzDYQ+IvEGo3Et1KF+x2jHhFHTC1vfDvwtNqWt2d7cxD7LC3mM0n3eOTz0NQ/EW70i68XMkV&#10;xE1pZxvFBjoxXqa51BKx3Opds8Y1q91XW/i7pG6CYQRyqIYgOB+HvXucNiNE+Cx1C9s4ZrtrRRaw&#10;Y/1anis74T+Fvteq6hrNzbQrbQ3TFDJwvy8k5PHFWPGerW+q/EOWzsZXeyt5yJJxyp2dQtbuado2&#10;2OdxlvscIguL7xFDM0EStLfplZGxkGut8SXML6r4S8P6NayyPDax/bZLf5tzsOgx1rhJbDxfqPiw&#10;x6V4M11o45PLEmxkUdic8CvoP4aaFF4bkvb/AFCLT7u8aIO6OQ3lnB4yepq4UZPXuc1bEQWnNse7&#10;fAf4eQWGmWWu6roySX3kZsoZlyLfI+8Qf4m/Svoi9RGuZJbzXtKgRWJxNKFAA+tfKGrfFTx7Naw2&#10;uj+B9E0qKP5ZJyTIz+4HQV5Xr2qeKL2Z5dV+JfjK9y3CLM6IM9to4rvo4W2587icVzvc+wtd8ffC&#10;HTI7tJPF8F9cxggW9jhyT6ZHFeS6t8Ydek0y5XR/grp9iuSFuLw7n9jjpXj+m2WkR6VYTDwxaGR1&#10;yHkO4j61fCWMmoxE6SZMZDBRgV0xo9zjeIF1PUPiNrRSXUviv4iKliRFbTGNQPTauKyItN08XD7t&#10;Pmd88tK24k/jWxE0UfiOFdsi7shVJ4q2wKa1Ipxv25Fa8pk6jZTgt7SHyWeK1RS3A4BrRuZt+peG&#10;NmlHaHxx0Ye9YF5E0vivQZHvj5ayHeobp6cV21lAzm0VLdQsaDO/jP40WJvct3/2QeC5BFBBFIsI&#10;LhRXOQXwS0so0KnzZgrkjmtrX5dPi8KzKJlW4faNituNYdvBEmhwTG2SSQxfIo96EgR1hgtIrS1Y&#10;vaSnygyE44JqldtcywadunBQS5C+lUrOK9kSzEtvcrtc4XParsySLfXICTBAowMdaXKJsR2maZC2&#10;AFjAB9KQPL9ocO+RtwMVNbRPKxUc5PAqpq0d3bWeHI3M/AHOKdhotgJ9gjRMbTcjdj0zzWB4zis3&#10;8O62YY3WGDw7KHcDkkrWrZtKdMtj5BJYeveq2rZfwR43gM0JZ9Cm3Acn7vFa01aSB6o+INNt1TSd&#10;RmWcMDrEwH/fVa7eZ9mjGCTt44rK0qSRo/FUC2Tt5Guz4H410NrHNIikKpwp4x0q5bkIcLgxeBr6&#10;QWQZ4oyR7mtW01G2u/hHpstykDT72VFAweKyNrCx1pHtsoVPFZFgtu96+zWSgguc+XjgVCKO50/7&#10;VH4a1h204bGt2A9eRxWZp6akuk6m501mIuGKkc4Bq1NeXT2kAjCmMRhXUd6Szvp7WSfFqXRx8ykZ&#10;pDMu8XWHV2fxHdxxFxuVWPNbF1FD/wAIFpYh15zObYhlB6gjvVDUps6RNKkLrHLOuVI+7WtDb2ia&#10;F4eaK4zLPtUsT93NAGHoI0u0tvFCSeHxLczR/uwf4T7GtXw1q11aeM763vdRNvA8jZ39ADVjULC5&#10;0zxPob3Fj5iNEHx35qvd2tjqAup/7KZFUDaehNFtALWuzaJca9st9TgNuGyX3YyajtW8OpLpUR1a&#10;3LvJwinriuYurC2S3c5u/kxgKxq5otnpj67bTzSSRiOInDHHSlawFrxBLcyeIYDbGXy4FGV/+vWY&#10;n2+e31iR9cmCpANoPY10wvfDDNqiBod+4hWGCDXO3M0P2bWook2Buh9aSQzAh1PXVtNZtrlFUeaR&#10;HLjIIpYbp3nWOS0k2D7sqdSfoK7TQNIs7nRVjubmOJSxLyuOn51pT+HtPsNTnvE1+CS3hiLFHUY9&#10;qq6CzOWt7XXzayvHplzIx+5z2960NES9HiHUI7yP95jOCMYqS01nUk1qWe00Bmh3kSAjOaT7Tdya&#10;7q00tg6tJGdi4xinuBJBbaRP8TL9J4CiDJEiHuK6TZaSKWjg3qgKh26kD3rg7JryPXLqSYMw+0nP&#10;0NdfPeQpY6OkKMYyp3BR3NKw0yCSzWJp7gae7RtLyyfw1zOt2gPhvxVcgBjEqcBucH/CvV9Ek04a&#10;Y8cskW1xlg4zwa4fxQNIt/GE0Mc3lwXqERoTkN60ovUdj2L9mWa1tfiv4ajS4jY6lodxnH8JXnBr&#10;7Guht8QanuIwZG28dea+HvgZaQWP7VPwuK60ZY5fP2DPCkg19yaln+2rvK8B85+prnrayOmnexnE&#10;jaMIfvVBIT9oi5J4qdinmKNy4wM1A+0XCYbtWFjQkz+5b5hg1EC4DDy8YPBzSHbuxuOM044DSZHQ&#10;ChIAckkE4pDnMfAx2pOqy+3UUwk+dHjOKqwhwx5n3QMj1pRyPvDApuR8w296UZ8qX5ePrSsMQ53s&#10;McZ4o/5aCgZA+7mkckdEH50WETOxFqD5S8frTFOVQiMjiocuR90gY9akRiBICoHtSaGOy3m4CCrS&#10;sfspG3kmq64MRIHSpM/KfmpDLCtnyv3gHBqQsogb92Sc1WTGSdn61OhJYfJ0FAJk8DsUlxEAMjir&#10;Xz7XUSKciqo2iIfP9cU9dpxtLZHTNFiiveRyHTLkFsfuzXV/DN1j8OeP4hGrKJgce9crcO5guQQe&#10;ITXQ/DUkS/E1Nw4kTj86VgsdzLk3UhPYn8K891+RJPjD8G7OK4YySX0jOFbsvrXo7oT9rGepPNeU&#10;2SO/7Z0TszEWOkS8nphuPzrOa1KUbqx6lcMp0mMeSAwKDI9q+bfjuI/+Ew/Z5kySHjuAx+lfRxw1&#10;rfqX/wCWzH9a+dfj1Gq237NT4OPtd0M1cXqK2jPK49/9mpiIDcvPNOQYzlVPpUdru+wQguw/dipw&#10;vJA9KsyAYweOopMLs6d+tSgfumBHINMOc9frSYXAE8jaKVi3lA470wg5HPApx7Y5x2pDJFOVjBUf&#10;dprAbpPl4z60pwYxleg4qNvuAFu9AB1A4ppjRgNwYgHjmm5O3AUH8amQOVfCn8aoB6FQjYibnHWp&#10;st5bfu/1qLHyoSBkVKGBiwyHp1FIBDkb8oM4FMxkE0pJMZGOh4pc/ewAemKBjsjCDYc49aTj5c9a&#10;R92cEDpQcY6HgUxD8LsY7jmkC8UceSeB7jNA+4KBjwPlGVFLhswYU4703I2Hg4zVkECKPnt0oAhY&#10;EADue1RDcZSARzU7bS8h3DpwKjXG8cck8UhEgGBHl+aX5sINhA70hznmLowpzF97DcgXjJpjAbBH&#10;MCOR3qENILuADH3qlkwd+ORgZqOHcbiHORzQBxfxpRW/Yk+ISbQdl1aNn8RXxxbyLJPbjYRus0A/&#10;ACvtb4rxiT9ir4sLtwRbREke1fEVgCNL09uQRkNx7VUNzOojWAGAChOD+VWFZCBh+3Sq4yY1+U4p&#10;6bDI2IGBx1rRmZK3KD931oUut3YhWAG7mk/hII7UxZD/AGjao0b9Tg4oA6m3PzRc9Erdt3jFtDli&#10;M57VgWhkMEpMY4ArajYm0hUwoQCMVM1oMt5O5j5bYzUxbEQGzjFN48lMIMAUgxl8+1ZFDiR6DFNG&#10;QrkDvxQ27P3Pwo+b5ueBQAqn5o8kdDTsN0AHWmrg7gUGOxqePZukyvamA0KTEMAmozv3P1wKsD+P&#10;DYxUb+V5pAkPzDvQxER6HjtTbeJX1VUJfZ5oJ+tKd3zZYYz09asW4CNO24FsjINCA9R0jcdBtclQ&#10;UTA5rpbbdukHlrnHy81xOkCRtPtmW8cKcda7S2CeZCNzZ45zS7ijudDaZOn6huB3fYnC/lXi/gKW&#10;W3/aa+NkH2xozLfHK/3ueK9wgVfKtx5hANu2PevnSzMyftr+M03lWe7UnHs1VDfUq57b4s8PaL4h&#10;+F+sabeJGs6wO1nMQCY5B0/A96+BtZsdZ0n4jatpGp+Hmjmhu2UMw+Vk/hZT3Br9BIZ79vFAATYq&#10;W+Cx/iri/iR4LsPEnwvunihhTU7NC9rOB82eu1vUH9K3ptp67Gco3R8V6Dq+qaR42s7m3uJDt1BS&#10;65xlc+tfdXg7X9M1jwfZzR3lv5v2JRKpPOfpXwVfW9/ba9rmmalok9teQz7GDD7+OhB9DXS+EPEO&#10;raN4zt3WS42pIPMjDcOn+NazgpEUpWdmfeUkTrHfsvI3da6jR2gg+GfxBnbIlayVI8+9edeG9e0b&#10;WPh7b3FjrNvKzRqJI8/MrdwRXoOyX/hV+qxmFcmEE/WuWUdDpOfgdF0hFUKMyEsAOpNaMGPLl55K&#10;dKzLRHbTgTFzk4FaVqlwHKCDlnBLt0VR1oSEwu57TT/A/ibULu+iSK20qWUsxwBtGa/MvxdrV5rH&#10;xo8b6vPNIWm11xADzhFPygfhX0Z8evHMV1JqPhjSdSzawsv9oXCNxI4/gBHYHrXzDY2pnbThES7C&#10;5xzwATxW1GNndkVWuXTdnrfwZ0GfVv2jdLuru2H2HSYluJQRxvH3B/WvaPil4tifxv4Os7S7lMFn&#10;qqG48s4LkHgfQVxWlaha+Ff2e5lWW2bUr6AnYrAklhwSR2FcHolvrOpeLC8vnOX1De57sW5xRU96&#10;SSM6Eld3R9v+HtU0rVfh14bJWKOQaUg59hXDeKtKvYPE2napZRFLi3lLBkH3x3FbHh7RLuD4WQiJ&#10;THcpaA4B9q17Ceaaymtru1VZ0yPmPDVi4W03N27kfgvXm1HW7VJo41mjULIrHkmvQ7wlbpwysfU5&#10;rxS+sLrTviFY6na2ciGObM8UZ4kH4V2Ol+JLfUb+9zIsLooAjfrmmhI6kEHUYjk4I4rYTcbOABhy&#10;eRWDb7muLbc5ID5JA4q9e39ja6bfzOGMcaruYDO0d+KY7lq6CokOSv3ecVR3oYSFj/hJyDUc17p9&#10;z4FW7sZDKkseFPTae9aXhmztZvDXi6We/ANtCGcseOfekDdjR8Puv2PU5ZVUL5bHLcdK8o8WaxYC&#10;/wDFsoWMqsjBGzjcRXVazqtmNCuI7e6AiRmDMvG6vmXx3q8b34ghk2oqnkHqe5/Ckpp6XKt1Z5/4&#10;r1X7Td6yWkYJHMWJB4z6V3HwT8JzXvi288VXtiphgudloHHylh3GfSvINNsNT134p6JpViszRnUA&#10;bqYDgLnnNfoBa2GiaF+y54A0yK7ggUNEit3Zj1J+prSEeXUxlNVXY0ZcNe2ikcnrg9BV2G1X+3LL&#10;blh5fOapYKzJui/5doyuPpW7pWW122UZysDVM5N6lxVjxj41+Sn7NPjVSE3/ANrWmz2wwr5o8P2V&#10;zq/x88E24tlWKJY5Zm29RGARX0t8cI2PwX16PyW51GI5+hFeR/C6TTrWX43a1dNbJbaf4chVXcgZ&#10;JGSB9cYrnm7Sb8jWKujr/G72C/CXV4GceVb7FIYck5wMV8+24aTVdTVLaQRbBtNem+PNR/tXwJ4Y&#10;v7aby4by9ZvJAxgL0z9a4bTrgJJcCS0A/cADj2rWM+ZXG30sW4riaDSFSG7gQq/JCDJqxDrN5GL8&#10;to0dzIxGzB2496ypvJ3XDcFS/Aqi8sAaQCGUkHnAqtwWjubEt9q0uqW8rt5ZB+6rcAU+5ezksroS&#10;TxjCDr3NY0Ud88hZIbjGOA3/ANet7TNB1G9umyby4fzBiKMcD8qloEzJkutYuPDcdp/a1w9raq3k&#10;JjgZBzX6R/s/Av8A8E6fAkboSUupgR6c18b2XhLUQEtm0J4n8rlmH3a+2vgvbyWX7O2r2LQH/RSd&#10;4z3bODUwau7GVVO6PRdMgtZ9X8RaXdWtq1pe+H7iKQyEYUspArxXwR4L+J+ifHu4Oof8I/Joem6j&#10;fHTpY2XfKspOM/7or012f+0LpjNPuMh6EirHmXT2sSG6vCq9Azk1vGydxNXsTQsGl1AGMHdM5B9M&#10;mvnLx3HGnxZ1RzcAEAcZr6Mttguguwj5gfrXz/8AFCGEfE28lWJv3iID6ZFcVdXdzenszh4ApSM7&#10;ME56Gh1k+0oA2R3JpbSIqgPmkrsFWXaPe/zDpWCRTdjU8EP5X7T3gBd42sZce/Br6fnBN1uDH5jz&#10;mvlbwuSv7Q3w3l+yfKt8w3E8DNfXL/2Ywsi+qaGg+zAuzXKjH4ZptaGad5FHDlEUR5Oyl8tsY8o8&#10;5xVC+8U/CbTXKXvxd0RG5+RSGJx9Kwj8Q/hXL9rTTdaudTuvKJjt4YsFse+OKwjSk9kaOSOuEEnl&#10;klMVJHbwsqKs1rvP/PWQKB+deXw+KvFN3f3JPha20u3Ach5jubA9c1yWpXWk65LbWMn7SeoW155U&#10;725AMKOE+8A3AP4Zq1hZy0sQ6iR9CuNOt0i83xJ4aTPUtcpx+tZd/wCJvhhZWjCb4oWE0v8AzytF&#10;8w8fTNfKA0oT6TE0fi/Wr8tfvHkXTEgKcMdvtXtHhbQPBem6RYCPxDpOoSavos0aSXLL/oz7cYwe&#10;hzXTDAu65iJVbLQ7WTxpbN4ZjuNI+Ev25WiOyae4WNCffPSuCuviB44ub64sp/DGg6HMrYE5YTIM&#10;9Pm6VwHhTTLiX4i/GXwrr3xOu7W3tNQnmjgtTzMrHKEOvTH1q1qWj+F9N8B6rpl18UtWvrfXJpUi&#10;vJISHs/L4UBjyfrXZ9Rpox9vIztf1X42r4l8M2g+LGsXg1GRxbi2OxXA6kFew+tLJ4X+JUOgi7Gt&#10;3007sCRPen5GPqG610ujWLRXn7FtlZ69a3k1ol/h2k3SMOcZ781qeJLy5ZfGUWqWOu2NzHkW8UIZ&#10;g2O/FbU8PBdCXWkzjY9B+Ik1vdHU7HRgqIpEo2nPtVrw7rXiXRfiD4ktl+HWj3lndQKpgXA46Mcj&#10;2rr/AAXdNL4FnguHvbiN5GU7yc4+prG1y3sbLx3piW9peLNNqMUdvFksJFkOGAPNXGjFO60CVVtW&#10;K+rXWnjTNQurPSLyK0i16BvLRjtRi3IyODX0VeQwa38EdNle5W2+x2dpJGzvtLADJ2k4/SvPvFmj&#10;LF4H8MaHD8No7G2uLOCeKcOGaWQjLZPrmu3063guPhBoFlqMV0gtYkELoxUEKMZJHX8a0UdTO+xz&#10;w1OeXx/4Y0m1+Jdy+nXm2O9MsZ/d7OMAn1qPXtJtT8UvDemRxytp82gXRQOv3XA4IP15rH8dwtpP&#10;h3Q9TtTHNC9/F5ZiA4weenWu51jVSvwT+C3iAeD4rlUskikUNhlMoAB98d6h3+4qyPgTxvpH2PRP&#10;ibNeRzLqVnqcy6fLuzlScfyql4I1K31v9lf4k6Bf37iey1BGWWVslwTkdfQ8VpfFCfxHeftb6tps&#10;VxbOrWKypExwo3gEjJ715ro8FvYeOdWgMF9BdS3GJA+VHB9+1OCui5LQ7Kx0+ez8aGT7XC8H9hzp&#10;5m3BUhcDFVtI8UaefhDoGlX/AIuFtcRa9deYlxHxKC52/MenGKTWbvUfskMES7xHAZCwPpzg/WuQ&#10;sDa+LdP8QWj/AAwhsmsmaOSUOAZSOMg00rk2utT0aMWUMl1PILYwNEPnT5gB25rG8X+HLC7+HWl6&#10;jZwo5bmQq2T7cVzNlYeKNE8JeJ7M6vJdWixOgjnfc6hhgYz6VpeGNTmtPBOjWk2uvMGvJCEduVBJ&#10;OMe1PkFzcp5QLDUoNea5js1UCBkmRud2e4FRQXPie2DrZ6h4sWP7QSRFcyKoz1woOK+g5PDlpey3&#10;V9HcxLG8IIj3YGfpXI6jp1xZwam5gt0RPvI/f0qXC4OfUn8GeKNFstUhXW9L1xna3IjuZLlm2sfU&#10;NXpkN1oV0k9x/wAJfAw8/MUcUm07T6EV4XMvhm80FEm0C5aZpQg8kEnJ4GcdKxpvD3xB0vx1pYRd&#10;ae2LI8ZDNgA9B+FT7NW00Zcqt9z61DeHZvBmqwLMcx2Y2vPJwxI7lutcvonir4aaHe+ILe9uYVe7&#10;kKzSxuHG3pgAdBXlesp4kk8A6Il3rV4kLIuIIH2s5/2mHNcda6FBc+PPD1qvhu/QNIvmFyW3L35N&#10;C0lqSpI9ztPF/wACtP8A2hfBF3o+s3ePPlaZmj3JGzc5x2r3PSNXmk17xRrFj4uN+NQsGYhwQPl6&#10;AZ6Yr5G1nwPYWcE1zp2vqwTZ51o8YOSfQ16b4Vu/EkPw31e3ktYoWjswYQG4HHqOKuUVYLX2Lete&#10;MPiB/a2pW93o1gJ7kXSWpdtokHTgnpivJdN8O2MvhnxPDrPxau7e9lu5prXy4y622Ocbu+ao+Mdc&#10;hmvNAh1PyUuINQb7O8cmGwTyT6Vz+pa7qseh2iWFtf3ESQYnmEJYjI4wcGlaxS0Pp/4ZaDplz8CN&#10;b8v4k+JZLi5vGFpdSSPiIxHHCn+8a8q8ayeJE/aIjtdUvQz2lqyh9uQwxweemetP0vxN44tf2WvB&#10;j2F5JaXcNwzMzQf61Cc5x2xVbUpdR1Hwy2t3XimG7kntV86XAB4HP0xQ1d3FF2fqeh+ArzT5PD+k&#10;xQeNI2uzfPhXPOAelewQWMMnxU8N3i+FoftcUQUyhuAp67h39s18baG9zB4p02azbMclzuimWXBB&#10;HXivenvviInhTRryDxkLUSoAy7dxbH8qd0DR2PifS4pv2jfBN3J4L0t7Cy0+cSS5GRI/ovevB9et&#10;PD8fxf1m2n8Yafai3kaV0nmGVRjkdenFdrq2reMF07Rbz7ZczvaXETXAXP7xM5Y7fpXgnx4s7XVP&#10;EHw/8RaPHqMi3ujJFeAZU+Yvqp9OnSlOKdtCrW1udZP4j+CFpIyzfEyGVw+CLdS/8s1j33xF+DUE&#10;LfZPBPii9Zem5NgY/U4r59s/DHjR4XYeD7cbgMNNKvH6mt+DwH4ieG3aXXNGQs3KgjipdG4o1Ud9&#10;L8XI1kAsv2d9DQDp5s5JP1wDXN6h8VviNM8gttO8N2WTxsQtj88fypkfgHTVina7+JT24WLJZIS3&#10;9av6d4U8BGS4SK28b6m44MrQsiZ9sYpWihOTucBf+N/ijdQTLN8XfEO1uqw/J/6CAf1rmM+JLq9Z&#10;mufFs7nqzyO35k5r6Z0/wjo6S24T4aWSED5XlGSPwNdLb+G7tI5gLCwQN2WIfhU+1iiWpNnyfDon&#10;iiZo1j8Na/I5fkbTgfj0rorbwX4mkngWWXTYWbHy9T+dfRkujeJHuzbL8UUtkIBEQtQCcdt1XrDS&#10;reK4uIbnWsTKBhmPX/8AXUuvpoUos+f4vAm29IuPFLcLyiKP51sweDvD8UkLNLdNz0YZr3v7Jpqu&#10;SYrP/eMgJNITpgt9RRfDVszjG1iRzSjVbWpq4RtpueQRaHoESwGPwlC/IyzoK0ktkS7iWDwjp+3I&#10;+fywK9AkhmeIhNOYYGWVEzj8qkttP1OdCE8NTBfMCgkbeapO+hk6SWtzmrfTyZtxuLSPcvTjir/9&#10;kwNFMx8UwnA4yf8A69dtH4P8UNcSKdLUFEDAvKFXB9zxW3aeCZ5ri38y50+LDKHkE+4D8Aeal05d&#10;ytDykaeUWZCY2BYYctStBYRvEZHg3KnyhcHP4V7J4o8F2lp8KtYubTxtaXNzHe2yLGZArYY4OFzk&#10;4rpYPDPgzQfh/o2r3PgNdYkNjC83mTfLAWGfu555qYwYro+fILW8lCiPSNSb5uCITxWwuh+J/Lg3&#10;6BqGxl4HlmvYNU8b6IvhuN9N+GVsrrbktGlqAEAGeves74c+J9d1T4x6nLcmzFmNFujBF5PG5B/Q&#10;1pGPRlc1lqjzEeE/GkzzJb+HrTeG5WWYK4B77TycVpQeD9JjNtDqHx3sI7p3AFvFBllJ7cmul8BT&#10;Xeq/tN/GfVr3xJeeZps15HFErlUJ3EKCuQOK1PDelK3xi8Tavq3iPw/GJNVmZPNuF/dopznaeelW&#10;6SDnJLL4ceCLe20y4vptb1AFVYrJJsjUH1xjNa+rah4L0LwteG3+BOmvAunsIpYLUOQ+OM4p/wAQ&#10;PEGm3fhz4VWHh3xp9qSe5mF28SYOV4xkdqpq3jHS/g68/wDwidnqaC3EdxBcrjYZOFI3de1XyqNi&#10;L3OL+HGu/EO/8UfE27n1mzWztro+ZZfZtodWPy89iBXW3XiPxUvii7hg+Ddxcxi/jXzUuNqqGPcd&#10;sCsHwdfaha+KPHmlXHw4tEv77M8MMbjY4PIBYcDFZWrT/EuP4p+C7RPh/JZLea+DcxxkyieNG5O4&#10;fdwKrlVyeRR8jvNWsNWbx7ZRy6NDBDdWsX7ySYbUZvc0618OQ6Ff+KriX4y3F81wYzIhuOIQegAr&#10;U1u70LVPiJ8PdPl0rxE9gNKAup44mURTKPl+Ye4rAufh944vbnxkE+Izqlyyj7RNOQYkThPlPtUc&#10;uo+Z23Ok1gadB+zd8Y70wTrlLaRJM/MuOeD714nD4u1bV/E/gm2u9Nlt1i/dRXEVoTkdASR1Ne02&#10;mz/hBLbwTq+rR3FwLXbNfRAHzVH3c471nQ6H4rtdTltdG+FtlciD5beS4QIEPY5PX1pO6FvoMsZ/&#10;Den/ABE8FWB8bz6nquoabK8TXAIEGwHHynpW6viT4jQfDj4i3knhWGeeynKCRH2qqn7rbR/d614j&#10;c6T4x0z9pK0v/FUGsW+oz3n+h+RCXV0z0UgcV9FahdaFbfBG4kj8GvenUrRA1u0mxpOO+elbWSWv&#10;Ucoq9tzlvDcGn+IPhp8V7rXluL69gtSYLsz+QF3L0ByAdlVvCx8M6V4YEC+KDPP9tmKTs+5SM/dz&#10;04qO2RdS0jwnpMnhe70WyWZmmSBjux15I65+tZnjzQNHtvB3g0aV8QLGK0N4izQmYeZKAfm56jNT&#10;sFjav9Tgt/iN8Ntej0e1uZLQzCO3JBVyf0zXP+NvGPxC1f4aeI4pPA19Z2CalA11iQ8JnPpz9K09&#10;ZufCdr8Gvh/FbeFHgkltI1tIkfzGaTHJ75yaxrWPxZqk1hpE+kQRBb2B7qNvlJhzk5+opx3tYjkR&#10;3HhPXtXSPQPsHwokvtO/sMRxM0m0GUrhTj2Ner31t4i/4Y9vn1LQ9Kk1wwT+bGsgY7HzsA7nAxVr&#10;RNP+HVlB4okttWE1nNY20cGnKuBbyIMMdw9TWVdxXT+JPHV6klxGbSGIRxvKSu1ugOfak7K7Zna0&#10;j5ksYLey8J+OLK5uLmCbUNTWa5h3fd2HIx6Vg+KNKl1/Q7d9K+MsNo3keXMvQS7OAC3asb4qXviq&#10;x+MHi9XsI/Kvby2FvMrZ8sMRuH41f1HTILf4beBUs/ELxi4s0dl34ZmYZJo1autmbs4zw78P/Gse&#10;teI/P1+ztnhbNtfxXIdpD34HNdtqWj61J8IvENjqOp3ck5T/AEe9jYgsR0yB61kazL4n0XwBoGox&#10;atdzRi4RZiZSwCtx+ldz4e1O31TQJ40vlllh0wyw7+NxIzj86V2tbCuzk/Bfhq0t/BOtySzf8TAk&#10;7YweMD2966Cb+14/DF+DY2iKjcgIN4/rU/ge7kurv42z3OlNb3Gna9HEYm64J64NT+IZ0HjpXCSI&#10;JLZQDj5Wz7dKG7ivdngesXbD45eBg0gdJ9TVJg3Tk4HJr3EaTHN4R8d6YNftYlvtDRocOMIyrkc+&#10;9ecal4S1HUPipoTosf2Zb5JLhw2DjOcD616QNAmh8TahP/wml+toNPiCRPkeSQP73fNOTtFK+pX5&#10;GY0+iWn7LvgjTdTht4ryHV3CzSYKqFPXJ45FeieH/EPwyk0CyRNQ8ByzJZqsiyJEOg5PPWvPtah0&#10;KX4d+IYtR0qK7tEYFW3YcDPJB614V4q8M6baJ4N1rSNa1G80GbU4ku4xNtkt+eR7ipUVJpXsD0jc&#10;9v8AHMngR9fsb2w+DtldOl0GF9ZAARsDnG1Dzz7Vp/Dvxd4iPxG+J4fwxLHFe+F2gZJHI3nbheO1&#10;a2l2OiWn7P8ALqGgQWVwqaHFKttI28sMZf8AGuWt44tUe91fTJIrcxSosqR/3+4IHTmne2hL1Rge&#10;AZ9d0z9r7UdO1TQVtxf6leyAk/LgtuTB9xXS+Kdb11/2h9IgntWNhaxzCEtx361zWoSapffGzToZ&#10;odk+mSRM90h5GeQAe9dN4r0rVtSg8HPHqMtqwtdjXnl53j3FTu7jk3ueD+MI7CX4zaHcWkwZn1BW&#10;ljQcqVPBr7WtZdH1f9nPwQzFlvItEgRgUOflGDn618yad4L1Wy+Il3cT+NLa7iKhlm2ck+mK9Bg1&#10;/XtFltJrq0jm0+aXDFFGYwPb6UOLsLmTNmbQdKtfFeoXkN5egPb4ZQxIBHWuchMlz4seJ550iglO&#10;zk5YmtkeKNH1LVtW/siZZv8ARSTAV7/Ws62lkNyrP4fkimN186+mDSQw1C0js/tF42q3cSiEg85z&#10;nvW78PtTu7bSPiMt4RNYXHzxXRABBHODWfqV/pry21pd2yKkgUNuHXH1q1fXfg8+B47O01ackRqs&#10;iCIhV/HpRo9xNW2PF/i4NUTxlpHimw0tP9F/dZV8lozwCcdAOteReGpnm+I/ha8vdTimF9ryAxOg&#10;25LcivRviUnijTvBeoSWk7zafM6pdLISRFu4GB0wa4XQdOebR/CSLZEyQatBJFs7EnPWtYpRQSfc&#10;+uYdGI1v4o7vGRs4f7LsZbJlbAi2jJ/Op9P1PX9Q1Hxek+urJaWlqFUiLiXYOx96ydcnlufAjaVb&#10;QiTV73wwiRBZcFNq4zWT4NvvGulfBrU7HUf2fbKf7HfmN7wXg3MZDgZ9awlFtXLWiOg0qy0jxJ4V&#10;+JUKaAdNksncRybABIy+vqDXnKXXivStA8X2c/w1Mccly8c1zHLwVHAIA9a9iurrWNM+EniV4/h9&#10;CJxaq6orhc+Z0ye+K8tS81adrGK/0qINPPkDduByemaUb9dgTN2x1Iw/A/wlb22oXkipcswg2H5C&#10;3JrB8SXGopf+Fbq21FhK7L5kQ5D+xFdpoMlnNrvxItv+EYhhOjafGJGIGJPMHHHtXJQNZHVfESOr&#10;NJFqBKkjpk8CmtGAsmteF7nxH4GtbnRNTtr22sG2JIh2ksOSCeKrXsmj6d8av2bdV+wxSoviryrk&#10;FMbfMbAJ9aQxazefEq0uNS0bTLa2s0/cGHazOO27HIz71oavbaVqWk6dZrqLxSf2vC6nZyuxgcir&#10;TEehfEW3mmuL+/8A+EyWOxt9ADmILlRuGRn61W0VpJ/2N/hbLbpYiefxINkiIB8gfn26Vz/jPTfi&#10;PfeD9HtNKubZ9NbRCupHdmQbFwCQORjrWh8HLnTJvgrq/hy92M2mapKbe4Z8eaGPIHPVT1rOKt5j&#10;a0OL+Kk+qxftn/COU+G0WytPCyJBdBcpNI4+bc3QEGrvhDT72f4wM91q1spntZXgIH3kGS36Vs+K&#10;9G8TXXjm70+Pxf5+lOjPJCYsvCV6EP2Fc/FNd6N4S8OXUlhq10yNNHaXEUbMEHI+bHpRbm1Q76Gt&#10;rj6xbWNpeeH7yWNE1KQOjKVBYHk44ryrxnqHxBuRogvlu5brVlEVlcGQqEHQjFd7pV3qWq/ET4YW&#10;DeJ1SG7v5JJNiYwF5I49a0PFWhahqvxYtlS7treDRZI/sSq2TNg/N9M1SdgW5lfDDRdd8PePvBj6&#10;hDatDc2krYLAgMenrya0vH8/hzVvFGr2Nz/bFldqzCMfZmw5J+XB75q9481K2t/gRoDyaS0NwNRt&#10;ktdsmWRlOMn0BNdNonifTL678C22peD/AAh9vTTYlW4JTrj5cn1pueliUtbo5T4cWniS1+Cvx80m&#10;f4gvabEUxwgfMikcEDvn9K838UeFfEEPgLUtUm1i1mQ+IIEVhJ94MwGfrXo8d1eD/gpP4MhuPDtx&#10;BCNMnS8IJ8qVW4XcenPbNauvww6j4k+MOlW/hV9P07RLyK4J88usuW3E56UoWT12He5xE1vpejnQ&#10;Ggi1mR/7FjkdnuGYklc8ZJxivRfC/h/w/r3wxGqXurXTSMZAqyTlAm3sc+tePofFeu+NvFd5pmna&#10;VPp2nWzRSFrhVZtowSF74r1DwXeeHm+EE1he6ywkj1GQyFG2YbOVHHpRKL189hXsZl5B4D07xbpE&#10;d54oezihvtokmHmBSTx17Gt7VI/CurfED4K6SPGaXsE9hOzzQrsjjIHyAkcc1V8f6JpN78D7W5TU&#10;LWSWTxBZxhFYFnTcB0+lQatD4UsLuTRNO1iaC8Hh+zlEcaFmQhQT846ZPvVX2VxdDq7LwlpcPwu+&#10;JCWnhuJNat2IgkmuMIqngcnjmvIZmu4NbtLG+s7e3u4tYjeWRSCQM56jrmuojg+JOvWZs/8AhYct&#10;hZfaIzeXIkKO3l9ORg9qy/EukaHYa7JeN8ZLnVLmdI48eXwCgx97vRYnfqdpI+i3XxU0+6tvFIiU&#10;aIi73TJLKOcZ9awdX1bxAmheJobW1M9wJ9kSxtgsSeDmui8PaNctoHhy7m0OfbNaNyQV2gjg4qSC&#10;1s7K78dLb/DS91K6juQY5pnKoGbpyeOPaqXZiRwtqniXTdIs7nXvgfdq811Hu1B23bA3Qc16tp1r&#10;4Qe9s54/GIlL2asbdhjHGa0rTRfFms/Cnxnaa98XvDllvthMtuAreUsYyq5JrzDRYrufxpMsLSCC&#10;31EwmUHHmbTt/WkncoyfHejLceIZJbCO6hxqcRWOPozg8H869AtovEN54c8NQ68lpNqOnWUZs5Yv&#10;4Ex398da6PxHpt7Z+E1uk0qNljt1LjqeRXN20PjseBptWt9DkYSHDIxy2wdcCkK551rH9g3fxutB&#10;c+I2jFtATE3+2nT9a7fTTqniPwD4mgX4gQRPY2kkb3hhDbQAQgZfeoL7RfDd7baZcxabG13Lfxh1&#10;R/mVifmG2kmutI0T4v8AiTSLHSxaNJpVu1+ofcZyRxx2xRcdtCLw5qVs3h7wf4T1Xwyl3qFrc3Zt&#10;buOLb5seeTxjtVnQdHjsPjwNSsfskWn/ANnXLXgeUFcrz1J61e8M6z8M7f4wanqGpeIJluILCSO3&#10;X7LkbX4fn6Vkaz4p+E0Goa9p9loOs31he6oVFuXKMzynnBznGaaEcNJoUnin4+6hqd+Lf+xzqcwi&#10;G4Zfae1em26Np/htdP0/4J6vqEKHasrSkiLPAPPpXQ6d4X1C28KQCHwibGHyUligM27arc+prXsb&#10;nxFaa5L5NlZzBrUiVNueR0pK6C9zI0jQG/4SfT9WudIsBf2dm4TewJjEg7j2qS40r4i/2hP9glt7&#10;xb26PnbphESM9AD2rBsT4zHi7426jfG7V3nVxEHOGVemF7Yrb8JXd9feJjq2r+Io4rW2mYWUP2jy&#10;iSPVeM0OTHYnn8M+KDJHD/whAtY/JzJhx178981xsWl+J5filbRQeGLhLa1uNk8rg4Ga9t1Hxzp5&#10;sDFbfD5byQRskZilyQemTjmuOW7+IEXhnXJrrwdplnbTajG32hpR5nzHgbM5ouxpHmnxP0WeE/Cn&#10;TLDWNOku9Un3XAE6qUjU/NnnjIratG0W38DJax3trbw2mkKpjVhlnA5z65Nbeu+FdD1Dx54fuH0P&#10;XTfNaxvNdee6+WijPAyMZHpVDW/DukSeCtWu9I1WW7aIKlwoblWXg8d6fMrWAZoem69c+ErbU1+z&#10;eXBqWURlzu54pPGem+KNQ8VfBi5udcntrCydmucTEDI6Ar0Oa3vCuuWlr8CNYt38P6lJcJcKiW7R&#10;kb2P+FZF/JNceP8AwVaa1raWFvNMJGi3f6wdlpXA2Wv9WttG0e8tdBlksoNqFwcHHqPWuK0m88N6&#10;j+1F8RrO70lgmqRQldwyzFe3rXrl3ceGLmDRLGC9tYILW22xo+FV/ck8fnXA+G7Hw3H+0j8U9Vnf&#10;Tkh0qzCx3CyAqzv3XHBx7U99SV5jvEVn8J9G8TaS1x4w0yy8nlreQqzOD3weRWVb+LvDSeM7SXSt&#10;G0S7twyiNJXUea3pjtXM/EOD4U3Fl4i1LUF8Q6ncz6oghkKMilc89cABRVPwppnwJvdQWHTvCeom&#10;aIRsZRcHCse2Ae30q4xjy3b1Hqdnr1/8Z59b+02fhnQ9ChmZRtVvMaQHuK0v7SstM8KRWd98R57n&#10;U7oqMJFhmZ/9ntiuqvbrQtO+Herz3WiNNHp2nhomeU5BA469a43wEmg6h4x1rxPqOiJPdX1w6afv&#10;A8uFE4GB0zUXQW1O58N6bYW9vq3nf2ML6eIFJZJlVog3fmtPxToV5N8I/Cls3xHsL97aSSQQiUYl&#10;3dAW/wBmvK/F1no8fibVr/UtX1AQPrkCxIlyVJDNyABXWeItJ8PWXgVr22+MviGx0uPQIpZss0mC&#10;VBGG96lvsUo3OZj134haT4F8eWw+ENtdiC0P2SGW5C4OOuecgV8x2XjTxXB+0Fruq614LUS4m8nd&#10;B8qnsAe+Ole1JdDxRq/wytrXx3q1vFY3shmuFQg3CA8bunUetT+NNL8OXEulac3gi18mGEA3SLyC&#10;OpJ96bSS11uXe2hZ8CWltqfwe8eeKtS8W6Yz39y4WzhiA8hVPGQO59655IjH8T7aWC31sWk0Eyhz&#10;E2FfB2jp3NO0e1vtN8P3djourGVb5gXV2yuU9AcgV2Fkvxzmg0ySXwVodvpsMbyTMIwS4jGf1qXa&#10;9+gSZ6ZoGoXlj+zb4GtL3WbKO6m1GV5YREDI6biUyevSuM8b62q6loc8emyxmGJf+BVW0NtT1bXN&#10;N19r3yo4LxoTaEZHyHGau/E+ztj8LLS5jtVQO0T5xjcFPzD64odr3JOc8XQ+FvEvwX+DYu/iJeaf&#10;era3DW8fkEozAHgt0GTW5Z32s6R+wHp0csMrXVrYzwJuO/eGyqnPpzmpp9I0HW/gV8MV0T4sWEPl&#10;6aMWnkAyO6j5hu6g5rTuY5B8EPAOmXGip59tMFmBbJbnGTUrcryOS8Oz6fD8DfB8Wp6Fo7TvJIwL&#10;xKWO/nk1Z0iXSZ7740adZLCt5BpQe2VTwMj2p+t2VlD8RPhVpz3ShdR0+Uo5P3GUcD8a8q1K6v8A&#10;w78ZvtFqt29/NehI7EIT9pUHHWlZsEaVnNqlz4W+Jelar4b1BLpGl2TFCQx/hx6c1c0vTviBffBP&#10;w3Y3ml3sUVvqnEjk7pEB469sVsT6/qs11Yy3Pw6TTJZ1jZ4ym4n15r0i4vLmT4eeHpbTWbGY/YsN&#10;GvGGpXGcdrZ+Esfh+zs77XL211C1sYhDNbqSytj+LHUH3qh4J00XutfEdr7UJbmAlF0+6VP4e5x6&#10;15Pqtx4kT4261YjwiLi/1TU41dThgq5xkHtgV7P4ek1fwt4t0m21DUtImtLq2BjdJA3lM/UHrirk&#10;mlcS31NWXSPiZo1xrFx4eGmarbXCnekjbWhPrjvWTeWfxy1Hwx4U1KXwvbRXuktO8DKdgKnkgL7C&#10;vWtO1BDqOsqj3ABAaPj5TurYe9uo9KVZrf7QuCMLwMGohUtrYJRvY+VL6y+L+oaOdYl+ClpqKiGS&#10;NZzIqMMfe4ODXiE1h4sS68Yl/Axi3Xu0xi4BKEn69q/QCJ7VHuIYxItrNbSb4xnCMa8ZvfBgm8X+&#10;MLhZryFZQ5ALEgnsRzTU767FSjdaHyNqPhi6t9NE114nuJRKu4x7ydvtmrMGnF/BGlLaaE5XLbyH&#10;ya7D4haTrumfC2+WTxe0rC/badvJXPQGq/w9M8vhO0UPbxOU+Yu2c1V7Ij7NrfM/S1C2ZD5K529c&#10;0bW+yn/SCSz0ADeo83BweRS8i3Ixk7uDWDNQYP8AN8xxxg0ilueTT+fJXOcU3nC8d6Qh4PysNv60&#10;c4POTTCD50dO/wCWhO3HFMY7rj60Acv64pRt2nkHNO9KBEQ3gTAkHikQN5Wd/c1KVBA4OaTAB6n2&#10;pgIBwOevemkkS5z0NSnk49qUBBA+5RmgLjMsZclMcU8dW+ajGSnzfSm5/eH5eaAHEDFHGWpOd+MC&#10;g52/d/HNAAc54Ap3PlZwetNHKnmglgnC96QhSBnpSjG4nNKC+WHljio8nc4Kd6YD/wCInGeaOce1&#10;IvVakXGHJznHFADeQCDIeaAzbpeDkUZwjnaCc8U4Y8vIwc9aADsSVHAqNuZVI6Yp2ST93FLxuJJ7&#10;dMUALlsClHVqFwY5CRjHSlAG360AJzgfJ39ad8uT8+eKQgeaBuNB4B4oAOx460zgGhs5TA705gAo&#10;4B460AIxAUHZkgimMwEsDCM4PWnH7o4pCAYHGznPFAExBELHavIHSmZQuDu7Uqn9zGGJPFIAvJ2D&#10;rSAO5+WjPyDg4zRn95GD3FH93oKAE435GelL/PNHQijnA5oAVixMfptpq5EcmBkE075eAScml6IR&#10;jHtQApP7hcNSALuPA/xpGxuQZ7Uv8J4pgHHmA+hp4wVb5wajPbK03J3YBIJ6UAKQPNYGTvxTm4jY&#10;gDpxTfl4yOcUcmPBXj60ACk4yUqTjy255qLglMHtS5bZ90daAH87epoP3T854HShvugbhQo/dvkj&#10;rSAb3HFHODzUmAZeAOlMIIUk4HNMABG09OnFIA3XAH1FN+TzQDuHHWnA/fG4Y9aADjeSDSALvJ60&#10;p7U3L7n+TAx1pASAfM5BJprZ5+bnNIT8sPznnoKcenSmAg4xj0PNKocRj5gct1pONw9acMfZzjOS&#10;1IBzE5hG3oKbnljzQ27c3A6etAB28jvTATgFjRxtPfmmHbvA746U8ZLj5DSAeMeRId3SmDJhboKR&#10;i2SMClGf7tMBQTxQc/N8/BHpScYPFMO/yJcrjkUAP5MYxJxmnjsPao8ILbi4YE9s0oLYQ47UAP8A&#10;lDnAJprY2t81NJ/eN82M9aXJIb5PpQAq7PJlPPtSKwweuQehoPU8cAcYpPl2AHJz3pAIN3mN8nej&#10;J2PlScGn9h9KEDbZDgDmmA0A7x3yKGyIuP71P+Xccn8aTg+YNnU8GgB8Z5Q7hnHNMcf6QSCKcMAt&#10;lOSPWkHux60AJ3PNHO80uBk5alwM/e4oABjcDjkUpyUY9aZkblz1ppZ9knQcigB3/LM570oIBGTi&#10;kz8h5HSmMCTQBI7OzD7mBTcHaTvFQoGNwcscVKTw2fWgCTJ2NyaT+9+FKpj2jn6UMBv/ANaMd6AF&#10;AHmNwDQcbTikyMmjgsuTigBCBheT70hPWncYb6UY/dA7ep4oAjUtuPy8VLnG3C85qP5t5z+FGTk8&#10;80APOfPQbT0pwIBc57VHuY5BQUZ55X9aQDWJ3IdvWpEP7oZJo2x9S3OKZlNz4XkkYoAnyfmHmHBq&#10;IYEkuB+NDbtp5PQUw7gy8c45oAlBARSR1HpSADJOBSJzHg560pIwfbpQAoxxg0HjIFIhXLZUjNKM&#10;b3GT060AIAdyjIJA9acoBYAnFNwgQnzGB+lAL7G+XuOaAJAI/tAAbNJgiSQZ78UmTnjrtqNHJuSC&#10;CMZzQMeOJGOT0qORxngZ4qTnYw2knPrVa4jkLW23g55oAsKQYgdp5FNlBFuxwMihFcKmW7dKWUZi&#10;cgHHekA1VxBHnacjsatQcwzKSMY61XH+piABwBUkZba+VIzQA44DNyetJk4k/Cj+IgjvUgXLdB1o&#10;Aqj/AI/GyD06k1JkYkyvQ8U2Xf8AbdpI4qTAxzQAiglW+bFIQf3nBGKkA4Iwad8x6gUAV9vXJ6UY&#10;YKxpxB8w/JTZDN5UQ8rHPWmAoztX6VKD3I6VEAdoz6U/nPTtSAfxu+5096X1OaaO3B5py47gCgYz&#10;/loDvbmlyNp+U5zSfN9qI2nAHpT1XpzzmgQq/wCtf5ew5zTm+6nyk80wf60ZxmpM8McdqAIyIyRh&#10;25HSm4bDD0NP4348sdODTl3BDlWBB5oGNGDE2E7+tS/OVwSOMYqPtjFLkZbKn86BBz5pO49KVeCT&#10;u9aBtwKB95eBg5oAjBPnycHk04Z3yYPfimtu8xCSvXoKeAxIJfnHGKAHgfMvHakIGevOelO4z1pg&#10;Df2gh7AdaBhk+YP1qXjYn7wEYpMRebcHJz2oYrshGMHJ4oAXc22PBzSnPf0pABgj2pBnaPmzQAHO&#10;OlO/5Z0zJ3oMYGOTTx/y1zIBgdcUAKcYHNH8Tc0dowWySetIwIbqKQDx/EcUg5UkMDg0fKQoJPNA&#10;GA+BjmgQ053jk9KTJ89Tup+ORkUoX5R82KBjiF2KSoJqNzwcDPIpzEFoxgnApkiSiFWD9TQIXnj6&#10;U/8AhbA5qPLeWvyjO2n5O0/J+tAwIfy15pRu2KN+RSc7eTRkENx9KBDsjcvyZH1p5Zdsn7odKjXA&#10;CZ96O59DQMcu7ZL83vS9YQd2fwojH75uDzTiMTt8v8VAETD5lwaeB+7bPrTyo2uST0pFU7SccUBc&#10;cceWORmogD5jDNSYyRxzipY0ZnX5cDPWgZbs41a5gyo65x6YrxT4jeILF/iPeQ/2xGLDS9Pke4O7&#10;AklUcD8K9W1jUINN+FHxQ1BtxEGkFIc/xSOMLj8a/P8A+LF9qS/DnwvYI2ovcalrRkvGhUl2Vznb&#10;x2rnqyOzB0ueV+iOLOty3/xS+KXiO5e0c2Qkis1lYEIvQbVPtXAJJq2peO47yS2keNNWUuWbopPO&#10;B9K7e78Ga5d6f8LYNM8NNbobUG+aWcqq5HBOetd7p3g7QbDToxdfEGN38sb44RwT9TXJHDSeu9z2&#10;3joU1a5o674r0y0+Cem6H4dsbwmTS41uLlE5iyPmAxyWavNtK8O+JtY8a6PBJaX9npyurXN1KCDt&#10;7hQepavWrVvDNmqta+EtOeQA7ZJVBpk2tXxmkHlJncf9WuBXRTwba1OGtnEY/ArnU6v/AGTH8HLf&#10;QdMlFjaR2scZeM/Oy/xEn1asO00/wRZWMAtfDUEjfZ13OzZy3c4rJimaS4dzayDzH+bJzV9ogLpC&#10;AQMDjOa6IYSMd9zyqmZ1Z6XLh1WVG2LawLGsgASKLb+oqndNqT6zKfMlMUsYz8x4qwhX/TkbS1BW&#10;LIJHJqrazyTXEm4yJErMM49K6kktjglOT1uOtyLe9siyl1ZiZMjqBXWWraDeW6Zs7dI84CleuOtZ&#10;G+zl8Oxj7JGzqSAQeasWFo8VvZl7slTLnaFxtFaIyvch1X7HbXMaQW0mxjhefXrXQ6QllH4Wj826&#10;hj3DduZQSc1Q18aSLHQmSaJ8EcgjislnuLhbZFllCRwjgDj86YFvVWsnu5HggbbAflfuxqvYSyz3&#10;ErNYzZUY3VpWsEJ0eETJGGG7jP3qk0lnj8RapGLGLaZVAoYEP2O0Q37MZDI0isOemPataS4ebRLL&#10;FwVZEx8nGcetLfL5PiC/U2QG60JU9uRVjQ7SF/CHiGR5gu1m+pJ6UmNHOpbSNNrr/Z3mkbaDIxzt&#10;+grsNPTTLbwpaPdacj3BU4Un8qxLYtBLqolYYecbR64rpJrSK6sdHkN9ChWHPXpQDY6yuGe01Zjp&#10;MSPtPlE1RW4ufscxn0VGYSkcDnnpxSQSwx6/YQzXbeVuIEgXg4q/Kn/FQW06KTFu4yOGoZI+xhMU&#10;qvLGsYdCVGeRUV5Ys9okrXRkRpT1/hqpq099JfWzLpE6xRMNxXODWnBK50+3UzIIjFz6igEZMSW0&#10;V44yCvl/KOlYaWdyPEnire1wq3elymNm+6ABXTtDAbtx9lYgt8jZ6GrNy0zfDPx6Gjtw1nosvlOM&#10;cArzVKfKUmfAqy2Nt8Yfit9naMr/AG/OqgDILE81q2TyebtW4UOzMcVyli8B+KHxNQyoS3iCUqfx&#10;rs9MbSE8W6X5tym8gqvPBNXKVxRQGKdnuzI3yhDuwK5eyi2eLNefbiJpMY9a7282Lq2pW6yhTIuV&#10;btisGO2Uaipk3nL4DAcZqU7FWNC3VYdFv3W1GCeQT0qYSWi+H7ydrZWZeVUjrW5ptnHJaajC+nAo&#10;0GWbPpWXLNoh03XLRbSMsk2F5HakFiAzaXd6DZr8scgOWQLxVo2TyaGfs2tRL5cqMSW9KxxZ3MK6&#10;bdw2NwIt5DKQcEGproCIxJE92DORkAnAzQB0Wpawl03h6J7GO6uIbPYAOBwMVyUl54ii1mcNpZS3&#10;3crjHWuh06ysIvE2kSE4lSLJLHjmqmtG+uNQ1hopLZ4o50DFMdc+1AXMrWtRWHwnpDJo6+e7fd61&#10;X02QXlrIZoJI3wqtt4DZp2qws2naeN5MiRDkLntVTTLki7igjVEIyWDDlyKfQBFslh+IOrWVvoU8&#10;7KFbcDnZnmppEaLxCEnssHPzZrY0SbULfxf4yvvs9tJJcKqlSc7dtVdUuVfXLq5m0tA+PuZ+9U9R&#10;i3mpWUPhiJftchBcDZH1J7VNd6srfDSS1Md9c3MqoI4ADyPUn2rhpbm0PjLQD5ShWuMupOQuK62K&#10;4th4106WK2hCvEFTIBz60MZU0u8vLe8vLcW8eDJGWDDpntXVeIFcQ+DXF8qmS2JWMJjOB61yOpnH&#10;jdsPErsQxAPFdFNrOj3ejeGreTS0N1ECiTKePSi4MoxPAYIPNfnzORitm0jafU2EFttjjiy7EVmX&#10;0UdvpcLeXnKcnHTNbPhS7iSS9R3MiSjP3aYomlH9mTTrxm1CEhWwcsBXMeIY4L7TdGjUh5IdxikV&#10;vX3pPGELy32mJp1hduXuv3sYfaFHrVB3FnYaPCbQMxZAQH5GetPbUq523wnu7yz/AGmvgtHPMSU8&#10;Rqjknsa/RTUG/wCJ5q4OOLWMr+Nfm7oe2H9oL4Z3WwLG+v2pGT3LV+juqBjNpTgN+90K3Ofwrlq/&#10;EdMLWMeNGW6uMzFjnNJJg7MkHnpUzhcLlvmwKhYIJwckE4rEsWJfmUE4z69qlYIJJemeKiBJnbIA&#10;9KadxmXqOetCGKSfMmPl9R2qMnDquTkng05h0+bn3pMEkHaOvFUAuBtfg9qZlvKlABpXOHYZH3aY&#10;D8iY96QCb8LAMNz1oO/cPmOCKaSfMAKKR9KTLAv83GeKAsTqo28P+NNOd49cdaVWxGQBwaQn5osq&#10;PvUmA9S2G54xUy5Nv171CMZ6dqec7h8mBSESA4Iqyu/Y52sPxqAbdwBYe1SljhVMg6daGNFlT8jH&#10;GeasrgBCX6iqUecDLVZ+TbCCxxnpmlcoZdBBZXTrKPuc1qfDYTDxb8Rm+Yo7IBn1rKvwBozBYzgr&#10;zW34BkVdf1dMAYTJx3pMpHpE+5ZdRAA+WFmJzXmfgsR3XxC/aDvmAYxXaRofQZr0iYq1vqjAsQdO&#10;n3e2BXm/w2Uf8Ih+0FKM4l8Q4X8GpWv8hp2O2gZ/+JpnPEZwTXgPx6Dt8Pv2X23c/wBr3efzr3+P&#10;DR3XzHmE/wAq8M+OsRPwS+CsvH7jVZvrzQlqJ7HjFuzGS3O0hfs68/hVz8TVCzLHQtLbKcwjNXCc&#10;NkKOnSrMR53Zf5RjjvTM53c9KjZmJYlvwpuW24AHJ5pMdiXj0qQbcA7xUC/61AX5xTiBg9c0hkwI&#10;D9jTCF808D3qMZDHnI7VISu1Ds7U7DI9uJ3wnGeKmUt5bhgfYimZOG+Qe1KrN57ewpgScbEw56Uv&#10;9/8ACkONx+YdOBSDO3pQIkO7eCE7U3+Jst3pw3FeTxSMDuBx2oAcNpdSHzRk5b5COahIkEqcfQir&#10;C7yr52jigBo++x204nMqAA4pOMnNGX8xR5eM4oGS8cDI60rE7jhccCojjzSMcbetAIxypx2OaAH+&#10;pOc07AyDu6GlXJWPB9aQhdsueuR+FACnDFj5hHtRuURyAKOcYqNiAVGD0pnQ9M+9ICVmOFyg61Im&#10;cpzxmq4IPBBzmrUW3kbQpPQUwMnx3EJv2TfjBH1/4lAP5V8IadzpNmM/duJAT9K/QHxEof8AZ/8A&#10;ijEScv4ek28dcCvz6siy6bcoqbmXWJxj8aI/EZzZsrj5T3JqTBwf3gzuGeKiQ/KvTOOKkGQx3KCT&#10;39K2MyQr++HIPy1LGQJYssmd/BIqIFQrASCmtncvycetAI6e2yVnzAMEDnNacZiLKPMBANY9gzf2&#10;RbBuSelaijmUiELyPxqZMpGmuTGMNwKl+XyzlBnHWooh8ijH8Ip/PmYYg9axe5Qozv6U4AlZBtbp&#10;xTRjPCk81IpYBcMM0xAoA8gbvqKlO3fwpBBpOdx+lHG3kHr1pgKM+ax8sZC9c03apjky3OeKUdhv&#10;NNZgPLywHPFICHYPMfMh6jrU8axk3GVI+ZeaCVI/1QOR1zUuMWsZyAN4zVJClsdvoZzAAzALgYAr&#10;uINuxcRDCkY964TRihtrIA8Ec130AQWNjycmpQROiRm/s/TGAGFmUY+pr5/1fEP/AAURv9sarkW5&#10;I92xXvVqXKKhLEDBAx6V4P4tjmH7ZPhOYKTJdXES5HXCnFXFahfRn0F5WZ7AgpjyByO2aspI1vfD&#10;Lsc+3b3qrZ7zqFou9ifsiZ9sU+9lQak2FTjiqGjzv4j+BfC/ibw489t5FpqsduxguFTHzD+FvVT+&#10;lfEWqWGuaV441XTNX0G4gu4Z2UFhwy9Ayt3Br9G470xzAC0jIKn865PxZ4T8O+JfB1+t9pNqt3BC&#10;xtrpAA6/U9x9a1jVsZyhfU+HtA1jxVo/iZ7rTtakRhIPMjzmOUe4r6m8JfFzw7P4dNprmmy20xgw&#10;zKPkf39q+a/EfhHxVo2uakrQT3VsLhgkiZJK1yu2JmTdZShlU/uyOapxUhJuL1Pu9fH3wags5ZH+&#10;KVssecrGEyR7V5B47+Li3Onazp/hnSdQAktGja9kXacHg4Havm9beB3hKeFZI2Dnq2c/hVhYLghV&#10;8qFFLckDFSqWu43U8jHNvfT3bq9xM+66aSZycsxPJya6Czm0azntQ1rK25cIijqR6mrH7i20+QRx&#10;q0zrjI5xTNPtb+41JY00+SRpJxkBMkH2ra6SsjLd3JYI9T1DxakkyXJRJfkQknjsBX178LfCiQ+G&#10;pr+60nErRgwow+4o7n3NYfw88DRw2dtd6jpuZCitHB/d9z719ARGWKwiSJUEf2fBVR19Kzk1H1Kh&#10;cgt9qXF6y3Bw0yqBjpWf4t0e6NhYXdtcbZlQMQh+9VlbfUjatL9ojQLMSR6itOK43aLf+ajSHZgZ&#10;NYJG6R51ZXqyQvFcptl27WWTv+dQ3Wj2LYns0CTb8nY2Oa7GXQ9O1FGVZWguthMckY79sivO57zV&#10;9L8bahY36urxy4SXs47GhlWO80nUJ4NBt7e+i2v5RAlI6/Wuu0VPC114Z8Zx3GpWhaTTpVRnYYGR&#10;715omp6TcWEiyyWztsGMEfzq1bf2QlpdM+opHESCv7zk0rjUTotNgsNP+HVtp66itxi7n6D+8Tiq&#10;Ml9dW/hLV7JC0QuCWm+bkgdOa5fUNc02EymG4t8LGQpZxzXj3iLxdc+XfiPVkY5OSG4/Op3WhPs0&#10;ndmz4x8Rw22k3EEU4JyVAB5Y+v0r541a/wBUutUtbaBLia7uLkLiMZ2Bv61JeXWsap4nhhtLS/nm&#10;km27lUkZPpX1H8Jfh5b6fZpqWp2EU1/IilFkGRCPx71tCmlq9zOcuZ+R0nwd8FWmifC1by60+J9Q&#10;u4keQP1Qdcf416VrsFhdafp/mQySLFdKyjPAIrXcwJbXUOcbYxgKaw7uVhos8Soo3xsM9waJa7Dh&#10;FLUqW9zdyeIJwIo/Kit1XduznArufDgiF5dzvIMhWzmuE0HS7uDT9dd5Z2Mk27JPauxtmCeFtWG7&#10;aTgVnNaFpnm3xuiV/gjrUsClsoxAA6YxmvlXw1Fby/Cvx3Fc+JZI7U27G4tweZmA+X8q+59X0u31&#10;P4Va7ZvNDufRZjGzHowXj86+PNI8H+OpL/XEtvhxq1yravNGyfdQbTgHJwOaxmrlwklucNp11rL+&#10;HNOsrfw5eXapdSLGoQjgn5a0Y9M8SLfTxX2jmyfIOH64Ne7+H/hn8WI5I5pdc8I6UgbcBu3uB7Ad&#10;67jT/Al1ceLrttT8YHUZ44/kfZsUY9R3ou1saJrc+Vl0qGTxVpkMPiLXLiUtzFFbMQD6Ejjmu8t/&#10;CWtm2heXw5bW/wC7/jxnHY19LR6H9htLYDSdJjUz7ZAkK7sZ9RWnqGjWkmlECZgrxKRg8ilaTYQm&#10;rnzhYeD9WlnYMB5YTllwOK9f8FW/hXTjZRR+AfMuUkYec53bjnmvQfDNjaHxJYWrWaOqwtlSeTUp&#10;sdKsvihqR+z28cbykxqee/NXTpSSuZ1Hd6HMX9zI3xSs5v7B8uIRH5Nv3s16n8Obgy6b8b41idWS&#10;6tsL6g1w2oSafL8RdHiW6tHLxsURCCcDrnFb/gycWvj/AOJ/lz6e6XdtH5iyShdhj69a0jT69TNn&#10;pV5FILtmFiAuwfnUMSz+WpWKM5z944rgdR8YH/hO9Otlit47V70RtcBgQDnH5Co/FEtxb6RePH8Y&#10;JbrbPb+VbxLjdvP94elU02O6PQ0l0+LWtPFxrFjGXY9XGfyrxT4iXGhT/EiytotYst8+RCWcDJHW&#10;tHxBZ2S+F7q9bxczX9joqSPb+f8AeDLkAe9ctpmm/D+fwH4Z1/xDb6lLcS66sdtZPIY2i+bG7nBw&#10;apUIy1bE6vL0Oe1K2vbHwvpj/YL+c7hvEUZbAPfitfw9od1fq1yk908W5dwkQqy56jB9K9G8V6ro&#10;Wg/GX9n3F5pkOi3OjFrhPLEwfj5cNznFeP6t8Qruf9uDwbBpN61rpckEsfNtsW6LcDA9qpYeO6M5&#10;1JNepfn0zX4v2m7+GwtNNnsLPTf9KJuApiZhwevUV0ehXvwxOteNLHxDHr8V9BDI9tdfbGEd16KB&#10;nHHSua8S2cOnSaddXN7f27anqe+6kE5y4yccZr1rSPB/w71j4eeHLwwpdmKyDJKHw4YDowq400la&#10;2pHM2fNnjeDS28Oz38ek3wlfVwsQIJzGD7+1dOo0jSv2dF1XRNPtk1BjaOWnQBhjlxg888itLVFu&#10;k/ad8FabqsFnZ6XDJI6NFGJPljORx9Kb4/sY9UuPhNc6ZeTf2bdXhTzokKpIIzgggcCrpwS6bjUn&#10;saureIGNh8Htdm8OTXdnf28Md1p8aFck8Ow9Mdan8dQ/Dy+uvhjY2N1efJ4emntRHF5bWzFclWk7&#10;+nJrN1fUdNstF+G+mzwWMSG3VLNGUHeR1qY67pVxDa6JB4Ce41B9Lkk/1WwKiDnD+9VyrQlvmOQ+&#10;Etjqlt+018H55vEDSw3l5fRyQNJuVACRyPeuj8fWsZ/aT8f6dZ3mqQQHVIZFkglO1WJySpHTBqb4&#10;aeIPg+PiNryX3gXWtLu01F4LNp2JV3J2vjPQ5rsvGKXa/EGOx0L4UvPsnia4vC2crKeSG71cujuT&#10;HVtM4E6xpOh/E3R3aaPVdQvbuzguZWkBZEJx3yeK9i+M1pYH4H/BiW3FirCJZolXHzb1yR+deU+N&#10;fBehaP4T1jVJ47+5vL2a1kgLuf8ARm6tj15rqY/HHwYuPhL4F07X9QvZJtOskMDEH7wHr7VDkO3Y&#10;4rwd4e8X3PxY0DXdD8fakLzTbCR762mDBLZAM4A6HcPavf8AwF4qj1/xz4ign+ANoslnbXMFxqEg&#10;DLv5BOD61xvwq13Tb34i/tUS2bW62N1o6xWZVducKVwcV6X4Bso9D+DvjOa7tLKNpLq/nklUg5yS&#10;VyaHK6Y7Hkeo36eGfjx8OkvtRI0ifU70XJig34Vjx06Vqap4y8GNrfw9m074W3Wo22narvtZ2jw+&#10;12+diOp2jpWNYWHjbWPCnxcvDpmlXUcmqztavPIo2IvJ4bpxVnw5oc83h3wQ9v480W1vJr6RDE8a&#10;lMKSGGeBQmNpWO6b4h+Brv4y6Mt1FrUWnW2kKlvdfZi2XcYYEdttSJrjaz8XNH8M2HjQQWcNyZVu&#10;fJw90jHLLzyOK6y7s/AWl/BPX7geE/DN5dQWH77Kof3jDr3xz0ryPwZb6zJ8b7DUG8HLbSLdlllL&#10;hUZDyBVp2IUE9bnv3ijR9GPwutLVPDZe0tNPZVRmyVcjG4n3NeK3viIWX7OjaLe+BtUnubbVAY47&#10;dSySR7uGyOPkHJr3TxTrVlYfCgXNzZK/2i18poR33DBb8OteXa7ZTWfwa/Z5vtN8dWI0+61KQXF5&#10;cW4d41l6oc5J9KyncuFup8zWOk6Lr/7T/wAUrtC80EGm24W6WXa0UgAwOD/Ca57xfourtZ+LYL3T&#10;NOmnsSDaanCApkUdAQOpHSvpPVNE+GGhy+IoLHWTZX3iKwFzDsOfNKDc7KO2etfKHiLxOl5eeJoo&#10;dWn22t28ZkcEMxU4bj61k60vhUdipU79TzWy1nS7fxvImoapqMbLbsjlYC4I6dBXRaJfeFBd6r/Y&#10;9l5hW/DLIowfmOW3Af1rN0i8hPjOO9ttB027aCJ1mtZogfMyO+elc9e+IrPTvHc9zbfAO3sEl1tG&#10;1BRLkOueSAOmBXQrtEuKfU9p1W30qcC4MTyH7H8yhuhxzxXmmsaHG/h0X9lfSJJHc8qTjGPavbZv&#10;+Ee/4Q7wdrVlE9xZ6joEcqFRxHx83HtXIatPoMnh+7+z3doY5nA3QsDz34HpQlYmSX3HOx6tq0Xg&#10;XwysGkzyTBVDR7iFOOpzWnrdtf6r8NpSsEYnksQdhbHzAetULKCX+1rWxW+gkWaAmAkYbOPzrr9I&#10;stUW0u4ruwlVYnba+fvUyjxbSfDfxO0zQPF+sxeJrQyCZWmsWi3ho05O0nocele7aPqsOq/Bzw7e&#10;gWki/YXSQAAmOQDkH05qzcyzx+GHVdJWRWBR0Y87TweteL2v9saN4h+M9hplrG/9ralFNp8TzfIj&#10;n7454X0pvQV7lnxHLqtpp2lXEmjXU8H9q/OqAsQM9cdq0L3VJofDWgajp9sitGkQkzH2btXHXr/H&#10;aTxfDbw+EtNgM7JvjY+YrKPvHPTpXQa/cXsfhHwxpVvpNo88uoW7XI4GGU8j86zktSrWO6E0w8df&#10;s9x3L5j1jTJnuYT/AAkDINTXN3YWn7QHh/TZ9Rjjs7jTbg2vzffdR0PpWJqd8R49+EmoyaE8Z0rR&#10;yrQZyrgrgkH2rlNfgXXLy/1LQtbtbu9tix8h5wjR+oUH+lUlcE7GafAOr638SfihdPZXKg6gxjlM&#10;h2Iqn5Qv19qv6TNrvh3VXs7r4e6ZcwmTb5TqGzjoc+9eq+EdZ1GH4BeFdPu9H+zXiO4mlJ5J9/Wr&#10;Nza6DPqO+azt7nIGZN2cf4UmSnqct5kmrHafDdvYQmLaiKBgbvpXGaLaz2P7Rni7wxcl5rDUNAnl&#10;gkDcRPj07Vt+N9WtNJ0SyksY1aJYWO7PIIrU+FltZa74U8Ya9MjDU2tXVJd2fLA6YHbNFmwSOA+G&#10;+k+b+054y0a41GV47K/uTbuXOBk4XjvXqjXl1/ws2+8L/wBuumoJFMYMglSedo/GvE7k+LNF+Pvx&#10;d1qBjJNpupnzIl6TIxzn8K9K8K2Wsan4l8N+OT4o0xC8UnnR7gWjPPDen40WTY5JrYx9R1r4gaEN&#10;STWfB2+c3D4iX7rIOhz7isxNZs9c8MsyaBBBtvUDRR44J/2RivTvF6xXvwd8az3MtlLKtk7QSg7i&#10;uBnr718/fCC50tPjZcrctbhLq8lVS5+VWU9wfWhy0aHzXSue3xeFrX7Dp8h1acJ9lQlQTxxWlBoP&#10;hVHjMtlfz/3cynAIrqDZ6lNrHiRrXUoWtlUfcbP/AOqn2+meI30eQppe4bsbwf6VzQc1dX3NG0zn&#10;2s/Dyz2pfTYAVchVIBBHvmtOKRAyxpo+kCIAYCRKD+lXbLRrifxO1rcXNsjJAWYF/mx7A81X0yG4&#10;m8Z/EqG28JJcQadIFmufOwFP09qn2bFdEF2ixWzOdElbd1dBnB7cCq9tcanEtwW8M6nIDGdi+Ucj&#10;PStE6/LpmvWTx+DI7pVuRuZl3K2fT6V2beLLueLVHtfhRpsbLpLOxaMctjPA9qXsru1xcx5qdC8e&#10;XksdzHpTAuGMccilAvpyayp9Kk09tGh8RaxDDc6hqJjiYNlQScL82TivTPCuoeONZ8MK9z4utQDq&#10;Uq7dnlGMA4xjvWb488M3Os+OfgrpP/CS3EYgunklnUZYqDyM9s+tXHDpgpO/kY7+Gvh9aeKvDem3&#10;/wAR3jvru2EsDLJuikTrw+cZxXSjQvhZCHmPiDV7othYYVyoJHB5781zXiHSvD82meJtHsI7tZNH&#10;0tD5vmmSRHC9d/XnuM1ofDe71DVfhVZRt4Str660S+mWUFgpdAeCT61dOmotoynUkmaVpLGNa8SR&#10;WvwlS0jjs8JOw3F8jg4qg8k1t8P7hJHt579784wuwkk/Lx2xV+98e2cGueJ7ex/ZsZp44zE00jfd&#10;k6DI9jWBomk67cPreuazrrF470TzRrwAM5VAP0rSxd3Yt6zrOsp4N8O6HqPw/kur6/tvl8q4MZiG&#10;PlO4Y/nXTaDoGvWHgLwp5vi6ZpLsM/kvKWESjtuJOa83vLvRtT/al8Jz33i27smkcRW9qkZLbV4B&#10;/rXXeJtciXxt4M0W38SOYNMtC1xcI+TIpySMjngVast1uJ3MvXpIR8VrS7nt7iQW1jLsQXJCFgOp&#10;GcH8a1Idd03Uf2ZfM+2ag8kdzKLqModuFJxg9DxWTNoljrUK32la7cy2LExzSMxBhccEEf8A1q63&#10;UdG1bS/2efhzZW3hJJbb+2IhdShOSrtzn6ilZMnY4pdVsj8LTNpng+01FluFhmgCgGLfx+NbfheT&#10;w3o3ia/TU9PNgzaRI0KRJvKtIM4wK0x4Qnsfjz/aGi6xbNpA0WKXVrF/u2z4yCG6Nk1q+GoNCvvj&#10;J8YNTvba3aX7GFtEkUMqhe+DTaKueV+FbzTrT4v/AB7kubTUorfVDPJaSLERuxzyO2a81t3vrzxJ&#10;48vk+E/ie9trPW3Seaa6aJTluAoJ5r6Je9jjk8dXK/DjT9RFjqsaPaooyFc4yPTFbOvDwLL4H0W0&#10;/wCEItSbpoZHS2Ozyu5B24yfrRJ3sgeqPK9I1WzsvDGrt/wpm206fEYsyZVcO7dMfia6IXnxmvbi&#10;XTdV+HKJCumPLO4yisoGYznoa7XX9F8BP4S8IH/hEPsy2UcEkYMx3bl5Gc9ea5u78Q+L9X+I/h+w&#10;S1hisILQJcSgYaVFGAM/SlLW2gPVaG/4U0JD8CrXUnt7WbV55LxFKSZaJFJC89eKdoviPQ9E0PRo&#10;tR8PPqmoSa20e0IZHVXbBz12gVlaZqs+gt8UjaeEjcWL31vFbu1xnyXkOGOKPFPhvxJpvizwRqel&#10;a1beZqMIkvjcIGUF+Qq56Z6cUrMNep6t4xvoYvh5oT6PZaDFb/2lZyXWYFzhiCRn2rO8Z674EtrP&#10;7Q/jq2dp9Htd1rbzDnC89OmK8c+wfGvV/GF1YPppt9MguYW1GOFiSqZ65H94dOaseL/CHhW1RLwa&#10;te20A8hRbSS72mx98AHkZFHLrqBdkmu7fxN4N8WaJ8OIr+xRGSczTj52YYGMk8qa9Q8NXXjHWPGX&#10;gv7f4nit4VkaW6soU2lR1Qbh+FZGk2T6z8K/CGk6X8G7zTtGtI0Y3EspQs47475NT67p/jLw98P/&#10;ABtqK+INKmQ3drukSQZgRT0685FOwloZ/wAVddv0+Mnw8gtZ7KFLXT5leWa3D7T2wWzzXCeHj4vu&#10;9euruXTNR1m0tNUXz5NnlpCpP8OMA8dhXa+KNU8Fax4R8GO2kzxT3unoYp1TkFR8/PvXT+E9RvH8&#10;CWWj2fwqtY7O3tmJ1BiFLkddw7mktFqUmeTeIG8aSfH7xg1j4kSy05bGBLYiIEksPmz9K801LRdb&#10;T46+FbG8vNfvTfyb45BI21uc8DOK+tp9H0g2IvjrujS+bKRJGsyhlI7betUrW38NXnxY+FjxmCBt&#10;IS4eRbhNoAI67mxmnzJj5naxwmh+GNYHxK+FcptYETS5M/Z5vnyCfeu08SxeFNO8b+MNSuZGF/qN&#10;tGlpBCfu7RzwM9alttYWT4nfGiaC1kmtPtUSQTjhcp1wa5PVL23ufiZp0reFb+eRXCt8pbZ6YHal&#10;5ks9T0CKwk+BUi3NhbWdzdTb7Qs4Lvt5/CuL8a3mqWfw9MLur/2lcJ5kinGxYuRk+9al9oviI6R4&#10;D1Zby6VLN97W+4jbGevHsK8O+M/iqymf4b22jeJdPnheYfagsgJVk6rx05o3JS1OM8X6L4m1nQor&#10;+20J59jxkr5nzLsxggGvPEHiXUPiPpNnPrlzC9pZ+WynI28YAArvdB8T6kbvWIYLO+SUaeEJKnYS&#10;RgY9anj04rci9u54ftgkeRpV4yOvSmrrToac1jz/AFj+3f8AhET4ankciTVED3DscsGPGPpXRGwf&#10;wtd+A3bxQJYmgiHTBy3TPqKzJri41f4gStBpdyxtLxdh2FdxU85NekeL9JuNV+FHgeeXRxDLFAqN&#10;IGzt28bsd6LhKWhjrNqSaN+1bqaaVIso021lwiELLlcgjsT9K52017Wr/wCFmjSXHhSQeRcMBKUw&#10;Tn1+ldLOuqWfwj0G2t/iQdWLqqvG1tsYgdj64qxo9zoMIltr3RrYNd2hEcAH3mxzj0xQkTodR4cj&#10;jfwKZ0MU8mweYQ4+X0rM1ya/n0m9ie/gRNwIVDgnFcxLqmnaPf29skV7FHdXbNIu4nArorGx0bVp&#10;HuLP4kQSKNonikbaI2PbJwOaLa3EtzlltLKbxH4JGp+KZILSe8WIRdpCeAM11GveBJZhrGk2eotB&#10;bR2IkdCDtbIyPasbxDZWmp/Gn4FeG116Kwawaae6uYyG2beVPHX1r0ezvPE8dzrM0nid9Uhg0Ga3&#10;+1+VsMiqpUEj/ZpPccWeWeG7Txroega8sfhi4vEjnMUsay5TYeDjHHSudt7jWdL+KPjW1svD9xFb&#10;apGZRCzEqjnk4PtXrfg6/kX4O6/aMocDW7pkunOWO4ng+uKy7q0huL2OMmMSpvdJcc8c00kLU+ed&#10;T1Pxdp/jUXLLcASX5Mu9TiQA9MmvpS01u2m/Ymj1l102R5JIoo7cOAyOeOn1ryDxXZ3N8mjI2oae&#10;baO82EnAJOccmubvtH1S0vfCdnaeKtSmhupFM1oHO2Fh90ge9LyKcb7Hvd5aanY/CttQubdtpFs0&#10;nORGJMEVUfTLO8mt1n8QQtbz2qnZjI5HTFY/iLXfHK/s66FpWofBOZoQkImvElJLhR8mR7VR1K38&#10;SWnwK8K65Y+Jculn+9tJeOMcYz6UkKxb8J6bpGnftK+L9KTRpS17b+ZavEpYQBeTuI6Z966nUZku&#10;LjxhHp2iRPcWd6qyq3yu+DgkA815b4Hl8fyeIvG+tWXxTsop5NMl+2W0sQdmbGUCk8rg+lT6HrOv&#10;DXPBV1d6Bb3nii81C8Roo5NiSKGO3IHHAx1p8jG9DT8ShZtJxJuS4iki6cEetWtWvBafBHSruPwr&#10;azxwXVstyRgNhuM5rHmuNYl8V+Phf+DkhvYbhftEO/iMt0x61bN/YjwNqGl3vhxp47mdMkNwMHil&#10;Zkst/ETQrvW/gD4T/sm5sU36OrXEBf752gr+XvXhvw7u30zx7fadqvh077fUVSTLZIHY19EjQ9cl&#10;8GaxJpOsXUSRaXveMSE5VRnHFfI97e3Mfx8mvhNKRJqJWYMOVKHByD7imtepDjc+ndXWzsfjz8Id&#10;Ys4Z5DNp0o8lmPzKRzj6CtbxRJHD8C/Emp21hdywXF3G0rrISYJM5GRnsa5Tw1/afiLxZ4Ele5jt&#10;7HTbN0FweN27I4r6MfRvBlr8FNZsZVVraXS5TMZDwxI5bnp60SVrK5pHY4zS7qwv/wBmzwlDrms2&#10;z3uoWCpBIHChlx8vPqBXAarouqaZJsa+FxBDA8lvMOW6ZA98VT0LT7mfUtNsm0p7jQbXWZZLa8+0&#10;YaPDZx6+3FX/ABNL4mGueMr6HWRLpsNjHDBbk5MXGM+9RJ2Lirvsc/4c8T6MYL6R5tUS9vrzyryJ&#10;7VgJNhwuGI5/OruppBbeOLSV9Sjiju7qEFSOu48c0/TNY02Twb8M9EvINFW7E08lvdG2VDIScgbu&#10;px0rltTtfFc/xTa3vYibWK7RoyDgYU8EGk2JXPRfBI0yL9sz45aFdajORf8AgyGexEqkrIVHRc/0&#10;rJ8QxeJbTxfp13DoVqHs/FiL5RIBlTfg49eKz/E9zq0Wp/CHVtP1uKPUrK7hhSZY8nyzw2fXiu68&#10;UeFNS1TQfCt1D+0YzXosYZ4IjHsQORk5Pfmi7GkQePLvV7FfD+qaD4rNu9/Z2yavAxyHUjkBD933&#10;OK7W38N+DJ/g18N77TBJp2oNp7SyGOTPnSEZbI7ZNcTpmk6fdSwWOvePHl1VoACYh8oCdMgetei2&#10;GnyWNnZFdbfydpABOdoX296zUrRLqQSV7nJx6pHo0etXN/qJla5tJYGVhkLkYz7VwNprXijSH0mO&#10;4e01HQru7uGG+AN9n8054bpjmvRfHOn6VqXw8mS3u5DcXEDhYymAWHQ5NeYX+qXOlfszfDPw3d+B&#10;YbnUJLmRWViM/NwmG71cFoQncs6O2hW/7RfwteHV9OiW5u53jLSAKAeo9uKuW9zI/wC31qlvb6vH&#10;/ZkMeJts24GRz2555rzV/D11Pr/h61v9E1ewmjmjMyxzEmMP93BHSvVrrwx4Z0H4X+OdQsNTu7vW&#10;dONnKZJJySiE5IZc85HrVN3Q5KzsUPiBpNxeeMNQ0tZJFRtQiLSgE7Vzngdqx9X8DaRZP4AurPX9&#10;bnSGNPtw81stJ/AwPbaa2fEvi/QrbRvAuueVYNLqkcKG1WRSZdo/eMefl21Xm1LxFqzSN4U1yHUr&#10;a4jjF3bnH+jSehPsaXqOLHLrWsw6xqlle/CO6v57i3iVb5VIfb/CN3tVjVYPEtl+z98b7lbgQNcT&#10;Wkc6M2XVJCAdx9hWpFqOo6fpcVtr+q3kepWunu6ImnsytxlRvAxT9Ei/tT9mr47anquvOyauXRQT&#10;tSIxjEfsOaFZE31PNrX4e3drr+lzaV+0BrUCXeki6KxFtjEKGZWAIHzdKzfClpr+reK/jrPFL5K2&#10;N5GkkCtxIynBbPvXqfwsj8TWfhj4h2+vC0BNpcrprCXfvj24XB7cVy3wwubGy+Nfxg0e/gmgbW9R&#10;uBC8ny/PuOOfcdKaluKw7zL5/iL8KLaKO8DC5fz03EoNvQ13lvplwvxK8cX0jAPcQRBpnTO0AdM1&#10;w9/Le6X408e2dwk8NxZ6i/l3Pl7t6OflNRReIfH8nw58T2y3tvexNcIRcBAHRT1ziktdRSR6Pqek&#10;6lH4RuLmPXz9kfVrdJVhkwWVm56eor0jxP4K8ITfDXw4lv4nttLgis7N/MIEh8xhnJJ9T715Pb6z&#10;pa/DDSo44rmWQom+KRjgt3PPpWo3iHxDZ6V4ee7+G0eo2FwFaKJrrAdl6DJ44pyeqJsdlrDzeHvC&#10;enT6x8fI9QhSwRba1S1CeYMcc1maN4lXU9c0MX2iW1po7zDy4lTDkk8FmHNeW6zH4p8RfEzUtU8Q&#10;WunaVpdtGi6fp8Nz5ny9ixHXFdnpf/Ct4vD9hbSfHy4Zgo2bbEny/wAvSqfK+oPQ2tTtdIi/afu9&#10;PXxJeiLUdNVoIzMcKAOmT61sw6A1ra61cHUPD9hbQRu5DXC5kI56ZrhtVh8JxT2V5D+0I2qX7tiz&#10;QxBXQd/fin2kvw6ew1OPxJ431+SY2+Y4klfaT6elAWe5r2XimG+0nxTbzedNsaRIyFyGA71Hpms6&#10;/F4X1i3WQtHI7LEXXAQd+K5nw9deErb4hX5861sLPzHW0aXB80E9yelN1HVLNvibcWzeJdMFtG5M&#10;TRkDdu78Urobi+x0nh/TksvHLaxLfxOhVmZWk+Uc5J20yXRvC2pfFjxl4otfGUNxPPtRocjCbTgj&#10;FUZbrwZ/YUVtN48W4mllUC3D7cg9qm0tPD+meObmRvCdxa6bLZktGshYdOTSUlcGmlcyWfw/L8U9&#10;S0yTw9osLxvGzAuh8wHk4Ndha2v7PUvxD0uOfRrFtRtIPNWJFG1CnOSRWfbn9m+91fxJd2MElxqa&#10;JIC5nKsjHvg9cH61y9jb/D/TdM8byXfxts0vL67YGSVF3RKeAoNHNqFtD1bUtcvtS8GzT6RcI8SX&#10;PkpHuxhUOG59qwodTs7SW8kh1G6uLiOSNZEdCEDN23HisHRf7F0/wxf+V45jltZizptI2jPJOR61&#10;w/ifX/Dk9vpFnH+0tZ2dmuro9xbw2YZpCpzgyY4/Oi92JRseya/capb6Rd3MnhiQNcaeHJjG/gDP&#10;QV5daWGn3/hu61rVG8Q29gb4rAo3oZMdfk4x+VdldeJvD914A8Mvpnxf07fbWkKkugbeoGDnNNTx&#10;p4OmubaO+t7G4t7eFV2CHajMevHTk1a1e9ge2x2XhdPAtp4akn0TS7dmltAD5j72ZscHnOKkudO0&#10;Q2Ud3rnjrV0nOoLJFF82wYOQMdP0rDu5dA0vw3outweERZWsrBliMvAz0/OsW/8AGvhm51jw6NV1&#10;traxkdfnFvlfbLY4zUN6jSO1g8USv8S/FS/8IsH09dHCfaMbTwMcCuU06+uIdc1p7LwXrUlrc374&#10;Cxth+fate81/4VNe+HrZdRtoUngUQzBRsl9ORVfxL4g8eaf4a8PW2i+EdAG+BmgkEYYuoHXApKw7&#10;3LOtXE1nF4MvrnRVhha5XkxYwxPAb/69cFdWt1qf7Smu6neyXkNnbWMItohn5uOuKrzeJ/Gmt+AB&#10;Y6jo2jAx6tG0zqQPmU8cdq7nU7hYPhrqt99ptoZo9HT5iuQxVeOKpSsNQKepHwnc+Br6wkl1t5Zn&#10;VRtheM7Qf7+BjiuH1XUtD02wGm23wl8TRQxWymN03yec+OrHnPPrVvw98UVu7Sw0/UPCug3k02pC&#10;FJobUKy84GSK7HVtSv7TxPdQ2mh6c0kEUTzRtbiQgNyKd7MVrnlPhs/EPxD47t7DVLQx6Qr5Kf2f&#10;sJXsAcDFej6raeEfDWj6lJpfwWdbsW+yPyyXaVzwCcZ716N4c1DxFrFvfJpnh6KOezgX7bGbXY3P&#10;p0NeM/ETxrPpfxY8P2EHgeF76CZhPJJ8wBPt7UKTlK1gemr2Rr6V4T8c638PTP4j+LgsLd5GnmtQ&#10;mMwjkg59q9F0w/D6bwN4Di0CS4/srT7aaNcwlS0qcE5PXJr501jxv49vvCN1YDwgcyQYknjn27sj&#10;gY9q7T4P654s/sTxzpWoeErBrWylQm6ChFh3ngejZqHK9w6adTgvHt34g1T4geFIZNHmhf8AtqUR&#10;RhzhlQ8cetetW2uaYf2V/E2i61YXMEn/AAjxSAtFu8zavHNcr4wisIfjRNK01yDb6mstqUiJ378Z&#10;HHau3t7nQ9R0Z4p/B0CKujkNOyDKZGO9W5u1rbFpW1PG/AF3fWXw1/aHvrbw+J2hv1WJAMFh6A/4&#10;Vu6P4r0C78QQ6ZNot1BdXwbFtKmSpHU7jVK28S6Po15qukr8A7y8t/7aI+0RtncHPUjnpWlPB4N/&#10;4Xb4anjihiu5tOZ7RGQAoCPmGeuazbTE2zCli1yz+NVvJbJdTWtpeK8kaZO1T16e1fReg6vbXvh7&#10;VJbbWSLE6NJF5J/vsMH8jXkGmapbweMvHCvodmvmRFBJI4O7PB61fXXPCNj8L1sdOj1f+03vJP8A&#10;RfIYBS5+9nuKdwSO58GR6baeAPiLYurLdW+sXD+odZDkY+lO1izutV+GttZyeLrVIbayupAMAdBn&#10;Fcb4Evrlvi7NpV3dzRXN1bkiSVD82e2a7DxLpzafrsm67u2tUYifBIyrdTVXsCV/Q5f4IQ2dt4e/&#10;aB1K5vLQLaRXKWxaQYDAHkL71Q1q+1ofsqfEHVzFcLdDXXMc7AjjdkcfSuw0vw/4Kk8KeIl0jxTc&#10;r5oElyI5dy7sZwR05rn/ABncx3H7H/xF0qOwP2y3KBYUQgtjuKlblXu7GWltd6j+z78OdcvfEsqX&#10;kCxm3cL931/OpLHStdvfjJ4N1K40eG4jtdMcRyyIAFyOvPeuTsdX1Ffht+yporRsZpvNN3CVwQqD&#10;ivSNT8V6ZZ/DTxHGVsoymlMsMauAcgVDutg0OH8Tyavc/F74d6dFd2aLO9yxlKjChO2feuC1KX4p&#10;2dlrl5D4VeHTbfVVgmn8/OCxwGwPzrs/DN1a6v8ABjxJdz6YIbi31V/s8+/5lB9PrUXiF7t/2f8A&#10;xPp0Ae5lu7uEllflSnI4+tXF2FfU7LQ9CWHSfh/fyaiLq9GlM9zcuOcSDIAPXiuO8SabEH1NobzU&#10;S09yZC8kpbDA54yTivU/AtzZ3nwOtbabUYY9RsNLVLyInkAL8p/EVzusnTP7BuX8i2ZFvCHIcYXn&#10;nmpb5tBre51XgPVtKuvhZDbXPiCyW7gQIxcAEgcCu508xz+JEsU1CynZYGYbXBOK+Vrm1t7vx1pw&#10;svGWtaZGLc5njhJWQ46elesfD62FlBq9z/wmNzJe27MomeTLMGzyVqJQaW47no9xb3MfiG63WyFF&#10;l5Ud6iuJLuXVbRDokaL5e04PJz7U+S7Eumxg62BLuZs4/nXKXV/dwJqU8QN1JHcoMA9iefypLoJy&#10;PGvjdp8f/CF2URhbcDI3J6f4189+FVu0eV1mkBjGCqt1r61+Jp0vU/hnbOvElrbgk9/nHIP0r460&#10;2e7svilNHJYu0UrOHj3enetZJy1KTta5+sw2BQfM6dBikwBIPm47GkGAudvXtTid00YHTHNYjF/5&#10;aHIzxTeMcA05sfMcU1mfYwC5yRmkIGxtTn+LsaMgOBtPIpQB5f3BSnHGByBxxTQDARnpUilcgbfx&#10;zUf8TjPenHocjFAExGcnbjimdhxR2pATv4FMBcjI5HvR8hTac/WkZRuyGB56U8jkfuuO/NIBnp19&#10;qXnPSjjzzxxihjyflJ5pgIB8x4+tOONvSkOd6/uuD707BwePrSAjbdtGAevNOHU/NQQdpAf60mRu&#10;XOaYEigbCQh60uP3mdvFAxtJ3Gl53A5oELjlvlHSnjZsYMy/XFQHdkYlHvSZPmH5jmgB/wAvmMAp&#10;/E03ozjb3p3PBxSfxGgB3HpS/jTcgK2enFKNpY4zQA7knoKUdKTjY3FJk7l+WgAJO4ZWl5waOPWj&#10;jdSAbjLA7P1oAzv570/HCfMfcUfxN8oFMBDxEw2HPb2pATsX5TknpTif3afPxnmjjcMSLQAnG8cU&#10;c4Hy0ZGWGzmlO0QLkgnNADCF3IStLxmlckiHGcUnyhx8/agB3Y8UhxnpSgj5uG+mKDnIoATnK/KO&#10;OlI2d3TPpTwBhjuxzQQN5w+eKQDeC5JQdKdxsHFN4yc8Uv8ACaYBn94BsPWlwm+XkZxxSn7n3v0p&#10;CP3vQ5oAbn5R8tIBwDtPTnmngfe4pO7UAKQDnjAo5xwBik/h60DGelABjgcdqTog6/nTj0phL7z8&#10;o6UAOHDD6Up3YPzcZ4qPPPX8KcPvdKAEyw3/ACjkUo2+WPlpTwXywJ7CkBxnKk+2KAHDovFLjhhm&#10;k/h9qO5+WgBQB+749aTHI470oLFJG24AIzQdhKAO3Tn2oACGEijA6UAYD/Lk9qM/e+YnBoGN64PN&#10;ADh2OB703v070n77z3Hb1o+bY2Rk59aAG8fayAByOtPzIHb5F6etJgeYxx9KMLvU+YxNABhimcj3&#10;pesZw1LxzSMPlfCdxQAhwNoJ5pDgkLuI5oxl1PHSnfxE4GcUAQ5XzSVhO5R69aeCxxle1OwvJKCk&#10;/jHPfmgB3PHNL603jDHjjtTlIwvHagBRnNMOflp5Hysc9OtRk8jvmgB3PHHamjdlx2J6ZpecNntS&#10;cbjzQApxtHyd6bk+fa4RgOc5pxxlhyeRTTnC/OeKAFJJuDiMgZp2fmYEKBjrSAnzV5604rulQbhj&#10;vSAbuQq2Dn1poL4T/R+CeTmnFFVyARmlORjimAhxuAKjpxTPnO+pOSzjgYFKoJEgJFADR90/hzRx&#10;tIwaP+WjjZgCjdmTuPWgBBkH7nekPSQjpT8HEnB7Uu3K9BQAxGyzcDFOP3U44pjKwm4TinZ4oAd2&#10;6U0438sPakz85GD0pyqpV8nHpQAvPl/d7U5TiPsKT5di5Y4pCEOMqSKQDSXLt0pDw2CetP6EfLxm&#10;himeIzmmA1cYPNL8mzGMndQMfMO9B4UkRjOaQB2A2U7aocHaTxz7U0HtweealGzLfMvTrmgBvBiy&#10;CcdqYBlACT1p2U8wjzOAaMtvOEoAaCQzja3WjP8ArOTiiTf5bAbRyKRR84wB05oAUbyoIJx3pcnC&#10;/J+tKB8rc8elBzvNADGLBQOOaQFzDEA568044KnnpSpt3n51waAHjqpCH86QgC4ZlQZx0qYKuxj5&#10;nSolz5zknp7UDBScMCo5NObocGk5+fr1prHjrQBGxwrdeOtOQ5t2G08nrTG8s5+YcGnLnKgIcZ7U&#10;AKvDY96l4woHPPFITg9R1pjfdkw4/DtQBIfMDrlBin7uEx2FQjfhcseP1pxI3nIoAXH75mIzzUpK&#10;GHoenBqIdT81ObAIxIvPtSAMkFMYpMncfelIPkucVFk+YmVoAeSSgG3nNN/eFXXZx60uTvGEGKaS&#10;3m4Uj3PpQBICuxsyYI9qQFdo5704AbCCopi8Tk7e9AApJlZccCpBnDgLxRtAByRnNGPmNCGKhPmn&#10;5Bj604n94ML1pnGJOewxSjoaAEz+8T5fWnKQQ+F4zxSDv8tJx8o7Z9KQiT+Lhe9SswaNB5QGDUB6&#10;HtTvSmAhDCQ5I6dKUE8il7Hik/iHFAB26dqVcERnPfinADc2QMYpqr8xw3RqBiMD55yCc09TjA/K&#10;nMBtNRgfN0oAAR5ppfk39f1pcDcMpxn1o2ofOHlnqO9ACjbvbjuKH27shSfSkCDYuG/ClYMM/L2H&#10;SgBreblfk696kAwg4oXPlyZXuKUlvMA2D7vrQIb1A+v5U8gk9e1IPpTsgAjNAxVB+QY7GkdQXi7Y&#10;pVZ/NHygYFOO7MmRRYQ0dPu07DeY3IyRxQAfLfBHWmsXDE7WoGK2fKyP71N3NgfLTwF8sjefpTeM&#10;nnvRYBOdrEKKRnk2xr5RNPIJjb5RikUEKoxQIAAIxgc0n8PSnY+VsdqbxuHzGiwDW5X7meemacCN&#10;h+lBA3HjpUgThiCORRYBmSHXMeVxSKx+YFOM8GnEfNKPLJ6cU5V5i+Rsk8UWGKucp81Sgct8+Cas&#10;JbytGB5MnHXg1YKaRbaZcy3virRol2EnzZguPzosBVEcxtiAqHjrmlhhmaBwJJgc9NtcBrvxI+DW&#10;lw6gB4zfULpMhbeyw2T6FugrxXWvjZ4vuILuHQvg/o9kdxAuLl97Y9cDinysHofWcdqFikNxe2EK&#10;dd80gX+dcd4h8cfCjR7K4SfxjaXlwqnbb2ZDliPUjj9a+Hda8S/EjVb5G1T4k+JZyT/qoJmRB+A4&#10;rLiUbADYSnK8s53H9aFFqxLmrb6nu/jL4lvrWj29jb/DeO1sBdhnMkw3SEfdyPavMn1G3fXbSRra&#10;wMyW5VJpAG2CuNa1QzSszTIu/wCVAxq8kVusBYW75wO9P2MXuNYpxVkX77UtS8pkTUZf9YeU44/C&#10;o2leTRrcNPKTt5JPNQxRO0y7bfOG5BrVltwbS2AtyCXGeK1irHNKTk73Kghu/wCw5ZP7PlKrg8Gr&#10;kAhbToXGmsCRjBHSkvrnULew0yKOyG04DZHWrls8ptpmNtGuIhjHvVokigVl1Fo/LXJOQa0lDjU7&#10;INMOp+U1mQmcasjMjA+Z0rQl8xpAxiOQ64OaUkBekMn2+3lMsYJQg/StK3/sw6NaqNHTcHYu46HN&#10;VXtvMgth9rVSIwTk1ehREs413xn5ccUJENlBIYItcuDDHlG52k9K3I2L21gTKAGJDDHaspyBuAUf&#10;63n6VpRmEizAgf5F6etNAgvLHR30rXNt1KsixAorHuaxbD93p9zB9oiYeZyQen41saszDw1CzaYy&#10;kuAGU8471ipbWsNsk0csnlTIDktnmmBvWtukrlWnmChc5FVtjf8ACS3EUF0qv5gwCecCtPQbsR6b&#10;4gEuhk527Ce1ZVxZ6tJ8R7S6trW4VWU5IHAp3A1Lx53SBXYMVAUnHNbEEbW/h4GK9U5iy2feuXk/&#10;tH+34SYh5cSsZCTWpY3AvNP1fy0lKqCoI7kUmMlltlksHlkuowxOVAPpVi2tL5tOS4k1CURJG38W&#10;K57ZqEV7bq1zcmMzndGe3pXR2a65NqcULQMlssPJzxSsHQoW97EZZVm0Jti3P7skda6Jr+CS3t1W&#10;CNQkWAtSz2mnf2ZpkT3VvvSQkKAMkUSW+hJFC4siN64xuxQyR9hLNJDMjrbsjPzntUslnbrPesjE&#10;gYwAeBVO3awS6njiu1LMPu7ulXY4b6O2nYys28nNKwmVJGxZttABCH8KwEhmh8F/FSdvFNzN9vt9&#10;rQsvEYHGB9a3nB+xanmM5xhT9aTUoYE+AksUbGS5EymXA7Mf6UpMpK5+fuq2dta/Hr4owwyN/wAh&#10;NmUE/d3c9ag0uK9m8U2kT28x8qdm8wHk1s+Jfs9v+1p8WLa4VmLSweWR7gVFA81t4rlaCVPug5Iz&#10;kVsNF6fU9Ni1m/ins7pZI9qrxkt2qW7ufEE2nWH2TwpHFBGud7nls01H0S58Z2M1x9lFyhGIyB81&#10;dDqzReTpKR3kYAi5jWkNFnwtD4mkTV7i6uEggjtiGY981geJNJ8nTLS9svEbyl78/Koz1NbP2y7H&#10;w1v4BeR/Ky5RG5bPr9KzLrVLa18K2kS2DSSblOG5zSHc7HSpLpvg5p0V4LJWjgyvTLfUVwOp6lO/&#10;jrwrCmgIkQvlV5T0xnFX2nmk0m1uf9ISEoNwJOBT2gsJtPsmS9tmU8s2RkGhIGy9rk1tBrOmrvDg&#10;2qL8h7N71iTqtnYXkViLp5Lr533EkDPPWobhJ01ONi/mJtwVY5z6c1bh1BWggt/7BiDopBZjzzTJ&#10;Nfw/a3E2jay89xbeZHbnAbHBrn9T0vUv7Lv7y301Cyb87T0rQubkW3g6YrbTq0s3zYJyas6XqVvN&#10;oepQi5k3gplWBFDGcx4ctL0+HNWmfWZd/wBrO6Nm5FWNYbTVWzWeVzK4xGMfzq2tvLF8efDkkeoP&#10;FYyqDcRA/KTWd44EDeKLuW2Vfs8RQKw/i9ahsZyN1Gkb3Bh0zfI0g+bd0FbdoFjsbCQyLIyRfuxn&#10;7pPWqVvsfSCxGRtGMU9I8NKRDL09apgJeRyyRyO92++QkMQeRmren2+nwaTaBtUDTCcMFz8wqKOG&#10;Y2N1KvmkIwLAirujW1tJ40iuJIyplYDax449qVtAOyiIuLBA1kCNqhgxq8yQ22m3gi0yOMmMYOOa&#10;wNQe7i8Q3Dw3CGFHTcEPQU+81a6mnsjFokvlqihnIp6WHY0LR7lkaV1jaXDDcOwrCuLBD4rt5pLq&#10;5IEu47gcVqyNBDYiVLxmLOp2Cr1xcefpkLtZJHiIYyMZpruOxgWdxdzfFbw6EhlENl4nsgGPG4l6&#10;/T28bPg7wS+3k+GrXaf+A1+YiSOPGvhBQsaI3iK3L4HXDcV+maOsnw2+GLkjB8Lwg/8AfNYVrfM2&#10;p3KDZ2r83OKY2zGcHrRyFfJyd1MIGXIzyK5jceXTKYH8NMBJU5bHNMAAhYmLJDUoA2udnpQhiS5+&#10;zSnk5IqVQDaxndgbO9MbBRMAnPUelKeIThRwKYhhDbCcc5OTTQD5fPY0p3bAMcZ5oIUZGcikA0gY&#10;YgdqYN23pyalwhgnwjjAquCBIuD3pgTryh5A4pefIQFT97rUYx5snBqbkqByQKQDhjYvzVJjjG41&#10;F2I208ZycDmkCHg8/dqRQDKOTTBgdUHSpIyD/CM0mwRaGAF+nFWIVJLMFUkdqq7m8xBgYxV2DaEu&#10;zjnaOc0imQXBYwOC4GEPFW/A0qD4uSwNGwEtrJn8KqS4MF0CrZxxil8Fjf8AtA+HkYnAhmz+VDVw&#10;bPWtW2w+FtekNyAg0a5P0wDXn3w15+BHi2QE5m8STsPcbq6P4g3Ig+Cfj0cgtZtHGf8Ae61ifDeM&#10;r+z34XOD87yH65rLns7dzXl91M6uE/6eQcY+zt/KvGPjrBM/7O/w0lWQ7Y9dcOB3B717GONblAHB&#10;jbn0rzH4zxyN+yNcShTttdXj3D13GtIkNnzdYD/iSWo2tgQrj8qv/L5ZyeazNNed7IIY0UJbJz65&#10;FXz1PJOD1qjIUnkHIximjkH5uc9aZg4PJxTuMn5T1pDJCR8hI5FSZyW+XjFRgHyWOeKQb8N8+aYE&#10;nGSQDjFJlflBU03J2DAPXpT1ViwywGBzTsMX5sScDGOKUbzGmJOc05QD2oLHziBEcetICTHzEjH3&#10;aOPLXmmYJjJA780vHJx9aAH/AC+ZEC4GelPIUMQJR0qBgCi9cZpMvt4TNAEvy7uHzkHNKDmJsyN1&#10;quzbUHyHJHSnow8nlenXmmBYBHc0A/vByMY4NRZzvAgJ5GBmpkBV1+c9OlACn7px6VG3DIMH7p5q&#10;b5TuO3jNDhdxOaQCRlvJi+X1qQY+fI6n1po6cKMYoP3ScUwFIBP3abtGwnAPtSbj5bfpTOSc5ORQ&#10;AxjgnpknpVmEyZjJUY3VWOcfcJJPNWo84Q5PbigC9qiO/wAL/Fm2JcDw1ccn/dr85rA3J1fxIqx/&#10;KPENzknt8xr9IJMt4R8QxmT5T4ZusD1+Q1+c8AK+JPESISCPE14GX1+c04WuY1DVXO3pzinjbvUF&#10;CS3f0piY+Yc9alH3ZSFyccVoSGEDKCDzjNPXzDM4FuMKRTE3EEsvOamjJ+1SAsRletNAbtp/qvuH&#10;tj2rYGPLGEPSues5GC7FuScvxkV0Uf3YzsOQo71k9yi7EQUU7T0pQSHlO1hg96bGSsOSgIqbcj2s&#10;n7vjPNQUQxu5uZgIwRVgD95HyeeuaiVcSE7qmyCzDcc44piY8ZErEMenNPBbbEMqSG9KhXq2eo60&#10;/J6jsaAJSPmY+WO3eoZgjSQZVuD0qY7jGvAqNxl4PlJxQBMMeSMRdQO9MLEXkK4baan2MYrf97gU&#10;2aEq0ZN4G+X8apEtHW+HyDdsv2iM7G6A+teghlX7ONv8NeZeGkji1i6ZS5dgN+emK9EiKsWPnkAn&#10;gY6UrWHE6nTpB9ogHmIBsOeK8V8dSpbftLfCafYMLfN29TXr2nB/tJJgBAx0PWvIvipEi/Er4Kyc&#10;4Or8/nTWjDoz3DTJFfw/FMuQXslPSqE4LX9y3mjk8D1q5o4Z/DmkQxonOnR/hxTbmIx3kimLkH1q&#10;0NGXgAkFvrU5kvV8MakI4nPyEKQeTTH8oyy5XkirMRxbzrjjyzSKOVt7D7as8N54dUqpOZSckZrz&#10;jxF8MWk1/UJbHWdP5BYKyYwa9ijuGh1KA8kef8w9a2IJ2l8YuwQrH5Ixz1pqVmKSTZ8Xal4Q+JFn&#10;fTbPh15wTI3xPkEVkroPiuURJJ4WvY3LcoFOc19yO1q3iDUovsCiMLznnJqOKDTlug39i2WRLwSo&#10;reM1bUznTu9D5H074c+Kpri1d9SSBGx8rRknn3r6C8EeA9B02ayluLpLifAJLJ8q16JqE7vNoMcN&#10;lbxorDeFXrW/G0L6LiOKPYsY7c5qXUSQvZq5XuVtYrW3W3ZTuTDcdKrWyuu4mfPXr2qaSNi0Bzgb&#10;qkm+zQ6ZG8t1Eq7gBubGc1kjVaER3G1vEIJ3DrmquwJod6wnUKM5zV4i28vO9cNGCpBrJ1d7WPwZ&#10;fp5xIZxuAPNMDa8OOyarbTAxlTcDcevGah8b6VoN944l3WUDBoF2sCMqT1qtocezTNKK3jiHcp2k&#10;5Nb+uWflvpF1tkkDqu3mhgmeF6z8OfHcKT3WjX8ksLIWMfmjcv4HrXj2sL8RrOW5iutE8TkhyAVj&#10;cgflmvtpLq5WwjVb+WNTCNw3HGKwbtoHnc+VZyfNyXjB/nRuvMcXynwjcS+IZAVXw94reRjjaY35&#10;P41qaH4F8eavr1ik2l3VpbNMN8kvGB6AdzX3U1hox8KQ3Emk6M5VfkCwKDn6imWqxqYmTSrcOo4V&#10;egoT5VojOblJnC+EPA3hPQrCzP8AZVvLcCIfvHUZB7mu5u5M7EhmSNcdR3q8zuzSiSL6VkXpiW5R&#10;SDuLDAzjim5XBIWNomaYK7FjGcmsspM1/Kv2diqzDmp1AXxbpKw3MhDRnMYGc8VqgA2OrSJBGAsb&#10;F2PRSPU0DNi1eBdLnR1+ZrYdumKgtmt5bDXArwHJ+XDZwRWDpV1LLd3ETyzOX3KrKnB+hqTRtI1S&#10;38W+LGS4lPmzBlRm6f8A66mwE93M8ekjDT+apOVB6irmnX0TeHw0emqrCUAkDbz3zVTU0NtpHia6&#10;vry0gKWblEdhk4Hoa8606+8SPpfw8d9RKWmq39yYpVjwMRnoDQ4N7BddT3i8Zl03SWUzZMGR+8J/&#10;TNcxb6pbW/iO8uLjUWRIyQwA5Fdf4bitp9AtZJ0c/uSqM5+9ism0Twi+vftBpdeBlQ213BsknbAc&#10;HrgGrcNDONTVroZ2papp1xpFk9vclo9xY4HLd6yWuPGh8N6hqMHwtludNhwJJ4pgSoHX5RzXe+Hb&#10;74L3CfFSIeBreA6dZRliHDGVWHzbV9Kp+ENd+HMXij43Wum3rLZS6Pc+TbzsSrtt+bAPvQ4lpnnS&#10;XutX/jz4ZXWgajNAkCTf2gxU/J7H61a1Sa/f4g+ArafXCbq8u3SGNeS+OprmPA+o6tafEnxPDJ4T&#10;aGx1fxBdKJM8Jh8Aj61h3EviGH/gpx4Ijj1O6kh023cx/IW5kPGa2jHZEOT6HZeMLG38La18OtXP&#10;ji8+1alrEMUdvIm5UDNhue1Zmv6lZS/HiXSLH4NajcT3GiRTPdxXZUfMuWJHYCp/iJeeItV8SxaR&#10;qHw7hUQTi4SffllCHcCo6jNbXgy10yPwX4u8QGeC4ur+0NpCmQWjVPl/A00hJsdoOipf+DvGCC4s&#10;HeyuVAVrgfMxPIz6ipdTttZtvEHwn06XTI993eKI4Fl3SbQerdwBXCta6joPgj9pG+bTdcvYEv4r&#10;iRIZWLxM/wAynA5wD1qn8L/Efhc/G+XxDr3xU1ybULmIokcsDGKCMfdVewIHXFNR1E9jovHN7aQf&#10;tG+ANLNnqccsWhO9xKSdssmP3Y98GoPDWm+MdX12x/4SDVo5ooxcvL5I2LDCmSowOMkVufEy98OX&#10;3iHwHr9lZQ3GnaddslzKqYYvIflyfQGsjS18f22u3moxa9FHp+qaDIr2p53IV4IPbijS+wt0dX4j&#10;uvBr/s+/DTVf+EEkl03SdRmt7e1ll3F3LFQSx65rz/xzceErb4bfCy8u/hzGmqNrFvJpEFqnKhjn&#10;DMO31rHtdN8SXvhu/wBEk+MsS6dHqk90ljtG5iCWPPtTtGudU1D4ieHIZtF+06bZ+ZEWlj5i2cDr&#10;0qloFhPGWujX/H37P2mLp15bT272pukYfKBkZOehr1yXxZ4f0n4s/ETTNJ2mW88IwJGiSgxI6rgk&#10;Y6H1rGm0XSLnw3451GyuoEm0zTnXHl8kOP73Wuc8B6P4LPwX8QaveaXKbqw1icSzvIS2WPHNDYld&#10;O5l6ZqWuRfGb4c3etaXG8dvfXizTSsGWWOUkHrwMCvQtZvFPhS0tdEvtOOjpI0sdshXKuxJYgjpV&#10;6DS/BN740+DGn3mlIY7xJ5JI1lyXReck544rm9b0Ow0q7/aLu9PkurbTYLIR2EZkLbmYYP69Kd9L&#10;obvfU8+uLDVtX8UWt/deIZlsNHvUUyY+VGY8AHua77xdfaVpPwftzDrunvrU81qtltVRIwJ4B7gH&#10;pWF4P1CzuP2YpfCE1mI9avNdluIXbgyYO4Fj7VNoGm+BJPih8Wl8VatHLe2ZtRaO03EZToVHHQ+l&#10;K99ECRi+LTMbH4btfeC7ax1e51CwKwRKMjcR82R69a9lfV7228J+NrCLxlt1O0XSzDGse55Vb7wJ&#10;HPFcJqU+ial+0h8PFsL7UdaurbTJ2ZPs5QJsHyEk9NtbGkC3sPBHxL168tbKbWJZJ4VRpQWUnKqA&#10;vJ+Wl0H1O7+LtzLdfszeGGWCN7jy7NmWI7mGMbuBXzd4i0/w7eWXg+S00hNkOhOLzaADJIVwCfTB&#10;r0vwJLqx8H/GttVS7WWxnabM5LZjl+YjafSuUt7vwvdzfE37FBJDA1ydszjALDrx2GaIqzHeyMD4&#10;TeIFj+GfxJ0V5J9K1CDVph9rVNxlQn5eOxArptS8Q/EG28AeJbKL476ndQ3F0ga3eDLOM9jjIrE0&#10;Tw41prev6v8A2/Z3bX94o2LgKgHoea9h/wCEc0SLwjeajLqulmb7Irx27Mu4Z64HU05kXs7IqfD+&#10;TVpvg7+0NZ3Q1dBcQ2ogMbsDkjBAx096e1rr1h4M8SiWz1W2ggnjKSktzuPGD71w0Pijxda614nh&#10;0bw9aNIJ18uNwCGA659K7OKf4u+IfDsNpNqZ2M0ck1nHBwsicqC/1qdSl11NpriW58BXMD3HiCwE&#10;oiacyo2LrAyuCeldbqX9tRfAD4fXY0R2tBqUSXkofYyKDhTn0r0TSdN1vUv2YrOy8QaDo1pqUWmM&#10;BNAgJRIh8hOO+OteEeItU1JtP+FWjS/EI3mmS6pNHd7U2BtnC59MVbTTsRGSlsemeL5pb2H9n20j&#10;1SCS3mWJpHRwwUAcA1qa3cJcfCr4keHm014hpthbPbtjCsxXjHvXCPp+maJ4P8EXq+L9VlGoXsYt&#10;bMqXxjuD2xXoV1qvhiPwn4umn0hJ7mTS4SQThmIHA9Tilc2PO5tLvLjwb8I9U1C2hN1pNpcRW7Mw&#10;OxXG3n618c6/Y7/jb8RhHpdujWuslpmXjfuOfu19teDJF1TxJ8UUvtVu4IFjWRLQqSAick/gK+bP&#10;iTpenj47+INa0XxPavp1zaulzyAYni4ORUXafqO/zPK7C0ms/iG96ulLJBeqqyJ0EZHf8ag8f6VY&#10;yfCLx1LHYf6RJaoybRzUNlr11IjWz+GpLmM3bCOcDaMg1uaodVm+BvxDu1eAPZ3dt5afe3IT8w/K&#10;trMx3aub/wALtQik/Yq+F9qF02e4tFuomgeUbgpJ4K9a4EafNZftE6KYtEvLazuFuTJGzF1Ep6fm&#10;awNY0LxTBP8ADXxD4Rsp1Wax3XsJudiq4GTlCeh+lev+GtX0q/8AhrK+p6TaQ6nHFgq5HDj3+tJ6&#10;aj2PMNNbxhH+0v4Sk1LTZ7H7LNd+THyVmVshT+WK6az17xrdfGpdK/t6GJGaYpJKmwH+6MnrWjdt&#10;ft4w8P3l9YpNHb3gC7eyk+vtXY61p3gy9tfCrraeYzKjwyxDY8ZH+0OTQ3dA2eexa94jtfiPq2na&#10;rpcUskty0cE4OFBJwvsc06/0bUkS/mudAu3mDFzsckoOoI9KseO9Hf8AsbQXgu55JYwjE9G+XkHN&#10;ei6DdLd+BfD94zoZBpsUV0j88qMUXsg0PLk1m4sfh/4lvTFeXc9rYFYI8HcSR+fFbvhHT9L1T4En&#10;Wb3ThHqCfaJZPmwUwCQCKj8bRaZZ38EltHCguJ0WRCo27nOBWToM+pW/jf4teF59aa3ub3w8s1vM&#10;q8MpXPA+lPoNnTWjaTqfwytS2nRoftEscmTyoBxnPvWdZ+EvCVvrVlNaa/q0U2SyyISqk9SDjAOf&#10;evFL248bWWuatZW/jkzWz6g5laIDOVPXj0r2Twpd63d/AXxU9t47j1aZLB2lhaERvbbBnGepqV2C&#10;SaKfiPXvDYutNtJPEEVjdR38ayPxh1zyfxFdNBcaDb+JybPU7d7O4soSSJg4zjk+2a43w74V8P8A&#10;iHQLrV765Du2oyRy2gkClChxyetNvtEsNG8WwCw0Sd7GWdBIDclypz2HaiwaamH8S9L1i91ecWGq&#10;GSxexLzrt6FRniup+At9Y2cWh2Bvp1kv0uI3ilXAVlJxjPrV7xRqun2Hw4sJY/CrO0l7aqHP3UVj&#10;82fwrmvGH22x8bfBa80fwULk3dhHNaCFtvlvjLdOtXB2T8wvpY6/xjp9ha/tZaSkly5stU0maK8j&#10;CbtjDO0n61j6b4ZnsfDXxGt7Dxtqhsr+djPFvOACeNo7YHpXRWesPdWOkXGreEjDqc8Co0cq85HT&#10;Ga3JriKC1kT7DcJMINzRlTjB6Gs7dyXqeDeIbDxrofw91lU+JmoX2mXBKS2soO6ItwvPpXk+naJ4&#10;8t7W8urfwrqRXf5rSxn7oPIxivadYub7UtH+PMD6wnk/aYNuP4NvYCum8I6rFc2Hw90K10KD7Q9n&#10;JH5mMhwBySarR3sUzz/4cfEDW9H+IuopqNlfXFrcTKlyrZO0DjPsa+gtT8RahNqml3PhLxmbyBrX&#10;dJYSREeWx9W9q8G8d+E9b0fVdSvktIp4JpCZdqfcNQ+Atd1Ky+IXwumkki/s+XVfJugFHzBzgH8D&#10;SUEwTZ7Z4ZtvEh+NU+ua18SZxdNpVxEbRSRGgcYHscVNZnVdI8GfGeNfFtrINRuZ2aZX6784Gfau&#10;o8T6NLN/aUttq0LwvobSbI3+e3JUnkDnB7Zri9C8D61qH7P/AMPp4PiXfHfq9yJ4JCx2YY4OTRTS&#10;V09hOVzrvDnk2X7Iel3+taRamO11N/LaTBZ/MPByetdesvhr7N4Snt7nTTHcWW+R4mB2AjoQPaua&#10;vvCd83gnwXpWr/HiGS1DARWgUL5jdgSfTtVu30bQfD/hvUIvst+Z7iRAY2cvtTtgduKmyQJnJ6mu&#10;u3njLxI2gi/kjsb+NnaElATnngda9S0zWbcx6e114ZuY75tGaGSTachiMcVYtltNM0XStQs1gNvf&#10;WxM0Srzux3rMS4aXVzesbKNIopWaMKOBjPNUkrAcJo1lruiaj8dbi80W8lttQuJWF5ISQA/QZNWP&#10;AKNYad4mksNPuj9qvZpZShJLDOe1dbdT6hf/AAE1ia98VQz6ZeagRBbrGAybD2NYWiQeMTf3J0Cy&#10;ENvbWRR7uRMqm4YxjvRsLlOo8N6JFeWH7Qms3gsLFNQi/wBHmlUDmIckA47/AJ1U8LNoV/8AB/43&#10;WqeN7aaYX21mc7CNh4IU9RWDaX+u3Phz4laVqmumWXQrsl0jOwSmTJHA7VBpvhyKTw1bakYdUtbu&#10;exneOGJiNu0cEqOuaTQx3hjwxbQ/GrxJr9/42tbs2lm0cEDxBVRWGOM/zq/q+mfDqez1GfT9Cv7O&#10;9CTtKSS/mM2T+pp3w8t9Zu/hL8ZZtZ1fVH8rxCqQl4DHtUN79a57Xr3xSvxdhh8P+EbeeCyijF4H&#10;GPMZ/ukH2pNeYkzU8P6f40/4Zp1WysPDq2ck91PLc3Mr+X90naQOOtb3h7WvjNc+CbLS5vhJZ6jh&#10;zG1y8mwMF4B54rbj07X2+Hdn/bXxIZ5ZYVkW0tl2eVjkKSOT71qaPoHje7g0i7X4taFp1kCfLijk&#10;G9Qv94j196JOy1BIwNW074vf8I3cWp8MQWFjLPG946z7jIq9ifam6Nb6d/aWvSWuqB3GnbGYdCwF&#10;em65qvhK08BSWWofE+eeSW3MUYjQtvY8dRxXlyTaTpen6NEdMKLKzusjtjeDz1NQqilsVYr6FBZ6&#10;X4Z+P13L4hgur2/nKpanHydh+VL4ZsVh8NW1zfJay7r1pATICeucY9q2dJtvBupa/LPaWz+f5Tec&#10;Cx4A6nBrySW31tv2rtag07xdrE2nQXfuYy2fmX0q1qB6Xq7W2p+M74iGWOHyVCxgnoo9KLDRwNP1&#10;iaC6VQbd12kYbpisDXovFdh4j8M6hFYXzpsx5MUZb65wK6S7u7z/AIVr4fvpLiWGW4T5YSCpT6ik&#10;/IR5m7Pp2qzWuo2t/JayeII5C/JBAYHPPpXvl5q/hPVfht8UWt9fle0sdBtjbzlCu1wvT6givE9e&#10;1/SItLjtpvDF5qt21udkUUGSCRxyK7nSpLGT9krRtNk8HXGn3N/d77j93gqAeAfrTkr2YFfwL/ws&#10;2O+8aX9p8U4LiO7LLcwSx4EiL93r6VR1qfTZPHPhw6jrkc00esKXidwFBz0weK2NKt7/APt+7sbO&#10;/nESwpu2kgLgdc+9Vbq1+Esfi/Xx4i13UGmS5iZDEpPzKcjpzSk7sD2iz1TSl0qKafXbS0t00tVE&#10;SJtG3HoK8y8WeI/hUmgazHcXGu3FpcRSf6K+4ea3rk9AOtRapc6PqVvbnTdUvHtUjQfvIyh4+7wa&#10;4bW/DMFzcwTar8XbaJPKxFaRWwO4DtkdM0JoLF/wZE2s6T4YXSLS3msrPU2DSSAAWyk9M9+OK6/x&#10;muuaZrfhr7J4+sXtf3SzWltjKc85I9feuf8AC+g6pb+GdWis/ja2kaZdOu63t4wXkx33ds1095pW&#10;lWXhqU28hvJHhJnuby6GT6HnimNHCeJV0yPX/DbQa1rNpdX0KtbTCZioYDLHb04rqrC1muvDCw33&#10;xetdRBRN8kAWKTaOqnbya5+3PgS68QeCZNU+LFystlJN5VqlrlcHrh+nSte2n+CZ8YzLpnijUre5&#10;WOQu0jttOOp2ng4pWHqdLqVxYR+D9EtNN8MRW1tbgBwOWc+pPvU2nz64nh3X3g8KaPbSGBWS5lwT&#10;JgdMHkVz9tcaFc6B4wu9M+MWjaksEbmSAYUhk6jFebXfjCe40U77aW2IumjbDnC4OBxTSuTJ2N3x&#10;L8SvFEGgX9s9msT+eIZFA4eNjhz+VeGa1pfgi58Y6XNoljqAjOJZ1kmOPNblv1rutYh8Nt4B1qa/&#10;8S6S7SaXI0OXXdu25HHWuM8GafrN98K7ZoNKki/0yVXuW43DPy1SjcPMu6bdXi6xd2reHrCMwqiw&#10;zqBzn1rYAUeMZ7G611hcXNpmAOeCew/Gsu90/UtKs7me4V5ttyjtg54B61dnv/CGtat4b1Cx1Vhe&#10;ac0Yljddu76E9aS0G3c0NIvIdNuvFcGq+BorSU2c2xkAO7g7Tn3rrfCNyt98BbKR7mNh/bE+Nz84&#10;DHr+FZHiKG2uPDmk3b3EUsh0/Z5OOQcetcZ4fl1iz8NeNLVvhVqqwvvdLjzCAp9hSauK99zuHl01&#10;fj/4HSSC3+yNFIjMBhVOKwPFlvplj488P30LxTRJcuUVjgrn0+tcBY6xrt14wtLaXwvqCbdZ2rOV&#10;O1Rng5r2DxJ4fmfwjo0s87TCKzRt8beo9BTasCWpnjTdJ1v4Y+JpJIbWC7bSJGhbcC0ZAyOPQ15L&#10;4Hhvk+HP7SmlXBvw8/iW2EBDsm7Y3JDccD61n67P400jxpa3enX+oyRyadKhgOcAYIJxXo3ha+0q&#10;7/ZJ8PGfSJ2vzc3IdmiKMSxPf2pON43G1qc34kgttM+Ivh7UtP8AixBdTf2fGtyiOGeMBeQcdcV1&#10;2n+NNbtPg/qWov8ABqDUNCmJj+2mby23NkN8nfB9q5dtD8K2Xg7VZ4dO1AXsk4aZ2ZpNqnrwa6bU&#10;rPw1rP7NF/pFn4oSCOLS94kC7PKdVySU75ppq1rjsrI6vw6I5vCGg3Ft4Sigs55/NjUy8YY5NU9b&#10;1rw5B8a9LtRqNkspkiSFd4w+7hhntSeAtN1Z/wBk3wcz+JZZrWFbiATrkE7eM4rzqfwc8/jXVBP4&#10;tmnY3xkiumbDKQcrj6Ut2I2/iTo6DRPFv9nWcgMsUEyRJKfmYYJC/jWXZNJH4F8FarPpciXTJHHL&#10;BJ/yzI46n1qTVdE+JLeHrd7f4pQXV3ZxERwyHGU7A+v41saBpfiS/wDgprltrWnWgmFwGUpJjO3n&#10;8KeyGi/f6zLLZw25ktjutFIVgCK5DUbH4ianYqk2rJHpEEmRFG2N+O3FegGw8MN8M7sNokUdxCFU&#10;SmXGMD196S+guYPhj4ceG4k2PEWdVYnIHeoVhJ2PO9FTWNN1zxQ9t8HL14bloVllW4ztVepC+4rO&#10;8dWLaX8Sfgr4h0ubW3W71SNjbxRs/lEH58kZwPWvR9J1K3NtI0U9tIjWzKXYjCHoc1DpWukX3jWw&#10;ikspVtYnW4LQBwol9PSqT1uUpanXXel+H7rRrLW11LzTe6LBI7r/ALIyQfp0rj7iDRLi1vmt9JKq&#10;Txk85Hf2rV0KUw6NZWNv4jSWATTMEOCPmPI9qoSBU8QausQVFEvzDsM1GtydyzoeuXWjeC/ilK3h&#10;+4uXbTRHGhOA4Iwfyr5E1m6t5/jP4tkPhqGEXGpO8aIeFJ5NfVt+9sfC+qxvJgNpExVtvGQPWvk/&#10;TUE2ratLK8Rlg16RSGPLKW/wqvM0gr3PorwfFqEn7LWpJpsELXY1SF4YxJt3bWyVJ9+ldxrH/Cd6&#10;rdmK51+LSohpEC3VhCQ5GBg/N/tV5p4ek1SCLbZ6DfRQPGmEycE+ua9V8N3GjW2qePE1LXJDqt/4&#10;ele1LkkSFFJA56YqW+pOxjW8GpWOjyWdl4KvLm38zLv52NvqafM9jceHvEUMMM4aOFS0YyRkdjWd&#10;pWt6l/wgOjNPqrm4m1a7iKeXgn5iFq9pE17p8njW2uvDyC4uB5iN1yp7VLGjnX0e08QeG0tGuYtI&#10;vrC6DWN8CByOo/Gq2taJ450/TPD7XfxNi1BSAhcJtOB3z3/Ck1i5tNW0y4sdNlubO4hvv3m1tjO2&#10;ex61e8GHxFe+KfiHoeveM2lbS9IDQBj0XGeW70/MLI5zbqo8UeEYoNcnujc3CBbfycgHvz2r3dtO&#10;8Ry+DpIv+EZ8g2+mKUlE332xwPbmvP8AR7DWJnuZ9M160tUtdSkXz2jDnAPIH1raudY8WpPcwC4k&#10;eLADSAkbyOtJNXGnY4fwVe6/aftia8NZ8P3K+dp1yZHfJUCMfLhj6ivYfC+safr+q+KntzJFb2er&#10;yRyqWyeGIzj3rkBd6ZNb3KX1siO0W0Pt5OfetLS/+EZ0Lwd4xubLTorc3NjKXkDZ3Njg4+tLcV9d&#10;TO1vxTbL+15oGipbrBZQaPOxuGTCyuB0BNZWvWc2s+B/CWoQeHIJriz8Tbl2yDeoR/zIIpZ28Jt+&#10;yb8KdT1nTobq8u/GMyCcYRwHc459qsa7p+sadq/w6n8PTTSxixVp4PMyCHGRxnmmtBFS0/4Tm5/a&#10;K1G5HhzQ47U2Fss63NwqkFBxgHk81peIbPXR4x126SCxuVvIIxqFolwCJkXoOOmBXKatBFenVBea&#10;hrsWpmzLLFAzLggZ6LWFb6D4m074Jw+K7P42645/tXFzp9xubdGh+bAPfAp7lW5jo7jQPhdfaXKT&#10;8KZrf7Mm5ojck+77R2zUnhb+xvDfxNsNQ0mz1BPD+twmF4I1MjQzrwCccjmti9m8NTaH4G1e31C4&#10;isdY8MuS8cZIjlCcgj3NY3gO81bTfhr8WZLpF2z627aUZogygZ5baeBmje4czsdhq+v+KY/EWm2N&#10;1qehEXcciK01spfZJwOW5HFeZ3WneP1u9X8LTeN5Lbw7PqIuXkiT5zznAPUZrrEtdN1vQvHVzceI&#10;ZTqEWyW2l3Y2MnOAPQ1m6b4j0mXxDpNvqkF3a3DDyWuHUlW28A89M0rXJSsWYo7y01bRxa63cSQw&#10;wqESRyxZV9z7VB8RYYLj4cfDTWbPw5NFdxeIIJBLAOVKNls47HFdLaWMaeKtW3kPbyRZhmzlSG9D&#10;WPf3euW962l2fhyO8VJWeOOXARwevzHimnYbbJ/Guq2Y1f4Q6xPZ202nal4Vt4r0GPlJVXqawYBp&#10;Fj4N+MdxaauZ01WOA2uFysPH3fY11NxHbX/wY1S11PwbbWQDqpjDhhEx4BBHFZGmaJrej/Az9oyG&#10;70+3uoJJ7K40uaNg4kRcEgHt6GmpaA0YUTQR+C/AcV1qDi+lt5/9HCYYgjj3pNbudTu/2fvAmkJp&#10;93EdPvJ3lmZyCd2cDNWNDN/4g+OVzr6+Hkto9H0H7PFYrzvYjG41b1s3b+H/ABNbNp8KSKsjvIOG&#10;buBj2oTEyHwJas3g3xZFeXM80j2riIS3BOwgcYya0U1aLR/h34QS48LQvqDX9wsmyDzD5eeDgc9K&#10;k8Dr4Nuv2XtSkbxH5eq2l9P9ocyYK7fujHU5rqPB9z4bW702/uFhMx8xJJLmDcFA6EA5xUyFJvQ4&#10;LTZPDbaZ8cNYTStYlkSGJrON4ipVm+9hccYrlHudRu9RsXXRbnDXyYyvXnp7V7fqLabd+JPGM1h4&#10;58NMIZAJoI40USZ9APT6VHpsGmxWbB/D+nMz3K5bIA59KObQfQ5PxYnhUfDzwfFJooE7QxDyxJgJ&#10;J2+b3NeU3PhzxDD48W8vZNSsWCRmGDzSwdT0Oa+h/iJpPhs/A040cGX+3LCVJA3+q2sCfm9K5LxD&#10;e2+o+OPD0MSzyRHRrSNHVcglVAODRHRDTTRydt4c1WXSPG2qM17NLBbI9tIjfd2jJ4FbOmXvii88&#10;BaZdz3U0kcVvLGUZP7vHIrqLmbWdG8J3MkM0bqbPa9o3O4EYrD8P+JfC1zHqmlS6VeWtzJFI8ISA&#10;lCep5HFNW6D6GDo9noMOneMtanmWE25kLQBguSen1rnFfT9cNwk/wcv7hZL4iC7ExUL/ACziuhl0&#10;yabTvGjzLJPbm4J2Z2gAfzrR0gwT/D3VbXTPEfh20ubJT5MTyKDn8Tk1SXkTc6+LSvCmnfCfwLp1&#10;34o1pGudLnW3RYXfL44BbHHNfP1ro9zD8fvCOm3mkF1urm6knjkHBjXlfmPTNdd4h1L49aV4R8G3&#10;a+MtC1SB3l863a1U+QF9G9/aug8M6na694W0a/n8MhLtcpPIFwYT9fShXSY0yODRvCEK3zpPLZbk&#10;k22qPu3bf5ZrM8N20uqax46tLfQU8i01BDcSnA288V2UVt4ct/jP4etrrxBMUuiPJcJu3nPIHWtX&#10;VI9K0n4i+IbbSYLaOTUhE9yocDO3oaltAk3c1fF1pLf/ALNd1pdxr7gFIVtZs7dpXgVwF/ouu/8A&#10;DPd7pRlsJt8UKGcoM4xjg+tdH4tm1J/hV4UJ1CVX/tOEuFGAEB55+ldBq2nT/wDCvotYsfG0dxpv&#10;9j22+3Xlo3A+bJFJaO5KZw1/ZaJD4J/Zm0S3tRc31tOgx1IB+9lq9D8QjVrLxt8DJoRYtZafpLLd&#10;tJMOUYHcAD1xXnvh25t1+M+uXbBmWXQJBbTFciBgv9TW/ZpZax8MIodZbVYZINQui17BIxYx5P8A&#10;AOvFDWtwjZXOi17SPh+3wn0nVtHhuk/teUyLMkpKl1PzDrgc15D4ok+ICW/hW1udbmnt9Qs2SzhV&#10;SOFGD9a9Ggl0dPg4+laX4jmvdMtRJ9mE0ZjkVz1wDz1rlxeS3P8Awpn7fHLB/Y2ryfvimfMDngYp&#10;xVmr7BdrW54RAviLSvFaufCE9uI/E9szM4ByC4/KvtJL3Tob3xbrEZ+a48GWzO7RFgrqmRx9a8j+&#10;IFnd/wDCXXnm+FljttXsYHspWGNxQdQD0rF1c/GC2+E/hOfTvipZ3UFvAV1OCe1CCNMfKASOcjin&#10;L3nsVF26nffDr4k+NLPx38X559EN79s1Pyze21rtEKA8ZUdeK3fGXhjwxqWtWOujxFFHcXjAvM4G&#10;AT2OelZXhJo0+A2hX9v4V0+Ce8t5PtUJUMA3c5/WuAhk8daz8VPEOhW3xLIsYpyxEeMrnqAR6VEY&#10;2HKXMrJHaweGPD6TX9jH4it5bxtIeTcsgPIXI6VU0m80bTvgP4lt7/VWW71TXyoQDawMZwoJ61a/&#10;sCVV06LQvGV1Df6JGx1W+kk3+aG7c+lcf4i1j4e/8IlPDfz3VzqiXYFuY4SFaTPJz061RK/I9w0P&#10;U9Dawsk1DTdJE0lh8jyhThVHHJre8OR+GruX4iMLjR2iXIl2uoBH4dK+cfDV7pV18QvC2nX9zIs0&#10;tk7LCsmSVUZxntxVHW9YtNN+IHiKPTrjVLO2u9ViilQyHD4bBIovd2G2em6hB4QX4lazY2GuWcEh&#10;ldlJQSZPfH0rj/ExittM8NGSze6vo7thaXYj2nnhhT9e0PxTY/EL4Oarpgiu4/tNs9zvkwFR+WOT&#10;14rrvHKacnizwJqU2qaOumQm3WWJWUlnk6478Gp9Ae3meaX1hp13YaYZPFptLxZopvL80DlecZz3&#10;r2y1uPDA8L/DTV7/AEvRBdS2RijhRFJfyxjdkcnpmvNPEdl4UfxTeiX4Sar9mS3ge3uo5WBnRhk8&#10;dsCo9cRr/wAPfCWz8LeFNUVtNgdYknJHL9eW68+9G4K/Q77xlqnhlfhBfarYSwwajb3cfkOEw249&#10;q6ZtRu5v2dvhXfay0El0+loL8kY3o3IOPpXlul+HNXvDouj674ssba8juUmmt1YZfByB/k1L4+Tx&#10;K2veH9MtdQMcYtRHy2FYAYFNK1h7j9Mt/ENp+05dL4Y8UmHTtWs/MW2l+dZmH3tp7YrrE1KWLxB4&#10;nXXPhbLpzQQyN9r++tyB6CqljPoWlfDz9mqO48Q2i6vZR3JhVH3M+7O7IHOBXbR3Oh674Zjf+3Em&#10;a3jdZzLblcE9RyOaHbsTqzxnRYor/wCJ93rsNz5lvbpcxWjeVgKCfm4rndQsdCXXfGMl54K1O/il&#10;nYxjzGAVj1r0F7p9L1HW9OsfB0NyjSPsVDgDd1PHFJDFrzeD7rd4RhZPtQY5GSoJ5/Kn5DTOWtdK&#10;mg+CG+xuYrZWutzRM/3Vz0qxc28cPh3wzdWtvM1xJGFYbshnNZ+uSWc3ij7BbeLHiZbPLxI3fHoK&#10;2dKGpwfB6FpNGku3hkkERPHI6c0krDNDw1oXjLTfG3iLWNS+wRRXWivHJCbkZcOMKce1crqVheR+&#10;Gtdsh4lkkd/EyyJGz87HfJyfpWVZ65dav8TdN0jVdO1qGePUVMTwzs0QAPG4jj867TxMPDVn4mvo&#10;LvUI2neK3UN5oUqO3emt9BJnour/APCP/wDCvvhrZWWqaMr2+iRLJGsS5dyvJ3exrMg0S10260u+&#10;ufGro89uxuBngL2+X2qppFjpN1caIscl1s8hSZlJbaR05rR1WPQLbVZG8Q/FWaOLAFqhiJ83HQCs&#10;5bj2Me91TyLdprW1vb2Ca6Kxy4KnryMVfsZLFLO+nmt7m2Wa3B2uCadZz2eo3enpYaPaLaQXSgHj&#10;J9CQPWu78RaZAvhWyLWcO5LNN6gdQRTvYLHyt8Q/EItL23trTSXlS81mFfOJxxuGeK8+8eaZYwat&#10;oN5EstvNcabEyxno5I5Oa9R8fadYRXvhO/PhVrqG3vwzL0wc5FeWeOdbttWsfh7GNDeJ7a3ZfLxj&#10;I7c1bumipbH6YhZCyZx7UuCGf5vSntu3R+mefak+XOQTyeK5xic5GKB/ESDS85Ub/wBKUbsdM5PW&#10;gAydqgLTSTk4p5zgc81H83nJk8YqhjuPIHHOetAzzyelKD23cYpoxvkz+FIQ/t0pf4TzR8vl/wCt&#10;GSelB+tAC8ZGKXq/WlAGAM5puW8xsx4xQApA3HijHycsetM3Elf3dOGSwO1cAUwAZ87GOO1P4Ab1&#10;oG3bHz68U0n94PloAO44p21SY/mPekB+Rfk79KflcAhaQhnGcAdqdwJU5OTRwC1GBweCaAEYLlsd&#10;c0DG080pzvTIGeaMJuOcigBQBt/1nNGOTzRxvXjjFJlhIn7v8aYxcfK3yDinEfI3HaoyWMvXHFS/&#10;wUCIvnCj931NL83OVxTsNtbMg4pPm2P09jQAH6UnO4c4pMMdg4yKcQcUAJ34kxTs58zPpxSLjEgM&#10;bZ9aUAbFzQAnIC8UpCYY9+1GBlOTmhuoPPtQAnzYU579aVQfPPA4HekJOwA+tOGcdxQAHkNxSKI/&#10;LAMx+9xStjcvHGKTI25MZ68YoAcwbfGVZflFJk5OQBR+84zEBkevSjA2R/vc8c0ALlhu+UHpSHOV&#10;6cUvOOnSnJgxSts4oAiB/wBI+4cYpxKYmIDZB4oA5bEnGfSkPEsfyjJoAeSubMgnnORSHo3I69KO&#10;NyZUUrAAghaAG+tK2PJzkfeoONw4OKRsbF/dnrQA3+Lp260/+H+VNx+7Q7utPRvmmPlnjFAEeDxy&#10;acR97mlbHnHtxSgc+9ACAfdzjgdaUhd2Q/6UDOBzQeT0oATjzAdxzRg5kOOTSkfMfSjjcM5oATA3&#10;AZJ4poMm4jyh15pwJ80/vfoMUHO8knmgBSBsYFjjNMJfdjYBxSk8LyeTQwUj775FAC88fLS/LuBJ&#10;PWkGNqetJn5iShwfxoAeoHnMPPbG2gYw3zHrSDcBkqAcdKZu+dM55JoAkOML9KYSPWnAnd96mENn&#10;Ow9aAF53L8tPOME7sEUgzt5PGKBjc2QMY496AAhd5pCcleDSnGeaP4z+lAB2PFMYn5uKefvkH0oI&#10;Tyzz+FACLyO3HWgfe+8MA0dETaDknmlcJ5a4hwc84oAXOIn5BNLhfLX97zjpio8/vDlD0GKXJwKA&#10;A9DS8YHFADcYXoeacNuBubBzQAzgSD5KD0anNguPSjs2RQBGAN8eQRg04kEOQOB3oON6kqM04qpw&#10;M7c9KAIycnODU2f9FbpntmosfvG6cVJn9wRtHWgBvOFO0ZxQT8w+Y9KOcjjtSMMkHPagBe55ppAy&#10;STQc71GKXnnIFADgeDyeO+KhLv5oxnGamH3owXJAHTFMIG77gFAD8qSee1JjG6kH3jR/EaAHY5+6&#10;KX5cfeFGelN+XJPegAYncoHSj1+YUKCV+Y9TwKGXB6Agj1oAcMHPNMfeBHyM7unrTgR5VB8oPGd+&#10;Gz+VACYPyHbjI5pT93hqQkmY/MMY607Hzr0yaAECjAPOe9SbYdiklicdqa27CjOT3pg3dDigB5C7&#10;wQmBSj7xOT1pUwRJkelL83ncAdOlICGTJeLGevNOCrhzuboKCSWPrmlydp4oAABkAdzTiqiT79GQ&#10;GPNMOSSPLOPWgY0sdxGByOtNA+TJJzupwC+YuSc0uTuIwOtAh+flXntSEny3wopi7fNIIx071IVA&#10;L8jp60AMy25RwP604AFZc9qaMkxnB4HAp3OD8ooGQASfbBiL5anBcFwMdeOKXj5vpxSLuwn60CBl&#10;yjZzTQjrbvjmpwBt680ZYk4FJDIsN5Y4NALB2BHapMsA/HaoWLeWcp3oAkzmP7hoOzyTkNw3rTgc&#10;WsbGMHI/KkbcWiwOPrRYBwZQU5/hpDglyTzSHOT8vamZw65U0WARtwhcdD60RZCHLljmnclcE85p&#10;ARyCcHIoAtKrG0lbjg81WBJlB3Y56VKGIinAk/hGB61ENxxuixzQMsDHzExZGPWmfxN8nAPrT2x9&#10;liG089abxn7g6UguNPlGQfvsHsDTuAX4IxQAhkHyDr1qQj5ugpgMBXkn8KCOevFNAP2j/Vt+dSkH&#10;yj8tIBABvXAPBp2wfOdzZxQDiEjim7sqRsI96YCEttkGwnnrT+fLOT0FA+6gpTnDduOtIBuVz169&#10;DTs/N745NIVQRJ+8P0pQe/tTEHc/eo4Kdad8xWM7RzmmHPmD5MUgA7vMTB4pwBy+QegpeMc4p3Pk&#10;SEKKaAaAcnANSkfumBznFRD/AFYO4ZFOBJQE5zQA3HXB5oBO8jPOOKk4GeaZjMqGgY9B8wBYUgw1&#10;xtz/ABcU3B4+bmiFSLuUl8cGmBIwTzsbiaX14pyrH5Uh8znfSd+aQWDnDEL260g3YJabJzwKcMcc&#10;UhwQM54pgJjMgOT14pTt3MQAOlKAC+N1JtOD8pFICM7/ADHGO3WnKPlbMnI6Cn7flGFJNOVJS6Yt&#10;Xz7UwEIGz/WDkdKREyZAIgOOpq9HY3bMCUIHv0FVdSv/AAdpunXM2p/EXw3Cqx8r9oXP5daaXUFF&#10;vZEflyAv0OD25q7FZ37W0ZFu4UtkseK8I8R/Gj4c2EzppfgPVNTkEhAYEBM/WvF9f+M3xXv551tb&#10;bSdLgZSFSIEuB9acYuWwtj7cu30Kzsrme98d+G7ZEiJJmuFH6GvKPEHxd+Eem2V0tnNdaxdIxAS1&#10;UBM/7x4r4O1PUfEl/rV1Lf8AxD8VXTvISVe4fbz7dKqwW4Vi32YAk9euadrD54rfU+kfEXxs+IV5&#10;abdJ+H2jaUhUjzZG3yEfTp+leD61rnj3U9Zkk1H4h+JpmLkkfaG2j/gI4/SqjRI8fzeYCDwQelII&#10;lVI8btxPJPOaq2hnOtfZWI7SFzcXBLSHkcHqfxrbhgX7VkSODgZwagtlYytt2Z2d60bMsL2VWi/j&#10;4NXFEKTZqQx4hQiAe5NXFB+0riJMBepoj3GONcqOak2xm4ixcbfXHSgzluDpG1rKWhGc8e1Qon71&#10;ANuARz61YIcPMpPbrTY1ClF38lsg0CLSNHFcxO0GenGKq6nqMqLGI7Icuu0Crb7jLbKxUZHUiqUs&#10;AOrwR+VkCQYJ7UAQXFzdzRaSZbNeAOa0yZfsdoAcZA3UlzCn2iEeXwqrx61Jj9wB5LBQnJzQBYgj&#10;kaZ8yDcCPwrfFpN5C+awGVBX3xXP2LAXUg85sFhgn2ro5J55bSTmXEaDBxTaEyC5ljH2YKswHRmB&#10;rQifS4dNsWkuXLTKfJ7/AFrLh8+W9jiNrGVP8ZOMV0llYJ9phlu7NWSFCIkzxzQtyWYH3rq/8uVW&#10;ZnBXJxitiy83yWE0asyDkqPyq1Pp+ivcRyrdiM7ySFPSq7FIb8mDVkIdMEHnpVJWAh1J5NlsrzMA&#10;VOARxiuYvZL0aIPJhnwsuVUDNdLfPLNp+lmS2XMch3YHUUW01sJgkelJ8yjhh1pMCpZSat/wjbys&#10;soDhd6lOmK6NL3U49PsFhu4AZVAOV5pz3WNGWEada7CpLHjiotJWzlvL2Rp8NE+ET3oAlexaO4ea&#10;51vcLlQGTp1roNLtLSzSxjtbS0VXRmUSEAc9eTWRfTRPexxStnbIuwipdat4JvDelI+uMpVAVCSY&#10;Oe3SgbK16zjxLduxiYM5GAOK6rS5bX/hBNbQeTJtTKndyprzuG2vktnlbXsqGAweTit63tmWx1Fo&#10;tTlbzYgWAPFMRGfN+3385vZGlLnac8LitfTgbi0BmlDOeB2Arn7fzv7UnjLOTvxtAzXU2qwxkRtE&#10;FZl6ZwaBGlbaRoyalHMbjad/TfU+pyzR3sQiskaHy8ZB61FCtvtlEk8oIB2nNQnzl2kQ7kWXue1O&#10;wzPkf/iXXuBzwcEdKYku34d+MSk0cs8sPIIzsArevYLabws7RAKSq8Y6nvWNGttbWtwz2Aw9owbJ&#10;9qm1mVHY+E/EYg/4an+KD3VsWuWuYWhLHjaam1Oxji1LwxNbazFIbi1JMQ5KkCrPxJSKX9pKYQwF&#10;JEtSWIH3gegPuKwtDLHxZbmSWbegcKGOQPWtGGxag0y2MsN9PeTIwn+ZMelbLRaZNqFyYtRmQ/Zh&#10;jdTtXmRtF0+FLjb85PC965yGTUTfQh4cRlsGQccVO4kx9vZ3K69qssOuzOSxyrHjIqZLHWpdSgll&#10;WA/vuPQCrk9rPFdaPJHqA8uTkgHrV7dKZLZUvSB5ZJOehoGSXltff2RYwNOgVyOFFZLaXqNtq9oT&#10;qc6W0mDzng1qB9T/ALPkeS7mYxy5AK9QKytSvNZurrSw+qRxW0TqWU8ZxQLcnuhbmeyRtXVSeFJ7&#10;1Zg0W4lgvJP7Zh3MoMeDycVFHpo1nW9BWHxBHbRQQkvKerY9KsDTfEsHjHTZLfxJvgSTBAf070XG&#10;Q+IItRs/hppV1Npjv5V0iNkfdycD86yITqbXCSJoZj3pGTtHWvQdfu0ufhje2V1PbmQhCgCjqtcl&#10;BPqi6dE39nuQHRS23oB0oeoGhsuJHs1OnsJPJwCeOtU/Euni1+EssTQiSWY7mbd92t6ZbmWztZTd&#10;W8TG2zwRkVzniK5mX4cQNJM8hRsYPcetTYo8+sZ7i3gsUbRZ23ygAgZxmuquISliZGv7ZGZFMaEj&#10;n1rj5dQkjfw55RhaMuScjof/AK1XHNvdysZvEUy7UB+U/wAqqxNzrGlm/wCENuM2SKrw4wo6n61z&#10;UF4sd5Zo9xKr+YQGA9elMuNUuE8Km1hm3CNSFdhyaqWm6WxsJJJleVLobVVeRzSsFzqWF7C0MwuG&#10;PnQk7HPX86s6feCZrKNruKNmucMmztnmrUUun3E88FxYOHjtBscdBkVlW9v5Ou3G2fIWRsEjoDT0&#10;KTNjXJrGHVtNS3ulf92uT796qX2ou1l4dgKg5UkEcdKqR26Nr9+/2oOW6Z7GpLi0P9nxblxIJchv&#10;7tJaDRsW32P/AIR8ztORMur25CH0Br9IdDlS4+BPwekDja/heE/iF5r8vJmuBd+H4tkjb71MMBwQ&#10;Otfpd4KdH/ZW+CkqsdiaJjn1xXPW3OmkvdNN8+bJhB971pjZwcimXJk4KMM7ulIpkKsX25wOawNL&#10;i92p3G9vm+vFNONrHPbilj4ikJ20IBNy/IMjr6Ujbtxy3bgCo9y+bKcnJFBblM5piFGcLzTxg5wg&#10;6+tN43dKdHtEhy5xjrQhg8seXi8kZx1qEpttui/f61K4jyzFOd3FRtv81P3Z2kdaYg+TMZD9cZqX&#10;JCyEMvaq5++Bx1qRceS/zcZHJpAT5b93849+KAf3kYzwaZgEn5znFLhtkOV6GiwE+TvOENSp1Jxi&#10;q+SHIHpU8QbZ/qznNSxkyjEhO3v61cUDaf3nUVTAG9t2c4GMVaTZtUZBPY+lSVcRt2G4GCKl8MGK&#10;L4++DSJgWdZcj04oIjIl3ZzsOKztBIX9ojwKxlb57xhQDOx+LbhPg9p6HbmW4b8ateCcx/sw/Dkj&#10;lvsz4981h/G9wPD3w6jR+XuQNvrniuo0GIQfBTwDbMCGj0aNj9WGTXNb3ze/uIuW297i4byDkA8V&#10;wHxX3SfscfFdCmPKlgZvfBr0aJ1W4G22J+XB/GuN+IUKy/stfG2J5EUvpqsMHpiuhGT1PkPSFb+x&#10;YJjOvzRAFQfatUf6t+eCaw9DLf8ACOxA7uJCPyrd/gqzNkZDblBJ56VIqguwA5ApzY7r2oGdo4/G&#10;gYoVgjZHFIBy3zginZbuTTuNv+rHHvQAwKc8Kce1PG7aeR1oGQxIl4p+ASuG6+tADc89acC5Rshc&#10;UjL8y/KelKOB92kA7B6jcOOlIQMryKUlvQcCmnHmpkHr+dMCRDid8xDGKpzyiOZ9rsct8oFXQE2T&#10;/NkgdM1UKAzszID83APagBYtzkFkbp1qQqqzE7W561MCmyHEQAHpTjguCSORQBEA+/iYZPQ4p648&#10;45f+Ic+tINvmLmmttMo+Qj5h3oAvEQrEMMWJHIpnUnIFCmLaSVyNoqQFNn3Bz3oAbhMN8xz9Ka+f&#10;LjAQmkZjvX1zTwGyufzoAgx7UYPzfMenFWNo+bBHFRY/ek8D3oAQeYByq/WpkzsPPeo8DcMvmpVA&#10;3f6zvQI1Ixu0y46YGjXAYfVa/PK8j8v4zfE1BGAE8ST/AIZav0MgDiwvzuHzWjj86+CfFEJh/aU+&#10;Msezpq4b86lfETJXTKKY81+B0qUAsn+s4HpTI1U+ZweBVgKnlOQSOOlbmQ0ZDJyTz1pSWG5tlOwC&#10;nPWnryUXAxsNMC9YjLxsWOB29K6mBQYgAOa5nTMi4uVMII3cV01vlVbdgH+VYy3LWxZTcCeQfapO&#10;NzYGKjhyWm3BsE8Gp2GFfgnpUjE4PBP407A2g4H1phwVX5j1p/O3IHYYoBj1XJbJ6nt2pzDbMvzn&#10;GKF3bfuHkU5wSEyrYz1qhAPv/dPTipYx15B5pgIIj56Cnrt85sjGRwaVxDjneoErDNNOQG+Zjhup&#10;qQbfMI69KfIrAqCExjOKdwNvQctr0h2uVwMj1r0qBUMdwPJ24AIA715toRc3sgV1VjIMcV6RCJlm&#10;tyJlYgc+9N7ISNuyYi5iKnHQAGvJfjBgXvwol3kiPXY8n6mvW7XZ9ryYjgLxzXlPxfjJ+H3h2QsP&#10;l1mPv93mhboaPVtBmkGjWDJEW8zR4MEduKv3DkvdFpFOPX1rL8E7n+F3ht9ylho0QYsf9mtKdEE9&#10;2GLDOTWjVho54zRf8Jbp9u88a+aWCFjjOPStaNQtxeL5wBHr1rzvxHZa9e/Ev4Jx2UFwVh10yXEo&#10;OAFB7mvS72JDr8UgmCbrWNWUHuoqRpmRdqn2W5bYNwfirNk2La1Jkbdj04FRatGV0uJQF3N1want&#10;ARoOlo3zEY24oGNMkn/CTTfIu1l496tLvMkpMePnqWSKP7TCRa87R36U8BjIQI6dgLHlk6c0pjUb&#10;Vx1qaylAsZ1E+Bu6HrULF/ska/MwJ+YfSkTy3v4yIgqqQOKANRpP3UGRxg81BfWNnqPhuC1k1O5R&#10;jKrKyHptpb4Kum2hBXoMVc07iEsBHkR9aAIBbRxWcUaTyv5dsFDE9cCuVut7X93E8pIeccGuwcsL&#10;xh5oyznNczqkDrr8LAn5pARTEdLaW1wNChaGAbYoBkZ6CujaYT/DAK0OTGflOelR6HCH8Gau+4/N&#10;a4OT7Vk20hjjvoC7D/SGyPWiwmV95awPUlRis2Qr9lusJ0U1sERiSTag56+lZkyqLiQJtIZDkA9K&#10;YIvadPJJ4Hkj8sEI7YPpWdHO0WoQnfJhpcVZ0xfK0q9Vi43SHHvVW5ik/tzRECgA3qn/AHuaVhpn&#10;Yx2OqT6XBJDZSPiPLAA1HoGk2ep6r8YVn1QRS6TpRc5IyTjOMVneNta8T6PJ8IZtO8SxW9pdWEgv&#10;BHEHdSB/d64qv8L7m2vfjZ4oll8YvK+oaFOSPu+cAPSq9m9GRfcv/DfS7+48Y+Jdcvtas7fTdOS9&#10;ihikxm4bkA+wFaEelpqnw4+NlhB4n+w/a4Lh4rkjGduSAp968w8dXniKy1bwhplrqF/FZ3njI5gQ&#10;kGQB8EV7Jqyx3LfAW2sddht3XQ1SSGM4ZmIxzjnrW8YWiRza2Kvwyk8Px/A7w3a3sMEl/pmp3MTj&#10;ywzuM43E9fzqzf3ngyP4lyCTxxb2/wC8DpnHbkjFT6FajRfF/j5I/AD3mpTqn2qCVsKcjKkE1y3x&#10;V8PwL+z1rmsL4DaLV5kBVYptwgz244puOhPNqdDc3nwW13wv8XrmXwNdamdLmtYQ6yGMSb+CQOOl&#10;R61oHhOez+Ael2fxE8KaXa2WmzyWkLSozEsM7ck9ecV8/eE73Urb4K31lcWc0Ms0TefKF/1hxlc4&#10;9Kt2EPgrS/hz4g1bxKPF+p6jc6yraFBDM+1QhyckcACpat6hJpnqEPiGG28T+D9KbTrqU2Bne6hj&#10;Q5wh4P0NeSfEjxnqVxraXaeGHUX2+GCxtDmSZo+F3KuSMe9ej/CvULHVPi/+0drVxoNnCs3h+OO2&#10;MgBSNUXkZPGa8v8AH1x4P07xd8D9V0fR4W1Kbx0yzSsd6hDJhsRngfgKOVLcmNr6k3wZs9YW/wDG&#10;+o6zdywXU+mXKQxTNgIrggAg9cV0GkR6bFq0drL4MnF1Fqd2UvY3++HJ6gV6XqGitq/iXRJNM8HS&#10;vbx6DBJd3CPsEblcn5c8knsK851uXUfD/wAU/hhc3E+62unnibzIuVboDzVtolSbudf4gg0//hm7&#10;wlb2NtEup22uq0LMdpBZucn3rB1+4bw7oA8QXej282pypZxmEjJmJxjGemKztdkvbrwhbMniiYtN&#10;MJIZUXbgg5GMelcyJfGT+NvA83iPT7bWdLhuUzukClQp4JH+zStbQqKNv/hK5NV/aT+HjW/wSKX0&#10;WiMJlknx9oSQc5U9Mdq42PxVpul/tVX+mzeG9c0+3hv2aO0VWcO8jHcQBnpXT2i6W/7feja1pd60&#10;umGzjRyqYWFum3I49q39Zj8Dn9vTwN9qutDt7v8AsuUwsyIwnL5wDnuKFa5S2OkiNxa+Fvitrr3k&#10;E1hqklpDKLhflVHO3lW4GBWT4k0/w5p3wS+MsdrYaG1tYafBPayRxqceaNzYYdfzrL8fTeIIf2Qf&#10;2o7W6sE+zjVbQWjRvjeHPGMdOa42GTxTY/saXun6j4QvXe6hs1jUSGRzGwHU9+PypMLGlpKvqn7A&#10;3xo+xMXMuoWohiJ25kHbPTrXfSWfiiD9nv8AZr0m6s5IdXksFDAZISIdST9K8Ys9SfRYNV07Crp9&#10;29u3lFgNkpxtI/Gu50/xlqrfFW7sdY8S3aXdjp8bQj7MW8+FhxhscYHvTE07aDPiTpcek618BdR0&#10;pr1JpbtY5wrk5ycOcfrWoLXT9I+LPhmN/jLpJGv+H/NW2KKo3hcn5uxrlPEPi7QNR+IUVxGJZbDS&#10;VKvMwwqMx5ytcRro0TxBalofEWvwLYAm2ukQjDHnCn0PtTV2Fme6Qa7Np/g/x3FF8L9M1CO9mMU4&#10;S7AO08ZwPSsfUmtLL9j79opbWzZFku7KRY1bdgsckd68w8N+GdUtfC+j6leftCXizTLJtsZGzvRc&#10;88nvXQ6XrllJYePLf+yb5rVZV8wSocSshzwD1pNaitqdD4PXUz4i8IXSvrEd3/YMgjWRGOMp1yel&#10;cfr/AIk8ZxS6hoNxp0V09x42hPmF/vL5nTHapvDfiT4oX/7SE8Vpq1hFpMKYuVa0CmJF6AN6kVYu&#10;NKOofth3VyC8NsmpQtGZeFd1bpuPHzU0mhu9jZ0S1jb9uvxy8kMkUkXgGA20eMAHb8xU+tcjYWth&#10;P+0z8X31D+0iqeK4DHIGPyHfwMd816XeaX8WP+GqbXWR8FRb2NtozRTHzedmOD7561yUGsaWPi34&#10;0h/snT11Br4uBKQA+D1/CktRp6Holxqs/hz9oTxTdr4S0WW31DQYIiQqqwUjAI9K5S+v/AsPiae/&#10;EPie8uk1JZfsCRu0cpY5wT04rzzXtd+0fG3w9FrFvrBslRvNvYEZ97DoNo6AV3mm+N/DGk6SsaeH&#10;tOvIbkD7NJLajcmP7xIzQkkI3l8TR6hY/G+7i+HFzpcipZLPBIhCzRD72M+grJ1H/hAtY13wloHh&#10;e8TztQtS19LGoXymQfMBj1qLUpvFviHSY5tM8P6RDZsSl3LAQPKJ6bgPWtL4baPo+h/tA+Eop72w&#10;e+ZZS8hkHy7s4GPer3B3sVv7NsrbR7DRrr4jvp4tb9N8xO5sqeOD61q+JPDWu/bNE1u3+Md3fxxa&#10;YiKquVVFxjO3oc1sa7o2lz/tS+OLu8tQVeIGMNJhVx3xXll/rvjP/hYvj7TdG8KNqFnZDfJE0xXK&#10;qMnH0qHcpLVHfaJY6NB8NviFf/arRryO+t94lkCkhjyB3rqtU8V+NbTTvDtrp3w/0TTLZ9NVxeRO&#10;JGlwMt06Vy8cGiax+yb4P1Y+BJrSacyx3CrckBHTI5xwelZdnEmm+AdMjn1a7eS6hmSzidi+/Ixw&#10;T0p7k9T2Z9Z8e/8ADMGhaxo3jv7Q15eGDUJXG4wDo2B715fqEcVx4++G1kb9HtzdiW+fO1t3U47j&#10;Jrt/hCpi+Evxn0u+uRHm5kuVWVuB/EMZrnPFEHhaXw34Z1nTdWSHUI9QlilRZBiYA4zjtWkQhv5n&#10;0B4IuvCmoeLk0y+1HTYktrBF01bhAASODhm715/8S9OuoP2ivhPZQarGEl1kKSpG0qWx/Ksfwiln&#10;qPhfyb5X+02l5FJFJE+1/XqOa0vFNzHe/tI/s7xF5reKG7Cea55JU8Dn1rCcHzJ9Cla7RzPifUvE&#10;nhL9rnwpJeW07aHqeiJEksMBbeX4IIAOMV8yfEO5J+Pnimw07WtTe0uLhZZbdAQEEhz07V9DftK3&#10;3xBs9N+BzWmtWXlfZZVYzwBuQPlIz0rxLwDqdrefC3456lrXgW1i1KwSJZtT2gi5yPkAXtj6VpGN&#10;/kawinG5yMt9o9vqXgXRB4PuEnfT5GidoiA3r81eU63rHi6HxfrFpp91q9vB9txeIYS6uAeo9hXt&#10;k96dR8K+JJbjRLFZbLWoRY3AjCsyOeRXT3SaVHqelNB4L06TyNC2urRAlt4+bPrmncwcde5Fp1np&#10;t9+yf4VddZsZLx40Ilgn28r1DKCAPoa43XvDOsJ4c1S7stW4NlulhDYI2Dkg15rY67ZeHf2gvGNu&#10;fhrr8tlqHiKPybP7QT5bM3zFR2r3DxnrdhCfh9Y2mhajEt/pYP2jB2oGHKn3p3sGx5b4b1/U5W8P&#10;2dxHc3EU940QcLkqRxz6V6/qV5dWmleBLb/hHWT7NIDJLjlt54rjfCGlro3xFvJpoYpba+JeJJEB&#10;CN1yCfevSdWurCbTWLzQSzS3SbVZQMAHilORSVypqKmeKyEt3Em+1UjPGRWNpOo20Ov63Zf2SVQS&#10;rkq2d3vgVN4yik/4Vkshu3SRbi2AKHAGSKr6p4Y1yy8C6HfWfipJrrUNNhaJynEIxkknvUpq2oSM&#10;r4gywN4Aa5SMssGs2pY9D94fyrQurJ5fi78CfEcEWm3PleFhBdpHKpOxl4yQeK8x1Cz8fT/ETQ7J&#10;/EMt/azMPOVI9qjHXOOlegeA9Dm0/wCOlzapqWpNp97BuuI5piwt2QH7ufWqtpuDRNqejeHJLfxM&#10;9n8FryxvDcF4Z3nLK+45bgnHNZ63kfh34f3N5DoLoJUaK5QLhXMnBya9/wBTl8ONY6XCslmNgbgA&#10;ZGPf3ryLxhZnXPB2q6ZB4msbVI42LL5YySBxUxkK/Mcl4Uu5rXSvFSwfCrUFjvJjMlwJjty/PHau&#10;a1RvHUnxBuHtPD32gQuXnt/OyXHstdr8OF11fAXi3SLuCKRNKMmJifmdB+vFcpoN3bv+2HpF5p+r&#10;zSQ/a5klBzj5SQeOlUvNBbXY3B4q8HX/AMLr/Ttd+AXiuzEUWCfszkSle4btj61t6dDp+q/DjwrL&#10;pPiVSNIDeS8q4Maj+E5r1W+1K0khjgPhfw3s+yMsrG2Qk7vwrxDQ4pdP/aR8SaTHqCCx1rRLqeIq&#10;eA8fJXA6Z6U0Ifq7eILzTLOY20Qngu0EboMcqa9Bkvru4+HujLc6bpwu4tKEbycAtxiuOtDql74H&#10;vZ7DR5GWz8UPHcw5+ZQrYJ/EVqeNzYp8O9H1K3jlhigt4vtID8jA54pLqBR8PaH4Ltr3xTLfalO8&#10;l0XMseflIPasm0fRdF+KmmatpXgWW4s7a6k/clsMob7xB7+1X7y607/hSnhvVvJZLOdY188jufX0&#10;p+qSaQngHwUI/EWiskpRiqSqTtPJzg96Vwud3rXir4SX3wt1Iz65CZbjRJgtu6jcshXgEexr5x0f&#10;wzqd54PRf7TvrOJNcaVZxGTyGygAr1vxJo/w5i+C39rW3wptLqU2sbF4bkHYwGSSB0/KvRNDn0+f&#10;9kb4SX9r4fs0860kEhC58sr6+tEVa4N2PGZ4PjHpt74m1K08bG58/Q1S5jnYgSxouOFPAOPSt/4Z&#10;eOPEdzFFpVto0aH7ZLtgJ5Dk/NzW7rK3l94J1Rn1SILBEcNv2D6Hp1rwPRrPxdYfHe3vLSKSA/2o&#10;SjA8Hnk/jTsnoO+lz6M8Q6npv/CbrZ6nrc1vMLqOSRy/+rKnIIJ9K6PWtd8IT/CnxJdWHxhTVdUi&#10;toYo0a3IAA4OfpXjHiW0m1HxFp1xqDMz+Uu9kbrVVbO70/TS1mqCzlUZ3Yzu7fnS5dLBe1ken6br&#10;lyngq+FxqLkLFuaBh9045xUdpr/hmfTNajj8TWMRkVldHkA3dj16VwDXd3P8GPi5L/wjW3VLG0WS&#10;CJT/AK2Ictx9K8Um1fw5eMJ4fhNqVrJGwWdhOcO38WR2q4QvsWmmfXGl674WGh2ejJ4ktZpIXdrS&#10;GNg2A33unWu407xr4HtfCd/ocd3aW+oM6tEmAPN5+fJr5p8AaHb/ANv2Wt295YwNFbMIlNwGYbvv&#10;ZXrzWp420XT4/D8uswannUDfKDAjjcxJ+8vcYpSh0uZ86bRp6lr+n2X7WXjbVp7W6/s6cQiW1Zsf&#10;aNnXH0PNeyyeO/Cr/CWz1TTvBl4pDJ5MssZCKo+8OeOlfJWqJq+pyfCq3mtd0trJullPy+YvXBHr&#10;W/4m17VVv/hNope1ttFn2QPaLAAVfoH3Y555o9leKLla67n0Xqnxd8Fz/CnxXHb+E7RpljhRYIYw&#10;rSserYHoeareHtU8Ny2MU48SaN59zGryAyKDkdAfp0ryrwt4f8P6Z4y1ttQ8LWtzMLDNlqAYFJo5&#10;B90p0yorC1/SfDVrrlnNb6Vqaq96z7FlPBJzx7ZqIx5WxSknpY+ln1zSzfXsJvNPNz9nKrulHzDp&#10;wK80kk1mPxH4ij0/xT4jSH7crXEMMruACeemcVxcdz4Gh8M6je3eh6tLenTttviRvkIHWs74VeK7&#10;y0/aT8ltRuI7O+mlE73MGUlIPygM3ApST7ApeWx7FfeIdEg0iSOaweZIoI2SSRcurDrkHkVLea74&#10;G8RfBa+iaa3+1WRR0AfY8ezn6nNeVfFXVRa634/uB4Xti2oOSpUgKoXoQP8ACvm2z8QagNEa7gsd&#10;QEwvsuQdqtg9M96IwLk1Y+8PC95YWvg3xHq8csccX2JogZ28ssqjD8NisK3+KHwpt4prXTvh/ZtI&#10;b9/n8wZLsfmOfrzXy9P471G/0rQodU8HfboGiVBbW1x5YQDqSq9azDH4MuPE1lJa+FdStYorpHkg&#10;cFcEHOA3em1rZkKOh9cXfxe0qxjjhl8Hy7GAK3M0OQAeuAeuParyaiviHRLO80zxnDqUJO5wkezy&#10;sdRt46V84a5LpPiDwzploLA200MQS1MMYJJAxzjBOa7z4Xyar4b8G/EW1vopop5ZozbAjG8eoHvW&#10;nJZEnqk+q22jf2deHwXatJjEn+j+Y/Ht1rn9Z+IF7c22nzw6JFHAsZ3RGEK34DrVfQdfuJf2kdPW&#10;68P24ilnCkzAMpz7HgV2vxW0rwfH8MXvrTwPpv2+OeF0kgIAVc/NlBwc/SpS01Gnfc4rT/Gd8+jQ&#10;pp+j+IpL24kw6JbN+GW9K3pruysdEkv/ABFqdjZ3jgOkJTzGHpkYPWtbw1qPh2L4WwX8MGllzovz&#10;x+SoaNwvP614dq+oaheePJ7q705ruFL9gYm6FSfelo9BXZ6BeeM1n8BeLtR022tpo7CeL7TswuQe&#10;nA6ZrobK8k1j9n3xXqdlayRXSWaMsL/NwMbsfhXmyW3gmDwD4zgsfDl9bRasiG4Tk4cdMelZlj4g&#10;17w6vh3T4fCt9JFeRyqxCk/uyME8egokkV6HtnhDULCbT9ctBqySE6RLuYSZ8uQL0x25rwnWU8ba&#10;g2qWkvjnxBbRpJfEMJGXITOPSuu8K2miW3iy/vrHxzqDRX8zSSLKpHlueox9a6bxHHbHwpqMy3Fk&#10;zvbuGkGBjP8AjSSsSm1O/Q5/4UapZ3X7Ofh+3ujbTXVtqV1D5rAFjsY8E9c4rI8fWGproWo6pp14&#10;0EttMi/Z1UDzFc4bmvLfD9x4n0PUPHd1B4WurrTl1sSTmNs+Xk5yB/OvdLi4tdd+GvhS9g1a2ggv&#10;tOysbHBJTqMcZq5DaakmcLollqFtptu9vqV7A9xAr3RRzhiRk8CrWsWt2fDt0RbyoSN3C/fIp8er&#10;+H9MjaC61Dz5hIcJj0966GLxF4S1H4f62sN6FkUqCs0Wwrj0z1qNeg27vU+UdXluz8TdQuLnxHq2&#10;1Y8JbNIdo2j06V9cfDieW6/Y30GW31JSY76VZVj6g5OM4r5n8b2Fr/wn7SxvEUmtmYDpuI64rrfA&#10;utXPhz4ReH7lvGsTWuqa20Rs2H+rfOAR9aIRlHVsucdmj2TxjPdxfDLR7Uzxz3t7eKiq5/1aE8k5&#10;q3o/g9v+Fb+Kh5PhuGRLKCWynjvEBZsZcMB/Wuc1Cy1O+8V2kl3FdhpNM3x7c8qRkbaj0DwsPtDz&#10;f8LI8VeUdRG+AXLkLg/WmrWMmzTll1fy9OVtKjVrZ8M7ONrEdOvrW9ZanJd+DvH8BfSjcWcSpNCr&#10;Lld4+U5qn40tbSLwL4xRr2QxPo42eWTuXA9RzXmXwrfw0vgr44vNb3cly96mMzHcwHT8qaa7g4s9&#10;QjfTIPgrBp9xHpwvpZ3cTqo3H0Gfaqjax4s0/wCHN9M+kPe+QgKRSMf3iDqPyrNe380WjrHKTHcq&#10;y/NkgelWNXmubvxD4ft0jMMC2yhgB1I65pXuKxo6ZBba9ZaHrMunWmnx7Tts2I42/ez9al1trNdA&#10;ufKtbFYLaIkJEoGccnpWdYwyQ3OvW0l3EiSxBYgsmME8ZArmtT0/xRbeMvC9pL4rcwXLuVPXcp7G&#10;kU2XfDOuW/8AwnHh+caBHcQS3BRo3UEYHr9K2PF0OlyeKNWmsdJktXudPILQjCHIwRgcVnWEvhSx&#10;8Xx6aNOMZNvnz9uV3H37VvalqmnQ+Ckg8q2nn3kRlACSD/hQDRB4C1bVLHwJP4cn0SRoTqDtbzZy&#10;PnPNT6xaXa+M49uqbVhuUJAbGc1saRBbWnwfuNSudIsixkBjkeQArn0zXC6jc3Nx8dvhRHc6gYLG&#10;/lZkffhX29Bn3ofcF2Om1lNDjjtXPjq5tbqfTDll5GQOPzrA0vU7my8DXDXNne3EXmSefcbiCF/v&#10;AfStjxFZW8Hi3w5NfWapafaUSL5s78nArT1nT9NHhnXrcXQRH8POwXZ90bcj86BbnCNjW/h18Shp&#10;Oo3E9lb6dLIJFJUswGSD3GKsfDHUdY1D4MaVFLpcEhtdRmt2mlmABXOOh715d8LtR1+H9o/VtIsr&#10;6Q2F9ouppcw7PlZgpCnjpXdy+HtU0n9jDxpctqN/BdR+P3nkhjcjahkJHI65FS4spon1Wzsn+M3i&#10;Tw1Z2l1pfleVKbpjlbnccttNbHh7SNT0r4t+OyIRJY3Php45p5FzvbGM/hXQ6zFZ3vwz8B6tAJJ7&#10;gaTafvok+dcqM5xzxWbr+q6rbeCvD1pHPFdSXVsAx6FQBzTEcHYReItO8SMtrp9/exPf3LlwTgAk&#10;kY+ldlZvFc+ANadxGl47PlGbDDFP8Jza82stC3h2xFr9mZhPI4/dkdRk9c1jXtg0/wAZb2/g8Sob&#10;aK4/0yKJ+Ex9PWh66AjqLG80YeAvDWmX3hu0YXE0kbTyOAVJ4GCa8X8eeGfCOj/Hn4DpFdCKDULy&#10;SS5XzOuD8ufY17DLp3hvV7nwvFLctFBDqkbwvFJhg6nPb1rzD9oPTbmHxl8Abo6g7oViTBP3VQ/1&#10;FRa7sXBs66w8QaS3iqPSx4Et/wDUpsmRwcqPYV1UumWs3iiHUY40kWOwbZGzYMWBzjNeOrYajF4g&#10;+Heo2WmzotzoO6GQfMqhV+bNd1p97q03wvvp2Z1D3ZjjdTgOQcGlshyia2mwaXd+ILWWPVbdEhun&#10;3rtHytmrywanL8Q9REktpsRPkmZwTtFee/b47Px5plsbB41unXztrZwex4rq9XstWt9NOorf3H2a&#10;K3DPKj5wp9RRuTZkOt2vhw6LqV7p1xYtqcGt26FlcLkFvmyO9aPirRF0+O51e18Sx20t9o1qLzc4&#10;+b5ecE1xltpOhXc7apB8WZGiZSZow2Pn9xxXVTf2frHwW1fw9qviW9RvtUR0/UozymD90/hxTuK4&#10;nh5fEFnqXg67t9ZsrrSJhIt+iSAlHcfLwPU1euJ4pfEnxJs2lEE1qY5GXr8rcj9K5nwnbQ6b+0r4&#10;i0f+0L59Og0dGnmZyy7gPlbHQZNb39nrH8b7m/m1+O4TXZWjTHAVUOB+lT1Hck0iO11C28UR4KCG&#10;MjzQMlcd6yotI0uTxn4dguf2rHu4mun2WRt1UnB6H0AqxqF43hb4mALbxXFrqMqqVVs7ST+lddo/&#10;gqym+I1xr/8AwlDs9xYgraONoiV+uB7inqOxz/xC0fSH/Zz1jTodcgQxrG2nxwtnY475Hqfeqmm6&#10;ydF/Z4+FM2q6Lqt5qcemGOSMKcsAPlP5VTv7rTtN/aK8T6TcWN7HbmdGtvPJZdzckhj2zWj481I2&#10;mh/BmVtEsrqNLpzKAoIKdseuKEGw7TkvtbUappXiCws7xkZZIp4xuQHttPNY+qz+J7TVvDuialFb&#10;Xka6XdhVgACyNID1A9663QpfDd7p1xqmnaTYwzCGMMPPEeT6bMjNcJ4jn+zfF6a4l1ryriZV8mOU&#10;53n0BPrSEdV4aSCw/ZC0TTbnRg12urzSRQuoYQoWJPPbjirDvo134c1dIdRshDLbqsSDH7thw2Px&#10;rV8K3cNx8Pvio2p6bpcMttp4yruAVVhwRnnmuNk0iwXwVp1/YeL5zD9qmEiL0BY+op7grFnR00GH&#10;VNXspbxIWEZP2gPkN7Vnznw/c+L9GtpdLimQTuN4jx06HNN0jS7a3t9avLzW5biJTvbPVQecVpi/&#10;8NlobiDRY1i8zAJHemNncaVd+FYtCisLtSFA/chz29N1c74k1fR4bK4SHw+XWOdQrRjlef7wrL1Z&#10;JL/RglvZnfgbQg5H41HFNp2n/DtdP1LQD5884VZNu8n8fakkLQ53xBqGtDwpHJbtAkNxp7KI3cdS&#10;vXnvXQeCv+E3T9krUbW9aSeEzTG1ndyxVW6jJ6j09K5/w/baJqPxc+N+j3+l6ld20WkI+l3YLIkL&#10;EcjPAJzWx4S1DWoPC3xR8Pmxac6ZqjiCLJJaNz1z7VS2AzfBGpyaJ46+LONOW5E+1jEnJG3np70u&#10;tWWu6lD4l8WwasLC2uFaNbJzgZHHT3qlpsK2n7TWivPHNBDcRSmZpF3KnHIOePauq8WwWd74N0CG&#10;z+KdtHYDxDEot4xjezPgnijYcVd9jD8LaLaad8HfEerX/h+aYvrcJYLJgHeeCa674hTpaeB9Pj03&#10;RLNmu4rTykiIJCtjdwKlvzcRv4v8NyWcj2kHh+zlNwR947cjHriuI8B2t1qvxx+LdzL40iWHQ5YF&#10;t1mkBDAHn5T7VK94GtTctLD4ZTavoFnY+LNWsdcfQDK9qWJLlVy2R9a1vDkMGoeEPFcP9uXc02n6&#10;sUkXkMMGua8TW4i/av8Ah34g0uCzdjqEUV4sbgDaGwx/EVt216+lftl6zcWlkh0/VbBGdSPkZn6g&#10;e4NCWgmdF4smhm/Zz8ZafGZTKtzaxI78Ebjg8+1Qxw6Ro2neBNHL27XZ0RJIXmUAEsOcMayPHr3L&#10;+H/Ngv4I1g8Q20t1CPvFd2Rx1rtPHVr4bv8A/hkaW5vAkE/hxGE6HacqoOC3Wk9PmB5f4kur2TV9&#10;GtTcN5v2weew5BUn+grcGn2tnJp82l2WnSiXT+CyAurEc89ea5RpZE+NnxkjjtrOe3FpElhKJAdu&#10;B3Pua6u5Opaf+zx8Kr97KZrs6hKbuMAkGPJP4YFVbQbKSnU7zwf4+0iTw0tpeC1cxSK/BJHGSPU1&#10;4N5Hhuwi1+117wrrqavGZyk9tctliB8pwDXqMV14+1T4keKz4f8ABkjQXktssd67/wCqK438Vp6n&#10;oa6J468Q6lrHwxg1e6m0xITI8mTFvGCVUnnFWmrElHw6TqH7CmyXU3klubiTy3ZtxRVJGCfpXpfh&#10;vS9Dtv2cNOgsrK333ELGd1AySBg5xXn2hQ6VpXxG+DGnLrVwmjaobxrm3ljOIpJMlQGPTn3ruJH1&#10;DSfDfiIWsm6LzZCocZO056A0pq2w0zifE928PxD/AGZmsrW4STTlvTOfIL4U9Saf8OLzwbrv7Sfx&#10;hk1DWBfNEI/7PaSQxAMCd4A4rqtJvrK78Ba/LbapY214EdW+0QgnB+91rifCfg7S4/2vfBU8njSb&#10;7PdXUz/Z4x5aPJ1JyKWwJnrvjWHTl0PR4Hht4Y97bYkOdqjrzXD2+qadZ+B73TtP14ypqNwgMBbc&#10;F7N9M12WtrBafGbULa9tmlsJ4CsEm7ds7YNcbDoWgaf468R6i1zcvborSpHjIXPPFISOrvdM0Cz+&#10;Da3BuLS08yNMjqxdvTvzXLNa+JbOPwpdWeuusiyh03JlGB/hYdOatwXsWr/DTxVcXGjahHDBcn7C&#10;4BZZGXpxSfD7U9fk8XfEbTvEWiyQx3UsY09yhwqr0wenIpPUZJdXsF94vZrnwfHpt6LINBHAMRz7&#10;R8xAHHNYWmS3up/EnU7ZrSzt4oXLAygDe6dOvqa9I8c+HvET2vwmvNM0m3T+y7qTEjMAZVfrkdTX&#10;M32mxr4V1CWS3Q3ywKcQttKsfXFVKPKTGVzS8R69NeeB/Dw1P9mCzu5tJVhbTRXe0MF4BxkV5J4j&#10;8balf/DW/sLr4MrY2k8f/H3FL8wMf3VKjr+Nd14QuoLvWNd0m71Mx3Y06dow/wDGADiuUstKtL34&#10;gTQT6tYQxWOsSC5aXGAd3y4B4OTQnbUpK+513wiey1v9m/4iWSfEKaG+ivlSWJovmto144HX5wKE&#10;sfDmh/HoXGiaaZJPsjx3iefli7cFiOxJrqNB0BtH+JGpalaW9qWvLBUvFiICyKPuHA714jrtp4zb&#10;9rD4s3Gl+Jo4tRmu4Xg0tnytwoP6VNm2NaHqugXU1hL+0c1xomqf8TG23oCrY5HOT7V5dZR6RqCe&#10;MnWfTJIbO+ZpHbbmPnPXrV/VPFnjUWCaTdaZFHqDyRRTWQhG4Z4IDe9dZb6N4HtPBps7n4fnR73X&#10;tOYxEXW4XTKPm5yQCPTinaydhpHO+ANN0O6/aV0m6tNMjZRbzI9y0ufL4wcD3rrfin4Z0k/CTUJ4&#10;mjM9nqG9JFAHXrn+dec+AoH0v9p3xZbDxEViiujyz44P/wBevbfFUV1f/Bjx0sc0kyqmbhIuWXHI&#10;6c4NZxuPT5nk8uv311+zp8GrSKaee7gcQ3sYfadq8Kc/Ss/xHo2m3Vv4Qik/aG1mykjsjNFbKhkQ&#10;yKuQG/GtPRtNa3+FGq3sXw7vbm4mbb5ZJHlhe9bnhO58KGDxnLe+CLhbj7MypJMmQcjkAn09q1dl&#10;axm7nTeD5dd1b9j/AFAyaxYz6nHDNE9x5I4EXCkL9K8d0nxp4s0T4xRxan4WuNUibxFDFbPb2uwr&#10;uYDkrjpXvfgO30yx8H/F29j8T2qWJnZ41LfJHnrz0rktPOmXnxB1V1OlJYm8lkjlaJWAYc5H1NSt&#10;9TSMrJof46F1H+0ZousWVtf/AGlNNtZJUBbBVhnb+FdBrsmjaj4H8H3hngjmeSISIXw6Nnn3rnrz&#10;UbiS5bOsQyyLMyLlOWA4Fcl4ssdTj8OeDL86hfQy/wDCSWpe3U4UjdwSKbZKLvijQNK0j4i6R4ik&#10;+MGoTPb6Yhj02VchgR0GfWvQPCGp3fiHw7GsENtpMJJ3IoGXPvgd6m8T6Fba1pejK19FGU8OwNK7&#10;HAI2jGK8q8Lw+JLP4t6vYW+s6jHaxa7Bi6WM7CA3I44pW6jR6WYoNO+MN9Hf6y+FRlRnThs9Oa6a&#10;K4EXhrWmSWJwyt9MGrPj1vDFzZRea8Hnf2fEVdMbiQOT615il5qb+HbiKz0y9ljRgrvg59KlpjMa&#10;fQIF+JcurB5oGfeY3PIYntiuklv72D4A/EBbvTLaPbZSeQwIy+RUN94hsYfAl7Y6p4YEcltZExTK&#10;2ckjjPpzUHheXQ/EXwX8awy39s89tDMCpkA28fL9aq9kJHI+GFij/Y08SanaBDqKeLme73x5cqGy&#10;AD1AxWteaZoXimBLtbUC+k0qJPL+0Yw6jg9a1Ph1Ett4X+KVhd6NbNvvHULkFSvT+VUktdC0v4jS&#10;XVkbqRF81pIY5CcH04ovbUSXQTw/afGDw9renQtdWbWT3qrIjurkp6gj0r0bW4dL1vUNIs7m2Enk&#10;Txsr7cZz1GTXN+HvEGg63e+K1/srUbSW0mYEXLnD+4z6V0Fna6neNfiw8Q20cdpIS0qrlnPpxTYH&#10;f2OhaDpmm3X9n+HBFvhi3gyZGR35p+qjWZIbADUkCiH5h1zWGNetbb4d+Vfa1IbmNHDb129Olc3o&#10;3ivT7rxDf2pmv4pCrGGR4yVkA64rJRbdylsZPjn7LbfBrxFJJaxOTbtgMv3j7V8f6o8h8OeFLttM&#10;jBnmk2p0IxX3H4jj0nVPgj4sguVKeU4Mc4HII/xr408b20VveaHam6RV3N5RXsOK1Wq9Bbo/UDn0&#10;pDkxHGMA0c7TzSfvDGqDk7q5zRDsfMDsHI60nI/gPWl534wBTuNgHmAkd6dhCA/M3ynikAGG5BzS&#10;kcjEpx9KblQ4AzQA3ByuEGKftUKCR196eM7H9M0w58wcUABC71+U9Ka2Q/GTTuPWg54+U9KYDoyx&#10;cHYo98045+UnuTzUYBDdDQ2fNGSeO1ADzjyh0pAG3D5qD/qmxHgZpflwPmOQKAHf3uKaeg4peM9K&#10;cMYBxmkA0A4GQKcM8kbcYpD16celALE/xdOKYgPLfcGKaDgg7TTwDhiVoIPnAZ7UAI2cR8dT+VBP&#10;H3hSHvxTtq+W/wAx6UAKDwOKDjZ0ppPyfdoYncPlH3eaAHDGBgU8dJBsHPvTAMKeO9P6xZA6nn2o&#10;AQhdxxGcY9ajIPlrwcU85AHy0djxQAq52N+FH8Y5+lN5ywzxTQW3qMGgBSzecuHHXmpOe6j86ZhS&#10;AfLPB9akJ5PFAAcbl/d596jOd5+bjPpT2yW9qaQMt60ANGecLTlOd3FJjkfL+tSY/cPwM+tACfxk&#10;Yped7cc+mKVdmEOzoDmo8gfNuGc4oAdyWBOfzoH+7ScYzu607+99KAE5w4zximLv8mRQV27qfjgj&#10;26Uh2hSBJ3oAX5tg47U3uOKfgbF+lN45yaAHcYxikJbdjAwKXn1pf4ulADMkxHHIoy3kkbe9PATd&#10;J8/WmEHL/L9aADIwD/kUoZvLkxEuDTP4TRn5JTtPGKAHjOV+fPPNLj/ZpBkKpGMAU8dBn8aQC4Ow&#10;4j/Wozu3n5eKk5Ab5x06U3JOMHjNMBoz6Uvy+Ucr+NH8TfLxSgrjkUARof3n3uMU/wDv/pSbVK5A&#10;ozymFHX1oAdhcIfegk/aFyVxjrRz5kgMYAIGOahYH7SnDGgCZCfMkzAOehpMkyzARKOOKXaQ3D8b&#10;elR/IZgdz5JoAcQfJJMh685phxkYj4PU1MCcSjaAM/nTMJubkGgBVCCJl2Nml7Nz24o46ZpDjdQA&#10;5Qnkj98M89ajYfLwPpTCUEqnacCpSQQDu60AMzJvAMYpe55FO7nmkIHmL8ueKAEyfPiGetKeD96o&#10;2J+0QjtU5A2E854zQA3jcOOCOKkHV/3ycjpio/m5ymAOlLgAH1NADSDtHz/pQR9zgnjrS5GR7mg8&#10;HOaAFUgu/XpTXIA+tOzwMKKYc7R8o+lADkAMcWJQODTxv8t8qPvcVFgi3Hb5vWnZfavzduaAEYON&#10;xwDz0oQ/vlJB6HFB++R5jc9aTng7aAJQRsY5HWm/wL8h61G27yhhT1p4LbAc9FoAXgg8UdjxSD/V&#10;tz3pPm3Ajn2oAX/loGMfFOIXEhEg5GRR8vAZW+lMH/H02IyOPWgBwY+WfkGc0hBMZIHelGdjc0Dd&#10;tkIyelACdx9KXjav400k7z8tOHfjnvQA3PznnvS7RsJzzngUHhjxS8fLgA0ALxnhSBimEkzIPm9h&#10;SkjaeaUbck98UAADBioQdaNq72DAE46U7H7vPmnOefaj5eeOT70AMweipj8aUA8ZAPvThgyHqMCg&#10;8NjFAC5c7hsFREEk9evX1p7EAD5ep6UhOYJCMhgw4pAPQntD+OaYxwTz3qRR+4bJ5puxPmJOeKAG&#10;DGzJ5qZQPl5/h4qMD90OwzUqkkLnHA4oGMIHmA59afgeS53GhhycnvTSeHH0oAYR833RULb/ALWf&#10;QiphjA5pkp/PtQIcMFVO3uaeNvmtnPJGDQNn2ZPlxxRxtQE0AL0nXmlIHzYbqaSQHbFiTp1pxxsU&#10;Y7UDGYGD8p/OmYbfDhgBk5FS4GwfL+tMPL0ASAmlT70nHeogHwo68808ghHA647UgFkxlOetRjbh&#10;jnjPpQBkrkHrxTwABJlBwBQAHJhK4po+9jJxipRnD/hSEcn5aAGknoAaaeFjBU5z1p2GDKeKG3FW&#10;JUcLQAnFIy5A4pY+Yxk9+lO5+0KQePSgByqPKOVNAH77PHTpQdxm+8eB0pflBY46ii40PIBtDlzx&#10;0qNM4H14qRc7W+TIHajnf/DjNIBMcn5f1pw+5ye/WhvuNx3FIDx9KAHgkP06084MUnzDioT/AKwH&#10;BNPU5BxnrQA0gYQ7TnHPNIQdi/ux+FOP+uA7ZFSgEbsNwetMCFSdzfuyBigA/aASfvHpUuMtjYfp&#10;UbHEhXyicMMGkBIcbvu54qPA2j5amI+UHbximNgSoOaAFAbyzjoBS7TvWnKME/PSjaS3zn2GKBDH&#10;VfLJ3YpEDZj6EetPIGw9MUoAG080xjtq+RKQvbioxnBGadlt0nPFMBBJwKAFIPlv8oGe9MG4EAjP&#10;PWpgPkcbjTQG805HQ8UAIc7lAjJNOKkISV6ikk8xVba6/eFS5U20Qw2SBxTArhlGDtPWpgylF+Q8&#10;io2QtJGPLUYqzGk24gWjnA6Y60AMUHeM96lCORJhB0HerqW8/khpILWIdy744rntY8UfDfSLWdtS&#10;+J/h/KqT5cUqs2fQAUAkzUCT+fHixlJ3ccVoC3n2gvpVui7fvPJt/nXzfrfxz0SPUbuLSPgre3IX&#10;IS4mlCj64GTXiHiv4kfEvWDdRyX91Zw7DiK0lYYH1GDVKNx6LVs+4dT13wFpVrcvqfxK8KQ8cxrO&#10;rt+QzXjniD41+CrOeRNH+G2o6k2CBNI4RB74618bs1xNau8x1WRi3LSzFj+uafbwW4klYruwBx6V&#10;XsV1dyfapLRHqXiL4u/FDU5ruKPW4NLtXBHk2QIcj/f615Zc3Fxc3MjT6v4gmcyZPnzsxY/jmpzB&#10;bmRWFkhO7jA6U8owZP3ajj0rRJJWRn7eRQCHyrvbp0QwoAJAqKOwQpKzXbbipOAa05AfIdduMjtV&#10;MC4HCztjPOaNtjNzuZyxyCZlwOH6+tXdrC3Ugc5qZVRzKduNpqQrhbfMjZB4pWJuLgrBDlRkjpTv&#10;+WONo5pGVsDnoO9SR7fMZWQc9DQA+JSGft8vWtC3UiNSIdx39aqoP3yjDHNXoT++lRVxz1FUhxNu&#10;yWF7nbJL5eUODWoLSxGnXZ/tZGZmGwAjJrFhjneQfvicLgY61taPawR39+0ud207AzcCkS9yARTi&#10;FyYCduAeOQKqyICUIc538ZrcvJYkSZ0u4htRt/vWBFdSXJiEemOdspxgdKVwLqbmlgSWIAgZB9ac&#10;5xL8iEtuxjFOtmtft10srukmzGG7U2OcR6ldL9lDYf5WNO4Fa/nC2lqDCct+Zp9rcK9msXkv9w5O&#10;KluYY5rq0d3UEEkc8CprUW8NzI26Fwy4IxQBV0+5tW8QyWz6e4cSHYTwDXZF9mmyILaMApjPrXMo&#10;tqbu+kECf6wFSByK6W2QSW1yC2MqoB9Kp7AVnjiGhWwGpKjGXOQea1Vu7iTRrKIOwEagE/3qxb22&#10;SIoyX1xKyMMqBxzWpAIV0UuQo+QHB9aSEyzDH/xUNmkjuVmXkk4Aqxcaf5N67Ku5GcbSD0qtEftF&#10;q2VkAiYYYDFSi4k/4SGzjR3KiLnJyDiqJKc91pUOu2NvPqEKSOvyqf4q0LVtMN43m2US4YbWB6A1&#10;w/iGylu/FFjMscokGoR4b0ANdudPtXmt5DrMqeXYIHUdzilcC1PBpS6hd+XqzBZEG3J4qCwS1tb/&#10;AFVpAWDOAhzwc1iag7qbSMBmQSfKfWtK3WSbw9IGjbKlSB34oA3Lq2kikWSWwYK0O9D1z3rPtore&#10;+gc/a7iN1DAAn09q0r7V1fwnpsX9igGKJV3E88VnxXFig024QKGKkMoppDbIba0lFlq6trDki4xt&#10;PtWtEJIo7QAqoMZwS1V4pIWk1DbasQeSc1SWeyuPFFhZz37wlCShz1qrCOh0qLZda/ci1V1HLMRk&#10;LVa4eW61QTQoxEM43uDj9KmlvUt9OntrV5JI2ZVb5c5rY0awjbUp40nCebCCyk8EmkItRtA9rZp5&#10;ke5oeMUxBIJZkFwhODwDWS1vc2XjrXonScbZlKE9MH0rore1tDrtpcxXU/zw/OOoB+lMCkZL9Z9M&#10;ChdqyHf6YrF8Rukj6csO/DzITjtg810moW1w0M2x2VACWI/ixXIm+01LdhJdAs4ZUBH8qGikj5F+&#10;J5SL9rG4EKLsuLCIAnsQADXM+bDBq+llVO3necda6z4sQgfGv4aKqtveCcg+o61xV7Hft4bsmiRC&#10;6EgiqfQUdjWS8tX1Vyluu3afvUrMPs04MJADHaRTNLtbeXwWXlaOOVYWJfOMVk2E+oPqV6i21xcQ&#10;pMytMEIFSUXZ7xxa6WAJWaNyAo961beT/RwP7DudzFSrYqlZRSN4sskNoBucncRngV0FzeeVfvCu&#10;kRYUj+HrSYugx9RlE4je3iAWMBkK9awtQhguBGEnAxKDhTjNWg6XXjC/VVfmABVC96eml6hDKd8D&#10;LlyfmNFgRa0uCNTdgX8kAjs+Np68Ulg17FB4i/4n1xtMpMYPOalhs72SHVSmpKuyLJH96otNguri&#10;+lQ34icbwBjOcUhmTG9/Nrm5opiBcfM7DAxW7dXrnbaQJbhSgycdTVfUbtbfRYLdtPUyrdEAqvJr&#10;EkF1HcRzi0u1DBTwpNUhGlDb6ousSNc3k/lquSobgip9Wk0GT4W6tm5UTsh8lD3x1q5pVzbM7yPc&#10;LIoj+YN2B61D4m07Qn8J6bcW185zFIUCj7nrUyQ0zyG0tIbqxuS16IlSVhGueprb02xhhtLsylm2&#10;EkH1rFtLa9FvKUncxi6JX1zmtuGbURYa6Xs2wsYA96aY7Fe6htpJ5WWQAE/KwpdNnW21pB/ZuX3Y&#10;O4ZBqW0tZV0nU5p9XhUFwUTPP5VZSBGhmkW9DNxnjmgDo3IEM0/2dF3oMgHmokiuZFiZZ1CA/Png&#10;1Us49REc00kgMYGEBPX8Klut0mg3Yj1Ajjnb60hj7m3kils2j1NCHfpnoa3AU/4RgG4ltWk8sbQD&#10;29a4mAudOMc1zdiQSAJjJLfhUN5b6/BqOnGS7uTG5HXPANFgUrHUz3Nqni34RbYbdoY5pvMYkdwe&#10;v0r9DvhtJHN+xf8ADSRF+QLJj8zX5svaRx6Qkx1Es7uu1Selfo18Jht/4J8+D1U7mUHAB9a5qruz&#10;qpS0OpYq1wcpgHHeowVNzcIMbcdaaNvlRnJyU5FEQAkZthB9KyZaHMT5SgJkZ5pmBsI7U8hsAkjr&#10;TMgEZNIYgHJbyweRRMuXVlAAI6UZ/cEbx1prEMY8scAcUCQAHYM+lOJTy068mnA/uwdvSk42nK8j&#10;pTAa2fLYFKVQ32R+SRnjNRndtOE7jvUpJ8lQB2ouOxEVPmL9KdmMxRjc3WnEHMh2k8ioxjzx+7xi&#10;kgJhjzBhDUnJJ+U01Q20/MOaevBcZoAaVnEu7nHarkRbYCUIwc1Ad5x83HpUy7gFBx0pMZZV1ZZc&#10;23TvUiJHuyshBPY1ANw2rxxUgJBk65qbjsTk4DZVfunnNYNtK0fxn+HbjtraDP1NbflsYJWKPhV5&#10;PpXNz5HizwvMGOE16Hn/AIFQI9L+Jukate+KvADR2MbW9s8DSsTyuT2HeugyRY2CeSo2WEQ/IVu6&#10;rh7mEOWJTS4D9ciudm3LeSlVZgVHBPSpUUtS7snjKm8h5PK81z3im3834FfHaIhyToxIH0FbcBP2&#10;pMsVyar6yVHgX4hRmMs0+gy/otPYaPh3RSRo1+m0Z+2SAfga2l/1bjy/pWLpO0S62cEY1m4H/j1b&#10;Y+9171oZdRQOnFGDtHy07nFKO/ekMTJ2nilz+6IGKcNuGG2mleWwB+dACIwDHCjpVlCmFOOTVZQ3&#10;mvlOlSqTulzHgcYOaAJuTG3zDp3qMn5aTON4wabwGPHWgCQ5KKNw60ZGF46UwAksTuA9KXjIoAkV&#10;k80EL2pXAJGMdajUHzG+X8KdzuGaAFyQwGwYxzTCyl4uCOeaMEuxOfpTT2wlAAzjcuM9akUuWcGI&#10;AAdfWogr70+THzVOQfMA3DpQBInQYRsVJn5T8v61Eu7LBccdqcC25gYxke9ADuCoJ3YzU8ZO1gFH&#10;Tiq58wRspUEVJGx2DbjrQBK2PK/1Rzu55pjAF4/kH3fWpHDeWeVzjmoCRuibd060AOB4wFGKlj5G&#10;TH0PrVbJNxH+7xx0q1EVHmZLdOlMTLu7/iVjhsr3r4g8fhB+1t8a8DG6W3xx7V9uAB9KkAY8nke9&#10;fEvxKVo/2vPHKkjMqxH8gKhfGTLYwIyeB/sVMu3Z0H0quuNz4U9BUwJw+UOciui5kOGN+MUvIYHc&#10;MClIPltiHOKTIYtujKnZ09aQGtYCM3tvuPBB6V0ULKY7gluA2PrXOWIiXTRiTo/3j2ret8iZ2KAg&#10;kcA9ayluWtjXhDiAjYAmOM09wPKIAHJ4qEliNyt8pA+WpPQ5PSpKGbRvKhTnFSqjiNeVxn8qeNpj&#10;X5BnuaeOVYYOfSmhCANkYx0pScooKjqeKeM55UDngUw7dztyMkUCsByKcuMDJBOaXA2Plz06U1SP&#10;NJCnpQBOBxkGmS5MaETMRuGaenRifTgUMRsTMIPz9PWgTN3Sdq6tZOOACBxXokDN5sjB+DEM5Neb&#10;aaYl1SQBGAyuR1r0W3MZEJEX8Az705IS2OisAm1/m4LDJNeefFmPPwruyELYvoCD/dANdzbBjdR4&#10;YAAc81ynxHjkPwE19jGT5QUlvXPSm3ZFLc6PwLvb4Y+H41uHAfTISxB9FrsrhYfsMr+UrHaQc9sV&#10;5p8M7lz8FvDpaYZaLbk+g4r027jQ6TEiTKxkXjB6GtW0xX1OZhmmiurghol3OQOOgNSXDwQpE7u5&#10;DMDknPJrK1BLyK6McseCsoxz1zWrJHFJ4Zt1JLMiKQalFEpiE1jMWgbmDcMmsrRbmWXVNbh8sjyp&#10;8KT3roLeRBo0xYYIhwBWBpyGPxbrJFsRunzwKAOjZgrg+Yc7TmlspImGq4jYtjgkVKgg+2uzq2Cv&#10;AIqCMFdW1XC4HagY9SwSc/KfmOaqWjk69qajoV+XPrUpyPMIzhn5qvsdfEWnsrjAbkCgDXeK9a2t&#10;94Od/wClaNjsS5nBL/cqu0shvbPDAKUAp8i3C3luN42lSWNJAOmKPrEqrasxWVeh6VBq9vK3ktsV&#10;dkYIFWtP2jVb9sgnsSKW5Z3muA3PXFMk2NBuYv8AhCNRHkkloQMemKx341i6dkODL0qG0M0bAKDt&#10;J5ANWpiDgbz904AFFwNBVgeMbQu3ABFYs8cUHjCABXcMOAa0tDnhbxFcwSW87LjkhTip9ZitTren&#10;tFdz+YpIx5R4/HFF7gQTK5tEK2qhQh7dKf4Y0y6vvifaGe7X7NDDI24tjDY+UfnVhPOOlzK1s+fL&#10;5yDzU2lz2lj4a8atcG5NxNPGtpHESScnnpVR3RL2J7i/+Hth4r8QG90pb/W49Cu4oIZBuijVhjOD&#10;8pOOlee/CTwp4vn+Is2vNr91YWdtrt3Jab02mQMx3Dae3YcV1uqaXbve2V88VsjLAZWZiCRgZwe9&#10;dLDrqXfwO8LXVh4ktoZkguIHgiXAJGQDtFdMXb0M2ebarcvqn7cOhSy6XZLpujRzEy5GHfPJxTLD&#10;UJJP20rLVVlEVhBfLHF8/wApw3p71keKdH8VaV8DLGUWV09/rfiRFaRSflV265rautL0/S/2efHj&#10;tp15PPpb6ZK024/MznJA9am/3C1PbvE13dx3V5rclxttYbePeoT5tp9e5rzHXPFkV9NptlBBqEdo&#10;6YbzYyS5P1rV1zxLLqX7O+tW9voca3V1Z2P2eEjjKgZzn1qPwrbif4oeDrbVdD0SC8fRJDGkbKwD&#10;BflJx70mxRXc881K48Iv4S8VacPFWn22pRRApFIoBcHvzWvotkupfADR9M+1WLLb3ciSXRjV2w3U&#10;DPTrXmniHSk/4aM+JiX/AIWuLi+fxKqpJE5HlRhuOB2Ir174XRwQfGD9qe0UbYU0a0aBGbIDbeSK&#10;p7BfWxJqlt4a0L4e+BNEs5oo4Z9PnkkYHltoyxY+9edeCtD0fUPEvj7XNQ03fHBetDpsUhyuV43A&#10;dKg1ue81T43aFpLavN5c3iR0FyerKG+YCvVprfT7fW9N0iw0WWOKGwjVHA4LY5Y/zpysDuejWFwm&#10;k/s4eILhZ7KOY2czgPIBg4+XjvXyV448Y22v/AOa0vtAv21ay8ShrS8itiI5VB5GegwK3fiPH4g0&#10;5vDsWo/Fq9vFvLGdoolcoLcAcAjvXKWl1eS/C/8AZf06PUtEhF7d6g903lKWdEyQN3UE4qIx1Hyp&#10;GxZajJe6D8D449NljhsdNKztj75xjn8agnQ3H7QHh+yTWr17S40a5FygztRsEL06c12nhSz8RS6j&#10;oc0P7PC/2SuomNnkmCmXDYZ8e9RfFGCDQNM+KN9o17pv2nU4rb7NECGe0K/fwOtW3YPQ0/CEMEP7&#10;NPxq0iLwZGt5p2tFhcfxTBzlTn2rjv8AhFtefWtW1vUNF0i6ntAhtZjfqGx34yMYq54Y8Rajbfs9&#10;SXUvhu6vLzVNNYPIqYHyryePSszwa3hq88O/FO91Wx8ZR2MN9hzHNIwlJPIAHpRZiOwsbnTdctbT&#10;w/cahaTi5ty0kXmZO+LlVyPf3rzuPW/E8Pxv8aWGr+GIbM2OoJBbWUp3ARqcKwJ67h71XtoNM0f4&#10;+eMfFOj6jq8Ok6XbgJb3AOW80ct83XHWt3WdM03XNI8FavJ8V99zf6mslrcbdvmYbOw+uOlNLUHs&#10;dr4g8O+Ab7wDpl7c+DW+1GeGVCshATYckkZ6V5Xc67YyfED4qz2fh+B2TTobWydowfMYDaRn616P&#10;4t1a/wBJ+H1jDceDprpv7KjTavG5cYJz24rzHwfYpr2ofE+G0sE0y0ivreVpsbjG+c4H1NO34DT0&#10;MDxDoWsW3gn4F6cdG8jUPEni9ZNSjj6lN2R07Yr1fVLbTbDWPghpMGm6WlrJEsUhKAfOBjJPrmqV&#10;tF4muf2/Ph7FfGGa20bwtMiOORkjCt9TWD43tPHd1400v7Pp1uYbDxYJZN8uxtofPGcZ4ptgj2aT&#10;wx4UXSZrnU9GuriSCxL2ZEhVV4z0zivLbXWdImfxu1t8MrKf7DKyeUmADnpk969L1XX7TUPhholn&#10;a3Di9/4RYrKm3lSqYbmvn34YX0C/Gr4s6TdQTxPqFu8lsXXO9ozyAR6fWhK+pMUeh+GbojRPiFJJ&#10;4PFvdX0wZIlX+Fff6Vl21p8S9W8Xaw4vtFTQ47kZMEo3rIv3ckcjBrofCzrefG3436dJqNuGsfDd&#10;x5Q24LfKc4rmPhjdWNh8I/2qreaPXt7eKpnR2DFHKschWPFK42j0i38YfEnRvDviKHxF4IvdVgaF&#10;Esp4FJxGP7xGQcD1rz7xHovhXxF4q+GepaTYTxhoZ5NT8mTBj2DIBI6Gul0PxdqF99is7bwlp62s&#10;cE0c63PztgjG7npWXo+geKNC8T+LtS0XxFa6rp+p/aEvrBnAeFpMjKr221C3uNXtYf4bufBEngD4&#10;gtY+NtIkvLSXymhu4l/d44OC33s151r2meOZrq4a2+GmiT2swbdO06oF/wBoA9Me1QvpVhZ/Gf4a&#10;WN3bTKly+oSy7JNpMjAsgbHJxWVewfFNvh7ptpcRX1yl/wCIJls3SYoYIUYjseeK0i9RXsdj4Jl8&#10;W+G/D93crp91qWnXk+y9CynaGJ4I7fJU/iZr6315by20DUbu51DUoWt78XJBsTnIG0ZzXpnhuT4e&#10;23we0PS73xlIA9lGHtXhJG8DnL9ufeuS8W6bqCapo9xpNzaNE1yhWF5RgAdNp7/hUyd7Dg7M7XU1&#10;1T/hBPhcdS11pNQvNBL3EwO3cqD+nevnez1PUbL4432qq92dNu57i1kkB4Oflycelen66vjrUPBm&#10;ms1rqkEuneHpViIRuQy8/WvHtQXUov2bfhuiaHclR43C6hI64KEv+lEYKTb7C5tj6W8IvDB+yx8T&#10;rWezuL21t/Ev2iBIyVJWY5OD/s9RUOtXXhS98SfAi20zxCHfT4nMokGNhbsSe4rsNCh0T/hCbPTz&#10;r0No114Wtvs0oTcGOznI6VxV34Y1XSr7xlNL4Sk1a3aByssLbGO76UJCTVz0nweYbn4k+LrWXSLJ&#10;ooPDMzXNwZwiKAvTPQ5pvgLwpoGqw/GuaRpltBqN0NPIkyFdT1+hNeHeFH1K91vU9GhsvEVrm5fN&#10;urMWYN/ef0Hua+ufCultonwM1i1MxEn9izvnccngk4qwatqeL6XaeJNL8fJm3iKHxAsc2yUNtQNg&#10;Ege1e3+JdE0vWNb8Kw6bd2Ud9bWkUwkRh8rgZAP1NeaeFk08fs1/ELVm0++uNSn8S3KRx7y7HDYU&#10;heele3fDvSra1+GUd7fR3UepXETSPLKxyo6hcUcv4A2eBfF2LxHq/wAMNK07UPB8kGo6PIolZRxI&#10;uMBvxrxie20+3/ZK+KFvFpCRnzLYykfxFcZJNfWvxWuUtv2ffilqBit2urho44zjLdcV8TaxN4pt&#10;PAF7JJdxTafqNhIZrRxgk44OaINOLsbK6Suc1cXlmmn+E7eJXZLueIRtCu4sw68CvQ7zUNLs7fTj&#10;Pp7RSm0iyzr97ivGvAmqaRbeO/CtxJ4gtoUj1hwPNjDhAT0wele9+MINH1fRLeW1NtL5XlsWjGOf&#10;w9aizRkjzS90bRNR+MHh7WVW0T7KAxRkHz/hT9fvDc3l7ZyRWNvFDZkwtsBbcBxj8fSksbmRv2hf&#10;CejyWbRmWwf51PAKjjiq+qaXfzfGuwjW5YLb3Lebg5DDPeq6CMi38T6TH8HrT7ddQ3F7ZXjRJbkh&#10;WkycKcmutt0+1+CdElup2trh4PMjT1HUAetc7418IeE5vAkl7b2pjvoZ432o/DFfWukkks739mn4&#10;ZXMOuWcWo6ZcRI0O4Bio65HXmlLUvQ5LW9Y1kRWNndaFdvYHWLdDIQQQd2Ac17P4t1ubT/hH8KxB&#10;4Hhv7a20eNblPOw0QccGqNzaaXf+ADJNpmnyxm3heWMLyCgByMemK4rxAj3+l6qdO8VXzpPYhTA0&#10;ZAzGMDGcdKSs/VEy1sYunaj4gi+LWmXI8MTwadfxP+9KE+UT0/AVt20msWvj3WWk8SabcLcSloZY&#10;pAdwz0wM4qr4D10XJudB1OzsjcWun3QBKD50VTx9cVhR+Ddcf4QfGXxFoviaVIrbWJXsrWS7LFjG&#10;cvkE8Yqt9EXpc9Rs1t7u219hf3cV3HZsTFJkAHsc+9eYaPe30nxC8U2t/by2t4mpsiSqx2SLniu7&#10;+HWtprH7N/xFutRt7X7XY2hWaSFQGO31x6V4jd6s0vibxtJa2ErtHq48t8dNp7mhRtuJvse3WNhq&#10;Vj4k8TXY1eN45NAmWdG4D7hwefSuP+Eem6XJ8Svjl5tkVljuZWsmKkDliWxWvp15f6p8OG+3XkVo&#10;BZjEhkwG2jvTtIvbO2vdGmh8U2CLAZFL4ADA8HJ70xN3R2LXWkxWvilZld5C7jb/AHce9eYPomqa&#10;j4zXWNL8UGKXTrlgELZAVuo68ZFWrrX/AAu/jfUlm8UxW1qxPmSsoPmE9cVofDnVvA3/AAvL4maZ&#10;D4uaa3vo18jf8okx976Uk0ETP0e/1bQPiR4kupIori0vmX7dbxHcB6soHeux8ZwaLrH7NHiCbRvE&#10;mllLrYFRnCs0h427TyCPpWj4j8N6FDrElxp9z5Uao5aN33gk9eDmvLE0P7bpnxDit/E1/a3dmDPB&#10;5UhA3Lz90etNO+orml4W07xDf/sv/FnwXq3hKSyuNJuIZ/OySJoj83ymsyLwT4fv9F0e40bxffRQ&#10;xXgiuv8ASC3KcMMdjU/w+8ZalfavqVheukWoyxSWrXGz/XKny8+hAqqmleOPDn7Svhi3t/EmqvpW&#10;s3M8s7Rxs6M2cgcAhTmjdhe502rWWm+Hfg78RBb/ANq3MOpaciESsWEeFwzAHp61b+Gdz4si+B6w&#10;2L2WuaSI7mRYwcPAxGWBHtWT4w1UtPolhfWV1DFNaTDIjzzjj865zQtP8ceGfgpPrum+P52tr67l&#10;F9aFSQqc7Sq+464p8qtvqUldGpGdc1Dwj8bhIkqQzajugUPtKGM8riuz8Gacmp+CI3uR5UqW8kab&#10;uCGXgfnWlpTeANS/ZtE1nqr/ANsT/vJIG+QhupwtZGgX17bfFLwrHNY3K20fmCZVUgEjp+tRonoD&#10;bOQvpNa07xH4jtb2xkMiahhEJycE8H8RU+sy3aaB4bklidIAVcjHB74rW1oT6x8cfEk6WwhYSAIg&#10;+bcF6VS1K4mSzstP1Lw2XheUDeo6Y6Uw1I9Mu4bjUXvLSxuN76NNC9uVO1gVxWNbeHNKg+HN1b3e&#10;lafFc3WsSytISAVy2QK7i0udIhj0KK1uNNhJUARKoJb096yvEGnXOr+KNOtoZL2C7DDdyQCO1NSa&#10;2Je55zZ6Bd23xF8Rmw8Z63btJGhVlmYxkDrx0ruNP0vxS2vaZNe24urYPtSRZgRnPdavXFne6Tpm&#10;mJd2kUggVUkIfkhuM5rpfDS2Cap4iEN3MYJI0dAzkhSetDB+Rw3inT9ZtPiL4CuBYiO3a4XlOhBP&#10;f6VJ4gtNK1HWPDkZNnLLbTxOmw8jPqRXtGtxeGbv4XNbNrmnyXohZoVDAsuOteSWWh3djY67qsMU&#10;0qAkvGz5PHpRzaaAm+p0YjuI9Y8JBtXZoorZQytzgAdMmuW8Y3F02u6Y1raxOJBhFxwcda67RHXU&#10;tAa4l0+aBSWBRxhs1yvjJFtfDWk+Xh3j8R2yxyHsrsARU9QXcrWVlfPo+kSXNrCS0ir5ZHQnjFbG&#10;o2mnTzNpOyyspbFoZGURhW3NyuG96d44stctB4a+y6vHDDJo1o0RHO2RgDk/jWN4B0vxDrHx9+Jd&#10;trvxLLXVnpkMkYhTBuM/6tsjqFp2uNvQwfi3b6o3w4+FBMNwJbUmK5U5yQ/Cn3zWz4A0LwdP4H0L&#10;Sde8H6WSbbeqsQp5GfmPvUfxA8M/FGTWr2DVPinfmzguQ8F5BZE4CnKBgOu33rzdNW1Wz1wi/wDE&#10;c96CFH2wKULqvA47YFNS00G1okdF8RfBfhCy1vw7eeHtEurb7PqYWeJpSyy5PBGTT5VuJdS+CekX&#10;fhvRluLmLb5ibVwD0ya6zWbuw1H9jfXtSW+ZIzJAIZu5ZT/9auTtPDXie9X4Tazc65fW+kW97C0+&#10;p85jYcooB67umacW3uCTPcPDXhrw34f8W6TeXOqRtIFUrE8eV56n8Kq+InsdQ+NHjV47iP7PFHGb&#10;R9uAD1P611vil5pPgDqFxJDYGWDToDbSRuGLJgfNn3HJrwjTtXafxXcwDUg5EibyBjHtU319BRj1&#10;NeaW8i8UW2dKfO87ZB2x0r0WOS5uPhwlxNq80sghKmOQ8Y+lc/HY3F98evhjbxYS1exla4cjgbR6&#10;12Jg0hW162j1u23QhwTuAGabegjK0i1tVRkl+ymBs7wHABz2xUl3oeixT27xXUCQvLnYWBrjr23l&#10;QsI9VuA7XJAzJgV0nhWS2mh8X6XqBuFltzG9vMzHEgb0z6VIXMrWrmC31jS4hZ2+3AxhBTHuLiaf&#10;SZpPD9oPKjIj3oOAep5rQ8TabPBDZ3dwi/ZllUtLjooq4H8G6j4OtDaeNIt81oIwyJyp6HIoA4rV&#10;n+IkVtdz2PwRtLyyWPcZ7W6Un3+Qd6xtE1PWdd8QnRD4R1SwnBJlErHLAV3WkaN4h8Nav40nSS/v&#10;NPuQkjJLOzAdyQp6Vjx6vaSftQeD9Y0bwlJdzCCSO7sjGY8n2PfFDK0NfTbews/FN1po8PBk+xSR&#10;3QZd27IxkjnNc54l0y/tLP4BRaTpN48NhrVySqvtJEpOcr7VZ8e6v4hsEuta07w/Fa3xmBuVdd6q&#10;D29OKPhd4g1DXviLqA1LSITcm03wuvCuV/2eMUXEtTXXwpp194a8aC58Nu1wYIpI584cMOcAda5H&#10;+ydO+23dpea+IsQkJsjCMu3pkda9ev725bxH4ltIvEc2l6gwItp2iyuVPoeDmvDPEtv4+sb7xVe6&#10;hpc9/Jc6tCDfRjasaA8nb9PSmnqMp3mieHtUsY7F/izDb6hamX7AwUEt7EdTmubvvAnjy88PfD2H&#10;+yQGs9SdpCz7VODwwB9TzXumlaP4Qg1PSNdtvCUNzJNpUTxXLS/6s4y3y+tbMt1f3msancWurKIg&#10;wDRqMYI681TnqDfQjsE8SW/gf4IyXviDSJ7u108wTuSF2g/KoOepxWzo8XkX/wAfY2VHlP2aS3jP&#10;bPLEf/Wry3xha6hJpSK3iO4jdtbtXUpNj7jA4NemTyz/AG7w9qCWqMZNCt1fa3ZVAycdayEtjmNZ&#10;Oof2kG5aGS1dZVcZxn2rw+3jXT/jPpkVvqkcMV5qLfKzYD89K95vL2K51PURHboFDD5uuT3GK4Xx&#10;voOgXPwzWWPRrxNTe6R7J0YjYynk8VcZWE9VY7/SJLFtbvrVrSS3kuNKYxyEZGQDjFYkcHiW38Ke&#10;Kp3hWWZbuTyxt5wDwcVmi7v4vhV8H5oddV72wtRHfMUHORxk+1dokWt3nhGxu7Lxbp1zObBjcw7g&#10;GiGP7tRcdtDxSfxbYLqHiL7R8A9auLq11CHF2tyRv5GcJ7V7FDd6Dq9t4cu4IIN6aPxGZMlTjkfU&#10;Vyng/T9Hvviz4u83QbOV7ZJVlLAAIzcdO+awrrTPEkXiX4yweH/B5jlsLwMS9xhWDc/L9aaaaG7I&#10;7G2shc2viQGJEdy6pKVyc1t6Homk2XhK0WeRp7xlmUPIM7d2cV5x4S8ReNZdW12yf4Ff6RZSD7Yf&#10;tGGUd2A969Pk8T+Cn0rTbdtUhtLp5VUNNgZbOCMn3p3uScz4wsPEL/sneObU3V9jSdQ81GViA6Pk&#10;/jioNJ0iPxH+xl8DRFfzRX9is4ikVsMGHTmuq1zXNDtvBmq2Wo61ossN7aqp2TqcrjuRWb4duNPt&#10;vAV+NE1SxaNL9G8pZAfKz16etF+g0zAvU8fz6b8L9M1vwtKrWOpLm835EoU/Ka2vFut3y2epwR6I&#10;rM2nxRB15yMYr0XxPfadN8KrJwIGufsa+Xgc7sc/rXjtlqWhC9/s+/t5RcylmM0g446YNSwTLPhS&#10;w8P6TpzXaeH4/ttw5aVzyV3dcVv+ILjUb34feLLKKJZIZrEszNxkqM4ot0tpNBSXOIwxEbf3sVPb&#10;rcHUoVOj+dF5qhkU4+U9elAXMLSdQ1mx/ZJ8KNZXmji4XWvs94HcMyITtHy+wo10aRpOq6FNqd01&#10;xFe28PlTPxsaQc4HtXlPxP0zUND+OFpd2dzqqWeqx29zHCZGKZjb5xtzivQPi4trqvwe+BtzZ3Dy&#10;Ivh2LBjBPzFcdB6GqBRej7nEeILvxWvxU0fw/p5WdL/Y9lMk21XVuuT/ALNereHvDbaf4P8AHsE/&#10;jB5bu704NKS3CEA4AryP4fahZt45+GWj6n8Dbm/1Czune3vWuSjqg59QeBXs3ieTWB8QotSsdIae&#10;2LQR3Vqz7fkBw2D7CpcbMuStocjrNtqOj/BjwnrFsJi6+Igt1+8yoBPFcV8U/EFvq2mfBC2m8uJx&#10;p2ZJD0ViPlHbrXsBht9X1b4g6ZaapZ3Wk7bUy2fmDdbyN6Hvg14F8WNMgsLzVNPk0+4W5sngkt3H&#10;8SHp9cVK3HBJnpOi3l9D+yCumDaNSjtWVJXTIWJhjIJ9qu6NJpf/AAqzwzZf8JRbmG3nzL0B3E5b&#10;9a5zwp4i0W4/Z5Rb2wiNwlgsM79GPGFOa1fD9l4en0bxs8LSuLOAtMA3dhlahmtiv470+ya88AXu&#10;j3qyv5YWaItyffNbOna3Zv4b03w/falLFNcWm2Rz8w56CuZ8F3Fnd/EnxNbX9pewos8vkhs4wDxW&#10;/qOleHP+EutJbXxNYvcpqA+RnAYYP500QY0ulWel6jq9uLi7ljmuVJdTgbT1OK9Dab4ew/CpRHeR&#10;YhtAwmJBPmEZwT9a43xdebLZkSIm4XS8NgZ28VZ8JaRpV5+x/wCKY59aDXt7qbOct80RTpx2zTuL&#10;luyhCdTjS7upI3Q6rIV3MOw4T5u1blhbazBbaPbX+qtLLGzyW0h/5ZqecCsPWtUvLL4W+HrO98FN&#10;fQDVLeNWj4dCDgMK6nWGvGs/C0q3UGF0yLgtgqCOBSTFYwvEtmLrwnZyC7d57fXbZ2RjuJVWyf0r&#10;1LV9XupUj1TTPC881vY+FbZGhV9nmMqDIwPQ1zcOnrFZ+B7iU3DpqET5O0/Lt9a37s2dt8MtXH9q&#10;Wa7gNoBA49KBX6HP3N54W8TfB9Bf+HDZ6gFl8hynzxsOxbuKyfCWnzXOg2ukatoy3UOmXMjJcGTJ&#10;K54HvSSW3im40i0k0zw9BsQnzQcLn3BqbT7bxvpdlrmpQ2RuprjYGtdxITHWhNhoE+keFZfiQ7HR&#10;NQgtYkJRIZSg3J0yB60niR/A8/wp8NanqPgoXM1kJxCm/awZc7GP061meKdYceF9B1O3uBBdxvtv&#10;rFxjO70pdCjk1r4bfEKO98Bi3jNkPIkeXHzMOoH1o5hHZ+C9I8PXf7Mt1ruo2E+oTapKyyQJOUCR&#10;rwo467a5rUpWhsNa07TPDMi2kEymRV+bGecVseHGttK+B2gaLN4ixJC9xscnj5idvFYFpd3+l+M9&#10;OurwvNbXU0iTlY9wIb7p4o1Ekc3qV/dPpQs4IrkGbaJdoJwBWzImhp8GLGzivke9kbcVA+YEV0Om&#10;W2n2/ibxzqT3VmbWSFpAGUHAPPeuAs49YvvjH4k1HTdBlltoZ2Veygn9KdxnX6brNnpPw01a5urF&#10;AxjClmOSvbNUre50bVtZ8MS6d8VLO8nisbl5bcxgnaRz+VNm0K9v0+z3+nqAHLT22/l168CtHTPD&#10;fhPSPFPg7XNEur6JYWa2vLVhkMsvyt+WafQEaPh7U9Ci+CnjR760FvbwSzfZbuCAs8z55BI9DxXj&#10;Pw88RyQ/8FA45prfVjp15cyxSOYGbIJwpI5/WvZNeTVNF8f+BrTT73TZNInuWe7t5Yg+9pzkAZz0&#10;zT9YjsbHWrCGz8PaZYahLbLJNN9mDbEbngH1FKMtAtZmxrsOmSfEnx8I7O3lihtiUZV6B++a+XJI&#10;fFUXxG1KK21e/voLHxfFLMkZOI035PTjgV9OaTc6cmna8g1aKRpLJxPLIMMxI9O1eFCHxRpH7T/h&#10;EadZx31vrepyCWznO0OM8nefQU6MXZ6DZ9D+KnF9L8Dr3Qr+wuW1DwZFEqcBmkjXDhh7HivPrzRI&#10;Yvhv8WfI0S40nxDI6C9mW4O1d3cjOOatWyyWH7Vfw6+0yppcSaPdyafavMPLuJSDwD0GDVW+urqP&#10;wT48uddupIH1/XXjEpbDHaxEe0dQPpQk1sStdzzrX9M16w+DWhywfFu/uJYrlHuIkUsZQeTjFe36&#10;THoep/AT4L3ktgZBHEhMgyGjcf3vx9a4LwjZS23xltLPVfFcQjuYcaesq7lmVuOp74rorSPUbf8A&#10;bAk8LW/xDWC0n02d5rXygRKzfd2ntj2NOSQo6M0fEMfgew8S6lf638U58ajo5W2gjjJQlF+UEDiu&#10;n06fRdR/Yd8AvqmiThrf7YLJiMPs52kfhXHXGkwTajc+HtXlC38GpPLYM67zPGCc9emBXT+KNU02&#10;z+F3w3tbfwtcSGDTpIgkaH5AowSQKzsU0eNzWjWHwk8a6np/g+9u4jdsZpGnO6LHQ4JrrdD8W6Fq&#10;n7KGmaaF1htaluvLWKS0YIFPBIcjHA9607NVuP2VPH7R6fuS+lDQnHBCn5+npWLpN3cRp8NIF1bS&#10;0s958mRLRR5rL1G8DsfervdCsb6XNx4PtfAsdr4TGom9cExh8GNz1wB710Ej6nqXjfTdV1TwfdWC&#10;2tgXNu5LIcjIJJyK5HUZf+MxPgK+o63CLKZ22CT7ilenXjmug+IevasNQuVPjqwt9EiiAlgS3AM/&#10;p8/XpU9h3srHCa5aePdf8W65baf4d0tbFNRjZZ0kAaHYeoxXRTf2zban4EOsawl1Db6c0buq4EpA&#10;wNw9q7P4cWmip4R8YalBrU0dte26GFSxIGB1/Gq2v6foN1pXjxp/ivBaNDpEzqNgIJ2kjPpmnzDt&#10;ocGY7O90/XVivo7bbdAxyL8obPQV0uj6PqLXWhmbxUWe3mUx7BhsfX3ryeS9kh/Zh+C+bNmmn8e7&#10;PODYLIJOvvkV71r8v2TSkurI+U0/g+EAkdG2cn86b0DYxtfubYePRDPJFsjiXc+dwB+tRxXUvk3g&#10;Y2FxYNpkqsoIJBK8V5Jp9j4hutK8ULffF+9s03XEgkMJdn6nrXT+GoNOt/2RfijqcXiebUpba+kR&#10;pPM5B6Ale2KOUEdbputw6Z+z14fJ8EWCwWuvyC4BIO1ZH+U1Y1yLU7m2W8t/E1jbWyaaJocKMg4z&#10;96vN/E0F1J+xr4FubfXJnSbWo31LI++ucgD/AHa9T0ZPBtz8Eo7STxW00UnhmPymST5lYJyDiluC&#10;Vjen1jX5v2R/gxeyNNd3HmzLK6ZUOI846cdKoeArY6jrnxq1K70mdYpfJRI3Y4jCDkjPrWRpb+IP&#10;+FVwaHbyLsje4FpvX16ZPvWX4E1bW7DWPj1pGv61DZyRuDCuPlYNwCp705O5KXYlvH0uz+Lvii60&#10;74Kx39xIxjW4+0bBD2JrzDXdJ+IUvjWaWLwReeR/aEcriKUgSHOcE969C0221G88b+OLWG9uViiS&#10;RluQDlyen0rQ+Hlx4mj8dfFbStX8SeasOkXjWpkjwHXBxyfSpY7E2ia6GgvbXU9QudJkSzjXyVzN&#10;v2+hFVl0XTG+P/hrxXZT6tdSQW8kc/mKyA+hAPpXCaMdQvPFmnPpfiDT3vLTxDeNdpKQ2ERj2PXi&#10;vQbzXPE9x4YS7tfEWlfZIVMU6JGqhXHB6YzTQHI6sty37Qya7J4KMiWtvKspZcBy+dp5/u1B8T5b&#10;p/gP+wxqEDTNJB46ufNKHJALknn0rpY4/GN/4Nlggs9Lv2ZxiJZFQjPvRPo/i6HwZodrqvgiOC2t&#10;ZmktonlD5J68ii+oPUZa6L4euv22P2dZhHNJa6lpML3cYON7pzWr4yudQsf21vG2k6HrxsBqWmIJ&#10;N43qFTg4U+1YV5qF3YTfB3XrXS0MGm6+scsR4KK5wSPWvQ9X8O2usfGv4feLIPHS2/2bSw8sRTid&#10;G5PPbAp31Bvoc7Hql1ZaNpGnSXcF7JJdMPNaMIWyfm4qDV50/wCET8dQf8InYJCugStDIoAKMVOa&#10;xra48P3/AO1d8QZ38V2osdLsxHbDcArSH7xq7rd3pbfD/wCI3lvaun9lThWWUHPymktWVaxj/DKO&#10;K6/Y3+JlrqGqXptrzX7hE3Pjbt77q0dOs7O28N6tYW/iKGWNEYLIrAlT2BNVfADaNff8E/buwjvs&#10;XP8Ab90s4j+8pzxyPUVT8GaXOnxE8dadPNeokumOEldjjdtwvJoe70JSuRaDYxt8U4zqnxbvoTby&#10;tJDCLM+XKB0+focV6bfyeHtZ8NG1htpJzv2vcKhwpU8E+lZ+lTatZ/Ab4j6drvhjS3XR0uzZ3qBW&#10;aZXBKDfzk1e+GksNn+yL4q1GVVdtR1qdZPkBaJCcL9DTsBk694d+JNn8H7K9j+JF3f28IG+C3Q7k&#10;Qdsj72K6zwjc2lx8BvEUraHaxtBCCSU+bdjPPevQrDVvDmk/s9aYLjxjp0glEnkrIAxHmdjnrXz/&#10;AKhq+o2PxF160slgnh1m9VyE+6o6nA7cU2kCNlZ9Nkn1C5mkaSbzSqRdcD6Vxeo674n0jWtRutP+&#10;GkF3Zsc3cO7BQDnIrTm0/V/+FoaXdQeII0t0tv38BGQCamvo2bSPG1t5sW6eAKGI6Z9qkq5iXFvY&#10;6p+zd8dPEExKRalfWexGP+pVPvgE9OmK0oND0GD4UrqHh61njS70mFJEilJy2MEnHvWPpHh3xNJ4&#10;C8RaJP8AGG5TRmV3aBIPmLEdjWTa23i/wzp+l7/i6bjRBqWHiki+ZVzwenako3GdN4dtNcsrX4hw&#10;33mCWe2LQzF89RVfQIWSx8TKNQS4uftzmQk5IBPpUPjDxX4F/wCFeQy6f8RL+9u3mt8Qw2zFtpPz&#10;dPQVyk/iTw1b/EL4Y3Oh23ilzLEiaoHspMOzDHcfwmkrdQPVLLTLS5mdhpsFvtBaSRPlJx1zj1rB&#10;1DVNe0PxDqF/pR3WcsqLeRs2RlTx+dN1V/F7tctZ3E+PsId0AIDAjOM1gXF5bzfs6eM7adWF8btS&#10;I+pBX+dUotgj1OytNW8W+G9au7vRxpUSxRmM/wB7A6++a7yw0rwxZ+AvDvm6vpcht7SX94I1DcDq&#10;e9cp4A1/Rrz4H6FamS7gv7a3WOS3aEpvwMA5PWtzUtN1aTTNYWKFYjNp8gVlfcASMDI7ZrObcbrY&#10;WpSuJdJn+Fev3Npq8cts8UwDBe618QeJTez+MmMqT7Vu5cO31r690mDUrH4GS6Vcw2onE1wWBcYb&#10;ceCDXzv400G5bS4biL4hWMssV2wa2QAAZ9+9VG9+4kfo+MmM+uKVd3knB4HekJIUc9aDnaTtP4dK&#10;xsaBz5xOCc9SaUZ8w80meADIePalB4Pp600Ap3gMRHwBUI3GRT71Pk+URkGgcKPlIoAGA8kYfk9f&#10;ak57MKdgEHnj1pOwx+dMLhj5nO/pScljh+PSlHCvk5OaX+EdqQDRkt8x2ikIXc2HPXrSk84K5zTD&#10;gOflwccUwF6bdoJNOydvShc4GVp3YEgUABp6jp9ajO0kUoBCAlxg9KBD2x5vDUN2+bIFAA2jig5x&#10;DlOpNACZOFxnHNO43MO9Jg7HG/BzxTgADzknHB9aAD/lmD15phP3cjsaXnkYpe7HFADRg5wTzQfv&#10;Hmnn5Y1xj2pCT5aEgc0ABI2rx0FOBYMD5oxjpioyMtGD09akG0KaAA4/z2p2P3LEDkHpTD904pf3&#10;mAOOlACEHA4570evNLj5xzzS9CTt4BoAQbd6jeOhpeNj/pTWA2zNjBPQUg3eWnAxigBWxsiw4znr&#10;SjPlsS+T64ppVi8YLD3pwxyAPpzQAAfe5p3/ACzPNIPvNzSjB38dqAGjOOFpDtyAaFLh8FR14ocn&#10;ynJAJyKAHbTtHBpDwevOKd5jFYQUGAKT5c52544pAR87vvnPrSYbzVBQ4z1qYBTnO3NKudxJx7Uw&#10;GHHYnOKABvJ54NOO3zJMqaYT8icHk0APzz92jn0pfmEi/ITkUc7iduOaAE49KX0+cDmk7tlDzSH/&#10;AFbDbzQAEHd909aCDg4Y/lQGbbFxzTjnce1ICM5zGPapBgRnLUYGTyaaf9XwpNMBSf3g+akyflGe&#10;/WkXBPLY4peNoO7vQAvdSAcGjB3OMUzJEigx/TBqUbtzYgX86ADHDfLzScbetLxuXikI9qAE3KAB&#10;z9TSDHJx3peNw4pTyAMY980AO+cRnue1RHdvjG1c4NSKOSDL/DUQ3bnJTvxQA8D7nzjrR8olm5w3&#10;FJhdp5pcfNgnr3oAcv3H/djGetRtu5+WpTuEaKMcHnNMPVuaAGfxMBADkUgyN3y9KkDDMoEXOPWm&#10;kZOdpGetACgjzWzHxjign7+R9KB5eVG9sY60u6Lpt5B4oAbwSCdtOzjdyaQhcYKnFLjn7uKAHZ5O&#10;TTDnceaUDknNKQ3lHigCM4BX5R0p4/3aGxgjYOg700Z/ugYHWgBTjrg/SkOdvX6UnPlnMgqQ4MCf&#10;L9aAGHYYyDKwOOBTl3iJcMcd6diLZJkKTjimqP3LjPU9aAE/5a/dPAp3GBzR3QZ701j+9Py9qAHH&#10;ORheDTCcTR8jrT+Oct3FMkz9pQiAY280ASYO/gg8Umcu+CeKau7cfkbNPORH9wDJoAbg7jzS929s&#10;VHnlRgk08FvJbI70AL0pA3Bp5x5MfAzimDGxiWxzxxQAp27IvenDyxDMTkN2pvOG+QYA4pnzlzlc&#10;DNABztOQaT0+alYfIec0iE7ov3Z6nvQAhJ3D5W5NSjdiT5DjA5pw2nIMQpdyhEXb1oAjJb7QuRwB&#10;RwSTk+1IwYScnq1BGGQgUgJR99eCaeQDGxEY96gBm3MQV/KpFyAuR65pgRsG+f8AdHt3pYw+5jle&#10;RzT2DkZ20wBxcP8AIfu0gHseB8wpAflkBXtxUbcPjB5xUoBAU+1ACZzayZPIPFNUtvPzYAFLlfU0&#10;oxlMr3oGOHfDjik/hb6ij5Q7Yj4+tOPbigQh+8eKidT58PzHHOeKec+YvFGTvBPrQA8gf2a4yw56&#10;00EfZ14OdvWpDsMScdR0pn/AaQxAOD160h++P3hp69V4pSAccUAN5wDmg4+bjoRipdq+Tj3qAbvO&#10;cZOPWi4Dxksc0uMOCJM8dDRnlfmOfWj0O7nHpQAEfMKQH/SMZP8AjQchV6k0fxLlenT2osA/nzV+&#10;T8c0Z/fgZGPWnNjawGMkdaiGckb+R14oAkZWCJ6VHlhHJz3FTZ/dHLdBUYzkDJ5NIBGYfucA8ClB&#10;PIwKYd32xFyKkP8ArT1pjHYGOvWlxJ5bDI68mm5IkAOPangKAw55FIQKflXB7UEZ7U4Y3D5B1qXb&#10;lgdozQMi4x04xzTe/HAzUkgwrZAqOLyyHODxQBJhcnIFPIG5gDximkARrg55pTnk4x+NNAIg+cfP&#10;zzmpcLsH7zmohkP0HNKucElT0oAX5fPzntTgoKcknJphL7eIO/WnHcGjyh+tADm4BHtUWG837hzU&#10;xJJGfSnD7jfMBQBGCdqZGevSncYb0xT1BIPzDNJhs4C/jRYBNoFpKdgyWHFGMKen3RSkN5RBzwfW&#10;nKMqPpQBEOR3pyj7wyOlSlG2g+VxT40Zp1AspuTjocUWAhX7x5XP1pdsheTCDjrWgbSJOZbjT40B&#10;zulmC4/OuK8Q+O/hNozTJceO9ImuAn+ptJFkdiO3HA/E0XHZnTxwXLzf8e7HBq81uVWEubCNQvLS&#10;yBQPzr5Y1z443TC/i0j4LQx/MQlzdT549dq14V4k8bePtYvCLv4j63HG7nEVrKyL9OKuMbiastWf&#10;eWu+Kfhho9jdte/EHQHkSIkpDMrsT6ACvCtX+O1uk+ow6P8AAeV+WVJ7mYAH0OBzXyekEjTyGVtQ&#10;ck5DSzFvzzVlISspO+Pj2q7JojnSO38R+P8A4t6xd3X2nx1d2luSdttZsUAH16muCMDTPO8k+qzS&#10;bs75pSxJ/Grflx+bH1NTIWV2xHjJp2Rm6jZBFbsqhRCoyOTVmGGNZ5CCeTyDzVkBzExMijgYAqM+&#10;Z5yYj6jrQiW2xSp3tjHA5pNpC8xipExn5id2fzqztVkb5h7Y5ponUqoyCNsYJLDHtTmLF8kDGOtX&#10;FgiNuDtIwtVmRhHOCmcHg00BXAPnNn8/Wo2VfOjyuRUmSVTcKRvvKeOlMCuVAmJ2jHoBTS45+Tv3&#10;qwf9ceRzUOAZ5i0WMdDSAkHzHkfw0wYLj5+VPFTQgMDtUH3okjICk/ePagEODMJEIft0rTtf9VI4&#10;Rcr1NZSctg7uladuGEEihucHJoew0dBaunlq6Kfwq2HY3SbtxwDyDWbp/lx2dypBOT+VblrAsg5l&#10;A9DQSYGq7vs7rDHNhx8zZ6Vb01xbaXZspjznnjNbF/DBHYDESOAh5rDgGYpgVwN3ANAybVpVlNk4&#10;iXcTklRiq8GeC0gJCdTT5EkAjPksxLgYPakdBHNy7DIFOwiV1d4M+awB6kGkUL5e0uxwRzmjF2No&#10;WMsCORUiIfLH6mgCVWZZoljtycsMj1rsrFFXS79nbazRAoB3rkPmU2bCRQd1bAmlVLN/m+5SbEdF&#10;bzW7aPdhrFN7PjJFU72IHSIkBdS06/iKgtWLAu8ij94Dg1tyvbSRQqsa7lUc00wZbtLzTYUS0OlK&#10;WktFyxqKJbZdZkkGn5QMdo/nWZLH5mo2RAAZUOMVt20tofCTwsGS6Vz5Z29aokybuVP7XRUsoiPM&#10;yD0xVO8lvxqds8STbGdRMAMipHsb8atmS4ADMSMHmtS/uEh8G+HI0sk3RSkzPt+/6UWAhuRp7aXa&#10;RNayRusQZXI61NprQ4K/MQeOlRTX8cmi2kv9iRMFtsZUe1UtNuZpJcpZqiiY/hQgNe/tFkZgkG3b&#10;zxWLLZ37SWMcdofnmG7noBXRvNcwxzukYkY2561T0e93nVQ+mSCfe2Cf6UwHXCS2+nhFjTHlLnHc&#10;1iwW+/Vb65msXBVh5bA8muibYQjOjkl24zWnaxabJoU8hvrZFETfKSKAEsArNo7x28ZDygBNuc10&#10;87PDqoJjw5iXAXjFc1oSakNVheNo2jSZsL6Cul2ST+Ib52mU8YGe1IRFcSXN1/ZpawU7ThnPU10e&#10;l3FjZaXqhn8PpI0lmyruPTI4IrItzHDq0KyRgjcdvpUmoZuLzTWXGwKflAqgKUlwy+GrwyXRMZeQ&#10;q3cg9vwrhr1NFuLXwQIrDDQ3MhZ8feya6y9hnbS7qIBhhx26VzlwLWHVNNj2fMsRPA4JplLY+W/j&#10;bKkfxb+DTpp7I0MMoBA6g1ydrJp4a2Qzj96gz9TXe/GpPM+IvwEd7RFVluwSfbpXmOlxWf8AaZeW&#10;8jG2U7TnIpNoEg1SO9inuIIbt/LeUdPQ13dodOtPhHbRhLUOsA+RVBJY9zWG62Mj3n/E7jMq42nH&#10;BFQtDeRwGUXyMkmMqzdMe1IZQtrqaLxrOzxOqNICrEcGuhuI5Jrt5/NjVBEMtjg1iXT3c1rp1udK&#10;iEazDEuMGt2RZobHRYXiL2hlj3kHnHfmkBUtWWHWkkt4i74OdqZ5qO+vdRufEPgyKbUhGz3hEing&#10;KM8Veu5m0/4ka7faXp1vdWMunRqLZz9w45IPtXMXnl3k8E3251cXeQqjGCT0/CnuB316LKGC8MNy&#10;3lQJEJ2Q5xn1Iq9aS6F/amnTWxtMJbEg7xl+Oa5+KG5tfh/4kTfEwvLePKu2TxXJw2d4l5I8d5dR&#10;BicqGJFJLUVjc1WWGfxLdzpp6bftB2/h1ra0m8K28qvottMvl7Qu3OM1zbJImlwg3AZi2BjqSa2t&#10;Gs9etbuS7MDPCUG8MM7c9KroBjX6XcPiyOKPwjKIZ5su2cAZrblRF8KtbzeWi/ZWMbZz2rq72KF/&#10;C9k11cWStI4wQRkZ6Vxet6Xq1tcK7arPJE9mSkeOg+tTzXQlueXvPYwXmP7TbLXhCxhfer639oku&#10;qxvb5EsC7CBWStmJfEd5LLcwpDFM2F75qzFGj62NsGV2EKSKDQpTZlu5JBBcfLKMfMcH8K1ot8Vp&#10;E/2hiTt+SkjicPKrIqtvODSTForacySBl28H0NAF69lvRBo5RroJuAcKpIGa1FtrZNEaVfEiLKYA&#10;TGR61k6Vqskej6h5kaFMH70eahXU9BlkuGaKbf5nI6UxGrpk1vHqt3K0cbyh/l3Dj61q6hJcXOny&#10;jy4iQww31rCJtWhtWiwAxAB+tOuhd217oKjVwY5HUtz0pMaJXhmMUkTE/JDkkn2r76+BFyz/ALEM&#10;I80uYrwrya+BNWuoyYvJJz9nAyP4uK+2P2aJjL+zV4+ti+fLvi3J9ea5asXe5vTPZ7lU/tAbUADK&#10;CQKrZPmH0BqSQkalOSCOCBVc7wGwf4utZmyJifmGGOMVBIGwwwR8wqZQPKGWP3etIc7AS/WkMbxt&#10;U7u3Sl2qxTPAH60wnkAEZzTf34lXIXaB2oAc7KHICtgkYp4aMkDJ6dajZl8sK6gt/DgU5QDD9wUA&#10;IARJIcd6M/KBv69KcMbjlqQ4+0D5elAyQEeWeDjFRrjEhzg59aXOBIuBjFN2sUXnHFAiX+6AB704&#10;Hhu5qFQePnBNTIDvJIx0oAl58jOzvUiN8yk5zSgLhw2MbKYNu2QmPnPBpDRcGPMUlegp4I8zn1qO&#10;PJQHBPHWlAbHSoKZduph/wAI5dxJMoLAdRXJXpxa6emef7btyPruFdE6/wChSk4IFc5qWN+lNtIA&#10;1mDk/WgD6HuWZ4tMZuSdGt8nHotY0wXdN8x5Na0u7+ytMOMg6PD/ACrInI8wfu+3FBXQjjYC4gIQ&#10;kBqW5CuNaGwH/inLrGf9w1Gu4yxnbj5+QKnIH23Uhn73hi7/APQDT6iR8H6ef+Jl4iHceJrvH/fZ&#10;rdTJRuAce9c7p/8AyOvitCw2jxRef+hmuii8sC53ZGX+WqIJQOT70vdvwpRjaB7Ujfd6UABJ80/L&#10;9Oaf83TdUXVh83anBuBwaAJiCSOaTkLyRTdx3n5aGYlsmPFACkfOv0oP+9QPvLk+tK2zaOaAEBbL&#10;ANx34pdw56Uw4G75PTvSYBaPLKCfegCYbSwJPNJ83Pfmjb8jZNJzheKAJF5b7wp2EHm5IzxTAP33&#10;4UDJlX5e1ADmJ2r8n40z5vMQF+MGnckYKjINM53o2Od3FAi1F5XlTEbi3bNIP+Ph90bA9uaaCMtk&#10;jJHanLu3EkjPc0DHMeCdwzinLgW6kq3J4qCRlDqC3GanDM1umFHA4oAdglW+ZuQKZz82McGoyxyw&#10;yRzxUg+6vIGR1oAQHBBI71Mrfuj8o9qiyvyjGeaeeo4+lAGpaYNsRn+H8q+L/i1GyftawylSBJbn&#10;nHpX2VZ7v7Ti/ecd+K+Svjcgj/aA8KyYADRsDU3SauJrRnnsez7NGyvkFzUvOY8kZqGLb9ktQUKn&#10;GcVYG3cvy9OlbmA4hhH8p6ml+UTwgx5Ow8+tGW3424GOtKM+Qw2jvg0gL1q0flsGsMAE8561v6c8&#10;bTOGRNuOBmuats+U+6QnJ44rbsUhS63rKxZjypPSpa0Kizo1UCfhh+VKwIdxnvTUbMKgJye4pzZ3&#10;HuazLGZIlwOfU1YQsERt4NQEfvFGw/UVNldoG0+9CETZBX7uMrxTOQiZOSG4pm7ldrHFSYJGSKdx&#10;Eg3iQ5+Ykc+1SIBscfL1qIbs5qVee5zimA/I2Uw480/J24pQG2kEr160pBLODjAXg0IDS05iJrfd&#10;HGN0o5PWvSbYxlLVfMOWjHbrXmNgCdT0/MrAFuh9q9LsC/kQEyRgrHge9U9hRNuEKJEyDnd1B4rH&#10;+IW1v2Z/HqCNt72ybB9OtakTHzAGwctxiq3jONX+BPiIjBxpjn6cVO49mcb8NJYm+FPhJPN5G8Ee&#10;9evW5d7iLJk+Vhg56Yrwv4Yy2v8AwrzS0N1GjvfyYJPcHpXu9sFCTfvlBMY71q0khsxtVhkn8VWr&#10;BiVBGTV63VVQo0ifdqKWUHUtSgKOpGCG9aiyUQdSR0OaQiZ1zMAFAAbmmxlE1eaRSO2eM1W8yQzR&#10;lpwAO1SZzFKVmQA9TSGazTRO8BEiH8OlNyftMpDLgpVOFYwIiSQoXrWlYw/aNQiWKVcEnJzTsMoJ&#10;IPPlTapCuamjVDqcQMhOSOo6VUvYb238WzobYhS/3vWrsRJKkwjIXg4oA0XEH2yNfMBGBjHY1bcM&#10;0b/vMkRcc1jRif8AtKZirHmtIq4smIY52HikgJtK2vNejdHuViACaTUHEU7Bwm4k4waztOhuhq15&#10;JIWGSflBpb2OR7pWa7b5STk+lO4rGlaJI1rE+HwfQUajf+H9L8N3l7f63axhYyVVz2+lXtInt/8A&#10;hGruV5YkhttMmknkfoAozXyV4u1XU/EXxE1EqboWFtqLqsYPDYNJJtqwpaK50PiP4y3sN5q8GgfC&#10;OHGWAvLhM7j6hRXj958Vf2gTfpM3ibRQrTEqq2gGB9K6C904eRalNHhUCDlNg7V5jrFvP/aUxEZ+&#10;Zjlewx6VvHD23MlVTWh6r4f+N3xCg1C1XVfCGiX0RYB1SPY2PUHpX1F4I8b/AAy8Q2sf2TxdaWOp&#10;rp8hW1vQNytj+HPXHtX5wyMhvLbFuBJG3TFa9pIFu45Ybi7t7hG3pPC+0hhzxirdJJaC9pc/RbUH&#10;u7fwb4Ia98TanPbzy3wu72OM5XBO0bR27VyXgu80cyfEC5bUtS0/TtL1VfNmkQ4n3njCn864bwl8&#10;TdWf9mKeW68H6XfzaYRBemQgbsghW2nv3969LsX0i4/Z/wBdutTuF060vngmnZYPmCDnG33FJTvo&#10;RY9M1PU7G8s/CN9c+NtMGiaTbjHALXLP93A9vasjXtRhbw/pdjHooe01uDdbkj5nEfIJ+lc8+jeF&#10;NQ0Dw9d6F45vZdIksvkUqcRsg5JWq8s18uu/B+b7XJcJpC3KJiL/AFivx0p2GjjdRm8UR+JdHhF8&#10;1vbRXShpwuAOeBntW9Ld3GjaJ4816TUZvta6RttS8pO5mXgjr+lVfE+n+OtW8O3EVj4QmSwfUkku&#10;pGBVlVTk4PeuY8cXNhd+C/hzZ20WsmOwuYILmNomGWOFyc9cU0ri1M7wfrusmCTXtVu7i5u7/XXW&#10;QshOFdsL+VehR6/qGm/tB3lpF8GL6WG401C+oxy8fvexHeq3iyy03QP2edHjitbMtNBb/Z9yjlyu&#10;4nn0rtvBtvYzfsweHdavddt5C7gTMwH7tR2JqqlgizzYaxoNj+2F8HobvQSEi1RmmJOAnmtwd3ev&#10;WtR1vw2n7WUFpbeNI7jzvDskxt0iGLcKM8uOvFeW/EBvDd7pfjOSw+EjzRW2vaalneRNmRyzDfux&#10;yB9apWEZtP2nviFE1m0bjwjZqC/JVZEw3NLmukrFKKepzurwav4j+JPi/WL/AMaG10S18S/Zo5yP&#10;vYbbtA7ZrsvHmheBfD/gr4BXsPia6guI3jFtZsxY3Qk6tnt1qnry+H1/Z88U6HYX8fnf8JXbTvHn&#10;BXD7mP41xPxMh8S3vjT4eX9x4nZ9IgtdMjtsjiIpjfz74qtrB6nf32sfE59NWLStfjjtYNPjaaOM&#10;jem4ZyF/wqXQNCF3Z6xqus+Lb+bMTBppXLKueMAHir9rZT2Pxn0HXLPwxd6lbah4DWOKNJD5ajZ8&#10;2QOD+NWtEfxBd6VPYr8ONMtNKTWZZHH2wF87snik9RXOjmi0a1+AnhmysrjT+dPvBEzIMjeD9cZz&#10;Xl3gv/haVppUdnH4Y8ORWFtqdy9zLuWTzNx4JHOPxqPxfNrt/wDFeDTdD1i5s9lgYg5U46YOOKq6&#10;LoHjPTfCjWA+M+oQXF20jXrSMX8/6Z6fhVKOl2Fmdlaa94K1Xxx4h8N6r4a0SWRrJ2fZIsaPt7cY&#10;5qva6WHvtIeLw/CmhaJcSvbW6yjC7Tk5IrnNJ8C6JNr2qM+vahFdvdBhdq+GTB+bH1rrvH1zp/h/&#10;4dfCWxtbeWaHVdR8m7LSkGUjgH2yealqxT12MzV/E2m6l8KP2hNWn8HkxWVh5VtBtyRtGAR61mfA&#10;gInw0+LN7fTWcVvqGqYjO8Db/dB9K9G8NeHtMh8B+ODenSTDd2lv5cLFdqq45zng8V56tt4c0HxH&#10;+0RpM0Esmm3TQS2yQvuCswBOMdMURkkmkTa6Oy/4RbUrD4ty6ufjuFkmspylsE3rJkfu/mz0FeKX&#10;t/4uu/i94Stb+1LzWeuztqckM20Sx7soMA88Yr1C38Q+H7X4TCb+w9evmivI4raCTduZXOM5b+7V&#10;bWrHwrb+JVk07RYbnVbrSBM0T3PKhhnnn+GhabjWjNOa40lbjwlc6f4GEUj6ZJCwU5LEjByK4C7s&#10;9X0Txz8NNYfwBbz/AGSW6dbfcA7CXrz1q34T1uODWdfNzfW8skGuRoYyBiIs3Irv/Gmh+JNQ8S6l&#10;cjW7a1sYfC3nQhH3eawXPTtzVXsDPK/CHiLw1F+0D8Qtcv7HVbGe4t3htLdkP73zMhh74r02/wBV&#10;8NWX7OHxNtp10eC2E5uLdURTISx3Hnqc15x4Xax1/wCDEZubfQP7X0bX5Yll2qhdA2OnfisPxHo3&#10;iOTxCIxp87QvqVrtDSfLtBG/ilJXGi5JbCL9nLxd4s0bxOsM+o6zZwiCY7Wi5A3BD1z1r0m90TXd&#10;F+HOi6ynxlubq9k0q2e4TGEYyAHG3pxXk/i61e7+Nml20K38OnaVpFifKiyqSyAZyVGAea9OsLPx&#10;lrXh+9EmvNHZQ6SeZDjIjHAxUiKmp+G7i98G6TrF54liS4VRIjK33d3OPxrAvfEcsfgHULeD4L61&#10;eXelSRxWMkSEiUydfpVS11XVp9Mu9ON3qcltb3cqugU8BMjP0r1Lw3q+iWPw6E8MGhXKy6XcEo8a&#10;khlB6k9xRdAeVweH/jXefDv4uXUmnaJZ3IhhNvpu4NJhx1LdVNTarbfE3TfgZ8IzqXwSeWLT59sl&#10;1Hfc75D8uR3wTXqXhyLVbr9j74561aeKbiPUtTkumikZiRGsfRQK8h8J+MW1X4U61omu2viITxeK&#10;AtpP5TsLlkb19jVbbgj6B+Gt/wCJL+fU7DVvDNuk9jZQFm8rho5PugnucV4/8XpWt/iH8XtEtvDd&#10;rsv9Ss/KEa8q3GSAK9k0m41O1k8Val/wk0EMNrpMBuLfyxmUAfLk9sV4qb3+3P2mPi7rO2KMQLGI&#10;cjcsfYGpur6BG1/IoLqPizS4/g9AuryXptbdGKyLgsP7ufavUZPihph0zy7nwXqMcn2VRJashYZ7&#10;8+lck1lfTaVI81lHNJ5rCCccbSfaul8J6XbXel/ECzv/AAVoS3FnabRfOVAkEgOOv92qd7A0ippH&#10;xH+Hlnqvieey0WO2vLm7iQD7OG3sTgfN2wa7VNT8dX/xX0i1HxSkee709ilqkY27GHcjpxXl13on&#10;w88O6/8ADjT9S1HTLj+0tUmeK62qdjZyAT6VJYa5JoX7QHxHvHtJJ1n06NLBoj5gII4IIzjFJaCk&#10;77H1b8PtGOnXux721NxFcSNIjEMoZif4TXpV7Ldza3ZpKmxC3IQYBr50+EWtWh8feP21/wCIM32v&#10;VbxXsJJjhDj+A54XFfR0yXLqjRtbl4nDIEbcGH196TlqQk2zzH4l2VreeCINMiv3M0llJKse7vHy&#10;OPevjXx7c2N38FfDltDIsd5BePDJCx2424Br7Q+I+228V/BzVkspV823dZYx2A+9+lfLHxM0Xw1d&#10;eN9PntIi1teSiR3hbBhYn5hxjrTi2jr05bny3p+naZbX3iJb+S4XAV0KDKHv1GRXpfw/1u8PxMsr&#10;WDTpZLG4RklLdI8dDVzxtaWNj8HLi0sbOJw+mkjcNzDA5+Y85NWPhJYIP2ZLvUpdMLSfbZVUqOVG&#10;e9aJ87fY57WVzG8YJJpn7SukapFfwuLfUFPyHO1WGCK1WvmJ124s5LuaaeAMU2ncM8mofEyaK3ib&#10;SFNq5827UuZG4Bz3J6VLM+rQzatqFpoVvFHplinmEDMcikdAehz7VA1qVrue7i+HqXcl3MsLRv5g&#10;bqW9K5Hw3YLNL46vf+EnQ3F/IPKtpJwiRBehAPc1r3/iPTNY8H20EPgu8hkjus3EBQjdjkkD0NPs&#10;PDuj6xqemubXULa2gsnbzIZipG0fMeCOlUl3DYlu9J+INp4c8HvD+0rDbyXbSiO2WMOAPQHvXf8A&#10;hPSPFlv4Qsm1Pxlpd/Ijv5ZjhCFQ3rjrXOyaTotz8PvBh0n4vT3qabqjpGzHLxnPzBu/HvXXxf2t&#10;BoGrvB59whiiAwxLKx77evWi1gb2R5Illd2n7e6TtZyQwNBMWJHy/OOB6c1u6de6XYeIfjno0+p3&#10;KNq94rWtssp2upPzlfTI9Kn1/wAX+E7EzWuqeDL6+1pbiLbZwxkSMp5Bz7CuV8XW9kPif+y14it4&#10;bmO0u7tPMgkPzQHP3W707aBe+h13gOPwXovx3+INiPiQkNtqVjhtPmjyNzfe+Y5x+dWrXwpYWPxB&#10;+N8SQaBPYanfLJZSRTq7Jk/NwDxiqvxQ0fSbbxF4b1aO+A+36fZlljHQHqQfpXN6Npl3YfGePVLb&#10;XNfuNOOmIQss7FSzDnAJwMUJp6gbD6TFBZ+L9O1G5lltJAGgmVypjHpkU2PSPDVx8N9XUFnhtoyU&#10;Ec2Cdv0rpUvtDvtavo7rw+rW4f5/3mCQf5VOkHgy11DWI7Hw4yQSWpyomLAnFJgeT6C3gLUdQ8UQ&#10;XvwjmdLGf9w/mYLheueea9BtNL+Ftw/hu+0p49NvhJsCoQckcc46U7TY/BtnPqtxJZW6SN5pCsAF&#10;IPXJPFcVN4a8U3Ora/q3hrxDpi21xdlxardISHHUhc8c0ooD0rWIvEVrb2vn399IrxglsHBFZnha&#10;Ca48e+L7iCCZEhsP379nz2/KsPw54s8aR+MP7A8QaClxJLbmOJpk2uhIwCD3xXrWgwx6V4TvLd4o&#10;5XlmlklYjls9B+ApWsLbc+dLC1/4y2+IcVhpstmZJ5ntiUyFcn5jntmtK8m/aZs72NoL/R7y0h1X&#10;IYqHbZnkY6jP0rstXudOsPiJ4WvYzbeVf3jrNlMGJgeOfesvTtQvIv2tNeaXxBJb2EmmqdjSF4nJ&#10;6d8DNWtUOKOq1a8stR+EbX7eBrKK/t9Hw0EhGUcrgkfU15lpfjKxl+Fmt6Ff6LcR3dv4gjNqApZZ&#10;xnJBHbHvXpGrvozxLLFpoQz78rG+Qx7cD1rwqDRPHU3xb8bT23hS1tYzdAGWcj5fTaD6+1TzJFQi&#10;mfYsOl+Arj4Z+G7yx8IxW+of2TAyGE8AgfNkD1968X1zX7+H47LaHwldrEJI45ZDAcOW4JB9qbpO&#10;n/GTRdN0W6k+MUCwyXiM8Xl+YNuemD0yK9D13UdOv4vC7f8ACP2SN9mGT5IBL9zmhLqTs9TGms20&#10;tpL+C+jlMluGjQ8kbutccF13UfiZodsfEFon2kyFmkUfKfQZrqvtMUWrqLuC8eNVwuQcD8Ko3+n2&#10;dwrXth4iaKaC5RwuMFTntQrAtzMtPDFzYfEcz3fiYb4rzKqzcHnjrXbveW48WNN5kLMkS7ZEH58i&#10;sHXDPd6f4cFxeTNcNHGrTA4xjuaNRSwsvCVjawa3DNPPEoVgwJ560PUCPxT9kvNMvJlvkcLYSFn3&#10;9wM9KTwRZag3wF8K3sWvo0t9d3SS458oKSFFc3q2l6xB8O9Xa3v5ml+xMSmcgAjmp/A48Zad8ItF&#10;litWuoLjUJGWAHIjbPPPQc0W0CxbTSdV0vx3Pebr++llvMSK0p/cqx5IBr06E6Qthaqb39zIgZ42&#10;7HqRXKtq6HxLb2+o6FPZ3E2Njtyp/HpW1KtmtzpqOzKrY57HNS2USah9jM0r2OswxRiMbkRBz+Fe&#10;e66yywafDJMbgm6VgmMcqcg59q9o8PWPw8k+KOi2Fz8QrRbue3Lx2pI+cD3rlvizZ+GbEeH5dPto&#10;jJG8gZVP3j9acGr6ktHL3SazfaLpJuLfeP7OCbd/TaMLj6VyumXl1oXxs+Gl86t50euRwyxb8maJ&#10;2wQT3xXQWCa7N4C8F3KzNHMWJKE8bc1XudHtdV8eSlpZo5dPnhkYgk5PWraSBM+ovEmrWS+B9Rkg&#10;8LabdqugK1yGAYw+YuRkV8H+JtJ1+8TxPJH4FV7YJcSSPGw3J6YWvovQ7jWYvHvxJ81bm4s7zSIU&#10;dCCdvlj0rzrxPqthZXnnWdwFEizDym6EjtipepUZdDwjQ/Ed7cfszat4a/4RW4RbbUm2z87mJJwC&#10;vYivXfhz4r1NPBnizw3rtil3YNpjLE23DQ/LgHHfFeItd+K08Ra3rS+C7NlGpZudihVAJ4+WvdPB&#10;J8JalcadqklrpFtcK6ZWWdVy30OKGulweibO58PXvw9T4ZeJdFg+JPiG81Ga8kSGC5hbgMcBcnsK&#10;8YSzutL/AGitc06dQkwv9wDHAcPyuDXs+p2OqWfx18L+I0OjXVlFf28VzBbxr8odsBsj0riPjnah&#10;viv4c1C3mRHWxh8x14OG5Xn1FCREZPY9a0aS3SPw+WlZJWsnDnb9wY9awrmPTn1+5QNdNI10zBtx&#10;Gea4/wALazrFzpfg6yuHukuxGFj2xE+cO2TWv4x/4SXTn0G+/wCEebZGwWUJySW6dOnNCWoNWLVz&#10;BZ3PjLQLQ36xswJAZ8ZI6VRtdTWH4w+I9MvdKFvMkqfZrjdlZAOnzVa8PWM2o+JfDU9/pzQyjBWQ&#10;SYChq2PF+n+F0/tKE2BeaCIGKYHLAn/aosPQz/FieMtU060sh40+z2oQKf3fEnpz0rzHTbDxTofx&#10;QWFtTVxt3KSfkkHr9a9V8JXOs3fhXXrC50tmgg5iuDwfpmq/iDTPt/w88TRLqEsU9u37mUH5gR0q&#10;XuCZu2Wt2t/4K8RxTeIUeaKwdmikOBHtHY9815NoWtXcXxNtdVGlWbxWl1PEkCgL5gPGePSnaalh&#10;D4XubS/lkW6JCzMr4LL25rqItI8ETJ4RWHU5IgcmTb0H1prUb0Mzx1Dr0/wk0e+/t6JLG6lkNzDt&#10;ydx5QZpfhtoet6V4O8C+JE1RcSmczREcKg6fmK63xfbwp+zTrNlEs00L3dviUj7uD2q94bvHXwv4&#10;P0afw6o0ybw9Ipn3/wCrbbgZ+potdiTsjOv73Xdd1i5vbfQrKNIpj5DhgCxB5/OpdO8R6benxdoW&#10;u+H7S3u7W32IrkESgjg1lCfT9PvNE021vbh5xq8jRQJn5lznPHtWB4g8M3WsfFa81K28b6fp8hsU&#10;WYmUAsQMcDrUtaaBGzep1GhWyvPrekwXkBhtJnddswOVY9APauf1mTxbp2rXkml6WLq1RGNzbjgr&#10;j0NXfDfhG70nUzqqfGvULmZLORGjfIRQ/BOe9c/oeq+I0+NfxZs91he6fHIwe8mcIEeXooz97k01&#10;djcdTrtJs9B1j4BXer3mqwwNcwSkQPOA0DR57dayNJ1Iz+GdGgh8XyCKIToWYcYHvVDUNJ0VPH37&#10;NXh06ndWF1fXV9NcTvKVTackDB45HSqviD+xtO13wppltfkR3GqeS0hUKQd2M++aejFYn0K6nk1n&#10;4kr9nuxHYalHvuEQtnefQV3OrQazPo+lz2LWt21tApaA/K21uuR1FeWQxfEzR/2hPFFhogtboXmj&#10;pK5mjyrYGRn6VNptj8V7m4+IV+Pj5b6VqN0H+128RDqfL+6FUdPwpuI1FHotpaWV78O/iLbW2hzp&#10;cRSQG4DLjYx5wPWvO7HVbTRPjVrLz2etGdLdI2AYhCp6jHQ8V1HwkvfHVx4Z/aigu7621HUrfW7R&#10;YYwgjLKDyTwK6Tx1oEc2r2Mp0Cximk0tS8mRw+Bwai9mLY5b4e6toc37ZPj2KGymhi1GJXhyflDf&#10;xZNdn4jutGtPjjfxxnTjALqP7aROFIYnjPrXjekR6rp3iXV2TwkJHVyDKh5jHqD71Y1nwy+oeEte&#10;1aO7128nk1e281Y5WzAm75vlHXinJJag0bmpWfj3S/2kvH3iK0+F0d1pl3p8MebW4DjawAyQpPSm&#10;X8PwrksdJbW/GlzbOt0HEfkYGZDnG6vYbOHTLDw34Tt9Ja7a0bQYxcQXDFyzlefvHjmsLxfY+DdR&#10;+DUljc6RpUd1Hcq6KFUMuD1z1pN6XHsfO/i7wVqdz46tG8PDUr+wkt0YQPefMn0yehrp/h5pV3B4&#10;s16zutN1PTXtp4RexvMcP6fSvYfCul6ZDolndWt9eSzx2wVWkYqo2jpjpXP+LLgW+mfEK+fQYQ9z&#10;Z7ZpQ2MkDAo1aE23udVrsE0evaXHHplvNaTQr5LxyggEeuK5Kays7rxXqMGoeHLW1a0UGKdGBJBH&#10;GcVwvw98WQac2txX/hPxRqcd3qyLE2GcWe49c9hXq3iWDTrXxNol4dfsTb3lgGnZZQ20HoD1xT3C&#10;zW5t6cumt8LmtIfLlaB+H6E0+2W5gurZl0snK/cJ54rldLurZPEWmXNtdg6fHJm4Yng1ratr1qvi&#10;m2lS0zHOypFj7pycdaYrGH8TU8Paxb/AGxm1+CG7jvJlUoNxXJ6EVc0nRdV03VfBVlPdmW1S23K7&#10;pkEfyFearcWFt+3fCb9b+ONZbfyo5FOxvMI5BPH5V9MaxcLJF4jitVgb+ztIV58csoccfpQ3ZeZW&#10;yPl3x/cW+nftIeDdW0zTCk1trMS3TRr8jIxwQfwr2i6ms7+T4SmHyV05tEnbUwrYbcy5Uce9cZBp&#10;8epDXnl0uP7K+pDlhkykHnn2rP1jU49D+I2hQNoNwNMngVGbPylu30xQ3deY73LPh+HQtN+PngmG&#10;1t54nvb+4Z5vOJyFORuHeq/7QQspLv4M3i6Ussk1lJC8idCF55qK/tre2+JfwY1lrPW10+d5j5iR&#10;MxUH25xXaeLV8N337LHjWWyvBefZdNeaAyxkSLxlsA4NRJOwo2TufPWi6VFeeCruytNat45ZrUsr&#10;5HykV2vhTTtZ0Twx4wlufiFIwvYikkQi3crkCvNfAUOty22m3Npb3Ej297MHCvzg+or6Et7HxQfD&#10;OhXEPhQT+ddBTAecZPJ/Cp16mt09ibRLXTT8K5711tTfSXjchQDtzxxXnd1ojyftd+CbttZvVtPs&#10;jtcCNztQqMjIHrXo3jPTdesNK8Kx2KypeXlmDHGB8p4+YfhWBoN3ZWlhrVtfwltRltXDgnceR+lG&#10;zugudM0fhqfRPE8lqlnNOoKPKWBPp0rlbKOO0e/SH7Sju7EHJxk+1Z+hW0UHxI0pbbxFqBF3qUgn&#10;iKkjLH+la/i5fEOma+iL4bu75SFaNoozwDzg49KT0YXOZht/HV38bfC1vPBFJZGdyPkyB6V1WvaF&#10;qI0q8aXX54hBPE4XfwQD0rAsNe8RQ+MfCNyvhGYKJuYCCWA7133iLVdEntvDVxO92bd7yFJIApG7&#10;ecHJ9qVhX1NTS9f+2eHra0h0GyZo7NIoXyDg4wfpXEeMdJ1h/iF8GdMHia9P2vXBJOFYjYqnJ/Ot&#10;TxTpum6LMl3pC30EbW0EvlgllJIz17Zpnh1/GOp/EG01y88EFLKCBQsgbLDH+z7/AEosSu51msT6&#10;la/Ef4UWVqWjs/7OIvgFPzYGFyfesqTxMsHxc0CwOgyxRTM43ynA/DPrSa9r19N4h1eW1+G63EcD&#10;qZHDY2KvU1b1HS7DX/hv4A1YaCkUcEhZpN2xl2dQenFNE3INY0vwpqWsX0UhjjmkKuWTgEqa4nW9&#10;U07Ttc0CzfWbsQxoQWgjJxt6ZArsbd7SSDxGbW2VvLhVI5d3QjrzXA2Mkth8fZ5dd0+BrS6tpBb3&#10;TRB0U+nPenfsNnQxXOiap4G1G6jluJHt4CxYAqRt9R71Y0dvEup/DDU7qw8ORtErPE8MoB5HGQTW&#10;xoVlYNpvxO8mfT4YL2KUlht34wcEJ1Aq9oEGt6d8BNT+yahpV5FHcXBcwSjLZP8AEAeCKdxornRp&#10;2/Zw8T2d3rP2S7axmfzAdwGBkL/Ss7whOND/AGTtIu5NAvbyXUNWnFpBHEfmEZ5YsOB61h6TfeNy&#10;fEIudGW5s5NQxsaT5lRj82M+gr1NPEWjaf4X0DS4/Bdlc6X8qwtLGP3DSfeGTU3DU4awv0v/AIg6&#10;X4hMgto7DSbhJLQv99iO474rnX1jx7daNqF1pnw+ju7W11zN7GPlLhm4wvHSrvirQbmLxre3Wmat&#10;LDbSXEchtUOUIbk8jjFdDDqdv4fj8MtbfDd9Tn16wZWhhJKwOg4YgccGktgbINS1BdX+EfjRoPCV&#10;7a6rob2cksDglgPvZ57CsnV/EdvDrPwF1LVvEkEq6vB5DziEYt2jGAG+tZXhrVPFdj8ZPjbNqelC&#10;ZtUgY3M3lbVRP4V2/wCyOKxPEFxpC+ANOSb4epqFpqOtOdOYuAUkDdFHbJqlBXsLmud5q/h26n8Q&#10;eG7+y+I8otbyLzGjRMDA6YPvWBMlteftO/s46XdRR26w6lIfOd9mNp9f9qusl8WRaP8AAzwLDffA&#10;e/8AtA05QLeOTd5SEfK27ofpWLD/AMK38UaZbIvim7j1dSXgcK0clu45HPGQKIyafkJ6mb8XrG41&#10;T45eDLWwsNQmXQtQsyxhJ5+bk5ra+Ln9k3vwT8BQw+AtSmv7SytGjliBzbFBz8vfNYfh+6+LHh/4&#10;gfFSO5+Fya5JchNs5bny06H61veFfElxqvxU+IEk3h6HTLmK0by4ZUB3YHzYB9KFoNxPNtO1XXtT&#10;+Kv7OqX3w8vtOg0q2Ja6lBXzinTr61fvtcT/AIb++HGtQ2dztsrsJcFRkMmTz+Veqvd6LqPw98Yx&#10;3nhO3Y2lvcGHUI49m4gH09Kw/hdocVz8K/i1q1z4b0+8iXxII7Mq4LuoOG3AdMe9ONRNag0jqfEE&#10;ttd/tT/A7VtP1rTZDdR4gEkipnJ+cNk8VzXxIu9RtPjHpwt/GdpbNtiSaJIhKNrnD8D1r2LUPCnw&#10;2v8A4aanND8OL5b23kt3tzHcshBHUAAjH4ViQ2/gh9e+JHnfDNLPULHwuPNlnl8zdtTIPPSp5kGh&#10;55eeItL0yw8C2Fp4N1O6sljRHhEBG8z/AH2z2wTmuh8f23h/R/2ZPhq1voUEyx3CzRtkAx+b8zDP&#10;tVXwPH4ou/h746v72x0Ca0k8QSpbOqLuCqccjt7VnfE5pLv4WeANNSW7jZddhj+zgZaZXIBx6YFC&#10;aKSTdjjL6y1DxJ4V8N3sOpajHbaeoMMscZLK5Ht1xWXqejeItR8AT6ff/Gi7CRR/Lvt9pIAwM9Ol&#10;dhrFt460Lxf8DdB0T4zaTZ2+pWEbBZ4ARbvj5txPByfeu1urCzXxV8KtN1nx3FeXd/pVwhukgEQV&#10;yCF49M9KpOySIkl3PO/BfiWw0j4f23h/VLfXPs8VtKdPv4IGcXBUfd4zU/hS/wBO1/R/2pmn0nU7&#10;YG5jiiWTIcqOAQD6119x4fvtH+HngmM/E+zNzp2o3BETWAk8yOVjjLHPQGuRt/tsP7RPhC4g1TRk&#10;snsZW1HOEVmxleOnWhxV9Bx2dzE0XTmmvPGWlX9o5h0PUVlsyTjarfNnHevUvKuNQ+H2i3ieKDcW&#10;pQxqnl4xs4/SsO5bQ4m+LWqvqlw73piiVUjOBjgdOtXNIvtU0n4dw2t/4ZaO1vLnfYyNwPn5P0pN&#10;9h9DH1ix1keGb+KymtMgqGZgPlU/ex+FcwLOHQ9c8Fxw69JJp3iWNkv7dm+QSDjcPTmug1RvF58T&#10;azcWWjpd2NpFGLyNHwYxJ0b3xV288Hz3vgjS76b4zsUsbWSeGzSDOxiNwAbv6Ub7sDuNc0fQG/ZE&#10;uNMt5oxJa6c8sT9OoJwfWvC/hSYD8WdQjudbk+yQTSDYx4Yj0FdvZa9av8FZIL/x3dafeuslvHI8&#10;BIVRxls8Dj1qlc6D4b0z9n6W80z4p6Lc3Ta5b7rqOZCXeVuu0E9KTXZhHbU67U9Uvo/Gd/c2fh1Y&#10;rK0vUS4nPB+Y4HHasTxnYy3Pjv4cSTWkw87TzJHMOrAcgk98dq6HWvD2oDQvBWl3PxrWGTVtEinn&#10;lW3x9rZF3KoHbBq14i0/xe3wS+D8626SyaWsgupAMEInCnHfI60xXOE0ODxXH8Y/By6Z8do521K2&#10;nja2uLby13IOBuPoenrWvfS+I9OstQGt6Q41KO4lVAi43ox/vdxirGh3llr/AIX+Jd4/hvyZdHu4&#10;PIkH7kysoySh4zjviu7uRpPiP4Wwfa/EmlRXEOntGZQ6l8qMD3NJ3QLbU+fvCmm64P2i9Qv9N+Gp&#10;S0XTZxdTfasBjKDk47121ho9hbaPrFtd6o89pcarLLInm7drMxIH9Kp2E8WkJrNsb+W7eO9YZjOM&#10;g9M4rotasLXUPghrM9g15JdxwrK9uCQVHUn8KLIbd9SpaW9raeONCltHvoU875gJSRgdO9dnrOoR&#10;T6roAu9UP2cW4DyM1ea6Jqmiv4HtrVvEUp1ASqlugjJLsOoz7Vc19bOy8KiXUPFRuLiS+t0W1QcI&#10;HOMk9se9AuW5rrb6dr1j8ZdNtZk+yabBE6Mn/LU4z0FZV3rt9F8B59OtJne5t42geENtbGMCjWdN&#10;8SaN5F54d8ZRxm9ayF9EwypV8d/ao/FGhnTfE3h+7udRvZpNV0xJQ0UZKhgMtnHShFdDn/Den+B3&#10;8CeKob3VTa6hdPmRXl27T6AnrmuUi0m5t/jjo1sbnV10hg/2hX3HIPTHqDXTf2ImsS+Hkt/BupXJ&#10;j1NZI7mBmHKHOCRXdeIrbxQbPRifCVjD5OmCJpXYArgYGQetXdIlI5XwHNYafqX7bUVvoPk2Cana&#10;NZsckByOcE1s6LqJuNZ1ZXuJj/pkYZljIO1j0zV7wzpFr/wr/wAVwS+NLGS4uboMxUD73bPrWT4h&#10;tfGmi+HZZLfR7YoVO6ZEDBsj5aT1Y47GzPLNN4g/a00Zbe4Om23hy2ktncklWKZPJ9TUvw5vIk+A&#10;0cF4D9mmmnCqR8pZTjI+tWPD8dyf2YdWn1i+VL7VlJmlCYO3Hyr+VZ1hLaW3hV7VNHhltbeJ2VVP&#10;IB5JoTsAaillPpuvK8qsgu1WCMy8DJ4qpeW0+mafo9xL4U3zpbbYA793HGM1maZFp+qfGX4ewLp+&#10;oWtnf6i5WdnOC0RzgfiMV1nxE0bxjd+IfAot/FGYbW+hUQBSC4U4B96JMXQydHh8bWwuX1XwUY1m&#10;nEiSCfO5W5HHbFYniC9uIviBGUs5NkgQREnAz7mp/GMnxch13w/bW/h9JT/ZEYJaQ/NxxjPpXPxw&#10;+Mv+GbPjfca/4bhjuLPUrdrORXw209fypebGkd1oWt29l4hjt9R1WGKS4tx5LlcisnxVomq6xqEn&#10;2b4l2slqJt0yRAHaPoOlecaxcW73H7JM8+oTCBr10nnC5zngAn9K9Et7nQNH8X+Jp7K9u1hnsE+1&#10;QsxfORwcds01a909Q30Kdho+mWEPh77Bo+n/AGpMrK8savvP4jitfX5/FkPgC5nj0HQ4XhvoDKfs&#10;SjahPzY47in+E9W0G9+M7Wj2N1GJrWWS38xcb2Xnj6V20OopczeN9K1HQ9PliZ3SOUEAqAcDI9qT&#10;fkCN2Kz0+6+E/h67tr6Pyp9Gi3DZglivOPxri9Q0LTNL0/T76XwqtyDcb2UHOBnPIpt34j1bQ/B2&#10;l2i/DO9vbWG4IhmgBOxSehAqhp/jCy1L42/Dmxl07VIILy2lWVbuFkVWxxgsO5rJqWz2HzJDNT1K&#10;41KBP7Du9Fs7s2wWPEaqUI9QKz/h7e/Eqw/aM1Sw1zxhJcR3ljISrklZWA+XH93FegSaD4MtvG15&#10;cLprLMJ8kpIVUc9Rim6y/hO1Wxv5BbpMLhFjuC+duf5VT5bWKX5mV8TLa5f9nD4h3UUdvDqSyj7M&#10;n2oKwXPOOeeK+cdDFgvhTVBf+KJTIzLlmfOw9/rmvefH3hu71zQfCk1l4pvJFJiIkinIVgcZyBXz&#10;b8Q9J1fQr2zthodwGntEMMjOcHH3qukrsmx+n9P+bZgSKMmmcbW5pcDcmJG4rAsVt+37qnjmmH/V&#10;qCvFO/jb95n1FHG1eO1ACKBhcU5vvEM3NNA5Pynj3pcZkzg8DigABJXpxQOGX5fWgdW479Kc24If&#10;l7igA52N8vBpOcDC8U4btoHl/nRgntTAaB8zHb2oA+UHbUu0CJvm5poztkyh4pAJg+lIAcH5vpQC&#10;27/V9+lPZf3gz128UwGYJmj+T5e5p3BdRk07bmMZbbhvzoOd5woPycmgAOPKkOelNDKZItpGR2NJ&#10;yItoQn5qCF85cL0HWgRKRy2aGwUiwvQ/lSA+q8AUpPBoGIf9Z68c0igHzRn6UHdg4py4y3yjcBQI&#10;cvuvamcb3BXvSqTvbcQBTjjcxBoAaAvmIC/Sl53P1pcD58sO1B/ipAIN2T8p60hz5ZIx1p8bKZHJ&#10;HfighPn/AHg5NMBn93jtQS23GBzTcHzJRu6U5QfNJIJGOKAFKsUjyRx0pdpAGcUZGFO7oaCwyeD+&#10;FACHcJlwOCKUhN+dpyQcUo+51p42YbJGe1AEGGAT5O5zR/GMJ+tSNjHWkH8qQCYyw4pccHmlGADg&#10;nr0obHlZ4z2FADP4h8v1pfT5aYCcDK/hUmTt+7QAAYjk/dMc0wFt2Np5PFSjOGw3pUbEgcEE5oAd&#10;yVOUWkIHPyigY2DOelK33RTAPmG/gUpyDyaRR6sakwuT87E+lICPJEicAjBpox5j/L3qRgPn4HSo&#10;V3B2ypx9aYEgDbu/WlwwlPz8mnKfnA9qhlLCWMA9aAJgAU4TPNJgeU/7sDApEwYxgHpQeGfI+uKA&#10;EUcjmlKr82e9HAI4PtQfvdOlACMv723ILEZ5qQhTu4OKTJwKQk5fntQAEr5mNp6dKT/loB696YD8&#10;q5Tmn/xDgZoAThSxMefUUYOFOBj60/GV5FRtuyMelABlt6/JTsHDHPakGCYwX59KG4dhk/dFACZO&#10;U4707ncPnP1pq8xnr1pw++R6GgA/56fL+NNI/czYBBp3HPzUmPvcgccUAR5/dAhOQOafu/cxHb3o&#10;yBbsPJGc8e9Cn5VG3BoAVsckRjp0pPwGKMtul/wpOSVK8DHNAEi7fnOwHikAzbPheQfWmjdknNLx&#10;vBDNnHNADQWKkEYOeKX5sEYOc08D5fvUn/LYkN2oAArElgp6c0EcmnjqcZxTDu808CkAxvL8w5Uk&#10;YpQV8tjk4J4oOAZOeppMnzV/d5FMBQF+XGTnOaeB8ooA+f29KXK7269OaAE58089qZg7yMZ5qT5S&#10;pwT1pAD5i8gUAJz1249aTq6/OaUltx46U5R8h+XGOpNAERJF0vP404E+dKGU5PSlwd64I4NKcFug&#10;NACAH5TtpPmCfczzSn7jc46U1T+9UFu3WgBc8Nlc5FOx/sA5HrUPzBX5Y/NT1Occ9qAHgvtf93ig&#10;dB8poOcMc9D0ppz8360AKxXynBjOT0poB8tcyDgelKc5Xn1o4JPJ4oAaC28YIpD5gnPfin7RtJwe&#10;DxS8YPB/OgBqn94csc08fd6imgD5uKcAP3frzSARSVmX73TmlByxyTg1LyY3+RaZtwG70AODNtI8&#10;oc0jB/PgwTUZ4/iPWpAMsp3ZwaAGSIS8RBHXpUrEfZIgMliOlDkZGQB6e9Ig+eTCt05oAaeFwYMZ&#10;xS8g446Urj90uZB1pE5kxuXp3oAb/H9w9fWl705uN/Hekyh/iHvQAnpxTiB5ZPFJ8u8jJ5oI+ST5&#10;m+7QMF2lY+O5pWBypC8UyHBM+5gOeKs/L5ORL9aBEH7zc37sc1KMgJkdRxTMHyiN7deppT/CMngU&#10;hjs8t8pxioyPvfL+tL3b5xx2pxyVOQMCgBg/10gK9uKkwPLfnntTcARLk0vG1uc0IQgPzA5pkrKq&#10;qTntTv4W+U1G+M4IFAx6BmG5TyfenYkDsGQj39abGEAOODnpmrLktbqOAQKQDIyrQvkgYFMXnJB6&#10;Gk5EeOnHX1pycSDCj3oGMw3nuSec8U/rnLDrTmVi5GMc+tROMSqD3oES/LkfKMU/5eOn1zQAptwN&#10;uMe9PVF8iYkHI7UANHSnDdhjvPSo8PnHl8U4gndlP1oGTOqtprfPyQarQKVt3VlPU81KB+5TBP0p&#10;cEk5I6UwGDG5wU4z1p5wFIAbp3pADsUhjw3IqQ8yJ645oAQ4/d5Paj5vLbjvTyE83IHSkGd/Udea&#10;AJF5KjgYWkK8sck5oAXzGwakAyAd4oAYuOCCBTSAWAIYc1OY2Kj5SOeKkWGc782zE4GAKAIlB2AZ&#10;pxSXau2LHoPWrhhkjgV5xpcaDkma4Vf51xXiLx58OdLEofVre7nVMLDZsHJI9xxTSvoK51Sw3JlR&#10;TbvuxzgE1eFqUtneW40qBf7004XH518ya38XvEslpNHpHwns7LcSBPcPuc+hwOK8U13VvHGp3Us+&#10;o/FbxU5aTPlRzMqfTAxVKD6qxDqK59leI/G/wz0iO5W58a6fdzKnENq6sSR2yK8T13426q2mXkek&#10;/BiC3TkJcXEmSfcAV8//AGSBoVJs7tiDktI+TTLmKA2NuuExj7tWl2BVexY8QeJ/iHrVyWvvH+ur&#10;CJSVignZF/IEZrllsrMyv5jXTkjktISc/U1eESee/wAzcdB6U6FCs0+6Xdk/lVJWIlUctWU47aFD&#10;IhBK54GasRwW/wBpTao74yKuBF83OTgCnrjyiwhz82KViW7lIjbJIcHrUQEpuFPlYB960JUUj7px&#10;uHFQuv79CIyFCjHvTQiD5Btyw4PSpUKmQdenGaQrGbkjuByDUyKmWxt4IpiLcS2/2aUsTmmHZ8uM&#10;9+cU5NoeVAhbKj8KcyEofvdelFgK2VFzBwOSRmr0UYXyNkZABzgnOaakcO4DAJH6VKWzIQN3AoQD&#10;pHJKDYFGOarnn+LrTwHw2RnjgVFhgvIOc0AQsF3OAg5qJkO3GQMCpiB5smT2qIhth+bJyaYEQ2iN&#10;uOc9aiP3TzUzLwMpUB2hnBQ5B4HrSC46IovnAF1JIxVx5CYYP3Q5HWqm7925MYBHbFKMkrlP1ouM&#10;lQZmYiMYz1rVj8sRREMp45FZaldjKVwe1WYoZCN/mt98dKGrgmdHbLc+XuW13qB8w9K1LS4hXUoQ&#10;8rKCpzWZZzSQxz/Ix3IAQauLB5hV/LyWbJUdqW4mOvpfMEiW9yWRSdxNZ0JKxOX5OTgCtsJaJaX+&#10;LchigBHpWS6DLbYyTk800IlV2KAmRPlbiqt44K3JLLnjb71CA++5BHA7ZqAozH7jE9uaYGnb3L/Z&#10;sMyKNoySe1WVkt3iOxT7msiGBGlnjYzH5x0rWeJIliUAD5RkUBYexjzZA7vv9q3o41aABSPujGe9&#10;YSPa+aoN3HnIwD1rorTBJwwwIuFzikIdsARgYmzuHQ1vaXFC2p6gBbkgQjlj3rGywgnIVvv/AFro&#10;rSSyHgrxKJLjbIbTKso54FNAypcwzw3LMp3E7sbecVoaa1udBt3ltkZwzcjrms7QpWurK72GZ40Z&#10;13MOa0obe8iyFtvlLNu5z1qrkkUctu3iGbdHwcgZPAp5ktsawklrDIvlEKD71X+yyia4dWy3mZOO&#10;1V7jessR2rkrzk9KYEWkQq3iWSJbZhBhy4bmr1tZrHr+seWybGlO3FVbdL5bZ547pCDGwfHaptEa&#10;X+0dYZ5nbDnG5umaAL0uxWZTIF3diadpq6ePEieZOB8pAIHXNVr+JZbmJiWXaxxg0lqYxNgjJEq/&#10;pRYC1cqw1fVYvsjKqv8AIT0INULuxul0eWVY7hkU7iiseasazfyy5gTQ3Vo0XEnQtSWtzrZ0u5ja&#10;3B2xhTn3oYFXwrrKR/GCwtt0p+0QsiRnkcda9VeOOOfWOAjOSygnpXn2l6ZpEGuw38iwi6hLNAey&#10;k9a7NVvLnT/tTXxkzOAT07+lEUT1KVxc5i09HJeQOQrAVOTqiWtm2W2nPQVauI9Nt9X09JUQSOgY&#10;E9qmmlaR2NskZVYxlRzVDIkkB069L2y+YbZjnPTFcjEzXGlX8n9iviK+KpK3Vuea1L37WsGpOscu&#10;PJOQKx9Fl1J3hia6QwNM5KbcY/GmkCPmv44P5njL4XW+4IkED7T3LN1/CvKVs0jsR+/cfugxIbNe&#10;uftFwxrdfDa4tlcFdSEcnHHJGK8bt7iSK7sbeW3dla0Q7ic4yKhqxSLBtdWl03TpbSViqz/vPXip&#10;5bbUnERn1W4Q5XCKTjinzar9ksClvo4ZXkAIFW4ZLq4to2LngAnj17UXGXVYPb28PnYAjHIHpVC6&#10;1Ro7fV7VpHzgKuR/WrxttRijmuFsD5XlHrXPLbT32qIGkhjczE88Zx05osB09vDff8IXprLApQwt&#10;uJbsaqnT54tDt5oUVi8pLKvOKN2tra2dn/ZkxQYV2BPPpWvE1zZpEjhc+ScKxz1poDDBvporVZNW&#10;kQq/CE9cVtIZplt4Y9K+5H8z/wBa56XzX1G6ds7hISMHHWrsEmv+UoivI1jbhzjkigB9/Y3MN1oU&#10;seseaWuOUHQYroYrrXbpxp6+JktVbT2ZgUz5u0ZAz2rJuJfJ0pQgLyKPuE8kmpdOMzy2TzyGJkQ4&#10;I6kHtSsCMa2fUrm6MU3iHDW2pEEeZnftPFdnq2uQnw1plo1ur3H2YKhK/dA681yEmlWsOteLpYNU&#10;lUyTq6Zfoe9WLeS1e4QXUyO6pgMF6UnEEcdJbWTeINadL0/I2WTPU/SmIx8v5YUBBPTrSavEYPHV&#10;/NFKxjkxvUGn2yiS8s/LueWHK4pjIpHKWkxk3nJ4KjJoje0Og6t59tKSFGzd3qvf36W2ufZl0WRt&#10;r8uw4yahMkst1udkwVyAoxQB0GlTaQum20c3h2Bg0mMnHAqS/tPCQvdReCziXMQYgd65ZJ1Opoqy&#10;jbu+YE4xV8yD7VGfs/UAZznNNoEzStp9PlsLdU0KSMRzAKG/nU2rJFnR5BMpxHzluFrFkkmUzAW6&#10;5DA4HFTXR87w/bRNHIrM6/MD6VIDpLa8kttNlgnUxbG38e1fan7MGV+FvxXQSDeZ13Lnp1r4la7u&#10;bciBJ1SFwm7NfZv7Lc8L6h8fkV/l/s63YfXBrKtJJG1G1z6HueNSIySN7ZquCpXITvU85zdy5HP2&#10;l/51VJAlI29Olc50WLMewpJkKKimOIRwSN1NX7j9RSHd5a555qRoAo2ucHkDAqQf6jGDz70x2AMQ&#10;457UmWAI2fSgCMsRdr+6HpmlB/eY2N96lIbf0FHz7TlQTQBLgY5NOI9JV9qhyduMfWpBgkfTpQA0&#10;g+YMY96UA4GWNGW3EYGM1KB8r9OlAEA2+a4DYqZd3lYyPvVXJ/0gDb9asKF65PWgCcE7OSOlB/1s&#10;Xycbqb8hLEZxTufNX5RgHmgpGgNgjQAjG2n8eRId/biqigEtnP0q0NgXDAnjgVmMiiclpx5RYetY&#10;OrMphWP7IgX+1IWznuDXRABXchQB6Vy2sKfsd6RKcm+iP5GgTPoGKR38HeHGYYLaPECPoKypC+Wy&#10;RWhZNv8Ahn4RmUgh9Hjz7cVQlztByc5oGMjJM0WcYzzVhVJ1uX0Phu8/9BqsuSycgfNWjCE/4SLT&#10;+nzaHcgf9801oB+f6DZ8QfGC5Of+Eru8j/gZrbyQGOCSBwKoahG0fx2+KEflD5fE0xxjplq0B/rM&#10;7e3SrZJKkkvkKTH1qfI8jOCeahGPLkO3v0qUEeUp29uakBpzvXKHOKfhi/DChiSU+Q1YCqFJ54Az&#10;TAiXIVSR60ueCNtB3eYuGHuPWkJzLNk9qAFzx92gkBZPlpoHydKXA3nmgA+bykwoAwaiWMC88w7m&#10;PuakOdxyDim5+ZuuB+tMCydrKo5Of0pXOCnygYHANNjb91kFeOxpkpPmRd8ngUhEvyZPJJY8+1Ow&#10;BsGCMUqqPKX/AEUZAHekYnjKjpRYYgwWIzx3NGAfN284H50g2hnw3WjcwaPAGQeKAHjcqjEIP1pw&#10;2YJJ69s0zIG/K9cYOaMAj7p/OgCwEgMbZAz2oClVk5wCOKh5zjIGMYpx80lcyk+1ADfT5uuaFb5F&#10;xGx+egbSR8+ADSjIlGEBzQhEp/1qjyQMjikKyjz8ntmn4BUZPC0pC+XISxwSKALFhM6XOMAl2HWv&#10;lv4+xuvxc+H7D+NSf5V9NwbBqcPznrxmvnr9oOGNdY+BUxYfO04YgdqmREk2jxyIoyRHI/1S1ON5&#10;nGFTpVO08v7DFj+6Over6rFuwxIHY5rcyG4bL4I56+1DN+7UHG3vUpAIUK35CoWA8okxE47UhmhZ&#10;bTIxCArjvW9aoDexnySExzzWBZlTbri1P3xxnpXRwOGvIY0jfIUZOKiexSNYCcG3CBdqk7m9qeR8&#10;2Qu0e5pvKwPmU5yMrQc7TkjoKzLHYbcMMPfNO+USrnBGKbwY8c4poGZU9KaAlQAzTFYsL6ZqfgQr&#10;x3pikgPwAMjvUn/PP5+9MTFHKN9akC8Md3bmox1YBuOKQN++YbycU0K5ICC3Q4zzQx5+42KAzEn9&#10;wAM1J0HTt6ZpoEWrM/6REARkyjFei2COfLAT5fLXLZrzCBmGswYjJJccV6bpLRrbFmR8sg705PQj&#10;qbsORfwDyvXg1N4gXf8ACTxQuQAdGl4/4DUUMkL3yfuyCpq3qvlv4J1xdpAfR5f0WpXcts8K+HUU&#10;MvhbXFaeRTa65IFwcck19DWcczeHoPmyyouGzXzt8NCGv/inGSwVNakJwPevozTmgHw7MoDBjkKS&#10;euK16CYy6UCFX8mMsSATmqzYJxgn5RTJHb5iY3IznOafAQwJA+vFSMzrvC2coAb6elFvDeHR7ZhN&#10;uUvyc9KffmDy2G4jB5qWzydLiZS+3HA9aBmqF/4p6YGP/lnjNWfDojTxTpoOq7VaQ5B6ZquPM/sW&#10;MNKCc8UW6RGQZj+ZeQQcUxo0vE8mPFeijz4iCSM57VUtihupR9oUjZwaytRkhuNQ0wG9JKSgEZ9K&#10;fdNLDeab5cZ2EKHFAG/bSwm6vVMaZHQ1c3g6dc/Lz2rK8uGOKJgWOYgfpTopt8FyA44P507aCJLE&#10;3g127D3WU7A1rNHE1rLmFT1+bPSsdiyJaSbCyhvn/Gu5t7K1m+F15NEoY/ZHLHPKHFS9AZ4v8T9Q&#10;uNO/Zq1JYZHjW+ufLOw4JHevBvDUsaaBbsCrZG5/qa9Z+MUd3L+yH4SlEVy/2fWnDlVJ4JxXiHh4&#10;P/Z5Xz4m/wBDBwWxjiuijG6FWdkjpb3UiLzd9gh2bGFeR+I5ydUj8uRsbyV2Lk89eBXe3SxxaTch&#10;72GRnm4G77teeaoL4a4JbMrG8cfDsu4N68V0xutznbXQ4a4kmGtSNFaSFQvzAjBBpkVzKi3AljJ6&#10;kMtWrv8A4SKa7u2OhFCQfMdUwG/wrNXzVtW3W+GD4ye9JRRmzqdA1K9jkWFY3aK98R2f2iIk4l2v&#10;8uQP8mvuXxvqOuQ/DzU7iHwNbS2Mng2ygi242o7Jtxt/TpXwx4JFk/7RPw/gvr61jhfWI5EkkOFD&#10;KcgHPrX6K3EMV78Irq1/syzmgkSALLDIGCMDwcDpWcoK6bNKc7S12Mb4cw+MdE+CPg3+0IN63dwz&#10;vaIuRbiU/KMjjJroNTutR0/4zaKjxWVvHLZNMEmUbSuMnr7Vy/jO6+Iek6T8P7CLX1K3aII1MW5l&#10;YD5PWtnxbDfS/sVWd54lhgm15YYo4vKfaQr/ACqOO+CMihq5TV3cp33jrxDrOgTWvhzwe8MUHiSK&#10;Oa6KlVmIbDBOgIq+8+o3Pxj8c6be+EdBspLTwtFOJIwrC4ZUyTx3qp8OLOC1+IfwR0G7toI9sDSR&#10;qRt4cE8nua6/x3pmgWP7VXw7FjBLEb3wZqfm75S2/Ckd81La0Vw2Z5Re3WqeLbH4Jxjw4fs2lahf&#10;x3zmQBWIyqkdM16n8OtCi1DSvGPhxPEIg0+0vYpL4b8s4LcKo9+leY+CbnSrT4J+KUn1KOGaTxZe&#10;eQd3LDec1ow+IJPD2r6rrNnbme4uLdUCGXAZv4SV53YNU9iVuen/ABK8G69pWreGbnwja6WtvMI2&#10;1ezmkDYWHBDAHoWFeFeH77U9d/bW8Xy/2bPFA9kvnxlMN/o4+b9a6nQtV+Kl5+0H4Kl1rWNR8nX4&#10;ppJSzMFdE5UBeMAdOlbKXHhTSf2r47u31HTmjvYZY7pFwPKI4z+PeknpqXJ2OBmit9S+Knjma28O&#10;36rNftHIFUgoITt6D1rO8SWPifWfDuh6Np8V3bWliztciWNg05APCk13+r38Ft8b/AUeieL9OaXW&#10;pbhjH5IAiIOf1riPEM3xfi+MngyQ+PrGaWK8OLKCAKChP8RHr71S/AV7o9g8A3Rb9lufR7KK1fVt&#10;Kt3haO4bBXcCOprzzT/DniDTv2gPCcl14zkH2i3vJbq1S6LID1HfFKsb2vivxDqF58RZdIh1W5tV&#10;uzGOIH6Dkc8nrXYeJrTRNE8EanqL61qGqXdytqtmwlJ8wSY5B7UuoNW+Z5Hca5aJ8VJ1m8XfYEfV&#10;JVjuvJyVAb9a1ZdN8X6n4ieSw+OLTqlqTaMYdvmnFc9baZd6z+3D4GsT4ThWz0/S1nvy2AAZOgOa&#10;9n0rR720/ba8CvH410aTRrW1eOaxjdf3BY4HI+9n9Kd3uVJWOZtz8QbD4X6Qt94X05b4XhSWaGcO&#10;XBPynA6Vzuu3/ha61DQbfxFd6oZrNQ1nH5bAb36EHocfWuv1dfsv7Xf7QljFaXBS6lhezFxM3lqx&#10;5wC2QM0+1ihuLXV4Nf8AAlrZzw3OIZggcj0IPNO5C0OdttZawg0q1v8ASZ9Ut7pwIQtxiRE7Db14&#10;rsNQPgT/AIRfTZrXwJr8d1K0ZHnws2fY5rgfFVp4Os7S3ezi1e61o3UTrdPnyoVXoMfdGa9GsfiG&#10;03weu7eXwDoH2u10MRvdeQuCduBgetDVwRvWVp4e1L4f6pC/hjTIntbFZgqIAWKDP9K8Y1rRLeTx&#10;DY+J1+I+tWY1CdraG1jjLgeUdp5HTOK6u38S6bpmn/AS4msHWbVJL6O5AOdwOQARWdq/i86V4Zvr&#10;O38CWLRgTSWscq7vKaTndg1EYtb7FKXZGdp3hnTV8P8AjhDdwyXWpRK9uzOFbzFGRkHpk1HrY+K2&#10;hfCD4d3lyNSuTJbXMF9ZIzPtVgVjPes/4TLe6r8UfHusarrGsSpa28ryYDbGbqiqBwNvtXtllrVq&#10;3hrxhLqml2sdpFb3CwyTjO/rtAB71q1bcl3PIfhj4S0oeF9Tv9S8Qhrp0uLqe1jn2iAHLDfjv9a6&#10;zw2uk6vqcl3/AMJLYm0tdWlRIS4BYo2MGuQ8BC5XXf2i57ttSSz1W7lWB3zjb0GOw4qt4S8Ja5/w&#10;l3xIS38aanCLTxCsr2zZVZFZsqQfcUnK4M9N8JQ+Gb39rb4/2l9pumxyfZ7cWETsACB1put3Nvaf&#10;Ff4iaVG3kiEJsSM/eB68CsbxR4b1lviV4b1KxvZ7e9EEUk0ttLvBWLkhsdOKw4LXxLr3xb8f69bP&#10;IqLZJBvGW3NGMNwPU0hXO0/4pWz/AGcPi5q9t4Rs3vLfTGSQY++0gwK8a0DSb6b4Qa6g8Tt593cy&#10;PFCjZMQfr05r0WGPWR8M/G+l3WkS28N3cKXnblSVNYcfleGrqx1SHwLdapDdOsTSGUhLY9AQM45p&#10;NX2KizX8PXx0z9mj4ueH4NWnuNQs5VkjhVfmKuPnHtkcVyvgPUjJ8VfGUyfDLS7W006HK2yxiQq5&#10;+85b1Jr1bwV4egPxl8XeIrjxzCj6n4blebTXhBAjC5xn6VzHwmuPCUvxi/bCNl4Zt7fTn1+VESRw&#10;wVg2GOeeD2p976sFuZOuX2uXmifEsafrqiO9gZp1kbYCsfOMnpVf4LaeuofDz4/tHprySHUo1YZB&#10;+51waZ4n0+01L4htolh4ikt7SW8Zry5hfaVUH7ox/e6Vf8OeItG8KXHxKstL8GzTC1jhFzEzYLj+&#10;8WPrSvZNsOh3L6ZqkWjeI2W2j220eJMv90npn0rk9Qtzb/C3WrqbxTcbpZQzLHKQTjkdPSqkPjSy&#10;1l/ifdWOmarFZtLEuoxkHYH7ANXPa6J4/h54xvJricQx31stvCWP7wOcUlcTRj+H44NY+Ovg2XWZ&#10;JjpcMrRRJI+Tk8Dr0r1vV/DVzpuv2y6Z4IkuIJRmAtIZGQH1B5HtXlj6TfR6Zc6hFqlrHaiGCUK0&#10;oVlYDPC5rsLXxn4xi8TeCNRtvDiXf2qxa3kjnfbGWUYRsnAGDz71bTenQb8jbtNI19fGHhmO7so4&#10;opNQjaRVkw8a5546ivo7wjq6p8eNQ0+0kmOl22lxqTJIWy5HYmvBfAFprl98cvH8+qeO0fUVt3lv&#10;0R90UcbZ2IvYYFeuS3fg/TvhVqlzpWgSz3EeseXdBJMsrscBifanJL5ozW57n4gg8OXvhzR7S6gg&#10;Nz/Zt0bJseo5r88NXvr7S/iFrWk3Vm7GLxJcKobncC3GK+0rO61iLxL8BzqFs0rS6dI73B4CBhkL&#10;ivj74520S/tS65PbmYYm3kBD3xzXPzG0GrWKirpuo2WqWb6NbiQ25CEt0yPWvNJPEOueDLufTD4S&#10;lls7iSYlTyrFumDyK5ka94tsvGF3cp4Wu7i0R13Yzu4/UVL4q8Q6b4i1f4FQx6E6PFrsYvIJE5C7&#10;v73uK3ipXvYVlexesNA+J/iZdUu7ibT9P0q5d3zHKGkAHI4XJH44rt7LS9ftPgFq+jSeMxPaCUsj&#10;uv7xAnTJ6nPvWjr8U+heOvAMvh+1uYLK70KEXsJmLpKcc4GcKRWdc6pP/aiK2kXCiZwCwPyjd1pb&#10;9CXuY3w8udNv/ix4qV/B2nQz6Rpk6Cbj/S1YYyF74roNMv8AS9H1Kfe+63vNVmR+OYy5Pb0rzjxd&#10;p+u6b438FapoFncxzrcZkdCdpD9io4INdlYat4Ol8MagPE/gS+s9SGkOYGjUslxIRkEL25pp9B2K&#10;R8M63a/FXxrJpHxVgs7e+sZbplHzK5A3cL2rmPhzN8Yr/wDaFt77/hIrtdP0/V5UvbqVG8rCtgAK&#10;eGJ/SsjTW+IU9vrdwvinWLUW11PHBK8ZOYnOMYPtXoXwq1HWYYvj/pF94ptpILa5gltsoFY+Z94/&#10;7XP1pNg9CtrltN/w35q2vSaRpsttGkSLuUYk3HkkdsV0nxQGkxfCW2m+woV2K8KoMKWYZGD2xWX4&#10;xMxa/e00a8m/0ByyoDkkDggD0riJNS8SD4O/srS6vpetalpja9c/bLD7M2/YpOCWx/AKq4Hpek3U&#10;s/wg/Zak1Lwl/aMixsptZGxvj6DJPoOlezz6P4Un8NXAs1s7aFdL3pbuwVYzjJG48V5LrlzYjwp8&#10;ONQ0mzeTSTaRfZX2FWX+8pHUbelc144v/FJ8I6FNFqWs3OkO0Qu7S1yskIPVsryQKmVmtBdblTT7&#10;e9u/jt4wjs7S3S1tLhkumVwQc8DGOK0LKCez+M19YTpFi7hdrVjJnditLwZa+E4tdK6Z4qWaK/s0&#10;JeST5ywHII6grWT4t0bWLH4y/D/VBq8tzbRauqTfP/qg54P0FUGxsajY6S/hu/jvrCOUm4x5CnBI&#10;z6j1rmf+ESS117R9U0jUNfsQt3E32M3bbCM88Z710PxCkutM0Lwpd2+ntc+b5Ls6HIAPPaty1ms9&#10;R+Fvh65jvphLKsIeAggxnvSXcDgPia8y+Lv2c79LS3iuIdftFlZOp3OM5PevXvEc7p4w00QwRO7a&#10;JaMEB4+ZQWryXxclhffGnTdCi1OM3dpbWtwjBgd5XDbcfpXSWvifw3dfFKzsL/QLvTtRXT0hUTnC&#10;vsGAQT60NXQmr/I86+MtzIfDXgC2tLKYSPcM8qxg5XbyenvXQfDfSrPxF8AviNbPK8F3JZxD7Tnc&#10;8boOB7ZNdJrGlxP8ZPhnD5umSS3sNysRlYBdv8XJrU+GlnbaP8Tf2krSIWogF/DICJQVQ/xc81UW&#10;uXzK5vdsjhEj1ay8Y/C/Qn0gnURrJSaR3yDGrY3fiOa7ezEdz+1V8RdOby2W10KOS2RTgNt++fes&#10;/wARanpMvx/tL6L4fPNMLWRIrwPjY30ryy28T67pv7R3h/Urvw5fO9jqUiToEI82KQ8knvgURjzK&#10;7Fvoj6gurC4b4RzXECPMBcODG55G088GuHluA1lBINHQtFIoUAY5r1Wx1bSL34e6ZdacbKWJ7Fn2&#10;q4A+bkg/SvKvmk8T+NEhgt0cSn5Q2Rk+lRfUhXa1Kt22uN4x8HX02iWTaXbg/wBoh+AM/d5NaOy2&#10;uNb1j7LZ2yQvb74TC4OQOecVw9zJ4wudWu/Dmp3V9aWV2HImSM/vcdOfatPwJo15ovibxjH/AMJ5&#10;dX7XL7I0kJbyVPGMc4yKq2ly+hO8q/2rbLIYtj3GwEnAHOOvrSWum6aPjFciCO8uRGYmuVZifI3f&#10;41p67oVwLKeH+zLr91qEcoQHlGJB69wa5CDV/EqfG74hR2eirA66NEL7K5EoUDb9DU3uM6v4m6jo&#10;2l/BXxNJarElzdCKGNi+Su7hjg+grgPhx/wsWHxp4Nt7TxZoV/oTKz3UEtwocM/OVPXg1geXd6/J&#10;8UTrMl1bQWmorGm4/KrMcKfxq5B8O/EOm674Juk+JeuRJLdJITFM2EjHIGAcHIq1HzIc3FM6rxPf&#10;XT/tJJYSz2TQWt7GWC4zkngbvQV6prhs5fhl4DaKGEToqLKAeSO1clq/hvQ5NLk1O3e4e4jtY2kD&#10;OQzle/41q+GWttTNvHJBJFdRQMFQt/d9qndldCCbTtMtdbj1Ly7iW7S2QpIH5jz6Vyfie51SfQor&#10;lvMlT7YgCk8jJrqtXknsfEEUlzqSzQvPsdMfd7VS1uLT5PC0TW0odWi3FR09qNECL1odvgOHLKoF&#10;pHgg/dyKn07TbldeSWHxfJicgsViJP44rPhuLFfgxF58Lxz+SwVD/HjpTdHHjRbDwfdW/wAXdBs4&#10;90pkSRFcso/hIPTNK4rHqMNpc2d1b3K6jbNHJYOsyMo5yPevnH4lx6XHb+EY308iZtdYQ44B8w4J&#10;+gr0TUPH3gNdL8RafrHiu5sLtrCXyZFhO2RlHBU4xya8nu7lfEP7MniKVr5bi502/na0m27WkjH6&#10;1dgjFp6nVReBdQg+BfxL3eNLC/a60q2ltpIOVi4yVOPyr59tl0iz+Ldpa67pWtpZG/EbyxSsgjOe&#10;Ccdq9u+F58aQ/AmbU7H4rTXVot68Vzo02ZGHYnd1XFYPj7QtY1G0mubbwzNLHkfaoliIZA3cf7tO&#10;S5Ni46yse0eB7TSbXT/iBbr44tptM1KO2exS5uNwiC+jN1z9a5/xfFo9/wDtA/DTQJrjTGF1kpdL&#10;OpACdiRXkml+CPiI3hLwzHB8YLu705YcwWZn8p4iSMqcnOO3FUPEvh3xzpuvaFeNoWrQyR2/7qT7&#10;SWaPHUgn1qbkqN5NXsfYVjaeGtHsPDVtb2mnzXTWrLG20EjHfdXLarLdy6d4wiu7iJkmVm2OM7dv&#10;PevHfhV4tur74k6jpOpa7LLci2LW8sow42feHrXs+r2i3/hzxrNa3xL20ZWcR87V6GpasC0Z5wdS&#10;1O3+EGtX0ukzx2ZeRba4jbqy8AfnWd4e8SxX3hO1W/hdbg3ZRxMMZBPyncfavRdBg0ofArxPpl5p&#10;8F1pzXAaPI5Rj1I/GuYn0PRL7xP4f02OHyIFO4Txrhjt6DjmmmmKx6XaQJB4CngheyE32bccMOh/&#10;nXNM+3T9WjEkbzzAgAHnI9qpaZZ6i/7SXw+01dd1MwG1m3kseVQd6m8Y6Bq8OunU9K12YzWtxmWA&#10;njAPPHvU3Gc5a+HNSk1LxJNqNpOJZ2xDITwg7V1OhWGk21tLYyYaUMzeaf4s+lZ6+I31HRtJt/tx&#10;imjCiaHbypHXmrL2Wv3Oq2c1sLhFiQCOQDO8/wD1qewiv4lu76Dw5cWrXMQts8ZX7p7VleG7uSf4&#10;NfGJZpSslnqFs8cq8kp6AD1q9rWneOfs1rDN8M49SDyKzgTbTgc4qxb2NjceA/FKW2sW3hu8MCfa&#10;InIlOUHHBPNCH6mB4VRtQ+P/AMTLtLa5hkh8NrHaedGccL8zDPrUl5aeGk+HerzXnh3VZLpNWdze&#10;RXTKBg88DAr0Hw9ZXQ8LaAzeLNCvJvIdJbpNsbEdPuCuJvLHU7f4wy6bdWDXOnXrsVBPy47jdQtA&#10;buzzA+N3u/Gs+kf2ibfTSqQxTbuWboST7VJqXg7xGur2kEPxRuLiK5uUuAYSV3FfmU5HXFekah8N&#10;fAFzB4ha0sZ7WZEDQiKTIQ1o+DNK1SDXtG0q98SRB1glXTZpHzng/KxPTPbNUpRS0L5tdDmfFi6f&#10;c+Ef2bdR1K/ury/0nVIYroxgxmRQcDnrx3q38UHtW8NaJfL+zuLqO3i0+S01SK4xhuoQr354JxXV&#10;eMdFuYPhjcrf3FhDGb7aXBHysxwv5mvL9Tfxhpvhvw5pmqa3Lc2lxqVt9it3XgKxGDu/Gp3JWp6f&#10;oqa09pp2vap4RtLGWfQYo0thLny0ZcZ3DuRzXnniCHTPDkHxA1RIb55JrkDTy0zMJGl5YEHsK9K8&#10;SW1wnhLTLIeNrSK3/sq2bHmDcmR6HnivJvGug+KrnwJ4cki+Jb6ta2wDIgiwUGOT+FOL8wY3wUfi&#10;bp/jzRvEll4fXVIbyB21WyjfaUU/MvTuK9ZvNV1HWdM1eeT4fXemhCCA8mS2OTVP4dWV5ZfCLRrp&#10;ddlnt7u0ZZuCQpHGPw6Voapf2NtokiERkzTEBgPu59aJJdxN3Me5uvBNv4L06Y3DJNJE4mV1yX2/&#10;WuR0W/8AGNv4jk13Q9B+16XLcEXNmTkbV6nbXVN4diu7HTzda4ZYhkpHGn3Q3XJrVt7e20K48IwW&#10;kMMVlIriUFs7i3tUK1hnX6NqOgalp99fLpX2KRrfDQ+jfTtXFeIrSxedyk0y3O5v3oPQfSsu6bXL&#10;X4hXNxDp0ZtZ5Q2FIAwfasW88RQJ8QJ1nkuFiEW1cR7gHPTJ+tPdWFbUr3uu65aeHba0RLmSOCUe&#10;bJCh3ID3IHNcdNqWpax8TNJ0+TRtZn0sIrSzFWUSP2H4V6N8PIdfT4lfHGa+8GW9xBqFt8twRuRF&#10;/hwOnSuv0jTfO1HxBbJDp8YjunKyLGBncf6U07Dk0jl7K6sdI8FeLrWDwHpatfPECWhDsEXrjPI4&#10;rnLrS4L/AMdaSumajqzWV3cRm6SR2+Rh1AB6V7Poug2w8Y65Dd6lbTyGIiKUr8q+2K57XdE8T6Vr&#10;9pqmmW6SpZ3xa8s1H+sQn7wx6daRIzV7LRLbwv8A2RG3lf8AEqAkC9SSOK4Xwzp/iWX4s+C9AutP&#10;vXs3vJJba5KHgKc43VavbzUde+KMbWWozWEp05t8gj3hHA4BHueK7H4f6n4lX/hKLPVJdMOo6Xqp&#10;jildQm5WPB/GncbZreJtEtL3WbS0n0O1W4hhBtbrYA2Y+mT+Fc5oV9f2eufESO7abz7vR3gnnOSG&#10;VAQOPau38R32qLeWcs9oA2zAMfIGe+RXm1/JqUHjfwNJFpn2iO4vSk64zgPxnPtSWpMixpVzPZfA&#10;vxNcxj7TZ2+tyEucBizt0ArI8S3WkX3wc1O3n8PaedRm1W1NhC0q7s5+8c8jFeqw6HptxDrul2kl&#10;pdC2WCe+jVwEUtyMdjiuH+IHhrwJb6GNVmGpxXu+Mo0TngxdAFHT8KLoEzpY768sPh1o9lqMulvL&#10;Ho0PzvGu1fl4HPHFcjFJdyeL9QuJ7nSHs5PB2oK3kMu0gxnGVXgVxPiLxX4Vv/A3gkt4hvnKaJKm&#10;pRSRlGJUfJgnk14l4f1a9sfD/wARLi11vV3ivnmiEchZgoOQMZ6GlzdhrbzN/wAFvrOn2Go6rZW8&#10;7wL4qnjng6+ZDvOcD2FfWbarp9x8O/hpdeG/FWxLDDy2skfMjvy4b6GvHvhinhZPhbYwajcSw3E/&#10;nNBI6fIxb1J4rutLiFpHrVsg06UG+DCWJwAwJ9BSnqUkdXqeoaxfT6HcXPg5YWtLNhEwOfvDmuSt&#10;tH0KbUdZuUuYlvpZuZJGzt+gNd2mraHP4q8JaaYWSWS1I2lOpxXmfi/Stft/GWovBqE0CQ3SyZVs&#10;bwORxWVtRpmTrVv4q0zx7odxbmP/AEecFysWdwPevUNO1cXHhFr8NZzlY1S88xBmFj6g9K48XevX&#10;ng6C+FtZtK0Aj25BLFeOlcP4RHic/tO/ErTLzWrqyhvvDFxIbQxnZdlVypU9Bt9qpd2V6G/4lGo2&#10;nxa8BahBaQzW0kjq6RJuHz+uOmKoa02qD4h/Ce1+zWsdtcPLI6uowxHIGT6VL4NHia0+GPxbuby0&#10;nvlXW7zZHLz5KoTjGalsVXxJ4N8CTXUzWUdnrUjLOp2lsH7ufemTclvrf4p6tex6bD42sPsbKMQv&#10;GAV2/dG7rVrQdR+Jmg6H8dLW/wDh19uRLeOOSRGJFopGAygcNxzXaane+F9NvvhY7WE8Ly3UUKLk&#10;jzOQM59+tYkuq3EX7WHxv06+v2jsb3TLBrMyr8uCORuPXNTLZjTLnh+58JSfDnT0tNasry4uXk88&#10;SkI29+ike3SuvvILuz/Zyn0240AWwug+Sj8Rg9CMeteHeP8ARLqw8e+A59O0ebZPepMv2dyEcoQS&#10;Mjpmu807xzD4i8e6Nod78LbvTZorCKOLL7hNt4Yk9qLe6mJx7HLm403w3pTJqWtXM9vqsp+ySwqW&#10;ZNo5GBVq61DwNrXwt0K0sPG9rLcReJrV0imj2ucOCR81LdWt7cft3eGLe08N6Ze6X4f0ab7Sssit&#10;HufryeMiuO8cpokWptfWGhRWkv8AwlUHlvBhV+/znHpVLYp+h6Xrfh+80/8AbF8EeI7fX7+ex/4Q&#10;hYdTslJEcC7OSF6HIpfD9npdpovx51DRoNTn0vW9cR41kmLCFtx37R2rZt9S8UPNLby+DNOuLW88&#10;Hxr/AGmLgZclMY2e1cv4defTPBfxasT4tEkdjfSTTQ7OIw3IpW0Eu5s37aHDa6els0oufKDMvPy5&#10;HORXPS6nbal4e8eaVB4dtyLVomlnjYEqevbpVbxbe2cf7KGg6/p2saZc6hqGo+SxVxugAOMFOuT9&#10;K0/C8OkaD8Lor/8A4Uvfy3WraWsl7iQuWYrkHnpzQl3Fza2Mx5/Ekmt/C6wtr1kt3V1nBG5yqDn3&#10;6VjeK18aaZrXhTU9H+IU5tk1SMSQTW2/ywD8+D713/hm90u4vr7WV8Fxrd6dcSKtsX4UP2I9+laV&#10;xfvrlp47sU+G+l2Is7NnlUyDncM5H1ovZodrkfiJrEfDnwTrxvrK6s9V0iCOUhApt5XGMkemaydf&#10;0XwpbfBv4Hs3i/SJ5tH8RQSzRQyqwZLhsjp0wDWrpq+H7n9mmGx8iyv0sdRZLqzMwBTB49Pwrgda&#10;tPBNpbxxDS9Y0qPVdRgjRZJml81gcYGc4xRuDWh7trWj6JffEn4c2iPostm3haKRSWVsNtzgt718&#10;5fEGw1jSPiZ4TvrHQbSzYeIEiZYcY+9gdPWvUdTmk0a18FRWHh3WLyVNNjaTMh+UEcc+9cPq99Pr&#10;+g+N4rnwtfaa+nKk7zysSCy/MOv0ppCPfdFtxP4d8Ove6PHFc/2Ejs7P6rnnNeUeKR4K0v4gW2oX&#10;GqWEVxMJlsvJIO/+9uA6fjTdK17xTefs/mYXc7SNYNAJlTGzyxtBHrmsyzsfC8ngzRE1TSdVl1aS&#10;9M0iupfO05Xb6A+1Di7DSE1aPxYP2XZtWt9Xjh02bUFjZJIdrOJTjPPQV2PhXw7rHhj4Vm70/wCI&#10;ouFutKWbULRn3Rylxkbeyke1U/HXiHQb39knxbpM9jqFndT20KWkSW5UExDgjsK5jwDpfjTV/gzc&#10;QWn7Q+pSzWeo2xv9PljIIRfujd7gUmlyvoD/AAO8sPGd9aaV4xnn8FX0rMrJbpGhz5rcLlR2BrF8&#10;PxeJr2P4u2WpWXk6ze3Aedg+SsMn3OOTwKv+IbzX9L+Nngq8/wCEBtxbmS1iu4TCGSTHBYdgak8Y&#10;WOvWvxM8Z+J9C8cMJLnRIGe2ZchQBk/l6Yo6Ci0N+Glt/Zv7V3xU8Jy+J5bqC5hSZd5OPMByQFPS&#10;szWr+3i/4Ku+EbO6htvsywFYVcfKpXgHHSsnQpLyw0u58e32syXWoT+JLaCB2woXc4Dcf/Wo8XR2&#10;Oof8FPvg/GZQWfw9HPLsPOWG7t71KTWvU0qST2RoePF8Pv8Atp/Csa1b30elRHImRiAXZjsYH+6p&#10;xmu88QaFM/xR/Zfmn1OO8gjjunkmj4BTGYuR6Cuc8bW/h/VtZ0XRLnxctpc6fbgfaViDOQegx14r&#10;uPCs1pa/DDStLvfFhuRpluUW+m4aQN93g+lVdmclZXMvVdasY7jxLaDUkdzbkOrw7iAOnJr5y1BL&#10;OX9oX4Um8uNSOnXviDayrIUUkMB1r3jXYbTSdF+LWoXt5HLNqkappZMY5UjnjtivOdU8M3138Afg&#10;tqK6wF+was88gRMsATnJ9hV05Jbi15dOp2+teF9fl+ImoR2XxW0nT9OGmwG3t5IA2Gxx8x65qtJp&#10;3imbQNd07xB4hSbyQPscvl7QuOhBrB12/wBX1HwNYyWvjFmNtawtLJE+DIYhkA46V2F1qGt6n+yV&#10;4U1s6TNMUtvs8tvF/rCw+XPr1qbXTKvZIt+BdIisPBvxmXUPEDXP9p6Y6oqgkBVXA59RXIeFl8Yn&#10;4d/HC3s/Ecs6ab44gFssidYnf5hnuAKr6VqvxGsNC1S0PgOW4iEe9kkPzwxsMnrk9K9b8Dt4bb4W&#10;eOLoatpcNvfQ7wXcLsZfv5J9KLW3E0eCfEZJZfjPqek2mh2xhvZ7FHEajOQAZNpHSul8TfDjw/bf&#10;A7wdrGj2euWsFrqdh9thlumIlkJ67T71p6Zp+h3/AO114Z1PS/i1p+pWdpfSi+TYP9Gbpg4+9npX&#10;X+PdbvLrRfGWgR2Ait5dUsmgnXj7jZPFDk09ht3XKWdet7i58C2t6yQJd6R4Yia23HpmPnrWBpus&#10;6/e/shTQw6hayanJrHkHzSFwrMQTg4zgVDr9xPdeE9VsoNfuRIdCiBcZG4ouMGuI8FW/9oaH8SoL&#10;+/jtpdNs5pYZDN5fmPGMqR64qnqTseia1b6BoWtfs+afqiZgOnkvPGvlrJJKOQ3rzXNx+ELa0/aT&#10;tdWsvE11/Yi2Mss9mLnIjLc568g1yNndeMvEXwytpde8cLfFPEDw6eViAMSRNhefp3rotQ1O10Cz&#10;0u0vLbWHW90KQOVy+wKvGRS2eoXTMvVv7DvvFKjw5qSPeR6+i3EUqcMu7nrXoN7K+lfFf4X20dlD&#10;b2d54flivmYZDSOhxg/UGvmnwxqXiseJ/Emr2PhkXlrbeJN0oT5W8vdzwOeBXuPj3xDoWvfATw/d&#10;aJplxPPY6hZmZEBEkUg6qRweelCjZ36Ftcq1W4nw60CCD4k/tKXdzpDCC3lmewmmjwo35JKk1z+q&#10;6RDP8JfiXqc/xAm8p9aMimROWEZztXPTpXSat4k8US/DPQ7aTwxZ2UsunWyS2MbDfgDGWPv1pupp&#10;bXHw48PaWdnlnTiZEU/d+XnNDSJTOQ1fU9Q1H9nPw0thZXRjvNStI5Nr/OgjOAc+hr1b+17qF/h3&#10;o15qNpNNceEXjXzIg2z5MdSOPzrhrhNA0v8AZAR7C3kkkj1UEzKNxTB5GK5mHxP4Zutb/tJ9Rkhk&#10;s9Jw4kGG3Be2eeam6GWNEufif4b+JctovjqKPSX1S5kbdAGKbzkYPpXQalca3qOn+MJZ/EwnMkqe&#10;Q6ybR19BXT+Frnwz4t+FFjKtzdRXlraXfnRGEnhM4577u1czY6bpsvw88Wqbi/tZl1NxCrkg5U46&#10;e9O6YyTw3apay+I5LgXoUadlckkZA9aqWXjjRH0vWLDUo7oxHWGSN54jtAB9TxUlnrGpxw22hP4D&#10;urqa4ulSO6dCuF6HqOa1NfsfCT+FNX0TUPD9vZXB0R5LO5WEYlbHTd9aBWO21CXwrJ8MvC8beJLR&#10;Y5rVfspAG3cRwM1wXhXRNVufG/7TNo+tJbXNubVYJD8yLG49PcVy/h68s5v2Z7PSdQstVjk0/XnF&#10;vO6kM4VvlIzya6jwt/bkPx8jMet3ZtNa0TE0jA4zCPlye1DVtgWiINVS4tfHvw30PTLZr3UNP1qO&#10;WCNU2L8zZkYt6dTXYeMNVubf4gfDCEXkKyzeUmSeA/8AEPfmuI1XxNeWXxK8Sy3Pw8hh+yRzodRV&#10;gXYDO0gdax7eSfVvg9oet3Vpd3n2bxAWh2cMRu6/lSSbG0me26oto2oeFWvrd0kjMRjuQTjnsa47&#10;xfc6CuseLNNvdGlEGqabHtcH5W2jt6VRuNQ8Vaho/jWCPTTBZQ6HE0cko+YFVzwT6Vx2j3Wsa9ol&#10;xFftpLPpVy6Q3BlUNIo46daEpP0QkkjUutM8LL8HfB8Rk097W3mYpC+MhgflwfWovD2m61Da/FrV&#10;dX+FUstjdS2yWspOcKOny/8A1q5fW4Euf7Jsk1q7t1W4J8xW4Lr0rtdM1z4lW3gayivfD+m6jaRK&#10;iuWbaAi8A46UrtN6BdWWupneJ7bUIPGXwTvtP0U2ginYw7Y8BlfqCa0bi016PXTqP9l2MxkVDKkd&#10;0CVz1O0GtyTxDaazo9xp6+D0TyvLy4H+q9ga5HUfCyDxazWvjPxRY3DRLtc3LbGP0ORTUgfka3hW&#10;78Yv+19YWpubZdKm0SV5beaEONyjIIJqtqUz6l+0Loiahb6UlrYancC3kjiWLewY7ckdcVm2D+Md&#10;J/aF+G8N7qcdzvgmEdwq4Drjoaua54cuta8UaoU+Kd9YBQ7LbJCRtY99w9aLibPZYotOn8B3UUl0&#10;JpjHtEqt0Hbn2ryzxZb6Uvhm5sm1aWRxExkJPHTj8qb4U1uLRPDGo6Zrl3c/6PdbI79uQ6k8Z/Cu&#10;c8Qx6jqXxRvP7G18XVrc2ZO/GAmBzzUxjZlt6HQfDVtYWRLFvEzfZykvlbmyMjpzWP8AFrTNQvfC&#10;uk/2hCRJY6gQksXzEK3TOPWtjwlpdzpXw5165udbZyty7KpfJU56A1ydr4h8Sn4jfEwy/DTUL2K/&#10;uI8tISViCdMA8c98U0+V6C9D7lBzJjHapMYjamYOZWWA44708nK8risyhnQkjvSnblPn5pwx5g4G&#10;MGmYbcuIRyTznpQMk2tj74PvTgOR81MGdoBzTifftxSARlGRhjTssIyeG45qMsxeMYGO5p3G7IkO&#10;M9aYBl2kU7MfjS7SXXEhIHWmFvmfDAnNPQsGk7Z60AGcvJhQcHuaeGG9uMEjmoiCZWIwKeM8HFAC&#10;c72JIz2pm5sEZ7049/loGA/K8npQA4EmLkdqQEBRlx704fdYbc01l+bBOM0gHp/r2IPOOaQ5y3Pe&#10;mqPmX5u1Pz1GOppgIMYOSc54pefn4owATzTlz60AMOPMQYOadjk/P9KTncOaT5t/TaccE0hC8Zbu&#10;O3FBwD1oHQ5pwXj7vApgKo+VjmgkHdSd8betL3HFADF2edCNh6mnkrvl+Q9eKMYMnK9OKBtLcsOn&#10;WgBuP3pO8dPWl+bYfmzTNpKAlDnfxUmMOoII+XrSAjOOMgYx1pVwI5MA9OKX5d4yTjnFKD8opgKG&#10;xbg5ycVHjIHDdadzuj+TPPrUmB8xwB6UgGYOBThweKXHJ+akIGTzzQA47cD5BkUhK+YhKt9KbzgU&#10;9idq5256UwGPtJBAxRzhuPSn7T5bhnH3eMU1BhCCf4utADlBKOeOKYVzj5zT8gR4zyaiJYSD5Pxp&#10;AOGdy8d6k539uBTAQWHzVIQvkgiUHHWgCNjhzyCaUD5vvHNJgEpzS8Atye2KAE+bcOnNGTlvl6Gl&#10;4447UnymPpQA7cN6ZIzTHVTKp9+KUBcrmlAO5/lxzwaAHbQBHyBzTTgXAxg5FI28k5Y0v8akr0Hr&#10;TAcRkkHaCKbg5NKNx204A+W37vv60gIycEYXOaeMGKUlRTSP3kQCVI20R4J5xTAjwMUuPlPzU0HI&#10;X5vXtS8+lAD1x096a6jJ+dRSDqOM81I+3yUGz6mgCEbdxwBnFOXZ5ygjOe/pUaBvtDjacdqkG0En&#10;OTQArKolJDjGKbgcmnggxvnPPemEnJG2gB+AYmOKawB6saeMGAfMM+lN53EkUANIyYuCeeKd/C54&#10;B4px6dfpTD94daADIDk+1OAQwNhxyaj7jilwOOKAFwMUHbvX5h7jFL360p25BEY+tADTjdwDjHej&#10;+FqMgtnFJ/E3zDOaAHA/Ljd3oJIkbPpTeMkUc+poAUFC0g8scU3qMfKADxQe/HamZIh4JyTSAlwA&#10;Rgk0mR5rZjNAznJI6U4AFiC4FMBgJ8xx5Yx2xT8cH56CoDx5kpGzubjFAEYz9oTr1qR2LbB5QGOu&#10;O9IAN68U7jIoAQfdb5T1FHO08Uc709eafgbMk89qQEZDbGAbnimg/vI8xL1p+75gNvek4xyOnSmB&#10;PhTETsXiqzKfNGOBT14JO5smlJG05B68UALgeU2CM8UxuN2T3FSK33eKZIRkZAHvQBHzxjFPG4KO&#10;/NN7VKMiMnjOKAFO3Yf3g6DtTOd1IcEpweT1qUA7CfLOcdc0gI/4zxmnDn+KlIOD8tNwcAgUASLk&#10;K/zmkGSzcAcUAkIxLcYpu3AUmbOT6dKAG7Tvk/dk4bipBjcfmHTpQch8Hb04IFMBXzJB5bcnrmgB&#10;W2l15FWIshH5FRMIxA4yeDUaljHwWAz+dAD5lAQneSe1QwmXczFDtBqbq6jaeBUmQIXGPpQBE5Xz&#10;lILcjvSBcMxC4/GlIBznNOOTtAx0oGNU4bBQ5zwalx+6k+btUecP1qRChDHdg5oAgwAw465qUfdf&#10;5eBTX+8eKPmFuP3YOWoESAqUX5vWm+mW70qlWRBtwe+KGOCg2jGKAInC/bUPIG2qwurcatGhbGXw&#10;CeKuHHzZYcD0rBvoY5bkbcluzDjFF9Bo32ZTMcbDx2NP2tkncMYGapadE6aIga4JfPerxyTN8pHT&#10;pSADjjAqFlYzjC4wKl7Nh/SlAUxsN2PegCIR9+4qypiMZUyYbHHHWj5R5WXBOabL5bTKQmCB1FIB&#10;MfN2PNGIgQSxJJ4FKoHzjd2poDBXHkEcHmgCR1YQFiv0xURBZDkCpoA2HJcthTwaj2jzJiVIy1ME&#10;PUDy1/3RUueSBxx0puIxADuP0pBty3XkUhjiOtNK/KCMnnpTlHIBcZpSenSgBBkLyRmlGPm4FPOP&#10;Kb5AeBTACW/1ZpgAb5hhOlOGWDfWpAg8o/Kfc+lWreIspIgcjPGAaAKQ++F5zUiRnLfL35NaRito&#10;bW5kubvToUCE75ZAAB+Nef6z8Q/hTp8V9HHrz6jOhIMVrgjI7bulEU3sK526xncMQsSOpAqw0UK2&#10;jtI9giZzmWUJ/OvnO/8Ail4xuLC6GifBXT7JGcj7RdOXb6gDivNNTu/iBq1+smo/ETXWBY/LHKyJ&#10;9MDirVN3Jc0up9Q+IvHfw10uKVZdbS+uY0+W1scOc+hI4ryPVPit4tu4LxNK+FUVhF8wEs7Fn+te&#10;fWenWNtal/IiedgeZBuP61ZVIRybdBhuABWqpJGTrPoYd5P4v1TXHuNU+IXiqYM/+qWdlT6YHFRL&#10;ZWsTTstpHnZwZPmP61rzvMHJFqu0DjFZMslw5kymAG6ZqnYycmzLeMiZ33ISX9On4U0o7M+5Yunp&#10;V0xjeCScEdKkMY8tSVGMdqltijoZrRgRw4jBHOTWJf25KTkS7e4NdOQuXG6se9Uss2MYDcU4mhy0&#10;f39pkP1qfC5cjHSnzLGs0bFSMikwPKBEeBQIQBjbdByalAH2VVWUZB6YpqAbRuDe3PSpsRbFAT1o&#10;BEbB9wygPHbpUbBu0XNTjd8o5JzxSMs2X+VaAKhX93ny+aaEyk4BOSKnIbYMsRz6UhJFxEyW3OeT&#10;SsBYtDEkYy+5znOasEkljtxzUSANcEmIDJBJxUpAMp/eDpTC5FwHbApR1OTT1VM8O5Y0/a3lkEAE&#10;GgBqgYY4pCDvOAM54pdvzcHJ7imP5plm2xgYxj3oGVLgFZWDRtnHaquW2MSxrSmjm2W++RdxHNU2&#10;G13cQqdp6UhNEKHLOPMbnpxSFf3jFjuIIwanY7oB/o6gnoRURyFbcRz6UwQ8+Xu+YjOPSom4Z9sp&#10;4FBIaB+Oh4NISpgk/d4xx9aAGlyFiO0kkHgVuaU7tES9uVy/Q1hwkfaJflBCiujtQhsLV/MOTnjH&#10;pQCL8rbp1AVV24/GtKzkkCy7blCQoxmsEyQyasqrPGWHbNX3eJIbYsQrM2BzQhs0pJC7zHzgpxyM&#10;darAtsmfco2jpTgFKp8vO0UjHD7PLGCKdhGXK8TTnbIm7dg80/5lQHaDyORUMlmBqpkBlCg8j1q2&#10;kb+TdYRu2BQImgltl1KwDt8xkHAHWreobzqyskT+XsGc1Qgj/wCKk0lvLHyv0rW1SUm6WJFjAKjd&#10;igDPFvA1+swLFwBtXPFb1guoG7Hm6dIoJGOccVkxsI5tPywxvHWuqF9A97ZKtixxBjIFBPUluXjh&#10;EWLRmDsAK0bZYRJDuLAGPkEetY7XSnULFGhiwLgZ7962702yRQldRiAMS4OelNMZJAzWdxrv2URm&#10;OSRd6gdM1swPckuWsWKMnJJrCtW/0STbcrI7uMk9Pat5cvEtvJeiN3QEN9KckQZc8qwXty0JmYue&#10;hFV7eMz3ziWwcfumOc8Vs3Ai86wiM9mdpADnAzVDVWkis5PIMe0RDcynk5poZFYOkEmpRfY2cNMQ&#10;Mnjms+/a3tfEloiTSkzyA7FHSqsE959ntl8t2xLncR0rRs1ik8b2klyyB3UKCRnApoRrySWqWNl9&#10;0s8PTPSqlkyx69K724KGQYzV6802KPXmca08kaRFkUjjmsW4ZvsYdrpP9bjApDOivmtTerP/AGUj&#10;IqrnaKyBcStq2puLTZFsHDcZoS4uhorPHCzooAZWHBJqSXbP8P8AxHBc26xTS7DBIpwVIpsEa+nW&#10;l5c20e9HUb+QxxxXXLJbWunQoNr7GX92nc1zvh2WWTw81vc6iizW0IAcHG9ccVrwKH121RLZDlmy&#10;WOaEJrUytcluZdb06VrGQoQAccbQasWD/ZJbkpbTSLLD3/hrcnjjOia/DIsBkVMg+mK46LUt8nlm&#10;xYbZCpbb6U0Jmx9pkaHWUGmk7lOWI6ZrKtI7hZ51EAXL5FbFpdW3lz4gBCocnHWsd7mVk8QzJaRq&#10;kE6jeTj71ARep4T8dbVW+EzytGuYfEFtliOnNfPV7DMl1p8ghVo5dNiIYc44FfS/xo+0v+y/8Smk&#10;tHDLNaEHHuK+b7SS5k8MeH/MtwAtuoUseuRULVGjRZsYtOlt7oyQqWEXyk9jU8LXEeg6+0axO6yg&#10;DB6Cs++kWzEALIpeI59s1a0sWCeENTI1wySXR+VSehqlYRsXs+pv8P8AQYjqMeZF6g9Kw2tdTTTI&#10;pUguG8sghl61bkilXQ9NSSC5LiXKtzjFdFZahax6JqcR0uJmFsAM/SgDl4dR12a7t0S3KsJVUnHN&#10;W9acwatpHm6pKzvCvmgj7vpR9ot7aeG4EKFzdg7AODXUixsNXuIJZIUi/criT0paIDhC8b6rpsYv&#10;uJDwc9a6O1gv1kmZoXMaKOPWt/U9C8HxeH7VINadruM5UqeciskXd1Fot7EzrIxUBiB2FF7hcyZk&#10;kfXzKshwrYx6VoBnSYs8oJ2jtUuivos9/qML635UjuPvDvU+u2j28LlpY5F8rhlP5UwMhIJ7zxTA&#10;i3E0cZb5n9u9X0sbf/hMWhgu2aBIcSzEd6Z4Uvdurr9q8NtJGrMoccYBq3qGr6ZaePYLOz0OSQTg&#10;7nIwo3e9AjzrX0ni8WXoSTzVMnb0FZ1vcrFfiRNwIXjiuj1qO1g8RaYJtTVWnDtGnXb9frXOSKd1&#10;wFjUcHAxU3LL1lb3uoXGvSlrZ8r8pxzxUVhBbxaxeie5Y7NwAI707RZnsbuV/tUjrLOPNXstWNSu&#10;7CbxrCINNiSMw5Z93U1QbmLqWnh7fVJYfMEok3KgOARV3TLO7fwjdXEzFBEQAp7n61YiDz3xja9i&#10;jXBwc9aklneHSb22F9G0SgkDpzRcCFkZg7hAcDnFRrIfs0+bQk5+U+laGlzwL4WWWbSzvd2GOv0p&#10;rjzGYixRBk8n3pbgY11brPY3Ktd7WYAhh2xX1d+ys7w+M/i7C1yxMmmxge+0GvmgwhdLk3wrkA7W&#10;B65r6E/ZtuCvx9vbVrco506UkHqRg4rCrFSVjSnufX84InlyeTcv/Oq+FwcjnI5q1fHbeWo7m5kz&#10;+dU8jexxjp3rn2OtFl44ltImE5yxHHpULf6wjfjjg1HI8pkCnOAODQu/YMuPrSBDJSN8P+jsSDya&#10;lyvlHOAQBimnBlHTNNJO8cc0ALn51+YnJ4qUEbz81RqB8o296cc7myvFADiB5hwwNOQA+Z89RYJu&#10;eE4I65qYYw/7rFAB8pJxil6QSNjkGlAAjakw5tj8n8XNAELZ3Icde9TqzBceX260w/8ALPjvUy58&#10;6IgcDrQA4bSQNpHNPAzdSjdgYowfN5NPGADkd+tIpE8f+pf5ckNwakDDY+VJ54NV1LbBwKsKGO7j&#10;HSpe4yUkC0uv3WcKO/Sub1RT/ZDOSv8ArRmuicKsDjcxz0rB1BM29ypkHzDOKQXPZPDbb/gX4SO7&#10;/l2IHtio5QMtlu/FReFiP+FJ+EBvbhZM/masT4DP8vfigSZAAvmLhj1q4rFNR0WQn7tvIp/GqSk+&#10;YAV71Yk2/Y7c54Djn8aZR8WeMInh/as+LgAVQmpIxHrv5qu+8LBgk7gK1PiKpH7ZPxCXtJFbkjPt&#10;VSML9nTMnOODVbkWsNjikDO5mb5l+7UgDByM+9SgkgfOOBTOCx+f60acq01AUn95yO1KXXfF8zfe&#10;6etKRzgsCfpUJGZk/d89qALXW+dgpA2j5c0h2+dckKRTRkDlckin8bjwKAGc4Xmm/wDLQ+xp5xnp&#10;SHb5aHeOvSgBXD+SvT2quc+Yw28kCpiV2ydTkjmkyo8zCgn1piBQAF+U8Yp3W4Q4PHSmhvlPKcjm&#10;lyAB69qALDP8gwTnFNypVjjBpi7tqZHrTwq5HagY1UlMjtt4A55prAmSPkjntVs58kAJUJyUc+WM&#10;g+tIAwRB98ElvyqT5wAQB93pTF2BwGzk+9SHJlHzYAoAQn5Q2OQKAcqxySKY+BwA2SadzjpigBRt&#10;JHyH73rUowJGwgGKr5G5DuI9KlUsNoIHJGTmgCdmXYPl570oZfLweeeKgfmVfYUqnlsqenWmImAX&#10;z0OejDGK8F/aDKt4K+EMygHyb91bPbdXvkKlry2yBtNeEfH2ID4eeFeeuqJn8xUSQI8Gjyun6ZiM&#10;ZNspz9auDeY2+QEAD2qrDzawLg5FsmD+FWV8zacsMHgVvY5yXcVjhIjPzcfSlAA45OeuaaMbcGnH&#10;i2kPGfT1qRly3KDeDGRg8VswSOk8DrAflPpXNW0s5lfKEYccYrqLVmaNidp4ANTMpas2ldJfs74G&#10;WXkYqTjL5Xniq0eQwXaMZ4IFWTjy+ZKzRYqqxViCKcV+904prH91HhjS5+6MHp1pgBYZ+6xGR+FS&#10;EsEY7iRgYFMXjcPMXnqcU5ScqDjrTETDPlL8jdKMKenX6Um58nDLgCnDOxCQetMQfMXbhvpTwTuk&#10;PTA6GmrnzmIkGMdKfjMQzgfN1oEWLdtt1Cxtd2X7HpXeWL5httqkAD5ga4a2KDnAzvGCa7KxeQKB&#10;uAXaO3XNNsTOmg2/aAwA5YVr3od/B2qhYRlNOcZ+orDhY5jXcOD2rp7BY5tM1iNrsLt0qXA9eKEt&#10;Bo8A+G4eP4hfHSHYhK66OPYmvelJa1W3EyqNy4I6V4F8Pt4/a0+KVsZcGW9m3FjgfKcivoWa1SbR&#10;b6aC+2OsmNvuK0Wwye8szDpSldRRwYQcDtWZZM5uZVG0HpirFubs6TcLKku4Qkdaj0uKVtRkyrY8&#10;49BSAytQZvt08bQrlZB365rbsY3Gn2pDDHl8KRXK6+8i/Em2RFfHnpxXdIFOiW2cBxbqfpSBFeXi&#10;OMY5JP4VXeRgrcsDt7e9OkOWnGw5AqpIZRbORESdh60FEXkR/bbdo3bJnBcntWtqCsILYlRj5MEV&#10;j6bNM4vt8SBo7scDuK3tReI2umDzvvKPlovcSdy1MJjpdk4tVMf2blgelZNtNH5sqiNs+Z0rTgmk&#10;Gh3SeZgFBgHvWNZRO/jW6ZZwqqh4xxmmM3pmgTRAAxLFOldP4TuLoaD4hgdiUbTJWb0IArkJfLEB&#10;DR5Zp8Ct6EXtpYwyJDuWTTJFKZ6BhjNUvMk+UviD471ifxANI06KCOwtr+dLpWjDGZs4H0AryOWW&#10;8iMJa7YFzkqjYxnpWp4mRrf9oT4s26Qqf+J4XwecbjnisSdMagXknZmIHGeBXXRgoxujCrUbdi4h&#10;ka2dm1CYuORlqvRxudGmbfGW8s9ayAwDHDdVGDirUck32SXErZxRe7MtieUyRfCjX2eW3d2icD5e&#10;VzXjiNI4uIm1AbkuCc49a9YnMjaJqkWxyXtmI9OBXlUSD+3dQbysHzSCM9xVIT20IporovEDO5ZF&#10;LI6nBGPevtT9lXV7ybQPjZHd3l5NDCsX+vkLbWAOMZ9TXx2SxW4BUAtC1fRX7O00kPwq/azCC481&#10;b6wICLlsZOelXZOI4s+tdW12yHjHwi3iD4YLHG+ueXpt6G3qpJ43/wB3PvVH4nDw6bHQbGT4n28V&#10;07W9xbwxEShlX5ssRnH51P8AYtY1mLVrGLSt1pILQ3EkgyU2kdP7przPxJoemN+1pqGkW3juWyuH&#10;0RFHnEyFyq42jPQGsDaK13PQ9aV7rSP2Vdb0fWhcXMRjE0yAAkREbuOvYg07V7q+139pHWLy0sJW&#10;i0jwS8AlP3Vd1+YY9c1kaTp3iHSdK+BcdwIwtsdRSaMPnO/IViPfrVzwPdMkP7Xloywx3UV9DcKz&#10;nAKD5v1HFFkTfU5nwP4em3+MRr3gm7VrfxDI1qGkIUh2Jz+NHjvR44tJ1vyvCslxdNeQHS8S4Fu2&#10;eBj+IGuq1DxzYHwpZXs/w5giWfV47e0tEl+e8kU7c57DNc1431vWZvGPw+Wb4S3ulzWcMMgRJDIJ&#10;Q3KkkelVuDstbne29p4lm8DfAe/vtDS21DQtCk/tG3wQoR1+XB96wB4Q03VbfxHq9rq10irb3Dld&#10;x+Vhz0qrqXi3X7v4a6jYrfb7iZIUchMEKP7x74969n8C2lunw0voEnhlFzoTBpFPG7bjGKlu3yHb&#10;qfO/gyzEvjPwFf6loz240a9vY4Lvdxc7zgE+mK9E0iDS4f2hfEQuo0nl1TRZ3sZy25VCjPy/SuE1&#10;fS/H39oeJNNs9dS0tI9VuPkKZJ3H+9zjNeleBdKaTRfhBb3F7O93ovh7UvtEh5x5inbz3oewHmnj&#10;20lX4DCWKC31dU8Rst1FBIPNYlsKQnX5TSzXus/8M9+FLV/CN5PNp2mRyTRyfMY1Ayoz7dKufD6x&#10;js/iT+0JqF7oc812viKdLVJpiUUMx58snH0r0DxbNZ2P7PmllNFtlvtWS4Dyxpu2KQev500wWjuc&#10;B4eYN8PfFXiltLuYmvEWK6KZ3FE44xVzU9Q+G1p8B9W1bRNP8Q/2lFrVrgTyPlyzfNu3dhUHgDWr&#10;kfD+08PT/Di2aC2llka9Mg/iOeVNaHhuHw5rfir9qfTLrX9LgtY760SF9qr7ED3NNu26CTu7nlfj&#10;+TxxqfxN8OIvimSCz1LT7SVJYUwUdFzxIPQ169D9v/4Vj8JPtvizTppbfw9N/aF0xGXEY+XOe+K6&#10;jxFoGmww/BvRbPw7tgt7ORllfJZQBydx55rwfxtb3v8AbVvp1jLqsi3VpMFVHII2DnIpJpjWpm6P&#10;rh8Q/tE6foFvrlnb2N5c3JmJjXewh9H6jNes3Wh+HrLwt4F8y3ga21G+mhEyMCI3jJAye5bFef8A&#10;wt8D21poeka7c6oz3MzXSQgHb5K8q3I710njzW9Otv2cNW0ax8NTytZ+K7eSGQNvcOz5bHfqaL9O&#10;oPfQwfEWhX8nj/4OPHdlbKwuZmlL/wAGfu4HvSN4R8U3vxFbUG+ImnXFpJaMiwSKECDGByeK7m6v&#10;lu/Dvgayi0uCTV7nSbbZZb9rEBRknNcZ8RdO8SaZ4f0Zbn4l3KQ6giH7DC5UptHzAMOapSsidzvv&#10;DcN/4d+H9xZrYaY7Xt87CGIBxgnruGc1jeLUvL6Pws91ZNZaba6nEvyf8tHkIHIrr9I/4Rxf2MPB&#10;F1Z6yyPvgWG5nYuyk8MpLevSpHudL1ebx94Zk8IpBqFjo0N1b3O/IuCBuzt+tJ6hzOxx8Rvofj3p&#10;ujPpMc+mQxWjzPHH8yhvu8CtbxD4hH/DaXg/TI/CbWlgPDbrPcY2/ajjC5/3ap3kmqafovh/XV1a&#10;0a8vbaSC6QrnZ5PC/LXmGu6j4gvvD0t/cYMsOrRxxzhdmd54+mKT03BK7PWPCo1vTfjvLFaa4Lyx&#10;1OS5W9gu5CVUNnAVj0z0q7p6T6b8ZNX0qy1CPRILqW5naNhvUAZLY6/e7V5xr/h/x5p3w08Oalcf&#10;GCO6t4r2wmmhtzgxhiCBvHWtfxZ4i0+78ReHZY7C7imk8OwwpOuS7sVxjb1z600DizqtY8ReD9V+&#10;Bvi3T7Kd3nttVImlEe0jYfmO73qoJ/Dur/AFLO0gtzb2E0PnQZ+ZnTrk9etVPhv4T1mX4S/tSWV3&#10;GLW5n0hp7eUrllAUkZ7/ADVznguK00v4cfEe5mt5zJdavIshB/558cD3pdQsdDaeJLm78QanbQfD&#10;a/sorHSTDJeB8q6FcEY7cVxtnZvaaF8VF0HRniiuNZRpcSEl2ZvmIr03w5q3gp/hp8WiNCjRjt8z&#10;cg3SA9T+FcdcXNqngPx1qGjWrJb2PiG0V93IkDsN35Ci1tRpix6FdwRTX0TajI6xRPMNpG4/Wucd&#10;NBuPGHxQa9vo4ZNWghhKuMbdowME+tdTqPjrVX+J3iDSbLwas1nDodofPiiyN7qCRkda891f7dee&#10;N9Gkm+HGtpHb69b+aqRMMbmAB4FSrvdDR1IEGmeBLnw7YeA2KSzrLdzrBwR1B3jIP502S18W61qf&#10;giwsfhoZ7O21i3M8zyBVmwwz1/uiur8V6n4nsE8TWtl8PrU6Xb6PYia7ZPmj8wdNx61tW84i/Z7l&#10;t9OuNTkvHWKT9zEwZAeTkiqG2ZuqeF9A/wCFn/G99TnmFtp/ha2MEcdwRHCQnOQDg1heFJPhff8A&#10;wj+JFtqXiRxbtLKtrHGm2SJl+6QRzyfSvRdD0y01T4XfHmC4vtTFxe+GGMnm5Db4k46+9eV/CfQY&#10;dQ1r4qw+Ru+x+ICi7RkDDYx0NNMlRPRPB+hP4c+CviDUo9evr461dMiu5JeJOiAnqa9Q0DTdF0D4&#10;AeLb/VphNNql0k720hHBz8g575rSu7rw1plh4T06+0NWkZEMFv1+73xXDXmr6PrHxm8YWGqX01ta&#10;TRwDSvNXau5PUHoc9Km9w5exD4q8Y+KprHTk/wCFbJaukGYGRyzEAfLx2rxjU9YvdQ0jUjrbW/20&#10;ZMbtGFJVa+jPDekaWvxK8eR6j4y0W5ljhj+zxGRSVQV4J8ZoNCPxCWK106OARQsPPU7Q2eCMUnKM&#10;So2TPOLG88MXFnr80Gp6W7faRHJFgfNjjpWWuiWEPxdsJ10qNRNHuChcAHrnNcn4UXwpZ/H+0ini&#10;dBcXHyJI+I3Ynrk8frXtfjOTRLHW/g+R4m0NRdW8hwkqsVx0zitlO3zE99CBIJJ7qG3MrMUBCCRv&#10;5ZrIuopBfX1lNbxJIpyjH/GiK+tZta0+dNZOUnG3+HNYnjfVtOt/EGizXl1NbRvZkfaOf5UlYLWI&#10;dd13TIbbwtYvrdq9154ACjJX612WlSaS0vhT7b4WsbmZrMmGV4wRGMe9fGdxqNsPjXr9yviy+uLa&#10;S/UwzsnzOM9l6jFfSPwn8RaPf+PvGukX/iePdNYRnSGnTZvwPmUMe9Lld7oGtD1i7On50QQaVppj&#10;Ep8wKBgj6V4j49I0v4weGtXsi6pIURoVOA2719q98g0+ztvEkcU2nTYNyeSxwea8X+JkNvd/Gvwn&#10;pyxqiDXLUDafVhTi9dSYmlq8vi2Dw78IL1dYgsUuLXfcTGIPtVuenfisu61HxFcT29ppv7T3hx99&#10;o4htpdOUAuRyBn1r2vxHB4ah8MWWmandrAF8NwR21wFzsYrgZH1rzfQfC/wxbwZ8ZLO48V3A121n&#10;jl07VYG5R25QbB2J60N9ilqdP4CGtXXwXm8O654KkttVtruWSylMRWO8X/ZHauVfVr2H48X+gSfC&#10;G6spI4HEzOd6Oo7qOhBruPCXiLxG/wARvhJp/imOyttX0gyx286w7U1GA8K27sQO1QeOZ7aL9rvR&#10;r+XUdItpFTGnAbWN2G+8D9KSl0aFezPOdd0C/sbrw34g0pLsRrqRN1CjEBOeTt7ZrvRfaHq3w5uI&#10;lvYRPLpmAjOCSwH8wao+KNctIvBWree9wiPbnzkjjJBz7DiuL+H0vgq/8Wa/Fp8l3Fcw2E0gmySp&#10;YDj6UKatZjUG/e6G7pOneILzTY9MvNeniW283mZC2QOmM1kXlxrVh4J8bRwtcCe21eFYWSEnzlzy&#10;MD2rtfD2qazqHhz4iJceHrO3vdLvpImu4mBEy5wpIrkLTV9bi+IOs2M+hWsk8jPJbvInyyBeT14p&#10;2JubWq6DpcnhTSfFGl6Le6drq6XDK5kkJ3FRlgQf71cjqFz4Z8XeGY/tPh+TS9btp1EE0S7SZE6n&#10;PHU16i+rW978HEdvD89rL5UsZCjIyvFcD4e0sW6axdXHiO0k33pYKEC7Rn1przGaF9aXa/DzwMup&#10;W8015p8apHPHKQWB4yCKyT4h8M6IPFit8P8AV7ye9WAeQZSGlB6ncfSuwF1BONVhGhO8cTIVkLZy&#10;frWVruh2mq3PhGVLy0jltLtJH+UZQKc/jmkrCNW21H4dT6Fasljdxyy24kjgmj2lCBkjJ9Kr2yeE&#10;9bfxDbg2a3D27R7pIQGIAxnBxnFQa2bTWPAHxEFjpMEV3pFvbi1nRAomKj5gPWvO/BmrXt1+1Z8J&#10;obrwx9kmtIbmO5dGws5xxwMULyGivr1p8UPCLaelpq2q3ul3GosHihjZuD/u524rrtJn0PV5vBNr&#10;afF3WdD102LyCKe3O2ZsEgEnrXoOp6o58cWyQXgWBrpldJodwOCegNZVxJoV5+1b+zlGmmWCy2sd&#10;w0xSIIW4PpzQCkWx/wALNXw74R/tf4ZaZdXdhPMscsTAfbEB657V4H4k8TeLbH486tdWNhcWUs80&#10;bTWsuWX932H19q+x9ZFw2seGni1VFjTcpi6lRmvmL4x6Wp8R+FL+2t4k26kscrAdBJwSfYU9F1C1&#10;j3Pwxr41z4C6fq76ZFb3Y05kmjJzll7gV5LNNNp3h79onUnkSW5v9QiSDcuMew+ldtommWeh/su2&#10;Tt4nW+kazhaOSEjb+85PA9M1wPjiSIXPwXXz4WtZddR5SOm49N1CVwir3O/0rRYJf2J9YubmwEd1&#10;qNmZp2C/MCoynFcz4Q8XrdtpPh7WrN7a6tHcWt5J924Reg57gV7/AKZZFvgfbo8lvIreH0woPyqN&#10;vH+NeK3Oj6Xd+NNNil+GFuk1jcSMLlX2+b6DNTswVmXtUbWX1adbW9laJk+ZlXAG3/GuG0vxE8f7&#10;VXwgt0sbuC6U3K3cbrtSRPXP8q9nsLiD/hEfDyS+DBaSl5EdCcgBTgHPfNcv4g0PQri/tJS0Xm+a&#10;HjkjUK8eP9oc0LcLmj4g0+7vdSjuV0aU2jMWKlvfnmsRks1sLrmOKGIAbWPOa9HsZ7d/gtpluNYB&#10;2WbDJHJ215NfQLcS62ovtpYPtcN90r7UJC6D7/7NL4egiN4ixmdQGxyBVnUfClkfBttcWniDWwwh&#10;RmIc7WPsOlc74Xnhu5/FdjeW00k9pITFKBhWx716vPqZh+A+nbpLaIhXUAgZAFJO97DR8n/FBIrm&#10;8+ElqtvIJrOKYTSeRgc4wGfHf3NJ4c1K8svh5qkUPhqOeeWIoIFkAXHQ5Occ10+r6/pE2oeJNPut&#10;D+1Q32vWylYYcu655ww5GK+ldN8J/s3x+Ex9l0HTAy6DFJOJL4B1O3JHLZpxm17rFJny34WHxGtr&#10;XxmNI0+20m3uJg13GJxN5jHphRnFd14f1zx1p/xI8OWmp+ILC6S+3ZDQBdgHrS6rosdn8TLnXvDu&#10;uwwac9+sao1z5gDdMMuTj2zXpmq6NZ/8KHl1bU/DMLajHo7PBNyoTIzn0qZSs9RtlDU9N07XPCPx&#10;gn0y21O2vNJsVlZreZkWbAzkAEYxXi2ip8T/ABBBexS+JdVuYLLUfKMjRthSDgDPetjwJ431Ww0P&#10;47QR/D2PU5bq1lgciXbsDDA/LNc7Z+JfiTo3h7Q0sbfTk8vU7ie6tJYwA4c5wH7kVaV3oOxLqNjZ&#10;ad8SNaT+xLnTfEMNniG/UHbKHGAQvQ5717R8FrvxHa+H/i1Y6x4YuPNkVmhumBK3IfkmqekzeHfG&#10;/wAMrK6eIQavplrK8ilMPCyjOM8blbHFXfBeq6/LoOofb/DwtFttXaC2YJu89VOCSe1GuzJbvoza&#10;ZLOKy1e2hkCh9RdvLP1quVvo557238NNN9ng+fb1UfStTxFZ2Y0jU501iCBmgVkYMM7utcppmv6x&#10;pWlajeXOiLqETqFmAGAU9cD0FZtNbjVnsQWPi7w5a/FbTp76G4tnIdVnaL7uevBrtbu/0CaxkurT&#10;xrp94JlyVicZOfVRzXCaZZaD4o8Z/Ei8k8LwJaW3lGxjZQijPLjd0Nad74W0SDwk154d0eSDUbe8&#10;RGiF1vR8nByM4qnELlHxDbaRZ/CvxFfWOhQpf3d/BtkP8PPzce9dnpXiLRYPh/pMD24FxHp6bk2/&#10;xEcnP1qvJpsknhO6tNXFshjhikVQ2Pm69frXL6fpV5efFeWNpVgtJYyqsFyG28DmlYE7HXR+IYDf&#10;N5kEhJhYggZAFeea/wDZ59J1DXLPw/NIkN/supoZCSoJxkqPSvUh4fitdOMRvYmXawYlecGvN20/&#10;UdH+Ieof2ddSXGnXt0ov7KUZUbj94Ukg6nmF9o/iYfFLwXqGmfGfxTNbXE6tPMm5Vg/2do49q91t&#10;Fvz4R1ZL++SUQwxmBz98Z6nPXmujvLWwh+FWoRWcFlG0qI6LsHyHqcVwitdxPqPm6qsi+Ygf5uma&#10;f5jOpjh1NPB8s+n6nlnjw6tyTVKKBo/C+syag5SdZA6TGTBRvY9qle9jsNJupnunEYt1wmO56V59&#10;/busXvxY03S5/hY+oQX8cnkRLMULY/z60nFgVfEmqX99qPhm0utbvns4tRR7gxZfeVPyZxRr9lr2&#10;o+JfCdze+ONPTTbe4tVtg+A8WD8vB5Oa7XwXP4ds/i54o067+EY0i45CxXJ80NnphmzU3jzwlpd/&#10;q/gyW3+I15Z+TPI0yI3ysT935c4pqyYkzG8T+BfENzf3uqn4ozNKNJt9sHmERyIo4wemcVmR2fjv&#10;/hANai0vVLFJW0iWM27kHHy4OD6mrWoab8VE8CafaH42z3VpHMg8o/KwTt83UiuwtrC3tfAOnzw6&#10;5unjt0887+metP8AIEzm/AV5r+m/s022m3WiKbiDW5vM81um9ucetad7YW91f6uss0kYmtVbKjO0&#10;47Vtro1lqmhSMvjea2k8guAiZ5HPNR+BPMlt/wBoiObVLC4l04rHbybgcgcHilayFfqeeadrWs6V&#10;qHiyxnu3ljEbCGcrnPpVpLfW5fCGjajfancMj6kTsbjC57D6V09lpdje+JZpJLRAkN27OHXHIPvU&#10;WvJd3Ou6BDH4rghsooHVoyoAz0FGlh7lHxpeWEHwiluraMslvpClHJ4zjmqvwpTRdU+H3jK61LQt&#10;PK3B5LqCcDuPSvMvFup3kfwx+Inh+a/aVmuUNr+7wQO/Poa9B+G0tjB+zndCbSLyxneAqjSZ/eYG&#10;MgU0tA6aF9PFeieHPjFqOnTaNJJpep3AXT5yuShHBB9q6m6vBBfT6hZadcNFNbEuiAk4x1xXlHxL&#10;i0Zvgd4EmkeA3dnqMkkLrjKlumRWx8K/FKXehXNpcTWP22CxIBkIxPGB6HuKFHS43odJa6tby3dt&#10;NB8U7yA/ad0kDQZLc5Iya6vxNq/iODTfglqmieHYdXjktJor62lbYJMjHOcdK47VdPsrmO+u7LTb&#10;W2Zb8ZIIC5z6e9SeEbvVrzxd8d7C5kRBpT2YiWM/Kd45PHHNToKRn+GfEOg2nx41DTLj4Tpo1/qM&#10;vmyxNh0LE5AVuRVd9PvtU/aX/aPC3kifZLOGWSNH2lwoz2qPxfpNzdeJplSWW2v4bNprOdUy4KDP&#10;17VQ+G0+sxjxXrWqwXfmXNvPb3E7AguqcZK1SHKxtf8ACW6Anwf1TzLTUbiTbNDFHHGZCGjyPmI+&#10;7+NX/C7pe/CTwRK+pacJtQjufKy4JiIzgH0Nct8O00aP9pn4vQ2fi/R20y4mnMttcRq/nmUn7mc4&#10;x7V2PjDw5omkfAOa80eXUYZrPxSk0ilz+83tnCg9Pwo2ZLVvU1PA6app3xZ0qHUpW2zG4WWV5Mdf&#10;ulievtmie70++/avbSbnVNMkgs4ZmKghllLfdFRabd6DqWqwDXNcu7O4vfBrC0typUySBOCD25rz&#10;34a6R5Wu/tHNfyX0d9Z+JiIZpZCW2lvkwT1zQ9Rx900/HvhjSL34e+LJIvh7aW11aRTfZ3iQLkf7&#10;WOoI9a+Y7e0u7T4a6THPeWSn+03BQYOASe/evrjVfEOsL4u0PQ4vBcN7qupW0iS25faIIcY3k+4r&#10;wTx54X1az0i8X/hH7oIkjSRMHJKMeWHuKiUWx2ue26HP4Hj/AGZ/hekmh2upkBR5cSAOdx556jFW&#10;Nc0CysdY0280nWrxLW5t0k8h5S5jOMkfhXzT4H8QaxYT6dG2kG4ie4KeUW5U+oFfUlimtS23w+L+&#10;C7me31KxlkAMvMSKCWOPYelJQaFFMpWIvJNatb9Y7Qy2tuzeZxkYqi+tNqMd3cXcYeMzSJE7NtD7&#10;Tg/Wo9WbSrfwx4hl0rx7c3MU1tcRlQhARwCGGfY1p/DC18J6v+zjp9peeD47u40jxTdbtspQ5J3A&#10;kjGcj1obLeh5xPBeT61qjaN49vtNvbZ2K27gmObPseK7H4fprLxfES98Ta/YG6tPktJggVokb73u&#10;c1ck0uxvf2sfDEUDJZ25gdVjU4JMfQH1pt22l2vxU8a2t8nms0gQruwoAPFJshQs7m5da38NbX4b&#10;eJbZdXcNcJIEzHxKT97J7V5hok3m/CP41WUWmzJZf2sklhIuQQ/U4PpmtTXD4cPhbWbV9AtnjIBE&#10;iY3L6YPUVbsC7fBrQorXws4CybVwuOB3NJbFGfrb+J9W+BHgpLjwnGt/YyAQyIwywHCk1avJ/EM/&#10;7KPiqfxB8G5Zr/R2t47a8hfEk6twucc8VvWV1pNv4j8NQ3OplWZlLKRwPXJrrvEms+GItEhjtbjR&#10;rj7X5SG3Z1wz5wAc+9KUtLWGjitF1FtS8IeBdKvdKl0q6tIkaEykv9pUjONx+6a2BpWg2vxQ1W7t&#10;Xs1uJ9HaKVhgleMEqe34VzOkweM3/aB1+01D4XWlstzZLJaukwJtUUcn8RWprVnPbSaNd23im5mg&#10;+2EOEBbdg4b8qbE7oi+Ho8PWvxO+NOi3N3MDfXnmxTzS4MuTkjca1fF+haHBqFlA9vv0+/0y4KgD&#10;PlSIOMH3Nc1qOhXXiDVbc6RbagklkqGS45iZS3vXTLqV3p/hrwz4e1m1W5vIrOQRXn3sZ6c0XQ76&#10;2Oc8BpfR/DK7ubjTtTupLS6uVjjLt+5RT8vHfIqtphtL7Q/2n5LfxDI1xfuizq0eGtwgx071e8Nv&#10;4wtvHWv3AmjayWYiW2EeQ6t3q5400XVLWbwxrXh27ggk1FSL23VRtl9iB0PvTvcZxum+BtNHwM+J&#10;D23xK1DUbi5LSWwmfYsLp1CJnnmuW8N/ETx5pdl4m07U/hAdYWOOSK3kZMG3wMcnoa9JHinw1ax/&#10;A7TtZ+FGo2Vwb1ozeW0hKwPIcfOo6hjWl4mvvh1pd34ms28DaZcXMmjbkQ4DHzQcNnP41Tk7bGai&#10;ip4VEcv7NHxG1hFngmvdfRpYiPlTB+6DW1YaUt5rt5fR/EPSbGM2KC5ja5VWkUDnIJzVLwZrHgyT&#10;9mn/AIR251CITnUJXUAfeZjlRkehqZfCngPUJ9W0+81PxPYa9Jo8r280c7rE6oOO+D71DVy0YllY&#10;eGrT4peL7rTfH01xaTZ89VfjeOvA61S8cvpt7qv7JAa/RIj42BOU5AD+h9a6Xwz4ftoPgD41VUjk&#10;1X+2mSGcyfLKqnB9qxdS0+7t/iZ8F769sbOaG31VUeB2A2M5wGx7GqQNnsuttZQeO9cE19bC1m0S&#10;wEDqgbGF5rD8d2PhhP2Wfim9lrunzXF3FbDKgKx44qbxzut9Q+ENhBab5L61O2U87Bj+lef6VHYz&#10;fEnx7oOr+MLwTJaLLZBlws2Ow+lTqTDcntp00/8AZB+HMEVtM1za6vbm6SGEsdjEdce1er32qaCv&#10;iTwRJpfhbw6102iW4jExUb2K/N17ivL7mz8e2umudB1bSLiZ5ttzZ3CggoOg56ZrivEba/dnSLSX&#10;4X/2XqVvOj2r29/n95/eyDwM07XsNrsev+KX8Rwaxod3f/AnQtUgflkBVPI/rXR+DrnQNQ0f4rza&#10;N4GttAubaCA3nlkN5wxkE49K4Tw74r8V3PhSXwx4j+EivqUloiR6vFNlZUUYXIHRuOT3pdJXXNA+&#10;KnjayeV4Yde01Y0mxnaF46VLV1YOmpd8b614hl8N+F4LXwUL6M3TtNfBM7BHyabc63pEn7H3jDU2&#10;0VXKaQ0SFX5dgpB4HTBrrdL09rHwx4nSTxpYSWKadPIxmABG4ZPJ9a8M8FR2eofHTxfY/wBqTp4f&#10;hhvJp7fGUxzznoM00rL0EkdFaWiat/wTu8AWXmQrPL4rgmtwZApOyQMfrxSaxYQQ/tiaNq9rYzpN&#10;b+DIFjBYkTGNBu+lZeuWGo3/AIL0seErm5+z6Je3WyON9uOTzxUemXuvSfszeLZ9Ws5V1Ox1VLe3&#10;uGXHmiTIP4ina+oI6/wFDJqnxZ8ceJrzTTtF7IhRx8o2nAFaXiuztLvXdtp4hMO7WIXKI3B2tnHF&#10;dZNZ2GgfsgeE0F8gnms7d3UdZnmGTj6Zrx7WJtRj1S3NlDLgXMEpkVs46FgaV00NabnefFy80o/A&#10;HwNJcPGtxbwwJCMD5RtwxPt3rZ8Ox26fsufDS9tNTk1CwksQl9L5ZzlxyNnXA6V4x8SdY0nWPBvh&#10;2GwaSW4MlsLmHGDDs+9+ddAms6+nw98BWGjeKjpMSeH9l0zW+9WYLj7p460cnujldoZqPhnTNN8W&#10;eLryw8S3hsbld72eSQGbrj0rpPDWrafofw+a5k020mtEuWc2s0gAG45zg1wunatqFvoONU1K5umS&#10;7ctN5fE3PHHQVW0i10vXvjP4jN5bz/ZGtsW1qJdqMwHAP1qknazYtUes23jX4ca34m8U/ZvCuk2l&#10;zJ4WuQ0kkqgMQhwAPWuB8G6dZ6r8E20241bUI3h1vUHlRZCh2hiVH0YcVw+reEWg+ItkreC5rZU1&#10;YSGKK4x8qnI+YHoa910AaLc2OpXNp4dhinjs40nRW252/wA6TVkCd3Y88+Htje2etftLva+CdQ0x&#10;LjUI0hV2JC+XwXz/ALXWrukaiup/Ff4hW0giuLnS7BmjkDf6w45wB71f+JWqeJrH4Y6PcW+nKI7y&#10;cxCGIfOzdMA+9eUab4Z+KFho174rt9Tks7xfLnNixLeYnUhvqOtNK5SSPQ9G1yylsNXW90XUYLh9&#10;SkRQ0BBwpxVbxH4ctNY8P3F3p/j37Bc2TgyW4m8oXaHqCfpXQReIINb+E2lahB8IdFS5ikWO+wVX&#10;7LJ3PvuNcnrOjSXc80MnjS/tmniVozBIRtP4Urijuddodjfab8O/C81t4L820IHnYO4IR1I/Gq11&#10;dLrXx58BRwaLZxxxaPdRXFw6hh84wOD6VzOj69410zxF4W0CXxFaXenl2jRphg7W4OWPetzWLWew&#10;sfHEuiaod8enNJI8Xz+UWGe2aHd7iViDS9B0TR7zXdItfGjtqFzezO0/lkod59OnFcxocOpeGf2k&#10;fEdnfWcDWmuH93f7RsEpPynb0yD71q+HvEng9/hb8M5rz4hSJrK3lwsxltyBJyeQxqX4h2us6x8N&#10;fAkukX1pK9pdGVmV/mbHIx6YND7Du2YXhp9Jsv21/ipZ+LfiPNO17JusbplISQE/IADwu2vZDpmj&#10;R6P40lW7mlcW7+RIASGQ9MfQV806LbXeseNtch1y/YX8eiSeTLIAp3RKdoBPevd9N1LULL/gnh4R&#10;v5HguNRtNZlt/s8n+unXcQBt6/jTkrdRyVtyLRbaDTPhb49kvbyS+s72SaSJTFnymHOAPrXnnhg/&#10;Cu48QePG1TwTc/bL+7cW9mi4ESr0bHf3rpL7x3Yw+L/2f7W8+H/9mwT2s32u3lXcCzDg8+9ep+Fd&#10;O+G0/iqXU4LDwc8yadKInaaP9yr/AHuM96TQov7jzm1k1/TPh74+vPDPijTIP7PiPm2QhUmYN05/&#10;2a5zT3+JF78JfGOsXmsTSzvKzh47faFI5wFHpXoOiafo1v8AFb4zxHWLJNJuNU3rI9wMMSSSBz05&#10;roLzXtEh13R9P0/SdLltQhWVEA247+1CYla58x6T4v8AiDd/HDwdFd6npWdOunWSQwCM7T0+tdf4&#10;/wBd8TPo+gudT0V1hkBSTK7xn9a5rxXYWcv7Sd7Pp/h5zbidTLFAehz6g12Nj4J0fU7LxVNqGgat&#10;Cn9l5W6N0wEeB/dzino32Kkn0N7w/qFtqvwUtheWmjW95b2oW3uowuJAR3HrSWjeJrXVNCt7jxJb&#10;3Fs16DvVQDGPYik8NaN8P9J+EV8k3iW/uXN5J5bFjng8VHO9wyrJBp2oeSzbVLqeAfrSYK51Gsab&#10;4Qv/ABFoobXbYxzQhJH3A5J45FdtpuleH9J8E6RpsUSOot5GQlfl5ya+ctYmvdP8R6DJBY3U6veJ&#10;5mH4Xd3/AAr6Otrq9k+Cvh6V9BFxJDp64I+9hh/SnZpX6CutipdWtm/ws8QiS7jiDllEi8bBXicn&#10;hPR7bxT4KvbLxRqksJnla7MUpC/jjivQLy9vnR7ae2MUM0TgBjj+deb3EPj6z0bxatn4rt2sldg0&#10;b4LOrdcGlGbT8h9D0hdD0a68CXc0Nkp3xbo3U8gr1wa47xBf6f8A8K7063F60axalGtyS2CFU8/n&#10;XceEtTt7b4GeFYX0uQPDFL97qxbk1x9pp2lap+0t4Pt7zwtjTpLyRroCTHmHPFQ3ruFjn7XxZ4U0&#10;n4la5Nb+Dr2+064s7fcojIMTKOSD3rv7S/Hi+TVbi00q802xs7f91cbDudh6fStvxJomiL4xSztf&#10;Cehw2cVptiYKucHjn14rPsmjsPhT4m0u18R2VlKIpFFwkQJQScE7ad4taAkeW+JL/UE1PwvZ2+tf&#10;br2HVtsd0q8IAefrXV+FdQ8ZXHx9GnyNEbRNEMk92YsbiB938a5i30WHShA3/C25dWk+0PKA1vh0&#10;3HJz3rdHiayTwzqsNroNzDdyRgLc+Vyvrmjp5iskd1r9v4CPw81m51iwZbOV5YtqpuYS9EI9MnFe&#10;d6TJY2Pw/mgi1OMahBfqqWYPzSRynCHPsDzVm11S5uvA2p2st9ZTKkLSSyzAAKy8jg+9cl4Vew1H&#10;xV401CTSJRd2WpIiKHyHAPB/CnG/UGkdJ4n1i3017XR7qz8TSXzWsUpjitnZCH5+8BjitfSta8Df&#10;2FZQx+LZv7ReIYtZbQqV9eTXb+H9Y1O5+KenWd34F0FlFtkPJArPgc9TzWR8UrLRYdPGrRaXp0Un&#10;mKqSxQhe+COKJIOh9PLv8tlJ49KTIy2CcdqeR97A9KQqDEcBQayLGEklgB2p6A8/KelKqkKPnGfa&#10;kO/zGyuOBQAvBK9TS45Py00E/KOKUjk/PSGC/fIwMY5owx3qI1HPWlH3SacSME7+goAgYDGAOd3a&#10;nKMNJ8xxt60/C+X/AKodfWlwMtjvQBGu47fn/Cp1A8g89G5qAjEwwRj0qQA7SCPrQAHcWIxQB1Bm&#10;6CnDAXAY8U0gFlAjzz60wD+LtxT8geSCOpNNx8xzHj2oYrtUbeaQC/JvfAxzSHqcNSc+X0p3Gfu/&#10;rTAaoOASzdaef9agCZ460n1FBzvHJoAUA+YSV6UpGSDntSZOw/MaN3J4pCF4Gz3oGfmAHej5dpJa&#10;l5yDjtTAP4ly3al5wflqP5sp9TUoxj7xoAaN2W44xQgHln0FNckMQHHWgY4O49OaAHgqYcgc56Uf&#10;NjnBpDj5sDHNBPK/L0FIBrb9wxt5HekA+QAgnmnsAQeopONpx1pgL2UY7Uvc/L1pB96l/iPPagBz&#10;H5FwO/NCkZPTp1phYeWSc4pABsU7v0pASjbsbJ5zxTeMt8xx2pDnKcNil6j+VAAdwdfnNOGOPk7+&#10;tMOdrU4H5AKAGnd5hBU0EHPWngje3ynGKZ3fGTzxQAADgjGaOfLnwh6+tIfuL8pPzc07glfk4Jpg&#10;Nx8q/Oc04AbTlRSuArIBIDkUvy45IpAJg7V+T9aQfcGUp3O0YX9aRs7wd3agAGNpyp/Ol59aOMdv&#10;pSH/AFgwARQAcZpQBuUE4zTQH3zfJx2pRjI46GmAjbBdBWY/hTj93jPtSPjkbvvEfhSjHnH7oAWg&#10;BQG5+770YGOQD70gxhzuP+NJnkGkAYwzdMU4AeU4wOtJhij8554FNyQ6Dac4OaYC8gjApSBhcijq&#10;jcd6Q/dFACcjdwTSHG1eCMil/gbjoKQ7SmQTxQAKSR92nHGOtNGPLznvThngdQepoAQk5Hy0Z+9z&#10;TsDDY7GmYUSj73IpAKT938aT+AcU7g5znANK2OMY6UwE2rnqaGxtXGDTecdeKQjOz97zntQAo3bj&#10;kdqTnCkN3pTn5ufSkJOfunigB/OUG8GkIG6b1xSLgyT/ADHoKDnceKAGAjevSpRzGw/WoiG54NSD&#10;HlgjPSgBuMGmj7wyF6Up3ZALdD0pUVjLKTJjjigBwxsY+V2phONvHc1IQdgzJgd6hP8ArJARx60A&#10;OXO/7x9qk43jmoxkbhu4oJO4cE0APx85pQDheKZz6d6Viwk+4cYoAU43MATRzsXMnPpSjBDEDvUc&#10;n30wrUASoEKk7xSHbsPNMjIJfk084Kn5aAHquUb5T0qMj5nyO9SK3yFQSBiouSw/ed6AHr0+53pr&#10;DcGz27075dh4oOCpHoKQDY9uQDnkce2Kfg7ZcAdqj4BbCDinjBiPXrTATIwP3f69aUZyuHbGaTA3&#10;qc0/+Fs4pAISoVyCckUxA3kyNu6ds0MAZANxxinKhPmAjj60ABwbVPdqcSN6AxDGOtIf9Wgz0PSk&#10;x+9QiTtyKAFOct8p68c0w5808DGOtS5+/wDhSYXzCaAGk5tiVVu+abDuA5TuakAH7wDoe1LwoAKm&#10;gBT1PNBB8pRnr0pSAQcZpm7CH92SQeKAEP3iOaVScE+XgBODmn/LvyRyRTdoJYHj3oAgUOZZsMfv&#10;VIRJ5b/Jx2p5AAcZI9KXJ3DBoArhgGUF1znnNWHyUiweMc1QZQ185JI55wavQ8W3c80hggxKgC8Z&#10;qSUNkkAfSoz/AMfMOHIHepQP3jcnHpTERDGxsoDlDmoo44QM+UMl+KsMFEkR29+RTjj+5QMMKFxt&#10;GT2p2MNgHqveojnzPvY9aVmJgk/d85GDSAUY8xsKetL8vkyfKe1IMbIxu/Cn55I29qAGYJ2nnPNP&#10;C8kd8U5RhOhpxwG6c0ANbHkthCTxmnDHkqS/Ucj0qM53f6s/nUwUm2JLHAPQUAMG4bwCAD2o+Ygg&#10;P+NOAO1SDkUdzgGgAUDOSvOPWjjB4p3Y8Un8TcfWgBwB3DgU1gdzfvQD2pQQRjNKQDIvGffNA0Oj&#10;JJxnjbyafGpN1GFXq3JPakQACYf7FWrVQYJyzkFoW59KLCOU8T+K/COiWUf228aWQofLtoeXc/0r&#10;xzU/iv4xudPuYtF+G+l6dCAf38/zv+XQVwfjM3E37UniVJvMZYpsAMScfnWaY4RdCNdgG7p0reEL&#10;LUydRpjb+/8AiNq8dw2o/E/XWj885RJCqn8BTrDS9LimtN+jGR9w+Zjkk0m4R3KIA4+bA4611NjF&#10;iO2duy5ANaRVtjOc2yGYyo6r9jiRFh+XA4qhaPO99KskbJ+9yM8ZFal1FLLc5F0MA9DUcqM+n2oK&#10;AOhwGHFV1MzRjgG8u0i7PK4rOlMYE2ICR5p5rZ04RtGYnuWXEfGapXqqrscowDHAA60wMtjCQc4G&#10;V4zWdLCmyUecDk5FWQfNun3REbW4qaWDbbbt44FTIDCdPl4bjjrVdmIZQRITWlKMbB5QHzdKR4wb&#10;aMjZnPIxyKnluUjCd5d8gFu+B1JrPuCdqfWtu7IKhBAAdvI9a564OI5OW4PTHWlDzKMq5VvOUnGB&#10;TIw7WzcHINFyzCNeuc9KntVfDYGSU5J70IQijBUGPP8ASphH86HBwTUkatmQmMcPUxB80AN26elA&#10;yGMKdaQmMABDzTJEfzJG844JOAKnJG18qPl6e9R5YRlmxjNAGefNaUDYMA1LEr7mX5eT1qZhEehw&#10;c9KCp8xhtbOO1FhEqb98qmFfrTtsPnMQh6URriJ+W5xzmpDzgggcdPWmMaSBj5SMdeKTgyAfN060&#10;pMnzZC57inKHJbEQzSAjxHuOHwfWmPw4CuCMcmrG2MLN8gzj1qHbzIcGgCqxbMjF+F6VE2TC4456&#10;4qWQEqRu43DNVzuW7mIYYCjHpSARVY7AI+ADjNRSBQ5OCc+tSguVUsmCG6A1WufNJQZAGMk0AMJG&#10;JBlQMjvSSISnyucZ5rD87drewTNjfjk9a6G2O1WVsZ296bAWyVPtF2A+DjkHvWsrkW6oBgbSPlFZ&#10;TKBdoUJB3c1q2stnHM7PGHOzgHvSEJaWlpHIZPPmZzNkfN0rZlitpol3x4ZSCjA1hmU/b2KxkKzH&#10;I9KvxTHyJQJckGmgNIC6QR/uycAAj2pkssaJEXJHNRLNdiBUF3GS3enyLA9jGJYsZB/OmA4XHnXE&#10;MUdvnIHIqztvhMVKLsK9B1pulC2jm1FhsDGM4B7VbSWQ2t84tWO1zk+1IEMA2eQDENzHgjtSGAtf&#10;Ss9yxbctQpPu1QyG1lwrDt3rQ86I3BP2ddzEY5phuEtqz3WlEMwCjrXS6WLWGSbzLJXUJjOOuaxx&#10;I+G3R7OmCavCdhJoyKFAaQZYjrRYl7izWqt4kkkitZI0Lk896vx2CSTlZbiVgOxNX0kjfVni2oFF&#10;uOfU0yRisE2J0DK2AQc5oQWLUdtEllKY42AUDFammQx3k+oJPfRo0cBMT5x0rHt5bswPHIhIPJx3&#10;p1zDctFay2ty6YP7wA4q1sSV2hR/EE8Et7OXS7wNrdQDWpdQ2qS6WEOCygOpbNNt4UW0NxIqGTGM&#10;55FY1xdwL4kkiaOYMSNp6g0wNGWGEPqCrsB+z5XHrWNp5nfU4AxfetwQSR2rSto7u48QRqmoIEEi&#10;hiT2NdDqNtp1teWKRfe8kEtjvQIgu7hEsYYzcsS0eCfSsUW9s1vOGuWB3gqDWlbwxvdzGVzyhK59&#10;qZb3GlLqOrfaNFlZYiQhHY0MDftW0JfBf2eTy920FWPHNctftFJq8wR24IAweBitC7FtJ4ftZFZW&#10;BfgA8gVkhrJZoQskrSZHy46UmNM0YmMaWTFnyWAOOpFdLbXFvHqBLPcIwjUxnBwc1zyK7rKwKjC8&#10;cVtWUk1zaabby2MCNbT48zHVSe9MTIri9n/4Su5JSZtwAAz96neQ4eRvsUSjyWbY3BOan1K2J8Q2&#10;BtPnWELvPvUzRvOU8+cjCYypx07UIRe8N2c0nh7XpZ9JjiiVZBvLA/pXD3cbtrt1ZCSRYpNTDMwJ&#10;GdpyK7uOZ4fDotVhkCMxJOeuK5y68ltbtZ1kVXibABXrQNHm/wAYkuX/AGVPiKWtWKJHbK7beuOh&#10;r47ubi4Pw10qO3jcPDPGwZR97Ffd/wAUDb3X7GnjO2SItNJZglQvPHNfDBVodH0VYmRWM2GVu1C1&#10;WhTsajNY3/hYm50yQSrDGCe5rZTTdLHhbRvIvoN5xtUOMirdhHoa+EtUdruJ5zZ4CdPmIrn7C0+z&#10;3M1zJqLGXc58sScAH2oFe7Ok1LVdMtvBLWr6Ykl4YQqbRnbx1JrnYRLH4K1GZpXaZlyFPU5rPRJ5&#10;fEyzLd+YJL0fKV966XUJfI1rSY5NFUBokw5OP0oAp6Ukk/hu6NxpAjZWO0v3rttL8hfAN0sV5EZ8&#10;HKqenpXK35v5fDGrpHpxSGOJS8iHnH1qPT3ii8DapLbai7XA2goxqXrsMu2TamvirW2n0ucdQGbk&#10;Yq7BLpEd1fb41Zn3YLev41mxa66w2sU2lxM7OA+BzXSJD4dvNMmkfSAjpGMSFto5otYR5vqdtq6+&#10;JI5bSCWRZJsgoO/YZrrNFt/FlxfhNU0uGAqi7UMwbctWr1by0soTBDZSWgUkncM57YrA0vUbseMl&#10;uLy3vvLMpHBOMdqdxnU6pDNFdC3tNNtVRlyzbh2rLljtZ9CjD3ttHPHMBHgDLfjW3q9z4VfQ7KW3&#10;1li7uBJlsFc157LuHjLxCLee5EKyxFHYcNnrigEiDX9NuW8SeFm/tPzSq5mJP3QOlZ5iY+I7aJZU&#10;IkAAHpiur1G2la90J476QrJAPNP0rlL2UW/iyzli0/zD5bDBbGD60JFC6pazw2CwpchlnwGAHKn6&#10;1Rt9IlS1k8zUGU7QQc81JBeao0179osGIMuQzDtVlL63N3qbSh9qwcDPegDLlUx3iKvmkg4Lbqs2&#10;1mZY9Raa+Vsj5Y92DVYTJJcRs0O1WlOwVuWNorvFKbS8XZIDnnaRTuI0LiO2g+GFiA8fnNJwp6gC&#10;uanmu3a2WO5IVo/nx6itLVVc67ldRLKUA2A8DFZaxy/b4UQAl2xj0qUUyJptRjGlsHaTYxLKTwfS&#10;vff2eru4m/bS8MSm3dGbTZVmA6Hg44rw+7hmSbTrThZXkViB1xXsvwFMsX7e3g1CoAlspFZfQgHm&#10;oqJNFUlqfeGqBhr74iBHnNz6ZNZw/wBZMMHqK1tUVv7VvVzyspJP1NZnGemMiuS51iYG1vk7dc0m&#10;PlTk96cOr/Ie1KR8q889xSGIM/3aMHsacPunmjHNFgG5O04I+tOXG0gjtwacFG1vk/Wn4GGOwdKB&#10;jU2gNuBJLce1KfvkZApwxnr3pWizKZDMxA7UCF/gHHam4+TlTTlJKzHaAOMU5lcMM46UDImxg8VK&#10;g+SXqNy8VGRz+PSpV3EZCnANAEqA7Rx1p/8AAvA60/aREhCjp0pgDYOXGaQ0SKP3i4zyOasEEA/L&#10;2qKLOJBsHJHerJA3D6VLGRgH7O58rccVgXm8ySkRP91ua6aMrmYbl+70rCvjIrX3+jxhcEdeuaED&#10;PSvCLk/Bbw36iSX+ZrQuMecMKenNZvhEH/hWNmuM+W7ZGemav3X35iBzjvQyUQK2WJKCrEmDZacA&#10;x5uFz+dVFI8k5xnHrVmKRPLtt8RwLlefxoKPkr4mRgfty+MQVAH2C2x/3zWNz50qqny7eK7D4wwx&#10;R/taGYBt1xpEH/jorklx/oxVewq+hLJUwsagr1PrT8RgnEXJpAAZwWHap1EeZTkdqQEJU7gOORUY&#10;U+YckVZIbfzGMZ45qMj963ymgBhJwcL2oGDCTu5zSHPl5oBG00wFGSoyp/OmkHJ5GcU8ZwaYytx8&#10;4zQBGS2xflFNIbehwevNSEYCnjgU4ldi9KAGADNzlPTmpQBtBzxjioj/AKqXkY4pSW2QlX7cigRI&#10;GO049aUZ3HIHTg0zrEowQc09Q+4ZfhetAydST5ALc0jhd7BcgtScbsgtyOlIN53sU6UgGgHzUzk4&#10;JzUvy+WxCmm/xZ24GelO42nlQKAEJwV5+lICduC59qYxXzk64FO3DB2qp9zQAhZcjkgg8UKw2KTn&#10;71REybzm3XgdaCDvGZMccigB8soEo+XIyKsIX2rhRtPOap+WrITvOAeauxHbbLtXoOc0CLce4Tx7&#10;VYEivHPjpbeZ+z1Ddbjui1OI/rXs1o5bUYztU4Q815P8cEk/4ZrAVSQNVTfjp1qkr6BdLc+ZLRt2&#10;j6a5mOTaqNoHtVwdecjA45qrbYFjbBVXC2iY/KpSy7+x5qznJs/K/wC7XrUnG2MHutQfLsbjikL8&#10;L7CiwyyvU7Rxkdq6GxKeQVBJBHPsa5mJpBNBnaAW5FdHAXWdcEY2ZOO9RKLHHc30J+ywjcCSepqQ&#10;k4GcfWs2CVmScGBxhvSpi58pz5kWO+WFRy23LuWDIgccmnK6b5MS546VRZ4soBJGc+9SR7UmmLRg&#10;EAd85pWC5fDKWGCcZ5oJIcEDvVQvt3OYYwOwDCpPOiJjCsW3L260wLsZO6UgDmpRkITge2aqQsSh&#10;wpwDVkkbWUoD0oBiknf9zgnnmnZBVgVYADg0zpHkR559aATgcU7CLUZmLxHyQVHWu301mbTdP/dg&#10;gnr6Vw0Tp+9LO+MY211mkTMsNriOQrk8mglnZR+WJjiLP7vrWtYsViunEbZELBlz2NYqsnkqRHkF&#10;eoNbembW0+7YzL1AaqHc+ebSc2/7a3xMjjJUy3iPHjqD3r6It5rtdDs135aYZc+leCyxacP28viK&#10;kjhH+yQvB6HnnFe83CSLo3hpkClRFy2apvQbNm2EhsGOcgqck0yGeK1ed3u1HyMRxUFrPm0cGM4J&#10;A4NZ9782uSRNgRi3zn1pCRnyB7rWxdi3Dbrvj/ZANdapP2eMDOPLGTXI6fKE1kxLnaJztFdU28Rk&#10;hRtAyaY0yOUhZNwA560JhtgMYI3Dmq8jlyrZQY7etWLbLXGCig4oGMu7a1VLiaHMcjbcjOc0kLPJ&#10;Lbq9quUXhiasTA+XPljndxkVABhoyAT05BosMluGdQq+WvTqDUUI8uKRvPCl3HNWJU3pG3mdMUy5&#10;tpJINNcXhCxt8wA60gNiC1FxqmiFr1QBKpYetdTq4QPoqRtEVW0AO01x9tOUtlwzZHAarhkRdT0+&#10;aTWJgXBABGQT2oavqCaPirx9EqftYfGMHYuLqBly2DyK4vU7m3WaHE8eCFBNfXvin4b+EtW8U+KN&#10;Qufi/DaX10inCOuUCjj5Sa8J8RfC7TYoZpV/aedgmQA9rnOPpXZTqLlUTCtTT1W55cs8bBNurWag&#10;JnlhU8eoactvNvvrTOOP3gqePwFpcsrA/HSRMOc5jJz+ta0Xw28MBC8vxiuZVKcbQBVJmNjnxq1k&#10;LLUjJf2SL9nYR4cEnNecmWFX1jzLpADclkYHJbNety+A/CLXckUfjHUkVXH+kFsg/hWPL4b8F6Z4&#10;zspLvUbq9hVv3duW2+cf8KaduoSVzzmKdnu0VF1NgV4xEcA/WvqT9my4n0/xP8c9SvYUWyS5s47j&#10;euVO4nHXvXKnxd4fh0W1tLb9k7wwIFh253rlh7nrXo3wx1vwnq1v478MW/whi0p7maO4LJJv80qe&#10;cntiqjUVmgSsfQHiXU/E+meKPHer6TcLFpZtoPtYxw2/lWA9q+efEV3rVj8dvg74l/4TG/1iXVNX&#10;/fLHH86DdkBVHPHfAr6TtjDf+A/2lNHn04FLPwunU/eCoefwxXmngvUfCUv7PvjHUx8Ebue68Ha9&#10;LFb3EillmD9cLnBI9cVlGLd3bY0Un2PW7qfTr74bWtyi3EeoDwy0ogfkgqu7mvOvAen3OpfBP486&#10;leapcxTap4nltoZQSOIsLnPoK6oarbTfs/8AxE8SQfDWeGSHRGWODOc705OB0AzWl4Ftr29/ZC+D&#10;sFn4ehMVzeXrXU6vtEDOc80KyuPqeB6x4Z1eL41fCGzt/i2+qm312F5olT5LRSwPJHevp/UbOx/4&#10;SndNNYNEnh+JW8xQTkL6mvMjoOqeHbn9oiaSS5QXUkTWt2x8w7vY/WuotdJ8S3fwC8D6q3xc0Y3E&#10;iSGe2mmVWlUdCAemKE7i5bs4KbT9Rtfivptzbafp1xZzWd2WtzIAc44/Kt74Y614qtjrkraTdvDL&#10;rcyrbnJCjd2PtXlutPqsVz8Sr1Nc1Z2tiscUMZLBy/B2444q14f8VeOtL8J+DrUfBvVZjA8jPIIW&#10;PmiTnk+ozSvdBbU9h8cS+I38QafLpulb1urtHuBnBUKckZqW91rxNpnwh8aa7Y+GJI4IdNjgktiM&#10;tPK42jn0BrjpvEusP4H1W9uPCV/bNFKjNEUPCk80HxtfXXhTxDaR/ArS7vSBpwaWWe5CHzAOGCnr&#10;g80PYq5i6DD4ps7LWNa1PxO81/Ldq11pkXIjWc5T8q6jxZb+NbCDwSx8ew3NtdlGltpIwfID8gAn&#10;06UnwytbLVpPHsraz58x1mL7SGYkbVPyKP8AdrpPiDPcy+NH0u0+H8lyLW0iEshl27CRxycU01sQ&#10;3qef+Irrwx4a8BXd0/iudrvxAkUdjEEJVWxzz0AqHRfA+vy+AL/UV+O8cNxeGO5nitzlWI+ZPmHp&#10;Wn4o8I6hrHwu+Ethd+K9Atpvs8zKiyrI8KgdQex/Gud8Dw+NdP03x1oFjPe6nZ2M+2W9mmIK57KT&#10;1p3KvoeianP8d7n4b+CGitdBuLi3gaKS8EwU+WvAyOOaxvB91ZxfEyWLVtPtJ9duLCdYmYjaq4+b&#10;A7V1SxzWXwG8ZXT6fqswSWNZIxKwKFzwRzXPN4QuDpz6tDr8Jv2tlaA+eA8IYdMHnmkmSO1jVdX0&#10;/wADiys/he0ltHLcMl2s33SxJb5fbmvPNJh1EQ2GqvEs5vLqRbbzRw0meOD6GuobWpdF0DVbbXvC&#10;t7d/aLCdYEVSxZ2HBx7E5rL+HGvm502/s7r4F3V9DYeKFYXErGLyFd8rhTjOKuNile2gi+DPGtr8&#10;UvAWp6p8eJrDxDqTO9jawx7xHH1Xp0rT1a1vbnxXpWi65rsWp6hJp87Wt8r4WHA5B5r0q5mOo/tr&#10;6PLHLYNDpvhgRR5mDbi/YfTpVHxNonhc+ITp9o1zput3FtcSwF5CxkPfBJyM1FyXLU5HQ4LlPguu&#10;lzuBZ22qyMcnCsUbIIPtS+G9S0i2+OnjTxHDcTapJaQxQz20fVIujHjrgUzRL62u/gZ470DU9CuY&#10;NQ0PXCk0iNhpA/Qk9eau6QfDfhvQPFt2vhYznVwiGJuVGB6+9PlYXLut6WNU+LWmaxpfi6xfw1eH&#10;zJYPNHm28nV18vr7VnX8nh66sfiNo0Pw63wRQRImOGZj0PtTLPUfDtr400a4tvhVd209zdhgPtJ8&#10;nDHk7Pu/pXNaj4gbTv2tviO8Hht5Y7yG2JjC8Ke5GKl+YK9zDm1TU7X4DftF6Fc3V48mn65p4jjk&#10;kLFVc/KCTnpXe6VaQaf4k+EOvXVhDcRx2ETeSsXmBMgc7fWq1z4PkvL/AMWa1FqbTDWzbtf2x42+&#10;X93H0q9LY+OrfVNHg07xnBFHGkavDcxbl2+nNJLrcbl0R6d4M8V+Fp/2lfj9atrEUEt/okTafFKN&#10;olAHzDnoR6V555NoPjJ4js1hjNr/AG7Oy91jLN831rmfFFvocXjPwuZ5Raaq0OTLE20KSOufetvR&#10;9K8Rw+DvEd4via2vFQCSNgcl++M0xWL2o6LaaZ4+8JyDVY5rDVbSbzAyhREyjp75rr9J0Dw7efs/&#10;+OrKDxBpNut9KxDO4Uhl6DHvXmXizxHbal+zh4gM/h/WLa80q8iOViYBcdcHoQe9V9N07xbqf7M0&#10;2uQadrAigaE2zwyMDJtGSdop3toPc6nSrPVdNt7mNvgjY2/9m6xGl1cbhI0iscB/fI5rU8Watrdl&#10;4v06S0h0afT2sIzOUtwzBmHfHTFSa5f6zD+yJ4V1K3sdSa9exVLuF42Z5CBgZB5rj9I1bSbb4B+J&#10;FurrUjruq65a/Z7W4gO1Uz83JGBQ7fcCTY7XtfutRt/hVo9noMtx9qu3l1EFNpITlQT7Vv6Pq3ia&#10;xtviPNZJpqzWsUKfZLiEYnA4wCfSsDxJcWen/tG/Bu4tdKP2ZdJU3vkRbgCV56Cu41nW/AkukfDW&#10;aPw7dTROzrI2wxMCT/FnBOKSdhtEWj+LxdfELQftugaTZTvOsMyoQqMH4IoutKm8OftV/ZPC3jS5&#10;hGssLq6tJISyxnO5irHqDXDa/wCHYLvxz4POma/beX/bVvLJmbBVQwJ59q9f1DVtNX4w+BrmVNPZ&#10;tJ8N+TAQwJnLLhgSOTQpCaaOgtLWyvfHWs63eeO7S9ltvLH2cKD9mZOoP1rivFR8P31v8cbu+hsr&#10;aW6EK6UsGFZHQcEAdMnriuFmvvHw8YeOG8P/AA6s7O3vtQJu1mvARLk9RnpW/oHh7WJPif4Ku9a1&#10;Pw8LWNJHmR9QQ4YjjjPY1Sl0KjHqR+GtB8QHw9pl75l9/aYwZJnuj8yj7oIJrxP4vp4zj+KHh19S&#10;1CXyrzChEXADJ0Gfevo7W9Z0OxbxLCl3ZS+XdoUeK5GNufUegrz3xjeeH9f8NSRMtrstFje3utwy&#10;zjBIxXO2nvujZ2TR8xaulq1ppiXvhO3BhiBVw4V19DnrXNlYJra7ni0/U7iSJP3Qe4LdPTPSrnj6&#10;w8TJqttei1untQio5Vjyo4zSaRJpsHw91a5tXhkC2u91ZumBkiulPRaGL3Om8KX0d9Pa2V3bPbXk&#10;EoMXbOP51f8AjHbl/gWsjwQtLbSxEuMdMVjWAt9Q8O+EdU0uMfavtR82NTyCh5BNdle202tfD/4g&#10;W9xpk0MraagELE8so6gn3ocbWFzHMfDTwl4K1X4B6pq00sUF5byRATeWGEQA5Gzod30o+IWl6db+&#10;G/DWo2QSJtOvYnjeBQjKRznI55rrfgzBqFn4S+P+lXOkTA/a4/LjI9sZFaGqQWs1t4isNQ8M+bbN&#10;dAOCcFQTxVdRJvdmTp3xC8UXPws0qZ/gHd3pXTgpuVlIJ2j7w9a5nw5c6zrPxjv9cPhh/smm+IbZ&#10;bqNn+dGLcAA8nFd7dwWmlRfDZIESCwt7dv3bR/KVbrkn2rN046V/wsHxVq+g3kE+nRavbf2rZqNq&#10;OSck+mRVe70DXU634r3E58Uw4cqV0e2YfQivEPhzeeK1/bF1y607wpd6oslqUu7aV/lYKPvc8Db1&#10;r6A+Ki6FeaN4V1C087ZdeEvl45DKvT8K80+CEltaD4j6gVUrHNP/AGhIFy0Sdj64qYPew1ZI9e1s&#10;aTqOjeEbm5jjiv7SeQqFGGQ5+7n2rgdS06K+1a0uZoJ2mtIz9mujISU/CpfEXirwn8raaG1Dz7lh&#10;CYD8zMTyCoyR+NS6Mdc/szVbi68Ky2wltseQ75PI9O1JohXsXNBmtjofiWHUNBsrhHs3iM7KD94Y&#10;FcJ8PYtM0f41ftAWb+HJR5zSC1KpkRiTpyPWumcTWvhDUgt4jIZy7oTyvcc1Z8NJrM2l/E2+TSra&#10;SWW2Uxbl+Y+WO3f8qastx3fyOUEmr+GNK8awy3Bu5vEnihViy3NuGbAPqatkaxF8d/D+kXVkLuW1&#10;0+ORLrbtIWYcjPfFYepPrms+M/Ad2mnIf7K8Q/8AEwWVtuxlPy8HpXteuW+nTp4H1HdYRXw8O7d0&#10;bA7iq8cjrU82uob6nL+IIfFGm23hj7NZW1zp7yfvRtwVLH1rCu4NSn0rXQfDWsW8QEbP+7bkHnit&#10;cz+K9d/Z/wDEun232oahp15JJdsVKlQvKEdM1z2heMPiINGlttUudLmWPMIkNuAXC8fpTFex3+nQ&#10;6Wvwsg+yX8Tztb/6k8FSo70zRtJvrg3d+2vOimQpPbKOg6c4qHTDp/8AZFxcB5gZWJbA6Z9qjtL7&#10;U9P8e3sS625huk3qjL94d8D2p7IpHZXWmaXbeDbxIdESNRZu8ew8uTyxNfPuo6dfWfxA8AeI7Hym&#10;ifxPH5gzgoQ3zZHoRXvKavDc6npdqIZAqwyebMPmA9qqadpHh/UX+IFqEANpJkx78Alu4HvST7g0&#10;XdUudM83Sr5NAsJoX0+JlePBKMRk5Aqpplp4cuPHVvqf2e0+0rARDIGA2+xArH0jT5bL4z+HbH+1&#10;Lma3vbO58y3l5EewcYrbt9F0qWDxtJZeOGhb7Y37gn7pB5xSuJKxekml/tTWt8br+8AUluD9K4zW&#10;dKtNQ1bUY7rW2CtbEIuOM465roEE0emRRT6p5u18Bsdar3AQrP8Au0wsB2jdgk9uaL31KbuS6Po1&#10;pZfAjQ7STVbieO1jnZmdi3Bzjr6CvGNRfRbzV3sBrC7LiOd4Xc9DHzx6V6r4dvvEU2p3Vjc+DxbQ&#10;iZgZDLuEiE8fpXIeLPD/AIfj+JNp9luhE8iswwcBCeuPrVLdBFHZ/CvX5pvhnPpV9rEwi3vDDcyH&#10;lWXIAJPb0rfv4/Kj8R2VxGVmjm3xXCn769ua8m8Fx2r/ABQ1/wAO3WqwW/2m9he2mLbRlT8wDep7&#10;V9ReJdO0aLwVpLJof2h49LVG+f5l2jGSe9ZyeoSXKzz5HW7+G2kxmzjDW7Eednk1i3Hn+Uqi2Vsk&#10;KTnnn0q/bE/8I3qOyAwohYsAc5rBsdRsf+EntDNZuI47zBYnv70AkbcthrVt4SsT9gYAtkNngBut&#10;cdquganPfajNp3iDZMlvvaLOQ4xyPxr0Lxd4gsl8AaFaRWyyl1BSSI5498Vydpd/Y7bSb8+e6mFg&#10;/J7+1Pm7CWxneHLSVfAmuXDaQ1rIvmBlded49/c1c0UW+o+HryDUdHVrmOSYSoGIBTPBA+ldLpt9&#10;Fq/gvx9bw6DbCRXU8MARzkHFeaTwfEPS/jVpMh0nT2tpb6KKYrKMsrHHA68U/QEbE/hfQbW68J3+&#10;ivZSmS8k8+KUBjb7T8wyfWvDvG2q6LZ/tBi5HgTVzbPCBLaxXZHmOOp47GvcfGcHiKw1HXzYapGI&#10;H0+OSeJpNvDDJxXgKt4Uu/GgefW1nnlufKVGXIRm44/Gqirsrldrnpvh6fRrr4EeK7hPgdr9jp15&#10;co00y3LSbXU/KwUE4weTXCeN/E3xnbw9qejyfEoX+mvBGsMscYVjGowoOPQe9fVvw80SfSvhjqml&#10;S6PkvAjhJIty7JOe/HSuG+K3g3Q7DS/DN1p95Yyi5WWSeNJQTbsOSMDsfpSur2ZK1PmnwT5tl4x8&#10;MZMk8uoTFZIj7da+xrHw74G1T4Ya/De/DwXTJprfY/Jfa4kIPVhjoa+U9MN7afEXwDrzfD5rqytN&#10;RKywKeWQ8McdsCvr7wx4m8LPp3iCfwto9tqTpYI8unzSCOSJjyQM9cHinNNfDoVNNrQ8k8MaV4o8&#10;PePpI30q7ijd7iMjyzho34G498ZrRsNZOna38UbS7tZZrG3uhKZFhLEeZz+lQ+LfF3xNl8e2ouPB&#10;NvYwM7AWywlz/wB9e1dl4YuPD974A1a1nttNW/u49rySKMSegyfSp97luxLfUxdUfw1qPw406/s/&#10;HVmYMkSRNMFf2+U88VHoeizaj4c1ixj+Iujw20elytPcTOuSuDwATzXhHjFbbR/jv4t06TwZqhlj&#10;uUZZUlITa3cKODXuVnp3he5/Y9sr22/t038tuBaukrIRkYbcB1FOz3CUbO1jL0nw/wCIz4Qt7KH4&#10;5p/ZSa3KA0CiMkA4ILjHWvTLKy8PabpN4tnfXErtEm8mYvuI6nNcslp4es/2LfiFpWofEqOyuL+0&#10;32siSAyBgMnvkZNV/hs+it8KLaFfHt5eXCPKuJl6Y4Hzd80upLbKnja51K58M6qUubyA/ZGIZScj&#10;A9a1Phldvd/so+PpJEke503VEPmj7+z1q9fwQTXFlpzi3FxfWdysangAgHHPvXM+C7PxfollrFo9&#10;okRvLySO6iyGV0zhSOoojq32DoehJqkt/LcRxwOhjgULL7gelZtw0c10bCaNLe9dD5U7D7+Olc8s&#10;XiPTfjzps41zTJdPkYm8ti6gxFuQR612mtrp17aWc9rJCbiCQNE3Q0LYWx5RZ6t4h/4ahi8L3t6z&#10;hNNnZZ06tgZUYHrWfdw69N4K8Wy2VorzLrjFoJJNrqIm9D61zuo3VzafthHUbqDXoruC/t/LZLd3&#10;Eq5GRlQePWu21i0nf4n6x4isdQ1D7NdNam6tEUgIoP7whfce1ZxloWb/AIYn1HxN8PvisT8OGhbS&#10;5bNJ4t27cFxuPtWQ9pNH+1Hb39qyww2NlGlqoGQrEfNzXc6HZXWmftK+G5vDHxX3aF4t8Jyf2jbS&#10;wY8iSNfmyT05rnLzTfEVr4z18rqSXNtJqsrIqjJ+97VT2Bbi297Bf/GvxfBcwxNPZzW7JcbcE7zn&#10;k+1dI6Ws/j3x7BPqI2poZe3lD9GVc9PrXm2hS3H/AAuz4xxP4d1X7TfxW/2VTERynXBNamk6b4tu&#10;fif8WLOSO/tJ7jS22TS52xlRgAf71JCtc5fw94k1O6Pj+K+0yZxY6vNE8oYjABwhI9K6XRtY8LLr&#10;djZ3upTK91dAQ4YlZOeBn2rmX8MeM7TRJnfSz59zrDLqgUYEyBsBh9RWXeaHqlt4+0F7exvV09L2&#10;AoXG4wsfvcntT1tqXaJ7Bf634U0TxrqEV1rgszPoMgsyF3rPle3pXGeHtD1S3+G1hr2k+P75I9V1&#10;i8luIGYsJSGO3mu417whb6jpvgS6F9p98lrojAo7DlnXgA9q1vBena6/wL+IOiSfDd7CTR78S2QE&#10;m8SoTk4b3+tJ6amd0lY8mm8d2y+EPH2n33gebT9WW/jWOZD8s656+1LrZk1HwVocEXiS3En9rWTo&#10;yyhfNAYEjNN8R2nh65/aI+FH9oeCl8oyOl7CowzFT1PcVr6xofhL+3bQWelX32SG4iMQWcgrzyMg&#10;1d1ZMeljO8ZaLYx/FjQtTnn0ue2j0yyV4Y3DENjknFejanZ6TJ8J/Bs0d3CEgsQ8YVMADqcis260&#10;bQ1tGki8OaghmtY95klZgcDg4OafZ3UC6t4c0gz2lw9w20rK4RQncZPtUt6DujzLwxBpGu+Pv2uL&#10;e5ubeSL+yUWzBlH3kXGVH19K4aLwZ43tvhp4l1Wy8NXwurK/n2FZipeNe4HfAr0u+8J21l+3d8Pr&#10;fR9cS0hudIu5WWC4D+WwB3bgDyD2zXr9hNFD8PNKjuruKYxaVqUTShf9buBHK1TegkfJvw9l+J/i&#10;Lx5f6afHl3Dp8Rf+0bjBHlMOgB9c17Hb6ZqXhPXNZvYfiDd6vb3ky/2hF5JLjZ93mtP4aabZWvwm&#10;8dtbGCOeXxRdyyxEYZgWOPc11Tzxx+Hbr/iWQMGyHaUZ3E+xpNrZLQd9Di7TxVY61YfHS7jsJtIu&#10;dHhiNtcSpncGGSpB9eldl4fS2uvBPwUvLjQIFSeO4/tNSu1WU9Gx0+brXlsenGbxL8XrKMqiajqV&#10;q8zooHCnOMCvZryWEfCa0s4zFGkPhtlWRR02LxRdE2OHu/C3gqXxt8Zv+Efgltr8GOTT54pchH6n&#10;IHbNc3q+s/FI3vwi07WPAWhXH2PUwt35Vyub3n5Nyjpj3rpPBK3Mfwa1LU7XWVa9e5vftCFgXwmc&#10;fL1FY9nokWs3Xw91qy0vVk1Ntcdr8NcMVfy2zwCcChPUb1Os1DTfE2o+MfCct78OtP0s2liptAkg&#10;JII46c1x2t3Gs2HxP8F2lzoMsYutbi86c5CvtPy5Neya3PqMmg3s66D5U9vpiAHzM8oK8S8fanc3&#10;3wu+F0VzqVql9P4ohjt2UAMSG656jFEHfcnW2pJ4uiuU/bs8AXUPiFrd7z4cyNA6ryjolZHhnXL7&#10;XvBXjfT9XsxLe2OrXEb3WOLhN3Bx2Iqz8TdJ8UweOP2QAvxWBvl8JSLJdiEfIGTgEf1rn9E0Hxl4&#10;f0DxfqL+JPDmotdRStPbfaERo93Rs5696FFSd0zWmro8SlRrH9qjVIIpozEniuIYzkYLAEV+hN0+&#10;mx/AuzurY2KzWPw/cWxU9N8Z3cV+ccs0y/F/U5rm1bA1YyM+7JBJzX1x8O9ZttW8PeIIXubNUj05&#10;Y282cLuUgjgGlN7A2ltoaHhaLSJ/2P7qa6uoUZtduP3kibVBLc8nrmsb4XXFhpn7Rfxt0tdfjSO+&#10;EUts8x2qzDqAT616trGh2l/+zp4a8N22q2en2S3LSR3FvgsXzkEke9eK23hHV5PHHxYsb7X5p7zS&#10;pbQ2t9ESguF7DPb3rN6aoItNHpPiJdDi1/WtVHiLTbSbT7lWMomHGTyQvfNeS674m8I6nr+qwaf4&#10;Q1XULqeSLzL4Aqqlep613k1p4XuNM8TJrX7PnkXC2caApqe6O4AGNxwcfnVzw3Y/DyHQZ0tvB2mK&#10;7MwaFcZTPTnvmpd0M4K1tbY2ttiSE+YAGV5BnI7YNdJca9qGjeFNIU/COS7ik1CKP931hVjgtjvU&#10;/jDT/ANn8Opr5brUk1KHUY2ht4ckYzznFU9F1nT73XNCWZIXikhQIJF6ED3pt3QjpNd/4QGW1t1i&#10;iDXcmmRuo24Klhnr7V4NqHhTXp/HYa18Q6s8qeKLSRYhIcFA4J57Yr2q90HxlJ8VtTuLfwHYNYHT&#10;8xzJcKTwP7o5p/hS+s4rH4zxX2lfZr2KVBbCT+IZ55NOMkhPUo61fXsP7WnwxmivnkiTwI8N0uTg&#10;fJjP1zUujLrh8NsLXWTMkOszyNBJHkqGYmuL1PUgfG3iAw2UU7teRorbgB1xwa9Z0yPUtM8MTXT6&#10;HPNJc6WGMSKcMccAUdgucpoWv+Lrr4+/EvTbaC1iE0cCyxxptKbepyK6LxLocK6j4edviFB9peJt&#10;u5ckN9TXlOk23jmP45/ErxAZZNMMt4F+xsuTMpPH0q9qEPjS++J+iNJ8RXgiOWCSfKE/E+tOUeiK&#10;aZ614cfT7Xw6lhda3FLeXLtvlKcY7CpLedG8aa5pgR3EEitHnoN3pXK2bBdN1RLq4sjNBIghmEg5&#10;/GtK6e8trSPU7ayjkuUVRNhvvL61k42YHE+LrGFf2gfBcYitH826SSQsMhTGQauWOneEdT+PHx11&#10;jW/Dt61ta6faRWhBOMKPmI6VX8T3dktlpmqFHyZ0Wc5yY9x5I+ldJo+l64L3SLi2+LHhHUdJvNMb&#10;zrNmRZFLD+laJ6Azi/Flj4SGt/D5vCXhsmaQyCYLKCSe30rvfBc3jGS2bTdd8LwR3Ntp8v2O9LDc&#10;iMDkFutUPC/hu/0j4h/ES6urC3lhuZHawkaX/UFucAUtxa/EN59bC3GnI0hkVZmnAwrdDk+lLm01&#10;EnfQuQWk1r4E8eSWfxEuNQi0zxAj3cEa5aDc2TyOT715p45u9W1j42eGpbGxvBbxx2rAI5xuTk8D&#10;vXt/gqwu9F+E3xFhbUfCV3c3lu/mNLeoRMXHO7n+GsHRdG8Pac99eXfxD8Keab2RzELhCEyc4HNV&#10;dfIa0NSfV7a78G+Dbm88KXP27TdLxGwXlQFwTjvWQiaNrviP4a3Wn6lpsl+kkpRkIEgC/eBHWtGT&#10;WfAh8Sxyt8QvDMMaxlTGHQhx3rE8O6n+z9pHxp8WapB48mS8nU7OD5MOfvFV6c0roVrbGvLZeJk8&#10;Q6xc20t5CGiKTyc8EcHArP07wck8uo6j/wAJNqMkj3RJMjMSpzzjJrul8Z/Cya4llHxp0N42c7ot&#10;gGc9ahvvGfwjhtY/K+LGh28YUkr6n8qV2LU4m5hg0rxtbSS64Qq2bgyuMsjEfLjNYX/CXR3Or+Eb&#10;TV9E1OS4t7+T7DexwEiUE/KD2FaGo+KvgTeX93Le/FS3vFWVWK+WVAx0qnH8SvgJBrFpGtpG0UeF&#10;SRbDcQPYkVQb+p1d1Dqd74Y1UXllqBtXszujjcgvx8vSuR8P2ms6b4I+M8afDa2RtStHWKbz1LRo&#10;B06nrXUp8Vv2fY7OJR4s1RR5Z+U2LHr+BrFf4l/s9yXlxm/1hkJP/LJlz+FF7IFfY6LwFqHhfS/2&#10;b9XM1gVvH1CY3ig5Zx+B6UanD/bfh/QLfTNDgW2vdSjfzHwipsOTknvxXJt8Qv2aFsr8Q3V1G7ws&#10;p3xZ6+xFVoPiV8D4fh3BYn4j6mYorh3jEVqwbk5xkCmrMErbnoXjaDxMmj+F4Zb9LiO20pI4URs7&#10;SBjNcpp8aWvw31IT2VybuUlh8pbjsK5OX4v/AA08kxW/hHxHdMFIUzKRu9OtWNL+KnhL7Fq7XXgG&#10;GAxKSkbsrbx7d6IxaJudJpltoM3hHxTen4RXFrdxnMkmw/vwO4FGm3mmarb6nbQeGpbU2zEeY8e0&#10;SGuKvPjn4ZjhuEi+BKugyMblG4VmQ/GT4bGzeZ/g5qcEobPkRKPmP+8OPzq1FvoHOupua5fTw6zD&#10;YXHhSdItjKZEi37+wxivR/Bei6D/AMKutZhe3kNyJ2dWdCCvp1rxQfGvwwdRZ4v2V7SQq3yvPMrH&#10;9c1NJ8bbCZ1Q/A6S3bnaY34H5U3FtBzroe0a3o2pX9zP/wAVzPDL5OIpSvXFcLpmn/GjTPFuqyJ4&#10;Xi1C0QtmSNihZfp3rz6X4zXAngz8E5p1SX5T5u3NaH/C89a8hUH7OUIBTAzcn9eKSTQKR67rQ1+7&#10;0T4Aam3gO9uLewv52vdNZTkMeh98VfbVnm03Wgi3q+bpzILaSMjjHT8K8Qt/jT46+0nZ+zxoUkXO&#10;YzPgVnar8X9ZfzZD+zFoEEyqcMJ+B74FLl1uEXpqek+DLOQaR8dNOOg65EbzV45YFKMFcqckA9q9&#10;C/sDVZoNPvZvD81mYYtrQ79xkUdx6Zr5bt/jH8RpGcweF9GRFUBtsQ/Q1qQ/Fz4oM8StNbJn/YyP&#10;ypuLbBM98n8L6HqWtaUHsdXi2SkKMMOT3Jr0e08O6PpPwQ+KUFncvcXFxojqRJljkqQOa+UIfiR8&#10;TjLAf+FlWDFjzCLQcj6gVtWnjP4i3UOoSQ/E0W7A4kUxA5qJRuiouzOhk8Ktc/BP4YWcugGO9stS&#10;u3kKQ4OHOfvd619E8L+KLWPw6YPENxDE05EqyZO4fTtWFp3in4jL5xl8fWsi5IANoMv/AIU698Z+&#10;NILvRj5cFxG1wPNUDnH4UNaC1PRbjwfpx8aaTLcQIrJcJIskZxuIOTnFQeJPBttd+LLzVbP9o7Ub&#10;K4jsYx9i+yZhTb6L6n1qmnjG1uIbSFLm/S6a0DLAYy2CBzyK2bDWWvdJzFqgWeGXbcBo8Z9Kajsx&#10;SZx9v4C1m+1rQr3WLGLWVRnCsAIggHfBOavQ/D/R5PGlsunaLqdnErYnVL5sH8BXs+nzuvhq0aXV&#10;olSSIqSTgVnPbRRarE9t4tuElQljGASDnmqBO25x+s+CvDS+EtKtWudXWZHBjZJmAyfXmsjTfCi2&#10;fieFTe3ZSSDAdhkjPvXqVqJ7oXMt1qsQWGUFt3B4p1zeRnUUHnRmPACHb0A96XICOS0/Q/B2kt4v&#10;lbSDcTPayOzuN3zEcYFYtrYeIL/4U68RdvbLcXz9MjYoPA/GuqvdR0ZdR1GE3qqZLYjzHX5c49Tx&#10;SaRdNF4P1CGTWdMuSZWaNYnGcfQelJRW427M4C98OasvhGxS1sfOmEqnc3HTvitnV76FPhZoun3N&#10;jp0V69mqEbAvbGc1uST68dNubuK/CJDE5aNVzwBXL+J7W11f9nvw/qv2grKk7gTLwykHGD+VU4hG&#10;Tujz66sXXw9cIk/2jbIHdxzsxzXoPh/WtSf4Q+NHt9OVPslgByM5wOeK4Wzku7HwlCxuC4e3ZSJO&#10;r/nVPwxrl5B4l+IGny6TaCK+iJgO7hSR3rJq6tfQaaTuWrm41TV9L0a4Mlwoglm3KikYPrXSaTZ6&#10;fJ8M78Twz3FypZkTeQWx2IqrbNd2HgHxY39k28p85mIXtnpXOafqGrjXtIuYwgyZA8O7jB9aNh9S&#10;1Za3E/xR8N6de+FIrASSuloWcFZSOK35rW7034kXk87yxgSArIOjA9MVzPjSwgvfhf4bew8EtNqN&#10;rrKypcQzYa3bOe3UGi88XW918J7TTNasNXtdah+ywwf6O225Xp97pxT0BHa+HYb7Uvjp4tuL3xFK&#10;dPs9CkaBN5AlkIJXJ6cGuWuNQ8NwTQw6le3FjfXuqXCpcuMiNQflwD1/KtSTTNSk0vw/Y6b8WfsL&#10;f2eHnwuWlOOB+dJFoVxqWj2Vr4h8KWE9zYzsbS/Rgmfr65pNW16DRh/bvBejfFP4StJ46nv47pJm&#10;vb37PlYxj5flrvbiX4bah4O1y8sfEFphplXzxa4Uknt/9auI8SafpOn6LoUjaPYyEajFBIrYO1HO&#10;M8+1ep6rpegWvwT8JWNnY6T9kttPilcQspIaQZJJHXrUsDyTxJpnhmw8NGeVzPHdTRq4ik278/St&#10;Gz0Wz0n4d+KNVtdLeFb1LdlibJPTjrTdW8N6bq48M2yfHO804rOGhieHcJHHTrW1Z2XjR/i/8JPD&#10;up+JJLqFYmZplgIRo4+gPbOKroFi/wCB7bVIfiG2u6jqcENpBprhYyRmUuPTsBUPxUvJr34M28Om&#10;+HTd+dqW7MfSIZzyR616PLb+FRrl7BL4e1E2i27IyHcFBHHFYOkw6TJ4P+OtjpdnC8ttqcWyBjko&#10;D7//AF6yc7saV0e7nqaeCPLb5uO/FRkjeKTPA47UDHs0IMe3cc9M9qQnJY5pCAcfKKQ58o/KelK4&#10;Bzu6ggU7jb9+mkfuAQ5+8Mil48yLgfd4oGO7H5qQ4Dt9KkB+U8CmnaQMx8560ALj5DzmkGcGjDFM&#10;A0vIeId6AF+XcMimktvfavQ1KAu1huB5BB9Kj5M5xHTABnAJWhVzIx3ngZp+BnGDmjPH3QDSAZn9&#10;6uY+tIQPMOW78ZpWz5SgrnBpuCY1IGCB0NAEgUFRgk+tIQmQd7cHpSoZfs4O5R83Ipjk+dgL360w&#10;HHG8kZFGevFJwSAQelPAz1j7etACcdQufxpf4m4p4x5a8dKjyPN5BHvQBGVbzUIbinA/MRk1J1Q/&#10;XilRCZWOQBtNICMZ3uMfjUv8B5pozxx/FQ33vu0xEeF8/JzTx3+XGDQeHHy96XqrnbwD1oAjbf5q&#10;cmnc7T3peflz370v4UAMb/Vgj1pVC9e5WlI7Gnc7MbO3WgBmB5jdKeMbP9Z9OKadu7JPemn/AFse&#10;G6mkMVhlgO1PHCj5QeKUbdvXtSjaIpAZOaBDWaTz7PleQd1Lz83Pem4OYs89e1P/AITQAnUDJpMA&#10;KPm6UhI8wDPNPySq9PrQArBsR/IDxTCTg45qbGYCOPaoefM6UAPA/cNhBkjpUZ4IXJB3U8E5PHOa&#10;U7CrMUXPagBFLea2ey9acQux+9AGNmWGfpTSW84/KRxQBJtHlgc4x+VMx94g96XdJvAAFIQ+2TgD&#10;3oAbz5g/dnp1p67TG2C2PpTVD7VOBTh5m2bEK44yaYCALtfDGjB28sKd8pc8cY6Uw7sMcqBn1oAd&#10;gZHHPrTTsFwcZGV/OnAH5cmlYZZCU6dKAIgfnPNSAHnioiG80EQKFJ9anT7nOACOtIBB16UxtpkH&#10;PanNkEjbTcfODjnFACg/KeRR2fj0oABOCMUvyhXyR160AN4yvFOBh8wZyP6009B60v7v720cUwFH&#10;kC4lznGOPalzHltsTZB5qE489sjqOKerSKSAin1pAKep5OaTjcvzDIFMbd5hZkOc0vv7cUwFJTaP&#10;mPWgnLDDcAc0ny7ulNAXD8de9ADj1I2HHekbZ8uCcCkyu5QTzTgEAfI7UAKAu9j5p6U3nzQd2AKc&#10;dvGTTflxmgAYsHT91nnrTcnzCCMccU7LFkJUY3U4kFj+754x7UAHOVNB6n5f1prtiRV2kjHahcYw&#10;xxxQAh3dcZxSjOTk9qcBEWbEzYHWkJG08dqAHDGB79KhO7zHGBxUy7vKjw3QelNwpSRsN160AIN2&#10;/lAPWl7HmlP3Yv3h6Gg7doweTQA3BycMKG3huT0FPQR7JPmPWkI+d+aABCuPanEkqANhwKYBwBSK&#10;rCZ3BPvQA5cbjhRSnOG4pBjzBz3NSdmG30oAjAG4c0842gAdqQjlc0ENsYj1oAYc7Yvm70uT5jg4&#10;FOIJ2AtjGKRx97g/WgCTapiYrLkjrURJ+UZXG7rSwH9/ntgjNNkHAAHJk65oAeeHQbT0oP8ArGwO&#10;alT7sYOOnU0pC/MQR0pAQ/xnK9DT8/MR5uOKYcbm4pgwLmI7W+tAEpxuHOaaOJG+X9accbyQe1Ip&#10;BfkjBNACn7rfL+tJkiIAnJzTyAHbCenOabhQ0gaJsnGOaBioTnkVIcFX4HamBU80ETsfl+7Sjdls&#10;pigBp42/J0NKBnkHjIoIBAz6U75soNgAxxigAbb5g+Vfu96Bsw5DjORTGVS2Ch69aQDkfusCgQ88&#10;y8A9KiJPzDaMVYAUg9aawXacr1oArhUM6nPU1IOJmxJkUj5EQAqskinzFMbcsMGgZby26UlV6jFO&#10;G795ycYp4UbYt2e3OaV9vGEA4pARgjaf3i59zS/8sXO7v2qlcQPJcWpW9KDfyBWgiqIgomBG0ZJo&#10;ARVyE+btUnlgwN+8xShXBjJ2Yp2Bvzh8EcHFAEIX97GN3epTkMflFLsbGRbTHnghSadGkhmbKEfL&#10;QOwxh/oqjdlvakAyinrgVaELmTg5NPEM3aNaEwsUMkjk9/Sn5wcCRsVbEExLAwoAO+afHa3DIx2K&#10;oBOCT1pBYqrxDLwaQL8me2aumKZhHH9nfcF6gHmp4bO6C8267cE8tTCzKAjbYxCkjA/Co8AmT5+Q&#10;a11gm8mTabXAzuBkFMjtJHMpQ6Wfm53TqD+tCYWZkgfNkN061MADERg4zV0wIs8au1gG9VkBH6VM&#10;LaIKpbVNOUEcEygU7j5X2KCqNvBNX4VH9nyHYBtjPNIq6OXlVvGHh9SPW4SrCtpSaRfAa5oDgqdr&#10;C5T8eM0pNJC5WfFvjWSZf2q/iSi2IcCaMEgeornppHF+UZBvC9QeleieKNPnm/aW+IE9ssLxXJiC&#10;uTxkcHFcfq2kalbazpzyS6asbZyxnUkVtGrF2sznnCV9hthDLJMJNisFbk+ldTCHMbj7NJjIAOKy&#10;9Ni8sxr/AGhAyEjlea7RmgXR12WO8FQC22tYNPYzlFrdHPXsarDCPOXcR0DVUjDkoAc4Xoalu7Z3&#10;1VGFxIDkbgDmrcVu4ij+dQQnWqJIotwLfwn1qOdSTyp61YOQW3RDhsYzTR/DlV/xoYXM5oJSkj7E&#10;6irOFOlThgNwAxVwCMwj5znd0qlcZFxKoiboKVwMmeLMaMSOvX0qqyukQZJVbjg561qsQVKlRis6&#10;eJ8kCORkPPHah6AmY8qh72AmYKwJyT3rG1BAFYbl6dcVq3mA8AMh3E1lTh3tpgTxt60tizmJB+/k&#10;3EEkjBHarUTP9nQbhkEdKGjhQnGT8xqWBEyWAPSoTGWsnfbgsB8tNBIlnIUnHc04KSgYrhs8VIFL&#10;Oi8/Wi4Fdjw/PPajDFEycAHn3qWREW8QF88U0ZHnDBx2NMClcBReRlUGQOaEZ97fvB071MwQxsTI&#10;c85psf2VrOfdIP8AZPvQBMrNtHIPFQrK32uUG3wc8UkayBJRv4pY1DSLu29+aAJgQ0zfMMjFWVyJ&#10;B8vG3rTPs4+Qpd455qRjgkbudtAETBOSG4J703J3MBsxihgMKDN97PFRjyjN5Yzkd6AImCkXAJIN&#10;U3UfZpMEkZ5rScIInBK5HasmUv55G0Y9qTAUbTb27gnp0qtcbfIk/eMCYWwKn4MRG8jB6VXuPM+x&#10;MRHuAjppAcIj3b+JIwlmy7b3ByevNehPGF0+JtwY+QmTXMxRA30jeUVYScDFbUcrmJNwfJ4NUwLZ&#10;3G1ztAyRTvKbyBn065qHcqlclselTeephkzCoHlHD59KkVhgM4M4wQNmBToDLHBPumLbn4A7VBDL&#10;HJaA+epBc8iplMSsv7s9Dz1oCxZjkP8Aa0GZmwv6Vfa4d76P96GEZA4HrWFIwKt8jYLdahjlmj1e&#10;Mx3ACgZfd3oCx3DRSiwaUySbgF/I1q2U0UenarEyKDJCME1nWN/aXHh07/KOJV+Ye3rU169rJdwN&#10;DG2I4gGI70IEzTSKFtAxFcws4k+ZcVRa2nTV43knVemFB6VNp5QQS7VYfLwxPenRxyHU5vMmdzuJ&#10;HvTsK5eMVvJYjfqShxypp0QzLasLtXSI4yKhuFtBpTgmQS7wAfSnwwyRxrtmcq4GeKaJNjMqyNKJ&#10;f9amBVWJmF9fILz5mweTnFX2w3h+5AjkBjtyQcd8VzukRySW2tyu0vmfaTg56AUcpR3+mvlrUNYq&#10;V3jec84rRnewXxCfKikMIUblFZmlxJJoElwmoJvjBDoxxmrML5tpWexAYSEKKqJmOkjtftt2V1dh&#10;G6giM9jWHIIDrtqvkRbg5AYjoK0roIGtfkZWLYAqtLYlNYBe8L71UjH8NMBkMaQeKYmhu3ZTMnyg&#10;9STVnxRNqkWo+HJFt5HVnTt0FbP2TT4dP8P3CBWkeT5lLdMVS8TTXk9hpii1twkSLlgaARRFxcNe&#10;WubbH+jDaR2qeCKF7K+33sAJl5yBzVC3OLW2yzHEVTYBkUgHDds45pgVbma3tvECIXkdHwFA6Vcu&#10;fsEOn28zPEXcAhe/NY+ow6gDaTGCNgj5HfAq6sUE2k6XKwkd2HTHAxQJG3pF1CLrMmmg7hwCavSy&#10;bfFNsI5NvmzrlB3/ABrnU4nICkYA5HarMk8KrYs16UkSQGMnvRcbR6JeQtFpkEiyqgktxnFc7uZo&#10;r3a0rYmXGKtSTahPomgSNckAx4dfUUTCSDTrBbaCEb2yxPOKBDLxtQjt9NdYkK+X8yk81l3Xnpo7&#10;TSqoJb5F+tdCbO5fR2vJr0FUtySueOK5aedru3sgluQiXJGSeM0CeiOY8a3uo237NnxAlj09pZYt&#10;HOCFz94dfwr4p02PUbi514T20u5LjcHIwPm54r7m8ZGG3+B3iaB4kZpNGk3Z5BGK+IIbq+Oh3H7w&#10;osd/JtKr98Z6Z9qVrI0WqNya2ih8Mq66ofNfgYPSptK08ppmrXN3dv8AvYjtUvndVWzguZNDtZmy&#10;5Y/KpNXXFyJtJW4uZYlN0iqpz3OKXM0IrwiZJkZLBQsUxYc1a1mdb7wdpU5tH82G5UZUc13F9p1n&#10;a2UET6KTJ/ZgYknqGHWuMWd49B1JIdJhcrOdq+pz6VN9R7GtpsrjR/IfSjsmt13bv61RvbfR1juk&#10;hmkjzIMheg/Guf8At+uTa3BEwKYiO5AnYVq6LctcWniq3OkyYibImI6kdqqwFuLT9AWfTHk1BweC&#10;XIzmtG9OnXME9rHrzrEIwSVG3OPes6I3s9lcKticRsQxYY6VfSG2bw/CGgRZTkBgeVpAZdn9kn1r&#10;T7VheGC3lwSXPIFW9QlhPiW4htPDUP2ZEC5Pb1NZuoW+pWkVk9tOj+YTuIHSmWcupC2vfN04h2/i&#10;HeqBIuXmmWTeHndb3YRgk5/pXP3N4F06BBNvWKRcsExuxWnNLIdNmDzMBn5huqsoik0ryl0gPtOR&#10;x1NDDYW91CdtN0o28MyGWyIjLIcZArjm81lshdmdbqOdyp5wa7y6F7PoegiS2jtktoXwdmPpzXIS&#10;yXJurN5LaCZDMVaTocUkNFZJbqYtEL2LjgnGKq31nepZW5W6Rj5wzg1qz2+nRazpbxay+Jos7R2N&#10;VJGCzTxi9dsyZHNVcCRLSeLQhJNp8hAQEYHSrU+taz/wjNtFBpEIiMe3O0Z/OobXU9Va+urX+yBN&#10;GsWAMdaie5hS4aOfw5KvzHgDpSYI1LG1f+wYJmkQtLnG5uhNPSyvbe6SR7NmQShvM7Cuea6ZdY0+&#10;Mi4EDSgqd39K7G51gSeH7e0XSAB9nA8w85qSkzNmuNOXX7+6NmXuBAFjJ6ZrvPgrNcR/tv8AwwuZ&#10;ny73zjbnoDXlMbsuq3oa23pgkn0Pau4+Es7t+2R4CeS6CsurDaue2azqRdtC4O7P0t1Mn/hJdQOw&#10;nKKevrVAhieV7elad39mbVYHbUNIQSWSYLzqDx7GqsUuh/2rGj/ELw6khPyqJlP9a4uax1JMh2nA&#10;+VufamFeWOG/Km6hq3gizuYUvvjHoULMhKqcE/lVe01/4e3SSCy+LehXMiyY2ZCsad+o7Ms4OGO0&#10;0YPPy8VplYDp8LK4IYDDCqxikycQMcDt3pXAgUcVMqZkf516Cp9kS2CyMCBjoxwf1qF5/DUdglxc&#10;fETRbZQuSjyrn8qcbvVA5JAFJmI8luDyaeFl2yYjPIrj9R+IHwvsop401ea/kM4VFjACu3YbjiuX&#10;8SfE6PT10pYf2e0eWW13KDdjABHHNNXBSTPU4RKZpR9ml/1nB21aeKQTuXikJK8BVJr5duPjpqNv&#10;cKlz+zjBtM2CYrpSQPX8K3dW+KHjWT4UaDf+HfAFq4mtHaeW6XiHAz364od10Kdu59BrbXJ3Ztrn&#10;O7j5TUiWuoLLcqbCfbgFCFJr4ij+MXxwl0ckXuiys0zBZEhwFI/wpyfFf47Qi1ll8daa371SYjbA&#10;gj0pe9/KJWfU+3YhOZXVoGGCetOZcSS4Vs55ri/hd4xsvFfw/wBQlbTbeDUrIKt1GvG4nuB6GvRL&#10;mF43QDydzf7VDHaxTQFVHydxnmrAVJGkIJACipYLK+MTF7jTlOM5eYAfrV2G2kRZQ83hc5HGL1P8&#10;amwyksUIZiJCeKwdUjc214QW4XIOa6/7LED/AMjH4eGSPl+0rWbqdqy2TlWt5F8g52ODj8qdhM3v&#10;Ajb/AIa+JNzZKyKAa17sghcLkiuf8DBx4N8WIu87brtXRywXbPkWk4z0+U0pNCSsZYD5OR3q1832&#10;AZQ/8fUePzqwLLUGUY0pyPVjinvBImnS/aNX0qHDAqGlHOKEimfNXxqVR+0R8NiVGX0w8468Vwqq&#10;3lQfMOldz8bbrTf+E5+DEg1SwmmQS7jC4JKjHXFeeJquiZUtDMAYhgkd6u6aJejNTHAwwp4XBbAq&#10;rDqPhuSaJRq1lG27gSOBk/jWyIJGtiwEJBXK7WzkUKwXKPzZFRsxJbp7VK6uHHGCc8VFhjztNFgG&#10;EHAqMZMxG3vTnJ2N9aaCxlT5cUgHtgb8+nFMzlW+UZ7VI20oQRyaj+UY+Qg/WmA0k+WM1EQ28cMc&#10;GnnGJASeop4zjjuOaEwGYzvO2msW3AbTU6j5VG7rTW2iTJBDY4NO4rDQRnq3WpFYeX1Oc1EpcGX9&#10;11709N3mf6vr19qQEmX8xMKM09fN2yjIOTTON54+lSLkWsjbSSD+VJjAht+MjpSEgo+Qc5qVWjba&#10;Dw2OtVZpDHcwh4MKzYB9aLgI28kj24OKUhjHFktwexp1zNZRW1p599bRr5JbJIGBVSxvrG40nUrm&#10;K4U28DMGf+9j0p8rFdFsbjOBu4IpuVN8U38gd6yzq2kro9/ctcFY1YhNwxk1ly65ZjRZpf7NBbzR&#10;ht2OtWqcmS5o7KIN5c+60AwwAJNWCv7oqGj4XPFcxHrFhL4XvQTGJdiEnd9wf1qjca/YAaFHYLd3&#10;Mz38cbFlIAycH60eyYvaI7OIiORnWfHPfpXIfEu3k1D4B6nY2ljZT3M8iGNWmCgEH1NTeJru7tPF&#10;ug2Qs53jmtomJQc7j1HFbEmmaHfWvgm2n0zU0kltmYhHYYAHOSMYrSFMiVWz8j5Li8I/EeK4tIp/&#10;C+lKpTAaO7RsHHTgmrqeAfjVMk5tfhRcBc8OZK+iU0vwZFrOtJpdxqBeEsZnkuWkClevBJxWUnjb&#10;XY9Sgjt/HsZhF15efL44OKORJkKF9bnzdqPhn4r6YC2pfD68MW/l42yVHuOtYJuWaMiHSNfkYHBV&#10;bZjyOvOK+wPFOpwxfDy2vtUlilFwV8hSf9Ye4wa5PTfHXhvz7K1tfgn4fWThUDQJksehyfWrik3Y&#10;VrM8C06y8b3kMn2b4JeLWUHlpImRT7gnFd7pfhT4uzWSeV8LLGFSB+8ubpRj8M19N6VNfy2KnVJP&#10;ClrG1oXKRMiiNO2cH0qpPqvwtGlRSTfGbUEgkndIWSB8Fl64x1qly63JlzdDxy38BfEFre3Fz4+8&#10;PQksNywjcPpnpXYWPwrD6fdyXPxgRmSzZ2iwFHAzjPrXoej3ngS5tp47T4xverEN7RSIY2Hp1rL1&#10;3WNOaW+iguCqrCVHlS5PpziodON79C4t21PF7S08DL4rvrW6eWBmu3SCSRsBypxwTWjqVjoCeDtd&#10;httJZrlp4/IkLdB3rMv9L1nVvGmiCbT5LeysL/fE6jBc5zyaveLr670/SvCMK+E7iSW7IjSRF4QL&#10;3/Gk1HsUeg6Xb/s/W/gnw42qabO989uisDKcFjxjrjrXAeMtW+Eem+NdKsrT4X3MM11as0cjy5AH&#10;qRmuZ1jTPHT/AA0066tvADzE38EjP5gzGAc9KxPiG1tdW/hG/n8DXi3cGlRJM8aZ2kD2oUIykkJF&#10;yx1CzkGopHbttWcknvzWuVAeBlLsGXoe1eJ6d4jubTxJAv8AwgGqyeYQo/dkFx7DHNfS/gq0m1PS&#10;9PubjwbeQ27OPL3jBdv7v49KiVFp6D9okcpviUHM4GW5U9qa725u0Tz1GVyMd69x1jwLHcXOj7PB&#10;76ZM8YLxmXcCvY9T1rITwXp9t4lhE+oQeXHHlizYOaTpApo8jSZTdRRiKcESfe2da7rR2iaCaN2U&#10;EKOoxitfU7bRzcGKBdMDrE3lsuOCOlee2GqWdr4jv7TU5I1lkvPkfOAVBpKFh7npkWULBJ1IwcCt&#10;ywE39h3YGc5OR79qw4vsE1lay2d4ZEMI5XnH5UyfW4LWGe2i0rUbu6YACOOMnBPTJFVbyA8j1zz4&#10;/wBtjwW8ohVmlKt82CQen4V75I8o0jT4Fum4CkcetcZHoNrd+J4L29+E+ozaq0YdGLsPLxyO+OK7&#10;Kw0vxVKbpp4ordY4jlc7ioHqaHG0RX1OmitUXTtIY3NmMw8jcOaoX1ndsblze6Qi+Vw7zqD+RNc2&#10;9vqS2viCSLULifFrIEUuRtYDj9a+cPGM/iK08PeEjqUniSS9vtVnwsVy+AAflAUUow5tEWlfqfSF&#10;strBq8YbxFprOSxLCQEcV0NlNHc6dflNfsmVGIZEYEnH0r4+0q48Qx20C3PhnXY0Zl2vJK2SD9a9&#10;N8KXml6V4u1gy39+ZNSnhEaNISEPsPetPYtq5k5pOx7g624t8AsDv4yajNwIte0cMrYJwTmpbjZs&#10;ybfaGgVh6isG8MnmWbknCzjmsbmqZ18km+/wGyPLFQSqFtJMMetMjaM2NjIjAkwAE00s2ZN64yOA&#10;aZRfiKtoDnnNWoz/AMSaUbsnA7Vl2zt5MqnaFwcZNXLCTNzqKlrcL2LMKEAm5FtbhWhIGM5q3bTW&#10;F1oLp5kRMcw2ke1VLiW0X7Skt9ZbWgYE7xxXM6XcaZZa8d2sBomuSQoIOOaaQkYXiu0ZfixpU8es&#10;akHkt1BAlODj2rmfGEd8nwX8USRzOspjjCN14yM4rs/E08Fz4002Sx0PWrhQBwkTHB/CqupaB8Qt&#10;T8LW9vYfD3WsPHg+bCwx+dNSStYmpNXZ8725l3QYaQsIQTg+1Xd7qokeeTDHpu6fhXsml/Bz4zPd&#10;Yk0uwtQerSPzXe2vwI1w6YJb/wCMumQ9PkijLHn61cqkFvI513PlwXMXnqYkVgo6M4Ga4XxjLGW8&#10;NSScP55Ef419eeMvh54F8L+FfD97d293qga6UOVn2bSemQD715zqlz8DBJpg1P4QRxIYlMbCXdwa&#10;Sqxa0ZUYtny7cXAiSKMR3cmYwWkQE4/KvUfgVcSx/th+EGRJXE2lXKncvPAr0dtT+BsMMUenfCOG&#10;6Uxnhoxjn1JNO0bWvCNv420a6079ny1s7iAuY51cfLnqMdOaccRG6B0Ja6H0/pfl23jPX7qSxOzV&#10;LOaKfd34IFXPCn9k6X8PfizpsXwzS4jl1GSZYTD8s285OT3xXz/c/EHXr2+eKH4XCMW55czYy3qK&#10;vweOfi8trEItJ0NVEe1cgEkdsmlLEJaJFqm2et6pc6nF8K/Fos/h/Pb29xGYGtVhLBTJ8ucY7VwN&#10;pH8QNGh+D/heL4h3oiubmW6uVWMjKt8wAI9PrWOni740yzxCXxJpEAMvOLdSD+FT6hrPiibWPCVx&#10;c6zFNPbxsI5AgBAbqPxqViEuhXIewanfJL4Iih1TWpRA0apGwjL7mHr6V47c+HY7z4s+FI2+Pviq&#10;K2+07kELsqBB/Bgcc9KnOp+MpLe7iXVbRbdiN0TIDuJ9Cen4VREXiwarHJF8RoLdxyq+UD+pqFWV&#10;w5T2jxFp3ha18KfBiSw0yJGSwkVrVl3GYjq7H9agsNR1ceC77HhHRRtfEbNGM8/X0ryaZviK8sDS&#10;fGyBiqELmBTge1WbV/Gf2C5hfx0ZEYHDbcYNP6x5AoeZ6RPIZdJggl8M6TPLcHDqMAD61nT+C9Du&#10;bRPtPhmwt4gmSI9QCD8QCM15zJbeMBcTOniebdnk+ZzVaTTtcmkt3u/E2uuqOCwFy+P51SxHkLkL&#10;ljq194b+Oxg0zwLGbVCYzGZ/lnLdG3c/dPNetJM934O8YC5gsjf36qZ5xMBtB6DPHTpXkt5p6zrb&#10;rJbuESMbH3fNx05qFtN1yTSdQRNavzGEG8CUgsB70RrpdA9mQW2j61Z/tc/DiOPx5qSW80smZHuj&#10;IiKfvAkkjmvaNZg0Oy0nX/7P8TaLBL9n8wRJOp85xySSD3NeQafbmKBPNmvGUKylGYllz6HrTZdF&#10;0WT7Rtl1UBjkhrhiTnn1pKtZj5D0bwvrt5deD/Hdrqd7okb39hK1uryLtVohkZ+przkXusx6JcXk&#10;niS/e9ufFcYZVlIRYo3xwBx0qrJoWmvf6IGgvykZOAJyCPxrZfTbJo9MRLhkSFcJznrR7Zi5Dv8A&#10;xPdeErj4ufDC5g8X6TN5vhqMlWjVvs8gX5sg+prH1lbGa20OW2+LNrZR/bQb/wAi2A81FPI49qwL&#10;Lw7YqNYuU1yRpNv8TfyFSG3C2aAurLtbI+tCxLS2H7OxE9z4Ug+OPgrVtE1/WfssVzCJwzN85B+Y&#10;kd81r+J9VF/+1XpeqW3xAmgS00yMWriLJ3HkjFYMVo6wHy9It9mSe3H4U6zjC6lctJpQBP3WI4qf&#10;rDG6cTSUW0N78U7htf8AtF7reo273U2zGwR5wB9e9XdU1LRJfAGnWMvkuyFSrn+Eis0xoZyDMRgH&#10;HFVJNO06VSTdHPmZznuKbrsPZo6NNQ8OnwpoMV14ASaSEKFmD7SvpVDU49MuL6C4i8NW6zIE8tyM&#10;kL3HvWPd2mqCHTDFNG6pKuV9qvl7tEVvseNsA4Hc1Pt2P2aOwtvGf2TR9PtU/Z/a4WKFQJRc7Qx7&#10;nFU9T8Wx3li3/FnEtZRIuHW4yePpXNWtws0tyJ7BkC56Cr8FtpH2WTdJ8zOcH2pOq2JU0Y2s6tod&#10;3GPt3wPhu7hbcLHL9p2sRjHX2qXTNdmsvAN1BaeCb0oGO2FpiwOe2fatU6V4aa80/wAzUMZYnlqt&#10;3VpoUVjALaSNlJ5GOtL2ruP2asclqPiDxVN4Gu7OX4baVDDKuZFSMEyD0Jo0bxL49tPACQWGrzaf&#10;arkG3MW5WPrg104js2011aCP7vFPFvpq+G38yG3AAOOKmVRt3uUoK1jkZPE/xEmAYfEq3cqjZD2q&#10;hR+Fcdd6n46vNQiN5rtlIbeYmFlgVdv0I5r0D7PplwJUbToVjDnLKcE4rltWhCali30qQxKwXcDz&#10;UTk31HBIyf7T8cLLug+KMVu7rgrJbCTp9alz42ukmN38YxIqgfLHaqin8AKtizl8tCbXJKgj2q/b&#10;W1wI0VrXAz1Bo5n3KdjAceJ4VYp4x1JgVwXQkHFQRp4ma5BPj2+iIX5ZGySK7jyAtmwa4QnZx7Vj&#10;ygb8Cz5D8n0pOT7kppmI914ljtLxJfEd5PhuHjYoW+uMVizz303y+T4k3bsZ+2Pz+tdbBayS6rOJ&#10;PMAI+XApBZQR6kA1yp+Y7R61HPLuaWicHdi+jiije9ukTy+AZCSajtLy/t9E1R2vbuaNei8jbmus&#10;ubKzPiCItYNI2DkluB+FV763hXwZr4XTYd7R4SnCXnqaJJ9DmdZ1tpPhWiSQ5RtOmAQrksSOK870&#10;HTtRl/Z38Rw/ZLtJJZ5S7DJLA9MfQUpfxC3jmKxeOJQgfZ8uQQa7jRX1W10qKJraAAO27J6160JO&#10;1rHnz3ZL8ILbVLXSvitbXGnzKF1BGt3dfbnFelXdxKHv5LS0W7uYblAYIxh+vcDmuba/ubfwqt8t&#10;nOzQy8xRxn5vriuN1XXtStPiv8Oda0rVxBNdapDFqEDLlQpbHKnoavnuyeU9Yg8QJafHPwdO/gi9&#10;s38pEubVoziZW4zk9SK0fG2reHYvHmln7DNsuLPzFMaZLY55A9K3/F99oieCdHubi30eS4t9Djmw&#10;VUMSy7uv8q4/QRp+rQeDdZW7Vf8AQLuNrSaMEocEA80wNDT/ABN8L9Z+HR0u88TQzSmJ18u4tzET&#10;t7KxAHHsa8zsPEHhHRvHHxd0RPA9/PYajq9sWe3ORbhDySw7Yq7eeHbqfTXsbzx3of2g6tK1oI1W&#10;IxqWzjd1OK0dM8O/8IzoviXUrptN1mzuZYVu4SFYqhOCVb2FNpoLXVj1P4hXPgu7/Zi+H95pHi7R&#10;AYPD7C3tQ6hpfl+YH0Iry74OR6lZ/B/48X8XhiK/nuTMrac/BdCOePasHXtC8Py/Hn4RxaJrFy+m&#10;6z+/hgW55hKfM6lR09K6nVI/iVaeNvDt7ofgNLHZcxRTKjblnjBw2VHTIpKm0rhbSxT0Cz8PQ2Xi&#10;S90/4Mtp1zHqkjP5zbxuY5IUHgYPpXotpdW8/gu4Mynz/srkbR1x7UzxNLu8O+GXtdE8vdaI2oRK&#10;mCHPU1gWV6lteOY9PWcSWxBXqVyPShu49zgtOvbu/wDjrpulhL/yLjVW8x9p+6h5rqvGmutpXjTQ&#10;F0q0u4Y7B4olUj5bh2OCD9eldj4ZTw8dQ8US22lWkOopC5jmMYz83UV0Dab4Zuvh/ZQ6p4Qt7i4/&#10;tYSZ24JZWyDmi+w0u55N4XjvdV+Lf7QGmX3gw6Zc6poMTtHG+ArkfKQR/epPCUsmm+JPiB4b1zT9&#10;U+2WepM9nvYtlAex5/nXR65dW1v+0P4DvrfS5baaJ4YZyAcOucKM10/jDSDb6x478VSa1Y+a2hwo&#10;tqVyVZxwS3PU03K/Ql6l/wAMX+jy6j40Ftq2nRy3VqYpAoAY4BGCOtcJq+hFteW3/seRfJ1QuXUH&#10;nJzWT4e0m+toYdVufEmiRT+eZWb7YgG1ucYzVPxb8RtOiu/JsJ0uJ9oV5Il3Akeh6VnzNaME7u1j&#10;1HTrQvp+pRi1gHkrEFU8bzVXx3YzQ+Jv2eJ4dGlS4OkXcbxxqWHzDjOK8DtfG/iZJrtn0WXdKoIB&#10;cjnseK3G+JfisW2mJJ4dtxJCvySSDccfWmr9RtWse7eD9GvLH4YanLdSNK0l1JK8LIS2Cc9etSWV&#10;vajxhrmo2FpNh02tGGxg+4rxq0+KviTyLtLrSLJiISAQuMg1m2vxLaz1S5f/AIRSdxLdZKL/ABE9&#10;OBS1fQdj6N0Hw14m1Dx1rWpXPiJdPNox+zlo8mVW+8PbNc94q0TxRa+ONPl0/SrmK0aQiaaNydxP&#10;UkD1ryW++LPxBF5ZrBpNvHG0Y2xDrj3NRQfEz4hNqEH2jS4PJbO8Fs1SiJJnsUGk67/YMkz3iybU&#10;BEfc1nalpWsz+Hw8EF4ZSD+7Cnk/WvLZ/iJ4jF6nlaTuAYlhvxgewq4Pih4hFkgguTEwiI2Nbgkn&#10;60ahZmslj8bYtXsWi+GUgiWfEuZCSy+orsNT0nWbzwR5afCi+vL5LbPmeYUMTEevGa83svin40N6&#10;RcRW4+diPl6/WtI/FXWxLav9ssoAHO5BDnfVS0XmPlfQzrjwT45ubDS5o7K4h1W3vdwiaQqWxyMP&#10;6ivoXwS3jWPw9cweJtCsQV0jZ9oW4DblA4yPWvFZ/ilaTLCJJQGCjJQEZNVx8R9AWRg0F8zFD/y0&#10;JB+tQ9UOScj0jWLDxc892mieFrOW1+0OWma4AYgn+6awLfwt4om0nxcrQxRTSxAbd2QD9RXD/wDC&#10;e2HnyNDLqKF3JOGI/wDrVrRfEaBNORTqsinoW5zQLlaNmy8D/E2xt7Zzr9hNbNNmaN33FVPcZroh&#10;4e1EvLv1uOS3MYxGVxtb0ri4viJYGQkeMb8n6MQfwqre/EOw3kf2teZx2jIGaL3FZnT6T4R+J/8A&#10;wuB7iyNlplqbgB5xNvDoD/dHrWp4o8I+Ln+LHhG8h8U+dHBcxER+acFgfmJFcFZ/Eh4/MH/CTXAD&#10;KQVLHBq6njyN0jJ1qSFtxIcyZo5n2HZnofinwhqeqzad9p1poIpLeDzmSYqQF/h981zUvwm8IP4l&#10;0SWw8YRWZiuYnZSVYM68gg9eTWFd+NLi406JD4l88I3BEu3I9xUMHjDTEQCXxNcwvt67iR+dNTaT&#10;sNSaVuh7/o/iDXrbxpfWV/4U0SaS205IY5i4AkQDA59a5vWNA0ybxDrN4wuYftU5Ywmcuik9cexr&#10;yf8A4SjwdPa3iTtJdBmOX84q5PrnrxUtv440i20aWECd0UEJ5spbA7cmobb3M17q06nZWvhjTY9R&#10;16NNPgWK5ABB5Tn07DNQxfD+DT/FWk3+l+P7u3ulkJaKFPlIPY46j61xsXjhJbS6B1Tyotx+Yc4+&#10;h61csPG99HIXg1mzmG7GXfn9atTaG2zvtRsNaGj6jLe6JDIoiwJhHkjPU4rI0bwuj6deyweK5GV7&#10;tJI1C7TCQc9fesSXx74gF6GGm6XdM6FfIdwEIPv61Vk8a3K2F0g8HadYTE7hGlyGH6UuYWp6B4i8&#10;NeE9S1nw9eX3hm0e+gEao5OC4Xs3r+NaS21vHZRw/wBg20MC26rHCgG1R7YrzKLxvo0tnaLd6jCb&#10;hWABzgZpbzxfcKLERw2zRYz9/Ofxp83QLM7K58MeA7q6u5biwuJCYCGDSnjPoD0/CtHTvDlpZfD6&#10;6W30awitkmLQMHAbHfJ615vbeL7ee5l22MKuBgkSentT7nxSHjghk1dvL8wfKsn9KEFmekfY9Mud&#10;X8LTnT4y0MvLh8FcdcV1l3ZeHXfSZvtMZxGAoLdMeteBz+I4FazNrrGxVZQVz94+9W5PEeqO+mxw&#10;2hYnBb5utS1YXJoe0X/h74dzwWsz+EJmuHKlp1u24I6ZXOKkXw9psj2DxLar5KjafOx+Yrwi48Sa&#10;rD4hSNrO+i3BQWBJAzWv9s197USHXbpgQCAspHBpxTsDij1PVNI1GCweeG68Mv8ALhgwRn/Dqa5q&#10;0ltY77UY5NLjDuB5gK8c+1c7bxX00gkHiW8imVwULTkgH6V0lw9nB4YLahe6OJ3T5ZVlG449uvNG&#10;ganRWVrpBtHLXcEW1G2BMDG70x0po0exa1uU/wCE+vrNg5MVwsW/aT6g1wtvfP5FyYkuGjd+HPTi&#10;ttNY1SDTLeU28k0IkAdQmSBSAvQQ6Xb/ABd8MrcfFiy1C5DYSX7EE2Dvk12l3ZWFx4mkeHxXaFmU&#10;bdqgHP8AOuVP9nz32lXaaVgC3yGKYPI6VtWtpDILKaOKdJPOyGDnAppA3YyPEMd5aJbwy3KXO51+&#10;6uav29x4Il8HXNpqGhpZl7QJExQEOxHGT25rtLjR1ms9KuIb9GcRfvIn5zWbNcfDuDSNRt9T0C3+&#10;0rEQFZR37g+1DTFF9ThIvDXiy08O6x5WqWs9vIxeMR3IJ29uAaraVrOu2El2kukalHsmHmK0ZJZR&#10;79624YIp5k/sXUL51WfLqZzg+gxnitjUHe3f4bLq+n2yG+EiEhQfJK9Nx961urE311PFvEFvo99+&#10;054P1Wx1oNbXEo+1I8e3yCPv8H1r2I6N4OXw5d3EOkRzwPbBlIbJjYdSRXE+JdCvF124k09xMJoy&#10;yLGMDjntV3wM/wAQE07xWG+Hb3FuLGZXSSTpwckD2/Wsmr3XQbjdHJahqOuzeKLy3tNKspIo0dQ4&#10;I7e3tXDwWKX934pgvrK+N1BeCSKWJihwpyQCOa9d03TvDVl4L1q/e/1MzXGoXPkpKpGGJyV59K81&#10;8Uza/p3ge11ix08Sg6zGksWz5iHapvqUttCp9p8IaXH4h8Qw2MqX8NoLcQTXJZ5M8EgE5Fdvb6fe&#10;zfASLWI/E0zNdWUktvaeUcLxuYZrxHxVpln/AG5YalcadNc3F1BDKbES7VBxnpXpN34q8aw/sl2c&#10;1v8AB2CG1ttOMLMkm4gMMdB0qnF2uVF62MzRdUHkSXkNrO7W3m744xgEjqCBVHVfFVnefDyWWHwx&#10;Olw2oBDHuxsIPU/WrHhW88Oaf8IJl1G5uoLzXrK5kto0gLlTtyAcZxk1z/h7SpLz4AfHlxpVz9uj&#10;1wfeTaUBPykfWiK7jaR2fhmLU1k1rULx1VUtIwi4+/uH64qDUNZc/EbT7B7SSGxn0a5kjuj90uoz&#10;t/E8VgeHPE2n2/hjxNoviXUb6yu7Kxb7IywF/tKkcflW2p8Ja1+yffpZ+NYrnULbVJHEoj2vDGp+&#10;Ye/FFhW1Ifh1oOtXfhbxxr9r8UjbGS21OOSA8xyBAQPl6DNaXw+1+3079nDxh5qRPqVvrWoGNW4M&#10;gyTU/wALtQ8OTeHvjDpVq8i2ccKDzlfl3Aw+AOnNM8V6Jp0vwy8WGwsre1uVgfy8vjf6/nRokDWp&#10;DZeNtFuvhBrOo3Npq0Mf2iVJ8oSqsPfvXG6FpD+IvijZ3K30z2llfCSEH5QWByuPp3rYtIHb/gmP&#10;8SrAaJYG7s9UHmqqAs3ck1p/DHVNKk8BWUUOnJA9nbBZCn8TY53Y70N29QUb6nW6hpjTeNLB9Tme&#10;4dIUTA7IvQD0rwf4t6FYx6tYzWLeJEgmeKQql05C7G5GM96+lYdT0X+0Y3umhRyXQnO7OeBn0rzf&#10;xd/ZqXWpRm6tHWOxlcBmBHzDIqI63KTs0fJ2tzaPJ4ouHtfD1w0stnChQ5wpUYz+Nek+E9Ctx4Of&#10;Ur6XVGEd3F/ottMU3KTznHtXk8c18bn4hs1vcSLFqLlJhDhMZ/vdOK9t+GuteHT4G1yC/wDENomL&#10;d9u8jnjpzVtX0JfU9sj1rw3pvhDxXLpr3V/avpMf2Oykm+a3kx82Sfeuag8Uwp8NtZnuor2PUb/X&#10;4YhbrGWYIxx19hV7wjo2kXsyzDQZ5rJr12Z8kDg8YArZ8VLoNlq3how+AtNknnu1WBdoyWUjAx2q&#10;bFJ6Gn4o8M20HwzSe2v79oW02GWQGQl0ZwCeT2zXk3hOe7g1n9ondFNM1raRCx3qQCzL0yevNdvN&#10;rHjpPF3iGx1PQHt47jRAPJB3CP5flNeXeR8QLbSvF91cajCtgmvpudUwWDN8uam24K9je0lPGEnh&#10;bxeb1YmaXUMojqGO0n1rlfEki2Gs+HbpDMn2XVIGkgRMb0J+b9K7LXtR8QWK/Dq7tdBuZbZIVF7H&#10;FGX3Bhw3HpTIoLXVPF9pNcX8ZszaF9kkeCe5U01awR3Ogt7y+l12bVPDvxmkuLB9Pttts78QPj51&#10;Iz611NzaWE9pA2paepnuIAX2Lt3DvzXnUdt4Wj07xBBpFlJaCbUFkcLJhcx8njtmvUbzUk1Lwb8M&#10;ZLPw3E/2iwaEyqeFaMYOT25qLdQSOF1LwroN3JFBoV9IkifvJVVy2zbycnt+NemeHNVWTwPptrLq&#10;emXskYESucZVk4II9q8n8IPq+lftsadZDxVK0WtaVdDUbVhkRsv3dp7ZrGhdtI/4KD6jaTG/Syvb&#10;5pLdmJCMzNyBnjg+lEouWlwadmd/4nnu5PEPjNG0yGOVGiMWw9cY7Vz+mrbao/ii21SxmaSOSARh&#10;GMZx35GK6jUorWX49LKL62jS2t90sZkz5g7VxmorruoeOvE3/CPabbiaK/he4jVwC0aEFyPoKUGy&#10;09C3FYeEJvjL4o0iCaCzis7CJ2invhuZsZGCxzXZ+dpFr8KvGSG4srm+EW2C3jmDFwPQA1zPiXQ/&#10;hTeNpWsR+BNWvL+a2ghkmW6aErIvDBgCO/HSr2g6Tpmnav4kuofhCHvbLSfMVHvjJhSMkEZPJp7i&#10;tfY5B1sZvCTy6hpDRREO7WszYBx6k9K+fNY8S2i/EeI6X4I1a1gt9THMd+xWUofQcYNdL498ZXmt&#10;L4vsY/BN1p0B1Fo5EIKuxU8/QE15JPpV5DpmmSjUofLXBdQ2Tirpq+4OatseqeIPij4vu9D0KOLw&#10;DHB5duqg+czcjocCuRuNc+IV7ocs998UfEkUCsP3Fu7qGHpwelc1BJA12q293FwR5mRk1otd3cIY&#10;NaxPFt+7jitVGKMufqLHqVzPJNGur+LYAIxhmu5Pn/WqlwupjT7ljqfiKbD5wbpzn9apvNJNqW5b&#10;MIozhVHX8a3bWScaQh8kfcOQ1TyIr2jZmolkbDT5AurCZv70x6inG51vyrpTh1BAjXgfmaVnHnEN&#10;Ad7OdhHQUwyv5rLjBOBn0NHKkLnGOjHeNl7FPgHesnA/CqpXUAcy3dxMVfj5+v4VoqtwsWotJNsc&#10;p95hkEVkxC7/ALQuHF4JF83saLA5skuGtv8AiXyS3siIXHAX0rTGoaY88Aj1KzAVAADEB/SnyR6a&#10;/h29jlshyg2MOoNZi6fZpoaMts0kgkzvzRZE8zuaUk1/5s2PFOkkbQSgtkyB+VQgxOVY6paN8pxi&#10;MDB/KqiR4uEJRwzLhuasMtoFl22xVhjJzRZBzO5X8m0aWRW0pWdpPv4AFOvILRLKziTSk3dc7Ryf&#10;rV+JUazld54gAOMdahdy5dVvUKqcYK8nPvTC7KyyldL8pjpoKsACqrkZ96PJt1v1kkO9hFkuWGOe&#10;2Kry6WgmMn9sNtL5255rSf8As06TGpsH8wIAW3elFwuQQx2D2OpSNoqEq3yR8fNVaKS2knvl/wCE&#10;at0VMDBQZH41aw+xAtsFGPlOa04WtBoV+lxpsazbf3Ui9/rikIwUtUOpMyW5VQ2SD3rV8pkOVt4M&#10;YGAV5NT2qloNzlDhjVghjcgrOmM8D0oYEMUkYiuA+gQ9OBgVOsdu1ruaCBN/VAeRigiNb6cShERl&#10;HOc1lwy2Y8e3ixXMk0W9d2TwKLgF1LHHcQxLe3AZiREoyMVdsxAbcLcKzsUO5z3FXdStrKae2uIf&#10;IHloMjFU42QyNtKglMZouFi8qacNGdYY7fAJwMAVmq8vnXg+zxE9BzzVgQ4t2zPuYPn5Tiq8giDu&#10;6o2eOM0AiXSLi9/4WBa2s12qRtnJxk+1en6UIoNRlcyyFMHzBg8ivHmnWLxbo87Fg3m88V3UOqln&#10;umF9Bh7cbSMHPtiiwczPSB4isodT0gQ6SJopZdoJHK888VttJpgmnmjsgZZSmI2PTPtXjulf2hd+&#10;M7UiNI4oLgZyODmvW4be1TVImlu0BMA5Bzin0Ep32Os0/wC0w6jatHoFqu9AWnwCRntXb6XFI0Ot&#10;ldIjDSOpLpxz+Feb/a7qAaC8TJLCWIkQtXcWesB9Hjgtra3tpigIDODSLWrudVdR6nc6fpVlLd3N&#10;uIULOUBOcdKzrDxDZW+uTQLqlzJcxz7GjaMncB79qn0rUdQhlupLjULGRiuJNxGQKekngKbxJcNa&#10;+MoLe/njYywG2yrH2btTQ2jtL6XT5fAsd3bYkeZ4/Mt1bBB78U97fUJdM09U8LLGht1+cv3rl9KD&#10;WWvWbS2hmWa6wpLcDn0r1v7PfP4c1jyLePb9kBjVmwQT6UN8quTc4xdCsHsZk1byJrSWPkrwR+I5&#10;rl7rwNZ2msQ6roPijUyoBAt5ZyQA3XANb1tda4L7xFZ3Fjdx4VgquCee2CfWubTxD4k0+LUIL/4a&#10;6kYUvji4gbOxc9do9qExrU6myW807whcfa9EMgliYMT0O7qK5i4uPD0Hg66sjKqWrXZk8huApY5r&#10;0aF7LWvhdusfGOiXCxWvmEyyqjJgZIIOOa8+1XSLO78L216LazvIovMEkMcoHzJ7ii4RMdNBF/ea&#10;XL/ZSSRbMW4EmAF965jxd4Oli8N+ITp2iMl9FGrRoZiPm9jW34d8YeC7ZdXs7zVdW09xd4RTEWAA&#10;PY1zPi66+IGofEaW90L4n6Zd6c1uirC7rE8eOvBIJzUuKWxdzjvDVp8WofEVwdSigNvJIiNAJd5l&#10;B46e1dtpumW9j8T/AIpxat4MlgsbzQPMs5Hnx5bBcnHpmsLTbrV4vF99vmmWa2jVgJGJJJ6kA9cV&#10;T1ubX9Zs9Te68Y67NbxuUWQwNGcnjb24FRYblzG54AtoL7xVrU9j8Ro4xHq8ySWJO8yqpIBr0Xxj&#10;pk8eg+FrqL4VaTfRRXarcuyqJoix4YA8mvkqB/Efhnxrrk9t4i1DT7o4aGR+VkB6HB619N/Dnxhc&#10;eJ/hB4htdS1bQrfVLOMqmoeYqpchumU6ZFE4OKTtoOzOM1m78O2nj/QJZvilrWlzWlgX8tLVpElD&#10;DhSelbmieO/Al9Z39ld3FxHMqOYLrG0TEdOOxrbnto7S6tbDVTo12bmRhFcvEuGz7nsPrXCeJNN8&#10;O6drGg7Pgzo18/2tWjeCZQEyeDxVcqasRextx6PqOpXWpz3v2hbKWQiNXJGQOh5rAu2udM1nUbeP&#10;xrdyQiPhXfdgdhzXYJ4hEmgWFlcRyW7iyHlRpH144FTWeieFJ9Iiur6aV5ZXYkOxARRUPQo5W7vB&#10;cfBNLmG8Ed9DKWhdVwQRV7RvGfiSHQfDL3elLNqCzIgkWLLbO59a3bWz8M3UHjaPS9LjkSzRQSD8&#10;rN3x9Kh07Rktb/TL97yzkZ3YSQbQfJ54/Opkr7AtCx428bX1jrnwblTWtJvbPUL2GKa38pVkg3nB&#10;z3rI8Q3+q+FfjTLdWPha6ubXxBosMqwFjgsBk/N2Ipy/D6bWfiv4p1a8aW2s7a5hnhh8z/j4MfzY&#10;C9q6v4nXEUn7JmkaqvhW2P2a5igEZ+9DtyuR6U+aCtEpXs7H0LhipytKu3C7pMcGl/hPPbpSgKSB&#10;tBwKzYxu7iUeQPZqBhooPn5JPGOlKQhyDng8YNJj5u2AOlSAEHDgL3HejB2DDrnPSnfwD56TA39T&#10;TAM8M289MYpVI2x5X8c0YGxhmggbDzQMceHDBgAO1N6t26cUh3YZfKJGRSKHEzAtk4oAkjJ4O3gg&#10;5NJ8w6ORz2pQBt6DrSHrISDxjpRcBRnBPqKdxg81HzuIxTsjPWgB3brzTWA3EEHpS/w/e+lK2d6k&#10;jjvQAmD5CqZM803avmMcU4n5zgdulL83mNlMjHFACL/rxx2qRs+SOelR87l5xg0ENvlLOegoEKhb&#10;BBANPIXynbPU9KiIXYoDHrzT+CI+DwKAAAkP+7AOOnrQN3lnCkZ60h7ncabk/Lz35oAmYDy+OOlN&#10;ONnWnKP3U2ZB+NMwfWmAdxx2oBO1Fz8ueaDkOo20d/50AHykSZ4AxilxgjijqMYo43MM5oAcNu0/&#10;L1o7DimjaEOSBilOcnAzSAa3+sQFjjPpUmF87gHhTzSHJhHy9ulA8zaMZHFAAAfIwSD82SRUJ2Yb&#10;Ctk9KlAUFuGGRzzSkJ5v3F6elADY/uMChzmnHg/eHSm5JkHIAB596CV35C8kd6AHYUoDkZA60iqe&#10;MnjmlwdrHZTuAi5zQAoHFNIO/gjpS5Tc4G4cCm/8tCOfrQAvbpTgI8dTUYP3xtHX1qQ+RtUMxB20&#10;AMbeHB3Dg0/q4OeooAG/rQw4Py0DE429O9KF6ZIIxxzTSCVHymkG4KevFAiRsjjb2qM7t+MNyKed&#10;2epowOMGgBFH7tvk/WkCrt5DdfWn7eJCMnkUuOSeaAGDGF+Q9PyqaExtHJgL0OM0zohAFRxjE4xn&#10;HpmgBxVfN54xmnDb5JBTvTpAptm5xzUIK+ZyD0oAU4J/Dilx1+akwMY3cZpCyhsgEnFADu4ppx5f&#10;3c0vB74ppB84tu6UALx5ancen5U35T0Y4NKTjj1prZEgG/8ACmAvG/pS4JU4Pemn7gPl8/WnjAJO&#10;7t0zSAUDrnBGKQ4w3P0peBbyc96jJ5Y57D8KYBx/d7UgAwnXBNNJfYD5QI3dQafxuXjtQAY+YgRj&#10;7vWnYYQn5ATn1pvOTjNGW3N7mgCRgAIOOo6UmBkg+lRHcQuexp/zYOSTxQAh27BgU0dT85/Kgjke&#10;maXA8w/NQA4HMT4XjFNB+VefWl4C8RtijI3NQAYG0CkwvHNOyPm4H0pD0PfmgBQTyR6Uvz+Se/NR&#10;8bj8nFKxG5uT24oAQ/eOc07txnGOKbjr8xp4wEbmgBBny8dacMlkyg+tM4z1p6n5WyvT0oAOmRtp&#10;oLbZASOlDA+Y7BaQDKMe9ACrne2E4708D9whznJpqcSklgMjpU2B5fLZoAaM4b6U0EnIx1oHXj8q&#10;cB8z9uKAIXk2zxfL1PU08cgfIcYolQE5I6EYp6jCD5SeKAEK/uyNvFNA+7T+drjb39abjg8UgH5H&#10;BA4xTQeD8v60hB3j91x9aXD4OVPSmAHO0/Jn05oyoU5XnsMU0EfLl8c8e9KCS5OBn0pAPJi8uL5W&#10;yxpjDEg6dOtKCPtTZjGAKOfNztNAD0bBbI4xQTlgVkHXvSYXa/XrShRgAetADTvDD5c+tPyPKjHP&#10;JppU+YDu6U/GIiSoOOtACYOMYFOB4PXOOD6UmPlJHIxzS7AzIQ2KAE5MT845o2/uQDIDzSsORkHj&#10;3pcNuHBoAQDHFKM7ug60h3DjIzUkayGVcRjPvSuOxVuOJTj06VTjjP26MmUbc8DFXp1b+1AHZAAO&#10;cGmMYPkCsCd3JpXsUkWht8xcqcEVG7J9pAVARj1p6GZ3ACKQFqJ4pFkfl+RUSqxXU1jQk+gx3VYw&#10;RA3B5qvcNOLK1lRGCbuSxxmtS1gcwkyWrnLcKBTdd0++k8GSDzzCiAFVHBNcjxqvZHXDAPds5+TV&#10;r2Gd4l8Aw3Y8vJc3AULVceJHMUhbw9ZIUByolBwPyrzjxTDrn/CNvHFr13HuGGwSCcdOa8ltZtfs&#10;18RGSLUpt7Abi55pvE3XmdCwcEfSy+NnHnpa29kSCQykCqz+NXSO6aX4ZrJ23pN39cYr5sh161i1&#10;mMT6ZdRsz8g/zrVt9W/4qG4Md6jqy5+Y5H5GpdZj+rRR73b+LrsyuR4dRMjJUydqtv4h1GRN0cEC&#10;HHd68JN5ass0z3jodp4U9TVjTbvVbvQteH9kXBhVCBJuIzngVn7eV1YfsILdHo+oeNdctbu1QaPZ&#10;Ts0+NomwTRP4n8dzJE6XFpAixg+Up5H1PevDdOsr1/ineRyzTl7ect5bSE5z0rrp11g60IltJlUL&#10;8wDGq9rK4eyp9jW1rxl8YkX/AETWdLjVRhjsBJrldJ8Z/Fm88Y6ray/F+WKSPG8CMd6kvlvRpc6L&#10;otyGMRJbJO4jpXn3hOLVE+NurTXNmIzLefcZ+wPFV7aTTIjSgnseyaxr/jK38IW4m8eakskkZAlU&#10;Eb8e1c7o3iDWZLmRbrX9cceZnzfNYD867bULaxvbO3jbSrd9sPyYIzmuK1u1uLH4W+IF/sFd6DIK&#10;jn2qVWaRs6UGdrFrd1Ak8i6pfsgi5HmFjUNrqNzqF3fuuoawyh8N++YYryPw1J4sfSNVYadduJmI&#10;+ZTwO2BXrXh+w1W38Ha8X0gCRiG/rUynJdS/Zwtaxwniqx1yDXLWSBfEU0TSfOi3T/L+tFgslvp0&#10;dxdXOuImMjfdNjP4mr3jG68WND4RFrZtDAty329cZaX+7j0ArnpoPE174fvY5tNuFhEC4c/LS53J&#10;auxE6a6I31mW91Ow8v42iyAlHGzOR6ZrI8aeGtQujoctn421CZRFmU+eRuI9qm0fwhq0tpYSHVoo&#10;4wSS4kztA7nFd0YPDEHhq8EXxYgu5oLVlMeQCG9MUuZxtqDpR00PE9K/4Six1G78y6vfLWEjbISR&#10;x6ZrsvDHi6KfX5dMnWEySTkRnjDc/pWZYS6pqerfEJJLHyYNMVuCv+s3D1715jYLBD8W9LurVHPl&#10;eKEDZPPLYNdNGb5r3OfF0ouD01PpydZUvdQxaEFEB/OqaSTAyE3TYI6CugZlMmyXbn7BGwOOxFYc&#10;qRpd3ADDBPFeypXSZ821YhDHcRklWzk+lRyNGoH3sg8e9BOCpCHAaidVKQMFBPcUXEPtvM+1qfLB&#10;PUL6Ve8iZ7meUqioo5FZ1vIV1W23MADxg1upLar9vXzxIDH69KQ7HLXEZ+3XZXOAepqkZpFgmQxp&#10;8x4NbdwVeO8+ZAA3HvWPLHGY9hPzEfKaTYzmr4EsP3Yz5nXNYF1KUmeLyD8yjBrqLyM+RIC5PzCs&#10;meCBotxDFVj+8R0psZy+8/amBgxx9anhZQ5XaeTxUM7RLIQu1lMnGKmhB3jA5xz+NZlFrLmReSR2&#10;FWIiVuoTtPTkUkSguoJAwO9Ocvg/KTgGmIimKnUQVAwWpxA/egheE4JqMAGDdvH3+R6U+bBtNokG&#10;4qOQelMDLnl2xXIFszE9B6VBbiX+z8mAA7+gNaQiUWiq0wJI+Y4p8cOISw+4AaYytG2ZGXYfu807&#10;H7luDw1OVGDyNtPJqUKQ6nacHqKQEsZ/dKd7EbaRg2/PIq0iYtB8wI3elMkwJYhngjg0CKh2mVDk&#10;5ANQ4CzyMpBJH5VZbbvbKGqkzqEkAibp6U0MqySOz4B5ycmqnzee3zHqakyTg+YRycjFRyiQQsfL&#10;4z1qWgDK7ScAcVGDkOvm4Heo3Eu2P9329ajyqyv8q8gZGaaQD2EG5cOvKnmq0Xmg4aPHznHvVmWO&#10;P+y4irIspOQN1Ui5ilg3zQkntuFMC4xYjOwYA5BqJgJLXy9gCkEEZpVltzKD9piwV55HFQsIvtcb&#10;i/iAUHgMP5UgGr5MMcNrFbsSHyXz0zVwOF2p5ufk64rM82HzHYMhPmdzyatKymaIgD7nrTAtBj9m&#10;cB1qq6EiQeYRk81YXbtc7cUx8bX+fGT60WGNgmWB3i+0vsmlX5R2xXbWVzJ9lvQNOQAW42se9cRE&#10;qG+DfIdnSuthAHh+UgsDVRVyZaHSWLWraNE32tMtKdw961EBE8ZV+AvWuYsEhARisuAw6GutUM1r&#10;A0cJZFi+Y4otYllaVd10n7k8OO1ats6GaKMRRg+9YLXU/wBt2Gywu/hq1LTaNQgd1JPYUJCRqX90&#10;0Om3cA0pQ0kWARzTPBaQya94khljiXam7D4qzJE0k1q6tG/95f7tMt47KLxDNM9uySlcfK2M/hVJ&#10;aA2jZeCzXV9VZNSaMBzlFPHFRwSu7n5TgSdfXFPsbSOfXNSlk1HahUEKDya0fs6i/AjjG3dg8UkS&#10;UbsymNzGQWC8HHStbSbG5l0KW4m1OHeImyGPHFVp4JYryBhZMyH7ymmyreMlvHFqcqR+cpZM4zTs&#10;AkcE8txseR1UTN3469qzr+JRDqiveyrGJUEbEmulvHP9lxrHphHlQLvKnkmvO9fbXZ4rJG2xRiYH&#10;PQtR0DqbCRyDUrGP7YhTauSBVvVYWiTR2ihABU72zxWNarOmnWxXVVdjGu89cVtXTTzaP4bVrgFU&#10;bLdicUIGrFZ0x4ZhleeU5kAI68U+8uLVNF0e3s5Q0koH8OMVZmudHbw8mdVjjWOZFZWHA/GrF3a2&#10;aan4ZnS5gKNbggLTBFG4jmttGtTJEzOVBcgZpmkQ219rGoxyXQCxupBx0rQklLuQAGQEcN3qS3Fn&#10;Bc3rxWreZKoBjFFhXNO8uYI90ES7lhhAyPaq9rcmZIsQKV83GQ1RrGiXF20luzCVDvjI6fjUelRw&#10;Jrt68NjcLFvPytyAadhXO4RbZvC95HLeMsJhwAT1JrCubTSovDVtFHEpke6BjIPvTLqeX7IY5XiC&#10;mUbFDCqF79pjk0iTzHYLHwMevSpZRU8T2Ntd/D7xdbykIy+GJWEp7YTNfBrTQReDox9hjcNq1wiY&#10;9QcE19u63LrMvw48UpKpXOg3GW6Ejaa+E7Hz5Li+hMMmyDVpwMj1Y03sUdh4a8hdMnlkv4maIljG&#10;W4xVu61LRr17lv7MCm3uF2le5B4rnVs32yJDcgNKnPz4Bq7aWkFtoHiSIw2/2iVAVG8HpUNCOkut&#10;fuLvTJo59PZpY7IIkoGMgDAzXI21ysOpxAxStM9z8qkdqWG8aLw/dTvoTb43KkAZz71dsLvSpbzS&#10;5LjTU3DJZtvODTSsM6uK20+OCe+uLmBBJbfKoXJX1rldHvgfir4hihsmitQrESbPvGukvLzQv+EZ&#10;PkSeY+wgI56fnXPWjX8duXi0mIs4c4C/1oA2L64uxBtij8tHmO9lXrWaLlReQRLdTlj/ABYNZNvq&#10;2rLdapFP4VLTfaCEQcgiuphXdo9lPJ4ajjwwJXvRawGfeterZBShYeXnGeRS6Y923h3UTJblG5AL&#10;j/Gnzsj6xeyCCdR5QC8Zz+FWJlvH8HaerMVLS8nbg4oAx2s0nkWH/hJ1ErlsD37Vs2Fne2ehSfaG&#10;QvG5OAMnFVLexgS8meO6maVIgwPpUkd7rEr6m50d8eUU3MeDj2pDKWv31zc+FblI7JhGuAWRcGsP&#10;TrWxfw85bU33eQ2R6GtR3uf+EX1beAqpcZf5OoNYa3dhHfXhgTzA8GCvTkilEZz7tMNTlQ6lHiKd&#10;ggParMVs5uLJ2uQ2W9amudNgHh+4up9QaJjMWTBzn2pLBFKQO2oMoCHafpVoCZWubPxbps62SGNh&#10;ggitW6ntZbp5pNFizgEccVzV1eiXVLdDduwim+XK43VrM8T21mPtKkFBhRzQBbRfC9zFc7gqOi/K&#10;em01kYkbUo449U3xKzAHZTxbxPeX0YbYS65xxxWofscRgjMUaFYsIfWgDG+WKW4Y3YGCc5HUV1ng&#10;pdKX4qeF7+31ALML0BVDcq2a5O9i3pJtlUZU53HGKreEYdSj+MXh/wAkTSRrr8O85wD81RPVDjof&#10;XWt2+oXHiDT7i78X6kXnsssqXZG3A4+UHj8q89tY7aHxhqb6hca7K7Sk2Si7bOVPXGa7XxDZ6pbe&#10;JtUvrX4eahqZvNGh3K1zsW1KjjA964DR9I8Z6l8S5rqea0sGtmYAu4ZVU9gO9c/IjdVHYzfEQ1S5&#10;1yO5fVNQuLiXhwZDhUXoo9KLF2SxtTB4c1G3kWI73S4P3h3rq/EVnZWWkMkOtQ3N1JOBhTwCe9ZN&#10;raSR6U4utWt1kli5QHmnZNWK5mj0vwt8YdRsvDeh6RqHwssdRmhl2LdvdBDID0zx1Fdnq3xH8ZJp&#10;Ni9l8MvDFuZocoDciRge3SvmVPDuh3kfj5xfXMktkgaQZKld3TB71l6FBBps/ip5vE+vzTz3CizW&#10;R2ZYgPTOalUIlKvZeZ9B6n4n+IE/haxkvfGd2tzI3/HvbKVHPQZrCbT1ksdPn1fxbdQyytuZftO/&#10;C/TJ5Irk9JuvE954kt45tStxBFIpllkXBK+g96Z4o1HSoPH+kQ2cOo3H7kKUJJ3NWluiIab1O11S&#10;b4Ew6HYCbxZfHCAqotzuZl/DNcrp2oaDqGr+PDc20o03bGllczvsZQOOM4rkNSjvRoV/PdCyWYsr&#10;JFgfID0rQsrO11Pwiq3hW3t7fTpHba+xZCoyOaaiK9jL1vStCGqlrbzJxuLcyZBA960bLUvFd54H&#10;/sz+wbSx02OJoyYWGZO3OKm8G20OoeFvEEsaTPbw3U0WOTgLx1qN7mxtNL8T21roMg8qfu5JLe2a&#10;bsK5lppdza6ZNAt2qRqHOSM4zVTSbV7i/ux/wkG/yy5BPOMdanbU5G09PPkfe6kNH3xWhodvEll4&#10;juIJ5t8cYIQr97d1qWhLc1dK1zxDoel69qegeJYY3GpQx3px8uA2PmHauy1bx78SJPFtvcjxfa29&#10;tJp0LA78lyBlsDtXzJ4iuNZ/4WXPpojubay1LW7Z7jYci42t2I6Y9K92vvD3h678NaBdxw3SPDpk&#10;CRbpiFGBjkZxzSdJbs25mtCpqPiv4pa34jlFpr/jFLKK4jSaZZXRSTxkYr1TVtMTT/2bbqeXx/4t&#10;m1G30hZZJnv3G4kZHGe1eaWmqart1Tw8nhrT0lVEkh2ADeV5yWFYPjLVPG954YtLKY3YeSVY50jP&#10;DInHUe3vWiV9LGftGL/wlPi5fBHgu7uPC3iuSGbUDHFcpfuPNIPpX0r4T8bzaN4Wt11Pw9dSJeaa&#10;oVZbosELDjLHoa+dnQS/B3wDDb2doiadaHeZHA+Y9everkt1FcfA3xNbz2LSyR2u0AN82cfLz2rO&#10;pTXQbqNH1vo3xg8NaT4W8RQH4W6xNKLkvEYULCYNz94DtWdqXxw8a3Ony/2T8FbK3xCctOCT+VfH&#10;3ge78c2+ka5BqF1p32WOU+RHJGGfb25PNdJf+I5YdMvBa+E1knMgwo4waydFN6mkaltj1g/FP41a&#10;hqF/bnxHqcHJ3CG0ZQPxxXO3+tfEC58R6eLzxt4ruMvgqZ2QD8K4a28Q/GeSwldfC+hWkCx/NLJC&#10;F4PTk9a6OG+1SfwPi4ttLk1CM4DQMPmY9OlaxUVpYU5ycW0bN1Ckdt5s8kzzOin95OWKgfWvMvEH&#10;iS9s/iv8NGh0e3vLWSV1a1Y7fNx33dsVV1TW9WtvCfxwi1HwZewapYz2vlKZMiZHxyP615prF9qF&#10;9Lo0zaOFS3ssLg4KlhzQ6a36GcZ6a7nveqzeGdZ8H20g8LW1hOqKwkjvBkEduK5DSPFnivT/AIq+&#10;GLZfFlzPY/aNjRyEnIHB5rhPCljosem6rNdeJbyR3uBhDcEBAfbNdyPDdnqF5LPZfELSbcQMjLG7&#10;A+YfTPbPSp9lYIzuvM+mdM1bQL2ePYsbO1tnaCMqadcGQG4wBxIcD0FeXfC2a1/4XH8TLK/8Lmyv&#10;oLSMRIZAyuo/iX616tdrJ9v1D/RXA80496yehsncz2KGQc9qUb8RnysjNSMmEhHlgE9aUr+9iw+A&#10;ByfWpKImxuJ2fSkbzMgiJgMc1BPJGl5EDcrkglV9cVmf2x5mpxwpZqV3lc9MmqUWxXSNT5dzjJHN&#10;TKCISQgPPrTLBXm8S21vI8calGJcnrUF9d6TbapqMB1a3Z1uUUIjAliTxwOafIxcyLx2hELbAc/K&#10;uetRNJbqblpHVRjjJrndfnni1DSkC3KTMqtGmD0q8LW5uvBl9cXGoQrttMhS20jA9KuNLuQ6hc8+&#10;Bh8lzA3BOM+lXLIpNpd3Kbu3WFScsGz0rym4uPL0G6NpHcyXJkaJFDZyW46VuWNj4itvAOg6dLqD&#10;RM5aSc+ZuPz84rV0Va5Cq67HQ6hqmmwiSRLkOofHyiqM3iCGDRlm/sgSQyEcZxiuI1ox2FrqEb6g&#10;JkidSQepBrV0CyOpeG9UdNMlltCqmMYx05OPpUezQ+dnd6DeJfXlw2LeFBCThnGfasvWJL2TXLaJ&#10;NQCLE52kc5NQ29jYqzvbzSLsOJEEmAMU2cH7TPJhimzrmqVJLUTqM57VbXWLk2iy6lLOqIdyq2Mi&#10;tfTY2T4cw21vps/lhzuix3+tTwKxtrmRCGUuN2TWmLt1hgSKyijXgHC961sZ3MG60ee/8H6jbSa6&#10;1mFnRgqpnIHOPxp11p3hw+GYoH1CZCyxqUXvt75rZ1q9ltPAqj+yy9zcRny5F528elUNE85vBdsd&#10;Q0tZJ5JCRJj7o7UaktIki0XRbfSIXH2yXMI2ouTn60Wuk6sut6ddDwzAESXMcfAPscV09ncXFtPa&#10;CHRYXHln73OaQPrbX885e5Ds/KAHaKauLco39zqg1iyiHgSOe+kZcSScLEvrk1rCfXCcQ2kDGHRZ&#10;vNkUfdYr0B+tLtv5CrzToS3yggYIz707VdX0jSvh+1mNDJuZeWkJ6g9ealqw0mcL4Zjjtvhx45uL&#10;rUQL+81C6EiE5wuTiuah0bRh4XjMdtJIW1VnyD93nJroSEm/fo5EN0PkU9j3qWCO5s7bUPMRWiBB&#10;UN2BrG5ta5U8RadY6ro3w/WXUpfJs3TZEO2OuayL7wraXHxR+Gc1nawwwRFTeMMDATkY+tdpDJZM&#10;lu8doCmc5B4NaUksMmha2sSBQLQq+w880uazKseZ/EqCz+xaMunXuplpJIhdLHcH51Trz2zUqwLr&#10;XhX4W2tjHaWUOn6afNzGCWcDv65Nc/JMRqfiuzTTr1vs8xMlw4OFU9eTXpPhBNAT4YTXtprKzh3Z&#10;WjAwUYdablfYlGRoWha21/r7XGpwhHcJ5ka7PlH09a6f+z/B2n6bdBbWHzZHG55Zskn8acZ7uWZh&#10;FfRxxB8sc9K8x8YyQL4qtQt5eTBoAXYOcce1Cbeho2el3M4OmhIxpixCIHCOM/jXHXerRXeqRaeL&#10;DT5mV8RuuGKH2rzrRbXUH8W3Lpr+pNBfSokkbzHCqDg49K7WzsdD0T4wXkq+FhtFpujLTlgzEcnq&#10;abIk+h0Fjf3lrNLY30yoJF+QseMf/WrgtW8R3P8AwknxCstL+CUN/bxTRrNfuRsYn+7n0q7qVx/a&#10;Opavc3MEkG6YiEKeq96620tdAi+CcrQ6XbpFDDuI7lu5J75oEebaxcWtn8PtL1K60Lw+1xYsGtYj&#10;GoI3feXHevoHwBrljd/s63Orz/Dq1tLSOzBsowwBdwOSR25r5u1TRZtdsvGFxPqN1bW1jbM8cpbC&#10;ptHp3zX0H4BtrS5/Yi+GyGNWiBnDCPgHBxnHvVKV0JxS2Oe1L4ja5Frdq7eHorwmVwD9oxgfwjj0&#10;rh9Z1fx3qYed9RuLZZbgfuoCSAv1FZPjDw/Y2Xxs8L/ZtbvIbO7jlZmkJIjZeoGfWnadqMtvZals&#10;lR4kDKsjjr+dSlyg2hE/tKDVrRpdYumjTaTliTk1JfaPY6r478Pl9aNtAGVpZu4UdQPc1NbTWR8H&#10;69cy3sUkzB9sRI6npWTpU8i6fdC51n5pJ2IUH7oo+Yj0vSvEPhXTfHWnWel6O09vZ2hjaNx1JGCc&#10;nqT1rsNM8Q6Haaj4su4/B+lySz5cI4GVPXA714MrSR+JL14/B+oTKVBWWNCc/lSlvEsusRtH8NPF&#10;pZpAAVgfBpqKG3oetQfELVZfEniIDwFb2oTcpJwS49jTrbxjeCy1zMcv76X5kzkY+tcpa+GPidd2&#10;cHl/BTxExZBhjEVPNdfY/C343zad/wAk9e3idR/rHwf1pWit2JTiYeo+KpI0t3h05DCDmSINy3rz&#10;XkfiLXhqHxl+HV4fCs8MFhIwVGXduLdTX0fb/BT4hvDGJtb0u3BPzb23Y/I9a7TTfgvdJawiXXEu&#10;mA+9tVVFRKvGn5ilUVnbqfO9zPY3nhqBI/sXyxAlsAEV57fG6Pjjwy0SXU5h1qA5A+5hq+87P4Q+&#10;D4JY2nsr2WTPzATHaP5V1mnfDL4Yrdbn8HRKc8gNy34mm8ZBK5jJrSx8+3GoWxt9HYmQb9LhGUG7&#10;JA54qnM2pzRSJB4E8QXCgg7vKYCvsez8HeCrW80iG2+GOhRFujTAOfrk9K6GXTdDs/NifS9Fw0Y5&#10;SMEfpXF9aV9jX2rWyPiiwXxXI1nHH8MNb+TtsbH511Vv4b+JF3NCV8DXCE4CsxwBX1DBFpyXcmLf&#10;T/LDdQgFXpbq1P2eOK0RAB1HFTLFW2RUakmfPFv8NviNJHB5/iPSbRCAWJfcfyFXv+FX3PnIJvjX&#10;c5JGQkeK96WaRo8Nqbhtvy5JrJuvto1GJjqCng5INZyxTvoOpex5la/DPwUt3bfbfGfiCdSBlt+A&#10;K6ew8C/DG21hmi+Hsd0P4Xlkz+ldAlyP3qSXEbJu/KtGG6s0aBo5DkcYrJ1pT3ZKem5WtrHQbfVQ&#10;tn4F8Nw7TjHkKTUupXHi6O5s4rT4daQwYDM2QAue+BUd1cWo1IShG3Eg5BqtJqrmSTc7nK4IyeaT&#10;k+46bjF66jIm8SpfOL7W4SWAIEbcD2rUtJrNfGujvK/mRbgrxM2QwNYC3MBS/MkUgBPygsTRbfvM&#10;jcejEGk231KlKMnseIftWWNvB8O/D7WUr/Z5ZN7Luzg8GvhXR9Oe+huFvbiYiNl8vPORX398frea&#10;b9jiymaJyYLpgxPYV8X+GHUaEWGldQcvit8PJ2saxVtS7ZaDpcawhTF7AAV11tpOlSWNriyiXYMH&#10;GMmo7aLUFtQyaZKwkY4PWtCNpbe1cvZ6kW6qojY81038hb7sjTRdJ/twRG8uRxklU79q1jotrFaW&#10;5XVLvdnlSDzT9P1mT7fbR3HhxgzDhzEfwrYutVVoIU/smVmVjysZAI+tJsLroY7Wv+hKqozMvfPS&#10;pI9NWSOQHVnjJXO4jNaMU8Rtbtk0aQEpyCDTllkEceIZmOcEbTzmo5kPUzBp04tAP7YlYbiAwpWs&#10;NQNgP9KmYjOWB5FbPnzwRxiXw6G3NkYJ5qw16RZMRpcMbFR8hbrRzAct9lvF8gf2lck7sAN60+a3&#10;8RxImBJuIG3DVu+fvG2SxsVcvniQcVpfbLBtLSIQ6UJVH3muAP50+YDjwmreVDvlu/MK8gZIqVP7&#10;X2yK6XW0+xrqhND5CbbzwujAf8/SHP61EZ5+ran4XwB/z8JS5kGpzrSXawopa6IzwAhNSRTXiQ3C&#10;rNegP1Ow1tHU/LUqlj4QVQPvtdISfwpq61pAglEt/wCFi5b/AJ7JxRzILMyv37Qzb4pTk/eKYpGS&#10;byiP3nbGK0LjXvDaW7edqvh8LtP3JVP8qym8R/D7yOPHuiowblWcUXHaw8RXhzhJz8vFO8rUVgX/&#10;AEiUAnuKr/8ACU+FV8wx+LvDjKo5/eLgVVPjXwRIJFXxNospVvmXeBj8aOZBY3oEvfJHNxgLzyRT&#10;0SZ5Zf3LnrgZrmpfG/giO2bfrumRoB821wcflWd/wsH4ZJMpXx1aEAcjbVKDkrpXJbsdtaxXH2q/&#10;5kPzjrxitaRQ1tAsemxEfxPnnNeVzfEr4c+WwXVjJ7KuKw5viZ4eW/k8iwlIPUbsA0JPsM9rWGQn&#10;mKD7uM5FKLG3xlp1HJ6HrXhT/FXwsjN5ngC4DA84n/XpWfc/GLw2iny/hrqU2DwvmYH54p2k+gXP&#10;ok2reTaEamgP9zPQUht5Cs4V0IzxmvnBfjEr2h8v4Bnbg9bvB/lVRvjC+yVV+Esi/P8Ae8/pRyy7&#10;Bc+nFttrQk2sLZBzUM0FvgAO6nOcc8V8wy/FvVCVC+Cvw83j+VVW+KmvlpSvhuFj/D83/wBajll2&#10;Jcj6SkidtRTbFdMVB+bkVOm8WTBknG085Bya+Xm+JfxCdU+z6XYAs3KnH86t23jb4qTXB85bFN2N&#10;u1RS5Jdhe0Pp2Azksf7M+UDhScVbVFkSVHtdoI4ya8Lsdf8AHEkMYa8R2IG4KmPyxW7JL8R/7LF4&#10;PEUSxLKqtAVw2D3qnFoan5noF1apHKWS6j5blVast0uiZgLdGyOhplraRz6PCz/E6ayuHtwcbd4J&#10;NaWn6S6zD7T8YRKiyZB8vHFRcOaxkm31ljABbRKAe5p7ad4oAk23tmCydN45PavSbG28JG3Dza4s&#10;6+aoIWTBA711f2L4XLqmlSKzEqo8tWnO0E9zk80Noj2rZ4NHY+NfKvxc+DrpTj5ZAcjFVk0/xc0g&#10;EXgTVro+d0RDX1e938OV8J3EQ1ySWVApZFtiQF789K5i78U6Ch8rR9BijC4DTSW+CxHpmlp1I9q+&#10;h43aeF/i/P8AZjH8LVtV2/elfkVja94V8c6bbDUdQilaGK4HmFei5/pX0/o/iG/u9ONu+m/vEAJd&#10;cjeP6UBo9ag+Pmk3Onp5UWhAIGGSSV6/gaG4lKqz5GSGWd7mSKRT8q4NRX1tJH4Z1EtEdwtiQM5z&#10;70+1jurbxD4l077aQ0OqTJk9SFOBViSSVtB1iOW8jdhA4XPU1Gx2I8DnkVfFcM/2pS0U77vUj/61&#10;WoblLzXrOI6xLD5hOHOcAiub1eRYvHWoI0MgSO7YtjndmksGvrvxkkcMcESIFbBOCRXr043imcct&#10;2dlaa3rmlfFXw1BdePdKms5btYvsTxKfNDHGd3bHWvX18MeDJ774mmaMFp7WG7jckKilfmULXzVf&#10;6WjfE7XJbmy1LcWiaEFiQhTuD716VeeJtTufhjplk2nzWssVxbxRsrY+0oODlj0wPehJIWtzso4Z&#10;9b8G/EeXWPCc9lDFlbKRJsmUQD5cgdjitzwfeeHx8BPFV99nCTWryRTIOBEqcA4/2q0ry40O2+E+&#10;giGbTJYBocZLRTKxJ2/OCBnmsmzk8NXX7L3xhl0nRbOH7Uu1kMgy7jg8Vsyepl22gW3ifwz4snt/&#10;GOpwyQSsIJImYFCevSu1sdDntP2X9V0O6166uHisZvJllYlnyM8k+9eXfD+P4qadrerRxG3ijlsp&#10;5PszHPnBRnINd8mpeL7v4Ovqh0wkQ6lLFdqOqHOBkdaUm72QtbnK/C7SLRfE/wASbyaaIX2liZbY&#10;PN/Ceu1e3FegeHrnxBc+OdeuUng+yi+KPHu3c59O1cVoOjrF4k1DUGW+ha6kBbbKSCp65FXPEKvo&#10;rz3mjeJbkG+u4mlhbJG4HkAds0pydh3PX9T+zwarA17oqhXgykip8uPf/wCvXit752n/ABhn1m2s&#10;TcaTJfKk8J5EeTgmvWW8UWE37MOuTX/guaO5aC3iFrIuS7MMblPpXk11dyW+oz6Zd6VdxQXkkTIP&#10;LJBDc/pWcGGx6YINMTUNMvLF4kjuIFZCP9rnBrrBPbW3hmylvbLSVZpFCPLKFPzH0PWuWEGn2vgP&#10;Ro21VUje1VoZGPQjpivl34nar4rvfG2lRPeatLHZXStG8UjKG28jgUN6jhd7H0jPN4b1D4/z2y2+&#10;iiDTEhkunklVS7scqADgnFeJ/FnxB4oX4r+KdKbVLyLTr1YtoGcShOmD2x7VR0ubwFP8JPFup6j4&#10;h1k641hGI40laMQmMfKTj735V5fqfiDXNSvNH+2tDcvbMyQy7cHb2pNXKjoy5KLSXTLaN9S1vcE4&#10;BnYjj2p1jbKlldkwxn0YryKqQSgsP9EUehNa4kUWnM4+70A61VmK5EZowCJLLzF7HHNPRoGwGtUC&#10;luh6/nVV5oP3oXbyw4pjM7O5DKABxzTbYXLdwNPJkIgXIA2mmWv2eFbmT908xGAWUHH4VSBcx5Zx&#10;96nA7WH7xe+aXMwvYmd7tNSt5W0/zAZRnnsas3Usf2q0KsTkA4z0qgZ3KEvIpGDjNV5FkOmPMb2L&#10;G7gBuQKVwc0aUrI0sDqCrBfX71MU3WUPmwIc9cCsqOVWaQKWb5e5xTzLiEbjJjPTNF2HMjRkky0m&#10;9VIOPmFRs9vhN0gLkcN6fhWe0q4OGY46g96gkcmVM2meR36U0S5GmDaG5x5KEgfNVeR7eG/GLPCk&#10;ZYnnP+FVVeA3E2EbkDNOkdCUyqnjp6VSFdln7RO0itsTa38AFNTz/tV4ZpAEOPLQHrVYECFue/c9&#10;KY8jgsyGRm28qT/Kiw7mj50ySRGCFFIblW70mpXczx6Ikco813HmgJxj61mmbMSmSNUOONp5pq3J&#10;UKxaNwegI5xQguaIWHzUOHb5RkdMGnSAkkoWOMZXdWYL23JYfaJOT/c6U8zWwtJ/vkZ+XB6mgd0X&#10;PMVLmMxm5DbPm+c9aGk1I214X1NFTcMZPIrMaeEWs7bl3AZKZxn0qNJGn0+RntHiIflQ2cijlFdG&#10;kpZLq3VNXnwYzubPWlkknNlHHJMchj827rWM7SLLKyPkIowPSgOzBd8bkn36UKIro01u7yOJ1XUX&#10;C4+7nOfxqt9tu8kfbLtk3HaFYjFVxHHtIxJjPrTgsgeQBQQQOAKfKNk7Xuq/YkZdRvATx5YkOcfW&#10;iO4vXRt+r3yMo4Bckn8aqGJlEjAEbVJIzUNuwLl+5Yg0cormlJd3H2AKdSnDbvlcVatdS1hbaNJN&#10;WneLYdvPesxQpjAJwC3AIp5Vs5ER4FFh3Jl1HXobi5aOSVmcnB3djVq01DUmurcS312JGY8h6yi3&#10;7u4UeYSozgU23kXzixt3BGe3ShNoTZ6BZ6jcC+t45rxt2flOeDXeafqUca2851xfN24VOv414zZy&#10;w3EsqpdRBkfuea62xglWe2V7rO1SWfOQKqOu4WPTbXWbhdZu1m062uVkIILrjP4+1brXUv8AZkrp&#10;GULSLtUycH2rzay1bSI9Qt1uNBa6RCRwdpX3zWzd6xp8unWRsfhld3VvbTBrjbPgr3/SlZpdxXZ2&#10;1xL4j8zw2IvD10u6Qec3mEBR611Nh4ctr+6ln/t25aeLZ5itMT19BXC3Or6td+CPDslvaGNXVRg9&#10;eOME+1O0HxBqdr8RbiKS1v7dljXzZMllkFS07ajUrnsk9u9r4bltCYmAUbSF5BqazGrp4YvwuhmT&#10;90SFK5zWLb6xZX2prsmlLAjnYcN613SarDFY6ekNrGrbACxXPNJdhMzNH1eVtNkhutCdVEpB/d42&#10;1qxza4nia3e3lWWzzyqjkCsqDVtMHxIigvtKgKTocOFwM108dxoenX01wuqJLHK2FiyCMGk2A3Uf&#10;EWoWd9pKw6fO6uRuC5J/Kue137bqNxFM3h27T9xy205Axya6DVIJ7eHS9ctNKtrm0JDPHjdtB68V&#10;2GmXOmap4Qc2d1pCObI74iVDA46YPNWnYRhfCO30pbf43RvfMzQ28bxO3HQHOK6U3vgHWoryzvbo&#10;Qsl+ywyXA2cqcZBbj9a4PS9Qew+OPh/SbjwhfW8d1dODdKvyZz3PTmsj4h6D4+m+IVybC30+6086&#10;jasIoZRGyLn5jkc80avQXL1LXjOXxDoWtaIbTWtOubVnCo0TiRse+M4rrfDaai8GmX8HiMr9stle&#10;4t9v+rI9vevJ/GOkahZap4eu7HxZfw5exRrCdjIJGPULn+le0QeI/B+j3HgG31X4ZtaXF3YwC2lj&#10;k3LIxHORng03otxpnIfE/XPCqeFtGW51m4tbi3LNsWzOJMenbmvJtA1XTvEaeILOK6nT/iWuyr5J&#10;25jHHtzX0x41s9E1fTvDpXSdOlxakCMwjkPx16186eD7GfS/22PFfh9NNskSSGUqgxkEjOAalWsa&#10;xR5tprjWPG3iqyudFWK40q9kjSVnwXwcDj3q7JPr+m6LqtybRLzSYr+NNW01z91SeGAPesLx/Ffa&#10;V+1689usttLcXJd0X7u5W5z2Oa09OPiLxB8RtWia2jstOe4tWv5kO4T+WeAB70lqg5WtWY2reItK&#10;T9o/4XXWka0s+nw2yma0uLQfusjJAz0wK+kbCfQp/hzqN1BpWmpFqaQtJNEANrL2OK4DxR4U8O/2&#10;j4hvIzbRibSoYoVSEAZAxmuK0PxRY+HfCPjTw7rtlcFZb9Tp0inIl8w9Ae2KSWhLNrxNp94nxz8J&#10;ajB4K0i+EQWJgdpzE3DHB74rpbvwibWXRL3wrpdsyPYu89g7hMmTlwfrzWLZfboP2iPgGsiXf2S/&#10;0+5mRGYnIUZANeg6vqlqZr4W+rC2LqyjY2MY69K0XZkybOB0bwfqtrdXuoaY2l6Jdfa3e501LlZl&#10;lycsSATiqnid4ZLK2tbrxy9vdXF9GLZo+MlSN449ah0mC5svjv4ZvoPGmsXKXFxKtzG8zMG3eg9q&#10;seKrPSZfHLE3kRaGYOEDcozHOPaoGkW/DiLb6t+0NaS6fK8F5Bp4gUj5W4wx/GuOjksPC/xw8Z2K&#10;/Du8Ww1mCOSJgxbZJ3x14rvtLvQmg6q9zapB9ntdzyBdxYKMiuF8Sa/ZandeA7hdLtvNh89II+C7&#10;AdWI7etD3Lg9GUb9r3T/ABfpeoz3utSaPcRTNeKkTOVPVNoANUNNubPxH8OPjrM2i6zY21idkU82&#10;Qz7gdvX1rM0/Vfi6/iIxaTfWOoaeusRo9tLbBtoY/MCfavd30rxGumeLLKH9nvTbu3vbW2knCTLH&#10;iQc9j2oeiC2tzya60C9t/wDgmh8Q4ZfD9jHPErvDIEG+RcZBLe9eI+DNCtrrRvCM5nuzIlzIGjzg&#10;P9fpX0J8Qz8SbX4M61HeW9tYaasccTwK28ndgKCea8m8Dx6/Hf8AiGyFsyCxRJi+3jY/I571afMr&#10;sJQckfTXw91CC38ReC9MTV40EVlMotmT/XFgcZ+hqS5tdPk+LV2lzr8E19Y6wZDbngQBmyteLaf4&#10;i8OQfHDwbfD4gXwuYNSCG2Fo37/nkCvVfs63/wC0B491C3vJnXVNOt/Mh6GMgfmKxElY7DxbYLKn&#10;h3V01WGNU0CZbiLrvIU7Tn2NeI6jL4ovv2XPDGx5pFHixm1IbMb40fKj8q9N1aW+0/wmNOvjNLEV&#10;ZohuyQD2NVLLxH8Px8CvFMUejFZuVlg2ct7jFD2GkVdJ1TSNtjJFdWkVuNNiSS3lQPkgYPWuMm1O&#10;0b9qC3gisUGno670Rcbt3XirenroVxp2sT2PhyZY9xZy7nkj0FNjtrd5ZNTi8JGOdFIyTwQO9D1H&#10;Y6DxPp3hhIPOsbuKENZnzAJBkZ68VW+F+oWFppHxQ0y71Xz4v7dil07jP3j84DdvWn3Phu91H4Na&#10;hqunapLPdC3kaWzMmFdVGSAemRUfgvQ2uvhbp8tsILa5lvnUpK4Mispw3HXg1M7WsFjV8Wp4btv2&#10;xfghfQaokH23TJIhPkHbIRgDnuTXGnUJT+1npel+LNBvbiGxlnlsNRjtSGgDElc4+8D61F4y0y8u&#10;fFs+nJ46Sa+0q6gdZY8YD9QM+ua6udPirc6b4D1H/hHtEur7TLWOKW18sf6XCeGLMe4HrVKNktR3&#10;8io1p4Zufit4fuoviJciCS/IcNkGRQeBTY5NE0X9rHW9TtfEWsi1a1RJbMwNtbd3z71b8W2GmQ2/&#10;gi7t9P8Asf2oKyojZSKYfeUnoOa2lufEF18OrOG48E6c+EjWS4EQ+b+6c4otYRzfjHVPC815BaWn&#10;iUQXWo67ayLAqYEY3gnkdM1wvxCvvGnhz4t3+p6f9rntbvQLT7UjyEhyoHTr+Nd9c23w6t7nxJDq&#10;93JBevYrJCWh6ED5drf4V5T4h1gap4U1KBJ0u105XWV5PlO3+H60KLd9Bqy3PKNU1TU9W1bXb+5+&#10;GthbtOwKvA4x75A/wrnZ/Ni0y4EdveENCfkYk59a3khkitVniuJfLaYh4m/h+lXY7d3uIT9niJZO&#10;Qe2a0irIzkjz+yOnpJBcxq+Q7LLEzdCa62zjspbOfzbSRl8snAHrXOaxpU0fiW+MM6/NJuEYHQ1J&#10;pGoa1Dr1pG+jFgqMJcp1UjiqZnsas0MAVDF5KxhzgZGRVczh2ZBEpIXkA4FVmutLfxTOgguRukbK&#10;c4BppW2S0lkhnJDO2BnmkMsKMvEBFyM49qrvHIzygPhg2Tj2qS0niMMu77RG4Q4LL1qRI5ktopjt&#10;LNId2T2PSgQt3JI/hh8wE7SowOuB1qK1sY3ubSS0uGUNanert3xUhZ1LhlUjOcGqrSOt2n2e+lwT&#10;2GBSGxo+0pFeLNziZse9Ww8i+G1K4PbH1pl0rNYwgGRnCZJxVGzM8l81t5uWIOKYjStQivZ+ZdRY&#10;bPDH1qxPBFtk23SFmYE4PapLvTrVvCkBW9cSITvbdjBrEXzbaxlcXkjsuMZ5zQM0UVlnmAtJCNo6&#10;moJBH9qlIQKfSnWN6txcSBrfy229D3qedbXzCwkO49qQblYltoGGI+tIQOMovqacgYyMACfal5F8&#10;f9HyQh4J7UwRfs7C6uYrloLgKqoeOpNYcya7DqE8LaLM0cdxy57j61oW0+uW7zz2gfyvNwVznPrW&#10;s969xaXccywKDCMkdc0hkSRufDMEqIozjdg5xWXLceXqULG3lCggHHP6VdtnePS9RRWJHmDHNZ93&#10;O8WqWO3T45SzDdnooosBqu2iO2nousnzLgcB+3rVefTrO11W3lj16MLjMvTk9qsSjw5LZ6bKbZFk&#10;RQducYNSwzeF5ZIVlupWVujdgRSYkY32iUauUMjhHU4btirUfk+VceVchiQcH3p11b2H9pyGPVXl&#10;jLAAbcbadHAIrsYgOGAw3YUDGW7TojB70uxLVato1+024eYfNJxTWWJLifMQbI4waWISm8gc27AB&#10;wc+lAi9qmnFNNEzafbtiEkDcO9Y+j2Jnsb0xXMiOspPJ4+lXr83k9xGF1SUoEGVz1p2nuICY0m2t&#10;KflPbiqQWO60eK5Xw/qOLNxJHCS5UdSB7VuaKutP4e1yZ5ppC85ChjygHtXI6Zq15bagX+02hIJ3&#10;AkYauq0jULx/El/NHb587/lkgyPr7USXYyV0zqNOs9V3W5mEuxpRwDmreq2NxH438LErfQxqNwZG&#10;OWq5BPdx6PbSC5w6uWYMOPpStea7dStMdNR2QBYlA4GamUbtWNoPQ6oxaVN4Lha0mujcEqsys5BB&#10;9a249N1O08KRH+yLeQsFJYAbl/GvKrJ/F0HjjxRBPok4e5jRrVgCAOK9l0PVZR4D022vrCESoSsj&#10;O4GR2PNbWVgNTUNU022+Dts83hfU7nUlZPssUMbNk+5HSrFp4uvD8Mdfu9SttR097a2UxBFLFyBw&#10;No9+KgS61yDxBpP2KfSGt542EoljVsD2J6UtykjXNvJ9g06WOKYvNC6ja4HJ68VFxLQ6Xw74j0/X&#10;fAS3MqRQXsRYS+ZHsYAfdOD1yK6KG209vCmpXUl5p1yFb94j4wQO1c/plhp+peE7rUrTwNbxRcxq&#10;8TBASODwOtM8qW30m+t5GufKeYHaW4NCQ7lY+GfAl9q+p3Fp461TTVmjImtIpSiuR1xivLtaj8Wa&#10;JqtzBZi9/s26u9guRIXXk459K6a5ttR1D4n31vZ/EWSwggMQm2LkjPYfWuv1W0sbT4V+JrG4vmu0&#10;nWLy3k+8GHcc8ZqCzR8M+Gvh7dfCjw1c3eieH765S0ZmlO0MxPOMdayrPQvh1cePtaD/AABmt5rO&#10;dc+TfFVbnK/KpHWsHwvNpFp8StEhm17UY1Iw1sGJAz0NdHrUmoadrnj+7sPDc9/K8ayRneRgAZxj&#10;vS5HcPU8o+JejeMoPG+m65D8LLHSYbG6jZC1yGWeNTnBXP8AEK9LbUdH1f4KfCHUTovhqy+12AVo&#10;41QBJU4yccfMelXvJPjL4D+HJLrQrsyrdFLrTjMU5U465FcN8QPCV7pf7MPjyOz8J65ZxQRwyQW0&#10;MjSHcvOVIJ6d6Pdd09yXdanBeMtBbVPEd1HqvhhZIbOE+RKmV3KRx9a4LSfAelT2l4dM1/xHHNDM&#10;0vlRzsu1U5Ocda9ItIviVefs4fDjVJPE4ulRAlyrJtYqBwDn0HWux8PDyNG1pl06K3luNPw0uOCM&#10;cilztK1ylK5g6Td6ZrWn+BtOeC4lXT5fKMhY71CnD5PWmeJbDS/+EwntdH0GXEMKeV59yTucdeT7&#10;1w1i2qaX8f7u/tp3TTDeyG/VRuGCckgV6b4gPh288DeE9W06TfDK52SI+CT3yO2Kl33KaSOa0iDX&#10;IdX1GTWvC+n29yGC2pWVXEi+2K0dc8x/C00H/CTx25ltm2tnGOK4fVbu9XXNFEl7qiyJcobYkMwk&#10;GeRmtjxNc6ZqNh4Qs00O/S5YRhwpIJ9ae42df4KjMHwd1S3tR5l7JO/mSg/6w9q9E8LaUp0zWo7v&#10;TJVu2bczO+R+ArynwvKmk/HP4c6fceJlS1exdh5nOODwTXqscmu3PjnVr7T9TjltBNtQMdu8Z5rO&#10;SfTqO51Cx3IjEcG4eUjA4/i9eK5PX7O3u/gh8QdNktAyT3CFs9mB7Cu105b3zNSkFmd5i5GcgE9a&#10;y7qydxqitc7JDJnIPBrJfEUtD0DJymEz6mpMr8/zY6U3BwTnnFKoG5QYx+dUA7qFwopDnzDn0pzk&#10;i1YrbMCsZ6Vm280zy8wMD5h4pAaO1TEMkYpj7hGp4OTxT/8Alg4zUbL/AKrJJ59aAHAphPlzketI&#10;S2GGwg5pxVRJFtUhdvFPZf3PQdaYhqhsDLZxS/xD5z7Uf8s145xSNu28L2oGO481MMOOtPJ+YZCg&#10;1ECcwqZF/AU4/wCuyTQA4hd/zOc4pNsflqfNJ5oyN5y3NL8ojGOMGgBg25PJpSZNzDZxSkdOeKdn&#10;hBQA3+KPn1p3b736UEnecrzim85X5Dz3pgB65AGKP73FJn51G/GOg9aXJ81QYutIQZOT+6H407AC&#10;YB4pMfPyacAvkSfPjJ4pgNIORxxUf/LZvl4HSpRnzH+Yjj86TnnJHWkMBjPWkG7zQAc/NTgEO794&#10;enpShX8pSB3POaAGtnzVx1xTcHcc+vNSD7rc805R+5kzEM565oER5G84JxilT7h+bNNGMRguOpp3&#10;8fYUwHMFKL1qPLiQ/dp/8RpMZcZH40gFBbJ+UGnZO9iZPoKjIO5MN60vrn8KBkmG2A4GMVGed5FN&#10;3NvCnPtSZPmABsigQ5QxLfuz1p2FVo/3zHPt0pR0GcZzSnPmL8ozigBy48vgk5PXFB3ccUHd5MnG&#10;PpSZOyP6daYDXyGiHlDOD3pVzsOc/lSk5YEjkdOaCzZbKfiKQChEMkhLEZHFNBP2gKYASOhp4I2M&#10;MnkUwZ8wnf8AjQBL8wZiUHFBPDHHakzlly3NISdo+XnFACAsWUkjGeOKcQQT8y0w7vLIGMCkj5Vl&#10;Izz1zQA89B8uaRsccZpxHEQLAe1INgkX5R170AKuA/BPT1pwzhuKQhQzDcMUZ+VaAE5KcrQq4R8H&#10;inADDfNTs/umO2gCHP3h27k0nBL8YGPWiRyzJi1GAOuabwIo+MetACHAZqaxIRPk/ipcgHkU2RyZ&#10;EG0DjigB+5C7YGBgUMQV696j4+YYpMqCeBj60ASbo/MQk9qOCWO+mfLuGUye1HJRvl7UAOyQwIfO&#10;e1BweqHNNH/Hsy5G7P3qcuRavmQE/wB6mArFvIOIj09abyEINuTkdfSowWIxvb2NKWk/d7bsdDlc&#10;UgJI9nzbQwGecmlOPNkPHWoV3FE/e8BuRilk3BYyGzuH5UwJhu8xRtUcUMGDv0xUIYgQ7mJJHHtT&#10;xnZIS/B756UAL3PNBPXmo2OFyPWgHj7w5oAf369Kd2z5g60zjb97mlGCMHI54NAEuW85F2DpTCAH&#10;fJGc1G+8XKkk9sEGkO3zyW3ZIoAl+UEGkP3m+aoyRhQetAz9o6YBWgCXjjBpCOaToDhaTPNAEoBJ&#10;k+707mgnjrUW6P5AJGBpxPPWgBDtwSM804fcNNOPl+f8MUrBvI4HegB/OelKpPlHI70wbtqZx0py&#10;kbxuQ+1ADSE8we5qwmxo2y+MDiojjc/y8Ug3YxtGM9aQCgL9pnAzjPWn4O4gqfalwmV+bJzSZXJz&#10;nNMBSCZI/m/Sn4wG7Uz+Ec07JKNSAaQct8340gDYQbs/hSZG4fOKfn5RxQAjK48sEikZ28qb9wel&#10;K3DD5qZg7OtAEREpiiH2cAA5zTgXMbngACglt4GT0pyKMN8xFMBoKlBgt161ICcD6U196ouCD6DF&#10;RbpsoNo6880gLGRtbjmp41YxuQnAqp5n763BQdOan1XUtC03wNdX1/ewxWqWTvk/xYFArlgRSbRi&#10;1l5PBANI9vd7JD9mmAHsa+Qdf/aStLTWbuHT/gGJoFuWWKV7pQXAPXGM1F4d/aO1C78a6LHc/BW2&#10;ih+1ATRC4BLoepHHVetW4NK5ajfZ3PsFFcIQY2p4jmYnbnAqCHVNCvfCegX9lqRe1urBZIG28gkZ&#10;Kn3HSqc+pzxwTCKwXPdiaw9tHuWqMn0NMowJ3bRj1pDJZBZCb5BjtXKz6hcNZM0k+OCRiufW+nbU&#10;JyZyEyfmz1rJ4hJm8cJJ7neT32lokoExZjVI6mwU7Vjyeh3da851HUQs1nsLsWkIx61iXGoagL+2&#10;2w4OBvG7jFY+2lLY6IYWK+I9Pmup3v1Y3Qwx+YZqwVvlspJ0LGNcZxXjV9rV5G9ikZ3s0o+UNya9&#10;xtJ0j/ZltbmWJfMexyVznJx0rnqOVjpp04J+gsOoQxRwu0ClTgFiafJqJfXbSNLDKl1ww/izXCRN&#10;dz+HEVoWBkckhTyorc0yRo73weFg3Ml1gqw5IrHlb1N04LY9y0u1P2bTpDBGMxgkHtWD4puo11Wd&#10;f7Nl8qO1zkdD612WntE+jIwcAfZRxnpxWbqljA2kTu0qnMT4yOlcsYvmuze91ofHPjjxHFNeJBaa&#10;TfOUnIA8sqPfmuMh1EPb20dxpTA4AJ2969f8WLYxXSxnSbFsXp2AIMnJrh7lNKF1bjybEFtp2nGV&#10;rr0I5TznxNbAWelzNZMYxKCrhPWtHR9EtrnQ2uftjquwYUda6nUJ9PlhmtXNo0ShcJgZ4pLV1ErR&#10;2elskfkYA7E1W6IcbGIq6FHqcsE1/EWjlXAY9c/WtnUdZs9P8OOtt4WS73wAxwRuBuPqTXHz6PqV&#10;14+1Jp0u4kBYmTpmtPTdFVLe9J16edy5WLd/DVLQn1PItS17xhJ8V4p4PC9/ZyT6pDlNpIIU8jNf&#10;Q0F/NJa6bcizaJ20yPehGcnHNUrbS7L7ZokNwbSSeOQsiGMDH410kOnzi/ui0EfOAB2AFVKStoCS&#10;eyMM6jbrBdtMqIQSfnXis3S7XwtqfjWWeOaUSRgk7GwG/Ku4l0nT5oJBdabGYyuMdOO/NQpo+hWN&#10;gJNP2w5PU+tQpD5bEaiK1hvpUt5fMGQoZq47W9T1B7a1jfS1lZ7pQw9jXYSpNJpM5lYB88nOK56a&#10;DTt9+5gUyIVIyeOKSG1YsNqCafpWnRJ4bikmaJNoUdz/AIV1enX+pTxGNreVQUUsCh4rjdG1Tw3f&#10;/EGOAQwy3FpKu3I446jNeiaxqeiWWn3E802nwg248uJcFjjqcVTTIW5nahbJJe2ii4VSCD8ycVhe&#10;ILbXhpWlGK2tPL2EOEOM1yOpePdIzNsW8k2uQNkf9au+FPEEut6f4/iGgXcC200YhmZ8iQt2H0pc&#10;krXaKT3Os8NZt9IW3kvgBOh8xGkz17VzHiTQ/D0Gt3NxBqd9DNLIWEYOVJ71LfaJqVrrljfS/FBF&#10;k81SLHcBx61Pql9p1wumF9WsU8u1w7Ow5496fLqhXuQ6S2mp4S1YBrRppNPkV8YGTjgmvlu/XW7T&#10;4rOjzrg+NoTuU8FTIMV9Di68ErZRxDxWqzzsyoqHO4/hXlXijT1XxHo0i+cQNYiOT7NXTFr0OWd2&#10;j6K1X7YNc8PSLxE/h22LH/gNUwfM8w7K0LuaeX4ffDYtbRjbokQLD+L5aoxqeDtxx1r1afwo+eqL&#10;3mVgP9NA3E5PSrB2hlyO/SklCxXVlKI3J7jtTGeSRp2NsMdqsgiu9rT6fizA2g5waWFLj7SFQSbW&#10;4arEcMkgjxbTt6/KeK6C1heO2j3aTECB8rscUw0MSe0kS2TdGRxnk1myodkJ8k7gDiupuWiaK4aT&#10;WdJGB/HKoz+dZSzaJ9nvJn1jTl2RNjbIGB/KpuhuLOJnU/bLkFcgGsi9Ep0qZFc7QpyMetbN7e+H&#10;yt0/9vWau1xhQTgHmsqcS73UyfKYwQQODVMSOJNvKl1a/OzDeT9KuxHk7oxkHtVm8a1SSFWfDO/S&#10;mBQIoydvIrMsmV42uMG2JIYY5xmrc2FnGwjBi5FUQD5kTdCp4q3IwOnTnachRimIohTvmAIwzGnK&#10;kas+GP1JqONnwxZcHNSZzuHTIoAflCZeBmmkuY2XzOOOBSADD5I68YprEKCMMCR6UICTsf3g6dKA&#10;TuwSo46VCSBEpMgqRWtOGa6i49SKeoWLQciBuOAKpPKxuApAA7GoZbyySaWM6rGSRxtwarGadniE&#10;Ph7Xrl2kACwwM2fyzRewFwOSjjavDdTUTZ8wnZER3yeldvovgH4t6w1lJF8MriwtmQfvrximB646&#10;167o3wShZ7Y6v8fpMZBkgs0xx6bj/hTs+wr2Plu6ktVniC3sZYn5lXBx+VPisvEF3Pbx2fhTxdMW&#10;IC+XZu2SfpX6D+Hvhz+z9YXdjLF8P1vLmLGJL1t+WHfB4r1m1l0OBIkt/hr4Sg2jCmO1QY/KnKUU&#10;tNxxTaPzn0r4SfHe+TT5P+EDubeJ1BEl4dmAfbrXd2/wB8ePHEbr4uaTbtt52JuAr7U1C/vhdW+2&#10;/k2E/dXIAqjcXF0bAETTkleTuNQ5dR8p8h/8M+6wX+f9puPp2gFTD9nZDHmX9p2IED/nlzX0pcXd&#10;6oQLJOMn1NVDNdHO67uBnvuNCm0NR1PniL4AaAsxEn7R9zJ6gQ//AF6Wb4D+GIoZzH8cdTEhX5WC&#10;Zx+Ga+iM3PkbxI20H+9TEeY3QDzH7h5Jpxm1sHIfnj8TPBVx4Y8T+Dt/jaW+gvJ3G7ytnlkfzzXH&#10;q8JS32g/Kgr6z/aKt4Jf2cLe4ZUMtrrcbI2Ox4r44tpv3EYwuJLdefTirTuSro3Q6mPjNQTb9zkM&#10;ccdKgTK2fM6sSeDRnERzIPzpjvcktFn/ALdQ/aFUbxnPeu7AcWTriMqIwdwPWvO13trGmn7WVVWy&#10;w9a7W1mR7KPAkU7CCM0Es0rG8VLy6jOngZGFZjXcaRMv9hapF9viMjRsUyK8xaOQ3dv8x+8cGt+x&#10;e7FzZZRhsByQaFqQzYk+0MZY2tSGWU/MB1qzZzwm8ELMyvGnBI+9Vf7V++iDyRgg8kiozhtagk+T&#10;pwVoFY6S3eZJJHj1EhjIRsznNXCsqSSzTeW75BHzdK5+ORFvFYM5z154qXZdyajA32qURbuVznNO&#10;4bnZWE4Wa4lS1JLIAuTxWtp0lxL4rEbzqOGIA71xrSXoMRiskjijj5O7rWzoRvG1Y3aTOAkmCTTS&#10;sKx2Nw5nt2ikMcbwyEAn+IVjxpIdemjIABdcMDWldRrJeTO90VbywSBxVCPas4/0sEqTzQMfdmWD&#10;XbYC7LIcb8c1yurSx3PjrSVbcYY+Dt461vvLcyf29iwc7SoDYzXMtBc/8JLfAxLtcLtOaEhM17jT&#10;7e2k01ILx5A6gk5yBUrKDbvH5xUjaTx270eeY9MtI5LDBHAJOSKyby6uFu7YJKjBmw2eODQBk+J1&#10;abQpbex8PtIDdReaysByK6Zba6h8I+Gnkup/lskWRTk7eKjgtiNK1hltmdGQMX7A/WtGO5uD4Ttv&#10;MIdc4wR6UBcpxmQFsQ/KCDk+9X1+/C25Q4PBqrbASXN7vu+DgoMVZzGs6Ix5ZsKc00Jl2A6hJrdq&#10;GZH3NjAXtWz9r0211uO2fR1cbMswHT1rFha+h1BWj/hiPOM9apaiLhdFtbl79HlecggDnBoeoXsa&#10;OowabcaxZ3FpqkzIsw3rn7tWWZwszm0V0WIck/0qpp0UMXh64eLD+bGCVJ6VLH5Rt8C9VX8zJQmk&#10;7Ac9rDX9x4c8ToICMaDc7eMcBa+GrWQw27P5yndrl0HU+zGv0F1Q2o0TVpvNgDJpEg2j3Ffn3r8d&#10;vD4t1KNLhWX/AISCdhtPQO3INJNWLUrnSaVDbahY36wxzCRT98HAH41l6lZTWut6Zv1ORssRkNnG&#10;Kt2cmrQ6dFb2GmKiNb5eX3NQSRXn2OZJ5CzlWJlY5qSi/YFJLuCFPsrR+Wd5bGBUV7YpHJdSx38T&#10;qX54Hy1Q0Ozu2GqIZJQolJL7q6GW3u5III9ixoD8zluoFMTOaFneXd1aoieWA/L7sbsV0VvNdWwW&#10;3kSMLFEQW60sMNpJqdzFFrsce2LAIbuOtVZIpNzRteFyZCA3XNAXNjThorTvMtxbuwc7sjlaimu4&#10;pPGMAGsRpBGTkepqvp8EVvqc7ywgl0554rJ1GCxfxOjQ6iIC7fOCeKAO7+2+H49ImddNt5ZQuFyO&#10;M1zF7Nq919jEE6bjc5k2jgDsBVRobOC30lJNeSeOV/nCkZFen6TB4W/4Q9mht1eRbbKgHp9aTA4u&#10;Ezw+KNBLW642BbgeorP1q/B8ZXFtbWypEiAtj+Imt+9WFtL1+dZgjRy8A/xe1ceFjuNTMn2RUkc4&#10;AzzxRYaQt7c58IXcJADsAAcda5QWe2WFjv3Pk/LXValA0HhufzreT7wwcVRWVI9OsXWNHby+Ae2a&#10;FZDKV3NZS6R4ftHtpmO85zUEYih1Z4204NHtG0Z6UsrO+u2LmNMLnGF7mqN9LIPEenKOS2efSmBY&#10;mTTxqmpFtHTYwGzA5FZgZItYRIgQu7I3HpWjM0gtoSZIydvBNWLe0tJtDuZmdfMCHO00xGJK2onX&#10;JJRcJt3Dfzir8weW0sSbhiysMY602K1SS6VS0mPMORnrWp5Vta3do2w5f7qGkMc1hHeaVBAb8RSe&#10;RnhsZxT9JD2fiTwoq3tuXXXYVznp82OabPY6m8Yv49SaIIpyin7wrm4Xuzr8Ae3uQH8QW2Zcnghh&#10;SkNH274w1GCH9mzxPcRSQCZNKtdw3YPOMmvEEv5X0nRpk8WXIhltCdqEjecc812Xj2TR0+B+r2s2&#10;pzi5vdFs1hQd8AZNeU+G5vC1tqmn2Oq+L7+MQwlrILAWWXPUZrGKvqaq63Oqt4I7nS7eRtTmDif5&#10;VbqeaxGnhPxH8W27yu1zaxRHG/gAjin6lqafbNTl0tCwglVWQrj7x4OKy9N067PxHuZZJppru+dD&#10;K7cAL6Z9hVKInqdFYvqVzc6nbx3/ANm824QSOi5MoHY4rf1i3trRPCkf9kCTy4CTIUzuz712K2Oh&#10;2HhjRFs9DtprhivO8Hae/NblzDbTW9ok2mwKBYkdAc5HrU7F2VjyGzmnutXtni0idIoidzLnB+ta&#10;H2nw1BNq899b27PGw2DaC2a6BYLTS/B3i8DVIir3WY1ZcYz71iPpkUmlWN9LoiSqfmbceP8ACk2F&#10;jH1Oxt72GW6VLtba52FCcjgVymufa5JND0qCS5jtY4sSmMkGTPUE169byz3ehW0A8ExQW6RHY5bA&#10;49BXmN7NKnjfxk66OR9nlVVJGQR3NO90KUbmjpqeKdL8ChNJulitjGV+yiPduLdSTVCK3niudTe8&#10;t7hrp5QyjbwS1dfY37SeArI28ELu8g3D0xWxOkV1pdg4vNOWeC3/AHgJGelNBY47StP01PGOoz3m&#10;lQzIIQzbjgLXYwDQpIrySBY0heJlCBeDXCWj38nj3WbSZJVWW5AAXneAa7PU7i2tNEsreLw+UZwo&#10;UY6e9SwWh4V49Vbbxv4AYWjgw+JEaFmX7ys3IB717/paTTeG9Y+0eFLlrVNLt2ZixXBIyK5bxdpW&#10;g6n8K/CFxfeLbexTRb5ZppvLBJGc7T9a7DTNYttX+GlxHpYdrdY7dJGCbd+wcH8apvQNdSmnh2Zd&#10;cOppq+1miKxxk/MAeB81VdE03xLJ+0Jo8d34Jjh0i0sLg3NxK2fMLg7cZrt7Q3Umh+Jo5dHaP7Kk&#10;X2dw+d3rVCfUL+SK586CSKKGLBIH3sdKzbZNnoUb/wAP+D7rwxrdssd+qpqBk3xyFckNkdO1ePad&#10;FdL+0B8YkGoImnxaUiXLyvgBwP3e0HqfpXpWlaxcT+K/G0UdtDHbW2xZpJTt5Y8YzXnIsLW6/ag+&#10;J1heT3kcIntpomRiFcnnqODWkHfcvZaG/wCE9K8SzJrdzqcYihh1ByJN3Dpn5cD6VBq4i/4Wnosl&#10;lZeZHzlduAWFdTrGqR28DWRXETJGkKA/eA45Nc88eprq1rJFBG4ZRs2jJXNMWjQ/VbjUr7So7PUd&#10;YaOIxYEMJ2njpkisnw1a22lePLu5k8cajb2puEBW6JKnnjlql1eC7tta8P8AnR34uLqFmhYqSMjt&#10;WLrV+l54Z0nTtX1K7jZbkZWC3O9wPu9BmgFoereL7XRtQn0qdLK2mMlooFwOj+gPqK88s/Cep3fi&#10;DxXAXs7aO3iVpo5HABB6Yb3rZdvFFxo/wJsNG8NyNBY8XjXD7CU7HJx0FW/Eur6NYyG2vNF1ydnu&#10;7bcbTcd3POSvp70k2lYfKmcJJ4f0O218wSXGpTltUhVoEzjbu7EVN42XQdN+Knhmx0bRNUjk+zWx&#10;eBJyS7N+tei6lf6RLr/hJdFtiyTpahZHi+ZfUHPPFcv4rh8O6Z+2D4Pv9R1OeFLnSYWSYpuXcvXA&#10;p3uVCKTZRi1XU9L+P3wkvLjTZIXaWKKZWfLOjnv34r61mnWXQtOlTlZbVWBx618o+OE8FXXhLU9Y&#10;tvGd9d3IvrZoVMZXO09FXvn2r2LwJ4y0XVNAttPutAm02e3s4UhFwcedxyeehzWM431Rd0tGdw2P&#10;l5696hYtiTEQzkcZq/dwE3cQjk+QAGlSCQwzMls7bR8xrK13ZFnMX6QJqek3ErHLDaBn19qr6fpM&#10;7eK9VYWrLCY9+9hgAnpXp9va+GD4bsZ7vwOl20BZkcuQFP0rntUv0lMBt1hgtsHeijBGOldUbxSR&#10;hKLOSvXW2066muNXELwuV+U5yDxS6NpXhJtTt72LUzcTzXClZJHyAx5HB96bcWC6jBNDHpzSmU4b&#10;950x0qZvDh0eT4ah/iUpe61AOLRBnYEOTzV7GY/XoNatvH93cX/2WR4oU8vgY2npXFTJ4in+IWnS&#10;yX9z9nlvI1+yxMcFc88CvWNXFjq3jLWGeO+MSQW4IQH+Ee1YzxfZvGzXVp4XneNLXy0TBbBIx0o2&#10;Al1XRtBj1DSJdOsyrraKSoGfm71ycj3xv9YVJbhrnzFHzHpXb6NLqJ8RauJrUwbIWd2lHQHnvXHz&#10;SRyfE7VZ4LxPK+1MN4xzg88UrgjndR0iK61WfzNUaSQKpmUHv6V2nhTU10/SfEME3gXCx2u232jA&#10;II5qC5a3/s3W5bHRLqSZ5FDSbTwfp3rZ0x4/+EenW/0FzP8AZSQ7RkbjjgUlqxmHFFDNdaq8XnRQ&#10;TzOzqScjvxSvGv2TTUS7Ukuw29SfrTriy8Vx+F9SvksLrfJMUtoVjOI88AkYo0/T9V0zwnc3N7p0&#10;93fyncq54Td6D2q+pIsyw22k4OiyOxlU7A3Wt+zOiSratJpXlJ5QJXvVO0YyQQ+d4fkEpY43fw5q&#10;18kbyCWxhBRxtAb7wNNCJZb3wxLql3bjwWxMUf7osc49aNNudAnl8Q250RoTEf4x94+1MWC0PiE3&#10;EE9oreRyrEUotVcySrNZmXzCSdwUcetMC99nlWyDiEIqvxg5qrZv42uPEWu2lv4TsRbJCC13K4UD&#10;861bVbX7Cr3Hj/RV55tRIp3Y96zdS1nwzbW2vxz+J4MTIv7uGTBGPcUm7FKJpyNHYfD7VpLpLa4l&#10;jVmUK46j3ryLWtc1PVfCVwsH7NNvMn2tQ9296FMYB6j6VFf+JtIlu9g+0CxXIcsT834muT1HU5rm&#10;HSrTRPDV3b2rTYkumYgSf/WFTLUqKsTXc3id9V8H29uZPJtY8kJ03ehx6V6DNJLJ8JdOfUzDE+Nr&#10;c446DNcva2mp2mjM0Gt2k7NCDJuI+ZqfLLrepeH57S98H6daxL8z3P2schfQZrKSKSZ21vHYR+Bt&#10;OitliZEsWIct3I4571jaI0lvHdrdayFluZpPkYcAdq5xpIZ/DEltbeMpbeCIjdcA8qU9u+aRL5rr&#10;T7Ddb3DTW52CZV++B3x71Frhc66WC3bwv4oH2WGQNA+7CYJ/GuE8Hf2hB4o1m2j1BvsTXEhMbDAX&#10;J7V0smo60nh60ht/BXiGYshB22zHn6is2y8OfFS5ujNB4O8RKGmyI0tmHWlyNg2o3NG785X8Ti3l&#10;lIVg2AfzrlYpIru/8WNJo6/JAArPx069a9Q074d/H25uAV8Oi1gcDfJODn8q7LTvgx4yaSU3vxDs&#10;YzIPmCLgGlGVmQpo+X4Z5QI7e28MIwF6Q03nbdnNdBdQy3GnWKyXR3rGu6Xfkn0FfU2n/ALSjc75&#10;fjjKAHyyIuPw611+n/CP4b2+vAT6nr1+UX5lWTav6U51orqT7Q+NIrezj0i3W7nGUH7org1Nc3BP&#10;gTUrK10TX5EkddyxQMc49xmvu6LwZ8EINw/4VZvlRuI5snp/vV2ml6Z4YXw9cmy+FPhW2VF5b7Mh&#10;wPc1k8VETmj8yUsviPd+D9b06y+DPjKVJ41HyWrqBxjk9K9c+Hfh7456f8ONHs2/Z41QwwTOR5ku&#10;0Ybr14r7qsUR7ifZpeiIiv8AeWJVqS6uIVvRFLrdtBEcfMq5I/Ks5Y1dEHNdHx3rvwx+KviCTQ9/&#10;ww0WwjjmLCWW6GUJ69KltPgJfC2iF98W9KCIATHbkf1Jr69SXSVlhjb4nTSwFgWZQQQKsPN4GF1K&#10;LfQdUkHknLvcNhmx15NZyx0nogldo+Z9M+CPgBvOB8ZagWQfP/k8V01l8KPgfDqVvE3gXUb6QSDL&#10;Synr9BXqKXiRTXC+RGuZj0btVaTUxBr2n3FsYhJuOcrkVk8TJ7EKJHb+EfAtlDZQ2vwO8P8AKDaj&#10;RD9Sa0xY6bbqY/8AhU3haBwOAIkbH481FLr2qtdxtNAjsV4ZRj+VZsmozSXko8x2JPBz0qJVZPqN&#10;x8zu9NsrFxbvJ440CyIGfLFuCf0IpNWuNKj0jURF44ku5U+6BGVxXBK90lysn2mdjnlcmpJJJjKz&#10;7FUH1FDrsaiizDPObiElZsGYZVmPSptRu1jntWjG1Qg4DVkuXaEn7Y2c9uKrPEDGhe5cg9M1jdvq&#10;BsR6irhlNoOF4JNNe8PlkhlBB4rHRVD/AHF61YWKNllOduPejUehbkurtrcF9UmclhgA4IqOWeZr&#10;aVfNdeBuDHOfxNVP3fmgeeARSfKbmNWPU9qGwsLPcXDW9oEi4Vhu561L56s0JaIgiPgA0skaCFcR&#10;8n0qJgnlIPL7daVgImuJ/Ob91Jjdx7VYZ2OnAiR8lfmyartjbL+7HK0m4/Z1UwmmBUIl85/kIHOT&#10;mpoGaOKfAZtzU4kEgFMc0qGIXC5wADzxSQEjB2DK02Mr+VVWhOyQ5PT86sTvJ5sTpCpToRTAz4Bx&#10;nI9adguVQGEaAxtw1a1ttBX5gMJVeJWeUZAHFWQu1gc98UWA4v4yxRv+wT8QWIBCwjP1r4F8Irqz&#10;WN5apppZEus7wOxr9DfiVF5/7CXxrgEUhZdM8zA64HNfCPg6+RLa+SK2iEi3mGYjrW2HmrtHRTue&#10;kabHrEen+JN+hEQ2/h+aQFv7wXINfJjfFb4mR61rscupaRPGurTJHm3UYUHAH4Cvspb538K67CSp&#10;8zwnecY6fIfzr80LkRjWfECtuB/t2cA4/wBrmvSoU1K9xVW0j06++I/xSmuo/wDio9MgUtkFLdf5&#10;nNNT4jfE4RMrfFe3IC8f6GvP6V5flhKVE7PEB19aNsG+RhDxxgHtXUqEbbHOqjR6YfiR8VwRs8dQ&#10;geotl/wph+Inxi2Z/wCFnOv0gT/4mvOcAq2CBx0phOFRsMOeaaoR7D9qeiN8Q/i7KCj/ABZvGBXv&#10;CvH/AI7WbN4z+JsqsX+J2s4z1AA/pXG7/mkby1BOB0pHabyI13JgHhcU1RiuiBVTqD4o+IDSNu+K&#10;mvAFcFt//wBas641nxPKzo/xE8RyKzgkiZhn8qxQhO8ktnHanLuEDfMA2flGOtP2S7AqrNN73VE8&#10;kL468TA7eQLp/wDGoTqOv5c/8Jt4nOMf8vb/AONUiF2AmE5PWlEbkFhGScij2S7B7WRbS8vWM/m+&#10;JPEeSvDG5bioTc6id2fEOtEDOD57UpiJjw0S5xwajMTb0y4AFP2a7Euo2SRXuqRyM0fiTVg2O8hO&#10;fzpv2q4ad2lk1GUlucyEZoCIrKNuQc5pdp3EDZjsafJHsL2j7jftAC3AS3v1LDH+tNNVpzKMNeDI&#10;4Ac80/y18+I7hndVpsfKdijgZxRyLsHtGVlZxLGPKvFLHjMhOTQIb37XJu0u5clc4DYqfcFmhJhG&#10;ccn0q2tzJ5CbQM7SMn+Ki1gc2ygsWpCEHeyDd8o9cVbSK6kiH+kSKe61E9zcGIKbbO0k49Kltbrb&#10;KWMLbypCnsKVl2FzPuWktPkmaSQlsjvUskNuYdv2yFOmMJ0/GqsUk5m1XdqCsNwIU9qje4HmsrW5&#10;BA6+tHKuwXfc0FjtVa3DsznHDDgGrG2z+zOpij5Ix71hiZmaE7geTgGpfOYCctZsVKcHPSjkQczN&#10;Ytpgfa+CNoCAdabGtsL6Xy4m27f4qwI9hvbVheux3nLEcGtVXOyXdMMFeCBjFLkGmaEkmzSS5hJK&#10;S/KFbmus0fULr+zLENpSsVGT83JH/wBavPvOTe6rGWAXLEnrWpo9zIdSYC2ldZ0YIScAEVMoCbPc&#10;9G1wC60pk0FyYnyj44Ujrn1rvk1DWLy8uJJJrcQyRDKq2Bx7V4Bpeo3UCvbNbRnN3g8ep9a9VtRP&#10;HpIxIQrWwIAfOM1jOHNuNSsz0C2fSW0m6ZvF0AeLOEJ61DHqEr3MgFzOFU4A9a8ySEHVCw1S9G+f&#10;O3JruLCO7aR/3KZKKB9K5pwsaRnffQ6eHUII2iZdNuHO8cBzz611KX2nXFpaRxwXBAAJG7kHvzXI&#10;29jd/alIRhgccZ611Oi6fdDWJQLAYdh+8P68Vlf5ikup3/hzUL7y9YVdPgEIiCjegJY/WrkkSyXs&#10;rSLa5MuQFQCq4UQvbouwME+6KmjlUyMPJ+fPBJ6VDd2UadnLcWuoXUi2cezC4OcEV3fhafSpfiRq&#10;UscaI93p+yYdiRXktzeW66papPesB5o3Fecium0vVtDh8VeH/syIVEi5JOCM1O2wW6nhXxBtWs/2&#10;ufieYk2qNSEqp/eDdcVw86XU+ts8N3OgUfMP517P8bLaGP4z/DDU42LLqGilWHbKmvOYTbLBcu0k&#10;ESgAn3odSybO2DvFeZ88X/2dP2kfEEE8KlZHi8oEdSeua6HVtCSGSzuLS5EUo2s6qaytbt0k/bDs&#10;5xLi3kmRlfbwNvX861/FOoQxSQSJqDneyqFH8WK9OjUbijnqRs3Yv6bbazf6/pq+XvWFF3nZW1No&#10;CXPx2+F2kzsqWt4JC4HDYTkjPbNN8CX16rarNFNpqL5CllmcKT6AA9av6Jeanqv7dXhAyRrGbOwu&#10;dwQ8KO3510RSuZX1JfEXgq2074m+CINH8Z6laWuo6LeGaOacyLG0anpnpuqr8LLPRx4e+Jo1O7vU&#10;iTXJPKXcQsm1jlhXe+JYXk+LHw3glvJyk8twiHcRsx7+9c74tguNO+B/xL+z2DCVbEiDylyQD1PG&#10;a0Vnp1EpGd4j8U6PYfEfwLqFvp+qyQ2EU6W0UaMVuNwwwLD0r0n4U+LvhprMXxS05vBMej3V1ZSN&#10;9mu5MJcvgnK54zXO/DWHRNV/ZC8N20lrpkl1DJMsweNS4Zuh5Ga8o8faDe6Zf6OxuL2Ax35a3uIA&#10;UaNhyvIoavp1Cx7tJFe2p1BZNNugF1FxGNhOBmsXWIpUsk1G60ffawX8G5SccE+lY3hPXvi7L8Jt&#10;OlufA2l61ClmyrOr/vgAPl3DqT+Fek6RanVPgVqo1XRJ7aSYyCSBsjZ/d61LWmokiXxDHZXnwx0m&#10;4sraw8mHSEkRkx8pAzyPavKvB2ralrPxqtbea90ye2sp3SWZoxuyOABXU6ToniOx1KaIeOFfTktp&#10;kkDt/CwwBj2rzrwXaJpP7Y+upHqMjwDXGL7eVcSNkdOMilCNx7I7r4s+IvDll4FsdMSx33a3aC1C&#10;P80fPJP1rynUWVfAOkalc2caf6Go3v1fI9K7r4q+F7o/HbSNZttJnvIJJ4ftVuT/AKoZ+8PbFeOf&#10;E3WIH1bw1plvchoYrKMlFGPmx0P0pNaoqOiOQ1Z2km2xXW1JeWK+lVLK3VAGaTkDinW6hdKt97Hd&#10;/D7VMzr56AOAdvTHBqlETlcugwBGYx/7pB6UGUqC324YK/KMVnSS7LZl24BPBqITDEYbGccH0o5R&#10;ORroImtblmmVDjv3pIEBtr1n1GLC/dG7rWM8p5je4JLA4IqmsR82Jn1S4EZf7oJ5pcouY6BJMzTg&#10;EdcAZpGchjiLkH1qnbm3+2uELBQvy571RuJpf+EhQbiAD1HSjkBs0JXjM6Ah844qkW/fRKJ5jg9C&#10;TjmlleYr8qDleD3FUMzlrwNdoQpG0DqadiTbU4Y52Z2dQelMaQmCMiUZVjnI61i7rlblD5jYxyKk&#10;EkjSuGcD3pWA11J8pcsDn0pm8+dMCj8dBWYZpx5SrZDIP3s1Os8kkbLsj3AgZBp8oyQyfvmxIcE+&#10;nShXcNP8nOe9MufNS28uOxDvgHr1qoJJTIvmQyqdvTb0ppCRdMjeUcy5y3I9Kd5hMkYHHy8+9Z6/&#10;NcZy3B9etTO2VlHmbCEwposIV9gkklMhA39OtNZs7cEdRxTLSG42XIa+U/N8wI61IVxLLnHBpDsB&#10;lkzENkGQDnKgU6Ir9pXcj98Go8DzGJAqRncQ8bOemKBIjuILRrZy0s/zTDJHGK0rdEW0uv3qfLAo&#10;HPWs5ZAVnEjoqjHWn3DKNOt3Qvtbgkd6dwJSEE7hZh15HrQNnntgLyBxmqaBtgC5JYZ561YG0BgY&#10;fm+tFwLa7hH/AAdKbvJnbIRcL1qrucXDbrhtrDj61DJb3Zlif7Y3Q5xRcLmkhjaYLlRkctnrTDBG&#10;pvVjmVQeTmq1sgSS03pKfn5rRn8o3YYIBhPWgLlVC5jhy4O1sVajZTcMDLgYquMDHyjrTjs2bu46&#10;Uh3NCCTT4Zpz/ZkblxgEmoz9nNyWaEKGY5UDist0Uyqdz5LDj0rQ3SGyiVlUjZjOKA3Mwx2Mev3r&#10;Q3LKSck7uM112harCtvqUdyXOE+XI5xXKyWqvdWq+SFVSW3bua09OiU6jO7xI6lwD26UIE7HdwR6&#10;fcIskGpxqhb94SuMDvW74ck0zS/iBqcl5qFudMvoVRZMghG75HvXnV9qVvbWjxQ6Sw3sAFVsBc9T&#10;XY6ZY6Vf/DieOXUZEKxqyMW+6xqpPQZ7XeWVqfCcbadHp5tgA6OjjBDc1zyW9wdTQm8gYKBwEyR+&#10;NcVox1y2W40+bxTdm3WdfKAJxj6ivSorO5t7ixntfEEc8UtrloG+8CKi47WNLSZdRjvbiSz0+EGG&#10;IiQMnr3rae41mPTbEvcRyLJMTlRyprDsG1WeG/kjjEPDecoHJxVuz1G1hnsEutDnkU3WN5J459KL&#10;AmbEEeoXWolmijlSJkJHAIFekRaLZ3OkK6XyLGLYF0d+VA64rkkfRH8SSNbXq26TLGZAzYAxWhfT&#10;28Xifw0ieIpRG42sY24ft2pWCW51Vhc6/b+DdYt9P8BDUdNjYrK0kuNmeuM9awRpVpNqoubPxDe6&#10;feId8flSfKSOSpArHtvFeq6Z4/8AiLpv/CB/bLGfT1MTeZtMRxzx3qhoGtJceL9TKaRqC/6WwUoC&#10;2wZ746UC6He6fqeoaj4w0KwudW0lXiuwkrMAGUjoc9ea73WdKms20/d4lul3Qho3ZjiXFfNPiGy1&#10;+28d+INRhttVSN7+EiaNiMMTwcfWvV4tX8WaxZ/BnTbyRmmsoALm5I2+crfdH1AppiuV9cW9vPGH&#10;gC4aFSlpqO5gDw5HQmu1vdN0XU9H8Hy3nhhZPs5VoXJyUIqPXfCmvG70lbDxCscZhXzFxuJJpYNT&#10;h0ayl0u7HnTwRqZm7gHnpVgjstCu9BbxHHaPII5fKVY9w4bHbNeW+LPBepn9qzxR4pt/iRb6WLGG&#10;JpLssGBQdVK+49q9Bsbbw9qB0HVNP1+NcK++IjBDCuG+LV4tv8HfCVmst15mr+KYknZZDwinofqa&#10;loFKx498SrLStZvPAepWV7czSJBOrSGEqZCOp+hrhvBct1p/iQK0oWJbwh0Zuue9e767Y67B8PfD&#10;8VtLpwk/4R9BFuUAKzLx+dfPFnB4jtvi9omn6x4GhS5v7a7aKdLoEFgPl49zSjtY0buvQ+kL8Wk/&#10;hfwzuijeNojvcEcA9K+a/iPoT3nivQGtpEmis9bt3lkUBjGAc16h4F1W2XQrnRte1NrbUBcXKxib&#10;hJEyQuGPHSnrbrZ3WuQR6RBIryys5Mm4En7vNK1nuJSa1sZF9PJdfFf9lhbO4kd7LwZdJKzIVwdm&#10;Kh8AW0+o33xZtb3UJXmtNUmNsT6FjkVi+BIvG2oftW+L5rzUIRb6Fp848iKPAbzeFyR7Vf0q41rS&#10;/wBofxdLb+GXuLVtUP23yz80QLZXgVTkmLudHZ6TLbfGDwVcrdxMbZblRZO/LM3AJ+lcWdJ8RL+0&#10;R4qF5YalGt1fmXdksuCcge1aPjI603irxv4hstU1ONla2dLcKcALyRj3716LoWvwaj8LNGv30m0S&#10;We0RJYyMtE6+/bNCFeyMG00jVv8AhJNXiOpwBLmJRHuHBA9qwJvAtrZ/Eu/1iz8Rm4uV0yaN9PfA&#10;QlxjK+laniC91mPxbo0i6kwC3CfIp4AzUniLW7ex8PwXkpuRNcGGOJACQWbjrScSoyZx/gCDxL4c&#10;8T+NTfeEInF9qTu0atvEQJyMEV64+s6wLTUbhIGjQR5UljXm0F9dH4gadp7XDNcXFkJMAb9gYZ5P&#10;aq9/4s0LSvGKabr1ldC2AJW8QcHPbHtSfvC9mjmvijrWoXXwV8TW0sFwVutWgZZGfn92cnAP0rb+&#10;HMGny/A/Ub+5SCSW4QIoJwdqDAya83+Kt9o+q/Dvw1ceH5Vltre4LMVbBI78V57oHjTWLbRb+xay&#10;Z4/MjVY1OPY4rOTstDVVLOzPsp7L4fD4b6FqEnhPRVvrS6ItpfJXjJ5B9az9LvbS18deJrw6Syfa&#10;bVP3hPHy9wP8Kb4c1DTNR+Bs1r/wjF4/lWyMzMpARsZHPerVhbw3Wt6Yt60VvDBaSBTgYcY6U7hH&#10;Uil1zwhqEvitZVjub37QiW7FuHHf6YrnNU0axW9X7LBBDKbb94gwVcmrC6V4Uh1jVJLTQ3TF4xLb&#10;upz1FZ41OJ/iVb2JhkQvZu6Ozfe2DOM0JXBIxJ2u7LwVcR4SK4W74Vf4gevFdV4ev7W91LwdpF1B&#10;HbfbLaQRSEY3MByPx7Vz5m0u71u6nleSNo5nRPMGFyDgdazLi+hXxBoqXEBW4gvRJDJCOfl5GCOl&#10;OxCPQtYvtT8NeBfFFonhO9uLb7Vu3I+CsefnYevFc7Z31sNb8Ja/pOt3cllJpkvkspICsww4ZfXP&#10;rXoBvtN1z4L6g95p0EbppzxxSMRy2MDP1Ncj4H0+2sfhp4istQt7dZG1WVorcEFNpPBHYZqEu5cm&#10;uhm+G30RZvivd3NxBie/Ejyyvgrzk9am0/VvE58beLrjT/GUY0j7IUfjcJBjBwe2Kbq2jaDqDalY&#10;R2MHmzWMzxR29x1Cg5B2mtLS/DdxafskeDL6zdljS7ukutNkzvbaSM5NW0rE3OI1TWrm8+Gms6NF&#10;YypYQ3Msslw3Lq+cjaevWrfw71Dxlf8Awp+JllcfG24tEtLpFs/MtOHC9MOetb623hmb9lX4lXcG&#10;hx29ypIdAcshxyMe9T+FdS8NXP7P/wAKtMtvDd69xbXcv2vdbGNlyepbHzZp3svMTehha6uqah8P&#10;fFiah4qtpr3T7qA28ohC+YgPIz3yK8e12fRLjWQlhps0MggiW5RBgZXqT616h8R7x01jTE062McN&#10;vZ7ZT0LsfX6V5DHeaTa2Gom8hhWaWYbJAPWqS2dw0t5hJCxt5ECxNttxkZxWfHLBBDcNJJuUHJGc&#10;YAroRDbS2cE0M6vviLZ34BrlL62+0tqcRspIiJQCc9arpci5J9p0S6tJLmGJSQ20gnlTVWGBxfTy&#10;m6sAW4XOMgVVnsrezjsVt533OnzgHIrJlsLh9f0+Y63cujffTeQOKADW7W1i02/lgktzMZBkpjPP&#10;XFP0D+ygiR3NsskxwUDtjBNQ3ltdLPGUsWZfMUnL54FZstsJvGUBTWDH+7XAA5BHala4jt9QtyYb&#10;sLYWwKKrLtHDCswfYJNHvGnvhH5QGwD1rJvLzWksrZRdMQnDg9WH1qh5kc8UsZtJFyA33uhFADLq&#10;5WTVIVaJxsBAI7jtVyJkfT7RVWEeXcje3cCstw/muGEYOMKfpUtnCTLdjy5Tz+8OeKOgXPQ7h9Mb&#10;w1AILC22/ZFzICCVNcVBbXCeKLiUXfzKxP0zVoqY9N/dJIMH7pbNSqC0NvIqYJwHYnrSC4ySe7ea&#10;RPKcEOM8/eqnOjjVNsl8vllQdtaMqOLi2yUJUDDqeuafb2sEutyefLhhHlaEBkRGz/4SJ0AZWRPl&#10;IHWtRjD/AGbIyoSQ2MmqcoCazdL9mT5XPzY5xUbPMScKuM9jVCJ4pDHdOxt92EOT6UsbGVJpEQkK&#10;TvB61NtX+w7gOgVjFlRjk0mgNb/btVFxb/IcgZNKwEEVxIPOjj2hSxyCc1HsAurxzv38d+KW7gtY&#10;fEuoiG+LI8mVOa04EtDYRg3Cl3YAg9qAMpHkGqRqtxt3HoabNF/xPWMkgYYBBzV/VbK4iutKmS3h&#10;IQDzMN+VVdqyNcOXKt5Xr6UwBIbWVpiWdVC9QelWZ4dLtdD0OR7lgslzhVC/rmjSFWT+2FKHAPWr&#10;t1biXTBDNHlQTtPcUhoRjFBf2shG6B4VK4FObUNJke6Qo4WNOeOhNQ2LhdO1K1mtTLHEP3cnp7VT&#10;aGB3u1TSly/XnpilYC+piNq5WfcC3BNTJJIljq3PyC3OCRznFU7ZNtvEjuuN/BrXSO0WF3lvbdjg&#10;ALuGPxpMEclp11qh1UrJE+GlbqMZFbJkQXRH2YYEgwM81pSDSEs7zddWgcAFGXFZ6QxXEiOsgXB5&#10;fd1/CgZdtbCS41DUpo7Wby0ClwX6V0GmXGuWeuyz2OnIyKuJYnOePUVkWN59mF7bvv2vgGQCt+0a&#10;0M0OzXV/eP09a05tBdT0a2vL/UfDnh9E0txJIzbgOMY9a2LKfWLSfVEXSkLoowG71yWjarY2XxH8&#10;LwzaptinkwSUwFP1966HxFqE48fwPY2sksLQASbVPQ9TTjqQmbuiX+vX3ijXGu7KD/R7iMRIg9T6&#10;10HiOxlZjbyWFzC1zaAxhWI57c1zOhPNDpOsyW8bSCS8ibBHKnPINeh6zf30um2l1No1uog0tSHU&#10;52YFXzculgve5zHhm41m31S00/VJtQCxudm4Hle3Nd7f6x4bspNLW8F69vdxOkbxKSUAHJOKxdJ1&#10;LTbv4b6TNczac8j3jKj4AJAPQmmeIfDvxC1DWvBraZ4b0qLT47JzLM0gYkHsF96xb5n2LaPY/C2o&#10;6G3waNlpGrWksQlLIVcbkycnIHpUlvrPhZvEGs6TdaVpN3dqimNZJwgc9xu7HNeH+GNF8WWHiXUJ&#10;LPSZhLtfzIvNwG9Tisi/0fWJvEvjid9P1OG4M+8ESEYYc5B+tOxSV3ZdT2m+jsbX4k2F2vgq0sd8&#10;i+fbLcBgcdOe9bXiD+ydR8JaSIrKFJjPHgh84wa85TRp7v8AZk0C/n+Jd6l5YSlZhuLGX+6DUPg3&#10;VdMm8ex6Td3skMwYG3cnhsf1p2Jbs7M77XNK0bR9O+HGrS6Ney3E8GCqxFs4HWrtnq8Fz4Y1G5i+&#10;GWpTu1i6BHQrkkcce1aN/rur2fxC8GR6lqGn3+jiQJGjwAmLt1r0OSTTTo+qT2miaasf2VGjZYwF&#10;wam+mo7ny7onibVtH+JQsrzw41qBqMjSj+Fw5yMH1Fe0a7rup3fwrtTp2qWsvmWjAiWLcNpHIOa8&#10;q+JaaNNE+dEY3E0+I5EX5l29T9K5DwpqPiCx1rTI38StcaVkeZCyZ+T+IBu1ErXvYuLO/wBFEzfB&#10;z4lWc1jaxrFdb4fLYYYn7wwK4+4up18LaiPsKQ2luCJpQ2Sv/wCutbxZqHhGCfwzeeH/ABe5tL+B&#10;zNaO2ZI5F6jB5xXmfhK7n1Hxh+1DDcXl6ls1jGBGyn5WxwcH3rJvV9inFLY6/S49IuvBurC3sLbb&#10;I2FdyM4PXIPrXP6tpl7b+G5rOz1yKC1juQxGf4m64FZ/hLTfEqapcxz6+kJXVXwu/wC8gPy8fSun&#10;1CK1k+ITx3GoXQDBAyKeMik9BRTZhbtQSw8Mwy6tYSsICUzGC2e1a3haNrjxL4nln8OIl1byqFkZ&#10;eMHOOKbd2FtD8S/CsyanvSIcJnPWluNY1CPx74rs7LwrF9qmsdy46YUZzmh+RSIfiFptgdW+FV0m&#10;tOt0viS2WRUPLKzc/Sus8Rahdw/GvwnpWnyRRwJ4Wts7ZQuZGXvj1Ncd8PpJNS8Z/E9dVsJXubfU&#10;UEZfPyjPYH0rvofCEFx8UvH99Ld3SxRrA0EvmHPHJGKUmktRxVy/4d1nxdY+PDY6vpOm20JjckNc&#10;K25T0INTeJtesIbWX7N4p02RpLj5UWYZFcD4v0DUtQ8RaJ/Zmh63eThSjDzmUIB3LE4rJbwHY2fg&#10;2KbVri6a8eT5YkvCRH7detJxVrg7o+xB1+7S9N304pO3TtTed+dx61iUTJJi0cZXnIORVdERbhyI&#10;TnPrTjt8yX5RzinnG1SCc96ADs3IpoHU7zml4KtnNINwbHl8Y60wFy27gcd6AfnJ3UgGYmOe9MKy&#10;bLj5j8uOaYEjE+WOhpyhgg+YdKYqsYRlhnA61Ic/Lj0oAb/ExA+tKCOeBx707s3FMJXznPldunrQ&#10;gHn7x+WmjHzfKcmjPyP9elHy4zk5zQA8k5Tn1pmTlR5J5NH8a/WnHO80ALk8/JzTsMUbG3FMBHcj&#10;OKXPMg3HmgQn/LTOBnHWlAGFyaFAwMU1g+0nymJz0oGBxvb3oGcAAH2pdrbYg0eMjselKM9hk+9A&#10;gydudnb1pgyWVgvHenkDDknvTedo2r36UAPbd5ZAwDSDi2IMnJNHY8UnG8ZNADgUwTjBxyTQOTu2&#10;nA9+tNIBlXg4B6U8YBJ5+goAaec/uuM8UYODxT+CFG8Y5pADk/MKADB5OPrSDt8tLk88dKAcgfLg&#10;96AGnPy0gztb5hk9Kl7daBglvpQA3HCjAz3o2r02DnvSg9ee9OyvPAoAQAjaB0pRjI96TLZccdqA&#10;WyuBmgBxYZIEZIK00KfLiBP8VOXjdxSkPtc4HagBSBu6dulMONv3e/WnZbONtHc/pQA35d6jHJFJ&#10;gZACEjPJzQu7zHJHRqkKjyxwx5oATjf0Bx+lNyDIOaUj92RuGc9PSpEUCXBUdqAGkLgkH+HmogcF&#10;sCp51QZAj3E4zz0qIZ2/6kjihgICDESev8qaGjwRuOCetIwO8DHGeaUiP5wFzkcGgBzbNqYyalUD&#10;amSB8vemRIWl27u3FQa1qvg3SfCv2rWvGmjWduD1lkAZvoOtGoF4DI4UH8aYw+U5FeZyfF/9mqOQ&#10;oPi1AcdSEOP5V1/hrxZ8M9fW/OjeNtLn8oDo4DPn2PNPll2A2CANvaq5ZcuDnrwat3KFLmZcHGBi&#10;s8jMp+bikA4sfKX5TnNIOn3eaad3mDDcd6dk78bSaYCEnaSPSmgqbbOMEtSEPuJ9B0oAyDns3SkA&#10;7c37vBG4npUhJJ+8elQbR55Pt608HrxmgQ1mJAUlh159aRSDbr+/bHpS4O7PHtSbcKQWH4UxkqE/&#10;ZgCo68CozjDfu+/FKB8mNw4puBz84pAGWFymG4K8ilyPKYNKw680gAyD8x57ChuTJ8vGRTAYDm0T&#10;fck7X+XjrVgPG3lDziAB0quwyq8cZpvyiY4oAnkJO0KwHrUYLd+1LhsP+554704DLcYHHOTQAB/3&#10;T8nPYU0MxRwX+lIu4vMBEeDxSorGVxsPAoAezObGPDndmkBbdCd/NIRKRIAMbabF5hL5jkGOvFAE&#10;rk+ZEOCR2qRGbzWDEABeKjCyHpDJ+VDJcbf+PZ+lAD3ceVGM9X5OKYxQSAENyvWkVZTC/wArjHbb&#10;UuJWtLdTbSsVb+7QAi7fs5IILZ9KUCQBj1OKcYbvzVAt5VwORin+Ve7CVt5Dj2NK4DU2nbkAcdTT&#10;y3yIKasFywBNvMPwNWo7e5KuP7LmPPDHNAyIfc4IpNvztgn8qttaX+2PFhkZ6ZpUgvg/zWMIHpuo&#10;1tcVmVcHaf1oABC9evStAQMXGX01PdpRT/Is9y7vFPhcYPe7QULUChjBAMZyTxgUuF+0opJxjvWk&#10;w0wFM+NfB3A73sf+NQu/hxTmT4m+Cc46fbY/8aLj5X1KoVftAABxmnFOM5BWnPqPgaOJt/xG8G8d&#10;cXsfP61m3Hib4WRK3mfFbwumAcgXCGgErl1oMBSWHPvTArm6dQRx2BrmLnx/8DLe3P2j41aMqjPC&#10;sCax2+Kn7OMZcj4ywk/7lFmCVz0XyyZceT35p08YQwjaPmH5V5c/xf8AgAA+zx/C+B2UVmXnxq+B&#10;MakNqUsm0AjGP8aahLsNRbPXjHLkH7ODx60hE23iCTGewrwOf4//AAKTKrZag/px/wDWrIuf2j/h&#10;SgkEXw+vZFxxz1/SrdKS6D5GfRsi3QK4tJW47Ughu/3Uj2b43etfKFx+054LjaUQ/s+30nuZcZ/S&#10;ucuv2nLBjL5X7M8oBz967qHGXYg+1ikZvIt+ANvOK8Q/aH1DSI/2JfiBapr+nNKLRFjXzRv5Izhe&#10;tfO1/wDtIXzaReJafs32KSNEwDS3jEA+uAK+W9e8R+J9c+J2v6jf65q7GW5DPD5rGMAdFA6YFTCn&#10;OUk2rIqryRWjuzPFrMdJWUabMzsMbmP3RjjiptPiA1bT2KPFLFfIw+bhgOvNK93qDxR+XbR7OhX0&#10;FV5jqBNtstWkz97HGK9CSurHNCTi7n6d/DXxX4Rk/Z/+HGnv4z0qO6k00CKLcCQw6/Q5ruJ31Zp5&#10;dtsrKRw2cdK/JnT59Zt9SkmtNZ1mN0ZWXExG1hzxXdN8Tfj4sMan4uamVEWACq/dH4Zrxp4FtvU9&#10;ujjKair6M/SCSLVDYuZLdVGeoJOaqx28nktzBtXJ+Z8AV8FeHfiT8aZ7i9jb4mzOikZR4uv410Vz&#10;4m+IV1GRc/EHVEAP8DlQfyojgnLqazxUEk07n2t9gtp7ZyJrLcM4IkHy1zN9o1ylnfyP4jUqDkdj&#10;xXx7J4h8aW0Ns8XxN1ptt9HuTeema+nIdYuZ/gd4Ymm1xZpJ9Nj3EHkHHORSq4V0km2ZRxEamxkQ&#10;296/ja4kZj5cUg2tn71fRjtaf8Ms+GZNjSb0AAB6EHFeD200K6FFL5oO1hkV6/p19Zf8M86i4uIW&#10;hibckRYZ3HrxWFVN7GtJGFa3syawVKbB8uc+ldborRy+PfMEilBt2f1rya4vHlvTJHZyr14xXY+G&#10;L6OH+z5pnG5p8MDxUOmy4z1PqvRIWGk38shkVGjGwHpUGrStJpyQRNkBGJx1q/aXUU3wFs549nGm&#10;Epj1xWfokbH4fwXske6VorgEnt6VyOPN8jqpzS1PmjxssY8Q2L4jLKZBtzzmvn6407xDcfE6Sd9V&#10;vYozcHHJxgdgK9h8SRX8fxcu55r2R4v7Um3ox4wTxVSSfQZ7rToftVusgJKY4yauLVzSequcGbC4&#10;i16zlNpcMpwGYmuoRY47SxEchztyMDkGtJSp1F1mjiCLxuB4IrLuZJh4wi+y2MTxKw3ZPrVEx0B5&#10;pzHI1wjBY0bJA6iuKuPGOnW+tPbWXw/uLmZpTmTdgIa67U9V0q31XSoZriBZJlK+XjO7PX8qwIPD&#10;+gv41S6j1qJV3h/L2g7iecZqoky3L/hq+1a78Ua7d33hQ2qiAeW7N6V1C6jC0zMuvwP+9KgbhUE8&#10;enSaf9n/ALTjQBACqcHFYGoaNYnQrpIJzAC67ZjL60mlcaWpqa14itrOGzgudbgy8eVRCD+tcZqX&#10;iq+l8OMkFspjQ5UggHirN54O0u40W13/ABbshJlSWklXP0Ga2tN8FaCfC0mPFUUzbAGCSA5A+lJq&#10;yuCLfhK+/tbwrdG4vBHIi7cqeDir+t21pF4TuFid3kaBxvPbIqbS9J0bT4tX+zW5SJdpYljjI61n&#10;+Itf8Lx+H4xLcoGDYGO596lS12K5LrXQ8a0O7fRfGU8sunJK014+fmG4knj3rYEXjPVfi5Z3T+Fr&#10;5rSScBkZsjaT2FdLpOjeC9X8Qwzx64zyiQMwJ4X8K9I1AnTPD0AsUhuJDAEQAYOfpW7mreZgldnL&#10;P4X8NhruGHTbSFniAKkBsbuvJrqIND0fRPhSEs7Rp7ljugjUY+Y8kn1qjplj4rYWlxcxyF2l3FMd&#10;AfeuumMwt4TJcJvSP5c84qXNlJHkb+H/ABzf/EPTtS1C9uYYF4dFlJCA9OK0tT8Cafc6FrkkPjS+&#10;SZbQsg3HBbHQ16hZvE2ga7GbrLyqPveorIuJLiCzuWd5AohdnX+8AKI1GnddCJ02z5u03Q9atfGW&#10;jG98O3oSK/fMq/PgA8Hj1pnjC8EnizQ7VIHWJ7uMiQpjoa+j9D1LSZ/DMt2vh+BA0sibZRknBxXk&#10;HxAtFWR7yHR7ZmR2kVQAMd66FLnZly2R6PpSyT/DjwrEbUssOmKATn0pjRzoJEe301VBP7ySYL/O&#10;vi3Vvit8RY7FLLT44Lbyy0bylMs30FeYan4g+JGo6g/234i+Mn3kkhJ2C/kpxXp0XaKueDWS5mfo&#10;JqeveCtPtvM1L4u+DYI1U5jW4R2P4DJryjWfjD8MLS7nXTPA/iDVZA+A+BGn68/kK+M/s1y95J51&#10;/qZbt5hJ3fiatRQyDchsoxhuflra3bYw5bs+gtW+OHjaS1ePTvhB4ZsSVwruzSMPwwBXm+ofEX42&#10;XW/zviVqSK38MKBQB+Fcb5A8wlYCOnWpSjBWBgGccZqyti/L4i8W3Dwi81vxVN8uMi6cA/hWjo2u&#10;eI49antofEmtqkgJ/ezsyr+B4rnIxIJUwqZANS6cly/jaBI7eVjg7tooWo3J6HSahqHid7t2n8YX&#10;7LHKWKBsA46YxX1H4JuJL/8AZ++GVzNeMTLpkqkt1BTivk7URcRfbhLHz5TDaeo4r6i+F32Yfsae&#10;DVYEypNN5ftk0q2jQ73XmMvYHbV7ctMrIJ3A9eKP3YSNcNx0NWL4ONZkJOFXoM+tUQy+cSJYsnPG&#10;4VFjMuhl8pRuycUuZDHJwuMVVJQJCfPhBwf4hUTzRLbHN7CCDyQw6UrC0JQzl5MgnFSfN+7ypBOc&#10;ZrMa8tjLH5U8xO8ZREzn8q6nStG8d6tfQR6d8MPFkzFcBvszqo/E8U5KyBGMxuFWQ/ZtzA8D1qLz&#10;J3hmCwOz7hhUXOPbivoDw/8AB/4h3EdqdZ8XaLptuGyyK+6Qr3Fe0aP4M+GOjaQzweG4b24ji/1l&#10;yAwLevNJ2SKUT490bwz8RNVlj+w/CDX5EXrLKpRPrk16xoXwbvpri0fW/ijpVhuYE21uwZ8ehJ4H&#10;5V9E2mrr9k1ONbGygKn5UhTAx6cV55qGo3MPxbjklmvdt1cKqRlzgY+vSnGTK5Cdfh98CNI0yGSX&#10;wxcXsqxHMlxLu6Drirui6j4DTUI4tO+EPhxEUsI5DAuTipdeYNp0Cu5BeJdpJ4INcHN51vdloo2R&#10;I0BLKPWk03qxcvKz12DWL59Vu0ZkSMx4jRPlFOtbyVdVuFaWTBZs5NcjpyXk/hbQ7r7R91z5hHr7&#10;1qgyZV+SQeRTZWh09rM66rIcjBf866y1fd5mVzwMV5tFLKszHyTgEV2+lS77aQ+aM7RUsC5fFgF/&#10;dHOaiSSM6Rgrzt60twWadszEqBwKrgbbKQCPq3SmldCuc3qMrLdEBGyelYU15MsX+qJw3TNa+rti&#10;6b5QDsrkJXXzymMlRwc1nqWaaapMC4NodpGMZpr3V0bmwBumCkk8VifIVbLc7qlLDfact94d62Ub&#10;6g2jyr483bH9lnxRG6DJu4dp+hr42gubI6PpoSIk+SoLE+1fXvx3UP8Ast+I3A/1c8G76ZFfGcf2&#10;AWWkiP7zW43D3xWj+ExkzXWYEMN2PXmnu22JT57tx1qnEqmMkxkcjvU8gX7ORnsKVhXJI5GcsMEA&#10;OMc12On3AjtU3QBiVALY6Vwayxx7T9mJG4V2emmA6UHZgwcDA9KEgNiW5Uahp4Yj5nGOK37d2+1F&#10;UQFdo3HNcuywNh8g7T8orUtrmLCNHBIhjX5mJ+9QlYTOjmt4TZuxcEHGOeabDwY0V22Ad+tQRyrL&#10;ZW4Er55y3Y1djCqFO4bqpszKQkvZfFdrbopVS35118Ud1C0CGylZsAbhzjNZMaxLeWkyuivu5AFd&#10;RZ3kixXsfkWjyGHqSM1Nx2Kd1FMIJYxeuS0O7aK3PD0l/wD8I1bhrExoLkh1I9DxWLF9sBuZZtu4&#10;SHaPrV1J9RS50hTcDZJJyoHUVSGzrb+S4kvtOSO6gUnbvIPaq+pRS21hBILN5A7KNynNYmow3KRW&#10;zR38uJADjPf61o2t9ef8I5YwNpZkEZ53HOc0WIuX9OmuVuShgBV0GQV9az9R+wQajqckk4ygysf1&#10;p9zqbxxxIdJ+YqMbRzms6Wyub25h8+9KBx82eOO1MBtle2N3o+uI9i6yg5iP94VlOkMl7HC9wqBc&#10;5OetatpFZweJby1SGN/LUKGBHJNZ8tn9m8WaiZUkJd8gA5xmmkmUdRpTyHwfe2KbtvmDcSOcfWoL&#10;6O5ga0hSeJkYD5fT1pmjyTvqGoxLIYlERLNt5OOlU55CdVVZZ5iROQr8881K3EzQghPlM6rgomSP&#10;WqUsznUbYG0fd54AqzZi/l17UY4JF8qKEGQk1qWdj5viKwlNzHJHGWL446dqadhMHuGjtpUKMGaB&#10;c5FWLX+y20STzJZHJzjI6VkSXc114/1sHRfJjgfbGndsd604XT7TZIbJQoYk4HWhisXordpNIZLS&#10;Y/KpLN6VWgsEaV521Y7kfDgH862kuLFNP1lomji3RKoUHrWOZUS2ugiuS7ZIB5NDGS6hbWL/AA78&#10;cNFvcpp5Ix196/PHXEWb4z/GGP54lTWU2ZHK8jNfopZLMLLVXS4WSJrJxLGR0r4A8XyW1v8AtSfH&#10;l008GOTVl2KBxnvQo6MaWpYtfth0/wAu21NnCwruIHSnS7s24lEm88HnrTrG+sbPwbJKtqDLMc4x&#10;0qO3n+3TLKls2Yn+YY65rM0uPe4NvYNtuSQecUyW+nuNNijRJU3cE9MitG4sbaW1iQOqyFMgE+lV&#10;rZdsdxFPpK7451Cuvde9MQy20q9f7PNAzgLKu/8Aeda6W8TT4I7Af2UTJ5Iy27ODTNUgvU0G3OmS&#10;uEktgXOTkGuSs7vVDeTR3MzyOsmM4oA6lxpr6XNnUUEmzIBPSqFppej3Njqkr+I3LqTwvtVyw02w&#10;utaHna7JArJgBRyDTLi1u9KufEMNsklwzOMA/wAQPegEVrHS9MkupHjlYmPcpDPz9cV0+mWktlYT&#10;lfEYCyltqnkj2xXLw2erWqXmpNJIP3e5oE56+1a2kma+vbG7Sa8DKWzBICB7nmhgmOuEuzc3YksH&#10;MRViuP4jXH21nrg8apMt4gJuuI+yiui1HVCPGdxZx6nb5zjZxwajSZ4rfW5bmG5SWOEsNqk5X1zS&#10;SKuXtblhk8NiC4hTKQjfNtwBXnMxlFvcFFVo1+6c13djqejat4F8UQxmOQR/ecjBJriWjgSW5WK7&#10;D5kI25zjFGgGb/xNhHaPHaCXdJ9z0q5sthfpLc2kyyGDCgg4Bq/aXAtzeO1qrOqfKtY8+papd3+p&#10;iXSLeNEb5BjrTAxbt7s315CI5mImHAHQGtO1kuIHij8icBkG7PaodPv9PTxgFu7cFpJ1VQB6e9dP&#10;rMTedJPHaQeWYAVxzmmJalBJbf7WMW5UK459alvwks1oEcMwQbeelZcDSSsp2hCZMbfWuge3t7eT&#10;RzIS8si5O1ulIaOcvLrxFBYJCk6/MMFc9qjWS5XQNFgNq7TSeKLQ/IuScuPTmugW3tpvEshls2yc&#10;bMtU1tHeWHxb8LTxRW9xjWYB5bLu2hmAzj2pPYEew+KZLSX4g+DrWTw7dStD4ftApVScHbzmm65Y&#10;LD4N0u7t/h9YzCK1OQQN6ZHJGeabr2panY/tFafNDp9mYW0OM3HmAHfuHbPTFZc2vavceIFNv4dl&#10;METsJsnhyenHTisVc6dGYOhXelRp4znn8IFhJavt3cbGA44+tXNJl1O68K2rNaeTJHeSjzsYLKTw&#10;B+FW5rW7e6LzaXbKjurMoIGK1kvtI+0WFqdItFZAoUhwBTcrE7EX2+7stIs4niDMXOC0nJ9677w/&#10;cXtxozNJCTH5e4M3YDk815TrNjLP8SNKB1UiGNkOEfIx9a9n0h7V/D1raQLEAunlZCOwx3rOWu4R&#10;u0edeLr7RtVg0a3sfE9whTVgsiLH97acHmo9X1K6j8GxWkbz+VHBEiRKvLt0A/Opob/w5pnxM1qK&#10;H4UR6mx1DBZXAEWTya7O5PhJo5L1dEs1SMo5RiMKevf0pbal6GTGdRX4X+DEurNoLpo1zFgjYp7k&#10;/SsPUV8L/wDCRXVsmvQsz2g3EJ1JHIpfGHiGG7tNBisNXgcmIrI6gDbjoM1ytohtlt7mWBbiVj1L&#10;dKcVdA2dHp9rpMA0y1t9cRC0zHJOT154rFvbWBfivJjxXfr5gHmBScHHtWBqgv18YWeoWckqMxAK&#10;54H4VftpNVfxDFK8kTM0fzOR0qmmTcvajcLZ+KNEuINXhfyj+83DnnpXWw6laagfCTXOjW/mI+Vb&#10;p5grgodHuL74oad5+ozLaRBnkIzgkcgV12n29uNU1qV7T93DGwhzwAB3pAee/E681MyePLC0Qx28&#10;slt5qj7u0D1rq/BOoS2XwXt4rPSbfP2WMCRcfMSOc49KmhsLPVtG+LKy2a+T/Y07+ceuUUkYP4V5&#10;j4EPiGLw+oTUw8Mup3UaIx6bSRmrSuh3PapdS19LaIQ2aksMygNnJNdJp8zy+HVgnSIyywHA9643&#10;TNM8TRaZLdsgNuH3Orv976V0VjNY/b47qWWOBkiOE3Zz+FQ4i6nMXHh3UbjxbqCSX10IpbgGRIgV&#10;3bfu5IqLVrZ7HxJoGRsdsLzyxC9OTXZWuv28uu6t5UsOY1YAkd656+mtdSu7ctua5t7sn5BkHmmr&#10;juQavZCe+8By8MZIz5uf+Wfoa1LGNLW8utojkYQjDk5GewrmdYvLwXlnbwygStGFKA88e1T2o1SG&#10;yt/tV5Nl1yc9qoDuWnmuofDi3em6TvhnJQZBKiq102hW2veI72DR7a41D7EohjeAFQwFcZNaXP26&#10;G/tfFd424jMbkgHFaH9p6lJpWqCLSYvtkMIUfKP3hPTmlYasTW0/im80XWpLnwui3EkxCiHKcfh6&#10;UWdrqSeJ9Ct7jV7OKHyJWmklhD9ugJq1psniSy0fSJNVu4RNcFyUQZCg9Kui5jZpC2nCQBywA64q&#10;XKw7Gjo58MxWGr3K2ieZBM48xkxkZ5IrzubUdH8Vftb/AA405/DUK2mixXTK7kZun64wewr0GR7W&#10;98KXUaWgiGQgKL/OneHfCXhjSvFj6z9qaS8j06ULlsKC47ihOzuTfQ4fxXo2rTv4furazsbePTde&#10;jVLeNRgLu/iA65960/Fujy3XiL4UvYpHFPJoebmaAbQrquV6epq8n2211rxjNdeIpnh1LWo/OABZ&#10;Uy3y4HbFXNVtvF8fxK0yxsVjliltIpI7lztCqev5UubbQZztn468W6NoNna638N5L6ZZmSNjJtO0&#10;dCT3z+Nej6L8QtHvPCOqvP4PuNM8soMFw+8HrjHNcN4tg0cWMzXuu6RLdJbAKQyk5HXjNcPpqW8U&#10;FpKumhle9VjnkHac0lSTd0WptaHvUfjrw4/irT9Mh1oss9k5gUx4ZyBzkYyMe9U7bV/CKXWpxaj4&#10;tgi8yRyCxwB/+quBOmw3nxUm1yz0vSIbr+zEjy8iosfGDtU8ZPtXnPiLRNXk+JWr/b/EV4YEGY1T&#10;qxPWrirbkSfMfTOm+IfhzZaXrtxaeNrS5aTKx4YdR1qkPE/hyZZ3n0+SRo4JGhZn5Hc4r5+0zSLS&#10;Pw9D5XhqWIfaR8zS8jnritlNN1efVvEsS3Zhjj04CCdec5HPHtV1E4PUlJSPZdF8W3b+GJprA20c&#10;c126/NGDkA4PJFZWteO7jSo/Ot9KiuJxOhkVY9wIJ5PpxXkejw3unQ6fps/xeae3a4lZYhBh1JOe&#10;o5rflstXl8P3x0/RNKus5EkdxKqEj2LdafzBRR69oni/R9a8S6YZfDNsY3s18+UHZk45BFS61c+E&#10;NMv5rqL4ZPexD/VxLNtCepJrwKyh8bQXCrH8K5IW+2LuZJhg8+1eg65pfiZvCVhO/wAQdKjim00G&#10;aw8xSVIHHzZ71LkrozZIPiHdjxJZx2/7OiKrXarFskyuTwMmuz+IGt61a/C34XzDQ9GW4uIvNu4o&#10;nVjHgZXkVwWif8IwnwotYr7xPbW12Ll/kEYYnHTnNVZYrOa8wkPi26QSDGIXcP6USnZ6FLU29I8W&#10;fFi+8N3EyX1ksEUR+UwjOFHYVRXx9F5tz/aN/q3nJHIqubRtpbkDtjiuh0m08Ri3uWh+EXikAw4W&#10;NbZwG9OK0o/AHxt1Jbh1+DJigkJ2/aIgmM/Wl7RBeO1zz3Q/FPiuePVx/ZsUytelhesu3aueAF+l&#10;S69feLI2h1GG9maLYAYCv3z7V6xpnwW+KPkxrc+PfCdjH5mSqtuI/AV3ifCadtP0uK6/aUtmEQAQ&#10;LaDA/WpdaC6g5JK58xWt9q09tBdfv7dyP3kLSYIqfVzrE/h+0dPF18tsf9bHFMVZj+BzX13Y/Bv4&#10;fJBDNqPxH166JYZMbBFP4Cu+0v4a/BmBA0Xwzu7rC5zNIWB/CsfrUU9yPaJ7I/O+0hs1t7zZD4uM&#10;hUBAC78/rVyDQNbu7u3aPT/HFw7N/qlsnx+dfpRaab4XtrnybH9nnweAjAfNAgP611sdjqCaRPL/&#10;AMK88GWiiLPyqgI/KpWNTvoNztsfmYPhx8VL06dGnwi11LdSCFK7fzrvtO+Enxdm06zt30zRNNtl&#10;QD95Jgj34r7ee7uxYkjxBZh/MICKuKoXLXb6PcSyeIJX2j5lViKiWOeyBSkfMum/BPWlcrcftA2s&#10;fAyI0LfrXXWvwa8BRpKNR+J3ie8JAzsban5CvX4LuyGkwsTM4Sb5o95y341p3eo2kul2Mdr4bSBV&#10;h+ZS24k/Wsni5OxPPI8xtfhb8EreyjDaNfmE/wAKEksa7PS/BnwntrG4OnfDbSUZQOZ4QSR/wKrM&#10;er6pbRjyYbUMucb0DD8q2bDW4LzwV4xa4SJrrYoiEabc/lUyxDEt9S1ZWViljcpY/CHwjKyL829I&#10;xg+uTVcHU18UWcElj4fty0wBRFXC/iK5hLm/EFxmS5X5+0hGaz7ie5k1TSx9muwRKPn3msZ1m+/3&#10;lNI9R1p9QsY9ET+39PYzQEp5bZBA9cdKwFvbSS0uCwYyAjPzEVzk2FkXJu2zGPvSE/lnpVY/dmby&#10;23EdjUOT8wsjppZ7Y2KCCB1bd848ympqksMc2yzt8on3j1Jrk4vNSaT/AEiUlm71bSPcLwuSTs45&#10;o5ibGjLfPdQ3EryW3mq/8MYFKupahH4dvYEYGOQjeoHLVj2uUXUcoSA/501Zd17Htgbbv5yKm9yr&#10;WNoTXD6PFtuXQgHKg/4VkXAumE+64bjHBOa0go2EorBdvIzUSrEzTAng9CT3oEZMW8LJ+7JywH0r&#10;akQjSLBftC/c5I4rDfz1vriMR4HnDBzXQyQRHw2pOoHcIgQM0wMh4d1zGW8wn1zTPKP2tkMWMkYN&#10;XE/1XzLyOtPXZ5xbf0U1NhjMLkgoSqpycU2OCMXBZYzgtkZpI5Ljz75l2lC2MEVYVu+e/IpgSkZi&#10;UmIA4qQxsdNGXGBTGINu5zxxTZjeLpYZXLR9x6UCKzGNJYvnTk9KjuXAtLYoBnPIqqUc3JZi/tUr&#10;KdvOOBS2GReYxCkRjPpUqvN5hBdsYpuIxtIPen78HJgzzii4WGuMFm2kHHWogJT5ZAP3q0n2fYoD&#10;9nH3ePeqYfbcLiVB83SgBWN15qcOOBinjeGIIGTSvKxlXAXgVGXHm0xE20YXBFVpAfOPPAWl3OZv&#10;vYGaJAcNiQdKBlbcfs0uVXO7gelPBU8Y6jnIqAg/aguR96rPlt9qQj+7UoYpIERABxjpUeU8sZRh&#10;zTzyG+tGE2gknPpTETxMm4Db24OasjBfG4YyKpBEKJicg5zVyJFaeIeeByM0wGa1CJ/gr8XoDtIb&#10;wjcA5/3K/NPQWWHxjq6lpBv12ZQAvUhsV+nzIreD/i8FVdv/AAiNwFH/AAA1+dmgWkR1fxY4VTKn&#10;ie6CKRn+M5rSgtTopTsmd7p8lq0NzE8pMzaHMIxjsRzX56eJYGg+LPxEgKkGPxXcj82Jr9H9F08i&#10;38QXDuWaOzYcjGM+lfn58RUCftM/F1QR/wAjE3b1ANephWuZ27Cqv3Tj4jLsPTGKsADaOAeaiix5&#10;a/vVJz0q0Mc8joM16BxjccGk25AG8AkHtTwQdg3d6l4D43DOOKqwiHywbWNgiA8+Z7elQ+XKyRbX&#10;QgE5Jq0cbpv3nQfnUQAzw5+9yM0rAR4IQ/Jk+lBB4yoNTYGW603HJp2Ajw24dKeGYQvhR1HfpTW+&#10;63BpM8MQBkHmlYCRmO5c9T0Apu753BXrjHNI2Qudw4HIApoUlt209eKLAOO7eTgBcUAf6P8AfUMT&#10;xzTW83IxGDk880zZJ/aKNuOMdR2pAWAG+UbF/PpQRncM55pCJdsBFuWKseM9RTxtyrA8+lADCOV4&#10;OAOpp4yIn/p2pSFJb5OARxSnG9sIecUAR4YgEqOTSY+RxhSufSnusnlyMOQOq0qpKQhMRwaABRH1&#10;KsM+ho+UtnOeDzU6pIcbYSSCOKkeJlkbMY5XtTApqis8QCsGJODU7hVtY0eN8E1eSOMWQBlDOeUO&#10;MbasqsRsEdoUJCkc/wANJsZlxR/vrXbEFQ5wfU1YnTNrErA5WUZxU6J/oq/vDy/C1IyENC3lBiWH&#10;y5pDMe8QxxpJHEy5C7vetGzluXu9IVLOOGNU6gdTWlPFayacyOqfKqkYqlbhE8QWiIp2YwD60Jgd&#10;ZFFJJYHAAJkX5+/Fe0+GrBv+ETsZ5tUldTb/AOrzk5HSvI7MJ9mi+Y4yMfWvZPC1yI/C10x3Fo0O&#10;e+Rj0rCV7Mi13obKWcMsalbCNZDNwnoK27ZEhuYojbqXwMEHpXKf2orSXJggkXls/WpdKvpm1IrL&#10;5pbzDtc1wyTaOmOh6Pb3TLek/uzsiPzH/Ct7Tb4ubcCLanmn5gcEn6VyFvBJIkjC8JcLlwDV+2hk&#10;W5smW5fKTdB0Nc6dgT1segpKwu7p2djIVHU9qa75fmYKCeSKglttQPhuznNrIC6jp1FMgt7yZZAL&#10;eb5QPlOeaEhsx724RLy7Cq8hJG0kZq3pNo8+o2sji8icnPyg8+ldLZ6bbtqVv5umRLt/havUNJsN&#10;OVdMYxWpQsNu1RQ3Ye+h5D8XLDUP+GavhDdHzWay1YqWPXa2a8BuJQNOsAY9wYJxu619rfFiwjP7&#10;J/igRNE0caK3X7tfGNvZwTaBp8pTcY5CAm7GD61CV7ux0U+iPIvG817F410VrW0Bbyl+QDlqj03y&#10;NQ1rw5Dd2CxSocpuPU1qfEaO+tF8LXkOkGQozK3tnpXMWUtx/wAI5od9JbSB1kyxHGM16uGd4oxr&#10;Jp2Os8W+FNWuNC0u7sLi5klgQZhhlK7sdOnWt34Im/H7TOppqUDwXg0plaKU4ZgBwa6Lw1fPJ4bu&#10;3S4V2aBSuT0qrfwq/iRdUttRa11W2mBWRBgSqOoNbqxPKz13xbb2uLVy22WLUi8TAc9ecV57qHiG&#10;7tvGfgeKPwD9tivblYCk3SUMcNjPpXd2t8L/AOBWo3/2GGe7sYAsyAjOSOc1yT3Ph660n4ZX11oC&#10;oNMv5JVYDbt5y2fpVRVmQ0kZd5DL4Z+OE01prAs7C8vbWSWM4KxbzyPp2r3H4g6NoOs/A+VrafTJ&#10;UuPDqSJPGQ2yTbkHI9TXmOtwad4p8V/Bu4s7jSm0ZwUu7kTAO2w/dKdRWkI9S0D4oWem2E2pTaVq&#10;UKiGCZywhI4OG96b6dwt5nifhjVPEXhrxKObmSW41NYfsDsSjnOAQO1e8nW/iM/iu7srr4A22brS&#10;Q0EsU2AhYcFh7V5N8V4tPsvit8BJlFmsr6wjyqHGQN3cZyK+gruO5ltvAmr6brUEkJ0GFZzEd+1s&#10;DrjpQ2mwvqeT6S+tvqXxV0q/1ueW/tZGkmAYgyRnptH+z0rktF1PTB8Xdet47G+VjeqIXmiIMjKe&#10;Rk+hp/j6+vNG/aO+FHiG20vWLydlljvLaJGIdD/ewO3vXoPh+/8Ah/4n1HQ3V10/UYG3+S1uFbPU&#10;inDyE5NfM9f0RIdTtrG3k0cLMbZVcMMhhXw/8YtEXT/21vG1uujmNHtopY1I7H0r7z8NTaZbeNbB&#10;YbyB5YZ0UxtwxAPOa8B/assrGT49fAq+tJbXz7jw26zRrjIwe/8ALmo50notzWknqt7nyFLIyQRI&#10;pQjfxzzQCJI5WBbIAwMVp/2RjUVk+3yrls7evJ61K+n6mvmfZ4nYbeVKYq4yRk0c9K0puDG1kQoH&#10;JqJHtWlVEuGzznd2rrYNK1M2tuzxKoyQQRknNK3hyI3UbSeIGh3H5SUxVXQjlAsRljHlhioPJNKB&#10;Mbe4H2ZwEPccCupm8M3CSwx/8JZEokYbcVrLp7WulX0N3YRvEQgMo64pBY88xdZhZLxMgHcBTgsv&#10;2WV2tQzE8qK6HVNNeMahJZaRM8OxSDu/Om6faBtMuJDq0QYJhkbqPwoEjCC3RhEmdoCfd9KxzKE1&#10;C7/dSgs2ckZrubiC3+yRBTwG+YjtWRNaKqysFLFuny9KVx2OfjkdrjIZlznJIqwzW6wwk3Cgl+Tn&#10;rVo2szLIix4OeMjFULuxO5EZ5PNUgjB60EjJXYXBYShmKY2A9Peq0CyQ6lNJJfltx5UelaENodsh&#10;ZJGbaMmjylS73eUDngqaEAG9jFyzIhwBxnrSNeyOikiHBzkECo5Io/tOVtc85wBWdcw3cmr2+NLl&#10;WNcElaEBqoz+Xb/KcGSpZXjVm3uvEeRVUMqwAG5+VUAyBUxigdLTBZyVPPpSAgsbpZNWuzllUZAz&#10;3rVxEQW81gWJwMVUW1tv7P1BYgRKp57cmrlotxH4ev1uCjuVPz9MDtQMjQKWlBXgngk+lOUQl5WI&#10;CBehzUKIo0u0YXm8GVtw6EUrlfs7hYTyw/CgRIYLeW2kU27sxcbXHFPW0uVbYNTDqEyQR92oFnuI&#10;0kXYNjDsOasx3DfZYiJdyjrQMiG4JckW5+VTUUDbllYsRl+hq9uHVHUDGdtVlEp1F82yhCDgj1os&#10;A8hTG5KqAF+8TUtu0L2Bxck8nOaIokYyCScMBnjP5U/OnxRhfs2JMnHPFAhhLecVypGKibeXBDHG&#10;fu1Ivm+RM5RMZz1phEhjRlVWDHkZ6UAEbKZnG0+5qT5cP8hJB4NU3Yo84KBRkEHrU0NxbSTPGXKy&#10;7Rjjg0wuWP8AlohEyHjlad5oHmgxw9M9aiK4+1DpnrUMVvBLeXjGZ92BgbqAuPhuIpLucrG4IOCC&#10;etXgSDGFZsk9PSqgjgjZdqKG3dKJZSrFg65wOnNJMDRgFnPe3yy224RqCx9MV0thcRvpt9HbBw+z&#10;aq5xn0rB06TTvslyWtAHZRk5+9VoxzRyNcxW8iASAgCkwT1PQdB/tddNliu7cq0VwCJGOdwJ9a7y&#10;C5i/4SW3dLtl22oDZPDfQV5t4a1u2fXZobvSi8XyZI716HfSaC17pb28YA8r5GXvVytbQuL0NB9a&#10;EFjqW2ZlLSjLKmaINV027jKqZC6sDvMRA469q525LloFWGMB2AJxwM1sgXX9naHYwWVgf3R+cAD7&#10;3vUP1GdtaQWt74T10W93ayl4BufzQrJj0FaOhxH7PPbyWsp8jJjmkPQj3NedQaPqcFzbMda1KPbe&#10;qSYyQME+3Wvc9StdPj+GXhJ4vEccolsUDuow24jvTFucw1pqdxrOo3Q0FpBb2zhivRgKPBWt+B7G&#10;T4yxzeKv7Nub51SDzLXeUZew+prttDM1roZt5LyJlMLMCBnqO5rnX07wfe+PrMSaLHbzSTP5Upi4&#10;yP8AGle4rnSm7tpvDdnG/iGzunWTco2Abx2OKv8A2nThodvcCFVkhi6px09a1dL0Twxb+EPET3Gn&#10;TmdbJvJkBJyAOTisvw7F4an0/wAQiXVt0RnkCqw6mriluBveE9d1y88RQONVYxxllZSc49Koavp8&#10;TfGzxHeXeogi4uEL7iMYHT9KkjtNM0jw94m1Kz3lGO6WPdngelZc19p+s+EWuI7a8jdDiRGyCafU&#10;DYuA631vb6VfpbrgH5GGGP4Vbn8M6je6BCdXYOhdHQs3KlehWuf0R9EMN3DHqMjTwyDKBs7fqa76&#10;O41SeLSYTqk3kQEfOQf596NhNtdDmdXt42Gg6Ve30kb3mh3D2DgH5/JHqPSvmg6dbXHi/wATzah4&#10;svIpm1kJY6kWJNoIzgjb/tV9E+OtTtrHxv8ABye+usR+bJBY3G3IQvwc+xrwP4hL/ZWu6jcJbvcQ&#10;G6jmJQ/Lh/m+gqJysvMcYs9O+weC9SsdEt7nw/Y3sllaJtnB2SSYH3tw55rl9YWzt18XiHRXgi/d&#10;LGXlLY7dTVzwjELqDwnqiajJDBdaWTsz97A6Vy/iczXur/EjSRfOmUWVJF6ps+bH49KzjdjZj+Db&#10;7WtJ/a7uVvIHi0/XdMaCWYjK7/4Dn1rbl0bXNA/a++GdxJ8UlurTW726NysyYQcnYDnj6VgaRPd+&#10;IPA2pW76HqmnSWWoJH9pnhIw0ZwHUn1PNb3xATXv+EM+BIa9vNdjsdMlTU2gXY7nH7tlx/d71raw&#10;Pc9H1iGZvEEiw6VaIj2TjIQFZM/pXz54duvEFl+0z430CTQbiaO9vmZATtVeeCv09q63wR4i1q41&#10;Lw5YXupa3thEscM0tuwZC3+rQk9cdM1x2sL4/j/bB8HWl7pcUWpQa+GR4wcSQs/Bz6YqWvwGlbQ7&#10;650zU2+IItX1NnELF5UPbHQZqn4yvtET4c+HYbiTTXZo5dqgqTGU6H2PpXZ+Kpza2cDw2okvp7RR&#10;sU8vtHzDPWvMrLQLHXLzxHNL4X1DRyb6LIklL+ZgjdgE8Zp2ugRY+GVtdD4d/EvWmuNNutQu1kWz&#10;iecGRYo+vy9RXFeLk8Nanr3webUPE11bW66jOs8og3bueVPpzWvJoeqaH+1p/auneE7q6sLHTlRr&#10;YXxCSbxhjtzivV9NXwVfaM/n/D3TNssrM8RAPlFjyKUdEU31PEW0jw55fiq10LRZZI/7GkYsW+Vg&#10;q8njjmvEvDVvot14n8bNPZJBJDfuqYOfmBI5FfRPxAuYfDd3YSaRosa2ZspUlgJyzGQYHPoK+bdL&#10;ZbfX76Vm3SXWqmRk9NxyapW7EztbzPtfwLPKv7N3h60b+z0ZI5yZdoBkHOM1Gl2G8L61HlDIly2P&#10;m+biuY8NrLcaB4b2XxWJUQqQ3TPUYrZudHuh461C4t9YAWK0zIgbIPHpWO929C4fDsdTZaNe6j4E&#10;N3b6rBEYrSTzIsctgVzWj6RDeWAlGhmSe31CRTP0aMg9PxrpfDWs6VY6VdmbxYIo5ZSskbKeo9Pr&#10;WzDrWmyw/EafS/BVlamzKY/eDbes/fg4GKTY0edeNNL1B/DXhm2ttFuxJHdr5kcEBy+ehLCuSfS9&#10;attahMvhq4lkNsmVK5ZRjmvT7/WPixZ6ZFfR+AdOeBLhXuPk35XrxVmLxz4eur7TZj8FoYLmWAK8&#10;ucqrDv8AnQmw0Zw8d1Y2/g/X/tOi6lBbuAyoUIyy81tQpDP4A+GWpr9oWC9s5wYHHIVeOvvWtr2s&#10;Wl3P4F0+fwlpkzXCTO7ogAjVRkZrqtBj0S98JeHdNd7WJ5EkXT4gACu3qMe9AI8Q8NWMFh8Z/Fup&#10;2NleCN9SULDJMX2Fj8xGema9W1i8v21SO086OKF7QO+OAc89K4m9t3039pbU9N8248udlM+FJELj&#10;ofbNdnf6XdywLdN4jiJ+zYWI8M+OgFJu4JWR5Lpt/qVp8dvH+lL8OJNSh1jasCq+BE443Y9utV38&#10;W61o3x20bQ9V8LaeixXqq14kAXcspwo99ver3hTVLGw/bPu31tXtPKsJhbfaI8BR/eBPWsvx1deA&#10;PE3xA0iKx8e2V1fWni2ExNHEAZEEmWG7uBVrfUlnR/EHStPiXTPtPic/8TTRpJbORUwoOMgZFfPN&#10;hbaKfCWvx6ndJJeHUmVIiR+6UHAIPvX2l8XU8JRfsc+B1ngh+1wtp8dgSQGJUYfB9K+JfFMenH4s&#10;aB9jsJd0tpCXVGzyAM/nThMmUdDtII/Di+CfssVtEkwjGwtLjB7fnXl11f63afFPW7a90ciJ5l2g&#10;dGUdw1dPqtnE3htHkvriFvKU/eKnI6VFcK158PtBneJHFtGVkdvvYHQ561pe6JSM64eS6v4Us9Hb&#10;Jgx1zj8awb6y1e3tmWfXXhcBiqjnNb+kXunW/iOGNZwGZuMjrVrX/Kk1B5XuEbKjye/1pAcjpkl0&#10;1lp292lb7QQA5xgZ5p+pJZxeLEaMgIiqWx2J61aWCFosNKEKLkMpxmqZm06SPV4pLd93lEb+4pXF&#10;Yzbye3n1Z1ibAYAZ/vU+3t5Y9RjjGlxlVwfNZ8daj09bJJ0QzKf9KO3PXrW3qllNJBa3FvFK3lw5&#10;ESvjNO4jD1ARR3t8ZdKlKnbsI6A1et0K6PDIuNjoNx9KrxS6lNoWoQXOllQBwzDmprdj/wAIzLbm&#10;ZlCng4pgSDBhyM9OPeo3J2qpcjLc4oJIs7cbv4sYqCTzFu4wI9xJHANFhiS3Oy4t0AYkkYNaFk//&#10;ABMi5nJYrUDQxvDcH7C3mKo6c1BF8l0N8zAnpmlYVy9dqDqKOVHzA9O9ZEqskmUdgxbP4Vpbb4yD&#10;NhKyA8uapXRKylVj3kkZHpTQMuxzb7BmMceQoAzUToPOtiLnDYzxWcVkzN+9ZTHitC2MYNqWW7Y4&#10;+QlDg+tFgHpBuLuJpcg9xULNMbiAfZmGxuRnGa6m0e0/svVIpPKQGLIbHeubkwz6oftgJEmBxjik&#10;BDe3xWxCtpkrhmUEF+lLG8XnQuLYruQZGc4pjxRPAoIJYY7UihlkdVHBxtLdqewjUt2livcx2ww/&#10;LYq1PcAE8clDuFVbRlRdVMssS7VXbk/f/wAKQPA9+7CFjn9aRVytZXX+m62rWmA33WIqvmY6ldsb&#10;pgd3at9Y9NeziJhEQVuoHWsu7RV1W3Mds5Tacn1ouIcufJXKs341Xngle2YJJMu5gWG/ripi0IsY&#10;TvcFn4wOlXI4CYo3/tKNuM5z0/CmBhz28sVgLiSCUDbgqWzmtDSyzaLI8ccuC/erV0bSTT/Ikkyp&#10;YHPTGKRWjTS51jdURYsAqODSAviW0MtvG4ALDk4zzXRW9rarpKTZ3EONhU9PwrgoruxXyfNmTeZM&#10;Lt5z/hXbabOF0qZUi3NtBGTkEGk9NAublhd6ZdeLha3OmoWikjMZxjdn3rv5JNQg1S4ih0GH/VoF&#10;JORg1xWn2+mCe1mbylmd+ST0Ir0GAwDSQbjVCwdhh8fdx0qk7EU9W2alldKIJLb+zLeKV0BkKHJY&#10;+wHSp7jVJrTwb40tbnQNQuEktCqtg/LkYFcr5TRfEvRb6011v3X+sjfkNxxxXpUGs6e/hbWBd+D7&#10;R2dBubYCW/8A1VMm3sacupy/hy2iP7M/xFE8VxbeTqkc1vICSwGckAD1rvPBfi6ZzrlpBa6qfLsQ&#10;ASpPQckjtWbYmzk8Nay0CqIpIvlVuAPwq98PLa6tfFnxhupLOyVJkVRkA7x3wO1JahezO5sL/TH1&#10;bQGt/Em66nuJRcJ/d55rsb/w+dQ+G/iaO18YWkE4sHeOXjO4DJBHvXkGj2dwPiZ8VLlLZo1nuM2z&#10;f3COpAroYdQ1qzs5JZk1WTzLgoZFBAbPtV2uJOz7FfwlBrcPgrxnDf2Z2jUyjKzZEmD1A96yNX8L&#10;h/EU+rad4qs7WS3vYXKFxuHPOB1r2O0060l8Joy3xkmuArDj7hPqK8g8SaLqMHx4t5W1/VBH5a/a&#10;Yw7Kkg7cdKcdRvc9hOn6be/C3w7Mdct55VtY9/zD72OeK6PT5NSg8G/ZmsGkg+zgIB1/P2ryzQIr&#10;4SeIHto79Y2t/lAYkcdeK9H8M63aXHhfxLbPYmO4t5MHf1H50uupSPK/F9xHpnxO+FFxf/ZxbX8k&#10;8UJdcgM3G0/XpXI6wNctNc020h/Z7ms7SdmeGaObzFk3c5JGcZ9K1PjfLDqHhfwAluAZNLvnk2Dk&#10;vnuB7VzfgLxvf6j48+Gvhu50Wc7tNkLX0q5LeUDgDPTFTODWpSTtc5o6Drw+P3gS8l8PajBvulDQ&#10;uD5ZBPUDpXa+G5fDtp+2R+0RpU7WazXul2kkSqowducj2r1S/m1G+8WeAo1sbBorTzVWZQMnHHP0&#10;rwfxvaw6H+1Z8KtbluYyt/qkcckpbO758foKjfQIu7fc6fX9Cvn+IA1a1uLqFYpRtgDkI4Xr3qWK&#10;40G6v4VhvLb7bNHtcEcoRXqHitIrjwJp1vb20nly2cLmaEEkA88Y9a8Y1Dw7q1pJcXtgZ/PMfyOw&#10;xz6HPrUJ30NU+osWnXUPxVhE2oySIEYjJOMmp57KeLxPNdCyk3hThtvJX0qz4Cg8Vz+OvGT69ask&#10;cdrmAsOM47HvWpJqU58cNay2MQHmyLbvt4b0qrE3PHv+Eog0/wCOFxPBoOoRxpcD7SY4iSQPvEiv&#10;a7DxFPd2dpqWl2a6hpdxCFldGw0Td8r7VzV3aeD9OTxJcXnijRBe3dvIPLeNTuDex9qh8BabdaZ8&#10;MvjTdRaxDJZ33iaB7CI8KMn58DpSSXUNGvMtan4i8UaP8XPAc7ataNo19qAjlt9gDAsf73UYqx43&#10;udO/tTVFi1OOYzW8MkBScNsDDJ6Gum8RaL4P1DRNIFzp33khztk498en4VwfjHTvBul2vh7+ztDn&#10;Ty7VQ8slwX6j3pLyJifWZBw3Azmm4G0ZXPtQAcKS5pSTuHNYGowjnpSg4V/3fpjml4y1HY+4oENJ&#10;Pmj5TxT13Ec5ppDAwAsM9qRmk82PkZ70xj8ZZBk4zSnOZwM4IGaXCFIx5g5U0An7NJ8wGD1pgNxz&#10;EB6U7PLfP+lNGdqk45o43PxQA4crwp60AHfJxS8bWG0Um4iUcigGRnPnkYH1p4UH/lqfypcA8lhT&#10;lxuXOAKQgUfNxihgfmy1ISdxHFJk8Z60wFAP92m4bIp5LfJkimMeSBnOaYC5PHzUoL7wRPx70nTB&#10;2AkDkZpBgqcr1PrSACXEkfyc7vWlcfvsiXoBUuAdwxjCjiozng4APtQAoB2U8Z3AgjpTFJMbkgfe&#10;pw3bVOSOaAF2t5LkuCQelRApvPzU9sbQd7dah/5bZ2cZ65oAeSCqgEdacMgEeWcdjTeNwHrTz/qk&#10;UsAO3NAC4/e8qOnXNP8A+XVjlSc8e1R9MA+lDf6psR9/WkAYYKny84oGdsmeuRRnAQEHO2kJJJ5p&#10;gPO4ImDzUfz8YIPNKCMpkjrUn8QagBq4+YeWQcUv8TcChvvjkdOlLzg8UAMwfMJwKfxsY7u1J/F1&#10;oJbP+roGOGMEgd6GZvJA8vq3NGMIetGSMgqcnpQIATuHBpeaBn5QY1zn1pGLCYOBlQwzQMeuMfWl&#10;LBXwScEelKphMzEM33eRTVUmUkxjr1JoADt+fGaByp5JGacdu48igKdo7ZNAiQgbOFPSmHPTYcAd&#10;avRRFiy+bEPl/iOBRI+gRIq3HjvwhE2ejXkYP86TY1qZjA7AcVD/AMt1+Q9fWrU194OAkH/C1PBA&#10;OP8An9j4/Ws59W8CRxDzPir4HOD1+2xgfzo1Hys0YC41uwxavgsMkV+d/wC0xqeszftkeKLFta1N&#10;LaPT4BBGxOzpyQDxmvpb4o/GDwB4f8F6kum+J9E1HUjARDbWkqsN3YuwyABX57+J/GeueIvG1nqG&#10;t3tm9xEZDD5UYXg/wk98e9a0Iycr20InomcHeh/t8IXzFfzOCT9+voL9nm7vIP2yvhGj6vKsbzyR&#10;zgSbU5B2k9Aea8AuJbeaeEYWNWckY5PFTabqusWOq3zWuszQO11G6yqfmDJypB6ivRdmmjJOzP2/&#10;v8utrIgiZWTGVOSMeorFdbnzDiBq+IvhF8bdOtLLxaPGHi3UDcNZxLFMkRZJ1XgZUA7WHr3r1i//&#10;AGivg1BbS/ZvC2t3pB4CptB+ucV50qM10NEz6D2XO/8A1BFSBLj/AJ92/Kvky4/ab8Fru8v9mK8k&#10;OO9zis5/2odL2Ns/ZLGPe8FJU5N6qxeh9hPDfAIRp0hU96cI32qAkwb+7ivjJ/2ouy/snWWO268/&#10;+tVKX9qC+IOz9ljRx9bw/wDxNP2UhXiup9tCM+c5NlN04GDUgs7woGTT5CPfIr4Rl/ab8RlTs/Zz&#10;0BT73bf/ABNYl7+0j8S5EcW/wo8OW52dfOZiP/HRVewfcXNHufoYtreiTH9mS57daeLW4CndpR3d&#10;sk1+Zk/7QXxxeOQJe6XH7qucfpWPN8c/j24BHxDRcntEOaaw77lJxa+I/Uv7JNkbraBRn+/TvsUI&#10;jfOraeOejSAYr8nbn4x/HuSRw/xcu1yvRYhWDefEj4zXCt53xm8TYI6I5UH8qfsH3D3P5j9f/It0&#10;KgeJvC+Cf4rtBj8zQE0jDiTxp4NTpz9tj/xr8XLrxR4/nceb8U/Grcdrtx/Ksx9W8VM5z8QvGp57&#10;30n+NOWHt1uC5e5+17yeG1KhvG/gtgD1+3x/41FJdeDV3H/hYvglOP8An+j/AMa/E86h4gIBbxl4&#10;vOT/AM/khqF7rViU3eJ/EpLHjN05qfYPuHPBH7WNqvgFM7/in4JP/b9Hx+tZdx4r+EUIcTfFbwmD&#10;/s3Sn+VfjG8l4JFD65rZyvH78moX+0eaM3GoNkcEyVpGkktTJ1V2P2In+IvwIgb978btA4/usD/I&#10;VnyfF39m+Hfu+MNmT/sx/wD1q/IQhwPmW8/77pM9MWtzn3b/AOtTVOI1VXVH60y/Gj9msSEj4lM5&#10;9oj/AIVlXPx3/Z/jWXZr17LgcBLduf0r8sAHz/x7nO3pkU3O5TtgAIbocc05Qi9l+JXt4fy/ifpf&#10;c/tGfCaN28nwDq0wB4+TBP6VzNz+034YE9z5P7L99Iu/hpLgKSK/PwKMHECAgDkgUkgkKRhpovoF&#10;FR7FEOtHsfd7/tO2olJi/ZLtun8d5/8AWNV3/ahuicD9lPRx/wBvh/8Aia+HEhBEGXU4/Wp/Js95&#10;/wCJe3Trmm6UOxHtWfaMv7TerMp2/s1aavP/AD9E/wDstZdx+0p4vZT5PwZ06L/tsT/SvkqOO28u&#10;MeQnB44qfy4cJ+4i46cVXJEarM+lJf2ivioz/uvCelpzwMf/AFqw7n4+ftAy3xWLxJYQAn5USAH8&#10;8ivDVSD5c20ftgU4RKGJCqDnrTUYroUqzR63P8bP2jDdlD8UCjbeggFUpPi9+0XLG+fixfHPpEBX&#10;mqxwedkqWY9yOlThOUIRcE9qenYFVkdXc/EL46XEcgm+JXiNs/3JCv8AKuen174hzSs0vxT8ahi3&#10;IF5Jx+tRhDvBC44qVYsh8wg5796TXkL2siF77xoYST8TfHD8dPtsn+NJanXZzP5vxE8aAiM8fbZP&#10;8avKmIoRtbmnxRxi7lYKQ23j0pKKuCnJ6EGnWmpXXiLQLZfHXi1pZtTWPm8cAZOB3r7R0X9m/wAT&#10;XXhTQbm5/ac12Dz9MjkMQdiV3DI5PWvkfQQU+LHgoZGX8UW53fRq/Zmznc/CT4Tss0mD4VgHBP8A&#10;dqqlSULOKX3E2bVrnyJb/swoCpk/as1Fvl53jP8AOt2x/Zu8ERXaG8+P+p3IDcpHEgz+OK+mvOk8&#10;1B5lweP75o82bP33/OpVWb3t9wJW6nkenfAz4A26RCTSL24bHJkdef0pfEHwa/Z+T4deMpYfhHD5&#10;ieF7l428wfKyrkGvXRLJ5qfvm61bvhu+FvxBJcnd4Pu8D/gFZyb3K5rH4SXkNv8A8Jz4ptPssYEH&#10;iG7SPgD5VYgDp6Vnm3Hlz/6DsxJhSCDWrr0ZHxj+IhWbDDxpeY56/OaiUfKfmPPWuiXS4nJvUy/K&#10;BJBZCoA+bAppgi3XZX5guOlar/Z1s70eU+NvXFUrWSAajCq20xJJAXHWoIY61itshiqH0zWhHHt+&#10;2BREFYcjFWIrK7eJfL0mdMvkEg1o2+mXjaugeaRUNm5f6gcVaVxoy7dI2zsB4kwPeuqtbC9kSEQ+&#10;G9Wl4AIjiJJ/KvbP2dvBfhnWvjr4St9V0xZ0kv5x5ZOAoUn881+qmieB/hBo8Omw2fwj8IK6xcb7&#10;dGb6knNRUnGGm7B3sfjNY+BfiHqFyv2L4OeODz2tnA/M4roV+D3xxllwn7PmrZAHzNNj+tftU/8A&#10;ZcWk3Xk+BvD8YW2b5khVcYHtXlcuq3ZvrkrDAv8ApDAALWEpt6jjFs/NDS/gz+0HErkfBKRdy/8A&#10;PYD+tbw+Df7Rbwxg/DAAL0Bm6V+iyanqm0f6ZVhNT1bn/T3I+prOMnF3NXTbPzri+B/7QMksPm/D&#10;ezKhgcG4H+NeuaP8JPjNH4f0+J7KxT5AGXz8gV9fLqWo4P8Ap8vTrk1YXUNRwpF3JyPU0pyczSje&#10;mfNlr8I/iT9niWTxVpqKfvL6V2Vh8J/EyaLLFJ8YbVEYDcgXIGPavZVvdQLZN/MR/vGp0ubrzUIu&#10;5xk92Nc7pK9zqjXl0PLrT4UXwmjZ/jxZ5A4AtRUet/DpLHwFrt//AMLKjuTbzxZhEezOTivaEnnF&#10;vHm5kz2wetc540kkPwa8REzS8zRE8+lHJ2HGcnLU19NtxD8AfCaRlju0lcL65Xmobdr+Pwc9ulu4&#10;QBuo6ZrY8P8AlzfBX4eAup/4lwqrqV3axXiQeUoJjOABya8eU+WTPWjHTQ+WPiVYXy6nprrcMqtc&#10;uJMdyeleIXV1ptpbapDdahNDeG1Y25x149a+j/iFOJb62QKuBKcZrxbVbHRrnTy1xZxSMluy5AGc&#10;npzThNX0LlGSjqeP6Pr2t3HiO6sJPEVzukviI3UZ4Br0DZ4hhm1CY6qwjFuMFurGrXhjRfBmn2jA&#10;LBNqUlyxUNyQCeB7Vq63Y6rPAiJA0DoR948YNbNxvcxXMtzktH0zWNQ8T6pcXuxlhZhBKSPlzW19&#10;mv7Mag8eozTMgO2IjrXSWGnXNv4TVW12PcYs/KeM1TiXUvPuzcWnCP8AKw/iFS2uhpHU81WXxq3j&#10;O9uP7MnijLc5PasPxBqfi+SPVxLHNBbQum1hJjzCa9pZowI99tEEZhxjtXO+MNM0eb4fOqRQqszL&#10;hxJggiqjZtWBux5LawajqdzpdtBDr0tySApjnYD9DXuOmW9z4b+HGkrdQ6vd3srAeSrsxGffnpVf&#10;wDbeHdO+zTSXluHS2+R2A61q3uueI9Q+KOowaZ8GpJobW7T7RfTnC4P93PX8KqqKk7mXqep65PqV&#10;jEmkTQwMFLpjB5rzDxfY3cvjXwTZR6iFNxIzSEjsO1fRl3BpLQ2LyzQGQxAuFTHI6iuc1XQdC1aT&#10;SriC9ktZ4ThGA9OvpWUOW+ppLmWxwNnY6tpngaOWzvma9lCrGic8+9d14Vi8ay3ynWLJDKF3Jnge&#10;1czqceq6Nf8AhmSTUb67ga/RZCkJYxjPWu0k8YeDR4x02EannFjHsd125JHI/CqlqyItpu51n2zX&#10;mubiAxxiNSRkCsbU762tdGvGurzgONrjr9KdLqdnJqOmxW2oWzeahJ2MCR+VJPplncWLm91G28t2&#10;HyswGcfWs7GlupzVhq2s33im2Wz8LypaxY8y4L9foK3Ndlvh4H1vdfpJILfCrjk1ZVNK03R9Wkge&#10;0SJbIlRuHzECvNdD1uO78bXkmp6iLaGS8cQK/RgD703Dm26Ck1oc1b+Jrq21KKxk0aaCM3gwxHDZ&#10;rd1+8tZvDMitqiBWsPvDnqKq+PLG2ub3Sm0zw688Zk+adExgnpXH/Y/EVto15Fe6XcBFjXY7Hsa6&#10;aVpNJHPLqeY3knwgt9clgvPA8E14shLtvAznueaF1z4NQ3EMSfDyyUlPlxhvzNeQ+N/L/wCF+ePB&#10;5zAC5jwf+AiuZDZhJSM7lPU9/wAa9aNBu12fN1mnJns+u654Ak8NaskHgK3V1AMTYAOa80a+LhnW&#10;wQKT0BrAaSYrslL4PQ46Vbi2myYCdcKOa6IU0jPm7FoXVybk/v1wTzxUvn5Gfte7PUYrMV4DI43E&#10;kCnhosqd4HXrV2RPMy0borNIPKPUDFegeF5ba2iurh7KOSWTGFxkivLpSm3P2hCfMGcV6d4bMR02&#10;yJCMSBnPbFQ9Bp3I9ZQz+IdRlmBjDR7gPwr6I+Flvrc37K+pm20G9naO/wAQqi56+leC64PNk1U7&#10;XBKqAce1fen7ND2a/sya9t06zaSLbsJXPJB5orSXL6GlKDbOFt/AnxZv/JZfh1PAjYzJPJgVvH4T&#10;alHp5nv/AIyaVaYiJdU5CgfWvqKC/wBVMDo6gYz90EDFcH41tmu/A17Ci3rymdTGBIRn1rmU7jlB&#10;rY8j8MfDf4fajfaqP+GhtZufIlxII4doH09a9Qsvhh8FoVXzJdavCCAQ8mATVfwpFNbSxRJpiQkW&#10;uGAHU/1rvbf7QodnOW839KtyEoJGINF+GGjalZPafBHw47Iy7GmUN1+ua9CtNWDabD9n0zSLVTGM&#10;LDCFx69K4vxBbxS6RNIskhbyQw56EVzWh6mzSyxGYB1k2kE9QKlaFJI9WurqZyAJro9OS5rKvZrh&#10;rFEYx4CYGO9OhYNayvlAvlDvWTNKvmy7t33+OaYWMSF54PEF0rKSXlGax/F8TnTYJo4wGimSRG9P&#10;WtC9dl1JmyPvjA61BrLtN4B1EEEFbM4Pc8VQzKu729u/hnassnmGK1XOOoIFXvD0kd54MHmwru2M&#10;r5HIIrlfCxnGmzxiRmSR3GT0rstHNnY32vNLLbLAYmeR2OFUDqSe3FNmcjFfWbzSfE1vZvp8n2W6&#10;1SNS5+6MnHFeq3aWos4ikcuDYo6nbwcivl3xd8U/AD+Jr6zh+CX9qW9rqimC4MwUSup5x7A9PWpp&#10;vj5D/ZFpC/7MZ4tkQYnB4AwKpxYLY97eW8VnG/AKnFdF4V/t+Vr9QiMFYknPIH0r4+uPi/PPcfu/&#10;gfdQZzkmYmvbvhF4vlvNe0WYsA8k5SVN3bPQjsaiomi0ro+g447hbmcuGJz0qbZK0ExVFGIzxWlO&#10;FPiG6dYCUntlZahiZRLMCmDzxRF3QrHmusfaFN4xtiSXIx6VyAWcPcu8bDefyr1fV4LdlDGJMkni&#10;uIuoiZ4wCoAz2qI72KRgqFCg7M59aQ7/ALVEQo+U1YdGDOuT96goUw2Bk/yrZaIiTPJfi4nnfsuf&#10;GbJOVsIyvtjFfB+mSMdHsC0fR2AYd6/Qj4mpE/7M3xl2Rgk+HHPA9BX5fWOqz2+jspvWJN/J8u3o&#10;K0WxDWh67E2LBQ1zFknKj1qR5ovKPB3YAGa8wTWlAifbM2Fzwa1bDX7C4uhHNG0fBwT3pWIudWzy&#10;q16zrB8rDHzDvXXaQ8baXKTMwbYNg7V5bdT6a0kCpdzuTNk8niu30OeRrWJWjUYQfMPQVUFcV00d&#10;vCR9nYEjJGR9K1rY2raXcJ9lJzjLDtXPQzwmdwG3HYQKv2Ez/apowejdSOtVYTdlY6SPKWMIjjBC&#10;tjb9fetB5GSxg/csxYflWZDMA7bmyhB4x6VowPE9sSIduGPWocRJklvcSNdtGbRskfezwK0raEJq&#10;U0v2+Yt/vGqa/ZBHEBhWduGxzVp2eJQ2CwGOPXNZyRaOohhlm0ScLcsCZlKg1sraOtzoSmVXdU5O&#10;elcvZS6mQf3kMaqoIwfWtsXcqwF2tHZxgKwbrVrUlm5cwxN9mT7TvCnLHP3a00jij0BGTSA2B6Vm&#10;WsZm0t1M4R5Y8gk9xUzzatB4VuEExZ/IdFULnrxVIkypZoX8TWLiS1zvxjggV001nIdCkma4kykY&#10;4UdAfpXiHhxdQT47+KbG5u7ncmqLIFduxOeM19A6veSReAdUhjsIQJoo1DHquOtPrYW55ldJd22v&#10;JPDE0qyXC7lzk5zXT3CTw6fJeP4fkaQwJgSDpn61ixywJrnh1RbNIouAZJCeM11fiS8STw7YOdRR&#10;UjhX5QvWjqO5h276gt60gsIl3R9B3Bqrqm8QaW0aH/WneNv3c1qQSRSeH9GlWQDEZzUttdWbjXN+&#10;lhkDAA7etGzC5h6e08MHigRu7NMiZPTjvWrZ3Eg2qt55eEJNRXfkZgaKyZQ7YAFFpBv1G4jFvIpC&#10;glj05pBc2NL/ALJkHiO5lu4lkWQDpjJoknshFfZcZ3Dbx61lXFs6SxKs42k/vFHcjpV+0jRoE82F&#10;WYOOfYU9xD/Lzao7W7gEDGTUtokX9rOzRNiOPk9uavXrRSaPHs2qV2jA7U3Pk6RHvhV97pn6U7Cu&#10;YkV7MvxC1m2TeIZLGQO+OCT0r4g8a208fx+8SQSXEfmprs/nAj7yk/Kc/SvveZNEufEKRwJFbMqx&#10;liSOTx3r4c+KyRx/twfEhBISGitxx9KzSs3qaxZixQRjTbUm8M0KKRkDpmtfS7jT7Wx1JV0OMl3+&#10;V/SqdrdWselQwJpwIYc57mkkU+eGVgB3GKQ7Gi8kJu7ibz3Y5HTjFSxmNr2zAlTzHXgE9arj7MdA&#10;AEA8wdTms1GYanZz4clJcAhv6UWFY6Oa7vLaw1JW3lyu2NMcZPSuTitPHK+IXLeCZZAWLs6dADyK&#10;6q4mdobSSXSw25AVyOuKs2et6zAjyHyETfgIw3bhSGjFRtZtQt3d6bPCPNA2t3xW1e373OmwzRSR&#10;O4gBHtitm/1HSdQ8Gypc+GY9xX5GTjFcTNbS7rOO2vZYUMmCcZyKAI7fXLv+0oUdHDCcZVx8px9a&#10;9AttT0260m+WKCxtpzZHhQBvIFcm9npamzt5WhZyilZcYx681cul8JWukArY3Et0ANhVyADTbA52&#10;003SW13XriW9l+1i+4Ut2zXfT6ro1v4Pt4pNAtMSac6h5ACX4561xsKQzaiZyPLkONqg1JqcfnnQ&#10;YrizLiGXCleODQkFiDRdO01PDXiCfT5ZolnuJSYwM7s9cfSuWto7eLxNrMRdmYyttOeua9qgl0/T&#10;vA2iLb+C0lc6e4SNuAdw5JNeMSosfi/WXexkQPelkbPTJ5FDBO5S3+Xr9/vlJYE4U96glSaTLD92&#10;CecVc1CKJ71HVj0GSBUTOP7NSP7ZGp24Wmh3GQQ6PHfWMk1ksg/iYjkGnTajDJeXEMNrLHEMD5ud&#10;1MgSckI8WR1zTZzZQWesyPp6udoCYo3AfaeQdcgX7Sdq85A4rWmP+kmSO4ZxtIwe1ZOlpO2j3s62&#10;DrHyee2aswyfJPl1HzfnQwRbglTzGJcl/MG2o7i41S08ceG72CzaVGv4lO4Z2kmq8kc+1jGuTtJ+&#10;lTLfyJpPh+FtI3yNdfLgZIOaTQHqGtx3MuqaPdX0cokOmxnYh4GRxUVrcmLTruNPD1ud0ikfNzj1&#10;Nadv/bUvhXwtJJoivG1pzuPTFczqFrdx3+rXUaSB9yjyy3AHtWfkaoseJNQEehWPkrMzSIASfWsT&#10;RtNur6G8Q6ncieaRQhHqfQ0+Qyzw2KXOmyRwrKpyB1z1r0Lww2jReKrjyZox5OmZjLD7px1o2Q73&#10;ZSW0Gk2ElhdPJPdfZGMchbJJPTNd14HsNXX4WeOJ7zUnSW9mYJnqidBiuUsrzQ38UeLJL68a4u21&#10;DMcjdlB7CvT7WaC48KQyRORGsWFA4GRWMnoaqOpxN1beGtM0rVCXQPKzb5n5ZmavP7aDxRqWuX+m&#10;Jp0sdjcXKlrsvtG0dh9a7jW7LUrrVZIZNLYROuBIOdvoayG0Hxjb6NYLB8VEuI0YtsEW1gPTIqot&#10;WVxMl13Q9D07wrocNrozOUQCV9+ST61laHo+rX2uyJFPEkSJk73rXZr250VY5NZCy2yfOj9WA+ta&#10;WkXehw6HqUtq9w1yEIeLJHIqugrGRqHh/WINXsgLqGRfMIZQfu+9c9qEQs/Gnh2AapGTcRsWAP3c&#10;VpX/AIn1h9U8pPBNywM+2Vw5JHPGBWTe2rSa9aM8UsdyIwU3NkrmoTdtQOssJkOm3qLdRxDZjzCP&#10;vGud1F7s311bzeMgsQkG7YMbl/Coov7SXxBoVvJAEiF4nnOW4K5p/jCCGTxjdLp+m3H2eG3g3yk/&#10;eJHNARR19s+lj4JfEqK1sWAj0BgjoeXyuD9a8h+F5tpdS8dW8tvMXtfETeWpbHDNzXpmgXVqvhrx&#10;FayaYg8vSG+fdw2R3ry74elm/bY8S2axlYLq4dmK8ABDn9a0g9GRJao9j8QTeKrq+g0608IXltBE&#10;qdH/ANb71Ss9J1J73XF/sqV5re2X5nfAPrwfSvTb290b/hIo40toS8KFUc8EEevrWa7vJdSyBtjG&#10;3dX29wfpWfOkXoeRanbx2Fq90YlxKzBxG+QT35rMg177CnhaW18JhbaS7/fTE7iwY816Df2Ojv8A&#10;Dm+sls2JW8YxbpCTljzya4mC1hj1DWrG88HzxxwGNlLDg/T1qk7sGdDqUPhFdT0rWotWunuXscrH&#10;zjJHpUEray/w8OoTRoQJDtjHUDtUcs+ltqemRxxRAtaMIkYYHA9Kwm1S6iuLi2e6Dh5GHlnpR1Fc&#10;0Ptd9L4e04m0CIZRkDjFbmnhF19g+0JsQrjr+dYdpfeF4/DOuxXt9cQzSSr5QEZNSLM1vLBdLdJJ&#10;F5PKswzjHFC3GmdxdTQ3PiXRYi0jRRRHORmr1raQJcX9zFAxQwkEHsO9crBfX9xN8M7ix0bSvLQz&#10;/wBo+bMqnBztwDVnXvEcsPh6xtdN0H7RcyRus2CNqbuOtKzvYdzejubiDS4haeFrOdJp2O5pAoX1&#10;OTVXxLa+JJ/hKZIPGzW2ImeeFeTIAOgb2rjrJdZPw90mxu/7dlK3hl8u3jYlcnONy8mu78/W7zw3&#10;ptpbfBXxeBFbqhcwvhscd6loVzlvAsvia5sjHN4REloFfdeSvyrL0+U132uSX9x4C0KSC9gS5sYp&#10;lVA+GcHoKz7Lwf8AHV5ZG074a6lDG4+4xKjn2NdDafCz41z3tnJc6pp1nK7fM0s3Cj6DFDa7kt23&#10;PnvVdKD2mgTzaNdfb7m5k83fckiLnjiuhsYVt/C+kW5nSRl6HPTNfSa/A2/ZrKXUf2lIPMdAcQx5&#10;A+hzXRwfCDwBaW1q198YPEEy7hjy4uT+VNVILqJ1UvM+TL/T7SZNPNy06+XcpInk3RXkc84Irc3a&#10;PcXc0s/iG8WQWKojJDv6DA4r6+tPhv8AA0RW+PC+uXblht86dvmP0967Ow8M+CrFZY7f4CeGYfKi&#10;BBkjViPzrneISJ9s30Pzvl+2M6wweFvGN0zXeA0VnJyM8cYrsNN8O/GWcg6d8BPE3zQLzMjKMfjX&#10;6E6Hawz6hdLB8PPCCGOQAgwouPxroL+0uINR0qJ/iLo1l5ik4iiDbcdehqnjItbXYuaXQ/OzTfg9&#10;8d7vxql5ceD9MtGaTmSebOB7KK9OX4HeK3trGS/+OFtAVcMRCehHqBivsXVG0mD4dWc8HxenvLt7&#10;tAkflFc4PzZ5rN1C702Y2bJok8bfZE3nzSQxxzxWMsXLZLQOeTR4LpHwkiGmSfaP2gbqWNUwxWAL&#10;gfUk11Nr8KfgyjQteX3jS6YuOZJm2n+QrvbiWN9ItoBvUC6RvkbG7ac4NbWsa1q1zZeElj8L6far&#10;b2ex0UAmbA4Oe1ZQryVybu2pzWn/AA0+CyDUnsvgbaXkltAHdZpM7R1zz/jXR6ZZWw0lBpH7LngC&#10;SJJCp3+UpXHXqeaqWOpa1FbawE1JYTNAVlUD7w+tVNPMpv7gHWrqNd7nCSEDJ+lJ129w1XU9Fs9P&#10;uZoYFXUvBOlzC1ZmiEEbdOozkVgTzzNpGou/jd5WSZ0WJFIBxwTxWDDPZpqNw85v5nG4RkSEbc0G&#10;SFbZQrKiu5OSahN33G0rFUyApdEXlzkA53OTn86rW9zYiaXdpckrOSEYt90/SiYwCG+P2ncxAwAO&#10;tVIwixIxQb85A9KylIHE2o51gtJVaFvmbIDHOM1ZtdU1eK5drfVoowRypjBz+dYDuzAliMgcVGkh&#10;GTlOtZvsPY15rvUm1meV792dnyxUYz+VFxPPMqxvrOoBCOnmGqavuAGR05NVi6/byA/IaqTYXHvE&#10;wV0+2ykFhg56Uji6+wXCC5lI2YJz1qG4mkF0oERwBUsF3b+RKjw43Lyfei4iO0S3SB903c8mpty+&#10;YSrqeeMHrWbO+DL+7k2s/WpooysXyxPyoK5pDJ38wyjEJzVm3ks7e6IaAZkTjA6Gs8zXKXY3Whbn&#10;AqaVHYW+6E7jytAE07KSSWB3P0zTY8+ZD+6yNwqlJFc74v3jBtwrRVZQkBMQA2ikBYuM7U+VTlRV&#10;cEKUw6deRVpzF9lhLT/N2FUW+zm6jAicccc9aYA5U6kpCrz71a3IrplhyKoKoGr22QeGPSrk32cz&#10;NmJsgDFO4EiiPbNsdeexqlL5kcrL50ak88CnBl+0kB8AjikuNjWyEkZFIC3ZM8huQyHIqndvJDeu&#10;hThnGDS2JuBrFuUx9w5B70/UTFJFFuiPmbzlhTAdDHG00Bxkkc5PSp5d4kkBkJGOOaqWhxdku5wI&#10;xnmnSyK0zeWT97ikBYiRSjMZScfrVaST/SHTyCqk8HNTQibzApQD5aiuE/cpudNxbjFACqdijZg5&#10;HSkV1M1xlQDuHeo13BDk/wAPrUTqwR28xfvDpQOxe3kI/wAmcU7z2Nm65ODjIqmXItwSnUCmM/7h&#10;Pl/ioAufISPmHSmZU7/nX86jY/6K/JGV4qluYO/JyD60rhYu7QInYL0NOCs0cnC7Quc5qqjkq48z&#10;qKiYz4ADkHB5zRcLFlJWcqouPuseDT2ihDyOZG346ZrPRZBtJkwc1YBbMnzE8UXAk4wxx9ai3BnY&#10;bcjdULPKQ4wQM1NG0QJJj520XCw4n9/HjAHTmlbIIyp5qFyN44PXI9qnVlaBy2AcY60XAhP+uhO3&#10;OKkEs2JsKcCmndmPjsaad3ZsUAP3H1HJp4POCBmoCU8thjilGd0OXOKLgTEnMfHerdsEWO6YyPkL&#10;wKgAXYvzA1Mp+U+5oA1bXJ8P+LwAcS+F7sEf8ANfn/4anji+KPjuJ7LI/wCEsvPmx0+c1+gdgJD9&#10;uTA2toVwv4la/Pcw3UHxe+OkSpiSDxrPtBHPLVVGXLL1NqUW7nrumSTvY+MwbdPLW2OwgYzmvzl+&#10;JSuP2ovjCCOf+EgP8hX3/pVzqR8OTYhLl7M+YoHQ9q/Pj4hNct+0l8XTKz+Z/wAJK+7PtivXw1+f&#10;XsKa905OFAChKnJ6c1cG3BzVSH7qZY1bH3eR2616KOQcu4TyH7ODjpSvnLEkjkUxS4nhy244OR6V&#10;IM5Y5HX0pgGOuHHI9KRV4mJxnHBzSnGW680i7Qn3+/egBi+Z8xLDrQen3qeVUFR9pz6ikOSG9eKA&#10;GYYqwGBkUhjjEUebogknIAqQquehzS8bWLHPIoAhVXjIxIjHuM9RRh2kDhsKh5WpDGgnumEZACjg&#10;t96nbVFiq7vfjmkApU+UhWADcRxnpUZAWe52sc7Rwehpyn5QN7cHinEd8D60ARr5ggXDEkk0h+8C&#10;SvJ7U5vOO1VBG1Sc+tESMdOuHZxy3H4UgF+UCf8Ad+nNPBPyEH6UB0Mdt+7J9BipFERkIaRlGeMC&#10;mA5EzcMTLj5PzNOUuUIaMAhzik+f7ZKDFmPA2tnvUsYYsTgfeoAMXR8lRdqoJ+Y4pVE5nlBjPH3W&#10;z1qw2QG3Qg4HanRbPMm525TikBFi4NmAVXCv+Jp4A8i5H2leccZqRVHlElpCd5yT3qKSOLy5C1pI&#10;S2OQfu0ATwy2waUNGpKpwc1XRy818y3BIDdPSmJCmSNrKCvJJ61IsTqx27cDP40ikyYH9wSZO3So&#10;GbFzbuZflDipQp8hNx5yc4o8uNkPy8hh3pDN6C7lD2qpYNMjIp4PpXp/gy/ml1S4ia1mWPaACV6V&#10;5/o8ca3NqDYrtZfmb0Fev+Gf7LF/b7beGPcfkO0c461zSv8AII7nYyadZG3EkNuplxyAMdak0rS7&#10;p578zxJCBINjAZJrfWPdYyNAAcRct6mm6a2rrrSB4ONx4NYuIXZt6bYyw6ncSLftKXjAbI4ArqLH&#10;T1N/CVmXDXAOPT1ptmo8ksYwCw5rbtfJy5BcEMNorhcXfU3i9LHUP5CJZoGjYJagbPSoFZVuC4hj&#10;Bx0FVsMzRN5Uu7aOakQSm6UNCBg9TTG0WrVrA3t75kwJOO+CK7nTH037JZRQ3rMGGc+hrgfsUa69&#10;ZTPex7CuSd3StSG6sItSjMGo2gCPz84+as5bCSOk8bo8n7Kfxmj3Pn7HHjPtXxtY27DT70iWUKJT&#10;x6mvrXxLqCz/AAtv4UuFC3Fsd6DvgetfM6CaEa3nTjgyPkDoKqk207m9N6nkfjpriTwzZQu6k/as&#10;jI+8B2rj40hvvA/2SKXyJYrY/uwOSQOtdv47huJfhNfyJb7biLUFkhI7gHkV5ro16D4osJE0dkuj&#10;sUemejE16eDXuir/ABIk8OeIJtKutQtNS0y+MqSMFKg4bHSvSdO8Q6PeaewufAvk+YH8uTzPvD+l&#10;czrNvDL4y0xm8KW0shjUGQL69auXWi3jfDzxTFZaUXuI4FdCGwR34roe5ikz3z4fWekxfDvxm6XU&#10;xXU7r5lc8KF4pmp2ehLp/iW1m0iNYJV2h16ZbvWX4OuSv7NXwminlCXhilWZXODkH3qe5a7u/EFj&#10;Yw3CGOM7pG61e9iGjl9K8J2VnroSz+KWoWsjRyS/JJlM9R8o4rM8XeJfE0Hgz4ap5Akmstf/AH10&#10;V5dQ3H0zXUeIr7w5o+n6Mz3cs1zd6nFHFb5+Y84J9hTvFkPhu7+Ht1BH4biiafSEkFwTypC5Ipis&#10;mRweGvDXibxRp2vXVld5k0OPzg0p2NsH8POBXOTXfivw94g1o6BdXtzpdzOUe0kYuAwOOPSvS/DM&#10;mn237JvwdVNSttrNdo/zgF+3NYT6n4EsrKSO71SGCGS+CpI/zbmY/wAPrj2oWjKtY85tNf8AGlt8&#10;XbS41vway2d6rAx/ZTIqn+H5sYFa2rxiK8OtaXK0M0d4kjokWwbc5rqfEdx4g03xL8J47XSrPWdN&#10;1ByDAIAzRBhw27tjrXaXGjRT/CDxdHNrdqshs1KFI/uFhwuO+OlFxXa3N7wyi61oXhzxBp2sWzON&#10;P/0+ENtaGSIZII968I8WL4i8U/Ez4qXtrpl48ujuIRCCeVB5wKu+H9U1zwl4vs1GnMY7qGSPV7US&#10;ZSZGHyuB2IHNepfCWPT3+MXxzvbRFe0vLuNyCvALHJH4VE46XLUmtj5jubK/GlN5nhy9geFgJQyH&#10;rUWmyXD+Mljub63jWOH5XC58welfozqeg+Dp7ISTfD/RHaSEhnCAZHfIr538YfC3T4vE9nrGhapd&#10;NYCcyXNiRuaIg5O0+h9KzhJSdm7Arvc8JvJNFCTvFqqB4xlgy/ex7Gudvrma5sbJzAwQS44XBwK6&#10;bxGng9/HNuqXrQ3Cja0DjZyvXINLdxxJ4J0q4j8PxNGEO7aQenfFXfXuEotM5a6tLibRbOS21K43&#10;BRwxPWnxR+IZfCus21z4VJKwjbcb+o+lbGnqlzoTsl+iPtYr7EdsVZtdRsbXR7oajNcFn3KpSMn+&#10;VVczszI0hrJfDrw3ihdkxWNz6noK8/8AES/ZPiakLWc6+eo8sr91gehrV8RahH/wjXiFrWxnZo7g&#10;MhKkZGabpeoTaxo/h+G58JQy+Uo2zn7ykdqbEiO2s5F0i5D3Dlgm4cetU4L11OoqdCkbyidzFetd&#10;RcpcJJsj2qQgG01z8t60GqSQzWdkpIwXYDBzUtDTsZs93YzJZSxwPvVmHCYxWS5d9Xi3Id2TV5hK&#10;PEOpstvCUj5ESDO/PvV+CJntC76FNHtfhiKpOwihgKlwPs44j5INYEhkbUd247dx3DFdk1oGmldr&#10;gKvl/dNc1qEN558RiREXeQzGncTILdbhobwxzQjCkgt2xTLeW6dZ33wBUYhgCDurOuEvoktws0ky&#10;upyinHX3p0LJDZW6i0mVmfJQtnr70CLbrAJZNlrjce5p8DxI6AkB/wC9npVd3XY2ZY1PGOadHFlp&#10;WYtk44oA1HO6O3K3Me9PQdagvN/9k2/+mMTu+YetQYuP7Tttsu1F6n1rTaSxl0yWE6U4cL8snqaS&#10;GYwmX7On/EvlJH8QHAq5GYPsyP8AatwYdMYrV05oF02aGbSYH54bGMVWu/sm9WTTkCg9AaAsU9o2&#10;Fh5ZGDwW6UiqotmAmAGST70hFmWizHJh3Hy5rSktoIrIMZVKmMFVzQCKC7fs4JLA7vlB704k+YBu&#10;yAueKY80bHC2SoV7ZzxUYDGO7Iyvy8HPWiwIlLxsyASFefXvUNwCVViR8o61COI2BJ68VPFtkt3R&#10;o2xnGc07AiGHzh5ZE7tE2d3NPdpDb4UyBS3BraEGlJodqEuyWVCWGOlZIudPeS0jS+Xf5jDZjrQI&#10;icFrYlpjuKcGnW8INshNwnmgnGBU+yL7Tkzg8dPSpQYUSaRI1YgDoaEBVZ5la/VmIcDgetRWZIup&#10;JBqDbgTkU9lzcyOzMQ6/KvcVNp1mrXF27Xrjc/pQFivPvl1C3A1DacnK1ft47b+zYlMEm4E/OTnN&#10;Vry2hh8SBVvywODWlbeWyTYni4TpkUhiW4hS9P3jg5wa7jT4zN4cvZ5NQt1QRECM4zxXn0jAalp/&#10;7znz+cGugEV3PfW6W2smFmgA68H8KbjcZsaWLZLzWZI7SFg820oSMj3rp57qWK08PwQW+9/NB2jn&#10;APX8q5LSdJuYPE92L3X3jAiYgjpIa7HQYVfXnC21058xgHKE4FTF62C6Np5NcWy0dovAz3kD3MQl&#10;O8KVHf8AKutght5/FsEcBNuFiiJVn5B9KrsZ4LG3iE4wMlgBWNPHNM+oNb6rNDcs4KNuxuI7Uopi&#10;TPXla++0wQyQRyKsYz8vQDvmoNb1Wxt/C+m7L2YxrKPM46DvxXnthr/iWzlgh1LQr4YwGkUbht9a&#10;7a30+LVNKuLq3nt5rGVMbgRuDY5BXtWiinuCZUvtX119H8KTaJ4otXhaM+cGwWyO2DzXUQ3XjLUv&#10;grrc48CSW91pc8e1kQ7p898DmodCk+G+kaxoMN18GtVLm6O+6Us4HPUR55r0SfWrZtYv59C0vUjb&#10;siLOZLRkVs9OD6UNWGYUut6/ZfCzwffXmv4cFIp4Gj6q/B6jsK19Pt47XxDc3aX1lcaZeoksbpIP&#10;3bMMmuW8f6N43uPDfg0QaNBcR3NyDcxB9vlg+/Stqw0MW3wt0/T45bzc1iC6mYsIjjoDQtAbNHxT&#10;rV9b6ZarafCqe+sTCfOaOTOSenA9K46x1HW3sgV0e1sEmyuZCAEB9c11mkPHpvhe8STxDbl/nTZL&#10;hsluBwarNoGs3XhzxRDe/DkXyXFyjRIJ/KyCcjByMfnTQj0Xwno/h2w+E18RqukXN3eOZbi4WZWI&#10;HXgg0+91nwZLZ6DZWnxPWOcXmx0MBG45xjJrza30zVND1OyR/AOoQWcxUPC9/wCYIvQ5JP8AOu4b&#10;RPCd5o9rcp4x0xZg6unlhc5Hbih+YmrkvxD8MXWo/BvSggjmksrQz2g/vMBk818W3+o+LLvU9R0e&#10;50+US3TGHypQSQI+AQT6V9x3Go/EGy8GTm38Bw61ajS5I/JEux4CVwG9x3r4z1mPW4viRo95caVH&#10;HqNpqs7yxn+45zj8BSdlrYqF77noHhyx8b6V8B9ERrhruK0t5WEaLgoD2B74rz3w54u0iT4w/FaC&#10;50a9N3d6lCLV3T5htOCpHUV7T4V1d7u38GRf2pbrbYYSqf4iexrwbxNDa6f/AMFHdZuV0mOOA3UD&#10;BxGPLycfhzWcC0ld3PeL+61GXSba0k0KyhjkgRmnjj2EhfXFR+Hby2muPiQ8Wnx+TplmoIkOfNyO&#10;oz1rnfEN9qN7o146X1/b28Wm/OkEBYvxxggfyrmvD767p3gN7++hvRpl3qAiaWRCrLuOF3A+tPYm&#10;x3c2owXfgzXLnT7DS/tWnatGHj8kKSGPJHrisLW7PxKvxI8E+JX1aK5S30VgRjLrkdD3Nc54qabS&#10;PBnjy7ttSjJOoWTARn7yyMM9OvBrptF8R6HcfG74baIkuqTf2j4Yd5ElhZViYJnuMHJ9KHJXtcdu&#10;ph+DdZvta8S/HW4u/DjRnT7gfYd/XGCTx711k3iHwvbfCKGfVfCGuaa812yW9xDbs/m46kgdKtSa&#10;do2mXfiqaKBFuLmdiVAwse09cV5/rfi/VI4tHhuLzQZrP+0lRy9uhCAnHfpQ2hNXLsN94VFy1zH4&#10;zN9bzxA4mby259iRV3wnq2lDx54+s/8AhFNIgiuVV9Pla7VvO2/eB/u4qDUdM+Hl6fDrXGh6Rdo9&#10;uh861ughj3dtqnmvP9b0X4fW/wASNBt7bQddjb7UjF0u3OBn68UIb10Nr4otpVzpmiM1zF80UiuB&#10;ggFTx9a+bIEDa7dysMKjkRhuOPWvta50nwRJ8PkkexknW30F/KDdVO3kn1/Gvi7UST408Q2w2NGd&#10;bcQSjgFc8+3FEL6g9lY9o8Hy+KG8Jm6swtwkF7EHti+3epPODXq3iW6e08I3dxaG3S4voIVaDzgW&#10;jbHPFef+DjY2HhLy2SUpNeWwi5wM55r17X/BPhp/ijp+pLrmpBJNJgklthMSuQM8Dtmo6mkH3Zxv&#10;9g6td/C3SFu9XijmkXfuTHA68120g+HWk/s5RQXHifM18oWNlfJd1GMg+xrUuP7O/wCFZaglrY3U&#10;KtZtEGIJKA8ZGfzrx200/SpNQ0/w5e+LdUlkFxLLpuoSJ9xm5I564qW769Cbnslrq1pb/ADwvA/i&#10;QzGeNvLd4jynoc9eOK4u60rQLvw3rr2fxci05REZJoPsu7LDnAPbNRLpXjOy0VYdS1uLUII7VzaS&#10;JHgxgDgH61yWm2mtX2leLLm3+MEmnGUyxS2L24PA4yCfWktOo1qYWiT65B8WLV73VmSykmaOOduQ&#10;5BwuCf1rvPAHiCCz/wCClGjW2uyXIgSIi1k2YTDn5CvrnvisLRrTwxY6No9l4i8dajqUUOss1jaR&#10;QHMZY5JZx1APPNehapZeGdR1nwHJBPZxyafdQPb3qICyIDnaT349afmN9jU8Q6x4ej/ba+MltLps&#10;RlvBC8MhUHCrnGPwql45t70fC/RtesvF11myk4hQd/Ur3wa5Txu+nP8AHjRry30+SS4NhFHFNjhy&#10;o5rqPDGqabqdz4t8O6le22mXz6FKbJpiPLnbaeOeM0ahdNnkninSfGGteGPgZrOqeJbaW2aZlvZ4&#10;4xG0S/wKfXPSqXhXwrqsfxt+J95ofgpJYtIs4GaIuM/OPvE8da1pb/xkdB1PwZqXhLyZZ9anaxvN&#10;+0OIzwQK9A8K2+t6JoR1C68XWsYurfydUt2P/Hyo+VDntiq5rEO6TfUk8dNpmp/BD4Kw32qacbqC&#10;K4ZkSUbgy9AR19q+b9IGhReLvGVxJbBboEpCj8hMdMZ9a+i4/CXh27+Lseq2eoajPCLaYywvMdiM&#10;44x24rwj4iaTcaF40+H7/wBmm4kvri6c+Uc7ApyAQPahyvogi9NTl7uG4n8WaT9uvXO+8JCIMADP&#10;GRUursllrltG+lsbOSJPkU4APaqegask/je+nk0OWQOCIxj7hWtLWpvtFtc+dYGMAny89vSrEjit&#10;Sgs5PE9tcRSPCVKkgL27Vj3mrINR1GNtEmYRFcPn+laW6+W21GJ3Rieh29u1QWempPq+nJLrkeZW&#10;OR5Y5oZBUS4hexSYfKpHc96psV+0CUJ1HzECtvUdHS11rRoTfxyRsxJjDYqZIbdZrpRapg2x2qec&#10;cUXsBzcdvC1y0qXDA5yoJ6muhs7i5W2tUJUMxK5zmqcK2q2zLJIoHmNgDtU1olqWlcIAI5gQS1O4&#10;WI7z7TCmsiVDnAPA61iwSXUllLIsI2iTk4rpb24jlu4QbVTmLBFZQUR2k6CIYLnCj3poCMfNEvqv&#10;WnIFEs5VsuMAZPSoipRYcTMWYHPFNUOI1+STJJoA1bWd4TdF3Riy85FZlyySakTlQofIHrUjHNnG&#10;dpZgeahEbtepvtmBB6UWBG9HesfCsifYY9+0Ae9YMoVtetiU2seoxxV3C70Amxx0prqjG3IU8P1x&#10;1pIRDdIRZTyC3ywdcEVpee50KyQPAD5f9wcVUuGkMsCmxwoUY56047mQHdGqAj5e9AESvcGcqYCS&#10;zjPNLLE51M52hRHywrR2J/oxEAKFecdqYyKkrAXHBHQ96QzNQYcr9tLZk+U7elXzbh7G4ka58w4H&#10;GMYqEeSt7Hz3yeKmlvF+zyKLY4LADFAWKcdratfxKdQly7Z57Yqw4t4taVRcrjy8Z9aC0guI3a1X&#10;5YuD6Zqm8YMlsxQufNyOetAGxGVOnXQ42gkmqglVw6CPpnk0xrmJLe9SO2bIRcjvUduZGnRmgwQp&#10;poDTtVsRp7s8KsxDBPase3FxF4j1WJkkxyYznirjyKLNtkZDE8AdjVG3F03iLTlkmYncdx9BQAtw&#10;FMVzuiyQe3ar8C258JTAT5YxH5cVoXdiuwlYgVMWSM1lW/nI1xiwUDcRkn1oQEVhpcf9nmUW6ySv&#10;c4UOeBXUWUF5Bq5jMUhKoCAO+az4458WCJduV88EKP8AGt62vmTxLre/TYsQWaiJSeWOOamT1RKV&#10;y6+ZLlEfzVJYDGcc9q6fT/7Ziht472/P2aORTnGcjtWNp02l3Wj3E0tovnreZVQcZAruoptMutLS&#10;EWwh/wBHAG45yQK1QoqxZdLI6088dwxjkt04HYium0xJXniEdpLIzoQVCZwO1ctYtZrqcFrJIjMj&#10;ZRf74FdBLrHieCyupdH0ixR1AV0dck49KKa3NHujqDE1vaRxS2exmcHaOMCtCPzoYbue3huXR0Xo&#10;T/KuLWTx7f6Vp88nheb7QsLGRVGelaXhzVNdkl1mOTwzcwvbTYdJFOGx35o5WiTVi165g8a6GksV&#10;yiC8QMTHjIJ969e1vVrFPAWmIujpIn2RWRfJ6EjOc1Q0ibwLqfhe4F3ommT3tq4bbsCn5ffvVgXO&#10;pXOv36D4R2C6cqBGnMy5GOPu1KDY4zT9c8RyX86xePXsmMnyL5OQ2OmK9a8H6Ve6pqHiR/Ed0t5u&#10;gQwFPkJA+lcjcWPhYar4aiWSxhk+052hhknNa19deJtK1XTbiz8S3jr9m2eQsW4HcOKLXQ+p31je&#10;+GoPE+vabp/wxxLApDIDuwPUnmsGa0X7b4xuT4YmgkY/eRetdR4Hsp4fCmu6hdmCK91El2lI3N+X&#10;arbzXC+J9NWTU7SWOS5IIKAE5PpUynZ2Y1qfJd3f+FF/aD8drq/ji9s8Rxx2aPASHLcHj3NaMehr&#10;pPjPSNWi0GW7xot21s6w7NodeDXT/HGx8Hnx54LENtapqsNxFIVjiBzkjbmpNI8T6tqFjpen3+m6&#10;VDJYeHygkcKq3IxxjPcVp210K1aOC0mbxVcfB+K9sfilLb341K9+027LncMnA9qua1ZaHffsq/CC&#10;61ewe6udN8T7pAZcFdzdTVrQtN2+K/F1xMJbaCW6lCKhJBJPXjit7UfCdpL4S02KT4/Nbx3l3kWh&#10;h/1pB45rKo10HCJx3iTU/ila3eiv4V1zTfsH2K1RxcDdsyAMjPpW1pviPxSvjnTND8R6LZ3Ms+nr&#10;JHc28O0SHGeg9PWuAvf+Eni+LN/4cErzRWt9bmSVGIwmcjNemXV3Z2vjnQNSexilFhYKkjFQxCkY&#10;OKj5FHZPPaTeCtViisgs0NswVRww9M1x3h/Sry6u/EVzqF/BGmnuxhA6sTUo1fSpfGtvfWl6Ft7y&#10;3YDeNoJ74FVbK8uk1/xdCbO5NvcKSsgzjNJMaK9/ofgjVbHxJNfEwzW14gjnEvUZ9K1byxZvAOmW&#10;dhbSmzs4ELyAkDHrXlsVvrsf7WPgi3m1q9On6lcSGRBnbhDn8OK6XxtrPiyz8Z2lppyyQaS8IhLF&#10;OZWbjGaTdgWp2cr6N/wg1jt8U229bcIMsPvYriZLPRLrwP8AE6y1XxY5mW4iaCRDlkH0ro/DvhW8&#10;/wCFf3Eeq6Be/vHEsQ8w5O7kGuR8VaVc6DqdnqO+8uYZZArpIeg7ZzSv5jUT64x+6xs/WmL/AK4g&#10;jtTj90/NScB4+etZFDv+WeRnrzTQfkPyfrT/AJcN8opF2+W5yeDQAHrjy+v6U3AE6HaTUnG1uKMf&#10;P60wH/J8pW2I+WmMoEIBUnP6U5j+6+8c56Cm5fdzIffNADBvBQbc+/pUgBLP0pcdgT1pG++37w4x&#10;1pAPPC/c+tQsG8+Mgcd6k6gfNRkZoEIR8o479KXA3r+9OMUuflbtxSDG04YUwABcqfU0jLiWPrTj&#10;/u0jH94BgZxQAYI3cGkAORgik+fK5/nSAjzXwDQA4jg/L9fekPCREKT8xp5+6M+tH8S89BQAg3fO&#10;fLPI5pCDt6UHfgDjrTj3yy5oARcgj5OtScHaPyqPPzgbKX5fMPHIpAHO5vl60AD95wRk9KYT+9H7&#10;w/TFPH3D84zTATnJ4pTs8sZByHpcjagI5Jp3ybs7MnvQAxs7kOzgrxzSrkjPagglye3pTlPz8DtQ&#10;AYy6nA6Um1fnyT+FG8ic/uc4681GWO8Hb37UhilcNCQpPzVJu+YjAHy0zkleegp2Fyc5piDJLr9K&#10;XsOKMKAmHHenDBwfWgY3AzQMkr8xp3Y89+lNBHmDANAC5O/GBzS5P938fSmn/WIdtK2fKYBAOfWg&#10;BcLgigEqZP3S4P40g+4OvTpTxjJoEJg+bGRFjOcmpQDvGSBTB0NNbieMkt05FDAkJXzGHB54NOT7&#10;yggjLUwBPLPzHrQpImi5zlqBmR44k8r4BeLZleYOIFVWRiDkkdxX5KfE7UdXH7SHjWJPFfi5I43j&#10;ypvZMZIBOBmv1k+IR/4xl8eYHMaQn9RX5B/EVjJ+0v8AEc5XJuYsfgq1vhI3TMpyaZy7XWplh/xW&#10;3iZuO9w9VnmvjExOva631nanrv8AKQbk6cigqD2HWu3RrYxbZViAe5UNcyjIPLHNJszdFfO/jPNT&#10;4/eSnKgD2oGPNLMRnAxjvU7E3YqxgORtPtzStGplwWPTg1IrAmUC4QcetIGT/npkk8Eii4FYo4cY&#10;y31oMbgkGMDA7Ac1bIXaMMaUcOMkHilcLlIxv5EZ3IfUelBQeWCJlPHpV4xhoG2nAJqEoylUHNAX&#10;IVjbyf8AWpn0xTVRC7AzjP0q0qPv7bRkH8akWBhcwrglS2ckdKLhco+X9/5c8dccCnpGDtHmMD64&#10;q5LxJMgQBcDJ9aYCwaLCrwppWEQ7AJJ/3+fXilCoBjZgZqTnY+RjJ4pwAyMHPHWmNMjCp5cQEWMZ&#10;60u3MQBweakGdx44pw+6/wAvpSC5Eq4mk/djpTlC4IaPOaeP9YTnmglc4LDNAXGFQFbI5PT2pNvD&#10;ZIqXHzNk4GKaeoIORQFyFkG8EnJpQrEpmZeB1p4G4KNxPNDKwJzigQoX5e3TgkUxkkwp3Jwadv8A&#10;3bDOeeaQEEvgduKQDBtM8bDcOPzp6rFuJ8oZz1pQGz91BigCTDZQcfrRYBSv71st27UbQAclcdqO&#10;Nzgj0zzThjcMmkA5C25fkOMcGp1B8jlsEGq4P7sHPerKeYYpD5ORxmmNEmBukCxc4H4VPHxHyQSe&#10;lRDeGX5TxU6feJORmnYZMn3VOwdDUwPKfuz1qNApCjAHHWrKJI2fu8HrSATDiOb9wmCnAzVeJkjI&#10;VpsiR/lTPT8avMkRWVPNkO0dRVKSOFZIiUbI+7QMsl2CHCcZFWRIwEQyOVqipcwkFAAOlS5GIvnB&#10;OKQGluUWsX71cFvypRsJuVSU8qMGqCbixU5xnpnrVsY8rCxEcU0Ui3pjEfEPwSSx3LrsR4Poa/Yr&#10;w3Is37N/wafufDiDP0Wvxv0cbvidoJZ8CO8BPvX69eAZVl/ZE+CsolVh/YpGQfTNXWh7kfUqLujZ&#10;ZsHpzuOKaHYqAM1FITk/KPvGo0ZhO/7kn0rBAzQRjvj69a0ZmZvBHixMf8yrd/8AoFZS52L1zurR&#10;DD+xtdBXrocq/mMUNXF6n4feMIinx78aKCQf+E1vM/8AfVUExmQdOBXX/FCGC1/aw+K0EisCvieV&#10;k/4E1camPNcZJ+UHNdFRWsRoxszMLecfaUCMvLba6DwRa2kvjOzDyRN8zcsBXPT48iUbR94cZrqf&#10;Bsap49hxMfmiJwKzuPS565Pa6dGyqqW7gA9BjFcvqOxbR9keCInJPpxW3PJmdsMec5ya57WpMeH7&#10;zAyTCQMUQb0Hc+iP2UXB/ad+GTFuTcXPfry1fqBfE/8ACTzf5x1r8sP2VpIh+038DVDNuS6uvMH1&#10;ziv1UnVW8RXhLkfu6nFW9r8kW1oQt5jaVqinOPszdPpXitwyjW9SXdjF22Pzr3GJUNjqoEoINs/S&#10;vBL87fFGscHP29v51zvZl09zTiPyRkTfWrYb5D9KyoW/dpz2q3uOw/NUGpoJIotz8mfn6VbBJRCC&#10;MFR+FZMZOeJCOea0E2+WwJJOBgUAXEbDth/4elW42+WP2asxSQw+XvVxDlhx3qWVE24WYxrleQeK&#10;wPHDt/wpnxANvO6OtmDJkj5HQcVkeLl8z4beJB2+zD9KhbmiI/B2p3X/AAgfhCNrdhFswpPRjXYX&#10;KWL+IJLiewiaVbMhMHIAI9K5XwlDazfs+eC1RF37JiG7hs8Vp2cN/BK73scql1ddrHO0dvzrx8Qv&#10;eZ7tKSSR4L458o+IGj38+e+Dn3rxq9N0bqW3tyoOOSea9f8AHZto/iNCrykL5jE59DXl261m8a3i&#10;27q0Yxlwe9KmtAqy7HnGnQeLYPjPcyfYpmjMw3yE5A9MV7oqtd+H4lnX96IR86jBrFYabb3yqdWt&#10;PMaMny+Ca6DS5LYaBfTtdoURugNaPUy9Tnr5JIrOVPMmJBHemWcqThbfyBk4HzGptT1XQn0zxQ29&#10;Q0duSo6nj/GvHrLxHqMnjvRN+jS2sTX7KjscE4PpU2Kiz1HUm0i21iOC5vbcEjpu7VwusW97qnij&#10;TLGwt7sWsDgtJk4ya1Nc0TV7m6mvVW4uA9upUq3SqWm6hrOmWI8/RZw6K2E2ct6c1SdtRSd3Y7LT&#10;9FsIdL0a1u9TjL7QEDNjJ9K7AtPb6W8NvosePLy0aLyQO5I614hZ3/iHUviPa3M9neCOK5PlxoSP&#10;pXq9x4j0az0mxSe7jF0LfDKw5x71Ers1gkjOn1rSI3ma50yKIIx5duvrVnS7vS9QF/PY+JYzBDKB&#10;KqrjYT0/OvPvEUGk6lp9xdR3BWCJGcODgMe9ZGh6jBH8NPGFrpkMpuJj+9EfJyvQ8VShoJz1PexJ&#10;pYMSSX2mEtAw2vhs/nXCal4S0HU7hnj1GO2mSZmDoow3tiuR8G6V4yvfGL3N/qGrLHDOcZyBj0r2&#10;eeD7Pd2ojvos7BxmkvdZbSZwmkaRBpdt4oujDeho7Vgu9iQxHcelcPYjxzq/xHuA+s6qtrHqZLy8&#10;qqKD0HvXu+qPLceArqJbe2VhbnBA+8cV5VdT+MrLwvL9n0u2UNMS8WMZHrmqi7vUymrK56JeaTpN&#10;78PRbG5vG8ny/nBIJI/nmuO1bwvpN3HpVo2s2do8RX7PKHAKkdsd81k6P4l8TGw1iJLECQTICdnr&#10;1rVvNA1G98QaRdTeLb4NvSQFJCMEc4xTs0xX5jutIsks/DujWsz20gSzIOU9O5Pv1rzXxW9td6fq&#10;8cd7bkQzkEKenNenyG+k8I6sygNKmksm4cngda8Eg07ULPQ/iBfT+IppWn1FiYj0TmroK732Iq2S&#10;Pjf4iW/k/HjxaRIdshib6cAH+VYmj6feahrumWVvqFurNGx+bgAj3rp/iQt1L8avEEi6ddFR5fKq&#10;T2rkNOOq2usQTLY6vGQwO4Iw/HNe/Tfuo+bxEbVGeiRfD7xk9ghmv7BTuwFDZwKni+HGvFU3ePdD&#10;iz13Z4/WsC+8U+O44rZYfG2pIjRjJC8/maow+I/FbW92s2t6lKSc7i5BP+fpTvIysmdpL8NtSW0Z&#10;l+MXhRnCZCE4P57q4258N3MGrTRXfi+yjIJ6cg/rVmC8vJrZZH1jVA4b7vnmsbW5L+YWhfVrqTjB&#10;yTyB/hTjzdSZJdBH0/TEvI4zqaN1zIG9K7LwtHH9ulBv8I84CH6V5kCy2kw3THJGGJ6V6PoEkIsN&#10;BBUjew+b0NVKILQ63XEuPt0WdPg8sRbcA8nPQ16f8L/ibpfhTwb4xsdQ0+TcZ1e2VTnz1PXPBxtr&#10;ynVF1T+0Jna3eRBbrgg8e1eaavDnVYneKZ2Jwdx6VnKLkawqWZ972v7Q3hU6hbqfg/cyoZ1DFJhn&#10;Hc9Owr6QsL/R9a+GvhXWNMvHktLiyDr8uGQ91I65HSvxmRLVLxP9GuFcDKEN3r6++EPxW1rSvhVa&#10;abL4BS98mQhJFl2h1PqOxFY1KXLaxrzqT7H27bwS/aAVsJQyvwxU1vrDfG23GDPHNfOqfF67lV1/&#10;4VFaR5T/AJ71v6Z8SZXgXPhpAc8qZOKzUkU4M9oeGVtPusxHpg15Rqtjd2/iu8mhEqgz5YA4xW5a&#10;+NrOdB/xTsYDOOkg61rJqvheRr6W58KpPIqr+78zHBqvaRW5PKyTQri8m0WRJGlLBBg9jVu5EhmY&#10;G3fgdqkg1nwoNT0W1t9Bgt/tFq7Q88NtHPNMk1jSvsqFY7cILko7kj5WzgVPMmibNGLPbXjlHTzB&#10;gHGR0piW102m38cttdsWtmHCE5zXQRajCdN8bBtOtzPYtCyA8CZG6kfStGPWNPF54URbi0X7XaSt&#10;b7kGCyDLDNVGt5Bys8b0Kx8UR63r8C6JfJDBeOcMhz8x7VwvxRHxUn0az0vT/AHiCOw3hryaNW3X&#10;XooI6D19a+l21+2FhaXAj06OX7f5UzbBgHOAarapr93H4Z+K0Q/smS9sbqxaGQxDEqOcsMcdBS9v&#10;Z7DjHU/ObVbdY4IIpfBdxZTxoFdG65Hf8aSyS2MFuTaQk5/iFe5ftB2mnp8RvhFq9pbWyx6n4WDT&#10;qi4XzFAzxXzhDqEokLJYF1LkEe4rrhrG5jO6Z2sUX+kznEG3y/ubR/Ou4+F+qS2H7QGiR+fiK6vN&#10;pGeA2eDXlEV/fFZd9sFUwk7Qam0W9uR8QPh/NsdQviBMnP8AtUnH3XdFRl0P11s55ZPCPgyU2wJW&#10;06+tQzsy6gGKEBlOfaqvhebzv2f/AATNxkWEWc/Stm9gkltYSir/AKoZFc8NipaHD6teJHDc5weS&#10;B71yySwtDOxvAAUJAPrWn4jtNWFxbhNPLrvO7nkV55qTazA0Y/sKZuegPSn1BGy0jExlmQDzD3qF&#10;5Q0tup243c1zUd5K+q28DwTKzYIGa1nD+QRg9BW0Vfclo53xlsk+DHxliEAwPCc/H/Aa/JIrm9uF&#10;KLgX0lfrbrqkfDX4moYnwfCF1uJ/3DX5MPxrurKOP+JvMAfoa1ijOexPbKqTufkIKEEGqsysJ1K4&#10;H7wkEDpU6A+ZL8x4pzjMTjdg+tMzNLTLyLyY0kmQuDwSK9V8PSxnRrg7iSB+leFSABLcBySG5Neq&#10;eFJZDpMAEwyYsHNSxNM9MsZo/tJJslztbBrprABorB2gQNJKwXmuJ01bpdUuVk+fMw2emM8125WQ&#10;3ViY7biErgA9SaaYT2NlwYmh3RKwxnFTQzxGWXaY8Ejisy+kmFsAYG5Vdxz0qzZrYBbRjes2cYAH&#10;T1pMEdFCEbyGZgdtX2V3eMqrlAw3DFZ8closgIjk2hhxitbT7x/+Ei1NToRWMW/DY4NQ9y+hMY2i&#10;vNPInf8AeL0zwKtW8rv4qs4BLxjJOOtVNss+p6WiOQGnbBNdFHb2MNxFIFAlVOTSRLNSEzf2vFss&#10;pXETryCa6+3uNNkmnRTZRTi348xh1Hsa5DS7p01fUpfIDx7cFSOKfLaabeXWtSgXaMJFbKMR0rRE&#10;mTDpcC/GTxPqtwrSTPcqFCcAYrp9WuLybRbyNNCkDCEAYNXra3gfwrdCC6hdljGQTyMVnNqNvBaF&#10;JdvmZIAxk0AZdpa3A8N2qtpZV/PBJJq3qoYWmjJPHEEKjdzVtbgXPhO8MEZL+aNw7im3cdhLokXm&#10;XqvKsIBXdyDimgKDS2B07To4FAUD5gO9SW8lwdRt4o7OBYz97P8AFWSIFjNrtmYKJ8tn0q3NJajU&#10;rdo7qRjsGAKqwrnQk2y+SrWEYcHpnIpssgOpad5aBVKHJA5qnEZD/ZrMsuSDkEcmtGxjjnvb7ChS&#10;g5qbgVUUNqMq/aOrdSelaMCgXjjAxwCDWTdwzJfK6zkbZ8EVrxo6xRM8r72jBBpg0LIuLxwsY2NI&#10;M5PSrdxHFJHpiLqkeSvbtUEivJauPLwMckVHpdsv/CRXmHkISIlsniquIwbuCX/hJLiFZnLcMrKc&#10;YxjvXx/8Sgw/awv5JUB+020fPXG3jH1r7bik0+TxRqUZt0R0DBSTya+NPi1AI/2iNF+Y4WaTDfjW&#10;drM0izkt1mL3Hm7XAGFArUtY/tFzMi36xgx8lhWULdXurS4W+3EjGCuOlW3ZhI2b7BIH3eKmxRpt&#10;awQ2Vzv1AkiNs1hwBDbGQPn/AEo49OtW7yS7Ph+BZGkwRgHFTWtlDH4Xbzb4BduQG6jNIDZhxd2U&#10;IkvbdEgi57Vg3exNTQJK0saucAHgVXMV79lzGt08Jb5tua1NM/s5rlkJ5OPlcUARW17LHdSE6d+6&#10;K/Mp7Vdjvbc3o3KFH8PFTXcdgLtkNvGFLLyDWjPDo8PhezmGk+biMZIFILGNfQmW1DrI/LZznms6&#10;YoNMDMVZgNo9c1K04nvpDBf7I1+8D/KrGn2y3Pi/TgIgVjYljng4p2H0M2NbxbW2Plyq+dy0rXWp&#10;/wDCSaa39ownawLIQOcVrauLseKJzb3USpGAAuPvUy0063n1iOeS3ZGyNxzxTC6LZ1jULu8MM0Mc&#10;apbHBUelcfqMjySviIYWQgE8Zr0uPTtPhu9XlMIKrZH5m7cV5jqqeZBeRw6oqAXTkYH3uelJ2YkV&#10;RNFHp1wHsTIXUBR6Vm21ukuq3w/e4DAg/wB2rcMF3HpFu1w0xznAZagWa5jvZvKs+SRTSHcuTu8Y&#10;TBLKExkjrist2ae3uEaz2kPxWlcZk0YOw+YYyBVPEgs42IIwh7UAXbWXUTo6WkL26qRhyeKtC0a2&#10;ktTMgYsck5rCgeFoNQZr2dFDg+nSuss7rT7vQ4FewceXbsBIx64pXCxA5T7K5ihByuPzrDY39r4j&#10;0qaTTwyGbHzDpmtKB2WO92MPlkbj+VMunuZvCbzTOjFLtRwPfigZ7Lp096fhz4dRbZm3QkhM+tWo&#10;102Xw34lF1oBaWC2Ztm/BJxxU/hQI3hfwfHLpzM66eTGwHTjvUmo3HhTTtK8dXFxNcXWpXi7IbZB&#10;xnsTjpisnq9DZK6OKsZdVl0JZJvBkMVqtw4QnqAD3q9CYDZai0Fg5medF+TtUGoPr8PwT0OSO3Wd&#10;7i7Yzwr1QHpiuu8ENoqaJqKX2iYme3UrnkjjpR0ErXMK7traLX/CqNEqTuAWIGRg9Qa7Wz1nQ4dY&#10;sNOa48oyqvkxKMliOvSud1llXWb6RbQ+XuOwMORiqnhS1jf4uadq9yytFa20vBGeo9Ki1zTY6bXd&#10;Xmg8R2QSMwxEBSxXOajZPEhsmlt1donQM0pOMfhVbxNf6FcaH9qTTmD/ANsoiKVwTubGcVLr+qah&#10;aDwdpln4alunfR1eUoT+7yOM/SkkNmBdQytqXmyXYjc2778Njdiuf0576LVbyYyBojM+0be1PuZ9&#10;TeGJp9HvN6SkO+cDmoxcRjxP4SsUubXdIrF1ZgMA+uaETc09JvNFTxxrFyNRtS46RMoPP0qTX5Lf&#10;/hF76+yy3M0o4+nTFYF5pMtv4ynlhWGQzXKFgkgIFaniFbg+G9PJ02+kEU0IZIk3Zz9KbQkzGmg1&#10;+XwvplxNqzIHmQlV67a9Eshay6BegwwkCxTnueK5S5uVZ9ItzpmuRL5cQBFs5xn8K6+w0LxhJcTm&#10;x8N6tOqomcqUBB+uKIxb2KVjzq+aOLUPEcVvfBImXMu9sEY9K5nwO0ifG7x7qMEZJjCpC3X64r6M&#10;f4d32oWmlNf+E9PtHjUk/wCmhSwPZsGptK+Fc1r4tku4Pip4S062jTKwNOrkHuevI+tNSjHdiTRw&#10;tpe28nxNs01KPyJLli0UbNt3bevWu5aayl1G/itAkUXkYLOR1Hp61rT+BvA0mtx3uq/HO9vJo7gF&#10;JIodqoB2GP6VuSWHwm82CVdS1a6EQUIsalNpHrjGa56tWN9BXaPAtVj1a31HXceJZd5ug0ZUZ6eg&#10;ptxqmrzabpsk/gfWLh0iVSYrVvmA9wK9+Mnw/juo5YPgpZ3FwpGw3L5B/Amr8niC8ikjWHwF4Otl&#10;WIZAt1NSsUuwKZ88L4d8Y6vfeGZtN8AeI1kik43QMgjHfJIFdO3wv+I817by/wDCHWYkCqVZ5wNp&#10;r1afxD41a405bfxdY26tncsMAHH4V0WnX3ihtJuPtXjyS4DMuwBdpX1+tJ4ht+RLueSWHwe8bT6h&#10;bSaj498J2Y3DJ3B2A7V31p8JPCK2pF58Xr2fGAxUAD8BXbpKfOX/AEy9P7vvIetbeniJrO8DWchK&#10;nIJb1rB4yUWJtnMab8MvgbDCfPXxXds44UXLKn5DFdfp/gT4MQmOS1+CNnIwcczSk/nk1owOwghC&#10;wxAIeDitK3uLgwyruXAbtTjiZS1Fdmzpmi2YeQWvwt8G20MNvlm8lCR6c9a14LS6aCVQNFQLIQQl&#10;uo/lWJFc3KgDzpQCvOGPP1q6lxeJaXckdxgZ+Zc9c1hKtKW7Jsbc9vqdroYnGtWxUY2qoqvcXGlz&#10;23hpbiO5L+YN5Ryv8qwJ767aBIhHIVV8kFs5qu8krL/qcnA6dqlzd73GdTdyaKNS04R6S6wxheDK&#10;SffrVr+2dATVoFTwbahFt8K0mGGfxriIhK9xcAs5Jxnmop9q3jxvG3txS52HQ3ZbqL+1p5oVts+e&#10;WAVQAOajmvLua+uZZLr5mUAgcZxWMuEKECT5j0NOfP2mIhz06VFwNaB3SSV1nnyeysR/KqrPdnWZ&#10;pGublyx4LMTj86jjkxGf3Z61IrM15b5cD56ALYEhEQYKPT2qrMzLeSqbs+wrUEarcyg3KYMYOd1Z&#10;90lvukZLhG9cHpQnqFrFRXl+1QES5Azmrsc8jcAH3JNY4f8AfuApwDV+FtsUny4yKGxFyZ2aAYLZ&#10;HU02PKuCS+ccYqBWO1lz61ctgGtpsSAkA4NAyNDML5yZxz1yKgu3YxIMtgehqb5j5hx1kqrOoJwW&#10;57gUXEWraSB9CYGzO8HgmmKWNw4KEelJFGFt1xnoO9TYyzncueO1IdyKRZNqccYNVgrZfJIGeK1m&#10;8s2D5BJAGKzR8166knG8d6AL1nDLvuP3z8p1x0qFYXGpzAjP77rWp5gFpCm4D5Ow61AFGJGE6ZDg&#10;4NPYTKt5DGL1EWfkxjINUwqCaFfJUnd1q5cHdeyOVOcAdagRv9IU/LwRzmkxlnywYgphU8jHHSrG&#10;0ARDaBhajRx5zD7WATjtSTEBuLrJ781SAWVYvJiPkjO6gkAwHyui8E1XMsgK4sA4zzz0pZpYtqBU&#10;O44odgsK7nzk+UdfyprSTHI3Z96qmRfMYFeR1FR+YA0x25HpmpbAmYy+aWMpOR0pvmf6fa/ujgdS&#10;ahMsZkg+bjPSlLLvc5pbgaCeX50p8xemRSklycQjoefpWaki4lycAGrUMsDfaAjMRswueMUwHR7D&#10;IWEIOD1Jqf8AdMH+WMcevSspC32u7Bcgb6WRWIlIkYHvzQBrR7Eccjoec1BKSd+IQctwaS0WObyo&#10;3uyjDp71bmiiSaPbMGPIxQBnq2FbPcU2A7bxyHBG/NTSW7GCYlCAKrQ5UzrsNAya4upjqSAIRle1&#10;RybjbufOO7sCaNuWzuXO6opWjB5Jzt4GaTAnhMrW7ggcryfSoQZ90i5YgPzU1pJH5bjOeDxT3I85&#10;9sPegEKvO35cj0qKU8n9w2KlQMA2Q2c9MUyU/PgKenegB/mJ/Zcn7nJ28GqQDbdzKcsamGMKOOvS&#10;p2SP7GrBQSTyKAuVxt2nPWlwAgYPk5/KkwuSAe3TNOx8rc0WGNwWnPyDgdc03OVnHlkehzT8DuT7&#10;c03AycjpQIhxzGNrH5qnHCkbDzSfPniHircUbPExG3IpWGVGHzx/IMYOaiUMJXPlnGatNgTEEAUw&#10;EeacyCnYQMHJGDj5aYqn+9mrHy4B3ioWkVVlHkZIPBosA9UHPHFG0B0wRjvT02tGvyDHfmmuGDN8&#10;pxxQBOpXA+UAZ9asFQPJIxg1nDIR/mbqOKuwFmhn3W5G0fKc9aQG5prj+1rUAg7rORa+H/Eix2/7&#10;Z/7QUbW4+bVUYKB619saZ5w8S6V+5OxW5I9zXxR8TpPI/wCCjHxWX5QrpCSe3IrajG7v2N6L3Os8&#10;Pm3+0Roml5WcHe/Za+A/jRbLbftp/GhFgKq+rRyKMdmAr730r7TH4NuJFMeHuoypHPGa+NP2ibdV&#10;/aT0i6VBi68PISfUrj/GvVwz95eZMtYyPB48bgQuM1ZBbemVGAOtVFJZSAhHFWh/qY/3m7sa9E5B&#10;fmFtc/6QGDNyO4qRWYR/KhP9Kj2kCX5wAQMip4CyBsqNwP38cUAPC7YLbdMp3dsdKjdQHUm1I54O&#10;etTMyGV2EqkluV9KfshkdsXBYbOAfWgCrgCRhu5AGB9adj5nGT0FHlnDsIvn34HNKQ+VBlGQOQKA&#10;DHJ4oAG3pRzlMkjrxSjGW7mgBCoIdWDEHtmkxhMKhx7nNO52PjOfTFORWOMTKTjmiwDMsSuETp1p&#10;FV2VwIXGO9S7cKQr9etPDTrHCVuASDjG3rSsOwsSNtCbwx2nBx1qRocQwM0kUUbKeN33iP5UZkFn&#10;KTEuSeAO1QLErXG2QTMDyBuOKLCFjVPLhxbrgE45qQA+a37lQApx70AAG4wgCg8c0mWL/wCsGMfn&#10;QAqrkMqknHJHpUyKAE56t61XO8Qb0BZs8j2qNZC3Ac5HTPrQBoFstICeWxmnoNrggjgd6pIwEcm6&#10;Q7h3oeb9zD3w3NFwNDdNtUlU2qTx9aaGYI+W6njNVmkLQqu7C4GTRvj8kfMOnBNIaLOWwTxTsp5S&#10;kkk55HpVQOjtAv2pup4xUpZvNi44B6Uhos8Z+6elJ+7+0gbGyzD9Kg82VVkxbbxionll+zo32cZD&#10;jPsKljO50gvvnZ2ChEAx1zmvVfCgtP7e0xZLZyrO20jqCa8V0yeZZrfaGKgDaT/FnrXpvh6/ng8S&#10;6XL9i3+UxLZHHNc8720QLTc+jdNOlQWeq+bqKY2Z+YYwPpToLzR5NTSWOa2HluQcsBurxbVtW1i6&#10;1SV4I5YxtAfjg0ywbU9tuJftD7pweDjbisRpJn0THeaYSP8AStrZ4x0rbtdR0+N7YmK2kwv3s14g&#10;93qObMRWZ2sFBJPfpW5b/wBorcqsqyZKAgZ65rncEt2UpWPaI9XiUSlNLRwY2IxiufvPFMa2t+q+&#10;Erh3ZiquTjB+lY+nm4CxjeQABkHmpL2FH1Oxx5KMM8beDWbVmWmMt7nxVc2OoBr6VEZSSckcHtUl&#10;paSosJl1O7Zml7Makij1AQwq1sVBPUGup0+0mMER+zbyG4JoewI0mikb4W6gySTssVk2c9V4rx2O&#10;aTbdQvbt+9nk5AzjFe+XkF/H8LfE7pDGIhZASj3PSvCtKuLJPEeoLMYAFkk5fvmpp9Tan3OD8XW3&#10;/FrtWbP3JxuPtmvCNPjMXxH1J/tAUTxJ5IxwCOv519HeK57ObwD46jS3GwxnDg/eOf6V4bDab9AS&#10;YAh4bg4z3FejhNBVHc17S9f/AISx0+2xI8UZAZhncTWPJrPi/S/Ht2bn7TPDeapF5RRDgrntj0FP&#10;ktZBqPh2+W1meESgTxg8kV6bcSaHP8NooU8N200tvp7GBtu5omYetdLSTIV2ix42eOLwv8KLqCaQ&#10;pd2aOCvCg4zii2vbpvDvhh9KuI11VlGYJ22ibHYE+tZ3gy8OtfDDxj4e1bwzKLzS7wvby4x5keTg&#10;j0x9a9H07w7pGpeBtSjOnNbXOkBDaXkT7SpHqR16Va0Il2PN7iLxTqHxk8LjU/2dmjlgcFn+0ZUA&#10;dWArsRomoal8V7Anx9KNOjgCi18rYQR1Ge9UtTTx83j34bw2Xji3n1BtYiSMqM+YithgQO2K7jX5&#10;9Rg+Kl3B/wAIrdQXVrpluXWNDtdyOTkcdaLiRV8Q+Gn/AOFU6rY6VEgdbRxFE0+3y2YYyPXJry7Q&#10;7Hw1efDqPwx4tsb3TNZ0nVTJp2oj5llB5wxPBzXXaprWrvqdhJc6FqFsxmCqVYjcR0NbMlpYT2Wi&#10;3uofY9wgVpJGxlQPu8nmmge6Ox0q1sLf4d25S5ikKWWyNpOSMDGR6Z61zkd1ex3KB7txE1987N06&#10;1uWjWEvhu4aHUmO1lXae4qZ7fRptJ8TWk0RjVtHchsdGxwQfrUvcpo8e+JcH2fxl4cuvtKmC/wBD&#10;bJJyNyivXv2exn4O+Pv3dsWe/JTcQCRk14zYXuh6pFbaFr2pTQSWesyizuJBhZk3EAFjwDiu70O1&#10;lsviHYW2kfFGAwRSoZIYXBBHuRVP4RX6H1EzzF7cO7AAkFD0qxaOV1C3UWkYhZW3Ljg1SVbiTwtp&#10;bSKTJ9nXcB1NacUYi8J3DFcuxG3d2rhuapM+KfjH4SW8/aP8R3/2W6sI3uoJFkiTCSBCMgHjrXEX&#10;8yxXGmyWiWclp9kEc8RkHykDGfxr751LTtH1Pwwllf2tlgphSevPvXyH8Xfhmuj21pqGnatqv2Oa&#10;5xPErlvKz3raMrKwTbep43q8tjbeF7u8srhkZ5lLwK3AHfFdP4cm0+98D6rMtnb3DR26squoyp71&#10;zkWm6Svh/Y+uajdQ8b3aIjBPb8KuWWk+JNP1q0utI8S+faS2j+ZbmPoCPUda0Mm0V7+GyvdVv1j0&#10;qNAIWD4XA4rh9Bi1K0+I+rrGoa2hnYbAOhavRNO1bw8tzrCzIY5naTzF2Z2nvWFai3/4S/Upbd2K&#10;T3ZKsy4zg1SJbG6lHqBd5kgfIkBKfWsmWw0O+vnj1PUjbSOi7FVuSa9AlhDBFDwszoAxDdDXPHQp&#10;X8XWJlYtKswPytk4z6UWJucjHBaaZ4tRPmnhRvvsc5HaumutX0WTw5NGdMjyQCoVcEVn+K7K6trn&#10;UJfsAKAIDk9KwbVI204PsQAxfeNADp5ndLhkyoWPj2rgJ769fxBPHNfb0aY7GHHTtXcXLW0emeX5&#10;6lnRsnviuKubKAx2hg0+YZlYqxbvTQNGwsN0+nRuLcLFt4JquI0E0YYKTg4OKlgk1EeGtkmS0eBt&#10;HpUTk5O5HJwMYphYo3Vos6W+2RlcS8HPFaJV40gR5ELLCOc1GCQtsQ3c+2KjnRjNKxu2baoz7U0I&#10;bI8gZWD5OeBU0Et0RP8A6GquSMGq0QRxMCzfL0q1CGEjkXDjaPSiwXLMkk+E+RiWXDD1qud+SMnH&#10;fmnmVlt13nOGNVnkjZTsDHA6GlYLjzu+zybbZmPY05Hm8mBZLnnP3WbpUEF0wurYeXhWmAYY6VY1&#10;O1Emqaa63EijaCdtDQCJH/xOiroFBXg561bi+xx/2pHKjMWT5GB+7VSPy3mdPNb5U4bPpT1hLSs4&#10;nLbT81AFN9zPCFuycMxHHQVNa7irkg4BP408oBcKyg478U4kiKVljb3FAIlMu1QRL96QKQfeq0tn&#10;bw+IoppIYyCgKurdSfahdhy2G57VIvlEkeVMxyerZxQBGysXkKxsQX9etPCBZUAVwGXpmrEQbyHw&#10;oAyOtEqyC7iOUwF4waBozZWuVvAyygbXGARW9b3BNrYE20YJ9O9ZUqAgnZ1PNSxAlUVQ24L8vPFA&#10;kaV75JjtS+mqWzyc9qyGm0+PUZ2jtp1TyTnnqac5ufJufMuW3IPlA71RCyPBEzXC55+TbQxk9s8D&#10;6HqkhlwoclSTzXTaGZn0W1uNwDBzg7sdK5eyitBqbpJEvzNkrng11lrBAztGiywoBxhqYr2Ota6a&#10;e10tXiO4cFu9dj4b1iPT5tWWW2gdJdgVtmdtea273seoyf6GhQYCHP3q3o3kWxvXl2qjQHJK5wCK&#10;mL11DqeyJHbXcGo3MGp2AYx5AWQHiuO1GPV21fTPJg+SO53O4OM4q/8ADrRtO/4RjxPew6vqDxzO&#10;3yNIeW9h2rWuoYzqAhm1FIvMdlC+npzV7gzU05re9XTV+12mAAszEBsYqIR6/ofxQ1S9sL2/n0u6&#10;jAurcKdgbsyjoCPaqWhaXqdj8SdBjS88y3vHczDORH/d/OvoCygu/wDhDdfhk8JacE8j5Gcjp/8A&#10;XpvRBaxwGk6te/8ACe+A9QfQNPmSCKc4kjBByOMg+ldIPHWom5v47zw5oS2v2/AaOILtGfasrUot&#10;Ih8MIBFBBiQ5G4Yrj/Gdlaf8KK0C8tFmYTXiCTy+cEfT1pWuUmeo6xqeq2+vfDm6h1mO80rVItj2&#10;27/j2I77qtQvq1p4lnc6x9otLgDbtO7y89BkVgeE7fTG+GPhuLU9MuBA9ug8tnOckdj2zXS3Uum2&#10;HjrwtYWXhOaaCWxkaOAuXLYGepoaFcjbQYL/AMTq0vioxMLtHRVbIPORkVueJr3xQmnaHp0vgW+W&#10;IalaJHqEMhG5QQD09qxtO8QeA2vZ41sbyy1KS5ZWguGI2kHtmuoin8RXepabbz6qn2UScy+VkD0O&#10;fakJml4m0+1n1Hw9bS69NHafYbXzJGY/NwMjJrWuPBnhpPBputH8c3imO2Rmgd878DnFZkts9xPr&#10;OiN4oudTlbS5JYbgQ7fJ2jIBPtWd4XufFX/CMQLLbaipiv5YXdlIBCnHemo3EX/Ct9qP9rfHoXjL&#10;HBBpkfkIx+7tXk18q+K7t7vxQ2oJbwssmtTxFlYZKg4GR9K+vNX03Sk8EeIJv+EjMUk4VWA/i3dQ&#10;a+f/ABt4FvLDwFqGpacZ7jdavIYlJIGRnIFLVXTKTPNRPaaZ4Ovzb6tOTuVs+jN6fjXeS6Smrfst&#10;eIZ7oWsl7/Yck8MzDDqUUsBnvXmM0DXXwH+GERluFvp7yYzAr3Q8Zr0O1vPF0fwISCbwBIsg0w26&#10;Sq+A6lducVGpbaOb+HkXxiuvhNoN7pvxr0doBqc8MtjPZq5j8s45PvXTeLNT1248A6vomraBZb3e&#10;NmnjXamUOcjtxTfAklnomh3dhH4nupZ2vS9xaspAJkOeD7VueOIUn8IXEP8AZ0qzSahbFJFHzDJH&#10;enZJBe7PnvU7jRf7T077T8eNeuLeO4i32stkVTMfQbjwce9bf/CZaP8A8NPfst6jJFo621tei1d4&#10;o1Bw52rnFeveJrC0bwFBp13omhyIdMg8xVgUMRgZ+YDP618y+ONB0qDxn8JI9F0G4H23UgBbq2dr&#10;qeorOFOLd76lSb0PrH4gafqMtjFd2mqQhZ0iYR5wGRueD9K8A8UWtlp89tcT+CHvbNljN1Z+Zguv&#10;G5lP+zX0fZC6f9nHwlZavp8hvk0CMR/MQDtHGWr5s8Ta0Tf+L9Mn8B+IZLuHU4orZ1gZkCOQGJI7&#10;AVUn0BNPU9C8Bab8G9TTV7/Qn1t1tbVPNjlmbFvIwztweuK2rrQtIjsvFVy+tJ9p83JWRRjA6YJr&#10;jPh8mn+GdQ+Plu63ctvdtYS2REWPNd/vj22mvSvENlNfeFiYdRjKSWyuFifqRyASKfQRxUur29vo&#10;cNmbyeeW+tZIo4Y4iecY5IHH4189+ItEu7S/8NpOI4pH1J5FAfcQpOea2tZ8Q+LtA+Is7yaTpEit&#10;ayxtA5DFD0Ug9q5HTrnVb7TvFup6h4uaSQebsWRuVDZwAPap21uK+p9G6JFoDfsw67dyaZHctZQQ&#10;eUd+PmI45+tdNfaz4i074PfD3V5/Ct1cGfbG0QbOxCPlJ/CvJfhhcXDfBnxtpd3bTtBcaihVicnG&#10;7Ir1zxF4j8KJo/hHRW0hpozbRo0irnZgY6Vmk3LUbPRfC9zbX2kaNtu9NJls94tuMnIzjHtWR4t0&#10;djrfgS6j8PR29zZ38mAqfeDdK5Lw/ZXdn8X/AABqWnXWYI9+4NJ8u1hjp7V65qutaYNJ1Znu4riR&#10;GRgdn3T1wPWnz2a0KaVrbnGQ61oceoGy1PXoxdIiL9mZcly/TjtXlD61ptp+2Preg3Xw4uIY7uES&#10;QXQOFiB9B/Fn9K7bxla6RcfD/X/FNv4XMWoRX1mJWPopAHy+9YfiO68Ia3pPgG5g0trfxHZWkQjZ&#10;otvykfNluMg9qvqLYxb218UWvxq1efT/AA7Y32mIyLKXYMzK/BwPatTWNUvNO8KtYaP8I5bqa7w7&#10;TGX/AFWfvflSWJ1mD4u+CbUXMqi506VrhfvDCrljVvUbvS4dFbU7G/uby2imkQhISW3Zw3A54NJK&#10;wzTs7Z5dI+CpvtAliW7026+z3G3PlygHg/jXN3sFq+gWEWp+Abg6nZ6zI0WoQyFWCg/KeOeleheG&#10;PE+l3vwfgtBoUL3VmZGj81NpO7kYz6Vz8OoRnVfHCav4duLe6e+T+z1VCwmXvn0xTC5HDBoniO98&#10;Jb/El1balpOj3JtLx4ypLBTgEnGea8X+JNx4yg+BfwYt7zXLiS7uNeu0nkRiNwQkL/jX03YHRb/S&#10;tVtl1LTre5trcBZIwqsufX1rxf4gaSLjxf8ACKwuPHEbbbmbyFKYLMe/51FrsPMqfDm++KEfg/yL&#10;mwWLT00dy0xk+aT5flGa8+1LxJrkXjnVXv8A4RJfNJqEsVv502fLUnAIB9RXVTyeL9JbUdMuL6aR&#10;JIUKNzgqOmKxjpOo6h9ouDp9x5gcGNyCBxVxir3sJJXuYGm2z23iS5lHhOCIy3AdY85CBjk0muz6&#10;Q/jFok1i2RVt8lD0Zu4zSzjxC/x4+HGlC/2yy2kxnAGcKorH13w5qH/CRxXD3TTW1venfGG2sxz/&#10;AErRrQRmRvp0uvW8X7mMbmzuPXHvUv2rSrPxjoAk0MyZLiNlOeap6hY2x1zT2KvbJ5Y24auXvri7&#10;i8aaciFJMNhHbnFTe5G250F3IJ/iDfSsJ0XYSqMegrMRpjqE8i5KCYq3PSgLf/8ACRPLLqIJmt/u&#10;7cYqzDbStY3jh8qjEkD/AApICGe2i+0wGO6ZjjLKfes2bct1EUWTcWwy5wK1Y5LVprM+a4LORk9s&#10;U64gDXkjho8KnUHrVJ2AosWS2tSSNxHJqN7iHz4jIRkipWQDT5jJGrENwM4qkUjdgTYAMBwQc00S&#10;W9wZonV4xxwCKVZHDtnTUbj74PSqaKwlUm7j5PReRUyh/wC1oh9pIQ4yPWiwFgY/cDaN2+rRQ/2s&#10;BvVV8n73WqsiypqUhSyyuznNSksNJZmkOQ3TNIZRdmOr26rMAN7ZPrV1BIZ4SLtAqjk461TWIPfq&#10;SrBdvHNaFtFGpl+foPlBPWmIcyvKrqx5BGw9KzrmG5jnYJ5hBTpmtbcPKBKjg9qi8yUiQmMY2nGe&#10;1IZQ067nFjqHnWLhU6GoZLy3MyMyOeTjnpVyGK5/fsYEMZl+Yk9Kum00Qyxg2as5TIHoaAMRLiN5&#10;WPlMpIIGRWY818mtxn7IXUzjHoea6tIYN9wJdMhI8wbSDjAqWeDTPlC2K9j1zT0E0yndgy2dk4lZ&#10;SYl3KKnihkNpbGOwk+Ucse1WVjQquLZsHH4Yqw1yq2+wSW5OcYzUsqxmfZYY7i6nMuWZl+UipLgw&#10;Lbo/3FaLqRgVLceY0dkBIg6kn0pkjwz6TJby3iMFGAwGKaYirYCGWXcrZIBx70gMcWs3cjp8zNgI&#10;e2KtW9obe2spINST5M5HXOaq6gVkWKU2h3I3zYPWgDa+0btPXDg5H5VmzRkQb/tBYtnaB3NZiT/u&#10;I/KjYMp5QnPWr8hlNrpG0nhskHvTtYCXRbq5XVdYt7nT5AY4iyv6+lblk2jzSNdtHJ5v2ooV7EZr&#10;KD3BuJD9kiBMQA9Wqe3+SKRXtSo+0qW496m12I622sVPjUGC7UQtEpKehNejaPY2T3xtbiGNG8xS&#10;k2/AIrhTDEsGnX0OukRPGgeP0Nd3ZHTpdIiWfV5ImW1JiYHGCR6960QLU22tfClt8U9HEWoQTy20&#10;O6YBx0rcuv7LuVhnsrOCImcbgGxuweeK4u08PXJ0W5v4dQ8yUSMZXaTkjtxVvTYpjeXKyTzDAO3a&#10;cYNUgbPb9B1K0tWtMaLE4ltQFYjuOtUNQv8ATG1zWgtnpMU0yMSVwGbHqPasfwlia6vLe71sKYif&#10;s7leuTXGavoutS/tHa2LK9SRrfb9reW42AI3TaD1/CoT11KT0O58J2M95rfiK3svF0dtdS3GEnCb&#10;sDPPAr1Wx8OappS659s+Jl9ftPsKlkKKPXjpXAWWhazY+FNMvtM8ZTWl8i8SlNwcnrxWnaH453uq&#10;wW1xevfnadrLHtAz0pJ6kvQ7O+8O6CdL0q9GqN573CkIZa6Z7pLbQEi/4RyKfbaL+8K5A49a5fTN&#10;J8VraXNpqulTRTDPlDzc9elb+mX8+lW2s6fqngS2u97jY7uMlT2zVSAxbTXdcXxnBFBDK0L3I/c9&#10;QgB5rY1iWK+8axCDxA9jKqRYkBztce1aN9N4Gsrfw9Nb6RFBd3t2ohs3bO4nsG960LjRLdfE3hm7&#10;u/DAtJp7HdLAJchfQ5qJR1RUXvY8W1PRvENt8ZPGOo6xqEWqSyaM3kXHZwF+X5e2KteCtP8Ah5qv&#10;wb8NQ6lbpNqkepX7r5c2x1wxI6EEgV6Je2Ye71N4rqG5ityV2F+QG6/WvIvD3hbxTa/tqafcw2Fr&#10;BpouWa3ke8A3bz8ylTVNppW3DbyMvS72UfHvxDpD6gkVvDqGwK/PGcDk1keOdbvh8UHsLHUPOayE&#10;RyOAh69a0/iFpd5pP7ZGpXR06cW97brJGyDILDryPzrM8Q2Giv4Dvdbt7mTznixMNvJxWEk0bLuU&#10;9HTUJ/H9jqDRsZrwKLlhzjb0rtZbNf7Y1qOS1bbNbdH6Y96880C+1S1+Hz6jZ38LrDeDzLeUcsM8&#10;4zXT+JfFXh0fCS6uV19Zb28jjS2tkXBVj97n0FSC0Rx/iqDUpdV+EllYsqpZ3kzR+S2Mk9RxXXWO&#10;oasmivDN4aigkSBV+Y5z7/jXM2dlq9k3w31F5prhpzuKjJ2bu1dFcSTz+PblZtIvlWS0B4Q8cU3o&#10;K3U4qy129g/aXkGpLA1qt2ghYL/q898+9fRGpWOj6t8P9cEOm20qqbeWKQDG0qc149JoWj3K3qtc&#10;QmQqxyfvNjp+Vdx8OtReJ9R0mXWW/dhlUOMEgdOaib0Liranqljerc21rG/lxy21giAn0UYrlPFt&#10;pDeeFdRtri1t5lkmUxdsEVekgm/4Sq7lEmFLcqOM1la0NTlstttaklSOC2KyW447nrh4jYnrTOPK&#10;Tgnk8089eTzSYIi9KAG854QYz61Nldv3RwKjH3X+akJ4Xg0wFJwWO0ZpMnaeaU5KD5T160vODTAZ&#10;nhdoUnNSkMSMqAcVAQPPHGPTFWFDfZxl85NADcnePl70pA2tz2pcASc9cUhz5Y+tIAXb5fGaQ4yO&#10;KeP9Yo9RxRzubjvQIaCAw+UdaUhMTMM4xxTPn85eB05p4I+zsNh5NMAU/L900px+945wKAcJjtil&#10;PJQCUYxSGMy52qVGPWlUAxyfIDyOaAG3A7sgnilOA3XGRTERnPn8HtUh+4Pn79Ki+faxAB571Lzg&#10;cY4ouMTH7xiBR8mG4JJ704jLj91nPfNN480cADtRcAO7yFIjOQeaB90nGDijDbwNoPHrTiE8qQlm&#10;HvigREc7k/dE81IB93kU0dXPT0pVPzjANIB5B2kgJ1pmTz81Bztfk0fw8igB3OB7Uir+8kJPAFHO&#10;3pS+hwKAA7N/3jRsUlsE05j8x/0dcHHNDeWI0PfHFADFBDn5unWnn/eBpgJMrfrSfN5o5ON1ADiB&#10;leKQZ3VJ1zkmkIO5Tn60wJF6NlaaR0AQc96T5vm47Umf3DksOvSgYpBycj8KZg+an7xqlkz5Nuwk&#10;B45FMySIQY2HXBoEGSJBk9qCTslO3uKUZPfigAFGyrDNAAuSp4pcnYMjkCgA7jzSN1NACbvmQbe9&#10;SkDyovnH3qrnHPPNMcSFIh5pHzDmgDM8e4P7NPxIwDzYR/zFfj545Kn49fEtjkMt9Hj8hX7CeMdx&#10;/Zu+JYJDY0+PB/EV+PXjvB/aG8fYHH29f5CunBPcxqHLJnOQ3GelPZsE/IMZAzSJt+xE9t3So5SP&#10;JuAsI2qy856muqxixsnmid4wMlmGNvvXV2Hh7UptAlknupIRtBVWXnmup+H3hv7dqrXt3bKltAqt&#10;854+pJrtb5tZ1Pxj4s07w94BS5ttPhRZrlWwGb0pX1IlKzseNtptlE+pxi5WaVMfxYPPtVWe026d&#10;I/mqCB9zFdPqel39p4tv5NQ0rUrS7UfPCwJX6g96xmaKSN2+1u6l/lOMY/Cq0ezuU9DnCHCYwfvU&#10;gLeccwtgY5rTnjtxc7hIeV44qmRJk/IBg1DVmABkyw81hkcCm8guMk80ADzJSRyelPOOTgdRigCS&#10;2a2W+jWSM4Lj5/7v4Vcvbi1aSJYbUbUAw/8AerO42yDyh+NKQDCgwPpQA1mdpHzHxgYpqrI0ku23&#10;YkdhTgp3EbiABxVywnji1KaR4QU2kLnuaAKYhufMfzEcLj06UpC5lA3deDW68y3GlXu5kQhvkCjk&#10;1nhESwcGRDg9TRYZT2yiOQlTxjmndhlutOZyVtxnoT+NNwfNcbSCBxmgQnG8/LSjbuf92AcdakKH&#10;7HGxlXBbpUXGWBU5oAX1O5Tg800kCOXgHjimmMGUYuHX+9TRwbgheh4z3oAmt4r6WRhFpwLFgFyc&#10;Zpbi21OC7P2gqoA+Y9RzU1jLKty5IcnuBXTG01K/0pY10O5fEDNkA/Jj1ppXBuxxOV2yMMEAjPvS&#10;tjjapINK0c8Zv0fSJYyshDbsjpSqT5HOMdjUgOAJf75HFL2OWPtS846UHbkbmNAC4Gwd80p+5GAe&#10;opNxC/cHA4pUwdrAHJFIAUD5/wB0TzV6LI8sBCuU5quillnAmAar8OwWY3Mu4d80ykNCsZEye5qY&#10;BljDFQw+lH8CnjrxU2G8qL9wpAHHNFgIxvMowvBqwjFbhSTIM9TSAkw4KDinjOYsxgjdyKALgJ2c&#10;TKAe5FQuBvANwD6HFTyHOnwEpnb2HamEAQwKwAO3jFSMrARh2BnNKAMS4HapcRmPBA68UoQ/Z5/3&#10;WAD1z1oASIDAO45OanO4wMA4xu5pqgeSeBkLxQpO6MkdzTKRLYHb4s045AzNjP51+tnwm/5MS+DY&#10;352WMn6k1+SMRDahEwI+Wcc1+sfwYcP+wL8NXLnCwMOfxq67tBagrnYuCZW+Tv60Krbz61omK3S3&#10;jkm1S1jXyS2ZGAAA6nJrHOtfDxYHdvi94RVNzDJuU7deM1gtUWXlDgABR+NX7ct9gvAWXLW5HNcr&#10;/wAJd8IhruhWg+NGgy3NzeCO3hjYHex7ZHSuzeJI7uIAnBiU/nigmx+OHx9hMf7fPxbjKY/4mMZ/&#10;OvMVZzG3ynAAxXsf7S6Mn/BRH4r/ACjn7MfzFeOR5+zxc87BzXXiNkZpWGTB2DYgJynBz0rqPBxk&#10;XxXDuclyfyrAPmeVLiUY29MVu+FSy/EHSN5+8snPrxWCGj0i+dhf3GFGMVj6jl/D9wpP/LInP4Vo&#10;XZLPM2f+WprMvmP9hT/MP9SahO1vUD2z9lmQD9sHwaSRxO4H61+stzIVOusI8lLUfrmvyE/Zkkdf&#10;2z/h0OxvpM/rX65TsN+qgt9+1WnXXvJml9B2isH0PVTvyfs8prwvWGx4t1cbhzqDYA+te6aSipZS&#10;4GA8MmRmvCte48eXjAcfbn/nXP0ZcB8DHyk5q+rN/c/Wsy3ztGR2zWgm4hRtrI1LsH35Ay4OOPet&#10;BcbD1xjis6OMt5JEpBHUVeIm2D903TtTAmGd8f7z8D2q6hOI+D0qkuTCoPHHWrkWQsHNJlxNW2Yb&#10;H3J83aqWuhT4A8RjcSTpshx+FWYg5liyOSara68aeF9U3R4/4lUuef8AZNTuWjN8ASXX/CpfCmy2&#10;lKLfS7m7ABq2vEEutT+JLEW1iXijC7znrUHwre2l+DywYjIXUbkN69a6e8CwQ6mRAM7WI+leXiVa&#10;R7VGnzJI+W/iKu/xvE8lo+I0QSKO4715FqGreHbO73W0ASLzkAUnlietdt431q+ufit41WK0xAt1&#10;sDlfvkdce1eP3eh3d9r1qW1HCecDgHpUc1zSVNLQ3vEEulJDp1/DqE7zS2q4jU5xkVm6He+LWvJY&#10;zb3axTE7gVJA9K7nTdCsxosKfYpX8uMfMwz0rE1/ULmyv9EhtrWzC/aV8z5RkjNCfQlqxqjRglss&#10;8sLNIzZI7VVvNC0a5axkudJUmC6RkZOCPyqeTW5kNn/ok8kLWqndjIpja3YMLQGUR+YTgH1FOzFd&#10;HoVpNbCzto7bwttiWzVWDNnJAqreWBn067afQrcBTkYGSBXlU/iXxBbatdN/Z0z24PLKpxjtXTeH&#10;vF0d+/iS2WRd6RKTk/eB9KmzNFKLOmsrTQoYi8Npa5A+8QBzXFa94Z1DVvF1lLAbYQu37yVXHy49&#10;qo3V7r918SNYtrezvY4LaLMu1Dhs+4roNA1GC3i1KJZrmRnJA3E8H6U1KxLOD1G01K0lOjJFLJAV&#10;AaUd67rwR4c07TDf6h5EbSPbNxJ0TI9DXN+JrvUY/E/h8okbM8rFgR+VdDp2reIT4RufN8CTXMjb&#10;VVVYqBnoT9Kpa6siyTOv1PWbfT/htq0qNauzM2AFCnJ9q8bS/wDGureKtHt01U20TXmdytlnBrb1&#10;PQvGVzrWkC5uT5dzIpJU/LEPTFaMnh+aw8Q6JPZ+JFzbRqZS3Q+tCikxuT2R6JDpl1F4N0hE8Ri4&#10;nitv3gY4JNZt1p15c6AIpbWWMtnnaePxrAufFmjWdnqMt1Nah9gwTNjkdeKwP+Fi3Go6bqkVjoRV&#10;IpVXztv3s+n0qOVvoUpLZs7LS9F020n1J5pYJMqcqBjntVweQmmakWkaNVDFNzdqzNMvs6DDHdQh&#10;pZACGLda3ryztrjwwMC2LG2IAEnSlJvqO6toUtKvYZfDXiwW99A5CFQd3Tsa8w14TRaHqqIvmb7j&#10;5x+NbujaF4js/Emus10y28hkPDE1Uv4FTSvEm+5JkLkqWqlJRdr7kcnMrnzxqF1pNp8VoUk0+xW5&#10;uLZjH5sYboPekudRsLjRZ4bjStFLMGAdIVBHpXF/EGS4j+N3w5kYnd+959aInDPNIyjcIc89BXsU&#10;G7I8PFuN2ef6uVj8U6qn2OJk875eOlZT4EH+p5JHAFTarPI3jLV91u2GkwvPpUCS5ixsGRxk16Ed&#10;tTzmXLcIJcFGGQNvNS6orf2JalZRlX5GOtVQ8YjgXzAWJzTbmcm0uF+0ZG0dqdwRiy7sfeXAUV3X&#10;hlDNplkrTFQlyMN+NcKDGyygzsBk/NjpXfeG3EWiITHE+2TjnGaOa+gHo968MEUscl3uiS1U7z3r&#10;ynW5oJdfsWjkUK7Nj6CvSVMd3ZCCS32FUzuJ6ivOfEEFtb6tJGpB/eYD00PZGOCWgd2tRnJAPpXX&#10;+CGC+JNbQlyHjyB7iuRGfskSmRSu3jNdd4R2jXLpuMgGpnblZNPVnpqzSrM2ZGDZPQ/lWlbX98Jb&#10;Uo78P83NYZaMsxMoJJpUlUPebmVdrrjmuPlR08zR61ompSh74eZLw6HGa78X87XkMouJdrWWCQe+&#10;K8I0i8RNYvN0+7MYwR0r0q11K1+0+B0ihiWMW83ns57kHFYygr6mkZ3OzOrXa+H/AARugdpItTZf&#10;M7gMa6C2leTT/j9C08hED6fImTyd3JrzMXkDWcSGSI/8TQMDkDgGuggvYzrPxWcXloFurWzAHmAY&#10;2CqlJWsEJXbZ6E2pRm80ANqDp5mm7XI74Heqpu5WXwyBqsjC3uZPJGMbQx5rkWurYSaUrzxkiA42&#10;nParNveR/Y7ZnuoxmY49cVUIWXdmc3eXkdr5rt4J+J3/ABJmlaO9tDGd2Dknk49qv2yw3PjiSKW5&#10;YtceFZSx7/JGSM/SuZS9txo2qOpjJYoNu7r9al068ki8bPcshKpoNwrMfVlIHFZcsr3sbKUeh5l8&#10;VZo3/YS+FtxJODcW/iO6ihZ+oUMRXzPYKy6UARk7FI+pr274u3e39lz4I2H2gmSfxZcvtx1G4k14&#10;7CIxBEc/8u6cfhXpwl+7SOOctS2QPsT5c52in27hda8K4wFGrxYx9aQYaycnA4qO1V28W+E1XJU6&#10;zF/Ori1YmL1P1r8EMh/ZW8JjeMto0BHPtXY2jq1kgIO7y/5VwvhkCL9l3wXIqErHo9uCM46iuqtJ&#10;kaKxKlFBi5/KuFS3Nb3KmqLEZ92wcK27PSvOdQiLD5th/eHk9hXomr5/s4HHBbmvOb59t1OCWwel&#10;ax7gc+9npy3W7+zo96j5W9KoTSBborsbrWtJIBnc3Ws4Ij3F02wDCHk04J7iZg+Iz5nwV+Ku2HDj&#10;wrOB/wB81+R0pC+LtWyAQNbnH/jxr9dtRjcfDD4mBwfm8L3eB/wE1+Q1+v8AxVniIZA/4qK4H/jx&#10;rpgrRZhLcmUZ1C5C/dJyOaSRsTGolZV2hWJJHBobeYwNw68mswK0hy83y9xXp/g4RNo0jkPhV6V5&#10;tIhWF38sZGOa9N8GkDRZP3YyWHAqZD3PTbBW8q2JBG6f5QewrrFf/SyQcAIvA71y0AASAtC5wRgd&#10;K6+0jgNgJRN82BgelOJMy05VoRmAfc6mobc7JF2Rg/vOn1qxP/x5R8c5HSrGlQxNqF+GKALGCvPS&#10;m0StjYto3dCBApGATniteFx5tvmJPvgECqchRLFSJT0IXFJpzk6tDvmCgzjOamxotjoXEaalasse&#10;FjUEY7Zq0r/aLu0WK8UDOGOOtWpLa0+0zt/aYw1qMDHFM0q2iTWJQrMS0vyn0qVuI7CKz0iHwQWm&#10;1sBjghAvLetVba/0n+1bhIdLAQ25VmPc06ZSWZHUt02Ui6WW3yR26bvLyVDVqZsg8LStL44+KEP2&#10;O6SO1u4/3hzht/b3rpr3SbPydau0sEkKQ5ZT1/KuVhfU4Nas38yKGIzH7RHjlsdMmutstQhkur8f&#10;b0AntSpJ6YoBGPpMmipo2rSC0CtIxCjtmsOeKAa9qM5mKlm+6W4FSlkHimxsYbIyKl2xDD3NWdes&#10;91lCnklWCgnaelIZn3Bi+yWjBkwegBq7p8Oni7s22q0jD5Qf4awHW4e3sUt9MkcxSKHJNdK9ldLp&#10;9tcoqgLCu0buSe9XLQRW1G+lh8S6bHHogk5Khh2z7URNq1rrlvcKoZJ5V8yPPrUtuitqU009vsJA&#10;25GcVPdvCDZb5HOH+UmoGWNTDi80ycKAJHQspNat5faY2kxf6C4kESBCBXLzyTyzpCUnLGP91jPW&#10;tCyhu00eIXIjD89s8dqaA27aaz/su4Rp9riHg/WrOjmzTRvFQMwaaRTsPtWJhTpkwVF3bvv0kJZU&#10;lXdyUPzA1SJaEFrA9xNKJ1V1kclt1fLPxiWy/wCEr0NxODM87CPA5OOv4V9U3cdtF8P0Lag/2ma+&#10;VYowecE85r5o+OVrb2vxH+AaoyEto1yzZPBYj/GhbmkDx63edNFtPMuVyfu9qmhSRtRTLAZYEZrG&#10;thcS6XaG4BWRbtyMdMZ4roMxHSICLgBtvUVkMZq8mqBdFUrAUWUdPSuz0tNDvfC2tR3mklANPUrI&#10;JMYIFcZJaahJp2mTy6oNqyfdPHFOuJ9lpHDHqhj8y0YFgenFIZ6LpMnh9PBlwY7a1cRNIioxHzds&#10;1zbvobf2si6cscgmyGWuX0SO4TwJrLHXpJUS4by3J6k9auWSziK8YtE2/JJzTuJGjPcaQYLAPPGD&#10;HIAxLcmumPkr4UncXETw/Z1I4yCK8vl0rXZdU1K5TQ55olOZED42gegrqNK1GyXwncWz/ag5QosT&#10;IeO3Wl1GUZho7avCsGoYjab94o4/Cuj06fS475baCNkclQWPvXLtb2Ua6luEm95Mxgdc1f04S+dm&#10;5swh8wFDnkgUCOk1nTL+K6tZ/KBjOCAG5NZNzJfbdKSC2MbtMu8d8VradLqNx4+1J5dZdrURKFRz&#10;jp6Ctw2dsdT1q7a0bCxfux0qb23AxL6+hbwnq1mySee0CKCO/rXl9/GIbqNRfuNs6tzXoyMh8QxG&#10;TT4GYhwCSOK4rW4ydeRGiUDzD071Q0Mu76W6XRIGs4AkdtjeO9Yss9nHdW8KAPM8mNop2yWOaQCJ&#10;+MZJ7/SnxWtp9uuJ/NRZAnBPUUxj5THHGgNuACoO3rTZLmFrJgdOCjgVn3ErfapMSE4PXFMMsTWW&#10;PPBfPAx1oA6B49LPhJBKkShsdByKryGBdBt0typVV6DqaoCTbpSLJEzFiPwq7bpHshKsmSfXpQCN&#10;vTINLXwjq9xN5hmMR/dntWfbBLnQPFMK4UibIx2xzT3N0sN2oMeGi5Gao6ZFrMdj4va20osc5znv&#10;UtjR754HuivgnTWl2qV0yRQXHQgf1rntOgnu/iB43ur6Kzitop5PLDkEtjpj61iaRe6sfgVrdxcR&#10;yia1uFSeMIVA3HjHrXLzya6+qu8VzcRxjaTlzgg+1ciqu7sa3PT7FJzcXck2o2scE07COMvwADx9&#10;KQWfjBPGllJpugaHcQsMlpLtV+nBrzkz3cVzvkuJZo5IwGCyfcPqBUDzK72zLrmqgLLklZ2GfbAp&#10;+2a6Ae1yaV43ublZtQ8H2kUcKjcLaYSFwfULnFauj2kTaxfpa6dqKwwOu/fEwHv14NeaeGvFWpad&#10;rWuPb3920l1HGrieQuDt6AKemaqeI/it45h8XXkKaPp1uUAzCsIBk9yT61XO20l1K3PUvEmg+Ir3&#10;xFZtp/w+ja2ESsZQ+3Lj/Z+tV9I8L/EJfiGby88VaDbB4NkglcEhRwAM4xxXz5efFL4vNBcGPXrS&#10;0Qk4CLk8/wCfSuSvfGHxDu4JXuvit4jbJ5KyMM59qTTWiFzn2TqvhjSXiBm/aJ8J20Qn3OoZCTjr&#10;1Nc7NY/s62+rT3F74ykvLpolVpEuFAO30C9K+OJLvWZnzN4j8RyYORvuWwfwqJgWcN5d0MkZDSE1&#10;UU0xqcbeZ9kN4i/Z3s1TydNkZudoaYsfzJrEn+KHw8g1CSLT/hPbTMG48zBB+pNfKnl25ljEmkSS&#10;cdfMrSjTSE0abfpBjBYZIbJocELmR9NR/E67m1GNIfhZ4WtfSVolYg1rJ408d3EttHBqKcn5miGw&#10;fXAr5609dJHhpZFgllczIE+bGPrXodg1xCbSQsEJhXKg54IrmqPl2FzHqEdzr9xqcBvPH+sspYFl&#10;SVgB+Rrrhb6W2l2Dx6xq8nA3ZuGIH4ZrhtKkhOkqGgY+Y33uuM12MFukWmSFZjtZAQM1g53TG9Ea&#10;rXkaWKWqmNlZAMkVSBdZJFCwoNvQKOaobQ95EShBU8EVbcHKZLZ29azTuRcCw8qNiy7g3UcU7dbP&#10;HdZmJPGOetVdimZlLHk5HNT+WioTkHihMSHb41lXooyMd66/SpHlii2wuXA4FcWFRpQDIAM9TXZ6&#10;C6R3dpIJ0JBwRjgCk3qUdGd6x87xyPzre01rsi4AK7jis25lgaGcIsZ+XPA6+tXNPMn2KwKK4Xcf&#10;mz3rCorITOogE3neW0Dkkjd7VsNb+XFFhicrnFY1vLeeQCZwTu9OTWrFJdSSIXbPSnF2XqDNSxtZ&#10;ZhMTcxACIkZOOlMjSU3twhuyqedhiTSMsjKuxpEZV4YNViC3IVDLKeG+9nrUEiyQ2y3qgXPy7fv1&#10;Jby6WupOu4lTGcn0NXLuKE6dCEdWG0bvas3ybZChMacnjBqthjLcx/8ACQ3G1SV87g1Y1AJ5qOsS&#10;knGeKuoLVLZjsTAXJI7VDLc6b/Y9+6SoxXjHoaLaAZ0xZ7C0X7Oo2r1qorOYSVtpPkODxSx3EUk0&#10;IMXG/rmtu5utOi0XTvL0u2AKYZsjJqQMJmkCAgH6VNEsrJlpmU5GBSyNCbXeJFIJHFWbcbkjYyLg&#10;UAMnBMRzNMDgDO6oYouXBum6etWZDG1zIBngVA4KgYPemAu2PzyoCnntUvAKDA6VUVm88/MCQKsq&#10;fklJXnHWkA8A+RMdnOKdbm4EMu1mAyc1XEo2vwwOau2xX7Nclpk7d6YhCW2x/PgZ5FAC+ZJ+6zk9&#10;TQ7L5pUAHJHPpSsdoUbO/WgBxEgiOA2O9IpXywCxOT2FNkmZkQbwOKjD4lxgZ7UgLTMqouBmqh2e&#10;bLhgDmiQkoRtpiIQ2cdqaAsGeWOwbMO89qjidWVSZJAT1GabJzGeAfSquWWZeF6YxQBblnQHZsb6&#10;1nl382fa7jkYqY7cODyT0OKiYHcP3JpDJS8ypF+9zxTPNfzLgYfoO9OUHA+QjimeWcu2w5oEPEri&#10;1mG05J9agiN6bzdvI2njipfl8qPPXd6Vc2lbWN88lTgUAZ0xJuDIQN7N81MkDlIQOhHzUOHMqkj5&#10;tx4qQbhGNy4+lIY4CEWwGQD60K0gb5oRj1zTGRz6c9aaQ2VUq+M8c0gJj5ZU5cA05Plb5WXGewxT&#10;QFMsQYHBOM5q3JAwt4ytznK0wM+dsXEZ3EDNTpNvWNVjxgck96c0fKKYATjg0mzb5ICAEvxTAtwq&#10;UnDbXyFqtNcSrLPyzYbpVzE4274CCFqpIiNMSUUEnpQA0XVxJahRIVGelTKXwnTp2NQeSoduTgj0&#10;qWMHL/KeO+aLAL83nSdTn9Kj2r+9DMSSeParBU/ZgwkXOelQuJ98ZLAfhSsMdDGi3IOD04qwVf8A&#10;eYODioVJ3oNg/OrKltr5U5osA+0eQSbWjUnPWi6j/egggZPSo96faQRLgj3qM3DvczgwjIHBpgMA&#10;Jlb5G4cVbdB9lyHP3elUQ5xKDt61IJW8ocNjFAEce37RMfLOc9zUrON4+YFcflULDgjbzTVSRmbg&#10;0ASFo8Egk88U5MlJjtHT1qIqwKgoMZ5pw+9wTgigBw87d9zpUsbSLbyjjG6owWz96lc4j++BzQAr&#10;JI0qncMUot2/enn86jEqgHMh9j6VIsyGF8THkUAMIKjHXmmPGhckOTxStIpVxyeKsQJmFjuUEHpS&#10;YEUUbor5Dcng1acH7OTsTjFVpHYXYXYpG4dKlZj5R+UjPSmA35Nx+XqKmjZVimUq5DH8qgAfzIyO&#10;zVKWb5iQPu0AbGnSNHqcZDAq06dfrXxL8boXH/BRTx2MOBJpNsy/lX2Vbn97aYds/a0/nXy58fbd&#10;U/bA+HlztXNz4bVWP+7VQlaSNqK1ucnoV1qsWlXcAS6ljKHgj7p+tfO/7QUU32n4CzSIQ8ljeA8e&#10;jLX1N4daRfDOr8wsshw5wMrjpXz/APtI27HwD8BLkRnEeoXMbEdtwyP5V6NKbVSPmU/hZ8lJ/r7Z&#10;d+AOpqwGhW4kCu+D1GOlV0wDHlAQV/KrCY3K2xcjvXqnEyY+WGUG6bcT8tL8+2RTMHUEZ4pfl2OT&#10;1qZFdrVcSJ8p+bPemIaYxJv/AHTYK5QA9MURGTy5SSRhgF/rTw06rcbCoxxRtY20mTjuMU0h2HkK&#10;Jc+YcbRxTCuJc5zz1pvytF/rB170rEZjG9l460BYaww+QwOfbpT0wZZCMheMnFJhSJMZz6Url/sU&#10;wVCGKY6UADZ+1LsmLL3PrUhSLbN+/YliPwqtZi4VSsqkKAdgPrT2k2bC9uFLOdpFAib5BI2G5C4z&#10;TfnBk+bJHt0zTFIM6bo25HGB1qUBQ3E+QQc5osMjwegZhnqfWpQWPkZXHPBpm197Bj0GfpT1I8jL&#10;Akk4pALnEzZTAwKY7OHfEH8PFPOC54/hFJmMzRr5o5BoQWEhd2Rx9nxg0jKu9uB1p42hIf3mSXPa&#10;lIP2vOeq8c0ANUL50I80ZKnJIpoVWhuCBzu4p/G1uB96pE2bgRHSEQBX2YLEgelWBDB9jtjLIxy3&#10;QdqchYXKHYMYPWpVkXfFmMHk4qSkhAIACVgQkgYPpTe78c0A/Ndho1Uqcg560hyR/Dj1z1ouMYfM&#10;3L89QzCQ2zYcffHFT4O9e9KADDMPKwT0OaBHQ6QflgB2cRgL9a9P8PiE3Mscnkq0bDfk9c9DXlem&#10;/wDHmAYCTn5SOxr0nw9bo72zTPKWe4XzCD2BrOSJk+h6bDFpwjsiyxOntxSrPajX7aJNGBjaYAHP&#10;IrZSy0aS/wBFEWotsW2AznpW5HpehiBNm4S5/wBYa4Zy1uaRWhDJBbmzhSIruRkKqP8AGtsPAWtl&#10;ksp0eONQHwfmNOs4LZZHUWnQja5PeuniWJooY5NMtm9GwOKyc76srlH2Fu/lQN5ZOI8kHtnpVmS1&#10;me6JAYMCSDjpWrDDN5dlnHXgCt2KFt0rmNV/c4HGc1g58zTRcUznLO2nc2/2i7GS+PZa7jTbaMPA&#10;POHCcD1qhBZPJp9vuRtqzEkAYPtXVWVjcJYGTzCQduM9qmcr7MtRsPvI4R8GPijCwcbrVSlfI92s&#10;A8Uamj2zMn2k4wcHNfY2rxyp8HvG0xQEx6aSw9Rivk1LZ7rUbqXzAifbHIOPQ1dCV3qapaaHN31t&#10;GPDevYjcK1qTyc14de6pHFC8KacgCTPk7uX/AAr3vWFv2d4Uicxi2YFQOvFfPviLSY01LRrlROsi&#10;3jBkz159K7sPNNuxNRNJXRu6NNrFx4anZIIfJWXD56gH2rvfD9vqtrezTQeFhdW8hHmOz/c9eK8t&#10;0G9lf4m+HtKgiuIHktZPNlIO0HHHtzXq+mT+JrGzure4tY3ZZXOFbmVR3ArsabMb2XmXJ3j079ov&#10;4QamtssVpqKS2t4NuApbgbq9XZJbTw741iW4CQXEe9HU/eDc9a85toIte8J+Lo2vdMVTA3lr5gDx&#10;yJ046jmsjTda8a2vhhbLVPBMuo21pcNDOzuVIQ8L83fiq7Gb11OV10+NdL+K3gvW9K8cITHrcaxM&#10;z7gCx5XHvX0HceIdakt7BtT8CWlvdtpcLzDGd2RnO4+vWvK59N8J3eueHAmttZ2kF0twlvLMDkg7&#10;sZJr1HRX0TWtb8UxP430uUNBFFaRjAKbOCM981TSaRbenmZGoHTdSazhE1uvm30JSRVz5YU81ufE&#10;3w/53wF0pdElYGO1t2mgST5ptnU5rz6GHVLD9qP4rW7LZRWenmLzVllAxuHBXJ716Ul5aJJpMs/i&#10;2zto7iNhGGkDK3pjtzSaBPU8naT4i2XhzwDqdv4dtb61+wFL61Mmx4yBgHHetzw/4x0+51Gex1Dw&#10;pd28r2cphSQY554Dd63Yxod18Q5tLuPEM0E1yGktkyVSQKecdua43xZaQD43fCSIWttbxWN0UACg&#10;bixwct3zQ9xMr6/ZaMvwO+K2ovp0U7Q6jHiOP78as3Jz16U74JwaVP8AtMx29te3nlXEcL/vHJIx&#10;1HNOs7+yX9qT4oeHZfCs0mnXul27TTZyICO5Hoa9b+DHhvToP2p/j7qFv9lkt4LOGO02MMcn5uB0&#10;6UpN20BNI+hb4x2/ifUUVF2JZgAVgxS6ndrLHj91HOxHbNbOpq516R3jPzvxzWVfRXEUdjLDMdp+&#10;8BxiuI6FsUW+1rrysd+EcZXPYV0Wq2/h68+FurwXVkjxS6NJlHGSGA45NYCF3uEkaVQMgHmuhMXm&#10;eHp0MWc2TbSOnSmB8B+IH1KK81yystOsltv7QlWcFBnHRcVh2l34ptNM0SKOWJ0DsAvUsD2xXofi&#10;DStTb9ofxdbKJkTz5W27Tj2Oa8T1U+LNI8a315cbbmCHXEwQ3CqW7iumnoYzspaHoDaBbzafqeoR&#10;+HjDdSQbpoWXr6kCvPG1G1Oq67ZLpJiktmOwYwWPevX5/FdimlaRdSaHE0L6fEY2jPGCOfrXnVx/&#10;wilx8XpNV+xPDBInzOF4yfaqSd7sxkZFi903hfXbqG4lDi4AZS+SPwrBl1bxNafEzR7uDUWnaKVP&#10;tMDH+E//AFq7NrK1Gv389hq0DLK3+rDDacn0rlNZ0sDxTFjWUt7tl3yKx4kHamK56D4iFpqvwsv5&#10;YoF3T2EbBScFWHJFeXQ2t1DplqjRKNpIPzelaVrqt+ujalato05kUbI2UkZJ9qpG28Qpdbb3SZUJ&#10;bcAW7HpREZnyR27X0jPpJ8xEOw7qWyhtjbas00yLsPyitaa2JtfMCnAXnnmubuGci8VN27eKCkNu&#10;XtxHc4iRQzYzWUftqzI8dmJIz1J7VYninNmcWTsTjGelZvmaut66mwwiLzzVIGWn2sx4wMduxqDn&#10;c+G/M9ad5ifuds4Y857YpT5RiBZCpB4A70IkYVKyqVjxxzSCZiz5UZDcjFSFrXI/4mCJlehqFI9s&#10;kzCZDuPWqAnLI8Mn+hnJ6Emqh8wPJuiQAdMHrVlQQcBWPU8VCSkhnAt2cq3rQhD4lzMWNpGo471o&#10;SNcm2k2oGymB7VUUQi0INs5Jx36VZTcEGJ2GF5JoYyjGkkJLGPLFuefWtu3NpHpkjKmXdfmB7VnE&#10;xkNuYHn1pAzbmYSsu4YA7VLYEoPzyBmAy9OcMbabBjAwOarBJzIAW4zmpwCZVXzJCPagCE7FCqHA&#10;wPzoBAhyDznkVLJEwuISYT94dKa6P58rGEBTt4Hei4CB280DzMDHWlJzM2JHAHT3p/k6g90Nuljy&#10;kTLNnrTgCLpB5QHPGaQ0IU+VwSOnrTCXEaso60+QYuk7uffipCCsUmSTwOAKBIrREs14DbkOCCWP&#10;SpVQfa3l+z5JGDijzIfKmj8kjnPTrR5oDWgBUDPemND0todt1J5L7mkB3k122ktp50LVC9oHk8pe&#10;Twa5O4ms207Th/aI8zeNqD+tbkEcv2OCRbhFIh5xUtiZPJKv263WOJgi3S4GenNdjHGjPdq1srJ9&#10;lTK/hXD2m+TUL5ZLVv8AWDa4rpjcxwJF/pUu7K54J4FOKfQpbnq/gu80uzstUjndo4lBIixwD2+u&#10;a2NRfSbrSNZZPDsJMj5WRZMlcfSvNdKluby6Zora18mMBZFDctn1rqIba5ttTnMdlNGrKCVL5BzV&#10;x00FKzb1LNhqdzazwFrWWUxPkL1YAV3ln4v0q+u9JtotW1KO4k+WSF0K5xXLeHYYf+E41WWbQSSJ&#10;U2M/K89eDXoN3Z+EE1uK6Ph7TllgZSCgCk5602u4omX4ijSbSHhl0mZRuXa27j86hu9R07Tfh14I&#10;sfJmnNxcqCojL7BXq8UHhbU/Ak/li1dfIGQpG6Mj3rzbUobaz8b+Fgz2JVNRVUmkwQOfeldPQaO6&#10;i0i81Lwj4dNnrLwxpaozoYiCMCn29tqFt4rsLia5iaWGBkjkIztpugeINdb4y/GmzttE064Ftotu&#10;V8pwFXI7Yqvp+s3t1461+yu/h9cRsZn2y7+Bg80CiU7zwnHrPjG0uJ9caJ0uSy3MSbcHPt1rtYbD&#10;x/otpYE3iapYAqFh2Euw9MiqU2rC01HwxY+dFCJ7hlj3D7x+td5p154litY1dEaNFDKJR/Q07ie5&#10;LpWoagvjrSp/+EDjsDJEBLbyckKf9r3rrdb1fQYvDEyyaXpVrbxpvkKYJY9SeK85mbX9T8YazHJq&#10;nkPgeVtTHT3p76Z4ZWxnt9Q+O9q1wYWD2hUFiPTGTVJ2E1c5TxZqx1D4eeJX0nURNbrACuzqNnPQ&#10;Vas/EumTfsmfDh5oJHleYW87kZEZHAz9a4Tx/Ya3pPgT4dX3hnVrQWTa2yawgYNK0THnEQ56VtaO&#10;dDufgV8crWz8PMtkNJhuYWkTDrMF3NweRzU3TNHA4X4j2n9k23hydPDjbrpN1sYkyFZhnnHTNYmk&#10;3PiO48B2UureJVgWC2ZiipnzBj5R7V297qNzrP7O3w1Z9RtRLvkibzEzuMRwMHtXFJqNtDcz6dqn&#10;gYQXLSoLcK+5bhexGOlRIlHB3+vzXPiFbKw01U1Z74fZ942gqp7t71qah491SyvfD1vrPg54ZozG&#10;JWI9OpAPWuK+LKXVl4p8BzWWmfZzO24iEfMrLyMMOf1r0vQdG0zxn8GPhpdX2jwNe6baMl7v+R04&#10;IXIJBbd+NDirJmmx2xutE1nwno2oWHiyKZJLIBinLDA5BA5BFeV3+luf2g/hUbLxXOTDfSNBHJCQ&#10;Q38XvWu/hHxLoja7caH8YNS07dgC2lhDxs3sOnNebSeI/iDY/tL+AbvVtGivbnTpWAjiQKt0knVg&#10;B3XrU2V9ATaZ63441Xx3pemeA5pL77fp8t7GLmyCbHjIPGH64Na1vrObqy1b+w/C0UE+lILi2kRH&#10;aIAcc+uKwU8Z+CtY8f6xo+reHL2GIrG1jdbCRIx5ZSB0K9KxPE/h6KPUNOi0bUtauIr5tl0FDHyF&#10;6Zx9Kl7jSbfkdTPeLd2Wr3y+HopbE3AVJFj45POD049qxLbU59N+J3huztNP1ZrbULtFU/M4OTz/&#10;ALuK1NNs/F/h74T6lZeYmv6WxWTy3Ty5LIHlv97FXdC1/wAHPeC4tLO2mEMLblmiwYnx059DTaQk&#10;meU+NvA2q6n+034/s1W7jgvNKjuILsncsLqB8pHbNeIPpOu6R4uns9Y0LUkjl1RYUuFyYmAOAc9O&#10;a+zLbUPF09l8QL3TfBkV7cXMm0l3wqr6A9K8w8Y6tpf/AApn4k6dqvh7T4tVa+tzFbEhihJyWDe1&#10;KU7dCqauT+DdO1O2vPFMUYt5Fj06JonDDDBsmu60PRLSTXtdu5bcCWYPHCJFyEJ4JGa4L4b30UDa&#10;1FeXsEkT6LuimMv9xfu17d4e8QaDf/CvUJR4ctYzb6uyRfOAzEHg4rJJu8rFNW0OAmu9a0jxxouj&#10;Xnh/VZES5Z4bpFOHVjnH4V2umQtfeLJJY5gYolQtH398isO71Dxmfj1MdS8I2B06PTx9nnCbsqR0&#10;zUunapDa/FGO9t0dbSSVkkUjgg9ap6olKxY8b6lat4W8X6VayqRcXlvvIHA2EHH9K5mGeR7u1W++&#10;Hj2K29vEUuEHMiqPaup1nw1YXviR9TtvjB5ME9ykgtFiDEMDnGR61m67cawNV0eD+xdPbZaKjxkj&#10;Mq4xn1FOL0H5mBoeqxXv7b/gc2olezXQLuNBs7BTuJNdXbwaY1v48fRPiHYRva664vdPeAMDuY7q&#10;s6a/hfTPh94p1GLwfZ2s0exMgZb95w2K5PVptO0jw5491rTLe7uJbqaB7qJF3EBjyQB1oXmFjU1m&#10;OOG98NXdnY2kfygybQFGR1zXMabr+pS/tUeHheTIbMaTMHHkbhuA+XBxU2sahpl7oXwrhi8RXkb6&#10;nHuETxlW3AZIwelbUel6va+HNLlh0uK4liuI8J5WWOTTvdaCTPOL238cyfF3WdRjtfEWnQP4hEkW&#10;FYCVI3zjH+0K7q4sbbxR49+2P4+fRpLPTY1to/K3eY69T7ZNdvc6p4ra/uLbVPBlsIUsYxG6QYwC&#10;K8z8XXM2l+Grq7snG1/EFqQQvQFhkUAovY2Na06eXwDcwX+u2731vayC3uQuCMDjPrmuD8Ka14jt&#10;/CeuQanoNm0VteuEdByy5616L4lEmpRaZLZSPDLLoduWGeCdozXkN3Fqtl8S9Ast1xK95byb0dCA&#10;MfWiPmCVrkFlc6T/AMNUeIdYbdHG2mPHa5GduR83FJe31rNL4mdb+GVGnYrhsYP0rRtbbSl1W+t5&#10;rCEXGx87zgLn0rz670qeHxFryQ3hYtOx2q+dtXfQlyKtxc21xa3iT2QTEh2ybvSsuysNOfXo5GvR&#10;Ki5IHYY96q31tN9vtYpZZlBYgjGN2fepYGgtWgsn1GRXnQmEYySe1Arpi3AEnikldJ2QREjrWBPd&#10;X8Hiy+NuztCSoKkcGq91c+ILbX9TE8uVEvKqMgg9OamYefpWY9UG+aZCF2dPxosI6O3tDcadHJJp&#10;cMXybtwPeqJyNUeNonUK2Bz1qYm9RbNEuXKqqBxnrWbqE08Xiu2DwARuqlMHP60dQMy+lnbxPFC1&#10;kfLEwDPuxxXYrpunLoGnywXjMrw4Zuv1rltWiE0CvEV/h4Dc1ZsdQvbePSrZwvlBeSxpi6izw2Md&#10;88UMEq7ect/ET1qJdpvExMMqwyKnnvDNqN+G06EKpGwr3quNv2hj5W0kDn1pAaZYG3ucwr/qxVST&#10;aNGx5DHLcDNSgk2+WdFB9/Sq3mo+tJGLZj8uFIOc0AO3j+zIyIV4Xj2p0aCfSZZl1MiRWwy/3aHi&#10;T7TDEY5suc49MVfjiiXTr+MRRg4GQp5FNAU4nUwiIw8jq2arXD/8TvTrYXSYbqQavrDa/ZL9kSUs&#10;4AbJ6YrH8pRqwJgdZM4Bz0poLG2pVLOWBrYyKXXBziqN85XU7ZI7fBKjdhualj3JqtqkpUnBOc8V&#10;VuI3/t9J9rKMYPfNCAub4fIXcjlgoyc1bheCS0u18gKAvysTVWFbaQRKb5WLPycYqK5msob2WNoN&#10;oGArA0AbNvJEmmXAKI7A9awL61f7fa3ccc6/MSUzwacsjNZ6ovAHlZDZq9BOG8C2UTEBgXANFg3I&#10;bV/NtLzeiqyoNvNVHVxKxEb/AH+SBUttFtgkJkdv3vrVrfi4kKxgDI+XrmiwWKH2xUuJ4POHAGQT&#10;1zTpzKNN1BliR8IMD1pktlazeJ3Y703oCWB9Kn8kKyAXPyqcfMetAGFZpOdSunLOMn5WxxW4WcSW&#10;oNwwODt44pw2HU4l3IFz1HelvCvn24EJKZ7Ci4h8cqrfWJKMMNwe1dJFJ59pqKrZJlYxu965VyjW&#10;cCkbSZVwcdK3Wg1ZNPsZraKTHkjeyc5HuKSAvWx1ZtN1K1E05hLZVCOhFd5pEhk8L6T5+nsPIbaJ&#10;d3864Xw/e3E7+OTImJLaeFY8L98Nnd+NekuNLk8N29nbTSxB7MkgjlmI/wAauLtoyWrs7fT5bdPC&#10;Ou4kaQfZsjEmApxWdpsmoLdPLLpJEbu3Oe1cjpn9oWehw2t5rMsyy3R2gDp6AmvQVMlp4Gur+6sN&#10;9tbhN0OOqtVx1GbmnXmkvZyrDrdnHMkmVJcAk101totvfXF3c3OqOL8WvySJMVzgcbsdfxrmdPHw&#10;lurGOeD4N3LuYw6zLdEANjPY9jWjd2+sT6RaNpskyuQwCmQrwOgz7VLQI3Y/EF7a+HNI0q608Pcx&#10;3TrFtOQ/PHNej+GNR8QK6t/aItZDFyduceleI6XYa9HfsNT0uM3C3CmB9+4j8a9Z0z7dJeKPtKq6&#10;wgE+tSNHbXl1PiKW68etNdxvkv8A3h2GKyn1XQ7nW7BrrT/tDIuGjZ9u49ufauenMMXiW1aWGZ5P&#10;NO8Z4IreNl4bm0+KWKyVmeBvutja1NoEZXiqJb618GfuGg8nU45LIxnJBU9Mireu+KfF7mCwf4Za&#10;1JKbGCKGZAxPAxk1safYXEPhC2mub5UENw7Rb+SB2613XgS7F38TJZHtNNVTavv3xBi4QdvSlKfK&#10;r72GnbU8H8zxnY+OtEhuNJ1iFp4gxkOSpz0BrSvrW2leWW98eNHPFfQyIqXO0jBz0B717jrL6Ffe&#10;IvE5a/8ADaxJO6Rt5qZBHGR9K+WvGPgnWP7d8S30PxbvJ4gGZZY5M7fQEDjirX3XDlvszvta1vwx&#10;f69PBqGoWkTjSkjsdybgzYxy3QZNeTXTX0WkeINJnhkBku/3RVMgAnrWJDaaq/wXSOWa9nvReFzK&#10;E5IQ5GDXZaXNcXVvp119liDLbBJ/M6qUHvXNLc2grIw4tGs0sNPgl8SzuskeJIwm0HP+FYeqeFbC&#10;38UeAo18Rm4to7hnCkDIz2/Cu313WdJbQktotMAu5JQqTBeEPrVKXTb600vw9dXHxBa+kmhyMJgD&#10;0FRuOxpac6N418PWyamFjjhVYoiuea6TUb+50/xhbi+8Ow7jHiNxGD8prhtLugnjrTzJb+XKtyGZ&#10;iO2eK73W7+z1OdFWyKFIlAd06n6mlKwHnt3cQSfGbThZW12d8mWVAere3pXr2n6LYw3VjPP4cWO5&#10;kiDLjr+NcFo7LZ/Eth/ZcBlmj+WQpkAj+VdLqXihob3T4XvI5b0yYCY4ArPdFWOrvRcCSzdLebCz&#10;KGODwK4/xlc6lZ+HNfuLdZidkWwqDxnGauaf4gvp/GcFnPY2cKmDKzORtc+meldTfw2cvgTUzLb2&#10;joXXK5BqNikrHb/x9Kd17/SkAGOCadxkcd6YhABlMN9aU8p9KTuTinEL5DHdySKYBlsKPQUoxlju&#10;6jpR/wAs+vYcUhC9c80wGkAkYApwxmMBW6daQ8r93jPSk3ESjAwMUgF/5asd2TmpR/x7ydMjpUQx&#10;sx79KD35JoEL820EpikynkMS3frTk3GE5YVG6YEvJ6igY9cESBmJGOAKcoTyCQx69KaoHUKelO53&#10;HC4oEL/COfrSDGz7pow2egp38DfKBTGMDHcwwRg0pYbyAo6UNjePpzTB/rWPWkIdg4HHegY3KCex&#10;5pf+WQJXGT0owN3SmMQkZbrjNKAOMDin8bjlRjPpSfxyY/AUgAkeWCFxwaYWby4QXBG49qG3cfJ3&#10;6UHblv3Y7d6YhT/rjgfw0YOV4FJg7R8p6UAkoSFoGO5x939aQ53DjinAfKadgZYZoENAOOaTGFYj&#10;HNDZw3PFA+8Plz+NAAc5wSMd6Q4K9Pxp0gyCQD1pq/w5PQc0AOXbtYBTRjigA4OOmaGJ8zhM0gFH&#10;3hx1p3G1c+tA+8ecUMR5ancM5pgBPIHHA6UwDMcxz36UYGdxY/SpPl8sdKAGKRtjyB171JKQY7cB&#10;lGAailUmNMLjkYp2M7jjkKKAGDiHGT3xQrsE5OeaaxIjP16UzrOcI1AFhjkjbgcVE+4IOBn61IFY&#10;LIMYHvTD93nJx70wBQT1Hanjb5qAg8mowTu6cU9T++i4/ipAUPFKg/AP4lIWGBo5PP4V+N3jUuPj&#10;V4rZ05OpuMV+y/iWIy/BH4ioHILaZkEe2K/HL4hbB+0f8QAI1KrqeAPpiunB7sxqI46PItpAWHU0&#10;6GKZ5LjZG7Rfa4w2OuT0ApfkNozbe+MVY02aK28WaPK8e+H7ehdPoev4V1pamPU+h9bS90T9kGwt&#10;vsUyXeo2sGCo5CMP6Cq/geTxjp/h22TRvCOpXk86q95iNsOW6fMOK7LVXtPEX7NTxI8RurXRlktn&#10;HdVXkfXFbfwc8e+CtO+Fmn6fqltp8dzZySqWkiG6YjsT7Vi5Oz0Mm+p8/wDjfVvG958Wbix1Pw7/&#10;AGfLAcG2aPnB77jkn86wfsipYyAKhwvQdK9D+LviLQ9Z+NdheWmjWUSwllVo1AaQZ7kV54J4xYsP&#10;tAy4HGelVHSN1oUrvVmZLGchDbIAG+Vs1h3bMNSlAZTgDOK27gqXAMjctzisGZYxqlxtRuferew0&#10;O6wQ5Ap3G2PGcEUigC3QbW4FSpLAIZv9ALZXrnpUjIsyYGEUbRzTfmPlfL1J71LHza3R8gnL9M0w&#10;hDPKGOMJ0FAEg5j++Mq1DIGiBCqASPlz1pkXlfY7nc5G56Tbh5MFiQoxzQBu6fAojmlCZKR8qTVC&#10;4BeW8ZrIoBJ2NMtbmaOaIGViWP3PWnzywPfPG9xHHkZIBzzTGZrtMuP9BPDDHNTLJM8kpaFQQo2n&#10;pSkubaMbw2GPzY7ClUK4HUEd6QhSWKNggcfMM0xcGPJu15b8sUh2fauM8nB5ppVDJP8AKQR6GgB2&#10;8b5D9nyAOTTDgxEq3FDeYlu6sxYP7dKE8tYpD5vbigCW1aVbhSSC2Tg1vweINetoZUt9Ut0YA7vk&#10;Hzj0rm+gDAH61E6pviZnbzGbOBRcC/fXtzeTq81qiuzHcVGN1VlKYRVJ6+lIN28sIwAF6UuQEhOC&#10;G3ccUgsIM/bJRhsY/OpAORnnnrSc7JePm4x707LeeMxg4TmiwC8BZAU7cU+Mp50I5xg9qrtNbr5o&#10;MbM27GKmUybJNrIMrz7UAWkEBaYpc/NnkEVaSIG2iU5zu7Gs2NXDqdg+9zirqy7bg/6SFGOpouUi&#10;95aeZGC5+5xz0pFC7fvPw2PrUPnR5XbKpJPXNW4m+RQWjcFTk9xQMcoAC8gcetPVW2gFT16imYjM&#10;IyzEB+KkBOZBjAwOaQEuWMDc9WGR9KfyXc5ySnemIRjbgGpfkG0FuaAGKrE/N69qnCAWxyWPTFMB&#10;UEHBpS7eZHj0p2GkPZADbnyzgimbQJJMxjGOKexmNrtK5IORT413rF82cdRQ2MpABNQtSqEb5Olf&#10;q18BX3/sDeDIyxLRu2fbmvyvIH/CQabhBjnH5V+nH7Nkwk/ZRu1LE7ZWyPzoqRUqa7miatY7f4n2&#10;0t3+yv8AFmCMaisw0kGDyCQ/A5AxzzXyZ4X+Amqaz8PdI1Wb9pjxRpyXUzkW0kzDyyOO/rX3N5n+&#10;lMHhiI3kHcuRj0xXn/xVub+D9m6Q2dxJbiLXLY4hJXHzZ4x2pUqkofDbXvqZyu7JHz9dfBS58Oxa&#10;Dqdv8ZvEGrPD4nsy0W0s0YDcsO9faEzo8XgwqeP7Dtg+eucDOaz9Dunf4QeEL17iOSWfw3bli4yC&#10;do7U+OTfdE4OTKOOmKVWo577rtoUkkflN+1TEY/+Cg3xAkMWUltbYqfXAFeBRMSCe2wda+nf2tYD&#10;/wANc2r+WctaJ+PAr5eVoVMgLqB5Y79K2qPmimZvcsFm8tiFXkcE1p+H5JF8baJkncJWwBzkVguY&#10;/s4/06Igt03AVveH1X/hZHhB49TQhd/mA9+DxWVtAR6fOymPO089M9qxr7P9mTfMpXyWPXpxXU3M&#10;Bk0+1IaEfKcVyV/FJH9rUxyHdbtnngYFZRd7WHZnqn7NcgH7Yfw/Yuv/ACEnH86/XmTm5Q4JHkJm&#10;vxy/Z4cJ+1b8OJFmTB15gpJ68mv2OhW4kS222YINmmSeK0xS5WjTldi3Ef3NyQOBativDdYVW8b6&#10;plzj7Wx/Wvc9kkdrcgxxKDEckt0ryjU7B38Y3UiyWwVpTwWwBXK2EFqYkMYCAebnNaEceFkYe2TV&#10;+Ky05QDL4y06M5+7mtGO38PBH3fEXw/yB96ZRWVzdGTGuCxCseM1ej8wwxZR8HOM1oKvhVW5+IXh&#10;nI/6eUq0svhPaN/xG8KkAf8APygo5kNJmWkaF/4uR61eij44jPAqZr7wAuAfiL4Q4H/P2n+NXLW/&#10;8DMCsXjTRGbyySVmU8DqTSvctRaGxKduQo+8KyvEsdx/whevt5DYGmv0+lRX3jv4E2K3SXPj+GWV&#10;GIKwjPI+lcJqfxU+H91pesWWj+AtYvJpY2jiynB3DHNXGMt7aItQk+h2XwYhuE8Ga/M6yBDf3AXP&#10;Q10l7qAlsviYr2mPssEqxn+9uqn4Ck+zfB7w3E2niOSVpHaLPKljyK6KTTrOT+3sxKiyx5c14uLq&#10;Xkz26K5Ej4P8XtewaVqSvAqytrTMmPQtzzWjoUemy6LDIt6RIsC5GOprsvifo9sviW8MUZ8nJxk/&#10;dNfPkereKNN122KaFHdRvdbdoOOM9jSTulY0k+Z3PYJdYube9u4I7KI8DJ7Yrmtfs9GutEF62qAG&#10;G2d5MnHOK5bxLdeKf7EsLyz8LXDLJDumQZyvFYnh3VbvUNP8RWN7pN2pKEDgjr/hRZrUipqdHo+o&#10;2Ungy4jURzK85WL5MlcVia3p2rtqGhNAygbixUda6nTtMt9N8E+IJILaWZ2icxqV+4TXFaf/AMLM&#10;e9v559BkjWO5cq7Hgrn0qk0zJpoilHxBmeG0ijhS2a4jFyrRcuo9z0r0Dw9oWk23jDU7m3jPmfZY&#10;ldA3C56n8a8uuvEPi0+L9ShTSgiLbsGmUZy3biuj+GV/4pf4g+I/t+pqy7mGGH3gTxVWYI9sMkln&#10;d3n2Xw/atut/ncgZOeteeanFqY1pLi108RukzM2OhJ9q6TxBqxsbCFpLMuWmIRR1Of8ACrWizWl5&#10;Z6f51oUadcqprNM2aujwnWr3xZN400QXOk3EMMVzlpVGd+Olei2F/wCMpY/DZsdCgeBUxPI/GRji&#10;vTb3SdH/ALM1NJtA04NkYZmHNYMjeTbPb2enQswi6Rn/AAob6E8uxraddanJaXEUzxl40yWz0qnN&#10;DcXN/dRHUoUVnAZg4z+VcDqmqava6dcB7CeNplYe4IrmdD1CeOw1+4n8RajJcTTsSCxwAOmBTUG0&#10;DnYk8WfD3WbnxprVza+Lbl4HRTsJJxjrxUGgf2JpOm6rYXunMZBMuwiPqe5JrpNO1Tx3d3JSxe9V&#10;PM2mdkOMfSugm8L3j3NtNdeJrZpXiyS8Y4J61upWVmY2uZTzJJpkssEpkUKpAB5ArjdV1rxCsOrJ&#10;YXF9bDywPNck8j0zXctoU1tcSfZ/GAOVO6Hbw1ZVzZST6NcWs+kHmX92VXBzUNpj1Rp+B9R8Yv4N&#10;1CbV/GXnqZcQhkxsH175rL8XXOolL6W2tlkiYfMynG2orDRvHy67ZQ3OpSppUePlVPmx2zXR6imj&#10;tp0sELNtijA3N/F61Kte7KTdrHxX8QpZJPHXwuJkYtum4I5HIqnNM40JCbggFADitn4wRxW3xH8E&#10;mAp9yVhjscivMbu91N7GwAt0j/d/Pg5z6V7dJe6jwMV8bE1FiNcmzboQyDDZqohPzH06GoUExdy7&#10;uxJ6k1YAXY3y10XOOwmOSSfmz2qKTO18gdOKmxxJ8vpVaVgAo38mgCqxl+zSYhQLnmu08OCF/D+2&#10;TzWBvlzg9Oa4hycyjeR7etd/4U+yr4V1h2b5/tabVNUEdWeiXwRRpqxwBD9jB4PtXmuvKzXdkWk+&#10;Zp+M+tel6q1mnhPTp1vlWZo0wnXNeX61JNJqsOy0u5NqjCxoSST9KpPQDOkQiWNTanPkjODXoXw6&#10;0DxDqmteI00y1nZox87kcD2rg4LfWpr7T1h8F+LCzHblbZz1r9D/AIKeFG0T9lo3t1pxiu71TJIr&#10;rh0B6D60T+G6JT1PHbf4UfFqS2t3XyQWblQc4rTj+DXxVkZvO1OBBkYJNfWWhawY5prYTSAiYlQ3&#10;Ug110t5JJsK6g7DbyRkYrn5X0Luz43tvgz8SUlQr8R9IGV+bdjj2rprP4Q+PBY2z3HxU09AshyqD&#10;pXvNxeRjXpEa/uUGeu481ox6lGukCJ5Z5B5g2kMelDjfcpXR873/AMOdRhFsJ/ilI4MgA2pjAq8n&#10;w505bO3dfiRrEwdVLYyNpH417LqwaW2uWSWRgIMqD2rO0e5zpN3Cw6ucH0o9krA5O5yNn4MtVltG&#10;OqSN8gHzHJrJ1/Q0sNd0pUu3dZcfL/d9a9P8yWPUomErACQdTxWb4hSCdtPlNwN0cinnv61fs0hO&#10;bPO2ttPXT7jPmBvKyoLYya8X8a+JPFtt4b8TQ2+ivvEy/vQfuKO+O9e5a3F5t5pqx2k+EVfuivLf&#10;GNhK95aKtjCZDEEO7gHd0zRGHM7MXMzwK41fXtVufB0l/rTSpaW7LCCmApPXirSbNrZfknjivSrb&#10;4U/Eia0t2jvNJjR237N4+QHkc5r0HRPgb4ruLSM3P7Q3hy2bb/q0i3EVoko9TPX1Pnto5NiMbv8A&#10;dlvmFdB4etEufil4LSKErGupJls9cV79f/ArXrfw1fyf8NCWU4SEsY2tsbsD6965nwN4buz+0L4D&#10;017VojBrO6dyMLtQ8nPuKSndNIcT7os1uLf9mj4eWbDbJNawkg8cY4q7A7w6hYK02AY1rD1K/tJv&#10;E3gm3j1aEx2tsE2o2cleK2o1S41OzQS8gDmudRsjVssa5c40qIApyAeteW6newnUVUXtv93nJFdn&#10;4xstW/4RiMW104G9Q3PJFeQXejah5s4fUrgF0UnDdK0irIpokl1C3+1lTcwbg33Q2c0z+0I2uSmx&#10;y23pVWy0K1h1GaaW/nlkPTLdK6KGz0sdLVd3erJvc5O+uruTwz40haMgt4bugB6/LxX5P6pHKPHn&#10;i6Mq24eKLkEf8DNfsJe2ELW1ywVdo0qce/Ir8mPGcK2v7RfxXj8sEJ4uuCB/vNn+taxSs0ZyWpzq&#10;RPtOX5yOas7Rgjyjkr1psJZocnGc1NubfICB0qBWKsyymxwFPHJr0XwEu6905GmVQztksemK84le&#10;QLOFPGefxr0HwUhkh1RB5gEbqQR1GamWw1uj11lnGtLH5K7fNG11OciuohV1nVMttEQJrmbBpItW&#10;tSLdnCkBg/euztJbd9Q1JmgH3BtX1qokz3EeUGyZODwcH0qHSluotQvyZ5MMeGJqzPGhcFV2jPSl&#10;iXDnLZqjM2XuYBYW+Rk7qmGWgR47RiWdeAaoWy2xuJyYgR5eea19PkhJuMjAEvFZ31NOp0Ec839n&#10;pHJbMCIRjmr2nTzi7tSuQUR8cVlN813PtY/dHFdPpdnK8dyI5kyYs4PtUvcXUsQNrlxYXR+zBGWb&#10;rmtvTpbiLUYA9w5dYjvqpaPJGlwgddxbHWpiGS8J+0Kzsp5rUgrm5tpPEmui5BaMkhe3NQW4s/tl&#10;0guGAwSvNTGBTBOzJGW8zhR3q5b2tnuDugUhPu5oAo6Wsv8AwkesskJEg+5xnIFXWukMuurc2Mu8&#10;gBWIqpbyyR+NXaArjkYPvVzWbiNNI0xG0lS7TjLIM0AMQW0GhXUyooaVuPaqwuAVjD6tyQSqA9fw&#10;qDUriAeHdOjRsZC4z1qlaafdya1Fc/agI1h5y3FFhmt55VrFm8va0nIPtTrqRJ9R0vNjGI942Ad6&#10;oXtuZreBVvdpRz909a0rCG0C6ak18BL5ZCZosBLqAuoH0Oe1sYykafvKZb3s1xd3P+ilAsWWanyy&#10;SRwXMTyZQnBGay5Z4LfTbkRg7pJAOBnGaBGzArva3ZWCTBk5x3xU8aqLy2IGNqnOT3qXRJolvNGi&#10;3CRmhJbii9MP/CW2oW3K7nO8Kfu00AqxW0t7A0843Cbjnpivlz9pITHxp8AWhEwjE8ibx719UJYX&#10;El5d7XjO1lyN+Dg187ftCxPFpHw1jNpFn7dlG9MYzQlqVE8LktRHo2lv5oKm3TJ9eKtJbxjSrV/t&#10;eQ3OPSs4PeTR6eguiI44E/HitPcRDAC7NxgioKZUuItbufs0Kblt1I3uD2qvqFnAX8PQx3bMA4Eh&#10;B7d610uGRJk3uqmM5xWRuhVrkia5JMv8QP6UgOpe00eD4ehItUQQmD7pPfvWRaRD+yoykj4L+uax&#10;NWnvR4egX+zNRMW8fdU96uWd/bRadZQ/YpyWhHlk55NAXOhS71CCa22oW3QMPY/WjT7XULmw8TuY&#10;7SIoxcvgVlQXbya1JBJbNH8ufmHX8a2LaaaKDV2Mf7tkwRuxmkMzrODUDqWo3MmowMkLEID3I9qt&#10;R22py3Zu5r54/n+RccYqlpq3dx4g8Rf6JtgD5BD8E1o3d7c+TDbm9hjCPxgZzii4rGPc6iI/G9ii&#10;R620qzrlVgYKefXGK7mPWmknuYJ7JYc2Yxzx0q5pOu2Z8OTRXOgaNNJCgAJhGWH1rmtRWyuNU1iS&#10;LQWhRhncG6UbgUbu5h8+Vo4JZdtzy6npXLavO/8AwkmkuLaUlxzntiuosLKW3sL6QXpkR5s4I6Vz&#10;WuSW48RWhmkZcL8pxRcaC4lL22nM0cQZQMcdveq6R+drDBEbBj+dgeKrRETyzLGZGAGGwK6iyk0m&#10;08L30clkGmdcBs8rRsUcdeLAmpJGkBduct2rMkZYoy7Wx+/he/NdBePYm1fYoDbydx6ms4J5tmAR&#10;GNqkkmhiNKyjMmiCSSzJVYic4pNKgnl17UVR32qxPzccCk0/UYE04273KrtlxnbwRUd1Pcr4nL22&#10;qq0LMnKDFCEbEkEsmqGOOCYN5bAc9SKj0m91O01fVre40Gb5s5P8jW1FewQRWsv9mo0hhHJ9axdT&#10;v5mnMiRQiWRcH5eBSeug0ehLeC5/Z/8AE8OYf+PlS5CYJweM1wF3eP8A2fbhrQHbhW2nn2rqdFLv&#10;8FPEgkZQwXJAGOteeZX+09V/cFiJDyWrlUOSTNL6Fpp4vtRCWs4BQcsSQaryzIHG1znk5qDdcFs5&#10;RRu6VWmbDNnHKmoJuaOjTRj4m+EndnmL6iN6DouDV74tafC+u6fqkKlRNp8W7C4GVFcrp8lxF438&#10;MXCtgw6mpYH+IE17Z8R4Irv9mo3EUSlo7KORCo6cfMKcXZjTPmJNj2ELGFyWUjr0qWJMKii16HnN&#10;Q2m7+zoAXGPMOB9OtaKY8+XDfwjBroaszMeVISM7ccdKQR/MnyvyKlDRlQDOS27kYpwMwmfbECAo&#10;60hjVQAj94/WrSiMxgGIN844puD5Tk4zuHGacmBctlSMJnNJsd7HcaDHG0GpRvp8ahgpHPSu8tIk&#10;FvBG27LDjJzgCvMtEnY3EGZmyZODmvSLR3XUogz/AC+X065riq7lx1Z6BpBUWLcLyMYPbFdbBKGt&#10;IUM7AdvauM05lNnpJBY5ZuQOtdXEBshZlI44461yzkVPYuEqLk4YEZHNOklZ2QLDwo/OmZAUc9BU&#10;6KDBKwIHHpUpkEeSY1+TGAaFD+Vgu1BKZxSbohI5BY4U8VadhkkUbmRMs+CeQa6nR41RrteMFxty&#10;a5aG6iFuoc4DzDbxXRWzgXCmJW27VI5qZD6HbCMxS2/7xcHHzH3roLZ7dS8axKVjQHcD94muJR7m&#10;ZoctMqKvIra02RzeT/6PIWBA5PWspq6EztFlUW0bAKMnitG3lCy25OTvXiqUEEMun6grgK/lgrg9&#10;6lt1YW0YZGLKxAz2qOiJua/m/vkAkIHen/aWLMu5mQEZNVlX/RQSeppUVAk/IFUFjQkuZk0y/wAW&#10;jMCoxzWZFPM9znEhwODVtTG1qsbOcspqtbiNNQZDnG/g0DuS+Zfl2X7QQp4PvVYQSpJfAQsQzDoa&#10;0bpXVmYQHYFFLZTQb5yYckpjk9KBXM9oGEcY3EDrgdqRrfckg898Hpk9K0JT34GW6VANu9MseWH0&#10;osMhVSNPKbenfNWoWkW1ddpI9c1FMQt5DgDG3pmnx4MM43DOeBRYRHNLIJlHlDGeooeSQxoA2crx&#10;SSDF0QVGSOaAMOuATj2pBcWIMrklm5BzVkbvJbA7881UO8kHzQMdRjrUyk/PleCOaAIyX8xf3QGT&#10;UgLB+Jm+nrTSF8uU84yKYc5TC854oGXhIghyIR2zzTXcebGRuxtpkSAyklSc44zROhE67DjjgUCB&#10;XJlYeX/9apWzhMHk+3SoYFlzcDGeOtS71WJvl74zQFhCzkZ3jGOarvOyPCGV8OeoHSrQw6S/uiAB&#10;wfWgwoLb5iGy3HfFAWGqWKjIwCOM0oHJyQeeM05jnYDDjA4poOM5B68cUDBgRuJTt0NIhi8pxsXO&#10;e9SSYYIcY45qs4HmjgdKBEgx9oH7wY7U/JE/KDFMQx8MW71biWJy+TgepoArnY14ALUKBjnNTTnc&#10;tsAwAUYpZ/s6ooVsgMOfWoWYeTgRnG2mFhhQExhSSS46dq2o7EGxI8tQ/lZ571k24I1CyIx/rRkG&#10;uyRSyphGI8odKcY3FJ2OFkSeO7uVcKTv456UwBS0YK/jW74ghEdjbzG1JO8bsGufM1mZIyhJzEMj&#10;3pNWGndF63jVopicfKeKuLHKVyp4IrLt5SEuDuPXoKuQ3LB9pjbBU4pDRKxHkHcigjPNVz5RS1Yv&#10;j95waiuHcw5BGMnimoCdMj5PXkUDNaSbelmDGhAXGayn+XxNMGUc4xzxSuk/2XAjkUjGDVXbIZ0J&#10;LZ70CL907IqFFVsgZx2qJGyoyOwzSAHyuH+uaFC7m+Y8d6AGyN+9iGx+SOPepX+0ARhlIXZVeR4l&#10;nTCk89CKk88yBwYgFCgA0DEhK/bjmc9DirKs5cjzAOTzUXlkQBgq4FIFLID5xGDSsBKIkLOS/O71&#10;oZIy7gMRx1qPnzM5bp60oJMpyoFOwE7QQCxhZb4A85qFdnlj5wQPakYZkUiQ4HbNTon7s8CgCq/+&#10;uhwB1qQSbTwAeOtPaP7+QeBSRpC0LncPvY5NAFdZUaWTaMnPze1SgfK2D0oMEKXO5Uxu689anVQW&#10;c7R0oAgbzMx/d680jqDG/BzinuGBOB3py79qHacY5oArLF8y/rmlMQS4jPYnmrJBKkqvRqjbJuUy&#10;B0/OiwD2EHlgbeCBimOXBYrKcBfWpCPkYYGKaVJ3Y3YA5oApq03nDOSzP0NaDMPJRfLIYCo7aNWv&#10;ELRMcS1oXsexo2FqNuwUJCuU0zhRuqT+M9cbadGmbFnXJwRn2qZ1iFnGwlbJHpxTsFxLV0NygQr/&#10;AK8ZP0r53/aViUePv2aZxGAZIZlJ9cYr6HhRFkBTJO8cV4D+0tHP/Y/7L0pV8reTjI96lfEjai9b&#10;I800C4jjg1NW3+XJCm4Z6GuA+PkKTfsnadOBn7N4ihKn2Y4rqtIW8MSf6G2DbrnI68Vj/GCCb/hg&#10;7xw7c7dYszg/w/MK7KU2px9ToUbnweQdy4U/6pc/kKsxY/dDHbrUKkiZjt/5Yjj14FTw42k7Mjmv&#10;diedLcm5DPyTmnh8qpKvnPy4/rTDyp4AGaejBZ5NlqGLDGT2qrEkw2DyWLNnHzH/AOtSgn7Q+JCQ&#10;V6U0FEjuAV3HeMH605domlYMq7QM/jQAoSLKb4+pzwab87XUnyKExxQX/wBKwYSPelBXMpXkEcgG&#10;gYrLL8n7yMbeo700vIIByMk/Lx1ppVSY2Fy+cHIpCJN1vmQYAJBoAlxKYUV8GTOSo6YpGXLAsAQB&#10;8p96jLSGCEiaRfmI6da0UELabaqmQwGSxoC5VjZmu4NxI7E7e1TSC3Wcgx5/ukHvT2ZiEZETA4fj&#10;rUB8g3DDeRuGcntQMT94ZdxRue+accbowY+p4peDaqBISDIADSqUHie3je4wBBleOtKwDSsivuaM&#10;KB1981Cr27Xd9GIH3DBVquDDHVC5bBb5fwqv+7DRlIQDyNxFAgDAiPBOPcU71bA9AKQeZuUGIDGa&#10;B/H65pCFGfPPPanDOG4PB60zcRdxnymxjkVK0iEyYQDBHFIYuG8uQ4bqKXgFfpxS7l2JiTPy9MVH&#10;lgCfLDCkNB1ds596lAUoTskznpUcStvYnbjcOCa0g6IbgGCNv3YwBRYZSwDLwozjpSoMsTuIHehT&#10;mVwUI+f5cUrbgLnEJOUOB6UyTd07BB/eZXeABjpXp2gFEubRHkU4kXBz1zXlWjnFlZ/OSxlO7I6V&#10;3OmTIuo7lvFyt3HlSevPasJySHa7PoKzW3AtNmnFWeIZOa2ogwY7psAdfUVx1lfxpeo3nRkm1QhC&#10;enHNaUWpxS3V+yQtkSKMdjXDNXuUmd1Bt8qTp0GDVwSyRyQHdKWZwB1rmYr2FVQvcgBYwQT0q/Dq&#10;9vItmotU3I52H1rBItHe2zauLNMx5JAOR6V0EVzd5i/0Q/Ko69686j1e9SUMySBgvTGRirX/AAkd&#10;wZImTRlcsuDjuRWbg90ioux6al3rOVC6dGuFPXp7Vr2134g/4R2bzRGZMn5AcYx0ry3TtY1me5mS&#10;fSjEjtmIqeeK2Be622puqmR8KA0gPUVjKN32NE7nrBeaX9mn4oyTXMXmNpr5XP3QB0r5r0pYzozF&#10;UTZ9qlGCe+a9QF7exfC34txSTO32ixG0Z6cV5VpMYbRrYPbyDdettUHHerpRs9SuY53V31KLVnCQ&#10;NsIO7C569K8IvdSS4+JvxKtZ9G2SWV1CE9H3d6+p9baztdNlZ0hHmxAAMK+RvEaXFr8bPidffYGe&#10;GW6t2Vh/F+FdmChabNXJTjZ7lTWLmSyuoL2K2R3S6h3BRhgM/wBK9QtbtJvFXwevVuHuLu600pBH&#10;ngFhyGHSvN9UtZL2TTfIs5cPaqXGOK7XQLG9ttA8GzG4bdFfAbiPuc/pXqw3Rwu52Oj+G7aH4i/E&#10;NX8Qarp19c/vmHmHy2PX5RnH5Vt28t2dG8R2d9Y210kytFuU4LMOFOfrUniq8CeNfg0txfqD9nRI&#10;bkDHmh+xPtTfEFzo2m6xodudJuTOLq2eNc8TCQ9QfSnyvcGcW3hDXrsRadeXt9YXMayyQTq52yL/&#10;AAKcH04NYHg6x1ux/aT0LT774gX9hNFr8flqT8s+G4wfevtWwi8Nz2umx3sKpONKiMDbemR0zXzB&#10;8VrC4tv2hvhzMAwjh8b2WyVOpVnHeiM1zcuxcW7WsdT8W9Ds28cz6u1lqkstxZ2sVykcjDgcbiAc&#10;GvPvH+nRf8KQ+BC6V4w1149PkEs6yblKkgnGT1xX0B4tuNvjcGTTWaJfDdkwG3O4lQa8r8QX6XPi&#10;r4e2l5bKlhcwzIXWPYIzjjJpqXQlGXq7a3e/An9mvX7KSQvpWqRx3cka/Oq5wc45PvWx42tNZvtB&#10;0O9s7Vy0c9lJuBwTyN1Y+h39zoPjG70S7jhn0jUJS1lcfwDPY9q9i0cRMZYZdGZ4PIYpMv3cHp7c&#10;Uk3YGeUWR0uP46eP76LVjJK3hm2S9tCmWjwvJB616J8H9Ws7P4/+JZLfVJmsNUufKk3NwkhPH05r&#10;gB9j079ob4oXbvFLFMqq21cgJ3478VgeG9X0T/hqLWrDR5r6WzvPFNrJEWQqVkDfNgdgKJLTUGrs&#10;++dSDrdQbmztnY/gaz5v+QddBrkFTF90VrXq7pZFKP8ALpdvuye+KzpYJhpUsiwMVGMnsK4joOOv&#10;POXR77bJKOCeD0rpfC10ZfBmnGWYFX3qkh7kcYzVZ4Gltb1ViU7kxt+tPMS2ngnw9a/Zwogucqqn&#10;+8cnmhEtHj3xVS60vV7S8jhgKXMm0sRyvIBOa+dL7TLa917xVE/iVGgubDdtY52kivrT4q2Kan4U&#10;8HQG5VIBpkskkh6rsAP618sadJ4Ye6gKzuWM8sezfy2w4z+Na0lzPcznoeYLPaWNhYaLfef5HmTe&#10;RKy5246c1oWOo+Hk8H6nZzypMJCREfLwRWn4u0a9uvDGp3trDGRZ6rDsix82GPPNee6jDff8Lr+G&#10;lhFpyBp7u2G0dxn5vyrflXcysdhp1jOLu0ksrG4lH2wF42kxge1bnxC0yGf4aJeW8EkV/a26MCh5&#10;GOoPrVvxfZapp/iTwPeaS+6JLKJbuGPny2I6nFYsV9r0viTVzc2uLcQoX3Dhh1PFSybHmGm38slx&#10;YObj9/DyzbOpX2rq21K61TQ9cL6f5VxCoEZB+8BTtX0uzbXLrUdHubAAx/vbc4wT3rLtZWSGXfbi&#10;GYzYJHfNF7l6dCCG+iGjXazaiRMgYFMelYTR3c9teva3XztuIUj72K6aS10eG81KSeL5pYxsJ6Em&#10;q9lDGpnSPUoxtJbOMe9aJBucfDd6o2lywzmON45SCp4JxWbdT3b3FsPsrAYOCO9dLfQWsmsNM9oh&#10;kJIwrenesOVXDyH5cKTgYqrWJuVGwumytuJYkY9qesjme2aSWMfJVKX7TI8Y+5GZPmHc1NJBGbOZ&#10;dj5EYwc0hBdQxy2rTIAxR+RuxU9u7G2TdYuvQDnpVW2tmaPa+qShQ3AHetLLh8BE2rgAVSAlDW6X&#10;ZBuxho/vHoKzN0keqTBGBDyfeHetG4jieAKbbZlOQDz+dRQRQDT5g0Z+VvlPrQA5vMNupGeRzU9s&#10;4AjjkUcg/NSLLCIGTemdtU3cPE6qrZjft3oGXYYml1uZFjkxu4xU0iSRyXUfloB5gGCaisp5oWcr&#10;IwYrjpmmztJ5V00kjZZ8nNSBYIlVZf3yYCjPPXNOEmLWJBAhJJyTVVdhSxJV9rSAON3WrFzEBqZV&#10;bo7FiUoB70gJh5x09sMgweneozu5xJwVH4UkWVndSWPPIqV/KDg73wR0oGKk1z9n2LIRk9c0yVow&#10;mGnViHHQVWMkO1QpfJfp6UhCtIBu544pATSm1Dpvu0UBQTzTlurV4btIVibGPm3Vn3cFu0AVkmTP&#10;U5qKDTzFJBLG87DaeOzUwL7km5i/c4yvHHWnwxM8b7rNgBnn1p0eW04uXjJEmMf3anN75Plq1sjD&#10;bxx1oEULi3kSyif7I4xcrz6V2NkrizJET4a3XBJzXLNf/aTLH5ciKGB+7xW9aX9uLWwiyVCxkD3q&#10;ZajSNqB9tygCIeuSBWvBGk2/c0WM85FczHdWIuAvnAOz8cV1+lqzS3GLFz8q4ftTS5Roy7CS80v4&#10;jaleR2Fy9jPqlsksG89CcEivozUZfDZS4SGaJj9gt2jAfJG4Zx+FeYwaYlzaa+TbZ8nYzAcg9+ld&#10;Ba2Ai8OtqAM5PC4dsbccdDVXuybXO/0MWbazawM0ZIh3LjtWoYLGf4jiyurg+XeafKqPnHllRxXj&#10;2ma20HxRvIpdTjgZpFWBmIw276163pVhAPij4HuL/wCJ0EqSrIHtgANwbp83amCOTkTxx4e1y2Nt&#10;rAu7eWSXaqNuygPtmtSGGy1/4a+MXOt3UMyXaCQk4aJj6Cu41bQpBdXT2LwG1gLMqSTbs7uTjNZ2&#10;g2Wkv4hu0QPBLI489VGA5Hejms7j6F/wR4bv9Lv5Xt9YM0j2oNxK8uTIMcZrqXm02DxfcCbSrWOW&#10;eXEUm4fe+tUYbix0zx+lvLq1w6XFucYOdv19Kzb0aPd+L9LtH1+FJJ9bjayYyAEbW5+lJtvUGrFr&#10;xVZJJceBJb3UGtzBqaywyYIBAOetdo2oarNrHhK5TTbi5sZtPVGmiB2qVGAeOK09c0OfXfHHgywO&#10;uaXHp1p4XdbuZZBvRwuF468muM0A+NdCv4dLHieK+0+O5uVWCWL5lUk45pknc6XLqEnjmJRaoVic&#10;eWw6vmsPx3pWknx/4SvobU2eoLfRmW5Eu5SoPQr711GgWOrHSrvVfIiiYvJsjLdPwqNY9CuLzUhf&#10;293K32kPI5zztOabGjBvdBgg8b2fiGbwfqJeXTYhBG0jGGTA5by87eevSuX8UXcdroPiC+t9LjT7&#10;fNDHcRxKAu1jhuBwOK9qvtY0280PRUXWoTaQWRSNNn3Qowa8q1ufwhdeFNcW013TZfLWQSxuwVt3&#10;bCn9KhtbbFp3OG16DTLZvhJptnYxi0nsQ1sVPR35Yk/WuG8W6Nr2n+K/h7qIslvRZW029S3UOOPy&#10;r1HQrPSLn4YNNdTzG8t7h/s8bHmMDpg1TvlFx4dvhNeuVf5GyeR2FJSsLc4XwiPDes2I+2eAUnuY&#10;LiRlFweE57Z616WLPR7Hw9LdW2kW8cszBZRC2FAXgZA615dcifTINVjigbf5i+XIBt4b3rRsdVnO&#10;v+DtMmju9s6sxkGSM9eT2pNu4/M6XWJ5ZtF0oG5UgTrlccnNcFq+maG3j6x1B1slm023QTq7DCrJ&#10;0zn1rttRiZVvlCuR9lLqyjptryrwTPpup+O/2j9M1W7ndtXUC2DEqXEXA2n1XGcUvQr4hvi2xS08&#10;LQ6novgLw7Mx1GHzLozJm13dTt9DXtvh22urXwH4E1A3tkWudEVp9yg/MR2r51uPAXi6DU/iKZfi&#10;7q8mm/Z5Hy8jKSEHyKVzjj1r2v4Valb6t+ymbWfWIkudNuZYTIzdVThT+Ipr1uJokv7lp7fxzHNe&#10;Rqc8cYBBrxTVbBY9O1JNN1aBzNrMKTRxgBiGIBx9K7XXLx/+EturMW86vh9sgUgS4965jwHZand/&#10;tQTtPaNi30q7eSIt02qdvy9+ai2443R7HJGmlfCGe1tYY/Kt9ItSxRuWLYLkmvlL4r6VeXMvirXr&#10;XSLhLSCW181/MyJM4zg+1e/6G/jSX4W/HcXPwrMrNc36WokusNKoyAQD0x2rB0S30bVP2IPHOiTy&#10;kXNtbX4vBIvzRsBlcnvjtVJBTlbVnimhroEvhDQ3g1i4jaWzAWMPkg45B9M17b8PdLti2ulzLIY7&#10;V2W3V8BcDr7k184+FpNIsptWiKmW4mvpI4cn5V28Z9s1714Vn13T73w9qDTqYhKVuFJ/gY96ipo/&#10;U2k+Y7x7+/l0WzSLRSwjvZEKkEnGe/0rBvUJ1LS4pJ7eFJgWKcc461upqOk2fx48OXtvq9vJYzXI&#10;FzAVyo8zqQenFU/Gmm2M/wC0F4MUeKrfTdLaRC96zg7fMP3VXvmkmQ0Zlvc6gl9cRaPZzzvHzsLZ&#10;HHWpzp+v3urG8m8O3MOoHCp+9JVT9K6+Tw/d6FP431FNYja2hjtksQo3Pd+b1YgdKwY5/HKfGmzE&#10;tla22nrZec0zv6845oJ06HHCfxBD8QfG+lanLBcSJJFuA4Cg9OO9dBFHer4u8NW1nJbFntXcxSAE&#10;MFGTwa47V7y6l/aAXXodEe7s4vEdvBfOG4ZS2M/hX0FJpGgxeMdC1L7DDHCmjCSOcy427hnbj3p6&#10;JajT1PEtQ0bxVeXut64urQmTTb1fs1pFBgrg/NwK7O91bxM3wa8OXGlabCl2kQ+3+YvI2jstbXhf&#10;Us+Kf2k5YrSMFNQtwkQ+ZHU9/T615t8QNR8R23xX8CGx0wQpPrlqbmCIZRl3DdnHHSha6C0Wp32i&#10;+KTqHhJ4LyztkvvK2KJUCbj0zzXIfEGzu3+FMenLo3n3BvklEkZ4UKcnNdH4ltfCl54ut5LTXLRc&#10;6LbExxgKYZMeo965Hwv/AMJAfjp8RtFuPGJmke0VoSBvAX03duPektB37G7bSW03ws+GUlrPFDcn&#10;T1icORuDqMdPY14146uPGVp8RdNhmvbe+u45VNtOsezywecED0r03RIbI/tWXum6hBcQtbXBe0BO&#10;1JCDzz0rm/i9G4+Jfn20ML3DNCqqh4XBxyfemtxtpI8w1G5v57vS3ubyT7U0A8woMYrGkTWI728m&#10;g1l3yvJc85+ldc7WyCOS7swZUij8xMeoroLnQ9JvPBui31jK4khjJaMHhx3yParclYwcG0eLNcat&#10;caiwubKEuj5BzjIHenH7BNqBmWzLTWwwJCOnrWzfWlt/wsK14CgjaMP375qxJaCDwr4wcw20YSLO&#10;c9RQtBJ2OWWXRp73xBG0aO3AweuaY62NtpwKiPcn3RjoKrRwWItLbUbadi7s6v6E/SqsMVxLLqqz&#10;THEufmJ6UyjWtZLSe3V454iwOGXd1NQXAsW1RI5LcgjqCck+mKqx2dpa2dpIlzIxW6BwG4PPetaa&#10;bSH1ZS2kbJXgXY3Y0xIwShGvsBZTBM+vHtVG7SP/AISe1E4YIzDDZ4rVubhE1q5jM/GBg4qKVbWb&#10;S5leFiQcqc88UCEeK0ivY2DHZImBk1eiSx+xzHz/AJsZBIrMt4bi6uLNBcqPIkHyn+KtW9glSCbC&#10;7GWDHtn60DIBData5N+5YvgL05qkkF9Zatqkv2dnJ2ttP932NJpSTy6gttcayqN5xZHx1rp9cmtF&#10;0Kyt0u4ZZzDsBIx7UICldXtqfClrdro5EjSKoQfrms1mRPENnMss6pJb5YDnn6VHbJqMXhu+tZ9O&#10;TJyUcHP0rT0hYIzK894rPnlWXtTEIs0bBvkIUngkYqhdSQ+ZChbBaQYOOv410s39kSShykSKPwFc&#10;1c+Q/idjFbYgQDa574pIZbaC3OlSl9QbzDD8o7iq+mi4aSbzt+0EhWYdvpUwkhaIttbjjgUC7l+1&#10;QKLV3C+i4p3GyyEtUu1YWDHcx2gHH41QubEyXN0TcYJ5GecVpKd5RwcbeimoJ54EkQ+YSznAANCF&#10;YqWdumybN8mUU7ie/wCFSIgUT5cAFjjNXUgsVj892ckgEjOAKdLHZyRS/uvvAYwelK4WKqkLEPmX&#10;ABxzUsSboZcLhm5yfaqoAF/Chc7A3Q1FcHUW8Qwi2uSiADecZzQgEje9/wCEstIxEm0sQGPQ1f1G&#10;2URWqtLncwLBT0rPvIbqWLTvIumEkdwuf9r1rVmXZcWjPlw1sAy574poRliSwTVLaKS6KEqNn/66&#10;2o0tv9Hzd25+Q4yawZ47UyT5tyTvBQ91pscF48xaKe5YBhuHPFFwJbuOX+1ofJvlI88eYMdPSu80&#10;25+x2Nn+/TdJZkOrjIwRXGunlXenko8sTkeaFHJIraE6PaBDorkeXwe+KaV3YEjptJ+wW+rWcv2G&#10;BoptSDMg/jyf6V6rqdv4fmPhy4gv7SF0iT7uADmvB9MW7GqygX0yRiTcoYdh1Ar1a0ht73wxC6yy&#10;Krw4QbsYK9aUbp6ib5Ta1fTZpNO0+WK+tCsaqzkEcmt8XL3Hw00+0nsoJ45FRJow3OBxWJZC3h8N&#10;XCS/anGQuN2c1e0yzg/4SFPIvHKFwZAzfdzW6SuiUzegbTbHwxq9ra+ASY/LUqyNnBPWtWzvdWXQ&#10;LUSeGZxEhypXggVZT7Lb+ILG2MVswuZY8PkNsPv9a9XurbwzbeDYGkgtTJPZDCLzWcmkUkchp+Lm&#10;LSpTYzheisSck13+mWkyXsQbTp0AIIkcEBh+NeLz+ItTt/EOsW0Hgn9wr/uJQeh+lbEPivxhe6Bp&#10;1rqN3MiI2AYodpcds4qEx3PVtcg0qPxJpTrf2z+fbMJApB2Ee/vWx4S0GaS08UyjUkWDaXhLN0xk&#10;mvLpLbVV8EyS26XLHbk7ySQK7zw5L4lk+ENxJHqc8YRCvJI3cdKYG94i03V5/hz4amsdZild7l0E&#10;W7GccVnaLa+N9KNlONItpfNlVJAJRmJG4f8AMViXkvjceFLJbXTr83CXw2kbtq5PtxzXRvcazb+G&#10;rOXU7YxS+THuVJCwo02GUvGfwxu3nfUfD/jG+kinuIp5tNkvCvl7jmXDZ788cV5v4t1CHRNPjGl6&#10;U88KacFuNPkuN258fN8xz3r2satdw6BHM0WoTWdxAA2GK4HfkV4n8S9P0mTwgNU0rT1e2iO67tll&#10;yxB6kd/rUuPMVGVi54J1WyvPCXheebwRZWMU8M7eQ5B246815/8A23oi/Hv4n6dBpu2x1HVF8iVD&#10;/qGU4bgdmrOvNQvIf2X9N1Gy0CUWqW0qEBseWSPWm+CNFt5Pgp/bs2qQNdXRlKbiD5Y7YFZyt1Zo&#10;jX8V2k9tHpTReHUkhkVPLmUjkmsG41TVLKw0pLvSJTEIcwljkA10E2szf8KrubS40be0N7+6lY/d&#10;BPNJYR6Jq95babLqNrh7XhnI5OOgNToO5V0xrbUbbTZpr63t7lwxTB4bHQV1S6q0PhO7sLnwarSK&#10;cLOBgj0Oa881C2l0/XLjTYdGl+0QazCYGEmRs3cnP0rrviVqNvD4M8By2N/Cs0ttbq58sHkD5s5q&#10;bXGtSW1vIxqVpEstu0okBO4/MBXU/ZfAtzJP9p0dEvn05/ImL4LMB2rzSPw/ev8ADfW/Edn8TJ5r&#10;hY4C1kIiM8fNg+1bFza6rey/AfUImuhDbyv9uKKcxDHPHela2w7XL/hrTprnR/ilp+rR3yzQ6sra&#10;XKhOdgPPzCuvikvrWRYJLe5NuY1UMzZ5HrXXWB0OPw9ol3b6lHcxGEBWCck9+am1KPR5dMn5jjLY&#10;JA5P5Vg2WtDsxv3tyeKaR8zAA04k7l+tOIJll2uAcCqJGYpcdeOlOGDCMvz9KT+BfmFNAL2NGI90&#10;edxOKQ4yfU0vO37vNMBp++eO/FPULucnHSm84J60YOw9KBC92+TrTe5p43HtSsAO+KQxu1DxnHvS&#10;nAjQggt0IpQR83HbikxzQAozhPlHSmsSAOmKf/DTfl5yaAAMCq9afkbBg96btAQ4b8KQY2H5sGgC&#10;XAKD5QOKhYcHAPWnbuUH60nO58MuTQIXIwgz0xilOSPvY96aB8knyrkd6OdozTAUFxkbQ3TLZpT/&#10;ABcntQOq8/hRyGyF5pANHJHFIAfNclx0p+F/eneKMKYySD1pgKT/AKCcLkg/nUfHlEZFPyNy8gUw&#10;KftNwctjtSAX+LAbqakwc8kU3A3L8gpFK77jezKf4SO9MB2P9mgf6xvm6DmkGNi/M2STzSE9eKAA&#10;sDuwDjPWl49aUElHGFx2qM7t6fIe9AEnc4NHODx2pP7vNLufY3y9qAFGMD94D1pMLtYe9CgbDh2z&#10;9OlLg7eEGf50AKQuB84zSHHyKT16EUDflcqRT3yIUbbkhqAGruE0oLkkLxQB/rDg5oGdxyrZK8+1&#10;Myd/CfjQA2QZ2jyz+dSKPu5YAAdcUuGMZOc0nPykigBuWKv+870nduKfgBJPlPWkw3lNTAhOfMHH&#10;OKljBLY7YqJt/nQZxwamU4dT/tCgB97tbwP4riwMNok2M/Svxp+IiMn7QvxHRkO9vEMv4AGv2fuV&#10;U+D/ABUwX7mltgfUc1+OfxTVB+158Rhxt/taQ/jXThHrIxqO1jztPLNpcgA5I54qIqyS2zgDO/hT&#10;Vq2CGONjtyZj+FPvBGFVvLIwR+FdbMG9TvtF1i/sdFsUj8VzBpYSCAOEz2rmtYOdVZ3uphK8hbhc&#10;ZzWCtxOI7PaikCQHBPXFddHr+lS2Nl9r+EthczxRAI3mbQR+HNNNBpaxz2Zfsts26UMV+QYyW/wq&#10;ZUlEEfmRT5PJzW1/wkHh9BJt+BumIw6E3DHH5isa71S3uGkzarBx8pQZAqNBIHb5oDgEEEfSswh/&#10;tt4x6jpUhlBRgJSeODjGagG8mXrznr3oYx29i7AqPem7lKHEgxn86Cyi1BMB37sADvQslqCm61IP&#10;dRSUQLSHIIVVwFpsgO9juGMVCVm3zkRwhCuc7hnFIHU2cGB3NGwESqRczH5yO/vVhDm506NYsMSd&#10;xJqNSd6/vADnkU9sl5V3jleSBUgNkaQakwDKCBgGmiGP5ybxic5xUexixDMDgHBzU0fnDTkHkfxn&#10;Jz1pgSjP7vJHC805TgOAw61EDwgJwcc0E/6RH+7PAPegB4UtdqgXOBk1MAdjZtgNrcMT0qr5j+fa&#10;iMkbnO7jnium0rSfEeo3xFn4P1q6CuFIhiJGaqIGTOFOmxbZI3Ixms6QII3zEc4GK9NvPA/xMTT5&#10;n/4U74liCRA5KHj8K8+u7fVLfX7i21Dw9qEE6rnZMhXI7EZ9aNH1G426FFWzbqu89RTz5f2gHyjy&#10;uMmodwMqkLt3MRtHbFSqzYUMVHPBqRFhRttH3Y68GmsspsRIkiFQfu96icTMm3KjjtSRFkcje3JG&#10;RSuBH5kv2uH9yBgHIzVgF/KHqW59qhm2i5mZYGIwOPeljZipJDA4oAUqPOBOwMB96mZYKrD5iJAD&#10;zilYjzYcsRuz39K6zwP4a1LX/iVFaR3ckEOS01xtyEUe3qazq1Y005SdktzSlTlUkopas5lpFTUb&#10;ci7TZs+dQQcGpg1k5YebJnqB619d2Xwp+F0VtEtx4ovJJFxks3cd6j1z4ReHZvDtxcaX40lhdLNm&#10;j+UMpIHAI681wUc2w9WVozTZ11svr0tZRaR8lLHH5Pyu2S3ftVyJXQMxnLMR90mmXEdzB4yntbrT&#10;Wikj1CWNiejFTjNWikBexYhyoY4APWvRTucRZUuLeDdNGpkPyL6VIpwQCvINQBY/tUTeY3A4z2qY&#10;FN3LD65qhkw83e7LDgfzqPbdnUI2aL5aPNxJCqyDk9RVkNKYCWnHTAxQAMx2cDjHJ9KrmVzJKY8s&#10;qdT3zTnxsj3SYGea9W+Evhix179oDwZpztiKfVkaZ8fdReT+J6UpSUVdlJXOY0Lwj8V9U0m5vdO+&#10;GeuTW0Uqh2CnDE9APX8Kg1HSfFOn61cpefD/AMR2UioNweFsc9xX6/WOn+HNH8LeGdOsvDumxW8N&#10;iEACdSO7epNc1438PaTq3wv1wtoOkx3MelSyW9x5QOdoyVPqDXOsQmwlF30PyLuNy6vpLhmJDHJP&#10;HWv0c/ZXnd/gj8RoSwPlTAj8c18K+N9OtbfxhoBhWNBPezZQfwsnX8DX2t+yPIreE/jGpB/1SZH0&#10;zXXVj+60LgtT6Vm3fbXwV4kNc5400zUNU+Fb2cf2KNWcEyyOAFI6ZzXRzj/TOg/4+Xz+dch8SCw/&#10;ZZ8eNFd3assCHdG5Uj8RWEegktTd0C31G0+EPg2wuHgka1sgpkRshh2xWpAU/tODOR84rj/h1Pd3&#10;H7LHwxllvriSQWbq7u2S2Omc11cfN5CpxkzD8OamQWsfnh+2FA0Xx0+GNyE/11u4z64xXx3NEral&#10;pkY80mXaAAO5r7f/AG04yPEH7PD7fvQ3A9+MV8deHNp+K3gJ7jyhGmoxH5+mK6lL90vIzSuz3zwb&#10;8JtEm8I6Teazrt+HmtVdLdDt2A9M12U/w38G2zH7FdSqcZEucmP9a9TtbzSrrwXpslpq9uwgsYkk&#10;CHpx39KikA82II7FAmSSa82NZttPSxr7O60Pm7xJY3Wl3FqZdYL2oJAY8bf/ANdcHe6tYtYy4RZM&#10;wsFPrmvV/jC8D/BDxASyB11a3CYP+0M18uJOjPabpZE2RLt79ua7KSXKmRFpaM9A8G67e6L8QtHv&#10;ItGW4SDVDIsG8qSSc9R0r6wuf2oPHiaHbw237P8ApMUiWSoZJLkkcdDgCviW3mP9qxgabuXb9/NT&#10;3AjaaUizPT5+a2k1Jamkalj6P1P9oj44XJvMS2EQOcCPotchL8ZvjpNvx45l5J4AxXi2LX7IcWeD&#10;n1qpKG+zvtfbkdqz5YroWq9uh7TbfET45Xuu28LePL8b1Y5D+n0qO68Q/EyR5zJ8QvEbneQQJ2Fc&#10;N4DR3+IdlFljiOQjJ9q768gA1y8H8QcilG19iZ1nuYp1rx4CS3jDxcDntdOc03UdY8Zf8IdcSSeM&#10;fFm4EbVF44J/KtVYm8xAYUPzdDXI+I2uVvChIGY+gPFRKOu25VOs2zKtNS8Ryamhl8ZeLx/pC8fb&#10;X5/WvvD4QpA/wu8eSNJrTP8AY4gZHuGYkYOcZ6V+fEDMunXpDk4vY8H8a/SP4E2Yl+F9ykg2iTTI&#10;jn8DXJjXywsj0sHLmbTPQNB8I+ENRW4MuiBeHLyEgkH8a63w34U0HS9b8SSwG1lVmxHuiGVx6Ves&#10;k+yzXkcKN80vzYraE0jfZ4zMijd1rgVaaja53JJM0ba+kiWz2xswSUkjpiu8tb43PhwyLJjzI8fX&#10;FefpHEbtVdE5AGc8Yr0Gwt7CPwlEEkQJ9nPQ9Ca4aq6vc6aVnufOnxe1PQrbSvJ+1FrqdHWONeT0&#10;5NfKNzqmnxaLYK10uYbgnY/3v1r6i+JGhW8njGyuzOwdHkBZuRg9OK8Uv/CegXRMssI84NwVJAb6&#10;0U5JxuVKLT8jZ0DVbO8+H8O3T4GU2xAyMZrc0Gx8Mw3WrXUmi2cUgDbHKjvWPo+l2Vhpch8lVSOL&#10;jnirKXMNwbwNZP5anjHGadyWjebVPCaWt1HJLCZDMQhArjPEmveG4rWytR4ggWSYhVVU6Z461Ylt&#10;tHLCRdEd5d3GT0rh9e8NXF5r+iTwaiiKuoRvICOm05wKaV2RKTtaxpwabaxW00psI5G8re5I7GuV&#10;t7kJ8Rrs2mnTqBdKGOSMnNerSy20fhTXpZbADydJQEf38CvG/wC1yt7qdxH4TsHIumYReYOcdKuL&#10;bM5WWp7tc6Wlzpng6S+EQlSNWUE+vStiGytIZoHa7iBXaFx2r5x/4SrxlqF7ZEXM0XlygJEnOSOg&#10;r2bR7vXrrwvoy3fhyWG4EQUEt1P8JpONi03udB4msp5NNsJI/FSBEi/fAyYPPTimeHtNlj0CCeK+&#10;ikcucl36Vnz+F9f26zd6j8R72WRoy4iTIUL2GPauV0TUr2PxNqVrLqd5HCJW2tg4IFJjVz0+60jR&#10;ry3lW7s7QyD7rcc1474mj8KaZ400e0WW0L4LSYYHA967xdb0t4rox6uzBHKkk8muL1XwfHqXjvSr&#10;2LxLdETzgyqxzgCqhuTNG74Y8QWQkuIoNPsNjW58v5AMkVoSx+NL/UjIbl7aBJztUcbhVy28J6Ba&#10;yaG8uq7miVSI04Cn6jrWlrl7cxaLMtvhQtrhVHU4FE7X0JiOsbKCHTZmutQSSYR5UZq7pLaFLeag&#10;ZdHtTOCRECRge9cTpMPjS90+OVtJuI4/tGGZ2P6VLe3Fpp/xAsbeWZi5RDlTwKlFM9GlurOCzvUf&#10;yRI0TYQrkYrw7Uby0bxfr6+QERpGOegr0m4uIL2zmjjnh8z7J8jjsa8k13QvEVxdyA3qw/u5A5Xu&#10;O1VHTdibWp8t/GIq3i3wlKku5GSYI3bgjNeTRsfsmnKInYs/3ua9d+LFtLa+HPgtbySMXT7ZvJHX&#10;5hXkMbTi1+V1w3t0r3MO24I+cxLvNstFSshGR92jIBHzY56UqgeWMsST1ppHEh2AjNbnOSY+Q8du&#10;uaqyxqyx4YHDVNn5R8g6etAH7wnAHHrQJlOWPMK4iOeK6fRfMGlyx+SGIkBrBYjJw2ODgmtnQftQ&#10;uNTySwyOapMaOwv5RLoulKvmeZHgY9a9Z+AlppU/7V13FeeGdOnf+ySYROgZYyAc8HrXkwj220Di&#10;Uedglc9K9d+AX2r/AIbX8EO7D9/BOrgewNE17jBbn2go8O22sW4TwJ4WTE7AEWqdjXQTTR3Oi7VM&#10;ARUGEUYFZWsWqJ4g1TMB25YocdKzdJmP2iSMW7hdxBJNZwVla4NFPUEMOqafPGBvjf5seldjpdza&#10;Po0ThiT5R7d6x7+BZLR/kJO04NZ2lLq8dlqSLbYBlwqkdabGS64US8tJROh3yYbHan2RDRRkvkhR&#10;irNzZSSWEiPZsGMeck9DVeyjdLVVaPDKxGaBmwzKdMnG3/lkQa5PTXEfirVoiOTcEjPeutSNjbFd&#10;j/NjmubvoJIPGNjJ5LHfKA3tVJ2EzSvFYp0YZXIIPpSJHZ3PhWSN7jbIkbbWHqKvN5UgwCWxb9hV&#10;O1jEb32Yhkk9DTTEYK7YvCmrbnV5Y3I27eSK8N8a3MBis1N1Kss1+pXHUbea+g/9Fkk11VgUP5Zz&#10;mvFPEenGfUdaY2cYaFZCrY6VV0mJnqPhe9Fx8I9OZZ3En9jxZfeey10Xhy4kj8VR+bd3jb7gY3Oe&#10;xryL4f3OfAuhIZiV82ZMA+hNeheesd7ZugO5Z/mpMFKx9CXzBtITzLTeDYcEHqCK+edVkMXjfUFt&#10;dDjjZXYPIvD8+9e26Dcm88I2GXQgW+DzzXlHi60ltvifDMsQ8uW4RWHvmlGNkG4eDdy+M5VkkkLy&#10;TA/O2cc17My3kPiLTnjL7cruFeHaRKIPjNPGYwpglhZ1z2avoxGSQ6DJ5UZDWwwfwpMpFLxBc/8A&#10;FP2OZ2wFXn+dedXM8LXz7bcH93jdmvS9ctFm8OS7ISpEJIIrw2ZNTt9evFkWdgZz+VYxj5lqyNRB&#10;h5Op+c1OqgRSN3zwapK+SMq4OPSrqMPJAMBPymtUySZ4z/YV9ukTP2GQdfXpX5I/FCKSL9q74wxv&#10;GwI8SOTx1z3r9WLn7RyDNIqjq2eoyOK/ML44BR+298YNq4BvYf8A0EVrTe5DPM4iPs8fzE59O1S4&#10;Oeuahj+44EYxtGKmPVeDxSJIJg5LBcAYyTXongGR0uNZ+4dyrjPtXn20MJVLkAoT1rs/BBj/ALSu&#10;GYHYlyOAalq4I9lind7g/uQuM4PSuo0+ORbCORiSQa46Rv8AicTlZMj5MACuzklZdE0FPNjTdGMj&#10;1NaRQt7ms+SvXnZTUHTJP+sFQRlhbxF3YnjJHpV6SS1Js9sibsgYHU0upnJal6OI7gUxjAq2FRGG&#10;2FcbgWqWFQkVuj45QHd6VYkih3KNzDIGfepSs7lWsaNqVIik+VmIA+lbUB1RDdkXzrkdvSsexiXd&#10;KFYls9D0xXS2Q3STK6sOBwBnNJ6sZagJEWmFlPLncc1ebyDNeGOYnCjBzWTqUrQ6DqG22kysWVAF&#10;VdKneTw1azPBMrtIQQRWliDpykiaC1weQGGRUbyQjS/ON599eKsLLaf2LextqO9nQARCpI7Sz/4Q&#10;vW45Izu8vMZ9DS3AzbKESala7dru7E4DcikuZLm38YkXEYCQp90jOQay7S5uLZ7uSKB3ljcgCp2l&#10;u7uCeSX5ZZFOCwppASzro9zKs51OMISdq9OaX5v7LtYIrwBd5yFbqKyodK1JdOvDLCu0TZzvwBVj&#10;SlsE8R3cL6pGDInysXzyKYGrDaqY7tluXVhAeprPBmMefOJkSYjNbUoKW7qJeGOAR3rBlh1FdSsi&#10;sR2GXLGgEdPp1pFPbXLTXyh1TLAmqJXTIteuF8tXDScA9sUsksEdsim9YO6Do2KVLSWaOeRGIYRf&#10;Ix6VIGlZSWsXjS2mWzAT7Ow/3eKpGRX8YarIty2DP8oxWV5mtW5VZtMVg0hBIPUVZhZhdTMGQFhk&#10;CgDRvmuo98kd5cea23yyCea+evjidZn8A+Fbq6gwbW5VV3DBYN1NfQqSyMgLRqWVwRxmvG/2gzNJ&#10;+z5oM7QKpjvUV8DHBIAqoFRPmmyYjR7dwMq0Ix+VWFmlbztto+Qpxx3qKxRB4dt1Eyk/ZFOPwq5b&#10;+eLdCBGmJPTrWZQaF5y+L7o30bMCjFYiOG9Oa6q3bRp5r3/QLUNHuKxEAY/HvWPNPZJHYtO8ZnkY&#10;CMdP1q1NJo40WTy7NhOYwTg0hos22qafHHqUd41nGhn2qvl54rIurO3fxPaTRXcLwiZWhwoHFYc8&#10;Usly7vdyAIM4K9a6PTGll0zSR5CqiMQ8pPHtQIuXv9mXDiFtOMMhVAsyjHSnS6bMIY0+2GaGS32k&#10;g4I4ovVf7bEjlAQvyMvemxzX8flZu2Iz0JoA07LT7Cz+HeqW8E7ySmQlhuyVz71gpYW3nanJLI3m&#10;4G0Fs1bka8TVY5o7uTbP95SelO3RHUd+9W6Z5oAgEES6X5gk+ZVPHv2rJin15tQvAdJcxiTGenBp&#10;3iG5uRaabHBKwLSgrt9vWn6Vezya3olvPdIrypgDbw2KBm5BO0Wk3sL6azh1yp9DWRcw6XdLbLc6&#10;WisHIV619Ykkt9Z8OW8VgHabIHeuf1sz2i6Z5iMZGOSg7CkIpTPYWM7xRach3Yye9U5j5hDlTt3D&#10;Jx0qAywXd5Pj76RjrTLEak3i+2hFwpQghgR2FBYy6is1NoTKzAkVYitrRzGVnAzHg80moALq19GY&#10;WUIwwpqtbkG4OLtunSi5I6aCxiLo2nq4ycGol+wCCI+UfLV8jFX3RPsqGeULgnBzQbeP/hE9WZLK&#10;QqpGCBnI70AW4mt5ba3cXCGNhj6VBew20cmnA3CssjZz/dqnAxj0628uwkYHt0ouIb65vLCPzViT&#10;qwJziqVtA1PQrFVHw48QqGjBlssqFOeAK8uDRG+vC1w4ZrhsDHXBr1DR1sU8Ba9bxNMzrpz4kc+3&#10;NeVoW8lwYQMX8vbpz1rGrG7KiKT+9P73IyamhSxNnqBmvdp/h461B8gZsDccdai2SSDaH6yAVzNF&#10;WII2jGsS4O4G7TBx2Br3OZ43/Z98Y27Asn9gFo/++ea8WliaC+sYWYZDoenJzXs+m5f4PeI0eDg6&#10;BIEJH+zVQ0kC0Pla3ZRbz/KRtvX2+9aKY/d84PeqUSFNRv1J5XUpBj8cVc4SZhvUnjofWuiW5mi0&#10;q4w/lKGz1NW1Vdinzsk9qqcFYxlic5PtUwZFfJJzjis2USMD8mG4zTsqTKScggDI7U1mUiP5zz6U&#10;iB/tMWJoxl+Ae9FgOl0dR9qsFEK8tketem2vlC2SQZJ2gbvSvMtLNwPEJD267o485B45r0Cxl/0S&#10;BC4XfPnHUVz1IaFJ2PRtMaWPT7FlVQNh4PbPtXWwSPJpUIZEba+cgetcRaSKeRMxBhAwPpXU2Ujr&#10;phXaB1wM8muCS1Kk9DQZ0WTb85NTrI/2RhtIAqlC0rNOXtApDcc9asuyliQpxtxUWsShcx7uCxFB&#10;PLfKOlRbiEk/d9BTfMbyBlBmqAsw+V+7326HDnGRyK6G0khMNuobGG61ysbSeazZGdpyDWnYPIWR&#10;vKP+tHNVbmHfQ9GtJohHHmRANnXFbenvA0k/yKArDcfWuUtfJa6YPFtQKuee9bkOPt0kcRDBcYcG&#10;saitoKWp1kV03nXsf2J8KBh89a1LW4kdp91ptxgD/arnYd5hhDKu4dcVv2gTdCCuKSWhCeprAvnG&#10;ABmnE4kGV703C+bCvmEKRzTip+0kbBgdDSKuSjm53CMDEfGTVR5G88kyLuD8cVcjUl1JcgDvTpIL&#10;Mwhjeck+lAypNeXctrEhOVxjAoQhbZT5DKdwqELFHqahbkks3Fa0j2X9nkfZ18zaOc0wRBI8Zt4s&#10;RNkLwPWmrv8AsxO0gAdDUaP/AKdblUzxzT97mefdJGq7elAiv8zyncDwathf3CMGxgjmq642Sttb&#10;APHvVhSradMNjdfWi4ERYNfvtYEhQDzVpI2G4GQY96oRIV1pXx0HXPWr8hZjIRgH2pIEiOUYwdme&#10;etIoPPAp3IgUFic0xY5muoSNwUfeoGTDHkEeUoppC7tu8ZphGLl1wRj3qVQAyEkg59aLAWolVV6n&#10;kdKWXbtRlj52nNNPzCHbMB0q2Ih9nYkHmOgDMjd8sBjJPrU0EYe8u1My8dvWmLEglH70k88Zp0Ks&#10;lxKDK43NwQKQF11RY1VY+CKi+YRgYGBVrDssagg8VVkG2Rxk5FNoBhwZF+U1HIyiXGOoqQnEKnac&#10;lxmnSRDdBIIicrwKQFUOpVjhunTFKRGbSVzJyB0qwFDW1yotwG4qJ0hWyKspBJ55piK4x9n+8Pzq&#10;dD/ohHmnk9ajCp+6wegqYBsqPlH16UIaRBMG/dATdO5qHdIZSCRnIxV1kTMmc9KrCNTcKRv5PFAI&#10;kLOtzaHH8Yyc16TpSwf2RZk3Ebb4xnPauCe2lbToSysD1B+ldJo9xGLMxPEd+QFy1XTdmTJEvipY&#10;E0K35BUSfnmvPxDBslwBnAxxXo2tyWM2jrC7ZZEBHHf61x2xvs4BjTCtjHtRN62HFaFWGJfLH7k0&#10;59gR8Rjj0qYl/tVuqJyRyBTnUhyWi5xWY0ZU5uNtuY0JAfkZrUtmi8pSx2/J93HeqsihoHAbqfyq&#10;eDAhgBIIzzQBPukMrZUFT7VVYYecYB54rSYQfuArgAjkVWkQZbrkUWGVQPlHUfQ1KUQQIQ3BHr0q&#10;SEQ4kyCasf6P9nuVNv1Xg0CMiUM8ZCWwb5/vVJ5RWJVCDGBmr1uLeJXOwfM3A9Km3QbJT5fOeKdh&#10;ldVxawIUPPbPSpmiUQSAR449ajCymYv54HzVrARNBbgnonNFhXM024FlbsZhyelN8iPbdbp26DaM&#10;dauEo106+Xna4xU8yqUj+4BtAGadgTMgovlgBD14pxSQFsxMOB3q3bov9uFMrjafmzUMxl+2S8Lg&#10;MR1oAbGGNx9wYyBk96hu7a8ivSRGdrAEY7ZqZS2B8jffBrfvmtW8JWshwXKAAA9MUJXFc5WSG5B0&#10;/fcjL9MHOKttG0UNsTNkkU1dwCs0UhKrxmmyyOzWhNu3DUrDK8vnC9QbcZPerKDjackkdafcLvED&#10;hGyEGcCqyylXiIiyd4AFAyw6qpiGW75FQyDCKdp+90q7cuo0+Fn08q+3IIPWqu5ns1OzAxQAsQUv&#10;Jlf4akUwizucspbd8oqO0LjWVLplNpBJ6U2dFGpSOsZ2l6AL1om69gPyqoUlj6YqrqVwTKoiUMqu&#10;Rmnxs5t513lQUqn5X7icBjksaYjStZIf7IsE+yqGbOeafK6NY3sIscFB+dVbOJQse6Y5VuKuO0f2&#10;1sL8xTGMUgKcJlECYjbrzXkH7Q0TS/BX4CXXlfLD4i2tx0ya9pgwJrlCi5KN1rzr4326SfsMzS+U&#10;M22sxuD6c1Mlc1w+kjw3T1t3t9NVIYxmxjyc+1YXxQtxc/sV/Ha3EyfurGJ0we64NaHh7yZPB1hK&#10;bk7vsSgc+1aOtWMdz+z98aYDK2J/CNyc+jBcg16UFZI23kfmOMFVAUZ3EZz6VPHgJjdzmq0gIlnG&#10;el86/lVoCNb23DTgfuMg+tevHY4Zbko7cr0qYZ8iP5FwD1qsnlPApaM5DnvUwGGb5DjAxzTuSS4+&#10;aEFs7s/hTAF3XQO/5hxS8h0YnjFKr558nCEfiKYCN5nkqCFwo4PrSru8gAIMA8mkHJP77O1u9K2M&#10;FTKpJ7g0ICQAn7Owt0AU/MxPX8KSQAXVsSQPlOQOQKaQC8PLD2BpxOYHCpgD1NAEySwrpkSvbDBc&#10;7Gx0phZVjLCYhGPTFNB/0WNXZHA9qjkYi3A+ygjcMe1AFre5WSPKKpIKihzD57qYQvyDj0qrGd1+&#10;hYnkDP4VKwzdBiDtyfmPegaYu7E8YDLnPHtUki7pYXKYlXGKotsF27NHJ1+92FWlc5i4GPX1pWFc&#10;ezyhnxGpO3v2qHf8qKRtfd8uO9SlQ1zdcnhAajIJ+ygIDnOCTQA1/tKzWKyXCbWPrU7S2nlzAW7h&#10;lAwKrMsJgZHuZC2/hh2q9lBZWabE+7y+OaAKvmZSNiSCeAMUox54OSMrzxQcea5BUgdOKQl9r/ul&#10;/OkAu8CyuZRG5CH86YHZrdpN3ylvlFKS32aNN4wc5GKbhRFbrswFzigCVHOJMQueBil8yYPLz8xY&#10;U2MlXJ3g+1OOd5Pr3qbjB5JlmjK7WHG7NPaZ974udreXwcVUkwZEBfjPapUDeXzADSuNm7YSE6Np&#10;26ECUl+hxXW6XbRzadGZLhlZLgZw2DXFWwfy7MAgYfiuv0v7Q2t26pcZynIzwTWMtUSnqehMZDNo&#10;hW9bckYD/N1FdBaTSqkKIMh5BlfX8a5GKK8CsZIZAxcbfpXTxCQDTCMbdo+auRy1KZ18jrJpyxNI&#10;i/ICQGqzZlVWIKx3swGfTFY0cUY8si5BJXOM1qaSXPiYRSWjqD0NRIE9DrY5LlNPVd0bllwxI65q&#10;5ZxKtu6m0JxJkAd81AkTfakQxnPmD8BW7aoV1CQlvuxjbkcGsFuadDatgwj0xlsz9zGMfdrdtZGj&#10;unURqS/XNYMV6sc8KfZQ29utasjsJdJkHILc4rOUbsuLsbt/ZSn4aa3N5x8sxEt7Vwdv9n/s60K2&#10;YGJuOf1r1K7fHwI1vdLw1mTj8K8jtC39j2+UY/6UeadPQ2aDxVBHceFNHUMxwmc46V8xeKpNPh1v&#10;xPFPNEDEiYJ5zx6V9YXFxYNamKWeECO0POO9fIfj62tJviPrMgaMfvQMA/ln6100VaZdvdNrwvcW&#10;U+hrIjADaV+71rryyNYwWSXMSGW5G0Hv9K4nRY0tvBOmlYkjQRbix71S0q71S+/aT8KtFcOIYLgx&#10;qM4B3cEn6V6Md15GFkj23xNpclz8NPAtu8itPZ3cLRXCnkD0qb4iWdtJ4d/Zckutae0H2aOGa+CZ&#10;MTj7pYe5qhqra/p914lty893DG0UsFyOcZ5IP0q9rV1eeIvgQsNmttJLbapaF0PHKnn6Vu9zKxnD&#10;xdrFn4/k0S81i+vhFDbJHqcNsSZN/CZAHH1rH+IGoeIrltWsJfA03nadcWtyJgTulRTuGP6+ld2+&#10;l67ZeJtG1C1k0lJJtLt1uIpIlfO0Duelcd8SrnX9N8Y/ALxNFpizxgT2mp2+MqY5QRuPb5e1K3kN&#10;ep6dpesWGv8Awv8ADd1axwx31xo8EAgbkq8YCn88VzclnNqHxG8U+HtS8HiGfTxG7yjjAbpg9ea8&#10;512LxFovwU+GmteGvFfln7bJcSybQY280lgB246V0Xw/8S67rWh/F+/vbWD+2HNqHuVGDJt6Cpcb&#10;XaHayIvH+j3cmkeCdOsJYC2n3ADGSXDKD3ya6/RZPFEPgfw7p8/i+1VBp22SXaC3T19q4PxnDrcz&#10;6lcS6jqEF3I8QwrFV46GrmmR6wPB9ss2vtdSG3UNKr9OKroBYv8ARdYsdYivz8T7PUbeed8goAQ2&#10;eFxXM20GoaR+0t8Kdc1DwVbWyy35ZYY8EFRzu44zitrTpv8Ai6lnp19e3ZiLBoUJOGNP8d3Dy65p&#10;cZhYx21iViXrt9+aL23HHXQ+5YLywvfCnh++huYntr3SoWjlTp05H4Vo6g8EXgllCp80XQ968c+C&#10;d9NP+xxcwOxZrDWnEZY5IVua7zVpp5NMsY/IkcD0PWuKUbM0Tv8AIg0/7T5szGPBMh71ovEJbqFC&#10;CMyL15qtYq62kCmMABeOa1rRHOtW4GCWyR9BSKPLfiZcJDYWdsIHzJpMycDjkAV8R6VpOrp4/wDF&#10;BNtKJIb2RocNw+emK+ofjb4gsl17w5aW1xC84uirOuMAZGcmvN3/ALNgt/h5eR3NtMj7ftJ3DchP&#10;XI61rRajuZy8jzeG/wBbe3+KcdxaT27WyqZIsEiVRzkVxtnc2lx4/wDC2pmCaNrUTLA45ya9G8Yt&#10;ew/tA+AbvTWsJ9Nk8P3CX0Ixkb1OCfpWZDpuhwfs+XottWWa6/tCeaIbBu5JJXHt0ra/Oro57vqj&#10;DttU1b+1vFCyancM1xLnEoOCB6VUu9Rt3kWNmbeFI2qPvVE97aXnguxZYPKubYkMNuGOOtUtE8m4&#10;1TxDPHaQStb3CJJGxwVzSKSI7EWjaxeg3lxbNvyImbhvpUd/p+pS31x5Tw7ty7SD2q/rekahJ4w0&#10;lbdkACBtoOME9s1kte+INM8T6mLnwLcuJEUKd5I+tCK0ZVlF01re2t80wkijDQkr2HvWTDdQG08Q&#10;mOWTEa7Q9ddqt9Zt4X8OzSRwvcNcgBAOcN2NVvFGl2Vt4D0GeBoIWukjaSEc5yK0TsQ0ec+VqMly&#10;zxazNku2MioN18t3Kkt0ocDuK3Lovb2Ok+XDMcquTt4GfeqksMk12WZBkRg5zVCSM/chtpI9gD+Z&#10;96ngDzlBkO3Hp1q29vaixty18GbJ4A6YqD5D5OYMAdMd6QWGHCMWU9jgYqKOWFr1A3nbjKOcVcV4&#10;llci2BJ9e1Mm2Dym8uAFj6U7hYsXBh82MrDj5APvdargz5nDQLjHGKmlhQ6XAxnG4rmqqTyCCXFq&#10;crwW65oQIaINxlLZwDwaniUJNM4hz0H1p6uptM46kcUqzL5rARKAfWhATqEN7Cy4BYDjHQ0y7R23&#10;b3VuOAKlXYVU7xkdxUqtZrcjzJ++algZiQ3Hn2wSRwRyVxUkhugt1vjJYMuK3FubE3UjrtK8DAFU&#10;b+bTX1G1CXignHHqRQBAhmaeTOAfKHWmu0gjILBm7cVXZ5P7ZX5sBgAFHerJLiO63KoBXqO1KwFd&#10;FYTZwnWlQuNWiYoeWq/aQ2h0TVZftIkkVgBnjFNmjuPIt/ufd4I5zQBPJslt5x5KgiOkguoU0S5t&#10;5IULITtOPWqcZnW4BZGxnk1DeLvu1aG2JbIzzQMVUn8jU3SCUKWzyev0qGEzyT2rvCNquRgitHF1&#10;/Z+nK92pVEPAHrSLGVEQDg5OSKYrE7+WYSqLBnbzhRUFvAzaombtQFb0puSL9mwwyMAU25N1HBbP&#10;FA7F2+ZSaFuB2kGn6edLeVr+Evj5CCDz712GgHUDpU8J07y1iB3v13A9K800IanJqOoIbCYB0GV3&#10;5+btivQ9DHiW01rUFuo4mDAfKGzx2q5bqxR6T4evbGx0rxDJJZq7GUYRz94fjW5e6x4e1Dw7Daf2&#10;G8RlbCmM8Z/CuKe1Nxp83mA4ZwWwcYFdNpkXhu206zDTK0yQnywR0NZtDje5Rbw1psk2niTTXupF&#10;uFMIDEMK62FtPg8R6daXWg6pCwVBHMSTioNI1Kyi8WaU0l6VkW7+UkcYzWr4y1KWXVtJSCC0RvJH&#10;lsEBBJ75qlqidep2rNog0ZIE8bMSQvJk61WN1pMHinQ2h1Ufu2US4Tg5964BtI1Q+E9HmfWz55O4&#10;hW611+g3fgmLT7+w13Ub62uLnYIJPs5KsR/t9qTQ7ncXegzzanHqcMquhhV3RjkYHJwa5zW9P8Jn&#10;XfAF/bWcv21i2YhKcoV64HbNei2WpwReHf7Ng0R5xLEBC4b+H1re0vwToSPc38+u2sk8sfGZR/o2&#10;eo2+p96NEJvS55x4ckvG8aapdxQ6xbMsa/aGMrFWA9R0rsLq8s5DfXhjicgBUbpk96ylubew+Ivx&#10;X0We4hP2x4Tp8hUAH1Gfeo7i3ZV1u1fS3iYSx/IpyOe4PvT5gSNDRNb1Vtd8UwP4euxBEqsHDHbj&#10;vjsap674kEOnXL23h24eB5NplEf3fWtN5YrOz8PRNoEciyQ9E6sO+aS61XwiPhz41D+H4WVLfYIz&#10;EM7244+hqla4mcjZ6pcPIHt7ZGtGizIx4GTXz94yg1OP9pdb2SW+EFzqVusYhlIRvm4BA4r2+KTR&#10;LXwTDYz39qskoeRtzhW2nkcdqhgg8F6jP8L1Ggrcwx6sWlDvyzKeOc9qyi7y2uWmkvMka6n0zxR4&#10;FiuvD99JHf6ajsyIdkKgdS3TkVz3xHu4B8O7XVdE1iXyYtetBMijIxvAau+8a6tOxstMjttNitjo&#10;EgClASAq4ADHn9a820KGK7/ZYhsvsE7O2o3SzxSoVJ2vleuPSk92Ir+PpdUn+F3h25ttNM8EmmWz&#10;Hyh8ysBnt6msi6tvG8HwQ+HOrWmmQG4ksW+1wOBvgUDg1IrfFa2v7UR/DTSbqxSRQInuByq9OBXR&#10;nxbO1vrNtcfsybbl7URiEXfDkjHA4p30HY8vsfF3xQttL18t8Fm1WOaB0jZWIMbMMc153pUHxX/4&#10;Xv4DuW8PaVbzxeLElgtmnVBsdvmBY9eO1fSvhZtJS88eabcaZDa3TqJWgI3hA3IAauR8f6Pa3HhH&#10;TI7TwrqU2pR+IYTaXFvMyNG24Y6HpmmpRK1Ox8YX8UmteIoGmESReHUM4Q5LMV+bgdhXPaBZQWf7&#10;Lt3f6Joy3LXQum5n2YYZz+VUr6Oax+HHxsk1SaJvEMXhG3SVN27hkwuB61x3w/uNe1L9jr9oPRo7&#10;m9jutMuZrqxcEgsuNzKMdec1KXVB0sbN3rklv8C/hDcX9tZPfT31wNhA3pg9z1r1f4caRZWtp4l8&#10;R3ltIby/sVEEbHAhjI6kd89ea+TfDUZ1zxZqQ1TxrqlobHVoxHG0BKS+WfmAPQV9nXGqeGZvAvhZ&#10;7XW/LtY7KKGUbcZZRgACnZbg1ynF+Ib2KHx+qw6jcbBMWYLkKS3JHFc9qkSw+CvGt/b2aRRXujub&#10;wqMZIHBrc1iTR08Sm2vJra3nuLYnSwwBNxxz9K5nVbLxKPg14htn8biUX8b+VbrDgwhenuc1FnqN&#10;WbPlvw9FYTeK/iDBJdSIU1XfG564Bzwa9x097u68P6ii62/2aQRqZEGcBeDxXnuhabpenv8AFNtT&#10;mge8uUdbeLO0pxXW/CK4kjv/AIu217NEFOof6KshyNrdRk8UqmrTRotDpo9c8Hp498K6HJ4NuGth&#10;cRiW838ls1J8UJ7e4+JPwRgtrfUhaWuu2P7wZCvluOe+K53xbomoW/iXw3c2kUDEa0ruI2B+Utnt&#10;Xst5ANW+GHgW3i+HkEWLuxf7S2AU2EFsmpgrA5Hp/ilLuy1L4O6ldQX8mjL4QhN2qQs+1gnynAyK&#10;+e/F03iHWtI8eXuj+Jn+ziXCwsdh8vvx7CvoLxZrPi+TQ9KsNN8RabHbwaBAnzwBxIqL8459a+f/&#10;ABDqHhwaR4UntN1o91dmC+CjCxvnbnaP7xqouxmjd8KaFptr+yhqKv4qu9QXWLhXASIn7NJH1BI9&#10;61rvV7KP4HeK4r/wv4l1KQRxxWtlbo4MmBjkjpisbQX+Iuh+NfCVjZ+LLabTbu3Z5oJrcN5e8ZBB&#10;PTNdhdv48/tqxSw1bQIXlv086KW3VgVJ5x6UnYTdjnPBWmava3Ooan/akVpYzPGbnSp+Sqn/AGz3&#10;Arc8TWGmf8JbqUttdRvZzeW0DffMbHqKu+IW0V9Xv9ObWX3W8Vv9pVCVBd/U1g3w1HTtH8aWFmI5&#10;55kt3tDu3mAdSSKL32HLU3IPC2k/2fb20viS5+2avCpiJBBUL6Vwvg9bDR/+CkWu6A8DyC8sMJNM&#10;+WWQdFyecE16J4ovtTg/Zo+E+vR60h1TTADGioP3gA+cEdq8Z8PxeJNe/aq03xZJaWtkqX9uwZ5A&#10;ASpBYgmineVx30PVPEFmb74j+OVbwM1jdaXdssksZy2CflYEc89a+e/GFp4mtPCPxFkfV7q6xq9s&#10;6yspLIgYdPbFfROrt4tb9qLxpqVp4i0P+zptIjSSFJVc3BA5yB0xXJ6qsL+D/G8N7pVvEXhkWEsw&#10;w+7/AApxdnYGu54LMbu8+KnhkpYh7aXT4fNx2wK6yz1awg8e63psAQ400hyD8sZIqkli1h4GhEOq&#10;A3aCT94R1DdPyrh7WxvC3iRzqUy3P2nfKWBBbnPFW1ZXIbtsYniO01C38WaXMJZmhfUnLsCTjnNZ&#10;+q3d5J4f1WJHm8iaJMsW5GO1dZem4k8MX8bId3GQRk8d65S48n+z7SIB2ZziQgfcqlqZuJQ0mGaX&#10;whrkQmSMCBijMe4FZdsZW8O3kUtyPPFyy/ewetXLeG6XWtVtluJGzKmzaeDn1NVdb0+S18a+HSb5&#10;j5m0uEPA/Gi1honjivF0m8gYMVdd25j6VUaZpdFgRZ0EsE3BxzW7KULadCwaMtGAjN/Fmsq50mZL&#10;y98nWG3qoLBR1zRqCKEiXB1ON5ZAWMY4+lXmITwvqD/ZAXVPkFQ2UWoNq1vFcWwBD/fNbwtYF1m0&#10;868xET93+9QBz2iRatNe3UwV40jOS3TPtW/qEjz6Rj7S0YyFJxy1WWlWLVtUjjZfKKDCgYrMIf8A&#10;tWOUhWUXAJQnAxQNC22l6p5thIqbYhHkzM3I+grBYXL+PdVVrd5V84ANuxjFdZq2qIVkKQPHDBaA&#10;KinhziuV0qVZvFHmGIoTKcihEs6IpMmoWGIz/quSx6CmBLmXULoxJGdp9ep+lS3Zf7XCp6fwvmqY&#10;YrcNJHcuJEPBB60AQXlvqw1LS4pklMLSAttrZure1h8MIUnQkxj5aqPdXknkCR1LhgFyKtXYiXSr&#10;BbjUI9zjKrmgZU06XTYku2knjy68AjOK0ku9KWzuW+wW7KT9/A4rOgs7BxdSG4MJ8v5B1rOlFllI&#10;P7UyPMO5wO9DQrmm89pMl0kVuysF+VwOmazEjkjlZZf3j+d8r+masae8SarKhuox8wwcdRWreC13&#10;7o7QAlOppoaI7hoV02GIoGeRAeD0qpFkSyo8pHTBpuyRmjYynaqnJNFrHO10ymRSDcABiaVgCZT5&#10;6YZTjqR3qazMjSz4tCqjue9aGoWscF5ZKSm4xqSd1ZzLcteTCK9RU25Y+tUBZw4uwNsY5OCDUMkM&#10;pupRI5RS3UHOadZq7rqOQQF/iz6USuFiBKvycLmmBC0Si7QqS43AdK0bqX7LpEpj8pvMiAxj7pqh&#10;m8EUUiWKOQwz83T8KLqSKWS3Uwvu28jtSsJlaFtSWW3JkVw8ucEdK6FTmRP3aLhRk+lZEQzN/rMK&#10;qfMfTFdZYWdtL4RM4vIZFLkMN3IoVrghkW55ovKvrYhFwW4HWug0K6niv7uzaV3dbkFQOnNcgIoE&#10;1m8WM3KjIKkZ5Ndx4bimbxRoEp0+YDcyyuU/LmkupNTY7q6guotH89bmEloRlM521X0G6YX+svcB&#10;kURn5s4z6VJq9u1rqGmJ/b07pKcuoJPWtOysNHuptHg/tQgyQsWzxgjoK3U0iUaHh9Um8Wm4GqyK&#10;jXuSH53YPGM9K9Hup7l7m9byRtjtgE+bNeb2Gn6lb+KGtheRJvk2x7jgfXNS6pYfEPTviB4VMPit&#10;ry2u7tRNEFz5a+1c8ld6GmtjsNFitZvFdo1xDbqv2gjLep6V7Np2laPHa6vv8NWMkvkjY2AQM964&#10;m18MPe2NsbfxUluyWG4pjktitrwhrM1hP4wsdajLPbzhYZuu4dqcIvqhXsarQ3cTRxyOnlbmzx29&#10;Kvw39mdHe0SVYI1Rtu0dTV7UrjTLjRtKnRCiyZ2LUWm6NbT3ke6Mhm+77mrC9zitD8SeK/8AhZPi&#10;nTZ3sDaRajGv2nb8wBNev3+n2Et1o0K6skyyQKWZjwK8Z1WzttM/aZ0W0m2L/aJHm4bOwqflyPev&#10;V7K70hfEF3b+XfzstnzEFIKD1zQ0rlGdfajp0XjLT/DbxRyxXOlSgzKBi3IHyj8a8p1rR7608N6g&#10;keryKi3MizRyHiVHOM88dK6fVJtHtfG1xexwxXTHVVDKJATHz6+1VPGF0mpTSrDqjrFHoZLJGOSS&#10;vt6Um7J+Y4ux5douo+DYtK8Y+GdU8Lahc6FPMrx3McTbYnP3gGHX86paz5VlfaVDomhaidHhi3Rx&#10;ljllHXj6Vp+HNRI+HH9kmG0eGDUZTva3BcsTxkkZrmtc1LxND8UfAyNp1+IVuhE0cdsSrpIcdhXM&#10;3qdHLoQi90vVre3OmQyOftGye3PBUjhqfrUVlpcmgXEGl3Dxx6rbJM6vgoXODXdaxp3hfRbXwobH&#10;QLiG8uoRK7RxEgluTkDpWHri2moeDbW1jK/aLrV7YzL3+RgSaLq4rHQeI9KLt8NryxQlpbKPzGdv&#10;u7hwc1m6jawGybS7vRjdy+UrlkGRH3yDXdapay3Xw9sLOC7uIDHo0apIM5LKuBivNvCWtajbfE3x&#10;5peqWsUt6tnIqFxklMYBz1pK4NWN3QL6K2g1u1CpJFJp7JGAOA2MVb0bVNU0zwv41S70NZmls7ry&#10;Rs4UMDjjvWdp6WYuJUjheSQasWbA+7lq1vGNp4nGn+GtTsLOF4rREN1bsOXQdT+ApO10n1BF/wCC&#10;uqW954B+Kel3EIWa08RyyQ+ZwzIxzwDzwa9Du7SNdRupAqhmwFyeB+FeH6VqWlw/Gr4b61p9jiG4&#10;YQ6gEGFBPByB3Fe/6sqm4ndCvlSWsbwsrZznk1lKFmVFnQkj7Ow2fxA8UuX8zKqQNmM0nGF68U4b&#10;zk8dO1MBEDbnDN0zTTjcpI78UZbeMg4p56DIBoAbgb1O7vT/AJdj5Oaj+bd93ipB1PNADFyJExjG&#10;Dk4qUAYc7eSPWk2kSsfMBGKTnzFO89KBB3Hy0uflZvyppxlssfpSZbacREjNAD1IyTsHPXmjKFU4&#10;PU5pgz3XFPTb5pGB0ouAc+a+AOlKASnIqQhSnAKnNMP3m5pAMP3lox8rfLSkEsTkYxQAxaT2FAET&#10;btowuakAAjgXe2SOTSqqmI5JBz0pxxuUZ4FACYTYT55OaMDy1Oabk+aFEY4FO/i+9TAPwpckMcKO&#10;lOAOxuRTe3SkAc7V9Oaeu0wv8vekx80v7nIwO9BGB909PWgBrH5l/d8YpMvyFccmk5Ace/SkGPNA&#10;3HpQgJcgkHjpUZ3ZfGOnelAYfx8Z6UpB3D5qLAJkiK2Bgz16VGSfNkwmATxUuTuI4pMc4DUxh2+5&#10;+tLzuU47Gg544p2MEkk4xQA3J2L8nf1pcfvAN/bikIO5cA8HpT127xknp1oEIMhzhVHHNHO0YY5z&#10;S4HzZHQ0nGTzQMdglXyO1HVI8joeKTnYeaQdRzQIdk4kIjXp+dRHPzHyu/PNT7f3cny9qrjcbiT5&#10;uhoAnHC4z1HSoxvCJiMHJNAzzzQSwxg/hQBINwQ5btzUWfmGSeTxUwAaJwcAVWcETEAHjpQA5gfm&#10;4/8ArU5AdyfL3po3bRnNSry5wedtMC5MQPB/igZHzaVIT+Ar8cfiuEH7TfiiVmO2TWps/ga/YuUM&#10;PC94NpLHT5Qw/CvyC+MccI/ag8RwhCoGoTnPuSK3wj95mNVHmsa25QmN/lLdD2qOcnJ4XbjpTbfa&#10;NOiPOGlbI+lK+0tEGQjrgg12swKSiHcmZXzu7GgjN6+JH2g/e9KtCOMRzFlTco61EAwIPlgKW5Hr&#10;WQDRHH5z5Zm+WkVcMqPacAk7qldmJXbGBtH3O5ojyzuTOTjsR0oGKoYyKSoxzwKlDRGRUZDgKTxU&#10;TcRttf8AM1EzPutC0YGH4I9KuC1EejfDnwX4q8U/E+1s7KykSAXK+bMykqi5r7h0/wDZx8Hp4YAu&#10;/HTTXL2ykbQAEI6jGea0f2WtL0+2+BniS+Sxt2mkhQj5fmxzzX0TPdXS+IINkM+N5xlvWuWtValZ&#10;M3jBNbHwl4++BNnZeH9dnsfGd6kkdoxjV1+ViOgOPWvi+4gu7bX7+1nhkSWLUHjkRh0I/wAa/a7x&#10;WvnfBrxWZViDJbggsPcV+SXxZisI/wBoXXPKjjBafMm31pUKrldMJwSRwBRBISJclh+VPGMSfJni&#10;hUjaQ/fKeWMH1NG3abg+YRzgD1rpMBoEJjUkPktySaRicFRMFGeDTyn7n7yk46CmMqtJAHhYccGg&#10;BDnzumeOtIfMME/yrwwwRTiBujUE4DUh4WcLE4yRkkUgNvw3ZNefEKxiXA/fxxj6ucV+vXw08I+F&#10;PDnwH8IbPB+jtcPosbsXjBZnYZJJNfk34Cura0+NHhiRoo2RdcgLKT1Gea/ZO0uorz4W+Abm2eOW&#10;AaFBnaemV/pUYxtQVuptStYs3H9m3Ns0U3hXRSXiYEeSOM9q+Hfj54XsJ/C3joHSrOCewk8+0dUA&#10;O3uuepBr7cjEn9qwBYXwuCSR2+tfIf7SOt6ZANTi/tC3EjaW42A/MxIxz7VxYd+9buaSPzsjMgli&#10;+ZcF2B/CpkKb3/ckjdwc02IRNbyqzAFZWIOfWnquLeIidfvH8a9Fo5SQHlgGJpMPwQOMck0LuEhw&#10;R06U7dIwZWJ49qQCAAgZYH1zTwSIxjZwp7VGQN5wCRkZp77BE3X7oxQBUlINpbgxHcJTz6V9nfAe&#10;z0gfB7xNdRi380kIxA5Q/wD16+MjlrY/vFUA/NxXvnwO8Vabpmv+MbG+1WGOG7eLy2kbChhx36V5&#10;Gd0ZVMPLl3S27nr5NUjGur9T6dvUi/tFmG4ZY85qSzmngWdxqLtCcB0boa2GHhqbyLkeMfDZTyQw&#10;AuUx/OvJ/HPi3wxp9ndoniHSZHEbbYoJAxZh0zjtX55lMXPEqCT0ep9lmUo+wbfY+a/iiIB+1l4r&#10;MIj8o3KuFXoCRk1yschLK6W2VHqelV7y+ur/AOI+rXk8kmZ7x2Jx27AVYjUl0VZPlL88elfq9Ncs&#10;UvI/OJO7Zd/5ZA7eWFPiiL2Mp81wQ3NRHbhSp4BxirdsZPNChTyOeOtWMriKVbojaSARiroA8luG&#10;B28U3kXsik9TT23bDznimgIl8k3sPm3rBAhzx1NfQP7PGr6TZ/tW+EPOuoY/PvGiRnIAzzgfjXgA&#10;2GEZj6g8EUW9xqUOq27QW1x5iXaOjRNtZSp4IPqKUoqSt3Hc/arUVuJr7T3jg3xOmdwNUdYu1s/h&#10;h4zmubuCKC38L3JQucA/L3r4W8I/tE6/png3RrPV/hSmoyQ2ixm4V9ruBwM+4rivif8AGPxd4s0T&#10;+zLHQf7L0x3Buljc75x2BbsB7V56w87pW0ubKStc878X6jb3fjDTGS4iIi1e6Pynj5jX2B+yNO32&#10;v4xQ7gALdD+ea+D9sYh8sTSF2IO9u5r7T/ZOnKfFTx1AWHz6WN3PpmvXlZUml0Q4s+zbrA1KQnkf&#10;aWyPxrI8Q6cuo/Cfx3p6X0UP2zSyEdzwjgcZ+ta92F/tPGRj7Q/86yNcWU/CP4ksjygxaDKRtOCC&#10;F4wa44vVEGb4K07VtO+AfhHT7yzs0ngkmEghlDjGeDkevWuht2/4ntiCR9415z8IJrqf4B69NNqN&#10;9LKmtzq8k0hYkA8da76NsazESoz5wzTmrMV7nxT+2quP+GZ32j/WXI/lXwjI7YtmW5fOFIVeq4r9&#10;Av207dm8Ffs+TBDiKaYsceuK/P5EQyW7i7CAwcZHfFaqK9mJy1sj6Q+CWr2Kt8TbS+8Wwxvew25i&#10;8+QBSU68npXs/iDWfD1j4U1M/wBv+HizRlUYXSE+nTNfnzm8F1OBd3IPm8bWIJ/KlZbx3BkvL0/L&#10;1aQmuN4dN7kOTPQ/HniSXULxLGC7Jt1vNztn7zdvyrgYkzJbo8SfKeDTIo4xIjfad2PbpV6BUa5u&#10;DuPtxXSlYRqWkcIUMjnJB3E06UHdId4xnmprVQSBkKqryR3pZEj5IuOgPHrT1AzVG13G3Pyk81UZ&#10;gfN3R7Rk9KkaWUm4UFMCTH1qA4M8owpUAZ+tMdztPh8QPi3Z4lBKwv8Aka9Q1KNR4sv22gZORivJ&#10;PA/Hx98Dgebs2SCbH90g9fxxXs+pIf8AhKdRQL9w5H0NFgnsY4RfNjHmEZbr6VwXjEp/adt5cvVc&#10;ZPWvSRGSkg29G5NeYeMWtxqFsSwHzEIPWna4oOzOWtAxndDsIeRTn3FfpT+zy11J4b8CEyARnQp0&#10;kHbgHH41+bNr5Il0rLP5huB5f0PWv0X/AGfbyKPQdPheRB5ELjIPUMprzsbqj2MA9We+3d00fiW0&#10;RbbcPtj7ifTNFzqFktw+y3Z3MYwqHJzXXaZ4ZuNSk0uU6wkMMl5IXYDJxk17H4e8J+AdNlt5k8Kx&#10;3d2sf+uufnCn1APH6VyYfDub1NsTi4w06nhWl23i6TwtqOoT+D9WSxhIJmlUrgHpgHkj8K9N0prS&#10;T4WXbLJuO3I56V2/xGlP/DLPjd47dUAWFSqpt4yO1eSeG5WTSbWEyybXtRnPfIqMZhUloVg8Vz6v&#10;oec+PmMlhdCNj97k49K+dda1HWba18uDRJJSyk7gemK+nfHkK2+i6vi1dtpLKAOxrwPy0Ot2jNbR&#10;EDJx9a86FPl0PZvzK6MHRtR1C58HEXem3CHzCCWUjgexrp7K78BibTYk8daSbk53xOQuD6c1p20W&#10;lNJIJVs1YIcAADrXG6l4F8K3PiG+uz8Xp7d3YlolUcfQitEvMw1TSN/UUt/thaC/tCjDohBrkZP+&#10;EhOvTiOEpar+JJrp9M0OCy8LyBPFt5cICcM/JxWZdXEqX86wgMikbvlpKKWzuKU76Eiy2beFbqK+&#10;03fGwxIMY3L3rPu/DvwkfSdIaz8PanHPMpxsmYgE+2aj/tHS3llgu4vK81wqk16Ro9npMHhXTHjs&#10;o5CgJRiAcCqi7PUzkk0cJofhfRrDUYJFhL4JOHX7pNdPcjUVnsXgtiEFyu7C9OeKt6lrPhpbuJV1&#10;7TvMZ8MuRxivONa8R+I38dafaaRfQsnmKJv3WQx9M0N3Li9ke2ma6ewhaVVkUWYVs+hFcFrdjbLp&#10;t49tYI/DNsC889cVnvqXiyHTY0m0b94IlztPHNdXZzWj6Bohmu7TzivzAMOh9qXqUl2PELq01CPU&#10;tHuI7W68k3f7+IDtXqul3Mp0NTaWcYVY0yC3Irpbizs5Bpyw6RD5GTvYj161ymp2sMGu7NPiukVu&#10;WUZwzU5STFGLNya4wGkuJYUbyxxuzXJ63qljBodzMYpZDkbeOtXLfTdRuFR7hpUKyZ5b7wroP7L0&#10;W5tNOtrnToI1j7n+KpTKcdCDwdqdzfWOnodTt44mHyRYxnFHjLQoJriO5jeXzRF8xA5UjpXI63Jb&#10;aR8QvC8OneGr2dElGUjJA5PqK2NR8Ra009kFt7eJHtVyHOSf/wBVNIxcrbk/huzsLfRb+a41NllF&#10;uxfeeAo781wmpeJdMuNV8QQ2OqMy/aiqOB1Knn8KbrV7qN9YG1h1Zo/NOJXj7j04rMsfDz20sLya&#10;VDDCIstIzgs34VcYoyb7Hz78clkMXwjkaQkvFOPp0rwqDi1wWHqK+iPjcsb+EfDDoilYL0gH0zXz&#10;rbhvJBJyNoxXu4b4EeJjEucs5OI/l6ilIHH3vzpBjyzxnmlP+RWxxjOMmj5OuKDjY3zGjjeeadgI&#10;5ATavg84rb8PzuLPU4WiyGcYPesZseTIc9ulbnhzyP7Qut8YJU5APrTHE7R0f+ztN3AjA69xXrfw&#10;EJX9vT4exlhsaOXA/CvIp5pGiQkL1GAPSvTvglIF/bt+EEm85eaQHn605fAwW5+hWuxr/ad+vljq&#10;ea5G3WNNSlXygvzZ6da77W0B1Gd8DmAEVwMonHiCzYR7lMhBxXPBuxe50qLaPpM2Chcj8qoIRHdy&#10;qFGM8cVZhVFjY+YwyvSql5kIG3D7wpgWpmdoYzuP3DWWmFuJCST8/pVwMDZJ8ucYzVWXG4EFThea&#10;a0CxqQTr5b5kQADg1j6sySW7nIz/AAt6VQuZCkKkTEDeMiklmVtMUbM/uqdxM09IdW051LDO3AJ7&#10;1NIpWe7wwyDxnvWDp9wFu4Yy2AHrZuXf7NMSAFC9qdxWsco8kqfECZd6qrGsnWLYR6veSGeNo3gO&#10;8n3qxftH/bxJkYFSCWzUN+Hl8NvIZmaNEOcdTV20uKSPM/DcyWvjbxjarJtT+0zLb56fN1r0GG4c&#10;66rPdKR5JyOxrym+Pk+OdMuFjOwTFXx6V2tjcQvGhFu5UoDv9KGupLPZvAmqRr4hMRZ1VrwLhjwc&#10;muu8f2kbtpxTaCJFOffrXiVveQR24ubdyVS9jZ9vBwp5r3S71DRdU+HaXdtqMMmdJTa2eVYDkEet&#10;JK4J3PJGjuk8Z6pcqjmR7eMSn12jivc/BN3JceHtPSYndFJg89q8x0qCS7nZfOUMtyQ/Hp616Fon&#10;2Wy8WWUZlAa4GMZ64pzskaKNz0S/ZgjojrsMB7V5nfwZuN5SIgyNjivRbqZDauViOMda4PU3zdbF&#10;j4ycE/rWdJW3KbucncKnmvttgDntUEZZXTKcbqnaUf2pt84AFsHPaoroQx285FwrHjp2q2SM1URt&#10;4dY7gC0qAY+or8xfj3Gkf7b/AMRyMfNb2rH/AL5FfpJczobC3InyBMuFP1r85P2gwv8Aw2p4zYfx&#10;abbE/wDfNa01puR0PG4SPLOFbr+dWMtlcLVNHcyk7wFAx0qwA28nzCeOlT3FcSUIVGZSPpXWeBwf&#10;+EvvIi/DkY+tcnLt+zvx/DXV+BSv/CcWhKn75x70CPYpN6T7fLAfcM/St6GKE28Er62WHy8Z+7is&#10;O5I/tSYkDO0VJvWO48NjbKyTTgMtXFXJPQj5f9kWhSUFXt+W/CsRWcassiyuds4/EVcnmtxDZQJK&#10;QpRPlFXYoEW6/wCPUCPyh19aye7GdW32d9F0WSK4LExDcKn3kwg+SuQBzVPTo/8AQiixsAM4I5zV&#10;6JYVW7DyqDjjJq3awmaVq3GBKBugJOK6nw4JpViIvIV2F8q3WuKtXUhlWRiwftXVaYf9LDguAF25&#10;BxnNQ9w6GteuhiuIxDCS0x3d+lUopoBeWsZtYwAOiiptkKapcNJMAOSOfWsqR4I9Qu2ADbgfwrUz&#10;NxPsa6vHKke7A6e9Xra5u21C4STRnCyHAJ9Ky9DSGXVbMDU4lDyn5Seprau49YTxFrTSWUaJA6AD&#10;PVT3pWGYFx5cHjadfKAQsOvQ5rUvkiTRdOlhhWRcgsF6isXWZ45PEujJEkZDSKMjqfWtdzBFb24y&#10;5Pkj3z+FMDMvJdTn8Mal5cMyQGEDGSDkVh6HpV6L26uZjcZ3EqCx6Vp/brmTxVbWotyEUEsAODXQ&#10;x3VvFod+zWOG8shSe1CE0VZWY6cHR8COQAgmrUUsryoG2ELH1qq4f/hXl05sTmabMZB5as+2a7Sw&#10;kl2sxGMp6CiwIvzW1tJrVp5khwGJ25rWguNtosSwAANgAVlsyvBZSBNrkfcz0rStIdyTFo1UhM5z&#10;UsZLOkckUOZhuCnIrGjjYeIbFFDEZbdx0rVjG+W5kRz8jkHHeqE1zNb3m9NM3yBuDjpmgC/Jtt0t&#10;52DFBMARtryn41RS3vwC1zaGEQeCQMehwQcV6rHPJJaxJPpsbC42hk9CelcZ8W7O5t/2YfFvnIFV&#10;LVDCFH8J9apFRPkR/sS6LdywwBwtiilAepxWZBezx6e4uNNO1pc7QeadYRXB8KSSQlfLM43MzdK6&#10;hYvBQ8OTma8H2poAInBzyevFZMrqQSHw7d+EvDzy3CRyI+YnU8n1BrSn0m4bQNPvLfVbeREiG4A5&#10;NYmm6fYG61pTdkpsJXPQfSreiyPBqHiNF1m4aMsQsbHigCVkF5ockCzQRSow3E9TV5ltYfBlpbC4&#10;BYsNzL7VlKqDWr+bzm3NIeh/pVQvfjXrjfayKgQn5v4s+lIZrySt5K/K2BGACTk1Whn/ANMkaS0k&#10;Kx80Wfmz2d+UiPysevHNaWnrYxTbb2RWZ1bAA4UUAV1vtMm1nRmjSXZ5hV1IxitzUrHTo9AaeBU+&#10;cAtl+nrxWS9vojSjytWt1UTlsAAGrhtzcWMkaX0xBwCAT0+lAjCt5NOk8QxI1gTECAXPP15rdmg8&#10;KHX/AA80MsSvDICSp55rZXw1AfBb+TfhZjasfLI6HHXNcdZaU8NlfvJr032hLtgUI9+KasPU6e6f&#10;T21y3dSCVVdrsOmKx9baxlNl5iQyEoQjg5xVS6TVkgRHYlWI5C9jTr0WMXgrTdthIZgckE5yO9SB&#10;xapHF4sXy4xsd8GppYNUg8V2s0Yfy87ulUdRu1fUbQWuiTYEi59yK6O1u7meCwhksgmyIZJH3qoD&#10;G1M3VzdI8e1CQA4I54ojtki0q3ZpVLMRnnkVdnVV8Tu2XGIjgAcNXLme5bxHqSqZCEnwVJ65pDOo&#10;EKTYjDo2FHG7pV+1nn06w1DzYoniddojIzXLQSXVtrMkwRhIYvulvX2rYgu9Nl0O6F3eJ5gYkZ/l&#10;SuCKTahbDVmxY7lkclVA+7WhZxh7gOJ/mOW2lscDtWcXsFME66apByAcdhTrQCe5naDUXVVjcv25&#10;psEeg+HHhuT4wRLOFAmkTGQA8oVX+teR20pkGoOIRtOrTqxJ9Gr0L4eK8fjP4tBpH/0jw5c4yepV&#10;TXmmm5/srUk2OM+ILs5/4GamWw07E0hYSygL/FTQ7K0ZVj97Oc08jLyZPANRShSAQTkVk0DYl7PP&#10;JfaXK4yVmUE5r3DwxJLP4F1mCQIUTwzOQfX5Tj8q8KMbPp9/sYMxYcE4wa9x8DmT/hA5UdE8xfDN&#10;0Hx/unFQ42aZUXc+WklK6zqIYMQdSl5Pbmrf7sRKRuJZ+TRL9mGq6ijOu9NcucLj/aoVH+zOAcfN&#10;ya6GZlzefJj/AHigEDkVPmNgyFMHAP1qkgiXH388YqcZ+1252tgqahoZOCArAqPrSOM2wARs+YCC&#10;DSkf6OPl/ipcnA4zgUJDOi0p8zx5mY7ohyT6V6BZiH7EQWG3IJz2ry+xZhqMQTcAXGBjrXptiAdN&#10;tkJ+by8/Wsai3C53unPbnSQUlAJA4x6V0tucxIxZsggVyOkg+XEFtU4XucV11ospFvx1zuXFcFTQ&#10;d9DVRm/dnzCfWpwylThe9VU4kwfQ1YAXZwKhggOecIOnrQinK/uwRk07v0qQDrxSGNw3z8LVm2F4&#10;uoWapGSskgzUBAKcg4yK09NmifVlRXGYwBgjpTQzqoFZXZWk4MHPNb2jqBb3vDks/c9MVhbFFtG5&#10;uCCDmtvTpG84OSpHGB61M1cDo4GxdbWRsnpXQWxxHH+6/i4zXPLIv22EmIfdrchkZo9OGzbg81D0&#10;JS1NaVpGMB2cADipEZjKvHGPWoCSEjz26VNskFqWVGIxUAy0rMQQKSQgqg5AANZ1o1y2p6qjwMAu&#10;MGr2D5TsY2wW9PShDuVyIvNByQ26pmCmNiYDgKOagyPOkI6A04ySb3A6FeaaYkOjaIXEJQgEHBpz&#10;xBrsfOxBbPWpIPsYtLomHcxxjB6VLCuZ5FUqDszyaGwIWkA81FK4yMCrSIgtQ/mbQwHFUXH+lTna&#10;chxzWkyyvo0bLjaijO2kNESRq10/ynd2pkoK3ig/lVI3Fyt1GUhb5X5zS3cty0ts6WzcY3UIDUcQ&#10;/ZIHFwu4j7oHSnRf6iZvlFUbdXYK3mN06U2R5Y5p87ioPzcdKYFtvLF0rDB55FXs2f2WArBlyvzZ&#10;PSs/T0MmoXLFuCBtyauvA0c2pMzFwCMEdqSYlqVIWX+2FDKQN3atxHieZtpXAToaxdjfbFZUOOw9&#10;amCzKZx5Uy5XrjrRuNaDplK6gCAOW7Goy7LP9wEbhSwiU29yrhflfgk9aayHzIht6mkBpRGTzImE&#10;oFVbzA1AMCeRyasx7vJthvGQeuakuIYntmzcjO0VQFBQTA/7tCMjvUc892FtVWxAUdaVY1jIXzHP&#10;OcHvVoeWyqFgGR60rAKjIbOBwcE/e4qrdpveMrG319as4dcjaACeaVVyxBmXpQBmkSBGHkcDHOan&#10;Ofs0Z4xjiox/yGpY2yFMwHJ65q1qltNBd6ehPDICfbNAEHJVORzQT80fThs0n2W5eydwxCDHOas2&#10;9tKTEd4IxzmgB73EjLCpzgLxVaWSRZAVRtx6EHpVidSCeBgGrFvDbvZys7ZwPlpARQzzPY/vFySe&#10;T60/fZfZ9R3MFOwbeetUZNwv5wtsypuGOavCzhk0yQggy7c9etMZn20irdzytuIDfLxnNTXDxPMr&#10;Kx2kcU6AeVc2yPGpbcQciluRGtxJiAE5444pAV1A3jjqD3pE6t8o6+tRqHN0chhxSS7wqkByC4yB&#10;QBcO4Rx7R1arLIfsyjC7jGai2H+zUxE+flNWGKm1tOSGAqkIp2qzbmVio5NE2RBkA4L9atMAE3Fe&#10;R6UkigRwk5wV9KVgKQkjDxKLXe+z7uabGzN9ozbFSCcDNKij+1HYH5h0qyybbhSQck/SiwxkLOQV&#10;MRGD1q0JJuFUEZB5xnNStERpnmBVxjnmmQttuLdzaBSIWAJPXPtTQmRxlvtUbAMfn+bArTvlB0fT&#10;2W1bnj61V01eNXy4JwxGafPdT/2JGBA2EmOCFoBGfMHhltmMEgHGQTzSyCFzasszgMvNaFztn8MQ&#10;yMoyAM1Hm0GhRsIJNyoMgLTAqEEWhXzVOentVpVH9h3mA+VUEZrLkkBE7BG4IxV+Cf8A4lk3C52Y&#10;FIBkbI+m3LALlRjBqijN9pO4DG/mp7RVGq3u6dMNGeM1ny7xcyrsJPnHv1FIZttIiW03lhNph4Uj&#10;pWbbKXkwwxiYkGp0EZ0WdmlwwUYFRwMVD7kPPSkBYupN8VuvlqAgx9arKwEJGVwBULFTdyDcAPrU&#10;EhUSNw59aANCN4fOUPGShYAnPSrU6wK22O5yNgIrKRkaE7UH0NWY9+yQmQ5x0pgS5YxKMAcdqYMh&#10;OTnmozMwV9sefb1qJmlI+7jnmhgi9GW+05HOSKnuPtEdxpkgRBkHOayI5cajCN3UjP1qe8e7a5Qs&#10;ZCAB06AUAXkf/iaxO7D55ACfrXL/ABlSI/sQfGhUkDLElsRg9MkVvKwaJQU6YrC+IcMkv7Dv7RQy&#10;7E2lu3TsvWhGlLSSPkfw9POPCVkiWrMBbjnOO1ehWJll+GPxIR7ZgT4RvMZ9dhrz3Qkk/srQRHcR&#10;7Shz/tcV6fpalvDniNMYK6TMrD1yMV6FPbU1bs7o/K+7BXVNWQocrrc4IPsahXYXXNu/PQ59K3vF&#10;UH2f41fE6A25wni+6+U8dWz/AFrAB/eINg+WvVhsclX4ixGYd8wVGyWH4Yqwpb7bc/IQmz5agjYL&#10;HdD7KrFxx7VKC3lLnBx0FWZj1LGCFhCGG4g5OMU/59kwaAKGxswaaNhExMQwcZGe9OJJ8sknA6Uw&#10;FZAXmViwXyeMHpVO3jcyyOLwhRIeT3q+M+Q52g/jURxtfAwdw4pASA5c4TgDrTeNvKnGaQt+/Vcc&#10;FKTzIgu35shxjA600wJvk85f3QGMd6UDbdTnzVeN15X0pp2+ZIBCT8oOaGMJ2/PhyOQfamA4AKM7&#10;xgt8q9zUjlvJtEaz2jn5e9A8nZAxh3sn3B6GlwWmmdn2kKNxz0oAUQXTWl5CzRCMkN78e9REARqF&#10;i+ZDjH0p4YmVGF5Iyr/CRjNSjDFSJAp9MdRSAZHkyl9i4ZeWzTJkhMOBdOGJ4IqYeUUYKCFDc0xw&#10;PJudttlVxyPWgogjULAB5g+U9x1qZsFwwJIKdKgDPswYR7epp2SVUYwRSEKvBz9c0hC7ciR+DSkf&#10;KcDp2ppL7WzilcBOcN8tJlduc96XDYbkYpp++RmkBNxuyFPIoJ/0eRSx6daiLSbpAF44oJbaOecd&#10;KLAIjRMEA2kqTkE1IpcSoCBnPSo4kth9sOxg/rmpFH7wZZmJPWkwNa3ObdlG3cD1rqdN+WLS2Wc7&#10;/O59jXI24ws2FbJYCuqsMB7ZQPl28n1NYtaERPSLWS4lMInvo2VIhtIGK6G2lhEGnRvCWLE7SK4e&#10;ykhDIhupAXUZH0rqbbPlaefMU5Jrzql0zZao6aGMG9TDMPmBzn0robZkTU7ebzgZEXbGMdc+tcva&#10;FhdRkTn8e1b0RP2yLZuPNIS0O8sfNNkheRGY8n1rVhlDGcccDHSsLT3k+zI3lnOz5hmteBVw58rB&#10;Lmsr2Zd9DQTYPszCJSwY1oxu3kBXkGM8HPSs2MDfhg+M8EVPIMQKu7qwoBO53sziX9mzxtFk71tw&#10;yv6Bea8usZbxvDmlyjTy0ckxUN2+XivUdLTzfg58RB5R+TT8EY9RXCaC0X/CFy2rwIFTUJSD6c00&#10;bQehlXkELfb5Ba8sgz81fOHjOwgT4p35Ak/0kxtgn+Ifyr6tngtDDqb4KglRjtXzF8S5oLT4s6K0&#10;sRKtCfLXP61pTVpLXc31aKL3elPpulWk8EiNHa4JUcEYq1oa+HE8V6ObIl/Lvx575wUya52yU3UA&#10;MVzBufue+f8ACtjTNNnsNS16UX/m3MqhliQZBx0r1Ye7I5XFbNn0sltbS+H7Y+SjJPaAP5nXn615&#10;hosd7p3xh/aF0qOKYRzTW8ttIvRfUA1W0DxPeXdzd6VcahJDqLWcn2bzl8tTtHY8CofP1fT/AIc+&#10;MtQvdWie8OpBIgeSSTgDPNbOVyLHtK3OmSeB/DFpLq/+nXNnKqjuSor518ZyeOIvhj8WbG8ll8iH&#10;V4UgLjIYSEDOT6V3GmS6j/wlfwsvrvUYg9rayGWDI/5aDiux1j/hGtR8Faxa3ltDKkyZ9CpHI5pb&#10;gnZnmnhmDVtN+AGvaL4r8PR3nh25tITYXEcmXjeUfLgjsCai01/DOgeINR0qHWlW9uLmKVd/GYj9&#10;38hWprUGvL8HtOhsrqW5itbuPyoGy+3aeBVNrDUb7VfC+qax+zQkUsOnBJrr7UMvGB1wDkYFOVxr&#10;U9Z1ceGrr4dxT3d5pTWsuljLCRQVIHJB9q5fRPD+nr4GuLzS/HkU9vPKxjEsmSCvbvXm/hbVfCuo&#10;/G34heHLb4f6jd6azj7FMbgjyXH+sHbjPTmtDx5L/YHgK+tbC41GOb+2LYpsc7UXd8xHbpU8ruDb&#10;NOymtZPjYVu7GS3uoX2ruXj6g+9W/FUSrqazsEZRFt/3ieBW7oEvg/UdGl1BfEMdxI+k2+GaPa28&#10;D5hz71m+Jxby6JKVR42XxFZKsR53fMKOXuF2j6K+E+h3umfs1eIGngcSXwim8s/wqRkfzrtJNoiw&#10;UXjGK2bJZh4f+FkEqmNJfCltvyOPuDFVdRtEi1HiYFd3HNcdSWppTVkU1VfJtcEnPUVq6cIRraBi&#10;fmtXQc9M1nRI5A2helS5ZbizODxdrnH1rO5dz47+K3hXUbP47WcU/jS4jtNS8Q7kmcZMR3ZwD6Vs&#10;6t4c8KaZ8HvFLXPiR5b660WL7JKJMgYXghfevW/2jNMnk+DGk6pBp91KloivKYlyyDAwfwNfKUF3&#10;rV78Hbe+Gp6jfyW9iwEBz+6AH9K6IJtGE76dEc+0kVt4JUNBdveTSOHkfOPbFdF4GTSHvUju70C7&#10;Wc7FcfKVbrxWX4flvtX0bfNocJi0+eRplRecDnFSyJb3nju0utNWaLFuyyRgYOV4rp6JCepmePLX&#10;TbP4s6ibTwxbwwhBuljbKyFupx7Vz/hLQwfFPiq9fxAI7e4nj8x92FU9hiteSC6urvxFaXOrlXE/&#10;DPyf1rJjFxB8Ov2h9MknulllS1bTXQE4ZepyKxkikdL4htnTWbFLXULkyRWrO5UE5UDNcT/aFzce&#10;HL++fQftEMM/lyA9eOta1lqmpw+A1nm1eG6ntrExygqCzLjHP0rJtLq0b4c+Kfs1vGguLWdwp6Fs&#10;EmqW4JWMaWKzmstTu4bMmJJUYox5XvxmrOraroNx4f0VN/muluNsZP3SBUfh2SzufgRpjNKBcpf3&#10;SSkfxAHjIHtXGRWUMnjW+Kibic5PatLEm81w9z4SdDpkSgfcO3kYrmZZJxe2wMzLtyDXYWQQTX8f&#10;2q2AUYKtjmufvrRj4kmBcKN+dw6HNMRjlpHuLkAfwE/WnQNnTpcqABIcZqUqsV/cKH5x3pFWMxMD&#10;Ccl+g6VJJHvXDELkVTuwJLZUF/Ip3ccHn8a2ZLXGniQQqFx0zVPqNhskwzABvemFiOE3Q0m3Doco&#10;uBzWjaQxfOoI/eA5J5qpJFNHe2SNMpUrzg/lVlfMWUkSEEY4NAIJUEUrI0HesyUkXMWI378iuhk2&#10;S6crbQWHXis0on25yZFxt+7igCOFv9DlUv1PWrDRrthcqw+XqRUW23MLjy2+91q/uVtFcFVygGKT&#10;ArQgfaLghsARntWfGkD63CzBwVkba3arpF4ViC2wOT83PUVLmCNhvsE5YcZoAqXKiPUrBvtBbLcH&#10;FWTu5ORkr949KmuhbyopAXGwfLjpTVEJ0SdGYjCHBpNgNSN1g35U5b5wp6/hVhpfmtlVMKRwCazY&#10;Fk8qP/Tps+YflPerh80EfuRkdDQBM+8yD/VgYqo24XAxnbzls9Ke2BJGpuWLYpG+aykCxMWU9M0A&#10;SrIQlupXdgn5vWiQsfLfkYPUVa02GKaz1BpJovlIyrHBFMnAFxcpGibFxjBzmmBXcXG1SsSMccCr&#10;+lMsuo3Sz6duAIDAnGKqKU+QiZgQtW4JMOX8obi3JHFCA6VTa2d8DC5GRk98Ct3T7zzLq2kF5M6v&#10;cKCDnJrhjf2D6qsMkm2QOoXC5JzXoulWdsL3Tc6hbDbGHK5AzVdBtnXSStHMoU4UwAlaqpJePHfT&#10;QWO/y5AX9hWJrc1/LAn2SL94bhUyOgHSussrNtN8G2zPrlvO80C+aSw4JpW8hh/aWlyabYl9IdGD&#10;hMkY+b6165p2i283woja5my/lK6SZyfavJdcjtm+AmsxxafG12+oQNBtHIOfWvVNHvdTg+BXh1JW&#10;Rpv7PjXGfbmk3YTMS4mv7K+h4mlj89ERGbrnjI+la+pDxNBZ2ry2Om31l58TwjyhvhDYzz14rkfF&#10;Ta6Lfw/OmiTmIyAqOckmt3SdQ1seEgLkL5BhUMjNkrTkna4M7q+1XWLRfAk+m+BhPAIo/NlDZZM9&#10;ePauo8D3pvPjj8SLa48WX27UNPhlhjaQ4Zk7AdsVwukajKl00SaPPJCUJ5U4Wo9P8+D4zLqlukiS&#10;CdvLCHOM9eKcdUCkep+N9E1OfVPD88mjXLC1ux+8jB3AA8HI5rCGp3a/EbTreW1niVrRUWVhktxx&#10;mvRovEdtF8JZZ77XdPQonzs+CSPoa4Lw7qXg/V/iF8bnWS2eOC2jks5sAbtoywApPQEdHbRKlvqH&#10;makbiYWMvkBxwCRxSaJb6Avgvwna6paRHULnWJpEwnACtkZ/Cm289neeCdNuIUW18y4kjVWYbsqc&#10;ZroLXR9X/wCERLSW7zXQUm2uGTHXtVxitCWzxT4uaPp0XxS8AeI7Twsby2S7gg1WJJ9oC5wCAOle&#10;hNofhf8AsL4HXem6VJaxXWkGRYQejYyc14x8RtX8SDxFf6E3wq163aLW7Vr6VCzo6Z6gjj3r6F0m&#10;80qfwh8Mhb2UjWll4fiQPjgtt5GfaoloCTPnH4s32qWMNyG8HXsoY4iuYmOYiOmRXNeDviPZjwrp&#10;9rr3w3vFaOIhNRhgKqwxxkDjivRPFFwbn9p7xlDNpcbacsMQijYZUZHzVYbSPDN14Q1jTYBoqpJY&#10;SCHMK5jYjjmolZLY1T6Mwb/XLdPhL4q161F3LapH8rwqXKZ/2Bz+lebeFvEXhu+/aB+HM0/xBEdw&#10;ILoi1uItgJwcZ3Y5Hal8FxeMbK5/aO0Pzgr6d4gRdjrvTY54IB4robTQPA7fFWYa/wCHXuHeAPaz&#10;2kewxuBnPy84FGjdikkF7cahpvibWtQW/mvEu552YpFlgAeB64FdR4A1K41qx16aPTVM1lqQEkR6&#10;rk/Kc1saUmkCXVgr6VJbpp00cckjA4XGOh71434G8QxeHvjL8ZIFWzuEuNTdgpkCh8HPWpSWoLW5&#10;6VrHhjVrz48eLJbvVjG0lgCzM2QwA4HNVNGsrDSNC8cyoFN1/Zt1GkcS53hgQScVS8Q+NNSk8NXu&#10;rN8M7uCI3aJFEkpJmOcferzBfHviAfGjRp7T4MWKxWSKuo2NzdDM0Mo5IJ6EDpSV3oJI7HTNM1eP&#10;4Q/D2QsiLfa9dMwjgyeW7sKy9Mh8aT/t4eFtATxSV0kQpMyum0OV5xnvmvVPC+taReWnxGGmeKrF&#10;NJtGheOzkQFreWXJcbvr71BqGk39z4nTULDUNMW6sGEqTeaE3AckE0c1gbZzfxK034hXnxl8D3MX&#10;wYlt49JlCrKs+fOAPUD3HpXZWFzoVxb+EFk162j1SDQpmkgkOM4GehrU03WrrUlmllvreG5tV8to&#10;ycgkdSa8Q+Idtqml+PvAfia2sZtQtl1kJfxQPyqE/McCne6BK55b4rjhv/iJrtw+pmKZtTmXAOAN&#10;pwPpVfwjeCPxWdOmgnMqTfvmjJO5M9ciuj+INx8MrjXNJu9H8RXqRXemxtcQyRldshGTgn0rG8M6&#10;dc22t6dfWjecm/DB+TIG46+1TBcuhrJ7Hq99Z3iXnhu60nxOLyzK4vIbhsGE+xPWvTNF8QaOPh5e&#10;6U1jf/bPk2yJEfLYHrhxx8tcn/wjWqXfg8LFrYC3FsS8avsKk9uK2NJh8T+H/A+gWGraDpdxZqzt&#10;FMu1pgnU5PU4FFtWzO7NAagsXxL8PWK+M4pGeImNX4DA/eAPfFcF8TLPTk8O6qINIu4yLyOUGNCQ&#10;zdc8ehrp9d0DwpreleGNY0j483dhHaRSlCkOSJO4PQ8Gq9tceJ7v4I6po/8AaumT6okcqQai8IzM&#10;nT5l7UloNOx6Zol54eb4A/s3391Y/arm90LblV5PlL3+lefeNNRhn8WeF30zx3q+myvfokqRQs5L&#10;ZAXIH3RXIp4i8X+HvAngHSdT+Hazym+dNOuQwwjSHB4+tdP8OdRe2/av+IWm61Y2C3eqWMMts88Q&#10;2J3CqTwCR6UnC3vBucvqh+JOj/EPXU1r4SatfWeqy2m3WLUM+1v4dwHT3rThvpNN+M2u3F3Y6uks&#10;trbb5GVnBix2Hbiul+I2pfFvTf2hPCtnper6ZLp94ytBaXMO9RsPz8np7VffUtCN3Pd6nqOmwzHT&#10;eIXjB3ED5gM1ondXsGzNuw174Razr02jW/ieN7ifSpRFbyRlQWIw2M8ZrjNN8J6s2mfFXRLi/wBT&#10;htLC/Z0kV2j3K5yAG9qxI/C+lXurDxHpPxjt7BjNIyQQwqSCvfjkflV3UviNrll4K0iwv/hlDqcs&#10;tyIYtSjl8szkHA3j296z15moroNy7lW+srLwnb/C/ULTTfEmo/bdXMU6PcO4Rc4JOeBgVveL20a8&#10;0SCSC1+T+zkkDhujMM4/Cq2s3vixfhRZPdfDGBVl8lkWGQTAo3fI4GBXGeNW1O2+GnhW5sb2I2xv&#10;7ZboE8jzCBx9KcPfaurNCMG6jvpY/CkYcLJ9pIyx++O1YHj221iw0bwrdpdxjlRNs6gHua66/ktb&#10;TRvERu7iGWa10eGSAxtzlxkcCuFGqNqNiIL7Rb9o5opAkjqdvtXVJXRnZJHOWp1t557yO3E0CWOZ&#10;XHQ5FV9On0l08YOLCHD5+Zjwhr0PQtNltfAU9sZYxbzSSeY0jfwnpXleqaaser/Euyg1MCN7lDHj&#10;jBNRGPLoJyOosdMtY/h9rkqQxu8yuxlByY8dMVxOqxXp+HlvcCMEw3pJLcng+9X9OvNbs/Cd9p09&#10;44MiAbzzxjioLqDUv+EE16M3byR7CxOOlFxXuZ93c2974J0GQaQqyRxgFlbnIre0u409fCiBp4jc&#10;mPDhuSa47RoJmsAULfLIwIP+FWDb3A8cQEQyqpQl2zxS1As3n2r+24phdKg808CtKZkfwvdTZDNG&#10;oI55JqjdpM/hvUHigdlWUYPpiqkTSnTYhJfSAvHxxwDTAhgvRJrLpJpUysq4LY4b0q1Js87bKoVH&#10;PzSbvuVEUkXRbl/tcTyLIAg2Y60PYajdaUAvmouzLknqaQGlHYW0kIjj1GFk2ghj/FWNLFHB4piT&#10;7AImAPzL0bFSpbX1pZaVG2vPKS5yi8bfTmnCaR9XuBcWjKyxfI+3OaEAwanppnkSaC4+/tRgp5NX&#10;kiAWOTyThmBCk9qpxeWLDUS2gWzkP8kpxx+FSrOwtrQySM4jbjA9aYilfSX3/CTWMcek4ViMHNTz&#10;wTyQ2zSW0hdWBXDVcaewa43NDJ5nl/KcdKfaTQf2hfJwxeMjcx+7QBAu/wC0Qv5yoPIweetZtzHK&#10;un3Rh05nZ5SSa1LiCCLT8m4kkYykgZ6ZpY3YJa5K/d5yKAMq1XbHb7kcELncRWyshawQFkOO9MbY&#10;ZJkJBDLlflxUcSRC21FCZSc5XtSHckc/ulIuQFz92o0375CHbhwRzU1vHBLbThyysHGOasGLEqja&#10;MhOtNAivcu0sqK80xYoBnPTFOiT/AEOdCHO1OCDzVBGmPiIxbgVDGtNDzP1z0FMCGFpkju9iEBlI&#10;wTWd9o1AyyB7BW2S1qrs86DO4DJqOUATz7IQwyM0gQyG4hSDU3aFlO0ZUnim29zYz383kyJgD5s9&#10;c0yWJZILpdg2gDIqOytLKC4uHFvL5jAd+BRYTNKNdg1EkJypwSetWNFinS9gI1yfYZG3oDxzVOcM&#10;bb/UO3I4zirliWDuRCygKKbA6d7iCG6sYzYQvJLMNpOOBXo39oQ2vwxmVEgDG3Vo8JznvzXkkkVv&#10;Ld6fK2pOgSQEnuCK7mwubGazs4ZiWVwFDbelK9hN7aGxoGoXGotqhNoFlQgYkOc/TNdhawv/AMJR&#10;oSm0OImLOYz6fSuMe3tLW/hW1iZQYCQ4bHJrofDp8RRaVrErW9zKHVuqknFW02StGdhrbWV5oVsy&#10;6j9leAZV92CMVL4XufGM+t6LIdAN1ZQoyi6kfpj+dZGiW2n6gdVF5IwRWcPGr4bNX9En1O18WXmm&#10;Q63KLCOZmhBXkZPc04pXG2egLfeKovFzyW02yJ4yssbHGc+lQ6pJcJpcEs1gWcXSkjPXPvWBPda3&#10;Nq96osJZWS8jWNE43ZOBXUanZ6vFZn+0IljX7NEwTOfwzUXs7BEjvfFOnW9t4QgS2mumaWJWhXgx&#10;Z6/WvcfDeqWKzWTSafBsWyVo3L/dOO9eQ6LF8LLrULFLvw9FDemRVjudw213z6DZ2/inw4p8Yg2p&#10;kRiQ3GM9M1SZSVzbv/DWh6n8RbzXLjxhp0ZBV0BnUsPLOR8tcVNqviu6+Od02geHPNW2YRXVy0XF&#10;3GOGA9MDvV7XPDcKfFe71a08ZaklkbJF8n7Qdi8c8dOa9O8GDRrDw9qEzW1qFuoyyOEyeOvT1oKs&#10;jjrzR/BVzptsdO8BatZ3EjZvDKzELIfvEA+9cD4zufCXhbwJFNca/cy3NzeRrDEYeGUn5sk9MV33&#10;jXxZqLRPHpXgK8eT7ViKRoDGrEHr2zXmOo3PiLVbXT7fxP8AATRZbQ253TrKpIx+oz7VMoyaKelm&#10;jmf+Eq+C01/py2vxA022up7UEqYBhnxkjPTrXW2Nrq178O7ee38faTCfNfy7gQLJ0PHHFePav8Pf&#10;BU98b7R/E09oFMh+wSkEE/7LdRXpXwZ1HRkXxX4fv5baG6gkYJFPMMN9Ce9c0oWWjNObS9jE1SL4&#10;uWfjnwXdS+KNH1C2OorHdB4ANsZPUfhXVahpejHxvZ31jCsTRwxspQ5DMw5ytavxG1HS4/Bllpmm&#10;6QJ75vEVvucNxAm75snvxXn+u6ydN+NvgmHTYzcpdaZAJ1zlUbHzGs1d9C1JNHd3V1JFo88k2s2y&#10;yQRKU7Z9eK8Avr+2X9rnwvqrhVjuIJYpW6jpgV6F41lgPwu8QXbXE+VtAQVJA3GuQ+HOnWl/8Pfi&#10;Td6t4QeU2Vyn2SRyQH3DPH0rSn7upM3c6mDU9P046rNBCbuS5uN+0DlFzk108vi/w1P8LdS84SeW&#10;9vtkOMGPjnIrnbXQJJmvLq11ryAMjayblA9KrX2iaUtrpllJN816G+YL94r1+lDSb1FY0fDeh6bq&#10;HhTxCdP+IDR2rXysuIehPXBr1Ga50yw8M6Hph1nVbm7hs1xmNiMfXp+tcT4HuI7PxHa6Kvh69MMj&#10;thvKIAI7k16rduY7q63Q2TqwGPkBYY96zm7s0UTqyBz83404BQxHrTFJ2r8gzmnMSEc7cdKQhrAE&#10;j5hwegpwKYPOBjrQVXYPmOSOabhcJ0PWgBeMnmkPGfSnY+VeaQ7jg4HHSkAvBXp1NL/E3OKbg7Vz&#10;60uPlxk8mmIjPVtpYnPOacC/kkYPWl2N50YyoyOaeOd2RjB7UANHpntQf9YeaQ/6wjHFOA4+7QAu&#10;Tlu9O4wTnimd14obO0HHegY7jB+YU35tj4HpS8YfMfp3pwUbW+Y0gF+fZ05wOlNwNh/efpS5+deT&#10;TMsZH/djr1zQgGHPmrgjFOH3ulKMZPy04A5A2AYHNAhAW3PmM445p/Hrmg4+UEHkU0E7hxiiwCEk&#10;yIAKevFxJuftS4XYeufWmY5NFhjT/rZeRx0pF8zk7RjNP4yM0oGZFzJgYpiFw2D0pMDax3HNB4ON&#10;x60Kfl6Uhgc5zR8u5fnPWo3YBwN/btThyinvmmIl4xwOTUbF/MxuHTtS5G4jHNM2nziQT75oGSDO&#10;MkHIFHJicgnpTckj7uKeCMjjFFhEe793yjZpD9wHnNPcAqML/FzTcP8Au+nAoAX5ucrTvm8vpSf3&#10;eKeBnOTigBcnjjtUaiMTztuOSKfKDtABNR8ZTI7UAMckPDnGCanKnyQcjGKgKsZYz5meelSOx8gj&#10;GOlACr0Tigj7xI6LSDOFyO1LkbiNw5oAjiIPncHg9amjOJQd36VBgCSQb+9SKf3y8d6ANRDEbHVe&#10;PvabJj24r8gfjkFX9p7W2AIJ1OfJ/EV+vbBP7NuisfP9ly4/KvyL+OsU6/tAPI8DDff3OM+zCujC&#10;/EzKotDyKLb5EalxtUZH408iLDH5jnpUce0WkRKHLD8qeWUxKPLYDnkCu6RgQ4jFzIRI+WH4GlkX&#10;NqczHPmDp3p6BgCPLBw3Ge1AJ+1HOCCnGaysFiNUH2w7WBYRjNP6JxCuQe1NQASSuqsGyc5qTpG+&#10;ZhkjII5oAhcIVHJ5HSq0gkxH+6cDtT42H2s5uick8Yp7lhJFkggbu1OLswPur9mT4gaHbaZYaFqN&#10;9Y28jsVhmlfCTD+6SejD3619yva20rWk8Oq2TxMwZWRgR+lfhfBNcw3qNHfXKkThiUYgj3H0r1jS&#10;/iV8arDw9LBp/wAXvEggaIAGSQtj6BuhFZVcN7V3TsbRmras/RT41eMfDGifBvXIpvEunrNJa7Vi&#10;VxvdscfL161+UOu6jcaj4+1q8ldsy35Iz2XPFT63qnirVfE2oXmqeKdevbhzkvPMTj6A9PwrMEKe&#10;QrFcEjhfSqhQVJb3ZnKVy7G0ayRBU4CDipGMLeeCigbuD6VUUERwgH8Kfx5gIQjn1q7kCugCMFZl&#10;ZWHz9cimnzMg+YACuA2KcSwmP78YxwMUjbDayg5ALDA9aQEKiRJ5g7bsEEEd6mkkzHIcrjaMcVGV&#10;w0P3gAO/ekONuSg5PApAV0kMd9burzA+aDwSMe9fXXwv+PVzoXg/QNK1bwJeX1tEip9ril+cp2yh&#10;9Pavkl1yGBIwfaoHVFgPz8k8DHWnJqUbMadmfo34n/aS8Cp4IvF0jwFq1xdvZfuw6bEViOrH29q+&#10;C/F3iXxNr3j3XtR1LWJS812W8sE7QOygegrlSMyQABRlPQU8I2HYrkjjFZwpRhqipz5iVBa+XGS+&#10;5TjK5wRT99qQ4WBgQw2jPWodiCKQFWzxigCFQfmAfHyn0qyC2qgNM2/BwOKcyNuQm7QAL0A61Au3&#10;yIszFiGO7IqQE/MQDjHHtQwHoo2jEvGTzQxXyUPmA846U1WAaRdpBI49qTsB5RHzUARlQVl+T+Go&#10;lT/RpCA+d3AB6Vaxl1O1hx3pypjd8w59KBptbAlxqq2UCR6hrSKy4IE7Yb8OlMSGVpXZ9RfnuTmp&#10;lMqCPCFx0CgZPNWVjwtuhsGRsliC3P5VEaUYu6W5rOvOaScmTWscSWtqn2jIyxBK1eh2/aRiAkKC&#10;OnrVeN83EIZQAF7Cr0QITIUDk1ZkkM2gOo28Mx/CrUO5GQrISc85FOiDbuY1709hhE6D5qChWCmd&#10;iIxUJyJJcKwqf/nn0B70EMRGCqde1MCIhvLHzgktx7VKAFYA8Nt45604bO6nIbinFV+1QseDjrSY&#10;ISOBGYnbFgtyCtSm2iXzgsQGCCMU5HH2iPGSOcjFWlJJPY4ouUiGRUa1thsUBVPNfU/7KsxX9ovW&#10;k80/NpzDn8a+VpSwt5BuPDV9F/syThP2xNKj34E1k4H5GqavTlqO+p+hl7j+0+h4nfH51TuFE3hL&#10;xdamXaLrR5UL443FcD9au6iSNf2hRwT/ADqrJk2c5H3V0qdm+oGRXNF7FXOG+G2j61pPwz+Idpfr&#10;YJLLrsjokcofCZ4Jx0zXXLj+0EwDjzhXk/wku9Qn1T9qV59T1CZx4twDJIWwoYgAZzivWgGGqIPL&#10;ABcHrTndPUSPmL9sCBn/AGb/AAPMISfJuVBP1xX5qEsh04G5YjYCoA9q/VH9qW3En7CfimUgEwzQ&#10;EH6kV+VGZXS0VYSTHjn1ziuiKvTuQy1hC7HjJ6cUmMbuDx70oOIiTjOOnpRk7HJT+H1rNEMVQPNT&#10;hR6mrsSylpStupAXkg1mgqVXdNg7q07YSrIx+0YUp0J7VQIuWrIGuSAzDowolaMQ3YWQAkHG41JA&#10;E8qfbEoG786L6K1/smMOrmTGRjjFK4HMkTKLzdDklzgg1NApW1O8ZG7J5pvz+a4AGM8Zp4DiO6Y5&#10;z5dAWOz8AtC/xsiK5AIAHtg17ZqiFfFWosWG5oVGBXhXgBlHxCiII3m6XH517vrCyJ4igZroljCu&#10;R2q7FvYzkH7mfEZJz09a8j8eLAl7pSclzKTGfQd69ht/+QjFlRkg15F8RQg17Q8Jyu/H40JE3OTg&#10;IbVvCHzZIk6+tfoF8CbZ5NLZ/nCtABk/Q1+e9oAT4WIkAxOT9K/RT4ATtLo3h7AAQ2T8Y6kZrzsU&#10;7K56uCV36H3Z4Indfh/qURMh+z3ZLYHJBqHXPGF+j69p2leHriS/CgRvICMMRxwewrndK1h9J+Hn&#10;xa1IaQbloEjSK1HWSRzhfyNcv4am8Wz/ABe8R3uuaLZwXU9zG6KoA+RjlRj2Fa4V3hc4sXrUPX5d&#10;Q8T3/wCxD8SotZhtTqdoIvtJiXClcgqcD261xvhyY3YCw6UwjgVA8uOMgdK7iBCfAX7XUeMgaXbb&#10;f++DXP8Agf7GngKeMiMO93Ic/Q1x42aUXc9DL4XvY5D4hSKLC43+VhdOfk/Svnq2k0caTBJJr1uJ&#10;TM+FYjmvdfiNDLc3wVZmCbW3474r5uv9Is/7Rd3v5mbziIwD93FeRTd43PcT5Ymf4klvY/DOs3tj&#10;NNJKANqgnFcZZaxr0emWlxfGVszrk9P0r094bX/hFxbsyqBFjNcteaL51rPGAhURkqc8VdOSejMZ&#10;SLtz4kkbS9MWy0tyzwLkDkGrlvbaudFW4ltpt02CFKYArzOyv7vSPEYW58L3UqJd/um8skHn1r1+&#10;Pxdo1zpWjrPfWETJAPkZQKapuO+twklujzLxT9qF5aM/hu9VhIhTah4x3/GvSdCvtbk+EkyxabOZ&#10;H07aoI54GKn1HU/Ds+h6UZNe0cBc7MqvzevNYcGvx2d1J9htbKVEhbjsc1o4ppaGXPrY8z1Tw/4n&#10;PjVpZrS9RZLwmUbz8mavW91eaf4ksoINDecB0LYXJP410L6t4jvrnUi+mxpukbafSus8I6XaI95J&#10;e6vZyTSZK7gML6U76aoV23ZFuwkm1Cx1BHtvKVoUwz9Qax7zw/rcWqme38R3R2nO0MecVt+JA1n4&#10;P1S5hiGUbKqh/wAK5bS/E84srWR9JviGO07gelYJc1ze9lYtX/i/U9O0TSIzpEsk4VlClcA49TVn&#10;QfEN1eyo1x4ZMbSPngZxWfqkVhqvjTw1DCsSBBuZguSS1dFZ2Q0kXYnsrdlMQ2ORyKairEqUrlu9&#10;1O4XxNp0R06ZEccOB0rTM0TWyt9sjJDLk7hmq0UllcaM0racu4ucZXtXLrYarefFm2toW1CC1SFm&#10;luMHBPYCpRsd95GmyXYcizk3Qjk4JFcT4i0K4n1TS2ju5FQS8lewrn9b1GTRtfkjfV5Wb7TgDf1H&#10;rWr4f8S6pe+JI4E0svBtG24I/wBZnqAPamk1sS5RY6HRYbfV9Jli1MsFjzIjetcXqtz4in+LGt2o&#10;0O+WHygTISduBXuZg0s3dv5mriMhC2PWuV1dtNfzGiFkGztLDGSBVc5jyOz6HyD8XxcJ4DhV42AN&#10;6gB9cGvni3dtrqzZUKMe1fSPxzmhHhfwxDgbmv8AKge3WvmyEEROcdhivdwnwI8DFr3y7lsYAOOx&#10;xQSM5yaYM7ovn7VJGN0knB4FdJyDeSWG09OKjO/zF/eEexp7f61zvxiljAdRnHDUwIZWPkE5rW0D&#10;zP7R1Lk52Dk1n3KKqlQy+1XdFYjUpyQvTB5pWA7aHYLWVfOcktwcV6D8IZPK/bS+GzFsKup4Gf8A&#10;a4rg4BsslfCsxUkD0rovAks0X7Q/w0nYEE+Jof8A0KmupS7n6m6uSV0zBUf6GD+dcUxK6ucOuN/Q&#10;1019IG0/Tzzzo8Jz6cVx9ww+2P8AMRz1rnjoXY2mmj8qEeUDwPxqjfPEbOU7TnaNq+mKghdRCmWU&#10;tTp1L2wcbQoU5FNMLFCzvpW+3KbELtGMk9aneQtaPyBgHgVys9z5Wu7QpA3nHvV5ru2/smWRpiGK&#10;/dFMCK8djZyghuH6+tLBITpUK4BIHUGqEsivYRyB2yVb8az7Scqz8EfOcAmnoBdvZnS+tgjctJW/&#10;BdSNowRgzfuxj61yeoMXFmREOJMnnpVy0uQAu244EeGqrCKGtmZQ+4/OxJOD0qvp9y7eGL1DMARG&#10;Rg88VcvYvMtLxzc5+Q8muStbkR6lJEWwTIcZ70SbJtcxdTgWRfEEaqN5jZlx6isrw1qUos9Qhe7B&#10;/eFGUiuju0lXXZWDr80TdfevPxGlv4xkAdQZbwkc9eacXdBynsltbXp8J6sU+61uxz0A4ql4T1Px&#10;Fa3vie2Wxmli3MDk4BJ6V13hZoLjwjexv5bbbcfLn2qrHBDB4rvgiIFecHbirROx0ngC9v0+Iviq&#10;KeOUNNMG+b69BXs2qW0X2rR5o428yG5RkPseteLGcWeraPfmKLCX0QYKRkgmvfLc21xounMs6lXt&#10;kOR7ipnpqXF3NATxf2eQSjD7MO/fFeZa3qCjVpkWVFw5AJPWun8R6d4jh8JXs2n3zO7Rj9yf4vx7&#10;V4dcab8QZtW33ds6rg7iD92oSvqVLQ6K4nAgLG6i55wGrM/tG0SW+WTUUZSo/i6Virp+vR4El3cy&#10;AFsEk8CsCfS5heXbv9sGZM9TWkEu5k2dLcahZSWkkcUb5F4m3H1r4J+P6zD9sbxO7K+2TR7Ur6HA&#10;5r7f05tNW8ihxIjE8s6+lfHn7RMSj43+CJ9yZm0iTOP9kgVadhM8ATk23ycKasnP7siTjPIqrH/y&#10;0GenSrHbgZ9agkSTHkuBk8V0PhKTy/EVywwSrgg1z55jc7Odprd8KGEeIdTWRF3FRjJobA9jikkk&#10;ZXSBmyRlj0rpYFgMVgZoE3DkVzmnyDypY2jUoGG3A612CQQ/YLBiMEjpnpWkRBEV/wCEijl2DAIw&#10;p9K6OC4hl1CfDDZtAx6VyrE/2koEbYArTstq6i0giwCMbaiSC53+mXllHaX0KW6icj5SeahkRnv5&#10;jI8gZ3x8vb8KybHy1vdRuNg3BQF59a6OxI+2W8rmMgSZw1CehMtGbGnx2trAQVHmvAcb/wD69aun&#10;GVbedpIsbrvgdMc1gavI00VqV8tcOuCpra09w+kAS3g3LENvvipWrQi/qAJ8Q2agsQ8IxjoKreSv&#10;2sqbZiScAVZWWAQCRhGecKS3Stiygha4jnluYtrY5z0rW1xFGzt7GET/ALtg5lDIwbla6dVnvba6&#10;U6kRhUGe5rG1LTpPPhuLTWfkyC4Pal0iXUG8SyIlm+5gACO5osMydX0+ysviFoDxa6ZZUkXfCOT8&#10;3tW1cKi6qgMA4hBOe2ayNQtrq2+Kdw9xFLJM8wYsTke3HtW1esBo00xXLNCPwosBik2sGt3E4soi&#10;3b2qNr2C6lZG0X5C/D5xyKpT3FmfDOtImohrrcNqjnA71HpkV1NqGhfKiwiX97zjBpXA6a9aOPw3&#10;4bP2xCoDBYxziqQkdYo3VASxGV+tXtTtVg8QaKmWeOeDMWfbrV+CDTdx33Mau0J2AnvTAyGKR28k&#10;v2GVjjp9av20jvod+fsNwpaIhT9aRPtZW7SS2iIjkODjqKtxfa5DpsaCMoCSVA54qWMzoGubXSVY&#10;kMzSHCd+ag26gLu5luIdqMQUGPWpJYr6XxxdsDIViK/u8elXrudZV07/AEUYTg+xoARDAps35Pzg&#10;49K5n4jX19efCTxDaP4fZkXTCoYn7wx/SukVFkJA25LKOTWL41jMXwp8Q75cFdGkI456VUdWNHw/&#10;G8EFjBYyXDHEknyqevpRbWtoLGWQtISJSUyeAKIolns9UuUtpHKX0gJx2zWxp8VvLaLC8hCOCOnJ&#10;rJjZWgu494CHcmQGINWpPKS7V0XAbGMfrWnPpvh+20qw23ceSCZCT0qK2ggmsNSmt7jfDB98+lId&#10;iWFIN9pIYCdxGDnpRq9zD9l00GxTCYG4DrVN54jaWyi9jVRLx61HcPaXGowwf2nEiC35c+ooQI6H&#10;QptJ2XPneTHuQbQprN1cM2oayttayMqOpUjnIrDtLLy7uVhqssqtPhSDwK1J7me2ZQl+nIGflyWo&#10;W4yglpcC++0FLzmHlRnANdH4dv0tb6SWZY3V434Yj5SOlMtby6ayf/Q7fayjcWHUd6y9Wj01ktkg&#10;R8EkkKe/egDqZdY19rG/uYLAeUzOWSM7mIHsOay/Dc9zfXPxJvrqS4jhVlW1jeMqSR1PNW/A37jx&#10;VH9os/3XkuQXbK8e3SqOs6vfS/EPxV5On2kVot3tjVECjryePWlbUNTQgvmMlxbS6WGAmOyQjPFR&#10;ahFlGaONcCPAB9+tZ8FzP52V0iZwFyzhc4p15eSP4W1G5Gjuiwrgrnk+9N7CW5z5NnGhjOmQcSkg&#10;jGc1TS5nPiWFFtFCiI4bGKzLq5jMdlJEzsZb1dq9+vNdhfaZMbTSJ40wDapvC9Vp3stRmOs039pb&#10;mhjYDcMetQy2toLG6ukRDI0mdvoadMbe31sq4bd5X3vXPtWeLsf2qkYRwgmzn1oAngt3mMkkobev&#10;c8CobmwQRtKLR2APVTWpe3FsdLRfMRFKgBgec1Z0hZGkEH29WUxMzlhkYouBnWsMNxokwUDbEvNN&#10;s4kAvo48ohJyV71J59oPF8ttbZVHlYMQOM1fZYoLi3GAWOaTA0fC3lw+I/FpUyFk0qVAT3DDmuCK&#10;pE/iCMFRt1SRgP8AeNd7ozSf8JZIsdgxElq4fArz+/Vl8eeL49gyL45/Oob0GkROFMce1jndyfSn&#10;qmZHxMhITAz3JqH5hGQOhan/ACiT/UyAgDkd6zYyU6bqbraxeREkkmS+JOg7V6r4Kjnt9Pu4ZLhm&#10;f/hHrvec+inFeTRNeHV45zrk+2OBiOTXpPgCd7jT/GdxJNKX/sS7VSe2BjpRJOwLRnz9IqSeI9Yk&#10;wc/27cZH/AqtfLtkwzDjkVBCo/4TDU1ZMhdYuc+/NSgr/aM5IO0k5FavoJEyA7EPyfjVgA5GT0Oa&#10;qIGJiBiI+Y7eanBbZKd2R0qQJTzLkE49KD/ru+ShqB8iFAM7i4xVsbPJiJIB28UIaNHTA32qAs0a&#10;FH+XPcV6bYLB5NuwvwS6jjHNeY2Sl5bYC4y5k+77V6RpMZOoWjAEYjxz0rKoI7nTNpO37KxyflbO&#10;OldjZs/2iA4Axwa5OxXaCQxBLjArroFUSwAxjoOh9a4Ko0aRVflIUkluKkPETZbtU4Ee9F29Ezn0&#10;pjAeWTsGd3WsWUiFDwfXNWBu2klcVCn/AB+odnAHOKtvjanyincENK/I3PSr2nR2q6rAwkYNJIAT&#10;iqPzkH5+M81o24QTWR3nBb9ad0NM7B1jKRplPuetX7DyRJByowePesqzaF7ufczFvI+Y5/KtvSYY&#10;mchkKBZjznNTJiNnau6F97sSRiuislVprUNKc9his1BEJkUIBjpW3YqDe2pJHHespBezNR4pfJOb&#10;YkDHNTw5PlgNjbjg96sSO/2dkBHT061GiSCFWdT14oEOdF/tRmS3TBXnmpmDDT1AKnIPy4qPEhaP&#10;bHyynHNSWsVwHvmlkTgcDNIZSjtw7wjjcWORT5IFSaQFWHFW0VRqUDq7AhjU1y6MgO6LtmkFjJCR&#10;COUrcLn0NEUbBmZmbLdMGppltAqMSzZI3AdqvRiBtOLR2QIVBn5ulAWM/Z1GOD3q9Ek0On7VY4Y8&#10;g1TM0Buo1CnIk4xU1zPKJbUszKAvHFADZIcykG35znp60xkCIdzAADpirUE6PbrIHJcSYIApdQ8s&#10;xQ7YyCwHBoAt6ZbWrAut4FLZ4Par1zZW/wDZcpMKY3ck96xLPzFhGC/J5welaFzNey2DIryMoTHT&#10;FA0htlHardzBYdxXHAPFa0baY6atAyxq5UbcnJzWXZRmLSLpiDu/iJNU0iDatcTh5N4PHNAy15ax&#10;arDF5hHznrUl5cSLEqnyjggDjrUaLqUusRM9scAcY7Vo3tpA2kWrGchg/IHagViGMaY+h3SPYMs6&#10;7SG3VRvAo8gxgEAqD60rK63edxOEGPeh4nKoVk5dvu5oQCoo3RExOBjgk02Z3W7t18zq1btxaLHo&#10;/hgSSID5ZMgB5rDMcTeIyxkITz1UfU8UxDLkSbLYrECwHY0ttuN2AUYjjoK6G505ILuVZLwAm2De&#10;vBHFQ6VJpsetOLiNNqMcEDORSdkBlXGx5ZthOFqukGpCGeVNMd4xjc+en4VpXE2mN4y8QfZbeX7O&#10;5BTcuMHvT4tYgi0TVLaPwiJNxx5pf7v4UDM3ZDNJa+ZaMrrMpyD6Vf1JPMQSPdM7CNQPoKyLeW5O&#10;vFzbqqmTPJrXmdJIT8yhgPXrRYEUxJIumBQp246ZqeOSU6HPthIIHQVSLL5koeVQNvFT2c8SLdfd&#10;K5wQR1oAdaYkvIEaRQGJBz2q/LC0MkS/aFK9ciqMRtW1AsLVAuST83eiW5Y3CrsAG7Ayc0wElNsz&#10;ToXAkPSrtnBI1vG4lYsh7HrWQXgTU+mXPf0rWiu4Y9E1EJZEuE4bd60IBTHG+vsXSJSF656VVuFX&#10;7XERcxlfMx0qrG7lyXLBmk9aS9kgh/s3MLMTKM4NAEt5H5cSsoblRUFi6nxLbhkXbjnNX7+ZJNAt&#10;mW2UbYR+NY1vuF9B+7OSfWkI6C8KLM2ydCAeMCoyF22TFwdynoOlUZ5GG4mME4HQ1M7Oui2OYyWI&#10;7UwJZMELggguKtSpmxsMSRbvKPU1lRyqFlJD9RxS3RTz9LZJZuRyM0XBmasssfiZBISpWbn0Nbxe&#10;3kklLMm4Rgow71z+oR79StTvIPGamV3Ux5R/u4zmkBp+dm2ukL4XeOewqCdsrZHLYB7VWV12SIUH&#10;zMKdcALBHy3KjFAzSt5AlyhCjJiIx6055H/s2dBDEA0hJJrLhYkZL5OKmLBrK6IDcDrnrTQDWmk+&#10;zywxXgz1IqWwviLu5hljiJZCORUSLCuhTyLZFnU8nPNVbJPN1aWX7CBtcYJPSlqA+4JN4Uxt+cnP&#10;rVci5AmAlbqOMda0biJ/7VkbzE+7zVZN+L3K9+KTAQZ3bvLbO3nmoWG+7RxKQRU43+VJlf4ar7ZA&#10;n3v4jzQImJ3WYQyEDPWkdpP7NdRKCw6VGOWIOelJxltoOc0AIizM0ZYnOOtSFWyQQCD1q2zJ/Z1h&#10;8yhiDnFQE8Nu4PagZAqKJnwxGOlXY92Bu6Fxk1AACyEkdalURm6j3SNhTkAd6ALtxDsQ4RSNgIIr&#10;NYOUbMqqR0Jq882RL5cMwjCgZIqoVU7dzHk0agVo4mbUrVfNbLSenWuraJI/CmpJJErsAvl5HPNY&#10;sGf7X09gqjY2Sa2rm6aWZ18lAFQD60CMaFCJnBQ7iOK0tStI7z9mv462TIgZvB1wefUJmqUJY6lP&#10;lxgA1tWbxt4P+JSeeMy+Ebwf+OGncqG6PhHw1Gh8K+HiZU8watcxgbv7jYr0PTy41O5UtgPasrYr&#10;yLQpJE1DX0MUxEHi+8wATxlzXo1rdsbm2xbSkGZBkD1Nd0Xojote58BfFWHyf2tvjZFsxjxDn8wp&#10;rz1PvP8AhXrXxvjCftrfF/g/NJbtj6oteSpjcfpXq0neKZyVU1J3LS8eW27GDyanbYGk2uxXjFQL&#10;jGOTk1OCM/cHArVGZIEDRxKU75JzTyFE7AOThBn3pQo8gZPUetNw3nQMu0EKd4z1piFABiHXr0pp&#10;Dk/6scD1oXyy5zJ2OMUKcw5Dt9/BPrQMawP7k+/P0qbdB59oYwpQL3XqabjLn5lxjpTsoNOuGDIF&#10;DAc+tJAKMfaIsKQCTmmhM3EmVU7SOfWnoW8yNdq425JpG3facmPIA6DvTBEmCJ1Ksq56CmkAS3O6&#10;Tc2RlRSA4Cq1sVyDs5pFGPNGTy3U96LjuPO5pIQduAOgHSjdgSIYm3Y4k9BTsH5MlCSemaa2fLl+&#10;Q5yM0hEilv7N2pBjaDz60I0y2WDGhJPPPSmni1B4xiouCqlXYjPc0ugyJRcf2nJK0OM8e2KlHFzc&#10;YbjinZO5RuHXr60HYHkzGRnGPegBw+/nnmmEsHn/AHJPHWlZ8QRDzAuO+M0isML84yQc5oEMX7in&#10;zT+NPAXyjl+aTA8oAgdaac7VO7HWkhjsOJ1IVRx1zSHcDJwMg8VEVm8tSb85X7oxT0IDQf6TkkHJ&#10;xQBIAu+Q4HPWgsfKGPwoyPWozggZY5+tJiNK1eQJBkKTurpbJwslzy2FYbfxrlrAkXHzpxu4NdHE&#10;5VY1Cg5kGaykB3+nNG1qyvZpv8v5H9K2LEypcYa6eT5jxjpXO6d9/cbvjyhjjoa6C1MmB+95ZuTj&#10;tXE43NI7HW2bIZoyWHQ5FdPaFRHv3KPnHBrlbLYDHtDZK8+9dJbbjZBSAo8wfjWE42YmzsbWRVto&#10;x5chzyK3LZy3l5Tr/SsewCNfaT5irt8ojgeldNDHEJCyjgtwMVhLoLoTqXSSMiJckcZqeTBjbcuB&#10;t4Poajl2mWNfNP3RxjpUxybWFSOMdaa3Kidh4duZY/A3xEiEKs89ooHHTAri9io9/jkm5bOPeup8&#10;NEf8VOuMN9gbB644rlwXFzqi+XlhfPnJ96aeppDc0ooopPDt0n26NWaIn5jyMV8t/GWEHxH8KUmg&#10;XLSTIsnrzX06Vsm08br+UXAHyBe4r58+Olsf+EA+G1wH5tfEiEEDnDda6KSvOJ1wdjz7R7F7fSJp&#10;mlkAjhBBz1rqNC+0f20b0asr+XcrhGGciuQt9TuZ7K2tP7Ml4s48swKjp+tbWjxTS3Wp21v4vFtc&#10;FcDK5GfpXqNHNI9t1nSPDGrw/C6Se/sLKcjzEuo8RldvJG7jrXnnxNjs4tO+EYtddae2bxJbRzMH&#10;+8ytgE1cOheJLz4IeNLWb4pXF1c2N/BJFaxKUZUzlvmFcL4zjvf7P0sxz3a2tutvhW7Oo5/WhN9j&#10;KKdz3660G3e88EIZJEa50W2ZXLYyNtZniDT7nTL5v+JvHPA1p1XqpxXZaXe6ddfs8/szarqOtQwz&#10;QeHRCwJxvwMCvKvEkfjmf9oKzlVVTRmjDlg+8yqOT8vbitEwWrL2iR+KYPh947v7awluYhIGeJsn&#10;I9vpXOT+ItV1aC/trPXJ7T7JfxC4i2ZBTI3jPTpXsXhS/wBOdGSzvbd7BrKWGeIjkMeORXmqabYW&#10;nxs8Q2kMdoIZra7aV8DJLD5aGxrco+F7Pwva/tQeLtS0i4ia1m06FFj2gBJf+WhBHqa6P4h2MV58&#10;OfEyiaBnFzFJExHPXJFea+Hb2ytE1GymvUhuYvEk5U44YFj/AErpvEfiKwVvDUbWl2IWZfMIHGB1&#10;OelJty1Ku7kulxPF4W8PmCWIAIm4rgAbRzxWt4su9DHw/wBBnXX1Fy19CEiUZy4PUfQ1v6QvgC88&#10;ATyWXiBWBtgGiJxtOOa5FfD1lrPxf8J6XD8RobFba7JTzgNpLHnk9/Sq0I66n1h8MvFMWt/DOx07&#10;UtXtP7W02yjVZQQPOjx8p+o6Gu7vM/2mYy7sRGAp9a+V7HQdd0H9p7wDDbwak6LOi/aAxxOCcHNf&#10;XbmNmsEazWOUWilj161w1o63WxpTkm7I4Vpr2LxjYoY7jazkcDit9ctOOCBuHNXbiK1W5Qh4i2Pv&#10;EVV+fzUzEQCeDWJqaM0dpdaLe2NzFbSxzaY8flyDKsCMHOa+Sr7Qn8OeOfjFp48PILa9WV7QEcAP&#10;1xX1bbhv7as8ueOleefEmPTr2bSrSW5t4rtLWT7LITzkjofatacnsTJJ7nyR4Vu9B8O3fj9NRtbt&#10;f7S1J2VljLKAT0/GuV1G71ibx78QdR8OeDJ2trVkaSIqVLg9Tt7A12up/wBv6VrOg2erfCa2v/td&#10;64hmc/KCD8vJq3LY+NrTSPE+ojwZYWq3WklJ0iYMpRhheF9vau23VGKVmcP4ctb/AFb4p6U134cS&#10;zSYMzqku7G3kjI9aj+JV9pulaLPb2OjYkkJRvl3MAOrZNO8Gwa9pfi2xubvW2Fqt3cMkbt94yHIw&#10;T6VszLo+oeNPHAvYrRml0W5Nusi8D5TjFS7srqcV4M0PSpvBOnai3j6SWO7tZDOGXgEdsH0rlNYs&#10;9TH9uQaXod3PBFdsqsq44britD4c63plp4X+I+kX6yxIus3P2N2GB1Ixz0rrjqhtPhtqlxBa6bcJ&#10;FcEfKw+bJ74pX1FKXQ8+07TpLH4L/Fh10aY3K2CtBEW7kZbj1rC0HzJPC0Vy7eW73L4Vl64PNds+&#10;t6DP5Mbz25ndgWg3Y4PWue8R6t4ftrnSYotFlCoo3FEwFzWlxNI5vVbSWXXo3i1O4g3KSzr0yKZB&#10;9p/sm7Eups7KMK+OauG9tyySi4LW8qDamzketIZbEwThYljR1+TPc0MgwttwbiYm4BGfvYpwX5QR&#10;JGVB5welXoQAbxWtc4PHPY1nzJbpJIYoXXcfm5yKkEWWvLBI0DXDbccg85rImvLRjeeTA5K849Kh&#10;dY5tQKBpFUIcnFQJCEuBHvfbvOW2/fqkkBpQtJNpiNsdZUPXNWVeVre5zG25V+9jrTbMwRi4HkMd&#10;3AqxNvBPyqBxwKGwC3dhbyEXpAYfMCKq+Yf7UQc4L8n1p7MeBtDKMcD3qGUYmhbbnnI96SAvtnBB&#10;UjjgYpSyeTgRuWzwAKaLhnsoibHaVXAp4LrZhhZpvLDBPagRJK6LpsMgiHC8nOCKef7Pk8PiXEjz&#10;g8+gqpcJbSqIZdXMbvF8rY4z71X26haaEUxE7iTGPY96BlxGjEEpMIzjk5pf3TWUo385rPL52p5U&#10;m5sHHpWkiExQ4QhtvApMEQQm6+2BPsK7d3DelW3jnF0/zHG30qUeaIP+PcZB55q5lTaSK0SgkDHN&#10;MDI8ljMxK8565qQgbPlIBDDpTrgskdzILkjbgY9arMT/AGHJKt1FnOW55H4UgLItpJLyR1MgDIAV&#10;U43VQD3MXihLaTT5kLfdfORVyC5n/siF0cE54NRvJcSapAWlVAF6lck0wHsYhcXKmQh/4fenQmfe&#10;4x1BwfSoZBnaTcgtnuKniSZkizMuDIOlCQM2dE0hv+EnsLq4uY9wcnnGK2bh4U8aXi/2w5Zh8pV+&#10;D7UyLd/ZCKJ2yYwNwbpUVppoOq30zu7KHB5apbexVjt/CzXD+I3hkt8rJIMg9wO+a6XxJaWKyQLD&#10;q1yw3qWTeeMda5rSbbUU16G7i1SIQ+URg9q6uKzjubtfO1nYSflbsc1otBplVtQhgtdHkTSjNGyB&#10;QhPQ9Ca7GW9uP+Fc6LJHBKwinV8DuOpH4Vzn9lwJ4g0+B9Tg2+eDkkcjvivb7C18JL4HCJYae8Is&#10;NrFnGQcc0dbiZmGa31XwB4fuVESrDagGJRzkda5a5EI8QaPC0jJC1wCQxxuNOu4tVsbpH0fUomRr&#10;vlCQVwf0r1S18P8AhzVfhHN9u04PfxWm+N4ZNpjfHt15pp2Fc5uSXVfsVla2NvZoZIApcKDgEYrr&#10;tIsNOsdL02CXUpHu3BaV5F7n0z0rgrK5txrF3o32yez1aEn7C1yCqzAdMMeteneFI765gvI/EF7Z&#10;29yqMoGAFOOhDn1qYvVk9Q0ay8GXHjTx7a6onmi608ra/veFbHp9ar+FPBD2XiXxOx1O7jhl1KQR&#10;IBgMrHjnpWdrWgTp8RdBurbxNMiHUVYOj5GAen4165b6xcw2DJdWCzJJBF9kiUcxsvU7u+ad2irs&#10;vWvg/TY9Q0dV1J5JLeN5Tbh8AMeVyPc120Woam/gzwrbS+FY4buPzlmj67VU/KR+FeSWOteIovjx&#10;qmoXEdxBbT+UjJuLAKvANe4SPZnT7HU4zbyLJpMgRx0JINQ2waR4t8Up9Ksv2d726t7bTBeanfeW&#10;0kkQZmVR83J6elcpp2ppB+w9b3lno0U5tIW8+CDBfJHJIHpT/FLTX+h/2PdW7ShdRkeDAx1OSM9q&#10;n8KaENH8O6xM94kVtdW2JLeWTdHtHBJzwOKa2Y2eawyaXceBNL1L+2LOa4kjkd4GIVhjnB+lZuha&#10;t4Qvb/X7ZNXMGoBy0EecEbDyB9a4fxRaJN+0h8UIdI1S4hsv7RjKlWwgLfex2xmrel6Fp1j8SbTU&#10;rjWp1eLRJim0cSNtrJz1HY53Q9W1ST/got40gE6xRX4MVwmM+Z5Rwp/H617pazaNbeM/iLPM+ir9&#10;i8O3KqJmXcrMpAwD614d4S05m+OCeLmLm2sdfkF7b4+dQ7fKcVseOrKHUvjN8RNQh0/VY7RoLfZO&#10;HZVbI6beM4+lOyuMxoNW8LRfs+apJcyah/aX/CXXAgWNyAySP1+gFcfb+EoLr9q/4VLdeIrB9L1B&#10;lk837WFORyVPPGeldz4X0zwfJ8WfAWkXOo2t5LLbzObc4G0KM9evNdP4v8FeHG8PX0tp4L1m0mgu&#10;g8c0V45MTKeCBnj8qcZNFfqdDrsXge0msLG8E8dhGiCCFLdn8sL/ABHA714L4i8K6BP8erHW4dU1&#10;WXR72SFUCEx+ZsPOcHtXRfD/AMSeLrj9t7w5pOq+N9Lu7Y6e8Fz9rgVQVAwv3hxX0dq+n+GWsTYf&#10;8I/pht7dpDEYWBGWPOMVKqOOon7p4FoOjWdh8aPH8Vr4s03+zNV0WLzI/OUFGUcYHrU00c9npvis&#10;XWsajLZ/adyESEZAPGTWh4m8M+Fh4F8SXMcGr215Cjvb3Mdy2UK84K88GoriC/uf+Ce3h+7uo5ft&#10;E2sQJ5pXBdVbGTnpkVVlJXG2Q+D7W8n8W+KtZfV7qz00+HrlJrd+k7BCEIPbFN0PWNJtfh54Y0x/&#10;COs6pfal4nu99vMjbETedvzHA6V6drmj2tz8D/CVrbX0luV8OWzfueNzBR1+prgfDFzcz/Efw9ot&#10;5LZ209vbz7X8gbmCDIYHr70RsS9LHk3xd0ryPG3w7iPhDSbRbvSZZBbwOp8sqO+KTwVf2B8GeHbd&#10;2h8yGdgATzwa6T4k6RpMVz4G1Cf40G5m1DVJooJ3bIAQ4KhT0xXHrp/h+C40MRXs3nGVCJwcA+vF&#10;Q+5pFN9T6dtbrSX07wMbZ3DHYHIfGD3rptS0qC61zT5pPEL7U00/IxyAMc8e9eMfb7e28LWEkHhi&#10;6maPysCPue9dnNN4wl0Sx1G3hEIWyUNbGTJYEc0nqS1Yu2q+F7C3vIY4LQWUryPKpwAWHJ496xNF&#10;u/Ddt4o+IOutPcw28mpw28Cunyxbjtz+NYutrp0/h/wy39u2S3EepKZ7dZxzk89K6Gz0tdQ1Hxpp&#10;cmt2w0660mCVIlQDZJEMjB+tKTSVwSuZfxGs/FOp+PvDtjpnwVW6OjiG6F28u0TeZ83y564qlYXN&#10;xe/EXSl8RfASe2jtNHc/bI5T5sUkYOwjHJGa3dD8U3Mv7QfhfS7yGSM2lvPH9oXgSJFwobpniub1&#10;afxpqX7RF+2neJNKsbSG7kR5mw27nGCp9acXdWBs7q2vvDuu+G/htJL8ULGe90+e7TzGXa5jUnAZ&#10;Tg5A7968z1e0/tP9or4bWSajKtp9mvGa5VflYIPmBPvVCw0m90/9qi2utR0e6EDW8n2p4WxHMD3A&#10;HHNdxd6nonn6bbaToEMay3LpGX+/lj2PvTirAndlvwRP4Clvtf0mDTbjSLtHmjtjO+Yr0gkEgngE&#10;9cVwE3hu+l/a1XRtTvUNgy3EqknGR3K/T2rp9Z0S7g0XTbcpB9r+1xzZjcCRDnI5HIq5qcOvXPxn&#10;/ZxvmtpITZaTLHqEytk7McZ9c01dO41uXbOTRtJsdEsLD4qXF3p0kk8TxXab2hJJGATzgVj6no1p&#10;ci0055mlt4rzz1bfgPzkZHtWN4xnjt/GMd1p/gc3VpDqkQmbzApJZuSFrog1+/inQ3Wyjghazj3u&#10;8mANw6c+lLms7hY5LWvDNyY77UbeCORXiWOYNLnGzgcVw8k8/wDbngPS5bG1T/TiDGiDPXsRXdeL&#10;r+TStQ1i3XVtSujqN3ALaONSUbkZwRwMU22tNHh+Ifha6exsZbgQL5CeYGwW65+lawm2TydTh/ih&#10;FdW3wv0RofEdxATGPLjUEbiBzXkdjJey/D23vJZmkZ3wZWO3BWvaviXFPqfxt+FemBESC2gL3DL0&#10;Bbt+Vcp420fToPBNrZW+jwxxCz3LL5u0Bh396qKfM2Ekreh5rdT3CXNlMZ1lIgJAP8WKIdXefw5c&#10;qLqOFjuDRdc1g219AtpJDdwnzYEdUkXkP6Vv6Jo+nzeBdbvDqLrJ5rlV9KlmS1KGm3Pl6k2ZkGXP&#10;Qda0EurJvEMivO3II+UetZv2GMSQlbpyQ7bmAoiEkF7O39mmZ5EIX5f60DOimeK08PbUu4pBJJkq&#10;fQ1j6rJbro2lS28+/HJjC+vWrej2cU99L/aF8se+4/dqW7elT3q6XF41uIbeFlURDAIyDTEZNnPc&#10;zNab/DU0cYZdzVq3ms2+64tLSCRCIwCxTHNNluyljMkdou4yDBCdKxrh7caou+2TzXC5O3GaALUD&#10;v5LNO8xdcndjOacsoeRM3ad9u5K6Oz/s2LwtKZZ4Hk8j7hHrXOv9kkacFY0IlO0LQO2lyCcOtsxa&#10;fILdR0p1ukkiLi8hHHcVXullNjEmTjHGar2cdylz81y6jORzQhG5LBItrb8xsw7gVhXO9dd05Fgk&#10;MjXC8rXUfvX0m2fzI9uDzn0qCH7MNRjfyoiw/iI6UkNIs3cYFha/6MzMYV4xUQtg+mzMUUFY8kZq&#10;e4udqRMbwYP+z0qsZUMls0V8oQqScHOfwpoCFSSLQsoATPOOTVdnDatEwb5Q+OnWrrNbNYyFrxS7&#10;HAUCqoiYFQuBtcFvfNAFkiD7cmAQDg1LLIm2UmXpFxUbBd8eHXnHFFxGqrZkzY3LyKYGXZtbf29e&#10;OLaU9cE1dVm+23PzkA0za4kQLbxkeoqfY2M/3u1TYCLcxlUA8c84pMvibDN15qVmiVCpjGQOtPg8&#10;pobs7Sfl707AiDJKuoyc9cVYVZXgtwsqjB5GKpYk82RlOMPjp1rThWXyZiJNpEWSaLCI5EvAHO0E&#10;ACmRSOLy1V2XBfsari4kkjkG9yfMI/KoWDG/smBYlZR3pgdhJb7tNtykoCAZZc10Ojnybe2LW6sv&#10;UDFYsLRjSYmedifs2SvpgVpaNdxzxzAIQFdlQsuMVLEjtzG1/wCF9SESGCZQChJ64qXw5rXiy21e&#10;7tpdNBjhTy2YpndnipbCN00EE4MuDhgcVHP/AGl9jmktdVt45xOrZZQen86tEt6nYabofjweMJ9S&#10;07wDLd288pM4lm8oAHuA3pXQSQXC+IpGGj2+/b+8CuMqe4rmLLxF4qvda8G2lz4onhjVQshhBUMB&#10;644r0rRrTQT4m12V9dR1MUY3CXIHrn0NaJLoJvS5Q0K6J+JOmq+l2yxw3Ss5LjPFegeJbuDUdcsI&#10;INKu/s5hUF2UjOOvJrhvEWgWpvo7nSvFsyyXFwmwIeFb3I7Vt6TafFe1sNVh1eLQ54PsafZLiEjc&#10;ARznHWsZJXuXG/U6XQNC8MPNqck0UKwRwDGXA+Ye9al1faMvhjxNbm9ugv2WQQu3YgcYJrH06O3/&#10;ALIhtZbqdi8xIAJyTXdPotrL8JtaivPDy7Rb7426NgD1q1YpHLRxx3f7NHwzWb4j2ltJFqUxvcTj&#10;dIgJ2jGfSu9h1Tw9F8KPBcmmvNcSQAAiRCN+3rwfWvKNO0rwTPE7JoWqI0dwckysRlfbOK62CS7u&#10;5fD1vpvh8sI7lVZgmAQD0osgeq1O9vvE/hjUvAsKyeCNChuIYQqR7VVl4+b061wer2+jzfD8/YNQ&#10;tI5gx3QPcBjk9epNbWraB4Zt/GNhc6u2o6f58UeEjBIYjr06ZrgfE3huyl+KmgajoviPVoLaO2zK&#10;rSEBsd8e9EY8r3GlbQ5m6tNIt9PRp9ctoXhbdKPMA/DHvXCzWngq7+LWn6pDpV2qrMn2pkmKlyvQ&#10;jHNT+I9J1W88YS3Nvp+tXFtBIBqchLL5eD8uAeuaxNUutLt7XTFtraHKAeZBuAO0dcis6jsaLU0d&#10;V1xLj4wX8Vlo1wFWzCvJyeAOtdSljpkX7PfiPU7bR4r26WNyjM/zIf4vpisO3fQJPDGi6lpdlbAy&#10;RFZ4mxyehraJhsPhF4nm8y9Ed/jzIhkqgxzgdqzWiKOZlu1v/wBnnSbZoYdl1c/vGLDOVPT8DXWK&#10;0Nn+zvqNpG0SzGzUhUHJAHtXLWGgw3Xgm2utPurhbaO63gbjjPU06+h1L/hI/Cs8PiGGSQDy3iDZ&#10;BHTpS3QHV+D9XM/w61mE6XJiGbGW4Oe9LqcgEcd5LIix2qExsR0PpWNfzi18OXUdtHEL12RpcLgc&#10;9a2LKF9S+Hd/b3EscQa2GSe7Dp+tZuI0S+E/GVrceKha3ehQ21xuKxyiIYde3PY4r18xzTW8ZgsY&#10;mCDJLP1zXzbZ2uoWPj3T45vDYkVr5VimVc8Zxye1eganrd3p2p3rm5meEW6eYFY4yfTFZtWNEe9g&#10;kSw5U4B5qYbd8vXkZqL5cMQ36Up3YXBNMkkBJRmCjA4qLjapBPWlJbYB5eBkZNGRu44xQA8Y2mgH&#10;5W5pABtfLEU0g4BHPNAC4BAODTxtAUbeSeKZ827/AFZx2p7ZA6c+mKQDvk8xeDnFNH3pOe9JlyRw&#10;PejufmpiEPLA47UuDtHajsKUEbXHuKAEO7cABTyCYGxjPakzhH+UdKQZKZw1IYgzz8uKXOVk+vWm&#10;t15FSfKEckDAoERnJjUbc0iqoZyWOaf/AAjDcYpefmwPpQAhxleKUAYbL444pPm2Z29KQcgmgCTC&#10;mBCcZz6UmPf6UmH81OcAdqVQ2LhtuAGpjEAcs2B2pMNjGec0ueHO7r6Ug75FAhAHLH5eKdtYFhz+&#10;NIWIdAH4+lOyd5yT7UARndvT5PWndjxSkDc3NJ3bigBuPkA8sHnrTsYU/hinDG1uKO7c0DGD72QK&#10;cfWk5yvyUpPzH5TQITuOKRSu5cZ5FIS+eIuKcdghBCHcTQMeMfvTtHTpSDkL8ppBnB68jpmn8/Zm&#10;GRkGmIRgc9RjFKCcHmm7XZR85+maeVwgGe1IAzk5xTCB3FOGeflwKG7g4zigBmPmbntxTCHynz96&#10;fgZ68U4Aec3XATg0AIACT8lG0bidvNCkbRhmxk0/8KAImZS4Hl84oXO1/wAKGxuXkcU5cZOKANQA&#10;/wBjF9owunS5/KvyZ+P0qy/H3TCQFj+23W3/AL6FfrOh/wCKV8Sgjn+x5cflX5EfHHf/AMLW0Pd1&#10;/tK85/4EtdGG+JmdR2R44obZ/rMbWAFTEXCzMoliI2jBwKjj8w/aj9mbAVfpUxEREmHb54+R613N&#10;HOMcSbP9cuepIpmXLJujwcUmCscI2sAXOFzk047/ALG+6UEkjOBWbBA2TbuxwBjGPWqzNcC3tgqh&#10;V52k85qWTmKPcCQvYUnlytGg2/KvQE/dpMRXjDCeM+Rg85NS7WNrPlSTngZpCk4ZyCBg9M0pLBoJ&#10;CwO3gqD1oQDsH7JYEOpcZ3AjtTg0gaLHT9BTQs5ukcKwUsMnpV5oW+0xgTR7NgLgmmrgRxY81vvf&#10;40+RRmTcHBP3eKY7ukzhY0wuMe9STTyPbwh9hbaOgoAj2kBTjqKADtPI607cCYh5gwFqB22i92xE&#10;kY5FIBSE8wAyADb370q/cXMnOTUXmQtHah4MMD61KrILqAeQ3zIcmgB7bjE3yjI7jtUWAC2WySKb&#10;GQdVu1+2FVAPGPvUF02yjy9zh+DQMdiTDbbVT8wyCe1MkCfa9ptdgCjBzmj+Bss5JI6U4Y804iyQ&#10;PrmkIiUYuFJAPXAqXDAOfIwfrSncY7ghcAYxSAOVV/tBI7igBG3r5WQoJ9ahwommBhBI5zVk7Dau&#10;CuTnI55qHcSQfsh4GM0AKrkmNfJwM8cVIA3nthMDHANQ/v8AJA2YDdPWrbhf7IkYckFeKAIWJBy0&#10;JznqKSPzXvYlQPuY/KAMk/hSbn3H5hjaPxq9p90ltr9nOLGJ2EbA5H3c0wIpBMph3qwyTxjpSA/O&#10;MPxU97cyy3e4wKwMpJwMdarjBkT5eCvNAy/YSGPUN4WNm2HAbp/kVKWV70SGFjKHO+TPHPbFU7dQ&#10;biSNjtYglCDUw+0CZQyxgCTt3oAtqv70HaOvFXU3bIR5ygd6qjGxASecVNypOUJxihjRcQKDJm4O&#10;COBT9w8tP3RwO/pVVGGxmbJx0FTjJTcWGCOeKSGOHlb0JJPpUuB8o546c1WBAlzsyM9KmLKZWwo2&#10;lR+FMCRRyCVyM96lAXbN0yF4qJRncQgwOvNSBogSTG4IbH1pMEPUSm1gJiRSX59qlIxIxWUYAGTS&#10;ny9hG44IBqBmTLrluV6+tK5QkkgMkY3j7hr3P9nKUp+2r8I9xHNxcAn88V4KI1+dwkgO04r1/wCC&#10;E/lftWfC2YfLjWcY+pq4K8XcE9T9SNRQHxDcdgFyP1qliRtN1FAFx9hkGfqKv6gH8/cG+9Yxmst9&#10;40K8KSfMVrmtZDPO/h5oetabr37QM01jaJDea+rRYkBYDPcdq9CYH+0IAQcBq8u8F3V/L+13+0Xb&#10;TarfGN4LcmNnJUbemAeB+FesOD/aIGzkOR+Ap1L9SmeNftIRNJ/wTl+Kp2ZIih/QivyQt2kU3wVk&#10;zkDnvX7FfHaAz/8ABPf40xKpJXTEfH+7g1+PLKgi1vrk3A24PPFdNHWmZNjhndcZ9BzSdVOG4oGw&#10;xqRKv3Bnmm/xEFjjNZWJYERAtuQt8wxWkj20luqqxQbR39KobUKYL+lPUR/ZrkKj5yPwpjNKGWNd&#10;QIEO4bfl571TuZ9R/tOV5JkwGwq47UW6lZmYuNoHQ1XuWDXk5weopBYMAs52jLHPXpQ5k+x3I3gD&#10;bwfWmps2EjdSuSYQMd+KYG34KeNfinpjNI//AB+KBjvk19D64UGtaQrZObZea+dPCflp8VdEYoSi&#10;6pEG/E19Fa+UTxfdowLkWUJUY6ZFNbjM+Bv+Jkw2ZIX5TXknxAMp1yx3YH7w816zujRY3NuAMcYP&#10;evLvH6MV0OQqfmLAn69Kp6IFucOqLu0QqhCCZc81+g/wCcLHoSog2i3AGPfNfnxDgeGHDR4K3Skn&#10;NffX7Prs0WhyAj93CgIPfOa4cRbkPTwW59n3dnqUvwz+JUdjo/2ieKW2k8kHndnI4710Xg/wz4wu&#10;dc1HU/EFilqXhhEMCyZIVR6e9WPAryn4h/EJ9jbvIhCcZB69RXr6h1ZmudStkUAk+ZJgAfjVYaaU&#10;WjmxKbmVrmy0+H4bfFhobPYs+kjzcnP3VrxXwrKBZ6ixiIiW7m2senFeheJvGnga18GeK7OHUlvb&#10;mSHy1hg5Vi3Byw4GK8fNzcDwIbe30uVAyO21eT83NcOOSatfc9DLU4XdjD8U6pBcajq8cC/Igcb/&#10;AFx1r5vu9YtG+IUtvHeZ/wBMKk9cYPNe2au+nWXgyx+13DRyzGUDcuCc+leKf2ZosfiGe4SGFmlu&#10;GcZYV5KhyW7HtuXNE2bySw/s6M+ftGwbiT3qomoaQvhjVVfVrXheGLDIrlvE99pUOkQtNd7AnWMd&#10;WrX8NaV4P1TwNb3L6hKDLHmNd+Mgdc1ol1OVLWxbsb7Qrnw3qarc6bN8+AXQZ9+tcb4g0XQpX0l5&#10;ZVtIvN3STh8AAdRXotv4Y8KJEWttWIYyY2h+hpuu6Ppdx4IvrK5bdGSpAD4wB703U00Kiu54ddJY&#10;ar4g0nS9HkvpIonVIplJ+Y9Ca6618D+N7YWajXbjjaZBgnPtXpXhnT/A2l2cE9n4csY2FvgyFskG&#10;umj1u4k1YJEdxYnc5Wn7SxCpdUcBa6LrvnES6YUAUAn196uT2UyqI4764WQMNh3HrXYX+prDfaWl&#10;xqdhGZJcAswGTWZqktpEsdwbnL+SSoUZGannbKhTSM/UNP1w+BrMTXeQCpm3dwK4y+8ReC4NRWwG&#10;mQ3NyqKrMiAJH9TXbaTqs90lzBeWgaFlZSxYg4PTiuY1vwfpr6XrKaaI1ea6DPMVywyfXrVU2luK&#10;cb7HO3V6lndi/wBN8UQGQRZMHBwT2ri5/GXiufxLbJqCX2PtqlyFyCue1ep6b4N0e3sts/i2WVgo&#10;MzO2BXRW+g+D3utyaNYTAdDgNjHvVycVsTTTvqWdIvrO68M2M0NpIiG3TqmOg5qpqnjbR7PWIbWG&#10;KdikyIT5JG4seefanKniFPF9nbWnhq0Fqv3mBAH0qe40mwn1sXOpaZpsUdu4bO0c49TWGlzZXscN&#10;4k0/T77xMbqYyS+ZArL8xG38KueGEuLPUbVo9NhMQbbEW4x68VyHijVRJ8QPEP8AY2qhoY4gqrjI&#10;JHXFdB8O9N8f6nqU11qN6sdlDcjyuNu4DrkVty8q1M73Z0PiG+1SLxBbvHZyyqwGY16kd65WNriT&#10;xLfXC2N+kZiyyNnr3r17W7C1i1KxntpC6qoADL+deda5JqZ8SRiOWJI3t8NtTGamDTNJJo+ZvjA1&#10;vdeH45khbNtfqOewPBrwCMN5bE4wVHFfTHxXtLWL4Dayyn96dXgMn4sK+Y4yxEpLH/VJ39q9vBvm&#10;gfPY5cs7FsY5Of4alikVYZR9nBY5wfSoRjYOeNtIfusM/jXWcIPkq2Sp5zxTVZliX93/ABU7+E80&#10;1j23fhRYBznIDc/dqTS2H9vTIVO1hVQ8xNmQ8dqu6cVHiLTsKDvkwRQB6FpgZtL1UfN8pGCa6XRM&#10;J8S/hiQ6/N4lh+b0+asi1WSNL5BBGq+SNp9Sau26vFqXgbMi718WWpOD0y9RfU0UdD9NryRl8PeB&#10;2Gz974dh3/8AfNcveOgt1ORnJwKuT3DN4Z0tTx5fhuz2HPXKisOcqVG4HOB0rFJjvYnhlQwyZLjn&#10;g1NJLN9nTbdnOOKxvMCuwwoxjFOaaXyFBYE9jQkCZgas8zahIwA+8OaxxdSm9RCw8oEDnua1dVcC&#10;2umK8qvBHvXHytJ5JYKcq2aYWOpedvMCLqCRp5RPTrWcJibiNmnIxIcY/irHW5DI+VIO2oY5W+1x&#10;gtzuOKEwsdPNNnS70qDnyT3rOsLi4FtCjxLu8xuc1GWmFopLYBXjHesKeeOLXNP3XkwV3Pygdaq9&#10;wSOwe4cwFROcE4IridWd18T6URuG2UZI962vtCeWoELAHB5rm9akBuoXyeWG7FMRoXE0mLZiWwYh&#10;gZrlrmKGTxZp7sH2rLwfQ1rblfRo2ExIEXrVGHz3mcfIdr+lUmgO98O3LWWqyTNqBEEpRSpPArsd&#10;RBOr2VxFKvlPEDuB6V5pMA/w+1IGI5R0PB64ru9Emjm+G1kcMT5CjBPQirRmy1ewz3ngbV1juZWa&#10;OAvkHqVGa774P+JVvLZ9Ou7wfaoGKRsx++Bxj6iuN0JjD451GGWFBFcW+3DHg54rgTLe+Hf2prWV&#10;YnEX/CRxuUB4aNm5I/CiSuhQ0dj76mXOlqpVmHlmvPNRguftUy+cAhYlf8K7wXdvP4Z8OXUE0DQ3&#10;GixOrA8cjJritTlX7bKQTgP+dc1OVpG7jpqcrOkDTjBT7pG0jpWLc20YCOtpExzytbt2bdpg6nDZ&#10;HGaouU3ZLDATn3rpa6mVjm7qy01raRjpsKngggDINfDn7TFp5PxC+C0g3AS6DdcH2Za+/rlbZtNV&#10;kk+ZZ1+X8a+J/wBrGJV8Tfs/OAvOkXI4/CrgnLQmR8gwk+XyB7VOBJ5aEYxnmqsW8StgZGOasqf3&#10;R5YjNSTcd/eBY8rWr4aRG+INuCW4zzmsn+I89q1NAfb42tDkEm4ANTLYD3CxRg9m+4EA811gdzZx&#10;HLYwK5mwSUvFkR8IMrnrmupiCG3UCZSAOBWkV7tyXuOCStp7OsZ4I7Vetg4tlYx9ep9KhV5ViZQ6&#10;88EVC9yY7m1j38u4AUdDmpGzprVoytwEZmGOeKup9ucsFtyqKefmxSabDJHpN9utjvYIVGPWrREi&#10;arOGXYTGCVzQQzYS3dNGgdw3QbRnNdLZw2p0q1YXB3OowKxjcCL4UapMbNpDHCQFHJLHp+tXvCkW&#10;rf8ACIWL3toDMZWbIbhFPIpCOhfTLVrWMPIVGzJG7pTbSORZrhBczlN/GT6VG7XJ168PnsUGAeeK&#10;1EXFrbnjkHpWisBZDkxuhkfGOx9Kzo57+38f6G8Nt8glOW9KsMY0T/X4OOhqSCfTsRK8kW4njPag&#10;ZHqclxP41upnkDMUG4ntUOqzEeALVQrM/mADHvUl7JCJlVVJV3696iuIrl7G1K2rkJET04NNgYFr&#10;ptvHbatO05RpYMgHnHFZDT6oun3sMAJZ7wYKn0Na32mWW0vokQ5UFQM96m0XTrrdeSSNIMMTkjpU&#10;2EdHNeRy+GfA8c0a/aYlUbh2NVdRKJrVp+/+cooCg1A62cWqszTAEdmqe3trebU7y6kmb5IvlJPf&#10;tTsO5atjfDUSu7O5RmuktBFHdFmXaQvyt6k1y1u9wj3rlyNsn3j6V1kbwS6BpzkqcL+NQxsrXCat&#10;Et5dw6MWDEguB61zkpuUttQmntVXcwIUV1M2pXqWIt1VfLVemOtcq0kk2q3wmgbYc4J6GhAitLND&#10;J4YupLeaXz1v4igHseauePQ0vwjuZvsbkjwnLu9zs5qnAqJqNrstRj7WMgjtmu28Sf2Tc+CYoorq&#10;3ESeCrveSOp2c5+lVe2o0fnLoF35OnXeViKNqlwGUnp8xrdXUNH8q18qzU3BLBCOgJrA0mxtv+Em&#10;8dSGVmiOr3QAJ+UfMelJFaW8UiSGcFftbFRn3rPcqxrSqskTRztOZHz82eBV3TQbTSNZt0u9wnjO&#10;4evpSl7dtMgH2AKAowe9MUJ5UxFlK0hxspAMtLCJftUs+Szu2F3dPwqeWz0Y6LdgGRZM5BBqxBBM&#10;13ZSXGpsuxCTH60M0cmrXKjTTFEo5kJ60ICjCgTSo/LuGITqOpqdbWV7IzjTHfnGCemae+ILS+eK&#10;zeVQOQBS2WpXhsyI9KbBf5gR0poDoLfTlfwSqPIsUxQ4w3Sk0PT9DE3iOO+mKiOJj53XHHpVSKW4&#10;nuQsck6sHXIz+daE8ckOs2sbajHtuLb5i3qPrRYZtaJD4Vk06/W38SSyJHI+NyYNcVqtvbz+OWig&#10;hdI1m+dv7xqxY3N3B4v1ONdFXy2bl16EV1NkulPq93PKwXamUwvU0uo7EVm1vafD3X0eytVIjABY&#10;DNYMl5oMnhTV4jpcrPnCsF4Oa1NSNpczzZlYDJAUNwcVmKIR4d16L+yoB5duSHxzSYWPOGtoofFU&#10;+LdSPODY7D6V6Zo0kUuiauft0PFmflY9MCvNbW4kn1W8T7K7JFekM/qM11P2S1j07WpbfUpgHsxu&#10;Xd7UTV0gW5ydxLE/jLUzJLu/0tlT060+4t1TyGZeSePami3m/sS9mk00oRd/u8nk4PWtG4Ky+HrO&#10;TaMiMA5piMC8jd7ixBBZVcYGcA1uWzvHp+sqHWNjEgUk9u/NZc2GhtwQeMY5ppju5EkV45SI2XIU&#10;9jQFzUSG2jaWZJIdxZc89DTdSaY3GklL/DeUd/GSfSqzW8YutPRL+YA43DPerksJi1OCRzl0iHyg&#10;5yD0pDNbwIdZPxg0sSSI1smlXRkZ1xzjiuK1cBPiL46Jb5zrUmPYbq9A0K9tzriqojSQjscGuH8T&#10;BF+MXi4FQxdkIHTbUjRmg/IfnJ4FOJlCH92rA4qNSCHAjx0qVfuycEYHrUsGywixG3vD9n6RcAV3&#10;vgFsL4vQxgeZodxjHbArh4gy2rkW+/5enrXZ+CvtI8VaurxBd3h+6IX/AICaVgW54XJ5i+LdaZZ1&#10;x/bNyD/30amiWXyZHEaE+Zz+NLdC2F7fkyYZtfucAH/aNPtivmyKeeOfetABlkEikyAjZxjsTTbc&#10;SCWYGQ8nirbiMQbFh2jOTk9aYMF16Agc0gH4PzkxL09aPl8tOOA/XNAyHlO49qZIR9lIJ6tQCNay&#10;ZBqRO0kjaEYH7ua9T035dG00sDvC5yPevI9N51ONfMbG4ZX+Ver6UzHTjEzdUBUn2rCpuDR22mup&#10;ltszZAfk+td1YCxN5fbrwK+wbQTxXnukgjW7cmM7HbG0D0rvLSJP7WdSjfOQR7Vx1lqgRqtgTTgE&#10;kEDml+YWkhBYgjjPap3hHnoADwgwPWrohd7ONViUBB8x9a52UkYkHmGbIYFvM5zWiyT/AGIuIcgH&#10;5j6U+1tYxf3ziX/61bdvF/xJdfXy2yQDQtR2Odix5+HccrWtGqrbw/Nu+biqXk4vbY7gFDfN61rW&#10;vlyPOFwNopsDXstgLMYcEr82O/pXTaSp33SsM7+RzXOWmwWWosYCzKQAfWum0tYH8M+InN4RNFJH&#10;5cefvZ61LeonudDDtM0beW/DEHHatq1Z1uE2Q5wwPSs2wkKW1x5mmqFkQbP61uWMc5e+OU2kj6is&#10;qpFzbB3woypjC88U9nLabdxkYwmRxVry9ukQny12gdRVdA32wkAf6sg0I1sULYSyWcgWdiwchcDo&#10;acyXkVrfvLFOz5Hc8CrtvG0LsQw/1wIH1q3MwlvbhfMXBg6Y9qV7EmYPOOm2UixAhj2NOkgIVAbk&#10;crnOas2Rt4zLG9vuQOwB3dKSeIrIjBvkJO3mkMZbQxGw1AOctjgmpLVdtjrIKkE9BRE0W2YCRgdp&#10;qGW4t1htx9ojy0mD6mgCK3jiSSd3jQkscZ7VtRW4n8O6zIYozHCoyxHTNYtw0Z8oBOhBwK0Le8Rf&#10;C/jSA79lwsQXH8BWhiIreALbXTQ3iDLdNvWte/tFl8GeE5V27ldhcY7+lYSzOtnZxrNgA8EjrXQW&#10;kxOgasrzAboxtB9aOnmMqQQrBcx5gRhJH8oJ6VHJMsWswja21pOgWsd31VdakkeIsizjGG7ZrQkk&#10;Mms2LgIMqMjGaYF7UiF0JwhYl2Uk1WtziIEbOYx3p97IW2RvKMKo24FUTlJbYFTyPWkBpQXhi1UD&#10;IIIOc1ZeeJo73bKx81uh7YrnJkleZdrY2nirNvHO0tor3igq/WmPoLPOUnVSM5NWInDrZ/vSCsgb&#10;NU9VtpA/F+mFxnFTWccr6bcHeSVjHOKAextXFxCyXcrXbkra4ArnrSQu97JywW6B259DWhBE3kzr&#10;JEWRkbk1FptvFHq2oM4Zl3H5KYjTv7sSaXC5mbcYgGQnJGK520mkTxMziBmGeQec1ozRKdWlKWp2&#10;B+cn1oEey4dksoxgjvQCGX8tw17byCAR5YZVUxkVAyqt+HC/eiGRitebe2mWsr7OBwMVnEGSdDuT&#10;IYUhkCiY3EgEchJcY4q3JDeKrl4sHYMc9auiRcW+Y4htYDpyaZfSyPeRqVIAgGPemkIwnWV9QQAc&#10;56ZrVjSD7DcRvEQ4HGO9Z4ZULMUOfM4rSjfISUxDoKlAVo7dI7qUvPIAei5qhcLN/aUhRCQW456V&#10;rXkpcw4KkcVTcDzF68J1oAWKHMErNKqv5frToopTYTkXSsVJyKi2sYnYCf8ACljJWWYhm56jPWgR&#10;AGuftKkq2C2AKvSwK1gjGQscdG7U+JCdxIT1AphcNPJGZWU7gMU7DE2NJot3ELgJtTP5VFYwySJI&#10;DKMqxBbNWmjVZUXMxyB0HWq1/LFa3WiqA37xv3mDyvpRuBNMI1M4Y5O8Y5q0PNMNqTGpVU+XNE0c&#10;Z0axcoCGUHNPtX3KIxIuMgDPagCq7KdQRlhwGOCMVXneP+1YEO8HI25HWtO+EUFzYDZF/wAfkQK+&#10;uTUOsyWyfFq8hNgiqmnwsD9RQBm3m/7Va4iOdoqOD7SL6YNZllJGKt3EtuzqA2T/ACqsk9wlztEY&#10;ZcjafSgRZnt2S33m2OQc4JqzIiyeHtOcEsyqdwHahp4302+Exbd5Q29s1XtLkR2cpwpXBBFDYwtz&#10;b/ZrtcEP6GrViqG8ZHxt3Gs4yRNNKwhAJbtU0cuHUgnIoA05Lf5tWSOUBfLPXvWNav5V2sToVYyn&#10;p3qw13LslJ3Dnn/arKkeR9TWTYD8w5FIDemjZ52bBxs65rMd1Hn8Dg8e9aCPanTWLao4by/ukVkO&#10;AyTYfOJODTYEgkPkSfcA21XSVzIoxn5ucmoSJBOcg4wKQbBO7YPTpmkIvSuqlcBfu1Bbyk6nOGQB&#10;ccE0wlDFnfjnvTcpmIbT97jFAyw8hFypW1O0HpmnGYljuskAK8c0wjEq5RhxUZERkbcT9aBFhXXn&#10;II+apDIgkRl5wpxVQ7QcDOMVJEoLtgDGKANOyukkbUEktlUbOPlp9nFay6/Ck+rrbx/aQvmEZ61R&#10;JdZY8QIMdMUkihuWuQGxkYPemhnQeIdMk07UdNEWvQ3EU9sGDIeg/Cudt5ZXubwKJNmOpqRZ702l&#10;sks0rbSQCzZwKZujQnDLgnoKQzTt8m2uj5Y+4e9T6WALm/TJzP4evuM9MKaoRPb7uJ3GV6Vf0/nx&#10;ZpvA/wCPKdcf7wxTBbnxBpEap43+I8bRxhh41uxyOnzmu+sRar4zsECRBH25PbNcvqcCW37Q/wC0&#10;BauzI6eKndV/3jmtW3cBNPcOd32hO/oa7IvTQ6WnofHf7Q1sYv2xNclEeFuNHgIOOCV4JrwgA7VO&#10;BjdX0z+0pEv/AAt34U3AYHz/AA7Ln8CtfNQIWbDWxb5ema9XD/Ajlr/EWUB2jpjA71KvQ8jmoUEH&#10;koH1B0w2TGB/WrP7n5CrHkVujEehUBsxsdoOOaTC/ufmYFmO7mgEh5MRZyvpTfmKZKjv3pgKB++u&#10;MQtt3cGpR5gSQGJQDjBpI2mEMaq0YVj8wNI7MzAAHAouA7CYb5iOOtNUReRMr2rvvbqD6VCrMZpB&#10;syvYnipI3Y3M2IwBEnyjHXNCYEpxtiTcQMdPSlAmCqBAGGeueRVdGmNymbXHJJJNWW3i0uWjmbcx&#10;AAoARm3OQTytGSIj+7xzTP3QtYlFy3m5y1SMYTDH++YgL6daAFx+7yu4ggU0sBCztjaDg0qsyw/K&#10;5IY4UY6UnyrcSIyscgE+lJhcbM4GlTHyWKkjn0pIZA9q/wDou3AGKmbrkIpAPQ0jGAYkCckYbFAD&#10;AJNx+5jNIxHzgyk9McVIQPL4zkc4z1pgLhrb90GBDbm/u0gGDJ3kWwII7mlUDypBs6tS8GMEoR85&#10;zg04gYyPSlcYg5xxRxyAe1B6DnpSfxnigAbmF8LyBTEztzwuTzmn/wAYpCT6dO1FwH+vA60hEZfG&#10;Oh65pueDg/hSkHbJhzzikwLUcqH7Qg0+TchUg10UG2S3tG8wrgjDDvXOwM7Sw5iQJjGccmumsAgj&#10;VNwXB71hPqCWh2Wn7PJkO9clBxmt+BiJoysfIHWuXsPKBlAWQ5IwSa6GEyHUEXB2bRXMtC4s7LTi&#10;Psykv3rp7Tb9ptvkbaetcxYCD7KAJFA2jBNdXah1srZ/tURXd83HT0rCprchs7PSlY5AjUbe7Gun&#10;gZyyKUAwe1cvpu17fJuATgdDjFdFatunvAsjEAY5rle41sWizG/kIjG0DBqcg/Z1GeCOuelVCXEh&#10;GeN3NWmObIYySBVIqJ0PhUynxddRBo/n0+Xr3wK5GSQjxv4pjL4Yam4Ptg11vhUxr4/sDsf7rD86&#10;5fVbdV/aH+KMcchQi6RxkcfNzQnqaQXvF+IRma2IGdqnJ9zXkXxpjDfAOAC1ZpI9ZhZj6DNexW6n&#10;ciZAYREk59K81+Idrc3fw1uGXHFx8/pxW8HqjqhY+WtW1HUZY/CEP9lraottEscqL87tjpXqHh/w&#10;v4z+zeEtS/0VvlDXAjlBMa/w5x61zc1nDHHYzm0Fw0cJCZTiPjk113w41vyfF+u2KavekTOMQykk&#10;Me456Yr0lNuySMmkdQ9n8R7PxhpV9a3+nPZ3F3El6jOAwTPP6V1OuaRaagviKCDTLeWH+zFkXbwQ&#10;+Mn0qTWrW6ls4EjiuVYzKxVXOP8ACtLQbuztvFipcQywusCqc8g565+tbxujmvZnFObi5/Z58H2E&#10;uhSQTWOugI+7HyqcdPpVu612GHxDLFbeBtWuRbaXEryBWIUY+bimePPtg+MHw5h0sq6XgmdoU7sO&#10;a2/BWqWUVp8VYtS0u0tL7Ma2/mwj96Oh5NG5VzlrO80qHWdOvNPivIorm8IuEIIG7PPHan6jCz/F&#10;+Jxqcima2DLz1AHNdJrEOnT6B4ojgutPjmWIyRxqqjJHPH1rz21v3l8SfCOeYyJJbaw0Nyh4JGcc&#10;5pBsbA0Hwvc6zfs2nTGZ43y44+Yd6taRa6N9ifSNV8MQXULXhWGRl+ZOePm6/rXoGq2bR61YzWdr&#10;CsS6YXkkQZ4xk159dana3Xh2aXSL7TrmeHUSZQ2FcFDzweadxXMbXLZfD/j6G2Tw3LDY3igwSB/l&#10;J7AntStpOpXuveEwvxPXT7u4k82JIT8zbOQQwq3rviHwTrvwzh02/wDGCWl+ssaofLDMki+h+tYE&#10;1l4m0rx1+z5N/alxduI5jHKM7WTHQntkVSV15lqN0+h2Vr4k+I1v+0L8OV1T4hSahBFr9rA+6DBC&#10;7sA5r7jmYnxXcSC5BU6VbnHXqK+SNNs4/EPjz4dwWvhlLSb+2IpbwkbiPLbJP419XzeVDPnzDua0&#10;jjC/7vFcVdFU42M69uQniO1Qqdobk/Wtsm2fTdL2bC2OT6VhzRiS8QvGOnFWYFkUnNx3HesEzQu8&#10;f2moI+bcpBHtXkHxggu4vEXwxv0jmMdxGySlQflZeleyAQia3dlY8DAFfP8A8SfEMMnxD1zT77x2&#10;NLs9Ojjfc1vv83cM/hVXfTccY82h4R8RIPiDP4JhaTxfG9rFPE0aBPnA9Q3tXTaHPqVt8FLOS+1W&#10;S4trnS0/fSMSAFXpzUnime3uP2a9TvbHxNYXdiYQkUysMscY6dRXMyf2jH/wT11WK5tnDRavCYW3&#10;HLo3zEfSuug243aMZ7nNaxbXmqrObfUpYrO0WR44xwXYVzNsbnVPAzR/b5rS9stR2o4X74B6E+9b&#10;reIvKbQls/hWZkls40KJMAFGMEmmSvEmuaHHHHbxRz3imXttJPTPtWjsQ/U5fWNItbiy1mKbSraO&#10;cwIC8eASfUfWqWg+FNVt/CnjMN478y3n8syRuc4C+xPWuu1yw1k/HHw3BHKohOivIZ1bIOB0qjBq&#10;Vnb6PcSXGn3D7p5I8q5wecUkybs8x1TSNKt/iNpt7FJLJGlynmxhu4PWtvxHZW9z4asri1trVxLZ&#10;jeDj5CtX5hpbzvIAcM7EHqOao3xsovCLP/ap2yIw8oGm9rjsef291HHIkTaJB8hIVQQRXQxw6Jfe&#10;HZBt8iSFM8Gsy0tvDUE5a41cLNcM3lqxz196qubm31PXESOUrImV2jqKNxNNEsmVAAuCQCVB9QKq&#10;zeX9kI3g5/Oq1vJcSGQ/ZmG2U7kPWrrIiyWjqQ3qPSgRkQXSDWmRYdw3YIK4/WtKeOX7RaSCOF1w&#10;flHanTpbNbyGOwRT3IHNMUMtuNpcjZzzRcCWBA86olo5IU5wOlJMswW4V+ueBVnSbyKDVH3xxkFT&#10;wR1p92wkvZmW3CjfnOaGNGO5lEURWDp1HrU6EPFbZtmX1JHSmSGZbiDG0gDlfWtSOaxk0y2RoVBB&#10;545pisVvkPnKhUhVHNLIZBpn+sjds5I6YpJVhjuyERuQOKrPjbcnyX3EcDNAFqKO3mjs3ktwAJVJ&#10;TPJI9DSak0B1SRxCcCJcjdnp7VBAzC3hJtpPl9KbM9mqXj+VLuaI5z0oAqQTyvqVwy2QVAQBmtmO&#10;SUOjLGvK+vSqGneVN4fu2VEP777oPIq9sZbZ1MR3FfXpQCHsZvMixKDucE81A32s+JEJuikXljgV&#10;Z3WS6L+8hYEKec1Vt5YJiFiSRtrHnHWkgJpiPLuN0QfJAJB+7VJrMgagYi8jyKM/NgAfSru0LNcA&#10;7lzjKnvUtv5a3twwDZKc+lMAsLILpqq8gD7Tj05qMApqmzYG2t3q6xZrAHzSP3vXNUZS51GVVCkC&#10;IZbNAWFmTN22WXaew7VOnkqgVs4UcHNZ6+aEutxDDdwc9aQXmnRvCLiRgyyDt2oA6/T3tHWE+e+B&#10;nrxmtJjfiw1MxxuykgAA9c1zzNFcJZ/ZMIgQHI4xXU6TNB51vFLqCNIrjrxnFKw9y1CnjW30bTo5&#10;PD928E0gzgnjd05rvrQSppukW7GYyiDd8vO38a0Wvkf4bzxyWaBVQbH2+lTeGLrSca24SOQmEruP&#10;JBx0p3uUYzQ6lN4gsspcMVl2q28jvWxJ/bFvrMFnNaXciylMqshHFW/LZtShdJ9jGdioHTrWtGLk&#10;zzSPpnmz+WBuPpTi22Tudjax+HW8OafDLqcFpttwUy4JDe/rmuv8Fz2tv48uA/iaPbJCVKMchh2N&#10;eZ2GkWU81vNfJetmXIVWPyntXQ2dnpw8R+II08aPDN/Y0rW5Y8gqKckNa7nr3i/w14R13wNCkl9p&#10;lre25MlhfwuEkhbrgnuD6V5jot7qNrq76D4ltZLqGWZY7S/hY5YA4B3Dmsv4b3Wq3mrTJq+iatNb&#10;x+I5YjK8rIJBuIyP/rV7Z4l0DfqmhLpHgyZ5LdVe3EmTuB6/MfSkrR3JfvFLWYYLXwjDbWcN1Igs&#10;w0bsSSox0yao2XiPRovhVY/afCV7LdJOyoirubjvVXd43l8VWlnJptnCnkkSq7DIx2rptDvPCVj4&#10;o0CG88Gaet2ruCZlUowJ9TxQmtwaK+jX+l3XiLSY7uzEcV7GwVW6rgdD6V2+o6lNZeAtD06zsiIo&#10;5HEQzuzk9Sa5vV7rwbN4z1WGx8F2kc4Te7xSAgn1AHSuF8RanrthqPwoLz77W8vZElj25chemO4x&#10;TaFZ3OkEU3/CVwSyYLSRHDf3SadqmkeJL74c+IbBdUZ4ZhncHIKkcgA1f8kKvw0vG1uRree0ZvIZ&#10;MFs9MntisbVNavLXxBcwrdG3haImIjnNJFW1PADpPiu2+IniSC80W8iWFxvfYcOB90g962PLe80L&#10;UlXxAd0Fs2F2c8CuvsPE2oNrPxPl1V9Ovba0QfZQUCsQeoJ71ycHiXwnceNB9m+H8Wntc3JjKxyB&#10;zJk/3R0rNrcta7mf8OzFJ4W/auSSaFAtkrkbc8qMj5e/Nc/p2ua7q/gjxTAngmaM2eqtDveMp5gz&#10;gHB/Ouuj0bU9M8R/E6804ySwS2gke36iTIyfyrc8IX2iaj8O/Hkkvw2toLm01JPPlUbN2TxwKTau&#10;F7bnzFd3OoeHv2tfA+oTR3Rktb4GfAPMb/4V7naeK7DWtV8dRaXrdxKkthGWkMZ2xSHkZ/GsbxxZ&#10;aNeeOvtbRwRxQacUljZM7xj1NSeBj4K079m/9oi5tYbYZnVHYAbi7DC4x0xVuzRTlzM8v13wf4ms&#10;fin4X1m+8fadePceI4VvhZzBWjRmAT7pyPfivpK4fwvZ3WnJaeLyLiDSLdprZn353jP3j3rlRong&#10;rSv2bY77U5tWuLrU3EpkknZs55UKCcDFc3YRx3vg3xvf2VhfyGytwXLZyQBwKmXvJIHJPoHie+1O&#10;98URQaZBcSiO7i/tOIDhEY/4V6BqOreCP+FR2/h2S4tll/slDaxthVLAc/MeODXBeCNS8Lz67q1w&#10;nj6wtbx7ry9RsJwMvtOARXoXiTwn4R1Hw0TJdKRNbsYZ4m+aNz05HNTsK+tin4c1LVX8F67CyQSp&#10;ax7Vm3Z2jsPfFcneahpNj4/0rVJdPlnmbQ76OOZE+4WXAzXO6JB4z0PxRLYXcDy6fFI4lmDkloj0&#10;b6gc813l5pIufA1jfWGswXNhL80Mm0de4/DpScrMaVz5q8Qa1oN1+zn4d0678Gak2rweL7mazuWc&#10;gIrOSf0Nbfhu50eS1s1u4Yi/kxrG7H7pxzVH4h2PkSaZJcaKsNvDeL50iJ1z0OayrCztJdHnvf7c&#10;P2URxmFgcZPbinNJxRadlofXGhWvhZdM8CxrrVhI0jDdHIBnH41f+JF74W034VNFp1jqDX9xe26q&#10;seTtjz+8OPpXmngG0mufEHhCa71d2KREqofsPu9K9v1P/hF4dEub27tbN5YbcqhkUHj2zUSVrWFF&#10;Jni3i/w98Kbv4T+FtR8MeIvFq38ZtWu7Rg5+0OQPM+m011Wm4srfQZRe3DRromJGYYZSV54+tVPC&#10;PiRLj4o+P3i8NaZBpthcosjNCAGLnqvHNaPiXVBL8RtOa1+HDy2keDc3CkBCp68dOBVtNJKSJkrH&#10;PxW+gjxR4dvXu95nupjuVeRz0z71xunwvdft0NZ21pPZW1zKpuCZjtkweMdua7fUZbNlaTTdD3Wy&#10;RBiAcnd3wO1YktnbDSP7bl1e4huv7VhNrFtKsdp5FSnZh0O18UCaL4r+AtDGkgibT5Stw/cL1571&#10;5wLO6j/aq+DwZVayt9WcyvnC7s8ZrrPE2rm/+KH7N17HBBDFBYPDNIzgEMwx+NSX1gD8Y/hZp/2j&#10;cmpGaWWYZyioM8fWiF0G6NDxrYXcPxQt9bg8UylJIIluoWbKoB93H4VZ02S4vNa05rKB8FB57OOM&#10;d+Kwdc1XwTfeIvD/AIbt/imsVxdX21pJBgKYjjbuPGWxjrWzreuR6BbeChJ4ElhzJDFFJENy3GOC&#10;SR0zR0B7HP8AildK/wCE81G2t9Nmle3iR7uNQcA9eQK52/mfUvBzWaPfQv8AaEEQjyG+Xr0rsvEk&#10;9tp/ihPFkLWcq6lpUKS6a4GSSKo6DqPhp/FFreyQ6XaySxPutiVwpf0pMaZi+JLe/tPgTY3LR283&#10;2EwRJGAHkxJgMfXivINK+2WHxr8QMlnqVzE1skkPmSN8rOMkc9MV6jdxapH8YZ4m8cXCWUizuquu&#10;9GLcjrxxXD21lr3/AAsy7eTxdZXUYu5SZRGFyueAB7VrB2sRJ7mfNqpPxH1C4vAImVj1Od1WPENn&#10;pOu+BdDi/wCElWMLcZZlkwR7e9czrUUlx8Q/EscekOwQAEg9T9K5W6h1m0EZOnX6gtlRuIrUSZx/&#10;ijSLjS/FF/BHfRywFVIbIJH1rX0+6li8FeGgL2LE2VcZ6dqnMct1DrUsiXLyALuZ8kLWaLbR9pFx&#10;c3SbOQp4XIqBSik1Y6a3gZJ0UXMbmXBJHPB9KbdvFDrljALMHPVsfdBrjRq91BqjNDprCPftiLNn&#10;iuqFwkkFk8lmvmMgJB6mgm5Zu49Ia2svKd/Mj5Zw/TPtURuLcWsjR2kc0kcJDBuCfzqjeTabHruk&#10;rHbOHliOUDVTs4b+bxHdObhokE4AXpvFMCBb521qPzrCC3y52jIOassgeOV3iVm3ZQjtU3iC30K1&#10;u9Gkk0ksWQHCycsR7VYsA1zZWNzHp/kwquNpbOQKQ7GNqEt2NEtmW2fA+Vju5FYMEtzDr1qDOzq7&#10;gg7s9a9IuG8OyeG9URrZ1kaMgcd64GS0hgvbFlvZWLykorDoKpIR00q2zRWhNyufKycGqcikRAKx&#10;XPAbrVy2+w/Y0LRGQMnJz0NRXXkJFGqhH3N8oByRUjCKXZprRkSg47H72aniSSK0iYwmTLZA9KoS&#10;iSKztGkn2kkHGM8VtWOoadNPBEYVJCgAEUCK8jJJEQRszGQBiqNhblNQuNySbQW5JrbuxGusxMLJ&#10;VQDpVC4ZIpZXe/TDY+UdRQMPlM23y26nGBTdxAIFxktJjNQRz3SaraOtgHjEg3cdjWhcG2bVEkjs&#10;zGpUEj370ASi2lwjm9HCZNQNhp4v3jfKe9RX9xcppVoYnDAOMr7VYhkhNjGxhyzQfrTAr5K3U0jM&#10;doHIxT0kdrcsEO3d8uasKv8AxLj8qEl+QahZ40Rx5ACqOAKLAN2RFyZFOMZBFV/PRbhAok2liF+X&#10;rT1uYhId0R+8McUy7mi+0WwTT1ZcjOB60AaVv9mMcpYAEEcdjUkzBI59koIeA8elZg89o5UAVU8n&#10;IOelW7RF/wCEZ1OT7cZnD7Sp/hFMGULSMf2fcMsqOfObPPSrQjkVCVt8kNnHeljhsonAS44kYnk9&#10;DWiXtIrWJ2YlzwPbNAizZvOzwq0T5YDIrrtFWwXU9cEmnKxEGY1HAGOtc7ZFhbo5j5VSVOOuau6T&#10;cM3je4DJsRlYFz+tVJaEpnZ2d5LLKEijlw7MFB9q11stQGnyXDSR5RxuQP2rHZ3tbeJ7fTo3j3dV&#10;6+9dZZSac/hjTLgC53sCJkJPFZ05XZLeuhoaVBaSNE4gC/uSGOPXrWzo1hNbSeNltZ52inkyBLIf&#10;mPfGa5qWXWoL7T5bLQFntxMPNQnHB6nNegK9pd+C4Y0spLe4RkaKRH4B7jI61d7O3cqMU16HY+FD&#10;Zz2dtYuJI5PtBJdjk9e1dlqLabDqAth4luA6ooyxJz+deb2UF5HPprrrsHmJan5hwc1Hptxqcmv+&#10;LmvrW4cRPmN8cNilJApX0OskkMHiGwu4mLmJixULn6cUXni/xjN5SPFcrGFK48k4K1S8OahLJ441&#10;EyeGJSs8oWLuOPavT7cac+rXdtfaNpkKmPhiozz0qkUjlNIv9PbRUjtdGmed0OQI+pPWvW/Cn9nW&#10;XhJt8Fml0bjKxcZQk1w+ky6Pp/j3xAItKtJI4ZwS7KAHB54r0cadpWpXngjW9Ov5YoIoJzfRrkj5&#10;Rmi1y1qbOqQLqOl5n1Cx3JECqsATmvMNZjlaG+tFtfIcWUgEq/3gPlNQXWpwy+MzeW3xKljto53V&#10;oiMLIVNV3vJtSurSaHUiqhmDnb1AoQ5M8ekufjBH8MPHdvdaN4aaSFbgxzo6gzIBwWUdcD1FeY6n&#10;p9j/AMMPz+JG0Wc6xJrHkm5DHb8zbSNvTFe1/FSwt7P9n/XtZs9ZvRLDFiRRKcFTwwxnvXAaHqnh&#10;fU/2APElsiWrG11CLzLQuN4J5yB1rKTvv0HD3TI8KaXE0Hh7TF8VI0404XDqONuRuOPWu41a/wBN&#10;X4Z31olsJZ9pj8l0544Jwa5CezltJPh7rum3EwnttHlDrnh/l4z9Kf8ADRpNctfiXqd54stpL+G/&#10;uBcBlCpAF5xjjtWV7I1lLm1MvSdR8VnT9X0q0smtbZYn3soyTnrTfB+nTL8ZZS/jYzrFHMwjL53E&#10;9fyrpbC50+01rVr6HS0vY5pJoiVHGM4Nc1oMWgn4ofEi70zWNVtpIC7tFICRl+SOegoQix40uNVi&#10;svOi8HXlwv21ldk42nPy810PhSPxTd/DbVd+hX8c0durBgpwBjI5707T7i/v/D+pWv2u2ZnvyohC&#10;A5Oeua6rwz4kbS/iPJ4f1VIYAkYEcxiGDu9T3qW3ZjItJ0zxBdadrKy/ED7G/lOAkkBO8gcYY9K4&#10;6DTNck+LXhewvPFrz27zT+cUj3eRt+6W+vbNfQV61jJo8xje0lSM7t0ZAyD7iuHvILTT4NfuNPvY&#10;/teryICJjnds6hc9Me1ZKRotD2U7vM+4Kd2bmlx8/uaON54qiBp+6RkUtJtHzZY9adgc8/SgQ4Bi&#10;DjGBSkAo45xQpPy/MaVieD0pAAyFiG7pnFNboP32Tmk5y2cYphBw2IuO/NIY8BtxG4cClGdnXvTF&#10;Ay/DA+ualYAWbENzQBHzu4Ip3987QOKiBDFDjnb6VKv+rbJ70CAE7CT6UoCmGTj8KXFO52PgY/Gg&#10;CLjfGMnmnEDD9R0pflwvyjOOtL8vlSZ9aQDcDmnAfuwDKO/NNPOBtpSFwoJPXpTAjwRKQZTjFKpH&#10;lynB68U98Z5Tt600fdHHFFhigny87jSEko4LEinDG1emfSm5Xe/7tutAhCFCJhyAfWlwPKLZPWlb&#10;aSOOKB94jIx296AE6LxEDx1pRkR46807kcHANIQcL8wGTxTGHHNJ+NGGBwWAwPSlx+7Hy5AoENPU&#10;4XPHrRn5SM9adj7mOuTSkDB+WgBh3ZJ3ZFO7tS4G0gj6Uncc0AGMvKNwGMYpdowc9jTf7vNLk7jx&#10;QA75Tng9KbtzHJ8x4PNL/C4z2pFBA5X680DEGS42uM0/5vKcFmPrSBTu4/SlyQo6E0CEBBjTGcUj&#10;f6wHpxQQ4CrgcnrSkYIBx0oQCcccU0lt64PalOcr+NIQoxlzk0AA/hxwKU7tr8ULjJ4OAOtO42n6&#10;0AR8YUEHnqaeu0buOMimnhxxzinR5yaANRMHQtd5B3aPL36cV+R/x1Uf8LP8MnBBbUb0H/voV+uE&#10;OP7L1sY5/sOf/wBBr8kPjh5x+I3hQGLDLrF91PX5xW+G+JmVXY8ZiaUW0iPbnEa8+pzT2K/ZEKw8&#10;N39Kn3MYrdjAvEeGPrUMysYLb93j58jFd1zForqHWT5nJJPLU4lv3w2uSTUjYDvlONoyKaWlAcAD&#10;kcN1qGSR5OX2qM4HWgb9/M5JzyM9KX5fKiJn+cHlaTKFJkCZckZOelIAdxsl3acRtH97rV3SrWyu&#10;Lu2Vrx4wbgDpnbn271ds7IzWw3hTgdfSr1g8Fh4uV2sIjsu0wG6fWnYB2saVrVpdon/CP6xNahUI&#10;nS3bgHvXPXkV85aRNKvxEgH7xlK5/A19RzeN7OT4PeIIm8F6F9qs9KQWrlFIuNw7/wC7Xhmo6jeX&#10;Ojubm4sTNM7bhHGFC+nA9Ka2KaXc4QFzdw5UgleeetS8BiQjdfrTGjkjubhTcKQpzn61IjsEGAua&#10;mxIpJMZPl85FNbzdh2KhB6ipMt1KimjGxzkgk80ANCQ7tzWpzsOPrTQUzAXvV3qG4x1okkVZgMNj&#10;txSfuy4Pktk9DQA1SnkHMuW3HHFNGPMiwMHnJ9am2sGkzEOKYdoYfIeTxQAoOZVIJHNPwokkIOP1&#10;qAkhpe/oPSrMQh+zkZO4qc5pAISxaPK5wPwqRPI8s5AqL5ztAkAAbnio2OJLtMZyy5NMCQGItfsF&#10;KtjAGaRd32dcJkc5qPYq30zBXwEHy9cZqRGYKcCkAg+426Eoo75p2V+yzgA5yO9Nch4stCc7hlc0&#10;AgG4/chcAd+tADOd685p4GFfK9xSZPy8/SnDcN2SDQA8Y/eAMeBTcHCYbv1pQTvHPbmpAAIzx365&#10;oAmi3b7Yhs/Kc+tWEx9nGXO4kke1VYyu5T5mODU6bWSMhepPJNAy0rHy7M7QTk9ashpcfcVs9azl&#10;aTz9rMvB+UiroY+XHgn3pjRcjJNu2ABk9KkInymB0IyahhLjKBAfnyPetNmX7NCNoyetIZW43/cA&#10;G3k0iKBJIMHk1K45A9qRch2IA4x3pgTrs2EB+vWkZs25Hl9GHNQuX80BFUFh609C5h2+YnXkmk0B&#10;Oc5GI8/J61FtkZZd1sBtbipUGHTBPXkmp2IO45Xp6VIJjVJ2xDcv+pYYx04rtfhfN5Pxy+HD7iGT&#10;xZGPzauDdgqAlsZYYrovBcrL8b/DZyfk8T2Z/Nq6KEbpoa3P2AucmDSTg/NokB/SqahttwphAUpw&#10;fetKQMfCvgSQRjnw9bD65WvNfGHii38P/Ev4Ox31pHJaX9+0cwLdN3AI69K47XbRZjeHNE8WR/tu&#10;/ETUl0YLpraWEuZXOBn+Hb6mvVGVzrMq5iDiQ5G7nHbitCSa0/sFLhdXszZrpwnR1bAKEZ5PsK8K&#10;8BeJV8Qft3/E5rO7updLtrJ41kGdjNH1P09KVm032JdzufiNbmb9lP40QtHnPhmUkfQV+LNyka6v&#10;eZuMZ1qZfoAa/cnxVCkvwV+KAC/K/he9Az7Ka/D27VP+Er8XRkHjxVdAH0w9deGu4SsLlIHhiJJQ&#10;sPTmomAC8k5q220R2hyPu1UeW33k7wTisiLCg/NDnHA45qdWkAbEYJLcACqQaMSQkyg5PAB6Vowy&#10;CORG+zKSVPFICXA8qffEMlRgZ6VSYFbl1I4x0q4ZYjDP8jZzxn1qizMWiLEZz1oC47oigIKY3+sX&#10;mjcPMXg8ikJbdJuAFMZt+Fl3+NofnAA1y3yf+BV9F+JMf8LMuvlUn+xrbaf+A181aFL5XiSUhgGO&#10;t2uAf96vpLxDj/hPUk3kA6HbEH/gNPXmK6HPp5h1B1LEhjxmuH8aJJJ4e1VQhJhdT/jXch4xq8Mn&#10;mcAEdO9c/rsTt4d12T7Mq5gbOe+acnoJLU8Xi80aPfZUkNNH39K+5vgDc3RMflgABYN3pXw5ET5W&#10;oKT0uDx9a+4/2b1WS1u4iuGikTf+OcVxYlpQbZ6mB0bsfb8Pia903WbhLPS7aSaa0UFm7HsapXN7&#10;4r1CW4l1TxnrM4ZyRFG5RAPTArHvYIE8YwSeSSRGo5PFbRurBNJJkDISnynHH515Ua0ktD0vq8Xq&#10;0SWtpY/ZrXydPiBLcEgEium8PkjxrcCWABIYWGWXgkjiue026s3tgIgWwxwRXoOiwRy6dctLHGhE&#10;gKnNctacmrt6m9OCWyPPfiJotvqXhCLzVVJLaSSSBgMV803WmjbYFNWmDIXGA3pX058S72S20K5i&#10;jY5e32IPUEcn8K+aIrlG1qQLJucE856k1nGUpK9joVO6OCvfDt/qPjDRGutQnMCzkn5cAgetd3Ba&#10;6VY6DPHaQsBHa7VCnofpTryfWk0bUQVij+Q+X8vSsHSoPEMdvf3EuqyXSSXP7wBeFz0xWqbaOflS&#10;e5v6HHdh76SS4uWZp8sM8AVNq0c91d3UJ1aSGNQvzDqTWrbP5FgxaFVEqDNaMNlbzXeiyGQMskvz&#10;kdqze5qeWeIbbxfbaFpjafaSXCyXSK7KfuD1xXd6Y5XQrYOkYnFmhYY74rt7vSYYzbNDqkTDyhuR&#10;jwa4nWRaWclzM+pWEW4jKmQZ/Kmnd6asqCilqcn4m0mbU7zQGKampi1SNg6MexzXe3+m3SeDfDjr&#10;KrIdOVdrckEDvXP2XijShcQRpbwM68KAAd9d1bXizeGb95dNChkDKS3AoldIg80hg1SPxVpx+xzF&#10;Qzb9o7VrtL8QIfEthLaeEBPaFsSKxwWB7/hWXrHirS7fVNRS3sUklT5SoHBP1rr/AA1rssnw+tnv&#10;reOOQSHGVwCpptNaiuecePIfE7eHtTa0vNQhM0QM0aE5+gNc38OfEGuW+uQ6fP4f12QPIw3vC233&#10;+Y17Pe6hpE17fRr5JJlXapHc1pzbIPCcAj0PS5GKLkrEoYfjVKStYEtblRJIxrxCNsBOQSe5rifH&#10;T+Im8KeII4ld4maMNhsHaTzVidfFdx43too/C92qeehR17/lWx4g0/XH0t4JFVZFhTKjndUKyZTW&#10;h4okejRy6RBDpQhk+wkkytje2O2etdb4Y8Qavp/hy/iumYxyXRATGBjPHNdQPDGjXPh3w/JrFul1&#10;PBOGt0jPlmH6461n+K9NA8FXaW2hRuVgUQiM8jit5Ti1YxjBo7FNU1G603Smi0hWRRlwozgfWsDx&#10;T5Vva6HcNZ/Ncg+QB6jrXV+BLDUofgn4DE1uRNdW0pdXGSg7ZrP8V21v9m0KKe+hJikkMIJ5TPWu&#10;ZpJmvMr6nxt8WLq9k8P6ta/ZHCPNE5bt8vOK+clOLdiV43ADnrX038WI0XwJ4xMboxS7iww9CRmv&#10;mNF3Qt+5b5WHOa+gwHwHz2ZaVC8o+UcgAqOKG+6+E70qgZY842DAzTW8z5Rjiu084Xqo+XkVG4O4&#10;ng5I/Cng/MPnppxtY5OSwzTGN2pvYZI+XnNT6a6/8JNZYiBCy8GmOTtkyM5UUtjn+3dO+RQvnjmk&#10;wPW4EP8AZUskl1l3iGFz0xVdJJTqvhch5GC+JbUyH0w4p9ntMU25nIEIxVUu6X11ldqvrlttx/vV&#10;HLe5qnsfpA7xnwR4McTDD+GbY/8AjorKdz9nyWAOe9Q2EoPw58ADHTw1b5yf9kVSuJR5wHmkc8cd&#10;a507Degrt+/yTnnk07zBz8owVrNeQlmxjOOnao/Mk86HAwM8807hdFfUZEaKYKB82c59q5ZXzcXC&#10;FgDnAx3re1AKLa7Ko33D071x0UxGpTsByJDwaa1EncmbC31zlFyGHSoZZs6lZhcA96S7LkuRH82M&#10;g5rGE7LqChyM4wDTsM6xZJHt0/fHaq9KxdRkTz7c/KNvcjp9KsWk0P2ST9+znuKx9YkZo0wgG1eA&#10;O9MVzQhuSdOYtfJIVwNwGMiqF6wMdwA3VB1rJt2BtrcKykq3zDNWJmZorkMBxH69apEtMS0kUR3C&#10;faicn7vpVvTZI28WX0bOAGUBfrXJxTsNdnjV/l3VfspETxQshuGIadce1O4j05EjXTHhZfvtj862&#10;tOlW0ns7QwMvnOpQsODR4btku/EcZMaFRGpUseBXZeLtJV/h3ZyxIFmtjlHQcjFaRV1uS3cW+ghE&#10;nh+VJ8sGQ5B6VzfxEtYp/C/hi7QKbi1ddzd2U9j9K2/C06XXhCwFymZ4ztIz1xVzWLOzkTU7c3Jy&#10;8YCLSaaZPU7X4Z6tqE3wcNvJcu6Q2X7vcegx0/CorvWmGp6p5t5F8l0QuDXPaT/aWk/Cu6RtCkEc&#10;dvIQwPJzXj1x4gxruql4y0rXbYBbtn0ohHpY05mz3+LUrGRsuFBxx81aMU+lyqyoyr8uOT0r5oTV&#10;tXl1iEpcyRQhxukr0PStUtktnQ34Zyo3ZbGarlaEeprFbqlyPNjPyk5zXw/+1OSyfAJjISQ94v6i&#10;vra2vA9pchbskuuDzXyL+0/FcroXwFLI/wAs92GPoTgiroppky1PkRN6tOBtyYhgetTxl/s33h16&#10;1WGC9r8p46nPUVcGfmU2+Fx0zUPckRs8ZB4FWdJJHjGw+YjddrzVaQt9l7Va0sf8Te3JYAi4TtSa&#10;uB73Zqvkan5jv5ht4zGQeOBXVWOTosssiorEABQemK5my8pvDVtlzlYFz6nit6yC+dDmTgL68ChO&#10;0SHui6SQuQDz61Sk3f23pm1VZhdLj2JNXZMgyD360WsdsNQg33Sg7shiehFJboq56MjXFuNLE93C&#10;zNaoeO3FOuI4ZobqQ6iUlZRgD9KyLRJZxFI08rqvfrjFajDDBwv8ODQS13NbRplXTNSiuLQPtA69&#10;D710lhOxaZFdggPHuK4WC9txcSRFWMnmADiuy08sJAzxbEjTLDHXNUkJIdqIlyTBevh5V3L6Ee9d&#10;DamZvD6sISSqoGOelYci77+48u4UK7DHtW1p7TQGOFo2IcgEnvmnF3Y2TXUYkvIQUJPkjAHes2ex&#10;njitLgNKQZhlD2wa6lpNNt2vGn00POYR5Iz93PesHTry4m+IE8V1M32X7DMS+3gHHAqmIq6g7bNH&#10;dYQRvTPtWvJqEgtdMhTTjta0wSF61hShzoM5x/y/MFHtniugsiU0TTRNpse7yfkPWgRz1tZLDq13&#10;M0zENKSFx0q+NVit7u2j2l98vzADoKz9S1Nhf6nDBp/mSlwBgdKoJvXTNRM+kA3MgAUdxmgDq7yH&#10;SbyOGZZ8BwNwU9CKdJaXUWgb49RHllAMY6CsvQYL9bfV12vkJkE/w5rUhuilhPb3EiSGSQ9DQxot&#10;WUelSaDcxyasWZhxjsasIjxafInmSYRxtGeoNZbmzh0S88myy+8FRnvVuK9K6LFJNYqZGKjr0FTY&#10;EzauLZE0lJ1nVv3PzDHSufeOSREVWHEmcgdK15b/AP4lsarphaF4qopKiWsu2Hg9PaiKG2UJBKNS&#10;VTAqssWFI71S8SN9m/Zq+JMlxfSqx0mRUZTgjcMYB961Qw3s7AE7vvelZHjO0l1L4Ja1YxpckNoM&#10;8jMv95BkVVtkCZ8KeZcv4lSxgZ1iS5LzuOrbu1b91bRKtioL8Bcc1z8bSR6nqbbyJBcEBiPvbTg1&#10;1FvNFcWEbebHwn61nNWZad9RsctoupaVFIzAFfTrTzeCDXNRJtQ8fl/uxjpTsWgmjV1Uvj5TjpUM&#10;iBluz5Y+QjII7VIy/GHm0BpzN8vncqDyKhmeN7WaHzFG1124PJre0qzsj4R1RxqWFnQbVJ4Qiua/&#10;s/UYvHCSS3y+UXPznofShAjaNxHDoskf2FSxjXJ65FVI3geOZLZkU4y/FV9QkcWt15aHdwN3apNN&#10;W1h0C/ma+VriRPu4o0CxPb3U8Gqbl0tCBGQ7jtW1E1hd6NZO7vIyTEhVPIrklkY2OuKbvYXU4Y84&#10;rT8Kq9lbazdT+dLH5/yEjPHfikBpyGIX96sVi4/d4UHqTRpl5Hs1m3mm2yRk5VhggVuXV/4MmFtd&#10;W8iCdBnAH3j3GK5TUZrA3Wp6g2n4kZANg4zj1psbOhgs7O50jVbiC+G+OYAgt0NVntrxNL8UNcQS&#10;LGsAG4DjBrM8Krrdz/wm7jTHt7UyIWJf730rvrm5jn+F/jKxSyXzDZfK574FL1Bani1vJpsd7f2l&#10;tAGAdmd9vUn3qst1cibUImZwxl+X0qognTVLgLfQELO4Zh356U+OWybV4Yp5403TABietNBc2I3S&#10;4s7uF44yyQ87T0rAuZL4WFxGtqdqS4FdL9lsra51FraTcXtxn5s1z041IzlhZTkGXkBaAZVQSH7J&#10;uUg9xWnDKkRuiIvMZk6VHFHK102bSdQI+jA81KYLmM3ExshsXrzQIjgGpXA1SSHRchZMu2cYxUwV&#10;2nkle8O/7OQwPOMDjitHTp4l0vXW+0BN4GFA61QgeP8A4SO+IjBGflyeKQ0jW8GWMUyeMZ5CBLFf&#10;xgOxx1PHFcr42jMfx31aBgykW0RJ9eK2ppdRFpew2hZHl8QWhdkOOA4JrO+Jbf8AF8lcQId+iWgc&#10;g9SBzUu9/IEc4u7yGJQdeKnjIMbrk5yM8VUGfk+b5RHk1LAWMUmABlvvUmBoA3AuNPX7VhAp7da7&#10;HwZLO/xBvQX3LDodxubHqOlcYudq7pGY7Tg+ldh4PDp4gvAHC74HE3H3vShIa3PFtSWMfEjWFMJ2&#10;jWbnj/gRp0WzymYbBh+Of51qeI7WS3+MXjENHH89yzRfiawkaANcKI3aRn+YE4xVIRsFQbVGJDZH&#10;PPSmgYAxGvTmo08z7FPiEj5R3zTCX8mFmmI5PyikMnyoRetQyHI+70IOaUFvJPHvSEjap8sH2pgX&#10;tP8AL/tyRi+3cF+bNer6CYnuoo5JPl3rsPt3ryfThE12ygY3NznvXouk+csqKI5Mo42n61z1NwZ7&#10;GY9Mt9b0qS1vFk/druQjoTXTJM4uI3FgodUGR9a4CxYmdSSzbdu5vSuyhZhOhJbmNa5KibYI6aBz&#10;JPZErg10dnFAbnVQZgNttkc9a5Kz8xtYU7cgD8q0RLcrrd6yq+wjFc19TRDN5W+uRuGDK1bui3Nu&#10;suvecUZTbkDNc/IM3rneADzimqBuuCCcHGaEAXLP9q1BlJ5mYgA1NpM/766JAyxwR6VWI+Z8p0PG&#10;anhiKPcZtNocDDVVhHXWrHYybx83JrasZIY49QVoX3NIoBHcVl2kUX/CLWjFvnRTkdzWzYRu2nzS&#10;CFTt5OazkymjqpHYaNa4GQiAj15rXsJL02CsLaQnIyKydP8ALn0/ay45+8T6V09syiOCMRqF3YAH&#10;+NRU1Riahmul0i3G/KsOnpQTIdIuWSfDDFEnlg2oMJwF4ppCfYpxuIzU3NEwR7g2il5QXzyauwpc&#10;OkrKMYhODWTNI66OpVgx381u2LAWWks1wuXX5l9KQGFuctcLhiwnOPeryuRFtc4wo4LVXulij8YX&#10;W1+GfK496nKwMrkk7sjnNAiy3lnTWIRQwHasNrdTdrISzETgj2/CtTbKXdVYjEfemQ8W9yHQq5Vs&#10;cU7DGzeQNTgdF+9CAQexqYrH/ZsuRDuYdj0qKwWOWDUFkZiRLgHPSkkgZNQmXzmxxj5qGBbtYoJI&#10;bVX1FVYZ25FXpZLSPSpI2vQ0nmjgCs7yZhNpblgMtwM066SFdWnYRkuUXBpAi6PscgjDQyq7Q8el&#10;UUDLeclQVl5rVgkVdKRjYRMyrgevNZcu4XF2wiHzEHOaYE93n/Q2MuQRycVWwsj2wUs5WtSSFz4N&#10;04+ZEX2nIBzise1SVJC6tghuSTSAuIPmYeVg+9JsYXshacqMjJFSjiTLiMjOcBqsHD2V1iOFU2cn&#10;dzRcCteS6e3hS/2+a8okUKPX1os2nTTZgjuFZF4281QPyX1oqlOZO9ai3Ozzf9Qcw/rQOxTurmVt&#10;W06EXZUiZdwxXaPHpp8MuVCefHbDaR3riLdQ2rvPMkZO44H8q0GuZxGR5bMDnI/lTQmrkUUlwuol&#10;ZLVWDSHoelW3UfbM/Z32n34FYckj/a5mZwOelaCXkH9jSKcBiODQmFi9duf7BCLGpweDmsWMkalv&#10;Ej8KMik84+ZOxYkd8nrVdLmITcxjr1xSuBeaZzfDcp25qSSUMYif4UIFZEk6i/i+f5c1M08BjfcS&#10;pwNvHFGoXHqf38paMH5u9XkaRoAiRKcDoDWG7sWI81uOjDvVu2dY4pGCSF2X72elAhypeprcwacE&#10;ZHHpVy4OLbcJFbA6Vlu9wbrJB5Jyc0heXd/ERigDRhupPJj2xpkqRjbVIzMusvvgYd+e9MRnVXP2&#10;fo+RTLqSSe4gLWoBVeCo60AWWus7G3YCn86lNxD58LCzYsRz71l7DjG3qKeDMDGNgIHfFAzfju7j&#10;Yz+REGWM7cjgVhzu8l75rkNIJeh6VYaWb7CqfYWHv61X8sh3Zl64702/IC3JPcNp65kcYToKgtpJ&#10;2Sc+Y4ING4hQNi4BoLqLoHaoGAOKQEty8kq2ymZx/pCkknk4NF/JJN4snmYksbaNc+oUUg2l5T09&#10;KSQLsjbeM0AM+fySTFyD0qUM22I7V4HSoCfkYgk8dKRSxjP7vHNAieZ0Yx73A/God0GFCyyYNMkj&#10;V4m3ZGMYOahTIdl2qAOh9aAL67NyBSM49aR3lWJsopqorETNgEmrJP7hSe9NAM89WjkDW+Gx8tPj&#10;A8tvl53VEyr1AGajVpBMx8wHFIDRdkNvEu0ZA9OtRAx7G557VCrMZ1G3g9zTZwyypwM4oAJ2xHEd&#10;xOTURx5SNjg9KkbLWkI4GBUPzbSphIAPBzQMegU5GKdtZUGHB+bvUcePOPHXoanYELk9M0AO8xyf&#10;mkHCjFRfIwk5OQeKQ480AZIxS7RvAHagBwLblG3JFPRlEjgykcdqiLfu5DxnHapVANlv8gnJFAEv&#10;zeZneeelN6b9wYselPUkxxjy+g60rdWzH07mgQzP7o+tBBKKPKzUZIN1AADgipc9ecY6UAIAQy+u&#10;a1tLkKatC7KMiRRz7mstcGQfWrSrNhGCsAt/EOO+TVIa3Pkv4nubX9un4nqUcC4hgf8ASqmm3G6e&#10;JTHOVZGIyPSum+L1nE37dM7uDiXQ7fAx6CrNnaWv9hWJWFAUjbJC9q7KN3E6XJJdz5Q/aH3O/wCz&#10;lKf4tLvh+TLXzUGZZImwmR1zzkV9Y/tIW1uvgX4AyxRHbHdXag+gOM/rXySdmP8AVMDj72a9LDO8&#10;Dnrb3LkbW4u55fLLk42rj16mrB8v5Nq8fSqcWd8P71cgHnHSrC9Dx3rpMCTMoVx5qhWI7c0rbdyD&#10;BJPp3po6DkYzQhAvLxiNgK/L3pgI8czzMDOVjC9AamUf6KmMYAIJzyKYPNxAPLBBJLNnpTflMhZJ&#10;3B/Q/hSuBIEY2tupkUkMTkcVIf8AXRkxKcR84FQoZhKdzKDjipA77gRtIPWi4DxzaOcBvm+lPXd5&#10;KERA8cDpUWZQXKovLcj2pXz50Sibb8ucf/XqguB2i5nc2y+ZjBojH77kqF2nH40L5bXQUztwvan7&#10;IvMb9+4UDrikmCYillSVRghSce+ajj+1GK6aS2HDZI7mnqYiylZmOW5JGKkX5dWds4+TG0nrSuAz&#10;5WiRlY7SOh7U4eX5hyFwOtPLW/myYVtrHqOimmAcAbQRn160kxjCMzvhWI+tIQNxG08VId2+MAAC&#10;mf8ALV/n6j0oAQfeYhD2pf4TzRz0300A95D+VILDiOF+T8c00g8+/SnDcdo44pMOQThevSkhjT9y&#10;P5hmkOBIAQeal2p5qhs9O1OxGdp2dG4NFxEW07ehpSOCBwcipDjzc5ppHzocHrU3uIWEyC7kJmGA&#10;vTFdDGry+H4sSEMHyecH2rAAI1KELECGHJ9K3bZx5U4bJbAwRWchpnX6XIE0yBmKu6rgH1rooGfK&#10;nBwGya5XTwrW0IWPgtya6yIn7OyccKM1zTQQejOostz6eqBwMuCpzzXW2RIgChmyVXOe9cjp23bC&#10;S54HI9K620MZNrtuONrckVzTehB12mLKt0xMshWQAH2rr7aPYl6u3H3StcjpJn8pVNwgzJwxHpXX&#10;ws5L5dAcDn1rnsbW2Lyrkp8oP9KsNHggCRRxUMOd7gtV1E3RNksB600h2saXhsEeNkGQT56jP1NZ&#10;3iBRF+0x4yDjJksoSPpinWVytp4v0KfJaMazCkg9Qxx+lW/iE1tF8f8AR9gbLaPEzHHZhxT6mkXa&#10;5QUYaY5cZRs+1cp4rAX4Ka0yId43E12MQV7G5ZVAQRDPNcn4oikf4U+NYkZgx0WZh6nA7Vadjak7&#10;nzPdaq9t4Vu5Hv7Uo4YCPGST2qj4evY7XVfD2o32kTFbq4dvMRMbR2rgtOmhudE123lEjNDrMoUs&#10;ehzXr+h2t6/w906CSCKWAqQpK525r2ErRT6mct2j1fR/GXg64urC0/tCfdJcIhd0OEYnAyfesrxl&#10;qWoab8RkhPh24YyX1q3mAcGMnn9K4vTNOsoNW1y3MFuR/aETktgMCDkV7Ne/Ybm30WTVLe3bNkiI&#10;pTJAAwOata9DJqxT1+2W38f/AAT8U6e9vfaZGkMd5EkgL25f7x2iulGk2d98T/iab22txYTeHYbn&#10;SLqNgPLONzA+tedmy1Gz8f2UemRO1ve2UqS2VxNtikZhhSNxwDmvSPCNvrdl8LdUsfENrJbXEBna&#10;Fd5bEb8qAfQChIDOsLDwveeF9KukSSS7t76VFlWQggIccr3B968x8Tpp8fiXxVdRaYU2XMQ3jhSR&#10;1JHatgxa3Y+I9UvtM1q8aOXUXCwsh2kE88dK5q78R+H4r/4x6X4i0NEN/c2pgmT+Enrg9s00gtc7&#10;FtZ1u0+HFtqUd2JrJtPUTqeSARyRXlejQWFx8etSv9O1W8P2uUlokyE56jA4r2HxKuk237LuirYe&#10;FmuE/s2NUG7O1WHJx34rzExxeH/hz8PtUg8QW5Fxqi+XblRlc/fz9KQI6nUPDvhO1hudRHgeE3e1&#10;i4LdGPcDmtrRHvrvwZoSXWmCEQO4jDjJXPTk1FrWqaZd6H4KubXV4J4vIjacxYPlMRnDAV2nhGTw&#10;jf6lcWd14uggkktwqFl2rIew3djTc+VXFqeg/BbS5I/i98Q52ltnWDRQWI6Lk8c16RrMzjxZPmXg&#10;3PAz71F4D0BdFs/iOi6686XroyOx5VR0Ga2J7GzuZYpWukBjuDnnriuOdS7NYJ2Jlg3+HXkE37wQ&#10;g4FZ1sJ2uyXI4fAG6t3To3k1aWNLq2VUtiH3OBn0qlcWNys6lJNLUC4yc3CgkZ9M1iWbFvHGTabw&#10;pzAzBT0+Wvij40X+nzfFSKQaU8ctzqS2pjK8TjO0EH2r7TYq1nogF3pYJQqW85c+/evkH4p6PrU/&#10;7U/geyl8ND7HDc/aILqH5vM2kMQcdKuk/eG7pPU5i58FWGm/COe1/wCFwXafaLBJzbHJXcwyAB0G&#10;DWZq8zRfCj9mrRrq4Z1vodRDSN8uSikL1r0O30d9U8Za9eTfEyzSGHTAqWRYb/3Y9OtY+tWvhrU/&#10;BvgVC8T3OnXtybKQNtZDzkY64NdibRz+p4bDp9zF8GLxbDUQ1/Za8zzRPyXjDE4HfpWZeyPqfxI8&#10;KSWl5JFGttGLq2X+B16/ma9HWPS7W11u7a6EMoQpcNjKkdgfrXHeBraN/wBrHxFGtjdRQ6hpdy8D&#10;MvyllGcjt1p8tgtoJqs+v2HivwrdNZ3BtXtHiO/JCg8daz7O3U36W50iaS2luy8SOOW3HJAJrpfH&#10;F1Of2ftO0xlE1/H4xDSOidY1fsfYV0Y1TwNF4Q8P3c1uGltdHhWBFj+8+0Z6ehqW7Bujmryy8GfY&#10;NXsotLS2ube0DPAWyyE9CT715PfWqzyxw/aGwl98+PQGug1Vdau/ih4j1m21Z4/tIUTRsuAyjoBX&#10;OTnUbfxHGzzqDLG2FPQ/jRG45LYyfFmnac03g8WqH5IACobJ/GnadH5Gi6lPc3kbMlttRWA4/Omb&#10;Ji9663pL+YSwJztqhcvK9kiNdAgtygPLEVaViGSMkS28cqujFyxG33rDeS5W9uSSxG/7uPWrLm5W&#10;JVWK5xng4pRkmPMfOMEkUMQ5ZGAiy4+ZetG5RcEbuAwpGjAiXMmSDTz5K2IJ3Z28HFAxs8Me58RY&#10;BUEY7Go45JvsbROj99rVEJpQJSckFsc1sy20J8J6fJ9oiDqwIGeeaYjKPmbGDKwZW9O1SJ5G2QDb&#10;5hHBzRIXMr7kB4XJFP8ALtxeZMcqhkG0qM0wEU3RhYMiFiwAPpUsf7vUT50DH5OuOBUbACRsTNz3&#10;zV+OWL+xbqOWMNIxG1yOtSA1XgInxbAKx+VjWXeeX5l6NykeX0q+yxm0X9736AVRuFhAkJjI4HNM&#10;B+jRW0a2SiZxK7uWz0IqaeSb+2Jgk5OHx060+yZfJgbamVBwcVN8hv7lvsqgN09jQ3cCqzRmCWOW&#10;EkHqcUlncRwaiDHbIUAPUVaZHFrMpCv8wwe9JFaiQXC7VXAFJAEksU0hYWgBJPfpU0IAtWJZcEU0&#10;2XllQ10wDsCTVS9ykluBKyKy445oAmkcNGyKoChx360+Pyy11/xLsEJ/eqjBbsz2rSXTBQpO71q2&#10;igXaZvHIKtzj0oGyK4VhpyMkOTu9elVxb209vulto84GT34rRhjLWlwxQttlPepUjQNJmPAI4oAt&#10;aaojtTFEuAy/nWvZi0/taYTF1cTLtfPFZVqMXP3sCukSOym0qBJHjjw33icHNWhM9L3K3gnS40u4&#10;yi2xyRzxWZoVhq//AAmDyWWrN5M0UnnRMncenpXKB/EVlPo08Fur2MLZuMvu3L/Svd/C9xo8vgS1&#10;1a2jtgr2DhRkdcc1CRanczLW706Gwto71x50dw27mtg6naTXGmtZriKMfvCB978a5htJlutU1CSP&#10;VfMae5YtCvOOfXtXR6Np17ZvLayaGNssTFVzkk1UboR6BoMi3llPLbz2++1X97G3bP1qK60i0u/F&#10;tjdy+OlsjDerujGMSjPIFUtCgksrnUSdHnVrsnzsNnAXpXL6vc3M3xBjH2++itIb1CGQEng88d6F&#10;qNW1Pe9WfQX8O+FYbDSEjSBYj5qLt5HUnHXNWJvGHi2DxV4cUXtn9jCxI5EY3YHGc1zQ1PSrr4Zi&#10;CysbmUzaeFikaPYQwHrVDQdNu7fVtKn8QeIo4Ymkfap5AXt1qF3Eje8X6t4ai8W2WqQ/FG/vruSe&#10;BU09ISgLMe7DitaWfVr2eOy1D9mR0D2sTNdLdAlA2MHOc0SaJ4RmbWbm31fTLq0YqyRrtJVxyOR0&#10;5roIPE2naf8ADy9W5+H8dzfSOETdLjco+6cn0p3sgtqcF4Rspx+1/wDFrT4orjC2UHlRMc9vU16p&#10;rXhTXLi20y6i8FWk89jMzQRrMG2Z6kgGuN8D3lif2pvGd5cFIru70pzFGwxg4wAGqlomsfFIeKP2&#10;1LbSmu49Rt9aTyVlmZkKseMZ6U22J7m5fNrN1J4SsYtO2SwZ8xmGAmOoxWJ4itClppZl0W7u5Xu0&#10;WIRIW24PzdKxPD2r/EK5+J/jLTNR8JX0Wpw2LSzXaxsI2AGTg9K7LwDc+Jpviw1zH8RbK4sF0+/j&#10;kglgDZmAIXB7YajYNTzf4jaLo9h8KzcRaVcxS6haRkwFjztALcV896IkOnfG/wCGusJot/8AZrmw&#10;u0RQpfc20gkLz0NfUnjuHW5fg/ob6zrOkvqFlql9u+zyBlEUhPlhgOhAxXil5e3Gg+Cf2X9XOgWN&#10;1FYXd59oV1BBEmccHjvU33XcuyOo0LW9Qj8LW/nJd3Aee5KvJGQWDEkAg+gqxok0J+GH7RssGnop&#10;ji3vGox855FU9C8X+Ede1u6tlsIbS9nO+2t2g2KwHJ2noa0vIdPFfjqG21CG2iujbi8UdDt/lmpe&#10;gHjnhiH4ha74q1O0eVI4bb7SLu7ZORnhBjvXKy6d4s0u88baTca/ftB/bYknVYj+8VTkH8q9TN/q&#10;GiftL+M5YpdKGlT28JzHKDvIA3EgGreq+J9KaHxHr9p4E03Uo7bEc8bYBKNwwwfaqT8gSOs157S/&#10;/Ze/Z5v7XRzcWsMccUkQwSDjac/Q1csfsNnperWn2awQTWcZZUUYbI749K0vg9feFNd0v4n6fYeC&#10;1sLCLypI7Z5N215Dl8fjXn3xBGqaX8fPE9jYxXE08cQ+yxjLGTI9PakxJSuct4s8MeFUsfHF9Y+F&#10;LwahJIrRyxyFMGtrTNQ8S2/wW+GlpFa38ly5P2zcC20duazNI1rx1NpFzaav8EPMRZsPdo+1kB6Z&#10;XrxXcW1/b2dlYn7LAYtoXaVyRn3ptPqBwmst4mHiaJlukuBNpjxPExz8zjAz6YrpPBjeMtK/Z4ut&#10;BvPDcpu4dSme2bqpSY5HPtmuT1638T2vxR1LU4tOun0p5o5HBJyO5wO1eqQ+INKvvhpYXVjDG1zb&#10;adgRlctkDnPep5UNs+bfiNL4yC+MtJvfBgeGCFZZmXq2RlefasjT0tpf2efhDI1tCouL10dC2ANp&#10;wK9Zmk1y98LfHfVtR8KXLQDSJl3vEcuQvYHsK+aLa51S6+EXhbSxLNFHB4guZhImcnDEgfhRd/cX&#10;uj6Csb250rxB4ZlihupIEgXzmB/1Y+lej3esWWt+GtDihlLRSvtBXqD3zXn3w0t/7W8La3HqGpST&#10;mdFiR9uM+Xx+Yqtr9t4j8K/Eqxnt5C2mTazChVhwdzY49DSs3uTJdjotdhTT9e+HGkW+pWJm1DVI&#10;txRgMKDzurvvH9w1r8ILTTNI8Lnzrmzt1eYD7nHzHPvXBar4IfWfjV4bv7P476lbTHw8Z/JZTmF1&#10;XcMdODWnpsPxCPwC+Jt3ruv6Gh0/zkt7lXB+0qmQCf7poa0v1HbzOp8I6dHpfw8sp7/UJLi4voN0&#10;aBdyxYHT8a5zU4PEerfFHwtFceGpLK1huH2FRw656496d4d8XWsn7O3hCGz0rTb7U/7SdZ45ZlzG&#10;AeoHU5rrL7X9Fs9JsrjUdXsbZm0wlYW+9uA7d6hK4HnPjzR7dbHSIra9fzY9cs3RVfGwKwz+daV3&#10;qt1aftL/AAav7hNumR6bBbO7DBVnGCfoe9eQa74ru9R1qd7bQNfeFPGNt5ly0ZRVQOP0xX1p408P&#10;6BqXwZ8IzxxxoLvwXYyw3EYBCMEHYcc1SaVkVrY+avil4d1I/FrwzDYeHZ2a41GW5sri34J3HI+Y&#10;c8da73ws3iyD4O62fGt7p89rA0ItpJlDSKF6decj9afaXevQ6n4TjuS07aaTGtwyEnYeP5UeLxNq&#10;2seAdP0+7uV81i7DB27h605TTSXZisdLr2l+H774caLqMeuRTWO1PLSRtmB7KcVxTeHvC82pedBr&#10;EoZTGVijlztx9KmOgeOn8P30GpeMRKtpAEiggfaIwRgZA4JrKtdC1LQtOur+LxHe3DNdhpreRicr&#10;ntSivMNjV1y90fT9LlS50W6uGAiSIKpJUN1Oa8/juLR/jdpFrbaTHHaSWBJk87OHYcZ/GvQmu7e+&#10;8RQ3R022S1ayCypKoJB79a8j1a0tbL4ia89ot1LFJerLCQ3+rwcsKuMH1Mp3H6tpniPRfC3x11m5&#10;s7eVk1KBrTByAhbkn8K5a11uy8Q+K7eL/hHBbww2aebN23Y6fia9p1S60nVv2c71k1G2MUmimO4j&#10;kbByo9DXgljFYWWg6mltCsZkuDjA54oTYlO6tYmultoPEniS0WaNCrL0H3h9ajvbDTrv4f60rfZ0&#10;8q2Zt4wCSOlc5eSakdez9sWR5funuMetIRrn2K7Bs7ggwkcHjmrvfYEecCXZEyh93+kngjpjpXZa&#10;ZZ61N4bvNR+158tMJGD94Vkz6LqBjBRFZjuPpya3dCfVI9LWyk1drcq0hVXHXNNu4t2PgWOWO2f+&#10;w4pLneR8z8r+Faq2+qNPEZLVY/LXKhTya5/UbTUYyl3a387SRz/MU6N+FJcX/ixo9EnWF0kQL8oG&#10;d31FSMs3kdnLr8kl1Y3PyQkAMf6VWtL25Gn6laWmjXLxh2K8EYq2Zb27l8yazVJI4RuAH9Ku2M8M&#10;eyJNMgEzS4UNxuJ96BGdayX86jzdMERikxnH362bi2t2tNMlksIwscRwDxjNQ6ob+1ksTLYQxbju&#10;O1gc0o1CyuvD88VxZ7SsP7uRTj9KBmYfsvmNHbwMd+eP7tUfs9wlxGRG4ImzuJzVvSjC2sX6xtMq&#10;hzlivWttoVMTAyKoLdc0XCxXMKXMmmRtMgIiwzn/AArmryOew8Q7kKyKzHAWuutI4RqtwG1Mt8vB&#10;xiqWsWqrFHLwwdscnpQgsLptyZNNnaWAsGXOW/grmdWIl16JobwsqzgNg5ya62BdLPgDVbd3Aka3&#10;wjp/DmsSwsoIgEMoeQzk7j0oBF2PzESyRpky0IP3akdmb/lpkA/3elLex3ai3JtAAMc5qyiEabEW&#10;KDMfHFCQ7mXcK/2nTlSRipf5uK0kiufsGoEaeFWMKc5qndSqmkxlIcsJPlJFXbS6uXs5Ue3AzCPx&#10;p9BFdmdtuLkjIpEUeZd7gCARyaUqMvwAfN4oKsLiYbSBtHemBZ8uy+w3DGBRwMCm24tmvYSYkyW2&#10;rmocXG6MY3BhQcCeEEMDuyMe1AGjf2lvDNZxtqWXlTdtHasqQXayReWh2IcNj+Kp5ZGk1OyY72KQ&#10;43EVF50sfnkwu2DyMdKA0I3VCsLNHJktkjNW4pIWlgZoxtXACmqP2hJZtvllfm4FPYKMAr1HGKQH&#10;Uw3srzRwLpcYjRfvk9a11trMaRezjVC2wjbgdSa4a1+1yz+WQVVG+VlPJrvbOGc6REpZguAFBHWq&#10;buibanWaN9oPh62IhST92eGPWujszIEdPsCREnIXGcVi6NZ3n9nTojyfK4IGa6hLfU4zDKLJZvLw&#10;3XrjqKypR3I0NS1i1SXSbyP/AJ6WjqoxjHFb+g2WoWnwr0SCd3aRLqY7jyxyTj61j6fezX3iG1jh&#10;t4raaQbVjdsAFevPvXSXkXiSHT9z6zapLDzGAQRXTFK2oX1Jo4dRkndVS73L/DyCa6PTv7bjsr6J&#10;tEjfc3zjGSBXP2N9rEltBP8AbkWcxlXYJ098V3OgDU7a1ikm19Jmui3zMvr2qJbFR3uGkXdpF8U9&#10;EA0yGNIrtCy4HJzzXrPjPRln0nRdYsQHeOyUyqjcMB7V4jNHfD4pXEcfhi6kUNkvGM4zXrejL4tn&#10;8KtBDqDskQHmJK20hT2OcUotopGPo9/4YvtB8VQ3OiyG7G1FUZBB6ZyK2LG78baRbPbWkpTTjp8y&#10;TJt3CXzBgc9sVzU0dnafFm2httK2z3MDtIAMqCvU5r0jRb/S5fhxrySR2csjuVO5wcY/wqth3PKr&#10;HQNak8Lawk+jq6RajJP8kuDhiSa7nQ7zwfL4NvrUaT9i8uLLyfxKEHzZFZOtSvaWtrNaeMWO6b97&#10;Bngj0oitbefSILqOS3imm06QSoMAHIoJTscv4vbR9S+HXiqOwaW70mfSp4pJiMbpAMcA9MGvAPAv&#10;h3wvY/DXxFPeeMJ4dSuvEDIIC37uOMNhcjocivW7W28UaVNcWzeJPtem3EtyEh8jBjZ/p1wTXic2&#10;n/EO41n4vaVa+Ebm8k06/E1xNkrtRjuAH4VhVd/I0pux694ksGtfhtBFBc2bLLbIAVcHbu7ivMvA&#10;qaZonj34yafqFjqgg1m3BjkjyfmYYOcdK2bGc3GifDRnudThW2lKX9vMx+8vHU+lHiS4WDxBLeW1&#10;3bPaLNAsjsgOM8cZrBs1ZI2o2+keBvHdtbfD17w4kaFWboW5BrE8JC/hn8I3uq6rHE2uahItzbpD&#10;nYucKOOnFes22labceCbiWSAK89lGyybcgDGfpzXG3ks1n4l0+BvDsLhifs0h+6WHoe3NPoJlG8e&#10;58K/tM6XNHY3cum3Eilo8Fvlf+IHsR1rvPE83g2+1L4f4js7m+v9MlltpFGGVEGWDd+BXOSajfX1&#10;glrqHha0hurZD8hw3mL/AA4PauL07z1+Pnhy+luJVW2sbqEQNwFVxj8Kb7DPUvDd8F8PW7JfySWT&#10;XTxkM3KMpIP4Zqr47Dv8Sf2QxHrLRwb9RZzG33sjjpWVp8dhB4H8T28N4pT7bLLhWzs3Es1VItV8&#10;F6h8Uf2aLSPxDfyR2SXou3eMgIxzxk1CaQczsfWIyFbMo9qQ5p42G3ul2jJwRmm4P979KRQnVW47&#10;UmJtkeY+Oeaf/EOKUk/Z2wSSO1ICP955AHlD73WngfMB5gztz0oCttiJuMDuMUOcSRFcEsOT6UAI&#10;MbUxk8nNNO4Oo29qkCny2O8ZGOKOckgUhjB5m9jkfSntzDjaOnamnPHHWnryp56UxDECjYRjpzUi&#10;j5nOwdOlIV+8QpoGdvekkMafMxgRAfNUqgeWwJ7U3A39aD96LDd6AEbcFU7eM800Zz04IqaQjylU&#10;oOPeoh0HpQBJgbG/CmdzzTxu2the/NMwpkk+YjmgAP3Sdp6c0zvD8xxzxUhOAoUg8U07fMyVGcUA&#10;Jnk05T8j4Yc+1HynzBntTc4hywAz0oAUld8eTxjmgbjC+EHDetC48s8A0ZQBuuTQIXueKAsZVv37&#10;Ag8U0k5fCnjtS9UHGOOaYBxubnPFKu77IckDnmkH3R8hH4078TQA0Z2/hT1yYJcsAc8UhGC/TtTF&#10;DbvvE80AP/vHHamk9OKc2Q4/d8FfWjHLc0gGHO1SDn2pedrHHFKF+Q8d6UgEEds0wGr16VJgbBTc&#10;HB4p3zDHJpAB3BulNycH5TTv759qbkeZwTTAT5i0JzwCc0h/1g+Q08YCnjqeaRvvH6UAN4yPmFPw&#10;MHmoxnyhz3p5z5YI5x1FABn5wVAximk8nA70p5RTtwMdKjHLOdhx60AKQfNGWHSnr9+mgfKOakQc&#10;9e1AGjAf3Uwx97SJ8/gK/J34+xhfiV4bcN97WL0DH+8K/WGDi7tcDg2sg/MV+W/7S8EcPxx0KCP7&#10;qX1ww/4EQa6cJ8TMqux87KHWC1X7SGxz+dDGTzX/AHoIAH4Urm2/s1D5hzgbgDTFOdjBTjb0Ndb0&#10;ZixGOTIVYkbeSRQhbyATwm7j1qRQuJAABkU0BPPyz8DoKkQjhfI4iw2QfqKRFt2mYqNn7vlietNc&#10;t/asTjJTGAKZIsW9lDsFzkDPShCOi00v/Zc0a6g2S/y02/Ekq2okjlBjU7hj/Wfj7VBYu62Upj2B&#10;0I2A/wAVXGfV3/tZ5vJ2og2ADrmrAzbOR1a+Y3d0y9AhJ7U15CXl3E5Z859MVHdFlh03bKoUyHzA&#10;BUYkiwoUk7cYJFA7D3RHtbhzP/CMZ71CFO1cAdOuaHkB1B1MTcJ2qMyKBLjJ5qGIkXkSAuTzzS/J&#10;5M2CO1QfMFJMh5HSnjb9nlyw7YqRiEsTF8gwB1xRk4+5gDvTiVKBShG0ZNRBlPn/AHiCwAJFMQ/J&#10;8knJbmmOzqqn5ScU8qRaTAP0waiO0MDjqnIoAiLjeW2fe681OjL5oJU8rTYlheKfMZG08D1qyiyN&#10;vH2FDhgMg9aIq7sOwiMrM+MqAe4puY/Nk/egk+1XHtZPsVuJTeRIASGWIkfnWY6eXJKdyyLuHzZw&#10;cfSm42Fe5OWITPmrgjnI61DyYGw3G6kdo28sg4UKMD1pyLmIkPSAcTnOF7DijDCK9/cbsqO9KY5P&#10;JiYXSY7j1pUxknzSQTzSAhgfcwVmx1wTVn5Cy7ScDuTQ6xGUhQuO2KQBuB5eMdaAJMfMOKX5hGMK&#10;OtLg+U2W6daF6fc/WmA7jYpA5xzU2YvstsnmsAQckCmBAWOWwMdKcp+aBPs4wpOcUDROvkeVa4BI&#10;BP41aj2ln2jHIzVPMRuYdqFQAcA1bhYGR8IBhvzoGX8H7WhEZzs5qdXOZP3R6/Lk1CjfuXJByBxg&#10;UhdiIF7g9aLDJyWymQvFNw/nuQx+lNXmTZk9atCOQOB5I6etAEQDBQRCxJ689KsIgMMW6Ikg5yDU&#10;ioQF+YVcjEKsxZ1G2Ik+9ICsTEI3ByBs4yPSrcNnq7eG7u8TS5TAn3toJP1x6VweqardPqF/HDIq&#10;xLLgEDk4rq/BHirULLxJaRTtDNC4KPFIAVdDwwx646UmCtdCyEeVaCW0UGRv3ZDccVq+HiYvi14W&#10;bIAfxLZ/hhq7rx1o3hz/AIVN4C1XR9BZLYXBkkUPuIL8n8Aa850qRv8AhOfDDljg65bEe2GqqEnY&#10;1dk9D9oITv8Ahr8NDlefDFtj/vmvNPiz4Nt/Enwas1j1CSDULCJ3tpQfuSEcZ9Qa7rQJfO+Avwfm&#10;LA/8UxD+i0viHVdJ0n4O+MNTvdQRYotLeQg9SQOB+Nc0G7363FdJ6n56aj8S/iVZfBnxV4B1DwZf&#10;w6tHffZBerId0iH5VAGM/NX2X8EfCZ8M/sxaXNd6VEuralY+dcLj5kVx8q/l1r4WudD+KXir4s/E&#10;vxtZ+By0EOsmVZAvCInKEcjJA619n/Bb4gjXfDP9gazLFHrVnYbbaf8AhvI0GMY7Mv8AKuqrGy93&#10;ruVK17o9f1ZQ3wh8doCcDwlen80r8NtUCr8TfH6F2H/FYXv/AKGa/dC8Rv8AhEPiTHu5Hhe6Uj32&#10;1+IHiWFYvj74qjdMA+NLzcMf7Zp4VtRku6M3uUra2WRwHlby94+bHavT/Dvhr4c6hb38M9xcxzfI&#10;I3EuPrxXlF9dSpfpFESqKwI966rwzczSXF7MXnBVlwQccisJag9TpPGvw11fTtEtL/TtbF3Ym3LT&#10;Lj57c+vuDXjsJbyA3mDdvwQe+K+zLDVGu/gb4otp523L4cn2sf4gF7/Svi5tv24KrlsahJyPSlF3&#10;3IaL24mJ/kGMVE3Jg7880/H7p+vA7UxA29ztHStBWH8YiGw/4U0588nccbOlSHODziozgzc9xxQB&#10;a06J5Nd0JxLHzr0A2g/7Qr6W8RFv+Ep0weXkLoMGT/wGvmrRwg8faD+9dUGqxluevNfRmuyM8+iS&#10;FpF/0GIZI6jFVctbGArt9vKtb5+fI/Cs/Xph/wAIX4iYyMP3IA961/Lb+2LNBJnzFBX2rkfFMri0&#10;1+HYFWOEZ9zSewLc8wXYNZhIbId8sPcV9wfs5yxRvqsquga5eIKCeflJB4r4ZQ/LeSYwRKBj0zX2&#10;h+z06fbZcnJguoTH/wACJzXDjVemz1MEtWfaXiORYWtsxku0a4we9TwMs3wlu45bdWlZ12jvgVle&#10;JA8vxd8CK27yVtgX9MnpWtZNs1y/T7OWijj4PY5rxU0kj2HsbOgWm3RfFjpbgCOOMR/XvXY6Ubly&#10;Q8koEYyQO9cdoN1cy3PxBUWQ8qKWPy8d/rXfaCRJqsS+Rgkc+9RUldaoqMbnlvxFuIrjVfD8ZiOI&#10;7eUMSOvtXh4ttGt7i5uXlhUJIzkM4AwOa+lPiFpETW2qyRYVlTzMew6/pXyjq8vhi7l1G0MlzIGm&#10;CMisRkjryKmEk426HQpcqOU8ReJor3U5jaW3+iRPtdgcb8daz9H8WalFqS2dh4ea7imkUFDyV9/w&#10;rX1Tw5ajwVd29npnlq8HyqvUE10ng3wsmm+BdNuZfDsRvWVi5Y52jtiulezUbdTmSu7nSxmBfDNn&#10;Pc3A3yxAlD/AfStPT7uBdGugBaDvGRIOa8O8Z65qafFDw9ZjTZ0topN0kY6yZ6kfSu00ODS7vQob&#10;i3a+jVoOS7kcj2NYyp6X7lc3Q72a5vGsLqQX7keWTgN0xXhHiG3M+sa9dz6lqLbroDYZDjA9B0rq&#10;7vUbmx1a482aSSABuAa811PWVv73UhHp00MS3GRj+KnShy7EVJWR7F4J0Dw8ui6NqEl2H82I4Q/w&#10;EV0eptM0Wr2kU0il7Z/KCg8+leN+GtY8RS39vY29oyqhXd82MivW1uNQWRA1gBIkQ2yHofWlNO4Q&#10;d0eOpofjEa/MZvC88hkv2O/0weK6a+034if2JCZ9bKxJGu23jTHA6c9a7bUfEVpa6PaSXF9pqMHx&#10;tJGSaltfGPh+bw5dGbRHIjiHzRru3A+w5pqbtawPRnN+Fra9bxLbS3c02VUDDLwfSu7nulXxXp0L&#10;X8a+YcBW6GuXudbgfT9OltdNjWASks7rtYg+x9KjM1ne6lbyCeTbEqnep5U1Nrsu56eL63sNOnlm&#10;urHakGTjGcVw+neKbPVPiJ4lSDTJo1glAjeTq/rxXI6k2pTnWvIstRlWFQGZs4k9Bis/w7Gmnah4&#10;l1C+RY5JcHyVPOB0AA7mpfYtK+p0PiGbxEvxBsWh1OZVcgNGBkNVyGPxAdW0Of7eiLCpaZXGQRWF&#10;b69cXvjtHPgSeGEzAREgk/X8a2bnWNPbxVcWbw3aNLBtQbSOaWwHeW2twjQgY7yJ5BwUUcD/AAr5&#10;3+Ifim4i8c3QW3u5psBUVT95m7D6V67omnXkUur50wlZUJ5P5Yrx/wAaWFsvxQ8OyGxzcJfHgr2z&#10;1rWkop6mNWNzybxfBrx+CGsT31vtluId5iJztHUV86QOQlyu04LcV9e+OfJk+CfjAFlZ4rBSDnkc&#10;V8gxH97IAvIkOK9vB/DoeFj1qnctgj+9n1prbjs9A3FIufLb5D96hsh2+Tp1rsPOFYpnBQ8r27U3&#10;IKEZwO1AY/aIcQKRj5h3pz7N7lY8DimhjTkocA471JajGo2wy2fNBqL+/gHGKdaFv7e0455EvNIR&#10;6tpolOiXBZeTANoPtVS4EjabjcNy61Afrhs1oWfmHQrUbwP3XrVVgPtSgu2TMCBjriiK3NYvVH3V&#10;pU/mfB3wHKpU7/DVuDz0wtVmdi8vf3NYvhaff8BPhe28qDppBz7VoM45IcHk1xXZpJCuxKn97jFQ&#10;7zkfvvwqFy2QQOc/nVSQt5kmVOTSTJ5S7NOwt7kLGuTAwOa89dmS8mLHLm5ORXVNIVY/vGJPFcvq&#10;IiW6kbb8xbjmriO1i6CHtBumGdny+1czertvnYyNkNWlbzgMwIH4moL0I0NwTGCxHBq72KdiOxmx&#10;LEwI54I9aluWiP2smNucZ9qwbZpEuWOGwJeK1JWZrcu0ij5efequTocy00sfinVVjRzGzrnmtqKT&#10;zLW6IZR8gx71g3TKL64ZYQcnGM1JZtIrRZnkAzyBSuTYq3JeLX1fCjL4NWop/wDTEY267mdRnPAp&#10;L9FbzG2n7vrWRHI32qFSgJLjJz6ULcJK6PqbwPGi6RpbvcSfcG4j3r1+6tmfwRq6b1ZZrQ7c9q8V&#10;+Hs4k8MaaDIGUIFcZr6Jshbt4ftIyx2pAdv41qnZmSR4jo0cNp42tIjJt/05sqx6812GuWF1N45+&#10;GM9tcKIBKTdkfw45A/Gs3xNpZ/4S2ynijddpYuB39MVueG7pZbSBZZTlJdpz29Ktu+oz1lNP0O++&#10;G1sraPsd7LaR2GB1/Gvl/wCIHgFra7v7myu3Ri7Mo6gH/A19d6dsXwvpoEa/LEc4ri/FYhlt9hiG&#10;Fibk+9RTnZg4nwnZtrI8QQW91pU0QjugH44fnqK9Vi022aG0Y3igGJcFW5rd1DSLOW6ljXT7cSpM&#10;TnvzSwaXJGIgZ59yr0z0rVzJJLVI4jaRpef8tV4z/WvC/wBp6ISfCHwNMu1vs18oZvQuQK+iNP06&#10;1l1QrJcSR45+teFftFwLH+zXrZCMR/b1oFz2wwpU2+oPY+DQVNu43kHA7VYXPlwHzSeeaiR0SFv3&#10;KsWQfhxU0RjMLZ69SKRI58GPseafbmRdWsCsoO64T8OaYDGYCRGcA4INPtQBrFoTFkfaV79OaaGj&#10;6B0zBtvDZ+0hQ1mAx7Hit2NS09yqJ8iTAls/ern7IQDwnpDLeg7rYc/3eK27bcbbTkjt3IDHeSet&#10;ZsJo3DhplIRfuCqN1BJJcRBCwwwJINTjciSFoXB2DNOZ2WKzkRS2c8dOaCTs9EuHh0NQqBh5GHUj&#10;JzWpE0pguPNsiCzEjFYOjLcLaibdF5rAkoemK1p74Lb5XRG4zn3NOISRpaVFp664s1xCqjf8ikdf&#10;xruBE9xZ6g8AjSFIsuxPXFec6fcXN00qzWyLGrAjjBFdrDM39mxwxzOECgMQetVdAaMK2x0OzcXM&#10;IIucMAeTg1bvWuJNSsfLtsLHGhJBrNiis1IZPNB9M8Zq5HIwklHOQRjnrVL0INdfss19pLXmqBCY&#10;cYx6Vc1KLTE0G3+yTwuWyBtHNYtvGk2tRtLcBAWAz6Vr3dvZ29xYeXqXmboSRzwtAjnJllXS4EMT&#10;/eBPFbgFw/huxP2hiRaMAcdOKybu/slsIU8xHkkmwpx0rYsbhV08oyAkwHjHrQByumRww3WqyTyo&#10;0zXL9R78Vs6StvJ4+hluLdGXY3JPHFZF+0YvkURnJuCeK0rZkFrCVt5A3lkZpgdPaXOlPqXi2OAx&#10;oFGD71gXEFqr3twsLM4mwPm559q29DtdJ8jUy1yyySZJJ7ms1fIHi3WkZSQrnb6GgaKwTalp5twE&#10;yufmqcw7xFsTfGwOcGq2oxyyaMMMzP5uMDsKms5VhGiQFpg3l91oCxvafDcHQpFbTWAjRuo6Css7&#10;GknQB9qynoDXWWd3t0y7yI8FfmyOorDlNmNanMNu4Dvk5HGalDKBVOULsqkgnPtWu+F8B+J54YUk&#10;jHhy4BGOny02cWsumSbtPRRHGcNnFZ4upofh74tHkO0f9jzr/vblwKbEz4TvX0ieUA2QiNvrd3kj&#10;uWbmqMELI8IS7CLvJwT1quUdviP4+g+0bVj8Ryk5HctmrmoWzmzKrcMSoXoetEvMpG4Yol0axmV2&#10;mkwchR92oYxO9ndkq45+Ye1LpN00MVtF5Ksphw27nNa+0nTblkSMBpeQPrWRRiyXgGmwRKrqoJ2o&#10;O5rft7qxufhtNBcz7ZFcbCevFczqMcUN+JViDbWB2fXrVlpLGWy09lt9nzLkCnYC6kSG5hE+qYgB&#10;A5HX8amuYdOW6jNvOdrJ0zTdQudNGh20S26yMqrjBqiJ12WjC3YNtAC0kAklv/oz5QhTLnJ4rcvr&#10;lovgtci2sYTIkQVv9rPFcxf3WoyGxt/I2IHBLLW1aQC60drb+0VWHehkkJ6YpsLoraB/ZMUtqt2j&#10;o7oWPGRmti8GjTWmoqH3Iz4TA6kVLLbaULqZVvbeVUtfmIIzwKyVKL9heMAATnAI9KQy9K2v2eh+&#10;HTDp7tE0oE0YJzjtXSxPdrZX0j6NKqvppw3pkd6wJ7rUWtYG+0qMLzkcGtfw3eXk9j8UIrq9hdTp&#10;mYjt+4QO1JgmePT2zQ67fOZ5VSW9cqOeeapXFpHJKZTPLwcqucEVLdXGqN40tUldXCajICccYzxV&#10;24/152wkZi4qkBRtby6OpSRpLMSoA29eK34tQuUbaGg4HOVrO0+Wzh0rWS2kxNcBWCfjVO3LCK7a&#10;aLbIXY4zSYI2Jr68dnzbrkHgqnSqXn3zTurSMV8sk54qKxu5UGsBdOO0thmYZ/KtPz9IbQrlbi2b&#10;zWU4I7Cge5R0u4i/tadJYITGdwZt3pSzSW8OoSSLaMd0h8vHQ1sHQtNPgCyurbX2dmckgH9KpRW0&#10;7eUjWcbCMjBPal1EamlyW8ipvttjmdCPbmud+Iir/wALF8HOHJEtkAPfHWulMUcCQSq6EqRlc1z/&#10;AIwRpk8DsWVG8pyhpDOQUMvmhXyoiycmpbJ1k0q4dUYIsh5qrAXb+0gY8Ajbuz1xVuP91otxGsKh&#10;XccA0rAaUDs8KhVVePvGup8KuP8AhOgjPj5cEjvXHwYWN0+fkDpXR6BtT4j6ANrZduVzTSGcz4/Q&#10;x/GuBzcqf3ZIxXFOoLtKQC3mduMiu2+JaKPi7blLhw/2Ubge1cQHP9n2oaM8P0HWkSXAXDQ7JCVZ&#10;fnT0pVdf3xZM4PQ9qijLLc3jFyqtENvFKgc2zggbWfJ9aAuWRt2oQ3GKjfHkj5T3ox1+TignEZ6H&#10;APFMZPYEi4DM21Vbg+9eoaRNI2j2YMQD8ZOOcV5bYiR9atFKgIXznPTFelaM9uLi6w7bi6jGOgrC&#10;a94Z6TpC3bahAEC7ZGG7PtXbQkC7wEJBXrXG6bJEt+StxkAKBg9M13Vmkf8AaEZe4T7uceua5Kuj&#10;HFmzYhR55aReQNp9auOxDsVYDp2qJhYLFbCNTn0J71a0dIp/GVvBLdRxI0gXcf7x6Vy26jTICMlW&#10;xyRzVm3h3ykCP+Gna/aXWl+O1tLmeASNGG8tWz8p6E+mahhmf7MjI6Ak+tMdh7wsuqQKSu4N0qRT&#10;MfFdpGy/KU+TPrULyM06u0oJBGTmlW4ik8QWOyRFMK/fPrSlew47nUWhYC7UuwLHDGuihbZogiUt&#10;hm5rk7eVjcMxfk9cVuRzA2mDLyhGfxrNO6FN9jptMcfafJEyj5getdhDNaid/lwvy/N6EV5zatH9&#10;shcSNwRzXQwzgGVTKWBHQ9qmRNj0dIjLpM1zjEYj4OetVYjG4uMKduCMmsy21JU8NwQZJGetKZ3D&#10;syMRkc8cUWGWoViFzdK0hI8z5s9BW3HLpQtLxQpLkDyzn0rkHun86INGMFvnI71KlwgcbLJj6Emk&#10;0xm3ctYvqtk2DuHB5pk8sayDZa5ww4z1rBadVvHJtTkkY5qGSa4N5LgnPHfrSswN1p7w6grHTVWM&#10;Fc/N1q5dS7oEPAUxjtXNGWf7Kw80nBFOF5I5nUhCFQDJpgalm6JqF3kuquuc+4rUQwNoepyuzM4b&#10;5Bn0rkPtF4ZI8ICAeTVqKaXechsbeRnrQF0aaXc7zxGSJhtPHNElxm73PfbMDrWS00z7VFngRvxz&#10;yaPv3oUwkDaOtAHSWt5pvm83ZcFSDTfNtWn1LAOwRHbk1znlyC+iVYCF3VdKSAZO77tFgF064vFk&#10;vENzMV89sbj2rQllAViG6kZGax4wQXABJL9KuPFOUQHcDgUAPMgFy7B5OY+QWqLznW0lCzygF89e&#10;9QzKU8nJfn2o2ZMX7s4zQIupOjWUG6Fi4HBzULSSl5AVbA6YNWYoYzFL8vRBUKpuaRcdX60AR/aL&#10;oOqiJwvYjtU0M9y11sa56dKxdev76xvvCaW3gh7kPdKHYN90Hqa3EFs2r28qxuGaBDg9s9aLPcCv&#10;N9oOqkfOBn86c+RCQB0rTnhkN0pEg+7VeSLhwTk7eKQEC5exI3EAgfjTfLAt4wI+lSxfJE26Juva&#10;rkASWKYCMgjpRsBlGAEf6k5J9asNGxs7bKcA8DHNWpVwoUJyD60nzbe3Ip3AakL7yPKUAR1JGieS&#10;3bDdDQJHAx0FI5BhPzj6UgI5hliMY+XtTIFIjbKMRv4z2p3JUZbFSASBfv8ABPpQAS+UZWwQPk5q&#10;rn91kLnmp5Apc8jOOKiXBmI6Y6+9A0Ku7H+p5qYA+TIdoHFRKQGm54B4qUEgPujyCtAEckpa3iG5&#10;RjpxSQ85L5aqxic3W4HADcLVjbL8+OAByaAHTBBHK23jtzWecyIFCOOc1b2t5WGuCVJ6VIqAIhBU&#10;nHWgBY0nNlZbkwFyKY2fOChSR2NasXkHQdQJJLFRgVQgWFYr+Qqxw/AJ6UCK/wAnlNkMDnihVPmj&#10;5mOegArTT7K5QbFUEdxUKvEmr7Q8ZPOMiiwxJVt10aQsW3FchcVk5jaBCFbl+ldKotWt7veqklDi&#10;saKOMaq4KgIJuKdgIF4k5TnirRDfZwcHFWbmO0+0wGNc9OKllRDbWe3bgryKBGacnaQOKURfKM7h&#10;k9athRhvkXAbpmp5wrWVvygwO1AyjEg+2qpI+8MVNqFuwVjuP3Rj3phIWNn+YlSK0pJo5dABNv8A&#10;MI8CiwIxoPL3RB3GOATUt3EqQIQ+R1qpKuEjzkDfWo5jfwrkH50wPrQBlRgEZ2dKsBflcbyRiq0e&#10;5Z2BUncwxWg5gSFASckUgIYkYnPlkDPBx1qXy18zmM+9WYnUWcmIQfk4AqGJpHuZSxXljgUwI0tx&#10;9pkO0gH171ZRMXipsxlTipD5wZcTQHDDgGkBl/tXcx5GMUCG2fOv3ET2xwX+WrGoQsl7PiyYLtG3&#10;mo0kU+KQ4jHDDkVb1WeV54iGXCRgcCgDPgt2ZXOF+UZ5NV5I5ftRATvVy3MhifdKxORgipz5RnVm&#10;TlcYoAzxFMBGTC3Q1raahN0A5JTz1/nUN1OPs8ISy4B5q5YOGntVC8tOpNID5z+Nsaw/tbfCiXge&#10;dpMgJPqBxWRaz3y+CdVc2qE4IA9q1v2miYPiH+zzcKrbmgmXIPfFctpGoRN8IBLLZuZPswDL+HBr&#10;rw7tE6XHRM8U/aBhlk/Zm+GdybZsRa+VP+yWr4xYnZGMDhB+tfeHxnUSf8E/fEzNDkxeKLJlPplx&#10;XwgwO2InODEo/SvUwukTGs7k0WNyKRww5NWwDsl5+lU1B8nIcja449aujOH6fdGK6kc4YURrwOhp&#10;oEflQj1Y5oIHnR5Y7fWpQGNrMVt1+VhnNFwIpA4iC+QWy46HtUpH77KzqAEHGKfnc4YRnGzGKjzG&#10;DOuGLMeD3oAaoTz5maNsketPGfLb5D1/KgAGIDBx3pV2mK4Jnwd2PrQAnIfIyOOmaVfmjIZST29q&#10;d8gWbgnIGKQb9yAYye/pQAQiSOeY/Kcjoe9S7pPs8pNsOZBtpyGPcqszfKc5qQlS7nAxuGM0mAw7&#10;cS7rZcYGPrUbCMGWQzMWAGAOlWHQ75G84H5RxTE8vyZFKAHHU0rAIpBgICheM8imgqyBgpwOAc0/&#10;pFyP0qPJ8wj7KAAeo9/akMQl94O3AB/OlP3vqKHzskAPcUnGF+Y9KoBDgSx9M4PFJ3Py0u35Ccc8&#10;YpzA7gSBgCkAmTlvl6U1V3O2WbG7sadglIwB1p6KRjMgxSAkbHnQkMuQnNQ5Q+bgA89qRtxmmBjw&#10;NvHPWmxoF88er880dBkhzhfl/WkbhZc5HAxSnOKaf4u9QIchcsMNknHNbtnvLEbFBXHzHvWJBt3E&#10;mQZzwK17fJuY+Tj2PWpYrHY2DD7Zp6CNRlST74rqQsRsmIcney8emK4azZPtkmZG+XGMd66+2f8A&#10;0JdsTEVjURUUdTYuwkHAx5YFdlYhmSyyUyAeQK4Sy8xYz+7JyRx612GnvMs9ufNz/eFcc1oDVju9&#10;PR2ktlEQIAyecV1Nru8xT9nbGema420mdbu1OGySMgV21moFuT9oG6QDg9qwlpY0aNS0VjfyESD5&#10;hwPSrsjbbZ1KNw9VI8rNbHzRhTzirEzh2OVAyBmkgZRZQ2sQYBI/tS3IHp81dF8Sgy/ETwJcCOMi&#10;TQIELemBXN+Yi6tFEqyZ+1od3411PxGSRvAXwpmDH5rYAtnoQOKAW5ydvLcJNHHvch1G/wB/Sq+r&#10;mddB8SM0JJXSpNqD0I5zU+lfanXSzPCuUUdO/pWvdpaGw8ShsM0mkyKO+MirR0UnZn5wTpdW3xU8&#10;WfZIZZI5PEEhdEXJALc4Fe321/dj4SXFtY6s8N6YEa3DxfNnuMGvP9PzZftNeO/3cZkt9fmZI5Bk&#10;Mpb0PpXaR3t1dftG/DS8t/DiLFbu6zHbgOW9q9iF+RXM5v3mdL4Li1HUn+IMesaBc2l9F5RhuCdq&#10;zkd8dq76RNePgHXze6jb26215FsueGGwGr2tWjN4VQ7fszrCpM0Q5+auXuPPg+HPieym8bG8ivih&#10;ZmPzLt9u1VHQGd9p9tpniOLVLZ3uTbWtvC8N7C5RlkQcHIweDzXIaxrvxCm+JEPhy0sTqepR3UYt&#10;ruT5RcQRnDDnrgda7f4eRW1r8ONdnTWrSSB7RvusMjaOmK5q1lmPxKGsxeGJFmsZ51tnxggN1+ua&#10;qxn1Oputb01/DOo2f/COTR3MWkFZYDCRskUYbae/NeK6TH4Z13wh8YLbVPAFzbXtrqJ+x37KcyNn&#10;5Rg17XavNqNva3TLaeZHM2VEYBGTzn1rE1hbfzdYSy8OWq3HmISyoBkigaZ5lp1/40f4XeOdGlsb&#10;lL3TNv2aSRSBJEBxj14rpBoK6n+zV4LvLvS7iZ9kvnwHK4K8EgcYrG8dXfi3/hBNNurXQRBPaIpn&#10;uVTl1A6H1r0jwt4gt3/ZB8AatJZ2nlFvIu9p4RmOMke5p6Fp2TVtzwPw3rfhzSPix8QNHXwa0cN9&#10;qVsg82XcEOccZr2PXdJsrTStbMXiTKT2UU4UfK1swGRtbrya8e8e+G9Ef9oSEJ4jktLm7uIZ4Hxw&#10;rHBWtvX38XL4L8jU/EE800WnxqJ1G0FQML9abXUhQSPvX4fNqOu/sS/C+8i8YGK6SB4JpFG4kx8c&#10;j3qyND8TLDchfi08bg8gRZxXn/7J+qRS/BD4r2Rn+e1uGk8snONy9R+VexiW4233zNva+l3H2zXn&#10;VI+8dFzh7nQPEgMDx/Ha6ldydwEJUj8RWfF4XuZ9TczeOPEjPuG+Rp2wPoM16XuSPSOYYyBk5zyK&#10;g0+8tH1mYeZB91gFzU8o1IxU8I6Cv9m/8VB4glcsmHM7AAg+lfOfxDm8daR+2Xas3iaePTjHbopl&#10;j3hkJGcE9K+uRdKBZhgpCXXBA9685+K9vod3oNsb7TbRVaFRFKeCp+ppxVmO900fKDWeqL+35Je2&#10;mv3/APZ58Nu12Q5EaswyML0Oa3zptrDpXjDVk8SFpoYbjy4zwPmz2/8ArVOmla9JeX8Vjr9lcmFo&#10;zKm4Kxj/AK4FenjTfBEXgDTJLu3uZprq08r7PyOSMHI7V2RkzllG258z2DW83wL8c22o3jLBqOqH&#10;yrkrzv3cAGjSdTa0l8TWn9hwxzaNozLbXLKAzCRfX3rs/Htvoyaf8PfDWmaNCLgeKrOYxLy0KM4P&#10;Pc5qh4hstFH7SPxGs3sbclvDNlGQX2hm24pyba0LsjgoLoXHwksLmWzsXuBqM/mNuBIyTXAalc3x&#10;1TS0F3arGLpdsbAYNeoDwxLpnhrx2LmymhWS43x5l3ZB6cZri9b8O3974CNzbaLMHto3LCNskr61&#10;StcizLHiibyvgJBeRxQlYzD5iRe/XpXlep3M19qPgpk1SIR/Y/lCkZziuq8MX1hc2g0O7vg+9ZEK&#10;THBOO3PcVm3nhj+zvF+rzxySNbI+Yjvzs3VSRLZlaZaah9s1YNHIzFxkk8Yqhe6dfReJr+6jTeI1&#10;H7sNke9eraZYCT4d6owu4nf7OzAjg4rzv7dawa7dRyrOcyMApGad+gnqRxXEg8OQsdLi/eI2cqKx&#10;jJaG0u9lxEGEnK9xWjPPNIilLZBGpJ6Y4NYK20D6wzR3O087waliQTyMqwSMG2qwyfWrElwk1rYi&#10;O12pt5NFyA2hyQm1XG7rVayIW6WMKpRY+SO1CC4yUMEX90xAccCrali9tHLcSbdnygHgVctreR71&#10;0N+ioZDyRmn6lax21nAw1ISMT0A6U2AhiiGmoBcBgTxxzUqNMIXCWkZRYyCW61XhdRp0bBSeO9Oa&#10;VRcMRGRuwCPWkAweUbG4IQgeZ+VNfcLXKxhiV4zUgeBpZwsbDb1GKmWMOrOImGDSGZqecNm6b5t3&#10;zClmBaaIBgV28+9Wp4Yzcn5ipYdzx+dQldltIQVyB0z1poGPthGCo+YD0q4qubkgQtxWVDcxC7iA&#10;hBbdyKstc339rR+VpjMMgN9DQIvyecYH8uOP/ayeRVD7RcRSyl7QHA4bdSyGMT3P+vy6gls96pzR&#10;TSQw5u8r5gzg8mgDfin8/wAOPujXO/jnpVCYRfa4g7nIAxkU+KJYrX5JHYFR8uelQXDvskkaMcHg&#10;YpoBZWKy2IWQhM/nT2YCWzYADCnPtmqiyeZAoaHJQ/KBUjYWzvHeXBOOvekBdiZjFwuPm+Y561M7&#10;EyKNmDjiqEJ3xwlWHXnB6VoRfZ0voTK6bc9c07DQ9JFRYi8igM4xmtl0MmhXL+a3yqNoHFNltNLu&#10;NHhPmbQIyUUdjVO3aRdEmja+3CO5G7HUijoJnVaClxdWv2I6tcATOEkBHGK9Jn0+LTtC8KadB4h2&#10;2qMGdVfpnrXO+H59Cawf7JqMMU4thuDLyTirJjluJdU8zUJmdbhRuLcc1JUdDrt0+n6z4VvrLxEr&#10;WskRE69cGuq0vxHoj+K7BrmO5bdE5Enlkhcda5m08M+Jguiut0s9oIw0kRfoDWu0vh8Wt/ZwzadH&#10;cLbMCNoznHrVpgzudH1fTrjxhE0dmHs2d8s3Hyr976Vrm38OXvxS8Jtpttp/2SYSiSYkcMuc5H1r&#10;zjwnp+smw15Ircuzwzc5wB/+uuZtrjxHZalrUH2e8inXxCmELkAru5x9aprYR9QX6+G7D4aol54o&#10;0uOX7WPLaMAYAPtXfadp3gXXfhfoBe+tbhI4kDFJORx6e9fMPijT9Wl1izaPxBdSabqOhxl8sT9k&#10;lVeg/wB41u/D7Wr3RtHRr7wfqthEl0yyzM5ZJ4weGx2OOalw00BWPW73SfD1h4+1jS9G0u6hikt4&#10;2uWaUsAex9s10VrpPhUWlsusfD26umgIaKUMVrntP1bQ7zXfi3qlhO93DdpbLb7htKsvXB+tdrbX&#10;+pSeFo7e9FnHcNFiNivUdhU2uFzB8Yav8K9N8Af2tF8Hr+6vrS6gWG1t1IYpn5mJH90c1zekav4c&#10;N18ZPEFjqUy2urPp4aR12+W4xlAe5B4qvqj6tF4g8RwLDZzlh5bRvGCMPx1NbOq+Dtes/gN8IvK0&#10;60v7S2ma4n0yMBCXY7lOe+DQ0NMw9a17XNK+K+urLpemXFrf6ZHH5gAEtuJFxuz1IPWuj0u0tdL+&#10;Ek62V4Hm/sm5lafpzIC1c6PD2t3viTT9Rv8Aw4wkngT/AEczZEap90Y9q6DxIlxF+yR8dWtdNuvt&#10;ENjAiRxglwufmwBzVuyj5iV+byPHY7CW3/Zh+JlzJqt+93q+oXUu2eVnZQmTkZz+FeBarq7XvwJ+&#10;DVhPqKnf4v8AKl55ID4wRXvuo6q0X7MWjzx+GLq7uls/L+zupUx7hhiQa8T0jwbqN/rrzmzitYI9&#10;SWaKNpekhO4Ac+tQ0VF3vc9L1rwu8PjX4PLpsNvEbbTbWWEqgUx8ZYFx13U/xBofju+vviFe2fj2&#10;DTGk0mNJbTOQ5UckN2JrRvtS8TLfWVjfaWkNxDpypvVvvqBhSDXH6Vreox/EzUtJvzqsqXe9gwzk&#10;Kvp6/hWaTY1c8ostCvotT8QnUbrV0VfN3SyTFgzdsE8dareB/Pbxb8VNMllB+0y7I1kYBO4Bz05r&#10;3XxLpy3/AMD/ABmNJuTcGKMsykbZAU5wc85rgvhZ4ct9U8I/G2XULW9jdtRhijc5R1KdcHg1fOrW&#10;NIuyOy8M2GveGNa8PX9hcM8iF/t1pE25JwxyoyPSpPGHiLWxN4x8Wv8AAJYLzT7NTtaXe0ytzkLn&#10;tWNb3vj/AE/40fEDS9N+Htle2Wni38wXN2Nz7umCetdlrepxLolhJrnwph05LjSpF2eaJFkGOcin&#10;JNtXRgrxZ5Dpnij4ja8lzc6P8LLEP/a1uLuQvwEY/N8vqBXr+s6h4JtpIbO58O3REVrbPLJt4D4y&#10;2D9a818DzaLoK/GXUw0kOl6lfg2coBYKe4IGcV18OseCNcjsbGLUIpr5g7xW8kBQ3Kj7xDEc4FDV&#10;i5W6F3xlfXF/8Hra50HR5pbUWWJv3eAu0enQ15nb32sad4C+DurWXhm2liXV5IdeUOPl3HCHA6Y9&#10;69/0zUtBg+FXiWwXw9Zw/ZNKlH2dkxnjkGuJ8NaNoV9+z18V7m08C3KQajqsrzxvMSqPEeNvPc1N&#10;xJ30O5s5oNQ+Gd3FJqui2ccvh6Qb5VVUAde+eK+S59D0DTdc1y2sviNZ6pJBf3BdolGE8w9OM5xm&#10;n/FG+8Vnwb8G7Q6rqdlC81wlxHbuQzLHgL05rlvDU1tb2QW2vZ2dnBkaQZLfXNFm7suG/kel/D/x&#10;JpmiQvZX+mrHKbqc29wwwAZOmc+ldj4+fV9Z+GHwV020t7e9um8UxT3EyOAqRK24ZNed6dpel6x4&#10;31O0vL+zQyxDEpYL5R9cmt2ysbzw/wDEy3sD8TvtFu2mzPFNC3mFSAdq8cjmo0uVJHvvhi1s4fiV&#10;qNzNfOsn/CJRwRRjnbhdrZHvXmfxCtli+G2o+HLGXU5F8R+KCY2LtujCHc5APQcU7w94ju08FpfT&#10;Wlw98bm4SRWQjIBIVsHpxVXQNQutb+NGuTXNu6zaRpdwYJyuFG8EkAVC+K5NtTh5tD8J6L8Nmv7W&#10;/v21ewvLY5EhwVU/OMd63vHun6Z4k8D/AAp1/S/Gd+7x3FmGsmjKo2D+8zkdq0NO/wCEf1m2MQ0+&#10;ZZf7auEcEf6xlYj9a6aaS8t9Q8BeH5PBdpaLPcfKIcHYo78etaJu9x8xozafp03gXUrODwJpbrJ4&#10;VTzWjiAy4Tjp6Gtb4ceJFm8A/D/wpds32uztb8SRzD59keSg59ulZ+sT61Z6N4nttI1GI3jQRiDz&#10;Bxu9zXmfgaz8Z2n7Qfxk8Q669mdQt7JVMcTDy2DjqCOOKSjzXfYS1TOx8S3uox/C/wCIuqxeEVt1&#10;g1krhxyVRsH88V3Wg/2Xc/Df4W6za2luq32hBwAOQwHzD61xaalF4j+Dv7VlhEsDJaWokSYLgOSN&#10;xGParfw5vbM/sufDUSavaw/2NqdyjB5AocH+dSosHsY8GufZfj18XpLjTtUe3fy1RX3bdw788VzN&#10;xqHizUvjfplvb2rJbBZGJPQr7iuw8VW+r63q93JpD6H9ntlEt4U27nCDPbpWPFaX6eFPCfiSxvrU&#10;WvmvaXmw5MT/AHeQOnPtVQt1DoWrKDRG1q+im1yBsSESAEKM1Frlh4Zj0qGeEW7MrFfvdN3FRX1j&#10;odr4bsy2uT3NzPJvIXggtzXm3i8a9b+ENRkj1m9EZuYDJHg5Vc9a1jZK4rFLxNbm20qziXT3iiL7&#10;g6SYVt3XOK47Q4Bc/E22gN+vkiFmYkcAAZrvpJ9PvvAwiYG5jOmpmQnDKcelc1b2K22ma/NZTOLi&#10;O2Y4PJbipbu9DFxaEvtN8PNqtwtqZ4nWRgZDkgkH3rjtUu7myv7W3+yNmR8R4GS3rVeLVvE8kd7A&#10;Iz9rk1ArhI++f6U3W4/E+l3/AISvL6K0vZ9p4PAUN0GP/rUJDimi3Fq2kLEUk0GeSQIMnBG31qre&#10;PotzbpIGSMoPlweQarB7ue7klk0K0jWW3JULjjIrOt9NvzLIi3obfcHDbunNXaw2a1nJP/YeuRJM&#10;p+TjPOT2rP0y4li1O8S+iJcyHZkcAdqivrXXdP0bV5lu4lVbiIAlsk7vatQW003h3SpZzumECsX2&#10;4yDzSEV2e4bX2aNECFx2xmobux1SfWbaRb1Y1gTcwHGD25rQeFRGpEowAOB7VOdz6VJINWCr5JDx&#10;5wWI6UwMeNdU1DV9OAjlkNsCLmSQ8EdutVtRigi1eBI1Hyqd2OhqzbPqo0e8VNXhGbg7towce+Ki&#10;RN/iiygmk2loTtY/40XA0tObHh+5dNOjwh+Ygc0TTxG2k/fqCRwvpTLC6tre88R2cmNz5EZ7N+NZ&#10;k1rerqVjNJK8cPnnc56EGjcDRiZ3tYGWJ2JJCnHSieO/OjhZpN/zfLz0qyZ7eKOyRNjL5WcAeveo&#10;ml822lRbbLbDg7ulA0MhFpHZD98uSnzDNV7ZpW8TQBUQoMkkGqEcdzm/ULISXIXNaGnWc8Goxu2o&#10;SMzNkjHGKBFy5a6ZZ3fcI4zjFQpcZjjXaGA65Papr93a+dfN2oyD5cdaxYFEms3sXEZGMHPUUAbV&#10;wILi3sBGiqi/e46n60qMitbKLMsd2PqKlgwunXNv5ChYh8jD+LPWrdvCphdjKucfKaBoyL11W4/1&#10;YGSMDNPX/kHozTr84FR6jBcvNAyISRKM47CpBBb+Woa5kLGMbR6GmBKxItICoXhhwaRhiRJFhBYq&#10;M5qSOGQafcu0ilVHJzVVJoHM7I7MAcUASjzRO+2NPu0yPi7d2ljIDcqRS5zanDH73IqORQQi5HqR&#10;mgQrpajVXdLcZbv2pzKPNTCoeR1NVbqeOKwiZrdvvgcd6BNZi2uWIIIiBDFsA0hm1YxmLXLWU7CF&#10;YfLnjmuuudQuEsoStggBAC4HQmvP4Lu3OittgndXnAUg8sa6EXjpPoMb2ETxuB82fu1UUnoxHrnh&#10;q6v08MXJkti0rxZ344AIrvPDstvs1CKdyWZjtYnpmvJrLUJ1tLdYr62ChFDqMEnNdAt20WyMai8c&#10;jwlt1Cjy6MyZv6rbQx+LdYLa1BEu8NC8b4Oa2NOe7m8PWiTX13MXulCMzHoDXjO3xHf/ABHt0gsb&#10;2QDUVVWaU4PPJr3u0tbyxSGG4ubds28flqOSD3pr1C51WliztvHQinji2/YBnPQkiuy0290Jp7yz&#10;ksgWCu0Lh+n4VzP9ntfeD9QuYo8SQW+Qc8nArntMfUY9P8QXUXhS5muLeUjGetU1dFJnbXuoa9p3&#10;gfxxfWOuwJPDKAhkg3554GD1rQ8Kah8Qb/4SfGKS7vXOrT31n5CxqYxs6nAHrVjw1peq6x4M1K6u&#10;bi2tEjO5rR+spXnFdVZpd/Yr17fSoLd48EKWwSEqEy0zQv8ARteaz0t0toEuW0cLlzyGK881n2Hh&#10;DXbL4Z6gbnxd5c8t2zbRJkIGqd/ErXsFojTzK6yhVZM4LL15FYOt3PxEufE2gxQSaqbR7mJWQK3z&#10;jP8AeqrXA220SyWy0uKbx3p8sxt2baZAOcfWsuwivJ5oI302eD7PM2yTdw4FaV9oPh238YeFHv7z&#10;VLa4uIEZVac4OOuOtdbqc2iweDowmhW8gFgRC6ONxOOpoRMkeI+IdR1U+PreK2uLASQcLG2D5nvi&#10;vKbnxB4q0749+Ky91axrcJELg7f9dkcD+ldLf+HvFVx8XtJ1Gz1PSWmTUmNwZb1VwhPA2k07WvDb&#10;X/xT8LT3FqNttKhuPJfcsjLyOQexrnrK7NqdixqB0uRvhwl34VntJNSDPBGkZHmgckkiuY8Xabfy&#10;xNpll4dIivBHsmDfKhU17vqd/wCBIPh/4ObUtSjN3BaeXaMtruZV6EdOOK8a8QJd3PjLwTJofx2R&#10;Ldb1T9mlhwck8/MeeayNVqznbNfiZBcnS7v9oi4tYI7MYRbMEuAOgauhtNO1rVfBerQp4kDG2v4/&#10;Icj5yQeT7Zr0qPR9UMWmSyeGrK7lSzVZSCDgHvVSDSGsPHmizW2vpbRPKzXERbO7Pb2pX7CZyV7p&#10;N7ZR6ldvdSvMlgiv8pOOOtVF0Pf8INV1K78XWoecMU428DsPevQfGN3dWnwk+Il9Do1vcK1iFRxh&#10;im4YJ215j4asPEOq+B/BcV3rGrpYwTuwDRlchjk9aV+4D/DGnXMlnfNaahDPC8Ei3SbwWHHFYWtx&#10;QaV4HknGiwJcC+YDCjjJ9a9NbTdF8P3/AI51HTJLsoNKBlt3c7X45xXmF/rU/iXRb3T4/hJ9igN0&#10;TLfmTcUIOeB71cPea7DS1PsoH99745p3Y88UuAR94flS4OD8vasxkfzZPy4pTwSaT5g5yBjNSAR/&#10;Z3yh68UgEOCDxwOtRkAyDAPSpfl2j5j05pB/qyQooARc+YfcUfvA5+VgM+tL82773NNDN5jq3Oe+&#10;aVhkmPnTOKQlRvw1AIEHRSajBPnJmEdaAJ0znlsZ7mmnO+T5T160rcyN0wFGKTPGQRQAgIyDk9fS&#10;lyodsDnjGaU/dX5e1LkGMfIvApAJ8+SD3FIRgtSkna+c8ioyxVDkZNMCQHn7xpp3Yk6HimAuSDt7&#10;9KlHVs9xzQBEMiNMgck4pw/i+WnY4AIB5pe/WgQw5zJ8vQDvQcbOmcdKfj5h8tISh3/u6AGqDtGW&#10;zmggbnOOjDFAOWj9M0rkiGUCIHkc0DA53kle1O6qfmNLjMcfzg/IMmjs3NMBDty3FN+TB60HPmMM&#10;9qVfu9B0pCF6vFl+gp2Bl+9N/jHemhv3jcmmAEYmcnOMcUq/dPy0pyRg9M03JyuFHOe9ADsBouUP&#10;BpPl8lue/FSnP2ZMFfmHNQPgMgwfrQAZOV2inAyYbK85oUfvR9OKk+XKZDDJoAjBOT+75+tOOM/d&#10;HTihkQSrmbNO5J/DimAz+IcdTSMDvBEXQetPYYb7ufSgDB6detICL+I+1BI4GTgmg7d5p4B2LxQA&#10;c+ZjYPu1H82ZflAGak/iP8qQg55oAi/5aLUq59c1FgeYmSc1OnU8UAaUGN0Xy8/2bMR+Vflh+0Sz&#10;N8VfCsjzkyNq12Hyffiv1RtwN1px1sJv5V+VH7RaMvxfg+Zv+QxPx6ciurB/EY1TwAxQlISYSrbc&#10;kA8CnbQbbKyDAPNSJ/x7o3BzGATTJPJFq/ykNu4ArsnuYMaCdpwp6ce1NwNnJHWkVn8+TKAggU/H&#10;7u5GzLccA9KgY0g+UF+Tr1pmAWUeVnnrUgH7p9yk8cHPShc7gQF60hEscipLCDCfvD8akvr64KQB&#10;EMZK4+tVjnfyRgc49KWRrc29sZYQeu0j1FUmNELJOTapIsrMX5VeSSeg49a9E0v4e/Fa/wBHimi8&#10;E3cMTRBh5o28dq3fg94a1vVfjjp95B4BkvbaykEl0p5AP8AHqT+lfXWtr8YYbwxTfC7VbK3UgRRQ&#10;wkqV7ZK98V5mNxzw7tY9DC4F1le9j4p1H4dfFu00madvAN1NHHGSXibcVHevNGt9RTVJ7d7GWOQS&#10;nKycEY69a/S7w1ZfFy71C7VfCeqGzihLXDTwsFC46DPUmvkj47aTYW3xQ027h0z7ObjfvjC7drqc&#10;H86zweYOtLlaJxeCdG1nc8KXcLmYF1OOOvWpGC+XKTnGRketU4x8xJeQEn5atgjyiXjB56A16hwD&#10;Glcx/NCqjGAc803LGyC+YoAfPTrSvGxDsLAt8vJ3dPwqGPbtIO7rxx0pMCYkEOdzfdFNfZ9im/eb&#10;snj2pRg5BBxTHCbVG0jLCgB0SO0mnqGI3SgHH8q++fgF8G9C1Hwpa654g0iU2zQg29qWwir6se5b&#10;9K+E9IWM/EHwgHx5Z1aPdk/w55r9oPBGo+Ho/wBkj4fQWk1osTeG4PL2HqQPnz7inWbhTTW7LhuM&#10;n+HnwXfQ7Wxi+FfhtYxCQhMa/qa+J/jn8K/C+mnULnTNFezYozjYfkP/AAH0r7Q/4SC8n8awQ2vw&#10;91iSJLhVE4BAY964D48zWsfgjwnJdm0AHhq6M27028D868+NRxmk3uacqR+TnkyrPqcLMFdJSCPc&#10;U9S4tHBXBU0XUrSeKdalRjhtRkI/3c8UiD91KN9egYsERTcbjdsOOlPCkRyHcCN9IFQAfOScc1KO&#10;UGeM0hAoPnoUUHKnOT0pQZPMGWyA1IC2ceWoA/iB609Tg4KkgCmBIF4nBkzgDHPWk4Hljj86fGUZ&#10;WGMHnFR+W5m5c8N60ATYJmj+frT4wftLYfgLzxTcEsODx1qSPH2o4kG1hSGiyqxlLdiuSCelTjy9&#10;h2w45FRqU2Kuwbs8GrBCBV/cscr1HamPQcu77SmJUAK9CamGN0hAI/Cqq+QLqMO8+5lPlmr8YJhw&#10;2Bg8H1pjGpzKD5Z69auggvGoLdOtRYbbEARjJ7VKMAL8ozSsBKm8vOofHviiUyAW7Mjsn2aQOo78&#10;cUI2HcjHIqeFyJEB2bCTuzzSshHk8qst9cqwxi4aiBZW1C2WPdvM6hcdc12+qaM815d3EEqZY5KZ&#10;6UuhaUkGqy3F7An7pwYxnjNLYS01PZFmurP9kCyt7u5VzLbghW/hzXltixHiXw6/l7f+JqhUfjW1&#10;q+pXd7b2cODHbpF8oz6dK5u3eQat4dDMTs1Hr7c1NKMrmzaP2N8AS+b+yJ8E5NxJ/sQA/ka4/wCM&#10;OnazqfwH07T7PSbiZZ9XjS5KN/q0J6471tfCeVZv2JPhQ4fIGkkfzrqGmZZW+Qfe78ioheL8xPUp&#10;eFNG0zQvgZ8ONGg02yIi0EeemM7i4+bd65ryuTwP/ZH7XvgvxLoejq9jNq7m8tAwBtWc/My+oPtX&#10;rDzuZmJZufenieQx7SzYJ5GTiqjKS+YNG9dmNhrYQkrNoj5HoSOlfi/8U7cwftl/EiARlSPE0zEe&#10;hJya/ZSB1Magg5aI7a/JD49wpF/wUZ+KCKqKDcRt07kHNaUJatEt9DyG7i8yzgIIJD4JArtfC1pe&#10;SxS26WDf62PnHB9ea4aWQpC224+VpTVy18QeIbXT3ittXVF3AhggyTU2u7B1PoHxLeaVonwavI/7&#10;UtTeXWlNGiBssMjBJHWvmGzUNfzsd3DEjPvVu5uNUutduLu81e8nmfqZDnI9B6U6JV82RkVRuHSj&#10;ZWFJ3AjBnIBDd1xTMN5cbEAZJ71cPKTLvAPr6VEUkHl7tv3uuaYiIIpiU72PtTJFUqpBPA54q4RE&#10;J1GCAV6UM0YKMsa8tjGOKQWF0wWsmtaaqzv5n9qQnkY6GvovWW3v4bdo49p0uIAe4FfPeliH/hPr&#10;DEAGbpCQOnWvobV/LHhTwVKbUtttRxnrxQnqV0MXcBeQOzjJxjnoK4rxltbRb90RsHbnjrXVytbF&#10;Zcs25iuMn7tcv4nDHw7LHsTmEE4NPoSeUfIbfUAMgl0wPpX1l8Brvy9buQEz++t8fnzXyhExNyV2&#10;DaXxk9sV9N/AmWL/AISnxFE2MrcQkfTNc1ezi77Ho4R6n6C60iPqngeZGBD6cN59DV+zFq0MsZ1K&#10;Ld5Wee9cTf6tbJNokcccjqIkBbr9a27QJI9u6mXdhTuHcV4konrRm1odxoAhhj8S7ZIszOOD2xXX&#10;+G5Jv+EtuC9uqojcP65rjNKgWTXpU82TYsYL4rs9NMR1mWBbaRUEgwx71hWWh2U2iv4ylU3Goj5N&#10;ptSD9DXyZcaboNt4w8QSQzxEvesxBxhSTzX1H43S4SNv3L82pGfw4r5D1j7SfGElu0ksbSXTneTw&#10;QKypJJGz2ubqN/pkbCSMqHHzHoKu3+v6bbaPES08rCRF2opOcmvOdUvGGk20Ntr8b+WfnCMCf0qt&#10;omraONSvYrrUbV9xAXdg5Irb2bZzSkmzu9Qs/h9dappV4bUPeeQDGSv3N3XNNuIbOPw/JFbXI3Dp&#10;5a4HP0rRt4dKl063mW/0hVLDaDIBkf0rWP8Awj9tbMXNrJwpBBBpXa0FscxHoto/h2eW/s43XyiT&#10;uPSs/QtC8OXPi27SLwdGIk3EMV4bFO1rVDc+MrOC3uCsDEDaOigdc122jX2k2vh+4C3FgZREAApH&#10;frzWkbpXBpM4O88MvF8XPDl5YXVvb27GUXIz9wjpj61tzz2cGmMLrVbdwisFGQCx7GrmrzzLGjJB&#10;cOZMkBc8Zrx83tlL8TPFEGp2+oICg8h+cGhKUnvoJtRRyviLStevfE2qXLaXq9zbNeAJKhO1Qegw&#10;K9H8JaJqlh4WvZBoADG0Xa0vzbcj0Nel+FPsY+Fc8C3tsyCZiiNHnI+tacksLaDcwC0RSzYD1brK&#10;K5UhKLep4p4inkTQtNE8Y3Gd9xjGOvsK6/wDdeFk8Oak01xpUkiLz5sirtB9jXV3Xh7T7nw+gk0+&#10;PfsO2QHOPw968N8T+DNbg8QXj29neyKE3SLBIdygc8qPX6VF1JeYSi16HqeqeJPCy3mrW1tDZ5Eb&#10;fvFUYY+2K5nQNPvNT8TPczNN9mS6OS4OMVF4C8NG8sJbu90i/ijWQqiSqQfl6k5x1r1sCwgsRDaW&#10;sSRrwCB1P0rFqzOmm7lAwaNbarZqml2zqqjbhR1rC8Q29s80NwtjD5qc7lUcCulSKFtUZXADkA59&#10;KqatqXhHTtOvW1PVIIVWL5dwyX+gqW9RuKSMuy1S6bwvb7I5GZIiMYxkjpXH6rFfzXMN1eaVGkmT&#10;tIGeK67RtU8I6hpmptZtp+AxIywBxXMa5rehLrFrZi7hdg2CqnP51cXZ7GUnoeP+M7dV8A+NgqMf&#10;O05jj6V8eIQt1MTkDzW5r7Z8YNA3gXXWVRs/smXj04r4lbHnvljtF4/Fe9g3oeDmW6LauPLBBBoJ&#10;P70kHpzUSYBkAU421OAfLYf5Ndp5YxMCRiQ3Q80v7sxyZLEA0wFvNVSwIwTgUBm/eDYuDxQMNw5A&#10;U8UWxA1+1+bH+kLz+NDf8e7kqfyqK2K/2vbfL1nGCTTQj2WyCtpzHL7Vthj64qoGl+2yDaCAx2nH&#10;Srmmh/7BRdo3fZhkg9eKrMGK3oDbSFf+VTHqWtz6r8JSH/hmj4HkljuiuRx3wTW4xTyGwf4u55rA&#10;+Hhib9lb4LFsERfa8se3JrVldTPclYyAXNcrgkbsV5iElO0kjGKrtIxKn5enSoJG4XLjrVaeTFsv&#10;XPtQoiGSv/pLZXjsawdSdHmj9QauXMp8uDIB4/KsWdiw3bBwT+NUgZmXFxJG8ZW0ZwWrSeUP4dgO&#10;AGKflWXMHO7dCuB6U9WIsYwQQM07E6lKZgrwk3GMvVl5v+JW2XGfL4rK1LaLuyAk4qASygJ8oJ29&#10;6QXEfYVmJRuvenQyHZIAo4IxzVaRx+8O/nuBTIZBtYeTg5ppAX5nRrOfqDs65rnoARqd+5kP3+CT&#10;0rWLrsfLDiM1zxlhkunjW6dS033QOSapID6I+FV2ra21sZ13FiDzx7V9S6e0wspoyoJjbrXxr4Gs&#10;7u01HS7hJ7hpJLuIsM9ADxX2Hpjuy27ZOTAm+hSI1ZqX8UEvh3c1imTGcEdRXmK4t/GUQjugqy3Y&#10;BHvXr9wE+yzBbQf6jjPSvJtbtiviPTnIPF8pxn3qlITZ9DaUJD4P0wncW+yDOa5nxDayvYXDKMjB&#10;z7HtW7oU+/wRpDBVz9hXofaqWruzWd0uQuR2pQ+Iu2h4HPFer4kv2a2nDLKcg9CPrUySP9tHJ5YZ&#10;JrttTjg/siy3WUbsXPI6iuJuZrNb6aNAu5cV0tIzZvQLGLmFlSPiI5xXgn7RMUbfsa+JH43R61bE&#10;j0ywr2u1dQkRcycqeQeleKfHkIf2MfiowfOdQszj0+YUU2mS2fnlF99xgcxjHHtUqAiCY+T1PJ9K&#10;hQZcYfkAYHrxVlf9bJ82ARUtEjkCeWh/hwetELD+0I38xcLdKAKCAXZcdO2aSJVbXNOVYgCblRj8&#10;aBo900tgPBEB+ysx2Jiuq0/zGuZQ0yRgIhb3rD0yJV8LhHXlLVCR71rWZXfcMSSXIA/CodmFzoZS&#10;hjfLj7vX1qBin2K3RXBAcVACPPXLNjNVrqVE1S0CgAMcGhEHR2csglnVL1sOFBGa3ZppF0y2XEDK&#10;R7VxEMxjnlOx8HGG9M1uQyKVYZZsAEEmqtcL3tc63Sz89kdq5cHPtXXWjReZjz0VNpJJNcZpgLWb&#10;EMQRyATW5ChllsoxcnDZGQetYrWQNnZ2L2MglPmx7VB5PfFRqwk1d1jQYD4rEETRWdxb+ewwwww9&#10;66jT4HMOmq6RgLHlpMj8K3RBcniEen2ZC/vGxnnpUqyiLT5vO0l3JUANuzwaLlt1o6rHuYHg1S86&#10;byrdXtfmGcd6YzEvoYRratHb4j88MN38Oa2o9nmq3nEHylwar3K7iodWTIyDj0qBSZoIo47hTsyD&#10;jqKYMg1DcNSgb5SO5rUSaKPw5poBDvyeBzWdJCd8SveBm9CelPscr4ktkMRClTgsMinYRv2dwGtm&#10;kSJ/u4x0poBe7uXFoQd3Jq9HbwC5s3+1DZtbKqKzGvIotVukZAQznAxUjReZSn2YvGNuRmkuJC2q&#10;WxTSYQiqOe9WYCtx4eu9qFmUE49KqQFDJHllXDkNk0AWlZsPtJ5A4qR2JskUIgK9OPWq0ez/AISe&#10;FBcZV+hFWryORJ2JXCnGDmgBJFZtMaJpCOASc9q1HtbCT4Q+IdsqZKIFOfcZrHyoQmRWwIutWrFX&#10;fSL5Y7r9yQWYFvTmgTPgDxrD9i/ag+KtqDsJ1FHwO+eaSNg8Fi7Fw4ix9a6P4m2cMn7XWq3JveJY&#10;0GB3K8flWEqgXqDy1AC8VVSSaXcuKYRov2C+yp3Y4xWnp0kh0/ToyzH/AEjBXuarw4K3akLwKnjl&#10;s7eGCU2pZwDsxWLKLOowxrqUiBRhohnPOKyVi2CceYoBq7ZXAur3WXkLAjpVO4e1k1SCKO7GTOFA&#10;HWkmBo2FrpjlgwXdtLbt9Y17Jcv4otvLtJFhikIHy4zitabT3t9b8PtFrcrNImXT0qXUpY2iijNv&#10;GGAGMCncCvAYcu7xKd6YOe1UJGnSa4WO7fa0uDtOOtTwvEGSNlk2kdxx+dLpi2j/ABSsYpo/3LEh&#10;QTwTTROxo2yW0OnTpsLzOoLnfng0S+T9iIM3K8qAK0tY0s2jaxLDEp3bfLHmZrOmhvV8EadcHSm+&#10;0PKAiH0PepKNKCDULnwizfZERCmFkZsGmaVbalbXOqqIJnV1O8DuKr3LagugaPHO94iIFYEZAJNd&#10;fo08f9jbzcRtI1qR79OOKOoHkF6sR8e6sw01kRZSVX1PeqMs+bt8qe4Xit7VXji+IBLiH5rhwU7D&#10;Jrnr9oB4gVQFRWOVPrmmxgUjMETgnJcZqQsj6jaxC3QlnUZz0qtcO4tLWKNVLMev1rc07RHGiz3L&#10;+JbSOVQHfL/dApAJftBazpHJpJCGFSG29ay5bvSXtbojTCWWL0rR1K+truwjiF5FK0cZAwvXHvXL&#10;2UF0biZxAP8AWkbTzQgaOs0O4P8AwiWobIblomlbCnOENXUkRbW+aUlTsPfrUELSQ+HJImmt0ViD&#10;gKKimfTfsltm9V9zADnvSsMu2T6fLb2fnal8rXeMZ561T+IcENtf/B8QmRlurKbI9MCqjWgTVIpT&#10;PMvzhio7CtT4ieXN8N/2frtb6IKkMysw5ycUmwtY80Qf6AE8llxLwQauqieTNtLE4GAfWs+JwCG+&#10;0BgcYBrRgdhPfs1uoBUYBPehIBUluB9tL2ezao5Pet7w8xk8X+F5TcjcL9evGRmsIpNJbSiS4UZB&#10;IwOlX9JS4fV/D+1D+6vlDbTjvTewIr/FUSr8cGzAfLl0a3eJ19O/5GuFUINg+2ZcIMccV6z8WoUT&#10;W/ga6QI7DQ3Rh68g4NeYHyjbuPsKLsXkg5OTUx2B6Maock5lBwOmKeD869QPemQbBJk6ghPPWnnO&#10;6XL7l3cUCHnJ25HrUbn93Jx2oJHmsNmBt4pjf6sjpyOaaC5Z0/cjTF5yc54713+hyMLaJ/LBJnAA&#10;PUivM0klj1qyUR7t46V6LoJc3ejO1iNm47lz0Paspx1Gmeoq1hbXFvtuj+8aMuvpXdwS22yF453b&#10;dHGT7V5oiBtUtRKFLOwPHPArs7Fo/NaNQyjYOSOuK8+p7z9Bx0+Z3LyQvFEyQkYiH51VSS6juoZY&#10;5iGW4Vjz3ByKhgcmIL5XBHX6U5lODnPLcAVi0NxJdTvb6+8aaxeXMc0k8kMStIzdAowMVJbn5o8y&#10;OBjnmqyrhGPlNz2NWEjl2N+5OD3zSTC+pZc/PKA7Y29c1SVHW4U+c3L889askHyQD2HFV3EuAQn8&#10;YqxnTWLS7YG+05z1BFdHASZGwSNyjNc1pwcW+TGTwM109uq4hOTuYflWMutgW5s2i/K4A4BrYXJj&#10;jXYfvDJqpZKBAMxc45rXCoZoOAORx61nHUtovWuejRgDYMd8VqgP9j2gdBx9KrQQk3JXcCWA79K1&#10;kh2y4Ehzt600jMxG3i5yGPPUGpt8mQFU4x1xWkYU+0OCULBuc1c8iBBa+ZbqpNNAjn3DSQk5bIPp&#10;VfbJ/aIwXyCMe9dPOlp5z+Xbpyg6VTiii/tE7ohnPBFCuMzJxOHU+QeFHGaqeRK0lw3nMA2Oneuj&#10;uhH9piGFwQKrMsSlQAM4oAhtYAYFBlzzViSEiM7U6DpUtn9kaPUA9wQe3FWA8QBAJPJApAZ8C5n5&#10;ByWHFbotbcWF4WhUNtBUg1lEFdQR+AN3NXpNQ0/7EIzHIZDgKRQPYbs+eBiwJzSyEtakBlBziq4e&#10;YyMPspPHHNTHcUj3Lg0AMSHY7ZgYkEcitAMDKCCucDqaz2kl3RA9zU6oGt5CSQdvBFFwbIrj57wB&#10;ynyjjFNTPnRgAYB5qvFHdpd329iwLfK2anCygxHbnmkI0G8nB2OQNv51WY4gOJBnPTvUpVmih/dj&#10;gVG6OsLnYSaQC/6MUt3e3jc543dqQvu1OPbbxqAB36VYtoVk069BdQwXgVVS2m824HmYO7g5p3Ea&#10;u9WFuS3zKvXOKoyyA3m07etTwW05cK1wASD3pJLSMFC0vzK/Siw7jh5exSMH5fSpF2iNGCqPXFPE&#10;W2wLFASV/KoVK+SQy9WoAjmGViJQnJ9aiBAdVMnbpU78zRoDxjrSPBgZL846igCu6lnUjimsrYYH&#10;cOnNWUQ7YgW53VO0QKtuGMDoe9JAUehA2ngfnU8ZzH90kelQttEjneeP0p0a3nkeatqpTPXNAxrK&#10;DLL8rDnvTPlBlGMMB+dXMg2g3RLnPBqthTdOCDkAYPrQAwAErkjr0qaQg2cnTIApu3LzHY5waUr/&#10;AKs9yRkUCI1Dizdmt346c1InNsx3KAT3q95kZto0+wqSqcHNRSW6vpp2uV+bkUDKkwCpHwTkU5E3&#10;QpycUySO7Mlsq4aNVO5vStW1tpm0u8Ih2/J1z0oAoOPLVQsgIGOKHYC2DfZsLjmmRQXSzaysqSO5&#10;BKnHAxUlj9ok0rUUewd2DkA4pgME1q1o6iABs8GqciFr+2IcjHpV2O1dr1Qttht3HpSC0vY/EsqS&#10;KFJYbQfegWovmKoRR6DJprgYJwMketaGoWE0OmSTeWG+QHjtUGnW01z4f8QT+SwS1CmR8+tAyqWV&#10;Y48vyelO82P7K+HOe1SBYWubRSqZL/KaupZKdQALMPk544oAxxIfNIG456ZqZfOZT0AHepZoF/tC&#10;YK3yrnkCpYFPlIuDkvigCFUIjkHmA5I4pwW4+faoII4xV/yX3X4FtyqDvVm1jTYH2qee5oA5m6t7&#10;sYbYWGeQT0q3BEx0ziVhwMitTUi7WytDCpwece1SWEfmaHqRaFEPl9c9xRYDm5FEetQb45MFxzji&#10;tSWG3eFDn+AdutX2t3l0fGyNnSQ80wqVs4g2MgjBosBQg2xX4HlAjbjkVUulkGokqWCl+g960JWX&#10;+04QZBkkcVc2WxmjR41BYjBosBiQwCO4ndbiQFh90vmtFUuWsZm3BmxxxTri12a4oDs2QOma0IxK&#10;jRL9kj5jOPmoSEY8EFzHM7tgh25OelWTC+JzvLGrRjuDBd/ueBJ0zT4pWhkkjktot8gAUZzTAzYw&#10;fOKHIbNIwdbsgsxyanmSaHXIZZIgcsDgHpRPIJbzcsCqNopATRRRu3LL9zvT7MPFrBVbTP7yomaE&#10;aRj7eBJuHAqWOUqtpKGDNvXINMaPnr9p6OU6T+zRI8TZ/taQH1xXB6Oi/wDCPFVdXhNjFuX8K9a/&#10;aYEM3w8/Z4uPKAAv34x0rzTRn05fhnC0VixdrNON3Q4row/wHTd8q0OK+LqRv+wX8YIVhbEFzaOC&#10;B6MD+lfnyfTPG0fyr9LPGkEF3+xd8boPsp3nwzKXGP7ozX5qnjeNnImYZr08NLdGVVe6ixACbO44&#10;GBirIx5b/OMYFVIgdjDze/I9atqrNHOCuFHfPWuw5RcJvt/3p5HHFSYXk+Yw5/OmheY9xAwvy0i+&#10;d5c+9lyH49xTQDyT5aBUwQfWgFBOpS2Uvjkk0nORhh0/KkIi3zEhxuxz6YoEObdwPNBOeuKQYBl+&#10;UdKMc9M8daUdgUHJpANGwYOed3SnsW83ABxjrQdnmtnHI71IhH2ddyrjPWhDGqT9nlU4wDnNTqR9&#10;miAcAHpkelQr5ZmlyhVCOW+lPUwFNxun+9hBjGaVgFEha5YMgU46fSmYDIR5m1lfls9aZvia+OQS&#10;R39KVlcic/JgnoDilYbH4n8zm6DHuMdRTPn/ALQ3CTA28jFKDtVSzsMdBjNOGDH707AMJbzhuYHG&#10;e3Wn9YXwBgngelIdu1eDnd3oxmWQCIDgd6QEmVEe0xkcUhVvsTtvAAI+X1pQY8EFgGx1pjZMR+b5&#10;getIBRkxgeen3eB6Un98b+4ppCeZ91icCpFwWxgg46UAMIJeLDA5zSDYFlILct37UuPnlDTFBnjH&#10;anKD5cxwNgGMnqaAuN7txR3PFCdWBH04p5+96UgEjB+2AAdq2LdSLZSIssH459ax0wJZSJTk9q1b&#10;eT5YP3G5g4xg9aiSA6GxwdQgVoxlOg9c110RZLSbMQ27gRXI2zRf2lcKQyudhQfzrqI2/wBIUOpJ&#10;MYz71z1ClodDYzytLAwiwF4ye9djZYEiHzGO48c1x2nNH9vX5AABwO1ddBkLuSBSV5HNYPZik9Dt&#10;LFyJEPk8BgWr08x6VJ4E8Lzw6snn4+ZRXkmnSSPAHKBGAxn1FdppxAtoQpmEYPBPc/SuJT1a7lRd&#10;/kdIGJkwqsMqM5NWEJ3EFgCBVaAITODHjjg5q1j92x2kjPOKXUpshuNwsWIjTcLlTnvxXZeMMzfs&#10;6fC1wucsuePSuUKI32cksE712OpLK37PegKzbkRyVOOgqrj3OT09VFlACmD9nGD+FRudt/bIcgbH&#10;DE1FazJsgB3HDADirt7Gz3luQo+aHjH4VcdzWm9T4l8WWxT9srxkYbY5SfLEdOfWuw8Po0t/fAm1&#10;jkjYFUDAHPrXMeNJ2tv20PGYe1lMUssasQM7frWNbXssXxf1M7bpQzp5Thjhs17ib5FYnl1Z9L3u&#10;pfY/hHaSXypI9zcRxRLnJPOM/hWJF4JvbnxlJdj433MKXCwu9t5e4AHnH+zxWNDHJe3/AMNhfXjC&#10;G2uRI5bpJg5A5r1PQp4R41+KDS6fMkGo2MJt8g4j8odiemRSi9E+opHGXFndaJ8dvCdlDqVzLY6k&#10;q/IHJAZT8xx2zXb69ctHc6bDaWEIjW3Xdhcdeua8t1q58XX3xv0WfS9L+0La6oBEGJwyq3zY/CvS&#10;LpppdTsJn0G5gLWiB0OcBgOefrT6E2MO2u/E9lrmqn+wX8qaAtG/QVY069e61m1nkeC3dbwq3OQc&#10;nvXQ3Erv4LdZ0g/d8QnGODXk0dyqP8frESgSLCk1nKD904ycfSkg3PWvHFrCv7NvxDZbtW8t7YuQ&#10;nLRsRuH5V5nr0OiW/wAF/hpp2hWnkWusXFtKsXmbhJImC3rg5rd8G6vqms/DXQ01S5/0WEzRzTKm&#10;ftITjBA9KTxFY+GZ/DmlDTteitZbC736fBkFsg5bA64NNRa3BNPY5jxHpmpaz8OvGvlWGdb0nT7d&#10;ggbD4UcY70mkTvrH7IfiiLVNO1aPUtMiKG4e3YCQLzjJHJHSu58PtHN4nN69mwvr6xjhm2nAOwY5&#10;FP1XVdZ0P4haVZ6np2m3Gk3qOvlrbhfLLdy3em2kik3siL9nLV3sf2l/Dlql6Vt9T0ue1mUnGXGS&#10;v619rXaGLVr5QxbF25Ptk18ReFdMtV/aw+HUul3RkSbxTHLDsONgJyenoOtfd99BINQnk8xCfssY&#10;Y+/euWra90OCd2YkixSwtG1wy5TmsWw08J44kZWlC55yeK6GSJA8ZMgJ9u1KrhGXLKD/AHsVlY0L&#10;b2ytd26KeTIK8R+Pc7RfDPwxZfaysov4QMHkliO9exl70X+nyJMWUTAsRXh/x+W2k034Pzu8wmm1&#10;JQABwQp5NC+JD2PMrCz1HS7jw3qgvby4d9DLIAx2/d6N9Kb4F1PxPqmufHrUb54fs1pdqxyuEhA5&#10;+X+tej2jaRN8BfG0a3Fs0Vv4ejO7j5Ts7H61558MVRvCHxt0uXyFivGnQtu5LEELXbYyltc4zUv7&#10;Qm/aO8KeJtN1GGa0OrRxXErHptYDpUPxH0/Wbj47eHLyz026uPNitWcRN02nOSa6LSrEW/wp+K/h&#10;+80y5t7+11a4e0lH3Zg2THiq2l3niXTfhbJNrOnwJdtBMA0h6ov3cZ9RWj2UTCMdbhq7z3VvZ/aN&#10;TjyukqkkRbuB/OuK0C6uLL9oT4WacNcY2epR3qzxyDuoyo5rpvCUOk6lpb6ze6lHHbvqkgW380ZY&#10;g8Z+tYmvWVhN+1t8M0jkNs32GdomxgcDjH1rJRSTNpuyvfU80+J/hvTbL4kazqenXiq9xqAdYoTj&#10;yWB5Ix/e61jPf3T/AAf1JprwmT7Kgbc3Oa0fiDqF5b+KvDYkcu0GtbJIi3Mm5sA1neL7W2h8I6Vc&#10;R27IZLWJnRTwcihOxlqTaBfxf8I9axDVJVlMTDb61yHiiFVu7GVIQGS75465rN0u71KLxRdr/Y8p&#10;QopjIHSuovWt7nRrZpSqlV5z1qhXuYiIW0eHFuN72x3Lnv2rj7d9QHjSeKW0ddsx3r6DtXXM20QG&#10;KflATuqozW04uZl8tXJxJkYJxQBRneJo2CzHdggYqtp63cc2qeZYMQSPm9a6Q2lgNAtJ42QkRsWH&#10;piqsNzbtoMjquSGK4I6UBYajBDcMtzIdwHBFE32l7BnN0xAYcMKqzySixsyDGCJxn8a15xL/AGLp&#10;2UjCtGMkGiwGYrMFI8kAYqOWQAFlUZA4qXcBcOrSowA4NM8v96pK/JzkUICSzdmuLRsIEO7eMda0&#10;0LeXe8jaG5FU7ZFCXOyyJwp2nOKcPMW33HfkyEMKBjLlg8F3EyZViCGBwRioSlqdOsCLoh1Uh1Jq&#10;0wthC5aSLnGATQ1tEYHdLyIHaOM0XAxBGouZmFuRh+G9a1rVyVCqwBZfvYqKZG/s8ATwk7hlQelZ&#10;Ul3dR+IrRDagRAYytG4tjXlZ/MI+zqSH5PrV5E0v7D5mySObA+XORVIfOoPUYyMdaIyRfFftAy3Q&#10;Y5FAFlpG8qUKowV5461lSC4xO27cCDkHvW4qR4kWQgfhUMkVuAxNyvJ4AoAztMQuupsGZT3yOlVL&#10;1bhpGVWJUygZFbULQCXUF3qN6jgd6fFbJuvMwgAoSrE9cUBYzbdTBZzgx4Plc81Erma3ZMtgSZB9&#10;ajupENlcKQwAlwGB61LpiZmvAp5EPH0pgdBZySPBCpLEqmABUTPBDr8cTXE8UkzdNuc1PY+Sotxt&#10;GPMJz71oO9tL4o0cyxxIY1OJCvWgo6HS7eIaSXjGJHxnBxmtkDWvs8ax2DyJuBcqTk4rItPLzIIS&#10;eejZ/pXSaRPf22qurqhLrjDdDmqtoNHo/h7U/FB+HHiib+z7opDGke0k9+Ko2tlatr19NLpjJLNM&#10;GJLdzSafrMcGleIrJYMNNzwuQT2ohuZvJkju5pI5ROCu4Y3Dtik2Sz0LRb2e21WaHyfLj2rlh1Ir&#10;p9Qg0DVLB7ZfhlFJOjIY7pJNrE++DWFZDwvPoHhySTVLiG7SA5QJlZQPetKxuHS51N7S6VSOQ2ec&#10;j2qVqC3MPVtB+McMumpD4e0+KyW5iC+ddgFvQAE816ydG1qf4e+HdI1bwPa+fqGl4Xyzkx4HXNcd&#10;a6xYaj4m04a9qd2TaXQe2ImKLlT3GRmvW/DOt2WpfF5PI8V6aWisCkalgcADFVtsDXZHKJps/hv4&#10;T2lpLo11Pi4P2WVEwBk9G+lNW81O81Lwg39vTh4JQQm3AweuTXca3f382s39nKllMIpjmMqMN9DT&#10;dF0n7YmoCEabCFXAQOMgn3oYkctq1l4nb4i+HJYtOuza3F1AzFEJ3bTzyK+j5XhfwDpbfvVj/smM&#10;BJARjA5zmuO0a41TSdN1u2v5dGIto2a0kkZSOeeSa43X/Fup3vg64SEWYeV3QtAwPHTt0rN+9sN6&#10;GLr2uLF42lW21GTyo59pMZ3bc+uK7Xw5eW0c1u73tvMLiDLB1BBz6ivCbVdU0vw/8R7y48KXF0lx&#10;eREEnOwd69b0OyS58JeHNQt/EUfkSW4Yx9429K05bL1C5wXxosHS78GX9lqNlbQ+fILm3SMBXz0P&#10;FcJon9mp8PLqaSOSZx87rG5zkcjpXr3j/SNW1D4d6mDM/wC7013QL32ivmLwlqLQeNjava3DebK6&#10;SoQSMrSnBtaAmmjrtYvLW48LWN++mTLcqDsifIJVff6VgWkrTJoPiW38P5lsLS4RE2bvmIxyPrXK&#10;/FnVNZ067+F13HdA2zaria22D5Iyfmz+HrXoPgTWfA1/q1vHpHxDt44xoTSS2UkI2yNtywB6VHs+&#10;VXZUZJGV4C1PVIvGPxP/ALYtsNrd6GjfbtVMZ4C9q9DQWsHikRxJapG12nMeAGye4Fc1b6h4Puv+&#10;E+kn8Dqg03UnBkVuhB7AVi6nrVgdV+E01nJdKb7XUSNJQV+VW96UVqJnRan4Wh/4aW8QanJ4kvYr&#10;aWwgdYkkI3MPXB5FZ2tr4evfF+iwan4vaKzhgkGXX5SPqeBXceLpCNQ0pFuWAOlREEHqcVxOp2tl&#10;L8KNcN14eF6qadLI8C/K21RkjdVsa8yld6X4bH7L3xXttLubO5gkvIvskpcMOuGwO34VsWvhywX4&#10;HfBm6g1LSrbUtJtS8c6Iob5h8wJHJzWH8PbPS7z4K6jqsdlcafpbaq6RWbSFsFDg/nWnrd5ZQafq&#10;2ZpUtItPY8N1OOPzqdQOT8Qar5nhr4g3PnwJcraeThBjzGYYzj3NereHon0z9iLQrATgXZ02CR1I&#10;wcykMfyzXn/h/R/D1/8AAG1uriztri5vfE6uU83DRCN8qMdea9K1eK8m1CyWWb7PGlhAoQL1CgYq&#10;JdCo2ufPfxag0iLxL+zfLcaxJB5tnej5Yi+5yBj5frXk/wAOmtz8Tvitb39gXdLad7YypsOByOO2&#10;a+h/E9xo6/EzwG1xp+m3MljrUAtEnAIj3tz19axfj9pvhWz8a/s/ajp0FtZXWq6AEupIhtBJXrge&#10;lU5W0Bbnj/hu1vdV8RfE1YXubMprhQSLIeBk96+gdE8OaBo/hIXW64vr1rfBluXLkZ9Ac1znhTw/&#10;Zab8MNAnXX1mXm4vGTkyE881JL4ln1Lx5aWWmaDKu5igDe3esY36mkpGzPZ6kA1yFsfLkuVDhVGF&#10;yfStaLTEsfFdu0M8kklzpxBjjj4YMOckVzfh2y8b2/x+MGpxStpsllM8uHLBWH3eK3oNeuU+IN3H&#10;DdrtgllVfMiyTg8DmtIkMh8BafBZ/G/xzDPHLFG195tmGhIDEtuYfWu78RaJrh+Lvh3xJpnhtbpo&#10;LZknsmft/eH865zw54h1LUb34tPe6RpsM+j3kewKoHmBuhzWlL4l8SPFcGC3ktWMDIgClg+Rjr0p&#10;a30A8zlvfF8v7W3h6Obw1JHpj2spmMeWJfP3cjkelQXc3iu08XfFaG4+FZOnX6lbRzdZePtk/X0r&#10;33w7pEsPw/066EGn3F7MJHm85gCpJ44PSuC0S0m1L9on4vxajHp0JsLuIrDLcABiem3PXPtVRmge&#10;hh+DLGTR/gb8bpG02X7RqkLmOMDn5lwOlL4U8N6bdfAbXdNvrOaO7V7iUoJim5m5X6jNei63DeG3&#10;11re0MbaWga4GzIKjpivGte1tZ7e01O38QXNnJaFklhHy+YOhJoT5hWOq0HRLvRNH8FPDBeo93p+&#10;oRasglaRZCQRERzxiuT8CRanb/Dn9sTTLmG6Dt4xSVYnkJC7m+UqM4ArrfBvijRNWtPD2n6X42W5&#10;ubaYfbFlT5uTzgnqBXG+KdU1PRv2xvGaL4Fiu7TUzZplJwMkcHj2o7oa12NpLRftOkwvfLLdRhZH&#10;J7IOcAfSuT1PW9DvvibfwWvhg3KwwbHh28OU+8SPQV6Z4usVsvDXgvXLUMjDSm80BsgBl6GvF9Fu&#10;YLXQtd12HwYha7NwvmgZOD97AFVFaaky7FUwWq6rfX0NusdsZNrRIflU55FO05Fbxf4iZmWOH7GS&#10;rt05FYkes6PH4eure3tLsrd6iz+VKpBBzluvStPUr20b4eSNHooVfIXlXxnFSosVzm7KKzg+JPie&#10;6S0t3ElwxUt/DjuKoeKA138OPFV3IfmSYCHByT2wBV7TYWv7K6EDzwt5TAHGQTXO30t7Dbtpxs90&#10;6PIWYt8vHtW3QlWuczoaat5QS4s7xQiHaxBxg1t2X2SPWW/09nTzss+a1dPuHuPhVquy+sopUV1Y&#10;lRkVzFlbrFo+tf8AEyllke4yW/u0DsR+JybjUrVVv2EAkDOxPAxWta6po9z4U023GqRxNFZshZhj&#10;JA4Oe9Y+qKr+EZFKjdIvUdsVg2tta/8ACNst1evGTuMZUcikS2X9On1RPEGqxSOJYTK/73OcDtiu&#10;htra2fRtaL3zq27KDPWuL08TfadSSK63xpJ8sp7/AIVoPd3kWpWTSoCzSDIVuMChoC68aRSyYWcM&#10;W+UE/epLaMyX109xq0ar5eIx3X8a6i2TTdRWzdBtMdv8zdMGuZubOYeJb2NVlMfm/e9BQmOxTkhS&#10;LULR5NTDRrcgjI5P411uuyaFL8IdPjj8Rxh2RcBRyCPWufuorb+xZoWuMk42k9qitrYLo7ubSVgS&#10;MZoEXbOzlPgeGVrkswtjyeo4rP01g9rdD+0HDpOwzTprjUYrC+GW2eWBjtVLSGjMmpSNHgGUcY60&#10;7XTA3oSvnlZFXBU7SB1ppu5FhVCkS/vfkLGlBVr+6x8v7v5Risi5tZp7uxzOVEcxJIPWhIDUP2uR&#10;3b7ISRisch18ZzubaTC4CnpknrXZQAJ4ch23CbhGBk1nXEMcjBy0QJYYxQDIkkcJcKIAMYJY96in&#10;e9ZYdupOqbu1WBERHKokRiMZ5qKb5Ts8x8uy7DikBeie7isEcxKVCgMW75pAu+/Q71yykjAqS4Kr&#10;4ftYzI7syjiqUEyRyXW5fmONntTGNuFuzIY2vHVcHI9abawxJaSkoGbnFWZ5kZfujcRwKihdVkwx&#10;U8cc0JgLGflcGMjc/FK6DzXYHolPnkjVbbZbhmL9qmHk/Z3zMocx5IzQIz1jt2in8ybcd/cVDdWk&#10;M8ulqyBIEf5sHr9aujyhHc4twxLD8KR9m2Q/Z35I6GkBetrexiAjS1j2iH5M9s1raba6adQgjuZ5&#10;TvZsHPC1khiLK1P2cMcAEbula9m8ZWINCeD17imhPc7PRtL0yPWdWX7e6psJVi2a7iLTrb/hELOc&#10;yR3bjeFPTYK8/wBNeN9UZTeMoaE4cnha3tK1m1i1R7GXULoqJDmYL8rc9Km/V6hNX0L+kAx+NbY+&#10;X5S/asjH15r0bVbmJr7RriG637YPmZjxXKSLpLa1o8sMzmN1OeMf5zWtDBBeT/ZkvRFGTyB1z2/O&#10;rha+pHLfRHZ+GtQ1Fbl2e8P2d1IAHQ11Fvd28d/4iSKwtR5kikc+tY9por2fw8tGl8XW0kuxisIX&#10;GB25rh4BrS/H/wADRDVp/KvpZFZAcj5asaR7/o73rwaiI50BSHcwV8A+nFYup3HiI3CFL+bJlKS7&#10;WI+U8YrKzqVp42SER3AIQfOrHBB9a2o2uptSnD2Xkqq7vMJ4JFSkXE3rC50Kz8FGJfDdt56upPmM&#10;AQW6nJr0ldX2fD7w+0ekaXMwjVgQRx7V4tcaO+oqjy+KZIRJMACpxwtd5PpMtr8EblrX7XLJbafl&#10;SGJMmByaExlvxrJda38N/Dl3DoghuNLnB2qeWB61V8M2zXi7Z4potukP87HI3Aen1rjNE1zWZFtb&#10;b7PJ5kszI4KkAHpzXotqt/Y6PrAujFHKyBvlIIUVXMJniGreENNk+KFhcTePfEls99r+2VI7hgNq&#10;tjAAPcU/xV4i0XQfiHbaPpvgzakGmxYMjl3lZh1JOetdbqN7o+qeJ4Y7e7ZXtJS5uduAWXnaB718&#10;weMPEcn/AA0tq2oaj8LLiPydQSNoJWxlU4Dg98gZrCUeZlRl0PW4vEtzO+pPf/DNrQpEAGlUEMD3&#10;GRVWXTtLn0rULyK8jLZ3rCrbeeuRitq8h/tn4D+ELuyOnt59kuTkDbjtXnV3a+KbWw1G1kv3iZIC&#10;UcNweOn41i1Zm1z1jwPqWuRya2LjXALdbcgh2ycD6+lc/wCItf0Y+Ig9nq15cO14waJAdoweea5X&#10;QdT08+CNNgury7hu53ljYgE7ewP400add6VpfjkR38V+s8RaN2TDRhhzSsg3dzt7TUrX/hGNUY2T&#10;XKOiuYXOQSvbFbyarr+pfDi5a08KWOnuunzbIkUdUHHT1rzKFPs/w5/Z/mi1lG87Urn7YzsOSTwC&#10;Pau8P9pRa/4Ka0lb94nzxqOAD/jQ0O5yOgz+N9V/Z5+NNvqekxxXy3M0VnOePNUccjtUfw2ufCya&#10;Fqug3s9lBq8GpSebHLhd/ocmus1M6pb+KtUB0944WgEsiovpyTXi13p3g/xV8YJbzRvji1jqUUbR&#10;3SoNrPs44HXjFUml5FQV2fdg8sHJY59KkGCrYk6jvUe3ERO4HJ6UgyEPHesiUGPkY478mhQfIxnv&#10;Th9xiI+/rTwR5Z4pDIyAFQbOcetA+6RQx+YDb+tGRljigByBdw3EnrTCuJ5PTNKxAx8pqVWBA9KQ&#10;EWzkgK3Pv0puMSIPMzU54R8dhULDLcA96BgD8zYXrQd+wYTj604deAKfgYclvTtSAjHRDu6infNh&#10;8EdKU43gBT0owPMbnmgBgBIz2p4C/K3Uimn7zfXpQB8p+b60wEJ+cjyx145pR1Ix1pCMpj5c7qcM&#10;AsB1AoAMcmlAGPu04bPLbkZNNONjc80AMOd569KVVG1wB1HenYysmSQeOKTH7xvmPTigQxAQT04z&#10;SEn5QBxmn87TSHqeKAHAgI30FNyd/wDKgqdmPekCne3UY6GmA/HAO2m5XC/Kadzt+72prKcoQDg9&#10;aVgG5/efdo53SYHpTjjBwTSjaWk/eEccUAKc4Xnj0pMHA4pSFKIMEUnRj+9X60ASAcqM9Kay/M2J&#10;BQM72Ipp++eOaYEik4TmnEjYgyOQarr95QBxmrAxuH3c5oAYATM5JqZlAiQh85qCQEXX+sPB6U7O&#10;VHJoAjIlMwwo4HJpfm+cEHOetO+fOfMwMjihmZnwUHA6460AREcjIGaUZ3L83GKUgCYfMcGnZQK2&#10;OuKAEJAjUh1PPPtUeWyvyDGfWhAiySAoST3zSjbiU5/ioAjckzgCIgetTJ0xmoWB+0RENx3FOGS5&#10;oA3bUqYouOVs5MflX5Y/tJrj4uwHHJ1SX+Yr9R7AjzFXI5t3FfmJ+01CyfHSQNkbLpj+JIxXThPi&#10;Ma2x824UeYqyNjyUyPSovma6wF4x1zT4HdrCcELnaA30pjhxcPtIxuGBXdUOe4EjfkIRjNIpG7dy&#10;SetPPWT92BxTQCEY8E56VkMCH2HIPJ9aQdWGDipd2UwVHHamEpsY7hkdBQAxt3lMSigZxnPWoY+b&#10;i/VockQNtH4UP5ZEamN+TxzTFL/aSTBxgDOeTRcaPt79kfxF4ds9c1LT7u906Ke4uJPI84gB2Gfl&#10;Oe+DxX3xPrWgi+kD6pDJhz8r2+cfmK/DKzvdRstaSW31K5jYXayK0b4IZeQQRyCK+o/D3x78Q23g&#10;jSbXU/hTp2ozR2wQ3RlKO6jgbuMZ968HN6VV2lTg5vtp+p6+XunJ2lPlP0zXxToMPh7WctosX/Ep&#10;l2DaAXOOMivyY+POu/2p8YbKJJrRmj1C4Z/LxgZb5Rx7Vc8YfGDV9S0y7isPhnaaczwMpuPtLO4B&#10;64GABXzxcT3M2o3cs19cySPKSzM2STRlWFqRbnUjy36F46rTiuWMubzHfOrIm5Ax79hTk2ec6s5G&#10;QCW+lQJnY+6Bmx0GeRUikfvT9kb5iM5PSvcPEZYQj7TLILg7BGQG/wDrVXT/AFiu2oKuXODt6/hU&#10;v7sKxEfyhfu561G0amKL9982c7fSgBxJ85ThcHpUcm/7UmU/h4qU9vnGcD8KYSQ7H73y8UAN3gf2&#10;W6xlWWXO4Hrivu39nv4h+E/7EXQdc8R2MX71DZy3MoVH7FSx+6R+tfCBIHlFrbIDcjNJvjExItLh&#10;cdNr4xVXUouLKTs7n7lT654DtPDQu/8AhY/wzitYrAv/AMfkWAByTkGvzf8Aj/8AFKy1/wAa3un6&#10;TfyPYW7PGLgcec38RH+z6V8tNc6i1myNruutGDyrTsV/LpVYKxdMKcHua56eHUZczd7GlSpzKyQ9&#10;CwI+c4Y88VaUL5ijn7tMVcbh5QGOnvUwA8qQ8lv5VuzEaAczcAAHrSg5lOJiRjuKdtT58sc8ZHrT&#10;iCsAxbbiGGKAG7UwF2NkHnnpUrKfKT93TQALiUlckgZNOYNvGZTjFADwFEQJb+HpTocmAsWYEk4p&#10;iGLyXHm5JPTHSplZFlh2HPyn5SKAGq8plKmzc5P3gOtWdo3W652jdUsTkLbMfL43cYqMPH50itE/&#10;3/lwKTAlG5L2H90SWU8dhVktMLNP9Dyd3Ap8artBZhgrwO9TRgFZWEucDgEdKCkOt13xQloYxsBx&#10;nrV0JD9nb5QPn55qqmz7MWMjjDnAxVtTCbNWETHLckmqQx4U/PgjHGKCPlPFSHZs4B4App+8aGDE&#10;Up5bHb3qbMfkp+7PJzgdahGMtwAPSpQdsBYKSw4xSYExdDbtt8wBgKY3ltbBSJCCfWm/8sRkYzya&#10;Q9RUgyKQARLgcAVnrjfdcfdmB+laEmcHiqCITrL8nDjkfStKHxq4H6u/AqVn/wCCf/w2LN8y20gP&#10;612s5O+X/ery39neYz/sUWkBk/1Mz16fcn/S3/z0rOp8bLtYqlv3i/L2pyMcrUJzu+7inoQHbnms&#10;xG3Ztm90cYGAT/MV+VX7TMbxf8FCviO4UglYSPyr9TLFm+2xfKMhx/OvzR/avtnj/bXmlMbD7RpU&#10;TqccEDAragveY9LHzS2DDEQyZIyw9Kg8r55i0fcYqSJYGvnDSkbYxjnrU5++TnIzio6sgUAGOIjB&#10;AXkZqVVXaSicEdKSMIFTJGCORmpk2/vMIRz0oEI/Nq2IsE4pihG8rd5m44zUjn92cgfhSKR5sfIG&#10;0daAHYzM/I4UcYqrgtcTqI+jg5qZmODjPXpTxt2EjI/vU0BPpQX/AITJWB4F3Fk5r6H1jaPC3gHd&#10;wr2QP6V89WS263ryCRgDMuz617jrlzH/AMKn+BmJAzzWMmP+Aio+0jToc9cOn9oXS+SNvy85rmfE&#10;hUeGllV3AC4fnrmr887MI22Ebjjr0xWDrhkHg/WEcYJKEN2NaXJSucLgiyicDAWdT9c17t8G7t4P&#10;izrzeV8v2q0zz1BODXiSxo2iNlmwXXn6V6t8P5IofFunsJcB7qIMT3IPFclePNFo7cM7SR986k9p&#10;ba/pmHi8u4tEZUPJ6c10Om6raLZuscsXCcc815Vqd1LNF4NlfLNDYKoAPY1FYNfJr5f7PIsbrkEt&#10;XjWtoz16UrvY+sPANzaT6veDzYmMsfrycV6e0NmviW1RbiFXEgOzv1r57+GTSr498PTF5BEJXLc8&#10;Gvc2VX+LNxepcysDBtWMHjPrWNbsjeLuyr4xEBsNTMtxbIsdnks5wAAOa+BvGeqwT/GTw6lvdEW/&#10;2qaMsOC4zyQa+1Pilbalcfs5+JVRb4zGePd5QOcEj0r5LutG0eJ9OlvtLRbiCAeWxONoIGcisaUE&#10;k22bTqO1jJ07TfCyWeorYeHjLcTWknmTSTZIY+xNcbZ+Edbh1drqdWmkF5Iyqr8AE8d62bGC8m+P&#10;9kdNu2isY5R5kwfIf1AFe3Tx6bCdHf7HJ84+YMT1HeuxVOU5VG5806tpPjGbxXoVrCPEKpJN82x2&#10;UAV0V0bzT4/D+lTa9fG6ltv3MRJbd/wL2r6FlWCTQ7y5t9Lt/kt/vBeVHevIb6fSpfin4ZRktTIt&#10;0wDuBv5PPXmpdTn6WLjFRM/TtN1caWpmlk3Ene2Ox7Zro9J03T01hY2u5pN752eZnBrr5JNPi0eW&#10;L/QxGYkzkjJ/GuZuLrRbbVnks7U/aZEwq7s81nz3L0O+toVS7sC9tbfLCRtODtFcpr9h4VS+hu5L&#10;K1+TeWYICKracnilr6aWfU5MM2XUnoD2rH8Uamf7LurGDTlYuhXPUk0JthKzRq+Gb/T7jUtYigiZ&#10;YRG3ltjGSK2LaRJLnVkYPujdiPcVn+EdEuYPhdpFxcX+LiYyMYVX7g7c1yT61qUP7SFpZSWirEJC&#10;rgrjg/zpWu7DUrRLmq+Idfg1+K00/TZ3lkuwilskKc9fwq7aQ+O9L8Qa5ql74llupb2GIy5UlUA6&#10;KFP5VPqpsk16K7tdPt2Ns4ZyvJ5qYaxfXkO46azQ+Rg7hwKpaIOZNPud/o+oS3nhK+kkt7KKNoWI&#10;CIB09q4jWb2OHSNRa3mh8za+zcehrFS91aPU1it4ZzbhGyVHArx/WdRnn+Kc1iutX3mTXm1cZ557&#10;D/CkoXZSlpY9T8JXXiq51DWpbjUUdhcYAHQAVr65oGn6vqGlnUNamMcL5KqKq6BZXtloGlxxz3JB&#10;iBfcOTn3rriSFbJGCvzVjU91mkI8255/ceEdNjg1L+y5r6yVrbEcqPkZHqPevKbjwl8RbPXZ72ZI&#10;5Y2uGLSGXO4DvzX1Pbzaa1jbxCSNWUHg9653xFJA+kXEf2mIBIzlQ2aqnV8iKlKyufN2v3Fw3ws8&#10;UodPO9dKcPz7V8dBgLmY+Vn/AEg4r7V8RRWyeHPFA84ANps+fyr4vWPN1qJyvy3TcmvdwDTiz57M&#10;U1JdiwpbBLKoyvNSr9z7vFQAjZy54qVP9d1PTpXeecMYfvuoBxTQH8w8r1qaQYJ5BJ7VWBInbcTk&#10;mgRcYZ0/7g6Hms9VxNCN2GaYYrRDD7C+COn5VnKQup2h25xOOppoZ61oInWytA7ysGtuDVzagu9b&#10;wjcQP/KqulzSjS7EfLhYOeKuEgaZqDFwC0T8+vFIqO59I/DhlP7IXgwCT5o5rnge5Nackh8sj/b6&#10;1y3wrnb/AIZw06Py+l1ccH610TFME4OfNbiuZvU3TuRSSZk65G3mqT8hwCfxqWQ/PKQoA44qpNJG&#10;HQ7cnFJsZRuBIVK+dnjmqB3C3kQxZ2g4OasSuxuX/cfjmqLyANJiUcdaESyqxIyAhJLHINIGh8q6&#10;wCcY4phlH2p2C5x1qFnQ/aOuTQSUr5o3iQ+QRiskMd7j5iOxPataYKCPlzn3rFm4muf3eBxirSES&#10;kgZBjByPyqrIXBX94Kb5uSw2njHWo5CpVj5jZFMVyRZsQzhioyMdaqWUca+MbeQBWCXA5PTmkKqc&#10;ZycGpbaMHURmU48wFu3TpTBPU+jvD3kf8I1bn7KMh02kfzr6G8PSE6ZYqSufKXPvXzj4Mdzodpyr&#10;hogDx0xXvXhRidWkXfkbflBrNK7BPc9PwGtAoUlWi5riNds0/s4kgZEhI9RXbqX8hzwvBwBWLfwG&#10;aylGTnyHwT69q1QWubng5nPgaENIPlX9KfrBVpW2pIAQcHFc94Tkv4tOeKWEjbcMMeorQ16/jjjh&#10;AliyIjtUY4zUxepR53rl1PCr4yQIJMmvBG8SH/hK9TR9PnRlvWG7ru5r1HxBqUBjIkvI8DfgA8nN&#10;eSpbWDa7f3H2YbHmOCR1NdDlcwkz0XSNagFzbGSDeHhI2GvKfjZfI37J/wAV0LH97qtmIx7Fhn8q&#10;9A0jTfM1C02qow424btXG/F3SYpvgn8UIcN+60oOO+GXBFOCSZCd3Y+A4+JM7v4B/KpFIM6LtJzm&#10;oBjfICf4yPyqyhYQ8lMgYpMY8g7TgHpTYkmOp2JV9reaDuz0xQzEWyjzASWojZf7Usd0jABx070A&#10;e+6G9y/ge0ZvnVrcBnJ5GK2bQA3W37uX7VgaA+Ph2cbcFRgZrp9MgeS+bzHVASCefuisr6gaDFFQ&#10;kwswIrntUnCy6R/o7gtPwcV091JClxJ5cKvGoHPrWDqdxYTS+HgtuocSNhcdKqwE8bvtg2oCPKGc&#10;1rWsswn6NsGM4HSsX7sAcSDBQDFXLa6mi0m+ZIY3J4OfemtCWjutNvITFqZ+zyElAI2HSum0gFPt&#10;U7B2IcYPYZrz3T3us+HoxHGqsWZ39a7i2nvEs7opao0CEBx3NSovmuhXvodZDul1ZyYQEMilmJ61&#10;2tzEp8P2jwK2Dbjoe4rz+0kMsdsjT+V8hwB69q7O1lmj8CwwmYmQkggntWtmmK1h2nSFrbU1khXe&#10;rDBzViVQiRSLDvYyDA9BWlbQaDD4TeUOzyvHkjPem2scksbsqELsYnI6VSC5X1VbV/CVkyW/7wQH&#10;GOtcTZgWsrubyRpZZjla7t5oY9EvWMMRZEdRk8ZNcIFYapZNLgk3JYkcjFCEy4wY6odyuCQDzWnA&#10;IvPgJkUcdcdKqTsH1iN0VNoiANXLYpvO6NSA4HPvTA1RdxwaWWFs0nOAPSlW30tlS6e3y8i9D2p9&#10;0LKPSbJ1SNt44HpVfzC7adEts3TgKPWoGLLPNaaJrs1vEhLR9DVDRiZ9O1me8tXG5sgqcfpWnNDI&#10;TJA1r0xxnrTJUa20e7xYBtyc88LQAW6Y1ASIGwpOzPeteRbk6dG8qnDKSvHTFZNouoHwtHKGhZhN&#10;yvTAroGvYG0O2ikto8rbkE++KGBTs1in0jVTNMg25Vas6Na718VweayJHESpz97NZ1ptEN7hJG3T&#10;HFb+kRu914rVZth8tDn6UAfCHxPE0X7THiBPssvmRX/IPpnqKwLhreSy02SGf5zD8w96734rQO/7&#10;aVxkqomsm59SorgUjhjvIlEiljcNuA7c1LRonclhE8ejXTvBudm6E0pVWtbZsDGO9TXGx4QgYheO&#10;gqEbMrH5o+VOeagCa0ESXkgWSPDHBAxW/baf4ZgnursvE7tGSpL9D9K5u2jXzdRcpKBj5T61ZsbZ&#10;Z7yQHV3Rechm649qANSBYn1e5uV1wSMciNCOlZuoW19GokaMs5Yk+wq/GtjBdS+Xd+Y3mcEVoXVz&#10;A+nQq8cRJTGT2zQh2MCCKe40JWjsFZVOWPQ8Vr2lhZS2MMqOY5Yjx65FaOkx2g0HXUSVDjB/Osi6&#10;uxb3V2ItOmZypCgDrQFiYx3c3iWwWbVLhYY2y7EkjjpWpeq1xPo5t9btz5Zx5ZwM4rJ0+eZ9C1QS&#10;wor5zyfWq9j5g8VIzRzN+9yCD2osM2ddbUbnwvoEK29tFJEPmA7ntV/wbY3ia0Xu9L3tLbkJGX4A&#10;HcCqN5FC+oXs8V7MFwu5c+lO0TU5z+0N8MNt5IbaO3nEoPTOKNegI4XxMLKX42/EGBrCWJbW4j28&#10;9zXMTMkmomJrLAjxsPr+Ndb41EUnxr+Klwny/arqPaB229/xrj4fON3eB8EhBgmmJjmSE+bmRgQv&#10;y1UkF2bOWL+0b4q6HJDGrYaIAB5OklEsiHUbcLAAvl8n1pDM/R941G4jUMSHIJNbMQaHVbtHOAzZ&#10;47VVt/Jj1C4KIAw5ZaN8x1mR2Kl89D2oESX14f8ASgPOZUA3ZFQ2htZLaJ/KnUC4XqDwatxRtLNO&#10;7QxHK89gT2q3awToRutYseeN3TBHamFzo5wqWOjXErxGMW2HB4yCKh8ZR6c37NPgr7MjGEXLtDns&#10;TnNS3kdpcRaPC1yF/dgDnAORTvF9u1p+zfpcBmBCt+7I9DWTe1yktTxaBoDpkKtG4dJBn/a9K0Cx&#10;/tSx3XD5ZOABwMVWhVf7Ism8oEjv65qyrHy4wbU7QeuOuaq5PUvEzGMfIcD3rY0VinijRiWAViQB&#10;61korFQplKfJnnuKjikk/wCEl8ONvYYu8Z/Gle6DY6z4nlV0D4KShjiS3uN5J9OBivIbRZPs16yX&#10;rHzD3FesfFMH/hV3wJPlkf6LL39a8rtMnS4GD/Nt5FEdIje4LDm5DFgMDnmrCFvLkXauM8GowGO/&#10;JblvpipFwGUb2+7zmmIfsYxBgyEAHPrVYkAMdrfeq3Gv7i9G7ALDDZqHKG4AEQwBzSQCpGTBCdvJ&#10;cc+ldton2htQsFCkK+PMYngYrj0UFNpkAG7Ndbou9riOHzHQMw+f0xUVHoNbnp1uP9InVI1YKq/v&#10;S/I/Cuttyws4n8tsEKAcVxcMKJbzst5IzPt5B9K7bT5F+w6SJCoUDjjvXI46ML6nV2yk2HIzhBmp&#10;TkhMenFRwhvskg8zBIGasorGHleg6kVxo0YRhjtBUYA61ej8wAYXr1zVdAApJz7VYGcdD70xJEb4&#10;80/IOnrUGW+0AblC4NWn5STCdBUQidrc4DZ3dKLgbemGf7Ip80Fd3zeorqLdlBQgDmuTsI5kYfvJ&#10;FGPnyetdbEqG2sWE2D346Vm9VoGzOjsDOwuGCAhSM+1a4ZvPXKpnsO9ZukAl9QAZgCoP1rV8qNtT&#10;jZt+c9M1klYts04GYyRESsQDjNbTuFgtG8052islVRZIsKw4H41fAZo4SY329AWHWqRn1Irp52aA&#10;pcHJYZOKvO80ljGpY5EY60kcSBiNydM0pA8qY46HigdiJPN8qPL5b39KaryC9LbDweauRJGyQMxA&#10;+b1rSW1s1tLp3miGAMDNCAxSfMu03Qbcc89qjlTOo25JwCOa14JNMkvRHtQN2NRzJbJqEqs6bs8D&#10;NAFWNI1AAgyM88dauxQxvcOv2by1253etLAYGmkXzYlAHr1rViS3+zJm5UAA54qWwRkmCXy7ki23&#10;IrckHtVZoLFVkn+xA49uldFFPp0UGoqs4bcMHNVT/Z8lldRfaIwN2QaQylF5Mlr5iwx9MZ7/AJU8&#10;xAxtuicADrVmO3tFk09vtUaoswzhuv4Vs6olmLawMd1EQ8IyARRcDmPLAt2bzM/NxxVsLGNLiI5J&#10;9B0qQ+WInCgfc6U+3GYpQYjgNQIqOqiNcwjJPHNWI4S0JIiBOKWeON7jiYqB0FSWJuDd6kvlZVE+&#10;8T1osMiKkIf3GBnn2qpMLnepI+THGK08ki6yqkF8VBJHcAqQ/wAueRRYCra7hdSMI2GR0zVyLy/t&#10;F6fKPApFQ/aDgYGynKjCC8xHIQTzxTEVg5N5ePh/v8YNMmllF0HVWYY5GelPAXbKcdDzWhYQWj6x&#10;EuAqtbtlieM0AVvMR9LiZZGHqDS24tnilYhvlQ9aSS3uFupEOFH2vAPYjNdC1pbQ6Hbl5om/0f7q&#10;nrmgDkSHeVpImOdxwlKhm2yDzmLYOV9KsOY0nYpEFUMabDn7bJIJBjHOaAJIFO2NiR9/mpLpiZbb&#10;kYx2qzFHE0EzeZhQ/OBUN+EVdOZBkKRmgDNMNxJe7VhOCOtbdrH/AMSWaA2+GBGOetTRpC1vpbx8&#10;fJ81LH5g1yfaoOMYJNAGRLC63kkeMHjNXoLWMtahp15PWkvwRqhdlBYsPlzVuAMbq0YRfKYueelA&#10;FC4ECanPGt0m0gcYqg0dw1/Dh/l83Gfars6I+vPmUqS/ArW8u3j8Pox8tj0GT60AVPs0S7dl0rYU&#10;Z4pZREllMSn8B5pkDkX6Yk5J6H3qWaJ21WVDOnyplhn1pjDSIraTTNbkkCrGoJGTUULu9rrHlTfI&#10;J+3tRBsV763bIVzg4NZU7m116WOKR/LZwSCKQG5Cyf2ghkIIKYbimb2TUbgQ2qKjN1x1pWe2ezs5&#10;EZfmUfL70ySVY7q1DIOcED1phcbIyrq+nBbJ8hs596lvdskiszDzEClSD6VXkeRtYmk8tBFtGAO1&#10;VZnc3HylscUBctyXRl02aOSE/wCqwOfSjS5Gj8J+MLcFQs4BPvtrOkUfNlH5FVlecXMCgFVD4Pvm&#10;kO5ZtljMELsqDZM2ST0xW558R0i4ZbhD+7wDWHdW0sEhDGQpJHk9sE1Lp8NwNLv18glWBO4mgQIx&#10;EN2dy/MakhMYtw5PIzioAoEbqRgiTpmqMswXVkjIXb7UXAvwXN43iKZVK4ZCDn0q429Yk/egAsfl&#10;z1qnGi7tysoJXsaR0kKEGaQkH1oAnWSBILgeact0BqzEsqaUCDw3J5rKkVfKQck1Kk7eQ0f2ltpH&#10;PtQgLcV2q3N0qw5yOhNBkJdF+ynmTrnpVBUt/tJYXBJz2q5GcoDszjvnFMClqaMusabJHNlto3gd&#10;qsLLkgkc4XmknMfzEx8dOvWkRIxZE7T+NIC1JNKWRhj/AFfWqcdzGNaiDtKSAe9IWYomH4DUzYpv&#10;JGESn5R2ouBoPdI2n3PyMp8wVRkyL+KQu7kAENmrdzAo8Mxyeau4nLADpVBd5t4yXO3GKALyzpJF&#10;MQmT5fQmodsn9nTkREHJohhiEw2SEEj8qnNveCOctc5w3zfSnYChEshmlyTnHOatruGw7CMVEpXz&#10;ph5ajB9atIoaZRv7Hmhgjyj4+x+Z+yB4buChJttVUg+mTXjXhq705vBPh1VeFWbT1yGIySBXv/xr&#10;tyf2DPF+QCUuounua+b/AAhp+jt4C0OS4ifz1siAQ/3eOOKeHb7nUm5RsdfctBJ8LviHEERhL4Tv&#10;A3pwhr8v5VXz78Ywf7TlA9sGv1EtIYP+FZfENNgzH4WvtpJ5OUNfl7dZGq6qCpyNbnB/OvXwr1fy&#10;M6qshYtp38CplKNHcL8/HPXpVaHo/wAhxzxU4aNnhxKB8/zDFd5xk4L+QCecCgZLMc4+velm3qil&#10;YRjb0BqufONlISAW3jIB6CgCywYWkjlF68DNMO/7FK5TgkYprKC6fNJtVBxnqaeSxtyhA8v+7QAv&#10;7/yU/dBPk5wc05Q22yOCBk7mqP5/JKiQhUHGT1p6/wDHuCDnn1oQA+fNiGc5anLuETjg+gzTWJ8x&#10;R5IB9DQRAEuflkDgjn1pAP8AuxPhP4hxSOTuU7VOV4A7U9TH5TnyScqKawbZxBnHvQAzBKW4yByc&#10;gCpAE8+IMGAHTJoCyfZI2Wbhm6ntRJ5JlRWuGDbMrgdaYDixM1wPsw+Ujr3FA2ENsIxt556Goizt&#10;ZuS5Uxvjp1pflVWZQyjaOfWgB4LeWAz9+ABTkVTJxksaiyCyY455FP8An+0oM4OOoqWhkxUZkO0Z&#10;A+aojtyCFOMU/wCfD7pCVY88daT5hPPmD5VQbec5qbjD5wpwoOcfhT0LpcPiNcVGpbyWO4D5xkGl&#10;kGJSftJG9PmHXGKAYSKc7+ecnb1qRPLazt2DH5gfwxVSM3RlmZbzC7SORU0YKwRr52cMSTj1oAkJ&#10;PmRgAYpDn9583bijBzEN3c0uDvxggUXC4mAFGJMkg5q9Zqiqp8wg7gc1VCrhjt7jvU4YB7fk8sOK&#10;HsB0tqWbVJX3qW2jt6V0kTFkicHJHGK5a1YebnHzbBke1bsDlIUCsWJcYH1965qiKvoddYld5Ugg&#10;7fl966uzIMVvm4Iwxya4yyef+2LCIpFuWLLD1zXYWgjKKd2CWPFc8kRN6HWWbhEhUnJdsjHeu/sZ&#10;4/sMOYFxgDjvXnVgQHjLDJCEA12Wn7v7Ps/mOCxxXE4WYqcrHXwyR79v2dskdfStRc/Y0Axz1NY9&#10;vnybMFUBwc5rVX/Uk7x9KnqbDo2AmlBcAbTXoDpHN+yhqUisP3G7pXnEm8bX8vIDgYHXFeo6BFHJ&#10;8CPixAshVRpBZST32805eRSPFNPuG+y7zbIcTEDJrpXlIg0Y+Ycupx/s1xNpEzNIpuCmNRfgexrr&#10;plzpGl4ddodQzelbKKWptFWPlLx0vl/tX6tGbGFmvShBYfdAPOKu3mlaK+kWsw0dd8camN1buKof&#10;Gg3cX7RXgCWJijPZ/uz654NY51TUbfQIY5pFH+hHLdRkivUw8m4a7CqKzO9Qale/CLxH5ETGbTvL&#10;do4+pUfTrXo2h6lcal8H/DiRqokSDy3GzDrjhvevH/A2t2Vhot69xrTLukcyMwyJlPb8K7zwT4g8&#10;MzfGDx/P5sFvagr9kLYVWJ+8cV0qyWhjJkmvaf4usFtb/R71v9DYOwHBGeoI75rpNF8YWOp/C/U7&#10;O88GXdlfhV2ymEhZCOpB96b41nvf+EFmv7HWka3TVoftBQ9ULc8CtfWRp83hX4T3Fjb6QYDpcfmi&#10;NFDBiOSSKgXqaL6Z5/wltrn+3lbyz/qjxkD3ryfxNa6LY+Nvg/cqkka6rJJBPznB6Dj3r2GWRIvh&#10;Ff5l2pHApBz1zXlGtWdxrHhjTpIrWcz2GppLbqOhwc/rVMaOy0vTm0L4f+Nbc6Oqxrp5mjLcgBxu&#10;J59a878LWzajL4+1z7dOi2V66Kv8Iz+hr1ye/bUvhHLBNp8cd4/hbyXTdnBVcVwPgez1S38BXGly&#10;6eFS512V5VHU4PGTSXUNjoPDsNxb+L7W6MZuIZYnbaP+WR65pvi1rrVfCl+Ps1tcRLBMQ5+9GV6Y&#10;rmPG2vXvhv4qfCJo7lfst1C63tsRkeWO49DVm0W4uvi78P8AxFpPjeG78Mz2UyXkCEbrWUjkMnue&#10;ORU8t9R6rXocV8OvFraR8Vvh7fSaeZ/7M12RZ7dmwXjJIJHuB0r9MrK/0nVfhfomrWGpSy2l5pyu&#10;hZSrKepUg+nSvzv8aeENM/suHWtG0dUAujJdRI2Qwzndj+dfV/wB8SNq3wU8XaXNotvG+lpEFkXA&#10;EqsD27EVnX20Q4tXPVkMZEYJQkk0ssWfL/c9Dwe1MmijivruRI3IL4wT3q3G4Ph+9YoNwYVzo2uT&#10;2nlCCVWt15XA9qzNd0TQNS8LFbrTYZzZ6ZcvbMRypK81eQ4SxYdD2qeaZlsr/ZboMoFHoQ3BFNPU&#10;lnxDoGpWy2vxm0t7crHca2yRqXxuVWwQDVy20/T4fEt/LY39zaYkjabzZCqjHcZqf426Da6To8Wo&#10;afpU0ATW0nXYepc5bn61Qtr6w1b4PQf2z4fgghGnQpDc28+GlZxgZx6H1rqhqrmUmzvvFELRfC61&#10;177JZXJj04HMZB37RxyOteReJDb+Lf2Z7cpq89ldpdKHj6NGAf1zUt7feIPDfwQ8T6TeapeahaSa&#10;7amzWU8wxuRkEnrxWl4r077Jo3hbWNNsV+z3FrZgxxnAYyADgd+aaYOLtc87j0ZtN8EaRbweI7l/&#10;KtAWl39GA67eaat4tzoOj3UnipLy/tLseXcCHblQeR+VQ+MJNW0z4maJZy2F0ZL3SFdlyTsDDPAr&#10;T8MaK03gXxBt1aBFMTksR8wJz29qc2kuxGyPKvHlhYX3j3wvqKa15LSXEO6E8rKynnFa1/FbXdno&#10;EUpQrBbJ5kZP3uOKPH2kzxeGfgItjei7mi12UymM/MRuyflHSue8UzaxcxXR0vwrf21yljbq/B+Y&#10;gc4FStS0tLlnU4tIis7f7LaWiyllG3gkAdalitPDz28UlxE2w2p3bT3rmdP0/XIvDs1xqMtwsxYZ&#10;djwKtXMzJZWyJcZRoid396mTaxzV8luNavYreYpGGfYP5VxgkvI9ZlSS8mJefAQLjNdO8pbV53WB&#10;gd5GCOtQwTWjeJrWOfTIQ43bGNOOqI2LMcwTwfqcUVqxk8nJBPtVKyMh8PASWAVizZ7ZqO4YjxE7&#10;KzBfN+7U5u7F7oxM5EmBtQDg0WGXYre1k8G6mZZEUg/JlvSpkWJ/BgBMnyoQuTycVRmtpZLWzI3h&#10;Y5QzgMcYFFxeBinl2L+W8YXgcLtpiKlrCzNfsyY2t3PpUiSF5JQIRgSgBs06zljZ71AjFnByoqWK&#10;GBDPujkGZMj2oGWJnZJQRdKMRDpTI3zbrmYtuJzxUcoia5iH2ZsY5JNWI1jOcLyPWlYRDPYrPbWp&#10;W5dGVs/e60NFGNPiTZMhC4JD5q04wjfvW2kjHNKnliKb95uAI/GgZlR2yLukOozDJ+ZSc0otrZ7g&#10;bZzg9XPatCYxsrMMKveog0eF2c5I7YFAXK0Znh1KNFg4Pc+lLFC48S3FwLosufuZ6VPKLgyki3LB&#10;FGCO9OhEqrIzxAHFAiO/urr7XpiJpm5pc5PTGKrhbtJGaVEORyC3StCRoWhjLiP5QTHjt61nuqzk&#10;L9qkB3ce9CAcqn94yOSQvbtV0SzDQW3TsWIIzjoKWCJY7JA0gA/i96nd4HtJwtuu3jmgDnjCr3+0&#10;ag2wkZO3oa27GJYpL8tZkb4wAw9KgERDblmBUOM8VoOzC0yFBHl/lQNDlMI4EbE7zg1qQiBhZpIA&#10;Cykq30rJjLmzRkiUk5Fadmtwz6MJdB3MkjNjdijqHQ07AyL4o0+UQ3K26TfvMr96vQpFt7iXT3h0&#10;6VS0qAH0HrXMWVw15cXdsxtoTHH8o2gZxXQ6Zd3R1azgitGk+zhhI+zAxRLdFI9Js/CiJrWi3MXx&#10;htQw8tngMAP4bjXU+ItP0e6/seL/AIlZmRUzJ5oTp+VeZy3mqpo9u0WpTeWN2I885+tLok/h+7j1&#10;1NXttTMu8eWRcldg/A80pxb67ENO5714d0S1fw/dYv8ATpY47I42MGKkDpketYlkkB13WgmkkSxm&#10;ZfL39+351yHhnWbXQ/FnjCS21O+u7C5jRRC7k7D0JH0rpZI72YeKL611KWAyqZEO3nnnpTi9LFJn&#10;QR+HtMm+CzXV5oNy9213LuiViPJGeOR1zUem6BbaboFtqOnaneLMX+dRKflFP8GavrU2ga1YX2qR&#10;StLNiN2XbuA6it3xkh07wDoktrHIRO+J4lbcR71TEW7U31xeWkx8ROGkTBZj3NN1HTviXZM0uk3F&#10;vMWlDSSG627R16Hrmk8Pmyb4ZabJcvOm7BDYwRW3bvpc/ie0t5/E7i3Fk7+Z5uAwUZwT2p3sO5Vn&#10;vPEs3w2U6v8ABi+uzLbESxw3hy5A68HIqDQLjwdB4ZEkPwlvbKdrk+bHJKZMD2yeK9e8K3ngef4b&#10;3Gox3sPkQXElu6y84OdvGc5zXEXS6bafF/U0Xw7ZPBcW8hiViM5ccHBpaCZ1+k2+jal4Z8Tw/wDC&#10;O6YlrJ4fmJkmlC7SFPr3rlPCVxosPwh8UWlrr0891ba3cK8GMFADx+led+IY/iHYeFdJmm8H6ncW&#10;kevAsLeZlYh2+UYHbtXU6Ve2Nv8AEbToh4Lks9UvNFie6tl+fZGBnJ/Ck4toL9SzeeKb21u7RJPB&#10;t1NbNYzrcEAkoCOuPavm/wD4ktp+0z8JrrT/ABZb3djqup3PJQAq277uPbpX1Fq1ouo+CPHcuh+J&#10;dHS6bTZY181R94jBBB6ZNfNmq6V4a0X4MeC11bxC1r4kg8RPJZCNd6rubLdPWqU9PQEjk/ivo2u6&#10;r8T9Us9OktpnVIXe0mcIrJnOFY8c1o+GvCevaX4j+B9+vgaytY5H8q/0+GdWMIPG7cCc561V8b6t&#10;atqnwavv7OupjBc25vEicq08fU8jB4HNez6munz/AAetNc8N6rqcsDaLbyQ2cm4sxA/eDnuvP5VL&#10;b67F+zaszl7vw1r0f7RHxChsNFtW0q6tI5ZvNlCjccnAB611a6Z4Rv8A4Xrbaz4HtIbvSJ2a0uYW&#10;CmM9umM1zWq32pat8KfCp02bUX1a1k3QQbmj84j7yseM4rldG8R+Krzxxr2k3vwW1KzuYLcC6uJJ&#10;DhiMY2g/e5+tQwt0K1x4mkPxv07Ro7Oa8dcJEzcMR0BwfSsHxd4v1XTrvxppT+EXgkfRpEW5B3Bw&#10;6kYA9qreEY7A/wDBTqeTU/E+n28gsZfsscuFSU9vmPAwK7jx7oOmjw/8QNRmg0+8ePU1js2iYMHE&#10;rYwT04zTbSt3Glrbocb8M/FGi237GnxH0/UJtZiFhq0s0cscDOJTJzjjpzWhoMVj4j8F/EaR/iTP&#10;ZRRDcv7rcxRec7fpXTfDODS7Lwp+03o2oaP4bhkt9CjZY7kJlzMmVwWzWloGkWWk6P8AAac2SRXN&#10;7JqguFwCrRtnAI6dKTle9g62PNrDw74jfT9Xu/DPxxXUljuQXjw0bZQ9gSQcV6Fofjiyv9St9F13&#10;7JYa9DaMkckvypcFRwCTgA1DbwunjXVj4f1SEDTruWS8giOFAcktnHWvLtVh8Nal+1d8NLm60WaW&#10;0eO6+1vbnD7k9xyKaSerF1N/xnoeu6laRtZW9nJfpr8TyCK4G3CsCDkGuM+LcXjkf8KJuNb1JpLZ&#10;NHEVsirgQlRg5PevYPAr+F7nX/immieDdXjt7CVgxuZm3ykE5OCScCpPi/axXn/BPLxZfPZxiWx1&#10;lGgc9RjIIzRzK9mC0PDPB2p+PYdTuCv2aXQ47fFxJPKMBW6AZ9K7m5KW+haxqmh6faTyQXCs4hwS&#10;u/0xXD+FbISfAL4drdaRPc2lxcJ9qgExjz0xzxXrej20dp481m3tPg7NptiLOEM7T+YsuRxWNl0N&#10;dvUq6NqXxG+zzXsnw4aYNCDI7yY8sYz0NFrPdS+Pb29k+HrRAXCg7RkNnqa9AstR8Ly/EKPw+2rW&#10;tpeT2D7IMj5yen0rmNUHiGz8C/E/TbV9PbW7K/jlt4ZyFWaLOWAJ65HShEPTUmurTSLPxT42FvqN&#10;+7a1BA7qqHK7BziseV/FsMNg1rrMVzpkepRq+YcSQknH1IqHw3qHizWfGXjXVo4orMaDp8SJo7xZ&#10;Lkj9627vVDWG8dvp/ibWNN8SCXTGl/0qJYsCCRfUChNgtT3LVTBZeAdKZvElpJfXUVtkC4C43Yx8&#10;teGXNldXH7VvxRhnvNUH2bSoblp1mK4ZV3AcHnJFc3Ya/wDDi+0DVm8SeKvElnqQ1q3a3ulLFAsZ&#10;zhR0OeK9q029+FuufFHXJtM8dXomfwcElM9q0aSCJMcseOaI9RtWL/gvXRrvhSCW2+INpBfQXktv&#10;qGmyxj9+kZIB3d8is/xV4d8Hm11t5dKjjgnX99GhA2N3P0rC0HTNLTSfFNzptv8AZTbXV4bqW2fc&#10;0TrkjOOuaP7Wvpv2etK1G5hkuZ7pNQhnGMD5AQpPYE1Ti09A9DjPDOjWnhj4o6vrbadbyafLaslr&#10;PA4OQ/fA6lata/pegXL6XfwfF5ru7OoGVZZht27jkKAcZx0rD8AWviu5/Zy+Jcbuupx2vipzpdjc&#10;TbfJ3N83zt1Art3h+H8+n6XZajbWsepWKo/kR3AAU9eWXg4+tVtYJI1dZvYj+zlpOnXOoRyF7IK6&#10;E89Oxrh0s5bT4S2KQ6S7wwQs0UYXOO9dTqllpknhw3MciywCNQQHyF2+9cbe614ijg0+O28OXDQG&#10;4SIfuyQQeDz7UQZMkeWm21vUvFviO8fw7JDHGThUjwAF/wAagaayl0+OyijnZp7vYkYPKkHB/Ove&#10;7u21jTfD9xdvpEE1h9hV7hUX5hvHPHtXkNo3h4/E7ULrT7QsGutyqy/dJOenbFVuZuNhbS4TStZu&#10;bBrKFJxo7FUI+6SODmuAFrq7aVfXVxZI8zapLmVXySGPH0pfGGpGT496UkOrvJcbwtxsXITPbPsK&#10;2LsR2fgS4dbqd/tIXbnOA1NeY0c/HBb2s96khkYy4PytwM02XU9AtdO1SE6JLJJKvG0dD9aoMb6G&#10;31FXSO5klg3IpfleOKp6QXnXWlu9PiWSF+rDqD2ptBcgvJp/+EdjnAO0S5C+gqm5e71Dw+63RijY&#10;bWJXjNdI8dm2i6nGI9iiFuvY1ztveRJp6Ws2kqzDUFEZQcnnj6UIlokubVrXUkQSBm8rJweCKt2V&#10;vHLpUly+nyyKm7eD/Dj0rQvYIm1Pe9wY5PsaYXOeMVb0p7WKzuraS9RozE+0AdSfWmCMjT9Utftl&#10;/DHG1uDMAoI61t6g90lvbM00QDxg5HeuXurK9bVbZorOGTbfZwpA4zWhrM1y66JGtg6t5IGwnpii&#10;wXJYBo8uraY1zq+1VkyynvitW+vLCbXdOitUgWFAB04auNlWVofmstuByM1oafDdtoeqSx6TuSOV&#10;cndyKGgN+/SwMsEZ07G6P5iDxWVFBZC8CqoC7uT6fhU+6+lltBGMsqcAiq0jOjXgkAM5HGOgpLTq&#10;BoNDGTJsnRQF4OetQFClncyPBv8AXBpLNYhpkrtrcbln5jJ6U/eTqJ3RsYduGAoQyjLdDybGNYJi&#10;JJgBg9DV1gy3SqyN/q1IAaqUgc+IoTHZRrBEflz/ABE1cwA+fIYMTwSc0CCQmNbh/wCzXbeBxuqo&#10;91cTSxItgoMTr8xHTNS3DTLLGcjOORQu/wAgfKvzHnA5oAs3DSZtBxkxjNQMEEbbrTJLDB7inyCT&#10;EP77p69aSNlN7EGILDNMBoSU3HMBA8ulSOMyxIwYBicHPSrqKxgvGNwuc9Kq3EkccNu/2Als+tFh&#10;scqhJW3IW2MOabIF+1XLjeu/GOajinlcSnyMZIyMVJKdyRAt07UCIty+YdqtjODmpBj92Mt04qSO&#10;K5eCd00vAVeTnrRhvJB2dAQaAJ4xELQKzSnL5HtXQ2UVybK5lFqSuzG41zlnKmLiKQJvL/KTXX28&#10;7f2HFB9oXO0/LjrQD6FyxSEzWcU15JGjPlnXtXVC1snWzSGGF41B2OByT9a5HTRfy3V5EbVVRJ1G&#10;9u4NelRjT7K40RAIZAUUuqnPWs09SnoJA8i6baRuihg3GBXW+HYJI/EdzOwco4DDPAO2sG6fT31d&#10;GiEYUgYXPet6JtWex8OxrexeVGp5HUA9frV2sRHTU9OS80G90q8GWVjAVCl+hHvVXQbLSh4w0y6m&#10;u4g1oJfspZuOevNctHbL9s0oW1nfAZxISCASfet3U9Lvrfw/oitdXY3zKTCuc4PvWrsuu5Dd2emW&#10;VhfX9v4iuIIYyI2OXJ4H0NUpzDFpMltcz4czYEi9vxqbT9ZFt8OoNMh0SaJ5YUCOCct65pim2XUb&#10;RLu2kkSUfM+M7TUbGikm9GbEljHJ8N7UWmvPJI0Gcxn7pH0q/od741t/DkSS6DcXTGJ41JU8Z4GR&#10;3rG0eae38X+IYdNtPtSqgZ4y3Cg1utr+tJa3jwaNaFo2xJCBllpoRn6NY39p8Sbwa74fltI552kU&#10;pHuBOcrgjpXZ6nHb3OnSImppslhZVdj1HauXvvH1sfAmk2c3wu1e4uDIVNzLbN8mfc+lc0uqSSLq&#10;NoBfZkti8BAIAfHHPbBosOxBp2h67F8SdSLaU621vcZeUjAlB9K8k/aBsNOli+FUtvHaLMY5UmCj&#10;BK+p9cV7LoWt+PZdI1C31fSrOOSzuWVpkbiWP+E++BXn3i638OH4n+DbvUPEN1eQ3MhFrHGhYZ7j&#10;A7etRPe4RWp5h4FfxHF4EtbM6tqpso7tDD8rANk8jPtXcXFudX+PGj6RD4pSMQ6cHnIOSRjoK6LW&#10;SqfDy4js7XSoP3CmGJQoL/l0rhfCOo6HYfHbS7u/0O+iu23RtIzHGG4/GsZO5udhceH7OFLiOHSL&#10;aR4rhdvzZJ2nk1zerXsy+MrTaiLGsaLLGf4h3GK9H1+38jWNL1Gx8QM0F3MCF3ZxuPP4V5l4h06+&#10;PxJ0Z4XkkdtpaNehzUvQD0DTdO8G3Xg0vP4SuGAYNCgkIG71GDWZ4jutXsrz4byafdWbol7tniBB&#10;YL2963dAnhj0ibT57GNX+zgRNjoT1rmNZ0o2OvMF8Q3ExuZi3JJA5pWuh20NrVr+7ZEna4UmTRGV&#10;gV45X1rxLTtL8LaJofi/WfsjXGqNqjtAIn2hQ5ycgV2V/qF5LYXtk13BHFHF80nGTj3p2g6dpM1p&#10;BK1r58UzMAGbg4pSi2XCx9cKTvHyA+9P/hbjtxR/dDHvxSP/AK9wFxxUEoWPy/JYmU7ifypvO+Xj&#10;oaAMRsKbh9r/ADenNAx56saYAxu1woIxSgrvGSenWnDp9wj3zQArZIP3eDxTRv7P3pwxsbmgf6s5&#10;bvSGOz8p+TnjNHPmDgkYpOcrxR8wCkDmkIXAwxAOM00/64/MBxTlKGKbDnOeRikIGFyvegBwMYDj&#10;Bz60w7fMPI5pw28/L1ph/i/ck8cc0AGflbDUqjqSKXA8hcqfagfc6UAHH7w7B270cbT81L26UmTv&#10;X5B+dMBOAOF4oHKSH3FO4yaABg8UAJzluKMp0Gc0/wDd4wWOe1JxkkgUDGfNg/IaXscipDjaPmFN&#10;OdifuhQITI3fdpD0PPGaP4hxjNNOdhGeaAJMjPCHntQGOJAUxxQCdiggdOKQFvNHyjG2gBp+6Rnv&#10;1pGxhaAfmj+Tv61IRGTym0kUAR9h1AowCp5xzUpA8vJAH9wU0A4UlximA4Af3hSMD6UgC5i/e9Sa&#10;f8wODEPrmgCNf9cOMfLUqgeUSSclqicZTGOhqVQdsQNIBX2Fhk4wOPeoyP3inAx6VI+cHchBzxij&#10;gFCNvTimAwgA4wcE+tHoAelNORMvzZznIpR0b5aAGnIONoJFIR8i8Z46UuX3k7M8U7os5wM9qAIR&#10;ncOKONxG4g0p6jjvT9oBztHTrQAzB3KakjX96vXGacF+Y571ZWOT9xiFzlgPpQ3YCa2UC+dkU7Rb&#10;MXPpX5n/ALURjf4qwurk79RZA3qVIr7Z+M3jvSfCXwTmRL2yfVtQtmS0t1b5+RyzDsBX53fFS71a&#10;9+Cv7OmoXnmNPJc3LzN7tyK3wkrS16mNbWOh4vFGIbRyw3Eou4Z/Khi+JHKgKB270Rs0q3OZGKhF&#10;wKWVSQg3EJuGea9GSucyYzdm3lYKcBhTz5W5D5jDIGOKAcXMgCKMR/KPWlZj5IzZjcZBjHasiiM4&#10;85fm5x1qCQSgMDCCS4+bParDK32ra8Ma7Ys7t3Wq/wC83RbpMkMdpB60mwBjGZmCw8qo+Y9qRgN+&#10;TIAdtCACW4ypbPf0pSpKodjMc8+1ICFkzEScnaaaAfL/AIdvpVracqDFglevrTCYSy4n5B6YoHex&#10;VKDYxD5O7ipV+WaEmBA2OakAzOMHAI44qMq+yTOPvc5NArk8bQrPy4LsD261FI7bZMxjh+1DfcQ7&#10;U6cGmnaFbnOaQB0lBAwNtABEkpZzknj2pVDkqO3anEp5pUyc460AIeMnbn1phA/e/NkZHNPP+rkY&#10;sCOOMU35zby4j4yKAEYfvVwueKNr7LgFEHrTlVS8J81unp0p6gb5f3rYPegCBARcoMjGOalA/fuR&#10;JgZ6UmP9JU7hnNPBTFwCMNkYoQC/MLiXEQwcU/P+tURjtTAP3RLScBhkUp2C9WRbk8qMqaYEmMgg&#10;r24IoBlzGPtS478daUn/AFWOvP40zB3f8e3U/wB6gB55+83JpcfMODSAr5u3DAbetOB+STJ/iFAD&#10;gMIvIJpVZ9w2lRmlwTG5wMYHekONkGCBweaYFtD+7l5IwOtTRfas6ViCPAD7ie9Uo2k+UMX5PPH3&#10;q0dsvk2xW7IAHSpYy3GF+yL8vzbj+FTxtGTAokIyKqoMCI5OSpzmpUKYXjDK3agdy4Q5t2+RfvcD&#10;0pxP7tgSBhRjHFKofyzlkBIFBVTKvJ4poCVGb5fkOMdc087v7tRgNhPk/WnAnzO/SgYAN57EKTlf&#10;yqyhzCSq4IPcVEu7bJ84+9U64CMNy7cUmAwjKcqCc00/dFSnHlpgfjUTkgZ8s471IDGHy/d7VUBC&#10;LqblDlZVH51cJUx/e/hqnKG/s+9XzRtMgbnvirpO0kNK5+kX7M7P/wAKF8eW+f8AUpE2PZhmvabo&#10;N9vf5CfmNfPf7MN9Y/8ACAeOjJrukoZ7KFT5swGCox3r6YmOgAZb4j+DAfNPW8SprtKTNZQZgFWz&#10;/q2o2uGOITVy51PwJboWn+KfgYADn/TI/wDGuN1L4lfs96fK63nxo8KbwfuwzK5/TNZrUhpo7WyE&#10;32+AeQT84x+dfAv7Zdukfxf+A9yIxufR51b3wRX0refHT9nK3DND49kmdTwEhJ/pXw7+0L8QvDnj&#10;D4ofD7+y7K8+y2FpIBPIm0uzYz8vtWtBtS10QpJpHz5EM3Mim0cMFBqbL5K7ehrR06MTa5aj+041&#10;PkkHI+9Va9tp4NU1BftIZjJmNfUVL3ZCGIWwAQcgcVPHv+zSksBhqqxFi8fmEK2OlaKohhmBuByM&#10;8e1ADG5VtuOEzk1EEuGtkkW3BjDfM2akYRvaSIJCNx+X1OK3NPsryWwiiFlqCqcBfLjLbvyq4xuC&#10;RhrDcSSRtEkm3vkVfS2cwH/R3PrnjNdvb6F4mkFqkXhTxS44CiOyc/0ro4fA/wAVp4FEHwe8TOAo&#10;wWgZcZoaSA8iWG/+124GnKFz1z0r0O7kmf4dfCFd53QwTgZ7ZrsLb4T/AB5neDb8IdQIByAz7a6x&#10;fg9+0PNY2Ab4UxqETCgzgY/Wsm4x1LR4YwcWsgYLjdnOelVLtY5fD9yJkJURMFHc19IWvwI+Oczq&#10;ZfDFhD9Zwf610dv+zn8UZ2jNz8RtFtQo4OM4pSrwXULHxLDBI2lssciqRP0fjiu98Jxxf8JFCryq&#10;As0eMHgmvrm3/Zf1uSeI3H7Tdt7BLfH9a7LSP2Zore7tWP7UFuNsmcCEZP61lKtBaXNqS1PPAzDQ&#10;tIL6iAVtV79sVsWV1u02IsIGABCksBive7b4KaesVqlx+0DdOiqBhYhk4966eL4RfD6O2iB8d6qz&#10;ZGDnr+VedKN33PUjWUTkfhvdWxksLeS4h3jcy4PLA/4V74LuwtbPz/PRlCZbjsOteMy+FtH0b9o/&#10;4NRWPiG9kW6aRWRifkxwfzr23VNKsm8LWECygfuctk9Sa5K6sjuoNSZzd74ntrjw143eztFeKCIL&#10;iSP77HrwfSvkPxfcyT+P7uGV/LEkMpc9ACRwK+rri0tLbQ9RBht03xEEADBr5a+JEVst8bhIgWFw&#10;AQO4NcdOSvZnVKm+h5t4ITVIfE0YaGbYuqSbyW4xnivW/EGoGSyhVRH8kKjAOMVi+F7Gzbw8k738&#10;YWNAWj75NZXiHT9cfxday2epyfZ5eHjH8OOldMpJuxzNNHUWWq60ngbWltrmLIsHBibB+YjivDop&#10;NXTxfdT3tldNereu2RwuCe1d5ZW2uw+JrmN551DIC7N0wK9BtNJ8PXOjCcatp8xeEh+mVPemko6g&#10;eVyajby+FbmebxQ+FjP7kNyCK0fB72s5u7p45GYsfL3HlQPatW88IeHY9Zadb2Zld2Yw7vlOKuaL&#10;baEmrwMjCCONmDrngUNq2gle5cg1PU28RPbyaM4t/NwGHXFVb3T7VfG9pcxysyiVTg8iuwj/AOEZ&#10;e5V01CLg4PHWny2sreYsGiTOrH72Kzua8tyHUtesbPwi0qxoCljkofYV88eJtbl1LUNEvLS2XzzJ&#10;IGkVcdPevYfFOjvJ4D8RxSQXMTtZkRyHPBx0rifDtl4H0n4ayjX9e03exk8lFYFlz7dea6KPKrts&#10;xqty0LXwxnu5db1dbiaSVni+cPyO9eq6xFZJ4bcQaLFGPM+ZRx+NeU+EdR0I/GG5trDS5Fhcklj/&#10;ABDsc12/iq8mWCOEXcqoVOSq9ayqfFpsOK0INN1jwcmsTWA8SWq3JjOVK5BPcZqbT9B8KyfECfWB&#10;4atpJ4nPkNjhCepx71wdvosUyLc2dtK0iuSWxyT9a9F8KLr8T69BcPFG5tDtjPPT/Gk9NmaRsdFP&#10;JpcVvdzXmvaXbw7Pl3EAj8Kw9Pu7PUtbvYNNmW5Ech3yA4GK4XW/D/iLUfFFxPfarqcEKSyMkSZw&#10;Qvt71f8Ah5qHh+2+J15ClibVgfLVieHI45rB07nR7SxF4xXxJaa1aGF7mJTlWIB4PrWRosGrSDVJ&#10;brWrp0C5y38VemeLU1O98e6XGWiSzt13SNj7+a4TXNWtoNL8SW1ro6jybYCM/wDPQ45/KtoLSxhK&#10;TZ5t40tpZNF8T+VISV0ec8d8CvixiBazDPzPevuPpivtlrl7jwvvaBQzaLdhlJ6/Ka+I51xq+pKe&#10;ManKP1r1stejR42Zxs4seCxgTKVMucyccYHeoVyFcADPFO3YjYN6V6Z5Fx7YLL8546VEdvmMpdsg&#10;0qMpdv3WfTnFBJ33DBF+Yjj0xQA4E7nUggbagQj7dGfLyomFSMR8vHaoeAEIGMyjIoA9R0dxsdSR&#10;l4VKr61tTxjZcZWQ4j4WsDRQPP0TLDAhB3elbt/Pd+fOsfl4MZwMdR3oiykz3r4YrE3wjvF3gKJm&#10;xjsa3bpm/tG8CyZ2sefWub+FTf8AFp9dOeBIwb2JrornMer2xCFwztn0Ga5Z7s3hsZjO5dyXHHvU&#10;BZCVzu49qZMp/tG8O5sbwcelROWKqQAB2pICGYZaUrKwweFx1rPkVlR2aEAEdM9a0nKiCYGQbuO1&#10;UpFL2r5kGQeKAMWZpVdiLfgsM1X3sZpAJGA4zxWowXO0xPn0x1qu6R7OYlUVSFYqOPkBwelY07f6&#10;dLwcHpW6SpBGeMGsicZGNmfmNVsJmflQoIRcg80xj8sjBQeOlLKoCOAGz6VHwbUEHvVEAMNFH8uO&#10;atWyxG6kRmZS7DZ74qtxuj5GNtTWvOowkwtkTDB9aGM9z8FyLHbzxgMVYDbnsa948PNIl8p3tuyD&#10;xXz54ddUTTW2nB29B0NfQOiuDaaUwUA7Bk96iKuxpHrsGxtO0tlmBJU7vapWQ7H3bScdaztLeM9G&#10;xlRWzJt3khu3JquotyrawMPMIhwd/JH1rj/Fen6gzX7xzScINy+3tXpOn4Iucxg8Vn6qgZBugPIO&#10;CKSdmNrQ+YdR8P3kl9pk39pXDLvPmA9qt2+i2n2ORAzn5euPu16/NawCbYY1w+e3SqX2EIrstuuN&#10;3Df/AFq2UjNxZ5/otjLaazKA05BmB+b0rE8f28U3hD4sAWzBG8LSn15CV6u1pMbq1PkqWAxnpXJ+&#10;KrF18B+Od8YyfCV5kenyGiM7O7BR1PyUkwJbkbTkXjjNSIMhiXOc0s3y6jqQKAj+05Rj8adGV+ce&#10;TwD1q3ozMcYx5a/MeV4NQjzAXLDgN1q2SAkRI45qvNIGt2AjIGaVwPe/CKeZ8JrchQWI656V1dmo&#10;Et5FJM4kZRtY8VwngeWZfh7GhP7vdz/Su2VZ3vpJHXoRgjsB0rNWuKxNOoSDUT9oY7UHBrnUUyat&#10;DNvCCMNkH+Kti/3mznYXhyU54rk5LiWLT1PzkBjvxVDR0YkjNqPQsRTkEJG37WwUYJrGtZY30aGZ&#10;4gFY/dzUpnj3blmA3REYHNDQHbaXceczmGdWWFdvPrXVWN466TrqNGS4I4PQ1534fCx6PqmHbmYH&#10;6139hAlzp2qMXRcKuCD6U4szasdJY3Lrb6e7W53mUcDnNdzHPLJb2SrYTFi6gEe9cRpsKpgvEdpY&#10;Dce1er6K+nxJZF7SN1VBg461e4mn0L9tCUdI5bVjujUitmbbFpsKxqiBo+cVUvL2z220qaS2EBxm&#10;qVzcB/DEcgQh2fhc9qY7GbqlvLJ4M8Qxo8gwm4MD6c1ycBI8KBnZi6nC+tdqZ4n8F62GmVXEIAGe&#10;tcSZUW0ZPs8RYSnkHrTEya2kf9zuVsk1rRBjFfDy+TIO9Y0E6HWIR5K528D0ro7AKb6YO4XPWgEW&#10;f3LWaKJCSqjPNS2b3g16Bo9MUrGeSe9IwsotSG1t6k80y8upUgtWt7fZGckgd8UWAoTy6/8A8LJ1&#10;FhJyZV2xDsK3r518q0iZV8yRF3KDnmqOnt5utWV0VYMQQxYdMVoOtodcnlLsSZ12g/WpYGTO11BJ&#10;Aonl2tjKg8Vat47uWaUC0bAA5zV7xAlvE2gOIeHteAPWjQ7zytNkSbTMv8xV/QdqAE3TQxyK1u4w&#10;w7VvaTIPtOpOsqjdAARWTJcrLFc77NT8/DYq3oxhHiN0ZlCPERye9AHyD8ZEvI/2lbyYllENsrRE&#10;9GDda8ihnkfWHlMbIpYg5PU16/8AHCa7m/aC0XTlgx5LfM2OWBPT6AdK4G6tLQW9nF9miEu1MfNg&#10;VDNEWLN422JJFtBjJ3dapx26/wBs3TG+Owuce9egaFo0cmjX0htYvNjsum7O3ivPb6VIte1yHzXM&#10;i3mAFHWpK0N2MKNGYGNcKrba5x01JorxoLO53IzZ2HtW3YlpYJldimUHGOtXFntbQqkd/bl5uGU8&#10;0wKXh21nZNRlnuXwFIXd3PfrVme3l8u8AiaUfaOSOwq3b3Fop1hHC5jiJQg4GWqlaXc3lakpulBY&#10;tzjORSAvSXllb6THHDprMXjG9s9Kfo97psmvMkuj2zP5DeU7EZyevFcu1yp1LyktZj+8O75anTTr&#10;4tPfWzEeUuSu7pRYLnVTWKBrs+Yw3TE8GrsFvGliHW2eR2jPOPu1zdlql3cwCE6dKssQPmN7Vt2u&#10;sxQwqi+W4DkNle9BVytE7C91CJtyhg2cimabHL/wlkQGl/OmoIEx3Unmo/tVvN43n8zCo2G4HpWo&#10;L62ge5lt7f52kVYvr0oFc86+I0Op2f7QOvNGrvFNYWpRewyOa5orcLLGXdAWjBOK9J8UyWzmy+3z&#10;RrcfZSyuxry4GWVTJHM7L5pAo2F0LhWAoRgHPc1HjEr4QDA4JpVSQBQ0xBPUelOl8lYYwbnOe/vQ&#10;BC/2jKmNep+Y1PBGzSTMSwOOc1FHcOrxgxLgDkmrBurb7HNjZywwQaLMC4kd2IwkbIWZsgZq/Hb6&#10;xJbaiDp8uFQdD1Nc6moWQ1KMHUG3r04rpNE1G7/4Se8Vb2N4ljywJ65pMEVWN1K9rbSrLbyI2Y3Y&#10;43EV0mrJq8/7O+t/bLP93aBB5pP3h2rH1u+02VsS2Lq0d0pRwNpHNbmt3Uk/7NPio/aXgtjHbb5M&#10;E524/nUvoUjx2MAW+1GJVWHXtmrTq6x24F0rEsCQBVSKeweGcxTttaNQSRjOKlDqsMHfJPJNDZJc&#10;/ef2jIrOf9SMEdqgcKJ9GYSkyNqCYUdOtLE7G2mLMuc/eNKrSiayYxLj7cmPU81NxnU/Ffd/wrv4&#10;CKATnSGJx64rzTSo0/sS+Z7lVIjO0GvTvieR/wAIJ8DwHTP9mt+oryO1kZIZkO77vHPrViJBLcM1&#10;0BaqSk3Bz1FTEj7VACeGj7etV40P2sP9owSTkVKwcyRqINuG470ATDAiIMjE7qVljWUlGIyoyKcF&#10;AjJ7mg/c4wD9KQgjOZ2QwkZ5U12mkND/AKAQw3DOfeuLt2X+14QVOcd662waNZ9Py3LucAc1lUKR&#10;6dYbWt7QJFuG7kmu3tEtzHb74CQCMKK4rSXtBpbB7gpKwHlqB6V2+nSwtaWuZVGSdpNc0l7rBbnV&#10;QQyPkrHlVQd6v7f9EYM+Khsnjjss+ccsvFSSSxsNwU1xJWNRQF3x7QxHvU+0jP7tgT61Xi3F3OOg&#10;GKtSNOYospwB2HSrCwYHPy09eBOy4BGMD1qIk+V909OlR+YqjL7wC2DgUmI3rPzZYWPkqMMMjNdL&#10;A1lHpt9um/eFRtXHSuUs/PF1uVztIFdDGgbUbYmNuUO6s2xvU7XQZbYWVy77S23C+9agbN6MeXnc&#10;TjNYGlLbNp2pqUBdWG3BrbjjAuY3O4fLzWbEy+8xdrGMqgKMCrelb890GsPD+LOIKi4+WuZ2RPDM&#10;CrDJ4I7Vs2SD+zbWNnyu7jNCEX5Qot7iRScGIEGq0Mhk0xwLVshjk+tW7oBNLjV1AUrxiorfyhZx&#10;4TqOKBlfIW0uF2SH5getBe5eDPlS7QvrVx0jUA+ZkkZx6UkckTWc2FXAOMnvQBRtY5Pt0sgQgK3r&#10;Wii2U2sSrIkisR8rE1dRLb/hHJwEHmBuOaijSEW7F41DDpjrQ2IryWNyl6+wydeDnirlvFevM0Uk&#10;m1SR826rKOzae2S2M8E1ULy/bkAlY/vB3qW7jH3VjcRTrtYOoHJzVZbZvMBE8mGHNX737ctxZIbt&#10;xuUZBp0ziKC1DJuJAosAz7Ht02aQXkrZdcc9KnnhuFsoT5MjM6qF+b+lSLJm1h2oQuO9aunQyPM8&#10;rKzBMYFVGNwvYykt3iij+0B1ymeadbuu+4IwVGcZro9XjFzpKILZVcABcetc15cttcxwz4DFOcDo&#10;KpwaJTuMYMZpjjI3cU+B2L3qeQV+Ud6jdsQTFbwlN3pQjA2Msm9TUFDsOGlU4xupwkcNjzM8jioV&#10;Ia3mbdnHvVb97/ato3mnG7mi4i/uP9qqvmjBHJq0r83QUEAJwSOtUSoOqockZxzWk8ciWxAlRgyd&#10;fSgDHU7ptSxCcKealtWzI2HwBJwKbGHFxdAhfmJzVdSyTPtiYkvxQB0Fw8T2yhpMnyvlPcYqKGYv&#10;pN6rXG7auASelZbRagLuzkkdip5IxxippFhDsUBXeBnnvQBRmaTywuF4c596ltz/AKO4Lr92mOpD&#10;MeTzzzTBv85fr2pDLayuFdBcEKW5p7ndbOPOOMdKoNkTL8hIzWhtIs4zsA4/OgCS3mYW0CpMpCj5&#10;qm8xy4Klid/Ws1I0E8xDNk1bj+QKARzTQEF+ZG1C0JkcEAd6nS6ItNuOAvBzUM671kJzlfenQQ23&#10;2djvJNAie3ltluWleFuFPOar3UwkWFPPbBmBwD2qR40byQIx93pVaS2xAZPtJDBuFB6UASrMB4hG&#10;3ZxEACaFkI1q8drt2z19/SsuGEyatMzXjDJ6elaDxRxug39R1zSuAeY/2i8ZUYnPHNVpXd7iJHhV&#10;mXnPQmrH3THjqWqvcr/pcziJ87RjFDGTwzRZ2YK/MML6Vd1KWH+z9Acw/NBn5h3zWIi/vYdxBO/r&#10;V+YP5ahwuwqMUASyuv8AYSyo/VRxVWKRvKQZByfSpCFaw25GAOB61DEGE0P7oDHvQBYlmJESkjle&#10;uOlZ7u5vk28BXBGB1Iq3LHNi4YRkrjrjpVeJV3DkcvQBfv7i4ktNNMsn3YwBgVajmZdGhUYwV59a&#10;oYaS/tY9oPpU8gKSooh6AU0wIJXHmSfujyvXPSqbWuLbz2kBDSDJz0qxcZEr4BOQOMU3ypG04obp&#10;gGGevSkxGnHFAIbEiRfmi65qK486ONspnd0IqnCskdvBm7dgvvVmRnaKIHP3fWncdxsCs1tdMTk7&#10;T+FVbYr9qvVcdWq4pKw4ycVGqL5xfavJ65pCE+VLlMICN1Xjt+zErGfu1WkCeQ2XIqOG4T7UqGZR&#10;6H1o2GF3FMbK1ZSPvcgnpWjCLQ+FplaY+aI+AKYYy+n6ltuc4UEKKo2jrmZWBEmCORTExsO4tcDA&#10;wpqZGULINwJ30yKNo7mfduJYnBpNqGU9iX9aBmpeBf8AhG7Mrcr+8X5h6VQg3f2VOhjUFVJHvU8u&#10;DpgBVj8v5VWtSu67xuLY7mmIq2kk8uuIPN2qJcNW9qUkkVpZW5iZZCBlj3FYZXbqduUjG7zSSB3r&#10;ZvZpZ9O09pbBN0agI3rQMpNFGhjY3W4svNTRgYQ44qipuWvXBtDtUdT6Vpjyvs1sFmXrzQI4r4tK&#10;7/sMfGnDMwQ2zL7civmrwTDv8LySPeuzNAuI/QAV9VePIGm/ZA+OUQQfNpiMP+Aivk7wXeafGmkL&#10;JqCpuV1BPTI4xVYdWk+x00noegxxRDSdRA3jzdDulI/4Divy+8QQmD4m/EOBoCNniy5xnsN5I/Sv&#10;1KR7cJqCtLAVa3fY4b1/xr80/iPB5H7T3xki2rhfEjMMehwR/OvXw1rkT+G5x8WN7nHYVIQ+58Wm&#10;cMMYOKjh6j1q2oG0gq3J613HIM2ybi6k5YDcuc4qUqfLVsn5iM0hGxbjBBHG0A0DOyJZLj7wztA6&#10;0gHNjzGBnAO3nAqFd5mjIYkc5Y1Inln7V8jZ7k0m1iqkEjDcgd6YC8fusuwznIpVBG/n+LipcL5c&#10;GcdOlN+bc/7jIoAb+8y5LZGeDUhY+WMIpyoyaOq7RRtGACMUgG5kwcAAZ5qX58MREMYHenLGvnSA&#10;NwF/WmE/IpKsXV/zoAsBVMEMZyuBnimkxm3nxCvPAJHpUYd/tMR4ZmQ9e1KclV/cBiTxg9KLAMRT&#10;m/xIpBHC46U7aDb2mPU5p/yiIL8wfByaVdv2QANjDdcUAV4tn2hsnGWwfwqyoiOosPtoA8s4zUWx&#10;hcMwhjK45OelI+0W7OIjuXr70mBOxH2cAP1c9vSj5/lIxkL36VFGwaGyJI6GpFH7qYE9yQTUjGhT&#10;5kuY+Sc1MFiO7KnJTr6UxSnlRE3AzuqQ9egwF60AMC/6Ki/KSpODnGaQBdjZjAyeDR8uy3+dwQTT&#10;hjYKAGsB6ZoIPln94acB8rfuyTn1oPQfL1pXBAhG9Bv6mpgAbkfIeOhquwcMoEXPap08zepKDO2h&#10;jNmxLG9UMxC4wG9a6WEqYYV3oVR8k965O1lVLq1/fAAg546V0lsYvsyssTMzHnB7VjN3QXsb9gP+&#10;JnfTfaX3HAyfQV2Fswa1JWRizDjPrXFQOgSBCjjg/KB3rqrGQ/ZbFTEFC5OfWueS2IlqdvpZlSyt&#10;g+1pASAD3zXa2MrYiTHCcuBXnlnMCLcrK2N3Y811+nzMt5kOTvQBmxwa5qq7BFanbQzRskLBXznA&#10;JrahP7pgXOcDFc1bn5EbylAPpW5ANwkU3XIA59awkjW9jXwv2KVtnzLGSK9G8Flbj4b/ABCi8zb5&#10;uiy4bodwFeW751tJlJ4MZ5r0XwBMB4X1xchT5EwA9cilI0i7nkFmII9S1gOw3jVZl6+hro7P7K8U&#10;sbyZDSAj2rAntWX4m+NS0mB/achVfTJrSto2Rl4bDEkHPet47I1izwP4x2dtL8YvhtvXKxwSeWo/&#10;i/GvMlsL67a9hnkFvbJjbnljivUvjE9yNZ+GMi2RMqXEoGOwryy4vLwN4feR3VZZ0D4HAHeu6gvc&#10;3Jm9TsI/DLS/DMywF5gtuwSHGO3XNdX4R8O6d/wp7xWupeA7hLqOGR4JFfBIAz2rrNGC/wDCGaeL&#10;a7jkilsUI2cnpV3Ub6SDwHeoBCs3kMCT6Ecj8a7Y6IztY87d/E0P7PEs1n4T1O7s766niMeSdhTI&#10;r0fwrpN7F+yv4Hmnu7YXTM7PHLMAVB6AA+lTaFrOnj4P+Gbe18N2IWKOcXFs+NyserY9+tTzw+E9&#10;T+GFksur3lpeiWU2bCYorMPTnBxTk7dBLYseIJbSb4OCyiu4Vu3liAi38n6UBrLSPhNH5+oWEc8m&#10;nc7iNzMRwAOteZW2j+KJ/ix8PLa/8dPZCPUw1tfRHeLlVOdpx6itb4z6XqKy/C3U4I717WHVrRLo&#10;7zhCp4YjpzSa2BFjwbqcUth8aJrnSmS50y8VGjY/6zzRlTjtSazd+JdF8AQ6u1hHdPca1EHgU4Ma&#10;yN8v5Vr2GkWx8UeKNXh1VJINU0GxeeBRgK0S8H3zTPFRgvPgV42hFwTNP5fkjp5bR9KTs2Nnlvxh&#10;tNd8n4ZX1xpM00Oo6VF5hxzblhkD6U74E3mnabrX7QunahfzJDLBBJD9oYhHyOcA8Zr06KX+2f2e&#10;vhrp+r6bH9rtXjBl6fLH0/MVzXjrwi9/4Y+0afc+QLfTlU+T8rAqO5HUGtE1axfPePKelwbf+EV+&#10;IDRRRtZT2knkDfkKMc4rrP2a7UDX/wBoEi4GIbpflB7E/wAq8E+G+qXTfC/X9Avrp0voI3S2MrY3&#10;ggjqa9e+B93rGjftPazp13alI9V06VGOeGYHKkGspq6aRlblep9W6sW/s+VlQ/eOAKhhO3wK7FeS&#10;wqeUOslzDJcE5uHKkjqM1WkLDSZoxjjmuSx0rUkjmiKQ5d8ACp7hGntnEU5MaQl3PThRk1ztvPId&#10;ShQbcGXGfWt7WHks/hN44migdpJ9DdIwvXLDFCQ0eXeKLz4deJPCdjoI8WWTy3UU8cYK8h4+Dz9a&#10;+U9U8K+LtG0L4l6bHcT3TjXbeWwt1kLM6ockY7Ves/7U0b45aZeXN1NvGsySxx5+9ls8eldvY3Gt&#10;z/tew+I5bOYWk2nmPyWJYKx+7x7muiF479TFyUblO81PwV4n8C2Gmap4WuNIvxbWoeSUYaMwjnGe&#10;u7FdprVz4Zm8AfD7T9M8NW979lhiW2gml2EtHxls+p55rxvx3cWUvxH8Uq+jSQahp+swzHy49u6M&#10;tu7ZzkVj67aeI7jxv4R8SaR4snuNIvdMiivIY32PZyRj7yqPem91bqGrV7npOt6JquoeNfDerX3h&#10;2CK6stEliFlu3DkYX5vavO9P1G5sNN+INneeALtLxJ5BDMGO2UOeOPatyTxrJH8LPHdjdXt6txst&#10;xa6m6EGdR1GD3X1qnps95qep6dO9rZ3EFtbZEzYHnH698U276EMx9F0iS3i1PWb3Vpt4tZ3WOX7o&#10;BBPfiuXh1K2u9DvLqJrEEahKudoGcGt/4raxNH8FdFs4G8l7yWRHYDAVFHPNeL6PJZt8JrGFtcu0&#10;8qVjDKqnEpHUcelKKcvkaRnyrU6HXLy4uNM1bSGFlHNe2Z+zyhujKOPzrFS0uYfgHbJfeWL+2umB&#10;yei5wvPfIrjtXTUz4z8PXsKak7JKFfeSAB65PSuslku59NWC4imeKSFfmPBz71paxEpXOOnaT+0b&#10;DiEk85B61Fd2qtq2hOLiEsecBua1NY0yWDw48hsWbamVZZOVx0rgIrqVdY024N3KWSfG3PapiiZH&#10;TXQi/tGONgSSBgio5Y4Re2Uos9rRj5SO9TSsklxDMIesWT9arXEkh8Lai4f594xVIRuwM58OXMjS&#10;7kZcbScVFEkLaJqBVYwVT7o561ipfQSeFXgbdBN8oPo30q/ZrdwywhCJYtg8x89M0WAzrczRa3lE&#10;OfO6YroXlLvGXtQfk9Kgf7MNSLiBAT2qRDCWuB5sZywwAetINivIXMsfyEDn8Kd5kf2RgWYnHUdq&#10;dIGFzKrIFG3iqkhVUjXszgZoEPaTdFbZlIAfr61c4S3GXPzKKoXAh2aev2UkKQcrVfVJNRGlWRjt&#10;3XeAORyaEM1AAbO+LKDgdjS4X+zYAyjbuGMdaqQpNH4a0kySHc+N+T+VaDY/s64Qw4b5CtFgGSzz&#10;wRqiW24Sr8o65pkRldyrRkNu5UUSSqttnyOQgA4zimWjXCXhkNqTjnJPrSC5DfFIiqkYwwzz61Zj&#10;WP7HbFJFPyZBqC8jE1yrvA4znHNQxGLbLEd42sBnPSmI0WLCOz3SBi2eKbHtEhPlcBuRTCo8p9rs&#10;ojTljzSwrcPYzsI0OFOTnrQBdDw+ZKAoC7eajJiaOQoSB796yI5pjc3kf2JwS+CW4xV795ujjK4B&#10;TgincaZoQCRrWARueW5x2rXtp1j1Y+ZMTtj/ADrM0+4t4Le9jYKziNu/5VNphsphrZurxInNwMZ9&#10;KAa0N6xlSTV9UnFqyHICMD/nNd94fe/bU0ght7eRpUO9sYP41wEklvDDamGMyLuXgDrXSaDfXaeO&#10;Y2isp4y8AGSD3pSCOx6MLKaKJ47iW3JMx3AOOKry2ekG8Qi33AD5grdazr228Qx36zym5khZtxCs&#10;TgGt7ToFNjPNucKwGAR6U3cS3NfQbPQ21O38/iOKQHY3Qc9/WuyuZ72fXL5LExi2gWNTxjdn0rkL&#10;eaKSG9RNBdm3qGZP0ruIo3i8D2pFkgnCggg8/iK1tYq6R1FvpukbfDjtqCwXC4IKnua172LZ4p8N&#10;W1zdl47mI+U8g+U4+teeWt5cDxJarN55Yke9ejfvdQsdGWfV3/drhGCcx+hrNXbJbLWoT6LBo2gw&#10;PdwgK5Uqi5GD61WXw1aXWq6E8Him6awllDXCRHJx3GR0zU8vg3VG0m9urb4zWN5tgJkt3hw2PQc5&#10;qnoOtz6J4Z+IdqdF1VpruVUthNCdiHoTk8U2Br+Mo9K0/wCE8KaUtzb2lrGrGJBnc46FvXn1rjtP&#10;1nRdU8FaVcXOs3ses2mlTbJcEI5A+Ug9OK9Tsr3SpvAFraaj4Vima6iPmSKMghutcW3hd5tS8X2W&#10;m+H9FgsImT7C8s6q5Lfe688GkNWsYngLxJ461nwL8TNP1INcXFj4jTyLl4Sq3MatkAA8ceta1t4n&#10;07R/2jPivquqfCxZfO0y1t4ZnIxAuMNjPXNNl8M+PNFvPCM0PxY0+aETYmjS32mPd6nnNct8SFXU&#10;dC8O6ZBbWhuINWtHnlLYMoLAt+lNq+nQpJM9Y1PUfhVY+FV1ZU022ivIWlVo7vlieT8gJP6V8/8A&#10;xPm0W/8ABH7P+tWd209qupTmSRl7dec+mKp/E/wy8Xhrw/qGn6fqq21tFp8UiGZisjPgHC9Bz7Ve&#10;8U6L4xt/2chpyaFpsivocErwmUI0QZc5UHGfwpSsthQ3NbSNK+HureANHuG01VkbSG8iU8LuA/I4&#10;Nc7Y3/jPT7bVdPa8tFtYbxxFOEAUKfbpXJeCdcf/AIR7TtBl1CaK7sdWURQiMjcrHnLe31r0nxsd&#10;Hg8GeO1W5s528u0WKJJAXLNjPTniobNHfqYFzqWr2i6FfWNvaX91Czf6PHhAxb1Io8F33iTUPj14&#10;in8Q+F9NsbqLRZZNOgjGd6gZbce5FZ+kRDTrfVJLrRL+SNreNxuyTyM4rZsbfUrrxRPqdq5idLd1&#10;gjbrErDB69c0mS3Y8W+IWl3OqeMPBepacuo7V1O5h1GWElWiVWOG45rV0zUPFXhj4Ma7PceFLvxJ&#10;4fuL63YyTzHfbMpzxnrivQtPubfTfGPiHTrvRIle80y5dXl4SQkHPJ4q/wCE9Lg1T9m/4gafdz2c&#10;lpdyXos1VgSrjp9OelPmaiNM8v8AiHf6Jq/wa0vxJpHhe4Ikv7L+1ZY7ko0HlcorL36Yr6NivNO1&#10;X9jX4V6xHoJW4/4Ri3WBO6Hbh/zr4mu9N8c6R8Mv2hNOuvCIjtJdajRn+0jK4OEIQf3s19LeHtbv&#10;tJ/4J5+ExqPhOA3Vrap5FsJB++VhkH8uah7WFKK3OTvLfxbpOgfE2bTtQltpb+1bc/LMSw7DvXUf&#10;Ce3soPhnog1H4WF9Ylu55Hup+hBJOQD0/KtXTbDxNrfhv4Oa1FZR29tsmJR2+77Y71prJrVv4sul&#10;uraCKCCVUSQjbnecUc11bqVf3TlPE7T6Z4x8Uatp7WUQlx9pjiwquo+9kDiqXxB8UeGrv/gmzriW&#10;txCv229gWOHILbv4j+dWvina21p+z78Tg8pZ5ntnXa+SAxGenSvkm4TWJNa8L2++4/s7ygUUsdoY&#10;jk0rXRSVkmdL9t8Tx/Au1QXjtDCsTJ5QxtAHt1r608H6tok/7L/w51K5eyCNoClpJWxhlHOc9xXy&#10;9LfabpvwW1+zm0DzjJCVhkboN4PUn0rr/Cdz4cj/AGa/D9tqetvNa2t2z+VE2OJOccdaTWisS3rd&#10;nqOjR+Edd+P19q1l4KuLeXTrlQdR83/j4weMDtXR/EC30fUfD11eQzsLnTr+2jupVbYQGOB83BI9&#10;a8806/0SG8nOh67c2to9uN0Pl8ZI45r6H8M2PgC4/ZD8VtrUul3FyS8t2gnCF8coMjFEXceh4raX&#10;HiG28e6jaW3w1trfZ4YzNfo4K3Ssvt1Iqz8MZ9WHhr4/2MvhiO90i6+1CWfvbOQc/L3zXU2un69e&#10;6N9p0/wMba1+zTJbxyy5ZUUY5JOTntWF8KBrkfiT9rfT/s1pHcwa1ARE7DkN1xnqKIrexPU8s1zw&#10;zZy/DnTkh02xJ07xd56PJtUmEPlwc9eO1eieJm/4tt4T1Tw/d6PfeHptDggvorKJVmglUYbO3nAN&#10;emap4d0K4a0OqQ5hLZlSByoB7gkdjXnA/wCET8IftO+DoYL+YaB4ijMb2rHzEt5M4BC8j5u9UnzK&#10;xTaZN8NLO3svE/jC4h+JbSQX3huf7Tp0ke7blTjJPQijwp/Zlx8M/wBo6zlji+zWes3kylsYXdk8&#10;enNS6WNOs/29/GVkk8K219pzNEh4Xa3p6cVh+JW03w18Q5bTz0Ol69q+6Uq+cENkj8alJ30EY/w4&#10;1LwzH8BvjxDqPw3vpU07xDNlo5yjyqTx0INVdI0vwZ4h8U+LZrfTNW0NYL2LaskhZrlc84Y5PSu2&#10;W18Nwj4q3yeHGFrqem2xt4yMA7B8xx0qyLe3/wCFUfDTUNP0Kyjha7dfNUgAnOCD+NLnsy7XseU+&#10;IG1ax+KnjzRrPUr+LRka08sOCc5+8d3vXX3WsaXZ6L4Et4f7OmiSJN25Rkk+prT8RNoEosoJdQsv&#10;tZhRpkOA3HIrmfEOm6HH8EL7UEt42f7TCnySA+W2cDOOlaJsiS1KninxhNbyadGfD5e3ubTaynle&#10;fWvKo11OPxNNe2vhdkiKOZIx3DeldCl5B/bx0/U/CJDgwmF5xgHIGMZqx4wnm06LwcQkNtuiwyEZ&#10;BUjj60U5K9jOV2jxm70+9j8c3Gow2OS18zzb25TJ56119/exXPgvw1Enh1pEQA/LyfetvV/7Db4H&#10;6hcR26XE1xYtmVGxtOPQVw/wz1OwTxBfWN8ib2aQQvJ0BbjHNWnuEVoUtQgtfNinhSVR8oJZvuGq&#10;IWRZr7925zt3P611nimLTG8Rx2NpC5eO5Mk4j5HXI5FYLvuhY4A4CkY6YqgZVJmUXTeSXXyCDgdy&#10;OKwLHTfEo1qe7k8PusaS5aVyNoz0xXQG8SPWLW3+yo4mHzY5xWjfXkp0CK1eR449n3ehb8akk55l&#10;u115nl1aBiVJB3CqV5dBbbMVvIZN5XgZ61F9lb7RdP5ly3zfKdxrcs0tVspVfT0Ylc5I6VYG94ci&#10;sRYaL9tmG91Lbi3rVrxMnhsNYyW95llPyALXORJA15cBtSmDBD5Rz0Nczev4mS7uEeNnBchX29Fq&#10;d2O6S8zUkXd9oZkIUR5OK1dOvNHHgXVY45TG7k7h64qnZRo/gK9KXCy7E/eEnkE9qhSwjGgx3EUs&#10;QYsdy7hx+FMSOo8PjSmsr2WTWEDLnCkc5rD1NVfVNTCKCfm2sOvNN02N0nutzk4XPsavpAv2m4lc&#10;svzc56CkPU4+1hu4710luHO6Q7fmr0Gxt40+HWrTNbofk4B5IrH1KDT1hsmivonk3AsAelVZ76SL&#10;w9dJ9scK8Qx3GaBEsXl+ZvZhsDHApJJFN1Htz14xWVDLO3h2J/KG8Oc57+lbemWzSXFtuVFZxyc9&#10;KAIJRuhYhxuK9zTNPkdDqZa3B5xzVy9heLXfLdk8sIcuDWbEY/tV/wDv+N3AoA0SUeOYuCDnJxUM&#10;Qg+0TMoY/KecU+MwssyLdAMVz+VSac6lfGe+yGVCiFvT1poZFHI5hbajN+85FJKVcFXhZWVMgetL&#10;ELhbmMqVI3MeRU100j6UJUsFUx8Fj/FQBmLPGolOxVwcFfSrVv5cswKzMB9OpqvHZWzRWbtckySk&#10;knPH5VeULFPARt+VhkDvRYRbE0sDxxMyKHU4OelZjtcrLIfMBUy9R3qe/WOe/tJPNf5U5xVQrtaI&#10;+aSgPLGpsMtIga4VmtzwykYNWrqbUVuLJ40VVSRN7E9qdalTHJuMfCjDZq+lvb3EbCR32mQcA46U&#10;0Js67Tj5ukKxuCodI/3gNdLCltDPM7XcjkwjljnFcjbqkVrap9owikBQK7HSTp8l2EkhlLM6csMA&#10;CsYO8hp3LSyaZJBakao6Mj5weAfxrprW5Q2lu8VyHORtKnPTqKdrWk+H20fRjDqVtCktgxkVCN3y&#10;jnFYXheXQZBJHZasZkS5dCT2IODXQkQ3poeuWuuSS6BZebBp0EUG37oALEd66Sy8QWOo6/plkrxv&#10;P5QWJtuckV5pNpEcsRkGpSwwopaU54OK2vC9jO3iKC90u13PalvLlznJHU4rRpJqxET0W7kvdO1z&#10;Rft/hyNyX+Vum0Gumgk0q5l08wTWxUx/vVJBxmuU1a71q+8K6Il3oAE6Xm1pTxnn3qQ6XNaXOktb&#10;a5cvI6xlkTkLn3FKSLj3Om0uKS2+KV7DZwIr3ERD7jx+dd9onhyyi0r4lX0vie3kvHmR5Iyw2p6Y&#10;ryPVdRlstf8AD8l3p7pKXQRlTgnNeweH20690m5hNzPGZYY2Ylzk1KRTb7CyaxZtb2lnL4F8PuFB&#10;UuYFG78aoXVtp0XgnxOYvD1iv2oqYyAMoR6HtU/i6HRbSPwtDa3NvJMIHMm1hn2rktE8TeGrjVzp&#10;l1feTM8pEaT/AChiD2J4ouTfU4q+TUPO1tTqE8T/AGCQoCDg4Hc1y/w41zRE8caVDqtrYPJHqE6W&#10;89woYKGbkAN3r2G+vPBd54n8aaN9nVbuCyIGOr7hxg9a+dZPDmnf8LI1KGfxs9obTWCwjOAZOeBk&#10;0Nq1jSKPRNd0mC5+KfxLSwkuBbiZJbdg/wAqjq30HWvN7G00LVviZ42s5vH+n2zWkqpbyzAKJmBw&#10;wDHjg16jpFxci+8WW8BctL4bm2OBn7qnv7181X9pqV58NfDMaeDNWMkXjK+M0sRKtId54JFc0mka&#10;a+p7ffWmuW+madaDxJaT28DDYYpg+PrisWzl8TTfErX1tr4PLY2CmUbc8MOBXN+DNWsNO1zxPaXX&#10;we8RWubNFnnluGl28cEAk16R4LvvBFr4x+MMv/Ce+Y2pW4MJliKjKDpuNRra5Quhz3tzN41F94ca&#10;2aCJzHMTjJH1rzTXPEfiWe2SC20GdXiu5UNwyk/LnGRXeQNq99qOvB5FiszqxBmTgMM8c1X8cT6P&#10;pfhXS7aHTdKmuZIAsWzBIz1Jx1ojuDKHhnS9GuvAdpHc6ilzdyoxuCJMEfh1qvb3cGn/ABCm0620&#10;+V7SEnzEB5iJ9/es/Qbe4ttEsdRimvlmktZTLEc8HtxXXeHrK1l+FHxO1CaxR7251UednqoB4Aq4&#10;uz1Gnc+oH5giyvANM53Zx1FPcqJtoQ4BFIf9d90dK5xgenSkHReKcc7Bx36U75d2QAPl6UwGEAg8&#10;U5Qeu7txSdj83FO7N81SMaAcOc8VGSN8fA6+tSsGFoWGPvU0hSEO360CFXOxsp+VN438tVlQgThe&#10;1V2C+a/B60DFGOcKKTs/7sHn1oAH/wBanc/NQAz5t6/JUgxTMH++AKXnevBxmgCX5fnO304pvO6P&#10;0zQep+lNPCSfOScjigBzBdjnb6UwA724p/JhGX78im8ea2BxigQ4DO0jmgACE8rnNJ0HBoOMigY1&#10;s5JEZPP5U75SDlgPxoOckDpjpTSByNv60CHA4cYUdOacBGWgJuT34xTRweEP5044wOnBpgNIG9so&#10;Sc8Um0EE570Hfl8gYxTMPu4bjPegCcjiMhuO9Rn73alw+2QmM4A/OkUL5THJzu5oQC4xjFBzuU7e&#10;aUYxR/E1NAOGMoSoNRt90fL3p/8ABQAdp5GAeaAGnJ8vKDjvTxjYT5madyEP7vjHIz1prcKNq5pA&#10;NG0zKQec1KMEscgc9agPVeSMHtTxnY3FMCTJxhiCc8cVEN25+D97inE/IeOKBgucD9aQDSB5xbB5&#10;FKduwcfjT8HBBAppA5pgJgbTimsO27v2pQAFIBP0pNrb2wz/AI0AJ8hlbAYfLzT0xsYeWSexqM54&#10;4qeP/VyfLyaAHoCbgDFS6vqFhpfwz8R6nd3sCQWujTS7nOM7RmpbeGQyoAP+Wgzx1r5J/a48Vy2v&#10;w38JeG7TVSrXyl7wI2CIl7H/AHjRbmaXcTPjLx54m1vxZ+1L4o1GbUbxYpNeYIC2VigQ/KqjoMiu&#10;n+JyQ/8ADLHwsaNV2RvEoz1qD4XeB9V1rTfFN63iBdPs0IVbuRMhpOgUZ9TWv8adM1LS/gx8NNLu&#10;pWkuLa6PnOq4BB+4fTkHNbutD2saaauhTptQufPcHy242x/L5ClvqRUf7z7dINwKg+vWktmkFleQ&#10;m3XlFO6pwq7vlBJ7mvSaucKGlZDLHgHpzVKRrpb2TaHKZ6VqyITDEfOYY6gVXw25gZIdmw72Pesn&#10;HQsoq0b321o3ZSMhs85FSLu2zFFEYU4YHk0gEK7Xj3YLHk1GHjMxwsoO7k+tQA4GZbjeVXbnp61b&#10;lfbaRslvkbcqfWqhMJZsyYABwM1LknTIlWTK5PagCMTO0XCjcvXNQlk82RQpyT6VIFG2R0iY4+8O&#10;lICSoZrdec4GOlICVDmC8Kw7dqjg96j62bMbdzz1PFQkzCSPkDnoKmLO0DK8y4BHAFADXP7qEFAM&#10;io8O0LNkYJOKkIXBx6cVGBIHI3jr09aLAPQsY4FLjgEZqTGUhjW2IOSd9C+WYpQEw5Hy1MkyxxKf&#10;IDNnBGOTQgISU3kFTkryfXFRh2RLd/tActuBTHT0q3PGvl7lulDEA7cdKibKxWrmxRhjFFgK6uxG&#10;fJOdxp4OWQ9cjpQc+dKfMUDHSlAbyt6QYxncM0AIVG6T94Ae/PSo2Iy3zMCehpVAMd0ywkjeMnPN&#10;SlrcxqCvzgccYoAYrKYoQVY5PNWQYjZ3J/s4HBGWz0pihVaBjcKqhTkYp6GLZLtlypbv3pgDZ8uT&#10;bjnbxQySqkbpCzfL82T92lUndjyhjPJoZrszzBcCNgMmgBEE3lpuKnaCc1J1KHB78U1WADgynGad&#10;kHHBoAcrKDJkMfkPy5p0aj+z5GaQ8En61DtJkkwAMDvUqnFqSQDjqBQBNavm4hO8gkEdM1pL5nmR&#10;Ax5JJ+bpWVASoV9jYZuOK02lQT6YSW4U8Y60WGif5yIQ21QDz71aiVQsxEYyQMEmqSNC13Fl5DwS&#10;RVyN4nktwHKqSdvvilYbLS486LKn86nGPLnPIAI/GokBE0e5lIDVPwb+YfZ9yZUhaECBgRFEDHyT&#10;0oITzGxnpUkrA3e4QAKEAHNRYO8nJ5pjHAgdPQ1LGF8n73OarnGTlO9SKR5zHA6UBYsbx5bAQqCK&#10;TIMB+UHPXPaq7Eb2O7AzzTwQZQAWwSKmwBtwX+T9arOgL/NwBn8K0G4Rzt4AqhIQfMy5x6AdaVgK&#10;sd/4ntINWisfGeuRRzkeYkUrLnHpis6W+8YPIC/j3xoMtz/pr/41pspCgkAe1QNHw3PUVSZTqSMS&#10;4bVpLqIt4m8TOm35jJdOc/nWeY1bV3VpbuNCMKzEsSfrXRzI6w/wgHg1RcKI4fughqaly7Eyk2Y6&#10;W6C4uAzucHhiKRo0WQFChyD2rQmOXbleV5quFi8o5DAjpzUti5rl/SvLF5abrLnzeOa3dXigeC0k&#10;js23Io2sT+dc7bOEdH3qcdAa6a1nt5oEVpYdu3Dc9KT6CZWsNJW5tJJltfujDLu6VZi0QpqBAvpF&#10;BB4JzXY6UllD4a1qOK0kbLKdwNOkKNKB5R4HHPSrLS0OBu7GKHVtGcz5JlIUAV+nH7NHhPwDP8Af&#10;Cl9c+ENHuZ4oGBlmiDbc5z161+beq718SaXkDG7jNfqJ+yw7n9mDWISOUkU4+uabXuXGkfU1hp3g&#10;23gthD8MfCCrvOD9kTNZfjKS2tfBMUtt4f0JG8wbgIFGB+FaaM/nynIxuHANYPjnd/wq+/JPZK4r&#10;u4lFXPPI9Vvj5BW6t13DsuKvLqd80ag3rkD0yK4m3Yfu8yEYAxWujDMf75enpUy3OhI6ZL+8w376&#10;b2+c1It7clCC1x1/vmsKFlyQZQCRxVlWJA471Fkx2NkXk2V+aXH++acs8hkz51xjPA3GsgKu4/PJ&#10;9M1ZjxlOT92pcUUjbWc4UeZNn/erUtpWEBO9iSOM9q5lAokQ+aSd3St23eMRXLGPISLqaGrGp51r&#10;Nzj9q34Hs7ggai6gn3OK9o1FR9pXbu/49lNfOPiSWZv2jfhkwhf5b5iAPrXuzXN2fD+lTyWjgPYq&#10;FB74rkx8Ukj0cG7HE+J1c27Hz2AIwa+VvHT48T2Uby/u/OLNzX2LqUFnceDLl5CQ4BIA618deP4n&#10;k+JEcEUDkkMo+vFeRGPvI9lq8LnmV54guYEntdPulLSMFfnnj2rvfCuoai1tapdyoWyCM15zZ+F7&#10;238ei5uBv3y5J3fdB9q9JuIrKy8JzXcenSM6RLtjLY3n+ld/LE8mrKfQ6O6stRu/HVo39q2sUCxD&#10;JB7f/XoudGe31mway1nyoCSZ183If3r5/wBd8Za213eQxxXVhEXHyrktJ/wL0qez8VaqdJsE/tDV&#10;WBQYPJzQ6UkhRrJ2Pe9a1Lwfpfw7ea/8T2wkdCsERYbmPesHR7jw5e+BryWOVVjmJPmFsZ/GvIm0&#10;S+8S+K5Dca3fCO3iXZk8Aewr0eLwpqI8HeFNPsvHU1tHE3zps5cfWl7NJas35rs1bG11N9cSKC9i&#10;Nv54Ibd6V6OdavrFdHil0mFlMB5x6dOfevKtRkl0f7Ba/wBoPJOyLgh+cjua7LTnvbjwVZyXtiX8&#10;wDY5HYVlJWLg3tc47xh4s8R3EskMfggiMswLEdMdDXP+FfDnhzU4tYu9V0G+url3YIzzfKhHQAdK&#10;9huLHQbjw/eJ/YMe/wAsKGxyf/1Vh2dtFpc1hCLoNCZyxGOeaIz6BOjfqeatHq+jePNQgh+Fkk00&#10;tztheM8Rrng59K9EsrTXLk2hu4oeY84I6Z7Vs3l7YDUmmK2rKIO4y1eV6r4q8RDxbN9k8OXhiiuh&#10;tOCAcVXM2ieXl6nuUVla2fhK4WOKJJJYDlv7h7V51pUHiWH4sPLdeJd6C8Pz54wegq1oeu6lqUer&#10;Lc2XlMsUeEJ6027N+viC+DQPtdl7+lRsbQSavc9Vecf2fclra1c/2XKMkeo4r5q02NLb4iag0z5d&#10;telb0/ir3SwL/wDCPMJNRd5RZH5fwrxLX9M8XyeMYDaeFL5918xCr9fWqp2bszOVz2yXy7jwrZSW&#10;5LLJagSAckECuF1PRYZNNmkNi4LA/OR90/8A162fDEHje0tNKlufDJiDJiSF3yK3PEd5/wASIA2k&#10;aALkgDvSXuyBHztqFo9tpvincSPL0yfC+nHX8a+Ibsg+I9ZIyQdWlP6195eI28zw/rTc/Np0q/XI&#10;4r4PvY5YvE+tRvGQyarICPxr1sC02/keVmeyJItv2xyQP9XwKrP/AKxhtJO+pY3hWWXcSDj5aUlR&#10;NGdoJPSvTPFGdViHlAYHGKQsSxXY3HSnHbubA703kyj5gCe9AMQbxsAVeT1NDbjgbRzIOadj92+e&#10;2aiBP7lWibb5nBoYkei6IWeK0XYgCKu193X2rev9glOFYEIOBXM6GsTXOmho2CggsAeuK6qZoW19&#10;wYW2+TwxHAArNFLU9u+E5/4tf8VFI6TQFfb1rqtQZhOgTaFJG4YzXIfCOa3k8H/HoR7Si3FuFbsf&#10;Wuxulf8AtK6JXCBOKwnudMdjIkRTcSEy5OwVnSKofh2+9x7Vb3NnUWwfvcZqCRWNhGwVd2TihAyq&#10;xjJk+bnGOagwAVJkbGDmp+DCS8YyBVR2PmOAcgigRWLyCaUhFIqtJ5ptLolScVLIMRtgn7/IpMFg&#10;4Z1HAwBTQGZCHBkYgAnPBNUZ8+ax44b863JVTbcZjxtxjHesm7EO3/j6U/LVXEYr7jdSsqDB4Gai&#10;XgOpC9aRmPlv97AfoO9NPPzKjYx61qZjzjAJ9atW2Rc2jFlwJgMYqkDmBiRUtvJGb+3U3DY80ZwO&#10;RUyC57jojQp4Ytm+yh2Zl2r6V7v4WLSeHNbfyRm2gTeP7ua8L8NmEaBAznpBleM9K9W8E3cc934l&#10;SK+KiePa4Pfb0qYK7K6nsekOSls2cZPJro4233FyGbaAOa47T2ZFjX7QuQxyua6OBnMiMX+9wRVN&#10;q+gNWOq09f8AQx0PzHipbsRnTpAYlyB8rY6VX05jvIDcbDkHtU07p/Z2oIYyecg+lYt6jicbcRqL&#10;mYkAkscZquNuwEwc4NakyhjNuzw3SqcyDa21TjaK0jIVrmcA/wBsh+XGZfyrA8Xxg+EfFQ3DLeD7&#10;vH/fFdYI1Jt23MQD0rmvFisdA1I4OD4UvAR/wCrU7WFbU/HO4Uf8JD4hG4fLrdx/6FUAaHyfvMPm&#10;9Ku36hfG3jSMsV/4qS6Ab0w5p1taaxO7/ZfCmrXMacZjgYjJ9xW7vLWxjLQqEjZg7egxzUcpTyY+&#10;Ox4p93bahb6ncw3Ok3kEqEHy5QQRn60x/mjgASIn13DioFc9d8Esx+GmonIO2YYGea72O6j+xBdj&#10;78gHHU15/wCCliOjBVvTuZPmXPpXaQyJH4lBOn5AJGMcVMRdTRvCn9n2yggkrkmuXlji+3ys94mw&#10;n5lx1rprhTtncpgAZx9a5W5Gbic4zlqY0LJ5P2d0RSEC8AVHCUjUgwZJbAJNIFAi3AM2R93FEoyI&#10;GwR844psDrNM5vbaMBs7Myelej2iRReHpQl0484jp2xXAaJkKhKKJAgr0ex8v+zbKMr8zA/Me1EE&#10;Zz3Ol06aOWDR7c2a8Idz5616FpqQjTLBROg5bOepxXA6TbRJPOwcq+4DJ5zmvQ7dtLhsbbzpgZQo&#10;woPTNaXHbQ2CsU2jxxrGn38HAoFooswsisF2dc9KdaTWg1HT1ijygUs5z1qjc32ozeKZo4tHb7MJ&#10;MNikIhm0m6bR9SeO5zEkbHHr+NcIlu4kunV5PkkbOTmvUb6W+TwjMiJII1tzuP1rgbN4l07W2ZAd&#10;+/aPemhFLTFmk8TuTp8oCdCRwTXVlJYhOxhk3EVzVjeX32J98cabLknheo7V1ttfQz6dAdqOduCx&#10;GKpAmZ0coa92mFsk85roI44RpthuiQjnOazGED30Kx28W7J+6a1IluXsViEWXB6d6GhkfnW321Y4&#10;7eJVX0qylu80hePU4VcSDAPSsye2uUGohoNrZHGahH20R6cqtOo89d2DSsFjpNWBFr4ZaRFYxqQe&#10;M0IbBLKGT+zI98iY+lU9UnxpdgEjLkBASe1T20R86xd2O37MT7A4pWEVvkGqyqRhG5zjpUkUMja1&#10;D++dVS6VuvXmrEcRNjqLFVbMvHPIqpYtcf8ACeW4mL+Ss6Dd2PPFJrQa3Pmr44wCL9pnSryOQl59&#10;JjKp/tL1/OvIrmX7TJHJ+8EnGcdiK9n/AGhisPxc0i4DDdHZoETPUNXiVmWOmFwF6AsfrWV7mtjX&#10;h1nXLbTNkcsqBtqyNnO4VPc2sQ0q91MX6zSSqpcFelZbKjMEZckKcVaE0g8LS2uCC0wBz0xRYRAJ&#10;7yZbEwkrkHcQOKjFsRfpLJ5zlSTuzW/eRGH4f27W1hE22EbsdeazbeaRvDa+ZGuUjOPxppgQzIj6&#10;fLJHdMeRuGaYvEMewOTt/Ko7WVWtp1MZ2+eckVsT+RF4cM6Ql8kYGKQENuxRZXMcI3RHdkc1csL+&#10;JoJY94CiRgwzgGq8MtjIthvhRAy9CcVKltpP/E3P2eZEVQcimBp2/wDZ0c1z5KQ+ZMpBPpmqK21s&#10;uoSQ5DFpC26okMDWam3VSBJ/e5FSkzJdRu8Um5oSOnSgBbhtKt1jkEZeQkAkdqlVJPL065itw6o4&#10;O30J9qqYsf7K/eKvmvISoJ5H4VJov9rnXNWMcc8kIkRSu045/wAKAOc8dr9pttAjmSRXJByOOPrW&#10;Hp8EaWsKDaEVBhj0rs/iHDJBpnhRpNrMt0pOBzhu34VxOreZLo2lw2d2VX7Opfb1JxSK6C6gk4kl&#10;ljTei4BaqcKeY0IZ8fP8w9KLN9ZXQb+O5AYEgD8KdFvW+dumRzQSWtRty2jQqluyp5fzN0z+NUre&#10;zsx4fiK3ZyCc5Oauz3edPeFrpSoPQCqkW0XAVZjtPXPSgCm9patNPIkKgYGSTU9ikkOuWbozsryg&#10;MM1dWPNpqwa3IAdcYqeGKM3MKrImHwME8mmh3NfV0tXg06Ka2iDyxgh055HStjUPPf8AZC8f272A&#10;B2RbBjkqO9ZV/btbeG7KZnkcrghTyVro0eS8+AXiMNC4zozlWA/urWTGj58sHT7Pdr5Y2pgcVohs&#10;xBRCdvUHNY9gCYb8iM4F42eetbC5y/yngc1Ygcsbd1Ik+8OAelXdBh1S9+Iwt4oHkhW4jLyEfKmK&#10;j06KSbxBAokj2lGDkkflXrfhHSbmziv7qZraG3LMVTPLHtUgcn8VI3h/4UpEZJdo06YP6ZyB/KvK&#10;ysapBi2k+U856817p8SYftnwe0W+Fo26w1kbsf3WrxMl2ihlaRSGiAwBVNCWwzERWAhsDHrThkS3&#10;GHOQBjNJsUiMAADGetOH+rHyjjikMeGkwhyhyKVv9X0qMAgfdApx6P8AhQIInxeruhwcYU11mlmR&#10;ZLcDTQcTAZJ9a5Bt3lKSi4Egrq9LMuI+owV28/erKrsUmeoWaSR6jYiSFf8AUZ3Z9RXY6f5JSAkn&#10;7x2CuJs3kZUMjvyqjr0r0PSorU2ZaS9QMI/lOK5pbGkEdZabf7KwwDKpGM9quBQ6xBWIx7VlWjH7&#10;JejYTlgcfSugtifsJcW4B2YxXHy2ZVixFFF9gB8xSc9fSpJQq2kJV0PHINVrZSbicHd9/J5qzMoM&#10;kChhyenrQSRoMlW8sHK8+1S+XE2maiGhQ5YFTjpS42BV2de1PXgSgNzt6GlcC1YbPsxBnY4IxxXR&#10;fMsWmuFzuHBrnbNgTIAgB3eldKu37DZgS52MMj61nMaN3R1RfEcIyNjrmTJ4rtkW2e01gx2gAAGz&#10;npXBxAbLgCN1+5twa7GzmtYtOMDv87xjHNJom4seN9urBR+8+Y5rp7SGBhCokXGRzXJyg/bI8JgG&#10;Vc89a6lXWNtMjXTJg3lryDkHNJqwMt6lHCzKgcbVQY5qsibbC3ChTmi9L/aAnm8iPLfjUFu7fZ3X&#10;eSd1IDUjiha15iG4sB96q+swWMFroHlzRoWYZAPrUBM32W+P2rBBBFUb6Oafw0Xa4bzY3yeaANCS&#10;O4+yriRRiJScGqRlcOFdGPzDmn6c839iyb1Yv5YByfSp4hE03zxJ/rRigC+CRpdmCmFZeM1Vg3t4&#10;qs41dgC24fhVvUZYTZ2ISwkVFQAEDrVOwkZdfil+x9BgMfSpsMs3El5L4zCkAhMDP0qxeBvNjygw&#10;qjtRO0Rv7mRUC4OT7molleRLwtHkkDHtQBdgKm1hG0dORit7S5ytxcqLDKnArl0crC3yD2Ga3NKk&#10;ZbgZxneM8eta02SzonbEVyRYZbcCPauPvy7+J52aUD5ACzHpXcvIiWUx+xoSYhk5rzTV2kfWZVDM&#10;FM2eDWknoKI+Qsj26hAU3c1YuEtRoaNCpw2Nwz0qsY3OnQkzthYxSxurQMoHGcHNcxRaghi/sK7I&#10;kyduetVGdd9qMYAkxVuKNkJxPFjbyN1QuiNI48sZByOaaAfIVF/aAvwQM4q2jSG/mjYny/JyrVhO&#10;ZzrFpycB+a2m3HyNuBheaLAUZ8iGYhyQGIp9rt+yyEx5Y/dpJt58wBeN3SnQyLFI5NqpwvAoAvPN&#10;L/ZTRtGN6r071zwe6Oo8wSYD1bkuC+oXbqhAI6GqgkmF6jbE4bkUgLrmQQ4KDk96hXf5j5PBFSSS&#10;b1jJj5BHAprspjOF7dKABA5+0Zl4B4qZ5GNhCvmMMN1FVwW2sAp+gNOO7zI/l6DpigCYM+4Z7YoL&#10;gzNmXgY/CnKN1tOTEBt96iETebncDuPOO1CA0IvKPm5ZWzCe9Q23EdyqodplOfamwqVnc+WxBX1q&#10;bJWCX/R8ZNMCO5aZWtxGBwOSarb5CJw6Mcjg5p8h+9mT8DTCUMa4YE96QCIoCphTy/NWLgKTbHng&#10;UxGBJAxwOKdI37td0Z6UDIp3VbFX3HCsKGljOiykMMsncVZSGGTRr8ed0TgH2rLgRi0qk8B8UANt&#10;1k2Rk7yd5zmtGX57BRjGFp7hBYQ4VRjHAHWovmaA/LwBzQAyLb9mi+XOTgZpWAW4xz2oieEblxk5&#10;4HpVn5A7ZgUnHFAE6PANMc+Wu3yDkn1rIsTC8l+SjYWQ4zxV5yPIlUxqAR0zTREy2Ekgt127eSKB&#10;EETH+0rh1zw3FWnklZDmLnPXFUUcHziAuA1SiSbMX+jqR60DJv8Alkc4+tQuf3I+Y4zTtw3PlRzU&#10;fylgNw60AOQjyJM45PSpGB8hTkYqKRdsZ/eKeKakyHTpl8r5g/FFhDnJ8sYU4xV61hkexkH2cEAg&#10;5zWXI+4oMjgfma2tKkZdxe4CrjBB70AZN4zjU1iSM4x81VEjUSj92QS3BJq3qe8a/I0YGCeahjZm&#10;K5hOccUNAaFozpdtifGR82aZPtN+zgAHd1ApYsHkxgH1qOTi5A2DmgZYw7WhYrkhKiRd0chJPDVe&#10;tvKMLhpSuYjz6VlJJt1LUUWXI83g+tMDSkurNdJSP7OoZxwTVO12G8k6AE0lykDadASuST1FRQlV&#10;mfg5AHNFwsWnQjVHKgAEjOTT5Zgy2iDjH61FM/8AoE58tieO9MV4DpD/ALgB+OTTuBJmT7QCLgDA&#10;596nUKBHhw2TmqZK/Z42KcgetTQsDzg9KLgaGp26XPwK+LcBYBpPCFz+BCHFfnpoUUk2hadGJH3R&#10;69dqecHKsRX6KRFTofiKHBPn+E7zPpwhr4E8LW7HxV4qj3oFj8a3q/nIa1pq500dmdXb2epNa6Yh&#10;8RMuWGfm6YPSvh74sqy/tc/GVGzkanECfX5Vr9DLjT7KO0RvtJyskZJ39ee1fAXxrTZ+2j8WiEbb&#10;I9s49wUX/CvRwitJmdad0eaQ43DB4IFW1zyok4PqKpwY8jp3q2T8mdpY16ByEe0i5m2hsbuM1Jx/&#10;aCEI2FjOSaeobeMICPLyRUSGZ4rt/NXbvxt7nFAEqYKygygAtw2KPuqmM47mmnPlLlkxngU/KZj2&#10;qdu3kGgBwEhglOxQBjmhTIB97qDxSAgSjdL+7DcoOppSV+2vjoV4BPSgBAQDCRP827gYqQkscbOn&#10;U1CCm9PkJYOdwqXI8wYQ0ANLZkYJwR1OalUSEAGdBxycU0eSrzEQDLVECv22RGhbHVTnrQBOc7kJ&#10;2EhsZpCJBdzbCMqnHPrTCY2miUwsoB5FSMYfOYoHBxgE9qAI1Mu8K04J3feAqfpcMCuVK8VDlDcK&#10;gi2jOS2e9WOMgANhU4JHWkxIaAn72M7jnB69KCC0NxudVAUDA/ixURMQWbdIzEn5lpVGAxToB90m&#10;la4yRAn2NCtvtwTkUrbvLjDxAc8YNRqzeXtBxg8UKwE7B5OGU5B7UrAPCxefclomLKny81DGZzbX&#10;fm3JCtJ8oA9KkB+bAkOD/ERUnyeWASD6GgY1GXcCF3YH509mX90duM5/CmoDtZwwwOtK2xntw0hI&#10;c9hQA5CNmfMHXinkDb92muELINnyqBgZpeC4w5AxxmkwTG8i4hYOe+RUqyK1wuRnB5WoznB4p8Cr&#10;57vtGSeSKT2KNaKOAxXG6QZYjA9K27QMkkQU5wn3aw4ceZzACDjHNbtuGBJ8wAbeprGSujOT1Rtw&#10;71kgYqDhua6my2mCFmcYYce9clbSD7JNmQ4B4robNh5Wmt820gjFc8lYbR1dqUV4AqEEP0rr7GRw&#10;V2xBlx93+dcRbvKLmA7QASM5rq9OkddSdht+70PvWE3cbO9s5A9hbskR2g857mt2Bj9piIjIBxmu&#10;W02UGOf9yNok5X3NdPb4KhzOoXHArnk9QeptqMtGCVwUwD9a7DwpFdRf28jLjPKAVxcLERZEoYHo&#10;K7zwjKX8RaqhkBZ7b5e/SmzanscFrGxPiZ4k3ll3y54FLbNGstpI02VBwAa3dYigHxW8TRyW0TMD&#10;8pJHFYrW6lJVGRy2D71pTehtF9Dxz4yC2j8PeF7oWIIgvSTz1Dda8imhsJ/ANpcQ3MckfkBuOqnH&#10;Ir2H4xwXD/szanIfvQ3iKfUA968Z8IWEsfh+yY6vLJbywgsD0U4r0MO/dYp7o9H8Gazpmn+AbWd5&#10;5REgcF3Gdv4V3dqPD2teC/Fd7DeRMkEweR0b+7g8j6V5leWUUngfxEsVsFRbBy23pwK2vgIsP9kf&#10;tFJJK32aS/iibJ4GRtOPSuqN7kNKxzui6rpI/as8cXT3ZSxIW3CJ90gfKTgcc9a9h8Ry/Dq6/Z1f&#10;Sm1LULa+t79ZdFu4Yzk7zmQMR25rCfwVo2nfF/VphcQS2M955uw4JjJOT+degiz8MX19ptnafZ4Z&#10;TZsYyYgfuj17ZqpX0Jujz6W6h07wx8PJotNvLyOzg3OrE7iQOTk+tHirWtd1b9ljxDqR8Dpa2M+r&#10;WybS+Sdp7en5V1eprpMHw68RWslpam7ijdCowc54ziuT2O/7JepaaLu3W2XVVcsTwhznFC1eoI6u&#10;wKn4XeFvs9gkUQ0GIY3f7I5rmtZ0vxD/AMIpY3KXo+zyuzM8fOcemKfqUOvaf+zNeaxDAzxWsdvE&#10;LXdzcbwFGD2rY8NeJvD7/DrTdCv/AAZqNjqMduZIbWfJWQSc/K54I5pNWYkZOgQ3N1okUkFwsggY&#10;qwPBBHrXSTNqKeHL1C6IrLiTPf8ACvPtC162tP2r/GmmS20EMN7EdpZgqow6Y+tbmv6jMZruJLTI&#10;EvLK3D+lPV7DaOG8RLZw+N/h7cJOUn/tZUATjzNxx19q9gA1i2+MH7M3l3Rmuf7dtCCgySGPIJ9K&#10;4vRrWw1K8jW78NxNJaTq0Dk8qTXrfw1fRJv2ztFsL6+SO7sdKLWEcg3CX3z6im52QpLoz6u1CNTr&#10;qkwjaNOjJI6biORWJhjqEiCA4KnJrqLxJR4cnP2EKwkbcc9ea5y2dxeu25TxzmuByuzoWiRhi3Ue&#10;I422uoE2R71o+JLmGP4DfEO6lmCx2WgO+W6bscVNIpN+DszliRgVNq1jpt/8CfH+lXZkEV/ppjJX&#10;grx1z7UXdrDuj4U8M3+gav8AE3TxrPiG6Qprknku0Z2Mu7gA9K9i1p4NE8b6Hqf9k2tz4fCx/aY1&#10;wWiA53AfrXJ+NNI0Lw3ov7OOnCH7fH9suxHPFCPNLH7oOOTiqvk+KN+hnWNHmtbJ9BugiPJuEodS&#10;F3KeARXVJaI5pWbubXjHT7LVvDfi/wAVaM1tNY3AtTbv5YBkQYDqR7CvGvGuqQadrPwT/sKwvjbP&#10;cp/almiHaR/GSBwDXuWhXiWP7A7aY9qsc8Gq3JQHA3IzErgfSudvNFMP7Kura1JDBJd3EExEYiB2&#10;pjr/AI0QsnqwR5n8WDot58EvhdqOnwWxgisQVYIFY7hhxjuVrO0vUtCf9knwJBpD3txdWcri4wCr&#10;RluSW9cV6vpGi+F9a/Yq+GsF1cQrdG6nNtJGceW2edwHb61xlpoK6H498VQ+ZZPHPoUqsIwNspK4&#10;BwOmKpt7Idk7eRw/ijTZ9Q+BGkxSa2stw0btZyYwAxBBUmsnQdD1SL4LeBdPvPCenxzW95IzSlx0&#10;Jz1966TQnuLr4R+LLK4t5BPYeI5pIcHkoGyB+Vcdean4m1L4gGC3026t7aOMqyBjl9vHWnFtaEyV&#10;9Sj8Uklj8H/D1bVYvJa7U3nlJz8hGORXMC/S4tonSKIILOJAR7DBrT1e8uXsLazleNjGzqdxB2Z4&#10;5qG00ZV8CwyW7l5NxPl+tUTEwZ2vI/FGjxO8ktrcRsDubIWuQ1nS7aDxZa+VcxtBIxYgEZQ120Mc&#10;r3niKKZTGYVBIbqv0rjbx1k1W6kW2bYsuN7P6e1SNksImOnsojGAOD7U9o1FjFvVRuPAzUUckjWU&#10;JSybaHG4g1LenOnJttZcgA5FAEMtnYPBEWVSQw6HBrZjWNNJ2iMjeq5GemKybWNTplzM11Ly65U+&#10;1Wp5kG8RmRl8scmhAWp47drcrnGEHINUHiggt1ZZJTuP3s8ioLacvfMphlC7vvVsQwWsmt2nm6ts&#10;QIcLjjimIqxu0kMxcuDt4yOv40kn2b7FH/pHOcdOladyiPDNGvllc8EcYrO8uNWmEkoIEf5UhlVj&#10;PHNasJ1EfmAkEZzWneSw3Kabm1AVAOnaqto1o1teMYA5V8bCe1OuLiKO1j8rQgpYcDOcmiwF1EsZ&#10;rGRDG4C7SDn0p1wqLYXMuV2qoByazIJrlTFv02VS/OQOK2o7aO78P6jmTZHt+f5ueKAMiF7dpbgP&#10;MPLdc5x6UoubBI58zE5fC8UqLYiCaJZt5U4HFQvbxNaQstg5cSdcf0oEaKbJbaPDkYHTFQeRH5k5&#10;aEEM424PcVPEzfZrYeSI2K4A61FK0ounHyAhhjJpgDPEGnR4iodQMfyqa1hSMTZuOTICeeoplzbX&#10;jWnmGHg7SMVCVuBCrBJAwAAoAs6pJpq3Gl7UGWXAIGOaoM16WVRZIePlIbsaim+0S3UKvAo2jjjr&#10;WtZwW6aRKxaQuDnk9KAK0MGwBzAwcsM5PXNap0+NmfdNOSSjZXtWdeXCDToZI4w7CUDb6VtWWpsL&#10;F/N0pUPkgBsZzRYZqeVeG20542UJFKgkyK7yCG4afw9IJLVUESknGABXli6tqMdxeRHQd8TSglh6&#10;V6zpc+j3Hw+jL3ZUsFAjzgg/Wk9Qtod2mo6cNG06COMSlo8Mzc9OtQyz+VpdzIszsnksdgXpxWCl&#10;rMjxPHADGkOVbPWui0eUS6Nq0d3a2+TGyg8cg1dhIv8AhTVNLtZtBvLqwJtrySVN7L8qkcZzXdlr&#10;F/EWhqusoVvmc2citkP7YrmfDjeGp/DWp6Jqek2S2qTuYHGAyE+9eoaToPhiw8H6VeCCe4W3mJty&#10;XLbR7UX0CRzUV7o9h4ou49QsVNwjDaGXqD3Fd9b6ro8lr4Wj0/TAZZJgJOOSSeBivP8AX7rw5q/x&#10;J0q0OirFdCPNvt6vt61s6D5Vh4rtJ2sR8s6q5Yf6sjgHFTFBY9OhGox/EKS18y7iu1WNpox93aa1&#10;PG2m+Kr3wtp8kOs6ObCJY/tcX2cK6HsQ3vXRaXdw3Bku38N2cj7UAkJALA9OaZ4w1bTrX4X+LbOW&#10;8sEmupIGRFkGcKc4xUybuWldWPL2vpdN8K2sUWmxyTBFEbPzkVyeq3Fnc+M/COoT6xq8X2e8ja6t&#10;YZ2RTg5HStm6d5b7wcosLp2u/lgQKSeBVrWrXwpZeCdRfUtB2yS24jlmVs+Xu4Bx7VoiUdVrer2N&#10;/wCB7WS0ubYF9PQFlk3bSo4yPWvBNU0/Vz4S8fatJquoNeQ6vbm2RVI3AHpit/w54furGx8Zx2Xj&#10;O5vYr/WYJoJpWxsXOSoWvpS50Owm+H9szeGrOOefTIsZHGVHJ/GhrQqDSeux80+N08b6r+zLpV1p&#10;XiNoLuxtLdrywaLiZlGVI9weawIdU0vVPhz8A08UfEi8tfEKWckcJiBG8L/C6j0HrXugt7hNX8Q2&#10;M2lQ28X2MyRTjoVQZbNfNFzbCX4ja/4tbTtI/sqLVHs7aUyqWDbtpOzqMn2rN6fMLJvQZomnW9t+&#10;0T8UJ5mga2uIIxBcBR85HoeorB1lNKsP2gfAlxctcNHceJohIJZsry3ynB4xXsMtjanS9EVZI9og&#10;80gnnnkVw13F4V1DUPGkt98Kbi+NnJGFlMpUIw+6R68+1JSuU1c9X8TnRBJCsOm6dNJJp1u2ARgK&#10;RxWLLEqaAJYjEhS3ywQ9Ky7Gxtx4XN1Pr90GmtNsKMSTEoHArkrXUdTPi7xbp0MF7cSROFkGD0fo&#10;T6VKjYfQXVbCDxFZR2z+NltjbM7NOifPgdRmpvAP9kQ+IdU0rR/G11dtb3yrOkgIIIOCQDXn3ijW&#10;rjw/eLbxaC8l9dOflV+7du9ZnwsutXn/AGvrYT+KrjR9SltnkjiMOY7oHkjd0q7OyfQjoa/xmth/&#10;b3xmm+3zxNaT2TCNyQJycfdB649q57wrfNf+FNJg1LXVmkgVFiilfC4IwBk133xj03VtRn01bjVb&#10;J7mDxHbLEsbBTtL4Yso+9ntmvO/FnhiHRfGWkTJr7XdhKdNa6t92x7duMkHqRSVr+pSdlqfTuh31&#10;1B4F0ewPhi6tEt9NkaMR5IU4yD75NfP+p+MfFCfGCy/tnwje3dmnidYrmNVKApvwjZ9hg19P6fqN&#10;snhOymi8MWtxZv4atvLlGCw+XnP0rzm70OTVdQ+KjDSdKW1DqYc4y5PXPpioi1e7Vhrcm8VWlpe6&#10;FraQxLcwXvh6J1j3bsDHGPpXyX4lkvrK4sYW8K3H2aK/wHIxj8a+oPDFtq9h8d/gtZT6mjwGG6VY&#10;jKG2LjHzf/Xrp/F3hbQtR0r4mW0/hXTmhOi3EsM0eMh1BIwR703p5kxfc+SraXSNV8Ly6bPpkZE9&#10;qAhzhlYDg59qw7jTtQ0i00SwuPEzFLjUV2qxyGUHjn2pPAsPn/ELTrYyOJYPEs0TMPRWx/Kuo+Ll&#10;ndp4+8Ag2kq26KixSA9Sf65olvbuUz3zRbbQv+FZabE2m6cgbSEZpVxk4FeLXeo62fjHrEVtpviS&#10;fRo9SUzQq7DcUPX6V6NoOn6lbfAzwpM+rSO40hXkiZv4CM9/auq8I2Gn3uneO7yG705Y4rNy6MoA&#10;4GTk9KhLl1Lja2pjy/F2xt/DUtrH8HdU8yKxWOFUY4OBjoPSt/wPL4ctbXxN4m1fxKqNrWpw4DS7&#10;Gg5wFK9TmneG9E8GXmo+cvhDTpP+JjJ++eMckHrj0rC8d6HoupQfEWPSXuZrvSDbmeGJyEAxnhRx&#10;kUR107kya6I29R1Xxc37cQsLXxEW0A6SjvbFNwcv0If3rGWykv8A9svVxc6VKIdG8n7PbtlgC75D&#10;Y6dK27DUdMsvgD8Ltvhe6udZvrZ1t4ihDM0Y5y3otavg03kfjnxFqmo30AvL8ovkleu3gf8AfNNa&#10;EtmX4/0eX/hd3hzU7TWnikQ26hRwSucEV4X43vNQu/2xPBGjzLItrZizMQck/M5yTz617Z4zudXb&#10;9oHwZZTXAEM7GQXEbZAIPCkDpXmf9n3Wp/t72kk/g7UzBpelh7+coyg7P9X6VdNtNDtfVH0M9tY3&#10;9jr9q1spGm+E4Uj2YGNyYJ4rxbxNc65b/sc+HNMsxcMdN8eCSYqTudDJkYxXXDxt4K0/TvivcW9x&#10;qkuoz3cVulo0BCygHGN3QVrWTaJcaLPPN8Mjp8ZtxI0Es24ZYZ6k85rPq2wOO1J/AV/qWg3gt7pt&#10;SOj2UcyglQmFGeO9VNdPw606w8UWA+I2sGTULyyk+wmBmBZTn5T/AIV1I03QJJ7+8hNshTJCqByK&#10;xPFa2C+Ov2NplsLUh49RypjBJK5xnjJqkxSaZZ8X6R4W8QeHvB0v2+4sZba2tWhmihwzeXjCn2Ne&#10;fePNKXUb74bxXV5JF9mtQiKn8QUYyT711Mes+JJPFCxt4WaONGlGwR8kDoa5rUtRmabU2uNMlRop&#10;CEJHIHerUSbnmurxRWun2dla27GLzkWQsfvZrzrWraNPi3o9vYQPG6QI856Zzg8GvTdRMt14h0iK&#10;2tbgCS4GZCv3ar+JLDTdOm8O3l9qcQdrfb5+MEn0x1NEVYEV9Om05BcSPYBJHtipZuSxA9a4u6uI&#10;U1/VUWMbXmYh+wqK41TzfFWiWtu021p8eZt6hvrTtS0nVhr9qxu1W3KDOTyxNUhENiLM6jqEgZXl&#10;VssSc4AqS8vra8Kp/ZoBgOFYcZp0Ol3NlLc77pcyR5Jzng1Ebe3SMMruCXJPy0ySB5XRLIrbF8cF&#10;AK0baaJnlBsyGMfQ9qyZJpY7trhbMMnmqpVh610UNuWfSpUkiJdMyAD1oBFVwi3CuIk4fg02WVpZ&#10;wNkRxGQTjtVq7Fst9JG6YXb2qokG2SCSOGXYxOBQOxRCi3sNTWC1dvPf5hu6VJaoRYqcTKzdVzwa&#10;tiTTxrdtER+9dTtBPSmv5yanKjxOoByhC5BFNMVisZjHcXCmUfORt9q1vOt30y0jbU4yTEct6ViT&#10;QtJdO+5gpBCCssQXwnuFNxKw3fKM9qAsXrhbRSVTUn3Ox756VWmYnQ1R4Fb5htarsVputkkXTZG2&#10;L8zZqpcInk3W+RyQw5A6UKwIjz/oPlrE5/eJn2rrLJ7VLkEzyLi2Xcoyc8VzkBU2Zby9u3GTjrT3&#10;urlJmZLbchkQHihoDbuWilupDsfaJOmaz5Y8TSstnjoDzVxmIuI2WAH9yCx+ooVd1vck5Izk80AZ&#10;J86K/bfCyZIwQc9a3YZIkguV+xjOwHjvWXex3MlpaeVMPllGQeuBWmqr/Z6ygnHlKCPQ0AjNluL5&#10;7u4zo2zY4wwPUVdlkJ8ObW2YMfODVGfzVkUGblice4qoU1BnnEFvO58kkqRxxSsFzUtfKTRLQebJ&#10;kucE0su0PGwQYY9c/wBKybCa9OmyPJuyJiFUrjHrWhK4a90soWZVU5/GnYZPG5W4d1ijA2Ec0rr/&#10;AMSyLzPLJDMTioigDEMx+ZugqwIwHc+W2GTkk5pMChbtK1+VWIMhfj5sGurgOIApjUEAcA1zUEFu&#10;NZkYXbpySD1x+Fatu0QuZFOreY5zgYpMGTXlxrEV3p3kREk3i9emK9KsZrxzZuzRjdapvKjGSBXB&#10;wktNGXtHUBsbsV22nn/iWlFXgRHJ+tOnFXuZNs6LSZYZfGeoob13aC0ZRlsgBhyMUvg6Dw9a+Pfi&#10;hbx36Kq6kJJBn7hY54+tYuniO1/tx1t5d7xOeTyT2pPh2I5PFPx6NzZsZnmjZcmrtZFuatY9ruAl&#10;xoLw2etbllUqQO9d34UQaP8ACDVI2WJrnyZChU561xXhCTSTLqEU+mLCwD7JN2f0rqrKSP8Atu6V&#10;bSWXZL0J9+PzrOL1uSXrXXtHm+HGsWd5blbl70nkYLDP6V6Voc+kL4P8PGKCExShQHc5IP1rxm+0&#10;3U7vxlLcSeEGsolYfMOhA7/jXqmmXPhCH4ZRxQrBPPGoG0ygBTWjGhfH2l2V1F4akhnha4g1OBig&#10;PQZ/rWp4sW/0/wCHHhjW9N0y8zZ2VvHd2cIJMu4YBwPQ15v4yk8cjwfZ3ml+GvMQXqNdGOXLIo7g&#10;DrWw/ivX5fgno5truwN0/kCXzkGF29cqaCrnd6Bc+G5LfTJvEPwg1q2vbtIzZu8zESbunHasbx34&#10;Ts5/GfhG7HhiSOO1vEkKQ5BkHVTkc8VYvNStLjRPBE8/xXjub9RALewhtcjcf9odOa7bUtW1WHwv&#10;aw3miWwuDbRhec7gRx+VO9hWscrpmh6I/iW+1ddDYXkmj7TO+RtCDgYr5j8bajpF7f8Aj53vFiur&#10;XxdChkjfBID4NfXN1qLx/DDXWlht0lGlOkSKcAvIMKM/Wvi7xb4XFna2MuseOE025bUpbi/jBD5U&#10;ncmPXdUSvZs1pyb0PbbV9ag/4RmXSfhtJfwLocPmSBsHDLzz3zXLWt+Lb9pjQrWbQYbex1OOZ2tp&#10;Iv8AUODk9fWtfRdf1c/sp2N9o3iGzKR2LIBgFkKDglffrXCXUniXU9Z/Zpv77XbEXbzXgldUC4A+&#10;6CPeua1y9ia81LTbP9qvxZE/hOGfTruREjZk+7zg9etdL4t0XRZvh1btZmMRBd8PlqAyFuuSKpxa&#10;faH4haY+p2du53HyGyMDnqa1vGOoWcGj/D7T7a2Km8uiskhHyxqOnPTmltoPc5r4eXaQW3xc0fVZ&#10;ZmsRaI9rK3VGx0z9au6zpPgv/hR/jnVv7WurrUItbgFrvfiJA3I9+K2rjRbL/hW9kkWrQCZrXdI2&#10;RknHrXJRsH8AeM9NbT1eSGJldd3JyOCKq2ugI7mxgtZdJ8LXDC0jguNMjCugyo459qjmt/smpazD&#10;aBHtndTOVfOT24Fec+GbnxnYaHDplzpET2LX/wC63zAyRgn06gV0Osw+K7fxTZPp2+SCa0Bcq24A&#10;0pXTGtT6jONxP5nNPAXDYkzyKTHzkEEAfrTztySFIrAoaQwdPkNHZjin85Hz8fSmn+L5fxpgNGNk&#10;hAGf50mfkGTg9hTlC5XikcDeDj6UgFG7HU0vrzSbjxnvTmOIidnX3oCwmT5kfzH71PZQWbGKjQcD&#10;5uakOMvj25oAi6TKKkAPmsc9qYf9YvFOU4aQE4460AL8pLgxnFIB8oy+R9KVc7VG/PJo7rQIQ4yv&#10;NJxk8Uv7vAOeeeKUBfLHagBP4ugprB9+MD65p3y5HIoO3gFzQMQkB1BU9KXIy1BxgDP0oUfM6sfx&#10;oEHc0djSNnPApaYxMj5h60qhdrU0/eGRS8/SgBxwIXO3JyMU04KxcYyaOdqBmHXrSc+YOc88UWEO&#10;JIYLyeOKb8+ZAfbmn5UCYlOcDbTMvvAMYGe9MB4DY5X8aMLkDceRTckswOcdzTx5YZvkOSKLAHBJ&#10;57VGN25gHbrxT2KZX5TyfypwxzjA96AFUMpO6QZIpDnP+sB/CkIOVDTc5607A82M+1IBAEzyOaG/&#10;1UnGKkOA2CvQVGWw2QByOlMBFwUTjOBTgB5ifvhUQYlhmLFS87oyQBzSQDvmwDg4pvy81NgFW5wN&#10;vSmKBxlT3waYERA39D1pG8zdxIenpUhDZ+9k0dwcUAQYfzYcoevNW0HNMPVckVYiB86D5OM0Aats&#10;VS3klZgFisnds+3NfkZ8cNdfXP2xfHkq3cjxjxC9rCueAkZxx9TX6gfEXVl0f9k74x6kTgw+D51X&#10;n+JhgfrX4425ub34zO/mSEvfyylj/eJ3dfrSp2bb8i6fvNI/Sv4LeFGv/wBmT9mfQU0swx3uurd3&#10;14h+a3WNtxU+74wPrXh37acVpa/tT+OLa3tY1gXRtLjUDn50VVJ+pr039nLxN4vez8cWjwzQtpcC&#10;iebPE6n/AFeB2IxzxXz/APtMXGsXfxI8YXV/f+Zcvq0eT6AEbR+VfJYfMGszjST3aPdqYGf1d1Wv&#10;dsfKgEgkKmD/AJZKS2aspjaMGmqWLuCQdsKZP4UnIaUbTX6R0R8lLcn+UsAMjJHWqskFq2pys+oP&#10;jb8yjjNSs+LAEEEqeg71XZi0kbgDOzpUS1JTCMRmPaIVxGxKE96cWjeMkLCMjA4qviUx8/LhjnB6&#10;iogyAMu18bvlrIoleFDDLlFzn74PT8KcjIlnjywwDDkdqjQfvJAZ2wFpRgJLyOTSAezE3cpRhtZR&#10;kYxk1A6y7WJfIzzQ7Nug+cZDDpU8zKYNoQAYHPvRYCsFwYmMWQ3bNShV8qYiHB+tIUYbSdpIQbea&#10;jywuIAXAznNAAQecjpTTnYDnPPSpiP3ErFuS1M58tW2AAikAYJltP3oBAPzehp6I327fMR7Ed6Yu&#10;MnAJ+b8qlQ/vCBEPu/eJoAc7gXi/6PuBU8ZqHJaKcMxCIeffNIwkLtwcrmogH3RE5HNACjaJHGGK&#10;+hqaIsZFCo2MHrUGN0znzwGP61MryKGBuVPy9loAcQoa4UIOWyfSmqImucSOMgjB9afF5bqFMwVy&#10;2SM0SLDmcDGcjaRzQOwjBBqMhVTtZePanLsMkYCgLk/jURLCL5UHWpAAUSTzMJt6+9MRIew8oYB6&#10;0gAKxHL4AOBmmqcwMdxwW4qfkx4Eo6DHFAEShcpg8ZqQY89fmGMUyQrtZdhORzjtRkeRCRC3Q07A&#10;SOB5XMmTnnFKjArMBbkjZ1zUlpBc3F5axLE4Z3578U7VIZYNQESOiKkXzepNGgE2mPZSS3MNxqUc&#10;aC4UhtvRR1r2TSvD3w81t7WPS/jJp8U626hVuECsGHX5TgnNfO+X81CMhsnn1qSCW6h1GCSK/vIp&#10;FlDK0T7SD2wRSRSZ7n4m+H/j7SLRtRMbXmnqMTXNrGT5Y9SvXHvXCbdt9YSeUnloQRg/ezX1D8Bv&#10;iKl9qNh4b12PTppJ7RoYpLoAxzqRjY2eNxHSua+OHgODQvFSappcVwukXl+7NbnP+iSnkgf7J7VP&#10;O1KzRSV1ueMSeXtiMcfDAHaT0pFMiyIGwD2FRW5im0q1kF03IwpAxnFWgFGzcgz0DVdmIhAk+2P8&#10;g2j3p0rIkJbaxbdwMU/ChnCyHk0d0/drj1NFhkQIZYyA2CtOAO9jtNI2Dd2q/aWBGeAOtWUVj5gL&#10;AHHHvSEVyJMkmE4B61MjMpnP2ORgo/hXNZep6gltaRo9sjufuqD19zVjwr4qs7TxWhu/ANjcpLcK&#10;rbm6KTzwe9D2AtpKzy3G9RH02gnrSmNCshyqsB0PevZtf8LeF734c22s6NPutprEShF+9G3cfhXj&#10;qo4mkheY+YrEAk46Uk01dMS1M8jNnKx3H5uOOmKiAQof354I5xV5luGa0EESLgMJM96qZHyp5IH7&#10;zk+9CGVbnkou1vu1hykGSYZOR0rfn88zfwgBf0rFm2iZwCOT6UpITKI3bSNpyO9AAKuNuaeQdxyv&#10;IoycRjYAcEUkIY8e+ymVVPLj5vSuh0W08N3M8NrL48+xSqQomIyCTXOXDXi2EIMoAweg55rJQspO&#10;DIGMwIYHBB9aAPpmLwxrWnfD6S4t/GUeqQOuWIj2tGPp3rm9wNzua+IG/wCZdvINdh8Htdvbvw74&#10;8sL2+jka0so9jN/EhBHPvxXM64sEfxd1tEjiCNM24DpzTUktOpexyutLu8S+FdrZDz8Ee1fp5+y3&#10;gfCDxx0ztiBHp1r8zLpB/wAJB4OXeSqX55+pr9L/ANl4EeH/AIzwE48u1tmH0Oa3dnSfcpH1K423&#10;sTlzjzRnms3xsGf4K66wQHakZqbVXYWmhAPgteHOPTNQeK2I/Z78asSMizjrzX0GkeCxM2YflHWt&#10;NGGT1zWFbsfJt/nOdxrTiZioymOaGbGzA6dChJ7GtAONoABwOlZEDJuOSoOOK0VZyiDyh92oaGWx&#10;ICAd4/wqeNj5p4BHrWcd2x8IPpVyEt5BJGOeRSKRoR5FwhwThuOa31KHQrg7PuwnPvXPRf8ALD1r&#10;dt2/0aYbRtMRBqWWeM6lKG/aS+EnyAhtZZce2a+g9WNuviH4eWm1Nps0worwfXLY23xt+Gt2V/dx&#10;6/g/7OTxXryObr4o+D7j7UWRbD8uK48erpeR6GDV9jJ8azx6dBPIsTCEwL8vua+OfGeprH42vLlr&#10;cB5cfZ1r7Q8d2X2vwpfwNnf9lJHsR0r5A8Q6VbvrOki9ibfFcsYxjrivPpSjr3PVfNYXw7Y395oF&#10;hdy3LofLYyIwP4VH4jsNSuPB+oW0ThWKkZHY9q0rfUY4tNtoY7uJf3OAo74rIOtSfbdQElhLyW24&#10;H3sVUZ3ZjOPKlc8jufDniRNGso7vQHkMTMd0abuK3/C1z4MsUuP7R8HRm5DbIYpYwMg9etey6Fe2&#10;U/ha6uJEXzIywWNhnntmqy6Do+ra7Fdalp1jI8U+Y9ihMY9cV0+20scrpJmhoVr4cMkd1ZeBIk8y&#10;L7ok4jJ74zVTXNVtNMt9WE0dq14ImMUaMCeehNdTa2lrDJcRWlxbxr5GMFvTpXF33hSW58TPePIZ&#10;5ZJDnzJccfSsN3ubX5VoeS+HrfXNc+NWozTm6eNLzMjtnao/uivcbi4jtlS082ERwWw4x2q9pem2&#10;tjpd/Hb6EgZU52jHzH3qrd2FvKIlnv4oZJo5Azs3QnpQ5puxpBaXOB1fxrp9vYXUVnpaMzZCyEdD&#10;34rmND17UdQ8UxQXBWQedkMOpHpj2rsLTwloq6pexzvDNL5z4bPUH2rc0zwj4bs9a860tQlwGOGZ&#10;ycZ69abUegk5MtWGlabPqmpN5UmUgG3ceB68VQ1eDSbfShH/AGBZFyzBCFHU12aW8ttDIxvFyynO&#10;BXneuX+m/wDCS28balAzhzwG6fWpjLUU4+6ZemaTrI1yC5GpIkaT7pcDHHpXob20ctksirv/AHY6&#10;DoaxbG40g6NFFN4rhjDqS3PXHQZrk7/xjNYeNFtodDf7Ks4DzKd25fXFaSUpbImElFWueh26TCdk&#10;N3ghuT6Cti3mzcyALb8MNrFea5W21jw3JaXV6uuh4pIVO3GDnuMUxde8Pfa4R5LxmScLEXOM1jZo&#10;1bT6nS6/qkdrptuZ9QD7mXYiDp9a4bXtT0+bQYj9oi8ySIYjU89K666sYrvRLtTJCxltOOc89sGv&#10;nzW9H8a2Piy6Ym6lh847W5IA7U4x5vUFdehqXIEmhajHLCistjIVHrxXwr4h3/8ACzfGeUwf7ZcE&#10;fSvtBmv/APhFZZJ5MS+Q4256CvjbxPj/AIW341+bg6qecfSvUy6Ki2jys1d0jGADIuIh9fSpOf7n&#10;IGM0xS4Z8bSOOKd83mPleT716x4dwAG5AW7mlBHmTgHnIwaTBwR37Goyf3CHbg7uaBE46TfOn3aY&#10;zD+zk/drkS8n0poJO/5SOBz6UxuUPceYMmgZ33h4KDZsSSBjmunvGb+0bpflCsqgKB2PXmuS0Hc/&#10;leW2UDJx6V2F4D56HaciNcVFtRxPV/hH5Ufh39oiGNGEa3FmUH1616Nf7/7UGMhfIAPpXmXwndFH&#10;xyQtnebXpXp975n2eTOOAMGsqu50xMC4VvLVQUG4nn0qoI5xGii5yo6mp5mO6A57mly3lp855FQD&#10;KEi5LLu71SdCGGD82ema0plwxIfjHWqpCFHJ5IHXNDEUJw3kDJHNVUDeYOSRUjljcDceRnYO1QBn&#10;CoGjwWbgUIBZwwycgDFYFzGNzMJSSVOTXQSBxsDMfu1i3u/7PJhMYTitIbi6Mw96B/8AVdD1PemS&#10;ElwRIQMdAOtSYQxocqeueOlMHIY7V4PHtWhkivuYYAycycCp8JHdBxbgEsu8VUm3C/tiXwN2amct&#10;Ir7Yw3zLjnrQ9gZ7voDxj4ZabKqF3MWE49a73w1A1vMbkMweRs4Xtn2rz3wZvbwhZoVxsi6GvU9I&#10;X95Jk8CQcHoKziOR6TpXntIzu8jMzqc56V2SyBZYQZCpOOlczpYXbHmJeYR36Yq/JcYusb0J3AdK&#10;p3KXQ9B0qSPzdRxGxwq496u3g2wMQB83QetZHh+RSVzGpzHzzWzeqGs5CXAw/wAoqHHUpnKzvi7I&#10;BHI59qq7jmT585qS6wL65PGDiqm75O3TiqSsFrE8ThWB4PPSuU8W3EbaReqkBLHRZ0Ve5JXFb5b2&#10;PLCsG4Xf8UdPVrdCkSqSewNESGfKvgP4IS3/AIw1TUdesbhIZdfnkSEcfIWJ/Wvp+Lw74V0PwUtr&#10;pXwo8Kwww2x2sbdWYn1J75r1W3mX+yoRmIYjwqqOlVdVit/+EVvWa2G5rVsD04pzqSmJQPkTxN4T&#10;8Aazf3k+o/DLSmmWY5li+RgD7jFeF+N/hp4KtvC93LpdxqttMbNnjEsxdTtGSOeea+rbS3e61D4n&#10;wrOwaGCV0H+6M15Tr8qz/Bvw/cOwDtJcRj2KHB/CmuaOrJnFbnyF4OmWHX4xJdSBoruRHT9K9XtJ&#10;7Y+IBmJSjSZzXk8CRp8U/Gm1WAN+Wwfc131p9oWytnNuMbvWtehm0dFqbM2s/u3Yr5Y47VjTKqnH&#10;2UnnrXTWxs5tKlPl7H8v5T64rDv1YRbhcxkh+BU3EU4lBmm5UcdKinXBJ8tfvjAPGas2fkNqUTO/&#10;ccZq3qNqJtcs1VgqKAdwNFwL+mI5XTiGcuLlC6D0zXrSSaZH4htpCVMctmoEYHKkda8509FSKzO9&#10;RIJFCsPSu0g2f8JdZOzxf8e4+U9zj0q4ET1OwsJovtc5S8JTzRkMuMCuysLaKe/vnN1kHaCD2rD0&#10;mPTbjT7iJoYllCkgg4/Ous01Y4tBuSYlxuIzn72KUXYp6pE9ysdnbRbYWdSOMVNYXUQS42aax3kE&#10;8U+zkhdrtprDzFA43UyOS3W91Vo4kCMOmOlMVjp5Y4ZfAuqbrmAF7RtoHUHFeO2f2galrds55S9Y&#10;A47HpXVRz6hLqwhglnyznIyapGxuU8U3jtHhhnd71USWUWgRYtnyk+oq3GbVNMSL7IdoPUcZpmJT&#10;d3Ixkq9TAB5DugHGOKqwiC1uYovF1kEsJgMHknIro7a4aPXNSnS4DFgNg7e9UDbp9mJ8mP8A1Z2k&#10;dRTbaGeOGBjIuPNPWgaNqZpJZGZrnax5bNSxSQy6LquIoQ0Qxu9aywwk1qUfaAg2jNaUNvZGRnjv&#10;CqDO7nvUtWGRRIWs7cfZyczck110MNo2lqnnRfLBx7HFYCzW0dvNiSNiTgVJDLtS8YBuQOc0riEE&#10;Usd1ejeNokPU8VTcSSSRLH94anES3oARVuZ0MalpWO4jIFWrP7O+r2ZAjUI6nH96m3dDR80ftA20&#10;Uvxf0+LzGDtpEO3PTIFeDRCSO0MbOgK4G0V9F/HkY8W297hQPJRQxP4cV822uJ726U3Tkl1w2Kza&#10;sjXc0QXEjH5OVGarzXEguVHVR1PpUl7FJBJEPNbLAZB7VAoBlXMXBXmhCNjSrxjcahHukZDCQQRV&#10;dY2W8uz9rODI37s+9SWaSRGR444cFTS291p/2vU0ntCXDZBB6mlYC3Y20MVrdTPZRM2/gFux9qbe&#10;XEIlgiBARvuLjv3pLcQNeXDSatKisp4J4HpUmpR2Y8M6DKjxsVuTn6ZoQGLJGW1XTcqwUSA5Haui&#10;e5c6UyrpyEbQCAOSKqWscE15CBGuCyZ56Vv6jbwWeoaLPFNayRvHiSMsPlxRcDOsrWzW7jbc0e85&#10;AJ4zXSNZNNpNxIdQt1WMDBPesC4nhl1Tw0yW6iNJOQp9a1NQktl0YqmtYMkQ2pnFRJu6sM5OS0v5&#10;Pi34fK3JMSxv53ouOmPrXS2GpXNr43RU0pDGcjlfvVTtY7xrcOC+7Y3I60kTXElwiPaqGRjtbFWI&#10;h8aNcXPhxLq509VSO4BVA3UE15vHfWH9qTpFaEARKNxHFd54gXUm8E3okZvKUjeSePavL4wA92rW&#10;CAg/KR3FDH0NxpFKsFuFII4GKoFZsz/MpP1pq8LCQWHrRK4XeSxwy+tJAjPG1dQWR5DneflzWkGV&#10;7BxsQfMMGstms2uow843luAaurtFu2YSBt+XFOwF+K4iLwRmdSQR8v8Aeq1dRIbm1uIVlQwBd2eA&#10;K55FjXUYpYzIxEozntXWXNxBLocUII8x4huCjBNCCwp1LzjaRvMhKxYPFdb4bn8zw147tyVwujze&#10;UB0OVNcJa29qg8xrZsq4DZro7DdHrl2kSTeTNpb8r64qZJDR45aRlYNTR5irtqs2FA9DV6JcQy/M&#10;SSO9STxSrf6zm2IH9ovtPfrT0V2LDcB8g5obJKqO0TXLLbS58wcg9/Wuii1TxCbfTYZPENwYgM8n&#10;p6ViCMea++YYznOPSoZCQyzGZyRMFCjpikhntZZr79mTx1A+1mbSGKuB1K8182wtINTgT7ZJt8xh&#10;gjjivqDw8i/8KlvYwg+fRJT09Vr5hulkXxReooTKaxNxjGPmojK90Fy+B/rgNzDdx7U4jnHoOlRq&#10;0fnSbbna20bx1pSwMmPMIUHriiwWH4GQd45pP4G+XnNK3lmNf3p4H50AHYf0oENcSFVH44rptHfN&#10;54fXeuHVu/cVzhyYl55xitzSGjSexzZDfEx2Nu9aia0Gz1HTsjU4wSAjLzk9CK7vT9gKN9pLluoz&#10;0rz2yINu0jqVKFcgHpmu20ySH7QG8oqAg2n+9XFLU2pvQ7RHVEtCzAZPzDNdDFKWtLYr9wjgCuRh&#10;CSSRbrs8SDP+FdLCVWeNUUAeWMCsZIFc0UdFv0/fkbj3q3OoWa0YSHkday3KnYdpBGcH0rQEqNoi&#10;A4yv61mFhwJMkeQeOhqRcbnPJOKpI7b/ALv41Kr7ZhmXBIosKxp2RQXEx8wZPTPaujtTutpQIzzK&#10;CWx1rkrfieVtxOW4rp7WWRIYyu0nHNZzVxXOiEiie2KoCFZQR610piiJgfyVD7FIAbNchC8WWyxJ&#10;JB/GuitHJiuD5bjcowSemKcloCRsspZ4g0x6rjHaty2upVCDCkpFjkVhW8kOyZD9/HWr8DgpdDCZ&#10;x19aykxtEzySNe3UjFsk8nPWmqZgsp3DHY0yM5tZ1ZBy3Bq5HGv9nSbn7cHNAhVdms5cuOVpbSSD&#10;7Lq8TRsSyGsssBNMFeQqDTIJJE1KRsLtI6E0AXLbzY/tG5gcyHAPpT42cXUp8wYDcVVlYNPbFZOS&#10;/wB2nzRyi4tz9pIyo4FFgN77Zus4YzbRkbeOOlQI5F3bgTKME8VmweYJJcEkAdTVlWIlRztzg4oE&#10;Wy7/AGycF0/PrViHYWPzjr2rM8sFp3edvmPY1JC+28H7tgA4wSakaZduci7swHIBYcVppNsW3xGM&#10;/LnmsyeRDcTYjUnYMHNQq5NrcnDbsjHNCdhs9GZkPhi3f7TCAbfJy1cBdyQnUZSVPE3Bqq93dGGJ&#10;CZtqnpuqNmQmTKDpxVyldCSNoGM2ITzl5j4qtGQLllESkB+aiiJ+wplSMoce1V089ZjmXOXPOagC&#10;86H+0ZCokwSMjdWhtjS3Y5ySnHNYE8sgEmC5ap4ZmNgA+c44OelCYEuR9sJDgfPzV9HiM0RF4Bhe&#10;mKyyo3qdwpnPnMSccdaLgacvl+aSGHJ5pu2MlCLkNkcisoTN9qwecnGc1YUlbxT5nGRQBbdIxa3Z&#10;8oZ28e1Z8ZUpcE4yDxk1oM8TTTDdjKVlMr/bZv7u/pQFyQNLniJiN1WsfuQQOdtV42dZeUXmpWfn&#10;I49qAGxki6hyGLbuParbupR18rDBetU0JNyp2jOKlLEO2VGaAHx+eAitKdm/nJq+0losJAaMfJxz&#10;WY8i+WAQfbnFU5THsX7wIPHNAGzDMPtSD7QMFqsTuqofnU5XjFc6plBjIc9OlTrJL5R3E/e70WC5&#10;YYguC2eDSyzWsOkn/R95bGMVVZx5J3LTGZDBGpjGB60CuWopI3NufLIzg9elTyvm4UDGFA/Gs5SE&#10;BxjpTvMYsD5fGKB3NKGVVuJf3R27DkCogyfaGwuF82qQZjOuF5xzzSlpMy4Q9R0p2Fc0Z5F2RYcc&#10;U0P/AKNcgDqo61mP5hIJkbA75qwpDQIMAELxzRYdxBkSy4yDmrAdyDhDgAd6puSGXMjZxzSxyJsO&#10;WI54osBfYI1tL8xzxj2qNbt4tD1eF4twdlCGoi5+zAHpVSV0aSMErjIoAlVZBbKUhzkZC5q1GLk2&#10;T77dwB0qsGfbBtlHykcVckurp7cobYDCenWgBoMeGJTPHrUBkBmI+6Q3BqMC4KONnGaXy28xf3Qy&#10;DQMsSZEbnzCRtGaijKjOw/nU20tasc9F6UyOPMchwQTmkBCVYyg7znPWrSM4dRg4xzzTVRgj8dG6&#10;UDIVjs5oAfIwZWJxmoQTkgZ9qcR+8BNSKo3E5xQAwGbeMKQPSg+b5q5HP1qba5KAStnngCmSJMEm&#10;/dN8pHzCgRPE5DSr5PVehNUZV/f7lJz5nAqZNxeInfnH51LJFuNuyx4Icd+lMZCTJthz/d6UyEyf&#10;bOSpBbmr7RfdDRgfIO9Vwm2ZeB96gBZHT7Q6hk4UcGqsyP8AYiQ/BPNTtCjXjHcQTirs8cQ8Or+6&#10;529c0BYo2nlnyVZjgjHJq0oKTXS56Gq1oISIwc5BOD6VoMjea58wHjrmkCNewjkbStabZwnhy65+&#10;qmvg3QYZP+Fj/GBTM4WLxvcZxx1evvjRZGNvr0OVIbTpA+e2RXwjqbyWH7RX7Qtslo2ZfFqsqj1L&#10;VvRaRpTvc7OfJlji86UNujK89Bmvi34/24j/AGmIJQg/feH4hkjkla+vYptRHi2wMljgSWw3SZzj&#10;0FfLv7Q6Y8f/AAjkMf7yTSbnefXDLiuzDy/eIua91nzvCfk+hq4Mnfg9KpwgDeTzk9KsqZC14zRl&#10;FIGADXqo4hwEn2iYrcHLEYzUmI985MYBOOAeKaNwGPKAOOxoOPKkBjOSeuetAAwja4A8h8Y7HvTN&#10;z+awNvtAz0qUNhFBx9cUKqrdJIvPqDTARQSEIXJDcZqRwxZSyIpxwRSHIMzMQNzfdA6UjL+8twUb&#10;HUjNIBQrGGc8fKOSKkU5hBOR8wzimnIMq5+8Bx9KflALcC4XcUIC0ADDdeTHkJsGGpmMrkIevU+1&#10;SLgBf34bB5FNJfdOAygADFCAjO4up2LnHzCpNrmKM7Qee1RruMjt8p+WlDuoUhQAxOaAHEIBKRDy&#10;WGTmpncm8tFPyrs+8KrocxkliBzhaCRsjPmZAPfrSsA8lhe3ebNT0wabl/nIjyTimjHnXchmGXUD&#10;HpTwGEYYqMBuaAHkDylVSMgA5x0pH8stHvRSQOKfjMxbK42VGcfvcAZHTPekA4liwHljAHapP3Yj&#10;f5jnHSoId3zHOWL1LIxWdQVzuI7UmMfNhdPs1875nfjHamqVFwgBz5cY5I6ZqSVUFrZusYxnvVf5&#10;TK58374546UCJgSZ8Ej5sknNTKrlIT5OVycYqvGCZEBiBXdy2afPNMskaQ2h3MwCnrtpNDJWH70b&#10;Yzz/ADqSN40dw0XJHFMC3AnAe7UgICcY60jeZvOADk9fSi1x3NCEnzBw3XitmFsrGWlwMdPWsOPz&#10;f3X7wcMK0CT/AGpZbkZVZOCO1ZNCaOjiaNniAJGB/Kt20lcoxKKAhAGK5aFgJ4D5pBAyeO1dHZvb&#10;PZSMn3WP3/Uj2rGpDqJbnV2skpVVkmQAEEc101kQZb4mdyxC4PrXERGDFqTHIx67s+ldTp0ys8Ei&#10;42BSDmuRq19S5M7uweQbDknnmuttjled+Bg7K4aymHkKfkALcd66qyn+eHdKGcJ09RXJUeug4o7G&#10;2CNYyYUA+Wcc12XgQ28XxH0gNdglxJnd0rg7KTJkby1KsRxXT6SZI/FulP5aqizg4zzya1v7voXD&#10;YzPHkepr8a7qWC6kAFw2QDwRmqlrcyPaOslq28Mucd66Pxi0f/CWaS4XIeMZNYcCReeGEA3ADrTg&#10;9DVNHA/FWNpvgL44iEK5fTAyjP8AdFfPHhu9gPwXskM6K6S7evXHXFfWvjCwhu/g542UQMJF8PTE&#10;j6LnivhHww0Dapdwz3cgWLVpwi5x3r0cLJu8S+S6v2Po/TbjTJfhp4ghiMStLphVmJzkkYrlfBFz&#10;r3hzTvjEl54OvXs73W4jFcKCQvPU4qhot3Zxa29pFaqzyyDYvmV9IeHbXTZvB1zpl1FaTrcaPLlX&#10;XO1scYPsa7krXMbaHP3d3eXXgSea3jjnZoY2G2TLOvsParmi6tLaOk6fDqeeRbFlkkbIMbEY4rzj&#10;TYdW8PftDfChbqe4mh/4SG6j8ot8oRiQPY8V3nj/AFiex095LbS9iy3EJZRFxtc8n8BSJaOZvNW0&#10;2w8QS3usOgk1K9kjtwzZBd/uj8KXX9H1Wz/ZT8RmbxFMpvYZJn2nhAQWjAP5VleNfDrar8PvA8y6&#10;kXhj0o3FvPEclH25Bx7Gn+GfEGiaz8G/B3hXXPHSxaktpNApmUotwqZVcsehx707aXDodLDfm8/4&#10;JY+D7c3CPfPqESH1IiPU/lWL4t1SM+FvgbqH/CN2hbTLeGOZlUKzrgBiW6/LSafZXWmaLqGkyXLS&#10;wJeMIGj+YYJ46f412Vlouj3/AIZ1nTNR0yIB7MyxDdgFVGSM+4pID568W3vhvXvjp4QXSdLn22t1&#10;amXUInwZTkFl47DpXtWtpYpL4fgg09tn2S3DMerkDnmuF8L2ngvT/wBorxOyeFZoNKvvNW1bbuEM&#10;sXXB9yK6e9vfNvCY2jmAvGCheDgHirbVlYL9jqLW0ksfHGg3nmN9kvbDBX/nkyj+tT6DLCv7d/wp&#10;vEun3y6ki5B7BqYbsS+BtJhuLsgrFwpH3Km+F1otx+338Mo5kZo45ndM98dKhiSbZ916lL+81CPe&#10;QjWcZ/E9awYlgFq+G5MoArR1NZf7evEBPD4A/GobWGI3Moe6jVutcD3Onsc34g1CSx8Q+DlGno0c&#10;1yiux/hzXYtbO0tpEZQ0baQ75A9s15x41SSSHS1NwjBJ8huhBHSvRtEmnm+FPh+7O0kWscRY/kaZ&#10;B8pSXb3X7T+jRPZWsz6feXKWkUmCMkkE896yviRc3sH/AAi8M0IUz+JLYKu7IUbhnFdB410qytf2&#10;o/Ev9leJNl3BfJNsU5H7zlhkVy+rwxT/ABY8DTa1f6kyW6/uoFhYq7nuTXS9UjJxaZueIrWC88L/&#10;ABS8rS9LilttL0tbGU3AUSb1+f5e+K9FNlBbfAj4TWZt4Low6APPRuQ+5fmFfMHinT76/wDjXYw2&#10;moautra6tatMEnZdozwCB1r0vxNeeLh8afgppWneKpInPh5S6Y3cKvOaHFtC2OU1GSbSvjFpI0/w&#10;0INIlumDwvLxA7nkiiGw1SLxZ8Sr65mjms4kjeJ5JM7g/JHPTFc/4+lv4tDuzdXEryz69bCN04Hy&#10;sN3Su08XSWf/AAznpjwyND9ss7EEs2M4A3CtGnbzEpI4GWHTF8c3V7YWTJFcKRNFn865xo7Kz8c+&#10;ILjy41jaJigI9etSRXlzc/tCeBNLtGEET6DKzMBncVX0965/V31iRNXjurW4VobqURnYRwDzSUe5&#10;Ku9Dm5NJ0i91/XLuK6lj826Y7d3erumDVbTV7hW0pHihtn2Fj0yOvvWP4YuJ5/iFLbxYZWnIVM9c&#10;dTXWeI5Fgj1ITQyKFVV3qeOeDVAjzWC7tZ/H3isiVJZI7tvNC9CCa5fxPaWPng2kpVpXy0Q7Gu4i&#10;sNFtNI8VXVtbmRrpQzHdnHeuDvhIHhnyDum4XuKdho1vC8EMfh+6huRG25srn+GrGpNYxSOkNnAw&#10;KYb2qnbuRoV4wRt/k5UfhWAZ7hvLdxKD9o6GlYRpXsEn/CExIvyljuJAqrYxyNoeopJEqsIsIa0p&#10;ZHfS7MG6xiHniotMn097jUFldAFO1VB5Y0AZ1nbTp5//ABM43BkPy45H41daSISRxmMbmcAHNaUN&#10;tDFqOokCQDaTtb3rAuleTUpz9lZFiuQUcH71IDd2bXUlSP3Y5zVOaMO0i+eTv7DrUtvLMyal5gVg&#10;IVGScYqzaeX5yNiNSJMDNA0YxjhhIRUYkkc5qQm3MykDcy/wntWjrCWymHbdxMzYIK+tYzib7PIR&#10;aAHIyQeaaEakcszWk0WIuR97b0qAvco8apfvsOeBwDVBJiuoRq+oIm5cD3rSjhlaC5LSsNn3Rjrm&#10;mMpIyf2pEw1MRlWJOFzkd+K2lu7OTTJJIHGVIDgrj61zttE6+PZf9LBB6A1rXKGPU40+zR7HQ7to&#10;/wAKBExIbc6FQnHPqaq3FtJKHHkzHLKVZW6YpglsniWBdUjjZWOATzVpbmeC2WNRG4H8fWkNGrbv&#10;qP8AYTwsUKrEAARzWPIurfbJ0QIM5IzVpLqRnjPzHI9KGmIvlZISdp65pIRnoNQELF7MvIXxjptq&#10;7ENTa1ukFovMfUmoRPqLa3cZgURiIkZHWovtF6Ra5jIHmnGD1pgSQ2siEGXUFfdKdyYxip5HH9s2&#10;aiMBVPQCmNId8ZZj8qjIpsO59U++o55NMDZLQLZ3QebbhRuOOtWtO1SwFtNbPquwGYGFyMZq7pdn&#10;FNZ37yNF8rqFz3/xqzr3hyOXwtZi2ggNz/aMJQg7cAnn9KuLvYSueneH7+2fw1rNu7Ssyxp5Zx96&#10;r0yX3nR+TYyq7SDcc8VN4c0mOHUNBU6haHydPj3kkckjmuqvIVS+lZGh25ycGs6j1LRjRWkuy4Z7&#10;NzK1tywbGK7nw/q+v2nww8WRXd8Z7VLdyoYZZeM4HrWFBNZeVFuclvNXcDVrUtR037dDaW2izmaX&#10;T22oBkMQKUHow8zQ8I2bXmuaX4iE72rRC58tJF5Uf/XrudPudImmL3dyPOlumBY8KMHrWR4atNRX&#10;4JeA1udcsIbu5nuTJAWCnaCcDFdTpkXhCGG1g1jSJUgMxU3Cn7rE8cin1FbQu6ne6zF4K1u20pzc&#10;N9i3xYcqAVGeo9K8z0W01fX9R8KahL4vvXuLPXNmpRzSFRhTwBnjAr1rUfD2lJpF19h/aOntIZVV&#10;ts0QI2+gbtmvGdNa9T9sT+xIdWnazu7dmdohtEhQZ3ZHY1Y46n0UyBPGfhcW2loZYtN2RukW4DIw&#10;a5fxXHpVx4N1vR7u5uYdQur+J0lkXj5Wz3q9ea9rukaF4XWw0/TZVk1ERXEsuGZFzjPPpWH4j1zR&#10;n8XabHfBbq4+wCWK9jQD5sZxgc8Ur2EkWxovxKGgWMVh8Bbq5EKQfZ737TsA2jn5eODXq2jeJ7Oe&#10;CXRtY0MaXqtpYoHhMm5Tx1DD1qf4d+ILK4+HPhyS5+I9vNLM7pHbSp5e0KccE9TXE/EDRoP+Fuy6&#10;jp8CGRrNhdJ5nUY65NZyfR9QauaniSC/bwprV5FHDNATtRwfvr0YA+9fOfi3wjDD8L/EdxZ6dqVn&#10;DqtwkyWglLRwSJyWA5HzHmvT7SfxRP4Q8M2EWss1lFq58wBskbj0J9q1PiHHcxeEfDlgkc+46MGi&#10;AUkNxzzVJ8qBNJq+x89XNz4pm8D6Q8d0qyLp6xSy5xjaMDAqbwzcXi+C/Elnf6ahLX6bbwLjfnuf&#10;XFPYxp4H1NprK4DJIQFGRg+9dLoA0af4R+JmmkVDFEWV8cpgZ5rNaGt01ocNql1rGmfGXTI7j4l2&#10;V5poSOT5gF+XqRj2rQ015rr4p/FLXdEjkexubWBJneLaoKcHae9RXvh7wv4h+HuoMniJWuINVTy3&#10;S4wQFPzAgHuK72K6SLRPCmh6f4MsYLO305FlCYBcgcsSOtPSwraHz1q0WkXf7TumDVby6t/KJ+z7&#10;o9wuWbpg+1e0eENFsR48hgn0OzM6QlrG72gSQDrz35rjfiBbKNR+HzWtsklzH4ogMGIskfMMjPpX&#10;fx+JvDtr+0T4Ksrjwt9nvrvwou+4Mvy5VecL2NO7a1JcdDl73wzfXf7Yt7O+v6lcR2kga6Y7tgZT&#10;lAB0NN+KPhjS7rwCL69+J0mmmIqjuBkSHoile9Vtb1b41D4l+ILjw34WilsreWWS582I/wCkAcn6&#10;8V5r418VeNfEHwu8Mr/wo3W7YrfP5rfNh3j64B9D0pRd3Yd7WueufDu08f2/wv1If2hZ3MFnDGki&#10;s3+sjf7rYPTiuJ8cT+PPDvjfStYtNfuJ9IuNftlvbUscLubn2GPwql8JvGIil+IWl6rHqUFxd/Z1&#10;tVuNyrKE4IyfSvVvHmkSat8EvFllDFbg3NkjoYn3hGXBB4pWalrsJSOduxcw/Efxz4lTwBez6avh&#10;i2kSGOcl2LLkhRnI/CtzwV4ni1Dwz8Q93h3WLRJvD959ltLhTlcKc4Y9c1z3hrWha+EPC+j363CX&#10;r6S1q0jplUKrtXKnrmrfhTWbNPiLqXhe/wBOjGq2ksj6W4g2rcwSn5+fUVN7lJaXZ8reCXuo/i18&#10;W50tmxF4yuizf3fnre1nWb3X/jR4Q09LONrSxv13Sd5GB5/KtvU9PtdH/ap/aWs43jWE3sk2D6yj&#10;cfxBrjvAaIfFHiyWIuWstWkJJ6neTzQ2rNlSsj7D0TTbO7+GrJNLLGiaWVXb2AGK4xLOe2+H3xCt&#10;LTW7pLe41DMnYkA9jXb+DL6KT4Z6oj3FvJKisGTIB+lUtVlim8P6hHHpVrvikzJEHAIFLZLzJuUP&#10;Deq6Zb+GdatotY0xmhVInYuFKFuOlV7SDxJoHxL167i06O9j1mRTMpP3AfX8K8N8S6Y8mr6vqsEW&#10;rwRQ+I7HzY1ZlE21hnIHHFfRmvXF3N4a0W7sDAwl0OwVBI+NjFQOKatew3HS5p3byP4v+E9yPCtr&#10;BBYWtyYE8scmQfNWHYQXDfEzULiTxAfKe9zAuOFyeR7VoaNqbS/ELSfDt7fRJqy6QzxQsmBICOzV&#10;zLJ4utv2ltM0q60WaKK9028aDBJ3Og+XH40NEtlTx9Y+ObfxbcXukeEbe6X7OpeR5clG7EA46da4&#10;rw34s+LthrPiq51P4P2Wpx3VxGl3KibGEef12iuq0G4+JEEfxJPiKw1JoZNakSCUhtsaAkL7dK6O&#10;2Wym02+sX1G3jL2UjCfHAGOv4UWsilKxWvIvDOp+H/iWn/CO6Hp1g+nxXFjqUqqrPKBuK8988VKL&#10;m+k+AHwZmk8BS3yPcSxX/kkhlSPhX49RzXGHwv4s1DTPDcVx8T5tX0f+1JGha3HkhNh6HGM46Vja&#10;5r3jW1+LXg3R9B8RXtsCRHPbyWZaIqvGN545+tJxG0kr3O00zWPDUvxf1mwtJtQS2/sz93JIh+Zg&#10;PmXHtXK6ha/EO8+Nvw+8pYhYaZqUrW07dgW5G33rp/K1ESXE03w+0G2vNiZkgkVt5PU4HTNbNiuu&#10;GXUy/wBlUxWLM2GHHGeaa0JZHNqWl2nxFtZrmWxMv9lPmJUBztHp7157p9xY6p4w8b6lfmzsdO/t&#10;YraocZk2nng0sem6zqfjq8k+2m1Z5pE+1ycrGOnSpfEWg2WleB/ANvceLVvcNO4lXChj1PArWErK&#10;25lJO+hx3ifWvDH/AAs/QrHRLy2EkeDKFjHOKytesk1+/wDAyXF+5aAMNievTkCq2l6bZyeIfFOv&#10;poVvHGqPGgLjPHBOKzUudRg8Q3dzZa3sma4ztYZGM5NRFa+YXsZN2dOsfHsOlSWNiZQF8l9oyAPX&#10;0rF8V6o32zwnFAWd1f58H7xBwBipdZt5Ln4pTao+qNI8zqXUDowGOPQVpRaboiajpuoXeoKTFAzb&#10;QuQvua0sNHLm71F9clWezkBNvH8pbkfhVy7fUV0u2YWbsgbkhe1Y8t1YSfFG4ukilMH2vBY8Bhns&#10;K6jVtVs30GxtbKwQl7Ugjb0P1pMSOTmluZ7qKIW/yCVd4Fd7bTaVHpGmIsKiRbTGS3P5VwnhuWL/&#10;AISy6t7q1JLFjk9iK0PEMbwOlzEswB4TB4oavoCNqc2w03UJWldpSx2nFY8U2vm1eVfmRX4h2feF&#10;O0N5Z9FhMuuRM/nkCF1xW5cm/h+2JDHabmt+D16ikvd0Hucdqk8P23QJ/wCzZllE43Efw12a32nR&#10;+DVmksIZVFqCScZBrGKWUPgOdrlo55pLrLnb0yarTGybwtcg2m0KUKAnAaqtcRqQ3Vhc6XPMNFfC&#10;yD2IH0qkbi1k1bUo4NMf5YxtyOpqS2jugLF4sIHtxvXb2x6VVlbydWEqzxBs4Jx1NMC7azXkcF3C&#10;9msZzkZOd4rO1Bc6ZNKCv7w8oB0xVm63yaJaFZd00kw2EfrU8cLpPFviO7yhx1BoAx1D/wDCIxgA&#10;g5JXI5NJbC7kMXzKQnUY61oXJc3MwMUagRnaBVrRmtP7Muo2VQ/zFSaAuVHkmG8eSQvAbNSpIqrJ&#10;+7IUqO9XLhrY2TqbaM/OcnNVgsP2aHCBiV6dKAIyZDOwCZH1rVhH/EqZA6AbfmyahihhbThmaNJW&#10;6DPSq5SZSyl2znqD1FAIhkH+mWwaYErJw2K1rKRo3vBJPAQQPL4wQO9YspJvbdBEBgjmrDJgTn7Q&#10;zN5QwPSgC7dfZSb1Ugix5ZOR61i2okMEx+0IP3uM+tW7XLi9U7wQp2mmxwiOWJlt227ySc5oA0fJ&#10;Aht9ueRyTURFxHdyiRCFK/JzwaYbhixHlEruFPuriGV9KiWQBETLHvmk0MpmRftjqltM7t0AFXbO&#10;1vBdzzGHyyEO0n1NLGzo8UkVkjE8DK9K6e0MU+jnzHjR9h70WFKVjK0m41RPEE8V3NaNCWOXGO/S&#10;u6s54RdpGkalQ+Q1cUNPt4zfH7U7SNJkLvzW9pwMVkjNKT5jgc/w4q6bsZrVnZpFLdausSSIrfZz&#10;jHetjRtL1e1j1S4XRYxsuMTYblwa5qE6supW8tpH86WxOc9RW7pHiW9ji1G1u/CNxmSUq0pJ/lSm&#10;xPqeg2VnfPG81ppKqyAHcZOMn2p00njnTdR02+kMLxm5UXMWOinpTrDUII/B2vRwafIzFlbIfvXV&#10;aJc2ureEvFmn3GnbLkWoEUh6N7UQSUdSk11PRk1nSLv4HWGy0RpZ7LG0DlTjnmuPj0CzuvB2r28X&#10;ie7t3eQFpVbkVlaTp/iHTrdba580RF5Aj7TgZ6c11ml6R4gGlyXEeqyOELNtI6jriq8hotaJZ6vp&#10;llpluPGkt3C2UcycnB9qv3fhXS3OqsnigJ5/zELgKpNcrZalfv8AEXUEk8IX8Wy4CkEkg9sivUr9&#10;9HHhbR7f7UBcyKpKF8MfpS3KscxoWnX+i+NdAUWdvexTuxSRsMVx+tdX4pluLiy8OXAha3RLgZ8w&#10;8kZ5rHga9i8d+EZft8hhRsbG52fnXUa9Jp96fDsE1lHuWUY2NgOKAPNfFsHi+8tfBP2CeL+yv7St&#10;2u5fMwTtOf0rT8e+HPCGpfB3xdcSSwT3kPhBQs/nA4KpxwetaPiGZP8AhH9d0e08NpGh08eWBN1O&#10;Oea858PyCbTvFWj3qX9pKljO8PmOSJNoPGTUSVy4vl2OI8BeHdb0/wDZgv8AWBd6lKLjV5fNtjna&#10;EU9l6VX1hbe4i0e+sXvIzC+Gi5A3H0rsNN8YO3wbi02Lw/8AvLTUrmKcbMKygkZrAS4N9c21tBo8&#10;sSwlnZ1j4yPXFRLQqLKttqRh1HSo9R0GZncqUJfkV2HjFNNl+BV5dr9iPkeSzYcbovT3Fcy0EE8E&#10;j3Wi77hG2xHPpWK8Mkfgf4/2d2L6M3625hIYsFCjt6Vm9WWjdEmrzfA/TLuHUrltgjGyMk4HvikM&#10;fk6BqGqP4dnGzT97zHILkDI474qfwbPaad8L7mJNQ1O4lu+IoPs5YEgY69q7t47k/BO8n1fQYYYj&#10;p84favRSCBxTukNHk3gO50+TW/Fms+ILW9EOs3xgsZi52KFOBgdB9cV3EF3baZ8Y5NLXV5LiGa3M&#10;i7hkIp5HJrltJl8J3vwc0PSItVic6Zq8rqAByGbI59q6y2fw4dRsmn0qSSZLYKHxksB2zSm1cZ9G&#10;jOACtLzmm5XruNOGMnmucYZ6cU3P7okoevrTuzfLS4/0eTpkY4oAapcFOOop3y7+SeenFN+bK4Tt&#10;Th0b5BmgBD99TvAoONnTvQ2MoCD14pxzg/LQBFkBuFH1qXt161Hgc8jjtUi42ScDpwaAAckdKYR8&#10;5G3g9aeDH5q8454oYguRmgA/hxntTjs8tf3nOOlA27TwKYcZOI+4oAaF5U7PXvT+NjZUfXNKcZ6Y&#10;GKa2NuMd6BAMbGIFALbSNq9KfiPykBjOAOaAoxwaAGLw2CBRt+cnI60MB5qnJz2FSYyq8c5oGR84&#10;OcZxTSw3L8jcjrUhH3eRjPNDKp3gMMYFAiNM45HOaeAKZhQq+gp5KEj5ucUwEYf6K53DGaVR+669&#10;qj5wwwcZ9acM5br2xTAXAxSMcDItyefWjn5vlpeNuNtABhjv/d7QQOKeivwcL+NKcGLB4wKFPAwz&#10;cUANZT5iZbnPNOGMkbcUZpSfn/pSAMLhfl709vuvh/p7VGc5Q5Ix2p3V2OSc9KAFBJC5zUZEf2hT&#10;g9+KlHRqCMuMgUAJjMLfKOW9OlIQdqjOeKkYAWZIB9xSLzt47UACj72AaXnI+WmHfvGARz61JhsC&#10;gBCG2cqKaFPIyKsKjeU3OfWpEjLPgRsTkYouBXVDjhTV2BLkzxgW7bc8kjinX1xoOmeHb+81TX9J&#10;tLeODcxmkAyPxr5t8T/G/TP+Egv7Hw94AuJ41kKpfTHYrkdSB1x9azlUSNoUJT2Rr/tO35h/Yx1L&#10;S47e8kudQv4wsUKFmKJy3Svzz8LeG/H1xd2k9t8ONX8jz1LTToUAHfrjNfVNx461vUPF2jvc6Fps&#10;8sQfIbDgA+mfSsHxH4ulj0m7WOKyibYQAihR+Q9K5a9a0eWK1l1PSw+AafM2dB4R17TfCngf4ozT&#10;6LazXt1FB5dqJMbwn3snnGK8T+KWonXPhH8cNek0aCKOXXdPFmivkpgqGBrzzxJqWq3up2I+23RB&#10;vMuc8v7ewqTWI79f2afHqJbyrEbuzd1J4yCOQK48Bk1OGJ9vvJ2O3MMZP6v7JbHlkYmXRSrR4Plo&#10;ffBFSoyB2JTI8vpTYg39nSeZMWJhQfTim44IR8qAM5r7TofGyBzH9k467+9RbcbRsYZqTHyEiLkU&#10;jl44WLSLISBgD3qJCRAwQMf3pxjk5phGYUPy4psnmGNiLXg9s07DCAHb2HGazYxpIzkYA7ilzGTc&#10;sImHAxk0YBfgcAetMbCxHPTPWkAsaobl83TFip+UDpVq1s76cFktL1084hFRSSx78VFYjPiOCMzx&#10;xmW5RfNIztU9f0r9bP2ffAHwQk+EXhHUIPDuj6hdxaaB5syq3lueXyvYmor1PZwci4Qc9j8nL2Dy&#10;7a3RtLv0YN8wdSCp/GsuTH2slrfGVGCDkV+tXxa+Hfwu1XX9VtLfwhotpfRxO9tNAigZH3lYDqD+&#10;lfnB8RvCg0bVIZLe4la2e/eOSB+WtpV6jPcN1FZ0K/Orvcc6bR50pc29xhQRuHfpQ4+ZQCThRkdq&#10;bGV+zhVmbpyPWpwuAwUjGOprczIAtwIiRHkZwaHV1hTfKQdw6e9WMP8AZZgJAuT1PeodkvlTlyGb&#10;cO9ICUKftEWGbYI+T61Ewk2S/ICpbj2qVpHzEwChSuGFNIzEB5jAE5pgRgW/n26/Zycqc89K2vD2&#10;japq/wARdC02zhmMksh6DIX/APXWAxP2lsL91ME+tfZv7NOm+Gl0DxFqs9rbG7iDKjyYxGeefrWV&#10;afJBy7GtGnzux0nhT9m6e++GMc1/8YtFsb+SPP2fcC0Y7Z55J9q8e+IXwW8aeHk1h4vE6XkcUnOE&#10;K5B6dfWvsjUNZ0uHXLNn8Z3Rke/Gww3B654PHpR4/wBV1K++BG2S+jmmWaD96V5lQEcH8K82jjJ8&#10;/v8Aws7KlCyPytniuk1YQSWkkcscjB0bsaWNoWtihiOFk/OvQfinb2EXxisprYIn2jTl8xF7MuAT&#10;+NefIqCGHMeWYEkV60WparY8+Ssyc+WswXjG3ilGBJAcc4P4VCzRqkB8tyd3ze1WS0TW6tHAACBk&#10;+lUIj4xKdlQSSMtnFju/FTncCx3DpSqbZdO1BngDkqePSgD0DwLZXD6tq1xNHHtSxOD6ZrlPFDQH&#10;xbqxSNv+Ps85rvfh2JJfDuuxi7YF7OQ4z2WvOPEQg/4SjVGi1Rn3Xrqy7e4OKx1cr9BmOqRGKJvP&#10;GMjilZY86gv2XnA2YqFQRbk4zlhxnpTt7m+dwCPlANaCNTSZrm08U6DLHqMqONQR1KHDKynIIPtX&#10;6N6/v8T/APBM5J5rqM3M3gBXErDkSxLn9cV+asKq2taeiyOQZhgiv0QS7k0n/glBE88YSUeC2Cg9&#10;QZVwv86yxDtyPzNKaufEukNKugQRtAu2K7lUk9yK0C4CWwMbEFj+FVbPyjpFugIYiZ3JHctzVwDN&#10;nKQgJB4re+gDiR12dQOBQcmLhu9QgTLJGSwOetWRjYx3igQwbOSF596UmbFvsRmY9fpUbv8AunHl&#10;cBhyKtWzESXW2Nflj6k+tFx2POdcaRvGWogq4ChQM9qzXVEKbbvcdmTjtXVa1p2oPdRTR2MkhJO4&#10;qOtZlho+u3OpRouiTqolG934AH41KRNtT6i+Dl3cv+zXr6XEpMSJcld/QgV5DdTQT+LdWuRb4V9X&#10;nCqOMANx+dd/ZXVnpfwYtLGKWP57BlIU9SfcV5eZZIlvVmsUUGZmBB7VKRbVkWXdxFcfuyMH5cVU&#10;kDCSAfL0zUqTLJY/K3y59KaVP25f3+Dt49KskqSFvNmOGBIxjNY8p/4m0gMO3CVr3Kj7RbHzc8nN&#10;ZcwZrmN9oGOD70mJlWRT5ETrMPvH5SKhcEpCfMX39qsShzayEL90VTXHkxqQ3zE4pCLk6B9Jsyj7&#10;iq8ms14ANPlkkVlCngAck9q0Y2VYSjSfxDGK0PtNn5OWsoysQBOR1P0osM7/AOGFtc2ekePr64E0&#10;ZngiWJW4yoJOf1p+pZl+K7zeZgMCeTS6BqNzdeEZEfT1jhHyhh+lWLq1lRLnfZMZNw2tnt2qZKzH&#10;HU5/UH2T2fI3C/Qrj2Nfpf8AsuvBJpHxCnWZD52l23mAHoQDX5ia2HWbSMlfkcZ/Gv0R/Y9mlbSP&#10;ivuY4e3h2jPoCK2U7Un5GkT7B1Fd+o6eoVhtus/rUHjDP/CgPFwDffto8fhitGT/AJC0Z2Z/ems7&#10;xeC3wW8RqEORCK899BxZ89W+7ybfEY755rRj3eWPkNRW0f7hcrj5uOa04LeVyxC8KwzTZtYSMPvj&#10;IXODWpEJduQGyRTY4FWaQCYEcZFX0XAI5qWCQyMHHPXPWraj5UOScnmoeML+7b8KsKzh7bEZ2/xZ&#10;FSykWUxjgcg1t2hby2G0/drJiikZ4GVsDPIrds45RcNuhIBAwRSZfQ868beWLazGOW1eDB7g7q9R&#10;0S1SKHTZiG2nTYtgP0ry74jrJHpmlOYGATW4M8dcmvY4Zov+FZ+AJwECpocPJ75WuTHS9xeZ34K6&#10;dzP1Se2bULtpduDCcCvlrx5caQvjvRsyIF8+Tbn68819M3q2slrfyNIB+7yFzXyP8TrcS6+oitpC&#10;FdtuPw6V4sI2e57cZ3jexlPB4YkuzcNr1rGu0ZBlAou4tHbTNOa0vbZlCn51ANeJajo3jCc3TSWO&#10;piCMHGyYj6cV1Pg3+1k8M6zb3AuYyj/uhIeo+prsjCyujik5S3OrVtYgR1t4QyyP84xXS2FxrUPh&#10;64meZOYj8hNM0eAP4b1KeW5jUJJgFj1rnfEN2wns4ob1lj8zLYPam9VoRsTvqOtC/knkhu40UseG&#10;PzYrgNW8ZeMZ/FtnHb2+rRLHcgKRuG7Br2HRX0C58FSeeICREAjZ6HuK07XRvBk1vfKdD0h5Hgfy&#10;sEBh69KalFbhytnN6T4n1yXwpCz2ivIqIJCa4zXb3xxq3xT0qytopbW2F1Gzzq/LEHoMV0s2nPbX&#10;EFpbWsoVr8l8g9M+tblppNz/AG5b3UcUkfkunzHuaOaC1KXNY2rDQvESX1rdz+K8n7LGCGPYCneJ&#10;9RSx8NXcyRs8yRDC5xn8avXus2Fv4m8O2VzPOXuIgRt749q53xHbRX1jq4it7mVXt/lUAg8VmleW&#10;pTk7aHLDxh9o8KLvmgLuCvl7wCPXmstdK0u4spbpNQxI8y74zLkgn3qvY+Ao54DNc6zf2mLwOLdM&#10;5IU5xn3qLUdK11fi9o0Wn6fqMFpPdQKvzEgFOpNbwiovvYzneSOt1Pwnqq+AdMdb3ZmENtL425Hc&#10;1y9hocEOtWrX+r20iNKBtzn9a9u8QreN+z34wgcymVfDykSAkHKrXzToMHjC98NX1wdXuj5Uk2Nx&#10;PRK1jO6ZzuLTs3c9g1Cz8M2ehxSNaQY2KyKhH8q5u4sLTXdd8NQWU08JCkllTGzFUfDh1288JX89&#10;3o8xiinkRZpTgPjjgH0rsvBGp2cXizxpbf2RagxAeS4A+YHrWd+pvy9Do4YI9O8EW9vJrU7yxQhd&#10;xPLYrzXWfEdzNrV5ZpZwyxRofNJHJP1r1a7+xSRa3JK5x5RKg9/xr5/uYZ5fi5rn2XSpkUXa7/k4&#10;Oayi22OpzJJRKN/DK+gPcHzU3W0p8vsMf418U6/K0vxD8VuUx/xN5AB6YNffGsKo0O+heDYVs+mM&#10;V8H+KURPi347VUUAawxx9ea9DL3eTuedmSahG5kLu+zyHIHAzSMx9BSKGa1nPJyRxTSr54hb745z&#10;XrniMkL7RbEoT8p49aiZmYRAQkcn8almWX7QvmIPlQcCm/NuQIqkAUAO5MLEKDuXB/CkODbSKEOQ&#10;RU8SMx9KimGyQ4Y9eTQNHaeFY5Adn27ajHL5HpXbXHzeXjbwMZPtXn/h1p3M5Eb4UjpXebcQ7Wkd&#10;mwDuqZMpI9H+GeE1fxqfKC+f5e4E+lep3Thrt1LnAU15N8P8nxZ4lQSZDRoRz0xXqFxldRlyAfX2&#10;rCesjdPQyJl5fJAG7imAqLeQebg44q1OqmGYc/eBqicCVMANhcZqQI2kRowCDnNQuqBXCqcNjPtS&#10;S7gkhEIHz00MxgbKDOPWkwKkyoJmfaRkcCqJVzPET/C/FXZNpZlL8k8VWPE0BaQ4Gc00IimMv23D&#10;KegrKvSd0WCuFHIPvWjM7NKrAgAHp61mXAzM5YtgLz71rAHsYcvE8uLXG4cc1XUMBLmVgCeKlncf&#10;aFwxOXOKo3LyLe254K45FWZksqqbU/MTgHmq0MjraS4Qgi5XB9atoyNav8g5HSqEgkW4tl2r/rul&#10;AH0B4JZDp14u4k+THx+Fe06TAoSVioOXFeD+AnC3LZlA3QoBX0DpDKXvOoGwbc9qxv7xbsdxpqjb&#10;IViJ2x889aLuLduIRwRJ61FokrjU9UgJByuVatdgDLOCR1NbrUhnR+HDsFuCckryK6DUHC2d1yeE&#10;4rB8PrH9pkyTkHg5rc1yFn0i6KtjKDpWb3NOxwrTbtQvcuTg/hUPm/McSnhjxmnXEW1Y8KwyvNZx&#10;MayqTdBeeQTVXBl15ZAmVQGsNZp/+E1fJ4yPxqaW6gDS/P8AKD69ayYpjP4umKQsqeYv44qUTY9S&#10;sWJtITtY8etbdxa3s3hqV2tvlW1fNc7p5IkhAXI+Xqa715mj8E6kPLU5tcAfWs3K2xVj528JWsr/&#10;AB9+LUflEqNAvtwx0+XivnnWY7gfDW4hMDf6L4mvtoHcM5r6m8KbY/2jvikpI3S+Hr0kD/dzXzz4&#10;gG34W+Mrn7KGZ9fuwv8A32c1pGXM7MznrofHd6qf8LXmVZUTdd/PgehrrLqeD7FaRxXDcBAABXH6&#10;n5o+L1rIkJIklbzOfu100LQq8DmMF2xxitr6GXQ7XTCgsoty5/ccDFZV+kYN+3zc52ZPSrenzREq&#10;GRRkcGoNRETfbCYzwvyHPFJEnO2YkIkJSTcbnse1dK5ZYrRgkhA25z2rnbGRk85SoI8/jPauwDWj&#10;6JKm9N3lDZx1pjaNvSorU3Jla9DYQFU9DWvYW+oyeNZrh2IQMFRS3AHrXOaSRHbOWf8A5afLk966&#10;R7gCM77598gA+UY+lNK7A9H0iOaLxHbr9nMiTSpvkVv4c84+gr0DUGtEknit0PkRwJscnqT1rj/D&#10;imHwf4fkeJ5Z2U7AewNdReLI9sENqI1MXIB5yaIokfYzBrO5xg4GBingqIdYBZFxHx703RLZ47XV&#10;4TKNxyU3Cn2tu51fxCl1cKF3AbieRViZX0eWaK51GSO1DTMxGf8ACnQLrcvj6+E8LKuwkKDW3p1r&#10;YR6tctHqsbhUJVcjJrGl1GSLxrrzqE4JUE96YjNu5LaHWr3c/WUgfhSwSRMZXLqq5GDVGcxT30zs&#10;VJMhIqaJImR494B4xinYSOhsp7KXVXVWIGzAJ6GnXQjxIN54c4xVG1t4Ve23XYUB+SO1aEpsW1ZY&#10;1uASFA5PWgZQsovN1e8UXLA7DzWpaKBFrsYkY+W3OO1WrO2C3M7iSNAsDcmsuwWWDWvE8v8AapJm&#10;lIZSMikwGzKXG2MNyx5PtW9p0MP/AAj84n1ZVd2AUfSssjYsha8VizEgAdKnttskEr5l+Q8CpsBO&#10;6uuryRBAw8vrmm2kcn9sx/6Qwy7cA1GDKZ7h/JmHGM1a01lXWLZmGT83FFho+fv2gkuX8J+AlQOV&#10;g1I+cR/ED0J9q+fbFYl1ey2EBFhQ/jivqn49Wsg+C/hm6W1UxDVTHPjqN33T9K+ULQKsbILrcQAc&#10;egNKS0NEbOpR3F2o2lQ+BgjpxVKO2vktj55xtH51IssiSRD7SwBbOK2JWkl8PKzOv3ODWaYGXJJC&#10;vh8FVYEtjGaz4hF9rlZocscYJPSm3X2hYm+Ulc8YpluXMiFlbOeRVCNy2iElwA4IyRzWnPb2j6Ve&#10;QNdGNBFkE+tYsbu0F+FmYSKBt461HcXN03h5Uk3NLvxwMcVIGjZqsVtbBbgOuWBIPJqjeW97Ndyk&#10;39xsLcLv6VPAkawWZ3kDZ0zTZ3mN0mwnbxnB7U0gJoEYWccKKwYJwc96ryx3puLMTTSFkl65q+MG&#10;wikgdvlxuyO9Py25XaAcj5gaYjXt7meCfRREqNm3PmkjPas6Sa7fxRAI7dkTz+SR1JNOSSMoSsmR&#10;x07VYVr+eOWBdOgUxup83pUoZD4tjvH+EurwM5ixArFh3xyK8e037UYIzJhyuV3fSvZPF/2gfCvS&#10;4zcfMY8SN3OK8Zgkkj84xjd+8GPeh7DOlh0zULqIbMRIGyzVj6tby212Ee5MhyAcDpVyz1bVl1Ty&#10;0nKALjHrmi9F204kkjDZbJY0rj0MxbexeCxZ7cswcbT0rTuYkUQEPHjyhgVUXe8kZRl2qRUjl2ml&#10;V43JC9c02BWnErWOIVdXEgO5Vzmt7QoLya81OSW02mKJRvfjdVeynEFxBIII2VOqletWLi/e4ku2&#10;SIwKRwijGTSAv3bQG8tbcWoG+Xnaa6WyeGARRiGMeXZnaT7iud0CANdzSToMohJLH8q0m8yW4uBE&#10;GKtKRvPHehgcBqDD/hMNcPkqyPdHA7Kc1mysiNICpGF9as+JFuLfxg8ORllGzaetZDLP5MSySgNt&#10;5zRJiIGkk+zXRDZXf0NSKXksmAUYFuzH/gIqRYYWsZwrjqOhpp+WC4iRvvRkE+gqRHu/gWb7R8Iv&#10;BUxZQW0m7jYepjyCfxxXzfrO0ePdddHIDa3MB/31X0D8N5Y1+G+uWxsdv2W1n8iTd98yZzxXgmtx&#10;Sr491OGWHa6azMWX6mmlZltFXZGJQUkPzKNwzVhQ2ExCh9Qe1Qp5YiuCB6YFS/KWcbmAKjnNMQ/J&#10;DHKrmnnPlj5eKiXYYx82SDUh/wBWOehpCYz5iJOvFaWnljqtgGDbZFO78Kz02+agMvGPmGK17RQZ&#10;LSRISEDYUelTLYfQ9G0p/wDiU3LffQ4Dg/xen5V3OnT2w0SQfY0yuAnPPNcDpOPsdwgPBIP1rrLV&#10;VW6TD8ZG6uOeiHGVjt7NiNOhQyAvvBb6dq6BpCJYio6xiuYswzSRfvDyBzW0FmF2v3iAO9ct7mlz&#10;c8xToufJbO4ZpY3JiADdPSoIyTpceY+xogwH5HU1FxGgOYhyMg9KQt+/BK5G31ppBEZ69BTQBv8A&#10;9X2qhl63lI2kOMbuc10dmXeyDKpILdc9K5q3Tn7igAHPNdJZB1src/aMAH7tQ9xM6O3jRQ5MXQDJ&#10;J6VvWUi+dcqc7dgIPrXNx+Yxi/fErxwK2bb5Wclx06HtUBc3LRwt/cMLMc8ZJrYDKNPYhO5rCtjI&#10;fLPON3Na0hAso/mJGOeKmQx8UrF2yCABVtp1/suUCZsk4FY6updf97ip3BbzwsbcKKQrCSTEQkAj&#10;qKYHDLnawbjvUQjm3xl1UDJp6owu0GDimBFJNIt9a4dgM8kdq2BO7W9vmIk7ePWqLQozsQhzirtv&#10;EPs43Z3CmIsxSAQudvXrQSzqmJAADTQiZI3cZqRY8kgFue1IBDJIVCl1IHTmnRsS4UnknikWD/SZ&#10;wV5A65p0axicYOSGoAsSADAJbJ7g0pbZCqhScrT5ADEp2jII70MEJjyi5AqWIpkyFZMoCe3tTfnB&#10;jJt3/wBZWgiKDKfLwciptoKKcIcnsOlFgQoaJoIcSYxGM0w4yTtY+9OMaqy4j64qQr8j4Re1IZVw&#10;TNkgEe9KAvluA9WGhdosBsZHaoliuI1O4MT2yKAuJuG0ZQ5x2NMHU8ZznJq4sDG13eYMBsn2pzIg&#10;nTCnG3k0AY8i/unIjb74q2mRbxZI5WnSRrmQ7jjPSrUNsJLVybjGBwKAK27gYH60gDFkJYgDrmnS&#10;RqrkeYOG4pcNlSTxtoAZ3Yk/xcU1iwlP7vHFSbQYj+9HDcCl2gkZB6UAQocTOdjce1PBmM75T5ex&#10;qzboxmX5FPzd6sshW5ug0abgBmgRkMT5cuYCSOlMG5rV8RYOauMEEhB7tU2xTCoG3p2oAqokn7rO&#10;OVp23LuNjVYXHmDjJFT/AChWOxSdvSgLGdIo8tcRkjNPW3Y28pWMnjvVlgRBDhFPzdKk85zBLwAQ&#10;owBQOxUWGTC5i+tSLEuMcDmp4m4Jac9emOtQTv8A6aCh49KYiCdQsqEDIz27U/ZL5MLBV2kUnJL5&#10;U8npVttjafGAWGB2pAVtmS+YV7dDVjyYjYxDcQfX0quTgOA/Q8n1q/GEOnZZgDtPFNDM+eJgsI35&#10;JHB9KrrA2MnruFXGZQZBkH5uOabld6kNwetACuhFvCS4K49Kqi3DNnBAz1zWjuRrOUbeO1VN+1wN&#10;2MNQItR2hFm2JFz15qOVnGzMaE4xxR50htmAc429apqG89j9obn17UDLqk7EOO3NSgx7wTbscCqO&#10;4juadFJKbuQbSQOvFIZeBj3NhQMt0zTGO2+i2oMEc1UaQi8dfKyd1TsXMUbbMYWgCaVogOFGT1xU&#10;ILHbgmq/JkyUb61LGWEhORnPQ0AOfzBcp+6JGRkVZjAJYMUHHFU5Gfzx8pwetOBOB8xoA0omjUuS&#10;qng1Gsgxc5TOWPBqqDy2c4xSg/J2znrimhE42+TNlQCTxUe6XyZNu4DNRsx4Ac9emKcGbcw9xxRc&#10;Y4STeWNxJwO9RlhnlWzUjjlQV5qA58xvkyMjNFxE55hJ3Y44qJpJipXJIxTXyDyzAYpu5N4w3Ge9&#10;MB54jiO3GTzVxDJiMF+/rVIsplyFJAxxVhDkcGkNG1pDFfFeBJxLAQfrXxn45hmj/b6+LCC2X/j6&#10;ibGPWvsfTuNd0lt2MXSg/ia+Uviks0X/AAUn8YhEYiTS7ZsDvRD4kjane4zy5y1iXtWAWQYzXzN+&#10;0pCyeIfgG7QbWbRLnP5rX1BnUHf5nO0XUeAo96+ff2p4mE37P0nlcLpEik49cGvRo/GjRtWaPkSA&#10;/O4JGMdKtgZQDaOT3NUFI+0Kwi24HJzVpeT985x1r1kcLJSZArEY3cdaViQbUsvJ6UzD77cAg5b5&#10;29KkOPtMnOcAUEihZfMn8yBAMfLz1pVAKynzMMDyPUU0RObuR1uSS3RT7UdLg7kUZXkZoAcej7YB&#10;gdyeppvJRSxxgHJoYAQJgsQH+bHaldGNu43MQcZH0oAQMn2XeJJMBuDjrTYwDfTs+SNo8tv508tK&#10;YVXai4TAGKEBMWHIzn5aYChV8yYqxJYGmRZ2Xe+RlO773pTpCRErAkAOAQO9ObaZAu5ceVk0XAbl&#10;TLGUfAKnNLkH3FQxo37tzLn5jx6CpCQWTEeQfekA5c4T5SeTTHyW/wBR365qUZ7MOB09KY3LAZI5&#10;oAXbkJlO3ajLBmy3GRT13iBhmmOVxHgZJzgGgCwPKLIQ21WQ96jJTy0IX5txBFLFs+zS5tzjtzSM&#10;B9nR/JJUv1zzSGIQVjnAkAZcEkUu5yu4xkg9zTBgySFRwV6GlQSmFxvAG6kxFxEkks5S+oqi7OMC&#10;q2HEUWY14Y8+tJmVb+0X+0FA2n5Ouacd37wkk7W7UgHjLIoFwFyM4p8efOfLg8cGo2WMshEh2stC&#10;YEuFLcDvQwJ8jzmwWyOxPWnk/I/B6iohzubBznpUqFvKOQevT1pXGWIy3nR4Xgr09K1ocmAk4Ow9&#10;+1ZGAEjPlnJIrVt3/exK3Vo+g71nJDuakDK0hKxEnGAMVtW4VYSBwSfmx2rAikmXaViC/McnFbFt&#10;KDbn5Wyzc+9Q9ibanRwSoUhjdMR7fvYrdsmCQ3G0gqx6Z7Vy8LAIFMg24zitezdTcREiQhTwM9a4&#10;aqdvIcldo7uzkt1gswiuxPLKTXUWU6LfaU5DlZWw3H3cVwFtIft0bEFdqHGK6ewubj+z2Xy4wrSc&#10;HHSub2Sb3KUvM9Vt3tsw+XcjbtGFHetu2l/4mtqVZ8LdR7j681x+kMrW8CC0/wCWeQ2etdjBG/2S&#10;1kRQT54yv0NOXuuxVORv+N4l/tP4ZOsbYmtBxjjiucckXr7eMxAV1fiORpfDXgEsB+5ZQMe9YmqW&#10;3ly6Y6KSptlPHfNNeZstyjeSznwB4lR7YZHhy659flNfBWkabcpF4uvl0/zVPi2cFVPKjfycV96y&#10;Bz4W8SAjcW0aYfmtfF+k3kNn4u+K1ubUuI9fn2BjwCTzXdg/iZo52Vjc0fStBfxf4hu4vF2oG5uL&#10;KIwQFf8AVFR81exeBtYvJtS1q3SdXNlJseXuc/4V5f8AC+e2m+MvxlNxEhf+yjHaKV+UbwQce4rt&#10;fCludH8W+OIp7K5LSapK7TYzvDHI49q9LldjHW51/jTTLie4+H85v4lkg1YPvPPU13+v2WnXH7LH&#10;iJrqxtJZIPDa7nKgMcrwfrWZatoF94BkinRcrfoyyGTBY54FHjS7vIfhJrERspY45Iog6/3lGMVF&#10;zO7PPvhLfabd+Bda0pvETSXVrqUyi1lHzRpnjr1BryX42aLNY+NPDl3DpdxHFPeH/UrgxyD0YcjN&#10;dX4Lt5oP2nvBOsLN5IupGjEJ+RZB0OfWtn40axrscfi+0k+HVvcWLPBIkmBuGDliPpTRfXQxPhBr&#10;M3/CSWVtqUrSo9t5Q8/5mXcCFYE+le0ywLBbeJbG71JoJRHMba+3chXzgV8TWus3a/EbwtfabcEr&#10;DPEXXGAQOoIr7MTUvD3iHwT4DcXqpM+moJgWwVZRzzSTb6Ce5w+uXWm2PwV8FwDQ7WeSz1hwJdoB&#10;kEjfMc/rUUWnL/aFnf2t8ggdIm2MepPWrXi/T5bnSLjT9Pt47kWUiM7owyak077NJ4QFtLNLBcR6&#10;fjyycYKiruFifxHJAPD9uLcs039oWvyqOg3DPSvVvhfYySft1+F7qOGJYYPDQOB1Dkd68g0ohlgE&#10;00bSNqQUtJxjB4612HhPUdZ0f/got4ZkeW5Sxle1glVydjiTgMPoSKV7pjPuG7wuv3zuy7gWwDXJ&#10;3M8sOoXM4jdy1yuRnoM10uuxSm4sCszfMQwI7g81yesebDYT4sd7bF5Hr9BXA9zeK2ucr4ql+1a/&#10;aCGWRQYlyoPevRvD0OoS/s86pp8ReOaLTZHD+hAyv5muBs7KV9XhuJ3wnmAtXr/hySP7ReRoi7W0&#10;t8e+BQpDZ8RwXF7F+0rYXV/qFw5OoX63wc8qy5C/h6V1ega7f6lovxD/AOJJpxs7bVGWO5aME9eA&#10;K5DxShu/2sPitbC/itI31xzPOSMRoD834sK6O1174ZQeG7HSNJ0PVhEInDu8ZAZx1Yk9cnmu2C0M&#10;amrPMrx7pf2tZVj8SoqXuo2xuAo4jCMMfnXrOq2pj+P0ev2lmbuSDw15At93DFlwCD2rwPWNS0qy&#10;+KsN2LC4nkuvEMSEE9i2M59q+jJFuk8K3DWiRS48PCaQBv8AWDbnr7U0jKSsefroGqX+u+HLHVBC&#10;jPqE1wF3bgDksBurmPi3ZeIpPh38KYbaB2ht9Vc3QiOCgj+707Gqlj411FPFWjT3Wm3qW0OpzIGR&#10;S7gZwc967i7lbUtIub/TtRhlt5FUOpP3CeuRT23C1zyXwGdLj8e+INYuNOL3H9lrBbb+Bb46/iaw&#10;fHNx4xXxzBcppMElrcRzFhHH9xepPHtXY+MItL0y0+HmNbsvKlmZtQVCMqx+7VKbUrQJoZa38y2u&#10;NKkiUlcjDDAxSb01DlseD+EbuzX4tXU9vYSIirMI5ieNzfe4rUk1WSfxV4w0q68oxpc71lbqcnNR&#10;Wmga1p3xDs7V5FNtcXdxPBIBjKk5wfpWZc2J/wCE18TTmdmLRkce1V0EkW7e4szrWvwxNuiWPABP&#10;XtXOanbqmlzskO3DkqWPBqSwEUdveN5Ls7Ttls9KfqjrJ4XtA0JcxE8KfWpUtSkkjJsZJW0xw9wh&#10;ZVOTiopvIeC2dfJOJeapadj7XraPcuMgbc+lEiQRx3P76QkyZ2561RJdDM0lyDGMeWBt9ayxZwLq&#10;DPHdzRs0mQSeM00zxHWtD3O6Fp1BWtnWSi6lpqrbBVFuuQOppWEaFtcXLWkUdwkRcLjev8QqtciH&#10;YQkyqoByMVRiYx+W+XYcd6hna8bVJXVHMZTAUDpmiw+hO9vdHQjIXZld8KFP86ms7e+SwuxLq4IK&#10;ZUjr9KZb3F3baHcI8DSjdlsjoDTI3uWM06RymJsZBNNgVpXlEmRYzOdx+YnpimJNOXVmgYOWwBmt&#10;q3WZpJA1jtGOuKg8u3/t252qCVYdP8KAGSafC+jI72w8xjuU7ucirkBvf7O+UgFICGGOwqV1DSSK&#10;l4xxHmiF0Gn3+X6oQMe1AWMeBEe5nk811bzTk1psSLOE7y2B941Rs/NabUyttgGU5x3q8NxVAU78&#10;ikBjvp1tJrUUwvpgzPkjpzWkEKR3ANtzge9aJRPKszjDDoorIuX1AeIYV2fISBTCwri8FxbOojCL&#10;ncKs2+Hv4G8tgpPIpXQ+S6mRvujPPWn2RzeAHAwCMYpCH3WwanAvBBHAFQeWg3DI+909KQuieI77&#10;MhZo+g+tG5QjszsCz80JAS/L+9H2fPy1ZsP7Pzdq9t87AgHPSqMjuggkyCN4DfQ1oraLg3C3q4ZR&#10;8g5o6giC6vNTtjpHk3UhWK7yVHcZ716Zp141xpWkNKJCrRocg8ivMbuORLOYiMsxmT5T3ya7HThf&#10;rYaSBbso+TAI4q1pr2DZHprM0cttNFqc6p5AyA3LVJpepXcmv3wke6SIA8N3rKimEbxvJbo+xUyu&#10;7g5ruLSyhuY2kWzhjUwghR1NDabuCY2zutPn1G6WK6Z3jOdm3riut0qUQ+JdIv38BRyojEIr8YNc&#10;/YjTrDU5SNC3uZPmbFdE+qWNzqvh63F5HAhkGAVwM+mayS1KsM12LU774h6Pqh8O3cMFrcR5gjuC&#10;oYE9gDXqmt6r8N7j4B+HdLbXZbbULwwm3VoskFevzVzV1JpVpoFvc31nM9vCU3xp/wAtB/WtrU5v&#10;hvf+APC11DoFsjxRhrNwg3L6+9WncHa10WCIx4U8PWWpR3U9oywhJo8jdjpkjpWhb2vh20+L/h/U&#10;m8Hg/Z9GdIGB5wwxzUOlanH/AMK61iRbAXNsJUzvjw0e3rgGu90e++GGoeHp1j8R/wCnPbBRbzRb&#10;QhHueP1oUiTjf7O1DWdQkW38HtaWNvO8lzcSTcydwAO1V/FNx8LrT4MTGSJoNZDeXabk3bscHPpm&#10;ur1yW50fRNElW/maG4uCHhQEBvTkcV5/Ppr+IfG/ltpUtvaLGrTS+XkgD0pMFuWDo2sat8G/gDLa&#10;+JJrURRzu01ucFW6jOPerFrpfiSLTNRl1v8Aaa8QCzWRRMy2hZjGvbPuPau00K0urHSNQs7ImezV&#10;AB5z7cY7jNCXfie3fxeyrpV/a/ZXH2KSMYwRzg96bQXIdJTwSuspLoPii7u7CZoyyyqQY3XqefWu&#10;f8UeLoLnxb8YLCKHT1utItLZYvMxum39cDrxS+FrqwbV9dxb6bbRCWWRomYJ5eDkgDivE/EVrYyf&#10;HL4xeKftV6lmdXto7cN8nnlDzgd6UoOw0iq2txN441vTb7QfK82RMysMKxPTBpEuNe0vxT8RopfC&#10;8r6de20Wz/dxyRWr47sNKufBfw91C28lJbxrWSBRgFgjAtz9Kr6nq9vfeO9Mie1kS3stGhLgrw5R&#10;eeaktFTw3N8NE8f6XBpF9qqX940zNZyll8wjlsA+ldPp9yZvidrYiuEjNmzLcQHquazNKTwrrPj3&#10;QdY0zTdFFxpljcjzISoaMoDkEDrn3rD0fXI7nVfF+ot8Nra0nOoSxXN1HOD9oEZwCUHSi1we5F4i&#10;1fU01/xTf2fhG3ubfRJFeaEnBkJ5PPavF5NZ0XX/AIweINbv/iBPoTrLCLGMKG8vZ97869x1K48K&#10;L8DvinLbagZbzWNQhijtpRtEjdCFPfNXfCPhX4cTxnTdU/ZctIrqx0oTXUpuOI9wyM885oWl7j1X&#10;oX9KGvXPwru9T0z9s3QWs4rdY2hNqoYkjBGO+a6XVLJrP9nvwpcXOgafcSRXauyRRfeVjktxWBqe&#10;keArfwZcS6XoLWsUbOTD9owpC9TjoauaV4j8z4QltsJtRayBJJ24O0cjmoWgaGbqnhXwt4h07T7y&#10;HxhBbJFp+YNlrteJscjPBryi2m8feEta8TsusTXNhJdZ82aXePlPYHOM+1fRXhe4ivfhLpd7DbWw&#10;ikacEIAB8p9q8y8QWej3+o6tpN7fwQNfWVw1k00gVRJGM4JOByapaE31NXw9eeHPFPw18b6naeDN&#10;PTV9PvLcTkcEc9QPfr0rC1i8vP8Ahtf9mma28HWdxLZ2zxzsuA2GIByevFYPwxsrvTvhR+0xHbfF&#10;XR7XV5tUEWwSKwiVeFI/vZpmj6D4jt/2pPgrM3x1gkur69le83AYUA5wPTNOHfsN66HmfxNlvJ/2&#10;v/2iYhHc+c5tSiJ1/wAiovDWliy8MeJ9Uk15LcmNFkiYYLntxXU/Fq2utP8A2+NE1CO4iSK98Ood&#10;xHyuVJB9qoTS+Hrr+zPOnnkX7SC8K5Ck568cVNZ+52KtojtPAZ1ZPFt7cNLctBcOoYA8MPp7V2Ot&#10;2NzF8SL6eHUrpRc2gMaHPbrXK6J9rtvHWg3EPiRDpcaoZYSmSgz0HrVq/wDFdzqPxx+IMdn4duZI&#10;LHTkS33JtOWHJIrKEk0G+xHr91d/8KbntH8PQuzXeWk27VyDxzXVtpHiDUf2avhvJHbTQzxLE7Kj&#10;kf6vlc4x1ry7Wn8fal8MLO0XwVPbR6VeyTSsv37vOSOevFexeBNb1E/AfwvK+i3sg8ryXVlYbSvF&#10;WtWDVkctq2oW9r8V/g74jvdCvIr6wszFcwKvMiKMZB+nNeii7n1nxx8D/FNtBaHTraZ0j8xtrAuc&#10;N17ipfEcnhGLwr4fXUtLtyLoMqO0Y+Td7muAvbnSdP8AD/gnQYtYspLW4uXntzHcABSDuAOPWnp0&#10;JO38fQeP9Q+IFzpekvZLp8dhHLeYTJyecZ96xtK0K5k8AeIBcajLbPb2UkQZj8xJGKzNN8QeLNP8&#10;W+ItTuprsWd9FHFcKELHZHwGUDngc9K37zXbHUtI8Ux2VrcJA2lu8V990yvjONnbBqbtFWRw2jXf&#10;jOzs9B8Ouwt7WJ7yY6jnO9Rzj2zWj4X1D7T4f+KFxePok9s2peVpcZiVZV2HDsW689RWLu1T/hh7&#10;4p30viyzm1O21J0whBaCP369R61U+FWmW99a6ne3nxAsntotPkbyDKqKrBcknpihD5dzShtbWP4j&#10;arPbeIS7ySKWgluc4+mfStCI21vrnxWgXX0kudYtYhFEZc+UVHIH1rm/EOk6FB8NPGnia0kvJBBr&#10;arHLHOdrLuw3A44q3cWfg6f4a+F9b0rxdfS3cWoWLhnyC2SC4wfSmIxLbUbmPX9b0a4lkgn+152g&#10;c/5NaWv6bqd5p/hWWW4eKxsdMmM0pOdi45OKzvFADftFa7rcGmBkh0mFkHQTOVG7A9qlin8Y3nw2&#10;s5m1iKzs7mZkuI5B1BOADn1qkrkPQzdG0TwtcfCvUZdO+Jkt1A91IPM+7hh1G2uA1/Qbi30e/nj8&#10;WxOYmwYlHJ3cVf1Gz1bSPG8ttp/iG5jge0Z5kQZUlhnIArDW81JNLtzcrdzGS7b53zzz6VTXUzT6&#10;HNmC7tdO0hJdTBeQM2CucZqnBLMZ9biluUaGSIj5j0zWt4gctrHhSTAz5TfIKzorSzmuJGXUdkhH&#10;K7u/0px1RZxb2ssOrrE5UxfaGZD04NdfpEOmLaXpliX7n3vSsPVxepqEEcr8Rv8AKMckVoWV/p6W&#10;KJ/YYlyoHLY+tMm2pJfwaLmzuLXVlSZbjkY7e9XNVu7GTwn4PhWWze4L4WPI5Jrm9UWaXVpGh0m4&#10;itDjzcEmrq6doh0vS549ScTRqMK0nU0NbCsZN9aa7D4n00STKP3iELGcBR+FdI77ZgXll3C2Xq1Y&#10;Tf2u3iVnmuyQGHy9eK3i2nmGXeTkw4B9KpsaKBkhJUAqVaTo1VNQguJZrVg+Y1lTEYOMe9a+nW/h&#10;82esGbVn3h8xA9qjDW7f2qUmjKxEBjnrSuBZS8ESDNtCzpbKAAfUf0qxdWFsfAkt21yrOyFgCcAZ&#10;7VycqT/8JLohEzssk/K5rqL+O+ufC8lnHOkUcSLyG65oAzNI817nTybYBY0kLc5q2lzM1/qCrb5R&#10;ZG+ciobKKS2sbiJrsKRDgM3vSwSL9hnQxLvDsQ4/joBDnjjkglf7TzurJmkaO/cbPuoMYq3ndIwJ&#10;kA39qmMED3Q3TrxF1J6UAJaK88FsfNBTfz2zWnLAiRKodc7PlYHOKyFkgjtxGp6SHGDV6HeGtXNz&#10;nI5UmgCptHk3J+1SEq3HPemgzE2++5wSTk5zUl00YvZ8W4wV6ZqvFFKILQm8JXcTtNAE6iPdKRG7&#10;Nnrmns0gcAWxAA+YntUef3lxtA6DFODyNgFsnHPuKACGZI7lykIk8xcfSgT3ai6URKFLZI69aXZb&#10;pEzLEcjtSKHJB3cY7igLDGfP2QCXqDnio1WHzZdqtnIoYruY+Uw+bg0qgmSJhLj5eSe9AFyGW63Y&#10;8xFVRjkVbDsIpF82QMFLYB64rMlRmit9t5jJ6VoW720cGHQbzjGT1qQk9Ca2ug9pBJ5kxlN0quG7&#10;gGu0NrcvPbSDU4BEIkLKpzzXKC2gLRnzQu4g4UdK6TTtN8i5e6g8cXU4mCefaP0GOmKqL7GUXqdR&#10;Zx6lFdCSK43kRj5QeorQWWaXU5fMsyNnMreX0HeqVvMkerapLFeOrNGgMZ5ANXbSe+OrXRmvoRuQ&#10;5AT72ackU1dneeHpNFurJY7TzVXzFTLD+Loa3dbs/F+l6TrE+nSSrLD5TkmPO8HtmuOtpLe38Is1&#10;vqkKTNdgnYBkHPHSu9PiDWpvBOl299JbMZYkG8rjdjpmogtAityLRNR+MGt61pUV3cx21qJUyvlc&#10;nHvX0M1lrVt4a8OyL4uRYjAqzxbOteGadrE0V/bW4uhEySozSKnG0V6jq/iXS7rwboQsr8zSu8Yk&#10;4wEK9ad22i1ZErWuov8AE3Sora2tWJlUvIRjGaxPiTpfii10q11MySxvbTRCN1bGc+1VdR1TUher&#10;LZajL9qkijCKONjD3+tdnYT6pqXw/uLTxVd2LukIYBJPvAD5QfeqQ2zV8K2jXPwh8MXl5qCPc3Fi&#10;N5xjtxgVp22n6LJ8S/C1k3imRpBDKbgd4f7v51BbMf8AhVeiJpeihDZCRfJ35Lf3TXGaFf31t8e5&#10;zfJcvd3Uyh2K424+6B7UWZLdzrdV0mEX+usqSyyW7ttmB5x2yK8wgvPDUXjfXRrT+TOiMtrJtOJN&#10;3vXr+r3M7+JdZSK7hhea2+ZTzn0rwH4hW5Ok+Dbd9TIuv7WLSgJyyg9M9qHsOLuRRWemReOZI1e0&#10;WK8nkfcgBz3HSty1uEs7yW3h0+xPnTgMzKAcZqPwXaQyan8R7i80F4o7fTYF04u2QDj5jmpdRtdP&#10;ltNVD3SmRnYCRDjHpiuY2tY5TXEv5/jDYwafqVvAiBWlUDcGJ64qxaWt63jzUoJLOKTfZ7Sr9jjr&#10;zXOWLyWvxJjjk1m485NSRQSCdwY4Fb5v4l/bBvtNuNct49nh8mElsCeR1+UZ7EGpvYrobGm3Pi3T&#10;rHxXYw+B9PJXcLaaSMHYW9DWVpl38UW+JVrp+vWUX9nTpLvUDPB6fnVvw9ruu/br7Rtb8MQJfrrs&#10;rQzq2TJEGO3j6d6l+JWqalp+v+Bb62s4XimeKGTceEOKE7iuT/8ACPeEbLWLyPTNJSKa7uecNnqa&#10;7X+zNLsvBltbLqFpNeFAx2qCUz1rldMuLeHSIdRvL5Dt03zFY+4zxUHh7W7VvE2tajKLlbeaZhiT&#10;krg8H8amrcGz6FO7fHiFcZ5pwx54y5xSFsBAQenpTc/vc7OSKzNSU7SeOlMOPOPzYJpRnGC1Lg4P&#10;7ofXNAhvRm+cH3pRnHXNIQQpGOT3pVBERBfnNADjgkcCo9p3sfPIqQZ2MCvem9zz+NAABwSeTTsD&#10;HQ5pBk45yaU79w6ZoAaQCqZjOc9aUY3n6U/MeG3ORgdqZx2Q89DQAvZ+O1A/1Z+fv6Uc4+7R/doE&#10;OOMDmof+WifL/FUwxhuaZj7uT3pjFPJAMfQcUAjyzzQfMJPC00YA6HJPFAhTt3khuRUmX8l846VG&#10;eJiMY4oJ6ZIoARiMplOKXjyx8xznighsp8ozQeud3OeKADg55z+FNK/PkDmnDODkign90SMZoAQA&#10;5XIoPmYcgA4pVwcZHb1pmJBNL8hAPQ0AP+X+8On5UY5PNNUHAye9SL0OT3oABndSj+L3NJj5l4p3&#10;rxQAh6imgnDcEc8U7jJpAVKMNpz60AP7DjtS4AtOLk8dsUzH3hk5qQAYI2daAEh+dRyB15qVdoLf&#10;Mc1GQVQgD6U5D+7xgdetADjk5BFKAMfdFAA4JJzSgHg7D+dMAwu8dOtTYG9OKckbFc7T7VeFvELV&#10;JJLqBESMszSNgAepJqWwIY4ZTJkxHBHauZ8a+K/CvhnwQbm+v7WS7a3b7HYqw8yRvUjsPeuJ8cfE&#10;7QtMjns9I0xL+8CsqydIlYd898V8N+N9X1zUfGGr3+qeMrm5vJ5csC/yxqOiqvYD2rGVVLQ7sLhJ&#10;VGrqyNzx54x8S6/4sur7VdcuRaic/ZtPjlIjA7ZHeuP0y21HUb8rDbsiFgC4XAUegrndN0zWtT8T&#10;WhIvPJEo2jkA179p9vpeneBr4ym2hFvZbmORlj6VwVqt1p0PoqFGNNbHM/ZLDRtD1V5Q8lzJEBGG&#10;bJrzvU7LVL251G+kLRW8SgkMcBvpV661W6v/ABpqUzQTyItxhPQAVdvJtQvNN0a3XS50t0yH4wD9&#10;T0rnnUdlY66dBS1Z5wttePru+PSmYCUY9OK1PEk97/wojxoX0wIBJboV6Z5AFdhZkQ6h5cfhW6kC&#10;j/lkhb6niuW8efaG+GeqM1rGsElzHggjcSD0IHTFengK7lNRseLmtJwhc8bfcGvv3Z/494zx7io/&#10;n+yPg8ZGR3qUNJtugyYkWEbfRh2quq3CpI7qGLP0z92vpXofIyFdiFj/AHhGVqqSd6jeR83Gakmf&#10;MkKgggjpioZDi3mDDHI5rN6iHHd9phRs8j71NkYL5m0uQOtRs7NNaFWc7E5wK17DTtYulkkFmYok&#10;jOZGH9KlIZiI7ZcLbsxJ6Y6VehtdQlWVDZN83RjxXWWGkww2oaSVX3Mecf0q/iAW6AIAuTRaw0rn&#10;MxacyaSfMZQ/mZBDcnFfd/7Jni+ys/iHqWkXniaCFrrTv3STyAJKy9QM8A4r4iJiOuzIbghYxnDH&#10;rXp3gWDws2oSXEviqCK4F0GjU3AQ5B4weop1OSdJxkaU730P1Z1fw/od58Sm1G0+Kukwu9yrCJpF&#10;O3n5h+Nfnf8AtP2OnWnxI+MKxXsBDalZP5YPR2xk49+tbuoeJTZaNfXTfE+O3IjU7xf7iSvIwvNf&#10;LHxE8Walr/jq6nl1q8uN06edPIMGcqMKcdgB0rzsNR1vfRHVWfLGzPPYVIlbMyD5AcetWWyWT95g&#10;GqjhFuF4Y4Ud6tggrbgwHJ6Gu44BkxBiTDSb1YYxUqRzi2k3KdxUd6VsCNSEUkHpTmaQtDkgEL60&#10;AMcReWODwOOKgO/zVHPUc1OW/fqPJzxyaj2t8pW4zub5h6UAV5N3nz4bpg49a+gfhNqscel+IbEe&#10;JEg+3CONgzYG4cdexrwUpL5pYMPlGOaI5LyCWHZdzjNwr4RsEFTkEGpkro0p1OR3sfoRpPhBovFG&#10;n3R8f3dxCU3SQyKePxNaPjPU9LtfAt4smtWcUMNqxJdsZIHYV8g2PxW+KEGkQwNqsEyrZKgLpzgD&#10;A57159r/AIh8X6vrE8uoeKtSlDPlYgxVFHoF6V5s8HOpJXdkjvlio2XcZ4l1CS++JOs3StK0RvWS&#10;33f3R/j1rLj8rcWN62d44xUabsQZjHyg7eemasKvADRpyeDXqRSSS7Hmyd2y3dC1fTJgtuEYKuD1&#10;zVURyLp0eCTxUixu1/Anm9RnP0p7Ei4cbmwDimIiK4snLIcnFQskjGKMKAp+85NWwUM3zSc7Tim4&#10;Qw4MrBmzhRQkB2vg26W015YxeBN1pIN3XORXL68iwa/qpWNWE9w7KSOnNUbU3sGoW04kYMJPmQnt&#10;WtPIt1c2pktFASFsH1JpcgjlFdBAfk+YnrTwRugDjALj5h2FdFFoV6/hu9nS5hZ/M/dpnk10vh7w&#10;tayT2lxrPiaxt4ByY/MG7A9aQ1qanwx8KSax8YLV/IlXTra8ikuJpBhQAc7QT1Jr1r44+K7O4bwr&#10;4T07U7dbW1ijN7JEcqzKMKuR6Vzeo+M/DunfDm603Q7JY4VthGskaFdx6Ek968o/cOk8sglMs0pd&#10;2ZtzHPqetS71LXWxrFWEtlaEWi+crEqQcelXovMKybbjA3c8Vn5AkhlWKTbnBHpWjGVECAAYc9as&#10;RKoG98s2cdaUbRbX+XY5HFO+ZVHzZaiRyLFx9jXdmgDPgaQy3CHbt31cBYFgoHUdDVAq4uZmBkAZ&#10;OanjY/YLYg4yxyaANaCab7SoCpksBgjrV6R7s3d7nYg8oYCcZ/KsGMyDfhm5HX0pDJfi4dvtxOPW&#10;gLmk4RrOAfaZiBJkZPSo3tYZJpnadgAgwDzmm2wdtxJBwOlW188CVTOg+YbWqWG5nm3WOEkRMo7r&#10;iodygENklidtX759TEdoVSORgMeXjrWdKsmyIsjq5QnaOcUJg0VJwN8KtOoBJIrOnZfJU4P3sDHe&#10;r37lwAC+QThjVQ4+0J8oOAe1FyTOw/nsME8jimOv+mwqrBQinn61PJuGoQkNwC2/iqjshW5Zdxyx&#10;5piuOHDklQxB4ao5nAsNQOwfOy59sUxC/wC73ScEHio3BNtOvz4INCC57D4Gaxk8OLFLKQmwEEDO&#10;K6jVQzWyRLdOwx8rAckCvJPCWurZWpt38PwkbmPmlutbN940b7ReCLwLAql9qzNJnP4f/XqH2NI6&#10;q5S8QrOlhHlXb98Pm+lfoN+x/MgsviJnAU2cGwn3Br827vV7iea7L24LkDZERwc+9elfDr4p+MfC&#10;d/ILLwrbzxvbMs8TyHEh/hOQDgrW8EnTlG+rNYxXVn7gi2vTcA/ZgV8wnd9aqa5bzP4C1WLdAWaP&#10;ABPH4mvyLvP2kf2gWimWLVrWBjKcfu84HYdO1clf/HD9pS+tZFf4tamEZukS7On0rllhpNW2HyJa&#10;8x+pceilRDv1TRh85yGuAMfnWpFYaakDg+OPCEPH8V2n+Nfjhd/ED4z3EjNc/ETxfICO10wH860r&#10;W+8c3fhh7mb4j+MVPdPtz0vq8u5pdNbn6+i18OrIWPxf8Cq2ev22OmO3giJGM3x48DY7hbqOvx2f&#10;/hIHY7viF41J3976Tn9ar3Npq8lnLjxL4xDCE8m+kIJ/OsXhanN8St6C9pE/X658RfB+1idpvj74&#10;KVFHP+kITxWXH8SP2a1vY4pPjZprs0mFCLnJ+tfihM2orqF0s+o60WS4wUa4Jz/Ou/8Ah+jSfGTw&#10;5EzSvFJeIGV8HH4kVTpKK1ZpTtJo/Zi38bfBWS3tvsniSecsPlVYz81abeMdHjRxZ/AHUbrGPne4&#10;ABrway0vQ7f4MeH7iDSLEXAEPTGRzzXpekNaf2vpcZjjVZ7dNvHBx1rgnXj0OtUE9ip4i1PxLr+p&#10;aLYH4JWenQtq8Ltcm5DHapziu28UXSR+A/CNhb3joga3jXb1bbwaxtoHxP162VD5Qki8v5umevNd&#10;JeadbS+ItMhkv122kkThvX1FY4iqppKx0Yek4hdRMNMsxJLtY6anGeoxXz347ixfQmMJlg4GR3r6&#10;j1RNCmKMX/ew2CrCA3tzmvmbx8oS+Duyqqyuc15Ubc2ux69PWNkeORSX6LeRTXseQTnPpWdqRZtG&#10;tRDEhdZP4OM1sSR6VLLFJNrkYLjgBu1RzHQIYkI1SLAIJyRxXYrdDhm3czdGfXJL828v2hIgvzL6&#10;mte60idlmBhl+ZvlY+lSWms+FvtEx/tDTuEBPzAHjrVlPFvhi41YWyalECGKxFVzuPemJC6dpZj0&#10;6VEaTGPm5qhqFzZ6XrukXD6q+8Sf6sPya6aFdVXV9OK3J8iRScsuPzrzHxHoXivWfi14hTTLeOc2&#10;Pl/aB5uAgPSkkmN3R0l7410xtU0cp4cLP5qjYB1z716jHqdl/wAK/jnex2obZGKkYK96+fj4a8U2&#10;moWrT6XNvjAK4XIBHoe9d202pp8ObA6hdwwrJERs45ApuKsKL8y8+t+E2+I+n3raGLqZCEtt2Plz&#10;1rv3vbZRYSpYwJ5kQITaOM14rpUehXHxD8KLHBlUmcqPU+teyyWdu/hyzkS5P7mI5z3/AP1VMl0K&#10;gQy3bO0mzT1+tJdy+R4Inuk0hZJIIWYLjk/SqFtcwix1GQQOyRMdxC8cVvWV3oV54Muj9mBBbaPe&#10;oW5pY8MvNe+LOtalJBZeDL6K13NG+VwCOnJOK9J8N6QNO+HWlWdwLdp2DM+OhLdRmutKWEGlwiM2&#10;o2jOxFxj8q8q+IWs6tb23hY2l7GoaZhKcjIHatYybdkS7J3Ov1+3EfwS8YRwaeitHa7kSIdPXpXg&#10;3h/WrW317VJLltRiYNhQYj8/rzW9o3ijW38XeH7afxfbGCacCQsAcj0r1y60zwvNaRP9h8JTReUO&#10;coGBNapW3MnJS2PL9Y8daUfCtpBEsodm5BXHT3qrpfiGAw3M1to8EsrAAts6n/61d7eeEPAN8lpD&#10;/Z1jC8SlisbDJzXKeKrDQdC0D4ZJa6cim5knCnryvc0nyyVhJyi7nN6vJrVxFrk06RqfJyMcZHoK&#10;+KvGAcfGLxqTERuvAQPwFfXm/U7m6fzNWYAOAQOgBNfK/wARoWg/aJ8eQBiVjuI9n0ZQf6124CKi&#10;3Y8/MZ88UzjYi4hGGHtTiSUcD5WEgIqLnfjd0HSpBuI4TrXqnjFiVSI2kY5bYATnrVNlISLBYEjO&#10;BWhcD/indO3LgnqazkdhIwKEnAwT2oA0LMqOjHlTmqcxIv7wZyOcVbtiv2uPGMbTuPpVe72i4lwn&#10;egDtPCXFqTlQBISeOtdyBG00pCnHbPGa4XwsshtU27sKxyfSu5Z38lQ0WTH2HHWody1ud18PQq/E&#10;zVk+zbQ0PHPpXpN55hv7o7WwZDxXmHgqRU8f2RDZJjPSvVb1mV1OCC5OOKylpI0W5QLYQAgMSBmq&#10;ciBZJ2Udcd6sbiCMgbiagYtukyTzUlFaQL5OQ/JFUSGyPnxk8mrsu8RSfuAQPeqLEnzP3fGOKQMj&#10;cQ+ewPUJwagdT9hOCTg1JkYOQMk96UkYfJXp1oQGYyAB/kYetZ8udt6ygk7SADWvJv8AMfnqKzpU&#10;kRGLPhT7VpElnISCT7dAjlQTIxps67raQBOhFW7yEHXLB97LljSSeVhl3fw4Bq9yDOTI8vlhnHek&#10;mjYrOxYja6kc1KElEyjAwM4PrU+0m2cNtwRyaBo9J8FTr5qkuo+7j619G6I+YUO4ElFr5b8LFtk+&#10;wkBZQQfpX0l4QnElrb8jKLzWc1qrDmz0yzDRakknlYJUYFb29CjMEHL8/jWUNp0ewc8nJqe3d/Nd&#10;THxxjJ61tHQjodnpIVdStf3iBeM5PrXU6kM6SArI2Iu1eeQ9IR9ok37xwDwKs6jf6nbaFI+2QqUA&#10;Yms5bmid7Fe4O64cbQcPxWJdQRNPcK24HbwRT4Lwz25kYRjnsacZF3MSqniiIHEXFtqi6vdk3DGP&#10;dwB6Vb02S3GrGMzqsnVV9a3J2jKODECSeDXPSpCPFWlP5RVvMGDmnawlueoaIzNqNsoOSD0J6129&#10;85/sSIeQADIoIz71wOlMVu9KI7gc/Wu51CPOg2f70rlN35VzvUtnk9j8n7ZnxUMZURp4GmLfVo68&#10;C8SMqfszabIV4bxlfK3HJ3SHFeyWs9yPjR+0hc7k2waKqSMT6rgV4d43edfgb4DhMSqBrNzK49cn&#10;Iz+db07kuOh8c64ZE/aEv7dJgYYzGz4HqAa6SF2a9ysY+4AAe9cZcvLN+0X4uxMCWuiPwAFdnaru&#10;itV8wDax3Vrc52+hs2zOl7b5AbeePar94CbUDZxt71WiTM9sMEqGHOauXsbvFHtkxtXnmi4mjm49&#10;n23ncMSjArZPnC8sgJM5AwBWRlTqTAKv7twPrmu60z+xo9KuEe13TSBTuP8ABTbFLyLen28Exg33&#10;kimEqdo75rXuiialp4/s8Ptu4sc9qhtzaLqRZXUbkANXWRTc2rMj8Tiqjo7gewWt3YLPoawxqRHp&#10;yfnitzRjdXHjO/WfUFVRGWU/TtXKeHVsH1B43sCGFllCT3xXR2M1rbXGqtK7+Y0x2qPQURRFzald&#10;hql6UjC4kwvPp3rJuWvpNRDNcOuR8zDvimi6+0areEJMoYgKMYrZFvK2lBBaMXUdaoDM0e6tLbxf&#10;czPpl1OVhKoMnBz7VhasHuPF8iQRSxhrjcyngj2ro1T7ObyU2KNsAwpHQ1hyusms3Ny0nzu4AUDG&#10;KpCHwxquFMX3FAPNSsIFmi2yMNzD8KciMJEIkzleTRKrGFMhR89UBdhaZdStYw/7tk+ZjVC788eL&#10;IhGJNsYPzZ71aQ5ii+bGAKfKym9sA1vnMgyRSsBoQNqcujWqMXDM/OD1Facduqx7XhDZUY55zVd5&#10;Y/7R0gJA6oijdgVcleNr9HjuZCoQVLQ2we0lERxbq2O2elMiMyJdIbdFC859aRHu/tdx/wATAkFa&#10;UrMVUbAfm9etAiWa5BsbYGGPHrjGapW8ijVsiNsBgST2p8qB7xQVACY+lRycTwjy8HzBkUho5T44&#10;gN+xhr8iykjz4WJPsa+K9PkhbT5JtpyYFH1wK+4/ixCs/wCx342QSL+709WA/CvhKx48IW4FtkCZ&#10;gxHak9ikdNFLpEuk2A81fOLEKAKtp5q6TqELqRgjZ9DWFpcCLqqvtP8ArAR7V018XC2haRWLAfdH&#10;QVkWZskUwtLYJErCMZJNUoY5GuL8sEDE8AVph3aYpl9u2obAWJ8bSw/bRnPIJ6U7gtCO3YDVYU8x&#10;BlvmNaVzDAJ0ZVR1ZecdqtXFtoMeozSRzO5AxjPeqeZVgmfyztJ6UgKEqygMBE4A+7XQaLa6W2i6&#10;y9xeoJjCdoJ4FVYJIZLYZtl6/LSedpq3k0T7t23hR3oAjSSZ5BBHJGYlnOSFxV82qP8AK9/tyAMV&#10;lq3lXrGNX2tJ90jpVi7N40CGHcWJGQD0o1AvrZhZljjkUjrnNaFvBIy3gMjRlWHzDviqsEbxaEZp&#10;b4tIsPTPfFRQakDo2owSWT+duyhUdaBMu67aSXHgK8PmQ7YLU8k4zxXi0NtENOkQXwkdblt3bbXs&#10;d2s8/wAL9XxdzxsLRsqcjHHFeNafHNGdQE+pmSR7hxgD8qGhp6ky6fM8czx3u1inXHQ1G0l+lhcQ&#10;zyKxXIB9a1Y5Hi02/Ulju5HtXP5uZtauy0T4L9aSGTWm7yZTyDnrVsA7ceeCSeTSKoQOMDoOlP8A&#10;3excxMDng02A6BolvgjwLgnp2NXrkRJZyMtvGDkbcd6zJObmLDc4qQzqLNlKq2zuaVwRptJc/wDC&#10;vta8tnVyg3YPNXPDdxc+TFa3WXHlMyt0NLpUSy6Ndguu1gDntxUMMqR+NTGbFgiyAKR/ETTQHM66&#10;rN8SdMk35CzsOT0xWTqtndzzgrqUaIuCRmtrX0iX4laiWjYMEUgA+tVTsNgwaCUszjaQaliaMOAX&#10;EZC+Z0hIyR196qrJK0N/+9GI5cbgOTmuhmjjMDAQMGEeKyDbyJ5uCqqInZvcgcUhNHsngb7Knw+i&#10;OJTKd+Qe2a8Y8VBpPjT4/kVlATUVxnv0r1z4bh5fhV4muGvC0vkXOVxwuwfL+deG35vZ9f1aSRnL&#10;/wBtTmRun8VUU2OwhyQiD5BkUKFL4yBxSKBujIc8pzTkx5/J/ioAlUIFTB5obHz80DImvMqDxxSH&#10;HlJ9aRIihisnyDG7rWpYPIJJEadMbxwKy8OZY9txjjpVm28xryTNsylX5OeuKlj6HqWlsps4xgNw&#10;PmHGK62y2GeJTIQS33q4PRpALdW3MGIAK46Yru9P81p2/cxlmT5ea5Z7CijtrRSsUOFyRjdW5k7o&#10;mIGNuMVzukyXC3qQyXCu2fmJrfZiLqUbQOeK4orU2uX4iv2cjOACeasW0e6eRi4AD8H1qhEWO8tu&#10;5HSr0TOLdwJFAJpNajWpblUCcDzMgLUfG31FNcttjO8H1pu47x8q4zTC5pW4UyrliOetdNaROY2b&#10;A2gjvXOWgVmkDEBSODXS2Tkx2MYcZ83rnqKzk7CNy0QCdj5mcLwK1oLa6m1OHcjCPcOR3rOzENQA&#10;V+V29K6m3kZVtgHQYUYGKxT1uI1ItPuC1vGk6AbB+FajWix6OySSIxB61lWN3e/8JBIBnaSPmrTv&#10;JGN+VN4vQHr1oYXEht7ERgtbgnb19Kc6Wwhbbjk1CswGRgYK4pDLEYkBAHzfepoCX7PC8JJkUkDp&#10;mqwSYJcgQrx0oaSFZsfb2wRxTUuSplPlB89OaYFmBP8AV5jyc+lX/LUquUKg1iG8lWRWW0C+p9KG&#10;1OcwoPs3yn0HWkBpyLCspCzAg+1PiKiU/vF+7WWkxeMNsI9u9SO4CD92wJ96BHQRRl9GvXSAEr3z&#10;1zVJEKzhDGASSSaLK7nTT7uJouGxzQS32l2LdTxSQyZV3O2G/i71ZMDLECUJPHTtWexkDx4kPtit&#10;GKS4aywVBz1ptgMCL5kgM6AbOc0ls6C5uVAVgehzSTQymNiFcbhzSWMNquoSh7p0yO9SIlkJOTnn&#10;NRbgOsg61aIjNxLjaVycc9agaNCJm2HjtQBcimXzY9tspwvWoZbj/TXUohGapwyOHdTC6qX4JFS3&#10;EMhuYCDgsBgigaLKyqIZQFBB6jNSiSM2rgxKOKy/KKzyZlkGF/OpYv8AUSAuck9xQAoY/amXy1Pz&#10;Ve+ZICFkHTnFVYYHWSdmZhkE57UsZJkk3bgu47TRYRG5y0hKnikVn8uP5R97kelWJRH5IAAIz2FR&#10;Rp+/Q5PPXmgLjiq78hD0pQshST5cY9asOEOzaqZ+tQ5xqECkj74poQjCVIrNiMEvnrQzu2oMxkzl&#10;ABzWpexILFCNhxGCAO1Yqng5jA5oHYJsiTJH8XFTRgGJiJO1Iw3Wsf3c96bD96UdKQWH7f3jkNgk&#10;0rtGP+Wp3EDIxUyR5JztPHY1BMuGP7oZB60DIZHyEwSPWpI/9QfkOM9c1Yt7SSUxsY12iQAndjrW&#10;lrFjcWum6EWgtEV4iRskDH9KAuYpaPa+I+oqsCPMz0OakwvkN15poC4BJoEKN3mv+77dadE7gzqY&#10;vlI60zJwfmJOetSoV8skp2pgRBDum+Y8njJpxecIwCtUg2ZOW6ninkDbHz360gKwTLsxDZxUqxuI&#10;UPUGnnADjAzipInBt25Gc00BEoxv5I6cUqQxtcDfIQDSMyed1H4Gnhl8tgTzjg4osBAwUalIiA4A&#10;qJx94YcNnnipvmLhgQMP8xqw80H2edTZruZR83pQBTVAT3PFSjItLjCjORioN7iUALwe9aAjUaWj&#10;GQZPpSGUQD54Yj5u9W5CBaLySOKrHzN/CZ5oYsJkUntz7UATAZSEBDgsKkuojEbIlskr0FMiYB1H&#10;mqAOlSSSB5FJydvSmBAwkaTIQ5202MHLZOeetLJJIFUAimoSADgjikMtlYxAhzz/ACqJmAmU+TwK&#10;MgtinrtyMgUCI2+aaM7MClUP55b5vpipAVFw6naMinrnB5Gc0xgCzHJU9KaRxKAw6ipk2eZGGHU1&#10;PLCojzuXpQwM6VZGeFcDp1qu0bKXzJkY4xVoth5BtGT3qLc2TknpQxEKAiazwCQWOavLn7Z/qyOn&#10;402EKSql0znipz/BkDg8GkNFuEsL61O85F5H/Ovm741k2n7cng688gEXPhRTkjrx/SvpKMEtbnaM&#10;/aE5+hrw34/w2z/Gz9lBnaNFktJ42fFVTaUkaQ3PP9M1S3F2f9KLsLkZXbnqa8i/aaHnfCL4XXPk&#10;HK3ZAJ7ZxXr9nBolrr9/guSYx8rL3+tcL8f7ITfsM2V0IxutvEkB9wrGvThZNGlrs+AlBwww3IXH&#10;vV5Qc4IH3R3qom9r2AB+BCP5VKjN5p2WzMofDMT1r00cb3LQxsk+X9aemfOZcfn3qMH95KPRaeAT&#10;bggA5PrgrTRJJtOy8znAIxzURVRKpbJJHrTmI8uIGRvoKTK7j16UgHbZRbSAWqbXcFufSibzgsjb&#10;lUbR07UZPkzhizDI79KY5ZpGHmlACuM85pgP4+z2rAZyO9DAFCd2CBTGLebMSuDsG3nilO4Pa4hB&#10;BByaAEHDL82QfWlOzfcHy8cjFJxu6UdulKwAAOMSEZ4PvU7xxxQRFnCgj5QDmoDk45GaYeIZshie&#10;2TQBNkiZcL1Xk0mG3OdoHPBJqNWAe1QM2GU5P92n/KQymQ8t09MUwJMsIuWGf71RuBlBvPBHaglt&#10;i4tlcZx1xtobd+7ImxgelIBwP76Yi4YggcYpQV80Ek4bqOwpnzdMgjNK5JWFRx83XFJgP+TcMSD3&#10;FDBt4PmEKOoqMoou5A0oJ2A8HpT+em6hgIBCZZiN4z1Y1IAwaMCXgZyPWoxy5DIoAPBFSZbAwV46&#10;Uhkg25i/djHOKcSg3HyD1GKgAcgksM7vyqxzuiBxwRUtAhy/6+QhcDHenDbtnJkXAPygd6Y+dzfM&#10;vTj1pgC+YmIWzv5PrSaA0UINpFwD8wrSiVgrOEBwo/CsoMCFUSLkCtK3aQDdsT86T0QdTRVmFnuA&#10;B9cir9s0hhDKhB/iJrOOTb/d5PoKv2xItYwZHx6AdaxWxTNiMk7iQDgHvWnZySlIsIh/eDnNYx2+&#10;VEQWwR0q5bbvtaEA42881hKN0T1OsWab5diZyvNdTokkRaXzZ5NhH3cdTXEwO6W6bZl6mt+0e4bT&#10;sjVoIgTljjriseT3gabZ6vpb3DT7oZFCIjbmJruNPnnbwxkzkhJTkj+LNeSaTcJ/YwC3bOrLglT1&#10;Nej6XIw8FH9w5AzjH8VYVHFTVyloeiTrEfh34aZmLKXHX1pt6k50nQGwChtzn6VIXjb9mHUrpo2B&#10;tr6L5R2yaieSRvB+myNKvli0U9fUV0JXRorlGGPzPCviJEgJZbdtvHbvXxRqdvpsHxt+P8Xkfe1Y&#10;NGvcMev619zaa6CzvUU/8u7FiR1r4c8bQzQftY+LbhZAsEl7liTxkH0row/xG0Fpc1PCl7o1rqE6&#10;TXn2W9kvU8pSmTIAfWu7utR1+T4x6DdpoUP9mxW6RXk7jiRn4XGfSuQ8I2elX3xasL24tVMcaBI1&#10;x0JOM10PjK7Ca/8AELwz5ctrJJYwT2UmCFuCORhv9k13PdakaM6zXY5LVLi2NxdWrXVsssOGwqt1&#10;U5qa/g+Nmq/AjwU0vg3T2ewSVpriOUEXcSD5ePpW74Jiu/Ef7Pg0vxD4d0mLUbO1MNnqP2lQZ1AI&#10;XPfIr0LQra80n4S3GgzC7eWKOURzFiRIp/2ql2SI23Pn7U5l1P4KfDK7tbJraTRfFcKagkYwyMG9&#10;vWvQ/Edto+qeENQNyJI/+KXBG5O+ysi4097aL4gfY9CtnWXXYHv7dX4cg5H0r0jVmt7n4eW7ReFo&#10;EzYQKyAYwABke9OMrJeQXPjzwj4Hjv8AS/jDLa+P7BJ9O1VwLWTC+cpPXPsK9KsrB9O+GRFte3V1&#10;P5m0LHn5GPXke9dLr3hlYPD+uX2mi8tmntR9pWBj8rY46etebaSnxfstB1y8SO6vLaO5LTWctu24&#10;qOcqSM1fmF7m74c1W70n4heNJL+3fdPCoeKRu7Dg12evaTqUHwjufEgSOWOS4Qp5bc4c8cV5teaf&#10;f+IPDmrazFDeW00MBMtuVOf3Y5468fSvRvhXqOrX3gfxrpOsiB9Mnj8vTw0nIccE4+vShh5nH6/d&#10;2r/Cbwin2K6t9SEiyYjBAJ6rg96zbrXfGVx4k+AS6jbwxzQeJrNVlQ/NIobjdXW+OLSW21HwNYrC&#10;sraVLK0hVfmkVvu5+lefaifM8afCG6G/nxRbl1P8O1qSVwTP1QlmkfwX4DmdWBPhy1J565Wue1UE&#10;TWkiOGjaP5s9q6CJoJvhx8ImWZQkng62O7H+xXPazuXRZxHEzc4A9a4JLU3pu61KNp5ckjKGUjzB&#10;kZrutH8tfEemhTtRSF4PUHrXkls9ympFWgdSzjGD616VpvmR2ems1wxPnoefc0WHI+TPi3p0Om/t&#10;z/EQSG4j0/UGtp1fOAcnkA/XtVyebSNR022tbXTdFtZINNCQzqijeSMDkda+gfivpHga8j0ObWfB&#10;8U5iiVrdxJtYE9j6ivnrUNN0Z7eJLG1NjGjK8eJTn5OetdVKV0ZO0mec+LPDuowfC7wDHNoUE1yn&#10;iLNxc8AqhPUDrxXpXiHU9H0H9nHwlNb69LcyS+E/LR3zmRmTkewFW/Ewn/4UHoeu3N1HOkVo8c2D&#10;gDaCBx3zXCRNonif9ma4tAiWt1bszRlmHykc4+jCq5rkWOO0mbRrH4DeGLyeOxkv9W8VqttDIgKo&#10;rv8ANya2fFv2zSPE2uDRbCY2smi27XcQOEiaRc7vTg1xGv6N4uTwT8Jon0mdLddUIsmXnayn72fr&#10;zXpNlZ67N8GfjVb61r8Nw1x4TXZcBQrfInyg/SmwR5R4w0vUG/Zx0W6jhv8AULx9RR5pVckIjHoB&#10;3wKx573Sj4W8DRL8SEgk0tImNiYPml4y2T14rrvgtqU11H8V9IvL/wA1LO/la0EgzhFPIz+teXan&#10;HBd/tCfH3U7awjEEXiFLe3QDAbacEgUopPcJQb06nWa3qiXb6ZdWkUDp9g2hg3KYHzcdqw9IitLy&#10;08WMLqEjBXeD0b0NY08bWep6vELVkimsd8jBsqcjPHpUPw8Fy8/xrdYZBYyapEUldsbSM5wK0jto&#10;Sly6M5nU4dSs76dX0thCuoEZU56nrWDqb3MeoQGG9JSTYXU+leh67uHxCvEa/je1eEYB5Ga4yQ2C&#10;arqDTaflFcbOetKSsDILxbM6LBPFHtbyl3ADnNUoPJdBvkdeOrCp5583rhLRETIIQ1dvDBL4ZsD+&#10;7Ux9Qq9aExGRdx2f9lM4UNMsylCBzVweZPaiRrgeYsSjkVXIZZLNio+51PpVjTHhOq66rs2x4uHA&#10;4UimIkWFWRUF2A2QenSrhhka3hHmgMpHOOtUg6i5i2RlgJDuc8fSrnnu0iKXUfL1pDILzcAEJTYy&#10;gdKVUKaHLsuV+VcquOtNmQsu43n3T0qNHc+aPLYbeopgaVhc7tOuxJJGDjqVrnkkuYvHGtyqzMhc&#10;YJHBq6AwuHwx29/enPho2VdP2+vPWgB/mudV3JEjbk4ANTAo0RDW21sHvWEDNb6hfbYZ3wRjrxnr&#10;WssmNKknMTlVIyMdKBEduzwXlwfJ3BmPB7VZF1G7/LZbmB6LWRqSX01nFNbFlRY+VPG6odJuJYLe&#10;Rlto3kMuChOdtArm2bi78yQLYYx69qYona+jYg5xzSySTtLIRZ4bgnHapo3nWaFjp5bOMGgYxyxa&#10;33SgfPzmgNsvI3EmMDk1pSQQyaVqZOI2EQKr6ms6RGbwY+yNBOAQOetIZTuA/wDbEMoichz8x7VK&#10;7LswJhhxwMdMVHa/bxpdlFcqhJ3bvb05p0ccDzyYuQzJJyPQU0IsR/NpMqtHkuRnPtT43ngvLMpK&#10;+wkBlJzipGVMowixtXkZqaOGSV7h0hLrt4A7UgSNiGIS6hA7yKVG0knvXRX9ww0bTDDe7BFgFQvJ&#10;FYcfnL4V06NjEJCx43cjFaFjFdSXlnG1yh38Elfu0oO6ZMzXE0Z8MKyzO4lniyM8rXrK3sMeh+CV&#10;jdkc2K4IHtzmvK7rTIbcW0S6zITIwLAj7pq7dT6ymhJFBqIM52rGzLnINMcYaHqkN3BNcYWJHkDf&#10;PgdPrV3xBHYTfBK7EWhmO7tr6OSIpwxweeRXN6BpviG08P6e7XUEst6yGRXP3j7V7DpkBHhrxENR&#10;8C2KpFDHsm80HOevFZp6M0j2OaTVH1D4OaDC3h0F4rVEkdz1IGOlVptL8Rr4Aa8tvFMUMdi6sYYw&#10;H3g9torsLceB/wCzdaii06IM6EB920A1vfD2z06x1P4hvdaZvW5u42i8yXegwfQ8VSTB6IPCd/bX&#10;HhDTI5tIlWQx4kjeEoG98EU6ytb2H47atEugr9inRWWQYGxh6Vf8XagW8WZhWwtmSECIRRABvypn&#10;hebU79tbtbi+iiuLaEtDL3f0qkQix4v1HXAPC9hPoczQIC6OyHkL7+9dd4C1mWWzvLhPA9qlsqGK&#10;Z5MDGOM+9UTPcXOiaTBqAtnlt5HQSNFtyOnX6Vq2llbf8K68X2y3VrFbbA6iJgNx75IoQ0VPiM7v&#10;4Y8GW2n2kh/tDU8mW3fHlgHnOKdaWmox+AWhN2WlXSsJIxwScfrWGtzNbWuiTQ6f9sSO62CNm5Az&#10;jiuolnaS90OT7GVQbCYg2MZ9aq1yTziysfDl9pniOyvn1e01SLVldbiPIBQHJ46HIrG/aAtbQ/AH&#10;4MXej2t3JZ20ZSYQwkZZVwSwHv616hqaXR+IUU8egWCpFGhIUDLDqa7HWbG21T4CzpbJpVqt34au&#10;fNj2BgHRT27ZNDldlRkfJFvd6Ndfs3/smG8fZNHoGoFWLYC7QcZqDwtFqNx+z1451RvBkd68N7cL&#10;HEowblB1wfYVxUsd3Jo2maTNMg+w6rdpFt43bjjivbPBV7d6d8IPDmnXXhCOOKDzt0/UOr+orKTs&#10;i/Q8K8DR66f2nPtHhz4JraWMTyprMM19tSTzPqcCvWvEPhTSLPwnqNzpejva3UuvQm4tUn81D5jf&#10;Njkgda4HxQIv+E98aWujw64tvrGXdow0W5kHYjFdd8KvEmgta67oOraZr0GpWwfbdSxvItwg75PQ&#10;rTe10D0WpY+I+h6FceEfhPpdpbGCbRdJS7gEIwZJNu5skdTmm/DbxdpOq+G/jWtx4Pt7bU4Y4bae&#10;WSbDXgQbQQD0x3ruLptIUwXo11b2JZnWCUJ15ww9/SvDbnSvDWnftfaBqr24Onajq8ai1SbZtkkb&#10;kkemelKMlbUL3R2fivT9N/4R2CC98YQWXnq3lMs4xhuOe3Fea6dezJ8Pfi/4ei+GUviWz0ooI7y1&#10;l2sWm6YC9dtbvxh0OV/jj8J9Ghub2K3v9RgKZnOQhb5hk+oq5qvg3x74Qvo9c8KaxHNYyafbnULG&#10;Q+YYiByT6g/SqVtNQ0sdD8GtTtorX4i+HL6zuLe4imWWGCT7wVx0GfTvWf4h0y01X9otdGn8L6u9&#10;paRTO1/FuQKx6AMMV5zqHjjQ5/GM2ow+DZdO8R3CpB9pgTdlm4yI+v6VqJrvxp0nxHoFvqOpQXVn&#10;NFuNwltmSYyDjdgZUqfWmk4vmBQcdTG1Twvo1j8VfhZ9i8YeJ4t/icJdqzMV27sAE9817b480nwp&#10;pnh7wtqlroN+tzAbLe/nnox5Iz09a5bxLZeMIP2VfEN9PqlrqktxrVtcwmKEK9mincAMct6Guw1K&#10;5svEf7K0U8Bk3/8ACORxXMJ+/HIqjqOopXs7ktapr5ninxnutE1D4nfsiJaaxZyqNNczFZBnnkgn&#10;61wErPN8W7210u0tmS0ihF0ikEAn3rj9bt0STVI1uL1ruC4dI1aQ7l9a6rwVZXem/DvxbqqxPc3M&#10;jr5iFs/N2BNTKVo9zaMVsfQ+lWNvZfCvXLq9scj9yUUc7SPb3ra8M2miah8TPFd0ng+zj+06Qplk&#10;AC5MY+UAD1rzSz1/xrL4e8NWF/8ACtojqqN9klEm7eR0G2u08MSeM9P+LPwxtdU+H9zaC9E6xzxN&#10;uVgM43AdPxrGC3CVk9DoPC5urj4w6tZ3fhhbQR3UybGHEig4B/EVxHie98Waf8fPEel2XiC1jt1k&#10;81bNYB8y55Ir07xiuu2t34OvNO8Mx3M0WsI1yUfBWMtyT+FeX+OL55PjH4Z8S2fhSOe302wjhvmE&#10;nWSX+Ej61cWmTZm/Jq/gnXvCHg3R734niLU3ZttuYMH5OozXL33gHw7f+Kns7fVPEFpJHYPLBdJM&#10;zq7Rg/xdBzV/wN4b1K6+OvjC/wBS+HMdqZ9BmksmVwRArDJP1NXPCur+J7f4/eCNITUbcaZjVTNE&#10;6bpJAueN3UZph0LlrNfSfAX4dO9tpUkuh3k1rfOXU7xnALD3rQxoVkdBe8m8qK9j/dxLH2brgCuV&#10;1nQvN8Hyatpes6zYadqXjB31C1csRugk5PPriq3jfxHo9/rHwhuLGO+mh0/w7JFdxJbEhWCgA5/W&#10;le70BrS5qW+neDn8UfF/S9EglMd7aqdQjMxdcuOD7Y+tUNK8K+D7P4Z/GzSh4j1Ca4Nu73UqTlS2&#10;RwqAf3enFcJ4AvPFunL8edRt/hyLuG+uDseSbayDueeeK7HQ5dNvNF1G8t/GFxJfW1432m1CnI3n&#10;ofWpaaGmjK8Ewa9L8NPiRoM/hjUZtB+1MVu5M5hK9sHrXbeHYfDzDxDZxxQyRQRYUKoA49hU2ia9&#10;Z2PxGsrK8tQkN7CR/qvlz/Krtsul23xj8dSw29skE0W7AYYP0p812Nq63OY1MaPOvl/aIQY7kqMc&#10;EY7GsnXoNVuvhUumWlm2HvIWEkbYI2kHt61yl/qls/7R+s2ltp9yVuNWVAT0LZxxV+51LV7L4tQ2&#10;UOvKWWAFkIyB7GqiZTdzlfFFzrdp458Mia1YXMlpFFgjIAAxk1vnRDdeAIS2qwGfAcgpjaT6VQk1&#10;PS7/AOI+vwXdgpuVlQoAu7BHv2pmraxqFs0trLazRA7RGyqeR7mr5tLGdjgPFWm39nrnhmQtDIwU&#10;gYbP6VgQ2WpNqklysaoDhm+b09q7vVdH1mT+w9U/4S9ponh+eKTP7ke2fWuT1BZw+nC11h023IL4&#10;Oc1pFLYpMx9VMs11psraZIphBX5hjPqeawzBGRqJQIGI+Xae9a17fajcePpLSQ2rILdR5qjHbvXP&#10;E3qeNLi2hhDH7SACW4GT3qZbjZeEviW08LyLJpcUySHB/wBkUzT7e6ntL53t50RWBIJII+lat81z&#10;b288U08bn7ODtBzzirOlT3D/AA58S3M0UXyOAmB2+lCJKjREAf6TuYLwD6CsO9e+WeJkUsDKFC+5&#10;rpbcl7GE/Z+XBIYmqrRMWuVexT92+5mB9KaAhls9Rt9PgNxGEMtqGwvOAak0O1S4tPE+1J1HnriR&#10;jw1aiXL3en2zNDiKGIqQeSQKhuL2GDw3b+TCkcJlPzKOWNICG9to4dU0r5cFSckUjLPIuoTLczxp&#10;GgOATyaWN7i7tZmFrLhY+HYdaUGRfCuqqZUDFxnPcCmgObL6vd66qSX84gSbBYcZFbSx+Xr+jqbh&#10;URUOATnd9aSOS1KExxJ9zn2IrNuZpXvbYnOd/DduKVmNG6xh/tCdVj3AHhsdaNtoVAkuygkO1eeh&#10;+tU4LhjPIDbAkRYFWhGr+GtXMtmci4UhQeevGKEhGRPZ3kGqxobjchlBQ56g1tokBMSMJFJjB3Co&#10;G3vexJJN8ywrgZ6ccVO0oXyI2kRSo+8RTC4hFuYrkliSBjJ71Qlm221uqqzDzugqR2kadtqIUI+8&#10;OlJGiYuB5BLg5+lKwE3lqXkwxGYgR7UqKgjnBJD7xg1P8ps7BgpyAQwpF+67bUAHSmBG25blMupO&#10;3p0oZyRH8iqFP55pxjDxBySWD8nNRTbDtUW8gIxQBFKwR4yyJg9B60wymSK4VdOCgOu05+9TpjbP&#10;bSCR2OQAuP4adbwhLK3VtSLbTkMBQBcSIJ5CyvhzGCpqQRh5oi1mxVZgN31rNu52doIzI2VwfMx6&#10;Vatbi6kSEMoVVOEGPvYqRM6JWEWpRptyPKUkelbtlLF/b2mP9rKoFO4HgGuctTK+qu7unC8itiGB&#10;ZshJwoB5wauBKR1STac/iW2b93s3jdz1rUnbdqrvCyrGoGQewrkxYSLphxfSZYZDDsRXR6eY/wCx&#10;LaO4uGLngsO+Kb1FH4jTs7cyXwuItT+7OoYMeCfpW54g1S0gtNLhks7g3QuIBEqDruPWqENnC5sB&#10;Dqk6kXCmRFHTH+Nd3HZafeX+mu2hQhotgJYAsMVndItI19N+wS6npEDrCJG01TKcctkdKkuY9Rsb&#10;7emnwm3SflC2Cc+lZ/iGymt5vC93Yag6SIV3VJGdX1PUtHt5GZ5SVKMDgZHqKpS21FJWPXPBlrod&#10;+uoiezjhnVFZAz4J+lJqFhs+LOopDeXe12UKpckcda522sNUs9asby51a4VI1VSI8hR+NdG0znWL&#10;C8V2eHKjzT057ZobXQcTq4Xeyi0R4rmWR2++QeOPatm20c6l4r0bUpdRt0eNSdu3HSsCaTGlWEq2&#10;sjKAGC46+tN/tDxJdXWnwWFlLAnlFWkGc+/FX0Ab4gimHxLszaaiZWSQebtbjjtmua8TS2Umi6xI&#10;/hq0N59mVY9xGc+tenaBpWmxxams+oSSzCQNK79QTXnXjewtH+Ih+z3Q3qyhVRshvyqW7qxSZyXg&#10;++J1zWdJurhUU27Zyem4dc+1ZU8sUHinWtObXImVb8slwW42g9M0yysWs/jRqsmoajcRrd26gSBT&#10;8h7VheMrC0/4SLRIIfFCOszsXdGGQCe5rnbNjLN7aS/tR+GldgLVvkSfb8srjgYPTrSeKfC+oXvx&#10;Pkkj8STxXX2lX81G+Zdp+Qg+1XX0m5TQPCA/te2ktrWTcjRrl0PuRXVRS4Ck68yXk9gwtZJFONyj&#10;jOfeotcL3RwcHh74gR/Hrwhq178XHkEVoFlnkjI+Reg2mu51ebR9W8D+PLVb63laJAfmIDKw6FRX&#10;CXWsfGcx6jDqPwk0y/ddYVY2iuBGPK3fe64PHNdAdMtG1ua5iW4gmNpHwGIXdjkH1pxjy6hv1NjR&#10;Ws2+Dvh621K8XFtBIIs9XAHQ+uKl06TRR4YvZ/7Ln+yC5YbShzx7Vl3GoeDreygg1W+Sxu7YZTuJ&#10;M+3vWxBqujyeDbCS0mWeOTO8CHGMe1KSZLR9MA8DKCl/iPHFHSFyBk03Dfuju+orE3sOO7LYiFBB&#10;EOfmzkZo+bePmOM09ydvAGaBDTjnK8kUoAAPf0pvzjkDnvThnaOecUANy2AQmeeRSn7mQKXv0oGA&#10;7HaeetACZARvlNISd3+syTSkHBAz1pcJtbKr0oENGdo4p4Iwo44FAX92p3gAHv3ppA3g9B3p2GDb&#10;92Nv40nfpRx8/wDKlX/WnOORwaQhwxn2pDjFNJbJ+XvQN2c5P0oGO+bd0po6gdyeDT8HA69ORTcc&#10;E56CmBLtBUkyc7aj2KApwetOB4J29aUn5VBakIjyxlGIgRjnmovm82XqB2qUAhpOOM0mPvUwAA5H&#10;BNBAPGzj2oGcyZHPrTucAEZHc0AIFHlkbgWPf0oXdg/L3pcHy328ZpOdpGOaYDjt2ng5IpmW8vBP&#10;frT+jcqaCo3yEg8jpSAjG4T43ZBqZRiX6jrTNvHUnFKMjv3oAUg4f93TkUGCRsnGetLlfPjywPFC&#10;Y3SZBxnpmgAH+tbC56c04AbT0pe33aO/SgB3BU/L1pyhfKbIXPamcb+h4p4xtbgmi4AOWXjvVhFY&#10;OoEeSaijDedHgfxdKZq+o6fp3hm5uJSrS+WRDFnlmqZSsVGLk7Invb7StN0S5nvL1dxhJji/iY9h&#10;ivl7x5438QXZ1SNrq5t7MSMFtbdiGkHbcR/KrvivXL2W2nubrWvMvJZWEVqp4iU9OPWvN9ZtZbD4&#10;WalquoKJJJ1xEj+rdOPauCtXvse9g8v5VzSR5/Je/aNR1MPpbbjCSpJxtArkbXTFvfEGsXLW84t4&#10;pm+dzgHHpVrSZrq58U6oPOLIz5k2jhQe1b2rtMNMt7e2UR20agMV4ya5Z1dD16VCxoWN5YxeEXit&#10;7GBZS22MgYwB3rF1WS6ubC0hbU7k5OCM9/ekjhkXSbeT5/kxtbHrUU09nBY6hPNcxmTYNqdye1ZO&#10;Wp1wppbnb6Fo3hPT/h75+q67pUbMhcRB1LY7DHXmsC21Wz1r4yaPptj4cWw0e2hn+03TJgytg7QD&#10;7mvJL6+urjXpiI78F3OSzEjA6davQ3/iG08PMy69buMHyFRApQ/h1pxoSer6kTxKTtFH6m/ATwh8&#10;JLT4K2uqajafDc3a/aR/p1zF8kWTywc9x618RftYp8EP+FkaGvgrUdIlL3051GK1cGESZ5K44+lf&#10;Odxf+MZ45mn+InixfMXBWK6dVP1A4rLkjnFlOr3l7JNKNq7uST2APvXZgMDOFaM3NWXTW583mCcu&#10;aTb16dEcbcFljgH2DJ8vhgeaztzMk3zsrZOQ3AxXpdr4D+Js0BvJdEjsYeGV5WyyqR12j1rbsvBk&#10;Mk4S8LTRq64dfl3Hv0Oa+qlV6WufLTbva1zxEPmdVSxuW+bCbVyc11mleGPE195DPps0ERwS0gwc&#10;fSvoO10HQ7O0txD4f0cCNBuyg/PNUtT1XQ7RJQmq2QcD5kVgahVbpqxTjtqcZZeF9EtLKPeqySY5&#10;JFPYWMOotFDFCuxcyqTxXN614uQ3V59ltDux1b1rgbrV9TmFw/26VZJDhyvpSUddRyfY9A1LU9Fh&#10;Ezm8iLcjyk55rjL3VZZbCNodORQXORmueiEnkXTmMnDd+eTTwPlZsdQMii1thN3B3v5kvJnuZtwI&#10;6cZqJt43MZblsgYZW6VbBnMABiQLjkD0pmxRE20HGeRRcSZTYykJma7bPTcxNKEk3QZKjr07VYxI&#10;skIEm7H3Rj1pQsmWDBSRz8vPWkDbZDzl83K8dKsx+b9jb90pqtIqZ4UkCQZ5qypYT43YBQYz3pAG&#10;4fMdp6DFNOP3JZzuz1FDlDLFmUAZ5AFKRG+1vtmQO2KYE22MqpDBuOR6UhGACqEn0qNA4nO0ZBX5&#10;hmpf3hEZJXG49KAF+fy29+tMdY2j+6QR3zUnzYcc9qbgeaeT700AwRp5QBRSPTuKCqFid2cdOKcB&#10;6uc55FISRnAGB0NNsQzau89aVipjjyG4NOByW55oHDAjBwOakY9G/fORM/3R+FAMnny7ps88cU1c&#10;GYjZjigg7/vc0AOUAzH91UkeRdyHauSvftTBwSN3angHy1YyDI60wRIqyGAjzAf3nzc9Kc+M489v&#10;u8D3qvvYSTHeME9j1qXIaINsUHsM0JjRbhutTjhtyuoOeuRu6U9pbuR33TXZDNwS5wPwqkQSqqCQ&#10;C3X0q9GHDRASBlI/KkIV4p3tmileI8gqQuKtwxzKi/vuSuOfahGG9Rk9amG7a58wjBpsonUAWJDz&#10;jBbJGOtWAV8myZUYADv3qohUhxgkYyKtRMptVyBwelIpEq8yFjIeT0x0pzbjJIfTFM4y2DjjkU7J&#10;ymFPSkAx/OaVB5SbcY47UiKoWNGRjh+DUuG+f95inbgsXMRJ9PWgQpVhMy+RwwGKgnDKJVaM9sVo&#10;RvF5b5g5JGMmnSRMyXgbaWKg80DKtsHNpdBZzjAzU4cmW3Bjk4fqaZbidZL0LCdoABp43i4nHy5B&#10;oYyW93GW0aOQ5VBuAqBZGEmUt1JCEAsPXrVZprtJ5GWBj696b5sz2s/+jEOeQemKVhFaXZ9plURo&#10;oJJP1rLDETbWIG0khvWrk277LJlipz165rKl4ktN8u7k9KGQV3lne/mZrJY1OQOetVgGDyDy+ueA&#10;KsTRSSKuGIVHGMGll/dXFsVkUlocMDzQIpfu9sfyHqe9OP3Y/l6g01V+SchOkmfzpxyWXnoKAIto&#10;MW0xjAbjHWkMQ2x7ZQu3nB5zUgB2MPzpD1xnNAEe3MwO7I2cnvTofNIXG3bu5z3oIXHB61JGVAIy&#10;3SgabJ8fu5SdvTjioIjI11eb0kCn7oHHSp0cFeYAAD3PWpG2+WhyMjoKLvuO4sburQgBhjPBOc16&#10;z4ahM3wzuFPG4k5z6V5F/wAvEGScHqfSvcPBCQH4R+MzI77gyeWR/D60m9BpmasMn2vBA4fB7VpS&#10;Qr/wjGr7FHNkxPtgU59heXCj/W4Jq+yK3hzXIw5Df2cxB/DmncS3PnRVkfxHqW9mI+0ydT3HSu6+&#10;H8ksfxH09th3w6vHj3GeK4l9n/CQ62BIQP7RbB98813XgQf8Xm0NMMfM1OLIH1rCpsztobo/UXwX&#10;YC5+HFzLK9zmeGHG4nAAHYV3NykUPij4YIjKFjmw2D0zxWV4U3J4AsUVYwF0mLAx7VtraJPrCzvq&#10;j7lOVUdyK8KbV2ke0opWsbz20g+I13IpXH2eM5rWvku10uW6E/ygqH9RWRbTymfEsgBLAAk9QK0N&#10;UlnfStKt4xuSRx5pB9KzR0pW2LFqsb6Td3BLENH8ua+fPintlgFsLhVy5JYHp0r6DiMq6PFGIwES&#10;36V87eN4Eu/Glwv2l8YfBBrkqLXQ6qLv6nzTemSHxDpEaahdS5m2hFOea7W08PzXNrG0iXAklhG4&#10;ZOFzVqPT7C11O5nk01SyOcbhn8q6fTtbsEheJ9OnEjnEbBc11N8qVtTimrtnIp4O8J22qbru7uZJ&#10;ZG4TzeBU58N+HbLxb4ZubDw5aqwuBy8uQue+DVDxZd3kOsWEy37nMgwCe5rLS+kk025W41S+edlU&#10;wIuRg+lUk2rkNpHX+OL/AF6HwrIlp4jsoxHaL5hXG7kdAa5X4Zy+OG8bapJaae7/AGg/6bO0p6Dp&#10;9azbXw98QdU8W3sktlfRWe0eYHfAwOn1rr/C0qaR4+1e1JdF2Fevf/69XHls0Spts9bMt2NTWKXT&#10;1lAyGYrnms7X9B0u+8I3IjlZmjbJUkjGfSpItb0YadL5s9ukvmcbj0rSnmQ+FUu45I8bBuRTjeK5&#10;JOSWh1QUXueWrp8Ol2UM0OkvPJHnp1HrUMPjaEa3ZW40uVgLGdDbr1ZipGce1dctwt7da1FaWaZi&#10;hxLuHcis7QfDOmWvie61S78KQm6hhmVZGOVIfr8vStodOYiSa2DwJeRS+ENStLueEA6lcF2ODkOc&#10;gH6dK7a6XQNP8A3Lw+T8rFlA6D3rjrXS9Ms5NVmhaQLNfM7Avnbk/wAq53X9SmFx9ggs7mVZGG4D&#10;nP49sU+tkQmaMGqX954huvKs7llLYZiODVzW/Ckeq+GIFkklikaPO5X9O1TaVc6bZ+DrMz6Pp0If&#10;aA7OAdxroVuyRZJHtYsAVZHyCDUN2ZrGzWp4xY/D5bXxPl9X1CQ5+RQeEx3/ABrav/Dip4Z1jyjr&#10;Au5Iv3UguGwHHT5enWvaYmMdosszQIpiOXfsPxryzXvEvh2HxTcxxawsiRTZJ7Mc9qtSb0MVTUXe&#10;9jmfDMPiTTL1bnW9XvBNcIy7CSVRedpyau+N2hvvAPw7CWjSmzvpXWdeeG7VX1HUPEPiN9KhtPC5&#10;gtbY4a46tL9K621sXg8GafbNAnyQEHdySauOhE4321PF1doZpka0wWePBPGcEV8x/FRj/wANLeLJ&#10;NqjdZW5/8dFfWPiWELrcbHZ+7ux7d6+RviUZG/aB8UEr/wAukG33GBXoYRpy0PPxsWkefhsTE7Rz&#10;ViNsB22Aj0zUaCMwzZjGVPHvS4wzfMTntXqHjE5ZntmBB47VAVOUJPf+VPXIEnzY4pPn+Q7iQT1o&#10;AbG7LeswjyCMUSbmR2Yc55pT9zr34FNJ+Zvlz6igDs/C73I0q9aOUbYyRIv97PSuxgN0YE8xvvZO&#10;SOvpXG+FjGragcAhpk3DtXf3Ox2hKgfKg4FTfWxojpvBBz8UdFUqQMvvr2rUBm8tP3YIVq8Q8Dlh&#10;8btER3H7xW6d8V7leblvRhPxrKfxGkDBvXH22w2xAHb8w9KqFjm4/ec8YFWLsKLl/mBLGqREoZ+V&#10;Oeg9KzNBGwxP7xh8pqgd+4gtkAnB9au8+fIpVgcce9R3GBFEAoyByaAaKJXMTseoNR7Wwc4wasAt&#10;5TfOCCOlRboxG+d2c8UWJImClNu05x1qjPlYE3SZAB4rVVUYNx0HWs+6EZMfyDIBzTA5W55uNxU8&#10;E7RVYhTHxHg/Wr10riRuBgE8Gs8EebIRu961jsZkbBzv+Y9BSLtwybWJ2HvUjHhiUNVwH/tJiMD9&#10;2aYHf+D1X7Fd/IOZTjivd/CpSLWrLDfJNxtz3FeI+CsYslJT/WSbq9t0lEVQwyMS/L7VLdmN7ntM&#10;LQbLZTPEMR8DPXNSkAOSB0btXLWC+bdWYMzZUKeG610wI8+7URn5EGOetDlcTNOykEmtWUQYcyDd&#10;Xearp9tP8P8AUYsoGFqNrY6cV5/pKf8AFR2T7hn7QOPxr1gozaZfJtbL2g/lTaBM+f7S31O31vxJ&#10;E+mzlI5x8x6HPpWmxLRgDPTtXTasHjgu1Yp8shycda4pLlv7dvQCuFI/GhMNi8IyYxuz+VYOrRXB&#10;l0kxMcrP9M103mr5OWVeVrA1S7QRWara5YzgLjrQwWh6D4dSeWx0QvCg8tBu5713mpkf2LajZgJZ&#10;sTz7V5z4We9N7DvilVXhHy13Oryunhw5jOTAyj6Vg1rY06XPnkvM+hftjTKzqH1uzUHPYEV458S5&#10;mT4a2I8wjGncc+wzXtOo+XF8OP2jwjlUXWrIufdiMc18/fGOQx+CUAB402FcH/bAreCvoZdD4/0u&#10;US/HSORrrCvqcu5j6Yr0cfJfn98hj8zsfevPo7C4tPE4dkyrMCvtmuwVZDAitKwGFPWtbW0MLnd2&#10;rWv2EMXAXZ1FQ3E8Jhg8hzh1Ybs9cVj2guCkUQulKlR36Vqz2+3Sl2wsGVDk/WpRaOdtWX+33WQq&#10;Cbjoe9drayWh1SySSOJeBjnqK83uEmOrWwVCH+1jnPvXZW6wmXTXKszoq/MDT3Fa56BaR27aje7G&#10;jC7Rtya0Y5Y0uW8wqxR/lBrlYWQ6nDJHdyqmV3IO9bN4Qqo+xmVo161pbsI9e8Nz6fNpGoyfZz5g&#10;gHlnpn1rSUb9atXLE7HIwRXH+FJbyTw+Ej0YbuRGc4IzXZpBqFtHYi8eEM0u5gD0HalB3MpK3U3I&#10;FQzQf6LGm48cVrGW7gmndb2Ek25wv4VTjS4nvPDwhsiEx94moL61uh4zsESec5YBvQVYJkEFyz6b&#10;qZntSQ85yD2rDnCrrUMgRTE5456V1l/BYJe2kAmQMyqce9c3qkOzXNFhIwN3QU0BIjZVSMlSPyp+&#10;QI23EY7ZpJgix26R26gnbxnpUl/DIfDilZlDGIZIPpQBZtYwwVtg24O72qvJNGdUhVLabiTqVpNK&#10;eVbEq3LEdM9cVuCRfLlItIM+WQflFUBNps8TajOrWqv8gBzU1y8f9otGloVG70rM09WGsSfumyWy&#10;cCtgvCs8pZFYE+nSpsDZPDazDT5pyFKBeeelZ8Tv/aU/znBJ79K0ft0S6LrFulk7eYB5a5/OsOBp&#10;EutXd7WXBA2Aj86BF6VotpOX4kBq5J/ZksGmP5W1jgH3xVK3zJazN5Klc9AKtS2zf2Lbny2VvMyM&#10;dsUrDRzPxJjkX9nbxxsU7DpBLD2xXwPpNwiwatEUGDft9OtfoP4vLy/ADxOj7SToMo/IV+eWlIG1&#10;fWw2AP7XmC/nUPYcTrIGb7XagFRGGBb1NaF69uVfZdg4QYzWDKRFLxeSZ4CjFKGc3UamzkDFc57V&#10;HU0NaGRSpfjGwg0kdtaRpNcLeFpZGJHPSs1HZrvy1Tp94dBVlzjSpfLMpZQfwp2C5bRywA8sgA8k&#10;+tWY5WBdGUFDxj1rMsGuGtZA6HJPpT1TUW8RxqtmxRQTmlYDZiNiLkIE8sbSQTVC4+xtqNnI1oMq&#10;55Bpkqyyny2jdSG4xwaFhKwypLMVYjCuegFJDJHuEaSw2+TgsePpWtZLO6aywgTIhyhJrHSztwIS&#10;NXDEHjHetLEyWI/0lxkdBxmnYRZt5GawdZ7fAMh3An0qlZzW7fEP9zasY4JR823O0d6rK9zcTmII&#10;IwJOuetdbaWSWulPP5cZV4wJABmhaBuXvEstmvw8nuLeVGt309i+0YwwFfPNneWzyLIbKVS1w4Xd&#10;3r6B1P8As5/hU9tFcQkm2dlQn+dfPk5gJukGkxhoJ2CsO5+lJBsaXncIS4wx71VlkAuYDGEK7ueK&#10;gQs1hEJLMjDdc1PBCralApZVTzlJYng0MorS3Eo1V0Fk/QcmtyyjSXTr12uV3KnyLUWrR2P9swGF&#10;kI+zAP7ms+GeSKwVljYkPjrSaAvSRukBcRgnceM9arGGNoQwuwC4OUz0qVpXezuMyIH8nK896h0i&#10;1vLm31sAt53m469BQxHQaI5i0HX4mkGfNXyzn1610KQWbLZOHjZhKpBPY1xgiube52Pv3A9SelaV&#10;vJKzDGpuP3y4FNaDuZfiuNk+I95KSSXtYsDHSs6MNthwVxtyc1Z8UTXT+J4N0JLCBAABndWOXuRp&#10;szSQOhCjA7mpkhGoxB3BtmccVRlRXV1CnG09O9U5Rqq6WJSFaMEblzzg1ZsXZ5ZF+ytGoTJPXNTY&#10;eh6T8ONiWnimEbh52j3JKdhgGvCtRkK+JdW2E7G164BT6NXtPg6RoviFbESloyjiTA6A15R4qtob&#10;b46+OY44D5baw8kQ9nOf55qkJrUzgWYIwTC7OeOlOwSuc8VCvmeZIm4AY5XFTqB5MoEh5AxQMUAg&#10;Md5O6lIG0cU5Cu1Bu6LSH+L60hACAi4BPNWYS/m5AAOORmqjE+Uw4AJ61NbY3t/phJLUIZ6JpB/4&#10;l9kSi5JINdjYuwvXIZiFI281xOkH/RLdjJhCp5HNdpZ7dltsJIEnJx96uaohxR2Gnsft0zF2GVHN&#10;dChbYDtPJ4PrXOWhIkmZumFwK3lLbIvTgiuTlGzUjY7EJYe1Wk24yQelZynKcLjBrQjI8kfMD60p&#10;WKg7E7ybYZP3ZK4FRJIC/wAkTHI/Kpdu6I5UkZpVVN7ERKPl9agbLlpKSrjlvn6iujtHZbn5bd+O&#10;+a5uyiYXcTeSQgJz711NsCY48KOW5qHqSbETN9ojILYJBJrpLVpCImy+AveufQAW8GIwOa6O0ZBa&#10;HzEGdvGKm1mHQ0YZp1lYLjluvpWgwnMas02SR1zWVAN15C20j5+lazkbXwM4UVLsmIEWYlBvIIFS&#10;MGKMm4+1R5ZbVnKsMdvWnwypIilIVLBuBnr60DRXaCc+ViUAL1JNSQRuoIIYliMUXLxIVEhlQMcq&#10;D3q1azxAIxTcAOKGMhuo2CQK0gGRwPWnRQn7HIxEXGMLTL5jJIrpkEHgUQt+5GZDkjnmp2AtqoEc&#10;bKgzzUoGQMxjg1WDhZX+Q7QRVgks8Zz0HAoEyYhhsGwdav8AlyGwXLpnHFVE3CLBNSM0xSMCQ8N6&#10;0m7AiVEcFAR3PNSxNOuojnKjNMUuEGYmzgcZqUE7lPIIHNK4zZgKPCoaVBzVK5i36lIouY1TIqmX&#10;k7Svj24pQrsuTI3HvQI0YYIhI3+mIMLzzT5EiFu22bNZx3gZDSZz1zTj52TiRiMfMDQBK+0wsCq9&#10;se1PQoJIczdOnNUjuIf5mqxCqmTkk0ASyuHuQfs6DjrVWQrhFDDJarMiqs4IzUbJFv38ls0CLrTK&#10;dAWExDcq8H1qiN3lD5COelBDEjA4xTgB8xzQA7co2/Kmcd6buBjIKN+FRlbczqXJHzjvV6f7KGiM&#10;LgjyhkGgCt0tVbYeCe9RtlxHgMPmFSgN5RBXHzUvOVwgwByKYidpGOmycucIBzWa3KjBI5qZvMLS&#10;4XAyOKXYw7Z6ZGKLjuV90gKDDdKsRiPyW+c8tUojjMEx4zjgVGkTE8RnrzQA/c4ZSvA296gYkyMD&#10;uxnrU7x7Y+SagXGF+bNIYolnVkjWaQKTzg1FIXMszNdXDZPVnJ6U9lOx8tg+lRCJGuVUF8EcmmIV&#10;nJhG1BkColMhRsxHr61qPaxxaRaM0g+cnaPWqrBdrjH8NDQXK/zeZGfl+8OBV5wgs0CzAnbzxVeK&#10;P7wL96s7Y8HEuT6UAU1MglIKDHrUgYGWP5T96nEN5gHlnGabhxI2ITwaAJbgII046rVdTiFgCeR1&#10;p7BmZASeD0pzLH5LAAcAc0CIVU7h+6PXmpiw8rHl9KcA+yM+UBxzzTDuMzgR/lSAbzvUGNqaQPtq&#10;jyzhh19KkyQxGwcdvWmjO4HyznPFADXVhfWg2jGDmpwVMKqJSev4U2Qo0kJ2EYxmnnyhs28etAxq&#10;ZFynfnpTLhB9viIJ+bHGakJXlix4I4FO3Rltw9OKBiKqkuNoGB3708CLYgHBJphzsLbTjNKDieI7&#10;eKAFaFy/GSAPyp4jH2WTOOlTb23OFZcY596YpJbp39aYEUSSeaAFyDTgpF+ARxnNTBtrhtowBUW+&#10;MvK2W680ANeMHUZm+YZHc9KFWfzeXPtUqsSmMAj+VSA/MOOgoQDQjFc7ulSEOQg8xvfJqTcv2aTG&#10;ODUBPyt8w4FMZXdSLmNdoJOce1MKDeMrjI7H0qe3ktxq8JkcBfOAI9u9XtQTTU1+7Nrc+ZA8KFM9&#10;VOOaQGbGil8jIwefep+/ApI+WYGNRx2pQT58gpAizEX3J8h/1g6V4b+0lvTTv2TrgMPl1OU5HtXu&#10;QYhAQoJ3dK8f/aMtvO+AHwKucP8A6PrrDp03VdL4ka09zhLS8sLjS3c6FCfMsIdrHquBXM/GaJpv&#10;2A/ilEts58iCGUEdwuCaf4dkhXw3oavPGzfZlwAeelbPjV45v2WvivD9nUhfDcnBHUYrvuWfl+PM&#10;3kgtkccVPCzBboeUeSCBTYyq3rloSyi4cEVYQBkkwxxvyvtXrI4mSBj5w/dAbgM1IQDJcfKckDGD&#10;wKQq4iDYViFxTefLVVLE5yT6UCJEzliFQtnoe1O+UlPlwe1MIzNb7kA2odpz96o0lD3VsFgIxnNC&#10;AmO7a3uKidQWtv37ZzUvJ5xwD0pvG+M7OlAER/1sgweacPM3H96cFelS7R5r/u2JxnFM2sS3UEHp&#10;QA0HnGaM9KjclRAwdWG/Bx2p3ziXIgGNo70APB5+5n2oJ+YHGQe/pTQ3+tHGccVGq3BivMLgKckE&#10;9aAH4xOG2AZ61Iv+sPzck9ahLg2kIMTfWnAuLRwH5YcE9qAJBGwu5x5wIxnaDTjnAHtwKqphCf8A&#10;SHZieBU+7LqdrAkcClYBw7ECms04WbYFBI60fw8gUfxj5OT3oAIg3k5YHeT8xzUmeWwKjOVimx1J&#10;5yacpB2Ef3aAHjO5cqcU/jy2wBwfWostmLjGT0x1qK4dBdkDO5gOnakMuL5mEJIJI6U4lfJkIYhh&#10;29arx+YIIic7u9TknbLlBk9/SkA5Tl1bycHbg89amUqEYEjnsO1VDu2DDEHNLwScSZPGRQBeHlmS&#10;MA4x0NaVrFP+6H2gEcnrWNGz/a+LYYHUZ61sQlfOtWAk5Q8Z6VE1oBqxMQrAD1BzWjEziCFdi4rI&#10;QsQPnPD9MVpQ7T5O5eR3rG2hTNRCPsyDGc1atyf3qiMqexz1rPQkup2Yx0q6jYuIsqagzW5rRuvk&#10;twfuHJq9ZylbW6Vo2bdkH5ulZYP7jAGc04NL5rjyCuVHeszROx22j3UMUcMYgdfnJC5zu9a9l8O3&#10;ajT4k+0RkSL8qnmvnS0nlS4G6NcBwBk8816d4fvHGvaREVIBwRXPVp9SlJL5n0tbo0vwG+IdsTGP&#10;NiUkjsR0rDsjcN8IntpoXZoWK+b6jtWtoslqPB94WuWAe3HBPWo1lgNrcBrU/PnBHQ1UdTValPQ5&#10;XS7uI5drDyWAPrxXyD4/hhl/aU8aW0106Kb0PER0619aw2t0uvQyrqB8vnKelfLXxQiCftQ+GGZF&#10;8mbduI74PTNdGH0mvM0WkSTQLmwstT0uQ6lZ+WGCspIGfeu18Rf2frN74BM9pZ5s2P2e7jOHw3Yk&#10;dq8u1DR45UsZk3yWzMpKK+K73S7GQ6HYi3vfKCqmyIncOPevQerMkei6N4Ot47O12+JdYjke0Zo1&#10;FwwG7HynP1qrp/iD4kxeJ9Z0e98ItdtYvIJpi5LxJ/Cc9wRW5qmpX6/AvR/s8Km6tAmwF9rSH0z9&#10;aqaBqIGreJbu90SOLULvw7IkyA7tx24XmpJZyGlLrcnxD+Jc51qeCC8mBWMkt5rL6V3NtrhGkaJp&#10;V3pKW928Uptmc4EioP514F9v+J+n+J/B7XfhXXDY2Xi24kO23Y743ckZPPQGvU9Zu/BPiPV/BUNn&#10;4vkTUpNHc20PllGDAfMPaq5dmB6jpdzYSfA/xlcSQxIQXTexyCw4BHrzXjj6r49isviRbXfxEsYR&#10;JaTPpV0LYbNoXO1+2e1amjTata+B4NG1Ozvo0huJRHJycZPUmvIvEus6tD4n1nRLi9hubG51CP7N&#10;PGBvznhQeoqrXCKsz234Z3NvP8ENMu5TCbuW5vI7xRFgPgkZwOx61zt3a2Fj8UNFbTbo7X1VpxbB&#10;/uEHLfQVNHLdeH/h58Pbj+01gZrVFudOMQPmrJ90g88/SuF1LVns/wBprwbNJoEghvbVo4WduD53&#10;B47YzSsgtqbfivWdS/4W1Zap9lt/s1/aCMBTuClOD+NcFqN2n/CZeFNmpxyRvf7gAMbTn0rt4fDv&#10;karNp83iyQq8ss9rBJ8xiLndjJ9a8u8QWN/ZfEDQ2ks2U/2jkDOR8vT86QJNn6n+DZryf9kv4BzS&#10;2kyuPD6IwbrtAwDzXUXMNodNhke5QFYidtc18PLuG8/YP+EN6kS5/wCEfjGAOhUYIrSnlWbR8bHB&#10;MZBNcVTSTNobHHMFk8ZM0SLsW6HH413tos7+J9LVosRoYyBnrXFR2N/FqEUphfaZTgiuv0p7k+Jd&#10;MVhuC9WHf/8AVUrVjkyX4gaY2pSeGIlv0REsH4x95scD8a+RvHgu9J8BXUNxbXcOof2gqx20ZLOq&#10;E/e47Yr7Y1BDJrOmhSxUTpjH1r5E+PdxHY/tY+BLhPsrOdPSJ1kAIAcY5BqoSdyLdTnp7y11L9lc&#10;aR/wlsKQs0Tu6kEg9WBHvXCTWD22n6otnq+o20H2HESqpHmNtwTn3r0Wz8NeGovBUosbxGu73SZ7&#10;l1Wfdh9pb7vbntWL4f8AEGgXXwKt7S9sGOoW+tTxStLCUXCnA5PFbpNO5DRu+Brv+0vhP4Q02+ht&#10;PtelzXLebM2DsJyCM9eK8s1u48SS/F74nw2l/P8AYHbywEJOQvDbcetdr4x08jw78Db7Sra6t3F2&#10;Y7x7dzyj8ZOOteRaxrsei/tcadarqV0kVlp1u6gRFzMZeWOOc1pa4uZLci8MNpFp8Z7PT9LjvI7y&#10;8sbv7WxU5T6+maztMsFj8efEq3kniURX1xujPGHPTJ966OwTWpPjf8b9bsfDMdwLtrV4JdgUKo5c&#10;Y7Vs6XpMmsfE/wCPd+Y5LaJ4IPLA6GVAM/maTko77FSdlfqcXpdro954I1jT77SVhu4WuWSbdknr&#10;tz7GuE36tafBrxnEmhDz2v2UKvHQ4BwPWle/v9P/AGk/iVFeLdwStcIgjYHayqcAr9a2b+8spHYx&#10;6a7scFkA6+9W3poTJp6nAW/9pNp0AvbSUELkMTWBrixl9JEF8GEjHcvpiu5vdVsJrmezfw5FGBGN&#10;khOD71x9xHAb+6KthR92lLWxCMiYxnTLEszB8ANj2rSsrvSVt2EzkJ9nIXjPNZkgkDN+7JUOc1XM&#10;ZeeJViAw+eaqwGjEUez1DmUjzG2kjoKzon1GPUZIYtPMiNNwQORW6biP7Lpqf2ZEdgAyBip7eW0s&#10;/F1pL9jVmlTmNhwKAQx0VYkY2rAvGM8d6hzHnaYWDdjV7UtSsE1FGksI13dVHPWqEbLLMCIyAOVb&#10;HrSWoEgKqknyNjjHFRu0jOnl2oBbIOe5o8x4r+7P2qORVT7mP61YQCXRJnj2l1fdx2oBFQR3atAJ&#10;IQh5JTrU8JLX8YDH5Qc8VTmurzzZD9k8xguGOfSo7G4nM9zL9hbCthjQBtSwzGzmdJo8D1Wo0AGm&#10;sj3SYZfu7epqo9zcnVLdBIdrAngcUxJZftdxi0Vtp4JPApiJLRrq41m5tXtikKKdxHGRTm03Tra7&#10;lmSWU7m+Vc5FPiZ13ytOATIN2B2q1qdzYyaRpYguFQhP3gxyaWgzPUv/AGjINzYbBxWwrP5MCi3R&#10;iCPwrnhcKNNk2WzmQH5Tj86rG8vBq+jIzsqSMcnHXFCYjUubm8TxS0LXSeU8fFTqiCBfv85O7NZs&#10;3lT6ujNbPmNOGB61KbtUexjNuxy3QdxQBJKzefBHtkBYHB60ada3C6rqZwx385zVgywNHlbM8L37&#10;VPZ3EOJwlxh+gFCBlGSfy5LxWZCwYjZnk1taVdlPDmoOINhf+Eise8tbb7V5rQyGcuCpzx+VarLA&#10;dBhCwIzvEM7e1PoNBaXdt/bLSXGmzCJGyHDHk12Wn3tp/adlNFYO7OfkXsAK4qKM/wBjTg2YBRSM&#10;Edc1taNJdqYrWTTTGApMbAdvrRFcqBq56Us1tcajZyy2a/vFGR67e1QX8oOv6cIbJlfzgIlUZxWP&#10;DPMt3Zv9hPyAgAVo2Vxcf20HSxPnI/y7h3NSncdz059O8VX/AIR8ATrrEls+nQsy4JG8d8ipbG+8&#10;QTajcWz6hcFSm1pNxwce1XdE1dV+HXiZLx4hem2K20YbAOeP0rH0mZoLq6hdrczziQplueaUr2tY&#10;nRnonhrSLLUNG+JkJ8RQ+bZ6azyLuwCccYNbnhWS1T4Jao02qSidNXkRYmPzYU+9eOaXeeIdM1/V&#10;RLBdi3utQHmuCfXjnvXs1xa6YngSHVF8UW6xvYBygxgHHeqirJst9C7qNvc3Oh6dcb12nbgk9MVd&#10;0Sw1d/GWjyQSwrJGygkPgNXO+Hby71Twr4mRIp44EdljkHR8Dkiu18KWt0mn6izz3hjt2YtKxIyR&#10;71clZGZe+IsniG0+Gd203hVEZoV2Sxnk+vSs7w2143wa8GTCa7Y3S5aJ2OcD61Z1S9uNS8SeFbS4&#10;8VRNAjSKiuM4Pauo0SwSPZFc7VEDYRh90A9MCpKQy+0m6h8HnUoNAV2ihVzAH6+vFYlnrNlfzNHH&#10;4KmtZ0lVTH5mQx9Qa9LvDaR6PMqeI4jutGURk9cj0ryq30fUbfUtcuIZXLRXe+MBexOamLvuOx6J&#10;b6VGNd0I3HiNRPcWhEVue/HNN1GSPTvB/ii0txJ5/wBklydxON/XA7V5nrev6oninwDevcy+ZZ6t&#10;DGFPG7ewBP4V0Hjy08QxiTU4PGD4e3tFlTZncJcD8xmruybHz5f2ehT+LNLRNZ0q3ujrJdXadfmO&#10;7JB5716VcxzjTdP8qLTph9nTzYlkB2he/wCNcH8UPBvhDSfCfh54fD+sXOqXiQzeYt0waJpMEnbn&#10;pXmunr8UdJ8TaFcwaTqlzZ/2VJ58Es7EnKnGMn1rNq5rHV2PcdT1HRp08PCXSNOgMAwjLGAVx16V&#10;yvhK9ubj9sHxNbWuiJPp934VuVW4+yfLG6r/AH8d6Z4KitvFHwa+N1tN4ps9L1uJLghpWAaEYOAF&#10;PXPSu+8InVtJ/Zk+CVuZoDKLu9F3KYAHkIYgEnrz1pWtpcTkr2PLb2Lxxp/gjUbSbV5gR4ouHs7c&#10;xZ8td5JyfQivNvFmn+NLnW/h7qMmnPFbf8JZpvmXEc24fK46KOn5V7j4v1VpLTWYhqFmLj7BJtDD&#10;ltw4xmsjwxBAf2d9DS4s7x/Ja4kvC4LFeSQ3Pp1ov3KtoZ3iqS1vP2xbeK41h5JLfwpp/wBgCvn5&#10;lXLY9+ea7ddX1LbcWps7lluYREdxOGHToa830VvCN38VfEOqaf8AFVtQvrGORHUxcwjHOBxnaK9M&#10;8N6XNdXem6lH8Wba/txLKZIzAEMbDsPoaTuQZVj4W8B6N4t1bXJ9EsLnUPKLWySxApAW5JA9a+e9&#10;b8W+KD+0r4wuLeGNrH+1Y0ubeZMqQT/CT93HtXuvxEuNZXw/qn2eUDZbSZJ7YFfM+mW2r3/gvxnM&#10;2nOqrLJ50u3HzAcY9auPmaJtpo+sddg8Vn9kzwfqOieHI7lo9ODeQxyDuHp3xXnPgpvE+jeNNOut&#10;YmYQeIdNupLuHbiO2eNcrx0BPT8a7vwlqvi2y/4J+fCSf/hG0vsQzx3MjSEGONMhSF/i4ryfxV4z&#10;0C++HOrWb3c8ExjdYCYcFWYcgE9KzlZ6PYhO2h554tbwNf8AjafVLTXVguZdckja3XGDhsA4HrXV&#10;PZQ6d8DtTiSYSSXSpJ5btjcRzjJry3U9HXS7f9ni/d3lF3c3ElyC2R8vKmvXS+lav8NdPuk1WNor&#10;bS5BJGDgggdKmUWlvoaq10bfgrxTot94P8R3d58LIrS78MiNbd/N3qwcYJHvXo6a9d6hb6Ncac9q&#10;JSMK0hBwT1xnpXkfwx0lJvgh+0g6aLcMtxrKIF53MBxxV2cppWl6VpsWjXj3VzeL5CltpIJ5x9KS&#10;Id7nV+Lr74m6R4K1yf8A4RqS4gnhxPcJIX2Aj0HFM0GxivP2HPiHLbW8VzPf6nFczRb/ALoh+Yg4&#10;6Gq0dr46l8RXNjJ8UIrTTpbFMWtwpkaQn7wGa57QtWfw5+07qWh7WlsNUkVMSPhEL/KcemRVc1g6&#10;nuHhvWNPvfAT6lpjCe3h0+O2vV6GzkUYI981m2ei2afExdTSzeG4iSTyldv9Z5nUYPTNZ8Vk3hL4&#10;i3NpYyW95pevzrcyWe4Ys3znJbuG7ZrsNUXVdSsri6t7PTIj9nGwQ3CnaV6cCpk3uFtTz251Lxp/&#10;wk/xO0jVfBmm2ljP/wAg+3VxmPPV8/7XWo9HvvCWieGtdsb/AMSaaZLqCXZItoHIJHA4rnvFN1cS&#10;/Yf7UvDBf292sQuFkJ3AnC7vTtXQWWg2ceqfDoXGr2U90AHl34ZSrcggmqVh2Oe0XRb6407XLiHx&#10;64tpr6TbbGMoG3HrV/wpY22jfEr4pGfT1VrZEGDyJ/M/wrX8V3ix+OfCtpp2mX5igeNriWKMhF55&#10;5AwazjFd33xi1iZ/H1p9lktoEij4+Z+mC3rRcaRY1mbTZr6GL+xLZ53nzbMAPkz71xGs6pLYeJrG&#10;wbRLm4upGQKqP1J6DNdlpYMf7QPirTL7RxELS2JEspx94fKQT61zF9o2oT/Hjw7dR29usdtey+ZL&#10;JIORk4xSSBtmXHb6kv7R/wAE7u8+HVtYxxWNwJZdwYFnHyEn1BpdQ8MavD4i8T3jeJI7q7uNSZ0m&#10;/wBgnIHtgVueJ7gNr/w+sPtxCNefO68k4rP1m+1WTxj4d0ywa4MpjRF5OWHc5oMmji7WwmsfiJ4n&#10;uTqGmvK8SZTcCQaPEWo2R0CEy6fbNOsykhgOKl1jQbqx+K8002s6jvm8pnwxYe/FV9dt9CutZjg+&#10;0FZJ7dRFtHO4DuKslo841zUPGV3JpcNtqdxBbqi70UcN+NV5me0tNAY73LkLLu4wTXT3MU9lcaBa&#10;SRRPKbgKufTOBzVfxjY3C6Npv+i/PujJVf4c1SkJM5NtKEfiDUb19TcpNEG8sDkfjWcv9hjWbsJe&#10;/vHB6nkH613i+VH8PLgSXVs0h00ZO4HHFeaWq2ssd+4sXMiXTYkp3C5JFFO+oXTSu7IGOGY54rRt&#10;kCaF4gUzARM/yAH+lZ7CcMoGohFZuSBmryrbjS7/ABeCTBXDA07gPtBORDm/ZY0BxgVacN/ZmqYl&#10;jy6kZJFTwy2I0JYhaJvKcnPWsK6hme5gVZ59okywzQBf051t9Kud2wrzuB9DXNXcyT675EUbJCl2&#10;CFPQkmteYOIXRI5cCMA8daz4YgdUjQxMMSglgtNMdrHTXVxcQaVpyKoVJIVUgJ0qvb2V5dS6qovm&#10;/wBRuGeKu3zLJpvh9PMjJjIzxUAuootYlLaiI2MG3jjNCEZVpaSx68VkYbGkYPz6Us6aedfSFUZE&#10;E4+Ujk59KtqW+0zsVO4Skjn1pl5tEUcrwIZhgoR2ApJDJtTtClrAYpim+NeR/DRa3LW/hrWVn037&#10;Q6wfu3B6n3HtWct5cy2kjtI5U4GD3xUKS3IubvZDwyYG73pgX9JWRodau5Zd0sjnC/3RTLgT4iLW&#10;rPv3j0xVuzRY7OwjF6Hy5JbHTNTz+YsVwPs+8AYBAzgmhCMSGOZLC0jE8xXzyT6j2rUt/MGqORAD&#10;HtG4HvVWKPUIY382/hfD5bjoD0qYufNiYXfGRnHQU2BemJEhKWACjqM1kRrO/jJh9qWOHyiXyasX&#10;Ezqv3WYsmFx/OoLWCQyBmlkd8kvz29KSA01WMyWwXUQCZGwCOoFJLgzHFwgVU5Pdqgma2KpiUgqP&#10;pipLWCEx3MhvPMb+HngfhQBABbYt8p1c/MR1pwz50h2cAcc1ZnjYWjH7NGAGBAFIqKbUMBwRQBnl&#10;UF6jeXnceRWmUi+w244U4yCKaURrV+VB3DAqeDyHuJEe+jARPn5qbgRWUmdUuw0srJj5ffFblnNL&#10;9tcQxOOu456VA8+jR6bpqLp6h2DBTjqaseH4r+fV9VVtMZcygA+xqth2Ogs5NXa5so1CuSWJGa6G&#10;GG822WTIrFyTleuKwbu2urLV7fyNUlkKuC5A6Z7Vpaj4gW38JWyvpUpmyvktsxuz1pKSTIR2el66&#10;mmw6rJ/wqqO/SXasjmba0eO4BrutB8S+E5ZLtzpDwzOgxk5x7Ee1eO2lxHc+EbhhbOGa1yceuK0P&#10;B+mO9xq12bxAiTkCNj1puCauh30Pe3vNGm0pg0JZH6Gqenj7P480SdZo0h8w7WB5weOlNsI9Ni8J&#10;+c11bsFU5UkcZrH+0afF4inka4nKSH90mcjNRbuKcbqyPoCCXTr3wpcWc1tA6HGWzgmm+LLrwlYf&#10;ATR9Lj06JJJ76Jl2tlkCnkk9ea4nQrqVLOyebR7zy5GB8w5GBS6kkN78QoAmgSeQbJlM7PnJx2B6&#10;VokgT0PXPDmreHb7w80UWjW5kTSEWIcHkDBqK3uLnTLzWJv+EaSRnZ9oI+7+Fc34X0z7D4ZR7R5J&#10;LyO6bgnoGNejarbaj/wqm8urk2xuYwgMSjkh/wDChvXcqN2cxBqVw9prF1IkYL7twBxXmupHVj4r&#10;W5tRckrIzMWBPHWvQE01Rpdsh1diCBJOP7nfFNim0WaHXYYJoAselygMQAWIFCC+p4ffeI5L6+nt&#10;U8NeZcB9izKM7T06VRSy0azvL1tU15Fm/suViHcbslTgYNcz4XupLP8AbChWe4VLW81mdD5g4Lhj&#10;t6+9ekeK/Dek6h4v1O7mubqOeWL7/mYXC9OKwkrGy1OP8BrfQ+D/ABffT6lcXEVzrMvlwy9I0DHG&#10;M1o+JBJe6d4big1KCBl1RGUoRnAPI45qnCzJ4N1/ToXzJBMqqydxnmi5Ph+01H4TM+o3H2qfVY0M&#10;Jbjk4zU2HY19Uiu/7Q8PtE+4RWSLKWcjBx196Lv7Xb/DPXbl9atpIYpo2mdcAx5PFdN4402FLrw8&#10;sd9Gu/S4nIR+WyM9BXO3ml3cn7NHxUjW1uczvasYyTllQ84/Ci4JGZq2k+F7mD4Za5f6TdXUVxYE&#10;yFFLABBwSB6Ct6a/8H2XwcsdRtIrJ7KWTBlKhfLxxjFbvhLWPDz+FH063toDbW+giIxzICQxXDcH&#10;3rm9d8MJN+z5qdpJ4jMUTaw7iNEG0gnI6dKnyewPXQ+oOcn5aRuR94flTuPly3JHPtTc/O4IHXg1&#10;iaCchcZJp3SMHfyTS4GPv/pSc5HFAEnUSc84FQ4O88nrUuThRxSDlzk4oAD/AKsH8hTST5npzQdv&#10;kSZVj83ymgbgo3P1AoAkHTGBUD7d/Jfk9KmAYvHg9+eabn/SvuDpgZoEBGbKAAkjdzSkDYVwMYHN&#10;KPvMC4HtQPu/dpgM+XfjDHikYH5vmJ4qQfeUFwM+1NkyFkIToRzSAYpBIwDUgzlsAUzavBDfUU8A&#10;hOppgDZGe5xzTepTDnBFDexyx7UqK+x2baADQADPH6U7Jy3yjNIM/N6etHrk0wG/NyQBQPunLdhS&#10;91GPWjsfkoAAo7N1obf+7AfBHejOOuOlJ/GuTQAiklCCOQeKd6/NQf1zQep4+lIBVI8wA9ae/mCU&#10;ghcVCc4T5TnP5Up++2dxPrmmA/CEP81KBz14pmYwy5LZJqXjy4znrSAYVKnI5z69qeoOc4pC2YyP&#10;JJ5/KnEknAQgYHPrTQD8HPUUdjUWXFwBtJHengrvTL45oAev+s4YVYiUlZcsvBHFQhVMg+c9eKvW&#10;qg6tCpXJ2/hik3ZXYEd9NaWnh65uZJ4gEtWY7uAK+c/E2vy3F3Pcvc5Xc4hRj90Dviul+IOu/bPi&#10;JJo1resba2nBu5Ub7zD+H6Cvn3xtqEcVjqtuk+64mZYoAvYdM15mIrO9l1PoMrwXNaTN/wAMW0+s&#10;fHDT5NxktbV3lu3P3eOgrnfjRq0cus6dp8LJ5UI2ooOB9a9P+HNvBpn7P/iOSa9iWX+xWnuZGPTg&#10;kDNfLOuXsmr/AB51MncsMWoM0hB/h3cfpXBG6d9z3Zx1UehNpkkNh8OLiUPB59zKevXFTiaaXTrJ&#10;BEXw2TgetczqK/aviddQ20cy2sGxVIbIJ71tSapp1lZi2gs0kuGh256kGqcb6m6Vi/fXskWk2Fqq&#10;K0jLllHb61ys9vd3Fzvfzc7/ALvYV0GmaTqs0UlzdSuHklDEN2FbTwp/ak8cVrGVjhHK8nPeiOgq&#10;mulzlFsgsNiGhBOzA2rya37bwff3egm8uLr7DZQDcZJenPbn1rrvDWl3Nxr1tcS2+IEvFVE25aVs&#10;/dUdai+PF18QrXwD4G0lvh7daVZTW/m+XG2TcBRkEkdPpXRBSm0kcNR06au3ax494gjt7TVlhi0+&#10;PyN6gShs5Hr+NaH27QJfC2hWsXgSAXKSo0V0SOo9a5vwel9rfhb4gwSa5ZRXVlCgia4cANngdfSt&#10;Vl03SvhZ41F8un3N7ZuMyQSggFj8vIr6CjQUEu58njcX7Vu2iPYbO+8QyeBZGuQXhTT/AN65BChV&#10;Hr0rzPV/FuiwWOoND9lPls4UBuhrx6+8a/EO58L3liniu4hsm6wxoASvoWxn+VcQY5WBZ7mQlm5y&#10;c5rvjE8qUux3OqeMfE93Z3kK6hMiPIcBOMiuLebUiZnk1a4J75OetMAQPKPLONvpT1UbCDMSD61N&#10;kthbjCu63tfljy2TuPek25UZi2gHpUmyMhAVc4PFPGdhytJsBJMC3h28EEY96VdhOQgXpk5qOT/V&#10;nccEH5MUqBACBISSBuNSBLz58pVhtUDNSDb8uAANp5qLByP3vGcmgOjmYZIx0FMBA3ythMkkgZ7U&#10;+FZFS7C4BPJLc5phXmHLdQenanb4/s3+tbceM5pAQyI3+kfIDkggjvimuZDbndGdqAYI6mno0ayT&#10;5ups8YG2kXP2uVlf5WB25HT8KAIDu+WUAEYxzUkBk+0SAx4J708oAqq2cFs8U9QAzYccgYzSAeAR&#10;PKwYgheTSjP2eYhzgnuelI24LjfySOaQgecQFOOKYDwTtzjIFOQZY/J3ppA80qJBwKepxGMlBTuA&#10;H/j4I2jIWoTnyidgOG5GelOYgvjccZ5NJhdsmSe340gDHyttBweopcLtbEgz6U7I2xjdSxp+9kPl&#10;H296AGjPmHk5owvmOSCcDmnEPu5gK8nApnImj3XXfmgBRyHwxHuaBn7KRtPLUOwNzgSDaBxUpB8u&#10;2wg5U96AK+1BJE+9uR0qwqDcgXOMZAJpoChMZU805N29d20YBoAmj3kBsIBuIxVyParyHzTjsvpV&#10;RQDaXI2dW6g1PEUPlDA4FAFolCo+XHNTowIdTI3QVWC/vVOOMc1YABQYxndxigpFgABlGz8akTIm&#10;YbGxuoQMI5MgdBipU8wjBZAMcmkMlXJMQ7d6f03fNkAVED8ow2fSnBskcUwQgYEgbnznrVmNm8uT&#10;KocdCah4AclQcdMU8FQkn7tgCvrQNEu5RJyiE9uakVnck/aTkOOtUhgqcxuWB4qXLC3JK8bxxmgZ&#10;ql8rIkcaAqo3e9RbY8zkrziqxZFkZknYK6jdntUckz71AGRng0mI0MJ9jQqoPPTFUplf94pjAAUn&#10;NMWaXLKZB93g1FLPI0RUgdMGgCpIENiy7ARk1jSgmdh5R4FbX7vZaJ5pQurEHGckVku0gub4mME7&#10;iKLkMqEqHtiZioYEYNVJ3hMtsUumYIx3MR61edY5LG2ToxJyfSqUkO1PLEABPoc5xSAZlijYZcFa&#10;ZyRF8+ct1qGQyG+gWOHcwHzLnpirQSTySwtNo7DPehIEiLo8p7gUgJweaUkecw2gsV65puSGTJUC&#10;nYBR0HyZ4p0QdpZm8rhTgmk+bzAfMUgGpt/76YRwkLtG4n1pWGhN0eyQCM8HrnrTWf8AdQfKQcnN&#10;Jgd8Bt3B9aRx320WEOjBecRCf+LO417f4Dmf/hSvxsR4P3lu8A/BhXgxlVZSDE4AYYI/xr234bGQ&#10;/Dz4+7ycSR2oDE9aLOwzXjiUWyksWJOTVs+cPD+q+WSW+xPjPYYpQreQwJXIHWpoC/2HUk2L80JA&#10;NK+gJ2PneXyR4pvgRx9tfkeua9A+HoUftHfD0+YD5uojj0xmuL8Q2/2fxjcQ7GUyXRYZHTmuq+H4&#10;dPj/AOAXac4XVUG49OeKxqfCd1Czkj9UdGuni8N6Tlx+9tECe9dXbTXI1S3AjYHHJ+tclpdukvhb&#10;wl8rHyLVCCPfmu7RoQNNJCBgo59cV8/Vtc92nsrj7oAyaav2ghvNzwcGtu+ktrfw3prfbw0jqoRV&#10;5Oax54pZtZ0iaNfuQMCue9TaLay/2lqkt2ruVmOwNyB6YqFqXtqbCG7bTQWuokVrb5ixwMfjXzp8&#10;R7ptNvNQmiQSuFIQe7dK+gNVsjPpJhlvLqON7hWyrEdDxzXhnxKsYGmuP3bOY7WMqOucCsZ2vudV&#10;CbfQ81026afwPbG9lt/OKMzSMcDnkCruiz6P9r1Jt2nO8T4QZBrl30+4vtAEP+lwp0ZVJB4rpvDf&#10;h21tbG+3xTsAuS7uc5rVJJHNON2znfiE2ir4ESQyr573KmNQec1z3goLN4psXuVjwoU8jnArrPFW&#10;jyXVnDJF4fll8mNyMHp6cVzfhKHUEiupZ7B4zFMykMMbvSumLXIZSjqe5rqNmLWeJI1CeQAhXivP&#10;ho9zdfFPULj+2gIxJ9zHNW7aZWu7nzZEiihbLuxwDmux0caX5pmTXtGlV1PSdcj8Kw2ehrGK5Tif&#10;E2itb+BL+6hjubu5jKssQOA4HUVw0XjnUj4dayT4UahHItuUjd2OAcdSP/r19A3Nxphs5oGeJ3dW&#10;yBzgV55q2lWcmlXksMdmoCtyEGVNVSkr+8iZRsc14H1eYXetJPPEZ2vczNnGM9OK9mec3Ph+4t47&#10;hc+WD5g54718/Wlv4b07+0LibxvbST3MpMi7gAoFd34V1bTnt9Zkt/E3mRN8qg9/XmqqQ1uTTqI6&#10;C8Swhg2v4lj2ufmBPQDrXG6nq/hW2u0Fn/ZsxKEIS65du9aHiW3hm8NXEq3qbXRgSsnKn6V4YPBX&#10;iKW9MyTagu+ZmjYSEhPSopK+uxVaye56hqOn3Gt+C9DVm8hlmJcJPjZ6cV3Hh/Sr3TPh5bxyazcX&#10;DggQu7EkCuN8FaBrsNmJL3Wrj7R9oCyZkO0oOnf0rsPEuqTQa3pNratbyKkaggNnr1py1Viac+51&#10;t7atP4NtJLrXo4rYWTNKxbA6V8s3Vit/8cvEkNpO72kV6A0w5+gGOua9q1iaW++Eup6ZHql2vnQA&#10;qykgrjqM1ieANJjtvHF80hAWMgkMM7mWnBWFVfMdt4PstVsNImhl8MxqnlL5bHqQfUVu6nFH9iuZ&#10;FUbiw+XNcxqniGdPiGVZFRPtIUJ/e561cu7xJbaWVnZU+THPrWFRt3sdFOySPNPF1nI8V6VgcHap&#10;OOtfGnxNhKfE7T2O7e+ngN74r7X8Walpsb2iNqUQmEICqvUg+tfHXxXKP478IyAgK9lJz+Ir1Mvl&#10;fQ8/MXGUdDyhB0GR0/KpAp2znygcEc5qJceYfnb73OKsMuI48OQMc817B86yMhj8wOSB+dMG7ePm&#10;IqToDk9R19adgb4MXK47CgREB16cmjMZdcqwI7087vMYbgOtRNn7Fxtxu60Adb4XKnVNUQQ/LvTI&#10;zXpzRxg4IXiLsc5ry/wsFI1cKuGLoSc+leoK1v8A2fHIYXUGLGCc8iov7xotUavg3A+Nvhw+Ud5a&#10;QJn9a91vmH7hBJ3Oa8B8IMW/as+EyGYYKXJJzx0OK941Ar/bdqeSWlYZ/Gsqm5rBGRciERSHGW/l&#10;VDjyskknHX0rSu0CpOd5G4DccVkSMqhMNnJ4qGUh27ckR3g46HFVpwWJ5PA5q0WjWEjyxyOKouSL&#10;hTuyCO9SMTaAiYOT71XkB8peV+9V5RA1udsmTt59qosBllLY+brVIkEdlD4UY21n3AGzf5rZYngV&#10;f/dGIr5n8NZ0u/ybkjZ8nAyeuaQGDchGjucbydwwfSsV3b7ZODC46Y461vTZzc4QEAZ9Kypjm3P7&#10;hBhq2jsQIA3kZYHHaqbEi4c7WrQDZtYF2dF7VXmAMQ4/hqhHoXggJ51zwTlxiveNMwbmECENtTp6&#10;5r568DyN/b9spY/eIP4V9D6VtN9GplwQnWoe42dNopMfjJgzvtkbjJ6Gu1fC6lLnuowK4xxsOiTY&#10;AJm/ka6VpWdVdULcJjHaqb6kdTq9JQDU9LJLZNyP516rL5i2YZYycW65x2rzLSQDrOihmH+sUn2r&#10;1piP7NmAiHFuoz61N7jueYa/GXt7kKVLlcmvJprbUl8VsRDIFeVQSO1e2alFEbq7J3A4OTXGTpGJ&#10;zt6hyRkVdrDTuc3qMkkFhp6CEsxjHerHh7TLi91SeaSBSkGCM96h1GImRmbDMwwMnpXfeBYoBp1/&#10;FJKVJIK88H1pDSNi1ijiFk8dom9Z0UrnoM1u+MI0i8EF1tGwmmF2HvjNWJ7S3SKIohP74E8+lYHj&#10;7UJT8F/FCx2pDHRiAe/C81nzNvYp6I8Q1xF/4Ye+ImofJuv/ABpak467VccV8y/HKcSPpFuoOH0/&#10;T9oXvhQTXveqXzyfsF+DbQtjHiYNJz1w3FeC+OojcatpjSnDJYQ4JHoBitYKzVzJrQ8J1WNf+Eft&#10;sxOJFt04x0wKraezNYQM90GPQ5re1bh3VthLxYGB0ArkoJYo7t4zGQpm4PpWnXQxem52Fmim5DCV&#10;gUYHr1rdu7pxpwQWWPlGWrn7SRfIk2x54HOauXUtw+mJ+7XhealFIw55IjrYALE/3vStjT5VD8x8&#10;rwMnrmuaTa2uzEsBzW1biPFwcYORtYH0p2Fc7HTZSt/d/uAxABwegzXSRmaWS1MskRRGyF6Bq4/S&#10;iHu5s3ijMPzfhUlnPqsniXV4xO3lQ3S4HoM1pGSCLtue2aNJLbpBepfMo8xQIQOBXU6jPJcXmg3b&#10;XEnlLIhlTNcd4f8A380Vs1yuxwhJ+nWu4I0ybV5bSK0YRqyK5z6VENCamp29he2RGlTQeW8a24DJ&#10;nBFRy6jJP4suTFpgSOPGDjrVaLT9OhVVhLDMIzhuKtqkUSSHKZKHjFatEIp3lu8l7FdNqg3buB/d&#10;rG1AztrmgHEkjAHDYrobaFZPNV70ANLkDPSqGrebDr+hiNEMaggHHWhMDIzcHU7kMCBtwSa0YIv+&#10;JXsk1EtwSoNRTITFO7NhiAcCooPOe4BAcjoDTAVAsK3L4kP74AADpW9ECWBAyjqvWmWUMh1JVkhh&#10;CDk571NctGNSYIMLjgDpQBfhSOO5ibbHwv8AOo3CNdy4cHMo49KzrW6txqN4klw5JHBJ6VciMZvZ&#10;JPPOwv1oQrGo9mF1Dw7L5kYIUn8KuXq2kugSgSQhljO3j86rFTNHKyXkjxqFAx2qG4SRbYKWwMev&#10;WmMo6TMoN2jWyjy7j5gx6iuuZYpbHUWQDb9lyvHfFcfLCi29mfLOJJBkqeRXU2jldFuUX7vkDB/C&#10;hIDi/Eu8fCvWuGOdGut3pwtfnxp2BrevnyCQutz85/2q/STWLeKT4Y+K424zo8+w46krX5ylTZaj&#10;46jniTzF8QzjaOSRu4P41EkkioGq72/n2rG3BbPyirZWQpZlghABzjtWNayRyhHKFfl43V0VkqNb&#10;HdeoqnOc1kWZciN5sO3gl+AO9aKrKLcqVTftGarOI/7XYC5DAPnNWCVMqMsrAeYoY0wLE0kEOl24&#10;MMYf1qa1uHRYpGt0+ZOD61NeQaY+lWcjaxGzBFLjptrnroyMq+RO/lDH6UgOhWRZNXtmEcQ2v81N&#10;1Q2uy33KMH7wzWZZJcu8QWUg46k4pt1HctraQzTMD5gOB3AoQXHW4t01AyLI4+X7pateT9/p9gU1&#10;GPAnAY+3esyRLQ3k+2IjCKAM9cVaSO1+zQbdUKEn7vrQBbe3WPxJZLAwYSRAk56EVtbr1NIvi2uK&#10;F8vBiIzXKzO66gh+2yADGM/41bN7GdNnzuJIAD5/pTSQ0zQ022a7TxDDFeyLs0yd/M9wM4rw2Eud&#10;Tv3aEjOpyqcnqQa9q06TUbe7upom+WSzdWAHUEV5ETbf8LD8ZQzabPCsd8zK3Y7jk0rCJELGC4/d&#10;Fgx4q1EbXFvFNGyAuPmz0oVrcm2WFVKhzk0lx5RdlDhTt4zSGXLx9DAt0ild8RctWPIUyQseR2pg&#10;C5ZiqgjgmpV+9HkgALwaBlcW7mOR/OnyR0yeK2NGmks11iZ3IViBkc5qn5zG3CiNAA3NAZ/tdmoO&#10;UzlsjIFS2LY0pZZLrV7p/JkYAjBxUy70aIf2bwJ16H3q3pjwDVlCtAYyuHyBSXjA646QogVZl5/G&#10;qQMzvEjNHrvh25SOP95bAHPauN1K5vzOQLEMTt3Y6V3HitYxp3hMOQMwnH1rlNqiwjZ1zuHPrgdK&#10;mW4bjotieFnWS6Z3ljywJ+7U9iFGn25EvzFjkY7VDGImsZiIxjtVm1aFSxMyp25qQsdd4XZB4znx&#10;dAByqgEdya4f4iIY/jPrMQwHgjQqx/i3c102lOyeM9FYSjb9sUqo+vWqHxUhV/iho1wijMujxBj7&#10;rTQ2jzeM4dNzZfFSs5EgXAxmm2vkf2jdiSA7/LGDnpUrpulL7hjdxincQ8ZKKcYJHFKc7lOaAF9e&#10;QOlOCkn74waGBA4Yyn5z9Ku2CxHUPLIO0oSzY6VAQdhO0ZBqzA+yeEhk+dcbvSlcDuNGMP2GTbcN&#10;tVyFGOtdrpx+YBE+ZTya4PRixSWPagAkB3eua7+x8vzZlS5QsFGT61hUKidVasdlvlxuJyx+lbyt&#10;G8KMr5AxkelcvbZ8yLFznB5ruNBWwMt2LiNVTyiST2rjkDIU5t/9ZwR61dgZAsIGeahmWxGqTNBd&#10;5j8wgCljIDOdgyBxUSdxrQv78ZUocZqZQpCHP8Qqjx5Slm61MD+74fris7l3N2KTqMKF2CtyxkOE&#10;Bt2wvQ1y2U+wJ++GcDIHWt/TZJPsoGRtYDGfal1IudOhyExIODWxCdscWSSccZNc9EwMhOzuK6SI&#10;KLSAlRnA79KmoETWhdPIOQc5GK04j8uGYcmsiIfvMFDwBg1pqB5anNZDJrlm+y2yKqkA8mo0VEks&#10;JBk4kG4AdaX5wG91qIyXH9nyL5aqCTt4qgN/xFNpF14e8C+QuJ4YiHAXGfrXPKZAkYIIwB0pqNL5&#10;K89+uKRmk83lAfegLl1AGDZlA4/Op40i8hT5+WzwKzRI29euc1cib5zlgDigEWdp4IQ9Rn0q9CFI&#10;JMahu1VYmJhkBIwuabBKTfS/JJjOOlAzWYL5eNpzt/OolJAQbF4NSYc2eT/eqHB8/IBweppOIItb&#10;pjJnyvTmnMZOeCOPzpgYrHHtlBzUqeaZP+PXI9cVmxjOc/cOR71ZjLYHynpTCpEq8fnUyjAUnHWm&#10;hMUk/N9KeF/dyHeQB1ofGxunSmRk+RODnkUxA2BFkKpOacGAQ4POKi2sI2yvPPekUSFQTGetAFk5&#10;aJjknikAOelPVcRxneDkdKY4cSMS1AWGnd5vsDzSkD5+pHFQEt54+9zTt7bhlcUAStHbsScNnAx7&#10;U7gKm3I45qMkBlXcefanHHknk8YxQIkxmJzt7Ui/dPNNy2I/k4+tKDl0O7+MUAD53r+8IpxZsnp0&#10;qSRUMq4LEFOR6VBtOHyvSgB65BHB96mV+UxzlxkVVBOcb+3pUoHzg7sc0AS3GNr/ACE8Cqi8O37s&#10;DirMu8xtle3GKqgvujzCtAxHLHqOlERXbIdx6daHyVbI5x0pke9YpcrnJHFAiw7tJBbq10xCZ257&#10;VBzuY5qY+WIgQnJI4FLIh8sYGcx/lTYMgDNnp+OacQ+eAeOvNVoTm7Chj941a/eCSXIAwaQMXJCI&#10;fl9s0nmfvHOwdKikVv8AnqMVGgcNyAR60xEoLmWT7vI4pQGEbAqTls9aAIxIuSQalRl+0gHHI4os&#10;AzgoQSakTPlORjgUPwH+Qnmm84QKhX1NAxuQZZPkbd2ow+TkA809cgtwNw74p3BhbL4OeDQFyFt2&#10;9SI+D61MoUwsNnO2kcsYEXavHcULuCjdt5PGKQEQBxNuwDnFSoqLbsSCeOuOlNYMX+4c56VK3n/Z&#10;4spgY6UxjSENtkS5yelIFYsB5ZxSRZFwy7Pxq6o4X5vpQgK21hMPlYjbzShXGcZIGamPDn5Oo9aQ&#10;HgfWgCM7vKPyc56VA/mZx5SfhVlwQ/DHp1phxsf5+mPxoYEMe8TDKnqKtEkHv0pkZUSglRnHFNdm&#10;NwvyetFwJgcxmonzuUgHGKaD8nMeefWnZTyzhyKLjIDGOcE5zzS4fePnYqB0zUppMHYfnGc8UgEU&#10;tkEZHNWAfnJ+lQrkM4KgYFSjoOKAuW1AOz6iuG+OkCy/sK3k4HNtrEDD867ePgJj++K5n4tKX/YO&#10;+MYydscts305FVB2ZpT3R8naBp2oPp1hdx6iwQwptGc449K6/Wra9PwM+KavIcjwtMSMf7NVPDEl&#10;kPBmj7biMAWycbu+K6S9ljk8HeOF81Nr+EbsE+vyGur2jbRq1Y/LL94NRu1VgP8ATZM5qzGBiT58&#10;/NUNxtXWteXZk/21OAM+9Tx52glMZFe5HVHC9yYKNyHe20LyM00cpJwQN1KNwONmM9M96XILtwO1&#10;MRBMrlYgEO0dTn7tEasiyDKlQOCO9TOSYGGcZ61ATwvXpSAeGYq2VIJPFBbEZJckbxzTRjnLkcUh&#10;chP+PQEZ5oAcxuvtsphkU+WgLHI5BppllMkbxkL1Dp6GqzFDeoVmc7gdwXtQAQ0PyMuGPTvQBM+0&#10;G1VVAZsl/ageZsTM4J3flUWF82Zlds46GlXcFc/ZxknrmgCXH72U55IHNDF/Icb2wKONp+Zc7aaS&#10;vHNAD4yxhjAwSvTikbBZxvPB4xSodlwx+Y7l4wKaufLnby/4utAXHc4iyg4HNSgnb9zI7UwBy7/J&#10;gBepoDOtvCenzHqKAH8Hd8px2oJG0DGRnmmb49o/esob+LHFKeLRmMhCk8EUrAObbuj+Tt60mQBG&#10;cHrTN8IZcs+dvHFSRFDtBmjXOcH0oAdubj7m0Lx2IqNQql3IUsWqMvB9suRJM5A+7ilUwtDcfMw5&#10;HbmgZaUuSTuHzLSjBi4fIzUeIltrcNdj/ZoD2/lyZmwF9KkLkgPzkY7UEpsfEeCT61DutTcJi8J4&#10;4GMUiNF9sKtGcD360mwuXYvMW4hbcvCnPNals0m6QlhgYwBWGJIvLncwybRIBW1GpMVmUBGU+6Oc&#10;1jJ36CbNcE7YjuA6VoxYMac9hWLG2yeBHaUZXPI6Vo27s9yuwNtD4B9ai+haZsISUZsnAwKsjcFt&#10;zkH0FUAJzeyhVBIAyo7VdghvGupJDERGqfxHHNK/mQlY04C3ksCw5qcFvmBXnPSq6RX580HRLgYI&#10;+cc1P5N6GwLaZz3JFZyZV0Ehh/cg3x3mdNi+vPeuj0jULpfiUI8qRarF5snY7hwBXNyQnYN9nJnG&#10;d57fSr1ok6WzusN184O5th+bHTms5pSWokk3Zn134bmW48Bag6YZogoIJ6ZrqtN+zPp+qRPZgtHH&#10;kMBnFeEfC/UtXf8AtuwmtZX+0WzFOMH5fX8K9n0G6hitvEiSKit8yruPT8aahyLU6aaSZLpqP/wl&#10;OqYui0bo2M183fFe3s4PEOpXlxp7MItSH2cbscvgGvpjT3tzFrhWSMtFc5Jz1BNfO3xriFybFIwd&#10;sEqySFT9DVR+NGsVe5zukSaWvhvQw9z5hkRdsOegbr+Vdl4GSBPi38VbOZ2ktIjE9u/PylxyPwNe&#10;TeHrm0k13EdhNIwsAsRA7gc12/gmbW7f4v8AiP7bZOsEkTbHPb0zXo82lmY2tuel6/8A8I7aW161&#10;9qZMQO7KtjywOQSK67wtYeGrrwd4T1W2nF1FcKTFKw4+X/CvLNVj07UNV120lmnke6icBuwx0rpf&#10;Cs+qaJ4I8FaK2vfaElF00aRx/wCpAyeoqUyDttevNVGp3UAh0xbYFULPACPm47186vZ6ro//AAUB&#10;8Azz20Zt3kMtvLGoCyK33gAPSvR9W1TXL34feIlh1aULDdMGcR8se3Psam0aPR9W8J+Ck1DUy+q6&#10;RbzMsjJgsmOnvxVU3vcbMDxzq2o3f7QXwp03TdTsY4dVt5jIwQFm2dfpivINT0PxJB8U9YuJNKnd&#10;tN1WOSNZOVlAPqa7LT7eS8/bx+F01tqwWJPtawjOfL253ce5r3/UpdGi0mW3uPBun3UskoEwOAW5&#10;65p30He3zPJf+Eu0fxH4j+E+h3XwLntrsW+Yrvd8sPlDJz/e3Vm+PNO0vUfEHgGMGK0a11CMifpg&#10;xngf8CrspZfCMX7QXwstIfhdbWsr6ZdPHcryVwOR6nNc94hsdQ1fw7rFxp8UW611ry7iMPgnnA+l&#10;MDpDYXE0mkXvkot4ukIiYfIfaMD864zxZpzyeDdFlvNEMN812VCZzuznac9s16folre2XgvwnFqC&#10;W8TJar5W2bfvyPWszxq8TeGtJlayjUx69almz/DuqHMpLzPrf4V6deWP/BP34Y2Vxbqs/wDYiylD&#10;1AcZrRkCLbNwo56CtPQp4pfh38PAtwhjbwdamJkPyt8g4qleoReYMUi5kPauKT5m2WlYhV5DaKhc&#10;bQOMitDQ43/4Shme7BWMjII9aypEKWUeS+WfjIqbTrx08deHrf7GQ1xBJk5/u0th2NPxnrZ0Twpr&#10;mrweEXuY7Z4t0WeoJGT+FfFnjC9h8Y/taeE7g2sdlZO8TlpJfv7OSB6elfd10mi3miXWn3+jRT2t&#10;1EVljYeh9a+MfiB4WsrP9sHwFb6faSwWMsm9Y0cgKAcEZ+lXR3ByUUcxp1rq1r+3Pd3llZ3Y0ZNA&#10;eKYtNlSwBHA960vFGkTSfCfxLeDUNM+yjW1xBCoVgXbrkVPrUOoaZ46tJrQST2stuFmgY8ofXPfN&#10;Vb608Sj4c6reTaaYtJn1u0aQGfO07uOK6b9jnUr6mV4vm8Y+H/hZ8E7mz8LDVNNghQamkrlSvmD5&#10;OT6V5ZrzWknxA8D+J5dCt7aVLHbNbNh9ysOOfYV6p46HijVPin4Y0FdcSHR7vw9C8qDo7IvyfN2r&#10;i77QNaj0HSLO8sXlKySRo4BGVBwvB68VcUwlraxDa6zqdrq+jTmzgXR7lCZTGMliegwOlbU2u3dp&#10;Z301j4YjS0luEMig/eyeDVvQ7Tw5YeFL7T7m0MshYMY5jnaD6A1wXiK+V/inpNhZW5t7Mp80ZGSx&#10;/pUvS9wbukW/F9vouoaRDqU3huzW+S3XyNuMtn1NeYW802n+KbO4utIRoySH7gZ6V2ErahDrZsZe&#10;EdN0MhbP4VxmvapoH9neMNPuNQCXrQAwR7c4YdDn3oh26EtpnA+JsL8Rby5Ct5Nzkqo4EH/66h0U&#10;JLb6juujKqAnPcirl7b6vcfBDTLi5sg7idlfAwVUfdzVDwrHJH4nvFZ/3f2Y5A5rWw7jr1YFgGxn&#10;5k5yKpnAtZzkfKBhgK1daikMyYmAUzHtjPNUQjpaw7UUqSMnrj61Kd0SVZJIVtlzfIrtIuAOv5VY&#10;1IznTtPbYxbKbSRzSR2BufHmiEPDEEYM77sg4rV8QM8cFmEtYyquqhh0pgijfaUreCVun8RkSSIr&#10;bCvTFS2ZjHhzT2SVTuj2scdMVdcu/ghFaUFvsw2j61QtzZDQDApwQTuB7mhAJFFu1RlaNTFv+dya&#10;l2JB4qn8q+LQyAZFZvk6l9puGj1DzFRSRF04HvUgllk0eLMYSQSkAA9PWgC9qzW9te+HGt9GDrMC&#10;JGzkAmqqcXF5biP5ZMNJx0qpfT3EeiSKMOI3U46nJosbq5muYDLpLJuZQreuKEgNlYoRI6i3wFj+&#10;XPU1XVQfO+QgeZ2q9P5v2kH7NIp8kYXHWsvzwl9ADsDFzlCelK4yzKTtVQMDgc9qeLOBLiAurElc&#10;5+tVJzK15Adw27wSB3q01zI13YRMoUeUdretAF27i08eHbfyjEsgB4x61hPEp0yANKhkDjHHNaIZ&#10;ijho2U7+D61nzxXDauxVWUqyn2NJAXVUJAgEa5Kiq7wo2tWM6zEBVIII/wA9KucNdW48wqfLGfwq&#10;OScJPNiBMBCM/wD1qALzLaDR7cK8THYSz9Otc9AMeJZGW55DZAFWYg8lmw2sAWOSWxRBaww6slw2&#10;rS7QCW+XPTsKaEW0lml1qaNuoA5Iq5kwmYG06e9c9NqcE2sxpbaBOplnAMhGOlb/ABI0iyEZWJec&#10;0wRbiuYXS2jDKrmYbWxXaJPp0Gkxwtp5eabYFkxzXAJHABJJFNGximXcMjiuotby2VJLqZFfZsCR&#10;AZxSlK5aeh2MFxZQLtl0YgNCMOema1NNZDJqrfZo97MCmOwrDj1Cy1HRb21XR3ikOwwuV+97Vtx6&#10;ff2Z0KSTWYwrQ/NGe341MXqIsMu/xp4dZkljU3SqZC3FekQeG7eb4iaBMdVCLHEpX95XlOoyiaww&#10;s+RE27cnXI5r1Xw9ILz4Laff/wBsL5sNu6yw+bgrs6H8a1kriXum1rMenLJcWs+rWjwjbhgBnI96&#10;VvIn+GusWIvJlhe1IUbumBxXM2FzDdx35k0C4+W6KqzHriuwTTZ5NH0fy5vLiJBkz1rOC5Ryetzb&#10;8FF7L4WaXbIqSH7Y+6ToSCf8K9iurHW5/hVoz2HiPTDCAGmiQjc/qCa8bubAvpnhtLXx+beWPOEC&#10;5Ensa7Dw7FqttDcNP4haCD/lqZJsBh3wD61c431RCZej0aKTS9Xu/sc8MkMisk27hSvJrt9NuRde&#10;BNZkWRSPLRUlXndt61maxe/a/gF4p/sy3t47K11G3jeUHmXecMc1as9PntfEXh+10/xHCbI2UEjJ&#10;wwBIBbn3pJFbHmus+IRB8XbG3l8PXkEMLAecXySx6ZXsK9j0bWdMHgPVJJPDULSrYHc7kAHI+XrX&#10;m/ivQYT8VfFWpza1bn7TJBtt9uQCnoPevQbDRrDUPhtBAmtRI01kFky2wg445p8unmLocJFqfw/u&#10;G8ax6n8PEubm01VGjSB8nJOQcDris7xl4puo/FHwSgOltaaZPfx+dJNz5+0/IMHoF71oeIfBFx4f&#10;8B6lrtj8QUa+tLlXlR1DiWI9QQfatmXTfBHi79mnQZ5IIUli0mSW3nB2mCULlhjuCaasVGxxXxA+&#10;zC9vNbvI0kEel2qROrbo1B4XHbmuDub2zHhuOQalYyMIgWiDDODyM12GmPpWpfsqfFPQZomZ9Ntb&#10;iN5ZGyX2fdOfY9K+S7G5kl8fa9bQXlxEIra5We4d/wDWlBhQB+FZNroXFc2x3vhjTbnUf2zdUvI9&#10;RvbaGCy33At3Kr8vQHHBzXtPibVbiLwNcNiP91C4iwOGI74rC+Dejtafst+LdXuZ2mu9Q1+568lY&#10;1OBSa1LpQtnS6s5GhdiI+OQTSbJSPE3tfE+sx3WpHVr5vI1ISeUuVGEOcZ4616to/j/RpdP8Q2H/&#10;AApKeGb+wTbzCFd67tu3JI6Z96wfAk92f2iPHugm50lrQRB0d3VFjVuxPTmtWw/sfRP2wIrSKTQo&#10;LLULtjdbiki7w3Hzc4BoYzF+EljoWk/tBeP7a8tYWu9V0vUJLFGxmJWBzlasahrfiXw94B1ue18P&#10;y3Ftb6jeb1JKgs5OCfoa5/4iPrujftc6p40s/CwurG0tRHMqSjyyjjG5ccd+1bOj6pp/jD4KePdP&#10;F39jeaATLmPkkHdge3am/e1BabmB4b1rUfEfgnSLK4utSfUZ76YyEwlFdckhVPAOBxxXozeFtWtv&#10;CenrLpVnZwrGQ8YIOQeMnFY3wdknf9o7xZp15b6d/wASSzeOzVYlG3II3EjqT716zqT6ncjWreeW&#10;dN964DAHGAeMUmr7bBezsZNrbWI+DuiaeNaxDbBmQZwBnJOR3zmvGPiXomhy/BbxRe2uiWa3EIV0&#10;Maj5tvXpXqGpwXUWn2cEd8XDxMGYHoK5q+tpD8FfFNrIxIETGLPJb2qXpqPqePNe/Dq+/ZT+EcF7&#10;4kK6llwlvjkFeuT2zWTZnSbSxvjbXky28sGGjU8McVw0Oi6nL8UtXhSNRAmoM0GXAGCfmGe1emS6&#10;RMnwZ8WLBZrJeNc24t1DZxg/Nj60pxRex1PhrxNJpvgaExQokcl980ZUAYz1Neth/BWtXvw3l+zW&#10;r30Lb7OaPrGT94HFecx6Poa/ArVvt2nSGWTw0zHaOUdUyMfjSfCO3Vf2f9b1G31eY3s2uXMYLfN5&#10;SocD6GsVK7G7G08GqS/t/RRzXrPZaR4ad3bftTLDoe2ai1bTfBGqeONFubiC4MsOvo7IhwV2PkHc&#10;K29Dtn1Gw/aaWZLoXSW8UjXRyvmbOcZrO0tLx/h14l1WDwdEYUd4mLMPmCcEj6VbJaGeI7ie4sP2&#10;sJ7eS7mgtYNJjtXUkssSgeZtx7Uur6b4WtNI+AN/4Z+LPie0k1TRC7B5WYSSIvzgofeo/DN4vm6/&#10;Fb6Q01tcwyfaH6gEDofpUJWKXR59l1bwy2Fvdtp6gAqOCTxTSFYoWWl2Wq3vitZvG5a6aT/S1kHz&#10;Fh90gHpzXSaXpXiSz8O6lHenUJSwZbSYk5Veg5pfhRHo0vwy8e63f+H47u+fXJFkMTkYCHjIGMV6&#10;7ba3oF5pt/bFbaIpp8jRhl4G0ZPNNMLnyjc6z8So/jDYeHovHenm3u9WSNAbYeYFc4ILda9j+IXh&#10;zRtE+AHhyC0m1EXMMUMvnKxLtK/JP4HmvNNHsLi7/ah1HxCbac2Vrr0qxNj75Ruo+le4+KNTtr/4&#10;cRpFcCW8cxiJfLySFPOfSm+4I4jTbrStR+CcqeIbNk1VdJAh1iM7WlCr8isPbpXPWi3J8JXa3V/K&#10;zCZgkyNyVHTNXru1uPtmmC8tZ4okjUlFHoOaguha/wBoaJNY3du1q8yrLC8nPHsaItDuYFw+kL4t&#10;+H4F2GuDfFRvPqa6/Vn8Mab4o0W+a3zdR6USRjkgisPV7fwpH4he6uXmgFuY5EaNS2D17VY1++8P&#10;Xvwuu7+aPeE0d1jk2YJIHy8VVibF3w5qdprVz4iuk8LKPsrsC8gzkH6155c2Fufjh4nnttTskcRy&#10;lNzDG70HpWBp154v0L4XeEdSivEeHUdQlW8t2XGyNj8p/KsPW9Qtz4z8Kyw6deiGR/Mmk8wg88mt&#10;FG2rJb8zIvE8Q3njOG3m1Mx3A1vcrbeMK2eDVrxfrOnxXghn1ESu8MUbFf4cDGa7O1m8P3euaM1v&#10;Z2rCO3IJ38g9+a8g8UWAm+Ns6HTZvJW7XC56jPPNQ4kuNlcx5rmMaldxW9xcTpKq+Wc5wD1ouDJH&#10;ZKieXjbzgY5NdMdP0238Q2qxWewNYHd32nHauVY77+5jeUb1u3/LNOKQkU3kmSwj3QSEudoz71si&#10;wNr4Pgf7YGLkM6hsnmmNsl+zx/Zo/wB0Plx61YXzhEuZyWxgAtkGqGVhHcGCKTyAucZ+arR80QZM&#10;RI2jkVRvJJY4NPTcd5ly6A9RWkJo/wCw4lyuSo4PWgCv9pdZoAlrCxJ744oea4S8llGjISy4wB0q&#10;k5jGoYWBsORx6Vp2hYazaq12nltA3JHTFAjIjmuj4jcyWZCBwc5p1/HDN4i08hCE8xSzZ6YqdDAd&#10;V1UmI43tsz3xWKPtLazIJIZAjT4yDTA6i1+zv4s1FUmTYlsuRnOcVBe+U09x5eWVXwcDOKs2lta2&#10;9ndSC3cmWH727mqtrFdrql/PuDRMG3IR+XNJIDMJIYruGAfSpUDfb7P98VA6cUXPCyyeUqhpug7V&#10;oW8LHTElMq8DgmnYB0Zi+0uvnAE1Ze4SAwusKvgY571iQS2q+PikjS4YcN2raul042zmO4Q7vfpQ&#10;By+pzX76lIVunVHlUlavWkqsFje4VwVHA7YqpfqVk07YELZwcH1pLCMRa27/AGZsBc5z60D6HUoL&#10;YafcSC3ViMAA9qntVzFc42qxXqfeqwNr/wAI7qEqSZ3OMIT3qFJlyzNNtxFng/yosIxL+HU/+EkZ&#10;FkIUSgsPWti2VxCqASAleRmqonia6lke8Jk34UelTG4RbqE+WAzccHtQOxdYT+UxeN+o6nilyeRt&#10;GMDvVlyr6JZBXyFBJPes9WYzzLg8H86QrFpDxJ8g+5xmsdoJf7bkc3sgQt8xB61pFjhcnHrScNNj&#10;Z8pFILDxF5lsMzIVjcFCOor0HwvPape3UkupRHfaEAEfdwK8/i3CaQBH47djWjaNhL0EyfOMemM0&#10;J9AO9guml1e/8qwg2i6PLNndzWprZ0eT4YXzTaJBJPb25aLavQ4riNNtrm3+1SG5kManOSfWptc1&#10;N4tN8LQQNHI885V1xnIPr9KGiUzZ8CyPc+HNbaUyxK1yVjBT0rrDBqVvrlr5dzII3nG6NTSWkC2v&#10;w48HhEtSUVHlK4+Ytz+lWheWs3jqyD31tGohVmBYckVpTi2thPQ2r2+YQ2NrDZXplm2AE5wK65dI&#10;1G28NaXdzQpcFDG3T7gPtWTDqVm9szR+FrBrhRiOQY7VPp+t6+tz4giu7UPBhcZJ4PYUNalJ9z1q&#10;01CK88D6pEtlbxLFFCkchwCWYYxijTLPWrX4g2umXmoRK0qhrds5BDdOa4mxkuGt7S48gqDOG2g4&#10;AA6cV6b/AMJF4IHh2yubrw5PPexQKEk3HIx70S0Fy2LM0niTQviRoZv7wPbzsSjgfLIPT6ivTLJ9&#10;W1Lw5r93AZ2iW24jOeT2rxvXtfi1vwn4RsW8LXsQW8DR3JySNvvXb6RrXifSvCdssOipd2zQou08&#10;EAcZqHqXDcuxR639ldJLWYSNMyvwcYPSs+/0XT4NInSPxU4vWgdkRRwfaruq+IdQk0fSxD4dEUt4&#10;+AgXLA0tuo8q1kvNSInW1Jj3rjOR0o1Q2tz5t1TQru9127ZoEtZ7TW1kjZ3CklTnIr1vW4LO9/Zx&#10;Vx4ms0v49KVfNjkAIKj0HrSWmm6JrGu/HNdRbUIfsGkSyWs0LEfMFyOh55ryHwLq3hh/GXh3SL2T&#10;UvNufE1zDJLM5TYUYhMg/wB6saiu0zSL0K+kQarDpGqFYUnuPMId3bBJqrNY6jd3l21/ppSWC4WS&#10;1ZT0I5r1vxRollaX2vXkEq7WEWEV8e3T3rnLWW2lh1UzwxwJFACXLZyKSkPmKkNxLcat4YuZ7qd5&#10;0iEbKzHGF4HFdJqWvpZaDaeZ4baZGuY18tPQ1ytjavqXjCE6ffvFFHdBXkZSARmui1LTJIPFKWM+&#10;r25aeFTbO44Yj0zUsaN37N4JifTtUint7YS2Sm4GNoBPqKTWmm/4VV4ha2iknil8swgDqK851a4t&#10;lOraVqOs3sM5hGyQRnbnHy+1eseE2tj+zV4Tgmuo5HjeRZJCM8Anb+lMZ6+c5Az3ppBDOetOO/co&#10;yuO9PZV8qPD8nrWVhjA2YifLxxSjbtTjuaNi7lZpiBjp60vGT83SkMdgBWPakLR+WRgZ7UHqQabt&#10;G/vmgBefLbgcikAfy0JUkdqUZKvxinHzDY3IWUB8fLQAjAZfMjDAHAphyBD1OT+VNjMpC5U7s8jF&#10;WCjkFlZTgdPSiwDdoDFuTkd6MDYKaScDgcZ70jFtx5GMc0WEO5Dg7f1pSSYLz5uDjAxTfw4pR97g&#10;UWAMKIIee3c0gztH7o4+tMPJ5JxmpFyMmnYAGBcMcfwdKTnecZ5PrS8elLj72DzQAgznHAowdp+T&#10;v1zRjDHIpzdCaAI2ztPTpQm7bzL1NL2FNH+uhHmdQe1ACEfOn1p+BgZNGOD83SkbGRk0AL/F0600&#10;k7RTht+f5x0ppB38ntQgHpgpkjvSNjzB8mPSkUHcfm4oZlx93PPFADtpyeFp4HzYKimg/uQc9e1O&#10;BP2hACOlAAvyzLheuad8+48ZGaacec+R0pQ3zHDjr0oAf1yT1oATD8c5GKTGZeJl6c09lcGA7Qee&#10;fagCaEEyYwOtZfinVrXR/hB49vdieebExWwzyzsMDFbNuCbvHkn7w6V4p8Tppb34t+H9GinLR2SQ&#10;yzgdNzdj9BWFaVkdWEoe1mkebRPDaeANW1G9uD9puFkmcse7civFrZLzUfiS93M48qO9LAnoeeAK&#10;7b4t3/l+IZNIg3/MlpH8voQM1Q/sjVLTSfBggdGiaKIzknBOetePz80tT7ehGNKKR2/iq5ntf2Ot&#10;dWIqs+oOqthuVjWvm/Rbac6H4jlRpBLNMQZMZr0nx/fSjw7BZoLgqttGoPYlq4S/1C00z4Z6HAuD&#10;dXFqSo/rSvca1d+hjajc2Om6LdQwMZryVDuPdSa6zwR4bLeFn1rUbWdpprnMETjp/wDrrkfB+kXG&#10;peNp7u4DNDHPvlZu59BXuV5rUFn4atreGzt5JRFshhUZC+holdadROSepj6tLHDcuoQpI9uB5I7e&#10;lVdHtLuNFfyJnnnuwNoG5iW6AD36UyytdTn8SJc3iu88s4KrjpnoAK+u/hj4Lhtk0rXdU0mNpxDm&#10;ygkHywg/xEHue1OlS5tWceIxMaUbtmh8OfBkVhoeiapq2lQ/bDbBrO0YZW1VudzDoXP6Vj/H/wAP&#10;x6n+zjfXkOjmS405TPHtXLBAPmGPTFey3d07Xa7W4yeKjDRzWd3BLBbsktq6OHGQQeCMV6nsuW0l&#10;pY+TxOJnWe5+KWqWEzeJ9NWw125t1uncXZjcrgrjGcVeutMmsf2f/iLEb+4nkub22d5HPQIe2a9k&#10;+Ovgu98NfHbW7i20e6Gl39489sVBKozHLLn2PSvLJ7v7R8HtXR5DvFuOfYV6UJ8zjqc1SnyxueZM&#10;V/s2IKsOfJUHimhitvOnBJHJI6VHGY2S6VUJPmHcaDn94dvORXpyPPSGdX/1YoK/JyoPPWlH3OlI&#10;SNj/AHuayZSE/v47gYoVWOPmHSnHHlt7Go+RKwA5xUjEz+9I8jpThyVHkYGetKu0K25guV4pMFLe&#10;HdtbLfeBpAOcOh5hyOM809lg+zqywgHFDsGEOeRj7tOO7y2Q2yHC8L/dppAMyolt8gf6s81XbI0+&#10;/U6eOZgUO7kVKQu9T5gAHFNKN5c/yE5Yd6TQD7df9ILvPGr+VhRjjFRup+0TE3IIB5wKeVVonTDZ&#10;2g/lUY+8vyfw4pAOb/VQkEt9aUlPLXdG3UdKYSBbR5BDCTAA75qQsAwja1HKZVwaAH5JCAqD8vX0&#10;qMH98cOeh7Uqb1jBeNsFuPelfzN0mIlUbfl9aAGKSFbcQTu65pw2lZf3Jzxg5qNQDF0BYnk0pIAb&#10;PbFAD/3mPlAznpTsD+8ccc1DuO/IH1p24ZmG3J2jrQgJC0SiQbQfl4ojncRq/ljknC/SocphPmB9&#10;qauftWSoGQcj0pgSPNdNKzPIuG6D0pwaIwKjEjPV/Sohg29+wZiFccGk5CDFu2cikBIDD9pbYWYd&#10;AT3qyDiJQzHOeKqNnzd2FXAGRUyurSXB8nBIG0+tACuCJFGw8im4ZjDuiYY6sD1p7ltinIO31pV3&#10;fMcEgYyPSgCVWkAkC27Y2jGasoHFurGBFGPmOag3fKhDR4C8+1RFNRdrcx291IkknOF44/wppAa8&#10;W0woTKOVOPWpYMjG2X5mc4qlEY/7UK+cA6w888VPCuDMRIxPmdaZVjTUSZcMRx1NWI9phbKHFVoi&#10;h4MEmfWtABPKc5UYFQMjAwRjHtTgDtbnrSfNiYggADnmmhnZ2CMme5PamA8EB/ug8U7PAz600Lwy&#10;s3Ib161MqkuAyHAHWgCMH5yc0oBaW4APUDGTR5lgss6teAHI6ik0268Ky+Ovs134reJHmUCYJ8oP&#10;pmhjQ8qckmTCgcmqri68oHYpXd8pJwRXreqeDblvCS3+naxbXVp5IJ8k5aLjqQOoNeSpHqB8Ua7b&#10;SWpbY4BfdjH4VCaYDx/q4gUGD1OaUiEmRd3IHWpZIWUopkAwPWmfLtJW2LZHWmBRlLfJtcDAPXtW&#10;c2/ezGdcfSr8vF2pKkKTyKozYEo2lcL696aJM+4EmIMMfvZ47UtqmdctXe82qlq/J5qRObqYllI8&#10;o8ZqsGQaerb35lYYFIVitbmJptcYwbN0jbZCeVx7V0mh6J4rv4LZ4tCuzCXYeYwIDelYWnLZr4iW&#10;W6IKfa1yucDFfXNn9k/4VN4QW1s7ZY309WVk46CqWhVnuj5t1nwb8Q7PQrq+k8Bam1vDzK0Pz+WD&#10;34PSuHVGeVwLs4CZJbgjHbFfdnh7XJEnNvdafayRZ8srKMgg8c56182fGHRNH074u3VxZ2iwxXp8&#10;1Yk4VGJ5x7VjGq3JoNGvM8nhfdcBSrA84Pripy7LZyP5IO1vWkjCG3U70OEHOMVOir9jblWGa1FY&#10;bG6NaWzbGBOePSkYHY/OPlqUcRBfs6bvUelRt0m9x0osBVZk+ykEfMW64r2r4Znd8N/jMCx/dm3z&#10;75zivF4w/mSkwKVDgc17T8Lwp8KftERiE4WG0IHr1qXsVE6d87woXqtRKzoYvnyQelSyiX7UoAVQ&#10;MZquNr391wAqpx70iTzr4ipa/wBrfDWZFCyPbSiTHsRiqHhS4J+K/gdAw41ePnv1qp4yvBN4xtIw&#10;qnyIyB7k0zwwgj+JPw9Yvud9aQtg9OaiUbwdzsw/xI/YDwgiyfDzR5GHA0qHd7cVuz/PfReWflWM&#10;8j2rl/B0jn4Ey7XBI0q3GR7iunto2XT4Mypu24bnpmvnartI96CNzSZbZvDlyRMhYEgZNbFnNH9g&#10;O6yUhJhlq5X7NLHo0giQgkk43dzXQaPFcL4UvUuCSWbL/wBKzlsbo3b5BdWWkBZ4VREyxz6V8p/E&#10;TxRBZfGLxNar4UlkW3s1EUknCyk9T+FfTGoWmofafBLw64YrV7eU3I9cD5a+ePiBYaBfataLcWFu&#10;WTzBvXgr6HNRFp9DeEba3seP6b4p0k3ZZ3gSR7vBTaPmJNejxX0z6FOosML8pDDuDXEWPhbwV9oS&#10;V0WRxPkfP3HTiqXiLVtctbm4tLHwxFtXYqOWznPetXa22hhJancT6pawJPGCpldQFBHStO0022n0&#10;hppyjblyuwYArx9rTxNb6BFq2o+Ihc+VtYQRx42A9uOtdt4d8WaddnTLVNL1KJFjwwkjIz9DRay0&#10;JjIg8Y6Vdv4EnWzvAV3gOitg4rhNM8OXyQWlw2u6+vAOPNYBcfzr3SWyR9S0Vlu5RbyzZY07xLaP&#10;LoVlbWd1EC0QVsLjaO9JSKa0OO8P6tozajf2RuI5bhI9uWbk/wD6qZrMuviHWYLexXyxAxJDcmm6&#10;f4Rt7PWhc/2jOZBIHJB5PrWs6TT+NIxFp9wsXlFXZs81V0iNWjyfR/BMGrWuu3dx4uuAwviDGr8r&#10;68V1g0caXpC2tpYzCGOPAkxkknrXU2mjahpviO/mttUkZJZNzw545rflEkzRh/KXIGQV61brLYyV&#10;O54tqNpq8OhXtwus3mx5AXjYniu18Ha5ojf8ItYSanCZ7jcFjIyx29feup1tfCFv8P8AWZb+QKsd&#10;t8u0ZLH0x3rgfAcfw7HxH8Tay+mwebErLZmRxiEN1OPeqVmmxSumjvvFSMfCHiQ293NFH9iJEkZ+&#10;bIFeFeAk1S++JGuLdazKsQvm82WZugHTGfWvo+8isZvBuqbPuTQPnuOa8P0bT7qPxf42j/s67Ajv&#10;8qUBG8H6VNPW5VSJ7PDbeHQ22F4ziLGcVwniXUoNOtJFheDzpJ+MdlHXNadtB4llDi33JGuAS3BH&#10;51U1bQYLmx1CG7tmM72hIIbocVEXZ6lOOmxzC3ug6jcaI7W8aThlz83UivQ7W0WXQbhZokj/AHI2&#10;4PpXzVqFp4n069vIrfQbp1F4dsu7lcdK9j8B6pqN7oMUV1q0DzRw4mywBAHTiprPkjeKuFN87s9D&#10;z/xXpsyfEHVZTJMyjAwedtfNHxRDLrngJCOVtpv1Ir7O8TNat4q1AI6sBHg5FfHXxdA/4TTwaQOt&#10;tN/MV15dVbltucmYU3GDPIogNsp2A9M1OzkrgWJC9+ahQIdpDHg8j1qwTiTBk6r0r3j50hbOxwoA&#10;FKF/dxjcQOvWlwMXQ3HtTsqUAwc9z6UDE4O7g9aYw/cMMAcHFPGzzzibjFMlHUjoD0oEdJ4VLDUd&#10;WwgOSvGfSvSZWuRpkDfZ1ChOK8x8NmL+3bpWlYeYBgD2r0ty5sbOLnb5RxzU21Li9A8HTP8A8NQf&#10;Db9y7F7qUA56V9KamGGsAi1XagXBzXzN4WJj/aL+HkjRBfKvmCKO+e9fTWpsTDt8oYKKc+tY1Fqa&#10;x2KExd0cCFTmMcVhTqmyLCfMG6VqGQCSDG8DZyDVGdQTO4WsyikSxij4I4qGSNjGvzYBHWpQflyR&#10;36UjFxbynJwBSKII0ESt+8J3D16VG6hjOwICgUEvtJJJyelDBQgAJHy81SJKylNjZwD2rPnA81SQ&#10;x54wavkweYwZ8elVLpoxGoEoLFSQBQxMxpyv2hYyCFYcnFUwsIbUwYSMKMH1qzMQXtyJeAxzkVX8&#10;xTcT9+B2rSOxJGmNlsR6kHIqOYDBITOT0qbjAz61WmLYO0HO4cetUB1Hg4lPF11mPbiZP1r6M07/&#10;AI+AMNkKpHvXzb4Z87/hKrjcMZmj/SvpPTGQ6laMZBzAgNTLoB2dunnXWmRuVwEPOe9a9gnlau8c&#10;h+ViduTWdpcdu/i5YyzAbgT83etfWYlGp6e4Z1AlXge1FrkNXZ2Oh7jrlqCRxdDJ/lXrhG7TUIfj&#10;yRmvFtDmh/t21BkkG7Zz64r2XK/2YoDfL5Ax70kmhs43Ug7alIu0YOePWuSvFKmQPDht/QV1mpOU&#10;upWMWdp4OelcjdszTbi5Oe9XJjijntQUZh/d5xXXeH7m2j8PwO1ldfJKOVU5NcbfF/LYCTkMDyK3&#10;9LuvGv8AYWnCw+GyTkZUs3A/WpbLS8z0qXVrYacvk+GJJGZRli39K4fxPdXc2lyQHT7FHksJMhpQ&#10;AcjjrUkum/ESRIXefQNOZ+WXzA2K47X/AAjJNBJJqn7TkKFo+iyhNv60oKz3Bo8q1PTdQb4Uvp58&#10;TaPGRqBl3CdcLg59a8j8VXOhK1q934vsWuGttm2NgRhBjNeq3WgfCaBtSW8/aE1W7zkLtuRgY69D&#10;XlviF/2eraCcR6BruoyJJ8gXJ+vOa1v57Cs9+h4bqV5o0k+oNaXl/McsNoiOAfY1xymc3F20mmyo&#10;3nfKpHNerat4itwkyaR+zlbiBIcRs0QUsT69+K8vmn1d9Qdr2wghmE5JjXjaD0po53qzorJ3FtEG&#10;U5Cdqvxyy7bvKqV8sgAmubhkk8yELeZ+XnjrVtHbz3+d8mmFiEjF5elQ2C5q/YSMWdWVzzwaozFQ&#10;JeuR0qW1lk3R8RAZ4HrTY3sdbZBlurIR27v+9/eLnGBW3cxSQ6tA0C7ElZN4rl7e5lj1bRWNsx3Z&#10;3AV1jPLJZwuHV03rg56VMCHoek6H58cLNE2/EKZweRmu4095P7d04G0AaWX529K810KfEV7tnz+6&#10;XHvXfaYb9bqKWW7DbgcZHQVonuNs9PDRx5XchTyhh93eqpkjaUjzCctxVe2Fo9jomLxijMc5bvV+&#10;SC1S5DK6jEfAzVoysMjZVliVreR8uDtBrO126hfWfDaJHswuHT+VbOkrbDXppLqeJY0Pygn71czr&#10;zWcnxKR4FPlrIMH1pgXsTLDFkAjy+v1pke+MBo3XBPQ0yaSf7JGFckCMZAFQlidIXiUEE5JGKQ0a&#10;0b3DQRHzWzznmpIkd70EkBNpwc1TtSw0G5bOTtwB61ctFmXSHMjHcWz9KYiBrZGvFcxgESHvWlAF&#10;2lBb4TpuJ6etREp9jOXAb0x1q1CgbRrpdx7ZNAGkZ44NIghhu4lVj8x65NSMksltATExOOTmudmt&#10;owkZ86Q/N/e6Vs29xcLpDrlDhQM56CmgK0yzpqW5w5XeowOgro7RflcBjg2pOPwrCNwQ0h8lZBjn&#10;ipIrq68ksu7J4PbAoQFq+keT4W+LiIlzDps4zj1HFfnU3lD4ifEaa+tDI39vzfKTx14r9ELiO7T4&#10;e+MdkbMsunsCAO5r89dVjuo/jX8WYpdOZiNaPy47ZqZplwKdw7PeWTQ2CRxl+fpV8M/2Ykn5Qo79&#10;6csKtFEgs2PH3fSp/KiS1EbKxJPPPQVlcoqxsPNuXa3wCBzmrMMtu0gjDE7Tk5pj7DEqpAdoYVC6&#10;INSikAO7Z0AoAt3sRl0+RUMo3Y4DelJFHMun6XEqhQoO7vmpLeQlZcxqB6nirSgGQhrkAhhj3oAR&#10;EkRZSJSCAMGoA0p1dZHYlghGTVuYgCQbxgIOaooxM7kdAeT60AWU2lbkiUfe5zTZEJWEjcGDce9G&#10;yRvMC2xVUI6H7xNWVWRUjMijgcA0rAVHR2uIg0QZQnPPINZ0Rn/4SaFHtJGjAYD39K3V8n7cSXUK&#10;V6ZqvMCbq1MflhDLyTTA39PbytHkLCMlSd0ec4BrzDXUE/jrxEIbiBFldc8c8da9PtodPjsbtpdf&#10;Lu6LgDn8K8f8UkW/xJkkXzQhkG5c4yDTXUCZ1ji8OSpDbruVeWz0NaFlp0134NaUXUQnQEld3YVy&#10;xknMNyIvNCyqCQe1aGmyajas0nmXRRkO4AnFZ31KTDEayyROvzFyCPpVhbZms5CL1UVR3qjJIrap&#10;dT7MhnP4VZhkVoZk81wHHFJgQnyBHMgdidw5HenhZ2jEcTgHbwavpaTr4e1CfygVQd+9Z1rdkzFF&#10;05dwcg80rCsSq88FsoKMW+0LnBralmtn1TSWRgisU3ZPpUkGnpNYzyF0YjkrnpVFraNtQjEdygHn&#10;YZQelO9gOg8SQ2k2ieFnDoyLbEk561wo8tg37r5Q2MeldT4jiuE8CeFI4JwxfJfD9hXJ26S5m2ON&#10;hChifXvQ9RokIiFtIMjGPyrPYb5HT5tvmg8Vo3CL5L7TgKv51SiGGtztyxJ4PapsDNTSriNfFVpE&#10;WyXu4th9MGtT4tKI9W+E+Cfn0RmYeuCKzNBto2+J1kFgBLXikbvY9q2fi8S9/wDCdxGR5WntE5xw&#10;CSCP5UR3B7Hkqs37x9gGUA6VOu8RKN3UVWIP25Ea7HCA4A61YG0ZGwk565qkCFBIZ+fY09SoU/K3&#10;XrTgmHb5ecDjNIufPK+XkmlcAfeUdTL8pYHPpVmMwCWLCZbZgD1qFUuDI5aFQoPPNWlWHdH8pyGG&#10;DQB02hNP9sTfbcBW3c/lXbWcoEd039msMS9jXIaeIgyHzyQVGa7awWIqjK6FcjKk1jNDjudJZspj&#10;jO0qMjOa6JHmf935ciqoGMd6wreJXmjUzFQ0ilgPauzCWhggCyINsQ/SuOW5UtxII0W3GF6L61NG&#10;CfKyzfeqIY+YeZVmIDym4H1rJsSLIGSR5IIwMc0/aDIuCMY6UxSPIIxyGqaMkSghD781F0WiW1hl&#10;F2z5zz0Jrq9PQGeP91kr1ArnYyVtrlwRgsOfSuo0RgdSTDfeAxmp6mb3NyCBxNLm3kORwPSuktLW&#10;Y2ULvKAGB2gnpilI2aS2YFDsB+FTRSM1hCDuGO1KoOJatw4EYwpO45zWkoAjz5XGaoxbSA3HBHet&#10;M7TaBSc8DOKxRTFJTywMDlarPtwfkGMce1WAEOzBPvSSL8sxWMcDuasRU+TyTyc55oZH+zswTI9a&#10;hJO9kMa5J65q2ObZE80ds0gKZ8wXVviyZsnpV4xtz/o7ZIGeelPQRqeJgSCKvhoyY/k528mqBDoE&#10;jFoSwxkDNI81qEKrYDO8YIpWePyZQIM4XtRbpB5m8kAhuQaBmgN/9lt8jY2ioYsM8gEbD5u9WllR&#10;zs+0KAE44pkoVYows6lixxxQ2BOIGWFGOGJ5xnpWnYsoMW5IwOnIqCJWbS7DO7eAQ4o+WPIYE5bj&#10;2rPqFxt6uNXVUfOeRipbdV2SeY69O9Qybi29E6fnTkWUxndv5bmkIWZU5KhiM9qjAO+ICP681f2I&#10;LdfmTtwaZhDIu2AHjmmBFKv+irt54/KltwWtblSR0yKveXbjSp9qknbz7VUtwVuZCFJX3oArMH+0&#10;XIRsYqKSSUQhmhJHQmrEwH2mRtoG5ucVdtordlRfse4njcT0zSuBi+avB8sYPSp02mPOytGfTIEv&#10;lJvicchRTDEFWfFoSP4aYFMglgdg9qsYU2cg5zxS7fl/1bDAqSIgMwKITtNAFJy4jj4Y84qdVHlx&#10;DcRz1pMZkkGP4s9KsQrJ9qU/Z3IDCgB0iSI9kfMIDqcmoRtLSBd3Xk+ta93hrazBUAKKzhtEz7Y8&#10;8UAVX2i4gG0cnsKe4w4BcjI4xUs8bFInKdDxUWJCFPkknbjNADS52Lgk8dKZglmyhxV+1ty9rdko&#10;oK8805UPlLkAkvzQBRZXKJ+5bpUHziRgYieeK2mhcx8FelJ9kka3lYiFSB60ILGVjAA2n7tbOjPp&#10;wGspcwKC6YjZu2ayyrBpAQow1OKhgp6AHsaa0YizrWmtYaX4Ymiuo5BfSyEhefLweOfesoCT7Jzk&#10;txkg1qtLMdOjge5ZkDDaG52/Sq7QSm5kZWi2Kgxz1oYioY90LrlgMDJ9aTy0FqoDnr61bCtgkKh5&#10;xjNOaIhANmSewosMzWzkYiY4qIPIt2CLU/jWwtvcC4wLdMgd6R4VEzAuCfSgDO87dd7QmD3p7FVi&#10;cFyCTVoRQ/bGHlqGPQ06SGELL+9DECgDP3MW4jz61IR+6OZB7VLFE5u921NtWngi3cSoD9eKQykN&#10;3lMADjHemoz74/lPBOc9qveXEGx9pTO3kZqLau+TDDApgNYlYCdmT2pqs5V8556VIQhgb5uhpVC8&#10;c5xQBBHn7aPn69anJYMnXFKEhBVsH71PbbvOTSAXvUbH5yNpPpTx5e4fP3ocJ5/+tXGKAIyJCoI9&#10;KQI+1NwAarKGHOPOGN3NPlEHUXafd9adgKBGNq470oBDNz2qbaC5HGRU6rEQPkakBUChow2G4JzT&#10;eMLheCfWtNli+zH90pO3oKqbUw2YjtVuadgK7Ag42g8etMB+ccH2q1thYy4lOAvFQ/IH/h+9SAP7&#10;xwelKpYsPlGPWrK+RsbdCDkVAdgJwvGaBlyPt8n8VY3xEi879hn9pFFhLN/Z0DBR1wvU1qxMuxuD&#10;1qxfwm5+Bfxwthg+Z4PnIz04WgqD1R8U+FrUP4Q08tLMqFeWB6YFdwIrdvBnidBHNlfDl0qMehyt&#10;eReHNU1UWGq2scMQW31+dXb1w3SvTra/uZ/CWrg2yBbbTn8whcE8V0O90dtSLdj8076Mx+MPFUci&#10;EMniS4Uj0IfFSshCwjzFyFBBzWv4tED/ABz+Jnk+V5b+I3IIIx15I/GslVUTyEsrL5YGS3SvcpO8&#10;UedVjyysIGUkM0jfLx0pDyrkMCA3WpjHJ9jX95HjPc9qqkIGlAlkOBzgVpYyuKWwei9OOaiJXy+X&#10;79BVr7Pv01sCLft+XLiltIVSSXfYyM/lnI6gUhldVJhkP2lAp556io2Zm8/ZOoUDBFTw2eozPqTr&#10;pl0QrH5QDzTUtL8XEYfQtZXD9oWNKwN2KyiNJo8jJY/lVlPKN0VMiDKZBPStRNL1qaJ3h8A+IHRR&#10;je0LDrUsXh3xNLJGB4e8RZ34Ci2bjPvTsLm1sZIWB4W2yKBk5NR+UosxgAHccqTXbQeBviDJEPJ8&#10;IX6kjnP8Vb1n8M/iFIAJ5ra3J/hyWY/lUyqKL1Y1qeVhIv3P75Vb0zTitrsZ/tibN3Pr+Ve5W3wi&#10;8YySj/T4mG3PJ2/zNXYPg94mOsop8Vafa7WBLSDePwx3pKrHuaKnc8Ehw16nk3keQORIMYH408iM&#10;NqAGGbHKjoTX0tF8HhNfyib4yK5VOTHb7c/rWtafBmwEKKvxTuOX4DQ9fxzSdaHR3IsfKSw79Cle&#10;TVkSTf8AJH3pSijTds97Gh2fLjmvsD/hSmipdRNP46vZCV7IQDV+D4S+Cop1EwunHP3jmoliIrqC&#10;ij4zh/sz+yZo31NmUPlSE5FM32puI08u6kjGOkdfc9t8L/hyWY/8IlG2D1L/ANK14/h94LihkC+E&#10;9PQbhyYwc/jUSxKRXJ2PgSQWz6nFu0y+8sLxtjORSra2xuXZRq79cDyTxX6DQeDfCEbuU0DRlO4Z&#10;LRqf51rweFvCSy5Gi6CzbenkrRHEJ7oFBs/OuOAEQLH4C1mYhuvkt1rQfSPFctsHj+C+qqxxhwD0&#10;+lfocmi+DEeb/ikNGyp6LGo/Wmx2fhvzbvboNjHh8D5c0VMQlblVw5X2PzybRPFDWR3/AAt8QeYB&#10;2jY4p1t4a8ayKxT4Ra4RnB3gj9Ca/SJLPT/7OHlXmkxsF/igBrFdYGvrhGs7BnDgZCABvyqPrXkP&#10;2bPhG38E+N2dk/4VZc7cZ84yAEewFWk8GeOP7Rhij+EWpzuXxnOPzr7hdYUvCF0SFTkY74q2ZAhL&#10;Lp9uXMYG4CpeIv0GoM+J08CfEBtUtEuPhh9njBGSZARitRvAHj/7ZH9j06NFHPzsOK+w02M4JSJw&#10;JPmU9easyRwEMUsFU7R0PWpcrrQXIfJEfgfxo0CC70O0yCMuGHOK3LTwZqyyxs3htMBODvFfQdzB&#10;dZJ+zNMquOATxSmP5U/4l7rgDv8A0qpVEo2tqNRZ4bD4YVL6USaAIyOpJzTW0iKbWkgbRpCY3GHX&#10;gV7o8OnvHKsreWcDDYqlPbaZHFEsN1FISclyuDWMZDcGcBa6VfW8Fyn9l27RlBnPJqQaWGnYGxjw&#10;yn5hgbT9K7eTyWsg3n7XGBsz1xVm3jhM1q5tVyOoz1qeZlKCsebL4VvJJ4TNrQAWQlEEecj3rcj0&#10;HU3sxDFpkO1cDcVAzXqthJYC4cSacpGzgddtaiiyeJNlspUueRxirhJp3ZfIraI8u0vT9c03XILp&#10;dAX5ImViD1yMV0cDzTHEts8e52ZsHp3rcv5VCTxOVC5Hy4zVDbF5MWIHAI6iqlLmJUJIIWmT7YiX&#10;MpLcACvGvHE11Bq+rvJAJEMbCVWPbFe42ogQXpOzJAxntXlHje1juNV8QD7PkeSCR9KVNNyRoj52&#10;0PULyz8dx3FohMRmkIRlzjPWvS7HXrueWWRtEfeCwDgYxmub0Q6DF43u1ntYvKN0Agx0IPNe+2+l&#10;eFpfC9xJbaHaFXjTbjANehZJa7mMm5uxyWl+JvB1rpl4NQ0y6S5VsxAR/f8AX5u1bmieMfBNx4+j&#10;ZFtrby7ORdk5BDBh2Y9KoeLvDNtF8LtXkMVsxNsGjxgn35r5elt7lfFOqRjWJEi81Rkdiegq1Bt6&#10;BCN9D7Wtr3TZPh543tdM0GwuXfUgXRGGVJPXIrH1KafSNY+GTy+CrzN2/lTFEPG/jnHpXBfDS28S&#10;+H/iB4ZbVvC2pC21SyY28xcsCf4M9cZr2KXW7i98Q+MbO68MQpNZHMaGPPyt905NDXLtsQ3qeIXs&#10;Fx4b/bc8N37rcNZyaoksYLHGybqB9Ca9r8TXVj/b3g51WyFxqFmXst8oVZB1PJ9K5PxFBbaj8Ida&#10;F9AouNPkLQzkfMB16dwK5TxZpuoan+y1+zPqNtcXl7HperPBevBKRIiNxnA5GKTszS2zRT8SP4iH&#10;xK8DS2/iGH+1bdpRa20ahlnU/eAYelXNNk1izsfFcb3UUVzq0BaWzMuMsvXBzwa57U7LUtC+Nn7M&#10;Go/8JJeXmmtewpbxyKSYPNOH3OevtXqPxJsfCumfEz9mzWLvwjcXFpJr0MV0EmK4Ex4Y+wpvRIZz&#10;ujzeL00yB7nSLw2UMrmRzKXMX86k1LVNNv8AT7W3TUJFS4l2K0o2gkcDGa9l1ax0TToNeW2gt1sr&#10;vR7eWLe+7crjPGfSvnT4j21+un/D66gs0FnZa/HK8kPBAyM9KlWluJ3sfWPwU8VeW0HhbW9RaG6g&#10;P/EsmlbiVP7uT3HavobUmkTxEiG1ThVKP/eFfDulX/g7xF4y+CkOm3NxFew3dixnUFSdh+bB/Cvt&#10;zXBcG68DMHkwmlQq2R97A61zTpWk2ioS11INQfebJRGm4IMAdqxwHTx34VchN4LbT6ZrWuApliwG&#10;/wBWKyrhVGveHWO7/XY61kzW52fmRpJvKIW8v8BXz945EN5+0N8OQmrwLJbxyNKpOCAx4r3m4ieP&#10;wf4luRbO6w6YXK57AZNfDXiPxdpE3xD+INykU8Vw2rLBA4b3xgVvRp3fMRN6HReKL+2Px2+HmmQ3&#10;0RjeVhdSAZHsKtX0NpdW3j/QrrxNdWlnJ9neG8BJClf9npXBFks9SEt3aA3Pkq67m67uRyat6Tda&#10;xqeofEIT2yQtBp7NAkbbhIAP71atNp2MNC/8RYoNP+AXhZ7PxtNeXX9pWypdquGYKQOB1pujay2o&#10;zEXlzaI1ja2u12wGUkc5HfNYmh6naX/wq8Rtd6UWOk61Kk0bLlkwTg4rV0zSvDUlj401wSBUfQJS&#10;QknDlV44HHFWr2SKW6Kni5NPn+JGj6jCzGO3hjErquA4HtXm+s6fey/E3UdXihRbSXTcow6IVH9a&#10;2NO1DXG+BOoyXeivIJtRu0tnxjcuTj8qwrC91iL4c61aX0UkkEtzmHIxwTyM+1TLRDaWx5fbX2uX&#10;Xju5jmiuJIxqm2KXBBADVja/H4duP2iruAGTzLe3j3OBy2ByPfFdrestr4xhmgso1jMJ8pVXIcmv&#10;PNHBX46/E2e7tTHdvbv9m8zp83U/XFXAzaN/VNT0YfD7UrKGUSGSMKgUfdx1z6VxltPJp+mafdwa&#10;b5v7/Eitzwa2L2w063+Ffi+dNatXnkuWd9zAEHOcL/8AWrE095Z/hjqBa1AxJhcjqRVCNG5uYruO&#10;ZlsVUvECeehqloc1tJqvimwlhQZhOHZu/tWbC0sd4zyqQiryFPWtbTrLSprXxJfFtjRREr8+CaQ2&#10;7lFwbW6Rft7sTO4Vs/kKu3c1idA0YXepmNmDFYgMl/TmsZVubzVLWJFkcLec/TNbGtWtjHNoiyW7&#10;MVVMe1IERRTTGzQCzYKqcZPUdqq7UlvQxgdGV/mArTn+zjTLJowAPLUbRVZln863KFSe4xQIvWqj&#10;F7F5eMwHvWdZwwpq96fI3DzWyC1Xo2USNkkMITx61mxC4WaVi5wZzkA0wJmtp31W6YWgEe05J6Cp&#10;rOaCNHVtJV/JkOxjxzU3nc2sJuCoPXjrU8ltAbUk3qY29OmKQ0WZrtp9NtyLWNSB94AVzz2Nv9vv&#10;Z31AySFx3xt/CtSIQxWTgMxG7p3qhsf+2ZZd7YPVT0pJWBj2EQKL5p3bRkGpdsSvpztbkbc89eKW&#10;NYXur1zCudnDZ/pU26JNPjDkNtJ4x607AQXDo1mWgBJH3VI60W66q+lzyyacsa46E8mpmMXl2piC&#10;YDcjFWpJGayj/wBJGNo+UUAc8920eqRRfYmO44B96kkWXbFuiGXOdw/hq7JAJFhby42fdwKc8cvk&#10;yRHbu2jPNMCiiXLzKFd9qr1HGasJJNcSQwFIreOE8SNzvP0qWykB1KaISRny/vA0y8ht5LpCGKhW&#10;OAD1pCLMqJ5dsP8ARDg8MigfyqN4ZWiTZcEArg89KzgJElP758bh3zinJcT/APCRqiyuY8ruGOKB&#10;mlbWbw2+oBTI7SEHlq2tOgkWad5LZwuPkDDgVR+0Qfb2jWVflVS2TzV4arvV4UtWlG0AFUrN6v0K&#10;OxsnVZvDxS+tVkaRioCjtXZtbX2o+FNddtT2bFCghuQR7V5JY2Wsy6vZSC9mgAY4B7Zr0fSpZIop&#10;7VdVZpi69Tw1VCPIxJ3JNJ0u6tpta+06pDIskWEBNSeHVvbT4k3UX2q7OnTzEyKGOPpVvUob6PWL&#10;Zih2eQCxD9Kh077X/b7lWYoQc5HQ1fQpK+56nfRTLL4Km0+zjMDRsWjAx09a0LDU9Rnk1GJtMeNI&#10;QBxx9a4VdR1+KytoVvd6IzZYL2NdT4avI7nWYYGtwCDmRwOtNGUlY6rS76Iaxq8lt8PbvUXtSCsD&#10;SbMHvgnFbCQX2t6lqt3q2jTaXa2to32e1juOrY6n1xVi0fTovECtiFI1AEpAwWPbNa2pafPNo1kY&#10;9WkSK5YEsnQKK1Se5L2F00SJ8CtS0+O/YxS3Dmba2fMx93p6VoaHNrll4F1q6nhuo7azlUPcSN1D&#10;dOtW9L0a/wDsmhtpX9lXPlLiaGS5UMxPGcE5rsdS0+C6+BfxN0a+1BtOvJLeMjC5XPYA96l67FLb&#10;UZHpV5d6LoWrzXMk1vLGGiweMfSsvxEL/wD4R+BrKG6iSLG4xsQSPwr0XQfMsf2XPhlYuZJ5bfSp&#10;g+FJ3AdDmvNZbjWLjS/FBjGmpGtyVKO4DdfQ03sF9Tm7y68Ty/DjVVMmqz2q6bJ5y4Lk8elWfBFv&#10;PN+zpZLapfWkiajMpSVChwW9D610ugX0unWWuq2m2h3J8hdQysxq9pv/AAk9544sWn06zhSGfzJ/&#10;KUKjDqBxUN2Wg3Y8J1iDVtB+JnxP8/Q7j7HqOmfvCh6MR179a+cdCsIrnxj8bHXR5xFHqLGM55G7&#10;P519sfGGwvLyy8Mz2+tRQQLbOt2GTqFHHNeEaJceDrXRbwR+HIJ7mSUq8pbCmpb0RdKVtTsfhhcy&#10;r8AvFemTQOHsdWZ7fd/Er84qfWYLW6+z/wCgRqwibeABhTXFXV9cxapd/YXW3JtWZl7MAKj8JeLd&#10;P1LWLvRX0DVbW/lt7lbS7niKpO69ufes5K+odzwrxJp/iBfjXePp1nq0qjXbf7dFbyMHeMMMnI54&#10;Fe63ulfCbVvAnja00q719NQPhmNpHcsZIpFTnryOa8i1/UPGHhXxYLy7trAanda9J5sW4SLIgbjj&#10;PANen+GPEr6iuua1pPwwuLLV47FBc25tT5d7GR85B7cVbVknYq2ht+CNP0nXP2P/ABz4ZvmAns7O&#10;6ieVny8mAdjZ74NeK2N9deG7b4fLB4HjnurDUL2C4XzAokXOFJP0r2/Rrzw1/bniW+0m0uLCb7NK&#10;bm2kc5D9X4PbPSvPfFGkwat8JpLy1trXbdauxluBOA42sN2BkHnFRdp6CirvUo/CnUvEP/Ddt1dX&#10;nhSOCPWdBu2CwyblTb82WP4V7bba68vxW1+zMcbJHfyKpK4I5NeJ+EGFhL8WLyw8LySvpOhxiNHc&#10;k/MPmOea7HS7y7uPh5Za+PDttGLnUDn5gMEHn9aOawR0Ol1md4Nd1uSSKVrO1kQyMP4d3rXC+IvE&#10;/g86HqqWWsxvO2muEVjgIcV3MN3Z6t8MP2qoF04JItnZbm69u1eWWHgPwhqHiGzaT4majBNBKHub&#10;JYuGA9D70pq60HJ22PEYjqr6HYkT6gn/ABNZHaQgruGcnBrR1XxUttounrZG6W6VF2FgSCR1r3/x&#10;Xo1tfeAr3S7Dw/BbxRaJKYbhUwytEvf61806fDp9z4Jt1uIY47u2vJkkmZOuw470Sh7u5alc998B&#10;+JdM1r4X38N89ol6NJlV92FDHb79KxPA2t2mheAf2nreS3Epg8ab4IVYHAkIDEfQV5h4Usrt/GXi&#10;GeNWjsvJKGQPt3N0yK9V8C+FLCbWfi2L3xIpQ2xbdIeoOcHnrisJQ5WNs6O48R6naXOimMQzaPql&#10;hkyRrtJ3D5gSPSuvuL3Sn/Za1PTrC2WKN+hR8kbuW6d68wX+wEsNQ0KHW7i8jgu5TFNs+5zzj6Vq&#10;eHrC8hmSeHWLue3SYiaNlOPpiqJudl4dTTdH+EPjOYyRYk0pgikZYfLyazfAtn/aN7YznTLP+yyL&#10;xLq7NyAYSwwMis1br7Z8Zdaszo6ratbBWzJwfXArds/DGjaT4G+LYh+JF5b2+pMrNA0xwJeigemT&#10;Rewjl/DNh4q8N/tkWmlweLftWj6pZajIzbcpOo5GBzgj261DYatdXPxi1S1i8J6xHaNqF5G0jxsh&#10;wCQcZHSt/V7PxMngj9nmRfGljY6xpMlwGd2DZjk+5nPqK1NMj8Rpq2ntrOveG5zLYy+VPaKvVh1I&#10;XvV3vqxG9p9z4TsvhXp9ijhj9pkzIEyASec1hDU7TT/GcF59ikntEiPnCOPdsJ6cDpXKS6L4pWS/&#10;S3+M1v8AZ57yQtG0I3Lk8BW61x3hi4+K1n+1Pc6TH5V1bD/j8hni3LNET1UnoQKLXHGJ6pc61PLf&#10;ajeN4YuJbWW5URRrGSQD7VoR+EdBvfGlhqK67qdmILXzJrJScOcZAx2rmbzxPoMPxL8XacPFo0by&#10;bmJbS7e0EkZdj82c8DBrpYNXmsPid4Qt5/GtnqrajoM7vfQABVAXIJA4qdtgOa8QG/h+2XMHgu2e&#10;ESFJklcfKOgPPrXIPJrE9rpemr4HJS5l3bVAwAOSfpV3/hLvDH9o+NLTUtLn1KKbxNhF3eXuIfjH&#10;0r2S1XTP7J0zUrX4c2MW/ShGWDhvLVhgfpWkW07MTdlc8k8RW2i3fwavtLeC38y3khfesmBFs6g1&#10;57cQaRdWMckWkh4VtfKjZBwNowelbXi7Tb2K9+LCQeI5WSXU4nCo+SwcjcOPTNO0LUfAtoJtJk8R&#10;yQSHTlCpJASsjMOzYxnNaozauec/YBaQMbTWZIwlwWI3Zzmsa81C4XXVuZdIDFVGT64ruNbk8O2k&#10;viC1ksbgySZaJw2d2elcfHCjeF76eaGIRbGxn+EVNTYLt6ANQhvJNOki0mKLDhWG4HOa5TX4IbXx&#10;/aBnfE4Uj6mtfSI9Hii1af7btVrjKrnis3xQXu7G0uI5VY28y7SB1FQtybkkMUC3ke3UJPnQZyOt&#10;WZobNEUrdMzMOBjvWcsk8lrC4aFPLtkB9qo3N6qX9oF1NSxbH41poMrTnUP+EkRHtZFw33z3Har5&#10;EmJTkEKowScZq/Ja6u0KPNFAhFtuBBB47Vz9gl1eeJ5LZ9WljC7ycD0p3QGpGQ6v+9UHYfmpyuot&#10;LdX6qzYbNWI7W0TTdWL6h8sBwzHgk1UAhbTpJPs0zAH5WIxmgCPbMfPONwB5I7U+OO4MDkx/KmeS&#10;OtXIJreLRr3/AEHe7Ack1nvc3b3EKC3OC+MDpihBc0La7iTSr8TJlQD+8ParMF3ayeHbpGmQIW+V&#10;sYrOnFqNHuIRArBgN5zyprPijkMvkzFcLgxkHGRRYDQkSJ5Yk84su4nmluftjaB5EUL5XsnU4ppH&#10;IcThggxtHetDTZ7aHVC73cSMYT8rc/SgDByyQ2b3GksknQZHOBWjBHbT2TNEr7GHDZ6GjUHkuIdQ&#10;YqrESnoOxrS0hLKLw86M8YkCE7M80wOXvlS21jSVYysHbuelakawsCVBAKjFNu4zPr9iDAMpIcZq&#10;OXzInuhvA2x9KEgLbW8hs7oLIFULkkHp+FZltvk16Qjf5cQIDHual097h7a8dpf3eTwzVYT7O1vI&#10;VAB8zjHQ0CFkt4niuCJBG+cgY9Kppa3hu3mZm25xz7VpFseViUEkdMVDdTsunIpkBYnt0pDJY55U&#10;ATywVb73tTiwFw+GG3ZnNY0I1GTXrTGQoceY3bFdJfQCLT7idLSZ4xCOQpxmmNGbK169lJIlk5Al&#10;HHpWsrQLp0DtKu7yxnnoaoxi4fw9ZSLqahST5ke3oKp7Wa6SJpmMRcFeetIW5vxOpIYeUc9Kslyr&#10;6cPLB3Sc4FZ0SxBoAqFARxznpUhluv7VtEist6pINx70rA1qdfcXsS6LBbGINJJEMgVkxy6Ylhqr&#10;PojPcqh2En7v0pkFlrk3j2wmOjkW8cSk7m5PritKeG2l8R6iY7ALmHaM+taLXoKxZ0m+1WfR0H9p&#10;hR5uJAW6Cuklt9JfVPDi/Z7oybDuYE/NXOaHZ2iam9uWuJZWkywQ5x6cV3UFnqMHivS55rULbi3b&#10;ZkdeKFdddBJXZ0GkxpBp0xitZWy4xuOcVr3Ud3NbxJCpE8jqVUe1cZc6hqcbwiIRrA1zgLjknNdZ&#10;pE919kmnk1P975Y2DbyKclfYcvdR1Wm3bx3Ysb+xljl8pVDAcHPFd1b6NENLjEunb4jMrFm4xXll&#10;zJqM8ukOdTKOLgbX8vJr1mDWWTwj4cgub5JibZfMlxjGBxUN3Kb2N4x3scGooujRKn9njyAE6HHr&#10;RoL+MG02xS7uLBk+2sFiBGSM1bOoLN4L03ZrNrJ+5IQjH4VkW9hrCxW0rajcgb2fcjE8fSloyb2Z&#10;6a8Edp4h8G306WXlI4A3YwCaf4lS6li1O7Oir9lS1VgIuSR+Fcbb3zano8ljI+rOkTfO0kTJtK9C&#10;M9a0ReapBplksHimWYIhRomTcCOmDSHuO03XfClv4F1i4h0BQI7CVppZlwAQOAc9a+Qn0/xP4j+N&#10;nxQ1O2jNtJb60ssfkx7QdrZUAjv61678VJNRHgLwrbLEbOKe4eS6EYwZMcgEelQfCvU4p/CvjsrZ&#10;28UdhZHzpGXaMgcEnvWdTS2hpBaaCWOp6vqzXum6po93p9/Z2SK8jElbgJ0OOKqxraHx1b2Mlrey&#10;Jdbk81VP7thwMiotQvvO1VtVTVLQlL5xI8eMlQan06/kn1fU7+y1CJZktTiOWLBHqRms0ikXdYvb&#10;zQPCukWS+H7WWW71AEsrhSFB4rrZoYtc+Hek3JuWjvrNI3hVH+ZcdfrXmuuwT6n/AMKGln1sib+1&#10;LgAZ5Y571u6dqcegfE3W4J7W5kkm0JkgjByAWGM0NC5tSbULgTpqEc+hWNz5CKs0yqC3A5/Giz1O&#10;K21bwXbQtNHa36ybUIzkoOfpXN6BcXFpqnja4udKvds+qvJImCxKsc5x2wK6OwtLDUvinoj2vjKy&#10;W0jt3MI2Dhj94e1NKwOR9Mlm3qM84qVBkncxIx0puBuT5cMRVhQoi5/CsjUruMzjk4BpwxtPGKU4&#10;zjFHbpSGPAXy355oG3y2zJznpTCOnJzTCGLKckGhgSHr17UzjL/IwPbBp3Hm4NOI46UAIp6H5QaA&#10;W3SAMcGghdoG7mjksgz9KQDccnCnjrS8bT9aH8zIAtyeemadztOYyOPWjUQnY8U3J2H5ad3PFJjp&#10;TAQbfMWlJxMuB1pcDf1oxz1pgBChmGCSR1ppPBFOyu7qPypjHMqc0gHfNlfmNJ/y0PNSYGyP5snF&#10;M4845GB60ALj91Jl1GOlREt8mPenkZXGT1pMcrwOlAB3+9QPu9QeaU9WGDjFJ3X5aAHEJsZjuHHN&#10;NPI69qeSNnrSdNvy+tACY9qCo29AMU5fuvk8etH8J+bPvQAnQL8nanLj++OKcACFy46VGo/eE7ge&#10;eKBjgG8xflPvS7Y/3mSc54FKfvcmlzhQdgOKAFwNh4P50oLlowZT1pQVIXAHIpVB89Ds/jGAKAL4&#10;mit9A1WTzVO23ZiSPTmvnrSnku/FXx41mZuG8RKqOf7qmvY/Gd1FbfCLxPJvAY6YUHrlhivE9RE2&#10;n/sMfFK4SNg5s0dSOuW5zXl4uejR9BktG8m2eE+IWg1P9qrx7c+fDshuIEiyeCVABx+NdRfteung&#10;iAXoBVgWAbqB61wHhyzkuZ7G5e7nG69LuQeSTzzXqGm6Wt346kVJrhybbO7JwoWuCC0Poq+jR5f4&#10;scSeO7SA+WQZogAPwrgddtjc/Hrw3YpYSuYtMAz/AHMjk16R4rs0h+PHgHIP76+2DnoVbBqh4iaz&#10;0j4h/EzUZbGI3UmixJZJ13sV6/hTTakhws0Ubi8tNF8B/Y7WOL7RKfnIOdpqXwpFdy6iLl4ZZpGf&#10;C5GSWPpXGeFdK8Q6x4iieaa7l36kzSSEcLk9BX3h8MfAenQ2mkXt3pyiKCNTGrr94jvXoU6Ks77s&#10;8zG4hU0N+GvgAnUNO1rXHxHGpktrQjGT1BOa93nuS1lKiwKqg4UDooHSlubiMweUkKpEibUVemBW&#10;RI2I+nau2nSUUtD5fE4mVVkTt8445+tJHIwuYSGP3+5qux+cfSmZ/eDJHA9a1OYzfG3h3w54l+Gu&#10;saXfQw7mtHNpcFcmGXHH4GvzI8eeFdV8Na3440vUNOnSRzJ9mYA7XUdCp9DX6pWrf6UAVOfNGPav&#10;kP8Aa+Ecc/7P8v2SAyNpl0mSvJHHU1WHahUS7hN3R+eMCCO3udxAbzGBphIHSXILccVJEA1hMXXL&#10;faG6mmAKbhxlQFXivWkcTVg43EjPIpccZ96Xj5vl+lKB+55qRIYR+8i/edOtOj2faTuJHHBpjAny&#10;hvGcnIHalfP2aMbhkMMVLAhmAa8lQFgpYZYjtSkRfvRGzhVUdTmpWILISOQvbio8DaxCdQe9KwxA&#10;Y9jMzY4qeN4mtIR+9Z2Vtox0/GmwxWzxN5rMuEb5vSvUPAPgbxt4jEUeleG7oxJLia5kQhB9D/hR&#10;KcYq8nZF06bnseUwQ3DTTIYG3F8pk08iddTkVogBt65zX2W/7PXjpdDilHxO0gTC2J8vymwDjpnr&#10;zXzR428I+NvD/im/XUPDt6giuirE52gHowPcN2qKdanU+GVwlTlHdHEkt5qHcSSDyKPm+yNk8h6E&#10;Vv7GupFRAA/TPPNKhzbR7gDzVtEEuxfJhOBnHBNNIjRovnYfKT60MYwyjLYBGPalJIIJVeF4NKwD&#10;ftBdLZP7PJwx2k0NzJOxYkkDA9KRiS9vtkVQCe1Lui+0IMjJ6ehoAiLACRg3brUWZDCzmTkSD5QO&#10;uaWfG6cCPHzDOK7LwfpEWoeL7OJnAj+yO8kh6IAOB+J4rOpJQi2+hpSpupKyOds9O1q41uJLbwzf&#10;zMwGAqnB/Gp9U0vX7e2PneFNZj2viTMTY/P0r7N+E/h7RE8aaTJf+KNAtx9pZYYJCuI0U8sST1YV&#10;9AeK4PhNd293Zabo3hE7NOKo7lMSnHzZ571wPMop7Hp1srnCKa3PyXxIl3buYQoZeBnNW1P3z5ec&#10;13XxM8PQaV8VLwQtts7i5eSJM58s55A9vSuCgP8Ao7bcACvSi20n3PKlHldi0qDyl/c4yvPvQFQB&#10;R5gzjgkU0GQtCS/GDQSpVt0L57YoJK/7s38hIYqDzUuQXlAtgB/BzRtTbuVvvHj2pUVRdocnhDig&#10;BzAiOMs3WnB8RyH5SDjHvURaVsHPR+EqQ4IXEWB2FAATELku0TLmI4XPSvSPAOueGY77RrHUvAen&#10;uslyQkznggnke1eZvu+1l2Cj5MAZqoC/mwqszhluwY8cEfjTGfS/xD+HulWngW88R6DqMz2MsCvJ&#10;ZnloSepB6la8Ng8z7Fcv9o3FWUMmMYzX2HodyX/4J677yZSB4PlDlz1AU4r47tZEe5u+No+3yYP9&#10;4Z4rClPmua2VtzWhLDcNi8qP1q1lDBKpU5K8nNU4yTeXoKjlQBVranlsGJBz1z1rUgB5a2+0TM2T&#10;SKYQ+3awyOvrThsCkbM+gpGGUztUHtQBKWCwQMvPNDyXBMX7tV3YqBTGobcDyOB71E32gxuDc5Ib&#10;I9hTAwte+0eXA32k7Q/bjNcyP9VOTuJGMGum1SK4mLBTMSifdAzXOqswW4T7LKSzAYxzmpSuJn1D&#10;+z9rM7N47064uppEFvEV8wkgqeMc1zvxLg020/aS1/7LLFCrshdAcbiaufCi0j0rQtU1G+m8hpYS&#10;UD8EgdK5bxXc2Gq/EPxJctDcNKL39y4JHAPpWd5RlZLR7lWVjJkKNexF3cfJ608MF0qfaN5DcHFK&#10;q/Ja7pATsweKepiDyqI0+p71ogMxw7xqzIir3J71l3O3a+Axweg71uXhQsAJANq8gVhyEgw7VBc5&#10;wKdiWV/3IspWWE524qqu0WjKWVXXJ5HHNWm2nh5gCW5wODUVykXmWYHIZDk+lAirIqvod0ELsVky&#10;DivefAOsSP8ACLw9p17ZXqSwTusMjA/OhPA/CvC4ZmgJzZq6bD8h9exr1bQfE3g6D4VeGlvI0N/H&#10;NJgrH0BPH5ULsF30PVXV0uph9gD/AOkRlSGweteR/GfUIZ/E/gC1/dedBpO6XBzjPABo1PxzYKly&#10;sGm3U0oj+WQnC57flXkN7dXN54k1S7urqdpJbjJJ/QD2FRbUuUYpKzEjMn9lxqFxtY5Iq5CUELHz&#10;WAYD5aqRgiSUqzAlPmzUgLfZjgD79WSTk/vm+YkqOtMbJXqetALCWMMoGRyTTzgJ078UgKV0WEFu&#10;FcgMcsBXuHwtCf2F8QX3kCW0QS+5UcflXh8w3Oqg4wO9ex/CVmOlfGYNIP3drCVXPrkHik9BxOqm&#10;eYCfMec3DAH15p8YxYSn7OoPknqaWZf9JkG8/wCtJFOVS1pOhmAzETn0xQI8H1tWPxX1kCMAOTgG&#10;rWjbYvE3w+dJCXGujeCfeoPEPHxLnO4n94RxVjQIpH+J/h6KVWWJb5SOe56UpvQ7KPxI/Vv4dT3L&#10;/BK+eOF2U6dbdecnHNbN7dahHJqmZpB5s0WB0xisz4XLJF8EEhZoQ/8AZ0ZUH6Gux+yWtxqUcckW&#10;W88YNfNzj7z9T3o9DqbdXl8MWzgsW+xofocVu6Z9rfQr0yWZAXjea4rU7u807R7yNEJx5YXI45rv&#10;NElu5fAV0jwwh3gRsr9K59TqTTJ5opJPDKW5uGDCJ9rD3r5X+JEGs6ff6TPHp0s8STyi4QHkg9G/&#10;CvrjyZI/DNxO+3CRHJ9MV86+L7yxv9S11IzC8SwyR/UkYNRTvd32NHGLW58sm/8AEBnM9nHeGN7o&#10;/KM4HtT7+41yR9PdNNneVUDNlT2r0m3ttM0v4aGKS2tpmS8cpuGMbjV2wgsZVuZWt4V3Iuxdv51t&#10;z30Odo88sdQ8bXGg3Cv8LJ3gEihmZuCB7V2Omj7TqEaReErS38mEfPsAwau6zqtlp+k28f8AZYVG&#10;6bUrgLzxLqCHdaWVvskP3QwBP41S1Ik1Hdnf6p4rk0zRXtZPBgu5wcRlXwFz3qDRvFmky3G26kji&#10;lbpvOB/kVyelWmo6xcxySzW0ZB+cE5K+lX28GLL4mCXFxMUEgIaPjIqmkktNS07o9WS90trG3eLU&#10;YZQehyCKLu7sodKmfdaqWI46frXPSafZW2laLb29q8cUKAbN2T+dcN4mu5JNf0izW8njVpkOO5xW&#10;TgK56zBcWDR2Usuo43pyh/hxWbJfaY/iW6ji1CAlF4GeaoWkDSeD79Vhbc1koDk9Djis3TfDeoW7&#10;3t3d6i0lxJIduG6DtxS5EUpG4NOOoXFx5jIyKwwjDIx3yK5XXfDnh+2vpzBfCDeylow2AT7V1cNr&#10;4pi1WzlttcjVB/x8RMPywa5Tx8bpvDULTLL5gvIwjocZJPNaR3IkludX4f1jw+PB19ps+oQpPHa/&#10;uSzf6zjpmskPdDxNa3EVzbJvmIKlewrzW68Pa+t74KuE1W4KSW6sXQkleK9G0W0d7e0hm8S75Y7c&#10;7QOpos/QFK51e8C0djdQjLKWZTgflTtu7UWlEwbdCBuPNcdex6tbT3TPdy+QkhMh65Fauja54elu&#10;I4I75WAHHvjqBSaKehc1DRoJ7KJmitQSDnIFcavh3S7Hxbpl1b2135zTEEK5CkHrxnmtjxT4psod&#10;M1eKDRnjaPAwW5OP8ai0HxDpupaLaxmOHzo0GM/eB/rS5bolNXMzxLaW8cTyx6cctCCee5r4t+MS&#10;geLvAZ2kE2k2R+Ir7p1loygiaZCohY7jXxN8b1iHirwCVjxi1nGfXkV04BNVF2ObHxcqTfY8Ljzl&#10;h71ZbPlZK8g9c1FGB9kJMeRmpxt8tPmHK19CfNDCPmU4HSmbsKdqlhzVjbmI5iyfrUOCGXGO/FAi&#10;MNkKDCfvUkmTG3XginjcJogU5MnFWbmIrbP8gyYxQBZ0JlXxNEwYfKR+tetxYbQ5HTDFYuprx7RW&#10;iHiWzDKSGJzXs9isDeGpSiuFaL8sUmUjD0KTHxr8NmS2ZGbV0CsTx1r6p1AQeTo7NcAf6Mu0epxX&#10;yc0qx+L9OcdU8SWwQ45+8K+tb9IGubUvtI/sK2Kc9Dtyawrbo1hsYT+WsrsUyNtZkzr5bkS/KX6V&#10;fmflxt4zjOKz5EU7wfUYxWVzRIp7l+0H72KdIQbWXBAXjNKFAmkG0A44p7Ki2L7os5pjZmqx8yTI&#10;yAeDSOVLjKnNTSomyIKMA1BtfzYsxHG7rTJK1wm5M8jAHFZzkRtvVOcYJNa9xn7Su2RT+76VkzBm&#10;MKtHwGbPvTAzZyPKf923zHI4qmAfLlBK9RVpxP58+WQKAdtVExuO5CWyec1pEgVuFxj0pnzAy4UZ&#10;x1qZhwMg1ETlSA3cUAdF4cGfECfMxcyKcfSvo3RVs3FgVLBmhXHt6186eHML4imYH5l2gEj1r6Q0&#10;C322WkOZeiZI9Cal7ja0Os0xGi8eyfvWwxTk9q7jV7ZW0ZZPM6QZJx+Vcx5UIj0pzO4ZpQRgc8V3&#10;5Mc3w/dHtlDG1Xaw9q0iSzjdBv4/OnDwZaO8AB9q+grN0fwhZkHO60BX8q+VpJJbP4jWybx5M9yA&#10;cjoa+lNElY+ENIXyyCLH17YptE3Oe1eT/S5AXAXnOa4i9ucQkI6nDH8a2PE9zHFbai5YE+YwAB6m&#10;vJDfanPq8kcdq2A3zNngUpRtoxxN6+uw11pajYXYnI3Yr0HQdP8AH9x4Vt3j+Luj2NpjPk8Fzj3r&#10;xf7JcNrqSSauVInDHnjAr1DTNM0We2t7mX9oGe0SSDH2QOeCOp61D2LudPcaa5LLJ8eI0YE5zMPn&#10;/WuA1nT/AIXRSam2q/EW+mkK9rvcMd8AGtaXTvAf9ruW8WazqIxggTEAe/BrntZi+GdpFJN/wrTV&#10;JiiERIMuXJqRy2PNb+X9n1NVuza+BNfudufmOcMe+M15ZrPiDwfDLqn9k/st6hPtLASPb969Putd&#10;0z7Rqgs/2UdT3x/cBt8bs1w+sav8Unt7lLP9mLR7ddhwZVxjNWlpqK6aPGdV1Hxpd+H2Np8DrW1k&#10;DOZJJCEHtgV4/Ompjxfcte6pi5aU+ZDnO30r2PX7P4rXEVmbzVdGtIUnLSxRzBfzOa8c1lLZPH87&#10;/wDCRLJK4USYYHJHvWsNUYt3VjUhZPKuggJ2kcVMsp86QAHPGM1k27EakhEw2bMH3q4fmllG/AJG&#10;MU7CNA/Nu3XCbiBULOsb26lm4fio1A2EMx61Hdj93b7R0dTmgDsbGVmm0uMwjLjhmGMV18UMqwSQ&#10;mMqCM5B4ritPbzrSxDlV2qu1hxzXcRGU2UeWAYADdnqKIrUzk9DqfDyxJqAX7WxDyDbnsB1r121N&#10;tKISTtgVVBI6+9eL6e5jCkozASqDjrz6V61pTINOsisTKDD39/aqityVudxDHYHS7o24cpGAQ2eM&#10;1KiXMsYZp3IHf6VV0oEWwgDDZJJl8HpXR3KwqNPgi2j5ODVocivY29nJ4m07zpSwVhhN3WtXXNF0&#10;rzIbiG8hjBQfLmsa0jWDxlaCXcXOdvPAzUvid5U0S1CXcpVnyRkjFBJXiWxiXHlxsw9TVWRopLiR&#10;Rax4DfLgdarW1tcHTbeQ3LktHyrHpREZorqZsJkNxQBd8vZEq+URjnFXow7WueAAtVUkaScuxBJT&#10;0q+gI0p9yjJJoQDWhc6S7opLLnNRWgv2tr0mThOo6ZqRpZU0ZtoABB60kbSDwdLIswZ2cgYNMBVM&#10;pjctHjk8URbUM5Mh+Y9M1bs0n/suATwLluQc1LNbW3kEmbuDxRYRTBYC6MYGMfzqUed9it18z5RJ&#10;k4HWrMcdutqrRsWXv7U5ChBAi53U0Bbu7wwfBnxyFjkaV7RVhQLk5NfAnjGW+tv2hdeElmpe5mDY&#10;xyPrX6FWxtB4Y8WieGAuNNYxAjPavzr8bTyz/tGa67M5aLU5gx79eP0qZdTWm9COKS7N+rhFUE8D&#10;1qzNkuxMRLcVEgI0q2LSNu6io3eRt5MgzwN1ZDJCV3pwB0qUjFlMRArEDiqpI8mPcw69RUyEmyv1&#10;E/SHOaAIbTbc6k8PnSx7ZRuIWrN3iPxJ5QmJVVGD61n6LdyjxPdK8MK7XYFvUVdvHkm1icxaDMzL&#10;Lw46NSAfPyjMzPytNt1PkSEA4BGKsxJcSvBDLbCNgozntVhoo452UXAPFCAdGJRHOyoM7Qcmoi15&#10;L5nmQchgFx3qxZqZbi5jNztAYEmr0oteVju04U80DRj/AGO6a4T/AErgDp6VNFZTvLJE2oEZQ8jt&#10;Ra3lsdS1K3JkLhx81bMKga7pspfESyDzDQCRlaZZ6gPFkFv5jOkdzmR3PQdq4f4lwhfinokSouZL&#10;RS4XHGOleySy6Y3iG9kto5GY24ztB5xXiviQ3LfEe+afczSH5HPYA9KEwaMGDzkmtd6rzHhcCtCO&#10;aQR3a74yjKc5FVSvMZ4IAPU0zMYSMb1Hoc1NgFCqfO2xkDf8w9ai3SpcwE/dDjj0qW2dv7RmTzUP&#10;qa0LqAN4auWFixZSMMKALn2hZfD2pQrdOqtCOMelU9JtoHOt4MavuADE1RtpJhp8oAH3cEY5FTwb&#10;kXckso3tyR2pDNRv7Rs7psXj/OhBGeMGqUBmjnvJFllLyZxnpk1ZlkV9Ex9oaRlbqetPtXhQRiWI&#10;MCRj2qbgWjED4JtvtM026PcytnpntWCpi8oFAFw54zXWXIibwhrwWP5Qibe+K5TygLfAJHPNFwGS&#10;ODHOGt+w/Gqp27UwnIbrVhwfLJMjcDHC1FtPnTH/AGRwaaA3fDKxSeP7TzLvbIuTGV7Vs/EKDf8A&#10;CbVpHkDNDqcBVvqcVx2hzKnxDgia+WKV4329z04r0LxMIJ/2Z7+JpczmVSxPqrZFZ3sxvU8BcL/a&#10;6kqQDaJg+vFWUVvKP7wdahVJjqMIkjZRHHj8qsqyC5YqSecDNaXJuSqq7Ij55ZiOfangESLiVQfp&#10;SgKBK3lZJTsafGYthYx9z3pATIpNu4N1nB5PrTNzrewDyGx6460F4cINj7ieBUySKLlMxIcDgGmm&#10;NG/prIW+6xDfw12lpvFopOnEIsgywauJ01kzeuqqT5gwB2rt7QqsAWS4YmRAenAIrGWqBaM7O0Ye&#10;XbsEP+rFdNajNtDm4J9Qa4+0c/Y7T5hnHPpXQ2kriCTDA8c+1cky5GyoHnABx9asJu/eFW5yOtYs&#10;chM/RsA8VpBwbE4PzZ9aytcSZcQudRRSq++KuMNspIdSvGax45HW6VhFztq1ukMZO45J/KhJIdzc&#10;jjVhIq6pCuQNoJrqtIt71NW0dsRkK/UHt9K4KGAsYmZpyAeMEg5rrtJmvYrjJldtuAB7VEou9xNa&#10;nplzIPKth9pXGBzRGcgjzhgIK5aS4umWLNpKBurYspSY7stFKCCo6dalq+otjehZcjJON3PNa6Mu&#10;1sScbRzXOSR3ay2rRyFkJG5frWqyXi2kZ/syfG0ZI5xWDVirl0kAsPNXJ7imu37kgyyHPpVLF60b&#10;FNHu2IHJIIFJvvCrD+zTuUcj0oQFgCAeaTndjin5tjApNyVY+g61ku12VUeRICX646U7ytTKKBHI&#10;QB97FMDYj2hJMTDJ9au25Qq4Mq8CsCCK88/bI05JPyjHSpfMkGoXKLZ3G5RjA5ouI6XNvhcSDLU9&#10;TEGYNyMisOGQCeHcl0oxkkpWlC6SEFZBtDYz61S1GjVQ2nnKVtzzjk1beKEi2wVOXBBB6etZM7KI&#10;olwAoIyRWxZ/ZXtpXFzjCD7x70mhs2mn09LO2VbSPiIDdWbNPbM4Vbfn1qaxh06bUrhZ9UVAHABz&#10;W1qGg2Vva6Lcw+P7eWORDuTbyvtmk0ScnLM6Wu/ylIDgEA1eS4ja1QhUH7sdTXT2mhaNL4eimk8U&#10;2kQEmWUsDWdd6doMniS3S21lSrYA5wOKlDMZLiNlcFOd34Uom2mTC4yK6660fRbfwHeM+oQtK1vm&#10;PBxgiqGm2ujnwWZZpovN3n5SemP8afKxGRBPsiuw8blWXg4qoZ5la7LWxVS3HvWqt1pa+IrbzLKM&#10;xLOOByMVPrUmiT3iy2scQXylyo7Yp2AxtzGJDkeuaktpnW6ciU9aqu8YtmYyoFA6ZpIpYGtwygYz&#10;SGaE9zP9pTE5wBUAuJTwSxy3HFRsQdrDZnb0NWNNKya24cRKoHXFACy3G21wIRnvxUAfJRgcHFaF&#10;9HZrdyFLhGAHpVBREY5G2tgN0FICTc+c+WuR3FSRzzLJcgFfu8cdavm1jOjWbJOBuHOe1Jc28MWl&#10;2Lm6Ryw5PpTegEPmvJpEh87BAO5cdKoJJLjBfpJWrbIrRXG2AbSlY1wGj1K+/d5G7g9qGBdeYNbq&#10;nmcgc8daiEgAkAmHHtTokD6WH8pdynp61XVdurzFrdgpAxQBK890kamPccnkVGZrkQvjdnPI9K0U&#10;S3aGTEg9uKSb7MluSbRWyPWkBTWe6EkW66JGKZNNcGUr50gBYY5pyqjTqVhbJ6D0qO4inWeAMCpz&#10;wKYiR1PloTKxbbTVcBWGxulVvNk+0shjOFAw1PXzGW4JKcdDmkOxJvkLj5QeetKzFmI8yTG31qLk&#10;wx4mUNu59qleNl2ETqfl5GaBFdpWWWPazfe7mntczLJNi1JyB3qlIJDqAyqY3djVh+ikQqTgUAWv&#10;tkxngBg9MnNOacm4bDg/LWa5BuSPJx7560ZlE0e2BjnrQBaMsfmQgykOSc0jyqUP7zn1zVF0cPeE&#10;R7sYzjtTooLt1mZbUsm3qD0oAteeywD98A2OMGoC9wwiDyOOcnB60sNpMxvNvnMUYBtoyRnpxVp9&#10;P1VDGXtjjbnIPrTsBFuGxRufp1zUiMwt3Icn1x1qRbZ/LO9Tn09Kv6HZxy+O7SA6tBErA5d+goBG&#10;aTL5AIyVU/MTT1LZbOzBx3r1C60Tw0nhXVlHi6xlleHjBAANeXPbXMd5LGsjMEmOH7Gha9SiXzG+&#10;dRC3tUZeQyHhlxWxaWkjqjFU2qmWNLcQxmElYlyDjPrRYLGfFb3EjxMLofeq1NYyIVLSOcLmmw+e&#10;jIvlHr1HatXzlbSJVkUbwPl5ppAkZEUEnzbYXYFsVO9l/o19mNxKACoz0qe1uUiulynKv0q3dXDS&#10;3Ikyo+TnFOw7GIkUi27H7O5y3XPSrHP2bGR0604yEnGQc+nakAd3t1x1fFKwixbWl1JbEpGzZBwR&#10;VR0kSSeMucq3zA9RW9Z3NzY3AH2ESKCCM+h61Q1R47rxjbzwW4jV1Hmn1P0qgMB0l8+UI52jrzVy&#10;3s5mR8hju+6asXluyQblBIJGa0NPuR5AUqudmFOKVgKC25F75bryE6+lRfYr4JqLCIMitkkHpWrd&#10;lDcKSx3H0ohedLa+XGQ0frVNBYw04Eg2jrjNbulIW8JfE2MkEHwfdD/xw1lbUMzDBBLMeldB4fQm&#10;08UrtJD2DofcEYqNhrRo/N7w7HGPHnxSQyYX/hNLwfk9ep6WkAsNbVriMpLAVdcdV7iuB1i1l0z9&#10;qz42af5RT/irbh1X0DNmuhsriSExOzZ3HADd61U+Y7ZXseC+M/hnI/xa+06UoWxu7tn2M/MTk/N3&#10;6Gi2+FETrbmXxKqfICRyRmvqJ5rWbTLHZoMO/wDhIfp68VctxpqLArqoYgk85rspYhx0OWpTct2f&#10;O1t8H9FeKJpPi7eqOPkWDgfrXUWXwn8DJF+88XalPgcjywua9uF3YLcKkenxEnvQbpS8YaKHoene&#10;rdebVr6GP1fU8oh+F/wlGSfBF5K2fveew/TNb1t8O/hzGsGz4YQEY7uScfnXZ/alUNkk/PxtHQVa&#10;TUyJCI5WPAxkVm5yejZap2VjmrbwX8PICzQ/DnTYmJ6MuefxNaCaB4dhiZh4N0LGPvGBTWs99Oxy&#10;1vkD2p4u5DaSZgB+XIBFQpNdROmmVrXSdFfTnJ0vRYc54ESjFUZYhbvcqlvoEi7uT5KjAqczPIZT&#10;5bgeYMqDVe8sUkVmTWLg72XgdsVaqS7j9lHqWbZNC/s8lrK0jdm5Y9MmqN4LeHULEpJa4GSRnO4V&#10;dGm2kllNHLroBMY6cdKrx6dpMU0Im17cd/ybm6Vm9XdsrkRXe9smiDxRzDA5GSKqPdl49nly7ccn&#10;nP51sSwaUHXYEbB7cZqEDStzACNWHYimh8pmQPOLgbd20nmt2Oa8ezlRRFkEbSOMVTxFuwPKHpg1&#10;AHZJzi5UfNxg0IajY3mvdU8rTklig/djBIPUVHJfLub/AEVNhHI65rLIPmqxmzuP96p4oA7yjcow&#10;ecngVYOKD7Zi5YIzgE9PSry3901nHGbVSAPvEUsemStFKVvrXIXOOKi8m5CqP3ZPI4oQWJhHbPpj&#10;E3R355FCQoLYnz3HHHPNVBDqgnOLdm57VEZJ/tLRskwbPQ0BYtyWytF8sirnvmoRawRyA/aVZs8n&#10;NPIlEcIeGQA9MHmlaElHBEwyBg80ILCusBZs3AAYDkGoZ1sxb4BTg/Kc8mpvIiFrJnziR1BzWdN9&#10;nV4gUYehz0qrAL5cBnDGb7y/lUMqhZFAJxmm7ybn5IEMYXu1KHm3xlrKzIJ6+YKVkKzLQjiCWpEJ&#10;Lbckg1pRCE2av5MhycAAciqi3FtDp++S3sjjoPMqbSNQa68Z/Z7Sy0osyEAeapOfpRfoNpkxRlmm&#10;C2TgMBjIziqssaBJcqM98101zZ+OEtrxYfhoLiaIk3A8wL5QPQj1rl49J8f3mp6j5ek267G+cvKA&#10;F+nrVW7oSu9jn73zvOwsIOCMmqDdX5AIxg129l4I8eX2p3ccHjSwEkf+sAA+U+9Xp/hZ8REs2lm+&#10;INqCFJPlrnFDpy7D5l1Z53HayTC9RJE3cHO7p9fSrttBcJcKjeUCMDl+K29K8CanJ4u1RB+0XeQT&#10;ysBKrW2Qdp4xW/F4Csn+IFlpc/7T1x9rlX92n2fG78an2U100JcvM5yIeW8rNfWO7jjeDVj+07CF&#10;/wB7NZnA6CQcmunf4Z6J/wAJZqmnQ/Hq+m1GGRC9tOCmQf7p75rR0r4feAh4y1/SNWudRtNTW3DW&#10;5nmIWYHqVYnB/CtFSkVzxSPMr/UbWa3meC1tN24HLSDNVItZhW2VblIEAAG4EGvd7H4VeBn8Vvbv&#10;dX0u9G8uRbghS3YYHvV60+F/glPHel2d74VKbrkiZnuM+UP4e/OatYdyJdaKPnifU7d4mNvfQuAg&#10;JJIGBXCahe3lxc+JRHb3TA2TASCPg8c819/T/B74bRW7vH4Qlm2whzEspG5R171keOPCvgc/sWeI&#10;f7K8MaPp7x2cjRSJGPMiePqH7/N05rSNBQd+a5Crxbsj8zrLTIJNNMSCVZxrYJdhyvzc9a+mbO20&#10;seD9OWGY+YmjrwO5C9a8k0qKK48UTSjUbFX85w0fAyU6n8a9TgF3H8JNUvG0m5iSJGHmqpYlR1OB&#10;W9TVq5fKk9DMupYbn4G+OIXWXzoLeYYznHHFfIMKy/8ACY+G/tEh8oeMkE2eow/Ga+m7PULZfGvh&#10;QNdJ/Z+s2k8ayn+JxxzXNX/g3TDe/EVpXktmMjSwSn7oI5U4PrVKVthRfKexeM7mztvhj8KGFtbu&#10;JrewFuMZIJHBX/61YllNrlj+11oUOpeGLZINa8EM1tNuByUXIz6GvL9F1LxbrFh4Os59OkYeFLp/&#10;NmGT9pAP7sEYrpbPxhY65+0b8O9J1P4UXGm3unQzLbTmfO8DPbtmnZ21J5dTqNWjgbw9rrOYmk+0&#10;yqecbgTgcVzXhKSXRfF+m2t1dMdO1hZY5FflI5D904PA5re8dWVynw48RXVnfsZVZGxnoFPNctcm&#10;z1f4B6bcWnii3N1Y2LNOi/eLqOPoVNJPQZ0/jfTI/wDhSXkXd5boltqq3FvcYGVCncCOlc94n122&#10;8QfsptDHDBNJbvaLb3CcgtHgc+hrg/B/i7xVrfinwPoGq+BZrryxdJc3LErviTgZHHQVF4p03UdG&#10;1CH+wfEl2mh6jrsZuoBEXNs6nkj0BpuFmkwc0mkz1rSfE1vL4T+GOkeKPh/q9lNBZJDZ6oSfLkBG&#10;FBzxWF45R7O2u9NNpJOl1GBAo/i3dCK63X2stf8Agt8HNLgurCe4m0uMrcRxAPHJGPlz6ZNZeqvd&#10;2fh74XXGvaFHNqGg2EqSwjrIuMIx9TjmptbfQUZJ7anM+G4b/SNX+C9sdLWC8WdpBIeCc5IzX6HW&#10;l1c3vwV+EN9LZBZW0dRImOuO/wBDX58+H72LxT+0L8NoIp2hZtdUKpByq55H5V+jU8cNr4X0K0VV&#10;CwaNCmMdNoxWFZ2saxWuxngL9rtycYxWVeyWreINNjAbi5Xb7mtWTP2OIhOqnFY8COfEsbvaJkS8&#10;E1y3KO8M0Y0B43hDRyaeY3U+jDFfDXxY8EaLo2nfEC/hUPEdUW4twTyjMckD1xX20PLlezQyt80i&#10;ZCjpg18XftF65cr+0FpelmCY2tutupjzxI0hAJPbgVtSlaSCWqKejW/hTXf2dLC4nkE1x9nRZnDY&#10;b5R0/Ksie+0fSr/T7XTPCHlRLat56byxOB13HJrNs5bLRDrMUfmfY/ssLsiHcDvGT0rOfU9GuNT8&#10;TX8GnGWytLmFLon+Ev2rqSfTYwsZfhAeL7n4+fEu60zwPLJp97bSx38bJiPJ44PQmum0uO4s5/FG&#10;kXMDwwnUmyGfIAc9PpXtWgJZx+BND+y/2fHb+WHCqoHB5OSOteH/ABdnisrHxze2sUr+bFGYnQ/d&#10;YAZ/WnzR7jdze+IiLp37MEQsNKsytvp7bW4wpYdR614PouvW8vwf8LW+omNmWOYicjkk9q7uHWU1&#10;r9i/QreS/L3BtTHMueQQOMmvJrrQHs7bwAs2oxyrLfY8lW+6CaVr6sUrM1ILrTJEXAgPks+xWOSM&#10;9K4zV7LUpjqd0PD+HE3Eit/DXe6nonhvTvEejXX9ttJbywR+am7hWPSpvEgtoPhpHLb2wEcqqcDn&#10;iqi9bkyVkeKarpWpTaRoUpgvmhUHcobH1yKsJJYp8P5Y/sTphMKuPSvQVvtPPgvw632eORniO9SN&#10;o4rgfFdzYyS+EjDE1sscpE8YTh8ng5pxdyfmZ9tBnwncztbEqX+6TVI7y88QLqhILqp4xW7eXukL&#10;4I062SZgzwAg471ythOX8WrCy8buT/epXGja01kg1a4eJRtVRuz3pbqU3GqXG85XdwKW5XGqKiIi&#10;KV5C/wAVIFIijYxIvynFAC5Ui3XycIuKk3xC4ZQGVSOKr25D3k37qTEbfd/vUrLI+qThWVQUIGe1&#10;CGPkfFpcOttEQOD83PNJaLH9lmPm4YnI56VntatHpuuSf2u7s74C54Wo9MivvM1LzJWCCPIp2EaK&#10;AN4lsP3mQpO41PPKGu7wJIdq8AetZVvNH/alxl1yJSDWpEITcHcpwc4NDAaiz7oWAG3HINSkAvHu&#10;mAVpAM46VKNuETzPl3dKdKhS0IK4zggUaDIJYo01Jkjl34jBDZxTCJCswABbFJI9p/o4Ny5dj0p8&#10;ZLXbgRnCpyRSAEQfYYwUbdnnFShG2IfKYimq8otL4i0yVb86jje9NlcGRtvPygUAK0jrqCBYn2g9&#10;RT5mgSRrl2lISP8AMmltZYhPEWhXod2amuns5LZ40dAMEnI60AY9mQ17rMjac0e7BDZ61dXYYXxJ&#10;0PA9ahQHynXb91uRUhz8uEIwn50CArAEmbgM45UmqNzN9n0vzI9MV2Dd+9WhFuyxkYYH3ajkUfZC&#10;rQNnd8pIoAq2Frq8szXk1tMqSyAIB6V6RpsdhC2BYwfLEDuK9+9ZOm3Ex8NpH/ZcOYkOwg01bqbz&#10;51+yOHZ8dOKnqVsdzDc2wtmb7MMseOa1bJbOS8MgRjICMOD0PpXHWhc6dcI6g/Lx+Na9lHqMWg3o&#10;h1Mj/SVY8ZI5qrdSk9DtXg1STUdCScvFG9wAMt19K3r+1ez1XQQQg8yIY2jgismzeS90bU2NxI32&#10;RIs5GMH2q3rN/M3ge2Z7IPLbRAKd3amQ5HRaGttL40EL22YmjJBxXZaZYW8HizUJ44oUVVbJyOa4&#10;Xw1cBtF8P3O1ElEbBwx9a2ri8v21qONYpBCXwSG+9mhkPU7G8u9LTR45/KgnBmIlAcCu60zUYm+E&#10;VmkdlHsWzcKd2Sm4f0ryi20y0aS4QySEsm4Lv65rr7LS9dtPBz3EAfbIDhGbhQPrRz29Ckrm4bPw&#10;zH8GbS5t/GWvW2tRXsjNdLcMu4nkDbnHFel6Lc6vd/sz6g+pWRuL2KHEd4BgzDHU/SvG49P1W70G&#10;aSVMR/aFDyA4UHtXqLate2Xwh8JafFpaSzQR7WGP9aG7/hVXvqgtbdksHjC8tPhPq9k2jLJcorLb&#10;MVyfm65+lef6LpOq3fjCa/utV1IO87MI0kIXn/ZFbKxwvr+nB7eJnlmX5CPuk16FpkNlaeLrZJY7&#10;gt9nHyeWcc0XBHlGqP4lPiO4tI9LuFhjuUy/Pr613FvqGsWml2CSNKftCxIgOQGPQfNTb9rtPjNr&#10;tn/Zby29+oaFwv8AqiOozV/W4zN8L7PTxEslzaSb4IhxJuHTnrS+QHEfEjV9QhTw3o+q6BJaR3Wm&#10;s9tdoc+fkcjHbFfNc/hvxjcLNDa3PhwWZ1JJFuPtyKzKD9c59q958SQfEzVNd+Dk+pfCHT5LfSbK&#10;aO4nS4DNJGRwCvUcV5D/AMI5YSfE/wAYyaeviNLTzt32P7W/7h+/fp7Vm2r2NErLQh8ZWmpr8NbH&#10;+ztfiku4o4vtIjPzfIOcYrf8I3d3qfhDwtd6j8ItGsvshEdnfxbVaUjhjgc9aw4UmtLHx6kllO04&#10;sJUhmYkhtwI5HtUvgXUrd/hdZaJcwXMNzYa3K6SkHbKsjE5z7U1sTzGB8YvCqi58KaiupapcmedZ&#10;Chy33OcewNem+DvEvhS9+DHga3svEuhaNfafZBL3T3t0DTgDqG6nNdv4hW4T4Z+BJ7GSzvvs0IWY&#10;vGCGVuo/CvFNWs/CMHxGtrxvh/FG0+xXEMmArN9OtTF82403awnjOXRB418KvBfTwnUbO5WS5gQ7&#10;FZR0bHHze9Yfwz0zWP7Y1K31vwZqK6VLqEotr/7SQtszNwQucMG61U8X22u6R41+G6v4vV9I1G9U&#10;PbyQgm3LdPn7da9V1gN/wgPwatLK/jkitljkmeJslsnIzii/Qq2iPOpvDfiKP9oH4+aTZfHhrWAL&#10;GJ51tt32lHHy8dsCn+M/I0H9nX4IaZ/atxdW9pr4e9mB2eYrNkn04rY8S6lqel+PPEOpjwZcGPUB&#10;ZQ/aXBCxHoc1yHie7XVP2hPhlo2o6DP/AGHbWscl/OnIuWlxtCsOwojq9h20ser+G9a+Elxd+Lbf&#10;w/4jnuLvV/DkBaDyvlBiX5uenH1ryCa6+Idv+0xplvZvZMLzUD9mScBFcA4YFj6c966nwtYW+h/t&#10;nz2lt4OWLSLvw3M2nybQdhxyC3bNUb2wvfEv7WPwl0a2urmB7LVJ7maaAkFcPlV3DBGTgU4qzBrX&#10;c3/HGu+IdG+D/i2efwjZx3U2mbAQ4+UsOSK8C8GaXd61oeppJfQwwyXZeWdQBgnnB+tfUXi/SrDW&#10;Z/EXhjXfA91pWrf2QU024klJjnMYwpDdDur5q8NxatoVp+0JoupQ3Flfm8AgTOQwQ4DKfQik9mgS&#10;vsekSaN4f0vwosc8huIEjBJR9u3HfjrVrRG07UoNdbT9dlEausckatg49zXlEl54mvdKkjlu7tLc&#10;MQZJPSvZfA1jo1p8CfE3kX8ct9cbmVkYZzjjgVi01uXynV2Hh5LazvDZ+FUnupFG8+mfes67g8UW&#10;J1NY9NSLzVO+PbkDPU1L4e1Xxxpmk6pJqUB8qSc7XZTlR2qvrWv3MqTgoc3MZCPjPWqfkLlVjhtL&#10;g1n/AIXhoxhsbqaFb4GZweCSecGvS/iRpm/4Tpcw3eoq0Oo2cjwoT821ga4WL/hPo9O0xNH8NaXc&#10;SCZmJlnVGGfr1rWh8W+ObFfs/iT4SWwgZwkjiQNj3x6U5RfQSuSz29vrni3T1l1G7t5ZtCgQIGI3&#10;bFxVrQPD93pXxbmkM081mmnT/aBcXJIXg4xurbksIptFs9b0W5CG30+SWJEGQQRz+QrD8MXb614S&#10;+KkGqaneKd7R29wmRvPQjjuKnUDesrTRNQghC3OowynVXa2eIFlOG6ZHFY2rmLTv2vfgnfNftFaJ&#10;azW+ogqcPkHYSfc8c1z2nx/GbRLe6s9N1rSpbCK9cwNNtLAMfU81Su9Tmmv9WtPEniyzilvtpjnK&#10;DbvXoAe1NK6Fsdj4o8P6bceGvFN+3h/TWtLjUFZUwMoGPUH3rD05fBNn4r8CWcFk6yzWMgj8yXcV&#10;45GT61W07Wbu21DQ9H1ZroaZcP8Aub85KMo6Z7CpPEGnaFH8XPg21oEkW/dzbTJJu27euPrTQHJ6&#10;vomjXXj/AF21i8PMk39ohoJEHQ556dc16jpF4tp4P1LTA0aNDp2JRLJzgDk81XmC2nie6ujaxRzW&#10;8K5Zhk14/rVv4pu/jd4k1KVmNnPGqmSKbAxj+6P8KuK7EvbUwNQ8TWifF/xklt4M1a4sY9V2vdZJ&#10;3HPz4XuBVzxDJo+qeH9Al0q8jCxMrrmDEgI+8D3rXgtUgsYRB4XsX8tXIkcDnPJyKxbma6tNVs7s&#10;+DVjDMwKxjKn14FX00Mm2+hkzI93qFlmwkmlEAUb1xyPrWVqdpeL4P8AFEUiNBHG6bhu4YE9jWtb&#10;zeILzx59oT7PBaRwthQuCc1W1l2ufCOuWJmdJBcrz1Jwe9TbQadjlLe2s30+WNbdmRFBxmsO5kC6&#10;nqECWspRhg46LXUWXlRC4g3udtv8zj1ArnHuVS88TPIVEazgIduSaSCFjOkivv7IvIIraYGVxjnp&#10;j3qr/Z8qwwmaxmMgdc4Nbyahp0lvaCO9i3gfxDBFTRPcPeBpNUt8MvBI9KtA0X7PLlVkuJVVrdQ2&#10;WPAHSp4o9Gt59Tf+2LcNJC23A5rKDRm9gjPiGJCzkDb3qtfWp+0n/S3OIT82elIDLmmkL3vmSSPF&#10;9tyxXuM+lWrm9mlewSG0JjSNQAFxmn6LAhv7gTX0TJ823cK3li01recxQRL5THO2mBkGInTi3nhT&#10;tHyGnvLpkGhgTXW2YsPKIXNTSS2rWVyolG7zRgisbX486TpnlgsFdcYHOTTQXNPy4CtsSJC8qgsf&#10;TFUp1Lago+zS4VgAc8470/T550gk+1RbXFqvlginQPLJqGpfusIh5cjjn0qrhcn/ANHMwCKyxrFn&#10;H86oiKzluLpk1DDGYBCe+Ooq0ZYxPHCUh8x1bHI6f/Xq1Y2FvJaXWbt4gzEqR/CR1/OkBOLa5j2n&#10;7KoGxc85Bqiyo3iO6ZUdSqjjPBrZyP7GYfa2dVGMnrxWDcTRLNasqksTjPpUoLl1i6s0gsySi/nU&#10;ccazrqLy2hQlh3zgVIsuywtyZFZfLJcUkVxbHSNUZGO7adq0xENwdCRI7ZIpwTGehqJIwlhp6xQu&#10;UDnDHvVEpcSzabIY1RhI2RjtWrZmR9VtYZNRjjURsVJ/ioGMT5rlcJwBzmiSFWgmCwoyjnrzUQju&#10;f+EsvlXdsLHFbmnwwLfgvcABs7gTwKYIo2hjWzh/0ZQXB478Vdkv75vD3ki3t2j8zHK9aq3Uf/FT&#10;XbQSI0a/w5qvEHD3g2NGrHgdeaVgGsLtLm6xOFRoxlccUxAnkw7omyJDj3qSfzvIsN+qY4OExyKI&#10;hIbWJmkYksQPloBFra5ubOQMwQLwK1LJdmpXE5t2CnaSCKzIvNEoVpxtPQVtQzPJCsXkRlVbGelC&#10;H2L13ql01swgvowxUKqjjGals7HWRbWAbxMHfzQSduPvVCLPS3ZA1kN6uCpV66i0n02JJlmsJnkk&#10;eMRHoI8Urie1yTRze6Z8QtW3aTbSSy2S7ZCQ2OK3NQ1y/Phm6jk8Pb2w21s46+1ZDLt8dRygsUMa&#10;5LHIp+phZL2xAvkC5yQBVApNFLTpr1201pVc7bvhD0GTXdw6rpUPiB4Wj+ZVjzjnr7VxcjyJpLrD&#10;Zs8hAxtFXNMjtE1PRruQH7QxIm3jgfgaIuw1roz0BL3XtQ+IOkWOm6JHGqum+WUbVx35Ndze6fqQ&#10;a4spr6SBls8Rt2Ykc81yGtz2g+C/h67sPEkEN1bX8bCJRtM3POWGK67/AISOwvvhl4a822UXX2eI&#10;GQNk7gPWlJqxEISubWg6XrEPwv1SL+0hLcRxSvGGfFQ+HvEHiP8AsPxDDJJNFcwXpSJpOhPbrXPr&#10;f+I4vHmnRtcSGOQpjDHla9GtovDN/fC1axKTKY2xHwSfcipUhqOp6X4TOt3mm2seq6zosMqWznzE&#10;iCjafXHWnah/Y9nY332PVtPkdr3JlZhwQfQ1UvUs7PwxZebqixLLGqBTJ82Bx9a3rfSfhQ3grTft&#10;+pX90by2LR7HIAwOeRjFPzNEjzjXdI1PV7HVrybQNMuYzZfIUnU7cD+6DXkclz4dt/hR8StDi0q4&#10;tZbx2Wcxghtw4HNesaxpGkaePEN94e+Kl9Akatvtp7nIHtg14P4ta7X4d3GrC6t5Z31iIylVGQN3&#10;t61Mvedio3Q7w/b6PafDnWoLnXZvPjt5ZBvOd+BlRiovBurDVPAfxnmbREt7ixvmWED5fMQdTit2&#10;50uwvbv4cahDfTQ50L/SYFUkMSvBrZ0TQ/D0Ok6uwtwZLjzA2DtBB9azS7hLyOatFD6d8O9UtvEx&#10;kWDUW82DqVOemO1dCbvQr/45WL3ETwzm0QRu6ZH61xVvatYfE7xGlvqO+F5XKQhsqT/9au9tI7u8&#10;074btH4RU3cEkzTMq4ygPr9Kl6DsdzKmlaf4U8VTw6bFeTXGgzK7FAQvynoK+efBcmqX3jiHSofE&#10;02mSNqV24vWOAvOcAV7f4c8U+Grz4ieMtHPgSa1kj0aZLeZ23pcMBhs/3SPevPLHQtQj1fVZm0Zc&#10;/wBs3BhMb4JG72qEtHfcelz7LO3g7efTPSlG8wnB6igAFWOCOaBkTjHTFI0GhZRECUJ5pRnb93FP&#10;LEtJlTgHim/xkFqQIO2MUuE8l8saYQ21sNjilTbvwZiT9KVgAZMikdMc0HfmMgn3pSR5n3uPSkbO&#10;77x6UAKpHnuCv0NO+XcxANRD74/ecA9MVLzvBzmgQ7cdnQYFQk5KnbTjjkbMUh/3P1oAX8KXHWmY&#10;bJwV+lPG/I5IpgKMBvu03BK52HrwKc4OVGM5xzTgcSDkkAUARkELyi/TNC4LpiMUrnLfd4zTgGCH&#10;nntQAh27h70nY0Hd8pOBQS3lyZUY70AHGenWkw3lk4FId3k8EHn0pBnBz7UAABwOadj5EowNo5pj&#10;FOQWbOOwpAKwbzCPKOM+tKQ2JvkOBjFEbYyWQ4qTKlpCAfu8UwGYBVeOMdqaeHXCd/WnAExj2apS&#10;AUOW5wKAFKx7GIf+HpUeRuOAcUZPlnihcFc57UAKvXrTgBtFCgG3Ld89KUfdJoADtAyEIz2zU1uW&#10;Eu4RgnHAqA8+WDnGatWpxdKVUde9DA4j4oSRj4O+HYxzLeeIYkx0xg15l8R7qGy/Zp0rS5lQNqFr&#10;Gq59AvNdr8R7gy/ET4MW+0iOLUtzD1Oa5P43afFL+zr4PvRt8yx1O1ZcdSjcMBXi4x3dj63JYtRP&#10;n/QnW28HqisoaOCXDE/eJHFepfDq8eLwxHLcWMcly08+4DqFzx+lceun6VP4KXy4JEI0gMGVuc7c&#10;nNd78DNOF5418Wm5vCDbaPdrEW6bsEDisKauj0cXJXPJPHs0E3x78CyR2Nwka6+hVSvUlxnBrlvH&#10;thrF/wDtKLax2d40cel2Yi2qSDvHOPU17V8SdP0weAvAJF3bfb9K8dyfaFCgZRn45r3jwV4V8K3G&#10;r+B9cubiBwvhyJoICmRu25yT3rWM0pLTYwlWUKTfY5j4UfD2Oz8LaNcX2kQwxpaqyRMPm55Jb1Jr&#10;3eaaBdMFvBbxpGg2qF9BUkl0oW9QRhRkqqjsKxxkNNhicsetevBX1Pk8TiZVZA7Dy2wOMHvVI5Ik&#10;+fvxUrtw/wAtVmJx92tTkGNndUZHIIzTSzbiNuOKQZDJ82TnpQBbts/b7XJGPNGa+Vf2u0V/+Gci&#10;VODpl5+gr6st8fbIeD/rBXy1+1rn+zf2c2C5P9nXg6e1Om/fiCVz83Yyn9mWAZj817IM/jSOYvMn&#10;VS/Qdqd8n2FgZEGLx8t9TT/m+zv8y5K+nSvXOOe5Wyd2dvGKfwUYbyDnrRxgZWjP705UEAdKi5Ip&#10;AEcGJCT/ADoGC6dsijJ2r8q4A4FGQYM7MjJpDGHPzEDoeabz8mFHTmn4by04PI9arOQLlFw+COTS&#10;AvWMEt3r2l2qPMDNqkaPsXJyTgAAepr9HvB3iHxL4R+G/hHTbn9j7VUVdFiaKa2QneGH3mIPJNfn&#10;34Iu0svj78OrwrDsj8QRsFYAhufQ8Z9K/bHwlqHhvV/gn4HvbWHQLtBo8a4eNWZHA+ZGB6EGscW4&#10;qFmtGa0puFmtzwe2+KeqTarGkf7OPigFpANrhhnJ964T40i31n4K6+moeAbawluNEkksXLZZyozg&#10;n2r7Jls/Dc0cpm+HWgRCPkyrCq4/IV8EftO+JdFt9d0qys9bhLW+gzxiNGGd0mB+gryqUVGdoJo6&#10;KkudXZ8DRKTdyfOTiR1K54wO9TRFNjYII3HtTYVPkS5iBYyE5B9akHEkg+XgdK9tLRHGxfk2R5DY&#10;Oe1Ax8i+aTgelPBbMIMaFR3FIcBJyIh96iwhDjbblQcEnJ9KhZSTKPLUDcMN3qdWYKx8pcZHy+tK&#10;xjJuCu77vSkBXKyC4JESEeUcEn2r6f8A2cfDv9t3vxHtjpsf72aIPdbubdV5xj/b6V8uTiURWrFD&#10;t56GvUfhd8QNc8JfEa1vLPTI5YZSF1CBj8s6diPRl/Wsq9N1INJ6nZgq3sqiZ93a/wDCfU28Qh7W&#10;DV7O3EaqEE5OCON2c5+brTbH4c6XYaTrV3qfibVBFDo0z5a4IG4Dg5rrfCXx0+Euq+CruTV/E8em&#10;PFZhgZDkSY6j2Ir5R+N/xpj1jWtU0vw5cXqaRHPiSdgVe8YdOOyD9a+dhhKrlyyR708clFtnkXxY&#10;1GwuL3wpZRXjTTQXM+5/9jPy5ryG3/48Lv8AdnhuTTri5vJ/EdzcSSSGVyd2c49qSEyeXIpQAFjn&#10;Hevo6ceWCR8xUnzyb7k52hLJhMSCDkelIWYhgGGD0OMUq8qVFt8i9D60MigFzN34x2qyAyu63Xyj&#10;kilOMtxyBxSsCXgYKhGOuelAAE8x3DGOtADF+9w3JP5VKNoY/vRndTBs86ZF25Ug9etI2TdfeGAO&#10;tAD7iLMe4MxBxnmt7wr4fu9R8WHzp7aG1imVppZJAox6AmsUE/2XMjSAFnGDmryNd/2fNAdRuTA6&#10;jzQjlSxHT8qaQ0e6eNvFehwfBa08N6TPBK0sCRM6P8sajrz3zXhsEZj1URvKrEICSOlZ6WmLuR/M&#10;lYB+OeV9K2IY5BPHuTJccknoKmNNRLcrlpB/pEzgYywzzV7AYw4PTFVQuDdAqAoIxz1q6pVogPs4&#10;yoHfrQgQxyd9wPsxGAMGkU/LJySSasMreUQUGSORnpVYhRG4V+c9KYIbI6AKfLU4OOaljUEZ24JX&#10;rnpVeZMxW20nAYFvep0MYl3BTgoOtKwrD4DLDey7IIZMqd+R1zT4F05L5J/7DgMouQUQjjrUYLed&#10;IVQD1BNSp/qWJIyHHNAG3d3moztcq90WRUTykTgL7VRZdsrv9mXzDH6dKZvmEMzCEbgoxzSbrhrR&#10;5GT5ipyKHqNlSUvtjPmc85qvGZCbjkls5FSzh2tIAsLEtJzT7JI1u9XDgp/o/GTRbQRn3DxeSTuO&#10;SOWBrPkkhEduQ344p9yVC6isYYgzfL+dU2PzWuVGdvzcUCY13/eOAueMniqpeQTZ457VO7HzZdsQ&#10;681AxAYAx5OeKAsMY5gmzEeWFQPFuglfIGBgGrRCmRjuHQcCo5lzBCoZuucCkkKwwG0/sSKM2SCU&#10;k7pMVGiYhhUgYzxxUmE8sZQ8AYNPH3Dz2pgNH3JyFHbmjBKsu7bxkGn/APAfwpOCTxmhAPHziIFV&#10;wv61J3cY4xxUan5256Y4p5YFu+cUDK0gBZSAOAc+9epfCr7/AMWjkjNpEAM+5ryqcH7FdjByMdO9&#10;er/CjBl8ZLn71qOPoKiWxUNzuZP9dIcdZTTo0fyrxvKyAnrSSD9/cj0uW/nVq1Vil2AQf3frVakn&#10;gXipgvj+82qoLTDPtTLCaeDxX4W3SFidWgJI+tP8Vpj4u6spXnzgRTtPjMviPR1a3AY6hFk+mDU1&#10;Njpo35kfqT8PJ5Z/D+h/vCP+JHb8f8Br2AC2t0gm84byhPJryX4TWu/wh4dl3fKdJTp6Ktejagsk&#10;t7bKrERrdcj2Br5+r8bR79J6K5pTCS+0e3SW3Q9WZj6DkV0GgTyrodwVeUgDYpb24rlbK+tz45gs&#10;vs0iotuAr9jXZNE0FnGyxEjYx2KK5JpnXGxvapLf/wDCqbOKO0Z2kR94zjrXy7rlvcaVJrdzcxFI&#10;3lY7S2evpX0jJfTP8PfD22EmRncAfjXgfxTtr658O2O6KbEasWUdxxUU2+a3ctK6b7Hguu61pNz4&#10;b1KFJpP399HtfOMEGvV/D9rv8JaNvKZ+yxjf6ccV4MtjDNqd/HHo52rcphicDOe1e9aH9vT4Zaxb&#10;Io+0EQeW5PQDrW7SizK7e6OU8WSaNN8SU0WXUIDMuhyM744QkfL+deWeFfDF/cTeNxd3zJHHqbhG&#10;L9Bngj616Z4g8M3SfEO21ZvGRee6RA0W3ptGMZpX0nWEtJdmphfMUb1VqpTsjKUG2Z4sLzTtBu/7&#10;P1QySkDLb/Sun0TWtUm8NzQXdjClzGQBIT1rm5rLUYbE419t3lngtWLpcetz+JHjN0xXz/ndfrUG&#10;qR6uZtOTSJGudZtw5IJO7pXMzx6Lda7K6RWsxiIMcq4puq6JcPojxRatcFnt8eZnocVJ4V0WLTvD&#10;2pi78RySyNOT8x6Ck3YcVcuX16tj4Bu5GnCkx/L9ayvDev3Vwmoi51SHaZR5TFv6Vl+L5bO4QQC8&#10;GwMMKDXkWoG5g1a1+y3tyCjjzNrHDVtThzGE5uL8j27xLqPi22QSWt+HhdgXVDnivPdY8Q6xdaNY&#10;Rto4k8uVSQepxWpoV3r8nhjWI5dLklV7cBWY/dJrp7Xw0n/CKQTmySS7MpZQOgB7EUrW33Gpc2xs&#10;eDLvU7zwNqEknhqSKKOMJF5hznjnFPW01KDxBeTWriRvNJdQc7c0uoXo0v4baLDJbwQt5BxGOOTX&#10;HeHdevY/F+syPBdvFM45IyD9KnUvRHe3A1a48DeLF/siRSdNkDsRnnFcX8PNE1KLSNdubzRrhRBq&#10;sgiLDqCetes2t1anw40sb2xEvLx55H4Vg6n4u0SDTNSsf7IjjnSPgqv3j2pKVhyVzA1zwzBqvjnT&#10;Fi1IQxhgbhwOvoMVbsvCNlYeM4JY9QJ2W+GJ4Fc7pHiTUYtR1u4n02UI8+UY8bwParGreM/OtWMG&#10;mFpftEa+WjdcnHOKcVJ6WM3KKdy94kSOGzbfOjF2456V8X/Gsk+JvABzwLObH4kV7t491fXE8Y+B&#10;7ba4+0CN2GeAvcA14l8bY4Wj+DdyjA50uVXx68f4V0YSnKNVXehy4yrzU2keFoANPiJY/M3T6VJg&#10;YyScgcVCC32BOTgNUoztHyjoMc17yPniyu02chzzVSQSecGVBkH1rQSOQ6RcMABjrzWfICZUG88U&#10;xCKZ/tEbEIzBxkZ61cu9xtFySPk4FQxom5GUlsN3NTXgbyYlG3oMnNAFfTmRNRZiBkOMCva9EZ38&#10;DanhhgINorxG3RTr0KfNgEE46nFe6eFZbF/AurRi1YSBRgn2pMaOdih3/EbTkdAV/taNiPTBr6fm&#10;ffD4dc7v+Qag6+gr5ykKR+Ly2BkanHnHbmvo4hj4D0d9gydNjwx+lYV+hrTMyUqVOWG3ccioiqGz&#10;YoSBs4zTFEp87fJ9KCU+z7d2DnHFY2NikN3nFiSAG5Jp8gXyOJQRRKqmxkUOeWrPlM6qD5bNwBxV&#10;Ilj225RfMUnPI9KgY/viBIpwtOiCGd2KsWOM05oohcSsitgjn2piKEwGYcbsnOTms+QyeQQWJweu&#10;K0JxiSTk5BqhMT9llG3uKAMqXzVeTksSeBUW0hkYtgEcinXTlLZT5Lk54qNJN0Ckxtk9Aa1RA75D&#10;5pLduDVVsrGp9GqyVbLdh6VWfpKD/eAoA6nw6u7VImDLhp0zX01pRH2bT+cEQJx68V83+GYUS4IN&#10;wpZplbHpX0Tpx3aNpblgMImfwqHuUtmeoWUUb6ZBvVRhMqPSt6yZmi2BVKKpFc9prk6TfMUBAgUL&#10;zWppSTRX1y/2liG6g1rTRmcT4ot9+uWCqjLi5yPXNexeGL5n8G6PHK6LKunhevXAxXC65bPK0JWJ&#10;Q4nHzfWuh0rTp49C0+ZLqclIwWxVyRK3Od8VS239uanFLHITkbBniuMjWCNE2xAbz2NWPGGoXZ8b&#10;sZNDkjjQY34zv9/wrlBqdiYiRfknvk4waclcE9TT1BoPsl0oY7iAQN2MH611XhqL4dDw5YPq3xEu&#10;XvZCfJtojnYPQ/WvK7+/sDb3Ye7k3kcba6vwdq3wxtdOU3Pw21S5vwSFmK7gc+nWonDS5SlrY9Qj&#10;uvAcWrRpaeG9RXAIK7C2fU5pmo6q0VjJ/ZfwYhupo1OBMABk/WmR67LJEBY/C2SNA4xm1wTnpyaz&#10;72f4kyy3LQ/CmwG+PmRpgvToeKwsaNnCavqHx1a2uRD8B/CsBKk+Zkd/pXj+vx/H66tJYZ7zQrFW&#10;YlnE4B46V67fWPxmlEiz/FnQLRTnKrLyo7d68l8ReFfEjyzzX/7VsCZJ37b0DA+ma0jZ9QbPHtV0&#10;HVXGpDWPjRG5IJuI0vABhenevF9ag8MLrpSy1mRgJsbt2c4969k17RPhtFE4uPiJq1/O820FLsks&#10;T3wD0rOX4WeJb2PR5dMbRYbV4d0kk12GIB6cZzmtE7MwkeURs0aIAIWGByG6VoR3NsScSAHHc16v&#10;D8GvG/25f+LhaCid5S3AH0zWs3wgeK3Xzvj1Y5xz5cX596rmiibM8chkLLefu0bC5yKh8yF7KQ+a&#10;BiTGa7HxVoGleHtPiYePvtiy8CDZgg9zn3rhEMUun/JbbULAkA8gUuZPYSZ2mnNAuhwqjIXkkXZz&#10;zxXb2gkaG+LSkDyF4PrXAaQthFaQulq0jswEeW+768V6JbhXsnffnEK57YrROyuCV0b2gvG2u2sc&#10;kysomHXtXtmnJCbm3LMmwxAJjpxXhGmPYx+INHwZDLLPhgvavadLY7LlGkf5UUpnqM0Ex0O901FF&#10;1efu8AsMmrt95q38P73gFSpFUdJeR1CbV2qRz/eravbW6l1HQ2gMJVVO/mmiZblWUNJc6cxkO7YM&#10;N6YqnrhkfRNPR7sMTOuT6YNTSSiPVwgtiW2kbfeqk8c0iRGQmMCTJBpgNuLiGLTYQ12ebVQqDvxW&#10;TAbiSe7AWRAXBGe4raZdJ862Eib2EfyL6ms+Nm/t253WgUn7ijtVIRqQB0NltRcbSCa08/uYwZR9&#10;K562uCdd8p4ZARJ8orfk8vhtx6ClYGDrA9iVwxOKdFHCmkoqxMMtxk1ArxF0wwGTUz5BA2EgUxD1&#10;lm8+ANcfKAcDFSbpCs370lWX8qij8lrqLMvQjPFaMy2wNuI2zlfmpATWUbHQ71D1ODVbZKl1dkLI&#10;QGHO2npLJFDLgsQRxWtZ3du+kTxS2KBsZzjrTQENsjy6rYxtasBJYy7j9BXwh8SLWK2/ai8SeWqK&#10;0lw25eykHr+NffFtK3m38ghKKoIUkdfpXw58Ulz+1T8TSbbBcRmLJ9hnFZydmXB2OQt3J04CQqcP&#10;8uKS5aJjCiW2ORk1UskY20370jngVYKuFIMo3A5GazuWPmSIQ2y+b0FNRYTImO3DAGnK0HlRs8Yb&#10;8auQPo8TSO0uSSODQBWnsrNVsGW2KuTxz/Otizfy7UhnhBAG3jrWVcymW+gKAIi9KXy5GubXN8cD&#10;rzQBqgNJrM8jOijjn1qu72w1W7RhHyvy/NTZh/oKp9pb2weazzCouIJDHIXHct2pIZeRiBdlSQCp&#10;zUaBRaT/AL9zubnnmnqV3uM/Ls5qpGyHWXXzOCaoVy1Etqil1RWc57c1I0s32O4QTkHIJqFzEt5b&#10;KAN2cnmqLTxnxJdgn70ihQT1oFc6nQ5rlb7P2VJADjJGOO9cf8QlsY/EXhqZIkAuXcRoDyGHJ/Cu&#10;tt2WO7ADKPkGQDXAeP4rqS/8BTrhfs8zgAnOQ2M0rDuc1CheOD962CcOfSrkmnxrZxltQUgjKnNV&#10;GkT+zoFRf+WYLEdzURkuGgZWuJiAKkY4RFPPYSsTjnAqew1Rkt9Vjlsty4+WqTvdiyASQZIPUVVj&#10;BMSkKpbJ3ccU7AX0lie9upBEBmT5ewIrXT7KbKDFwpYnBUdq504CsBCAARgA9asKk0ctg6SsSSCy&#10;GhoLmlOGt7+3zA6+aPlGOKfuxMuY2OFzRPdNJbW4mtYzsUbRjmqbXEhkAXTm4hbb71NhnY6YPO8C&#10;+Km8s4QrWDLt3yYtyFB61ueGmmf4ZeIJDCV/eOCn0rIUjy7kMy589vlxUcw7aFVY5TbuypHwOc1W&#10;Kx5uAznLSDaKubj57qAyqB09arXHkpHbu7Kf3o5ouI5TdJF8edJYSAldYh5J4wa9f8dXNpbfDOxU&#10;aavmv5GU3Y3Z615zp+lXd5+0T4YU2ky2738cpkzxsTk/yq78RL6STxyYEXcsQCrjtjgU272Gkcxd&#10;KG1m6kjuoQj2yFY/7pI5qlhtlzlE3K/bvVWIMlpeeZHOWfbx3q7FkNcHyXLGMbQTTWhJZt1LXMQD&#10;gBl53GleMq9+SF2qw5BpAq/ZIxJclBtPKnkHtUCrdf2c4Z5GLyc/QdKTYywu8qXCJjbgVIqAzwku&#10;QSOtRslwLbaunNkYwM8E06R7iJLTdYZbcu9VOcZpXEje0mLbLqH7x/lI6967W2WWW2tVN0RkHnHT&#10;Fcpp/DzEqoHkqcfWustNwh01/OjCYbJHX8qyb0CWh1umqx0QIW3bH6ZroraMCKUhOqdK5qwkDWyF&#10;IxsJODnlq6S1aQRzAHjHOa5qiNLaFuH/AFpG0HmroBD8DJ3Cq8Sx+bEDKoz3zWgq/P8AK4J+tQ00&#10;KOwgRsyExkZxgAVdgSDzrbddKB34pI9omUusRGOATVy3jtWnuPk6dSfSlEGX4/JFwWFzGyggBa27&#10;Bf8ASLxvJJAYY9qgtbHSBoOqTLdGQjbjLYwas20qiHahUEyDI9amb1HY6oSI0Wi/6NFtVssK7MPp&#10;zeG7IxaPByAOMda5qKyRtAsJtwO4jcgPSuxht7RPDdqLeGNisQJBboaxvoNoyGkkXU4F/stwvHyk&#10;9a9C0x9POg5kjjUmMZDc1yI2yywl2VWVh82OlbizacsESFFO1eDuxWaQrGo+oaaIbqFdEjJ2EA4A&#10;/GsqxFisuthrMlnJPNBFm2+QfZ95Xj5uta+iy6JnV1vLOJXMR2N2rRWCxjBHb7SyaKfLD8MVq7A6&#10;QxW5fRk+aJutaMmr6PDZxxtaWwSO6OAo5cVOuoeEJ/E+iSJpqSqEG+HOAKGgUTnBerGhkPhhZZvP&#10;IQEY4NU0TVk8dadKvhhkjlvYySVyME812Oq6l4XEt2q/D6zRlA2yb+n4VftNS8ON4U09We0aVclG&#10;/u1NilE3Nd/4QBPCdxAJo3uZNNj8sLDyGI5ryE2N/HqMgjmlEayZYAevSvXre/8ACDaZDv0Gxknw&#10;QZSR/KoYbrwuur38f9hWzCWMjdnNO6bsOULK55QFvWv5MEvtx8oq/wCXcmNAsFwAW6AEV1DQ6Xbe&#10;KriZBF5L3IyCexNdXPJ4cnfSYoLW1h2Q5yf4ifU0JGd3c8uKTpJJiaTO0ZGe9Xjc6o2kWUTm4Zd/&#10;Qnp6V2VxaaOY7wvNb7gPlKmqkMelb13RjajjBx1olEDkJv7WW6SNmvY1YAkhzg+lWE+1B7YfaLli&#10;uCuM9a7mS30eZ4GXUY8Ajg+1TCLQY76HfcwY44xU8uo7HKpFrNyIll1G6ZQ6gKSRUt/YX1vFcRtN&#10;MA9uOAfu8V2zyaGY3MMsCYUEGtCJfDFx4O143HigyTkDaxjI2Y/Cmg6bHkllasI4xLPMwN0Byvqa&#10;7KXQnVoAlldoDCpIUE5Bq7GuhrE6DxHZyAXKlVK+hrppNWeKOEQXts2bUAgrnjFNIcYt+R5bd6bb&#10;x3Mo+xzEEfdJrN+zzB3VdLmVd47V6HMtjcX4ebxLFEQ/Che9RrJYx3rKJLRxkfORUNCat0Oe0/Q9&#10;TuodVkV7gpAi7xtPfpj1qq9hqsGs3EX9lXIcjjGckfSvQrTVr6KZkiuLRELdgOfrWpCY7nVTctr1&#10;jFciFgsmMjn2p8qKSPGZReLPMjM5JPzDuKtWiSBPmk3Ac9K7WOy0iHxxqT3viOzffI23jgk+3arC&#10;2XhKO5vJX8cWigklcc4qbCszlmiu5beKRLhggcAqKmureY6LjenyxcZcVuRy+FBeRxx+KUEJm+Z9&#10;pJ/LFaV/F4EbSLl4NWWWUQ/Kpl28+vNJjSOBsjfrZTEuAm8g+9V7tWYXIVBnOc5rt9Dg0GTTvEKX&#10;mr2Y82VfI2uPkApup6XpkUMz22vWsp2j5S3amxcpxtuJzp6gAFlI3Crmxmv4Qyx7uM1ZtUjQzMzw&#10;Bd/TPJqW2/s6bxhAnnzQqVIMhB4pWFYq3cSxzW+x1245warbGKt8xOe3pXS31jZJZ3DJr0EgDZ+d&#10;sZrAdrJVjK61CTuwyen40noFmx8EEizW+QMCZa0NRjsZNb0yPz40JhGSBVYSRtBAqXlufZmxT2S3&#10;N7ZPLfWQZSPlEoNNMOVmfJZp/wAJDaQJLndMoOB1Ga0r3SLOO9Kx6ypPlruQnpRc3mjW+s2syalb&#10;GUABVJ61WlmjuNVkuDeWY3p088D9KpRVg1MyS1RNeVDeIQWXHNaN3BYx3FmgugwkjG7npUcgtDAG&#10;+02TFTneJhx+tVoJtLN5feZqdkGwNpaUVIG2ug2aax8NJZb8m2vbk+cQ3+rAPf60/VNP0VfjpPBF&#10;cBLCOGPaoOc+vNZM2o7NMEQ1+yaPzhsTzRx9KmcwNaW0kerWvnbBndIMiqK0NvW7fwDHbaabS1lM&#10;0ZGW3HD565rm7lbNxCYbfYvl46dfWs2S7T+2JkZrXeSP+Wgqc3MSylWC58vgY70BodLo1r4dhsLl&#10;rq0Em+B/lJ61k6fLZx+JdaSPSP3TSuYwzfdrIW6v2mYGym27+KY8rJcs7RODjkUCR2nh6702x8Ve&#10;KZv7ChuJbmFgyt90fSqDPdT+IdX2h1RronHpz0rlY77y2vGET/U9amt9VuC8gjsWzu6mnfSwNHRz&#10;wyCXJUfdGcVnvbZlRh5yODwVOCaDetuR5JlX5Pm3HrVNdVtV1HLXunsvOMyDinYC4YJwBv1C7GSM&#10;Dca1GstVfw/NPHZK0UafNzzWXb6hBca1ZRRrZyudxVVcEkDrx7VI+vAX2oWkeowLtBDKWA6UrWGW&#10;LeWUW0iAOAzfMOc1IVl8xFCnGCTmuTXWtLTxG5m8WWceZcYGCK2hrehvcYGv6U2V6+aoz+tFhFhg&#10;4kYB1+9UkcF7LPlYSTkVlyaloImx/bunlieAJF/nU66vZxsMapYAMONsoP8AWkwNCa3vEnbfpagZ&#10;HNPltroQwlYmCGPtzmrFrfWN1ZvGdbsgywM2WcDKgZPP0qzpGueC5tC/d+KtBkQXEiK0k6qdynB4&#10;PvQk2OzZj2sDma4DIVBPGa2YrSARFvtSiQKfLBqvJdab9vlI1zws6+ZkMLtBx+dTyalogs5Rv8Ml&#10;8fLJ9tTinysOVjSlyUXzdhOSPwogtk+058nC9VPaoYNT0Um4La54ZOE4Bu0/xqs2teH1eRX1jw+v&#10;7zGBdLz+VA+VmlMkrQyqUQqQehqna2p85yFU4fj2qKTW/DXlQCLUfDkR28k3inNURr2iRXzhde8O&#10;ndnj7UuKT9AUTea1eXVY2WRAOByelaZ04LbwhNStZWkX5kLAba5H/hIfDwZ0PiTw8pdu10tXIdZ8&#10;FmDM/iPRpnHSMXyrVc1txNMsXtvJHefLDCx28qpHy1paGHXR9fbyQCt5Fx+NZL6p4Za0uZI49BjJ&#10;GATfq39aWw1fSI71Fl1Dw55J53fa0GP1qW0O2x8W/HeCSw/4KD6zcvZYhvNDtZkbGAxPBxXLPf2U&#10;lom+3gQqoKEOOle5fH7T7bXvEnwdnsb7w65tBIkp+0qpaMngE+1eHp4XtotTt/P1izCmP7sdyH6f&#10;SqjC/U7PaaK5PZ6jaLeBkeY4TrngVLPrUKG5dhLtL9cVKbbwxFpzH7fZKqMfvOKybq/+GwawSXxf&#10;Cx88DZFHu598VrGHYlyRt2epRyXNnIFn2Y6Edc1tHVdLRpYjpU4fI2jOeTXIXOu+GEnso4YLcQqA&#10;AQB81Tf21oauZT4bgk4GG3DmtYNx6Epo7Bb1hp1y39iOBxyferFtLGkUjtAGYjjA6ZrjT4otWtzC&#10;/hi3WMr93cKov4knWQJD4QRlXoxcdKbqeRPMj0n7bbiABrGVstwQtSLcyMx/4p1x0/WvNIfE915h&#10;zo9suG+dcA5qDVvE+vGx0sWlqqFvvPszUXfYV0erXHnJBHtsTlsEY5q7C13/AGVMU0C2kkKDCvKF&#10;/U9K8kTxF4jHhDSY2nhaUKSWI5rktU1DxPcPdBtd1XB5JSVlAH4YpczvsS5JH0AP7XMd00nw/wBB&#10;jGw/vP7RTP5Vz+2KfxDYo+pW8b+ef+WowQOvNeH2URe0vpbi88RSBBwPtT8kfjVuCa8M7lbC7C5w&#10;g8w5Aq0u5KqJn0bcWZWztpI7nRvIWIYZrhQSe9ZLDQy2JPFGmIxP3hIprwy/8s6XF541113dEuWA&#10;H4ZxUYt7dtKt/Jl1BUEfAMpJP40WQ+dHuch8NKqlvGdnhVPzCQc4qFv7AbwbLqCeKQbWNiJpAOEI&#10;9a8OETrY3QeG7AMD7PnJ5ArvtMXzP+CbPxOCy5lHiZVl55ADd6aQ+dM2l1zwcrSD+32ZCB8w71Z/&#10;4STw59gv/L0/cgjGGD/Mx+leHLFb/bJAHbb5Efy++OasiG2F2skckqsB68flT0t5mftLM9XfxhDF&#10;blovAF8y7DuPndqp6f440m4uNRMPhHUQ8Tncjk9e+Ca8/dpG0eaNblAQOvrVOH7ZFIQRb5243KoH&#10;B9aLWD2x6NP431IX87Q+GocFugfOMVlP4v1iTVIJ38IBmC9d2M1x0MXl3d62wkyNnJOQav7T/Z8n&#10;+joSD6UrB7ZvY6f/AISvXpACtqkZDE4IzTW8WeK/IJX7OOCMslc0FP2NOAPfHWkYL5KAqOO+Kdg9&#10;rIvXXirxusDltTjfrnCAVRg8Q+KJo8nXOSxOwp1/GqMuCkgKbgB0xUMSRLHhLdlBJwPSrUnYz53c&#10;uzax4hNzITrUseSBsWj7VrDy2ZHi2++Y8/MeKrlIjIT5Y/Gp4dguoP3YGCe1EWUqjN6Gz1y8V4V8&#10;QXuGg6+Yciua+HrX2nf8FKvhdaTatqZDay8UivKdoLdPau20K78jVJbnyyQk6gr6gmvNtbvI1/4K&#10;HeG7+G4IRfFGnuhHHJYZq6KbloW5eZ+lFlczt8c9ctporVIl8PnazuAZN4IGAeuK830J0/4aK8T6&#10;Lc3Mu+PUJ5Ldt5Adc5x78V0/iux0+91L4GzDxLcWtzH4RaeOWNyC21c4IHXNeLXcvim9TwxrllbR&#10;w3djrsgMvmAGURt3+td8YX9TK/mfSOlWosvEni65hN0ounRZV3E7QpwSK81vfGmqWfx5+KFsrX2o&#10;6HiMI653wP8Ax4HcV6DpOsTT/DW31E6Vbea/huXzbfcPlcLya858AWf2vRvidqEnhG2c/wDCSzJa&#10;liD5hLfNx7UR8xLTUp6d4k0q+/aU+HVvbaFPBazW9wXlZcMzDpV7xpa6knxb+DNxpuuO1zc375aM&#10;ZKCM98dAa43xJbavov7WPwXvp4Y47C6vmiSBEA8ppDjrXtMFlNZTXF5PPbNi33jzCCVV+RgVq9V5&#10;FtW1Lmow2eoWXg3WJ7Se3u9FkjFwY2wZc9NxGMjPrT9Xn8M+Kho9rfWd7pt7pskJ02+g+/cDupI5&#10;qO0M83hTxOkSpLDdrl8d9vSszTLuC38X+FZprOJGttWVFXAJIJxWViGdFC4tfibpOmt4yNjMLVHs&#10;ZZT9/wAsZYEnu1WfEup38/jPwzqSaVcwQKdk75OGZP4vxqj8R7OyvdbglR3WSDyZIJozg5I9RXqN&#10;lptpe/sf+EILxIVu/sGEkC89OM/WhPl3CMV1Oh0TUluPhn4Z1FZC6fYvvZ7L96vGfiI8L2et3en6&#10;rP8A2TqSeVebR8olPAwO3Neq+F7S30/wdbaZdavZpEYpBG7MNq7h3PQZql4h0GzX4BfEq0kezWGa&#10;2d4ZVIKq/VSPx5rNyV9C4Qje9tT8mfFWl3ei/tCaCBfTnf4jRiiucFHbj8xXo/jPUvihpXiHwtc6&#10;bcadP4cfTraC6svL3OPO4J9+tcX8S7HxjD4+tru9tZZZtO8Txi6ZOf3KsNrAdxtr0W2v9P1FJLiG&#10;9Y2MWlQmJ5BxIwHzAqfQ+1aO+ly5X6nF+M7W103wP4Jb7FKYopVnhUHHlPJzgV1vhfUtP8UfD3WN&#10;KutRjstRjsVWGVjtLjHy49a5jxVLe634XudOt9NiCQzAiVjj5l6Crz+Fmh+AHge8mvbmDWo7RnE1&#10;u20qEGVJxTcg0PPdT074r+FfiRr8lr4gsHivdRjjvQFz5i5wpx2rQ8VaZqQsvC+t23h2aHV4mik+&#10;0oeCG6givR9HtbvWfhIt3e3wubtp/Llu93BMf3QR0BqbXZ7yH4ei1k0CKWSKzKg+oxxS5tQ5rotW&#10;a6lqH7PVoJboLcSaTvc7c7ioyfzrx7w94X8U3HxR1+TRfGr2FjcmVb+Qnd5Dr22f7Rr0TwHql6vh&#10;vVhezBbdLefyw4wU46e9UPhvdtF8Wfj/AHAiu1sZ9W3FWBxweo+tO9noSnY5DwtZXek/tveFrS91&#10;KzuHna5WS4jTHBzgkds17o2n6ZFrXiu3Fzp7wS7iYmAJQseDjtXM6X4eW7/a28QeIHglFsINtvET&#10;1OevtXE/EOTxbp3xA8TX9jrk0YkvIhMWbIOT8gUU3Juw2u5z2i3viTw7/wAFCPDlvLq12NN1DVzH&#10;I8kZ8tiT8hXIwuDgcV6n8QpbWTxvr7T6haiRtO/eKzDPOdvWvL9eufG1/oHwsOt+CI7RYNStpYr9&#10;Ew0mDlfpXo99P8MdZ1bxHHd6TfJq1vYWKqwcgSoo9PpSkmxKKjqcJ8KEuLH9rX4PXMoij83xSR1A&#10;GC3Ffp/4hSX95ILZtp06FlIHXNfm9rNpH/wsj4fNpmnTIsVxF5ccZJk3j0xz1r9FtFudXuf2XPhV&#10;Lqdn5d6fDcaSqwwcKMAn3xXLXjazN023cyfNd7GBDCAVAqrISuq2WZCMjOPpUsoKXTHzMr5gp115&#10;Tanp7DB/d8VgUzs9ANs1vcyhIycqBn618MfHi00+X9rr4rW97pkyzS/2bPp0pyoCAgtg9+lfafhx&#10;wNU1mLyiMgFRXgf7RB8INqHwu/tDT0N6Le5Fo0YAd8DPJ64FVTaUkLU8a8RaC3/CJvd6ZGWgfwd+&#10;8DNuKsqcnFePaFbardfseeLrK10q4+13fiKSRmCEeYYj616x4f1yeT9nTxZLBezzfZdPuopIyhyR&#10;tI/Sua8Havfp8HNDtre1sDjWbhztQbiGbLD1ruUuxjydyWLxB4jtf2c4pbm2ubUxRxQqSPvEAL09&#10;zWbqialqejeGbF2KXVxosskcci8Ou3JNUPiFqVve+FtQt4ba4WK3u7Z5FSM8MpBOfqat/wBuRXB+&#10;EWqQ2MIbTNBkheDo0uVwSccihpLUcnbQ5DwxpepWXg/xAy26tanWWSZ1bJVs46dq6W7sNDn0DXPK&#10;N3JcW0CMXOcJn0qH4ZXMV58QP2tLZgVink82GNmJVX7gDoOakv8AXLKy+H3iyyfRYLe78yZS6kMZ&#10;MdOlK7RF7anEtb+Hpn1eLUPia0e9QsUG3OX6Lk9hmuEu9Z1K2HxF0S+SyMlopFsEkDqykfL8w9iK&#10;klguBob3j2t3KLnUG3Eg5Vc84rlLvTI18dwT2nh3U5LaV4yFkcszN3BY804q7uXzRcbW17l2ylu/&#10;+EDtjqJIVrst8vG1QeKu6u1neeGtE+yxW0oMWGYL9zHvV3UrdW0i8hk0xIt1gP3QOdvHrXN6SkkO&#10;n3kDXJjTzmIT1rW5mYl7A7aRaRRsDJGcE+tW4LOzt9CtJFuUe5MZLE8bKnn2Jql40a5LtwKx7h5p&#10;k1ZA7IY0+Yg9azJZs6R5ckuqvJPuKN1z0zVK989NRZ1eV42Y7VFQaY/k+E9SHnMWaTk1Xl1MR+UB&#10;pwfc3LMeKLAXob2ZLds6dgkEE7atRlntI3x0k65x1qukjTRXKx2sPESkHsfX8qkAJgt03scHtxQM&#10;gmjnbXY1WWQq2MqK3o7d1t7f9+ANvK96oJ9sW+Vkhi8xYDtBqa1XXfsV1LMibzMcpngDNAIZdWFl&#10;HdWU6Nhmb5lz1pvmZIVLMkKeTUty7mS1LMp2kZA96qyTrDFqJAZm2jYu3rmgRYXYLyByhJB6ZqzN&#10;KsjnK/Ls4Hpis+AXJsEZ4QWJz19askoTCWxx0IoGiKKO3kZytvna2DnqK0DC0Olo/AAPQ96giPl3&#10;N43lZYpkD1rMuJ/EFzcIpt0jjWT+91FJga2Wa1UjADdRSN5exACTgc1GhzBGu1vlToOuaarHdMfJ&#10;IO6nYCbbAsMzkAgpwKzpFklntitoyxrLlitSM5FyUFwNp/hNXElaHSuI48DrQFyMqpu7lvIb/VAA&#10;03Y4gjO4Z3cCkW4LynEAC7hUh5vgQjfMBQFxACXdtwztGRVK+N+LVyiLnyzg4q6Q4e4PkksB69ac&#10;pLW2xYgz7uRSYGZoMuqo94GjcqWIYk9M116bVggwUlZm64rLsLaUa1qgYBI2t8lver9nGytPvvSD&#10;vbaD6U7JjNiOXymtj/Y8hVvutnvWrZ3N1Dq1zInIJGYm6EVixXO2bT4ZXGxWJ3Y9a1bdg09wzn5D&#10;0OO1adATsdedQvP7KufL8MwxRzKu4o/U1FH5r2k0Ml0wDyqeT1rNie1bTtiXMp+f5R6Vp2ybNTsW&#10;aKd1yOSD17VNtjNo6C4lijsdCt0LxsVGAvVsV3luLT/hXMV3M/lukYGSepry2ZL9vifpCvBKWMRM&#10;aAdBivXtOg068+Fl1Ztfot35L/uxyRiiWxMd7Gxo7RPaaTOpLM8fY1u3eo600Nvp7aiyxvGxDAcj&#10;HasXwzFYW+i6NayanH5sc7bg7YJ5roZEt5viqAvlbY7AsADnoKi+xpsdj4Ye2b4R+K7O8t5is93E&#10;VHIOVPBzUWsf21H4z0OZdElW2iiTcyjd8orGsry4bSWEcuAbpht2c8HrWiut6hb6zawSXMUkMluU&#10;LSJxk8fpVKyHa9i94cm0fVPjD4zjj1No5rOwWWNSP9ZtGWx9K76y8TaNHDHdXd3ZiATvEXKAuCpw&#10;eOteK+BluoP2k/jIwjlkeFo2UjgMsnWu1g03Sbr4n680HhKc+RchpTuJj3Mc8L0qG7sUlZ2Ov1PW&#10;9Dsruy1eHQJtWga6jMaBNrYJyeParllbWlx8ftd8QHWbqOO88KkQWbIQsTbePyNWbrTJT4BuiNFU&#10;fKpDKmdoHoK43V9U8c2/gm+e28BWctna3UMbXbuELBjg4HtTkGlzzHU9Y8QaN441GdZrq5M+tzx6&#10;jbO5K3Cs3ylRnjb2x2qpPEum+HfiLra+IUeO6Mck6bR+63chcfpVPxpb6rN8WPh81nC8kcl9bGde&#10;oXJGeau+Iv7MHib4paRKxRLizsSq7s5IHPHas5vVG0VqcsZrC+t7OZLhwk6fOGjx+VGg6W0vxNur&#10;b7ZCscdpIxk2YJ/Gt++n0C20HQYjbBHWxAUeXjoOO1ec/wBu3tr4q8Q3q3BWCKBhczdogemavZE2&#10;1PTPC2pT22ufGjS727ieFpgLHcc5ByCK4zx/plzF8INcvYLS6EltciaLAJzjnms3xncLD+yV4K8R&#10;2V1MZDeSs9ynO7qR7V1/gDVda139nTw6Z9KsLlbvRpo5Ziw+U4wMjtRbqNHM6wrat+zD+zfqd1p7&#10;bLvS/LvZCvCPH0I9CaoeHpmh+JTJYXEtzEsCrLbs2fKGODzW1c6mmmfsl/GnQLvwvM9zousmSz8v&#10;5hOshB4x021wfwTvEu/j18a1njRXu/DrPApPGUXoPpSStqPoeqfEmK6m/Yw+JbTJY83lt9nAxuGT&#10;2rktEt7a7+DHwesoLiF9T00xm5jkT5irdMseuO1c0b3VLm0/aE0/W/EtzE1j40hNupPy7N/y49ci&#10;vT/CNnJc/FvxddxaK8Nrb6FbiSQjaHOOMUdRNNIo+Nn1a10mSaHVLaMpoDbGK58pgvODXnH7OmvX&#10;Ef7ZV81+kNxNfmYLM/GSGHA/Ctz4sXr3Xi3wZoFm7CW71AeftbkJkcV0Hg/wTp2n+MPCV6NTgU2e&#10;nsyujZZnI6Ypwla5T+E7D4n6jBffGvxkk2oJbwaHfQSRzxjLxktkgsOea+Q/GutyX/7YYvRZXEtt&#10;bzWkce9SokXjc2T1r6D1E2kHxa8T3LeO7u6a9v0Gp6VPbkKyg/KQ5rN8eaHoEvh/Tni0PTLYSW6v&#10;bTIACCBnGe+KyaCGhyPiq68PjStKtrOwic3FhDhUXBBI56elavhWx1axfSrk+YI4nUtG75zu9jXA&#10;yNAB4Zt11dp9QRvkHl4DY9/atgax4gj8Q+EYby3uV8y+jVUAOHwag0aPa/F2p2Uvw/0y2kiiErsj&#10;KMAHA5rg4bzSTe6WjR2PmBlSKNnHJPFehaho0F7qXhueSI4/s9MrnA5rzfX/AAnAPiBbBTqsUZv4&#10;WhVMkBgf71OLRm9zrZ9NtD4g0rzftdtNDbeZGY5yoY9RnB5qrrNjZap8OtVN5fst3ChMbqxO9U7E&#10;Voatp18LjQzceJJxNHpiDABwQB61lC31WPRbWf7QFgmnKoHPXHXrVX8xEfgrWpbP4SfEOKN59k1l&#10;JFbrMpHlnG1iM9al+EGp+GpvHXxC8PXWupDctfSyaXLcR7BMxPzrk459Kv2/hLxDeSwXc/jbT7ez&#10;iKtBFEgOO5JxXPa3Bpkfjy2mMSXMsF3EYJ7VPLYFD6rzTavsN67M6XxJZ3tv8Y9T0u51y72X3zRE&#10;OQFKnkCuW1bRfCN2l1pl74rjkulj3Wxc7WRh0IJ967HULuDWNZ+Hd21lfxzWsAAO0k4HXNUNfsvA&#10;2pabrvm61Pp15bWJeC5xgs6jp75NJOwbmnbaVoM37PXgvS9Svkmmhm2G5VOQAcAZ+lc3rEOhaf8A&#10;Ev4X2Vlraia0s2a0819wjz659ag8EXPii68F3kNxpjqpkkjWWUbTMUOFYA+tQ32mQfY/H8+pWM63&#10;0K7jIWxtx9zafehO4ehvLa6xq2o6jBLJaxPJo9w1zc7hgbVO3j3rzfTRPD8LPES3VvdGRdaljhkc&#10;kZ2sRnFb/g3XbdrLxLHdaVcxTi4CxzK5JdB6is7xZem4160t7HS7eRDcIEidvLDnPzHJ4q9iGalp&#10;aaangvSbm61qEeZH84B/LiuP8VXtlbfDbxpd22nQ3MNpCo8s8438An6VaurLVIrmAm7umtlsuYVJ&#10;YRtj1FcdeLqR8N6xbWqXLLdzET5jLfKPai4NFDwjcw3fhi3kkfyW84lfTntUHiOS0toPEjieEzsE&#10;yV6Y+tK9lOmhadFp8lztiQ+ehjKEN7Z61i62bMfC3UY54pxdi4UEdSa0ItZGRbzXaaaLgWcrRtGe&#10;dua5yR3n159liyR+flyw4P4V2cN/HF4Q8NWn9nxg/Z+VK8kVnq2nyXuoqsSRlkOMDvUbCiZ0+laX&#10;LZzSx3pWby+FUYqg1vKNNsIpLyYZmwpzgk0kM+sp4qniY7Qtzkk9GAPFXddvrKRND2WpEgnQHHrV&#10;3CxSm07yNZsSdeZnJUiPOSK2bvix0zzIHG6P7xNNltMXNpctqBd3tUwufu8UXUksmnaXFMQ4Vvlw&#10;MGgDNKPyySyJHg8irOn/ALmy8SZunZZMcE/1qcvGYkiMYXYnAAqAliFgbTyqtk7getNAQuLLzEEV&#10;0+WOcdcVKnmedGcI4C8g9OKhtYJl1i4f5NojIJzSP9pFrettjQmQ7FB600BfYRzWRLwDCq3TrWa6&#10;3C6Bbot+WJueMcEfWnabeKmsSpc2hHbb2NX7g2/267KxxqDyq7qAOalR/wDhKIWkE27YuMH7tdAl&#10;zqSfZ/8ARY2BXB57VnXcUqPaSJfEzS5zxnAFOzKulwN5UsjAEPg/dpga09wfJtsWPyt1IPArFuiW&#10;uolUfLnJNX7cj+wbnOWBUlkPUHtVSH7M1lqO9nWRX+76ikCNaxt3ktAplGdnIPQD61FNEqyTxokW&#10;fM5waynu76CUqGCo2OM81txrb/2Xa3Jgl+bGck45qQZCwcLabY1IA+Y025hLS6ROkjLtfsfzqaJl&#10;k8QXVuq/LIgaN/51LJPYrdzwtcBSiEbTVASxSIZ02WyjKAHnkmmXskKaf89xtIbJOapI9uNrrIRt&#10;kPGetLfJHJpi5icrIw/CgDHa8Vddgcaq53EAkVvx3WZrYG3Bi2feI71kpa6eJJ1C4cBdm4VewfOj&#10;j8lQAo2n1pDsPLbrzUGEW7PRieg+lKJJxBD/AKYpUE/Lik27bmUCdRhOc1AyP5lkvncGUkkUwRoJ&#10;uIt9twSC/Jq20V358rKx2kAbgazwZk1Rh9mAQIPmzXR6Kkk8+rD7GrJGBtdmwAanYRNZwzrNbM1+&#10;xCsNwJ9a2tduPK+GOsGOOJpdqbGxyuaybncvmj7TDkN0VuOKbukuvD+p2sigb4wF5qGWibQ9Yma1&#10;0WC5PmnaAwA5H412N3Jpq2EJt4WZvK5Oc4rlNB0lrezvDJZl28wDcepFdHPEkMa4QghRkH3q1sKS&#10;GaXqDw3sgfQJ5GZ8LhSck+ldvHpcrWzSXcPlLIocKeMDriuLhvL2G80V4tEgLJdqQ5UHvzXd6rea&#10;td2OnjOyL7IvA4INUhRRiarA13p8Vrb69FHAtwoaMNgn8a6bRNNCeKPCloJTFboi5lZsjJ6ZzXmM&#10;9pPH440uRvE2oRRLMCyKCQ1dzYX103iW2TEqWwQESZOSR0pqN2UpWPQfFEV/Y2UUovmkuINPcxgD&#10;hhjg59qzvAniVovC1hcHVRNfz6owlbYP3IBOAab9uuriXUEuLxpUks2WMOvoPWtDwL4bgRtQ8vSL&#10;dRPqbPMGkHHPGM9Kh2SZpa+p6drEh1Z9FmbxBMzpaAlA2AT9K9L8G3Wlj4X3UOoeHMNabhGTgkqf&#10;SvLby0gg122b7TYwKkRyI5gxP1Ara0HWfDqX0tte+M7VHuWKQAgcn3rNMzkjnvHdpYXGsX89lHeC&#10;BZgXgSU8juSBXiuu6hpcVq9n9ouTbvtEo2lgD6/hXv8Ap9r5f7RWvQmE3EWoxkAk5UD1A6CuA8Za&#10;HbaP8VYo59Dgkgv7oyW5K52HPIPpVXsOPmcFYX3iTT7/AMKovxRjvIrsD7GZbYLhe498V2fiW716&#10;28L+FpUsGkiuoCJJlOPLJHWsfVYEuvF3hyaTw3ALXSgrlo3xgH6dOKn8a3l/N8L/AAlPaWsbacyA&#10;Mqc7QOM5oVmOTuM0Dw5rNwj3cfjUOEUuzt0Ge2a9F0K81SPTvEcMEFrI8ds6rIO/HIz71z/hSRm/&#10;Z68RW9vrDqz2GQehHHPNUtPmu4Phj4rEakXEd0Pn3ckHrWctXYfTc2NEtbWHUvFF2+g29jJdXTgS&#10;kglWJ5x9a4/U/EWs6R8T7WB9A1G+ihDEFQf3gbpxWys0d54ajSXW5swJuG3u3WtTwRHJqHir4i3N&#10;8tmBYeVHG8sYwwP19KmKT+Q2tD6uXfliUQjHrQ2MDDYJNKu3ygd3ekOd6fIOvWsjQQ53Dr0pMtnp&#10;UhGGPTO3ikAPloD19aAE5wOKcNuHwgzgYphDhvUHvnpTvm2njFKwEbZ8xgLfJPT2p2JBbxE7M5+7&#10;UnPmofN6DnigCLfIQz5I70CGYTa5yc+lJzz89OP3zkjml7E0AJRxk80p6dKa2dvSgAA/eUHdsbOO&#10;BSKW8yEE8dzUrBC2fMAxj8aYFcs+6LC9T1qUkeZ16CkK5nyGG0Y4oUqZ2Bi/GgBvVnBB6daQeYIT&#10;mQ/e4pzbvOPycAcGkIBPOaAAZ470rfckGO1KABmn7f3cwI7dqYEZY7CAQaT/AJZD5Tn0pDtCxAKc&#10;5608feycZxSATjnCikIHXaKccYoGNgyCOaAEAGD8opRu6jp6U7nC4Hak+bbzjI7igYAEM34U5Tgk&#10;j0qEn5zycZqUf6sc0ANYkHhcnNOAfaoBHuaYeXPBJxTkd95/cimIUhgRyx3Gl484AKDxzjtSuThc&#10;R55605APMOMAkcmkAoA45qxDxPjJ5PFVvm81RgdeTV2PyyFAKk5HehgeW+M4Q3xY+HEzBPLTUSrZ&#10;7N2rN+MyW0fwC+Hls93EJJYkeRAeijpkV0HxEMMPhOaYwAut3GyDOPmBz1r531zUfEGteImN3dzg&#10;4iRIQchFUYFeHiNZM+yypN0lY67wRo8dzpMMWZkFxYOkchXOXxgDHua7j4R6Lf2X7S19pV9Lb2T2&#10;15N58LNzMrn5Tn3+tdZ8IjoTeIobBriFLmy01GhUpnfnqfrVHxKY7T/goBY3Uz3CpLqVnHJtOOc8&#10;H6UopPQ6KqbbV+hw3x20uwtfilfRwKypJbuzjsT2Nd78H9R+0fs++F4zIDJamSFsnsOldP8AtBeH&#10;Hu/BXhXVLHTJHMGisLkLyShHDfhXhnwL1GOPxb4s0qWfBkR5IQT1IPIFdCoo4ovnoyT6n0ZISb98&#10;jJLnFVnyLggg9avldkkzlOd55qlM4adm2LXpQeiPlakbNogbGOlQscu3FSt9481Fg/Kc+taEEDYy&#10;h25OeKeRynB6UxgWMI29G5NSk5VfYCkBLEMXkHX74r5j/atCnRv2dySMCwvev0FfT8P/AB+R59R+&#10;FfMf7VClvCn7PeVz/oV9z+ApR/iRsCdtT80USE2moEiRt9++B6YNOJfy2IJOMdqj3Si005U2k/bp&#10;d4/GpV375sjHtXtWscUtWMIbcOeab/y1f6VLt6ZJ5zTCF4GD+dZtCQhHA+ce9Lh/Jk+ZeB2pv8aD&#10;vinDdvXjqDxQMiQ7mwGJAJpkuBKQZwp7cZqZBGl7Evm4LK3ygdKmSGSSC3Itckznkn0NCQGe5Vf7&#10;LOyfrncDgk9iPpXvPw3+L/j7wvqswjsGvYniUXEDyFUlA6EjHDD1GK8bvEP2N91hH5qqNhHSqKJi&#10;NHaIB2Ixzn9KbSatJXQ4ysfYHir9pb4gX/hC9tdN+EugadLJCVM7SFyv0HA/Ovk3VL/XdV8aate6&#10;pr17cXM0pZpJH7+wqlJGhnYkfdj4AGKW2Rfm3xMCG4Oc1EacY7IcpN7lmGAfZGZIDtAO4k9aiaNB&#10;DcYiOd1PluRG8QWLAxzjvVVpJGmQrt2DrVNkk42+Wvz9R6dKa2Qs5KjkjFJ84AOxSvGeaGKbXy+O&#10;mAO9SA05wo43bOKI9wtMOwPJyaH2mKI7zzTRuyR5fGRg5pAIyyYx5nyMeFIqAwnzJNswwMZB7VNL&#10;JIsyj7KPrSggycWrkBeGJoBFRlcJN88uAR0NN2S+XGwwTnpir4A+YhOT2NPVOJD8gwOKW47lMbiH&#10;3SZJA5C9KsBRsj+TjHrUSMHv41yV5IJx96rRVVljUKenFAhoL/KwQBR1FNTz2e/KwOY1I60vzEru&#10;kCkk5HrUsck4SUgqAAQD60ARBYSsgKsFbHfpT1WBiUExAC9etVZUnLR5lwpYnIqW2BjugS+Qe9AB&#10;5OHlf5h6gmlwCoCxMFz0zzU8xYzo2SRnnFRKspZ3yACcKPSiwDyYQbrMLhSBtHuKuW5O2ZyHACjH&#10;vVNiwUDaCQeMVYheRmcNGwwODjrTGi0u4RTkJ1birSNL8m5UwMd6rjaVIBPTrT8OIydxyT60WAvF&#10;lJx5TEEjmrsfmlrzEAVVA59aykY+aSBkADn0qwZLoXeDOdpHYVJRq/P5bvvQ4681FLsFtGVHJNUV&#10;Mnm3BBkJ788UPM37hvJyN2GAoAlBxcjKHketTMMRxndwTwBUS/8AHxCwUcjoT0q7slMcWIlOB60w&#10;IMrlAVbtU4UbJsREgoMDNRsr+b/q1+Uc+1TRFfIly5A7GkMjZ2FvCAfm34xVvbN9jVGmCkrmsuUn&#10;+1bXbllDcirRkla5gBl5z69aAEO5bz7hAwarzs8mmTqLkIWbh+9aMqobdmJOQnUVhnzR53yliCQK&#10;AZWkXLx7SM45J9qgI/eybjjKjt6VobP9CUNHk54IPSqs6yKp3QqdjcEUiWZ+D592wTI449Khb5jK&#10;fLAxV10YwM6yAf3lqmet0QODjFNgRAAnh8c0Nnc37zkUvAVyOnFMJG9/l/H1pAB3EEcUox9ml+UZ&#10;yKb6c1IQPKU7/rQAgEhC7WBwRS7c3FyCpTCikTzBL8q/LtPWnZm8mTMnJoCw3Y4aQkjOfXrSnHlm&#10;lG4IgLetLg4Y7aAKwSQ3RbzuTGRzXp/wudU8T61ESBIbd+B9K82bi1vPlI4GDXo3wpVP+E08Wsxz&#10;I+nYjz1GMk0pL3WVE9GlwJ7nKHi5bP51atOGkYRtxHVWYoZLvnObtufxq1bsFe03OQGibPtTtoB4&#10;L4xAHxfvWK5zKuQKbp5dfFOijPW7jP0FN8WSeZ8Z9X4CosowfWk0pkbxLpjDc+XOPYioqJ2Omg9U&#10;frJ8HGi/4U7alZVJTQ49v0IOa7plJupdrZzK2B75rwf4Gav5nwytFAYgWYRx9BivdWkVL5CcbfMy&#10;K8GtD3nqe1CezLOmadO2qzTS2+GE3HtXfsCvh8Mzx58rHzdhXOQXtmuhzNJOikqAq9yatPNK/hmE&#10;uWG7gDPY1gk5LVG6qa6D4bmw822Tz4giS8Y9+tcr47OlP4OugskJYw/Kwwe1dBYaWBcK7C4Ku/JP&#10;bNcJ48e2tfFul2cdmwVrYscnPWuZ02ne50wqX0PjvUr3Vbfx/e2ttoty3+m/u1Cn5yfevavC1xqM&#10;PhKNtWijgmMeUQHJA964m4ubc/FvWUj0233wTAo+wHmtma6umiR30+V3JGWzxj6V0NaXe4m7m5qt&#10;59pjuliFx+7HyHB61wxv/EMNzM1xdy4L9fYdOK6ifU7C18LvINNWRxAcDHciuEgl1C+1x5HiKo05&#10;wvbFKyM5M6O1ube+j1KP7cRK9sdrHgAgf1rT8KQNbJqguXt1lF2RjdnvWOLNY75fLBRWxuccYNak&#10;emXD3EBTXpHPUsGouNXR0F7q2mweKDbyTx4aIbec4zWLfTztY6i8M5eJSCzZ4AqwnhiO61uGWTWJ&#10;o2UAu5OcgVU8S3Hh6x+HviSyt3kZ5IQpfqcihIR5JqcmozeLdQEF3I43AbwM0r6J4oj8P3F2LC6l&#10;3MMoYzu+td/4Bsla/Sa48LkIJMo8nf8ACvVb68s47mIG0tADEdg2jBxWim4bGc4+0PNfD1nqSeAJ&#10;2l0ORfLhDEkYJP0rGPifxHaeIdWP/CP3Sx+eETeDjrXodrcX91PfRxuSrXGAVXjFaF/o1lPpkttc&#10;WtsQbfD5TB5qHK71KVOy0ep4D49v9WudU+GBn1K1PmajGdkMgOVJ5yB7V7zp9n4U/sHThDpmneR/&#10;YMe08ZVtvP61j6X8PPCS300w066uJFDsizTkiM+2TWRqmleI7WW5NvfSwhI3BiDZHtVXTBJp6k39&#10;n64da1W4sL0vCk+Civz1/u0xvDOuz6q91No6j96pbcR8wrG8Gv4h0zUdRv8AUvEaIZr1g0Mkvy7c&#10;8HBr0HXPEtqbTTEstZtZnlhJbyznb+VZ6plbkmt6V4Yb4RHdpNqkkFny4bG0AfMTXmdjpXgVvhx4&#10;ludM8a2lxcveKPmcZVh1AHWupij1e88F+ILe7luhHdDHBwQKzNG8J6DY6090F1BnaT5IgxCD14rS&#10;nUcNTGpE4zxNaWMugeEXuXDXVmreUQOeR0PevAvipCh+E3hSQzOWS+wM+9fVXiW20w3l3MIwNkHI&#10;Pavmf4riFvgxbssQATVU2+2SK3wsnKqrnDVjanJHzeuTbgY6EVMQu9OcEL1zUSfcOSOY1/lUiYLc&#10;qele+keIycSShFAkONp3VEp5yTu5PagcHHfNHzCViJQFHWgQhIDEgMAT0pzvmNQQeB1qJhJ50LHA&#10;Qtwad8u9/wB2cEdaAJNOJ/4SaBhGGIJwSeK9n8MsG0fWGWFcofmx2zXidsHOr2gXAVZhk5r2fww6&#10;DTfGCLD96CKplsNPUi1FreLXYJWfO7U4xyenNfS+VPwg8MuZDufTov5V8p6rvfxTYRkFiNUj/nX1&#10;LasH+E+ggo2I9LjAP4VjW6G9NmWoPmKCmeBxStH/AKXKQi7QvrTAyC4ADnd2qY+X858w5x61iaFU&#10;oQHJUY7VnzGTEIxxu5zWkxfzFBXIqrOAbeRggGKaYNFQABh06U1shmBZTk9BTWeIpbATgtn5qCy7&#10;4ijc4xzTRJnXYb7RAVwKy5jIZycDpyK1bkv5qKyDHOKzHR/Pk+XA2HBpkszTzdXG/aRjjNVg371l&#10;wvytxVlwdqhmJO41UYEXHzQkZPBrRElhgcp1ORVWRV89yc8L+tXsgRKCwJ/lUDqC4+XvnFFwNvw6&#10;8hv8mRt4ulr6V0oA+HLBWYH92uBXzJov/IzqFJG+Rcj0xX05oQ36ZpuIzxAtT1Hex6HppQQxL55A&#10;2DArqYtv2VMKfpXJWsUyy2jhxtxyuOldRZtmNASc+tbQMyaRd0Dh17V12kPL/wAIPcJvGF4Ix1rl&#10;ZA+6I7ec4rp9OEi+G7vGfuZpTYJXMeTQ7S8127W4lt1iYY3bQcE1as/hh8O1v4pL24unDS52xvgf&#10;kPWtKzlRJmJkyxc9e1dNbXGUPzsenWpc2huNkWLP4efBXyIN3wsifauPnkyf596i8T+Ffh7pHw0v&#10;rjTNG8M2E/2QtAJVRmYj68112mSuXtQXyN65rl/ienhN/hh4ha8u72K+khT+zyHO0letOMnO12TC&#10;F5HgdvqXxFnsAv8AbWir8xDgQKufSqF/ZfEW4tCjfFbQtPtzku/njefpzWLbxXlw0XmfEVbMvkcH&#10;qBUOo6L4Sa0P2z4861kg7gJSM/rU2Svqba7HNap4UBNxLc/tbkhmJYi8AyB+NeQeI9H+DURla9+O&#10;muOd5+7eb9+OvGa9D1DS/gXFNK9z8UvFFxnOIxMT0+lee6y37OyPN5fw98R3R2nB2k804St1RNtT&#10;yLXrn4RQaXqJ0Tw7rcl750YhnkywAH3ieTXsfgj+wj8P5biLxXfzPLbxmW1M5G1gOeM8V5rqGteE&#10;V028t9K/ZuvFIQ+UzW5z05JNbXgKTR08MeLpfs1613NOD5eCvlY7YrV6oTdt0eo32pTiaHy9OuVT&#10;oyeae1crqt/e7Mpc3Ch15yxqaaQ5LyQsCTyuawNdbOlW5WcBVI5HfNRy3J3djxL4j3M8r+Ht9w7E&#10;SknJriLKdDcIu5kLwYHpnFdH47YHUNNw5K7PlzXG2br5MY+zjcr5Vs1SjZaCk1sd3o63CXNmJHUk&#10;THnPBz0r0uydg6I0rZdRkDpivLbWaMW8IMTlio2tu6Gu50S5uft0A+zmQspDD+6B3zUq6TuLRKx6&#10;DpX2BfEEDKF3/aUAJGcGvZbQKuosWvYt7Wi9B149K8bshaqbWRUU5nBPrkV6npWZtd0WRVYsLbGC&#10;evFbRkZS0PQNHScpdMs4UBSeT0q4l1cQXybrqbcxbbjvVOwLI12skRjkGcjPWtNYYXjtZHZGdHOA&#10;B0rQjcvWMAniedkAbzu46ZpnilrODQrHc6rJuTaB3qVZ9kexJAqswznjpVXXY7W80AhnBlVAY2Ht&#10;Qg6nO2qCbW9NmfUVRVi4Vu9WmyfE8UoMZG/GPpWDMt55vh9mglCpJg7T6VskhrZWVsYQY5p2C5px&#10;fZX8S3n7uPdgYOOlXpZLYQTx4BcdDWVp2/7VfudpIj59auRorzTNkZLmkFiFI92oQAOQActWrI6C&#10;1OCpCpjHc1RJAjugAQ461FGBt+d3BL+tOwWLFkd11dEADhuT2rYtv+PCN2YMRKck8DFZqi1V41aQ&#10;KGxgjvWhLCx0/CzfJ5XABoYjSZrDy9O+SEjuc9DUhSLdK0cIKhOOOtZNtbpJpEA3tkS9zW2okjiR&#10;QQRtGaaGK0s0nhiFPsCosZJJ6E18N/FeeZv2sdPDWpVRYvg4+8PWvuq7x9htDuABgYBQOpr4f+NS&#10;Ffjl8NWWJfN+xXAcAdu1ZVC4nnFnOBdXu2zdgJDv9B6VqoY5oUDsqnaTWXpJU22rBrUqDNxx+dXJ&#10;tgvAY921fesyiIxqJAVkYAMcLVS4iLXMO+YbfOGfetDcfJY4OKp3axSaVzOyMv3TnrVIDZtYraS5&#10;nCzrsjhG4io5Ch+1eVO5TfgfhWdp8lvb+DdabzyXfA69auW7qdDBKgFmBUgUhE8Yk2RnJJx3PSpp&#10;NxjyYSDipIEiMU26YqdgKn1pk7BhgMdq9xSGU4plV71VjDPnpViGGMzwszIGZ+hqKKKJdQeRYSSR&#10;yTU7JGb1Cbz5gcqAcUxE13bskqObbkr69BWRfxwY02RLN3JcYxwRWtNK8lvKGuWZ1A/KogGb7Mdy&#10;4AI6UAU7YXkninTFN3IkTY/MdqzfiBBJHpmhOt23Kneuc12Np9iELBnj3rIMe1c149wfD2iOu7K8&#10;HJz1oBHnlov/ABIbNvLJDN1NWpsB4iFAynSqEMk/9m6fDuAVeS2OtK0/7yTL52jGaRRKd+W+QHjj&#10;2qoyzASKQAC4+Ud6mifMbZ+8GqVh/Fu57CmBDGIPPiHzkgjitpPJzOxVdyQfLmsgGUTk7E9variN&#10;hUyOe9Kwh1ohmi1qSSZ1VJPlBHWr8CQm/wBOZHU4VsjHYVCkv+hSp5UYyvyqBVe0mePVoyqcMzAZ&#10;/WpZR3mnvpbeD/EbRyKNpA2A9TWJJayNJA5idWYH5M9q0/CMOnyeLddhmlwGIO0cgE17DBo/hyTw&#10;9qCto/76KM7JC2M+mKxldM1Sujw9bUfZ4skEYP4Gsx7S6eZUOhtIqTgk7q9xs/CmozPbzGxtYrZL&#10;ht48wFz9V6jNax0bw0i3QktJ4XyAhIPzUtWNwPPrGwQ+E4JrS1C3Rtiuf7vtXJzeC/EL67PdzrBJ&#10;LNlim/JGPQV73aQeHf7e0XTYdUgjuZYGMK+p+tec6fJ4gj/bx8J2F7q0/lWstyrRbjghuhI704xa&#10;emocrucF/wAIvrBvSw8JOGPBYjIrUg8A+IZ9LvGghsZmMZLkSAeWfzr2x9Ysrf4/T6aLQyoYXzmI&#10;7Rk+tZdjJfWnx91ERWtwbG4Z/OUPkDPTFaJ3FZo8Yj8EeMkjdp/h7aCJWIM5uVIOPbNaNt4G8Tz2&#10;kj22hROApzlwAtez6lc2T391aql2AZSxG8881o2V7bHwzfW0czRsiDo2OnvS9R8rPAI/A3xBe7WI&#10;eBY8ByCxmA/nSS/D7xpGT5ml2kDF/vNOG/rXs39r37+I9Ks5NWcM1wVi2kjJ9zXXX9rcDw3aLcXm&#10;X3KWzJzj60rpC5GfOtr4E8WRzKTrqkEDcQM101l4J8Rh2xLLkjHzdvwr2fVZY7T4a28sDxiR0UKx&#10;5wah0/VXi8O6cbu+ia4kKgEDsaU7PYOQ85bwJ46jsLAw69bxAKzBsgge2K89vdT8RaT43exvtLeS&#10;cybYxjAk+lfXZdm0yx3XUhBt9wG48V8h/Ei/km/aQ8KNNpTRQ2tzsjkZcbyT/SsnEps7vTk1i4Gl&#10;M2k+TJJEC0Ak3H2xU0sutQa+sH9jTs7yqqxkEHPatvw/FND4U07UlhV7j7GRCWbgZBwcVuaVJFc+&#10;LvDCXqW0t4LpnEqAcYOQDRCK7Diu5wVxcaqnxK0bTrq0kiuXgLxoGGcfStO8fXY7GB1u5VKyAN8v&#10;UV6L4m0zwsdYv9aFhCurJp/lxHfnZxjO2vJNY1+7tfDHhi3vNIt5J47pw0o488OeAB7UeyV9hJJm&#10;7Bq1yS8X25n4QFUbvT31DxHa+Ik32yoSAQC3Y9Kz9Gs7AXkt7Bo8yNJGryxlicN24q/ewm5vY3uY&#10;5oZTOoU5PSrcE+g3FG23i7W7aLT401KOQuufKU5P9au2vjDxi0V7KthNFHGOd2cGuKv7HQbXXtIa&#10;K4mWWUKZN5J249M+tdgHW80PTYYNBXCxqJSoxmsvq8BCTfEDXkWUJoil885apoviHI2kAy6ZJFN0&#10;OXyD9K4/xRYWMUWmxwhA/kEy7TyMVwL2nm+Hb94YHZFbHm56EVKw8GWmes3PxM1CK+2weAtQnwMs&#10;/mn+QrNb4t3jXhVtJnjI7SfKfpyK8sszfW0907XUeNhyWXOal1XTBrPgXQxFoFst07v5c64Tketa&#10;LCw7CcmjvpvivqTXEvl+AvNIznM4z+VUIvjPqNvfSlfhm+4E5Blx/SvO9I8GajazJ9rvI1uWPCpJ&#10;uUfj05rqbPwPJe+IbH7dp+n26pKPLKSLmUe/P86iWEgpabA5+R09t8XPE+o63BFD8Krp3dvlUS9a&#10;9Y0nX/FB8PWE93pi2uIyZIWmyAPrXF22geE9JvbCX/iT+ZFakRpEwbB9TjvWTrmpadceENThS5vY&#10;SZP9ZkjOKf1aC2C7Z2l98RvI1m4jgglkz/dY4/PFZ1j8T9Z/4SGRLfUQJt3yxt8yt6ivPbay0eTw&#10;/A6SJLtQ7mxyPWsm5ttDt9J1S60/TGE6Nh2znBp/VYsE+57be/ETxNJNbia1toJDjky4GfbND/Ez&#10;xTbQW5l05p0ZflaLkt+IFeQR2UGo+BLKS78Ly3Eq9GSQqVz9CK6iyj0qy8HW1tHo8quto20zKWwS&#10;PU1MsMkNa9D0my+K2rzusUPgm6e42ZWNiw3Y98VDN8W/F0WoyRz/AA9EYUkMA2SMeorxvSZNeX4j&#10;6A6aPavAmp7pyqgFRmnapPdP8dPjddw+HY5IEW0Do5AALDnAo+rId12PY4Pi/rjyukXwvvZXJOGB&#10;IFF18WfFK2Y8/wCFYJB4xN/hXIaI9unhi+VNJsVZ7fvGM5I9fauMSy1k+NdXW4vYRAtzuLNjnJ4A&#10;pfVo3KTXY9cj+JfxLlsw8fwwto4evzT8kVAfi38SRdNCugWqgJgxlsZ9s4rz/ULh4dEujD4Ye4dY&#10;wsKLLt3H6Vz/APZut3Onwrf2Udu88oKqr8qPqKf1aDFzLseuH4k+PHt53HwxhUgn979qyM/lSR/E&#10;X4smxd/Lt1VeS4cEgfTFeZlLf/hZnw10CHV5wosZHnlU5xgcAn3rqNMs9MF54ktrm6n3s5WPnjA4&#10;/Wn7CKLUvI7C3+KHj+5tDHb6BNPLghpVG1c++eKQ/EjxVb30cV/K0UzKTtVt278hXAm8v7f4i+H9&#10;GsvBLmB97HEZG5Ryx3e1Z1zBod78Sme2EjPCjq+Duww4I/ChUIi512PSj8U/HMyXQtfh7fuUOC+4&#10;9Oxq3pPj74nT66kJvbm1cqSMSEgn06V5wt/dadpt1ajw9EPtQceeycj/APVWKs9/BbpMutsZEn3B&#10;345Jo9hHsDl5HsF74u+LK6+y3vjeKPzN2w7hkgdOK5q68YfFcC9WHxz+7EnJLA/lXHXCQXqi5uLP&#10;UZb94RsZJDgAegHFLb+H9Sm0K6uDPeLHChMnznI9OKaoRQc9uh6Db+JPjEnh8Tr43mYFfu+X1/Sq&#10;x8d/ECJbg3+kz3MjZETIzJjPTIFU/C95e/8ACO6vb3c8TRxRsIZH4Pt9axni1Ya/azy6pFJCdRyr&#10;bfugH0oVGPYObyN2fxb47ja3l/4WFqdtI4BFvGpwB265p6+Ofi8EcL4t1NlKj5znP5Vz2szJL4zj&#10;eKxRlS2TJ28dKs2sluZowZo90kZyAM4x7UKlEXP0Ny48b/FlbfS5R4/nJ3/c2fzq1c+P/i+vhm5u&#10;T8Q7e2SO1JLCIEsAPWuNlRTqZVrrnY+TjoPpWPrE3hr/AIUd4osxq13cXE+t28cW0H5QWw3Sq9jH&#10;sRfU9AsvF3xP1H4ZW+pt8ar9onnYIo4Jx1IxUieIviG2i3klv8arubbDkx+X6Vn6hpmkaf4K8CWd&#10;nJJ5UeiRExbsAFl+Y1R0tIVi1CO2kjkHmDeAeAT1FL2MUtiuY0bfxV8YrnQL1otVR44yQS82wnFW&#10;LHxL8QZNNvCZ72KRBzJ9oLAke1c1qOn3MeswIJLlVuJAfLSQjJ9q2E07UYNG6gL5YJJah04roCm7&#10;nsXwRutW1z9q3w9p2r+IryeCS2mMkJOCdmcc8GvqHWdG+GcPiLVw/wAN9UkC3RVQl4wxg+ma+Q/2&#10;f7hIf+CiHgd9+FksLpR6Zwa+w/ESsPGOp5kUr9tcg+uTXm4r4kkYzd3qZken/DiOwmdfh1qewgbl&#10;+1t/jTBZfC6SQZ+D9+30vG/xp8wT+xsCI/MtVbdNseOAc+lcxIy70P4cNJG0HhXUoiQDg3THBH41&#10;A+n+GzHk6PqDuMAETMOBWnKqNAM4yo4qGI5jH7tc5piLcFn8OfJiZ/hjd+cIxh/tTHkd+tKF0FdW&#10;gkfwys6buE3447flUGyMTggHPenCNHWbtVDuOvNQ0aPxHYQw+F40LkYAOcVJPNozXsHnaEvIGDjr&#10;VF7eMXUTmJSVB2tilO14gCifK3y8UgNa6tfDjeGBKuiJnHBzWSq6PHpkn/EpAI5yK1JQR4MjQxfd&#10;Iwc9aotGDZIDbIMxc+9MC9av4Ln0C9Nz4HNyoXH+sK/yIrM/sz4PPJI3/Ckr8ksf+Xxv8aLIKsGp&#10;wtajBbINPMePM2246daBGhpMXwt07xJbXtp8G7uG5it3WN2uS4AbrwTTJx8NZdUvJ3/Z9Zne4YmR&#10;bkruJ5JxmswAbcNCPvVYhWJpJgYRwOKd2MlXT/gu7yh/2cZM55LXhOM0xtD+Bn2hmPwMvF+l6aqP&#10;CRqc26UkHrg0oSLzHBUghuOaAubEei/AvYqf8KSvQT3N42RUx8O/AiO4gb/hAtRwZBx9qbj9ax5o&#10;pmhtybpgwxgipp1X+zrUMNxK9fcUmB0dzovwsfQtchtPBE6M2gTeW63JyG28V+cWsW+rL498aWuP&#10;ECPH4iuQPLmZQAG44Ffo1pttGnhK4vDqO947Zgy54APSvjHxi4h+PniyFbWEma4ldSF55OTW1GVt&#10;O5UXZaHz1fPqiX5jHjHxbG3IP+lyc/rWck2t75AfFfixhj732t/8a29U3f8ACTa/+4jJ889TyKpx&#10;g/ZR+65+ldN/I0lUd0VluNQXLf2h4nYhx/y+Pz+tTPdXTSSf8THxFE4UZBunP9aGjcRTDevI9KjV&#10;XMEYZVOO9GnYTqsa0mqEoP7e8RMSDyLl+Krh9S33OfEOvNg8f6S3+NXhgxTpnnHWqeF2ybXf73NT&#10;ZC9s0Rn7UVBPiTX1P/Xy1Ae5DqB4i8QE56/aWpSgJJJPtR5cZIBP8QxzzTsuwe3ZOkmsByF8e+Jw&#10;AOR9petS2ttfbT5JT4v8Ry85VGunGaoQlVuJcxglkGDn0rbWS4GixkF8gduMU7K2w1VZDNJcHTY/&#10;NudeOxsOn2h/mz+PaqcLTRaorW93qccbR/OHnZv505pJ2nwWG3HSnKE5H2c89TnrSsiJ1HIV1eZL&#10;gM1ztJPG8jNQW9osUl4Y7SHJXkMoNaK7Ao3DnsKkLxbZMEA8YqtjLUzrSw33lyfJfaCd2ea2Esma&#10;2HlwviN+eadbXCIswMW0lCAcZpYLyWFNdMdv5jMehPWgEV5rOOSZiI5Ny45zTRZXX2hV+0v9zjBq&#10;3b38bSsHsSHLfdx0rTjmje+jfygMKaTKTILXTwLSF2aVUIIYsvDfiaWaBYtOiK31sybz1HStcanH&#10;JZ2FjcMqQrNzIic1ja4LNbq4Fskjxsq7QWqU22FyqXj2odwI29KruyNGQJCMjioXKpp9grIQzIfw&#10;pgLC0i5BPNPcVy1aCRUuUMa4c9c1fjCrAx2gYY96yYDIJnbymBz3NXgx+b72Mc0MSHOA9rOoHHfN&#10;Os1EayjZkHovpUYyUkHyg7xxmrDhvJd9oBCjAzUsZHd7xZMwjUHoufSuu8JKsn7Nv7UluYZDGpgl&#10;2+5HNcFcvcHTsMMKx9eRXqfwwRZNB+OEDvE4n8MuSh7hVPaqS1HE8hRZPtF8ogPyVfs4o3hdXYAB&#10;uTSWSs2n6o29NzazcqD6hWIxUUbhb3b5zgtJ931pktWOgbS91vZNGmQW6g9agvLRrd18yFcMgxVO&#10;W/1WF7RYbvGGG5evFT3NzJNJamS63DYCB70D0M+KKY3lx8rFQcgmrpXNsMbuT0rUsyptbsC0BzHw&#10;uOaoFlFxMPK/iOB6UgSIgHLwLtPAqtcCRR1GK1rcoJlPk5G7qaq3yq+q3AWBwoUY96YWMCUy/I0c&#10;PPfNSRrKYkLNz7CrSRNlozCinJwSaeo+RjwCDimRYz2BDS/K2M1Ytin2xcgEZ5qYrGTcAnGEqO2R&#10;FnchiQWOM0rbjNy3ICX4Uqy7lya8p8VlI/jn4Um34H/CSWXT/fFenxFBJjPWQc5rznx1bFPHnhJ8&#10;Da/inTyG9PnGa3oTcWinqfogbQXNj8Eb8310BaeAwrxjpIrx1b8NeCVufAOpSprAhtbi9uGhDyEY&#10;IJJ496n8RyXdh+yF4fuLVohL/wAIPp+GK5wGjGatQatep+x78G7z7FJIYbh/tIjYjqM7uK75N9iU&#10;rs5lLebRl8b7xfSR/wBlXEaRgEgkgjNZHw312ysPBzwyWspJ8QTswI+7vbOcc9K9U1C90q7/AGS/&#10;HV/DaWnmJYR+VMRkkkcj8K4jRvD8EP7OKeIZbeG4uDcFp7foMdR9KZVuhxXxg1Eza58OSk0U/wDx&#10;Vti1t7Df83HtXb+Jri/vJNe+zxTk2XhayZow3312Dd9cVzfjaHRLjS/2d76HSbO0d7tl+z+YHAOe&#10;G/Cuz8MaN4vi+LMn2240WWyl8PhRcJMD5gcdCPanpygtiPwHLdm1N1DqcEljMdvl5yUcfeB9K7af&#10;S9Ml8Y2rNBEpaZTnPAz3rwK0udW8LftVfEjTBY3txpNzru4oTxHvPDD0xXsOvXbWnw2tLlNReQ3V&#10;zEbdgfuKTzk+1Jxt1Bo7XVtJmj0C4KeK7S6doVKjIymPxrmNM8VatB4p0/Sr2KSNDexpG3UMCcV0&#10;19HYJ8BNG1mNruWWGyhMpWQncCBniuk0nQ/h7rvgbR72DSrR51sGZZFk+eKXHcZ9am66jM7UbC+v&#10;7r406bb6tcEN4eSUOHOVYLkbT1HPpXPaPr91H+yRYwajHeXb22ozWs6E/MWB2oWPUYrpvhc+pL4/&#10;+PNvqFrOtzbXohJf+4DgfmKS90/RW0r9quzi0+0i860aeJ3YbWdRnjPTn0pJxW41J7HxT8U7K/tv&#10;iD4XaQR/8TLw7cP13A7RlQf5V5L4bk1NPhDcyroUszHX5Ip0UY2AtgED6V7N8RrxZ/hp8CLmW7tT&#10;Nby3sMi7wXGOBx1ryDSL9oYPFaQxAIJg7ow7nmqcrlSTQ7UtN1u1+I/h+GO+EdtLa+aSp6NjOK6y&#10;a/1G88AvaDVJDcw2UgK7OXQDHH4ViTXV/fWWmzmwnQLMBvOegqu9zfR/ETw/Lat8sOmSiSMJnzMj&#10;ufaoaJRS+FepXa/tA61oBlkFhf8AmSGN+CkiHt6Zrs/Fd/p0Pxt8R6fPp4RWSNbMseJD0PX0rx/w&#10;pd3cH7Veq6sugXcn2ea4xGEIBLHk59q3/G82qXPwm8c6xcwP59pdFtPlVefmPI/Cna7Q3HW50t7Z&#10;XJsLeJb6KOMgl2i9+gOKb4eVk1HxXaF4FZrb93gcE+tcZ8Jdasbn/hLrXUPEsbS3aIP30nKkdNua&#10;7S4sdQsPilbq99vt5ZN0cvqp7ZpyVhmkmuazo2jJ9ps2uY2virSDgIpNY3j6Ww1D4Q6bcQzW7h3j&#10;kTy23YYEEZxXUh9E1S41/R20uPIswdxIJYe1eIX+m6/pPxo1m0stUvZtPmk/fQtlgp9vTFSlqG7P&#10;W9Ovr3VfgtpcV18P7YulvAuc9AgGGrhvFK3+m+NtC1u38CR3MAvbaK6YMAduQOntXWeEp721l1YS&#10;6bK1q9uSs/8ACD3FQePDcyfs0eMbmCwlaNb2Nk2g8Dd81WnYGM0nVobP9t/4T6nHbW1xZf2nZr9n&#10;blVEpG72yM1+kmuEDwn4PaJEVJdPjdFUYwGGa/K2wsX+3fAi+tL5pYLjWrMlRyUYHnNfph4nub+L&#10;wx8BStjM0S+G7YTBRzkrxXPiFsy1oV5oyI7MlOvXmqFwcanbqARgDFX3df8AhI/CkT3QTzsY3H9K&#10;TXLaeDW9Jk8gFSPm5rlNGW9JlCeMNLIPDYBz3r5m/aKS9X9qD4KXUkLPbLpswhQjgk9a+hbea3/t&#10;GzHnBSJlIz7Vxvx48P6hrHwN8Malp1nvu9LVpBGoyzLjn/GnFe8gvpY/P/XNf8Q6X8XPCsViIbew&#10;vbvyr2zMYxIshwTnHavWLHRrbRfH3wruLbUYr2G406WRYd3EbSjuPbNeS6va6nJB4Yub7TFuLuB3&#10;GAuCuPUe1dx4f1aOP4ZyyXEM884nAild/wDUgdgK7rq2hz7s7PwzaQQ6n+1LLqmi5tvOjmybfd8v&#10;3vl+leVT3ngzU/iJfP4ctmWJTLFfdgT0yE7Yr0rxB4r1CD4f/D17EadK01pJHqIdR91hgdetfICa&#10;hqGjftPeILqxtLyWCXUg1xDCuUdZOWxt4yKUVzX1HJXR9BeGNIPhiDxbdN4sbUF1R5GFx5e0wk/w&#10;45zXH67aQR2FzqR8Qu073bFVkGQdx9629X1K8lj+G0I1J/JuIjLboV692Brzvx9qWqzeHLiCHwrP&#10;D5aoAVbJyO9TBt3RNjWmuNWX4bFjocbgQMzBR2xnNc/DqLN4N0S5ia3aITEEFMY9fyqbQNYmf4Sx&#10;202nF7v7IY1LHkgjHIrjr2LxBGLLT/7CuIIVvd28Dg7jWiJbuda8qNeLJJcwhHt+GZulcRqn28XV&#10;4YZlwsp5B+/npXWXWnMdF0dHuhtS3XPz47VgXEaRS20X2UnMgAy3Wq6DvcxrKSYtKs6GJ88HrnNX&#10;Hs7YXlw6s5/d5Y0us6fr1vNpFy0Fu8OFOEcHGfWrF1cQHwfEEIDyxgH2pWEZogiOk3buVC7sZBqt&#10;NZacfDN84vInORsweRVmyAayeDzyVzls1btdPtc+I5PtQCrtwC3AouBkWyNFpCok7cqe9W4nP2K1&#10;ViwkD8sB1qaRFWV2UqUIwQOQagY3CtYkBAGDZ4oQFwuUW5k2k428Z6mpHuJGspDvYF1Gef6VnM8j&#10;RRo3BDZPvUkCRtKGku2VQ/yiiwIbD5n9oSEuxB6kmraENIw2Q457A1LNHCykQTxFSnIz0qjDEItS&#10;AOo7g+enOKLAXHdPJhUOxJOMAdKYrNvlRk7gg1MEi8gOZQDk9qrlR9sL7yVAwB60WAtIG+0SknOV&#10;456U5BbrPdqY2y6Had3ANJEshh/1Z24zQVmLZGjSHHQ56UAQ24uo5NSzdK7OTjjpSw+ZsJkjUSGQ&#10;8Zp7GZWRpF+cLyuaq7Xlnc7iMHgZoQXFuUA1eyc2hYDqwapppdM+y2ym6VWLDKA5NEWWS8hkjZUO&#10;AHrO0+CGDxtrTtaPMgZShahAa0a24ku12H5Iwc49acN2xj5nHbjpVJr2e48Uax9n8JlURBvYn0q3&#10;E+7TYD9nK5cgg0gHg/u5ijqTtxyajs0kju7xnn+ZzlmouPsqNp25XMhPygdB9aayyMo/fEZHShga&#10;6u/2OZxEMKOST1qFJ2e0mLJgh/lx3rHd7hLZIA7ndIMn2rbESrotvKrk/uhwBTEOtrhpfEGnW7WO&#10;zzJ1Ac13UkBg1q3j2sw+zDOR61wdsxa6t5f7NxJbzqwOa7mObULxruZruBIxbKM8ZJFO40a2n+Uj&#10;QKNChZ2ckZbrUj67ajx1Y6a+lxRu0LFXXkKR0zVGAvDJpRlBVRuO7Pas6K20648dX13bxsp+0r87&#10;fr1pXYONz1bTF1CW1s7mSyQPFuEcpXlhV6xe/tPG1pc273Dy3EhDKRwKgtLq5aPToftMSrHAOBVy&#10;xnv5/GV7Ck0WyKEhCF6E1T1RMI2LOrWGst4hj1A39wsiurBY2PP4Cs+DxPf6f8S9O/4kl7cyT2rI&#10;YmyOSOoNbNlY+OorvXkm1oXHmXGUDKcKpresLXw2PENpJqmi20sttETGFUZUmoW5ctj0HwU0p8H3&#10;d7NawNPNI7CM/wAAJPFbXiiytz8KrG78m3R/OLsQfu4rhbbW9Gi8S2NpFHLH58hES+n4Vq6jc3Fx&#10;aT6ZNeT7WsH8sg8EkYFHKxJ7DPC95cw6jf6k6qlpNJHAbkj7x6Cvp3QdNtrTwVqMn2q0aS4Cy7wA&#10;cg8j9K+W1WW2/ZH1Kwkt3ea2vHkDKvJ5JzXqGheINQuPgH4Vu7a7ll/4k5ikizlkdFxzRyu4nG+p&#10;6Te6tqMtjrenaXqFolxHp7h5ym4ISO49680vtF8cXP7Pl3/aXiVJRb3crrBC20nB6tjr681T+HN7&#10;r0l7+0U7JI841CLzcDJwemPpXSahdalYfE/4QW093cNDrNrcq8JycEDirkrNdQatoeD+H73X7r41&#10;aHs0SRdK0sSnUbqddvK/dC561wHjnxP4dPxq8T38EeryYukAMcJZTs78V7h8TJ1svhL8QbCLTUt7&#10;hnj2iNNuQx65HXivNtHh0aH4W+A0lGnxTyWEpYzQA5yOck+tZKLb13HGehwGteNtHvfAeiXElvbC&#10;WCxkVWIC9uMggVzNlcafcfss+MJbvVrCVtW8V28ZCyAEJuxjFczqGl6bJ+0rHDf6Rqw0m71coklr&#10;GSquxwCQvQV3Unw10+31bxK9p8Wr+7t7WFJpLAfdRjzHg+1DgpS1di29EeveLj4R0n9jy90n/hAh&#10;PYxaHYmG1J4k3qN3J6da4jwV4r+HVne6Hpll8Mde02zuods88JaRLdyOM4zgE1mLqfiXVfDGl+HN&#10;T06P7VcqyQuVw3lRdPyFdt8N9O0fTrb42wPb6LOr3NuITKqlsrww55GKH1Q29DoXj8OWcXjr7VcQ&#10;3RuUDLI6Bi6Htz6ivMtDk+FOlftXeBr2LWr2ygufPidBGSkLyccnkYNeia7qXhmFvFUz+HTKfKjC&#10;BTnywMZ4r59S6kv/ANqLTYjpRh0a4v49jTwBS7KedpNEVd2G9j2fxl4Wt7jU/ExS+iVLi4Wf7ZGc&#10;4RTuBPqMV1mg6xoB+EsaWHio3ZWyKOyQlTI8YxzgVz/jrVI9F+ElwI7a4Y3GnJBBnJH7wbQSe2K+&#10;d/N+N+h6DrKWMunragGf7S4U48wbuAeuKlptW6DjG/U0PHFt4tg8Tad4igvr+eddXKy26xEvDk/L&#10;gdSO1ddoMnxitGs9cvPCOqG2khjdoJGYbkxknaenFS/DHxzoNxK1t4o0+0S/Wc/8TBIgUmGe8fYr&#10;XX/EHxFrr+BPiAdGhuNR0+JYYIbuKAhgZflwIx298U9FpYWt7dzrdSuNO1P4c+Cb+DwlYywX0B3s&#10;qjfE68EZGO9cD4yivzpHwnE2m3cdjpltOWYnAlLjjJ9q1xb61of7I3wcS68RQQ3MNzDJPZHky+cc&#10;4z2IzWL8bfEcA/ZcsrCDQr7zrq1tPNmWE7YAQDjd6mhom1pI8d0i11XU/ivrn2aaxt0h3Ym3Alc9&#10;MVdvrbxlY+LPDct9qlhqUUGqqRKqbTEufTvxXJeDoNYgnu5472/2ixDS4Y88VY1LxLq0s14kvh2Y&#10;QxM4ZyxLMexxUuOptfzPYfFniDxI3gnRjo3ii2SIWsYeRRmRWI6bevFZulaz8UrbSdCm1T4m6beW&#10;D3sYlWS2CvGGPBz7VxHw403WpNQ8farfRztDcRMYSznaVXPROgx9K7bUTp17+z7qcqadc3bf2yFk&#10;iQlTGobB4+lHIkyGeo+JNTsrbwhE0l9HcLPoRe3mUZX7ueo9K5nw7eRa/wDso6wkkzfaNK1O4y0Z&#10;wxA5BIFVdXudEn/ZHvNI0fwz4jF0NPhWyimt3LbyPmG89Oa0fhdpMmg+BfGS63pFtYy6tos29pJw&#10;RkLgYHTNSoodzH8L674pm+FPxRFvbX8sWn3QjuIQSSVPG4fStXT5dEfRrR5Neso5CSSrAHBPY1uf&#10;B3Sb6PxR8dXSCzeyvbmdQx5DjPGRXFT+HZ5PjX8YrC1vrZJLe8kaQRyho03HgbhxVW+Qk1ex3yXZ&#10;stAt7pZbOOGTKRzeWCmW9+lY6eH7vVPG+hNP4+02SCGGW4kRCFZgORwOoFVfDBu28AeM/Cmv2TwW&#10;ssxFrfk7jG2Tgqa6Wx8KXWm3nhW4svGGrag9np9wqysxG5HGMEZ54osFzkbXWkm+Jqxm1kexs7iS&#10;NLiFNqqU9cV2+vRwap8H7Z7fw89y0gZXaHJbC9M49KveD9O8Nu2qw/2Dp0a/a7g6hE5GWLHOcnpX&#10;GaZdavZfEf8Aaet9G+IkcFlpt5G8a7BIGHVgPpUoL9jhNK0y3t9f1+SLUhLdxRMs0EnytGSOBtNe&#10;P+Ij44m8T3sN34W1uFRq+bZI1ZcAHruHrXu7w6dq/iS+1qPxEVuZ0IlnibaC6dyo44PtVJ766lis&#10;bO78caTPMtyUV/JUHGcD8qfN3IXvMfp159n+AV0X0kJK2lqMynczED3rg9Lutfj8Rw3SeIre2iMr&#10;li0AYH0Az61p+NLLxtBoET21nJe20cGW8vggY9BXFaXdatdeG7JJkhtkt7vgOcE+vB61cI316A9z&#10;sZv+Enur/Vb+bVrby94EUCQBc89Tj1rynxnew2/iTRBNpMkc32yNpF25Vlr2m/1G1tfh4ksYjkJt&#10;0GCOCcV5F4giv9UOhs1jAEjYtM20Zx2FVFb6CnYl1uTw7/wjlvewaXbvI+lxiBVI4JHNcZZ7l0/V&#10;TJCu9zlT/dNWpzCFgij0efEIAyx44rLlmZpNTEdgwAIwM9cdeaEiEwSK8/tAvK8bAt97PUVWvI4S&#10;+RGu5ZQRmpGN2wtvnCKo4BataG0hk0O78x43l42fNjk1QEcTA2qSC6fd5AAU9qrmSXz5fMMWQOvt&#10;Vk2z2iwR3N8fOkXKKBnAqm8ZaO5LQvlxgHPb6UAWwYjZ2LpbROrZAYMKUhxEW3qNqHPrzTbS2RNL&#10;giEb4BZl+buaRyFt7jMJ64zmgCiruLO6ZL5xtVt2e9ULQXk0toPslwCZ2OWzg4rd062t59QvEaQ9&#10;M5HYVsTtYLoMMaT2y+VLhTgAnmmBx0ob/hMWVrbd+75/2cVesILSZtYee8ljjaTbCxP8QqSZrdNZ&#10;gmaMbynHvTLue2/s62DxOhMnCgdaLjuTsGguZreXSgzsw2MDkFfrUbSJFeXEf2LarAYHWhZcGyIe&#10;RiVAJcc/matR2pn1eFDq4jPUfLkmgCmqH+0IyJOHBOO1RTbVguGS3TeZMMBzina0J7W+t44leXCH&#10;LYIrP037eb6YtCwUj7h5zTSET/Y4ZpCJtUdcAHIrTlli/wCEftrYagWjRMINuDxUqQSBxmBN38Kl&#10;qiQwnxAInSHzVU7UGOlIZVgudhsWWwlEkbERNjpnrmnyW6SXhmdnaQgnIFWXIV5gqAcnPy5p8bxr&#10;5LLeRnah698+1AWMuYPDoczRqGYk7V7n/wDVWnp1xaf8ILdm8sWE/WBl53fh7Vns26/kba5+YhV7&#10;DNWow6W7MYoUK/dzgjmgLFd5JDBAWsgVaT5mHBXHSravE6IcyZAGBg1WjSYa7G7XodG+8uK1X8vz&#10;I2SOIAYzSCxTkTdeuuesJ4zUdnkecsjBSs/X1pJorw6xJJxt2Do1RFXLo2WGW5IoCxoTOr6hbqpA&#10;zgbs10lraTf2FdRw68E81RvIOK5RYmUqw3tgZrZtWun0+cYlUK6knPWhiQk9hcw3un+Zr5A87lC2&#10;S9b0IhE1sBCRtjBT61izGGXWVaQTGRVURndxWuDJGbJmZcKBmpKNlLrUY5bZzauQGwMj+lXBeSzT&#10;ap52gOSu3gHrV+wm0yfTAr2EOfLBD+mKqxlk8csBGpjcgHjsKuw2jUWRU07Q7geGoBHC/wC8y1aF&#10;9ePNos0trbRFVgBYBsdKwtV0/ULnW7KC08QmGKWRTID0H/66nuLU2YjtzNIQ6KCQfzoRNjF/tDXp&#10;9J1Zh4NlCQzAGYDd1rrk+0R/CyzkhtAZZQu9j1U1uxz6Np/wy2obEGaIeYzDJqpDPp8umW6CVkRy&#10;DvxwTTvoO3U7HS7W4X4a6DJe20TMsAY4469OaztU1Kc6de2llrEkD3CbQsUvzDHuK57V9T8RwfC3&#10;4gRva3N1b2ton2YxggkH6dcVxPhC90S48R6IzapdxXbXfyrMTx6jmptc0TseseENOu7ZPFFzdeLN&#10;RmczLuSe4JGPxr37StO8D3HhEXZ+DTSTx7Nlx55wSfSvnXxCl1/aenQxNLslCmVkfG4V61puq3um&#10;fALw3Il08kAUERnqv41lNO2m4r30Or1O80zSfiD8OLmfVGjM94oWEqTsGf73auW+IVxrN38RLi7u&#10;JbKHTv7OiFidwbzSe+e1L4j1jSNR+EOjXE+kJLLI6FQAMxEe9c48VvqfgiSC58SXMNtFbhUVj0yM&#10;ZBPpUpXQ0kZHgGzuJtV/a0t7y/Z4pIIBES+RhlwNv09qs6bpeq2HgDXtPuNQF3bLdTG0ixkkN2z7&#10;Vp6dpkOheEkl/wCE8mu0lgfbIVxtz0BPesC111LbQ/Ftxca9LNJaytImE3Lg8gE1QzV8MvbxzpYz&#10;yrbPKsojhY4P0q7cQ6VZ6dqMUupXBe5uThSp45rnby40jUtJ+F2u+abW5uZG8qINjJQ8H2q9dTeI&#10;Z7C/ml0C1ubm2jQoqEfMopWFYuabZtJrNzaWs0e+ZRuZv4Qax3ufFGk/ErXdKm8PzXEEpDAxjAk/&#10;Gun0u6tJ/CHiW/g0C7tr2K0KvGQcowFVdL122uvBOu3F7o1g97ZXhXMhAODTQNn16dvly8rwv5VE&#10;h3RZ3dz2qX935Mnyn3Bpox0CcVzG1iMlt8OZGPzVN8/2tjvAULQdvljco4NO6ycqOlMRG3IfOSM8&#10;DNN52ewHHFSHo1ICDHJ84HFADQThCU705iNxG3k46UgxgHg4NOOfMDeXQAhKYUc5xzTSV568GnYO&#10;5SdvXmg8y8R9qBD+qoQVxt6UwjgcUFRt5U9fWl42j5TQAgHB44pSV24IOMUpHy54wO1J8vUKeneg&#10;BPl8lNrN1pCDleOtOYAx9Dim5/e44wBQBHIXG35c+1KmCoOeTUzA+Qp2gjPApo27147UAID+8Py/&#10;rUoIwv403Cbh14NIT8zHaT+FAA/Mi8dKbzz+lHZvXNB35GMdaYxuTsJ2frThjC8UhVt5yeBTgpww&#10;B7UCDLbj8tHPPvTSH8+MFT7ipOSThSBjigYgXgHaKTBwRtpxC9Gc5zxjvQSBIABxjmgQ0B8HCjpT&#10;lHyMQT05zS87uPUcU44CTEKDwPwoATB8s8cdaFIxHwOT1pwwYcmghdjcmgCTaDv+cdKS1gk/tkSG&#10;7bbu6UikB15PXFJrl7Dp3w21m9Lxny9OfbnuxHFTN2Vy6a5nY8Z+IuoLffFmz0qGY/Z7WHfcMvd+&#10;w/CsbQNCQWmqzmzZssdu4dAPetXw5ps0uj3OrXZdpdS1aRk3DnGe1df4rkGmfCvwjGvlxvdWVwfQ&#10;4Ar5zG1LSuj9AynDqFFLqzy3wNrU1t+27p89pAtxCLpoJk3YVucYz9a7/wCJUPjt/i3e6pc+D3gs&#10;FvreSNl527Tnk/8A1q+WtH1BrPwn4n1AXkgkl8ciSM55Ajck8+9fodBqnhrX/wBkPSJnltHi1DwZ&#10;EqdMiULj8CGrqozUYpixVPkmmtTudKutP1v9mfQrmOO2kWbwLJEynnDhNrAj61+aVpe3+g/tI6Nd&#10;G3dRB49lUj+8nmEMPyr7S+DGo3Wn+IfiZ4Z1COaO4F8ZbKNzw6dCB6ZHNfOn7RHh2ew+Lt5e2unT&#10;/Yprx5tqp/qnf734ZrWnL3/U8ymvZzlF7br5n1KXhn8N2VzBLG8VxpcMqEdMMM1kODlvk5x0ry34&#10;GeKE1P4OPo9zexi800YiZ25mhP3fxXpXr9zGwkkISu+ldKx89jqPJNvuZnzbj8tQsTkfKelW2X5D&#10;+7NRMOowM1scJX4CtgH6U8ffT3NDKQSvpQPvA46UAWUBXUoefxr5s/akB/4Qf9n3EfzC2vufTgV9&#10;JRljPbZX/loO9eBftLQrJ4N+EO6MHZpV6R/3zTp/xI+ouh+WUIy98NhJF7Jz+NTQq26TewJ9aYPM&#10;FhdsqLt/tSXP51MmD3zwOK9yXQ4b6isuIyfLPQ1TUqWg5HDndWg7OSikqAE44rOChZLgluS/ArKS&#10;BMkON8h4x2peQzYOeQRR6/IMDtSZO48jrUlAF/4mQdUUMV5ya0EmSNbZWmU5J5Xms9uVkV7ZiWkX&#10;awOMDvVyUWiXy7bciLyFxnn60IQ+ck2bmKJ22jJz3rJUp5buN5LNwD2NbT3Vt/wjlwILVdyDBz3z&#10;WOEJt7NjKMhySuOlNsEShyVlJj5wORTiGWCnbYxDuYAKCMj1olZTJAPMxlKm4yqoZbiRvs4Jbjnp&#10;SMqI4XyHBY5HNTeYwidDAB83yn0pCyb4Bu3FQetQBHKtuLL57yRZCQVAzj6UBlaMvHphVsAEE9fe&#10;lAberhQybT8rdQabuc6SS0DEmboDjgUIB7D5SCg57Z6UDaTHheKTchJYRY+QDaT3oXzBI4YJlTyA&#10;fWgCTcgaY/Zx2HNIcFwpTGemBTTuyMLwOtPU/vkOV6UAIAPMUM3QGhSD5nLHngU594Ev7off5pwK&#10;jezIc7OwoAMj9yPs8IDA5NRMWKODHkBuCOtWFSNrWQux3ZGxQajKSG6ChGzjsKYFVgTdJuhbATg0&#10;9N/ksQw2qTkVMYrjZcEoeO1GxFjtflyxb5h2ApWAiUExqwkPU5zS4XypSdx+YY96mZsXco8khdo2&#10;qB1p8QzcoDEuNpJosANxBab0CqMZA60xy3msVGAQNq4pR5325HaT5QxwMZpdxOpMzY5HGBxTAYrx&#10;JqMbbAzbeQauh2ePd5CAZ/KqRSE3IfaT8/51YeQIzf8AEubLAYANIC0pxGw2rgnrUwX5yRJnK96r&#10;gk243WzDBGTmrWY9hIH8AwKZQ1MeXKoA5arUQlMIzGcqDk1DEIwGOxiS3SrZaRZeJDhgPlxUjQLu&#10;MWRjknrSbGEUn7jLbs4qwFQwnkjgUmH3jEwJzSAoEudQQFXXAGQKuCa6EibZNoHUdc1OAfNJIU8c&#10;nFQOoJuP3O3B6560wHlrnzgwRTuHJz1qZHQxIHIBOcYqAK3kIVd8AdKlVIvJifczFR0ApAQSl21K&#10;wVZmUbjuOKtKkQlO6Zt2PvetRlv3creUpORjFXU2G0RmtSTihgPUn7HMvkls4wTVd4WAmJiXGORU&#10;7sn2MAqVPYUgZmtJF3Y+YZJoHYpmPMAJjOc9Ko3Eb7Z/3Q7c56VsPtVZVEg6Cs642/ZZuSSQM0CZ&#10;jtxJICw5FQMrCE4Qdehq6/JJEfYcVAc+YcuDx0pWEU3C/ZpmKLnHSquV8kYj4J61ZmDB2/dNVRcE&#10;uDuADdcU0gHZ4i65J6elSYHzDefaosYXk80Bh13DrSsA8mQJHhxgGnfwBjk56ikQgxzExckil7uC&#10;CMYzQMCeSNucUp3gx/vPlIqQIu6MjoU5zUkSoUlJcjAOM0CKUvFvL16c16X8Iyp+LGsBnz/xJJtn&#10;oeDXm0gJhuN0RYc4xXoHwxLx/GjwnhgqvpF4JFPptOKHsxrqej741mmJjH/ISm/masOztot7IsSA&#10;BPXmsuTPl32QOdSmI59zUUUp86Mbydy468Y+lTfQbkeS+IUibx/fkr95Tg1HpDiJd6Kh2XG0Z7Bu&#10;tW/Fixr44kKRtjIJFVLVIwNNYOB5sZ3KD6d6uexvS3R+iH7PFsj+DfFKLsKiFXVs+uSa9vvbjbeS&#10;IWG5JcLz6V86/s16mi2tvZmU7m0yQH/ax0Nep6pdSN8Z/GsQZ9sUyiMf3uea+dqXc3oezBaJHoWk&#10;PJc6lL5wPysMHNeoWVjHOmjgtlUYHGa8VsLqeKTSjGNyuwEnHIr3nwk4a3kcgndBxnscVjVbSOij&#10;G+jNY+empJALGER4UZryj4naSJNU027S6jEgs+RnoB/iK9J1G6VbloftSiYz/IAa4zxZb3p8LTvc&#10;XDeYbQ8HsMVzRnrc6PZ2PkxodNTxvrMyPCXc8BuxHWrCzhgVFkjZkxkVxfiaLxE/jW2Om/aBEt6w&#10;lcDjr2rqtGju1trQTW4DiEZ+ta3uU1Yp+IptHtNAsPOucyOh2xAZz7/hVXwzeaPMulxJHN5n2g/N&#10;t6+34VT1sQ/8J/pxubMSryAD0rqNHitE1Xw/LaeGrUBSd3AxzQhyjdJnbnTYJ7dR9gfZsGTjpWZf&#10;2tlp1jLL/bRj2Ql23NxxWF4i8ZXml61a20OgWU8rwncgk9enTpXPwjxLrfhDWpbpHRJgxMSN6dBm&#10;qUG+mhlKaj6m3ovjTTr7VpbMeG54XLsgm3/fx3/GtOfSdPn1aJpNhAk3OGrzDRPDXihPiVosq6Qs&#10;VrDdku5Ycew9c17Id32m7zBIGKKMDviipFRasEG5bllPISzgjitI0WLHIGN1MuLVJ3jTBOVw23nb&#10;n+VcNr174vS+1BLTQH+WIeUM/ePrXO+Grr4vp8QLp5WhMDgtdKwycDptHrRFXKb5T2O1uNK0KwvP&#10;OSOUlMxgr92sSx8UQ6v8RdUtIdEniCrk3Hqe3Fcc1zrmt/FHWrJ18tI4yEeUbVBHYk1peEvD/jOz&#10;+I/iuX/hH7BoYp185klUjGeCCOKfJZakKd3Y63UpPEUVlqZhnlYoh3bWIJ9Pzrk4NVvprOCO4s50&#10;m8/BViTnn3r0S/mhjs9ells1ULEDyeDXD2954fudccxWUTSCbBYAVK2NJ30JNW0HRtT0zw6kmoX0&#10;MjKNxRj/ACrS0PwnoWm3M3+g3ErMBh5Wz/OtiP7PDqemuyocbSB6Vo6tLqlxBp5tYECkKMk4pN7B&#10;ykWojSrXQ4i2o2iqqk8kYFee674gki+E/i2+sLJ7p7d1RNiE5LenqBXoOo6ZoF14QgtL2ZPNkg+8&#10;JsEHH6VyV/psml+BLRYra0lhSYAqAGDg9M04pN7hKN1oeQed4qufDmpvfrP50+xtirgKD0FeV/Fe&#10;1mh+Ab+ZGctqEBHtyK+pL99NPh+1c6baxyG1BKf3a+cPjFIZPgFrI81G8vVbfBHuwrqw38RNHHiI&#10;fu5J9j5MUE7z6Ivf2qyB8qYI6VXjVyZQAMeWuTVkBRHyvQV7yPmWAxg9zjmo13lr3/R8hmHfGKk+&#10;QLIQ5AJHFKQPNiYSgfL07GmIRtpWBTDxjk5qNs+Yo3EqT0qQAmKTjgGm/KWI28Y/KgBE8pb+LBbB&#10;lXj0r2XwvG/2PU8L8ohQtnqa8YTB1KxGzJFyvP417doYKTzIA5DWS9O3HepkOO5la0E/4SvT3ji2&#10;gXA619K6IDJ+z14UYOW32g3N9K+ddZQGGM7fmW64NfRfgto2+AHg1SQStk+4msa+iRtTWpnSxsL0&#10;fIOVFMGzZMDu46GtK7RPs90Qx3BzgCshd4hJzk5rE1HdduCc55zUE6yiNxgFdvNTgthTs57VXn35&#10;X5j70AZIi23LERNguTyaUhj5220dcd6tTELakbsYI5qBbqIXIBlj27KZJTbcG5cliarSGPzHGSPl&#10;qzK8TSSsjH71UZBKX5U9KaJZnzhdhO0li/FUyDuGZ1bngVpSgm1f5RwelY0hQagQpYFuuatMktZQ&#10;xtgHmmtgMpCHpz7URgecQTjuDUsmC0+YzgAU7gamiLnxPanncZAR9K+mvC7J/Zen4IGMYJr5h02S&#10;WPWdJljjGTMAw9BX0n4VYvYQjDcSIfpmmwep6/bRL9jTB42/N7Vctw4yEjT73XNT6dEJLfUYzbAg&#10;QLk56VXcNBchmhO0TYxmnC5kn0Nco5ihPl9vWus0oIdIuAVx+6Oa5m3lU2kqrFyAp57ZrptNEn2C&#10;/wAYOIaJlwOdkZ08VFAQMzHJNdFbySCaINbnOPWuKvnY+OpVw2A/PPetu3nuGmtdxxggE+tZSWho&#10;rPQ9W0dzsgy2Sw6Vk/Eubw4nwSQX+g3FzcPDJ9iWNMlSByc9gKTSJWN3a8cZHfrR8RNRmsfg94gu&#10;Y/h82oSJpjKihNxjVhgt7Yq6b1CR8oWUHguTTbU3Hj26LtcMyRjI6ds0XqeEZJpHksbidVTAjRuo&#10;H0rmrG88JoLh5tJurgteu0caKfkLHJHFa8us2sKZsfgTqZRI8F3RiRnv9KznJ3sKxydxrXwsttVv&#10;kj+AWsOQxVWe3L5PfiuN1jxNoUCzLY/sm3txkAh3tscn8K799a8SG7ha2+FsUzGbjfZYxn6iuV1/&#10;Uvi8+pa5bW/wZ8OLLBbqzuYwFG7pjHWtIolPuzx7WNe+KVwzf2d8HdE09FiJcPbchT/tGneCrzVQ&#10;fEoutEtzdPdLulVQAfXApNYi+Mk2makNS8eaHaRGUB44QA2O1P8ADMdxBd3Cf20tzKsed4HFdESW&#10;js759077YD91c8965rUsjSNVY2u4/KM5+7+Fbe4m21Fmcbt3+RXLXkkhbUCztyvzDPAx0pxQup4l&#10;43B/tKwyASBz7ZrkLMwjBa3OAeorsvGCsbffuBzNz7VxNu2ITkjAI5ptWIb1Ouh8k6SMSEkc/SvQ&#10;PCsjeTfnEZbCgE+leawsD4euSsnIAx7123hWVmuLFfNbBBDCnurDbPUtPDDXnCsME568A16ZoU08&#10;V1C+SWDV5eiyiaPylKFJBuBP3s16doCTfaCJbYlTa5J/ClGKvZmc3oegQyPPexOZWYvyxH8OK6K1&#10;SUTK0ZyCvJPQYrE0JrRNH1UPAOXIB711EVpqDeG3ktocgzAMAeVzWmxnHYsrbxXGkal5hxt53Drx&#10;Ud6mnR/C26njvgziI7QDnGKI53tdSeG4tyxOnuM9skVl6fbyR/DzWI3naQNdysN3PU0rlHNaXcXM&#10;0F2ZbVvvsAWWrg2CUD7Rtyx4rR0uDzbO/RUiCxudxA6USWdqNSi/008E5zTJsR2shRLw78blxnFW&#10;7aa2it713LuSDjHrVfy7hzdrFaggL+lRRKqs/wAoP74bgTnmkijSt4r6QS3DQhIScsTUdzNb4LKF&#10;IVuua0QLx1dX3C3MAwo4rNlgtmjcLC3l7+RVBYguZo3tbArknHAHatTT7mZ4Y4zZzKVXBz2qeyg0&#10;n7LORaru8v5cnpWl/oaeHYjHbQNM0hDEHpQ2Ir2ThNb1OKa2ZcuCnPB9a3BKs2rqkVr0wFBPWuem&#10;+eK13k7t3br+dXYTPHHbMiMX3A8HpSTA6O7jYRxRy2yJtiyvNfF3xw+xj4v/AA4lEoVzbzcZ619g&#10;3LTNbRPLdsC5XPPPFfHHx+t1T4m/D6ZGIXeVPoM0SLieSwXDeVdRojcE4OOv41ejZTpwUn5i2WzV&#10;e1Y7tvlxsixLtyvIzSykf2h8pH0rBFErsG8kKpC7wATVq5s4tjB3O2SAc56VQLbQgbG0SA9a0JZj&#10;Jpy4Y4SIY96YFBoLNdMWARsf3g564q2AEjgCyjATjIqtC7Lc5YEg+orQkW3OnSO1xCoI4yw4oAhM&#10;6nTnUlgwbgiokllLMFjz25qmrYnYoqkYwMHOasIHWJBkZzkkUwua6ecNFffEpOc8HpVNtwLMQ2Sv&#10;rU9g6vfXSzNtVYvz9KqTSE3NziInEhwM9qAF8xhbkJFnn8aj/wBPN5YbbvCh/n461C7yqiMISMdq&#10;j829EmQMHuaVwOzs7GCSYySavHGmwEgnuK5nxwg/4V1IVug2JxtcdhUUN5OdTjidpcnGcHANSeLV&#10;P/CmdTcxuNiL8x6c0AkeZRiV9FgwQQVGSKGjAjhRYmIJ5p+klW8P2XBwM5zV2Ro/tdvtmhwBg4oB&#10;FFcAurRsCV+UgU0GQyHKA/N61ZLMZ7peCAeDWftl/tS5zK+McUkMuZjDjEhOF6Cnq3+iXZYDduGB&#10;VNTthmdYgfm5PpViPazo3mEHHzAimIvr5m2zOMZH5UJj+2GzGPk6Uzcy+XkZ5prBvPzuPNJDZ2Pg&#10;3DfFzU0VG3TQL+BFe8XsWuJ4Bgjh0ZnmHInRs7T2Jx6V88eDZZ4vifeSK7lwpVcjruGK+krGTWrL&#10;wJOzxSSs6M4D5PB5xzWVRam1N6Hm3ha38fy/E741vc/HKa1kW5tjPI5+QoOgVDwK7/Wr6W5vdGhS&#10;9hm8mNVaVUA3kd65R4be88S3uoC0e3Lj/S4hLgfL0q7pUlk6+JGhEcmHCR7WB2n8Kya1TNua6Ha4&#10;kUNn4PvbWf8A0yDU4iBnnr0zW3rFrDF8Uvh94gufh/cJe6joiBcMTjaOTj3+lcl4httTXw3eMZpt&#10;6SpIqoM9Oa72LxDcXnwt+GmpzeEkaOxhEEz4yV7ZArQlLQ5jVofEMnjrw1e22jwGB1drj5fnQLye&#10;apWmoQXHi+S5s598UO5X/wB4da9DS5iuLvxLFbvFFv0htjAdNw54rivCOlGzg8ZxnQri5kbUpjIx&#10;BAGT6URaE0dNp48OXWi31xJFDHKsTgsTyDXnkQ1H/hZk1qt+RHNena47jNddcJp39main2N4pPtG&#10;XjzisCOWJviJoXl2n+ruV5z2zQgZ0MljpcfinQi9pO06upQc5yKyvEP/AAnF743ljtdLuIoI/LDy&#10;NIR+ldN4l1IR614Wez0Fbm4WNBhFzj64rntfk8eNqWkXAtBbxyQAyAZBP4UupRsail4fBHw7sXuR&#10;iLmeQnJc1zNzd6ZH8UtBin1N0gRVLN1xjp+dPsp9Vkmf555pAowuM4x1py6Xb3fi1ZZbTnzFDj3o&#10;bEj1zTbq2ul0WS3nVl8sAZ7D/wCvXzr8fxpsereDhFDCsz3ibigAwc173ZW1jY6aghmJPlA9eBXg&#10;Px+gi/sv4CXIuGaW6u5BJ7lTwfrRGzYSVkyja6l4jk8I+BtMXxIFJtYvMlBwQuK9h8Kx6fD4o00r&#10;rQeQhBK8h5J9s9K8F8N2qXPxf8LhteSFEW33MzcEDGRXuN5bxQ/FzWLlNPD6fHbRFij4Ax1PFNq0&#10;iYtyQnijTfH7/tGX13DM66YI7cuincHQY3ED1xXI6jHoeqfGfxL5Wg3p06wijWKeZCmJf4uDjPP1&#10;r3PRtW0C8s7sWvi3SlYRbbYSygEnuOetcvrNvLDa6u9zPpxlkkIVEVVBJ6HiiPmXynHj+1LTRlur&#10;LT3uY1ysw9B24qnp3iDQ59e1G11G3v4rp5F+zs0RAH0PStRru6svDUdo8Sme6BKrjgDtzVJllutM&#10;09ZtBsYri1VtrCMZOehzVXRNmaZtraXxDJJctNNHBNGSyKeEz/hXp0N78PLW0vTDrNqovNJxAuOd&#10;yjnjtXkkGrT6V4dg80JLNKWTG3Ifd0/Ksg6fqaePfAl9NcMI5mkKRk8Lv9qkdixPOTf+JpJriMob&#10;qQZkboCeOtZBEkPhS4isrN3WSbOUG4DP0qxrWhyXuu6janxnHAjOrKivgtmuq8JWttp+neLNNN/a&#10;y3EVoDEXYMSCKkbR5jdWOsSf2UHuJY4i2XBXpW1YswsruyVpmjRB5cijaQe9dBfzS/boFklhIDvl&#10;AveotMiV7t9sYDOx4A+7ii4eRgi61i18Y6MBBLPCxIcMSSo+tbWn6pobfEyGBtRvSWQiSPefkJ96&#10;v2Vk0vxHaOfUIoYV5eR1+8PbNZ2u2Xhax8YTXdtYSytKflYDgkd6NwLsraVp2v8AjRx4fv5o3Xen&#10;mTFvc9ayIItU1fw9PqI0OK209WlCKOsm3rT7Kc3lh4jW4AG5AE46Z7Vq2A1C18Ew2RlHkxCQpGPR&#10;qpaA7Gb4cjRdP15klj8lrjbGjN+daerada2vhK9njnRlmgbfHx8rHpXPTaZqMcWi3ltcXbQnUx50&#10;AyAMmvQ7yKyXQrYzqBCLeInzDxzVMSR5R8O9V1A/EjxdpN3M5kkSWW1jK44XtXps13dXMF7E3h63&#10;zE5UygciuEWO0h/a78DanbaZEYYtGnWRl6EsOKnvdamj8QT2NncRtfX10/lp+P8ASk1cFodVb3Gg&#10;afb3ryXsfmNy271qGxhtry28YX3k2UglkU/upRzjpkA1z+p6HqUngLw5Fqck/wBpmvBudRjIJ/pW&#10;5BpPhrw/qWkLB4i1D/S9JJuBJISoOOwPApNWEnqZl5qGpR6jpttB4cjkVrhV+V8EE9K7mbRLpPDW&#10;mz3+qRxObUM43fdHbNclpthNdr4pm/st4QupK0Mu/J69cVv+Ip9Xl022ti1xPiwAllDYzgUNlJHM&#10;X/2RvEGmG1kldI5PmYHjii/uJGvtEcyzlYsbgM5pNPjkh8GyuttISS4OR0NZ1jNqP23U4n0VHfc2&#10;XdsAZ6dadiWdBbT+HbafUdQg8MzzXbWhwxzkcc1Zs7xbnSzfRrEzb2/dnghvT86ltIGi0HRDcabH&#10;GcS/KoyOfeuT1WDU4dZ8Jw2EN65l1fLBVICqT1NK1xs6G/1zXIPDczt4JhW6FrJHE+OcMMcGsXwr&#10;pfxA034fePdYm8GJFaXF3ua6kcFlLdPlPrXS6rBqDeIPDET4eJIIyuF+83oa29Uv7pvBl9p15cRr&#10;bNHF5sO/AwOlKwEulWlre+DbKfUZ4HERLq23HB57VDd2ngO8doJLVFhyMuG2/dpLK9t30WS1tdOl&#10;EKwqAT6fWs++0t7l7URakkMayfOc4zU2d/IZYM2g6dZ6w1laWjpHZsEYncelVPC1x4kn0HxHfyWc&#10;i6fNLJgH+Lb14qXVvDhtfhrdPFqO9mUFiz+tZi+KdKs/gxZ6YLJxdRRlI4QmA5bvVIDJvJ5bzXtU&#10;ls5/KgtbjDqpxk+4q/pt/eGVUHha4uEEoBIBxUOnaLfQ+Gr6/e7lje7TdLGPugGrtlqNzp+nWcQ0&#10;K1kjjuCxl7nJ6UbATeJ4byDSreeDTPL86JQqnqM9aoaPBPDpVzO8Zd1gLEt3JraW+fWvFelo1kkE&#10;EC5OW61p3VrBMbiC3lBjidd+3jOKBWOOSZmj1Kc6Y5dpdpT0Bpp0SePU/Dd0jrHC9yHkgkjzk9Rg&#10;mtXUopIb6zUIihivA56VpPd6nc2ukwGXckUWCVTAHpyKGCKOvDULm3EaIyFbUAMD2rhbWLxZp3i3&#10;Q/Kvpfsl1egXJcHr25Nd/ff2haaZAVV5pJUYr7AVX/tG1vPh4Yri0QzxRuQFXBGBQBZ1eK+M/hq7&#10;fW0H2S2LqVOR69O9Z99q9/c+EfCUyWcrRzzMigkqTjjJFbOhTeH7n4P3QefbOhkU+Y+SPTrXKpHI&#10;ddSOTVY/Khu964GBgHPAoaA9Y+D+yL9ur4CwjAcWtyzjv8wNfbetrm7AZTuEpzz2zXwR8LL15P8A&#10;go58I7sqFge+eJCeBxwK+9tZY/8ACYayMt0X9TXl4uNmZyZkFv8AR4l64AqIKRcOSe1SBW+YgdBS&#10;4+ViCCc/lXISgbcbdiYzgjmmRBdqbc43GrOAdPk+ZTxVeAfvCC2ACaYD3JxyvFPj27TiQc1LsU6Z&#10;e7n5UHFVLbHlR5DZ800IZcP3MHGNhrKUSi+iwML5pzVy6kcSJiHggVWGftEJKHg+tAjVlO7Rynln&#10;AA5qq7qYB8v8PFWxhtLnAzlVFUAsvlylolx2IpgEZJ/hXjqauLgo2T0WqkCgtMGcD0GasxY2zZVv&#10;vYNAFdzukZfLHXtTosLPJ8y4280OH+1yfINuaVU3X2A45XmgCJslnOe9Vxn7cowME1cIT7W6+YPw&#10;qpIGGoqM96BmptBslJK9OKqzFvIHOAqcj1q5txpEW58Gqc+PKk+c5OBQBuWUM7/DW/MUsgQoQ4P6&#10;V8ieKbdx+1XoUk0a+XBBdpKD1OelfX9o9yvgnyEICOMsR3r5H+J7vH8dXYFv3lueR3wBWtK19RpN&#10;nz54gggTxV4jkGSZNROznoM1QXPkxcD/AFfFWdZcvrV5wxzLge1VbfOEG/p61vdMT0AozGPGec5P&#10;pVJjiW9QMflPWt+xCHXJQ1sMFcDJqpdW+2/1Qhk+92pokylBPIKjC8nNQJjzbkBM/NxVsQkjILgd&#10;xmoSo3OEIyDzTEACF/TimFFyOGqYhREMqSfanJncwEhGTzxTAjiX94SIs88VrRu3kMnbb0zVUiOP&#10;H7xTxRF/rrlg/ccGiwajiuLg/Lj1zSZYMPm78UrMWkOY+KMNkkxcfWlYdiUO2It4GSeDQ+4klEBF&#10;QgqZEDBsA1cBiyF2n7tMB8TP9lcEIxC80AY58nknkU1VwrFX2ig7zEWEueaBFpBEW3fZkyfbpUrK&#10;wZP3qjngA1BDlpoUZiNzDnFaFzAxnswq5CR8nNIERgkNN+4Rjt71XkWRraQvA27qpq1Abdr+HdI2&#10;BJjpW1fvoy6RAguY2faO1Fyjl0No2myeYCHXhSarlWA++OnFPuly67ZAAGB2+tN+YzDLD/V8e1BJ&#10;IpTyo8KMmnbpSsi+Tjbj8argqscoYgnPanxuxMIZsnd1o0ARHP8AbqBrZhyMHNachk/et5JxkY96&#10;yZwy6nF+8ABxWrCw+z2++Yc9B60rBchuoIjGrCQ8wkkV3nwrl2eP/Ealf9b4RvVHv8prjXa28i8B&#10;bnb612HwxUr8VNSUrlf7Bugp+oqluNuyOBsYwLjVV8oll8Q3m0Z6Zc9qTym/tcBmUEk8+lOv3Sz8&#10;Y+ISXkBXX7kFccnLGkglgkZ5PPBJyR7UnowaJUhQi6P2c4z1NVpUIEZT+Fqsm42wspiHOelQKWJl&#10;/PrR1EX7K6ljKny1OVweKezQM10ywj5nyKywzCVyMEZwRVlCOzDGKBpmgHXfbYhG3uM1K6O8s7Kk&#10;QCx8jPJqgH/cW7bySGPGKRld7yBhdyoU9D1oQyHa/nXuQc+56VXILXdmpyAJDnnrWjckfZoVK/N3&#10;PrVDAxjaxO4YqgaH3JCCE/KN3GKiBJMYEKkVLdx77HTf3b5X73tVSIML2YGc7QtAjUhMXnIGtjgS&#10;L3rj/iMkoi8OMsqkHVbYoSOQQeK7C0QvOkasuRMCM+lY3xNhjj8J+AX+0sS94r47KU55+ta0o3kv&#10;Ia3PsfQdW1+//Z5+F6aj4JvXht/BUMd7Bg5mIT92QePbNavh7VLZ7bQPDN34XvbQX2oOJA6krGmf&#10;lAJ9uK1fhbqenXv7LP7PWpLaWjCHw8Fmj2g7iBg5HfHvVy7s4ZfjBq+pL4rs5LJpIzbQmIK0LA8/&#10;N6Zr1FbqTFWvcy/EEf8AZPhz436PFpV5Lp6X+nyW0aHPykjefp3pP+Eggk8LfHfSrbSZxa3Hh20S&#10;zJ+6HKYbH0NdtfG0SWxup30+8W5sGjmBYEKCMA/hTLnQPDFr8D/hzLba2syi/kkM6xjL7znGR/d6&#10;VGnUbsjwjwy2lvejRdZ8JXynS7xvM1PzSf8AW/dG32r0e4i0XSNLsvK+KOsufvwLIzNuHXvnFUdT&#10;tNEi1TxrPb83FzaxAttzuYDC8e1cTdarfD4D/HpdW0KVNR02aEW9yyYV439M+goukK1zuNSFnqfh&#10;bUNVW3tGmmjEby9cMo4z6UwRzj4MaDYX2pZdrjhmP3RnjGfaqfgXTcfsueKLg65PcRantkTByInA&#10;4xj3re8KQafqOi+PNI1nUzaajayLLp8znAkReQBnru6Ugdz1Lwr/AGafAcWlS3yvby2yJljnHaob&#10;qKHwT8VPD99a6tqF1p12x+12ecLFnoR2rC0bUdJs9d1kv4XEsn2cxrCZdpV1GFbHua2fMv8AW/gv&#10;8TLXVEtzdwWsjrt7LjKY+lCXM/IaO9s9T8PalZfFPU9Im08Tz2UTyneAxVBkgj1Ark/Er6Refs5X&#10;s1rdsbi8jZYpoZOVdPvBsep4rz7wLoeot/wruWy8SrvuLi7i1BBNgIq5AGB3PSuz1Xw7qsXg/wAY&#10;2ml6t9ju43aVLV2ysh6kjPTNKpSUXe9y1JXR8R/EfQryxv8A4Q6zImqJHcam0N2rs2xHH3flPAz9&#10;K43WbURar4evIZ0db60/fRrwEK9Pzr3j4na/bXf7NPjDRtZ8NtaaymuWpsz5ZCzMh5IP868i01ba&#10;ezs7a9sG2pHENw69qm9y6l3Zma+qafF8KtTLalbRCG6jWULg7Mmt7S7QLa63e24ubuFtGDhvLxhd&#10;uTXmd9punx/tXfE/QZLxobLWNCtZ7aRzkB17DNezeDvEvhaC6vfDF34/0f7almyQBkCiRBxgNjGa&#10;FqSZUUVzcfBW61DR9I0mWRrqSJohgMjZwQ3p+NcDq+ptD8BfFui6lpE9nqMet2v2Pcu5LhXYbhmv&#10;R10S9sfE3ia50HXZmtbu6Z7iB2OzzM9QO3NYGpz6Xrdl4p0DV/C1rpmu27LPY3TkbJlTnhzT2YHz&#10;p4t0C6sfix4XjtItVQ3enxTxrCxGGxkkEe9fSOh6z4dvPgp8M9OvtYuJNTXT5AH25dSg4B71Sin8&#10;O3GnabJNqWlfbNN0qaKN5cA/KuD165pmg6DMPDHgXxVb3cH2hLu8ElsVBVhnr+NN6od0ivoN5pa/&#10;FPU7n7VPDcW9yY2Eny71zjvWikkj/Gv4nsYbdoZLKP7JxkkkfNxXG2GoabqnxG/aBjv/AAx9hntt&#10;PaWzcHaJSozx6034er4tlj0/xGllFqcP9u3EN9D5oBtY0YgHb9Oaai0Tc6I6Z8RB4X8TGx8aWq2U&#10;Nw0jWUsWTg8kBveoR4i1CfVPgPolx4H0y3s728kjuU8zcZgOpPpXp2rar4d/4RDUfs0tuI7q2wCH&#10;AVn7rn1FeUaX4YvDrfiLVZblLeWCcC0Ek3Ee/uM+tSnqC3N77Nb6b+0BrmmW19b2lk9nDc6UWOQH&#10;Xll575r7w8FatqOsfA3wzdXmiRpPb26wtuXhgvAYD361+d9zDq9zffEaC7kle90HVLRoXB5ZH5OD&#10;X398JNS0bUP2U9KazuIjPFEkdzED80bAd6xqpNGsTP8AGEGuJ4xsp0Q+RDLE8Lqe/fNddNdw3vw/&#10;052TEwtE59SBVjWog3hm+Rk3KICfXmuU0OV28P6ipRtsdwQp9a5blDorWV9VgMkhAUg5HtXXQvcp&#10;p+WtjJEI9jgjgqfUfSuae9tV1JYiI9+RgE11GmyZEkUijZJCR+dF7C3Phrx3b6La/tbfFww2MDWj&#10;yl9gwVRiOcDtzXk0csEtxcRf2ZEluNU5CsOma96+LehanpPx78Wyz2jtYarpLPaXHbcByD7g14O1&#10;pp6fCXwG8E/73+2ZzdSF+vzfLXYrcoTS6GpYx+F774teKNGurO8W2GmRGzmyVBJHzDNJrmi+GtE8&#10;LaibOxsZpJZcbplDMM+5zV+C4tPs1u0nhybzRGnkSrF/WsDxE19dOUludkUTLlmPXNS12M0jKuLe&#10;5/4QzwVOyIXSOQxvjiMt6VzdkjT+ItQS9hwsULtJKw4PpXcSTRf8IXp9m0aFRjD5rm/EEN8vhWTy&#10;Y4OLX5sHBb0qoXZKR5tbi0X42eWbyMPciYw4+78mcfSpLrUtWN8yvbRSLHM4ddvOB0qr4ftEPiXU&#10;7m6mYzIW2jOdv0pt3IF16/kW0LlpSGHtVq6JtdjY7uK7t/nnlRVckjdjGKwL+5J1bT/ncRlzsI5P&#10;HrWo1liyvJ458xk5bHGCap29sv2q/Ai2l4Dyxzj6VSEK0l9L4Z1UpJI1v5fzZfJyPasvSlFwJI2u&#10;SgBYBmFXrDyk0nxjG0hXBbjPBrGQyRaXI/ngqZWLjpxQ0BfWGe1uLxWvImDE7SG61RluJ/7G1iMS&#10;TYkPY1ft44bvTUkRpF2njc3NM+zor3eY+QcGgQ3RZAunJC0Ily5IDHpWncrC0yfIFcEYwcgVSgj2&#10;ySv5IwgI4PrUxK/2PcDYRIZeobJoArybPtjj7QGwAPSpQn+jMiTI3c47U9YUM7ebYKmEBPPWp0TT&#10;1eNoLuXcx+dWFMDO2XG24CXLICnzDPNVoHki1CAOztmT5cjrV+Zov7Wjy5Ds4G3Naj20S29lI8MZ&#10;IUfhmgZFGGLXG+P5Sn5Z6UgEQ+Qvk544oYyfbk5+UJ931qr/AKWt8CxjCAn5hUoC1580UpC2e7MZ&#10;xVQanqH2Rl+xgL5vzEL0p26Ro5WADANRGJxKQtnb7XXEmSOapANkeZ5IWLqxdRyDTm81beQlQB6i&#10;mrGkTFUBK7ySSehqsWu5dajUHEaN857GkhF9U1RraLZGMAcn61PPHLDoVpJNqlmJGY4UEZNXYXeO&#10;2nBUbSAOO9Y1/aRPqNvI0kxwuR8/X8KBlm0MIW7KyL86dcYqxkC1P7pf9kCq1uIv7PgOAGLYK9MV&#10;elaOPSTt0xZJtwwN/QUAZ0iX5jaQwoyk9M8ihX2mEPFIM9BVl50Kpu8tSVHyhqiaSFpEw69PrQA0&#10;7TqcQA4JGfat95tulWqJZH/VHLY4Fc1+8OpJtib74yfaupguIpLOeIafCqrDyx6k0NiZhQ31vEmu&#10;g3ckkkhwiBeproNDvomt7SG4F3A32pSQc4IzWVY20DeM1Y2MfyTEjPpXQvGlx4ssBbLbMkTDz41A&#10;yT2pReodT0J5PD11b3dvFbyNKbEfQHHWqdnDaW3hoRyywmT7Sc4OD1rBW4vLPW9RzpHOF2gDJHtX&#10;a6PaaNfXFxc3lylsViBK7qG7my0LumQXMut20sd4RFJDgqTW/Z3lhp+qeIoniT7RMFKc5PFZSyQw&#10;3mopBveHOI2AxVS1tVl8dG5urjc0UJCIW6A1aa0VzJdT17w3e3V9pHiGVp1YxKAoXrXPapqr6V4n&#10;sZZvB32iS4kbMW7LY9SO1V9H1Gz01dZMFtDsf53UPk5HPSrOny6ZqniHxNqY0uO4uJ18sFv+WIHH&#10;Cf8A1qXLqP8AI1/CF5oV/wDGiC4uvh+FtkhO24LYCMe2K9X1fTra60TUzpwt0mt5A0T7wS1eaQ6V&#10;qdr4Wu4ItGCtJLvU9M55rsfDiy2dlBPd6nLHLIMNGz/LgfpTSuDsyLS9Rki0nxpbax4dvYZjproh&#10;jhMgm44Ix0pPhbb6jFrHisTa/Jaw3F1PJFDOvyui5JOD04r0RNT0iPR728i0vSSqxkvvAY4HXGea&#10;zrq88PX3g6wvbbTYZBLPtjlhO07jwRgU1oBi6bqniey+MviPUdA8MzTaXd6kI5y0RxOUbDcdsdq1&#10;te1Lxdf+NPEWuDwRdqPDstqtlbsCA7Sn5sep7V0HgqLxGvx5sdGuobaKw/stpRCIh8wxng+td34o&#10;udKit/h6sUNuLe9vplRBHjJjOOelRLdMSscB410HUPEnw08LebcWmlX39mxSMgYNvcYKqx64PSvl&#10;LxtJ8QLXWLDTbjwDcNcwQFfJUbV2LwHVuhB69a+n/Ed1r6fb57DRJm+z3EO/96eRntXJ+IJ9R8Qa&#10;94PEnw+itl0/S2U3eMtMWHQnuBTm103EoNryPmf4Y+KVs/iH8XLfWvB8fkXmjThJ54d3kOoO0Ln3&#10;r0jQrtV/Zb8XapGIpvP1+5En7wbzgkICOw/CsDxZoVxBZQlTYFhdsHVQM8+9Q+ENLFtofxPsr/Xo&#10;reLUp7ZoGWUNGCPUZwpP4VktLGr0RzWk6pqCfHD4eatqPhJ4f7LmmE7LkrNHJ6emBW/4c1jwlcft&#10;lePrKCHUI9N1q7jksNRuH2LA4PzqAeCDWJrV1cWfxu8UaKdDiu4PJgCyAcPuHGDXq8vhXwZq/wAH&#10;vA9hOY9O1izuopYWhGxoFyCRkddwqrpagirqWo+AtO/bCi0OKL+1Hv8ATS0zqQ0dqyDjHY7qt+J7&#10;DRb7Rfh40mj6bata6kzQSQ4Qg54zjFeN+I1/4R/9vHRroaPNJaW2ixpFvbd5mV+YknvmvVLCbT9a&#10;8MvKt3PClzIfKMp2ANk8DPHWhxdhN6HC/Fu5vj8FtJspNRilf+17MRycZwvvXW6ONO1T4ReFrLU/&#10;hV9oCW1qA4uCpdFAySQewrzDxukbeITpF9q+pwTWd3GRI0ZKuD93DdK948D2+nN8K9M3XEYGn6O3&#10;myO2PMLA4xnrT2iCPPNe0H4f2/xbub/RPh0kcFhaRmVJZRi6IGWXDHjHSu50zXNEm8IaS+jfDvSI&#10;NXvAUj0ppAwlZOpwOBXSp4e0vUPhfFJJp8e/7dIWaOQrwDwDj1FeTXXhu7s/2qfhtqGk3NxYi1dj&#10;P5j5VRnnAP8AeqL9GN3TIvGM/jG78OeKo9U+F95bXOm6zatMY5TIVViMkL321f8AiPq+iXn7Efi7&#10;T7PSReQwQaaW1Frfa67cbh0zxUFrr97L/wAFC9Sjk1MPaz+H5xPEU3qzKOp/Orl5q/hu9+Af7Rmk&#10;xaHcjUZ4rk2sRtNglVM7iPp2oTswa1Vz5yGo6hZ3Gky2txFJZS2ESs4Gc8DOaydSnZtelmiSDYHU&#10;7j0wevFTeD106bRLS0uprnadQmRlwcLg4610/i7SfDcfhzwHZW+oXCzT6mmwoMnGeQTRzJaFkuiX&#10;XxCXSHm03wvLPp4GwyMSAu7qVHfFe6eGNP0q0+GHirzNWhW8uLQzpIUyFZQTjb7niuK8QahZ6H8A&#10;PhzbQy2sU8ktqqJ3x/ESK7/ULnRP+ES+GR0w295e6ppMYjVHHBx8+R2xUy2EtWXfBHxC06+juLLU&#10;/hroFtLHdSRLcLGqmUKcA44IzV3xH4f0zxHrGgwf8Lit7KazkkaBGkAVt3QMa8d8XaPHo/xC/Z7u&#10;WeVmvb5xdovADE8A/Sut1fSZrn4g/B+wtfEGrwf2nMr3ksLH5VTkfMOn51NtLoSep23hjQfibomr&#10;63Al/oU1rNpU0TvFeBuGGNwGetc38P7W00v4x/FXSdRur9Tq+rSSwXN0xG47skeY3X867ayhsNO+&#10;J2vJNqepmGO0hTzZrlsMQMZ5OKwfiRJc634g+DNnF4ft4rTTL3zHvoiEaRSckbh7Uc3caSNPxfbW&#10;M3xP+DtnaW1mEgkkNw8coYt6ZNdtFeWdlq3hO3uNRCGawcLuHGAMV4rpL6XF+3L4Rjju7hNMuoo4&#10;4/NlyC6dyT6mus8UtqF1+0d4vs5ra8jtLXR1W3kWM4OR2b3q3sQ1qMgm0qHXf2sTP4gWNLq1Bt3h&#10;fPOOwHc1x3hhNLtfhl8Q7sWl3HPqF1MHEoJyo7kn1FM0a2tdP0v4h/adNmZ5bhykskhbHpwc1s+G&#10;dT0G5hvtH1G48mG6lZVlMWOvv2qdUaJHLeH9M0+28MeOZBdztBcXzMhUnbFn72O1cdo0Wj3f7SGs&#10;wRrI0MF4hSQtgE55r0fxdpviXSZfD9rpF3pN7pLXy+c0cqsyqx5zj0qs3hW/F5qF5puk2K20sMMk&#10;tz5wAz1IPPFKyJS1HeM9e0vSho9sbW1Zri2YRoTnp618q6ifEOofG63I0u+tYTfrgxEhOTweODXp&#10;njqCKf4iSG4nb93aqqbX3AkehrOsBrh0TRzHoluwSQhHchSB9e9bU9jKb1KHiia7huPC2kR6y1xI&#10;kMbSsB0+tahiaDw5YMbtcvp5LD0wKWfTVh1G+1CaSOSQlDIoO4isvUb61uBqgSaRd1phV+gqnoJM&#10;4mWZpJNdciNEWVsAe1ZFrslt5CLyUJ5pDEL3refSrqXwPO8OpIA0rbwT0p1s+l6f4Hg+WGe4Gcrj&#10;vUoEVI9PsHsrotrkwYKNoORVWO3u0uXQ307IswKvnBogn1C41S7lk0zYhIKhe9XpJ2LSBYDuwBwO&#10;gqh2KjG+bxbcNNf+ZstwImI+6KdGd0026dSwk49BVlBCXfc7EMnXuDVeG3iS5ulN0WDPkNmhCLLg&#10;Lo97ILkebx8uetYUrag8x3WGYxGSGB6VqypvtNWQs+0MuPWmjBtrJFth935smmhjPDBvX1jVZiQs&#10;SKVOetUdcinbW5fLE+ftAI2nirElw0OracbfRpFj3YnKnhqszm6bUC0emth4upoC4jWscmg6fI2q&#10;Qxv5QBDHvVWLD+I9Lhnhjbyznf1BHampZyy30aTanNjcTtBwBitqKzjWxmfzkDAYJJ5HpRYRDeeQ&#10;blClsMdEwOmKqQSXkGp+YqSO/lkD5elWpJDFa3EawI5Yj3qSOWQQWLGzVWz0YU7DM93vbi3ulkiV&#10;W8zJZh1polaG2QR2rOwcA8dKk1C5m+0E/wBkDHABWpYY2Sx8x7teYiQCOtJIQ9ntXntDLdSrujyc&#10;HofSo4YrD+2DcIkgfOMk9qrxLm1uP9F3BpvvelWA8CMFLJwBhqLDGSzyReJI5BZb06MuOtL5dk2t&#10;WsgjkVGUlvTP0qQyRGQbGQgMOSKkn5WHbPCcDLBR0oEEUcBWYeYuN5wcVBdLCJAN0hBxTizeWCFP&#10;oeOlSW0cj3kga0DbV5b+7mgdyuhiElvuGOflNbE1vD/YcT+cMEZ4NYF6ZobiVTZSuu8ZIFWo3lfR&#10;tkj3KYj+RwCaBCMUEUgDvyuDzUAMqwPukGAMjK9aktQyQsJZ2P737xH5VozRWjoqtcgExZ4FITY3&#10;SWSaaR22eShPmuT6e1a8lzpxkbyLc7CduKwLMWEdvr0f2jCFDxu6mrWly2YtLYTwOi+cwEmOPany&#10;iTNaCJRJIDGAOqsT61Leb006xIcMztgIOdxqwsuiCyuSdQcrvXPHapJraP8AtLQryCZZLaKPLKzU&#10;+QrmLejw6j9nlaZEhwucZ6CtUSXKXyyRxByueafYGyudNMiXcyjnegHTHrVqBYzdqotbkfvgFOwk&#10;Pz+mKnVDV2i3p41i5a9k/s/ygjght2M1PJ5L+I4EudatlCuoJLD+dW3d7aa8gOlXciNCudgOVz9K&#10;vaB4UfVr3xfK2jXn2a3tw8rtLgp6UbDSMi90i4l8XW2dbZrLCl1B6fT616faQ+E/+FdQ2x8NW8Q8&#10;r5JAcsCP8axbPT7dnnt11cpDFuUEnJOPeqqzabDrTWr+J05uAvmEfKPr2qWy7GgojOj6jaBFKOCE&#10;kK5wPf1rk59F8MQSLK7RmVZ9y7F24NeuWWladNfeHbWLxvb+fPas8UapndgZ69qwbm1jTUtZtLnw&#10;cJZ2ciOQtjaRxmhNoSuVNHgtryTQjJ56oq5Z34yFrrfEt3o0Xwp0yFdNlaNtShijhUcvzgn8Kx/D&#10;7me28RadcWMUb2y/upkIHFY/iHULjS9O8MS3HhaW+gOriKFh0DMcD261FxxR6Q1hp8Hg28i+wRmF&#10;9KRkJPCkj1ri7g3CeBboSmNTLcbYsHGBniu5eezl+EeowXTWdpPBoyzG3MwL4K5HPWvKLi/0W98N&#10;eEYJ9WuoGur6RYX2nBKHHFLYoS81fWre3sdKk8P3epwz7QCePLB/2vau2js/DFt+zV8SbQeFozdX&#10;Twu6SHczDuMnJGPas+KXSLefwlDdxm4jhdCH8vk/U1ueKL/w6Lfw5cQPCiSxqJeR8oHtTYupg6da&#10;eH7rRPCFumj7I7aI4iD8xnv710OjLbQeKdaZbx5AIcID2x6iq1job3gg1HS/iBDZfuPnmXDAeuVr&#10;NsotSsvHvimJvH0OoO0JLTGPZz6be1IZsJNeweI/Fc3kwSxXb5ESpjgda5c6Dbat43ht7K6vbKS9&#10;diQcjcV68VMt1rz37ypbFHhuGGx1wGz6ZrrdFurtfF/hi+n06EXlor+WU4C7h3ApXsFz6nO8kfMv&#10;vTx1PNMON6+9P6MTjHNYs0GPuGMJmkHm/uyAPep2x5Z+ccgU0ADbg0gG8bh8uaPl8yQeQOV9afgH&#10;HFMI5B8w80wBceWwEZHzUhL7wNnQ07oDl/0pePIc4NACD+Pj0ox8r5Y9BR2FJ8+/OT06UAKcbVPm&#10;Dp6Uil9jZA60uAVPNNA60ASH/V0wBdg6U7J2oTjvSEDDHcR6UCH/ACeWAPSoXHzc9ad/CPrTsdCT&#10;g9qAAk7FGOQOlJ2U7Ac0ZbecAZ70vHl53fh6UAIzfJgYyW4z2pxOIW4GeOnemgDyCGX8qVSRBjZ+&#10;dMYzJEnK84oUjpn8aeBmdA3pzTCAL1RnqaQh+0bWIf8AOjgW8rBxkEYFNcnypR5YAxxikBj+yrk4&#10;JPBoAD5xli3Y6c0vPln5ieaYc+emZCaeSAU+YdaAAFdzDim5HmNgjrUpVSkw28kjBoZGWOMgIVx1&#10;zTAiG7zPv4xVhVJtwXGDnpUGGLLg1MpOztnNACsPlUrxjtSjGw5ByR6U1ifNI2HkCgGbbjCMM9fS&#10;gGTxKpl57Ia88+IktzcaJ8J9LhZz9q8QEMo7getekW+PPBPA24ry7Wl1CT9pDwdIkQMNlDIDk8Dd&#10;3+tc+JlyxZ25fT5qiOogs/8AipvgZpkKIY7W2HmFe5NcN+0nO9lJ8JkibBj8P3AKr/tDANejeF/k&#10;+NFjK16khW4Dbc5wCea8W/amknb4m+CJCx8ma2iWM54wOWFeG4KTuz7OE5KUUtrf5Hzjq8Lw/so/&#10;DA/ZT5smoTvKQefmJNfS/wCzZrWnX3gbVvD98x8yzvUuLEl8blJ5X8DXiWpW8Nz8HtCWCTci6coP&#10;opx3rk/hzquqaP8AtH+FJUS5wuphJFU8Mh6/lW9CpHllFo7MVDmh3Ptv4j3i6J+1j4C1pI7bbcyW&#10;yqit8x2cP+ldx8UU0LXfgF4fkt7a2mW48MmWGYAcHAJU14z8VtMm1T4axaxB4hupGj0+OSNNxwnc&#10;gVxvgDx/I3wr1TRLnT5RLZwutu7HO8Ecj2IqrLlVnrc86pTU1F9Ynhfh/WLrw5+0zGUu5/ITWlEg&#10;BxuQnkfhX6IWd3Z6j8NfDWo2tzDLHNpqMSp7kV+fvjvQbubT9d1K0tZHaO8aRlUfMvr9a9p/Z18X&#10;2s2iyeG9Q1RUdyfsvmPgOR1TnoR2rvoSbimeTmdLmWiPo91cKhK4PcVVbqeK2LxHXVp08lgFHB9a&#10;y3By/wBa6z5tqxWI+ZjjtQg/cvk9+lKcc803d8x+Ug9qBE8QH2yDntmvEP2hV3/DP4Wtk/8AIMv/&#10;AP0GvboSpuU+X6V458fUB+Dvw9Pl8LYXv8hSSvOIpOyZ+TjlBbxoXIP9pz8evNSR4McvA56VAwB1&#10;W8USAFNTm7dMmrCbQeMdK917I4HuSKMuuSBxxVeTZ9sdGDckbTVoBcDJ4qpdllOkssI2+Zg5qJDQ&#10;7MIeYMH/ANX1x1qEeVutiHkJkY446Yq3OsoSzYvF/q+FHbNVyXWCItszu9OlQxoFD+dLuuEO0cn0&#10;9KlBkEbeYIyQ3AqGRUKXIBcM20gDvT9jGOTcDlYvlwc5oAdGkTXlwn2fYXUZ/wBqo5k2XVuhjcKA&#10;achfydKIUkiY5A68Veugsl7C+xc+VwtFgRmFgYImR9w3YK03em4nec46Y6UjRTCRZEjG0PgrmlO7&#10;zIwbQdOvpUMYhGSSSDnvSbGDufOP0peMkehp+WA+6vTikA0BzvU8cdfSmqcRY84na/THWnrvyNz4&#10;4OfekGPmwRjd1poBp8o7SXYHb6VBEHF8yM5O/JyT0q2OJYmAXODxUYVAZzvyzyDk/wANDGOB+eRS&#10;vTvUTlPNR43bDH7pH3qlw32ibEW4bBg0gX93CxjHyMdo+tK4iYlDHb/vudvIpvWE/vOr8A9qiGSy&#10;fIcg0pyLqIucHcMDNCYFhpYI+qEuAOT71btpWi1OzkazQb0brzVKcRO0W5emORSkN9rgIu8gx4Kn&#10;tiquBdknR7u5xGqru+Y1SYobmfrtJ4PrUcgUA/MxJbkCmkqYT/o5+VhzSAmHm+YciPAFIpYfajg8&#10;dDRhCH/f/wAI5z0oKt5UvPXHNCAky4suIgDnp1zTT9w/So0aUC6BUtzwfSnbgUHy80gHZUW5AUYP&#10;QVIr/uAWYEhgBxVJnXL5foegqSJydQijZFJCEgg0ILM0yVMMmGB4GMGpSn+jZ3HJA4HaqsCx78iQ&#10;Z3dM1oCQK0bgIR0IoKQQkB4wME9/aryFPtEg254qtHLE+oyL/ZgX5cj3qcI4uJyGjOCM80gLGcIc&#10;RZNMBY7SUIyanVVwTuI4GBU4ClLcvGMYOOKAIMHcvPFIyRfvMk8jvUjAiYgN1BwcVWkf9xGCOd9K&#10;4InAcRWy+WnX17VMm4SyBGQKUx64NVgI2iQ/vNw6YPX2rrdG8NeN73TbyWy+HWtzKpHmMikhSe2e&#10;maXQpK7scjHDLFLdM8qks/rWkBiyg+dS2Km1rQvGdlcSPc+E9bjVSC6NE2UHr9Ky45W/eB4vmKjB&#10;Bp7q4WsXGTgZAyBUbAeTPkZJI5FKHJVh5nOKaxPlNzznihAVpMG4wFboMZqnNv8A9NzbjJK4rQO4&#10;AllycjaRVecN54IHQDHvQJme4Ysw8sDagzVJuWYDjB61oyE7b7MiMxUdKy2Eg3ZPVu1JiIpWXymL&#10;MF6YPrVRSRJdE2bSDjaF5JqzKsrpKhtMhSCrD0719afBTwr4BufAEeoT6HZXU0Rw7zqGVD/umk3Z&#10;XKjG+p8eTNOUUvomoIMfKzRkCoRjdGAqk5yoz1r9N9Z0DwjJocKf8IX4TkjMRBBtU+UGvkH4seC9&#10;J03S/wC1dOtPIiXUVEsKnKgseo9qzjWTdh8t9jw5ceYcuR8vT0qWPpMzykZHAxTUR3mBOB8inFWN&#10;rCaX90ecADFaqxLERt9vCBKeHIqyoUidMDCjkioo45ROfL09iqryc1egilL2R+zthmYvnqKoVyps&#10;+cny229hXXeDN6+Pnb5QfIbj0FZghy5AjTHOParmkF4vFwAQBth5B4pN3KR215L/AMTadVkAXcc+&#10;1VVkKhCZScdOazZJydRuAUO4v1PSlJJ3/KAcjvUCOa1weZ4kg3cArzWVCpXXtOTyXCrGx5rfu1L6&#10;4ny/MCOMdarSJIutIWijI8vk+h9K0eqN4aH1V+zvMg8X+GpPNHySTxyc9Mk4r2TxJfeT+0drwihD&#10;KhXeR3Lf4V4X8A0b/hO7uLyCBLYuz8/dI6GvQ/EmoJa/GLSoJbbebm9kDTZ5XBwM141aHv3PThJ2&#10;R6ro9+7ahZAlfmYYz3r6Q8JTRnwykZkAkMGVNfG1ncXcV/pcivlY7pMkHqDX1t4SEY0fw1cPMSGt&#10;FIx7iuTEU/dud9CR3drp1pLrJuZ4MtGS25j0Aryjx14hsZ9Sv4YChjVWhRu7noT9K9pZ0aziEVwC&#10;rREFR6HtXzx480Q2/jWyuIHZYrhy3ln+BgecV5Urq1jvirnjN8pivbOIWSFA7N7kmpYpdKgtDLca&#10;haxfuidpbtV3UBa/8JHaeasfC+teb+JdLvNQ8UWSQa5NFbTD97tbrt7Cuqkubd2JraLQyrvVbPUv&#10;iiYLXT4Ps6zECYt1x1rr7C4Cava2EUsyMRhWUZz6815fqen2eneXFBelZCmFIfnPqa7nwZqNta6L&#10;NJcSmedbdyCUyVA961lFWumY0619GZniXwlcr8UNG1VPGMxgnUm6Erf6rb6A+tdHpHi/wHZQabbf&#10;b4G2y+WNg3eYSeelR6TrVnrdz8XftemXi2VqrRiSQFAxPpn0rm/C/wAO9Gg1q41ST4ieejavI8dq&#10;cMFBORz9KvmurN2Ikk5Jo+gbS80q4tEaLwtKkRjUx5zznrWfqF7pFrrlorWwYs3yg8Dn3qj/AGml&#10;vaPELeFlhtCUUDGcCvn/AMQ+K73UdT8STPafZbW3uih5+ZsViouT2Kk0j6FutT8FSahp8cupaNbX&#10;IwIozKDuz2NPij062ub+8e7t2LlQqg8D+nNfLN34e1q58IeGtZtNYvzDdKWVDIcgr717d4EtdUv/&#10;AIT3EOoapeRSxsAnmZ+ZV75NaypOKumSqibsdnc6Yl3dalKtgkUUkYOYTtJH1FbGnC1s9DtrSDUL&#10;2ONyTJ5rElj7k1IJFsvCmn+Te/aVVwGz2xXnXjnxC0fhbX7lFRWit18uJOGY+nFYxvJ2N/dWr0O2&#10;1aG1u/D+s232sESbQAh5x3rA0+18FWcmpWwnihn2Ly55J/Gvn/TfFXxEXVpdQPgvW4rVZ4xI21mG&#10;DXo2mi8134m2MuyaNVthucDG4kVpyOOjM5Xeq1sekeU73CyJrEMkYUlmyOBVTWL+5TwIj22qpmJG&#10;zGrYZzUDabrNmLmFLmdw7gMcngVz2qabfwymVbO+d/IO1gSQxPbFHIiPaNPY8wn1bxrdeMdOjj1S&#10;5hL6iok+ck4zXvbR6kPhdp8T3Ekn+hJudyWw2ODXmWieGPE82t6pfTaZDbDziY2MgJ/IV7naWzDw&#10;BbK1xE5jChix60pwtbyNYVV9543e6XrcNncvc680/wBpJJbGBGo6ACvBPikbYfBbxnFHM7D7Zb4O&#10;emGGa+mfiLc30PhjS2g095EcbSF6ivlfx5HcN8HvF7vaSouyM5PrXThNJI5sW7xaPmyMsMAnhlGP&#10;erBZfLGSMk8CqsQ/eXHUkdKsgHKblQHFe8j5ZhhOee1MwMIpJJz2p+PkOc5BpuDlWxzj1piFU/Nd&#10;nawQAUwsTvwTtJ4yOtPGfKYeaBlvTrTmwWjAgAAHUUAV4xJ/bNuBEWP2lMV7d4dnH2y/UWpJa0QB&#10;iPbmvFYTt8R2bngCUH8K9i8PzbpImTbza/K+OKljW5Y1b/j/ALVcf8tORXvngvd/wpK1GzlUwK8C&#10;1ZSPC+qzNOGlSbIx2r6E+Hqu/wCzJ4DmeXc1xbyZP0qaq0uaJjrxZAJj83K9hWQRhUBzya7KSLML&#10;4i+cE8kdqwLq3YedxwAfm6VzySexpGRkNuEvAzxVeUsXb5T15q/arGbxgW74zUV0mzVCvABHXFTY&#10;q5i3CzG2mAt2PArm5Yrg6kf3bYDjvXaFf30Z2EnBrPngj88EjaSTVWsTczYY2BIwSMDFWHj+UcMK&#10;sQRuWmViqEN8jGrzW1yTanzVACndxnNNIRzM4ws/7huMdBWA8OdadstjcMDFdrNFOJJWFrkA9Mda&#10;52XzD4ys08lVy/TFNEvQjEOJIzsBwo69qsrGmSxbOV+7itea1byExFxsyagjjkKMBCp2t0q0SyG1&#10;iA1XTlC7SZc19FeC1dtK048DMig14tZW0Yu4JHXeSRtA7V7p4PAWKwjaM5LKRxTdh3PdtNgkhkk3&#10;P/rLdc47Cn31tE0L4lJ5zyK0LUsdL03MP34RgkelaqWxeCTdBjCcGiL0J5dTlLZCY9rHBUjBFd3p&#10;KFoZMMuPKwRXI3dvcJdcHIEnOa7nw+IjpUrBCZAgHXgUSKjoeY65G8XxQuQC2C+Qas2r3DXCL9jO&#10;S45zVvxTE6/Ee0Hkt8/IqWwilF5DhJSABk4rNstHb6RvF3ZBgeMVY+IE3jYfC5xonhLTLgNo863r&#10;TMAFUrgdaLGOfzrc+S/+sXJq5480zXL/AOC+o2ll8QhpaS6HI89wxKjcgyoLdACacdGgTPgXS9c1&#10;aw1a6so/2fr65vo9Ym86ZoyVZmPbjoK6w618ZpbmMQfCTQ7dQuW3J1+teWyar8d18T31tBP4LMkG&#10;pyxPcNIgMgU4Vsk85HNV7vUvjm9w8cvxbsEfHzLBg4/EGtHCLZCvLqek3918cfOjYaX4TjBQ70BU&#10;E1wfiJPinLaoB8VfDGmiRCZj9oUsxH45rlr2y+IMqo93+0B4oRmXO2Lfg+2c1wupaHKbmdrjUvGd&#10;47N8rNdSc++M0Qj0B6aEOp6YRc3U+o/taRPK75eNJA3A7YzV3w1NZDUHNjrrTWzEoZHHO4da424s&#10;rJJryKP4OeK5rjzFCOFds5rp9A0H4gDVINvw2nsrMgNJJK+PpgVtbTQk7WXzA1yu4c5OK568ObOd&#10;QJC7Z+UDmusubWe207zLi+sg3lY/1g/CuPu73T1i/daxA0zsQSBnA/pT2YmjyLxgMaREDCAfP5Fe&#10;fx5MFwPs5PAOK9B8XlWt7zDEhWGWx1JrgLYn7QPbpVTehB0Flz4cvGNucovK5xXZ+DyVvJXaI4Gc&#10;AVxEJYWEwKjJHJBrrvC8pR7/AOXpKMfQ1MUKSPZbMebYyt5g/wBcuW9K9W0eeRPDWrynTBsg8pTJ&#10;/ve1eO2dz5diwigba2Nwxyx/+tXp2hXNwfC00DEkTMpkBHp0pytcznex6npccIv4GIjbfAGC59a6&#10;jTbu8h8QsojkKPncAOOK4jSonW7sbiS5lw8RAGewrr7G9jizi2RiSwAPvVrYzT21Jrt47rxXfAx7&#10;cEYyKnuIbaDwrPILyM4s33DPTiqoJa7nJRFZnJLCq9/Fct4f1FBIzRtCc80ramrZj+HbnZpnjGQT&#10;n95IeD0pEmlk1LLKSPNPtWVp6yppmqRqBhnPHpVy2Vl2l5QCGNIm51GmtbpdatI8qqhhPXsO9ZqG&#10;wfV73yHwplYqc9SOtV55FNlPEEkO5lwAKHsZoJdFlSYiMxkkHjHrTuBqpczm12ugwjEfhTWmiaCY&#10;IAATVSMxy282wgqWxxThEovYUIZT2GKYF20GNTt8CQoynmrIglN/OyzsqF/mXPWmpIU8uNLcMwU5&#10;OKZDLcf2ltZGUBjmgZqTIggttluMnGDnpVy3aNXGZAWYD8KgQxmRTuzhaXgNvVf46BFu5Uyz2SiU&#10;qRGxUeuK+SPjy+dP8MFolDHVVHPXgjpX1eZWPiTQd8yqpB9q+ZP2hLW0Fv4amF0cJqWQPXNIuB4j&#10;FLbh4lNsm5rOPGPpUU5Cz70gzjtVWAxtHpzE4IgGPyqeQt5y9cMp5xWJbLRgE/hyVwEDKM4zVWOV&#10;DYzRi4VG6AkcZq5BEItGVjesxlY/LnoKp3S2htsHCZkBBz3poRcMF0vhy1MtwpYZ5xjNZckElxLa&#10;Rm8nRBJzg9a3Fec6NFHM4JCLge1NCKjxnK5xxQBE9skEVhiTbEifNk0ST2f2RGjdGGRkippyHs5E&#10;kJIYdKyIrZ01JttvJ5eeO4oQGkHjPlMsbYYc9qcqD7QpGcMOtSKE+UbU6/So5pNpbagAHQUCFk8l&#10;DKSFYntURZTaTAqPu8U3MRmRzcJ8w9acEH2o5U7QOeetKxRXtWgN31UuknetrxY8Tfsm/EFMDcLy&#10;1MfHONwzWSkKx311MUAVmz16Va1OQS/CnxSgAYG36HpxQ0OO55ZphB0uGPaRi0X+VSLFEr3DedIW&#10;JOQT0qrproupSqzkDzTx6VpSeSdRYhhg9DTJIoTKySARcg9x1p0hf7LNnBwe1LmQXaqiAg9T6VCz&#10;EO4B438GjqA3YohhAc8nJBqwuCJWxHxjgVDIB5TsZeMDJFNT77siMcgd6VwNJI/MWYNt5Ud+lMk3&#10;qwCrvwhwP/r0+FZPsyM7lTnpmkuWk+yyBYwN2Bn0oGW/Dd1fL8TfDe6xiVTfgEjvzX1FdagJ9Hgs&#10;xqqCQ6cOCvC8etfK2hRtH8Q/DG6/EjtfL8vpX0pqNxp0Xhe1z4VV5PsqBJVODk1lUV7G1JnK3Npr&#10;aLYxJp80kMuohbpo252k4rcsLbw9pXxI1O2srO58m7ihba7Fvnxz16VoWV9Y6f4CvJbgtNd3KjyY&#10;yMhPxrnnulRlu7hw08khZAo+6Kz5nsanSPNMnxZeKS6j8h9PfeJOmMe9c3b3l/b+MtOgtryL+zZ9&#10;YPmxFflPNXn1LStQ8J6hv02YTRw4WYcEmsKxDGzZZInYxz549e1UhJHsl0nh+zS7uxbxxO9ih27u&#10;Bx/Ws7T/ABJZm4cRWiCRjhg0eM+9cCE1m68TaYt1rzrbLt2RZznHTNJdpqUHxWsHkjgS0NvgADtU&#10;2GdLqTWc3iHWZJLlEDbdjA8E965mKLyfF10yqxBXg5rG8RavpAvNGtLeSWSU3y52n3ruWg00/Di3&#10;u4dXtTMlinnKzDjj+lUnYViEXr2WiPJDp4ku5WYjeM//AKqbb6pd6hbMdR1dlliB2IE2iszRZVuf&#10;GFpGbjMaBt0m3IqzqI02PxXbQrfxFmLBSowM0eYGpo9/pcHiWBBpPll1cNK68N+NdrbQaabe6nhM&#10;JV5ssFOcV5rdWWtro2m77GGQbicp1ANN0q61K38R2Nul7KPMfOxzTewI9ZxZvrFuhEuww9xjmvn3&#10;4/NZpoXwMg89TNHczOgB+6pPevZ5Lq7m1HQY4ZIHnM67kXGcd68f+N+g6hLpeoaiIs+RBBkb8+WM&#10;cj8alPUb2POvC1uLrxBDnWZo1+yqXkXIxgcV6u2tWCfD3xpp3EsjhI1k38ntXivhi6/4pzTIUvfL&#10;cwMHbHJxW7oOlX958U7Ex3UohWdmdi33sGlO7Jpon1uz0+2PgCFPEuonUJvEdu628EpBVd2c8V9G&#10;+Kb3w5J8NNGVtKvri/Ok2m0ITlSoGcmvKrTR9CX4zyT3M8ZnWLCMz5xjpXe2U0EOrXrO0MqscDcu&#10;doopldTPaG61Dw9bytbmFhAPLX+Jdo/OueDa+dftA2qosaBlfjk46V1EutaPZeILyV7K5kjaNgiI&#10;pOCfYVycV7C/jXzpNOuIYLud/s/mDG78DVsDehm0F0sIJW82cOSrsvQ1lazLrja1ZN50kiwpmGNQ&#10;QDik1VNVsfDerapD8OpbyCBfmaJ8lN3fA5IHerfhiPWr/wCFXim+a5JLBvKZkICkjIA+lTcDE0nT&#10;/EupeIvE98LC43RbA4SU5THSut0a00231rxZPd63crqAtCNsh6AD3rmvDF14z0Lxx4mnk8Om4hvL&#10;kfaIw/BAPBHpiug1TUNP1HxRqci6RHEz24DbW74702xopsbKawuZkYNL9ofHPTmsqa81CyhhliiB&#10;lJPyEdKrPcWumy6RFNcOGnuyFXGc5PFSXm6fXLGMphmhLKfT8KEJmop1m58EyajcX8SLuyVBwTjt&#10;XRQS2k3wk1B5PDaCWaLbAJByO2R9a4Vxqoi8PwSRzNDHdZkUHjAPWuluNWsXitlhiVlhtgBsHAx1&#10;4oA5DTbnVB8QH0K28Cyy30tyGSQN8qL3Jrury21eC98maGE3AiUABs49aboWt+DbS+1S6GhltTcB&#10;Edk+Zh6A+1V9ZvJ5vFUE66dNC7LlsuSTmqWwHLeIb3xfFqPhq2t7lWtUv0kvkROWAOcZHStvWdWu&#10;dX8NuY/D0lra22nJ50m7AbaOasNHNBoFzMNOMjTuBuPPWte7sdMT4R6xBdNGgm04sFjPIyOelDsI&#10;8+0u+0mUaIkRmeGR2RZQO4681NqekrB4s8OX0FsZZo9VhMOD8ygnn35ql4RudGml1PTrPSwkVpcO&#10;VYr1555967uzZW18yvp9x+54X5SV4qbhY3vFN/dSX/gt00VpFj02LbGB0bHOa5fWdN1PULLSbiW+&#10;mSNZkLRkYwB2zXYRXekO8ZMlpvZwNjkDH51m6o+vXPiNbKFLeO3iKsZFIw2fekUbdrHaW3w/vn37&#10;MWCiNc98da4O0XX5vEId9aYxNK+SF6iuhlW8BFudfSeQ2pURr0HFWtEs9Ri0p4nVA6iRiCMnBouI&#10;5zUdUittJv7NdOVtsg+YL1Jrm2t7670yeN9Ve0jnuY2eZeHCj0rZIgbxrrTSQOQZzgbM9K2I4tGk&#10;ksi22Nsnapb+lUgNNriF9F8O2VldNO0VgF3uvJwOuTVaXUZINFjNxp1v5sLkR4HJz7053022vYyt&#10;zAG8v5QvvXE63earJrGl2cXgu8me6nxEV7n+lCQmzbm1TXJtq2emJJcs42Ke1aeqafIPhDc3mo6d&#10;dz3nyM8SMcLjtWv4Y0m40a50i41QLcXM9tlYFX5bUH1Pc11uuEDwpezKAImtnZUC5oejEjkfDz6V&#10;d+Dopo74QFYMG2K4OQPWoLtQyeYdajXyrsYjV+vNcrHqka6ddNBExxOQVReSfpW3b6aj6c9zcy3M&#10;Rkti2GY8Z6cVOwybVDrd1cQQw3k5t0jjLEMcVSvrLw9J/ZRn0K3M8UifOo5GKrR3eoxaDr0MDyOV&#10;D4P8uak0RrpvCty93bbrh52wSfy4pgdPfanpY8LWkC3dsqG3VdhPIrmtQSxj0a0AmeRJ5VwxFZlx&#10;p1r/AMJekkssqlxzluBSa3LM/hjRbS2vwTFu8p0XJ3dqcY9QOmTSr61srO6jEflSWnzAtjGRxUdv&#10;ei30zWg8rCaVjtP8q57S4fiBceF7Yax4tt0WLPlRxv8AMyj7pIHSp5riwh02Nrhb6YicAFISTx06&#10;UDGyHxI7ebLpk7RRSfewejV0EWoPFH4et101NsvLsV5qtpGq6ld61qEA8PgW32ddoZeTWfqkstv4&#10;20Qta4ia9UDAyOtFwNe41azfxE1m2hTJLFCSrMMqQepzXNWElvH468QIzJ5cxIBxwD7VQ8V3t5Z/&#10;G74bbXt2s5HQTgLyQ3Xmu6n03RZNWFxDCRbJYq8bH1IpBY522tLBbvxIieegZ9+Q3Dd6uWyabPoX&#10;i0RoRdRRYj3NgGnxKP7Tlf7RFgbhn2qxBYxSajHIl3GUcHAU45HrQIo+Brq/j/aA+EqmzZJbXxvB&#10;txxnLV+lGrID4k1ZivI0q2Zs+pGa/Nfw9OY/2nfDW+3INt4zs0Jx1DPX6Z60CbzWyFHOgWTfTK1w&#10;Y7ZGctzDgC/aZeP4etMkVBLJ97BNLalisp+z5IXrTXL/AGhzsHXivOESRgCzY+WcGqgwL5uR9+rk&#10;LM1pcBl4AqoQBIP3fG7rVAWWxg8H7vNQoAI3+QnninNnAAFNXf8AaE+QdaAFxlB8pP4VFIF8wfOo&#10;4q4S22T9yvA4FUZDFsBkUgAnOKALcDSLZ3eLcNheeaiDObCZfMBUMatW0UcmgSOl1gbTkZ9KoQBS&#10;12CGJEhoAbDxdocNnPrWn8vJLDpycVRC4vF+cDirSNmKcNG3A4I70CIpWIkbAFEQLKxCHpjrQwXz&#10;4wT1qXa6sm0sQT2pjGRRBLwkybsk9e1Urkn+1xkkfOOKvE/6W4JOaqzoxuQ25cetJgX5TvsrQDoF&#10;HFQuhKSfKBhacgIt4+vTmgMN8mQfuGi4GvoQZtB8cq0rkxwr5P8AWvk/4rBf+E600lMSb5BxX1ho&#10;7pHp+tDymJkIwfSvm74z29rFfxXAiUyHUEMa56k8EVrSV3YqMrHydqSTDUZ2MGP3nQnpVWIsFUEY&#10;4610OtwSjVplmhdHMCsuTjqM1zcG/MwaTODgGtYqxM3c0Ij/AKS373nHGO1STrh4szMWIyeetVkC&#10;K6/eJJFWZCpnPJxs65qyCPaQrsuOnPNY8ykaldtsPOK3oYy8bhQevPNZVwJf7TKiPIDVSYyBdoCj&#10;aM05iDu2oAQetPMTbzmJxSBQWkHmgetArFeQfPIfObJxz71ci842YygYZ+8OKrujCRNnIzV+2KgA&#10;E9vWmCH7MQJlqcm0AgucH1p7lcN+7J9qruR+73EDJxxQxkAMv9tSoYlK7hg+tX4YpG1YkAbAOuag&#10;iiH9rWZ88gbTmtQKQzHcBz2pIRDMmJmA6VBjIIEZFWVwdTiDSE5PftTbgoA2AuN3WgAh3C5gy4yP&#10;0rbUHyLgllPyjFYOcG0JYlm71YE0okPykqCOhpAX41RZiwXgt6dKqXgtjJIfKcsMHrVqKTIIDD5h&#10;UV4qjSdRcWp3hQOvWmhlEnfaSOIIzjAxmq8oIHcDFNtfLMUissg74zSzE+UzBG44piIF4mUc8+tS&#10;kSAt+5GAeuahQ5WPcpzu4xVo5K8MRx0pWAbIN9or7WDKeFPerEDbo7NWxjPJqvuctCC64HoKtx+V&#10;9nciAk7uCO1ICO4GL+IqzkHjHrXo/gJoYvHcAFxGZ5bN9iZ5968+KudRsiGGR1zV/RL57b9oT4fT&#10;ta/c1qJN4PBDHB4q4ja0LPilI1+LfipXtEDNdPu3D1PpXNW9vF5UxiJ+W4zjPWuw+ImB+0t472Om&#10;Hgt2VfrXJgyx6jbncQCRkVPUb6E11Hsu9NPXen5UxA/nOfM4CdKtz4adctkbBio18lYyfM42ng0y&#10;SEAmRCqdXxj1qw0Uy3MY8nC7ckmoYmXfw/O/IrVkZ5NOGeGWPmkNIoKTvcDBwOlX7RM3aZA5U1kx&#10;M5uZcxqFVsZrSfeul71DHAyCKaBEd4EEpIuFJyeDVeAg3HLBhn8qpXBnuDbsYZE8tueetXLRQJyS&#10;h4QY96dx3NkG2FmAyoCU71iyQj+0AyhuW5q1cEGOUFT0yOelZnnyLewbsL2oeoF+0JXVL/ZGd5Zc&#10;ZNZPxBE8nwxgdrdi0UZIx/Dwa1Ig5mjZSSevFUvGjyn4PxsFLF4nWRcdOKuGkkNbnv3wPvNftf2K&#10;PAWoLpc89na3ciyRg8EOTn8q+jfDr6HqXjg2s3hSVba40qRgFfHOM/hXz9+yxdrqH7Hfxb0Oe12/&#10;YdWkeJz0dXGQPwPFe+aDNaQPr5TToI7xdMuIraAtjJIxnNd0pisZL6PcjxL4ltYtZSS1W0vPs4Wf&#10;ccgEAGsz4aeI5b34Ja5oNwY1vtJ8S3cbwy/ekTecEZrmvh9B4js/jL8WI7ubVGkbXZJZFllLBQzZ&#10;G3PavM9cv9a0X/gpHd6rZeDb+5tJJg0kcGdjqSPMyBxx1+tU1dJDUNT3TXLLxCZr9rVBasYdwlKb&#10;thHtXMWiHVvhZ8TNP1i6tZnurF4pJxHtYkDCkd+DXcReJTdpNqNt4faXS1SNJpXBUo78bSD6dKq+&#10;Il0RvBmo/wBn6KU1RrmF4Nh+UknPPbmlfoJaHmvgi48VaT8APHWlyT2w/sjxIEj8+QAyRSHCkA9c&#10;V3njOyWH4TeCdYPjGwe+hubSS3jt3Xcu4glWI556c1of8I9o2rHw7aa54N1DS9Rn05THdwzECXaO&#10;4BwaxNastC8PWVoo8Ja54htjq0P26JpjvgVD94KecAc1YtLm9oLaNqn7QnhqSbT7qG9v/DwT7MxI&#10;VHVeDj3rpbO41XR5/iyLnQpZ7i0Z42tyeZkfoR64FczqUUV3458O+KfD2qwvbvZwMkcQw9u0Y5Uq&#10;OfY10l1rdveCy1V9DdLtJokmhK580jqSDVQREkV9M02+07wt4e1a01i+ii1HU3mEMjkGM5yRg16V&#10;dy3N58Q/gpfxRyr9ttNkibiDlep9wa6bUtM0fWPg/wDD5p5Fg8qBJIpkOxUxyQR05rM1Z7C3+IH7&#10;KPkahYmLzZkXYwwQvBPFE2mxp2R8aftNQX6/E1SLGBY9OvrdiQgBIbBJz/8AXrw7Rbv7R+1R4ISK&#10;4drG78MOJExxuRc59iK+vvj3ps+r6t8d1trW3cw6LGwZDkghe496+K/h9aarDb/FG6eJmlsbG4Sy&#10;ZvvKSOeKyavqaJuxo63pGo6n8UNQmhkZZdNtrgxS9GwOgHrXzxrq3AiguX1KcXsetNlt2HUqfXrX&#10;0Z4P1iaWOB73VfLuYtQuVJZdvmqWOc5q7qfhLwBe3t1fypFImyRpfLfbhjz0zV05JXuVex0/gDVm&#10;l/Z78K3U908v2nSAHI6hlGD0rmb2yh1HxR43uLi3cwR3CixmQ4kTH3uetN0Ky1Ky+D/iYaU7vBBM&#10;/lwMM7UPX9K5N9e1C08V+CI2dja3F60c2FJ2s3t2qLe9dC3J77w5pdzfWn2e71GSREJ2KSuceuK6&#10;fRLvV4vAdxpw0q7jhtkYeXyTjvXbWenamnhTX2ie0+0S2O6KfHC5HFcZoz6+njzVo7rW4RJEJFnX&#10;yxzu4FHNfQLWPOPFukSSadpmoaf47iYveeWLRFw5Zjgrkcmui+HqyWl98WPC82mXmhapfaZHMXkk&#10;LJPHjLY7AsKo39ra2PxJM1z4lMCQat5sBY/KQTknHfFdjeyaDqn7Sv7H9xBrkU0dxaTxzXEQw0gG&#10;eM1bleNgWxNr2jaQf2afGENv54ks7tJ7QB+SyHLnPfd1rm7q9stRn/Z5so/F8EFtqt7H9pkWYAq0&#10;GPlPoSR7V7ddpocGueMbSbw26wwQKsB3EmTd1yK+edf8M+H7b4weEJba0vzbt4nika2WUjazN1X0&#10;qFK4oppHeG3eP40ftBBoLz7NcWFiouSpxiMY/GvXfgrfLZftXeDrGy1oNa6ppVwlzHuyrMo4OOxF&#10;c3rV9pn/AAkkmnpBY/8AICgEjDHGRxk1B8J9JuNO/wCChPwZZZb6SC6S7eMt91eDnFZyjzJj1fQ+&#10;3b5FGv3NvvGNzde4zXHQJdJ4y8VW5swsKMpj+XG7NdXq8tv/AMJZAVuf3wZsj6GsuV5pLhXLRgjg&#10;8da5UbI5u6sLabxDEfIkWQSg7gfSumtBKlyF27iJIwAOvpVJVnGoKwTkvVkXVnp+mfEHU7q8HlWu&#10;lmVt3bAzSuB4V+0XdQ3fjn4DaBHdsZDpMsk6qcsucAfSvlq9sbPTSbG/luVgltZDBKezgHArc1vx&#10;fqWq/tq3OrtpNz+81do7eNugiBwMfhXXeP8ATrHUvhRcGW6toZ0WOaCUEfKRyQfrW8HpqKb7HIWX&#10;iSw0r4F/CuPUrLT5Li+lulRWQcqpOw5PtXHXaXN94a8Z3ZeNIlBZERsn1HSuOtQdb+JYtr3VM2eh&#10;W2yBB/E3rn3rdtnmg8c3cEEUnlzWkiNGTkMO3FXcylJp2Ob+03zeBLmNbjdPGzBHDc4FYPn67IbJ&#10;ZfE1y6/xrtOMUy1FxB8WfFUMt7MI1uJCqnPIJpzXSJf30eIwG38ketWpaCRbtTpSalcmG7Qb4SGy&#10;c4Irl7wkTakUkOftJyCPeoYoNRt9UupmLtHLIxI3dPStWFRcwSxLbMzhSScdqdwHI1s3hiJCiAmE&#10;kknAFc+k5GsCNYZDliBtBqa63G1aFrKYiOfop5GKLO4uYb+4lXwqm4IArPVxEY1xNZw+JPJmWRTJ&#10;KN/HSm6xbWbWcZttQOwqCV9cVYuo5Zda1K4n0OLJYHg5qOFof34MLk7PlBFNkmdaXDE7RZvFiMAq&#10;O2O9aEbyNa3Zd0Kk9qmsbaAap5lxJEkTo245+7VCRIf7R1BbXUHkXzDsyODQBcQyfZbgJBvXb8xz&#10;VOCSSPWCVsNzFjwW4FT2yzR2UzNu3OCAvpVOMq3iCwUGNmLt/FQBruslyoMchiO7lielRKs0epEP&#10;4gVgIztIj6mrwVI5E32coJHzAdKruyEuFt4+Ccc9KQIrlbdhBLJbsZFnyPwqwJ5JNVmYow3QgKCe&#10;OKiVZDbKzg53HBFVz9rW+ib7Lj5uDQh2NY4FlEzRsWAbJqh+8NrfcNh/U1IXnMN2PMLYXOMdKfD5&#10;baasjOqtgjZnpRYLEFvvWW1QhhuPNPnjT7U5XVZMcAL0xmpxuEFoQQct0xS3AUwnKY5HaiwWKaLP&#10;/aixNb748jD7umas3MVxFfqgsAsZZdzKetQGUJcA7SflGB64q9BdmSEM+nnrgBjQA6dJ8W3lu20Q&#10;88VnmQ4sy3mAiQjJrdt+J9QWSZQGQEcVzd48w16eMWymORx5R9MdaAJJ3HnR7bpixIxtq18i4DXk&#10;vmNb+nrSRQoJEPkZk43Megq3Nhp4S0Kg8dqSQGAbK9WaFzqUgwzHnnrVy1guBdae7XfyqTuz/FWj&#10;O8TShRwPLHeoIfNM1ypJ2oOKYGguzEmIFIzwKgmLi8tJFlkRYzlkx1FSKx8qM+USd1SSscEEpkgf&#10;LikNF6wubGS4vp47QjdDsGfXvW3oUJhl8RyRWz+bLLndnO2uUieCKO6BsH3Yyu0V2/hm7szZX4a0&#10;Yv5RIJqeoRWpo2csH22+NxCXfdklh1qB7xBrmpiDSblYXlX7zYAx1qlLcK97OyRqD9pIA/Gtj/QL&#10;rSbm1kijjmEQMbKOTTTLZ1InKaDpsimJ0O0FR2zUerXFvbW1kxZ3kkC4CHpmuOMWuxJpsEWpTsA5&#10;Dbh19KuedcW2pWX23RrmcBhhSOufSgnlVrnb+D7SCb4n308ltcMVscoGYlRntjpXXXEc9j4njvrD&#10;TVt5FvPnQfdbPfHSsf4fXDHx78Snm02KBPs8PkRuecHrXa6w+nyxYFzEJQT8o/ipNvuLyOlu9Ymu&#10;fBPgcLIzXYG6XauOOtVdf1G0l8H+GY2kmVpIyHC5zkD1qr4aj3su94ASMZbsKpas9mPFms2tvNFN&#10;NARlQAcFq0jK6Gy5pX20+GtSA1GaZY7Vt+4/w46Y+ld14HvNEPga5W00K4kCX7kDGRG+eePrXmM0&#10;msWvw21NotO1OS4mtJA6pEcKMH+Ve8fB6ysIv2QtGuBp8H2u5u7h5CVBPWlLTUho07XVdW/4TTRb&#10;pJrK2mglEayyMM4bg5Bru/F6Wdv4P+G11ejTLm3hv4y7xyKMGU/w4/pXly+GpdS+LGqXB8bWLxNc&#10;r59obkREY9BkV6fqPh3wnP4D8OaTcfES3E+N1napdh2ATrkZyaUmNRseSfEnVTpviPTI7C0mmW7s&#10;ImhtolLGYY5AIrN8NeNPDckP2O98G3WnXEVi5aJ48k8c+9aHjG5isPid+zmbHwb/AGjcadPJClo4&#10;BafccfXivPPie8dl8WfAWuzeC47S4fw5Ot3p8YBAZ1+X8RRdDjJp2MPxDe+HpbDx9fqXWzHnLA7v&#10;1c8D6ZNW/B+kaF/wxf8AFwXui3gvZLgXF000h3hB80e0k/KPpXnHhzUvB+o/BHxdpd1rFxbXL+Ll&#10;nl3x8Lh9ygk9MjivZrxrqfwn4+kttPtGtLnTLKJxEw+ZYwBzjpmjdFaPU8TSfw1c/En4Y3La/eRC&#10;DWo0lTySxIU8bmr17xlLFL410W60q+hV49OgDkEDzOP6VwfgxLX/AIX9+0zaSeFbFLULZZLID5RI&#10;6g+9aviGzvI/i78O7dbW6WC7uP3UyE44PfFQtQ2KN94an1Px14VuNT8XELt3FCOTjoOfWud8ZPqD&#10;+NPg/oNujWdqPE0DyNCSu6ONwScj25r2DWo7KDREMviMebb2AO8cbOK8Jh1Mah8Yb1Dfq/2S2dPN&#10;28AvwuT9aJdgR7H4ttbe9j8WSXHhnRm02LRrFLa8wNzsBg5aptM0iG5+Cfiuyk1t4S+mh7GdH27d&#10;o7kdc1w/iOXX7H9ju80K/wBF1JZ2eSaK5j3NuTllyR0rofhre2GqfAn4PW0viJY5/sM0LrI+0vj5&#10;eGNJav0KuYXhbxb/AGdruq6VdeIpZEe5cQydeU6/nW/Nrba1qN/BL8OL+xiCMsWqrJzntlQe9efR&#10;6Poy/t//ANg3N3biODUmfzpHADZOQAT69K9x1GHTbe8u0i8KRIokRQTwMA4zS5OZ3QLU8P0W113w&#10;/wDGLxzqD/Cc6pi4QR3jPzCjHlsHr617BeXnhy4tIr822kKF8G3haQQquCyHIzgc/jXkGv654oi/&#10;aD8Q2MDx3VjNpibY0GQDjoSOK8m1nXfGst3qum3mt6pp1lFdP/oyQECRc/8APTHQj3p9LsdiHwms&#10;beHfiEqwwfL4puXVsDOC3HPtW85332kmO6jMkMoOXGcEelcrY3FtFZxpZ3oSOQ4IHf8AGup8lv7I&#10;tjGqZIy7buazkrMplbVLPU9W8aaW1xp5l+zqqgeZw34VueHNK8VJ+038MDaziytdMtZmmnkl3KMj&#10;hQPeuea71W11a1eLQLhwepDdcV1VpdX91p0s8dveoQo8xQSCMetUjNnpUlzYX3xUjs9Zv7KRZHcW&#10;0rkKIiD1BOBWpBLr2jeJVtm0qz1G0LhrW+jYMVX+6SK8K0+4fUvjzoltf+E9YlsrK7UEZMfmlj03&#10;V7lc6f42sdV8WC3+HEsOiXNlF9keS48w2p9cn1pND0JNWS41jxno0s9hPbWsUeWRXIMh7Zrasra3&#10;vNC8URS3MFtZ2Fp/rd/MnoK4XTJfGKT+L4Lu2ecImYZwu0AGjT7LX5/DXjmGLxoIDKxbKyA8joCK&#10;HHTQDldetYpdZW40zXdUE1vOcqEPykdCPQ16z4f8USN8EbK21qwU6gkbKs7Q4adF6c46gVzPhC9v&#10;vJ+JcF14bs1ktBtubjYMSn+HH1qaztvEOqeK/Bl5JoNlHp9jHdp8uNx3cD5epp32RT1RttBo2peD&#10;NavLe9xHHKMYGckdQa4zVxNFp+kzyaQrRRMMyRp/B35+lX31XSNI+EHxs0+CC8N82qItvE0f3jKe&#10;v4Zq54YnM+heJdE1eS0iuY7FWjWTkuJB05poSOL0rU9Fk+Onh6x0yy1GSLVbZt4lnJEZUfMRmtLW&#10;dC8YS2/jLS9O+M+pfYLmQNdQklcMp4AYdBWN4m0+38OfFr9lW6isCD/wkNwjgDnY5wT/AIV6lrf2&#10;n/hE9dubC2t5kGlNJIqPhjkZ6deKptK1tQdlqj58XS7i11iCO6uYpzFcBZEMm4qOmc1L4lfThZaJ&#10;FHeyQweRkSR9j+Fc3G+oT2HiG8jvtT3JqUnm8FuQeh+lUZpJ59KEh10sInO+IrzSUrMnlujnpr3X&#10;LfUNbEOtTzrOoUeZyMD60yIg6Ldb7yFJGjO5gRwTUUuZdSvFjMzBXCIijlmbgAV7povwd1Ob4beC&#10;5dQ+IbWF7fr5v2dU34TPAJz1IpvzIsfOQm1VYLq3HiBComzjdjdTY7e+n1Eh7ZBFGuXYMOa2PGeg&#10;rpf7UXjrTNl3KIHgCSDI4IGTVmB/DUV1DFHfauZWAV4o4mfcT6kVpzJILWM8XGkx2zquoJ90jaV6&#10;Gq8E0Sy37C4QuW4OM4Fb2p+CPGrRaZqNtYwT27jcY1bDoP8Ad71ntYS2ej3qXPhHxTHM6cubVyM+&#10;3GKOZJXbEtSuqysb+RfLdNo3E8Yqgy3K3+86jxztA7VUQ6obxIxb+JgvnfdFo/zV1OmaZrl5r0cJ&#10;8H65bxtH/rGgY5x+FVZjsZMbkxSsLkO2eRUohlM8JkikQd8A8iu3tfh/49ur7VW07whrDRRxv/pM&#10;iFFYj0BqnF4V+NaTXEcvgGK4SORgMuAVosI4O++0xef9nmUxbxvjIya0bW6uGsP3bwN5UQ3g+/8A&#10;hXZf8IX40ZBJdWWn2qg/MDKD19a6Dw/8Ldfvr+9WPxHFDEy7ppw2QAOwHfNKTitGxWb6HkqXEUmp&#10;JFEk7OZfmdVzg+lPvZpfMuIwZoWji+fP8VfTOh+BdK03UNRiMNk+ZlU3EijJ9ePeqXjL4e2M3jTw&#10;UbKSCMNfQm6VWz5iZ5A9M1m6iQK9j5vsBK1nNIvkyhASxdwMY+vWtF723n8K2YOlWodLnBHmAE4r&#10;6VvvA/w9bxlodmnwHuba2trGHzyL1h5jEck89617nwB8EvItUj+FV0jfLh0u2PPvzSVUfvHyFey2&#10;sd1prP5AUxcRBgc/jVwzRv4W0mX+wmMXmHzGDDIH0r6pm8A/CGDXPC9tdfCq48+7lxag3DEyfrXZ&#10;R/D/AOD66R4gg/4VQhe0hXzY/PbKlhxkZ70e2QWfY+IGntPsV28e5IRGMALlvfircWm6hc+Ebm7t&#10;vh9r1zGnLHYRx3+tfZGjeE/hNHZas0Xwp0aKaK6I2ykMTn2NWZZRHqTadbfCjSrcGZRDu2gOD1od&#10;R9BqJ8g2Hh3xNeeFnuotAu4oVt3JUqdy7evHWuXjt7kz3Yji8SCYXDKFFq5BI464r9G10GH/AIRh&#10;HjGkWlylp+8SUhFbcOeDXmGqW3jDS7+yltdL8L3Fml0WkgNuh355OHFZxqy66j5bHx01t41MEaL8&#10;Ptew0oAkNu3J+ldhpnhH4uvYXktl8OL2dWtwZXkcKG+mTX1HJ4m1k+C72+H7K+im0tlVbhxjGW6Y&#10;PvXRaDq2jJ8MNUudR0OTTbaUhvLjBYxZ6dOuatVX1Jcb7HyJF4W+IbQX4vPBFnZ7XAO6TcSfwq/b&#10;+BPiV59q9vqGhSQOQGRmGVB+mT+lfVNvP4RvNTiigvmnt3JxLIpVmPbg1i3GnLYfErS54dVuyDI2&#10;I2kO0+nFVKTE6bTR4tB8K9XaeF7z436dbMQD5UVsWC/UmtOf4URrB5iftR6S8hiyqC3DZx24ORXt&#10;hvdSl1nUI302zT/RWySRyDXN6P4fuodc8QX1trOoHzb0l7SSUsFGecZPGajmdrmqiux4jpnw1169&#10;8a26JdaM0K3TLPMs4G3BwPl65Neo6f4I8HHWdR8O32gsl4LbKyK/Ix0YH9a6DSNJnT9pjUJ7abWY&#10;oLh4muELtsUqeT6c1YspZ77/AIKZube9Vrey06WKRlbOWxyP6VSm+4OCPK9b8C2mnahdR3HieU26&#10;yn94Is7R26dTV7QvC/he+Q2yeKdQlQQEpIEK5b0KivZ/iQBH8MfESQ6eJvMvBtkPJXacms74bQW1&#10;v4Hu9XuLaMKY22qV/u+1Jyk9thezRyFnbeF9N8H+O9Pf4TC2vFUBp3OfPHQEZ6VH4IuNFufH2pab&#10;P4fjjRUdlJj5auxTUPDmu/GTU0cmCO2LNvaLAmA569OKz/EVva6Vr/gzxPpcdndQJdm3uYIsEsGO&#10;3OB6VTm9uo0afiC203T/AAxq+px+GbYxQMqeaRnBbgcVp+Fd0fw68YOLVUN9ah5QvXaRxgVy3im9&#10;1i68G+FdKi0ycJf63aPPHtJIDMDitM3l5b/tgaPolrp6pBbeGohKxOQ2V5GKV7LUaRhWzeBLfxF4&#10;lhvvHr2TS3IW3kZcqWbjk9BVgfDrU21HxVLL4v0SawudLeSN4JwzBiMoeD3q1400fRkMuof8IxHe&#10;20cha6sVI3Eg5yO4pug654EtF+Fdzb654ssl1DzoTpU4kk2nBA25zkUXutA2PIPC3iHUdI+Imo2d&#10;7e3aXVnrMiQOV3ErkjHfrX0PC9hdw2Gq3cKosuky7XYbfmIODg+9eb6l4bgj/aBs7sLZyrMJJmll&#10;xtA6gEnoa3b2HxTqnwp1iWOBLeCxuh9nRThZQnXB6U3otA06Gh4KXw2h8bJqGn3X2ubVm+zSHIDo&#10;T6/Suels9e1L9sDxtpMeoWP9g6VDb3D27gFmk6gA9etT+E77V9W+NfgWzk0Kzi06wtX+1OMbiw6c&#10;/WqHiTTPiTp37Wep6zo3h0T2bXcSyFLjJdM4IZfpUWHoitr2neK9R+PWlMPhVf6cpk8qa4F1uE8a&#10;HC8duK6Dxlo0Ufw08HJb6RapPpM6vEABuCn731zXXzam0roINOUXr28bLaucEEctzWHqFn4rn8Qv&#10;qFxqoWFbRRJbL04pW1C5m2t/o03wr0pW0dWml2K+9eUYdeagm03TD41sIrtwsM1sNiF8du1W7G68&#10;Oyvqds/hCZdk6kFF5yD7VmeNoLm58XfBWawe9YpfgMEBygHqKaA3L+6sdA+GHi6Sw0e5kTygcGQ4&#10;BrnbZ7G58CeCdYfxW1rfahdtstm6SbewNd1qtnpM3gGSG8UtHLbRBgeMEVLP4R0u9+H/AMPXbW7W&#10;3tbB1a0CMAV9ee+aGw1Lbx2cnwvle50+IXCQKYwhwW+uKw7S5tYLa4drZ2kuCAit2ArY1CK1WUrH&#10;4jKCG2QFyM5wPSuW1TTtdvtV+H50y5jnB80Sspxs+oqGB9iEgIMqDz2pwBLKQ/GOlOdYyzfIR7Ug&#10;xtOFFZXNBTjav7o9fWm88/LxTgHLyfKu0ClIG080XEIDncOBxTm2gKN9R/wYIB5pSMsMKM8d6dwE&#10;IbeeDTgVxKNvbipNvHI7c1EQPtCc/WgBcNtAI71GciYDjmpuMsMmmlc7zx0pgNBXK4PrTvl2p8p5&#10;PWo8HcuF/CpOMDAJ4oAa+4ZG3uOM9KUZyw4yQMUP93/VHHekTaZictwvFIB2T5pUIOnJ9aQjCrkc&#10;Zp4H3jjHvSsF2v8AhQBFk+Z97jFGDu+93pSF8thvPUdqQYLHj6UAKc7xxUi7TDkngGkxwOKTGdwL&#10;4FADiBuQg96jcsZ3xbcADBzQxPAwTgjinHdl8KM4FADflwo3L0oO3yUyoPp7U0AZGQc56U/jNAxM&#10;EwhsjGOKY6nzIj0FO5EkfznAPSnnO8nrgUxCAsWQADHrSkE7QJD7ZpcDYfkx7Ucb+n5UgEIJ25xx&#10;3oGcvwMY4ApPlZtpYnb1pxJEkYUdu9AApbgiA55HNOQEQt8vO6kYyLJBmRSD1FPFMCUEBASoPI4r&#10;E0vTU1Hx58Yd8TDy7GIxEHGwgc/nWuRliCf4c1o+BSP+Fu/EuLYuZ9JH6VyYuPNBno5bUUKlzxbR&#10;7q4tv2wPDdu19KsU9vMg3N3GQK4v9o1rmez+GqFGY2ss5L+x6VseOpYbL9sbwPGt1GjQ6rOWJOD8&#10;zcfrXHfFe8uLrStNLMdyWvzcZ3eleWnG1up9lFfaOQ+Gkltf/Db456dJcxiVvDhe3J6h1B6Vx/hS&#10;xkm/4SZm803dtrEyMCOVKng/jWJ8PryWz+M3iYfb3QNMgXJ4IbqK9EsEuLH9q15SXjtL/UI3lyvy&#10;ZJ/Lms7JO52c2h6/4P1K7vPAHjDS9T1Se28iNfKdkz5y+mK8C8aJHpHxnWfT72Tybq5MisUwPlI3&#10;Y+tfZmo6HpzeFrTVbTT7d0/s5RL5XVcjrj0rxfxt4d0vUvhffhZ7c3VrG8lkRjKnHzKfY0RqL0OO&#10;UUnoYC3tpd/DvS7qB1ZZdKYOq84bHIIr5/nfU9H+JeiX6NdRs2r+aqLlSCpzkV0vgrVbjTfFes6T&#10;fRuiTXDCISfwuP8AGtfxjCl7pNokllEHthIYnUfeDVrRrOEtNjOrh41Is+4Ph34gtvEXwK8LXxu7&#10;SSdbARyOp5ZlHIYdiP1renjIlICkjecmvz0+DvjXUvDfxpNs08xtpr5Uu7SR/kuEP8S9ldevvX6J&#10;wXGnXWkaPfWd+klrc2wYY5Kk9VPoRXswldX7nyGMwzpyZksmHHJqBg3nNh1+laM6ATMM9GzVF1BD&#10;EOQa0PPFhyJkzjoa8m+PRUfs5eH5sD5LO5H5gV6xGCbyAFSflPfvXlXx3ilH7Jsu6PLJE5I9jinD&#10;40RU+Fn5JAINb8TAsMm/fj8aQFBO42tinzhR4k8QkA7RdtSR7ct8qk17k9kcROCPlOKgmXfZMnnA&#10;ZbOalyotpjgfeAqE/wDHzACxBI7VlJjQ3a506NGLNwPmB6UjCMWqpJck4HWpgsgu41U59QaimUbZ&#10;w0Jc7hgiouOxJE6CGJzASCMAntT5Aghg2KwPPU+tRllNgiE/dI2jHSlYnH0UUwY+PylViMFsflUj&#10;CU2kn7oZHbNUjLEByjE7gavxxyS3StHfAoyjk8YqlG4kRQwXDbN1wVABwRzVWRo1luVYkSbumK6J&#10;bS4RY5El1eRV6stuxUH69KwbowHxDNLKXUiI7gVx9MetKyYJu+xVzlATt2luKecbm2p6VWV2aNgL&#10;aQ4k5A7CpiSd+Bghe1ZNWKHIW+0Tlrfgpxk9KMKFX5cjJpqb/JkyR1pedj4x/hQA9QNqjzCpP6U0&#10;hvMVgw/2akiIMF5uti2B1zTf3ZR8I5IPJ9KLgMLpglpFU44HrUkLK0JUv/ETwKaVsms5SyOCGAX3&#10;NamlWU02u2lvDZTs7yqoKLuZmPQAdyacIuTshxRBDAHvhm7Cgj5s9qbdW8ccO43aOCfUcV9/fDT4&#10;A6XJ8NLC+8U310s9xbJItnG+3yEPIDHux7gV0Xiv4BfDJ/DurS6XPqMWLIkI0hIUgdfxrKdaMZ8t&#10;zRwPzSJdYYXaI4z94c5qUG3Nvc+Wxc4BBPGK7Hxz4a1nw742+zXMUxt5bhxA5GQMdcH3rg0WVor5&#10;wQAJlyqn8q19GZlk4zbAnqOnpVff+8vxJMwBA2kDOallZVuZcyAssa5HrmmhiHQrEp5/iFSIELG2&#10;gxprAZPf71T7h5ERAamrxO378AFfu01nfYhMY/1vT1poB5ZxG42sNzCpQIRb3X75MqvOTUcssBaF&#10;ThTsGKqScXQHkSMrTLnnrQ3Ya1ZfsNO1a8120istMu7mSWXHlIP5mvYdH+G+tu1mL2/0uylkgJBZ&#10;9xT2PNejfCvQ9Lg8HavqUcC+bLEi2+8dMD5iK6LxAbh9RCNNcoo5ZgxBzXxOZ8T+wr+xgtV1P0LK&#10;OE1Woe1m9XsjwfxR8P8AxVpXhe5vY7+O+tVkxNJbj5oge5A7e4rzKCK5XXLiN74lVQEAn1r7c8IX&#10;EsumeN7O4umlik0siESDIPGCMGvkHxdAln+0V49tkgIT7fgj0r6LKsf9Zhd7nyebYH6pVcCGIYuY&#10;CVXAU8etSRiP7fkySL1qFB8keZRuxxzUyBPLvC7846V6lzyi9Gx80BnDZzirS+bkbmjxk456Vmx5&#10;36eyudvPBqwjI890AZOnAzSGWA0YuCSVJ5ziqswjN1BiEqGDE++KY2Qk5VWB571WWRls5XlkJPls&#10;FOPalYVz2r4I+DpvFHxt0aJmdLSCctcyY/1aA849WNfqLp2neEdG8E6Np2n+BdGS3t7YLjywWJ7s&#10;x7k+9fDn7Il3p8Pi3xLDJd2qSXAKwlmxubJ4r7hvUu/7aaNopVzO27jqM8VyY1aqN7I2hZanFfED&#10;SPD958K9Svv+EN0UyRJxmIcqfvA+vHrX5j/EvSLLS/ilYzWUapa3ku8QE8IxPIFfqJ49vYbD9m3x&#10;vJM8Sj7D8oJxzX5c/EvUIdR8R+A4o7ostu8jSsvq2MUYS7Vr7BdJHKZXzH+YEbFPFPyCynJxjpVR&#10;EKpjcT8gzmpx/FhewrruZDwJPKmIlB+bv2qpdvOsMrfZ1PQDmrXz8jOPpTHQMsqmQ8JmhMDGlBW1&#10;YiFmLLzz0qkcm1UFscE81rYYEZUHk5qnPEGEhWML6Gk0FyO1P7zlgVNs4OfpxX2f8CLaZP2UPEMv&#10;kuPO1s7cjqATXxGCwbLXKxmOTg+or7Q+EnjD4fj4JaTo7+O9KtbmKMnbKQu73GaxrXUbIcZW+Z7i&#10;6wvpXiRZIgiro7sGJ6ECvlT4i3puP2VvEUMlyxmfxCoQN1IVuv5V6h458a+F7P4f6xa23xA064u7&#10;lNiNE4OB+FfPWom81Xw3Yia9mGyYEADAINTRjreRUTyARsLq92n/AJdk5B9BT0+0slsqwuT5wXIX&#10;JYnsBXq6aBoyW0rvblT5IwAc5NJ4W06xb4/eCYC0SRHW0QnaDgMcHivSpUoVL26EtO+xz1rpd1HD&#10;GH065D+SDtK/KM+h6GrDWFxuLHSXBwfmH+Ga/ZvRvhh8G5vhJ8NYbv4X6U0MWhRGPoHBYZJZs5Oa&#10;11+Ef7PQeMJ8I7Ekj+J+P51zTrR2sRflZ+Hv2WdGugI7ohjyNv8AKpLKx1Nb8yjQteMfYLbsf1r9&#10;gtd+HfwKsvGFqkfwR0XcrblD8gfrzVu30vwBFpyxRfCnwcsYGNq2qVk68V0KUWz8g5IbxzLnw/4o&#10;68BbJ+PxxQLHW2hiEfhHxhwwxizf/Cv2IisvA6R4T4Y+EB7G1Q1diTwqrts+G/g4kf8ATolQsSv5&#10;S1Bn43f2R4peUeX4E8YFiOT9if8AwrUtvB/j+4WJU+EHjJyzAhjbuPpX7GxNoRRsfD7wehA7Wif4&#10;VIJ7dXJTRPDyf7tuorP62725dClTkfAXwf8AB/xM0/x5FNd/DTXIYZdPcSTuhGzj5Rjqc12GteAf&#10;ihe/E6OeH4d3snl3jmOTdwwJ447V9rR3tzu4s9OAzyBGBWlb31zuQL5C5bPC1jNqbvY7abko2PjK&#10;18AfG2P5pfhxII9vzZlGPavffhhHrj6Zq+k6hpwjutOcCT5s/Kfu17G93dHTZ906lfs7E9a81+H8&#10;zt+0J8b5RDndeIGH0NcleDcGdtCq20ju2gurbxNp8jSsYxneD0ArgfHckVwNGdSPLYSeWcenWvYb&#10;9Y3ZVEA2AHcT714J8R7+ytk0yFFKIsEnlccMe+DXkSfQ9iir6nzx4gtppfE1kE1MptlbODXnXiS9&#10;u9PuvDyrq0hURucAdxXfzNPN9rlYuGa5O0Z7VUuNEsru7si7hgqcgjOa1joKrqeIWs8l/wCMhNIL&#10;pmmcgKR93H+Net6JpLwaSJDC8P7ptoZck5rtdM0XwZZtbsfDkHmBwQ7DOD9K3LqXT289k2FEiwRt&#10;wAKtzbMVTSOCNtby+C7uzNpborXBLNGAuee+KsaZawWtnKkc90Qy9GcnFWk+wvrDxxznBl4NX5kR&#10;GRfKBOBUuRoomZqH2NPB2uSPHgptySegPWvnm909NS+Lz2WnsFsp9TQyy8bQB97/AOtX0Dq1s194&#10;W12zjVXZrY+YFbBAArxq1s7+38beHINOR5G+3kOqH0POSK6aDSOeur7Hfa/c6ZpvgDwDaRSRpa2V&#10;sqhOm89/zrj9U8da4dPtoNP8G2MCmIKJEcs7n2UCun8Y6VFL4IsjeXkkZKpkD+E96TwNpXgC28be&#10;F7kTieaPosvzKCf9k1rKSsc9ODuWvAmteJJ7TxDBqkl285VTCssRQbT9etc74js9ff4i61PcRNHZ&#10;LMpAzkEfSvbPE50t00zGhWEMyOGjeJQGx74rmJBJqLLbjR5JECKpkORiueElF3sdcotqzON0rU4J&#10;7G70y3vdKEbKE2tGOa9K0azi03SEAktkcyKWYY+XNeY694H8Q2l/Pfabey7lYPiNuc9elcjPr3jy&#10;DU4VvNF1QvwpbBw2K2mubVEQk4aH1Szzef5pYSI0Q+Y1JK0jeF7sppkRCjO5l6V5J4P8Sate3ENh&#10;caTcbkjBR9pGc9j9K9T1C8t7TwTai61eCIAdSPve3vXJKLTsdHNFq5wmtN4qPhPxSdNeaFyoyeTk&#10;+wrl9K1rx7BoN2mpaDdtsulBkQH5x617npaWk/hjTrpLGLypVzg9x64rEuJNCl+Il/ZWqWIeKFTJ&#10;GeS2auM09GYTj2Ob1Fre48Pwu+xla0UgMOnFfOvxbjhT4AeOPLtAMTQjj3Ir2LxvfXVlrclnHYOG&#10;KAhAPvZ9K8b8ezTXH7O3iWOSwbzWtQSv0p0VP2i7Cm04O+58coG8+QhcgKM1YGzan3+vrUCiXfKV&#10;B/1pGRVpdux/lzwMmvp0fKS3YZBjfK/xDFMYj7XGN5C7KkIy6KB3zSBojLnyhvUEYNBJEP8Aj4Xn&#10;OAdpzT0JUu28ZJ6U1lbYh2MDuPFOVHKkiAk45FAEKf8AIVjZlyC2K9X8LLMLCFBdjaikgEcnNeUO&#10;HEkWXH+tGBXrfhllFlbZX52txj8KBmterDIdWj83raOTn2FfSHwyjhk/Ym8EMC2Yby4AA69TXzPd&#10;Pi/1Fhxi0kDY9cGvq/4Owo37FfhBxGrOl9dbvxJpVPhKiXzG4gyYzlk4wPu1iX8DLp05aQsM9hzX&#10;ask32iTDp988EdKytRtpfsL5CHKErXPYu555bRKtyCHB3P09KdqMDedZsVOfLzxVgJjUVBf5hNyK&#10;n1NgukB2xxDikm0Mw7VJJJJd0XAOAaguYJP7X2tp2EAGHzWhobedJcDD/LN1IxXS3cFq8eBZthV6&#10;571a0E9DgJbaf+1Lc+Q/lZG05rpYol+xW6rGfu8setWTAS9sGx8v3OOBWhDCN02UU7e4o1ewXsc9&#10;PbSjYGEfzIe1cM9pdv8AEy1LKY1DnkivWpYVcS/umO1hx0rmbyx1GXxlYJHDcENjGxOn4ihJtaib&#10;Qq2MhtocFXIQ8elYUsUEWrhPMwWY5HpXrtnoF+mlaL5tzcK5iPJXoPemTeGLR9WWWWTcD0YcYo5r&#10;DSOG0+FA9s7QRsfNXbzXu/hiC0EttK09kqJCvO4ck1wy6NpcO9RBIckYJfpVpo4IdHvIUnugrAfx&#10;mpk0yrH1JZPpx0nTv+JxoQURDB89a3o7nQ103Y/ivw1GuMljcp/jXxF5SZnMnijV1B+6iXDfN+VV&#10;2itChO7Xnw3IN0/8qn3gSSPrbXPEvwlgjuIpviRp8spwCkB3c/UUzRPHnwmt9Pvlk8YyZ/gXy/0r&#10;5OWGDB220a8cbsEmrX9nWA0kPNeRl3bhR1Aq43YrJnvfiL4heAJfEVrJbeC7+5eNiFLMFzn8aitf&#10;iJBgBP2ftSYjGHLnH514nZ3Hg2zYmfwS13Irjy/3mAD7+tdhLrl3c+HbSK3t9KhgXaSqxKD9M0nG&#10;5Ssew2Xj3WXuoP8AiyaQKVzu+0A/pXOfEDxR4o1n4d6joy67JaQzMnnCDh5FH8O4cgV5o9/OL5D5&#10;7BkQDaG4NVbi9nNxA7bFcDrmlya3KbRjw+DfChvIJLx/EUmQAsa3jrnA74Ndzpui+AbfThFB4OgU&#10;7PvyOWYfUk5rlP7SuftIzOTzxxV6CXUmv13Ry7GHUVo7sySXQ2Lu30BZ7VWW0dFY7V2DisLUI/DZ&#10;aMjTbFlVwQNg49a0ZIZpEYlmAB5FYWp2x+y713ZVeBRFbBYqXl9AkKC20PR41SPj9ypY++a4jWNT&#10;vn0W4QSsBI3AXrxW3dBRBZESEE5zXF6uHWK6KLtbYdua2TaIS1PLPEd0xhbzLy8B34GXNcpp++PW&#10;lYXLsGHJbnrW9rkZkguw0ZJ83PFYsHE1sFhGeBk0N3V2Q9GY3jEINKjdUGSBvX+VecwE7/vgAda9&#10;J8Vgf8I5f8ZIC5rzNATbzfKeo6U2I3rcL9jlYAkleRmuo8MANrCq042iUbz2rlLDzBpU4Yjgiut8&#10;Nqg1XXA0LHJTA6U4iPX7VrcXqlbiEL5WEz613vh+S5AbzUU/N8xA/KuAgg09tF0ltxWUfw7uleie&#10;HIrxhcl0QKqDOTw1F7oS2PVdOm32OhYjwiFt5x0rfVbV5FmikB8w4A9CK4+wkuo7SdodOMj7trIe&#10;gzXW2kN22kM3kxIYnViN3XPWqjJ22MeUsMl1FqtskoUbyNvzVq3a/wDEmlTdjFqT9eKxp2im1nTi&#10;0+HDoF+bpitedtssoLxljYEDng8U2yjhbTfI98FiOPtDDg1JL9oEt0qWpAReWpNPkEUl23lcC9c4&#10;x15qe4nDzsUUAN1xSAoWcmr/ANrEtEgUNgEjrW+Xurl7OAzysqA5AGMVl253attzgBfWuj0S4tk8&#10;RamZbKEoBjn+dAyps+yQZ8rgSDn0q0JVe5V2UcoOTSa0sZuUaLUwYvtKnYep5pJY5XUeVCP+PZRw&#10;e+KpCNOB4gyyKsfoc1obbNredhZqCAPmFYMME8GlRi4DF3bK1r22RZ3JJyCBkUAOhMQnQeZ1NWWK&#10;gXAGOFyKUJZi0jbeNxPT0qtO6K2BknbTsK5WA87UdpYgo+c56V8//tC27/8ACJfCoCfi4u3A+q4r&#10;3WGTGo3O5WwX5rxz4+pDN8ANBdUdJdN1pGXB6q/BGazk3deZcWfMdmFW7sopA24oo6dRW7feUYrF&#10;E05Qqx8NWDBI0eiaE0se6VolO7HYjitws8ulKxRVATk5qLGgyFE+wkmU5B45qpfQo0lpxgKwPXrT&#10;lZAv3s/OOM0t20RksiCQAB3oJLVqC9lePv5CAY9MU0i4MszHG1T1zUEczItzi3XBA70kU87anMp0&#10;lthHBz1oGXFG6FmAGAam85ooSi26nIqJTF5sihGUZ5HrVR5P9Pk2oMD3pXAkJSW4RGvBFtlB4q1c&#10;WyshRbpiTb9QPQVTiRDdytjGTzzV5HdbuDEuRjBouI56zjuPtV7HLbyqYpThj0ar679l8zM33sCt&#10;m7a0WzsFEkbSPnAA5FY84YNEgPOMkUIZDLJK0tkBK2w9RWkUK+CvE5dU2m0OAPpWYp/fLugGAeee&#10;lbMItZPDniVBehd1odobvxTGjxe1jlfXdbjRFx9oO1vWppPtcV26TbgysKsRBYNc1XEROy8bDA9e&#10;as3csUtkrPYgspHzUkDIEeTczCEH5Rx61DK22Zd0Tphx8pqZVAntJBPlBjip5ds+prviQgJkdsYp&#10;iGom7UosofLaHLE9qcfJEOEf7shzUZdvst2REQqtjrUHzkTAHG5RnmkMvCWP5lacg7hViRY2e3/4&#10;mS429Ky4I184iSP5RICTmtJzZNeNstJSFQYJNCASwLJ8RNBkELfu9QTdz1Ga+hZX81/CyFYyklkG&#10;OW9BXz3a4HjPSgQcfaVr3ERIfChlKsJktB5b7+gI9KmW5pArX9/p0up6VZiKIss+ASwzWzZ2kh1G&#10;5Q2eEFpyX7ce9Ya6f4UbwbqV3PEzahDl4WMm3Ddeneren3HiKbwtpVxPPaAJMVuCGx8vb9KzaNIv&#10;ubluljD4f1JP7Pti5L7CMdar6Vb3TWWst9niJaQ4JPSi/WyW306S3vGcPEPlz+dUYri6ih1Da5Cl&#10;MHLetTYtMv6VBqo8Q+O0cF/J2tDLnIb1/Kql/dG70XX0fUS00TBVwORirek3cseqxkzEoYX3k/xZ&#10;/wAK5Wxu0tPjf4l+0aTO1rNcghiOOTTAradptstzq09xYlJHbETyf0zXVR20A8OLB9oumZz85DcY&#10;NaN7bnVvE2hWVrAiwxgt5wGMen1qbVG03S/C0MNzf2rXIkVFG75mycCpbAqw32iabJptqvh8oHlU&#10;GfqeetS3lvp8nxOsSk5khAjcMPeqj2tvI+kGfU7Y7lDADBPtVqST7HpWrzrpzyEqoTPammBo3epR&#10;R+Mr2DMKr5CLHluKgS1dvEMEv2aN22Eh1bpmuLC291qF2800scnmAgBuea6XTmvbe4LJFNKisuNz&#10;dR+NJyBHUaNbXVv4qkujDPJOZcDJOFB9q8++MlxrkHgjxWBO7W0txbed8xyxY/0r163uy6wMtqkc&#10;geMMvqD1rw/46XbnSNUtIbaYx/aLV3YD05NRCTb1HLQ8P0I3CeNIFXKwtAC2ecZHavafD1/o1jZ+&#10;LiLHUJ5pLuBF2KcLk84PSvMtBn0RdS8NO2kO6yrGjgdfQ19SWVhoB8M+G0g8O2EFsLHepdQWZjzk&#10;k8mt22tDOLMe90/SoptcuGsJQ/kRMjmQ/wAVUBKAkRjuUYiE5FS6rO8sC2n2qSV/P5EYzhRXOyTW&#10;kF6ixwTbjgbT61DZZPENXbxLpbiwtwv2k7xIMjFbd9YX+ueKfDcUXhswx6HIpmkj4Eu/sMVianHr&#10;cfheO8UssazJvQHnBr0zw/r+lw+BFEPhVmuJLdTIo4JIHc96TY0i7f7dP+GK2sWjuxmtgjK4LfeG&#10;Oa5xJri28PeFNMGu2sCfO7Rqo+YtzzVq41+4uLDxk0+gRRGOH93znce1c5o0dneS2dzf+ImEjtL8&#10;p42Y6UnYZVnvbOLxJcwz65a+ZJbOI0LA59Kr+HdOmbUfnZy1xfuzMD90A8Vkarp+g/8ACf6IEt7q&#10;a6lvDskDE7QDXb2PmWd1MwuER47AnnnHFUSRajYaY3iuy+02iboEJhkkXgEfWsGwQzfEtpvMiZFl&#10;IODwAKrPqOs6zeaxHJetBFDOwGxeX/GrGlLaW819EWnEr27qCcnJPGc0IGbs4srjxNdG0u7d4o4S&#10;LojpHjsap6e3gWLxHpaQ67a75b8hoWwec81geFbPxILj4x2K26kTXwLOz4L5PGKZpWhov7T3h+K/&#10;t7q2NrBJ50XUNuHynIpWA7bXbHw4PHfhqS1vrWSUAERxqMAn1Io0e3tL/wCNWo2szos8NmuY2ONx&#10;PTArNvY5dG+IktwmnS3lo87GNM5KknisIt4mHxasvEMljdWYW5VlVQRuUHIBHemhs7vVll0+58QJ&#10;OiyLbyk+R3I9qwBqOl3XhTUbxbm8EawsvlzIQPfk+ldSZ7XUn8S6vNa+YUsk+VjjoPQ9a5C8lt9Q&#10;XSNKFrZQRXdlcuxiwPLEYzzj1p7rUTVjG+GNppUvjj9pd43iMf2q3MRyOM9cV3Murw22pa5Zx6HY&#10;yRBwqtxlSetc38OtKsrLQfH+oQ6+8yXV7LE0HQKYzgc981K9lpser391ea9DGXuS/lM4HfI69aLB&#10;ucrq4uY/izZh7q9K3KEgx5+T06V6fpun3D/DTRw/ih4pJGPzyHaeTgZJq5pE/hNItNvbuwtOUPky&#10;yIDuA9M1j+JItb8QSX8GlPLb2ME6vLIh2s5HIxjtRowOx0/S7eyezV50numwWbdnj1zUssGoHx7E&#10;1jJ54eH/AEhM8IO9cpo19e2jzLf6lbzTW9htbbIGJAGBk+tQad458MQax41EWi6o9xc200SRopYq&#10;SMZ4pMaNua78MwT6ytvpllJMXZXVcNtbvz9a5C/tbYQRXEmrOjfM20ep6AVveFtE/wCKRvJmdGml&#10;v5ZXMjddxJx+FZ+uRp/a2nxtDCsMcw3FXyfemidin4OsNTn1nxTPqPhuYw7wLQs/X3rtLP7HZ/E+&#10;CS7s7EKqExM2PlHbGayU1uA3mgWliqFUCBsrT7y0Fx47vWu97xmKMrtfoadw1LvivVtcu7axGn2t&#10;qkX2oB3IyxWpm1WCT4cXmlf21Gt01qohmZQdhxyMe9UL1dMt7a2CTksVGFzxxUdtY6SbGe+dcz7D&#10;tGelJICexj8NaR4Kv7uXwD9vvQwKx9nY9/SrV7Hq1/4Is9Rl8LvZQbMyRlug7Cq1hdySWerJLYwn&#10;bKNgYZrM8SXXjGTStAtU8aqmnSahGZrdI8HCn1p2C5cjOnf8IreLHpJjJTqRy1YkR26hERuyrnao&#10;FdDqd1pCt4TjRIz5liqqEHcDnOKjgsWcxGG4i3HoDSsG5QAs59QuIbkLH+4Pz56VXaHS9O8E69cw&#10;2Ut1I0mIV6kH1xWlNomtW+l+M7uTTGlKIpXD9jXOadJqp8QWsj7VgEp3xtyCKbAh8K6b4ik1vx5q&#10;d414hudu1HkJUAdAF6Cu6szc20ihLbTZd0biTfGD16dabPepJaSpa6YUiAGWz3rCnu57drmTyZX3&#10;R/MPWktNhvUr6peJp95ayi5gDtIxkijTOAfpVa2u4L7ySltvUyfIZBg7j7Gl0y70R9a1W6uPD4Zg&#10;wO2YjAA9jXZ6Rp/h3UPENvfxXdnHbIhIWNgo3L2wKLibOC8Saco07T2uJIjL56YB/hH1rZ+158CW&#10;FisyKUjj+dT2p3i63urnWYRb2BSHcRv38Nt9+1Zugaa03ivT7MNKrSKwMu7OMChDvdEkqhtTtbaG&#10;IF5Yx5Y3cvjrTWae10Hxr9oBikivbb7Kof7+T81c1fQ69p/7V/gdpXknt7S4mT5W4KvkZx7VreKx&#10;NJcaeIrWSRDdhvlb1P8ASnyvQTR0LQwJ8SPCOoRtFtu9e0zcAfusHXNfpFqbp5UDlhiTwjYZ/wC+&#10;BX5h2kk0Y8MRSTyZXxHYsAT0+cV+nV8sUnhP4Vy/KfM8F2uffCCuHHR0TInc5qAzpqErLKNrZ4qU&#10;7zNLnOM0OsYvDtJCg8ipV2kSdOvBFeaQLAP9CvxwCV4qvtYxS5QcN69auoFAm+bHy1TBBup/vYDe&#10;tAyaMDyn3HnbUCbvtD8YG6nMzieUAfKF5pFLbBxk7qALhUNbIcnOOeazZ4wTKMnkVpKW+zJ8p681&#10;BNsV0Zlwu4DP1pgOsUZNOuRuYAxHjPFVLPcX1M7DjzjirsWQZQAdpTioLcBb+7TK4JJBpgQyMTeo&#10;AOrc1fQDZCCSAe9UjC326Z8naG4q8ADBEQGJzyKBCsn7y4Ii9O9OXeFDb15XpimuZA4wxAxyKQlv&#10;JfLHAFAyBv8AWIRxkmoJN5dfTPrVgEGRAQMAcVDMCrvnIpMCUFvIH73Hy80whzF6jtUkARrac7SM&#10;etKozv24x9KANnQIml1eaMuFypJ47CvAPjvBGmtfD2ZZP3Y8RwIQehywBr3XR7iSLXpSkeT5ZA/H&#10;rXifxrgmuNB0JSzJ5N48p+owRWlJrmQ1Y+YPiQ8afFbxIoQhF0my8rb05UZrg4SN+7CcoMVreKrm&#10;e8s9PnJdmEiozY67eKx4wv2K3AHIjGRXXLcUywWxK2Fzk81ZBbyE+RunWqoDAv8AMOSMD1rQzJ9h&#10;gIjUnA4qSSa3Z1huMbRkcZqoy/v3bYMl6l+bypQUYHjoagkL/aLQBBjPrQCJNr4YsFHHSqjoR5h2&#10;nBPWrUmFiUlidxHFTR+WYplNsCdo5pgZrY8qEBqApCOfKGccc1ckjUIgPrUJ2iUKI2x60AQh7gWT&#10;blUnnNSwgtbRu0JIDdKcyHfGwHy45qVWTydpU4z2piROFh+025CsFYjIqW8KKLciVgMDHFKXj+zR&#10;Dy+2BVhLeVtFupDOjhDyp7CkMpKXZY2+XoMVHOFMSgoQM85NSjyzIvzAAds1UvXP2UkBshu3egCU&#10;7TDYfL3xSgESSqp4aoo2PlWbGDgLz71bjGBdSbAT2HpQ0IkjLAWfLDg/hUs0u7T5UYZwOtUxLc/b&#10;4VFscZPOKspGzPIxUDEZJBpDMyDzF1SY+UpGOM0F83M42hRu6VaASWMYcghm6VRKgXL4Llt3JNUh&#10;DwHEwPyVZXaYZMwEYHBqqS/zcE1Ku7yeWOfSmAkmBCTjqaltTLsk27elVnLEODHilhJW4lYZGKQy&#10;40N4LaWdZJCGVs8VT0jc3jnwtI7Ntj8RwE5H+2K21vEfRvLEYUeUe1YEUxj1jT8HLf27DyB1+YU7&#10;gd58SLZ0/aC1m6EjgTeH7NkHXoK5i1Tzb2Msmfk4zXoPxJMZ8U/CM7FL3vhqMD32jNcNGJFvIyH2&#10;tjAWgclqQzACW4/cnhuBVCRnN5EPswAPbNaN00pDttTO4ZxVF1P26NtvIAzRYlk0cUiTMdgxkVYm&#10;adbeXGSSBkAdar5b7VEftbAnsehrSXJhI8sEovU96VhozoQTJIDDgHBPvWm0kP8AZcKLasCF4JNU&#10;maIXUpLAEdKRnPlcKDjvTDYjOBdAM457CgTIs7KsuCDxkdahcscscggVCjbrnLKDjp2piLsxfyxw&#10;cY+bFZLozyXH7gkgjbk1dlaTYdsmMjmqxLAR7pgSoPIoQGvpjuk1pmMHJwVI7Vc8YQIvwH+IdxHH&#10;EUSwUgn+EkVS0991vzEpZXGK3PEEaz/s2fFGyVSryaSHQ56lecVrBLco6/8AZnv7q3+FXivYsI82&#10;/wBsj56ZHGTX0rdQx/29oEr6gUl+07hzjGT6+9fAfwI8RxWnxF8TaHevIsWoSxqjZx5cyHA/PpX3&#10;ncw3eoeHZIwjfarKzVX8s/NkjEZwOua6YxtrYa1L6xXD+LfFrB1t7ubw5Mbc9TLsXt61454etfFs&#10;3hHXr+WyuQ9v4pmS5W6hIwN56Fuufat63tvihL46+H0F38RbWx1fRrmZkDgbXifoD65FewONUv8A&#10;4Xz2141r5nkMGaCPYNw/i461tZJXBStv1MQLoSfDDxbb+XYRR6o1rnkKFZfTtzVTX7dtOi+GMh1v&#10;Syst7AJgsqsUGflz6ZrlbWzXUPD/AMWtCvfEVxbTWN/CdP1Avt356D8Kw20XWbHULgajc3F/BLew&#10;JJKLktxnCkA9KUVrbYS1PY/iZ4itdNX4ATR+GRdy/bLQMYWz5SsRyTUN7e6TJ+0raTrptu0U/h6F&#10;bkEZXLrjp04qnr1npFp4f0ZntfNVrSDiRt2M9ME+lZE1pqlj4m0ad9NUrfwRi0Z2wAT0yauOmglu&#10;bvhLQdd0/wDai1lbX+z4tKlimlm3zDZ83ICp71d1aTTj8XNDit7fTwkuqsswjIKg7sA/jXS2Hhu8&#10;+1fDW6v9e1AXEUchuIUmO2VZOgOPQVznivSNG0jxTH5Fvq3kX2oxurjc5gbOevXrTuJo9W1K/gsv&#10;hYtnd6K88UNmo8tHx5gceo9KkTwnpuq/B7wNNZeKtWsZ7ZJJbXzMlkJ52884968p1nVZrjwx4v0w&#10;WOp/axp1vJaTSIQJAgzkZ619B+A7y41H9nv4fXbXMH2qLQ5IJtmAPNQY5A96hsdranxPrtx4y0X4&#10;/wDxWnvbe7aK8sDDcpKSUfaMBlz0zXzvpd1H/wALa1SSDV4YIZ9fbYr8LLluQM8V9r+J7Rta8L/t&#10;AaRq81tDrNrBdy28y91TlceoIr4MfT/7R8JRW66gYLrSfEUrEx/K5KtwcDscVm2/kbLVDfFUul/8&#10;NE+MLCPTIUWJrVlZCFwzcmuhLNDqGkQCKQxXEC+YoOQQPavL/EyXdzZ+LL/yL1dQihiWYopy+wYU&#10;8V3nhK7S9+DXhaZ9UX+0rdGjeOUYJHStZQSjcjyLUniC7s/H8tvp2nO8MvlpJCFzkH7x49BXOLZ6&#10;rP8AHn4jGHw4LvTLeW2k3FceW7ckD6V33hy202y+Ifiy4vtHgDTWw2SsdwQHriuJHiuw079pXxZC&#10;rltFvbn55EjyYmzySB2qLWA9UfU7pNHtIkgn2tAoAPAwPf2qHRf7Fm8V6/PJqNortaMOXHDgYGfo&#10;fer0l1oM/g61e31PSLm2eAsjowDL7HuK8V8zTrT9p3wFCvinNpqksq3cTyYCEfd57UkrjO2sF8I6&#10;l4w8SeHfEzIl5M8x0i+HyrKpOMZ6ZFcza6e/h74nW1hPq9xLHpOsmTT7vb0RzkjHtzWz8QtPaPwV&#10;4avreaBxpniy0kt5IyGKhm5G4Z613V8Z7qyuZbr4Qb/M8EoFlZvmbMfXH600Js0jdxzWV9qa3trd&#10;JJYgiQkBVwO9eCXviHd+034KkTSReLb6oQ9tvwHBPLf8B7VY8OXHiCf9mn9pnSbaG6N1beIf9HXc&#10;QxBP3RWJaeDvHMcltqptYXuTp7JLbFsFARjg9zVxhuO+l2d/4tgMPju31ax8Veba30ts13bI+4xY&#10;PIBFfY/wy1z4Qal4s+EMNo0bapZ+GJPs8flf6klfny3cmvzX0yfxHpnjO00i+N/HDc6qVSSZiwBk&#10;PYn0zXvfhLUtV8CfFC8u5tHt9Qgnmhkik4V2ibltv0FROLS33LWx96amY210SKg3NcuGHpg1Ed4X&#10;AjP3R0p2k32g6x8MvCmt6dqKy2d7YLIhxgq38SkeoPFNcldSRc8GuJq25S8x6k74T33VzXj+zvrj&#10;9mD46pAsm86D5hRepVOSPyrqQjefasMY8zOKh1O6jt/C/wAXrm4aGO1/4Q24H7z7p+Qjvx1pdUPY&#10;/Osos2t+ELq1t0jNkz+YoT7/ABz0putalq19pLWcFlq6RAgPuRhn15rJ/tG/htNdEMbJu8QTyL8v&#10;YtkD8q6XRPEWqXt7JHd6DpKRRRAGRIgC1buRLPM2k8NaH4nvjL9rmn1Jo1AUc7h7VX1LUrax8ceB&#10;LmQMjvIdsZH8Lev4Vo+LZ9DT4z6DcyaOhe3VjFwCMmub1tIdS0l7iULA0UZMJx19KaMuS4uq2NzP&#10;8SYryC7h+zywby3p6iuMu4byf4m6TbW+nzSJJPhxn7uDVvSbrxBFa6pHPFdGBXKiUg4Hp+dXLbWd&#10;MtvEXlPpktveEZjnK5DD61STDQ0LuzmXULO0LJ5iwjcM8D0qiJrbTzqKvLGk7xNg9eKfNePJr99c&#10;Z37mX5w1ct4kNzOty0No8jIgyP7tONxGfHf3T+Kr+VNKZo/NOT6/hV1rmaZpR5JUBvu7etS6YttH&#10;8L7iRrOMTeYN4JqRXg2pIghA8r5m4xWgjKvHmgsrmZElYGPlDzisuKeWWGGUOoBY4471uTyQy2U6&#10;i9j35OeBisxLfZbuzSLtDH7tMkki/efZ4mDOXnAxnHWtK5tI7XUPJUpnYrcds1lwG3Op2xSeQFZx&#10;jitXWbzTILqzL3v2h3hXle31pNjRSu3l4IUAYxnFYXkQL4q0SRJ3JNyCwz3rV86Oa50kYZA0g2rj&#10;O7NVNXtpYfE+nMr4xIhK5pgdVqIkMNlmZAohXHFYjQ5mm8qQnKjLZrTuTNLpER8lyEtVIArKtbq2&#10;Vb8PblXYgRrmgLCpJcIjBmjxngYqxExk5k2KAp71VlQtv/cPwc8GnQi38phJcPhuNo96AsWhFMLX&#10;ekoZN/LAUroi28rfYAG2jOD1/Cp3JtPDjLFcrgyLu3c9axdTe6judNkguTKHiG+MjGCaEgsa0as1&#10;lEVABIOM9KaDdG0AcR7lY/iKycazLDaxh5YQSCBg/wA66CGK4FvarJEWZU5YHrTCxnMFNwM2xIzw&#10;cU9fLywZlA/hqlfy6omulV0oCAp196vafEZZtOS5nVB5hJOe1IC2ZANOAKoAV6luaqRRPNqNt+9y&#10;of0pmoxQPrsiwzOI0Iwc9cUQvdJduBN/AACKANKUpHqEMbSLmQfKv0pZYbw2NwUtR9z16Vn+XKdT&#10;uJZA7Mq5BzWzazhtFux9oRSUIyTTAx7O3uHnCvG+9XPI6VYlKR6lJH0IHzcdatWJ1C2j1mSS6hMe&#10;45z71VlaKWRJgVPzHgd6QWIbq6ggtLYnT5G3zDGKvQhZb62mMDKnkZ57VVkV5hp4YRFEP3SMVeR5&#10;TZiMJGqCMhsd6BoRZIWu59l1asAT1I4xWnosznxLAEnt2BDLtAH41iQWelJcwq15MglkOct1rorC&#10;ysY9Rd7edosxHLs3FT6jTNma0t47iSQsQ3mbsDoKb11bS54rt1KkAH3qvDPKTdQsEctNwd2c1vG1&#10;jOlWOYHQKwY7RmhIbZo6VLM/iWX7TJllTdGu3G7Fa1zqGkTeMPBsEkduhld9oKjjZ61xEev2X/C1&#10;tIjXw/LJHAux2HGc8V0kumrfeJbma1ljjEUe4HPIz2FMasdLeFUnjnguRCQoBlVuD9arPqcdvoWo&#10;XT3d/d3AXEJCkhmPTp6VThtL1vD4gmlV8yHcN/JArZi8u2sdHWPwzDOzZCx9T9aViGr9S3pGt6lF&#10;pnho3gkE0lyGlUcBVJz1+leh239hN8YILq1e0zcQRMT5gO7b1riXk0aXRore68NFJGQ4GMEZ9619&#10;L0jS7XTNGng1a5dy7FS0n3KE+wHpGpap4guPF2mW1hZ6fb2gURzN5IYuG4PPavQbDU7LQ/C8VhaS&#10;2chijwhZhtZ5ep/A18633ie70/X7K3i0iO5e4nCna3Ir1rRvD0eq+G7a8u/FV/BGEV1hwcs3bmk3&#10;9wmddD4c0Wx1HWfEWufFS8uJrmIyfZILkqi7uVGAaseF4vDi+MvEOs/2FqUdzG+LKWW5ZhGjdflN&#10;edamqHWNS0uaW8kaG4iELmUnI7V6/wCH00KPwnBZ3Gih2W2XdL5mNn4UJ30G2V9Ggs7j9qjXNUnl&#10;sm+yaJLJCGYYZsZOB61y15feGfFN98Q43+Ej28ls1yFuJHySyHg49DV7UdF11vFXi260NXcMgES+&#10;fj2INcr4Oubyz/aPu9K1zwodOnubSYNO5xFk9Du6U7oVkz530aLSF1/9oiC90QmafXYVSKOP5jsb&#10;HB6//rrpdNvNW07Rf2jZ2Gr29qlpZiOCNWlwCOuBnFdn4ftvDtt+2J+0/DJ4r0a7aC6drOYxjbIH&#10;PYeoqC4uptNh+JS2MNvcXGpXTCcyRb1GegAPFSWch4MvtCOo/GlZvE0sVzq9nHLbSSxkbmjH3cn1&#10;rQ1PV9dl8F+C7lo0in0sXO+MLnzgPunPat3w9baBe6O+l6npFra6xCry20giChs84B/wrk/HsF5Y&#10;fDixSC+db+6meFrYJuwD8uc+9Fhpq5a0XVf+Ek/Zx+MF4nhzUIrmxkMMxIOJGI+XH41zXhzStAs/&#10;g/4jiu7xU1e+8RRS3JU5aJVOVHtmur+E18ll4c1jwxqWnaVY3l3byTW8rMu26yM4J/vCsPWYbOH4&#10;pa3aW7Sy6lq2qLHFEefu/KSPalF7pjas7I3vF83jrVtZ8B2Oj+JdItbabwnKLiV0DsyRpyB9a4+x&#10;0nXW+AfwceztARpnia4eVoJMPJ5bkuSBzXqUmj3ei/DSacadLJfadoMzFvNPyiRSXB5rL8Cw2Z+C&#10;Wr6tFeLEt5puo4t5JflLYOSM8dadrCv0OW8T6dDrmvadrGmeGr37fNp0EkU0cxDSNbj5hwetdJd+&#10;K7fU/wBj/wAYu9kYNV02a3tZo2Xa4YfKc9+ap6A89t+yj4Gv7PU7KW80/wAbXIFujhmcSSHjA9a8&#10;/wDFsfiJfjXqt1N4RgsYLvV9MbU7dDhVYkFTgeveizuCd9Eeu6Z4fsYvhp4euDorxXFzZxySM+WL&#10;EjPU9KbrPhyx1LwXqlhIdKYy6Y2SEG9GA45616HrssqeCtGWK5gMaaBagKFGMFfWuI0iSOHxnrF1&#10;I0pyq9WOB61ne4NtaHxiNP1a28b+LdOaGQNYeIWSRT1Izx+Yrt9lydRskMV3AiwL2JDGs7xzqtov&#10;7c3xGkt7uEQ3V7EjdhkcZr0O2vNLbwPaxuLd5rfGJAozg0SZotito9hq7a/Kk3h5/Ia2O3P6HNTw&#10;pqMPiU6erLGJdRHzsmNwJr1HT2tm+FFk+6N5EjDRsBgnHODXn3jXVWktvh7PbeESs8CSmQx9VK8g&#10;mpg5VHaKE0ktTJ1bXmtP2ofB+iS+AoBa2RhM1yiYa4eTpk+gzXu9r4jE/jObw/PptsI20tWVjNkr&#10;/d4rxr4ZiDW1+POo6n4egnuor+2jhcrgjHT8q6ddO0q2+P2p3L6VcC++wKVKyFsDHHFaap2as0Rz&#10;K11qaOq33iCz8YW1rN4Yjmgl1FVdfu7oycEg/Su6l03wAun3f9kaBPETZxvMTclixIywxmq+jLDq&#10;OmeIX1G0RmiRhbswwf8AIryyWea3+OEFrb+IXCsJvNZnwFA7UrXHfS7Otu59Lgu5Hg05Nj2conAP&#10;3mA6mk0sa1bfA7wLrVtrfm51S68yMdFwxwCtT2WnaVP4B1m6l1iRY0Z8lF3Z9elM0270YeGLvTLT&#10;VryWJkkbb5Rwp9/TNDAw5prPUdTF1erZW0k2pQ5Kxg8g8HFN1iwQfHjULldUxNHp0EiTBsBggz0q&#10;7Z6Za3hSX+1DaPZPMZUPPmEfd47Vkw2mqXvi6w3XMj3BMkccBbBZRxmmGyHatFJ4p1z4SXs2q2sd&#10;pYTTeaV6gx9c+ma1rIJMfGV5pmqJPEmmyQPCJP8AWYGOnauC8O2XjDTP2pfippbaGyWN74euZJ2a&#10;bKxOFOCB2pmmwXGh/sx/EvX7Xx2Z521O+ja33cMWJC4HtQkG6sSfC5Hg8ZftOaXqng4W4uXklt1k&#10;j3IO/wArdKZd6L4L/wCEa8V3S67Zw3n2xxLGMY4OBx71oeFPFWhp8D/ghHrGom3unuLprqWS3w2H&#10;ORljzjFdHHpvw2ufFV1Omm3l1bTRFjtcqsx+valcIs+e7Y2tp8YfCt6+hwpbW97ucLhhL6HFfa/w&#10;/wDFPhjWfDethYNOgl0+zAiNxMBkn7uM+9cX4a0H4TSat4iOofC2KyjW6RYkafzMqT6k8VleIdA+&#10;Etv+0TN9gutVt7C00rdcQWsp2zuw+XLA9qOvkVozn/GPgrXW8XfErXtRSxl+0XwDyxMCFTouOfSt&#10;XQfC4g+Ez3Gn+ENJlYQlpJGiUttIyTnrxUvhDxHNd+OPE3ha58J6nPbXsFwLSWRyTGq5xkn2rqvD&#10;mtHS77xJod5E728VleJ9oxyAQQAR79qEr3JlFMrwaPo7/DXR7u3uk85Z/wDnt8hOeRjOK6O5026i&#10;8HWly2kaOytCu5ZYVO3jg815Pp+saIPhN40s44tbj8jxeZYopAwIG/PXuDXqXjLxRok/7J8Nxaxx&#10;yXU0VnDDDE/O8YHOPeoau0Llt0Oc8SvZaf8ADqwuU8K+H7q4kYFUitVyPyrjvD1x8UdV1bUHsvCO&#10;kRQwHc8bWwXIHbPFS3Nz4ytdU8A/avBsBf7NGZrd5N21XAx1r1PwnqF5bx/GKX+wYm3aABZWcYwS&#10;zD5skVakxrRFO08Q3f8Awjd0k3hizils5gt35PKkDr04q3qQ01vD+galp++e1vrVuFBzG46g/jXm&#10;/gXULdfF37UOn6z4L1+0E2o77cSwswfPo3SiPxY2ka7baV/Ye+yvNZEcAK5CF2xkUtWCRLp+l3Wt&#10;R/Fm0aExXWmsHhh8zH2oN754xWn4L1G60258Y2N94BuI/It5PLPmZIOOnvmuwlg0jRtR1a9fTrz7&#10;RNaRSSSpk7UYZ6Cuc1bWfBU3hjx3d6fbPPdzIixK6lSH79fek9SrGcbx7rwH49vbjwpc2sUeonZh&#10;sttz1xVBdF8XXcXg3UtJ+IOkParcpI6T3IViFOSMH8q0NJtvE1x4C1K0utKKTSFC6gfLtPSuaXTY&#10;I/ivrOnnWdejjsbcSHypGC5IzjjikrCaurHY387PqvjC5lsHUXFpEhVT9woOTWboF9ZQXfiGYXEt&#10;xH9nYhJB90r9aveHbaafSfH8r+IRJCVZURl+Zdo9PemWtnbjwhrCvana0z7XAxjHrQg6FS48QQy+&#10;HtP1yXw1ObjTtbCWELRn5tzYP6Vt2ms+IR+0Jd3kvwjQWGrabbmdzcDaNo7D2rn7i80pfDGj293d&#10;WaoshyVjHI7VZW9tb/xD8OtMgM4tTFIEuMkcjsTTQ0a/is6a+s6nLpfl2ri0Y+cJMqXA4yOnBrid&#10;bTxR/wAMcwapf+IXuNUTVPMWS2BBQRnK9P1qzrFukHjOay238pLjdEpPzY6HPaq+mr8T7f4iNKng&#10;OyutBJSG6sJpQco/BYZ6YHvTSsS0W7qDxZ4g/ZJ0/wAQ3vi7VZZkso/Igt3aMIkQ5ztxn8a7XRtS&#10;8LXX7MWhiS5CMnhudAhO594Xn361Z02y8Qw+NdV0yws9AXw5Z+Eb2R0S4V2V5VJ27RnpXG+A4tHi&#10;/Zr+OGoy2TmfTfFVynzcj5m+UYoA6DQxHJ/wTW+K0DeH5VmTxcoikdTukDHgn6VNq9i+mfs06I11&#10;9rmuw1qEgjti28Pjr1+7WP4D1XU9T1v47aHc6klssulG4sW8niMoM5x3qnJqPxai0G1kb4/6Zd26&#10;ayYT51ioEeDtXk+lUvIdjI8Uab4ntNP8J6lZWl8sMU9s88iREbVbk5X2FdP4lNu1l8FZF1KWcX+k&#10;b0lUY8tlGTmte51nXZdIh0a98Uabc3BsVe4uoYhsZSMqOOOlYE2q2C6LaWL+GkDxymOG4Y8KW449&#10;M0gaIr4Rr8NrrUGM0iWuPOKE5wPp60eHfGfgKW18QxtHq1nctagRJ5ZctgckAZNbqafqNl4QhjuN&#10;JFxayurTJ1Vw3I/KuW8Y2Wg6cPC+t6ToOm2t9bXsKJE6ApN5hxtwacbPQR1nhjUr9V+KEqhbyG4t&#10;ZEtmeLYyEjB4PpXn/gzTfEWl/tXaJffZ5LmCSe/N3JJJghpDlRz1Oa6Ca/8AihD418Ieb+zhYgTa&#10;YJGit7kAPuGd2B0rZs21jUf7aV/h9NYTw3KbisucDPfFD6hcl1m08TT6pMZ0h8tbp2FqrA4DHg8V&#10;p+G49Ql8S6Npb6BElqysZXPAVR1GPeuYkh8Vx/HLSPL8ehokVBt37gR3yK9PsIEHxGsp38UWCsLb&#10;IBcLn14qW7D8zxXxI/2X9tTwtp1jpCDT57G4CRImDIy/e5q7qGm6ra+DrPUobXT0tV1pRLYSXKtu&#10;JbgkE8Y967TRItL1D9uH4gyS6dbSx6Vpka27kYMckjfPjgZBqr4l8K2T/tLaLE0eojSbmKVr9ftL&#10;bQexAzxTU1p3BHK7fGcfxdg1iO40m8t7e2gWayjKsIw/3SCPSovFk2m6N43sfEh8Vanc6xe3MKw6&#10;YIDtKt1y/TgVteCdLt9P/aG+LGl211fTaXqF1G1u8spfGw85z0AFXbLUNH1X9pL48aHPpek3Vnat&#10;ELAsg3qyHDhT1601vrqHoP8AO08eOvhE8t8kR1/THb7O5yofGcc8daz/ABPbpYeJ/hXcyaFp7NZa&#10;4ywMIR8qSHDceuOlcb8Tb7T1+JX7OVvaWepW02j+KY98RRlwN+Bhj1BHWvSfFsk914y8ERQzRtHd&#10;eG4pcsPlUquTzQ0LqeLfE1PiJL8bvFOm2dxfHRrrSLOS2WLIZnI+b5xjGD24r074bXN9P8ItZ8L6&#10;xpsVvd2sIEc3mjMyHp+Iqx4OvBqev+P7WWyttmnyhGlzl1I44p2o6JaW/iTU9Wj1C+kAtJPMlQnK&#10;46cVTlokNK25QSHTtJ+JPi20tfDKB5iAbsTcCqMtj4m074n+Ab8fGK4uLW/uJBcwPyqc8e1czb6k&#10;LjwD48maK8V/t7bGcEFcH39a7F7aeb9l7TZpL2QzvATEC3OPb8KkLdxPEem+I/7VmvrBrV7iOENE&#10;8MgOAevApfDmo67/AGFqC6hbSyubpFZT1HPNcb8P7zVLD4qXlvPBqU1tKj5kmkYiP867y2tNUuPi&#10;R4uaDyhbyzgxzA5B56AUrgzn/F1zLpXxV8CXmnXUPkSDbcRGIEZb1NelaFJHD4X8W6jPplg9y+lZ&#10;htjj5Sw7fWuD1qNLfUtYsb6OykYsjR5IJ45pJJHbRfCc8F9PsYFJIyT24FO6sG6F03V7ueTxxY6r&#10;4WKm41HEDIf9Xk8VoR2Hiq28eeELC68XXg0vYzwsGPPoDWdEEt/EcE0ksL75kZg3UAelamp+IotQ&#10;+Ivgyxi8JXSoI9olBzg1NtwHXAn/AOFgXq5DxEBVJbg+lcrfap4m8PfE+KWHTJfJkBLoxJU56YPa&#10;u3ubIRXN8suquoEYbd3HpUFvY3Gt6dqsEvlG2hZQZ5RgtjpgmnDcmS0PrUEYIx9abz5hG0AY60p6&#10;r603cuRnPWsDURQxJwG+960vO5uKkBTII4yOlJxsXihAM/jBxQCNx+anlQRy4o7fc/GmgHhhtqNt&#10;pRcrjnrSlX4+egdPvfpQhigD+50HPNN7v8x5pemRSnGT8mOOKAGDAfjOcVJhdhO3DfWmjIb/AFYJ&#10;PTNHzcApQAMSYjmovlD8KTUuO1N/ijxCMetMQbuD8v0p4JPWMdajyNzAx9TxTx97GOMUgFIG9set&#10;IcbCNq/Wl/DmmNkkc4oAf8uyP5qa2NzkH0pRjac+nBxTRtxy1ADvlO08ZpPmDNwaNoyeuaRt+1fk&#10;PFACkfN16imgfvmx6U4FhE+UGe1AzsJK9RTAXjL/AC+lA6GkHIUbhmnYI2c96ADOV600kbutL3bm&#10;kG7AyB9aAEH/AB8HapyOvvUpH7s/MKEA8wZOCaJNoUAg89KAGjBmX5s8/lTnyJyAo7Uke1XUk/Sh&#10;1BuN1AEu1trYVc7e5qTw0XtfjbpczyRIslnKrgmq+VLRkscbuRTdQjjk0S9kiebzI0yCOtY1o3iz&#10;pwk+Wa8z5j+M5mT9pTxBd7JiHvFaI9iA3QGuQ1W9iufAluZLtDmyAG48rXXfEqPUby40GYwMUto5&#10;UlbvntmvDbWSSS01S3nmlLLK4GD+VeHa12fc0KnNGxytzvt/FazIy7RdDJU819TeBrO11z4RX1rc&#10;yxiY6fvt7jHzoydBXy3fwGO5jYFzsZiQx61738HNetEvdJDX0SZuAjhjgAg8fnV2006nQneLWx9G&#10;fDPU5Y9TfRdRvNkx3wKZ/uvjjHP94UnjPw8mm+MmubW2nNvIzSCI9EOfmA9RVvxdo7S6V4Z1zTLB&#10;nMcsb3CRNhiRyCCK6+w1SbXvAFlHL4HmSe304pK5OdpA4z9a41Su3dmVV2s1t1Pz9+LNlZHx/wCE&#10;L2xjCNNFI5VBgh06niqnhfUYdU0KW3nnVZ47UgZ6uBXtPxA8MMPEF3KtsxVHl4x93PXHsa+VbxdQ&#10;0f4naXNBHMIlvi2B0IJ5BrqpxVmkZKTW+xN4r0xINftZVu5A7TsQRwVZenPtX07+z58QRJqEfh3V&#10;tRt1nlj2W7yEBJiOAOej/wA68zuNP0zxD8J2vrOeMzJandGOquOoPpXhYa707x60skN4jRaipyjF&#10;WVlPDKfUV6GDqc/uN69DzMdQ54No/Xm5hffbERKQQ2DntWPKOZFz36V558G/G1v4h+G+m6ff6nbn&#10;U7fTF8i5BwLqNR0I7OOh9a9Ou49tzIfKIG4jnsa7tVoz5ScXFlCNT9qgPcGvPfjcA/7JurOUH/IN&#10;k/kK9GTP2iP8ea4H4xKG/ZC8QLjlbJ8+2cUfaRnLY/HaQt/wkXiYErxfNwe9IoG1wG70/Uo4/wDh&#10;NPFWbzaV1E4A/CmAx8FOcL+de7e6RxyQ58FoeO1Jx5gbI4XgUv8AF+FOUfMpxWbAfEAEuWZiX29P&#10;QVIi7o48lQecE9qidn+zsPLGS/WnxMxuY/kK/Lx71KQMZJC4gYrIDhulVyGPnAjDbM8mtyONpLWR&#10;FtyWJ4Oax79Cly8csvlkuv44qrA2Zyl5I7pVtcE3SjP86+3v2ffhTomt6TLq2tadO+nwyKIoSdqH&#10;HXJ4zmvjW1Nt/wAJNpESNH81xHj6d6/Yj4UJaRfsN/DJbKyhSIaWNwQc7sck/Wpq1PZ0r9WXTtzW&#10;N1PDnwwtvDthp1r8L/BaWohKKv2ROQeOSRk18qfHH4V+Co/BXie/sdChikW3MsBjXHlOeoJH3lPv&#10;0r6vd7ltZtt0PAPGK4L40XUMP7MtmktxEJZ5MYbqQK8WEmpJ3f3m3s97H4/uLu38RapC8gRluGR+&#10;PSnwqS1xgHkHFXfEJtpfi/4xMcv7s6sQD64xn9aoRO6z52ZHavYetjAegJR15OGOcU848nhcVGsn&#10;/Ewk2WwyR82afn5XyoC59aQgG7j5+g596UkeX8rH3o44wwzSH7rfKBxSAaqTyzRBWXZk5Jr6S/Zs&#10;07Trn9srwWs8Nu4tpvMjSRcjdzzz6V85QhzKQtwVAXOPpXrHwi8SroX7THgbUZIgy/2koaMnHmLn&#10;BA98dK6KKvGXe2g0z9etUklS8t0GdscYwBUFpLK90Fa3+R7OQNnpioNO1Hw/rHgzw1qVj4gs5Y5r&#10;FW+VvmUnqrDqCPesnxNrGkaN4B1u6l1LT/NGmyCJGcKFJHUk+leHUV211N4yR8NftFLpEll4hhZL&#10;YC01d2jkI5DN/CK+LbbKhgX4fO0euK9f+Lfiy31fxtPZ2+qK8KarJJc3C8iSTPQewrxqJJzscqdg&#10;OAc+lelSi1FJmUyzGI/td1kuJCDgkdad832MKWG7eaMSHySURsMOlPff58+YhhVHfpVEDNrblJYc&#10;UMR5mSAORil7kYPTNMZlDurWztnoQKYEtvFHLrCK8kn+rO1lGcVJc21/bQ2TvAXQynJI7Vb0y5sr&#10;eeVmnVXZgVDLmt7Ur3TpdIR3vIGZ0ACKBxTUbpgpOLTR9B/DjVba5+C/h+1hWBXtRwS+Cc10usC7&#10;luY98W47MNjvXx3pusalpviLzbSW4VBKDtDHafavTj8TtTbT7Dd8I9NLLABv+0NhiO/Svz/NeGKt&#10;bEe0p63P1HK+MaFHC+znpJHvemyDT/Cut3U0UKLDp0jDPfjNfIGsXy6l8U/Fd6Z8ibWJDyOwPGK0&#10;9c8X+NtTujA+opZ28iEGOJTtI9CTXMQxONNtFZk+W4Yqw75NfV5XgvqtNJ7nwmdZh9er86NVdjFF&#10;ZWGBw2etTqzmFgNOyEPBJ61URv3qbkUBU4waljkl84KB8pzzivTueWWNzM8e9dqqp5HerEJb7PkN&#10;nD9aqhsxyKAMDOT60RlxER5mAH+b3pAXH5uFYPkhOtQEFltwYlG1jn3qRWAzyMY60EAsp8luM/jQ&#10;gRu+EPEOqaH8SLWe1nuPLS8QyRAkZ56qexFfdukftC+AP+FdagNX0rUPttrp0XkhVy11j37EV+e2&#10;yTyJA2mKfmBB70eSrzgvpw3DvxTqKM0uZbGkJW3R7f8AFP4weKfFGpi1ttHksNLFwMW6nLS46bm9&#10;q8aDXLXReS16xjJNTJBCoh/dRZB4GOlTFSZZAGB4FSlGPwk7sqkDEp8rHIx70uDnqPpTyBlc5zml&#10;Aj8wnzecUCGYHlD5jSHd5Vycc4xippEZLe3z/ESRVYc78HBIoAoysRJCNoyW6VWkK+cV87IxyBV2&#10;4RTPBy+88/lVKRE84upIJGMelUgKssMBtJMxbuDnnpWJ5GJJNqzKd/Dq9bTrKZAFYYI+Y5qAqu1h&#10;zwaGSQafDG3xD8MRG9unH2oGQs2a+h4Y4vslmqrGNsK4GO1eAaWR/wALA08BFBM4IbFfRNgm7Sbd&#10;2Q5EI59KhlQ0GTbDEimyODGRzWF4YIj/AGifD2I87fFdtgf8CrYv5GWHG/oOK57wy7n4+2Bc4dPE&#10;dqR78104K7bK1ufuTopLfCP4fNgn/imoO/8As1ooX+T5m4kHesbw0xb4G/C1txy3hqHn/gNbCf8A&#10;H/AD1LiuF/a9SWtTxrx9NKnxJmUoR+5TbXLwzMyJ8xBwPxrpPifuHxF05to2tAoH4VxFu8m2P9yP&#10;rms3sdMdjeVjv/1hqVWPmE8nis5WbfH8vY1aTfsH7vnNZlGoki+XyWzmp1k6/uyKpIAFUhSTipwX&#10;82M7RSaNEacLZUZB5NaUDMLiIcH5qyIvvRcd+a0rY4vkOOM1JrE2Lg40m8Il4Fi5/SuK+FDxN8V/&#10;jhu2bmuxj866rUHK6FqwHexf+Veb/CuaRfjz44jDnEySZ98Goqx/dyfkdFBXkey+K7jULbSvDKW9&#10;uWM1zKHP0rw7xksd5pmgQT2UbSRu5Vh1ya9515oG0VQ8gLLMSoHUV5Hq9tB/aFvNvB3QsR7YrwXJ&#10;LU9aknbc+cNfhmtryzhRRyeQD0qTS7tYoGEjwbgOCT1qh4n1FH+JHimGO3MjxyKo/GuZ+z3LXnF3&#10;KvzA43d60umayR3FzfwCaciZeB949BWXJrujRaFqglvbLb5BLEsBkVxPiK5v7bws0TJjfj5x3Arz&#10;KCzk1G48QB/EF4d0QG0H9KuMXLUzlLodXL4vjPia5ex0ZpoILvqDy/rXpeh63Bq9lePb2VxE624D&#10;LKMHI9K8p0Xw9LYaddS/8I1dyKxJYkZwK34NdsNP025mPhl/MR8RQxrjeffFaTpxa0M1Ukmdrb2X&#10;iSHXPFV3bzFzJZvGys2MBhjgVf8ACOi6ZpmiPPfa9ZNObuR/mIJG4k/WuCi1Px3qUUNxBbT6dbhW&#10;JByd4rN+23kmqIJfEdzLIlwAFLcdfSiCsKbuz0bW7LUdW8S30VnHLJE4AXIwFrCsdOtNC8ZSC+1K&#10;FptwKR5GDXQ2uqeJLOw0TyfCu+3kiBMo4INec+MNN+I2peKry/TRHWEWh2HzOcAelOCb0fUUnsdi&#10;dRuNR+K7ASwrCigZ3cY7Vtm9ubTxdbJDGkkKr+8KDpmvmjTb/U9P/tGO4ub/AMw3ZHJOSfrXufhr&#10;VrAaFYG4ijZ5osszHJpzpKI/aapHqBvtIPha5nk1gxGO3ZiZWwMAZ71m6UfC2s6RHcpp2kzrHcuo&#10;O0Blx1/Oub1n/hGtR8KalZzar5CsoMexsZx71F4Tm8CaO97GPHUDz3c6gQBxhAvH5msUn3Nnys9T&#10;Wy8FWOlQXCaHp0ByMvgA5+teN+OtZ0rVPin8KNNsb8yrb3xedo+Q31x6V2Hii9srrwL4nhhinPm6&#10;edmzJzgc9K8W8D6ZrUdt8X7tPD04uDNi2kl5K49qqC5tW9jGoklbY9e8VeJ7bSPhjOlqieaunRxw&#10;R5xliMdK8L0HVfHMHxOj1x7G+unE/wC/2ngKx6Y9ql1LSPHeo+I3lubvcY58Mvp+FereFdKv4vCE&#10;VkPC9rO5P76Rmxtz9TWnupXMYPm2NOa80PU/EPge9vNDs/NgtJPKLMB97qD615J8RobQ+BPHYto1&#10;U/YnZEXnGOtei+JNGhtms42mkBVg2Eboa8j8Tzuul6ucllGjzK2e/wAvFRh5Sc10RNVNJnxjE+2P&#10;UR5Zy85APpU6n5GGFzmoAR9svMg4F2+RipowuxyHBG6vp0fMy3LFltOtIWU4CntUN55Q1mEi2ZP3&#10;nPHWrloyR3wfzVHynqKrX0hnmH7nDK/BxQIryic6kSoGNo5zxWjH8tjnKkshzWaxysAJI6ZwfStm&#10;3iR/DniGQFd8CpwT2NAGEzA3zAvzv4NeoeF3ZrFWC/ci6mvK3wdTOR1lFekaNM62ahI1QCEA++aa&#10;A27x18q8VWXLhs5719jfAZRJ+yTqqZP7vUGAB96+MZkhOoQI77WNu7ABvavsr9ntmP7M3jdS3I1f&#10;C8+5qKj0HBnZ3FtIniBwZJMGToabfWbHRLzOVJXI5rpdSjufP3NGhO3IOKrwhrjR7hXt2DL0PtWK&#10;v2NHI8Ev2VPiXaRlCAWHFad+tv8A2SS1qrr5Pr0qbxBYyt8VrLZCAo5LVX11Ei8HhxM/yRfNnvVO&#10;I0yLw5FHJe35EQ2K/QLjFdtd2aLotgY7Z8EHecVwHhK6K6tYqHyZ5QAMcGvdru1/4pm2xGgUQA1K&#10;VncbPMktlLoGRSGz83pUap5OvQoltcSF5AMKMnJrahtdSuPGkMFvDKV80bsLwK9t8M6DptpcrLNp&#10;ts0/kja7qG2H6etXFqzuQ0+h5xp3h28klgludD2q8W4oWwUHuK6a20/ToJiYrCxLIMDKD+dddeQy&#10;rrGoP9tByxyB0IrnrgsGm2qBluKhGlrGXeyvuDPJDjPQL0rnLmVvLYKTt3dPSte93CXbgnNZMsMx&#10;RuFyOvNSnrYZhSmTJYy5I96zrksY8eZjKVszRYkuWZsDA4NYV0T9oI8njHGKOojCWMLqMhBkb5z1&#10;ORUmdr3TAHnFSsY1lQY6mq0zrsfCjk1ewMjaZtso8tiRyDmpYmmkidnZ3wnr0rKkZvtOMYO7k09p&#10;3hSTywOU65pJkpk7CL7VuOc7j1HSpTfommzIJGC7h04JrDM98zcoTyecVbtbO6lkycYLcg96aFqa&#10;AvH86Ircs3TPPNXN5k2/v5ixYYxWxo+j2axaq89tufyPlGeK17Gy0qMX7PEufM+X2oQ0mZ1nbTNN&#10;EPs4xgfMa66FlSwMZiiwFHzVTT+zl+0Ml4CWHT0pmH3ofO4LU7jL24gnD5z2rPuwz2cpEa5A+Yk4&#10;qwHUSx7k5A71m6x/x72SeY6CTlip60RQHF34Qago3HBziuO1raLCyIkywJB/GuuvngUr/phYbwEO&#10;K5XWhEbS8AtT9wHOelap6Eo8i1YFNcuEMfDLnNYAEgnjZbdSqucDNdLq5Xz7R85JJB9q52XyStov&#10;2n7zdquK0MpHP+IllOhTM0WFaM9T1rzSEnzn/wB6vTfEkjtpAj8srsgPFeZQ58y4GRnmhkm9aqsk&#10;cu3YHSMkLmuo8PNi+jLcyNdgOo/h54rjLJdsFw4v23Encv0rb0OS6XxlbO9wFRphx60kJntVsHXx&#10;BH8ocNEMjdjbXrOitnwfJE0wRhMm1s149aukviG3AtnCvCvOehFd7o1wF1uK2lucYYbQT1/Gml7r&#10;Fc9Xt7mWLVLQIU8shFkXHX3ru0RTpNyy6pJzAMAeprzjS0aTxBcZbJ3pn0Ar025azj8MQqjZk8sA&#10;YFEVbQz6mHHBcC/tVaOZna5HzdsZrV1NAmraGg1MA/Zjv56U+C6KaICdPDSBPkOOaxZ1uZZ45ZJQ&#10;DzklvypjM9ngGqXqK6MFbmkcpsyp4zWWCset6opE2+RuCRwa04It1vIdy/dNO4wi3C5XGTuXqO1X&#10;oTsu1L20r5PY1UgI+0bPIIO44Oa27dHME+UjAVeT3oTAao865OZGG0jj0rTjlSNkxMpwK5+WaaLU&#10;ZJEiG0oQQe/pTrBrtnn80AbpePpTuB0JnmmulZlJCn5eKuRNMFuf3XBXoazi4S7tkAXG2tCEM0cW&#10;ZRl3wKoRNbnN8hJY9ciq905OqXqjAIxirjqILjaShfZkgHpmseYyDUJ38tjk02Ax5FW5hLSxj94A&#10;eK4H4tRWUv7OnjnLhn/s5SG+ldfPy0ZdePtC5Ge1cr8WDYj9m/xTJGgx/Zq4Ge+Kn7SLij4vtJZW&#10;8I+GnmZyqzEHI5wK3mmR7aJY/MERjHA71zunuZPDunxtGAFmbnsa6m0NtHpd0HCGRYz5fHrWLepT&#10;M+clLZQEz3qKGWR92+2GBjBqwDHmQFSSZOppk0eTGFdRn0pAOYATzABs4Heliu4LfUU8yMsSwxxU&#10;SrKImyrEgdaswpp7Wt6zqok4xkZoAtzzwNPEUt+ZU+VR/DUH7sRSjeu6iEQqLgqUPy8E1DtTzJcv&#10;yW5oQyaJ8EjDEgGpo3Ta4MjFjJyPSmRBRuI6470iZWa+bylUlh707CNZbbfBcyrcKrLF8me2KrQm&#10;J0mMqqswbAYn71VZJ7gCJvNfy0T5gtV4WSS6lbe+0t8p6c0JDLd3asbSVYpnZ3UkcdKls7eUaBGs&#10;13JuWxl3kDsBTzcG3tv3lyjMUO32roNNeKTwm9y0CO7WMwZR6YoaA8MEuntp+pvHMX/4mDhM9RzU&#10;JMzzwqeIwRn3qpFHB/wk/ilEkwBqkpA7DJq+PMW3RdoPXcaQiW4aFTahYyyKPuioyzbl/f4UelMP&#10;OAYWBqNhJiTCjk4qgLEjI0MSxN1+/ntimOAI0Od2GGAD1pjZENspAGTzg9aUKomn4xwMnrSAniFz&#10;/azZsBgAZAbOM1qXSCO3gb90Mrkis+2wklw/msxIySa0I0N1aOd+OT1PQChMChDLE2u6O/2hQiXq&#10;byeMc+te/SrayeDreH7TKrtpqtGwPDYFeLJZ6K9rBFIwVnlH8XcV7JbSAfDPw8q6a8jpZERepwPW&#10;s5s0pnELb61c64iTJdpEkhDOMjd6VvWemaqNd0+BtauXt5JxuUMQB6VZ0u7vnub0XWlJGqzfukxy&#10;3rXSWhMniOxQQ7YvLLZJ+6R05qLmyiil4hNtYHRLUSL5giB6/dzWSJLZ7V/NnkLmMdKq6kbi5+In&#10;iUzI0jRuBGAc5ArobSy02bwTPINZsfP2MGhLAFcetFxmXcJfN4e0VbbU4/8AXjcR1ArReexlhttP&#10;mtohKqIUfZyT9azYYjFpF/5E8rNubBzkA1ctFeTRGmmtgk8b5V8dMUrgahvhpu0rdgXJiAjReo9M&#10;1yr211qfiu8utRlmaczqwXdwgByKQMLrxdq8ssbOQVAk7DHtWtqpjsPBQvVv1nzgMFPIzStYLj9P&#10;n0eLxd4rmkguPltVWHc3yrjrj61pm+Nz4R1Ffs1r5bOdjBwcfWs3w7PoF5dWyXVqpikQhiQBjNdn&#10;H4T0NNF8Tpaa3MkM1uzBfMzgnpj0pNDRyWl6Jey2OvTQ6hDJMsDMCrAhOOOKt6M+ov4X1WOa9BvI&#10;tS2OQuMYPHFXPBKS6TffEK0ubq6a4uVkeJjlhtQVyXhvxHbHxH+0nqE3h+V44/EUaRqy7R8rYOM0&#10;mmCPZbAQwRwSy27Ss8SjcRgCuS8d6bp1z8OvE8zxx5SyZlbAz0rq7a8gv/DMEkdtGqtAjIvQ1R1+&#10;MyfDXxXC0SgvoE23J9FpFPVHyX4ZFrL4osIoogPL1I5yOmDX0FruvWFt8OdLgKTlxaqEKDGOOea+&#10;f/Bggi1axlfOZNclUn05xX0lqGmeHG8F6U9wtm4WEMy5BxmtZmMepmeE5naFb9dMHlvA295OePbN&#10;btxF4Yn0u7uE022+W4Bd2OCuDzWZA9v9i0eO3iRbNXA2KMcUzWIreW6uUigMURhXKq+BUGhYuJ7K&#10;5a6WOPdbJAo46EiuTlvdWl1e4t9P0AwhG2yTMOo9qi/tP+z9Rnt/7AkaN1xxzurptHSa9lDpbW9v&#10;GDl/U56U/IC5Dbxw/D+6WW7aaeSLLN74rn4gWt1CtImybkit7VZJbW6sEDRSKFIODWN5sK2kzHYF&#10;bJ2570ASxT6bH4ojWMJPcfZ/kYj7ppbhbsaXftPrS+bNnofuisK2t5x4gvLpHmHmSYWILnP0ravb&#10;K9WCwklWUE8+Xn1oAq+H7XV5de1CO3+zhEQl3IxurpJ7G4i0yaSWSAus+dp4P4Vi2095ZNJJHAQ5&#10;28A1au5tTl8ua5aZnIBVAcBc+1DHqSK4E73kE1zbtHtL9fmx/Oku7vW7y5uL2LyY3W3AkkK/NIBW&#10;BqM2tPZyxQ3aKrRjIC8g9qv6O2oN4CdJbrddJuEwxt4PTikI6fRbpbrw088trE5gmw6ydCfxp2t6&#10;i09lYINIjMcLgABeDWJHHIvg3WooZSjmRWY5wCayra8un8SadYyanh5pQFATIAHU5qulh3saV3ck&#10;y6RbwuVW4UAohxz74rnNQOkabrurRy+I3i1J9MdLWHOS3mAj8K7XVbKxsorO6trZrtltS2UOdjCv&#10;CdFj1zxD+1ldXE7z7IGkkmcjhFToB+OKV9UCjdnvfg6xmt/2d/B9pMQt9LcSyFA2SSxJzis/xdoN&#10;k+naU1/qF156SKyvG5AQDsR0qXwdc3C/Hd7m4MX2fTRJGN8ow2eBwa7PX7L+2L+R7XxBbiOCctOg&#10;wS4Pb2oTs7CXY4nQ9usafrOlxaSwOkz2y2snQSBvvE/SuqWPUdM+J3iexi1csh0MKrBcBiy/0NFo&#10;sukWd1fWXgKGTMYWaPfgtjvn2qLU7nUb3wcb+DRzHeK/yqepB7U7jOP0jQzaaH8VJZ5rqSea9ldp&#10;JJScAnpzXRfDa38Dr4k8YO1hpaXcOg3hUzhSGyp5BNR6np3i+X4UaKYyu+cg3JLY2AVr6FovhObw&#10;NeQPfXMd2liRLIjYJyORx60mxHKaVql+/wACfjmYvtDNZ+KpFtJt2AQzcgHvio7TRtSXwx4c1G58&#10;V3M6zDfdKCSE7gelT+ILVo/AnhfStJ0o/Zh4gQ3rg4JXPP511Wsvp8fhzwrbadrUX2RtPgWaFuSr&#10;Y5yfehaAc7Y6XNdeLdUns76O3iWMBZGAHP0rpEs7qC2ffqZklZsNITnNVZ08m001RqvlK1tkCM8d&#10;PaodPmuGguhJqEsu1jt96YGqdG82MM+vfvDbswGOOlc/p41djrNo9mFEc7bXDZ4HtUpuvFX9uiNd&#10;PCRZOCW/hq7aGCG8upk1JHL3CiQE/dPemhWFtQgeRWK4XOSeCcVk+JJ1/sHRFjhYFrnGAa2dbfTk&#10;w0dyitJtJUGrM0OjnwjoMj2SmUKCqnvTuByl+dPstH+HMi3TzXdw4Hk9Tz/Kt9Xnt9X0NzcTmOWE&#10;M6KPu1AsWkv4kgn/ALHj+0JBiIMchfpW9bAfYpXewjZUU7iecUXCxk61rerXEmi2tlZypahsXBOc&#10;sPSlI0YWdqg0/bmHOQ3IPfIqpNJGNU81IUEZkPy4qgJs67rkv2GQ7otqccUrgX5pIf8AhG777NGj&#10;hQeAcYI9ax9PfVrtbXfo0BjjuDvww5xWlpsVrHpPiFZ1kDT5wuemav6M2g2VvqbyCcjc3ByRzS3Y&#10;yld2fhuS4mFxC0BktSCF4zgetVPD8em2YCW+vzyWhvWDMXxwT6Va1K60yZpJIgs0Qcgoo6Z96mGk&#10;2CeF9LuBqMYgaQM6K3K/hRohFLxW3iBtatBp9kv9nRRL+7DfNKzdTntirWmy3On6RYXf2VBKi/MN&#10;2fvdq3tXW1g+GFrf26xTWu+JJVLcrniueuLjRX0G7ijiuRmFCCQeM0NghNQl0mTWvtdxo5DyoDE5&#10;bOM9az2FuIsxQPKSMqDzT3SCTRdPhe9DgKcE9qvxNZ2Wh6aw015nO4KpFAHHztf/APCQ6C0kEgxr&#10;cJbjgANX6d2UjS/BH9myUSMyyeEU59cLX54Xb2svgzVZjpSRsrBsnqK+9fh7cG6/Yk/ZJkZwWXRL&#10;hA3sM4rmxcbwREjSwPMnPlN97rSJw33DS3TvFHMDaocyHGKhjkd44ibPbx615ViS0rIBJ8vJ6VVx&#10;/ptx8v8AGMe9WlDGcgR8djVUlv7eiBwPm4pMC68X7iQjYD5fIqoufL7cNVyRm2tg/wAPIqip/fjd&#10;kAt1piLGT9nxt60+WOOTSUVsZVgQKSNSZEAY4NNm3pPNlgRt45oGSW67pJB5JwseKrAIL+5Abjd2&#10;NX9LlDTXm+36Dr61SlEf9v3PYeYaAHJt3sN3FWF/1cnyLkelUyxE7j8qmgI8yU7+COc0ASHIz19z&#10;T8Zs4ccgVG/IcbD7GiB8RXAIx6GmBWeMm7iw7DDDrS3O0FM/e2VK+d4HmVXnJ25744zSAnss/Zpi&#10;SMYPWnrnyp8Nxk1HbE/Z2BjOTU5WUW058nAxQBHaFk1iB1Uk+aOK83+NLQr4NspHUjzYCq+5Ir1b&#10;RVhk8R2u9VKqxyK4T432K3Pwy05oXTdDbTNgewyKqG4Lc+FPEUK2/hLQU8naTKzdOcGuaGPKhYMO&#10;Yxxmu01m4tbj4X+H5JYh9oiV1J7HFcESw0+NtrcNXa3dCluXYRIdQiOTgNzmtV8bH2oeQO/SsmGR&#10;dgID4yK1WMYtoTvbcY/uipYiNd5mUbck9TmkdXWcgjFRxmQ3UKhwrZ4zVmZZdoLuueOaARWmKmMf&#10;eJ3CnRO32mYrDwUA5NMPDnuMURgi9iOw42nPNAF0Byg3kGo9i+ev7wDJ9KkhZd7g54B696bGx+2N&#10;i1BXzMZz0pgOaKRUAwCpPHNRMGF1b/uVx7VrvHELNFZXGVzuqgR9zEeQG6k07AiQIvkuRFxgVYt2&#10;PmlfNZQR09ahikbz3j2kHHpT2SYXcWY2JyMUIBk1ri+m2n5ickZrMvsrp12xUcYHTpXSRA+bIZbc&#10;ZEf3s9a5zU0l8m5P2jCl+lAhIhjw3IchnIG2rdk7GCRZLfBA/Osy1JaWJQknbBrcEUi3m4RqCI+l&#10;DAkGAVPmR/K/86JY5POlLTMu6LgjpQiRs6ZVh85J5rXljik0IBSCVHFSxnMQZQSEFWIkNSXEEx02&#10;F/tMYVmJzikmieOW4BkUEkZwaq3Mtw1lDGC20dOapCIC+JSCuCOAfWpgziF+mccVRnBNvGGuOB1q&#10;zA0Zt4uoAXrTAcMkEkDINPQf6VGuQc9KawzAzZyCantxGbhHUHcrAYzSsBJkbpo1gAYkZOaqQpbL&#10;4mgDff8AtKmPPTirZjuX8fFI4ztVBv8ATmq+vW95DY3k4CBre4jyB1bNNAel+OGik8Nfs2XZlUyR&#10;abMsak/e45P4V5hcXjtft5cjHD8N0ye4/CvQPEkJl/Zm/ZbuXnZWjtLjeM9QwJrhEhgex08iWMrv&#10;O1h2qmNmhaT2HkXKTMSzRZDHsapF83FziVf9Z8tJNDD94uqqF+Zs9ahhWBpfkdtoPXNIRbIfEYKj&#10;IIINWo5nUz5PBQDNVwxIxuPy1FKZBZyDb/EKAGSyZvWUZ9QakhztYknp3qv8xmhPlH7vJxWhFEzW&#10;2O26gCm+84wTyTSbdsG4xEH09a0XiUSRjyskOvPpVi7S3a1QBoQyxCgDIwWhkIi6kcZ6VXkTHmZ9&#10;sc09Z7eOQgrk88VXMqPcbllkGD0xxTA2bEJt4dQcCtq6ac+CfERAL/8AEvYcfSuat9xZWB25681Z&#10;aa+j0/XAJN0Ys3BX1yKqErDR5b8M4Ypv2u9GhcKHl8aQlXP8IWTJx7mv0+1e01ex8bWN/p2sxRTS&#10;WdttjfG1wo6MOhzX5y/B2ytJ/wBuDRY3uysn/CQh4+OwbLfpX6N+P5Fa4+Glul40TzxgxPvxkJXq&#10;VJe6rA7p6HF+Lrj+2Pixo0cfg/VLLV5LJfORGYbyg+8G7jvXZeD9W8QQX8Flq3hSO4jhG0XivyB7&#10;jviucsNWRPjh8MZL1bWdoLWWISlACoIxz3NdfqEdvDO0lvJHIbiY/IHyfmNRdNDlqbfiLTPBc/w6&#10;8fX1vpFtK6XMOx45tuxmIzk14f4m1I6ZZ6Ws2jXzxkJtYMWUj68jiul0meaLxT8etKu7S4exea1N&#10;zBvIMZbkEGo9esLObwN4w099Olltm00tp8jjLRkL0yaXK+ooxCXVLOf4S+C7iW8up7W5ni2Sbeh9&#10;Cfaug+IDz3vg79nuwsdVSaSMRyyiJsH5OVGe1T+F9ItR/wAE6NChutNiEkTzne6jKHJC1xWjyxWX&#10;i7wjJda7Io/taMeY3IYEjAyauGgLTY9x0zxboo0Xwyl7p1/HqNvp8Ud5bhSxi2jAb3z1rvxrXgqf&#10;RtJmkh06RX/1TvGDk/Q9CK8MjudIX9sv4qzNc2H2ZvCEblnUbMhM9/Wrngm5s9S8a+GCZ7ZbX/hJ&#10;JwFBGCFY9veolG7ugPXdQl8P6j4I+IUsvhCKJtJsh5F5HDg7XHPTqAK5D4N6hJa+IPj7Z/8ACQG6&#10;0wXDzw3TcBGxkjFemQWV9/wvDXDFrdgdJuvC8qXdi0Q4IUgGvE9KtLez8XfGaLT7+7ezfXnE0RXa&#10;Rz0H0qYyWquMm8QWkc/xK8I67DrMapdaPqUUysQC4UEA46nH0r4E12S50/4ztq+nwG4gXxfJBfRJ&#10;wpWR8c/TNff/AMS10m2/Yg8c6vFZyi+0bQpPszhioTzRggr0Oa/Pb4dX1pqXjvxnpl04lbUppJzE&#10;f4jGQTimk5fI2TtHY7LWbrQ9N1+ya48O2JtLqxWS5YKD5e4ZqCHTdEm8NXOr6TPbNZSQu25DjBHX&#10;gVJ4t022l8MfEi7SOaeCCa2hFq3VRnacVQv5bHRPgPb21tZXIe+tvktVJPJXnA9s800iGzjoddN5&#10;PqOmiw1RJgswhneM7Hx/tHiqemaTeJ8OviZcx+Bob7UftBZ0kIxsXnAz61r+CNa02Xxfpejaloml&#10;QrJe/upnUK6sT0JPPNeoXzaLZ/EzxbaQ+Ru+xxeYVI4B6ce9X8Ngbsed6fo66j+z/qFzpOpXul6l&#10;PGwbTpX4jdBzg+5qA+CFvPhb8MJtTv2TV4ml83y5MFsHjpV64vLeHW/Ek8fiW3S2tLlTPt+XaTXZ&#10;W15bXGhWFws0hM1lmGcHKkVPVCdzwnxBJ4o02Oy06LxLfmyutWt2kglO4uIznAJr60M9tffDn4W3&#10;VnqMO9vh+SEA6sifMCPYivl3UIvEd38bJZoPCbajDoyM12in7iv3969w0C/0/T/ghBqsWlJctLaS&#10;xQWhlGYWfg5XtipaKcoq3c8u+DN5HcfGz4/rcQp5s2rStGCMcq2CMfSvU9RfVW8a6khVBbreoAoO&#10;Mc14L4aXxZa/tZa01j4PRppdU3zWxbblZDn5fpmvbZrxbjx94/0+50mSzvrOKFx82RKG6/lTmtiZ&#10;bnlvxLshc/tFfs2WFrNCZJdfgL7OoUNkk/hXsvxP0C3vv2amvoW1BrjR7CBQIVJJBXDcDk14zojX&#10;Fz/wUj0ASLK62ulShC3QYB5r3u68QeINJF9LDpFvc2M6TJcxlAwGcgZB9KdmrdSuq1PfvgdFLb/s&#10;C/BtJraUFrKQqGGCM+1ddcSQf8JM6blLhhtUHqO/5Vz/AMJdWstV/ZQtNi2wns9ckWRUGNobkcdu&#10;KYryp+0Z4wRo5PLjtIigb3HOK4aj1NYrudxu06LTbmSXWYI4o7cu8kjBVVRyck9MV8b/ABY+Kljq&#10;fi2XQdFsnk0mGdlubpTt+1OvXB/uj9a+iPirCZv2DP2hdst4jtpCtmEkOFHXkc4r8wVkZoby2FqU&#10;VQMSjqwwO9OEHLUHKxvalrFsZJyJbdYkf52wAPpmrVhqdi9pZPCI0ibAaQHqfpXHzWn2zT5rT+x3&#10;FvG4Mku7H61lalfaTp+jwQReXuCgKd3StVBIxctTqPFN9oqTRLI6TTEA5HJHpVS2dLzw/pcEMMoZ&#10;kJxiuB0u5+0+NlDaPcztK3+sfOAK9R017K316yCNCi7SGkx931qmLmKbFILCK3n8lgHwRt549a5X&#10;XLdJtU0lg0PkqDsAX5h+Na+vzwSeObIQ34ZN5+c8bvwqnOVdVI2blToT0pQbBlCK3jisAqh+ACcn&#10;NQyzWwtrkg4YjbkjrV4sP7JkLfe5xUcdrBLokkl1LDEu1vLx1yK0EYstvIdKt4IrjiZ8uw7VBLax&#10;xaTcWy3P3iPmz3qQzbPPRJV/1hC5POKhvwV0SNvtDGQEHrzTQaEK2bIiqYnOF5IqxFHbi01Im4I2&#10;oeDzTdNv5jYa+0mkkkRKEPY8c1MTbtoRCuAzMdwpk6GdGqAW5XG15CC4HXPtUp02ET3beeHGA2G5&#10;q5BEqWELCBNyxttyaS1uDlxIyb2kIAzTQzCmBivbZ42JxJnbt6YpLh2udRSR7tgxAC8elbz2/wDx&#10;MoM+UULEtVW4t7dfFGmeRbYYjp2p2FYkt5L4aJrKNCMJCAPVqz/siNp1ncvKA0cx21bla6XWb5JH&#10;25jGCO9M8yFofLERwJOueDSsFi1GAYZCYOsY6jpUGYFbH2SPer8ZrQ/5dYkAUEoOKz82rardx5jZ&#10;1j+cg0WBIhmDzzxhzgKQevXFW4lgaawM9tGTu4A9BSQLb/2bfRs772b5H9KqTmOOzIa7kBHAY0IZ&#10;o6rPIz6P9kSFUTgkCkhluRNHvlz+7+9UelweYkhbV1jUkkKf4qsukY1C4VWXK9OaAJ7hYj4chkeS&#10;MgS8mqLCz+2QBGmBMYIqQRyyKUM3yhgWUnHSpn8vyEIhTKjAOKEwKLAiWQmFTl/WnqMSysTg7enp&#10;TyhZ2O/Ax09KCsp0/GQSTj6igRLFNF9nlX7LFL5iNhg3IxXPXckx0i6t1t5xM98MKuemauLBBFf3&#10;G25uELxksx5APbFRaIZF8T6u93d5kY/unccHFMC863v9kWdvJbygrbLk568U62jMenZe5zg8j0rQ&#10;urm2LDYEZs8kGqmJDZ3IJTBx3pDQ5ULwOVuMDeMAd6uCGZYL1i427QetVYlcQQqBjB5NaEA8y4kQ&#10;znJXjngYpCK6Wi3ut6Cq3rQpHMNxNdbd2kX9i39quodI0+cHk1z0EGqJ4itgsC+WzHcQcYrp5LeY&#10;6MH8w7sYBLUkVEybe0NvNbN/acjjHOc/LXY6NfObpbdrWPYMjexznNctNFrYs7JP7MOHkG5s9hXS&#10;6bbWg3vMEiYIvG/qRTB6DzY6GPihHCukRGaRtxYdMVdt2vIvjElvb2hEZiO9Q3cVEph/4S6S43ZP&#10;lYDA9KsaXcRf8LOsWNg+d5LuTwanUaJbiDWf+Et1Wc3s9uViYYzke3FdB8PLO+j8Y61daj4wecoz&#10;+TuX5RnpxVi7msrnU9aAt4gotzlg3U1laBcz+b4xgS+gjEcw+YnmmtRux1PiCQnxpoBUQh3uzvIH&#10;CrmrAkjufEkkFlLmKC1Xztj8E9+R0rOurKa48Aay3/CVBZ2hYQyY6UngzTrjTPBPiCQeIo7prhnM&#10;pLcg/WpTJSJfD1podz+1R4as5nfcs7M+TkcfWvqu5vLO30J4IktY4orfHBGXxXy1oV94c03xL4lv&#10;7vw9uuJZX8u5LfcPtXfaFNdapqNjcS6hdrb3E58lhkqQPfpVKzWpK3NzSYPtHx0mvZdUt1We/UKJ&#10;ZAAoH1r3+z0bSk8Q3rz6gGjfw3cP9/AyEJFeJ6zoWmXHgnxBBbxN/aMV7A9gVudhBzyTiuuj1xLL&#10;wMbDVr5ftcGkxorCTLNkY5qlFk2Zf8F3723wZ8aX80WrSzXPjCaOyjKthlRyOK5n4sNpF5oXgWJ/&#10;FMNrJcOrpAF/fMV5PzfeArrfCfiaynsW0pvAdirWU4a1lcAC4DHsPUV4V8adJ+JNz+0DbarptlKk&#10;CWUQaP8AhhA6kD0NJ2RpFJvsedXtjqll8a9O1GPxEskbWarNEJMuAoxyOtSnxJezan4m/s/RtJc2&#10;sqmVZ5VVvcjPXFbPhkaHJeau+oeFZZNRWEK1355KsO/ydOPpWP4j8G+EE1Kz1NdZ1Vo5jI0sULFe&#10;QM846ikle3Qae99TtLbUtD1jRfBAfxPZaZq0ak2Vw6YSVl6oX6c9Ko2Os6q3ij433Gvfs9wSx6VL&#10;BHM0Mwk+Q/8ALRceo5qNX+GU37Fxhlj1IbWk+ztbwkyRbc5O8c8UnhnUfDWifDz4dyr4gudRsvER&#10;mhuLy4UttwMBWznp0qRJlTxo/wAMb7wB4Om0WxUXUvi2xeynFzh4jvG9euRxxisW/t/G03/BRzSJ&#10;7PwnbSjRfCdi3zuF3lhk49c07xV4d8MaJ8TfghrSWGqahpU+ttPLYKxUJ827cMenXFdl4skQ/EP4&#10;VeKtBvruaz1C3ghZAhUr22N646U00kMsa9q3xAXW/Gkt98F4YrXU9IeKRftW4KcEA5zXlV1D4i0n&#10;4LfBC5l0pdR0Ww1+5/tK2t7jDIkxODx/dFfQs2q+FvPutL1vwvfwqdPjfdHmThhnnHSvIrGDw5c/&#10;Fr49aLZXOrf2XqujObQTFivmIvvwOaIbbAmrl7w1Z+BJPjd8I7/w/rsh057KWW8s5J85Yc4KHuDW&#10;f4hKat8XvibLcahJbWNtrUTTxkHOIzx1+lcr4I01tO8M/HW9nttRs7nQ9TkXzSThuflAXoc11vhL&#10;SNc8Qf8AC0NTvfHH2SK8tH3ReTjzAq/KaTKas9D1dLmO8+Eenyw2TvaXNiqQT+uzivI/FWqLpljp&#10;0E9xIrzFhFuGN57dazvEHiDXdG/Z18GaJa695RtNQud1yUzlmJ2Y/OpvDGo6b4l+Gl1ZeMPhhd3G&#10;p6G0ctteeUYhcwnkntyoqBJdT5016z+0fE53uL6ITNMkmUYd+R0r1fw9BGmjXLtbsSLYAbu+BxXF&#10;+I7fwzd/HP4jXGhG7k061mjSNMkkMnDj6A11emXGpz+GNNEVjsUKVbt0qbGzasd3oWsQpZajZzQI&#10;hlLiIZ6e9V9S03W4vCXiC+trjT7+M2c2fKYErkdCB6VzkOn2C6haPc+MFieWJxnPSug8Ew2Gnx/G&#10;a2/4TSVhqUZeE3EmVUIDnGeOahR5dUJ67l/4WvFon7MWu6rd6MZVuvHC+ZGzbfvuB+ldd4ltNXsP&#10;2orXU7bSUntdQ0a2kRd4YBSBkD8K5TW7K51X9mz4Zpp3itEs7fxHI99bxgZn2MeMjpzT7nxP4zl0&#10;PQY7X9l+X7Np1hGgne9ywVRgkD3rZSvq9zHpZHUzapcH9oj4QQRXZg0+aRxcoF6sfWui8XeFfDc+&#10;oSzW2kFZ3CZmSUjAPX9K5rTLW31eDwVqsMsdtNHKRLExGAehxXZ+LGFr8HLsL44gWZNO+XawLMcf&#10;nUSlZqxSV1qch4cv4bXxn418L/ZXhSLRWa2nkXcsrMOeT15pvgK7s4/D/wC1ZFNZW6XlprqI8rIO&#10;UJ4I9KwPC8mr3fhCK8u9Kj820uyqXDDBkyeOa7GLTYLHTPidfXckKvrFrGZFRuGCD5atu9wM/wAq&#10;1kOsS2vjCKPzoyXOBgEe1cZbfabf4+fCOcfENbm7a8m8qGMYyo65A9q2rGwa5+H3i94ZpImWYkEN&#10;19B+NcXBY67p/wAe/hHqx0q4kXz5lKOeQvcgGhK+gXsej3KW1x8avH93O0kK3OngSZbHlgDn868L&#10;1kyGw+JcNjFdtpll4ttdyliRNl8sQO9eq+OdV0ZNU+HIjvbYR61aT+c0DgtEUHQgc81xGmXXhiPS&#10;r2yFxqM883mFYzbsOex96XKyXueteJvDfhS+8BeDZhPawwjw5aFSsSjHyjNTWdjZW/gzQYrXXbWa&#10;2jsHG5ACVwO+Kp+C9Qubr4M+NtN1W3XzbNm+xyPx5kfYH/d6VkaDb6rBe+O7uy1O4aOS4P7mQ5UA&#10;dcZ4qdjRIv6Tr/w6tJLsapr+poXu3Vg8BxgH1qfRbzwVL4k/aUNpEs1tcwwHTQfnJOPm9elcjql6&#10;mstY6Uvw1tFWPXoReXSICVBYbhntmu08b+BtW8KxeDda0HWrpbO5trNpLRk3mEHG84PUEe3FLZ6s&#10;ZmQy3+kajomoWfwrGoXKyuNi8MA360ug6l9v/aV1BdX8BLpT3cBZIZmBGRznJrf/ALatZ/EviEWW&#10;mRTsml27oVXgMRluPrTbyfwf/Ykeq65pomPkvtW15l3L/Dgcj0pp6i0Lup+HtWvbnxW+n6f4dvIb&#10;MHzNsqJvQ9R17VxNr4ahs/Eeg3c/iqe0sZy8r6fIQ6q8fPBzWj4M8T+FtZs/i1ZWvws13RzbXyKA&#10;90SblM8Mea7eW1sJ9K1C0uFRoY9Il8qTd90kVSW9xcxw6Sm/1ptXbUzLatK6xAHtHxzT7fV/FVrB&#10;4u1a18A25srS5jWQmUN5gPt2qj4MtJ2+EPxi08Xu94NRuXQ45RDnkV6N4S8HNdfs1aykPxFaS21C&#10;SQzlmO5GXtj60luNpDNY16a5/Zr1TWrfRtKKQiI3NssKlyO4z1ryjU9N1rWtC8A6zpvgjTlt7LVo&#10;pfJM6+YdpBbI616rp9v4L0j4b+NNKu/iHp6y3EuySOcqMdlwDXM2OgXVk/i+e08W6pbwXDqYJULG&#10;M5/2fu0RfKwR1+r65Jqvwk8arZfC+8i1WLSbRbGORCVmEY/e5Y8D2rz7RdGutR1e3uYIbELa38X2&#10;223BSrA8/rXS6XfeL7D4k+FbO68eaLf2t1Z3CuTCqMhYcfN/9erUGjjTbbWruHxlOHur+SSdFbgc&#10;5UcUXd7gN8Xa7cafqrR2fhwPm2iUYGCTjpVHwleQ6h4s8QW8+kW1pfyQgy78Fsds96twf2XfeII5&#10;9Su1gFucxsV4Yik1XRdMi8W+FvEtl46so5eY5IhIB5o6DI9RRYNTI1oappOs+LTbRs7c52jhs+gr&#10;D/4S3Sl+BniiB7e4k1N5CscAjwSzdMfQ12V9dI9ywuZY94gzvIznNcRPZ2X/AAmOgzLoNjNK+rRl&#10;MAY2g8mi3YVmbVjotndfB34Ti8laHUJ1lecN1YHoAPasnVUn0+azgtbWGTydXtyWBAbG4Zx36V3n&#10;j5rwp8MrrR/C1tI1pawx7klAbL8N8nU4rg9ajuG1KW1ubaOG9+zRsjh/vFhnp7UAd5qN5o76tq0k&#10;WlRFF0mA+cwyS23kZ9jXM2U2r3GtaoY7wrBPbuCok+8B7dq1tBg01Phfr9nf35kl/syQrKF5zjgV&#10;xXgK70220b9pCbVJtSiS0uisErISFB9B71KsgWhj6TpHjy0+L/ibUdGuNahlaeRBYT3bGGdW4bJJ&#10;I5r2fwyY5/hr8VPD918FNN0m4nAmuGW4DiaTrkfjXIx6hYr+zr8RtWTXZprS0mDx+WP3jk8gcc1m&#10;6ZeahdaB4F1yysrx757aT/iVXEhTzFx3Y1UVbRA9je0947P4hIX8OS29ykUkIuRHwy9P1pkq6Z9t&#10;16wvNFvZLS7mLeYMjqc5z2qU6t4l1HwF4gW+8Ex6FPp774ywD+eevDVY8Na0b60gjvtJsGG108wK&#10;PmA4z7UwJ7rTdJ0r4La/fW1zpk8JvYFjBuVeTBIBHXPArN1vS7WTwRd3MYLxS28DRDHKsQM81iat&#10;aeF4tc1tIdN1wxjVEZ1MrFOvOB0rrbm88XXmhadbaR8GdIn05LeIea14qtx975aEwLmga9bQeELP&#10;StS0+1uttsRBI8mD7Dn0rn/HWn6jefs+6/eDw9beXYaxBLujlGVwwIyKh1fQ7CW60eZtSEVxhcQL&#10;Jkqw6iuaEXiKH4ieMYbnxJf2uh3ujgXvmsSrlV4wCcA0J2egFyz1/wAaXUllf23w9Vkt7CCGeWS4&#10;4C4xlc17r4UfQ5PDerOv9n+Y+jSvcfvAWB25rz7TdJ8PP+zh4DNpeTrb3V5cFSrEFtrHrXPDTjYe&#10;Jbq5tvGt8qYAmh3k5B9qd0wsZ+mTaPH8QPFt7D4i1CW4l12VYrV2J2gNzjNdRf2dpNceHtSn8SXs&#10;KRXCYj8wqNxPf6VzukR6LF8Z9buH0qUmaSMWjbflBY/Nx6muy8QW2lTXM1jc6gsSvbKxRXwVJ6ZH&#10;+1QgRk+F/wC1rT9tPxg3m28lrqOm2ymZXG3IIIxjrXovxLeC28P6n5esFbq4gQoR3Uctj8K8Z8I6&#10;lZN+0HdeH7nwTd2k0Dh9Nn8/cQFPc99w6V099qcuo/tY+J9Gv9KMy2XhiQQurfMARgnHf1qJ0/eT&#10;BbtnP6PrHiCG/wDhc2lfDEX1xqVvdRROZseYVGGI9MV55rVv4v8ADnxh+H+oLr8Calqmq3LS25Of&#10;szMx4PXPNeteGDpGnfFf9keyttZ+1LG+usHdMNE3zEZHXivFfiZJrdz4us9Qee6uRaeLJWmu2JXz&#10;AHOAFz/D0rSOsrfiCdmek+ItB+KupeAPCupahp+l3TwW5nWSNArRKBuwcctmt7w1r/gXXfDPhWwX&#10;xBNZatBpM8UlkVzzGMEhx0zXRWOr6vffsq/CybTTCJH0+KK5hlfHyYw55PcV5drM3wz8O/GK2ksr&#10;+ztpbqIGQLhiHYfvDnqOfek2le/QpST0Yafaa3oXiTxjqmm6zcTNcakUltyuVbnHNeg2GreJZZdS&#10;in8DWyI1upJ3DDbuvFZUD2o0Wyv7LxLbX1pNCZGiAHJ6/pUsN3cyaTZ3Y06eOM3wBTHQZpvVEmb4&#10;otIX8LJBBpKxmbVIjKUXGBnnpXX6m/heLwd4Lhiu5P8AR9OgBQDgYHP1qbVrjThp+mMkVvMv2QeZ&#10;jHy8dal0qLw3N4avnkntpwyYVuPkPpUgcHqcti91qc0PhxFtntlUyj5TnHNW/DA1IwWdtbeMJI1J&#10;co23dtJ7V2GpaNp//CqtcQhGUxs0bLwY/wAPeuP8HG6ttcgVfDZkRr4KrM/K8+lGwzMk02b/AIWn&#10;4tTVb+9uL52BtAc8oOpHrXdPoTN8DNdmtbYvcW6B4Ys4JA5YVl+K7fxe37T3wxuIoYLdbbT5B57D&#10;Iw/Yg9avJqOuWV/cxP4rR1a4BXKYVtx5FGwnqY7Wmjt8GL/WL0XMT27orBiQYyeMEfWtnw7p9h/a&#10;Wn3MF/pTGSNW+VgTg859RV+8sodX8E/EDT5NQtbVp7WN9qciTHPSqXh3RbLTNNguI7O+WWOMpPI8&#10;xKt26HikGhq6nZG9+OPwxtLTUoJItkhvzuHy46ZFa2vaeI1vdNtdcigQqhZoT8wI+nNUtPk0ay8U&#10;+Jb220u/ubufTJGMOSNpAz8vrXnDeIJT4a8V6lHb6wl8mrOLhJ0YeV83AwetF0kKzZ9mHOI8sPpS&#10;4GFPkg80AqUYGVcjoKcP9UnzgnPpWJoA2eXOQADjiojvwvAqQjlvloIO4HcMd6EAw9G+Q/nTx95e&#10;aUjn71NBPmEbR7UALl8ghabng5VvrT8N5ucdulI2/AyFzTGMDfNnZmnDduPBHSmgAxgbuM08DjIH&#10;FAA23MTYzkHjPSkUkouVxyaQ+WYwCGAB6ik5DN7UwJCOOhNN/ib5v0pcna4AHXmmc7xikIfhTGpz&#10;603Hy8jPvS5JXBQYpMkSxjYtAB/ADt600HLn608kedgScdxikUDLnyjwKAHN/q2B29KiB4UbaeTA&#10;YN21854poKZB2AHHagBTnzF+Q04hvLY5AwelIv8AqZjvHXmnAL5bfOSaAE7jntzSEZ3ZbAx1ppI3&#10;xYY8npS/8tV5PHWmA1V2hBycv1qVnAkVfs7H5eD6UZXyyNoxmkPRgCOO9IBFwZJCM+9Lxt+939KQ&#10;bg33f/r07jLcd6YCZ+Ygx9uKCRlRjvxQfvAmQYpQCVkbIOOlACHHnIdo496Vj+4lIxQQvlsSTmm4&#10;/d8Z9/egAXP2dcrnn1q0jcwJuQBjhs9DUQ27HH0pWAJXg8EVMo8ysNOzueaeMdIZLzWyluGt7q2O&#10;4Y+6x7ivjjxNa6jpnxBiZbNsNcNyehFfo1cw2dx4dEEsKZ2fI3evnH4leE7mW0dhpTErkh1HT0Ne&#10;XUo+zfkz6TL8ddWe6PmiS2lvtK1Ax5MhQHHcGuKaXxBYa7fhbu5hH2hSYxwcjuDXUajF4x0vxFNO&#10;sM5WNsMoTggVr2mreBtZsILbVdG+w3WcJdIeCfes6c7O1ro9z2l1dM+4PgR4jttc/Zt0i2uL2Nrq&#10;CMwzZOckD5c/UVvT3Wu6D8WJ57fSYpbFroJqFpjlkPR1PtXyn8L31Dwt+0P4ektfElvd6RfsEuVS&#10;QEEdmA5wRX3P4hsItQ8E2F/bfPu04FyvOVPSprwUZKS2JjJJ2lqmed+KYNMnuFvLdo5bS5tw6cfd&#10;z1U/SvnHxf4K0Se11OUXrJHJbOyjGdj47e2a9fa9uLLxDd6ddJIIZSTCH4Gfao/MsJ5XhlRQu75M&#10;j/PWuGU3CV4nROHu2PhfwhqXiDw78adUjktJzYz6g0N5DJ0dc4V1966z4gaDa3ug3GoaZ5Mkckfm&#10;BYzyM8kVu/HDSpFm8O6hZeFZk+zsy3AgTJKn+IgeledeCPEM0U93azy7o2j4VjkEHrW8KkkvaLdH&#10;LJK1mZHw68Uav4f+LeizR3ErGDVEMkBbHmJ/Fj0IHSv1I0PVtA1/4OeH9U07V7aaOayUsVPzK+Pm&#10;Rl7EHivyz8e6RYrqOl6hp0wAmuGZ0Tgxt/ga9L+AfjzVNI+KD2E10dtw6rc2cz4juAP4kzwsgH51&#10;7tGqq8FLqj53MsJy6pH37tkFzkKQVcZBrivi4F/4ZP8AGzkddOA/lXo8smmXXhvQ760ug8FxCrLj&#10;qp7hvQivN/jISv7HPj0iPG2zjz+JFWn7yPCaPx21RB/wsjxscnIvun5VAq8PkDpwRWhqwUfFXxVk&#10;EeY6kfXAqooBZuvXrXu291M5JDBj5RzUi42jj1p+OWyB0/OmgN8/yAfjUWEI29rdfu4NRLKwl25V&#10;dh9KfPuW0wATg8Ad6rojPc27NJgsh3fhUgbtneWySzBizEqPmHasvU3t5tTEhvgfT8Kh2yKHzOME&#10;EAY6VQAwl8ssx5f5aTY0RB1TULeRZ2O2cHA6jHvX6Efs8fFfQY/DGmeH9W1ywt+QLaS4cLFIOhUk&#10;8KR71+fBhbZGDnhsj3po89JyBLMoJ6g4/WpaU4cr+RUWk7n7iXuu+AoNMubx/HPgQRLalwWv48AD&#10;nPWvz3+PPxasNY8cTadpSPNa2fmIk6nCyueCR7CvkeS51A26q+v6+6dNrXDEY+h4quSnnIPKbYWH&#10;B6/nXPDCxi7t7Gs6umg8GR7qaRmOWmZiferCcKCQTkUEL5yrtAUAcZ60/BAkIAHTC10t3MENZXEt&#10;qy2ykHO/B60ZIlkVosAcnnrShXMV2POcZGRSJ5n2O4cyAleBnvUDHgDcrfOBjilYZPBwDT4i3kQ5&#10;jDYzx9aGVxIg+zHluOapIQQ4E0jGULgfnVdGdtVOYpgrS5Qg42kdCDU/lkNcqXyBjv0qZlUxWoWN&#10;cKOMVUZNPQFodxofxA+K+iQzR6d8StXhV1XeA25Xx0yp4z2rK8U+OPifr80K6n8SvEMyBcLAjlU/&#10;IVyyxyGe83RnO5etTEMLthHaxkiLlsfdzSklJ7GjqNqxmxxSrcAui4A6etWAJvKX998vpToknEV8&#10;JZGwJMrnvUhCHzCOy0jMjGfLP784Jp2G33BWZnVgNx9MUsaBgxM5CjPakU/vMIDgPwD+tKwCbX86&#10;EgZXBz2qeGSITTr9nA4PzEZpDtMko34xjAHekIILABPeiwFeRVd1/wBGAbeaaIdt3jDA7ehOasnP&#10;m2mAcAmhz++YknOOKVgINqGOUCHJJ5BpET98rGDK7eeelTAndnyxnFThQtnEpTLZztFFgIwD5UAC&#10;gqCcA9vxqUHCRkOxGeR6U3acjbKQCvQijL+WPl6Giw0WEMZU4jfczcse2KshsSwESY+XpiqkZH2u&#10;PMnbmrQ3buApxRYViUEbmwRlmqcK5+zjzeDyaqqAXPH8XWrQ3iaEDrjOc9aTKLClPJcm3JzwKsQl&#10;z5fHAz2qKIqw5UgDocVaXmFNob73JpJjJlPyuCTnPWpl4s7rESE5GGJ6VENoEmTzxT9gdlw8m0r8&#10;2KGBLhPsm4OGb1pm2YXa4UYZeTnpUkcUf2ScF3AVxipdqK+5WLHaM0hldo2LMDKxIHFQCNv9I+U9&#10;RWjHtWck4Zm6A0skeZXHIOMigLGZI8pFmrMBgHaKYAM4wM4pXVhqkbFwUBx1pxMIuIv3vY1SCxBP&#10;uIi+QHB4rMm4aQluDjtWjKVDwjexG84GKpSJukUHPGetAmZ7bjJblWbr0pzrwpIPC81cVIwAfbpU&#10;blCxAzgGmBT06C8fxxprQ26MEmG/n7tfRMReLwBp3mOFc2mSK+fbF3j8V2DR3J3m+jBXsRmvoW5C&#10;S+HrDKEbbJCD65HNTIcTAtnaaG8MkJ++QDWTooK/H/TypwF123zz710Ea4ktgsIxjnFYdoFX4/6W&#10;ygDdrEG7HTrW+Fupl2P288G5b9nr4OktkHw3Ef0q5bTF/iLNFuOAeaoeAWRv2Xfg8284/wCEcT+V&#10;S2St/wALX1c4IyK4Zv3n6kbnnvxUVf7f8L/Iv3m5rzyAHZB8vYV6Z8U1zf8Ago7f43rzmAfND8vR&#10;RUM6Y7F6MN8nFXYv9YeKgjU8HIx3q3Cu7zsAZFQNFhfM80lbfjHPtVlF5XrkmiAAK3ynnqKkAPnH&#10;92etQzRE6Z8xPl71o2+fMTJ71QjXOTnjuK0bf/WJ82aTNI7Fm/UtodyAo+a1Iz+FcJ8MbQj9pTxU&#10;WwDHFKcd+a9GmCHSJhkAiOvNvB006ft1iNJSI30ucSDPB44oesJG1KTvoevTGzf4k3VtLMMNI23P&#10;SvO/GbW1tq8kQt3VfKYD0ya9DltIm+I005uG3NdEgDtg1554/uIZdTuo49GkkYQgKwXjI6818/Nb&#10;o9em9dz5H1e2iT4w6zKL2FpJJcsuRx6Vzd7c3v8Awk4hjsZCfMGSO1b/AIgtLuL4tRXMscrJLnzF&#10;3fdI6VqaZDo0lxFcgxFy2PmHSmtDaUtThfFGn69deE/DqwwRyzc70LY2j8aZ4O0Oa31SSa4txuOB&#10;jqM16nqMej22lzzy3EG5UyQr8gd6g0i80S50i/ksUglEcmHAPKmtedpWM7XaLk1xHb+GtaJ0+DYL&#10;Q4UqOeK8SupbGTXfMGnIwE7nGz7tez6kqt4f1mWaOIJHaEkZ9BXklm8VyPElxHoAihjil/eMMAke&#10;lVBk1Y2ehspqkB+HK28ccY2oQoVcH3rgLCC6n+J0ax+G9VK/blzIUIUZPrXufgP4e+JtU+E3hXWL&#10;e/jkNzfXAZGwBEAePTOa9Al+HnxXTRmhtNN0TLZywIBA+tbqnLocyr072bscnLJGui+HLJ7K03RW&#10;ygODwc0+6BPhm8jjRMrZsVYP0rYi+GHxiKEtf2CMT0MuT/Ote0+FfxQaKUT/ABO022Upg4+Y0oUZ&#10;X10RVTE0raM+Sb2wN14rnU2MLONQOeOetaE1vDbajp0R0/URIbY7CFJXI9+gr6vsfg3eW2rSXU3x&#10;UtpXKsxYR8JjnpnnNeD+ItU1Cx+LPijTI/DFlcRRXvlyAxAs/PJB6itpU5pW7GdOrGeid2eJahfe&#10;If7et4y1wkayOGftj612nhzwvLdaVpWoDUbyU3N18jE/6sA81qappP8AaMN4lpoFzCHIJjKdD9a9&#10;L8K2uoWvgzwVYyWaq0UbKQO+ax5uVeZq07pGpCmjWGi6bC1zDJM0SrggHHrUurNp+n/CnxZdQ2cA&#10;lmhHkIOmccn8KXVrXR4ruAySEyAA4zWH4r+0SfByEx2zMEt2CYPPIrBPU6JLS7PLvDeu3kmqapNN&#10;pu5n1cIhTkvk4xtr2ybFjPYOLSbzJYkZlDfdz7Vx/wANNC0WysodR1NrXz5bgmC2dgRH749TXqWq&#10;LYzJq1ykdqCiDGXH4cVdSSRlSjpocP4i33MWln5y0ice1eO+J9LH/CM+N4zIAw0SVlY+oXNe8vbR&#10;x+Cr28ubsK3lMYlYcDivHdVmN34c8VvvJC6Jdgn2204pppomo00z8/1JOrX5Yrk3cmQOhpygb5xv&#10;wN1RMVXV745fjUZen1qdAWlZucE8V9HHY+VnuPGfMyQeKMM0rHeuD1x7Uv8ADjd07UAgTrzjK8VR&#10;JEBm7DAAKDzUoN0Ib8xzsFdcEZpnzYK/ZyQG5OetK24SxZzynIoEVCmEAadc+YCK7zS9v9lQFVWR&#10;mC8Z6YriQLc3JVmIBOQc9DXX6WhXSLCQTv8ANJ930ApN2HE1p/NbVZQlk5ZYDly33eK+wv2bpd/w&#10;b+KETF/3eqLu9ic18jlo2v3zHjNo2fwFfWX7NyH/AIUh8YrgZ+fWow34E1bScDSKPou4hdvOYjP7&#10;vgelVrCKTz9RAQ7dvHFdZZ23m6XJ80UYMOTI7YC/jWd5OlQajMT8UvCigvyrXKVCaE9TyXUrKRvi&#10;zCdjAeYefSuR+JVt5Xw3byoXJyN2BzXsmrzeDI/ENpdN8TfBMIj5fN2h3Y/GvM/EXiD4XX2sXkK/&#10;FLw7KTER5aOCuQPXpWc5KOqGjxjwlerH418CxvhW+1YG7ivrRY57vw7pqxwSsJYEGRXyfc2llLr2&#10;izWDl868iosf3gc8Yx6196+EtMlXwX4KjltCsw0eEkEdCRzWUddbmjkrkHh3RbW1tYG/syMzFeSR&#10;0/GuiniWOaEm1OcHdzXTSLFBZSA2qghRgd81zV5Ll5GLn73Ipc12M5C9lBvrlfsrgZOCe9c9MF/f&#10;ZboOK39VZX1Oz2oqqqEmuduGHkzbVBwTimtGBhzf8fEpZTjPesq5kdYropGcAjPrV6Z9zXAZgMGs&#10;qYymG8/d8ZGBmiPxCW5h3Ly7iGkYbiOKy33vPNtzgIRmrl8SPNJT7qCqFtNj7ZI6qoC8A1TJvZmB&#10;dmVbi3+cn94c1WlkjVowSQWXirV86NdOwVABJwfWsS5eUI/7tSAKdrgOaYeecKp5qwPJYw85z0rn&#10;C8gldt7YLjcMdK07aSQaipSAumBgntT5dAbOjt4YiFUoijvmtQR28JQ/aEwcdG6ViyxXUkNnsvWB&#10;PJA7Ugs7ti4k1mcnaNwNTcdjrLa/jN1sWZAWwB83JrWc4t25PKDGK4uz05B4i0N0uJflYk5Nej2y&#10;QHRr4NH820bCaaYIz4YoWtyTuBzVgCMRnDMfTmpkhlFrcfuiSO/1pqW84gcsjjrmi4FWfcfs+JBy&#10;9ZWvT28ekWKNct5nldPSt3yl+yuNjH5wc56VxXiiCZ9e0ZhNJs24Y4qgG21tDP4XySrkknpyMVwm&#10;tLPHqlyNg2sgDZ74r0PRw8cV2xICLCee1cH4neGS/tVj3lftDbh0q4XEjynV1+d28vHzHaOuK5WF&#10;F/tX5mUKuTknvXbauIv35WP5fK4Brz92G5wZMM0pxWsDBmdr206Tq5BBfZ19q8yi2efLuXnd616T&#10;qIAs7xPKOGtySx5zxXmgA82fk5ExpCNa22La3Z8p9xNXtNkB8S2mQSBOMiqUJH2Zh6qKl00xjxYO&#10;Tjz1yfSkxM9xtC6WunS+Tx5Y5zXfaLbQXUGpTi5wUdMNnla89tbiFtKtYRbkgW2Q34V0/hO7uA/i&#10;JUlYBbxMjswp03oS07nt+ku8c2nr9kztj/eMTgmuwinEiN+7GP4c1xduLuVYWiQn/RlyR24ratJJ&#10;Ft2DZZl6Ci+oW3OuRUXw/dSgRs2zCgnpXOSxXZmBdrg5JbjOBUhuN1hZr9tK/vuQK2DcsG0dhaxB&#10;Ejw+4feBp3ItY5NmeTUJle1AVeEfHJqWIv8A2jCgchQD+NWL1oW17VPKiCx5BQe/eoFMZmgzNg0y&#10;gVpP7VlOxflJ/Guhs0nbSLyRLZ9qj52NYSLENRVt7Fc8gVtLfbbSaFI1CGPpjrRcDOu1dr+xAgc4&#10;k5UVqMFMNjiHaQoyR7VlRXMy3zEadu2sQc+9asU0L2eDCEXBIoW4hyrnVC5duFFa6FkgjdweT8or&#10;Ljb/AEcskBIU8mmyX0b3Glx5YYk9Kq47GoSwvrqSSRjuTnJqAyxyRNhlGCcGlvCH06Vd7AbF6VlF&#10;4kiACNkj5aGxpBJk3EAIODKM1yPxTtsfs7a03z7GthkV0r3JS9sRgHzJwF46etRfEVoW/Zi8WhkD&#10;NHZKVGPWp6lrc+Fbbb9itUEChUlbkHpWipchSZTjb8vFZC+Yk9yojGGuSSM/drURwVjXb0HFZvcd&#10;idAfLUl1OG5NSkxm3JDEc8VSYkecM4GaVWy0Y556ClYRMhvmvVCxIw7jNSFUUXQM/wA235lx0oiW&#10;ZGmcbcgjPzUM8f23LFeRyKYxLYKLW9JjZST1qQR5JPmHJx3qUBDblePmPAphwGfBbC4zSBjh/rdu&#10;G460y4kjiWQkMQw6elTxNE7xhWBYtjHvVq8tdunSLLaAu0efpTEZNrIXku/7pXjPQ1bQx7wv2AAb&#10;uCPWqlrHKsEm5AFDHFaMQhKE5JIpgZd5DcPeXRLMAVGOa6Xw6ZY57ANeHyItFuRKCPvEqcVmz/6i&#10;Yi5THGBVnSJC15fRMWAa0bGKLgjx23Cr4x+IzGFyF1SQgHjGWNaKlTbN+7Od3FWrCJG8d/GyB7fD&#10;PKpTI6YJPFUWCjVL2IfwkcE0gEkk/eWgVVJzTyrDdlBkLzzT4haBpWDAnpmm4P2u5w5IIHWgCBvL&#10;M9qDjdu4yal+7eXHJBaMdRVeURi8t9xZTu4qyQGjTcoJ2jkUACEBQsj8EnkU5GvWnlihaZYweCKk&#10;jEWIg9tkK4zz2rTunthbxfZI0Awucdc0XEVjaXqPpzPftw2T7ntX0R4Xwfhl4N32cUsiRuJB3wa+&#10;e7n7VLb6ND/aIXEoLNnoe1eyadNqVh8HZbl7kkxwx+YyqT8v0rOo9DWkP8URXv8AwtL4UGzVPIVZ&#10;xOg42k9M+tdVolozTasLiZ/+PRjkD8hXnNxrMFxcNNZR6jNL8pLNEygeuK3/AA7qnjB5PG7nTY9q&#10;xIISV+8e9ZX0OgqSwvF4k1q5Fz5TmV1VGHUVyNzJY2tt4hlbxNdSTXt+g8tScLz+ldNNd3Fzq+qR&#10;3OkiORZflI71yd5Yv/wsLRMwBoBdAyAc4FMls7WW9itfC3hW2i0ob5BGWJOd2evNdLdzWC6Hp8aa&#10;auXjQPj361zl1/ZslzpxTT2CRxJtJ65FV7i88uzuZSJSqbSfl7Ck0M6A2ujW08g+2CMTRg4Izz3q&#10;jdwaf/Zz4bzYTkkM3A/Csf7TeajJps1tl40jwRjpSM1wttexNDMGz0qkmJsz7a4SDVNQK6SfKabA&#10;K/w111n4ms4bW4jXUtSfMQ+QocisXTbWJ7+JLh/LQgnJFXbKLTP+E/u0FrZmGJG/eEClJXFFtbEb&#10;67qc17qLW1ltbymXcy/Ngirfkwf8KAu4JdOtJbqfV0bYFCH72ST61XEdqniqZ44VI8/GVH3ufSru&#10;rrJ9n0BhaNKRMoKocZ3U1ohqLlr2PTNBh05fD9yyyAONNjFttPBIHIqj4kj1FvhT4hk8lldNGuBw&#10;euV61f0qB4fD+gRSJt8u1DBT1G7ml1iTd4X8UxGUbX0ScD/vms2WtrHyL4ZjDL4byrBBq9wJCBnn&#10;d/jX0bp1rpsfhqeK518yNLajALZwOwr598KXltEfFlo2mr5i67P+8I6DdXsMBU+BfD9wkrMIrjbM&#10;27O3PStJbGcXqb1layOt9FHGiJHNxk4GPWs+/trlfFMEL6uNhUF2U9hVGa5n33KrrgK+WCcNg06C&#10;52aajzaLdTo0b4JJ4/GoNCxFaWc82tTIkMiwwMFLeo+tUNIfUUTUyJtsLXRyFb0qtYSapeXWoR2U&#10;csNuC289mPpmorSLULfX7mJ0JUudx3ZAqgNLUCXv963TqjkDLngGk1K2W28H6TPLA8zSyDZ5ZyMV&#10;RvZp5EuLSPw9LO2w4WPrz3yKvafFr0Hw4niursyKJCUhkGTGD2yaBD7O8kS702VYIY1jjGwEZyTU&#10;t9c63JPfTrfs+4cccD0rCjmtP7R2NbMMSDCmta4ulh026XMQXyc5osCKc08yeHLE3N9CJXnztz78&#10;V2Gl3dlLZxfadOiY/Yvkf3xXnVnFbXniPSjNqEvk/aetddqawQX9lFb3ClBGvy+tDQFb7d4ettfv&#10;JLvUCrNfDEKqWJGeOBVm/vdIn1N57GC8T9yu8LGcH61fg8MGVbXV21PT4p1jGYJGBG0/XvTPEs1z&#10;pXw0sr+y02xngF7HDdJ5YynmHGfwqbgSWpkfwD42layjaOGNMsrc81k7mHgR7m00FxKsT75CuWVc&#10;c4qa1tp7Xw7qy/8ACV+YuoWyTS27cY4zgZp8epA+EzHarGcRSRGBVzkkY7UwLfhHVIZPAvjiSTwp&#10;iG30mfy53fcJWK/NwenNeefDu+23n7Q0kWlW4aTW2VHH8IY816h4Y0uzsfhtr0Or6ldW8OoTN5cQ&#10;i3Y3epGcZrG0nRPCWjeMfilI/iO1WyuoRJFFvBOfX8abSY9USxafpMVrdJuvZXnkElw6uc+vSu50&#10;S88H23hLxjPYXeoyXVxbIgj2k4KjB4rhtH1Cze6vDBCwZrh0iklHBU8d6vxweKdH128vbbTdPuVO&#10;XaNMNw3J4HSh7CNWK5167mgiXw9qPkm4JkJQgGn+IJ7yz0KyCJtkYABFHStNvEutXfwzihs/A+mw&#10;3Vw5BfaAYz3wKoW0OqyXfhu3vprK4nWbl5SFAz6k1Iy9Y3Gov8JHN3OQksZIJOCMVU0NrX+3kLal&#10;LCZopPLLL8rY967PWbXTrf4V62ZtCtpjAkbRLDMDvPoMVwD69Jd6YbdfgZaWkVpB8k/njOcU7ibs&#10;OvUkXXLwJMpV5WzioYrKKUHctwAhJJB4NS+HdL1y7TxBeyeL7URhmxBwdgHTJ96jm1O4t5dVtEtI&#10;pSCwZ17E9KNgKzQ3z6+iJC7QRcHLVs6fbMPElmIryyjUf6wOw5rK0mLXJtE1uIXri5ZiQdvbtWNc&#10;6N4kmtfEEcOsXkl6so3IHK5x6U9xXOj8XahaWereF4ZJLGH7UHWKVJQzE/TrWBpm37Pq1ub26kmW&#10;dXfapIIPQ5Fdb4U8J+FobKXUPEenXV1fRxgqJJiwhUddoPfFN0u01t/2mtf1DRPCTnws9gVYXEZD&#10;yuOuM8gA9KTYGTdwxSalEJYJ/lRCPwp5uD9rVWYbY4PlUe1dNexzS3GoudJtUAuiApYArzXP3ENr&#10;FqIRki88x7hl+MUN2BFbThqMs+v3Mnh2SCDzMRuW5bFdLaywjwvriCHhlJLFqxdP1WCbxAulz2Ft&#10;CjRssbBu9b08FnZeBL2Jnjndpc7i2MCquBy00mNPkdUBEc/A9a6HTjY3WlBBpdvG32fhzgYNYbHR&#10;5I0SPWLNAVywZx1qItaJauB4yscZOCrgYP4UbjLAjdfEckburHc2TnsKr30kRsp4wVcYIwBzTtFO&#10;ir4ovJL34paa5bKorMBnPQZpNTaCz1m6K6VbyRySZRlkBBBoYajfDDaDFea1aXdpsSW2cqW9cetc&#10;tql5PbeJNMtoX1AxSaqQMAtvGfSuyhs7WfR76Z5YVJClBu5FAhEdzbTx2tnNIkRWJWUHBPehAWb2&#10;3im+F3iSyj8TsRcWUcjQp1RkGRx9a4DTtctY5pLK908ySmUR7ki6beBmr+mJ4qs/H3jGV9PuGW5m&#10;UjeflUHsKZrMMdvq2n3aaLYo0t0rStwec0WA3TcaUlzCLrSJ4IhtMb+uema0Lx4fN0N2lgED27eV&#10;kD8Kyb4ST6CrviUS2amPCcEgdqtQiCX4d6Gs0LiaGXABPQUIkp3K33/CK6urXUJRicAemDX3p8Ix&#10;u/YD/Z/bA+SG6APpya+ClhdvFzgXcgjOnPhSeDhTX3d8HGf/AId5fCjCEtFqV4uP+BGsMX8BLOmu&#10;gzFfMcg+bwKaOFVcYG3iprhZDfKXQ7tucVCdu4/Lkg145Bbj37oiNuB2zVScAazCR0J5pzN+8j+c&#10;jjpmo7gP5KNzkGkMtsT/AGbMwiyaqJIro++3AbPHNXLVkNhNuTqgqkwT7RMQP46BF+B48RjacA9a&#10;zdQaYaydkZ2ADHvVuIYiBCDAqKX/AFseeeaYyzpxYmQGJgdvOKrTD/ieT8jlulW7TGZBwPlqpLtG&#10;pscgktxQAmAWY478irEQIjkyo61E4JkIAxkcc1atY5DDOpBJ20ANO7aetVm8w7gB3p7th5UZ8MGN&#10;Rqc7/wB9k5FFwJfm8pTtqORQQCQcY9akz84yp5HFMkzluM4FDALcsWlXy24kGK1pA32Qr8v+qrLt&#10;Dm5bjGH5rSkLF2KxucIM0AVrCQxajKVtyWaUADPrXMfEgvH4B1TzMlzo0uAf9odq6JXQa1a5Kgee&#10;Bu9CarfE+0B+FWlB8F49KkJYfxAjj8qcGkxpn56XqqPANvCSm9L2YuO/JrjkLZf5QRnpXX65HIl7&#10;DMitse5dW9Otcpsk+3T4IIxkH612pkzJLcAzXA3KFYjg+1a67PssZQBjWIgKzvmQsc8e1a8Mg+yx&#10;bYeg60mJCKn/ABOd5bkJxz0p+/NvMpBGZOM08KfNkJ/u1E2weVyM7jQFhQGLHFt8oXlqBn7SAE/G&#10;nwsVS7+cHK8g1CpOHPmDhuaAJ18z7WAEY5XsKiLKt242OQW6VpaXIqeIoTII9gQhsjpmkkEbeLLg&#10;RRqyFiQcUxDzMWsrc7BhTg5NOKxkoB0xUGwj7YHAG1uB61WaVxcqFYY28mmmO5oRI39prlFzmtgq&#10;jQKTtyCO1YVsyskW5z8zHvW4rIttKu5MADHPNMaI5fKMqgK2NlZr2iyu4MxUM/Jq+8sYgz5S5B61&#10;E0p2RFcn6UmBVNmIpY/u8LwRUjljAU2ZwOtTh5HhkDKTginMY9oCxjHc+tFhWM5ZArfNE3QirSTS&#10;fZiFDAEHBqJxGZ5/lQAngHtUqRsVIVVO1fWkBjXO7znJlk5fqaqsX8s8E/KcVfuhzcBo1OFOADzW&#10;YPMazH77aVJ7VSAhCb3j3NhcnIq5HHBHakCLjJxzVA+dsGB0buad5kzPFujOMY600BcYj7JKf0pL&#10;VgI5mVWDbhiomz9kQYB55GaZubzoMIVLEcfSmFjWimuEvNVkYDkLkjrRK0l1pmqghTlcuS3QCq5O&#10;UlGxmyowfWqqGVL29+ZwpZd4z1FAj0vxI8B/Yw+C7pvGLt0+mMivO7QAWduqwy7PJz+Jr1DVBZzf&#10;sJ69stwPsOv2rwd8buo/GuCmCw6RpgM8at9iX5dvqKG9SjImJIuYyjYLcHNLEqRvGBPkEelN+VkP&#10;LZL5ORU+AYuFGQByaLkFmFZDfOAAcj8qSUSb5wIwTTYjKnnFX+8vbtUvW1Deacl6QyrGL9WG7aBz&#10;xV+GVliCmLnP3qZJwAN/y7Rioix8sfMo5oGiV5JzdTYkBBHNUZ2ALZSZyTwQelW12kSBWTPGRUMu&#10;4OqmKP3oAphYsM32bcT1zT2JCQ7LVFUDlcUcATkRHbkcVGzFbpcE429KYFqADhfm+/mr0Cn7V4l4&#10;P/HgcKfTFZds7tqLrgABxXTWsDLe3rOu5RYNkH3FOILQ84+FN9ZW/wDwUB0F3kgUGK/2F2AG8KSo&#10;/HpX3hpOq6N4q/Zu1WWfT5hqmk6/NHGwO14yrEA47g1+bVrbXA/as8PJCbpZW8ap5Zj65L4r9C2s&#10;dQ8P+DfDOt2nhUz213HbLqao20IDnnHrXq7xRfL1Oe1W6vbNNHlvLe5e4XVIIkO3A2swGc17XLol&#10;9Z2Ol3C+KHl8ywt5kEh+6CMkc1g+Jrew8QfCiyGnw2m6C1juYwE+ZioyR61zMnijVb/wzp0Uokhk&#10;stPWBwTj7gx/SoUVuglqWfHkuoWetaP4h0+KGRZbCKPVrUNxII/un64p/wDwkr6x4Q8DTWGgRxeT&#10;CVmifg7jWVYto994B8dm+1/UI7dJUeMhSS23lhj3qSzv/h3dal4Tt9CgKOyv9qiA2k+X1YgdKpXW&#10;4t1Y7rw3rqX/AIT+N3hbVNShtJIrFXtXAwu4rkDP1rq/C+keD7r4IWtrrNvbvdrNcbHXqpT7jZ/W&#10;vFNN0TXtU+KnxeutM8R2TweTGHwwDBo+ortfCtv8RoZtTml8JX9zbRzlCJGKnAODjNNNsmwmsWFm&#10;/gHxNbXGviFpdXhja5VgGaMMABn3HFdRL4dbTPhp4pv9BtLhZLLS7eVIRIW80AZZv61yepXWm6h+&#10;0h8LtOn8Fy2Vml7uk/f58589/pX0Ld/Y9O+HHixUeB2ufDcscEZbPylCKlt3JaPONC8e+Ih4Ku9T&#10;f4WvLcrpjrEBLhbkheT7bT1rovCmqWOvfBvxvqcfhsW19b+IoheAR7UbJzgHvjpXK+DdLF9+zFcx&#10;RXFiL3TrrUC0DMFY78ngVueApJLb9i/4uWX2eL7Zb+KnHlqoDBmbgse+KlxirvqXFnQ/FHRbbUv2&#10;efi5pC3rW8WteAlMMg/gljUHt6mvzI+Gemy6X+2rZLc2gQWEt7FcFjwpxtB/HrX6R+LT4x0/4D/D&#10;u/u9eiu4xOkcyYwYxJjaAfavh2+swf2zv2g9sSKkiWkpw3dwCeaUG1c05rKx019JYJ4n1pWntHhu&#10;JZWwSABySCe1cVq+nzXi+GLqHXrdXspJfKlKhgoPt3rkfF1zqkPxB0aOS3vvsIyZfKyWbHpjtXT6&#10;ddQt8HPG13bCXEMUYghYn5s9fypN9hbHMaP4Nsr3xN47vb7xPePPHqlvJFJGuwKynPGPWrUketx/&#10;tTeLp5tFuZ7efSoU83dkAIOOK6HR9cgn8E+LEtdLtpHtLyFboqwBDN0x61ty3lnDJdJceHYUma3Q&#10;l2PYin7RvcTTR5PfWumv8R/G6yaZq76dqmnMl15an/R3AwrVF4Al8QLF8RfDwupruCzvD/Z9w4Ib&#10;Yx4HPpXrun6r4cj1OUSPpsS7cPGYg28GuPvrmy0v9oTS9Vgt4X0+e3fesIB8sdyQPTk1UZ6WtuUm&#10;c74fu9Y8PftWT/bZA9nqF4Ib9TyrhuFP4V6j4o07wra6xcvHetaW95PFcAo5KsFO47V+noK8uvGO&#10;qfGDwtcQWLvot9q6ta3xJzKyt8y47Y6V6D8S7nTrXSPgwjyQrNDHHHbQMQPP3cEc9qdiXucL4m1G&#10;1s/2h/gL4q0/SdUuLGZlifyoW+cIcNkD0HNdjLc6dqHx91TXLS3n+wzaQuGZCGdsdMdsGtPShrE+&#10;kXttD4c0VhBYq8dswUlQwycD3qKzkvkh8QiTwbHAY7kCOIKMHnn25qHcHqcB8P2Wb9vT4rCSW0Vo&#10;9FuPK+YAnIOMZ54r1zwPcIPD/j6LV9EvJohqd8BNOhCvydo54FeQa3Y2Ft8WNS1e0mubLUprTMJj&#10;bIUgc8d81vjXPFWsfs1NbjxzbW82nai/9qKkAVrk/wABz2FNLlFy/M+w/gxok9h8NfiLfKsqRavr&#10;haK0HSJE6H8a7DUrWR/GAnFsQ5KhyPQdK+avgf8AFzT4L618MeJtYsIHSUR2d5IwEcg6AE9Aa+rt&#10;Vv8Aw9DpmtXjeMfB0dsNOE0cv2xCrKBkkntXDUmnM3pptFLW4oW+AvxZiuYrbyX8CXe7zDgY2Hnn&#10;0r8jLaWSXxBr0aCMCHXrgD3XdgfpX0X4/wDji1/4i+Lnh7TvD2oXNlcxPBb6gp2quOGxx0NfOdpB&#10;axafeE6ohubi4ckL1Gfat6Wi1FNWNLUU1VPB88cd4q+YykhByfxrmG0TRJGtJpri4nmLLhGbgetb&#10;0Mk0VrbRS6qzgynG4VamOnoS3nxhvL4quYxauYt/NpFiNOEdnZCRbfACgZ5qCw+1PdW9xdajHFA7&#10;ZCeoqndQaXPdySTSSBlkzuJ4NMuJbU6LGnmO6DjIPpTtoBPqS2cniATRBCEI2gNxUIgZrxXV5MED&#10;fzwKykRibtYZX2s6lgT6Vs3W9fD8bf2woVox5uB0AotYaGztvDRpHtCp94DrWPPNMY9Jhack/aR1&#10;6DmtaK408aL5yyRMjLgMT0NZE4ilvFdLjgHjHrTTBlDVIFHjrRHQMCUXIVsgU/UBH9qmYyOQYgAB&#10;+tdDYWcRtLgSuiuQSZWPQVjzCNtcuNt5B5UbkA8EGqTExunG1/sZlW3bkHII5qlMJE1GJFjIjaTj&#10;Par8kwijtWis0dyCAoGM0q3FoNNAvLJ1mfJjCc07iK08y+TBGI2JC8kGq8Nmz3ts/wBvdOcnNPt3&#10;gN7quAwyBgMOlWkM8ixhY8ANgsO9O4DP3o1dUS5dieBViB5Y9c1COSxUFY/vnrzVdfNh1v5ZBvGM&#10;HGauTpHteeTWss2Mx460risZkmx9RuCs+cMfmNJ9mDSwL9r2t5gxgdatILMXjlSQHx0qYtapqFuz&#10;FAo6EnpTuFjLu5zb61ZRtIr7osEelR2lqUvdQm8uci4fIz2FR6qbE3cjm9LkyDGK27G/t/7Hhg/s&#10;yGQLB8rGmBGqZvCQgKqPl56VVvLWSe5T/iYxrGqksPXFIz3b6riOFtm/5jUyCH+1GEuohQV5yeBS&#10;QdCGyyIXXcNqMR96rQ8n7W2IHLMchifSoWjtGe+eCRisfcHrSwujwlTgMD1pMaGXVxcJaak/9kOx&#10;LKOD0HrUqzRtocShDkqDnuKlYkafOhEbc8NUSpmMgbQQOaYEgOdLOX5xVW5eaPTLVtz5L8VYCvtU&#10;be/anXAje2KHG1cUtRCM0LaPaszoWZOABzWe0QkuIAblgueABz+dWFXHlBZRtU9DVtceXN/o6EgD&#10;FMLlOO2RJLllLE7R1NEwcac+3zCS44FWBuLzblPHoaniWIhjvxtGTkVLG2Pt4rySxtz5DkYGR3Ar&#10;QjiEd8dkmMp37GoLHUVN/qCeUFVMBGxwfWrsxieM/NgM3Y1MmxI1LMkhWkb+BulKk/2iYQR3coRL&#10;j5j07060iuotB1FmtY9gh4ctyR9Kn09LKSzd441j2ykyEDrTjsVc1bp3i0jTl81GXywDz0qrDHDP&#10;c3ADXAHk8HPU1tyJo8vgDUngjMzBcDJxyOtc7p1/IvibSbdvDsqoGI3KM4PvQhs0dNgnL3KBbklX&#10;OCw61v2ljqItNSnms0VF468mtG1dzcA/YUQjpxWoJYvMAlukxjOPftxRbuJamVbW9vHZTFxKofkH&#10;PI/CqS2o060+Iupw+CdUvnu7dI7ZQ5ADEYz+BraO1tQgc3ak7/lHbH0rq73UdOj8A6JDNb2yApgf&#10;J39aL2KseaXN94vsvgMsd/4Ft0vJpyITFcBnYSdBtHIxW5oGheK7f4eQS3/je6jaePfHZMem71Nb&#10;eh6PoD+LjqU15e3UoG6PzmJRMdMA8cVp6xe21xrOmW51AhmuMLt/gwaLq2gXODu9H1ua/tYZvHdo&#10;8C3A/wBGXAZQTzz1NeseD9SWDxpZeHodKSKC00rfbBx/rSRliGrh7Pw/dx/tFaRfy67dTW/2Mh4m&#10;cgE4wOK6nWf7QXxP4buNM8KrLd2LOYwpwSG7E96aTE0megf2T4xXxne6pbpJdrLzJCZioiK/dxWN&#10;FomqT+NvEOraz4qIM0ymeJZNyxonQD6CuR8Ra18VR8IdPm26zYRi5C3drArM0uemCOld54fGmXPw&#10;18MWt54wu9OmlsQshuMnBccZLf41TjJ7E3ij0K2fwUvh/wAM6hDcSXUKWzm2mjUrllHIOK4y6+J3&#10;hCbUJrTU7mK1bMsfzJk7B69+ldvqOn6fon7GviiFNftrs6dp7vHcKowzy9OnFfKeveD7jV/g74mu&#10;49GZdaaRZIXR8Y6EAgetKWugrczPbbTQfBlx4RttZ0nxnCllcLORNI20lu+Fb3qnoej3uofD7x5p&#10;7+KpYpRLILa9eHIYH/Zrz74HrrWp6t4v8O+JIytx4dv4mWBZ9u9W6HaPvAHrX1FrH2e0j/0bw/Zx&#10;mKBFd07A9OKzq+5Kxfw6HyTJfa74Z1290N7fTrpJL5ozLJECMScHGR3rvPF2k6Bb/sd+AoEtFhMX&#10;iW0ngDLjDyNk89hWJ8RdKvbm8vb9FjaSy1q2mlCnLlAQTwOa1PGsOt+IfAfwjXTfiLGum3/hyICL&#10;ycMssI5APXrTV2JNkxuINT+L/wANNBTxRZTC08EvLdxquRwmQAav2upBvhN4Pg/4Vz5UMHiaZCWT&#10;aFKOQCB05xXkvwii1Gx/4KKaXY6hfHzo7aaCXc2SwYEKTnnGK774s6jq2m6vHpwvoYojqUkkW2PG&#10;8biTzTlo0hqLehHe3fiqD9oD4o6tH4W86zfTLRJYXTeGQADKk9K4+PxJHZ/tA6cYdCiktL/V4USF&#10;owht3ZuzfWvaPBEyX/wf0V49RjkElh++EiddvUc9a8c+J8OlfYbae3s4YZrLx/pxjCrg/wCsGfzp&#10;R1dhq17M9F160lif9oeC6tVkGo2llIyqv3Ao4zWJocniqbQL21svDbIFtttuAdu/AxXa3czy+OfE&#10;1w7QyL/wjOmi5jYjCZQYJ9M1yHieHxxZ6n4bvdG1WSBY4TIirGSHGMke+aExJO55b47g8Tx+FpLX&#10;WfhsbSRtZiNvc+ZkAg/e98dTXt0GnXsf7OPw/kfxVotzKnh6PzrmOFVMyMvTI9Olch4jvbHxP+z1&#10;o7Xmp3VtqNrZziaJoyDuUHPXsa2/BjxT/sw/BOxl8RGKX9/HCsh5uFj4xk+1O6sNPofOzNoOmfHf&#10;xsILu3S3u5GYxHGI3PX8zWza3UiGAJY5V5WJUcAiq/xO0vw1H8atHXy54ZJr2E7TwMqeefer2qmK&#10;MeHJUhRYEsowDHyDx7VMloWmu5laldaY3inw08wa3iW5w4Zv8a9Fn0vT7vRPC7QWcWwMhWSOX+E9&#10;eR6151Np1vqeu6Ss0Rjs4oi0s4OMjFdOq3EXwq1P+xPEN20dlGSoySWC9alxSV29hPY9C1FtE8Pz&#10;/DP7PA72mowsJ4Q3COB6e9ZWsz6sdDuL6x077NbyxMrIemCMZqvocDa98Drr7RqJkvWsme1f0ZOo&#10;x2962tFZ5fg5qWnahbp59u7IdnO4L05oWmpNmZejTyWnws8LRvflC08jKd2MknNQ+JRND8OLzVHv&#10;Z7lGvoFkVpD8gY44qTxDYwy/DHwpB9rnib7X+5I4YYroV8Pf2j8DdUsZtfuEkttJEjEjh2VcrVab&#10;grmzcW9uP2e/BJjZI4J7aJ5CGwVOMj86rD7ZeeDL20PnTyrCggYNnitLwbJ4bvfgl4ZsdWmLT+VP&#10;CNjYyI8gHA9qJLf+wPDF5qFpevdWy3LlRL96MDsf5VnIqxxxmvNMuIrSYsryOGIPA47GufXVtavP&#10;2hvDVzc6bJHpth4bvUeTb8u5lwOK7TxDdeFb/wAF/DrWtQudSs01NZAphgL+UydzjpWh4dXQ5vh5&#10;ex2ejeH9ZWZyrzyTrEwH+6eeK1jLlsxWPCvB1v4ek8TfFvUJ9CvLhdGubyX7RO52fOSQADxXa6fr&#10;2lrpvwA8QS+CIrmK31W7Wax+yhcoSfmz3wOlQan4N+I8fxB8RW0Gs6NF4c1PVIZtSO9VMQjOdmeh&#10;yOK9e1G20248GfD+DTfCOkyW1vYLCViQY4GMkj1qqkk7FLQwL+XwjqMd7qOmalFBFPACy8Lhj/CR&#10;7dKo6I2uWuk+KidJ0+58pxmz84K7I3cDr0rM1jR7e01bS7WKK5j87UIZGhXhRggnmsHU9J1u7+Nv&#10;x01mw8Y6taHS9Cs8KGO2TC8gr0rGzGd94S07Uk8W/Gm8tPCiJaXF1bySQyHJRxzwT6V7S9/ql/4V&#10;hGoX1lcLHaiJEOPu9MY9hXnvw01e01H4FeK2uZ4La4g8xbt168fxY71saRP4CTTvGM1r8Ykv51hk&#10;AWb935bem1qFbqTJvoeUWwt9C/ar8TWzlfsd7EjwMRng9V/Cuw0iz8OD4++ILyztWmtLrTnM0dyM&#10;xxnuQG4FcHc22u3Xxj+Hl7cabFcW0Gsy+d84yqsePqK7jW7XxCPhv+0Stjbm18zSrc6fIi9Bj5+R&#10;SsMwPD+m6OPGv7bt1p+l2kkkNxCLYKwAQt1PHpVDRP7dgvPFMV74/kuAWb92642bu2favLfCc3xE&#10;s/inrUcdxrk1re6zbLqCxws3m4I5yOmPwr1jxZGIPjFOzaVqUNlPpUJ3hDjdim7p7g2i74WsfFVp&#10;8S76a3sbaSC4t5ULlxtIfjkd60Y9X1bQ/HGnaW893CsviWJpVydv7xvy5pvhPV9GaS9sX1vy2hfd&#10;AZTt3/iax9XmOq/G2WAqGmj1KAqQOCqEc5oTYir40sdD1T9u7xhp9z4Su5hJ4ftp4LmKYgW2xdxJ&#10;A9a27fVNaj8M6La2/iRL6yOpCF7eWMK9vsO3k15n461m/wBJ/a9bUdNv7i8urrRIbQ6fJEQN4GAQ&#10;57A1uaPp/j+H4DftGz61osEeqX2sWdxCYn48snO0AfdwOPejXdhfod94vtdAXwvcTfaSJY9J8zcs&#10;3+rYDI5FU/BU7zfADXJ73WJpp7rUwIEkP3EQ/wBa5PxEWu/C9p5OkXMca2tsLiPzDyQBnn3q9pz3&#10;v2Wygg8PXgH9nEqMEBQByR60hpnaX8MUyGMWJjjWyDfL/Fgetcna6Rear4X8WPBc6lALa5GyAuwB&#10;K9xV7TdYhuvAviGCPVIkmskl2M3UkZz9ax/Buu+LW0/4oSN4ftpI4bgo8oO0LnpxTC9jb0/yGuLS&#10;G/fzNtuVc+m3pUHhsafN+0Zb2AeOOOSCdrcu/Tbz/wDqpdOs9SuLnWJ5bpIVkusqW+tbVt4WtB40&#10;j1BdfvY72Mq0TqSFOO3phuhoC5x/xLmfRvHX7N+p23iLUH3+JpYZRk7NpbBJTocdRxRdR6Le/tf/&#10;AArkbxTdzW8mhmR7ggqJHKkhSO2DWn8Woobv4X+FZZvCJtry28QQP5SvuUbW+8CP71Y95c2rT+Cd&#10;Qg0hV8vQ4xJGBgghe1VZWXcNDtNRhdbnSUtTtl2zFlPR0Xv+ArnfBpXV/DH7WsAi0+SOG9tgi7Ru&#10;YA4fjvUfgifXNc+M+qzy6hLb2Ok+H7pChGPNeVcKK57RLzWfCXiP4g+d4NDSXninbuMo/wBW78Ej&#10;vwc1Fg6Hf2aeG7TSpLK28MyCO5A3QuuULAc8GrdwtvHpejtF4dkEhuABgbFT2z710F7c6NLbvIl/&#10;oxmh01JYipXJLjJGPavKvHHjOP8A4VRpmmR/aBdHX4DNILcqNobPDVVxM9Hu5dNm0aSx1OOGCXyl&#10;24P3gR6+9OOn+DLP4dvPalUeKydnBkyTx2FeeaZdQ6v8XtHSfULtY49IiIZFJ3FV6ZrsNRg06SWR&#10;Eu5kaSB4lbPC9uRQBz2ia7BP4d19pfh5AYZbiRUlbHzY4pNE1vw5beJvEC23w81ee4Mgwv2llTHf&#10;jOKsWei3tl4BeymubWWIXDukqEcBjnmo4oNKWC08iwUyFvmYLyce9K4HO65qOrH4w6JqcXwm1m1s&#10;ra5XzE8xmVyTyc+1ewak/gLVP2dtUed4A0tmgDZCsCR0/CuW1WfxI3w5WFPC8P2f7XF5mY+SAeea&#10;rXEvhX+0tKsZNPvAtxFHggEKhA5p+gHb6VZCD9njw7BE0IgsbVvKkduPm6c1z0uiumn6Jfy+MUd3&#10;uSJ4GGFYH7oFaXjyKT/hkh9OsNQnUyWQeMRP88gjBPbniuTtn1PUf2Lfg/IPENu95bX6CeNpgrP5&#10;Z4z34oV2BqM0unePmfUfCltHaJZiS2YjJU9a5nwPqmnax+0z+0je3umSSwFYEhkLcQqvTArZvm8X&#10;6r478Ni88GW7WcOkIjssoIwABXnOqX2neFvHXi9bHw1cSx63dwoqE7RCc4JB5yKFotUDR3s2jaan&#10;7Tej6laeKIIj5+Y5GIO8KRlRn16VmfbVs/2/k1iW1TbNabGU9COhOK7zSNGsZbX4aT3ojxFF5qOk&#10;/BZ+RyOtcT4+sIYvidNcz65a28FvLE4lUghk6kflTWoWNeUWTftJafqcL6WkatMYJmkVR8+SwC1U&#10;+Ilr4HvPg3IV1exguV163P7ortwW+bOPWs+88PW2s+FdD1mxF9/ZvkKAyTlASOvA9azp9J0RNMjs&#10;GkWOCeEh2kn5U9uSaOu4HqmzwRp3wS0a5OiWk2n23hVfNnguxkOU4+VT3NeWeHvCngjxDa6tqsmq&#10;TKBq7hrZjuaJSfl/MVoWfhtoPhrdRRNeXNtJcKLhRcmQPk4Xin+HE/sP4peMbKOy3fao4Wkh3/6v&#10;0zQHU6KDSND0uTWbK0gmeNYPl3MTjNanh+x1G40TxtCzx+TBGWjQryc9ap6nPfJqMs0ekNmaRM8Z&#10;GBVfVfEWoWFjoVzZ+BbyQhkWREz85Pbik7hc5hn1K71rxrpVnpkyyRSMsjE8+3FdD4WtprPQL2xv&#10;DdpL57O+8H58dMVTsLsv8bbXUh4bn0+a/SPz4SDjI6V03ia+lPxH8BRSXEMe+JvmCjn8aH2A5+9v&#10;9bj1rXro63cfZWjKJCU4IHoKk8NpfXsfiKeDT5opILpWQHIzk+lW5w6+JA89zZyWdsysvTBz1yKk&#10;1DW7aDxF4ZXTrJIJb6B/LATAYKOfrRYLm9frq19oF0txqEdpcRQYjmPcgd65ye1H/Crr9b6+W4ni&#10;yUmQY6fSoNWvUHgDTZbzxSy+bdETAcEHPpWJ9t1gXGiKsENxp7snOeWWhINDQguZbTwz4MuYdOkm&#10;utQaWO08yXbuK8d619Og+KtzP4ct9Q0HS9O05NUWS5dZtzSrnPWqPiLToNYHgK3sNV+znSYy0cUf&#10;VS3fite3l8Q2/hSKzuZby4cwFRJuP5ZNDGcz4wuvFenftReHtWtHsJtHt7KOKCPcFHPDFvWtjX76&#10;DUvB2mQvo1nAb+FXV4ogFfHPUd6zryTQpfBmv2ev+DtRgiSXdA4kJz7jFbpl8LN+ybpj2erb47C5&#10;CqWT5lB6DNKWqtYIqzufUBhQeWy3JJLc1MScx8DG2jjZgjvRxheKwKGscKfk5J4qRcfZjgnPpTSD&#10;60qlgBTGM+Yyn5MY9aBnzHyKkJBI5FIcYPFMRIMYTrnFV2P7xue9Tr1bJXpxUZH+kkM3ftQMBja3&#10;yE4p2P3Y+amDeLhvlzzxUvPlzZUZ+tAhhx5S/uwfWhhwTtAGKTsgIoJJDAjA9aAE/wCWb/KeBTcH&#10;yydpqRQQMcdaV93kuAozQMZzhc9+lBzkfLjFLuk+z/8AHkDtxzmmtyshPynAwKBCjd5hJx0pQH81&#10;8y8dvamLuAQNnJNSAfL1xQA18kovkrjPX0ppzggqOBTmyVI75oO7aCV7daAAAeS3UnjIpp/1Zzzx&#10;UgBIBx/9ekYfIv1ouA1MdPfiggbm5p2PmGGHSju2VoAiBwRluSKfzu70uBn7tLg5HymgBMkTKRjp&#10;zTgHAYlR1ppHzMrDjHWlG7yZBtyQeOaYCEJu+ZMgDmmpje/zsFzxTumAWGaP4vu0gFYr5mA4ORSj&#10;hX7UxgNynI4pfm+WgBU3ebyvfrVs7fIkOR04qr25FS/8sx8vamA6NgXTLcgnB9KmmSyuLOSKawiP&#10;YE+9Vl2hfvHk07P7vB3Zzwc1EoKSsXCbi7o8o8X+Cwxu5oNBtpoHjPmRbQSPpXy74m8EWC6tOIbC&#10;6tTuJAbjafbNfoPDNJ5UYYKw6Hd6Vm6toPhHUrMpdeGbc5PEkZ2shPvXA6EoNtK561DMuXc/NODT&#10;/HematM8WvX0kaEYBckAeoFfoL+z142j1H4ZjRdSlhF/Z2xWJpD/AMfMRzgYP8S1zmrfC+GNrh9P&#10;8U2twmzIguTgr7ZFeeL4d8caH480+/g8AapA0VzlpLY7lYf8ByaE+dOMlZ9D044unVjZvc9s+Mth&#10;EfC9jcJpJjltdQMkUkYwSMjIryHTNQhvvD93MJF8y3ixKF6ggdeK96tr19a+D4t9U0d0kNmAkjqQ&#10;SSPQ18ra/Hqvhb41yzpprTWUlyUuIf4ZIm6kH1FeTO8dLdT16VVTjbsdxY32gaiNSie0tHlispYn&#10;EqD5lIxjBr4b8Z6ZqGh/HPWUXSLkWx1h3jXH8Dtnj6V9QatdW1p4i8N6xpzmSxuPnG0+v3lYe1Se&#10;KbDQfEvw+s54obLzo7M+XKAN0bkdG9qMPKz1Whm46nz0pW50DTNzAxrHuX5v515xrK3Vv4yN3HbX&#10;C+TextujOCMdwa6ErrGk+PtS06+t7hP9LO3P3SM8EH0NX9UjWTT1ZIY2SS3IcY/Ku/DydOV+jMa8&#10;FUi11Ps79nrx3p2qeGrjSL/VrdJns1azkkbCzlRyvPRx+tenfGGIN+yf8ToRKhPlR9DnHIr8vPCO&#10;r3+kfEi9gNzcIv8AaivHhscg5BU9iK+sD4m8VaqmkxXPjFhBcaIBNDjIuto+Uk9sV3qdpJrr0Pm8&#10;TgGouUT4S8QNbL8VviMjAgpPEsYx14GaoKDtYCMAbRitDxbGi/tHfFKPzBxrb4PpjFZ6Z8gZUda+&#10;mg04LufPPcd/c55Pc9qjYlbkp5Y3EjaSeKlkXNs589QAOT3FTWNnJeTSW6C4ceYpMoH3QPepasIu&#10;xwwtodz+6HmYHQ5xVGSGNcAjBHJ9q6iS0theadDZ3xd1QK6g53Y61j6nA8eqlDt3FBuAOc1m3cZi&#10;SAmVCLwDcuBkVRdF3bdwVgxzmtZ4kMxPl/KANnPeqV3G6XVk7oVZ4zj8KTQiqGk/vAsoweKZIpNi&#10;oMpY780IZtqnys5kOTUnO4fJz3rMCBkGIFSALvxljTvIxNGsk2SvQAdakO0u3rTsybrQiYYDHOaL&#10;DEeKJS5N0AQBwOcU1WCxO2wk9qtywOlk80tjPGsmNhJzuquoGxiY8jHyn/61MQgZm8ttgAxznvTg&#10;sJyPPwCaURxmJd2cg8VM0R2KUCMcdPSlYCLY2UZWOMYbmnsf9GUPMQu8DdipEA8vBnwWHPFNlC/Y&#10;GjkK53cMP0pgQusYv1Vb1mUoCanJVc4X5cgYqFFQQhGHzY5b+VPxJ5sWLXgdTmgBzNL9pwTHhI+f&#10;eoA+blSrMAGOM09kY3MjlmGI/wA6iCyfYUcBi3ndAOlAFnBYxhrgEDnOKau3/SQI+Mij5Vnx5cm7&#10;y8njpSc+W43EYPNCAfnKsFtwBjimMjCOBlK4D80ilt64JHXmpVALHdO+MfrQMSRAN7+YckDI9KTE&#10;LCQgHIx36VIM+VKCajVQrtk43A4IpCHR7GlUM2B61WkKnU7hFlyFXhiOtTfITYjzmA3Nk4pNn/Hz&#10;mME7xtf1FADIyv2VysrMQ2OR0qdSVe1bHI+9mkk2kx4hVRtGVFLtySGG5cZAzQBIzKblitqVAA/G&#10;mFZBCxLqA3So1JOoRoRtJbgVoOIfs5Ux5IAw2aAKsanKI0XJ/iq0NwYZfnbg1CACpHmdfun0qZFH&#10;lZ8zmqAnh/1LfLnGatIV+xAkZO7j2qpH98jH8BqzCGNu2YwPnOKzZSL0Ac8Kq7AO/araZEhB2gbu&#10;TVKBmEsqFyACM4q65G3G/gAYapQx5WI3cgDE9KvQGBWkwikjFZqmQTMw5+Sp7MSM2oMVI2kZFNjR&#10;dlZAZlWHqRVYFftMWLjG7rVjMe2UNEwLLwahURbXG0YB60hscSnmFSmW7Nmno7ByHBOIztNIBEUl&#10;/dH7vHNOUEQRjaMc0CM6RDujKhsbmJqD5dqnyj0NaMi4LlRx6VVK/u4fmUkE5FUgRnM0gKsHXcCc&#10;AjpUDlzHGWmG5ieAKvyKTEw3DrVF0Pmw8DrQAwbtkeQKawAVuAKf0nGUOMYHNBU7ZOMUCKloP+K0&#10;0vKL/wAfiZPrzX0RBvfRUTyn2i0j2HHXIr56C7PEGjHOS10v86+j9Onj/wCEN0VWcb2shgAdOKiR&#10;UTJuI2jCfu8cjHPrXLW4K/GvRyQR/wATKIg+vNdxMN9peAqpIPBriHJX4q+D8ryNRGf1rrwd3URS&#10;dz9r/ho2/wDY++DDcf8AICXn8DXTQxxr4huZioy2BxXI/CQu37EXwdO1tw0bnj612P77zVPknAkr&#10;hqq0pepn1PNPiaCYvCGAc+YxFedwLxDxzsFepeP4ZWHhE/ZycBq4OGBtsX+in7vpWDZ1QWg1EOw/&#10;uznFW7eOXyJcxgHeOasxQSGNv9Hn9sKauR211g5tLke+w0rlWIVXMicVPsbB47irkVnctMNtrenj&#10;+4a0E03U3jCi1mHPdTUNlxRkquEb5DxjvVuFSXiweritSDSdWBfMFmx3fxSYrTTSrlXiLrpkZB/i&#10;mAx9az5tTRGdLEDbTfOcGDv2rznw3Z3f/DYWtTLCQI7IjcPevaxYWn2ZxN4o8NRp5XJ+1J/jXlGi&#10;3+mx/tsC0h1W0liezmXzEYEMR06UpNqMrGlF+8j1G4VYGVjOWfD/AK9a8x8Q3sCWcoj0iSQFmJdk&#10;6evNd/r8zRRrcCOR1Uyb1HOB615b4w1m3Hwu8FyW1xprQySTbsAbuOoNeI4tO6PZSjpc+d/GNve3&#10;finR3ilWKL7QTISOo9K5jWlli0SJbS2mUCEZKg/nVvxPrbG5tisQAMh2KO9cxb6j4ivtd0u3QwwW&#10;6RMXymS3pVPV7FytbRnnur6pqyXlzDLe3hEzquWY/MO9dj4ZOpW9vA2nwExyRgzHdnJPtVu78Ivf&#10;+JNOlm8Txqqz8xqoBFdjax+E9FTTbdJraWaRlVN7jr6muhuPLpuc6ve9zH1RfFE2lxxGKdBIw8zO&#10;fu96p38MT+DDYQyLCg092YrxkqCT+dbOvazDDcXgk1K1B8gHauDgVz8c8V54Okmt4HJ+zygOvfip&#10;gm1oWpWPr/4Gu3/DAvgQiZg0eo3KEg+hr0iS61EMwE8+MDHzHkV5j8CobiP9imONy/8AyFpiAe3J&#10;zXpF3PaW+h6zdXNzAltb2++WRjgKo6k17dFaHzuIVpuw8XV+HyLi5z/vmnG6viTme4x6FjXj0/xg&#10;+AkMt/t8XLN5cpUOo4YjrjP6VnwfGn4Y3F9LFb+BZZ5G1WCO3TzRmbe2D06YHNb+zdr2MVFvY9+s&#10;3le9IMkxDWEmQT04r49vrPSz+0r8eppdMheSPUf3RIzjJ5r7LhjRL92VSFl0NJIx/d3rnH4dK+N9&#10;blig/aW+M/myKP8ATOQT1zXLifgdjvy9WqJMzhqOnQsRJc2at5xC/KBmtm0c+RPcJajOARzmvLtQ&#10;sp73xnbyf2lJDYR3gJZeuc9K9Nj8iPS9Mjt7qIxpbKCS3JOOOK8XVPVnvt3GajCktiJpEdnkOenY&#10;VwXiPUb06K1tZ6POxRRwATkj2rsbsa/9tsN95GEL9NuQAaymk06H4gpH9q08zugwuQc59qUXZhNX&#10;Vjxq6k+JDrYzzadqlvGko2smTn04qpf6l4+tbuwluNb1UIGRiMnkdsivp+32xwyGTR7MiJMqrqCO&#10;frXi2t6X4hvvjFqTLan7HcXa4bb8sYHXArWLUmYyhJLQsPqPxK174W6eINC2wRRASuvBKgVgXDRw&#10;eCPFEZaQOPD06tle+05r3LTobbTPh9LBAE3tZAdOleR6/wDZmuNZLCIGXSLrOB1O2pdRJ2JdKTjd&#10;n57s0Y1fXm3jb/aUuAe/NSRvGRJhSOaiuIiPEGuqXG1NZmBOfQ1IgG0YQDivpYbI+VmrSY8FfNJB&#10;z8ppgDeXF82fnP4VIAv7vnnBpqkggGJs7j+NUZiHeGfoRjrTCG+zfeBYGrAHy3AC4FMwfKfO0GgL&#10;FSQf6NKcZIkGa73TT/xR0BIUnYuwVw8gYWsWDklxurtdIQvoirk7FUfN6UMqJan80G2IjJcjaoB4&#10;54Oa+1/2Z4AvgP42WTvEVSe3c49W6/lXxXMfLF7iQtgDivYfhX8QLvQPDvxZK+CmvJLmyjWEeZgE&#10;j169KU2+VpbmkTvv2gPiN4ltfF2teFNI1DULSC3tkN7cwORJcs2MKCOVC9/Wvj5r7xPPdSF/HXjL&#10;BYks15J/jXa+KbzWdU+IXijVruyVrm8vy7RqOFA6D8K51Yn85t9gVVo+FA7itKe1mK9tjLEN7PNH&#10;jxz4ifMnKvcMc1bhh8vxC6hr4FCnymQ5Oe9S20bGe8eOzkBjbgYrWtbeaXxN4czauZJJgGAHOewq&#10;nGO2476n2R+zhoSan4m166ltp2h054TukGQZDyAPXFfe1usUMW/yY9yphR6V5T8GfDh0D9lHwfE+&#10;lwpeXVmtzcYHOZBkZ+gr0W9mIgi5wQpzXm12nLTZFpqxVv7uQ3srbtwLc1zV7KwEzbwRnJNSzSOy&#10;n5j985qlKu61lyvBHJ+lGnQEYV2wYSnccsvFYTRSATFXJHfmte78wLbnyeNxBFZ7nCPhuSKq4I5q&#10;6t83Dn7QQeSRmsxgoZsu2Md627wtmYbicd6wpyQnKHHqKI7gc3fkE3pIP3h+VYFwN9u+GYLkcdK3&#10;tRPzMAgye1c/N5wjUtAQu7rW0SHuZl2I8RbQwIXpXP3Ty+dMu0DpXQXJBEp2jGOBWDIAzXZJ5B9K&#10;cQbKIyzqCQAW5retRClqqgx4K8HNc/KH7RtkGrVoJGnyXkABHOaqwXOxtHCyRDzxnaa14hbvDMxA&#10;3bvWuTR3EilXBwBmtW1km8qcm3Oc+tc0tCjq7NF84nZH71uBxiD5lwO1YFgVMCkSkkryTWoFuGKF&#10;bVzhhmrWwjrbVrY6M5aEIzdAfb3qOSa3aI/ulz0rEd9SEVqrQ7VUdqntjmRy27J9qdh3JyIg5feA&#10;Bn5T3rC1RbZljBSMHPTFdSkUZhbevAUk5rltRXcs2Ou/j6U47h0ZxN3LcJPeQpJiLviuR1NozPMG&#10;CZ2YGB3rsb5CVuADxxn3rh79YopmLzbmc4Ge1ax0uSjh9cj8vw9O5iBcvxz2rzieP9+zrAVckZGa&#10;9Q8SRldG0xjcpJnl1B6eleZzMGurhhlQSAOemKunsZSWpm6mlwdAlIhXMcRz75ry5xjVJ/uj96el&#10;ep6gLltEuWDYRYDkjvXlQ/4+5iTx55JoJNOLIhU5yewxUkZaPW7Jjb5Vp13DvVMSnfGBASfMHJNd&#10;Jb20Ut7E5t5GZWTAHQU7bAz02xEqaHbYgAU2g+vNdj4UVF1xVACmZz97pXJWgT+zXD3rbltVxxwe&#10;K29DmmbXIwLNgUnHzA/dqeZRu3oh3Pf9JnniuLxBbqZEj6Z4IrTEzmO4YwxBt5yK5LSJQdaU7GZW&#10;hG9yemK6hY7dtRjddR2ox5X3oTT22M2rD4JA2rQ/6M/D1u3EmYUR8KQBhemayFeGLUIcIhAbinTy&#10;+bc7vLcfMAMVS0FcjnkVbyUkrnaMAUgAaWyJm6nvxVHUWtLfVfDiSSSF7hW2HHHFQSzO0th/pWQr&#10;dqpBc15pJ4b6IpBuQr81WLMmS4Mm7AGeDVaJ1mt0j3DLABSfWtBIbmLZEYcYXLEc5zQBZUgSnbHH&#10;g96bKGSBjv7E4FQCRQyqGOc8A0yWScOA1tnt19aEBs6XOstkV8hhwwPvTQi/b5j9mTcspx7UywW6&#10;himVrdCjxExt6VWacpDdkZDNKc80AaUlwFtpVdk3BhVWd4WFvtjGdvGO9UriGebSGYv1YbjnFQ4M&#10;dvF/pIJK4pO4y5F9n+1Qs8KEpINvNJ4wNrL8CPHsgt/lXTMMp6A4rLuJtkVuRbyH96M4q7414/ZH&#10;1kwKPMksGZx64FK+o09T4NvHf/hIzFHsZFu2MjZx34rZg/1Vv/owGR1Jrmsbp9GYvKZJ9SlOAPQ8&#10;10MJTzQHuFBCgDJxUy3LJ3EfmSYHWoxgclOnQ1PPG6wxMFJVh1FUX83yVy0YG8dTikIuMAbNv37E&#10;kc80zZJ5S/vWzTU2iVlbP+rGDmp4yMcOM9qAHwuweMNzjvVkEGWQgKSapOuGbEmcnt2qxE22U/uu&#10;dvBzRcBrDyr4urncrAgD1q1PfyzWtkJb0ZHbFRL5bSSlrhTuJ/CozBb5J754NAGzYxpPIkazcmM8&#10;YpWgWGS8yFyG55qtYyG2kMyzZbaRwOlQXEtxJc3bNvIJz19aBkV0V82AqOp6Zq3pAJ1+dDKC5j+U&#10;Vmuh8o5umHzDC1q6FEf+E2syZcgocZ4ouBwOq3M8Xxv1iGOJUaFmDfL1J55rDYu3iCcyRkySSEuQ&#10;enpxXTeLvJj+NOpSR2S75olErZ6bf8a5dfMbWLmYIQxcfQUCe5YMYTy28xjgnIp5Y+RbESFvn5qf&#10;CtuDHHycmqasv2+REdMqeBQBO+GCt5HRflJ7VFCW3OCwA396kDuYZ0aEDBqrKU8+Eb3wD0oGbMaR&#10;lXIul4Tv3qvgoJmEnWTio0dAkIKOTt5NPbL28gC4wOKaERsupHV7JktZXQ8sR2r2XRLy8b4fafFM&#10;qlCm0hhnOK8bjutSt9PkK26zBnxsxyPxr2bQrZrj4b6M63ojUJucDkj2rKqiobmzviB0wfYrMqEO&#10;NsYGPrioo7qeOW+aBVBfI2gcCoVlgOtQW+yVUYYDY61Bd74LvbG+T61lY6bjGV/tsckzfMzEgYxW&#10;RM8ia1vjgdwx5zXQS32kjwfB5sKPchWEe0d65SCW9N/I00IjyG2MRx7UIlk0t9q6SgwaA7jyzuyO&#10;lWNL1FL6y1mzuNGZJWhfB2+lNkvYbTwNeT3MkDStIRGvTr0rotCk0OHwZDfzaNbvcXBAAGMoDTFc&#10;x9Jj122nkS309VjDMHJ6VD5mqf8ACcSeddwEeZk+9dbrMoh8F6k9vYjLshIzjr1rhlaN/FFixMmD&#10;F696SGzsHubZraKMaemUiPzA9arItj/Y97O9+0WScnuQPauZ33g8VwKUdYi+C+eBXpFvaeGX8N2Z&#10;k1a2fbH8zKRgZpha5i6Xe6PNbM1u8krLNtyVx+lehRW2mLo2nSSS2gkeHcokYAZHTrWTo8fguE60&#10;yS2WIotyuQAFHfjvXn/ibWbLUNQukttIvpba11BBHJvMeWB5IqHroarRHrk1/pMGl+Env/HlvDd3&#10;d6UtbYDJcA459BTNckDW10E05iq6K5Lg8HIrnY9K0i50Hwhe3DStMtgpi3HO3A7elas1zfyeB7+C&#10;Dw6BttHXzGPtjrSsB8mafPJH4s+IzGxk/eay20Y7bjmvZtMnib4ZxW8FzMkNxcxNcMOSxHb2ryO5&#10;llj+IWrQTaSqONSdXJXrk16j4f8AJi8NywneQrqwwuevNbPYyWh1mtaNbHTdKu7a4OPs8eQXxmm2&#10;mqXM+h61pjfDeSMW8KAXDjAfI5xnr+dZHik6rPZeDVh8RXFtbtdxFgOM7T0/Gti7n1KbVvDCf2lb&#10;CKPTVUrGoBPHUnvUtFXJFultvD1nFDaRRKA3zAcn1rKge4nvLsiOdjgnjJzUOtCRNAlT7bmT+ED3&#10;qLw9dT2d3pEjzKdxIYsM4zQkDY1b/WNKm8QX39hRlndQVl/iUHtV631HUtTh1eeCwURqFwrnbknr&#10;+Vc943n1S9uVVbTZBGcpKeACfbvmrHhi31tfCeofaLSdC8ieWVGBgd/xo+QrmoYEGq2fmCNHaQel&#10;TaqmmDy0F7I7+UMADNZtxBrVx44eFNPlAiVSH3cGtVoGilgL25YngkjPSmxmIjPbNYzGzPlLMN6j&#10;sD3pdSWa+8Rac1n48MEEVsXlkAyQR0FdDqwsV8GuI7PzXlg+aMdRU/hDTdAbwp4hmnkkj3SqGjz0&#10;oAy7TUhdeEtPtV8S3xuoLjaYwxBcKetaeqyalceC7ex3gRy3ULTLjP3CDV+50fQ4fEFncafbBJSp&#10;3v2wfarltbMscrOQzbuT6VDaHqLp1rp9zqmpSXli7kackcTByAABjpWDo8dvpvxd1ZhbmW3F7kRM&#10;M9TXUxptnyLo4KnjpUAgUajdSskTbqLlWN7xDrs0vhtLe08KW5j+TczKCVB64ry6axtbv4n6Elxq&#10;9zDbxLkgvkOT2ruAAkbgRLhjVCaz09pEJsXD5zkNUrQJIW8srAraww3iRQxwttZByT2NYXh6TxXZ&#10;eMfFUr6reXMU2VPmsSMDpgHpW8wCm0QbsYxVoN8iqI0HHaquCRsaW1jDFe3s6I9wu/yUHABb2rj/&#10;ABSbiXw/dtca9cxGWbO1GKk+nzCtpc/vE2kDcMZrnvGyE/BnxAfIeR0lh2gdTyKlA0O/tyLSP2fI&#10;JLmS9uXFswt1MhkLAjv1NYeleLvDsvw7uXvPCN5Gz3WVXfgmvNZ9Rv4tQ0SBtGmZEtV4kGQcjtmn&#10;yrBPaS74IuWBwuMCteVGLld2PSNJ8e6JHP8AFq0i+H+oWqvFDtczEhwP5GqaeO/DkNzqn2f4OX95&#10;OZBy82N5rz+b7MmkJbDSYS8qELIAMiuf0wXEXirXxdDmEgwkrgPmmoK/kO6se22XxI1yOXVPK/Zr&#10;so28nDM1393/APVXn+oeOviK3jnU57W2KkElmjXpn+eKzd1lt1CabUAHkUjYG6Vlfb7S2jtAtnG5&#10;kLjJ75pqKbC+h6RoXxA8TrZlrjVI76eRH271xtb0I6YFXG+JPxeezMKNo0IDt8yIFGPZeleR2kB8&#10;7V59uw7WZQB90mtKwgupvD9/LMbjf9p/dyDPAHtRyJBzM9U8P+JbqTU5JtY8Y3RLXILAA4kwenHS&#10;qXifV7y7+IHiCezmuI7UrEIxuORj0+tcfHYX8lnqKpEgHlKUJPOafapqCmCO4DFo5gAB3FOxKmX4&#10;bzVoNUnvLgSt5aKdyvzxyOKZL4k8V32qyEeIbkwnKgk4z+HtVu9FnFBK8ux2miACbun4ViQ21kup&#10;qyRMm8ZAB4pco/aNFqRdVCuRrd85xlgGIquI9SZ2b+3NSQf3Sxq/C8wmuiQQF6Z71YFwrWl0WsFz&#10;jjijlFczzAskAWS5vXwQV/eEHPr+FdLY3d0mlTJcazdyCCRMmQn7v1PpWAkjusubFgPMAU10YSKT&#10;wb4hglsVLjSmIZTz04osDdz1XTpdKl8PNIl+rRNar8wbocVr20MBsoZIdUhkUPlsNnFeQfDyVT8O&#10;Zlmtrptt9MhjfIyMkV6lY21jaaHMbaG42SXAbDOTjPWhIanc2L2cSjSkWxXaI8ucdhWXpGmabrPx&#10;I1aJrG9a0g0S5+Ukj51U4/WujNxokVggNvGxMK9OeT1rTsbyDTdOjv106JrdrhQyBcFgx5oQuax5&#10;Zo2prH4It9Pl0NzLba1dQmRxyFDELn8KtbWNxHBtJZmzx710GtW2hy/E7xXPZeR9nup4JHUADDHB&#10;OKzkFpJ8fZNOW5WEHSgbaU9GYDkZoiVe6My8S8gaKRLNiUiIbnoCK+2vgVOZP2LJYScG38RSnB6g&#10;OcivjXULPUY01FJ9btgTM2V3enT86+svgC07/sv/ALQzeXlrfU7MAD3rmxVnBh0PWr75dbhDAbni&#10;G3FZ8qyJuUr824VZv2ZtW0hmJyPL/Ck1F4xqltwADGteKQQ7c3VoSBinXCjPDnkelPXIMBDgjHFL&#10;MR+6w340wIYgyg5XgUz5Tej5l6dKmGdw61EURb0PsOfTNICwAPL+4Qc0k6KIVby2GV608N+7YgE+&#10;3pVl5IToFwGhXdjg+lWhGdblzKAJQODVafz/AO14ALcnD0Wof7fOuP4sg1abct9GxHNIY1srcRgn&#10;qo59KuwzeW2cnJU81nTtm6ySOgqzCAyREoOBQgGToHkkYK/qWqshHmBdpJz61rt/qLgGMAbOtZEA&#10;P2q/bacg0mBfJXbApT6UlyE/s6QqrAjHNBOY0GR+VNfd5LAgdKAIbdisqnaBxVw3Eqx3WGHK46Vn&#10;g/6XGCOrVfMbiJty9VGKBFRFVpDnJBkz7g1J8QGuJP2fLSTBaSPSJFP5cULtGoQjjPmCrfiUBvhH&#10;rylBzpj4z24oQ0fnRqMksug3kMkPMerOAR655rlW41meMggCIc13stuzT/tAs0Yza6upUAdM1wWS&#10;by5c4612wjJb7ARoIxdNlWJJPXtWnBj7LIdwAxxWUDhbj5yOT2q9BuOmAKeN3eqJLBZgzky5JFQN&#10;naOalG5kh/cnPSmyKVJB6gcYFK4CRIxmY7m6etNB/wBKlIORuqSJyssgMbkFKhOPMbAIG6mOxaJJ&#10;LHHYd6ngaZZW2yA7iMetUVJzzL2q4m/7HE6zRgg9KQrE8x+ebMnJX5qyJGjyCgcEkgCrsrAo7+WR&#10;uGMZ6VFBEC8eYuADzT3A0tPCNpEytGdycq3rUi72klzFJjPXNadtAn9hQHZgq3I6Zq6bZjYM6wLj&#10;bzTSY1oczKxFxGA2dz1pxRqYo/mUEAcGoDAj6pCQuFD/AKirUrwrKAZMccEe1O4x4EiPICF5Wogq&#10;tZXn7sfK3BzWXNfO92iC3zhsZqXewhGLojK8ilcQy4eIRx/OwOelNjuGAX5yOR+NNkEZVOEJzWxH&#10;ZxSeGreaOJS3ltuUckYpWAwrwJ9ttZFcncOmaoTBd75cDcvarM+BGga2ZVE2OTzUUwgDINgPyetC&#10;YrGZIJPs8378A5GGBqe2ybVFeME/wtmo3UeTIVgOd3Qmp7RTmJWAAznr0qwuSiJhIx3HjoKQoPO3&#10;FwTt4HpV47d6cAgLUGAZZMqeDxzQIWITi1hICnGc57VFP/x6hmvFVfNG/A5NWsP9jnG7t2rOmx9m&#10;dSjH5uuaEDPU9Llim/ZM+Ptv9gBWGazdBnqK85LrcyXyfa2+WNB06ECvSvCMav8AAD4uxEANcaeC&#10;vvtFeXkKljcMssQb7WQwB5GDUN+8aP4TetNPkl0K+TYC6KMMPSqaadqA1lBLcSmNlITj0q3YX8qR&#10;AK5G+LFdbY3Yl8PSxy2cZkUHY5GKtO5Njz6UC3vyhZ2OTjPemxyo0MmSgJaulv7RJLmzZrVCwZsM&#10;PSsxtNT7JemOVlJ9expoTTM5mU8hxx70v3opMgDpU0Om6gYJgZSDu79xV5dPkW2IaVj8oOR0o0FZ&#10;lC3hzexAI33xnmrWo2qJaXP75slARU8Q2nIYdcZpt3JI/wC7J+6nWmlcDBViIbfAU5bHNOcILk52&#10;fdFRMALzYJcHJqu24bszEkd/WpAt2q41YyeZ0fNdC93Mb6xU4/1JG71rlLeRjcONhBBBB9a3If3m&#10;pWil9oK43ehqog1exyGiy2Fp+338H7i4t4mibxTGjhhwGc4B/A1+l3iGLSh+xZ4rtiYXd4oSiFvm&#10;JY8cV+X1/G3/AA1D4BR1KhPFdowbp0cc5r9G5LDVdQEqQi7MVv4Zs/OO44IK8Y9a7ac21bsPVu5i&#10;+DJ303SbMPZF5InAcKc/u269Pakv9E0TU/ij48aw1mCO3lkjkTYANj9WBH1roNP0OWxm0+5e9jki&#10;e1nE6M2ckjjB9q4vR4bnT/HXja6TxFLOlxqbbogeFBPGPpWqLOh/4prSL3wzBeXdsGnjdGXy9yt9&#10;eoGa5LVtL8M6Z8aPht4gsbu1ghm1Bob0IRtxLwDj3rc8TW0F1beHnOuRBjkjIBwe3NYeqaa83wf1&#10;GN9QlDK8cglU5GU5HtTV2gSNDSkuPDf7V18P7QuV0zW7AzkO5C7j8wIzxXsTeNLNvh94wz4Z0lHi&#10;lSO2Mcy/vtxxyPavEo9a8CapB8OYfEni0QPbhIImHy5xwOfevRNc0r4P6Z4S0GaDQbuWeVY2t4/t&#10;JIlB/i5OOOtOMe5E2XW0OMyaHqreGg5WAyeZ5n3CwroNGvrTUdK1yGWOdHs3CxNuzwa1Bc6ef2cN&#10;Fggutxm08FJM8AY6fh0qv4D0/RH8EfGF4tbR735WkRh/qdo9e+aG9PQlK9jOg0fUbTxX9vtHlObp&#10;POiWTasqZ5yPYVp3INp8b5LjT76KXT9UNut3AePLk6Guj0xo7rwF4mnlKiOyjkDkN1IFQeDtItdU&#10;sfF/mljENQVlIfBTacjpQnzK70G07nXfEDT7a/8A2fdc0iGeMSx6Is0Y3ZO5RuFfmvqcnlfHf40N&#10;PdzrJ9jtUye5RQMfhX6P3YiTxV4pP2qVXtrWOPaWzuXpzX57/HTTp7D4p/FK7htlVbwW00LAfdyQ&#10;GFZwbd9TZI5CK/U2up3snh/zBbP5SSumc+ZwODWDB/wlFt488TWU2iW/2OWxZlEbcfvBweOmK7TQ&#10;7nTjoOmW8lpbTRy6chY44LYrlNcvItP+OPw0keac2d3JKl5C4J2oOhB+lOPYSOR8KK+lP+1RDL5s&#10;93HrNvLamM7lCscnJHHFdprd7DqXhXwjPbX6SXCxKJ0HBJH+FbPg2x0CX43/AB2OnWkT6Te6KSDI&#10;25lkI7Z561y1rpv2TxLrNqROsq6vMd3quTihu7F6mLG91B8T/Dv2jQrt4riIq4wSFqxq8OqxahqA&#10;0+2nuIZbKUNbuCcbhjiu40j/AEjXryJ7eIm3TgsnJqlrGq2dj4l0i2k0/wAqW5ugkUjpwSTgY9aT&#10;Gmea+EL/AFe10Kw027tJY/sOuyyW0TDpvbP6V6Dd33g7XPG2kaf4jnSG8tog+h3KyYErAfdJHcGo&#10;rzRr9/HDRzWkaXEsat5mMfKfSuG+JekWdlYfCO4h18rLaa8kgTd8z4OTz1p6X0Eo30PY/Dnh/wAV&#10;w+LrjWG8fXA2RvEUycFOi8d6a+qzR/Fe60+7vYfn3FZMfeJ5r0PwvdaNq3ws8B3EGuW6mXw6geBZ&#10;Bkuo549jXlIsbif9qH4lJPbyn7KYvIJBHX09aW4NGlLoL6tH4iNr4ttIbuxG6LdyGz2Psa4/w1qv&#10;haz8Z/FvTPEfhfUdMnubuCKSdU3QXGDwVccc11ezWLL4i+Ifsuk32HtSsu0k5BHtXo+gQ+GNR+Eo&#10;07VPghoL20Xns93IwaTJ5OWPIp3sgUrHxf8AFW30TTvjHr8mmwh7EG3eNoZ92wtj+IE9a4yfxR4i&#10;l0e2sJPHXitoZbcAQG5Y4X0J9K+iPH/w70+28M+Jr7Rbq8vtF1GTEsTOXe0dTwQfT+VfLstm8Him&#10;+t5YWhlVwA7L/COmPrWcOW9jfncV7po2t1fJqdgGtrZYckA4GTmt60ura31+4eRXkd0JUk/dz7Vz&#10;WzzLwE3DkREbaulUN9C4k5C4puKZg22b0t6ZC5IwPMyDQ97aG0INjIxVODnpWKxyXy+Gx2qI+aIJ&#10;PnAJU4NCihGz8smmRsbqPGTkdMVhXk0aXUUKITukAqNm1D7MiC4cru5xQqML23L2m8Y+8T0q0IWb&#10;+0RdWkcFuwLbS7g9BWhPJENJvIPPbBgHB7nvSxMyzMCwHyHaaz5UlcMf4txJPrSeo0ZrKDpLW/nM&#10;itISCD0NWLeSWK0+aIkgAcHoPWofLm+1ofsxCDNWYRwQ0pwSe1NEmhcSzyeHYlWaVAR87g84rGVA&#10;EWKOd/LDZZyeSa1Cf9AQCNtuartGvoQNvBFCsMau554lBOFHWm3UrRXUe2JHdIjt3DPNPj+V7crL&#10;kBjuzxUNywOrQlYGbc46ihMDOsF1aXV7uW7uI4oeS3QZ9hW4Z42htViMsSbjtJX7+KhuFt21HTt1&#10;ozqu35AcA1qXc8B0+DZoMagRgDA+7Q2gSMzfEt2jC9DMegIq60ElzojYuY0IPJz0rDlTDO6wyBgc&#10;5qVGvGtLdFkmBbrg0AjRt4GjkSJrhXKHJcHrVTUIo5ZrUeQ5XzOMHHSrVqjxmc7ifl+Yls1Az51A&#10;jbgA8UgIJrS2aIN5LIwg+tRWlswt0ZhhQ5yQaulwLgIXyG6U3KeeyGViCOgNO4iQthEAI6dRVSaO&#10;3kinDq5BYcg4q3lQAMjIpT5RRh5A5H5UXHYtWsVjFpoWO/Qsyc5PSqLRwrqZP26Pr82Kgktybe4X&#10;zZVz0YHrUttDt0yfKkt6k0CEldlDmOVjyMe9Wo2VrR2LMCQKpBpFYhrKQkNxxVtX/c/NaEZPSkCC&#10;WScWMzRQMzqflXH3qpwSX0lzdeZaLFIAPlzkEVp7/kcZQDHAqEKvmy9Qc9aLgQk4YgjHHUU0SIrx&#10;f6f35XHWp3x5sR8roDmmJFbmfeYeSfTpRcCc48gbSfm7VJ50Qt4otp3BT2pgBMsgEpGOgxxT0ila&#10;YubOPpwxNJiZPaizEMiyWA6kg+laA+ytp67YiQJ12sDTIbOV7S0HmRkvJzz90VqJZyIViQhlVc5x&#10;0NJIEdPYw6ZLpOpCa4KEWa7FLcE4rEkdYIJ41QInnEHHcUjPJFYQFjMzCUfKoPIrqLCHS7koz6HK&#10;+2EbgwxzVWLuLZ+VN4V0yK30YpFuyWJxu9fzo+0Wdv4shVPCQICjcuM/jmrc1zbxhoRYRKkZGdh+&#10;76dKuQLK1oJ10aEAx4DNzSvYW7NS3njuEgZNC8tQQNx/lTrvT7vzoplSTjHyjvXLX2tW1kdHiOn3&#10;csrXBxFEmfx4r0Cwv5JPCVjNLp5TeoKbv5Uldlo5aS28RLeW0sej3DqJASOmMVbv5L25i0pZPDLg&#10;xJyvuK7Se6vRpVufIiYmL5QBisO1uppNRuBcaOI2BOPfNMCOwuNYOhxItkYRjbtA61MsRh1VrqSz&#10;WS4ijJWMHOasSyyR6XfBLZCST5WBnmptJglTTNSlum3zON2Cc4H0osLqT2819JYpf3GrrEoJ/cgd&#10;MdBVzTLq5XUPEN7Jqc8aFAVwhOFHU1yUt35nieeNIJfL84b8Djiu60ppEsNbkZtKeJ7HYiOwAAI5&#10;znpQnZjOn8Pa9ZXviTS4YdTsbiIg7S0QwxHXOfSuT1TWtPuP2u7zTrnTYX0ixg23k8JGPOfhMkdA&#10;p6149aa9b6V8fdUs4LpEiaSVUdSCgaTqARxXata2OkfAb4p34niuZtUvFMjM24qXzjmqi9U7MmyP&#10;bvFtr4nX9l3Sre08WJNF9uW4u4VO/wC0RIcxqG+nFeMeIvFlzH8Lzqlqtxo9zPp4gh04oWM7xjBI&#10;POOld9o6+KNJ/Zs+Cdw/ji7ube9sJjJayLv8jeOAWNed6roOpX3hL4h6pLqUOzRNVgktrcR4Vt5y&#10;fypSS5rtjicD4XXxJYz2PjxPib4jm1hNU/0rT1tnBljJyV28lvyr6f0zxz4O124ikg8U21rfypF5&#10;2n3p8shx1wGx3rxjxNq3iCz+Hfw/8R6eNPP9mTwR3cYhUxlG4OV6HGe9Y2veKfgnruha+LnwreWO&#10;qDRla21Kwg8sGQr/ALOO9Xu72uDV2e6a5p3iCfxF4uvdJ8NxTyRaRm5hE2UkULzjsa46DULrUPgB&#10;5OlXsularo97NiKWEgKxPzY9eal+Cvi1bb4Mrpd54Xuy8N5KqahNKc3EZPGc81W+L179k8GW97YL&#10;bQebehkMKhTuHPJHXNKM+lhNWZ5j4B07xbe/tuPfz+L9S+1pPm4u5ISv3ewU+te6/Erw7e67ceFZ&#10;rn4mJbx6faSKpWAEtnufWtjwc097+yF4L8RJ4atJNYewRXMUe3co4JwPb2qhq2pzAaux067229hm&#10;ZGQ8kjnr6VnJ6+Y+pwfge5utN+JPgazk+NFtLZWAuBNF5YTzN2cfWsn4h23iaTxxb38fg+SXSp/F&#10;du8zHjDK+UGPeqes2OlXuqfs9T6dNqitP4mL3MscbFSFbOCRxXqnjjXbC4sbbR/7CnWNrK0IkWIg&#10;yPGOw+tNeg9jI8Qvqh0XxXOfC13aPqllpe+ASZwkWOh7ZFewzT2E3grQ3it7No4/D0AiUYIB2jNe&#10;XyajDqPgbQrOUKl2tukbOV5RFGMn8K621n8I2XhPwNpltrl7ceYhDyEE4bvk/WoeomeV6gl83xG1&#10;cIkGxkcMFQAY79K8/wBV8Q6jZ/D/AMYx2/geQJomtwvYziTBTe2XwO+a9u1mCK38fWjBAYZ48Bhz&#10;gmvOvFGl6MNH8UrLdylpYMxhF7noCB1zU1W1qug+p5J8R/Een6/oXw/mOnmzuoNMVVkUZySPmOe9&#10;cbpl/wCLFsPD2nJqzS28l4omlZd2FP16V3/ivwvJZ/shR6pNNDb3KavF5FrIBuKsfz5rG8NQQrY2&#10;8hiWNHtARuHQ4rWOxTVjvZbeCHwldQJ4pgjWTTx0IJziuc0XUtf06LXFXw5dTxCORGIQkMrDrWhL&#10;aQzeEtQdYbguJcowY44rXs5rq00DQ7p7m0bchRoGQHd9amTRWyPS/hBb+H3S8MOvSeadKvm+zsMe&#10;Wzg9KzdHdbK68ZLcX7SXLeI7jEZGeNxxyak026tNJsPBGuR+H5pPMkdZLdBtyHz6UmpX2k/8JLJc&#10;r8O5DHcyh5MSZMRbmhQtsZppouSQazqOu6Uz2ixRQPuVu1ejWOl6/N4X1q4tdRs7hf7JkVowwDPg&#10;YPHWskCNvgiJbe+ZcxcLtwRW98N7+wF9qttdSX63TWrpbsc7QSPSole2hSR4z4dF7b/EqDfp8kb2&#10;+rzB8nIAY88V6T4rGoSfCS/t5NHuRb3DIRdQKXwM8/KK47x9p/jHw7qXjHUpfDM13bX2oMTcqCBD&#10;u6ZrsvBd7qNx+zlpN6fif/Zw04u12k9t5ouQwJQAH+lOUm4p9hRZt+GLOwj+A17EL6K6s4tHdVju&#10;rUAxsy4yNw45ryWx8FuNH1UnxFqduX8QnfcQzFQgdvlGFr1b4ga/MP2QvBFxBbbptW1yLMkMWzbH&#10;Gck4HTIFc5cf8JDq3wzuJtC1zSlnEdmZNPuZAhmK46Me+RURu3sMwNe0u50Xxn4f0jUfi1r+raVd&#10;6WpuYsMGtyw+XLehrJWPxfZ6rZJoXxRa30rzALl5Y95gz90AH1r1TxJqFh/wpS5h1vQ0tNeeKyh2&#10;yxZUjgZDng4rzzTbLV4P2gL6yTU0utPn06CSZ1+6CRkDj0NUhjNb1fWLHWvh5a6jpEWo3M2qQBZ4&#10;wN21j12jmvV9W0bS7bwh8Yr3+1o0j1zwlBwVwsLInT8TXkfiOLVdP/aY8F6jqPgO+g0+G3fy76MG&#10;ZZfTKjO0iupvvEdrqfw906FH1Ge0GoozK0RQsAcjrg4oknpYDznwla+JbDwh8UbwWF0iC9YorZHm&#10;qPb0NQeDhb65+1Tp5vvBtzBZSs/2iKOUouU6HIx1Nei+J7y5n0ewSz06ONJbaCMADAAAwcikFpou&#10;k+FdLZb6SS7luInZo05B69qa0QXKeu32h2n7QNzpNlaSbdyhsycRDPGa6G01TVf+Esk0u4eE2ksA&#10;CyY6A+9c54g0rTLvxsdUjsphcXVjD5hU9Cg61YtGtjdaEsurQ7o0Khs/Nn3pW0FfU6i4N5pNxcCz&#10;u9NgieQMGkgDeYD7mt29A1Hwp4feYadKhg/uDJNYOqXVtdfBTxfY3iR77eyaS2uQcMCBkVc8AvZX&#10;H7O3gyea9LTrczI+Tx8pwM0tepWhwfibw0o0DUpo9LnCrGWPl5DDHPUVzuh32pQx6TdQeFL5yshR&#10;WMRywHB5r2jxHrsVlpcES6faTyXB8uKHg5zxk1w2ky/Ee28aajHc+FdB/smSyeRJFUHy9wzihq4N&#10;WOXiE+s/tW+CW1LwVbWtrp1pLLCQoJmk6jcfY1j2Wq+Mpv2tPHtnNYz3FhNdeXcQljiNVbEbLnpx&#10;XbWk8C6xqNwt7E0b3Tj5RkjmmTW9taaZ47v7aOI3dxJGfMY4xSs9BFTxBYXdjrGmoWSW1uRvUg/d&#10;29jXUWGrxzeCLh10WzjNto8kSbVGWyuKwLeW9ufCeqHVdAuWjVVEMuTjLelSWVjdR2VylvdPIrSq&#10;yqVx9KaQGR4f8P6knhDWbiXw5Iskkty6s0m3huenepdC+zWvw78YWs1t5p1DXFL7cg/KeK6HVD4r&#10;kXw3Bcyi2iWPahBwMe9UbOwu5fGUcKtGIoIiRITwWPSqTFZF671HSl1Ka2kjkKwW0ZKrwenFa1v4&#10;w0dv+EZtIvh1q9639oxRGNUIOCcE59q5q78PeIotQ1nUbjXtHkR2+YCQfKq9OK1vD17ZxaT4nuIn&#10;s2uRIgiBhHQdealMDovGtjY/8JRb2sUMDw/Y4pNrybmjJGSDXDpYW0utKhgCRFQpyOKs6y0f/CSW&#10;WrXfi+W0t5AGuXYkgbe2Peraav4Rv/BdzNaavgRSgJLtx5mO4ovcLmDp0s2lfGO9t/t0SWdzcRrh&#10;RgOxPy/rXW694WivvGqTajaXflBY3DAngdR9a4LX7d9Qn8FDS9Za41KDWIJDZMu0SqrA8PXU6h8Q&#10;NVg+M0drqngx9MSLwSQY5FJVpETghjweaaVwZk65oukrrCpY2uuxXS+WILlmbDAditcz440bxbL4&#10;K8DxXMNkokvI1iIiAJ7Es3bHvVjRPEusTfDHVde1X4nWckcviC4FtGlsAY0ViAMD2qTVPEmo61df&#10;Dyyg1O5Fq8haWZoipAX09M0K6Dc9F8HWPh/RNEt4pNas55johd5mQf3eQD6Vw2keJdJuf2kbm1ns&#10;ybG5mnAc8eVtPX8aj1u9gbwxJaW/29rm3tQmcHLcY610Pg3wv4dl+HF1c3WkBL59KuWWRmxghTj8&#10;6SG9Cs2q6VJ8U7jTtPv9QuYpWdV4OFx705La8tPGOk29x4hltlk8xoy0WQ3tmrvgO10AW+nuX0wX&#10;Z12dZGLLlAG7ntmtP4gTxT+NPD0MOs6akFnYHccjlj15p7Aild6nqPl+GrBXgkE99t8wDsDW9qWj&#10;TmXQWZbL5AmGwBkHrzXmeitczfETwlIWnMC3Eh80DIG33rqtW16a81+XT7Sa8cROEZ1U8UXsC31K&#10;3i/VdBtfiD8G7ey8WN51rayxyxnlG8zg/XFcbdwaJb2PiKG2utR3vciVtrkLljk4FdrrPh/Q/wDh&#10;H/Cc9zo9v9qSVX3K4L++agnvfAE2h+J4rTSoZtStruzj2NwSGOG/KnoBb8DaqP8AhG/G8dzokq26&#10;WyiG6eTlzjkY9q4zxzZadq/xA/ZmtI9Ut41lv7kT3BAGFU5A7da9VuLTwhJ4qh0ixvLZZU8ItK0E&#10;bZCvsyeR15rzLR/+EMvfhO0d54zRNWt9cvFQLw0ZRiBj600Fi/pq+IdL+Jmp6XJrl5caSlgDa5JY&#10;oR1+b0rA8daj4dbRdJjuvFGpxR3azK+2FnIKj5RTdNHjafXb23j8cBlcssD3Ee0jHbJ9a7bR9D8S&#10;TaRq9pfeAbRbxJj9nuigdMHv6c1K0HIreE9X0mH/AIJ5zx2OtW909hqJE0bnY2GPHyn2rC05dD1T&#10;xNG+reAdTW0Ro9n78qMn3Fcf4gktvDniH4jw6n8Obmd7i+t3hWOTYkiA/MQBxxXsDSeF9Y+CPhef&#10;R9ZZVurWEIFiwQy9R+B4prTUla9LF0RW2kapr/8AZmkPHE6xGKGW5LrIPXLGuMs9N1u+/as8Samv&#10;jvSSktvGNRs/MUmHGNuz616Dqmh2Z+EMVpqfi+4t7g6cPJmVzuHFcJ8PvCenW/xb8RiL4kazdTSH&#10;IleQ4Qe47/jT03QW01JW1PV4P2ltQ0maad7CWIGN2gJ2gdcH/wCvXR6hcCHXNHEU8U9sXOwNFwD7&#10;1qa5C8PjzTLd1tHlt922TZyQfesqO80w3NzYXUaAzyfunC8Aj0NIC1FdWFz4v8PW9zY2MMzSr5WS&#10;FDc9jXS+Kj4WstFW8vfDkbPa2YW3UNuLM/AxXmut6PJN4i8OlvEFykFvOjrJGegByTkV01rcaLq+&#10;o61H/wAJKlxY6ZBEJ5SM4ZemaVrgcBpeu6ben4v6enhO+S9imiaOOVzl1bnIHtS+LZ5bUfspSiLb&#10;NBqMiupGCAxwQaW70C7/AOFz+LfEVh4giJSFCnloApWPnBA9RXVjTLLxPpHwz1UypB5c0iTRg8I6&#10;nGacX3KdtLF/xbpXh6LwLoNxcSNcNc2cLRrGcjLj0rHXTrWHw78NVgvXHmX6Dy85IDHmu3vLE6fp&#10;HhqC4vItQjbAiMh/1Y/+tXBapqNyvxntoNL8Ay3hswhVA3yuTyRnoMUJk2NfT7XVbP8Abq1KOC3P&#10;2GLw0gcs/wApaReg9cGteK5vk+Pel6RdwlopLS8mD4+7jJHNcRrN/r178UPh9HbW1zpuptNuuLMn&#10;OFTkkt3rU1bVtSh1S21BfD4vM3EVvNPnBjYnbRYdjR0C2l17WviZBcahBHFbXMqWysnLAHGeasW2&#10;lWsXg3xron9vvNCb0F2Ee3aQema0tNttW0n4m6TPeaEsMFzao+9WGCJBnmvTY/8AhHpLu9RNMsXV&#10;wG81CCTn1qW7MG7bHohJDkFeo4pQBzzSHowLelBzu+5WRY75cDrzQOM/LSrjc/yj7vFHzYU7M88i&#10;gQ3+FcDnNIN5dgSelSNjKYBHFIeXPAoGNXPmqcH86U/61DtPX1pcdflpSQO5piGkguvzHAp3GWGT&#10;zTGxtbjrS4Jzhu1AxzbSjEJzTMgywjbwOtLhsnmmjHm/fFAibjBww9hTCX/ejjGBSHOelKojMj/v&#10;O1ACZOzhe1MIzGAc8N1pfmE4xnGafhd7Hnk0ARnB25kGMUAnaOSRT8J5kny+lSKI9j/KMkUXAYQM&#10;LwOlIMEP85HtR/Ec+tIcbhx2oAX5hIMN26Uoz8pLgDPWkH3TQxXyZflJOOBQAh2edkdxTuqk44qI&#10;DEWDThu29BTAe23yzgHOaExsk+X6c035drUv8TcUAKeT0pnzbV5NO/Gg/wCtzjjFADSMuPl7Uozu&#10;60vel2g4O8dOlIBCBliFPNKByQU/WkwQM45zSckqQ/1pgSEJvXntR6jFIOjGkJ/eJxQA4FefkHSk&#10;bIhX5SefypAPmPFP7qCB1oAVWAVOe1S7pcMfOkx9apyZEoGBjIq0nQd+BSAnSeQSFvtMnIx1q59o&#10;YQDhfuc7hnNZbhS2eanidBDJvUE4wBjrUOCZSk1syrqLl9KSWNFCqpLKoA6V5f4306y1b4K6hcxe&#10;TJLDAyzRg5ZPQ17JGITCQ1gm0r09R3FeX65Y32jeP4tUsEnm0m8cx6lYsM+SW43D2NeZi8M7X7H0&#10;GV4+3uSPkLQ7yaDWfEmjXqP5EszCEyDhT7ZrSsZdV0bxUWFtLJaTT4mXdwAehFdT8V9CWPUIdQsY&#10;WFtLKsqPGOYyeccVwFvqUt34YvoHmjZkhVTk8nFebtofRqzV0bXjLQtH1zwZLcQSW63KWpaJxjcD&#10;6H2r52tbzULDXZtM1bSpoys5USN0I7EGvc9MvJoLzypHuEVjj5ulc9460vTr3w7KTaq0ohLRTquC&#10;D6ZropO1r7GFWD1aPGtfst19FcQA7AwIdea9G+HGpXU/inw/aTs4NvbyCMt/GCK4HTbvybVrK9mx&#10;h2VGYdfSu28Dxwn42+HGVlHlRSk7f4s9K9CCvJXR5OMvGlJrrpY8R8bqU/am+LAMeMa+2B+VZKZ2&#10;9+lb3xEXH7WXxbDAgf2xk/pWBGCYwNvavrKPwo+Le47CGzugXxlh+NekobXSv2ZrC7RYPtF5cmKJ&#10;Soy5PGfXivPbeJZNf0+LCYOep74r1XxPpEp/ZM+Ct754ddP8R5uAp6IxPaipaw4o1fBel+HINKEk&#10;98JLu4sC6h+wYZOOa4fW/wCwv+E08QfZQp8u6YRktnv81fWvw+8H+CtU+F66wmqecj+Cylhg48mQ&#10;pg7vU5r4t1zTNR0v44eP9PubW4W4tvEtxhCc5RmyD+IrkpTcpO4i/Z2NpNER5wVQjNvJ6GuZ1lZM&#10;acFuRmKVgGPcV00M6x2F1ugJGwYwcda5jU3Rrg5OMnIUHpW72BmQgfKLuznpx0p23d5hE4AzyaTc&#10;4SLEeCO9JtytwdpDAjv1rEQhCjoWzikQSGRFEIPzg9akzwuYhwBTiI95Pn7PTHemBZnnvns44p9h&#10;VEHljHSqi546cjig72jfKHhh3604gm6+6Aqx8e9AAuwyKfMLfKc1JEH+zq3mtkucU0RuIpGDY5qZ&#10;C32dQV6elACHOV4GRUUoczgNE23bkH0qXK7hiUfTHWpt+YW/cpkLx70AU0IMX3ycnHIp1uXE93vX&#10;oOOaQbzKRtA+bmj/AJayHryODQA45KyN5p+90x0pVaZYZlV1xuHaoyT9ruQY8DaOlALkfd6uOaVw&#10;LBZmW5O5A4Uc1VwxEvPOeTT5Nwa4PlEEqO/WowRjOSc9adwH/wB2nKSNw8vr3pAjMyjccY70oDZY&#10;YOCeTSAeDII+GUjd0pGZDNKv3doGOc5puWZZhkDHQ+tNRD5luWBPJoAfk7BypA7Yp+W8scjpxTik&#10;fmLj/gQqJhmadcNxTAcmSgHmKetBKB0Pltw/JFNKELkXB25H4UoY+bcADjaMcUrASRrCdVuX/wBk&#10;Yz2p43G6vPlIAxtHrUY2+Qcg43c4qQMu4AE520wHAn5AIR708EYHy4qLjcPvZqZATv8AmPTmmFie&#10;Ifvl+bPH5VcQFTJ3J/SqsYAL/LjmrYPTnPFZyZaHpnzTk9TyatNgRuuOmNvvVLH3sv34qZS3kP8A&#10;ICQRUpgT75FBxNnnjjpVu1kxfSLhsMBuqqiEhSVA5FWt0a3CAnkigaNSUowUAJ8q+lUyOGymKkVh&#10;sc+TgH1NRMy+by60irE6DCD1pSGEsvBHGaYCNp+fIzTzy5wP4RQIgyNzEdyahaNMFl3ZJOTSkn7Y&#10;4Ck0pY4k+UduKLiZQk3q9vxxk596iZMsMFRzxVuQFvJACn1GahZW80grICFqroWxTZAJFIc8DnNG&#10;P3aZmHJqwY3aOYCFiuRkd6hYYmdRbjgcgHkUJoLFYhDqdkQCdkoI564r0Gy1yWLT0cWIIWALt/Cu&#10;DxAC2Y25ftV2OSNYlUQt14yODQWrr5nVf29emdpF05iAx4JrKk1R28S6RcS2xXytWidiP7uefrgV&#10;myMgKZB6dAKqnzJZZgijhTywrSlPkknbYEfqt8L/AI8fBXTvgd4S0y7+IULfZ7BAshjxvyORt7ba&#10;9Wi+PP7Nzk5+JtmueT8n/wBavxBG8CUPZ7m3HgEACon2iaNY7v5iPuFwK2qUKc/euaNQt5n7JeKv&#10;jx+zgyxAfEK6uTGhxHDDn9a8kvP2jPhbDfKll8C9buwDw80oQGvzOtvtYWY/Zo3y4zGWHP41rWlr&#10;DJrMDtpBUeYDsDg1yOhBm0Ukj9GV/aSsBETF+yvwV7zZqrN+0lrW2Tyf2XLYDHXzhXyppcVs2nWI&#10;/wCEcugBEBtWLOPyrZa32I+zwrrTloyNptG7/hXPUowt1+8026H0ro3xq+OWv6prMWi/Dvw3bCGx&#10;ZmzGGIArhrj4x/tGnxTqdq/jJEkS8dGVLTGMHHWpPgRY3UPxH8btNoGqwxy2LhTLEVHPpmtLWbDR&#10;I/jJ4lgMFsZV1FmchRkBjkVyyqxi9rnRTgdD4L8ZfE7V/G9lZ6n8U9VWaXVoTHGilfNwfUelfXGr&#10;6dDcwpbXfjXU0uLzT4QCkxUnaK+b/AOk6OPiRpV0lpG0kE8Yh4+5k8mvfPFz3P8AwtX4fzQySsIY&#10;oQyjvmuStNt+6dtOEeqMqbwNbbvn8Y+KCPQXj4/nVXTfDEemeIb+5s9MvJLj7VH5UjuSUGeevrXp&#10;No94/jQp5LeUtkpbJzz6UWly0vxs0exSCJUa3laTPXjpWXt5tcpoqcI6nRpEkmjzCRY8yWah0PPU&#10;c14R8RfDVrb6C09rezLBIHZ42biFvb2Ne7W4QeJZka45aRgAT6GvO/imlxJ8Nb6BI5iZnUKVHTkV&#10;y83LJGysz4wm0N7vxDYM9/iITHv0A61W1xm097VrDw40zIFUstegS2k9kkCTyncYMrz61zQ8qfXZ&#10;wDE2yT5169acnqaey927J/DK30tnqt1dWUsX7gfJnoTXiHjZNTi+Lclw7XzWsd/hmLHCk/dr6Ba5&#10;tLbTJVn1VIY1TIUr1rxHxtqVhqN1JZ2d9AU+1I08gXpg8Cri9SXCyNDS9Jmvf7Nnkt5nBsju3PnI&#10;I4rstA07+zdI1aN7Y+Wgl2g88vmmeFGEWj+HUkEmxbQB8jr6V2N8bY6Dqh3rjyj+Pp+Va05+9YiV&#10;JrU+hvhCXX9mbxChVP3d+xH0Y1p+OLG7vP2aPjFYRW07TXWmosaocFvasH4OSM/7OvxCBPK3qcH0&#10;r0MSssygKpwRgEV69Da589ifjPmzQPg38JLf4SaPqHiawMczndMhkCrHnp+ddLe/Cj4UDwloV14c&#10;8DBbj+3bSW3uTJwqqwLHHfIrqvjBLLJ+zLqwMrAjWrQNtOMgtXoGiEL8FvhAE25TwvDtx/ujrXa6&#10;kmk+hhB2N4bv7W02IyDCaLbpn3UAGviXx/B5n7Z/xlhFzszcQkHPYivsi0eVrm+ZtxcTLt/Ovir4&#10;lNdR/wDBQn4hBFyGtICVz3IrlxC9xnTgpXqI0YdPWHwy6DUYyvkkkEdDXhGu6n4ltfjHp0Vhcatc&#10;ytOTJCgYqQOg4rrde8U6pZnVbVfD97PO0BEW0HBJ6flS+BE1q30PX9W1jTrZ7iSdjGrR8qD2FeI1&#10;zJ3Pfd0RJr3xGuYbGBvh9d27Hau5gx/nXc6NoOnwSWeqX+pSS3jR5wz8Iaw28RtJ4rMS+HUXM4AJ&#10;jwSCea6+8iEsei/8TCZIvKDMM9ay2KRpoz3dtqQR5Ap4BPG6mwB0vbW3+zR5V+D6Vo2ElhcaTb28&#10;MQTyF4IGN31rnr6bUE8WzD+zyu09c9RUXd7Gh0skUckeobrYZFuea+fvGvmQTaiVCki0nUZ9697s&#10;bpW0i/BkQM0J3bu1eFeLZLC58T63CtypMdrLkg8AmtKUU3sZ1Ze67HwJfIV8b+I0L/8AMUkJGeuT&#10;mkXIC5C59jT9aWaP4jeK0fJZdbkB9+eKrAld3yHoO/WvpYbI+Rq/E/UtenFOAbLHAwKhR8wZ8kZB&#10;5GaieV/3ihlGaszuW9wEkQLqcg4xTHKAQneBwazd0pmP70gUxg581vOY4PJzTFc00aMzRggEFWx7&#10;V1mikr4c1JTMCVlGa4HDfZm/0kgZGB611+jykeHLvdE25ZBk+tIcWdBJu3ElcgoM/Suv8B2Ed/rn&#10;jG1tdL8zy7be7E9MdcVxckwaxjCW5VtuPrnrXuvwA09ZPjB42iWA4Hhmd2GenynNTJtK5cWULfRl&#10;fUYFOmqy7pFzjgYrg9VtRbeINVie0UGK6O1T1xmvruw0G1/4Qv4f3ETFmuvF10sMeOTtkIavnX4x&#10;W8Fn+1lq8KR4jks4C6+jY5qYVLuxN7nGQ/ZfILpaQYwOPevSPhLoSav+2d8LLF4l8v8At2OaTjgI&#10;hyfzrzVlRLW3CwkDcCBmvsL9lDSIrj4z/FfVGsgzWXh2NImI6Fzk/pWlSVlca3Pty4AhWCIKu2Kz&#10;RFAPQDiua1CRiHGOoH4Vu3bTNdXLGLP75s1y05Lahend/EO1ecld3N0UWHD/ADN05qA/cbryDVxl&#10;yMY71SfAY/J0PrWtrA9zKnQnOVHWsq4ijEDfTj2rcl5KnaPcVh3ZO+UbchVIP41pFXBnOXGGdhuI&#10;BJz+Fc/db1iYiNWw3St2UP5TgN/GeawZywluC2Sc0JEGJMg3qzDlu3pVO9jhj0OWQzxY8voav3Mm&#10;7aAg4rm792e1vELnYT69cVVgOendSkDBHALNwKy3GJWYSL9DV6VlBkB2gdie1Yb3Nt/aTxmaD7/X&#10;cKqImhzZ8w/NkFh07Vo20M3+kKbZgdnytSRBMWu2K3b5v74NdTZwGW60/MSKqDJ560Sk+gJHP2kV&#10;6tzf+bDxvGPeult/LEsT+XtYrjrVqaBDcyH7N+ApnkzeRuEEY2r0JrJ2fqO5ct3lFw+wgKBW/ZTz&#10;kBWuEALc1y8LhoZFMqDn1rYsYnEgJOQJBjmnEDoZmYtF++ONvPHWpYXYQKTCny5781JLC5trbYuc&#10;oOB2otrK9F2zlJWBHzKKq4JFt2f+xUJJDMeg7Cuf1BfmcZwCowa65bO/e0eTYURV71zt5bzs9wSg&#10;wG4zQgkrHCXoBu7f5Ao2nPvXHanYtPIGAYqCTx2xXfXkSPqHleYi7x8pz3FYeob7ewhiWOM4z5jZ&#10;zirvoKWljxTWFw96mJDxgZPTFee3Cc3YyQCT0r1TX/s5vLgJKp3KS3HSvMpiwuNSjEL8Px71rHRE&#10;NXMi5eT/AIRu3i5Kqj/jXlkoUahf4XBE5wPxr1K4+0f2fqm9EWNIzsPc+teXTFf7Vv8ABzmc4NC2&#10;MluAA8jr8xlXAr0XRWdLNXWBMxRqGGPWuAjAFxbfuAcMOSe9egaOdukaluiAOUyCapBI6xWY2SKJ&#10;AAy56dDWpozSRahfM18C00iAoPQVzivIzTDyNihBitPR3J1WzJiZlS6Xdk0nFST8zRWaPa7GVU0q&#10;Vdrr56p5Zz1I612du+NDhyih1j4wa5i2k0KXQgC0at9nXyz/AHT7VfszcBiSXdQuAxPUVK0Vkc0f&#10;iZrLdRIivK/rjvW7p09lPZ26ooIBJyR1rjZhF5vmNH8uT8uc1s6a4WK3KqEDZ2jFUiiLxFKW1SwA&#10;tE+TOwkdKZbiE+HlZiivnuaj1Qsbm48y4AAHGBWQobylJmkZTIMjOOlVcTOms5Hj1aAFMrsJzW/a&#10;3uLs7pQN2QS1cnHNCZIF83bhQAMdKvFSXBN2rBVyccZofkUdTOLb+z43WJD+9yDmsa8lYyffxgCq&#10;KXj+dIhf5Rxtz1qPzS15ICMgmgLHS29/bDQSslyzOyYUelZ5O/UYyrFlJyc1QZFYQKqOWJ+XHanR&#10;u8Wq+VLMgbI2jPWgGjceaX+z1TcAAOmazzkktvfg9c0lwsq3xDuMsgIwaqSNc/a7VFU7d3NFhFln&#10;mLwqIYSA4znvWxraq3wM1mOROHsjs9vWuZvpY4roL5eGCAjnrWvPPc3PwR1VkAPlae+4HrgCpYLc&#10;+Gr24ih+KHiKyjsAIbe/kKSYztLdaW2W2mkIm1EqPtWd4PYGnr9nk+JPxszt2nWFAJHPFRSwQJdA&#10;B2OV5wamRpc6W5urP7FaRQW25PKwpJ64681zV7BdXNmxW4eJVnXOD6VPBHcGGUrbuI4+RVmBo3dw&#10;0pUE4I9am4bk4jQabpateKzGEAkdsVGhInuVU8qKtiGACQC6B+Xuaroircylc5JOSaAFXzVh3Hn5&#10;ulOZh5gIVgNlKSxSX5AQG6ZpCGPngxYxjFAESyYK/KTl/wAqvpKpExEWfkGDVLy+X+QHjpTgk4jX&#10;a4znpQgLw8w2oxhQH7nrT8xeVOTMM7KpAyiIl5OfQVYVrY2zk2w4T5ee9IBCR9jQgdX5zUqTTLqe&#10;lmGTD5wpFRwmH7DPuhO4k8U6AgX8DFQNtwoUfU0IZyfiT/keJ0l/1k0almz0rMgVcxqq8L1q54za&#10;RfifZKbZ8PaIVPrWdAXQ53+maoTRPOX2kLbtwcZqlbxBdbd2BzjI96stIx1N910CuARxQ/N1Fg4O&#10;OMUADBnv0wpHzc1XmU/2pCvyAA8H1p7mQI59+cU1VBuFLO3SgCXLDzsgEY4NSRkgclgD0piAmGdc&#10;DAcYqYhdoyeiUDJlSZt2wx7NvLHtXo3hXU7a18Jawsl8SNwB4yBXmts6tG0YR+WOOa61ILf/AIVX&#10;4nWNCHMSndjuKmSuioOx276v4dLWwXVoyxf5QseTz9KrXtzA8sBjuQwaPIOea8shkeG10GSGTNw8&#10;xD7ucAVs28so1u4mN8zhogAO2e/FRyWL5jqkEYRphaTSfNgAjvVu5glTw7FLcNCIzIu0E4xnpWRH&#10;qj29lIhSFx5LFeO9Zcd3fappdtBO7LEmohpWDYIAPHFKw+Yv+ILKRl8EbtIufLZgz4zgjtWzZKrT&#10;2SGYrEQvHUcdOK3dQvrKTwvocEZgZY9OKIdvOQMCuWtLfVrTwjdyy3sL3Ut6fJiz90E8UnqVax03&#10;iAXn/CI2uHLxrKgcL1IrS0uw8P8A9hQytMgkkthlG6rWbDa+J4/DdxLcwwSFolYoGztz0qvjWGha&#10;VdOf5Rng8DFJIo177Rn/ALJ3RXsHlspxzyK5ux0zUIhqixa1clC+SpYkVr21+8ls4ae5BxtKZOBT&#10;Hu2hFzGiuS/emJ2JLG2b+1Fik3eXJ1ycA4qS60yxuL3WINsS7GUp5fHT6da55Jtbn8XaeDKscEbE&#10;s2ccV38dtYjwrLdLrDlyvyAdzStYL3On0xoh4BsY/wCyxlIwiOT+FSNJaxW8ts98sbtKuRj72T61&#10;yx1UQeBIs6VJMUul8xI25XnrT9dvoLn4ZaxeQWI3wPbqsh4OWI/lWTV2Wjwf4iMv/DUNxaWthGPK&#10;gi8xkHLlhnn6V2/hq7P/AAgWvW4hVr6J0xlOQK84v31KT9oHxIoe2WdbeEyzueuQCB+uK9D01oLO&#10;bw6Gl/06eXEhVMgDP9a22SM27s6u+hS48L6QlxqqIwwSF6giqtpc6ZFr9nA10N0hVUzznFXb3+zR&#10;cIsrTIZEU8jv7VkwWFnJ40nkE4VYUBDselDKLniOJA4KRE4KYGfWsqdfL0G0kXTZZPlB2gVsah5J&#10;0+CUX8UoBIJB6VSOptFpcMQ0ZHfZ8rYoQGPq00t74f8ACoNx5SRXa7l28se1ewwwBfhh4f8AM0mE&#10;A2SbsdQMV5IyTXJydsTBwVGOAfWuutdV1NdAtbSYpK8MQAmzww7US20BFqeaxtLnWNlqQz2/ysx+&#10;7XE3+q3Vt4fsJ5I/tIOoBQo/2jW7qE9vc6ZMsskG8sAF3AfrUctrpB8JaVCdHjbE6EEtnmheY5ba&#10;GvptrvnhnNsQJLVThugyK2Y7azQzKku3LZIHQmn27wDT40FvgfZ0AI+lTSD9wvAJrOTGokSsPNl4&#10;+VR0pwc+XwpwT1qID5mGw8jkZpwDC3/h4pFWHZ55zml7NwaaR+6ibcfpTgOCQO1ACH/UnMgBzxmn&#10;xeWGfK5OOCaYQNi5zgNSsoJRlyOnFAEbKPOkAjGQc89qau77VCACAQeaskNvkONwKjJFICom+5k9&#10;hRcGNVZTIwJ7HmnS29pJorR3Acho2HPSp48/al44HUVW128htfAutyMI1Ig474oQWPHPG7aVaaDo&#10;afY1YpekK4XkBj61zkH2ZUtwrEBoQeaivdWk1HXILaSzSVRdZMpXA4/wp89vcjWEdZt0YiAA9K1R&#10;zN6iyqGnjIXlX+U02a2Sae3Z763BUY6gE1L+8ETHyscc5rNngMk1kpuLhQX5OSMVSAkk07T0uJC9&#10;8GPB2h8isu9sLd76CUQkLH90ZrUks7eBJUXVGlZogQC3I/GoBdQGW1iaXDDIHvTTAig8wQXCmRcN&#10;Hzx1qzbXWoJZSRRmLyg+SMVA4bzgCq9+/rT7Qbb2dS5wVNDBm3Bc3BW2dLhs9MZ6mtOD7Q00xcDc&#10;RWAsFwNGuJY3UlJPu5rStLi6NsN+myhldce9PclDrq1mkuCTbu8mOBngVnS/2hBboZbB8iUAd67C&#10;ZoVt7Iq+HKDiogsD3jGaaFlJXOaEOxgwzNJd26rbYXYMt6VcCymaZfKzu+6MVLdx2keuN9lP7sAf&#10;Lj86C5+15F4OFGOOlAyaIrmCJrWMEygHB7V1EUVhC1rILtHTC7wT0Hf61xyA/wBoFxI2W61r28Ky&#10;tbLNqrKizgnngipa1A7Q3OgR6hopt7KIRSMpYoAMHvxXf2PlX+l+IY4IvKiFmuxvVsVwJtfDMs/h&#10;mOK9PmeQcBOeg710ehSayg8RJFp86hTgKFPOKtrqDepuaRaNHousQ3Wk7pUvhsk3Z4rttatEn+HG&#10;kKlmR5dgTgDjIHWue0tLz7NcSywyb5ZsYbtXRXer6pa2OmaevgKG6S4TY0/mYKBuOlSkO1zx+O6B&#10;FwjOPlu9pKt0wa37YaZLqs07W4V4Lb9y/RiSPzrz3WrLWtP+OHiu3TTLpop7uGaPcTgqxycZ9K9Y&#10;kHho+GdJuoJo8ppyiZM4Ktj0oatqNM52OBbi51X7Ut4JCzFPmJ6dK+t/2bN//CjP2voGQ5S5s+DX&#10;ytp0tzPc6ubeyLMLaQpkc4AzX0/+ytPLNon7Wcc0qEyxgke6CuXEfCylY9XvGYMg2qT5wxzVe93M&#10;bViM4VafdbSY9zH5tQdQCfQ0XAb7PEAg4jGK8XqRIUbvJgwONlJID5Sjb/FT0B/stSQMgio3Zwv+&#10;rPA6etMQ/P7o/L2FRkvvHpUZcm1GFIO4cUqYM4XBJxSEW4hy2SAO/NJNsEcWG6vyc1C27zcZIA7U&#10;zDbxuXPzDGaoZfgh/wBKf7vQc5qK7DIzrsHUYp8UiifAZgTjjNJfj91EWPJxn2oQjOmClLY98jNa&#10;tsqmFTkY8v1rMlUm1tyFzgjirsI45kIwg4FAySUuPti7OCRgVQi3jVLoeXgEDoa05ubbcM/KOnrV&#10;GMZuAQQWz370AyTBDIR+NPkK+QpC9uajlYiUKwGQOQKFwUcAAjbyKTAqRknVUOePMFbkrR+TGPMG&#10;BFx7VhRlf7Vx0HmVrOP3p6n5RSQjNUj+148qT+961sa8Eb4W3uAd32Bs/lWY4IlRvLA+YVr3m1/h&#10;/M2AQLJw1NPUaPhMJGnxB/aDhZPlnuf6V5PdiOO91dFjbAuTj869p1JYI/jL8YmMTFGujsHvXjGr&#10;kjVJmEoxHdP5gx1ya9WUrxRrLYpDDFyAOg4xV6AN5EoAxjqaqRMPIjIhABP1rRgVgs2FUjIzWJgT&#10;Yfy7c7QAD0qKYtvkIZchRippvlGA/wDD+VUAH82U+YcZpAPQvgcLk9aeVHlA7h15FM4EAbzG4anR&#10;sN0mSScj8KAAofJkUgHI7HpUBACov2l+tXwkf2tGFwVyOvrUvkAm4+TovWgEUI2jZivzDC8e9Won&#10;KuBjHzcGoAn79W2/dYjjvUhGYblXjPTg00B0MErGGL592OoXtW3A8jW7ASN/qzwRXHWMhitL5d/U&#10;96dJqV8vmeVaE/Ljincb1N+aWwjs5TuVmy3yg965ea43yQgQNgyEFvSqitdGe4MqOdxzjPSrKgkx&#10;rhenPFSAqQsl6SNpzg5HatSGONzd7ogMIOayizrj52wZOlaEco2TkROMqMUIBskETTbvPdQvHHet&#10;jSWkgNwPtDtGynJPSq6ywiCDNmCwPPoc0+ZtsUe11KkcgU1pYB+qWemzxaSYphlnYvzjaa52W0VI&#10;7kibHoM1qMzGDjcDjsaqna0NwWYnaOxoQJGHtG5Dg53c4705fK+0u3kMARxU00cyorAEDPpTFKsi&#10;HbirJHKSeCerUSMQ0ilQMjrmlIwRnOAw4qtdAPMyiYhjHgUBYha8ZXlUI5XcAWqUOrQyBZPmIyOO&#10;oqxYWqJpF+kkIk+blj2zVqGC2Xzt1kxKoSuKQM9J+HsiPZ6tCzLt/sO4wM8ZxXlNxaTNL4gRXk8w&#10;63L83qA1elfCxRcfEnxXC0Esca+Hrry1PdsVyNml6de8UoyqXt/Et0sin03nFFnuX9mxPYWcUdja&#10;u2C+wcelaUjMEtkB2/Nk7asDyvsh/dAHFVZDnHA+tUkCLjSbreLaAMKBj1oQfvPuHDEZqtHnJGas&#10;qzrFN8oOelAyWZX3wkXKbQvbvTfmNi8QjUgnjJ5FV2bjG2Qc/hTSZAVPm9G7U2JFK7jaO1umCcgj&#10;d7VivMim6LFslRziumkaNvOaRGGcA+9YeqQBIYn2LhhkCkmKRhsFafeEbDHmqcu/zHG04NSCSRpZ&#10;EEeNrDmpZxKLPfJbBcDgetFySvbsPOb90MgjFbEIb+0LP5mGZRggZxWFb/8AH1Kxxz71sSyypZ6L&#10;5UCs5nGQfSquBxfjmTyvit4EdZR5q30OWXvzxX6Z+FtcKfsPafqT2kYuk8DRo4IwWKx4yf581+Yn&#10;jnf/AMJn4UmazK41i0PJz0bmvvXSJZH+CHh35HfT7zwZCskQGAPkxxXdQ1p/MpSsi7oWsSar8MvB&#10;8Q1/UA4uroznYcHnoD7VnRRCHXvEcC3od5rtfK3NyOeeKt+C9Q0u10jVdJGgW4hS8Y2rbRk7jyM9&#10;TWDrtjrn/C//AArJaW15CDeKOQSACeTitIou511zDpa2V9azyv5z2fytu4UketeYjU9c03xHfWNx&#10;JeT2F2zrGwQuYyenPNeheIbDVrY3krXsl2hhjOI1O5fWpfDeySx1KWTwPGdkH7qaVc846YNNWVxX&#10;Muw8C6XffDySe+illzcCa3kHymMA5rsr/Q47r4deH2GqShbXTHjt1PVcDH61HD4zS30u5spPAyzi&#10;3kYStG2NoPSruj6vo17rFvGuupFFJOAo/usT3HtTuZuTYnhqcwfCjwTo968yXc99Olgs3y+aM84J&#10;9Ks6S3iLSfjH4wgCXARmijmix/r1k4GD7Vx2oyT6l+2lovh+/wDF0ky6LIlxZvFHsMoznGevA969&#10;cuLyGf4ieHp/sNmMXMUYcMDnyzjn3odmJM0ntdYs4Pihpa3BZLy2jmjTJ4yMkVL8P73U7Gf4jFtI&#10;vZQ9g5SOME5ZB14rT157lvHWkTLGd76YFCr9K7jwrbR2Hw6v53htxdTOxG9QSqnr19aUrNPQ2aPH&#10;La/8TR+J01fUtN1FrLWNXkhklZCBAVOEGO1fOHxyj1Wf43/DjQp5kFtdxyyQz93Uc4/LpX3L4nkh&#10;1D4Yz6WLWzU3F5HJCyoAFZCDwPeviH4/JqafF39nueVHSWDTZokPTGBjOazio9AT6Hj91p95a33g&#10;2O0vwEt5irIep+pqDxJL4cuLixsdQuoopzb5hk285xzV2aXU5NCM62DSSowLqDyQPSsu2i0jUfiT&#10;oklzpEiOjr8soxgjr1pga3hK2ttKhtJYNUvGWVH3luA3pxVfXNRsovHHh+7uY1RpZmCoF5bmr/ii&#10;9tYfFfw9trXSQ8b3CqViPTH0rI8eRWEeleEbqZE3R39sFj443nFKwjV8OXn2n4xTww+DHgjksXZp&#10;2bjgEjil+JdhZzfs/wB7cvZRve6TqS3FpLGPmXacnPqK6S2sBA+kyrNaxltMiwVP3t49qy/E0V5b&#10;+BPGaTWxnD6W4WPd98uMCgV9RYr2TVP2d/glraW+2dvDiRyFByGUYP515R4m0jVNS8Z+BVN9etGm&#10;uQ/aQFJ8iMtz/wB9CvTPgpqKHwZdeHtQ8MXcDwajM0O+MkSI5zx6YrsItL1DT/j948iNg01nqduj&#10;JK0fGV7Z7YobaKS6nOTaHp2lfFvwJe6DBqVrZrpUSPF5hZGcjDHHbNbF5c2sHxGRryxWO6e03RFR&#10;y/etqza5fx7qGmzQR/67cmBngc8VNf22kXfxF8ME2Wye3mCrIed3OMVN7i5WeXr4g1yx+McV/N4e&#10;M2lyTGK5UpllUnG7FdtCl+lv8af7LsLW40/U7SKS2lNwAIsj5h6CtfXdGT/hLP8AkEwxBoF8yMp8&#10;rj19Ku2Xhmxi8Baz5F7qbafc2rGe1WQ/JKB8pB7DNNITRH4dhuLv4YeGtNtnjC2MVx/a0brkfNyu&#10;PWvkz4saNBHq9xeWujxqYL1g2B1XNfS2ha9ZeHtL1GPUZDHPeXzRFMZLjOE55zXlHje90a98aeLb&#10;KQSxyt5bqkke0FX+vqKUYXeo1K3Q+VrZ52upGNhGi7OeetX1xtX5R161P4isjZ+LbqOPSp5IA6lM&#10;H7uetZsc6h7geU6KEGD1zmnawOL7F2RU8qRvNB44FZ8czG8lQxvlDgHHWpJXmOjXmy3diozzxWXF&#10;fKqxqbBzMJcbdtCYjdZ5EWMIgO8/PkVNgbR8u0EcmmqwaySQxIv7sZ56VAJV81UEbHOc8cCmgJiA&#10;HU53HnjNR/Pl9oUe1R4uTJLhDtxUSlgw3GTcW4wKEhFg4Ece5s5zUSqdwH2XA5wafuAvI18rcSvT&#10;0qzCT5spK5IPA9KdgKo/49pAbgfK3QimgKUYfaF+7VueKMuhdZAN45AqtMkMU0/7qVsAFT60XQFd&#10;0jNrOSXAU8kDqaaGUx2mWHAPGORUskrJZRSTW+2JzhcDJz7irEK2rWCOEjJP3nz+XFF0IqRYGGZs&#10;5Y49qshztC7YSueOakktZG8sR3MYG7kE8HPvUbWUi3czeWcgDO18ipGRSHJkBij2dqbuUCIpCOBy&#10;atvHF9jmL+YoXFTRWRfTjJBqGYivJbqPoKWoJNlBsm3yVfBYcVC/DBgvYdq0EhuzfQxAb13ckirz&#10;Wd2Fmz4fbZt4dWzn8KLjUGYcYR3fg/KmScVFm3Mp+b5g+Oa3l0zW3WLyrWJFB5ZiATV230S4lvJV&#10;k0xllYDnPDfSkpofKzlQ6nVJQImAVOWxwKcrnzpm+xyEbwFbHBruh4e1lZ7hP7JjVFAGAc5z71YX&#10;QNSEIgaO4jWSQYxETt+h96tMLHBSicXCATjBizs9PxqKMXQtpCYidrnIFepx+D9aWQZsdyFRht3N&#10;XIvBt7vJOqumWxt2Zp6CPLITdSFmW1TZtPBAprxX+zK2atnPccV7rbeCmVLjZFJKUi3PuIUCn/8A&#10;CMWQsDK/heRAJsFmc/41OgLXoeCR214Le7eS0dSR8uDmmwDUTIWfS5hGhIdwK+kIfDvh2NbESafA&#10;Q5yS7Y/rVi60Pw/FHvhbSxDuUNllJBPt3osgPnGG2uPtLYmuHVycMU6VcS1uGhnjjtZXkH3SRjNf&#10;SsPhlGtYXGk25QoCFCjkGq17pPhyykY3NjDbMygxNIMZ/OnZInc8KsdJ1CS1iSYPHgNkhcnNP/sK&#10;5ENxG3iViTKdpA6ele1Le/DSOO2Fx8WdMhcsMxrEDkfWtVZ/ggulXkx1+7fbHuYxws2PwGetFnYa&#10;ieFWei66utWytc71VfvA44rpV02+3KBNjnp6/jXavrPwsczG3utZxyB+4bNNlm0j/hGBerLdfZzM&#10;ArGMgg/Sj3nsVaxyT2GpRrbyRaaGYN9wjOa6iGyv2+HFxIYFjmaPGxVxUWpambXQdMnVGVXtiQJE&#10;xkY681q+D7vWdT026u5L6zhsIg4RmABkPfj2qXr1GkcvaaHdCC533kjNJJ8zN2reFhdweGbmJ55t&#10;uAV2gmtC/wBRtIvtEccayHzzjHfFYtp4j1GT4habaf8ACHxfZmUhnZueKlq5XKkWdOsLhZmuJ/DC&#10;Msi4STZuKD/69XLwyi0ggj0K6Ko25GCmqt/4o1vT9Zvdvwx1GSzjICyCNirZ9CK7PQNQbU4tOnPh&#10;1bNBewq/mL0DnBz9a0QbIo6Rc2txpPlSQIrJAQM9iKzSsSateCS8tiWk4wegrd+L1hp3h3xz4NOn&#10;2Elvb32g+bJkk5YjJIJrxh7m2Pw7W9TxpdTz3t9i3CqcLg81Nwj7yPTS8ateMqFERAV3chqoafqL&#10;XPiPUo4YZkcW77nbpxTrKGHUfCXhixb4i29kRAvmzuoJUkdxVq98P63png3xRcWvjHTdSVLIsJ4Q&#10;ARgegqiChY31vK8um6f4Wju9amnl/cEgEKDy2TXmnivTfiYvhL4uXqNepY6fcxC+ihuTkFuuMHoO&#10;9ek/Ci/0hPiyl5f/AAekWW4028SPV2lwIeDkYz36VvX6Wdv8DP2tZUWWS0uWmMYdiQd3fJpwfK7k&#10;t82h8nC43+FdEZGmlGxsKo3SE45568V2Nhd+Nbz4NtZ2mmXt1befulZ3O6IjOMA9a6T4A6NY3etf&#10;HSe50eNltLKdbZpFyqMw5wOh4qLwjPLafH74nW82sQQ2kHjJ423DA+dvl4962q1FJ7dCYK2jPf8A&#10;4O+JYtQ8E3vhjW7K0WWKzItJLlgucDGMt3rQ8cX2laP8PY9IkvJoE1LUWiMwjLJk8KWfpx9a818b&#10;aBaR+NPAcaahJDc6jAz2s0MhjZJB93oc81w2qap8YrWPRdA8UeDRf2lwSbRJRl8L91xKemOvWsFq&#10;zSx7lJpfha0/Yv17Q7vxNaTy3VmXF2SP35dflA/3e1bPgzwp8NrH9l/wcdT0PQ3f52kuJI1yQfu8&#10;n2ryr4b6Tf6/478YW+oeNb5bbSrSNoLMtkn0Ge4WvZNctUi/Zx+MouvEsht9O0hmB6Fdv3f8KG2r&#10;q4med/EN/DumaJ4eudM8EwXVtJaSGOCOYRtkDII+leGXvijWPEXgX4PaabAJJHrUiyKp+ZuSAPwF&#10;dT8NL3Sta8V/EGHxFqF5cyQ6fcx6GhbaseRgZAxmuF8PaNrGnftPadZTaNfQ3S+M5DFuQ7QjP8pH&#10;qCPStIxsDZ9ewWvjPTfg18EILD4tLo1smiO93GbYSBwB69qZ4Wvde1XRPi3dX1nYz2ESPBBcrHg3&#10;XGGOPaq+uavqVn48+H+naqLeXTbjRTHJKB0LDHJ7Yqt4R1aztPi/P4Zt3sm0uaCeSG6LjapfJKk9&#10;KxknZspM5XwrH8SrD4rQWVvqWjzeHLe7upfOMQZwWJIX2x0rop5fEsvjVdYXw7aTR2N6VEbxgAqT&#10;zx9Km1HTvG+m+MhcaP8A2PeWDX7CeJbpWzk+gJ/lU11e67Fb3SSeHQBIELxA8c9eelNPQQXRs5PF&#10;i6hBpUcJn0xzNGp6kDnjtXN6NqN/9n1OeXQLiK2i1CUKxQkjnr7VNbNqepWXx1/snTWjvNMtYNoJ&#10;yG3j5uPaum8I+bZ6Ho9vqP2S8+2LJ9oXyxgH0o6A0Z99qbf8K41u9g077YIGVkQHk+orP0Tzta8R&#10;WmpHT5LSOzkQyWrpuOR659a6+aPwvZXmu/ZvCMIgknDSwmTIHPpXOeDdXZv2ufiBpsfg7bZ6tp6u&#10;kmMLAYvT1BoeqBaM8n+OGoXd5C8cdnMlvZXFuoQZAbJGTj2FeV6lfN/aPge0h1mSG2a1t+FT7+ev&#10;NfUviXTdDv7X9qV/I0Ii0sWECPMq/MowSMnmvkjTba+v9M8MWpaFZINRnCSHrgHj60oX7Fnvbwx2&#10;/wAKohFHGQthGVIOeSK5fUItTn8J6S0bxjy7xS657etdVoGl3Ufw4nguvFBnYwfdJ5wPWubuNO8W&#10;yDXF03TbaZI7geYDMAyge2cmsWNn0NoNnZ3Hwu8KbtIiuVWzj4IwMgelcV4qsoLDxH4r1FfFGnxW&#10;TT2qXFtI4/csTgbQTz712fgzW9Og+ENlb3l1o8N5bQhLhDKu457461H4i8PeBdY8B+Ip7qzvbkxx&#10;eZE0M5AB65IHBx71rDewNp7GFDq2pR+KdF07+x7Ge1ktYiJlcAEMOOO9dILjV7T48/Dcx+GkhtxZ&#10;yGdwoZWyPlIPtXAaHFpcXgLxmJ7e4lls4CNPkeTBKgHIP0r3LTLjSL//AIJxaFLZ3uiy6qmpsqhp&#10;V81SDyDnnFRe+gJdDk/G0mvap8O9csrv49JLbS3asbM2vLBTwobjFY2iT6dceHLDSrW52pbBVvYA&#10;vKYGBn1yK2tc0XxMPD3wVZdLt/NkvE+0qkgPXGO9QaNo0yfH/wDbGtzqA068PhK0ntnEYYKUTPT3&#10;pK1rA9Cr451OKz8H/CT7P4Gi1Gx0y/2Xdn0ZhIfvAe1ZfijToLrw18N9Q0iDUbcQ3dvPJBbzsjEZ&#10;BKkDGcdKyNN/tq/+E3xp1i81uWWa01FoAqxYVtpwCFFJoE3iZvAeoKLoRXFrcg+c3RweR8pqgPW7&#10;s2fi3S7ayvtIuoIbXRoRbFoSshkQc/MeTz715J4f1ay0P9pb4kaRqsN+Iri4hSC9dSfL2nAHPrXq&#10;KeK7+y+F99f3Ph7SLiWz0wpmMBdzMMKcD3ryrWRLqX7M3jrVdQayk1T+2o5YCEAZFJyAO/A4qVvb&#10;oLU9T13xBpUExtJBuju9McwTG3MoO0dcc7az/CNxpGq/DLUpW0qzd7W/mXzlgCKyg+nHSuL1KfX1&#10;+Dn7Mtxaxwrd3/h65iuC0QfeApHfoa3Phvqctv8AA7x9bXnw/MaaZq7M96vWYSHJyvtTEmZWvM95&#10;4g8KwaTfqxXxLAjxbdpxvAaun16zv4fiT8WohAiJZ6HYG2DpwWZfnxnrWxY6JpUnxG0LXbW9t5Iv&#10;sryrHE/DlRnkCr2tTTan8OtP1FrGyjhfUzCcyBSAGx8xpN9CrHNaFa3kxSebXYNhjZR8owDXFan4&#10;a8UJ8U9RurG+tboG7DC2MwUNk9u1ei3bWFj4C8UW9gLGURW0ZkCzglS/oa87t9WvT4o0IL8PfEjp&#10;bXitJIpba4z6+1VEGVtLvwvxo+KemeIXa3Z9OiW2RTkREjp+NdhpMlpp3glrU37mGS+kYHGOCaq6&#10;vomkap4k8Y61balJBcrFa+ZHs3N8vqO1SXMfmWEjPNbSMluitBwCfw96Nwe5rWei2+qeIVu4tXtz&#10;bQYw28FlP0qj4v8A7a0/wNqlrb6o80tw6ptGSUU9T+VQeBZJtP8AE3xsvLvQri2iMcQsbVps+Ycc&#10;kCsnXdau28Y+EWfR5sXF5Msj4yEz92lYVi5pNpp1t4b0KNJkmle23SuxH3j1GKLlNFuJXtJJ41cX&#10;ALQyS7M/icVuwaRb23gO5uW1h55njLxKONpPIrN03w9a6yupNrGhX0UvngQzRyFCo7dKLjH3k+oL&#10;o62n9i6d9njhXYFcHp70+xus2FnLzGFjYthchdtakvg+DTxHHJ4zv2t/IxE8khJOenJqppMem2up&#10;6xaXPiW0aNo3DiQAcN060AYwuZdc12wH9oMLdNRCsVOMhTzz710finStct9R8PS6MkT2NxaxJLGZ&#10;MNEw4J3ehrkobO+0zxR4ha0jNzZvdmVEHGB1OCKf4k1vV9Q+GXh2bTn1KGJdcgiuIVzkZbaelCsx&#10;WKvijS/GkPwe+ITS+Fb0xBrV47qK63AjIJGBVeyy3h3QJY722iEllGGUkDnFdNqN/qeleMhotzb6&#10;heWN94dhZFkyfKZl9TXPw6fDDf3S3Wk3rwzIxgbJAUHp+VCAh8QWOoXvgu7svttsY3ZPMbeMAVHo&#10;dt4dTW/C+hPdQRARALPkAA+/1qtaR21n4ja2n8T3bxahO5to2JLfLz+lbbaRZXWj3DW2mQvc/bIx&#10;G6zYPXnJ7UDL/iLQ7qCW1l0z4sRWk1nHl544wSmen1zXm3iHw58VtU8JaZdXHibS9dgWbH2mJQjw&#10;r3z616B4gP8AZXgvxT9rl1GY/wBmxqUQFi+RyfwrovAtrp8/we8vTPixdzQXGk3MszOpBhcKSFx7&#10;HinB8ok7anH6TpHhux+Ffh1bnwWZI43jUQtyu48EkdKsaXdeEZ/2hPiZocemabDOum2r6YqKAHyB&#10;uGR3BpbGfWZvhlrKXF5HK6arMq4TAYI2ODXK+CdLv5v29fDt41i0duLdsytxyvbNF7hfc7pm0C0+&#10;P+j6XcyW32tov3i7B8gPTJ96t+IGu11C/trfxT9mVLQ+VEgHIPXn3qbx1psK/HLw3fxabvuHJErA&#10;8uFPFTQnwzNql2+o6fJG8FgWQM+N2B096VrCvc868C6dBb678ZWuxeCC/vFMEgkJIYdf93NWl0SG&#10;6/aY8D6bd6ywsdRhmMbC47oOAT71S0DVdR/4aJ1/TrX4azXEHiDVNtp5r4EIiPzFc+o9K7nV/DUa&#10;fFq0ddWvLN7SPesgkJ2N3A5pttvUfQrx6z4P8N6p4i0nVNCe1hTzRb3JTfuHQHNM8Ian4Rx8SL+y&#10;0xryKR3drnyuoHIx6VBren2OqeDPEMeoXfmSqoFvM0YycfX1rM8Lan/ZFz4bsP8AhWSLp+yVbqTZ&#10;kygjqR2oAhtNa0Sf4jaxdveXYX7eR5DnPANRXmnxS/tFeHb7TNJdba8iEd4du0Ak4DfUV348LeGb&#10;i08QajY6JZrbSQySwyB+Nw5IrmbOfxJL4WuxbeE1mkS6bEKHDEIeCMUJ2YM0fDemR6V+0h8VGvtc&#10;mkNnZIYZuTvWXkj8BXmd14U8SSftd+IdVsPDFiuhNqxuFeW6VCTu3PhOteqaHNq13rfiKe78NlJY&#10;7mBZRKeWx2IPpTfHkNofj3+zg8QuwJrKVJraKYqhB6EqDihP3kx3sOmm8M6rrugQwJBG4uEQzwHa&#10;UKHngVN4j1Txbpvi3QbXT/ifCYWjjC2zQbnIH3uTzzWXpWgyWHxh8RXMDWcduJEknjkmGVOc4UHk&#10;5q/dG0l+KHinV5NBkHlxRx2hcnCepA75NS3qS02zyr4tarb6p4f0e3l+HTSy2tzC1xdLw8K/x8dT&#10;mu9tTbQ/Cb9lmfw1FaPDDZAmFlCiRh97d6c1wXijUNHtdV+ImRFc6pe3tsSHAVUjB5GPcV6THeeF&#10;7v4LaA+iabbxyxWEfmW8TjKOB82APeresV6mjTS2I9bv9S1H41/D62m0WeEzQ4aPcSox1wa7HTNE&#10;vLT4h7re5W2WeIB5d2SMelcrp1xbT2NrcyKDd2cLtgD5xgc+9XdO8RSXuh6vd2qJI1pqKo4L4IIP&#10;TFS9tCESeJPtdn4q8QvcXTTSta7bZjxuzXI+EbTWn+IWmw6nbxvA00hiYkbhu9ateMtchuviN8MY&#10;ZoPKk4aUA5Cgf411lvfeFZLO4ura/jEscKACU7Bx1OTxT2A1NTghsfD/AIttpbZDC0BCN1OG9K88&#10;8PR6Ppek/EOG3F7NFq91l2Kn5CO1dhcXtld6HLLLrNqVMZVSrgjI7V59Nq2m2vi3wxCnj17o+ewe&#10;xWz4TPQ78c0Ib3NyOee20++t7TT7mQSxsJFZTgKepzWv4QtZEhmsbHxQES5lldlb+Fz1AojvXlhK&#10;PpVug8r5HC8nPY1W0+S2t/HumRQ36rcfag4Td15oEty5NBqTeL5dOu/GhRwJMbm5GOmPrVe2D6aL&#10;x47AvKLjDSFcswz1q94v0yS/8aafeWGu3FvewWf7wqT85x6VV0+bWDoGlreG0aaJ2WZ8cMM+lJDR&#10;Zks9Bk8TaJrh8V2MlxHbkGLcFdQ3Uepqh4ytr24+CHitNC8NtM8t1BMYwcEFDuNYGo6XpSfFKw1R&#10;tdvWgYgrbJIdjMOuR0r0Lw/rOlrL4l3aAqxDTG2spzjj0FUC3F8LT+JPEfhWw/tPwr9jSz0RY5N8&#10;vJZFwOtc9r+p6povjb4HRad4P1GbzZrxbqKMs4lA+7kjO3HvV7RNasZfCPxvNtHqDvb3bbDGpAkB&#10;+8ePSqGiaslrqNveC/F5ZuzefA8W9429s8jmpS112H1PrE/6wZIpDnLndnp2oUErJkdxk5p3JkbC&#10;bQFrEoaR9w7smly3mtyRTd37xgB3pwJ28igCQgl/w4NNbHPNOJ+QDB9qj/hcleaEAhJyn1qTpK3y&#10;jOBUTBMjKnNPGSD8rdOtMQpA85yU/WkwN5AY0pz5qA8Y7VJ8u5DgAE+tFgGEfIx34pEWI4OTkGnO&#10;F+0N+87UwA4i6YGaAGzbgRgg0iqfKclOTilbOYztJ5p4PyHnBwKAEYDK/KaM/ux8tObzDGCUUijK&#10;i15VeKAEGMN0zR/EoIbGODSESExEW56HmlJ/clSq8NxQAEDbgSj64qNi4Vsdj1p4KnYKGBzINnG3&#10;k5oARQxQklAcUjDhc9z1oQKIlUvk560r5Pl8cCgBi7zIfkOfemP548w/ZSTkdDU42YPzdqUk7X+c&#10;UAI3/HvafJhsc0wsfOxjjFSH7q9+KiDHzZMpjB60wJQPmYj0pmGCnJzjvUoAPnfOOlNJTyj1JpAR&#10;n7yfMc5pxBCJl+aaAck5qx8hSMFedvBoAjP3OP7tMUEY+c9aGDifBXHNO5wOKAF7Gm8ZY7qccboh&#10;sI4NIR8pBXjNMAGzcnzHO6nZYTE4JGOaiIPmryOlS/OEXCjGKAGjYbg5Q9etTKcLIM9qj/jWlHVj&#10;igBR91jubk0oBEkZyM0zIzjPepgF3wZB6daQFiN2EkILd6knjs57K5hkKMJIWUoR1zVdtnHzjNLE&#10;xFxE2QGBODipnHmVioT5WmeL+OLC/sPC2qw/8I291asjlYzztB9K+NtTEdvrup3VmbxHN9l4WXG3&#10;nniv041C1sr/AMNXcE2wnyTtkx90npXzf4t8Kab5upW974Ot4ZlDeRdwqPmHbOOoNeTXocvQ+qy/&#10;HqS1ep83/a/teh6Y32aMOsfOOuauwXds1jHZ3CrkqQjNWZqdlfaT4zlWSxleEXXBHTHrS3ZtbiNZ&#10;IQA3lhkIPINcjVme2mpLQ4nxVoVsxd/srodxZZFHQ1V+GnnR/GLZLdZfO0HPUA16ZZTQX+iXdjde&#10;VHMsZWKVv4j6GsfQtDez+OOhk2TruunMjZyDzxivRwuIT91niY6hJRkeA/EwEftifFXCf8vyY/Ja&#10;5xM+XglSM11HxOwv7YXxZ4OftUW38hXLJ95uOwr6yk04o+ImmmyNPLOqt+9kjdSDGwPGRXrXhzXN&#10;Kn8AeLdJ1K9KifTWG1j8pYDgivKJE3Oo2nk9aQCPzkzuyo4cHFVON0JXO/0Hxv8AE7Q9N1HTrHxC&#10;72KXMnlIF4I7Y+lc5qOr6xqPii7v722Z7qZz5sp6tjp+VUY5kVbcDGADjdTBcwKzEom7Jz6CslBL&#10;UB8s4+yBWkYc+nWsWeS2a4lAzuJGT9KddXLubmJLdfvZ3VnI4+0gtbDg4zUXBl5Avl8kZPrTCPlf&#10;HpyaccbkGOcc+1M7HJpMQELtXMgx9ajYgiZtuQCMUjqjAqZSBnjmn5iVJF8tunBpJgPGPJUhupGB&#10;VmIJ9oIMeAF6nvVQMxVR5Azn5TUqvP54/dhgB1ouOxZOw78bsZo58s/IOBQpBkcEKOOKkCtjbgdD&#10;zmmBCMYGYgKaeCCCTzUrhxBCxB5f86awHnRfIQSvFAEH7wvF8ozzzT8Dy2yvI9KcASJyYyMdOKUB&#10;vIfkZ3UNgkREP5mCowycEUz5vsmFz9/rVrBaCIb0yByc0LHLsl/dq3I4HapQ2huxzbp0JOPwpjRy&#10;q5/cgYHXrmreAMYznHJqUK/kr+7Y5B5I6VVhFLDhEVl6dwaUBi1z0wAMVa2MYowUUnnGTSxLuhlY&#10;WDkhsYJ6U0gsVTGv2lCSR8vSm4mIkH2cKFfhs9a1hBKIo/MjjHfcDmlMcJUE2/3R8pJp2HYolB5M&#10;aqMtj5jVY5+2348r5cLhvX1rWhDG4bOnOR5ZA4qBoU+zOpUljMcDHT8aSWorFQrtiUrBuU4zQyZ5&#10;VVGQKu4KkJ5RICjaPT8af5cpWYiyiUADB3Dmiw7GW3mBYvkPBpwG4RkZwfatMpmHmGPOOSSOKiQR&#10;+c48xFGOOn+NKzQ0iFVOFPy9e9SZjE0hAUdKm8qBooVN3ICrfeUdf1pVgjOQLXU391jJzWbdxNpd&#10;RmRuBDgZFOUSYQmQdePU1ejsr5p0MfhbxQQBwFtXINaMOleJDOxX4V+MmJH/AD6vikNGQmC5IkYj&#10;vntTwSJZCsTdBXW2vhfx1cTIkPwf8aHJ6C1euu0/4YfG66LfZ/gJrxHrLlB+pquWw9jy+MkodznP&#10;0qVgp8naS3zdc9K9sj+DH7QkjQZ+Dwj46GcdPzresfgV8bHeMS+HdJthu6yTZrNzinqy1Y8HjUGM&#10;K3dR+FOMMXmACNTjuTX1VZ/s/eOW8n7T8VdFh4H3VJx+Oa7rSf2cGmC/aP2j7Bfl+6kfNS61OO7L&#10;Ub7Hw35TjzgfLC9juFMZgFI+TO3k561+gb/s5+Hk8L+KY1+NVu9y1sTBPIQFjYdAVzyG6V8aeNPC&#10;2q6D8Q/EGnan4culljlYIsZysgHRkYfeDexOKKdaE3aLuxzptHn6jMhw6AnJ+n40LE73RGyZvmwS&#10;gz/+uur8F+Gda8QfGjwLpMGjX9rFc6qoeVgcLGD8xLdsiv1D8L/DH9n3TPCvhW1l8G+GZLpdMUBp&#10;ZVZmYDkkk9SadecaSuwhRcj8mWspjImzQNffB4KwN/SnHT/ELKAnhbxU+R/z5PX7Hr4f+HNtex/Y&#10;vg94TkHmY3eSjCteS08NwwIV+F3hThM8WicfpXlSzVJ2VNnRDCOTPxlttA8cvKpi8CeK2J7fZHq9&#10;F4H+J015LJb/AAb8UEswDBo2AJ/Gv2Jgn0Vraby/ht4bUjIyLRR/Ss+4urWPXdDjfS9FjWXcDiEA&#10;Z7c1pHMU38LLlgWtUz8ervwZ8WoPE8lrJ8Hb2KfylYJI3Y9MHpXS6X8LPjjfS2wHgqzhQkfM8or7&#10;C+LMusH4xeEYorqEGFXY7Rg4J4yfSrngDVrmX4iaLY3Or4LH92wY4JHbrW7xErXRm8PrY+Uda+Df&#10;xbsfCul3Ut9aO20+bGo/1Q7H3rjD4C8YiJXn8bWsS7+ydK/W3VbOyvLFIX05XQxrj5umOueea+OP&#10;H9pBaftTvYR2PlWzafu27jgnGeKKOMc9GFXCuMbo+XW8G+HoIbY3/wAbYYy4+4EG7+eap32ifCiL&#10;TSkXijU727klC28UanLN+HStfxvboPGtk4Z8iWQD5sjrVXwZagfGPwc7G1Y7pC24A9q7uaSSd9DK&#10;klJ26nsvww+G/wAP9QtbKXWNGv1AdQIVlKk57V9haP8ACH9n21s7WR/g1bMwjVgJJy35814J4YvZ&#10;08dLCLFAsUyYweuTX1jps2oS6Zp5ZX2Lbplia86vUn0PRVGLSuatj4d+GVnptqbf4O+E0VVAUGBT&#10;Vm9t/Dot4dvws8LBRjB+zJTZr6x863jKt8uKfdyr9kicwHYQMV5/NJvdmyoxOM1LbP4/8FW9t4Ts&#10;oY8NveKMLjHqRXy/4zl+y/tm+PYNuTJbx9fXFfZls9g2rWm22jVvIYg9+K+EPibfIP2zfFNwzkBd&#10;QC59ga1pQcmOTUVY+gPhVJIdWmSVPmM2QT14JxX0qbCOfWNOmKZIjHPpXyV8MNUSXx74dWMZBhIJ&#10;Hfivr2wncWancQrLyTWVWLTNoyNC3EEeoypsAAi5b1rjZRq0PxkF/b6YZBtdDz93PANdaoBuZi0z&#10;YYdaZF9lGtaeN0QH2hdxJ96wpuzNZaoksoig0WW+1NhPNckoT7npioPGBtV8PXpNosrRwKY1Pqe9&#10;XNWCT/FLw8sdwvk29spJB4JrC8UTFJdTDLkCAce1YVr9C8OuZp/gfHHj2719fGFvHDYSkzxsUGOB&#10;ivMtI1K5svEestcWc/nTzoOTnOPavdvE1zp0njHSw4tQyO6o393NcJLp3h0+PbWSUWhMb7lJIwc1&#10;pF6WZvVb2PHPiLqniy7DNBbXdtZQRKXfacuT3+grjfCGmeLbzxjpLwx6hPbNdobgmEgHHQA19P6x&#10;F4emTTkfS9PaMAcADBArLm17T7DSfJsvC+nKqqFQIoHP4VPtbOy3JUH1eh0H2Q2+n2Il05VdbD5k&#10;A+7xxXmeo+IYk8Vx6YLaRXEpJLtjIr0KDXIbrwlp8Vymy7PUgfe9K5S98N6RdeLzdXMZLvgxkHbt&#10;xWlJK6bFKTtY+qPgbPbTfBr4qbJkIJhBAPQgV6O/Fyxz0evMPgXa29t4M+PESZwstuSucgZzXqT5&#10;/wBMOBxJXu4dXR8vivjOd8ZabY6j8L9XtbjxVFZQyzQuZ3xhRGcnr610OkjTW+HXgdrPXXlthpwj&#10;ikIxu2DBP41xnxTX/jEvxDIDKD50O1lODxW74Lbd+y98IpTGqsdJ7fSupr3UcyZ1No2dchxENqyD&#10;+dfC/wAZbuW2/bx+KEws5HCQW3T0Ir7gtmxfWvzcm4GfzFfF3xujI/bR8X7VTD6ZF5mR7CsqjUU7&#10;7G+F+NHJ6PcaVe+bcS2NmxhXdvZRke1drbXWkXeizJ5ECrEflUY5xXzuz+J7fVNUitbPz4bhzkK2&#10;MV6p4FstZeyAubK4UlWLDOQPQZrw6sbO6PfhXUny2NHV1sH1DRHhskEsVyAGVetd3NJpUXw90Np5&#10;f3xgGQOwxVVLJVN2r6ZFtV85Pan3EWmS6aqS7SoHyk9qw1Oi6NbQ77wd5TiPWLON5VAUlh1p9+dP&#10;mvlijjVmWQbpPrXmWsaXoUWhXVxb/akkW4BZlcgdah/ty4t9Dj8m1ZmEIy7HlsUuS78xuSW56FqF&#10;nGkGItRlTfb/ADAA8185+IVktviXqkWXJuIyf8a9Q0zxPf3Gp2kctgC/dcZ4rltet7W7+I1xcMmx&#10;oUwhx/e61tQTjLUxrzTjofCvi9VX45+O1VgANTH8hWGS/my/vRyBium8fwCL9pH4pRK+Qutgrz6g&#10;GuVAcncYMFR69a+khsj5Sp8T9Qbf5xUxdOmD1pyruivCyDIHHNMCt5Yba24vyfSpP3eZPmOWUfSm&#10;ZlQbhKOT3xTwR5ceEPL8inkfNnAyO1KgBl/49/qQaQEL/wCuIwcCut0naPDGskx5O9MVyT5FxJye&#10;DzxXTac0i6DMyQ5QyDdnqKYzoZBi2tMOM7AeK+vf2TLGK6+L3xckYZP/AAjTQox7FwRXyRGqg2vm&#10;KCWtSUH93ivr/wDZDuFX42eJI1ICyrz9QTVct4NifQ9u8T3XhXw58Uv2c9JutUKi0/tO4dzHkEux&#10;YD9fWvhr4k38erftD+NNTVLmS3m1eQQsVIwFPHFfen7Rvh27vdA0LVbPT55Lmz1YDbFHudg/GMDm&#10;vkJvAfxlu7uER/BXUBhQcEYHP1rOlFBeyvY8iUXLWturJOWHXjgDtX6H/smW/lfCn4uzmBMyTIM4&#10;68GvmvTvhX8b5NUsxP8ADKKCIRN1cf419qfAbw9r+ifCjxnZanY2sN1JqG7ykfdhcnByPWlWfutG&#10;lKXN0seo3pKpt8vH7xia5O4A82Ygfxc12GsRujIwcHnkA1x9yG86Q+UOQMjNc8TVFN9vkD5s1myj&#10;/WDnJ75q1K5AI2HrVdixjziiQGfLhd2GyayroxiBh5YLMPWtabo5yAf51gTj/SrjMbg5/OriPoYV&#10;zs2y5Dc981gShj5g5710V0vz2w2ZBJzWFOoF9Jh8YHNKO5JhToxlA2Lt5DGuQ1eOeG0umQhos/Nz&#10;0rt5gMTEg9a47XjKND1lDAoAgyDnrWnUGcLa2+san8QfDek2Qnkmur4LhBkgH0r7a8O/BT4Tx/DL&#10;Q4tc8MajJqMlkDLIlywKEj69a8I/ZdtbC5/aO+IV/NZo89jblbYsMhCTya+67q4kbVMiQ5Lnk1pZ&#10;qWhHMfN2p/ADw3/a1xLo/wAfPEdohJKQXXzqv49a4HVfhL8cbK7g/s7xB4Y1SMSc4co2Poa+x3nu&#10;N8QLP+BqKW8uFniZY5vlYdGPP1qpvZsh83Q+K5fBHx8ttPkln+Cl6yqvzGOTcfyFchfQ+Krdrlb7&#10;4eeKrYAfMzwsBX6GvrVwYYU8hQ2B8pzg0k7adc2Msd14X8PSxPbFXWWBWyD9awc4/wApom+p+cXn&#10;Wgtoit4Rz1B5Jro9Ei8TTR6hcxeE/EE1pA6+ZIIWxz0x619d2nw++CsPinULo+ArZy94ZEt2bKIx&#10;5OBnpXpcI0K28MRQWvgfQYUVfkCQrjHuKLpBzW6HxTqGpjTdL0qa58PXETPFnypMg49eat6R4ihu&#10;9EkOn+HknupJ1RY3O0DPXrU/7QNpbx634MvrjxraObl2+z6dGoBQL94nHavBbHXpLe3ne08NTuUC&#10;mIr8u5h9PSonF30RanfY+mPES65pvhvwrLdQ2CGe1LNCJRlGPYivKrzX40tNYWYRNKzfJg8AV5Xq&#10;2v8AxA1PV2uL1tRkZYsRqZDtQDpxXJX/APwms1vN/wATKzgXGPOJBI/CqULIhzT3PRLrXtHiu7uS&#10;TUg77T8xOAv0rzzWfFeni01V01G3bkjmUZYnoMV5/qdnfM0qT+OZ5N0Z3ODjP4V59PYaDDa6hve8&#10;leW4AjJlPBzVwg5P0FI9Kjv7y4NpLJJGjszEorZyO1TSfZzDEWsUzk59657w5bLF9oL6hLIxhGxS&#10;fuCt6UM0jbiQM+tbKNmK+hzWrrC1he7YWyIzswfzrx6Yn+07s8f6417He71/tAEgAwHr7147Ou3W&#10;L9c9LluaNjPqSIQQQXwQwx712WmuP7HnUzvkhcH1rilVmhn+fnjgV1mmy40K1xBGw6Ek8ikmEuh2&#10;MTH7O2b5DmIZFamkMBqDKf4phyPrXLQf8fm57g4K9PQVtadIi3lvJHyv2oblY+9NPlHFnsmnPp41&#10;F0JYkohUA9u9d5FPZmyuEhfcBGOenNcNZw6b/wASi4S4Ac2X3PTj1rSs7iIQagZJBGRIdmOhptX1&#10;JcdTq0SA26FicBwSCa0rua2OjW/k6WuYkAGDXLPdSf8ACN2Uq2MrLvIzjGafDcOYWJhCZAJBapuQ&#10;UpptVbX5TJbFUx3qzBIWEgyp2v2NUr258y7KK6nBG6qokKahE0YGe4z1pXHodUqneshix8vrUpkj&#10;W3OLhyO/NY6XAktPkuznbyM9KhWVWl2+fgA8/WnzjsbloI/t187XSAbem6rUZ/enM6/eOOa5qMw/&#10;aL8NdybjIuwk4FaE3nrEA5PyoPmB4Ip840jbF7JCspRYy5Ugd8VmMtxLG91JfFZFmyoLVSUvuVxM&#10;NuOTnOaqzSB7m3BvmQB+ef6UudDOqiuJCIPMLlsADvUdxdyx6vGhjPBHIrLtrmFLsNvVmFucVm/a&#10;LiTUZ3eI4Ex5NDkI6S4eCS6heRCRt4PpWvDNPF8PfFHlwg79LlVV/vEjFceZ8W4BjBAHrXTaU/ne&#10;GrqPAUiJz+A60rajZ8b6rBd2Gu+MkksWW5k1eRyf7wJyKy4rmeRYXCDOCGra8U30V9+0F41CXQ8m&#10;21B4kP8AfIODWbHbJEtwEYgb8/nRIDRgmlXToQl0PmVs5quWuP3e2IFwT0qNg+IgM528U+zaWPVp&#10;2aPOF4JqbAXESVNLsGkunaRy2R6VG8+yBwwyT3zUrOrsCz4wTTY4bJ5oRJe4yTigCobuEQqnnOdx&#10;4q0t1mPCQMSABmrLWWlJuKyozCPioZLc/wBmWbJAhzLzz0pgXLNJXmkMhAAGSc1SuZy2uTxwOSqE&#10;ZcVaVZPKmXzGO6DkCqlrCsek6w27LmU8nrQBaQuYGJYnjk0wiT7PCd5O1+QO1JAM21wDHg445qaJ&#10;/wDRkj28s5BNAFu0Ae8QCJSdvrT5EYakq5HF0p6+9Ycz3FvrkTeewBFSW1xJJq0rtHJkzLkmkBS8&#10;eH/ioPCsggj+WABWPeuYj87aM4ySvNdR48QvffDhlEhi8htxA78Vy4BNtF823pjmmMveXGbqf9yB&#10;tQHdTZAoVSXHHSoRM6qBuwcDPvTi6sWzEcgcGgRGRlywJAY8rmglxIBgCoFcfaplMhJY9cdMVLly&#10;rNtzgdz1oAtqyrDDuQcHqKmtTHPfzAKcLC2DUUabtHlbaDhTVa0kuIb2NBp5KuTuakxouRB0jmby&#10;HyJyAQK7Gyk3+B/EyscbLcE5HtXIiZ1v1H2ddocYFdHZNcNo/jkNAVVrD5B68UnsUcerTPeloUUK&#10;ZWBOfSta1Z0snJck7+lc3o+9tR1pWn2qLlsEnpW55m2K4JiU4JwSafQlGsWEl7YEHAA5zUyLDB4k&#10;00qrL5pw+DxWELpfs8WQVbeOAM1tyrcN4cnlEUTEBcOW6VLQzsbeLF26xtG/KnOfWtbWU0waT4bL&#10;3jxyROCOvzVy+hy+XY2gneRpXwQ2ewrX1BxdKqscLCylG9cdqho2i7l+6ub8afoxi1Uxxy2/7wO+&#10;eg4rR0pNROmFn1dZYpJgGGP5Vyd/a20mh+e3jGWNERd0K9sV1uiJc3Hg5Htt4gjiO2UngkVPQo6i&#10;6tfDdtpsanTEZmtiSB61xISV5Lh4tPLFZGwD6VHdajrhv4EbTJLjy3IZ1XjA+lYx1PWBqes+Vp7R&#10;tgBVZSAaLA2bj2dxJYTE2s8e5xuIJ4xVo3F3HoT20LMyqoGfSjwzqokv9XtNU+zRFrdirnGKpozD&#10;WvGkgybZJTscc7sdKNxJnWaLpzf8IN4onMpaSSA5V+ecVX1S3kg+CPhlX1a3Wae7dmgGOADkZq94&#10;Subq68K66TYTKq3YClhgMBUXjGzhbQi481JTafKA/C4/xpbM1ikz501BIV+M2uTTyPtlmhwFbHQA&#10;c/lXtNnKkPh/SLiL4SC93ImbhpMeSPXnrXglzNCfiTdJM7vmUjrnkdK9r8O3Wvy/DrTbYafi288B&#10;5iPuqD096qelkY9TptYubK40bTZv7Kj+QKcnjGOtcY1zqd74sv4rLRbk20cSiV1ON35V6BrcOijw&#10;1pFuJAVkhGB0OR1rE06XT7GfURHfRjfEMRheRjrSTuXaxCy6baeB2E1vcq8jcA5OMVm6bJay60jh&#10;zsGRytbWq31lc+ErUx6ZB8rOMjBIJrI0tVFtbIJICyhiduO/rRcGb0qaaNKvI1K7iM7s4NZlvAZI&#10;70C7YKncnrVlYo3gvH3TO+T8uMAYp0ZQ2ICx4PmAZBoBGPFZLL4icPLcqkefm55qVGntvENsklwz&#10;RmbCbq62O50q2NokttE0jbeg5qvrdtYT3WjSRQFCHU4oBo2bfZ5dqNmcw5BxUxDfZ4v3xyXIAptm&#10;ZTaoDbRgi3ADHvUvRdzIN24456Vm3qXEjAwVDMS2adhg0hwQM08BfNBJ7U8bwDhgfakUN+QW2RyC&#10;RTSVwdpzwOKeVbyl3KvJ6UjAghjGAuaAIsneg2dT+VTEqskYyOlNKKZUwTtI9aVgcsMdO5oAkQAK&#10;+096ML5hPXmnJjDDy+dvWgbg3Kd+tAE0cZE0mFGGGc+lVtUsI7rwXr0TQK26zbOfYVbTfvl+bjHF&#10;WUZBpWth51UHSJmBJwOBnrTQmj5bura2tvEEaKLKIC8bf844AP6V0Gom0PgTT5bVtzjaGKc1xN5p&#10;lzeX/jCeO/nCz6vKSGk+7tPH4GnaOdettMNmJVYNcEMWGRjtitzle5syvINHdmjc7YhyBxmsmOW/&#10;kk2sFB835MeldHfPeWvhSCH/AIR0TSXEi4IHAHeqgtTHZXExtoo8xqVUv3pIbM+6iljurISxSlyg&#10;+YHoDVW5i06JVd705BBHHrWtb6rpP9pzRXWngMwAVzz0rBvxNfeIr2KDT40to2yzlvvUwZIWzZee&#10;sX7sEZYngVasBPcarMyWYMIUbnB7+1OstL1m9urCwt4JI7dVPmuvO6vUdH8OW+n+Gog+XmbcFHZf&#10;rT6CexykdqI7BzJKyluduabHKFvZArKcDjiuyfTV8jbNfhh8xA7iuZnitINTX/SkLknAGDj60rhY&#10;zrhr43dv5dmzs7+vSrT214LVpPtEqrtBfI71JZSxHWnkZVBRjg54rtI44p/Cl2V8rcIWO0dabdil&#10;G5w+9hbxb4ctjjA5NNPlbGJfAzwKuJBelL6U20v7uRgQy9qrYtpIwyL1Y/nQhDkbGxhFkswAFbTW&#10;cz+HZG+07d0q4OazrZHDENAAPTNbyQzz2tjE2qCONZgSAeuKmbsNI6bSLFrRBKwDO1oNnOccV3Xh&#10;a71WDVpXuNOtnEkhAJA4BrD05IntYFjO9lCLgnNbV8JoFKrp03mIivtTJOByeK1lsDi07neXkN7F&#10;/ZtwkIkjc5YAfdzWZqq3xj0W5tobiWWOF3dCvQAZrodB1K0vfhtA6xq4R1V09xXVXMMVxZFLOW3j&#10;b7EBMuBU3Q72PmvWrzVtXu/h/Ol2kLxpPHISmGQjgZrKtI76Hwl8Q0urqaS7gnj8pcbVlU9/wrqf&#10;ETQWEnxLB8PzG4gvo/LVBw+48n8KdPam6+Gtje+dEUECeYU69Oh+lJX2JLPhC6CeMfD5azgRJNBu&#10;hKcjEfyGvon9mF0PxJ+MsURISX7XgevWvnrRoNGHhHVxNCiF7NhHJ5nOccV7P+zLczw/tT6fYNCQ&#10;Z9Lvwwx17qaxxELwY0j6H1OMpPEjDBXVZs/99VHMC2mRnB4UVp+I0I8Q3yurBv7Qk/nWaN39kRnI&#10;yFxXgWSYMfHt/smEbuTUTiU290fLQYTg5p8aOdOyOduaTEv9m6gzQtgYwaokrW6hojknIJ71OdiI&#10;7CIZJ9ar23O8bz1pbsqIoAByfegCwpDOPmH3ammVTZ254qpAH8huD0zU7CY2B3KPlbiqAjQH+0YR&#10;zksOTV+/Qm3tyXHBHFUYHZr7G0ZXoas3hLafGSCfXmkxlYj5P9YOgqaErvAJySOuag2xixb73Qd6&#10;dbhc7sH71AF1Q/mOAuaz5Ny3E2E6OMYNaQLCRiCBx3qjMp87O3gnmgCNgSzNtJ+UZzUiH/Rpv3fO&#10;OKY/GFB6inIrG3bkcCgRSHF0Mqf9ZkVsAsYEI6YrLkzlMqOG61fgkX7KwKA5ApIBk7KsYxGCWPSr&#10;kbH/AIQbWIyBlrZu/Ss6VSLlnGDyOCelaFsgbTNXySB9jbJ9KFuNHxv4jAi+N/iX9yCpaTIrwrWA&#10;x129VshJL4lSP4sHpXu/jwGH4+aWN5InhuDj3FeG6lKX1jUdqR/JdH3716K2NHsZ8pVRaiOVsYAP&#10;HStOHeLeMrcgttGaziU3sCgxirtptEhXYBn3pGJZOdjc545qMqcOdvepnAzwB0qAk+RITkHPAqQI&#10;yW3FNq9KVY9sDEAl9/zDPQU5GjMkeYzketK5ImQBsA5zTAsLIgaPCHIUAVMsj4lAkOCKppkHJZic&#10;ccVJ84UMT1b5cUgRKowFbIJLGntnyst1xVYO/mhSmMevepSScHP6UhjMMTMMLwvenWPlG/vAY8nn&#10;r2pHALKeaIiBczHaB05FABcZW6gPlg/vueKsyKoNu4X/AJZjpTGZTkbGIDDkircYzd24KDbs5oAq&#10;xROZCwiBUjkk9KnCkKF2KQDxirEphjlRVOc9ahO3ggYJ96aQDmBFjDuwB/KoY5o8XvysQWGCavhB&#10;NpLL/F25qgIJUuUUqvBOaLAMupAjQgAgMg5qOMgQc3AYHmn32xrGz3QgFX596hCo0MYEBBKcCmgG&#10;TTR7Am8HIwBiqGR9pUBBjNSPkTSKyLuDcYqMKxmwE7ZzV2Eyxz5RYoTtHQ96ibBltZAFwc5FWWDG&#10;yi3KASpqmyjbwWGG4NIRrecsmmQQjTQuXGXrUYQR28CEx7ii4wM1zquFtSDOpOOwpI7iUxSERhir&#10;ckntTQz1LwNcxR/GbS8QBT/ZU4bAxwRXN6moT4keNniA2vrUhJB6ndzVrwnPbv8AGP4UyLqg2CKd&#10;Jlxjkjp71d8R2tunj/WhFMVV7ksy+uT2ofQ0i7pmQGjLHNxjK9KgfIkdVJPNSrbym4tykQIHGM1B&#10;Lb3MOpTFrlSSBgZ6VViS9Ft2dATipip+UiUdaowgh2JnOSOaPMcXpHmFfSlsFy+ciXGUIfqD2qCU&#10;BXyOQV5qm0zlrjDkntTo2lazKywd+uaTYXHW7B7uYGUBVPJIrH12dTEI0Eh2jg1dldI4p8KBvIz+&#10;FcxfzXH2p5WkVg+BhR2FK4hII/3AdpCN3QUSyFrO8UuSVH51Es4a3XERCY64oUZvXPl4+T161RJS&#10;jKtcJ1Dbu1bsUSDTxkMWyNvNYcaoutvu53N8vtW9CWDR7ogMMOM5psRxvj2Mr4Q0WV4zvS9ib6Ac&#10;19ueDbtbj9jL4PTRSJtfw5Er4GeoxXxP8Q2lbwukYQbPJ5I+lfRPwD1G6vf2XPBenreNi0muY5eM&#10;k7QSg9s9K6qNVRhqOx7HPYPD4ftpbayVp0v4nVvUZya6PxJq0H9mi8thY+fBpsIkCAMV454FYxu9&#10;dg8LeHpLrwlJal9QeN45DxszgHPuK57SI9Pi/aW8fxf2kGs9RsomQM+4I46+1dC/MrZnT6V4inUa&#10;DqCeGpLiFrtY54ZFzkMcE4PpXb6isCyeOjbWKrEdNWSNEXhQwy35V5jrurw6Fc3W3wnDeRtIdqgg&#10;AD6Vt6B488I6j4E12NBaQ3BsHQxTEBtxGMU9xNajtH0zwdD8LviPqA8fW97cahvEduyjMTDr78Vw&#10;vg/Tbl/jHZ2y/wBpCOeWeUzlCFQpyBn3PFYnheK+b4zfEq2k1K7VLSfzWLH5VDnjg19A+DdStbhf&#10;FmnSLpkU6Ogtp1jGWXODzRe24crSOcsbW2j+Lmp+ILlS98lpNarER2OVDZpdQstS0o/ByaPW7m4F&#10;7q08lwpydpdsgD6V2Ovaetpq8jLf2V0PLUyRqw3Rk9yK4vxVfamPh34N1G00ya4TSdWX7akaljGp&#10;74HpTi7vQS1PbNEN9J8WfhKZbUtC+nS7tw6fKcZrvNcNxF4F8WyiJ/8AR4z8q5yQfavILbxLZrD+&#10;yVfRqfI1CwlEjkYG4A8Z7V63Zao90vigJocbvDZ70i6rIKzk25FKTZR002Z+Fnw9uZLWzW8nuDsR&#10;5AGQZ9DzzXyP+0gt1J8XfCaHTZhFaRptYKcEuBk56e1e5XM1jq2r+LGXw/rFhc2OoDI8wgfKcnA9&#10;K8i+N0uqzfBRr1EhePbCHkUbj8mO9LZ3KUW3c8AjuLWLS48W0SugTGW65rS1aLTrvRPDlwpiSS3t&#10;HMjom3cMetcVc6fcXfhbwneW3jOJVudMl89c8wug4496m8JXPie7+HWt6fe6XKzLcyxRzAYJXoDV&#10;PQpxsaXhoeHZdSe5m1HlbkhBIMgYPrXOePLjSNS8Sw6XZ6lvun1u0YqpztRGBJ49qsWkK2viKDR5&#10;pokMeoqZZM8gMeM0vjfTLDRvi58HtYstLUpNfwR3ODkbWOCfxFCJZu+IbiSz0zwoY9TvDCbSNE4J&#10;LFBg1zvi3UdQn0j4Ay22tM6Saui3ORyMnADCuw8VBpPiZ8J4bX7K9kII5JsAHZv5qt4s0DT10qO7&#10;s7lRGLm2aaJGztYHggDpRoKxveH1vbT9r3wDAmqQSC48LmRlMAGMLng17TZ3P9q6nr8Rt7fbpzsL&#10;kIvKEn5cY9a84WC4TxH8AtV3QO6aOY2fGCAVxXS2d1dadrXjWW1tIy146NcZ53gf4VLVikZ/h5YV&#10;/ab8TCfS5FENtKsMjHgA9zUeuwpHq0cluGJj1Fm3Dr1zT9WnP9q+H9RgdoxKGW6VU5zVVrh9zs0o&#10;YeV9eDRYdzTv59buvC/ni9tdosgO27gVp+Dbq9i8Ia+LrUxLDJE+IivKkVycZRWsSJbvy/NOQM45&#10;9q6WzaxjnjRLtd00B+U9vwpsSZl6ronhbXtR8BCS5ispLeeeTzzg/MvK5z6GsTxF4Z0XUv2fPjEk&#10;t7p15rFrZfutTijCMREPlBA6fnXQeIFjtPhtbTx2krt/aK79nUZPtVjT7SG28O+O76Y3U1ld6ZD9&#10;rhUnJGO2OlK7BJX1Pinwla2Gpa/45i1bXbeN7NHSISY/eEdifaql14O1L+wPGV0ttbrbRSu1sysC&#10;JMehzXrnirw74DuPir4Ll0C01mGzuteUaqhBXZk84PvXqPjXR9GsvA3wl0mw0ZPstxpGUxLu8tgO&#10;SW/2q2rO6SE53lpsfDdtDdy6feB9BYNGzLkfw49aqQxaejytPpsSSq5Geu4V7frGn2WmazpyzaKE&#10;F5IwJfgN2yM1z0+meC18U6HDN4os4/tL/upGIIj+ua5lKz12E1fY833aW2n3Ua6fcAE/KTkYNRQL&#10;hERbdZCG5AHT8a9d1jwtaRaXHNB4qtJ4RGDujjHQ/So9H8MxSaXeywXr+WtuzOuz5hgc8VbatsKz&#10;PNxCvl7jbEYAyM0ubISjNuC2MLgda9L0+x8F3N0kI8U7pTdlGRht2EHpXSt4a0FNVeCPw5HI4g3L&#10;IzY2/wCNTzWNEjw97GTyvls2DyEFmPpUKW90NTCGykVSeTjPSvftF0WCXUvEcE/hJm8tgVcZ6CrF&#10;7D4fttV8K2SfA+8uJ7m4KpdDOwEcYJzgVSuLS54itpK0Tbt+0YCZXvXUeEfDizfHTwG+pXVnLpuJ&#10;PP8AMYJjI+Uc9a9jj0W0UX0N34Fs433p5IVsgFvcVz3iaysbTTfFIPga5nubCxDpaLcFA2RkHd3x&#10;1pKFncWh3uoeGP2eIvC+uWp8I2X2h7Byjm6B2Ejg8mvny38FXct7rYs7fzLaK/cCUPwQTwOvaqfg&#10;2DXvEnxw8N6f9p1G28zU/wB86uSY4lPzDPsOK+s/E1voXhv4WW5s/DbyrMY4o4zIcq44LE+9W7wE&#10;kj5mj8EanJMI5FMcauNx3HOK2YvAkamQQ62QojyzMc4x9TXpV8dcPw0ur4uyXC6eZEtgD8wxmuQ0&#10;rxFDN4aRimJQXWWHfyp/rSU2yuVGSngqKWzkEeqabMrXIVgxC5OfrWlN4L0+11DTredrtZPs4ZVV&#10;TsUf73Q1f8MmK78d6rDdC8gEmpxG3cSEA8816X441y8t18QaI/gJBbjTYPK1Tqx45GaNw2aPMrPw&#10;34H/ALRiRoYSz5y7SgAfrTNR07wfZ6npkNtJYyzSSbUUOCBn1rMIln8I+OBFo95IlvbhpbhZCDGS&#10;OK800HUtN/4WL5Fz9oFwL/Cu8mQwz2qLIvVnvmk6Hpg1WwiufgC1zzuFwLo7Dn/ZBqPxzF4WsNAs&#10;biPwzZrPBMn+iq4BVe4qg+o+MZL/ADpPj28tYLS3Xz3a3LAD2J615B4zk8U3fjKGf/hLNU1NJhhm&#10;ERQFh144q1Dm8iLNs99gsrK++EGk6rp3h2OHfZAtGJN7ZA5+lYV5dz2vgeCW4jjCeW4AMfK4964H&#10;wvdeLrPQdESPxvrGkxiTFwWiMikHpweK9W8vSrr4ceM4r7xxpl0j6cTbzKFUliOcjtSnHlJd0eTJ&#10;4wQ6bqUFiJbi9e/UW8YBOOea9Lvr69X4PLMdLjs9RFgjH5d+3jnj3r5u0Vo9F+MfiSWXTEmSK7lN&#10;rMVyBmu2vvFV+PBxvJHyslvcKAycZIOM5oku2o9Te8IeLJ9U+Mui2AeZ2MsieWOPMI6k/TrXpPi3&#10;VLK10uz0650KVZA4aCRD971+uK8c+DmnWUerwawbvQpL6S+n2RvcIphVzycE+ldf8QL+B/2gvhbb&#10;lbd4bNS1xIOQS55Ge+BTtyjaEvNQ0+fRNOku1ne3ikUt9nOWGOxAq/fXnga68J2N3Y/D/wARI9rG&#10;nmKWbbx0J5wc1f8AAMHhlPjV8c7hNI8yzuLO3+y+cN0YIB34B4ya9l8V6fpCfsXa9qOl+HtIgH2n&#10;98FjUkc85x60lp8wehxWi+JtFu/APhkJ4WkglVwpUnJBHcim/F9NBvv2Z/DjHUr1tTi1e18iO3hJ&#10;Jj/jDY6cUngzRtFfQtG1EahausqNvXOFVwOh9DXe6KbUeKPGlsbaHddxeXGssW4J1AxkUnHsTsfJ&#10;fibwdLaaL4L1G38K67fWF9pcRijSJi1vIF+bJHqa9L+DvhvxQ+s69NJ4T+z6eyqJ5L23z8v91Q3U&#10;4r660pIIPhNFpk13pEk9nKzSOYQcBySBj6Vw/iTUdat7BzaWELwR/wDPKPHXqSBTc+XRGkV7tzFu&#10;9L8BHW7+00/wFotswxuv3hU4x1+WuRu9J0jUvDvxVsLTxPbItgY2knSEHLrzwv1rWurm7XSNDuGi&#10;Jae6XcQMfLnmuBn1210v9sSxexuN2m3uiMmoQgbt2Ryce1Ebu5m1y6swvGdkbr9kvxJPLPbTXNhq&#10;Nuiywx4JQcH5R6isTwz9nt/htoFpcWl3gxh0ViUGCMmva7O6+F7vdppviW8v/ts8jSQPAdgYHp6c&#10;VynxAtrE+BvDoIs45mvxHCqYVl3cflU8q5tC4z7o6y38MeF7jwH4VvodFT/SrNipL/KGXrzXF3mg&#10;2FvLq0kvhxouGxMp49q9ytrSPTP2PPg7aPF5pXSI2ZlbJJYZPNc5ctHdeHbyF9DXypAowTytNohT&#10;b1WxyelW2s3v7MPxZs400wvDLG1o7RAs2OTj1qn4WtoI/AXxch1LUJo5pri2Mcix48to/QD3rbOo&#10;QaV458FWgvoIo/usrHhg3HNa7wW9z8RZoE1jSIopYC8jF1x6jn3ouO7MbXtL0jxRBoA1L9oK1c6d&#10;p6xpbeUA23GMduorlrbw34QtrDUrCLTElhivEEAI5jJPJ/GnXA8OQ+N/FdtPdizvm8RWosXWT5bt&#10;Q43dOlev+I9N0621LxLe2ojIuPCMDjbyEdE5P4mhhdo8wu/C+jRaxpLLY3rtME3hCRxV6XSDBf6h&#10;Ha6wy27xoJIZZc5DdeDXI3PiTx5aeFPg3q/9o20wl1i5jkhkhxwpOAfTNR+Otdlm/Zw8e6unga6s&#10;r9Z7VolSY7c9SRjsafLK1+47HR69a+G4/D1vp9rpUiiO2YrJGuCrN1+tcFDofjXVfhj410G2+KOn&#10;xrJKAsb4DP2Az1rofCviD+1fhlp00vh9UuoNDPn7xhcBeuaf4Qs9Eur7xBqlv47uJbuJrgW1tHIQ&#10;VkGcHA5PNS20LbY5v4aab440X9pPRfDF/wCBby3jOm3Au5hGSj7hhG3dDmvMfiFomtWf7TfxSgWO&#10;djPqEc6NHxu2ng/pX2P4PvPiG3hprrxR4H0OGS0vpRb3ckgEk8RPy5yc8CvFPim1xP8AFvQdYhsb&#10;b7JBKEmkiIYAnpnHaru2wUeppX76drf7JPhXUpbcxaxYaWoti77XikjGCwB65PNeU/2h4xv7Two+&#10;q+Kv7RNnIwZNm1iB0APWu7ttI1fU/CbXEOrqUTTXZIUfaOnfFcVo/m2/iLw2LnTYN6+ICJMPkYDd&#10;8Ul2GjuPD2veHrX4j+ELqzs7rS77AjurW4QqkyZ9T1rovif4i0+4+DPxI0u1a1M+ryWvmmKQEIoO&#10;WzSfEuy0u98N+BFs9BsJnNgmHjUIyZHcjFY2keE9Ci+GIWczm7uocbmfdjjoDTUVsJa3OCay0/w5&#10;4e+E+qwaWL2O8A3yA4CMBzg819H2q+GtQ+HXwp8RzaXp+bayb7LIwAYlh0Y98V5T4p0u5/4Z+8La&#10;Nb2SymLU08os3+r3HBOfxq5PrVvpvwC0bwrd+CjcTW95atavby5NyjH95kDpgVU5XWm5nGPKaXiW&#10;31Ce91APpNpdRyqGiWKYOyr64HSqGu6R4ftPgd8GRarqovNY8SRxKFz5jANh8EcjFNlh8K6H8SrX&#10;xJonjjWprW606G3Oi3jMwWWUbWKlv7pr0DULqytNS/ZVF5osktzZ3s9xC4iyNsxLEAd9o4qbaeZa&#10;Zla94Zi0640E6L40162mXS4HuLeWdnVmIy2cmizGuXWieIZppYX+zW4DIOrccmt3xHdm78aeKp9L&#10;ee4kkskCW23DMcc+mKwfD97BZa48Gq2d3aA20y3KkFiu4dcd8Uo6rUCf4bfY7HWP2prmW/0lUvbO&#10;NYt86glgMYwTWtpr6XZ/CPxPNKxkvRqzfZhIuOHbkgn0rzq+8IeFL3RvFzWvxg8QK0motPa3Rcxh&#10;Spzyp9KW6tPFD/s1eJ7+7+MtvfxW2qWsUBjiCHYhwxzxmiyZdjU8SXFhZeGtQuZdY857pFIUN0JH&#10;SmaRM1kvwm1q40SJBbwy+duOGMcg6474FJNpfgnVLK2t7bx/qcskkdlKA0BCx+XgsATwfwrR8TXP&#10;hm8+LvwisZPD7m2a3WISRvhA0YwNw6c0J9CbEeq+FPBfiD4e/EcaV4w8QxzX0bXMVwkjKd6/MUK8&#10;ZB6V8x6ULSL4iKksMsE1nqLxNGeCrIcHP+9X3hpMUVn4h8KqNCgjtyux/LAwAeB09a+JfizDFaft&#10;/fFWKCFVhk1SGUoBjJfr+daW3V9yoM7LS7y6HiTxxcNO8f2i1URR5yBt7j61R0+TUY/EOrXUOoXD&#10;3EtwQWVztUZ7qKy7EsNSglkuFhjNmNiOeB+J9auWuoWdmNblk0RNrXI/eBwdo9cVyy8i9zW07w+t&#10;z498Uzy+GtWkMtuXm1B7kokZxwApODXq/h2a8svAo08XtkXlldUYyBtyn3+lcZo15dagpQa8kmnP&#10;NGJtg2kZ4xxUlxa3SftFa5Y6f4W1aOC1sYixMhbBcdc+9VG7XYSdj0qy0vRGn1aC60xRizc+ar8E&#10;sK5r4daJZw+Kv2pfMTVWitrnNsrSsFGQTlR0rYS7lstB0q2ufDd1PLJJ/rg33ee9bh1EQ6Ldm38P&#10;lpJbBhIUXk8cZxSTtoLfU7jwNq3hKb4V+GYrlJmu016UZkcn7rfL1rO8aT6dbfG7xLf23iJjfX+j&#10;RxvaJESfLC4Jz9K800J2b4cfEaOO1MF/BqgeJQfm+Y9RXVeFNamf4hazBqHwshvL62s0SO7OCSrj&#10;B49RUOKvcq+hn6TPpieAr6GwW1e2W9Z7kN1Lsctkd8GqsumfafFGkfZNQkCXDgyovGcVveIrPwhp&#10;1j4qkt7KKK5ubgN5SScgscnKisrwtqMMfjTS/M02TOCImbsT6iruriscrr62sfj210waJftE8kZk&#10;DZ2sVP8AStfWYdEPgW9FvY4dLRFlCt8oGMdOlWviJc39rpOtXC+FkluG1m1EOE5VHYbjn6U9m0t7&#10;nX7KDw+2yXRbVvNVskuyjIH40XYjO03UIYPglLEYBNPZwTmwBXOGcdvoaxPAMniuHw98Y7rWbeMW&#10;95pt3uBXg8fL8tS7dSg8U3tiPDNyk9uAyRsmfMU96v6R4g0K48fXOialZx6ddSti1WXG25A6jnoa&#10;LgkYvwf1q8gT4vJPPcyxrPfLa72/1W8EAY966Szgubj4HXmjahcapbs+t3EhEZOTuYlSMVf0/wAO&#10;6bb/ABu1eSG/svIuryAtDEwIjIPJ49a9R8Q2em2Pi3wfcG7tS9zZgW8YXIOOtNtMVzxeLTfDGj+H&#10;PLutV1qe6vL2KNUZ2JPYV6la62tncaVo83wEsBawxwFroqOj4OST1/OuD8ZR6pH8XP2fLxvD4kiO&#10;pSMYwuQSDxn6Vb1K/wDFd/4w1YtZRxWEVopIVeXwPWlukUybS73TB/wUj8f2MEkH9n6r4bVkU/dE&#10;iD+EdK5jx7bvY/G3SFW6eMXFzmOYNw2Dgj0qnfXdtb678N9Xt/CM0stlqbKhjb5iGOGzijxhB411&#10;zxH4Xni+FN4thb3VuTOsuWYOcv8AlTSdwWhPe2+r6hr2gzW+spF/Z+nHe8Z3LJuH8QzitGwsZI/C&#10;M89z4jspXW7+UMoGMmvVfC2meA7N/ilYQaa8KXnhaHy3nkJLyheeT05r5gim8TD9shdD1Ce/NpPr&#10;b7CgOGXdhcY6046+gn5ne3N/4hPjTS7OFIZVIVkQt94CvRNOudVvPh38VAtklrd2mmq0IXk5A5rz&#10;uS3Fj+3P8MbWVJFg2PGrM3BLA4610upy+INI+KmveWUMNzOV2t0dWNJrog6le41XX7n4K+HZ7i8a&#10;X7NcuBI/yk4Pce1cdNPYX2sWyPceZLcXUSKQ+0jHHFd3eQQTaVpVrLalYZIZHdY+gJ57VwelaF/x&#10;WutXBv4QLO83WyLJyceopW0A9J19rS18Fw2FvbSJPFpEQhZ1OJSwwRuNeQXWueJrHwzcaZJ+znJb&#10;yz6tEwvhJlTznIHvXpHiK61/UfBHh3dpTBVvY1DLHggqf71ct4q1XWYG0CO48BR3iRxQKJE5MeaY&#10;Fm71fVr74g+CRP4fRCtlCqyBMnIFa2r3OpSfEf4XaRcpFb20llLI1064GE5xk1HbTRwQ6RfNpLD/&#10;AEIMAUyVJFWdS1LSNU+HtstzosW+3Zv3+7YUz0596QC+ENN8O6p8b9Uvf7Sa4TSy8EbsnykNw2B0&#10;6VF4ntNH0/4u2NnopvIpby5bKCUsN55yPT1qj4c1SCy0vxXb2coidSBh027yehz3qV9L1hNa8Nay&#10;fE+mT3cNw7eS0wzhu2KEDRxmqzfEu08Zz2t5plvq8csi7GZduxT1GT6V1Hh/TPFFrrWu3tv8QNF0&#10;2xn0WZXsUdWJdlI6DpWlq2oXl5bOj+CLC0KbT5gnBLjv9K5zyvDb3yG38N65LcpKvmslw5X34zig&#10;ObSw3w1ceL7TRorK++FkUlsdZumW6+0DO1mJz3q3Jql5bePbGSHwtm0W4XmM8rk88it6xutOv/Hy&#10;6UukTwrbaVkjcSWyOfyrESK4XU/G8Vjcw3Udle7Z0bnbk0ILM67V7mOebwvdR61GNkAO1jnGeua4&#10;TxdHNN4Omuk8QNEY5V+5/F6/WpriWwbSRapLqIup4yfLRCduPcVOkC/8Ix4Tiu9AuJovtBDrISuc&#10;UXFY4zTPEB/4XL+z1LD4YndtG065LOU2JKWH97pW7q/jnWdVvNRig+CDW8xu2WSVbjcHI756frXd&#10;6lYeHp/AVpFFpGlRQxRDfBFhXIPUbhzUdmvhKPwDcWUHgC0t4gyhFz8+T1Jbrz9aq6HYf4RM934G&#10;1ZL21tvtMMOY1Ug4ArP1a/0mw0fU7i7jt8vE6JGUBB45+mKydL1Oy0r9q/wpaTDyrO9t/KZ2fIDN&#10;wtVfHNzolv8AEnXNM1Kyt5bS6nVoWRhuVSe46jIqUg3N7S7nWE/Z7tJbLURJpc125ZUkyYy3bjtW&#10;VdXXiGw0rS7vSrAy3RcERn7rg9RWwfD4tP2dr+90bx7JBp3kpi1Lb1TI+Ynk1BJba/F8PvhhLBqc&#10;NzFNC7Fwnf0zQmgsUY/FNtbeNvC8uueFb+yl1G9hWVIoyURs8EketZvivUo739uDQIbbUr2KGz0W&#10;Bo51jJQZyRz0571sa1dWc/w9sUuNCs/tC3CqitGCfrk11mmWFkPhFqFrGlstxdaUS0oiBdfl/vda&#10;eg2cl40W3Xwk2p3Wu3tvNHpzeXPGx2SlRxnHFXfB+qW9/wDs/wDw4utQawMqSSlipGXVDwSo9qzL&#10;NW1Ob4QeDbm7DQve3hupmGWkC/d57YpraFqGk+J/GVrpXwKubxUjJW7F58pVOoCZP40LzAxrW0+H&#10;/iL44/tO3slrcSQQpapbvjYR5Y+Ybeoz0rf8B6Z4ZsPE/wAZtQXSdMsrGZ447SOW9BZcfebYTnmr&#10;/wAPL+1uND/aDuh+yJHDKt5FFcytPs84rxkL/OrHizwZ4TuvhhqutWtpqdvetf26tbJeELyQDhc4&#10;pN9ATbMWaXS7D4q63PZatFfSXtlMlvaoOGZxjjHpVHQdB1DStF1aW61Qia61YzXVqhyIwzZA/Cq8&#10;2gy6V8YPh9eL42O2x0vcsMh3bS68k/SttdQtbw+KyPEgd7hSPtBPyqf5cUhWOX8SPocnxj8Lsmk6&#10;1sjaLfKsDMv0zjFdHq0vgCa70m1vrS5WGZYxFHESjN68jHWpfDGq6hB4b+M9hJ4k8N36aayNbhoU&#10;LuH5PzdTin65Y6Pd/DP4cak+sWltNO05hyoGGXt+lVYR0z+HPC8PhDSzptvcxwiFSsbSlsfnWFq1&#10;sY/CcjWXhWwnvEI/gGVHfnrVXw/feJU8BeJzeyNNFDIqwlRjevqPpXTQyMPD+kXcMieVLC+Wf9RS&#10;uUcjpV3LLcw24sJVleP5iRnYwp9rbzxeNfEd6fDt5NcRyxgSHICjPYU+7drHw5r+owQiVluAQiLk&#10;5Y13ug3F/P4Bhku/CkEUtxADGSO2O9CEYLahdReO7CaKASLNAEf2J9qtvYyE+I1+2BWe3Z2Jb7ue&#10;aivLe0h8XaCfs1yrSSsX4yBisnxHNqMltqMVi0/2i6VU35IAUdTTA1dEtPDEvhTULafX4rmcXbKy&#10;h/uZParmoaJb6b4at5LTWWKSHDGQcAN1GTXGWFrZaZoFg0VzdTXcs4aYk9WHUU/xVr+p6lpnhLTp&#10;NAu7C28wGWVM5kx79qAT0NHwXqMKftd+GtEt/DdmlpPpsxuH2hllJHPNbFxaWWlftBfFGKLSFa2m&#10;ulcHGViJPPHSsrTrnw1aT+F2tI4UuYLJsTsfm4HPPvXU+Frm31LxD4tmmaBluJ/vk5IK/wCNDBH0&#10;V83lvweTUwVmhcqCQopuDtlG/BIpsZlj8798SG6isTQYG/fkeWM45pfmw3H60oC+e7FRkmguASMH&#10;NABg7Rmngfu3+ce1My3l5CZ9qcM46dqAGkcDjmlQSeTIfMXaOooPBT5uT2pcDym+Y53UCGAkyNlO&#10;c8c1IPuYIOM0m0bH+XJJFOwoJ5YnjigBSVIUYB4/KmDgDCHH1pf4j8v40HIWQKT2oGIc7T834UAZ&#10;YrgdOKOdppeDJH85GDQAmDt+9kHtQBGN+Ys9O9IwUzDDEY6im8AyHy2PFAiYMwuAQ+eOmKjl3YkI&#10;GQx5pgZ8g+URn1qUEnIIFMCJQfLgbb61KBm3HJ5ppxvAzxigFdzrnnbSAaCNwyBxQxwn3eSRxTVH&#10;zL7NzUpCmQZoAj487iPgjk5p4+8eDzQFTLfM1Lxk8UwAldxOKYwPzfKaUEbxnoGqTCnzG546CkBD&#10;GcMRjgqaT5v7nGT3oGPtD5/CpAPkbNMBoxuHy1MD7DrUJ3b0xjA7U/5st8xPIoAVsGTOO1IPu9Rx&#10;SNgSNx0FIMb25PvSAX60vO0j1puYd7bpcU/Me3IkpgIARnIGcU0E4THvTht2n94KO54pALzu5FBK&#10;AjLAHHFH8qiIj8yXKtk9DTAkynlsdh5PWpD9yPDcbaiTcMnYtS84c5X3oAOeeKkGfWof4xg0/PyN&#10;wTQBZhldZlOFPByKbqtrp+o6ALaQokixnyJSuTGx7H1BqupIfPFWo3IlJ4ycZqJwUkaU6jg7o+Yv&#10;Gfh24a81a0vNHSKeJGIz0I7Mp7g1893FtPYa9IPsjuiXRBX2r9Gtc0nSdX8M2sM8giuI0b7Jdr1i&#10;Y/wt6q3vXyv4v8NXNt4i1mC50pkkUHPHBHZlPcGvGrUXBtvY+pwGPVSy6niF9axzWK3NlLgsAzIp&#10;wQRXfeDbnT7tIIL6xC3sMP7skctivO7sX1h4iuFjlkaF3PynoDXR+FbqKT4i6NKyqjo5DAfxZrKm&#10;rNHpYq0qMn5HzF8Tfs7ftj/FxWYqxvUCH0IArkYg378CMDHAzXZfFSJU/bW+LwKH/j6iZR6ggVyi&#10;LATkXBxjkV9vh2uRH5zWT5mMCyG0nJC/KDg1lIt79vuS64TPFb48sJJhTyhwKpuxFu+Lfjcck1s7&#10;My2KRMfkFDMxzINp96ruhbU7tC//ACzXJBqy/kvak+UNpb6Z/Gq0hiWRiGwcetRLQW47yUEBKvhg&#10;agkWExsxhIJcZxUqzQELm6AAByfWmPJatHLtYkDoDxmsmFhjEbynmnJQYOKaFnMh+bAA4pQ0bTR7&#10;uMDgryf0rQtrO7f5k0PxE2Txst3I/Oo5k3Y0VKXYqRo5dQyjG0/jU6xqYYAsS8yHIrbj0rxEzJ5f&#10;gDxecDr9kfmtW38O+NJGQRfC/wAX7ieD9kfqapJCcbHKy20iC2aOFnJHI/u05YxiALDJ8x54Neqa&#10;d8PvjROkYh+EfimQt0LQMo/WuntvhB+0I8qn/hUzLkdGcD+tF49XYR4cLbdM5ywAXgUnkXanAg3D&#10;PBzX0fb/AAQ/aFZOfhzbrkjrMP8AGunsPgB8WpEX7Tq2jW5IGQXJxUe1gt5DsfJxhlza5t0wOgzT&#10;mib5wVhXj5WBzivtm2/Zt8QPAvn/AB4souBkLHn+tblr+zRCHXzP2kFPOSPK/wDr1msTSbspIcoN&#10;HwSIHJjzdx4xzjFIttHlA18n3uORzX6JQfs5eDY7hDc/HG9lx1VExXU2XwL+BkG0XLa1dHb/ABS4&#10;H6UOtDuSos/MN7WyV5yAd7EZ+Yf41ZhghRdwurhyVHyBM4r9U4vg/wDs5Rqn/Fsi5C/xTE/1ras/&#10;h18B7dd0PwR0E7R1kw386zeISemoKm2fkr9muSFKaNrzjPRLZj/KpUstbaZNvhXxbj0FlJ/hX7GW&#10;mjfDe3jjSH4UeC41A4AtYzWlFD4TWZwvwu8HgDv9kj5pvG/3WWqZ+N8ei+I5GYL8M/GLZYf8ujit&#10;+z8I/EWbb5Pwo8Un5eM27Cv1+E2gpEwX4YeEOD1FqgoW6sSx2+FdBi+kK4qXi7/ZY+U/KSw+F3xs&#10;nnAtvgt4gO9s4fOP1roE+CP7QEkkBPwqRMHjM3T9a/Txr6cK3lyWUYH9xMH9KgbUtS2kfbSPz5qJ&#10;V5PbQrkPz0svgN8ZmithNdaTASoznt+NdPa/s5eL5Iybr446VCS3RIc19vNf6i5XddscDpk0xr27&#10;wcFyQPU1CrVLbi5D5Ag/ZquTGvmftOWoGOf9F5/nWrb/ALNnh5Cnn/tJ3TeuIR/jX1L9puCoLyyf&#10;QMaaZpSv+tf86bqz7ijSseEaf+z78JIoka68a65ebV+Y7wo/IV1Fr8Ff2dUj58FySEHktKf8a9PM&#10;smW/eS9eRmnCV9pw9NVp9ylTOFh+FP7OETLj4S27n0Z//r1v2fgz4KWrRiD4J+EFAHBeJGP61rl/&#10;3cmR27VGvl8ktIfmzWTV3e4/Zo0E03wRBFAIfhR4NIwMD7KnSri/2GsZEfw08HLjv9mTishpmyF8&#10;psAcU0SZkb7/AEqfZ63u/vHyo2lubZWITw7oCnHVbZRTXvLryiVa1X02pisncdwppbrya1u+4cqN&#10;VdQ1EQP/AMTJicdef8aqyXt8ynN/MTn1NUC3ytg1AxILfNU2QcqJ576c2rKxuD84wQ5rofA5jn+M&#10;2nRP9oZHsZePMOOBXDz9X+c/Sus+GTlv2hdMQqci1lwPwq1BSTuNaHrc2g6JJcgjS7zJuWx++bjn&#10;nvXz9498MeBJPjnp8N54chultoSbPzuWh3D5gSeWHpmvqsAjxHjBx9q6fjXzr8UW8r9orV2EY/d2&#10;kPH+8KiEFG9ilJzOZsdF8E2ixG1+Hunxhc4aPCkeuCKkltNH+271sdQVi3GZicVXjmLRQfMwGM4z&#10;1qyG4fIPFEtd9TaDsrHT+G5J/wDiobS3idpMDytxyfet24074tyWLLb+ErJxtOC0grK+HgQ/FzUc&#10;pyLc7Qa+gbEsNShzI/BbPPrXPOhG92hyxEobHyHqcvxlg1+8s20Cytnjf5+hzn0NUTpvxHu0t/tX&#10;jC2jUTKRgcgivY/GzMvxau+Tx2z1rmkcmQbt/HQZ4qo0YlrFSaOGn8Crfaw91f8AxPnecxKrny/4&#10;R2riPFvhi00T4j/A+60u5laKTXo1Yb8sGzyfxr3xJWEjYzjHSsPVdNsr7UvDAmmkUxa5A6NnOzDZ&#10;PHvW9NWaXQyc23c2dRfX7W60Ur8OdXkj/seJpHiUsAWGRjFfO3xQ0HWNRWPVLTwvr638IKyJ5DAg&#10;H7pHc1+lNhFaDwjoISwtdg0mIKCoPAHesPxQthF4SllPh7R2cHCkwrxnqDUex5ZcyE8Vze7Y/FGb&#10;4d/G++8QyKPhx4gmPm5GEPAPfJr1Lwj8I/itai5uJPgVqclyygI0kwGwfTOM1+h6X0YQeXo+mofZ&#10;AKmW/vCWClBkdhXU691axgoyTufHmj/Dj4wReLNMu5vAVrBGlwGk3TgkqPbNfTVlb7PA0f8Aojqy&#10;wKHXuCK6xp7ptOvle4ZZPIIXknk9K898z4gxXl7HH4GtromY/vTLgMO3FcNduS0O+jU7kM9vJL4k&#10;8MRJbXG6W4IwF6Yq9q9xHb3D2L4VljTG7r+VNsIviWvii2uW8I6dGyxvj5wQvpWReeFviLqHiSa8&#10;vfHFlHM85PA4VewxXMoS7HZ7aPc37KGJhp7pOmTZvn2r8/vivAy/tH/EUOsJ/wCJiCpDAjmvva38&#10;JeKlGw/H8pmIqQkI4BrAm+EHw+k1S6udR8UXt5I8xZtzHJJ/GtqKcXdmFWtHpqfNvwTu7ZPib4Lt&#10;WVC728uw8cnmvtXWpJ4Phj4OEMLGefVVDKOpXdXlE3gr4eeH/jx8B7qwuJLZZPtG5GO7cR/KvadN&#10;h+2z3s7Y2WyYiz0570sS4p3NMPLnLaShnhRbbpp6HHvjmsFLfU5PHJdVYQk4Kg1uqsMepKfNxgnq&#10;OtdDCNNi8MtcrbKWJP5156ep2tWWpl2Fqf7X1RjGyrHtySa8m+ImtvH4y1mwXR7nzPsalZNvD59D&#10;7V68t7Ctrqm6NsSOO/Nc/wCJE8P3Ph+FpPDNu00NuTFKVGRnrz3qJSV9TSDcXoj4o1m3vH8S6U0+&#10;qmMPcFmGffiuC8X6d42m1XSG0uc5WPr5mN1d98Qp1TxUI4bWYNvZogOpA64ryc+IdU+2W+2a6wkm&#10;DuUjpTjbexabWrOz8P6H40Pw5jfUXcXCsfMXdnYO2D3rXbw9C2jzBros5XIJH3TVTRfFd/cWVzE+&#10;hyhVgADjJ3/h7V0cWoSPHag2UoVmOGIrO2rNL3MvTtPnh0+Z5dIDuJsLKewFW7vzne1zM+xO44ra&#10;a4Z9NdPIIGOMVXm+wJ4Zu3kkXcEyMnpitINcyMprQ9g+BzzNb/tKrhjiKzA5r16UYkxnq3Irxr9n&#10;y4hnvv2iXjCeWUgH1IFeyy4F43f983NfQYfY+axitIwvE2l3Gp/CfxJYSeIrW2tvJDNPIQBHjnvW&#10;h4dt4LX4AfDS3h1VLlI4ZE81T1xxmue+JAn/AOGUfiO63NyqrbJny2IJ/Gp/hw5b9kb4Os0kjE28&#10;v3jnpXU07eRyLQ62yGdViUrz9pU/rXw1+0NJfRftsa2YnwJNKiwPUgV9y25b+2t2QALhf518d/tE&#10;abJL+1Z4fdQQZrSHDemO1Y1EmtTfDfEj5/0KHxGNTa5ulnETynCkZ4rvn8V39tc6HYWOgzZEwE0h&#10;i65969O8OWOmHRdIt7uGx3raqOcelbN5pnhGC7tm/wCENsC5fhgoyfevEqzTZ7tKi90c1fz6rL8O&#10;7Jo7eVXaw3sueenrWNoUz3+hxwNfyxyrMRyOeO1elXD6GvgpwJLZGEfyDHPPavKtImiHx11yNbG5&#10;ghRlbcUwHJ64rFI6XdI7LUrBD4Us4mOIxjzCBk1474pntbc3iQaXdyKQqwsqnDNX0IZrKSVwkJMe&#10;zHzd/Wsu8tfDclhcRP4ZtCWU4O0fKaSdmKcOZHm3g/SZ08M2d3OsH2qaIkKT91TWdrcUkWu6ifLJ&#10;3V6RaWmlw2MZGqSgRlsAk4rmdfii2iQMjrIhAI7UXd73MfY+Z+d3xBD/APDR3xNJcknVFOf+ArXM&#10;xgkMDKT711nxGjdP2kfiirLgjVF/LC4rlYgRFD83Ra+lov3F6HzeIjyza8xJMbc71xjpTSsjWlvt&#10;RevFTOsRTLRNwc0pA8qJlP3SOK1MCiCPtc+9MNjoantwolZy+TzgVDOV/taYlMA46VNEU2v8pI7U&#10;gIpQ5mkxCCScn2rY06QjRdYKLucOgCVkTAiHCueeSK3tCSL+xtbc25aV5oxFzwMdaY0rs7CO3ZNH&#10;8PSvcyF3iOQR0B619NfsvSCL9qa68rPkrbEn6nNeAXkbf8Ib4QO9CfszZr1T9ni/e2/a0t4TKoWb&#10;TZTye68irUvcZp7O+h+lmoXzLrF26Wds538CQZHU9jTl1PdYhv8ARAdn3VQDJrg72/jlFy4YfeIx&#10;u64qlbamRHcBrReG4JauOzQ+U6y91e+SIh2KqzHjngCtHwhdSTa/4nZLuRgzRjJNebapfK+m3QMa&#10;ZEeVwa6f4RTrP4j8bjePkkTjPoaUmki4xuetawiR2U4k++YQRz0rgJSxjl5P3jXfa6vmXUwJbgCu&#10;IuVjRwBan5e+aiLuCMc8zMcA81E4UI3yY4qeZB5bunOSMrVZjlD8v8IpsGZ84YxHj+L8qxrhX3kA&#10;L92tqXOGGB2yKyrjOWwDnPFVFjRz1yGCHcvO7g1g3AzMPm5PU+ldNdAZUMPmHNc3djF0cA8j0pJ6&#10;isZF15H2J8XqEnr7YrgfEQkHh7VGS5Y5tHwv4V114YllMZQg5yuD1rk9eDjw1ePu6WjjH4VrfVCO&#10;v/ZRdl+LvxjB7t82a+0tRlcahZFHGBM2fzr4X/ZfuYk+NfxgQygFgSue9fZM105vnDIoxO2QT15r&#10;So7SInqbUtyRDHk8lePas6WeQxEbxkyD8ay5rhPNbn+Hjms/7Qragm1mHz+vFJ6kJNHRXUwAsAcB&#10;goyatJc/8S+Ih+QOTmsC8LG0tiZRnaO9IjAWgAnJ+T86jQepvR3GbnmT5s9PStkvL/ZcTbgeQT+F&#10;cTDIq30pLtuZhXQh5f7NkBY48scZqW0tQPl39oOHw2jaTfy+KZv7RuriKO1tN4Pyr9447CvA4pWF&#10;lZqmnQALAvOB1Ir2347HwkdAujLpNz/bZv4xp7HlSoxux6Cvnm1kmLWpkukDGBd6g9OK157otWsX&#10;7p7pIpP3y4I5xWHdxpJosu7UJTnJ2hj2rYd4vLny+4AcA96525ubQag0aWc5cqT0OKIszkr7HEah&#10;FDIzuLiYrgjGeuK4q9WxyqnS5PlkyrH1rutWuAum3so8PygGUALjGPWuD1I3zq8qQwJGAMjPJq6a&#10;1G2dDo8sS2luVtS5YYPP3a25iDM+1gAcGsPRTb/2DbMSSwzmtaUpxhWJ2nBq3cSZzupnNveuZyFK&#10;kDjk15NfADX74f8ATWvXdRUPo92oMSsqkqSeDXk+ohv7VDNbgZY/jipkSR24l8yZggP7vqTWpaMF&#10;tz+8x+9zxWamTYuBIBgVODEuixEzvkuMACpHudhDJughAiGCvzEnpV+IoJLLdFMAWJBU46fSsO0J&#10;/s9CZcnYM1qwTf6VAvlg8dKTJjueqaDqHm6LKmXxF8oYjqK6OCeItdL5LYA4J715/o7uLa4CQIqE&#10;AtXRRTyfvMOTk4Ix1q07Ib1Z3S3sh8O2EBMW1SdxH6VDPKo0pZDejO7HBrlY7iNFvQS8ZGCMnNRP&#10;PNKBsXKCQbmz1pNdgsdAz/uWcHG5eTVRmLSKo1d1PoBUNzIy2el55Upyuaz/AD2F3CwMYO8cZ7Ug&#10;5TobRzHqUKLeEq7ASK3atS7KxaqzRi3YCMcbhXLXEts1si427gPmB5zWSwnOvQMdWuVj29Nx5o3C&#10;x1s85Y2uZtoJJLA1pQX8smgSwm/D7YiCx4NciHj37VuS43DjNTyTQoxICbjHzg8UrC1NxL5ItHQC&#10;7Zna4wF61DPcwC5ug8p3OUKqK5+2kiFzduzEkPxnmrySWhvWc7Sdw69qLAdFFKCJPkYfu1wTWlCp&#10;GlSPuifHOM4rl57u2REQOoyg470yK7YW1yBJIS64+9SsM1jcO2qXP+iEKBjAbrW/p99NH4c1to7V&#10;y5snQD03DFcVFLbR28hfUlZmfgZrorGYO9kYVjKpE2+jlGfNeu2dpY/FF1+1NJLc6hJIwH8JJzUz&#10;C4LNiM7do6Vc8aR5+PdwwtxgNwapxyyKjMs38JGCKpgxUKhwdq5C96iRgbic7DnNViZGaUhyMP09&#10;aWPzBPGeeBzSAurnY2emfyoxJ56ERAjaeajcExEeaOT2qRWcQR4XJVcGkBMssSwrmNwWOMk1PG7t&#10;byru+XqcGs0gmBht4DHmrsTRJZQgyKSUPemIvRsRHksQcYGaQwZVWE5IbJPNVLaZJJyJMKBJgc1a&#10;JlimnzEfLXG3ng5oASOKQSMRtKkHvUXSdiIx9496a0zeZIVyIw2SM1SE8DaneqszcDj3pDNN0tpU&#10;j82f5Q/J9KYBCNfTayLGFGPeqUZYpdnzuM/dqQJ5gtkMgBJO7nFAFrxk0g+H3gNwsJDNJg464rzi&#10;MzSNZozsnPY16F4q3r8LfA8RXIjZ8HPc159Zw3IlZpJh8o6/XpT6CZpyQyxWaO7oxYcCqm+XezDH&#10;C8rnrVwvnT5syuSvAzWftYPIChyTng0BYfFtN5ZSE7fmOVouFlOpRutuzQFhgDgg0HObcFSOeuKu&#10;pKFADxD5RxQKwspdbSONZNrPGMD0qS2WVYgjyRseoqgZIpNRRjcFjn8sVr4tXs7R45GLDhTnrQxo&#10;UCFnmZgqqB1J711GlypL4W1pNi5SzkC4HJGK4u4ikkYrIGVUXJCnrXS+FS0s2oqsTgfYZVDEccCp&#10;LOItIZCvicESR77xiGB9DT49rNLHJeylVOM9KsDzEbxFFJncmoyYYd8mqi7w8uEy2aYjdtEgCREx&#10;rgKcEitiDyZtGv4/OYI0o+bPQiuWjlf7O67z94AAe9dFa+XHYKpRz8oPSgLHT6cLVTCHkJ2w9T2A&#10;rShktJIL3yXbYrHOfWuetJU80ZlAAGDn0NdTjS4/h/ceVdQFyecY6mspM1ic3dpM4nWO8kxLJiUe&#10;1epRXNpZ/szaPaQPZ+cbdsAMN3PU1xOlW1w6XTPagf6Mx+npWh4c0yxnbxM11qZlMcj7f3v3PbFR&#10;csZoN1rcWo6qzWFo0LEEbiDj1rO1jUBdeLHS20mEIp/eEDHIp9wl1FNetbW88kSTMvl5rDbUdCh1&#10;SOGSwv1u2B+RYzzmhCNSCKwnuIA8jqVz827HNdrpLWCaPeW7aTv3OMOTkCuCsFkufF2kROlxFC8/&#10;Xbg1391a6lZy6ckMAljMfDAU0FjprW4WCIRJDEqM3KKMZpmqTadJYQK9yCZQAB/drIsU1N7a+aTT&#10;HRl4B9c1HLbyL5xZgSJgck9Klo0R4Nq2jvH+1Rb2i3sSJc3IlheQ8cg5GfavVNGl1CGz1LT3v4Fj&#10;FwpDqOpBrgfHMkL/ABf8MxtPNGYQvlypwcnryO1dFpc0X2hFN27II0DSHqRV25kjLaTOtumF14xE&#10;ct/Amy0AjCt6f41USBPtN5hAXCsN57CqV9pkH/CTeHbm01m6IwWYFuDVwSDdLslXITBAOfrSKubn&#10;hzSLA2WuPNesyeVITk8CsSGEQ3Hiya205grTMF3NnP0FU1vvEK6haQwRYtxIfM55bNbCuvkybY3L&#10;FenuaBj9EfxC2na4smhRuiP97ofmqvPL9m1y3ia2cGSbIX0pbS81a3m1dJIiuWGPQ56UxhPeeK9L&#10;H2lPNyWJx0x2ppASybh420yV7RynlDk9KS+1C7bXrO2i02QsWyjAdBXYabpd5c3w8+2SNIl+8fb/&#10;ABrOuWs4/G2qQWlhE8wwoOBxTvEDV09pTo1gskREgT5qvPzbL+7yd1V7KG/TSgJ2j37iQB2zVrDC&#10;AHOWz0rCW5cWRDcTzFgYqZchSQBxTGWQxhi4xntTow3mSFsACkUPwzI25Gz2FKyExyKWGOKkJYKD&#10;gY7U7bnB35JFAEOxSkYHHHJqIqft0S/NgjrVrOGcFccdKQ7gwOwHFAIaqSK9yMKTxjFOCt5TE4zn&#10;pTTv87duI4+agY86U5JOOKAJFIOzCmo9TCn4XePY2gBP9nFg27BGBnFSLnfuKjG6rLxQTaP4jie3&#10;ZkfT2BGfamhM+Vi91LY2M8GnXCodSZGK9GwcVpXUEiXOk7TEqkqXO7pWrughu/EVhDHAsNvqEhQE&#10;dcnmqE8DTz6esVy5Bv4/M56DPNdCdznZcuLpT9ii+0QuBbjaT1FcvfPdGK8VoJXyfkIb7tdVrmlp&#10;H43t5ra3dbUafH/Hn5sc1kyRxG1mzjJU4piucbLFGsFlLJpYA8zBZjWtpen3954qsrOwjkdGZTKV&#10;b7oPrUc0kFy0VjHpVxJL520bc/Kegr6S+H3hCHSPA63t7E32ueJSFzkqD0FIEtSXQNGhsPC9tALa&#10;MTeR8zHrn61dmQMiBlHyMdzDvXQ3axf2hBmcxlx8o65rY0XSVk1C6nls38kRnAYfepX8i0meUXFl&#10;NKniRo7edyVXYSMdOuK5ptJtt0kj2kkbg/MHbr9M17nq/wBhgu0iW3t1yxKAYyB71yr6ZFqNyFm1&#10;RoI1JwFFEmJqyPC/EGnXif2KdP0m4dWm/eFDnFTWE/iG1nsy2h3coDLlTxkd6+gbXRdMtbRRGA5z&#10;gO/Ofwqpe2Nq17cFrC3UBBgKoqXLoCujy/V5rmXRZpIJhAGsTldnfFebaXO0dxercXA4umwx7819&#10;CRaUJ57uFhEYvLPIHIPavGNQstMj+J/ji0lt5I3tbnBH16VcVYJalyWaM6YZo2O1lxV3TS0yWIP2&#10;opHLkuAcVzMFzE1nq9oLYeYJMR88EV3uhOy+GbG2+zQhlzuJX72aUkKLO90pIU0ye5g1NHdYwFAP&#10;3T7112ilm1OGebV4ZbpoHVyw4CnjGK85sVe21W58pmYSkfu92cE11un2+oReKNJlYy7Hb5kHQZrR&#10;/CVI7+3sYLTRNMjsdRtl33ru0II6scmu8042gsoduVuGUF+fSuUstJZvF+kT+YVj/sqY7Xlwu8g7&#10;ck8Dmsnw9J4sitfH8Gp2ypcLrj/ZGjbcrpn5cMKjluS0aHie00SbWNVkkm0xJbmxKKHIHOMd68Vs&#10;NP8AH2n3esW7Tq9jJetuhLZDKTwR6Vt+OtN8UX1lrDGTVY5o7mF1eItwFIPatTwTcXuq3Hje2miZ&#10;5bHT4Fdyx5wKcUx20RnLY7raMeVL8uGCB+hHavZfgBJIP29/Aks1l5LfYLhCnoMEfrXDrp83/CVu&#10;0d+uIo3JTOSSPaur+CtxLJ+3T4SMihWAuQqjtipqX5XcTaPsXx0sZ8VgxxpxK5OO+TXJwhv+Ebbc&#10;xziur8SiRr+7k/gO7DHp1rl7Vt+i3oLKcZ/Cvn5r3mIlsifIwSDwc06aUf2ZqEZtgRjjFV7I/upx&#10;3yeKlKp9k1PIy/rSEZ9qD5j4P8VPuAGnHzGlt8BWOOdxzTm2/aM7ec8UgFiICYKHpVvg2QBHBqix&#10;O5T2zVtXT+z584zjiqQFPJTU5sJ94datuHOlPluCc9aplm3wHaOW6Vc4+yScZ+X8qYyJSDp2MDpU&#10;kA/4l3KjJzioZMixLbhipYNx0mFtwO1jSAsHcYEytRzEmFBvUYpXOISSCenFRMCUXk8CiwDCVxGc&#10;84p8RYC6Gz7y81C+3avzgD0qWJk+1ZLDG3mkhFKUkuR231ct8BRkDjGCKpzBReTDdkF+KvQiIKp8&#10;xuQKEwJLhB+7Ak5YZrZ09In+H/jcYG9Ik2nPNYcpbz4/kJx71p6YQE8Qp8x3QdjTT1A+NPif5i/H&#10;/wAH4Q/LY3I/PFfP7R3K694hR4uTdud2e2a+l/i5CV+OPw+mEPys0yk475714JrULp421MBRgYYH&#10;1zXbBqxT1RhEfuASgPzYoT5ZTmVhkU/I8qTpwxp9uist03k5O4Y5qkTYtRuzWwyvA9aQhSep5HFS&#10;ImYrpTLGGUAlfSp4Eia3PzEnnB9KkDLJxMg3d6kkIYQN5uOMEVDKHGtSZfvwKmCL5gzjNWkBPAxE&#10;8IKEg/pV1Yy12q+aRjkZqgjKL6FSRitUeVltu4tsqGhFCf8A4+UH+1gEUDeGlUtkYGKJN+/AtiMS&#10;cUvAYEg5KiiwxRu8v7h4X1qNGchtsYwHxTycQt83UdKjiDG5hG7GZRuHpSYGwkY/siZvKBby/wBa&#10;pWwuwHLOThjjnpXQ3CW8em2QVkJaEdD1rNKx+bH++we4qrAZsk8SyuHUff4p6yLuHzkgjjjpS38E&#10;Hm2+ZEY7gcClxFmABABtFIBiTzLdyspxtbnnrV8SiSJG8ogkc81SeOMyE+Xn0xTEM4v0X7OCmcNz&#10;0oAW9BayfG35XHGabAJVWI7CcR8Yqa5ikW6hDR/Kwzx3qW2Ui4cmUFdv3TRsBjSjF+0ixlm96ahP&#10;k3DGM5ZxirN9vF1KRGuN/QVHGH2xjygASOtWmInDZWLcpwF61UumUCIeYmM1cljfEbebJjH3QprD&#10;uoLqTWAhEgTcPmoWoi6vlNEpQbxj5vanrDCBOHQgEDBBq9ZxWqQFBNgCLuM5qndK/l3AWNiA/ek3&#10;YZseE3kHxTtQCuI9WgMaj3ODXdeLTj44fERGjAVLO2aIg9CRzXnmgbo/EWnzG95TVoN3HTLetej+&#10;M4pT8Y9XlitCxfSrUvk9eKE7lxOQFxOJVZZn+/nI7057hJr1ybdx8mMk0txHKl1b7rVFwM4HNV3V&#10;g7thQD0xWlxE8bMob96pyahnAwzCXnPBphKrC2GBOB36U0rIyphweh61IiNNwuXJbGR0qwJFET5G&#10;4bhnmqUrAXqhuGxwKgMjDJ3gjd270rATX8qPp94qwkKVGw9x61zvzfZYMSlgCQc1pztuSUhSDt4F&#10;VAo2R5dgADnjrQkS9ysxUYXao7jApxZfs8B7EcVDJgG6YMMlvlBPNRh12jlvpWiEBKEcrhg3Arat&#10;zB/YxJdi+9dprG8sZYrLvOPyrcsEhXQboPK28jKZHT8aU1oGxzfjlV/4VdqzmIlhbrj8q7X9lvUN&#10;Rt/jRp1t5TNa32lTmdWGQrIeG9vQ1yPivfJ8ItXXC7liOfpXbfs5Pbnw58THFvGs9pNDEr452Mcn&#10;FdNCCcXdFwaPsrxXcX2p+HPFGm3Hgi3tIFvEMeoCUBlCt2HuK80t9OKfF7wZJDOWs0tnFw+/LFgP&#10;l/Ou78R/6d4ejki1ILHHYqzxh8E7RzWN4TvPB9xNKyXd0ZI5fLljdSAhHGeeDXRGVreQWMXxnFpt&#10;xpmlI3iGGOVZDlSRwO351yNx4Y0Jvg/4gmtS51oTwz2pifA2xnLcCvQvFug6MPE9rc/27KYpbcuQ&#10;G6Eciuf8NSRjxVFcfYZWSBniEbHh0bg/pSeuo0yx4TNrqHgz9oG/S7iMxtrCC6deMMoweag8P/8A&#10;CR6V+0ToVzd38x0kfJ538KmTpk+x5r0DTNG8I2Phr4yR2tzHa2OsXsNw8XmZaEry+O/Nb8WpfB/W&#10;/gj8StG0/wAR2jEWqxSPKNrJIoxkMfequDdyrbW93D8bPEX2jxLeXkesASJc78oEByAvYYFU7ePx&#10;To/7QHj+WGyWbRLrRXSeORdyz7h6HoVq1o0N9pvw18EWU81nJDZxTbLrzw7Fe3NdtpN3YXPhW2lm&#10;ntPLLtguRkqOvFW1Z6CsUPDsHhTXvh14X0WPXILafTdQu5IISoDMXJIA9MV0Xgy81rS/ih4wtdQW&#10;eOKxcJKZFJ8xT90g96hsLbwZFLrWoaXpsZu5bmL7PdIcAFT8wwK66+0PxNrLz3cfia1tU/s5WdvL&#10;+8yDOCff3rGpoOKTI9PNvdftDeJ7lNEk+yXlhKpfysKMjGTXzB8RbnUtI8eS6JLaLPp0t1cyJ5rZ&#10;UqxyOTX0npOq+LLWbw9Fd+G9GMMjyxL5TqSwXjdx+deXfHDQFv8A4ceGr21tjKba0uRMV++FYZHv&#10;xVwjouxcaivY+UZIPA76Bq5tfHt5bSlJGaHYdgx6dvyrQ0OS2X4TeDL2z8Sw3Re4nEmxMEFT3Hau&#10;T8N3OmT/AAmntpbCI3On6lcxmTAyRnue9UNPudU0jW3voLN59OkMgu7RVyCD/Eo7EUn1BsZ4TF3q&#10;n7cPxWFxpNzLanRHa5c5AhZQAn61t6jHelbXT73U5blI9Xl8hSuSQG+UZ9hWp4afQNPPjbWbbxst&#10;2dfu0P2by9rW+DyvrxWN4l1J7LxmL2OCGSNIgQj+/XrSHK3QZHd6rbeNkSTwlfrANPJZsFiFUdvp&#10;W54QWXUJvHV/DrUsmny3RDqxJwyZ/h7Vr+Fry41DwVqmpzaRaRL5LpFFIoLOCOePSuf0qDUtI17x&#10;3Np0UqWl7cs8tsRlVJ5JA7UtybnrNuTceCbhYsg2tyo2k9RUiyIJA8xO0IoIJ6Vm+AJpLrwh8eWk&#10;T5jPbm2GP++qcZLA+MbKC4ldY5LkK5z07UCR18Y0j/hH42PkyRzxnbwMKa5t4oxeyRLGwDbttdre&#10;adp0Xw71j7Neqwt1jZcHpmuGtp/M8f6fH5g+ZCGJHQ0dR9ChDPfR+I4LaQQhGYlWx1xWrAgHjvw/&#10;cGOYp5hVwBwewp91YTyeKVAsmRYgW83PQVzeheKdHT9om4027uRDafb40hmdOC4bHU9QaoSO0ubq&#10;3m1X4p6fLoyRtBFC0JkbrkZ6Go7a+1Cz8A6hLIUuIWu40liC5AGcCtjxXYaY/wAZtOlWbbPqOlxm&#10;FY+kyoOvHtWDarKvxD0yxEAFtcK32gPztK1I0amuwaXNY+Dlhs7C3jktw8kaxgbu/UV554mt9Ya0&#10;0eG2huPLm1SBFLtzb4PJ/GvQ9YdEe3c6fF5MAwrFsVzd88s/g2+uhqiOF1m2z5Y+5hhgcVUJcruN&#10;aHM/GHw9b3vwS8NQKC2qaba28sAjX5pVKjeP618UeItI8YQeMfCM03hXUfss6otszPhSw65J6Yr7&#10;h+IuvX2n/Efww0Hh1p7qbR7YpBtzviC/OfwFUvFVh4Z1/wDZHuZbDSldpbi3ktAi4YSbv3i+x6g0&#10;KaT5mr2BSXMkfP8AoB1o6j4X017+2ijJjM4Egk+X0Fe06jpt7Yax8M9U0u3W4g8+OHUbdV6K/Gdt&#10;YPgfwHaz/GDx03/CRppM2m2loUhnuAwckc/ePOa9xu7a2j8e+FtNt3jWeaxcztnIIUdce9TOop6p&#10;BY878Q+BfCr68Luxtbe2mNss8jRycbiMkYrzO+XXH1W0EOvSrNaF9yKOZAte6lQdR8SwPf3BMMhX&#10;IJ57GvDNNmmX9tH4i2IlkkVPD1yYNw4OU5/KlFkvQb4U8TSQfFi0afULcLcMYZIyAc9s49RX0cIN&#10;Ll+HmoW507T/AN/ESlwqjcpboQe1eD+HdE8E3H7NnxRuE8LaZ/wklj4nn2yy3qgtuY42oT/KtPUv&#10;Esvh/wCB/wAOjqt7N9surwYtFGSUXljn2FXF3Dl5tDYgttTstT1yy1DVHlzfq1vKx5K545NQ+Pxp&#10;Unw3S+VT50dvHDdr0yDwvNdc194N134PwavY363EMehM5aLmRWVckMByCDXDaW9jq2mfAa3voz9h&#10;1nVLqK4L/KFMRIXJ9eKq92JKyHfBLw5d2vxb8e6hLodukKaSCkgYEDfzgV6L4vbSrueaCe1hkiSf&#10;coLfcYHINT+GZrCw+JPxO0KHTr7ybaBPKdsnzVPQ5PXFcVrl3oqeMvEcbXs8sj3YGwcHr6dayn70&#10;vQpLQ6Gxk0WbwJ4pF5HHC9vYFYpcZDDGAMV5/pHw80ueC71a28dW+9tScizdgqgE8nNbUlhr/wBh&#10;QpM8dtLBlY2HLU/R90+p2OnSPLARORxKRurRxFzWNVfCFrp+t+Gbu5+IenTW5ZX8uEDMTDnG4E9e&#10;lXvE8dhdtbSte26QTRKI1K5xt9/et3UNBaLwkoXWbiOBbctIHct0HXJri4j9q8P3cO55IUm2xv0J&#10;+lZ31sQm3axyuhR6bbfGjxlpzTwvba5oe1VYgKroPX3rwTxr4f8Asv7QfhKK3tNjN4tTIUjBUv0B&#10;/wBqvVfHK29j8QfgkH13Z5uq+U21sMu44znqMV6Vd6R4eTxb8JtO1bSNIOdNE+l6wLhWFwzc4Y54&#10;I960TS1K94peI7xrXwZ8N7C38LWlpJNo8KPHGmeSMZLdyetXdNXw7FJpWkX3w30h7y2RZDcvgZD8&#10;9KnvtN1hvEujRyahaDyLpXjkI3GUKcgCsHxO0UvizV76XSLyGYrCkbZIAC4BNTuCT2Oit7nwVe/H&#10;S+0J9J0CEPpwKM23Eu3qPw7VYj8F+A21LxjFZ3d389rKuJJNojfoCq9xn0rz+50HwwvifwFrsPj5&#10;5Z/7St/Ni84IXwecc9q9Y+KJiPw2+G2r6beok1pJZ/NavwVP3g+3g/jUu+hLbR8T+NdH8V6Z4kns&#10;boQELqcxD9crn5fzFYMepWU3w11nSb3w2C9xKiwuv3iw6Y9K+q/itoUWr/AnRdatZ1E8dhAS4OQ7&#10;EDgn618jaYwf4o6eLnRlS4sr0AZHUjvitVNdDaDXY9E0H4Ya9Jpng68XW7yF2dHktzfGPCdsc8k+&#10;ldbP4cv5vjOtkddWJI7JFKP80inp9TmvSPBlz4b1N9Pj1Wz1ELazxNBPDOylCp6MoIyPrUWvS29v&#10;+3no2q25kksF05RM20gBVHJ/Kpk7tIU9zrfAvg+yi8YeHdOuPjU7efpt00dt9k2/Ng4w3tWrN9vs&#10;Pht8SdAv4/OSe7lWOTdwOeK6Y+IPDs6/AbXbOzmfSYLi4ilv1typidiQQRjkVyXxBu7J9fubGMlZ&#10;dRgWfT7xmwkmOSMnoT+FQ3rsC1PHLbUYdF8B/HHS7/xHfQC81u2m0+WIE428tyOlej6TceL72PRP&#10;ENt4psptMNjGsUgiAxsHzGqf/CH3uofCHwrNc6lponuLloriBGEhhXO3dntkc1vRQ2Gl+BbnwnHr&#10;lxb2yWIFpcMvEzODu56DBNC31Jvfc9Bgm1ceF9O1aPyrmO5jw0m7G4Dr+VZC6hJJfeLEXT4RHLbD&#10;YWP3T3rg/EOoeIdH+C3g3RRBeyNGsrC8hywUMOuBRDJLJ8FPhCV1O4N1O8mZgMGUj29qnkbd+hcq&#10;iatY1tl/cW13FLJ5cdvKT93qPauC1LSbSHx7FqcOiKB9nZCWbOMjB4PrWjb6z4kT4l6lp1z4aVlX&#10;yvMuS23APTIrv5NJivNMvhH4ii405mwP4WAyPrWsZcplypnNaZFpn/CGeGrPT7rSdOuHiuJpLmVF&#10;GCMkjJH8VcHrWpaTf+BNR+0+CZBqNrqojtr1Zvkcg4zjpya6FtC1zUPBuhPcWF20dtrjLdGJzGQg&#10;bA54zkVo+LdI8Pr8MLy3tPDpg8nT43hcNlgyjPJ+tHmM9Vgla1/ZB+FCapY5uY/DoJy2Qo25GT9K&#10;yLVbg/CePVUt0kiuJm2AdgtZ1hqS69+w7b2trqmhyapHaxQNDNOqN8g25BOODSTXusaR+z14d0yX&#10;wkkzw6Lc72jkDKrMvHI44NQ1cI2WxwGowaRqHxY0L7ZegxujeVtfHzL2rrdB8J2F/pfxSH/Cx9Qs&#10;UtGj3mMl2Qev5V5rp8mgP8A/DVwby5Or2Xi1zLBjna7+vsK7Tw9r76L+1pJ52oH+ytd0OCOVpfub&#10;8cdeODxVculh30Hah4R8Ps+ms3jeS78ibNveMNrZHpmtaS81aCw8OW8mspPHsKHeclhXpPiXTNLP&#10;hnT5RbRbHVpEEbYAB5B49a8LeXRG1+9N140jtxC5ESyOAD+dJrSwk3It6/Z2mpWuj6fBIluFlMkj&#10;heEPsPeo/EXhqa6/ZS1uGTxNFF5F9bR+YU4YZxzW54Sn0G4+IUdpJqNqzXdhMbWUOMOVHQGsn4m6&#10;tHYfB7wvo/2xhPqXjWBVVT8yxrJgsfahXsNt3tYjXwla6P8As7/EKOT4lfaY7zS7ZEaKHaYCwAAy&#10;OxzXgekNr+jfHy9jj1R4p9OuGKkt8rpIMqSO45zX0D44uNesPCulaRH4cububVrLTJLPBzv2YJHt&#10;ivnTxj/wkg/aZ1v7d4GnguLvRYAkIfAwq4+90qqa1K6H1n4eli1r4X6L/belyXxLSHfFcMgIz04N&#10;YniLRNH/AOFU/E6xsPC1xaRzWTFUdy53AcEE/wBK8++HGqeIIPCP9lGCzWaWd2gU3AYE84APOK9l&#10;01vEuoa7oGl3nhq5tr5hKRIkZaMovq3TkVMovoTfoeM+C5b+18BaDaDTpZ7uR5oriJmIGzOM57YF&#10;ed6gkFn8cvGcMU97LZjUFki3A4DHllDex4r1nxVbzQePvFVhp2oLb310xjAXqmOGYenrXNjTfEFr&#10;oMFjdeILfUIVYkytb7XUt15p2HF66mlb6o11Y6OzWSoPsxVUzwcD1r0u0/sdf2f9BdrqFr2O+csM&#10;5O0nivJLSzSHELtO0TSfuto5Qmukgje2EyNqV7KkmC6YJ+lLbdiep0NxbxyizwZnEsWQcHgivILP&#10;RvF1z+2Xdz6fphlg0+8iW7aaTPlqx5wD617JYaxpwuYbVrWaMpZv5bMnTivO/D+uWem/tG/Egy+K&#10;ftH9rSsCApUHYeAKcZCehZ+M1ldxax8JpLYwva2V5DJLFBgBHzk5x1zWBrvxG1h/GHwXvZPhXNbj&#10;SNDaGO2MW4XAYY359utesaNpmuav8VbKe8+F94mgiSQymVid3PBqG6t/htc/GjxBoIaAXIH/ABLE&#10;e24A6HDHr+dCdrXG7WNL4L3f2jVPi1rOoITFgPbSSx7RzlmCj2rS8QLoF54o1DW4dTtmRrebKuoC&#10;kr65rF0rV9CsPEPjfwrqlxp9nLawg2koACzhhzn3rHlKXU2raYBLLaySExm3ORIB15XpUrcFuX9Z&#10;s5dS/ZH0i6trmFbmWzvSqwHacLkY4rC+HZju/wBk7V7G88Pzziw1OZZMOSWB7ke1dHp5sbLR7Kzg&#10;uZBCLWUCNzwvHOM1wGja2NG1vxxHb2t+PtOoMGxCXR8n8hVJWvcEXJdauNM+MvwHt0gtBpovJoGQ&#10;wgEeZxkt7Vp6pbRW3xk0+zOzN5P9osi5xwW6AmofEd3oP/CKeEZr/wAINNKdRjljSJeVPXJ9MV2e&#10;p2Onax4h/ZG1NdUsDaWto32txIFZSvKA9O9S3axS1N3wrql/N8W/Eek3ehKsVo1sH3HJ3E/KQa+X&#10;fjnAI/8Agon41xEDmC0OPbFfQWkz26ft2+JfJ1UtBPbQLMByg2sNvPrXjHx6jT/hunR5y6j7TZR7&#10;m9lo9o5NBy21Od1eLSpPgdq0l1qEkLLFEY2T+Ej/ABrH8L6THqFlqrS+Lbo2f2ByuVPzMo461Y1y&#10;3W78Cizi8XeXDJZ5dtmSWUcAfjXQ/DrUdHtPhLFa32lyebBfumAnMq561k1bUpblr4etL5/iqA6Z&#10;dBI9WGC42jCNxX05YRWNxd+ILqz0cRzz6QvmtsyX8tfX2rxRNQ0648Ura6f4e2mSdMEJtx65r3bT&#10;tQW00DRrZHsopbfSHEoGCW3Dqap7XC1jl/Ctlq2reIfHYk2eVZzuJZCudnPpW7pdmsXj6+gR2aJt&#10;65aPqaw/C1z4msNL/aLu7e4WQXdyfLO37xPcL7UeE/EOtnxN4ng1IoJbclluFh4ff0FSNbCjS47T&#10;4230zWhDTuTuzxgH0roPDFuYfjx4x1WHRYZIQkYZGbgY6muJ1zXk/wCEyu0ukuoj5hCSsuBg9DXb&#10;eHLvQ4/h1rpbxnatI1o53KQSAR6CkF9DjviZP4Yj/aX+CeqQ2m2K8WdLli+UlcHA+XoMGi9sb7+z&#10;Li9hWOOSOeOSNSMGVc54H0rzTV3l1j9oD4U6bb3xe1s9Ud0llOxXw25hk464xXq3xCn1q30X4K6r&#10;b6Ynkxz+VeQxvuQKOB04IrRxcUvMVrEfjS9nvf2aPEGoNo8sDW1vFF5jJwXI4H4mrHgnw14ng+G3&#10;wa1O78aKl40DyzWckOfkYEplj69asX/iv4YX3wFsdGu9dtrOafU7Q/ZljBG8MCPmHqaseO38cW8f&#10;guSx+LumtbpZWYbTVQCTywAM+vSoBM2fGwjh8E6Dqg1extryLUoY5G8sHcHYAV4toen+Hr7/AIKA&#10;fEqx1bS1muT4YgudPuQ2NuBlgo9TXskFx4a1v4e/FOK8gATT0sDIXbGHPI6+4rxjxel5pP7SvgPX&#10;dP0aWWRHgikRW5ZOmfyprV2BI7Wxk0u38feL7mz0XUoNl28YSZ2O/YSCfmrbv9fv77TvCBl+Etyq&#10;aZO3lXBkJ3BjzVc634P1HxbDpj2trb6hcaR50e0AEMBkg+9SWs0v/CIeJ7N2jz5bqjbeeOKa0E0M&#10;uNYN3qNysUlkUgs8KDgmMsOazhH4mtPhV4xvWkNxai2lKMV+ZSR6elc34d0wx+KPHU0l/N5bXysu&#10;W647Y966XxBrt+Ph1rMVt4VTakIzGzYDhR6UWGzlbOz16H9kfXtXKM7teSMUdM7QckYFemeF9WeH&#10;9nv4bzgLHLcWcm+B17+vNc54Y8UaXqvwQ8UWI0Oztpba7iWSIkYI78VPrQtFg0cwXUQijgXco4C+&#10;uKHqIsalfg22rTSW7HHzHyzyO/GK5i2a21LXvB1/p2oNDqGmX5eOR4NxwDllOeua2/D9heX3i64c&#10;3jCyitm8wsOGPpTNKv7HTf2kbK0/spIbNhMZ5/K4x9PpUrTYHruQ+JI9Q1X4h+CNUHhSRPs0sf2k&#10;K+0l1PUfU10utyWWpaXo0F9p8sVzsiMWGwWC+9ch4n8SrJ4l1h9E0Bbywtr4ecyHG8554FaJ8TeC&#10;7zwl4YbZfR6nDF8lrJERg9xu75p62G1bUnvNZ0+wj1aFfDskjDTxEshG4gkY6e1cxbeH9ctV8Las&#10;PHk7xTSStIshIA39BzxWlP8AbZYLu7t/DCvdeUN9meW9uOvNcprUnxLu/DOjWlzbXttBFrUMoscF&#10;ThGzjPvTQn0O/n1bxXbeCWtIvg1aaqnmbiplEbLnnPNcQfEV4/ifSYLn9nS6ha4uCgjM28gjuB3x&#10;Xe3+p209lYzRwNby/wBlwRsnTlQAa88t7xh+3b8BrVnhfGhXshQr3I4JpxQmjs2XWj4Q8Wu2k7Db&#10;iM20ZTicN1HtiuL1a2vbjQ5rd4vI8xfNZY3wVKcjpXqGqPrN78EPiONL1O2F7bzymSMLk8ZI+led&#10;eGrnRrjwBYvf3Vymo5ljuXkyPmHHANJD2NqO1i1H4PfDTVGS0jS3tZIrtlwpYx8AnGPTvWHDpEFx&#10;4nsr+PWNSYMjAAXDYGOnGcVJFFft4E8Y6bHfy/Zn1hGEiHjBPI/GrOnhV+M2m6TbRTRvNpq+RGzc&#10;OQOTQuoXM4W+ZfFUUsl2bjz1C/OcAGvR/C8Oi2GlXKR3do88kQMpkUZ57CsRrUQ/EyzsLyFIbube&#10;yc5yFqtqMGq/21cx22nySyeYAHQ9MUgepka5rfhfRPjjNeW8N5PdXFhIslvBHu2A9WOOlU/htc31&#10;x4r+O+oQ+EJJdOZ3klkeTHJ5Ix7V2vgLTvDn/C0vi213pEEl8mjCORZow+wOO2elc1a2nifQfGXx&#10;CW18KGXRb3VJGZd20jJ5+X/61FtBp2bNbw1rnhz/AIWjd3A0kQx2166lJIg3m5ODz2xUnjPUYdY8&#10;V2FrBrkGk29ozOLqKMEzE84wOlclFDrV5421RtM8I26wG5UScgFSe5Hau81bw/Hp/wAGtVnwZ7sw&#10;qzD3PYU72JW5xtnDd+bIIfE9xPIgIaXpuA74961rpZv+EGs5AYTcNcY2I2WOD6CsnQ5dTEZUeDNY&#10;89/lB8lsDPfNcJLa/Euz/av02KCxlmkWfzYYmmJV1JyQV7UhOVj07xL4YtdR+FnhHU4YLz7baXMM&#10;zjkEGM7sVFcaf4H1iy1TX5Jmjvv7Pt7e7tp5P9V5YxkA+tdiuuajceFPEcU2gR6RPHpT+dBw29gD&#10;0+pryuONbr4aCV9IvRPdarIjhcpuwcA4FFnYrQ9Mu4ntv2dYrTT9BuJbO4tS0uxy2/jn6VgeC9es&#10;0s73R7zQZIbPe4spJW/1TnqCT2Jp3h3U7jTLC+0u71l9v2ceSHXcMMORmqXiIaIPC9gU0K2kEmrx&#10;o7o21su2OKaQbm3PZ+H4ofFv9qeL9Mjhin8yORXU7l68c/yzW0dc8N23wNXVdL8QaTeQNCYUbePM&#10;z0+71qHWvA2g3PwytNIl13UbSU6fBLaXomLMu4ZIOTyKwLL4eaLp/hjVXHime+eGEPEjThVyg5Pl&#10;g4596LK247aC+FtO05/ix4W12fxzcWktrFMwhkjws/mjpuPStx9W1SX4uaxbQaDLZxwuxW5WTeJA&#10;Tz09auPPomsfs0S2n2DyLh3MaFE2kMhxwRU/gSyis9QvbW7VWkV49jzHO4fU0r2VwVjzW+1mRfid&#10;qNjbePvsf+mq00Sw4Nxg/MSBzXdg2l/4X1N9N1u8nFneW3niQFPmz3BxXl3xa8K+PpP2mNc1vw/a&#10;wOVgi+RSAFPrVj4fah49h+HX7SVtrOm2E+rzm2NpBGQiSbf9scZB60PbQFY3/ECtN+0dZWc+iXAF&#10;7okYUq2QuFwcVnahpOmWdto+ls1wkbtIXdeM7v8Aa7V0NvJd6h4fE3mWFjq2g6VO0qtIGIBUnGe9&#10;Q+FrzTtR+Al7Lq+q6czyalcB5nYBk2E9+1GlhW1JNB8E6QngPxZJBHNBK8Py3RuCxkyOMjuK4rxD&#10;FBbWvw5s9T+ISTW9heyFoouNoc17Ro50VvhdD9m8aslrMGjt5i+V3Djg9DXhvijTbLTvG2uR6tcz&#10;3b6rrMC2ZBznJxxRurCZ36GGT4dhNOuraaE2qiIZGcH1p1zNbRfCi0sJ1ki2AvvPGD1I/Grz6ZpO&#10;k+CPDoilZZJLKNlXcT2zjFSXKaReeDYJLm5jVioIUDrt65otoByvw0ee++JvxJS7YrYfJ5MUq8ME&#10;6kZr2e1ayuvGS2ts8CQIjBGz12+lee2kEEn9i3NjLFCsUToETjf2OawbbU9Z0/4zO97o9xDZecFW&#10;UN90sevvmh2Gj1O/uNOXxroNgWtZJpJHAUKCxx1965LVpdPHi2+tv7JmheL/AFcjLjdnrVOK+uNP&#10;+OXxG1X/AIQuPUl8m3OmTvJgIH5bANbXiueLUtR+GVyWgtES1kM6ogy7HkZPtSuNnLuYw6YhWRxu&#10;2r1rRtLSS68J6k80ljthulWZSo3R56fSoYI7aO43xXsspB+9t79qwdOh8Un41eJ5JNcENreqPPQn&#10;CyBPu8dBimJI3dY8P2cOteCpf7QjWFiN+0gkqev6VuWujaTp/iSzvdH8Y3UcE9tmSGRcgN3xmqd0&#10;8DWJ23aNJAjBAXzkfSufkufEV5a+H4Yb2S2gt5H3OF+8TRuM+wJD+/UAdDzk0rdF+UE5pgU75Dnn&#10;NS/wryOBWRZGB+//ANavSmEDzCcDOakK/vB8p5NKV2rJ+7/h65oAaM4HHSmg8sM8npSrkqPnx1p2&#10;B8pz2oENXbv65J6GnjOG5pFX96fl7cUuBk89aAHgthvpTM/M3zd6UA5P7wnjkU1l+RiIyOnNAB/y&#10;3Y7jg04k7GwmOetIcbPvHp6Uc+X0oGBPzn5e1RknzTwMY70/HzAlM+9BCnAxgZoEPCgxg8c00/fb&#10;FCkifBHy7eMUjEecmIzjuaAIzyUBZRUgIw+HHSnAKQcxDJppXDR/uT9c0wFCr5bcmmBP3knz9R1q&#10;TjJ4pePLX5aQDUC7JNzAt2oyCnbrTcfvX6daY5/eJ+7+lAEuTuGEppJ3j9z9eaQZ9KMMVPzYoADj&#10;5v3Q/OgdGwaT5vPjySMmpD7LTAjxl+lO/if5cUgB3HIOaVQfLJwcUgG5+Zfl6GlyMn5hQB8kpJNN&#10;/ucd6YEh5EfzjA9qjJPmHbFTuxyKTHzfWgBQil1JA5FNKqJnG4Y7VIMblGaYc7nPlj86AAbRg4PN&#10;SZG4AgjPSmDGw8jpxR84dCZRgUASYHmEbccdai+QNgrnB4Jp6n97knqeKG3efnj8KAGqrsxIlJFK&#10;u8mc9ADyKQAiSTk8mnDYY2PmMuP1oAUk4X90350oP7ogv1PpQChSP/Ss89MUjYEi4pAHdv51MpOT&#10;83pUeOOlPQDB+Xv1pgWEkkW8OQcYGfeo9b07SNV8OwQXFovmJGfJnGN8fsfUGo+rLknrVmOQrOh2&#10;jBPSs501NamlOo6buj5V8c+Bry01C/lXTnkgKkkqM7ff6V49otklt8bPC6y3rwwebK0xfoFXnrX6&#10;LTpa3UM0U1lbupgIBYfpXz549+HVxMmoXWleW6FW8y26MhP90jsa8upT5JbHv0MwVSHLJnwr8ZNH&#10;iuPjV4a1zStXgvYNTtTEyJwYmi45+tcXoXgjx3qnifTre2hhjDt1dsAGvoK/8M6pa3rRSabeRPA7&#10;fuZ8gDPp2rmjL4itZmMF9eWk0c+Q0ZOGx05Fd1DMJpWsc7yuNR3Uje079n34qyabYyDxZpmGiO/C&#10;k7Pb8a5fxN8EvinpugancXGm30tpGSZJrRN20epXOcetek+F/jB8UdK1gx3V1DfRggNFKpBYDpgi&#10;vo/w18a/hhqOjvFq9jdabK8JVkuE3xNnqPp9RW31uqnzLVHDUyypC7tofn9Y/DX7R4JtZj8Wxjze&#10;YTBhl9uuc1zfiLwfY6VqMC3Gvu8bRr823GM19p/FxvhsJvgtfeHPEunqZrydwlsQVfnLblHT2zXz&#10;H8Ur60n8MWrf21atK0KrsXG7I65HauuOKdQ8x02pO6tY8Ru7LQRqEccOotMA42kDHJ7V6N4b8Ew3&#10;EumG+0aSKJ9pI3YO36+4rzjw3aXM/jrToBIWzq0JZj/CA3P6V9i6zaX8HgDwzdQOJIprKNZAowY9&#10;o/rWWLxLpRWu56WV4BV53exZ0vwT8I7HR7W7HgXSXESLuM7BiT6816/oPib4T2GimKf4L+FBHC8Y&#10;Eq2iEsD1OPavCrmc3Pwo1eCOS4dvsysoD4O5a4Ox1HXVgn+1aYCwcqQTxgcV8/CvOc3d2TPpK2V0&#10;3Gx+mHh3UPg/qWkWUmlxfDSctGP3ZgiVwfQqea6S5TSoI22fDXwx90fMtqor8uF1HUV1e0lsLnUb&#10;SZZA+6Gcplh34r3Xwl8Z/F9nDpFr4g8KLqEIKp9pjOJAg7nscCvVo04y0U236s8PEZVOGqVz7E+0&#10;xeSWXQtPQbeAsYFU/wC0JzkKEHJ42kVlaD4g8D67o+ly6X440tnkgBEDsFfd3Ug85FadxbXCyS5s&#10;3BB54rXl5dLnmSp8rs0IdR1HaMXbD25qs99flpMzTtg/3jTDGctlTURj+cZlI/Ci1ybEv2u9Of8A&#10;Xj/gZpv2m73H99P/AN9Gm7OV/ej8qYUbLcD2pcq7Ax5uLjP3pfxammaXceOaZsbJ+WoiG/55tVpA&#10;TGR8/eNM8x9jDJwTTAOmXNIQcGqAf5i5A8g5PelEhDNgdqgIbcPkNABx9ygCcyv8vy8+uaN7Z6Cq&#10;5LGRv3BwKlVZDC7GMDAoAlLN3jGPrSZ+8cdqjJHloNx5pgOVK7ec0ATAkt/F060oLbD+8J96TnYo&#10;x2pc9KLAIT8vXNSxFPMkzIB8vWojjkFB0qi0xS5lXyXx2NAGk23zWGe9Nz94YNUUuVfaPJYHPpVw&#10;HKNmM9ODQApzk80Do5PqKRv9Sfk/DNA3bB+6PNAx4zuJ2il+Xa1NAfDAqab2AKkc0C2JNy7xwetN&#10;ywlfIwAKjLMGbERPpSguUbcOtAC7xlzweOKrk/JJlieeKkYDYvy1AxGDx9KAKkx+YYXnFdX8LD/x&#10;lJpAI4/s+fH5VyM2cj5eNtdR8L2I/am8HjHD21yP0NaQe4mfTWwHXo/+v/8A9mr5o+LhC/tI6spB&#10;/eWFvj8BX1EY/wDipYF8wBjck4z2zXzF8YF2/tI+YUDY0yLaPwrPqFLc4SAjzUHP3fyrR3DyX5Ga&#10;yIGBWMlBkt0HatNGBeceWfudc0jpsd38Oif+F1WIwPmgevoW3VV1dsnjz/6188/DgZ+Ofhb1ZJs/&#10;gDX0xHDGdRvQYmBMnBz05rWSXU5qu54F8QlYfGq+YEhfIjwfWuSUnYpzjiux+ILZ+L1zHg4WFa41&#10;OETK9q50zaC0Jd5A5jPWms/+kWbAn/j9i/nS5BRR5YPNQXHEdqQo/wCP2P8AnVweo3E+tNKIPgbw&#10;qfXSo/5VgeNcj4a6mdh6ritzRM/8K68Icf8AMIj/AJVkeNFJ+EeunZyNn8626HEviPEInPkLnGRV&#10;xZW2YDdTWaMgW/HJFWY87GOKzsdZohmLpufJzVxZORychfes+PBJzxUibt5O7jdSaGjUEpwfmk/M&#10;0vmHaxMkp9PmNVkz5TfJ+NO+bHOKgsn3jacM/NIrSecTuYgdiahXG45p7ECI84BPNDGkeV/EJ3Pj&#10;L4QSDGVvJBg+9eoaKt/B8OtVElvjzI4iCPSvLfH+P7f+GQ3rl9cjwc9Oa9d1K48r4aaQBFHlNIh7&#10;9eK5sUkkjswqa1K9yyu6FEOPLFWTNNH4TlU4IY/lVBbm0/4Vv9q+0RAo6jZ6k1Nkv4etG2gllBK+&#10;melcF7Ho/EiOyYTago8gEIwzVjxH9mHgRsQIp3qF4/Op7WJLeO5cqqmUr1NYnieWb/hHpYzGQy27&#10;MB74rOqroujvqfH3xB1PQ7b4r2WfCL3EsM+yFFPJZ8bj+FeZeLoGmtdAEHh+3jdyGyq4PPbHtXoW&#10;qQJL8W7Ge4iUv9sm2swzg5rK1iwvpPG3w/dLpBHFPJvHYg9KdOWppUhbcxtHtL610DRpRpQY4G/5&#10;eldh56ssZNtEFCDoBWrO2n2+j2EZkhDGLkdqz1itXidhOvzNnHpTluTFiG6tw6r+7UkADJ4qHUYI&#10;pNCkja/jZpIicK1F9Z6d/Zzl0ZgYCWIbpivI01Pf4w1qGy1e5YpOVTLZDGqpwbenQmb01Pr79nGK&#10;GOb4924lXcIoyRXt8gzcz54xcH+deDfs72+ox+IPiDNPcMZZrL94B0x2r36YL5spyObtsfnXvYfZ&#10;HzmO+Iw/FdlcX3wb8Y6fHLEv2jT8BmOArY4z9ai8F6fe2P7NHge0uRaLPZvKJVR9w5PBBpfFpmX4&#10;F/E4LLMJP7GZlZCQRgdjWV8MJZ5v2SvD0kt7dyvJeTAtIxJ+U+p5rqTe3Q4rHbRKDexDcBmdD9ea&#10;+SP2k7i+g+OXw58mRVZrPCsR37V9cwI4vrBjk5lUDnpXyr+0jaSXPx2/Z7jWNvnuG3EelZTSs7m+&#10;Hk1JWPB7Cb4pXWr2MFv4Zv2uPMXF1vKoF7EnpxXtFv8A27Do9hFqOpRXFxHbAGVeg/8A1VMJvI0P&#10;Q7e1tIg0GlBQQOScdSawreW9jivDe6i8hkuG4/u5r56tJXsj6jDwdrs1oLd55p3Em/8Ae5xmrssV&#10;sJx5lvYq/lcEAAgCo7MbbOQxzqBtyDnpXM3rXsviGdds7ZbAIY4rK5vy30Oot57EalahdStyuT8u&#10;RxVxwks1yytEowQWJHFeax6ber4ut9+rzooO9hk8Cu6iNnJ4A14QXDO4tyFYN3HWgiSMa4stXe51&#10;WKO8PlE53r3NcbfPr8d/5M+jOI0lAzn7wzwa9R8NzEeGbmO5mjLZfknnArnPENxaS2Gs7DbgQzqd&#10;xPYHmqSMpWs7n54fFRX/AOGsPiupAybqEj/vla4hASqDZjAGc13PxRmt7j9qXx5NbzKwa4iX8VAB&#10;/lXFiSITyoxUERjkV9LR+BHyuJfvsefvnIzxTTsKN14qPzYtjfPk7jxShibfcITjnrWyOcgkWFmy&#10;OQB1oiMO1tsZ4ByTUcbEag67cA5pzECOTCbl3YwB60CEfaZkG/qevtXS6QUF/Eiykx7eAB3rl5Bc&#10;eRn7FMq46gVr6ZPdQ6PMywqcghSR90mkVF6nqUjbvBlkOCEU45q98M765tf2qPBly8Yjhh85Zmz2&#10;YcVy1tHqX/CC6VJJfH7xLD61Sgmki1nVSjTb3K7QPWk9rFKbPv8AtvEdo8Vxuv4XVnJyG6jNOn16&#10;y2EC+RVJHG7rXwjFq3xEg1mR49TuGjcqDGx4xW/NrviVokBuZQ2wZ571KppLVmyaZ9hXWuRNaRiP&#10;VFwYznLV6t+z1fNc/Fz4ojzRtW3XPNfnJb+IfFS6rZLLpMjQ4O5t/LelfZH7JOo3Uvx48exyzNma&#10;wOR7dhU1YrkZoktdT7g1Mqbm6yy5MrAc9ea4u8wxIyo+bnNdnrCD7fCNpG2Z8/nXBasyw2Mpe7lD&#10;tLlQq54FclPTQzZVClbqQEdxVSUBdUPAwRVO21fS5/ElzaiSfzQi7QV5PrWpcQsGgJkX65rR7g2Y&#10;86HLnB3Z/OsmVW86TIH3a6KRQUnJbovFYMpHmpmTqxqlsCMScfvHyDyp5rnLoZjYENw/BIrrZl5k&#10;AUEEc+1c9fpN9nYFE4bkjtRFXYW0OEvvJ/tO6y5JC/Kc1zeuBm8JRDfk/ZpAR+FdVerbiTU3CnIx&#10;g1yt+sraHclkP3DzWj+JEo5n4I6gll+0D4xTzFV5JnC5OOQa+wm1eNnlYlN5PPzdea/O6w1FdM/a&#10;K1q5Lnyvtgyu7Gc+hr6G0/xLY3FrCy+I7UjAwrSAH6VVVtO7GrSPer/VSi2zLK2D94VHFqebyyG9&#10;TvYbea8S1XxEBZoP7W09V448wc4qvaeKdK+0WDteW7FGH8eKy9r1L9mfUnnBrC13SJnA6vikeZgp&#10;+ePG3gg185Xvj3QDqui28k8aNNOqxqJ+Sa7dPEMC6XZ/6VlWt1Iyefxp83NoOdJWPUluJNwIjU/v&#10;OuetbLXLJp65mUgxDI3V4kmvt50Oy4hxu5Bato61C3hjV5y9rujVcL5w+b/9VTJWZi42PKvjlq+j&#10;sPD0beG7iS9jlP2eUJxg9efavnm2vdPjlnZ3mZn28dga9u8eXsd94auf9Fs8rC2z5QT+dfM1o1++&#10;uyW62sWI53yWxlq0S0uQ4W3O1l1C2KzgaWceVxJurJa/nW1lxoluwDdW61W+zX7xSjzljzn5fSoJ&#10;rS6GllJdREmAfmHFNO4cqWqMfVb+ZwQyWmNh+UAYFec6hIBKHGuFYg53rnr+Fddf2Uhtzu1OTG44&#10;FcZeafEJRJJdTNGWGMdBitaZMkdj4ZMEmiTuJZMDuR1rZmYgShSpAkFZWgmJdClIvIEj2YbI59uK&#10;vPLYlXImRjzgFsZ96pMlGPqiRGG4HzbW28hu9eZ6yMeJyPRRXqUktm2k6yrC24XIJcfpXlOrHOty&#10;HPWQ0m7gkRbU2KCgbp0NTKcXMmIFChBjPOarICGQGY525BqyrZTsCRgGkhmray7bV2aI5EwAX61v&#10;RRsusWbGVAwAOO3Nc5Z53jKFiFJrdjeVrPT2MD7hPhj3xSQtmegabGGhvX3n7g4zWzDIFtNwZNxY&#10;9qyNLZP7NZBcEloQelWiQEYeXzk9KfQTepaLq3nBiDvPJ9KnjCq0KoxCY/OqdtEXkcPIRzwa0P3a&#10;2s4ZTwvy0DQ2+ffp0Ck8g8c1nqpGnht0n3e5phlLPM5ibrxSiUm2HC9DSAsQCSTS7xvtB4qiZLtF&#10;KtIzkyfLxVq2fZbToOjZqLLGTHkHO84JpgTxTbXkVoDuKetMUN50wMkhG7PWtG0tY30rWJHkJZYu&#10;PasxS4tAPNOTMRmkBeEgW1nHlqeODUMEr/amIhYgNyc9abOMPbozE5UUqfJGwKAc9aVx2NNzGwtW&#10;aIA59aJCiuQDgFeMVULq0C5c8HtVlBHticz/AMPQ00xkO1dyMXbIORWxZXMkNzEyszb4iGANZLvD&#10;vCiMnc3yj0pQXW5bOceWelFwscH4hlb/AIWLPM1mp8yU49qzSwJjIgGOTU/iEkawreYvLHcc/drD&#10;WZ/JjIlyOlLdgaOUDLhAMtzUrbBIo2j5lrI82UTSjyjgjqTVmGYlow/UZ2570CLbbBZRfvm37jmm&#10;hwIQC3XrVmWKNotLyCODuK1ScILtVMTZ7GmIlLdB2NRyCbJZAxIHQUwtiZsFSAPWrFvNChkbYu7H&#10;O6gBtlDLJfyglgVXv3rWv0vYNAslkvo5PNm4TuAKzluji8dEUEHIOKpSy6hLf288gkOThcngfhSA&#10;090f2bBG1jGOKpi3X7WzrNtUnkDrSfMzxBuMd6nSXylfdAGyetFhjCAsrnBxjkmpQRvs2WT+KoLt&#10;4jBbFT95ufamwo/murXDD5QVNNBY2fEwLfCnSepZAG+lcPaeW+kO7EAbcHnuK7HW5Jn+Cd1hFaRS&#10;qtzyRXBQOiaXYxPbsuFJGOck0kJliSRFji+UnB596r+ZGTORA6nbyaMSCRyYFIzwCahfzBeRMY0A&#10;Y9PpTAvQ+cfs+45+blfT0pZXBur3MJPCge1MSVv9MO8DoBx3NQlLhNVcvcIxZcjmgBMATN+669TW&#10;gDGtrYrHcng5+lUDuMjkn+LmpkbMhYQcBcAetAFppJC87C6zkDc2P0rs/CcsB1DU4zMqH+zJCFC9&#10;SBXBxFWuJl+x4HmAnBrrfD0sUXxF07KgD7FIDx2xUspHM3Lr9sv2Kks2py8d+DSWsDPeXTSXyqNv&#10;PtV6+FsfG+pGOyGwXbkj3JpnlsYy4hYDePlzSTGSRw2yz2rLJvYSYArYJwsayP8ANt4AHrWPkoWw&#10;VyCuBnvWhDOTqFtvt8sRz3poCG7kUaW6/aJMiYfdHNbtkjPaWA8yZotilhnnisjVIoRBb+VfYmml&#10;Xf8ALkCup0uKWHSN7pGzmJQMe/WlJKxSOpE9hH8PZzaahCZPsrAoxwc1zfhdzaP4ruZZ71/PnzKv&#10;JDfStDUINGj8N7zbMZXZTsV8dat+an/CG6UkOkQrth5XHJJrA0Q6fV9KaxuXj04RhZMHcMAmmaYb&#10;aXxPezT6XYbzafunaMdK5hrbUbnxBZrPppjtY7wNIqjGea7W8utERdOWCwJK26qjCmCJraW1X7WW&#10;0yIMJm8s4rVhvbtLzSUIDrJMAA3OOa5X7Qhu7VDaALzg57/WtGOXF7ph81C6y/KOtUmWrbHpbMIr&#10;hEOmrzEpz2OaxtWiLR3jIzBmi5HbNXyyzeHvDjDU4gdyghjyPathYrNtQ0+OXTwwNvgEHoayLR8r&#10;+Mop017w3LJGxkW5YNkdj0q34ZdpPFHkzmZYZCvlvt4Ndf8AGG0hi1f4KRxRbXeWfzQo4IB4zWRo&#10;DQNqmlRxxLI0aKOF6mt9OU52nc7bVYVTTLOGG8SNUtCGkB55FczpWnaraaZql35tzeWu9ixxyPeu&#10;xOnXhvJ/Ms3aNoTvLNgL6V0Ojz6NbeBdRt5dSthsVwUYdc9qh7F2PJdMGt3Hje6njl22qu2cjFdr&#10;bLB9syswYgnecdDVba4fWRBpwSOSVioHFa2j6dq0fhHWbr7EJVcncB1UfSmCI0025vp9QRdct03I&#10;cSHHy4qCz05dMmmln8aSX9w1xiJETHlj8OtO09lbU9XXNxExfgbsVoNFcwXLTJpJcjoznIoT0KOn&#10;M9+2gaFMJWO5D5i9OKyTq3guK+1INoNvFcGMl5nYDkfWqEOozPe+XJIqHeMgdMVX8c6d4RvfhDIB&#10;KkVyZ4mEsTAN8vUfjSUbvUm9jqNOmsrrTLae3v3ljdm2OenHWrzRlTIWI57Vg+Ftg+H2jpHCERLV&#10;UVQMdB1/GukdH8uMs2Seoz0rOSszSLuijj98ACMYp4HyzqVBNS7FDN6U5gvljCjp1qWURAHAXIz2&#10;qQBgWGwFutCj9wzAE89amjX51Yk5PSgCoFdri4Z7Zt2eMGnqp3yAkmrRDrM33evTFMIPyEjrQCRE&#10;UXY/zE9KbsQnGCOOtWFSQo5EDYB60MkhjO2JcDrQOxXUDG3cT83BrQK3C+FvEUkVrukGmSbB74qo&#10;AOhRt2eOKv2z3MbrmzcgxMCCODmhPUWx8rrb+J18Qa5PfaXKqSanMRKO3PGasWV7Z29xqG6Xc7th&#10;T6fhXbeJLy9j+IPi2yufA729myl4bnOcnr0rybfcTarqDweHbkkXeFc8BsV0rY5paG6t/qY13WPO&#10;N+bd8bdynH4VntcbvEqASkQ7G68c+ldgkuoXPhbTLWfRrJmiVd2xRn6Gt7TPCS33i7wlLcRJbwj5&#10;mjB67en50WElfqW/hz4WuJvHNjfzaZHGgfzAGHQDkfia94vJy1hdIbYZRwqJn0pmmfZ7e0tYbTSj&#10;tityox3xVayhu7vxyIlhnaRrkhlUZA5qWaRikWNO0+6u/FOhgaM4AnXLE8KO9dP4q17RtJ0TW7eG&#10;whdrbSwFC4+aQjj9a6rWW0nw78IbHzjA2pXNsfs9sp+YDH3mPYCvmPU576+1xpWP+sumZyWyKOaw&#10;2rlbR5dZvdT1bUbzWpi32piFxxgngAegrsLaSVQ7rKSoPTHrWbZQiO0jRbTClecdK1VWQWzbYwAD&#10;zmlfUSTLbSSedEWkbBXOM0paNrO6O/ByAMiqTE5BKjI96FdlukHmrgtyvrQxkcTTxePfC6KJMSzd&#10;T0IzzXjXjBrWT9rj4vGKIGM3FursB1IAzXuqBm8WaJPJHGFtNJuHBB46Zr5pF8svjb4i3c15Hmbx&#10;LcFcjsGqorUmRdubXTTq+mvBGFcMuWB6VvrP5Oq2DGNcbVGQfWuct8SahpssV0zqZ/3ntXXwWNpc&#10;62Vk1BE2hDGC3BIprVkR3O60DTpmuNVvRDIUITAcnjPpXoUXlro16otVdwylfb6Vy+m3dxFpk8V1&#10;HEsHlqAV7AV2dpCkum2dxDdxtCDyQaotjtYv4ZfhvHbTalPbQSyRxysrYbJ4AyORmvRtIstKt/hn&#10;4YtjnMNiGjdzvZs85LHk1weoabY3fg/VxHYtJI8asiDoWWk8H6l4h/4R/wCPK6ro13AmnfZ0tfMH&#10;AGOxPWkn2E0YHiDX9Vsvipr4j0a3urd4tkyMuMKeM/hXJfDbULG2/aT+KYiuLhrXUbBijuuF3g5I&#10;z7dK3fE1pNP8HPirqdrqUctz9rhQbR038Ut3ol7pv7PXwlaKGBr2zaKS4EYBZ/N5PI9M029AJZL6&#10;7g+L+oSRbisl44AJ4AJruPhJHN/w8Y8FMsOI5IJyuOhLda8v1y18TTXVjLZeDLkyGzTgNyCRycV1&#10;nwy1W+0/9of4Mtdbjd2fimOOcN1KyEjn6VnN+6wa00Pvrxag/sGKJQAYZ/n/AOBHvXEQbRLdKkf/&#10;ACyGRXd6l5c8HxYEj4820t5ISPfmuD04suqXYIGQuM14VR3ZBJGGW4lyAMn8qcWTfN0ywpHDG8uN&#10;xH3uKUICjkKeOnvU2AroD5lwAo+U5qJy2JccndxU1s6t4kkRrdwCMVPPEq3VztYFexosBSXJPzA/&#10;dp6Y8qcb8YoQEsfkPXipViImYlTkihAIEHkK3B5p3PlsMjhTTBk3sK4I+btVqWPBcD+5waBldVU2&#10;svHFLFxAy7gOe1KisNLuxu5AOcVDbZZnPo1AFmQuYhwOPamD/Vj5u1WyoMa5xmoCcSAeSBjoaAIH&#10;EZt5cnnIwaiQfPxxgVYPleW6+X361ER8jfvADkUhDSCW5VSatoANPdtq5HSqbHDx8nrV+Ha0UnzA&#10;DZRcCm5zszx81bOlFfM1U5Gfs9Y8gG+QM+AM8itTw/EW1+VRJIVa1fn0wKEwPm74yLFFrHg+Y4O6&#10;7kwMdxXzhryeZex3AuGBCL8p4z+FfTXxpt521f4WusAKC+ug+emRyK+ZdVkkfU9xtyq52gY64r05&#10;KyWnQ6Le4c6wTKehHNWLdZDL+6tgQJV3ZNQNkXLoU6NxU1uSPEmkIZCCWyOeuKzRzmlfLafbI2W0&#10;ZXaFQ/PWq8bKsc21j04Bq3qIjOtFlAA2AbRVQofLuT9nXAA5zSApSjNwreUwbNID88mSwOOtWCDt&#10;H75M56VIVBgU7E+tO4FVAh3cAsp65rUtXIWVjCmQuBVMKqljuU59KlRgv2gs3LcKKQEx2h3YSAnN&#10;Rn5i/AyOtMVlDMrD5s5p5/1OQvf86AIirgEgsTj8qqOJTbYM2D5meODWiJFEYXyAfQ1WfH2l/lwM&#10;8UrAaMEhNrbKbgkqnGTUjFNjuD82elZkfli7iPlP045q7GJt93ugAU8hs9KYFeR0+0zk+YXIHBp4&#10;VmKuxXgfdzTJTmVMHac+nWmASGeNvNbikBYWQfbbUCFsFuSa0YFt31GfMCqCv97vWex+RMoM9sU+&#10;BT5ikzH73QGgDQuthtbVfLJaMnnPUVlb3+3MAWwVOa0ZcncdydOmaosFCSnZz7UAVmil80s0hKs3&#10;Apj7xLDgsF3jpV11lGn22eOelZ1zLMrgfZcgkUAbfnska4WIgxAAEdax7iQmefESg7u1TQup8kMc&#10;ggc1BchF1G4IZiuB2600AsDnzIzkZIqWXzDCwZFB9qqQgNctiJwM/LV58/Y1yh3BT+NNgRWcmyTy&#10;vMQPJrVscY64avTPGk0sfxY0+QSYDeHrXj1+XmvL7KK4bX7Z1tCcXyEjPoetegePpGSP4DzrEXe6&#10;051JPX5RSQ0zDnkc3ErZG3jAJ9aRwh05yVIbbx7ZrHDymSTMDKcjAzWpHc24sple1B+UDdVgYzNs&#10;LD7Qx/edfWlM+R8s54XtVO7Zf7UBVyEPrTbXHnSbmBBbiiJNxXN40zFpDg9aRWKqFD5x2NWZWVWY&#10;DjOMCqrgeYeeo61VhNjXYcEkfepxLeVJ86sCnymoSqeVjcCS35UxiBKigkgD8qaQihPnz4j5L8PU&#10;sWAs3yjJAzT5GUxSjy8kMKiAl3Icx4I6VTEPJdVcqvQ1bjuJnsjEWX74wazyWK5EwHqMVYs3ja7n&#10;VoSAv8QpPQaJfEULr8GPGMwiXyxaqCd3Qmus/ZptnudC/aNiS4VJvtVu6NnoO5+lcRrJuG8G+Jrc&#10;tL5Etvx6ZFbX7N9+bf49/FKx+27WufDMwRf7xUV14e7TSGtz6i1C28Tot/b26bpBHgypJkHI9K0d&#10;N07U7b4aRSNo8QdZSZyqgE578U/QZ518N3pktZlnfWZhuck4+Ygda1rTUZ18dXGkXd0iG7sGMLt9&#10;0nFWloX5mbfCabw1ZZWVovJOCDkj2qLSrNjookt9PUiCQmRQeT+FY7XWpWPjXWbCXUmkiaWTLhcg&#10;Z6VkJrHiHSNdlmOlyy2ssjbHbgc+opgbuv37xaJqLW/hC/aeSHy0+c9TweK4nwfYND4/1OG7bUXa&#10;9n3PBsMeM+h716Zci6l+FGm62thbFI9QjaTHO3ca09VuTe+IPgTcDRbK3aDSJsmNBl/l7mmkFyO7&#10;sZY4rO0sdKvvIWZTMGuCxOT2yTXs/hrw1o0nh7S5m8SedIbcD7KsgHl56giuAtIWtvg14o8Ryawk&#10;iw3gRExwRnBpNA1eSL4xeFL221OY2OoWLx3aljtVmHBA7VaegdD3iTT/AA7pvgDWH/4R+0jtrW3L&#10;Ha+QrN7+5rmbbxjeMfBdnDpUcdoI7gXihuZlP3celUr+edfgx8TdPl+0SQS6hHJDIWJJyc9T6Vja&#10;Dotyvh3xPqMlvPIkVopROgVcVm1d6kpmro+m3Mn7Qvw+ubabUXtHa7ZrVmZhb9/1rY8ezW+m/BX4&#10;t6p/YrtHFo8qGCVflLNwOPxqHwt4ht7fw/8AEmWDRbWCdLfNuzuD5oGc/TFch8VPFNpe/sLeKnk1&#10;FrmW8uAG+zwfdCfezjpilUn0CNNt36Hwx4UXTB8evipayQyC1vvOkRwMKrvzgfQ9K19Ogu7WHxxD&#10;cunk2erYWaQfLJG57Z68VVuoLtfB3gG/tLAeTc2FxtkC4IIHeriC91b9iWz8qaZ9Qs/Eksd4gPzF&#10;QxwTjnpTN0kypq2nfZfHfgjU7W1ebTFiZp4Y/uqT3AFZGs3nhC71/wAHefptyY7nWI44I1zljnHT&#10;2r0nwukKeD7u3urseRHYIpDjcRkcivNNGg0U/t9eH43lV9J07UmkhMigKGY5HH1oIsenajHpmn3m&#10;iWces2kMiaSjCIMPnBHHFO8PvNNZeMjcW0TkIdi4529+Kp+N9DtZ/HfiDV4by6eQojKu/AVU5wB6&#10;U/wG32v4qaRcjVdOS0/4Re+W7SWYDDoh28H3oWoM6jwjIYPFDQQWKi2ubhiGYYwR1zU2tWsR+LEh&#10;LBYgwbAPGat6Lamb4KT3rXymVtbvAjIMeWFY7entUCjGhWjXF4JJGnOXP3hj260rWEkdlp5D+BvE&#10;eI5WLRLgZ7LXF3C2obVriOeNWSdcKDyD3rufD8yta6066biKOOMOreh71yeoadpyfGTWTHrLvbXi&#10;qwh/uN3pNj8irqWpX48BTtbNvklttpA69KwD4Z07UPgpp0kxt476DUlkinGAynOefWr2vyWen3Hh&#10;8fZmEUt6Eyf4STgV2McFl/wjMKmyn8wrGwKtgHPtVp6CTszIvZ9Qj1X4HznV1km0nTWjUsPvhhjm&#10;o457hviJYyLKoacuXOOB3rI1hbmT46fD3TRcNGl5azOz9gIxnit/T7d21DSQsMu5GlVnI6EcD86O&#10;gr6lLxCgn0+4tLjxJcJHLYSklAchgOOnqa534eK4+DvxmtLy8uA6+JYTF5o5Kq3GM+1dHdFI9YCz&#10;iMzxzn5W64PTipPs07GeQW8ah8H5RjNF9LBfUy/GjafN8Qfh5rSxW+/TfCd1C0brwwePAqT4VtaS&#10;fsyWx8mIO+vXjoNuFHzknFWNd05m8BkrNZKzxbJC7gY3cCueW4vPD3hb4RWiaVutoknaeED5pd3O&#10;QfxqNUh6XIfGEGnrq8V1Ho18kklyhMscxXlDxnBrmPDmv3s37cPgRWecltGljuH3Eg8YX6Yre8R6&#10;zoN78INeuRJewtu2RQtEQ5c8AD8a8x+F0c0X7TWtG9yJrd/mVuWG4Agn8xVRskDTep6X4q034xWt&#10;38Qp9PTSGV5pZczSANKmSQFB9BXnnwwuNZ1H4z+Jbq5+GFmkun29xHqN7NME8stwAAepNe6fFB5Z&#10;/C/wfFtDd3F5/bKbGtJmwibvmEgXjp0zXl3iTwpey6z4pex+J9/pSajpFu9zbRIV3zRrwSQfWjRh&#10;fyNDTPh94Yl8WfGG4bxj4ha5utSNxpzxysqW4U7mBA+9n3rm/GlrpOr+FvD8Utin2nS7adEmk4zg&#10;YOQfWtz4T+J7ub4h+IfDWuywJq9nptwba4BAW7iQHH0bH51Q8Uvotz8LPirfQNcxyweJFjliAKts&#10;D4c49xmhRaHe2p5h8Pr3xd4e1DU9ZsNKivdCGpm11i1LgqFk43BegI/WvdPHVhpcX7Hk95p/ibT3&#10;jklS809YXCvbu3zkDHIxWbq+leDrP9izxtd6VpE32XUdGtXuF3k75NvJA9QfasfQdBsZv2ePhi1z&#10;8Q7qf7dBMVsjN80IUdNtW2m9yLN6nX+E/Fl8f2Xm8Q3Xwvt9QubF4Lee4hYeYwwBkqPTvXDfEK/t&#10;Dr3hjVbS1Ed3f6vaGNFGRjgkY9q6b4KLpQ+Kn7XOgNfWjWy2waKOdhtJIwRg8cGvN/HNvqEXxV+F&#10;9tb32nFofFcgiAkVlALY6VEdy+R3SZ6gJviRc+OrS9fT0g0a30CHMjcbzt+bisW/tPEM3iq11XTI&#10;JnW2v13hHweTzxXpviG4eP4T+H9Ka9thcy6FC8mw8sAuTxXC6FJqw8I+MBZlt8YPmL15A4zVaok9&#10;lm1DRk/Z40M317ciWa0VXUqck45HNeYa7dyWnhbTLrS9DgeKO2kJUN7elc/4h8Q67D+zxo41LSbd&#10;5WvHjgwuNxPArK8OWHjAWWlNe3Uht7u1LiNifkBHHFRZ3uw6DtBt/DmvaBf3usfDm4mmi1IiKSSQ&#10;rtGecDiuq12y+HX9k+ErHzr+zhIAinkuS5iftjceOa5O5m1SG81eO3mhWKKb94Ix+QOPWtrSNMst&#10;Y8NazJc3UkRgdQyA5OexPpTGXNBXVbT9qj9nOwvPiVYX1uLO8EbPMMAMDs3HPPtXqXizTbKbwPqV&#10;vdtppcmUxNHjcOuOleE6npXg37XDpxudai1VdShe2vo5ySApzjg8V3eprdzax4R2fEPUIyltBG42&#10;Fg+OMn0oFbW6OL07SvD48NaoNXsLxxBctHDMJiuxn4XgHrmvTY9JudB/Yr+Jy6hZSXKyXkMwjkcs&#10;Vgbngnodtcj4zg0+OFbSSe4jDWCzG8CnYGQZBJ6DFR+IfF8cv7KfwXW58SSaiuo6XdwzTRj7whUh&#10;cilcLXaR1F+3hgfsVfEG5026Y6XdQ2klosjZMTAZfk+9fD2rTacvxJ1HUQJY1utQEcHy/KzLgE59&#10;+tfQMfiHw6f+Cetjoa60n9p6nqE8em2KkAkZI+Y/w4rw/wAXWPi+2+HPwY0G6+GVrFcPcPNBLG4Z&#10;5gOT05GKm3Y0TUd+h7J4D22x8QXN3GgD6OXBLfKcKSK0b/U5NR+A+oXumxWEt2L2ZPsakGSQAkZ4&#10;rg/BN3ZX5j0TVLm9s3a1EcXXOVHIzXo3/CKQ+GEh8V2epXV3BZX6C605z8kkTn5m+oHNaW2Zm99y&#10;v8PvF3jqG58KaNdeD7C40uG+P2zTjCAzbu491r3b4g6Bp/iD4Q6LDpOoW8ZiCsj+YEkiP91Twfbi&#10;uV8Ir4Sk/awtNVX4difTfEWhq1leE4jtJQMsjDOMk8dKqeMPEGnw/F3xdoz6bqGj3Fl4ktRaywOW&#10;M29uDtXtUN66FWvscpp1l8SfB2i69eXM1/d2j6raRT280pbdvIAZSc4xmvVVuvC2t+MfiNY3OnW0&#10;B0vwhHcq0zCMyM6bl2MeuD6VgfE6fXbx/hnpNvqQvA1zp01+8fOUQg8+nvVXxTpOm3n7T/7L4n12&#10;4t9MutG8p5In8ssyDAViMZz05pt31ZLaI/h7M99pXxgeTx7bXM1vDfx/ZJkDGNUBClc9fwqL4ZXS&#10;6hoFy13pFuJfDniu8SPJx5okY4O32qa/l+EehftWfDaC08YS2Nxa2c6X1mQSsqy5C7jzndW8+n6F&#10;Z6lqmoWEzxLqlwZGiHAOTnO2hWSuMmOmadffEDx5cJYJKQitIqnBGOnSszRYdcPi3x/tWS3hg+SB&#10;SxLTevHtXMQalrtp+05bQWWviOO8sm+055AwOK3kXxTD8S7K/n1aB4Y5XYRxtw+exAoA0rLXbi31&#10;LWrG+8Ot5bXQIYDGOe/rUHiabTDo8s76mFtntRlVXLgf7o5/Sr+m3Gla3478ZpL4ahtpooVaNQcl&#10;sd6ZBaWNt401e+urd5yIWihhkX5EHQ/KeOapaCejPDPCmhyan8Z/Hb2EOvHTLWZSfKlZCXb6EV7z&#10;LFcad8P5rebw/cSoYjv8xy5A7cnJre+H0GlW1/8AtBTRabYwC9uont0xxn+LHal1aRTLeiSdNrIw&#10;bd0NQ29gequeUaNpGgpqfj6dvE1lGmoXUbLHw3kY68e9WtU8N6brWv8AhzSYvHlqCvzwTxkBkZfb&#10;Nc5b21tF8bLOJbiYR3Ny+Az8Gu+0e40TTvHXj7UP+GfdYEGjWGbvWpJ22KZOgRehz04FO73C7MeT&#10;xP4l0GKLQdZ8Cz6pHGvlW80ch37Bx06mvMfF2s+Ebu31Z3/ZY8VXdpp9xG13LuaJkR+pGcZ2iu/1&#10;601jW/i1+zdqmkeLRYG6s9Tllmlj3mBUBYEoeuR0p3h2LxnqPwi/aCj1S/8AD17ABPFYahHAsTXR&#10;TIYMg9PcVcVdX7BtqMI8Ex/Br9nvW/DtjONM06ZTu3EyKZPvBu/ymud+IGl3F3q2l60dUnnEmpWD&#10;25XlUVWBIHp71b+FR+yeG/HWjavYqllNcXJtYpRhWPdfQZ7VpW2sXGoapqfh2x+EP9mWVha3slwH&#10;k8wkJkqVbP8AF+lZST6FXtqVfix4l0+2uv2aru1+IOmQ6lA1hFbxbQ5kVsB8j+GsT4k6Zfat8Yv2&#10;YUsbaSWV7GM3UkIJCo/L7mHTvjNecWvgnxjrPhb4j67deHL4QR63L9imMpYlYT/CO2cdq61/FWsW&#10;vhT9n8aHdWAvLm8NtqFvJh5Pk+UN6rjrWm1rahe5f1HwxFpvx08F6fYXWpwJcaeWtpnmJKS/xAk8&#10;8mvUvhx4u8W6X8ZNR0fW9SgnSMNsMsYLbfVX64rO1/TdRXwl4cu7v4n29xqTxxSQbUxgnkgemOlc&#10;zqi3NzrPgqcwSC7tLbbKUGTID2JqXqJ6nst9pvwx1P4w+L9WtvGaRXsrjyw2MIQeRj3rjNbEdve6&#10;tFcJaOHkAjKEc+9c5pklgi+LZ3vZ4mi2ZiY45PpUrOs9jeTPaSsFnQoxYnApthYWVRBZWUrBVR3G&#10;xmT1rsfD198PYvEFjDL43sJdRksnIgePjp0yahZba+0TSIv7Ei8uO1AA6YOOtc/c6Focd4kxkt1n&#10;gl3AhxuB7Z70umoaHawweG7r/hMZJLPT0dJHyqgblGfSvlHxPovjC+/aL1WPQfDDzppusxNkttwC&#10;ckk/nXsb3tzaeKriVLy0eae3ClfNG3A9as+ANc8PzfFX46abOulWt9KsbW8/mjE4/iAOeopxko6s&#10;Gn0M2y8S/FnSPjD8K4NS8ZCXR7lI4Z7VLY7Qen3vau58a6dq/wDwsnwNrOl+GdIuBpkBmCROu6dX&#10;5xkc1y3ijxB4AbxN4X0K68fzW8guZEW9ks+ImY4+8f51MDJob+GNLPxS+0HU9QhbTrsy7llBPTPS&#10;k11RLTZ4/wCP73TtV1uW/n8O61ZanHqdvFLaMCGILYJDGvWPCl3ZaT8Y/hPpNnJbzxah4IundHId&#10;omCE5yfeuk8T2Xh2++LegWU/g2xjnttOheeSNB82ccn614jNrFhpH7c9u1n4Pk1L7Ovl2cTy7cbu&#10;GGTVp6WKu7Hq2t22pv8AB/4ez2Gk6df3MHiC+GoiOdVlVSxxhOpxUema74bj8L2WnXXhfTba4nzs&#10;Msaliw9SeRWBNJZD486FrEGkanpF1NN81p9oLQsXPII6c1T8VWckXxg0a8uvAs8yNeRblU4A3HqP&#10;TNQ9WLZHomkwaclt44k1KxsLiG409kgdgCIcjAI9KxNL8PLF4V1q2f4jzPFNqDyQKkuAqk5HT0rR&#10;jt0l1HXNPtJGe2msIjJb7txhyPWuik0bTbLwVoC+ROf34GGlJIGeetQ2UYELeGdKgthFrlvNcT6z&#10;brPMSCw5wATzivNf2g7Vz8avgfcKwDXWhDntnFb3izQbQ/EfShp3jSRY7t4ZniJyqmPBPzds4rhf&#10;i74l8L6pc/BuKHXLn7bp9g0Nwmw/u2UYByeuaaWtxrYwXt5IfBWmh5Ym8pkO9jjGe1bdtPorSvNB&#10;Y2qXEdjgQjDBiR1rj45HvvAfk3V/I0jYCspxwPpWppMOk6doWvSGeaWd4Qo3/wAGaiTuhpanr3wz&#10;t7eXxLI15qMP2mO7Ynag4BPFek6lYWSfFHWJk1aZEMC+YwbO78K8g8B6tpNi18x86aZg5clefm6f&#10;lXb2OrO3iLUpZbC6/wBaWj3qdso/+tVQXug9z0nQJ9IiyrW4MY3KpbvnrlarWzeE0+Ocdt/bdjbK&#10;5L4KA+YT0Fcml/fm8vru3+HqzZjIYmXaox7VzSrNP4hnuHikhn+3BlIfPlkHpSsmNM+htW0Lwffa&#10;JN9p0PTJvmUKSoDY9QeDXIReD/C1pr+v+V4ivrGG404CNyd/lkjH3TWrGviSTwH4RvF0+SSK3kjE&#10;wQ8sD3Iq5r+r+GTPo9tNqpguWsB5bMvysSOnpSV0x9Dw/X7Dw/Z/Cr4pW0iTS3Fpr0DWWpRL5bXE&#10;bH5+nTAr0XWI9Fk/Zb+F6WMLNYvoMe1ZH3HcV+bJPU5rI8Q2ouPhd4h0+drX7Rdyo0FwuOAD/WrV&#10;1qXgSy/Z+8M6Zfy3sU0NoiW8cSlizYwTx60+Zvdi3PPbXT/g9JdeGtNk8UXMeruHe3PlZXzR9wFs&#10;cc+9W/D94Lj9oK50fX/AN8viGCwmEV/57eXNCn3MJ06Vh+Hn0lf2wvh4lyLcaZdXoZZZ1ClCCCMk&#10;9K6XxRY6xqX/AAUbkm0b4ieHrBNL0xS12GVw6d1B7kiiwLzMlNQS2+KHivSbywurKx1fWY457sdn&#10;RsJx6ZrttX06ODxFbi71qymS000Mk7EfMpGVODVbxJoNxeeG9EuvJjmxeHzHA2nep+8R2yea5LxL&#10;Y+KZdI0lpPEDlpUjj3CTllAwBj2pLyEiLQtFhuvirrutWuqtI9q7CSTsg7AD6V1VzNdHSdTlgcmU&#10;7gGI4PrXIaS/jHw9Jrqto8F3a3cMasqSDK7u5x6V3MsdyfDGleXZKsfmBpH/AN7t+FAMzoFK+DdP&#10;f+1h5ke9pweM96ydUuLef4dwXSiR4Yr9UnCjqCcV0c9lGHtIpL+FIpLUlmDe1c1qEZh8NWlpbwtN&#10;BJq6NOiLnIBzQwNPw1pXw/kv/HBtJrqG6bSlZiTgZxxxUzWVxL4DjSXUlDJqZBkZtoYZ96fd+e2r&#10;QnT/AANH5sthEryIQMYGOgqv4h03UNT8MeB9NsvFPlXVm7tqUSSbWJYfKMihA3c1tSvtY0/w3p0N&#10;kltGDaDc6EMCcflXPaVqkEmq3kmqwxNK8LgOIxwCP607V4bnTvgl8N9M/sy6fVLi4ZXaRi2xc9cm&#10;vQvDmg+G0+HFp9p02O4lFnl5m/vHsKewHBaGvha3ufEJttNjigubp23SH5Qc9/TNXvEekaBL4E8F&#10;XQ8TaRbNN4igwY9u4lW4GRz81YV1N4b/ALT+N2hXOk3kCzyxvZMOCQOThu1Z+kWdvfstmi6mVsdT&#10;gKuHJHynjH5U73A9gg0bXF+L+r6haWe26fw7bAw7twUKvDbfeuc8UjxkdB1rUbqAlbPVIlk/d7SV&#10;ZuePatvUx8R7T4h2up6ZfSu50iJHgbOCEH9af4m1u81HwN8JLa50k2kssk39rRbcAMv3c/Ws7jZQ&#10;1iw0a5+D8c9hr6S3KXNjIsaqFYjILj8q8r1WMwf8FBfCOqR2E7xjwkqxBV77fmBHavTNC0rWX8Y3&#10;5PirT47ZIh5e1wc+mQK17vTPD1te6ldXPi3SFvHsJdnmMvAA7An+VVGVgZxeg6pcW/i74i+V4dkz&#10;esxlYvwuM9qwdXszcWzzq9xFGl8WIii4bnnkV6P4T0qwvPhhrd6lxFumu5gk3aTBxx7Vy0upeIrL&#10;4r+EtFg0ewuRNHcMLRkGZcd93bFCFY5/UL+Bvh3p+naFZapLel1ad3hI8tU5Y5Ndv4YSw1HVfhld&#10;/YAt3bxsIrpByCvDg1f0vVNFOi+Io5vCtna6s9tPC0Pk4A3cfeFefeF7zxR4e+Jk9pdWzXGnzXNy&#10;6SKuTCz8jn0zVKKZE5NIWfX7T/hvbxXZXukz3PmQIlpcHIMBU88e9dF4ot/Fdr4P+Jl9pHiJhKUi&#10;aGKRMkHPOK8e8QT3SftSfDjVpZTI0muOTtjwAN2Rn8K9/wBVu9SudX8BXC2MZsJ7JBIqDhPrRNW9&#10;C1smeIeC9d+Jp+OF8w0NxdXu2O5mljwJCOAVB64Neumy8VXPjbxVDf8AxIV5rG3Es6rHgbTyBj6c&#10;VheM7y1sviv+zjPDpVskdvqgGIwBu3Hv612nis3kEHi3Vo7UxNqHhqJXbqB8vepk+w27nD/Di7S4&#10;+Mn7SF3FFcC2XVYYgMcfu+CQPevSvFN9pknhJFPiRIkMi5XZya8c8Eaf4503TdWvbXSre5sroTvM&#10;4bgluQce1NstWsZfG4h1e7jYLqh2ICPXpScLg1ZnqVr4uurbTtKshoekzhbPbHL5ADSZ6ZPtXD6f&#10;bavD8XvHmuX91E1xK2bcmT5Y0POBzxXQ+IbHT49Y+Fk8OsIkN9at5fyfdx6+lQazaWD/AAl8XWb6&#10;pOryxIEulc5jNNE8ot2LG9s3uYb623kHcwbrjrmqFq10914aJk0029pqAQspGPmPOaTwTpNk+meL&#10;rD/hIhc3UdoBEyy8yBhg8D0qD+w7fSPF89neeObwLe3XmGAAkpg/pQG51Gs23h2z+NFhb32jW4tL&#10;3So3s7rdu+cjkE84rG1XRtLuYJvs1zmSC/jYJI+xevBOeKXxd9lm0Lwe0F7HNs1q1WFfMBbAbBx6&#10;V0viXSZL66gtknaGNtBgNwsL7X4XjpzS2RR1enpPPHo32260xPs2nx+ZOtwrABR9a81vdR0m8/aS&#10;8QW+l6BfiCJo0vdQM52uOhAToKvaHoei/wDCEeLrSy8e6+L6WMq/nSMdpHAxmsvRfDusWPiPU4jP&#10;cTTXcjGYhCAMdKFbqO+ljR8Va74W03WvA1ra6XLDbqAA8URbfIepOPWuZ1DUNfn8eeGwviCSKC4g&#10;LYC4YY6HNbl/usb23W88JRGIOdjSKGyfxpbGPSL/AFF7ySyijS3iby13Y4ppXRBmeKL/AMVWX7MX&#10;jLUYfFUs08N5B5gAy8kGfn4HoKfBceC7n4M3V7YeJdL8i4sbYxyNOBKkpA3g9+D1qsLi2k8Q+KLP&#10;+xZ/s91bSJATkqOMHIry+98AazY+D9cvoHu7mI3M0nkwTtiMcn7gq4oaVz2XS/DNv9n1O7/4SeQ/&#10;aLEfapll4K46cdeK5U6R4Vhm8aWcc+oTWc91l1DlV/2sHtmuo8F2uqXv7HXwvhj1+9s5DJdLPPKD&#10;uQAnAIP5Vk69p2of8Kb8ZaRp3i7S7jVA6eVtZQ0gJ+bkdKnYR3moWGgS/s0fCWz0Wxghs9Pm3SW6&#10;zZcHPJz1NeXaw8V5+0/8ABPGGtbISPlvmwyDjOawfDuueJdOfU9NuPg9qUsmn2wF1ItzxGGHJPrX&#10;ovhceFdTj8T3VlDuuI5lDIxyYy3UU7JfMHc4XxLqPje7+KmpSWFhdNaW8oRCUOCAeRg1qW9zrJ8G&#10;+IEfR1SV4lSPLYG5hj8K39Qku9O+IOpW8s1lHbNbbt+0c5GajW2s9S8A6mtrrNgzTXYKBZQCGQ8U&#10;cugHVaPp+paf8GvAa3VnMbxleSVBztViSOfpS6rHp2o+D7tFs0Z4pFBRhgk1yNx4l8d2Ov6LDqWm&#10;Rx2lrY+XJIBvbAHFXNI1O4vLbxLfW2jO0TXStG7fLux7UrDRvPbg6T4c0+fTzHNDahwCcHaP5iot&#10;M0vXdc1bX4rTWba0tLVNtxePgrGRwAB3NZviS68QSXvgnWk0OYpbaRPDNFnaH3jAJNbvw91bTLj9&#10;m/xzp8MEkV/aa+z3YVjkrIc8kdeOKVhmVNZ6lo97rVqPHmialIZlVShX+I8E+lc/dW/i5PGOswXF&#10;pHPuhV42ifoCM4/Cse/ufCNj+0TraNBqMsepTRfObgkWcidT16Ma7OOPWJPHb3FhNokif2WdzG8V&#10;iFA67c5qlF9Quu5VsrayhsBPObrzCjjaxOAfeuy0q0kk+G808elxMqXByB2z71wkVhrupeHfF8sX&#10;xt0gpb3jCW2SJc8HkZqXRPFF9pNtf6bf6BO9rdt/ot03AJXqDScW/h3BK7PsEYJIpoA3t8x604YC&#10;ng04YII2DODisSwGCVyfWhivlqu4kmm+vHeg9+elAhAAARim5Ac8dcU85xxTWHUiIE0APBPyAnoK&#10;Q52gbeKEOWPyc0ZbecqKBjj/AMeqEd+9R5YNFidcHtTsHDc8AdKZszGxyc7uPagBCX3sBAD60LuB&#10;YFWJFSBGAUiQEnqKCMXTky/NgZHrQITjawx1pMDI4xkGl43McHr60ZAI4J9KAD5fLUYpgAODtNTY&#10;+Q/LTeNxwKAG9JBwckcUb2JlBlAwOmKecGWM7xgDmoyyM0m22zn3oAaM7hgGn/X0o6sPlHGKVgu9&#10;vlPQUAMU8Nwc96CAVHNKAfNGCOByKb84Rf3XO/FADuy8UcZPFIwPmRAnGF7UDO5jtJ9qEAEHuAfS&#10;kO8BsL6UpztHy0p+tACjJbJHbrTTjBwoxQF4+8QM0oGZJfmO0D86AG8/Nx+tO/g/lQQPmpRtz1oA&#10;aeo4pO44p2BnlvpQQm1svTAAG8wd6U4BIDHnt6U3jeeRilIBLHGSRQAw7vM+70pRswMx5Gfyox+l&#10;Lzs5TigBr+XgKICcngg9KAwVUVgTn+KlOQpAAxmmn7w+UUASYOB83amkjePloGcnIpzbN45PTmgA&#10;GN4+UU8YMbHd0PFNUpkDDUEfv2GSB2NADxnPWnD7p471AM73+U9fzqdg3lKdg/OgBhYeYwINOz93&#10;np2pnp60hB5+bmgCzvffBgMAPSrkUz5jGwfdOTng1lK7iUDyxwKmDHj5h15FS4pjTsQaxoHg/V9L&#10;nivNDtxJ5Z8uVBhl/GvmPxt8ONXtIdSFm7XFvvLJu+8n4+lfVCSEXEZHY1YleCYxRSWsTKyEFj2/&#10;/XXNUoX20OzD4uVN67H5m6potzG9wG02aO5iBwCv+c5rhpINQM1yf+EZcsk+HYD+lfoD4/8ABs32&#10;O6v7LTFliCHzUVcvDnuB1Kn9K+VdVjv7XVblZPByuFuD5oUfNj1A71xS5oaH0mHxUakdzzWx1BrP&#10;W4wfB9zKNoDh3yMHrt9K57xno9tceMvBVzpSXEsuphg0LScK46D0FeqSyeALgWw/tqS3mZCDHLEf&#10;lNY0+mQLqWmvFr0ThJy0RVsFSP5VtRxXJ6mGJwEKuuxsfD74d32m6Bquqa3pMZuzbFobZWzsyODk&#10;da7m0vkFtc2F7ylw7+Vkfcx0rp9CutZn+FOmSySCaa1t9siE5Lr2P5VwHjWby/Dmn6lb6GQbe/Cz&#10;L0+9XDXrzrT949DDUYUIWictfyz6f4j1hI8GJgxUZ7VxyanbPrtws1kVEjt5bHpXRyXNveLbmdwo&#10;2KV+bP1pLzQrC6hszY3dtJKUGEyAV9aEmtzboY62sM9vIV1sod5xhsUsNlqNtcL50r3ERBwRzgVW&#10;n03WrPVGW4ttQjQL90g4P41YXVb62tYAvheW4XfgqX7VSbT0YntqbOm6heWusK9jr2p20izB1aKQ&#10;gqR0Ix6V9g/DL4pw39lpWleJpLJL0KI7bURgJdAcAN/dYfrXxVciJkW4htDE7qCyZ6Z7U+wvFj1m&#10;BXjZQSCeeh9Qe1dkMW7WkeficDGorpan6ovbRPaRywhZImTIdDnI/Cq62cxRWFhHjPG84z+dfDFh&#10;8Rvi5p/hEW2m65JNEkfyvMN4A/KuD1n4pfHG5u7uOb4l6sNr8pCpjFdVOpGfU8GeW1U9tD9JDax+&#10;YA0+lrz0EwpZLL92pj+xyewkHFflfJ47+LiqpHifXzn+LzWOauWfxN+Mduqn/hLPEEZ3j5ixP6Vu&#10;4pbyMpYGaP05ezuQc/YZB8vTFVGgkB5hPX0r4r8L/Gj4rxX1h9sTSL6LjMc0ZDMPqK+lfCnxO8Fa&#10;uojvvD0um3DYC87kc/XtUbO25M8HOKvY7cx8H5KiKfMeTWyG06e2t3t9XtJUboysKrywTiQZjk/7&#10;5q9Vuczi1uZhUZ70wryvy1oGOT/ng1IYn3AmH8jTEUQvI4FPIbbjjGateX04bFIUPNAFDGLlflIF&#10;JtP2tm8sfWrhUZ+6KNpyaAsQ7TxxQQct8p7VY2ja3zGmsvOQST6UCK+35lPtTSmUYYU5PpU5R2if&#10;CHIHrVXdOkoBLE5ORQMURxCTi2A9DUoB8rpj0pUZWjAII5704gbz8woER/OJV+Q9aUrMZYyJBgkZ&#10;46VJhcnmgFwWHbvQMGUh5SJc4QcCoGz5CnAznpVjgbzg8ioiB5gO2gQwFv3Zwv3aZng5bvT9pJGC&#10;MZqvcCRZY9qnB60ADt84G3tVds5fAzU/zeWPkPakBVZHPlA/LzQIoMMlx04rqPhwNv7UPgPg8yS4&#10;rl3wbpsqQCeK6fwCzL+1H8NDhT+/kUj61UQ6H0bfXhX9oTwTaBwN9szH3FeCfGXK/tAaMwjB3aYO&#10;PpXsWoCU/tm+Af3bbV0aT9a8h+MgY/HXRTsPy2OBUPcVJe8vQ8yt+WXEOATzV9AfMYZ471RtwQ0G&#10;GPU9q0SJDE2IiTvFC3OpnefDT/k5Hw4vI/0SYj8jX1AGUapAjbMs7bffFfMfw0x/w0v4cJAB/s+U&#10;foa9+u5SPjl4KhFwf+PSZiAfWtZK9jlq7njnxETb8brvIIBt0NcVlRGmU69K9C+KCgfE3R2K/etx&#10;z9K8+wCsPyH5RXO1Y3paxRIp+RPl5NVpwxv7ZSeDdxn8jVoDheO3SoJRi7sDu/5brVQ3Lex9W6Cy&#10;t8N/BzDodIQfkKreKVB+FHiwEf8ALuMfmKTQiE+DfhU5Hy6MDSaw3m/B3xA24fNp5P5Gt7HAvi+Z&#10;4CDmW3Hoxq2mcHjtVSLJaUlOkxq1kDOGFQdZNGW8xvm/hqyp4HByTVRM7iQD1qwm/wAxySMfWkNF&#10;5f8AV4PHFLk7R1PFMTbt++tOJG88GszQX8O9SZDCNTjG3kmogODUgA2SHeQQKAPK/iDGBffDlxIc&#10;f2/H+HNema3GknwthJmIL6XbbTn2Fec+Ol3WPh/AYlfEFvgf8CFdprh1Cd/h1YwQyiM2Ns0jjoAA&#10;M1jildI7cJOyaKdpaM2mLbyXBSEFGds+nSvS/Dthazi9RiWWOzOT6ED5a818QzLbTApuVXhRW56k&#10;DGa9d+HkFwvwyW4mkJeeXOT/AHe1c1OlzTXYrFVnSptrdnFlL641KCAtIPL1hgx54CmpPEcEbC4y&#10;FX/QgBn2FdBdCO3+OOuRMsapI0ckXb73X9ayvGMEhmsGWVwnkkmsK9JwdjpwlZTcfNHyT4htYI/G&#10;Fx+4TIuJGX865O4guZJ9PkN2URckr6/jXaeNSqeMrPNwqlske9eQeK08c3OhaJFpGrQopdvPTOC/&#10;pzWEEd1V6bmlKbabWijamhCnAG7mrE8bpprFLwouzk56CvJrTTPifbeKNPkn0eUhrlQW83IAH416&#10;zKk8+nLCbKbd5C5IPetJpoyjJC2sN3c6PMqTiSOS2dWYnvjFczpvhS3srrUgZbdrmaWVwxcZHcAC&#10;uwFtNa+EHb+14ogibiS2MAV51Zau1x8abi7F3dSW9vFJGjbjtdsc+1OlGTlZE1JpRPpv9nyXUG8a&#10;/Ey3mQbo7Yg/QZr3m4JF5Op28XT4/OvBf2fpf+Ln/EItLEZJ7Z2IHYCversf8Te+HHNy2Pzr6Cir&#10;HzeLd5GRrqzT/DTxdClgXkk0iREGepK4ArP+G1jq2nfs4aZa3+i+VMt/cMqbs4DHitq+MsfgDxk6&#10;x5ePSJXU+hCk5rlvhfqHiDUvgz4sub/X2nZNfmSL5cbVB6V0qWjRxtHdW5b7UmWOfPBx+NfPH7Qk&#10;iQ/Ez9n65EaEpZznHoa+iLbP9oZKnPmCvnT9ohCfHf7PziMnzEuAV+lY1Njpwy99HiUOtTmeVhNj&#10;dwCe5rUu4tYfw3bzIjs8mDIvoO1ZEmj30mu+DRDo7CNny+D9w/T3r0tXtbXTNPhlaAy+SB5Z6496&#10;8DEU7bH1eHqWtzHGRT3n/CNzI14VPljdzzWtpMsNxBZJ9pjEkb9T1NVdVbw4L5s6hZq+4EpHID/K&#10;s6C80hNXhS2lAkMg3c9azjSbVzeUjfvZbe38QSSzTIdybcetP0vyFlvVijlxKrNj0zWXrdndy2+m&#10;N9lkeRhuRQa0vDxulmIutKRHRMJRy2Rm2mdDa6fZHQZTuuhMyvjrxXkPiG3lisPFAfUZFVVcnJr3&#10;KXUYU8L6oxS2VoojwRivlrxXql3d+NfEgSSX7KbjDlf4sdfwq6ScjixHQ+Zde0Sa6+J+qTx6haRi&#10;SZixeQDOPaqMXhvT0eYSeK7YuD13DFbHjHRtfuPFiS2AvZI+AqxuRz+dclJpHj6IbX8I6zJ8vZyS&#10;P1r6GlFqKufOV42mzoP7E8Kw6dcPN4ihdip5LAYrPNpoTQkw67E6Z4yMVgSab4qa4jEnhnXVA/hZ&#10;TxTmttbhAX/hGdTdcfdVD/StUjFW7Gt9l8P/AGlW+XAXkZ61EqaIgvGWwRlL8KTWWV1lVYHwVrMf&#10;GciJj/Smqy+S3mrrCnB4+ztwaBXRvpcaYsUYOkwkbehHrWTc+X5l4IrEiORgVA7GobW2vZL5/LbU&#10;ZQx+UeURW8dO1WPRisljPHL/AAqVycUAbVq9zJ4A0pXRk2x9cdazZCU1HSAsYYGTggciulgguR8K&#10;9NiFrM0u/wCZQhz+Bq3p2nzJcCaTwrdsQBhSpxz6VHMm7LcOQpSq5stNGxizRdqzlN79omH2XlDz&#10;kV381qqo+NFcHapC9SM1UkslkLBYCjAD5SOTRymnKkcq3miK1d0AHP519YfsnSt/w1tZrvYeZYSk&#10;/gDXzhLBbtp91FJYyBgw59MV9DfsxFYv26PBqA4D6fOv6Gm17jRSR+jmr4bVLduzXLA/nXn/AIxk&#10;+y/Er4F+VHGUurtllUrkYyK9E1NfnxsXC3JIP1Ncb4ptBNpXhi52bpbOUmMd+a4ovoCPNdUhih/b&#10;SWWG2tRbpoTSSEYCj5c81t6Zcw6h4WvZ0c7f7SlVWB/ukjpXP3i3WNeln02+VpbYh5CpyVx0rV8G&#10;JZD4eal5O5UW9bCkdSTya3S0EyzOFEMqqznjBrCmRjLP8owvPWulvHt0lvdqwfKmTgj9fSsSxOn3&#10;GsiM38Y8wkBweM+lJbDtoYUph8kEzgAt1HtWVOYnttQHmIV8rIbPpVrxfDd2Xg34hCGEF7QIWwc5&#10;DY5H4VxuhXUM3hhD5zNuiO4k96FoK5l3UZkt78hgB53Ix2FYd8A2m3mEAUW+K6a5C+XfKG+UvwKx&#10;TGr2uqKeP3RxV9Q6Hxn8SEuI9c1qRPOULcg5H6V5dHq3iYI7L4q1BQcDIb0r2/4pxsLi+jMJBLkd&#10;OvpXiENlf+RHG+mSgucj2rZq5lFuJe/tvxK1kwbxHeu4H8Tnj3oi1zxciPu1m4kXjgnkfSoP7MvC&#10;JM2Uwz1Io/sy8+0Q5vJsc8Y6VLj5F+1b6jrfUtSl+Inh2a4vrpgNdgJTzDx83GPpX1bf63fpc6Yg&#10;1FONKhzz2xxXyXLpt4lzbSeXIALhSQOoxWzqGseIHvVY292ZWtUUMCewwKidO+xUaje59MR67eho&#10;N2pcFh/FXTxajpbWXmP4k5aIE/vcD8q+LX1LxiY3DarqPtgdKa+qeKntyjavqHQfNnFT7Jj50fXe&#10;o61o66ZfodftCDCwGWFeU2syt4qcpbyoXuWKP/e5rws3ertqUPnX+pybZgSpY44rqR4nvd1ps8JR&#10;5jhChtxBGPwpqm0TKaaPaEkuf7Q1CJnYPuXBFOn+1JJKjxOfkGGHQ14wPFmtiZdujRGQD7xPJ/Sq&#10;s/irxmyMpuwoJ7J/WqUXfYhtHqN6qSSWMfnIrGNuD/jXDakskKRRvrduoDNheDurjpNU8UySyMdZ&#10;vBnP3RWfKdXmYl5L6Q7u5NXCNiJO5clvtZjvp4xqoGHONvTFVjfaoZJN2ozkdwDSpYXzNIXwnyA/&#10;Mc1ai0yYhszEE+nNWTcypZ53MYM1wOf75pJTKwttzknHX2rZj0uUzkmEtH5n3s4qw9iEv7gvassK&#10;oNp60uViuc+DII2IgBUEDNShubj9w2AVwB6mtyOztTM2ZCUBBHvW5b2emoFkFpHvbs3amosdzAtx&#10;craIwjIZugrVja6j+wb0kzI3yhRmttLWza0usQKMSKQSfzrUt0tI7xSLNXxAQuRnnFFhMuaMbjE+&#10;bZwWjHOOlbKK5um/d9W5JqLT5HGnhPJhGJDnjnmtAYDE7O9S1YLak8KMtxGcDG00spj8sEsDl/u0&#10;qySeXbgRqOTz600wr9vJcMWGMY6UDHahHax+DIZI0TLjkelYEWfsZyO2a6G4iiexdGJxuBxmqfl2&#10;63CoRncmAQKEBkLOglCiQZJPFW1dvLt22oDu6k9qRrGEahcZDcMCMdqmeyke2TEUm0sOfSmJHT2Y&#10;h/4RLWG+0IM2/wAqnqTXJ8tPPhTgTngVqxRXa28K/aWCiLB5qBImiWTE0eWJ5Pek0MikZme34XIj&#10;6ZpqgCFXOCSTlaZ9h1bNvJ9nmKF2JcdKkWOcDBjOAeSaVh3GGUidsQYz2qxO8w0gEBcleBmqtwAF&#10;TdOF5/GoSwZrWM3z+3pUsFc0tNVpLKdy/Iq4c/Zpm8oECQBqynae1s/lmjKk8qO9aVvLE+jyOrnB&#10;T5gRS6DR5V4wzBrutmK1lZZXj3EdBWFblja25Fuy/uwTXU+LXZdGv2ABZ75AnHJGeaxIeI4AbbIa&#10;2BHtxVJCbIQWYMWUg7ueKmUDzEPOQwwKkQF3kxEmA1JKkqorDYNrDIz1osI14GZJ85Ujys4J6VA0&#10;kEmpuQIuG4yfzrLX7Wb+YiRiroO9BtiBcOruTnnDd6YGm8Nv5lyyy4zjqetY+olhbrhiG8xeneop&#10;F1M3kP8AxMJCFYZAHWtK8tnk0KCTzAHXbmkMjty2bTeE/wBWMjNWo/NfUrkF0WNV+XBqoyQ/Ykxc&#10;MGEY59TUccd0shczyElx1OOKLgamDtlPHWmELsTcxOTTwY2niBjcfJ1z1pkmRORhjj2pgNZVM8WE&#10;7jiruGAhyVBKiqcW0zvlmyGzn6VO8ufOZoTwQAaEBJqeP+FeeJT57DaiY+tee2r/AOmv5t4N39K7&#10;zUmT/hXurJuG6RVOe3FcPa26y6pCTEfukHml1EWQytcSjzVx9ajkI8qTIB44IPSriaZO3nYVvvnG&#10;DUw0i82geftB65NAGMjTLFEV2sjE5BPNNLv5kZaZ/vHBJraGkXPmzEX4dUXO30qzBpVr9iMst47s&#10;znEfQLRzIWhgGX9wQgZ3MgwKtKZttzhX+WMZXHTNdVDp+mpp4YWcbOeiZ6VaVLNYbf8A4kyMQcYA&#10;6ZpcxUUmcfGJxArLE5zJ3FbOjnUl8YBns8qYcIcdM10sNnBIsKiwREXkt6Zq4tqsczbYmwGHz/4U&#10;rluPKcddWWtf29rSxO5LyZK7T8v0NTxWGuDTYxJMzNtOVFd3suDboftUAATrjk062lTfIFcl14wV&#10;4bNLYht9jgrbStXbWLCR1mdMnKgdKlZbqHxC+7TZflBypHSvSopvLltPLsFDAkFMZHNPlsTNeM5h&#10;QyFfmAXjBqfaWY079DzWKWCS5UYb/XY5HQn3rpLcXMIuoZJUOUBjO7oKydX0rULTxTDg3ZtJJN25&#10;Iidp79K7LSdHNzYRzMmqyJ5P3tpzihzuaRjcxwFuYrqL7RK0wI2YPQircUt5BYXTzWEpaNQCp6Gr&#10;Vubay8XXAXwlrirGx2yG3c7qgmm1K51/UNmj3rQsRujaEjd+NRY0UWX47ppPCVyxt442mYYHcCqJ&#10;2iWIF4wBjrT3ktU07U0l02aGVVXy4j0/OoN+ntpsYN0GkkibaB2IosGptW1tDMVCxsFKZLemKyrt&#10;NRivr97bSbyVxMqx4BIra0K7gg8F3XnqrMWdVB61Ot1rEcVsItOiMLXP3yM9adh7GppeneI/sVjP&#10;f3E2GZCEBwMV6Dblm1m1KsTGkK5z61Vt7gSaRpAkQZFuMY7cVp2klrHK+VRix+6eKltlx2seT/F6&#10;3vT4c0W9EKEW1xtUn+63XFee+C75LXxL4feSNGVpMnI4Ga7z40f2rN8NtIkttRK21pe5ngH8We59&#10;hXD+DtP1C/8ACOimLTIVQr88xb7hH+Naw2MZfEeveI9Rsn8HLImoGBA8bPtHbqalks9Fu/APh3Ub&#10;eRngktRiQcBio5zWPNp+zQXtriEyfucH/aHSr9r9q/4QnwtpUMXkW0DNhcdc1GhoZ00nlWF3NIIT&#10;HGnyrnFavg/XIn1jVopZSsLxkIOqmsXxBo91N4WvreLVZ97qMhT6dKt6JpYs/B+hK0TfaPLPmkjN&#10;N2aEnY09Vs4/7TvZIZEADlvlNFrJfT6HbwmLG2UAu3erMqM2iTLvkXPU5qjAmplFjC7gH7cfrUxA&#10;in0fVv8AhItTljFuE8lSTvGDVOeyh/sNy7u0nmcJu4GK6L7JrRgIa8dUAyQJCTVR4JslRGzEKc81&#10;VxGn4cLiCFDaR4dgAo6LXX3UMKXMamZAXQcE8ivPLea4jjvZInciEguvfiiXV5LlxMs0plERCgHn&#10;jrxUNXY4ysdpJE4nxlOg5zVUvCLpk81M9iTXEx6hqc+mXzi+b90/IB5FNlN1ceGLqaDWC8iEGRVP&#10;PH0qOW5qpHeI8AinR5IcnkDdQ11o6rbK+qBZGJ2r9K88ha8utJuZ4L6b9zH++UNlsrTreK+1HQtV&#10;ltL9XuLa2ZvL7kL1pqDYrndtqWmJfDfKrD2PWmNqmjGVis6YIwAeMGvPtPFxd+EJ7i2tHkmiMm9O&#10;pG373HtSCx1G9+F/iC+sz57W0uZFRvmwv3uB6U/Zi5zuZdbs4YSrQIQW6A1Qk8RQi4ugng6bITK5&#10;f71c1DYHUPgh4nv7C7aS7soUdoepIX735Uht7m9+CFvrFg8c0tnCRc2qj5htHzZxRyIOdm5D4lZ9&#10;P1k/8IyI5twCA85NZb+IfFIu3gbyxKSCoC9R2oe2t7r9me01yxtCZbS9X7ZAgyygH5sgU/X7axvf&#10;goviLRbombTYbdrmFRksvVsj2qopJkyk2Yus3GqX50uGe3h89zhjj8qwBBcwao1k+kwmXK+SAMHm&#10;vQdVi0m4/Zh0vxRp8LCa2hgaWNTn/eyPrWR4qgW4+Bvws8W6eqhrS6WO82n1HcVVybGfDa3lldSu&#10;+mIryhd+Wz16V32my3UeiR7rMOVcEAPg81Hplpbat8JfDF6gDfbLNw5zzHIlSaDpuopq06XXntIZ&#10;yFUE8qKG+rFa+x6Bo8t9NdzeXpAjH2bDc5xmvXfC1ppmk+FNY1S5gtS4jZk3jqfXmvPdOntbLRtW&#10;YaJCodV4ZuVxXKeJvFd5e6f9hgk2RrhW2HrSb7D1KPjXXbjVfHviGQSTSebPtLk8BR2X0FcpHEPt&#10;elRIrhARnJ71YijjUnOxsqDmtC0jtjduTcKpXGATSKvc3beOEWcQOM7ORUjiPy5l8xVGPzqmXGw/&#10;vR+FQF/9JTIc8ihCKt1KsZjKKwXPJJ61DHIZNQtX87Ax271X1FoZL+6iM6JEFGeetQ2EbDUlVJiR&#10;0yaGwNy/ntrb4c+N5hNz/YMqpk9CV9a8A0/S7A+DdNkn1KIu9/K5UN0yc16v4+Dw/C7SLZpYwbq7&#10;Bkw4yFFeQyQH7JF5F1MEULxvz9a1itLmcpdDZtEtIr+VImiETLwM8g1tRrCs2nsZ52LSfLg4Oa4m&#10;189fF16xadg0ChfTP0rt9PS4n+ykwKghfgn+KhLUInewx3UvhzTke9cu0fIx0Haut8PSSw217aG6&#10;mULbsW38AjFc3bymPw+sgC74yuM10tpHJd6fclwyPJCApTjrVNWJc3ex3/hq8uDYWwjt4QP7S2x9&#10;GyM4NdF8R4dUXwXbWtpocUhm8hpTHwTnrn1xXO6Hpd3Y+EIWjuzJMkvmEZzhRycV003iCx1LRNTM&#10;Og3sclvBtBkByzDg4H1qbXNOx5z4KjRPiJ4/0a+EIivNGSS3ErcCRBkitO/eayuL+4l0m4kgaQrg&#10;5O0J3x6V5B4v1HW4/iNoF6LK+iNn4ghyOV4LDv713mrTeNr/AMT6HcWPiHSPsUnh9VuopmAEYK8k&#10;Z9aGhpl2PWmk0rV9TsrLzIoUI8zbwCO2PauM0i5vZPjR4c1eWM7rrxfaggDGAHwOK2bW+8O2fgS2&#10;0hLmIq165mZACu4nJ5HFc5NqejL8RdKsYLhWkPimw8ohcL98ZwehqHG9ykj9MJGDf2hluH8M2rA/&#10;8BrjIcfbbwg9Z2H5V1MTM+n2O6EhF8KWufc7K5krGuo3G1DgynHPSvBk3dqxiycjMhJbr1oiI+0p&#10;6BqB9xuOc05AouR9KQEc3lDWwVgUEio3JxIDk5HrTXaZtXmJ0/gONvPWifJklxEAcCgCJB++fnAI&#10;4FaVuFaxfgAgHrVID5R8h+7U0EnzyAE8HmmgZTZgL8/Nj95VpifIfLHJSoZo1N2GCcbucGlYgzKo&#10;DfcpAPh2fZ7jMxGUNVoFkW9jO7ILHipBjY4wODzQpb7REQAaEBoAIbeTKnJbpVOZcseeNtWkJ8tw&#10;WHWqsxxO3JxQBASRApC8UgUeTuJOCaV8b0wCBT9wNmy+Xx3pCIHAJPy/jVmHiBhu7cVSkYLP/rOC&#10;RVhfLKOd5xgUAPfdsl2xp93vWtoks6SA/Z0DeW43fWszgo5GMBeRV3SAza31OAeKaA8R+OXmxeAv&#10;B5Eabv7XY8DtnmvmLxB5B07QXhiQYgGT6nHNfW3xsijk0bw+SqkQlyBivj/VdxsQyjCCcA16afuo&#10;6oO8Tm34mDMcngNUTADXtHcM3yZ59jU9zgXEAGOUBNMBxIpMYPzDJ9qyOZmlKIiInWd+V6HtTRws&#10;+ZQRs6VM/li3tTGgKlOaqOVNvOQzZxzQIrNsMb/KfvcGlBP2U5LDHTmqqtm7RhOSN2MVZ+UyP1GB&#10;zRYQgY7hyalQn7bAxYY3dc9Kg5LsQQQOuKmCgIDhu1JoY64P+nhlt8g9SKkXeY+vVeOajkcqAcjn&#10;9aerp9mUnA46UWAfGCOWjH3uKrTrIdROJiBir0PzWlySBgEYyKhk270wTRYAjK7SNgzsIBq9Erpa&#10;Wu6bdy3Jqqm3AAQ5FXOTHbqYz06ikBDMoJiII4fpQygJEeny05uQV345puWDxHO4gde1AxgZTyIW&#10;5GMGrNtGrSRkuM5xioPnaOZm29fuipI4pA1uVvNo64JoQiS4SGK9lRrs5IGBmoQWCnhdueKsvbMY&#10;bqd48uV9c8CqURD/AGkKuNp70NDLC5MV3+6BPlnknpWH/pLSFWtvm86tpsGKYfZnHIxg9azpzJG8&#10;+UVSCu3nNCQE3k3CWjuYNx4xg9KjuPOFvHvijxszx2rVspSdKvN0IOYuCayZN227BRgGf5VJzQgH&#10;2gUWkUgVdpJAzUd07IWGCWLcVNCqfYreNnwA2ePWm3UYEDlxyR8p9cUAOsZnSTkKHPJyeldz4uHn&#10;/Cf9me73ApE1ypK8jJzXndtbGaSc/bcoYzkE45r0i/Up+xp4WQbXex1FiST0DGjUTOEZ1NvKVjAI&#10;IwaYxP2QnzBnHWopJ4G0+2MdmQTGMj3pck6fIxQgLjIqk2BUYO0Th2DYzk0qFPsRGD149qecm2nY&#10;YVSo/Gq+SGjOMk/pVokmbIiUt6fnUDk+cny8Y60rmQtIGxjrmojkglWBB4x6VYhhY/bJgAcbaaAR&#10;FdNvPPTNIQwlbk5C80B49jZjJXPXNNCIcsLZenOc+9RAYtU64z+VDOrNIwP3f4TTQxMMZJA9qbBD&#10;ZCQVyTgirmnECcnYvzuBiqT48zGO1T2+5ZYSsi53d+1Qxk+uLepZ6sjLtTy0Kp65rnPhbc/Zv2+P&#10;CbIwGbraw9Q2Qa626ee4sblJVUMsPDZ6iuJ+HEAl/wCCiPgeHziA14xz/umuzBuzYPY/SXWLFI/h&#10;Dqy29pbvcS2BeJVbDK/UYrzDRrm7v7TToNZ0RrfU7C4ZVuAcFx/DWn4nfxJ/bWiXNpq9ziziHmRK&#10;33lHtXLajeXmqaULqwtma7QKZNgwcr1yK2b1K6I714bJNR0hXjbzXlyPMXJfHuaq+MUFx4Fnjk0C&#10;GJImiG8cdal8Hz3ut+GNcjurBba80e0bLkcsccZrjbDxE+o658QdB1DwVfCc3rBGII3LGeCPrSBM&#10;0tDutahj0zRzpk1xp1xgvjJzjpke1dxNcafD8SfgpbstuEuLa7jVSfbGKk8HHSYNQ1WaYWaEWhhR&#10;ZMHb2J5rzbx3BqCfG74JRWt1PLHHd3VwJ1JxtX5jyKcWvmOx6VqFxqcHwt13Q5FI099VZ9vpk561&#10;d006HH4Y0SH7IuIwCOcfrWbaahomo+HPB1y2oWrxXalNhYbvMjOGH51rx6ZI1v47WTQrkQtaobWQ&#10;HAUAc81VkC2PSID/AGh4e8O2sd5CLe5s3cODn/VAnGfwrsfC+t6a/wAH/ESXfhW1ECGW3Kl8FsfL&#10;n8a8U8KTajbXWmQxwSyRjUdpXP3QxwcV6v4i8PBLTw5b2l4YYrplmlbdhUxy2T05qSn0uS2Xg7T5&#10;vD2pTxXE8CMkskce/gKeSM/SuKtNMx8Iv2i7aK1s/sh024+z+YgOGC/NjPTNeq3+tWEPwWghtLtH&#10;kCxW67Dy2flY5rN8bWL6Z+yx8RZLOzdnXwiTtA53SryT+JoqWJXNE/N86reJ8OdbspvB2oCx07Xr&#10;gG9RCVj3N7cVz+lalfaS+u3lmZbyzvr2FJ4wMD5jgEe/rX0V4WsrE/sWfFiG5hsHJvZzMXjBO5h7&#10;/pmvFNPisIpn00aerA6iXhZl54ORx7VLsnYcbo2dQvLSzl1+dtctdsdxZG5gJGU80jaCK1oLDwmf&#10;2g9csriJI7u/0K2udOnHGQoyRj1NeIfEbSvEEPxC03VTrF9La6h4i0+O8AOFj2MApI6Yx613HxEP&#10;jCH4tfBTV7TwzbwWuiWulqt6kwcXgmwCoA9BTaKO0k8RW1z44+Lekt4Ru4buysiiEHP2gAYyAOle&#10;cx29pp+iabf33h/Uws2sukixzFQm48Zx61u+KV8Q6D8fIvFcfhNb+3uPCa/b7VR8yeYmQ+Par3kw&#10;a3/wT9+JVzb3RmuTNJeRHHK7G3bcdsDIqbAj1/QJLeP4KMLZW+zTKjor9s8muB8drrNu3gTULK4u&#10;BEuoKs2Mkcnj5ah0TWtQuPgx+zdp9npELz3tr5ZO7G3yh8+6up1XzpdZ8JWjxIsUF1G1whGdxU0W&#10;a3EadhrM0HhayjudGlhmuLWIrxgSA9/arl3HGPEmhzrICGjGDnoTV69fRLy8Am0+2RUtYlhYAfuy&#10;OKwrsyxSLCYpNoddj54YfWiwLQ5m8svFN/8AtNeA7K+gg/sx0eZZB90lOQCegrszfTW/jCW2eyR0&#10;M4jT2GcChZz8qllI8sbHB5U+xrhfEU2p29n4l1JlEqW19A0iq3IAPFVa+gHc61ZiPxr4MuDFIJ4W&#10;byz3UOOf0rSgeWK6j23UW9WVgcfjVX+1bPWfDHgLUba2jHnaYisgPKlRzmi3+yy+MbC1XULPzWXl&#10;WkAPFJpoRxPiWDV2/aJ8J6oBK1vLCRdKSQq7eh9K657yBvD890GWO2gVcY6mrXiqyv38FNDGY90U&#10;g3be4+tcwYhH8P7K3kmTLqu5M0wUblvXbfw/qPwR8aSHxgYGMtu8Mwl2+UykEZ+tcRdXmszW+npc&#10;X1lPLb2ifZnAHzbR3HvW2dFsW8L+M7e8vZzZ3jQvGquQY2TmpZvDUMXh2z1i38agKloVlhc5yFGB&#10;ioLtoeEeNPFGtXWsfDO3f4QwafND4lhVhGQRc4Yc4rtL+10yz8TfF7XB8Sbe21C78K2g8gKCLYKn&#10;45LVdsNATUviPpuo3F2m23aQohThT2NcL4r0u/ufitpWkx6lIJLzVVM8u77sSnv+HStNGrCcrxsc&#10;r4V8WeOdJ+KR1N7i7utMvNWIuLa5O7z1B5ePPQj2r6k1+9i1L4P+HNa0XwrDqMc1iwmEEg8yFsd0&#10;HPFeP/EGy8H23wR8J2kPhZ2uLa9toLKZDjazcNn+8DXTWWm6/wCFvh74R1TTrm6L3Xh3N5au5aPL&#10;Lw23p15pyUd10Dm0sYvhjwncR6P8SdfvY5l1RbeWSynLbWiAGSMHn2rVl/s+b9mP4f6xJpkj3Oq3&#10;13b3Plr8jspIBPYGudsfiHYN4dvNM8R+Hp7Qzvcr9vhOVYPnHy9sA1teEdZ0q1+F+oaWPF+haxok&#10;V9LJFI5VZIy5zwOvFL3uqCzauYjnxLF8LvDGjSsxtf7UWVIwMgLnODWvotnbr+134fvEuZY7aXwf&#10;NGYC/wAiOExkL0/Ku+SXwQPBqXB8TaG37pmCPMm4AdBjOa5vRrT7d4vvdYg8h7ezLpDGr43E8ZxU&#10;3sJbHI6H4e1rTviN8aNTl1qSU3k94FKPswHJ2dPSq/hPSNFu/DPjfT9b8FalZazZ6tLd2Wqm7LiV&#10;Qdy554rq9S1Nz4zbTDp5WSWXKsG6V0Ol2+jSXeqwy+S1z9lAb5+XXv70+djbvqYuiC31TU9X1M+M&#10;XuLiJWgZQOMR/L+HSq3h/ULPSfiH8XYb9ljttRuIFhZuSjZwcD0rnbWex8P/ALXulJA10uk30zJc&#10;QgFhE578Z712HiXwub74h6df2dxb+Quq2zs7SYABbsp9aTZJy2vaTrfiD4/y6PBrk0Gnadp5uFvC&#10;hwrkZUY75NP03VtZ0mPWLXxTrN1G8UckdvOsBMbRrwpz0GRitW/1XUtP/bV16zWO2EY0O13Rsdu8&#10;Y9a6bWIotY8HeJILltJht7u+hEZO1mAB+bk8jNA79Dn/AA1HoEnwh/aE1pNXt72O9lQWw3cqy98d&#10;uareHYPFem6F4nv0t/ta6o/+kQtlRAo+7j6V0Vtp+i6TrPjXTrb4Z38VsdLgNjNG5kiuHK8nAyAQ&#10;axNW1HxVbeCLyK48PyM/9oRCOJQRlSaNwM/RZ7VfjDqbSeGppJZZAqSPyVLHnH0qrqmr+ILXxv8A&#10;tA6Haxqb+WztZ9LkdQdoP3sfjmurGnX9zrGmPa6zbWF0LOMqSgbaxHSuf8Rabrlt8e/2e9auNIFx&#10;Lp1pcw61MvHmRv8AcIHf+lJvsNNXMGys/ixqvhrxLpPiLxzb6edWhxpyrGGM6xj5/n/h+lbOk+Cx&#10;p3hGS2PxFu9UgtrhRFbtD8ttuOGwe+a7TS9R8P3/AIl1e3SePzBp08unpI37yEgEsB359q6vwjI5&#10;+Fcty7aerTXdzHJbTsokTaxAJU889aT7g273PhDxtBFpf7XPiUpaXiWVpqVrIu37sYcA8HtznpXT&#10;WniLw/cfHXw7qupeKrdYbfThHaCR9wXd9fWvQNZ8NNrHx0+NdvL5yWkIQyymM4bP3QrHHSvI5/Ae&#10;nWnxK0m1vdcvWtJ2lNsfukhetXBKLuOyvrqjR1LULNfj5p91ZixIGuwyxSQsCCu7J6eor6fk17RN&#10;Z+GvxO0KK1jQy+EAYpJePNbYdwwfQ18raf4C8TH4mNJpUc0OnRTDF5cSFgDnjg16V4p0rXdB0T4S&#10;T3XiGaa7uoXPmQptC46HipfxeROn3H0f8L9MfUP+CfWpaQLRoL2y8Ru8crKVcGNv4T6cdqwdQ0OE&#10;fGHU9dvZbO5vo9OjhQyYwNoAzg96g8EeLZT8K/hdEvjXTm1GJJ1uFTC+crE4zjuBWv4zFtF8L7TU&#10;X1i7knkvlURQAsSzngYHvUtdhN7Hl2syeObT4xaDd6RofnQz6Xdfa4ZGyX4JyvptrtvCkmtax8KP&#10;hNDqvwohYJrty8erLdYMbByQNvt0qCwttZl13TWM5W603w/KZrP+IpKhxke4rgLqf4j6d8ObWRfB&#10;E9rpMHih3Zxc5k+ZiSdvp+FXpaz3FrzHY+NvBVpN8WrfUJvi3Zy3M15aEh1VSixEYGT1yK19el1G&#10;fxNbiO4ijSHRoY4lz8rEDGQfes/Xxpsvwm0TWr3XLzUbW5itgjRybfsx7Zxir0kVvN8ItcKXVz/o&#10;qW/2dyDlw3bNLoV5GFY222w8STXOjNJeAkq4foo9DUulw311dyXNvrssNtHcfvxKxIwDyBmtm4l0&#10;nTPCfh1bu+aSfUItqY52DHeuc09NS/4Wh4asv+EhA0eQytMyDoT0oEUIk8X3P7YeijQPEsdlblQg&#10;u5eEZuhznivQNTsPilpviTXxq95ZajFNDuFzbLnaP9pR92sS90vX7fVrtrXSFvrCOfzn8mTa4CnI&#10;ORXaadq2s39pp2paZdBbq4CxXttcNuDCPjGD04FMHsavgZ9Ik8MeIRdzzxGIkpx830xUOsDT5NKv&#10;pHmmjicsFY9Ux0z9ao3d1ND422rYRQ3ckQJRR8pP8WOxrVhv9BubC5tJ49GZ3T96hlUY9eOtElrc&#10;XNpY8W8WxWMHwt1C5i8Rk3qarClgynBLucV1f9k/G+0+G3w7s9T8W+GdX07VLWGfVNOjID26AZQs&#10;w+9+NY3ifwu+peKLSO28ZQ2mn2uswSF2bJypzgCuwQXC+OpzHrN9sPh8RMZJCQ4C4HWl5D0sVrbU&#10;tKGuX40/w1bYj0SaJJBIAsPy4Ix0rz3wR4nhTxR450a88EX6RR6tcSC+DEx9eQB0rotN0K4tr3xE&#10;8vidVtbu+kzGeAhY/wB73rm9eTRdE8QeRda5ZRRyt5kSkDc/fOetCjfYaR1kUOneItR8VHS7GZ4t&#10;MuAZUKmNpSOw781SPi/4c2TeIoj8LZ9O1iNRZCJ+TKZPkJY5Oeueas/CjWbdvi78Vpvslm1rfR2y&#10;xyx4XaV45UVpfFTwlotx8UfCWpRxWsa3G17iWMDKMhyDj3ot0Y7JHGaR4n8U6J8R7nwhH8NW1JLy&#10;xlmsmlcokfn8nBPBwarS/DGc+Hp9U/tu20fWFu55hI9wCj55wFJ4/Cuo8WaL9v8AhL8OdUj8aacL&#10;7TZIxCVwryBegZhyM1ga74j8UHwr4fTWf2UdRmhW5toFuINRIZgxA3bQc+9C3ugT+8b586/ACf8A&#10;tBpLjUbacqLpW+VgO49KZ4Q16G71sW1n4TlnlS2ZpptuRtUfNk9qw/iFqtna6fJoOn6SkA/sqB7j&#10;Lbn+cZC5PPFdH8Iri10/wtq8K+ALe4nvbR497nG4MMHB9qZLZDeyaJf+OP3fiS3W2NwUlSMAfODg&#10;gn61DK9zD4uvNLgnhRZdpi3vgOPYmt/VfDGmWFhrKW9heRy3k8kxAbPlsTnj6GvDNS1DUG8SX0F9&#10;cPLdabc7VmVtu1T0yR6VPoWrOx7rq9n42svg9e6jFrsSG225C8hga8p0LxFY2/xW8QzeItWuTDeo&#10;m6XzPuBfRfevZoNT09v+CcWqGbXlmlXTXC7my0g64Hc4rxr4faN8G9S0bxVc+JfFWuzXst0Ra2iw&#10;sI4h2+boc0Pda6BFatM6vXNK+H2reFdWvNA+LOn+XPcxAxyXYVoznnqc/Wtjwd8N/CkHxw8Ly3Xx&#10;El1GR7LzY4o5wApUZ4cct74qE/D/AOGB8J/ECSKLWYRFpEzwvHclUXCkjocV6J8LLLR1/Y2+HOpJ&#10;pl1c3un6nfQwM85LAMSOT34NbWW1xVPdVl1OS+Kel+HNS+HXjFH0O1huLS2f7PPHGAw2diRXzXaa&#10;lqNx4M/ZvtJPtB/sjx3ERKz5dl8z35FfV2r2erXEniuKTVLSLz7SQYwDyw4rjfD/AIK8G2fge6F5&#10;DO+otLMyXBJ2g/w4GcVNOaSaYJpLU9m1JNKj8Z+JNQWzidrzwrp6lxzt2qMj614Db+HtE1H9urxF&#10;cHX4LaO1txI0b4XnrnPFXtKufGFj4qnW+8aXo0n+1F+0Awl22A8be/Sm69rfgG0+LXxN1EeGtR1G&#10;HVNJjTT47fIk3quMsq8jmp1vp1Em9jp/FUHhMfAL4tzQaobm5tbmJYGVcMr54IPU4NSLe2h/ZZ+D&#10;k2s+Ird76SARTSKgO1T9zd6ECvC7PXNal0C7tLm0162V7uQ7vsjHgn5QeO1ezeDLDStS/ZV+NGmC&#10;Sf7cmq20sjTA7winPyg8jIpVIOCuymrFHRYNQtPj1cw2PxMMjX+iyNGzpnOFyB+FUdR17xBZeBvE&#10;Z1eC5nuotZYLEjcOm7k+3Fa+uRR2fjD4S6tZJcbLOSOKbAJYLjaxIrutR07wTdfDm5v4msNRWW1V&#10;pVJG5GIycjqMUvMVzxbXdYgvfhzo0+l+HL6KEqjSMxIcsOSoPpnivKNcs7V7u1v5b6z330QEsAAz&#10;abBgHPfdX0EdPsf+EJdFtrZYWcrGiqBszXzp47ge08Z2ViZphNNGzgdmA6Up+RUdS/ZWV3DoX2iO&#10;aNoVGSpPQDvXSWH9n3luhaKBd5ADOwGCPrXD6PfX7/DXVLd1BCxncwbn5a7PwZZ6bq2lW5ngvIhB&#10;d4jeNiN7A8cVgno+gzq9FtrqDxxdxL4VhlJC/vywx+Vd+jXba41rdi0ijSRCrLjOCea4XT55rL48&#10;a1YXV27EW6lPM+UMo6YJrrZNR8JXGp6l5OpkXcLgSxluVFXCStYb3Zd1HVYJvGUmmWFldxwW8cfm&#10;Sopw34irUsUNvf8Ah66e/MaGMhkPOW7Gs2zi183Ooy6boVvJauuZpCoySOvNat3Fc3Hw3vXNlc+b&#10;FA7LGV4yoqmJ6HXeGvEHiK3k8Rwvp4ntmmTbKTxtJ6EfSqPjHUdHlTU3k8MySLHJEYvLX5kPfpWT&#10;4TvtEufhkryeIHiut7pNbsnQrwOarlNdHjaykE1pIgdi0DKCGX8aWqHfQ3dNuLG78Lap9os7uM29&#10;qhgd8g9KoaFdaNJ8SZ4bzRtIuHM42SyEHywp44PrTdQm1DUdY8HW1l/Z9s3msjKrAH34HWsh/DFt&#10;pvxRtJrrxTqJLLuI5wWoSFc1/Gmh+HtS8W3TRw7/ANwq+RF8mO2VK9K4q0u/hvovivwNpNz4F8RR&#10;Sm4aSe+W4Z2i2nIBGcsDXommT7fHzyPfRpC1q4VmGfpXEeIItPg8W+F9VfwiuoXCa4I2+TIZHbGc&#10;e1ODtuJNt2Oy0Lxp4U1Hxt8eLZby8igbSUXTneIgSFFwxC9s1ylimq3OleIZSL4st/Itn5pKiQ5x&#10;xmn3mnaPD8WNdu7a/s4lj0ZZFjjjGAWXJGPaszw94vsbn4heCdN1FbEquqyLDKuEGQ3Ab60W10G2&#10;ugjyarZX1pDqNhdtPPdA7HJO4dsZrutclvJ/hUI9Osdk62AZoifmyB6d61NQv/Cz/G+3j1fwn5Ih&#10;s1NtclMxgdvm6c14/wCIrrxxH+0Gdd09LybRrbUY4WypQFWOPu9/ypCNHRvtcvw68WXmsfE2G3+y&#10;wyBldgGQgccVf0PW/D1t8KfAEkXiOe8uLrWZY3Zocggscc+wrf1/wroV34A8Rao/hW52XGlxzTrH&#10;OQrDGTx06VzNlceBpPhR4Vg01Y4hEJEhhaLlXHXDd+femCPV7UW8OoXvlzWrNLYh0+YfLkZrz6K0&#10;vIfGPxK1P/hLr2K6ubpfLgQZ+79K09GsdUt/Bep3d9bsZNp2h5scH7vXpWZc6l4nttAlCfByNbqS&#10;UiO78zzERT39KLL5hfUvSaykj+CotTgaWWfUAokEfzIAefcV6bdal4ctm0yO2u4TBFaxs0anO8Y5&#10;5rzIwxw/D7Rby81GCS4e2k3yMgwjP0+lM8NeFPFEkavd/FW0FtcXDSFXIyQegWhxTC52njjRNP1P&#10;4U6b4i0jQDKyW53RomHYD7wx6iq3hFNOtPgd4fnh0VYJ55SZVmGHVu+QeaxvFF38X9H0iwi0ZxPa&#10;xxsCBFkD0OBVfQ7mW8+GlxLqni6Y6xPMfMgjhKJH6YxxUtDuet2eqJHYXstxYJJGkQLOD0rndcn0&#10;CVNInGmQSx3lwFQDgj3qWwisrfwDFa3LzSedgOzdgaZqmlaX/Z/huG31mSSNY2dFxjb9DUkmBfaC&#10;+naza3Fl42v5RNaGSS23kgcZABryzxM2l6p8OPGyyz6qmuI+LCNJSCuOowPWu8vtUezM5F5NceTq&#10;ESOg+YoCcc+lRazoGmTeI9X1e21V7CVNLSTzyuVQ4zjb71rFF6rU1Ph3fTWf7K/guzudPuTdRSOG&#10;Qggrz3pmoQWCftI/DzXLnXolS30ucBNvJLDj8q43Qdavpb2SNrJ3lFyVcrHhZcdCK7TWtL1N/Al5&#10;qF3bOiLJGvzNgAtwtJifcx9Q0/xBfa3BeadrdsyveOZRsAPXI5pJLfWYruO31C9SK4ntf9DSROJM&#10;e5rf0VtPsjpVrd/EGCzunCmGLGQ4PTmui8YRQXnwU1p2fT/t+k3UM1tOHAOO4yemaTbuG54vcaf4&#10;puIL6wn+H1vZlr1RHqzkHyQT2Xvmuqsp9Q0i40rRrrWo7yLyU23RGM59ulbz63o998FvDCSRob/d&#10;EnXaFI7571yl3Ao/aK+GH9qXLy2CWrPclecYGV59KabejBo0tW0rSdU+I3w5STU8RRXqvnPXByBV&#10;rxlfX03iW00FoobazfTFjW5Y54AxXR3cGivpseo6ZbwTQmTAEbjMeD6CudksU1H4i+EvtVvG8St8&#10;5Mu0gfzqU9RM5HT4PFWj6Db6ZZ/FGbUbaaSTZEy/6kHqM96rv4Y0U/ZLg38gvWuw5Vn43Zq9qep6&#10;ZB+1TLpdvo8qW1pYgmQEuX9fejWL6C5guLq1tbjyYZtm7lTuJx/OrTEkepXWmvc/A2xkuNOhzZac&#10;zx/vAM4XnBrzjTIb/VfAGoTR30cEPnSKYy2WOyt7Qp9ek8MW1lqM1wLF4MyzK/3lI4H5cVoPY6RZ&#10;W9hJpluy2ss+1o955JOM/jUsZ57omj6xb+MBfab4znsLi3aVnkZt4cD1HpXaeHr2y1WfxveXstlc&#10;3kV15UlySMDB547Vymqf2hafHjQ7L+3/ACY9StygUN93dxmq/g/wz4j0/wCO3xe0r+13uNPnUXE0&#10;+/lgTk8dsCnYZa8R6LDDr9ve2PiZfLebchMuVVxz06da6/Rb3VLPT9Jvb/RBNd3dmUS4aX5Qo6cd&#10;K8v8WXOkS6jqMenaiZrGw1JVuojOFbcDzjntXbWF5pepeEdEt/tv7mPTMBc9CB60tNhWdiXW9Rnt&#10;PEnha5ggLTzGV2MQ+UdxkiodE8ZeLP7fv7y98HF7WGNwSqcr70ywikW5kjmZjaJOQWZdxIz0FTTa&#10;jBZ6tre34ewz2E1uFZzgGL3x3zTsmhO5076l4e1r4deKrm4u9MSKOGRkJkUPkDIAXrmvOtJu7d/D&#10;F/8A6POo8+RY8nG4DvVPStL0Gf4x6E0Vjd7Zrhzs80rHz6jpXrN34SLaZKY7zR4+PlDTKoH50DPO&#10;9Dk1eTWNViTRLc7Fb98f4QfSuK8TL8VtP1q1bQ/ia8i39y6z2srbvJPsp7GvQYob/TfH11ayalZq&#10;jzJtlVwVf2zU2m+H9auf2mfFl/caFdLayeHyIJ/MyiEDsueSaalZi8zybSte+Olj4l8OaVe6Rpl7&#10;HdM7R28a7A3r8w4FdlbTaEvi6yd/AOqaLqYySrXJkWY98NzVzQEif9pPSNPurmVpEmvGy33tqE/i&#10;Kw9bfUNR+KF8dO8NPHa2epyRiaU4LEEg4z2q5yUtQWrOl8O22pP8XPifNd+ELZdJv7aMXmoySAbd&#10;vYAnnP0qK9vPCvh/4leH5tD051tLuVklZTuV2J6n0r1bRdHguf2d7m1uLGTcbcjzI3JAYj24NeX6&#10;J4Y1S48deN9JvLuaFLO+VkYR79yk8bfqKhaoSRx/jdvEt7rvh5IknVXVnknz98N2/Cucs7S807Vv&#10;CTjUNTEZvAz4lIyQea+gvEGjX9vBoLQ+FllWABSpbDAepBqE+GtJ1CLw8JdOEQ3qzuJMY7kUJtoa&#10;dtjW0GDQNdntCfDyN5dmqvvfPmfhVrW9BtLBrWG012GNHYkwBQNh9qu2Xh3WdP8A+Eq1DQnEzRQx&#10;iO0Ztocjrg1l+KLjxE/hzwrc6j4KWyujNt4mzzUR16jctTidZ8QBdb0Lw7eaFbiG6tyGuVcDYR93&#10;865iwsfEOieIPHtxaeMAU1C12uRGCGUDj8a6fVPDOlT6Rqmp3OqxvcARMp83BX8K2NKstTudKgUa&#10;Ek1sEVSzyYz24zVRa2DU5TR/CdhdeFoNQudVa6uJ7py8RPTJqzofhvSNL+NPjGeXwR4liEul7LJ2&#10;u3Mabx83Gcc9q6O8XU9P8e6NptoUUvKrLGGzgHrXqt1cWUvhjwxBePocDs0YVpHUMzD0zUTqcr01&#10;KjG587aZZ6XonxuJk8Rar9lutVZ57V87AXOQSa9o8S6P4R1PwPonOlYKK0CowGB7Gsrx7Z6F/wAI&#10;z4hFxNYkm0iKSqBuOOmK89sLuyPw+EVvq1/vhwEEjEZH41UPe1W4RVmfZXO3O0Uc7RmgBQi/vzyD&#10;kEdKYcGNuATu9ayKJDjA57UvGH45xRj5V+YdKUjmi4iPPOKcSPJUFqMDJyOaRvuLx3oAQ7flwxpw&#10;OHPSmgHdzHgY4pxzsb5e1Aw5y2fWmrxKcTHGDUgANoSepNIygWoPl84oAb/CcOc7qaVPnRkz8kGn&#10;qR5LluvYUDGVJU/dOKBCjaIJMkg54PrSHaYkOScHgUmSYVHkk80vG3pjigBSWBXAHT8qcNhEuSM4&#10;qI5zIAQTxThnbzH1I70ANY/fAWlTAVRsGKfiMzv8pyBUZLZbC9+KAEO4THHTNODfMTkUnPlsM9qQ&#10;KfKA460AKc7j6+tIufJc8n5qCHMyDHIXmnpxHxtBJ5FIBCCSDg5IpcYPQUhP78gKcDvS5yCf1pgI&#10;fvdaTBoON8WV5zTgQZyNmFI4agBuSCORzQG5+79cVHIP9MwF49aeAcDIoAPoKaM5PFSsvyDAqJiR&#10;JH+7WmAZP7vER696V9pdjtxwKYzZeMhMU7B8pST1oAUfdUY6Dmnj/Vnk/lTccjI707JDMcDpQA0g&#10;ZpOf7pp3yhupyaUH5Dn0oAiPG0Y5zTjn5s8cCkw5lViBjNBZiWPlgZoAcMbvvUE/MxCihT+6IK/S&#10;kQfMwJxxQABmBTCr9acwbyZAZQSemKCB5i5jz+NIcbgduKAFUHYPm5+lK5YSx5ZsUibjdAE4FPl2&#10;+YowOlACZUuMZppJx04oxwvFLxhic+1AEfy+cD3pCf3jHdx3p5wFPBpDjypcxfQ5oAUZypGDzUyg&#10;Cckk5yD1quMDaNxFOUgux3mkBrRXLC9XMYIMeDnpj3FcZ4r8E+DtasZZYbFLG/WMmK4hHGfRh0IN&#10;dCN27HmH8qvRyzCOEKRweayqUlJWNaVaVN6Hw94v+HHi6z1K8efwmrqsxzPAnykep9M15Lf2GpWp&#10;uMaBqi4HzDkj6iv1INzFLE8dzpVrIpTB3rkY/GuA17wL4Uvxdm2SO0kkRihABUE+1cNTD2R7eHzN&#10;PSR+duh+Ldc0zxjDusbuSDzgskbA/Mh6/iK9h12PRtR+FkNzb6jDLp1/ZBiF6xSDkq3oQa6Pxd8L&#10;PE1vHqEn/CG211CpP7+1X50HqR3FebaLaa5pc/iSwm02R7C6bLBzjy29QD0JrllRvtuj1KeJjPZn&#10;nl5pxitQbeWTcpOBu7CsyM6/FPptzbzylhLl1DHnFesX2lsdPLJAQgViCpzxXns0WpR3N0IrWQqz&#10;nj0ojd6djfnStqdRaeIDfRi31PwrDGogC+YRnmsbWrfTI4IvswVwZMnbzXP3C6xsTCblP31xjH40&#10;Wraks0YeMsvOQx6UuppcvJGj2EHD5K1FLp8kmmXqoCZNuV9eK6zTbRZtMhdIxlQS4H8NIVlQaow0&#10;8743BT3oQm+hx+l6jrFpr+kQS2BZfOKy7/T1rvdU0LSr3Qra7h1G2+WPLhRzk1z86Wl4IpfLiinA&#10;II6ZNS2t3qdjYFHjZleUK3zcEUlJ30Ha6sc9Jb20d1qEQ1Gz+QjgkZrn9UdohYuXsnLHAQYqbxJp&#10;V7L4x1G6stUuF8+MNJHuPWuct9Nv9zPcanM7qxAUnOK6YybW+pw11aWw+W8vVZXju40yRkDtWpp3&#10;iDWbfUFkiuxI+9c46GqjaZC9qSzPhuvJ4qe3srKCCMGLtxmtFNx1uZp6/Doe0aH8YfEFhFZxt8Pb&#10;qZlAyVkODXq+m/tDKIYo7v8AZ7vmGACyyZ/nXytE9lHaS40q0chh94DNXPtWnGMH+zbMZXptFbxx&#10;N1qFTCU6u6PtfS/jj8ILm4iF7oWuWROMkxhgPyrvLD4lfAK7uI0h+MumxyN0Wddv6mvzgWPSJNQG&#10;dLjBLjDACrc0WlRXqquhRuxT5SCBn8atV4HDLKI9GfqjYXHhu8sxJZeN/C9wjL8vlXKEn8BUk1pc&#10;qGP2RtpPG3mvzF0m6uoHgktPEHiezuI5gcRXbgZ7cA4/SvdfDfxb+I2lvpg1Cwt9VtVwrByRIV9c&#10;+taRqxlszkrZbKGqdz63eMh0Bibp3FN2ct1zxWD4T8f/AAz8RCxii1yytL148rb3BCtu7gE8Gu4u&#10;LZ1VMRgqSdrLyDVRnc86UHHcwscmmEDnntV2SNgyZU80wqMKfaqIK6AFYzv700ohuHO1T8vXHSpi&#10;AN+B2pIOXmBUcHj3pgVjH8h+QcelQNG5fguBWkxbEoFv3pnzCYfu16UCKW0hY/ZhmpmRftjEHjYO&#10;KlZVwxyc5qFvO+1KACBjrnrQAm0l2KpTWR/s8mQOvBqdd+2U7uhqtI7mRfvjBoAZjaQAufxprkEA&#10;eWpIp5ePzcFxkio8D5zuHLdRQDIWDZOFJ4qNh+7HSrB3bBwc/SoW6n60AUpcfL8vbrW74Ebb+1J8&#10;Mm3Di6fI/OsllBlQZ/hrR8FYX9pjwST/AM/vy1S1EfWlxZ2rfEPRbto08yO22qfrXzl8Y1f/AIXR&#10;oq78FrQHP4V9NTgf2jaHJzsU182fGJCfiZ4VclstbkZ+lS9x0dWvQ8phEq+SDEc7q2o1Pl8YAwMn&#10;NU4lk8i2zj7vetGMAoOM8U0dDOs+HWP+GnfCIOeYJiPwBr397K8b482d35bmFLBhuPY4r5/+H+7/&#10;AIaW8Att58u4/LBr6sPUc/xVozjquz+R4R8VV/4rHwicHmNgOK84AcRqdp+6K9T+Kq/8T/4dNgdJ&#10;BXlxMnnYLD7o6VjLVnTS+FDhznKioLgYvNKIIx54zVpA2xSUPWorkDy7c7P+WoxShuaPY+jNNdv+&#10;Gd9GYZz/AGLilcuf2f8AUCdxP9nP1+tWPDUSyfAzwbG5OH0jn8zV3VIYo/hf4hiRcKumNitv8jz7&#10;628z59wpD4T/AJbNSouZJCXb2qFP9cAX5+0vVpcYbjoeKk67E6/8sxjtUy53SZqEY2gdqnUcE460&#10;honAIQYXtzS5f5O9NQnIGKnATc5KnJHFQy0LzsXH5U8H5ZRj0pmOX49KeoHkTEn8aQzz3xq6JZaS&#10;/wBnXcNbt8Z7/MK70yyLJayC23EaXAQMe1eb+Pd3/CP6fgcjX7bH/fVev2a2x8PeHybRGlfw/HkH&#10;sAtZYhWSZ04a6ZwmtxC91Xw8Ps8ijzeQPWvaovPsP2btDG0h47aAdcH5nH+Neb6GLa78ZXihYyIt&#10;SwvPvzXqXihHbwt4ahG4RHVIS2P9nkCtMHExzCV+VHF/Ep54tQ+DN1FaZeTUERyO/QgZ/GuL8a6r&#10;4u+16fAPD00UCaXE0jYJ83I4wfavafFdpptz8K0aWBSYXgkhfurZH8647xHc6YPCukJcTWwJslWN&#10;NoJbArDHJRldm2WSbS8j498SobjU8z+YHZv3ftXMtBcwyW3LAbeOa7P4gy2sHijTHVxGiEkenNeW&#10;6trFuumiQ6ihOwbRn7x7V5iTb0Pbk/dNO7v4obW6DaRdOyQk9Cc/SsnQL3xFdjxJdNosVvbQLJtL&#10;dWxVrTr65m8JQfafCauz5Eb46A+tc/4wk8R2fhDwhbadpcqx3kkglK5HUdK0auznMLXNWn1HRdTs&#10;ree+KrcsJHXIB9s1iaal+tglnFoLKY4W27RyTjqa7rwj4c16Pw0GntrT/SAzMvBKk9Oa1/s9tp2v&#10;QiS2BkO7d8vUH3rahUUXorkSi5o9L/Z1+0x/FqNZ5D58tpcBhnpjNfT92CdVvCE4F2+fzr5U+C9x&#10;j9tjw0qM/lTWV1jP0NfW00ZOrXygHP2mQj8692Gx4GLVp2Mq4Bbwl4ujMAzN4euAoP8AumuG+ECS&#10;QfAHxXDJbzKzeLboruGMjdW3o3ibw1dftB+OPDk8SW9/bW+bVnb5bpf4gPQiuvFvaW9tLHBYwxr5&#10;zHCgDBJ5rV3S2ORx19COPcLxfkyN4FeHfHSFf+E4/ZZJQEF7v8eK9vQt9pU7e9eD/tD3bWumfsv3&#10;n2csY57sYz61jUV0b0H7yOCnvtPsp7N2+xqVtiV3NXg3jTXtXuNW1trHU7iIyOQ8wHJHoD2/Cuxg&#10;gXVbWa4u57jHmKQoYg/TFbd54V0mbwrbxKfIR1AEgGStePN8knc+kjK6R85+E/8AhIpfitaQFddn&#10;8ycGSQlmH1yelenahb6knj0xR6ZeKBECHAPUV7Z4Z07wTpGj2lsH0t5+AXdRvYnvmtS+s9PfUtSc&#10;adp+9VUq+QODUOuk9EdFJts4vQ73UhomlTajG6+TGyl3XgjtWza3ejXGt749TgXLHGO9ct43/t6b&#10;wQ1tYWN0sQhYytHGSTgdsV5d4TTxw+tWkUPhrXCPtm0ySIyjj6is6iT1TKq+69NT6Cv9OluLNtuq&#10;4DRNuwa8NvbLyfGOpW7WMLRCVst7H1r37TbPV4nmS7uSr/ZBmPOdua8l8dQ/ZbXU5Yi4d5GVz6Ht&#10;URdnY55rmVzg7O202LxDdxwvG2+TKEjhfWtNk05NSull02AyAZUhc81j6BDcGAGW9LSby2fQGuhm&#10;RBLuL7izDkj0r3YXaWp81VSUmSafYzajdxQSabpeVmGP3YXK/WtC/wBI0K38RRW//CP6YGVBuygO&#10;DUdt/aIuYpYZwuxQeOK0CTLeTyyuS5xlia0S7mNyS7sPDcPwt1C7Gg6DJMroogMK5bPeqenaRoc3&#10;h/U5m8DeHlHlggGBeKkvY5JNLICTbRKu0A9a6RElj8DWKmzdA8AyPwpulfqCkcO+h+ES8zxaRpjT&#10;qCSiIBg/hXMzaPby61EzeHVYi7A27Og9K7FP3Or6hKY2BZua6bT4mbSUvxLbsd5IXaOMVUadluJs&#10;881XSkS+0hIvBdrbC3sC3QEtkZ5rmkGqPo1xIqwgJIy/6uvTdUvYpdR1aQ2zOzALu7DHWsopbvYa&#10;bbwWSHexzgd6I07IOY85SG+F5ZMbeKVg53Ej1qxJp94upeY+kuXfuF+6K7K70+SEaYr6c6u14nzZ&#10;6c10+oJGsugKRBvNku4enHWmojueI3dlcLfXONGOFjyCR97Neq/s9IE/by+FvyYb/SAfxzXNeIjc&#10;R+RGit884wwXsetd18GDbR/tz/Bjy7YIAJA3uSKbi1FgnZn6FasCbu/XJ+V8/rXMamLpdCaRCrAI&#10;M57HtXV6muLrUZCTgoM1yd9KyeGdQlFtIyqhLKOwFcUUbbI4WW68TywXAm8LWhjSJsNgcipfCDQX&#10;Gr39v/Z4hQ3PYcE55pTfwXHgTxjdwX0DJbWUgaPPJOPT2qv8PnjPhDTblpYjJP4gfofu/N0Na3ui&#10;GjF8RW81r8V/iykauY/s6BkL9AR+lYXhqwuFgtGNzMofUchCeeTXY+IbG5uv2ov2gYV1YxKNJs35&#10;7nbXP6VJcrc3cbzqfI1BQSvsaaZSRk+LJLlfiB4+05mwo0mP7x++Cuea8+8NW5/s/Uws20R3MmeK&#10;9J8QW9tf/F/XHOsSxebomd+37hRf61wnhKHV5dW8ThoVFslzMolxjODTIkMnCGdz5RKiQ8/Ssm5A&#10;81XVQAYyMCumuoESeCI3sAZrhggz1571kXsNzENkti6AR5B7EVV7Ds3sfJ/xRST/AISewbywStyc&#10;8VxlrDZt/ZnmXcakxfL8ua9A+KTBNWu5RDuO07B6mvBYdZuovsgksXJS5w7exrROTMpbnq9vZWsr&#10;ypGwL8BCB3raHg3Xjp8ci2UUjED5M881W8E3dpPriY099sLRkEj75b/CvZxf6guvapHFpZAS3U5J&#10;4pxd9OpNrM8efwP4vCK02hQRKVyPnBwKq/8ACE6qTC/2mJsE/wDLPp+te4m+vJdAnY2cu4OVZsnA&#10;rY0oTLotwbqCGOJICyse/FF2F2fOjeDNRLHLxgAdNlV38HotxAj2LPIzfKoXFe8Ldxy6jfeXY7US&#10;UhWI+9VddsuuBRcRfJINzfWp57D1PBrnwhOrPs8KZ45KnOK5m58MzrqaD+y71Cp+6Y6+vRaR/wBr&#10;WKbVX5Mtn0FTXNrpktiZEtrZUVGG9kHUU+dE2Z8ef8I6ixnfpzrkdcU0aBGtum9yisx2grn9a+o7&#10;HRLa71wrLBAsIu/vgckVsa/oPhsWljFb+H4AkUIG7qSfWl7QSR8gvpVpHE221dyF6lazmtmDZGkd&#10;Acrivp6XSLEvpUI06x2qxO7AyaWTwdpk8LzGBbaIr8xPQ0e0Wmg7HzRbWIk0+R5bfYok7N1q81hb&#10;Q2kTjUCAVOARmvoJfB/hVLONFuZCMk5L96z5fDmmPDcW62bydRuAztq7pjt5HgJjt1S3zOF3kkYN&#10;Zd1PbIEVpwQz4yR3r6Xj8EeH08NXglWRnxlHzyteZ+MvC9lZeHrS4W08yGWXG4DkEVbe1gcex5OZ&#10;UjKsYUYbhgA+tX1mt2QkyOucYGOtdxoPhrQb3w/fOup2xmjKfJJKAAPxrV1LQfD1pptq0ms6KSWC&#10;4WVcqaHYmzOLtVSWeJRbuflGecVp+VOlw+yzduemPu1txwaFaht+o2uTEDhmAKj6VJDf+GxeYGuW&#10;R79qXMCRJpsMQe3d4pUzGfvDHNTv81xKqXav85+UDmsjUvE+gRxLGZopdikLtAAGa5+DxNYQSXLJ&#10;pHmyu2Uctxj0qW0y7I9CgEK2h86Yrg9x0pJ7/S0il2Tk/IdzbfSuIu/E+ly+G5XaydZuMp0B/Gq8&#10;esaVN4aaVERRGnzAjlj6UBZHUR31k0d8/wBqk2gn5itNj1PRCHb+0juVsR/L3ry261+dpLlF0Yoh&#10;bAAXqKhh1RQlyH0xTuXp6VOotD1o3qieQrNC+ACTmhr3UP7P1Bo1IQMOq8H6V5Nb6jIL1h9nuBvf&#10;k54xWvd61qjaULaO7hKIvyOFwT/+qi7FZHepd6hdJcxxiEBVGRu5Jokmuf8AhHbsyWgXym+Zy3av&#10;JFv9atriKZZpiTIPMIbqPpW7c6rPcaBCpimEboCwz3p3YWO8uPFX/FKabaW1naIix4Yk5JP1rBfX&#10;AyhWv4wwbLECvOZVD6ne7XkQALwDWla2zMt1IiEssOACaWrBI7SXWdEmjVm1Ql1TBGCORVN9cslv&#10;NGVYgyMGDue3pXnZjlOoXsbagVlWY7sjA5q7JA0lhZph1KdD0pWYzt7vU4F0OJxd73cMVBb7taXh&#10;DWnvpL+1m0uBWhT5ZA33geBkeoryy5SZbHY6ykKnLA9K0/BjsnjiTDPgwkEg/lTtdWDU7PxZFNuW&#10;JERpRJlR6Vy0fnf2fAr3OZVI3cV0XiJ9Q/tG2kFiz4BLsTjiuchcSfZpF+ZSSMjuaaWgizMcSWwi&#10;myGTp6HvVUecbmfN9xxxmrjRzZXFqoIUnrzioY7WeWwuZkZAI3O7LYz+FFgEVsXVsd5+UH8asI1v&#10;5F2QX3FuOazlaRr3DWaIB/Fu61O0ojRwYImLkD5SOKkC6pk2sVgiLH9KhupLyOwcPsBI557VHGz5&#10;ZQbfOMjLj+dVLjcZWEssBXttkBI/WqAkjKvbo32jgMOtaTkPBbgTJ8qjJzWTAR5bL5MhBIwQOAKm&#10;mSwE0Hl67qiuF5CRE5NINDWRkIA3A7V7CoproMVCQoxzgms6N75IZdlj4ilLN0Fo3+FWoIdUMjZ8&#10;A+KMuhwRav1p2uJtIRJWW7ClcEnkipZZF8+IBsjI+laVtoHxFuIl8n4L6++T8rSKUGD061u23gD4&#10;o3BiW40W0tYiTuUTAt9KWz1C6OSvpYX8DeI4wA5EalWTnGOtchaTbY1Pm9FPQ88e1e/QfDfxCNNn&#10;iTWobdTGRuYb+vf8ahi+Ed2jxO/xbhQkk5WDp+Ge9CeoI8x027hfT7OQ38AwxDBiMj8K2i9uYXY6&#10;kvPQA16xpnwl8NiSIzeOtTkblj0UEj2FdPb+BvAkU8Xm2F5NsbH+swOPpUSdnqP1R89LNb/vwJ5M&#10;BeiioH890Ti6hG/oIyc19b2nhj4bCyR4PhvZjAG5nbJzW3DpPhSOIlPB2hAjGN0SkVm5q9rFcnkf&#10;HcNvKUXFlr7uV6i3Y/ToK2rDRvEs04EOi+In3OOlo3H5ivsCKW0jt1jt9E8ORYHH+iof6VOL2+2h&#10;Wh0xRuGRHCBn8qvmjbYpQPmWDwl8UNpKfCwvGVHzG4AJ+o6101l4K8dSraifR7CE4GVEmcfXFe7R&#10;Xii9YfZmHHOWOPyq2t6Y5mK3EanHUnOc1PtHaxaVjxiP4e3n2yaSfxDg44QDgVoxeBrFJYyfET7T&#10;IMqsYyPxr1c3sOS0mGyORnrTZb2I21mItPSNTnIPNYvmbFy3ORi8FeH1W0b7W33Ocjmtmz8L+FoS&#10;7CJWIHAJ6mtUXajT324DHuaq+bP5xIZyfXND10KUbEo0rw6GcS+EdOAB4DANVtLPSI7dfs2g6aq9&#10;vlAxVMTzbmLtknpSO4KA73HtmojCwKJbWO03hJbXRGBz96Bcr+NUp7XwkzMjWekhmUgFYAKqlpGa&#10;QYfjvnrSFVa3TMY69atILGVdeEfCt5FOr6XZkFSQwOCK87u/hzBB4qiubbxBcMgYhbeTnGfevWcz&#10;gwAXcgw+eD6U+5uLtyf33JUA/hVLQEjwbU9CltdQijbwtK2W5YHgZp/m2iWkVlJpBilSLcgfjP41&#10;7JcxzSQL5tojKo6459qwtX0jSrzQYw0cazhfklXAK/41XOh+p59Z3cwS5bgLux83QY9KluNS2TWx&#10;baCGGCPepdU0rUIfh+0SK7lOdyjBOPeuStp7K50nULeW3MVyFwoY9xVWGmdHqlrbX3hm6t7x2aC4&#10;hHIJH8qrabY6Zp+gaXb2iPHGJcEbjznvmq1hdLJ4e1O1e4BmtdwPqPSl0q7F3aavDLZgSxM4685H&#10;SjYOtzprxo0h0cM8ZG5ctnOM1BdzQRa7o6LcxFHUAMPU+9Ymmu8zX9rNKQ6s4UFuvpUeiqb2L4sa&#10;bLG63dhNugYnlh1FTYDpZ7yC2vrCOWFQxmXGec5p+sXhs9X0uVoYjby+WGPpurF8Pxyax4I+Ktjc&#10;Kq6naWrtG2fm/d9Kn8KgeIfhL8SNLuGYXdrYy7Je4aLoPzFNIC5e3CW3iOxMgja0uETDZ4Gai1pr&#10;izn8Mz/2iPsNxcKu5R0J6c1R8H2w1z4R/FLTZ7uYX1laTGOQn5laEHt74o8Ni6179mL406czsbzS&#10;43eFz1zF/wDqoQGtcyXdnrehNLqT+RdRrsBPHPvVi/8Atuna14HvZrT/AEG9uFQOOVUt0zWFoDXW&#10;vfsi/FG3kglbUdFCvDKv3iEHNdboxOu/8E4/G9r5xk1HTFk355ZGjGVI71LTCxl+KrafR/Evgq9Z&#10;ENjqUixzAdEL/dNc3r0A0L4s/Ba7lbzLK+u2EigfLh+ldtmTxB/wS911i7T6npSKJNvLKYO/r0rC&#10;vYxrP/BNebUJgkl9oWrwYfqwAHerh5kmTryx6H8c9AuVsi+j61HE0a9VUsfmAo16L/hHvj34UlW3&#10;kbStYgheONmyBuPzCtzVIYtW/wCCZdpqP2YPc6XPGyFeWj29fcUnie3Or/8ABMr4Y69JEGu9IvYA&#10;HHXAHINVoO7MLXhceHf2nfDtxDZj+ydYitnELHKsshww59KuXkf/AAj/AO2z4aRY7iPStVgilhDH&#10;grLwwrT8XW7at/wTt+DHiBh/pGmvAAR6AZ5qb4gwXWqfsPfsj+K0twH064ghu2A5CjoaXYV2Zy+T&#10;4e/bqms5LJ00vUryOWBiPlKzH5gPbNXYBFoX/BQ/xlpixSR6VqXluiOD5ZWfuM8dTVz4uRJefs6f&#10;sa+JbWIPHCbWO5lUcgDnk0nxuMbeHf2FtetZkaO40qyjeZBgkgg8n2otcLlLw8h0P/goH8R/Dm0/&#10;YtSSRot/3dsnpV3wPFBpH7dfxm8LSKDbailw0Kvyo8z0H4074zIbbx9+xB4hgws1zZ2Mckqfxc55&#10;Iqb4q7dJ/ah/Yu8UW9q4l1Kys0uD2bLCklcZS8CRHSP2x/jt4PuVEkN8L1Yw/K/Nnbx+NQ/C63Nl&#10;+0d+074RvQu+506/FujjKkc7cD8a2viIsWkf8FIv2f8AxGZFNvrOmWeR/dZjzS+JYTpf/BWz4Mam&#10;3yW+saVGUbsSxosBhfCWzVtU/aw8K38L4X+0ljhk7EA7cCqfwktYrz4ffti+HLwSsiRXhhgc8ho8&#10;gEA1113DPp3/AAWQ08hNkGr6PvBHCyEtWZaxtpv/AAV88b2cUYigvYnZo14DCQ88UMHoZnwSE9x4&#10;R+PukvdTLJY6/MbYnqm3g4FLNrl7p/xT1eG5vyJfNHlOU42d+K0vCCxaZ/wVU+NOkohS3vraeRFx&#10;xuY1h/FS3hg+MPh1fLXeZJ1DBeozTuVe2x0N5rum3FvJ5OoB3kjG/a2B71gRRwCS9kVZtruMZHfv&#10;Xnlvb3kd9IVuJkyOFznOa2bTWnhvotOub3ErSfuiU65otYk7pThoAwweMU/y5z4gsSLwrGB82O+a&#10;itihtiu+GSQICTnpUzSARY85eCN3PSi1gLruwvGQBuF6+tQCVzeMDIeDVBpjvkAlDLgUgeIwXAO7&#10;djgipsCZT1HnXETe2Sc5zWjYrdG6sETIYzryD2zWDNu+1MxLZVuTXRaI2++L+YR5aZB9aJIpI47x&#10;zDFdfE2C0fWJovs1mhb5vvE88Vh26WUNnNGLQnjHJz0qxr0sV58YLuZLgMFmILKfSosSi7jJiAXc&#10;OCOo+taQ0RlNK5VlNsojljtwp3Y6V0Glu5gY453KRj9azLj7Mz/u7JFG0A+lS2kpjxGIuCQd2e3e&#10;mKJ6DGk11f2RUMsEYUkj+LHWvW9Mk0UeF7AxQrujQBiepNcB4Uk05rVyzfufK2liPusa6CKC6g8S&#10;aePNItpLvl1HQE8U2Edz0+3hvjoDTwa2BtTc8JOcgdvxrX8N3Ph/ULLxVcx6Dbwz2D7JwVCgE98e&#10;9JotgwuLXZemRHhUuS3QfSr9ta6Knin4j2kJjhlvdJZXYcB3x8v607l3PGPGljp994q1SI6zpip5&#10;6tsBHzEHOM1yeleG9e1nxl4ggTx3fWtnZiL7UkchBKDsMY6iua8RaR4j0+LXba+8Vakt4/iCXyGg&#10;kLtkt8mAOTmvVvh1ZePbTwl41mvvCETXE2kAOjTbfOXHy5z0NRfQbVjI1iPwZDFrmmadpCR5txDH&#10;IzbmDgYLZ6kk81kx+Dr218EfDq9l8TRTtY+LbaQPswxDv3PfFcv4h1y2s/GUEdz8MZ7K4HiaNY0W&#10;TzA+9upIr2rxDeeV8K/Dkbyx/vBaSRHPDY5OaL2VwZ9q28pfwb4McBQG8LW2ff5BXMzeZ/bEnIxv&#10;Oa1NBuLe7+CHwKuI7lNlz4RjJftlV5FUrkAapcDP8WARXgVfiZmxU25ODzinfUDOaYmBKpK1IQ25&#10;/lqBDMkyZEijbVaZLoTxv5u6NuvNMPyaiw9f0q0xJtXGzt60xkac+X84x6VYji/4+nwMBeaqLnzl&#10;BTHHFaEbSfYbhcjBpAUT/q7sDselRKTmMe/NTOyJKhPd+ae/lNKWjjAG0daAK5A3nGc461GA41GE&#10;54HWpsENICo4PUGmlWEp5HJ4OaALJB8wlWOMVBIH2HODirKEiD/V9vWmMAYnyTy1DApEglORyalQ&#10;ApKNhGBTHWMP8p5xSqWCnIAJosIgnjUSRHGTzU0A/wBF2sQeeKVhmFRyTk0+LGxeF64oAVtgWQZJ&#10;ytanh9l/4SOIE/LuI/Os2QH5h5HbtVjTWVdRgITrdJ396cdGM89+M6FfDuq4XJRfTsa+K9TYNZ28&#10;XlFGWUkk9Gr7t+MNtI/hnXpVbcp0+PPtxXwxrIUQ2W6PP7x8gdeK9CjK8Tem0o2OSkIN8QWOQvWp&#10;otpS5zKAM8cdaqKyC+uGeJslsD2qaM5uIwbfA5wfWpMGahD/ANiIfPQKBzzSKR/YMrKmcn0qNxF/&#10;ZewM+M+tTLj+x0Bx2xSEZP7tbyYBOuMj0qUN80gCYyO9OlC/bctHzt4qPOd2IQPegRMmzC9MlqtE&#10;fuYxv4zVKIgquRyGq4GzbgFAOePahjCSHdZSvlfkHAqqhBtyNp3E9KsfOS6lmwAOlI6NtVkUYDc0&#10;gHI0ixgtG2B2FDtIVU+QvXpmrQ2NZQgyDdjkYqtMG835gP8AZxSAtxG3eQYAB28j0q3EjkSOIjle&#10;q1kRsBcHNsx+XtW1Ys7+UwA+YHI+lAFSQENKSvIbmmbCY3PmsBjhas3DRfa7hGX5i/ymnAYtiCAC&#10;oFOwyFUjKjLMOM01XjaWTEjnHA9qfx5jksMleBTI0UXAOMbn7d6LCLUZkMEx8x8hD+NVYUiWS5kA&#10;bLPyKvsghjOYsFhxzWexJuGwMZfqBRYZK5GV+QY3Vn6gkfl2zLDIzsR+Fbv2bFkh84Elefasm4Ui&#10;7QGNsg8UWC5DALkQsrSsMAcYqSfmKT9w3ygYNSgkSNmVeU7CmSyKLCQjFAFKDzfPIEbc8c1JOk62&#10;N0skr7sfJketMhlnDK4RCFkBq7dzxyxqXh5KDoOlIDDV5009x5DOROuVU4Jr0vUTK37IfjSbBHkX&#10;FoHT13EV520cj6xYxxOPMaFiM98V6ZpavN+xv8WoLgDzRfxbuOTtPHFOPUTVzg0iQJbOIVGbaP8A&#10;DIp10IF0+dQN5ZQTjtWfenUll0FlvVEMigNHnn5e9Mkl3JcKTg7Rg+tEU2FxM5tABDwOnNRH/Ujv&#10;zSr/AKuMFzjvVeZ186NOVzIBn0rcgmYElPnPI5qNFYTkZGKu7FVkxKCPLGKrScPGQhJzSC43cubk&#10;EDO3jiqzpEbZ8P8AhVrG0qzKuSvHNUpDgTZPfj2p3EQYjEb/ALsAkVURgbkrk53VbH+0zYK8cVW3&#10;ILxvlGQeDVDBuJpNz8dqejgFiJAQSMVC3LvkMcj0pI1G+Hhj+8xk0gL8UjDWDHh23xHHNcl4Nnns&#10;/wDgof4AkEceV13YQxxkMe1dhHGF8c+Gk88LuFcOLS8k/b+8MW0U6xSSa5asjZPAVsn866MM0m2w&#10;Z966fJfRfEP45X98tysFra2qxxuDskEuemeKTRItPs/jb5lvbRpDeEuIzjaN3Jo13WtOvvBWr+G/&#10;MsYrt7eyBlyA25D3+tc/bRarN8QPEEE8jwnw/DbiQKeZd44rpbu79Da2mh6LbKdM/a5tPJmgSy17&#10;QnSQZG1JR0/OuR8XX+n6d4g8bXieHNO/tLSrhUZ1UZZJjjnHtWlHbTaoupEa6c2s8TRfPggg54Ne&#10;RfEL+3x8TPFK/aMW17FbG4PXd5I45pRjd2IS1O80+7eXStXeaGVFVI3Vg2Nxfk/lUHiS81FfCFv5&#10;BcyR2jIjkckOMcGr3hi2hvvCHw3u47xDDPodz5sf914lIA+uRVfwhJHrN1rVte6XsWz1e4DEdVCs&#10;QufrStZh5HXfDrw5oN78NNJik1/VEv7LS7qdflIWNyCeOzZNei+E9T1W8+F2mWF1ZTmWC7vI5ZjH&#10;guqEgGvNrDxTqCftF/D/AEuz8JWlvBYefHMwwDdqeOT7e9fQlhcaXDo88smjaehudKuPLxgbSQcm&#10;qQK6POY7gaf8Q/hZNE0UlvNqUyXAJ468Ee4NexTy32p+CfFEKaXdm2iSMzOjkMAegBHNeKXeiazd&#10;/s+RXFhqCT3Fn4nkeNg2F5bpmu98BXfxIGs6vbHwRbt/ocH22NZAVBHQ56c1MgjqSQ29pHqCwLq4&#10;RPt8JRZTgpg85zXrOr6jp174a8fWKW9lNHH4bjjeUOCJMrjGO2K5Txfo+k3vh/X7ptQjs9RSOHzo&#10;434PpnHTNeXWs8mmeI5Nk8265twssZfdvAHXFEpc25Vrnl2trc6R4W8YWUWhJcQ6xf5bD4NsUxzg&#10;eteMRoI/2gvBUrxmPZIy7XGA2/jivoDUhpc/xIWS6v3SGWckHqFx7V5P8XRoyeJf2dfsmp2DrOZT&#10;5tuwJXYeN5HQ+mamK1uFSWiIvGmmLJ4T8T2xNq6SwqzIW5UnuK+bvEV548tND0Wykg1Z9Mttbtnj&#10;mYswO05wT0+lepa9rOpf8Jd4Tldb+W3+3W0V2BnG0nANbnj6+8PJ4c1LRovDdjLHPosLxIuCzuVy&#10;MN61UHZ69RrS1yPxH4gu7pP2a7mys0Y6l4OaC4tWTcsgVMMce1WvCclnot/a6TLcxvY+INH1D7OZ&#10;CFWCTacrzxjNcNBp/jmPwH+yhqdt4YsQNN1C5gvImmBMKy5VSa2/F/h7xRP4q+FVndeIDKIsyeXH&#10;8pj83ng1TST0Edt4N0i6034caxcyx2txPDrlz9j+zyiQW6Ox5OOhIrY07WNLvfHHiawkNtFeQW6s&#10;XLjMufbrxXjWjXtx4V/a18LaYPiZqR0/U9GkOp2V0xlEJA+Qgnpmun8UW3heLXPDfi3StQjV4PEc&#10;CahHFMCJ43buvYgVD3sM9E3zeXrUbXhQq55Petab998H9PRdRga4ifls84z61ptZaLqPhnxRPb3C&#10;gNoMMsZU9yuSK4G0sdR+yS+Vrs+DI4ZN3pUgXoLqNJNslwS/H6VbaxgvPD3xDD3WxLu2QTBjw2Bx&#10;jNUrXT2+12hlZ2dnPy1d1WVbSz02N9ghaMiQhuV9KL26j+Rq6FpMlj8LrYWcdpK0e/MaygnB9vWv&#10;D/EVzrD/ABrmew03WI7q2vYxKEds7iehArudFi1S1+NvgS5g8a6kLG4nc3luzFgeflwO1Zl5qUVt&#10;+278YZRoitBeQW2wtHjle4FWpagjtLnV/FcPwzs1n8M77ua2jB3OeB61DYq8k1i13LMASpBOce9U&#10;tb1DUL6Pw8LTwpOXjuFDOP4Rn0rG1vVNetNY0C2bw3FJDtj2yhuQe4xUvUE7C/EW/v1/sSHTdZEY&#10;t5Y3kX/nqvUj8q1rLUhdfDLRnFhMYLi1QMA/3WAw2fxrJvtCmv8AW9M1B72eNWsQPK7dKLKI2Npe&#10;2i3ELRs5KxluFJ96Vibu5sie6SzuYrTTcBIskjrXjcw8Wz/GP4kXdv4XvppykaQxM20gL7npW1b+&#10;JtTsv2pPDNrJocjWihjKpHEgPfPTivXru80VtSj1C08F2Nwstg+943AK/UD0pqNvQR4J4jX4i3uj&#10;/C9tR+Cr6Xp+jzuZrqGbzHuJXzsyF9DXt9nqKz/s5eG7DUYYW1G30cpPGxwfLx+7Y+5GM1zWg6nr&#10;c+seKS+kRixW6beJTkDB44PGa43xu+tpNcanbQn7JJ4gs455EflVLAc+2KHLsVuY+q+CU1PxL4Sk&#10;PidoIBq2ShjBBGeQCfWuh8T+AfBtp8P9UuLfxRrdg8OkK3yuSrMF/iHua7/xVqWkRfCiaCx0KOe6&#10;g0ywa1Fu24l3APOPeqV1e+MpvA+kWmv/AAPsrWKbTk8+4F0CXjx/d6g4qvaSaS6ENaWOT8J+HvBM&#10;37IT6neeGdVnvRNJCZRckKzNwjADjqaypdSk0DwZZ6PbWOozaqb1DKmT0kOUGKva94msLTwN4b07&#10;RPh9ftpVtrETspBBOxsseetdTF/wi2tfE3wj4sg1XS0SHS4Y5YJCozIg4yD6Utd2NaLyM2fS76L4&#10;nfBK9vGTzZdKka9jzzCWX5a6CysNJtvF815L42hEyM5iXeOQ3Yit28gguteMtxexrv2+Xg8Y+tZG&#10;seH9OMdzMn2sSPZld6ykjOODU3uwucp4o1Dw3pms2V9/Ymn6hNd3gCxBgdhPr6ZrtoLXxXqPgrwz&#10;cS+FV0a3jtRJ5ZugTKcZU9e1eLavYaTpH7OnxXOoTzS6jP4mtpLVpGz8iHJC56e9ez+G9S1HxF8O&#10;/D6/8K1htNPk8KrGl+l+CfMVcDKA5GTVNaFHm3jrSZb7RBfSa+JdbguYj58T7TPHGeE49uK9S0u2&#10;8G337PfhS5h0K/sZ5NOSOeJ5CSkijBOD6mvMtHmGn/FjX9P13w5qH22z897VWJKTxjowPfiu4+H2&#10;s2Wr3/xWz4WWKFdQ2RIp4O04OMUr6d7CsXYvEV3o0MVnc2dpPDHMuySQAkBj2Jrz7xl4jun+ImkT&#10;w6ILi0S5hYhV+8Ccnp6VpeI2spP2g9KtL3wzKdNhB8/c5XcT93B7ior+ytbe/V47BRYk5Q7d2B2H&#10;5UlvcdjsYpLObxD8Ob2G4u47e709TtKnKFRTPFP9otf2LC8LwyKAMjGcetc/beIExoqHQykNt/q8&#10;R8Gug1W7tdb8BXf9mMourWzZZoBwwyOCBQ9xHmGmNa/8NRafFawz/wBqQ2DvCY1zGFxlicccCua8&#10;dad4qsb/AFTxD/w0Hqdyb6d+YmMaBkzlVQZHy89K7nwvcy+HWtHvvh688l5fvFNNKP3kaucHDHnp&#10;XRP4T07xD8TPH9iniR00jQ7eGa1tFOQ7T8sC1W5WKVkc78N9Z1aX9mbxvc+I9X0+2tZNVi+x6ntA&#10;aYDqrfy6VxvxHv7G8+KPwbl0+5hktLPSp/nXAL5HX8a7z4jaPptv+x54z0mzshbx6X5bJEj5J7nB&#10;75r5dudRhXRPhXcxySsRbSIY1OdmBg5FJ3bQkr6nqPhbVviFeXN2kNzK2k2+vRedbqpDEBuTkelf&#10;YHijStE1j9mq5ki8P6bfTxaTAttE0gVkyMMVJI+7Xyr8Grp1+KkW+1ia0vmKumOASf619rwaV4ef&#10;S/EVkt5cWcuxTbGNj+6Y9yO+al2XlYG9T4jbwnNovjy3i/4WhdPLdZdVc7fJP90fTpXZ+EdY161/&#10;aG8DW2o6k0likU3n708xcgfK3OcYNJ8b9L1W1awnGuXNxLpmrwieZAVLo44OP0rqvhvJ4OuvhRql&#10;8fshuJdIMMyS4LRHGMjNat8yu2TF66LQ6G61Lw7YfFFNdbXbx0vbrbLJHCWSRAehxwMCs3x5e+B7&#10;34D/AB3vdO8VXkyrFbmJZIigiZhyADwawdFnvLHx1FoF3Nbz6TeapLJBPJGGMZznaCexo8fvaTww&#10;aRBpgtbe8v4IzLHEAuAcZOPzrPcaRleBrSe7/Zv1nRp/Fd88d9fxvbb4DiBh6HoRmtmPUb22+Kd9&#10;4XurSSaNJLQebHH99eAOaw7kfGnTPiN4L0bStC0m907T9A82yuPLAMwK5bPuK0PCd1rV78T4tRur&#10;Ii9OolLiJ4vmBU9MHnrVWuK1jvfG+lRxaB4iubfwsJ1h0iM28bPz05xmuD8NzLJ4U0MnRNRiuJbl&#10;lEUqkc57Zr0XxFqd2virSre60CcxyyRFR0DYPesT4jzam2gfC+fStAsAbXUbcytCANgz0OPWkhnQ&#10;6fFfab8W/Blnda5aeTqnhW9KxvL0YIcZz05rzvwrJqFh8d/AqT6l5cN1rGoidScIFDHac9OldRq5&#10;0ae60zVNRtLtbxtGgWJUlJMWBztHbNcbqt7pt3rngqyi8G3kaQ3QHmkkM+4+tLoK5zXi/wATeKbH&#10;9rvRr9NLubzSIJ5I7SPaQkm4/Nl66jUNN07VfDD6hp/g/ULDUZkEyol2SCep5zjmun8WadHF8Fbv&#10;TD4WtLkyNbfZwMb0JPJB61i2U1zp3iPQdKh8OR3Fwi2xNqZseWp6/N9Kq65dNwOZtJNff7PbXOua&#10;pBc/ZnAjbIyVHFaVhceLLv4aapHEEk1C1uXRomfbu5IU7q9z13SvCjwaBdS32mWjG3jEZBBwzDkZ&#10;rznXtBnt31EW/i3yPtEamOaLue2cetTe4Hmk9h+0A2m2UeoaFaS2I1SKRljuQGVVORjHPFew3nh7&#10;wD4h0rw9cX6tLd22hCMHdgxkDGCK5l/+EssPh5bpIbu/vGkHlK8pAYH6msaDVPH2n+IvEd8fgLfy&#10;wNZqbiBZjx6lSKdxu5j2+hz+GvG2rarD48uZbGC6ObTZxICen4V6XF4m0XV/B93ImhXStDCFYkk8&#10;t0GK5LSvFnhTV9T8R6bqfwz1jSRcX8AtpipkXO7kH61DrVq+nftCX9vZanbWdjM1nvVUDA54zj3p&#10;J2uFrmJBoXjXW7n9o3ToPiRf6dFbJDOqrkh2AymPTmsKDxXrCfBHxza654XY63oWrwQQztwtypOE&#10;fafQda9G8bXWt6HrVpc2Gtwxfbbe2N0oX/j4A6AV594kmi1678JxP8JJLD7XqFqLjUHOwMoPPB9a&#10;T18iovueceLU16Hxxour3WtG6k1W0hKOgymcDC8cD0rqfDsnjy6v9Htkkn05reykmgQL/rQoJzur&#10;3bxV4Z8IRfs/eINNgtrSOKPQ7eazfzRIQ6Lk4b/aqG0bQk/YRsdbOlQW86aZJBE6feGF2nHc5600&#10;9Lg7Gzb6xaT/ALI/hvV9Quj9qs7a4ink8vOSpxmvirW7h7r4saulpqSFNT8RQjLMFOM/Wvp/4Za1&#10;4c1DwR4t8M31zBGftTNbyyqAs4fqOe4Nc34h8DeDrD4la858DLfyi4SS2cXHliNuxABA4NCsQk4n&#10;f6hp/hzT/wBn7QYZdNMrxeBmW3+b5VZo8MxHeuI+HniXSLD4C6LY6l8C9Nkh/wCEkuEttRCqWlMr&#10;YAJ5PBNdZ4qfTR+yb8P4pfFw/t2XS5wmnx/O0qBSOT22j865LwFp+k6p8O/2adCfWljmudbupXbb&#10;kq0bE4+uRQ43Gn1Ot8Taz4X0/Q/E2kS6pqkE0mhs627QNh/NU7Nr9D+dL8NdSuNJ/Yp8atqWkahG&#10;IPEJl2BSxMch4IH0rpfHCQzeJ9BsNU8LWci6dNbpBci3AYhTgHd1NcrrfjTw9pF/4usT8MYNTd4b&#10;RLW3wAsu768cU15bkJXZhy+LtE1P9pHSdN02xvwktkGS6mygcgZIwa9os3Nx4Qjil+HFkkdmjB7j&#10;zRlj6+teMalapeX3hDU1/ZqtdNvoLFpo4Ypgu4YyRlfWtLwZ4nvtcu9e0qP4aX9hLFBKDJ9oLAsn&#10;Y9OpqZRurjkrM9F0qzSbXfE850eNoo/lhVkyG9eOleSa/pthpf7W3wq1GF7aGO91kJLHLGGSMluc&#10;KeBmvRfCfiWdPF2v6RdWNtb6nZ+aGhbkTKOjCuI8T3vh/Xfi18O9Kh1CX+0vt9xI5xt8gxnIGPci&#10;hXuUj2TUbjSLfxN40RfBug4t9ChmWZ7VQrFhnIJr5n8K614ouv26tfWz1iFft08yMI0ASQJ0GBxX&#10;t7X1/eaPpmk6v4S0q3OEt0uhcgPMo+XkdRmvOfsvhfwp+1Jc3cmiXZSO3RrIHod/3zk00976jVtT&#10;sr641aLU75L74W28bQxTmZRIG3DnBx71X+HMmnal8Pvj9JZaG8FxDq4WWPzMqRnsO1T3er+H5vE/&#10;jjUzf3bRahpBEQKkiM46Vx3wJ1TRrX46fHnSJNaQS6lLJJaBuN5B/nzQk97CUbpmtrG+GzuT9rkH&#10;74Ex46EV4r8W9O1E6d8C9eRg6G6NvK+37u7jBr6N8WaNrkuva0LaezZmu8tGSMjnpj3rxT4i61fD&#10;4a3vhy9+FP2Z4IkkWZXyCyjIIqZ7Dg2c/pmgaaPA188EG1xpnmSO8nqMng1Z8J3iWmo+Fcf8ep1Z&#10;laQJxknr+dR+GHNz+zfd31zqsy3EkbRAD5RtXgce9Yt6NeX4f6etrpT+RbX4clFyZOc1z825slto&#10;exeM7Tw9d3FnOdahF5Daq6OnDAdsnuKoeE7Hw3daJ4tmjuEe+BCTMCMjFX/CZ8Pav4H8US3PhyRL&#10;kaQqfvJCpzjqB7VnaFoep6d44svsfiOObz9QYSoCOFJ7/SnDQmd7nfw6hcaf8LdSsLPSvMupd2xz&#10;0T1NP0/WtXk+FmpW82k2ZmhRx5iqAfm61PfeRB4g1GJ5dP8AONou1dwyM9ayns9dPgnxI9l4Pmcl&#10;i7MGPGPpWpNilfW/2b4NaVLbXkkd1JeM8m2PoAc9ag0d9RkvrS+l+Is0xaEK9rsxwOvNbOnavGfC&#10;3hK1vfDoWWZ2j2yJjpwetQsNFtfHmpQQ+H3Kug+UNkKW60CIJ9H1RPiz4R13S9SklhW4DC280jac&#10;/N9a9E1N77WNF1xYdA2Tw2iFSx/iHWuF0bVGHx98OaJ/wjc6xTRSSRS7jgY5b613Fxrfh+38bS2s&#10;eqQJJI5RUTuw45xRLoOL1PI47zV4Pij4dstQiaKB7spJKD0PQfSu/wDE7waX4W8HyxJbPDJexKN2&#10;CH3nisHVF0oeL/Fj3tqGkklj8pV5256H2rrr/wAJi9+BuhW9x8WTIyX0Nza/L/qgp3YJ702TfWxz&#10;M8cC/GbRVle2hVrCJpod4Y7X6ce9eK/EKw0EftNeD7fR4HWR7kPP5EmfnzxjHQ13Udlqz/8ABRjw&#10;lcvc3UtlL4VaGaUOSq+WMfdrR/4R7w/F+118OrmzvLudPtt3JdiUZ8tgSV69quPu7lb6Hpmn3mhn&#10;4Q+CNK8U+G0jnurRGs0cfvJvL6fP1FYet3b6n4S+Jmk2mjWFvL5MS2yyYjDKncdM4rpPGlil78Pf&#10;D95Jc2e+yuVeC6UgeVtP3foelcLqGn3ur6t8LL5La3gSyu0STZc7GlB4JwME1n1BI6bSdU1RPgrZ&#10;aJqGhqCti0TXxf5SCMY9P1rhdStPD9l/wrKytdaTfFdSyQR+WAZCTk8963fiBovid73QrG18ZrDp&#10;caW0reSMy7hyQSOeaw2uLM/GD4bfbLRw1vpziGR1wCFXkn60IdtDudKe01Pw94nttR1COKJ7VY1j&#10;Mm0qw4zXJWd5qOh/Fay0fUL64utMnuG8qVxvMYPTnrirl0/hW5ltLq3v4FY3vzATBeVPpmuwaxS6&#10;l0udfDsU+7Sm8uXhvujt9KaJK95FpN/BqVksRS0kuoSXB5IB7elZtys9z+1d8L9Nt7i+g07TtGLA&#10;rKcMQP4uaz7B9Xt9Rv3mt/3IvmAHfAPp7V6LoNtol3ovxrvIfDRWWHwnJ5d0shLOShyMdsVLZVjp&#10;tN1LSb218aQQy6bcSac/l3WCCFBrhPEHhfXpL/wreaL4x02Kzl1PdeIEBaHB5wa4bR01rw/+xB4q&#10;1qz0O6uZdQ8VXgvmaQ70G4gdeTVLwB4m8UzSeKGutRvbWAIfKtjlvN3DmnCm2m0Nrsdp4n1HWk1H&#10;S102CDU1so4I9QHCeUW4HPetTS59ci8TeH5b+y0lbaJAfJ89flD88nvWfosemKnxU+0pL5OqTKzH&#10;uhXp0qtpuhJd/FexSe4uZdJEbmST7SQeOgpNKwnaxHrGk3Nv8avFWqadeWlzpmqywNPbZDeUynqP&#10;Suh1CSJ9PVf7Nhktmsv36lsYGKuyabZ2Vpr72TXYto1bEbuWyPbNZrpA/wAM7W98qbLeZmI8E49q&#10;XMmLyORsbrwNH8VfhM1v8QoIra3uZ/tljLb7QWOdvznrTfiFrmt3er+ErSLWbf8Asea6/fwIcFmB&#10;/dnPtWW2gHVYLhb/AFH+zLRr4GOdE+cEHj86u69o/hyz0LTY5/H6yxQ2YdrhmAICjIJH0rdQi7XY&#10;m9DYl0GO+/Z08URLqcx1iKwE0E4OWjCDKgd/asTwjpF9ffDD4hT6l8bNQMU+lSpeWj/KN8S4TDH3&#10;ru/hzdW81jZ38WoabLYS6RcxPPJIABtBAznGPxriZNR0ofD39qu3azRYbXxZAY2hkHzqzZOCOtZy&#10;3aHbQ53TLG8m+CMlu6vFcx6pMLeXdghQTtOe/Fd5p2lajF4J0m41LxfbTtHa7XJAJI9KxLmSGaHS&#10;WgRRbrZRFSrcDirTzRfYojcazJHD5OSWb5cCgVjb8B6dJ/ws/wCJDwXVyunzMuyJ2O0t3IHQVJrG&#10;lRw/FeWU+I7qKMRuyqCcHFbnhRI7jw74fubPWrI6dvcm43hQdvXNcR458RafL8QLW1truTicRwmJ&#10;NxnbODjHao3kVsU9K0CVviL4n1tL+Uu9vKsasmcgZz+dallY6TP4YvUnvvJaSeQumzABBrF/tzxT&#10;beOPhlpZuEtmurOUszRDPTjg1sXiamvw98aTXU6K0ETeXIowXLdKttiNvTTZR+BNRtTexlNrCKVj&#10;0I6Vgac2pjxxpcN/rDta/ayUKDjg8dKu+G7K2uP2e/Ca3WpIJjNMZ28wBuT8v0rS1mfw/p3wVlP2&#10;S1FwjAozOCQB7n1qGIydXh8Ez/HTRriUyyTwmMj5vu7TxxWEdS8Rxftj+I9VtNFvZNM+xRwXKNkb&#10;1PGVHtUU0+kSeDtI1uDTpXnlUAbecke1GhXfiu/+KmkpceHLu304Wr+bKLdvmOOO1NyC3Ufrlp8F&#10;4fE+ozS/C69muLq8DuYbkqGLHJyoIHFVbqytYn0g6RqEsFqtsSYtudpP+1RqOjrP8XtKUXd8sMF4&#10;3nyNEcYJ4xxXqtzoBb4Rypp2yWVvK2ArgkZ55pP1GmeeaBqqWlprf9psZVbmPcmA2K7xE8M6l8DP&#10;E2p2kURYRFdo7Y6givLLrS/E9yv7SthN9mE2kafby2QT+MbcuoPcnpWz4F1C5i/Z41i5tPAEskl0&#10;HjSzuZPLUyJwzEnpk/nQ4t/IDkdae+t/hrfXVpZXjeRqK7zGCGj568V1dm8us/DzwbDc67rCq4iY&#10;zRzsrIF6g4I61lxJq0cniKfWfjb4F0uG5OZbFJI5CR6cHim6d4k+DNhqksMfxqglWW4AaKSEopbP&#10;Y9s1olpsJsk8VWinxZ4Xt4bnUYbGGOMCQsWZiO+T1r1nQdVtm8L+DrSPxApnisyqiUbfNA+vXFeW&#10;+NLyG80XwncaZ42s44tmTAqBvoc+9P0/+0rrwf4RMtsiT2yny7iM7SB+HWpdNsR6ZDpXhW2+K1zq&#10;99qLLey2kio6JkR5Hp71Xt9AS7u7thLD5TzSupjwpI6ngdzWZbXN22nGKVred0QfM7c/rWvZ+JfB&#10;Frp0CXmtalbSK5AkjiL8d+BTjG5NzuPDV9a2HgXWLODwqs8UUrKFkblSTySTmshjq0HxS0u+tZ7a&#10;EGUGQMu7zB/dP0q7pcnhjU9PkfQviLFeMV3XEXlFCDVUXEqeM2tNQ8HXFsVkxE24kNjvmruB1UkG&#10;j6jq9/JNrkcE723zxdq888ST6dp2m6fboJ3+eTYy9yK2r2MJ4nsp4L6VcjlQeorL1GCO6l3Np5O2&#10;VSFIzmhILm94K1+PU/B0VlHpVzbXFpNiQuCPMz0I9ax/ihAw0Dw+ss0TSfak2jfjcc1Q1y5W38K6&#10;TNpC2v8AaUQUfZ1AXOPUiubsbLx94m8aPBrPheSyRNKkdZo5ywDKPl/Wjl6hd3JLLQJpLJnvL+aN&#10;rizVfLEuQvGBUOiQ63beNPHGlyeIWmTSyrwDO0ur88/StzwbaapJo3xDs9S8QzCXRLyVQ2fmcA/I&#10;cdaoaTDu+I3jW6ufEEH2m7gljLF8ZAGF49hUONioybZzXiqDWofF3wv8R29zM8kNw6ywhiVUZrnN&#10;XntvEEnied7TWLWXSHt5ISs5XzWPJwO+K6GJ5NPi1vT9T8fh7WOa4khVl3FskkDP6UlhY6fcfC06&#10;v9rSza4uZQsJxkopxkj3oTS1NHoT2mqaNeeFvCsd7IJpjGsaF2+7t471yHxAs9RsvDkt9YTbo8oH&#10;jhHK59hVi5ttHeDwu9rcu5SdzK6DlT9BWXqGoajaePvh6Dq5urG6hlWWKQZCFemc1ULcxEmfeR+5&#10;/q6RR8zYwM07kDhM/jTTuMoAU/WuY1HvvITgcClx8q8dqbxg5bOKeNu/G/8ASgQ0jDPnFHBVCG7m&#10;msx82VfLJA75oU/K3HegYEEyLSjPlPkdxS9l5owo3E9e9MQHflhj0pTnyByTk0cYPP4UHHHNADDg&#10;smExxSj+HikOfmByOaBnHWgB2Muvp3pkhjEeASTnkClOOm764p6hQ2ViByOSaAIR0TarZI64qRQD&#10;EM5+9QSQ6A4px+4ODxQAz5vO+8MYoXOGGBTWCmRxz1p4Ax17UgIcNvXgAd+akUDfGCp68GkIHXca&#10;lXnd+FAEeP37f71PGN5wByKjOfMkxgDPNKOuetABjl/l7+tOwu1Mn1pePn6dBRzsIz0pgM/u/ID6&#10;UYGw8mnL97PtSYO5ue9ACcbgcDilA5T5fWoyCHY4OMU4HnrQA8ltpGaRNnkzbuMdKMYU8UnG3HlU&#10;gI5AvlRYXjceKUFtkXHGDT25Q8Ck45pgNydzZTvxQ3BHzcnpSjBuG4IwOKdiMzg+g6+lACDPl9Og&#10;5qM5KqAO9TfLtbDAjNIR70AJydox0FIfuMM8UdjzTDu3Ngc8UAPGPJzuHA60gwBF945PJpB/qpsu&#10;eg4pw2+U3zHIPpQA7kS/f4PSgjn71IuMDrSnHFACc71PFN+XexpWx5YJB60BTuJABBHOaAAFSOp9&#10;qBuz1pSBsb92DyKaCpnjG/j1xQA7HysaZn94nHU1IQoWT959KhPAVjKOtAD5BygApEGHOG7UFoyv&#10;+t5NOXbk/L2oAkIGAcHrTgwB6NmkV1KkFDgCkJI8vAGKAJg3LcZJX8qnSWVQQJTjNVBjH+uUcU75&#10;SODSauCNmK7nJw4jZNuCGGQfY1zmq+F/h5qfn/a/BEEbNn95CdpBP0q6M+W2c4qQSfLnc/BGaz9k&#10;jSFWUdmeZXvwwgSSY6Z4ygliIOLe6PI/4FXm+seA9YthfNN8NbggZO+3XcP0zX0355woMk2B2BxV&#10;2C7fG0v1H8fP865p4bsdlPMJrc/P3VtL06OadH0HU0w3JaEgiuWl03Tvs8rLIxwp68Gv0kuoPDtz&#10;E63fgHwxcDBzuhXP51zdx4O+ENz/AKz4U2KEk5MbY/lXP9WkjvhmqPzt0t9atNWvHjaCWD7QN0RY&#10;Z255rvLpNIn8PyzWlpHvkhG5c8qe9fWk/wAKvg9JJI0VlfRZOceccD9aqx/CvwHDcM0Hi25TPG3O&#10;eKJYdPY1eYQe58E6paXsGp6bKUlEayNuC9DmoVuYpIXjkgHyuCpJ5r6e+JngDVNN0O4vdOtLjUNO&#10;X/j5hC5kts/xe6n9K+UNZtL+K/ja3tJGLOMg8YH0rmtZ6np0a0ZrR3L1x5m+NhuIER+UVzlytwgE&#10;mxlDucIBnNb1rcKtrEsyqXEXNd9o2kaFf+A7k/bWW5RWbIGcfhScuR3Zq48yPGEOo+VdsbWZckYX&#10;FR3KXo0xH2PuA6Y6V2esQ3VoVLWccqxSELtHWuSbVI31RxLpoQeWc5raNTmMpU3ExljvmUna3J9a&#10;0rRMT4lxkDkA5xVu0OkXKbU1QRfvSMnt710E+j6XaaBaSReOobuSRcuQP0xRKSSIhF3MaQLtUxWj&#10;Hj0qoZJjOA9o4wRhjWpa3ESX6KLdWw4LLjtXXXWnaNe+FluLW7hWUW3zoOCCKybN7XOIWRxMhQ5Y&#10;9cGpRNrQacG1lb5O2cEVnXtnq9vpkdzDbXE0cVyRKE5K+9aWkauh1K1D2UHMe35u9XGTT0IlFPRk&#10;2nXEo1ASLcX1tMkwZWjcqcjoQR0xX0j4I+L3ifT20O01u2k1Kx3Knnf8tQvr7kD86+frw2Ly5XTE&#10;QbskKep9a5e7uLuLWDtLGNmBI+nSumGIa0ZxVsGprY/WfR9R8Pax4M0290zWLK5tZ7fKspAdD3Vl&#10;6gj3pzxMrsm09T1r85vAHjjxNoniyG5tdWm2PKgubd2PlzKO+3oCPUV93eCvGfhbxJpkIS5tYL/7&#10;OMRswxIe4B9a66U7ngYjCSpeh0m0eS3y1FsURhhnqc1pTxyJhTZchyCaqMvD8D/Gt7nFcrkngbRS&#10;N/q347U5lcOOOB2pDyrjZx9aYCR7fsdyfKBJP5Uwqm4kk5x+VSKMR4z3pGxg5oGQHdtmwvApUVGX&#10;OBz7U/5fJcZ600gAkCgRVmhj83OzJFVxGwzgNj0q+QQWpBnfJkccUBYz2Z1hkLRdD1qMMjAEMOav&#10;TqGhKqU9x61nmA7V2u4bNINRrD/Z7VY0Bki+NXw+l81P+Qso5PTms2c36zGL7OWJ6NVq0hj/ALR0&#10;oSLJuWZSSDyDT5rAld2Psm4nt9tsVvbAlrVDgyD5RXz78WVnm1/wE8UauMyD5Oaln3f8I8ko1S/L&#10;GJQR5h4FCrKfDLSmDeY1+QOc9a454vU9CngGrO553Z2WpyA50eYfu+9XYbG7zdhYD91ifw613ulv&#10;ENN1t57OIllwgx0zWLpzar/ws6+hk8MrHZmzm3T7+5HHFL63Zmzwj7lj4dW0r/H7wRcpgxLb3YY+&#10;hwRX053b/fNfM/h27XRtfkdITOI76UrHnqHNelx+NLby0abwHqEYPRvMH+FdUcTGS3PPxOEmpXSu&#10;jL+KK51H4b+h8/P4YryVI5HVMRSfKx+bHWvQPFOu6JqV9pBW3lUQRsBuPUnrXPxS2C2x+RAdnP0p&#10;Skn1LpUpKKujKjS5LL/ozYA5NE8chSBfIfmTj5a1kvdMWxvRtQnOa5XUfEkkc4EXh+AxojAKTyx9&#10;fwohNX3NHTk+h9ReE9//AApvwOG6ixYH8zWpqa58H+IBjrYtXM/D26N1+zt8PZmmiLm1kDgHlTuP&#10;B9DXWXas2g6ogRyTasAMV02/I8t6Tt5nzS4I1TUVMY+W7fH51ZCny+hHHFWbi3mHinxGptJci7Pa&#10;rKQSlFO08DnNQzta2KaK5KESrjvVlR8owPxq0tpP5JcQttLY61OtsylcyKCR0JrNzQ1FlNQ2B8ne&#10;rIHyIPKPTmrgisBbfNrEQbP3ajSfSBfJF/bMRctwOKh1Eupai2MVeWIHbml2f6NcAq3J4qe4n0qG&#10;SAveABsd+tIdR0dGASF5HZeAO9QqqK9mzzbxikTaFa7mXP8AbtsFz/vCvWrOCWNbF2iG3/hGFAz2&#10;yled+J9J8RajpRa1+Gc0YinWQTecOMc/dzWlod/4tuIDZ3dk3mW9sqPL0yFGB+OKdWanBa6nXhlb&#10;dGn4BtLlPizdo0YKi7uHkJ9M8V6x4rbb8LtbcRjcl7blT3B3gVzfgmEf2/40mKfdKIv9a6XUNl/q&#10;V/p0cybIbqB7tgeV5yox711YX4TzMfK9X0sc746vltfhJ4agXO+71C2jXHXC4JriZ44LnxAk80JM&#10;aaZGEyeMgc1u+NgLr4leD7MQv5djYh292bGP0qtrEKW/wueYKoC2pz7V5+ZO70PTypKMdep8sfFG&#10;3s5tbu41fAYjn0wRXznJHokvjc2Usx82G8iCgtgHJr3HxtqFu12rCfc82pEKueSB1ry2bSNKuPFl&#10;zeR2zLIxjLMGxyK4qT01PXqR5TqNQ1DRtN0a0tnit3kFohVRjpj1rkrjXjqbWNqLaCIpPiBq6zVd&#10;A0m88EWsr3FwZY4lG7PIx/OvP9Q0RbS98OSQ6vMG8zO7HTFaJJnM0e16dbXlv8PdFzdM8giBkbJ4&#10;zVO9j0+Us1zbozADDdwK5Y6vcWfgS2uLjxxJIkyKscITJOKk0G/uNR1+8Y6VJDax6ZJI88x2rhRk&#10;8ninCm73G5JI7L4WyWo/b4+HMNvY7IRZ3OOOpxzX19cZHim8O0fLM2B9TXxf8ItX0C7/AG1fhv8A&#10;ZUVsaheRow4+6cH8+tfZuq7f+EpmAZgS+T+de5F2SPAxi9+58lfF/QPF+jfHSy8b6QupTW63kLXy&#10;RZL2xX+MAdVPevcvB3jnwJrvwz0m5k8a+H7a5Gm5uEkmVSCgyxwa6nxTe6Fp/wAD/iBf6lNai0j8&#10;LzhxKoIbIxgg8HNfmx4V8B+OfFfxB8b3egeGPE1rpQ1id2eOdkRCeQoI4O707V6NPlqwd3Zo5U1o&#10;n1P0w0q88O6j4elvdL8W2l7ZrdtG00fGGU4Ix7V4H+01C7/C74DeWhKrqrgn0zXpXwg8La14d/Zu&#10;1Wy1ZkS6utQZmhWXcEUE7Tn1bqa5b9oGNf8AhRHgmcRDZBrMYJPbJGK8+ej7jh8SPB/D+mTx+H9M&#10;lkkjVRZozDOAOKZrevW0C/ZonyWYBB6kVSin1g2F5bi7DqLWLKh+QCOKxtZsrcvoOQJJu+3rXhVF&#10;7zufQxdkrHH6ne6ofFNxOl/c+ZGqtgNwMV6F4Ru9V1iwczX2ox+XcKocZw2OvNYMenWO9UdyHbhw&#10;euK9Q0ifw5ZeBoLW3trRfkOX6EE9azeprCVmdlJdWdlpUJSwsbgRWXzIQMyECvFbTxxqDftE6yJv&#10;CtlBb/atlvaxQ4aI56nHXNd4JdGkhvc+J4NwjJX5+/0rhNC0zQ3+P+s395r9iMuduQNqgf1xUU4b&#10;3NqlZNI9lNzA8NpcbBvkQFgT1FeZeN0sZdI1xmKFWUFT2yK9Mhg8OX1uf7O8YWbpE+GUOM8deK8l&#10;+JJhtNNWIFsOrCOMHJ46mojva4mtLnnGhYOrXm2BQqttJJ610lwiiVFNqo4yCRXL+E7TUZtFuJTl&#10;d1w5J9AOldROZXMIZj8gwTX0lFXij5fFK02IhkEJ+YYJ9ajLSic7ckMwzUioTaL8zdakiUr55NuG&#10;ORtPpWyic1zSs5Qt9Yu9uskMMykx9zWh4h1q1ltNPt7PSissiLnP8AFYDO0UgJgcbxwCOtUWBbWf&#10;M8rkiqEaEaLJbzCS2IYoB1rXs28rw9d24aT5ozgdqxUmhGoKpmAywxnitkz2LFQqLkR4yKAM2ysj&#10;Lq8cMjJGhnYsx9Kc0Npb+MdUSF12oV2yZ6VbiJ/tkbFlJI4wKpX0Tx3V6xt5AzDLEnrRcBl/JPNq&#10;GgIXVgtyDux703Uo0XxJBM12WY2qgAHpVR7pY/DVw6WbySZAUd6wWm1mWZneFkKoeG9KoRLqj+Za&#10;Iht0cKThtvStz4ZMsP7VnwTlDrn+2CDjtniudgZvsM+6Lc5lIxitnwsBb/tD/DCQRkf8VHDlfTJx&#10;Skyk9UfpXfqH8Pa6T2tImH41y7Mn9jTIbNGV4SrKR1BrqJ2zpOvRkjDaPbEZ78VyF5vTRb6VIS2x&#10;elcCd2dVtDDh0Twqnh3xNHb6HPFJdS5LBiQM9eOnNch4Xt7az+M3xU00XUgjhvIJY0LdCeTgV1un&#10;Xuqtr1gy2Ft5SsdwBBzXG2eJ/wBrP45XOWGEtwqg1UL63IWp1viKxkGsa5rMF08iTaMEvNg+aPYP&#10;lOB1FeU+FhcNpPiG6w5km1OTBYZ4B4616/JNPFFcILlcNEwMbchweua5by7K3tZEgtrZd17u2DsS&#10;cmq6Ak1qcdfvcJqNytxbSI8kbYYL2rn5tQih8E69DaWgwiOSw4Of/wBddx4nMzCx3SwBvsRxx7V5&#10;npVvNPd+LIX2AO7DdmqTvsDZwtpe3LNdvcmSSY3LE4bgAdMV39nc/bPg34ylltl3WwQQs3U+orjb&#10;rQdZtfEl8y2xlieYknd0Fav2t4fB13bJY7FeP5vc0PUnmPmr4mqGtJ28gfLuI4+ma+Zco93MGRCX&#10;ueBj0r6k+IwzpTfOCDHJXymzNHqULbGyL4kcds11U9jNs+oPhlYqbBJHgQKtozsxHTjivYPD6WVx&#10;D4/MxjBiuVWIk/f3ZH6V5L8NdRtZfAutR5TIgUEA84xXpPhy1u5/HFzGuomG2BZpGPPSoveRLeh1&#10;uq6XFaeGPDgFxbgNMGfBzkGrF0dIl+HtxAGk3GNMMvrTXiSfKf2o7wpOVGW64psggW+WJVj2qg4q&#10;uUlM5Wa3mjtFwiABMAgdq6u18NWf/Cj7y+GqSyXV1OpgUcbAp5qQWjTaRrLBF8uNeuelbuj39oum&#10;+FNPmVQVlZUyeOTUNBrdNHMGJI7bR5ZdUVpFtCpjHJzitOxsYpPhJ41ne7Xaj/LH0IJqc6NNL8c/&#10;E/k3AFlaWqyTFjxlh0FctqOtLB4k8RW6Ws32cSbdg6OfWhpFbmUs97BExR8FHJx7V0+nSmfwNrt7&#10;LZt80yKpbpXDB7qa92mylCtdDJ9jXqdxFp6+DvBOnx30aK13A0p9geajoVY5nUNMhOp6cwaZGXax&#10;Uc4z/jW0kthceFvFNkfL3WNqp5O3qP1re1IWcnxP8SLbwBY7fS7dYyekh28mvONfaztl1eUXzGac&#10;bHReM545NJK45JCQR2DaLMUucH7SQWBzit9Bp1v4J1ERCAyOi7ZGHJ9a5BbHU7P4S3ExkjVZHDhS&#10;2TzzWXcamz+DrIJvMkXbNVt1BI66wkEuqbZFUJyOa47x9FDJ8JPHUa2Z/cWTPEQM4wOTUWlahctr&#10;1iZEkyzbaXx9qNrpvwa8fXEsttJK2huiRn+9IMDP504avcq1kfHNhqkqWesxs98GldgHSQjp06Vk&#10;t9vaVnfWrxyLxWCPITnB96bApzY5K/POzfnWjPAFi3YGRjjNaGIapqF1eeMHu2imRzZRRlFbghRi&#10;qii9bUo9rzLyMHd1q/GtuLWByEyTyDU8SK3iC0KytsPJO3pihEle7065+zQFraQM6ZyaoJDKsSRu&#10;w4Y7T6V1lzcP58BbWYCmANuBkVQnS2admQ27fLkZYA07AZpi32NuGlXaD93vUlqNrXAFqwQMOnSp&#10;mWdbR5DaWiheo8wcCqkd0hnvgiptAHJI5pNAat1HB9jgk2wlTHyMc1nW0Ubrck2XIfPHpUbyxNan&#10;drE65HKqmcU6zaaKRGhn1iYGUbv9GY5HpRYC3cyR+VAo00orMB93Bqf7JMtrLIICERAWJPrU16+q&#10;XT2Ig+GXiXKgYK2r8n8q27PRfibc6XPC3wq8SNG6jJMRXAHTriizY0jjneBryBP3pBboBnFbjC0/&#10;4RkoFUFY8g10MfgL4qSXSm28FXMXbY/+NbEXww+M0kaCTRbDB5KecBQ3bqCseTRF/wC0JFWElnbp&#10;n0q7JPJBc2ZSVAwjO4Bun4V7Np/wm8fDUo5bnVdJsVHVd29z9McVqD4PtJqk8j/GF4mL8g2+f60m&#10;13Fc8Ghm0u5028a4uIY5Vyd/AOR0qib6Xy4lMUUmxiEdSOR24r6Zj+C2gm6BuPjre89QtsBXU6Z8&#10;H/htBIpfxZrFw6ryXOBj6UJp9QTvsj48F/b/AGS8WawLMwIx1zUvh2cxeMJHjtJtryDGRnHNfa0X&#10;w4+D6XU+zwEl24bDky/dP510tn4K+G1uq+R8IdFRwONwzj86iU0vMqzXQ+Q9Wurd9DukbR9akkeD&#10;C7IGxyPaud0q01o6bBFb+AfFUriRtq/ZX4Jr7+g0PS4nRk0HQwFQ7VNup2/Tir0dvOYZTDpmiQ4f&#10;GVt15/KsfrDXQSg2fDFp4U+MFxPM8Xwi1YuwwHlO0KD9cVr2fwt+N0rN5uj2lvGz5IM/X8Aa+3Vi&#10;vFjjMrxYAGAvGamdnIQnUWwP4Qxq4Yhtu60K9k7HyBb/AAg8fu0Pn6/Yx/LgkPnFb9p8Fr7zlE3x&#10;gt4i0fJEe4ivqJpoooUdXkJI+6STWb9rDX1wUlbI96TxDT0HGjdanh1p8HPBcTL9p8e+Ibs7vmCN&#10;sBrpbb4X/CaFlJ8D3Uvy/wDLS5J/rXpfmyGVVeRRz3p/nRpMN0bNhflweKl1pMv2Rxlt4K+FMVuA&#10;vwus9ucZ3ZP861rXw14Fiu0MHgDw9GuPleSFWI/OtgXNuGTEHG4/LSLNvuXLRFUH3ajnbdwVNImG&#10;n6TFFGsGieGmwv3haJ/hTdqK4Xy/D6ED/n0WoHvFjjuvKcNz25rPS6mlv41Nv1PWmpsTpJl9kDxT&#10;ltQt1w3RUx/KqrCxCsi/aGckYbnmpiGN+sOcMxGRUzSWVtqUIeOBmyAOnenzj9iii8Vw27YGAIG7&#10;PalezBtdzxuV6Zz0rWlbcY2ism2hct6CoJnYaTv8wYGcqaXPcpQsZ5syuluU3TEN94Ngxisx4MSO&#10;RbjA6H1Na1hcGS6uQrFQz4+tWL2GOO7tleKQBxnPrRzDsYsSlYn/ANFAJHODSsE8lwIT065rR8lC&#10;zEKR8uB71A8W3fuPbkUrtgZihlZgG5pN7DgzHmr3lKUJDrz70z7J++kzKhAXPWmBmv5m/h2GG5Pr&#10;QFZnk5fPBzup8oxIAU4BPGaaG4fbzxTEWgqeQp80ksOBnpinszmCAHr/ACquGA2gx4xTGbN7HhHx&#10;jrnpSC5oAsLONSw5cZq1vjWcAMoBjFZAYNMAUOAw5BoLXf8AbDYgcrtABoHc2A6nIBQ+pzSvlrZc&#10;AcVlYmFxhWb/AGvetS3D/Z5MpnjjNAyJQQW+Xg9eacB8g+U4+tKVwSWYj5qeoJL8ntSuBEQMjilV&#10;RskPFSmMk4zwAc1CEYTjDtg+pouA1/NEfVcbTkVREaMkmI2x5nODWsBCUlBjBP1oEaLazn5ANwyK&#10;AsZDwPJ+78lAgTjPOa5W88JWE2tx3KWyQur7nKnGcV27yKs4Kp+FZt3cSOY0WZ1Uj5veqUg2PBtZ&#10;iaw+NtiY7Zwl5tWZz904OAajuWg0746eEpS6LBftGrjPBJNeq6pYWd7ozwXGlRDypN0Emec/WvKv&#10;iVawR+FPgVIsriWDXlWXB7Z45q4tPQWttjUvoFsP21/BsLzmOy1S3jktyx+UMeo/GjWXOj/tyTT+&#10;SRb3q2SgdiGIU1N8Vkdvhp+yLq8ZYeXq+nq8i9Rn3q38Z4MX37JN+qAGaXTvMYdxkHrQrP7wbsT2&#10;yPpn/BTyGBcpZ6lp6EqT8reZVnSPK0n/AIKaePdJjtDHbX05dFzgDzDz+dS/F9Vtvi7+x5qsChHl&#10;h01GYH71P+LSLp/7WP7J2tRQkvfx6ekoHGSWHNO1xcxF4fhOk/8ABTPx/pKpiK9nlYrnjEhp3gyE&#10;6X/wUm+MWgIQLa9t73cjdP3vSr/xDVNN/wCCiH7OGsldqahbaeHPYlmrR8RQfZP+Cyvw9ufK2xah&#10;oVtIjngHcalqwXMj4cQnS/21PjT4deHK3tlqaFSMghs7TWh8IQll8fv2qfD1wwD3UN+YkbocEjgV&#10;Zuo2t/8AgtV4cUQELcWHB7Hc1Pt4vs3/AAWvu4QuBJYSEgcZ3NzSTuFyb4HQSQ/ED9t3QriFQQNQ&#10;ZY26FSDjAqh8GLK3ufBf7fmiXEUrR+bfgRt0BXODjtW34eEln/wWI8d2ySMsN9pcyyp/ey1XfAwj&#10;sP8Agp3+1fpMcSrFqGhXjhMcFj1qm0xXOR+CEUVz8Kv21dHnRpIYEvlWNjkAquKPhRC+qfsa/tj+&#10;H5yvlWt1fGEHt5YOK1fgxA1t+1f+25p3khVlh1Lg+pqz8B4JF8a/t7WjQMDHPqmR+dOXUEzF+Hqy&#10;6v8A8E0v2odC+znzdLmuTE2P+eamrHh1Tf8A/BF/4o2aRiSewNzlc941OeK1fgBH/wASf9vG3wNv&#10;natkfUGo/gRGJfgP+3xYS/NFFdauUU9B8ppPr5Ia6GPaYvP+CFdzIRGWtGf6qUU1Hfwwah/wQ8+G&#10;908BafTL1XhkJ5TAzVn4WIl7/wAE1/2tdGlI2Wesapgf7IBx+VN8NMsv/BEz4v2giYm1vrsD3Cqe&#10;lVJpa9kJdu7K/i1V1D/gjl8F9Vny91pmpWzRydwFGar/ABReXU/+CeH7D2vrEymw1uwWU98VPb/v&#10;v+CCupEy5KTlRn2U1Jq3lt/wQi8LMSCYbu3I9sLS7BZ2JvjiYJfhJ+wFqkY3J5umgv6GpfjsjLf/&#10;APBPy/BZW+1acVcdcGqPj2WOX/gk/wDsmXDgmVNS0/Ye4wKm+OU0r/s7f8E6pHGJFutLDDvR29RM&#10;vfGi4Nn+0d/wT91OONfMY2KOwHJDHmq/xP8AK07/AIKR/srauUjVdR0u0Vm7EsaqfHuRTe/sIPuX&#10;5ZtM/mKb8bXWf48fsAx8H91p549Ac0Jbeoa+96FTXD9m/wCCzfw+n8zCXmhKR6HJNXfizFbj4p6V&#10;I8SnzEZovY56+1ZvxD8lf+Ckf7HciH95Jo0QcA8jBNanxJaKT4l7ZEyFs4ttLs/MdtdzgdKtzLcB&#10;fMTO7JJrifF1xaW/xa8NbNPhldHQPj0Jr0+yisV8P6tMsqpttyQScYx714bdsL74l688d4JM6gBn&#10;0A9KENnrmlSebq/7qCRVFmCPm65rW2OEvSEYkyZPNcdpgv4TbyK7/JGBiuj+03HlSZYZcZNO4RZb&#10;WO4OoWzBV2d+elPdljuL7y9jAqBk1RWVjZzbncEfdwetZ0rXLTE+W65PXNJFJ2NGYShVcgPuPKg1&#10;0NiBD4K1WcxBD9hfAz0yK4qOWYSxqJwxEozzXXasLhfgxchGjV3hXG5sZqpIIyPO44YlvJXTduku&#10;2Zx6ZNbIjtJLXa12ASvHtWJH9qj0+IzyASmP8CO1Lax3zxzSi953/KvamjNlm+sr5bOIQksgPOP4&#10;qfp/kgW/2m2UGOdQq56561o+feJ4dWPzULGJs5qPR7JZPnlvAS1wdwJzj0qgt1O50q4QeK7e1g0m&#10;OKGS3BaMHOT2Oa9C0qa6Z9VtrrT9rLOvlk9x2rzawjaHxvbjehO5ec9PSvUYbPVGnmnZgx2oYwDg&#10;05baisehaVJeIb90vZuLYbkX0FdHoEFjqNxrtzLfxRmEncWbaeKyfDu6Kxu5TbLJK4UMvXFa2r6c&#10;58LTSQae8bPIpcRPjdk+gpWv8ir2PKPEw0iz+N7X0Spc4nCwu/7zyOeTg/pV+91Swe005E1idmml&#10;jJK5BHrxXM+K4rqy8UaafJVZZto2Oc5qKaOCO30G8klyTDkhR/Spk7oa33L+reHtE1HWr+WLw7o7&#10;OLm1ZmnnUE4PJG41W+IX2dIPClrHbDZDpqBSp3BMLzzVHXLPT9W+G0Mtlq9/FeQyZ8tbhoy2PXBG&#10;azra31pPgb8RIr+0maVJYfJZ23PwOcHrUtOyDzPtf4ZjzP2IfgECxISxnyc8gc1tTgm5AAG0Z59a&#10;yvhyAn7CnwRbaQXsZMj0rXnxk9TwMV4da6kzNEKlQy5pwOJuEGCfWoiCWQ8damKOWTK44rMZVuAf&#10;7RiIBI4q/bQo6zgvgbM1WcYfBx1qwrMLJwHGSvSgRVZVW/x1+Y96vBT9gcbxnrVJFb7ZywPzVofJ&#10;vgyB/jQBnToSOcHmmqVHlKAfwrRk8gtOPJXGBzmqR8tbtCpFAwxmaT5GA281XBP2oKem7rV6Mqbp&#10;/wB2ACtUnAGqKQT9/pQBbAIVueKD/q3HHSpW8r7Bkuckdqp+YN5wM0AVnUiWRt+c9qdtJjhOTwel&#10;Sn7z/ueMU5dpg5QjnoRQBDKG+zpzj1FJAF29P4vXpU84H2UY9siqygAyYz0FFhMvEEiXGCNvJptr&#10;/wAfcX7tsG6UA++ajjfAlzOMbfzqW0OdRtyQAFvUJA7800MzviWp/wCFY+KISpy2loVJ6jAr4E1U&#10;yNf3Uny7I7kqQa/RX4kwCXwxfuqHa3hknGPQV+cOuyxi+nVJGIk1VxwOmDXZQ2NIJ2ZiyxD+0omJ&#10;HK9MetQAbNahDBcDJxmp2uJDdKv2EABR8+etViUOvI+2TqAxNW9yGaLAMx/dkL2ok2/YY1B/Wnuz&#10;FDhFCgDmo38owrgtkVIikxPmZxnim/8ALM1LKFweR96jZGLJmPU4pCIxgQ5wasR5aFWGOvFQrnkH&#10;B46VMmwdC2dw49KYEpz5MuGOdvIqaJ1FoB9n6nnJprhlaQgAEqKiYN5YYS9VPApAXcKqRERsVY9A&#10;M4qKTyyz7mA44BpLS4ZLK4XETc9T2pkoQxhvN5LdPSiwyIbvPGGXbVuCZ0vYysJAzjrVTauGAfkK&#10;OlXbRE86NWcZBzikgJp0/wCJjauTzjJzTgzG7mYt1AxxUtwq+bHuRunAqJTFiX5zlcU0IHB80Hyx&#10;kjrmrFntWeVntAx2nbntULCNpVwpA709c/bkQDjpuz60wI53uDMS04IycLVeETm4XJT7x4J6Vfub&#10;aaJNrq3Y/XNUiF+0NyR8o5zSQGyjOQibxtIGTVe6SEeeNwGBwcZqGEg+UPNYc8e9TXOBFJlwen40&#10;2BjoZBqm37K2MHBp1wsQ027JxkqcCp1Ev2rKhcBeOOlNkikdJSYmACnFTcaMqyDG2kyHI3nFX0TM&#10;cYFv1zjNMtg0cEih13eYamZ5FdfkUHeKAK2JEv43GlMrQxMTJn9K7nwn/aN78MfimjwhHfS5nCg9&#10;CgJGfrXJ3UiDTJcToSxTOK9A+Hq4/wCF1ZlP7/whIYVPbCHOKa02He2p4tcNO/hvTHNzKHlvJF3/&#10;AN3acHAoDkRMpxuEYqZAV8HeHYZAqumvXx9ScucVTxOb6NvsDEFsZz1qo7GUtyRpDsILgc+tToA1&#10;uxIRiCNtWLqLTxpEYX75UZ+tUYDtMytATtxzmtEIvjzlRQYhwvrVSSSTzox9n4LHn0rWgNm9pKsk&#10;ZB2/Kc1kXjbWjwqHY3JptAiJ2zMoIJxjv0p4Td5rfJjbwDVSMu80xK44p2HLqyvKdnUA8UJFWGOz&#10;K0YABAPPFU5Ahkk6DjoKsSsfLkOQM9BVQ5+1bd43Fe9WhDtziPIRPlHOacjZeHlAPMBzVZypsrkF&#10;jk9vpTbYZdQFbbvAwaYzcYo2u6BIDkreRd+2a8+8WXk1l+3jo15AObXxFpbKR/EGIyPp1rvJFMf2&#10;fajkArk15r4wO/xtoc7QjdHr9iGY9SNwxRF6gfV+r2Zk/a4+Fd2kk6RX+kW0srBsYZPmr0q/uIz4&#10;r+KFxb5Bu7K3EwxguIhjP5VVto9Ol0nwpeS6fEBY+F7Rt7nA+ZKjv7yyk1HTJFtjguFBjGQQfXFd&#10;qd7ItNo621TTo/2fdN1O01QYmLiUB+VK9c1gX7/D7U/AXhmxk8UAalNZzm2AXO4gZILUzUH0rTfg&#10;p8SUkll+z3MCiOIHgSScZHpzXl/hW21K01bxIt0RiMh7WRiCdr84B9qpR8wO08EprlpqGnWBRPIj&#10;vp8LvxgE8mvUfh7p+lD4oftOOtzaiJRA0mP4Sck/nXl0LPCt3O00u+WdQhZsDn3r0Xw1by6fceJZ&#10;V1iMrqcURnhVw2cd81EnqFrk97o2gH41+H9QsNQYySSOrqeMHNXrmbVZfiDo2jy69fYkgf7gPyr9&#10;a3UsUuBfSWc1o0sNsX2bwDkDpU3g0pcWvxamurK3XUU2pGH+8oHBwafNoLU63w21raeAZPD39qIx&#10;mvw0T5+Yc8jPXmvSvDCwaZ4p+KrC2Z3vILXy4mPdRzz6GvnC+Oo2er6TeBpS8Xiq2xIW6AuMivav&#10;Emt6Tp+uaXJeXU6m58NxPGyKTztyaT1Y+XQseNI5I/GfhuZLtUj1UZubaOXcYzHjB47GvNo40m/a&#10;7+FqO8Yt2065V97cA4wK7D4fWM+rwfEO9bUiVm1NPsFxLLu8pQfmG3PesPxbo8tn+0S0x1ERxrar&#10;JE6ScuVHIA6jNFrMaOI1Ozi03453MF9ocstndw3S20wGVRnzj8q+XYbE6f8AEP436Pf/AGyX7Zr0&#10;lxa3Ejlti7iVCE9B9K+trjX4df1Tw5pw8JpYhJJBI8h3MTH0IJ6Zr5s+JLxwfGXSJAozaqQwxkso&#10;/wAaiUtTRQ01LFhBZXOl2Vq3hyMyMMFinLBehrzHWbDUX/a6+HlhBC7sGYKrEnAHX8hXtGkXdpc+&#10;H/Bl9Yx25ZrdlYAdD0P5VxGmf2lbftVfE3ULrw2bt7TS2W1Yvtz5g7e4pxm0yFqRW1pdw/FfXdKf&#10;Wbw22sxLJ8zkJHJAc8HOBXY3MHiCfXdHu5NQd/KeNAxH3lj4HNcRpniMaj8WZfD9z8GRaXX22WS0&#10;kkucZOc/f9/rUXi3xp4x0u8i0yX4I3QRSUUwSF94zgHcPWlNNsbViH+zdG1P/goBetdQWcom0dFM&#10;e4fu9vpWD8SvD8eiXkptfF1+kWp3wM1qxypCHqo9q8aXxTq9p+1zaal/wj+p2UyL9yRyQQ31619b&#10;WlvoPjT4FaRHd6/pQ1aGKQ2twsgBjYg4UrxkHoa1alHVk+ZL4Sh8ZWfww+F2qW/xAN/pmoWDLPC0&#10;ePKwOmf0rrbQ2jeI7ny0mhdm3MmM7c/407Tp7XRf2Kbvw9rFkbe9t9UC2nH+uZj8hU+5rJebW9Ou&#10;/A9vf+H7ZNR1XTnaLDcCMDjn1xWTd3oNMn1e6vLbUUMVoju0qqh7ZJrzrxJd38nxk+FekyXMiy3l&#10;/G85z91Aelb11qcb+JfDGnyWdytymuIWBBxjd61neNLfT0/aTl1ga4iNBpdsIgegbb61SXcEdP4i&#10;um0nWNRuLbwg8otNMiZWY4BwOaa154e1n4Z/DrxA/hyyhme7ZSqEZQg8hsetZWs3euXv7NfjC5ud&#10;HiLxyRRw+Wc+ar9Dmuc0a2m0j4eXdjOXdbu8jlEG/Owtzx6UmrAezwy6ZbSaJcQnTAstj8ysVx0r&#10;xC91V/8Ahtv4b213bo2nXU0wXnKlycLz7Gt/XdMlvNL8LQR+J9Tt4iUaUKSCVHYGua1fSon+MX7O&#10;whjuDZ6eXMs4BLEjoD9aIR1uJnsuuT21p4V0oyajawxoWLEn+DP+FeRaJINU/aC8apD4mk/s6WxJ&#10;gI6O0a5Yg074rG8uvhJ4uaK/ulH9loGQEglVH6UfDC3sl/Zm+ClzHcRC5WC+hZhywLZU5prQTOks&#10;dP0K9iVxZWdwIjcolyOo2kggn2rO8I3nhuHxZ8QtOHii2jeK9b9xPLw2TzgmsjwJdy6VrH7Wmn3U&#10;yym38QhrUyPhds/uf1/lXinxN0+807xd4VvBqF1Kt7JKztC5wpPIywpRu3YqKufQrxzTeNNcs7XV&#10;7SK3Mm+UxuMHHXkVy3jK9sbb4V63aRpeXcdzexAwxgsWKEZ+lWvDVpDbf8E34tWW0vjezvIRIZCW&#10;xzXT+Br/AOG918P9LtpnsV1iOBxKLkDqRwRmlJNDVrnk3hbWLiz+I+nXSeC76KKcRLNbXJLZC9CM&#10;9MV6brPin4e3/j60t7zxhqFgyrHl2UlSfx4x61d0zQbJ9e+N895r+nubQA25RRhd3QAd8159JpFt&#10;qPiDVoH8DWhliuiI3DAEqT1NWmmKybPYn0TT7m206eLxN4aurSTTcQudqLjHc9KQeAtJj+DF0Y7A&#10;Ge41As7WV1uWPnjheK8m1vwz4zh+F1lYf8LB1b+zROp8mGYh4fUbh2NY2k6l8UvD19M2keKfEE9k&#10;UUy211I0qkD0DE4/Cjldtw5brc9/j0tYvABtLnWzE0dp+7d2+bp710Hh1LKTwBPaSF2YFtsrc5xX&#10;lDeIp9Y8BWN1d+FL+1uSpwpBXkdTg9q6XQtTkPg4Kk8W8wths8jFZuLIsYPjTSdHv/EGi2FzLuCX&#10;gJA7qDzz9KxriPStD8UeCH0ZNWjs11KBJrbzWKtuOCwGcVry3Vrda84M8ouYWkIBXk4rpoNN0zVf&#10;hRYSDxKltOjSgo0Ocsv5VWw0x/i2C2uPi74VDxacQvh5WtpyATtkX5lJrjtIsta0zx5pJ0a2077L&#10;Fcym6hMgyxc5z+dakFlqiDQVvdbmmMbskZJxx2rmNNsteT9q7Xi1xd/YE0/9+olOGLfcwPahPQaV&#10;zc8Z2+tX3hl719DtIhbXKCdkcZXJ4yRXb6TaRt8FtGjmhVmfSMqpGTwtcVqN8y+Gvi3oJtwLzUL+&#10;2ew8yTAlVTluT0xW/qmp6nb+HvhbDa3tnFLZaaI7lIyJN5IA5PtU2HY4S6uFj1Oa3NvFj7QyqAv3&#10;TWzpttqmkeDfGmtJ4PuJZ4o1IYNgMp9QKypd/wDwsu0M2mtLHLdI77V+6c5r2q+lt5P2b/iwVtF8&#10;saMnlpt6YBqr2Cx5/Df2evfDTUbmXw9p/wBpguo1aHIBOT19eKteH4NY034sXlrp8bvHq2nDzstn&#10;ZsGeT2rP8AaTpEnwt8e6yuo3XmwSSLNbBsKvHBrf8MLP9k8a358QwsY5WVMtyFPUCpYWMbxjpGqT&#10;/Dj4jvFcRu/2J8xl+o7gmvj/AEyzsLfU/EIubWBI4luOGIILH0r7T1DzJPDfi4w3v7j7K3nqsmeS&#10;O57V8rTeGdYvfilo1tFpt41tdayQxB4Azzk/SrT/AAJR1PwZWN/GXhiKO5jdpNVnZFzyoUk19pA+&#10;IRcX92PDB2o8QeQv1APpXzb4b8OWXh/9r34NLbWvl20enSLKxkyu9wQMn619XqNRXTJY/wCzdHuR&#10;PLlgLtQyAnj5etRKFyebmdj58+Jum+MNQ8b+J7uPV7NdKutOh+1Wz9VKD196+ezd63omu6dHD4Xm&#10;nt9SdhCscmOU9hX2L8RIWh+F+tn+zpg3mQoQp67yB+lfM2oWF6n7TX7PGmS2U+YIZpWBXKhJB69D&#10;TjBLRmkG1oeyeGRpuq/CzwPJNo0MN5HISMnLIfeo/Hd7ZWej6HEdAWV4pUZyE5OPeud0iy8RJ+2Z&#10;pFtZasyaRLEHmU8YZTzj616h4ss4bu81RYvDttKYrdQ+SPnA9zTsI4a28RyXulaNdWXhJ2kihUbQ&#10;/wAwI7fjVK513xHpvxQ8Pa9L+zekUcdtJ9uhWTiYY4bHY1nQwXGn3OtT2OntAI5g0sJGRx1rt4Jp&#10;NZ+HuuvO6xJNprIiqu4FgMdaSYbiWOup4n8R/D29h8GWdvZra3puvmBMZUEgH0NVdHimD+MruadX&#10;0yfWtqLM2Nu1sd64L4XG+0341/EDSpJoAkl7J5kE52LIOxBPTNe8yWtld6drGn3fwl0uG2dW8uSC&#10;+BOfXaMYp2G9Dz/X206H4yeBFgBMd3ZHyP4lYgc4rmtZvbWDxx4c84wIftWcbACMHv6V0zaP4pg/&#10;aC/Z3/4pzwrLpOkS3O64fUULkP0BUnPFXfGOk+Fbq8+Js0lqYZ7loWilhO4IF6hcccimQbuhXOk3&#10;2pxvPpolZrLdFLv+UhOT7V4bJqVhd/tk+LdRAuIrG0mmhch+pXIHp1Ne7+GIvD//AAgfg+Oz0P8A&#10;cpoNxHJh8yRsVIJPfk814rpnhi3TxJ4qjn1ZNkviaZnG4fMhY/riiwdTsDNq0vhDQpr/AEOSKwF6&#10;7WUom3ecAc59sV0Md7pS6Zo1xdO32FnVfOZs7T2rUuYvBZ8MeBtOtLlo7Sxsyqo7FsluvJqi1los&#10;mgzWRso5bUzjMQPHX1pMuKMHxNqNkfEOgpFKGhaAGOVDnI/CrHhrxx4UHj2x0fVfD8sKmExJdSR4&#10;ALcDOeoNbNx4WtptV0IQ6jYWVskC7DK25V/En+taN34U+H8baPLqPi611OWGNmQwxqAPyyTilfQG&#10;c5pemaJafG/4oxy+KPCht0Hn2pwhDKTk4POMVxthaWviH4s/tD3UPxC+zW1rdRR2lzKo2sycHaD1&#10;Ga9Df4caVq1tbahpHj7UYoJXKNFNOQVxwRz2ru7Twh8PrHwn4e0a7tfNlUbleBiu498kdc+9Nxui&#10;L2Pm/wAWad4ruNa+AMEt5p+pvHq52FJlAmCHjcM8V1PjAXj+D7N7z4T2CLb6dEstvBIBtAHYg17X&#10;b+Evh9JriJp/g6aG7iB8uaW9PH0BPesjUNGij1nWLa90Tz1kGGj8zIYD3zT5XsCkfP1zd2lp8JvC&#10;90l1qAjvGaK1spZCxUEENyeor1m00Syu/wBlv4V2KzIiKhkQcYZ26gipPGnhXT774L+DorDwhbrc&#10;2N0fsibwoTdwc+tdl4as49L+CnhiLVbmNpLXTS7tv+WPAz1pWQ29D5U8QaVJafG+bT7bSTFf293B&#10;Imw7QVHJOfpXsGtzeDbz4ZaBJcyakZTaxjdGDuR0+9kjqM1h2SReK/23xc2ekMtnDpd0tzdA4J8s&#10;fKPxNdZYNpsXiHStMn0p7dWivy92Yd/lqmT096q3QObueS6E+j/8LA/aC1AaedQNro0dtYmV+VMi&#10;4+UGtHwPZR6b+1J+ypavexC926nNcRnohlyVA/Ot/wAP6T4LupPFF5bXN7Csl5drbz7CEkkQ43Fe&#10;nUV4P4il+KGh/FbwjrN94gN4YPExe3njTBEStnafwop7tA3fU+y9bktrhbm0vJbdplu3/ebBkDPG&#10;a+Z/GSaPZ/tDfC24maG5toLxi+cfMe35V77p1/o+v/DbSte03UYXE/h4tMgPIZR84PoQa8MvrPwf&#10;raa1C3j6aO5j1KT7LGFy5ZT8wx1NQklJ3Gmd7f39lrXwmvE0vWRZ3MFsFFwRygPXA78VzvwggtrD&#10;9oj4qabJqsk97eacjWsrJjzQCC+OvfmtjQtGkj+HkynT7VRaWDsXMoVm2DOSO9Vp7C41D4Z/DHxH&#10;ovjqHS9Ts3u1jmCAiXBIKn8qTd3uM5rWotVH/BUbw6sOnSCRIJTIUP3gDzn6c9ax/F2o6FZ/tc/D&#10;vWtLa5uLh9eSK7h8grtYNhsHvWF4H1Dxsf28fDH9qWGr3F1ci5W5uvKbb7EHGOa9Ci0bW9R/az8R&#10;RzJp62ehXzTPIUAB3sSoPTJrS3cXXXY2PGPgjxDqHiXVfEem+PN8j2lpcf2c15sERT5se2a6mwTT&#10;vFHgzRlvvDVkLuwtPKvVVgxhZRgHPfNc3AX1fxL+2NoS3+p6aTpVsxvIrgn5Yxk7QOnHXFc/8N31&#10;Swm+Lsljrc81jLOYXvWBPnMnyk4PTFJLUT12PPvHcHxb0o+NjaLYf2Bb3aLkqCwyePwrkfDNl44u&#10;PHui6rapcDUYNSglQQKWyAc4OOmRXs/xHvw37M3xEtvtDSzSTxuzE9RnPSqP7M+p2svij42ae9/a&#10;R3U3h6N7V5QCSE4YDPtVRje9hupyxPVbFfEl18QLvV7q/EBGiL59v5nCFBySPUmvm34jX8t7448W&#10;PHcRErdBBnGcV9LiK3Hjj492Dvf4vZolEyk9QcHHpXzn8SNCutN8aaTJHbzSiS5TzFHfGKxkxx1N&#10;/RrG0P7N80EkOzbpyEEDHJGak0K7s7fSoomEMiqGUIy53H3zWXbX99/wjc8amHyv7LGIsjIOO9cb&#10;YDXZX16XMqKtw3Tp17VzWuzfSx2VvcyyfFDXUbWI9PwrbBGRh89BxXoXg+K+tNX1P7YJ2lmDtFMW&#10;JBHUfSvKvCkGjXPjPW/7Rv542jAKSMe4rsNY1K8t00g2fifzIIbsLI5TORn1NXCNmS32NPTLS+uv&#10;2ifGU13JKf8ASCIgZevpgV2ep/8ACd6folybDxdAgMy77RgDlT71P4ZXwSdV0HUru48ud7MPkScO&#10;QM9K66STwndXXia8ks7sb48RLk4471o7ozucPqqrd+BfCE8n2QXdq6l9gAJJ61jx3toPih4RiW2J&#10;MrotySO1OlmhPie4SGGZEe6x1znmssTPB8bYIrnwpOnnW48i5x8pbtTGjdjMcf8AwUa+GkHkItqP&#10;Dlx5TdssOTmtK+sPDdr4o8QTxSC5mk1Z28xn5Qlug+lYX2PVD8bPBtxPdu0kIk2yL2Q10V+3huO5&#10;a5j0O5kZWyy7j8xHWgVjiXuUtf2iNLkur+4axv7fa7yDKxMo4+ldzd6qyeHNU8jW/Nt47KRgYnyQ&#10;MdOK5fWtf+Fdx4Ya2l8uDUbi8ijFm4G5CT1z1Fd3DoPhfRfhFqNwXSRrnS42kZpdy/MOAO1MZyvg&#10;yaCb4bapqjRyrdzanKkayD7gzj9aybfXLvRv2pb+PWfCd89hqelt9nvoYiwgwPmyBW5qcOqD9mbx&#10;XLY6MiHaGg2jHvniuE8D6z8Qp/F2vJqXw6sdQs7Tw5dNLcSID5BC8Yz1/KmtRO53vhq+sPE2j/tK&#10;aDZ+MNTt7BL6N7PUJ1KF2zyADiuJm8M+Pofi9pqP8StQmhspxtCSMiHb0OBwan+FPjbwVqXxJvdG&#10;1D4b2VmbvxBdol6jiLlGIUEDGK9d8RW+qWet3zJpT3UKRExTQvu8xewz60veu7gpWZd02aFfD15P&#10;dWEclzLGqB3k4446GqN/FodxrXhmyk8FQXGoTWs7WrpgYUDLfWvMNGufFt1+014Fi1PTr210e602&#10;9Mdu+QCyA4Jb1r0S3uZYdX+DusHTAI9K1O+VgTzPGSR1+lHqKWl2ZjeC9CufhLql1Atxb3SaqRtk&#10;n2DgncOtevOmm+Hv2TfCN1BaC4mkhjhhjD7/ACmfgnPfJNZmpT+E9Z+C1zJHptzbrdXSvCYX28qf&#10;mHHrWFqOtJD4Y0nTx4Mk+ywRxC3idi3I/iJOfrWclJ7FpJox72SK28aaLa3unym4ubHzVXadgDc9&#10;elZeoT/Ey28L+JIPCnw7Aa7hZZriVztUEYOBW5rUerat8OdVlFw0M1lZB4HERLHjpnHavHJfiNq+&#10;n+H7fTb3XEjneKVBKYirYHHIxWvK7WE+huf8JN4qt/gfpnhjXPhdYxXD6gT9oFwPLnJ6n0yK7TQd&#10;P05NLs5obWzeUQLuccgD0xXxz4u1/VNbtfDUNvJqMUWnXcrm4LHdOzHru9qpaJ4y+Ien3qQQfGDV&#10;ox5ZDJKpYYHuaJRklZEqTv5H3VfpqV3Lo0OneFHhjSJ/Odsjc3/16h0keL7G+eKb4L6TPEbkEv8A&#10;2qFfGeu2viK++JHxjm1Z4IvjRqSIWwfIi2fqK5ca748k+I1o83xI8byS+erib7bJgkHPTOMU4U2r&#10;XZSaaP1QCTTw6dKmghFKLuRjwvqPeqPiG/8ADVjB4Z+1+DZJY2fG9MhIvqMYr89ZfiZ8dPttzbRf&#10;Fh1jjjVVPl5OBxVbVPHHxwu/CEyXPxq8yIOp8sW6gnHvimqF35Eps+yZ9c0u7/aL8MWKafqUWnTW&#10;rASJbsVdu2eOMVm+NdEsJfBnjO1jOuy3c1qWh2oxUgds/SvkLQ/iF8XLa/VYvjbYGTYMRTWKMFI6&#10;AEAHn616lpnxd+O1rpyzXvwv+H+oxHI8xQqsQe/c0/ZWegKV2df8KbN4tT8Vabr1v4xj0a7Lq6JH&#10;ICrrwCMdK9PvPCvh6LR/FkenLLLZ3DcCVzuwOgYHvXzrqPxl+Kk9q4s/g74KsepZtoYk/lWLo3xW&#10;+IkXiG9kv/BGj6gnmL5kW4xsPoRx+lVKDl5F32ue0jStRg1/RLFPiVKhmMjW+nNHkyBeuG9AK6qx&#10;gjvfC+u2lx4dlMMdq6hx1zgg/lXF6P8AEj4Z3mvWt3qng3WdJ1C00WcWzunmKN4wcMK8yT4n6zb6&#10;p4wttMmhmRtQmNvLLFguCeTjrxSVNvSw92e6adbWifCpNBj+JX2eObUHaQvL5ewA9PatfSNF0G0+&#10;JngS8X4r+DpZLLcIkaZG3M3HPvXwd4n1nxtqHiEyT+KdUTzbks7xSMoz6fLjgVkKuqW1jbzP4y8S&#10;vKzgxtHdv8pHQ9aHAiUkn3PvnX57RPjj4su9V0fRFeNEOm3PnAbVP3jirqajouoeGIYovHHhiWPz&#10;gHD3KKTg9xXw/Pf65qOiW7aj8QfEM84gRFDOw+XtXLyWF0niiOP/AITzWIQyFlIlYfhxU8qaG5I+&#10;zPEGpaBpXjkb/iTpcEDLH+6S5Db/AMB0xWnqereA3+DGq382oaTq0K2qkQxXih2OOmM18OXb2ccE&#10;hutK1a5kLbI3kuGJPvzS2oW3ubGUaLfYKElDOcc+1J0kJSij6dtfir4Qt/CMtnZfs7rE0ULi3SWX&#10;Kbux/D61xv8AwtP4wxtKYfiB4e+aZykSWagAdh+HSvLbOWCe71RH8NJF8mVIOTUotNP85sWbhwTg&#10;lulVGEeqIPUR8U/ireeFtTglbQ47rzQY5hCBvA/wqzpfxZ+M9tdpDP4g0O6i27cNFtOO+GFeNywM&#10;J9FLxsyRzHhWwSDVO7hd/FQSG8mS2crhN3IP1p8sOw7n1U3xK0VPhjrDyaSbTVZ4Dtw2/wAw46k+&#10;n1rj7jxheX/wSvrCXxqYZriRikkEflGPHPBH+NeJ3FrFDBb+ZcNPIxUIhOSK1ykJt/D0bWj70TKo&#10;o9eeanl3aK3Ov0i2Z3sRPqWoTl5wGlllLeZj611d1ougPq8CP4cs3fCZVSMAfWud0iKZtPjbzNqI&#10;v3M8ith5J4zpN1Z6tbyrEHWa1MgLMT79quEuZdjKcLNHf6RptrCs0Mdw3kmNfLjaTIHqAa7y1iuD&#10;ptlEJjEqg42nJNcZ4Xi1G68LW8t34YitgrlolNwCefeuqtTcQ+K9O/esyGX7ucjFJq72FF6F+Gwn&#10;XV4DL4jnClstz2rTv73Qbe0tfs3hiyuLgkLtkQEN69auXZtXaMrZMEKqWway9Xt7CTSbCeCa1URS&#10;L3GaaXKVFtanaeEJprbxRa3dr4VMKyQnzIo14JP0rY1rUr+TxLHBe2lvGzSFoGxggfjVrwXqOlW+&#10;g6Yk6Qr50S5lZPu/SsLV5NNl/ajU310G08RKLWfO0H1qFrKwJ3LSTamdY0Kf+y90HnhSxPDCt/Ub&#10;y1tvFWhxro8HlTwgFieATVXUtT8KnUPDdla6JPHbpONkw5EhJ5JNUNcuPDI8c+G7SXxLbCOWBdrM&#10;wGD9T0p21A6G90CxufAfiNoTbwaibQvDIH4bjNZ/wzt/FC2PxmluLmHfZ6fKEUvnzWA4I/GtTNlD&#10;4ft/I8QWlwPKAV1uATj04pnhm+0Ky8SfEU3d1dLb3USEBckoR97gdc0IZiaHBs0/U9auby9F1qOo&#10;Xa3x8s7VCnCjHtXmN74d1WXxtqepf8JRItpBfMykSkbtx44r07WNXm1P4teDdE0bxzb2unXSy/v3&#10;tMFyvUAGuN8Y2OuWmhPp8PiKaaWObLsDjd7kUmgTsziNZ0a8u/HvwqT/AISfFo8zm9lbkqF+6B9a&#10;6vTNLivviPc2ltdk21lbqJAGwPwHvXD2qeOD4o8OEsZ449w8oHBYH274rcuNQ1/TPGfhmTTPCuoS&#10;XUs+bm32nLAdjWRvuUPFlje6F46murOzLRTXCrcQMOCCeoFa1xpfhKb4I+KL1YVmvG8hhAzYMJbk&#10;4rpLjXPD/iK/0mwvvAk2m6mkXywzNwzfXiuOsba6X4kfFHR7xZra68uNrVCfllQdwabJcUz7HUNl&#10;vkP1px/1Y/d805N28jYOlO3Y3EpzmsSyIAY44zTgPVhQf9bkKcE0D/j55Ixg4oENbuBg89u9OUN5&#10;Up8vOBTORnLfxVIrHzB2BXigCIHMsfzHr0qQgjfmPgd6YBiabMPG7IxTwS0bjbkZpgMJO6T5e3B9&#10;aT5iifLn56cPvEFccdaUf6wZbAoAHz+7AJ6elMYY434qUEbxzQ20qOBnFICEf6wfISR1NLyF4kIB&#10;FLyG4PUHNSEL9nOU5zxQBBGZPPXMQ24OTSqzBZsKeXqTkRlQ3WgYwv7paAGHHmJ8v8PNKo+cDNHf&#10;r1NKN2G+fnNACkAv93t0pBjD/MO3ajPTLZzR8oK8nk0AIQfMQlAeKP4W+YjJ9KO/TtUigi2GQMk8&#10;UAN/jT5CaQ53SngdKexbHGKiyCWUwkgnrmmAgzvb5cmn5/dyHzOh9KAR5oAPQdTRtbJyR1pAIQpi&#10;OH5yKXGFP0pB35+lIQSIsuR1zTAdjAOX5pvfrSkLt+/nFM438A80AL+FIercUoxs68g9KU980ARf&#10;MHJHUCndQRn8KMc9Rk07+M/IcjHOaADjJ4NJ3b8KXJLcgc0g3bjxQAhKiRODkilwdp5prgl4znvU&#10;gyF6dqAI1xtA2Z+bil+feaCPn9ODSjPljLZNAAB9/g8d6fgnzPQUnrz1pCfl+4RQAKxKSqVGB0pR&#10;/qz9KaO9APzDkdKABidh4qPLZQZH3qk/GjjIzx6UAB5BGO1RSDEEq7e3FWB5QR+ee1QyLkg+9AFZ&#10;EkMQ+9nPpU4DiJQSTUq5ULyp4obGSTnk0AMAGBTmyY5Pl4GKPX6Un8vrQAilfNiyTirLhNgKOcZ6&#10;1VITcM7uR2qRMrCBn5c8UASFmMIGaQMQmMd6ZlSn3iPSj5/MHTGaAJgcuDuPBpHMnnQFWOM8ilUg&#10;EApz2pCRkEGgRNvIboelL5gyThgarZOfu0DODQOxa3sS+C350K7h8iRvxqEFcDLfWnZj3R89TxRZ&#10;Aa0TpJaTI6WxDQlSsgBVlPUEHrmvmT4n/D21S6utX0zS2NmZWa4hjGTase+B1Q/pX0WMFQpbGBwR&#10;V22Py3SskTq0BV1cAqynqCD61hVoqR1YbFSpSTWx+Yms6NcRrqG2BRtyVwad4J1+HR/FdtJdaYtx&#10;F9pCTW7nG+M/ewfXFfV3xN8Ayol5qekaHNJZySs1xax5L2jHqQOpQ/pXyl4i0G5S3kJsXVlyRgHN&#10;edOmr2kj6ahilON0z6Pk+H3gfXtA1PVPDvxf0s21/YiWGyncFreY8sh9ieK+VPiB4K+Imj6jrct1&#10;8GdYWGK6VXkgUuoUnhhjsap6dq/jvS1uGsNS8SQHzdzmGcgEjocdP0rc1D4ofHi90G4gl8dRPH9l&#10;8srNahmYAYGSe9KFPld+hm51Oa17o4i10DWm0e1u4dGvzC1uGICkH1p6Q3awuGW+GXx82eK29A8Y&#10;+MbO6Rb/AMOWN3bGY741j2kA9SMcV61p1n4X1yK3msb6xj8xN0kEoAKHuKyqVNdUdsIK254nHARd&#10;qAp3HGXq9FJe20t0vmTgMmMk4BzXqmveEby00NbmDy2UHLop5XHesvS7rwReW4sr/ToMyRbQzfKQ&#10;Rx1rPnT2LgrnJ6BqH2DxOjzQWc8BYieNzuVlfr7Vc8T6H4Ve0TUdKvgolPmJbr2J5IFHiPwlNaLJ&#10;NYapd3FmZQxTOWjH17iq0M1pb2kEk2reTHGigB+hz1qPaJvQ3VO61RzVs9wkY822kBAxlqmuI7CT&#10;TWJukB7Ywf5V2X/FMXbIP7SsgGTqMd6guvDLrpE0ljqttc45Kb+RWikmZSptHn0kRSSJkueQADz1&#10;rrfCeua1pPj7SLqCO6ZY7pTNEj43r6r6EVj3GnaiEYTQXKHfjaRViC01BDb7NL34HXd1rpw9Z033&#10;uYToqejR+k/gPxXo3iHwHpxGp25ufsYEchIHmEdVYdmX9a6aZJEk2mNwwkOa/P3whrWo6RrH2qCS&#10;SBHmUzxb/lcjoRjoRX2j4Q8ceDNZ0DSYbjxtodvfm3AVppFUS49c969OE1I+bxuAdJ3WqOsYNlj5&#10;fOKi2nJ5FbSQRNHuTVtDlBPWO4Uj9KrS21wsjEWEJGequDVnmWsZ204JyMVGy4LHBq60UuSBayjj&#10;oRUQjuTOytb7cdM07gVedvKmjHWrGxzIAYeQTRsAkOVApiKhByPl4owvly8dxVsqNj8rUJU5I2j8&#10;6BlVlG8EW5yB1BoAOwEhTirIVccNTGHFAFN1Xz1Ixk+tQxEDWrMug/4/kGQfU1bdT5g47VUC/wCn&#10;xBpMD7UjZHsamSHHdHrN/b2JisI1QBfsSHr3xUYji/sFY/MXaKpT3ETWOmS/aWZTaKMDtgVXeSQ2&#10;W5NzAmvGmndn0NNpxRbnhCeHZ9gbpkmq2nSCW3uNyZGcFjWjAZJPD90joMtFWUBFDB5PmIjNLxk9&#10;TSLINRtzHqEU0bKc43A9K1pYhP4E0aUxoMwtnjHSq16TH4ejWRCzsnH41D594fAmlW3lMPLjc7gO&#10;uelNXE7HL3UZFrc/JyJflwKaGI0XUHw27yQBzVi0e4ay1aOe2X5Zjsb2p0ZtGEqM4+Y4BHtW7k2Y&#10;HMrcxI0qtPHv9M+tc5qJhkulWOUffzj3rS1fTJU8awul05WeIlRnjiuT1Br+O8smis2ZvtG3ANTz&#10;323BaPY6/R9c+IOn295Hp/ie6t45mUyr94Er0IBBwfWvQtG8c/FF2mSbUNIn/dlQ32cAg+tefeG4&#10;bmbXpFlhz/ouSCeOa1HTV4fGuhLb6YBCbw+ac9q2jiZJWuZSoRm7tHci98TGHVbi4eKZ/O3SNtxj&#10;NSafqd1c6pNH9gUc8kHrV1YZn0tm8g7Dp53jPfFcx4MFw3xH8Yjy1Iguf0JqHiHJGv1eKa0PTI5Y&#10;k0u2RpIguc4rG1GWOTV4PK1HagI3YOKzNStNduPi1YR2tw0dl5LGeXPQ+gFJdWpt7W433Ukkiq3e&#10;sYyd7tmjpR7EN09tJqpjh1AnCDJ3Y5rJtodnxR0DzWYKxfJJ4OKv2sFofC9xcG2lErO2Rnoe1V9d&#10;ilj+GuiXhMglSbkZ7Gr5hKmuxv6gtjcaHrAi5Mci5YH7tVbeKQLayJa5MajafWk8LNay+F/FgUl3&#10;mWLJznFbEMkcXjLTrZraONDAxyT1NZt2kPkUkdDpmpbrF0e3IYRYI7Yqq62q6hrEkajDRMSQKjPl&#10;R2OoSraLncwAx+tZyTubOUeb1RwePWhSXcaVuh2Pw+uBLZ+Ox5WPL1RRn1HNbGiY/wCFx/HNlin8&#10;v7TZ4cg7Sdpzg9ODXBeA763i+KOqWBkA+0QSHBPUjn869iItYNI1FhHCiJbyOx6dOSSa9yhJKKPn&#10;cbFqq/Ox5neMsnxn8cS7RsBjjB91AFYvjR5ZPhPd28dwV3QHdim2t0Zh4muvPXykvZmZux5qvcCS&#10;98DT3Ajl2FmByOwryMU3zXPZwq5YLyPhXxQmsp8TtPWPRZpUt523EnqG9KkeWCPSxI2mzR/MmRiv&#10;TPHjaJaeINKWO3lklkd+dnAx15ry7xJPLL8NtP8AsdjFLM74wvas4tXS6Hopt7m1Hr/huO3jin1y&#10;yRTGoJLDv6imXL6ZOI3TZJbrExWT1zXznLpWrJ42jkv7a9KnUog48zux4FfStxZx2nh7RI1tWUDS&#10;YmK9cAitWlHbUiPvNo8l1aPVf+Eg0eVdPWSytrljhjwQT0xWjq2tz3fwru9Mg8FmztjaYZoWw0nr&#10;yOcV1F5ZG4/smOKArA8pLEetWf7IsFhcG0iKpEM10QkmrnPODTsZHwFt0tv2yvgsFSTAup8EjrkV&#10;+hmogHxdfHb/AMt0x+dfG/w8h0mD9ov4TXEcCgrqjKnHTPBr7M1DI8TX7hQQYY8iu+E1Kx5ONhys&#10;+W/jLJ4o8R/tT/DbwDaXNxZ6Y8kM2o3C8mZe6ge1fSOgaZo3h/4SeGtH0zS7S3gt9PVRsHzM2OWY&#10;92PU5rMt9K8Pr8Y9U1o6Ij6hJYrHDM3PlLjn862JzM9wR5cxAPXaetdTq+4oo4XqkMM0xuk3SyH5&#10;uSSTXkv7QoJ/YS8ZSITuju7dlPoQRXrwtbgtARZTsfTBxXmXxyt2f9hz4lQEQiQtB8u7kcisZSSC&#10;MW2rHxD8Pl199T+IV3e3Nw8l21qsLM5wqKMcDpXu9loGnPrsEz6oVJtgVUjPNeTeGdG1+PQ9OeTx&#10;Btja3DGLbymBxz7163pV7djRUVkVnSNlVz3rx8TPmnc+loQ5Yq/Y4/WdF1r/AISzXmtUGAPvg/yF&#10;eZeJLHxpbaNoszapdnF0dwQH5s9K+hlvNKVbWKbxPpwuZZGIQuOcdqzNShjujbMFtSIZ1Pkg7vxr&#10;n2LnTT2PJ9G0zxIvhaO9vNO1AboVxkkYB6cVkap5kNxqG6C9WOSBtwJI/WvpGFoJfDcdvNbwBvKX&#10;DADjHTiq+o6FoWoeFb23uNLtVdLVsTLgHpQpC9m7Hyx4a16+svGWnxok8jNqoRNsuMhjj9K9L+Ib&#10;Q/2LpM08rPNFYq3PbeOlWPDvgbQ7f4jXlzLFNOIrwtFvbhMGs74jCCR9STzMgRqNvoB0rS8W1YuK&#10;aRl+GWceB5is8YQklQDV6XzJdxjtQQudxFcp4ZM/9jTwC9Owg7RnpXoGiNCl7NG2nySbyc8ZxXt4&#10;f4UfN43+IZNlJG1w6eQ52tzkVsbLRVf5lPfHpVwafCni+7lY+XCYWbGOh7Vz8iXTS6iVeT/XsEOO&#10;vpWydzjNOZYZdP3hFygwBWbYwzPr12ZVjWNIztB706KHW4IoPNs5fmORnPSopprg60GFoYwFx160&#10;AQPbRTaxNkYVJCMDirHlMizAE44xV60VhFdMYEVicilDh9U/1PTj60XGRWl55GpQyGw3FeMYqzdy&#10;Pc/aneBFzGSBVcxlbi9H2IlgwPNDtG1ttafa2w0MQzS7a3aC9DoSzk7VC5wBTGt9Nd9UQ3ybtp29&#10;tuK6HT0a18HQagptnK20y7WI4LDiuVS1eTwteXBudzm7kaVlPTPIo5gMq0VU8QSr5O7Y55I4NP0y&#10;SMfGzQJDnDeKLXbkdMPWnFBP/wAK116fy8CJsbyMdfeuesXk/wCEh8GlkG//AISe3IbHX5qG73Ki&#10;z9PpUDeHdNf5sHw/b5P/AAGsC5iX/hB/GZzll0mYqo78V01kyP8ADvRXKKc+GLXqf9gVzztGo1EG&#10;I4MTqw7EGuSlHXU6HK55L4BuLaPRNLllaZpn8QzKd7EgqWwaV1t4P25/iolrAptm+yllzkZbqK1T&#10;aadBczpaabEqwzSSKinJBJyTjrXN+HDJcfHTxFcrIXWS5JmY9ivStpdWiVqzovHYltfiF8MGt71l&#10;guLaQyp6EVwEk7t8UrcRy3BjWRN4J4Oa9M8bJHPr/wCzvEZ9pudK1Eg46MgyK8u8KSLKmtC+tkFy&#10;utSIp6blVsVmk2tB3sbXiA6bJfaaJG24t+CWxXGRJpkGs3xjusu8g+XPauv8bWG+X4fyhAkMOfOw&#10;eW9K8zPlP8Qrvy76PYiqGG7mrpoVzoNRuVLf6kDEXy81wl4qPKAIyQzHoPSuqufJMr8kjyjg1zFx&#10;5ytB5coLGQjOM4BqpqyuLY8E+JEUY0a/2xnAgbGe1fJVxJGiSObZWK3TADPrX2b8TrfZ4Km4O42z&#10;b/xr4t1BHS5Xg4F4flPetKE7xMp7nunwdsbibxhriDU2VLhUwpOAvX/9VfVp0+20zTrRv7ftjI8T&#10;b4VPzYPqK+XPhBJIPid4SjCv5c2lylz2BUZB/OvpuztIWufGGp3V1cXFxc3QQIXyqIvAAFaoxk3s&#10;UbcXf2fVHgjn2+cCfbNTxx3L30jmQj5QPrXV6UtrDpPjhJNOh2T26mEE/c9ax7RPO1q3jXOPt4AP&#10;rzQxpWNKC1ul0KUNMUVwM88GuHuTex/FBEYOFRgYyv8AOvXfEEaQ+Bmi+wuJjFH5QBweOprznyTK&#10;1uWvf37yAE4zgVI4yua9prAgk1gNcyPJLa7Tge3euQmtGub6N2jwWuGbdtrrZdJdHtnaWIRtCCD3&#10;zUFuJV1pUDxEorbTiloNOzKENhdRabGzWbNhvvbahuft/wBusW81yvnoVwfSuts726/4RvxSk2kR&#10;u5gcRn0PasLS4dQ/smYXVgSy3LlfoazVi9TpIWthZ3t1M4jj+yKCx+leS+IjBceLLbyb9GgW9VnJ&#10;PvXpGoJc3XheKzW0KIIW34POe1cRbeHZ/wCzr/z9Sd/3rBiDjjtRGKfUo5bxTq4FtoEUequyCBV2&#10;K2Qa437WVupHWN2UqMivVJfDOkq1lvg37CTgtnGatro/hhYImGixce+eamT1GrWOKt57GLw/a3U1&#10;tICU3KoXpivJPHeqPqujaxEPD2tiMlcSBCdxXpxX04lhp32aMNpMOOgXaMYrSt9H8PKloV0rTMA5&#10;AMIODUxlyu4bn52WOm+KXnmEPw38TTOv3X+zuAo/LFbtr4a+KF5c+VB8JfFTvnqYWAH4niv0OWFF&#10;gIj0PRwAR8wt1FX4biSOCZWsbIfJgFIwP5Vft49iJU5dD4Hg+GHxouFiVvBCoAeA8wGK6yy+Evxg&#10;H2YnWNHiIjI+8DivstJUFyx3Sjg5AJoVn3gh5QNxzlyaHWXRD5GfI9t8FvEZufNvfi1p0LlySVQs&#10;efatq3+C2jvI7zftD6i2P7ttgD9a+nZZIv7P/wBWSQe7Hmsqe7ZVAVIlO4dqlVmDp9zxqx+DXw7j&#10;iMtz8QfEd2qnkltq/lXWWnw1+ACRx7/Cl/IcDkzHn9a7N55JGKmckcEgdKg82MXQzGAMU/au1hxi&#10;kiC38F/BC2EH2b4YaW744EiBv51v2um+Arcjyvhb4TTaMA+QhrHa5/fRbUB/pSNMSJch92RxmsHF&#10;vqPlW50bnRElBTRvDkan7oW1TioTe227aLXTx8vBEYrF/fNEN3mY7DFKba4Y4jtnDbMg04Jx0uVY&#10;0nnlzgTQ7c8gLjFRtNCTw8/H+2azBFfByHmzhuaVztCEoRk+lO4uVI0vtEfmwDYSQP4mJqB5N19K&#10;4tWHHas0sGlmxuwAORQl48Jci2Rx/tGgat2NuAai6HFquAeSw7VXvfN85wtyg+TDYNUF1O8lkVFx&#10;Hnrjjiq0xAvFYXEhy43HPFArGtaLBDEzfaAobkknvV6K6t3mf/T0zngetclqTzK2miOQtGzruxUN&#10;2si3+ilJmUmLnng0mikehiV/sMjbFIGBxVaW5ljWEogK55zWTa3MsfhqRDbrvCZyW61UN5ayWUp+&#10;1bWQ9PWs7MuxtG5EguGAkJI45qs837x8nawHTNYdncTP4g8kNNHkZztqOaSdvFtxAqyM2cZWmxGo&#10;08rhkBJYNjinW8Fwt9fDev8Aq85Y81JZW9zDqlo72hDGUZDVt+ILGc6fp91DK8RZVDYOAc0hnJ3N&#10;0+WHls5E2OK6OCFU8PwzPCrxmHLfNytVhpk0NlbyyWw2Og+frgmuk09tFj8L61FLYxs72x2FpOOn&#10;pQFjm/s7zaddTW+nzMsYJJA7VNpBtLzTdeCR8W8ZDgjkH3p/h3U7pPFOrQx28D23nkSLjjBrT1OP&#10;TLLT/GtxZWZ3XaBptnb6ClcLHLaDbLNr3ji3KnCzfuie/rUkcMcPiWRWjOY5jx6UeGpwmpJc+S/7&#10;y5OQ3XAPNdLqy6RLrxuLW5cHyRvj255p3Aw7+K5aW0vYJlyko3J7VQ8Q2d79k8N30FlIweLLovO0&#10;ir7LfYmXyyqHrk1fWe4/4Qm6g+yqRtIDMelCEN8MXUVwlxBNYou+1IGeuRTWt1kudftGcI6SOI+a&#10;oWSxW8QYZWQy7gakM9u3i2SaXUWDy45A9KLajOeiFzY61GjXihvtZ5NdFqtyZdC0TLoZUXOfUVYu&#10;rfRriaPzlDvuB3g46VSuorQ3MG0lUCgAZ6YqhFKOecwwkIeFxTZmYq7GT+HpVt44xChFzF93gVlX&#10;JcQ8MTk8kUITIvMVrd18xwwbg+tNeVlt5MyOTx361WZ3Eaf6Pk5/KmsZDFGxGMVRJGWzdMTGRkdc&#10;09M7D8pHzVCT+9HGeKlQnYwyvXrQBNnjkHNJtlKPhGp/YZC57VYgeUHAVeTycUwFt4XMLMX5DVdI&#10;bOdqkhfSnxlQkxyOR0p/BhyYhxSGkRKoARmU5J5q0fuKA64x0qurxGU4kUFexqKWZ1dv3AJz1pIZ&#10;bI5+7zUkcTtIwDKvy9apJN8oJUZ29KkWRjbvlz97OM0wLojlWMbiCeelRyKpR+eM9qrJPfss+bAB&#10;QR1PNPdibZiQQcUgKNwpW5tWjujtbqKWW4zYoBCcAcmq1x5mxhtJORtx3qu8jDygYh93FAxHmJgu&#10;3V0wsZ6msUTSHTZZCST5pwBTrhWRLsKzAPkkZrISRkMgMmOuM9Ka2GjVMsB00h42ySCDnpXDeLLT&#10;7X4P12NNP82QujR8/wCrIrQublhPEjMSdxxis26vJYYpMW2WLLznNQp63BrQ1/HFqD/wTL+HzywE&#10;TWeq2pYE8jFV/impu/2EP2YNSXJMOo6UFYfTmsHxVrF3c/s7eL9NkmLiWaDZgcDFd34rtkh/4JKf&#10;DG2njPnDxBpZjz15NaqXUzloVvjNCf8AhR/7EVyASUk0nJz6ir3x3hUaH+wvPs+bfpZHHrU3xpj8&#10;v9m/9i22MHzyT6MRjtwKt/Hhc+Gv2FosHKtpQNVzXsR3Mr47wn/hIf2EpgG3Nd6Z+Wa3Pi2vl/tX&#10;/sAXYO1202xRmHUgnvUfx2iJ179gWIKSxvdMwB161o/GaITftQ/8E9bWPG8x2JZV6jaeeKS2XqFz&#10;P+ISyW3/AAUx/ZhvYlbzJorQYA5OWq5qkGz/AILbfDGQqA8vhwFx/wACNaPi2GK4/wCCr/7J9sdp&#10;8jTYGZT/ALLd6TUEeb/guhoYG0iHRAMemGpLoy0tSssYH/BadAAP+PQ5/wC+6saYg/4fYeOio+Rd&#10;FfcR7tzS2kcs/wDwWZ8cSojbbTTXMjDooDd6u+C/s19/wUd/bJ1iK5Uw6dpMkKt2Ljk4o1uFtWUf&#10;A9o7f8FTv2uJLff9mh0q6aQdssam+C2wftK/8FGyNm021/jFP+DNw0/x5/4KCamyMRtvUVj/ALIr&#10;B+BszLd/tzak1x8s15qw3seOM0O+oWH/AAH41j9vc7uDdar3+tQ/AKRB8O/2/nLrjdq4yfoap/CC&#10;6Fl8AP24tclgxBLe6osTnoxIPQ1ieBJbjSv+CcX7UWt7wJNV1W8Ea5xxIDiqbTuvIS6Gh8HWWL9j&#10;79t25dtsct7q/wAx4H3TimeF5oof+CMPxPnAXM2raiPruBxVaz36d/wR58WZJS41TccdGbzR/Wsr&#10;WJf7K/4JSfDfRpUkju9Vu4BFGepEneiW77WGtbFy2nEX/BB/xDGwwx1PKg+jCo9ZuYY/+CIXw4tW&#10;lAlvNVtFjQ9TkVnfEDzNM/YZ+AvhdeZtS1TTvMVeuDjNHxXRU8N/sc+GbP70MGmPLAnJ3HHJAqkr&#10;2CxZ+Jsklp+wJ+xhpTHEs+r6YdntVv44zb/Df7B1nn5s6YFAHUgCqPxJMeq/tR/ss+GEnCDS9Hsp&#10;Lls9CvOKm8TumsftxfBLSxBCLbw7oqPPKTwXzx+lJJJpvuCW4740tJP4/wD2GLFGVphJYMUB5AB7&#10;irHjqaC9/wCCgv7HOmbxusPDMMkwH8O08cViP52p/wDBSy+vM77HQdBUyu7fIhXoB2zVbw3c2+p/&#10;tuftDeKMt9m0+xlgtpn4T5OTik5PT1E01p3F1+6N1/wVw8ERqCU0/RwBnsATk1q+N76GX4i3p2b1&#10;RwuB1Y59fauI8J3TXXxr/aH8UXEGZBdyQ2jN02k9qxNX1LVLjxPquyxIMkx+bP8AKhbL1Ha7+Ra8&#10;S6tGnhiDTrW7BnliAlCH7oPbNZmgaU8emtKYX+Y5Zj1zSadpcDXsc0xJkMmWZjXaxkRRBUljwVHH&#10;rQwuT2sF19iuGRWIwByOlKyhFw0xLelTwXs629wot1BIGT61E7I1wSRgkdaTYCLg7cdBmq0rnzSP&#10;NOM9hTy5ETYkHfJqgJiLlv3A29zTQFq0hhXVZZJJCN9wgUE9yaueNTMsvh3T2mlzHaxSEIxHXpTd&#10;Mtml8R6MZLlyovFdMdMA5qtfTLdftIeM55b2JYUjSNNx4GwYp3uxGezRPpdpE0ByltgE8mp7RGj0&#10;CFWnJbzCajuDGNVlKSpt8w4FOhkm88bovunimgG3Lf6ZbkyybB/rBjrWvavax25uYJZiJIeI+wIr&#10;OlIkMq+SmGI3Vcs5LaMxwNbRhCvynsPxpvYLX0NzQJZrjxBHI9xPuEp3IR+VevQXN2lpC5uZAyqB&#10;t65FeZ6fdWUdlmHTYWkETsSo6AdTXX+CNQstVfxFMLuJ47S+CFx0Y8549qcbW1Fc9W8Oy66NRtJE&#10;0ycxN94spwM12sGtaFH47itZ768dmIBwhwrE1nWF+be00yNbJZIWA+cJjH41ekh0QeJbjUcQlxZl&#10;ghQYJAzTHI8S+IUGr3f7XPgi2t/MmG393zjIJ5yPaumurGKzbQba4txLmEYyPuk1p+H9Q8NX/wAb&#10;dbuz4KvH1GOKURyHIGF9B0FYlze+INR+LXiR30IR21vd7ACehBxUt6BbUiutK0uG7t7gSOXK7gEO&#10;BXLa0+oyWdxdWuuwYgUh7fg7hg54r0hVSWDWY50iVY7Bi2T90YrzaytLabTfiHdafHeXS2sU6XHB&#10;+XcDg470CPsf4Wz/AGz9g/4UTJjCpKrDPQgnNbtzkSp+7PQVxPwH81f2Dbm2kRw9trk7HP8AtEmu&#10;9n5UfIe2K8PEfGxNlPah2cEfMDVyQ8w4IPyDNU8/vHGeeKnByqeuKxAhm27slMenPWmIeeS1STBj&#10;CDtzio1DeSjMmPagBefthwBipMnzHHORURwLqL56lAJuZBtwCPvUAQy7eMO2ccimKFJIL1OVBByw&#10;P4VEqgSOdrYoAcuRgiQVFIB9rtuM5apmB2IMDaTUTgi+tR2xnNAiyF/dAY4AqFkAB2ge1WQQVBwa&#10;Y2Cg+UDmgZEANhz6U08N9yl42PxxS4BjBxx60CGPk2/3OlVFbE7ZHXsavcCCU454rOYMNQVsZJPS&#10;gC5HAz3FsAi4Lc5NOy0WtkNCo3SLjJ9KfC6LPHkN+dNvHge/syT/AMtBjFMZ0XirY3ww0OQ+Wd2i&#10;Sqc/SvzR8WQrD4y8VSRJ+6OsSMintk84r9HtaEsvgPTUJby00mYAk9yOK/O/xjBcpdBJRhhrNyH9&#10;xng/jXbh1dF02cIPNaeFkb5cc1MC/GYRwafZPCHdPsWFCHBqucHUbrEjAl+Kpol7lsuPLhG5xz1x&#10;1qYlcjbHyBzTEjmOnfwHHelAcBcwnOKkkrS4PTP3uacGPlngfd6U9xxygpnAzhaQEYKZY7jnPpUs&#10;YJvVxLwT3FRch2BxnPAqaByLv5oec9c0IDQnWLybQfaGLMvNUVd1vLtfL7cGr8i5twRGOBwc1VCO&#10;AxbZyOtAyNEi3OxVgxbsasYBjb/Rz061ANoZgQc5qR5HUQ4YEY5GKLAC7fNk65IqzAJFDsCm5WGM&#10;mqSupumOflI/KraANHg7sbuCDRYCeZ7hpYy8qnIGPaoA4El5GVT5iOc9KtXCL9ltPkY8dqpNDm+t&#10;3zJ8o5FDCxei2/aF/flgU44p48vz93OfMz19KVQoss+QNxXrQgXymBGMnrQB09utvP4T8QTS3Mf7&#10;qFdpJrhiwfVbxUkOBJx71q27TrqcsX2hjbyL84zVbyol1rUJFiOB0obAlBQR2mDhlqWVd1vHnd09&#10;arR7TPFvQ/frXaONYFIn5CdKVwsZibw0oBA+XqamV4xFtN+pOw9qR2UWzMxUkk5HpWW0iK8jBFG3&#10;oM9aAHIIzc7sMWEpyTxReNEY2dHGcAH2pqzwuIgwCkk9BUbZErsIgyspyPWhgVJGxbFjM2FGc9a9&#10;K+G9wLjxHqUYuQWXRLhH7ZyOK4Cwit572USYVS5BXNdb4IhNn+0vYRxT5S50ucFfwovYL6HAXCIv&#10;i7xrHJMwa31+ZQPTLVONotYGCIQo459aW+SQfGj9o1yR8mvAbCPU1nSsywQfMRnnGauJDVxZJ7US&#10;3KucSFhtprMhu5gI1wUGTnrVGTy2cblyxqYCMWynDbsevStECRaEjhpOmAnBzVdyPJJOTknIpAB1&#10;Jbr60MrbHVm+hpgkNUgQHgDj1pyswsG+ZeT1qD/lg/yknOOvSnAAo6FcYPFNDIpVO2P95nJzmqzo&#10;ftqSYBwuCatSNGqle2OorLkaZp5dkxADAY9atCFkGLwAgbQCetS27A3JYEKolHHrUbISkIMb7scj&#10;NW7dMFj5Q4bFAHSr9lXSHMkBZmjGD6V5D4xKjU9GkI4fxFasw9lavTVuZkAVrNJAq9M9RXmnjtUb&#10;TrW4S3kRDITsP8JFVFaocVdn2zrcdxefs1+A5NM0/wC0wzeGbM3EcD4YkJxnHvWb4W1bS9N8U/Df&#10;SNX05Ul1W2mXy5f+WBA+U5Ncf8JNQ19P2ZfhxcHW7h45oGUowyFC8Ct3XbFtW12/kvdBME1q6tZX&#10;8bYKsa7E+g2erXdlot78Ovi3pN28Alh2zW92WBEgByoFeX6be6FJe6sbi1lY2d6kWQegHGfxrkjq&#10;viiz1m4sr17hmWNR5xf/AFqdq6LR/wCxpNP8USQaepM8ieYvctTUrA1c67xHpet6xF4bh0uWz+xx&#10;KjS7ZApb8a6PRYVs7/QNOnLRt/ZbhnabdsIHHPvWR4Va4tfEmqwPaXmx1Q9TgCrFxZSz/tceDkt7&#10;u6FneWTmQFiQrJ29s0nHXUaldGzoV3dDXtfhia5N1HfkB9+Mgnj61sXkmp2PiCe5mDo8jpkZwrZ9&#10;6x9HvtL0j4/+J49Y8A3UkUs4+zTYI8sKevvmvdo5vhrq/gnVprix0q6sI7iJXy4Qxc+uRipa1uNo&#10;5BLrwdqWknTpPElpBdNJBJGN4O4gg9fWu51pbW40nRlutLRzFpQSN2QHhVwevrXnkXh7wLD+0f47&#10;Wz0S3a0kNodMkF3u8pv4hu969x1SwuI/CvhZZfIV5I1VV68dOtS3qCV0edaLD4jh8KRzeH9PuolQ&#10;T4G87Qe/FZPjGTWIPgZ8P9W1Lct3FFdLeS+ZkKzZKDGcc44r37T9Ps4fB726eJdEgaSSNmy6gqO4&#10;xx1rhviHo1jd/CX43afCoMF14d3xsG3eXKi8EfU0lNXFq2fNnhA6lPonhHUTqqtLPNcuwC7QFB45&#10;+leGeLtQuZ/2qNRup9IWazSK4jK5+8AMZx7V794QV7f9nbwUjwAywC8jZvTkivFJV8MP8ftPsnvx&#10;JcPpl820nhWIJGa05UO7TDw5HqI+FDy6Ogmglv58MrcxHJyCO2K2dPXzNU0GG91O3hvWZuWblgPU&#10;VwXw91DxHoafHqR/h9q93bjX5meNMkRgMcFQOOaZ4pg8V3zfD/xJp3hLWTFc3jJJGSyNbc9SpxxU&#10;OFmkV1Mzx6iWnxdt76GBJBY6pCJpIZMMqt16c8V69HbWtx8N/DN9FHp90s1pGTLIQ2MjOMmvC9NT&#10;SU8e/tG2Guaxqgnm8OxyWcpRmjY7c4z0rqPhYPGsPwj8apdaJLJoN3qsxtLhpebfYSOPY1co6b7B&#10;6mF8VfDulNpGnX76RDG0KZMkI5HGcHHY1R8FeHfENr8J/Avi+01jWFthfP5kQlO2Pb0Pvmj4jeKr&#10;NvBmu6JaaPcTySyqjXD9CTwoWvXfDWqR6J+xT8D9D134ZyfZrpd9zOr58rcMqTVOT5dUDdo2Mz4j&#10;eKxqnww+B9+jS/atP1q3N3F5eC6K2c+/HSul8YaxY6yPgjrWnandSxWHhyJSvlkMp2/OD9KsXmje&#10;G7vw7cXNoljPZtbqd6AcemQPSsLw7dQ2HirxPZ3NlbeRfBFtGZAqDHBGTxWUYpO4r6Ghpep+DtW1&#10;W4+x6xuvoNDne6XySGQoucE/WsXQ7a2174KeOJp7l3n/ALUuo3ToVCHAIP0qC3iutF+LP7RUkWgW&#10;Lw6jYRmOWAq3lqR8/Tpmq/gbxH4Psde12w+0XAiutUYwyOm1S7H5gCeuTVPcTaM7wTqOtW/xQ0jQ&#10;b61aXQUnm3Xc5wQQeBz6Ve1O70+X9sDwdAutXA0prsokzKdhbOFGTxXUeMYvDT2NsGu7eKeZl8qH&#10;IU89ye2arpoV5c/BPVbJrSwEi3ED2lxCwYxH/eFArnV6g8cWpT2b2gEoUeVIvIIPTpXl/iTV9Y0r&#10;4q/CSOGwiYPrCrdRyrxJG5xkH2ruruPVoNAsIzeNc3FvBCrM4wWOOOa4zxy2o6kvgW2vPAFrYX+n&#10;2LyI8cgZp0Aznj0qUrMq2h0njDT7+6k8TW1vo+YpdBjaJ1OQxYdK+fdN8Qa14a8P+M9Kk8NXIuxq&#10;gGHPyoG/iUf4V9D+G9VuZf2eLfXPKt7j7E3kNbo4Lvs4OR1GK8u+M9hpmofC/wAB+JrO1hikj1q2&#10;iu06MVZu4/2aaeuuxUFfzNaLwfr1/wDDmz1b/hb948GpGJriBYSGX/gXtUPi3w0tp8HdfsH+I41E&#10;z2aPbRumZICq5OD1r3vTFRP2Tfha0FzbRwf8InCZH7LtQGvHdEsPEmp/FXxDqnkXbWljZXUcMciE&#10;CUsCM4P6VMrkW8zsvBENnL/wTu8CwSrDhI50O7t2zXzp4phuIvHdrHpMU8ktrnz54OC24DA49K9k&#10;1G9vdM/ZSnso9Cv4Jf7XuGZArHhmJql4F0vTz4Ltb039493fairSLLCfkAPuKcG0+a1yk0W/BsV0&#10;3wMsFbWtSfWC5+3WswIOM/Lgn71YUs+oaZ8f7eSSzuf391AskcmQCCR0+ldN8Qtavrb4z/B210/w&#10;4i3VsseyVU2LMD94Mcciux1mzh8QfDuyW88GabYX1u8MlndJONwI5YEdwalyu27AAS+/tv8AaASb&#10;STLBLo9r/ZcbScF2HPJ9DXL+HrKeLxHqVlqAtmuILnfNCeiKeVH5V1VhH4pXXreG80DQpLWIQiKc&#10;3gU/L3Oau6hpekn4j+OdUk+JvhiE3ttbp5X2xPkCDB785pXRL8jDurjw5L8QpEey0+OH+xZ1CoAA&#10;CFOK4Wxs7hvhDeXsXjC4hMGvTeauP4Q3AH4V011YeFIvGE8v/Cb+GHjdcmU3qfu/Xj3rJ1TxN8Ib&#10;HTxE/wAYNBIMoLpBh92PUCrjO2nVjUG9TpB9luvhrpV/p/huB7yJokkZsKSO5xXoulQQRaFAr2Om&#10;KklujBfMUYY/erwB/iP8F3kto4viKbVVQB9kBAf64Fc1q/xJ+GUWoWLw634j1FY5RsjRWVc+5P8A&#10;hQ4uWg4xa6H0te2Etx4huWhFgYFUZHmgEfh1rzOeaDTP2qPBYmvo2trotHMsjcA/wkk8cV5bL8V/&#10;BMLaXew+D/Ec0zuB9lEhUJ9T0rmPEPxN0nUtasQv7OF1Kyrlg10R9ORUqLjoFran1DrvhSTU/j58&#10;K7tYEOnw2Fx50sUmCm/7pBH9K4zVLEeGdQ8RLb6J4i1NLnUOZCryGPJ49eleGWfxj8U2l9Bb2/wu&#10;uY40hCi3e5LYx9RWbqXxa+M11qNwba30Kyi39Ps25se5NU3JK1tCLu+h9UeDbSK81PxNcTX94rG1&#10;VlhltyAOOgJFdKLDxRcvr1qfHHhrTbFnKtG8ylph7g9K+GT8Tvjb5jQx/Ei2behBaO2VNuevIFcn&#10;c6v41n8QtLL8UfFt5MzFpgLpwF9sA00ruxUVvc/RrQ/D2r6b8Pv2joIZ9PmtrrTN9s0Uobe4Xnp0&#10;rhPD8McPwnlF54q0WCWS4ug6vdquzJOM5Pavlzw78UfiFpPgvxTYW/h68ufPtTGss87t5WRjODn+&#10;deaXk/iK68SXNxfeKfEDtPdF2Vblgo3dsZwMUcndjs7n2dpOv/CfQX8TWeo/tJ6bdRXly7TwKRIW&#10;9BkZxiuo0/x/+y7CrGPxksO3OHMHT6Gvgoadp/2siPR55W2glnfP86kmtIfIb/R4WjAwyADI/HFO&#10;yQOzPt3UfiH+zVPqVwrfFi5ZGukZmFuwPynIwcVV1Txz+zgfEWk6lZ/tAeMre6hgTd5SyOJAvQbR&#10;xXw39icO+zQ7cxlx1x0rRW3jhEckPh+EeWQXDICG/ShWQuWJ9nah8bvhncafNDP4R128SPaI2khK&#10;+Zt6HH/164rVvjL4Ia+0SWP9la8nngOIZzIAyA+47V8sXF7O2rS5sbZFIGFEQ/nirWnS6k+tSL/Y&#10;to0CMucqM024v1BWPrrwR8RbDWf2hvBFu/wPg07zw4+2SXgAHsfrXTfEb4i+F9B+M/w7t0ZLyNZH&#10;/tG1gfJAJwDuHp1r411Bl+2oYluYsRgq0TlSCPQjpWXFFfXEl5cTySSXDnBllfcSB0680RjHTXQO&#10;ZX2PqbxL8Yfh1No88Om/CPWLqSa3+dSNg56gnr7V5roPxJ8b2HjGCW18LaYmltdEvpkp3jHfDdQa&#10;8fj3x62Fl02I7mwpVQKW7FzBOxCFldhgL70RSVx8yPbPGnxH0rUrmSeD4FLZ3IRc3UdyQQfXjriu&#10;J0zxd4vW6vZx8ctcDlNpRpCRg+mawYobKfw/ZRyaaqZjyGz3rLOij+0LKRiykSnKqeo7VcJcqsgu&#10;jtWl1e5UXSfEbxmpFzuZmv5D5ntgngV65ofijxHD4W0WJkZo0h2xyyNvZh3yDXicEc8dt+7UNGhX&#10;5M9PWu0tZLWPwdc3MeuJvS3OEP8ACT7VjNtu5DqW+Z6vpuqa8ut6nc6f49ltZZIz5yYykgPUbTwK&#10;27N7mcQtLeSK252kO/7zV5X4auIpfCl48kriYTks+cbh24rrba7HmsPs87KV4298Uc1nbcvlT1Rv&#10;6fqGpDxjrUNzAywi7VYW7EH3r12wjSPRtSRl3MYAUI968gvzaz/Ca92TXFq6rkTBMlSO9XPDXiWe&#10;z8MIb/VpLxGt2RZdnzPx6dqpk36HrS31gPB19HqGhG7hg3GRIp8Nj8Ks+GbrwvfXlwtlpcyIyOIU&#10;lbIXHUFjXF+H7K3v9L1S6toLm3ju7hi4llJyM88GtjQfsY8X/FDw9ZwWsd5HYK1kd4XzGP3sHr1o&#10;HzXPUrMW1nDZJcG2hRHkISKcAH8BWjPP4bPhmy1GHXzJO0pWKAjJ9yW9q8PtLXxXbazrcOueHtUM&#10;sTt5UhlLAg/zr0Lw1Hpl34E1i3MxEySOQp4IB9KadyGjpXTw99m0y6uNRBkMq8RTY7+1a1xpl7O9&#10;zdWX2aQCFNsRkBbFeex6ZbwTan5msTygyEqhf7pFQ+V8QEvIbvStduomSUYt3YlZFHbFMR1t2skS&#10;Il1pwj3EZXfjB7VYlttQu/hzr9kvwjttRjmtdjbroIUDcbgc84p19YajqfwvgnljMd/HErTQBvvE&#10;dcVn6HPdzTfYkXU4HhdQ8pJG0jtQgseReB7N/DX7V3jXTGEyKzMxCjcMPyF4z0r1PWNF12bXNMv9&#10;OGmBhDOhhlAG4SDBOTVHxC0eneM/Fk02l232y40hmS9xvOVX5ePrXO+DPHGiX/gfTrLWfGd4upya&#10;xNGFaFogp3YTBwOtCeuoWfY0Z9NitfgNDpVvDYf2lYX7yXkGAo/etn5X79fWvDPH194Ut9D0+z1i&#10;90uJZNHnCgOshV9vHGT3r3t9HmvfixqltfftEwRTWcSs1ptWNmiPIy/V+K4bxZ8MvhfrF1qkmmaj&#10;qtvexSHzJpZi8bsOv3s9falJdRNaWR4Z+zjq+yf41aMdScxTy3D2gZ8Y3ZHA9wcmty1uPBWkftOf&#10;Ca2ubKzOo2uu3YvJ1kUp++YhARzzXX+GfAGnabfalqEfh8LqNpC6rcLNhSv8Q2j+9Xn/AMQPA9mv&#10;gPX/ABhB4tv7MPqaM9o+W2yKfvBz/ePNZxabNEmrXO18caNq1z8RUey8d6jZo9o3muHIQK/oOnIr&#10;nfDyXGja/wCH9E1L4uWt1p16ZfsyqQPLkb1PbJqj4X17xT4l1/4aaW9tb20NnpTJf3qP884AwgwO&#10;ea0NV8JWE2qa/ZR2usxXtvHJMkjuxyUyQwJpx7MV1uc5rc/xJ0T9oXwtHa/EHR7hZ3f7KJrdVO1j&#10;8oDnrivZvCPhvxrH4d+JWpax8TbF7vWrEyTW0LAqpUfuwGHrXnfh5fAniL4Xvaa/4/I1rTruSOxc&#10;fJsK8Y3DGc12ekN4306w0LToPh3fakis3kM14eg9Sc8UN9B2OY8Ape2XxY/aBGs6abO7v7iSG1Vp&#10;N3mI3ygj8MVS8Ox+IdM+N/ibw3BraX1m2m6hd3CCPBgLAspyPeuZ8Xax4ri/aDm124+EV15ehr5e&#10;pWXmn92W+5g9Dmuo0aSZ9I1fxna+IdWtr/ULUwR6JJblndX4yD1ximtxPay3PNmfXr/9nH9o+aa0&#10;uHuYfE0scTEffjVuQB7Cp/gzpOqReMtT1+1+0k6WyJJDGeZDJ94H6V9D6Po1mvw08M2U/wAPYnuJ&#10;nmlldCcZl5O4D61Z8C2ug6d8Y/HXh+DwmbSe6lSZGJ3LMM/Njr0pL3Xp1Eo9zG1G61i1/aY8MSLq&#10;9uttqNo0siOoIh2/M2T71g/EQ/2h8Pdd1eyWJrWOI+RP/fZOGwPbFdr8RLfSj8RdNsYNPw7hozMr&#10;5OcANj0xXkXiCfUdN+HM3h83cc1v9klMEnoX6gilNJx3NInAeB9LvdSh1m4/4SKUDbIsjk9+wAqW&#10;E6/ZeMLvTLnQk+ym6bdc5wTk/LxUPgy6vNMOjRfbY2STUJPNCngZPFd3r22bWtMmZEfLIy7T3BzX&#10;LY2RBc6TZposBW9TznCsyj7yr2z9ajmu/Df/AAhniLTG0qP7VJCoT5hkn1zVvS4y/wAQPFd1eeKS&#10;jXFpEiRfwoqjHSqeo6f4dtvEyyx7J55J9yMJKaAv6NYzQ+D/AA4LjxDcAWyu3znqOw59K9p06IS/&#10;AHTrqOVCs8UmwbeoTrXiENzcy+KtDhu9HuXs1U5Eef1Ne0Wl3LJ8AdfS30FbO1tLUrbuT94H7xAr&#10;VMyktTlrOTR1t9eufO02NxNhYHkXII/xqr4n1/R5fhdawR+Fo0vRrdqVmAB2KG5w3vXORab4anu4&#10;5Wl1GaVrgliXYBq29Yh8NDwfo0EdjMJjIAiJGWZ/x68VVh2PQdck0ZPhV/aFsbfzholsFIYEsSo3&#10;cV5zbT6mdR8M3u1JLIMWurdl6d85qxe3elWXw/8ADyXcGoqsVrmRiCcDHce1ZeparaJ8GRd6fNb3&#10;sF9Ay2n8OW6Hj2oSuJK250NzoXwv12bxRdxeCri01AwKY7+McEr7e1Y13Nfw/C2OyufGTyw2mpIk&#10;xZsk5OFz/wDrrR+DV/dix+KdhqsarNbsJLZSnVXHQH2rL1nT1ufiz4nt4bOREuNUR5lDZ37TkcUr&#10;a2B7mt4g1LxHD4M8NWFtpztFNZRqrYwMMMZrsvDsWlaf8OPD1gdPtmuby0kNxOT3cdD/ACqnc3Fl&#10;ceAzZ/2LbNc2dooU5AOVHHNVswD4J2k11YYu3glXyFkyYyOF5HrRcDw7xx4Iv7DxNqGqW8S29tNr&#10;WS8LALHI54II6Bq9V8AeK9RsU0fQfEpsEMmn7rG5adZBImOAT2P1rzzVvEHi6/8AAdp4fb4fzPFb&#10;a3G95IshYum7K89qy9d0K1PiA3dp4O1lWbTYdge4ZijKO2Tx+FUnfRha613PojW38G6j4eBPxf0K&#10;1itpGfBIRlA64JrzU+MPCsd9pVtFDc6lptlvjJYbRPng4/xrxK5sNYD2x1HTdUkQzYBEjKB6AjvV&#10;6e3ul0DP9j28cccHy7SOB71fKhRSW57cnxM+FVtokNkmn31rDDvaK1SMttJ5IB9/rXj/AIv+KupX&#10;N+YdI8DTxRISFmnTr6H/ACa8ivlu01m8uGt4ZIvtAwAATW093p1x4PjA8O2gCxfMu0A03FboxTab&#10;1N6y+J3xvsNIM761pc9s5P7kxDAz0/KuA1GfxBr3iTWNS1HWYBPJLu2KAoA9AKjkktJNBuoY2cJ9&#10;oGEJ5BFAQDUtLPlTZZACFJA4qUzRaFwyOvh9LYatbIi4C8AEfU96zdTgnXR4p2hVlKgq698Vb8QW&#10;lkfALtG0v2pbmMlB3HetON9Bk+FGnLLqPlsNOC+Ww53Y7fjR5iucnHIz+F5pf7MZVXgHbyT9aZph&#10;1FvELyS2ZSMIeTW/aeSPA9xaSGA5kLI3HA7VXbamn3G5FwABkVSuTcqhtGj8TSP/AGxIZZiQB2FX&#10;pjFHoFw4vTIZH+56VSi09Gv4bv7M7hJASKmvFlHiGKUabi1aIcA9CKNe47lfZGsdrNFaqGI5yOap&#10;xX1wviRIxp9+6+cpYGU4xXWacmmXlm+b4REAiMEY6VVaHS4NbcSW6OSSBIO1K4rMbf3dvJdWIg8O&#10;SDMQ3Dd3qoZFZZV8kROME89fSthrWIxI0dxARu4bOMZqrJZQ/blkOoRllQk4brTTYWZRW8u1Xayw&#10;MpwDuAyR+NTRjTF1aO6xGJFjOPTmqLrC0uqfuHYhxz6U9Et20q6Hk7mAGMGnzCJJruxk+2AWrY3f&#10;Mcd/aolWL+yJnFvJlZRsLHIpQsD28amCBHELFgD6DitC1ikn+GupeTDE063ijbkDIzRcEP8AOlbT&#10;NOHlwKygcgDmqd6pk1HR2N0gaM5IHepJ4Zra8tlkcMRGuQD0zT3ig/cuAxcoT16UrDRnXqRNeR3B&#10;tCwUAY7D8K044LW50gSG48lY4SQT3xUDsf7NRPsygvnJ+lUGmuEht0aTKtKAQKVhl7ThOLu7cLkK&#10;5Ct61qqrGSQyAMCeg4NUoTm4t8RxRgKPl3das3UepGyupoIZdqQnJAyBS2GMuTB/qo7iIEjj5skf&#10;hWQyXUd+srfdUj5j3rM0xR/b+oST3Nw0vn8HPArp7rbNoWpx7eVC7SDzTsCdyvEyPrVhI4kOzP51&#10;1lkhe5RyIsqcAtXNWMb/ANlRRPgMxHluR3rbSUrYajDcabNG6oMSqeo7URejRS0OyhHlwXieai5g&#10;IyG4Ofeul8K+HfDX2WSU6hDE0tzmYtdZOSeMLmvOrdlNhp0aX0z/ADEcnnmut07SYbL/AImFza3v&#10;zspTbcEhffGcVdOPKib8z0O+1BjZXLxR3Vxs2gKvmH5vTFdBotp4uextZntZYkkXMe/JJB+tcbIq&#10;XkujTnUhIkUiHr15716zY6/CtnDFLokcgW3RYdp6Yopy17kW01LtlHrUKXy3engxmL922elZVzpw&#10;vNP1e2g8R3ttO7HymGSN1al7rLz/ANnxjQbhI1BBIBOfxqPTrp08UWqLbRFpJPlY1UkVFkmmRfEC&#10;HQNIsb7wzC32O8QRzRvzKpPcda9EbR4dR+IHh8XivFawxxkJnG4965oal4gg8eWTL4Tku3WZcpkn&#10;Iz6VuTX2qz+PUnuILqyhjt8iLaR9agLm74si0ixsNKjh0WzS18tQHBBOR79q4O5tPDFzf6RdXenW&#10;E8McJ85TdBTj8+1dRa/2Bq0mt2l34wjW38wfM7gHj0zWlL4Q+B82lTRw+JNakufK+RxcEAkeo6Ug&#10;Mnwq3wzmvPFqWHgHUlW3ljC3Et2doJ6gDNdbCNLh8X37R+DknZIQERjlWz29K4r+y9K094reMiOD&#10;7ageYNjv3rvmurGDWtEt47OJ/wDRUKSqd278aQzj/iFqNrpfh3wBq3/Cm4ba7t7/AP0fymAC7jzn&#10;HrU9i9vqvge/1nUtJNgz2kZleVuGBHBGapfEdZ76b4X211rEJtG1qOS5jwM4Q5A9qteKrU33g/w5&#10;ZReLEs7KTS0CpHgBtox1pO1vMEeV6rr2gaT8bPCV5bW91fxW4fywFISQt1JPTivSvBmpeH9Z1nxn&#10;q3n6XDPaRgyxMF+UNyB2zVe40Tw5J+zlZ6cyaSt2kLrBcsoJJxgZPvWV4J8Nado+jaulx9ruLq9v&#10;U3srEIoyMfWsmk0apo5Hx5c6A/ifXtVtL1Y7vSNct/PVFC7lY130UWha/P8ACfWI9fjVrLSilwYh&#10;l5Aw4BxzxXFXltoUH7a3xO0vVdLVtM1G1s/nzgKSARk+h6V076JdaD8QLy40eWRLGaIFIw29AP1p&#10;NJLcatc+lCDu6UgD7D81OIABPPTpTSB5akFsj+GoKFxJuVgQV701tm4fKaDu8iMAcbuaGziMjHA5&#10;pCF7n5eKbhuefpT8j7LKcY5GBSdutACjdtchR93k5pq5wgBOM80uDsOCRThjbQAjY3AY4pMc9+nF&#10;If4gB+FA+6Pl6Uxi8/L8o+tI23euMH1o+nSnELgEHJ70gEHQ9qTn1NOO794MccUBhkAR5OOp7UAJ&#10;jlTimnOPuU8higJbFJjrk80CG4G0ZBp2OTz1pG/gO4d+KOMvjqBQAnzbx8wwPajKYC+Wc5oJJUHj&#10;73SjbmZzs7CgBoIyQVPX1p/pzSY+dRt7+tO6Sde1AwJUyH5TjbzTDjA4pWx5jemKOcigRFxtOFOf&#10;apowplOSenFAA3HkCkx84xjimBHlvth2xAgZ6mlBcxEsAAGpWGY2z/eFL8pEgzztFABx5X3c0igC&#10;VMEY29abn5cFCOxFOGNzAKfrQBHwZY/3xwWOeKlboePxpcDngUHqcigBvO05SmgHeemKfxtbke4p&#10;P+Wg780AOGKZjlfrTjje3y/hRx83zelADGCHnzO3SkBJkzntxSsF2rj16U3nefloAXLGXoOlPTbu&#10;XcpHXFM4w3FLz5b5ZaQEmCZRhMDFNK/IxEgIzQrN5ePOI4qMM43Dy880wJxsMR/drUT+WBD89Ipb&#10;B69elJKMyAbO1ADsglhj0ocqUXk9OKRRw+V9KVcFmGBQBCuTKmCByc1Nkd/TrSbRtY4HWoyW35Cj&#10;3oAfxliEyfrTs/OvyLj60zDFThsYNHy72PzZAFAEjbQG5HSo0yVICnHPNOyfL6dRSj7zcACkA3AA&#10;xjvxTv7o28Z9aDtyfnFLgbWO4E4pgO/dYceSOnWonDeVEcsMNSkDklfwpDuMb+mRQBIC4K8ZJWo/&#10;n+0ONh5p/wAhtwPM6dKcoXB+egAXPzU4DK8CmkctzTv4mI9KAGbgBgouSeKB5vnnNuOnBzTeshHl&#10;jhqmOfl+lADlPykkAHPSnhpAykZ69qhAHmH2NSAng+YKBF+KeQSqGiXJQgg8gj0I964Hxd4I8Pax&#10;pdw9tZ29pdmNijoOFY+o9DXYh0EzdCccVLFI6ysQ55rKpSUzejXlTeh8Wa78N/iTZf2kT8K/tkfm&#10;nEts2ePp715xceHdZhLh/g/r8cm47swmv0oS8l8xFLLt9xmnmTSJJHE3hjRZfdoRmuedF20PRpZl&#10;bdH5mReH7gys8nhLUEyv8URqeKxFpHJ9nsfEMMol3Boo2HPbpX6RPa+Eizn/AIVpoZ+qLTTaeDxH&#10;n/hU/hs8d41rL6u+qN1msV0PhbSNZ1WXRpoL/T9dZ/KKLL5DYI6ciuC1vSLSLX97Wt1Exm3xybSv&#10;Br9Korfwb5Uv/FsfDSYH/PFea53xN4V8B634ShtH8L6bbyxbjbTxqAUJ7HHUGueODlG77lrN432P&#10;z6ttZ1O1227NHNGRgbjnIrD12HSNQ0jVUjuoYt2CecYavV/GXgPUtL8ZagsdncbVY/IckLnoynuD&#10;XhuqWWpprF3HJpUyv5ud4bG7HSsXRtKx6tPF86ujnH03XLeEIs11hF5KnjHbmlsNR8a2OozyRT38&#10;iPKoZdxPA9q9C8Na34etG1ZNd8JyywKUUELuJXvWH438ReD5/F0UHhj4ULb2cKr/AKXKx3Ssevy+&#10;grX2d0Dr8rXU1LXWjfXVil1Asb+X8u5cc1sgRRwXSiWJi0Z2kHpXk0NxqTSK76erOGG3aMV1NlJe&#10;fbG3QXKMQvU5pW5fkbxqdToy1qdDETOAfNJBz1rnru2uvtKtBf3C+hSbaw/Cuv020sRrmlSXbkK1&#10;woGTwM16RqfgTw7JYTX0Pi2Zd1orLsPyqcVdOo4O/YmcYyWp4tp+t/EDT5UNp8RPFqEkYRrtyv5H&#10;Ir1Tw/8AE7x7CfLudbuXmCj5mJwfrXF32ixxSwb762l8tyNyvjisW5srz7JcmCx3hV4I7/jWyxrZ&#10;ySwVOWtj6z0n4uXyeH1k1TwXBPEvWSAdvetCf44/CtLcFvDtw7heivXyD4b1oWOr3kV7osLxSHbJ&#10;DLyCO+M1s6z4Z8D6npc17od5BbXQQu1u7Da56kc9KqGKS1ZyVMtg/I+lYfjp8NnuSP8AhVuo7S+C&#10;RJzXf6F8S/grqU9vEviaOzncDbHdnaM/U8V+aUq3ltq17DceBMyQz4ZSdufenNc7r5WjtDEFQfKG&#10;/r7V0wrRZlPKo20Z+utuum3NislprWkXCsuQ0UwP8qrNDIl86NHKMjgkcV+ZHhnxt4o0jV7Rrbxj&#10;rcQ80fL55KN/wE19beC/jPo91Bp9nrmjoXKAC5iX7w9ceorVSVtDzamBlG576UG3r3qJlOWGD+NW&#10;9NudF1HRbK603W9Pu7WRTho5PmU+hHUEe9OlhuAJf3XANUjhasZbL8jcdqqOvydRnPWr7Dk8dKhY&#10;HDcGmBYsruWOJ42TcmehragvLAQELKoBbgHtXLlWx17c1GV+YctXJVw6lsdNHEuG53Ud7B9pjKvF&#10;nvluKjvLWG61LRZRqluPLulZhvAzzXBuXVT8789Pmqkr3hvDuuLoKD0DmsXhWdazBdj1vUUeS8Qh&#10;LcR+QgX5wcYqAFvJhVokxtxwK83S71BJAFkumHbLmtKPUdT2gFXxjvUvDSWxosZFmrqBthqCIjIC&#10;Qcn61VhiRI1J2kh8jnpWbJJM+olmtpMg8c9ap3TeJml/caESM8qG6iolCceg1Wg+pe15ozp+istw&#10;oIyMjtmuLlt7r7RuA+UMDnrml8QalqGneGLu61LRbKCCIrzJMATnuAa5vS/HPwyuHCP8TdNhYkBf&#10;NAC/mRiue0qb1OunFTWh6xoAhhM8pspGZowOa6EtC2oWYFmufMzya5vSNR8KzaUnlfFTwZIGxhlu&#10;k5/WuihXTX1KB08UaI2MfcuFOfyqHOz9TVUGlsdUZZBoO2O3HMG3H1rJ8P2ktj4g8VTNMP8ASTnk&#10;dKtSSFba2EfkyEgdDTLganJDGdgUiLgDNVDVClA6nT3t/wCzdRcTIztIeM1xGp3sifFGKB0BSWMg&#10;D0osDq0WoagHW5wWypIOKuQ6fPPrt3dS2YJ/hJq0rMjUbbEiW6VooljZ8jmqfiR2e08BWzLiGV5f&#10;McdAQOBV+6t5fsaKkcnFyDx7UalAs+jWamFuJIyD3BFLmsy+XQl0C2hsvAVo0dqNzTMXJPUdqZq3&#10;73xF4LkS4IY7i/4VV1++e2+HgZSqFRCi+54FaWlxRzW+jmaT96tqpBPQZFJPW5D00Oggilm0C9O5&#10;Qq2TeYfTArzv+0Uh81kdJEF6VIzz1r1y3t400C6jiuwyz2jqxHYmvLb/AEOGy8JeInM7Sy/2mMf8&#10;CPpTilcnmvc1bW38vxB4P1eGOUM+pREgdhmvX/F0hHwM8bMHfL6EMYODziuNtIY4/hVpETRqzx2U&#10;bD64ya0NfnluPgZpcULl2ltyJB3G0d69KhXSTTPLxVBznF+Z5YbuJPgp4cs4Z1M1zqQEgXqBmu21&#10;q+0XSfg/4SWeaNDNaKsUWOZDjmvLvDdlqMnxAKOjlYLos2TwMdK9W8V6JDq3wr8Mgf6+23NbOf4H&#10;HTPsa5MS7ysdsYcvLfTX9DwHxva2F/4LtpYrOMfuWZcphhkfnXze+bKeFGtZHBunxk9DmvsC48P+&#10;J1+H+oSX624ljtyHVOgUdDXyR45FxbeI0RdP3Zu2JUemaySud8E2jn9VjklubG5NnkNIrSL/ALpy&#10;DXbWutWV/plmHubcMmnbG5HO0YriNIvRceJBYyou2SDaFbqc+n0qLUdIj0bU7tjqzbJtzIpb19PW&#10;tFHSzN1BLU2bfxZ4Vg1LWrWeK72RXeC6pnHNdPFrfgy60txZarbys0fQMMqfcV4RYQvJ411Z2iUx&#10;XN0ASyA8fjX0NoXgvwn/AMIgl3ZaUyT+SCx8zPzH2rXmUdDlu5S2G6JcCz8a+E7tyAlvrCSHH93P&#10;NfQt/wDFP4WxTTNHLql632JAQkeOQORzXztcW08Gpy21zEcscL9Kgfw/KRK0KQEnnGB3rSnXdN9z&#10;Kvho1tz2W4+MfhwSuIPgTevhuC8wGaxNW+MviGPSVNj8A9GVnX5We4z+grzhfD5CQCbS4i5IwgI6&#10;1j6x4eu4POmjiubd2jyoZtw/KtVirs5p4CETcufiv8eJ47po7PRrRMnBVOn51RttS+JWu6R4lj1X&#10;xvavFNPE8iNOBu2cjArMt/D+t3Xg2EtdTx4JBIB5z3ra0X4fGJftc/ivX5mxvEcczADHsDVTxPNG&#10;z0I+rqElZHR7La28F307ws6w24UBfTpXm/iPX4ofhh4ye0u4ldVUQqG+Yk9fyr2bTbZrjyLMWSLC&#10;I2WXf6dq4XxB4K0KPxWDL4fZ1klOAsh2nPsK4G4qWuqO5PmXmcT4R8OajqXwjOt3Piq9uLqVXNvB&#10;vKiIj0Pfmu58CaV4jt/FGpSatdSRpLG4QO+7AHSun0nTZrDwdDaR6ZNDbQQloxzxnnrXJ+JvF+h2&#10;Xh2aPzRcagXCpEpxgHjk1POpPQtxcVd6HT313p8M0vl3ys3ntnJxim291LLaQN9qyrtzhvSsvwnb&#10;6Xquha813ZZD+W24PgpnqOK79/D+nDSIEs7G8WPyNoIJ/HmokmkOFaLZzct9o8d55R1ax82WE4jR&#10;wTx7CvCPGlwjah4oJnRg0mFAPPFela/oPhjTdY0meO91GK9MjlfMkJznr1ritQ02zuZ1nNvj/npI&#10;W4/KqpUpcyaVzOrXjyt7WOb8JLZnR9PnmSVcSNkfSvTdJudPTV9dljsodphyu4elcpaxWgtbG3gi&#10;h2gkcAdatS+ZDaXSYUMEOcV9DSi4xsz5fET55XRrXN/Jc3NwTa+WPNI69QKgml8uxspY7AsElGTi&#10;sGzlnZmLwtkOeR3rqYJ7X/hHb+N7RceXwTWi0Rz2C71aKfS4v9BQbYgAMc5punab9o07VLue72KB&#10;8q1m20UM2oWixJFh79R16816tPbaZbeC/FFsYd08OnxExg8rkd6XMkO1zz0rZx6Vq5MTEhcRCs+z&#10;VTNbEsMrNlh6095t+rtEbdo/m5DCn2gX+2JFBPFMVjbuW047THZhXeAAj1xXA3TM+r3ypjCyEZHr&#10;XbyLNKYRGiCRYmCfjXDNFNb63q0UsRMr3GTzSGMMl82gPbyvcKm7P3jzW9ocVqnhLxXuv/ke36M3&#10;cCsuNpJNYt0ktpAMdMda0JLYCULGZI1aM5WkA29uT/woLUYU2ANfZYgcsAa5eP8Ad3fwvk8sjzNb&#10;hCfgea6OaKVvCN5EunHYDwR3Nc2UnF34Q8xX/wBE16JuewJp0/iBbn6e6C0T/BXwQxViJPD8P6LW&#10;VcmD7ber5IAI6k9K2NAezb4F/DWSIpsk8L25THb5eay57Qzavfr55A+ySMSPYVh9pm6R59Dotwvx&#10;i1C/i+KlikdxpkqPbSsMZxgdelcNo0Or6T8RNfil+xBbzU5DhJg2OTg8etbWl2+kalN8djJLqO+1&#10;Z2QiYrkJ2H1rndAXQbu4tr8QXkDLqMkYieYsfkOO571STYnOyO38ZRaxL4G+EepWWnwTtpdzcCdN&#10;+CFkHWvOrGSJ9eJOhyJcGQspA4yeTXb+P7m6svhl4Fe3guDDe6gqz7W4x2rAW5sYbXRFY23nNbKY&#10;+mTkc0rWRClcTxa97/wjfwtWONJTLfMLxc8hRXjmqWljD+0JezWl/Itu8EWIw5+9j5hivY9dgLeG&#10;dNuIdeJcSrlD2B614jdqyftD+Jw5LR/YYDb4PGSPm/GqpFHT3hiEcOB96PmsGMg6rCgUYDZOe9a9&#10;637mHDceV09KxrdV/tI5boetVPYT1PNPidFv8M6idrcw5H4Yr4d1kO2uXaoh4lJHpX3z8QYM+Fom&#10;LAr9nkB/Eda+CtWVo9c1WJpgzR30mGA+8DRR2G1oe7/BW6sZPFvh22ksYEnKsqlj1A6jPuK+jdZL&#10;QeKr9LG+K2/mRl0zkZ718e/Dl3/tnQZIRMJF1WMZH3vmOK+uNbgmsk00MJXjntojnOTuPrXRFXMZ&#10;pHbzQQy/BPxVfpPIpgt4+vGfWuc0O7t0k0GZJkcNcAofcda2HN+/wUe0W/HlS2eZVC9BjiuGtYns&#10;/DUUuyTZE7hAexND3IPZG1BdS8bxgaFJL9n0WTIQZycdxXl2zV4dd1AyaVqCs99KIj5Z7k4FfTfw&#10;Z0C3j+Cesa5dx28lxeyvjfjEcY6fiaTW10mfxTq6w6Jp+2KU4cIOvesXV6LUuNOx4DbReKZdDjSU&#10;XCjeTubOcfSrsFg0eHLyM2OG9a9Gmik+XECjhgSF/pWXBY3jXk5ZUEauTkmodfoWoI5ZYLnEhNoc&#10;Z7VPHFdeS2YgB2rpJ0iC4UKT5gHFVLhSiy5VA+wYANZ81y9DIAiigmO0lmXrWWN32yQ7X5atx4i8&#10;AOxs59KrSxhZIiTg46YqGykjLkghdLnAZeOcnpVMWsCRlQg6dSa1GRzOxDAYPPPWmsAXHI6U4sbS&#10;KlvDw+5FZR09avxiFBGQqZ5wKGUiA4C8x9M1if8AEwjvl35I8wnrTeoG6Xk3DKL9KgZvnYGHOent&#10;UImY28hLDOBUJl/0kgDjHepYF2IMTIPkBFOOQRx3qhuxG5yxz6Gk+0sqgPEDn0pDHXhxBGRNzjoO&#10;1YDyp9on5JJPGa2HZGQ/eyRxmsSWOMXV3mUZ/hHpVxJkTRSN5chBQcdKgZ1IuMnnPWqLCYQABGJE&#10;nJBpf3hlAMT/AHPzp2JJd53Ah+T0pyTqGuAHG5cbcmoRDN5D7YCSG4FL9mkaePNpJ6ntTEbtldbo&#10;FDxKCp4NdDFPGkNuy3MPI5z1rkUXbCmLRgQOSe9SFZG8w/bJBkjgVD3L6HTyGyN85aaEFlznNUJZ&#10;LEgLvgY85KnOKw5rW9mtZgt5MrBcZJxmq1vpms24dmWUlx0ZqLAacYaW5uVitxz/AErMuYZWv0Qx&#10;siq/U961bK21xdTt5VtAoXO7J60uph3uTuiCnuQepqkIjOns+g3MkMiF44+UQ84rmBPcrLcAttSN&#10;GDbupNdNp90LO7mYQSSvLEVOTwKw7qBZNb1qRoiQ8u4YGAKaBIv6I0Vz4U1YTRg+XOSHPHFZGo3E&#10;Z8QaNFGWK+dgEdsVehdY7ORPkVSOQDjIqeyh0qXUpW2ICrfKfQ0WQWOgt7OOTwlO8t3+8EIAAb1r&#10;Pt9NU3sCMP3fm7m7dO1asawRRSot27k843cVZi3s8ZWfPzdMVlJlpHRQjQD4UuCfD1pHcCDarcZ4&#10;/wAa5LTbV18eXNyYEyZTtzzWjKzKXG2X7vIqv5u0RFZSM1IzWuTK2phmSLcTkY6CluZ5p/DRgfbh&#10;XGCO2KxmmbER+2d+c1E9y6kbArcfNzRYZpTXM/8Awjltam8BTIzkc8VkXFvaFrQ/bpjlem6qs1xk&#10;7woB5yuapmWc78qAtFhXNOAW1vNMsYVdx+Y5qwb0rNIrX6MhH3SM5rDCs6IRcsAGpwtbj7Tc9Wyo&#10;+f0osK5qpLD+/YWcIBJIC8AVT/tG4jvJikEOD61Xb5IGBDHFY80ZN8WVpMZ55qkhXNebU7kjByxZ&#10;+g4phv7w20qJZMeBxms+OImZCRzkYq+fKQsSgztFOwFSS71QxYOmfMH9aDLdG4gD2JAwPmpssg8+&#10;LbHwGp7SktD8p6DoKYi9E07yoPPPy+/StUxKdIkc6smQPu5rAziGcq5BwKpiZmvZFM0xGexpDL0j&#10;zmWLYXPJBOadmT7OoNuxNOtyoWYFVxt4Bq7Ccx7gUwGOQRRYDMYfeIVlwvcVRkMm9PmUjPPNdBcx&#10;s9sVG3JPQCsya0mWxeQwnco5PtTE0Z5DbVygHXvSxDDKMv1NKNhgBUk471YiEh8g/ZcDkE4oAfEs&#10;bgctweatRECXiPKjqKiKlQFCgZzmow0i4IPNFwNAyf6NNm2A/eCnu6gIon+8gxVNDJJFOGYZBHap&#10;Aha5yWbgDFG4yWKIm7GRyeRzSyxn7WeoAq3CgEludzcGrFwqliQvPl07CuZu1AASvNA8vI+U1G7N&#10;s+7yG5FIrZAyv1pDLKkllO/gnkVZYL5bY6ECqMQfzDhup5Bqyxcwr8g4HagCKVVMJwh461ntC2JG&#10;NsxAFa8efLUPGMHoPWriRhgg3op2n5cdaAuef3i5Fw24be2DyK5W4DtJOPOPLHBPtXpOp2AWO+MV&#10;qQxkBbnivN9UiuRq0ka2s6scFWVePenBaWDUxbhZVLksCdw7VjXUub6JWlHIrpLhSdLb5TuRcEtX&#10;KzxEzmQEt83J9MVEVYplSeJXWxhMjYfWIAc/WvdPjOqx/Aj9kjSoo2AvNf00kKP7tecabDpE8OmI&#10;0WXN/EVx1ypzXuaWM/iD9oT4HmXQLn+z/DdgJLx5VIXfj5MZ61cVr6kS1+Ry3xjgurnXv2A9LiiD&#10;ztdacvlr97CkAkirvxTtZtU/bG/ZY8O26APZW1g0pH+wfmrs7DSpb79vXUtanWY6foOhFLYyIQu8&#10;nIxng8elXtFsF/4ao+MXi3VNLih8qzePTt8gwe4PtmrSSsSkch4siGq/8FK/2YtEbTwYdF0BZpjj&#10;uh4zUV1FPqn/AAVr8H7YHe10TQmyTyEIb/Cux8MWIt/GHxj8WX1xYT6tqTzraRNIAIIv4Rk9M07w&#10;laWel2/xI1jUvFXhl9Y1iW4PlJcKxhBHyDIJpP10L5UcvpFtean/AMFXviHrEFlHLYaJo0ouJy/C&#10;FTnAo8DyWmpft1/tXeK/sreRp1ndwW878KGTkkGt3w63h7RPht42gl8YWEeqa3qN28zhwxxJkDOP&#10;TtWTPe/DrSf2dtL8Pz+NbhEv9YllvLu3hw77jlgSPXpSuhk3wuhuBpP7aXjHUHQteXF8tvO/A2KD&#10;90njFc/8NmGlfs1ftT+I5xu/tPWL4wqTy24YB9+aua/4r8By/ArSvC+g380enssUcrKpVtv8WT33&#10;fWtNrXSp/hv4Y0q3Esen21vCXjP8RA7/AFpc1wZzXhmSXw/+wh8SNSFrKdV8QapeGOID5m83hQO/&#10;SshYLzQf+CcOowPBNFrGuXbBY0++xn6/lnmu/wBUVLm88GR/2dAtvp6L5Cfw8e1Q6lFbXWp+G5bj&#10;y3Nmn+joeQh9cUX1A858Qw6jpH7CPwf8KxaIGu9Z1CJrpozlo1bru+tV/GFpeQfBf9nTwfZSoI7j&#10;VLR74D0HXJ9K9D8lTrqXE6Cd0X5C/O30xnpiopbfTpNYsribTWLoxwxPI+lJyTdxOLbOE8epcXvj&#10;f4XeFLZPsmm6bZae1zMBlZduMgY4qHxfayan8fPhLG2kyto+mWFuIDjh2j9u1elSW+nNLaynTImk&#10;2EKx6j8ajRIAyB4E++cDHSn7QOW7PMtWtL7UP2ktDvrzS7j7HYW8X2OHbkMU5FWf7L1eb9ofVPEc&#10;2gvPILLFvE54h2D5cCvU0eAMf+Jdb/d4yopGkbzM7UA7gUe0DlPKdF0TVf8AhZ3i7Xr/AE2SXU7n&#10;zRA56QA9Pxq3pPhbUotT8Y3k2uv9qvbmQzXHf5ugH0r0jzQ0s5EQAIAIpGaUpEMvtEg70e0HyM8h&#10;1zR49B8CeIdutyCXURIbqTOS+Rxk+9ecaZqVrH8Lr3TIdLaCKe4kMoThn9yR619C+PLS0u/2fvHh&#10;e3BliEMkRzlvlI6d6+T2uDBqd8rW5KkL82Pu1SkpEyi0dTaNbDRZbaPMUTE/KvGT71UNvDHONrux&#10;8w4OKjsr2wayuD9nUkYIbOPrWgtzYy27NFaHpjJ7GnaxNyJMh24fntmp98u6NfMA/GqDNIJQfPGT&#10;kkYpd489y7MTtOBT3A00kIkceYT9DVgN+6UYJGeTnpWXabfLlZpDjJwKt+YoSfZjPcVD0GPlbPmr&#10;5jYIFUnEpjlAUH370TyKcYbnHNQhpSkhDAYQ0WC53HhDD6jqQaQbYNJmYs3bArgf3VxcahcrPcfP&#10;rM2Tn0br+NdRp8zxfDPW3EpEkiMnHBOeK5+DyYGtY2A+fooHc1Q7I2LewaSWyf7WoQKCST6VcvLW&#10;N1UwayAcY2Y+9j3qiPtHlTKLuUDA4FWraSMToPP+ZfWmiWRLBOIHDQkHjvViS2nNjaKLAsA43c84&#10;+tPvL+GFrFpLVGR3xvz0q7HdxPZzGO1STagztOTz7VTYjf0WCxht74ooJ+zbFJOcBhgg10fh7QLv&#10;T21IaZOEjvdSEjxZyAzHk1ydm0Eel/PdbTcqc7j930r0LwNJqE2u6fC2tkrBcE7mONy00roS3R7n&#10;Hb3yeDtDhWKORxaqWXHLHFWIxcSaOyTaBJDthbk1HbagD4rgUWjqqFVDno1b2o39l/aNjALpGLQ5&#10;IVaW1hyueXyappejazNND4fld5y6/u4MkZ6nisvTtYsIn8dSf8IhfzC9nDrKylSjdcYqTVfF2haX&#10;8V7BJvDdhKN7BUdFYn14PI/KuotdY0nVvDWsPB8H7a2ttwCXO0BXY9cfSkxnDw3tnLpnxRa6v3hk&#10;u2iSIE8KBxg+mat6ABomh/ELNlp8kesWP7kbh8m1eTj3oGlWcV/8V4rzSYrmK9aEwqHwYSPQ1zV3&#10;pWrn4mfDuSTxK62NtYziWNpPuKR8o/Gky0vM+pvgbcQXP7OnxsjR13Q67hxnpmu7fcYnDD+KvKfg&#10;FLB/wjf7XVtBCFQXFo0Y9c9TXrMhHmn13kH8K8bE/GzJqzKkEYe8u+QMJ3707AC4yepotsf2veAF&#10;h8tNk3hm+TPzHNYANfG5DuJUA5AqPgoRsb73AzUkfMU42VGc7wNozigCCU5u7cAgLnvVwEkQjYeu&#10;Kzpidy5UA7xirqFgIsv0UZoQFmRVVlGeqVnb5BezIFypNXZGJt2Jxx0qqMG4GUOccUAOyQy4XPFK&#10;AxltiYiMN1oIIYkAfeHFK7P9oGXA45AFAFxigWZRH/COagJHBxjnvVq2QSQykyJwhPXpVKVd0Uq7&#10;uA/GKAGzrIIABs5HrTYiw04jYpAPY04gG0RWd8BcHmmwxbIJisjMpPOT0oEOb/j3cCPqPWqIDi65&#10;cc+tXcHyiMgVTk27l/eCmBYQMZcc9OtNlVQjHCn94Kkh3bclWwKju1jFvIY5mOWXIpAdCVE3gZUE&#10;6YTS5t/PTA4r8/PGCzN451wytlXv59ufQHFffdkQngnxV/rCZrEjr04r4g+I1uYvF7IsPzLfykj/&#10;AHq66OzNKUkjx5UjWV9iYUk9qoyDbcliB9+tJyyXdyjRAELlh9apujs4JIHzdKtbCnubFr5X9nkE&#10;/eUHrSyKmxh5gHFVLbCqyFz7U+Unz4xzgDmgkgbjOcEZ5OagG3zWOeN1WJgv2VcZPPSqDHD4MbYy&#10;KQh8o/fsd4xikgI83JbjPc1HIJGlgUKcAc80pjcwIokI57UJAbiNA1rNkkcDFVpCpccnA6c9aiTd&#10;9njUOMhaATgkpyKBiOp4xJxj0phGYyOakbO1vk/CmhRvb5u3emrCIU272JU+9TrOBNCBZkrnpnrU&#10;HBaTD9GqREYzdVyF4piubUUkj6dIWt9vy8A0qrKLV+RyaqJ9o+wOrS/xirSk/KAx4Uc1JQ/DFY8B&#10;cBeST0qJ3IjOQOtSHaJEDKSrdwaYUcXci+YpwR1oYDFlfzkIiwcjrV0OgnmPlr8wGaj8sGVmKINo&#10;GQD1qK6Me3hh90UgLH+jtdoyygAHiqt5qEUNzGuxnZ+AarxswimITA96Z5dtLdF2ZXbacKR0oAie&#10;4Zthx94dKryRXDwOMjk8VGRi/uAiAkNwCaM3Al/1+TnpTSJbJUj2y2ay30Y4PWrsgU2NuBtDDOOR&#10;WPcYe2JcNvSQdDU/7toYi0smREOAetVa4hYH8i6uHMq7j2zXWeDruIfG3wJczXYLfbjGD2BbgZrz&#10;2+JkEcQtZM7uCGxW7oMM/wDa+hKFIYa1bktnnhhQ7Lcadh/i6b7N+07+0LH9hL+Zd27MBxgnvXPE&#10;zOoYwqvTHNdJ4/Rl/ab+N8gjyXsNOHPTheTXPx+X5ahgfuDmiLBkTIQ7nAyV9aav3kBduvpUjEtc&#10;kAkKBSSeZHZo52jPQmtFsAOyibjB5FNZj9oQkg5HTNRH/VAsnGeMGk+USMQjcgcVaABkSP8AK2PS&#10;o2bPmjY3PTmpwTzx+FQH/WufLHX1oQXIcAXUS7QQVPU9Krqu2+mJbI3VYZS0xYIQA3XPWnEfvG4H&#10;A707iHBlEshwpZgMH0pW+4F2kZYYIqDaAsvyt1FAYZb5z+NAD3DidmToAM5PeuU8dySn4aW7vaR5&#10;c847YFdQ20+Y25wO/Ncv40Dv8MHfOQsZyvpxWlN6jg/ePo34JK1x+x34cVbqIeRZ3LAe4Gf1rrPD&#10;9zcaj4d1TFu0Yj1OVHDH+6cZryb4HzXkXwEsfK1OQiUyB4vb2r2KC70ay8L+MxHZrvaCRzEvBZq2&#10;i1rYd9SDV9DtLqxlknbKQxE+cnLDHarXw1sbKbxP4iUQxmNH2qSeh6A159pHirV4NG1q5l0G9e3k&#10;W5QxOpKnqM+nFbPgDUZ4dD1O5W5bDaw7q/QMScgfhV6pa7Budxrl3qNj8f8ASNMS+hlL2rtNhMeW&#10;D93mrVldajF4nXyp0e4gusg9cgn1rltXklm8ceLdSe6AvJIowC/oOmKl02PxJGj3AgkZpYzknmlz&#10;lJHqOrX9pf6fBZ3q6aLprM+S2BnPfmn+ANOtB4N+N2k317dNb319CVIkx09DXmkKTSreGfz/ALVB&#10;dhozn3r07Qta8LwRaZFcxTRy+fHuJHX1OaHsO7R1qeHobe41OCxu7iPdCrbmnLEFRxjJ4/Cuw03V&#10;fE1xpfh3TbrUnnngnxG7feIXpWNcXOhy/GDwSlpqVr5VzbpIHefACpy36VPb6l4Yf9uXwZLY61qM&#10;unNpc6XDCAgRyIMZ9wD3q1a1hXaNq10ye9/aLEd+muwC7thtfzmUMUHAAr0uO0C6V48s/Og3W0AW&#10;RJZBnaeAefUVxniPUL+LSfCOtQrbX8Om69j7VAcEIzY5A/u96l8XC6k8M6VfWtzNK2qafA9zJBIe&#10;wGBxWDhZqwOTZ4NqIjtfjPZaAt4iLc3V1LEwPHXJFfLPxAtLvTP2mp7+OWUsmqRIQDyQ3GPxr6C1&#10;hr27/af+HaRWLQ3GlI5md25fdjg5rzn4gw2l38YYoJYP37a1aNIF5xtbP61tZqzK5ie81HVfD1j4&#10;NuT4ctri3vdK33cZj3bC65ViD1x1rrPDrvqPwovbgfFDR77zJXZofLWIxjsu3jp9K5nxRcyXfijx&#10;tAmnM0OmaBYiZQmeNvpXBW0Lp4ntr+y1u8hiFo4a2VioYgegrNxuDRvRW76j8bfGOlQ+GNNEMaAX&#10;MnBYDocGul1eya2+F2m6JZRwwWsQbjzOvrya8f8Ah9r9za/tMfE17ixvjcz3bCG1IOZFzyfwrpPi&#10;GfEU+katJb+IdQiWZv3KpkYY/wAJNaWa0E0YeseFYrvwno5+zW8UtrqiTQzAD95sOSCeM5r0DVp4&#10;NT+C5X+zrPbFoixGJZAxDIuP50zw1ceX8Jf2ctJ1rTXM1xZ3Kz3DNjZnO3cffpTH8JWtp4q1b7F4&#10;y1K1t5NWSSWNmLgDPOAT3qeZ9Qepk/CW71aDwn8e7O+W68r7NIIElPKEKcYFdr4FuPDWtfCv4t2G&#10;s+HdNkm0lb5opmlEZPBKfN2IpxtvC6fFcz/29ZgTxQxwx7gqk9Dn1Jrw34g6J4zj/aC+LdjoLXX2&#10;W606OWeGOYo2cckY5IqlZuyKjJbM9G0+1TS/2KPHmrjV7m4u9R8YOiiZi5WBGxhc+3pXKfEebw4/&#10;hf8AZKn03SrARPqkDxMiBWDZy4bHXmq3w61y6vfhfrPh/Voo/O0q9ZLZmb5Ji2QFbtnPHNdO+j2E&#10;uvaHHqcdxZSadfoRbMv7uPeflIPQ7vahb6kdTR+IQ0mbwhq2pS6C8mzQLKF4kfBBcAZXHcda4fRb&#10;r4heGNFby1vdR02dUkjSeQloywyACc9OldD8QMWHxJ+CEV3c40651q3WRS3D5Pyn3xUvxGl1ub4o&#10;/BbQrHwj5Ns2nw3EU5b/AI+0XlvptFNO41oWtT1zxONL+EuryaWDFcwyjULXH3Dj93z+VT3mp+GB&#10;efs+anfqYbi5tr2Da0meHyBkE9q6+4vPh/dfBq5tmktoZh4ccIHAG2WJT1/EVznhax+H2ofs2eDb&#10;3WvCcNxdRavcBZml2jCNhcCobEkc/wCHtLutG0H4/wCn2OrC7udY1UXWnRSSfKynlgBnjHtXk3jj&#10;VPEsuh3ekyeGbuAS3KmUPkKWTrt7da9t8UvoiReH7nT7XU4b23uYvs1xglY0HUe+RXiPxQ159S8c&#10;eE2/sK3tl03T1VSmM3bOBuY89jSSTfcundanUaF8RdNtf2btX0LU9dv0mjWL7MqxlgwXg/N/9euf&#10;1H4zeIItOtbXSPBISKOIJ9okQLvPT7v+NeS3yx+VZzolq8eQSmQTmkmGny+F7gp4bhLhR93GR+Ap&#10;yjbcTdzvNQ+K3j250K2guPhtoTyBgfNY8H04rDX4h/Gd5z9k8Y6Ta84WCC2HA+pBrkYZ9HfR9Tjf&#10;TPmhAy275qqabIh13VTFZOMYCkngVUZW6E8x1eq+KvidObG41L4gPc3MBzCiwgMn4gCs4+K/HE8d&#10;u6/GrW45CcJHuI2kdqqql1/wkto0s2V5GGHBz71j6jaWqa+GTbGWmBGD1p8/kHMXdQ8QfEmXVbGL&#10;UPiL40ZC4AMdw4XnvxUN4utLCWk8Y+LZ1MYIP2t/l/Wtu2FudNi84Rt+7GwMP61Qv55VCRpsYMcA&#10;Y6Cj2nSw07GDDDftdljqut3MQHzj7Sw49Kvtbphni0mRUI6SHJB+pq5p8brc3qeQQrYPWr9zFfbn&#10;Xcgi284GKztqCkzAS0spLgj7PCHx1GOtTR2sqR3Uf2ezLFxxwatxWapNdOL5jnp7VCRGuqA4nznl&#10;i1XzMfMxlzBOulsDAhBxuUKM/gajtbgxSRBrdiRjLbcfSums1adZBiH5B1Yjmob22AMoaKHryAKL&#10;3FcySEbXTch08zaMfL2q8J2IuT+5wRg4Ws9jGt1gzsABxxTojGLoYmJVgQeOtLULleRVOrRLDbPj&#10;kn2/Gr0Smz8m5S2ZhISs5PNXJTbrpEEaLGh5JfHNIXX/AIQvVImVH4G/3oFca9tL9mtLq1aF0nlG&#10;9f7maoajDcxXEm3zHaRFIbPT8Ks6dcKttH5crhFyBG3ai5knec4AYg/KD70XBlWG7u7WP5oWLvHj&#10;1601p5k03U5jaylD8xOe/wBKc4kSK385YWZj8ozWqPs//CCalFLpih2KlGHNFxK7KGlPPc2YnNvI&#10;Qu75OmcVM+oSJZXUcuhoieYec5ziren7fIMavGgMOBgdKqXenXLW10BOsisSRmi4rGVJcwXN2vlQ&#10;RrsI3HFX7cstxa7ZSCX596wpLTVLeSJorRSqnLqD1Fb8DpLpNhIsKIynkA9DSsCL1380ozHztXNU&#10;ziO+gKTSfN27VfHzQT5VSNo5PWkm+zLo0LG33HnDY6UAMM1gWxIY1cAYLVVuSxQFJkI7ZpiwWs9z&#10;p4kUj97xg1evbfYJEhtXcbF5Bp3Aox3bbrSB42WRX+VwODW3mf7KX+2/MIs4PfFYtuAL9kkt0Dgf&#10;LnrWk3m+YQAdu3BoBDbadmdplEx3Egpzg4q8kwaPanmrukG7mq1uY1kRMKODg49anZEUvhlMncio&#10;aFc6vTb/AMqWyiHhiZncAeaG4H1FegabfLFJcsbWNyEBMZ9O9ebWDXMehNI1lCwSQbsnmumtZVad&#10;j5EmWgBJ9MdqzUXIqEbLQ7mTxZpM2lRafbaAiuwYY25ye+avaAunR3omntbeQeeAEbGFz7Vm+FbX&#10;wwuo3t/L4fHmNG4ZgucAd66TTIvDc/iXWZUurj7NG5O0DqacnpqXbU9GieFNkaAQJ5IZQjcc80DQ&#10;pX13w3rdprrpeW8xLyB8FsdARUWi2+n3CvObgmAPhQzdcVs3rXMNu8kVrIsLL85RshQO+K25XpYh&#10;2R1D6lLK/hQ6lp8IdoyjHrnHetf+yLhYbu8tHVITBlpEP9K880+4eQmYwNcwKpJI52etdLoviJU1&#10;7T4E1YyWc0+1434Ap6i5r6FjTrLV5dXndriR4/tPOTXY3MVxEdMaKSSN1TkY4IrWuU0xNMsGtp7e&#10;LcFcxBvvVgX2p6jNrcITS0SGOML5jDHNJgiZvEmlaWN95oLSLJMgM5fbyfY1X13xBoy6Pqdzp1uw&#10;kmshsKRdGI4OR1rlPEel2F1baemp30E0DXqMih9oBzxWlatZr8XPgtp8fhu0GnWtu32skAiQY+Xn&#10;2o5eornkVtq92fFmtrrvi/WomF2Ggd7VmXk8DPSi90G41zxvNNB8QNAs1g1S0kiESqHlCEE+/OK+&#10;qfE2k+DZfhp4ldfEXhyCJ9FlZMxIzKVHbNfJ+m6Lf2+rfDTXY7HXZbbOoq9yrMFJUEJlBx19qI3m&#10;OU1c9k8ceEptQ8DPqtotw2pQ6TaJGsU5RiEGGyRjOfevNPiD4i1Lw9+zh8O7ZPBuotPqVs4e4iBz&#10;CyLk7iPevoD4eNPqf7P+gSXOvSRXMOo3KzOxxuQMduc+1eO/HS6ij+BnxYA8K6Kq2FtixmEivJcM&#10;64YhOoAzVRko6PUIpkmhXNzef8E8dE1pd73culyrMQTknBFcTb+HfEOr/s3/AGTUP2jYo9Kk1AtJ&#10;p4gG5DnIBbrWd8KfGnw/i/YMt9H1Hx7cwTx29y8o8gkDIyBnpz0rovDf+nfDqG7082Ztrm8kG1rg&#10;A/KcA496wva6Rqnfc8m1Hwrq+hWvxBuvDmuxteokH2XdJw3HcZrc8Jav8Un1fTW8SaRpXnCHYgt8&#10;MZEfhtxHSu+u9Lvxd3Xn2torsm0RPcgE54BI7V5Ls8SXP7Stl4d0f4m6Np0kMUkl5fTyKylj9xFJ&#10;z39KaairNkJam94x8Eakw8Nf8I34HjtoGllubhxN84b7xPPNdV4K1LU4NP8Ah4NQVJnkSWMSu2MF&#10;Mj8a6LTZviDbeCEsdZsbKS/SCWKDUbZ8pcIcgMQMYNZfibSdOs/2bvhw0vicefa6rK6tjazGQ8im&#10;mgv0ON8UQXupfFD4jWcHhWGa1vdXs2umDcHY3GfpWNf+KU0D9tXwMl/aab/ZunaFHGQIxs2sME46&#10;cDpW1pl9dWvi6D/iVBhdSQhyz/MR61xvxD0vRbj9p+xuL9ZJdPSyhZ4YzzMO4z7U4r3tR6Hoep/E&#10;fw3Y6lr99oWi3+v2V6m7aiYNmepHGTj+VdP8MdYtdb1vxDrUvh3RbSeGzkWx33CmTD/eyOua8gud&#10;f+D1l4B1C38OeAr62u2iSECa0JwrcOcHrxXS/wDCMaFa/s/2+q6G8j3UIS5lkjvfvORudSgPGTx0&#10;ptJ7D0R6BHBbt8W0+1JGzxX0pWR267jXnXjjRBcfEm926iqHGI1BznNaV/4m8M3fwh8C3Umha5pW&#10;p3erW8cMYRmEhQgOQR61D4m1HSP+Fp2kVk9yb15dOEW7PION5qJxadmJbnj+uaBfaAPC8l7HOkN9&#10;cBoGY5x61Ykupi10YJvO8u3QqM9eK9s+PlrC3wM+ClyxG2C5t1kbsC6/pzXzjaXEMPjqctbIiiyi&#10;xluGBFYqO5spXOhs72IQay09pOsvlkbT2qFLeT7FZXxnlWISPn5skfQVavoLa48Ja1NZazZvKYD8&#10;oIyp9KseDhBD4VuJ9XskKQGTEcrgbvwNOMU2M77wNNps6ahG9rAyLCxfeBkHHH516pZNp7fDi/jk&#10;0+Irvk2opwAorz3wJFo97d/Eae30BIIQpMY3cGtbStRhS/8AGcB0QukcjKRv7GiJnLVnleq6tqCe&#10;OPGslv4Zmg0+2ciA+XwxHXnpXR2KeK3+GXwx8QWOsWSSSXEu+GWPKqBnnJ9a6j+0vAb+HfF2lX+i&#10;xratbyMztDjnGfvVwUem+O774XhdH+Ie7w/a6u5gth8r4U9Nw6j8a1TBaHs9ivhu++GFxLqupaaL&#10;yfT2WRTGMKccDHvXmcvh/SYLHw9Gb6R47S7ma1t0OFXcc5wKtanI0fwl8LSNZ6gl7NqVtCkaKSSc&#10;4z36Vc8RtLppsbcXsd1e3NhAIGyPl3Dnj2qU7aiuzV8Li3NxrgGkWq3GApbPQduauaLFpr/HHx1F&#10;LqEX2mC2Bb/ZDdKwdFivNKlun1TUIvIntC5lV8lXIyB+dP05rG21Hxtq7XUrSXDEySvx8g+7x9KG&#10;KRf0u3t2+Mfj6FpC6fbVLMCRkZqLxlHZ2t0gtmlCNGAsRYnefSmeGplvPGfi6W1vFUPjc78Yrmfi&#10;TeTWMHhEvcM8zeI7cRE9MbhmpvqK1jmNI1RbHxZ46af4f3Vs1w6GTzQW3Y6c+9WtV8TJ5emmPwnH&#10;EjvtjY/xH1rsNWhTU/FlmBp2nwQ/2Ra72AHzkrXB+ONJFpqngqBL21kiKb8Iw3Lj2rRAjF1W+1K7&#10;uNKga1to1jG4843E9K5a7muY1163ZLgvLENiAk4xW6mk3mq32sXNr4wEC2kEYKN8uTWDZve2nxkv&#10;LW70/wA4SptS5xnbWsQbOEjvtITVzayzHKzMJWfsT7Uheza51VYZxhWG0gcMDTdf0nZ8ZPGbmESq&#10;9yjIVOODU11aww6bpSpqMId4+UUglaTdzMqJbWw1maUOpJi+6Dwp9ax4LqZPHpia2ZowGKuRUzR6&#10;k7a/Gs0qYt8o/rik0uRG0y2Wa1SRxIyh8YNJDuXFdrnXJk+0JksQFrXttGvJIZPtHhU4hVjE6Sf0&#10;FYq2xttXup475juYHy+tdRp+q6quq20SWY3TRY2sfWlK6V0Bwl20x1W6hFrjZMQPmweKYskwgkWZ&#10;iqd80eI4dRi+IkedOZG8zLOr8Nk+ntTrlHOjxAyK52gk+lXHZCOh06436TIi8jH93HFLcTWnlKr2&#10;64UnHtWBZXhilt0eQvgfIVXGak1CVpLO5eO1fdkYUUrajuX1ktzMnlzIMAlQvGaZcojaFcsLmP8A&#10;1ozl+RWJaG5laRWsZocREbz3NWP7Pun0ODztXnVVuCXIb8qOUVy+iXQt7NzeyCIgdDReG2jgt/J1&#10;B2LZ3At0rUtIA+mRpswnlAISeuO9c7fWyrrroLncQehNCA19IiimtNdjMqq0keA3pWWllrlvq+px&#10;FGaPzc+YOuKt2bNb2lyJIZIwVJ31q6VfSTNqZXbKFUgSOMZH09qNgRlw2q/ab1xHIwKdz+daVqjR&#10;WV2qwsg3ZVs1UkuMau6LGD+9JNWGMrTxBpeMDgUrjJJhE1rLO5dzt6E9MVBaBJBIyXZU+hHSp1G6&#10;e4AlCp5RAHvWTp8t5/bevRNoW3y3OGJxnNNAXfKD6vEPtMKqpI5brVa+tFAlVJUJJBJz0pjwOb6S&#10;Z5ZB5bEnDdauqbGS0ibzZN+CDk8YqrgYckdz/ZlyI5pS4Zc/N2HWu0sr2+b4a3UKadAkfkqHfOSf&#10;WsJ0t0TAkIDnqafDMsMzoN2x14BPDVLs0C0KRiijvrnbEPm5zVu2U+U5KMWZupNVoxcS+J9UZrYx&#10;RqBx1zV6Mr9tVPTt0oew0jP1G+u4bqzh/slpCZBtYfw10sMl42k2xmAO4JjK81VkhjaCNxbxZQ5w&#10;3+Nalqst1NpiRvGNmB5fr+NSyludbZ2Nq9pp8kcKhWiG5s4wa6+0S2bw1rFrPq7blUAFueK5CQvD&#10;ZWCNdlSADsXp+daWnyx3F/5X2icO6c4Xrj3qqeu7Ha2x2+mHw1b+G47eRZWZ3O0k8E/WtSMNHDIY&#10;rBCNwwhfJUfWsmbTWk+DmpzLKBNayA7SMMfpUGgz6hLotysulSpLG6guTwwqoTs7EuJ7z4Yazl8D&#10;XEUlrahzatjKjg49aw7S1jPxK01TJsK6iTyccA1l2WoyQ2ccMWnybxGC+O9aiS202oaPctdukhlC&#10;7B1zVNW1M4yudY94lp8aNPnjmtiqvGChwcjvWr4gvNT1DxNKlp4fKq8KgBE68Vyk2i3sfjmxujqz&#10;lWCll69a7eOXWbO6tZLW40+Ui3BHAyM1lJ2G9DlT4WnOj3TXWoX0UqzIypGSOM85r0HRx4YjktAL&#10;eIyrCq7Nw3MelVrfVtevbm7trj4eIGLqBdRNkc+oqzf+GL+LxH4Z1C2vXaaP/Xxg8MD0O32p3W7B&#10;aCa3pwum1aIxyDzrYkqO2Olc1ommeJYtPmb+3S6wXBCCT7wA+tdPe67qtla6ykvwnN2wteZ9+1ox&#10;j0rL0vVIdZ8GatFpuoJDfqW3RNwVP070kPcZqml3tx4U8Q3sszXDiAFY923GPTpXOyOt38B7kf6V&#10;FJab8IzYbgV0FpF4tF/DYX2o3OWlGCEIBHfpWprdtoEGnaYhtYZ8SKLhEbG7PrijoCOa8Pra3/7O&#10;lo0ryJLayS75GbGNvTmsrw14lab4raRpc1tYfYkeRGumkG7cOF/Wuq8Q22fhD4mi062eCGPQ3kME&#10;S8nC56184Wultd+F/h7qEHi3ULOb7VcPIFz8xToD9acUmmXFXaPZPGdraJ8V9GOo28ey9ssQXKns&#10;nAP4DmtjRr+yTwFqNgviKa/dZc72GSo7AfSvPNZv9VvfCn7Ka32m3UQuNVmtvtMikHCkjOD616a9&#10;poWipGsNvp8jTWcbMZJRuXI759a5pppalpLue7ZHlgY6U3ucD8aTPK8UAvuUBc5PWoLH4AXjoT0p&#10;pHzNxT+drfLmmN2O3vTENz+8HzEYHPvTgE+zEjqX6UwjnOacCdpyo9qQDyOF47UYGPvAGjIIH0pM&#10;NuX9yxGaAExhmyRmjA+bn0oYnzDiM9PWnjyxESQc8UAMx8uM0c5xtApSR9rxnjaDR2dvK4PegAPX&#10;p2oQHe5BU+1R8EITLnnrinDcJmyD0oAcS3nYweelIcZfnHNIA3msSeKdgFB8vH1oAbhSx68UuCA4&#10;20vy7gM0ZPoKAGoo8zJzzS4IeT951NPH3h8w6GkUx+Uf3hzu4oAaQdx56Uws/mR5GB3NSNt84Dae&#10;B61GQMvx1PPNMBTksTimgNtbipOcxqXAxSMBnCvnB5oAYT1G0U5sEQfTpSYH2oZPReKXs+QeKAEY&#10;cJ8mcn1p7iAGM7TyR07UmQYASDjPFO42N8g6UAM/d/ablth+6Me9NAHlsDIM54oJG4LznuaQk704&#10;oAd/COaY+/zl4ONvWnHPmAAjI5pz/MEyOlADOd2cUgPztxS88UfxgY70AOGOTzjvTW254zj1p3Zh&#10;tFJxQA3HzHnHrURI83iYdalPVRnnmoiqndgelAEi9Sc9aQhQJetOAIIG3+EUrZ8p8jtxQAi/6l+R&#10;nsaB3+cflTcDyRljTgPlXjHFAATH8vHJNKceaoLCozjeeO/FKuRgk/iaAJSF8puah6FuaUkFvu9a&#10;XigB6FfJl/d1FwRJ8venfKHYZ6ilx+AoATIH8PQetSMY/IQ4HJphH7vgjNGM4JGMCgBvBIwp9qcC&#10;ojmyp4UU3K7T8wx2pOMrxnrQAxeZuh61IAN7daVcbgdv600580n3oAeSvHI5p5CFBx2qs+/zseTw&#10;Md6l+bYBtP1oAZkCQgoT71ID+7PPFJj5DnGc0nG1envQAhLeamCcZqUZw4xzTBgFs1IMfZXOBmgC&#10;PgOxJGakVxgZU9eKj+QlAc9aQ7vNXH4UASncLrgdV/Kl/vVGCfMPznmngt5Rz6+tAEbAC4Q81MG+&#10;Qc5GKjYZx7NTs8r9KAJ4nQQy/u8nsaTdmOYlMfN1qEZ3ONoHHBpW/wBThj3oAkMg+Vd8nTikLuUU&#10;bsgVCQwEbB+3SnKOGyCOaBEobtViNx5ibgcbhzVM8MvpS7mDqDt6UMCl4q0+G/0LIgjaSGDCsRzj&#10;0r5T8XeGoXu5la1jikWQ7S3H+Qa+x4JlCR5I4GDnvXM+KvCmk654U1BF12WyuNv7q4j/AIT6Edwa&#10;4qtBas78JinB2Z8A6j4fvkVwunWMm1DnDg5rjl8Paq938nhpA/n8gYAH9K+v7n4UeOURxbeLbKfB&#10;OAZSM+/Nc7J8K/jM8tyn262gjYkZWTk/jWEKb6s9R42PRo+YdTtVsHsluIbRJTH8wSQN/KsY3t7u&#10;DQx55yox1Ir6mh+BnjKTUs3VnFKWfmWa5PH6122n/AfSUS3a88b2cXPKwnkfmaPY3uN46K6nyBpe&#10;o+IJWuYr7QEdXx5TIwyp7cZr0jRvEmpWf+g39tdm3KAbZDyAenNfYGj/AAs+Dlj5DNo095OqjDTS&#10;55+lc18R/hroF/4Wt7nSdHitLq3hOVXkN9ac6Hu7DjmUZSSPmLxDY21zot3c2GsShdu4L5h6muGs&#10;dS1u1ukhu9PBj3nvnivQP7OvbLVzbXsd3BiQoc9PrWBqmhXiaheSrqSTxucgjoAa8+9tD1qc01oc&#10;9rlvZXVrDcQW4zwTt6iqVm1/BFaGO8uAVYdDjpVthPbT3ePMACcoRmkje3kt43RhlnPHv9Kbdla5&#10;typ9DQ1GCbUtMidtLi8+OHBZeGf615w1vcW3i+VbiylSJW+bPcV6RbSXcV1EzK6HGRu6Gult7Pw1&#10;rlvqFrdGOC8MOIpk7n+tOFZx06BKlzI8ri0fRLz7d5F8iM6/ui74Basmez8baZdb38J6i0UcgJeH&#10;5gAO4IzW94i0TXdI1QwSSzmNJswzpwtTaL4q1GCO/gudNhnjEG3MnOAfrW8Kslruc86STs9De8Ff&#10;EnxTpHi2xurTU5lR2UXNvIx8ucD1X+Fh6ivu7wB8QvCniTTbeBrq0tNT+y5WGVwBN67T61+amrwa&#10;dPPd3NvpSRs7ksiHjn0FVNJ1fWNN12yK3eoRmO6V4njchlYdCCK7aWI5t2eNjcvUtY7n65zRSfbM&#10;fZphk8YU9qgMcgLZicfhXyh4W+PWsr4V0WHUvhfBeSxW6o90jYaRR0JB7+te1aD8WPhrqNoourC5&#10;s2I/5aAEfmK6uayPJlg6kVex6Ay5DHaKgK8NxWlp914S1DSo59N8caFOrfdVJhnPoRTp7eRQwMco&#10;Ydtpp3Odwa3RiOikDK1GUQ7Rswc1oMh3cqw5qPaPMUlehpklPYdz/uOlTorDnyu/TFWMAyDIFaEa&#10;QJbySSz26Ituzu8hwqKOpJNS9Borw2zlvMkaNV8ssxY4VQO5NcJ4p8b+GdL0vWzZS2t9cxQsMLJ8&#10;isPU+1eF/Fb4j6rqGqapo+g6tdQaTDdFLi7jJV7xlOCFI5CD9a+cb6/1ZtO1BBe3ewp8xLE5/GuG&#10;tXSPZwOWTqLmeiOj8Y+LfFviHx/qLah4ju3torg7LeNiseM9APavNNT3zahbx2zSQhT8wHO6tCzc&#10;GzuCtqd2DnnNLHcWdpGlw9mskxlPyN0rCdRyadj3qdCNONjBWDxdG3+j2XitsN96Kd1H5Ctiz1f4&#10;oWV0ZI9W8bwlHH/L8/H4V3mi6rcy6HdNHBYoAPmJUE815d4n1TWf+E+v4LbUgTLfRh1C8E5q6VXl&#10;lbl+8qUbK9z1LTvin8dLRoVPiq8kQKPlnO4/nivTND+OHxZR9OFx4Et70O+1FiQ7mJ9MH+lfMeu/&#10;aoNY8K27XI8x9JWSYDtkcV9afs0+Fob+/u9au7O3aKzUpbiVcru7nnjOK7YyhUXvL7jir1lCN2es&#10;6L8VPipPaW6y/sh6pITj5gHB56V6TYeNfHctpH5/7Ok1suBuLXGDj6GujlnhjubiODTNJjQNgFYR&#10;msK5d2ecNEMFuopvDU30Z4c8fJvTY3YfE8u0bvCgBxyGcVpW2vae4uVk0zYeOCa86kjHmg/MCT61&#10;Iq4UZXJxwaynhIdBwzB9TuNXudCu/DvlSXsaqLhGJyOxzWtYXWlTC0SDXbInyVQZcAnjFeUzRfJK&#10;Qz8+9RRRFWVj5wAPGGP9KzWE6mv19X2PoWxa/t4Vje/00/Plf3wOc06W3Wa8uzPq1hyQVXeK8BcT&#10;Mu7zdVJA4bzm4/WlhvNQ82MibUSUcA/vDSWFl3KjjIPfQ+g44X+zyIuox4BAwWquLjyrjVoDaybt&#10;gEeBkNnr9K8kTWdWW1RfKmYeYozvNXPE3i3U/D3hrwTcXPg37SbwfIoOSAOpzSlhpp6amv1im+p6&#10;Fp8Cwa7r8hgYGcgnjpXYWsqNoMsIccEla+aofjN4Ya5Rbj4b320qMsvr37V01j8UfhzK+Vt7iEk/&#10;eYjisqmHqWu0zTmhUW53mt6lbLqrWU10oDWT7gT+VfKni7w9qd3480CaGGBoB5wmYn3+WvTPEOt+&#10;D7+/uZ4vifpxkcjPzAYFYt1r/wAPbHwfuvfi3o23Zn5nGRiuLmqx2R6tGMIrU8C/sH7N8VdAuJQI&#10;njmcAbuCDTfGem6jdap4EcJNJFCkhix05659a6TUvGf7Pl54gtAfjRa7hcAAqvGc9M10f9vfD2Ua&#10;FFa6xYTRqoAbjkHrz711QcpWbTucterCMtzH8I+F9Mm8BS3U+hbwrnGeBke9aIj8ZHxDPHpMF3b2&#10;sUbeYShIO3/PvW3qXjfwzp3hRLS0+HCTW0cQCRrKASx6kn61hxfErytCuQfgVBCmAFxKDkH1roWH&#10;qS1sccsZTg7XOdivry++INrZ3DXLXQkcE7Dg7a9HsLDU/wDiWyKsxAbDqATjFebyeMtNi1qS8tfg&#10;fbeaQSfmAxnrzWxZ/EO5fwl4h+zeFxbXJj/ch13Lu70vqtW+wLHUf5j0B7O5fxBLItjcqQQMsCBn&#10;8asatYvHoNvd38Vk0MU6Bl8wcZ6ZrwuHxj8UJ7/U1ufFNsyGYHCWwXH5VUn1nxPqGt6hpza5qJju&#10;dTti2SeQprSnhaj30Jq5jSS0dz6NNnKunRzi0sY4Gt0K/MMBSPSu10SHw9F4YaSTxLpqs1u2PNcA&#10;DI968ZvL4XCNZx3V0YoNPhDFXPLKMVwHiaTXbjQ7dd+qIIOIxHKwyvfOOvFU8I56X1OCeaqT0R71&#10;Mfh9Z6xeSv8AF3QQXuGJAlX1rmta8X/Ci3tFCyXOoyLOu2JEJGc9c18xNZ2UlzeO91qJxGChaUnk&#10;dak0zzpLyXbp+TG+OUzkU1lzT1kP+1IrZan0td+LvBl1oUdr58Fq72y7UbGeR614Nr3h3SZPF2qz&#10;rdJcIZg+7PK1QlsN+utI0FxkMOAcc1sA3IsyPPkH7rBroo4CNJ3RzYjHyq2Wxf0nWYbCwdLfQXA3&#10;KCN33sV2Nt8RfFEEMir8KrSWBIeP3nI9681tImfUZvlGeTVmyeJdbvkbbgEhgTWssJTlujKGMqR2&#10;LPinXZNWk0C6axCNHMwAB6Z7VVmaabwG8K2TgiHhwcE1n3YtRrWFsAqtP0HQ16Db2ei/8IV4WnbU&#10;dsn2dsxEcfjW0KcYaIyqV5T0ZwOjDy5l3KN+ehPNa0kML6rOzzgAyrwaqPAv/CZXrBgo+0jbjpzW&#10;xqVoyaPCWkZWcrtI71pcyF1FNMtbbSPKhjZmj5PXFIkVrJ4X1STMY4Gecbc1BJEPsNoJQxfyRgk1&#10;PYwiS1u45I38oNzg9aQinp1pbx6/YSJqzFIn8wHOACOa1LPVZ7n4s6sZJgBO6JNJnO/b04qnqccU&#10;OkTrGJVG3CmmaLbadb20N1LqeWZGI780WDYd4k/cfEuwb7KdkkI2nGA341e0eDfq2qgw5cxqUX61&#10;pTTabqnhTTo5LW2LWrOUlyA3/wBeuUtby4tvF9u6zjcJdgJ6HHSqEbV/Dqdt4qsiMRxgEtk9KwNR&#10;WzfVDc7V83PUnrXSytql94iuLe7haJZLUmJx0z2rm9Q0bWILC5L3hmUSYJU8+1FgLei/vbzU5ZYo&#10;M29udhA6cVQOoQyza0jWYBjlYI470aQbuOK/haRkYwMH3DGQelWYLLSLfw7fyXE0TM0zMCW6VKGj&#10;OS8kSO1RpMKHJIx1rB1B7tvG/hoZXZdXQBXHXHStG9e0kt7WSKI4EnBzWbMzjxT4Qm4PkyEj8qaW&#10;oz9Jvh+ko/Zb+CKzN8w0B857AA4ojmceJb/94dvlyr+Bqv8ADOf7b+xx8MbjniwYZ9COtPuQqatd&#10;4HVjxXJB2k7miPMI7DWbXVPFQsfDIl+0yziUeaBkMa4mS11bS/GXwet7z4cPYRyapcFHWYOLgsT9&#10;ema9N1G+uIvFSxrpSbFRtzmXHJrjvFF+NS8d/s2Wpu4VNreXBeQsMEk8DNdOxFjqPGSC5+F3gu0E&#10;UbNFdqzKeuM1w15ZWf23RWa2YNHbrtOenFdtfJJtBeQuyxKCQewrl7jlrw452/Lms2xqJT1KON/C&#10;UI+0SrgduOleGazNFH8V/Dw8/l5NoyeTXtv26GO0tYrnSzIGLA4H5VwOqabpM3jW3u20kAxy5jz7&#10;04K1x6kU6gadb7p03GEcVkoQuogeSeX7VtXMaEyFgciMYNZyqftsZAyxcdR0qprQEcj48jLeAL/5&#10;SQLXp+VfAWvh08ea4F8vJuOmK/Q3xsFHgXWeSSlge3XIFfnp4lVl8aXrlGz9ofPvSpXsE5WO/wDh&#10;jLDH490pii7TcqRkfxZ4r6/v5ZbrwnJKUVzF5e3I/lXxR4Eeb7TZOnMgvhtX15r7B8O2niq+dUSE&#10;pBHY75cjhQBmuhPY55yuzTe6urfw/aBpSnmQgNn6cVJcxNP8KdUG1TJ5W4YFZN1Il7qqWqXJKQ3B&#10;V5AO6mtyYX9vo/h54rWRog4iII++W4FOTViVc+mvh7fH/hh3wTAzuHeF0J6dODWVe200cZWFvldy&#10;fc11Gh6ZLZfAr4dWb2o8yPQUlcDjDSDd/WoZba6KRFrFhhj3rlSs2dK6XOOCShEDImdvSmmNmSUJ&#10;ZPkdR610z29sHJaMfe4GelSFYBFNi1TcU4NFkynY4saeqXTyCX5ipyhOQKwrqyuDeXjhG5bk5rt7&#10;iKRiDkjLnPPSqBs7lkucTk/JzSlG2wM4symO0dJLFgxHcVmSNIfPLRvgHg4612s1v/xL0EqRuRJj&#10;O3pWPfKg02dfsKY24UjrU27hY5V8ebPz0A/Godw8tvccVeNtcNatmL7pqrNE6xJgLnHWhDKTOwk5&#10;kfJPT0qrcTgRucAkYxmiQzBpVZGJDZziqE/mBYsqxJ6e9D2GhJbhFP335TP41U+1hrZFMjZ8zlh6&#10;U2QxYG8Lu29M02CKNryBfLRVJxmkgbLS3sIkU/NjbgD1qXzNx4jJJGeavvp2mxpZM0isTyoFIYkj&#10;kV1i49KLgY9x/a3lxMsTEZ5qm8WqNNF5kwGR2ro3fNvMCqjJ4GKy5pXEhJzxwKaExkMJVfmuFPy8&#10;gmr0Is3tmJjBO8BTVW3EUlyVNzjcwGK6VbXT41jiZVDbMg0m2CQyKLTl+z/Om4p6dKGMIEv+jpgM&#10;ecdac0dtuOHyexzUDf6s4z16VLYyB1yUCxpgn0pUiVWOSvBqQAeY+CRxTwq+U4LDp60lcBw8rcTl&#10;eCMYqd7hnEIZSdg4qhtYMDg81IoXzB8+DimBoCSd9Nvgt4FOzpWLIjlPn5bfziroKhLnMmDjgCqh&#10;Zg8ZL8ZOaEFiIxKJXIjXhRzVaWJ2x8wx3wKvhl83dnBA5pjNERKSQOfzpqTCxg3Vmptywv2zzgGp&#10;rAWsGm3O6Ab2Pr0q3L5bKy/aMjPAx0rIvg0bacdjkFsEVad9CWbcEwNwdqFhjqT0rYt54FiblQd/&#10;ArlbZ8QP/o7KSBk561Yc5WErORgdKiSKi9DqpL2wLIftERYJgCsG4nU311tlByeAO1Yjw/6VMfOl&#10;+Y8c9KswoFkXN6GyfyqbDbLgJ/vuDjnJpU3+ZjJ68CoyR9pxhuAMGopZbhbpGWLnNMRZmiYbf3Rz&#10;356VW48xRzwamV7hkYmc7tvzZHSmDJ3Hb+NIBreaGO0AALk0yPULwI6LZnhsE+tSAMZDmRulP8n5&#10;ZG8hAccY70wGPJI5jJIyRTNjDcMg85q3DDkDKnGaurAgD5t2JI4NFwsZKo+VzEeO9OlRzbvtGSK2&#10;PIQqg8zHHOKQQgKxUYGfzp2CxhiFTaD5vmzyai2zebhbXoOCe9dGsCGIfLkF+oFStarjG0AY+9RY&#10;LHLrDOYZ8qwYg5qKG3CLOxZvv810zRMiqQrvg9cVMIYntoc2m3nrihIZzBhumvItryBRjt1rXgSS&#10;NvnjOGHFbCwAF8NGOOM0yaB9ikHdjrRoBWUqJwQBnd0qlqEk+Zl42FRkVfEJMsZH3sevFSGGOQOH&#10;GJfKbHpQBxyxj7dCvmgKW4HrXWW39nLpJhlsEMjR/Ic9DXOPA39pyD5gUkOatRgtNCWkfdu+U/Sq&#10;EV5YbyO/vfMRceZxhuoqszJ9oVTJ2yOa1bkFsAby2PXpVdLWE3EZeCQsOhFFhXH2U1ssUu60kOWw&#10;GxWgMeZxC/PQYq5bQW4A/wBGj4XgEVpItqsUSvcWwbJ64oQLUySGFvkRnPvULPcmQAxEnHrXRtbb&#10;1jClTz2pPsE+5N1kVGOD1zTEcs0LlpjsxyM81AyBS2ZDkjgV0M8IF26szL7VUlgjbaAGICE5xSaQ&#10;IoRISo5fJPWrRim2x7XNT2UbGznP2aQAS45FaLo++MCBPujmlYdmzOjTLkmJSR3zU44uQRH0X1qT&#10;ymErbnwO2KcI38ksMkEcGmDTGfui0vmMPuHGay75NG+zaeEmgDqjkZQZqxdGRbQnydxEnIHpWdMs&#10;jyROulRuojx16Z61DlYqJ5jrHkyzPiLBN0RlRjODXEX/AJy+I7eOO2dY/KAY+9euXthIZrp/JXh+&#10;FxwM+9cve2FyLW/kbS8FV+VvWmmLqc9pMZivg6X7RlG3byO9ehal8QvE9r8JtLt4/Bqyu0u2a6iX&#10;bhR0Jx978a4lZ7OPw5KJ7dNwBBYHnnpWiJbMfCto5fK2PnG5ckZqk7aisdFF438bXnw7MdnfW8hD&#10;J5saIFZz7+uKyda8QeOR4F1KO+gvvLcR5hTPXtyKb4b06JIY54oQFaFzwetVrZ/E+oeKvEdo8thH&#10;BbtIxkbGWA6DHWhSY0kUbq78Y3vwpKPHqaxRhCIlnKkr6ZrAs2iS/gMmja8CuMGS6Y9PrXpFtal/&#10;hjqBa9CSLdEFumQprh9Um08XNvELlmZkwHVO/elsPZFm6uYri3WeG6uS8UqAgucit6YmTwg/2lg7&#10;C3TbuXOeK4eztTELxhfyBJZgQxPCmuzsbTxO5y0sUtsIMl1HbtVCUrnOE6Za3en3LRKgbUY1C/U4&#10;zX0tHEn/AAh2iOHjBNjGzFSOQRxXzHdWf2n4g+QzO6G4BUAcJtNfR+j5/wCFc6NHLI+9bRVBJ7AY&#10;FEtENO46QZQ4k4qow/fAh+gq04G5gCcVARx3rMuwh3Y5QdPWqxyTKD0zwKmJy4B64ppxu5IFIYjY&#10;Kw+x9aYM+bJmMexpSB5wGOMdqnUKV/h+tCAYR+7f5D9abxjjJ9qnIby1BphC72+XHSgCPbyvyAYN&#10;P+fcQI+MihlUNDgtk1JGH3sCOcjNICproVfhD49kMGSmjOwB6E4r4psWe7I+06jEom1e4BYDkAHg&#10;V9u+I47uT4DfE5YocsvhyQqB1Ybea+DbETR36rICM6lNsOeAc81pTW5E3odY9vp1p/ZSNfFw2Tn0&#10;FWoLi1ImWJ4tm7jArJlQy2FqGuy77sCr6aeLXSrAtKRJJ91c9c1sYk9w4WQMYxnb2PWoVmTeCYiS&#10;B0qrceZHKqyK2cZ596r+Yn2iP515HFK4Gulypnb93tGeBUwmx5/7s5x1FYwdMzZbdxwRThI5tWXc&#10;q5brRfyBXNXzD5UZMIzzuINLC0slxCI1ON/zn0FZPmuVkC3A4XkkVatrnbZsEeEM4OSTTT8hanUX&#10;Yn8nQ0gj/crHyfeqflj7ZDI4Uuo+UZ6VjNeajHpszHWYpPm/1a0ywvGfxDCDGeUOATRYu516ylrV&#10;CFB49MZoiUOWZ7PH40to6PCymNQQ/HHWtTyUSAF7gDC8UooTZXGn2NxpkyOSVUg7d3Ss6xEWn+Md&#10;fkh0e6e3aIDqWCmtKFl3aiFZsFT0NQ6bcTf29JE9qixIzEsy5zWiEzptFOkajbaws1vKpimBQA4P&#10;5V6LpNtFBZXcn2hotkP7vHBPHFec6EAPGut3MNqu3IDLjA+tekW8D3Ftum8WKsK3Kk4HJ9qFoLsd&#10;1oV1q0mjQs1jPKQzDcF7dq6zTBJLrkbSWU2YpwSHGO9VdG1TSbeK3thpdvGVhXBIHzDHWus0+98P&#10;3vjeNF1RYFWA5IT5ZD9alF7s8/8AF+l/Dibx3qE8vg1RfXNmFiuM/KpAx06VftJNGsv2bdG059Wh&#10;zDI7KYwNzknjOK1/ED+GZPEWmWrRWTMmpKqybgDknH60/XNM8L2UcMctncJKbNGCct16GjVgea2k&#10;2rN4ohaTSppI2UkFmxwOlU9UW5nuNTeXTHhRX+c+Z94DpW59tsYr/UGkkyA4CELVbVRbzaYzx2jL&#10;us26N14qbEnq37PbwSXv7SQjyUEFuMj2FezEgvN93idsfnXh/wCzKu3V/wBoKFhkvCW/IV7ZFk3e&#10;o/KflvZP515OMXvAyGNtviIHacYqadlM07CHnPFVJjjWLfkYJqyxGz7w6d+9ciERDAkGU4xzQ+zy&#10;3IWnDcFHTBHWmjGPu9DTAz7lW8626jkcVdXaVj5/gFQ3I/dbuM9sU60IZIg+OO9AFogGFwF6Cs+R&#10;ZjKpEp+/yK12Ece0kjG31rMZw11KRHgZouA7sgPtRKfln+QZCik5y3IxTSR+9OR070AJCZAZsPJz&#10;71MGk8mXJOc02MqbJm8sZzxinr91+OTQAwZ/eYJwR3qWNiNMmBA4ak7cge9RZG24GQM9KBD8fuJS&#10;SSe1Uv3bXIVmwN3rVxCTayjFUpF3ZO1gQetAGviMWESoAOPSq5QlXIApsBkFpKpbIwOabO5jtjjP&#10;I4oGbVomfDWqK0bZLKBx618ZfF1Xh+NXimHaAYljbOeuQMV9paO08vhHWMxYMIB96+NPjVDMfj1p&#10;splO28087iOoK8V00Hoy4RufPUrs2uXLF85fnmmyMfNU7T16ZqO9iMWo3URkkb99wRSSl/slvwPl&#10;IzWi2FPcvwsWWXFuMrjnNPYktLk9xmqtsJTeSMrMMoMipuRe3IOfpTJANtEvfI44rPmacsQEH36t&#10;seXBjHsaqHcJRxnFIQ4mTMALfw84q1DsIA84AntVUjMg/fAHb0qxAAIZcxc9jQgJWwN/HOOOaFBM&#10;ch6fjTAGJwZO/WpiEEOPMouA1FZlbCZIHrSH7so+Yke9Pj25YiYggdPWmc+ZLmIdaLgRqF8wbiBm&#10;rcJgy5Mh4YYqDbFgAnDZ4qSJWLyIAmSODigEb0cds+l3L+aMqgPPeqRkhKyhZF69qRVmGmv+9f7p&#10;BxVFIvLDlp2O9+npSKNHLeXF8/HpTwWIkfyhkDuahTjyMkcqSKkjO9JevDYouIhaV90mDzj1rOkl&#10;lN0R5JOT1zVsA/bb8OoJAGzB4FZ9x5izxDJXIPWkwJJDMIosTcbutKjSJdqyyLkAZP1pAU/sVEMJ&#10;J3de9V3jcQgrOeQMjNWkSSSBP7TciXqMl6aCSZMXOSAevFMT/XLuj5+tOcKTJ/o+3joD1qgRULZc&#10;gNklzn2qUmT7KgABwDmqMm9LoKVCqc4qzEZBahc53GmmFhoaQzqywr1xV2Oe4t9X8ON5hUprEO5P&#10;XJqW2gjAk8yEKM53Z61G8MNxqsrJfMotriM7iPvYPpSYjoviKuPi7OzQuFv/AAzaSq+OuB61x6Kn&#10;kOWk+bYPyrtfiDIJrL9l5kaNvN0idG9SFHrXHOmNJhG3kPwKSY9ysNpuZyF429auIon0R4iqOu77&#10;3QiqrKwgu89dg4xUaSCO0lIuD8w5FaLVAMdY1fywcLyM5qBd2HBIJzxxTg6Ox+91ORSruCMVg43c&#10;81aEINxm5ccUOqmNuT701w2/dtYcihmyk/7oAgDGKEhjGA2KAv8AGKr3W8X0QBYLgdKtHH9mrlF3&#10;buMVXkwVXLcimkBG7zKnMfQAVFlvsxAbPPWpC2RjZxnkmm7UEhKvjiqEkOjYeW4LDBHIrJ8QRxSe&#10;BL5SG+ezfGR3Aq9l/Mm+Q4zzUWoO7+AtYDRp8lq3ln04prYa3Ow+Beo6anwq8Xme7hibS9XkDlyA&#10;Cj9Dz+NdbK2ua18V3k0mGRrG0uQ13cdFKk8gevFeGfCNLK71T4u6Xds4S82Nw205Rj/Ovq7R2sND&#10;8G62m2GKG5VI4j7dDmtfhfqUo2d0dBPpUF94Bs4NO03ShGukyqFwAd+MH9a4Oz0zU7H4B6/p1zYx&#10;x36PcyxhW6FclcEV3OlXGmW13A8V+7Rk7g4fgbutc9rt5O/ja+eIh0bT5Asg56jvVqTC3U0fh5aW&#10;/iL4Nait/qbLqKl189eCNnAGKvXOqz6Dp1lZXtsZ2GtxxRHHRWbGa5D4b3x0zWnjF/EX/teTzl7Y&#10;c5Fes+JtJs9Xjt5VEQkW4jkQH+LBzVWGmUb/AOyJ8W/D8CCJVv8ATkaNmIAyR0qO8t449ems7pAG&#10;aBjFLjoe3Ncz4j0vxLfeIfAjx3rxtZa3aDKNggKwz0r0nxVZ3L+LrG3ntool/sq0Imz8wO3n86dk&#10;uozk7DTry80ZZjd6yzaXrUTT+UzDKbui465FfQkPiPw1aT6dcQfDRsNpsMCJHbZZgww7HHp1qvoC&#10;WMfw6Eem6PaySRWwE+VG4sR1I75rpNGvdKtVme/8GaTHdfZpVDOgIwwweOxpxatcTVzT0HQdbHxS&#10;0i2gUP4a1LwzdySMz7l8x1JxjoCDWdp88mlfDH4q2cl3Jcy2HjJEtozy3lvIAPwArc8Da9YR+L30&#10;lJboW04upLZ7gFBE3XALcYPauN0s3c37R3xkS4bdnWOvVTg/LjtWcuZvTYdOO9zwf4jzPpf/AAUe&#10;8CS7lNrrGiW+UBwPN4NZHj+wXTvHGk+IobVrmG7tlSWJjzbS/wAJx3Ga9H+Jnhi11r4l6OY/Goh1&#10;rStWhuILMDJmjU5ODkYOK8z8e6zaTWGoxky7YbWGKSF1wUdRgkg+9aXbKUb/ACOD8C+ILmL4qfGO&#10;31aSyku9WEbQSSABTGv8PpkCuX8SahA37Vvw5sLXUfIs5taTzcrtDNuxj8a6608I6bqPhbRL0eLV&#10;kkW7SVZkbbsKnIGa534h6G00lpexl3vYHt2ia3HQxdOnrUJq9hXOnbRxB+0n8bNTi0G1MkOkWQty&#10;VAChhyR7mqXiLU0fTvD+niwVJLrW7cu2MsuGGeO2a7y1lmvf2fPCOrNpwhuX0aGK8DnBDRjALdOt&#10;eeafY3l94/8AjbewW1lcXenR2ht4nkAjYDk89KBLVnpXjfwt4kk8I/Du9s9Nn8q2SykuNoIb5cEE&#10;fXvS3V0t3fajttvs91J4fVTHnJDKvce9eoeEvE0uo/Cq5S7fTo5ILVY5FkIXaRx9DXyL4+8RaloX&#10;7cMt1Bp3n2s13DGYw3yzhyASPTbS5XJjtdlux03V5PEWi/2/Ne28EurS+Q6uR5bqfkOe3ODWp4ri&#10;1+wFrfyajc3+pR24iFwo2hojwoI+lel3um6Z4j8J+GEh+I+hae8RiuJ7cyrvcj5lUZ5FM8QxW8vh&#10;K2jubOFZVSONyOdwTgEUKTiybanzr4X0zUV1j4m6m/hu++yprVpJepHktGzNxjHrXv8A46vLe/8A&#10;2dPicI7W2hutP0a0kjY8SPgZGT1OK4K9u9X0T4e/G7UNMuLOe2cWhubaVBiTb9fStzSFj13UPgnq&#10;gs4RZ32nyrq8KSfcKj5QQKcrsLHNQz+E/F/wL+B1tfeKYIdZ028V5DI4Qx+SeOv3t1dt4qlt7mf9&#10;nnV7TSYZG0fNndqjZYIwK5A7jvXjPjDw9Z3X7Qcen6UJ7KCFJXEsUhUuy9Bkc8/WvRvCOoafH4Ct&#10;rW70ww39sZEvFmfAIU/K3PXIqkrx7A2la5meNbSxitJ4oHlZmsDJIRwAXGQP8az9KlM37LHw506P&#10;T9Xaca9KFW2QsSQ3AOPWt4T6bq3/AAtiz+2aYLqa6gGns0oXIHDc19Gfs76Lp1v47+N9rLoujzm0&#10;sLYo7qHEbEHO361Ep8qY0jtPhx4GtW+C3h+bxNpli7zacDDYvEAbdMcbj1JPf0qXVvhD+zhdzuh+&#10;Etv50khKskhAzn616pd3h+3lBGBiUjA6YqvBNnxFpm7YAFOT3zXM6j3QONz8b/jd4b07w1+3f440&#10;zTrOSLTX8swQmUtsyORz71w+nFI9RlX7Od7fwk8YNfS/7UHhnWLf9tm51S6Dm11PSY3tpSSRuU4I&#10;9q+Zr1Zbe8sZzchk85SExzxXTztpXBxsLBBpEXxI1bz9GLNPDypPA/CmrYt/wliRWszJG1xnGPu8&#10;+taklpNd6naalFqFsFWBQ0ffim+c66pIY50U4w1BJU1IXcWvR2UkkWGiBSVeaz2sLhrO7kFtLIys&#10;Mc9KuyozXUkjSvK/OcnpU9lcXcdrcI4AUMcEj1pjM1be6aAEzEBcfLVWc2v2uJCcutdBKZfs80vl&#10;AjuM9ayJbe3kjM6zIJN44piuSwg/ZJJFJOAPwqKa6ka2uFNwB6YNb9pGn/CHattWJnW2O4L1Ga86&#10;umlilwI52eS4b5f7tKwXNzTWu5db1CNk+RMc5q9eRxidcgdeOKztLZoo7GV/PJkPzqR0q/qUsRiD&#10;8ABOKewXMiZ7lb21SK7uQScgDPNXVu5jAFkeTd0IPOfxqKGSM2aSNAAQpABHJ96ryH/UsFQ9Seet&#10;CQh85vZhIsduhccIKmtpZodLnhl0ZBMjDknPWqrSXKWdtNHgls8DtSRXJnS6LxlXDjdjqaBGpvRv&#10;JLIOR1zVXEv2u8j80lGHHND7BZDDEqBnBql56NM7RnKrgFgaBkjGRbmGIxHk8kd61IBAyPHPNtIi&#10;yrDvWarq1zZs8wIU8Z4IrZFrHM3mJqBwsXy0AZzpHsuMySufMwD6elX7YSGzvFNwAdoxms65j1BL&#10;J2FwMbj26U62LJpMLyXcjsckkUWA0Id8WoTbwDnoQauTzOtpGVm+nPSsX7SruDHaSN2Oe1Nmdzal&#10;SrZLDHNFgTLUM8X9pzma42r5Rx3BqnLFfrpGqXVppLPCbobvm7Z64qtLHctpuobIFOxByTWtptzI&#10;PBccEmmSLlzvPY0JAaVhG1xYQyeU6fuBkA96q6iLptLuoIztYOMDHNSx3VypkFlZOfLUFlxxVSTU&#10;Jn1BriSxjjPRiexFAFO3+2RvHGVYsuPmPat+2mc3YzKNvl43H1rNDGQLJgc5xjvVOCS7h16+EkB2&#10;sRjHPFVYVzoLmC3SzhmEOZWlO01XRpdkwLBQoG4HvUs0sU2jWpGoJGI1JB/vGufhnvZrnVA9nnyz&#10;gMD94UlqM0Wm/wCJuoNtnkYIrf0+JZrvUf8AR5QFUFfc1z9kkTXOAeoOc9qu2+p3MGurEnlH5trL&#10;j71TKIrnX2M9isurCS0eVomBKA9ce1dFbanoFxYSsLd7fPy7WGOa5C0guzfX9xFBGJDgyjPGDVue&#10;BmtlV9PAzMpIQY/lSjBp6mkZWR7X4Ols4cQf2rZy+fA3kJJgAjvyaezTR+J9ct7DVbSxcylWJQMM&#10;t7GuLY2J8GeFmTS7pZLS1PlSKxBz9ah0fVYJfENxFPo2o/aRdL82Dhxn1olBkuZ01pd+N9L+Jtpp&#10;Wpa3ayWV+Ge0vEcDLdwR2r2nTl8Yp4GxH4ct72CSNvmMwyQa8X8VQaReaXpvl3V6L0IhgBY/Jt6/&#10;SvSfB9xrEPwXlmN/ehbaLaxYkg8c06W+5N7nUeH7pbK7v7afSYo2uSwELNkj1xVe+VV1nVI4fDDK&#10;BcB43U9PWsmyFvqXjHR9QTWbiI2DSBsjiUt/hW+7ztdqEkJUv8xIrSS1BF6fVr+a38Gpb3N9Hcop&#10;UwjJ312nleJLj4bGKS0c3AkUqyjGfr9K4vTlmi8WW1yqw+YMAEr2r0vRNcj/ALe1eCe1tWVkUrIC&#10;MpjrxU31C12cNqdpdW+nRtrF7dPbBVJ2sTsx0rc8L6j4bu9WvYYhEYktNschbk8f0ra8WTWF3pej&#10;x2unl45XKvlfz61wtrY6NbeL9Ls7XR2ilku08yUN1JNMR39xocl54A8dQ2/jy3M8Db0iknABU9Rj&#10;v6Vktq+m2Hw78G6fezW0FuZSrbY92cdTjtXSeJtE8MQeCFd/GGo2dyNFZ2u45T8jY4yO+TXH+B7H&#10;TL/wNI93rtvqNx9slXfKgChAffjkVK6j8z0rSdO0e58Hvc6N8SLX7JPCDJHERzjrkDpXh3jnwTOn&#10;xA1HWIW1W+F0ixfZ5ZyY4s8HCnjmu3aLw7oep6zLpera1ALmUq1jGGdC/cjqBWxDrGnr4KmOua3b&#10;20ZlDKzjhB1Gaadulx6ny4+g6BYaxNotx4e0u3mv7GWZIAFJbjJ55xXiF5F4isfiWtpZ/GXXLGyk&#10;1pcQoTtDhvlxjpzX1P8AEPSbSb4ifD3xFp/i63uLdrN1EisMlR/dHU/hXgXivS5D4K+IOpQhpUg1&#10;GCVGPBQg5IP1NQnqayjsj0CTwr4wvvCevX2pfGvWYLiSzgWW8Rm2sMYjAHQds14vruh3WleMdRju&#10;Nd1aW73KwukmKl+4Oc19Eza1f6p+yh8BotN0OK3muLNJL23d/mAtwSxPs2Mil8RaFo3iP4KaDq1s&#10;yQuNLC7j3eMYPP1FLZ36IlOxwngvxD8ULHwVdajcfD3UdZ0m3voUnk80tNEpOMhTycVs+Jdesde/&#10;af8Ah/o1pqtyLOS2gmG8bWUjkqV/DHNcn4S1nxVoPj7RbMeBb/UY7u+CmDaWR41PLY6fL1rq9W0/&#10;w9rP7T+qa1oJfTtR06wUzMY9guiRyoj4xt6dKbg737jsu52uqad4XTx74Xubu3khWK12742JBC+w&#10;ryTXNYsW+PFp9i+GOp6hZpcKkEcmVaRs8nB7VR8UeL9ZsZbSOXw1qUk8cziXzoztz2OTx1rsvBPi&#10;L4d3Ft4BvdZgubXVZLho7dEsyVmLHAwB/PFU4taiaNBNOuv+Estb+/8AC+jRiXTCIofJULHnoCR3&#10;rF+GllYD4w/tfabc+KpIGu76FoVnnwmPRQeB+FXvHGsavd/tK/DvwrDZSwQtrlnNMyfekUuCBnsM&#10;da1viH4KsR4j8X66vxIS0H9lWcQt4T87uBtHAOeam79A5V1L2r6Lqdr40+EM0njXQm0rTHl2wLbq&#10;2S3oe9clrH2lPivqGsyaCIbaDVLRLTKYMiufmIrHF/4tsvDHh2yutK1FlgvomUTOWDITnOT7V6p4&#10;ojj1y0+CVlZiDY9krXUkfSMgdDjFJprd7hexsfGa1t5P2BfF4EkbOLWxljJOSD1HNfGdlp2o3Wjw&#10;SyxENFboC5fHy4r6++JFnqafsJfE60OpXF1cW+kQMCvJKp6Y9BXyRbf23P4Z8KCC+mBdNswAIK4G&#10;BkVMeppA7bw/oGnRWF9dJ4gnLuozGZPlJFVNStpL251yOTTZkeLB+RyoIHtWvocEkVk1rcas+9IN&#10;wYnrmq1zdQrqV+iaghkKsMJySB9Kybu9yup13gq9RtI0/T7fTLe2kigdXbzQCx961rqCKy1F3Pi+&#10;3E1zfr8pPJ5rzrRvDHiW6s5dSj124tlkvcROrkEkHsPauufQmtLlrjWvHl/fXDbfsowQB+VVFb3Z&#10;LOt1SwsrqXwvu1a2+znT2+0KIwC+R61P4Rm03RodZtLvTZzptzcn7LInIUnqDiufS71goscejTTK&#10;Y+Aq9Fq00l/J4Q1a2i0lmaIbghGWB74FMhs7W5u9Pn+MPwrSLSLVLS0trgruQfvSw4P4Ul/oOmN4&#10;b1/UnM9zqH9oA2+5j+7XPOB9K5Gxm1aXw7YSJaqJreUD5hgrXSXN54zXRbWYeCppoVljWSSLnAPX&#10;gUrDTuU9RtLZ/CQnuBP5MXllt5OARUAhsNT8L600N1eJbw+UsxlhMaPjoATgVQ8d69PH8MZbMeEr&#10;2PbcWsqt5Zw+DkjPv0rsdS8QW+v/ALKGhWcfw4tLNbnw8iF4RseN41xyR13Gq5XuPlOQtkt7b4gW&#10;NpFpDxR3Vl9+Jsqdo9RxWD4+ufDl/wCHfCel3F4Y7m01yJ1n2/dw3Qn3qr4IuJbDW9Qstb8R3Spt&#10;l+wpKhYwgD++f71a2saTY3Pw31TU5UsRaS60qtMrjcBuxmnKNiGYOva1pdtrngeL7c6KtnED5fze&#10;ZgdcisvVbvQ7u4mu4dPu/OS3UIzuSHHfg9Ki8R2WiW+v6MLTUBLHHaw5aTkLuHqalns4k0/TM6UU&#10;MsYBZfu8/wAqaQkcxa6tbjV7wW3hS6kJcCZI2wM9+RWRqsutXHim92+FZbOERjbOBvJbtzXpljoq&#10;WfgH4mSQxWryLYGSNiBxkZPPevK9N8T35gltl0SOWSTU2Vg0fTBq4vUb1aPJ9Xl8dWvjxzd6febV&#10;uhyoJV0zwc89q6uxi0iWPUNQ8yVylqN8Zb7px6V0XiyfUk1fQGk8JwGGSICSU84J/wAKyIoIbbRt&#10;YaPQ97vGCx3cYNORKRz0+o6XHqOmERBzIZFCAVT/ANG+SRERSkhLKO+arX8Nq2sQvDpTb0kJz2Ge&#10;tWLWPfFIGgkXcQPrSQmaEe02csgmLZXpjOMVbtrjThc6a7BhMqth8dPwrJtrue28ZvbPpoaDaMMR&#10;0q5fG0PiCxa3iVwy8qo+7SAgkhS78U3csl7IzFyC5PT04pTZxf2iIHugA8TbZCcCrNnLDF4hJm06&#10;VUUgv7irHiG90CfR9Me1jlGLlRtUYYetO40ji5E8i6vS8scohmOAOpotdViF9KB4cYjHWurudL0q&#10;TTrG7j1Zg/2Rd6t0PFcy0IW9ZvMj285G3rVJiNxLizbSY0+x26kvnJIqdzANNlCW5IZPny3Ark5E&#10;ima2H9pzxtHJlVA+9XQrHKfDNssnnAvGRuA9KV9RGTLc6gmoWcMNwCDLhSD61oyafeve6XJNMytg&#10;HAPWsZLK+Orw+XJIyo5LEnGMV00f9tzWSlJRiNMZPfFACakix6RAHdGAAxVe0Rmtr0oyRqIh93gG&#10;rj2tw3hy786VnkIOBnpWVZSSfYzbCwvC/nEbQpoQCQQ3Z1pnaIFBMcsT1q9cMyagu23JwnODTgcD&#10;VI3d18pAcCqUF/a/25piLZTzBptr/KeBSGi9DNCzRssoVwpwP8aQ+dKtq+UGxzyOM1DeQwQ+NlMc&#10;sogmhBAI7+lSoyRK24OSWOBQItm236du2ttDfMN1PltYf7KHlsiPs4pIDM1vMR5oGw5UVXacfZ0U&#10;tJlZTjHUUrjDyQdIiSdNzBuCO9WL23sT4a01+PMUfdB5FSxhHigDMcstZ90lytzduhkKjAIPQ00w&#10;sJp8kQurw+WuSgxmp5438ueZlTfg4A71lsG8qL5to3ZOO1X0nLW1upiyAQN2etNjsVRdM2g3rTRm&#10;II+Dz2rf8Py2H2eF49TbaGPzngmueu1szrljFLbTLEzg57MavMkSTKsUWFZF246AfSkwWh3k8kLW&#10;0ZFzF80yqNx55r1rw/bafZ+BtbdrHTTcfZY2iJYEkkV4BBp9xLbwOfEUyqDwOeDXoWi2V8sen+Z4&#10;lvpliXpuPGelCjJehXtI7dT0Bbm8lsdTErId0DBlTp7Uzwlc6emta7pt6T+/n3QtjnjtVCySdNY1&#10;X94WVk43U82kcfiLw7crrKpLHckg4zgHtTWgPVHs0FhajS9QuY1thti24JGa5SZdUj1S6eBEeRXy&#10;nPHNJp0l9N4it1XUpRCyjzG3cH8K6a7j0q2mtHXU1JKkuCemK0v3Od6MoWGv+IY7OKK60m6eckgZ&#10;B6frW9pGoauNV1CaTw7OqsuFUyE9faudkuftF7YJHPDj7QvzBOvtmvQ7S0YPpTmCBfMtgANwwCP8&#10;aaaKi7nR+CdTiPjDxVF9niDpIhmhY5xn7uDXoesa14fsZ9Du77URbfuXzj5gfSvJ/Dcdta+P/ibJ&#10;daBKpk0/d55bAbaOKy4J9R8S/aoR4RjitLDU5POmeUHzQDxgfSseVpl6Gvea69/8R9MubeOJ7WS/&#10;CTSlMAITj7vuK881W5TQv2xru7sYFFtFqMJkWM/KySDnOPrXaRwW1v4s0yG2t1SBm2ygDgYrA8ca&#10;BIljrOo2d8ZfMgBnhJ3MMDqKp+Q1ufQ6TLc+E9LulhsdlzpyvHMMZG7mvLNYtJbfXdSd9SYRvGxw&#10;TnLdq0fhqt3ffs2eGTJrc7rZXLiSLPQZ4Fal+tvP4rvlHg6aVY9uxS3cVMdRpWZ5npWo+Of7L8V2&#10;r6whV7SZFd4gMKwwB75Fcp/wjvis/BOzjhu5tPkt9UmkcGMk4Jzn8etdZ4u1C6XWNGt7TQ7pZvtS&#10;FooozxtPAyOtamvT/Eab4Y+HLqPTlgeLQ5I7uxCfNOCuAfUY61leUWNanh+lal4r1P47/D7TdV8T&#10;2lxp+jagvlTiMRqGDdB0z716fqdhp15+3D4eXUFupdP1PQQI8XBRIzGOB1AFeceD7KC78deFdH1L&#10;Q9St5E1yWcXSZBb5t2Cf05r1jx5b+HH1TwjEniSe2litdqSKTkgcZ46UnruWpWPpMg5Pyml528Yo&#10;UMSW83j0pCR5hAYnisihyk5+8Md6Mc84PPem87fufrS5OG5oGBxkDHamnbsbrzTz/q+o60045wgo&#10;ARCfMGV/WpePs5OTgVBz5mStSk/MABQAYO0dOaUqNwzS4/ekE44oJXn5TmgBhC+YCEHSkH+rAOfv&#10;UuRhqUn5hx3oEKAm0rt4FRsFDn5iaeSPMZgmRt6VEMb3znODigB/due1LgeTwv60gx5TfL39aOdo&#10;OMc0AN+bDZiOc8YpwH7tvTFKM4Pz5pGJ81QAMUAN53AgHkUuD5I+QcGjnnt7U7PDdKAFGzMWU6n8&#10;qjZRtmIPfpmlBBXj1pDs3DqTmgCIEDaAMsaeANqZHXvQfvkiMDinoW+XMq4HagBnybu+cU7nGMDH&#10;amvuzIfJGO1KCSg47UAKQ+5MYCZ5FIf9YRu7daVuYuSetKQvln5/4eaYDCBn7goIbB4+hpRgp070&#10;uVLKu/igBihSuSCM9aU48tewzSZOZPlPBpcoJXU9dtADTu3ALk8U7BITgZxSp/qpDkA0zPAyRn0p&#10;ASD7rZFM/iUc09NxiY5XA601s7iQtMBhzv5FIQecCpSPkPy9PemnpkUACnDUjEnHy9qQE8ZUU8Y3&#10;nJ4xQA1Rwev0peNjDHUcGn5G2Tp9KaTwuBjigCFQ28nb2pcjYeO9Pwd/Xj0qNwwYHIwAc0AP2qd5&#10;yB0pQBu+8KrZbcPnI5qdRyee1ACsoGPkH1oOfKXikbofrSEnzE5oAXjc4yQRinnGHy46UzgljkUM&#10;FOflzzQA3jPGcUcgLxx3qPJD/cP3qmOzAyW+lABz0xSbQQc5zTsHnsMUdvvUAOIHknGOnrTF+7yD&#10;1owu9jk0p3ZY4H50ABNRHG77vennODg0g4fqOlAEi42ZI5pCTtHBIpCy7G/ClODGOT05oAb6jaKd&#10;xz70mPnfjjFRHd5rkOeCMCgCZAMe9SDp90moAG+Y7u3rUobEbHHFADWz50nynHFHrzTefmo/jHPX&#10;pQA9T833eKVtpUfL3pvc/N+FKS2/oaAHEgFQVPI4peobikIJiPNMz8rjPTFAEpI2YEfbrTSD5Ckg&#10;9fWgc7ct2pxxxz3oAbgggeXVlHkELKCwHbmqjH/TbUA8fxVK2MYDHFFhFv7RcboAJ5xt7hjU32y8&#10;KgNcS5DcHcazOc/exS5GJPlyeKnlQ0y7NfXYuI0DTAMvB3Gq7ySsjbpJic/3jUB5C5xxTTns1Cih&#10;3JAx+0E+W2APWp4rhhIR5JIzjBPaqT7hE55qSPbtUgg+tFhXOO8deD7TWNFeS00uyW5EJIB4yfQ/&#10;WvlS+stY0jXNbs9R0fVIxHNzbzLnaPVW7g1912srLfkbyQTyM9Ko69o3hfVrbydS8OWcoEZEc4UC&#10;RAf9rrXHVw+t0ephMwcNHsfCVxpNvf2fnWUlu37s5XuvtivNr6xvLLXmAs2wspJB4wa+wPEHwp8Q&#10;2d7cX3hnxoJYmck2shwV/wARXm2oaF4gkN3b6x8F9binVMC7iRiCa4fY6ant0cbGXU8t0i50e+UW&#10;l9BFHtiO2UHBGK0odMs7fWLS5s9WMwimJ2hsEgVR1fw3rlhdrMvh3UjB5pIkCHKj3FUo7nyI7WQa&#10;zIML8yN3/CsJUrHp0sVFqyIda1+11XxVLpV1ZLaIF2oZRyWHTk1yd74bvoWmTzrb5ySjFxyB05q1&#10;q39kX91dSSaekbpIG8xDgkjmvoHwT4O0vxF8AdPmm8cWMU0kEiWytcYaEpwA3c7qqEeXREVJR3kf&#10;LsCSW19HHKIj+8wQGyKdrGmrKtlc20ykLjev/wBauq8Y+GdY0XxffQXmk3kWy7ZctkqRnhg3cHrX&#10;NWV1HBfeXJeAqy/xdOa1Te5z3Ul5FRGMdnEkUEe8x8DHIPeo/tHiGC3aVYdTwc7isJI/lW8tpajW&#10;JbmJ1ZSOfbPtW7pfiW6snv7afSNHuY0YeWrRDvTVSS1vccaSOT0bxR4ks9TjuLbXvENu6z5JjdkG&#10;f93p+lfUvgn45aqqaNb654bt7yL5Va7hwJNvTJB6n6V8/wCr3ug6k8pfwZptq4h5MQAz+VcG9pPb&#10;zytFJI8RkJ2k9q6aWKb+JHLXwcZ9D9btG1LwzrHhLSr/AErXtNuYJoeNjDIburDsR6U54XJKmIjE&#10;hyTX5heBfHXi7w34/iubK/1B7J7hRe2LudrD+8o7MPUV+kHgTxNofib4YaffW19bmU248wA8k46M&#10;OxFdqdlfofO4nCOm2bsUTNfouDgSDJryD4+6+NN+CWm6TBestzqkgV/LbDCJevTkZ6V7aDHbW+oT&#10;3F5aRRRWzyM8rbVCrySSfSvgH4m+IdI1v9oDXLuHxU1zBHO0Fs/Y7TgkD0rnrVkloVgMOqlRX2PN&#10;nknk094iqqDCcdjwKzkS4l05LeO2lwrkFyK7m007S001pri7kbdGSq4rgtd1U2+qC1tIYE4bHqfr&#10;XnWcnofXKcYRt0RaVdIsdIvFaSKSdlwAW6ZrlbjzJ7qANCoVXJGO9Y7JczPLJJqMrsZsn5q6C28k&#10;aU5MseRH/ershS5dTz6tVz0WxdtZRbaZdhLhlLpgjNYdlYTTePEuTKzAXYcsfY5qcK017agT4G/1&#10;61sXk32HwndCPY0z2xAA6iqlEhTe1zm9Qm+1/GHxowckDyok/wBkAY4r9PPg/pR0r9hb4dRGLZcX&#10;dr5xOOSH5/lX5zfDPQrrWfi94ZtVilL3Pi6Hecfwhst+lfrBcQwW/hTwhaR24VbXQ4YlA/2Riumn&#10;T5Ujy8dW5lYynJMrk46cmqzqML/vetWnB8sVAwOetb2PJZVmjG2Ig54qMKuw8VcwdhAjB5HFRSrh&#10;x6gCgCmcea3y06MKdvHHPNT4XzfujmlUxBpkMXJ6EUDGYGyQA5BqKONFWUYHJqxjA69+lPwvzYxz&#10;60gIoUH2iIFW2+cpPPpXK/FTUL26i+F0Fv4YvZo7a3kWRlUtknpxXY4OBVqFtl/C4tbTcFx86Ain&#10;F2Ynex8sf2R4zuLlBa/DPUtpfoYcZ/OtSHwJ8RZ2O/w5HbfLnZvGa+po55fORibIMG6KmP5Uk88p&#10;u4zhw2eoJ5rX2l+gRco9T4/1jw3rmlXGiLqWh3AaeQ+Xif7wFU9S0Hwpd/DrXleeRpzGnkt52fK9&#10;eD1zXsPxxExX9m0iR90i3meeo4r5xJu4tfuHSa8dTIAQWOKIOLV7Icqs09JP7zIg8J+Hh4o0eNdD&#10;T5r2PJGDn1r1C/0PRLPUtNjt/DjQK1rGeJM5/wAKueGrWKfxTYNLcQjbHv5PTHOKvazK8vi++cBi&#10;sfyr9BV6aaIwnOUt2zj9UspmYPE7hNo6n0pbe2kfSpkd9y7R1HTFbrSA2xUqcCiMKJbTKgguMrjt&#10;V3IMeaF/7MhUKmCwGNvWnNbtaW0INig3oDggc10uqrAbPQGis0UKQSuPSqGr3emzWmhkzEOgUMMe&#10;lFwMQTgQ3Ttart29q6XQrWZNNOpJYLJtgk5I9qwNRFk2mRJb3EZ3xrnPHNeieFnQ/C3WtOnhRGWI&#10;mOQDjketKTsgMHRdRv47nxDJL4clzLdHYO3X1rYv5buTwszjR1jIPUnPB61YgOmQWllFcPZAB3K5&#10;IycVi63fJLHpkUDp5ZY9OOlRFK+wn3OC1Ly4tUEYtztZgcj1PWr8EzWT2NwLePyzHg9+tT3cMT2s&#10;BIiYiZckHJFa9zb6YdK0uKW2yWiXgVq0gM/7TvQTAp8+TRbM0lxcgKxBzhcdac9uv24wpgL8uPar&#10;MUclt4u0JvKEgVCSB0pMZWQlLp2G5M5ByKhSJBeXz+U5ZiSW9a6147a60nXmOgBHJBjwcYx1rEux&#10;NB4Zv2hsi7LAQRj2oGULS3e4vZiLUt5cg5ravnljs7SM2+MbQVB61k+Fb8xWWtia2k8yQsV4zV5W&#10;M0moytG7MshO1qQzFvZZQ1zs0+5D+ZGQcHtXQa1NNN8O/BEq3HzRooYY7+9U7fVIZbm7V9DhVkBV&#10;DtzmmSylrBEkZQomyAOlAWITcEyWXmybXMagZ71rpcQ2+japJ5DSboxgelc9qCF5NL+8FUA8Vu6Y&#10;sctlfI8asgtuppgzJvdVin8PxK9nGCjkZ+tUZnuhpvg6K2SZ2n1NEVAMk7jirr2Vt9l1WX+zneIX&#10;XPtzXfeDdM0288daNPCkezT4Nzb+iE9KQtz0bSvCnhSLwzpr3OlPHcPYJs2zHgkc5Fed+OvCwgtb&#10;OewlkaPzw7xjlhg8nNd5qtzONbdP7TAZT8gD9qLZ9TuAyvdRbRbsFLHis03e4Ox5dbanp72unJ9m&#10;KvHAqhj1z0NWtQm/0fRwJh87EkZz0rn9UtRa+PdaRrL5TfEow6DJq/Ksn2fS5WkXaqcZNbIm5zOr&#10;yXp1e8dWjUkKNq8dKyUUzzJFPqMw3OMDNdJqFuDJJcZBQkfLms1hp4uEffGjYGAT0pJmm6KXiCG3&#10;t/D2iJCeAOaxyhGiWsm048nv9K0NYb7SLVY5mIT72Pap1FrN4RtYmhw8MZx+VOIj74+Bkin9gzwH&#10;yDteYfrW9fRFvEbD5QC+c5rhvgDKrfsnalb+ccwX7AjPrXf6iMXcLZOd/NcctJ3NL6Hj99JpU3x9&#10;+IFpdaWWihsk2t520ZxzXO+O9L0i3+DXwm1LTo2UxeLUVmEmSQW9a7TVtJ0Ofxn4luZNKneS4RAc&#10;SlcYHtWXqelpP4G06wHnRQR3yOFLZzg5rZvTQS3LczN/YNudobfpkLA59RzXNXJAglOOTxx2rop3&#10;ijsViWzb5LdFAz7Vy96su+QjJ6HFQtyjFn+WY5RMe4rMuWVo4T5Qz0rTmJdZS0BGBjGaypMYlyvf&#10;pWi3E3oZU0biOYl+CfyqnGrLq0WQp+YYrZl/48nBcYx0xWO+dysGOfM4qr3uS1Y57xhj+wtWJtgF&#10;azIx618AeL1UfEfXUWP7skhAx619++LGkfw/p2Yzt+zvu9z2r4I8brMnxJvpxCWC3TKy+oPFVR6m&#10;Undmh8KzD/wmVq8pGxNUUc9BuNfbena4tp4hvbW0sVZW8PShlx98lTzn2r4U8EMyeLfs6qwMmoRs&#10;cH3zX2RbRxJdRzFPnOmqqnHtVdUTKOtxvhxrVPAfj4zTMt7PrMjRcdF3HNddpU2oal4n+GVgjRmG&#10;116BnKry3zDrXL2QtYb1DOm0K7EJ3Oa9m+FdhoJ+Kscsd+rm5k3xpj7mw5I/GtKrilccT6Yv/LBt&#10;0wcLpcCqPoKxmb5nGxSMd60b5iZk/d9CR9aymxvYgdTXI3c3T2Mq5hXz2IibH1qk0eSOGHPrW44J&#10;jYYqiyst0DxgHmhMbMiWGdSw+znkcYqp5GobYswNgSHOD2rroPs7j5owSPXtU3lWxkGIce+aLiPP&#10;byG6WSFTZDDd/Sqgs4NlwZLYMxXgHtXpb2di9tOdylgODXM3EO27lXbyc0N3A4CW1UPe4jxuBznp&#10;XPXMMfkXPQ4k9a9Iu7TdaAhjxJ90VzF7aWSzXSLGR8oOCeppNDT6HFvCnmx/uVKgc+9L9m0xtOu9&#10;1uN24ba0blUSO7yWGANua5ya6MbTqPMO7vip1HYzr+y00anbFsjEZ71lmFA1swlJHm8YPSpbuaeS&#10;+GR/EOT3pl1ujs0XOG8sHrQFy/8AaY+MW5OxB1NRvdZt5/kHJrmpp9trv8yXlxmrsDxPCzq5IKDO&#10;aLDL5kbbIWPpjFRfK3m/KOnWgbNqjBx3pQikOvmEZU80hFaYLHY/aIVYuhzgVBDqt3NPbg2k+48b&#10;sVrpGBpm088nt1qusMMU6OI1zzwB0p3XUEaFu8pQBtw5HetB96sv7pSNtYrXA8yIAOfnHIFXRJm4&#10;XN3kGLkVAy0oBLtxTQrKwBLDdnioBIv2S3y3Ak4FT+YjGX5xkKOppoBcP5Qy38XWjAwOBxRu/cKf&#10;emZ+VgeDRYESYBjkIiBOOcmoGUlVUA571ZQA/OBwODzSyFAF/dgepoSAoTs62nFkWO3gCqcTytE/&#10;+hvjuCOlbOF+X7tKqoGcLECfpRYDLiiIuVPkNweKsSW8cjgyWwIU9QelXwr+ZnyCOKcQRGxyc9xT&#10;sBkyRWokXah2hcVF5UYgjKj+LkGrso/efcHI5qADLsAv3TQMz5cC5kBszgpSJCwhzvHLZHPStVYi&#10;83K444NTQ2qFLnfG3DDBzRYDICz5YEfSpIYWO5mYnB4rbW1f7QCIsIE6GnmA+VKEQsAeR0pWCxkX&#10;Cg2ltjA+lV0Vg1uhQjr+Nbi26NuAt8c+tSLaP9oj/eKMHlsUWHYxxEftBzG/3hggVpJat+7b7SPu&#10;/d9a2IrVzFKVKMABkkVYgijzMrQncP1ppCSMiO2kAX5OCeasiIbgBEc45Na6wqfMxEw9qY4RFJLr&#10;9DQBmGNCsmYuRTo4MwqPLJUk4q0pjNw/yhQauQrliFJICnkikBUWCJbeMCFcY6GnmDfDEq2zEEdR&#10;2q8ASwBQ8E9qswyGKZSsSk+hosFzDSCVLh1aMkZ6FetTS28v2XKwEA/wY6VtMxe/iZo0+/0AqeeU&#10;s1uq28YwuMY60gTOXW3kZmDWJG3GMNVuK1VobrMZztAHNaKx7b8NvI46VftIU824kF0o2uCSelA7&#10;mEumXP7lTbSR7hkFqtqmiw6Le+dY2vmowAkLitfVdTsT4Xuy+oQebFARGEX735V5c7zXdtJutrrD&#10;TkrljyRQJysRaiyP4zaKCwQLgF2BpHSJWhPk7tp7Vsabpt80OrSNYsuIgBk8mtXT9JlEd8ZScEnh&#10;hzzWiaRO5zECQtrlk4twQUOfQV0MVkrQGQW0fL9PStfT9DibxJbqshUbz8vqTXRro95DrEkDRAsR&#10;kAHIA+tLmQ4q6ORezi8qD9wwYJxisw6PLNqloQ1wD5wzya9SWwKx86XGzDvuqN4QjptsdrE9B3qF&#10;JlWObuLQ22m6Y0cfmMEAdfSo2lkSS0IsHdtvQ12BtZTA+bPJ2g8mqMltK+oWqrZuArcnbTbBaHIT&#10;WjT6kkvkHG07h71CtiftJ/fMhB6ba9LOnutjGwgiXCjvzVV7Em1vmVYiyAFs0KQmjiks3FrOo28n&#10;JwtQvaMzKvk7fQk9K6T5kmjzcx9+PSoXWN1HH8fY9aHNk3sY6WNusbBhliOpNNNsPIfFoAqng1ui&#10;3lOCIHJC8c1LHbX4iLmGNVH3ge9LnY7nLNYRMjA2juSPlOPu1mtpqJPdqqZH8Shq75HhjaYOhJ2H&#10;BC8CuK1rVfD2lQaxd3erWPmSNlA0gGFHXjrUOVmJtozZNOZdHv3MMRjWMljJwB9TXhnjXX7G30XV&#10;IbbWbF53YqFBB49a5z4i/EzWtStb/T9Ihvo7QMQ3lKQ9yw9SOi57d6+fY/7efWbr7e+om4luB8rk&#10;javtThTlNstM9wsrjQm+H9tNPqrS3EtyuyPHQ55rvrY6b/wj00V54d2I1uhRj2GPSvMdKtbceEdK&#10;kMcbCGePCHrmveJl8MXfhnwu0lzErrYpujHXAHStWraErfc5DVdV0i18J6aLTW/swMvloxXPXgms&#10;m+03VbLUvhff23jmKdL6NjcOHwDn0HevRbnSvh/f+F7JH0eNYo7Z8noykDrXjmu65psMPhfSo/g7&#10;4vuodP1pVtLpQ43AtzkD096LhbsdzO2sto2rKNMlEKW2QynqSKzPDyW76frsc+mwFkmO13Xnmuuu&#10;NWtIfB8En/CKCK2OnwA+Ye5HTmsFLPVJBrFzZ2LModG2rxkGh+g0Jc6TbLpMpk1aCOM5+XcOvao9&#10;ButetdWNupDwPkDc2QVqXV4nbSdLguLKeNmKkneetKptIbfRgySkqgCqOrCmKx0ekW+jzfFO2tIr&#10;NVnuIpHYgZA28nmu9hULGIhGcRyMMg15V4H1SL/hoP4nRppSBo9NTys/eUN1xXrSAhfuH5pWYjPT&#10;NKfctJoY4JlPpiqzZ+XjvVuTblyG6CoeC3HSsyiAom8DPXpSmMeWQ0DZ7H1p5VS8YKnGeDVxFm8i&#10;MHa2Oh9KLgZgXEh/d9euakUfI/7psetWniPnLkYpgWYNL8uRvpXHYjGcAbgSKkVMq2VGcdfSrUFu&#10;JLsKXYDbyfSknikjupAG4z19aLgVNvzRkIKaoxdu3tU+PnXnHHIqwYgIoWJGDQwCJXaC8QyAxtps&#10;qOD3DDFfCuo2CJ8b/jVp/wBt2G38UO0Az0Vzmvvmyjb+z9Z2xksbF8fgK+Gtat5H/a/8Tyi8fbca&#10;w3msenynGKITs7ESiVUhWAsJLoMV2ktTbq/u7jUNPIjysEfBFWtdtLg+INXXZMkRgU555ArE0swt&#10;f3kaTllTIB9cV0RlcykraCXF9NOjI1hlo5AGI71mXkwF/p6omWdeFB71uNHaC71BhBhmkArM1Swi&#10;XUvDM6apIX8zLIBVqxJU8zVUhiZ9OIBb1q7HJO1sXKKPk5G7pV6UQvpd8DcEH7MNueuax9Jt8DVz&#10;Pr4LNKdiMcHj2phsRxTTz6lfQC7aLaeeOTWgI4pYJIvMljdfuOG6kVRiDL4p1eUW+AOKuNPbx2sW&#10;Adxft2zSAZBBfxm68y5kkGe/atXT1gGoWzBX3tJxgU2KbNsAzqy7PSpbIMutWjpPGMy9D2p2Edr5&#10;Uy2oc3uyUlSEFaebuSO283fgxY5GKy0FwZod1yg2rkc5rSMt5JaRJ5gwvTAqUrGtixbQsm9MBtx6&#10;+lKIxHr0PmuvlFSWrN8zUY7skrLtIwGx0rShjmfTbsy3CuzDg+1aJGbN3TryJdN13yrdGVlOwqOR&#10;j1rqNIulfSPDO20di14QVz057iuJ06Fba1vCt18k0g8wddtegaVHpcdtbXUN4jsrLtTsc9atR0MW&#10;3c9GGnTzeIdGdL+TH2L5wq9OOldxp9vpNv4LjjF3cvdNORHCkZLEn3FZ3hq/0v7dpyyWCKpK8k5x&#10;nrXoF5Klvrd5daX4d053jt18vcQd7H69KyubJo8R8U6dq3/CxPBBTwzqEciz+ZON5/h5Wur8Qazq&#10;knw40u9uPCUXmR2apMuc5RB1z9K7TVLTxHP4ZtL27tbZLuW4QSJHzsDH2rz34jwXmneGND00TxSx&#10;3elNmIH5mZxx9OaB9Tg7q5nl8N2OrWOgC6sJZQZgOq7ev5VcutV0g2HhJ4TOftlsyxKFPUDkfhXM&#10;6Re+LdB+AHivT7v4VzzzyPKLCCJt+8SjALY6Y+tWvCtw7fDqCK78H2Y1HTpJJBGMfx8ge2OlTFXQ&#10;3ZHvX7ORZPjd8Z4TEVZtHZip6jIr2+E7df1tN4/4/pv5mvmT4A6rfz/8FDrWNtMS3+2eGr6OaBWy&#10;PlHBz0r6ZuMR+L9bQxnK6pMM+vzGvJxnxEsoSn/ibuMsTvPNWwHaIFscelVpgPPdiBnNWIiPsw49&#10;O9ciENkYCHkjmlQjYmHHNMmGY2+U9elMj3ALknpQAs3/AC0HlHbioVIFrGQD9+pW3Mj8DFRFf3I+&#10;cZzyKBFqV0axjHJJXkVV+ToOBinAHyGwwIzTGR9+ePu9KBjl2+See/NOKoYZQV/h4qNR8spz3pSw&#10;8tyQM46UAJAGWDa3UscY7VaA+X74qK3Vmt3bdnnkelS44bg8mgCEsPPkHJprY2uccZ4p7KfN3bQM&#10;LVUGTzn+bgtyKLiLUePny46cVWkOZXwwADVOdoThcVTuCqsxyuMjigZagf8AexDJJyOtWb6JfKjb&#10;cvMYI9qzoCTfR/LxuFaV4reWo2MMIMjNDEaegPNvvI85325BHrXy18bIm/4WT4cKqn+jySDH+9X1&#10;L4d4v5m2j5IW/WvmL4wnHjKd3RgXlfbnvW9HUqL1PmDVFI13I27mQ5rGOcMrScZ5Nal3Kp8RMrwy&#10;hsnax6Gs+XaWkwvO8VrFaDnuX9P3eeAGBwp5pkgca5dgyLx1NTWaYZtoOON2KSbyf7Zvj9mbcVXI&#10;zVEFTLF3BXOCagJQfKBjnnNXfk+dvKI46UCIGKcmFT8wyakZCkSNb5MoyG6g1fjji82zRrtlDtgN&#10;jpSIlsrSAoxBQYGehp6n/TLbhCFfgUAOuI5oNQMYjikGwESZ61XVFYTnawJYVLekfb4jukJCc81X&#10;WQmeIY+UHmgCd0CQp90sR27VCwPk/VasNzvO/jHAqMqGCAEkk9M9KAKMEV+dTBeH91k81fQN9pi2&#10;yEYJ7U6L7R9sKMAqqR361a2D+1N4K7dvIxQxJE0bYhZSSTmqVwQblvkIGeKsnabxirbQR3qqQPOc&#10;YH3utAyQnEdgSTgA0vS2OGPzZoj8sOqSINo7ipP9HMhAY43YFICCIATICG68E1LfpEtrZMcAlST7&#10;VbNrKsAKEPkgkDqKp3hma3iR4DtC8g9aaAyY5YmEm23O1TzzUpAaykIgcDPrUSQqPNIUhS3QGpnd&#10;I7JwMHIq0iCq3FyvPbihiN0e6YkE8gVBvwMswJLZ4ocgoeeo4qrARzrG19B0wBxzV62ASK6eS2Gx&#10;EByazMSb2+U/eFXRJMdOuEKDaQKSHYh+2Ty6jefuNsJYBPXirtsYk1i9JnUB4vm96xpBKLyHES4z&#10;yBSo1wNWYlcjoMUBY7HxfHn4P/s43kIkKw6jcqST0zmuaaQlrLpxGCce9dprQVv2YfBkZhx5F0zZ&#10;/wB4157FjLnL7QgpRQJWJ5S267zLlWXgms0AsSATjdzmrNwf9GgKA/KTlc1BCrtdI7WwAPQ7q1ig&#10;HwhxOP3S4wanYARP+8x8351G4CSMd5x6ZzUDP+9BaUEZqhE5cBSCVwR6VBuUz3ADg9MVXk8xp7gK&#10;o+78vNLbCXa4kiAIJ5zQh2JG2fKS/OeBmqshbzoxz1qR9u+b5PunioWY7txTJA4qkFgyP3+SPaom&#10;YiE/L19+lIWJVvkIGaQjiQ5zkCnYECEtbLtc8nmoNQ/5FDUQrc+Qce1SqrLyrfxdKbfY/wCEfvkD&#10;Al4iSB2xSHscN4Flubb462JSQjGpgOFPYmvsfxBY3Nz4G0BTNGyuiSBd2Dgc18aeCmT/AIaF1Pce&#10;PtqjB7nPFfYunXWk3l3d6ZL4ikg1C3EXlQuSAVbpz711y6WKjLU3tIsdLn8EySHX7eNYo1V03jcC&#10;B3FGo2OnWXhe9vI7+No5LJyxY5xgfpSXOgQ2ErXDa3dh5pYvNRXO3A9qwvHDf8U1MbXVJWtZLFQ8&#10;QP8AFQhq1zy3wZqcF1+0R45tXa5TzLsG2YjAYqex719P6LfrJ8S9N0y4nWFvJ6lsbgOmK+TU3Wdz&#10;4Ou20tlmttQDROoxwexPevouzgg1Sb4Ua3FqJiltrTF1Er/M5xx0pyfLsVJLoeoXNrbwfEOFhdx7&#10;BMjFN2d201saho2u63ea1eKlrbxR6aTbyicEsYx0KjkVxcUkK+J2nuvMJCjKs/UVj67r15p99qep&#10;6ZBr6J/ZUkUtorMySbhjOO2PpRYhHd+DNfu9J8ReDJbrw29y93dyQlFb5CEOCWPb8a769sNb1v4o&#10;+I7iw0S6+xC8t5JGLYCYOSo+tfOHg2TxFe/D7TUfWY0t2ubieR5F5ViSQAx6c19sfDKaZP2crF5b&#10;ZGuGjmGR1cL92qWi2BOxU8ZPp0ngHw9Fd/DOC1ljhhjtTCdjFgMZ3D1qv4U0m4tfiN4JF4gRry1e&#10;Rd5zjA+XJ71Y1C21vWk0Fr+9hsobPUXdI1wX4PBb0roPEs8MPwU8G6soFw2nusYkQ4L54rON7Azx&#10;u6t2sf2wfGeqXNjNcyx6mEhxkAIzeleB/GS30Q/tG+J4o9WhjOsaasjrEg/cN3OPevWfGmvX8PiH&#10;RNXW8tmgMSm8jI5XuK5m7Gj69ox1Kw+C8V/eLZ4Z2l2k49OlSm4yuODSR4P4c8+w8O+MNHuPFl3L&#10;Z3cwMLIfnix1Ix+dV3h8f2fjXRbjTbuLW9MeyuEdJl2ncRhcH/ZNdTZar4d0z4m6rFrv7O+u2Fw0&#10;xhhkmy0RL8DBOR3rV8V6nf6b8GPEUafBm3tY7SRJLK7SfPm+ac8qPrVrfYVzx+z1jxDY+INH0nxF&#10;rieTqmpyi+tUyqwbyfKAI/Ada9k0LwZJa/DX4xvDrF15WpwRvBGkh3KAPlO/rXy18QLfxIG+Gup3&#10;vihpW1CMSJDt2mLbyOepr3DwH8R7O3+Gej2uspqKQJp21Ll1JyFHb1xTash2vEwL6/ms5L7S73VG&#10;W7bWIgqRy7fOXcAMkf1ryf4k3Mx/aEuklRkS00mz+zJuz7k+9bvirVPCHiL9qn4fx6NdyQJL4hi8&#10;2+duZNrdh2Fdn8Y/h3LD4UbxPF8T42a20e1Se2KZDjGM59aqGjVyr2Xmcl4Xgs5PF2lXpvtca8mE&#10;QgiS6ZQcewNe5TXbNY38V8l3HcCyzFKynBwOleQfBe0t774weBJJJYzDaQSkKT95yOPyr6a8YQ2a&#10;XOiW5tLZvlYq4QZUelRU1ZmtDhNF0rTfEPwu8YWn9q3UAdytw+wgfKfy5rlLLTLjwr8WtOks/Hs9&#10;xo9xazJqUEgI8hx91lHvW5P4u0PSvHXw30yDVLVY7vVNl3GiAGLJ4J+vetPx9o3iG61Ozks7HS7m&#10;xkhgeeWC4XAz0BA9alNrToVbUydIs7C58c/2x/wnVneeZduUtowAUGeM45rjtdtJpv2j/FTXVobe&#10;Ka0DW6o+AyqOc1LBZ3WhfEtNXWxuk08rHFqMHmblQtwrDsK7fxbZWN38E9T1O0nQ3UNqJIyp/gIy&#10;f0ql+ArK5U0vwh4Lk+E2m6qNR1bfPNKIJUlIIZT0H419WfAPQtT0z4W/FDUrlL0f2heKIPOzvMaj&#10;AJz614r8PILS6/4J3+CZ/vSWHjdFZQeeX5z7GvtySS2/4Q7wgIre3jT/AIRq3AjQAAfKM8VnV2HF&#10;nJTsf+EglOTlnPFNyBrFgxYD696ZJzrHI/jODU0qBooTk5Vwc1zWLPBP2ovD5vv2PrXVhKPO0jV4&#10;5MddyNwa/MjUDFczaIY5E4hIPPAIFftl4js9D1D4G+K7DVEtRY3GiOJXlcKqqBySTxx1r8Y/GFh4&#10;csP2tfiPZaN4xF7pcWrssc44Dc8gfTpmtcPUWsRz1Wxm6DIBqWrwG5KsiHHPDfhVeVUOuaqJGKBZ&#10;T8+amhgiTxXM8YbeUyOetPks9Rlh16T7PJsWM7lFbtGCRQ81U81UkJ+U4Yc80yB7t7K4SeJc7ztb&#10;pWbaMPNSERMrG4YAN1FaF2tyr26mJ2IZcDpnNBVyd2uTZwxeQ7Kp+9mq4trqSS+jiuniBj5JPSr1&#10;xHfLo1swaNSIgdmeTVGxXVJdQ8/7am0Eho84p2EwsjfWV4xXUHlUZD5Od1NupLWXUNPn/wCEdVds&#10;h7dTU14J45ruQ22FGBnOc59qx0ubttYjiFoNgGd+OlUkSb6zHzESTTIUVk+UgdKy79A0uC2FByAK&#10;YF1aW8KGaOOEH5pc5J9sdqsXPkDRyschJVfmJ60WAoLIgtQpX+EjNR2yErcZLBtjYb60W6TTWzqI&#10;1zzj8KsBJ4rdS0OckggdqGCHaekMNrex3FwzFmJX2qOKMJqt80dvlWPU/wCFWYDCQxIy5Ocn+GpJ&#10;POKo4ZCc4IHpSGQZEkOoD7GAu0gkVlWsMUd1fqqPgtyT3rokjhXQtQkMkYxHkDPU1lREMhBfBZz2&#10;60CFaB3sLn5uM/Lz0q3p0tzDZXqNIrDGFOaiL4truJRKChGePvZqQJD9jiKl9wXkGhDZaZZZIYwb&#10;xSCxwtVXEcMkOQGQOMqaaX8uJGKt17UpmsJZFBLGTbyPWmhIuXcR/sOW5tpIFjTb8g9+tZxNwbW3&#10;drXaAPu+tWXljXQbyIqyoHBx601JUls4ShV1SPavNMBsXmyLhANo++PWnyXsMSNEbaMAyAdKz7X7&#10;dF4g1AEMFdTtOOmajltLkyuZJNzCXIPrmkB0MM88Mu6OOLEkHPHaqM8Ins9Q3Rkh5AcA4xVq3jb7&#10;BYKSGwMc9qe0bC+VRcxBQuTzRoMr5dLKxCwcBQMDnFM2g6zYF9TUEqcZqyYwYpJoNWRioI29cmqA&#10;iHnmSe3kLJODwcdaLisWPst4ZNVIEgjB+Zu34VUXz4p5DsKx7sEnvXWG6T+zbmIRRhPIX8awru2m&#10;uLAINaWMFv7tNALAf3kjpb4UQHGKis/shmu5JXUS+edrE9KW3t7+30+5U6v56mPBBGDVCztXfxZa&#10;I85MbXO7bu6UILHX276s8Uq22qSp8wyv978a6G2u7uK4gju51w4ADYzSwxW6wQlEQMsSgqO4qYR2&#10;jPIJGXOOCe1Trct6nVxyk6LZ28WoqwKEqQmSc113huGwjghkubnT/NwwLsoyM9K830e6jg8e+G44&#10;r63lO8qQcHZngV1drY6q/wC0Xp9vdRzQQ3DBtxfCkZ7U90Qoa2Oi1HyIr2VxDE8ibtuCOh966HQN&#10;aaTwHeaWlry91hwF/vVo3OiaWdY1OFWiYpAOsnJFaHhHSNOTxZd3BvNPgghkLSOxGeKhXTDlsdel&#10;lZaX8NdOaS6t8GLIB43M3WodNLzWdw7WhWIy/IQM5qbxivhzUfDPgmBPiMgVrwqjqMKT0HPtXb6Z&#10;baFpHwj8HQ3Gt6fdtHbfNNuGWB9vaquwT7HMvbXIu9OC3M6iQHaQpOK2bbTtPh0HX5F12R7qS1JG&#10;Tzke1a8+seDf+ER1VrC7827FmwSPyiSrEVzOg2PiL+ybbUby8u2ke8cqjqVAUnpg0JWYPY1fCk88&#10;7wQTMGk+2MF3jGOa6PUtKto/iDZXHn6ckgdSFMoyxHtWfctpkWv+GrmLykkXmSOMcjPU8VwfijQP&#10;FVzf+LNftPiJrFzbw3EDGNHbOM8jaPT6UbjSPQNc1rw8NQ+w6rpsDCW3C7DIOAeM5qG0k0Kz8IX6&#10;WOnsYUUbEibJG73FeYXFvpl9daNPcXsgk+zLG+9sHkdefSvaPBnhgW/h+4jg8aW16j2pdRIRlcjO&#10;DQ7L5gkanhTT79rx7mfUtPe2kIYRvECUHfk157450yDUfHHxwsrfVbR7KPTlCx+YBtYrzg/WvWLV&#10;byPwT4yhjtJonWKRQD/e7YPpXyVeJqknxO+JGnXPxkuNG1CS2upVhZvluVUZGHNOEbvTYUnZHUfC&#10;yxurz4bfFLT77wZJ9o8LT3C2EhuNySJIOAexrzk6hpzaf8ZtLvfATrK2vpsg7XChuo+lfQPwE0+6&#10;j/Zm8QTzy75NR8SXqtOXyzhDtGe/auB8eeEdYj+MHha/szb7EvZBctj7ik9x3zSlHWxSezOO+xSQ&#10;adfXMOhiONtAkjQLJgLuXGPauJ0HxrrOgfB5dCv/ANnvVLmOLV7qUSLIdrq5LfeH1r1jxLpluvwq&#10;WX/hYkscYeMyxbcZP1964/XdVs7j4G6lYWPgbTp72XTfKto+DIxK4znrTUlF2aGmlqza8N3moa/o&#10;vgTW9J8CRaVHYPPuidd/m+oBrn7rUbW8/a8+DUVvLPa37T3CzhIdiOAecjoa6j4XXmqaX8ANO0a5&#10;8BmO40+WVtQfd80Rl5XI75rA8Q2nio/tAfB/V7LQLOTyLiZYgoCsQ579zWd1dpA+6Nr4hadpN/4M&#10;8aWM9npKzHTmeCcKA29Bn615/pNxNZfAr9lDXBoWhTtpXi17WcmJTwWxk/0qfVo9fm/ar+Fltq+p&#10;XtrDJd4kC52gOen411d5pukQeL/j54cg0xn06a/sJIV3ZMTHqwPvVc1o+pSjK13scvJqmif8PSPC&#10;OoXkira3FtbCGbA2h36D04Jr6P1rRNIOs397NokjyzhCsrzEoRnI+QnH6V8efFHS5bDUrUx6gStk&#10;bZ1OfnTjivoHwB4uh8Rfs96bb3Wq26ajaaaiCQvgsEHBqZpct1qFmaGv2VlNpFnHcWtsqm0cBivI&#10;9MGvL/A15eWGu/GmBrm+ntvtw+yXDIdvHUBq9A8RQ6gvwm8TahL4ykuPsmnSiO3RMMMjH415no/i&#10;/wAJn9kjTNI+yXr6qdZld4TbESdc53e1KN2rAj1bS7jWJPBHxGurtYmt20mZfIlGQQV4PNfND6d4&#10;rtYNQvbXwqklrPqkxSdTxDk/3a+mfBtzYal8GfHkDLkr4TuPl6HKp6e1fNEOsa6ng6K2gvWnSPxF&#10;dIbfuMMRWck4rUcL33NjTluG8KalLc3QFyYjuA681zluEtbvV51jeSZ7gqobnhqd5+vLr9xKvh2/&#10;IkChowCRXYGxtn0G0+0KkEsoDIW4wfTms9lc1dj0Xw7IsXgrwWtwECWyM+3dgEvzUXiy5u7mHQhZ&#10;+GbcRi4x5u8Maxba3tJG0K2uPHToXgwiKPvBR61rWv8AYkF9cQv4yjXyXG2N2yTVRWzIZf0eS4tP&#10;GvhKIQwsssYEqlcnmu4e30G0+IP28QzhzZtuhCEqxPqKx7d/DQt0uYr2F71SBGG4xUOv+IXtvCup&#10;SS6LbiXKR+YyjaS3A5qpMmxhX2t+GV1HxTHD4dmN3NcEop+VevJ/CvTfCszf8KtBa7VRNGfnZc7v&#10;bHtXl2u6BeyfAGK8b+zzqAkjnxbODtj+8RlfUV20Os+D7T4J/BN38UW8L6hEkdsr4wZE+8M/Wnog&#10;M/xDe6PeQahpb6JbvLaODLIYsEZ6e9clYNdQXF5DG0Zs8jjGMfSr9zexQ/G/x9Nc6Rp+7U7KBIGW&#10;QbDgYHPTmludP1iLwvfymy3AShmCHop7/hVJia6GRqsdjLes729u0ZAGDwR9DVia10v/AIVDe2qT&#10;3MUDLlkLHaT2PpTls7WYaWjy3LbyDkA4HtUmroBpV9ppuVjV0QIMc/nSsB5Vf6B4lfw9eJF4g+02&#10;T3sbSbFy+F5wCOa6a+nupPhfPDp3ha9M8NrEjRSoQTgY4JrdkTUrPwnaQ2OohJQy4L8g5roBdajH&#10;4K+0XP8AZVzNFChcogTd+A9KfN5E2PGJNQ8Yx+E9WsZfBlzbsLbGXY/MCOea8uWRIrrWzb28BuI7&#10;9DLEeCef0r3TxDfx3drfzsgUCLjCYJI6V5FY6LfXHjXXr+SLbvcea2cAqvTitlJEDfENzcS6R4bk&#10;nsJEjaNcoBkIfrWP58baVexqh8v7Nw/pWzqd3HNrEemRCAp9oVWc+ue1Z3iK3ks9Lt4LfTy+VTzG&#10;Ix19KU0VE5pIZjb2zhwyic5bbWxALEXqDyYxKIuBVl0WL4cDasbFYlaVc8/hXAXl9fbpZ7eymR2l&#10;AXvjFQnfQdrm0UV/HerrIEjRYyWbFWNGGmLd+KVEMsikkq7D0rLie7ksJ5ZJSZjEN4Ixmrdhc3Js&#10;73Gll1MgUMqdPWm3oSYF7qkp1vU/ngRDIy4I9K1NGj3eEtevH8l9rYGQOPwqHUdEifX9PkSxZVdw&#10;ZctgCtSWGODwrrMNvHktbgDB496elhWdyuPNezicXZ8vnCr/ABGs6WK8Of3BG0kjtmp9HlzbPbGc&#10;743zz3q9fFwVJlPK9elAzDiQ5uG+ybmUZ24roNKnvbrS7tRBBtiRhtIGaylMgksXUqQWORit7T1t&#10;Ug1uZLUozRjOD1/Chhe47T1txpviVLiZA77grDtUdqZodEu4EnjkXzGLSZxgVUV4mvnAYg7yX5pj&#10;owlkPnlUPYHrSsBDc3l7FFYlNNml2S5LA9BXQ6Td6ZcJc3ETwRzNBiRGj5yKwwR/ZNyFdWPvTdOZ&#10;o7idjaoWcnO0YFOwXI7tpxr+vEwA726Va0xbDdaB7m2hbJO8qD+FSyJG4uHKDduqk0CF0ImxsOeO&#10;9AFrXGRoNDKSK5SU5YDtVV455ord4UI+VQ+R3pbkf6AGWWQZXHIqjFealFZSf6OcCUbSB1oQM6i2&#10;gvYJdOaZrcKIzuAPUGs+U2x8YxmO2AEknKkVTkur2VLXFvcbmAySTULyFNf0gm9VpN3IUdKVwOp8&#10;l0vEJtdqnG0elRamuNIlComCoyAeaqXOozM1qzbguQCMdKvNZiTRpbhPEkLFimVLfdpjepgGDfbW&#10;rJeMgxhgRSCGFREo1Qkg+nSuiZ7GN4FktlZTEM7e1Z+pjTnt7J7Rud48wd+KVxWGzR/afDttEIoz&#10;JFIMORjFIqzQ2dxHPHCzmMbHz0FJJdI2kRJHpZR1jGXB61gNPdPrMUTWU74P3smmOx2yT3lv4Gie&#10;KwaXdcKNuecd69d0efTV8CRv5USSSQISGYZBxXkdl9pOhacPITgngmuhgR2uNGLvMQZwHw2OKpzs&#10;tSH6anrFvJpa2DNJfRyyyD93HGckflVkQKdLu3a0IIXjPaseKwtbS+0q/tLolTbjzInbdtJ7gGp7&#10;y51KTTpmhvgo8wbwVxnND0NEzqtH+XS2AnJOT0PSodZTWTbaVIumztC04DuDzj6Ve0vS75PBEDnW&#10;4/Nkty2T9OldDpcOox6XoZvreZ1LybPkOCe1EXcyauyHT9K1N/DQaK28sGFTGzda7PSriwgh0WDU&#10;b4lucSB+M9s1x+q65rNtpLxw+FJZmhD5UHaCDUHh+K91nScRWNzHcPOSyMSduOvNO+4oo+g00+wn&#10;+HN3I+uW0kdxbt8yHlVHvXFWseg2mg+IYdM1gmTy5TsBIyR1+tU3HiLTPhz4gtRDfTB7YqoycqSM&#10;cVhaDpvix0s5W0S6Vw7sSxxkGoNC34f1i0v/AAz4xha2WC7g1gBpGIzhTzx15pvizULk654Tt9Ot&#10;AJL7TZUWNmyGCL8xrqtM8M2Eh8UXEPh4reNasJfKY43EcE4rNuvCsv8AwiPgyS68ata6jp8V46SK&#10;u7OckD+lGz3KiaXwrvoLL4emCWziRX1CX7WJZAvc8816wuqfDX7fOI/F2jGV0IB3j5DXj/hfwzLf&#10;/BmDUtRumYS386ukcmw4Q8Egc803VPCXh9NM0+W0EkZeNtwe5wVI6dfWhpCVz11dL0H7Rod3Frfh&#10;6VUvCwZmXqT6+9ea/FTWprH4cfGG4sbO2+32y2imMniMPjnHuK5TTNO1xk1W2m8RXqW8dwriQXB+&#10;Uqcg9at3ejaLe6h4xfUfjha3r32jMksGQu4ouIxx0IpOzKtoYvhq+jk0bQ9QOgWElw9rG0u3GQSA&#10;Tg1h+JTfX3xnjQaO9uhs18vcenr+dcdBcajonhbTIIWvri5j1SfzbcgnZGp+X9K9n8P21nrvwn8M&#10;a4dTt4LlQySJ2Uj1qXG2oJn0Plt7cGnjOTyPyocHn5R1puW8xflPWuc1FwecU4D95jIyT0pDnJ4p&#10;uRlQfXrQMHEnmKCgx60DO085p3BPDk00YH1piFH+sHFHBzyc5pezcdqQA7DzQAZPAyfrUZIzjnOa&#10;l2gxvyc1Dh8NmPBz1pDJBuzHweTTiCJD84HHSgZ2r+9BOOmKUjhCeo60CGcfMdtJn6UMfujDfWjP&#10;UheM9aAHjGBQ2Pm7UoxtPBpueTwMetADT95RjtThzG5zTew45oBGCGQjJoAOcZMdICAG+Q9fWpgR&#10;5TDYCNvAqMAFTk45pgJtJkb5BgYxSHr9wfWl/iUDdR+FABjoeMU3AErnJp/p6UjY44pAJwecn6Uj&#10;Y8rhs89KUdB83NKeEJwM44oAb1QcdqMnbwnSlXmDJpw2bRjvTAb2amkZQEAfe5pxB2Duc0nyhF55&#10;J/KgCNjKJWwwAOMU8g56DOKcwBJHp3pozhznv1oAUbtnIOcVH8pwTIc54FPy+9c59zSYG5iM9eMU&#10;APDYjYZ700lvNBwOlM2sUY/Lz60oDA4J70ALu/dSgqMn0pRn5QaYcbgec0/jyBkc9qAAqdmfMQ80&#10;3PzH1pGAw43Hp2pF3C2fKknNADxna2abhtzc05Occ84pzAAH1zQAzv17Ug+63HHpS8ZHymgYMecr&#10;QA0rlhiOkOdr/Mc1KrAYyB1qNh+8YhTkmgBqZYEkDrTsAE8mlUKBgr260n9/+dAAO/yfrTlxvOT2&#10;qLJDrlsVIMZJ5zQA2RflbDHg00SfveUwQMCp1C7ZssvI4qMqMfdBPrQA/wCUrk4/OmnG3rxmlxGI&#10;juznPrTCTuXAoAXjeOOKPl+bINNXqcjtSAkyyDZ0oAX+Pp0pBneuV49aF6nNP/hf8KAIzgq2GJGe&#10;DTlBCA9OKXBCYEYwaP4R8uKBCn7zc0wA7Wwe9O7jJFJjEikNQMOpIpxK+Qw5PTFCNmab5xwKQAb5&#10;D70AKBgrkDOKVgS0R80DB6etJ8xbnGc01gDeD5DwPWgBx3b5jgDgcUqEkYZu3Wgj53yT92mqMbee&#10;9AExPzOMcY4NQHBLfWnuSdv0qNAftAJIHFAEyn90OKd8pLDpxUbkBFB9afj5AdvbigAwuXyh470j&#10;uNny7iAR1pQWwvIqJgeenJoAnXYInJPJHFNl2iwLCQ5yOKbk4ClQRninsYwjfLyetADAUNmxLHO3&#10;imxbtuS5xnpSFTuU/wBacMgHigVxz7TEwweaiU4lUBe/Ip5PzAflTkGHYkLmgCQlQ4PA+WnRySkn&#10;Exxn0qu55AJ60sZQK4L9DxQBqQXNyl2pErKAOeetTPeFrllMFgwz1eIGsrI2H5x0qNtwwCOd3XNQ&#10;4RfQpSa2YeI9L0zU/AWp2r6bp8dyto7W8yIBhsdCO4NfEut6BpJ8SeJoptNMNxBeOs0XQAjuPr1r&#10;7rtCDIQ0pBOCCfavDPi74a1F7yPxFpukNJ/onl6nbxj5gB0cAdfeuSvTstEepluI5Z2k9z4/1TTN&#10;PGmyQwWDndLw6nPSsNLvxHpx2W2ua/EfNUr5UrKMj2FdDqM+o2msROiiW3MxO1h0JPP5VFLeWFxM&#10;ivptujADuO9cC0Wp9No0a+p+L9R1T4TXln4gsbW6kWzVY7k8SDaPlyfavFpIka4jEhcx/aP3bdyO&#10;1dxqthbkK32o4IyRmuXuEQwhQuCCMChLQy5bK1i2sssarsjZkEI3jPpXV6P4estZ8PXF1Za15dwr&#10;FZozztI6VytttMXl/Z23FAOadZ6h4i0TXdWls2uYxOo3cZHHtTlFtaF05a6kF9o3ijS/FurpeWNy&#10;Y2b93KASpqONwUO+8hwegJr0vSfF+marZfYdX0iz88rhZiuA/wCfQ1g69oOhRXbSx6gwBOVKHgik&#10;pdzScV01OIu4omnsnjWLIU7kH8Qr0X4VeMNY8NfFlZoJbiSxmuES7smY7XyeCvoRXBj7CmozKsgc&#10;ZAyT0rQhtc6pYPE8TAoSy+hrenVcd9mctbDqrGzR9B/E/wAXePNcv9XshrosNHMEbssEh33APO0k&#10;dh3FeN2sWl22nXdxH4Mub1lAVU3ED6/hXH383i/+30Av7ho1JBQselbGn3+qxaY9u93bxrtJyw9a&#10;mS52ZYfDxorY6J9eTyoozpQX5funt7Vx2sW2jSXlzdDIkf7/AM3T6UTXOljUpd+rQOWblVHSofN0&#10;md7iMagudwOCfSilC0jStLTTUW18N/EG78O3F3YfCLWZbKOUA3ByAc+mTzVG20i7j+Ky2N/fTWcp&#10;UFoWOeccD8a+lPDHxK8MWX7MnifT57e1lu7CNFt0EWBc59f92vnTWbnUtT+MniXVRC6m6vUKBT93&#10;HYemK3U3exxRalJp6HXxaPp1rI8k12pbY2xc8V51qRnfxPqqLcNncQOc8HtXZ6q97F4b8O/abqYy&#10;PbEIB3I96m8D+FtV1v4r+H7KG2nMk2pRm5lAysMeeee5xVU03IurKMYn01+y34Vhj07XvEFzZtiG&#10;Jo7UsvG7+Ij1NfVF9I8t1Ozbj+9OKNI0zStG+Eng3SLHTYIoLbSI1Kgc7sclj3JPNRyHPVQK7IPm&#10;PmqtTnbKrE4j+bHy9KjYjB5qRl+c5AzjiomVuMjFWZiLkSZwM4qGQPk5JJzU+BkUh/WgZXA5PBzT&#10;iq5UkcinLvwwb+9TgjM7KOOOtADSP3DkRk4p4X/RYifXimhZE8xSxyTUo3bBz0FACFRgYU9PyoTc&#10;FPzHIan8hhz2pjhsj69aALUJLXMXy80+UkapAN2M022B877wOBUhAOqxFsYDUAeM/HeRorL9lp93&#10;GLwE/WvBjJb/AGFJAqbBICT6+te9ftBIW8B/s+uEJ2X0w4HY14Ncrbf8ILdRx2+AsMZz7nrWlJNR&#10;MpvU1tOndfEET2wuCrwHPXA47Vui4ik02VWZfMJbmmeF7SKXwzaP9tiDJFgnHT2p01mIvEk5Migm&#10;Qjap9f8AGtTJlWJZGtMkPgSdcVrrGHslUWR3qBg0+H7LF5kMsqKeGKkcr35oh1DTl8Q3W1c5hIX3&#10;pPyAzp55W1EwmMDy0x9az3t8xTMbYnLenSrMgQ6ldyFZAzzEitax2z6tp0BuYwChycelUhnNPpyS&#10;tagzsqm7QZBxjJrovFcr6No3he1t/E8PmXtrHs4Bzj3qr4hiktobRYWbD3SjcPrXEfEFpz4E8Ped&#10;czB4DE8cm7LYHPWnoI0Cb658ReGEfUbh3EgLkMeB34rrdT+wDS7mJNAljEdqAshOOcc1xvhO7jku&#10;9J1CKymkQwRq77ThdvWtzVtbtb9fjREmmpCLWG3EOOshP3iKBJkGlJZRaRrxkuWkd5QVBbgVUFzq&#10;beKSfJfy0PGfSqXhm0u7hNVZ7twgcAEnkfhXSSJBb6o1tKvzNEdj460bFIiacvfO32ZgQBnb3rWh&#10;e2ZAwu0ZxgAE5IrN02N01G7d4EYDdkHvV+ytrP8AtXUZmR1MsuQoPAxSA6jTSr3c8RdCxiwAPesv&#10;VoruBREzIPmbKgZODSQSSW+u3U0dqxxjkniop76OTxDeNKoLPD8pJ4FJAylpsumW99HI1hFMBcgc&#10;j7uTzWlqr2UXi8mGOMJNaghAPWuYmhvNtzKkJZFucuAPet3TIoLnXtNkmv8AaPIwu7tinYG7HOFR&#10;Frl6BCg3OTk+9NkZgsSGcMTMM4rq9Q06B210LOnyH5Oelcq0BjnjQ3CNIZM8HPSmrMZoXTQ+TYj7&#10;OP8AVDJH0rb0SPdp2tiO0mYGA7cD86x7eay+1hJrUY8vGT0/Oup0O/W2nvgLa3MbNtXjjn3pC3OZ&#10;urm8t9KVVsQ4+1HdHjrjrXZ6AbiP9n74839rbSpJeXtrDCAccqPmx+dc74lgvYpcR2Xy3GSrY+7n&#10;rXYzXdpYfsjfDG2SCCWe4vZHIGMjn5iaaBmfYSxNdL59/LHceSu12ORnvU99davHeWEcETOolHzh&#10;8bq5ZZnufEelhIlRDIgJzyDXXanA1vb2hS9SU/ZlO0HkUC0Zhaqt5Nf3TPp6fJAuWzyDWRqJuR4I&#10;0xDHNuNwFH+1npirjNfSG/d3bywmWOemKdHJNeW/g0bYDFZ6hx2yc8ZoJZHq9pcWXw40WO7VlmkR&#10;GjTuAfWuH1ewmlGjMuoyIoQFgOprvPGs+qN4h0s3GkHclipOTwAo4xVvQ18M3vwlvrqS8D3UkTLC&#10;qj/VleDkUmy07Hmtq1nbyafG90rOZR8pHJrfu47L7Q7Qxx5a2yQMccc1K2l6CljdTSaij3C3OVXI&#10;yPwrHW5h/wCEtumNuURrUqvPGcUIpbH2D+z22fg98S1DdL1K9f1WNCrv04GBXh37N82fCvxcjbnb&#10;cggZ+uK9vv8AzjHIXRtvmNjFcslaZoo3OCvFJvHIU8PVNmO9SwQnaeK0rwc3GCRzkVgS7g4beSfS&#10;tFqPlSM66OZ70eUcKeDWFcBzJOQ2eK35/wDVTHyyS3WsiUAwN+7IJNCQjnZgBGSU6k1hSAC6ue/P&#10;eukuk4UHgDoayJIv35P2ViGX7xNUpak2uY82TMoAHEZzWYz7FgzEDhzxWzLDJluDkg5/CsO5Sb7R&#10;GTFghuRVRCTMPxOUPgLUnEylvsxwPSvgvx0Zh8QfDMYmUCWWXzM9zxjNfdGtuv2PV42iYE2xC56G&#10;vjPxpp0s3xARXgYNFdvhgccHpUwVpXMr2Oa8HNHB8VbDcEJF6vU+9fYc17AdP8IeSVct5ZIAzmvm&#10;XSPCmulNMvY7K6f96DzkcfWvqjwfpaDw9pEs/wDZ58u0OT5gYp9fQ/WtufUJGXq97G3jVNunqo+z&#10;Rgc9+9eu/A+S4b9o+CNmBRLd2UfUdq8d1KBJviTctHbAQkttYHjivTvgjLcp+2J4Nt2PyyQXCH+l&#10;XZSTFE+wL8J/bN0FOB5hx+dZL/x8jrXQ6jbBdZcbjnzGPX3rAeG8M8pFsMCQDOa5mzZEYDFgSCBj&#10;0qGRFLAgfWrk8d4JY0W0G0KMmnpbXRdMxEDFLUexnLGVdsI30pXIEZO78K15ba+CArauRs9KzBZa&#10;tIZmXSrogE84OKdmFzPWVxfZ3vhgeM8cVnXEh/tGJ89WOa1Liw1pYm3aZLt5/CqS2epMADZHHbNF&#10;rA0Zcrt5zfucjrj1rl9RWNtTjkIHyA7h6V3sunXn2KYiFgRXE6hY341aclGAK/N7fhQ9tBLc5LVh&#10;Y/YLBjcKQc5A68VyV80J0lpVijbCEDiuwvLSLeUYSMcHB9K5eaEkeSdNkHLcjpUrTcpbnn0lxcG7&#10;mAtsbXyTmjzmmaJvtLEbcflXaHSLBtF1RxKwkVTmuTWG3ia+QbNwk+Ug0WEU3QNE6mNAA3pViEBI&#10;owsS49KtCP8AcRggbvaplt33wHywRnrnpTbdrAVHkZVciAkAc1o20ZbTPML5BPT0qSa0byoAJwSy&#10;9MdKkhQrbqu1h83SosBG6yn7KsdwV55JFQzC4HWPJBAJ9a1G2+YnyBcLTolz9oBiO4Dg0coXM0R/&#10;uQfIThRTjECIiFIYg1oLExWQmN/vH8KeUfZuVenWmohczo43KspxkPxmpPs5OpPzICoGSOhrUWD/&#10;AESdjE2SPTpUkSyfZj+7T+tHKMrLbuMgz5qYQgFmKKeKtps3Idxzg9KRl4kyWwW9elHKCZVMYEXG&#10;QCeTTXjbdD0xjmrvy+RKCCAF4xTNo8pDtJ54OadguUhG244U4qVVcBvlyPXFXFDeZHlR055qQpmJ&#10;vlIz0FFguUlI+bKjORj2qvO0n2g4T0rQ8vgYRDkHGTUUccpmlzCpO7rRYDOZJWliBgwPXNSLADPI&#10;VixgdfWtcxLnayMM9CBVuK35UKpHSiwK5kJCFHzbh8vBpsO7z512kANwfWukNm5uWXJI2ginpaRq&#10;3/IOJbsxqXJjZlxrISuW24H5/hUoWPfIPIAGeCK37Wwl8q9ke1YliOp+7VgacSwAiPDAhqhSbFdm&#10;DDaxfaP+PVzx970qU20ZuABG27d37108Vu4vYY/sfzGPg444qRLTddXBaAg7u1PmaNEzAjt5Fgkj&#10;MIGfQ0wxoMjauc+tdB5Ck3HzMcHGDTRZZOTGw5HPpSuBgABXxk5JGKhu7KSR4iboqARgA9a6eW0i&#10;DW2CGYDj2qJbf/SJM25+UDHPWi9hM5oWYEi8yZCYx2rQhgdLVsJGc9q3Dbnc5NqBzyBTmggCqSCv&#10;PC5p8xLRjrF8kf8AofJbrUzWkn2wf6KR8nJxWyiQrMhEI2hc4qUXMJE6iyA9DQmKxzL29ytw5/sp&#10;sDpT1ikNqzNbsGB+UV1kMYco4g5x3p01uFtLkvGmDyp9KasFjh5lvftUJFk+McjFNaS4bT7xPLdM&#10;qRit83UKTNH9mjIzgMRVCeIySu2VBB7Gq5BKRyf2ST7JcZtGb95xk5rZ0nSEN7FJNPEiBc7B/DWt&#10;DBjyVYBiBWra2d3K9wUjuAiMNxxw1ANIi+zCNGKqnHQ9sVDH5hvC20Kw744Ndeuno+kMWBG1Bkbq&#10;qS20K2iYgbg/exUcyLsYSC4juZHjbDnpVxLy4RmLSF2I+Zjyfzps0U3mEfZ3zjg+tVGguNqt9jlC&#10;9ye1G40y+l1bh3ZWkLkk7SelNW+je4ucaeMr0NZrRP8AuzvjxjsRSr5SPPiMAmPj3pWHc0xeS43L&#10;Gu4HkZqYX8oEW+1txjntzXJSTXYZiLSX5nOQO9MK3soG6G5UH0zmmmrhqb17rlqbhUgtHZhw/wA3&#10;FZi6jqbXt+ps8o6jJ3VBFpkzXTEWcozjnBrR/s+YLErTWoO4Zy+Km5LM4CRrok28n3uuc1dhi3TR&#10;8HaM4Nasv/CPWnhySS7+IHhW3CxEv5lwg2gfWvJtc+J/wdsReiDxrealNG5Ais4sqSP9rgUnISjd&#10;2PUo3mS64tGZV+9kcH8aw9f17w1ZQrPqfjHS7WIRkiLzQXbHbb1r5a8TfF/xrfWV3Fo/hO20+3AI&#10;MhG6Rh9e1eL3E+sXuoz3V94l1i5nlcndLISB9AegojBy8i3BQ3PoXxb8WJ5ZNUttB8NLFEilftMo&#10;y7+4HavD7u41zUriS6v/ABlqFy7SH92zED6YqlDEqBcqjs3+z0q/CqCaLau055x0q/YoTt0C1s4Y&#10;riB1+zoE5C7Oc1l6otpLrdncS3MSsr4UhcZxXTlowNxTOE6Vy2pRwSS5AkAySK0TaIZdivTFBH5U&#10;SzDK/JuwK1P7cul1Syf+xp1fA+6+RXHWirmXYSOcdeta8YItpSbbnsTUtXYJ2Ouj8Q660jGK7RCJ&#10;QWQjggdq7C38aKuhXrXHwu0OKYQqscwRSJex7ZBryNCyRv8AuyMnrVkBpbILJOAF5GaOpXOmena/&#10;4i8JX3wIv7eXTjFdjUYTBGg688k47Cs/T/EU9jqnh6H/AIS2KW0McYb5BwMcg/SvN2gPnR/vFbHQ&#10;UgtwbmTcWAYdPTFMXMj3rxPN4evbPwJLb+NNNjHDFQwyasyR+G4fCd9ev4gspXTTsISR97HYV8/C&#10;3fbG3267G1/kw54/Crks99/ZcMbG4lwwyd/A/CmNNGn4Ov7y2/bB0a9mUm3nuZYpm/hKMeD+FfWq&#10;w7p5XSeGWM5Zdp7GvimRr5b+FooFKKVITPIP1rprfxV40jFp5fijVrUpGB8pyDiond7D57n1i1qg&#10;8g/aLjec/LsPFRx2zE/6uTIfnK184Q/ED4ipLBu8S2c21ej24rWi+JfipYlM3gG0nBbllbaD9KST&#10;fQtNdz36SzufMkP2RTxxg063gfy7nJlx3yOleNWvxPYGEyfD2T/dMnWt6H4peGGtZkuPh3qkGf40&#10;wwP5U3FrdDR6NLCMR/M5H0pggkBh52jPfvXKWPj74aTTNFL46lgZgNolgIH510SeIPAcrQBPiJoj&#10;nb8u5wuR+NZ8yW7Bo0FGPMHmgsemKgmSYRqSHPzcVetZ9DlcNDrHhibJGP8ATEGP1rSZEMcgVvDp&#10;G3jF2hP86TlHuOzZzAjYsxMWCR61OqdcluB61uCOza2YNYWwbcMESfnUM1rmUeXcfLxx6UJ3EMsx&#10;OJ3KxpgDDfQ18e/ElbCz/ad1u2txGWkv1kIHVCxzivsyKFzd7UWbJTng18afF6C3h/av010lLTPa&#10;Dzl7r/dJ+tCFJ6HFeMNftYvCcFqqob17YIiqMnnjJNZmiR2Nv4c0sm/D3MsTMVHUE1z1/a3c3xX0&#10;VzasSisXOMhvSug023dfE8hNnIoCnrXXGKitDmcm3qaEFu7y3SmeHcdxAJribi+1WL4mLZyNGV+0&#10;gKeuK6DWDImoWEtvqc+TIQ6jqtVUh05hDKwzcspIdhkg00wNFjpw8Q6U090UQ7SQKzdch0yTxdBP&#10;bT3ChFUfL0b8KrIl3Jf3QuHQsj/IQeorUj2eXF5kUSgDqe9VYRkpJ+8ljLMM4yfWrkUUT3Eakrt4&#10;yaYzWR1gERKELYzWldQ26eHkmgv4Cr43DPK0hkM72cEbItwpG3hjSW5lfTpmVuUBIbOKyLhDKbdV&#10;wEDAsxPSugto7NbO1U6oyrJDjIFNOwmbWgzyyxXJe/LMOCpPTFdEL6OK7jXyMnzMc1zlmmlWccQW&#10;Vt8kuWkz19K0nWGXVAzRqq4GcGhy1Hc7CO6tG0oxPFACy53HtVK585TZGC6BAflQe1Z3l2W212zP&#10;uCnnNaNrFCYZyb0nafWqjITR0WlCKRoYzIeYjkk8V1+gWsM2oTW0c4UrKxLZ/pXCwBwYPKnCgKRx&#10;3rtfD8bW4vrg3ziUcgZ61fN0M7Hqj2FxZ/DOfUAjyiCdUl2n7u44BrtvDaufD1tNc+KLgloQypg4&#10;A6/pXJ6HqFpe/C3xxZTalHH5k0JOT/dNdaj2Kw6HFBeQJH5aIpYj5uxrBv3jVaq50x1Bv7PvVh1d&#10;HkC5QP6j61xk9pc3WsaxrWp6TDqLRzoFgebaEA7/AIV3/wDZOkPa2b7xujtM4Q85x7V5X4niu4/D&#10;niRUvrpBPexgqHI3YPSrkOJwXjnXLjTvFFlqFppUX2ZmjSW1kG4MD1Kk9NvtWTFdWln8VfBN6lg0&#10;9vr+iuXZTkZAz+GK1fG2l3F98FdDtk0eUXUN1CIsD/WK3DZP0rnL0/8ACPaN4Osrqzup1j0R/sZ2&#10;FvKLr83P41m+gRd9D3L4JWGnwf8ABQT4TXcE6Mlzp+obOc4yDkV9Fa3gfE/xYoTBTVXz+LGvk/8A&#10;ZnmuJ/2vPhiTeXTRQSXxjMmf485Ar668UiEfGXxWERATc5bH1rzsciXuY9zj7MpDjJUU+Ij+y4Oe&#10;tQTDNvMMfw0+Ej+zYPkxXnoRK/3BhsYWoQx3HLEipGHyHr06VCoBkwVI+lUAMfmGHPSnLtJf5Bz3&#10;zTWB2yKAOlJGD9nP+9SAurEn2CQmRR8pNUdx+zhgpI3kVMC5ABlYjHSq0m4Z4AG7pTAUEcZI5FRu&#10;y7bj94eF5pw++px2qvIy52jblic0gLWmzEPe5zgN+daIIcHCfxGsm3BXzBtA55rTTerK2AMrxQMg&#10;myMDJHNQAD95x6VPJzJKWYH2qAt8rUAO+bKHaDjpVeQKZJ90fUircQQyxZB4GKr3Aw5BJA30AMtC&#10;o1YAg4yMVt3bIYJDwf3fFY0SsL62YquApzWlskOn37lmK470mI0tDkiEd0vknLd6+ffjnHaC98JD&#10;ADSzPs49CM173oRzrKDcPvEYx614l8eYJBYaMRbAyRX4ZSOwOK3oq7Lp76nx9rQK3e3yUG5V2kDp&#10;61gKHMl4QBtGK6LXpoFuZC0XzCJAB6EiudjI82RS4AK54966egVPiNPTpJFvJmTHJAINOugp1i8K&#10;gkYBNQWgffPtXgdTU7SJ5xBhYsx4GKRBCuQF44z6Uruwzhj9KsKU2yjyuo/KqhAMp+TaATznrUjH&#10;h/lIKnIp6BRMSJCSSKhymegz2NPGAwxzk0AWJGLSkbV+71NVSpAcgZ5qy4YxJkHkZ4qDnegoAnXB&#10;RTtOAvNSKIzIMOy8jtUSk7H+bk+1BeXyWxbp9aQEz+Sb6QmRwvl8EHvSxS/u1BLfe4PrUABCfNGM&#10;1HmXe581fbinYLmjK67QPI6DrmoS0JC5bA9Kg8wbUVt2T0qsxCzyjzEBI6ZoSE2TyyMLgFCSPQ9q&#10;haSUC5KsS4X5fakyDBEGf+LmrCrGyT7QMBRg1XKK4/StSuE1WFZLgmQucZHUVZ1GfzdVvW8sAADp&#10;WMFj/tSJ/KAcGnSGRp7ljkgkZFKw7j3ZvJcBj8zDtVaaMtEAZDwRS72IO1RgHjNTLuIzxyBmrSJZ&#10;mygi9tQI+g/A06QN5IKnpVx44f7St83QCsKHSLzUBQhfrTBFNQ/l4JOSBipCJMR7h9cUpdRctiMY&#10;C8HNMjZSjqxcjdkNQikMkMG8fK+cjmqkv2pZZxDE7FmBOOoxVl3O64AgXjGDjrUUM86XNzMqR7sb&#10;dposCPTI0W+/Zj18vKqeVCpd24wVrymKR2gvMOdo+UHHXFd9ZySzfs6/FMC/CpbXERliXjO6vNhd&#10;oNYu4vsm1Nq7SKasUyyRL5A/eAN79DUJdhPGhkkOeuO1TsUMOTnIHGKrPjZkKMmtEiBrO/2+HE5+&#10;9jmnybQz7g3bmoPmEk3TIxinNKzWqBoFyKqwCSZ3qVcrgdaeJAISWnJOPzqszPtI8oVXcyGUdvSl&#10;YC3I4OSIjtNQiSMtKASAKkCH7H8z55GMVVlCgNstyeBuxVJWBD2bmQBATt49KiJlB5kQfKeM1Xy/&#10;mphsetI5Q+b8kgJ96pgWYSWUnz2zk5qFpozJeR/Z33GBgGHOaZHIyOFIHKnmptM2jVdcc26tiI7S&#10;R+dSo3Fc4zwNCzftW2imWNVW4mkcN3Cc/mK+kbu2huNHXXLPX8yNKw3gbWzESMevUV8++DvsS/tu&#10;eH2lliSGUXXLNgfdb1+le+rqGmnwBfw22k3DwJqcoyowPvHPFdXUqBuR+Lru48E6A0tlLJco2yaM&#10;jqF71Jq2oadJ4O0+WG3I3um+M9vWs3wla2F58S7aGDTU8uSE5OM4PfNY3iiG4svip4osTbN5cF6u&#10;CB8pBp31LO6tdK069uPCqyWVvJalkZgeNv41u66mm6J8SfhmllrsQh1CPDxRyhvLK9MgdM1yts91&#10;/wAK8097bUH3eQC0anrik0PRrbUviZot5N4pulKzYuEdiQmOnXpR27CPeNL0uLVdB8XmTWFiePSi&#10;6Pn+IDI/OuPstUjtNLdb2OESgzxFJYcqQOM5PHNXDrmiaTrHi+zGrAobIeXIsmQ5A9a801OfxJrE&#10;UxkMMdq12T5ka8kDoM0+ZMmzO00B5rv4U/tMWKLNEstxHLp5QEZI5YKR/jX0l8B9Y1u88B65pl1p&#10;kyvpcDAzv/Hxx+OeteKeHokPh39nKO3mtYjBFdpdgYy2QQufXNex/D97nTPGvxLcQx4d182MDnB7&#10;4ocrIpPseqQLHDbePLm51hPOvIJ94Z/lUKCBgdBXPWl3dXv7BfxQto4ZHltfEhKuTncgbP8AKub8&#10;azE698OYYdZkEOqX7JGA33ecGpW1lPDHhbx5pF34Bu5IrjT0NlcgEpOzjue2DSd2tCrHnuqaXp91&#10;8PfjFHc6rtWbwyGj9ImjT/GvKfhldeKbjSNas7Dxhb2slpqMqmQjhwDjGO+a9Od7hvhJ8Sorl3Wa&#10;/lGOMbVY9B+HFeYQ2VppniaIWuqahZXLJu8vaQrk9Mn3otoTa256N4ug1jVvgpqem6j4P0OOaPVI&#10;JF1BEBYlDnIPUZrzTxpCJ/hPr1pP4mzK9paiMAZx5WP54og8da1cfFvR/Dl98NY7aeSU77r7RlHQ&#10;Hr+NL4nk0ka7qlvb3DO7vGqnqB/eqJKwLQ4PT7PwX4o1vwrYXms2kbaUUjXdIF5Ix0713PjbwDpS&#10;/DjRbT7Rp0Edro0r2lzEoK/d6N2Oa5S68E6XbtPqcGu6nDNcSREBGK/MepGK0PEHifxRpPwh17Td&#10;R+GeoarbQ2Cbb0SneUYckjttqrt6Iavc8E+HXg8y6t8XtTYXTnTNTc2qgldxXkkdOte+a3qdlrH7&#10;CnjZZL+2SSTSZI5InkG9GjHGe9XvClvaL8EvBeraZqXm2dxbymdFTOS3Y49OleL+LNL1Oy8RajND&#10;4d1RLS91PdMyOSm0nnjtxRLX5Aldk/wCe3tvEHiAXty0Vzc2N0NH38JM6D17c13Vl4x8W6h461zS&#10;b/4NtHPp2qTpdXscu4FS3yED3q3Y23gu98C/Du30rT7JWtlQRhWAkR2++R3rO0i58PeHv2l/2jbL&#10;VtfKG606xls55Y9wkGMkbjnkUpK41ub+seDPCp8J6hrFxq8T6nJaN5KlgPJB9vWsX4QTOtn+1TpM&#10;+oSSMl9bvbi5uuW6527j0+lU9e8Q6bfSrb6ZqguJZroIB5m1Qc8c9Oa8z8TeE/iDpfi3RtZv21ey&#10;kkvYJAIZmCMo5AYjg7qcddLkpH0Hr1hJf/B343aaISj3GjZDDko6DK/yrwLQbj4q/wDCOaHp0ySr&#10;ZebNDJkkvNj5RgV9S6Ne6VL8HvDOqfYhDNcWUEc9sDuc44Jx1wetebLLp8n/AAUR8P2drbslrFo7&#10;PEhQhWdhk8H3pqyYKVj1f9moWY8d/F/wrqbnM1r9rggfuwPQZr6/n3RztG0WAmVUA9AOBXxZ8LIb&#10;+L/gqN4IZrlzKy3nnc4OzJxkelfa+qkHxPekAY8w/wA6wr7jiru7OYncJ4h04GAEPuxz0q0rKyuu&#10;TnYTVW9UmfTmHVJTx61ZgdTqFmPKX/UnOKxRocP8Yp7OL/gnL8aZZ7idUXRiMo5Vs9gCK/G+Yot3&#10;aXbSSs0mpkbiegJG2v2Q+LOl3ms/sHftE6baxnzV8NSTRL6mMbiP0r8c76BxD4TtgHJOtlZgB9xk&#10;IrWglG9kU37tjpb+yvLZNBma3YubUE/N/eHFbvh/7U+ha4JpVBbhVx1zWfrt0Z7Cxha6X5LaFUfp&#10;90elOivpIPCmoyRQo8kZix9O9au5iczqumXS+O1CMUdZWYP0BFQPJdNd2ayXdqzq2EbPXFdrrDC7&#10;8G2V9CsgzZYfAwQcV51oVss+ta+1zZSRpbzDkydyfeqWwnuXbye7Ysh0qZmVQCwPAzVa3NxG8al5&#10;cEcMO1bOpM0QXyYI3jIwPWqg8w2VuPKQjOSKYmVne4aOfeS6/wAOe1MsbdDr0O+82q2ctjrUryRx&#10;Xke9VEeRlc065li3wFQixhflINNCsWJVtItRuW2ukSyAM2c5z7UXFm3k6lIscZiFtuJB68VXRHlu&#10;7NWnfDjoRmrE0kyWOo24Z/mXCt7UJjMPSpB5k43so85sNirlzJtugVhEkTtj6Go4mt7eG53yruDc&#10;MR0z1qR1jKQsk8bIR8pB6k/SgRPYtpq6nqMbxRs7QZTnkfhVUEfaNVZbpziT7uOlRWVr5WtalcSy&#10;HzjA2xS3Cg1FaNMbfVGMVwALhudvXJosI0bOO2nuDH57hNhJJbgGopII45XKTK+JDj2xTESRLa6C&#10;rIu4Ag9Knt2tnhtRJeqHWTkf3qAK+bpyjbo0KHnjrSxCQtqkm5cbRnmtFksRq+pOpBDxKNgPSoPK&#10;hxfhVkVcfMCaVgKsBR4Lp2bjJC8VntGyahDN8uTIeB0FaqxiOzuV2A5Pyin20BaO6R7QgleCT3p2&#10;GSxLpjW0bSzou5OQOc1TaO0juUWFnERlyKgW2u4talWQyE7+I60porldNmdrJhhflAFFhDTPatd8&#10;6eP9VjcaljeF7FgbcZWTjmsy33GbmNjhvSrilA1yfIG5gO+KLAbEbab5EYaBi2B0NZ16mnieZkun&#10;BZDxnpUCNILmL90wJzxU/wBliknYvqGwMcD2pDM2zlto0vNt0OX45qxJNvubYu+0E43+tXV0WIWt&#10;z5bNIOpZTUZht0tZ1MqOFxke9MCLcyicZyUYY56g1etnslvrUSSMC6/K3Zaw5JFa+jC2TlgegPWt&#10;cxudHtibELxwByRQBWuDcL4ruF+2CWFz8uD0p6iNNUiZLNySw4zShI0Bcqytjuaa0gWN2V0I2nmh&#10;CsdhpFxbN4igE1ttTy+WJ4zWjqMEi3c8y3SeWWGxlPFcNp11C1veKwkJ3fKcVv2qalLHJGl7ctbi&#10;ZTsOf51N7FI7LS9HgTSr6/tzm482NyGfrjnivXYrzSNX0DQgfDywajBEiqVfkFR1/GvJNL1C3j1K&#10;/hmtZ4ohbAK+Sccd62dIS+bXLi603xBHuywBJ6fhV2Bux3Gpx6nBq3h9hr1+ZGyrEZ+nNdVo2jXt&#10;zpur2knxAmtnuoMxzhj19K828OXvi9vjJeWWoz2lzAzHEhAyhJ4r0W/j16y1Qlona3WZShVuQD0r&#10;OSsNmBPb69D480Hw1eeIxFH/AGsjQXYP3wG9fevVNY0rU01KxZdSvVjTTY1VGckPgda4650bU9Uv&#10;tNvG19RJGitbqD82R79a9K0Ke6fRbe01fX4Wlih8sMwwcdqINkrQ53SLh7PWbdRDbPcPPgMcEA54&#10;rq9YvPjC4s7efw5ZLazRqYbiLp7dK5/WfD3jONppdK8DG5SW43faFlyVH0rrNN1DxSng/SrfUfD9&#10;2GhK5Dhvl/E1b2EY+h6R44T4kWMl347jVpgA0cy/LtPQDPevao49N024023bVlh+1WjiZ3XKZboc&#10;dK5LxBPDefB2+P8AYeJbeSGS3mSUqVK89R1rOt7jVdW8M219d3CmG1jjjlRODgcdaV7jSscHrdnH&#10;F8U7+J9VilWDVt6XEZCq6scjgccV73pGlqPhdpt9YeIrhbiazBbEhxwPSvI/F66UdK0GO38JxLHu&#10;UvdGflPb3zXo3gWWY+B5l/thvLg2HrwoPX86n1B6HpFuN3wkYXFxA08hxuHUY9a+Ufir4e0i+s/i&#10;DdxzP9s0p0ZjG2G2sAeo5r2TxVruj2hk2fEMWjzXsSRrs3B8nn1ArHvNDJn8f3L+JYrmy1bS7cPK&#10;D0JXGau9noTC63PJvgVqPjed/FNpY3MqWGnW7faN5LAM3TA9fWpvFHj7U7Dx74/tb74WXdytpeAN&#10;IkmDOrHqg74r0bTrLTvBnwT+MVxYaHPqNzcOkjQD5WkDYznHTAr5+1/UIdW+I/gbVh4Igs7azRzd&#10;RO+ck8gEnqAabk2Wjb/tPwl4tsINNs/GmradcyyrI9jPb4cBOSB7cVka3ob6autapYac1veWdkBH&#10;cuxIBUddtcfcyeJJ/jrpWreHdFtnubGQO6wRgAxDlgQPUcV6vq2r6RrXwntyl4Yp59OkE1rgiTzE&#10;Hzjb161k02xo88+HHi27vviD8QrLU9FT7XqkJE2qrwsjR/c+Xsa77W31rTbfwHfXF20kVrqLZkC8&#10;FCeuPpWB4asvCEHwt0fUV+FrG6FxMFUsQ2VJGcV1sOsaLreiaTo9wQskk+1VK9AD0zSGyhrF94e1&#10;fxl8HWsNPiuXuXEjTIuTBs5O6madIE+KX7YOryaVdtBaR6ekLunG5R8wH41yVpd2Phb9sb4g2J0h&#10;ls5oLf7O7jKx7xzg9hXuOuzW6fs5+Ko18NWM8V9JDIZoADgE5ySKbFfSx8uePNM8U6v4g0++t9bV&#10;rO6kP2/PVAuNvHpXl+hy3elfHPUdPi1q+2SWTssiMRtYD29a+rdPtNLSAm4uZVtbq14OPu4HpXjX&#10;jnw5p9n8Svh7rdjrLT2lxeOs7bcGLHTI9DV06iWj2LTPSvhTqWo6t4V+LsOpTFzb6iog80YDKDzw&#10;etX7Lw/a/wDDWVnq3meEvs0duYxa5QKc8MTVfRoI7XwJo1//AGdd4vrJhbxRKRvHcnFeZa1pPis6&#10;hqktpF4lhglumYx+a+QT15qZJX0Et9D6U8O6XY2/xm+Ms1rDFHZ3OhTLDEhyoZx82D0r5Ik03UbH&#10;x38Vh58ayx+Jrt7cZ+8pYnpXvHwqvddtJtVsr3xbPcwkogSUfPAzcfePXNeMfEFL+3/be8R2/nXf&#10;lLc52jPO7pxWM031KgrSJtF1zxC1kkZ+H8GWkYeYRnGO9SatLq1/ZW8SzBmhuQPk4KZrPlk12PVb&#10;BbcrGfKbClOo71kWc+oweJL+VfEKF33bwORms0tzTQ9YgtjZ6F4Bee4LyRwjZIx5OfrVTxPBpr6Z&#10;a31vHctchkZghzkCudtNVn1HR7LT7y6uY3MjCKcLwp7c16B4Pa2gn1y01NgrwRgQTOmVlU+9VHsQ&#10;0Zltf6afCdtcGG+MjogCqpBUjrXd3R8O6x8GfsDaZJN5Vqru3Q8c8msDWo5o9A8STWHh7S5BDKGJ&#10;GMBD94gfSrFldTx6F8Pbi2t7KPT72BxcyHGd3cVdybkHhjRtYudO8Vrpnx9v7S2hyl1YTZkwo4IB&#10;PTI960tQ0bQrjw54Gs7nw7Jc21pdyC12tgxO33mGPWucntvEdt4j8XXGgeIZVtpZY2v4uoIz2PvX&#10;Yad4p0C50rUrW38LTRala2gKwEbvMYDk1TT3BanM+NPDNtb/AA58Jqvi/WI7fcGjZwS8ZH+114rr&#10;vhZfW9x4G+MNtqHxLsrxbO0iSK4mIG1SOh9axtQ8U3lx4c0mz1rwOiw3GoCNJVXjAODj/wCtT7zQ&#10;vCEDXy6dYX1vbXFvC7lZCN5xTbvESsjauEjTVNLis/FtlJAt/udto5Ge1cZ4y1PTf+Fs+FYII3cy&#10;BBI/ZCP8a2JItPjfQsahIirESRu6getct4i06O50u11Gxu4WKXi+Yw9jSS0A3ZrbWZZ7VP7Juipj&#10;UiTkYpl3BdwWE7T3knkqFDsxwq+mc11Mes3UfwX0YS6LEsiacAZdvXArFkltNa/Z++JdsxiDrpkp&#10;4bDbgMg/nQ1pclbnGXY0ttI8QtLcReWtqSAo6cV5ZNd6mdMuBaRXkim4KhUU8g1u+Er5v+EJ8T2t&#10;/FIxa4MaSv2xxipNQmmsF0WOGC2iWS9G5yueKrlMzmNa0Waz+HWl6mllN58Lh5MdQTzzXLR6xcal&#10;YKbl4g8LAbVXFe76xcafN8E/F3mXlnmbTEwM9SB6V846fHD/AG9ryx2Jj2SEs3rV810UtRdWn1L+&#10;2NGCWu61UgOucbs+v0phFsbueKO0ttvlhk5zz3rQjUXcmq2z206ujgKduAfx9642Y3lh8VJLaax2&#10;qXXaN+cA9/xqFqN6ak01x/xNr5WuvLXYVAxWppF9eQ+CPGETWKALdIyEpkt+NRaha2Epifz1Q8HA&#10;rRsJbJvDl5bPxMzrtOzhse9V0ErG1dXlnJ8L4S/h2ZXliAMuSMYFZVulsdAtANTi5B3cjNat7ct/&#10;YelQS6Qu1IwBtXtXFXn2H/hIQttdTQuwGYGbg+tStSmTOLOLX4njZfMDHODRqNwsmm6eVgXO7BOe&#10;lTy2timlJMIAsxj5zJnFc5JIDb6ruvCoUjKnv9KtEHQWEG27sS2ro8e3LDHArUne1R2EJ4cf/rrJ&#10;0siTQ4QbWVQWGR61o6jGsWmxsluNwh+YelLqNGRbq7a5fMigB3AJzWi9teNJKqBWZACTu4waz7JX&#10;+ySN3Z8/Stq2DSTNtnA4G5d3JoYIpvGyxgrp5XA5Gep71XQy/ayDbbQfukHrWnclg9x8uMAAAn1q&#10;S2069L2zyXACiFirgZxQgZTRso4acqvO44qmXVtQYJL8obBNbFrZM+g+LTNeQhY3OxycE/hXOR70&#10;1m2/0b5RcjLZ6j6UAzrojbL4O1RXit2XA2E4zmsOVCzQlTDlXBZexFN168sseH4002WMbBgZxuPv&#10;VNY72WztmginA2EHGaSWoM1NUt7r+wdIurK/tDmEh4hjt1rGszANM1mQ2zef5i5DHoRUsNtrsMd4&#10;DbzFT1Qv61XVJRcTI9scl8tzVWA3rSJLm58yW4gjWO25BIGaqlEb+1Ak82wOcFW44p5gD2Kj7QwK&#10;xcBWxmqdk7xXssZjbaznrSSC5N5sg0+LdPks+MelLtkW6U7VxxyDwc1HqATy7zy3APlkjHrWfpMl&#10;2bO+E0Ep3MduT+VNILnQIIWvwCUTcnFXYLOGOG5kEkbNv4yK5i1aYanfJNI+DLlGI6V2EBD6CwKJ&#10;hRwVbk0ndBcvWmwSSRm3YErlea6SIWYsNLJuSZBcABT2rkLK7iGpOPK/eqpCg9q37WO+fS089kBa&#10;5JXHU+lGsidz0Py9UgSxd4HdHgUgA5GKuWzT3V0YhpwjiSVS56E+1WLE+T8N9OWTU0mfaPvfw+gq&#10;xZBzr+lnI2vcpkgcAZq5q0TSL1K2u+Ibyz8V+EY4dGupY41CPACR14yTXvXhCfXL34c6n9q0Szig&#10;iWM20nBb5uox7V59qWk6C/i/TQ0ULF44977fumumWHxHZWuLTXpWgjhG3HTH0ojqrEWNfV9Auri6&#10;twPE6AzOA2IuQK6DQbOLRrwRp5TO6Luk7nNchb+I72K4smubeCYKxJOcEAda1bfxBpOoeJLEw6S5&#10;DzBfM3ZBIPP5VVgsd5q08ktxoEim32xnLjj5q6Gxt/tnhK58rV0ik8sAqq8j8K425trpZJdlxMw+&#10;yZXjjOKoLc+KdL+G1zrCa6UlSdv3DJlZF9/pUuFgR0N5ceJdHkj+wXNlMTMPtyueSvYjNXVeO68N&#10;avfyu8ihFJVuAD3Fc5C9he6L4U1afxWP+JihZ0L4BYdRXQ6rIh/Z58a2lrYxo81kPJKnngf1qWhq&#10;RtaNJox8H+JUTV4ITPallTdwCo7D3rh7vw9f+ILPSwvj/UbA22ouQImPz4PGcVmeAdL1vUfDmuRS&#10;6hPbz2s2BIzEh/aqvicfE7QfFGk3On+IkmF05E1o0eVGzuPrQ4vYal1OqXw5f6bouuvc6wl3vsdq&#10;75duSBx19a+btXn1JPiLef8AFu9XsbhL12aNZSy3O05UqRXrzeLZNb06DS9T8AXllfFkMcwmZULD&#10;61t3Gjape6BpSW2n6U89myB5FYMyg+/eok7PUtbHF+CRa6kdb1C/0HSor57V4AkrDOMY+6eelMfS&#10;fEljoPiHSrDxNNDa3GptLMqnlsnPHpXF+Mba40j47eHWeW/hlkvbZmKMVXqM4HQ17v4vgmt9O8D6&#10;nBhlbR4TLg/L8y5BJ6VnOTtdbFxij2fJ3D5T+dP/AIKOxyKcPuNzmsihnG6P94AMnNBCbvvDG3rT&#10;iqErlTSkL5f3TwRQAwbxCOB1ppzvOBxinHnPzn3pRjPFADRjKcU47RJEM9e/pSEoHwc+wpCV4Hlm&#10;gCXoSN4NRsw3kbupHajL9lJ55pDyTyKADkTtgdFpQFMfLfxUEHcPlPA9aPwpiA43tiMU1hhAMrn0&#10;pf731o+XeRtOSPWkA0M+1SAPenDpSH7w+UYzyKMLvyFwOM0wHDb6delRHHmj61KSfM4PbpTT9/oM&#10;0AKScZBwKbnjkU8YETjPNNIODkA80APXZ5LcDrxTSR5p+UjNNIbEgyuMCgBvkGVzigBw2lhnA4qJ&#10;iPtkQIODnFSchGB7GmcF1yeBQA8Ab3BIpDndTcp5jDcc5qUgbAQMkCgBgzsYbetJjlDyKAQcnFL3&#10;pAIRy2RTQDvfIqT+FuaT5dzfOc444pgGW8pdoBz1pPm8scDrSd1+UgU/5doyTnNAER3/ALvCnntS&#10;nfn5YwPSpSRtGD0FQMHDEgnNIAJkEo44I9aMnDEJ0NKAxRMk8GnEEPJngkc0wI9pwxIPA6U7j7L1&#10;x6Uz97tcgDAPIp34dqAEHKKe9KfN8gfIOW60Y5b5BSvnNvtx15GaAFxIHfG3AUc0zDhpDvzk8Uqs&#10;onZWLAAUoI3NjdjPFACEndHhQfWmHYDJ8xGRx7VIQpU5pMZI+Qe9AEZz8uVbBPWpO5x1o53YB+XN&#10;KMbjzQAg24kOaT+OPA60hJy42ng04bfLwY+9ACOACPlpmSJCNpqRtxiOMYBqLa+GIkHSgCTPzA0o&#10;Pynp14qEbsLkfrUuF8tfm5+lADJCN65Iye1IpyxzgYHHvSOqfa1OTSuo2ggsDQA8DjO38aeocCY7&#10;OvemLt+zgFTyaUuVlA8w7ccD1oAb0Zsn8KOckGP8aQnLjC/WlPUd6AJVxufCjAHrUQZSr4HIanBg&#10;IZsrjI/OoACN52N96gBx8z5f3Yx3pwz5bYXrSjBLc44oJ/d9M0AVkGL2QiQ4J5BqxjAYim4HmDC0&#10;87tmNtACA/v0z6U07hcOVA5pTjZSDl1Bz1oAk5+T6ULwetN/jbkEDFLxuY0AKNvQqMevpTSQJ8AH&#10;HapABg/NUR5mznpQA7gk8cU8bcMCeAKiUc/e70pC+bPh+NvSgB4K7W+U4zxS4Xy25PWowW8nhOlP&#10;BH2V/wByd3rQADGRzTHLFlxjGRzRn5gdnH1p5A8lyXOOwoExduXi+boOaWTAhQqCTu6VECAhG45B&#10;pkjErkE0DJlI82Qn+6KEAMxznAPBqOPBXOc8U4swmjwBgHmgQ6UETKR90DmhUV2Bz0p5KmG4XZ1A&#10;qKDcqzKVPDcGgCQpKFPyHGKiLEvCCnOafJcSiRAY+PamtsL7ivOKALUbMrAjHC8VbjIe0uQZYyfJ&#10;KkMMqynqCO+azs/6G3JzTo2YRjDEGlKPMrMabi7o8N+IngLR5NG1e7s/DJhG4vJHGMhCepHsa+Pd&#10;e0i8sPEIdY7ho85GD0/+tX6io6yW6pIsLKUKlWGcg9q8E+IfgGKWHVLvTLdjDvMjWoGWgY8kj1U/&#10;pXmVqLjse9gsfsmz5Ithptz4VQTybZWi4yeRisV7AC8LNCjxZIVh2rp9d0TUba6vZBol58mRIqg5&#10;X3xXHfaL9LeePfdOC3AdcH9a5pRkme7Sqxe+xEFMeqSNHACF9RTr67aXRXSTS4N2eGIrPnub8CUj&#10;SGB9Ac5ql5l49u7SWjAbuvpTjfqFTlveLKUdvKNau5EgBAdduOCK723vbT/hHLKKaIu2zAJOcetc&#10;ssU5mtVAflSSBU8UciG6Jt2PPGT0pvUIK3oX7rSrZrDULm1tS4DAvtOSv1FYi3EsF9IRJgADgGvW&#10;fhJapdeP/jJE9ujRmxjAD8hc9cCqXjfwjFaavdz2onWF7s+YByEOf5Go5knYUtHochbEXCO+cM0X&#10;BPrXIarb6udReJjcKqykuV/iHbmuwt1aK2SMFSAPpimXM+Q5a2TOzBYiri2mKSTWpwQtZRgqkgUD&#10;kseSaFt5ft0hj067dyfmVR0/GumuPs39miQQO+JgdoFfV/wT8K+BdY8H+Np7jwfaSXK2ieUhbmP1&#10;J966oM8+tVUEfHn2PV2aFR4QuRuA2kDkV2mhaLrKSiS4shBGF3FpDjA74zX1x4h+Hnim2Ek+neCt&#10;PvIw5Koh+ZfwrziX4e/GrWNcER8A3tvbGRQ2ZNgA963jB9DhliVJXWh4pquNS8ZeG7Gxsbl0huBH&#10;GY03M7txgAckk198fBrwHB4b+E9vfanYQDVbuz3iE8mBCOAT/e9fSnfDj4Z+E/DS2OoXtvpt3q6w&#10;fucgGO3PcgHq3vXpl7czyXMreY2Mnqa0j2/E4q+IurIqPJI11cb5TzKxGTVVz+/Ck09inykhutQS&#10;EGRTx0rVKxwsYGPmyfMcdqYc5bINObAiXAJO6kLYlOQPu9KYiMltv3TUkfMNxuGDt4pOdvQDmlP3&#10;X5oGMHMaBlGQTzUikYTC4GetM42dKcM4GfWgBJsGaPg5xyacFYW7jcOnNOGTJIAg4xTmBIbJoAi5&#10;yPkNSIm7dgdutIwfaCEzzTk81TKQh6c0ANQkXL/veAelXY1R7yD5yM5NZ+wfaJGycbquwbvtcPDZ&#10;xxQB5j8Z0RvBfwRZk+RZ7kHPr2r5rnE4tbxXhbayEADv6V9NfGXyT8BdPElyAya3CYiOuc8/hXzw&#10;TIzkfZ9wFmnOPataexlUWpN4Our228O+O7a4tn2yzo1u2eVIrdRZzq9tctqHmHz1JVvQVzMX2tZ7&#10;MNAyRmXBOOtdLJBcpBp7/aflePJA9K0Zle4XivP4z8X3qrtE1rEpTPA2jtWLa866GKA7SelbUckR&#10;W/UT4/dVkwyQQalO4QsTKcAjimBvQR3E9rJsSM7Ml88barW5mXVXaNTuDEZFXdNktDN4gT7dsMyr&#10;j6+lK6tDdT7YFL9c9vrQMqXr3Uhs454yscVyCxI6ZrhPiPPCkPgdI8yGWYIFA5YY9K6u9ubppdzR&#10;Fs3SZUDqAea4X4m3FtB8Q/2fLmHTv3TWz4jY8Fsc0X1BrQdpuo3dnpr2VraRrHJbrhWTuRzViyib&#10;+29TDy7nmGWx2rl1v1l8Q6ZPNPDGkaE4AxV+21KJvEk01sxcrng96bgKxtW+ovp/j61jkimEMl/G&#10;G2jOBn0r1PXF0ebUNCuLeeORDbRkKOoyK8UF35uuSXL6UjYvE3RnnODXeWc2oS+KpLgaE8FqLeMJ&#10;FnOfeps7lpaHQXaxRWSHzQquq9+lUbu4C6fp3kXOSzAYx1qa+mtJ5tNiO7BlUVRv7OSPxZo8alhF&#10;tB56fnQhNm0zSnSLJHbhoQSR3rBvmVIYdqO7+Zwo61twuH1m0iMkeFT1qhdCJfEIIiU8nrTQmXNP&#10;+3/2Bqj+QoURruU981WkknRRstXzv4AHc1JBcOrz/vMKW5HY1r6XBLdeKgoKhfsrndjgEDihjMO6&#10;l1P+xn3TyZZP3nY+1Z1koVGmIZ8sd249BWzJbas+raqJoQiJcODk/eAPFUnhRbW8BnwgRqaA7+00&#10;7wxefBtyi27yYJbDYZCOvI5rmpBYRabawwxHakgyS2SCKz9LL2vhLUZl1WcKwfcM8H0qhYPPLqM8&#10;kjPsN1yQfeptqFzd1O71yax0VyiiBHRdxHXtVvxGI7P4ZaU2HklmjXyuc7eOcVTvxft4k8KwJIrW&#10;4mTKL71ueI7dJotLg3Em2tVyuPUUXA47w2ssuqadLLqZRWBLdgMdK7yUNFDd3IdbgeUQPnzgfSuA&#10;ktdUjvtGSKeNI8EyDOKv/wBtaXZwSRMr3ErQMu0Nxk0CGG9ma/mghXEdw7bj3z6VUgbULe6ng8mR&#10;Uk1SJj+BrJs5pjfPN5ATNyxRPrW9PPNNbQiSBVdU4f8AlVIR1fjO4s7nWrBo9z/8SaIYUcnC81zH&#10;hRJo9Q1maHTj9kiY71J4yeuKvaDK6aheXFyizsNPlRQ3bIwKoadqen2vhLxrZPYruN/I/wAp5+Y5&#10;/SkMvTr4ci8az3Ul258/OIyflFcvfRaedT8QNDaFYy4KHPQ1QM4u9U023FxLn7V+7f09q3kgih1o&#10;WV5C8W9kxIe+aSethpWPoD9m25X/AISb4pQMrfPZqce4r6Yu5FXTyrCM/v35P1r5j+By2tr+0l49&#10;to5FKyaIhSvpHUEkM918rkCY5Gfes6yXPf0Nk9DmdQEBEzBEUkHHNcc7OLtl+zcBzzXWaioOA0b4&#10;ROK5GXz2v5vlIUGkIilz5J+VeelYk5kDgeUATnFbxT5G+bgVkaluE8IC/wAFAIw5IjK6gzYG45pl&#10;ykS21rGIsBVPOaGacTREIeW6UsquzBiik7MEVCY0Yk5TbCdw24PSsO5WFpz/AKSMlcit24VFWb5c&#10;gP0Nc1fsuZFEbA7D83pV3Ezk9YWKSKRV2OY4zyBXhvinRvtDWtxHABOpJBHfHqK9plZUu3bzT91s&#10;571hOkbJK32RdwmO09sGtFIhrQ+add1D4mp4Sjhg8W3FtEF2mKODk46c1sfCrUvE8B+KFpe6tfPP&#10;qixlZJJCQuz0B6Z9q9lvNN0p5b3eturmL5Rt9etccNJsLfXrKeCQOySkkDjGab1ROlj0B3sYvhvc&#10;h41Ny2pwBZAckAt835iuv8LXtlpn7Yfw4u41QW/2+1VmzwPM4PP415TFMrTyI0z/ALxhuyM4xWrp&#10;rX0/xP0S3jtpmSM7t3clckY+mK1jtYlOx+leqDebNxGfmtlfI9DzWUeLWXBODTPDF+9/8BfAFywV&#10;p00pIJlzzlBjmrUyYuZx5OPlBxXJqbNFOPJKMzKcHitGIqJLZiAcnv2rNVT9oODxu6ZqyrDZJlsA&#10;GrTA7TTPszyqrWsTDyjgkdK07a2n33yRW9qEBYnKiuOs76OHpMp+Xirja0Vtr1Q7fOfvA9aSuiGn&#10;clvzvaaL7FFkMQcDrXLuscd9GphQnfxWhJfr9mnbYBIW+Wuenu0OpTEnjb+tUUW7h4C8sX7tckc1&#10;w+sxEaqjBk9sUt/PcnVm2Owy+TzVG4kmcoGmZiF/OpWgJHHajGReTFNgyaxpY4RbzkRISV6ntXV3&#10;sSl0YZyuc1gtAHDLIxAySauUUx7HB351BVuo4xgOTuYVzElvbRQEOkjys+S3pXo12luk0+MEHhVP&#10;eseeC1KShdMyeDn0qQOXgiH2pf8AR+AnINaCQg2zFYm+90rQW1m2t+6+TIw4HSr0cDZgVQckccda&#10;AMZFfzs+Tjjp7UBGa4bAiVe5J5BroBZXW5itjcEKcEbSc0f2bN5UrSWsqZwcZo0C5zc0bBZQ1rkD&#10;ByD1qa1yY0YWrjjHNdHHZE7Ga0V+xXParz2TNpqiHTE2R/e7U0kI5lkl8s7YVOTzUZgu2t5wtm52&#10;jOK32sdR+zyyLYFVB6Z61p2luTYFnAMhXkdMUrCMC3S4bwbeF7AxlJADxyaZBAglceUwLqMLnpXS&#10;vFc7AAYwuegHWmLbMLi3YLlh14pWZRh/Z1WSUeSAT6GmmIeWv+jMSZMVttDdJrdvv0adlPetR7WR&#10;oUK6VGhHqaLBY5KS2nSWIrZF8kA57U66gCW8IFmOACcHpmuqaNRHErKgbHanraRtGCZVBP45otYd&#10;jj/Ixaq+xyQB8mOtEcdw97CiWpLlhgeldr9ntlv0V7eP5UqoYYk1EsiEZY807IVjnp7RUV/NjGV6&#10;7TTkhA0xnSxZgGGa6QxWX2eUtaSSO8gGCeldDbWUBslWO1hJEI3L/dz/ADqXJIZx8FqGgRmiTZ5Y&#10;P0qWC3d5pzFYMEVuGrbvYLmO3mQaW7KAchah0y7hGn38TBVIPCsMVDkFrjRauY0xCBgcmrEVlIXg&#10;UKCQSea07VkNpI2UC7vWrXmKAwW3Hbmpbui7FKCynW5jeS4Xr68YrUkS3EGYwgXb171C7uUUFz06&#10;ZqIMux1+elsMcFhWyd1aPPP1qFZrdYJWKru2nPFRSK3lviRhzmqB8wSykquMetG4CtJB56MBndIc&#10;+1WSXK8MuCtZ6ocyEKST0FW7aO42jdE4O6m4iuPZMkDYRx601FUMML+takNrdMzE2xHFXoNOd5VO&#10;WznAGKjmsJGMIj9nkOzOT8oJ6VWkilBTcByeM9q7M2MESP58LN8vyBc9ax7m2la6jZrmxjRTwrSY&#10;4oTGjMigU2dyzSIAB61nmNEuJdsYJ55rWlGnJCQ/ibQlG7+K4UfzrMuNS8GW5Vrn4k+FMFOV+1J0&#10;/OrBO5uaQC9hdAlC6g7RVDUF1VY5lGnuQzHODnFcnL8RPglYX+D8UNCTbwyxyB8/lWHf/Gn4Cx+d&#10;s8atK2OQseaFFt9x8jfQ7eLTJDZhpDksD+FVprSWNoeJeW6V4jqnx9+H8byiz+GWtXY3HB3ACuH1&#10;D4/ys7GL9np/u8brgZrRqUd0ZqDPqq3Ih1N8o0u4DcpXpWzJqpS18qCGXYf4RGev1r4B1P46eOGu&#10;Ga1+HGh2i78kbi7mudk+OfxXwwjhsQScDMA4/SiKb6FSjy9T9Fo9Q1MySkbwM85BrTS+uvsarPp2&#10;ihO7STqufzr8z0+KnxvvJJ1/4TyOEbMny4gMD8q4zWfFHj27uZ2ufil44nYPyq3Tqv5DApqlruNN&#10;dz9X7q/0Zbe2I13wmCq/dN2lYF54g8KwxSm7+J3g+JNvKC4TNflPDe6tLqlor+PvF5jdeR9rfg1b&#10;kt5TcMW8S69JkdHuGb+dHs7aXE3HufpDdePPgZAkpm+KOl8E/cYHp9K5u9+LHwHijl8jV765fbwE&#10;X/Gvz/W3jMkYeyuSP9p85qeO0sd04+xbTt9qah5h7SJ9jXnxs8FRSsLP4PahcYbjdIAKxZfjjdks&#10;Lf8AZ3tsk8B7kV8tQwxLahdqkeZ6citFIrUx8W2MDk1MqcXo9h+1ie16t8YfitcErbeFPDtgu0/K&#10;rbm/OvPbvxt8Wr27uDN8StYA3f8ALJioH5VzQt4CyMI5D8wyNxq0IlEzbY9owOKastkT7RkNzNrl&#10;1LK1z468Szlj0knYqfwNRpasLe6Vo4dpAwMDP51f2DYowOvapCo6Zb86S0G5tkUKRpZhBGu3uMVO&#10;FjC5CIBn8qF2hcFM81MApDgwjAI59aES231HxLE8zbXABHeriIALjG3gdapiNRcMVuG5A6dqvhcw&#10;KPMYe+aoA+byAAFP1rAvXdp7tRbEKg449a3JVcR5UH5cd+tYV1e28dzfGWJFG0D6mk2IqWyxLHIv&#10;kSElutaoBMeAuBtGKq2W+XT7h1EAwcjB5xVxC4iwbSTjPNSIBH+4UlucdM0gUmIA7uTT0e3k3bXf&#10;cp5BqX5c80wIgmI0PmneD0oG8s43k4H5VKB9zrT/AN0FkJcn0A70AQxpmG5G47vU9KTacBWJHH51&#10;ZiAaSUYAXip/JjMknIzt4ouOxnAYVvmPXipgoCTkeWS2OCKWSNvIRRKpIlGT61ZMYDRfMfuCi4FJ&#10;km+0RPsjwU+cYpwEwhQbYyu48EVO4mW9cBCRxUoU/Z89WxS1AoGGMyMTZge1SrHgXBWxh/1ZClgD&#10;irC7zDcg2wDKRk1IEYw55JxRYabKNvAq6XeiUW0rNJlW2AFf0qu9nZG5LPFdnI42yEVp7ZdpxE2N&#10;351I6FbXPlEnApcq7FKTMb7Im87JNej45Vbth/I05WvYZv3ep+KkKuDkXsmf51q7D9mdsEHI4zSP&#10;GpziP5sChxQ+dmhD4h8VRWFuR461gAIMFnJPHatm28bfEZYi0Oq+Ymzqy+lcsIUG8NAMY6VMsZDj&#10;a20Dt60cqRSqs7qz+Ifj7yZEk1BInKnaxhB3GuIvBPqPi/xBqN/qBnu7qTLysPugdAB2p5UeUrfZ&#10;I+aVBhhgdjxTSsKVRyRkGxjS+SRIIwQ3BxkmmPp90Hnn+1qxaVcIordG0CPDL1PWpFyuTlc+9Vcx&#10;5TjtQ0TUpfEWlvEYo2MfzxnoaxLnQvFKa5IRYoFRTnB9a9LaScTPISc9uaQzzlEPnnG7uKakDjse&#10;QT6X4kjnSRNKuGxNyM1W1GPWDe6eo8NagFwN+Aete1CZS0qmzQggZanmSLaANOtGU8fdFHM7lcp4&#10;jcQTx22nCTSLtUMfUDpWPM0mbmNV1DDduccV9BPDZMu1rC3wf4Soqs+n6W1jcCPSbJSVwQVHNUmS&#10;4s+cll1H+0raOTUJfK80bsDoK6+GZcWvl3KMqxD5Sa9Ik0Dw+tmGOhwljLnhqoXGhaCbt5F06YHy&#10;/lUEjmlzC5WclFM7XkeXztbgda6GGVVuIy1399RgZoXSIArhZJ0OeQQavppqixthI7ZU/K3rQhWZ&#10;bs54ftcxJG0RnGadZyTDxHqG5XWJj1Jqi8DR3aH7O6qCNpzWkEYxkmLn5fm6U3pqNHR6dJH/AMJB&#10;AhutqGYbTXocCqt3j7ZlG2nHr615JBIg1G2BXhXUk16NYSmSaN0a1eBUUSFpACBQqmtwdO6bPR9P&#10;sGk1vSZbWXMbsolCv0r1/TNDa8kgieUIERcSb8bD61494ZubH/hMEgt9UQRcb2LZwa9itZ9OJ1C0&#10;m+IuoWby3ULRywxM+dpzg4HerTW4vIn0a9mtfj7410aW+kmNjbriYniRWHAPpiua8UWl5qHjiJY/&#10;E9pDHFO+IScZbPFdDrFlpNr4z8ca5B411C7e7sLdZIVtyGQRjkg+9czc2Njf6TeX9lrupPPwQrKy&#10;FWHUYOKlyT6lq+xxmqy+OrVEilaxMUNygxkZx2OatamyP4MEt6dNuJWsRtjZQxAIri/FkHjN9f8A&#10;B6m8uiyzMZIw5+bH3QaZDNqKatoS6j4elspZGVIhJJlZOwxnilbS5HNZ2PV/gnd2EX7UnwghTS47&#10;fyb2ZVQLjIbOa+qfE0RHxh8USiQ4ZlJFfHnha4ksv2vvgkZbGGJl8QRKx7MHOBzX2R4uY/8ACwr7&#10;b1OnxFufWvOxy0THe5zuCXum+UgpTrbK2hzCGw5quhIs58nnNTQMTCRvGM88V56JJ5SAN2PwqJD+&#10;/YiRcbafJzYXAyc4rMhklGobRbcl+DmmBeP+schDk571Hk+Zw4x6VdnjAhh3IB8oOAap4UJdMMZG&#10;Mc0ASIRlsDtUD7jO3HGanjDGBvlx6801h+96dqAGxht7Elduw8VRkRfNBCn75q8FfMv7s/dqBlYz&#10;HIwAKBiWpla+nQKDxWif9V94jAPaqEI2Xe4dS1XZCpD/ALvBxyKEBV486Ym5foeaau02hPknJenM&#10;MqoCDrzSj7jDjtxQA5eLiEY6kUy+z9qjwCRs4qQB/tJ46EYqOcy+agZMECkBFBzc2gLYUtya6GV4&#10;10BYxIuAvGB1rm4zi4twV6sa2sN/ZbHzONvSgRJou/8Atu6PA/eDGK8o+NfnF9PYglMAEnvXqeks&#10;o1ZMPyZR/OuC+MsSDwXqEjKdohUgkdDWlJ6lwPgrxEYz4o1T5QS5UJ+GKy7VEy+UIc44Jrp/EtmT&#10;Y6XcKVz53yn1rmoCPtDeYwJCjoa7GmkKpudHYhFdi1qg+Q47iqdwE+2JKsKkeY3FWbEkLd43FQh/&#10;DNQsrfZb07TjcSM0r6ElEygRynyjktVfc/mPlOPerIDGCEsqd6aQGGVUEA8ikMZ/CuRxmpk2lWAh&#10;Y8jBqALKLjGcgjn2q9GEFrMABuyNopAXSkn9lWTbCV2H8KzmAMbN8w+foa6IDHgu6bABCrkVztw7&#10;u8IKIu3oPWgCZUYqhBBBFRnPnyDym6irFsyC1Zdp5xj2qOYj7ZIPcUgEIc3CYj+opwQG4lDSqoJH&#10;4VGzqCAHxhetQO2YXYyZweQDVJCL0sUKzRKLkONnBArNa3YuzCVjtlyTmpYnfDfviQemaVmdftf7&#10;0EY5XNUgK8vmYYgg4UcVFHMod2Kyrxg8GlLEypltozVmLyf3odY8Y64FMCsCRdFufmpxxub5+DTn&#10;WMPOBOvsKz5XmBAycZPalYRN0uGYNj5ql3tyQRwvr1rO3uEQsc5NPXdvk3Iw4HfrVJAiw0hMbbgc&#10;549qCZTbA8HjioGI/wDHqlLYLASK3yD8KdhojU8SBogSaUMQyEADAOfaonZR/C2Se1RhsySK3XFU&#10;kBYIyGP2hSCDWZK8QZwJjktxzVhzGLJvmcEGs3h5ZG8oZCHHNVyknZ+GZo28AfHuzfI+0WUDLz/d&#10;rjhDcvd6m8engxxTYUjk10vgZbdvGniKKTO5vD10dp/iIU4rjNC1G/hl8Qodr7deuA6npjccUKCs&#10;Nsus06zXIOFyo61DvwhIfJJpby5t5bm5byGDk8AVBH5QhY/ZiMjgk9KaQ7k4JMsfJ5Xv3pg3faQN&#10;2R6mg+X/AKKVmbhuadIYgHw4wFpiGykKHwQSRVTedoG3kN3qs8zea2C2CaCxZiQ56UBc1lkU2f3u&#10;duKoyStGzoIwSxOTT7aSIW0xKbj61BI8RnuG6HHeqSAjKzED7mevWo2lf7NMv2VMhhg1GZFwBvY8&#10;+tL1YDy2zjmiwgXdk/IScetTwF1uQA+C4waIwnmY3c45BqZBF57bnB+cdO1UkBwd5FCP2h/h3HI0&#10;iK+sIGKnH3m45FfW0C6Jp6zW76JbkyaZHhSBhQR/WvlDUwj/ALSfw1QzIqLrEBD/AEbNfSHiO+tR&#10;D4cZrR5JJ7aFAq9RgY5rojFtJFQuJpOoT6R8Z7u4t9KmW2njcIpGQSfQ/Wu1jk8O3yaodVtbZXlL&#10;MZCwyM9OafNb6WvwW8LNdaXF5kcIK4XJXNYtnbeFbmea3uPE8qrKn7sLy2R7danYoW51DwxpvhfV&#10;YLG7e6lwwjIGQoPvXPeAtVki+K3xEjuIrgw3tiWAbIAYDse1Xtc0eOw8EaneW0jG2i1CNWkYZxuO&#10;BzViygi+0aWsmgpva2UrKvAO73pu3YFuTGxgu9ccElIf7QbYGkyWyfU12oMdj4T1K2i0nCfYjyw7&#10;4rnxbTQ65pOfDs5WK6V1O/jrmvQdcl0i88GWMsKQrKYo1eMdQRTbsPdEeg2uq/2X+zY8K3Ra68UP&#10;55Un7oY9a9+vpW0v9qnwFK1nC1nqulpbMxPy+YRjnPeuK8E2tyNG0qVNNLC2sSIlI6Mw6irvia8E&#10;3wg1pZ3uf7R0/wAfafLH2K/P/LHWluJOx0OrWcp/aW+FFpKJxFC1zNbr1BUc8V0/xD1fwpJ+xz9k&#10;bWLBtSl8SwLYpIg8w7G+bk8gCtzVbHWZNX+But2nha0u5NO8NEzQlwvmCRB3NeYaiuh6n44tRqfw&#10;ZFpNb6nvUfaOGOc9qmL1sPzH2tva6jDaWcwhglXw75iyyfKoMaZ7464rUttI07Uv2bTfXunWLTJb&#10;3e1ggBxBnBz15xWV8SL6wk+HPg22sPA063M8qRtcW5IMAUYH3eua2NZuv7N/YDMU+sWqXY8GSI6i&#10;QBg0i4GR2zmquhO58m2umaZq1/rGqNfw2rrqk0Vu5kAZTGcdfesq91P+ytYjttQ8MG6+0XC7b5HB&#10;2gVg3UV0fC1nZx6jqMUyakHVASofdyTXfroumXngY2812v2gaVhXY7jnFJ76iirCeMNcuj8Efh9f&#10;QW0XlQalCxlXpsU5bjvTPGWr+HJ/hx4ZvYtRhkt9YsLWBdyfLuYbW+mKZc2EcH7HNxpl1b7vslrc&#10;+Y46sOSMVwl9byX3/BPX4bGwtVc2euyeckRDSRFT8uQORSVikegWGk+KtG0Pw7o2j/FiJbb+zzIY&#10;pYQRGZRnr361jCfVbTV30rXNSsbiOW+w8jADG48fh+Ndn4ZvLTWf2fre6SQrq+n6RFHexE4YiIcH&#10;8RXhmtatfa98TdXi0/wHFP8AZrkCVpLkICsX3+T9OKaTbEnqegaFoejJ+13N9i8bxQR6dZ+aBE4Z&#10;HD9QccGn/G3T9Ln+C51NLGBnS7jQygAMOeeevNa+i6Zo8HwtuNa0fRZxHeKiNbPNkxPHw+XPvUXj&#10;y11LUv2SNdFpZyNJmJngz0KnnFKT1QW1ueR/DXwv9s8SXc8mm3UdnDoUs0h3kYdVJUg/XmrGs6/8&#10;UdU+Hj6XcRaXeWNv4sWFbmWULJgPiPAPJ2+1dt4UtfF8ng74fWNj4wWESaFN9utzHgxhV5Ge+aw7&#10;rRfCb/Af4u3aa5fvf6Z4gRkCSlRC6tnkA8596ucrivZ3IdT0b4v+H/GHhy5i8ardzSWFq6xcmPaQ&#10;MJt/Sn3Wt+MoPjtoniC9+CFnbzw6btRI5RySOtet2d3DqHwK+Eep3ZIuH0FI5DIe6DGefWsM6VJr&#10;/wAavhlpFl5CzzXZErl8gRjrx9KqKjuO6Po/9nzw9Deaf4s8b6hZb766EyWII4t0Gd2PWvYbq5YQ&#10;zySEEC4kwfXmup8DaRYaT8HdK0mC3RYrbRfLHuQPmJ+prlrz7Gb6/jaAsPtD4XHvXHOzl5FRMVLy&#10;2lQFI2OJcVa5W5s2Drg8demapeVaRz/JFgBjxipcoZB+7fr+VRcs6CCJToHje3eJSZvCl0g9DuXF&#10;fi9rVi9p+0D8WUn05x9l+Il8pUjoC/Ffs7prz/2vaK9uPLxtDk9c1+X/AO0TpN7pf7efxlRtHkjt&#10;r9YruF9uFbdgnB781tRevLvcV7JnhupQiXxPBIkDhfLGB2q15O3QbsCdFby+FNTJc2U+j6QqCJWX&#10;II7nFVJhIbpGDSH15rZ6Oxje5qaVf26+ANbtLm0RXJ+RgOtY81vpK+G/Ecn2yRJJfu7fWhIpJL9Q&#10;tux5HFQakt3GYFeHAU8gjikO5hq86WUMb6sGU5xntUonQWyHz4jgetdGmkWF54RaVbzEiL8+P8Ky&#10;JdKs47aVRaMNrL8xkq2wCzXRbvEkltuKg5XdjNUr62hbVk8tisUb8R7qI7dk8RSSQxso2AEA9fwq&#10;QpP9vumYtjdnbiiwi5ZMq6lbK6RYRMKfWk1BiLkHamd2RWFNNMNfjIilGGGOanluFM5LQMfk7mgL&#10;lHUXE88aC2K5XBYd6nsYRHp+mx+ZI2HYlqqNdQrJdg2OQ0gA9RU9tef8VPpcSxr/AKsls+lCAs38&#10;uzT7hjayGNXXcR1q9HfpJo3hlYYIBGU/e5XkelWTDavDK5EezB+Q85rMK2yEgRbWd8IAOBQgZYm3&#10;yTsokAwOSoqkLcLcmQxsGDcDPWrXMEEubggkA9M5pheUtFITkgcigCVUCxTsbVmZsbfm6UExsrl7&#10;1fu5PYVVgknbWZPMjcR+WRmr10NOHgu/b7SoKv8AJ75piSK0ZDkMXBRX4bNMvWvGsrprTVSDFKnm&#10;ADr9DUNqLeTT1hN/Km6RcccEd+a3rxNKt9PsUguAVMI3t6mgLFdJJDbafNJBHI6xLuNaMGpW0w1O&#10;F/DkZ2wfeJ6Vz9x5g0+2CyyFXbhRVeIzpqLl7dgNgyKAsacDIZ9TCwIp3NjPesu5W6+0RMscxxIc&#10;7RV2Fof7SkBh4z8pz61tozpLaFbKAENznoRQBzKPe/ZpBM/lk/6o/wCNTnz/APhG5z9pdsocHHSt&#10;LUktJr1tlrt+UHr371WUj+zBHuTaDgCpAuaTeS2vhGJPtW5pN2S55A/Gs65axaO6MepOZGfLJ71e&#10;gtrR7mFZXAwhI5qL7LarqM5SJcg8sKYJFTT4yutRySwfLswPatiJ5zr1rDBAHQhiCahieH/SRtDH&#10;OMVbsjHDrgle0Tb/AAgNRYLFK5Vg+rrJaybjGcHFc/aRXotbkSW8oXzmKk9xXVXl3NNql1jS1UZO&#10;B6D61SD5DK0qYXrxSQdSxpMCs8eZISrRtkYxiu40GeOKy1u2k0uNxg+U+eRXHK9jHYWZjvSSMnaO&#10;1a2mytLBJKu4ZbGKn7Q0dKkbHSfEI+xbpXgfaNvPSneEYr9YdGEuoXFk5uJgXb+IE+ntUmnz3Kal&#10;ExgB29iO1dPCdLm1C2aW8jRIzvJ6Yx1rW+tiZux6XoGi6FAun3Q8aNe3E0m6SZxtGQemK2tXhvtQ&#10;1m2ht/FdvEtvgzbujD0rz5Nb0iSzkWC6cQx4RMDG5ulT/bL2W+0C0gsLlXuL1PPIYghfr9KzcG3u&#10;NSWiZ0Wv2fjPT9N8I6nZ+Jt9tDOquFbhGJxz2wa7HQnbUtU1CTULaSB0sYizqeBkcH8ah8X6df8A&#10;/DOupRWd6XjWCB5YhJzlea2fA5hm+CPiCW4tIxPJaRKgHX5Rip1QMv3d78QYPD+qxaR4wVY4RhXk&#10;QtS6Nqnj/wD4QjxUNd0bT5TNtEF0igYHvXJX+rXlpeatE93L5JukDfL1z05r1HT4La6+HZhfWCI7&#10;rR2KjGShxxg1puJqxlPBqzeBLuMa+vkSQkl92ODV/QIp4fhtq9tHIxS4n/eS54rnbO01eXwpcWDa&#10;3O3k3jA443DPHNdvbppifDODS5PGdrYStAVMpwSuaYXM698C3l/4ZgA+K80cTAsJImztP0zWJZ6D&#10;4/0K4haP9oW1utNfVoo7iGRAGcMcYFalhbfEjSNVbcP7S0pv9XcxzcPnpx2rcvLB9T0nTzeaULF1&#10;u0kgVLrcSVORkA0kOOhqeLNG8LjRXjuNKJCaZHKjMM5LDOQTXGWmo3CXPwa023juGsrjVnM2SWZx&#10;GcjHpXpOpf2pfeAolm8hmtLREfAGXVRis3QtP0f/AIW78G72NrYw2sdwt0jgfIWHpQrBck1ma3k8&#10;VeIbh7S1W2k01EKsRt4GO9eE3ujeH5B8RYXeJY7iQlIw+3Yfb617j8W7PS4Pgf4gnt2liWbXbYRO&#10;rdSzc187yxXbfEK3t7yeZFW2gZm3H5hgYqJX5dC6VmVvBum3ujeLPGkkd9GouIWAic53f3cH3ryj&#10;UJvG1n+1Deay/gC+UQ62BJDEh8oo7dcDjkV7H4sd7XV/Bc41CVYBKmCmTwDz9eKqNd6jf/Ey2k0/&#10;X0fSjo2LmB7Uks+PWkmlqOXZEXiLUtQGhSXFj4agxNpoKBThY2YZPFN+Hf8AZ1tci81ieNbi4mYw&#10;YUHb/wDrrH829s9P8bRXej3JgOpKI2cYCZNa6Wt1JoeuyeRbCOHQ3aHcwGMrnvQrAN+I9x4au9c0&#10;x2gtvm+QSpgnnoSa2/Cupf2N8H7qxu9buL63uZla189M+WD2ye1cX4BsJZfCF9capoWmSWY1ic+c&#10;9wrMAD3HUV2vjFbXUPgrMdH0+0lt7VR88ZG5dv0pNisVte1DTJTpfkXCwgEEgjCnPYdq841u48Q3&#10;PxG+G+iS+AraKy1DVImhvvPBRwp5BHRfxrctv7JvP2ZtUt7rVwt6lwgSZB8ygdc960dZh8D/APDM&#10;vhq2ttWWXURqFv5M4ny6c/MRzkUloUkehS+IPBFv470nQCqxTWmhQrG5g3RnjHyt0/KsrVfEWm20&#10;80c2jwOrSbU8yMKGz05NUrOLSJvF/hPTi1nLONOhKTSKN+QOeTyax/iolra6N4ZS8tY7pZb6GGKC&#10;MbWyx25z1qkr7k21LSpbW/i/w/eRXFkov7+FpIUcEJyMcivO/iut9H+15fXkdkNh0S2LuRn+Hg11&#10;t9ol7p2i+EoLfT9RKRTWUkhklJZA+Djnnisj4+zvbXfwVkh+zh7vS7aOVv73HGfpRKKSLRyUt/bv&#10;8KfEM4gge8hsHVQCNzEjjFYegab9m+B1vqF3plxLdTXcjSBycRhicVoaanhu31jT4rrU0kuWsUcr&#10;n5RkZ/Gug1C6s9U8EavpdnrwhwB92LkEdK5tjVG94StvD03he8ibT7F5PMV1TIDep561b8R3wk1j&#10;SrG28JtEAUXcBknHvXJ2VrBo+geALi78R3Bm+1Msu3Pzeld5r8+ktonw7aDWo4b2+0yZrVWjyX2j&#10;Jz6U4PQloztRtdWi8G3EUd1cZms9rMCTwRjmqGnRx3XgPw94XOuGKV7lis27lDnJOKt+FtW1CPwj&#10;q66hprSSR3bqWccMPUVagstLj8Vxa+LGRbZVc+aH+VT+daRaJatuenaVo1vY/DzUNN/4SQXckluo&#10;e5IwSegrxbQy2i/t7an9qaBoS7xXBK5xHIvB/WvQ7PxDoFy9u0OtQpL9qAQmQYY5/rTfFNhYR+Gf&#10;G2tTeGoGuS1oJJC/btgf/Wpx0YJ2Og17SfDrTfBqdvEcB063kvJ8ogZkLZPIqKzt/EOp+BtaubLw&#10;bHPpttOVS6ZgrceqcGrN1e6fbfA/wje6f4CvLtpIYVliGW2bhycViaN4jutK+IHi63u9Dljs9cgt&#10;yqbsLbv7Dpz3pNkbmjb22gnRL1L7w/IJpbGRR83TjtXlOrTJpXwx1hYd8kba2FUM3OWbA/KvSNam&#10;vl8dWm3yhbm2JIbggHpWLqOhWuq/CrxGy6O7yRTK+A2MY5ziqixx31O0ubLSz+zL4UW51CyEp0RX&#10;YxkNncuecelfOdhqtlpvjb4kWratrTpcZW2IgbY2RyN3TivT/C9l4lWLWlV7qaygREljlcnHbAz/&#10;AI1sX2l6ndtIlv4V8OQWdtp8u1ZNm+R2Hr161a10IbPHTphHw71ef7LF80jSKyHO3v2rOutN8Q6l&#10;8JLR7XSmmmiu1IDNtJCnnk+1dhqtlqGhfsr2Kzuz6lda1MVty27ILcDvxivOp9Y8bx+CNQSG3W3k&#10;e1G5UPIUjkjFa8rtZmaOU1f/AISSLU7C1TQ7mZ53jUqsvCY61aS2sotZlL20YleJN6571o6JLBDZ&#10;RXN5r8kjl22mQcl27fnVG5jk/wCEn1OSdBG7SAp82Rg9KytZGpY1B4INCv2GkwIzKuxh1P415Jfx&#10;TzeONUuJA7NtX5ielei65KR4btlZvMJcDOelct9nleG8H2RshAQfWhKwnqijBDdSWVoC7YL/AJ4r&#10;UW4th9pUW8KuijqBniqshlgj0z98B8/CmqsUDTeJfEDtdHkJtToGP1piNWTUZ3sESOGMtvA3MO3e&#10;su6sLi51hJIrEB0jyGVufyFXjBapPJHLdIkyrzEP05qpLdXltDePbwuZE75yAKEG5LZ6cZZLRbnU&#10;p1T7QAwY4JNVPEemrH4p0uFbYbQFxg43Ct/T/td94K1DUHuEieGUEIONxHtUN7eaZc3mivNeNHPF&#10;GVIIqkSxLeMx6W221jXbEOadNvfQ7i5JJ2Rncvrj2phcxxN87On6GqcLXZ1cuZWSJzhVxkCpGc7b&#10;38kviXT0e3eCESt5mRjPpXY3NrZx+G3urbWXZgo5B6/hUcmn6dJLMLgwOoQsHRcE/lT7C1U3Bjim&#10;upIix2qR0FMNjLtpJZbW5Err80owxOK6L7dcwaa9v/Z7uNi7T6D61xepyCPx08CaPO2JckA4wRW/&#10;bX01zLbxnTfJxDhmYfex70hkjrHNqc/Eqfus7d2AapNbhVVkOXE3T0q7tX7VEWJIWQgAdTU8gjAc&#10;RlvuZIxSvYCncW+m3WjagLpiGW3ypAxggetYujag6Q3aRakuRMVAZew6Gulhe0FqY7ktFHM2PM25&#10;rD1C00a38Q2z2bbvmycdDVoRLd3lwHjU3LNJI4xgelNMkD3AH2T5tgznqDVIi5bxPZXKWqFEi4Qn&#10;vWhCjPeTyupXfkdMCmFyJnA8hRcugIPzdarrKgvLFCx3ZOD61ee1vRC6GdDGGz05596rJa3K3sbA&#10;o4T7q59fekDYkxBmgPmZJbGPetE2moxWVjJJpDqsiZU4NZtzb3f25JEtwDGQ23d1NdD/AGnrU3gm&#10;JpbKJfLjKouOtLUZSMY/sTW3bTS4EWeBXNaZqnla/c50W98o3AABJNdlpd1ANFnSeH5iTuB75pxg&#10;0ppLpo7CHJbKqVHJpNpbi16DrYWb67dzOm0SRAqR2rqtIeB9Yt4zqP3Zfl5ycfSuetrXdbSpllYy&#10;DHHStaxsWs/F+kXrySyDzAJEB6CqVkykrbnsNnZ2U1tOh1hUJhACMwGD65rd021lt4lSea2cLcgq&#10;wbJIzXGPPp72xdLuMI0akHfgrVWfUb2Pw7rEkMV1I0aqYwGJDfjVPXQS3ueg6nq1n/wl9jGl2Iso&#10;oJIzuI7V6BoupQtbxbysgZFVwD0H0r5wS6u9Wt/DKwaNPDeLdAZ7cdea9v0fSNQtNLF09/DI7WSe&#10;YobIzS1VtQR0/iTSfDknhdmh1J4pJriM4U8gZ+YY96s2sXhu203Rk0/wA0RFsN2CSd2OT+PWq0dp&#10;ct4UNzciUNJIdgJ4A7Vqafczwx26rpkLsUPzHsKuxO6L+marqk/iBrH7RsPmAKZF7dxmuy8fR2sP&#10;7HHxDJ8stBoRPHYkGvO5pA+vq32WJGSQbnjPIJ6dK7mazk1D4LeJdHuPF9okl/o7rE8rjAbBwDn1&#10;qZ6WBHnHw60u91T9k/4eTy3VyYoLqd2bcRsAPr713lvq1rdeJ9F0yPwFfwCP91HKSSJexNV9D0/x&#10;bpH7G9r4fg8JWz3v9tMsskcw/dqzcEY65rsRYajpfhjRnv8ASdPF08EWyQYOzIolK7Gauk6bNYX2&#10;qxNNawwl1dn34zmuQ1fU9Ok/ae8EaZNf27RXNjKbQt/AVHOfr2rrrmG3n0mxa61e4kQRrJ8rkbsc&#10;4rwTXbjSrz9pHTtQt7e4iTTImRgTgMfY0oxu7j30Pak03wDc63PDqPhSzdlyIrhfk5/3hXEPaavo&#10;nxY1ubSUvJLIzjzYZZiwA7HJpljfaneaTKslm0cJclCDknHTmuQ1rxBqVj8QdGtb+KdrS+u0g84Z&#10;4ycDP0rOUWUkR/FaHTtb+HNnqMWs263Gj3KpcwpgsTJ90bh6HFb+j6N44l/ZRstP1X4imZJraFvI&#10;Ay8CYyo3deleXXMZs/2sfF/h2Iag9tqFnBdByCVbuOfau0Gp+Kk8c67Jp+qtd21rbxxahb8nYRwu&#10;B61ktTTmaR9Sjf5j/Ifxp4ztPAp7FGC8qD7VHxvPesix4P7wcU1mbZ90ZLelJg+YewoJXzIR5nI6&#10;cUAHOc+XSn7jU5sZT94CcUznd0/GgBOdwPlg0vO1iDS4UE5lxxTTncnJxQA7+CX5e/WkwuGySRnr&#10;TB5v2iQbTjFSDGDwKAFIUJw3amAHziMfjTj94DHakGMn5xz3oEHGGznOeKTJx94U4g5amDGW4xnv&#10;6UwDuxA5PWj5vKlxgH0peOm79KVcd6QDF8wI2VBIIpc/MM04gbCcc0Nt+zMSvzY/KmAvy7fu0nSO&#10;Rjng9KYpyI/mOBTn3bSSqgCgBCVMyEKfu8in8hGwAeeKiUHchz2NSAce9ACfwvnFR4Xd1FSHbuXJ&#10;PTim9/u/rQAoRDFORjOKiTesTAvkEnipj0TDAEn161G2fIf1HfNACDdk8U7A2Z3cg9KRc+VGdufW&#10;lfbhxjqOKAGknj5R+dKN2DjGcUnJCjIJBpcnYvykUAO2nu1IT8pHfdwabzvHyfrS/wDLIkp1PXNI&#10;BSX89B5Q6UhyWJJ49fSlBPyndTDndwaYDucHCHHvTe9Id+SKXOOMHmgBNrGTh+lKQcfdyKAT5g57&#10;U0MxuAPTOKAHjrjzBSYG9juNPAQyHJIOetNYEMxwOKAE25LZQce9GSC2MdPShcGTl8Z7U8iMK2Zi&#10;OO1AEJ3iRjx1pfl3AlwCfQ0AcvmTjHHHWm7QWBB5oAd/e7UZXcPm4oPJCmNskUu0b19qAFYL5aEZ&#10;INR7jk/JUpJAfCk4qPj5c9qAHD/Uy5Q8VGQu0kFvxp4PBzgH0pCAWQnA9KAE4wOetKD87e1BBBwc&#10;UgAyfpQADZliVP1pCV8o/MDxUeW87HPJ5FTELsjOOcdKAG4/dLhyKVinyZAOKXu/z8cUhKYOQKAG&#10;HaLgYJ5FGWzwRinYyCcdqaAeSR1oAeD14B4pSf3LDaOlJ0PSlO77NPgdAKAI1yHx7dashV+yyHzE&#10;A9M1TH3gcnO3mpcAqoOR7ZoAjYHcCJCBT1IMj5mI6daUgKu3ySfSowP9LG4Ec9aBD2VvtLYOQB60&#10;fLtPXFOZlWUkMMkVGW5P7luTQA/C7D82c0ZUSAZx6UqcZGzvxQ4Xy16Z3UAJuO2T5RSDGSdopfly&#10;nShgc/6s4xQMTjI4pi4E83J5NOwMMPY0sYGGBX8aADJw3HpSg/I/zjmmkOXf5yAKaSPlznrQJgSv&#10;mj5ScU4ZKStu6Y4phIMy/L1p+MNJgnNAxjbvNc7amMTPpUuCM47UmTsjBU8mrEUgEcmYznaaBGZE&#10;5E/lkNuBq58uTniqxCHVA49eeKsAg7eDzQA4ZCjHrSE4P3e9OOAh5FAALJ8460AIRlVYKp570rfe&#10;b5AOBxQwUSnaxwewpOS6HeaBgdvltxTl2bFO/tQMEsNnOKQ/dPGKBND0fFwCDWjBOftZP2dMspGD&#10;yCO9ZuE2LktkipFYAr0/Ohq4JtGFrvg/wxqgvJI7sWV0ythlUFSfce9eJ618LvGHmXIg8N+Fr8ib&#10;h0YISPoa+jllYEfvGB96njupleRg0nX+8ax+ro7aePqQVj4svvhN8TJJwYPhP5LZ5Pngj+dZ/wDw&#10;p/4spBKW+H9vJlgSPNA/rX3T/aN9xi8ce3NN/tC+aUBrtmwemTR7Jrsaf2lM+EJPhn8TI5FD/Cu4&#10;DBcYR85/GqFz8PPikdyp8EL/AO6AP3g5/Wvv77dd+a4WWMcdxmplvXazfdHbh/PUBgvvXO6Gtzqj&#10;m7S2Ph/wHoGv+HPE/jB9W8Ey2817bAwKz5HH86Zf3t1qF98Q9Oe0tiXLNG/cheelexfGu8eL4jfD&#10;lQQIodHkPXqzetfMPh+7lH7W3hLFyf8ASZZlkBPHzdBiuCpD94ephqzrR5jg9QSWHxlexszLhyMH&#10;uRU8cVg2js014i/N0Ndh8Q7AwfFLVVOkkb0MsJA+9nrXIWen3l5p8MZjdW3cledv1raCTRc5ovIn&#10;h5PCesNHPazTiD92hI49TX0j+ysbiXxb8aGO7ZFHHx25r5di0XVYPE3lf8I1qcxkfZH5WWMjHoAB&#10;zX3V8B/Cus+HPhX43udRt0jvNUMcgtu8Kc4DH1NelFR5TyMZK8b3PY5Z5o9d1IxzPkXBwM8U9tQ1&#10;UoAL5V+XnaMVnTkG+JA5ZiaidmUKPK6j1q4xseK2WHmmZgXmY8nnNQuR5UrcYBGahGcA5Oc9KV+b&#10;WUbsZqkhCkZCHoCtVyEwgyThqlRh5AGc1Gdwnc+URQMa3EqlRximlQRKdpzVjjyHJ7Cmd0OBQBAc&#10;4gGOMc09lf7ICIzjNHy+fnYetTFiYwvT+tAFNCDMcZ6VP8mwEluvSpFVQJchR6U3ALMCvB6UAP48&#10;s4PJHNNOfLb5/SlIO5RnpS/uwTnOc8UANO4Dgc1MpPkyHcAdnNRlcTxfvOq9M9Kf8v7zMfXHegCJ&#10;cESgyjrWhalW3qbck5GDVPanmJxirEbsJFxHghvTrQB5d8cokX4GeH2yd39qx5/OvB7cfuLTlQDa&#10;Jnj2r6E+Nibv2c9Pchfl1OIn2yRXz1A5aG2Ty9u20TB9eK2p7GdTc0JRE+h34KL8pBU+lLZXSvbp&#10;FNLIf3RCEc1UIl+xzK06jJ5NamlLZjXtPTbCXLYBPbNaGRRhgvxcX8iafcMpkIBI4qC5imWCYtZK&#10;GyMCvT9SutKi8KXNsttEHSIEMq9zXnIeWXUIlLBsueT3pAncr2qktFiNgwYZwa3s3LKi7xkJ1zWT&#10;Hb6gNY1FlUeWoGcmtKxby9TUzF+TwaYMqBNuqhWgByDjjvXhvxj1F01z4MQ/2YcW8suMdyxr6E8y&#10;zXxarm3MibCVJ4C185/GjyW8S/Cm5OnukEl5JtkHQ4NJrVFJaGHb/aJQqTWkmPIQqwbtXZaTHbIz&#10;BYBynBH8Ncto1zHN5cbaeceQmx/auysZ9Kg1HUV3s6SKAxI+6fatL2ISIVZBruqPGy/JdoCnY816&#10;/pUkn2fRGNzCEaALgjjmvFtQYWs+v3yWZkg+0xfuweTmvW9PWZ/AWgTC2YK1sjqCcEZGam6sXc6L&#10;V9Phj0zSmikt3kDFztbp3qxplvNe6HfpcRKXSA7WHUYrNfBskmaabcYgNpY0tjd6jbvqrx2zPuSp&#10;ER2FpCviq6Mt86bZCFyar6psGu3ao6suBzVSSS7e/uZnikGZSTTjuYQt9ncrvG40AOgjYmAeZwT8&#10;xrWs7+a01SbylBVsAn1okXTltrXy7vJaL5h6VVsLVrvxX5aSMiohyR3pgdPcT2kuhM4RdxIyN3Su&#10;P1IM9xDFkojOpB9RW5LZSQX00MtzPuOTGfpWPO7G6TzAMocLxQIL5C/hqGKN2VY7cZx3NU9EF1/Z&#10;+pq+Dtk647VbjdWvI03HJ7CpW3RXEzrZtgjBA7U09Blyxa6/4Trw+8e9jHcgYPIOah8b3+sWvjzT&#10;jbpjzIR5jbe//wBatvR5dOGsaCVK+Y10vX3NZfxAdE+JgUqm1rBCNw6cVK3A4JrvxPPdOFaVtw5c&#10;nGM1q2Wjp9neaa8WSQRFjzXOG+L6xZxQXMSrvIZs4ya2YrjVIpURWZ/MQgYOaqxKYQyr9svA1vtC&#10;udh+lXLeXULi7vQIx5cZGW9q5PUpNTguI2e0wnm5kYdfyrsPCdzYytqQ+0BhLAM+xpNDub+llRrE&#10;K7SF8sjJ6Gua1qzK6/4onhiIEmMk12WmwySa5rSfZhtiRiNtc9eXUbtrMQiXCXG1vWl0GZGn20g0&#10;CC4WFfMjuQSRW1qdwby100SRKkqbfn78Vq6e2iReGZYg4y8fOeeazJ4YTLKBEx4yDQt7g9T1b4IX&#10;S/8ADXekxPcEvNpDoCf4iAa+zry3k8qXA+cStu+ma/PnwfdTaX8WPAOrowJtfFUAkz3Rmwf0r9Gi&#10;8M+l6ZcJKm240iKSNh0O4ZpVV1Li76HmWqooWbKnlK5LDkSYUcGvSNXtwLK63hV61wwVUaXnncdp&#10;9axjG63LWhltG3QK2O+ayb6MloG8s4Vug7iulYHyXPlrwDmsC+8z7IDtUfMeQaLu4PY5u82Ca4Zb&#10;fjy/lxXOzXTrDOcrjzME55rp4lnkv7sGyyo4DZrI1HSrYXE5IeMMw3EHjJpgjmZ7qMtIDnjGCD1z&#10;XM30spvdRjKsAEBz611NxZxRzSqSWxgg+tZN0lt9g1MmH95kYPrVNoTTOAvT80SknHPNZ6MpMiGU&#10;Djj3rpL6CPygzMpJT5VHauYuI3EseEOecHNMl7FK63ec2Y2OBzzWJciBidh2Y6mrl1JeiIfKMk/N&#10;WXKyeRLkMTtp30ISNPSF086np4ayjkaS4ABI4xnmuyj+wab8W9Snt9PSVEsMRR4zy4559q4bQQsl&#10;/dDfsMLZVj2rudMdJdcn/wBST5ZXcx/CtIEvc9y+CPiVG8beN9HvL9VFzdGWzLnC7z/AD29q+iLm&#10;KQyz7lbcr4P0r89Ibi8sfiUYkklTGoLIrqcNkHIIPXivtfwT4pstX8Mabb3N1apqUdgqqWOBcAD/&#10;ANCFZyg76GiZvsGWVgEP41XdyI3zFzkVrTpKXf8A0UjDYrJmU+a4KEYNSyrGfO032iQrJgkDNUne&#10;fagM7YBq7KvU81RcYYEgDikmVykbyzeWRubnvmqE0r7wvlngfeqzJ1NUWYGR12Lx3Pene4rETs5S&#10;IHaSD1qEAmRzngLTyy4I2HNRb9u/IOdtK5SVincopiYBcneOBWDeJJ9rlChQBFW3PKqyKTMO+KxZ&#10;iXnchzktzQ2mQ1rc5ia2l82QuQ373PXG2m+Vhj80ePLIzW5NDujkUyEcjnNW9O0sT3k2JMxqnr3p&#10;gc4iBdJt4VlVh5hIAGTzWjbQN9os1k05gRynHWtEWiW2s3n/ABKjuR/lySf0rXsGnlF/cvaRhYoy&#10;BkUnsCHq8iWtoiada8LggryapzxF3nVxGPlz9KpTSah/asrx3OMseMcUwtdiBWl8wsz8AGjcGgSC&#10;2iZioZmL889KujyPszcIOOAKzmkVbk4tjt2c89KWK4jCTE2WcE85oswNP9ydPmUoAOoOaz3MW5gs&#10;Yz6iq000jdEm+9wAKWAt9odms5x/wE80kBKo4QYbO7itCIRhC0hiwpHUdaTfCyxBdMm4ccbTzUF3&#10;a6pPcOVQrHlcKM9qdwNV7m2KQH7JAAi+nWsmWRi90V3BSfWpEsL93sxJdRRKgGST1q5LaaaIFB+I&#10;Hh9MLyDMo/nS0GYWCzMysTntmhPtgljHlyAbuvWugt4vDKQnzPHvhFfUm7T/ABplxqfw9gtv3nxO&#10;8HqoGNxuUNO4FJI8ybmyTjrnrTZGhWGRjbq3zcYPNYV746+AVnt+1/GbRidx4jYH+VZMnxR/ZuS1&#10;uHi8UyXDBPuhetHK2C1O6tVaZ32aRNnjkLXSW1pdJbhnMysXHGD0r5+ufj58PbWK8Ww+FV5LtGFx&#10;jn8a4m//AGjb37HqcsH7PgMcQO9jNnb9eKl05dEaezl2PsiY2q3EZdCf3QHKmuevNNtJ55XispVG&#10;/OQpGa+aPDPxh8Xa9przW/wmjSGOXDSF+M+3HNZPiX4vfEyz8USWsWnadGBEMBY87qPZshtR3Z9Z&#10;RaPfm3twlxLsLAkc9q1/7PkUoQ1spCDId8D9a/Pa9+MPx2eO4MGuWsCKCSwj5/KuTm+IXxr1RJvt&#10;HxD8Tugk5MchjUfgMVfsX3ByStqfpa1vbLPI0viDw4h6c3SVBPPoEdmR/wAJT4TyOrG7Tj9a/MSb&#10;VPEMrt9o+J/isNj5gLp+P1qluuHZSfHHiqRScEm8f/Gh4d2vzIvmimtT9HrvX/AMU7ib4p+G+Pvb&#10;JlOK5688dfBO2Ymf4laYT22NuJ/AV8DG3tgGJvdZYEcZmY5qv9k099Z0z/R5B8/zFmzz2qo0rIh1&#10;Emfc1x8UvgrFZztbXGo3Tg/LGi4J/E4xXH3fxz8OwGbyf2f7uUbuC10Mn8q+RtWspTrOkp/YTxRq&#10;43sv8QptxaWfnQhLdkCxDbzmtI049ROtHsfV5+O17PayfZ/2egAB0N1WBffGv4mSXJjsPhxpFrju&#10;SWb86+e7VUhtVP2hc4ODjrVhZZWikQXaRsWyWx1rKpSi37qJ9t2PVNR+Knx6nTYPEOm24x8x2gmu&#10;FvvGfxankl8/4n6ycg5ZZSP0Fc1fxXUhi2zysVxkA43VILNjpMfm2DhwBg7+lbxjGOyJ9s7lO6u/&#10;GN3exNN8TfF7Ddk/6U4/rWdr8My/CPxNdjUNfZ7e4gUl7pznccVuriOWBWK8DjAqXWoUn+CfjJAm&#10;A9srderLyKejBVpXPIPIvGlQhrqVDbqxdnx1FItq8kN8F0QZQ8neKdDLeyQWcbOy7ExwMZArYskR&#10;mtXMjLlyGGeuKlWWwnVk3uUYdyaWYl06GPCn5jgkmktt0kkwlIDjIB7VavF/4nM/lRtt4708W0n2&#10;YgKpbqSD0pN3FzPuVobS2+06g7xDcBwx5H5URJAfPEtrC2ScHGMVbKuYky4AHWo5Aokb9+ANvGR1&#10;qUhEFqdmoXIjnZck9RVpvNKtgRlt3U+9NRYTaowGOT8w70pyHQ5OPWmhXLtnaKLiACBcsc5PrWu8&#10;MiuBtHPSqmlvNJrtjGdnlhCS+elGoahBb+LbqCSN2YAbcnjH1qJK7GWwh38xtmpBGwckIOnesiPV&#10;oDdXH/ErGAvHNXItSs5EYCzUYB70rWGaCIPMwYsDNW0Vd5Ax0HasqG+sWG1pNr7vlHrWxbXGl/aY&#10;kk1CJJCPkA5B+p7UDRIqfOwCkVYCHaTnipC9k1wQL+1XA4wRUweMwhQLbgHLb6TKuVtpyflNNIPP&#10;ympEkDX0SiOPJY985q4ba58lPmhLHOAD0qUhozCPmHHerUP3juHJFOaCYRKXgPLYyM1Ikcg+8gwD&#10;1HUUBcbmRWYfZOc8HPWtGEE2zsYwcHoKrlY8bjLwpGTUyMomIHOVFDYDbpyDFi2wAnNclfx2cgnW&#10;S1LFn4OeldLdvKSoLL0PeuXuSuycFxuDZFAMm06FIY5QjyDdjq1bKuSp+cYzgjFYloZPJtXM5Yse&#10;AB0rXDAD/U0wJwsYmO2NBnHahlPmfdHT1pu5dxO04xTtwwfmH50AA680vGxuBUe5d4GadkZbpSsA&#10;oJ+0YBwOOasqzCeQb+i1X+Q+Z830pQQd3B7c0xlhVfe5AXG/Jz3p27M4O/6Co9wxF+89cinDBA4X&#10;g8UMZJhz5ZLg8mnJ5ZnBLEY7UwNiR/m7CjOZeRjFKwFhhAZCVbb6inADPEgINRfKcHBzimyFxD8s&#10;EhOeQKALgDfufmi2g8g0792ZSDKOnHFUlExictDJ271IFYEfKaQxx2AXQyPvVEdvmx/vgPxoZJCO&#10;hyTxSiP5vuMDjg0xDgfmY7c+mak3AsuXA4/Oo/3gfBA+72pdp8g/Jk7vypDJSw3fdyKiY4CHIxuq&#10;aMKUkUjnHWkIjwoaLA7UXEVGcF5CWJyOPam75stycVbKLiMeSuM8U0qhlYdKYEG6bHOabklTlu9T&#10;Oo3j5z0qPb84PPSgaBT833j05qcHl/wqNc+Z/qxT+3Si4EqMwmB2jIHWpgDlsZwap5O5Pn71OrDA&#10;+Y5x1oYExxs+/uIYde1Hy/aQfITIXg+lRZPz0Zcp1pBcfkea2RHnPcU1sGFshDjpRtOAcGm4bPQj&#10;mmAhjicW+62XFRvEBMRkEfyq0y8EYPQdKULmKPKdD1qXIVjNeFcXB8xhhe1QGC6NgrJqd6rBudrE&#10;Z/CtgJ/pr7k6rxUsaDfnZxu6dqm4GZaHxbBNI1p4vvYM4JfrurorXX/i/bXSyxfExWYL/HED/OoC&#10;oMIxG3B4FTLG5FvjcBjrWsJtCudLZfEn4sW8kvn6foN2pGGBhCk1eHxM8XGR93gSxhBbJVBgH8q5&#10;Dy8MwayRjng4xUUkEZvoTuVABzx1qdCrno0Hj7TLi33XXwVgklRhmYXBH6Gue8Ya5pGraX4UhS6m&#10;tpLbU43iYdRzkjNcqbWLzXC4Iz0AxSvbbrdQ9gmQPlI61Lk0K67HpU+t2M3jL4FNHMons/Eemrvz&#10;80uGGea++vETu+o205TiTwxZHPr8vNfl7bxeRrfgmRpyZP8AhMLPr2G8V+omqFH8B+BWyM/8IlZ/&#10;j8grlxk7qK8yWzm2/wCQZKA3VeKdZM3kTDBzu60j7drDj7gxTbU7JLz5D7c1wWINVVJjvAUHEdYa&#10;ORrLgMOZuMVswOCCDnJyPqKxZYxH4jmw5IEvH40DZtzEtFDmQH92KztjG7kUOw3NVmQjyLbORlag&#10;iP8AxNYD23DmgC4EdYogXzxyarTyBdoEZJLda1ZhCLuMCZDlB0NZ1zFypyB81AEseDbRlm5K1Xf7&#10;zdqnXi2gBIyB1qJgDJL8/agCtbYbWgu/GD+daMoHmy8jp2rOQImoGTaMnpzVrLF2PY+9CAYRwOet&#10;C7Q/zOM7hTJGYMBs7UxHUtynIPFAFuQjMu1sZjHNU388w5MuSc9e9T5BQAnFJLl7FEUYIHWhgZ+W&#10;N1aMC2ATniuig50e/wD3efkHXtWRYgNqE0b3C5AO3itj7umTDzMkyc4pARaWG/4Sdxs/j6+ma474&#10;3wXo/Zw8St5D5VE7dq7SyKR+IEY87pFyKyfi7crP+zb40iNum/yIRHitaKvIpHwVrDRP8JvB5Ew3&#10;K7bvWvOndBqjbd+NwGR3rvdft3j0bTYDcsPlJ4PArzyPcJpYiq5WfhvrXZJEz3OqsZkitb8PFnzI&#10;hgntUkjltMwCrAtwajtoi3hrXA0qFkRcD2rIV75bxEMbBFfhqmwi7HuEtxiLOPekUMJHKtgM3Spo&#10;oWae4JmJ3JnNROHWfaV6N1pWGPJAmtgSPv8AWlnOzUbI8YK9aY2Pl4U+lMkBZUDH6e1IR0EMrnQb&#10;sGZSu0GsaZcrI24Aj+VTIT/ZpjDYAXoKqvkQbWLctTGPgeER2o875vm3A1HK/wA07eWWO78qQiAA&#10;/uznHWqrMR5gAxk01ERHJIvnMpBHNSJgruSQKO4JzVVwglJLk+nFKoG77zY74NNAXQrhmPmDOKqy&#10;Z+0yAzONw61MzbrOILJwvWqbFvNZgjbegp2AN2fKH2oEgmms7hpcK2SRnJpm1OCC3J70jbSWBj5x&#10;waaQEqylZ8NESSeuakmbdGeE4TpVQD5YzhuDzmpCEIZjnGOxp2AjIPkxAjv1zTwWOwFwMCoSUMjq&#10;GbaW4o+UORjtwc1aQEh5aUBuRUfzqGw70qthkJiJOaaXP2t8FQoXpQCFJTCHzlyQc1Fu5bIOQahm&#10;aLaSSD83yjNRvKcEiJMsBxnpTCw64kTYFKMcnpVE7BdxlbpkIU7lNPYv5oztBIqkVka5wZG3FuDi&#10;gVjo/BUtwv7RmgL5n7l/D18shPupxXONHFBrGvr5bbm1+5LH2LGt3QkeDxpYzNHKC8LjeB0zVDUw&#10;v/CaapHvTmViT65p30sIqKY2m5KcDrRcBfsy7ZD97kVVt1lGpybj8gY0XDxnUpALwhRjAAqh3HCa&#10;ciVRAAqEUPIfnAjPIHFVy482ZMEAgYpxyEj4H50hWBlcrkQxjB55pMHKY4GD0pTtLnLMMgYIPFIQ&#10;A4xMMY70x2FRT8vzkAUkwdYAMgqaTd+5fEuSzcDFU7hzl088BgB0P3s00gY13RQn+i5JPHNPVzkf&#10;w5FVWxiINNlt1OKszAicAhOlOwFkcz/ebk81YXcLuNfPABIHvVGFicjbzu65rQiNos6vICSo4Oe/&#10;0qriOD8Rrcr8RNL8p8GO/hZT0OQcivorSZDLp2i3cukpMw01MqT0YDrivnTxYQdUjlWZiTeR4I9q&#10;9s8N6pbw6RpJe0379MjBBPAyK3hUshxdj1WfW7U/B9DJpsZnhZl2K2dwPTP0rj9H1jS7P4g+HLyT&#10;wfNL5hdRk8JnqcVixkDxbq6w3L+TdXCtsZsgeoFdHqy6VF4N02ddNRGhwCAuevesrGisdRqmtG78&#10;M+JNP/sKD+zrq8hbcxwQQc1S1LUbVPEvw2sIJreOE2xaeTOSoUcc1Ub+wpfgbKf7UiMxaNo9pwfU&#10;8CqhtPDc3hvTZRqrrMYQoYnlT71V/Mmx6Mus6I2gaFFFN9uuGjZfLReUxxya5+K78nxtKstyELIz&#10;GJmwgA7Z6VR8IJp9r4t1mNyW3W52ysMg59KzfFJs5LTxNbpYTTSTOdoibD57YI5oK5mj6t+G3iHT&#10;77wfGttrNhFNBMyGJmGW5xVbWr+GP9pbRLG8tIZkvkOQMAu/8PHsa+UfAOm/EaLUb6W20nUy9vMj&#10;SnzigiHUZ9a90t01Kf4o+EtXurXzL21i2ht2RGe3H/1qaTUtNimkz6S8M+LIbXxPNomrXUdsYgoi&#10;eSTqh+7nPoKt+OdKguPFfwrutN1TSZIZ7ec3UkMynBHKAgevSvGdC8NS698Qfite6n4plluEWL7O&#10;yvtGD/DViNZdE+OngXSpW1CNb9ZWRZLgkEp0xnjmpUU5cxLTXU9Pg8OeMIfDfhTVbq/sY0GpYksH&#10;UNhM/K273HNeL/tCaVqEemeGLyy8X6mYLuWCS7to2J2mPkcdge9fWFnrvhHU/hbBpzeIXhvI7RgY&#10;bhdhJXuC3WvnLxXNDN8Z/hppT6va7LqC8SR5mGxQBgfjVxUm7CU+X1PK9Pj0fUtP8L3UulWQc6Si&#10;s6kAgoO4rOuLvT7HXL3yoZ33y7V56VpaV4fksPGPxAgTxfFdJFfMS4fCRBjwPSq+saLfGbRLj+1P&#10;DyRwzEvi5Uls+2ah7iZlX+qWi/D/AOJAur+JEfQ5Cgb1Kmue+FFhLF8FfE2p20hdrq7uvtUDyblk&#10;UHjC9Bx6Vyfia/8ADN18cPh/ok3iSa2tDP8A6dc7Plb/AGc9K7/xXfeF/DPwq+GMGj2unFNQjKW5&#10;iu1fGeCzAE4zWiukU7PYxPBVzq1t8e/jddNoJt9KutMuI32n7rFSMhfxqlbeHfAkvwT8etY/ELVD&#10;eRajeTXc0SlX+YkgADkirPhTXoIvHb6ddeAbp5bzTZZVmYHaABk8dKtz3MdtomtXtjoMcZl1FgFZ&#10;eHwTkEUXEtGZ3wg16+jnbw3qnh65OlapPcGxupW2eVImc9f71en642rWnhfxRBp9hbXsSK22PfjN&#10;cTr8eiXn7P8Apd+fDzWNxbSpLFJBxsYcnGOOfpU0Z1SbwN4L1m38YXhieFUubdlI6DqfrSdmHN2L&#10;vw9bXotV8cajeaFP+9jZYIwvCj+IVzZ8P6pqGt/tH2VhqxtU1O9WQZ6K49B7mvZtKurhvAt0I/DV&#10;ksS2g2OhBySOc1z2hSWqfEfUDIVVo79SQD1JNJgeW3Gq+LYPAuheF7/wNbrc6bGyXF3C+PNH8BCj&#10;p610vwPnmtf28PhNNf3zW8PmzjfcPtUjBxya3vF9lZr8dtUvks42ku7SDeGPAA74+led/EZ4mvvg&#10;RBZXrFxeEE2zbX3McYyOarfRia6H6l3d5qtvp+vXlrZRXkZsWMEaP8r577unvXL6a9zPo6XE+nRx&#10;3Blcuv8AdyeleA/CXxnrGjX3hvwp4q1GV7W60+P+z7qaTc0JborMexr6U8hornWv30To0QaJ0OVZ&#10;T0INckocjNrJHN3qkGdtvO89KSOMCwtyZM5GcipZixMuRn94ahR2KQjaQAxwKQFiGaddVs12nbvG&#10;K5P4teA/CfjL4S2tveMLfUrW0ZrLUIgPMi45B/vKfQ11WFNzCd2DvGK01njGpWO5uGXafQZou1qt&#10;0KS0PxX8T6K+h/tL+J9I/wCEgM4srwKJSu3dkelW1RmntF3xZ3Z4I5r2r9p/wne6X+2O+sPZSjT9&#10;ZjiMcyfdWQdQa8TvrRIrHw08OoSFmhB+9/Ot1Lm1MpWWxHcTSW3iBRhCpUcgfdNKksF5f6lBPJDk&#10;2p2MKltIBcNdebbAcDd82cYqrPYrBq8l1aSW0gzgqsgODVphcyNPub3TPFqJK3mW0sjKXLYx+FTX&#10;0sX9oalO123kyyr5YB4qhq1pfXflM8DxssoO0NxSNFKdGW3fTWAW2OQT1IHWnuJF4hvtNk6FOYsj&#10;HalyxErvBj1OOtZGnLqY0uaY37eXG7DYR09K1IW1CTSrgSQpkyfLgflQBiXkkS6pF/orH3x0qtIh&#10;feUBZT3rqBbZuIfNsIiSmMGo1s4xfXESKgGCW56ZqhWOdFmGspmNuAwTg5pbPT3X99JLEXLnaoPT&#10;8a35IFi028UXangnbnkVx95cTJaSvb6zcgG5UbMZNFgOgkN1Dp1zIdKuGjU5IHpVZLlbkRtHZkbH&#10;GMrW7ZXoHh5Fljjc/ZVyxXO7isO7m8u/g8rQHjSWX5WC8A0xs0J0leyAfTsbUHzVSPlJEC8sK59W&#10;6VopduLG03xBhgZGKq3NvosviDTml0yeRJGG5RIVwfwoARWiexZUjjZSp5FVpYUk0UIVb93LWpc2&#10;lpFLE0MbRqoH7vdniq4WPfqD/aFAOOB1/KiwkT2UVufD86mJSBjbxyD9apTSH+0kiNqDkdSasxME&#10;LqsoMeMkDqPwrNnubeXxBDEdCcbZB++zSsDNOMutvA5hUkKwAx0pAEmtkR5FVixx70peD7XGEuSR&#10;5YwxHpVKdiNTtGMwVt/GOhoAurY4lOZeAR8wNaLRoIl/0xcBPWqUVxsdldnZWj6gcj8K57Uprz7R&#10;AYp7g5kxxnigDb2ynVLkPOuMZBBqg0QbxFpxOpuieaeAOtJavMLaXesobaCd3etJWtlgt22Lyec9&#10;aANaTTl/sxZ4tSdmWPJXPWsm0eeP/hIDJCu1mAGeqmtGObUfsV2YLcBAgyCe1Yl1JI5fbatvMoyc&#10;8UAHl3hv7ptyhQQTz1BqsVuJ9YCQ6rIgSVTM2Sc1rXKH+wbVvN+fyRlQayrQXEOoO402RmmbHl56&#10;igR2Qh04aVEftyZ+zgHjqa51fJjvNQRicMTg1MTJ9qijYYXcDsz0zTb6GQzWZR1yFGAKEUS2EMTL&#10;ekABAerV1ujQ2huLSOMph5SSx9a5e3iuXt9jXJULjdgVq2SzxeItLjE7qGUnf24qPtC2Z3tzbTxy&#10;25CKMrwKfpUdpda4LWZXQhWzJnH6VFDdb7WyMkrPgEflWppv2Aa/bSlUEpbCNnAFaW1CWtzSj06C&#10;KUxQWn2gRyZ3DjJ7cVv2E+pwTTTSeEDJOqjYQ2MAdqhvtS0XRp/CLSWs95LfTY/djPl/gKtY8TX+&#10;tXyadJCsjW6uiSDH0HPrTasZrodZpmo+Kryy1xD8LJLe2lsZfOkkus/dHUA1reBbqU6Y8MVyZIRq&#10;EyoD3OcVy2jQ+PWbXbXUtGntHhkAcqThl9setdzFYXVtpvh680m0hdYSftEK9fc4qUuljRpJ73MT&#10;xHLeweKvFNhqnhKHZeBZLRgeoX0NdpoWt+HT4J8EWMWu3FtdzaRciPzYzgmMHoT1qDxWbbVvhp4F&#10;uU0i5N5YRTHbsORxyDXL+GtUt9W0fRID8G7dNR0W8dbRFYAzBuGJIpapBuerfDzVdNvvh58Rftmh&#10;vHc2GpSo05GPtGD8u2suSDRNT8S6wsl1dRTwXBzEGOcdjTNXkjs/BTyeVaWc9u0bvDHg5z1zjrUl&#10;hBFdeJ9I1qzvR+903FwmMbjjihMVj0O2t9bT4XeHbWCzunh37VZ2JyM9efSuLttH1e1/az0lLrVt&#10;ZKTac7glmKdOgHQVrDxVqUGjrpzaTBvjvgYWZsZGea7CPxBps+u6Asmi25mktMA8Eg49aYzN1mfU&#10;NOs/D+oQxLNBFqm28i3ZJQnrj2FdPeD4bv4U0DW/+Fs2+l2k1srPtUEMcZII7Ee9cbNJbnxn4rt5&#10;9PuAlxIo2ux2nPFWLfTdHj8SaVotz4NjudNu7eRnHm5EZx+maOW4rGH8YtSsr/8AZ0+EsGiahPfW&#10;UmupJLcxr0CdK+VdZ1rVpfjLZWoumzFpiCSQ8Y2r0r7ZvNM0vT/hnqUNvYWMNjbA7Y3wVUE+tfEP&#10;jm2mj+Omv31lprzQS30KSiNfu5wMjH60TWiNIa6HSNfXVx4O0YzCSSOJnjjyuSzscD9au+D9T1PQ&#10;NR8cWXiHTY7e5e9iksz5WUmifkc9BgVrWNpbWngTV7l5YWgsrW3llyucZ5yB6iuJ+IninQb69+Gc&#10;lvcTXVu8RjaeS3K+VjqMmsrX0Dqem/EYw6x8Ip4dEHhu6upoopdguEQ/Jyaig0ief9iLVZry3lj1&#10;CS3jgkSOQ7oSBt5A9awvC3hTwtN8LPEWo2Wta7c6kYFkgzcMiQkc/LggNnvXG23i3xcnxmh0O98F&#10;mwMlwRfzSS5juVT7pXPSnGL23Aurpmj6N4e8KafDqWtTXV+Ga5i8xmBBHYVveGJorTwn+0vi3uIb&#10;e00pf3cowHd19/eu00zTdLfxF/bC6hZ3EkVmVi3EERevFZmqfYJfC3jyF9HMgu7qNpI4VwZCh4HH&#10;rSY2eN+D7JL/AMa+KLc/Fm8sbqZZ3hia23JIOuATx+taGlaR4fs9c1OGbWp5LltTkYSl842nnC9q&#10;9A8N6hbf8LM8mb4GQ2ax2mIVbG4gDru681089n8PXvdYv4/hXbxXKXAEk/nllUk+mcUkx3PFfEVx&#10;qj6loeqaTqt5by2t6qQyMpCyHODn6VRuLrxNN8WvB1x4ov4DpsKJJNeJhlDjlDj2PtXafEXU9CTw&#10;BZ6PDaWTTXWt2qwfZ8buW56dK6LxIvwc0/8AZz8VaDqt4bbVLnSbD7OGfexZgOSTnbg1WwaEdnr/&#10;AIN1DWDbQ/tEWOq388iCOKSIRbUT7o5x90V4t8dtS0q++IHwh0m08Rw3V7YQt9r8g7lRv4RkdxVt&#10;fCsUVnqdtp8OnXWoz2INrdw3CoVBA4G2vOrfRNa0Hxlrs1/4Uaa/W53Msk+/Oe+7vRoncpblnTNO&#10;vVaxnv8AVJzKLbC7uuAK7XwwYk1zWduqETTIwR9nCkdKzbW9huY7+W50SWMsmE44Bq5pVxFBqstt&#10;PDGokmBRsc4PvUT1LidzbDw/c+F9RstT8b6W1/Hd79pI4AOVrmL6LXrn43+A7ibxTFZ2VliO3IQH&#10;ep4IA7ZrnPiDp2jWdloOoW15epdTSodgkJBx3yauWF1qupeCPCxctA1ta7pWA6lRx7c1kovcq57N&#10;4sjWH4D311b+AdiRQRoZs9N/GffNXvh/ceF5Pgtd6Lqc0U6zSZWBhy27qN3auE1Tx1YXn7JHiLSp&#10;vCevrfDUbdAYrVirxxnk5HqK6Dw/aWq/DmfWrHSrlrYW8AWM/fVsfNx1qlqrWI6FbU/DOgy+PPGV&#10;npXhqSxWx1G0lIE+crkE7a9IubTT/EOn6/pkPilLdYbS3X9+2zLIOcg9eazLCzfUNZnuodVks7po&#10;1KSDk8divetS60VE07W77UPEZdraENczRfu+B0PFPWxDMrf4h8P3kUI1vTru1heNJ4ioYFfatHxE&#10;/wANdY8Zfs9Aa28EnnmZ0WPAJQ7trHt0rnrvQ/Eeo2Hh7UtI8Sy3VlKrbkZjnCdetXhpEg8GadcS&#10;PZWgX5WLEZDdOD2zTSE0WtUsbi7+KfjO6+0xm0OmosO1/uiMYrX8F6hpcXwm+Kk5053aGGeONm4E&#10;hwR+lctp1vqdv4ovI7jxY6xOmI0PO7P+NdvrFrbWX7NHiWVLGFSYidqrjrRboNHjug6/q9n4o8XW&#10;syQtBc6hNIuG6c5xVHV9Q1m/lvns9J1eOSC6U5WVlWTaenHFaPgHw/aah441W+u75jDBuxFu/Mmu&#10;t1BtNTXPEcVmLWO0s25YIOfXJrpja+xm2eb6nqGpahF4TbUPDklu8ChCrEspx3yawNVttIOvM8Wq&#10;LvW3GU7NSeKteguNasNPtdPKqjtnC/ePrurz67vdat9e0uKbSW8tnxvDZJzQ3ukQl1K2qw3wvLhY&#10;rISQC6UhR2OeazdTmv5b6xUafJEixp5h3ZJxXpdpZs2jzS/YIifKDMpbkD6VzOqwQm8MkVm+3GHR&#10;RnjvULUtI881PUIDd2UYuyQjrkdc4qdryR7GQRWn/LNcbRkmtGTTvD51mxZdN2iRiZMnPPf6VnxT&#10;WFn8Sr8pp7tbCHhSMjNOwMxLx7iSQiTT7j5GGDzU9pcRsxie2QICpJU8nFW/7VtbjWNejj8MHczE&#10;KQPuisu3toU1K6xFLneSSTzz7UWJLdxJ5+uzumnTSFpERcHkYrdez8qOVHtACbYbiTnGRVPTGgtN&#10;TuLoW6uWU/umFXptW0+WO4ZiIpJH+aLOcD60rDKcExh0m6hUKow2BnrWKiQtcXMkrRcSHLHithIb&#10;abV4j9rbYy/L9feqN9aM11cQmZwN4KgcZoBELSXQsJ1aTdFn5cVp2SuNDikN/BJFk/L3rS0/S3Om&#10;2nm3tqge3P7ssCcD3rl4beWH4oSxtqE3k/afljz8rc0bgXpJ7iK7upfsTBdnyZ5yPpVqz1K4XSnn&#10;tZ4t43BgUqfUVhOqW4Ns/wDqsKvaqltHaQtMvlYLE8UAZdt9rk8Vaxc3drGrNkoxX71akLiWJh5E&#10;a7ZCAVHNTuUKohWNiQdo9Kht4fK1VjkAMckZ6HtQJEwhuI5oS8zEjoSPWpN0my6C27YC4Y465qlq&#10;N/ercIj6XlhKuwAfeFWo7rUPOQPo0cQ8tcD+9QMo6lNImgwRf2e7gN0xyDWLFHqspXbZuSy9MdBX&#10;T3EzNNdqdFQkx/e7VSt57yKG5dpYAokwOKaYENpaXqKoeRwQp+XFWJLiRNJihbTCf33ynH9a0YLh&#10;jqlkTJG25wDx0Bqj4heePW7dEtYgGt8xnH3j3ouBRe6mEs6s42mPkE1WjvIFmtkN6WMrng9sVjFj&#10;KI1aSUN5/LYxitOfTh9q8NushLqQSBV8tkI2oZYzLCDBIoKnANWSw+yOpcbQ/AAqmzMNRhVmiUrE&#10;OBUqC7c3bLakjjrWdhkTnFzMDEqbVG2Qd/woiuyNY0792CBIBn++KBBM16Wa7Cjb8ymqrArcwuAM&#10;iXgUINjuzPEIVMdspKxjaPc083VydDv2ZF3rESFrI00SXMzIW8v5R83pXd6XpOkyaNrfm+ImMhjw&#10;relU3cp2aOcs9S8Pf8K11r7Xa3c1w12qxwoxB/SvQvDof/hEpFbw28dpcwjy5H52+oJNc3p+j6DD&#10;4ljMkSSIsp3HjBr1K+vdCl+CEunQRwWwwCqgfMuPf3oirEpXMXwxbzW3xG8VW8vki1kizBOAOD6A&#10;13dp/boi1W3S4u2bDkEEsCO1cPYXFm3hK0gW9mZxxnHIx711PhHxRZ2Xjq/tL3TiQ0e1JWXOPxon&#10;HVMGux1Ona80/wAPtVsLkOLuB8RDGM1fsdQuIU0eK58P3aq0mGYqcEfWs7WtEmuLPXNW03VFDxL5&#10;g8tOo60zRNa1u90fTLSTw/aySIzJjb8zH1pxbIR6SlnprG5ntmc+aEJBOQKx7mC4vfEPiO3h1u8z&#10;EI8mNzmM9sY6VvWDahYeFbYS+AnlxGfMj38jPSm6PBBb+J9VuYLKeN78Eyq2W2ntVsI6m7pUPiG3&#10;8M20s2q3b+TGvmTFiS4HTI9qwvEGv6lqniPw/p4+2Rh7yMNcEnnHpmum0+bVFl1KKdkCBXLs3Qiq&#10;6WmlTwG6gtFk23jCKRU43Z55rJRNGdpqEVjZ/CfTgNUkubo2UUaHacfNxk/SvmHxbNfxfFTV9Gi0&#10;9VZtWstzxry3mkZHrX0Tb6b4hudQ0u2bx5aQDejHeoJAHQV4/f6drj/t8+OgIIpfsclp50pXIxxg&#10;/jVxlbrqKx6TqVuunWXgm0stFXB0iBBjklyOT7815r8QbC0/sPQrK71WA3s+oxS2+B80bA56fpXo&#10;PizU1svjz+zM37o+XO3mqx+XDHGT9O1eT+NLuxu/+Chnh8yXki2cejCWF3OEcgEkDPHWsZM2jsdd&#10;o19oF14ikt7vQ7CDVbTQkSG6cDcyBeea8+8LaraWX7cfjexF1JLZ6rZyCSVkxGZIznOentT/ABfP&#10;pgb4W6vAk0Umo6qbfy19AxXccdK2NesLTS9G0idtDe7VrGOTzYUywLjJwRURHFJpn1d/GBkH3pSA&#10;YydxBp2PlbjilGPJAHasSiMYwOCcDk0hAK8inDOW4oIyB81ACDlfu07+LrSKFxIfNB9qCRvOKYCn&#10;JwOM49abglQpk5zS4Uup3HpzzSEjypztJ5HOelIBfmCEY7c0DP2dSJAfmpq52MAxwRzT1A8p/Y0A&#10;M539vemEgSw5PBBqchfLcbsZ/Smny/sm3dkjvigQitmP7h6/lSNtJbnPFIv3XOM89aXtwDQAwdsL&#10;xTxjAOKMDPJwBScbTmgB5zhiEH51Gxby5Pl6rTu3Eo9xTfXAyaAGRB8nLACpDgqQS2CaUj5cYo5+&#10;f5emKBicjp6UZIHApecfepoDYc7QfemIdlfIkBGTnrTWA2xDJwe9IeWbjsOKkABjkBH8VIBp8sMB&#10;vPbFNIPnnAXGOKcQmKPlLnAoABny2GBzSNjyVzGevrSn7rc8jtSH6UwEA5GIxyKUhsjkUo6/epf+&#10;BfpQAAL5IyR0NIAm0AIQKQgh88Up78fWkA1uvEZIpp27ZSNw5FPH3fu0p2gOu0ZJFADSBtHuKac+&#10;dHxxinNnB/d9xSnb56EqeB0pgNK4Kgsc+mKZ0uXwvUVYB5fBXpzmoSP3gwO55oAB91Tge9HVW5p2&#10;DtbK8UzPX5frQAnHmgbTSnl8YFINu5+OaARnGDmgBxBypKJjFA25HHemj7349M0pzuYA0AOJbzDw&#10;uCKQYwo29T60zDcjP60vfrQApzsbHHFMJAtnycnHHtTudjfPSOF8px/s9aAKyFmjU71OW6Z6VYA+&#10;U/J34qCKHEjHecbulWlzvYDrQBGSTJhYG6ckmkO4KSIyeefanHO58jvTl+644oATC56jOPSl5O0b&#10;O3rQVIIwh6UzMu9Rx3oAcNxZ/kOKjOMLlOKmXf5a5ZQBUDlfPcgCgCQYOzOQPSpCAIThVznioVJx&#10;z27UshbyrfbHnn8qAD94ACY+/SgnhslqN2cZ64pW3eXwu7nmgACoUyFGKYQfPX5R14p+f3J+X04p&#10;VUFhhu3NACHcW+9SYztzH3o4FxgyHGeKWRv3y454oEMdBvOUHtzTG8wbdrDr0NPUnfIC5+lJIQEQ&#10;7/pxQMEDGQEMPcUO5EY+TnNSRkbTwfu03ndNlQfm60AGxjCpLACkiaUGZS4xjg0pJ2MAxx6UD7zc&#10;UAGMOPlXqeaTsD15obbviYliKGBDZOATQIk/gkBHUVFj9393v3pxzhqOpXFAxMjzwPLXGBzTu/3a&#10;RgAWJUjkUdxzQAxpAL8qQORx7VKvSUlByvrULrlAfLOQeTU0bDAylAiJAvnTjIHNL0A4pXA+1OcD&#10;rTuMN8uaBiOVMCKRxmgkeUOCOOKYSABlTjNO+TaPm6gYoARN28nJ9804npS9ycUx/uNmgB+TsPfm&#10;kG7cPmpqY2FcHr1qXBEj/MKBD1J2jOKb8vHHejjy3OT14FIAAPu0ASNuLAcYppDbGAftxTlI343j&#10;pTGZQw+dSSaAHxYMY3OvU80zGNQjO/vzTWX5G5YfSkAHy5JyKBCzbzfYFWYYyLWTcePPT+dVn8wE&#10;ZRhxViATOY183pIKGgPnv44qJY/E0mZS9sLQjBwccZ/Cvl+3S6T4x+Hr2O3kUDVrMxlRkg5Ga+y/&#10;inp11Jb6rOugXdwDZhJI4lJZuOOBXL/DDwGWuLfUdS0aZFSQlVnTGwdcAHvXnui+Zs9zC4uNOFrn&#10;n3xOjspV8GmKW3N0LCMx7cZBYcgivX/g94K8NRfBG4u9T8MpLc3XzEydVX2r1BvCvwpbXFuJPh1B&#10;LKrDa8khOCPbNbW6zjjWCC2WONVwFHTFdEcPFI5a2O5k0jNsvDnw9s9etbuDwXpgmQnyg43YJ78/&#10;pWzczg2LL5IB3dfSqDMTcMe+OBUTM3lOTHnnmtlBJHnym5bsRiu9MK2exqNmfOCuadkGNefwxTCM&#10;XA4HSrJHj7pPFMYZXqfenfwnIApOA7c9ulIZCQPKJUE81KOYj83UCoyQHUDPJPFGfvcntQMdx/d9&#10;c03sPkNK5UkcMDjg4pvQ5z2oAB/H83p2pMHzgdxI20fwZB780EghgARgUAG5iw+tKDny8tjDU0bd&#10;p64FLj5mI79aAJHMYkXOeRQCm/oD6UAI6IPM4A60bVWQ4BNAEgJ3A47UHGDTedx4p5A8uT5h0oAV&#10;evTNWYVzdJgL9DVRVYRg5GM1YiKm8jIJzuHOaAOL+LUHmfsr+KMsA32+2x7c18w70je1BYHFqnPp&#10;xX1N8UUMn7L/AMST5hAiktyRn3FfLwis30a1c3B3NbDII9BVw0ZlUY12lexvGjVQCRj3rX0uNVit&#10;pQd0nnLnJ5FZAwugy4UjD9PWrVkXKWzCUg7xxnrW1zI6XXZHSIY2AyovHWsBBKIhIFAIXk1a1aQN&#10;cacrSnKxrg0sJt20O8BRywQYoBEazT/ZWYyuTIcGlEl0YYlMW4hutLH5Za2AxhW5FWVK/wBsKqsB&#10;kDH1oGPka2GjTPNBnbH90da8R+NUltN8J/gZ5NlHHAl9OXGORXvZtJXgvla2QsU9a+evi/HdR/D5&#10;o2tpSFu1KELxgnBpPVryK3Rx+g38H2HRol02HOEVXBFdDqEU8fjSwzKRC9rlhjgmvOdEhaGXw7Ib&#10;oBdgZyW6V3E+oPdajbr5SiNItqN/ep3bETm4kktryETAqbpeD9a90sFuF+FngwSq237IMYr52SWK&#10;HU8vuVft8YZvqeK+lrVn/wCFa6LC8IyLFGQnsCOKTC1mSyMh0eyUOCcdBUdncFNVtd9shjVwGU9x&#10;VeMkOMqThqY4lF/eOLRskDr0pjN/UzYy2tw9tp8ccQiyWz3rmYXuFt7ndt2b+CauSuTozqJGGR09&#10;akECP4QuFYOSCCvtQIpzGQ2ChXwxI6eldBpUz2b6bcrZiQjllPes9LWM6TbsqudoGRmrrSxNpmnR&#10;qRlTzTQM37jU47q/jl/4RgIpXahY85rndbt2gs9OlKgktkgdgasxO0l9ZQlEB3rsxxXRazbRN4Kv&#10;o3SRpVtlK4Ge1GgkedWHPiG2lDqVxzXSANJq1wEEezy/nrnrWBksflZ9wkOUPFWxLPHKGSR1Qr+8&#10;FMZqaDZXk/x28KxJHEtpHqStLIzYAOeB+NZvxjdYv2iTEYAEGnQgbT1FbOlzoL22lW4kVBfRsTnB&#10;4PNcJ8V7z7T8c3ukiZ0bTIUVjwOBipvYEmzzvW7QeVok9ldPtRv3iq3PNbtheara+Dmnkt/M2QfK&#10;SOa5y1F1C1wXnk2u+SDzxXStcQTeF7Bonh2pGwdO5z7U1ILHOnU76/1KZRG21lYuSPTtiur+GkN9&#10;dePfFkK27oplxESO4zmuft20i2e0f7H+9lkbcB3zXoPw91O3i+PWjxx6Goje2kEhUetK4M65p5rD&#10;x9a28MmJp1dXB5zTNN0qObxL49c20J8sq0w3/dLZqHVY8ftENcsSIIfN2qe5bpXSaNpMq+E/ilfD&#10;xLJm4lQyIG6jt+VJuyBnKXNtbQ3l0Y87FbLYOcUxpg9hJJDahgkZB55rfuYre28AeIbhS8rHCshG&#10;cZ75rlLIGKO8+YESLkjsM1QF3T7mJ9K1KJiwPmbsfSvuT4T63HqnwG8O25u1aazgEYYnkheMGvhe&#10;CG1S4sCLhNzs2459a9L+GPiS68P/AB10+OVy1jeXiJMpb5eTww9CKJxlONl0Li0j7T1W2LJK20sp&#10;TBBNefzwW6XDAbvvHj0r07UH83TfMhgVo3skdCDwQ3NcHfoQiliAec4rnhdaMuXc5q4V/sk4EvGe&#10;awbpEP2ZS/Aatt2U3E6mTABP41h3hG2Q+Xk5+WmlYlbFJ9sd4pSEY4zzWfqLrNcKiykKVG447itG&#10;3UtKpIyAvI9KeYY1up2W1UlhyTQOJwl+gAPJIx19cVy12DvuAsBPzDivRNStlNvf5UKM5GD0Nef3&#10;huEv8eQcBTzjrVLVBJnNXsUoeQNakHy8gnp+dczKVWX5tp4P4V019cSyW+wyY2Z3ADn865C5aVZ9&#10;n2U7SCc03rYzZh3mwzS8Docc1zFxK6bMRoMk8Zroboqd53fLuORmuT1LyhIpBcBkOB6VN+gJGjol&#10;wo1qTbKSJflcV2EMBhm1pkM4IZWHzdM1xHhPyH1jV4XhUuWDRMPavXJLcjwjeMbZi8iADj0rohpo&#10;iXoc/PKsup6E3kJI+MBu9dfZXz21rHLDe3KyJKhVUbDBh3BrlobR473SXB/jPB7VaniZNYWRZ25X&#10;7h6E0mriUmnc+k/CvxEspzptpqlxbx3WwKJ34Eg7bvevWPNiubKOeCHTJkK8PFMD+gr4MlRJrmBn&#10;jdWRScKcZ/GtXQ9U8XWclxPYa9rkWx/nhM5KsB04PFYTpu97m8Jpn2ROJuSYTyehFZsglxKDByTx&#10;g18/2XxQ8Vx3sUd58O9LvcHBIkKMa7Oy+JHhiWRFn+G2rWcpX7ryBlP41VrFPXY9BZZdx/dfWqbo&#10;/wA37puvNYCeL/D011Cq27qzMNi7etFz4h08XKrtticDgsBmlbQSRruj7x+6bpVSYSgf6k9KzW8U&#10;aQDcZtrfCAbhuFZ03jDQA2V8KyzEMMKprOV+gzUeEyKoMT5x6VELOZZoVFnOSc446ViS+NLYSrJH&#10;8HJiqryWkxUsHjUtbNLH4JiwPvMT90/T2ojGXYhm4lov2wxzwXQkb7qqhx+JrqdOtBa2Vw6aUXkY&#10;fKhJAFfJnxe+JnxN0Xw/4cutOvNKSO5mIV2hyzH29AK+ep/jH+0IcNL43hMbQ5wsYHB98VqqUpLX&#10;QSkj9LJbK+uNe3yQaZbxk/O7TDpUd5FpsenTQJ4y8KrHx1u0H1zX5Z6h8RfjRqOi6kP+Fh+KRAFP&#10;mLbzMpUfUc/rXHJrmuzWtz5/jDxlktgM17Jyfzp+wt1Gmu5+rF3ceDbOzaa7+MXgmNFGWH2uPNcd&#10;f+OPg4nmZ+NehKCONuGFfmnNBey2haXxHrrA8/PdswH55qhZ26nVLsLe3s2yVRgvwM0KlJPdWByi&#10;fo5N8QvgxDBvb4o2kox0C9a56b4rfDD7TPFZeHb26bbnlggP518ea34et4vAXhe9j1UNmAm5UyD5&#10;D24pPC+hWtwjTSXbM7W0mza+NnpmrdNPZkq1z6Mv/jvptprVzDD+z/G4ViMm4Bz+lYt1+0FqDRyi&#10;3/Z+tyxB25l4Br5yl063ttR8Qm7tfMm/tEqoLZwualvh4fhg08DQoyfs+X29RmsfYq2hcZpdD1u8&#10;+OPxUaCVovh9pUALEKQMj865+6+Lnx+a1jf+2rGBXbKlQOPwry2S+tZINKtF8PrgS/L/APrqvPHP&#10;/bFsrwSbVwcBuBXRBRj0JdY9M1H4h/HS68GSGb4u6qYmX5khPlnH1HP61yl3qfjGbwSt2/xj8TOW&#10;b5oRctxTo4YZvB+qoVZStsTjtxXNaZC722tJ/abeU0pAUt6VfP5C9ozc0y4vLvUbeA6p4tkkK5LC&#10;9k5/XtV+LS7+58W3FvF4y1WL5Dt8y6YgsO1ZemT22mavfTRxOX+zuiAjOdwxn8K1LZBDotndLrMz&#10;SfaGlc7ucnn9Kze9xObZlTabeLr19aXfh+/M0c4BLvkMM9RmsrUbO3g8QKkV02CgJhyMg16Xpet2&#10;d4NbkvLG1VorchJyeXx6/SuXW1tLjxjqF1sV0E5/i4xQjPUxFmEehSKbc7njIUbelYcpu4fAfiSK&#10;K/bFyxaVWXJIHPBr0GaGwL3TraRKsS8L1z61yWqXGni2vx9kXi1cLx1OKpBzPue4fBeWd/gJepCV&#10;DW+sESAfxBulSfEOC7TxXoTbY08+15Zh3FZPwQIT4W+KHj1QZfxBslX+7j7v55rqPitNb7vDcN1M&#10;weGw3RleCc1n1Fc88is3NhAxug2VOewqzGfK0t08mIbW5wOtc9ot7ezSSx7ZjHGxAcgjIrf2gy5l&#10;J27+VB61aG2U5FikmX93jceDiporWUTwr5y4LgnmpbmS1Z7ZYrVI0QjHPU1YQf6SpwwPljHNMks3&#10;S7Y4QttGQIwAQetYF4LmGEzosmTKpwOc1vyRxxwiQ3rFm/hPas0zEa7YhlQptOQR60DbuOF7f3EV&#10;uJYgqmFcMRzxUTEGa6wn3VG0ZqxlPMkzBGRk4x2pBCzW93IIug4xQIpgPIQpA4cVadbdHhHmqWKd&#10;c9KqBjkKDsIk+Zj3q1NahbGOQuWYxkjnpQA1XfYRuOc8VN5lwLe033LOd3OB2qtZhZCitKM7j3ra&#10;S3+aZSgwqcnFIZTkFlI0TLhW2cpnNXb1VHwT8SsbbJ8rCj0rCNnqA8UedE7eQJRuBNdBqbFvhj4i&#10;VbcLttAAAc5ppAjxmLi7gAjTdvOQB2NaPlsIboqrAIATtrKsiy3+qCUHKzNg1tWMkTalGnnrh3wc&#10;+lQxjdMiM95qj7/kVeTVO68+PUHEdyyZl475rY1BZbW5nWynHlvtLqO/rWfJ5LyDfcEMUHUcA/Wk&#10;hkCGTzrreVOVHeiVPNtHDEjB4xTXiAmJMh2jsDV2A2/2RfmBYk4FUJECLKltYxiNcAUu3e5UkD1q&#10;0RHvHzkYU4qtbqft90Sr/f4pIZvabDCl3piCcbpLlVAHXk4rifGizRfHPxRCdzC0iiGM9SQD/Wuv&#10;0vavxN8LO102wanHlD35Fcr8RwzftR/E3awAa6hPXHGxaLCZzSXEpQ7gRuPOPSrsc4VZWVyMpgc1&#10;mrGCc7xnHbpUu0CROTk9aVgsaX2mf7FbAyqCXO3A5o+1TItz/wATKTcxHJ/pVAA7uFYYPc09kUld&#10;wUnGcZpOI9S6b+YSLxdNtXlgx+arlve3ZjlYapdyBsDyskY/GsjYueIwBinrvXDB8Y7YpJCTZ0qa&#10;jfRsyC4kA2539cVNBrGsGR/+KqmxnoR1rmQ7/ZLk7ue1QRNmSQlGDEcGna6sVzHfrr2spHCov4ZM&#10;g8kdKWDxHdG7TOhSvI021BHli/0AriGaNbPDTucqSRXt37PejWt/8cvEOqT6bC0Wk6efJWRdy+Y5&#10;9DwcCs52pxbtsPmbexjQ6hqhEYb4a+KmGckfZn5/StKOfxBLITF8JPFY2jqYGr7jF3pMTRofAXhr&#10;/WHn7OmcflV/7ZpropTw/wCHo/l+6IF+avPnjI9ELnfY+EGsPGU8V0f+Fd6wn7vhmBGKr2+g62QW&#10;n03Udwc5JU8V98i20uS2uZG0KzWNcEsIuKrjTvDMpcx2OmMPRgBmoWNsWtT4WTS9ZFxc+TpbpsGG&#10;zUZtdbSVS9pOwzzgV9vTeFvDks8pFhbxlj/CRUQ8CWrFTFbWcikdGIGP1qvrzK06nxC0Wr/aEItZ&#10;thPII6VZEUvmLiNuR1Pavs6T4ch45t1lbZxwqr0/WsC6+GN7idl0K9wGPKRnj8KTx9ulwVn1Pk5o&#10;5BIm92z6YqZFzGAJVzjkZFfQ9x8PNcEpA8H30yhfvCIg1jzfD3W1aYj4ZawvvuOR+GauOOi1roHu&#10;9zxFVUxnKgMScD0oULvTc2M9DmvU5/A2tC5YBNat89pIicn61Tm8D+LUjnVfDt0/HEg6/lmtFjIW&#10;3Cyex54UUFAXxnoasxbAjbgo9DnrXRz+DfHqsNuiXLADO01nt4V+IYuHY+EL8gY+TNVHFRl1K5TO&#10;CjzpD5TYp4A2kbT1FO1Cx8TQRoZ9Ku4dg+dSvQVFbMzwuWCgjAPNaRqqWwFtVAMY2jBWpl+XzB5S&#10;cioNsis7b32jvipVJeVdhVuOSafMLQnU/uDmGMYPpUZGVXnqOKl4CEM6ZJHFOI4GGjwF556VLkgu&#10;iuc55XvQQouBhjyvQ1MEBVn85cL1o2DfGRLGcn8qfMguRpGPscgwOW5JqZEQWijjINSBVAIwCPXN&#10;ShV2fcAqeYLlbYvmcqOlRlPlk/d5GeKushKdfw9aRFXzHyxHHGaakFzOKuFQBCeeuelMKEoRtI5r&#10;QYAFzj+KhkQyRkgZ21VxXM7aQNpU5AFMCsWb5OM1olFMnIwOM03YPNPYUcwXKWw4B2P0pgRvOX5H&#10;HzVp4Yovyr0ppDb1/cDAH50ucLlIxcqCBnHrTkRgANoHPrVzaeMRkkHpUgjyJTu7D8KXOwuU1Q/M&#10;d496kC8D90atLGdhOKmRQU5VMg9qHNjKAX5l6j5ulSbF3sOc4GKtOiYbAxTdv71sMelLnYXIsARL&#10;8oOT3pQo8wfJwDT8DJG3vTv42xIc5GRSbC4bU3tmEH5etOjA8s4TADVMRHlMOpyvIpQDs+VTweRV&#10;oVwVCWXCjHNW4km8iYeWoUN1zSQhfKbgDJ4q4EPlv8+MY/GhsCNQG4eAVGY4S57egx1qbaN5zKxI&#10;HTFOwSAfLGQeKm4EW1BEuAck88VE2d6EKODxU7edvb5kUenrURVmCj/a7UXCxn3BjN9pRZDvHiWz&#10;IIPAAcV+mUzxyfCf4MygjbL4Nthn6JX5lzgresCh+XUYTuPfmv0f047/ANkf9lmdpm2t4eIY59BW&#10;Vde6Zy3Izs8lBuHfvSKEweR19aa3kmHhsge9EbWhkYxvIdo+bNcAE43Bl+Y89KrXAP8AaEZP97nn&#10;rU+QTwce1QyoWmgJY5B5qQLEv/HlZkdNtRfMChAPBGKlYDyoxuJG2nRsiyMWhB470DGo0g1C0Yhs&#10;k857VenCssvQfKKoysTcxsIwASMYqUN8x5J4pgGcpDxxmmttMx78CmkgAHIxvpZvlCttPKikBXus&#10;iS12p0YcCrqqfJU4IBUVjySzDUrXCgjPIrYQuQu8jlBikgGyISUO1eV6VTcrlP3JyDyavvtCHbIT&#10;6Vnyed9qjJQYJ5ouDJGI+zR8jrUigmHPH3fWkZf9GOB25FOTb/Zs/BOEoAqW4A1S/YL1bg1twx5s&#10;pv3wOevrWLAP3koIGd/FblqQLy044Gc+9CVwIoB/xO7RGx/rhx9Ko/EyC2/4UxrTpGQPsS5UjOOn&#10;NaWdvjEPg5J+UVoeNLZJv2a7+TZHvbRbjdn2HFb0YrmuxM/OfxAA7yncSNzAH3rzMJt1q58yzZSZ&#10;/lYHNelXWG8O6ozKCy6u6k56c1xF9E6eKIP3ZwGUrx611yknoXJXOk0+2LaVeDy3O5FyQe1R30dj&#10;DbIoZC56DrVhHul0eB0uVQCIZ96yLgqZ5pPNJbcMZqSbFi1P7xgx5KcVXueLhgyYOeeaIiRO74Oc&#10;Dmmz5K3TsSWJFSBAB8oG4nJ9aUgbHypxjimKcqSqkqB1qYswtScKRjvSAkgZFjc+Wc4qJ3zM7fZw&#10;cnrTM/uQQe1MbcM4mxjrxVJCCXJiAEJJzVZgRKBuB46U7ed+fOOAefemsQZQwVuaaAgfgrmJTkdz&#10;UW9BvAyM+tOn2eZKzSFTgYAqoShUEucetVYC8JFFtKuByOaiZ/8ARyPLwO1VQy5PPGeacWUyKuBg&#10;dKdgH5+VDnPFNLcghvwpsgAz85PTFMRSJXJ7U7AXEVvsOdmfm5pJSAm0LwQO9Kj/ALp+Rj09aryM&#10;Ckh8g9fWmgFVf3ZZVHTn2pMHMfHfrTFZ9r8KFHfNVJ5MyAAjAHODVAolqVplVspHjb61SMqfZbjM&#10;2GJqF2DWf/H0+O9ZkjrtuWCSZXge9A7pFud1Fpa9SSx71XidjfMjEg9Qc1XL7o1/dkbR3NNU4khZ&#10;s5DjOKonmNxkQQRObgZ9M9KgM0aGVykZUdD3qnPKWnlCxnmMYGaoSrO9r8qyIwelYdz0HRLiKW80&#10;pWSIiUkdOQa5rxBtg+J+sRmQhlK4P16UmkNfR674YAil8wXa8eozTPGz4+JVw5iADW8W4n1pjM15&#10;W3n5MEjgVXBYM5IH3uueajBLRxsUUfIMLnrSjbukJDE9hnpVWJROu7zlYooGKc/+sTcWOelQYk3H&#10;OPzpRuEhzzhaQD2ZtrbYeAvT0qe2tL2a2jcK5+fH1qJS/wBmcGMYPStPR5rlPE2nb9WiSBGJcY7U&#10;PYLk1zo+rR6UXihy6xZwDkjPtXHbJlu5C6S+aJDvLdq9Mu9UsotXvJbbUGkBi2seufwrz/UJGlvr&#10;5/MHzzZ6UR1EncqgKWcswJJ45pCDtn+ZhxwM1C8YIgAnkAwKmQEyy7587UAAq2gHQBUjjZUY5J3Z&#10;NSPgxb8k5kHFM3AbsIpB7VC/n70G9gN2elFgOf8AEqg29qPJ25kQg9sV6/4Vt7a88DQsuhvDGbFA&#10;G3Z5A5P415T4nAbw3opFwDmJ8r6YHrXunwkRLr9nrQts8JkgubpZF7gA9/wrSPwjW5n3KSwXFgiW&#10;0juLkBTW/qEl0/gyWCSH52tVOAPaorWXT7vxv43hWKQJYagFSbGQzZ+YfhSy6tpn/Cd21t9iI2Jt&#10;Zm/iNCZZDbHSrb4S6lNJZ3TTCQZAydoHtVCze7v9a0vyLR47YuDJuO3dj0rqLWCKPXN05ie0lyTu&#10;A2is3W5baK7klsTAy2x4SI4HPrimFmdfJcGLw3AieHkUpDhXHUmoPD0umR+NNQnntUe8azfyxIeF&#10;JHUCubGo6uvw7tr0aEJo1mUON2Bz71amtXl+FnxK1mKa6S8tFtnt0QZwD14700gep6p4J1C9tta+&#10;IUVzbtN9slYiUrtEYFbq+IPDltpPjeS20+5nMN2glyPlG4+tcNZa1at+z5DLc29q93/ZRHkrwzHb&#10;wa6Hw/Y2lz+wV4x8uGJ9SvPESPJGFHmKqnp60c1nYqOhuWPirUbK/wBVu7LTrmVGvbbMAJy5YjgV&#10;jeOL/wCIWq/tXeAZf+ER1SGaxhtmt44dzGNn5GfqetRWjQw/F74ZWUeiEidogUYfdZcdR9a+h/D9&#10;vqVv8XfiXfTeH7QiaC0CSMAcbfSm0r3E2eg6dpMF74d+A1v4hlis9fOn+ZCLUAeciZJDEd8dea4D&#10;4raN4La5e8gt3zBp7qoEu10kQYyMc9a9V1G4uBo/g7V4dEW4udMuP3Q3csr8Nz9K8n+LUf2q6+Fd&#10;9a2c1rDPplx9vUH5VmIyvt1p310ZmldnzH4W1O8bwr8b4rnR9Qla5lKSSF2DbR93ntisDSdEF3Z/&#10;FQxa54hhltJleASXDkSA8nAJOcVm+G9d8S2XxD8Vxah4KaW1OrzrdTBMAJn5CPXiu31HVdKs4/Cu&#10;oQLElvOJPJRCPnHO4Gi2pTjpuPh8K6Dqfw4svNsrJphJiSRlwwYe4wa4/XPCPhXS7nw99s8G6hOj&#10;axbiOQ3bOoJbjAJIFe9+G4ILv4WWWp28QaG6UlVJ27D3rgviIGTwhp8PlOzrrMEpA+YhVYEn8BUq&#10;etgV0ZvixLWw8beALgaRb+XHoUZjVUG4qRyM/Sq91Dd6n4It5oLNo4TE2xFXG316U/UdU0LV/G3w&#10;8uVuc2WnaKsRMo2+Y5XByDjpWDq2va54d8S+G4P7FtZ9LvdRi+zODwyO3z/lVWGl5GToHiKCx8Wv&#10;pWu3Bl0uOdgrrFuK/X1Fez2svhDUPh3rJ0jUbCaxGFZVwpX8O1ec+J/ClxF8a9EvYLvT/wCzb/To&#10;JRCwDFS4ycZ7VfOmLpcd9HZ6hJF9rtvmZD8o47AccUpLQPNFe61e70G38TWxu71bO4lQxyKpfYv8&#10;Xr2rkF8Rm2/aN+Fmos2oyeHb2RBHK8RUyvn5iwPTFdn4cutK1BPiBoF1Nbte2qb4bh8MJc9Bz6Hq&#10;KwDZ+LtR1+00S8+F2mmK2aVTcLhQAOFKr/hTil1Edb8V5tae20PU9N0y3lsN9p51xbyhmRGP90Vx&#10;+oW+lv4n+HE9vOUuEv7M7GbIfJGevQ1B4VTXrf4k/EPQGnuDHb3agrK5YFCfQ13Wr6Po0fhvWDHH&#10;IZI3jdJCcFHB4x7UnZsLF34g5k+MXwkjjjuWmlWyjUJkvuPHHfrX6CaFpd5b/s3fCm2uNRmluofD&#10;EZkeQ/Mcj7pPt0r8ydA8QavD+1z8IdV1HTYroWXiK1hKSLlTGzY3DtlQciv1Gur1/wCyPC80Vsrw&#10;yaNHLEVbghhnH4Vz1+aLStoXF3ODumlXWkjGm8BzuyaiLHegIHXtVy+lebWY5P7LEZLHKg1TdSJD&#10;8jjI71FyzShiLWUrC3BAHJqpqU2k2HhW/wBR1PWbe2s7ePe7yHjA71s2XGjD94PnmQY/GviT9qa+&#10;+LMes69pvlX8XhrybciWJT+9JxkFunHpQouTsaRhzb9DK/aU+I3wS1/9lrXLDTfiTZ3epQazbvZo&#10;sPOVILEHtxXxY1xqUvhDw20NpvWWFFLbuRgYPFWZtO0ZtG1aeG1ikwihmYgEH6VSsUuLe/gkNo0k&#10;ccwPlKeCPauiNNR0OapJPRHapaXkHwwnkgs7mS4az/eIB6j1rj/CthdL421FZLTUo/Ndi4djj16V&#10;6FD4hi+06dHFHawwzIqymQDP05q3O9supysk1r/qwd6gdO/NMR5zqFxLH8Uo7VoP9HYsSw9qiv7o&#10;tau1vYPwhUOV4rpbuytZtR1S/jngljVh+6Byc96luTp7/DadIdGs02QE54yTQrCOZtVeP4W30bbP&#10;MuCSSe1P0t0XQIVldSyM21q5m11G7nuZrZoIwIpyAN3JrTUOJboF+Ao+XNWJE11d3Tarbqiv5SMf&#10;3vrVC8luBbPcRGVi7gBR14q8pUaeAbdAM9Kz3kjt7sO0gZHboR92mDI5ZLjFk7LMGeL5ge9UmhVp&#10;rdhDGpDHIx/StxAkuoWMuY8ICcH3qs6r/wAJJcOIRjb93PFO4iCByriPI5YckdK6LUXjPgzTFj0y&#10;2YBcl8jNc+FzLJ/oYwH61cCjy4SplAZSCCetD1GyoNh01Ga8wQfSmeVNcXEYiv8AZtYH8q0biK0X&#10;wvP8y7zyVzVbS7eWX7SIb/YXIy56oB14oAYIfEl3ql1DFAPLhti00pbptFUtNSVrnU7n7ZM7NOUw&#10;3AG3jp710jStbyXYtr2T5YysjD+InjmsuFHV5t8+cybhtGOvNAE4iH9oXcotESQxd24H4VntCmJG&#10;FyGkdj83pV1vKaSR3WQEkAYNQKA2pzx/ZmOJVxtPWhASWUMpt7mOSaPJHX2qK8jdLfTx9iaUmb5X&#10;B+7U95HcjUgkdnIuIhnacmtGK3uo/DF9IUMoUDhuozQIzEEv2oPlTmMBs9qevkjUZAVQucduKvxQ&#10;wtprM0wSQ/wZ6VSaP/SNSYyjgDJqRoS4WRl2mCMfMMkd6oX4eO308q25ldeKvo4Furi4bGcYIzmg&#10;R28jMxkfcTwDQBMJydFVUO0GFdwHU1SHLYKAHPBqTYi3MoG4Ad6ci/IxK5weopoExRgoytecgDir&#10;1vHMbi3l8hSAuFzXO3zyQ4lFm7gOMDPStrT9QNxbWgGmbQqAGQNx+VFwHyxxjUnY3KgF+STVlnto&#10;2gzcoWIGBWddW8j63KsmpERllJHSoJLWUa+Jv7ZVoxCAFB7UkFzZgnhGqXR88MHZcjpiuhsZ9Lk1&#10;gwPcw/NF8pJFceixvLAEJA3cmtgafC01rKgl3jGAGqba3H5nZQokV7awiYPGAxDVKWnleMwaRdIk&#10;NxlpAD2rHtoNUNldq5cRxKMMTyc+9dVBfCw+Hmo+bcrJM8TFBs4BxxVSknqJbhFr0Z8VaBCfA19J&#10;Mi7VnlhJWM+ozxXpnhJdcm8eXZlKKSm5ZAdufTH0rnNM1vTZ/wBmeynn0rRbi7hmkMkKxqrgDkc9&#10;elM0HxTJe63oc1t8M5LKG1vAruJ92/1yKTloyOXse1tc6wuo64tymSIMCXb98dqoWWq3Vro3i6SC&#10;b955Lnax4Bx6Vsve2V3pFmsaRM5tRuPcVDoJ+HQ1bxRb6vNdW8jrthYr8rk8cmmtkVY6TwFrFrN4&#10;Q0+4vJtPVZvtK33yD92ecY+tcXqtz4b0/wCLOk3uj6tBA66jJ9oiGMOrHrXo2laV4ItvDPiiCKCz&#10;eFlZlfzh0b8a46Pw/wCEZvi14D814WspL6T7XI8wUIB0BPvSC2h6rb2vw6vvg9Fqcl/aTStGpkcz&#10;D73oVzUXh+fwKfEeq2TeJrK3YwZijOFU/Q9Oax/Efh7w7a6Lo82iWkxtpnAljiuNyAjoeOK1E8I6&#10;HL4A8K3dzMzy5R/3T4K49xVJ3EkXtS0TQru1ljWG3a7ebELLNgjHfg1pW+j21lo+lI2nebdRQkqx&#10;boSK5DUbGay8XWGrW3iW6lt7WBA0bvjZ/jXb+F9d0jUtT19Z7rzPKWMqwHY9jTTRT0Fayv7jQZmm&#10;0yIOMnzMjPtzVvT7a0t/D0M0niAPc/aMMHbhBnjk1rXc1u81xHAybCmAN3T3rn7jT7K406fTp/Gv&#10;lreAq8gOGB7YPWmkTFt+RoeK47S7+BXj/TvtkMYu7GMLOsnCn1Br5N8R+EfiTYeFrb+yfGWi60Jb&#10;pCVnIjeEDHHowNe9a54A8Up4VtLO3/a58TC23hhA1tknHQBxzivF/HX/AAklj4Tgim8U6g1zZXcU&#10;YkUsn2gNwOBWVSVtEXDQ5pm+LTeGPFUY+BVkIooYUvdl6G25Hp3rn/FVteRfCjw4l98OLKOPYzCR&#10;doKnGR0r2Tw7pmq2ngPX7q4m1BpNRtbd3BdiCAMjjNV/Elrp1/8AD++s7u3iBk0mUxzE4EbKOM+l&#10;Z8zTNepo+BLW2m/Y/wDghINTa2LW9ztK9W2k4B9a4L4j+FDffDHVNVtdQikvbG4CuEbazA9yfbrX&#10;Y/DaSBv2U/CFrJfypJpmtXSbSp+dS3BB75rmfGFxJb6f8VRa+K7qKK/035omJwCq9qcZNO6JZZ0C&#10;3h0/9mj4bwXfiW7Nze6fLicEkA46H6VlQ3WuabY2dytxFdbLxmIdfvLn0pvhN7u//ZE8AQz4DQXE&#10;+25kblecZyapRXTQeJ7631DThPa2u1hcRtncPp7U7MXNc7XR9d8Max4ivkOgQQXj2pQEDDJxzxXP&#10;3tn4gs7zx3pMcTTWd6VfzmfkHOcZrEu5NJn+KXhm60HSZRfTzDDRjCkL1yB7VveI7nUlbRWkvzHI&#10;jxmXGeMdaLD3PNdK0O5tP2grTUtV065eCK8Vgkj7gpU5XH1rsdX0/QPEH7Qmm3l3os9lAYEW4Mo/&#10;1qKfl256cela+s3EV/ong17G0WcPf2yyBevBwc16T4ksrH/hHNOVtMt8x6db7Sg2kHAzVOQn5nzX&#10;eQ6Xa/tgaTBoml68q20ypAplYifPU/QV6J8R9Btov2avEGrmA/ahPblxuzyTyMmsfW01bTPjD8Mt&#10;Xj8Ewzw20bx4Ugs4kGPzFdt4oku7z9h74or9inzC0M5VgdyqTuP5VDjsSo66Hyxb3Wsz6p4eji0+&#10;xMSEF42IXgDk5PpXY6jN4fTw5aSrcWk9zvRFQSD5GPHWuLl0yR9f02eLUp/Iew+Yo2NnHPSq0ela&#10;aus6Cr6pqJgGqq7Sbj1U55pJcx0N20O21fTtRk8G2K6xqLQQSTwsjlclAelW4PsFt4ge0tfEcc0R&#10;01DlU7AVc8Y6rZ3Pwsijt3iu547WFABxjAwKoeEP+EdWXR47jUYor2W3IkRyDgkcVGrWxWx6L4Y1&#10;u3h8HeKYj4f0N1yR5stsuQO/JFer6DcaKfhTopstGsHjkuW8zawwxY88CvMNL0B7jUtSs5dbiiUo&#10;7IQoG4HvUJj1LRXEdrd3c8EephpME4AB54rOGtwdkrndeIHbTfHvhe6trV1EWrQiWFTxh+tdV8Rb&#10;b7X8HIoo/Ea6db3tpA19cDnHHA9Oa5nxTe6befBS61izsJHAtYfO+XlHA7iuRvNe1XU/2ZdXs5tK&#10;f52hUTBj8oFdC2MtDvfBV5c6dqHw4sFmt57CKykWUhhyCODx61neOJLG+0zxdbWs91bwG/Rtqt91&#10;lOR+ta3w50uzj8OaYzvLdfulXLPyN3HSsDxQIovjb8TbFbABYJ7dsDvv5qb2YHJyDWJZPB6S+KUa&#10;eKNQFB5wvTNdnNq2o3fgTxBpd5YKix6Z8s5bg4HANcVqcenxeLFmglufO+yrjcSMH2FYi6vciXX7&#10;S9gnDuMRMinJz61drjs76GbpjfEwXeqJoN3axO8si3IeQAMo6dfavWLfSdWP7PG+6sz59xu+2Opz&#10;8w9647Q9JEo2x+Kb0SXNtM5MZI2bRmt7wx4iuP8AhB/FVg+pJera6u0ZEnBYA9yatu1jKSZ52y+E&#10;INd1O31HSXt1aBhDdeXkp75riNa0jT18GXF/Z/F60u44blmTeuD7DrXufizTdKv9P0FVjsIhcWTs&#10;IyR+729fmr5z1SDT/sWtWMWsSYN0QBvwCVptp/MlXQ/T77UW0i1uJbyUOw27EJw3pU1xcanDoXiC&#10;5azMQVBncudwb61V0oRRR6HHcGJTDcDI6hhW/wCKrq0ufB19Fb29uYxFGCVI+b1oY1qeX3l/bEW6&#10;wO8rNNkso6E9RxU8kT+TYyyaYNrIMjHSqkr2WnyKx8NiOMxjErDPJ61rWN/plz4S8Sxrr0BkWAmO&#10;QrweO30pMbOYcvbeL0mjtoVgfG9yOlb+mJpt34sASe23ykYO4cY68VxLrq89vNC+ohh9s+nGan0q&#10;Ka2+J8UnmMm10BYPxTJsdtrtvDBqMaDBBHasrT7PRv8AhIIZriMtHkErnpW3qstnJq0u+8hI+zLy&#10;GBNYo2m3uVjLHn06Ckhk109r/wAJvMbSzWKHy/lGeuPanHEtpC7SDiQ5OORUFukSz5EcjODw5/h9&#10;adqc9tB4dlkWZt+Ow7n2piHTebttmW4uQAeJMnAqrIIvtVvILsO6Sr82KoQajdy+C9dims0xEAQx&#10;4J3dKzNPnunur5HgZYlGd/Wkh3O6lkjY2ha1iLCEc1Rfy2hkd0wwbAArOt/McF/7RXYGwo3datSk&#10;fZ1CqRyM45oAYfJ+3WJFy+7P3cdKkYTP4isBEm5wMlc9aXH/ABK75hGjP5Q2CqFq+owXlrK9rIrS&#10;OdhPegCTURc/2xaTSAIFODkfdNQrLMzTBtQEmI8q47VbvZZLjStWR7YbhtwB3zXKg3Vnqvkva3IE&#10;jrjcOoNXFXGopnVwTltIZWRSxfG70FQ6gLSLQlleUsu9eM9zUdy1jFpVi+1gdoOPXNPWykvdDOy7&#10;kMAIJBHXFTYkZbuGa2eLJAUHaK3rRrGe8n+2WKkbOCTyuKyNPEUVx4gRdOO1QoGT6VaOfOnkSDAK&#10;9M0mMp6hb2i3GoPHaweWWwHpbJ4haXIZo3IThs1PNbSXHh68UXZjQRnOOua5qximiutRiN87bW4J&#10;oAuSLJ/bQlCPjcc5NW4725RLpRaAjIwQabHsaArISAz4BAqYx28bbUhBOBnNDAZi4N3HN5ErbsAr&#10;mmzll8zdb46ECre6XBwAMEcY60Sh2jhIiUtuAING4FnSppUZisnBHI9q6mwv5lluGW0YIWwpz3rE&#10;tLRY4ZpFMWCg+XPTNbcMduNCjQqC4k3cU4q7Dc6ZJ4ymno9szO7jAHqelbtvYype3a3DyB3CsFx2&#10;rze4uNTh8SeH5IAT8wJBGcYr1zR5NRvrbRbsKWYR7SpGMVdtdQ6nV6Ra6MI4G/s+JN8RUEgdap2u&#10;iSSfEjVUu0tBbhy0LrjIz0p9zMbaewVngyvOwHoTVjS7zzfFl8xlkLFBhMk1LvcGeo+GXNrY6xaS&#10;zAReSQM8grUNpZ6db+O0vbXS7YFbl2B3YBP0rIhvVEKI9vtlMm2NSeTmszxB51l4n+H5v/HFzZxX&#10;E2UUA4k9qUXoTqeqabqk9x4xvzcLDGkgClGPHFb9r5kPi27DWcIh8smF+tedRfZri7sIoNLvJZJf&#10;L+ZM8D1yK9Q1eyubb4e+Dpk1QysI1UJjlfXNMqBmeIrPUp/Dum3GneJFkkTzFuYPu5DcdfarmhXD&#10;af8AA3Tra51SDbDM7FmQfec55b2rk9Z1HU7extRbWEz+ZLGHWPPGeucV6BZweHbn4LeJ7DUNTtU+&#10;3aL+7G4B45dvy+45oSGQ2ctjPD58Xi5WnjO4lX+73AxWTLaz/wDCQ+IdTt/FsP2u7u4hcoV5kCHj&#10;6Ve8K+HZ7L4bBbvR7RbmSeY+clyH3oPudOnFc4U1Y+MtUMVhLuEjbdp4OPanYVzgPitNrVz4o0qC&#10;30K8luI2tiY4yRwDnAPbNc/4i0/xNquk/DCe88C6bo0GnIgaX7Upkk45HXJzXt0dlE2l393da04u&#10;vMCmIw5LfQ+1fP3xQknPxA8DWq6lqKiJc4EhAJY4wR/jUp+9YuOuh6nFoGlal4S8GRRXSLCtn+6c&#10;8gMB1B9TXT2ySWfhKxsb3Tra4aPKh5CG2qOlXdBhtdP/AGY/hYrGQzf2Up3Dkgtz2rmpYfEGo/EY&#10;Q2iaibaKLdPcspCknoAa5nPUq9tD6E7nimBj5hUjjNOIzND85xzmoycT/jUFk+OvzVHj94uB9aky&#10;BbyZQe3NMwNy9uKADA+c7h1o7UoHL/J29aTONh2kEHvQAhCmNuSDTcn5lwAuORUgK7pBtOcdaZ/f&#10;+tACADC8Dr1pxD7jhxtxTf414p43FzlgOePemBEGOZAYSD2NKAMNUhXhcyA4PWm880gG8hMAZ55F&#10;P+XCgAAlefaoST5qDBPvT+2Sv60AA6tznnrRxsf5fxp3GaUZ2nJHtQBAcgH5CfWlXmUfKeOalIQs&#10;oJp4Ee1uxAoAjGd3K96cMeYT5fHekJwFwQetO+b7O2QOvWmAwY805jI/GnYQxy8gnPrSEjy0O/PP&#10;pUTZG0gHlvWkApDecuB+FPPDN8/amjHrmnHHyc0wGYGQacNuW5pP41GPpT8jY3HJPFADD95iFNN3&#10;J5T5JyTxTz1Clj1pGXMYyw46UgGrjA56GnjjeB7VGB8yZOcmn4G9uP1oAVuvWmHIIO3jvS4+c/Nk&#10;UncDFMB4xj8KYTljyOAaOM9KY20vJ8hByOcdaAHcmDAkB+anNuw3TIWmAdeeKdxtb5etICI7vOh+&#10;Qg+ual+bHKjpSY4XJ5pcMZATnjpQA7IMLKM4BqPjn60ozvm554p5H7vJAzigBuE+XgZ7mmNjc3FH&#10;znau7vzUmFDcvjimBAAPM71LgGGXHUGkO3+9344pVz2HUUARR48+TcTjHFJlzLJgHbnrUhGMZTkm&#10;j+H0oAF/3TTjtywJ9Kbzk8im/wAZJH0oAX+PqKB/H8/fikwDImSc0j53tyQM8GgAOfSnJjgnjmhV&#10;++DNxj0poI5yOh/OgCRs7m5PT86QcWZ+ZeDSHtmQCoi0WZQJx92gBdwIbAGO5qELiRxn+LrToFG6&#10;TK5GTzTyBufg9aBAM+a3PFO5w/0p4GEh4yT1pxC+UPmHWgZGgUZYpnPbNBPEmBilONzZHamLyH4o&#10;EAOUGMH3pfm3HA7dfSm4/eKueB3p39847UAIduV6ZzwaGAwpyM1GV/fKAXxnk+lTKAGfLHheD60D&#10;E7Z5JxSyBDBGMg5/Smp5odwRn5uKVywmgzjntQAnPyjHakJAJ+Xipdv7xsyYyvFRMo3PwfrQA07t&#10;471Jxs6UzDYXnmpP4F+lACkqBH+6HtSMckE9qaQ2xgWOccUijpwPzoAQ+Z9pQBTjHWnYIBIXODSn&#10;OBk00kCRaBDpCCcso5pEK+W5GeO1KfvYIOCKYuP3gzx60DJQW+YFBj1pDtDcdKQYprbsN8rDpzQA&#10;MMup3U5ThX45Io4+zDuab/CBt60CGyBvlOAcHvSArvjyRnHFMZnDlST161YCr5QbbnI7dqAEz14p&#10;p+43PpTuNzD0oIyB8vf1oAUYDIeMgU/kx5zUJ3C5hyM1MxO0gqB6UABz2OKXt0poxSsDs59KBiYX&#10;zAec4pjhS8Rx0alUyZxheDzQwcS8qOcYoAsEqY4x/s1CAA7HeetOBByGpHwFTCZFAhJWdlGQTUsB&#10;KgHcRhhmoQTvPy9qkycjEePpQhFl3B8Q2kontx8n8aZH5GrFzcySW4XzoAo67VwD+FZ2OTSEkMo8&#10;rg9eaAHuV8sDLcU1QrOAZj061E2SMB+9INwMRwetMQ+TC3AwSRj1phZvIf5R15zSSMN2M49KAfkP&#10;FAxwYlIywHTtSHdsLAjpUR3bgPLP0oZiQAOBjkUhi5yqnPOaBt80fJ+tAAAI20xt+fuAD60DFO3z&#10;icClCqY5TuPWmckocGguoWTJ5I4oAN0nnQhSpGKRs7pDtpBjA5b2p3OY8qT15oAau7il/d+YSXpw&#10;29+tNOPSgBP72AKCflcY4pmfnAxxzU6gYbIFMQsYAQcD2puWMsnzDG6nBR5gG49OKaM+acgdcUhj&#10;xnzSS3UVIMbpvkGMjnNM5D49qkCrsxz9aAHgryNtPiAW8RhISC44qLnzVGM81Lz5mAg6igDmviSu&#10;79k345lUb/VWzfkRXzJpMaTeEoZG2qrRgR59QK+q/Gew/sx/GQMAQ2krx9BXyt4bSOXwppaS3IWK&#10;O6ds59DWtPVsynsUtUW4ht7SNraUFn7LnINaOmWdy9qxS1kYRqpZycYzWzqN9pb+W0dlBKY0wnAy&#10;cVTh1PGm3qLp5jMo+bjpWi1M7FvULK2XQtJYzh5mPAHasZCUu5QCANgzUiPqimRn+dRkg56Csy4v&#10;LUSQZ++znIFGwjbgWFmY9Bnk1JIkKsrh3yG4p+lxpLp0z5O0p8pHamziby2Q2rYUNz60wII7++/4&#10;SaIRu3P+sY9wK434oi0uvhSwWztzsjYF8dSf/r12fh2OOX4gTK8DtGmnT7uO+Diud1+wNx8K/E9u&#10;rOpVp2yT12nNC3Kuj5isYGHhG6eSym8wSAYB6AVswRynTYGEDKMfd9KTTJ4JLrV41tXKxylckdSv&#10;BrSnuRHpsxGgSf6wYIqXqLlM2ZY5Bp1uZwJX1+16/wC8K+oNVDR31hErbQug2nT/AHRXzOsN3eeJ&#10;PDhg0eQOuu2uWA7bhmvqzxFBaQJ4buJFZpJNIhQDd0KrTWhXUw4m+W13EZwOtLcXEhuGURkAKOcV&#10;GQr2MjiTB29PStiztFk8KM7uM7Sd2PSgDMi2vbuQBtXk5q558B0WVVU7mcAVNpUvh55tfgnkAyMK&#10;feqt9CiWTCJyR53y8UWA3dNezWJoZpog3knBJ9a5+9Cxahd+W2R5pOQazm8/zkYzSZOB97pWmiWz&#10;W8YafkgY9qLiK9tPcG/sJEjk3q/X0r023vbZPAss808Du0WMHrXnwSOMShZI+U7U+3NyYo1cS7VY&#10;kLng0AbktoLmxea32LICcx4xnNYKw39vrV1b3VkA0q5jA5rTtb6dJpcWjKQflPbioZJg3iSyuri9&#10;3S7uh6ACmBGlvcR3dqx+RTKCVPQ1xXxQRU1D4OOLcKt6snCjpsr0S9ubW5sb4qVCogIIPcVxvxHl&#10;tR8JvgDcPDumBuxAcccDnNJjR5lcXEAWYmBCEt1UAn+lU7IpHNM3nvh3JC54Fcj5mpT63GTHK0Qu&#10;cu+cD6V0atbtIiiYDEYwSeKnkYJGnNJbO1xnYp/gf0Neh/Di2ceLNPdFSWfa+R65rxqe5gjnugEJ&#10;O4DANexfB+6c+PNdLsqvBErxk/xKeoql7u4mrHoXiSKWLxFpnmphpEIdTx9Kk03UJoNPtbKK1ebz&#10;dQiV489QT/SsnxFezX/xvnRZz5cc6J6c5pcXOmfFLSGk01GIVWznIx1p2vuM3fiIy2Uun2FhOVF5&#10;BCZoyM7fWuTtoGjt1SSQk+SD7VY1a/8A7R+It7cnT5hGkKgE85I9KuLBdPoKkQ8nO1j1pJWAxmt5&#10;ptVt3SR1WKTkg1r6pbqNJ8MSR6qXcxsSB1UjpVH/AEqEJuxw/wA4FdCq2X9i2tx5hJ8htqHtmrhJ&#10;xegdD6W+C3jeDUfB8Gg6ndRJqNrbFLWaQ8XMY6Lk9GX9a9O1e3cPcN5TAc5B7V+fum3k1rqutXEc&#10;k6OmorJG0TYZSO4I5r7I+HXjTT/EPg21sb3UbGPVIbMLHK5AFyAO/wDtD9a56vuyuloy0rjJoD59&#10;0xBHzHBrBuw+8qeNvU13uoW8qXF0jWrA7zkVxM0TnUrsGIn5wMZovcaILEQrHOWbr0qZhl5NqHr2&#10;q01qFswPJOAoP0qiy3CGX5MjsanUaM+4hk/tBFeDgqckmuM1ezK3MGY+CSBx0rvJPNZVLq24Drms&#10;K+3Pc2mWUAZBOKaBnkV/bGCe7Y2GT6nvnpXHXcUoZ2MqnJ/IGvYdThhmuo4zszE3ynp+deb69GIp&#10;tRP2MsVC4waUp6qwmlY8v1gXMYeNLQNucHfnoK5y6MLpGG2jEWBXZ6qFazi3O25l6+leeaqywIrO&#10;6tk8KKtK5CdkWPC5eD4tWCiRiGL7TnI5r2O61G9GniNrX/VuOFHJBrwjwvJfS/F7SpF0a4Nst2gD&#10;YPBJr6D1OC4i8b6Kv9nMZJrEExBcnFadQ0aIG899G0ecQOFWQZHpWoY9PuNX0OP7bmR4DtAHoKx5&#10;Li4bdbi3kjVGO/K9DVe1upovEgZYSHRCIyBnNUyUivqqalD4ptoIiMBju9aZY3E6S6oHsvn3ALk1&#10;ract3N4n1e5ubdgd527vesrVoJF1ydk37TJnjtSHYoXCuPFiytKoyucdq0zsk8L3Ja1iJjb5T0P5&#10;1lauw/4RjQtgd3Mg3be341ZgMn/CPLGS2+QINvpQ7dgSO88LzaeUthJp6MWiwgyMrjrUGvWry6jq&#10;3lW08ZWdDHh+lQ6ellY2lmx3tKbuFY415OWIFdlqUdhF8V7y1l1Ih/7NglfjpkZxUbCbd9zkdN0a&#10;6m1W6kuNceGKK1BcFupAqg6XEWul4QHjN4FxjtnrXVSw6pe6prq2cMxto9okYcCq91YTQ2+lCOaN&#10;nCNvIOcUWBN9zR+1aWJtBtn0CKUvGoAHGc9avahp2nadq3hoNb7YbyB2QdQPWuUsCi+II2uJGYpO&#10;CMDnGea1NevrrUPE+gJHHMttZ2u2EEcknrT9Bnhn7RsFu37PHwvnjHyW2vHt1Vq+XHRJvDVgpjcB&#10;YFye/Svrr49Wkp/YbvJi4It9ShJ/E18paI9g3wt8RXExbeLBRGuO+K2T0M+WxueHF0mz0fXTNHA/&#10;2iIAbvQdaytdg0aXScWmmW6+XOSNrYyTWd4fs9Uvm1DdqFxsjRyoA4FRzWOoRWeph71/kuTuw3ah&#10;6Be6sWo9I1ceCvMaSX54ssdxworAs/7SXVdShjspXLzqFkA71urqmpjwPf26akzQsmDkcjHpXWeD&#10;n0F/CutNcWtl5kETMSxAYHHHvQ3YRyvia38SQ6B4Xjnvb/YYgzlScH0/KrXhO81aLT9el83/AEYQ&#10;DbubGcdcV2uhalZah4mktL3TrRoQs6wsR90dBXAeJ4bS01L7Hb65OyxXEpdVBAIY8VKZVzG1DUL2&#10;8+IUhijlSA3oDMed5B5/KukvraP/AIRG6lt9LmnmEaggc4rnNKTdPoqhfm884XHXNdvPf3en+HNY&#10;t18Gx+fJB8szHoPpQI4mwRY9eh8+zIcoccfdpjyzv4zuIo1Yk3AVQerZNbmg2s+oa9Eraksc63BK&#10;fJnf6im6/F9i8fpMlihms5UMyAdfehhY1dFj1dvi3p2lS+DLtAbFjNkHBBHHNR+KtCg0nUNDKa88&#10;b3DyMYRk7QDXeaL4k0p/BWrah9ptnvfsyLBG0eGBHXJ+teR+ItR8S3fjjV5buyWQiVDGVbIVfT2p&#10;DKdvdr/b1ks8UTK0gxu4yK6RjYy392IL1fLS3+aMN04rNstOtNSvlkFjOEiVMlTjYf65qnqNpNbe&#10;Nr+O2ilGNgf5vvCnoI6Wz0Rbnw800GqusQEhlTGOlc7GNQivXgieUQ+eQASea6Gy1C9jtLiCHVFB&#10;Nv8AMoXgnFY7yO06JJcfvftRxtHc0IDS8uaK3td0rhmPzgnjFJ4kg8Mr8EtcnECG7EsYgI7Z+9xU&#10;l1HftpEXmTt8gU8DqKwtTAfRtUSSFtv2M+Xz6CmhM9C+Bm1vAHxsXc27+2LJlGffnivSfilpjS+M&#10;dNuJE/dQ6RCAD0OQK8q+BcwWf4rQ4GWktmT/AGiCcj8K9e+MF3I3hLwrHC5Wa5ljVCOrIo+Y/TtU&#10;SfvILHi1uyR6m0CWMaKHyCoracM1qMDPHSs60gItrBmlGFjG4nrmujgFp9kjxg5PWrYGGlrK0uGw&#10;CORz0qQEpeIu8u2cVY1ZmgktGySJMDim2MNw2ows0MnOCCR60CGXT4mtd74BxjJqmyk6pITJEwwO&#10;hq9qkSnxBFG7tsWRS2Ko6zZf6b4flsdTfbIoDqD0xQBNI0QhlUllOBg1sW6FPCTt56OSucZqosdi&#10;NHZZfLaQwjaCe9UIDqkTXu7THH7weWu7IIpDFnQNp93clGwsoyuMVredpb+FrMLKxkkiwCe1LdyL&#10;J4QaBrAI77SzqKrmGBNP0pHtwq7P3bDvTAybdGj1G5ZpjsV85zXY2MkL6deFp4/9VwTWMy6c2mal&#10;C8LjIG1z61m28si6k0CXLnDgKfWkxHQMwFpdqGUgs3er9lDbzeBdeQS/N9hlySeAcVz2ptPHbWSJ&#10;bMzSEBsdq6K3Bg+E14IkBmlsXzk9MimM8JmR11W4BgDM94ynnpzitJLRrYBnK7niJXB6ZqldJdC8&#10;tFd03LqDEkd+a0plma3j3yZTyQc7uRWaGWtOAmkWGVyWLnDegpuv24Fjp8KBQqyclepzTtNNqILl&#10;0uF3BflOefxqpdzXDXwYt8qzDOe9AzMRZFlMUlpIG8sbSTWvp1nDLJcbtWjjdYyVBNWbixupdP0W&#10;6S7iw6fMPTFZssTpd7vtbLkDdg00A9g4nuwW3ESEZ+lWtMxJd6whiXKoNpqqTF9lkYTgnZwPSrGl&#10;bl1NXEjEMCCAKQI1Y4AbmyOz94l8hDdOhrkPiTGv/C0NPujD81xosQcA9SvGfxrrIUv/APhKYI2Z&#10;sNdBgfQZrA+Ja/8AE7+GzbGIfT5Bkd8EVSYM4C3KCDbufbtzz2qcFfL3kNgNio4tnlKQnygcrVoN&#10;C0lttUEFTwRwKTAVFDNMy3C8p0PFIoG5xuYkt3FOZQ3kFlOFl4xxVgjM6kJwqDJA6UrgRKDvIAPW&#10;nlRl+KeQPNfBTAA5NLgbCd4+tJsCHamXyG/Ooz0bBXAIwasnBA5qB8YX/eoTAgfd/a1t+8bBspNw&#10;PTpX2X+zraRxfsyeNbsIBJP4jbBxyQOK+OJAwiuW2DC2jZ9elfbvwHMi/sQyv5RXbrEu0465Jrmx&#10;kv3Y9j1q5WU3RYqeYxWU8jJvAmYZPXPSr73QEKqZN3ydxWTdJEyAkHaT2NeKhXOxXWgnwi1axbUI&#10;5ZJ5E2tswYwOtY6XcS21opMmcdjXNjiVTu+6vy57VaieMwPuRgxeo5LalKV9Ds4L4q0R3SZGOrdq&#10;6qzvZvNDB5dvGCD/AErziEbjbqJVI3AkmuntJHVWKsDkAEdhTVJt3QpTWx6baX90s9sQc5Q9a6vT&#10;tXvRby7haEiTjK15Nby3PnW2cjauTzXRWNwplI3rnd0z1pW5QhJHsVtrNl5ai40TT92PvCMVuQP4&#10;TuolL6ZpDNjj5QMV5NFKxEKlVyVP4VftXK4PmNnd2rNiasz0e40jwo5A/wCER09zj5SEFcTq+k2M&#10;MjY8K2y5bjC9K7bwpdGVddhZxvEQMRbnjvUutbW3gwLkDrUOlfVFwlY8ZuNKhEIcaXb5Ze4rmLqy&#10;iMd2iabBv91r1uZQV3YUgDBrmr2KI205FsAVfqOtcbUou9zpTTPFNT0PT7jStQE3h+1JCnJKjmvm&#10;3xZ4XuLP4keHlsmZYLyRsBeQG9K+472LT28OT5tAH8hh9a5fw34UXV/Av7QLnTczaWElsXY/c4Jb&#10;9K7sFi3CdnqmTJXPlyz8C+N5NOjc3w8sICw2etVrnwR4qSN/Kkniy+NwXIzX2z4YGlS+AbGM2UPm&#10;RBlkB/jI4zW7Jp2gNb2rLYRh2k+7jpXrSr2Zyyk4s/PeTwp4ojZQwupn9QuKo3Oh6yisTomq7gRn&#10;CnFfoq2g6QxJMdn9zOMDinQ+HLJ1Vl0PSWXaeoFL6yuwudn5uSadqgdA9rqEamPj92aiazukhjPl&#10;XrjJ4wa/RmTwjoksl2D4L0s7WOcqOK5W/wDBOgmG8ZNCWJQx5VRiqdePQfOz4MXzFDZsrsc/dK1Y&#10;81SIVeIoB0J719n/APCA6FJayYvICQD8rQcfnXJan8NLFmkIihxk8qMYp+1Qe2XVHy/9oiEcgDw5&#10;xxuIpokRoEPnwE7+eRXvN38LYHtGL2t2FVsiRG6fhnpWPP8AC25+x74tXuyCMDg1caibLVSL6nkL&#10;lNrHK4wOhzUe5PKJEq9fxru774feK4IJBFd3ow2R8pINc5P4X8VQE7rO7ZsD+A81pzruNySMXdH5&#10;nOzp60hKbjiRMZ9all0nxFGZGk8H6sVzyyKaoyQSoSWstXXA5Biaqsw5iznBB55pcjY/zc+lV4vM&#10;KoxkmKDuV6VOjp5q/Ip4PJ4pJX2C5Kpf90QQDzyasoM59PX1qurJ5UrFA2DwBVqGezAYMNp4wKEm&#10;FxTyDwBg0mDsY4qUmHEpAyCeM1AzoW28D3ptBzD9pKjkU0rjdzQrLz+9Tp60jsNnQDmlyjuG1ODz&#10;1pCilslTmm7kwASKmV4wCNy+1HKA4Im1OG+lTqMF/kPbFRq+SMoPwqYMvl9eapaDJE/hwo61ay+7&#10;PfHSqqFtxxx6GrXziFMsKkEIC2GO3FJk7WIel5z96m5bLDApDEbOUO6oywWdWz0FOGMkbqY4yCCa&#10;AI7t7abwnrUwtcPHOm09zX6D+EyZv+CdX7J7nJP9myg/rX53XPGgaqig5OMcda/Qz4cyLJ/wTM/Z&#10;2J/gScD8CaKseaFzOS1Q9oyvlgP8rJ8w9KdFtUyYVR64qSQDGSV+6KjT74wg+teXcRMmd5+foetR&#10;uS06fvCDvqQB/tBGxvuVCZcXG3yVB55pMC05Xy4AX4KjHFMO3e+QcYHOaYMm3l68Hg0NkwoAB165&#10;oGO4ycg4DDFTHaFA35+SmMMWEfy8g1HuHmQDy2GRQMdhSIx/t1LKSRHlB0600bcge9SSB90PygDb&#10;1oEZrgfboDuHDVq5Q28BLrkLWXIH+0PhRgmr0fmeVADH260kMteRnT5384AAflVdjaf2cWNx90nH&#10;HWpSzG3kTe2MdqqumNEvFCDIbINMBEfdHnBxinqV+xTc96qwkm2YkjPTFTZUWsw8vvxikK5WORcA&#10;gsQXHety33HyDswCBWG+PtEYBPDCugtFBj3EHlRj0ojuBDOx/wCEr0/njdW74nAb4LRw7yVbQbjO&#10;D/s1zEsg/wCErhwjcXKA/ia7PXo428HXUUaE7NBY8c5ytdFN2Y0fmVqKyLH4zj8whRrj4H0auSup&#10;RJqk7m5QsAgx6CvRNfhhHjD4jwMSE/tWYj25rzeSGGNLcgs2+VgW+nSt076jvdG5DIHsRH5ZwEHO&#10;aqyR7UuAzE+9ULd3We8jMjZkkQL7V0F5Z3g0Vj9uWVhCpLAdvSmyUZUb4jx5gzu6YqxsiZJV88g+&#10;UaqRffO63AIHFWOhzjmpsIzoCwlu0KMdkh71al2f2NIQp5HT0qAmP+1rws+Cw54qvLJ+5cLdE5bk&#10;U7XAdblxazAsD+NQyyYSXE65J5HpUbEhIgEcDHPNVJdvl52t9M1SjcZaSQhSVgTCkZPrmo7iaQB8&#10;RoBgEVQEqlSoZhkjj6UjsGMuX5wKpREKJiZ5Ay7uKN4LScAYPAqkxzMXVsfNzTsnKksRxRYaRcwv&#10;l8IDz607C4fAPAqqrxiJgHJY9DT9ylCd6847809Rl1XQw2/7ols9TTH3ee2Ih1HOaovOqkfvSpC8&#10;Lj71RiSU7S0xwT607BY0sgFhxgDrmq0sqi3OB1qjJMv2rAbAx1JqtNJMYsYH3uMVaQaInaZt5XeQ&#10;CPWo0ZRLJmU4xz71SbIEbGQ8daaCQ0rLzkDvTRN2XZJEEE37vB7CqO6Uq/zpj6UxzKd2UXJx3pp3&#10;BSMc0CEYN5QUOcsetJtkEcSl8tnrUmQQnHao3ZlYEKS24cZ6UBY2ra3tnsixuir7PTpUtrBmc7pU&#10;dAxJrOju4hLGh+/5fAxwac12RDcDDhmfjApjR1tm+mf2xYyS3sMbRNiM8VmeLraC4Yt5iklV+YVg&#10;GW3Jg8yVlIkUqCeprfvnifwU3TcUQD1pFp3RxrR7IIFEodlUCgFigBi+tW/JQPb4mZiRkj0pZFAa&#10;HMShTnDCqMyoxG5RvPWpV+84LdutV7gYMYAbBPBxU6bPsseZDnHOaEBJx9nUed0bkYpqNEJZMh88&#10;U3JMwGRTyOVO0ZDjPtQwFhWH7fqZimf94vzbhwuPSq06k/NtX5ZPzrSCTGS5SK3AAVSR/eqtdxzr&#10;bOXjVT6ZoQGSwlNyrLtJx92pSoIYmUBtvzY7VGpfzdwRMY55608geS2dxG/iqCwwKm9SJOM1dXy2&#10;hiDSp8owBiqgwS4C8YqSEDkFc5bmkBk+JbJj4PjkF9AFUE43dR3rtfg7c3dvpmvGOeVo5IZkZN2B&#10;lhjNYfiZNLk+Ct8F0yVZ0lQq288AdePeqPgK5vY9LtY7e3k3Lfhnx/Fg5rSOqBLU9Ot7mTSrvXrJ&#10;9IfzbnV5JDOwzu3HOPwp2sQwx2vhu/mt0WB8mWUd/Suh1t9NvbvwRNIlr/qVVwuMqRXKajLdX/jt&#10;tEjiZLK1lgJYjmTPJx9Ka01NG7m/Fdm7+H8wBkS1XAjkPU1RubQ23g2/miguClwVUu59eK6nVINM&#10;h+HscVpCrqkMQBXjBHXgVu3drBffAnw6rShCtqNhA6sO1NMm9jltICJ8MPEmnXU6mB4xIrnop69a&#10;7rwBe+HWTW7Ca0ty72ckcUkowsgIx364ryfxC2tR/BDxOf7KaNbS5gWSQNyyk4FaVs8Nx8MNGVba&#10;4tZ00xXgnjyGLBc07XQ7ncQ+H7y08WeIvtUMb2y3MkiTB/lIJyBitPSdRe28RafdWmvxLEbnDW5H&#10;y4B9KwvBmqavffC74h2upw3InWF1tZZcgShe/Nec20+vTa7c2Nvp1yLsauVPPBAOOtMLXPq7Qo9O&#10;1L9pHwjq4ksUW2t286IEfeI4OK93mvLJBfot1YMixDYocZJ96+MdLfUtM1q8MniAxTJpw8za+VHH&#10;5VraDq19fa1rTW0OuyMtzs+82JCTx9KcU/UTPtbQry4n8AeJDNoltbxIDiR5xtcfjWH47Nrc/si6&#10;8ltNpjyrA7x7XUtlR+leX6CNefxf8PNC1l7oW91cb5NkxBVRyASPWuv1qDQbD4zXEC+D9Tm0q7t4&#10;oXTziVTPy8fWk1a4I+Xpod3wL0qZtZtJXklkFxEFG5cds964/wAT2ttN+zp4dNklzvjvQsKZ4R24&#10;6/WvZPitpmh6Rp2u/wBl6GYo4FjZrcS7iPO6HHXvXletX1pD+zZ4SsYbjTjeRXEdxLGjAvj7xzil&#10;DTUf4Hd/DDVNZb4F+MvCt/pMkGradGLm3KvxcQkZOPpWhqM2jHwfr11NrUJkMBijWUDJfGMc+9Vf&#10;BAW81j4f+J4PDjxK+kNbkK+WcY2tke1cB8Rxqtj4w8fibwtc3mlvfxSwTRvtEbMc4P0NNq7Q1Hm0&#10;LU+kWh+A/icahrp09tryxzW4yfUcD1rN1CPTtZ/ZN+F9vHrgnvrDzlSR/lOB0zn1rvfB03h7WPA1&#10;rdreRA2ejSpPbSHcCQvGQa8vlu9Ff4e/Eu2h8O3ltqH/AAncEduE4JVpMEgDtT2EuzPU/Bz6hqWi&#10;/AmLULd2l0iwlhvBu6qAQh461a8ZRpHrERtredoLXT5+gJJz/hWF4k0rxrpZ0Sbw/wCJiLoaBbSz&#10;wOpIlG0FgaxdB8SeKtf8U2lk3g+3sLq1DC5fORIw68e5qJWb3ElqeTeBtQs7X4peKT9p1v7TLqVx&#10;Ihkgb5SDkAsRxnpXtlr4p8N6hfeH5E8USaVr0Mro9q6HbKB/ED0Oa4rx/ea/a+D/AB3DaeEdLSdZ&#10;U+0XCQjcgH05Ga8e0jU7m98beCZ2j3PaMRIVQAtkevet403KJo0mfRvirR9f0/RrDxhY+JhcSPfx&#10;C6wMbyTwMd+eOldrbPLq/wAPTLdeHorO4ksYjLEH5HGc496y5LmS+/Ys1aGNrkG1mDoGBwSOR9ea&#10;5r4fapcXMfxYl1C8hjubUQQl3faHBGFwprKzIVnc6ay8N6Ze/HL4JaZ/wllpaQXPiFDNdvjgKfu5&#10;Pdugr9CIYLO30jw3p8QYW9rpEcUbO2ScDGc+9fnQy6g/xRjjf7VF9imWbJJUk5ypU19hfCjX9V1v&#10;RfHovN7PYpBEsg4yAOKwqczevQdNnoLWUw1XUsQb9vOfSufuJWbxJbwsMYfBwOldjbSyx+NI0Llw&#10;3HJrhNY82P466zHlUyoK88c1mas2rSOT+2PLWXIJBBBzjHtUHizStE1v4a+MtG1TRrO4guNBly5U&#10;ZjYD5WB7Y61NpQ8htUn3K7suFy+cVW15vEX/AApP4ttpOiRz6rJorJaRM2Nxbjg+1J3Gfj/r+g3d&#10;l8c/i3pUeqF007WZlLqeHTPy9O+KradDbDwndSpdRmSPzA0Z5IxXaana+KtL+L3xgg13wtqI1SXW&#10;t8yzKQCHI5Un7w+lef2qXUfx18eLDaym3ECNs7DcORXVFu9n2MqsFuiCPTbS/wDDZmk1hg6Xbfu0&#10;OCMGt3SrjRpLvWNMmupY549Oby955YAdjWv4dstHbxPqQ/smcLPclgMnAIPPFYXiW1tV/aN8BSW9&#10;sYmXcrbf4h05p31M+XS5y+kT60vjjxRHBpV69v8Aa3Vmcnaecd666xsLa4bUUGsbTvO+PdjGat37&#10;CDXriMWEaxtCpUAYyT15rm746razre2tg7kyKJUD449abswtYxdT8PQ2vxDieDX5QEuVMox69h65&#10;rVv/AOw11Lw5BvK3EkPCk4Jqtc6hfyaxYO2nv/x8RnAGSeenvTdXNte/FLw5cf8ACPywGK3ReD94&#10;/SgVhZEWKTVkaMb0UEVUnhhudCgLWrAeZycYxirWrx6lANeke3V99spQg9h2rP068uZ/C0wbTjGB&#10;kA4600IpzJImqacEvsoQAVzippdqzopWRW2jHFV3hnN5Y/u3crcZHOK0ZxIdS07cqgtHjp0oAgj3&#10;qGHmdemR0qyhfa6xxq58sncTjFRzrIstqhVhg9afKMCBFkKv5XOOtMaKuQNNYujgeYcsTSQTRx37&#10;yxzkAjsePepGCSaWkDltpl64oks7Ty41EzmNU+7TECyTS6nJJbbWiKnzlb+I+1PhZjLPyxxntVLE&#10;iI6xyCKMdCD0Fadg8DWsJS4jOCRnHU0DRDmR7SZRaMzKT26VAk1xBPDMbKVdjYLFciprw6tBcm4h&#10;s45UEoEozjg1fvHlm8LBfKgCEIx45z6UMZT+2S2rXV0Y5bgznj5eFzSDVLj7NcYtXbzEO1alikTa&#10;kRhjCGIAKwpFjtzdn/QY12vwc8GkIr2vneVA01y6szMduakldhbAg7t0uCPaoppF/tPBAPldCO+a&#10;Yr7pJN1sykMMFulFhnRNFpI8NwyJLgiMEowxz3rImlU27FIU7AetGoGQ6VozHVFVR95QODWYdj3F&#10;hIs8kYJwqdqVhFsMgMZbB3EZ56Vb3IPLwwGF6VLbWUMl4n70tiMknsKY0GLuT53KqTmi4DXjilsZ&#10;QbYEiMgk980yxtootLQRMFKzE7T3qzD/AKiU+WgCnk5prbfOZwSNp5xQAy7SN7tZJdSaIrAQCP8A&#10;Cs/T7S4ke9KaxO212JDfxCtWRUbTpZPJhcohIGaq2M0hgu5EypbIxjrQFitFcxjXHtwwDK/Ndnpp&#10;82ezA1HaFb0/OuRMUA1Jn/ss+dnOfWt+wkCkuWK8jii+4I9bltdJ/wCFXMy6spbaGJ7jHPNbdrp+&#10;h6r8DbhYZLN51iKhlIJ3Ad683E0reH7ki8Z0a2IYCuL8O614g0T48ae8N5eDT7rU9t3bMSUw38Qz&#10;0I68VKTG0eu+HfC98tl4zhkjKvJaSKcvgdOMCoPCVvdaRb+OLZ/B2oXTS6qxaRlI8sZ7Zrv7mUze&#10;BdbvINXnim+x745E5/StH4dazDf2XjS21WOxe5tsKk7RBfOVvb1FFvxFdlrSZ5Rbz3NvcQOUA3wb&#10;hx7GvR7BvDGq+EbmN9B0+CeFhvJYEn15rxqK1+w/Fb4pnc4sriUMv7z7o74Fb2j6ZFevrcmm+O7u&#10;2XcAZt33ifb2rToCLuqanFF8SpdLtfDt1hYgqS+bwW9fwrLsF16H4hzwancPfWNzG73CLLsIVegX&#10;/wCtUmn6B4isP2ovhv8A2n4kW+sXuzunVecseAa2n0+a5/4KX39oqt/ZmneGyZBvwv73IAPqaV7B&#10;Jne+FruPUPC8trp817plgt28atMd+SDjgmvQLWS/sLrTNPfV3milB8uZ/U1U0y18Hx2A0G1aCK4i&#10;nke1AOOWJJye9O1LRvFk1z4bM+pRxLa3GQynJbFCGifU4IEsJYb+WZ45zthUcBi3r9Kp6BYx6Np/&#10;xFjOiSyGdkkjbrxjgZpuu61A93oGl3Ois00cKtFIBydvXmsJvEXiW+8TWVlB4Wt7S3jAWSeQ5MmO&#10;MU1foPc7fQQbu516aRpUKxsY03dMe1cter4jvL68VNIvlmiu2EUisR0PBrTiuvsl7ZMPNVndQeDj&#10;3PpXqOjwW7adqc2y0l32BKSqR8pI9BSuHyMPwLcay8uqJffGjTr6XTrcrc6e8a74t33SD1avEPi1&#10;Y6zqPxL8FrBHbShPECNIpYKQgbPI46CjXNT07R/i5rstvpviCLVRqY2z4bymVj/EehrqtbtIrn4S&#10;+I9fGqwPfTWMJ2pLgc9cAVTta7C6Wo7U9T8K2vhLw3aHxNaCT+yo48Ku7a2Mc/jXiGv6b48ufEUU&#10;MOp2k2myXqPcS+ZsKrngA1UPl/8ACQ2sFxrk3mTXIyZB/Imn+O764tvhe8VvqN6v2ZIncRsdzr36&#10;dq5zRWsTeJtd1HR9C8G29p4fsWUX9skrowwq55J9eKg8c2t3qOs+AWsgklvNp0W9YmyQWHPSp9Bi&#10;+HviX4QXMcU14LsaUWdWJ3IUHJX+9muQ0mz8aSx6tNoWsahEmkai0cjTK2JOcYANUkS3dHfG002y&#10;+FCaLdas0QOnARCJvm3Ee3vWZo2iJp+i6lNdeOoLy4ubeRLa0uGAABGByepqlK058K+M5NRZ4dVW&#10;7tzAS2cnPPB9apa14V+ImrT6NeX12+mWdvp4lFxHcfcCDIbAPfrVdSDpPBFre6Re/Ei61fR4Y5BD&#10;KbQbc7Q3IwazLV9Xv7bx/Jd6JOkb3bmKRugSr+kXXil/hZpUup6HHf6Kl8sCayTtJIOBlT/OvYE0&#10;3S5fB7wNBapFJpyGKSMj5lIpdS0eD/vtO8M+FZNIvmmJ1BvOZhwrZ/pXeTajq58Gxy3sYuZZjCqs&#10;hx19B7Ums6dpdppFlZ21oNjuxmkP8JryLxhqfi2y8O6M1lZxywWmsQ5mZ+mTwuO+7pQldj06nter&#10;abI3hO1aGZZJIYY5Iw54XIzjmr/h947j4N/tJreWUYz4KlRlYYUnYelYMt5rR+GnhC7uLBLW4ufD&#10;QdtMEm5s7eGyPXrijwTe6lrH7M37StommBr+xmeNox8rPGw7/QetRZ9RLc8C8IaddT6BcCSYCJL+&#10;62Bj98BjgZ+lNjezGreJYJfDifZzKwBHbFWLxNb0/wAIaxD5joYJpAoQ8oW6g4rmrK61FNHgaW0k&#10;kjcOXJXmsuVps2ujPhltD4612OG1uXiaT93xxxXT6Np1o3iu8uns2MhcFUZsbSOnNUre7QeFdXaD&#10;wfMuxmbzfKOa1/DM9vqWm6zB9r23AlUxgjacjtVc3QVrHv8ApTW8vwg1e7l06eG5htnG4H+EDt68&#10;VsaFD4cn+Cq3s01o8JWYyzSnGzHXOaxNLuFb4c39lc/ZoJ1tQjbiMEYx+tQX2nSt8NLXTYLxTZTT&#10;ZnaKXA9+lOCdiJPU0/Cl54VuNL+L9ikUT2E4YRkLkZHtWTaeGrw6drC2+vOkDCVlgeLgEdBn3qho&#10;lpBpvim8S11RHikgBaJj0KjtXr9veJL8MLC5E9tGAH80cADHqaU5OPzFc5v4e3a2tlqh1TQJbS4g&#10;mk2xo+8Min7xA6cc151421O9vvFnxM1Pw/p0s/m6tbqbh12qdhAbr6Vb8N6vJP8AtL/HGwistUY6&#10;lZiO1uGhLRR4GGwxGBmt+Gw1HSdC1vS7rRBfxT37GBYkIK7zzyKbj3C6uUta0q+1L4K6TPFpVpHf&#10;W+kpIZInHVRlulcDpd/pH9kXFzJp8U92dNmjdymdjKMdK7XTr3UdH+I97px027ktbkAfZpCSUD9R&#10;k1gatY6BZfEHVoobqxtEuLkMI2YHb5h5/wA5qkguSfCL7bN4D/aQvZprhzaX0i27OOBnkhataXpf&#10;hV7HxjPF41kguLuSXzoGTBD9iK9G0G20Gy8CizW+sUtjbtNJKmPmPUk+ua4JtX+Hl18Vo4IreU3M&#10;t4Y4mjXCnacZwKq90R1PN7eDxMdY8WWF1LqElvbyORcqx+VT05968+1XTIlg8YP9rkdg5MJHBXFf&#10;S+r/AGG2s/F1qsRWSWBS7LGWPHvzXn0Vn4Wu9M1hG8S2ElwH2lGIUtn27Yo5tLNEM8B0eSS4j1Ys&#10;JZPJyGLe1T2rK8+osltKI1n+bJ4GK7TxXZ6Rox8J20SWSS6nLIFKsCF+tZiaPqcHw88UlZ7Ri+xk&#10;AYZya0af3jSM3UdOjv8AwDr+63BRYRhgOQRXCJpMcGkRMNWH3yAqn7v1rd/tTxNZprNvKIwggwy4&#10;4wRXOwXccrXKI0is85OW6H6VOo9yeOOxjmuzNGxd4xsIOMVasLC1nn1FvMkALjDZ61n3SXLalBGX&#10;UkAd629PmEMEqm3Ccj5iaYWJobTSv+EhMYjkaRU5DP8AerMuV1NPFksY0uZY3Py4WpbsSjxMbpLr&#10;ZkAqQeK1NR1CY/Dy3lSa38xRgHbkg0tQsYEdxexeL5IZtJfymTiU8YNapGkvpcxlWGQrN0P6VZtx&#10;E/w4jur68tdxhOCOK5QxiVZDBNdFGmwSoPNAE2qw2zadevDNHyq5VT1AptjGT4buNlguCuCT39az&#10;buDUbW8UNNO0ZUHaQcrmu40+2Vvhg9wssYItnIzxT2QrGLHb2CabsEMwOM4yetVWmuYjbA24I+0A&#10;AHuKv6SGm0+TfcQHZekEZ5PNS63b+W+9EDIsQKMeM+tIZOpg+2MDbuii2BBHPJqrIhlv9GZ/EB2x&#10;pJtTZwKm0eWKXQ9QYXiZKYII+7iq80yLDeqHUlmI6dKQEEZgQruZNxuCVyfQ1D4gdLq18PeRIryq&#10;RvITpiqssQeWxHz4UE9aswJdRxTEwKIscHvVR01ExEhWSHT1l2kxw/KPet/Trj7PpUkbCLkN2xgV&#10;lQxuySTCVPlPrT7tEks4ysjArjIHehu4IrkyN4pmZJFKNN8xHars/F7HGquAV5IHSoVWMabB5MYM&#10;jEAgn86tSeaLW3AUBvL4yKQynulUyIs0m0g/Ng81ms1t9sAWAtK0mGrQdpzZAfaFXIORj+tY9sHH&#10;iBCYR814vP40xM154p4WtC1rIFaP5cioSJCsrncM+nWuj1q4R4dJjMMI8u2G0AdK5zzJVF0ypHtX&#10;GGPp34oHaxYtlLso+2kYU8HvVeW4Rb2KFps5fhvWo4bi2J1SUEfNgDnoar3qBtOWWMAlWz75qWgO&#10;jtJoFacuJGTZnbu64resL+2e2aRNJkT5yoBGa8waXVIrbTZiGw0oDJjsa9a0VrOLQbbzoosy22R8&#10;vTNON16AkWYpI5LlVOnJuH3Se1dlZapqNr4PuktfDsTjeA0itjGa5GK3kl1fEd3IqtC4BA6V13hv&#10;SL6LSAlxrUcivcuw3HBHNaJ36EvdGxpdrLeS6q0102/ywxy2Sa07K0vIfEUN3byhhBNgoR1rBnku&#10;rDxVGbPTrm5klG0RxkkD611dpfW6p4ftbmaCG6nJLITwvsT60T0LWp2t7YTT+H9H1NNegWWN1Yqv&#10;bHPSqHj2507U9G/ZwOXMlrvFwNvQjp+dJp8NzHqGv/8AE6na3kCFIAcg4613U0Ggy+BNFK6VYiUs&#10;PLC4JGOualGaNLwVq+lW9ksZ8OKsqWIXfInDD2NdLe6r56Rwf2ta/wCsJWMMCRXNXsmlp4D0WI6X&#10;EHWEECNeQAOckVyEEVpN8UPhjf2OpTeVeGRGbceGXI6fWnfyHzWPQrdZV1vIiClz8/mLx+Ga9A8P&#10;aL4YntPH9xezbpJNKYRMZsBDjqBXCtI8finR7W8ntyGlXDZxkE9K3PESWNtY6L/Zt5dlrmAB4Q5+&#10;T1OaauXEx/DL3tnqvxHhk1W9uILXU5RBJLKSGVvTPpXT6LNpsd5d3JgSRpJG2qfc81g2Y0ldKtoZ&#10;Q7MXzLzgEn3rbv8ASrpfD+g3NhNN5RGQFGcfWgRd1d9Qj8LeIru38KxTNDp8kkUZGBxyc+tfDCX3&#10;iLxD+05qskukO2NabMCnBAjPavtW1vNU/wCEj0XTp9Wi3TWEiyR7egI4z6Zr5nmtrbw5+31pF01g&#10;yW0muyhgVOxfNPr060rpXZdPc9zv9Rltv2O/E1ytptntI4YokkX7pJ285q14e8ai1+FT2j/DGxu5&#10;1jjcbGCk7hzk15X4+8YaSX8Q+G4dAjma8uLeSe4icbYxnIA9Sa6fRINBl+EPiDy7e5jvEggBLDkD&#10;HauRR6s0Z9I4Ikf92eVpmGwMR9+Can+bfNl+NvFRg/JN9elQMTgxjLHmherDdSdSo3DrSYHnPliM&#10;igY48MvzetGKUbShpx6MAvUUCG5wwI289TSH+HrwaYcZC8DnipB931wKAGnnfycgUnUQfKeSaeOR&#10;J8tLhcDFMBASAPl69aUAbyCO1M53vwfalBO4kkUAGF3f1oIx9KaMF3JPepD94nHagBny5J20nGKU&#10;/cam5OR8tAx38eeKMngZ60hyV+6fzprbsqQD1oELxngHml/5Zj5mx6mkP8XHPHSnHG5cOMgcikA0&#10;/dpwQlDjHI601t5hbDkUkTS7H3E8Hg0wGAENJn1qYAkQHtSPjZIeOelNUsIRyc4pADAiV/3Z6daF&#10;5AO7PPBxTjkjkH3qPn97hfSgB4LYPyj60gJ3LnPek5wnP1FKc+Z90cUALxzTOM4CkU8hdi4kNNAG&#10;/wB6AEUJliXxThxHNySQeOKUqpjAIIIbgCg58wDd0FADMHJ6kk9KOCPu9uKXOV79aP4qAEA+Rj2z&#10;zSnGFOePWmHAUZJ69KaTll+Y4B6UwJuqMSOcUDcUb5UxUbcK2G/CkDcZ3EUgJARtH7n9aDkypz0F&#10;M5x1pRxJ17UwF/iB2frSevFLuQMw8s4o4w3SgBi58z7q4xzTSZRgrj74pSP3sXzYHepRs2uOcZoA&#10;ZcH9/YHPJXmgYwwx260+UAxxfLwBzUS4Iban5mgBWyI1wvc5pgJIT8alIXyh81RsMSqSeKAEX/WH&#10;jvSuCWTjjNKMbxyORT8LvPy5OKAGgdMgjio9pypHID81OSoToeOtMP3MhuB2oAawBWTMZzioBGoL&#10;ELjNWMMRweM0p+8Pl7UANj2DjgDHQ0pKFgDk89qbj5yTnrQMeeOuaAHHODxTV5Rxge1PcHbyDTcD&#10;1BoAB/q2yexpIwoRz70H6/WnIPvLkUAIQnykbiTTT94j1qV87FwTwahwfO6dqAF+brxThnyfvc59&#10;KBj58saO3TNAMApBJ80EmjOXcErnHBp38B7VG4HmEgHNAByBy+TR1C5T9aMDy8leSfWn7cRHr0oA&#10;Zj5m560nO4cZpePKXDcbu9ISpJ+XtQIUYL5DY9qQD943ynqO9NICgNsOc8DNTIAZX5PKc0AMbB3A&#10;J9OaQYJfjkigAedLzwppcLvbk0DFAkwP3ikUwhhI+Y8Z6GpSB5a/KRTWKiRQc9KAI8nAAIJz+VSD&#10;JQAODkUzGFLKhJPaj+MkHkjmgBedycfUUnHltz0NLjJzg1G33n6gZ596BEhClOUHTrUiFBCQH6io&#10;M/IBz0p46MR1xxQApwCTxQBmEfKcUpQG0LYIJPrSRN84Hm547CgYjA70BapQCd/J5AqN+ZDhzgGn&#10;8+XFg54oARchmzj2p+VKqcetMKt5pwvb1pVxhxs69aBDcAlz2JqSTBhjy30ppA8vgDrUm2PywCx/&#10;woGM+XaBtPI60jlvIAEZODR1Djb92hd/lkhhigSEHT7vapMP5UpEgwBTP4m5707KiGXLCgBFI+zb&#10;iw+9S8bTTVClOAPzoyd7gr0NAxH+4frSKVCHOaRgCAC3emjbuxuOaaEEgzHGfLzn1poPyr8op5BO&#10;MscelRYbEhAHQUhk205UiQE7e46VGQwLYPOaaxkyhwcZFJ8xuQBz8tACjdt6dqaQC0J808Z4pecP&#10;le9Nb/VLle/5UAK3XBZaaRF5qnAJ7UmI8y5OTx3oONoIP4UAHRnO0YzwPSndhzUfOQSlP5+bntQA&#10;ceeQT/D0p2V+bg9OKj52ocZwadkbuEoFYjUfvevU1L84AxFnn1oUNlifWngsMk7aBiqMMGwc7aAP&#10;3h46mnDHlTDAqOPaHlG5icd+1AEw6ngHFSHaFT37HtTI0UCU7zndxTn5LZj7etAEgCFX+fkUD/Wt&#10;yetRA8EDHUVL/GOOooAz/Fawv+zb8XlOQDop/QV8i6J5Z8D6UDcEf6XKDg9s19geJY1f9m34sKEO&#10;TordPpXxppQY+GkReNt9Jg7vetaXUynobAgt0v4pFlGMn5T0FLJbXTl5BhY88+/0p0Npel2Zn/dq&#10;6knPWtC9ubf7JZwiRUUKMD1rUyNTT4bP/hCdTkl0xmMbKPvdAawdRsNEbULJ4LrAmiO4H+E1ejuL&#10;v+wr2JYCEKrlsdaybzzxp0gSLL5AXBoW4Gxo3mQaJdx/IwRmwfQU57hMXKvtwVbBx0rFiXWIdEGT&#10;IdygtkdqljeA5BuF3becnpQM2dBaygj1+SXAkZGCn2NZt8YG0PUDFMux7nbgnn5jiq8bbrm15fBn&#10;x9ea0LiwA16yBjYBlVtmehHI4oYmfKetwTaV8ctTtJIYxEdSZ8DsH5GfzrYN7Y/ZJ0a0t2XZlWrV&#10;+K1iifE3QrmSX5rvT1STn7rR8D8xXEpHbjR1kBO3aOppqzQRdzoPDl/c/wDC7vA4h04mA3rCUBev&#10;oa+k9REVxceG1utTdNtodgNeC/DeO2m+JOpytBAfssa5+rHivc9dUNHZy/NuUdMdqV1sVcrRW+0z&#10;qLgMPm5HQDtV22k1Q6PdRi1KwoSGOetV9PWWXS9RSK2ldl2s+OuO9dNPe+HpfA1zHbQzxXCQhGj2&#10;H5j3NAHIizszc+bHcRZGS/zc04zyGODCBlVsCqVrAf8AhILrLzBc/NzwamnATUJESI4U9M880AWB&#10;Eki3DGEgYHfpUUaKt7FiVmG6rWnkz6xp9q97HGGJLY6nFaF5bWkMs5W9UgMMe9AFCGBm1y5IuWIw&#10;MDPStHz7WK6SJ2XIb0rLt51XW5wqEgkda2IodPl1+aR4XOYCQBzzSAd5llJdKDGqjtx1rO1GIK8g&#10;8nf8vy7T0zVTzP8AieTYb5VnIGD0rYRYjD81yHLKTk84xTQGcqCPwm6i0bex4APrXPfENoH+BngG&#10;IRv5llOxDdvn6ivToYLeXwLfzR28ZePpk+lcR4ptUvf2YPjLMuklJ4LVJINp5+TGaTY0eDWqotvJ&#10;ETGS6ZAXqKgubeMWbOt3JknlQa53S5tQE0kqlzvTDMx6YFbKzP5CKbwM28k+9aRRLkV2hVdNnke4&#10;APvXqfwqcyeL5dgYk2Lg49BXl1yA+l3ak4GzjmvWfgZbzp4h+JUjSrKEgCRnHQt1xQ1dCT1PSFhs&#10;1+JEE0rkKbvDBR3zxW1r9pNJc6fJDOsm6IAk9VFVpltYfFNyssyMXu8hWH3cmobu4uf+Enkjj1UY&#10;IQBexzWZew/SbLZq7PI8DDdgITwM0/xG89vdeHxHEVTJyB05ran09Ley0ozahIrXEe7aGzjFZupq&#10;JtBKvchyE+Rj1GKLkp3OVVrhr67ZkU7yvU1sSx3a6IrrdLs8k/IKxEWRrC6zMBskAPPpWgt1GNNZ&#10;MZCqOCetMoraVDB9vvWnuUVGY+YW7A1vactkkviM6VrerbobtHtZowVMjDk49MVw95JdS6q4SGVY&#10;gp3EdDXS6bearY+BrSb7Pb/OWEagdamSuXFn034F8e2mo2lnpmvwQQ6lFEI47p8KtwB03Z6MP1r0&#10;O+0o7Z7iBo5Ebn5Dnj8K+BBdanca3qcswmhf7QChQEEe4Ir03QPiL460LUrGC4STULHCgh2JLL9f&#10;UVlKk29B3ufRt1LOtnOi2rjkAgisTzJRdPG+Mnsat6D41+G+tW8A+3W1ndOmRHMQMnuMmtu50u2e&#10;R54dYsJdy/LskH9KzSsx2OVuCRGoJ7GsG7H7q22y8mUcV189jcpBJ5scmOwArlL5Jh0jwwbA289a&#10;0QNpbnNastl/aUrKGDCJdxzwa808QSp5d4cIQ4OPwruNWF2kepK9o+VUfM2RuzXjfie+WOFIxMrT&#10;FTtUGpem5LZwurahi3uE2Jv3Hn09K86u5TJqFh9ovGRDKQT14purXt2fGVvHNHOgkn5OOtZGqz3M&#10;epWsa+HJ5cxAR4756muiEWZXuemaHqOnW2raZDaw2roOc46t2P4V7Jpd9qaXmm6jdgSzfZXWN3Xq&#10;CMD8q+ZPCUF43j3TAbN9guQXQn17fhX1hdPpJ8LeDoW07aIbQbsfxZpvQpWOUmuWa71XzJYd007N&#10;kAetNsZoINatZGaFmCnIbpip57XTZddtvJhmK7hwatXFhpf2O/WWSRCkGT60mNE9ncvPceIZF0tt&#10;j52lfb0rHuZrmXR9W2WDALIQzMMHFdT4LOmudXZrlFgtoX8tW6k1o2+nfbb7X5203ZAFl8tSNu89&#10;uKBGDDBoyfAC2dtLV55JD5ZYfd9TmueiiH2W2cpg+cu3inPea1LMmktpMcUdvqcnznqwzxU+q3Vt&#10;FYaPbpboZfMUFh2oGhJbuKL4leEvNDLGt5EzsRkDaciux8RXlvN461XVLeTzI7mxgTfjptGDXPpo&#10;8tzNa3Mmor92PegXpXV6zFplv8OrCHyID+4X5QelAnY67Qrmxi+C/itUa3Lz24IOeR61wKXtnHPf&#10;o99Lvec9eatwxPF8HRIttOWluI1VAxGSTgVj/wBi69/wn6Q3NoLdhaK2GOeGHFIC49xZx3kLRQNL&#10;I6HK4rT0O5s3vtdabTVDhf3YA/OqllbfZfFtxDLFHKdpwx7A1ctoJU1nxS0VmTn7pxx70wOG+MaR&#10;Xv7DfxqiiICRRRugPYgivhO2nx8OrWFjEoWHBwOuBX3B8UPtf/DFP7Q2FwxWBQBxyTXwOVuoodPt&#10;bi2fdJgg54Ax61pHYmR1/hDU7mCPxGiJA4bgbuNw9qu3Ud/Lq0ccunzQW896pMjHtnmuKSG4h865&#10;jLMkJG5A2K7K61uC7+Hnhu1ltjFMJQBJjkiktRM6DWrbwjH4Tu44dMtmdIIyrq/OfXFed2sBbV9f&#10;eK+k/eKok+fAIHtVm5t0i8Saew8U3TCa3wQ3I4FRywSJZS4MzfPncvGaaYjrbLTr620jTL2GHO0k&#10;sd2MVi6lie61qdwnmGPL+2KqPq2tHwVd2ou5QvGPoKqwzRPb2Ob12Z0xKMdcULcBuj3drFqGjyS3&#10;MA/08KhyOOa9H8Qadq19oul3FtdRiWG2BIA4dSK4k6DpFxoVxdQXzjy5AXhDcqfWumGvtYaD4JjN&#10;3KQvyOpXll/+tSA5OwvdQ07xQrMksToSFyv8VV72fVrvxRdyl2kknc7yR1rrvEN14Zm0u3litlke&#10;RVO3bjBrjzKyXujmJGOJPmx2pjNmzsdmn20X9poGWJmYAY2k0vh4+GV8Z67DqmpXBjkLAuQTgCtq&#10;O3t/sME73iozxjo386yRpFxJ46aWFX8pRmVguQwNJgeu6RF4Hh8NzSWd/HJbOWEZ2YJPfNeSeI7i&#10;wj8V+LpIViZjMFTJraW6+zWuq2y2YjT7M2wepI615sLa9bVxLcXMrk3jnH48UK4No0bAus8rbiXa&#10;Ikn0zV6BbdWmmkuk3+bnJ7UkcKr5bCaPt8uapamsTX9hCEKlpFLYbpTJNqS81eTasegt5W5R5gOc&#10;1navb3sdtmRVCyWDEJnnOK9Egfw9a/CrTFWaJ7loR8g5JNef6lcySX98Wz/x6NgZ4AxSRVjqfghJ&#10;C2u+IodieYl4GJxyQfWvafiPFaXHhTwxjSVD2RcwyZwRu614b8Div/CyfiSAPm+yRbf++jXvHjhJ&#10;f+EHgBjcM4OOKmW5J4xaA/2NIGByrnJz1q0GVI4sSqfnGRmrNjY3T6LdgQ/d5IzWM6n+3H3rtAfA&#10;O7g4pgbN5Gs2kOwtN7qqlMnoaqWt7fxW8u+yO7bjG2p45HAIHTFTh1MUhNtEx28U7AVUlEwkdoZM&#10;knJNR4Akt2jZsGTGD2qc7vsrZVFJboBUZOET5FwKLCK89vcS3jbZyAJFIx3rYZZd8IcoCIFAOOtU&#10;ot/mu4kcKByDVsNK9kZA2VwetAFfNx9pnGxSgBNWLRLq7s7h5dMZY4JfkY96hXzRFuB7Hj1q/BdX&#10;qeH72Hy1O4HAUetMChdYM5JtRtUYGOOlRWNrM02p3S6c2FTI46Yq6wU6RYxyyoJN5IHrU/2y7t7e&#10;2Kwq0SRkOgHJBoAoM8c0Vy4XJQ45HIxWzZgS+EdRXe28Wr4H0FZ1tPpzHUWj0Yq8kmQDxWhpxc65&#10;eYZEX7I+4DvxQOx4/cQzf2xrUjxSHNzx7YrQDaSukTfvZHlkgwAe1al60X9qalD5cWPtjEnHPWsy&#10;SO3WedhbKCI+BUXLtYdYWenxeC9em+2MZXJ2qT0rBla58kK0RcGQ/PWvAt59m5t5fL3HtT3WNE/1&#10;APHf3pIRnpfXY05IBFMwPCihVu3ScGBW+X16UrA+Y48kfe+XipE8wTybLjDGI8UxEcNpmdRJdFQw&#10;ORmrtrLJbavbFbFXiWXDqR1qKJJTpgLhzJvOBVy3TMkSs46cmlYYlzcarceL9kFv5UTXsWGHUjPN&#10;L8WY447z4ELHjA8PS/nlc10Glw2qatFlV8wEkfSuc+KbZh+CknmuR9nuAo9BuGam/vJDezPK42bZ&#10;btkFWYjbVtE/eWilgqEkkiqKq32yTgfIMqueuaup5vkTK64JYY5rRrS5KLB/5CFupBEaj5SKkibD&#10;6ouWKsBg/SmDzMBDPGGVcqTT13eXHmaN3J+lSMglZXMA/eIdx4HfFOjS43k/aQVI4BqYFftLgpED&#10;jgetOAHmg4ORSAad20AqKifOR8vepjn5uaYcf36liI4SWGrI7gA2b5H4cV90/BJVH/BPfw4Qi5bW&#10;brJ+jHFfB8ziOdJPs74WF1bnrkGvur4JOP8Ah37pWVOF1a4P5k1yYz4B9DspGYmVdoB3UoYmzUHH&#10;tVB5U+1swT+Or0ADEk46cZNeQjK5BlADlT0pu+TdEVhGM9anvkC6JO+0DA4xWLbynYMs+c1QXOhW&#10;Vwq9uOo7V02mzBrVAJQ3zDJriRI4iUeWPmHOa09GnlXXpFMOPTnrT1toK/fqeqQhGDEScmIcZq1a&#10;oUvEPluCScnPWqenSWn9m3MjXHzAAKMVtlM6VC+1d27n6Gjl0B6aGpazNlQegPXPWttJGAUbR93I&#10;561y8ZKqo+yt0GWzWrCZMR8Nntms3S5loU5HovhS5RfFVmRu+ZGH1rqdUAa7lAXq/PtXA6BNbjxF&#10;po2KGJ7dq7u7O64U7jjZzVSjZFQOZuE2JPwpyema5vUCpgYjGcc10l8QWuhjgY5zXF6mzCC92k8A&#10;Ae1eXVOmBiXbgxyLvX/UMTz7V6t8FrUN8LPjQTGpN1LMpP8AwEgV404UR37F2Ytbt374r3D4Eyb/&#10;AAD8S4z/AMs9eUf99A1vg1eaRpPRHj1nE1r4g8XWhjZXi8TXIP03HFdBDNL5rKZDuGMUviu18j9q&#10;r4nRjcE+2pJ+D4NUDn+0C6ngV6Mly2XUxktToEkYXDDzT80XPzVasZ5kL/v5MbjxmsWBWdmbc2BW&#10;lGj/AGaU4GAeakzaaNQ3l3iXY4Gfes+9v3XRvKbYx3dh1qB93kvy3TtWfIh8yTIOQOM0Aka1hfW5&#10;s7iNtPhBK/KTSPJD5Vzm0Qgv3rAKOGUgEYBxTknk+y3KtE5IBwaqxLV9zokaw8uEGBFTHzAnNX3g&#10;02TQ5zDcWgVV4JArko3c6VACh6nPtU0Dyi2lUXjgE9KpE8iOlh0fRH0iJz4psd7gkxsgNUx4a064&#10;nugumaS5U/KxwM1kxvIN2JZsBj3pWvL6OTK3s6gN/eqhqJJd+DD5tur+GNM+Zvl5FYWpeCrNYmV/&#10;Culcr08lTXVf2nqR063Y31wWHQFjUn9sas4sXkvY5trjEZXGAO2a0VRrS5PK73PF774faE7Tn+w4&#10;Iyx5CxAD9K5aX4U2FzqUEa3TQEyfLIqkgZ9q+pJNVsZYkb/hELeBljAZQ2d59aqw30Ca3ayLaqv7&#10;0YyKXtHfQdpWPlHVfhHq9ncssfiSznXAI4wfyrjL34a+I1eRlfjbxjkivvrUTptzeadIZE3ZXLZq&#10;DU9I0WK2tJhqcJV4QWHZacsVN6XQ0mkfnhN4G8cLBPtIcKOB0rCuPC3jqFWaTwbeOMfMq5r9Bnsd&#10;Kd5tkEBUHg+tQNpumM8i+RBkDlSMipjiZR6XLjsfnFLp+vxvOjeBNYiUH7xUmq5h1BXlH9n6j93u&#10;hr9Ervw9YypERounrhjlTGDkVnTeDvC0sLbvCtksgX7yqODWn1p+hLnJH577nWSPfaXoO/Byh5qw&#10;CgVmMc2McnHSvt26+H9k7HdpthsL8ExAmuc1P4aacbcCJihI6KgNae2LUz5NjkDRAx2j4Jx8xxjF&#10;WUceXKDFhuOhr3m4+GGqL/q9RgZecJjbWA/w88Qpc3IBlTJOM8/1qlVTBTR5apcIcyICcYyeak80&#10;bP8AWg/jXX3ngTxbHezNJdXJwvy/IcVkN4Y8Uiba2k3+Q/DKpOa007lKaMnzFx99aM5dhu7Vfl0H&#10;xVFv3eHLhsDmqw0/XkeTOkT5yMAinZdyuZMg5x9w0E/u2z0FTta6zk40aVSWHBqyNOvwIftDlQcZ&#10;AFHKO5ltiW0uFHljbauc/ga+7/g/KZf+CY/wvU4zDqVyB+Zr4nFjp8eqwo2qEIYGy2fUV9e/s93t&#10;hefBzx94WOqRJcQXL3FiW/5aKxOQPpU1F7jJlqdmWXb9786kjEe+P5x9afqVvq1r4mubW70WWNkY&#10;4cj5WHYg0KlqNMtpDdsWDHgV5fJIzuWotpv2+6RsxWTdKE1l8Rt8zcVLJKUlGBjLDAJps7hp4N5j&#10;B2gjBpWsWkn1L0Cg6RLkgZXvUH7sCACUH95TFkY6beARjAA79arRODMh8nGG9aBGuSvlgEjkcVEU&#10;/eL7GoCXxGVycNzir7KRZwNgkkCqQyvnF0FJHTNSSHcsA5AAqGVf3sbAnpT2z9niJHOOakZWbP2k&#10;/uTjsc1YjYjdyTxxVY7zG2AODUi79gIAJoQiYPiST5Bg55NDEnS7sbhjvSBWYsCq08JGbW6VpADt&#10;/OmMoxAGF/rU6BQXwedvSkiQCObpkHpmmkguuB0JwakViBsf2ip2fxVv2glIUKfkVfm9q5yV1+0q&#10;dozuAxmustbaaLRrQ/aCTKoLU4asT0M2/KrewMtuP9aMYFdoQg+H8dyzkk6LIGB7ZGBXL3CSjUIS&#10;YRkOMr7V00wQ/BvxriQfLaJt9ulbJE3Pzx8Rwo3xZ+K0J4drydl/nXjcM9yF1KOS0kZUunCMR717&#10;b41SVP2hPHMixyZGMYHYivILyXOr7EgVVEzb/l6kmuhLlSNVqtBNM2nWYWdRhZDjIrrJHZYLkLOS&#10;rRnOa5i13pegmP5c8CtzLNp14/lkYj4ochGcIpBa37+Ux+bPHaoXdBCjHk+laEF1GmhaopQO7Ngc&#10;etY8+0LcERkYAJHuaaVyWUbliLsZI/eKce1VQcK5MYGG9etJIA04JLdaJGT7JIuw4PeqSAeJcqW8&#10;tcBe5rPmEpy+1sZ5qOSUBmA+6OgBprzu1iFVgAB1qrCuVxKhulC2wPB59KXJUTEtknrzUUPyvO23&#10;+LpUE74mUqhyx6Z6VUUFiw2AsgCHkVXEkgSRc8E9TTWdgGJkB+XpUWGIQkqPm4GetVYqxYUkxqQy&#10;4FLvfyrhtpyBwc9Pwqv/ABDaCACMiiRl/wBI/dn7tFgLQkL6fE3lKSCe1V5HcRopH61AkhRH5wD2&#10;603cfNgzk7iaLCuIxco/yHp1zTUZlV/m/AnrT3WUsQBgY6VAFBVwUYnPBzTsIc7kyKQpC9xmmoEI&#10;n+Y5P6Uro/lHKAdO9JjDgEdhQkAFThRvJAPrSnhSc5NSbWCNjJyOTTQvyP8AJk/WmAwn5Y8xJ05p&#10;MIbleWAI60TK+0nywRkcA9Kaq4lT5iRtGRQFyxhPJwYlLEfK3pUQEg81WkU4Hp0oZm4+VhgcVWaR&#10;zdYEUhJB7UrCH5icqJY2I3/Jj2966TbC3hEEu5Oz8sVzsIffbZgbAYkgj+tdUhhfwrKYUXIjIZDx&#10;imNHOK0glbFkSCcKc9qV87wmwhQMj60IZCbhVMOA3IY4xUe9luFQ3VuOOTup6iGsAwAaHvwaYUHz&#10;Bmzz2p7ywY2tNYqAeD5g5qtLNaLGcaxYsf4l3ihMLFhRHtkPIwvFNBbcwE24FxWa9/Zq7Mt7blQn&#10;zfMOKonXdIQ/LHKTk52rnNC1Cx1Cz3q6kpVYmPmoMZxxW/4jtYT4b0uceWwaFd6B+hryCfXIlvZJ&#10;Yo7lszL8pGK1JvEUb2Fskei6tLI1t9xshUqkmBrCBhEyq5I4JANOAPlXKhTgEda5GPUtbJk8vSLv&#10;d5n3QpOavJN4rkWPd4caPJ5JbBNPlY7nQ7QLmDMyj5OeKUsqSsUCnAOMmsQ2ni2YKTcQRKF6ZycV&#10;pW2h6u2k6fLJ4/DLk+Ym3GPQZpdAQyaeO40fVoHngANs+Tuxgirvw7WGNfETyKrGKfYue4JqVNAt&#10;YzBJPBcPGVYsA5+YVf0dbCKbXIoFKqZ1K5H504vULHocljFb2F1MsreVOQyZOdpPpTvDVvpafGrR&#10;Lubxda4WymDxOoG9ipC8n0oN5Zy+H7GMTHEUYG09zWLLZLP9tLCRDxtZWxVpFbnQ6x9vj8M+K2he&#10;NimoE7VOQQx9q6DQNbaf4d2lnP4fs1+z2DkyM+McZrG02Gxg+Guro18z8DckjZP5muI1eO7l0PxI&#10;9vPOqmLB8tsduBxRYlq+h21zeWF78FPH0MtpAYGuwFfdwdp71R0m+8630u3Gl20RhtSEYkYYAVm2&#10;llaD9jOOxkM8d9Pe75XDElcHjn3q1p9rp0OkeGzJMxlMIAy2M496G0uoRZ6Za3XhpvgXrbS3tvJe&#10;WlyQ0Ufysc5x0rVh0NJPhJ4N1yztlgM5YSoOWT8eteb21oo1fVZYYXAZVD5PBruNX8R3ejfs0wWe&#10;6F7u53LYohzjPUkdsUKa2Y2rnJX1prt38Qhp9tHHsNxGZZnmGWyeeDzXWT3Hibwr8T/h1cQadYXm&#10;nLcwJfW4UZcMcFvUFetN8E6LZ6l8BfHl3/a91/wkCwvOJllI8kqNwGB1ziut0Pw/qOq/s4TapdfE&#10;Ddd3M8sQidc7PK46H1NVGaXUrWwat4lvH/aG8WXdpdXn2eLRIXQgEglhkgHtjpXqPhXV/Gt78P8A&#10;4aalfeB4W02XVnUzufmG1sA4NfPEd3d6P4q0yCews7yHe6XkTYDcjCnNe6adqmpt8C/DlqLSCG0Z&#10;maG3U9FJpuSSvuLlsct4xlS5/bU+JsDaf9ptrjSrUKQ2UXaox044rwfW9F/s344WF1baRLcJcXjQ&#10;Xkc0p2gSHaG56Yrs/FF/qGk/Gnw5c2l3DNFMxFzFI+WyehzyRis7xFpPinV7Owli8clLeUpLKirh&#10;tynK4YelSmraDtr6HpXw5n0jSvF3ibQnv0aOxPn5LZAE/wA2APauv1qHwfqOk/EO1ltIWtprRxlu&#10;zdiPTFfOngu18Tp8cPiIl3rckks2nxqty3VxHwox9Ks32u+JrLx14utrjR7uSNroJ8nYHoap97ic&#10;Xe5xZ/4TLwl451G4h0y7uLF3kWZEPyXEY6cjgMBXolhYy694T+D/AImtPDkFrH/abNeR5GV2NkA+&#10;tdZpK2F78PPEdldWcV1btbEyM6/PDuHfuKzNPvfCml6TpuiWvjcPHd6t+6tyMKvPIDdKd1bzG3oW&#10;fFvi6VdWk+x+E0kvV8PMkcUsm0PtXBOfauM8GC6h8CeDPFi3kMUv/CXtHqEEhCmTfJjCjvitPx/P&#10;4Rtvib8OkvPh5NKks8CrPHLtKbjgk46j1rY8faRp8fwdsXg09kTS9b02WFonIVlcgnKjg/jRpb1H&#10;F2Rz3xDsvHMnxl+NCWXhBFsNR8PWri7kb5FLL93k8E1z3g2z0qw+EstvrfwAa1ura6kX+0t/yyGT&#10;hW619GeIBYXnwI1O3eQb7nwnatGY+qSIoKnI968Sm8R2Un7N3j3StW0cvfwSpEihMG4QcKc9iKak&#10;0rIjVvQl1a2+IFh+yx8XGT4jWlxbpJG9pDbxAnD8qCR1xVHw/b+HdZ+F3hDSpfEt1beLLieKWREQ&#10;oHCcjPrR4f1y3t/ByWI03UJEZ0BjcGTA+ntXXW2lxRfF/wAJa7YSQYtbdiSy7cbh0ovYfqa3i65W&#10;HwrbW81yv9p2MFrCXjXBlzxz619f/CTQ5dK/Z5juJVb7Tqawyyj+6u35RXxB4vmt5YRdSb2urm/D&#10;u6j5QU5Fff3w9vZtR/Y5+At4U+dvDKRzKO5jGM1nXXu6bhFaeZuzbI/FlrJ1QbT171xniZWm8ZzX&#10;CxNzEOAefzrtHMBkZWU9eTXK6m6jxPpShfkMw7da5rbGqMPQ7hz4gurZ5nDGMlVLZIxXbWTzLqVk&#10;ACWWTH1Ga85vQtv+0l4Vmj4hmjCsM8ZIxXpUKhNZtHA480Ej2JoYz4o/azvdIb4v/AqC3sLB76DR&#10;Jnn2IN+1jwGPU9MjNfLthBYtpWoSDVbEXE0ZLbnAPHbFfSX7TFhJYftkfD/WWs5Xtb/QjH8wyodR&#10;09BXyBrGnzvDr1zaeHNQ8zzy4aOU7QOv0rohC0VqZXudroM4i1vJto2CyuCSOtZevxXcvjazuYLR&#10;WMV6pLDtzXMaF4hVrZrO58PSpco4USdn7c+9d3L9ph0+EpAVDxfM5ORk9Kq2oXvoZWsypdWtpEls&#10;onjt156HNYxiu4tGcXEzOJBgA96q2813/wALCvFurhgwk4IHDCi/vbmTxxpNu8aCCOYbD6nNK5Jp&#10;+HGsH+IhtzpVvNLFATHuH+rB65H8q19Rs7GLXNTnjjtj5kw+Y4/dkHnj3rmLU3Fl8cm1KKzSOP7K&#10;BcRE53LjqK19R1HRrqw164gu15kBMbNj68Urgjm9ce4N9iNC5ZVDL1FZcK3EcN4kliBiLIAHHNWr&#10;O5WfxgAkKhFcblJyWxW5rDwZ0NRpca+ZwxPHSq5rCavqcsJIxpuTEoKbtprLF5umswsZLCU7TjpW&#10;7qtldR+H5ZktS8YjyVFYlnEW0WF/7LC7MlmHammKw+4uZ1vLbzIlYnofSp1ZjcWM5clkHKVWW3ml&#10;lkkWWSTnG3HSrDRtGGSa4KucYFUgJjNC1xCEt8cnII6VIxb7FdspyAPmxzTJVlNp+7tF/wBQfmHe&#10;odAnRjr0bEgKxDbhmgEVcLIoItpGXkMM4xVu0ghgsSqJjO5hk1pD+zzZ3iLCgG49qq/uDDMMty2B&#10;z2oAdBNugkVmJySGGODSnd9huUET4IO2mFFWEeWi4Xpg1UN95Op2Ecl3ArO+MHnrQNBCs5kh8yIA&#10;B+p4NWrjYJ4stxs+XB61Le2l8bVHa6wssZO5ewrGHm/Z1gRpGKk4lY9KLCFkKC5eQMB8w6mp2DTW&#10;8SmRQTjlaSKO3eB0aNyB94571KpgivpVVGyF4HtQFhZYw1tp8Eilh5ygYNa9/aW0GnWUaJCFW2XG&#10;Dk5I9ao2yhru5KZIPXd1BpLmSVbaWNjMxLcE0WAsaddtBKVe1DgxNx/9emPMjrcMoZR5xypHWsxp&#10;ChbDIXC8KOTSRveFEPlsFJ5yKLAWrmK6Nlci3uCXd12rn86fp0d1/aeqw3V6OYFxntTFab7daSxk&#10;qEBzzUuWmvY5DLiQdcd6QCyW0SLdNFq0hLScpVtAg01y2nRAIo6Hrmq0bIuq/NDlQp4zV+0SGW7l&#10;RpyqbWzntmgCmxc3EUkRjYeWcj0p9vb6tc2DNABHIHbaTUq21vDcz7b7dmc4XPUVaub2e3vvDog0&#10;neHyHVT0oFsb2kxajHpohmhCnBDSdQaqapZ6e0umxeekha+TkjGTn1qzDqcaRRCVJgduduOlQrd6&#10;Nd+MrS0mmkiEgLRSYxhl96V0Wj2y3g1G38IeBYltwVWxQSgjggjjmlltpl1xZYNkOUDO6e30qHSd&#10;QuG8PeHYLi6d4I4GRnA5wOFrcvLbVI/hpqGoJaTtaHIJIwyg98VUVoVYrWP2W+ub2RrtpFXKswbg&#10;ke1dfplo0Ojf6Np10pEhIQAjPNee+E4dQgvdWnWz/wBFN0rRqx+/616Lq+r63OPCsmm6GkDW2ow/&#10;aDt++ufmGPpTb6EPoYHiW78cG80R7IyRNDqULOsi5LgHkc1uaZLK/wAcdVv91z517pUC3AyflZB/&#10;jXVeMb7QYvA93qEegxFk0qHDj+/jnj61z3g5otYhkjju/sV5gmPenDnt+dRawSR3umJfHx7NdDQ7&#10;uWaKNmG3O4Y6Y71tT+JL1bRTONRMkl3taDad6YPp1rE0u+8Vp8QW0gXkVhq8cDmG4aPKSKvfnrmu&#10;k0+yvvt2q3N/e6dNqs0rBpCoC8dwvbNWn5Aty/Bp1jfGG7OrR+fHYsVBT5hkdPWuU/srxQ1lrclv&#10;4dugY53MZI2iQj3rp9JmvIfGWpRR6Vdy3EqERoikgnueK7y9Ov2HwQ1K4nngnmR8rbBNvlhvU98U&#10;SBnleiHxFJqOmQ6vpECZkZQmQSB2roxda/ofiaSSG1nubJwd8LsflU9xWZZ3scmr6cz+Hp2uJbgE&#10;HtXomo29pfeHpYf7WtFuFgQ7M847/Wh3E2zhZdT8L65danaPYacYmk/drLAA6sevzdeteb+KtE8Z&#10;WmuaDZadZTtbFXmMX2j7ypz0r2uDw3oyQTP50oItmYyRx4wyjI6e9cPoo1Kf4j+Nru91WZjFpN3F&#10;ao5ICqFIH500l1B7HgmbfWD49vf7RSN9MvYEdMbcMvWu1u7XQpPCWk3lwbGUtpBjdFIbgjHIrybw&#10;6zD4ifF7SbzVXhOr6/O0TZwCY5CcflXQPZeKdI8Q69cW/hfUNRtjCP3XmFg4HdR6isJLU0WxBLBq&#10;Gi6h8HbvT/CL29lb3Nzloxw4k6h/z716Xca94eg/Zq8d6hFPpkcojEjQrtUluucDrXm+leLfEl5d&#10;+P4n+CYl062hxPBcgoUbHABbFdo+j+CNW/ZE1a4PgR7C788rJElxkR+mfqKH5iueDeFtTvdZ+Nfi&#10;C71S61IWbagm6RUOxQp4Ar3WbUrnVr/xzpNoqppNrowSe4jn3HJGFHFeWR6jFo1pY6ZL4ItUs5Lt&#10;VExQcqeuTz1FeoeB9D8MN8R/iY+keJJre1vNLhaa2aTcJHPcHtVy2RTRwUeva3pvwq8S+FtY0eC4&#10;0y5aZra6ibmIqPl4HrXsXge7mn/ZI+GV6t20zW1zNE6k5bYhwM/hXBePfDNrbeG7hd7m5LSMrF88&#10;fSuZ+G2r6pp02pWUtzaixmvclpJQAhPXAPrUboaXU9S8R31rqGpvFbaDLBmBRKxPcelcNcWVqnhv&#10;xHFrHh6VrZpY5IyzEAlDkGu48VCzGjeHrjTtZ0pt3zsYpFJz74ovm0bVvgNpButVt4preJhNGeAc&#10;D196TZnc821C91G/k8E3FnPqQYalDErbSQyKQMV2GjzPpP7b8NrbeIbJY9c8E41C36AMo4PtUmmX&#10;NjafDItFp1h5cEbCMhQfm7HNeVXei+M7nx3ea3L4jvRIUlaKZQRkHkKKLlJX6k/jCdI/HfxSjSBJ&#10;R/aZDgHIHPFVNFS2GhaYt5oRjRzlH2ZwKz2YL4OujdQz/bpL9vNB5zg8HNei2kunn4WeG2e0tmxD&#10;gkgZFRzXZqomQLiBNZ+zJpVobQphX8oDr1rnZtNgtvi34ZmstTgKS3YaQqQuw5rD1vVvESfGDUIL&#10;XQVks4rNSGxjORzitezZLn4deKbuWGe3nWQeW5bnjrxRYbPR7zOoaprNudHuYTHZL+/Rj82B7VVs&#10;9Q0qw0ayt7zxFfQqLsgSNkhh7+lR+BtTU6l4dS5uIGR43Rpj3J6Zrqp9I0W/8a3enTyWO11YtLGQ&#10;WAPQge1WjO3cTf4fn1vRJ7aXzIti73VuGB61r+K/+SC+IdOsL6SFLjS3dFVsMSoyefevMm0PxRpX&#10;xIl0+DxU1zbLcbrd2G0upPTHtXV3El1PtgvImgkgsmB5xvBFVoyWrmTpHiW/tP2HPB32G10F9RF/&#10;NG0ZC+axXI+91617J4a1pR8Bvhpfanq1s17NAS6FNxU+leC6L4c8MP4jupk1i5EaTuWhWTIjJ9B7&#10;13Fu1hbC2t2mnlhQPgEZ259KdSKaDoX9cuIb7422sgitIkYxhJQRjNU9Q8GwXXxNgutT8fRxwM8R&#10;2JICWA9+2aybu50OKy1FotAvWzJlGLHOabG+ran/AMI/Ba6/e2zyRsXY5bG0cfSpsFzb8V2l7b+J&#10;NATTNPuBpkWnBbhhJnIx1qro+j+H7aS11SB4XMkLbHKD5T3wa0NCi8Uy+G/iVp81+l3Iloyh2424&#10;GKq6VFdp8Mrmzk1mxT7FqMm9Cwz8x6ZNJsSRmXV/4yi8SXj2XwvsNT8xHH76YLjP1rwXX7PX7T4o&#10;WE12sVpdahqJaW2ScYg54/OvofzIJNV0+CLxBFFcKhbYjcsB16VxGreH9F1bxnq8s80oaJlHnGcg&#10;5HtnitqcdLiVkeX+LLPSJvEfwJku/E0xVWYzIGzg9uaNZs9eaG2e08SOtokKbMP1A9RXXax4c01v&#10;DOtRjXYd9tGDGWcZGK5TTpJk097ebdMEyoKt1FU90VZnnV5FPJf6us2qyu0k0YAZcdOvNampabpE&#10;Xhzw4Y4YlMaoSwOMmui1aOxk0uQeREGRx5TqvK+xrhtVk1aTSUtfKlJjlXdjqwrK1upLQrwK99ez&#10;IOkSYOeuKy7tdTkdFMQVO7ZxXQQrHF4eid7pgRAPMJHTjiqshEtqzxxF2AwcH7wphYpzeUPAk4+1&#10;+ZJHGcKG/rWBY3F9Pa3KrbkRiF/lJ9K1DHHHDPF9lZY5rlfMct931q9f2FlaxtNb3geLyEO4DAGR&#10;zTEZVlIbvwFqltsm/c3TDaWxW7o8zWsFhGNOhGTyDg1FZQ6R5NvN/aBVZJV3bRjcT61Hq8ltbeK4&#10;khuGlBhQ8DIFK10CNHUfMe/llcRN5hH8PSqM9xKtnbQl3WIxHABwKrSXjuLbbK2CpypHes2Y3sj2&#10;2ct/pKjGOgzRYLkFszxt4mdLi4VVnBU1eXUre7gRJtZ3SRYVF6Y9frXQ3NvYroMoWCFGe1Xd7nFc&#10;jDYWK621w1svD/d34BqkriOqtrazi8Oas0V7GHYKcA8VC0No1m7M4zxk5qsklsrXMItmClQfvZxS&#10;OG3IBKAinjmkMleMLZ7ldSuOWNKXhGgZNy+0g7hTJpN+hzgRgbGHAPWod26xjXyEIwOKBEsDwDTo&#10;BGjlWY5yelWExvkBtzyp71XVMxRhFWP2qwQ261PncMp6UhkSxt9rjKyldhJPvViSRj9kYzJgZyTV&#10;cGZriVTbusang+tVb7zPscbJGcnoM00BZnMTafLsfOfT+Guca6u4L+dW0ISCQjDbvT+VSWc7/wBu&#10;vGLxskfMCM1duIkN6d0TbjzTWhO+xo2VxbTaQ5ktQJiuFBboKqMLcy3cQ3sAedpzTLKOE30ytalS&#10;VxkN1rorRLSGzlWLQ03PnLNzQNO6OWtbJG1PUl81tszAqo7Yp1wyJf3yGFw2VA9DWtb7F8dB9zkF&#10;GwoHesvUA39sS7wQjSnJNSNKxJN5f9kacCjFjIu1QM5NdVaSypJoBurIvGm3dH0IFc5p6z/ardlu&#10;YHjV8gNzXXqbFkDSurM6gH2x0pMfQ6yK5tV1vS5LRBgoMoRxWzd3Uiw20sjzpu7KTg1yFm8K6npK&#10;u6rGZwCwHT0rpL6DWPtdsIbdLiExqdoGeKum9DOelj07wdbW402K5a/s5J7thsVyDtA+vStnV/Cu&#10;m3usXm6/kjZZEYGNuVPsa8lt/wC27SWxnWa4WGMjMTMQFr1PQL/V7izvZIhlkRQMnPX3omtb9Ck2&#10;dtZ6b9g0vwZAbuKUm2KuzHPHuTXN3jy6b8VNMKXUj28+/Kg7ghNQ3Fr40uNemjbxO0cDQlnIPK49&#10;DWxoWlXAQm4vJrvzHIRnB+TB7VaSfUhofpc2s3HirxjvuEithoU5jkcZySpwADXU/D7QEuvh/wDA&#10;q5k8QSxzWetamWiCffyzYJ9Kjm0TV20K/e33YiGTxjd7Vp+FtVubK8MX2aFJSDugbuB1I9KUti1E&#10;1dd8Naxc6xcSp4gmdxcA7dpGMHjBo0231U+IdIguriVAHVDKy5GOnWvTdG1Nb7RNRIS3iVUYN3Oa&#10;wr8zrpT8Wxjiu8ktgHBPrS2RS0Oc8W2V5B47+F8FraZtXEhuJEGS57ZxXomlXN1B4FsojZLlYx8r&#10;jqKyLm80aHw/4enfVrYnAADkHBNZN9qzeQT5wYGHI2D7woWojgpbu+b9pD9oadbmSLEVoICRxj+I&#10;qT/SvJPFz+NtXvfjTaW/h+C7hgu7Pyr1sKyMcZGT7175AunXtpMGtJFcBzkLg/ia8W1/xRpdprHx&#10;I0j/AIVtqNvI+r2u28jz++2sOgFRNJb7FQdmZVl4DvYZNHvb/wAWBbxraM+SxztOOOT1r06wbUNM&#10;sVmvEtZSsQGQABKD049q4/WvF+nXN3ZQJ4V1F7qEWkUaAkNKz4GcdeK3PE91qUUnhXQ9V8EpZPPp&#10;cUtpqHn53gjJUg9MVFrlts+phnOSxPFGBtYY6mkXOwfLzSn76cc9q5zQYq4m6k+9SnHnjPTHX0pO&#10;/Sl/hYFaAABc9ajJby2we/SpOi0mFCSnv2oEQclz+6GMcc09c+Ww5zmnfxH5MUtAB83zZX0pQGJI&#10;2cdvem+nWnqXyTntTAMYKccDrTCFwxzzUjA+VJwM59aiJOFG3vQA0ZEnK84608cjNNIO+LPUdKef&#10;9Ux6EHpQA0/6wfSmjlzx0p2cSMCvAFKMcfLikAuPvdc5qOQOM/vOAKk7U0lcHJ6mmAxc4hJJ61Lh&#10;d8xETD3oPEiccbelSMF+ztwRxSAiOMMSKjOd7guAKdn5QpGeaY3lBpMyOxGMj0oGOHT7woIG8jdj&#10;3pqbd5HOD+lSADzWG0Y9c0CE+fax8tc7aTDCOQA98mnfxde9NP3mOPSgCPnzosHr1p/ZqUhDgA4x&#10;SAfOgzQAuB8+EOOOaTvjzO/pS87ceopnOG4AwOKAJe4PHTmmjbukbGDSAt5CgyHPNNy/7v5h0Pam&#10;Ac72Ow9afxtOeaTnjIGaDkFjnvSAT93s/wBXznvTekvAHuKXoxyOPSmnaZOEwCKAJeMA46U1wmB3&#10;BPWndhxTCenFMBNq7WIJ6UL0c7OlJlsrxSjG1vl5pAMYvg5iFOAzHnJ4pGJBTuc0oJy3bIoAcQBL&#10;D0wQabkeacLQScEFT/hSdAe9MBfm3PlSRxSY+U4UYz2pccLyKCM4zmgBABjgcUuBtNShV+X5zjFQ&#10;tnzE9KAEI/eL8vTvSsQIYz69qAASDnpQ2DGCY+d3FACLjZ05NIMfvMuQM0/j5eO1KQhBBUYxQAzO&#10;ZGwpxjrRk4PfFIMBI8E5LUpA81MoeetAC4fySREvXpmm4Pmp8/brin873XacHGD6U3DCUYAPrmgB&#10;XLHygU6Zz71FhhKuA2O9SkEpy/NABEZywz2NACEDJqNiyygiEk9+akA/dnLDrS874sgYAoARd298&#10;jtSfNg5ToakwMscUhP7skCgCEFvPQGIYJqXAy/GOlQsV86P5jingjcevSgAOABxketHBB70TDNnH&#10;jk56U1fuA85xQAqEecwKnHapSQQwxwDUWcSDI7U4YLNxigQm35j8mce9J8hZwZGz9KjYS/af9Y2K&#10;HkVBEfKJJfFAxz48lMbjz0pEIExIBzjmppQvl2xWIcx881X/AOWxOzo3rQBMdvlTEjPIpvBTHUcY&#10;pCeZMA8jmnIDtXnvQAuSQg7VG4Bdvl6YqYjkccY61ET1+Xj1oAMuE+4DhaZxleTgmnZbyHwRkmn4&#10;by4cuM4osIafvcCkI+Zv5VLgeQT0Oaad2F4oGRqo3zcngU4dAN1L35NA+7nbQA8H5e5G08VHHgRz&#10;4hwS9SgfPj2ppx5xG3HoadhDsDyeYxmkA/eAZwKk48hckZzTWMeVwxzSGO+TacPk5pvdqaeC3FBI&#10;2DIPJouId2PFNO8x5znH60ox/epG4Y/OKLhYQZ3sfL69adn5ZCBilUNsY7PpTSB83y9fegYpGLNT&#10;tBOeaGRWtSfOB+XpQpbAG0dKQbRvwuM0AJBg/aBtIK00k+e/PQ/nSpuEk/I5HNM5wcnvQAMcgfKc&#10;5pgLb1yOM03Iz+NPBHlR/L2oAcSC4xmmvkMRnnFIWG0A4pmQSmSRkHmgBSSYuHPX0pF6gkHIpqk5&#10;Py9+DSscKDgUAOJO5jmoz95vlpVZTEyswzSHG5cNkYoAYSBLnHank/ITvz04ph3bgc0qjhjtNABn&#10;5RxzRzluaa3V8mmkfKmSe9AE2RtGCOKXjB+ao124PJzTsnGdtAEo2kEGgbcN834UgxjrSrt3YNAC&#10;5O9fkNGD55PNP42Nh/0puZC0Y8sAbuvrTEP3IWxuanqeS2cc4phChEwRT1J8rG0HnjNIYv8AG5Cf&#10;XmpUAK5IPXpUfBz2pwLeZHhe9AEmphW+D3xMwq7f+EcmyD/umvifSQv2KwzO43avc/o1fbWoon/C&#10;pPiehdgX8NzEY/3TXxhoyL/YmmMUU7NbugfX7xrSluzKobG6b7BMFn4DcgmoZ7eN7DzDcOxVckDt&#10;SymAajcplsuPWtG0B/sbUIf7OdmZeHxWxkS6Na6jeaU5jDiFPvNt9KyNYiurfxDaMIJSv2hc9cHB&#10;rctNXvtOsRbR28YdoJBjbkZPesJ5tWuNMhjutUDMLpmL7OTk0le4zuL9rAfD7TZ/sUZLWAxz045r&#10;zy3jWWedo4nCmUnGa1WN62gvbHV/3bJwD2xVK3ZYVVQ6jDHn1poCaJZY9XjP2L5VkU101hNb3Hjg&#10;+bJ5W224JrCScN/yyXaZRirfiBLazuPhbdLe/Ne20m5U/h2+tG4jiviJothd6H4lmF0ry284MTfX&#10;g4r5ruF1aK6uLBvDN1KHlUJKucLX1fMYJiRgyJI3zK1Z91pGmxG2aXQLVSxzHnk0o6Mvoc34C0S0&#10;sPBNxcTSObi4eNipPOB0FeqXSi50vzEstgS3UMTXHiQJayoigEjjHQAVft9Rum06O3MjKDkZAoer&#10;Bmh4clez8fX8slxH9n+xSB1P8WRxVi31LRF1LV5JLOMBriXaQo6GuXVm/wCEwsYXuCVdznnrWtqF&#10;vbwQWjCxQ7mHy+xoEy3aRWkuqrcxa7F5K3ZLKe/NdXPpej3UktzAMM1h8zDpkD0rH0TTtKmg1A79&#10;qqFJUP8AnV681OGx0zW4rfSCR9mKoM9TimkCOT8LWpl+P9l5m8JFdurZPBycCtnxsUi+KXi20g08&#10;eXbwxFcN94kZOPpWFpV48XhzxJcvAftct9uUZxt5q9DJLc63FcXbs8zEZz6ChAhtili2hGRpcTFP&#10;u46VueHZ7ePVtRWS0icNGRlh2rAvkMWs3skKYjaPlPepNJuE80mUMMy43EetICXU7S1Pie5Fs/Ms&#10;5KrnrTTFd2xw24PswyHnGa3NQTSbaHSrlNSWWTqBmubuL77RfS/vAJGwMetMDblv/s3w8slWydhI&#10;T5m2q+mvFc+F/F9uSyi48PXKEHpyuBVYxamnh52n0wNDjJxzirmneR9kaQW58sSKDjg4zS5ebqNH&#10;xwm+CbULUt+8g8SXUcg9g2BVyJ4VmlDTqCVyBWv8TLAWH7VPitoYNtrqdtHcQ+gf+L9a4qUlvs7C&#10;TBB5INV2JkrM37oh/C+qk3yxgQMQ+emB/WvoD4NJ9l/ZhnvVdXnn11toPVhnFfJt3Nfu+pQmbEaz&#10;Rjg9c+1fb3gO10mx/Zu8Jo9vkjRo2jQn+IjOadtNSVHUt61FM+tvJNGV3woykHvVWOAy6UjLG7Oj&#10;gq2cHikvZr2eYFgWAY9+1akQaLwHfzCdQfsrY9jipLI4rnUrnxZpXmXzN5NsVCn6VX1CZ0ubOPcS&#10;dzZArN8D22rXHi7XbmfXVWJI52JY8H0qtLKZPEmrsZgw+2uM57A0AT3dtI2kSPFckEuNwBrYg0mz&#10;PgMyNq48x4eFB5BrDt7mAeKNNQyOIWbDjNeixR+Hv7LtZBegMrrhS3FIDya7ee10S9R7YO4cgDHJ&#10;9DVVptXbwxpCg5UzjCk8LXS+LxYjxnafZxvSSFeRU+g6Xbaho3iO0e+MT/ZQ0Eg6hvpSKRShLfa9&#10;MSeONXbYOB2rU12wt41014NWjdJLcbgRnmm6NpWvnx/pmm3Ue+aK8IEoHBTOAaXXpZbf4v8AijTh&#10;YSMlnDEN+TglhVXJuN8KabZS+PIjPdMo+zuVKtt2kVqvrnirT9X8RRWup60Al2wT96xBweK5yCe6&#10;Se5EaSgP1YdRWpKdR/4Qu/mNqrExnkjmocLyuWptHUQeP/HA8MWsd1E88rZG1V5x9fauV17x94tt&#10;dPdrTQbPzWtyd0ozg/TPal8Mq1tGLu+st0MkEo/eL0PbGaWex0G48P6g89pGzTiUwuD0FCpIlyue&#10;TD4geOr+z1mO/wBctnKznaYo9g+nH+Ncndalqz3GsTnTpWbco3M3QVzk/k23xU+IFphvLXVTsU9V&#10;zWusV22i3GZEWJ4zl8/lRUa2sRzMXUpbOfQNDmayRpYWzuUZJzVJ3jezsJftlum2IgFgKqQPJb3k&#10;cb34eNywJYdKZdW0X9nF2vJGhEhbK8Y/CmlYaO5+H82ir8RL1Xtmldj8nsa+gootOnstdgN3DDLF&#10;DkEsO9fO3w8tRL47NxDOXKjO9RnAHtX1JoemeGZ7Dx5PPcSGabSW2uHxh1B28fWktxx3OStIXi0+&#10;9zDHvjuflb1FVNTleRbt1tkMhRRgHqO9TWC6gNCuxdOPOF9IvX+EH5f0pv2ZxeLI33WfsaYGz4a0&#10;62Gh+Kbk3sMYiRCFLYBJ68V1E2s6IfBcO6+gjktm2oFGA5NeXX93LDNcwxT3LowGVQkZrS0qz+3e&#10;GtRD2FxDtTcpx3FNOw2Z+pyE+K9Xla0CyMqsAvf0rCSGV9Yknnib/Wg8+3St+3t7uXUtXDIzG3nV&#10;FLD73apNUtNZhv7eE6OWeWMYC87QaL7jR1Xg6a2ufGq2y3RaOWDLD021seKNLgOrSkCQCR0CAt8p&#10;x6VD8M9Mgi8R+OpZL2z85dH4VmA8teSx5qz4r1PSLwfB+2sdXumFvqV39olMRUFgeme9FxaDr+1n&#10;i+GmjxLfQSgPGyqDypHNaUtjrF/pyXzaxEkqacocZ5wo4qjaQQtFZPPdOiNMoBLZAArc1dbeC4hF&#10;prpaGax/eqr9MCgOh5W8mrr4luVeYSl7ras+ffFdxE9xDZaKhjiZDCfNYfwk1xd+hlJWK/RIo7g/&#10;MOpNbvh9hPNf2LajJI0kGVY9cijoBwPxkZYv2JPjqUdDtigYke5GK+Bcyz+HfDsrsp3KctnkYr7x&#10;+LttOP2SP2kLdmfcLGLeCemDxX5+6as32HSg0zlfOYBM9KtOyFI6zTUt5bRkZWIkuEGPXBrc1azt&#10;F13SJI9BjEaIgJX9eK57SvMXx3ZRlmVWuk2nHAz1r1i+tdJhFy7a3ZyFLNW2hwecelF0jNnFavDa&#10;SW+gm1sAVitiZCeDk1kHUraPwqEbRhnzSqlu9SXWoq15eLvCBmIyOgrnZmE19p9uXRE8/l/Wqdns&#10;NJmx5Onz3GkK2swxIxBfFb1jplk+syxwtbNEijdISOP/ANdUNP0zSGvxF/aoGINxbdngVJqqWkHh&#10;GGfTtbuF3TlZGzzke1IRuXcOk6eZHM+wOo3Lu4OK5a+1DRruWPboCfu2+V6zJXvrnRraK71CSYnH&#10;zdMelTxWDiNQEXgDCjsKBl5fsk1rHts9pAGOK6Ky0a2ksbaYAoBGSwxndWEFninhC2ZI2cnPSnvr&#10;2vRtJFDpOxI4yCxFK4ypPHrkviPVEt4n8iGTBBbk16rFJJZ/s13Mv7kvwZ2x09s15FZ3920uplbw&#10;+ZIWJOOtXftviK78Fapo6zOEuJcyOfbpUyVwTsaFzfaXc3ujrEib5pVDyEj5am1G0tYb8A6hDg2w&#10;IrAtNCvrZtIM2qPmMOSyg/hV97fVZ9LupXs7tY4pQN7E/MKdkgMTZcHxDbtibyzJwQeK2r7R55dH&#10;sbkahKkhiJHHHHStK5tZ4vBOgypZtgSgEBc4zXRarqGmW/wk8BxSRIbk2jkIo559abYWOc8C6dLN&#10;4p1lb24DkRHaxOQAK53xBHEnxG8WwwRsY1nKqf51t+H9TW1g8aXa6aw8xOFZqIG0i9tvEs0unBJW&#10;Ysrk42mi4EnwY2xfHTx6hkAA09Tk/U19J+PFb/hR3hy4V4yFujk18s/DmVE/al8RQi4JWaxlUEd8&#10;V9SeJIjL+yLa2xvG3m/kYOe2Dxn2pTXvIUTxQ6m0cVyYboZ+z4cHvxVFYTLpMcySMxM5PJ6VmS28&#10;iajEzIWU4DYPBxXVW8+jHw28XnJGwQbcd6ESU3ULYwt5gHygEZqHdtiQLOTxnkdaqzS+ZqM0Isrj&#10;CMP3nY1fhEBlRWcYGMGgCkJJZLmRcyLt74rX06ETyxrhtuTuPpip4pNGXVT+5TAj+cnvV6C6sUjm&#10;ew0hJV+YH5sY9aaAxdQfybmSJbMlRIFXHertvGzaDcL9nKhEDE/Wsm/uoWu5X+ySBg/3SOM1q6dN&#10;MfDF452ZkjwfamBXMis0CR5YBsCrYkWJXLRxltnINZissVzCQQWZyfpWz5VhNo5bdOZpRtzjpQBk&#10;oxl1eVwwIR/lwa05pLCOyDyygOcBQRwagWz+xJEjoULHIJP3s025FnLdWiyRhlB65oAlMUYtbWUC&#10;MhxlWXtWhaxKInf7QwBgYmqd2tsmk2hhvi0KRcJ/dP1ptrO76bBtlwBndxQxo821EzyeOtc8qGYY&#10;u8BvXmrYhlYojysCIsnHrWtqklj/AG7KTCiuDwyjrVi1EP8AwjfiC+bLmOMbcisr2NiG1ZV8Jyxs&#10;0Rky2CR0Arl5HlfVrsNcAjfheOta8FxZSx3km58MDtA7msXbc/2rK5UABydoHahMmSJcP9qWPKA4&#10;GTiq7ER68V8ssCn3+wpPOhTVN5nPOQwNXFguJNOvpQ8QA7n0NO5NiaA5jG24Uk5wT2qULIZECv8A&#10;N5g5FVbeNVhjAlOQeTmrDC4USGEjJYYGaYGzAJ49X0/dKN2OSDWT8Txt8D/BSVdnS5BJHrW1b20/&#10;9mW8stwpfA3fN0rN+Ikcj/BLwcREW+z3mC4/h3VD3QM8WgJaJTyWGcnNXIuYpT5wJ3YVfSqFsM2t&#10;5gkDA3VdXyVRWOdoHWtRIm8tzPGGeTGz5mz0qyscS26lruVzuO2ot8B0rcHJ3vgc1M8qjS0UWgG1&#10;c/WpsMRlULFJsbkYAz0pykCPDEZz61Erq+k3LPuEuflHpimbYzaqxYlvrSsBZOMD6Uxjw/zdqQEm&#10;1yZF6jGKHzheV+7S5QILhwdEvE+QllJGfYV9wfBNwf8Agn3EoPI1aX+Zr4Zki3NKrW0oPkOUI7cV&#10;9q/AqTd+w54jj3L+71l/1Jrkxy/dgup3b7ftMg+zjAx3rWtVXYm7IA6Vk5P9oTApzlcVsK2IouBn&#10;YOK8eOuhkxNQCGzlUPkbRxWNBbO0iMARtB4rRuJMQy5QZJHbpU1q6BIf3fVeta8hJmSoSMbW+Vu1&#10;WbcstxbOIzuyMH2qw6D7ROdo+ZuBSRgC/jygHyGiKE3odvps6faLWP7QDlQSfQ16fp0cc1tEPLyB&#10;H69a8S01hHrECs+fmJ4Ne3eFyjxaYfPBDEg81tJabBfS9zQ+zR+cjeXjGRTkUCVieSDxXXT2loIU&#10;6qwXOz1rEmgYTu3l4A7ioaK+Y/Sto8T2xOQTMCOa9FldTIMdPKGDXmNq6DXYWD7h9rQZ9K9HuDCl&#10;3IqSgqLWMg59awnFttdC01bzMDUCA74VsljxXHamZDa3Q8s5wK6/U5EOz93tYgdK5G+80ywJHCGk&#10;ZwFHqT0rzqsex002cvOMW6BVOWibivafgMSLX45IUxt1y0/UNXk99ofjy3leSbwBqAHk7sJ83B78&#10;V698C0nFh8bZH068TfrdsP3iFeQGzjPpW2Cg1NN7F1HdHPfE2MxftRztsx9q0GFg3Y7QBXHKW8mT&#10;k8E16P8AFmJn+N3w6/dkFtLfafXFcCYJtsYdFB3c4r0Ky98yb2I7a423KoTgmQcnpXVoj/ZSPtMW&#10;GjyBmuXMURurcFfxrRgSYTA+fLsA4+aoJauXWDAnIzxURA8qQEr1pWbhASx5PNVjKReSAx4445oB&#10;aETqu45kWmcAkALTd2Z2OM/MaMHex2/rTsxMXnBAXipUXgfvB0qIBi7jZyPepl27B8wzng0ILCv/&#10;AMey44OapSZZ5AzAYxzV4gkxjIAz1qrJCfNkP2gEE0MBqsQqgL7ZoWQgsFUHBqHDCRcYPBpwU78+&#10;XjmlcLkylxM7nqffpVvzo/s2TEuc8GqY27CCM5WkIxZw7lx1xzTTGW2uR5kIMjZHQA9amNzqD2Lx&#10;vG7RDplqzIlLyAnbgdKtgEOcOfwNAEiEqflZwfTNPMzZuDl8kDoaYR8tRnO5htpAa8V0y6VJu5IA&#10;x70+O4mO35F4PSsORttsoxnLVYRj5CkOR8vNAG9HdSteRfuFzjnJrYtn0RheNNqUcEirxuXINcPJ&#10;Jcq8LI38XY1FPNetLt84LlRk461pF9w0O8aPRHaNf+Entm3SgHCetbE+hacukWzLBppLKMMZRn+d&#10;eWQyToykGXduGc1p/adzgtLfcKOfNOPyqrolq5tX2nWKXUcbR6e24fd4NQReH4DNGw06yC7uFIFY&#10;xu4W1FcCfI6MWJrWiv71dMYec5IIwMmp5rBylLVPC9k80hOi2KEr1XFc83geN7O5kXwxFMmeTH1H&#10;4Zrqlu7w6lue7lbK8kt2q0uravbyBra9kUF+V6g0OTGonlN54LgaNk/sO4Bydu6IgiuYv/A8xhVX&#10;Z0UPwSOtfQo8Qai15b+fJY4xypjFOvLyxuPswGhw4Ugu2cZq41JJWuTaR8qar4HtP7KtVjtrpiGU&#10;swPIx+NP0DTPEujfFrwXqmkwTia1u1LDfgOv8QI7g19bada+HLm7kRrCKNTFy3pUr6H4QXWoNq6d&#10;N+9wAXC//rpxrSWj6lxfKyeLxd4I1Lw9pB1bwLGk8duA0bHlGxzhu4NPR/g3LMpTxT9mO8YV2DAH&#10;9awNY8OaGusBR9miikVT8kobHrWfqHg3w6PDsU1p44/fHBVC3B9fpRz30E0m9Dvl8PeAL3VrSSLx&#10;5psiiRSQsgXgduvetlvCXg1tY1+ZfsYD6aEgAnyI2xjP514kdJ8Q2tlbOszBePuTf0plwvit0iCJ&#10;rqkYwyTN1+gpWVxpXRvXPhjxPBD4ujbTfMEdwxinibO9Tz0Fc7DZ3kcDiW01QN5mNvktQupfFy0i&#10;vPL8Z6soZMYnXcB+dJp/in4n22rSSX1zo93EvLRtaDJ/GolDqOxcCBLeLi8BDdGjPNX4y72t1iBQ&#10;EjGMnrVd/G+t3U6FfgBpsigZZeFDfjUbeMvDKOwu/wBlm+jcNhvKuTj8qVmug7EEkhR3L+XyeBkU&#10;rTRHTYnVeVfkHpzVr/hIfhBcxZm8I+IbM7wR82cH861Uj+GN14X1GWD4yQRxRBCyugDD86loLnOu&#10;R5akouSBwDU6EAwjeuMCtIWvhGWJFtPjForvs4WR1BP0zV620C6eKMp4o0CTPrdIP60cormIxG64&#10;ORkL2qqkkDpe5dUI6c12T+HPEQQ7LDQpBtP3bxT/AFrJ/wCEZ8VrNfMfBsb5PVJgcflTcWFzm43G&#10;+UbzkZ79aF8wqMno/atRtC8Ro14H8Naoo38FUJxSwWGpxtdh9G1TG35SYmpezkxXRgsiNrFr++Kj&#10;7Shb6A12cl/bt4l0URwssIiQAH1HWuVnt7oa1bx/YNXJM4xiBuM/hXUzaffpY6Vu0K8OyMEYQ55q&#10;6VKSYORs6s9gba1uIbdGdYwGx/hUsarcfCfxeqLIGkswQB6iuVH277ZcqNL1EhgAAYzgV6Bodjer&#10;4Q1QMq7mg3EH+EVu0C1PhHxXbg/H/wAQqbcL5U3luGH3q8K8TWy2/j/U4xhQZQ68dMmvpPxjNbyf&#10;tTfEpo7QNENS2gAd16muL1/RdCvodHlNwsMjK2S3UYqqSurMfNyO3c8Ut3t2yyrlhH3PpVj7QBAU&#10;+0Jhs59q2rzRra01G8VfENqCYzg7hg4rh2Qm9uP3zBt7DOfTvVKm09dh8yexfDRiXbuGN+S1RTyQ&#10;7bzdMnTiseScxQ3AKtJvPBGeKo/aFeSQn5Tt/iNXbyErE00h3SESf/Wqi0/LgvVeSXAlJugfmNVY&#10;zHM0+3aSD0zzVJINWWX2NEWEwOQeh6VAXAtYQHxgnPNVkBj1e6UXSlmAwhPApZ4wqq0us2Ma54Bc&#10;c0wSJEabzbnDkKO570bouSZAT3zWe11At0Q15bKAAVO8cimTah4cXeZNVs8lecOOKpILMuyGLyQw&#10;kJy34Cq8jyJMrBGIwO9Z7a14PWx2r4gB75CZNZ8niHw0XhxdX3ygjPlH5qOVsLHVqJPIhLRkbhkH&#10;0pjoWkviHDRjGWz1rlLnxPYnRY4E0q4JPKuF5qNfEmnDwpPt8KXxuFcDachT70KLYHXgKXVkt5AC&#10;nG4elMQO2AI5AQx4x0rjY/Eery2kLJ4QkJV8RoqnDfjTzqfjp9ULxeF0iURcDbnk0+V3DQ7aNZGe&#10;XIZSo5Jpn7oSXCsYgT9w1wzN8T5VIYMvzfwgc/lVcWvxAZjvlv8AJP8AdNPl8xXO8dlMaD7VHnPf&#10;tUTPb+W7NqdqD/vCuVi0XxrPDIZfE0sQCHAAOadD4d1kxKkl1qMjmU7mGQKaiu4rnTw3enLtEniK&#10;yAB/vDNIdR8Oi6vf+J9bKCvBzWSvhPiNpLTUWO7qZDxVuPwrp3mgtpc/P8Rc/wAqltIHJEUmseHA&#10;CE1WSQh+cLwaqy63oInyJrkHb0CE4rej8M23mqsekFsjg7elbFl4YsEizLHAz7/+edJ1IBzROJj1&#10;qN4rvy9BmdliJBYYrP8A7e1p7ZwvwoBw33tx/wAK9gPhzTvsuCkK5XO4KBVmHRLIW9mPKEh3Y2hM&#10;Zp+3pp7BzWR4fJq/jB4kCeB5EAHYGmJe+O3cCMywjGMBa93m02BZZR/ZFuo2jaNoqQafph0VifDk&#10;YderA4oeIh2J9q+x4A9n4tecNJrdxHzksM/0qddH1iWPDePL3JHXaeK90i0q1ZcqQwzzkdKWTS7e&#10;OGZhBEcDkjtVLEIOe/Q8TTwpIzxh/iHeZI5+U8/rVqLwrp29h/wmmoyMRzxgV60tmp8tldcZxyOl&#10;PeyjVosyQHHO4EZo+sJD1PL18N6aLO2UpO5WXLnefmq0dDtUMXleSAWHybAf1r0I2iZkcFdrA5Of&#10;T2pgg+SDaiEEkZNR7VDszmU0HRjLbh7OydtgI+UYzViXSrceYRpdkwXA2hQDXUC3RYrZG2kqpK7X&#10;z196cI4/s21rVhk/Lk4/Wp9r5g4nLraxkIsei2seF+ZtgzULWYaS2LGUAE7sDpXRSnbeOQbPK4wA&#10;45qVWEkyn7NCfl4GQAPWl7Vi5Tm1ghFw4Am+7weajMV0I/KCzYaXPHT86355IEuJlWC62kDIiiLH&#10;9KfBcRm3CnRtXxnj/Rmz/Kj2glFmYVla3gjOoswSLoR0rFgt5U8RXch1dvLkfkBOa7gW17LHL9l8&#10;G62W2jczQMP5irtjofiaSddvw6vw38Pynk0Koug7NmVFbZtYGBLIyfKcYrRgguRAQ0oC9h1Nd5ae&#10;EPiRLpFvt+F0JG7/AJaXKoR+Ga17bwN4nZJftPiXRdOZEyzA+Yy+gx0/WqdZx3NkjzZ7eR9J1VMz&#10;ANBwQPapPDenW00UlvLqbRtiT744P516f/wiltBZXZuf2nghCcv/AGfnFJZ6T4U8y1CfFprxjJgz&#10;i38vFL6wnsxqNmrrQ8wu7HUIbPXbZZY2C3I2uMHNMOnStDoonhyodTkPg17fHpXgiO6KS6lPJucb&#10;yTyasLafD+PxDcsPBbXkI2mPdMQM/TNYQr33WpTgntoeQ3izLZ2UMEdwsJjUcKcn8aI9IW7028Z1&#10;1GaaG3/ds6khfpXtWqtocljZm28A6fDtXgZHygVmQaxDBZXWzw7Zoxj2/cFaOvcPYtrRnBeDTqlh&#10;qXiTybHUY5ChQoQcSCvSdCvL6IagjaLPAguSxjz8uWOTge9ULXU914CugW6nJO7aOc0+5fVJdN1G&#10;RZVjKsCXVaidXmLhDSzM6/8AD7Xvxa1+9ltbeKJpIixMvBx7Vl+K5fEuneIfDc0F6/2O0sTld3DA&#10;+1bdlp+u3Ru3HiyaUMQSu7aBiqXjCz1t/hHfSS2RLwR7RzncKuGJcVboU6SZ5Lql5pV38O/HWpjW&#10;5ZZ5b2LyEY4IIPIArq9C1TWZvAGgr5EcKRQqCu7k14pp8qXPxF1DSZbOWKeIM8Kr0cDk5r0ayaRd&#10;GsVSCbcpZXwemOK7ILS+xk6djodTbWIPiJ4WvILyJQIWDgHgk9M11WlKirqN5qOmQTz3FzGUUrk4&#10;BzkfSvPV+2S3+m25tb4wnUozJOc5Vc8j8a9zlSwW50ee30dCkenRLErc7eOT+NVymbep4vp+uy2X&#10;/BRXxjCmoOuk6t4VaKZXTCb9uAR2GK7qw0fwnJ4Ws7W60HQbmSy8RTTwXZu1VxuYsBnOeKr6hpel&#10;3XxQaS58HeTCqFreVF5J6kZ96xfF/hTw9J4X8BXludY00tK8c1lHfMfOBOA+c8etUld2Dc0PH+gy&#10;alZfD++TVYYobG4QyiL58ovfI9K2Nd1Lwlf/ALOx0u18fxzXNzp8KFiuGzGOmPavOvCS+O9L8beL&#10;rMSX99oNu0Pn3Nw5IVZP4QT1wOtdrBoHh2L9rjwY50QmwutHnnhdX/dowGeo45qntZ9Aeh0elXV7&#10;D8HfD0cmxpjDHFvl44XgdfWuJ8WWNlDe6rdtp8DOdNLA7Rw2M11Sat4Nv7T4iabcx20U8OuqIDHO&#10;AcI3GMVyvxFv4YfCujhgB9t1G2ghcDI2khSSe1RHcXQ0fBulwWn7OvhTxVcX2nEvdXQuYm2s+zJx&#10;8vsKdPfDUfhP8V7u11e5isYnTydkZXzGPXB9qvazbQWPhfS7Cz8GX1wIvCcTyOJTsYyJz8vSvPtL&#10;1Xx5afDqW0/4UTDc6eLyQhd4V+Tzx3xTcZS1FrJXNXwdqdhqOgfFrR76KL7RHbh4JG6lVHYmvvj4&#10;QlB+xV8KxDfxvFDNcRsyn0Jr8w9KnlX9o7UrpdCntoJNGmEsSnOzK9K+/f2VdQnvfgT8bdNknZls&#10;vEs0sGeyOaiolyXHyu+rPcJT/wATDgggdTTXsJLmOydLeFgJQCM8g1HfYis7xjH/AMtsCoNNv2t5&#10;NVPlmTzJIzs3dMelc1zTocb4jtZY/i14Ot/IO5LlSw9BXeqjtqdgqSNjbGCKpagba68dTX/9nhSY&#10;VCgnOMVs6SEPiTTemCSM+h7U2B8O/tP+LbC5+I8/hVPh9ayvZWUZ+1s3O9/T0xXydp2oXllZrY3W&#10;kq8UhKrKRnbu45PtXt/7QWl6qn/BR34hRTJcqJ7e3mjkKkB19jXk2p2qiPUlcQH5FxzkjFbwvFJD&#10;cdDMudM0q0mujcaFFLHczo8dzGOea3BHez2+pwwxI0TCHbluRiqmnX9jPeaFpLzSl1cYLpkAZ9as&#10;6hBrFr4v8SfZmguIhBGcrKAQAOeKq5CXY5rxLY3lrruiM1jGCYxuKnOK5LUfJ821IMgdZFbP0rtJ&#10;b4XMlj5zSoCWXD87TXM6rZ3xXVQlqrRRRH9+PekiGKshuI1JVnLxKrEH0rFv9PEesrnzgvB+U8Gt&#10;nwnHFFpuqW9zOxyzGGZvX0q4L3SLvxUulSTJbzRsxWVuj+mD70NCucNZSRW/xIl22bqZIWCvnhDj&#10;0rr7+G4m+FFrJ/bdtLdJcuwAIBAzWXqujarDr7yQRWs4EqgpvAI96o6pHqNtceHZJ7a7i/dDfgkg&#10;A0txnUaVOz/Dq7gmuEYtasDnqCBXFvdyrp+s2kOmPxcHLgZzU0d1D9n/AHWrbhj5iBjrUGnXtmPH&#10;bxseGbJOzk4qoxsI1bC7EWkyxmwjWcrkE/4Vm31wk0VzKbUkqMZ9xUupfZm8Y2M0bx+U+QTnGMe1&#10;VLm01AIkkT5gdx8pFWkK5a0qa/Mdirlo45EcYIzkVLC0cI1lIrNdiy8uRyc1G41BNJsDEF+R1wMd&#10;PWmajJJFa2rC0+eQrvQUwRKzSbMiEcgmqyPKbSfEWfn49avARtplsywSBvKGVFZji/i1yyk/s6bb&#10;5oOMUICa3uLj7dqEb6PMAuPmai/02ym06R1uNspdTuJq7dztLKrfZ4lTyACVHcUy1ju3t3fzHMSA&#10;5HrTETQTXZ0rS4n1J3WGDa2R1quyxlJsKw5POMVJBsBvCIeN/Ga0Jnj/AOEXuF/slCcfK3Q0mOxj&#10;R+cto7eSDmXjnqBWl9nilglnXarKq85rJs3uV1aGKZfkAODj1rYiTOopBlgjknAPWgEMOxHiAjAP&#10;l8YPesxxqjxOwk34YkjHYVdnWYXuxUYYbBLdq6fRP7OgizPYRyMYmGexzSvYDirOK3OtWNz5kpla&#10;TDI3RQOtdJq0P/EtSS3ubZgUXj09ao3j2KeKNRjFoiIHLIQfWqU39ptZQvFaXPlBuWB7fSi9wGqw&#10;8rlxxHz6U9AE0m8cSKQzcMD0qzLZvJ4Cmmi83jAPH581h6XBqB8SSRGaXZgct0oVmC9TXh+8WLgk&#10;sMZ71NM1xBqFqRACGxuGfWr11ZvHpccnkuTu7VTWNpY7guTlAu3J60IGLOExEytJ83OM85qoU1Qy&#10;u0Vy6sJF3Arnj2q1IoWHd9sHy9vSo7a4v08UaJKltGYgx80HuKEB6RDBpCfD/TrxriCWRrM7gQMq&#10;celM0DSNJ1KS4ke6iSSG7BiwQCx9qk0WO1udau28uJYmtjwzfKD9Kmf7LYQXsyLIpWVipRuGNHKW&#10;j1zw8/hqy1e5h1EW6ERr5QkA2nHua63U/EHh9vButQRpDNHLBsWJB8vp9K8u0E2Ou+E/JvYZBOFO&#10;xiNpcfWm6taapo/huwkj8Lefardjczvyg/HrStdlXsdRpctra+Hrj7XcNAjOzWSkfiRXo/hBNPv9&#10;NmuXFswErB7fdtzjoa8ytLzTNU8N6X5mgHasGI2PBU45rqPD2n3dnLrFwfENytuEztHG4joKbVyU&#10;df4p0y1u/DEenxajBCJr+M+WGBKBT0/Guy0nw7LDF4NNpoqGUW8eSo2gEe9fP+q64bfx3FcfaL+O&#10;droAcEqg7Z+telnxd41i+HWkvsgltmsyZJomw0fHHShp9BNOx1Wtx+KR8Y9Iup/CVrHcWbqsTrID&#10;uXvz1rt4JNGfUtGubzRNVEktzGikKw5Y4rx8X3iG9+D/AIPux4gkN1dXMjQyF+fkPHWu+sNf+Ir/&#10;AA901LvwRorGGyYNeAAHIHykL60QfLuSeiX/AIm8HeHvibcWs3wznbbp8TR3qR7i28ZOAfSqureJ&#10;tG1XwnqrWk87xCPLq8W0/TFeERaj8RbrxvO2qeDoZxHeZ+1MowqA/KAO/FeiS3ZNl4cEPw/jQ3N1&#10;GjMoAGM4PFO6lurBsX9JW2ksoriO5VGSUhVZO9aH2DUT4jhuh4h8uV4io+fGAfana69vaDS4oNOh&#10;ytmh2p0BI7msfbqs0Xh2WO4nkYzjzEV+n0qxWOnsZfGdpo3jG1l8bw3ubST7ODAAVLDue+K4/TGu&#10;Y/Cvim31PTZYLuK5lYXBGFlVvQ9K9L0KW1j13WbS5sWaY2yMm4Zz61xPja9iutT1O0TRy0SRlPKR&#10;cMxPuKiauh2PkPWvsb/HPXIo9IkleDU5DaPCf4nPJyPetTw5r/iC18b+L9J1LxNslj0eeW3jZNzZ&#10;C5X611TWdlpniC7C6SyzysxAddzLnpzXIeDNKuZv2nfilqmrTabmLS51iNxMqgqw7BvQVCg3cuOz&#10;Z1uhwatq/wCyj4o1Ke4tpby58TSwMLWLYcB9qkgenvXJeH4vFVp+0xrHg658RTrFfQxSyykE428r&#10;jP612Xh618YaXod9e6Nqlhe6XcavO72rtheGJJU9MisuIavc/tSaN4m+xRgWukzBkc4zgdMnrikk&#10;2xc2hZ8c6Hpt7aXGmW3i20lv7ODL26oPMYDoQOv86zvAFh4s0/wr4sv7jT7iG3tpEQyM/JwcDirO&#10;kXd3/wAJt8VPFUngC5S/umlgsppHO2NOQTt6GvQdBS6uPgqbe91eJY7qWWWc4wGbOR7cUX0sJaP1&#10;PKPFeq6tfaprv2e8vZrhdNJRVUnAx1xXOeD/AAhY6/8ACzxRLc+K9Qhu7O/Ybo5SvOemAea6Gy8T&#10;WGl/Hnx9FD8K7XUd8fkmZmAQKeOSeBXqHhCLwhb6d4hmht/D9jNcRzSiD7apUbuW70XdhpW1PG28&#10;Pa7pFojW7X1/Cj/vA054H41dv76eT4RanBF4DuJGvItjxrLgo3QHIr2fR00260vXpJLiyaC4mmRB&#10;HIGKkHB4HrXlur2Zi8ZpZ2ep3IZtRygMR554pcybs9yt9Svpln4qj8AfCHRf+EXt0ke5Zp3nnABB&#10;PGWPpXo3iGa30/4X21s9zp0s0VgBGsbA5Y9elcdrPh7xTJpMEl58QJpnjgRoo4soYwPccmvG9V1f&#10;U7T4haIkq6xNa/a0R45QTnnGQTQ/IcdSr9t1T/hZmsSPopkjE/8AqmXsa6GbVolswn2B4kXHyZ7m&#10;rniNbJP+EZvLO6tzJPbJmLHIzXN3URXyzMsPmOiuyjms0jY623XTXtNHeSFGd2GWIxxTdQm0SHXp&#10;o3jjEJjUHaRhs+1cbNqd19mtsWzBUTAA9qxrq+ElheuNLuGcDnnP40JNknbi78NW3iDT/I1RjGZx&#10;+5U5xk+tei+F7fZ8dLO7jv7sbo0YAuW49MV4do9vY/8ACQ/DBGZXGpvM0j9TF5fOD6V794Hm0xPH&#10;XiFZbu3Ujy0tnZhjGcMKWwNXLHxGlu/+FqfCa6tJUBV380hsfmKo3ImvLq2llnmG+0wcDBOBzVv4&#10;g2+mHxBqMh1tYHWwLWjb+C+MnHrzVTwLfxz+ArQ6tcwlzK4Q7QOFPH51cdIkW1sLotrb213cC3jk&#10;Cs537jnNXrtrj+0bZ4EhYx3ADDGcg0l7e6XHrmriGRViIwgUf4ViWVzdxeIJ5o7WeVMMdpFNMTRu&#10;as1s2oeGYjYW4d4vnUDnn2qhr1v4i0j4T3mr6TrFttV1R1K5IaTgfrWxpMM97ea9qH/CF3DXEWmz&#10;LHvJChiDjFcfptj8R3+CHxktNX1mKVZfF8UkSq2fKQNkDAprUdh1jrnjXQfgn8RrvWtGjl1LU5IF&#10;sfLb7/mDjp0xS2WgakNK06TUfiTcLe393DPdWXmEZV+QPatDxLYajqcHgfzNDmtbSye0KSSHd5xT&#10;HHtW9renw6j8T/h3cW9zLbTHTIUmXzPlYRjjHpmqcl0BmPqmg3em/tHeC9WiuITpy6KFWAzAlSR8&#10;xPrXkHiq71dfiz4kazutTjtZr1XfZnnnJAr6f1bw6X8JWck2vSM7W2ADKcR4/nmvJE0qaH4ky/ao&#10;1ltwpEabOBnuTVwlfTqTe7uzye9v4JY4yt3dFmCCT5zk465q3rQsrP4U2F7Z2cZeZVyxbJGOvFWd&#10;f0XT0+KGpPbrKsKtkp2bP+FY2sgp4V04NbTmFCyhOuN1Erjb69DFt7prm2gJkRS6gHI6muZvjrVv&#10;8T7MSLDsLDA9VqXzlttV0yB5JArSbwwHSr2reTPqXhy5F3HlYiAM5pOO7MrlHVX80X4VNq/Z8sPe&#10;qejzIPDmrlXYSISPmFX82ZuAHLgbSSCOKSBbNjfFIUEYznA64pLYoLWze4srne8RJJIAPU1makt3&#10;b+D9Vtp5ACzgQZPUVUGqND4sbyLOcxxudxJwBWdqF6994jikaUkG4VYlB/OnZiZqwW+oL8JruTyU&#10;AGPmzVTTyXt4RJrkZlLfNvXsPeu5misR8MRbKWLG2Tbk85rg9St3h0y0CW7GSWdQCP4aBWaNOeOF&#10;NQtf9Ij2AdVHU1NCqt9pIiBAZcN0pLW50qHQPEUFxp7G4Fshjdu2RzVnS4xNp9+DOmOowelICtKo&#10;bUFD6jwyY2Fu/apTo93L4dv2KlGUkoA33vSqeqwRm60TFzJ5gmIwDgce9dBHdbdJ0lBqP73yMTID&#10;nHpTvZDscfBa6tFLeibTicHhg2SRVkbjY3TeVKu1xlT1NdnbwwNZ3cslxEWC5AJrmruSRry/kNjG&#10;oWTCgcA0XCwtvCZZVz5io8fp6VBNFHDaXjgsCsgAOau2U195zDz4grKO3So70Zg1tPsbFDtIb++a&#10;BWIYmVoYcnJKZY0pYfarfybvIDYYdcZqSCO1OlBjOwxCcj0AqnYyWT6pcLDuIMuGY+1CGb4VRbQh&#10;5Q2MHAHrWfqAtGOPJCjbng1ZkmVbh48Iz5Hes2bzT4ktkewZYivDA0ICtb2ql7u4i0lQUIySetOm&#10;Mh8tmQcnAwK6G1a2SHU4mj4MfHPWsidYTejbOoJk4GaEJoisVgTUiXjYlgfoK1JGYQLiXgycECq0&#10;UYEp3MuFjPanuWbT7YrFGSJDwTigaG71j12ydVTeRgZHrVHVPMeHWg0JJUqS4XAINXWe18yEPb4I&#10;TJ55FVJbk3EN3DFGvlkYORyfxpICXR1sGUNGsqgoBjPfvXRG1jKIDcuTnIriraPVotVh2xhUDfKR&#10;3rqjLqBbRwhQGNwS3rmok9RvVHTW0cDWcfmqcAfjxXYeCby6uvHPiC3hs5EgtgmHl/XrXES/a/tf&#10;huWOLDow+QdG9a77Tb2NGvWj8MQo8lqNwQ4LED2q4PUzfQ3PGj2kvhXXLeOWHeGjyU46Gq3he51q&#10;18NTNaaNeTxExo+c8E8ZFZsF7o82qzW9xZMJJZe5717V4Yk8NR+EpbY3dgZ9uY1IAqp3tbuVFJ76&#10;GJc6++mabq8V54Xu5Lh0jMYDHD7u2favQPDXiKzHh7TppvCEqPs+VCuduffvXDeIUt7m7tvOsLCV&#10;YrhTsRwWIHbjmrl1fOPDuhfYtHjiAVB5ZT7oHeppR5RNnr8fiiG5nh08/D8wysP3cok4f6jtXM3s&#10;Oif8LT0Y3OrzxXHkSBdgznPtV/Qv+EdPhS/u3MUt4tqpZ+hOB0A7V1XhrSrLU/EdlqT6XYxeU7rG&#10;XcHp1q7WL3H+GIUtoLzHiqWYysxaIrjjtVLxDJLeazpWnJdzjzLjOIyQx2+wrrNV0gx/ELwLNaa/&#10;HzFMGjToT9BWRomkWFn+0tomsX/xZmEsHmq2nvD8gD98n2oVg6jb3TNNPwauoJVuXumCiJQeQRTr&#10;LTLmLwh4fEuisHEWC5Odoqx4muNZT4py3Om+Fre708SgsnmYJLHJI+lSw3+pah4y8L6ZFdSWjy2k&#10;jbGTOMDOM0lsLqUiZbe08SsunJsWDh9uNxNeM3thJdeJvEMh0+1a5DNJC4jBMajk5Feh+O9c1TRd&#10;F8Jxf8ILqWpyPcTLMIYzjjgE4ryXwte+J7rxd8W9Tji+ymHTj51vP91VYdOelE9hq5gaRHa3XxYv&#10;b+DVIJ7m1EjA+Xja8XqvsaNNvNc8V/FtZNTsr4xWMk0bXJJATacAD/61Njl/szQ/G2rW2jxvJJqb&#10;I3zYU+YecV3N7Bd6b+z/AKbf2U9jDLKUlkTaMMZOTk1nKbVn2NLXPrLABAoyA4/dg5HXNNO/y3xj&#10;ikwx8v3FcxZLgG3b5R160nZcGk/vHGRkUhJEmQhHHIpgSdjTGLeYg3cZpykbHPuKjJ/efd+lADzu&#10;MxKxArjls9KaSnmv8pwBxQxYIozj1peO/WgAPQcU3BIIz3qTjCAjpUbACQkE9KAHp/q5DsPvTeNw&#10;+tLHuMchwMHrSY5b60ADbvMGFGKRh8/LnOKQ52HBPSgffJHpQADhTlQTng04fdGQPagg7TSfvN2Q&#10;AQBSAkIUJUOB5j59OKk3HaflGM0w7BIvJORQAZ/d5z3p2fkQFh1pAoEa8nqeKbxuf5fSgAbdlvk5&#10;HvRtXyn+QEmnFZBGARwRTP4gMGgAHQfLSj7jfJj8aTk7v0pSCImzJ+lMCRTD9nky/fimMpCqwHBP&#10;FREDyfvH73Spd5NvGCvAHSgBikbiNhpcfPnbSD7zZTilB+W63OAARikA0ht5yRyOKcBwfmphYFkx&#10;EAMdSetOXbz1oAd/F92mYHmDilOdq8004BHBNACybxChAUgtg+1A++ygj7uRQckxHadvcUAf6Q2D&#10;2oAPm3E4pmFyvBLFqkAOH+bvSYfzQcYx+tAD0C5kB4zSbBhsEc0hGFche4pQV3c9aYDWHzDjFM+f&#10;IGw4HSpCMueKafMznjg9KQCqFJlwnYcntSFQHODxS7hvcYIJxSDPmuNvSgBnGCA4570uDt6dKRgP&#10;NjIBwDzTzvLEhDjbzQAn8QGwkE/lTsfN1pnzeS/7vv0pf4x8v60wHDG4HJzSHYXU4xQMHHHFDAeY&#10;CScCgBPmC/LggHmjH7xecAikGScAcZ5FSjBQcH6UgIwDtY4HFJxgccUNuDHBzzwKXHXimA0kfa4P&#10;lqRt27timFW8kHAwDQCTCMbjQAc7shRj608KpRiWOcUwhuefwoB2kkt17UAN+ULjyzn60EjyJB5Z&#10;JJGDTmxjOaMsEHyg/WgABGxPpzSY+UHjmg464+tMYt5i4BxQA75hxupWx5bUKDzkGmkEzOOSPrQF&#10;xuAVX5FBNIcgKoXPPPNOQKfOyhBVuPehgPNLUAP58pRsNJj52HHSjLl4+RjHNM58yQ5zg0ASsvyD&#10;5aiG3zD8vNTDJU8kcVW+YXkgPSgCXseKbx08oH0pVILyqcgAdaCBkAHPvQA5QpYZbHFMIHnOMU/B&#10;4+tIS3zHbzmgQmF2tSYPmoM96UYwM0jcyAjOQOKBkhzvHyjGOahOS/ToacHbyFBXv+dKcBl6UAJj&#10;rSnOF+ajs/oMU3PzH60AGThfSncbCcHk0zn/AEj930xjFHdaAJGU9Cozxxmo2Lh8YHSpFLFm5pXC&#10;BZPm6jrQA1GPlsQg5X1oB4OYx7UkfK/eB5pxXDofNHXpTEHJbGDS9HPyilG3bMB1yO9IykMv70mg&#10;AI+VPxpBt3YwM560vGevehv9cuCcY5pDHHIDVG+3cgPfvUgz84x6Uw/NOqlTgdDigBFMocjsKcQO&#10;5pe7HdjFRnrLyOooADnim5PzD6UHmNKadvmH95nIoEBJwxCfrQDyuRSHo34VGc+Y3NAxxCnfzjJp&#10;DjGAeopuW2MSMc9KM8E5HT8qAGnAzk54pBny1+b6UuCVY+WCB70hwJU5XHtQAoyd2APxNNkLeWEx&#10;j3pDnbyePamE/N/rMmiwCoB1z2xzUmPlJpu7ETfuh+FJkhfvCgBwYBWzET6GgMS/IGKZklF9AaTI&#10;y1AEhxu4PHekwMjKUiFdvIycmlzmMkqKAFwfKyCMZ6U4cg8Go+DEowwGaeCQTtTJAoAPm8wjZj60&#10;ozs5FMzMzwkxLwTkVY48v7g6etAC5/0VxtOSacgIXkjPamZPkDjv0p4zuFAD8EjIxjvQuNxGTwKQ&#10;EBWHlkfjQSOCF79KAHZ+VgUPWpEDbWI6BagBO8DB96txhMSZkPTpQA++WZ/g/wCOtq/M+hT5P0Wv&#10;jvT4oY/DKSeYCTq9wGXd0+avs5v+SdeN49pJbw5dbef9k18L6f5sltc/vJh5fiC6yM8H5jWlNXuZ&#10;1Oh0JjRr4sT1wa3PtkNv4PukSBHmaM4OOlc7A87X8UajB24x601nuItSuY5dNnDbSVJHFbGJJo32&#10;u61zVWlhbeAdu4VYkE8c9xvtD/rTW54Ss7mVPFV59qhQQwMTms+5M7xa3M1wpCztjj3pDCD7GdOv&#10;pHBG2A4yehrNtbdriz1JhITh2pG+bw1O/ntnYxK1Q0e/nj+0r9jk/eMVxiqS0DUsWPmP4jEIkfAl&#10;wa0ta2tf6NC25kjTgHkgn0qpbMkWu6pJ5POwkexos2luZb6eQM371gMikIqzKxktREuzBHT2rMvr&#10;nU5vEelxfOwUAFia3oYZW1a4X7MxHmjAzTJ7SRPHenL9hdQFyaVirjJra3FppTLN8zMoI9KuLbW0&#10;GqTBmg/49wevtUskEp1OXy4yQgHHvWbcw3kV5cTXDSfOOMnjFKwFj+zw8QvQgASU7TmrE7PJFp8J&#10;j3scBcVWivS2jQwCUhMn8ajvpmt9GsJotzyPMApx0pga1nFeWusXKi7Ys8YLpnpVK6kMviIKbV9v&#10;m4Ykd6pSz6qmoWVz5x+dFDA10MaE6HcSkW2QFOeM5NAEMunRrHaFlYGQZC0bY4nkbymysfGO1VZ7&#10;vVT5Ra6yFTCnFT2E0ZtbszXEbuVIGaAHhkn8OzN5bthzkgVLbx2baYim2QBfTvUmlTxpB4ujOlBv&#10;kJQY45rmVuNUXWJUFugXz2BAOevSgCXVd51GxEbS+Sj/ADDNbuk6fpM8nnLfKHWLPPYiqNnBeGW7&#10;SS0ZmaQE/Q1fmT7HcJ5cgU7BvANAy1e3LLo15ACjEyBSD6VRheSBZUwB5ig49D9Ky5jcXPiGEQ20&#10;gQOCzfSpNSa4EEEsYIaNlVvemCOB+Mmi3E/wj8H6nHbytPab2coOdlfM8UoOkWZQEFzgLz8p7195&#10;q0E3gi2S9jiMR011kDrwQRXyN4i8L6nb/EPxE+maBfz2Rv3eJFTgZ5IBFS58ujFLV3OP0XT5bv4z&#10;eC7PzZma41+Dft/ug5P6V923cNpH4I8ORLbqnl2CKAD6DFeIfB7wpeD4mxaxfaJNF5Nu4ijkH3WP&#10;fnvXtt9PC3ix7Y2EoVJCcn+LJqm2x2MNfM+0AeYw4xxUpS78iWJ5JREynj1zTpINUGsXc9rpKywr&#10;dxeYjNjAzzXQ6zc6PNeeGUs9PlM4tl8xVU4Q/wBaQNnDSG5tNM1GFb25ihkByR71HbwWzaJaG31i&#10;ViZGMmRyKu+IJXa68K289hJGqTDedmN4J/pXbTeH47f4O6rqFpcRSrLZx+WnA+8OeaYK7PPxB/p1&#10;tIYwyZ5rUEyvbzKryBFA5z6VQuftdtoMSvDKzEHIx0zTrZCfDWUZtzZ3Aj1pbASStA81q4dCyggF&#10;qm027ew8RNcrbSvuXkdhVW3tbjMgaCQnqK6CHT7iXwld/uQGIwcjpRcNio3ibUV8cxzw20fmbsbi&#10;MnmrNyl7d61qN5PNbtLPGDI3AJ9Kz7bTLKDWdDNxqMZXzS0h9MdquzS2suqeKGgilFvHGArE43Ee&#10;lAmVILTVpLpEjthjDEke1aVqmrtYrbmWEv5pBQ1D4X1dYPF9ys9hDIyhgi7uoNSXRuR4/wBZvELI&#10;guQyxBuOtMLGn4stdTHwz+ElutkybL1jeBOwPTP4Vn682lJpXwtSzVkMdqFeLdyScZNa99qvmeGm&#10;Z4kDNAAVPtXG6LIbnxzrbTaLcFLd0CP2OfapiwPmHxqtxB+1749AhcRy2lvIwPAOR2rWtpFbw/lr&#10;pQmRld+Olei/Gjw/Aup/DzWo4SE3eTdlOo7pn+VeJ3Nu+NDkXUHSKQ/6vd+tN6sSjZGprctk3h6Z&#10;o7Jt6w9V5xgcVzWj6lq7aVfxz6IzRlyoz3FdEEC27BLiEq0B3E81VtfsC6fqymeJXUMVyOtNIR7D&#10;8D2SLW/2g5BpodI7KEIGGSAwOcV6/DcRW4vj5rlTI52g9zXGfBLTLtPhB8VdT+zRNJeakQkRP8K8&#10;Cuijtpf7Z8R+Y7BvOJIAyoH1qbalJ6ETTP8A8TAqjtvfPXpWnpJuZBIjxsR5bYyKUDSE0OZ9oJzj&#10;Oe9WnZ4PBwnUBVaBtvHWmwTM6x0q7uPHl0QkWyIsV/2vWunlNxZWtsBppCuSnA4zXP6XdXVrp9ne&#10;nUGyzvlT6Gte41iG40q2g8mKQSXAO8fw0tRnPXLanH4uZfKjVJGDfJzT21PUx4oiUwruWHAZ+Sfz&#10;qu0zr8X7RRIWjGzCtz9a6DV9LQ619tjgfy3gTAH8JpsDBWWS28VaPcTaldSLcXo82KNyOM+1et62&#10;mn3vgzwoth4WtNsdkGzEoDKSOc45NeQzJGmsWplDbNhwT0Br13wHfafB4a8QPc3IAOkzBGYZHTin&#10;ZoEchImonwlfRi4kEkMgCoKfAk6eCfF7y3u65e3VY1L8jisqG9vRqmrsbsJE1/MSWHLAniopINWu&#10;NF1C4tsyrHdrubfjqfSgLGfHHexadcxtot2FeXPmdQK67wVAqfGnwRJ54eMrJ5h9OK6uwXSR8KtX&#10;jmvI5LptO+SMx/dOPWuG0JNa/wCE/wBMS3s3Qi/JOOcgGkFyH4xWdvP8FP2poo0UNJogYY7EDIr8&#10;07NCNL05lUcXMg+hHFfpZ8SZZm+Gnx6CWzmSXw0wIHP3RzX52x6ddH4Z6XOtyyf8TG4ycdDmtE9L&#10;MUnfQv6LFJLqV+ftNvHstyS7kYH4msuRdus6xIniC4ffKwZjJkHFUY4dTbTrtHuLnYWJdkJG4D3q&#10;pG8aSXaRNJgrg5PHFJakGzMtg/guZVYm4M3BqhHA0Vi7MjFimF5qS0EpjVlQk7j8oFaRjT7LKzXm&#10;AGHBHSq2Gmavh/R9Ql02/nhuXDL992foDU+tWdtb6BYwG8jZnkJYKe9VLTUjb6VrUUWpOiEp8oPX&#10;1qjfyySSpKJZXGwYJNJCKZRvKJQFR5fB9xXUeEIre51Bo7nVolYMwAZsbq5WSX/R403Hgjj61PEn&#10;k6/4ewJVZ51OVfFMS3PSNXsra11rwrGbRQjTtnnqK5jWJ9GOu/ZIbWESbANq8klq1/Fl1NN4O0IQ&#10;eY1wsabcd/xrl7KCC11zTbueZJLu4C7snOzFQrlW7iXWmT2NhpzyuqM867f+BHpXpaWegt8NNRtY&#10;BZJrEOnpIWLYwSMg575rNu4bC80fTWn1iIS8FVHPI6VzV/OINSuSYrjzgqg4Y5YDpzSb7A9Skt/r&#10;kE2pJfsN6TAHAyCKtza+v2C1i8uAxO4DYH5V0Phuz0bUtH8byXd3a+YbE+X5jgbMD3ry/Vbeyg12&#10;0WJ3ZRqbBlBzxmiwHZHWNWD29tFbwGNtpIK54pniOy1RvDek6nHYEARFQGPGfYVsxQ+E08L6HMmq&#10;tu+yAuCMnOOlUNQ1lLjwybKTTisSTDymBxx9KOoHEJba4dAhaWyk2uSxVemBRbyy/YtciVxtkh6j&#10;jpXod7PYL8J9HWOaI/uCrHbyD6V56IbiF7hmtWXKkg9iDTf3iuHw7dYv2o/Cu64Pz3Eq/N7ivsfx&#10;JbyH9mHxPKk74iuI1Zc9mOK+MfBiI/7VHghd3A1GQkj2BNfbcqy3X7PnxRtxOoJsFZcn+JeRU1NG&#10;mCdmfMbm4jhvI5JyWRsrnrg0+zjh+zvK+7DSCi8Ev9uWvmW+WaUqeeOOKnyqzsjxqvAIB71XQT3O&#10;pslt2LBrCE7rY7CB04rmb6DU44r9vsLIVuDwT1BNaga7TQrmaK4T5QD9MVB9va80S+Ett8ygAEcZ&#10;NCEZWn29/c6oFaJhGY/nK9613je2gWH7NKo8z6cVHpFzeW+thFsm255Zuc1rXUl7d3Wos+mbEjQY&#10;fsaaBlG5Cy6TAiWKZAGMDk596xT/AGnFJew5YICD1rZs5pPtYSNCUBIYkUy8idpLhsceYu6gbK0K&#10;PshkaI4KGta0muX0m5EVuoeNjtOKt29oj20I8z5fLU80/wDd23iCwVETYyndRsBz+q3WqtZ2AuLS&#10;R5EJ2gVZ0qzvrzw1LK1wIQj4Ibgmte6iia5aX7ZFJuHC46VRR531bR7d9SMcTSHcqcZxRcC3PbRL&#10;ohhWWPBUbjmqscEyHTNsi7Ajbua1LmykjttUmjffGwUAbs4xTbaIFGLOxJABAPSgDjNRiTfrsmBh&#10;EJLYzWfo97JdaPfWiqrxPNtXjGc11OoxbJ9RQfdaPv05rjPs7w3+kmz1eLd9pLFAMc1nYtO5pXGm&#10;Paa5Y2wjI+TcwxnGazZSI9WnH2YndxyK2Jr3V5LmN5oEEqRgDPesa7e6a9kkZOfZaSQ2yolnbvql&#10;w7Sr5e7JU9qtyyWcVncxLIhQrwFbpUdurTS3EPkCP5eXLVTjsgvifVk8tyBjBLcGqQrk1sM3kZ80&#10;lH/SunWDTIPDF3dySo5WM7VDViPbrFpZAuQMt0qJ4rpoIYzLJjjKluDQxD4743Gl3RgmmBFyAAe1&#10;ani6HUR+y1rhljI8u9tM/wDAmFZ0NsIruAEBAXXoOK63xc5f9jb4oCSZGaPVNOCEem4UwPm62Ki3&#10;nzH/AALg+pq1gGDEigZ7iqUXlm1dfNbJUcVfjTFomZC3tTAgWOQNOiOT8wJB9KvDcYbYHbtUcn0q&#10;FMCWZt2DinDYYCTJnL9jQBIpJuLj/RwAB1z1qNiDFOv2d8bxg5qTc23IjAUD1pcN5KZQZzSAI9xO&#10;A/RRgGoJDeC8lAtyMsN3NWgP3KZQgg0dHwXJPFAhyyyf2hpwcDb9ilx9cV9b/AFlP7KPxZXbwuu5&#10;/Wvkl8l4CsS/8ecnH4V9V/s+s/8Awyt8agYzxrK4PrmuTHK8B3PVU51G6+bPzDBrXiK4c7sttHGO&#10;lYyAhpl6EEfjWnZsD5oY815sKaTMnqWGSJkO4r0+bimpGFC8fLnjNOmRxZSyZVVDjkmsya4nF+kb&#10;XEWwgFSDW1gsaEs0SwyswQKo65rCku5jesVGV3etVr+VFvlEl5CUdPkQMOtV4Cv2ZwGRnDHJzwB2&#10;qXZENHQWk7/2qmyQ52jIPavY/BlxMupWbG/dlaQcZ6GvBYWlWd822fnGea9Y8HzH+3LOMyDDEEc9&#10;DV0Y9TOSdmz6XkLPY2bBs5jGTWffFE0xhuJJTpVm1aQ6LaOUAXyxzUN0I3OfKJOODSasw5rnL27C&#10;PUYSUYg3qg59zXqLRIJUUpuAtkIOfUVw8NmkmoRb7cgG7Qgj2Nd7LuF25DED7Og+vFZTVzSOrMC/&#10;Cm5ceSAAvFcVqCvl2WchhKCrDsR0Nd1eqpecnBCryPWuK1AYhn+RuW4ryay1Z209itD4p8exXTiX&#10;xMlyhi2jzE9sCvWvhX4muLvxJ4g0u8sdNjuDE00LRIF3qOoPuK8CmEhaX5iAOnvXWfDSUr+118MA&#10;Bjfp14p9xg1OHqtTintc1ezR6T8Y5I08b/AgqEMwN0Wx128D+deYPLdfaABKShUZNdZ8W5JP+Gh/&#10;BamY4GmuFGegzXEB5i0IVTjPFetUepi1ojSXBMGWrRgEnkvmFtoHXNYimRZEPltWvFK5t1xH1GG5&#10;qCSwChtpB/t1VmCbnbYOar2N3FJ4n8V2otSDbFMMT97d6fSp5yPOcKc4NHUEVV4kj7Dd61beMG1i&#10;IkPPvVB846HhulXDJmzjAhIwBimIhAIvFU5J208MvmuvTHQUHb5jklc4HWomKeaPl5zwaVgJG35k&#10;G7txzUPzlMZkODzVllHyHPaojw0hCjpzRYCLjHSnKJssc8dqZlOcNznkVIjExNgg4HSkBIM5j/c5&#10;y1SSqTGoEP8AB27UkWSrH0qynCuT6dKYFKJJFt8GPOX5waumNfITa38PI9KgOPN4lP0qVXIV+T0o&#10;GOVQSnPeo5InW8QZbFOBBViG538CnSGXdDukHC0AQuPlUGMUjKTauu5qczHFKjMTIRGTgCgBIwVh&#10;I25x6mnhAWJMZ607qH/cener0X2cWi7zzs/KkBRBO918se9ROHDcbcEGpmADy4kBBNNZcxElzntT&#10;1AgjUKG/djr1qx53EY2jINRBW+Y8UxVXzmPJwKQF4t+65U4PpUi7DCwAHI4yaqlv9GGD35qBvOMu&#10;Ru6etFx3L8tvbvaQ/vlDhvXrU8cQFiT57ZxggGs4F1hclmyF7UR3J2lepJ596dwNKR79NM2RXUqA&#10;9SOv51UCIRF511eO3UHzDU/nSNpDLlBxzVLDcHziTk45p8wjdgEY0yTa9yxKkYaQmqDi9RgvmXQG&#10;/IG41WieVZFbzHPzdPWrs915htx5CgqBTuNDo2vALgvPccgY3MSBWhBe6lGiSJ5bbe5GcVlNKjKQ&#10;WPC96kgc7Zl+UDaR160rgXZtTluPtIkton3OASFxRE2niw1mObRFUiIFJWrOjaGGcsYIyRPwufWt&#10;m8a3k0uFJHhR2jG4dD7VXNcCjavogtZRLYIGLHDqOn5VRnt9NkNwVETDdwSOtN8kKZ8PkBenWoWE&#10;y6fI8cUhAfk1N2CNWy8M+GLyILLrVrFIR2VeKrX/AIBt4WcReO7R0kP3AQufyqO1nZTvCSBieMN3&#10;qW6lv2e3Y6jefKc/fPNCkx6lf/hXOpNpvmRw28jbflU3WMfiKw5fAXjJbiYppniKJVBz5d+5/LBr&#10;sLHU9Zjj1UDXL0R+VhQZD1q9p+veIokuka/nY+YeSxOc1blzNDRwSaF45tNPupEm8aHA+bFxIcfh&#10;mqyX/wATbd5Hh+I3iqIhujKzD8Qa9s07XtQdpRLbWbqQdwZaDqOkf2jO/wDYWnnIPBQYzVSae4JX&#10;6HkcHi743Rqrp4y0m6QN8yzWoHFa0HxH+IMbQm5+Fnhe7xwQBgmuhkl0+XWrxm0mzYGQ70VcDH4V&#10;Mul/D+WPcuiyxSH+7IeD7c1VKpFboVl2M+L4oXOVaT9m+3Q45IZauRfFTQjOBc/Bq+j5HIwaWTwz&#10;4WmjO34iSwcfdeLdz9aypPBdi9xtj+IllKgbvAAf1quelvr94jr7f4i/DOQjzbO5tsjkta5x+Iro&#10;NO8V/C2c6nHa/EWzM02nyAJIu08j3FeczeA7pdMHlnRZRt6NtziudbwjqyTsR8P4crLw0coBP5c1&#10;LcbaDVjwHxPPpun/ABf+KU7iWWJ9ZkaJlTO7J7V4H4o8U6tLrU4tfButpGrfKfLbn8K+49R8JXUl&#10;207+D5vlhwQU3CudPhezeefd4QsYyDjd9nB/SrpVVHcibu0fnXqOp+K57qWRvDHiF8DkkMOnSspt&#10;T8XfZWUfDDU3JTAkPBr9FbzwRDKGA0nTeDkYgANctf8AgK48uQ/2JpUmF4wgBrV1YyZSVj4GL+Pj&#10;Em3wRIgGclmHeoja+LiQTDNk9gK+y7rwNqpuZMeFwBk4+Yf41jT+CNfQSt/Yvyjr0PH50nVSQWPk&#10;mTTvFx7kZHbmqv8AZXi0SSFfE88LnqwTNfUN/wCD9bCq9tbXIcD542UkH6Vjt4c8Sh4i3hs8Hmrj&#10;UTVyHJo+eP7C8VTCZl+Irh/4mMfJpsHhO9k8wXvjnVJSHyDuOF/Cvc7jQ9YXUZJG0q4AHXbUDWzK&#10;jj+ybnjrlDmqdR9FoNNs8ZPgsSazcu/jfVnhEQAUDBH41YXwd4YEUoNnqjvnhmmIr1DziLgxpplw&#10;GLYPycVWmky7xiG4LBuMpgD8aSqv0K5ZHn9t4S8Pea//ABJ4V46u24j86vDw5oKwKN1kQz4B8oV2&#10;DAfuCmnTO3cA8CpY4blppj9nVVK5wR3puTYcrRzEPhvTIniP2awBI4+UEkVorouhCVSLG0GEwT5Q&#10;rUEV95xZoLkseO/A9qnQamqqBYNIFBxkcrU87HZmPHpmiqGCadAMvwdlTCwsBKo2BAR93bWoqajI&#10;jY0S5DhuSq9Kn8jVS0O/Qr1iOOIzS5xOBkpa20d24QK+cEEjpWsqKLe1/dwOCMFdnT8alXTtda9w&#10;ukXyoSP+WZ4rZj0Lxe8EX2fRXcDs/wAufzqHUQlA52SONtijT4wQc5qMTRxzwI1vEhYEbtua60eF&#10;/iU7vn4WWYUgZcXi5I/OrsPg/wAStG4l0yxi47ygmp50P2Zw/mIJGAiVgT82RUZeFJLjFixJ9R0r&#10;vj4H1nD7fHtnbk/7O6nx+CdWEkrP8YLaULHygtwM0m0+o+Q4NLmX7OdqQKuOBjkU1L18yI6wgn7p&#10;x1r0IeE7BIYPM8SXDEuc4XpWgnhHw6LWZmmupTgfMTjFZ88RqmeYNdgWzguCQeKEvrwG38swjAwu&#10;VFenr4a8NZABmY4Pykf1qaLw3pO5tvhmWQ7/AO8QKamuw+R9jydr2Q3biWzmLdyFzk1ZS6tmsEWW&#10;2vFVZBjbGSSK9ni0PT43UnwdAfkwx25x+NXrfT7VI7th4GsODwzKOaqUtNFqTy6nhEs0z6s4t/C2&#10;ohGRcMUI/GpRFqjGXZ4f1NmC8jyzivoGC2sWinxounq/Hy+WK3LZFjt1V7TT2XugiAxn3qFUd9Yh&#10;yXWjsz5li0jxZPbQyr4S1BFJIK7TVuPwr4vliJj8J3rsT/HJt/ma+oSky2T7V09IVUbU2jPNVWC5&#10;jBuQeeQgx/KtmuxSp+Z85QeDPG7PF5nh+KJd3eXOfyzWn/whuoLBcpca6lsJMDOMmvfhIquuASoI&#10;9ao3scM2pB3sXkxH8oBwKzlGTGoo8rh+HmnR6NbkftAhRsyCbfdyfxqaHwZoqRTrP8X72/J4WJbb&#10;YuPr1zXobRQ+SF+xOgDcKTThgNFtijA6YxUqmx8p5zb+EvhnDfMtz8KtVmkMhIka7fB+gzXQW3h7&#10;4aFwifCCVMn75nPH612YjhfyVaKIYXIY1B8oubqMRxkdmFaJNKwuVJmUtroVhO4svhpoKjy8BmiD&#10;HP1OTVmOJltluk8PeH2nH3lNsuOenFW/m3fdXr1NTKW358v0zjvRYrm8ip5msPCvm2mip3ZFgUY/&#10;EUxVvDqtoEW3iBByoX+taiLujvVKZBTNVFZw6gxqQsnBz0oaGpeRm3cGptcKn9taki+Z8wSQjP61&#10;cQXAaBfNnYYUMS5JP51dnDPErAdAOcVHEkiyAmIFgwzzRYvn02G3FpE8kofT49pjGAa5rU9JhT+y&#10;GNnEm2XI2cZ+uK7eZH8lGBkJwDj0qhdpI9kpY549c02ieY5RrKM3sUgJAEAyfSoGtrcMSIpzlutd&#10;Ar2iW7iS4GTIBirczW8aKBBDIjICcAfLStYs4y73GKyUxTKoBBxWY0BLbQoZdwNdbftbPYFEjiL+&#10;tY1o0aa2N9m55xUCvYbbQMbpC0W0BQAMV09vCj6Lq0X2X/l2bBxWVI8w8QQItmnzP1zworrdKMQ1&#10;nY7nJixnHDZo8xpnG+GSY/FmsRtJNjzWHORWprcscllq9nub5oTjjNLfRtbfFOcmBPLkkB4FbVza&#10;2L2szxwje0QPvScWzaLTaPhLX5p9H/a/F6ukxyBrFwEY4zkYP611ml6pdxeDP7Rm0eRkGoOxiRc5&#10;BJ/lWP8AHaBrX4reBpktiTJE/wAi9c1X8Ha448NW0N54at4ULgRhyDuB9jXp4dKcFLsctaooTaPf&#10;dB1XwrdeGdTuk2xloUyssW0DHbJr0XT7vTZPAd5ctpUaxpGQjK+QT2/OvJ7u3sZ/gF45RYoNxa3+&#10;ypEApAJ+bpUXhbU59K8XeG9J1bTnfS7tVKO7cKfrWylfQxPZbV5v+EB1+a70+xSMaNcSLIxH7sBc&#10;ivE/AUlxrHivx/p97qerPGb+4+z3DAlYgDxhuleh/FGYwfAXxCLO7lNtfpCiFDnavpkeuKseF4IN&#10;K/Zj8Aoug25ubm1SSbjD4fnk9elN2FEijtBZfDvxdplz4whuY1imZdqAFhg9T3xXH+BfEfhPV/D+&#10;r6LIYrB7HUZ0tJ5phm5GcFQx6GtPxQNTgvRqMQuGg/sKdJLc9y64DZ9q+O9MhnHjm/g/ti8hkfxQ&#10;7B0cgoWbjGKunT5tXoUj6t8R+GtFsxp2oab8Hb2S6USHcl0cSep5PJrybXfEMl94OsNLl8Faz51v&#10;4kt5CxiJMO1skE9q960fWdR0P4ZXtn4t0y6ubd7OF9PnRCzlMZJJ7YFammf8KxfRvHGq2XjDw1Ou&#10;twpGqvGm+NhxjHUH8KV7MafLqXtJ1PSr7T/DC262TSvo9uhZmG4lVAIx1rzr4ga5caT+0F8KlHgr&#10;UJP3TqbKNTi5DcZAHpWjp2kaPZeNtUki8Q3CXNteK6jdgYfn7tbniDyr74s/Ay7M1jJLplvMN7IC&#10;XDjvn0qX5GfNrqcbrFlbxaLLrcHhY273NspmtT83lhute2/sr6m1v+01rmnQ3Km11TwzPv8A94cj&#10;9axPEGjvN8KdZeG7tiraTI7KDnkDPSsf4GJJY/HX9nrVIZZGMuvzRzRqfujcRS5k4spaux95eILa&#10;Y2WpxruDLdvn254rjtOs7pTeSzavI7KeMjAxXqGuso8QXP7pfnVGC+u6uK1ktHYMBGAGZeBxXJYu&#10;xUV1y3P8VamnSsLlGVcBZgeawY8AQnYfuitezYnUnBCj5eKfQZxXxt8B2fifwd4c1Wz1m1s9T07R&#10;ZmWQR5MygZ2n+lfmDPb6p/wl2sIt3K86ajKkoY9dh5OK/Y8SyvpkiDayg7HUejcV+eP7R+g+FtB/&#10;aB8AzaTpTwS3unXUlzErZG5hyce9a0OaXuoJOyPnSWy1lPFPgG+tNSsJILiVkl243KVPPT0o+zam&#10;nxm1iRtUvjHLGgUFyR78VDZfadP8NaXNcrdxwSaudhcnAZzxj8a9Q1HTbiD4VDUiIpbtfJaJegZW&#10;5/lVy93RkRV0ePeIC9v4ssYlhG13GCeME10unLpx0LUILzWYYVe14LnqcVoeJbfw/feE9GkCRpeR&#10;iMuiMMgjntXJa4llcfDfVIES8S/BhEWARnHv70JXJaJFs4vtqwPcWggWY7JVcciqd/pejJqgkEuX&#10;ypjkU85HvXO63pniyHwhprol+si26EqshO4Y7V1XgWO3v/A2vxXlxNFc2sJyJhgn0607eZNjEnkl&#10;TXrd5JpyBKmBv610OqS2t9o9rFJpcTCO3XtzXNTNZNfeJoXjYyJfARnPYGtCWfyLO0mXTiwLoCc9&#10;MUxmcNI0mDTtQlF24Z4WxEwx0rldFgk/4T++m3wuqM2AR0HpXXeJ71L6y0OGC1+zsLf74ONxx0rk&#10;tNuIra8u0keNbrYwwTwaaQMfqUFvceI7+RVmtVjmU7SflyOv510rSRy+ABs5aOEYx3xXFaleSzaf&#10;cxNdRLvmzuX2rUsJ7qD4WTMW35OBn0qrE3L2lXRPiPTVnVBbvu3bumRT9Xe0fXXZI4wiN8uDmtGC&#10;ytrj4Y6e76JsJBKuDg1zs1v5cEqCVs4IAJqR3NCzuSqM32OParjGatX99G2GMMYJiwMLXJx/a42O&#10;98jdwM9K17cO4tmBVwx4BHTFVYSdy1bpD/wj8oWbc+SQCPWr0Mrp4XSL7NHudjn2qhMspt3wwQoM&#10;kjvUMLLKZ8XEpdYzwB1xTGThLkTqptCF35yOlWZmcWEinGcjBHao9NuvNV4JJWTazDDLzUE4mGoS&#10;p5gI39+KQIaz4sp/3MZYjrVbSrqT/hJ7wPnchBUk9RSMIzeW8e9wWfk9cVauLFI1tpBPGWCZwDgm&#10;mBpXEyyapPutYsEDGD1qWea2TQCxIGMDrXO2wuTqYkZ5lAJwnWr072z6VCstxtzLyAKloWpm3rA3&#10;ELi4DEoSOa2NG1Czk8P3cMl5GhU4ZCOtW4NM0OWCxJ1JS6x8qG5AqC60nTohNLECcjoD1oGW5b50&#10;0OS1htIWiducd6qCfZEPLsYwwXg+9ZJE0eoWB3ts5+X19ahW4luNfeG3klb+6oHU0kgOzhlv38PW&#10;6zXY2yA9qzGeBGuYTAfYg9ahsrq+SW5tbi22tGw4NTTKj3tyViJbyxzjpQgZlT4xgyuV39M9Ku6d&#10;FcNrVuNpMZGAc8VTMaukytOqgv1+la2nNi3K/bUwrgAZ6U0hG063aTwwhJB+9GNjf4VuyunnaNby&#10;2ssjmMM0be3rVXSzaR+JUmuGZwkiF3J4x24r0i6t/D939lvrUw7jYkOFHoKaeppbQNIuw9l4aFlo&#10;kcM8cTgMvVj9BWxpd/PrOu6voOtTfZ7qG7BjboGAPAI965PwzeQQ+JNWK2qGeO6zHuPQZ54q89t4&#10;hk+OWu69F4duXhEsW4jjBHWqjs9CW+/Q9TfTdIspLmM6tbBhCBFGgHbvU2nXBulnsv7Z/drkjaO4&#10;7VzL3trL4w8MmW1kBuTtYbs4/wAK6zRbBrH4pM6pG0UgBCk5wTUO/UdzRn0Szv8A4eeLUljgSZYe&#10;pT5jt6Vh+Frrw5D4U8Z6ZdWGoeY4ZEWUHb0xnJrr4vEGnr46+JVrL4U2XEMKeWA2BJkcHHaq+m3F&#10;pfQeJbe58B2ImXdsljXsenNCE33Og8EWXhOP+wodRkllgggujZuJOIWbPbvXc6Dpt7d3OqQHWzHa&#10;rdSETtyAueOO9cT4D0/TV8T6/aalq8m0yHyGznGf8K7eU61o/j+KA6nDcafPcr5c6H7oJ4BFJpX1&#10;BHRWtt4aHiy3sZrt5bcXSqt06bA5zz1qtrl74XHx0m0WI2lottDCY5uofPvXd61p8d18Eo3SLSfO&#10;jsg8LpIqtnGfrXgVxpJe5t5brxPsuZtRSMzscbOcA5PpWlwaR63eaI02m3ckd+ssM1qCZT2K+ho8&#10;L2lnZ36yXcKPEJsFnOAuOnFctq2tat4Xh8F6bfaza6ppt3ZK0F3bOGZcjOGA9K5rxH4iR9B8NTWt&#10;zcyxXGqQosSKc8nHP0oFax2fjXxBY2fxT0aexsJJINn+kukWePbFVbbUvDN/fxyQXlskk23EjJg7&#10;vQg1pXsK2mmaOx0W3kL2ELzJIgOQR7153r0UrfE/wTc6T4S8q2Mg+1GM4DN9BxxT6A9DE8YWV7H8&#10;Tr5zKmXhQo5Xh6+e/Hts8uk+O5biz1WBlhUR3MErKAccA445r3z4nXXiBNH8LBtSjGyDJwOfzr5x&#10;1jxjpN14YvtHuNHaINrFuJp25yin5sZ9qyjfXuNbHpWgp4itf+Cbfg+4m1y63WdpI6rk/MsgJG73&#10;7muhsm02X9iLwldySxtd3F1ImY2wwPTJx6U6PxR8PdT8CWuk6d4U1M6LZ6FbxXE5QhWfbgnPfH1q&#10;zDpvhTRfhnqN4vjGXVrB7hXgtkIP2fJ5GB6VNrB0PDNY1Xxxa6zBp0njK8uLVChji+zFAN3Qbu/5&#10;16nFdeIT8HvALSeH9agt7fQ52vkWNixJHyfhWXr99q3iS4tI9H+DcCW1jcwublgFdiOQK7CPxfqx&#10;8DeObeTwvpVrPpGhJHeM0YI+78pINO3kM8+8AJ4dudC8UWOp6Us1xrWsT5R/lljVD8uOjDin+IfA&#10;GhCPxJbQ+K/E9rLJbFrSdbl/lIH3SM960PDlj4fuvBOteJP+FrxxXyX0h+3IgEcJ9AvQ1WaTxnqk&#10;ni1bXx+LyaxZGN8iY29wNo9aaeo1HQsfDfwz4t0z4XeJruXx3qdnciaXYszNIGC9CFP96ug07XNQ&#10;nXWJb3wRKtzbzNtk8jbvwevbGa86l8WfEy68a+AtPl0WxsXs3dLmffxckcKcHp616DaeKHsbXVF1&#10;rwzpl7LLsWOZVC7z0AqXF3uBTXUfHepeLrtLTwBeER5ADsQPxz61U8Vrdn4YPaXHwV0+TWIdQjCW&#10;6Ou5Qx+/nPbrVrUfEHiGy1nR7ldIS2imIdoUTkDqtdZ4fuvAOr69qVy/idY9bmt1+S5bYMD0zjNP&#10;1BO2p83eMLPW7LRI5B4lhZorJGQA/cYjp+Bqp4Itrm8e5u7/AMSJNJKCHUt27YFdf8WdHu4PE05b&#10;WZxbzwOVUHKsw681534LsNYVdOuIb1jGl2wYvJgMKhxVt9jSM2+mh0l7pWsDxhqiHSdmnRAnee+a&#10;5D7alv4w1eyTQmk8+ZUiYj5efeveNQF1L4ImBkjZSicL3rkLu20R7C0QaNbCRSGOcZGPes0+5pbU&#10;rQaVY2Vz4KSJ1+1zxuxJbcFz1x6VcktrqK/1Qm+uVUsrb1J6iq63Nsk5uxZTSi3gIK5yRjriiDU7&#10;q+sriS30GYW4lw26nuSNv4te1bWfDDT+JboQWKYRScAL3JPevWdAtPD0uh6bCbiLYLJ/Ll3AAFev&#10;51wtiI57q2tWhEULOvm5bBI9M11uoS6Bb+C72xtdHnU+SoQo/wBz1596YmYd1d6W3iBLazt43uhq&#10;ZTywwbcAcV2t5bzWWi6HOfDMe6aBRtJ43GvPvCWmWyfG+ym+xspMTkSM+cZrd8ca5qaa34eto7eS&#10;WK31SISYX7u5sVo1bcg0LrxVqlhLpdpJoYRZLmMM6JwAx9aT4gtrtj8OvDmo6RqamC71S1W+Od2z&#10;cfSrN5Db3jLBJo0DkWcTBupzjPBqjqTyv4M1y2kuW8m0tgZYif4gPkzUfMEze1C41JvA3hGGTUEC&#10;x6fC0hC43Eiub+1av/wnWkKum3uwOoWdc8Zrd8JRprfwSsZpPElvBMJpklB+8gjOBx1rW8M2WoSa&#10;/wCJon1OFoY1KpIU5+tUkJuxr6naa7J4X8HJD4ilm23CM4D44zyDWH41+122nPdwW9uIf7LTzEb+&#10;BgOuarXVl43svFV/5Hj5Lm0eck7jgoc8ACuH8c6n4lbwfZ2E9jJIlzqKGbYeVCnjkVpG6aIdinob&#10;S3/hTxfPe2sKFZf3TkY3CuH1IGPxBPBNCDbu/wAjnpSazc+IUTwzY2rSeVJajzUXjGBxzWal1c3M&#10;d1ps8BMyxEA9/wADVvcE38jE1q1szpWqSx20bjyxtYD+tcHozPJ4v1hGjmMcbjZznJr07ULaS3+E&#10;PiKE3DK627EbxzXm2gNKlg9x9oGZJZDv2/dxUzYJakusDUnu5IbbTHZlwWUcE1FZtfxaVIkunOj4&#10;5U1FbeIoE8Y648ulGWRbjakij8OnerUt+k2s3RNr94qScY61KGZ1xFCbTW3ZUBdR0GKo6Bpzf8Jh&#10;Z3GS8VvcBijHg1q6idrkfZSY2UcitrTIFXw1dOJYgPLyeaYD76/06f4iQwW8sce2Jd6Z6Vmam8X/&#10;AAmmihmISCPc/HBNZ3k248dpcR2jbnk5IPpXQrBCfECvKqMpQb1pIRQd9GuLXVmGikzSIFD/AN3F&#10;VLeQWc0MaQF8t/erYuf7Liu7o29gApXlfQ1y00bjVYpVvWJMhJOelNBY6qV7SXR5XfT9h3AnJ5Fc&#10;3PbanJqF7Pb3qxxIg2LnJarsHn3EhR7kgFfmIGKmSForiQLcOcMACT1z7U0BS0641A35jaaVwGw1&#10;XbhE/tq4jMjY2ggD+Kka31KLVC6W8ZDpkt0zUcYnGppLJJhVfgnvSAmtjCNUtc3DRhcgr1zVPUdR&#10;jguLhUhDAg9RVi7VDcrIkXC8tjvWPMlrNqEQa3BO77tNBY2NKubWXRb8yQY8zhT9as29pBCZRHt+&#10;ZydwX1rORY1iIXTQqJ/D6VZh1CBbhYjcFucA46UWAv8A2a0S4Ds7bwwz75qG6WRdY04upETkYNEk&#10;05vpyqB8KMj0FOBuLi1KsAkYHynqSakDNvjcx61G/wBqzGyfKoqxYRWDyuZrp0fOcsarzRXAmzIz&#10;t5R+Vc0w7CQW3EMpBXpimrMDcb7LiYfb4yCcDb3/ABrOuYpvKt5I7gnyweAen1qtEiLbsE8wKSeC&#10;cmp4ZIVs7+NtSZWkGCCKQilGZjqNr5kyB3JA7itN4reC3YLNG0jcnHesdzFCtzlnYg9T1qO3urWV&#10;rvdNN8rjJPaq5bjWhqC4YXlspIwegxXTWDWhltC8jcnkVxUhD3j7MbY4yQfeun0K6jk0NzJpm1y7&#10;KCfas5LUuJ2dpPp76tdxJCMqyBST0zXUyW/2f7K7kqzKOT2zXn8CrHqliyRYLXY5z716Jc/2jc6X&#10;Z+Zbb/LjQnb6VdPcxdrtGRcacH8Wafdw64qlSDJ0I4rprZZ7rxL4aWPxAUfyXUOre3PSrlvH4Zm8&#10;NpbfZ57Z2VQZieR61jeRY23jALb69IY4+PMzjk+lU2EUdHp2nXFl4wil+1X9w8lzzmQsvXvXprRL&#10;Lp0LCOGMtD36D1rmfD00NutkWtpbgSMc5GTzXRXhR7PXEjguo18sbODxmkndDUevQ1PC1nfXXjFL&#10;W01B2RYpPtB/hrak0r4r2uvXwttElTTVvwZGiuckrnkhRUPg6dtN8PS7JVRjC5klHJJNdvo9/q8n&#10;h7WL2PULgj7Sy/vSQp59DQt9y32O08ImFtekabUmkaHTcqZWxg45zmuKv9Skm+KHxZNz4dae2a/R&#10;bdozzGF6nil3anFJO0umzL9rUkbWxuHtWnok/hyOy8YI3h4SSvGBlzkqT7UKwNaDLOeJ10oQXVwE&#10;Mi/KQe3amHUrey+OlxPJYIf9HRYtnUHHP51XsUuI/Fcw8+JolmyF24xnpVC8t51+NFjc3NjG0RYF&#10;SxwP1pqzA7G91O3urTxRLHZ6EtwLUskMgVmI+nXmvFtcfT5/gb8Xkj0s2l3eajbiVYvlYqp+bp04&#10;rsPEOl6Wdf1XW9PuLqC7jt13R+adkgHbb05+lVreDw3q/wAMrvfqsunahcxskrbMiMjuM+tTNJIq&#10;Oh5JrcemzeEfB2n2LwyQRQQCQRnJ3Druq9rUWrP4B8HafLraTWZtR5yFtpj2jjJrn59K1Xwr8aIJ&#10;V8SRatZXOqRrcOW4XceCPSrvxAiln1822n6vcsbqzhd4UPTjPBrJ2fUt7H20QA55NLzg4NJ829ea&#10;dz16cVgUJ3THSn/xPzzxTBnnipAfkwV5PemBGwYDIUcGg7sg7h0p/oNxpMHaeaAG9SOaUHDngU09&#10;RxTh06UAIS4mTheaCVKP0oYA5+Y5ppyJE4oAcOKT+JufSlAOGBPfik53Yx0FAAMc/uyaacB87Dz0&#10;FSLnzu3PtTWP70Hjr2oAVQ+Tk/nTcAXLAOQPXrSkncPpSfLhvmxQAuDl/wAKaM+b1HSlwwXOSTml&#10;GNhOMEigBATk5lyc+nSlOByCOvpSjdtY7R7Ckz94ZOaAGsTvUnPHvUYLB3BYfe9Ke4Hy/Lzmm/OZ&#10;QcAcUgJAOX+T0pWJ+cBhxilT75Jbt6U053ufWmAcbSCoPHFRHgEb/wBKkw/l5x3600ljInTpSAXA&#10;MDEDOfekVT5TBh3pV/1TjI68UjFxJHkHJpgBRN2NpwBSgfKcHt6U7JO3pTf3wibbCp55yelACk/M&#10;Pl70jYMh/djpTgPlTMv8PQUwluPloAMgFeO9ISnngbu1IQxK/PSEjGSvPakAv/L0MNgEVISd0vB4&#10;6Go4wCSSnGODTxuw4OOvWmAgBwQab3A8wYzxTjuweaQ7eCU5x2oAd36dqaoLCfcQMHjmmj7xHvR8&#10;3myfuTj1zQAh83eSRGcHtThv81+B7U0iTdjJp3O1cigBCR5gGOtL+9EzcjGKTgH7op38PSgCMltz&#10;EnvSZbcOO9P4yOKccbWO0UgGbuSPSglt8mYzSgJhidwJo5I++MZpgRqwBXr3qfK+Sw2d6iYL5q89&#10;qXJ6lcc0AIxO4YBpAfn+92pxHB5pAGEbcryKAJAubTOe9Rn+EeWCM8mhTJ5Z+Qnmnc7ZOOooAGK7&#10;c47VHwZE/d9u9Dhhbrk9D6Uo5hBAxQAuB8w201hwcyNwaOOQy80pboVjA4oAUBefl6igA7lbd0PS&#10;nKflT5aRgTJ98gemKAEYky8YoAT5sM3FN5DAbePWly2eFGKAGEN5vXrTiAATSDBvI8pkYqUZ3L8o&#10;6nNAEPzCUlR0607kk8dadgb3AHWm4b5ucc9aAHZIK4b6cVHkEtkd+tWP3X2cgr8xIxUGDvYbce9A&#10;C/w4z+lJld6DPenc7DlainRybBwwxu6CgCdg204A6VCOsnyEYNPOd+Cx+6KAMF/lxx1oAYMYJ96d&#10;kiTjaRikO3Maknr6UvH909PWgBrBPMX5s80xv+Ppz5R6etTcYbgUnBx8tAhBnLUAfMeO9OG3DfMa&#10;M/vANpoGMYYkb5uoFMORKMQnp1qRhzxk0Luy3yjp1oENXG1vrSkkqR5ZIpcqZCMU5Vb5iENACxeW&#10;HceXxikfHmk470mctIAelLgmM5NMBQE3yYVgSo5of/VJg55pg6p89LztPFIYvOF4oI+fOOlDFls2&#10;BjBz2FMVs24PlY9KYh/O8/NSxn55FIHHeo+c8qQaUHkERjOaQDjtzLwc1XyfOJGOtTsR83B6cVBz&#10;85xQMexO01CT0G6lOTEAX5zTGx1x2oAkyfLb6VETyeKRt+wjeajycDP5mgB5Pyrk9KTjypDntUTk&#10;eYBntSjIQ4PUUWAMvnhiBioxu+Ylz+NOycnpik+ba37vORTsIA2Tn0pD0+9+NMBXaAZBnNKWH7zr&#10;QBJk7SNxpCWJfK84HNRgvjBUVMuPLfJ57UDEDYwTFnn1p7FdqER9RTCPkHNISpVA2AB0NAhwwed/&#10;OOKXnY3zVGpXedrE+vtT/m2PmDvwc9aAJhkR/dBz60zcwY/IMZo58tD3x0pSV3DK8npSGSDGV5PI&#10;p39/A9Ki71KgJZPk70AM3y/aUHl9Km5wT5nU1G2PtjKSenanNnYQe2KAJQT5w560p4m6YwKFMfkj&#10;gZxxT+ChJABxxQAwY80Hv9alUnzag/gQlWJBqRcbojnrQBqxE/2VqyFOD4du/wAfkNfFukR2japq&#10;0fnogXxRebj7bzX2jF5hhvBgYHh27x/3ya+HdGDt4t+JUe4/L4ru8c9PnNXS3ZE9jqJVsl8VWjWr&#10;Fwlwm/H1rZ1V7OXUo0+ywp/oi87e+KxIQIyx8s/NJ1+lMvZLhkuWVDuAG01uYluyuLmHSfEcEcjK&#10;twuG59KhuMjw4se9cb8/XNNsIrmW2bNvIWC5yKGime5lR0fhuBmgRXhUfZniyPmXFOtbaVdZWJtE&#10;QIqlg5qb92izj7KXcYwfSiS8m+yswByq4wOtFxoejaR9qv4zOoleUKCR0q08S22n3ivAQSo2NjAO&#10;awri2nOiQXS2k/FyGPy+9aWu6pHc+B/DEItfLkCqobHJxQAaUCvjeyaa/UbpwTzxirfiSZv+E/04&#10;22xv3YBK96wrOK6Ehd2mbEQ5AzitOV7RdJinS4LTl8EGkAWk16niKdfsjh5IDtJHeue1W+vpNZe1&#10;ntW/dynB9a3YLq7GqwSm2iJCj9addQaM/ijTZ5JQrOp3UMaOeU2q6SwZsEMMAda6m8htv+FWaFJ5&#10;BZlAYArXP6jDZR6gzwqXBfPPar/9qTSeGY4To8ZVICobNFgKDlruOz8thHGgUMK1Z7K+j8ORumpP&#10;hwMjdWdZR7YgoJG6XJArWmS6drNTduI0AyuaLAZrec0Nujq33ODitHTrEMl4zM2FGck1agjR7m1X&#10;CcD0qHVLn7PaMiybfmHTvTA27SSyW01CAW8Ku1u22TFcXYW83/Ca37SXTsPtjck9ea3NP+eyJeb7&#10;8WQ3pULosdxO6MOCcmgDS+1x2t/ev5IJa3OCa5+1fULm91yZmLL5p+U1Y8+2nmhVmUtnFdBp9jap&#10;HdkTpGoiJJJ4pAZ9lE8VtczBYwFU7snpmq8jxPpmoZaPBkzWq0Hn6bqaC7ZIjn5+gJFckPtkepmF&#10;4ZsByFIGQwpx1C4+4ub25VIGOyJABuXuK67SmsI/As6A2SiJDgsgJP51y0az/a5gtsxBIzxWvZwl&#10;9TSFyUVuOvHNDSFcdaalJ/aNyItNBHnHlOB+VXLmTzTMy6cFlMJwQKoywLYazKhgyGzsbsc1ftPO&#10;Gq6Hm9Ueazds8GkBzcVxritqEa3fBlIftXSaHJFbarHK8Nr5hGVZgPxrM1eGK38WXsf2n/WOpUju&#10;TUMtvfCLDQNu8oFcHpmna4w8RS3WoeP0ZpbWCCEcYX75rffU5/8AhXfhTThfOIYXO85+96Vg2Fh5&#10;seqefrkivGpIFVIVb7fdmRnwpIXjrik0mNaG4ZbCXxb4cikSERuwRmPr0FM1q0ubPxdptuETyncE&#10;Y7g1yc7XB1azkXzflugRgehrrb28+0N4VnN3udYArKeoxTEF1M0V3YokUY2wjJNPtrvU2uLgx4ES&#10;wOGx64rPvQ7wqyhmbbxipdFaeMax5qbS0Z4NJgPjNk/hHVvOuhJMt7lTnG0ZrMupoQtjGl0gjdcb&#10;R3pp0+6fWL4x3kjmS5J2enNMms2XXNswSFY48li3Q0MZlpbxWviS1mWSZjISeTXX3UMrfDlrtrmV&#10;EW6QM/pk8CsV/JEWnyfbo5ACe3GBVuHU5ri40jTNvl2U+sQNJleCUOetJAy74g0++tLLwIsnmAah&#10;YCSMew5pmi3cK6/exw2sBVIgHHGSfWvV9ei0W88TfDpp72NYrDR9sYzw2Rj8K4OzsPDSfEnxlIs5&#10;X5Mx4bh/wpg42M3xhpj3PwE8dJLBK6XmmvLA5Gdrx4IxXxBML99f1eIzzZt5wrJnjHavvC61rUn8&#10;PazEnhRTa2GnzoxPQl+Aa+Kruy1C38f6+0tzl7nVJXywxxngfgKUew7XRUT7QpgO18FACCagnBMt&#10;8DDgh1w2fWrkxb7FfBrOUOoyu0VW0OC81HxzotqqS7pvEECBVHO3PP6VdrPUhI+uPh9Bqtt8B/Bq&#10;PMyi40138vpnIOK7TSF0+18AfEUajexm71SUrbW2MtGq989s1R1aa1h8MeF7W1scGy0aBFK+oGDX&#10;NR3F6PE2nXVzDdEGPChl4H0zSLasyGJJY9YvYWiJj+15AJ7Vs6ndBtJtFe3AgjC4T1rPlKNqVzI2&#10;SXYFcUtyF+wx/aGVcjgH9KESzqrO1sNQ8Aah5Fun7q2GUJ56elY2lWMCXeqZjkwm7CnsRWn4dPka&#10;RqUwbYgK788DFa0l94eaLxL5EKtI1odrDpnHNK7TGcRp8MsnjbXLxrVXjikIwT+VdRb6vuZNPl0e&#10;RQGO1j/FmuV09dSb7akTkpJdnOD7101lb7PFFg90YCIV6Y79qbQia405J1uofLCgpkDHIqCNmtvC&#10;8dqZgxNyAvHvUGoajfj4p2iWsByx2qFGQRWveWFyNPs7iUGQ+arOvTB60tRmNrlv5SaIGdUMkIzi&#10;obGSSJZbeEysJMb2B4/Km65I73NpNMJAuY1UHoBXSaaNOglM8emxSBYIycnPJ9qOgxjz6ik3he3K&#10;ShpAQp2dRVqw1iGz8efZho2yWN1BfGS4fqaZqequup6TM+kQvFCrEBV5XNYemDUtU+M2hTW+gTYM&#10;pHK/ex2pslGx4ytkl0bxylu5YP4YuHzjrlckV+bmlalMNL+JljczHyU8RTiH5fundyK/UnxJbGz8&#10;JeLJJrJUkTwpch1J6ZXAr8t7C88NRah8UYrvT900nii6eLC9Pnq42s7hddDR0aewzqFnLEuy4XCM&#10;w5B+tdGNE8OW/wAO/Ec9wLeVwSY1yAea4CMvc6lfyJbiKNXzERwQRReXeuM9mlxJdOFACqMgMPWk&#10;kyTrtAt9EMkLeUqAliWPOPwqhcw2F14w1m1i1GNEaXhjx0qvpS6oLyzZFnRdhAULnOa1tN05pPGf&#10;iRZrCdWkgJDnjP0oA5690uyt5rYDXY5JMncA1U0LhrhGMYUL8o9afcWwXxJq8RvnZ0uCCC/Kjt+d&#10;XItLnkit5Bqb9eVx0qkyWWtKh0pzI85QNtOPesrVEkOrWojUlUn+Ug1sNpeqosbpZSEFSVHsKzZl&#10;Ef2YyCVQ7nOR0xQBqXDauNK8GsEhER4Yk81S1mw12E2d2mlzmI2+WYng8U9ZTcvpaR3km2OVSB64&#10;rW1vWNQufBWqWv8AwjzRwxRxqHGckipuNamr4UtrT/hBr2/vdUQ742MSu33dv1riprqW78Z6kQi4&#10;a/2x+65oW7RvDGk2f9qXIJwAuDgZrr9K8LuLKKZtUhTEqM75zj6VLGc/qNsltp2oQpcXKPKI2IV8&#10;YqDSNJe8+IXhpTr9tHExLXNxIR8qrzgZ7mtbxTGqeLNPCW104EKhiATuHrWCDIiXLxC78tbqMyKp&#10;OaaC53HiHTY11z4eNaaW8VgbgpMf7xXv+Nct4l/s+LxkkcdqiK1smAD7da9ci1HQLvw14Vh+32hH&#10;2RNwbjZjrmvKPiFceGYfFOlG1VGwqqXRg2M9amLu7CSsczcvqc2nwxQyOsaSgmTHBq8Dqt1pc8b/&#10;ACiG3A4Xk4q40mnx+D/CQS6Ta0qmTjkZ9a6EzWBjYWelrNKLMA46DI71bQHBeCo5E/ay+HAMhO/U&#10;5BnH+ya+wb83ifDLxX9nZgBZneQepr480eaSD9rfwUzW6jyvESrt9N2c/wA6+0I2gHgP4ixyTHcb&#10;KNlGMj3zU1N0OG580kTP4hsi+rh/9MYsoHTBrRu7C7vHR4byKNYQMtu5NV71Y08U+KTbxMVa7+Vz&#10;0J74pbWK7RZpJL+cFsE7T/SqI6miolTw88UoLZTBOetVLc2ESSgg5P8ACK0BA8lp5hunC+hFZN7D&#10;cfa4Hijyc4/CkhnRaettd2mpJG3lGNfkdhgE/WrNm0pvLWyudQjVS7BivRvTmuSu77VItItLeHTW&#10;2sRvZeDVzTZJzcWgkjkDMOCx5zQBvGIx+IbpUs4xGueane1nbw5eN5sRBU855FRzlvKRWmIcjn6V&#10;VE8hYKJJcAcDPFMRp2Jb/hE7WOSUb1YjdnGKpXaSiFiXJKg4PqKdGR9mIMowTzzSzCQWyBZFOVOA&#10;TSHcraQDcXk8G/8Aj6k1buLK4h1y7P2QnYvBzWHZXKW3ipc2jK7SYDZwM10bXmpm/u1aBTui5J9K&#10;GIbZzM0OoCV3WJD1LdarwXdjH40WLzJcTSgR4BIzTW+zm3aJiylpeMdzUkNuf7TbFpEGiKlWNNFX&#10;K3itgi2yebkmIFsDGK5DT1R5L5vKctuGMV1PiRyyh2tss20fSsvS3gt3Mgsxgp0IzmhiRRumYlCY&#10;gAkig89akna0ENuHYAtEDwOlX5UtJbsny2CyPkj0rDvjc/8ACVaIgtT5XIHHWoKGPHZPL8ryqd4y&#10;F4ps8M76krxXJULEAQe9aWxBJITCgbaMVVmNz+6CQHAPNOwGc4naTY10zDd92h2KBV83DDFS5YXL&#10;OYyDVCfL3AIXg55zQBoJcuRGjlXO8bQOtbWteZJ+y18cYyxASaxcc5xtOcVy2jRA+N7eKS54Mbtv&#10;P8OB0rrL1M/s3/tCEMzkwxYXvhT1xQ9B2PnWLAdiVBIAxV9WcRHkHiqEIzcsDAxGT+FXVCeWylsL&#10;ng1RJdjUPbbvJ5C803ZF9nkByG31LDHI1vOi3uCFznHWoX83ySGU5D44qRjjs2KAWxj+VKpcysfM&#10;Ax61J5afYoRuw2OlQTrOLFgqjIHBB60gsTDeXUlwOefeowzG6lAU4B5NRRiY2Y3q+8dRmpEWYoW4&#10;296aEyxF5Q1WxD3W1Xt369+K+q/2enU/Bb9peAklIdStyn4mvlKSNG05AAxZOVI7V9U/s3lH+H37&#10;TabhzJa/jgVzYpXRVtD11lxeXeZBkqPyp8Ekv2m0xFkebgrUsgiGoursucnGe9TxRus1u2xPYf1r&#10;gRgLrJjXTUM13sQQbggbA49TXg/iHxPt1W/SxtvNCHHD43Ee9Vvif4mv7nxzFodhqjxwwyIb+dDz&#10;If7gPYDv615/cwJuhmSCUqkaB2zW9OnzasuML7nQR6zrEv2KaTSLlmEo3J5vIrudM1qH7ZZQyR5M&#10;siDBbG38a4SxigkhgJVsMnJ9K1JLK3a1OyRldCPLkB71pUw6lZLctQR9B6lpd7FoHhK+huopVkth&#10;5yo2fKJ6ZrsPBkcyXbu6HcsgIOfWvFvBGuarb6ja6bqWoySWtxKsYLkkAngHNfSc2l3lhZeHCmPK&#10;kiV4nB4YH3rGnBwdmjKtsevWF1cnR7AMBtVRz9a2GPyxDeDkVx2jzobSxQzqSIhuBrp3ZfLs23Hv&#10;VuL7HKrluBn+2wcjAlFdW5UiMbCMRDOa5WzVnuVQxtxOprrp2VljPlD/AFAHHfFc80a0noYF5tLy&#10;Anjy+a4vUS62UgCjhjg12tzjZcHYMkc81xWonmLk4LGvKxB3Utjknz5YBPJk/KtHwpdC0/ai+Csz&#10;4CjXNhOeoc4NY900o1KMeXgFjxWbcSyJrng6bccx+JbU59PmFctKOqbN1uet/F1z/wANO+EG3YQ6&#10;Qm0k9Sa51QV+zEsg3LxzWt8YWDfEr9mBg/N3oMZb/gK5rAmikaSzk8yQYiA69K9Vu7M5Psa8PlFM&#10;PImT0NWEVBDJhzmseEESLubt61qxSKQvpmmZDIIYk1G7l8phI5GT/jUswG6X5s8dasGQZOYhwO1V&#10;ZCu5j0osBX555HOKY7TLjAzUuMowz3qMnhvl6UAxA4LndG2cU7Me6LMgA39abkEDIH3etIIC8aN5&#10;gXDetAFuVo28kpKCoUYNQ5HmSYOOBTWV1LKcbccVHnAX5qVxWHcfahkduTQSn2ghW4x61GTmQ8fS&#10;mgfPkAg0AX7f7k4559+lTbysbDYDnv6VRV1JwNwqyuNoyCPxpoaBWY3OfK5x1q8nki0nLR5Paqhx&#10;vT5walDfuWGO1ADNwEynBwW/KhtxnX0PTmoyC0h4IweKfhcJ8v0oAmCjjg5xRjAcAGlRnEeDt4pw&#10;yQx2jigBu5POxg9KeGB34XgH1qs3Mp+U1OB/oQXp7iiwC87/APVinN9xvlNNJYeUC4zjg0hJLfeA&#10;55pgNOduCKjTh7n5j1okJ8wDP45o3L5bDHXvUgRllDyY6gUqTq1vcYhIIYYB71HhGlk5PSn+VEIo&#10;sAdaBImJBjU4HI6VDJGpkVxGV2+hqUKmH/eDp0zSZbb0I9RQMT5/IQmRiMc01jiMkM2PrUpDeR93&#10;tUBB8tchhzxQBJHI37n5Rye9TXJhW2tmWU+ZjkVXVczW+QPvjHNWLqNVv7Ubo+YxincCsrO0gzkf&#10;LzU0bALLh3yDxTCBuOVHNOGAr5pDuEZV9Wt/MuGA+2ozHPYGtnxBcabceL7SaG3ZFFjGp2twdorC&#10;kMeIwYzyeopVVSFHPIoKLkMimRh5hwBirks0f/CNXKBExuGPWsjLh245z271LyY2DIeop3EOhH+l&#10;23XAq3MSZ3AfjbxVTIVl4pDM++QCEnjg4oQ7iFJQZNrNjNSReaFcMx5IxmnQ3Ch9jW3Oe4qZpYjM&#10;m4x9OMUgLUUmJMrJhimKUkHIJOS9VUaPzowCvLdc1Zfy1lUbwQQOaLhcPl+1E+bj5etSQMgu1PmO&#10;cvyfSqshjygzknsKEIAYAnBNNMGbX2gK8gVCQcYNW45ZjLG/mMCq/MoPWsMHMig54FL5rjAUvyet&#10;VFJO4mb8V7ffbo8aleDD/dLHmrX2++/tOQJeMWGCQW4rno2Pykg7sdadG2L5n2tndV3FZHf2Woyv&#10;Z3SvDbKQhySOtRRXenrc3rSaFYSMz4DYHFcm0xMpwGAx2qEuxA/fN1POaHYHHU66Q6e5mb7JYk7s&#10;4wO9QrY6LK/z2cSkn+E1yYNyDIRdOwz61ZiuLtbhWSWTt3pKyYao2L7w9oZ2NHdxtkcqRyPxrmLj&#10;w2rakoROA4+Wt77XcBsm4JPBxU8WosJPuKGLDBrRtMT1OXk8O3JuVH9jWS4HoKzLrwk7xuH8M6e5&#10;K/d6H9K9GutQhjWOR1fdtB46VnvqwknVo5/LAxz61Gy0HszyqbwZogWcT+DJVO3qCa5aXwPo0093&#10;5OmTYUnJaLpXvsupuRlxbuQPSp7XVIDK6vo9jg9MKKFUkKUb7M+YJfAVgs0uzR7PcD3jHNa+kfC+&#10;x1M3MFzplhEgYHGwbm9gc96+irl9Mdl/4pyzZ2bruxtrT0iS1hv0ZIojJuXaAeAM0+Zm6bPzs8T6&#10;V4U0b9qHxXoc/huO3htwoiOd2D7n3rOlj8CCckaAZXGcBXwDXbfHqykf/goVqLBVLXulq6qf9kc1&#10;5ZHCdkuYyG3suc9DWmttS+Vbo6SNPDbWUmNAt9y/w9cCrMaeEWspAvh+2Z94yqt3rO0TT7prmZW8&#10;zDI2WJ7VBBZCHxrq+yZxtuehP9KLPuJLyN97jToIG8vwpZlUUHYEGTRb6k00w8jw9ZRjIUkxg8mt&#10;C1t4ZZ9S32672szgZ46UzS7OMGPJRTFqYPA96fK2WkkR/aNWj12a2l021LqgbiPGQaqDUNVk1y/i&#10;NgYkRgOODXa63Gp8faXdCxQJJZIpK8gEDrWFNZRnWbxzfxBnXqOlTYpSj2MSe+1FNVtI1fUnDOBu&#10;DtgV0Hl3ItVZ765J8sHG496dYQRi+tUZYSPtIySBW9q0MKXFthAqm3GAO4qoxFKZyjeaz53Se3zG&#10;nxq+WH2huByc9avQRJKzmNwVycZ4qeW2YWdwRIMqvNXoRzCJBEfDN+3koWBGCT0qnaOq6lbpLGpQ&#10;nBBrYsY9+hujTJndx83WoZrCVpIsKgKtnr1pNLsTzMstHZ+Y+NMhHHXikXasTAxKBn5fejyXMllv&#10;ZsL97nFSTRuzwbdoB4HPShRRN2W0nU6TNGfJA9SOaj/dm0ckIcN0BqkYpBcRg4C7eRnrSBX8ybEZ&#10;Vc+vSmBDO1ul4pVFLbh0NTPNJE1tlUOSDimraq11E5ljbEgyS1Wr63icWoVFR1A2kHINCQWGTytJ&#10;AGVJV6ZG7io1MoufuDO31q6sB/s5wfs5O0ZXdjp71BKk+9CllpYAHO64AB/E1Si3olcdmSDeY3by&#10;Wx34qPzJB5m22L4U8Ac0sl0F04qdS8KIQPum8j/nmq0WpabHNK7an4QBKY/4/YyB6nrT5Jdh8rIk&#10;lma4IZOrnHHSphE/luQOc85rFk8Q/Du11K/+0fGDwqz7iSizKdpP0rHuPHXwjSaTf8ZNHBOeFqFB&#10;sagztSr+QoLsSPSlWNNyEvjJryyf4n/BOF5B/wALUWVlY/KkRP64rl9T+M3w0hRjb+HdWueeDnGf&#10;wrRUWwcGlc99aGQTEnhccH1qRUO9Tt4r5VuvjtpWYxD8IL2UAfLmXGKyJvjrqu12i+A1qp2nDPcE&#10;j8eKSoyvsZKSfU+z4UtQM+fOxIORtNMNrku4gGP7pNfBl58Z/jBc38Yt38O2CEHiKDccfU1nr8S/&#10;jjcysv8Aws91QN/rBCB+lX9WkU7LqfoKq5s5YVs7cMw++zYx+dNtrS9SC9DTeHcluJGvEB/Imvgi&#10;PxV8XrmQLcfHG9cf3Vj28fUVuW8mpTxxNc+JPE0sh+8RduAf1rJ0pIOZWPtS4ureKXEuvaMzjjCT&#10;KRz9KyLm+0hZGA123BY/MuQQK+YI1jSwtRHqGufMcsHmZi2PrXo2li2udH04/aJlzCANx5BHrSUG&#10;1fsT7WNtNT1hV8Oy2MzDUYZGaVcktjBrbttMtHknH9rHPkqAMZBz715hb28TiSN3lDZyNp9Oleja&#10;NJOumaUrXTBHkCuW7AdOai5TqX8izc+GbOHR7iY+NXJOSYDH93/gWadoWk6Z9rM80iOikhVI6jvX&#10;X6hGZLDQ4U1OKRGh+YjH86woMQ3d7bmIlA42kH1oTJ52yWS28HJrWX+H0syCYbWWQjaT+NdXpS+D&#10;/wDhM/D9lL4MjUXiFYZd3MR7VhRvYxzRefJEq7SR3rEF80nxR0NoiMRarGwbPTBHSoauhqTRW+JF&#10;hDY+Ixsvwz2mpIsue6ueKrxwXq2Hh5orgM8toCR6A10fjYWN/wCJ/H6rdwvJNY25YBuQVFczaNer&#10;oVqFkkYpGEJHtxTijaM7nyd+0ZA1t4s+B8zGEsWnJWvObfSUu/BHgLUxqcsaSgnao+6V68V6Z+0N&#10;bX81p4UlkaRjaasiDg8rJ/XNZGkS6VZ/A7wLbyNC0rWC7YvTIzzXqYT3aehlVim/M7DRnmk8EWbR&#10;3hZYpI1lU9WHrXc63p2kah8LbyKV0hnishJa3APKsozj8a5bQP7Pbwf4jY2ixOUUgbsCukiu9IHh&#10;OwZtTtZJ2vUXyi45XPP6VSVyFoVNEk1DV/gRpeiSaRcPIL4slw3/ACzMJzjH+1jHXvXrdodNvPBW&#10;niTR0t7+3gSJrUt8yeXwG29cNjNeR+NL/VNE17wNq+iTxfZhpgMlp5fyyNjJO7tiuX8Jar8T5Pjf&#10;4e8Xz+Apbq3vJSgjM2yKXngEdBtrRX6EtX3PdtY/4RttP02C71TTmd7KQtEWAYqvX5etfFU0Gn3H&#10;7VepXNhot4dOHi+L5UHRY3G8/pmvpm+TStR+MXx21K/+Furabd2PhkEyJOzRYkXIC9j74rmfg3pu&#10;k3Gk/tHSvZ2XmWWouIWYZxvPp71N7blRutj1fU9R8J6l8Pvi1dNpGnf2fZeFrVbW7kIPmsq/MpU/&#10;d9K8r8G6P4SkvIr4eH5YY54rmWBVm/doyjIIHTmu0Tw/pp0PxNbS3c4s7su17aq5CPjpg9vwqjpv&#10;9gqNK0mwtLRBBFKILdZcsR35600S1rczPDqQ3OlfErUdQ8VSfaDqUqQlhgbUPy1r6XDbHQNcuTM8&#10;ju5CyIchfpVmfTQngKdZdFCPcyOixq2DHnjJxWVocmoaZJPpJ8JzTQEsyzkk7d3PJoTdwdh9vrWj&#10;WHia4tb34h3MbzWUsa25Ut5pcYGBU/w3a+sP2mPgxb4n2SeLXkVXHZmJFcnZWEd7+0pfXMmkIRp6&#10;bjK4yuT0r0bwc0mo/t4/BmOOBCqa7tDAcYU5NKUGosI2TR946rO7eM7hSBhLCE8/Sqd5FHcaKXMG&#10;4Kw4zzTtZwvi68yf+XdFP4VDC7fY5U3HnoM1ybmz3MS4a2F/axhVUkACrEa7bpG3EELyBWHqpKeK&#10;bBxuGc/nWzp7SS2MheLAC8epqrCRoWksq6rbnA2tcLnn3r43/a3s/K+P/wCz3esrMlzoE5dT6riv&#10;siy2SawYRGNy3Kk/nXyB+1/qNoPi1+y3ag27yQ6LdNJGpywXoMjtmrpNqSsROVkfGfiHV4tS+GSW&#10;UXh+AG28TWgjcMMg7/SvYPGlvrq+FPhTAmpRrbReGIftRzySUwK8I1saUq/atP0y8inN0jum07WK&#10;nNev2monWvhfoc09/NFMNJWGaMkjJUYHFa1I3CJ5aNS8J2ur6na3Gu3azBv3TspKyZ9+lQ6tfX8H&#10;gY3h08SwrcqEkROmema5vxzbtba58O4n0dy8WpuWAT76kjHPvXpCWWfhdZSHxFbfYbuxiMmnugJD&#10;L05qrK1yLGNc6hfzfDvw4pvm86S13RBl5PGRW3b6Nqo/Z60y9uNWtReS3wacQkDy0B4Bx61ZSDSp&#10;bPQJho0bSW8DKIQcYGOKxL261X/j0t/PMZlJki35pON9h2M3XbS3kktbqz0gJP8AZk3IpzuwOTWI&#10;sl0YJTNGvlqB8vv3r0rTLS3Xw1fyPNGbg2bkJnOzivLLWW3uPG2q20d4rONSbenoAeaTQtjQZNOd&#10;7BzZldkgK471k39hokniu7un0adEMChVDn5mxVjVXRPFt9HFMAI0URjtnvWa15clpFkiwAOXqoiZ&#10;xFzEI/FjrJbuqfa+Fzngmu2McP8AwjUUf2+ML9nBT8q5/UhbSRtKC7MrjORjNXIH87RbUPZyqFjA&#10;+tUSdZYy30Pw7YvqaSrGThQcYBrJbE0Dyo7EM3Ufw1QzMNOMZupTG4wRnpWnpwaHTbhVVjHtJLEc&#10;ClYZh3yut/ZRhjlyBkn1rqRa/Y/B+guLuF3K5PPTNVks7W7heQXhGJfvdMYqO7MGyztvOuXKxHL5&#10;OGxR0BImj/ey3n70EMnzEHpWdC/2fX5GVAQs2GOPU1l6dcKfE2rQHV5oSSQmRwTWgqXX9rW8JEhX&#10;zifOK9aNgLF5OravOYdM2yblK7RwatDa+owtK3zmIe2DT2jdLyL90hbb8rAVBLgyztIGGF6j1ouO&#10;xLaG0TxnamYrs3EFv5Va1Y2X2tAhbGcrg9awLRml1HVI2tnU7hg+uKvuk7LIqxvtjH3iKNwRoadN&#10;aC8UskUjCIgxnsKnFpZTpqbowjHmEqGHf2rnrSKZNduneIsHHB3YxWg8t6bxvKmHlDog9frSaGPt&#10;0SPUbzHn7zwD6VanadLOFllPySjIJ6g9ap/aWEuySwZWx97FPuCz6VcR7mBePrSsI6G6XQB4a0e4&#10;EGn5NsfMUSgkHHpXOadLYR6tNNBZR5EhPA55rHTTbKO1t5DqV07uSWG84rS01US7u5BZk8jHpVWB&#10;KyKt9NLP46LBJozj5nx1rXguGQIBa9FO/I5NTTNb/ardjZxBs5JA6U5fIN7Exki5GM9BS6AU0itp&#10;L+d2miAdvlUviriabO0kPlnYHuFPDc4BpbvTNNuETFzJFKpDDa+Aav2kWoxXGnSC4PlqmAxOc1Kd&#10;9ilG5bnDxz3Uf2YsDbqpGetdNoFze276OFtg0SxuJFJ656VzRDPc3JZywznIrSs/tB8ReHRFJI0c&#10;itvA6jHtV3t0HJWOptNOEnxAhvo45iyxyHylPC5z1r13SL1D8JbqBo4zKhlDrj1zivNbS7kskuXW&#10;1Zpp12rkcKO9dLpEWvT6ZrkltaAhIt8jE4+tXHYzbMK+g1220PXZUsVeYys8TE52Y54qp4T1/wAZ&#10;aj4pAZrxZor6MHII3hT6VX1GfxcdSZoI53jDkOT3x7V6X4E0+GPSJ9UuLa0WZmKxrgDAzycetJ2B&#10;Muy22qXvx1juIbKyV5LZBc+ZKFBC+ma9FiVdP8iWDQhMpBFxs+bH41zGs6dp888N0l7fQoIj80TF&#10;SCfpTfBWo3Vv8QZ9Gf4gtcm7hkMKyxZKgDpk1knZjcT1DwjpF1qnijxFcWkjxxwFSWkOApbtzVrx&#10;RDd2/iCx06TxPGsszhlJfd930qlpviRdJ8V6HpkgsZ0v9RYO1vIMgg98Vo+IbfSJ/iJYXbQ3g3W6&#10;FHcnCgelUnqFrLcsmLWZvDEEVvr2orci3G1fNOH21jarJdW/gWE6p8Pry5PnKskcb4Ye/FSS3Gpy&#10;eJtGfSLwSNDEQyZx0r1PT4NHk+Emn3etanbxXuHNxFjdtAPHHNW3YSPP9NsPDT+Ebq8HgS/uMWP7&#10;qO4lL7SR0AJ7Vy+q2Op2vgrR7saRa2hj8X2oSB8HzN7joK7SXxn8MrPxPBaRaqxXzgqL5OASe9WN&#10;VsrLVfEHg2b/AIS2AwQ3KTQoHGCQcjIp62L3H+ONct7P4s/AFLu0uo9Pk0eH+0mWMnhl4/KuMlvb&#10;qL9qGx/s7V7a68N3MaNAka5Kkn5t3pj3rtvGLaa/gvVTf6pozNJYpGMlcxgDAPtXh/hOYeH7L48T&#10;y2N9qccl5C9ltywkXqQuOFx7VDuJj/jddiLV/BJtrcvA1lMZApyQccCvE9A0LwNP8NrW61sTxSXl&#10;3MtvLswYichc+1fTt9p+l+IPhj4f1iHwlcWhkiJ2y87MdeDXnGtposXww8e+ZptvL/Z+nEp8oA3Y&#10;6j8aakox8+4LVGjp+n2Okfsf6tpy2VpcPBdArJHCN06SHgkj0Bp+iabZ2lhJKzytBcRIWgkOVGev&#10;BrA+G2vy3fif9l7Tr66h8jUIdQE4lUYYRglBk+grb8c6td2V34ya3+HsrQQ33l2gjfJnYnAwBnFZ&#10;O91cqxV0XW9BtP2uZdGh0uBIL+13KRgLEynoR79q838Y32rW3x7/AGo7X/hW9zc2msTWcK3GdiqD&#10;8p57109r4O8XX1r4e12bSV0+/wDMSdkEmWCLyB+IqL4qajLc+C/g8sGhokj36LMY0+bfH7j1NaR3&#10;shWN2LwvH/wzTpXh2zu2sWNrFMTnO9jyQTXM+HbLxH4e+J+u239n3csWsRxxyPyRGUGM/jXqWhXN&#10;3L4M8NyTaTdyXg0eIPEFI2ADrn3rjfEupeJJ/HWiG1ezjhtLtWud69FB5wfpUW1Y02c58RNHtLfw&#10;tZ3BW5+3XGoRC3WEndKxPA45qxH4c1W+8KeErXUbc2t7AYJY43fO/HIyanuL99b+NGkXFhdxSWWh&#10;WQMksg+US9+P5VS8S+IrhNC1O4eS/kninBhManJ28/lSTtuVsdb4snnttM+HUU3wfhu7l762gaTf&#10;gKM4BxVrxdpHhseBviHIPB0Yv9ItLGYvbNsfDjPb071zUuuXutfBLwRq1tpzNc2t1Gt5br8zKy9D&#10;XYpfed4R8WXtxaMLu70SKO4jIz5qKuOR7CrjZknG+M4bDV/2OvC13b6hKZLJowzMpyMj5hnvXmFs&#10;uiL8KjAl/IjLGNzKcc45rstZ8WeGT8JI/D+naWn2h71ligReck/MTivJ9TTU7aLVIriyZcRKdq98&#10;isKqVzaKsjqZb7Vx8Lr8WGpLPNBFiKMnO41ya3PiIafpz3dnIJyT5ir05pmhzata3UNw2hXn2d5A&#10;GLA4xXo9pZWGqaV4waDxNZW0n2UeU5UH5j2IqGPU5jTn1L92Bo0m2RDkgbgR3rTQalDYyxW1xAit&#10;IzNHt71r2h17QvAEkVx4c0C7upbrZHJFcK5IJ67e1a+n6Jqs+tWdx9sUMCrywHjOe1Jy7Ba25yum&#10;y/bvGvhvT7hL+1cz/wCvCEKce9em38FhZ+LfAlrdSwvBcQNtIOS231Ncx4juL2Dxd4as/wCzI4d8&#10;6AqsQ3Dnru/+vTNcg1FfFfgSQ6xcOf3flq/JX1/OqiyJHafY9NSbUb6xN0pW2cqjE4yo7Vd0ibwr&#10;ffATxLey+FbObVJdVETWjON3yn734VuRx6hPofh63bwskKf2bneo4fivMrQWVv8AGnUo4YZo2trh&#10;zLAWwD7/AI1abkidjpdVstY0vwrqmpm5EcaW0YiizuO5xwO/Q1maPYa2PhL8bJtW5vNXuLd4FB6A&#10;cr9Kbfa/d6xq97YL4WuraDTpstPI2RKR6D2qrNP4tfTY549Yilt4SFfPt0pRvbUdi/4P0e6tNR8U&#10;2p1OaGabT5HiCsSqHHtxzXV6DPrll8ONUe4jgkvWvbgMm7BxkgGub0PX57SHxNLc/Dxp5hGqwybz&#10;yT2q/p4uLrWPEVxeTmzk8gv5ZfgA9K0iyWmtSA32pzGMSWt9FGju0jjJGa52Ccy6x4iN3pkbW/nb&#10;YpHPOe2Aa9H8N32lXXhz4j2K2tlNJGWG/AyfcV5lr0llb3cCPFcEw3xJjUeh71tTetjCcXuZ0x0W&#10;38TapHd2aEyMogl7oDXFXdnFa/FrULq3uI51wDEc9Se34Gupv7nRL3wp4tvPs8QuIdPxFGW56da8&#10;x0+e7XwLrF1Nq8kzQzv5ad8noPwqpWNFflI/HGrXp8ORW0uhNHcXBKoEGQ69+axfDVoG8H30T2zg&#10;fYmBXHQ4q9b3epXU9odR8PJGqznY8i44PTk1pzR6rbW/iFoINsLaeSHVc54rJ2asHmeWWMGmp8Sv&#10;EdtLbKW+0nypCOFq/qVvsuY442DFpR8y9qxnvkW5tJN0k0z6g4z5eO9dZaT2fmQLJZxiQuhbc2cZ&#10;pB1KWpRzReHvD8D2Nw7ShcSFTj861rJLI6RJby3pUmJcqG61f8QTXjeHWiFjamGKBCrKATk+9cva&#10;wzC2tZnuJHYOM/Si9wH3CousSpFCvyOMDPaplmZr6VAjbzHgVFKID4kvJAsi5gGOODTEk8m58/yA&#10;zKTx60wIHkfzb2MoVZWO/NQ3SY8F6u4gAbcpVs1Yee1u79mXRmhLOu4+tS6pHEdJESLPzEOcHGaa&#10;QyvpUhbQ9ySo02RvBPPFXrli0sDZZW3DKAelYmmwGFL5hM4ndx8wPGB7VtoZDJIWeMt5RosJO5d3&#10;XMiRYikYCPC8Vn3TzpaXds+lFtxG0g9KiXUNTgnjRVi2tNjcw+6K2r+Sw/s7ww0WoQTSGImXjlSa&#10;QGIBKNJhQqSSw2+9IbaGO7jkDKHK8jrinNKv2+JUjBBHAz0pjgm5gDGXPP40ICvLPMNS09HgUjcS&#10;T7VWhEL+KLtkSMLJIoT2NS3SSmwu4xabpGXKHP3az7eOeGG0Z7aQMX+Y59KY0dT5LQa8A0q7pLcE&#10;/N7VPCyif5YcsWPy1S057abWpWkuT8sY3AtyMVckCLq8skbcZwDUiFclrm/LRqSQMj0rLcIHJaZA&#10;N3HvUF9NLBNOTcO5kcE4psTRzQxkHcMgsPSqSGWg0gkR4ogTt6dhSvLYbG3ojTbxhV7Gh7iztLrS&#10;yyqY5Tg+tJfto9veWdzDpUzJImS3WhoRT1WBpNJhlivD5gUApjpWXo1jq02vXMdxdrHGuDnAG4Vs&#10;i7tGVnAuFDD+4e1RR3Ja8bEq/gcZoQixqlmsUam01NMBeVJ/OtXSPOGm6Zkxt5zYIx93FZzo0umE&#10;5YsrjjOM1ZVpojZkRbDE6lRnipZUdzqmiuG1W0jD7QrA5r0zSZZI9NgleXEIhw7t0OK8x0u4W68T&#10;XT5UhFQMOm7Nes3y6e3w0sbeO7jA8tSAB1PeqjsKaTZCkmm3N1qLx69DlrgBIwMc1NdaXmWNXmmS&#10;UhSMDg1xJtdQTxj4Pe0iyhvFEoLYwPWvY9Oaab4reE7WcQi3Ntl5McqQKaRPKdJ4Oa2i07Uorm0g&#10;EmxfK3AZAHWunviHklCwxbBAfmC4rzy3edv2idegi04tb25AE4bg8+lei+IQlv8ADU7L0Nd3MYEU&#10;SdQO5NJopC6FDO+m3ARhNmVhtzXoN8La2+FHhK1e5XzZoJ3KL8u0jpk+1ebeFP7Yi0jTJEsrpnEm&#10;WypwPXNdpqEs2oahoNrLosavLcogO/GcnBwe1CXUHsV7LUvEl78HNPiuPCLrNp+pMsGoI2fNXPAx&#10;7Vz17f65a+LY7r7DKoW0zPHt4kAHWverWP4caf8A2PosfjCxg1GLSlY2ki5+8OSSc9frXBa/PoG3&#10;xbAmn2d5L9ndNi4+Utx1pxtfUJxaXmQ6K8t58NI9Sh1eFvtUm5Pmxt2nkGsLX7+51Hwv4wjhkuUv&#10;dL1Gz2RKD+9BI3Yx1p/hDT5LPwTbWd5qKxWo1GRxiX++c49sV0F/c+G9I8U6ddHQ7crLdwqLnhgO&#10;eC3tVPyFFtrUgsLvSZZbi3u4LmMvYxgBwVIOOa0IbfweviKez/4SWESHT3IQLggkcc1v+J7Pw9e6&#10;LpGpLrlu076cjQCGMBJOMjkcV89+JJtetPEGiXjwXKSw6kgkK8hlzxzUfEWnYzNfW3W2+J2m3bXJ&#10;Zr4tDOxJI2njFO8CXmjahbeJonsFN9YSLHHPIcErjHStzxKkF/p1jqFtZ27sbKMugIznHNcnolhB&#10;FrHiS6/scwtcBQdrYBxWDpt6dDRao+4CQSD5Q/OkxxinDHzDcPpR3GDWRQDGxzmkypIAFKMgEbD1&#10;9aOQx+XpQAw/fb5aevNvJxxmo2z5/C9fepFK+Qee9AEeCMfLTh90cihiSxOMDijACkgZ45oAON4F&#10;OAjKO3nj2pMKLeU+ackjC+lRYbzUG0YPWgCRScpwKUlC0o8oH3zSYHSjB+bgY+tACgrl+MHimN0O&#10;AOe9LzzgGmfOTISOg6UAP5wvFIQnHHWlGfIOU/Cmtkwy8jqOKAFO7JGOCKcMeWRikf8A1afu+gHS&#10;kJYFCFagB+QMYwfWoyWJj+TOD2pBgzsQhzjpmn9FbCDIoAbz5n3qDtx1pp+8/B600bs8RZNAE3bo&#10;aYfuipDuKKdgX5elRAguxJGMjtQAp+6BtP50gA3dOtSEJsk69qYcbBgHNAD06LlAfrTSpM7Ern0z&#10;2oUOWJJxSNvG798DxQAh6D5RikI68tyO1Az05p3Y8UgFj4ZhtP3eKRsFGB7GmnO+Mhj1p21MtmU5&#10;I6UwEP3B16flSjbsPy5+tNU8TKI8ncOTTyPmHsKAGxg+czGQBcfdp3ybX+vrSD7h+tIcb26e9AAQ&#10;RtG3PNBB3kEjpTsKUf6imHZubqeOtAB/CPkpeNhGOM0wDIU5IGaec5OQaAEOfmGKOzc0YGD8tNbH&#10;rQAYJU8Z55pf+WagelAwYm+WngHym46UgIiCHQcU75eeaYc5OI/rzQD+eaAJAPl+7/DUALBpR5B+&#10;9Vr/AJZUz5cS9M4pgRAPsY+UaUfcGRUoaLyHw5znkUxwccRmkAMT9nk2w+maZuj8sAI3SlwcCnEJ&#10;k/IvFMBuAeOetB3h8BevQ08hcDmmvnKgDt19KAA7/KlBH8PWmRki2UFhwxpSG8sAtnim4/dn5Dwa&#10;QCtncDtzQR8hOKXjyzSdhzQA4ZMRxxxzUW88AqeDUgwVB2nGac6R+SSOuKYCZHlpxTe/+r4+tCbt&#10;uPSibd5DYTnNAB3BxS5JtpDg5xSL5hgGUGQBQQ3lScc4oAihLbpty7snj2qcYG4b+/pUSDEDD/aq&#10;VeCfmycUAO/hztH1qIg+eOMjPX0p+5eRg+1OGNz+lAEb7hE/0pqljCql+AeKl+Xa4L8Go41TzrwB&#10;2wCMUAHfOD0603J2Hjv1p5Bz7U09OlAEZZi4/cqQe9O5wOKcFBYfvCAKSQou0hS1ACHfhMQ5yeea&#10;euMHikBBXOAKev8AGMc+tADcHLccYppJLZ2jpUrj/RP9aM7qYeDD84Py9qAH9qjYDgb6d/AcflTc&#10;DeSSelAC4GcZWp4yQsnHUVANoZz2zUgI4wR+NAERA+0yYXGTTv8Ali2RQdxuHBVeO9DlQp4oAiXq&#10;fl/CpMEyQ/vGA5poALHaM5707L7wMDrQA4fwfIDyetISu0DCgZpvO6TJNMfpJlCeRQArkbwODxSD&#10;Gw4bvUZwIh8w+lAK7F5JJoAkZju6E8VAxfMQAx60kjAZIUcU0MDLHkH3oAfkbGyBkVGxG8AHrTJW&#10;HnLhhjuKj3cng0AScbn571G2fLfKjgimsTtYgc0gYYOcmmIGx5q5bHy0DeI5PmBxUbFSW5b2pu4D&#10;cBMeVpDH7m8tjsWjzCFI2/jVc52cvxmjIO4Z7UAP+US52HdnjmpDuMuMAccVANxUDqAeOakDABsH&#10;kCgCcAFVIY+4pOA8fyd/WoBJ8rkKevSpAehOKAHuzbgKBjIHJphIIY88YpVJE0Rx1FAEoCAggck0&#10;7B2HOevSjK/NlQD2GaTnLHB96ABQTnMmKapbzmG7IpSAYSPMwc0z/luoGeOtAE4xg/LU0ZfymwB9&#10;arH+L5TUq7tw64zzQA4RMLguZCzMeeelTjb52CR0qMffb5jjilGBcKwIIxQBMQnlx4Q89ead8u6H&#10;95+dNPXIUYx0p5EZhTKZPagBCF3NwaOzc/SmjzCGzjjrSjaZOgoA2LVXGn6mxUlf7Fn/APQa+JUR&#10;IfHfxLdOA/ieYgfVq+29PZy2opj5f7DuP/Qa+J2BPxL+IUZZQU8Tzd+vz1rSWrM6nQ6eQ258L6Vg&#10;fvB94Vnb8M26I9OBirrhEjjyo5hHGahgWB3kb7VHnnGa2uZMltrySKO4dYkClMEYpq3MMkxcx7Gy&#10;c4qvJEn7zDqeDwDVKxDf2tfoyHAalcRalcC4OyYMWPIqG1fGu3StCpwmSKf5Ui6zI65AA4HrVd2E&#10;U+oSBMs0Rzmkxm1f6nAPB1hCjQhW3Ajb0rBhjEukW+TG+xyd1U7TddaPrJfT5G8pnOV61ct/Kg8E&#10;faEuAzF2yh7Ypga9jeRwWV+rWMbN5JHzdqxi0TLcMXI3Skgdq1dM/sq80LUZG4k2HnPepLGLS5L0&#10;wtCGIlx9KBmSsihSDJ0A/GpJGR4rZv8AZ4rWvLCz/t2aJZFT9wSoFZUUEy2dwJJvuSnafWjcLWK9&#10;qlxLqt3CYcgrwTRJbmO4ljIIHmjipIXkiv5ZA4DBuOa1pdkmlyyOPnGCDigDLuGMUlmwgC4jGcc5&#10;q5Ab4pDKbSQq2OR3FZbuftJL7zF5gBPpmu7kNtbfDfS3jjEwZM8dRQBig7dULKDyBkVHe2cc+ohm&#10;lO0KCRToZoZprmVbQphOQak+1AaPdqtqHYzDn0FAihI8kKoosnWPbhSe9RCWQ6bdbonIY8GtfVL7&#10;R5fB+j2/9nxrKANxHWqMTRHRpUESs3l4XikhlaytYvtaToDgP8wJrsEgEvh7VwJgP3QI561z1la6&#10;i9tJh1CK/wA3PNOe4vI9QWJJmwcggGhoCQzzta2Nq/yRpKdzDqcVpy3egx6RZvFDHI6qFG5ck+tY&#10;zkCK4Lqdzd6q2wtm1lFdflLelOwG5CbZ9a0tVgjjEkgz9TUuqQPbeLLNROQDDuNZcu+LW3baNsTq&#10;V5q19pFz4jaW4tXIEShTntSAytSubi6bSUFwhWGQjJ61sW+/7LpDGMgxrnNUdSg01J7YwKy5bLAG&#10;p45xHY2JID750XB9CaYjO1j7Xc69psimILDMCxJHattRMuiXF55yOggUYzmta/0O2bEiXhQPYBiS&#10;2ACRXHwTzW+laraPFKyGdsenFAJiRzzDUrqQMcufmGKvWqRPP5khCjBzmqOjCa58WSqLFwm7A4ro&#10;Ly1niurqNrRQMdM9jSGUpBZiyuDFZW75kwpJHNZjQtBqsYa3wJFyBnIouQqIIlkPLg8HpVsuh0S2&#10;DEF0TjPWmMRMhVIA4POaryTRrdNnIz+tWIkeTTp3LYw44qGeFDeW2SAMenWgCzZXJN1Jst8EDrnm&#10;tR7TTr2zu1ur6WJynynpmsO2AXWQpiYB/unHXFPu57zN+mxhtX5GFAE9xp1vH4Hv1ihV9soUANz9&#10;avWMNgng6WI6FB9qSINDJ3Brn9E+3P40sxNrR8t45Mhjxx04rb3Sx6nd7WLkTnkelADdOfXpYfGg&#10;u7W5kcMuwjPAFQaat1J4x1aQwSgBdq7uBWva3l7Hql8401cPFh1PerkCR3fm2sSxQzNG7CRTjBpB&#10;ctWw0seA/ibbT3dsskwQqQPvYrwnx34c06Xwr9pi1Ixy/aB5Zxj5s8fnXqFlBMH8W2tzdEzR3aje&#10;T70/xSukz/DWysl0NJJl1a2YSg4wA3P6U4vldxpnyO8Or2uowQXPhq7a4EIAQpw4I4we+a9M+GWj&#10;Sw/EUXkvgvy7mVX8mM87B3Ney+I4vD83jr4UIml6eIrTw8A0uwZZtvc96wEbWLaXWb2C0iATeqN/&#10;smspSbZXNrsbMrXLa5qIFojETYKn1rtornwm+heDbK/tbbetu5JCcr+NeZaZdF4kZyzSveAjB5Yk&#10;1patp/iJPEWn3cd/GRJCodGGNnHatIuxMlcq6pdaUnj2Rba2IgW7AQt3xXUajYafc+AlvQ0ZYWoJ&#10;APTArj5dOlaeOSR8leWA966aM48EW8C3b4YgMue1AWE0TOo+HXsklCYYrKB7dKzJLa6sPGd9azW7&#10;BFhbB65Brc0JtNtfGN4IWUSPGCVzwadrc9jceLNHj+1guZcS4GeM+tCZJn+HiqS6q4iyA7kDNbuj&#10;W0l7431GCTUnRpLaVkU+qjPWsrdbWPiWdobNpImhXK5496u6Lf2n/CwJpgfLHmYUA9M8GhjILGG6&#10;tfHxmk0UyhL11yR74roNXv0k0XxCoRY8xKVyela+vzaNZeGvD8hmhkaaYlgDypNczrFvaTfD+aZb&#10;lTI6rkK2NoqrCTMcOLvwLLFJbwySRPlWX2rtvBunaZcLc+bqSq8tuVjjLdCB6V55YRRWVhcMutgl&#10;wMo3aiS71OG80u80/Vp4ys3zFTxz7VIzubzTXh1DxvDJbR4Rjgk53D2qHQ9e0rTJfDUv9kQPLFLI&#10;qIBjk+9UbLVDLofjI3j3E1zJGmyXOMZ61Qt9Nik+JPwzik8sxXOtK0hz0AOcfjTeqsJabnZ6k+q6&#10;lbeKHu7cqtz4Zu2WNuv3SQfwr8oLu0l/4XJ4xRZEATxTdKS3s+K/Z/xLp9v5+h3dqYCsXhWaOeND&#10;9wbcDIHTNfkH4pghj/aL+K4jgbbH4snbA7bmzW1GUXFkJspgxwXdkDblwrjKqa668i0mXSfB1x59&#10;vmTAKKeV+tcLdC4+yrKls+WdR81eheHNEmOiTXNzd7I/s+9QzcAioApS6pd6X4u05P8AhGraa0Ns&#10;Cz/xLn2qa/8AFemy2gFvo6m68kiJsYAz61y2om9ufGOurGJJAmckc8DpU/h/S7S6g19Lnw+YnQNt&#10;kLYz9KVh3Knh7S9UvPFPi6ebU0eaUFmO/hcdK1bW5vrPVdVimeI7LnGSeOtZCHVNP1HXYYoZwiyn&#10;a249PrXd+FYPBt9p2sx6ppLyO8y7iZCp/PihuwJEA1Cc6lZ3E2oQJZxR/M2flGa1raLw5rPhfxsl&#10;vpYjS0i3JcNwCSMnmq3jv/hAbL4WS6fYeGt6yTR7ESbLA+uaxraPW4fhDosNtayW8M1kTKV/i44y&#10;ahO+wXOUjkhtNZ1ELOuVlZeBnP0r1LTZPCD/AAWSa7tC12WbKlMfSuI8PaM8/iG3N1cRqqNJyx5Z&#10;j93iu/8AEVvBYfs3aaZbC2e6hvG37APmVj8v6U5S6dRI4bUxplvolzdpo6tunUQRgc5PvXS20Hig&#10;eD7a5lgnjie1Vim7PGK4O4v3u/D2lQnTwD58ZQ+ldvq2pajD4A0W3/4SGNmGmBePpijWwGDPrF02&#10;osn9kQN5aFV3L6+9WLGxuv8AhENVuHuLYGWbLA/w56Vylu0rSJn/AJ6k5x1rVE+oSiO2W8lCvIDt&#10;z6U7aDRjXlprUes+IE/tS6/fBQnlg8D2xWFdQiGWOARyTSswL+YckfnXrNgZEm1aWfTlLRW4Cb14&#10;rKv7DQm8OeIdRfUoluS/yKCMUJpA0zkrd7RtB1SKa0kDkoIvrXXaJLBpelarJPpSTzTzwpDBu5wx&#10;wTXExwa1Lp2oz2+nkxxyAscZxUsEt4dUs55vPLIR8reo6YHtVtXEjQuILeH9tjwqBs2SatBKBnoW&#10;ycfhX1ygaT4T/HBwmXbw/GU49AelfD091ej9oLQrqW8lZv8AhIbYhj/dyBivubR8t4W8SwM4UTeG&#10;V6+61lPoOL1PmVbi4e902KXajLqEgIx159a7axWwAZTAjkRdc9K5+/tYY/H8cTvEGOoOVI7c1oRi&#10;K31+SVLouvk/Oh6VVyLJkWsXF1HbJCtrIAZhyq8YNRLJs0+3MhXAhHJPJpZ9WgudTgt10KBMOfnb&#10;vTpIbZoXZpwwxgYPSmBbsn0aW5sg7x5ZjzitCaDTl1a3aNo8LyMdqxreG3SSELakgg4Iq4AyJPmJ&#10;zk85PShAWnzJcyOEbaBgZqBonEse3HJ6+lPWS4NpEFij2Z5qZlnaAnfgKvJ9KYFCQCOdsyAggfxV&#10;ZVrbyoD9uDHHc9Kz0geTUroPctg9DnpWnBZWcllGhvFBY5LZ6Y6UWGijf2iyDT2ZcAXKsMHnj3rV&#10;lZW1EFMhTaKCfoKmZFWxMbuGEa4Ug9qyZZGKMipJkq2MCkFixtjMFvIwY7bjlhUjiSTxxoM0OuyL&#10;AqjzI9v3jT9DSSTR9USa3Pyz8Z71tR/2cmv6IrIifvhjjilewNnOeMY4baTwNK12ubuNtsI5IA7n&#10;0rCt18yBG3RhQBxXR+O7Z7jVdMNu4by4lCc52juPxrn7VDHpN9HJEVk+zj5QeaV7jSLFzLarplv5&#10;YQttIotPsJ020nkuA0iKxC46Umj6bPeRXsv28RiNm+9SvD5FvqoypdVIUjpSuUkMt7driDW7sr5a&#10;Kx27jjpWJcvIkUrGRNmTg9qrtc6qdOnt5b5tjTnKJx9K0Le1+1WdjatexrGrDc2ecU0IzYZLeTTZ&#10;mGxgCcnPSmbtK8rAuGDHgGt67sNFs7m0t4o2xMn+s3cE/Wq62Vgs0JezjIIP3T0ouFizY2GhnSFn&#10;bxCXuNp8tcbdtXofJbwR8RLfeu5tJk47EAVX+zafJpEwXUwjKfl2nkVY8MiB9S+KlncQ/v4vC0zQ&#10;SE8SLtOaQz5s3ObgqI8f6c/QVZALXUf7rPSoYSF1O7UkAi/kH0q4qlXYrOCMnPvVE7j0mlTVLmBo&#10;1G/BVh2qbeTeXxUqpUDGR1quqL5ySSMxZW4OakCkyXTFgcgYWkxjv3xUO0mSTzxS7oBHhps5P41L&#10;GMyQbm2qynIPahorVRcOJN5JGB6UgIiDldq/exnmnfwYHp+dL8vlY7DtSgZXjGccUCIxM0ckg2/e&#10;XB46Cvqf9mnyBaftMqGJj8m3ZT7818v26gPfiW3XDQNt5yeBX1t+zFYSN8Bf2vL8IhFvLbg5681n&#10;WT5GUtmep3NvJJfykcf6Xxz2BrK8aata6T8H/E96sZaZdPWKCPPWRhgfl1rdRLiWW55wqvkkGvnP&#10;4tatPP8AEDw5pUcgS3t1LyDOSzdBmuOmlLQws29DzSxE8uvapdXF27yz3TSzMfUnOPwrp0li/sXW&#10;I1iRt0fynNYVuqjTZ1Z8k4HH6VegjijH+tfaRyM11ctjoR1GhCNtAKsw8xXIP0rVkQQyQYugVeQc&#10;elc/o5J1K4Kt+7DDcc9a15JAdbcCyfYHAXPvW0UJG8gjktmjSXMnDoe4I5r9BvhHbaf4p/Y8t4bo&#10;lr3T7FkWUN8yMo4z7GvgDT7dl1a2lCr8sfKg+tfWP7N2ty2H7REFl/a6rZ6hmC4ic/LubJQ49c8V&#10;hiYe7dblRhz9DpLY3Ft4u160mXElvqDoRnsD1rvbB/OtohkkbcrVj4vaBHYfFfR9St48W9+DvA/h&#10;kHX8xXPaNdMmlW+LU55/WsYt21OGrBx9D0HTniF7H/oafKpHWtw/8ei5THznFcbp8oae6Im+7Mv4&#10;5rtpR/o9qCij9wC35VzVAp6mBeAjzueWHHPSuM1AfvsfLwDiuuvSQpweMnFcXfAMbuQSuCzYOe2K&#10;8jEHfSOWulBuMkYwTXOamYh4c3hxmPWoCRn0auhvSBdQn5vu84rnr6KOS2mJuMKBubnrjmsKatZG&#10;61PQfiROJvFv7DLm4XD6MVzn/ZrSaBRpEjHOWRe9ec+MZzc+Bf2GpFnl3G7nQHPI2E16HFPI+jwA&#10;wsMWqZyevFeincxZCkeGf0K1PbxfMFO7IOc4pUaIqpDg4H51ZikQDJjGSe1WQShRhlKHpwTUTwny&#10;Rh+5q2ZIPspJUE5FQu6mWMfaCAVpAZrcK3HIqs2TCx5+961Ymz9quAMkZoK5018YyMcZqmJldt/2&#10;YfL2qSLcLdf3j/SpVRRZxbn+bFOVHZiFiJyRSsBXZ5DIfkJBWmc5UEHpVuSN1ugNmDjpimNG+7Pl&#10;8Gk0BUZhg5U9KVHG1QAOvenSIAVwwxu5pRGPMQjJIIpCJvMti8K+WofHJzVhSNhxH1qlNbxmcvvI&#10;xjIB61aXIWMeS3KjmmhlhQu8/ItIR8snI7VGfMEU7AsQB0qFHLiQi1cDPHNUMtLnd14xQSNyDYx5&#10;qNSdvSnFl5zikBJn5H69BSByARt4NIrYBGwYyKUshlkAA9qAH7k+TCnFO3qM/LVdmAVsAGotxIai&#10;4FxmVmJKkkmlBG18joOlQKzgN8opXIKgiZc59aAH5Bxj1phA8r7tMJ5XE3bnFIWOGzgH09aQDl8w&#10;W7lbYNz09KZltmTGwweKsQsAWBK4xUUj5uJQIQAO+KAEGzzgwL5I6GnkjdnvioS42t+75pQTu5Ao&#10;AtKHMHUnmoz/AK99znpxU8LhVYmMMuw8VWbcZWOBgse9MA581CFOM0pZPtPzQuSF45pgYYK4P3ql&#10;IG3O7nbSAPkI4BpcjzW+YVCC4Bwi9eaCGHIQk4HFMCRj8x+UYKnrW1ANJHw11mTzE+1LKoRSeoPW&#10;sHClVznqMigxkXN7gPsaMd6QywjIAhADEjNM8xvtEyle/pVaAyiScFOVerXBmckcle1MBSzkr8ow&#10;Ac1et4g2mjbPDvJPBxWaQwjk+Y8npT0faUPzDHbNA0XZLDVPstxJ5TuAMgoucVlP9pEUuLCU4+8X&#10;4/nWzBq97BkJcsvsVyK2oda0W4tSL3whpcp2csnyn68VLHHU4+J2ESq4I+XJqz5x+z9DiuiEfhGe&#10;OTy5ZIBngM2eaVNGV0laK/gkAzgbsUwuc2JkLg7Rx71YDEqcKvA45p97pl3BKudIuuX6gEgVTVJx&#10;dfOkgO0Yz3FK40aSy4hjKlSccg08SKdpzjFVlWMo3LZoIxu5OMU0x2LZlbcwBB4pySv5b8L17Gss&#10;mQyNgnAPSrMYGQwc4PUZouKxqCRfJbIGcetKpOyLg43daz/lMqkA8VYSRAzjNPmBGhuTDDacEUxX&#10;KzKRKMYqmZec7BUMjEyKRHJwPyp3HY1i6GB2O0kn6VCjpvXoMN3NZiTN5UwYuSDUm4lFKyKPWnzi&#10;SNG5uGe1aIwptx97uaohIwThT0pnmR91PIpN6iRsKelLmQyXkr6HPekw20EQyZ9jUDOTu479qkjl&#10;USLnnnvRzCsPLXDOwZpwMfdzWhpk0serWY82Xb9oAGaqOyEp+7HI5qa3C/bbbGOLhT+tO40fO/7R&#10;sCwftHfs/wB+mA0+g3COfYdK8bs4Z5dLDbAAJGOfrXt/7T/HiD9mJxnBjlXj1ryXQUuWM0ZgLD7F&#10;knsOOK1cnodMVdGj4anVPFbwyxoXEqmPPQjPNWfEENvD8cb+6Wx/cXllGWUdFYDnArkPEut2ugfD&#10;bxPq0vghbmS0uBiLzNpfcfWvDb/44G4nhcfs9W2VX5C12eP0q4wnPaLaIbSe59X6ZDC95cMC2N2A&#10;M8jNXJbb7Lql9mCaSOTByoNfE83xn8TB5Gtfhbplu/8Ae+0Mcf8AjtZ138Z/i1JAqxS6NDxyxj3n&#10;9cVt7Gpp7pLmm9z7rkkdls0+1FFzkqwpksUUs7ILSBRsGX8zrXwFJ8VfijJDGJddhkbPO2Pbj8hW&#10;bd/Ej4lS2TIviS7hAOCY2OatYVlLl/msfofBDDDeDc+kFd2QzXABFa1/PpLaTp8n/CTeGS8cRBQ3&#10;Sc+3Wvy0ufEvjqaWUt8Q/E2SvIE7ViSajrLKjP428VMWY7gbqT/GtFhH3CThfe5+m6X1ol3df6Z4&#10;YiTeeFvUx/OpjrfhaOzuluPGnhcKQN2btOlfl413esWP9t+IdoH8Vw1HmHZGZItXl3dP35rX6okl&#10;qLmh3P0ok8Z/CaB2QfEjRAVP/LOUMM/UVSl+Ivwpij+b4kWhO04xzX5suVa5bZbXajI+Uvk/nS7C&#10;HcnzsAevWl9WRn7SJ+g118WvhPGkqnxfNNjtFEa5+b42/DlJZVi8EazJgYDNkZr4cXZ5RP8AZ2Rn&#10;jLDNOMQMVqVUEtntWqpRXQbqxWyPsG5+OuhC8/cfAXUJQG+9JcgfpWdN8dGKPs/Z1hHHe9PH6V8o&#10;eUVhXN0gYnkYFJtYwTjzEJ/hA70o0YLVLcPbrsfTT/GzWHMvlfAHTgdp+9euR+W2uevPjH8SZDMI&#10;tB0O2TP3YySR+J5rwNYpD5v+kkFeoFPZIxGcRv2wwOcn6VXJFdCFXseoX3xM+J827/irLuLK4+Qn&#10;/wCtXL3Hivx7cMFuPid4wdC2TGlyyg+3GK5g5KWxMRLA8HHFOKZRj5ZBBFNaO5f1qf8ASL0uqX7y&#10;SltU8VkY6G9k4/M1Q+06g0j41zxBjsDcNUm0E52J09KcEwOFHTjiqcr7mcq0pblXfLlmd9RYd8yc&#10;0o8orZg2V0S2ed9W1UYf5M5HelC/ImNvB4OKXyJdSTRWMcR3qLWVWA7nNRSwSgowjBXcOM1o7evH&#10;Jpoz9viUGT5R0qTN3Fj+zLlVgh5iG3I5HrVmHCwsdkbbmI5Wq6r/AMTG63W+TkVbfKwRjauARgfW&#10;osybD1CrEzpaoWOc+1aOntISweFfv8YOMVnDImcLJj5BkYrQgKjaBMdzGjVFI6mBZTHJiFuHXGDX&#10;omnCQ29hwvyxjPPSvO7Fm821y/8ADXeaZIClxmR8kAbhWNTUTudfDcJEtoGs1eQZ2nHFdnpcivZJ&#10;KLcAE9AcY/CuEtVbJDxK4HQ11WmghZT9oYDI+QdDXBVb72LjLQ7qGZlidljzJt45rp9M1Jv7HNvN&#10;Zq6sDtweVNcJEBuhH2mRSe/pW7ZB0uFxhgqdu+aiw2eiWd6YtEjV9QdsMduScgelSW2pWcmvWsbQ&#10;ujMTtf1rig0wAzKx2uTtNEM1xHr9pcNZAiOQFVpOq+wJHbanPBv1MYYFoupP8hWD4fJXxXFI8xcf&#10;2goGT1yap6lftda0kh00oPLUfKaNOcL4tsIwAQ95Gd2fu80QqOXkW3Y6i5imj/aC+KrHT5li/s63&#10;Kgnjle1XdMliVdRiFmpeSQlQe2Ko+Ib66i+JVlHLb5a4sEMbAffUcVoaasf9r27iEBmgOBmtrFJ2&#10;Pn/44RQzfB/XnMSeZFrdsMj/AHq8OTTr2NdLlmvdwis4j5ecnBHFfRvxptWT9nv4lzbBldRtWGP9&#10;4V8zaVrDjx3pX2uzDJJYooJb5cYrrw0mo3Rq7NXseg+C4rzUfjFrlkLiUWNvpqvcHOCc9AK9B8Qe&#10;CwfD+n3OnXGpoUuMumSd2DXF+EnNp45+J2o2kltItxZx+Wu7gFRzXsOgah49GleGNQuLaC4068u5&#10;FktwvMAB6+9dKdyKhhQ2cOufCPVNEbxxpVje2UAWVZ9u4Ag9M9c1sXmm3Ol/seeGNPFnI6WnmEyf&#10;d8wjnPtntXGeOPCN9f8Axgn1LSPEep27zTW8gWKUoVZD0IHUGtOXxrFNHd+GvE+iXFncQ3VnDHJE&#10;hY3OSADjqPer16GZe+H83iXUNA8a/abixltri0eKC2dR5keBjLHqR6ZrH+H9lqGifHn47aXeWc6R&#10;31s7B8ZXOfk5rWaPUtM/aW1C3sdJ1D7PHpkDMVU7SrjjFZniHxdLafFbTVvPhi7RLMv+kHgvk+vt&#10;Qldi2OosZby6v/G2jzXQhYxzCCUthsdiK8T1Cx8ReG/iR4W1ddM1DUEtNQn+1FXOcN0JHpXqiXei&#10;av8AtCfDkaassT/Yy010j5VfY44rI8YSeMdO+J0d4vhu1v8ATEiaDUY3OVdZOA2DxxTiveGi9Z61&#10;4p1v4aSajp/wptZJBbPuh+1gbe4J9K5DTJfjKkeqSyC2a2+2FZYCu5hn0b2rrfCOiw6dpXjKaw1O&#10;+MOowvM8XmHYu4ZAX6dOK5i11fxLHq3jSBtNuord9WCtKynCc/rS2YWudbpU08Wk+KrSbRI4prlQ&#10;wnB5PqK7b4drBp/7Rvwnv9kRWHXwhPfDnBNcKl3pw+KXwztZ4VmFxZyFbhW4yBXp+haT4pu/E0j6&#10;P8M7q6jsryM3B34zuPGDVyso69SUrs+xtciVvFED/aPlltlcH1zzWOgVdVI8xiSRjmtO2j1h/CPg&#10;hdQ0lLe8XS0EsAfdswOPm/nWdqcNzHd2sig9e1cUtDZFfUraF9R0tjHErDkA1Zt41V0wFwQM4rFu&#10;552v9K3SSEFhwK6W3A/smFjEfudam49DL1KW5s/B/wAX72z0mSW6ttBaSJAMlmAyOO+K/LXWJPFv&#10;iH4s/FrVNT8VXkurLrUojScFfkU/dVD90AV+slq6G9mbZGQU/eBhwVHXNfmT8arvTU/bt+LF/pum&#10;pBbQllZoxsR3A64HHWuii0Zvc83uWmm8M2Gnz6HFDKkpEcnl4y31qTw3JBbaj8TLfVLyW3NpLbmO&#10;QphTu6VLocmra18NdOuv7Vs2ubZruRyFAKhMkDjrxXXeE5fD2tfCrxJPf+FrG5MqPFeREhXHlcDn&#10;rWkmiVE8n8Y6vE/xHsbddLtZozaBonKgh8d1b2rd0mOS++HFoy2N5DNGrgMwIV8elR+KtI0LUbLw&#10;LZ6LcpYvYPOIg/zMO2Cepq/4avr22+HTaXqUIEunmTZOsePMz796SehKd2Z2nStDJqgk092dJCDk&#10;4zTVWMeJbm4itpMSHkEcCi7lV4xcqnzPcHcB6Cny6jYR6PGxgjIO0Ed80yrENoL6H4iTssX+ivav&#10;5oZuOa4KOHTIfjzJPAkoR5JSw9Sa9UNvb3HgfURDrFotzIYyYmkAYL/OuO1iwVCPLmVJrazY8Lnc&#10;SKLXE0YU0VvJ4h1q4a1wpbJYngYrC1FrcadM0VtgYIB64rV0yV7jwHeRNO3n75t4Zccg8Vg2V5pz&#10;ab4ptbtGimaXagYccehoiRcn0uzkm8K6k8nlyFZRwB1onjlgv0/dhownKgcrmtjR7uzt/DevxLal&#10;Sg+XJyHz6VTikU/2zLM7NK6N5ceOgoHbQqvGT4duZV2kBhjHpUBvrhfDOoQx2RIeRBuI5HrS2CBE&#10;vEOrSFZJmKqw6GpzEQJAZ0ICnjHX0poDW05o1stgZcSWwyAOhxWZOl439qGG4RSsmQNuTjvU+nkD&#10;SrzzCAVYhTntU9s8cV7ds15A2+M4AOetK4anPR29u9zq0xtt8qsmwgdDW/PPcDRtOVtMRJREAQB2&#10;rNZZ4tQ8yG+VY3uMyIR1/GrE80kurW+YyMKvPY0wSLGHXTbV2mbLHoRyKkQGVNSUhB8gIz3qrdXM&#10;SmFFUk7AF4rPW6YagiNEwbB5J4pAXFGy/hIKZWQ8ity0kjEWplo0IdAOlZQSOW23I3zhThQetOgS&#10;9jjj8y3wj578ihDRYliUo7fZgQX6hulJCkXnyBcAbc5J9KhkWVbbEeobmaQHaewrM1OWaPySLiZU&#10;Z1D7R09aaA0pJ1kupj/ZqKN+NwOelJlhJIxcEeWe9VmhRTpckOsM0UkILrip28nbKqSMQQMmgCqm&#10;CJWa6UIJDlSa0Ld0L/JFkY6iqc1m72kASJl49adCl/biFMIQVOTR0A0yi+XKWdRUKmBomj8t1Jcc&#10;iltvKlmnV5dqj1PeiRRFeWflQAgP85J9enWlYViGSaddXWMSPsVOvc10sMlu3hG2MOomRmjbfHnl&#10;cViSRr9pnLSpvMB2kds1W0+K4t5UdNXZj5jZyOOaQ46FvQLu9l+ItxF5DGJQ4O4YzXawzXdvrMjR&#10;adGrrOffAPtXK6dGv/CxtKnOoqiOx8wIvWu0uI/+J3YtBZXcqN1cqQKllPY6AXzXMNrD/ZtujgDL&#10;8V2/hyfWWluLSK1eKBEHnzdAw/xry3T49T/4WJp7SeH7lIBdJvYDtX0fYx6J5cTRXERifT/9WeDn&#10;FVTlfcxV2YER0GfxzaWMUtrEgJEkpxkt/wDXrfn0q5tL2zzJdmDBK7Qdp965HyNAg8W6pPiRpJNQ&#10;Uk78bQDXR6p4svf7a0TT7PSxOv2YBmKZAGPWm1ctbmpbXyzTR2T2N0bYk5cRntWjotp4TPxXspIL&#10;NmuIdIuUgcdRvGD+NX/DOo6F5dlDNFaQXE6MCksYGT7E1lXNjqmmfHvSbqG+ia2mWQTADOzd0NCQ&#10;7nPeANDeL9q7xJHfTXLW9vrs0qyTzEgb2yACa+mtYuvC8/iHwxpsk1ukYtmCsi8/pXlcGj6rPczy&#10;R2pZ5LoMJGfYBzkZY8V2Gh6RrQ+KTS30QY29n80hOQPYetUkDSsdX4c0jTR4tvYrDT45Gzw7Pitp&#10;9Kuz4r1+1nuLcSyAFCXBVcdq5C5lvIPHSTWerOIzdKGjU45z6iup1W9s4vD9vcXlzNBM9nuWQueM&#10;DPWhpsi55r8R/CNnZeErDWm0K1l8nVIhcbFA2DPWn6enhtdM0+8s5b5vOtITv3nA45G3oK9Djj13&#10;X/gY8AvLe5sL1SoZ227tp7H2rmtO8L+IdJulin0mOaz8iQIA3KZ6cU73ViloZvijw94SuPhb4slj&#10;8U6h9ov7JVjVZS2xsenbmrXhPQUtP2f/AAfZ3FzprNb2MzSNLgnB9SfaqPh3R/E0vxI8TR/ZngtD&#10;csQs75xk8YzUniG01Wy1HVbS+1S8iguYWWOdGOCKUd9Ae2pw0/i/Sk1jxRpEGs2MUdu8i28SAYlb&#10;uBj1rxHxBf8Aia88K/EW0b4f6haq1+m4bTudQe/1r0a7tvgnHq2lQwzXk+qprkLlm4yd3dq7DxfB&#10;ZfbvFVza+NfC6yTeHYCLfK5QqvpUPWVmiorQ8/8AD0vw8f4a+FpE0m2S/wBHsdqxbgrws4wT+NTX&#10;Ec8q6BcN4pTyvPaSPcMgEHNYGi+H7e68OeIr/wA9orm7vwsr7tqnacfSu7kTwzp1j4M0u/Ny6yMo&#10;WUjjLeppOyHuUtN1jxFqGt67b2+rvEYrMpvJwpGMVxSWuoJ8afAFhqniqJrd9TlkSTyshcHJFemX&#10;Fj4fh8TSQ6fqEsDy6fuL9AeOxriZbexludYW6+MEdrdWok+zyGHdlj2yfWnHcTOnufE+pJ4n8UWe&#10;l/DuGa2toAj3J+Uj6VwUs5nutfkm0m4CHeZETOcd/rWj4UubuO88Uwaj5hWTcI7oQ4WUdjxxWgt1&#10;4bsdaZTqlnc3Nw8kVvbgAlvM45FFgRF4FsPCb+DPj49jrIihksWkuucbHRSRz71N4Ig0HUvh54kl&#10;l07S3uIby5jWOQjO0HHQ+oryvV38Z+HtN+J+kW3guS4l1i4WXKtt8oNyM+vvU/gDRPik1344uLjQ&#10;442nsC6vBdZMYUdCg6Z96i/Qqzep3XgzRfEuk/tC+Jry20K1TQ7yZo7izlfKsxPDL6YrtPEsUdtd&#10;+NkjvLVP3AJYYIjD88UzSF1Kf9nvQlk1cmdbqcON2DlWOK5Ay3d54nvtOuZikw4JMmd3YVfLaO4l&#10;ZXPG7rw/qen+KbnXYtXWVftDsHZMAZq8sFxfwWtzcXkQSUF5JG6IF5rV8eQeJ7HwPrunnxtPcwy3&#10;ETJb+RgoAfXvWLosn2rwwbM3dxGDYbQuD1xiuZ77GtKTktS1pN3a6h4h1yxW4tzZ28exJAoG89Kw&#10;r+R9GvPFKLpepSrO20umcqD04FT2OmXul6jdBUkP+mbyAevPrXUWl5ZXnjGTzPsCyfZgoR1BoZdj&#10;H8K23gaHWvDl3deMr9riR2ci4mLKpPOMHgV7rarayaW17Z+JdJkQMCQsw4wa+fbrw5ayfF9Zm8ay&#10;xWKwSmW3Rc727YPYVtaDaWEUOoRpc6nsa8IQmVgOvHFCWgSZ7IzaPL440i5vNIgk/fxhcjgYPrXD&#10;/EiTUP8Ahdekf2VA7MLKN0jQZ2gDPQVIZdZgv7GGXDQ5BRj19sVW8L6jNF+078UpptCa8uEsoFhV&#10;hkAHoMdqqKIaOw0/xdFJ8HtFVtRvIL6OErIkkBBUr9fWmaKumane+Kr2TTo47oWrCScH73HBxWH4&#10;wuDN4m0dpfC1rYs1yBPtiwACa6ExaTp/gi2ks7+BvPsl8yVXBySPSrSJMvwLYamfin46S/WGbTxc&#10;SLFcBdrHcemO9dlYad4di+L8mi/aQ0N0HZ0MnKZPBx2rybTvEtzZfHHSRJrxazBZpUC8evNTWtxr&#10;d5+0/wCN9dsG3LO0Yt8y4AVD6dqVmOxzvimbxlpn7UfirSY9djksra8SSEPGAWTPTPtXqnh+aDWv&#10;CviueTS0Q2qxJM6yY2/Wm6ZY2uu/Fjxnc6zHYRXENlst3eQIGJ474ziuX8KWWo2f7R/xi8Px+IEl&#10;ilePzpUb5WUt8vt3pRWtwep6fp2g21pMupaVfGRBHi5AORz/ADp2o6NBN4X8X332C1mllsH3gjlD&#10;jsKkFxfaXpnxK0yIq7fZg0IL8ZxXmOo+JfGth4Gs7trBJ4ZbyRbqEN930rSKbehn1seew6WgtPGS&#10;PrElvczxz/Zw3Q4HTFZfh3QrtvAs4lmw6XsplZ/usQTjFddp7Rarb+JtQuSltIkqG3iB6KetU/Eu&#10;p2cfhrRrSxuokZpAGUNyT3JNbN2VxWvocF4/TVf+EB8Bw2rRSebqWJ2T5SgQ8VeS/lg+FkDSThpE&#10;01URWXO/jBzXFeIJ/FcepaX5tpO8CTIQVzg5rcnkt5tL0VN6KWhXg1LYkcLfzWcj2rDw1FEqXWS4&#10;UZZifT61HqBtIdEuS9ofPkgXZKH61reIVjh06ZY7V5Lr5REip8p9TWVc6VqVz8M7WdlkEkMeXVck&#10;jIqYq7DY3vD7O3wx1eOYvIX5jkZs/hWVb3w/tvWrT+ySoQ/KSev4VFo0Wsp4e02KG8vkTcd2+M8n&#10;8ar3kdzF4p8x4JBK0q5bbgYFPYLHT2cV/PbyhtA2RqG+esW7MJv7WBLsk+eQW29K6ttQhXwToxg1&#10;K2IMO2VR1B71xlwt5/bm+KGN42OR65pLYZbvIjFpkWLuHcACdoGRW1Zs03g/Agt22xE7z1NcnKNR&#10;kluyNPl+VeVz1FbdjJD/AMI9bRiWeJ9rDGKroLqRxWN2ZJJ/PAjy2KgjBRpGEEpYy8Vq2Vxi1u7Z&#10;51bbkrzVXeDcxdPlkPbhvxpDI7hbSZebXa+0ZGelZU1vcx6lbSRySFAvKE9a34ltG1CNjGPmP3Qa&#10;sXcUP2cgyEqFHTtRcRlWQtRfCQxLgjDA+pq20U32udRAuC2VOO1QRRR/Z5DtIRpOAe+K1VcCyzuH&#10;ypih6AYd3HIk1pIAevIFTTJEdBjf5eBluauERuzAx7gTzVi6htx4WZUlGTCRilcFuYNnDbF7mYOw&#10;46g9aneaXE4VOARisqxN8jX1vIYyPOyrA9jV+eKf7LcCMKTgdDVAJc+W2lLm3RnZcZI6VSsY1t5p&#10;C8+F3Z3YqRWuI1ijljcEj5cjrSy4OnXnUYXkEU0BS1J7We9sWSJ2VJRxXSyS2c3hrw7GmjRpshAI&#10;POTXG28qPq3lmzVQsnygGumRpY7q2H2H5QoyKTFe5WM15HeapbjRLV1KjZwKxHtrz7ZfPHprIyzA&#10;7d1dFLNZi/vF2RCRlyuWq5CbI6Pse1zJI/MmfShNDsUbZ3ZYlMJRvLG4g5zWsPJazaOS3YjP3vWq&#10;yxxpdsEt2GRT8TCVlI4H61N9QNKwjjivGdAwZl+UA9a7G2ubs6XC0t19wHFcHpg1KTxUw2hI0bIb&#10;qMV3VobKTUJoQWIZOT9OtVF6ofQ1bSUvc6M321f9cSvvivQ7CZd6XAR23RBSR2rD0TQ7e40HUJ4Z&#10;S8duh2sD0PcVs2ivHppRJFLtPgqw6U5MHqjd0Ke3h8Z6y0sS4nYFWJ5GKs6heal/wsQzQiSSIQna&#10;CMg464rmbyWG1uQ0mnzMW2gEdATXYwTmLwtpEyeGYZEjuo9zseQGNEWrEWOq8O6h4sbTYLg6RaW2&#10;nJMyy+YACwPf2rurzT557PwfdW11bBUuBKjLJ1IOetc746l0Ff2QPEsdkxS6uoLbbHGcHkc4x0qh&#10;4HvLVfgjY2s/iS5eZIgWjLklOOOatRutAcb6nWz6fNc+PNf12+nfz3ihjSJTjaE4znrzXQ6FYeD/&#10;APhPjLca2IorqAhy+Dg4968417XtR/sPQLa10e4Li7AkwCeO3Sunso5JNDie4s3VxCmwBunrmptZ&#10;6jT7nc6npngaO0ubQX6XCSbnjl83pivKvFa283hC2tbdpPKa6CvuznaPSuynsdKXSbaSXxiIm+ys&#10;V3yDrjpzWBbPpUuqeE1uVjfytQYMF6SAng0o7Bc9b8M2ekP+y94Kt1iZxbWIEcbcsvrzXzt8S21e&#10;D4meB7ONn+xSSNvzFn82r6Osbi0s790trm3ET2yiOMEEHNcP4nstSm/4Sa2n0G2PmjzI5HXhD1Hz&#10;UWQzwiwkt7fxdb232yVop4CqB+BubjirugK3/CUfFzSr6zDDTr6NzcbvuLJyoxWlq1jaSeC9BL2q&#10;fabKU8/d5B4Oa4nwHc3kv7Snx1ttUu5M6rpULJIT1MWAAPwqHa+hpFXVz7iOzI45+tL+FIcZUhMn&#10;NKe5xXKaCjGOlMbOW4oJwQMdabnDnP50AAwHAINPG3s3GajJBkjBzzSg/eymKAFfG9yCeQOKUfeI&#10;74pDs3cZwKcpwCc9RQA1gPMX5B1owxEoye1O4JPzAH1o/ibjv1oAbj93949KEC+UxMpBzTj0bjtT&#10;B95TjjJoAP414/Gl52n5uKU/d5XJPSkJ+dTjFABwWOBTAAJpOCKerEPMCvUUiglidvJPrQA4bs8t&#10;261GxcBAcEb+wp4Y7yCtDBSQQmKBiNt88YhP3RzSEgj7vIPJqXK5X6VGwOX470hCOvy5GOnJqJd2&#10;5syHtUwxsOd2c0mACOtAxTu8xflJGKjbzFY5hAB6VJzk/PSPuYKDnApiEGfIkPtUaHKsc96k/gAz&#10;1FAwBIAnfrQAc55FJhi5OB0obO9Pn4+lOwRs+fPHFACFcQyEAZpqiTC/vFJJpefly5OSacOTIPLP&#10;50AMbaGw2QMcGgbDkiHPPJzU0nlG2YGPnHBFQoFAIAPSgBGGJX/djOBThkhuppxAIkO5eB60z5g+&#10;Qo6UAAx5lKBh2+U5xSHqvXPam/vPMXIHSgCT+I803jGPMzxyKOcjij+LO3HFADiMw4A+gpOduCwO&#10;O9OB4bimkgt1FADgOR8uaikxlvl7cU/PK5ao5D8idM5pAKm4xg4ApxLfJhuOc0xD8qgGlbOSCB09&#10;aYDgq5YgmmEc0oOFHHOaQHJpAO6g89aZ8wkfC07IynyfrRz5h/d8DvnrTAj58yTAXOetTqP9Ff8A&#10;eLmozjB4OT2pAw84HnGOlIAbO/oOnrTScM5xxgU+QDY+RwaWNAYiQAcjvQAHPkbtmajAJZvm9OKf&#10;uGx1I70KP3gIPUimA4CLLctmmNu81vmobcuouD90gcikZlMoxnHrQAhPy9KaN2V/d049Dz2qRf8A&#10;UFgRg0AMIBCDbinYO1hnpig7BGowetNzgDK/jmgBRxIKaWBd1KnjoadxgfMSc9Kiff8AaEIh4oAe&#10;M5XAoLASkbsE9qcOg47VE6t5yv5YwOpzQAsgxEcc4p6FjA/0oJU24ywyfamrnDZPOaAF/wCWgP5U&#10;4hsMQB1qJ8iQYHahC/8AGz47YFAD3J8xcqPujNL8mX4ApX2+Qm1hnvUecKp2duTQArfcGBnmgYbO&#10;VC470qgYcHp9aOc/c7+tAEY4DDk/N1NBAIfj0pWzj7oB9zSA525wDQA5RGJRwRxTuN7nHemj/Wn5&#10;QRin4HldhzQAn8fMWRj1pMLvHzHrS85HFHYc0AGPmU0xlc3MuBxxmpAAWwXPSkXd9pfnA+vWgBpA&#10;W4QFicinZPPy8dqU43oSQTg03+JjjFAEZ3fbIsZxjmpME7jvBIP3cU3HzOc/w0ieZuJEqjnrQBMS&#10;vmsoI4xmmMD5qYYbcUz5vtMxPXt70jlfKGN27NADs+9M6GTj0pjE5PPYVGWbySMnrQA6Taec0Jn9&#10;KjLExcoKaXIXp2oASTb5rAHjPOaj3D7Q+AelLkHOSOvWoieWP5UAK/qUNN+Ug801mJXBYdajLDAG&#10;TmkNocx/eKM8U0gbjyBUZY4Y4HFNLLnv0p3ESknHXpUXcYI60wtkEe1RscFAFbJNAE7bTIvzfw0q&#10;hdznAwFqu5IByR04pNx8lx6miwXJC2JMbP1qTLGJcAcVWAbcDvY5HSrIx5LE8elACrn5ePxqQY3O&#10;ec4FMBQRD5upoBAZcY+tAEpJ3D5aUgFeSeOaauS4+cUrkADBBJPFAhMneMbjn3qUmTyW+7xTAQRg&#10;449KMts6nFAyXP8Ao4OetKo/dk7gTUfOV+anAtuXkgUAO+YEEA8fpUyFtjHcmar8FSOcelSR48pi&#10;FP3u9MCfnePmGMc0Y+98/GeKZySflNSjIK5XoPWkBIDwnIqYMPKmAxwKh+U5+U0hOEAGOtAEicA/&#10;Ick0/wCX5hjnIxUaM2088gVKhjwCU+bPBpDNGwkCXVwCwy9syn2zXy14u8LeLLT41+KriDwzPLa3&#10;F88qSRnI+Y5r6YXYL4/OQCvrVlTEY08wxuBnhuc01Jp6CcbnxfKvipL5xP4dn2Bv4m7U+eRxZ4+x&#10;hPkGBvHWvsC60/whPGyz+AtPlZvQYP58Vz114F+Hl1BKyaPe2z442zkj8jWqrJ9DFwZ85eHRIdTv&#10;GuJVKlPlJPFSO1pF41vwbiICRvlGeK9Z1L4d36xSnT9aRsdAWNeeah4L+IkWqs7+B7iZVbKtE+7N&#10;aRmmQ1YpFgJpDheAce9ZD4k1Zg8iKuDzVu5tvEcF5Esvg7VY2DAFZUIH51mX8rR6pGk2jyRh0BVl&#10;ORTbQJMuWMrWet3hgkgwyMCpGd2aotHLI+skw7UaQnAPHPWkt2tzqpZnQDZxlhWhDIstzdpHHFgH&#10;B5pDH2EdtDpBijBG7JP1q3YQT/2lfyeYw64as+UXEAmZhGcHjBp8F9eLbzKYG3SodnHWgZZuWu0v&#10;RK07Fi+Bmq8slwWyIWbOM+1U5ZLo2tt5u/Pmng1bUlYkIdD8vJpiM64hu3vbTakvDAn3rqfJceDE&#10;DY2+Ryfespp38sMGTIXpirxnuH8I2itMNoYg4FJgYZaP+y7yM+XhpOvpium06ZZNFtlRwwWPBQ8/&#10;pXPi0sGbLXrAYz1rW0WKRE1q6tdJldIlIfnI/KmA65eJLS4xaBfmPAFNso45rR9ikgg9qsXMts+k&#10;WDNY4eWY/Lioorm3glbyrXaQgGPrQIZFpafbtQlZl4Q/ePSq1sV/tFVNyi4usEkdqszT3LlMXhAb&#10;7wFUXhZp4gWfDTrnFAHX38Fgml6dLZ6uCWQefGG6VhRw3EniRM2BCDGSe9Ld28ialphhv2A8geYm&#10;ake7kjsFzMxYqQML0pDDVookjtmEgwwHFZVsjNdytgALHlT70XMt1NpduHbdhzu9hVy0WPy7Pap+&#10;ZfWmBTSLVzPLJcYKNNgNnqKuyskagBQcqMGtOZojowiZ/mLfKPSucuHK3jIc9RjPagAnaZ9QtD55&#10;wVPFK0kq6WVewkEn9oxFGAz8oPOKt2IhOpQtLb/uw4/Guh1hLaQeF/s0FtGiRnzD1JppA0df4ls/&#10;O8D+D57XXlS3/sWIum7BJ2815c11a+asIRZcTBA5HWujvr1n+G9lbrJKSgCnafWubFkqPpjG3kX9&#10;4pAx1NJIVje04S2PimVhbKu6AEDbxzUzteXOs+IJJjIMkbG/+tWbe6sser6NFcaQAUVQPUj3p9xq&#10;kA1YGONRG1p1H0pNDRiywyJ4hkJnLfvDn0xVmWFZIN8ch6jIqPT1u7nULtMSsrSsfMI6e1dHpkMb&#10;nWbYwrvR+Dn0p3Aimit7bwVDJJcEMwGwY6mskZa9t/NmjGVyOe1dBrsbTeGdAg2AGObj8KzRpivY&#10;ao8utLGkNoDuz3xQgRuSQaa3gXTZ4YlaRIz25rlJyjXOkYuEKEN5hPVa2dHlmOmTIJEYRsw65DD1&#10;rC1iykaacwXJXfJyAaS3GVrmB/tmnmOOVQA2x171Z0p5oWv0njZt9wvzk+9O06eZIEtLmANsYbCe&#10;vNblzZwf2UGe7hQsmVGelMSG3ksJv8xKmBAMgVycF9c2/wATY5BcyqplAzng11Glx6csGuNcX4Le&#10;QcMTx7Vl2Nlpt3e6uZNSjixIxQnsBSQye7F5ca74geOymbdEGeUHAPFQLZ+IX+Hmo3Zs3CxB8O3G&#10;cV1fh86Y8WuwPfwNHHbuolHXIqTVJJ2/Y/8Ai5ELlSbfUYxEUPO0n2ovYDyWKa8u7TRt7zGRbsqw&#10;C+h4rsLq3mj8OtHdXQRXthsjrK0FrRI/CMZEfnPMu5SOtdb41gkey8LMAqCFAXweoNKw7nOaT/YV&#10;rYXs50ppZllHlgtwtbeo3M15pWkTD92oYZRT6U2005JPhZ4nvRalI0hUISOSccmszSQJI7SMuzKV&#10;ck/SmBZZ0WSBvPAHlfMD3qOzlhbxDEGx5LE55rEvpgNSmSQ8LOQoBq5aG3E1qWTaCw60LYGLqHlW&#10;/jG5kW6ARk4INXrVbX+zra7icyO0h3gckVattN0q78fiOS9JjNvyxPAq9Nb6do9l4hjEvmrID5O7&#10;kDPpRcRkXcrbPlgDq4A9wTU8Wjapb+HVmktZArOGLE4256Uy3juD4bt3XT5JJWuN6jHQZzWjd6rq&#10;919gs5IW2KY12gY6epo2ApahGlxZ+HrdNWmmkA3PnPGK3bW2tW8B6szai26NAHjLc8Vh3bx2fj7S&#10;9kqMFtxvUds1XiluZ/Gl2Y7p0ic/MAeDRqBmPE934x06NYJo4hOATu61tXlukN5dWkcI2eWnfrmu&#10;kutOt7bQPCd0XjDSMxc5pLOC3udVv528vylVSCTjOOtCTEZkun39r4f8PXBsF8qWRQzHouemauXI&#10;uYNU0J00/cIbmKRSW981q+JdSs7j4TGyhibabhCCvVSlcZrD6gfBPw6eLVmY3EoSSQnAXbwBmmNH&#10;ZJqHiB/ih4/uEa68rUdARJoS+VBUYBUdq/Nnx/8AbLX9qf41QNbfMdeLFfbNfqD4dsY18IvPNdxy&#10;TNY/KoP3P/11+Z3xbS4H7eHxZDxcrqSbh6g1UPdTXcl6s5+0E962mD7QkcMVwoYdM812es6k6hNI&#10;ja5it1s4iZlBy/HIriYDnVrOOEMsaDc4XuafqWrXqajGX0hpCzBPuc4oTCxJDeSWutatNDo8sqSx&#10;hA59vakn1DUFnhKt5SltxUd6ljlnMQ2aSPLKbhx09az7wpLNakWjbGfGcd6BFuaea4gJLY3Ffmx6&#10;U0R30dys0OrBQVG5QetACpbsjPgfZzt4qfw/C8n9r+cZiC7bcmmIivMO2jN5MxcyjcT81bOravrE&#10;HhTRLL7A8cIgG19hzzUNtc21vrd5vht2RJ+GPOak1q8gu001lmgI2cLt6VNkBBo15dDWNPmlLyom&#10;Twcb609d1g33h6W38mVNr8oTnd6VzsbNHaxYyRu4UCiZZxFNIliWMgG4AUKOoyvbxyedbqFUBelS&#10;3wk2Iv2iQnbxzmmp5wMR2D7h4zUbs620rOAzMcCqES2J8pIGl2Od3Cj3qS+mjTxBo8ttPllmUvGB&#10;61q+G7LT7i/uFmuyCYmJZj92i60W9jvtWmWEyQbm2N3GKTYzTnvLq8s7eIaalvCtuvnSZ+8cetc/&#10;LYyyaglumoF4M5OHz+lZV3dX7aJbWqzPua4PyrwTius0mJ4/htqWpW/hvUZZrSWMXatn90D3HrSa&#10;tqFyKycWWleJrQTIru6AK/f865bUINYi+JuhyyWEv2eReijgmtzVrjR7u8gnaeVHeAFGUY2ketXt&#10;Jj1a8t/Clu/iG0uCrSiP5RnA6Z+lF+oHnGtRyJ8QvBrvFEpfU4jt9twxX25p6XbeD7YRKzzHwvGz&#10;464C18b+NdK1K08ceBGnvj5l1djbH/cwwAr7J8HyzL4N0x57VfOHhyJdxPUbf8KHqhpHzlf+fN8Z&#10;dQlkv8RSXm0AnG3Bxit6+srv+zXZbkBPJ9eab4yj8OD4h6rEiPFI9+zp82BnOTUVpcXkllbIJZDG&#10;iBQWPBoujO1mc8YhHPAfKdmJI3CtS23bJhiV8jPPatoGx3Sq9lHuC/LVFpkjhvWEKZCGncC3btN5&#10;1su3AHqKt6gJV0xiOrAcVi6dcXVykAjt8MLjByeetb+qQ34sLdcJvWIbjSAqWBBso1MhBLnJz0rZ&#10;kEYtLSJJw4KHJ965uzeKOCQTvLuJ5rWlntl8OTyW7bm2ELmmxjoNOvppLrZcxIRExzmseETQ3hSW&#10;/k/4+CDz70mm3GuQ3Uzy30h35wuexp7K0msszZx5mevemI0JZpFuCFVmQqNzGr1sI22eXpwbIwPU&#10;etWrZNKNndLcwgE2+VOcdKo6deRDxHqLwWJZI5CAo6YHepKNBTDb69oyM6qHnG5D71p602ixzWDK&#10;waZkXbGvUVw99dpd+NdTzuXZjZz3pbNr+Pxxpc00ryqwIbdzgdqSQrGvq7+X4RFyCyspXaCe5rl0&#10;lKzz3DwJKzIvfgA11/ieKCf4faeqP8pulLAdetcRcxxb7WzgvIkYwrkFsml0KibNrfwp/asa2EgW&#10;SRfmXgD1qe+aw/se8KpktEPmzVGIR22iFJLRZCY8K/vWUGkaSVWifyyxxk0IaKoW3a2uGw2d3BNV&#10;CZ1s7kpHLlmxkN1rQcWxUIjkjd0Ap1zbTro9myxSEbwSQOlOwE0cV7P4RtllVjsUncTyPTmksIJl&#10;vUV9QZl5B3HoKktJr1tTlWNCU8kBkou2cBl8phkHjNKw9y08enxakW83OZRwDXY6XY6Y+qm9hvlL&#10;Hw1cgRgcj5DnNeZ6cJj4jaSe3kKoT8hPWu08NSXB+JuosqSx28ujXKhTnH3SKmSYtbaHzC4tm8Q+&#10;Ijll/wCJ1Ngf8CqVMGZ8ZBzxTr2MxeNvH8XkDKeIpwoP++aRSoEDZI4+bAq2SkPJb7QhwD6j1qZM&#10;PcRfMNx6KKrMo8tSlw2XPSplGyCzIjPmOeBQMlk3KXBQgrT0kj+w3Qe3wzj5WqqXumvbhXsFUheu&#10;c5p6ElVBKZGeD1oAlAIRctk+tRNv3IPNI+arCAG2c5yc8DNCrySYBnHHPSkgFxF5ZYGQsIjnPpX1&#10;H+zPq5Hh/wDam0sXBFvdaTC+zH3iM18vkxfYZPmHIIIxXtn7O8iJ8a/iLb7Svm6Q2PwzxUVPhYnd&#10;H01FceQviGeZcQRWc7E5/u9K+Nbu5k1D4kfFDUZgxM2uSCIf3EDccfSvqXxlcm2+CPjyRmU/6PMo&#10;GcdTivlCx8wTZ+ygh5iXJ9648PFttsmBpWoBjxwSG71qhFKNvIxt5qKCAfLhsZOeKsTArA4EZY+X&#10;2rsNoo2NIjgiZVAYhmziujKxvKo8mMZcYrA0wOPB9tM6bsSsqt2OP8K24pNyQkW7YyBn1ojIckbW&#10;mSRr4jmTy2JaPhiemK9B8HX0ln8X9FkW7dJF1aN1IOMlTkV5pCl1FrKS/Z8qGXcB2rokki/4SPSJ&#10;YpgH85GUr1BBzWzV3YqEuVH6taxDY+Jv2PrS5jhR7j/hGlnhI+8k0Y+dT9cGvnbRyps5EY4YSsjZ&#10;7Eda774BeIY7i113TZ5iJLnRo57dScglRiQAfqa53xRpy6b+0L8QLNVdYpLwXEHpiTnArz4NptMx&#10;qK5oaUYhdPGrByJhyK71v+PdflbPlD5q850x0h1q3JtmxuG73r0MyIbaAhRteHgDtWVRHNDRmBeA&#10;ZmwDlVP05ri7zzSL5WZCFYn0xXWXrHF/nJOe1cZd7CZAztkHsa8asrtnZTehytwWN7eqU4xj6VgX&#10;ckcdiwZD8x2g57muoOwazfO8akCP7tZ+laPf618UdPt0JjsLPUElv7phhEXP3QehJrCEb7GydjW8&#10;W6S8P7O/7J90I5VNtq5bB4yJMmtbzsWejYhlY/ZUBUDrkV6n8TtJtV/ZJDQ2jbLK7sTAO6gcE/jX&#10;mNjIv9m2vEJJsY8EjpxXqzikkkZSepI0ZV0YMwBUHbmrCk7OmMVVdsv/AKwZye9SRk+W2XGc9agk&#10;s/NtY+X+FJnCffHA6Uqtwoxk4pjDluDkmiwFdt+ZWD8kd6hja4+0SBoWwT1FWXOJBluMUqEeVJ93&#10;nvTEPUHDA4J2060mkW8lwwByQMioSV+Xk5HUetVojKdWUeRwX60BY0bqSX7TD+7UnPNLI+baNcKM&#10;DmidoBJHh+w79KhOPO4UHK+tADOPLTjilyMS8jqOKVlIVVI70igeZITHipsMmiaMSZZS2evNSO6t&#10;cOVjC+2Kq8DzDtNTxANG5YbeKpIC1gGxkGB05o2Qro2Ni5yaYM+Ug3fxVK+PLHIOFpgVFA2sCe9N&#10;KKZWxnOKmIJUnyh09aIdhnkO3jFICBtwCc9D60pU7lIPalk3faWBHRuKmj2lHyeg4FJoLFeVJhHA&#10;VUEHrUA3iWLA781czlj83GeBTflDqMLnPFIB7YETZU8R1TRlIf5j97pWgeUG5eoqEJbfMfLAx0oA&#10;jATyydx4pMxsGYPkgVJ8pEn7sYxxUCxFftHyfebjmgAVm3sM9+TU4cAkFAc96i8vCcvyetOyvykx&#10;0AKyhuR0o2c53U4HnG3tR8205k/GgBgz5nVue9K6TiAnOfoacSNiYGTnjFSZfy3+RuR60AVU3jBZ&#10;cZNWgSxbbCSAvLCmuYmsghB5U1qaDbKbuVWvhgxMQCKYGdEyLLdFoCcqcE9qapJjkx030t3hfEN8&#10;m5eJjwO1NAG08AUMZMoXKnZnKVu6NareeGvHjFEU2UIbOetYQ2iIHzcEDiu48CwpJ/wt+AXP/Hxo&#10;TE5PTaKa1GnY4JTF51wwC5eUgc+lWVVDE531kIoGsajtydupSqOeODWiHfy24QUrAPYDn6VCi5kl&#10;+U/f6VKCPnJTPHFKAyuuQOmabADEhV/3SnA6+tM+yAjd5bY74q08kf2WHgbj1pEuY1tCpJbdUsZT&#10;8raP3cTjDDAzV+G7uYpVxd3CYA4BPJqHOWBwAc8VPiI8GaPgfexQBopr2ogQJM0Uibvl3pU17f6V&#10;PpsKHw/DFIoz5qn734VgsqGcK0aHng4pxWIDPldCMCkMcrvgYBxmnswP8QzTHDmW3+YY20iLkyED&#10;8aNgFVT5jZNTgfIBjinRqp3dM4pCG8gkkdaLhYjXH2wbZDt78VJlN7t0+amx7cTHkY6VOUC28THq&#10;R0pDRGSN6nJ68U/995b/ALxPp605UnkKhbd89uKicXMczCSBlOePemMGACOCBnFR/wAP3iCD61OG&#10;+VRJGASODmk2rycdBwaAK+7EnB6frSE5mzu70rqrEMAwpBgKSStAEgC8fMKeFG9CCMj3poWJo8Fj&#10;z6UGNlI/fNwaaAtxrlyMrx3zV+Nds9uPMJzMpzj3rHAcXUJ808kZ5rXDSeValduQvemnYR4J+0+h&#10;Ok/syv5bYGovk+lea+H/AJbZCHX5rFefwr2L9oSOSf8AZk+F12YATb6+FY46Z6V4t4UMUnh6LdKo&#10;b7KMZPTAro6G1NvlPKPj/Hdf8Ms6hNExEZ8QW6yge7Dr7V8OxC4MMwUxBVjUsTjjIr9FviVpo1L9&#10;mz4x2SSqzDQ3mjOOjxDcP5V+cijPnKbl1xKR35xXo4F+60YV3qrE4jj8+M/aMhuwFTBYA0mLBwe3&#10;OaWMERhcjhalyRbnLDG4c4rsMbkIT99IRCBx92nRxptvPmGepBqfKeazfaVKiPmow0UkIYRsSGOR&#10;0pBchP3X2Ee/tTArPFH+/Q7W5XHWnorrc3eLQ4YjknpTiBkcEfN2poRBsl82bKqB9aU+ZsOJMegx&#10;U+Ijf7GmbIjzxTCpHl85yx4z0oEMCuI3PmoeOOOlEay7jukByeKkAXzAC5Bx0pSB5e4XI+9jntSA&#10;iKpvuD5L5BHOacH4KiRc+vpRIsmwqZRuwDkdqYio085aHbsTls/0pAS4G5xntTSH8xCYj97hs1ID&#10;GbMkByOecUgJMI+dqQDN0S6gCWYMIj+NNUyeWmycB8tgEdu9WUW3Mu12BdhlT6UxVj/td9wkZtv3&#10;gP0oArszjT7fbdlsSHfx0q0pbyE6SLtHNIqSi5lL6fGinPAbrUikL8iW6gbjg7ulMBqleQbbAx17&#10;LSnzDGSqrtDc1Mu8eYpgUhhyfWhPL3Xah9uegqRiDdtBWLKZH7z3pWEu6XbHuORgCnMG+wsmxWXP&#10;y4NOgM2xsKu5egNAEZWTzoU8wbyuSM1PbOqyah5umhsr+7f0NNVYvts7mQrI4xgmpQSFtkdlySdp&#10;Hei4EcSP9qZ3ZRuY/lTmVGa564DjFB/1smScqeBQN/mISnbnFADgVF9IwDbdg5qWMudQDCXMasM8&#10;VHzyOBxxU0KE2w/egDdzUvYDqbJJHNm8d8gQdR3FeiaUGMZUyokYTjuSa8408QGfTUFw0QIODnrj&#10;1r0bRzF9hfDsw6FqwlsWo3OrtfM2RAJJ82ck+ldJp0i8gK+FbnIrnoJZv9Ai8lDnOSK6bTdgmuPM&#10;lQoR0A6V59Unob8TssBYSg/OOMdK6K0fEXQguB261zcQRnjxKNpf7tdFasxmt1do8BRgYrJy0YzY&#10;T/WMSF6UTPm2VQgwP1pAPkAzyajkxkDaQc1lFgV5GlXyiAMAjIrc02OE39rOWwFukOAfesU5NwoL&#10;ADbzWzpyFbW9ZXchjwv0q4PUaO58f2kUlt+z/qUNvCBHYyK4B5IYf40aQITd6KHYhyOPbNO8U+ZJ&#10;8J/2aZkvCFENzuz0OKxNPuz9mt5Fdhl8BsV007spamL8Y7ATfAH4kw749h0JznPQgZB/CvhXSdOu&#10;JfAGnvK9zgmVIpACckcda+/PiJbmT9mTxwRezN5uiOc9xxXxP4d1SM/DxtKWzhD2d7c/vsdATXfh&#10;9EzS+ljofh/A8/hDxBphvJo7q01Ejduz5gbpX1P4F+3r8PPEGn32mxxtYzg2zluJVbrx7V8zfDVo&#10;/wDhZviSUIuJLtQ5J64NfReqXDJHpqQ7/NkCqu09Qa1a1FLaxs6wsA07VLy1vIYmtdOlZiDwCBmv&#10;DpLabz/gV4yvLK3u3l8b+TeBoxt27/lPPp1r2g6fPN8MfE9ruB82z+cB+STXllrcmXwB8RPCLxwL&#10;JB4ltpLPJ5A3fNitqcrEWaZ9C6obZb2zuoNIsZQ+iRPG2B0IzjNefanY+HdT0zW0u/B1mHkiYgH1&#10;HvV64nvYtL0yyhvpzHaaREr7gck4x1rlb3xJ4Sgnht31rUFnadRII7dm2/iBUSet0UtNzy7wuZNM&#10;/auTTtPimjhudLu1uYmG7y3xhCG+tdVYT3TS65ous+J4ZLiGK9bUEkbDbWJMWM9eMVNZw6PbfGnx&#10;Zqn9t2zpdRwmGV12mLHPQ+pqXX/DWj3l/wCLPEEnj6X7Ze28aQSKdqrjgA+tNWA5/wAHv8TbXwR4&#10;3MvhzSrzS49cdbIm4CvGhJ6n0xXbajYX0vg+KSQ2sUUliWdVXpxnr3r5o1uXxnpGoa/pdxr+tGC7&#10;lEmPMYLJjoVOePwr6r8P3S3H7BXwsurkSB/7PaMbjy2Mjk1VOVpXaJlZnmNnplyniT4TXRvLtrIX&#10;NyFlP8B5719r/Am8s1uvGFn/AMJpayzSorxw7cEAE/nXz7AtofhFp6GO2MEUTssfHBPPWsTwr4ju&#10;9E+NngrVvLbbDdPuijfIdO4NKqufYUWkfoZqbTDxDMCWyi8n1rPlBOizkyggA8VDp2r6frnwh8Na&#10;7ZQv5N1bAkEdCOo/CqlzJLHpUzAM+QPlFcNzdIxEUNqEh5+VzjIroUkceHlAUE4OR6VjxFTISU25&#10;wcVfgbNzIm7jb+dNgaWnlH0bxU4iA2aa4/MV+YvxSm00eOP2jbebw0t0g14KqKcMWYjv1r9HPEN9&#10;qOm/s2/Hq/sfDj3V1baA5jhB+9kfePsvU1+VfiCbXpz4qvLqRmubvV3meUdAc5xj26VtSjzJmc0W&#10;dIsrO28LaJDY6ytjdxaFO0lvnO8Op4960fBempF8FNcvv+EquorhJr7zofLIAY5x9c1iWME9zpFn&#10;qkMcxeOzZd2e4GDxWnaT+Mz8PJUiudPMVxcMHVcZXHritDM5rwvPa/8AC2/BaXjCKe71C6yGOM4J&#10;xWh4vks7fxXOT4vs2jkvFX7PtG8jP515N43PiC3+Jnw0QJOLqK6EsMiDBYhh+nrWtr8d3qHjfw/r&#10;Bt7iGT7NapLGGJDMvt9apoaO/lgh/s628u2lCtahsbfasCWLTX02Z10+5laKTJXbxkV6FBqGijQ9&#10;MtLqK0t5V0oDJAIJI45qW2XSbT4f6g0lzYvJLp11sIUHduBxU3KseQ/Yp7oa9fx6zcRtAiYEb46d&#10;uKn8vU2tdHnOuI+UYOpHOPeuXtdR1DSfCpa50C+kS61mf5WyAAWOOa62IRv4R+1JeSg7Aw9ge2Kt&#10;E3KYbSEguvM09VY5IA43Vw9xaw3/AMStDVNNSCBWbeehOK7rWbR5fBfhu7tnjkMJYyKO9czp7X8m&#10;vTSr4dZSISpwe/0poli3lmvn20cd4iRRjkjktisbdOmv26/bMknA+X0rXuFnglhdzOrGZi0belUp&#10;Z7Maxb3DLEsayKGzUgULn7QPE9s+WxuHGMAVp3ckC6On735nZRn0puqtvvrR4ngaNkUptqPy1awk&#10;WSA9Ac0AXUtJn0m8jiIk3QA5B6VUgtYoLVvtJvVLwyBWwTg44rWsZGW1kWJSpMXXNGqXFw/gvToV&#10;1K0Evnnc20EgUAYukyQyeD9atrmLFxBeExyE/fB6VqKGFixe2Rdqj5RzVFbS0+wWIWaXz1XLN0yT&#10;W15Ozw5bt/aKM+OQe9AGbIYjDAf7NjDB/lOea0LbTdImsNVkubkL+5yjDtismdnTUbI/ZNyk8EHi&#10;tyMQnQX3MQCuSQelAHNpm21WBoL4tEZyFLdsVrXVxA0cUom2yGMBo88H3qndRwvDwjcP/DxVeWOM&#10;WiCSOXO3hqLAKxYxRFro580EEdqv3MU0ltARApiMP39uRWXCrmSCMsxVm79q6PfdweH1twYSp+7n&#10;sKYGNbMwt0WNlbZIQykdqlmZTDPsswmHUn6007RcOFKjC5bA71EBKW+Zs7n6DtSA1A26zhXzVaRo&#10;+TnpjpUqxQPoOrF9WXzVX5c1XtoEbU7GPDqSMu5NJeIouryLBC4GSrdaLgc1NOYJ7t2lZjg7VU/d&#10;NdX4cu/D83gzURez3X22WRjbqEO3C+rdKyktNPIYy2rMWPygmrTSeVp9xFBosCQlPl+UbvfmhhqW&#10;90LXl4UhkIMmF59KRiVS+4TqM1QtHuRdx5t3CDPy4p96+JLfbAfmfnmpaGXdNmkOtOtvbuzeYBlh&#10;wM+5r0SW98Sf8IrFbp/Z7yWxBYqAMg+9c5pUNk2k6eC8aMyZbA6/jWqsTpfXfl3r4fAJ3UrDlsdD&#10;ZaprC+G2kk0+EMJFH3c7jXb2tzevF4euDqbFjbkNH0CelcPAk/8AYwQQIyLIu49zmut0mEz+OdEs&#10;5ZZRFlDgcGiEmmxQ2ZqHSryfUtMd9YjVHuMyfP2zXTK+k6VrVsZNLEsf2I+XIFyc4qHWreG3leNI&#10;roqI1wVbJFYmo32pDwTpDReDFkhj1iASzyuMxoTzwetbpaEpWOgt7k6wbaNbZYLyG93WqY2lgD61&#10;3FteRf8ACUaVZ31o63EkSghmyTt9K2tQ8P6QfCnhrWNNiUmDSLaRFj4wSAW5HWuenhWTxvpWqf2N&#10;cSSxW+0ED7vrxUpDdzV1vUNTu7iLSYdSkisvNQsyP5bZX/aHNeteHJ9U/wCEf0iS4jgltYbQRtKZ&#10;OXA459SK8xv9Jsb/AOHuoTgzQ3EcW/IYqRjk/nVnw/rWkN8HbiKIX0i2OoJFeIWIZSe+O+aaDyPR&#10;9at7NJ7OaB28ua8Q/LztOfap/FUVrqXw5i0tnwVsVYTDgjjpXLxa9p1n8UvhJHdTWq6PdgrIxO7a&#10;5+7k9q9F1KzkbWJJIPDtu1vLbq0dxHJlWQ/T2p2Ec6Z7aw/ZX+DVpb+I72C4tb10Kw5O7r1Iro7S&#10;TxTLpvh55/EKSqbbLFm9uKt6dpmlDTzG91aNHuz5D43A/jzV/UbfTLXwT4ouYhGy2tjuFv53fHFS&#10;2iku5Vna2PhyUsQt15vylGx0rlfF0F9e/DK3jkERkjZWRiclcf41zFhrmp3unX234casHSZg1zzs&#10;9gK2jdXP/CvNbL2E5uDKgjjz1oSfQTaPnbxFpWiS3l3F/wAJPLaai8sRiiSDJcpjuOma83fRLef4&#10;06vJdfFTXbe4HkLJA8pEZVeOpIAzX0+9tHb/ABd8N395o0Ck2MiMrIDjcOPyqlL4e8BXH/CUxXsE&#10;Ej3czyAk7XUdRz1FQ9HctQbWhw8tlqMvhbRLSx1nRn0+K4iZniuVDhlOexyc0vxBuIbjwDpsSWsP&#10;2tLaIlgOVCDrntXOalpHhDQfEjaimq6wkMbSeXAbpiCR6joc+9bul6Zd6x4W8Kak148Ntqtjc/IR&#10;kx7eF/Ok1qmF7IoXmp3lv+xRc6vP4XubmW3VEtjDnewAwxJHYVleGX0zVPCk2pD4ftfQJGjzwrNh&#10;847454rc8C31gl78S/Bmp3unymHUpTZJOR88bcEc1qeGbfwDoPxm1HTrPXb1Gvbp2ngeMmOMk9Ae&#10;mKd7aWJ1M3xDrFhdfDfSILHwxBZrBnzIkXMgVf1q94Y0b4aXvw/TU7GVJdXhcGSaeTBRl/2T0rrN&#10;T03w3Y+JvEV/HpFi7z2EhyX+ROPTpzXjnhK01H/hNPHF3HcK1tPrDeZFA+Avzeg6UPYou+Kf7TuP&#10;Fd9Mba2eWGxKrIT6CvOPCsXxUsvFXjDVbLxDflXs50mQyM8cikYwB0GK7CW5huv2mPi/ok2rT2rS&#10;aBGdMZhhTuGGOehPeqHgd/Euh/HaTwxqF3d31ndw3U1tO0ZIz12lv/r1KZS0uaPhjXbT/hD9FsZ/&#10;EVxFenU7l54ypyCWJrp7bT9Mk1m91oazdbo7d9hAPLr0/WuN1yx16/fxRd6X+zkmnXNlLPm7NwMM&#10;ozk4zzkc1peANU1lPhcw1TRJ3s5dSkxchOjKfm49qOZCa/Ap3t54je3u7nWvBVs8bNIttM3Ax/Dm&#10;vOy97aya5KGtFGHZEGOM9Oa9/wBbk8D6xoOk2EPi65uIZEyRHCRsKejV8+eIdPjtvF3jL/iophYR&#10;oqxxufmBAx/Os5R016lUklJ2MC31zxFPbanBIXecznynC5wtVblvEFoun3S+H5JZC/zkSYP5V13g&#10;saLBcanJcaKzSSyjyJXXgKfrU/ijyG8Wyi0sIVRLcMU8zqe/FLmS0Rd23d7Gbo2sebeSF9PKsIsv&#10;HI3T1613VhLotxN4e8uzG2WYhWQ8ZBryTQ9NvtS8aa5GhtoQpO95JQmB+PrXtGiafBp+kaBELCEC&#10;EOVfduH1z702rIG03ubFxp+vvrGmn7GskUSgLIzY259u9W9GtItN+Kl/c7Le4ubxFDHGeB049qwL&#10;7W9TuNRsoYLqY7bjnaMAgetQNP4ik+IGgXFtGVe1KiUE5Dg9aEFzpPiImozaN4WkWJnPmNujjTn8&#10;cVj2EES+ArAG8ussozC5JKmmz614otf2g/Acs2miSxuAUaB48gknnntWlew6pc/GXU/s2kiCz8tX&#10;LDlcntVE3GQaP4SktNaluNHVpHtCFHviqXhnStQ+3eL7e10y7hZrjNs5YjcB1ArQvG1SNZ8+H5E8&#10;uQAEjh/etexu9aj8ReEJXsRCsUbMWA6jHSlcL2Rz2o2t8fE2jrcaLfhIbkCWNHZS5z1yK1oIdPsf&#10;iXp13Bp9w8t5GgKq5Zxtrp7CSHWfEfj25k1C3SGzdFbao6n1qDR20aH9obw7L58MkVtIwBfkZb2N&#10;OKsQ2Fx4h+HD+IvEUWo/25ZXYjRVl8pm3fX0rNltvBV34A8YwJqLP5syGBpOM88nBrovFF14KHxP&#10;t9/w905571jiQovb2rPvI9A/4QnWy/hwIywjyfKOCCfpTjp5Bv8AI8SSOSz+NFzpr2G61lt18p1b&#10;g1HrOgWsl/rjxbRLE6sgMmM81uajFbRnT7jzpmuIZdxjcHJX61HcXeg3X9mztevFLgB49+M4rblv&#10;o3uRGTfQ82u57h77UrOWytkZUQFTyfaud1K3nhjiXegmZMou7oKl8X216vxWur611u5WOS3TDgHA&#10;21xcMniK88TrIdRuZCJCA/qB7UmgNO21chtQtbvSoJJFXEbYyT+NZaa1q9rq2trBfjbJKuFZcqKh&#10;sptIg+MWvJdaXLISEWPPr3rV1qDTvKunjsF2+SWAFJKwHf6Vevc+ELFbi109SY8h0UCuS1+aOSXW&#10;IC6NtXCMq8iuO0vXYYtKii+xTlg7Dlula8OoWRl115NGuZXmh2occJmo9m73HzRta2pnWsZTw1dB&#10;HnfBJyTXR6HG8nhTV2K4kQ/KCelVPKgg8IWO++iJeRmPPQHtVa0vT/a9uICAPMA4PWr6CNmZLmCx&#10;mnaMLgElj0pmnXGl3ksri+jV1UggLxml1q7P9gzW726FZLQjJbGCa5KwsdUtvDd7PFqke1pfujqR&#10;7U1sD0OnmtEWdZI7h3dpGz71vwvZP4Gsbc+F4vP84fMTz15Oa5azvLsW1lvAZl6n61cubub7fZOp&#10;XtnFKw0y9rcMcNnZmwhkaZkUHPY1QhkuV0qWK6yZdgLDGMU+W7vTrGju0RMWQThehrOvbq4uPFt2&#10;fORPkAGFpITRYka8aDcLaRY4xwQOKfDIWsb85b7owaVbm6XwxqlsbmBQyctgE1hW890LyKP7Vlct&#10;8wFVYC7bXOpJqtwpsDtOdnfNWjPftpOpIYyWMny8dKhgM5nT7vyvxkda0Jo7jfE6onTmm7AZSRsW&#10;iysgbaealg81ILjEj7/OHWp1ljTWLTzLlArNgn0Jq5d28Mc1sy3YfIyCDwc0gJmt1urGB3uIFa3T&#10;d1AJqjLC8mmXEgjQIoIbsTimSbT9g+dw4J6E4H1qYeaYGzKcDsO9AjB03TYxresTvc/K3+pBPT1r&#10;ZZJ/sEIWVWBc7ie1KwiPkHB+X0PSoJ2IB2q4GOKBlC5tY5JFbbIsocbSD1q5uddNCi3GVUY9aiR5&#10;PKgQkHa5OfWpklsRq5Qp87R880MQttfXDXsiG0Hy4wSOlWXklaaUiVelUWCf2hKwUKNxqHfKdTmH&#10;2U+WHHzZosFzpbWUW+niQ3OQXG8Z9a7TT7jR4ra+dLV3eaFQpPv15rzi7hmm0aHa5RUZS3P3q9P8&#10;PHQZfhvJHcaZGHRowk2eaI7otbHQQ6vqOn+EL2G3sxEs10hK5zvya6V7i/lsrMx6PGJBCjbQ3r1r&#10;g9VW0g1XQvMvDJEZUO7PQdq7UXViNIt7m283MdmAU654qppJMlnYiwF54BaY6lbF41XfA2M5HvVj&#10;Tm2aRfQ3FsypJgKpPAxVbwf9ju9OuA2syKPNLSc9a6HWJtBY+GbW00KWeZ9Wjj3A44zg1Cg7EPQ7&#10;zRdN8Pah4MNvc+IYo5ABtZyMEelaS+EdL02OSePVJhDckGRiemPT61Uv9J0y1s/Ln1ayt4Ba27Rz&#10;/aAGd8ZxjOetenWFxpN34b8E2s+saZIGs8bUkBZgvfiqhVd9Ohq3axyFv/wiEdoW+xW5YOoZnFbU&#10;cdtJ4j0xYNNTyi6Fzu4IrmPG8eix+GPFsdnEjy/aoQgU4KYIzXVeFYmHgW2eW1KEaap+ZuVIH9aJ&#10;O5CMP4haPBdI4hnsovKswwSO6G/gc/KDn9K43w1Zah/wixnGmPKqTlQrNzx1qz4j8OrP8ZfDer2H&#10;iHUo7stIt0RdlkKf9c84rvtJs4bbw1ZmW7l2GJznGAW9/wAapOyJtdi2cNw2iXTWuj38k6MpWM54&#10;P1rC+IkPxLX4H3NwfFSpG00ZlgRfnQL/ALVdnpGtzW9pqaf2RA2+55kC9qf4slkuvg14s+fMUlqu&#10;1fWpg9dRs+TdT1nW77wvp1ksjbmaMSyIu0kL71XeLULbV/DV+tsN8EG0yKeRkd66eDTI47mK3+y/&#10;NPdjEpGO9cxBfX1p+1R8TfDd54TudQtnsoJI5RkeTx0qZO0tjeMU1a592DcCf5U7+983pij/AJZn&#10;+VJzlua5CxGx5n+rBGOtJlAgOwkU/wCUxuNtMOeRtGKAE+bcPk47U/A8psnn0pcnaeRgdqYT8w4o&#10;ABjjil+Qq4G6m84+5+tOHVuKAAZ242dB603I3p8/en44PNNwvnRkDIAOaBgf9cQFONtIM4IPTNGQ&#10;JWIQCmnl/u9+eaAJSf3WNgOCKjdT5iEYAOOKcOUOD3p/OBz2oAiGfNceX29aX5hEpDHvxT8puOSc&#10;5oz++bjHFADcHOdtB+4TntS/uRgbmJzSc7m4oEMJO2PA7mnnOxcjqKTbkgnjBpTu8wcjFIYw5GeK&#10;UbiT2GKU7uQAMYpBtwfX0pgOABj++OvemNvDD5FOe+acf9YR5YxjtStgRIcAgHpSEN5z0pV3eaem&#10;NvpScfOQAOnFOyw5AHIoGRuT5gwhPJpADjBHenZO4fuz1pefMlyo7c0xDSDuHymhdxc8HpTicA4X&#10;jNGULjDAUAIAwxRhdwOMUoxtPNMYtuHy0gHYHlyjaSS3rSYAV8elO5Jiwx47U07yT8p/KmA0HK5A&#10;AJzR8xjyVNPAGyTkcUHoaAG8560053/WnnocITScbx0oAUBtoYDjac1HjlB6mpRnbjBH40h60gG8&#10;YYHP3eKjJJVcYqUdWO0EY6VGTySE+lMBQMc5PSk2rtBMjH8aXJIX5Rilx8pzikAbQUHJFNKkKMHO&#10;eo9KXIDdQcjpSLtyTg9aAEfcIkbaOR0zQpxaEndkngVIRkLlelNIx/D3oAiPmeejdsc05SfOP7sD&#10;HSnHbzxgdhQMHaQpoAcRlG+lIm9bfGO/enDGDx3pHLEj6dqAGZ/er+6ByacM7lGBikC/Jkk8Gmk/&#10;Ocq2KAJH5MZ2knuaQKDBIO+RijPyr8gA+tP+UeWdw6cigBuMBlyORUeGMeBJwGpzZMh+X9aa3mKy&#10;jOcjn2oAdhcr8wIwajGe+cZ704bQRxzn1p7D5VJHNMBoLBjwBT/l+yzc8iojjgHpmnB0LlfIOduK&#10;QDYySCecU71pQALO4PlCoVOWJxTAecbANgxmlGdrccZpPm/uHFOHKthxQAHlGO0AChWIMONhAB4o&#10;bcY9u7ikUIMgmgAbPlcRjBPrTAoK4KmkY4njGD145qYg/uvkznpQAgxs6cYpw2+WCT3pjE5IAFMJ&#10;faBsoAUgHOTxnikOz90of5u1J+8CScLgD1pF2lQdmDnrQA7DA/fJ9TTkHBJPGKd1hI5JxSYcB8vk&#10;YoAccZ603vSHHk/dzzSgcnAoARfvE4prfx4H1pWyHJMnAxxSt0BzQAz5yVwOKeAdrfWkA4YZ7044&#10;A69KAAffHyjFRtjzZRsOMcUuR1waCVw2SOlAEYZfLcbSTmgnLqNo6c0w4+fk4z2pnAlkPnUAOcgR&#10;kgc1XHPV8U9tvl8t3qIsQGwFP1oAcSdwH5VExIJBQjikZzuX5RgH1pjOX8w7lAUcUAKWHlMPaoyV&#10;45HWomOQgz3qJiAJMqc9qAJSW8zBA60gJy5AHXrUW4ZPzAVGSf7xoAkJGWIJ5681HyIWOAeePamc&#10;/NxgA+tKSAYueMdKLBcGLeUvTOe1M3HzlBFLlCJO3y8VBuAkbHY07AyUktIvB608HDc9KiDLleg5&#10;5FKGTzJR5YAx60CJwRvIGfuUmW8sDJIzUQZtwGBgUpJ5oWgMnVuOBx3p427FAHfrmqQL7hw34VZX&#10;cNh3dqHoBY+YRJweT60/H7sc1EORzKM05SpkHPSkMkHQUH7rcDg0ZXb0FO+QiT516c0AICCRSnzN&#10;h24qIAgNzxmpcnYRkdKAFTJV/k7+tTAnYowc565qFcBT81SLu2ng5zQBL8+SdwPFSx7i56YxUY/1&#10;a5B96VSPtBAZhxQBYBO9sjAHWkbJUERHANIDkkGSpOPLX5hjFACA9AV607kADd2pABz8/el5z1pD&#10;AMfN4iPTrUo3CMZjxz601fXaeDSkkqeBQgJN7YYeWvA4pyMyycM3X1qEYyDn8KewGwYySRTA0YJ5&#10;w8xWUgbe5q1HO4Q5lO7PU85rGTiI5bn69amBypyMYNAmjVmNhPalLnw1ok4K4KvEP51z134S+Glz&#10;asX+GESsx6pKcD8M1pBnwOfSpFlnTzMOcEc0cutxWPOtQ+G3hCaKQWyXsBwdu2XpXB3/AML/ABnA&#10;s8mn6/bToc5Rnw1fQglcyNkv19atrd3AhdRG/Tn5jVqTQcqsfH154P8AiXDbu03hXVJERskJlh+l&#10;Zn2LxD/bHhzdoVyiwXA3I64LD8a+2I7h/LfESdeQ3OarXMPh+4UC58FaS7/31jAP50RqO2oOKPkH&#10;X4N08EkdjFEq2wLKW7iuetLixa0uMzSZD4I9K+wb3wr8Pry0KzeDfl5wUlKkfka4u++HOgrLnTnA&#10;Y5HlTvkEfWrVVNEct2fOtxLbR2ZCXCSO5+UL2+tdHYwl/AZfyuGT5s9q6vUPhj40j1G5nttBjVST&#10;uVbgMD9PSsuXSPHNlotzbzeEdSZMHaoQ4B+tVzIlo4mcyJebDbEIOOv3s11ukXMVr8N/EwSZVLxn&#10;KkVy95Z+IH8kvoNwCsh4IxV6xhvja6glxaqqNBgjPSqvoSZCXGoTavYsmGiW5YdPWum+xKYYSzMC&#10;44rkiLi2122j+1p5YuSR7iumm1Wy8rQU/tCHzAQMelMRFPbzRG6/cy8R5OagsZfNktgG4EuDXWXd&#10;xpB8Er5uqwvO9pxtHI4ribJvKs5ise4+exXjFILGlOzf8JVeL9pIQW/XNSW/mPb2Z8sGIXBBdhxz&#10;WNcyz7pX8ptxjOR3rb00y3XwykiUFFy5JPBBFDBHT6npWnJ8PI54rmISeSCxB65rktK3i9jDSY2y&#10;8Z9KSKfUU0L7PLrEjqbkL8zcYrUlgEclidqEmNTuU+tAXJr1rQ65GYUOTDyMd64y4nLeKTC0I3ed&#10;w1dfqolg8OaPdxCPzAhBXHXNT2/heWX4XWesS6iu6QlijcbKfQLmPul/sWZUgB2qCSB0pYRfy2kB&#10;RJW5weelaSLbp4avwqKW24yDnNP0qUxW6R/YWZWvkJIHQZ5oAjsrS5j10farUIhUEndkCq2vX1zF&#10;q2mpFZQsiOME962/FlxZrqixWxlEcscO31yBzWRDbRXF/aCUqSIh1NJAc9eSxy6wlxJCOIBnjpW7&#10;pVlptxoiTtegL5uMHtWVq1rPFqzxLFCIuBuz1Jq5aJe23hp4nUEScgqelNDOtcWtppqFbW2AEB24&#10;96zNOg1VZNUvQVCtcDkt6msq7kkk8EXSm+ZpIgChzV/RDq1x8PfEYJ+SPaGy+DntSsBp3UjHWAZL&#10;Q4VATg8VHYxS3nh742BLWcQosIiO4/jiufa61VNTP2iycRxxsC3XcO1dF4dvWa0u7eGPDXUhHTFJ&#10;gckiahYTaUVmuvKklIIIP86vrJE+oTYSTnBHNdT4rt7geFPDtpGLV5I3LuVxnn9ay7O2t10rSN6B&#10;ZZIjkkdMU0gMGUMmuB2jwNy5PtWu6293dQiHUpmEVtkqDz+VOvLKaTw/rbRMuYyOPSqWkOtrZ3Ez&#10;KDMYWXH1oYCS/wBnr4Y1EFiZGmxjPIxWWIZTp9w0e8HaBlTWxpdhNd67db5FVGmZnHpzWhqMNpbu&#10;ywWUnllMOT3IpXGRaPps62Vr5MjtLOp8wButdLYWuixeB/i3p96bhJJmiZUc8cVi+G7l477UJTdA&#10;LG/G7tUGt3z3fi8YdRuwG2dTQ0NGXfQaPDPps1pbIHgnXJz1qLUJby8k+aUjIQKm7rRqNu6RaFEp&#10;dt0mWGeTUN0nk2UDsZQ2VwvTpTbJRo3d1rsfgqOwbbFD9n5Ud81i6ZcwW1teAyhZFzt3dCDUVxNf&#10;XSwk3z4AAK/Spha2c134filLEGQfd6/nSQzNltrm78Q26QQTHfdAswGa9EXQ4X8Nyia8ZBHp+d2M&#10;HIFT2EuiWOqx28EdoZTEM5wSPxo1jUybe4UFwGhI+UcCmFyl4Rj0ww+MZ7vWxHFbxyAM3U46VZtW&#10;03Wr23s0lYww3UhEhXkgGud0ZIrm28QWHmlJpiREB0YmtTR/tOhePoLe60oMwicOV/iDDg/hQwRt&#10;tLbWl3qcMNqkhWMxoMd+lV7WJP7E19LiyjiumjZ43z09KzBf2DeMNSJtiALguPxNOS7s5vHVmJtW&#10;ZzJMojRfQdc0kIwbVoWPiZ7i23SrNjczVTIv4ruSWKBwjyDGTjNdP47XRYNL0g2GglDNqMAdt3Xn&#10;muxjsdC1Dwto0MWnIjR6fCd2dvIGTzRcDz67vdSuofBdtNcuI4ycgGuiVALArHM3l+QAMVd1zw48&#10;F14PntbhnFxbSAR47p1xXN2dzfRTyxzWBCpcEGmCNZ47eDwtcyssWfJYYb3rMmh02f4S6ZZtqSxr&#10;/aSSJIG5GDkgfXpT9RubOaCeN1KoygAZxWFqcEy+E9MaNpdqzrtwe1CA9bsLnSofD1w8auPMhgSJ&#10;d3TGATXwB8adO87/AIKM+L1F2kIuLCCQu3AKgDNfYKDUovCmku80m37fbAZHXJFfMH7QwgT9rLSQ&#10;LQeYfDMJypwfujvVQV3qEI6nhN5NaWvjOyFnJJLEJNu0r1I6nNXZLyKTUbYvpNupGAOM8msb7RbD&#10;StVMvlrJ54Cjb0/GjTjcN460rzbJzEBuDdj6UrWE3Y6WCee1vL0v4dmkjyAcrgYb3rpH0zTJdCsv&#10;stxCWnTciKASrGte31PSJPDhs7/wnZqhj2xTYAJ/Gsq31PQtKutTEFoJZwreSWbIUn2ouS2cZJZ6&#10;lH4xu7O52+ak67gf4Qa7Wexs7Xw1bFNRiJliA2jqK457y5m8VXmoT28xla7DS/7Y7flUuoa5pRlR&#10;yt6gDIAuDih3uLcwru2nHjbVIhHMwcg7RnmtNLbytOhZpnLd0K/drpLeXTcXN8lh5rfYBsIXPUel&#10;UrTdc22tGW4hRiHI3cU7juZUQJnDeQCARV6VmQx5WMAqMZqlahxZ6kN+cTsM5pWgvZbZw+4kdCD0&#10;FAyFobo6nORaSPgZYr0Fb1vpEcnhS+un1OIYiJ2E5xVi01HSoPBj2raA0lywwZDSQAjSL1MOiFCc&#10;FqG7BqcKlzeQa5J5U8yoZSC49q6Ea7qUVnpqy6hvUqwIC9jWmdIL+CdRu44WcIxIUCuWjtt7Su9j&#10;5angBuTx1phZlSWVW1/zYYIy3mlg2eOa9G0zxIyfDjVbOXSrESy2boECgCTI6n6V5+9rCLyzMTSE&#10;FuQKsGO2N3tEUu8jhvSh7D2LFrahbGMvNFKjzyFlxyma1fDfkWfj0OqSEbmKIW7mrUWnsngDVL1t&#10;ZiDKg+Un+lc3ZNdjX7a4yMI7F2zxUPVNE7kPxGub9/HngSebcDHcAxg9Mbs19XeF3Evw18NSC5Vm&#10;fw5E2c/7PNfHfjW7nuj4QmaeJgkzLkDv2r65+HiRj4P/AAzcs7k6IRt9cj+lPltFFJnkPiK0s734&#10;1X5m1hIkhl5A61o3CaYngrTYoJAXRuXHpV3xvp1tb+Mbu5WzlEsl183J7n0rnSlyLK0KgncnzDPS&#10;kyHuTK0bJHxyAATUFwqrDeHZgeX+dOjO2yuka3A2jJYmqcl7HJJCqxglGx060ASaTIkOs2839mys&#10;oftwDWvcX17P4nhUWxSEsN3NUElcwrGulIOfmNTYiQlpLkAhaaEmdCbGyMUbvdwGMxc+1RfZdI/s&#10;9tl+gUNwPWoN1sngWaVb52Dn5cmslJWZSV8zGOFosxluVoBeoEjXGO9Nt2R7+9AtZ8rznHFVMOXZ&#10;miPHStqxvkh0LU420uFnZMRvjnmq6CWrM9je3S6pHFBPleMgHmtbQoWs7e+WayjJmXDEnpTbOc2j&#10;6NJHcxSeYzmZNvQGmXVyJNYuWjJVH+6p9TU3GWZ9MsnvbWWBFBMxLYNK8JhlnxbKTsGMnOKrW8l7&#10;GI4WldHZSVPUGseM+Jl8Y3glvXeNmOBtpJjOjuDEPAWsSPFnbbnAzjBPTFcVpmh3n9mzXs0zO0s7&#10;Hdv+6vauwuYjJ8NfERMwLgrtGa5aCbV/sOnWz3rqhb7ueopSYIlnmI3W/wDZ0jBcbT1qrJHd/ZAP&#10;sBUd2PFarTwxXVu32VCwI6ir8gubmyllfSlWIBenepTKOS0uSzXxnqFvOmGMPyY6Gr0lxd/2tbwg&#10;xeWsj/KR1rT1G30WLTLD7LamW6ZMkgZK1zjQyy6ffv8A2ofPwPbp2qk7jNizikTUJZlgU7mPAqO7&#10;Xfqij7KQDIOfSsvTLrVlu2BtdqJwCTndW8IL2dJJGljVd3PtTAz1XZ4ntl+zHaQK7LT3theThIYf&#10;li69xmuaAiHiDR1fWYiQTnHcVqWTw/8ACSakFD/vJ4gv50mM+fPFyonxy+KuLdcDU1JA46gVlx+W&#10;dNhKoeF6kV0fj2PZ+098S4/L+UXMO4f8BU1goELqDKFAXpimKW4tujN5hMajGevapMKJ7RRIu7Jx&#10;SLkxXijzCe2KcoQKmbd2fPBHalcSGBSIr3duXMg2jrio5LVzeRym7I4HSr7B9swa0UEhcc0oP7tl&#10;bqMfjRcRDhQsSjqB+dKgBEgAxz0NSOqYgJJ46gU3Cm4f5iAQMAdqEAgB3XBMI2+leu/AVgP2r5lP&#10;Bl0qXaM+grycgfZ2bB4YcZ616b8Diq/tu6ECGGdKnwPqKmr8LCSPavjJOkHwa8ORAsWv/ErqEB5w&#10;hya+fIQRHYnJG9B+le1/HGTGv/BODAIjlvGYDtk8V4t8w0PSibWQMZzsJH3s1FPWJcdjqrdUOnWZ&#10;2N92o7hgHkAjIItXGR6kcVNbZHh5QSqssQ61nyuUilkIOcnPvVDTPQ7OFD+xP4aPmWAurPX5TLGX&#10;Adg7Hn3qazCN4ZsY10+JpfIDE56DGa4LT2sZ4pRI18zO4OxXIGB7V2VvtVLcwocRpgjdzUrV2sU5&#10;JI9Wg0qO/wDgXo17ZIFltjIl5xzkdK43TvJi1qJHyxMzAM3au58A6gkfgT4tWzhB5rRvECeGPeuX&#10;vILc+LtQQxhf9J3xkHp3NdEX0Jjqz6I+D2sPY/Hf4VSNO2yLWfJYk8GOXKn+dfUvxlsds/w31WK3&#10;bIvBBMR6Hlc18UeEWthqehbboZClgc8qycj9a+9buWfW/wBgKO5aISXDeE0fKjJ8yE4J/Q1x19Nh&#10;NXPKLaaD+ySNkW4RofzrsbbL+GLMgjKoM89K82005021ZpBygB59K9CsWVvDULKjDCc89a5qj/E5&#10;PtNGTf5825wgriNQkgjtdQk2PvyARXaXpJXUwc5I4xXA37zfZ508je4uFCg98ngZry661sdFIxpC&#10;Clw+4nNu2R35HFdGdSi0/wDZ9+D2lwGM3Wr+PY2uTGcSbPM43Y5qJvBvxMmbRr19NFnAbiFyn3sp&#10;nP6im22iXEv7a/h+WbSrtLWOa1YM4/d/Icnb2FFGlK+2/U6Ouh9J/EdA37Kvi6ERfd0W0JH0xXzR&#10;ZGP+yIn8wgNGAvPoOa+jfiDcGX4Y+JIYXUq+nAsQeyivnXSrZpfAXh9ckMLqQEj6111IvqTJaE0K&#10;PLcuVgcqD97PWriq4ldSDx0rVjtVhtApYDag4quy7ZpPlX61kRYrgMOd2Kfzs+8SfX1pxH7kcfxU&#10;vy7scZOKBFY/PKy7DnNRtgBcscg1PhxqK8LjFQSqfPc5H4UwFBj9Vz/Kp4VP9qRnYMdxWd5T/aSS&#10;7bc8itCNlE2NzZ24zSAmljU3LgDqfyqDymF3EfNPynpTpiyGPbkndzUayZuHLsBx60wJWLF5/kye&#10;MUnHzZGDjkelIGy8e1+uaj3bbxgWGTSAkcny4sIOe9WIv+QarFcAt2qo7AxA7uM9auwFf7NlGAcU&#10;0A5Sv2qMc4zzVh1XEwOQcDHvVQ+YDEQmQX9OlW2IMqlm6KKYERVj/DgbD3ogRFjlICj5vWp3jDRv&#10;+5P3PlOa5yyfUB4y1uKWKdI43GwnkNSA2JYz55+Y0irgEgnpxVhthkmIPHHNNH3H+UfXNAEOMKmB&#10;3NQS7wVKwkkEcVY+fB+Tv+dG1d64bBIOaTQCgTtFaFj/AA1HJuEL/uWPPFWk/wCPeYNjhhg5oYnc&#10;AQDheKLAVELFF/dcbaDjGST1qweiDaOtMITzXBB6c0gKxYec2A2CO/ahfuuSgIBqUKpIG3jdVqSO&#10;AaXLhhnZ0pAVM/KmIeMdaf5eYQSMcd6Zb5MLgx4w3FWGzk8McHpTArxkfMNvQ1LtbDgd6aFb7Yh8&#10;kAbuauNtMo2r/D0p2AzjkSEAAnvWrpf2yWdo4kdDnhu5rNkKRyy4tWLuevpXSeF/l+JvhL/SIAm9&#10;iwY8c0WHbQ527t7lfFmp+ZJlg43e31pwB2Odua0vEPHx2+IuycMjPHwvIPHas9XQwviA7t1SyrAM&#10;FV45K8V6J8O4y2u+Pn4JXw7KOPcVwkYhPlM6IAB3OK9I+GxhGv8AxSVduDpykVcY32GeRQri81lT&#10;u3Nrlz17fMamCOEI67mOTVm9CJ8UPHsYjULHrUh6f3jmnlCclX4PSnOTb1FYTav2JeuQelJn7mUO&#10;Md6lMcoQtt7VGwkwvy9uai4C7UZG3RHpQsUHk5CKOeM1IgkEQyDjHNDAEHjvQAxtvljC9R0pqJwQ&#10;ZGPPrTyI/NjzGfcZqQeT57bc8ilcdhpB3J8vQUxt2RUrFNqDzFyTwKGC+Yw8sZwOaLhYYpbaBjjH&#10;epU4jl5GD1pmwncOBRscbwzGkCJkPT5u9SkrhgSORxUAU/OMjGBTirEAqeaChSW8tgsYHzDNW0aL&#10;7M+9j0GKpYcMPr0p56cgn2oQF43cgtwFCgDjgc1Tme4klG7GPWm4zklcc0rA+anJ4HSnYBP4T+7B&#10;+XrmrEDxC3cNBzUQ27WzTHzvTB60WAZMcTnB4LdqrzRzvp0nlxseRk1M+dsqmPkMKnikcWkyiMYO&#10;ORQFiCCO5FvFucfd6elWEJa6iVhgmYAN9aGYiIHnrjFRo5TULdt+ec8+tOwHQXmi3lvZRzy31v8A&#10;PCGVA2aoQiUy26lGAOaQ3l1PqEayyTMoXC5fpU42rLH8/RuCO1JhY4H43Qg/sGeK2EI/d6jAR9c1&#10;8peDrmI3DRknKRqHGemRX2D8YUMn7BHxVCjPlRwvn6EGvhrwsZl1O7u/O3CfYrJ2wo7VrFuS8zWC&#10;Vj2GWOxl8PfE1VtkCyeE7sKCe+w1+WU0UieK/FEYtAfK1u4B9gGxX6j2qq1xMdxVX0mRQmf7wr82&#10;PF0M+nftK/FmDyRmLxlcDaRwQzZH869HAPdGFRK1zn48lHPlty3epAYy7qZGBI6daV3QyzMxVQQO&#10;nvVxf7Ph0YuI2mmkHAP8NeizAzjASYv3suMnIHerEEflyyK33Cp28cmmNdXChUWwXcWzzU/mSzSR&#10;PJahG2dQemPakCK8+4EAzOBu7DpUK+b5hU3RIGMcdaukhlIWJSS/JqBlnEV/I0KqiMoDA9c0wEIQ&#10;NuAAYjk0wqCG3S/xA5qQZ2uQnGAaCiGJcg59T2oCw0/MrHaDjA3etM8qNrlj9qYHby1O+ZXUBDg9&#10;AKkYjfH1zipJI1VlZMy7svy1PMaG/uCFVcoDjPWnEjCqRwe1GR5sZDHIU9aBoTcDE/yKMZGAKjGP&#10;LPFSYAQH7Qp9RikIXAIl5x0pBcagAnDeVlgOKlHnCWdvtEW9h83HSmrjypcxjORk0hBKEhT0pgRM&#10;G8lnIdjuPGalZV/sx5ApGMZOeakAjMUBFu33TmnrHH5dkotTmVzzngYpDsRIZGti6s+NnelibfOy&#10;iFSw/wA9akYTia5iMI3heVHcUyKMBLgNuVvTvQMUkrHeZLgqeVHP5VJEX+zQ/I2XOc+lIFKrH/p6&#10;HIOAR1+tTWgYu+6XlSeccCpESxpDJKu9WJVT83TGKb8jAsYwm0kKxp7Fgs+2dM56+tNYQNaWSG+Y&#10;MGywx96gBgDfZxmTJ3cnHamsSAvzEHBp+SVYhOBwKY23JDM27bximAKztLCCxAAOcVctioumQsOv&#10;FVIwyr75qaLP9pHMXOODmk0M6mxihZpAb7DBwQvr9K9A02SLFjDGNpK/MPSvObBHEsMnmEFO+eua&#10;7zSSFKEwguzDp2rnqPSw1KzO7tsK7AynhPvV0ml4a1umF6rAN82ev5VycfmHGQVwoJrf0xfmkkWf&#10;BbqM8GuGoDZ2MK2++2b7UcmunsGt2gvVNsxmwNme4rk7YqbeI+UevSt60kf7STtXIAxiuVu9xm+2&#10;NkfLZA5B7VHhsNkg0CSNozlBvx82aVckSHPBFTYncg2qZgA+CWrqLBI1toVFznNu2TjpxWJDHAZ2&#10;+Q8HJOa6KyEeLggLyOBWtNFwR0niOGdv2NfhjNHMN1prsyPjqFcmuU0cSnw1bpsHygHJ967LUd7/&#10;ALO2sBS4WKZS6Z4PPXFcLYTyCFgzjmPAwMY4rSKsaRVkdN4lKP8Asu+P+Y2aHR3AGfUV8KeDbG0D&#10;ftCySodxlYQE9s9cV9zm0mn+FPiyMAsJdJm4J68V8V2rIniHxvZLaPGya9Kj9jwcV3YV7mllZF3w&#10;HA0HjZFSafa16+4H0zXtmp6voltqGjCa/nL7gIo1QlifavE4dUtNO8SWsbRGGR7hQkmODmvRkuNO&#10;TxT4XuJ5LW5nEkbRYQMBn2rsT3M5XWpX8T+M/Ftl4h8Mm1+FGvW8XlEyPJu23SkcDP8ADW54a0jV&#10;7jXfh94vfw/LGs9vObi1ByQ38JzW5431vw/cfALx9ay6Zp8F2Psoti0YBfPXBPSu78OfaIf2SvhN&#10;BHL8zaf852nByO9VdJaLUjmR5t4Z1bxFefH34radezIkcyEQtsx5efujPetDRrm20n4zeINH1mz0&#10;wT3Wn3M1hPJbq3nKvXkjqKmsooZvid8Xolt44Z9Pa2aSVRgncMiuC+IN5qrfFP4Ol1aW4t7G4jEq&#10;r0Dccmptdi5kb2j6LpniXUvG15F8Z7WG1tLm78+1ChSpjzjH1pdK02/8Q/Cvx3YQfEWOyTSLuR4g&#10;Ww1yITnC9z+FcP4M0TWF8b+MlX4nX9pHOxMiRDhi/wBK6XxLZf2ZF4Dh0rxlM2r6X4ktzOEfaZ45&#10;2+bcvfg96buimjzHxNNq+q2Giz3Oh6giaZM9uzmAgnbxn3z1r6C0qOOf9in4bWNtc2xaBG3KWCsu&#10;fUGt/wARWcosbdF0vTRG2kwSSbYhguRkn868RiGpp8Xtcf8At68jt3ZEePftT2IHSm5K1krErU2r&#10;fUdVtvG2l6XPoZmgmcL8smdueM1FZvaWP7SfxC0bUfCjtaapoBlsLuSTiFwvQZrVvdFlh8X+Ebq3&#10;1rzCr75CfmyDV/xnaWd78I9Pu/s6C802YGKQHDYbqM1DlYTR9Rfs6az9r/Z6+I2hyQLu0rxLN5Zx&#10;w0bdDXrV2MLONvG7gV8r/su3N8nxP8cQmOQrc6FtlyD1HINfV+opi5ul29Jnz781hVVmbrTQyI4p&#10;S5IT+HrTIHxqtwGJDAGr1pJMYLtDGQp6HFZMwlXxBc5/vfnWYzXut/8AwpX40AW6yvL4QugFPcFC&#10;K/L+/Cv8KvFkcVkr3sXiG6CpxkDd0r9SdO2NHOjDKyWjRtn0bivz9+J/g7VNA/ae1+Jb9ksdQvJb&#10;mylxw4c5K/ga2ou1yZQuuxyXhi208fBewdZYPMiZlv4Mjcm7/ZHXNc8NK1KC7+KUljd3P2R3ikjf&#10;cSYD1I2+9Nubb+zfFvhy7tPFZmuJkl+2W+cIuPug+uapaX4tdPinqFrP4Wht5LpGSSDzQyEf3hWi&#10;7mDPPtfMd/8AErwbJLfRNNZo6hlHPPXIrfsY7cf2svlhhuTYXGPrwa6nwh4a0a7+Mf7R9ymqJJLA&#10;8LwRs3CFzzgVl3dpqcPxqu4r3w7dNbocmaIELj6ChNlJmHqcXnauYlths8pTuDcjFS6fcefY6rYv&#10;pd8uyE+W5BPK1qzaY1z8U/CLWeurFZyo4Yt1BHYfWrN3cS6brd7b/wBjxO0d2omYJzgngmmFzl9U&#10;Fhe/CHVbW7a2EtsjlEZMMSvTFc/4aluJPh7q0clpH5kbGMqTjjoDXReOIw40DUYGVQ9mRIE9ccZF&#10;cN4e+0oNWkn3u0kuQpOMCrWhL1ZtW0WsRtrtsblRDIpZVznFcrZ3V9afFGUSyv5b3QGQvUZ9Pauk&#10;a+/4qrTtodNkvzxn0qnqf9my/ErRnhukjGOFIzk96EBneIrozfESygSOOQPCDuXoKxprIzXF1HI+&#10;1UxwGxmr8sZX4m6h+5VUG3DMetV72aMeINXhKSh5YVaJ88YHWkJkMkK2Ntp6Yll3E7QWzjNalrj7&#10;LAJraMK5+UluuaowSwyrbFxKxjJAyvU1cvbOaTQNNm8yTy4roEqDjPNMLG99gWHw9czSXiLuT92A&#10;cnBrlDEReyOJXwJCeT/Stu9u4lsdPiLTFXtl2nrjFc7czJLJKInO6KE5Yev0oWo2XobhjdyKYgTt&#10;+nSpcTSC+KTEKh+YFulQaH5P9nQyXiZcu4wOvtmthrXT/wCz7iVb5xGcl1B/KiwXMi53HSiqHazO&#10;oBz09ank+1Qx6FG0kpjkT7xHQ010jXRy/m5AmBUZ9KuRTy3LQiSGIqkIAGKAKwJ+2yIiISq5yD1p&#10;rNJ5Y3rHu38+lOmt/IvHuIruRlwQwqg0g/suaWQMAXO1fU0CLEqXo+zP5LBWXhwOKQNqRtl8xSxy&#10;cnOOO1aNtPdSeCrCN7cABjjI/KmHaIpQ8ZLHGOaAKIilKhGugjFDgelbemWtumgzO+oM85Y43Dha&#10;ztqGcyszDoB7VoofkT/iYsF8o5wKljKrzFNZUSSMu98KAv8AWnyrH57sFZs45Paqm6QlsoWxMdvH&#10;WnrM6z3EUkQVtowDSQrFmdofskDBF4TpSQ/NASZEC54BHSo3ybQHaMbutR/PuXJbbj5QKaA0IxId&#10;SWMCLGODiqup2955Ucps8Ro3LA8CnRyO/mICAQMYzzUpupPsEtpLHuXHTualjLumSxtpEZWY/InG&#10;a6G3kP8AZVwSuGA65zXFwOfsNwqQAIp+UA4rYsDeGxuHe9cxgcgCnEJO50FpPq7atoxh1HaguC0g&#10;boQPWvWdEXVZdYudUh0lXjt4AJCDwMV5Pp9rcXwtYWv3tYHc7ZjxnHpXrXhuePR7K4gn8ZRzW1wA&#10;DGw9O5olHqEX0NaDWzL4zhZ/D8+zcRJuGcV0eqWtjc+Drl7eBFDRYZc4BPanOnh99Haa1TTzvQn5&#10;cHOfpVWGeI6LLbpnKsSyg81on3Bo6nwN4g1y1t4tF1PTUEYh2wuX3BkPQE16tokFqfEMyxvF5bBi&#10;qMnGTXgGl2l22vyXMlxMsKv9w8nI6YNexaXqqpoVgBbGKWJcBj3FANszfE6+KIfGojg06Pywkhfa&#10;2Nw7cVe8KeHJV+GfjG+uXQf2mkryErtEYjz1FRandpNdPL/bzeasRJ47/Ssy68UaoPg/rdhcTTIH&#10;tZEiZExuyP0o5lbQSTItO0O31b4T/EtIfEYkiOuKsNx1MTIe3pT7y8+Lmh6boFoPEl61ikKrA0mS&#10;Dx/eNM+FUeqW+gePxcanepazairhCh2Me2D0zXu+q6fFqXwmkjmtLaWAWhGCcY44IPqKE2t3oTc8&#10;80O48WyaZZajfTMzGAsGifjaPYVp2E9zqupamANbhtklxcBww8w/jitbTtDv7P4EamLXUrqdrS1l&#10;Yo2WKjHGPXFbHw31/T9Q8D6tYalpmjQXkM8gS62BPtKjsV7EVUbNuyKlfoc5c3Hii38Q6bpkEOlL&#10;p8kDEMiDKkep966jQrQtYaq09zaSvCCyjj5cVFqdjYDxFNPa+IJZYzqaLJGBnZzzio9fWw03xTaz&#10;W+suFuLCPdEZPvEj0qbPa4XMDxCtlPfeHLtdRUyW9yyywEY388flXkmsajbr8XNYiEtx562iFlUf&#10;dFd3qK3M+sArcuH+0I+xOd2DmvNTFcT/ALSHxYuNkKyvp8CIrAY4GP1rOotO5rCbSZ5v42S7vdOZ&#10;0GoSpFeoZVCk4UHnivTfD+r6Xa/C3RpP7WjjsbPw24t4XG0btuTz9a0US8tvBfjKWTwXZ+dDpdwD&#10;wGLZHBA714l4Zu7vVvhR8VrO++GmqT2+m6rMoBUxNPvPAA4PGcU3DRErzNbwL4bu9e+M/jLxbd65&#10;JHBDqkotxHJj7Sc8cjstei31vqF74svrK3gso7qG3by7kAEr6ZNeE+HPGs2iX/xM8OzeBbuyiRs2&#10;NtJIcxFu5J/Ous+Hvip9P8T/ABZuNR0XVr1dUuUKX2DtgCnoO2KbhKGttAunsSyah4ittc8Q6Zr9&#10;9cbUsZwJQ3B44OazfgtLcHxl8bJI7m9ezGpEybiSD83BGa6LVZLHXtU+Kcttpjm2srZQzkcybx2P&#10;tU3weWw0zxN4w0y6sNp1GRjZ+cu0SYPI5pXvexSdjlPHTiD9p34Yai+nyLZLfeW0yqQAGPc1s61r&#10;fizSviboN0/wUtr7SobONrbUFcFnWT7wz2wK7r4hQ6Db6Taw3OhwSeberm1UbmGTwQOtcXLqNrba&#10;noeiX9hJcWN55IhiccoDxjJ6YqU12GmdXDczat4S1+S01C7s4LnRZSiKOjFTwSPeofh9f6LF8Bzp&#10;ep22lveW2q3gKTMq+ahb39RRNrvhuH4jWvhqx0fTLEJp0ZEryKF+b3NcVqVr4Fn+LsmnXHjy1kuV&#10;ukDTWsowCxwB8vWovroM6DRdV0Gb4neOdM09dF0w282baNmQ7yT83ze5rzfx7ZXUviTVllkj3vex&#10;mQIRglT149a6HxH4Y8H6R4ktb2S41mURrG8yI5DL6Ekc81jLfeHtV8W3streyNDBCnmsTnbjsf8A&#10;69ZzkVE2NNGmR+GNFjk0aBw0KLwOVxxXmPjL+zrf4+eCEttfJimT/SU35EXpn610t/q9iNaCW+ox&#10;IoBQF+B6cVlWOmeGJvEl9NLdNd3Pm7nLSdCenFSu49bnMaraJJ46t4oX1KJJrcNvhZlJwOvFeu+G&#10;47x/hBeRnVbqc2tuwLNksRXO6hb3sOo6XLHNZsvlMq/L/qwar+HvEl5p/wASdM0yLRzqLXd6BKoG&#10;3Ck/MfwFNSEdDoeoaC1/rME1g6N5rBZccg16noNlo8fhprv7TE8bSsSxNeceIJNLg8f6gsHwpkFv&#10;5KMLodGZuox7Vp21nrj+BZbtPG01rYpA7Pabc5GOuateQaLct+Mb63fVfCkNnpEUrtckJtGSCa6f&#10;Q54tPtfK1IEzT2gKEjkHHArjidLsfhXoetjXAyPdsqXDLuER9cVtSWd5e+C/h/qn/CxYb5pm3mVU&#10;A2qO232pvYkTVNXS61/S7T+wyDHdZIVeq571cTUNJfxtolpNq0kUTW+CRGSBjrzVs2M6aRqmpQ+H&#10;YZ4o7QC4mGPl461kW+ueArbwjNK9rPeXb63DHDbJBljvbBOfQUJCIdAv9FsviH+1Faw6s8lvc3Fq&#10;bYn+IjhsCnolvFq13Mizv506sQpzgitrXvDNlafEm2vQ1nHaXVnbycuBgvyV/Cr+qW0Nj4Q1Oe1s&#10;reR5xCIlDBic9cVaYmV2s7TVte8PkTPDcRqAG29K15tJu7HxR4cjuL83UTuu/wCXgDPesd9X0fT5&#10;PCEbgrdTRhmGOR61HrviLVJokMF9GEeIY3Lzx7mmNHP+KbNJv2gPE+24jWzXSU8rA4BxyK8T1G3s&#10;ku57STVZRLLqTeW4OMc11GqeIdXf4g6OJLcRI023CjIl59auf2bo9744M1zcLC0VuHQA596pKyIb&#10;sc34mjtB8OfDMAsYmnTTyFwPvcd64DSba1tPD2pzPdp9p2vtTH3a9C1H7NJJ4rkh1MMkDhYWYYPH&#10;XivMfEFy9tot9c+RLK+wq+wZAz61blZWHZWv1OVjl0w634iuZ2RnN0RGdnT15rWvPMbwZZSxWiyK&#10;0gAGeoPWp9Fj0a5+F1xnRrVpLhmLh2AK/SplGlweGZrddRDMudsfXbUXIucFfWVums2wg00qX2b0&#10;znBPvXef2ZNb/D7SZTrFo0siDMe0fIKzbGxEmuSlp1YbSVGc89smq9zeakl9qNvOr7EY+Xz2qrjK&#10;93Faz3VhCdcc8jIzjPtUkNtFDrMMcVkwYEH72c/jWDevC02lyQW7Gfz8MA1dWiTpo9i7WbrLJEMN&#10;1pjL0+nC/wBQ0gy6iESLlkBxnHvU88MIjaJbcbQu1SG4GK5y6u9St5T/AKHJtbGSTVxbiR9AZlj2&#10;kgfMTU2YFhLREuIWa5i25O7B60ydLNmutqgsuON1VI1uSEIkLKR82Wp4RTcxA20iuXAznrTAtRTO&#10;NMuI8pgrwCKyolI1a7/0RtrE4Y96vXMN1HcSAw4xGDgelQh82cUqyfdfBBHNCEWLa2WU3IQMTu7m&#10;oZ7RreePeUBzytbNigFtLNGrABM/U1hatPcb3ciRnZ8YxwKBmrZhCkhCn7vBHarcqTeUc3rBfLPU&#10;Vj6Dczm8Fu8KBduee9X7q5uhrF1HJpZcbh5TAYAFDAzHtt6uu87WlO5jUri5WG2j+1EpGvyknmrL&#10;tC0SIWKEr19KY6xGFFS+EjdDigRnzMVnhbOfm4FTrL++GZRggcZqOSAreWas78g4zQkNuLi4JnJf&#10;HHPSgLEyMvmzlWYDd0IqG6eZ4Zx5Z2nHbrTlL/bLHiMBiRyetWZIphHIHuIuCDgelFgKSmMadAv2&#10;RsjrUcQt1vNQla0ILKMEnnitS5iEelafIHT98MRrj09ait47CTUbaKa/CsyHC44oEVGeJ7WXEgBJ&#10;qzZqgiCuFOG6mkuLWKK82+cpy/y4NNQuJJswk5I700B08i6YdAYCHex2hQGxk0kdy9no2rC60+4j&#10;QFTGAM/rUWjf2WdWVbiaYAyrx6V2+tR6fLoRgS2t5BLCu0ntUx1Y76Gba3Vhd+H7N2n3IwHyk8jF&#10;dLaXRW3NstodrwHHHYVyWm6bElzj7WAqMMop4J7dK7m7t7lPA9teQW0Jnt4D5mMcrWid9GTJ2R0P&#10;hS4WDWLkiRxG8u3LDANemtG0epaJPBaqw87ccDkc185w6vLfeDktLaSUXKXW4qqYIx15Fe5eBdTu&#10;N/hYX9lKUa0dGRxyCARn8aai+pF7kmvWmp6j4nmkNxq7iGNGQiRsDHbFV9Avru1+L3hy4i1PUY3h&#10;ikQozkjGMHg+tekJqfhm0fVWls0tzKX8p3X5T171Y0/wzp11o82s/a9Nd33kMsoxz04qlZXsa8l+&#10;p0OmJp9x4d8Val/Z811tnDSxk8gZJJA74rorfXfAN54X1a00/wAXXMty1rt8kRFSjDqPwrirO41e&#10;xgsBFb6W8YWRJoxKMMrewrb0TQ0heXUIfsieZclyyIDt3c44qZK+pOxxnh5Lu2/a00mK6vtTit7h&#10;pQzSsSue3WvpDW0hX9nHxTBHpFo++8h8txjcBnkg14348ubKPwrpTxRJJqEd0jQPEnKY5OcV0lvJ&#10;4yu/2ctGvYbCUrLYfKu/PKjk+3NZyd9h2Q6RFTQ0SOOPK26fKOTnHNa1mon8HywXF9FFELZhuc4G&#10;axvDMFyfD1lNcyuZGkfzQ38NXfExt2+GXiOKCxmKpZMxKZBOBk8iiKTdhNnzt4n1G9g/aB8PWE0X&#10;kWsVy5S6TlXbPy81mw2ni2L9pG81+a302a1kstj5IzKP4fpipdSs59S+Hlgw1hlVNQP2fcuWYg8j&#10;JqcWmvQaZEl7qF6sBtkAHJzxUV37xvTbsfaeOCcdKb/F98Gn4Hljk5J6VG4IcjpXMaD+zkKaTnc1&#10;PAzDjI6elRfOAcyHr1oACG+b92ai/ebuV4zxU+4bAOeaP4ByetADVKZYFaGIEWcDPpSH/WkbMUFc&#10;M3yDoO9Ahm58J+5/HNSKECZL9xx60hxlRj6mn7Yd1v8Au2PB5JoGKQm6RlzgioyRmQnpinHIKjbw&#10;D0pP4h+6FACrj7NkY4o42Md2eKafu8Qj6ZpQJPmPljApCEYksuAOlCt875Kj0qTCYAyahIU5O48G&#10;gCdljMLEJzjg1APvx8+tPQybmywOBxTcLywbqT2pjJFxiQ46+9NwuWIJ6dKQbTAQQaacfu+cc0CH&#10;gHY3zVGf9YCD0p/Rux4p2I9jExtnNADASeQaOdrj2oOwK3y/ShFOAx/CgBozyGU/WlGMHPY8U5qb&#10;wQczck8DFAxDkRNiPJ7UoDbV69OaUcSYKHpxzTif3Trt79aBDSFKrlqbtXbJ16ilH3D9KFLiUq2O&#10;vBoAQY3MM04gEN+FDhM8y03kRnr+NAx2SGGFXjvRub9584xj0pMkkZxn0oP+sX5higRHxtmO0nn1&#10;pF3GOXMR68VJhdxwaPmynQAUgDJwOO1MI4+93qQ4xTcfI3y0AJz5gBB6cUHO/pRzkcGlGKYDRjk4&#10;ob/UuMEgc0c7j8vA60c5PH0pAIApib5iMkYxSkYXnP1pT90cDiomZ/JOYeAaAFKr50JBOc1JtYLL&#10;86nkU0bf3Z5zjmn56nmgBuRkgHnApGzlQWHTrQfvNleppPlyo2nJoYCEHkEZ96evCEZGMUx8q5yv&#10;JxilBBjGetACt1XAFMJ+cgrzmn8bgM8YpuMOxOPagABO9Rig5ywyKMAP05zQeZVOO4oAXjC8UhBw&#10;3y+lOORKwwMYFN+ba386AHDbhRtGcikk3maIeXuwvFRggzgFfSptxBOGA/CgCuMG4HPO7p6U8l/N&#10;k4wKYokF6W2ZXNTurGNs+lMCMZMq4RTml+XL8D61Gucr2x3p+eSTigCT5zH1Gw1CqgSPgfxU/JCk&#10;c4x0zTAwDDIJoAlbmLnsKiUckDkZqQEEkeopgZFndSDnPWgBD90jJBJpQPm5XoOeaVQPObOMZOKe&#10;BBiX94QcUARkZJIA4707c/k8kEA0g+6v40H+KgBRg4+anjyAxy56d6jzzQ5G1VaEZ29aABuXchfz&#10;NRgHefrzTl6DqOadx5jHPUUAJlRj5h1/Kn5Bz8wFQkHf93vUgxxkmgBCeDwOKmGzyo+eoquwJlUZ&#10;/iGKlYuuBtGcDFAClYvLfDZP8qiz97pnPrTsjnmojgt3oAlyuW+YVGWXnrSZTZJkHNV+PM9OaASJ&#10;ueaaCOuc0gP+s+bsOKhkPyLx3qblWFYjzR9OajOwAYfvTPlxnJ75pjMNufemDHZPXBxmo2J8wk4x&#10;ikLfKRUTEYUFmI9RVJENgx/eTfKeo5pjk+W4DA59KYWznrUasuJDk5wKGCHt2wO1RsRubgfnTHP+&#10;kDk0xiN/Xg0WBMc7IVHPeomeMlsKwwKaWAY4XtUJPzDIHOeaQywGj+zf67JqHd/rR5mDkdahOOBt&#10;JpjYKnIPancVixnMiYkXp60xs/aEG/jNQjbvALNgD1oLDaSFP3vWi47EsxAlQqSTgcUclWOPTJzU&#10;fylScnOOlIM7H+dgc0rgWQ6AqMMeKfuYx9sZquC3lLnBOTzTsnyzx9KdwLMZfzGOzirClN3U9Kqo&#10;XEWC3XtU8YI3s1xxjgYoYE3GBxmnjHPz/pTM/LS5AQe5qQH5BA+alTILHb2qNR85O48ingkZBPU0&#10;wJDux0FLgeW3y5puTu+8elIc5P0oHYkQnePkHTip1IDH5scVXTaHxjHNW9nyjKDBpIGgG8kjdxUi&#10;rhSSfpUAWT7WgAGAOTU+4iRRg9aYiVQmG65zTjzuz2xSLjzT9KHHT5z1pDHc7iuw9OtBD8DJ49KM&#10;48rr93rTs4OfahASozZjUL2oYMJWBHNRrhd+JOSeOKem4I5fk880AIPvn5Oh9aGkY3sYCAAHn3pg&#10;B8pmBHLGlVRvQkHcaALBHzNggZ96fEWLDn+Kow0gEo8sdOM02DduuNyn73rTQjQGwSJzxSFkEj4J&#10;IJpgKh2+XJ20h2+QAQPvdaoCXgj7v0pdwEg+bFN+X9z84+7TTuw/7kdeDmgROC3GDmpNxy2Y1qpl&#10;96fIOtSZcsmaGBNvIlGGIGOeaeJXLOMke9VXHzKM05Q2ACe/WlYZpCaY2Oz7RMcHqGNOE5ZArW1s&#10;ygYIdc/zrP3YDDHYYp4IwDk8jmhq4kOl07w5PGRJ4R0wknqFAxXNah4R8GzQ3zQvPHKNPlcxjttG&#10;a6fd85wW6VoW+1ra++Rd3/COXfOP9g0nfoLlR8VN/wAI9d69raPYOqpqUsand3U4px0bRpGj8qRw&#10;Vbgk1R0+1lPiTxafKGF8TXeeenzmtrdKrNtjPHcGuuKulqc7dmImjXyKpS4hk+TgF6ZHpms+cwOk&#10;SMqsT8tPSW7WQkXk5yeAGPFbtlquoxNGGhR8DkEdqGgUjFs7W3k166E1u8YjgOQw64qqGmGm+ITb&#10;4ESXGCAMd66ubVdEeeeV9AUHYQ7AfnVOKXwlJperpBcNiYHPH3WpBc4S7ine3jH9pBQTk4PNbWjN&#10;cGGUSasXVVAw3UV0WleHtLkF3v1m4LkMR6D0qg+g6xDqurNFOm3zMEZ6+lAddylrE141rpEcdmzb&#10;JsBf7xNd5eX5P7OnhvS5hi9YrvSM9uwrgdRGo2i6OZ7cZ84Ec9ap3uoX661bXENnmRkQq7HOAPY0&#10;wZ1q6Vdo2lBZGw9tmRT24rPgkmi8VSJ59uEWQgqQOtZsGv622pNJIEOIcE4xmtXRY9Hutc1S5nu5&#10;lIyWX3NAC6jC1xd6dIFPE45xwaZqiC3sofLJDbU3EGoL2/vk8SG1jsUECXI2v3IrpLyysZ/CdtN9&#10;rYylo8qe1K4HB38ok/skPLLwwyc9K6mKK3fwrGJLtQ3kgKSay9c065RL2WAARLaqXz2OKf4btmu/&#10;DlsJtTmd0u8sRxgA8CqHczLm3v4r+FQp8veNxLdq6zwrFay+I9cgl1SSNGVGYA8HFausWlnP4c1Q&#10;xxbJEsuOe6j+teeaPqslvLdE6RukE+A+7qBS3QXNz4iXdhb6v4UhsrVfmO0jH3ucZNZenTajFc27&#10;pCA6Q53AdM1zviG4urzxtZSG3UBVUICenrXQ6RcFZzC8A+dACaFsN9DZWe7FhrN688s0rMBtY8Co&#10;3u3fTbc5UMF4A7Zp2pyw2ui3MZiBeXG0VzVu8n71mGMmpWoN2Okg1SC30zUkmiDeY6/Lnk1kX8vn&#10;6pE0KiGNwMKfWi0h0+bVrx7hz+6jygHerttDBe3MiJaCNIrjKuD1IpiTLenvPa2MrSXDByBz7GrW&#10;oXaXH/CORefGFw244xuJqnrPmRppyyRgYGOO4FZGyWXUvD2ycKBKMUx3N3S7GS51XxNbjUxDFHCG&#10;OOtY0drdWnjm/uZSTFhgjZyDiujt5LTT18dyySzPPc2caxDPC8Vm6WLia+jF1KSn7xgKGgKCXV0/&#10;iOG4lsW8mOUlBjrVnXZbW98OSGPAZYsgAY5FTQS2q3nieCOzWVS5UMf4aoT213DYso2ncGOPTPSp&#10;bGir4bglfw74maZWB+6pYfdx0rQ0aF0+Mnw3S72x2/26TzSedwPSqtpLq0fw/wBXSSwi8wzZUjuB&#10;WfbXWsS6ravNGoERO0g8ilcdju9Yt9Hg+MfjuQWeYpmhFod3T1Nb18nh6L4KeI44tLEt8zQ7DjOQ&#10;3X8q84Wed9au3lvHckALntXSpcyL4J1Vgo3rFjJ5piH+H4tEg8Z6STq0MdwEyGY8Kx7Vda2urn4y&#10;eJXu7mMoLZvLlJyD6YrkmsnPggXryuXNwWODzVi3u7yfRkRZ5UWOEhnzyadgRmcR+K9dizExF0+D&#10;x0zTLd7eLxrYzKSZfm+Ujit/TNNtv7Nu7yRHkzdAbie2ak1200WK+8PS213lpbc70242H600KxRv&#10;zJfa34LEk8SpDfgvnoea9Y1caHD8B/EC6fdQnUAtr5QRvuj+Ikj2rxgO2HKwkmMZ69a3NPulbwR4&#10;rDQzJI0HB3Z7VMovQa0PSINQWbSfAal7cyadoky5HO9nHf6GvIozqjeP9ZhmVVU38jMzfWtPwi8w&#10;uddAeVg7MfmJ7UmpS6e+rDF263MspUkDv2piHSab9svreAXqoFQlnTk8VlzfaUE9mXlKI52Mw64r&#10;c0aT+zfF1ik8TvPcRsNhOcg9DWj4mtVj0Xw7cBYgZ3c7QOlCYWLU+9vhf8ExJCm03Lbmx9/aePyr&#10;4r/aCmJ/bJ0Dc7fvdIiXnsoGK+24EE/hL9niBpyMG4LEfnXxB+001kP2i/h6EUiUWTo7D0BxRFjR&#10;5ZqVhon9j2bR6pDKCwYjI4Irp7W20RvhTNdrdWaXEMGGXcMivODbXX9mq8dxIQEG9Sx4zRDHqo0+&#10;+BjnKMvzEPwB9KaZCiy/Pe3M1v5XnM4SU/MvaprNYv7UsnkjdlaQKxaorOG2jsIZUgPzH5gTnmrQ&#10;3teQZK7RKDtHai4NGr4g+zWmlaYyOoWSeMAgd2rfl0S0Xw7ppv5NMgEmmiRc7cgEZzWTqEml3Oka&#10;dAyFJVdDFkZ5WqsFvr2q/FPSra61icwW8cfmNu/gHYVLYrGlYTrb+FtdmtdOWaCMsiu46/QVzs91&#10;CdJutscxmml+RV7E16Nrsnhj+yo9OsI/nhkRdqjAz3JPenDw1pMOnaZf/wBohwLPcVK8Zx2oTQNH&#10;M6LoGtP4N1eZ1nYsAc4Py+1atlZm0v0lugiKqHKMetXtF169iuPFRzGII5MImM7q5vVL2W78STTS&#10;JIEeY7VB4FF23YY1mt7nxfqZh01VBnG0gZJroToWrTX3h5YZJWjkiY3Cr/AB0596xdO1HRbHVZZD&#10;ovmuY9uD0ya7zQ/EsVpdyiTQwsU4JyTkpn39KbdhO5xV1r0llZeKNMj8PTIyHYpdfvdiao+FdM1z&#10;UtX8RTSRosEfIduBk9ab4svRdfE6OQaParGHJBCgFh70+21TUIdE1O0glMcU+MFTg+9C0Vwual1p&#10;ctumuyxwW0kUTYLg9M+1c55cXnZDLkEnpXS+bcJ8NL4GWUs7jILZzWHDHbCSTzr0x7ocrgZzxSjK&#10;+5PMULgzSQ20X9py+Uz/ADAHjj2rKlSc6u8CTypFtALY61qq9r9puGCFSrMFU96chb+09GZkQJ52&#10;GGOoJrRIq9jkfFcNlD4Q8MLHKS5ussc19QfB28nuLP4e2oQ+XFp0nUcHK8frXzJ43Fst0yRodilD&#10;GfXIya+lfgovl+B/g1PgeZeQ3Cofdcj+lOWyQr2Mv4kvrP8Awnl7DJEoZdUwoA+8ueP0rlbt5Irf&#10;T1EZQtbrvXrXe/E77dH42v5JY43cXilX9s15peNcy3Fi6v8AJJEuOPSpa0EpJsWVi0JAuDkpzjvU&#10;dlZYuXLxcF+BUTyRQazohaUsGbBGK6WU20lsWhLKfs/H1pDLEMVmg8ttuXXIINXLSysZ7TxJvtVJ&#10;SLgk1yFrLex6rdGZi6K5xzXRW9w/9nXBWRlBPPvT6CIpFs/+EQuraTEeyRtvPpVC18j+z0UMCdxC&#10;nHWmXciSNejy23EjBqeyVUslJiXgVQDn3qkg+z5JApEP+jynyBlV5BrSjhE3nYkUHbkfhVLC/wBr&#10;wwmPGZMZB9KLgiTTpFklmWS1AABCk+9Vb5Z4WjDQ8C7Urj0zW/d2SQ6TDKHBPBOO1QyWk9/oloU1&#10;FRIhHGKi40OlYyjSvL25a3U7+64qCSTVlnLJYMWEZUMy02w+12Xi0i6hRhEANoPBzWzqt5cS6VJN&#10;BpMCwxYOMcmlcDQsdPt1+EGoTXcjbpJC5wegHWuD1q+8KDTtLNpcSCRZNqqeue9dlZ3rTfDfxMRb&#10;F/8ARRhCeB615SLaCbxlcSmzXaLn5U6DjrSGi+GJ8vzZWLMAQcVs/aLtNEVFZjlMAY/Kqsqwfaww&#10;tgoCAVYgdv7SjxAjbU4zQx3F02eK3k1VrqULMYztMg4wfSqUyWfkzypd5Z5GPHTmodUMlylvHJbo&#10;GWTovHSoQ7rb2sf9lr8uB96lGI7lq1ieWKFIrdmkcMQF5PHrUPm6iI7uEu6MjkHmrdpqP9n65dyJ&#10;4fTMlvjls4z3rOuXuDqcsm9SZJ9x/GqQyawgVdallllcscYZjXQaasn/AAsGwCoNn2xCTjrzVIJC&#10;tlZO6MAwBIzWlp13CfEtu0WkjEdxGA2e2eaUth2PG/iMYx+118YgIwQ08H4fItccozO56YI/Guq+&#10;IjxN+1f8TSUOJJYcH0+Va5aMIZLtVJ+TBBqSWSpLP50yx24xjqRzVhHbbj7KAcfeqIiTzoT8udvO&#10;KFLh5TxkH86YIlXzT5gaXJDcEmlbedx8tgcdR3pyYMYO8/MKkUfu3x0A6+9AiipmWSdpE+UEYpkc&#10;/may6LZMBnljVtdpx5vDknI7UreQFjPy43cECqQDpOI5RsAUY716J8Gm2/ts+AZPtQYSwygED2rz&#10;kojOASzbl65ruPhH5i/trfChDnP2mQE5pyhzRaYS2PUfjFO0nx306EhsRQkD6kntXKvAp8K+DwZY&#10;ZDgkAAfLW18Ud/8Aw1vr7E8Q7Rj6k1zcbuCSN+QflJNRCNloDlsX/lUQKxGSnSsu8bMFyoHGfwq0&#10;RMZkLt82w4NYZa+a61eOWyVVVuHB+8KaiTzl/R5dmtw9MeZjNd1EW/tGYeQ+0oOQetcBYC3E+lAy&#10;sWM3FegWW77QGOAqouV/lUNWZdN30Oo8OyT/ANvXUaxTogbvXa/ZrWbV5pCQBFCe/U1zOl71nuW8&#10;iMsYx844wK3IhcrDd4uGG9uamDfMzqaOh8LyIniqFmmARdUVdxOBgnBr9D/hFOJfhd4800jdDbXJ&#10;MYPI2zAkj881+ZAneNr6MznJvIyuPUGvvz4JalImveFrcyKRqfhBS5Pd4hx+maVRX36Gctmcf5Vz&#10;b+OvHdk8TjyfEtwoU+m44/Su90pv+KalXONo5rP8eW6w/tJ/EWVEKrLFbsOP4sDd+Zq3pnHh+Q7j&#10;uaPpXJP4ThmrTuVr8x/YpyCu5VOfcV5/ds7PcqlsHCShm55z2/Ku3u1IR1Yn5gxIzXn95n7TMEmZ&#10;Q7kEjvXn4iF2a0mdrp/xP1Kz0DRLDUPhRLcwxYQ3Ec3zFfcH0FexeGpfCmveG7y8sL6LEbpiJlAe&#10;Jj1Br5KaFBqUWUDfNyG5zmvSfg5e3Nt+1pd6ekrLb3vh6dmjB4LIMg46VpSurI6ErI9r8V2Rh8E6&#10;soBYf2XJ94+1eM+HY4Y/hRd3JKMYtTcKvfk19G+L4g/gq5+XkWM4/SvmLSWnHgzU4SSAmry5GevN&#10;dFTRB8SRrXkokmXtkA1QY5duD0FMl3C7iy74IpflERzmuS4MlDL5afKeBSlQVJznpirFlGHLgxgn&#10;BP0pXwILkZAO7AoMyAIDLGccbOvpVOUDz3IH3TV6MkRMM/nVWUEqxz/FTsBVO8zk+3NIN+8ncM7u&#10;BU21SUyWzVY/8fi4Xq470gLjBsRnccFetVXjLSZywPpWrLHts7P951TNUwYw8gMvIYc02AqJiyQ7&#10;Dgd6pXQ/ewYarrvII5EOCOMGonXdBCT2qQIAxOntwMgjAq1Hu8tiEI4GahUKC4CDrxVtQ5hGGAA7&#10;UISJfNcW0YMI+Xp70xpSVLEqeR3oOfJwTn0NUisBvlRpHAzkYp3GaolzFuBP3fWo98bSE7UzSNj7&#10;GoWIBcYqIIBc/wCtIBWmBY3KYXDRAHPrTvl8mDDHpyKqEnKgAk55qWMyGZwSOCMUXAnGccLnikwA&#10;ZCUP1pGYrNHxxTmEu5iQcHHFAxcdfvGnMF8rO49OlNBwhBFDMnldDQIhbdlcRk8+tO+b58xnoKTK&#10;5HP0qRWAj5jPWgCI5AHz/pSgSGKX97nNTuF8u3OcFu1Jg7fu0rAESkRAAdc0Hdv+5jnrTwdpUY5x&#10;TmBMYyw+tPYYw57Ie1SjbvU46YpAsv2SLJyM8GnZHyrt5IoBCSRwNOHMycgcelSQJGt1MytIpJGC&#10;D0/Gqs0Y3jKvnd0zV21jkImwgGFHOaVxledG/tm4f7QdxUZY8k1JbRQlNRLyg/LwMU6RJhdPuQfW&#10;kjJCXC7MZ/WkVcz7gb7S3YRsNtyBjPbNeleChHbx/FWZf4tOgVOeRnqRXnkkkPkmPb82DXR+HtSj&#10;tQgew8wSWjKVz1x0/KiLsNHP6jGR8XPiKrGQgzRsG9c80YwqgTnHpUtxMZfEeqObdAzXBJPt2FRu&#10;BhPl/iok7sGKJHAcDv2qRGUocqPyqIgZ9OKkAO5RxUAhzOCSAoxTDySNvepAE2n5RnNDD94D04pj&#10;IyAQcCmqAZQGcAClY/e/CoePMHXJpCLDJEJMquTj1pvODyaQEfKOc1YiCFnyCPlpjKp8/ccA/Wmt&#10;IRtBJyT0q2dpEmDx2poWMoAyjJbg0CHKRhOP4RUmGD9OAKaFw6jjpT8MVcbhjFNDFG0r98ZNOK8f&#10;dpqRYlHzkke9OcALccZxjNMCMjKYwetKFOSM9qM/IPlzS56mkAFVPGepp7BEjUsygDuaiJPmx4Xv&#10;60+Uq0MYYYGetFwI3CsZGXnpk0mAfKAAxmnLwVA4wKnBQp90cdKYXGFAWYZGNtQBctKDGQM9as/K&#10;UAy3WlUDzgCMc8HNAFcKwlGCeKtKWML8E8U4pgk55NKvD/dApWAo+KoXu/2PvjzbPByfDEhjBHUq&#10;M18BeHmc2NhECo8rU5AT64OK/SK7SKX4QePYjAuG8JXWPf5DX5oaQ0g1HxBGE+74tuRwfRzXRRh1&#10;NIHuFgu6z0/ZbkEJzz9K/PL4xKE/bZ+Oq/8AUZj/AD2JX6J+Hzt0SUtjCqu01+eXxuGP24vjrhSM&#10;6rCf/HFr0MKrSZjV+E80ix9mQHn5u9XFbKQ4K/L61Tg+4PmzmrQGC+U4J7V3owQ4rl4ztHOcGlUs&#10;WYmUk4+79KX5ht6Y7AdqY6zBrZ/LAAb86LDJV2mNSJWU5INNdQdK1BPteBHKpKE9c1Psga2kb7YY&#10;wyjHHeol+zLb3qS2LM2BscH731oQyNTGOFnJGwc4oIBRxz1zxTipP2dFAow4nA2qODzTEMOcxfMD&#10;+FKCfLcFRw3FNBUzuvmbj6+lSqGFrOxiVgCPmqWibCEfu2+YA4GKZk7H+Uj+tPAyOIcnHHNBH79N&#10;zEYP3fWpQIibGwNsJ5Azmp5VUafIwjzhcgA1WlWcXqbLcBAOT65qRGPyrhmKj86YCJzBaMQwJByK&#10;mXdtf5889KYMFywYbt3K9qkCt5DSFQAc80hoUM4tbpeAWI2Nij5/kKswKHgmoAz7SvmceYPm9Kmx&#10;OdQlXzlAWNcYH36QD1a4Oqb/ALagYR5ye9IsTPfrNJqyhy/CgdKhkjJSQmFlIkGMHrRKZXvZNkhU&#10;hVCn1oAsPH/p8q/LkgYbPSnx/aM6upRAq7cHP3qEUCY+YWLeUO9JmBopNobdv5OfSkFh3yHzl+zk&#10;MMYbNPAIu1D+WPkGGpgDGVNqZfgY9KJEYTTqytlsHr1pgSlQC37wEdhTD99SGXI9qAHLxbpiAF6V&#10;J8ufu96AGDG1zsNSIrvPb/vwBzxTH3Z28HipYiVe3IGDu4oHc6KxDLDEBPuBGMeldppBcTWSKxLG&#10;T5q4qBXNvemGIiTYpAJ/Ouy0AynUtDDp821vM+tYNXuJrS56EARDDtbnaM571rWQIiChiC0gxism&#10;NgyW+T3IrVsMf2xBm56HgYrzar3DodVEZke2+ThI/mrdsDE+x1lwM85HWsSPJuVXzgAR6da2rLyV&#10;glXyx9/qB3rmgyINu5rzQ3EhiaGfGMBj61bijuFS3EigDby2aLfBa35wSvOKtEcyqy5G71q5K5SZ&#10;LAFzc4XnjOa1rFgJyplUbQcmqGmwedrDqWIXac49qvLEiXOoqrMwDcepp00aw6nTySXDfB3xWn2N&#10;wikAvjhs9K42wQrEA9uG/efNz2rvrP7XP+zN8bI2gjBiEToR1GOa4TSG36POzli24Db9K2jqadDs&#10;7eWQ6fAINNcIibWHXrXwx49n/s79tr4pWyQKpkvI5cdgW619vWUt4kjGEIqNcRjYR1Gea+GPjVb3&#10;bf8ABRjxYEZQZLe0Of5114aOpUnZXH+KBZz/ALPurXnnQfaEvbfYOM5J7V2HhXTta/4RX4f3yXTy&#10;5tkMu75sYHQVwt/BbDw2tvJ52GsyygHqVGa95+G9/oU37MXhmNLgRXaRXRG5c48vOfzrsiRdtE/j&#10;Pw5Jq3wz8A3cd6tu1tMDdK3y7wOh59K63w7D4ug+F0yN8UodRtl0r9zbiAL5JUcYbvisya/v9S+E&#10;vgqP+xhJHeXE6u6Ntx5Zx0HrXR+G59Ns/DH2a41Jo5Y7aQLGVzuB96pqxPNc8X8Hz/EC4/aK+OTr&#10;Ml0i6ZdHU4sbd4UfuyP9yneCPEWiXsHjPTNZ8Ks17J4kuEsrp1+8A5AUH1FbOgi7sf25NNNvqztY&#10;azoF6s2F4bb1zz1xR4pi8Laf4b1XULHRLfMfikSwMFGU+fMh/nQ7WsytGQQXC6P8fNVjuLa4MOV+&#10;TGQp4wc15f4uvNaP7RfiTW4bnVZI/wC0rZn+UhQinOMfSvbdTfRdV0jSNb0+9hntbnT4FuSyYKuo&#10;56+hrof+Ef07Uvg7qsMk9ohOmHy5BGBzjgH2pRsncl7E0mr3Wr/CbwXdWKQeQ+mRq7lsEOByD+Nc&#10;tfaZDcaNqNrPAEuAVaORGwSfwrmvDFp4g0/wL8VtHnvpYmfxDE9qqNkBVPJHpmuu1a8to3srj7NI&#10;0iWsYIz1IFNK/QexhW9xrNprMVm13JKY4cEPzirU05lsGt545UWW9QkA+hpdUivb34a3+oWMaxX7&#10;hcRseBj3rN8Oz6hJqUFvq9nFG7xlY5F55FLluJatH0X8BxBF+1p4sjjMAjk8NZUDvgV9N3Jb7Q5J&#10;f/j7l/nXyp8ArG/f9s3xc8dyzW+meFpnmfPUvwq/1r6tmZWBJxk30vb3rCo7s1V7lEXFussSFVyX&#10;/Kob9bVtXsBFHmRgM4Oazr1SusrzgE8mrFi0UetQSO5PzADPvWdhl9VnjuCmTw6n6V85ftVyRj4d&#10;fAu4WZRNvlC46kDrX0/OImmTCH58HNfO37S2j3dx+z18JNUWDfb6frEsVyP7qyLw34GnT+JEyPii&#10;C1tbrwlBuv5Flu4TmQtyMelMj8MaHF4J1a9h8PXlxPb28hW8LEncByBWPYarp0HhSC1fSpZp4rp/&#10;KAbGVb3+ldto3j3wlDoa6VfeELnT4kU7JgvmK5bru7/pW0rp2OZdThfhjJrP/CcfFq9GriMLKEnj&#10;lkClvTg16LqestDJqEk+j2zFFI34yZAe1czcT+Drfxj4lvI/hZNqEF1MjgxzmIADnOAcU/XtT0G4&#10;+HgvrHwlMyJNHFJC7f6licD64py0HFnE6/d6svxA+DVxZpCtv/aEjz2qyBSnOQTXbaZcWF18RPFh&#10;vdGTN74TlLux4DRoSuK5HVfCniKOPw9eyX0rrLEkjMJMbAeQMVo3zpH4e8OsIwM2pRmB55GKtNWG&#10;cppc1lP4XjE+oPIw1i6UpnIwjELxWJcW9y/iHVZEgmEPmrwoPGPpQgjsfFeyG3LxySMxBPXPNb0E&#10;99/ZGsyR+TGjIQQVzitN0hXOS1QNHqOjSAR5ljIL59KjgMRnEwgUunQntW+LXRbnQUWS6mNwkxKA&#10;dGrBCeVrfiRBbgYhAC59qVx3Fe2knj1OZ4ZSR0YHGK5fVnib+xwkpd4MhyByM11Z1C4j+GWrpFpy&#10;NMrHC+oNcNZLfNdeIpHtVQS3CZyc4NSFzo/D7xudWSSSBVjtiV3DHakN5eC1hRF82OS5cY/GrNxp&#10;0jR288DHMdn84U4zxTdOSH+yLiSS3wVcjHpQAgR/KiEgUkg9egzVNLAJqEzRXuwu3zdw1PU3gvdb&#10;EnzQGRTG2ea0AkgihdZGIYdSelCYikix299c7rhCxIwM9Sasl7kW12pg5ccrntVHUYAz2UvmPuVs&#10;k561ejZZdGt3DHehAJ9aYEBjcaY+44OCQCetRWzSLaJ/pGGkkOQD90U+doTrUKPPIGkj+QDpQlnJ&#10;FEJp708k4HrQBeNxF5MUIhbaw+8egNc9qK3wDRpeWIUHhg4O2unihNx4cu0aNAkgwCOCPxrnZ9I0&#10;6O7ukW/vRtILMXJzQgZ0dl54+HOjs6o7Ro25h+lVWlikgRiSrButS27OvheWKNmYGPGD2qG2hUwy&#10;eZd7Tu44pIdh+1TZ3GJA4ONrHjFQGWWOJl85C7fcU1KI5pb26jt5yyxkF+3FZWqopu7H5XAB5weh&#10;FNCNmMy+RC+xAVcblPvT7iK2kuWd78+YApUgVl29wzWEe6QblUfN/eArUEtm+nD90VIFJqwxAqFh&#10;Gt2SABk1kz3F6viWGIRJtxx7VeUp58p+1kHHAxSbImnzsG7P3jQIRAVNxM07CTyjxjpWdYR60+s3&#10;8z3QdSzckfdFarbyUjCKG7t9KsJHMts+1wMtyRUtiaH2sZ8ufLuwLnIArWjN7bi1B01zbySDzB3A&#10;9arafN5etsr26FQm7OOpFb0d5b3DjCRtINyxjGB6UQGegg+Hrn4ZaBCmo2sbxoDG6sAQfQ1pWNnZ&#10;TWLxTwkk2xVZA2e3WvEbKw1ZPiXbQXfiO6hhmvg0iqSflz2r0jVBrulSW9/a3jXOnMIwA55Ud6mU&#10;uVlR1OhTTdX0qOIxfEW9ljmuGxGy5C+ldVay2drY21zca3btNKQXUsOfSuettQtr5/CajzIopYwX&#10;yMlTWtYaNod38W7KyutdvPnQ/ZyDxmlzXtcux28HiHSrfTIpo/DCXxAH7hWAxnvWzcXKal4Qsbuz&#10;8QvZtDMrNAUHPqtYk/h630/V9KjSQ5MwDMeflzXVjR86ff8A2W6xH5SuyDjBFbJPfoQ99DrdE0nS&#10;rrSdPu7jW9hMK70x6f41W8TQ6AtnxpEAt4wFLY9eM1nR6vaQ+D4Y2t3MyIUCDpmtSx0zUNQ8CzNN&#10;qqkT2cp8rHTjjmkFj1nQdPtX/ZL8N6dZ2mlSCXEgmJAbJ5+93rjtWvPE+m+XpUmn3kkLx7gRkFMe&#10;/evOPCF14xm1LUdBPie8tRpuqSeRKjnLc/KDiu/vbP4vSeJtCOo6xYTxxgKjYGSnvTWm+wNa6ne6&#10;J4r8PxfAuR4tOlu9TghZJLLbjzR7mvLZ7vT9V+INvKnw/fQpYJ2aRkmwJCfQU64T+zviRazCZCtw&#10;wXaBwCeDXQeH7aHVvHvxqsJPhxEkumrbPDepNjd5gz0zVKStexKg/kdPoeoaTFpviG0fz4Z5rXME&#10;zR7g5Xv7c1wGpQapfJ45ludau3kTd5MpGBx0wK9WgtoLG+8IWkmn2k08tvMYlZRk7RzzXnPinWLC&#10;K21WSO1BaHUAk1qox1ODz7U473JbSRR+Geo6TNr2qW98bSO6t5CkUkr8Sg8d+4qHxVpNhD8UdUnt&#10;7YK88wYCM53HPtXL3tjoEetQXUOpXcAntxICp5DHmut8P6xpQ8Jawl5o73F7EpFtK5zvz069MVm9&#10;y4u+qPnzx54h8S6d4xmaK4vHa3iUPbqhbeG7kd8VpeC9ft7z4cfGW9bXtOkvbXSjK0b24hIYLuA2&#10;nGcVoX0cdx8a/F0k9lai6hgLtlQQB1Xg1826lqt8/wAc/GztEgzeMjCD5FkUHHIHFKTj1NDbSzbx&#10;D4m8C6lqGmbrvWPFjxSTou0xRxsQAB7gYFfXq6L4Ig8KW2hx6d4VSODQIwkMsiK7My/eJPOTXx9p&#10;fiEW/ijwZLb3sCR2Wo7lQx8HJya+gLlPA/iLwtr2pw6Zqjam1nAXkS4ZAFT7wwMdqmc3J2T0JcWl&#10;czZLDx3pja7pOn/DLws/9pXLNb3EeoIcY6ZAPaqFxZ+OZ9Q8B/2vBpljd6J5srXMLriYDkDIo03S&#10;PDttqHxI8QL4y8UxwafaxKsEly7iI4+YjJ71veJj4c1D9mkT2viDUDJdBQsu4gt6ijXoDnbfqcmG&#10;vfEfh3xpr0PxbWzvdJLxlJIt6ybAccH17Vv6fHCP2MNb8T6r4Fn1TUrGSQRwrGVf2YLwcDrXI+Cd&#10;B1sfCT9qiwh1HZNIltJbyburAZzXovgDUPEUnhLxRaahqFpczwL5FygiAjKYwPl6dKnlcnY02V2e&#10;WeHW+GHiHx14ft77wvqMmr38bgRJKUMYHP3xj7tbuo+AfCmj+NNMudM8UaxcXcF8sj27tvKYOcFu&#10;+KfBpHh3Sv26vhfd2+oAW11PcDbs5id+w74zXvctvodp/wAJHc/2oGmlYNhkzwea1dm9PQlOyPmP&#10;x1rPjN7bxHInwygaK601EM8kgB+UcgIa8u8OXUNr4a8VwDw/Lby6hfJ5z56Y9K+jfHI8MzaCZWd/&#10;MXLKqcD34rxuzg025vgXSOGHeQpC5PFc1RGkShqugrqs/gqGxkmcWd0ryvH8u7PrTZrRtN+KDiSY&#10;oP7PUSAt1wK9C0e90Kw8XaTAmtnZI/zjy/venNcb8U7a8n8X+Gp7Dc80sRV03YGOxqBspfbmnllM&#10;GrO8aSNuUc1d0ayiHii8v08SW0V8luwiBUEjNYtrbw6P8Kr6a51D/SG2GQBchc9qib7UYtC1W0u5&#10;GR1G9eQDn2pJk3sem2eoarLZLDqMlkypOctsAqzqUuvHw5qNtZ60Ft5bMqqgdiMGs2xtVbwDfyS3&#10;xkkmiDFemzvVvT5IX1DwxH9ociKXgegFVFmtrkNrJZD9k/xzod3fXJlimaWDKck45Feo/ChvC958&#10;Abe0h41GO0njlhZunGAQK5q6/sGbWmCJHBLHHtcBAdwPc1Q0PTr/AEH4wRa3ba8ZLIxOTCOBITzz&#10;9K6GvIydju7W/n07wVrOganojG1n1tt91v8Am2luhHWt6PQNEtdSs73TvC+ly2r26NEWAbZ6nmvI&#10;fEfizTb+51MD4XzLe3eooI5fO+UkHsOgr0JbrxbB8JvC0CaaIRcaSer528VKi9yTi/HV/fal4pME&#10;l/f21rpzKEZScO7f4UyW/msdH+AknmT362Nx/po35JVz8pI9hWKU1CTTfGEE3idZrxJywj2Y/Wsz&#10;TtT07S11mS80iS6mv5FRQzfKm32PFJSVmEUeu+J7Lw7fX3w51SC5RS0aZBXGAe1U9TstPXUdFtjb&#10;RGK5hVVbfjbnrzXNweK9CafRLO/8IzRQhlZDGenftU2piTxD8QPDFnpniCe0tYRvLjO75eauKB3I&#10;fGHhvQrPw94RaHWLMC2kDuGcEjd/tV5rrdzFBqfh68t/FMDRG22mJGBLflXpfizS7efwYbI+K9QD&#10;i323B3HL7eAc186y2a2/iCaGLVLmYJKfLZyefwrZW5TOS01JtVudRaZZYXKpI2ZB/eH0rSso9Mk+&#10;G3ioSXNoVlC+YsoHB/Gup0bT9KufCDSTROrbTvb0xXn+sxWX/CQ67ZW0sxgdDtkBxkiodyJM5y+t&#10;rMapo0dleOpycrGeD+VZN5baqp1Ix6bI7qQNxbB5qeza5tbgsBukjkcKW5xWjo9w83j26ivdSP74&#10;8ADqe1TF2FFmPYPc2lw6S3DefKmdpOcfjWFqN20nigQeehyx3OfX0rttfsPs+o3b4DsE+TJ6A15r&#10;dRI2pWKQQSPMZfnOemapSuzRSudZoUGneTrks8cYuBKvl/NkEfSuiS+tYtdthc2u+BQMLiubtbT7&#10;Np294pHlMYJBbpUgm82Ro5Ao3MMDFJDH6013qHijThaaG0cGcDn7o9aYYbmJDbtdK0eOSPWtuJHg&#10;TTgkwLHgnHrWhNZ2I2A3UhneMMW7CqTA5iLYDtW4fK9s1bH2h5E+YBgPlX1/Gg2wTV3ZrrC4O7FW&#10;Ylj8pn+3HG44FAIiP9omEebd8J6jrWf/AKRJfXyyRwwxjG1weuPatjfG9vc4Vm2IQa56ZkWO4yJd&#10;3mZBz0oT1B6HUW99YJ4aukFu3mFNquen5VnRrNKuDbx7TJ1PfNYqPdSQviyABUbj6VtQi8/sSzUQ&#10;52twc0NdRKVx5tFh8SWDo53KnIB9a0p5Ha0IMcW8Hrjms7/iYLqlqrzBeOp5qzPtGmTOQWbP3vSk&#10;MzLhnEcy+WvLryKVIxFqcEkcpO1AXXNCxuwUkMdxHfpU2yP7ZGiud7kcZ60wI7+e4ntrVorFVMfA&#10;Hc1WQXSnLx/MU5q0z266zfwbD5iovTtS5O25Xd2oQ0UJAsggUXTLskzn0q3F5X2oD7eXPA5PWs2W&#10;OVLjerErv596rmKdtTidb10Rzyo7kVTQmjrLwJHpkas8bOANgznbms5o4isMhbbIpBGKQJK0VoGV&#10;ydww5b0qa5JNtKxsAuxQCc0mTYTdAb1CbpWbZ3NQyeW1xEwfH70Zz3rNSIjWPM3yHK8pn7tWJEuJ&#10;Gt0yBubtxQCRvQEHUpthTKRDJrr9Et7u4k1lpNYRliiwAW9fSuPs4Yo9NmDXjs7Y7/dxWzbzSpbl&#10;4xIDt5Abg4rOL94tqyL8NtrkPiu6SK9maMz5YnnFen6QZpNNW3fTZifK/eH+8K8/0u81R9M1qdoI&#10;yY4WYr64HrXa+DNVW40o3y2wULLJHMjD7mOP1rTVMyTTOhS18M2dpd3Fv4dtUkdwGcL3711Wio0+&#10;q+GI4lhcm4B3DjA75rDupLD+yogY1KPMSFx3Ndl4ftp4/CGo3dpoOZFC7iX+6D6UKblI0UUeu63o&#10;vhTUfhj5Fw1nAItOASUYyHxjP515t8PRDZ+PfiJoeo+IXkjjvkW2LT4Vkb0pDqMz2d3Bcanc7Sv7&#10;xQelJBpfh+6093j1+9jujl4p1J3Bl6VsiZRPZte8A6TP4JuZNEutQh1AQ7lDXLMkpI+prkfDP/Cx&#10;tP8AD/izS9Q0iGKSO4AI83eHB7g9q3PB/im5TTrWzvbmcTRL5azjndjgVVupp/8Ahdc7SSzmCeYF&#10;iWJyPxqG3swSvqbunReGI9e0eK91CyklugVkEpGEzxwTWxoet6Hp/wAZ/FPh37cpt1sy8KkZGG6g&#10;VxV3F4C1T4jx2F1441LTDZyRvaSxpnz3z6+1NvPD623xYj1E/FyW82wBGkMO07egFQkI9Rll0f8A&#10;sO5jttARVa9bBVs5yeayte+32/w/vYbfw0kjz6TIqOT2Yc8Vxur6v9g8M3E0OnSSFJVIycde9W4/&#10;EdvdaV4blm8QMjyaewVPLyAcU+tyUjntH0W4l+HXgWxi8LxSzw3M7mQPjYzHPNUI5RL4+1DSL7So&#10;47izYh0bqR2IrR8M65HpvjPxvPeaxMYTqiG3wpOQTzVK3bTdQ/4KPyXSXrtayaaGIxjdx3FQ+50Q&#10;T26H/9lQSwMEFAAGAAgAAAAhANE9Tr3dAAAABQEAAA8AAABkcnMvZG93bnJldi54bWxMj8FOwzAQ&#10;RO9I/IO1SNyo09JACXEqBMqBA4c2IK6beElC7XUUu23695he4LLSaEYzb/P1ZI040Oh7xwrmswQE&#10;ceN0z62C96q8WYHwAVmjcUwKTuRhXVxe5Jhpd+QNHbahFbGEfYYKuhCGTErfdGTRz9xAHL0vN1oM&#10;UY6t1CMeY7k1cpEkd9Jiz3Ghw4GeO2p2271VUFabqjTp4u3z46V8rXHXP3zfn5S6vpqeHkEEmsJf&#10;GH7xIzoUkal2e9ZeGAXxkXC+0UuT5RxErWC5Sm9BFrn8T1/8AAAA//8DAFBLAwQUAAYACAAAACEA&#10;N53BGLoAAAAhAQAAGQAAAGRycy9fcmVscy9lMm9Eb2MueG1sLnJlbHOEj8sKwjAQRfeC/xBmb9O6&#10;EJGmbkRwK/UDhmSaRpsHSRT79wbcKAgu517uOUy7f9qJPSgm452ApqqBkZNeGacFXPrjagssZXQK&#10;J+9IwEwJ9t1y0Z5pwlxGaTQhsUJxScCYc9hxnuRIFlPlA7nSDD5azOWMmgeUN9TE13W94fGTAd0X&#10;k52UgHhSDbB+DsX8n+2HwUg6eHm35PIPBTe2uAsQo6YswJIy+A6b6ho08K7lX491LwAAAP//AwBQ&#10;SwECLQAUAAYACAAAACEA2vY9+w0BAAAUAgAAEwAAAAAAAAAAAAAAAAAAAAAAW0NvbnRlbnRfVHlw&#10;ZXNdLnhtbFBLAQItABQABgAIAAAAIQA4/SH/1gAAAJQBAAALAAAAAAAAAAAAAAAAAD4BAABfcmVs&#10;cy8ucmVsc1BLAQItABQABgAIAAAAIQDtGPBsUAcAAPIiAAAOAAAAAAAAAAAAAAAAAD0CAABkcnMv&#10;ZTJvRG9jLnhtbFBLAQItAAoAAAAAAAAAIQCQhsSZEoYjABKGIwAUAAAAAAAAAAAAAAAAALkJAABk&#10;cnMvbWVkaWEvaW1hZ2UxLmpwZ1BLAQItABQABgAIAAAAIQDRPU693QAAAAUBAAAPAAAAAAAAAAAA&#10;AAAAAP2PIwBkcnMvZG93bnJldi54bWxQSwECLQAUAAYACAAAACEAN53BGLoAAAAhAQAAGQAAAAAA&#10;AAAAAAAAAAAHkSMAZHJzL19yZWxzL2Uyb0RvYy54bWwucmVsc1BLBQYAAAAABgAGAHwBAAD4kSMA&#10;AAA=&#10;" o:allowoverlap="f">
                <v:shape id="_x0000_s1095" type="#_x0000_t75" style="position:absolute;width:32004;height:30810;visibility:visible;mso-wrap-style:square">
                  <v:fill o:detectmouseclick="t"/>
                  <v:path o:connecttype="none"/>
                </v:shape>
                <v:shape id="Picture 36" o:spid="_x0000_s1096"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9" o:title="A picture containing text, indoor, wall&#10;&#10;Description automatically generated" croptop="15915f" cropbottom="1663f" cropleft="3654f" cropright="3666f"/>
                </v:shape>
                <v:shape id="Text Box 91" o:spid="_x0000_s1097"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180E9DDB" w:rsidR="00C94FE1" w:rsidRDefault="00C94FE1" w:rsidP="005964CE">
                        <w:pPr>
                          <w:pStyle w:val="FigureCaption"/>
                        </w:pPr>
                        <w:bookmarkStart w:id="24" w:name="_Ref84435145"/>
                        <w:r>
                          <w:t xml:space="preserve">Fig. </w:t>
                        </w:r>
                        <w:fldSimple w:instr=" SEQ Figure \* ARABIC ">
                          <w:r>
                            <w:rPr>
                              <w:noProof/>
                            </w:rPr>
                            <w:t>4</w:t>
                          </w:r>
                        </w:fldSimple>
                        <w:bookmarkEnd w:id="24"/>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8"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9"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100"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101"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2"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3"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4"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327E13">
        <w:rPr>
          <w:rFonts w:eastAsiaTheme="minorEastAsia"/>
        </w:rPr>
        <w:t>The</w:t>
      </w:r>
      <w:r w:rsidR="008B1DD0">
        <w:rPr>
          <w:rFonts w:eastAsiaTheme="minorEastAsia"/>
        </w:rPr>
        <w:t xml:space="preserve"> calibration stage in</w:t>
      </w:r>
      <w:r w:rsidR="00327E13">
        <w:rPr>
          <w:rFonts w:eastAsiaTheme="minorEastAsia"/>
        </w:rPr>
        <w:t xml:space="preserve"> </w:t>
      </w:r>
      <w:r w:rsidR="00327E13">
        <w:rPr>
          <w:rFonts w:eastAsiaTheme="minorEastAsia"/>
        </w:rPr>
        <w:fldChar w:fldCharType="begin"/>
      </w:r>
      <w:r w:rsidR="00327E13">
        <w:rPr>
          <w:rFonts w:eastAsiaTheme="minorEastAsia"/>
        </w:rPr>
        <w:instrText xml:space="preserve"> REF _Ref84435145 \h </w:instrText>
      </w:r>
      <w:r w:rsidR="00327E13">
        <w:rPr>
          <w:rFonts w:eastAsiaTheme="minorEastAsia"/>
        </w:rPr>
      </w:r>
      <w:r w:rsidR="00327E13">
        <w:rPr>
          <w:rFonts w:eastAsiaTheme="minorEastAsia"/>
        </w:rPr>
        <w:fldChar w:fldCharType="separate"/>
      </w:r>
      <w:r w:rsidR="00706E45">
        <w:t xml:space="preserve">Fig. </w:t>
      </w:r>
      <w:r w:rsidR="00706E45">
        <w:rPr>
          <w:noProof/>
        </w:rPr>
        <w:t>4</w:t>
      </w:r>
      <w:r w:rsidR="00327E13">
        <w:rPr>
          <w:rFonts w:eastAsiaTheme="minorEastAsia"/>
        </w:rPr>
        <w:fldChar w:fldCharType="end"/>
      </w:r>
      <w:r w:rsidR="00327E13">
        <w:rPr>
          <w:rFonts w:eastAsiaTheme="minorEastAsia"/>
        </w:rPr>
        <w:t xml:space="preserve"> </w:t>
      </w:r>
      <w:r w:rsidR="00327E13">
        <w:rPr>
          <w:bCs/>
          <w:szCs w:val="22"/>
        </w:rPr>
        <w:t xml:space="preserve">provides </w:t>
      </w:r>
      <m:oMath>
        <m:r>
          <w:rPr>
            <w:rFonts w:ascii="Cambria Math" w:hAnsi="Cambria Math"/>
            <w:szCs w:val="22"/>
          </w:rPr>
          <m:t>±50</m:t>
        </m:r>
        <m:r>
          <m:rPr>
            <m:sty m:val="p"/>
          </m:rPr>
          <w:rPr>
            <w:rFonts w:ascii="Cambria Math" w:hAnsi="Cambria Math"/>
            <w:szCs w:val="22"/>
          </w:rPr>
          <m:t>mm</m:t>
        </m:r>
      </m:oMath>
      <w:r w:rsidR="00327E13">
        <w:rPr>
          <w:bCs/>
          <w:iCs/>
          <w:szCs w:val="22"/>
        </w:rPr>
        <w:t xml:space="preserve"> translation </w:t>
      </w:r>
      <w:r w:rsidR="008B1DD0">
        <w:rPr>
          <w:bCs/>
          <w:iCs/>
          <w:szCs w:val="22"/>
        </w:rPr>
        <w:t xml:space="preserve">in </w:t>
      </w:r>
      <w:r w:rsidR="008B1DD0" w:rsidRPr="008B1DD0">
        <w:rPr>
          <w:bCs/>
          <w:i/>
          <w:iCs/>
          <w:szCs w:val="22"/>
        </w:rPr>
        <w:t>x</w:t>
      </w:r>
      <w:r w:rsidR="008B1DD0">
        <w:rPr>
          <w:bCs/>
          <w:iCs/>
          <w:szCs w:val="22"/>
        </w:rPr>
        <w:t xml:space="preserve">, </w:t>
      </w:r>
      <w:r w:rsidR="008B1DD0" w:rsidRPr="008B1DD0">
        <w:rPr>
          <w:bCs/>
          <w:i/>
          <w:iCs/>
          <w:szCs w:val="22"/>
        </w:rPr>
        <w:t>y</w:t>
      </w:r>
      <w:r w:rsidR="008B1DD0">
        <w:rPr>
          <w:bCs/>
          <w:iCs/>
          <w:szCs w:val="22"/>
        </w:rPr>
        <w:t xml:space="preserve">, and </w:t>
      </w:r>
      <w:r w:rsidR="008B1DD0" w:rsidRPr="008B1DD0">
        <w:rPr>
          <w:bCs/>
          <w:i/>
          <w:iCs/>
          <w:szCs w:val="22"/>
        </w:rPr>
        <w:t>z</w:t>
      </w:r>
      <w:r w:rsidR="008B1DD0">
        <w:rPr>
          <w:bCs/>
          <w:iCs/>
          <w:szCs w:val="22"/>
        </w:rPr>
        <w:t xml:space="preserve">, </w:t>
      </w:r>
      <w:r w:rsidR="00327E13">
        <w:rPr>
          <w:bCs/>
          <w:iCs/>
          <w:szCs w:val="22"/>
        </w:rPr>
        <w:t xml:space="preserve">and </w:t>
      </w:r>
      <m:oMath>
        <m:r>
          <w:rPr>
            <w:rFonts w:ascii="Cambria Math" w:hAnsi="Cambria Math"/>
            <w:szCs w:val="22"/>
          </w:rPr>
          <m:t>±100°</m:t>
        </m:r>
      </m:oMath>
      <w:r w:rsidR="00327E13">
        <w:rPr>
          <w:bCs/>
          <w:szCs w:val="22"/>
        </w:rPr>
        <w:t xml:space="preserve"> rotation</w:t>
      </w:r>
      <w:r w:rsidR="008B1DD0">
        <w:rPr>
          <w:bCs/>
          <w:szCs w:val="22"/>
        </w:rPr>
        <w:t xml:space="preserve"> </w:t>
      </w:r>
      <w:r w:rsidR="000B785B">
        <w:rPr>
          <w:bCs/>
          <w:szCs w:val="22"/>
        </w:rPr>
        <w:t>(</w:t>
      </w:r>
      <w:r w:rsidR="000B785B" w:rsidRPr="00D63918">
        <w:rPr>
          <w:bCs/>
          <w:i/>
          <w:szCs w:val="22"/>
        </w:rPr>
        <w:t>R</w:t>
      </w:r>
      <w:r w:rsidR="000B785B" w:rsidRPr="00D63918">
        <w:rPr>
          <w:bCs/>
          <w:i/>
          <w:szCs w:val="22"/>
          <w:vertAlign w:val="subscript"/>
        </w:rPr>
        <w:t>z</w:t>
      </w:r>
      <w:r w:rsidR="000B785B">
        <w:rPr>
          <w:bCs/>
          <w:szCs w:val="22"/>
        </w:rPr>
        <w:t>)</w:t>
      </w:r>
      <w:r w:rsidR="00327E13">
        <w:rPr>
          <w:bCs/>
          <w:szCs w:val="22"/>
        </w:rPr>
        <w:t>. The</w:t>
      </w:r>
      <w:r w:rsidR="00327E13" w:rsidRPr="00B679B1">
        <w:rPr>
          <w:bCs/>
          <w:szCs w:val="22"/>
        </w:rPr>
        <w:t xml:space="preserve"> components are Parker Daedal 806004CT (</w:t>
      </w:r>
      <w:r w:rsidR="008B1DD0">
        <w:rPr>
          <w:bCs/>
          <w:i/>
          <w:szCs w:val="22"/>
        </w:rPr>
        <w:t>z</w:t>
      </w:r>
      <w:r w:rsidR="008B1DD0" w:rsidRPr="00B679B1">
        <w:rPr>
          <w:bCs/>
          <w:szCs w:val="22"/>
        </w:rPr>
        <w:t xml:space="preserve"> </w:t>
      </w:r>
      <w:r w:rsidR="00327E13" w:rsidRPr="00B679B1">
        <w:rPr>
          <w:bCs/>
          <w:szCs w:val="22"/>
        </w:rPr>
        <w:t>axis), 310062AT (</w:t>
      </w:r>
      <w:r w:rsidR="008B1DD0" w:rsidRPr="008B1DD0">
        <w:rPr>
          <w:bCs/>
          <w:i/>
          <w:szCs w:val="22"/>
        </w:rPr>
        <w:t>x</w:t>
      </w:r>
      <w:r w:rsidR="008B1DD0">
        <w:rPr>
          <w:bCs/>
          <w:szCs w:val="22"/>
        </w:rPr>
        <w:t xml:space="preserve">, </w:t>
      </w:r>
      <w:r w:rsidR="008B1DD0" w:rsidRPr="008B1DD0">
        <w:rPr>
          <w:bCs/>
          <w:i/>
          <w:szCs w:val="22"/>
        </w:rPr>
        <w:t>y</w:t>
      </w:r>
      <w:r w:rsidR="00327E13" w:rsidRPr="00B679B1">
        <w:rPr>
          <w:bCs/>
          <w:szCs w:val="22"/>
        </w:rPr>
        <w:t xml:space="preserve"> axes), and 20801RT (</w:t>
      </w:r>
      <w:r w:rsidR="00327E13" w:rsidRPr="00C45ACE">
        <w:rPr>
          <w:bCs/>
          <w:i/>
          <w:szCs w:val="22"/>
        </w:rPr>
        <w:t>R</w:t>
      </w:r>
      <w:r w:rsidR="00327E13" w:rsidRPr="00C45ACE">
        <w:rPr>
          <w:bCs/>
          <w:i/>
          <w:szCs w:val="22"/>
          <w:vertAlign w:val="subscript"/>
        </w:rPr>
        <w:t>z</w:t>
      </w:r>
      <w:r w:rsidR="00327E13" w:rsidRPr="00B679B1">
        <w:rPr>
          <w:bCs/>
          <w:szCs w:val="22"/>
        </w:rPr>
        <w:t xml:space="preserve"> axis). These are driven by microstepping motors with optical encoder feedback. To avoid backlash we always approach from the same direction, if necessary </w:t>
      </w:r>
      <w:r w:rsidR="00327E13">
        <w:rPr>
          <w:bCs/>
          <w:szCs w:val="22"/>
        </w:rPr>
        <w:t>crossing</w:t>
      </w:r>
      <w:r w:rsidR="00327E13" w:rsidRPr="00B679B1">
        <w:rPr>
          <w:bCs/>
          <w:szCs w:val="22"/>
        </w:rPr>
        <w:t xml:space="preserve"> the </w:t>
      </w:r>
      <w:r w:rsidR="00327E13">
        <w:rPr>
          <w:bCs/>
          <w:szCs w:val="22"/>
        </w:rPr>
        <w:t>set</w:t>
      </w:r>
      <w:r w:rsidR="00327E13" w:rsidRPr="00B679B1">
        <w:rPr>
          <w:bCs/>
          <w:szCs w:val="22"/>
        </w:rPr>
        <w:t>point and backing up. Computing from the component specifications and as-built fixture measurements</w:t>
      </w:r>
      <w:r>
        <w:rPr>
          <w:bCs/>
          <w:szCs w:val="22"/>
        </w:rPr>
        <w:t>, the</w:t>
      </w:r>
      <w:r w:rsidR="00327E13"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327E13" w:rsidRPr="00B679B1">
        <w:rPr>
          <w:bCs/>
          <w:szCs w:val="22"/>
        </w:rPr>
        <w:t xml:space="preserve"> is 118 </w:t>
      </w:r>
      <w:r w:rsidR="00327E13" w:rsidRPr="00B679B1">
        <w:rPr>
          <w:rFonts w:cstheme="minorHAnsi"/>
        </w:rPr>
        <w:t>µm</w:t>
      </w:r>
      <w:r w:rsidR="000B785B">
        <w:rPr>
          <w:rFonts w:cstheme="minorHAnsi"/>
        </w:rPr>
        <w:t xml:space="preserve"> and </w:t>
      </w:r>
      <w:r w:rsidR="00327E13" w:rsidRPr="00B679B1">
        <w:rPr>
          <w:rFonts w:cstheme="minorHAnsi"/>
        </w:rPr>
        <w:t>2.9 mrad.</w:t>
      </w:r>
      <w:r w:rsidR="00327E13" w:rsidRPr="00B679B1">
        <w:rPr>
          <w:bCs/>
          <w:szCs w:val="22"/>
        </w:rPr>
        <w:t xml:space="preserve"> But the magnetic isolation pole has a large moment </w:t>
      </w:r>
      <w:r w:rsidR="000B785B">
        <w:rPr>
          <w:bCs/>
          <w:szCs w:val="22"/>
        </w:rPr>
        <w:t xml:space="preserve">arm (0.7 m) </w:t>
      </w:r>
      <w:r w:rsidR="00327E13" w:rsidRPr="00B679B1">
        <w:rPr>
          <w:bCs/>
          <w:szCs w:val="22"/>
        </w:rPr>
        <w:t>convert</w:t>
      </w:r>
      <w:r w:rsidR="00327E13">
        <w:rPr>
          <w:bCs/>
          <w:szCs w:val="22"/>
        </w:rPr>
        <w:t>ing</w:t>
      </w:r>
      <w:r w:rsidR="00327E13"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00327E13" w:rsidRPr="00B679B1">
        <w:rPr>
          <w:bCs/>
          <w:szCs w:val="22"/>
        </w:rPr>
        <w:t xml:space="preserve"> motion into XY position error. Inadvertent rotation is a </w:t>
      </w:r>
      <w:r w:rsidR="00327E13">
        <w:rPr>
          <w:bCs/>
          <w:szCs w:val="22"/>
        </w:rPr>
        <w:t>large</w:t>
      </w:r>
      <w:r w:rsidR="00327E13" w:rsidRPr="00B679B1">
        <w:rPr>
          <w:bCs/>
          <w:szCs w:val="22"/>
        </w:rPr>
        <w:t xml:space="preserve"> concern </w:t>
      </w:r>
      <w:r w:rsidR="00327E13">
        <w:rPr>
          <w:bCs/>
          <w:szCs w:val="22"/>
        </w:rPr>
        <w:t>for any such system that uses distance-based magnetic isolation from a metallic positioner, whether it is a motion stage, a robot arm or CMM. Unfortunately, the incidental off-axis rotation is not specified for the components used. W</w:t>
      </w:r>
      <w:r w:rsidR="00327E13" w:rsidRPr="00B679B1">
        <w:rPr>
          <w:bCs/>
          <w:szCs w:val="22"/>
        </w:rPr>
        <w:t>e measured on-axis and off-axis deviations</w:t>
      </w:r>
      <w:r w:rsidR="00327E13">
        <w:rPr>
          <w:bCs/>
          <w:szCs w:val="22"/>
        </w:rPr>
        <w:t xml:space="preserve"> us</w:t>
      </w:r>
      <w:r w:rsidR="00327E13" w:rsidRPr="00B679B1">
        <w:rPr>
          <w:bCs/>
          <w:szCs w:val="22"/>
        </w:rPr>
        <w:t xml:space="preserve">ing indicators, </w:t>
      </w:r>
      <w:r w:rsidR="00327E13">
        <w:rPr>
          <w:bCs/>
          <w:szCs w:val="22"/>
        </w:rPr>
        <w:t xml:space="preserve">granite </w:t>
      </w:r>
      <w:r w:rsidR="00327E13" w:rsidRPr="00B679B1">
        <w:rPr>
          <w:bCs/>
          <w:szCs w:val="22"/>
        </w:rPr>
        <w:t>straightedge, square</w:t>
      </w:r>
      <w:r w:rsidR="00327E13">
        <w:rPr>
          <w:bCs/>
          <w:szCs w:val="22"/>
        </w:rPr>
        <w:t>,</w:t>
      </w:r>
      <w:r w:rsidR="00327E13" w:rsidRPr="00B679B1">
        <w:rPr>
          <w:bCs/>
          <w:szCs w:val="22"/>
        </w:rPr>
        <w:t xml:space="preserve"> and gauge blocks</w:t>
      </w:r>
      <w:r w:rsidR="00327E13">
        <w:rPr>
          <w:bCs/>
          <w:szCs w:val="22"/>
        </w:rPr>
        <w:t>.</w:t>
      </w:r>
      <w:r w:rsidR="00327E13" w:rsidRPr="00B679B1">
        <w:rPr>
          <w:bCs/>
          <w:szCs w:val="22"/>
        </w:rPr>
        <w:t xml:space="preserve"> Combining specifications and measurements (whichever is larger) gave a </w:t>
      </w:r>
      <w:r w:rsidR="00327E13">
        <w:rPr>
          <w:bCs/>
          <w:szCs w:val="22"/>
        </w:rPr>
        <w:t>246</w:t>
      </w:r>
      <w:r w:rsidR="006D0806">
        <w:rPr>
          <w:bCs/>
          <w:szCs w:val="22"/>
        </w:rPr>
        <w:t>-</w:t>
      </w:r>
      <w:r w:rsidR="00327E13" w:rsidRPr="00B679B1">
        <w:rPr>
          <w:rFonts w:cstheme="minorHAnsi"/>
        </w:rPr>
        <w:t xml:space="preserve">µm uncertainty, large enough </w:t>
      </w:r>
      <w:r w:rsidR="007908BF"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64791393">
                <wp:simplePos x="0" y="0"/>
                <wp:positionH relativeFrom="margin">
                  <wp:align>left</wp:align>
                </wp:positionH>
                <wp:positionV relativeFrom="margin">
                  <wp:posOffset>3099803</wp:posOffset>
                </wp:positionV>
                <wp:extent cx="3200400" cy="220345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7413" y="1889516"/>
                            <a:ext cx="3190850" cy="25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45A531A2" w:rsidR="00C94FE1" w:rsidRDefault="00C94FE1" w:rsidP="005964CE">
                              <w:pPr>
                                <w:pStyle w:val="FigureCaption"/>
                              </w:pPr>
                              <w:bookmarkStart w:id="25" w:name="_Ref84435529"/>
                              <w:r>
                                <w:t xml:space="preserve">Fig. </w:t>
                              </w:r>
                              <w:bookmarkEnd w:id="25"/>
                              <w:r w:rsidR="001B2446">
                                <w:t>5</w:t>
                              </w:r>
                              <w:r>
                                <w:t>: Source and sensor fixtures are manually positioned during data collection giving 7 test patterns with rotation on all source and sensor axes.</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0"/>
                          <a:srcRect l="19517" t="11285" r="22491" b="12507"/>
                          <a:stretch/>
                        </pic:blipFill>
                        <pic:spPr>
                          <a:xfrm>
                            <a:off x="251709" y="76477"/>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1"/>
                          <a:stretch>
                            <a:fillRect/>
                          </a:stretch>
                        </pic:blipFill>
                        <pic:spPr>
                          <a:xfrm>
                            <a:off x="2064788" y="118748"/>
                            <a:ext cx="776420" cy="1710270"/>
                          </a:xfrm>
                          <a:prstGeom prst="rect">
                            <a:avLst/>
                          </a:prstGeom>
                        </pic:spPr>
                      </pic:pic>
                    </wpc:wpc>
                  </a:graphicData>
                </a:graphic>
                <wp14:sizeRelH relativeFrom="page">
                  <wp14:pctWidth>0</wp14:pctWidth>
                </wp14:sizeRelH>
                <wp14:sizeRelV relativeFrom="page">
                  <wp14:pctHeight>0</wp14:pctHeight>
                </wp14:sizeRelV>
              </wp:anchor>
            </w:drawing>
          </mc:Choice>
          <mc:Fallback>
            <w:pict>
              <v:group w14:anchorId="280534F0" id="_x0000_s1105" editas="canvas" style="position:absolute;left:0;text-align:left;margin-left:0;margin-top:244.1pt;width:252pt;height:173.5pt;z-index:251699200;mso-position-horizontal:left;mso-position-horizontal-relative:margin;mso-position-vertical-relative:margin" coordsize="32004,22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wgm3tAMAACEKAAAOAAAAZHJzL2Uyb0RvYy54bWzUVtuO2zYQfS/QfyBY&#10;oE/J6hLbstW1g+0uNgiQtosmRZ8pirKISCRL0rd+fQ9JaxMnD2nSFGgXWHl4G56ZOWek6+fHcSB7&#10;YZ3Uak2Lq5wSobhupdqu6W9v7p8uKXGeqZYNWok1PQlHn2++/eb6YGpR6l4PrbAETpSrD2ZNe+9N&#10;nWWO92Jk7kobobDYaTsyj6HdZq1lB3gfh6zM80V20LY1VnPhHGbv0iLdRP9dJ7j/peuc8GRYU2Dz&#10;8WnjswnPbHPN6q1lppf8DIN9AYqRSYVLH13dMc/IzsqPXI2SW+1056+4HjPddZKLGAOiKfIPorll&#10;as9cDIYjOxNAWF/Rb7MNuJW+l8OAbGTwXoe58HtAfQQmDwbVceaxTu6f3f+6Z0bEsFzNf94/WCLb&#10;NV1RotgIjrwRR09+1EeyKkJ9wuXY9dpgnz9iHjyLuXbmleZvHVH6tmdqK26s1YdesBbw4knE8ng0&#10;+XHBSXP4Sbe4h+28jo6OnR1DElAOAu/VrHhGyQlOlsvVvFgkkgRQHKvPilW+nINLHDvK+WK5iCzK&#10;WD25Mdb5F0KPJBhrakHCeA3bv3I+pJjV05Zwq9ODbEP248Bum9vBkj0DYe/jX7geRy62DeqyaKwO&#10;MzHeEGIK1h+bY8zsbDblsdHtCRmwOgkBwoXRa/snJQeIYE3dHztmBSXDS4UsBsVMhp2MZjKY4ji6&#10;pp6SZN76pKydsXLbw3Oqk9I3yHQnY+yhJAnFGS94tbk2ktf4PxMM1kcE+3QnwCm/C9hTNxn/lo+R&#10;2bc78xRiNMzLRg7Sn2JjQcUCKLV/kDwkNAzecbXIq4mtWA/XkjjVCseRgxuC7XGWa+XRG9CaSCvR&#10;j6xQ/gmqa6Xeue+/O978EB934Zw0Hl2UBFqi20nOhuFEtkIJy7xoQwknEAkSaCT5BxJwBmyb6H+5&#10;PQvDi3iaQZpAvMCH36Xvoy6nqoXFcyoR0af7cupld5rvRsSYmrMVAwLRyvXSOEpsLcZGtJDEyzYK&#10;FKy2/FcgDu25gNaQ1YC+KJdzbIe+yhmaAGkwV86Rc+QAZ7wVnvdBFiGkKYqUnkT/d2I8a7qE7xwd&#10;BpqtFrPq7GnSdFGt8llVJk0X2LCAwJPsvkjUEVdCEk3ATOhg/I84jnd36sgPjxzH1Odx/AlxAm2G&#10;Df8VsgcG/cvcLi94Gi7soLLA88SpM4E/i785WLtE9sNrqVhWs2W6Y2JwBdKW55dSURV5WX19AsdP&#10;A3wWAPfFh877Y9jvf9lt/gIAAP//AwBQSwMECgAAAAAAAAAhAOamgyKgMGkAoDBpABQAAABkcnMv&#10;bWVkaWEvaW1hZ2UxLnBuZ4lQTkcNChoKAAAADUlIRFIAAA/AAAAL0AgGAAAAwPXOoAAAAAZiS0dE&#10;AP8A/wD/oL2nkwAAAAlwSFlzAAAuIwAALiMBeKU/dgAAAAd0SU1FB+UMAhIoKwvnJe8AACAASURB&#10;VHja7NsxAcAwAMOwdfw5pzDqQ4Lg32fbPgAAAAAAAAAAAAAAAAAAAHjslwAAAAAAAAAAAAAAAAAA&#10;AIACAzwAAAAAAAAAAAAAAAAAAAAJBngAAAAAAAAAAAAAAAAAAAASDPAAAAAAAAAAAAAAAAAAAAAk&#10;GOABAAAAAAAAAAAAAAAAAABIMMADAAAAAAAAAAAAAAAAAACQYIAHAAAAAAAAAAAAAAAAAAAgwQAP&#10;AAAAAAAAAAAAAAAAAABAggEeAAAAAAAAAAAAAAAAAACABAM8AAAAAAAAAAAAAAAAAAAACQZ4AAAA&#10;AAAAAAAAAAAAAAAAEgzwAAAAAAAAAAAAAAAAAAAAJBjgAQAAAAAAAAAAAAAAAAAASDDAAwAAAAAA&#10;AAAAAAAAAAAAkGCABwAAAAAAAAAAAAAAAAAAIMEADwAAAAAAAAAAAAAAAAAAQIIBHgAAAAAAAAAA&#10;AAAAAAAAgAQDPAAAAAAAAAAAAAAAAAAAAAkGeAAAAAAAAAAAAAAAAAAAABIM8AAAAAAAAAAAAAAA&#10;AAAAACQY4AEAAAAAAAAAAAAAAAAAAEgwwAMAAAAAAAAAAAAAAAAAAJBggAcAAAAAAAAAAAAAAAAA&#10;ACDBAA8AAAAAAAAAAAAAAAAAAECCAR4AAAAAAAAAAAAAAAAAAIAEAzwAAAAAAAAAAAAAAAAAAAAJ&#10;BngAAAAAAAAAAAAAAAAAAAASDPAAAAAAAAAAAAAAAAAAAAAkGOABAAAAAAAAAAAAAAAAAABIMMAD&#10;AAAAAAAAAAAAAAAAAACQYIAHAAAAAAAAAAAAAAAAAAAgwQAPAAAAAAAAAAAAAAAAAABAggEeAAAA&#10;AAAAAAAAAAAAAACABAM8AAAAAAAAAAAAAAAAAAAACQZ4AAAAAAAAAAAAAAAAAAAAEgzwAAAAAAAA&#10;AAAAAAAAAAAAJBjgAQAAAAAAAAAAAAAAAAAASDDAAwAAAAAAAAAAAAAAAAAAkGCABwAAAAAAAAAA&#10;AAAAAAAAIMEADwAAAAAAAAAAAAAAAAAAQIIBHgAAAAAAAAAAAAAAAAAAgAQDPAAAAAAAAAAAAAAA&#10;AAAAAAkGeAAAAAAAAAAAAAAAAAAAABIM8AAAAAAAAAAAAAAAAAAAACQY4AEAAAAAAAAAAAAAAAAA&#10;AEgwwAMAAAAAAAAAAAAAAAAAAJBggAcAAAAAAAAAAAAAAAAAACDBAA8AAAAAAAAAAAAAAAAAAECC&#10;AR4AAAAAAAAAAAAAAAAAAIAE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uOzdS5PkSIIf9j+AiMhXVfW7q1+7O7uzy6VIrWgSv4hMF55k+ngyHSQz6URepBMPlHElasnl&#10;amZnp6ene7q6uutdWZnxAqBDZGQikEBkzuwlzPT7mfVUTVZkBOBwOBwI/7sD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ATgAQAAAAAAAAAAAAAAAAAAOAgC8AAAAAAAAAAAAAAA&#10;AAAAABwEAXgAAAAAAAAAAAAAAAAAAAAOggA8AAAAAAAAAAAAAAAAAAAAB0EAHgAAAAAAAAAAAAAA&#10;AAAAgIMgAA8AAAAAAAAAAAAAAAAAAMBBEIAHAAAAAAAAAAAAAAAAAADgIAjAAwAAAAAAAAAAAAAA&#10;AAAAcBAE4AEAAAAAAAAAAAAAAAAAADgIAvAAAAAAAAAAAAAAAAAAAAAcBAF4AAAAAAAAAAAAAAAA&#10;AAAADoIAPAAAAAAAAAAAAAAAAAAAAAdBAB4AAAAAAAAAAAAAAAAAAICDIAAPAAAAAAAAAAAAAAAA&#10;AADAQRCABwAAAAAAAAAAAAAAAAAA4CAIwAMAAAAAAAAAAAAAAAAAAHAQBOABAAAAAAAAAAAAAAAA&#10;AAA4CALwAAAAAAAAAAAAAAAAAAAAHAQBeAAAAAAAAAAAAAAAAAAAAA6CADwAAAAAAAAAAAAAAAAA&#10;AAAHQQAeAAAAAAAAAAAAAAAAAACAgyAADwAAAAAAAAAAAAAAAAAAwEEQgAcAAAAAAAAAAAAAAAAA&#10;AOAgCMADAAAAAAAAAAAAAAAAAABwEATgAQAAAAAAAAAAAAAAAAAAOAgC8AAAAAAAAAAAAAAAAAAA&#10;ABwEAXgAAAAAAAAAAAAAAAAAAAAOggA8AAAAAAAAAAAAAAAAAAAAB0EAHgAAAAAAAAAAAAAAAAAA&#10;gIMgAA8AAAAAAAAAAAAAAAAAAMBBEIAHAAAAAAAAAAAAAAAAAADgIAjAAwAAAAAAAAAAAAAAAAAA&#10;cBAE4AEAAAAAAAAAAAAAAAAAADgIAvAAAAAAAAAAAAAAAAAAAAAcBAF4AAAAAAAAAAAAAAAAAAAA&#10;DoIAPAAAAAAAAAAAAAAAAAAAAAdBAB4AAAAAAAAAAAAAAAAAAICDIAAPAAAAAAAAAAAAAAAAAADA&#10;QRCABwAAAAAAAAAAAAAAAAAA4CAIwAMAAAAAAAAAAAAAAAAAAHAQBOABAAAAAAAAAAAAAAAAAAA4&#10;CALwAAAAAAAAAAAAAAAAAAAAHAQBeAAAAAAAAAAAAAAAAAAAAA6CADwAAAAAAAAAAAAAAAAAAAAH&#10;QQAeAAAAAAAAAAAAAAAAAACAgyAADwAAAAAAAAAAAAAAAAAAwEEQgAcAAAAAAAAAAAAAAAAAAOAg&#10;CMADAAAAAAAAAAAAAAAAAABwEATgAQAAAAAAAAAAAAAAAAAAOAgC8AAAAAAAAAAAAAAAAAAAABwE&#10;AXgAAAAAAAAAAAAAAAAAAAAOggA8AAAAAAAAAAAAAAAAAAAAB0EAHgAAAAAAAAAAAAAAAAAAgIMg&#10;AA8AAAAAAAAAAAAAAAAAAMBBEIAHAAAAAAAAAAAAAAAAAADgIAjAAwAAAAAAAAAAAAAAAAAAcBAE&#10;4AEAAAAAAAAAAAAAAAAAADgIAvAAAAAAAAAAAAAAAAAAAAAcBAF4AAAAAAAAAAAAAAAAAAAADoIA&#10;PAAAAAAAAAAAAAAAAAAAAAdBAB4AAAAAAAAAAAAAAAAAAICDIAAPAAAAAAAAAAAAAAAAAADAQRCA&#10;BwAAAAAAAAAAAAAAAAAA4CAIwAMAAAAAAAAAAAAAAAAAAHAQBOABAAAAAAAAAAAAAAAAAAA4CALw&#10;AAAAAAAAAAAAAAAAAAAAHAQBeAAAAAAAAAAAAAAAAAAAAA6CADwAAAAAAAAAAAAAAAAAAAAHQQAe&#10;AAAAAAAAAAAAAAAAAACAgyAADwAAAAAAAAAAAAAAAAAAwEEQgAcAAAAAAAAAAAAAAAAAAOAgCMAD&#10;AAAAAAAAAAAAAAAAAABwEATgAQAAAAAAAAAAAAAAAAAAOAgC8AAAAAAAAAAAAAAAAAAAABwEAXgA&#10;AAAAAAAAAAAAAAAAAAAOggA8AAAAAAAAAAAAAAAAAAAAB0EAHgAAAAAAAAAAAAAAAAAAgIMgAA8A&#10;AAAAAAAAAAAAAAAAAMBBEIAHAAAAAAAAAAAAAAAAAADgIAjAAwAAAAAAAAAAAAAAAAAAcBAE4AEA&#10;AAAAAAAAAAAAAAAAADgIAvAAAAAAAAAAAAAAAAAAAAAcBAF4AAAAAAAAAAAAAAAAAAAADoIAPAAA&#10;AAAAAAAAAAAAAAAAAAdBAB4AAAAAAAAAAAAAAAAAAICDIAAPAAAAAAAAAAAAAAAAAADAQRCABwAA&#10;AAAAAAAAAAAAAAAA4CAIwAMAAAAAAAAAAAAAAAAAAHAQBOABAAAAAAAAAAAAAAAAAAA4CALwAAAA&#10;AAAAAAAAAAAAAAAAHAQBeAAAAAAAAAAAAAAAAAAAAA6CADwAAAAAAAAAAAAAAAAAAAAHQQAeAAAA&#10;AAAAAAAAAAAAAACAgyAADwAAAAAAAAAAAAAAAAAAwEEQgAcAAAAAAAAAAAAAAAAAAOAgCMADAAAA&#10;AAAAAAAAAAAAAABwEATgAQAAAAAAAAAAAAAAAAAAOAgC8AAAAAAAAAAAAAAAAAAAABwEAXgAAAAA&#10;AAAAAAAAAAAAAAAOggA8AAAAAAAAAAAAAAAAAAAAB0EAHgAAAAAAAAAAAAAAAAAAgIMgAA8AAAAA&#10;AAAAAAAAAAAAAMBBEIAHAAAAAAAAAAAAAAAAAADgIAjAAwAAAAAAAAAAAAAAAAAAcBAE4AEAAAAA&#10;AAAAAAAAAAAAADgIAvAAAAAAAAAAAAAAAAAAAAAcBAF4AAAAAAAAAAAAAAAAAAAADoIAPAAAAAAA&#10;AAAAAAAAAAAAAAdBAB4AAAAAAAAAAAAAAAAAAICDIAAPAAAAAAAAAAAAAAAAAADAQRCABwAAAAAA&#10;AAAAAAAAAAAA4CAIwAMAAAAAAAAAAAAAAAAAAHAQBOABAAAAAAAAAAAAAAAAAAA4CALwAAAAAAAA&#10;AAAAAAAAAAAAHAQBeAAAAAAAAAAAAAAAAAAAAA6CADwAAAAAAAAAAAAAAAAAAAAHQQAeAAAAAAAA&#10;AAAAAAAAAACAgyAADwAAAAAAAAAAAAAAAAAAwEEQgAcAAAAAAAAAAAAAAAAAAOAgCMADAAAAAAAA&#10;AAAAAAAAAABwECaKAAAA4A/zv/3P/+Otn7VtmyQpimLnz+3Pu/9eFMXOz7evHXqvtm3Ttm3Kshx8&#10;/fa13c+869+KokjTNDuv7f/u2O9PJpOs1+vUdX29ff19vdn2JCmut73/edv3qKoqbdumaZoURbtT&#10;Pt2/939/+9nbMur/zu3y2B6bJBkrm2qnfG7ec/vf7ucmRYqi3Hmf7e9u/ty8pm2bq33e/Lktk/Ft&#10;3d23bbl0P6NfD7r/3n+P3XIqBn9eFMN1tF/m3c+vqqq3v9vXltn+evecKIqkbZud7d1+/vY9+5/f&#10;//uQsXqy7xzt/3zzx+06vD12Y5+93e/ua4bO06Hjs2+f+sf55jjd/oz++d0tk+571HW9U/fuOve3&#10;71GWZeq6vv57f3/6bdrYPg/Vy7Fjtd3usixvnedDZXe9rb329+acqTfHt0iKFKPHcft5/fNtqK27&#10;3ebt1utuO9Ity9193f7X7hyboijSJCnLTRk0TZukTbvZhc3rtv9ztRltpwZvzrXb5b7Pfc6jbRlt&#10;963bfnf3f+i9ro9b2aZsb/+8W1e39az7mTfHvtw5Bv1y7+7Pdlu3dX+3bjdp2yZlWe7Us+45ve/a&#10;068LTdOkqqqd8m6aJsX2c28axRRJirJM0SvDfW3Wdt/79b6/Ld336R/33TLY1pP9192maa6Pb8pJ&#10;yu0v7qlH/fOjv63d82qs7zT0s+75v9OvumnEd9qosbJsmqZXpzpt5tUx2dbH637Y1ecMnUvFVZkU&#10;vTasqqrOezTdM/Sq/1Dc2b/p9hn6fbihc65/bmzr9m792m5Pds65zes2v7utlzfl1S3Hcmf7b5Xh&#10;9Tl0u80riiJFm6QsUk0mqVJkkja/+dWv8h//r3+fH77+VWZpc3J0ms+++CKT6STf/ObXefnsRdK0&#10;+fDRo8xmk0wmk9R1neVqlbpts1jXKaebbX748DSTqsxiOc/l5TyL5TKLwTQqEAAAIABJREFU5TrL&#10;xTJ13STFJLPpLPW6znIxT9OsUzdNyqLI0XSSB6cnOT05zmx6lJOTkzx88DCnJ8eZToqcnc1ydnKc&#10;tq3T1HWqqkxRlCnLKmUxyfn5u9TrNp8+/jhffv55Hn/0OIuLec5fv8n3T36X3/3wJE+fPc2yqbNc&#10;1ymm07RFlXYyyQeff5Wf//P/Mu998jjF5CjTokyxqvP//Id/l3/7f/zr/PGHH+bTD95P07apm3Xe&#10;vX2T9XyeolnnqCrz+cef5OHJg0ymR5mePszJo4dpJ9P88OxpXrz6KZ9+8lF+9sWX+ejh+5kWRdbL&#10;i5yfv83zF2/y5NnLvJ4v88nPfp4//a/+m5QP3s9lmzRFmdXV9X9znjVX9ae9rsfdOlAVZZq2TZt2&#10;sJ801G5362D3WtJ/ze3+5u1r7FA7MnTPtX3P9Xq9U//7bX+3Heu2Qbev5bf7Z93tHfrsfX3V/vVv&#10;6Lrb7xcOtb399mrfvcJYH3Csf9n/rKZpMplMkxQ71/Ob1zc7+zS2390+YLe8t+3pUB957Fq0PQ79&#10;Otj9/G672S+joc/oX1Pruu78/Oa+cHufu/l5e33Z7F/r+33R6XR6/Z7dsun3i7bXsW6/o//8YOwa&#10;vK+OjF3Tt2Wxrc/T6bR3jdhs3/ac+m//1f/goREAAAAAAAAA8I8iAA8AAPAH6mTYchP8uBlYPxSo&#10;2v599312B40P6YdM+yGmodD3UKikH1wd+t1uyP72Pm9+tl6vR4Ou/SBGWVbZhL+HB9ZvP28nIFAM&#10;hzWGwr9D4Yvu7/R/vx8IHdMN5d2Ex27v88123A5Ad7bk6mfl3u3cHtduwGW47g0fm274bWhSgG6Z&#10;Nc1uWOYmBHgTzuvW2274eeizu/X3pk7XKYrbYaLtpAD9AEc/4NcNQQ2Fcvrnx1jYqf/ablB3Gxjp&#10;hkz6wZiyLJJUt967u8/9EE3/M7fBm32hzKHj2d+/1Wq1t16MBdq75bHd537d69eb/vv0y7UfHO1v&#10;w13bed+Q9dCxG9rmnbLsbUN3YoWmaTbh9yKj9WP4nLmpM2Ph3m5IaqiN3j95SXmrPrVtmzZ16ibZ&#10;xPo7ocE2KYsizTakenXetmmv979NUpSd8yLl3lBbf9u6Qat+/eqfC916sf1zO8nJ4LFu28G2eGff&#10;O23+2HEZu07226duGHGsnvb/vfv/BwO8vbZ7OyFIt828DinvTA5ytT9JinZzvLrhubF9v2njxyfP&#10;6Pc39vVHbvott499v7y6IewmRYqr9nn4Ort/opZ9kwGNtaFD17P+cWiv+hHdzx3ro4y1M9tzvO7V&#10;6+GyG/i3q+O52052y7BMcrtd609w1A+C9sty6Jzq7/O+dq3bZ719zty+VnavX7vHqtk7Kc12coVu&#10;u11V1aYe1U02cdhNqHrd1JkezTKZzTKZTfPhw4ebIHc1ya9++cu8evEs9brO559+lqoqN79VVmmT&#10;LBeLLFfrXCyWOSpOc3p6kov5OqvVIvP5ZdbrOmVZpU2V49MHubicZz5f5t27y6RtU1XlVaA4Kaoy&#10;J2dnOT07TZo28+U605MqmUyyqFe5XCzz7OVl3r55k/O352mbJscnRzk+Ok5VTXN8dJKTk5PMZtMs&#10;mnlW9TJt22ZWTpJJm7/4p3+eP/7zn+X7H57m2++f5PunP+bi4jJVVaZZ1Xnxzbd5/eJVvvzLf5I/&#10;+8t/munRadarZX784cdUTZEHJ2c5PX2YFGXevn2dyWSaVbFI3SZF3eTV27c5OTrNg9ksk+k0aZq0&#10;61XSNmnrOpcX75K2TopkOjvKerXIYrXKfDFP0TQp63UuXr/K4vxNTk5O07Zlislsty1K27sf2j3P&#10;6qZO2uRqzqm0bbvTxg1PwFRcXzP6/aV9QeSh/v6+SSWG+tP7zsN97Wm/nR47T/vXx/5nj/Xzdyfw&#10;2W2PVqvVznZ3A/H99nbo3m5sYo2x9mWonzc0EUl5fW0odyb0GbqvGfrZ2DXlru0ba/s29631rfla&#10;ho7tWF+nXyf627Xt5/Sv0UOT8+yb0K57LPrnS3/ih35feLsNbdtuJtbpteFFsbknrwbuofv1cuha&#10;1z8Pu/2cbd3r3u/ct58PAAAAAAAAAHAXAXgAAIA/WNH7s70V0BgLbQ2teNcfaD4Wgh4KHoytBJ5k&#10;MLDafc3Qqn5DQan+a7Yru/XDx92fdT/nvgGP6xXyrsqou9LhWHncd9W6+/7bWDiuvcmVDq4k233t&#10;UDi3H/oZC/XXnRBff6Xi7nbvC/L0j/++sOjuz8rrQNvQ6r9DkyuMB6+L69VZd+v35nzpH/t+/f19&#10;ghP3qQf9sutPADBUX7uTA9z1Pv3t6a4m3Q3G9s+13+c99632PlQWd00M0G1r9q1uOfTzsfq3r60b&#10;K8N9q5N2J97ovuc2HDR47Lsna8bDcUPlPRTcGQqz9993aCKI7X/bgNBkMrl1rq7X682qwWUxuBrp&#10;NsA+dgXqH78iSTPShhVFuROa2jc5y75VX4fauO7vb+t6t13st99FZ6XssTo0FAS/aafavds/9H7D&#10;Kw+X1+1RN3BWVdVugH1klfKhtrdbbuv1emfShH4Ibqyt3h8g20wesF0ReNtGdbe/fy3a15cpBiaM&#10;6PZjbh+34RWMh65B3XZwKJjZ3daxsh47jv1JCrLn2Ozr1+yE++9Ykb4sy+sV4Lvl1Z804Xbof7yN&#10;3dfuj7WH++r8WAh0rC2/3X+8mSioW37bFeBvft7e6sfd7p+21yH4fki4Xq9TTK7airZN2zQ5OjlJ&#10;WZaZVJN88P4HaddNvv71r/P21avMJpMUs2ku5xebEH01ybosslitcj6/TF23KSbTVJNpFstVzt++&#10;zXK5zLpepyqrzGZV0iSr5SJt02Y2O8rZ8WnWq1VWy2WqssxkOs20LNI2TS7evUuzbtO2RV6/eZcn&#10;T37IpGzTtuuslvOsl8tURZmyqnK5WGV2VGc2neXBgyKT41nOTs5SHU3y+vxt/u7v/z6TosxqvcoX&#10;X3yejz/5NJ9+8VWKo7OcvvdRfnz6Yy4vL663pV7O8/Xf/If88M03+ZM/+dNk3eT5d9/m8fsf5Pj4&#10;KJvsf5G6XmdSVnnw4GHml+/Srhd5d3mRi8VlHj58lFlVZjqdpK0mWS2WKdo2bb3OxcVFHp492kxS&#10;VVVpUiRlmbIqkqLN/PI8529e5eTDj1IW0zSd623RWdm97UxkslP3tivDF+PX+7FJN4ba0bE6vl1t&#10;e19bN9SfHnJ7EqdmtF/Yf13/d8f643dtS7fd7AaKxyfOuX1dHmpHtxN7dCejGGsHh/p2Y/29u+6x&#10;htvfu9uwoX0bmoRmLBzfD2Rvr5l39Z27Zd+fuOOua+nuZGLF9X72V6wfOwbda2V/gqn+fWL3GHd/&#10;b71eX08kVxZlUmwmGGnTJu1mwp2hZwT9utK/Dm5/1u/bDU3KN3YvfV//6//yP91r4oOhCaW22zg0&#10;Uc3Qe+3rz3f3feg+sH/fMHTN7t6n9CebGDqnhvpc+ybdGXuW0q0/QxM77OvDj90rpih27quGjsWt&#10;CR32lFP/5/1nI0MTcwy1b0Ofv+8eu9/X3deP7T/3uM/9+lDfvXtcmqZJPXJctlezoec1Y2U32gfb&#10;aWnH29f+JCv9duU+v9utb/d9rrG9x+qW2fTqWd/Qs85958m+5yb9SUfu85zoVl3rlGWRzeRzY5OJ&#10;jj2Xvfn3ZrB/sJksdGRfrjrlRedeuiyKlOXm2eC2HLft881cXAPHr20271dW15NU1fUyRZNUTZvj&#10;oswfffE4j06Psnj7Ku3yIu8/eph6tcy0TGZVldfPX+Sbr3+dZb3O+++/l2a5zA9Pnubbb36bukmm&#10;1dFmQqaqyp/8/Of5l//yv87bt6/z449P8vrVq7x8/jLffftNZtNq82yzLfL90+d5+eJllst1yskk&#10;08kkbZo0dTKrJnl4dpwPHp3m53/8VR5//FEuLt/lhx+e5HgyzaOzR5lOj1NMi1wu57m8nCft5t5+&#10;tV7mYj7Pu8t15nWdxXqd9brOet1ksV5l1dRZ1XWW6zqX82XqzYanuJ7EbpWiTMoymU0nOT46zqSa&#10;5Kia5Gg2ydHJaU4ePMijh+/lvUeP8vzZi/zm2yf5J3/x8/zVP/sv8sF7D/L9k2/z9Kfv87M//bM8&#10;fvx5fnr+LH/7H/82l+fnKdrkuCzyL/7qr7Jera6v47/81d/nd9//LqsmqY5Pc/LwvXz8ySf5yz//&#10;ef7sZ3+cjz96P7PjSb777tv863/zv+e3v/0ujx9/kq8+/yyvX73OL375D/npp2c5PZplWhRpVqvU&#10;V+fYw7PTfPDoYU5mk5RFslwucrlY5bunL/LbJ0/z+uIyTcoU00km0yplkodnD3I8O86knKRIm8ms&#10;SpGbCW9W61WKNJlOp6mqKlVV5fjkJA9Pz3J0dJSjo0kmVZEUkzRFkYv5PM+fvcrLF69zsZynKYus&#10;06SaTXN8fJKTk9McH8/StnVWi2XezRdZpcj7n36Wv/hn/zx/+Vf/IidnD1KnSF3n1rOTbV9o33V/&#10;28b1J70dev7U7w+MXce6bUD3/3f7aWPPQv+Qe/yhe6qhe46hicT6fdyhPuFY2zv2fGZwv4pNGzZY&#10;ftftVG+Czk2v/XbZXE3AVhRFmuv70N0no23bXD9Tba+eLZSdCbl2JzgrRu5d6p2Jcofu2cYmZB6b&#10;jKzff+m/d7/c+veV+yYG7l730+sLjj2v63/fuFPfrp49F+3d93Td/erWj6FJE/f1f+96Ln+f/k/3&#10;WXz/mr89Lt3Jwrr9nKGJtcf2bayf0W8vut/97JvAs3tOdJ8p9Pu7Y3WlX8e2+z80ad9QGff7dP17&#10;mn5/cF8bNDSp9X0mLb/ruc9QXR6aJPSuZ6r3Kcf++3X/63/Otq3f3ut3r0ND77vvWjB27bnPd2r9&#10;chy6xx36//u+S9n5fmlkYvr+tvWfUQyeu50HzcXVvWU5MPHw9vpRjHwXOzRp7NAkm/vuefr3Cd1z&#10;dqhtvP6MzTcoO9/f97/7HSrz/iTsN9e8zXOa7Z8Z/vYnbXNT7v/dv/rvDckBAADg//cE4AEAAP4R&#10;7jN4vv/afQNpu8ZWORwaeLJvUGf3C+juYIZ+IG/7mrtWVuy/rrhjMPRd7z0cyL892HssgDq233uO&#10;2q337698ug2q3V7pe3fF4n2Dc/d9Id8dEDT0hfrYirm7+d77r7o9NIhoE/oc+vzbgy36ofyh8Hs/&#10;ML4pr2JnJdnO1u8N5PVXZd83SGRsZeGxejY0eKY/qHxsgFP3NYODxXqf0z/O910dfahOdT97u+Li&#10;ULvSHQDaD9f236c7SG+s7g5t79BKov26ODTJw5Cxcuy//7bedleF7Q/s2nmPO8p5bEDYWHCi+5l3&#10;HZ/+ZBHdUE7/XNyeV0NBg+3nNkUz/Hkjof662QwJHR6ss5mUYmgA5di5Nhb+GXr90KC0oTZirJ2/&#10;T9Bnu4r2UPhp38QRQ4H/3eBBe2uQaXcAW3/F06EBXf2Ab5JMJpO9g/2Ggkb7VpzfBj7rurkViNu3&#10;Kni3HvdK6Lqd3u7z0OrGY2GksXZgKETU3+d++d4VMOyef91z5nq/BgbqDa3i3r/GDQ5+vaO/0w9q&#10;7ZuEZahedwe3jrXT/d/Zd13a1y8ZH1Bf3Armb+vXUNvQbYe3QZ7tBApjA5K3Jdmte6urkEdV3Exm&#10;UhZFqhQ5Oz3NgwcPMv3yq8wmk/zt3/2nzC/nqYois0mVTDYrvtfb+tM0uVwuMl+vklSZVVXOLy+z&#10;uLxMvVymbq7qb1GkrdtNaChVyqpKmyJlkqPZLLNJlTZtyqrMpNwEbtI0WWWdum5Sr5us122WSYqi&#10;SZkyJ6cPcjSbZjqdZLGu0zRtmrS5XM5TnLcpp20e5GE+/PzTfPDe+5lNjvLi1ct8/+xFLlZNPvrw&#10;k3z6+Zd59OGn+eKrn+X73/0uPz19krevX2Td1EnT5PzJd/nFj0+Tpkj95lU++qPPcjSr0mSdsixz&#10;fDzNqq2zWq7Stslitc6yrnN+8S4frJY5KTbX+cnxUcoiadZ1pkWZ8/O3efTgvZTlJJOrf6/bJm2R&#10;lGWRpq1z+e5tirZJWSSruk4zsAL8zTWu1ye9muioqMq9fbC7VpkeG8w6FPQcuyaNTbQ09rlj147u&#10;eXCf/s/Q+Tv05133Tv22tz/Afd/nDrV32/KqOmHDofBPNzA/FGLdN/nZWF9ruzr6ffpnQ23+2GvH&#10;2tChSdT2TYBw14RMQ+1///e33bNumHHsnn6o7RwKk/cDCd2JjwYDoiP9ouG+2O1J3MYmnem/Z3fg&#10;//a+bzOWvfhHrQB/V1hmrCz3hU3GJngYulfv7/t9+pf9/s9YuPyu/s19w3C7+9Je59O39W4b2739&#10;mcWe5y/ZH67qnWtDkzLstElNcx3GGpocrTtJwFidGTuOY+fRXc+x9k2sMFT2+wJcQ9vbvV/sXsO6&#10;oY5qG/DbU7Zj2z52Xg7en46899CxuE/wsvtsoT850tB77Jt0Zihg1b22bsMkY33gsX7xUICr/0xm&#10;rEyGJknbTv5QJKPtxL726Xb4Zrzt784YdP2+vTDkdoLQ9vr+IdeTTd5c48rRgGp51VA0TbMJ1K9X&#10;Sb1Kkswm03z20Yd5cDzNd7/5dd4+f5oPHpymnZ/nk48+yKwq8+zp9/nm629ycXGZtirz3W9f59WL&#10;l3n+47NU5TQnZ49yenqWk5OznDw4y1d/9FWeP3+WH3/8IT8+fZLXr1/n6dNnWS3mWUyL1Ot13r55&#10;l1evz7NYLDObHmV69ZyiLJPppMzJbJIP3jvLz3/2VT756P28fv0yv/n665yePchkMktZlvnow0dZ&#10;16scH00zm0xS10XWTZNpcZIcHaU8rjNd1pktF1ktF1mv1jmpp1k1m/B7mzar4yZtihRlmcl0lqTN&#10;fLXKarXMul4lbZNJWaVZN5mvl1mv66zq5PHnX+Txp4/z6uWr/MOvv04xm2WxWuff/fu/znI5T1W1&#10;+ZM/+SIPzs5y8e5tXj9/lnp5maJZZ345z/HDBzl/d56Tk7OkKPKf/vbv8uT7b1NWVT77/LOcPHwv&#10;ry4us2zWWaZOJmWOH57kcn6Zv/vlr/Lixcs0dZ31apV/+PXX+f53T/P8+cu89/BRTmeTTNOkrdpU&#10;kypnJyc5OzvNbDpJu17nYr7I6/OLvHj9Ju8W65w9ei/t7CSXq3WW6zrLpk5bNyku5knKzKabEPLl&#10;8jJlWaWum+tn1NPpJOumyaqp0y7aXM7nefv2bY5mRzmaTTIpixyfPkg5qVJWRT57/EHOTo/zze+e&#10;ZLFepWjazC8Wmc9XuZwv8/DRw0yqIuvFKmWSsm0zf/MmP33/fR5/8WVms6MU1ez6pNo3qU1/Yo2h&#10;4Hv3fn6on9v9/e1zoP69yfbv/efm+0LlQ+1i/1nn9v1uTwB2d/9p7PlFv/0f7R9dPSe673c5t4KS&#10;Q88qr0LIZVGkKqsURe96Wwz3iYvB/Wp3nuXdmmQ4xeD3St0AfP9Z0KYNbe/13Lhff7rXw7FJj4eu&#10;bUP3yv1g99C17uaafFV/rjOm5a3nOTe/Pz45UpvhMhvr4449m+pf44cmCx27pm6v/9t9G5uoaah+&#10;b5+3d8+b7bPbfjC4PwnSfb4bHevHDz1PHHrOP/astvv+223tf08z9B1L/8+h57X9ejY44W6nHPoT&#10;j/efx4y1J9t7wn3fl/w+kxDd51nM9mfd5+1j7fxYmzz23evYc+Nu8L3fXg9979Htk47VubE2Y2hS&#10;5qFnZd2+7q0JYkeeCw99LzI0WWX//3e/ixw61t1nFIMTePXvkTuteHfiuM37tCnS3Pmsrl+v9323&#10;NTbhbv+86E9M0fZC+9tJgPrb0H22NnZ/3e1D7GtX9l1fAQAAAAF4AACAP9hmUMz+1UT7g8vvu4Ln&#10;2GCFfSta9b/Avisw3P1S9/aqxbkeELQZRHITDN++bVVNd/b35vOKzirp/bJqB1cavXnt+KoL3d/p&#10;l8nQQPPxmdfHg5fdQUHbdbi2P2qa9c5KwUOBhn0D3YcGiwzt16aM2rRt3duezTb1B0L1P3eoHgyv&#10;5tB0yr3oHJvdAbpJkabZDBDrryq8+XNoYFSuBkTeHkhwMwhot8y3A3z6g3aGzpuxActDg5HHBnEM&#10;BYj6g3uSDK5ecte5NTZAcShg3R/Esm+A/dAAuKFQabcM+oMr+tvbH/A5NAhqqPzG2r2hVUCGjt1d&#10;gzeHJiXYHo+hz9y8pk2abdB7d8KF/n6PhZGG2tt9q0IOnfubAZ1JkyZ1mqzrder1OtPJ7sQObdum&#10;mk5SVdPU9WZFtuvgetum3R6fFFcjQYudQZlFijRtkyLF9QChzQoa2azwtl1Vqb1pa4tqfLv7Qbrh&#10;dq2+CjYWaVOOXp/6//XLcfNZRdpiu5peMzqgcqj9apq6006nUzfa6/Zsu+r2NlSwHQi6aW827Vq/&#10;fdk30HTfQLyha38/1D10Pdi85mYFq+5/VVXcqrs3ZbAJLu+2t+1O+71ZGXCbf2lTVeX1JCe77WTZ&#10;u/52A4pXbUNZ5PqTdxd1Hg0QdSerKIoi5fWW31xgyqtQSdpNbdoOgiu7q2d168/2773JPa7LpSyz&#10;s8Zw225WFr/a8KKzgmmxHSTYC/FcD+7r9I129rEoboUL+21if/WvzWuKzkrZN4Mgm6bJZDK5Fc4Z&#10;m6yh3/7vW91nqP3ursy0eWmZum4zmUyuz6PN+bX7HjeDKrt9j21JD68ova2D/bK62Z6kTJGqnGyC&#10;i+t1Vqs6jx9/kmeri/zn//tv8urF80yn0xyfHKdO0q6ToixSTao0SerlKvU6Katp1nWb84t3WS6W&#10;V3UnSbMZYL+umzTt6ioAfxUCutryqty0m2VR5Gg2y6Rsk7pNNZnkaDLJYrVOVdebwHxRZFYd5WhS&#10;ZTotM5lWaep10iR1W2datFnNL7KokncXy5TtKj/87sc8+/F5JpMyZ48eZXJ6lnerVaaX73L08EE+&#10;evxpjo5O8/jzL/Pjjz/mu2++zg/ff5vLy/M0db1ZrX5a5YNPP81pVeWkKjI9mqRJm0dnx7loVlle&#10;vkvWq8yurpHzxTzn84u8l2IT2kny/ulZ5uevk7ZNvVzm7duXmc6qtO00k+lRjo4f5M35PE2dVKs6&#10;xfwy7eVlZu+fZdVOkrpJ0dZXTWzRaTN2B7tuasXNSkpDq2P1J7AZW/V1bBW0oT7X0HV6bPKsfZOn&#10;DA0cvpnQKb37gzZlOT6Aduxe7T4r6w71Qbe/213hvPseY6sEjw3m37et/W3rryjX3adNv6ZIVU13&#10;juXdkyFty/Kq11YkzdWl7CY406Ys2tFVkfvt8NBg9337el3H2mKz6uHVimNNfXVv3DajbexQv7sb&#10;WEq64dCMTsTTD2/cDuncXllwKOQwnW7KP21SNO3Vwpvl9fnYDyAN3Wv0QzpjfbzuQPibetKOBjzv&#10;/3yl2DuhzNA94FgA9a4g931D03dt613n0F2TAdx3MrexNqM72cy2XRovw+29dnnnxHH7JmvsT2Y0&#10;GP7oBB2GnkHtmzBjaHXSobZw6DqwLyjR/3OoXRha1XDf+9xnRdKdZzd3rOTYLYd+0HLsfuRWu7jn&#10;XnvsPvg+Kz32J0XMQF/59zmHxu7tu9f9+77P8DO98RVDh9qPu87TYqSP3a8P/WOyO5nl0HOFcqe/&#10;3A2SlVf9830Tv923vSqLpM5VqLVep12tUtR12nqZ0/dmWV2c56//9m8yf/cqj06OUk+rzB6epqjr&#10;/PjTD/nh+yc5f3ee+WKdt+fnOX/zOm9fv06ZMmenx6mqKqdnp/nTP/vTzI5P8vL1yzx9+iSvXj7P&#10;5eVFnj9/mefPXmUyKXN6dpTz83d58+Y88+UiVTW5vhdJ26Zo2hwfVfnsk4/yR3/0WU5OjvLt757k&#10;73/5qxQpczxf5+3ri3z83sN8+tHD/PGXX+Tlq7d58fpdJg/ey2R2nJTJrF4l83WqdZPpYpHV4jL1&#10;YpHlYpH5Yp5iucrlu4scTWc5PjpONalSlsXmWUFRpmmbrOtV5vN55vN5LteL1HWyrJt8+dVX+erz&#10;z3N+/i7nb9/kyy++yOn7D9M2ZX56cZ6zh2d59N6DfPj+p2nWdZaLeVLXOZnO8vbFixzNZvnss8f5&#10;6JOP8+5ykX/7f/51fvzhSY6Ppvn8yy/y+PFnefH2XYpqc99zOb9IijaXF+f5u1/8Ir/59rssV6uc&#10;nZ2lbuo8+eGHvH17kbPj40zqdY6KMg9PZzmanmQ6m6SqJqnb5NXbi/zw04s8e/4yi9UyxycnqWbH&#10;OXtwmsnpOtPLRd7N51mtVlk1yyxXyyzX09RNnbRtlqtF0hapqsn1BDjtepWiKVMUZaqyTFlUuZyv&#10;8u5ykaPpNLPpNO3beVIm5XRz73V5uci6rtM2ddqrLknTJus2eXe5yGxSZbLtu6zrNHWdt69e54fv&#10;fpcPPvg4Jw+P0xabyR/7Ac67rsn9e+qxtn/o2tN/xtH/vaEJRsfaxf79T/fadFdYd6hPelc/ZWgC&#10;2/41tyg3/cbmukO3ue1r0qZKsbev1b9v61+buqHRMtuQcpuyrO41EeDY91/Xz1arove9Q5GyKLNe&#10;rweuFWPHPHtD//32f9+9Zncbt/fB/e8exvZn7PuH2xMRFdfPVbr1b1NnylsTfiY3z3N2Q/Sb58wp&#10;xldyHgvw36ePu++7se490NBk0fu+RxuaHG9sMrGhZ7Zj58y+ib6752n3fL/vZBf7PnNoAvB9/bOx&#10;vte+unWfCYD62719lnOfybnumrhsLPg99G/dc7MfMO7Xz7FJhfd937avfvafUXX780Pf7fUnqBub&#10;hHZsot999bA/Oe9Ye3SfMt+3DUPPjbvt1naChqHnbP16tV6vb/p1A9vbbUv6z/q6zxX23evve4Yw&#10;Vq9vfx8zPDn0zncZvQlO6oHt3V5nupN47Lse75skoj+xRbf8AQAAgA0BeAAAgD/Q2Mo6W0OrpnZ/&#10;PvQF9L5wRv/vQ4HXoe3bt2LYWAhjuzp4d5Dr7iCU2+998+X4zrvbLkehAAAgAElEQVQN7k8/GHuz&#10;esf4qqPdlaD6ZfH7rDDXD1au1+tbg01uD4rfBigzuAJ8/3f2DRwZOo7943LX8dv+2f9Cvv+53QFm&#10;QwOdu2W/+9k3AfV9K8/uH/idwYHqV59wvULgvjq/L0D7+5yjQytX9rdtLHzUX8Vl3/uPrZbc//2x&#10;AEx/lYaxFab7tgMitsd5vV7fWsFoqA3oBw32hTjus3rhWD0ZqjP91+8rn/uvKNekG8jrt01j2zE0&#10;kcLYILe7VpHdDtQprgaXLxaLrFarTCfTncDa9YCfqwD0WHh8vL5sB+Bsg/G5CfYWxfVAoev/3zRp&#10;2jZVdbsuj63c0S27nd+5HsC/G0Afa5eHJlnYOWrb1YRHQgn99m1ohfSxlXX6dXz3XMr1n9vyGgr3&#10;DbeZ93PXpALbY7idYGb399KZIKY/MDA3Kz0lIyvE7E5qcrPPwwMTb5dv51qZ/oDG/aso7qxWeLX6&#10;9q1lf6/C7e2e6/PgZCJ7VpvqlnnbDb933r/77/V6fb2q49DEJEMTuAxdq/atmtS/pvY/YzKZjK5s&#10;ddfA4rFBc3cN7OyX8e2gQHEVXm9vnYNludnm3zeYVFXV9QqVuxO3bNqStqmzWi7SNHXqepVf/OIX&#10;efHTT5lUVWbHRymuyynXK8DXbVKvV1cDcqepm3WWi8sslss0bZum3gRAZ5NJ1ss6VVmkqdc5OT7O&#10;0WSSMlf1qS0yqa7qaVNv6k1dp62LHE2nOZlVmaxvBjoeT8qkrbOcr7JaNFmu1plOj1K0yfnb86yb&#10;OusmWdXJ+eQyb09PNyvFz6Z5uKrz4SefZnY0y/niMnn+PMdnj/L+R5/k+PQs73/0UT7++MM8+fzT&#10;/PL//c9pXiTNYpmsN9t/NClyUrWZlE1WTZFiOk3x4CxNW+doVmUxv8x6ucx6vc7bt2+yrpepypM0&#10;q0WOZ5McH83SNOus1qssl8vMF/O0RZU2kxyfPkjy8noSmbJZZ724zKSuM51OU7ebINCmr5KbSQzK&#10;2yuOdgeF98+foQGh3YHB/RW1+nX4dp+zHVyZfaj/c59+41j7ePv8G+6X3DWofGwVu6EQXX9/u23+&#10;XauA9+8L9u3X0LWte47378H2rYg+uAJkr++zO7HAzUq3/WDgdhKfga7GaDjhrnBov09w/T697d62&#10;c22Sds+kSfvu1bdhgbEJde7qM9/Vl+/vb/deYPfevNhb58aeMYytrjxUpv0+3j92lbJ9Qah9zz/G&#10;rofd69i+1+yrX7/vyoW/Twj+rvo91ift98m6ZTI+wUV5PfnSXZOBjW1TP+DdX7E029N2IEA91rfp&#10;90N3QsC9/vTQduwLl+xbuXXo9ffp29/n+c72fNy2BZPJZpXkfXVhqM52VwMdCwPu/NvV/dXYM5Z+&#10;//auZwVjbc5d/c59+3frWjfwuvKOyQLuc94M1ZOh/sr2z37A/9Z5NXAe7lvxtHst3d5b3Q7btNf3&#10;bdufTSaTzYrvY+GosrjVL7jpV+/+znXduXqs2bZt1stlyvUqVdPk9Ytnefb1r7Oez/PBo4f57JOP&#10;MquKPDw5y8nxcS7Oz7NaLLJYLnOxWOXFy9d58+pV3rx4mTJtjo+OroKzyRdffpbT06M8/emn/Oa3&#10;3+TVqxdZzC9yfn6eV2/Oc7mYZ7IuU7fr/4+992qSJMmy9D5VY07CgyTPYs1nsQ2s4NdDBE8QiOzO&#10;DjDb042dJtVTrItkVpLIDOrMzJTgwdzc1dVVzTxrBg/YsdvSElkR7kaUXL169Z5zuL+bU5Y1DVFb&#10;Q7rasOAYRsWI50+f8LNPPiZJBd9+94Ivv/ia5bJCypQ0g48fP+LsZ8/55S8/wxrL9dUV7+drfvWL&#10;35KenrMWMLYKtKGqDeW6pFzeUy3vWc/vSVdrqrIiGy9ZLhbcr1YkiaDIU7I0QWYpLQnPqMhIZDOn&#10;a2V48OAR/8tv/wNZlnCnS54/fcx0dsp3P77kj5//meLkjOxkSq2hWtcYpcEYbq+uePvqR+q65te/&#10;+DlPnjzGSsH/9U9/4NXrN6RpRlIUFJMxosgY2SmVEKRpQp5mpFLyww/f88VXX3K/mDOZniCN4fWb&#10;V9zd3VNkY2Z5xmyUcTGbUuQSmUCapSzWFT+8vuTLv/3A5dUCI1LGk4xcr0GWZKsV48mELEuYUFAK&#10;SbrJFTd+TGOtQRlNIlNEmmCRaCxSpiAagkOtLFVdY40lyzNKpVHWkKR5MwZrg6prrG78lNyQOxpl&#10;MNKijaVSGiElWZYhTEPkh7GU6zXvLt9ye33NydkFxlj0Zsi74MhjcjixmKBr3xEi5/U/e2w85IPq&#10;3DzUPjmxPTr32hXv+0RNsXMZY81e7mf77tqQpDLq62PEQu49+vL/WyLQ4MuC2JJm+bGDdohEnPjE&#10;gpCh8RD20c2zmWhuym/TfWJBG821+PvTMNjzkDwhNtYO+/yQuCFGznwIendzfodt30cWdSxRQNeZ&#10;nLtv8fPToec8zLWJ3vO3Y+KTGMlW1/O336nrOnoW1LcHsB3kOj6oO0bOHNofxYDNx5pLcNRFThaK&#10;Dft8lv+Ooeu4+WSfRMMHpIeIGT6EzCyWPwi1SWhuh0iF+9rW7V//vCN0ztiVQ/L97D4Rhjg44/EJ&#10;Vvx1wW//GMm4f/4c6suuc/LYWts6fX/vE9srte/ukk2H1N99QsDYfiZ0vr43vjvA67H539ceoXyS&#10;/6wfui8abLDBBhtssMEGG2ywwQYbbLD/kW0AwA822GCDDTbYYIMNNthgg/0rLK5o15gPTIgDALqL&#10;R0MAB7dIJqRcHbM+cEgX+Cx2CNz8LQQ+tEGQb1/RcZ+C1+6eMqj+F3pf/zC/fXcXnBPr366ip2MK&#10;x0Mq3X7hhK8Q6F8jdk2/P7uK4LoUxEJtFlPpiBVAR0YcTRFaMx5ckoRYkVI3yJnO38f6vgtkFCqS&#10;Cak8hIqJQj/7iqp8xZdQcYkPFHOL60JFN20xUEta4Y7rmKJ2CIzQVTB6bNFTrB1ihTKh78c+0zcf&#10;OQL4GRpvfUWmx4BWdgX8jQq1VhpVW6yVpGkBJAh28tnN8+4IKKSnLN2+i+3pl9i8iSn+9anPxsAh&#10;u/m8aSfvv/vaRSkVJblIhO1VsgoVR3WtJSHATQig01qrOGQiwJR/SzBXrJByX0nIBIE0MTVYv/38&#10;9b0FdBwWB9otmD4EXg+vJfvrcHs9/55tkZkBJEQB5KEYIzb3hPc7VwVFCtEoZrc+q1Voi8xlH1fZ&#10;FdP1xS2ufw6px7TtESrkdeMZv6j3Q0Bzx5DutPf1Aa2hmC9EYtMSNbgF2l3xV2ycbgs02zbDIgWs&#10;Vgv+8E+/5/LFS4QxjGcnJEVOrdWmuDvBCoHWBqX1FuCla01ZVpRVTa00egM2kwjSNGM8HiOFpVqv&#10;SbEIo0ll1lCVqEZFvjYaYw1pIhmNcvI8ZzLKwWq0tCgjMEaQCINWCilAaQPWYHWjiphKSZalSJFi&#10;as3das5yuaIomuvdLVYsViUPHz9kdnbKsiz55ttvWawrPvnkU6aTCZ/+4uecnEwYjwu++OJzri/f&#10;opYrUgxFJriYZiRZwt2qxiBI8hwxm7KUgixNqMuKu5sb1us1ZbUiyx6QZxkn0xHj+5xVuUQbjbaG&#10;1bpCJGOSJEemBVkxRiwWgMFqhbAKYWoSkyOs2QDeZeea5BYnt36/jUm6QGW+0lQXIcT+PflJa3ZX&#10;3HgYM0Rn3VHgj5h/iRHvdM2lGAg2tk90VdpDBeJdQIvW0jTtjI98cHGsDZpx4MbVzhogZRMH9aia&#10;hdSOj1HJCwEm/L22X2gvpcQauwULu8Xh7n42pkjf+tnQeO7y177KWGifHtqj+vtsl3gpdo8QiCQW&#10;94RAHX7/tkQn/1rr8zGxNdL3TzGAdV9c10VyF4qbY8/cpezn+rsQQc4xKvfNvyUtuZxLMtdGOs34&#10;tc5n4uSKUdXwNl5y39EYJJAlyZaZSeykUw9IiIjE6G7M6LevT0zVNX8/BDTmtrE/1/r2G6Ex5YPJ&#10;rLWY9ntSNsrhUqIjpHMt2ZT1+1cIjEPW1DdH3X5M3HZzQdg+WK+d03a3H20B6WJzHbO5v0uAFGvf&#10;WH/tPVf77NZuY/WfmuuJ7VtCpJAxoFgo/t761/bfB/NXb9Yzi93ER80rNeRmO1/kEmomm+nRzih7&#10;4At8XybdeennPggplrb3ap6NTf9JmSAwYBQJhkpX6PWa169es7q5Qeiaj5484NefPifdANEvzmbo&#10;umR+P+eHl2+4vbnn9vaO66tr3r15j1GKB2dnWGNRuuL0dEJeSF68esnfvvmBq+srVF2yXM25v79n&#10;uSwRIgWRsFqVVFWjDppnI7I03UwATZaPePz4EU8eP0EZzfff/cgPP7xkvlIYA6MiJctzHj58wG9+&#10;+QlnFxNevnzFy/dXnD75jNGjx8jzByATrGli9NxoptYgjEZojS5LlvM5d7e33N7dUa6W1NWKu6t3&#10;3F3fQKWwegWmRlhFmjRtq43g9GzGb3/7Hyiyguv375iOcp4/f8r05JT5asGjJ49ZaVgulsxSSVku&#10;ub5VvHr5gvev36KV4Re/+g1PP/0Z49mMv//7f+Dlyxfkowmj8ZiLBw94/tkvefzsKVdX16x/+IEi&#10;TfjZJx8jMHz59Td8//0P5NmEfJTz6sUPLG9uOc9zHpydMBsVnBQFWSoRicVgeXX5nu9fvePV23es&#10;tSWbjRGyACFZqhqla1iukXcLRqMRaZYiE9HslYxF683aRIIVFiNlQ64oGwC7JMViyPK0IQmoarRS&#10;WLvJBQiLViXodo2SiAS0NWhrsNKSps2e3VQVVVUimVBJQZZmZFkGCFJgeX/P7fUtzz7WZMWYSq32&#10;1rcukib/d20eITT3YoSZoTORWPzfperrx7HuNVqSxPaMpYs0N5bXC61Xx5A4Y531vm0TBEgRjMeS&#10;JAHRkBmY1ie1n7VgNwwFxpgNiF0iEA0Jpoit8cZ7T5px1ubLNgRawoI1FplIXDKgbTzeEiyL/XV1&#10;4xp3+5D2ybckHPSSlblEgobmgmJLTNrmn/Zzr+1eLGYhApZoXNZe02hES1yJwLYAftGQjLbrU7Pc&#10;hwlTd88odjlIv78D+fiumCS2p/bPImOg4VDeqOs8zgdOx856QmexXTGwf04Tetf2/MU/nzyGIMiP&#10;wf09zjH5BJ+02c8x9p1RdZFl98XfIbKLGLlwH6A7Fqe5hHCxfXH7Hu65WQhsH9vndSnRh4DNsbG4&#10;zX9HyO/az7q5Mf+8P9YXIRLJ2HO5xKPb/aWTO93bX3UQy8VI0UNrpL8exgjsQ++4fZ6WNNYj0P0Q&#10;Yq1Yfiy0Z+taT/fA7hZESzq92d/GfE+bDwmNq67zKPe+sbH2rz2TGmywwQYbbLDBBhtssMEGG2yw&#10;/5FsAMAPNthggw022GCDDTbYYIP9K6xLMSQGvoupz7U/uwpHQ/dqi7Z8tYhY8UlXAW+I8bzrPWP3&#10;2n9/s1WUD7WNf41Q4UtXUeyximxd4BD/ujFgeewZtqqkTv/533ELImLF0+5/dyktus/uPkMIzB8D&#10;DPkKz6FnCSmH9PXj/meaUu5WSbb5HXvq8m7Bcfv8xphgMWLoWboKDEO/89u/q1gxpDTtmg+ECd3T&#10;n+8hVYSugka3j2JgC/95Xb/gz5VQ28SAq11jPuaT+oCXsYKaUOFTTNU71tdtIfkx6i+hYpwu0Eys&#10;iC7kg4w1VKWirCushTwrGBWjzT33wb6mfd7mQrv7tUAI21baNPPGbJTcsW2BYqC4H4uMvHtbiBNS&#10;3An5jv133QFbGrXUQwXc2BgNAbP61rZj5mzIt3eBDLtIA3wiiVjBVkixIwb6i6kIHl5T7q13LTCw&#10;z+eG1EX8ft49a6vq3RaRtsVX+8ChoPLr5vtN+bM9el66KqD+s4YUxI9RFW+V3WPrldYapdSuWLX1&#10;I0EyDDdeMRjTgiAFQsRVzkP+sosYJTTGQ4W3vkpPHxFDrP1d0KU/T1oga4yQJ1bYvbvWYUFwV2G4&#10;Owfc502ShERKkjRFCtB1RbVc8I//9b/y7V//haRWFFmBTFKsEFgp0cZgbKPGrLSmqmuMbXyu1bBc&#10;rqiruoEYCUmWZpyMx+RJymQywmpNLQSpoFFitLopzDcGbTS1qtFaUQooyzV6MiEVhkQYMimZTiYk&#10;Scp6uaDStlHm1IaqrFBSk6UJ43SjiCgEQiYYJFoZlrqiLGuqqmS1mnN9d8WT5895cPGAPCtYrha8&#10;u7rkN7/+DR8/e8az58/JUgnC8GY6YXl3x+37t1TVnOnogiLPEFpQmqZQFJNgshSrm7Yo8gIBlOUS&#10;IQ15njKbTTlfnmBu6qZdsSijqZUCkZEVY4rxFOQ7rFGoekUmDInVCNGAsFqF0hhxTB8JS2i8dpFZ&#10;hWKcGIDYBQ2H1rMuNeZQ8fn+d7rAy/YoILt/D1dxNhbb9amGd6knt0XSfYBm/959sfaHKll3rcN7&#10;4yUAFN/+jR1AKE3Tvb+7KtHu9UPjoZuELbwW+fvQ0F4/Rq7U7s1bH2oD4NcuAi13TxkCePrP5fv2&#10;LkB2l9qc35axMXEMOPunWBdQowvA7vuILsKv2Hre5auOyYl0fc+P3/zcTagIPwbAC8UaogPAsPNh&#10;7ClNx74TAxX7bbfnY46I7/vyMKHcjb/WhHJZH0IAGYrfQvMjto+O7fM78xGBvXqsTXx/nKQpoifn&#10;EluHt/dwfGWapkHAjQ/6bNtdR5R7Q20R6r9gu3jXcfM+fQSU/vX7gEvH5DL6CGE+NAfpkpDs78/C&#10;PtUFNfnzam/MHOVbGzI+Nqra7dwXgNWapLkJsqp58bdvub+6YpymPH/6kP/pN79kNsq4vb7m7PQM&#10;YwyvX7/mb99+R13VLBcrrq5v+O67F5hS8bPPPiERAq0qJtMpjx494v31FV999R2Xb69JkmYdns8X&#10;XN/coQ0UmUBrhVYl0hpG6YjJaIRSiqosmU7HPHz0iEcPH6Kt5dXLH7m6fk9pDJXZKFBLwaPHj/jF&#10;r37Op599hKlr3l9ds7Ky+V5RsLaWda2wxmC02sRqkvFo0pDtjDSnp2fMnn3EE1WiqjV1uaZcLLh+&#10;d8XdzQ3l7Ry9XlKt5+hq1ShgG/jNr/+Os9NTbq9vSaTg+ZMnPH/ymJvbe/I0I0sky/UakaaUqwVX&#10;V5d8+7crdFWxnC94+vgJn3z6Kefn5/zjP/2Br7/+FkhIkowsH/GLX/6a5x99ikihUjVZnvHRxx+R&#10;jwt+/89/5B//2++Yjk/IRyl3V9csrq+ZFRmPzmacTQumRc64yEjSlEWl+Pyrb/n8m29IiwmT0wvG&#10;aUKpDatSYXSjd50gGhV2Y6gq1YzDpNk3SiFIkmbNUnW99SdaGrCgtUHrBvzeAnyFbOI6i6VWukVU&#10;b3x64u3BN75ONqBorTXGaqr1CqVqsiwnzwryoiCxoOqaui6pqwqR5g3YzNhtjirmp3x16Zh/7yIx&#10;7osVusDzMfOBbjuCIr3N23TFRb6ae2h9D+3H/XxE31oUy5+GfOh2vTONP/JBzrH8e5tjxHKYg2RH&#10;SBVTI47F6VLIUEgUJmCN5FbaeMHNi0gp95Xp/TiKfTJTv739/UZsDxhb81ty4f28Hbuc8F4773LK&#10;7Tx1gbgNISH7ZK0dZ2ofqiZuO+ZnaM3v+3zfueRPiTtj+a0QYLaLBCCW5zuWSDi0PwzFebF/h5TV&#10;Y3nr0Dv55wShc6zQvtD9fGi/GnsHnwDLf2f3bMs9q3LnYpwoUUTJkfpi2FBc2jU/2zbq6+sQuUOI&#10;zC+Um4nliPxx4J5pbK/XniW541fE18pQjqjr7KPvmWKf3xKzCoJn8V3n9l3jyu+70DgUQlAUxd45&#10;UHCctJ/fONFY7s+fe8eMmy4/2bVnGWywwQYbbLDBBhtssMEGG2ywf+82AOAHG2ywwQYbbLDBBhts&#10;sMF+osVA3HvKlp5qq3sY3gLSmmu4B/LHqGrvLAaACyli9QHXd//egeO6ikgOwSE2CgjoKqBx7x9T&#10;Of/QwpXYvfqK0UJKlG07CrljpG/rSRtAaDeww3+GrmL8Vr3Nf5aY2ourGhNTy+tSZPSL1kJ9HTp0&#10;94Gd4bbdgTb8Yi+/KKMtzOh7F7/QyC8YiRVl+GP+WHBzqG1cUEtsPPvt7z6nX8ToFxd1jUt/fMXU&#10;GUPKdu61/CKi0Hzx/Yjbz8eqJnQ9fwgM5CuUhNoqNE6bv8Xne1+bhSzm+7pUyXftrZGyKTxMUrER&#10;1zvsB+sWX0bVTBxFXCkxaqMcJJM9chEcT9wFVokphbt9GhozFksidp/TVuyRWYT6Kwo2x26fs1Hq&#10;VnsFYyGSCH/sxIDqruqLD7h3/xbqwxhgLDSWu2IBtz18ANEhgF0E1a9cZaaueONw/Q75PrEHrGjB&#10;T20bhUAv1lHlMsZs1MDEHvgitH6HirRDYyoWV4T8hN8/NkA8IoRAOeQp7boiNwp1MTB7E+/YLfFK&#10;q97kk/m4RcbNox6CJv3vhApIu8BVXcQysfXFXwtjY8Qd9z7wPVY47rZhew+tD8e076/dNTxNGzCE&#10;T77RkhJYa1FKUS9X/PH3v+frP/8RtVoynZ4wynOsFFghEVIgNz5U6wa0rXWjGqiUwhpBrRo/UuQZ&#10;oyJnMp4wOznlZHrCyWzKyXjE4vaGH7//lsoo7DbmMhirkbJReAfJel2yWi0pywmzoqBIU4RNmE4S&#10;zmcnGyXIViSuGWNVuWa1XqM26uqpFORFjhESEonBYExFuVyxLkvu7u558uQJT5484eTkhLpe8+f1&#10;nOv3H/Ppxx9zcXHOr7LfMJtOufzxJeNRyruX32GtIJc5JyMJ8xUyE6RFhtCG1bJEKUVeFGA188Wc&#10;1WpJnqQkCEbFRmVTShKRMSrG2/mRZjl5kTVjydQsl/cIUyNVjcibIn4pLEIkyGSj0ugWhHaQi/iF&#10;u27RfWxd9X33Mb7ZV2U8pkA/5Kv8+RGaT6F56cdK/j6wC4D9oXF4NwGVCMbGXTF137VCxfz7vpnN&#10;ehYeB/567ANhbKBtWxfbAkt8lXm/uNt9vpjyVkhRrr1RiHyrIfKSnfvZWKF4DMQYGqOhdnfXo9B+&#10;rSsuCK1LobjYnzN+P4eACP67ts/Xp2z5IXv20Pv2FYR3kfd17av7gAohQFzIz8X2mzFwit+uXYD5&#10;EGET7AC2x8arfbmKY5RzY/usg3Z01LO7fFZsz91HAhCLXfrevyu/dCy4+UPA920/9ZEHxq4pjtiv&#10;x2LqmP9RSgXHRQvyc9dm4bxDHxg91q/CUZWP9UlobvTl8mKfd/fkMZ/VBV6N9WvrI5VSHqBwX/1R&#10;ymSb4/XzfCHQY4jspGuf1K5N4TEECIvcqGxv/QsKISxCa8y65OU333D//pKTvODxo3P+02//jkmR&#10;cnt1iVYVAs33P3zH1199RVnWrFZrVss1r15fUq0rnj58tPH5hjzPuLh4yHpd8tevvuL163ekSY6Q&#10;Aq0r7ucLamWQSYY2Gqtq0CVns1M+evqc1XLF+/fvKbKU09mM8WjMYrFgPp+zWi9Yq5paG4SUyCRB&#10;SDg5PeHswSlJKlneL3lzdUd6/ojk7AFLKyirilpIrG5UpxMSBLCo1GZeWZJEIjNJNhqRccrUGqyq&#10;uXj2KUYp1N2C2/eXzG+vmN+8Y3V/T5EXPHz0kKvrG6pVybPHF5yfnlGtK+5u7jGqpkgTRokAq1jc&#10;Lfj26g15niEBoy3Pnj/n9PSUP/35L/z1L59jDMg0BZmQFSOK8ZhaK+5ub6hVzSeffsxHz5/x9d++&#10;5T//l/9CJhPyJOf++obby7fM8oTzkzEPTsc8OjthNp2SZjlfv3zN3//hc169e08+m5GNpyjTEDcl&#10;iWSU5xgrKUaglULpGmshkbIhFzMapQxpniNMA6YVWQoGaqWoqmo73rOk2aVpa9BqQ+KwVaVmux9s&#10;xvMuNkpkuw9rFKclzb6zVqBV3RCbjQEhkWlKYg0plqoqUbpmlEiyRKLW9R4AvmtNDZFl+eSwxxKj&#10;+LH2h8TYfflNP4b2Sa1CPtzPB7hkHKF8dxdZWOw93bzAzhvZzR6gIUTY97M78Gyaptt40SXz3Cdf&#10;tLssi0fkQoyQNHIOdcy6dBAfcAgcdgk53Vh5Cx7HOoRuDgF0xxlX25btuuvH5rE1zF/jOkGxxnbG&#10;TaF+F9vlRWzyZK3H7I+Zj43xYznSrri171wtlkOMEQn3xaOxXGt03ByxJ4jFFTFSoq5Y6bjzkXCu&#10;oY9ozI1d/Rx/zMf05Qr6+tXN9fjtESPOiAGf2zxAKM7y9+GxduvbJ3Xt37t8qv++fST2ofF3zNlV&#10;qJ1Em7dzx5HcEC8be1S83XX+29XHMWK1fXKsw01PbK/eRX4cytv5APhj9jChs8tj2j52jtBHIH/s&#10;Pm+wwQYbbLDBBhtssMEGG2ywwQZrbADADzbYYIMNNthggw022GCD/UQLFS621qVI5tt+oQTsFIIP&#10;C9a7DrvdoihfXbt9hti9DwsgxFEqSn5BpzHdhQ0/RSkiBpqzHYC2fwuLAXb9dts0114N6iGoYn8c&#10;dI2BENizqxDY7eNjCjBirPcuAOQYpUdX0TmucLFTF3YLeNpCrxhZQ5fiYEjZIDamu9TQYmoYfqFh&#10;HzC7Sz3PfUZfATI8h/qVfULFOqH+8QG+LsDeH9f+OOm79jEFXF3FIaF7+QQAIbWV2BhoAZpa6wOV&#10;56653UUWYa3dKiX73+kt9LGWNJWIVKC0IMsStFGN2pUHWG8BxSFQgD+mD9RBjAV56Ft3IN3DMdnO&#10;VVchug8w0loiE6RsyD8alS6J1mavQM0tzA0CH6TdOkuLS9hA0N+GQIwxoLpfkOqvu74qrF8M5/uk&#10;kLpwFzi5y9d3FUpulfmce4YIKkLjziUY6R73YTCb6yvc9tJak6YpSZJ0+vjY/O4qHuwqCPUBkiGf&#10;ZrziY7dfpHN/v7+CRXEIjNmBs/d9dJyoZlcM7K95SdBHdYHX/TERUw3qUquOEZHEfHVo7sSKWQ8L&#10;cZOgz4mBClqV25CqJ4kEYzFK8d033/CnP/yB2zdvOTs9IRIMulgAACAASURBVMsykqRRU6/b/haN&#10;n1d1839jG9KC9brajNuaIs+YFAWzyYTpZMLPf/0rnn/6KZ989IxyueDLz//Cl1/8FVuvEUJuVAhp&#10;VAqNQSYJtTIo08S0q7UilQ0oXFKSCMHk/IRJ0SioYgRKG6S05CfnWCyl0izXFbU2kGTIdISWCZXR&#10;lFVJWcoGIJ9Ibt69A63g6RMmkykLo3ihKu6vr3j+0Sc8evSQZx99RCYTBAZdrnj95h3VScWD8ws+&#10;ejSlqpbcrZasgVGasbTrBtxmNevVkuvrG8b5mCzNyJKMVKbkxZg0SREIsjwj2YCU8jxFpgnrRUVd&#10;rqnWK9KTGqtqhMwav29sA5q3lgZX1Kx7fYC7UFyrlAqSnnQpvh/6iF0Q3kX41FVg7Ksk9pHdhOZ/&#10;TDnRXyPdtbzv+Y5RvArN2dBaElJp9IkpQrH0MXulwz0se2vt4X7xkBwLa9FO8fvu92zII0z0Wbvi&#10;udie6ED1kUich91TS+uLh0MkZ+7a4hNh+cpk7nhp26kFIBxTBB3qt5CqnB93h0CXwXZy5qSfe/i3&#10;smMAFLHi/K75Eyucj+21+5QjY4DlLl/gtrPbz13PH/JHof4K5UxC+9Rj53ffvqAFSsfuKZxYvyX6&#10;8v1eHzitzx/G4scQYVY8/9at3Ne1j7SAdolgWnBHZEz0gYCCsZ8DQu+ba10kJV2kWSFlX3dO+P0c&#10;I7DsIufqU32N5ahi792XU+wD7vgEHrF54f+urutmX5xIjNGRezWjoCUca/cUzVCxUTKd0N43Dsjf&#10;B+Af7g12YFKBbUDxEnRZ8/L7b7m7fMPD01OePX7Exx89Js8k1WpJXZZMxiMuL9/y9Td/o6w1t/f3&#10;LO6XzO8X3N/eczY7BaAqS4os4fzigtnslFdvLnn542uUsqhEkKaSq5sbFot18xQC0IpCGD75+CP+&#10;02//I0YZ/vL5lyQCzk5PGI1GDQFVVVKuK9brNWVZY7VAioRUSgRwcjJhNMpZrNa8e3fD1dpy8rOP&#10;kdMTlEywMkHXCjaAbpImAKk2cWdDrGVJACsSEimRQmAToEhIC8lkesbZ0ydQr3nz4jsuX75gUuTU&#10;2nJ1fcPTRw95/OQxJ7Mp8/li04eS6WiEKqsmbrcJ1kpsbbi+veXTzz7j8ZMnfPHlV/z5z3/CWkMx&#10;yshHY4ywjCY5Sq25urrk+uaKqq6YnUz4y+ef84ff/RMCia411+/eY6uSWZFyOppwfjLm2eMzLs5n&#10;WDL+4Q+f859/9/8wVwYxyhEk1MuaPMtJsEgpyJMETYLekBik2QwBDTFZXZOmKapWWKPBNsQBWZIg&#10;ZEMAW6uauq6R0qCNpdaKPMu28zmRCYkUFMUIa0HrNg8kt/MiSxISY6i1wmwIEpu4J0cbS6lqJAKj&#10;DQa7ATpbqrpEK4WUAm3sVu3azb0eEyv588rPIx2Tn/Xzxn2xS/uzJdKIxbCxnErsv7t8XGgf7gOR&#10;Y5/114kgCYzdpGHtPn5RbsGsdhP/a7RuCVgiREcd+xohDxWnY/nCDwEu7n0+kK9z392P141tXnq3&#10;5xK9RCqh/GOIgNY/7+pTXu6Ke0NnZ/7ZBgfrVHec6O4jQ2Oja7/s9/uOQMBGCYn89kqSZLtvjxGD&#10;dwHkYyrmbswTInL7EELdEClD6PzPJ+DsirF8cHfsfn0g8FCf+fuVUAwY+rwPdPb3wj5RYah9/XEV&#10;UqYPjfvQPsolyesidouNA38f4O81uuZkVx7imD1zF2Fe1/fbZ3bn5d5nvXOnPTJ3Ee/XLqK+0NlM&#10;LGaP7Yd8krBjzhn7yPnce8b2MG4+zCctPPj8B56fhvZXfu6nK5cR24f8f1H7MNhggw022GCDDTbY&#10;YIMNNthg/3+1AQA/2GCDDTbYYIMNNthggw32E+1Yldj9whG/UGIHFHa+uffZWEF66F4hteRu1Xdf&#10;ObkFTjpKD50H7d3qhbGCjVCBSvv3vqKPWLFy6CDZtRi4xv3v0H3c77eqxa0ixg5TGCtwsC3BPjt8&#10;R5gMQMrjQCa+auGHFEV0KdO76raH48QBrbbvjt0q5zYqJwcC1tF7+sQMbsFgqPjELUx2nzfUjqG5&#10;4Bb/hPo7VNwSAq776ha+AnUMDNKlRhMrSutS+o0B+0Nqw37bhwgA/L/tiB32lfvaa/mFNSGwQNf8&#10;jakLhtrCV6eOKTM0n5cI2fb94Tj2+z703+53/HHa5Ytd1bymKFg2RdUCUpnulPR8X9f6j60zadWT&#10;WrWkw/G9fQ6xAR46K0Zbtmmdv9gOnxwqtIzNk3bNaEH+Mgm3TZd6pN294vbBrAGxAcK2Rc82AJJx&#10;x49fSOf7MvfffcBrf861oO/Y+4TGUx9wrFVT33/+FhDhqEQRVvw6LG6U24Zsi1T313Wf3MZihdOX&#10;wm/PzXx357wQ6I0quvTAdwKwxjRFsv7a7vqiYLxgcIlWugCcNuDLpW2UqNvx1IKM2lVqN+4tBrMF&#10;s299n9i+fFxFzFqEME7M1sZpfSRGGz90pNpYrMi+q8Av5PdDCqzumun65phSfKw41PW7TV+0AF6x&#10;iW+EExPY4DoqEA3QpJ0ntiHQyNOMqlxxd3vFX/70R1599x3TNOPB7ByRJiilMFagtEImCUkiKauK&#10;StXUdYUymzUIgxWWIs+4mM44KXImkzGf/fyX/OzvfsWzTz+jXq95f3vLn/7yF4xSYASVqskzgUwa&#10;0EuSpBhpSYRBCqiVwAjBWmkQCZkxrNcV5aokxZCmkjRNQCtWyxI7GjGZTDiZzXgoJHd396yrkspU&#10;pMmoUYtPM6xRCCnIioyiyDmdnSCNRq0XSFMhTc3CWr77tuTq+h0fPXvOeDZjdv6QarnmTsH16h5z&#10;d8cnTx8znZ0gsoR1VaHGKeVKcr2sMNZQVYrVYoFWFWkCWSKZjiekxYgkH5MnGdY0fVvXNdZosjRl&#10;RaPueHd3S37+FGkN1lg0FmMFqI1KujXIZkLuESnt5o04AESHYp4YIK8dQ00c1q43wiuQj/ncLuDD&#10;zk+2QOz2mmmaBeKxbsIcPxZvYpddMW+aJgdkRH1KrzFyqjBQxo+vmni+fTch5M5XWxOI/ePAu2MU&#10;69t7aL0BawiB3oDMkjT1d7+bGEUcxB7S2UwIXGB6eL8WBx3vlG/btmh+SnzF3u07sNmzbdcrC1Zs&#10;AVmhGPYYgLVLNhQD0vg+0xizJWFyQdJ9BfFuzNCVG4g9e5cqaCim8gl4/q1A8DEyHF+1PpQPCMWM&#10;MZBpME71xnysnbrIMLr8W1e+IwSeiIHvkiQJKod2EfDEwCexMRx7fhdw5vvKPSVaa7eA8FCsEevj&#10;LuByLL/hjsNjARhd4KiuPg62mf+5AKDqmH1FNOfYGXuGcwG+f+/qb39u7YFRvO+4fdj+249nYzm3&#10;mP8OKXMeo64Z8wddpDQtyZ3/OR8sFSPMcGOT0Lv2qWB2zfeuce7O4eY7ei822fVX22fNuiwRWBRS&#10;gNGad29ec/fukucPHzKbFDx4MCNPE+r1imq1Jk0Lrq5vefHiBeuq4vr2jvndHXc396yXa0ZFwXg0&#10;xqgarS3jsxkXF6fc3d1xc3PHfL4CmZCnknWpmM/nIBN0rUmsYjwq+OXHH/G//s+/5vHFBV98+Q3v&#10;ry6ZzmbkeY5SFUpbBIK6rlmu1ihj0KZRKJVCUBQZ4yInSzIWleGby1uqyTnnF48gK9BNRoFMJg3x&#10;BmC1QUpBKgS2Ha+m2SuWugarMVqTbFSqEykxGLIsxZKi04x8MgWtub2+4XQ249Gjh5ydn2ISEFmK&#10;zHNkkrBcLKnLNSeTMWKUU5aa23dXnMymfPTxR7x4+Yovv/qK9bIiyRLOzk/JRyOMkJxMCspqyc3N&#10;gss3l6RZws3VO374/geEEayXa9R6xSTPOMkyZtMJnzx7zKOLGRcXM+7Xa/73//N3/P6Pf2WNRE6m&#10;GAlGNXGNQZOaRgk2TQRJkZHIlDRNmvbZEuBtoi+tqcoSXa2xWiOFIEOQJSll3ew9aqVANPsIs/Ef&#10;iZDYtPGFtdJYo5zcnkBu8mNYS7rJk1VaYYVtCMlkigSKLANpMabCqIS6AiHHDfmEsChVo9q5GCE6&#10;De1PY8RaW1CzEzuFvhvKjfb5Lzf23yPwC+wF/Px3LD7q8hWu/4/lhrv8ZQhI7hNJur4wtPa2v2/X&#10;lP2YQfb6vhjJkK+gHoupjz3Hi+Wq99SopURKQbJZP7QxaKMbAKkUB6BxIQTGebZYm4dUkf28rNv3&#10;/lmDtZu8XCgfb3til8j79wHr/XnVRRrkX9vPOYVi7hCRpf/u7vzxz3q68r1dKuj+Hu2YMeOTScRI&#10;p/ycmjvPlVIHe8auPVU7D30Vcf+d2rx2CJTr3isUmx8zf1rgcCiP2HWGFSLviBEEhM6MQrGmf24U&#10;InZy7xciPnKv7ZMIhs7bQmeJsTPAWN43RnIRyo37RBGhcei/f6gt/fNN27M/6COcCs05N+8X2p/2&#10;xcrHEM/YCAFnnzhBbC517dO65n/XvjEGjo/lEPwz0a5ztsEGG2ywwQYbbLDBBhtssMEG+/duAwB+&#10;sMEGG2ywwQYbbLDBBhvsJ1qIBT9WwNgC0nbF+C6oeA+eGFX6CR329xWvt8UgvvL3/iF5SIV+9yzt&#10;v7sZyu0ewLtPPd191i4VRve9Qu8YM78oyv3eB6l/OPc9ULc4bIHgMzQ10YcKTYcFAWYPuOI/i9u2&#10;xzDPH2MxhT0X6Ocqubt/c386eGmvcEB2KuL57d6lZBBTNPSLAnZAqTjQ3FcbixXe+QovMdBw6P3c&#10;PnGfJzQ3jFew1qf81wfGDvmCkHJFn5q5r17nq0X2KUL7RSRdyoohALwLsD9G9cbaFgS7ATsdAe7o&#10;KvBy+yVGkhDq560SvTEkMtkoIYXVjLbzxlrPn9oD3xruJ0d1UMitXzLWAeztARAP/a9fvNqO97Dq&#10;dzMyrLVYr6AzpuLnjlkhkr1ivRbBLKTAiqbYPVaA64+bmL8LgRL7VIFDxdB9RYAhsI8PQNu/n3ud&#10;/SLZdqz5Kq/xwkPYgfkIgiXbz21jAfR2rXJBEoLksD1kA5Z0i8n3fPLG8dv2JoG+32874xDr7Igd&#10;Qr59227tGu74T2M3RfEboL7/Pb0B6lhrMVo763KjGtioiIso6PxQsdjurd8EVv/DsUVwrPrrjKuY&#10;c8z6fSyxkT8GfWBQX9G8T05zOFekU7AOWhunrULryKavPNIDKQS6rlDVmm++/IIvP/8zeSI4m56S&#10;ZRl6A56rlEIZhVGNMuB6uaIsS+q6buaLAGEMRZFzPpnx8PSUBIVMJdoqrq+vKKYnlKuK3/3uD6wX&#10;S/KsoNZrjLbUKApZkGXpLh5ILchGddoClVJIKSmVQGjNOE+oqzXjac54VJClKbdVzfvrG4rRmI8/&#10;/oTpyZTJdEKWJ5SVYm00mVVYa0gx3N8v0XeWk5MJqqo4OzshLzKsykms4V7VJFnOYn6DrkrOT8+Z&#10;zc5QjxS1sqyV5v1iRfXqLQ/PZ2SJIMsypoXBnM6wWnO/XFPXhuWqpKorQGMM5FkOSUoik6ZfrKAR&#10;ZWzWUZEkiDSnVoabm1vOnitGSUIqk12fa7uZg61D2t/PuOQaMYKVkM/258cuNrKb38u9udn609h8&#10;jO8T3LXebnyU68dEkFzrcJ/RrdpujN3+bK658yFd+47wXklsr7VTUxTbvcb+dRpfuyvuBrv5KTeE&#10;FX6RuBvjxXxYH1hi63MAtSmKtw5RirsuWXcdFALhrmOOKnzrV3zwTAxk2fqmdg/i7q2av4XVtmlB&#10;pu79271QZI/ZpeAVUtqLgYrcv7d+V238TheoxFcQd2OI0LP48zCmahcjGusDrHzoPIzt+bqUzLvW&#10;LH9vG4rd+9a+vpyBD/Tqy0OE9gwx9cuuPIdPJBdTO+zrg67rdwH6/fgitic6lgyx3S915WX6fHCs&#10;/UJ92LdniAPL7NH5lq781DH5q9C1dsRB9uh7HfN3dyzF4sRt+0X6N7aOd7b5VmH2kPQpNH5D4FLX&#10;V4RIMWK+OrRvi82FLjK//dwgHqGl3K7Pvp+OAW5joKDQ84UIPcPjbXM9s6HEMxorLNdv3nL96jVP&#10;ZqecjQpOZ2MmeYZSNe/eX7GcL7DacD+/536+5Pb+luVqxf3tXQP6ns4osgytFKZWnMwmzE6m1HXN&#10;++s7Xr58zd39nHw0wVjBulyBlGChKHJGacLD2Zjf/uaX/Pzjp7x5/Zq3r1+QFCmT2ZRiPGK1WqO0&#10;AiuojWGl6kbh2zZ5bakFp3lCkaXoUvH99RXf3yx48Jv/SDI5QScp2hqEaJTCjbUNAZVo9p9SSLBy&#10;S0BntcUI3cSVqcRgG0C1MCRojDLcX1/z9vI9WalRVUkmJRcX5zx89JA0zxHSomWJHBWsqprXr99Q&#10;pCmPL87RWnB19R4hBA/Oz7i/v+fy3RXrVY0UGY8fPWZ2OsUKyfNPP0Gmkpvba26vr7g4OWFdrfnx&#10;1Sv0umS9rKjLmlGWMM5zHp6f8tGjcx5enDMe59zNK/63/+P/5p8//4JVkmLzMdpkJCKlFjUYi7aK&#10;1IqmHzcECUWek6YpWZaQJAlpmiKEpFYKYS1FnmP1CLTe7unWZUlR5+RZxaoqUbrJe23jiWRH3KO1&#10;Qgq7jcu01s14GBXkab7JPSyxVUlZrrcEZbBRHhaWRAK6ROjm+1rVVFWJUjW1NmilQR7mFXUAgByL&#10;w3wQqE9C5J//hK4XI5pzgeBu7tBdz7vOk/x7hdTB+8hOQv45BvSPref+fd1nj53tpGm6Xe/d/Z0f&#10;v2zjP7Gj8djrN2/taa8ZihNihLJ98ZsQAms61JXFLg50zyL8Mz4hkgOf3eW7W+Irf7yk6S4/4Z9H&#10;dY3DdtxLRG9c2pVj6hsPPunTMerN7tjz13d/P+ffzz+7iRHWxAh2Qyrrsdx+F7jW3QvEzgfcswR/&#10;PmutG6KQzf8B6roOknbF9g8+CU8sd+7v8X3QdeysK5YPcNuwJeMKAcJDMWk7ht3PuNfz/VFXzBQj&#10;KOkauzGwf+jd3ffxn0sptefPfV8W2keEgPEhQrvQ3v0YwrCjSLsCcbHZ+Kyu/U4sD9C314i9T9/Z&#10;Zfzsi2BepS/n4BMJhvxFOO8tPmhv6tdcHLMn7su7hWKKwQYbbLDBBhtssMEGG2ywwQYbrLEBAD/Y&#10;YIMNNthggw022GCDDfYTLcbs79ruUDY5KATYqrJ2nBkfU4TiFl/EQHxdKiRhBn0bVT1zv+s/Sxfr&#10;eewwuE+1vKvt+77XpeTWBbaPKSR0fTbWR7FC7D6AY6wIvVWt6gPGx9rLV6iMFR53gaNDqgLt79M0&#10;DRbmu98NKft1AZz9wqr23+64Cilpxopj3P5vnzUEWPWL0I4p8AgVbYX6pasYOlTo0D5vX+FbO179&#10;+ejeL+SLuhQ2/HnqKo34qhah78eKeXyVtRBxhQ80iZNweAAeazrHbqhfYqobMWXNLoW99hptUZhf&#10;CBW6Zx/ANTSH/efc/FdvW/n97hbh+so3scKdY0Dl/trQ1QdNv9FJrODPly6lFHd8uXMjViznFzR+&#10;kPIjHBQhHz7XIYjBLfj1C+ZCoK7963YDgroUT/faeAM09hWV3M+FCoz33tWZz122KwyXQf+2tx45&#10;7dS2r9mozptAm7h9aYzBWL1VQN4btwdj1wZVprrW11Af9alCxYrIY/FebEx3gdlCRbexNo69V6h4&#10;1/UJvsLWbn7rcNtsWC6kdNYDQFhLrSouX7/hn3/3e6q7O86nU7LxCJtIhAWhU7RqQBXrak1V11R1&#10;hVYaYSGTklE+IskLxqMJzx8/oUgT5otrtKl4++4Vi7qkWpV8990L3r74gUmRYYC6qrYKy9Za8lFB&#10;nuUYY1BaIRLZAPCrCm00VVUhtEZjSTBcXJxwez9nsVySJzlVpak13L674uWb9/zsF7/gyZOHnExP&#10;mE5hsVpRpAIrEio9Js9Sru/uePXyBWmWcHo648HFOScnJ+j1EislCEmej1DLBfrxU6rZBdPZDCEl&#10;SsKPP3zP7fWcq/mSi5MJwlqsTUiygsl0BmnBcl2zLmuWqxKjM4xpCFIy0ZAHKK1BgEwziqJgXVZo&#10;I6k0oA3vb+85vZ/z9BGkWdqAh2zTr0Yr7GamCkLFq6JXec0HX7dECsaojU/aJ5Xw/WFMRe6YfVvX&#10;z9BciSky+yBiYBM/CupaHcybUMx0zDOHfFO8MFlsgd7NvSW0658UQfBAzO/0xbohYLWUkqIotvf3&#10;44GQQluMVKohejGdQMdDAI6Mxgl+G/oKcKF9Yhfg1QXACCH3fV2HulcM1OmPpRg5T2hf5ccxobXm&#10;GAKr2J6nC5AQa58PNffZY+R9XfeIxfx9OZYusNmHrsl97RDac7txYFf7+fv30H449p7+2Oh77oN7&#10;ez/jc9YZY/sMegdKe7trmC1xhXuXBihk9vY3h/ueDyP4CY2PmB/aXXvvSnv/aqlQhPOe3gV2BBsc&#10;kijG5lf72Ziqeug5WzCOCw4/On/BjvjKJWazxmzfKwYy6yJtOMhzHLGe+P3Rpa7uKyX7wDC3XfoI&#10;RY8BCLprh7sna2IXG4yj8zyPAm/aYbObE7ITfNesgYaQZueujVvqPYu1CqsV68WcH7/5hlxpxqMR&#10;Z5Mx57MZtVK8vnzL/d09VmvqsmI+v+fm+opVuWK9rpjf3ZOmKUWeI4B1uSKVKaPJGKUVr16/5sc3&#10;73j77qYhsDKW5XyJlQ3RWoIhTyWTPOGjxxc8fXTGer3i62+/426x4vGTp0xPZmilqWpFVdYorVmV&#10;JbWxG/X3zb4ukRSjAo3i+m7Oi8tr7PSc06cfQ55hhUDKBKP1huDIbtukUYM3W9KjNG3z8YZEbFpN&#10;0ES2WmFEjVouuHz5ArVYkIlmf3IynfHs6TNOZjNEYllVK9Z1zd38ni++/Ir54p7zj55TjApev3rP&#10;erXmYjbDGsvl20tWZU2lFGWteP32HUme87Nf/Iyz0xlvLt9yc3XFarVifTvn7v6em9sb7u8XGGXI&#10;05zz6YRnD8559uiM05MxCsP3l1f8w+/+xN++fYHJckbFlFpIrMhQWmM23mqzWyNhQ8pU1zRD2SBl&#10;Rpo26u9ZnpBLicQgMklCQSIE1hiM1uRZwmpdkkjBKM+oasWqqinruiE1EhIhE7Isb1SwhcFiSVNJ&#10;mqakaUYxGpOmGVYbJhYSKUmEQFZyByCmIUm0ArRW1EaxLissAq0tAkmWSRAW7CHIzSd4DMXx/mfd&#10;uDXkRw+IkGjIHIUVB6DXUJ63S/XXf3bXd/l+JUYIEss9hMh9u+LCUBzsxrCtanX7Tu1/u3FNkiTb&#10;PNKBujcGIcV2ybfYDfidDdkezp5GbIgb/aVY7H7iKs6nKKU5JJx23tHsohqj9OZSIkhq2e5JCag6&#10;t/5lR3AtmryIkM37HUFgE9qLubFh+7527/vWCzMsWmmkFEixUYnGHgXsjsXIXWPJX3u71n83N7BP&#10;Mtkfs3WpiIfyr/5ztOPP9w2x67pnQ117wRD4NXTOFTsDbOd3+500TbcEEX4ME1I7j+UmQntGN15x&#10;yWh9v9G3fwvlvYWXB3Z9YFd+NNRvbuzn++tQbsZvp9gZ6S4PbDfr0/44bpXsY+fXbj48dJ4Q6+eu&#10;ORHKR7h/99uv71zMnw+xGFz6/Wz3qdy7+sglqbVOTr6NY3f5P3Y5HIfM0JhD8n9ofLvt2Dsfk3vv&#10;Wu9iOQJ37AZ98MbNio6z3NDvQ/3r903XGXMfcfxggw022GCDDTbYYIMNNthggw3W2ACAH2ywwQYb&#10;bLDBBhtssMEG+zeyeIG8iB6Qxyx2aNoHwgod6LZFR+FCr9j9dmqCQFCZIQb+CCk2+KDnLvX3KMDO&#10;e+eQQovffrGimZiqQAw4+FNU4PoUG0LPGfuc/17ueIi9c2yMutYF+gvdM9QPIUBKO+78opM+hYIu&#10;QHjb3qH39VVSQiD70NjzC5189YvYXIyNy1Bbt79vi5v6Cq671ADc8RYC/PtzLPSzLVbsLWxxrhl6&#10;hi5/FSpWio3tPqBH67/6/ObB2OrwrV1FbG47+kQCfeDpkH8MgYq75lGXwmbXXN8rdINOxdHYuPUB&#10;WSH1Ev/d+3x6l1/b/+4G6EW470LjOAQWD7VHqEA4tF51jYsu0olQe4TUiNxisNi7+YDAVh3+8Jl2&#10;67fve2Prn5Q7HyQ2hWbttfy1OjYWu3yx9fp4fyzsjzFrRW/BrBukuEWavuL83rM6c9gto9sWJVuL&#10;2StoNGi9Dx6Tcgdn6lK2jSmM+cDfWBwXKpDrI5XoWn+6YsF2frXAstBaHJoPfqwRK5BvfPSumDkW&#10;T7W+uVX0Llcrvv3qay5fvmSUpIyKETJLkFmG0RZFiTKaStWsy4paK+yme7I0ZZznTPKM6WTCgwcP&#10;GaU5d7dX6KpCCw1CsLq+4ss373n3/prl/J5pcUE+KqirCq0VVpsNwL1GCEmaJCRJitaGVKZoqbHK&#10;oLHUQpNnGTZJWNcaa2C+WJEnijTJSNKCfCQpVwv+8i9f8PrdQ548OOPJgzNGecpslKMs5EZwcvKY&#10;xw/O+bHIuL255u7dO6rFnFGRMy5GTE9PmEymJBONlpIb/Zrl/J7Ti4c8evqUX57+hsnZKW/evOb6&#10;7RvuLm8o8pRJkYMV6CSjmORoUZHlOWWtQAiUMiwWK84eJBQyAa2wQjFOMxCyUdlEooxEaU15dUP+&#10;5pKzT36FyBqFRWMM1liM0YhUkkixnWMhshc3DtqfU3YLcG/V0Zs/2WABdMi/xGK6LmXaY5Sl+sjH&#10;YrGh+44tGMEHUcRi61iM3vw8fIbQOuMqwIsW/LDnAxrwk6AfKPyhca/fX7iK8F4fuIXm2/VEiM7Y&#10;LeTz/HvulNjEVml+/xo2Oi5Cvji01/LjurZoOgY+8OPpPvKDPtC939YhcrBj48gPHfduXOsS4xyz&#10;5/yQfEooJovtzXzwbF8xeZ+SXIzowp+XsWseo6rZRSIY8mv+s0qZbOd0iAjIJ6M4RlWvV9Xe7dPW&#10;p7VkX7FcgRe42s0Y9UEkO0JItx12oLU2rvqQPIcPis2lFgAAIABJREFUpA4RXHT19WG+yTrxdwTk&#10;ThzcHuv37b2dWNr/vNz8vY+cq2/PF+prt32s28/+mOlRfg+NoaB6ZUdM7SuM9s0XH2QVU43tInUL&#10;xRSh/VBoX90CeVrAeuiz/p417oPdMdaQQTTfO9wzGKO7c3SbMdNgQi1a1SRG8+rbb1lfX3N+ccFs&#10;UnA2m5JnGS9++JHXb96yXC2R1rJarZjf33F/e4NWmvW6BGt59PARRZpyf3+PAMbTMVJK1uuS9zc3&#10;3N7dN/6gVXs2ptnVW8jTlCKRnE3HfPrRU1aLBd9cvub12/eIpCARaaNSrhVVVbMsS+q6Zl2W27jU&#10;CosEEik4PzsHAdfzFfNa8PTvfsHo5IzStLkqtj+hBaAaZ4LaTa67iYgSkSAFDYC6BYRZgzYVt+/e&#10;cX/5jmmSUFUl02LEw0ePOH9wQZIn3NxeMZ/Pmd/N+W//+Ht++Ns3PLh4wMX5OXfzOxaLOSezE0aj&#10;EcvlinWtWZQVlbY8ePSE0WTM2YOHjCdTbu9uubp6z3y+YLVcUC1X3N7fcz9fYLRhXBQ8PD3jyfmM&#10;s5MxUgqW6zWvLt/zhz/9lXVtGJ+fQW2orURbUKYhSxBGoq1BWYPWEqsFqTTYLEGmEmqDTEAqAbYZ&#10;0zJp2ipLJMVGiVpKSSKhVhPKsuL+bk5VVaxFibWgtWn2a9Y2wHttyLO84WFKBMIoxGa/sS5rMgTS&#10;GFIpEWmORJClGbXe7DWsRUiBlgYhM2pVk6uaqqxpNoWN+0xTiTUy6lfie/bDNdhfN/2c0158sl2e&#10;xAEZ2DF5/GNIc2MgO3cd3fPlRxCGduXU+4hfXSIb1/+G9n1duX7b/s/arep7S2LV5CwCe7o94LSb&#10;W/N9sEsSdNjfSikSh2zEJw9y4/rd93Zxyl6bGYuzid3GZ0kq99a8Y/LY/u/dnL89iBL2yR9boGZz&#10;e4s8QiG6ixDxmPxTaNzskwaIgziu6x5dZ2ixPVAsR+n2a4ic2SeyiRG2dp159sXyse+2vtQnjvbP&#10;i2K+6pj9YSgOae+rlDogHPNzs+69QnPZV3XvA7f78VhX7BiKnfrGS2hv7RJ9bH2GbH5K4uraoTOQ&#10;EKlJV0zu53pjn3VJHUO+OTTXhZdjCRHjB8dFgBxr24aEQfntc23HsBR7Aaeb99nSDLjbRbFNTDVE&#10;Ndt3Ybu38TdQsVqBUP/05Yz6AOYhP7K3T+oBnneR5Id8RVduIHZO7I7Bdg892GCDDTbYYIMNNthg&#10;gw022GCDDQD4wQYbbLDBBhtssMEGG2ywn2yx4ozYgWao8DFW2BA7TPdZ6P3v+Nbe01UW8NUZ3Wtr&#10;rTeFEYIkkXvqc+6B/F4hTkTVLHTgnyTJQcFt6Bof2u5+AYx7zS5wrv/3WHGcf98u9vWoym6gn/33&#10;71OZCI2fPnXn2DO2xSB+YfgxKrZ9SrahPvP/HQKkuoCYD2W4d8dVC5iOFaMcKAJ7xdYxde/QO8RA&#10;WDHwfpfKuDsO+wq/utTL/PkfU3J3r32MqkmoqKtrzIaU9fz26ytE96/dN0e6fEbX3IuBWfyxEiNz&#10;8PvGB8/HntUvtgkV5obau9sv2j3f7frwGIFKDBAbUs2K+QX3fdz36gP/793X0tmuoT6KtVNofsWe&#10;qYukITR3utbyWNsIYfcAyH6RaOxarWqgX9QWG9d+kfZWVdS2BbFtcZrwgPC2FyDqKnrGVDPDPukQ&#10;aLQdYyGf0hEbSCl3Kpr+mNx7/gDhQFDReR+07vuXGLnFscWPIbXimA+OAX66CudC89ktkLQb0Ie1&#10;lizLNopqO7KjnRJXfC6ECgMP46YDXNPm87sC9iYOlEjA1oqrN2/48z//M2pdcjIZk2UpVghqrSnL&#10;iuV6zaosWa3XrMuy6b8EEplQpCkn4zEXsxnnp6fILOXt6zesl3OKVCCEBZOwXtyyqmqWt3cIAXW5&#10;Jh2NyZKUpdUgIUkEqtZIobApyDRByIREpuSpxWpLpWoQCWupKbRGL1ZkWYI1gspaKlWR5jlJljMG&#10;DAnv31/x7vINX2cZTx8/4sH5KRfnFyRpBlpzNh4z/ewz3k8nvL18y3K5RNQKEs38+g5d1qjVCltW&#10;VMWC6v1rXv74PRdvn/Hxp59xfj5jPClIkoSX339PXVWIPGeUFWjVqMDlownj6QiLZF1WzBcL7u4W&#10;FCcnpHkOWLSFtFYI2SjeC5FgSVC2xhrL1c0N8+WSyWiMsWYLWGiBi0IkwTnZvVaFiG32VfpCJBcx&#10;wplQXHpMfHCsal0sfmhAGnZvv6WU8nyLH/Pu+6ZjSXJCwMsu1eJGzbPx/3W9K5a1hg0eLLz+t4p0&#10;XQQccXCP2AIpBXHlub6Y7fBe8f2yP17atnIJCGIghpjP7QIguQDwLsK2UPt0kZuE1pYuYFHXGPBj&#10;npDfju1xuojP/HuGxvCx6vDHxO6xdusDAB+7f/RzM8cAS2L7t9iet4tI7Rggcfj9wZh4PN9F6BSK&#10;SY4av86clg4A/hgyj742d2PEHVmHv0dNtuSMXeO1D0gVi+tie4Pd/Wxn/HbM3rQvrxNrxy5CDr+t&#10;/RxdlyKm/y4mkuf5qXM5OAY5VID348yu+CEUm8aIP44hduny1yF1+WPHeMyHxWL8rjESGgexvWhL&#10;ptC2sxTN88+vb3nz8gUzIcklzKZjxpMRL1/9yA8vvud+vqRWGrRisViwXMyp1hXr1QpdK87Pzxnn&#10;OcvFAq0U08mELMtYVxVlueLd1Q2rdYWQGUmSUdc1woLRFiGamKLIMjIpUZXmh+9/5OruFmMyZJKT&#10;JQla1SxXS5TRaKuprUFb2ygZ2w2Jl1HkWc6kGFGva6pqRXZ6xoNnzyBJMFo1qu+BPnLHnr8PbVXR&#10;t+PPGBISqvsVb797wUgkqKoEq7lb1FzNbzlZz1hfL7i/vaKuFP/9D3/k63/5ipPJhIfnFwhjePfq&#10;LYmQjLOiIROoSkplePzkCb/8zd+Rj0ZY0YARX719y2LRqL3f3tywXK4olytW5RptDOM85eHZKY9O&#10;Z+RFjkZws1zz3YuXvHz1hrtFSZIXrKoSQ0JtLNoKtGlU0u3mvbSqkWnWAMotlFiMNYjJCK0MSijG&#10;xYjJKEdISDDMJmMymZClGev1GmU0WZaRps2+sioriqIkWSxJpGBV1dRagbAsVwusHZEXGUU+AdEo&#10;c2utmc/vkEvBOC8YZTmJBIFBSkitwCJQRm35C5JUNiRddU25XmFMc3bBhkRLa71HnOnn5UL7965z&#10;AJ8II5i7JU4qF1ObPWZNiOWNfcBnF/lhH+CyL18aim/btnRBr34ew1dSDvm/JEmwbf9B9JzFJ1R0&#10;44D9/FdYGTzka2PPHjt/c/epTcjSeBNtNE7SKroWHLMP7cp7bnMwiGauenvfFqSqtd7mUvtIufzc&#10;bSyf1GWhcRRS63bPEfuepWvchkCqXecgQEN0kCR7uXl/fIT2RDESWF99PUQU3o4xd/x0nZ+FyHI+&#10;RF3cJw2M5RHc2PCYfbl7nza27Mp5h855Q/71mFxL35lTH6F4NAa1Bmt2ZN1d565+34X25X7b9RGI&#10;+O/kkgG6a5c/v7vU30Nzogs8fsw+142r99ZA0cQRXfvyvrXPnWP+eh0aC/6cOJbgK0ZM0RXzh9rJ&#10;WBM9b/LPynySApdAoh1PXaToH5KvHGywwQYbbLDBBhtssMEGG2ywwQYA/GCDDTbYYIMNNthggw02&#10;2E82/0A1BJRsfsaVE8RGLcT9Xuhz7n3cgo0+Vv0WUOwfxLr3CLHmC8HBAW4LhmgZx2MFyLFihFAh&#10;RKxYP1RIEAMLhA6ZjynYcQ/S9xjtO0DmseL1Y4rnYwXnsX7039X/fJ+SX+j5feVId6zEVDFC/3YL&#10;xPpUDbqKnfw2PFbxsMv8wpC2uMUfY+3nkiShrusdSNQp7gmN6VDRiX9vt0jFL7aK+ZAuoGUIKBsa&#10;C35hlvvsvtJmX4F+V8F4rNAoVDB2jMJB7JrHgFGPnQeh/g/51pCCdwzA0qfucqxKhd8+fQqNsXfd&#10;gZP3fxdSru9rsy6yg5hfcAvB2sJSXy0m9LzWWqeYEx/nFnz3GHGBPw99MoyuOR0b533gtpgiz+Ec&#10;3u+cYwp9XZWp/XcXUV8RLSrtUT8JKQ7FxqyMjO1jiAWEkEiZOG94qHgZAr3uqWQGFJrERu1wG/O4&#10;zy9auP/hc7WxzWHBszhYu/vUpfvWqK6x1lds7xe5u2u3r0rkFkk288AcqAO1fRErYIyRYoTeL03T&#10;jWKlifheiTGaZENeoOua1XzOn//7P/Pym28YZynFaAQI1us1el02oJqqYrFcUiuF0hqZSqSGLM3J&#10;s4xRnnFxfsZ0NOJv339HXdbkaUYiaZQcFQhrQdVkGzKJTEhOpzPuNdzeNz7HbtopTdNm3Gyeuyjy&#10;BjRf11ghsEKgrKGsFUqATFOsTTDGIjMBViONQIqEcVGQpymV1hgLr6/vuby+4+H5PY8fPuBsNiUV&#10;lsloxOT5Mx5dnHF3f8d8Pqesa/Ki4Pz8jPGooFwueX35mloYZFFw+eaS7/72HZ989hln5+fkaUKS&#10;pixXS1brkjwrSPMRq2qBNDVVLbmbVxhdMV/Mubm55+GTJ5ydXSCTFFsrqqpCWyjXJVgo8gKbCObV&#10;mvv5Pffze04ePUYYS56ljRK8o+gbWUkipAjxgtcY6HNvvfBAcn5Rd2h+HVMo7fpBv6A9rgTO3rxr&#10;icRcUg3fP7RqhG5hbywG6FOj9glr9tvSKbBOQLWAbezWG4bULsP7Fbc93HuEyZli8Yav6rYHZrD7&#10;oLXd+x4SxfhkOyEgUFdsExoLLnA09k4hhcGQKnxo/ewimvIJa/piDreIOrTH7ouTuvZl7d+SJAmq&#10;jLVrZtea96EkZsfkXGKA0a743m/3LjX0EClC397omByRD/7pi7H6iMFi+0b3uUNzuI/w65i9tf8M&#10;XWSI/t43BC7aXwdCYKzd/EjTpDc3Epvrx+RfQnvpPoKVUO6ia18Viv1Dvj6WG+vyXzFCGF/Jvgvo&#10;Jp34p2/PGFtr+/aYbazu+9GuvXeoD/38Ukix3Qcv+fMiFD/E9oFxYgSOypccq6Z7TP6xz++0++kM&#10;AUZRlSu++Muf0csFo9NTLk6nnEzHvH7zii++/IKb+T3KGKw2lKs1i/mcar1uwO9KMZue8NHT59R1&#10;vSFJat6nUgq1rpkvl8yXJcYKUpmitEJr3agrS7Zq6uM8Z5RlvLt8z2q54H61hjQDkSKAuqooyzVV&#10;XaGBhrNNkqYSpQ1aKVIpKbIMrQyrdY0ZFTz9+BOK0zPuympLVuWCYZ0W2gUxG9VmKxodWKTcEAc0&#10;yvCJEKjVihdff0uiDFbXrMsVq2rFjz++4a5esdRrTLUmMZpXL17xzRdfkYmE0+kJqlzz4/t3rBZL&#10;Hjw43yjLN+xDaZbyi1//gvMH56xr1ZBTrZa8e/eOm+srqrri9vae1XKJUI2C+6jIOT2dMp2MSZOE&#10;bDRBjgveX9/w482aKjshOZmgjUJIha4NSZZv90HGWmpTo42myIvG/xqDxkJtsOMcWalNK0lMbrEY&#10;TmczLk5nZKLpH6NNs/epNGnStPN4PKLIc4qioCgKRouc2/s5q6rEWoNSGqMqVqpCG81oPN7OR5k2&#10;eyeBwRiFsSATSWKaOLWh3JIoYxo1a2NJs4SqLKmrkqpcI7AYI1BKY+0hsapLWNS1JvaRZoTyksaY&#10;DbleM67EkYrbXevsMfuBGGneMT6qK57yFZ/9dusiO/JBorGzj/a7Sqmmf4PvKz+Y3Mbdcx0SNtmD&#10;3I+UkkTIPZX1FtgfzU+3CuubnJ6w+3n6WAx/rKJ5b357k88K5d635xiRPUR7JuIrpPcBk2PA1mPj&#10;q8Pr+D85II6N7eNj8XlXTNv2tR9Hde2Nus5KYgS/fju17e2fwfifd/dxXfFBH2lZLEb38+H+PHX3&#10;0/4Y9uPKPvLtYwg4jjkPCuVI/XNbn+i5D9zseAms2LS7tSQy6byOvzePrSH+e/k5hVBO21VXd01r&#10;fQDQD+3t/Wv6Su2xNo8ReMf2y8f4iFA/xnxijPzBf9/QnOmbI7HcRhfJQ4yow1oLli3pZ9ee1v1O&#10;6Lw1dsZyjEiCew5w7L59sMEGG2ywwQYbbLDBBhtssMH+vdgAgB9ssMEGG2ywwQYbbLDBBvuJFlMD&#10;hdAB6z6gLWShA2QfxOQfTIcUnoG9wp1QIcN+ob6hBTZIKZAy2QMwhg7Wd++zA+KFVDZaCxVBdRU1&#10;+UUWIWBB6B4h5eFYW4cOo/vIDEJ97xfehpXN+sdSzPpADCHQQ6g9u8abMW5RRftM++/aKCmag8P/&#10;ECg7VMgWK2reqVqyBct2gUJDoPFQMYE7ZrqKCd1n858z1F4+0YI7nvyCKHc8xJSHYm3WNS79z8f6&#10;OAbcDpFohAphQsXlx47nY5TGY8/u+ypfZcW20p4HaGm7LUwMPU8IpBsC0bq+1/23r64SI81wiRTc&#10;wrKueR8rjmn/5hav7a7bqiayVRZvvbIPbD5GneP/Ze89myXJkXPNB0CIFEeUbDHdM81pzgzHyOXd&#10;Ndrumu2v37X9B5fk8A7JUa1Ki6NSRATEfoiITCQSQGb33E/LcLOyqjonRQQCcLg7/H3f8NpCVSH/&#10;eZz6jFSTzsF6BMT4uUL2j298tpH5e0rt43As977MWoeQIIXc+bFYc3MUbDEANdwwzlIIpJAH6r2x&#10;Jkip1JH6rXP+swiVe3baml7M4DKkITLaCJpTrd39229gzDQapvxKak3niEbG75JiD07fvY5cE607&#10;UhgV4XPz7/tgDsgDrfvxWUZB9Ym9cQS37mOxFDhywOUHVziq7cX289y+HMZT4/ePe2SsAdAH8Ryv&#10;OznMGQ6At6f8d6galQJQ7t9zPLYHc3HwH1pr/vKXP/P7f/kXCuBiMUeVBdZZrLE0WtPojvVms99z&#10;cVjTqxXOlzXL2Yyry0uW8zk/vHjB5v6Boigpy5L5rAagaQy207Rdh5S9cqBSEms0RVFQFiXWGZRU&#10;VFXVj7UxbNotVdkrUlZlyVZK5vUMiwXhaAYQjmg6bGeoy5KZLAHourafa1JSqAJjLU5bnHVstlve&#10;fLjl5vaOT5894mefPmc2qymkYl5XLOfP6R5fc7t64M3bt2w3il98+Rnz6hNub294/fGG+/UGazSr&#10;jx/457fvuH78mMdPnzKrCrqyYNu0WHfHcnHBcnnJZvXA/cMKKQ04jTWW+WKOs5bFfA5SYhxsW0Pb&#10;NjTtFucMUgpMq+naFtV1tO0WJUSv1ufC/d3u/O3h3BJZUGIu7k29x48Hwrwrtb7C+G5/rXE1wdC/&#10;j68L5324jPycbQ+A3+9Dh5/nks3wsSb9Pj8TB/7FJ1FjAG2N33O0psdYYrju4/hxvCcXABE4uv/j&#10;/Nbfc2x0nziMZ4b9DVBSYp3DWoP0xutw39pfY2ysSPj1HJAi5/tz/x/BMaM/6/eWPgZzuIga9ODP&#10;xUgcczxvwjzFzx9y8U5unw4B8jkF4ZwSY9gMfirfPweIcMpOgcW01kfggFwuHIv/Y/WNc2PMUzlP&#10;eB0pgr5zwRrnPPsUSUdYC4o9p2Owt935lL2vjK2jfV0gVbdI1cvGa9Fa78Bpva8RO/Kh/jrcSSXb&#10;U/lBaj84V017P0ZpkPypeZIDAYaflSLoChUgY3FabA9JXUNsXbjMGsypiubm6Dm1rxTBw6n4NLbO&#10;UjldmNufIksJ6yGh8mxqXh3uz/6/04QU4x6fU/Y8lbcexDnWoKRAIjBdy5sffuD999/xqKp4dHXB&#10;1dUl796/5/vvv+PjzQ3btsUBptM8PDzw8PCAaVusMRRS8fz5c+q64vb2BmMMZVUhlKIzmof1mruH&#10;B7QTqKJGSIUdgMdKSNwQU8zKiqoqUEXJw3rLdtuCKlFlTSH6OGDbNDRNhzaWTls6bfoYGjcQeVmK&#10;sma+mOGcY2MsdT3n+pPP0E5ihcTJPhmLEgvtykcSZx07ajQBOAsDYN9Zi+1a3r58yd37d1xVqo+f&#10;nebDzQ2vP3zgfrvl3bu3/PKLz6kE/PDd91jdsVjOcUbTbC26bbm6umI+n9M0DVq31LOa+uKCxWJB&#10;0zWsm4aH1YYPHz7y8eZjTz7QdWzXG4Ttr3tRz3jyaMlyPqMoK2Q9p3r8FDVbcHXxnP/ls79lvdnw&#10;cP/A3e0HNts1223Hdt3gjMW0Hfd3d1jTUShJqSTGOdq2o9ManMVhabZbbnEs5jNmq4qL1T13D3fc&#10;3V1wMZ+xqOeookRVNbNCIZw4IJ/r2pa2bamrAlUotk2D1h3OOpqmZd223N7ccL9aU1UlVVEwqyqU&#10;VFgn6JwDa1BFQV0WdK3BMtRRhUULO9A3SYSzNJs1XbOlLAs0Am0sQriDZx+CzGJkWSmA9ynA3O71&#10;/uclam6pXCVFGJoCVMauN1dPDn1FbE8I/ci41/jg9xwhyt73qN3ffXxmdzU352z0PeGeFhJIh7Fd&#10;f1366LxtrI3tcxlxFtlICtSbIhFO7aWhKnR4RhQSCeRipBQ5gVKqz5ew0VrMSMAmpUqSY6ZAm6f2&#10;6Zj68ilyhfBMbayj7WrlQ+3AOTuA+gVCCoSL7+P+OVHunCwcl56kMU+cOl5nCugcrkOl1AHJcri+&#10;YvW43LlVjEAh5iP8WlyMLDMXk8Vi3pSqewwQfCo2O3WekTvnSI31Lpcdzgd2NZVdQTNNtu2GEoUL&#10;6jbWq4mM5Kixa4rF26nnEY7ROF9Tvt4/Ow79TKi8HiNucifIVnI5aYzQIHc+d0SqIKTHJZQmAMjN&#10;wdh95EDvYY9FipA6NS5/1Xn8CXLmGBGNUqonePFy7xjJx0g2mCItiK2rWC4y2WSTTTbZZJNNNtlk&#10;k0022WT/lW0CwE822WSTTTbZZJNNNtlkk/1k65ts3K55Yw8sGsGKe+b9/h0+SASOG1tizTMxlYJU&#10;Y+quKT9oIgoPfvdNtOMhcg+stFZ4YJbDA9f+wHkAlXlNE2MDdEoBNtYYcA4QNtZkegqEe0r9PQfY&#10;C9WxcgfrMSCsf3Ada1wN7zunsn2qQercg+/UOPXX2p/m7xttxA6YuVeiUDsATFSBYAT8JRp5/Hs5&#10;HBOfRCEGdCHRDBcHhqfmUDgnfoqiVqwJKaUMnmtoTK3dU83asUbtVOO7r9yR+47Y/AuBEKH6Qfgs&#10;QmWDnGJNrKElp2wUu/ZjAKwDZ5PKSKk5EQP+x9b6CDb31S/HhrfxfTFSg/H3vtJKTgk15QNi1++D&#10;0PfgXOERUwTjk1gTsfHK+a4YYUJujuaeoxtJCsaG6f6XGJNe0+f4tPH5SCkxTmCMHX42AHiMQ0mH&#10;GoDoewV1T8UpWF9CCKzwxgmBQ2IRYB1SZEAeHrh8v6+MIKJDANEeGBFrDovfe7/Ej4lvcmqWknhj&#10;to0oGY2ASXliLzrlN8UezQioXkWbQ9B7ktREuB14XA7KfCCwyKM4yjqHsRYl9o2Mu2baBFgmpiIV&#10;jn2/V7kEKDYEogZq9v66ONEwHCNU8Zsvw4bcnHp8+Cz7tduTNoTEMDFfGZIIhY3dsX2ov84xLt4D&#10;Vgfc5wColkhZYJot29Wab/74J1a3t8wGEITpun4eAxaL1h04x6ye4QDV9SD+UijmZc2Tyys+ffKE&#10;t2/fcfvxBpBo02EpKGTf8CylZNttcAikEmjd0rYCbTqkglIVbNpeMRDRK9nPZzNmO19lMQyNzgBO&#10;ImQ/LxvdK7srKXHGIIxlVpbIAppOYyxIJZBFQSkB63DW0OmWttPcv3jJD+/f88svv+KrL3/Go0cX&#10;KKtZ1BUXl0seX13ypz/9kf/3//m/+eIXX/HzX3zOb//hNwhRsFk1OBQfbu7459/9jnfvXvP8s88o&#10;y3IHMFk3HU8fP+Xi+gm3Nx+4uX1HKR3XV5dczRbUpcTqBlnPEUWBaTXbrsFYTddtEaJjMS/ZdCVV&#10;WaCEQ1qL1RYtukExayRiEUf+a0/0cRrAmIuNY03CMQBaGBfnG0n9PdIFhE94YA1xFAOPu+xIhhHG&#10;fIdr1b9v531vPO7Yg0Fje7XF2sP9P/yOQ9APCDE25/dxgmQPwh6v4ZhgbL8f+yp9QthovDeSaxze&#10;6zFB1oGqpBjizAHEIXfMRS4xb8QONDFez/57vIZ4L8YcY4BcXBWqA8d8dIy8y4leJbmPOQoEgs6M&#10;cdh+bMdYhwEUZOmVWGUwJ2PxqA/ASoG2wrmSJb6BaDwXG4dwbo6vD9Uj/Xlrrd353NRY/jXm5yYx&#10;1TT/3zE15xwRVm7MYq89RWh1Tv3hnDgq9t4cIU0s9koBDGI52uG9xBSvc4QMMnu9KdLAwzhEeP4q&#10;BRjn5HOIAaP9eREbsxwhUa5GE4stf0xtIbcf5oBdp/LvU/lf0udE8vxUnB6O7znft8stzgBVpe4r&#10;peaeIhpMqVueeq6n5kjODxzWfvfrab83ix+l5BiL/8N5fVinEZRS4tqO9e0t//Gvv0O0HY8fP+bR&#10;o2sccL9a8frdOx4e1hjbk01o09G2Tb9PiZ4w6smTJ1xdX3Fzd8fDeo2xBuks3UhUtd2y7QxIhRxA&#10;yNpYZlWJHPJrKR2zWYVUgsZ0dE3LZtsiq5J5ZemMBjuj05bNtmXbtBgk1kKrDQjZg2uFY76cU1Yl&#10;m65FVjWXV9eU8yXauD5WUAKnSeZLsfzYOYdUEkGvCCuM5u7mI6++/Qul00hjqZSgAW5vbrEGrJXM&#10;6iXSKb775i806zWXywVCQbPdUJYV8/mc+XyOMb0KOkJQVBVFUfLx5oZOQKM7Vqstd3e33N7dsX64&#10;x2qDGJTMlRA8vlpyPV+wWCwo50uefPI5n3z1S5598QtsMaOxjna7RTcbtG7ZdC3r1YZ3r9/w7vVr&#10;Vjc33N98ZHt/R9c2WONo2o6VA1NIrABrLK1xqLJg1bQ8NFtW7Za7h3vevn/Pcj5jXs9ZLC64urzi&#10;Yl5TKAmuV5yuqoKyUNRVST2rKKqCzXqD6Tq6pmMtZB8lSoV2rh8P56jLAkeBGYNzqSikwjmBEnZ4&#10;Ln1OppA4KRFSUSLpmoa2ayiURKBo0T3gMUIajqIuAAAgAElEQVQOMdbncntvjFDCJyPax9+HsZN1&#10;dgeCl14eHQLjYr7sx8RIOUB96uwkVifI1fRiIGffz6fA0+Pe7YOvre3rcH2snF6D4fju4wMZrcGn&#10;4uDx9cfnR/IoR90934AwNAUKzalA5+r+R2rCCb8U80l+7XkX/yaeV4rINySJCuOwEYAZy8F98O0p&#10;4HNqTHxC7f1nD+Mr+nU9ApLHMygZzD2//u0/p1zM7s+tWNySuv9T624khQ1rYLEzq5BEbPy51jr6&#10;TMK5kgKVh3+O5+W+JjN+Zpj3hfmSD7qO3WM4J1OkUbG6vHMOrTVKqSQhdu5Md/cchUcTK/fkqj5x&#10;3sG6kgIh1a4Gu7t/H2CdIIPNzXefqCBWQ/DvMaYI7s+lWKwrpURr/ZNyvNi8TNUJUnX4WNwb3sep&#10;3CM2L1J5dKrmkCMeSK37UwR65+Zlfq0hlTumzonDtTw+Bz+WOPf8M5WD/DUkg5NNNtlkk0022WST&#10;TTbZZJNN9v83mwDwk0022WSTTTbZZJNNNtlkP9FClTe/2SDWWHBOU+wxgMEdHaaP5jds+MpEYxP6&#10;+Jrxc/335Zo9U78bG5HCZtdYc3VKIeuUMlYKlOqru6feO15jCFAfX5Nq0siNQeygPqfikDqs/qmK&#10;eLHmsJzqb0rNJKVQbozZqeiF3zs2qexBle7seZyy/aH/sZrm/jWhyvVxw0jsmaaaDFPN0ykVb/9z&#10;Y40puUaSmAqX/7sQwJICQ8TACr56QGzt5a4lpvbiN33F5vo453zV8RCUOYK1/M84pW4YG+/QUupL&#10;uwZJIZBZRdLjORICsU41kfoNfzE181gjnU8+EK6pmIpmzo+kVOMPFeXjKs14Kt+pxsuUxZr8/Xk7&#10;Ap1CMpCwUW4cz7FpczeexuEGkJv01qCUarf2Y6Cw2NiM+19MNdzhcHb4Lrlj6jjbVx0oYY4+HG/9&#10;OnuglJhTG4kpE/8UsMfhfN4TNcSAcTG/oJTaqUOd8mfhXDi3STsFksm9NuYPnAvA70gG7gQIAFK5&#10;vTwkFTq9Nx3639H/pdZt5KbifojTio6pRr6U2mR47f6zD5tqw/+nnoffKJsjngnXe2ov7X8AUigQ&#10;vVogVvDu9Vu++dOf0W3L9ePrHbDNWterEjYtujMUqkCN8Z9RFEVBVVUsLxc8fnRNs9ly+/YdlZC0&#10;1vRECIM68Eje0DQNeiDCEAiMA2P7GGc2m9EZjQO0tVRKUs5nzKsaB3RNg0MyWzg2q1WvEGn2Y94Z&#10;Q6cN1hq2XcP1YsnFYk4hLNt2ixUdRV1RVTNm8xkoxWr9gMBirOJu0/DP/+P3fPvDD/ztr/6GL54/&#10;5mo5o1IFTx5dU/3dr/nDn/7EH//j3/nd7/6NT7/6Ob/86hf84mc/5/NPP+Prr37OJ08f8c+//3de&#10;vXpFWVU4BM7CFsF9UfL08RMur5Y8PHzgw8cPFKri2bNPsUJwe3/PtVLMyxI3U9x83PZqkApm9Qyh&#10;FPebluV8TqVUr5QlQY57j+xVGE+ROYWghhRIMQeU90lmYmDdHIGUP2dzceWpfC9UbwpzvVQsngKk&#10;pIjBckQ9fuO1TzAWUwyPqWjFfHpILpBTBz/eKxw+odUuJhjikLiSl0s2gcdzmhxg1Fep9v22SMSI&#10;+2Z5P74OxyALTnRDY70Sg4os0eeW2i9OKU2mlD9jcyy25/kWxvh+rOiDSsZcL/bdsXkfXvcYk8WA&#10;rf+z6y7Qk5WkwCKxuZTL51Ig+VS8ck7OcQ5B3SmwcKr+EK7tUYF2XCw+8ZD0wDYp/+jPsf739mi9&#10;OMdAwHFeHBir64xEjSHYx39fTzrGrqY2kumkSBH3oLb+fkOhPpkALsfVuk+ROslofH0ugPEUECS8&#10;pjD+zMW6YUx5zlxOqs3G3jfep1fAkSOh1Y8Ahh8B+4dRj+UxZOLmXC0kl8/mCCTThHT+POQg/9gT&#10;R8aJxNI+Xx6AAWMA/ZTvPHyubqfIOWqZWmt7QLBzdO2Wb//8Z25ev+aLJ4/49JNPQEoe1mv+/M03&#10;fPx4swNmKyXZbrZ02xZjDLptefL4Cc+ePcVay8P9Q79md8rhhlZrmk6jrUXJgnZQjHcIlCoR1iAl&#10;OwI6gKbruHtYsVlvePrJk34vFRKHY73d8rDd0rYaocpekR2JGdL4qqyQSiGUYqs186rm6tlzVFWh&#10;EVhrehA84mBfj6VpO2IjKZFSoKQAawFL22x58c2fkbrlydUS2oZKCWZPHvObr3/F63e36M4greDV&#10;y9fcfPgICLQ1dE1LKRVCSebVHFUoVg8rpJI8ffYEWRY8bLf84U9/wEqFLEuUKlg9PLC+v8dojbMW&#10;JRVVWTIrBFfzGcvZjNl8wfLpcz772695/otf0TrJ1glaZynmCy6XCyyWhTU8MpZPvviC2/fv+eYP&#10;f+DDqxpWF9imxRpDs225eXjgfr1mq7ds2g5h3Z5UDsdq2+BsBVIhmg7rFJ19YNtsMdeXXCyXlEXR&#10;z7WuYzabUVYlpan6+qBUtJsN0jqcq0EVsG1Ytw1CSWazGUIorKNXu7eglMQKgYId+F0IsLqf71b0&#10;IGvpDEJA17Z0XYcqFWVRoI3exTQpn587E4jVT30g51j3PPzMQ8BpDATHmb7yVBxwqo6d+4wYkdg5&#10;sUgKoOe/r8/N9oRdY72pX2PHNbz9DnAIGowT/rkdGVksrtgDdo+VdPc5R+S8yXMKYvg7fO6H93f6&#10;HC9Ve7J7xs2+RunG5AYk8uhMwzqHNno/Vm4kChPJ8drNiZF9UHgq1/IwX8nFril16FickdtHQ+Lm&#10;cFxccLa025+l2IWhKaLPc0mlc7WCv4a8aMw1Y+rPsZpsGNOMqs/+5/rA8xhwP0a4jUcsGpLvxfKh&#10;HKg4SqA+PKVT/iY2J0Y/OeaGYS4ZUzb3z1H8+1dK4QQHZ96jers4IPz0Y2jbg939Mzjrdu56T9Zp&#10;s3WZWKwcAsL9603Nr1M5WBjjhqTMfi03JK7LPc/c3peqOe1eI+Wuhr17HriB0Y892WtifPz7CK/V&#10;P9PyfU44lrE6wKkehlidL1UD273G7X3SYQ55TKAS1h5SBCaxa4mRvpzjc06Rhk022WSTTTbZZJNN&#10;Ntlkk0022X9VmwDwk0022WSTTTbZZJNNNtlkP9nsTu1ibKzxlSpC0NGppsYU2DoGBhURZYTxM4qi&#10;oCiK3WF56rtSoPCw2fTwYJosmDammOHbgdLOcCA+NuePTPc+gGG8txGkHWsgCRnzw+s71ZAeA5nl&#10;GhJ2T39oQPFBnuc0lP0UJvpYs0wOABS+P3w9cPBZKVb/UPHyQJERN6h/2qH95MdZGlQDzu3HNNZo&#10;FbvPmOLfOc8hBUAfn7E/HrH5kGtwzpE/xBrQY9+TW0fhs42BiML7iI1Zat77TUb+nB9V0WPKJamm&#10;HOfyzeGxsTg1X2IKiDlQ7XgPKQBRjFgiBRz1G9NyKhih8oo/NjHVvJRqXTiGe1Xn43kkA5Bfas5k&#10;m4AyPiu8xpQyhv98wqYdKWXf2zg00wuRViwN50vYTDU2gI57hBQDUlr13Z9yaKxPiFcm71eIvuNe&#10;eEqz+/ljsSLdABiSsZy736SID47Xp0FKlQSUniLbOHhOu8bf8cNjjXscNB7n1Mh/zBiHcc7hc1bH&#10;DXxuVOs6bkATAbPKjwHw++s8pTQdaxA8GtczgHOhv07tSzmVn9h+kIrJxhjlHOWdU88s/Mxz9vad&#10;4pMV6E5j2o7v/vItb354SVkUXhPqMM+MxRlLpdSgID+AUoxBSsGiKnl0cYmzlvVqxawu0dr0jbHD&#10;rVRVRVkU3N3c0na6j89lD6B3Dpq2Yz7rAfD3qxXaGIyzaBzLJ4949vRTlFK8e/2G4vYOJRVYS9ds&#10;sAO43o0AWyWwzrJtW3TbMq9qLpZLhJSs2y2b7RZjHKoskXWFNDVad1gEqlQUpeBh0/Av//Z73n7y&#10;hC8+ecYnj69ZzGrmszl/96vfMJ8t+eHFS1598x0vvvmO3z/9hK/+5pf85tdf8+WXn/P0s+e8ePOR&#10;f/233/P6zWuqugZX0LYbVps7yrLgydNndJ3mh1evkFXFp8+fYpylmpVUVYVuG7q2oWmbvgFUCAql&#10;emXHogDrUIWkciWt7ZU2JQJnD4HG4d4fxuWHQMvjnCQkn/DnmQ+iDBXXTsV5IZD3xyjjnqvWmlLL&#10;iikpxpqTU2DlmDKcv/+lQAo+UC9GUpOKY2NkTD5A9PB3cT9hI2qEI5AlpvZ4KgY8lcPFYppUPB3b&#10;w/xrCJXdjq5HHLr7sBnen2/HuYnj1DYZxj8pErvYvu83U6eUD1M5TwogkorHY0DUc0BZPzVX9NdT&#10;bE9LNaKn7i01f34MoDmWj8fi99hzzD3TFElCLpbbKZmOKtuJ2CD3mSmVyP51khhIPFRmD/ODVF6e&#10;io99oNre58hdjW0/fm5Xf3NCHpFN+Yv0eAwcYA+A9EIcqtkfx2kDKRZpopVz1nTq2eZi5NjvYwqU&#10;uTmV8rXukJEwPkfHJ+GBXcb5ZU7UJ47Ibpw7UN0VsVg+3L+H+S0TudSp2l+47x6OlTs55v37nJcP&#10;2d287L/beNdidr+L+zKHtfqIxOaUjwlzkfGzhBsJZzxQpzUg4M2LH/jhD//JVV3y6afPoZRs24a3&#10;r9/y8cMtVvcEVdYZjLZsVg3dth2IBiWPHz9hubzg1atXbLfNoOiucFb0IHgn6QwgFMb1dQkjHFIo&#10;hFCoQlBIQ6UUlRRstw2r9YYPH26YzeaU1RzjDHWt2G623Nzds962WOeoC4Xr0fM9yE/0wGipFE2n&#10;EWXF1eyCi0dPoSwxXYsxGmsFhUcS5M8PR+DfkAPJnRwUxwUYy7sXL9APtzyaSZTbUi8qykJxdX3J&#10;0+fPsP/9P3j35iOrm1ucaUGpHvxuHAhJVdXM53MWiznOOTrb8fzJM5aXF3TWYJuGu9WGzlguLq9B&#10;GG4/3uI6SyELbAF1WbAoK65mJZeLC4qyoL665pOvv+bJL77i1vQEBFIqrLO0BoxTOGxPKlAopKi4&#10;fPaUz9qOzWrN+5sPmGbDXEkuFyV1dcnVxYxmu2HTddw3LZ22tE3L1lisdWgLnXGUpcQJQSFhOS9w&#10;RvPxw3vapmGxXDKraxa642JxjZI1F8sKKRTrUqEKCas12rWUUlCIfj1bbdFIVOkQCoSEsiwBizVm&#10;B64XQqBNhzE96k46EDgKpSirEnAY0yHowdcpfxrWxnLnL35dYKxJ+3HWQTwBSCGxzmI5zHXCs6CU&#10;n4rVh1Lx8LHy+SHZZwjYH38X1i7H18VUmXM1zhyBYk9CEdl72NFT7oHgHqFR/Jm4w+IUx/WfUPE4&#10;pQaejLvEWPga6hCy96XCEgWZJ+OvoEZ0EBcO9z7eirV7Qpnd34ggpx18s7VYZ4/IoLO1W48UaTf2&#10;O5X1NKFOal6G8yoKZs/U1Q9zceMXIA/m5u411u2IccIcLFcnjcY0nEdOdeozw7grBLXmzgHC7x9z&#10;/XAN++eiUaXoMQ93h/mzsy5Jyh3WNEMgekh4KfqJhz0g02JH2JDyUTFf6/+/LMvej3vK5ueqXu/y&#10;J+eQiH1sJUjmWbv5Piw74bzrc96ZI8dzK0fOHNY1csSvKf8ey2tj9xxTDE8SFWRIU1PnfUdrV4hx&#10;eu0/e4SE+++x7PzwCJA/qMEPxAy5M/XQp8bGNjbu4blaql4S1mTCmnWURN26gxxHSRXNBWK+PjwD&#10;yuWCPkFPjCggRhB66lx/sskmm2yyySabbLLJJptsssn+K9sEgJ9ssskmm2yyySabbLLJJvsrbGxi&#10;8JXTfMuBA8ffH/69V6EKFepSQNtYM4/W+uh1IcN67P3+z+LNon0jUqxhc2xMGP/YoEkkxubuN0fk&#10;wFRhg2/I1B8DgMXUgePA7nRjTAgeS4Fww+vNPffwGkIgTPi6GCAoBfrJKYuFc9IH1J8DGBj7GnYN&#10;UHiK5DatPpBTcgYO1OD2PxdH1xU2d+RUwHLrdWwm8edwCHIMmyhi95BSak81LsYU3c8B7sQaIo6f&#10;r9g17gtBUoEx1nwTgqd8kJQP4JFS7tS/Q1B4eK2hP8yNTdjocs5cFpnmttzzD/1MCoSb8we5xsDR&#10;tNYURZEE48fUl8ImVf9a/MbQQzKMeAOPGdROYgq1vv9MNU/mlMiPwWzp+4spvKqhwWqvIsKu8ZOh&#10;cVlKfy84vsawYTBs3u1/wcGclEKirTl6VvvnLKPqHTuIjdurT/V+uFfCjAEeQ/KIsGk0No9y+3H4&#10;u1ER/Zw9wx8ra7U39+QQY+wBHbvv2P08Re5xCKw8nCMyeT+xtRI2kuZUxVMELal5mAMV5fbyEWAb&#10;Nq2He29szxTiME7Z++d4Q+s5yqQxcpOYmm1qHY/7QazxPzY2sefm74/+HpDan/zm3n5PUlgcurXc&#10;397ylz/8EaE7Hj2+RkkoCwXOYZweO1IRUvSABtkHH8IaZqriyXJBJQVWa9quAyVREkxrKVRJXVdc&#10;XlzggPX6JW3X4YRkVlW97xnVs6REFIrZYg7OUc1miEJRzmu+/s2vmVdz/lIvePXD91RVQakszVbR&#10;NS2m67DGglQ0WiNUvya7tmPTNFxfXVHXNbPtmtfvP/Bwd4vGUS+WIBWyEDg6CiWpZYHuFOvNA69f&#10;f2B1+8DHp9c8fXzN9cWS58+e8fnnX1AWNXW95GG15sO7D3z4eMP/+M//4B//1//G3//9b3n+5Jr/&#10;45/+G//6P37P23fvByCI5mF9z3w2pyoqPvnsc6Qq+fa777lb3fPp86dYZ3ny+BFtpykKhZKCVluE&#10;MWgpUVJiB583+lLnNLge+N+Tl3BAkOXPCV8FMDVHQ38VqpmHZF9CiN2+mCMkCgEgKfKvmB/5MSRE&#10;KV/tx5KxxtzYGj6lRhaqz4Xv3YOg5e6ZaK33RBQR8qzYvuTHycJTwNqPpw9QOVZRl1Ie7PX+9UVF&#10;1RPq3X0+J6M+NAbsjJETHe6ffbzs70W+r0z55iNwEAPoUMhs7BgnO8oDZkcfGtsXY6DikOAhpfCc&#10;+rzUtfuEMP4+mSNQGusPfw3w/dTa6olMXJQMKRyj3NoMgR/nfH9qbuRemyOWiqnj/ZimdhcBEgO4&#10;gMAspbgey2tzRDthPn1qPI7Xn8zmH6laQbhfxMbB3x9283VUhT/yeWOtLayjcLA+Y4qFp8gWzlOc&#10;F1mCylidyl/3p4jHUvttjFDt4Pn/iPkWiydztaSUL/X/+P7GBwCJsTaRua5UPTNGwHf43sMcKEYC&#10;E1srp77bz+VzhFexz0mRlPrPuAfl9vmrVKr3AM5inUEA7XbLy+9/YHN/x9dffsbFfEbXtrx5/45X&#10;P7xmvWpwTuCwyMLRbLb7Sq+Ay8srnj57yrZtefX6FXVVDwMlMMZihaC1FgM42av2Ctc/I6UkOEOh&#10;BIWSzOsSYwybzYbVekXbNTx99oyqKnY1i/v7Fbd391ih+hximA/GWhgAyBKBkhKtLfNZxeLiktli&#10;QWdMnw8MSL2RqDEkEIquGSGQQlAIges67t69582337JwINsOUQpECfP5HCkE33//Pa9efofWPeuW&#10;kj1QvO06dKdZzhfUi5qiLLDW0jS92vnWdKyaFm0N2jqePH1CUdRIVfDDDy8GwGEBSlKXikVZMFOC&#10;5cUVql5QXVzy2de/5bOvf8NdZ9gagxMCTIexFmfBuXa4b0tZlJRVRVFLHj17yi++/ls+vnvJh/fv&#10;uN02LOuaWT2jVApV1z3Rl1BsNi1CWdSg9Gq6FlGA7iQtguWsQneWUklUWaOM4+HugW25odk2rB42&#10;KFkwn8+o6gJVllTzGQ6JZYt2jk3bsF5vMJWlrmuEhbqu+9qZlJRFidbdbs0XCAyOdt1hdUcnDGpW&#10;I5XqfYOU2BFUH9ShTgGkc3F+URRHZKBhjhKCIWNqrakYPgU4jvkw3/eM+U/sfmJ11JivT5Gn5M5i&#10;YnuV/7tx3R2RnFmHxWXjqTBOjQGsU+O4j/9kcv89Z38+PAOwR/cW5gmxuCRaGxfHe3sYr4zq7Cmg&#10;a+ps5VRcevAsrEuOS85iANoQLJwDmCeB+glizdhUOYegNXVeknrmKSBzalxizyFVj0ydQSmljtTf&#10;w/w/nPvhuXN4VuvYkxvExiS85nEuh/HWmEgkFbsToOvUGI/3aIxBax2tffjncYc1a3uUp8WA0Vn1&#10;8kidPFShz8XJoU8/hyQhNVdi59yn5sy551w/Jt+OnYPsn704IARI+Ylx/xv3x3hsvfc/sZpx7qwg&#10;Fa/77x3r9DEQehjHx1TW/X16vBfH6XPBFNFEqqcgVXP0z+BT+0tIYLk75/POKCabbLLJJptssskm&#10;m2yyySabbLIJAD/ZZJNNNtlkk0022WSTTfaTLQSJ+z+PAWNHOwSi74Hlh4f76aaOmAqCD2yKNQv4&#10;1xt+ZqyxJgQQ7L/P7a41bGKQ7BnTd02qzuGsRQyHvLFriAHzY6p1oaJeCCL3wbsxVZTw2fljkmuq&#10;SalAhs8kpwweexap5orYcx8PyUMAfNgokgJtj/8P1bzhGIidakzo38vuPX4X8o9pvMipovefNc4i&#10;Du53973BvMk1gscac0bWfa11UvUm1Xh0aj6FviHW0BiOs/+a8H5jczQEqo9g1GNV9T2ANddw4isC&#10;heD38b2pcQ5fF66L2GtDRaVTjZunGkNHOwWqyIGOU6QDIqKkHnt2OQBq7prCz/DnaEoF5hBUFVdR&#10;xLm+YZxjsFIIZkrN5RxIMdYIFlPUiq1z5xxK9ruF8f289xxTjVA5JfrUXBnX+b7pLXa/x3tJbnzG&#10;xticxZqtQoBnKmaIrYOYnwkBirH9PqesmwISpb4/B87wRmhHAJFbrzGwaurZ+uQv4dgd7c0RgHis&#10;GS62Pn3gnq/2FlunMWIaKdPzsFe8Sqv3hGOSi5NSPjj3/tSzSKnN5PxmCMCNETuM19uPqUMVFukU&#10;1mhe/vADb1++oJACpSRSuB5MPqjCOWt78IyUODkos7ctlZJcXix5+uiKQio2q00PZreWqpCUA4D9&#10;+bOnzOoZb9+9Y71e9w350iGLnqzK4tDOoooChGBW1wjrKMqKoqqxxqKqgsfPnrBcLqhKxduX31GX&#10;lrapaZuWdr2l27Y94AVHJRWtMTSd5n6z4bptuL5c8qy+RDjHh7sHNrpj9XBPUVaUZUmhJNJBVVSU&#10;VYlQBbrd8rBpaV+9Z7VueHx1QVHNqcuC+XLJF59JNk3L481T7rcbNs2G3/33f+bPf/wTn376KZ/+&#10;7HN+9fXX1HXN7e0d1liMsWybFmOgKiueffIci+X1m1fcr1fcr55D0YNgyqKkkFsMAt11yGGMWt0h&#10;leyfD25HIiCRu4bRVL4TIy4KSUJiscVoxpjdeoz5iXMbkmPAvVSuEIuVz1X8je1558SSMcWn2B5y&#10;oJIXqGkdXlsPBkmBXkPfGSqNxT7zVE58AL6M7Ms7Ao0h1k8p28cAueM+ffxcwQes7uPZPscO485x&#10;z4813edAjgf+0EtYpKc8HV6zD+DczTXndqp1qbzwVO4eix38/cjfL0eweCz/yOVnqTV2iiAqFVf/&#10;GAs/KyQmS62x2O9zZHhhnHCqLnDOnnrua2NxXw6EnwJdH7zfHw/bw818kqFT9Y7Q9+TqXDlSkdRz&#10;DPeAc8fPjyt8EElMdT7m9+MgipHEQ+zygv76LH6B49S8Pgf0FFMuTZGQ5NTTz8m3Y/tcLi4Mc5Zz&#10;SZJyqvHnPNtQ3T0kaoiRT46vPbV/pvKIGMjezwNjuVGsfhIjFz01X1LXmorbzyHk8NehFQ7hHFI6&#10;CidQzvHihxe8+eE7Hl3Oef7kMcIZPnz8yLfffkuzMXSNBRROWoQ1NF2v/K6UYDab88WXX1LXNd9+&#10;/10fk7MHGGtn0dbROYvB7lRZpZBIBKUEJTQSSV2UFLKPv5u25W61AgmLywVFWYA24ATbrqO1BpRC&#10;SYV1YIZYwjmHM5aqrqnLmkIoZosFTz/9lKKq2XQaYz2SCBuvewjEPheTAxmNM/314zBtw4tv/oxZ&#10;ragXMzAGCsVytuRiccGbty95//YVgo7VwxolFFVV9sBSK6jKkovLJfW8RgpJu23ZNi1b09HeP7AZ&#10;auKqKJnN5gihePf6Hev7BxASqxxVUVIXklpJlvOaoqgR1YzPv/41v/i7v+fBSTbWYYXdqUNb4/o7&#10;cG4gQ1A0ncEJQ1EWVIsln3zxBV/95rfc3tzy4e4Fm/WaeVkxm88plGCzaVhvtjSdxlnLvCpRogdW&#10;Ghyrhzs2KHTb8PzJNch+fV4ulzx5+pTFbIZuGx7WGzrdsLnbMJ/NKKuSajbDWphZ0NZihjrVtmn7&#10;+jaaTus+ppISIWqkLEAOMa+zVFWJtZb1et2rjA97nHUWbQ1CHQONY2c2KX8aiylifiAkpA397Bj3&#10;5c5ccjn4qX30HABeWN+IEV+malWxXCZXiw2JLw/Wm6ciHItrY+D3FJFhqn51SOI6bkeWkagxRdST&#10;q7M553pihaEWm/PBu3/LvaL7WI8SnsJ0au8fr10JGQXbnsrDcvXxIyKIRL75Y2KxU/FJjDgmtlcC&#10;SL8uJj0FaZGu/+YIJvyYLwd+j9XPzo3FY3FpLt7052uK7Dumch+9djdGrcMZqxjmmHNJ8qIUQUFI&#10;NLH73aCYHo3rxekYKzzLjdWCQrB7bB6GdaBwHfiEezFy4zBODnOWmA/zY87Y9cXmXqqmHD7XkJwq&#10;d2aYqqvE4vtT/i06D0ayW+ervQ/gd47XBy7uT2IErQfj4ZEy+rWQ2FloKhf3Y/YRJB7bQ1J51Sm/&#10;7z9TGTyLUz7oFNlZTtG9LMsjss8c8UU4Pqmz3ckmm2yyySabbLLJJptssskm+69oEwB+sskmm2yy&#10;ySabbLLJJpvsr7BcI3FKxQk4UFQfFfoOD0D3CnFhc8EI4O1fJ6MqBiFQ2P871kSVamqNq6TEVd8c&#10;LgkEH5tewsYPH3gbWqqJNqYmFjZfxdjTw3vOqUP413yOWkvseceUEcJrDZvIY4fZo4KmDxhONYOl&#10;VMP8z9pf++m57P+8B5N43+sEKSmuHFLwgOEAACAASURBVEgybB4JVTDG14QNRbkGplhTVeyZnlJN&#10;SSm7+RaCCfxnF67/VMNbSlnBByiEgLEcgDOnPpBSf/ebIcd1GILMwnXpr6uwYUMptZunqWaTsBkp&#10;vL9TDUWpuZZrBD3189TvToFgQjKKsKE0powU+orcXI0pl43jP353WZZnAQ1ySlfnNNWm1nMMUBSb&#10;hwe/G+ex/7nkVD52rX4HTVBpUAvJfSPduJlueDoG74zf6SvgpoHq4bjEVMxzPjgNvnDZ/dpXFNnv&#10;iXFw24/de+EQVHd47+lm2pRaeE5pMaaKHPq+GIg1df2nAN05IGTuWY2xjXPmyH+mFJxzYJcc6Mof&#10;x9An5HxBbp+Mg/Zdsjk+FeuEc71vIh8/U9M2G/78pz/SbNfMy6JXhx8axbXWaK3pjEGbAcAiBXaY&#10;74vFgkePr6lmFcKCKiRWawoHJYJysaCc1VxfX3Hz8YYPHz8O85/d/jQ20Vpr2Ww3VFWFUgrdNTTr&#10;NQ54uLvjzZvXLOZLPnv2CV/+/EtWd++pCovu5mxWa7ZFQVf0YBEhBOumYWMMUhVs2pYPt7csqoJ6&#10;VnE5n2GMw6xW6E6jnaOQgrIue6KSQjKr5qi6pt2sadYrmnbDzd2GpunQxvHVz78AZ3ulTmlZLiqK&#10;UjArJGVRIKTgw9s3fPPNn/n853/D4yePqMoCp6C1lqZpaRpNVWnqqgDhmC8WfLy5Z9s6ZLngk6eP&#10;KXFgLKbr0M5QzWYURUFnepX7nrQEpFIYbbDOROdBCFYNCWpCIKO/xkJ1pBxJVA6wEvMh4c/9mCVU&#10;Xjq3qTi2Nk6tmdxeHeaDqdghB4rZA6DdQax9irTNB3qkwJippvUQpGw94NpBrGktPb+FTIInQn8U&#10;gncOY5IRxBr6+zHHPiRH6/2SjQL8TwFBRpWwIWw4IKuLKb6Hubp3dScB1ylQcmo+hKCr8BpS15ha&#10;X7HvTK2xMG7w99KfolIWAh/C+CHc73LA4fH7u65L5oWpvCPln07NlxgQKBWTptZ6SKSQU0GNAXrD&#10;ekEqhomRlPjkcH4NKRYnhD9PAQ98wMspgkDjGPb9fiGPr1ERIothNUV9wLBMsyRaqZw9XBv+eOWU&#10;T2NkYLn/p2oOKZKJ1Jo7t+aRW9fjeLvE3iNTJCXh6yIq9DlQRy4+T+VSYbwRknfGgCQpddhcPSAG&#10;TMvlTan8JV5Xk9l6Vc6XHPgHJXv18IGMVDqLXm949ZdvcM2G5z/7FCkl9/cPfPvdC7Ybje76WE4I&#10;hzEaazoEDq1bhBA8efyYq8tL3rx9zXa9oixLBBLnBMK5nsBVOvpytVc3EhLhQClBVSpqJVFS0GrN&#10;ttny6t0H7lf3PH3yjKqu0NZgAK01q80WpMIMwHdrHchiWMN9/KuEwDqLUyWXV4+5evwEpxTGDMBv&#10;a3sQtDxU94ztdRKBFOCsBSxGG16/eMHHNy+5qhXYjsV8xtNnj5nNlqzvH3j3+h3OOozWNJs1FxdX&#10;SBzaWqSQXF0uqatqyDc6TGvojGbdbKkLhTIOZwy20WxbjdWW29sbuq7DSYmUikIK5lVNKR1CKlqt&#10;+eLLL/n67/+BtbWsuj4vcCMA3o4kYuyBt6L34VprGD5X1DU///pvefvuHav7O9hs2W43/esLyf1q&#10;xXrb4qSkripmVcVFVSCd5qHdoJ1g23bcNR9Z390iyz5/ev7sKb/++pdcXl6i1BXz1Yq7hwe22y1C&#10;Cqqq6q+t6VCq6EkClgu0sbT6A8b1eZnuOu7v7thu+tysrmfUs/71QkicttR1hcPSGM1627AAZlW9&#10;A846F89rfeBdLEYICdxyZzzja8P8IbYvpAgy/ZgtVz9K5Uehr0sB0nM10liOH95Djow5d95xXOsQ&#10;R4rqsRp3qq4XI1GLA3vdQZ0sRX6UOkM5qNd4tZ0wB4qOqeAg59nNK+I1p5B8Vgl5VDfxXxfdk4M9&#10;JFenjc3JmAL6qZpXan6EdfAwrkqB0nfrcADm+mDXkHzgKJ+MkFP+mFp+qCgdi3FT5xppYmKO4oVw&#10;3vu17FSN2M8dD+J8P0ZzZNdLWDM/Rbodi2XDmDFXn/Dj/PCcTGtNWZYnzx5SuV0qjvQJS1N15PGc&#10;CqBt292Zdf8auT+TEGKoS8rkM0nFdak8zb//U/lnqnYem/MpwH0uht3NA7lfa/v37efTEcmWOKyb&#10;pfbS8D3hGIZE2/nzFhHNa1P5Tyo3yK37o/NfY6M5RYw4JpXzpeL/WB7mEyWm8tHUmXSOvGayySab&#10;bLLJJptssskmm2yyyf6r2QSAn2yyySabbLLJJptssskm+4kWA26eVkeNNYNbRjL2Hoi3b+BKKZ2l&#10;FDDC1+TUc8drSR2cx5oH9pfudtc5Km5I5EEzmK8CGDL9hwfGqcZoXwHZ/7nfXDEC/FJAuZTFQJSp&#10;xjX/taEKQayBKgV6zY157uB7/NkICIod7seVKPAAmyDl+LPjuRkDoqea/Xfvty6KgY+BG/3f+U1/&#10;1u60nw+eX6x5wG9gDBUrc2subOCPNSSFzykHNM81cacaM3LNV/71pJ5rqgGif5kbGgv7f/vgmtS9&#10;+ONyoCIWAX2lANhaa5RSKKUOnmmsUTvmO8O15oPoU81+QgicEAihsM7hbD/HJYA7VEb1vy8HjM35&#10;99gYhmshBWzLNUOl5sEIDEwp2h+CMJrh/2IgTVEM4i1ZQH2uITClghNTZ4rNd3++RMd6cEJGa+TY&#10;yLRTyM4DisL7jzUThuN/eP3je91uv02Nb3xdiwFELj2/dTzHxs86pW4T2/9i9x33r45RZNda5ynb&#10;h/PQ7v4efX/o+4yz+/sLfH1/n6Jvnt81sQr6R7wnENiNH+CEwDiHGkEwEG0SD31byu+lfGM03iEH&#10;MBrnpRn2RTc800Og17hu/QY3Hww27sWjryqKwmuwH/dokiq6KTWvVAw3Pr/9nO8VS0efe7jGfZ/q&#10;dvPEf0aHc3vcO/bj0b/OevMdr3H9MD7tAbZumHeSUVJoDzAdgEhOYFrNu9dv+ObPf8Tqhvn1JUKM&#10;jc6aTdPQGeis68Evw3VJ0atRLi8vWVxc4JBY01EXBfO6wrS9erxUgiePHmG05fZ+xf1mS+PAIill&#10;0SsOOod2DiEUq0bTWouyPdima1tQgq6Z4TpDrQqa9YbV/T3XV5coFuAMm4cH3r58zYPu54O2mrYT&#10;LKqKTho6bdhuG1abhllVIRBcX8z7+UJDC2jrwICxAodBKJjPl8yqGU1Vc/vhDZ3RuKbl9fuPrLZb&#10;nj1+zHJWYbRBSUetLPNlhdGgypLFfMasqrj78J62aSirCikUWluatsE4QaM72rbEOYlSFY12fHz3&#10;HlfWVPWM58s5ptN02tAZizOCUpVsDWgtcFKCET0BEhaLRSAGnyqSCtqxRtbR7+WaX49zHLnzOfs1&#10;snvXDgy9B0Ls/b7/uTEAoL93jT/zG31/jCJcKibNNTvH1LxPESiNsYIQasiFrLeuHUKY3Vq01gz7&#10;RZgfSe89ezHfcd3vAUXyLEDN7lrDvBh2+4t1/R6ipK8OKQdt1pFozWJt72+sA23b3d6tZB93OuGQ&#10;Lq4aNj53Kft54Zzd+WY4BIanVMhixEZ7Hz5Ip+EGPhzTk3bgwJoBgCYOYvV+7OJAznAsffOvNRUT&#10;hUR4fr6YilWMMUdKyymQQ0pBPab292Pj7VPx95hv+N+ZI7rzX5MDa5xay6m9OTUeMR9wKv4P78F/&#10;hqGPjAHaw5w6l5em6gsxdcqUOm4KAJcjYouNXVgDGuOX/nPPU+AcQRu9djPRe+QEMUoMzJYC2sQI&#10;uML3/hRVvlOKvrH1GyrupsAQYb0q9vk5EP2pfSt3P7H9LJXfjT7IJ5c7+u7IusmRXUb3pehY22wN&#10;K1brTeX9qdeeIsLL5ePZ+YAAJ5DCUSiFdBplDW9ev2Bz+5GrxZzH19dstlv+8Jdvefn2po//BGAt&#10;ZWEopUAb+jyvUFwtL3ny6BFWa+5ubsE5FAJVFGjdK3cz5NByt3YlhVRI1xNVSAVlVaCkwJo+Ln75&#10;5j13qzVFUTNbXqCKst/5RcG67Vg3DU5I7BCTF4OcsxSqVzgfFG8b3TG/umb+6DHlfI6VEmsMRvdK&#10;4RKBIQUcFbtae/9s+hhWAbc3N7z+7hsuy4K5AmkMdVUgBdzf3vLNX77BYWi3mrubex49uqYqSow2&#10;SCGQZcF8NsMZg+k6jDG0ncYiqGZzqrKmbQ3bpqXtWqRSKCnYdu2gVy1Q0lFKR4FAyAKKOU9+/gt+&#10;+0//O11dc/uwZtNphCiwQ93EV7vfzTcPCOxwoCTCSurlJT/7+Ve8f/mS21cvMG3DtmuZlzPmizlF&#10;XbNpO4pCcbGYMRcCqw3LsqJSNauyY9M2OGnptKZrW968eYPRGm0Mn336HARILGWhqKoSpRRdp0FI&#10;VCF7Ui2tWcznPHaP+Hh/S9e0CCvpug6jHcYCQuFwGG2ZlTWFVFhhUWVJpRRGaDAOawy608yqGVY6&#10;msEf+vuiX2sNfXWMEChWqwx9cFjPz+2xqXg+JLkJrzG3V4S5SYpYMed7Y74+3Kd9QpxUTperfY3x&#10;rw8qDfOuGGFJqmZ5CtSYi7ty5ARHYxfsMzkA7Ph7bU2WECBGsByLobFeakZaxTtF4sQZe+U5isap&#10;OX1qX4rFK6nv8c8f/JpWSEgZqzHHztXOIaE5tQ7OIc4J64anyPpGfzTmXWH8GSPczp0D5IiV/Zwp&#10;Vv9PkXPkAPGxuCVXuw6JkFK1z5w/OUXwHMsDY+fX47jv77sPBcba8G6+CXDG0dPyxGPuc/LWnCp5&#10;yhel67/p87PU554mMRkqLan6TSQnGv/sSAC9fXR81uOZ/G7MIEk8G57jxsYiVzvzSd7C644ReMeI&#10;FGLndqmcPjw/PUWsEds7/HEeCRFipC8xHxKSa0822WSTTTbZZJNNNtlkk0022WR7mwDwk0022WST&#10;TTbZZJNNNtlkf4XlVDZS6hTHB6/HDQ8jiCHVtJJSIjqlBu6/Lqe2FwOHxw/ix++UO5Wu2OH1CNJI&#10;NVrEDpFjjRMxddHx3/79h9+RG5fxED0cn9g4j80T4evOURuOjbt/gB4DDseuybdQhfu44SRsnjlU&#10;R4kpacSeQfidsfkcu/9YA4/fhOLfQ1HkVUxOrb3YuIevD/8OASOnVCjCMc+BjM8BT8fWZUr1+JRy&#10;r/+8z/FbIQg1tmbC7/TVK7TWR3Pi3Kb/sOkxVCc5R6Vtrwo+fijJ8c2REsTWqd+IGmvACxsWT6ne&#10;n1rTMTXc8JmPSjixsRzB3COAzbn9cOQUXEPwRGzMfFKD8JpC0o1Y81/Y6Llr+kuo/+ZIRWJNd7G9&#10;JDUHDtd3Xt0o5v/2+90xyURqjMO9LEZo4Y/jXkk83mwaXk//Wptcs0VRnCToEaJX2R7VuPfqquzi&#10;k7HBLaaIEiMtGS9QeIhpv+EzRVySUqEK11lqXbmkz93/fATz95+Z3p9z6zmlCDQC6v23x4DBp2Ig&#10;3xf213y4pvZA+3A+iANg+g6oiUiCE/eAV5EEd/nKOz7xUFxxzQaNfxIsNNst3337Deu7W6qyQIjh&#10;uQKdsVgHjE3E1uK0wRqDFY6L+ZJ6VlOWJYVSdE3b+8RSIWRNoSSXV1coVXB7/8Bm27JpNE3XMZtd&#10;IIsCbbp+/IyhaVukVGgD87JEFgplBxKgQd1SlRXzxYInT5+xuv2AEnC5XHC9WGCalllVsV6tUHeC&#10;sii4e3jg3mx6RXYhaNoWY20P4nGOy9kM5xx3TUPXtUhVUJYVZVWjiqIHioiCxbziYlnz8PDAen3P&#10;tusw92uaRvP80TXzWkHRK29KCWVdsN5s2bSa1lmKeobRGjPsBdu237eFKtCdxmmDbju22xZVluht&#10;yzcvXqCN5Z9++3esmpZtuwVV4ITDSYN2jtY0mIF4QViHG5/xLq5MK6DG4phQIT4Eqh6vQRHs/bHc&#10;6TjmHoHboX/2496w2T4EhJ4CYKRIWHLKYaeABmHsEe59+3/HSNj263Hvo02C/OYwPzhWb3NHqpin&#10;lC2jZB7+NQ5kYmN+KMZnehAX7v2dsWYAyfdAOyF7FdjDez0GBIVxWkpVPQSBpwCcPqhKSjmQdPjx&#10;pztozA73gL2/jCs350DVsVgsBkaJ5f6pPGkEyafem9oPTqk/nsrHzskRYg3zqTghXBepmkz4ulTu&#10;lc47OJmnxmor4xjHcurUM0+pyqXGKnVtIRFCaq6lakMpwrKQfCcFBkzNl1QtZwTT+us6PUf8mIzo&#10;WiAgEcwRHqTynTDmi62TGIDvXMvnuvHnHxIgxOpdsTmZqh3GgOq5Z3lqXYz+JQY+P/LFkZrOUW0G&#10;n6KJZDwdA1mdAoo5d1hEiIG9cqqpOXBiDBAa8wOptZfLUcf4yxqLKgbCldawurvj5TffYtuGz58/&#10;x2jDf/7hz/zbv/+RolpQFzNQUClHXdCDpYeAsS5Knjx6zGI+5+HhAaxlXs/BWjpt0NrsSVxEHwuK&#10;QYVeCYlUikIq6plCFQLTaXTTsd5u2TQNQhUU1Yz5fE5RVpiuxVmH1pausxgLTha7Osa4ZTrrBrV2&#10;B1JSLZcsrq+oZnO2WqON7UkZB5JEa+2uTnUQS405CbbnrhECKUF3HR9fv8Gs1syEQThYzErKoqBr&#10;W16+eMX97T2X15fcfLzlYnnFkyePWa1X6E4DgkIprDYY3VEAUhVo53AI5oslIHlYbVhvG5quRUhB&#10;UUicNRjrUML2Y6cEpRKIsmL57FP+8f/8v3DzOR+3LY2QGKEoXH8L1gXgYQdOsPtMIUHrbiA9EBRl&#10;yec/+xlvv/wCs1lzs9my3WwQEsqyQCGYVRXzumJZ1RTWYkSFkpK5KJhVM7ZuTmNbVhuDs/3c+3Dz&#10;gX/5tzVv33/KvFBUpaKqakzXYYuyH5+iwAzg+rIoevKDqyucFHz88IFOa1Sh6LoOOfztrEXUNVvb&#10;UEiFUICQSCWYCYVpW169eMHj558zWywppKJQ6oAML6w5+rFiWJ9O1ZljazlFdpLyH6Ev8mPgmI9O&#10;EVKeIi2OKcKfW5fN7S2p+mXq2g5iMo5j0hD4HiONzI1pblz9eC+3P+ZyVBxHRE+nFJxT5wN+HTC2&#10;t1prBwqw4/ho3K9Vpm6ai40P9hUP+HvW/hIoJJ+KSXKx6jnnOafiWX/cw3pp6vzinDOiWM09lofn&#10;as6pmNcnHAufaQhOD3PZ8XXjXhb6h1jO4ecd43eORJ2pmMNfO+E9p4gDT5HhpdZzjpA3/I5TeU/s&#10;DCNFvO37hcN66f4z+z3H7cDhITl0KveLEc6F15gCuZ9aQylChRxJQ7ivHX2W7Yn7UiSLuXOrWK0s&#10;Fn9bu1eBD2spxpgDsqvUWexJlflEPS6Xz+fI/7M1rAj5XJj7pQjcw54In7w/tven5lroM84h/J9s&#10;sskmm2yyySabbLLJJptssv8KNgHgJ5tssskmm2yyySabbLLJ/gpLNVKkmjVSKl6xJtuw6Sb8zpwS&#10;R+xQNTyoPnXAnVJzjDGg794n5V711doRMbhrvIgd2IeqqKeU0MfvDa/hlEqB/3mhOlzY2ByOY/je&#10;ECCReubhPfqvyzXopz4nBuLYg/Ot19wnDsBApxqRwiYS/3sPry3eQJ5jwD/1TPzvG59HqgEi1hQc&#10;Nl6cA5w/1SAeawAJQcO5ZomcP0ipCcU+Kw/gJTpXzmk6+zGqbrHmKP/ZxYBRpz4n9uz8Zs9TTVq5&#10;+8/55jQAVBw1m6YaT/15eEq1L2zuSTUPFkVxMHfDJrjx75hqoQ/Q2z0XIbAcztvxb19xImwYTSlJ&#10;pcA7qfUTzosQBO+/d+e/PIV2h9s1aQoXf3bj/Rw2tImj6zxHdT1GahEHCu4bF0O/FXv/eUQOHCnb&#10;x3xjaq3GGutizyfl85xz2EEVeJw3h/NcHq37lJKh8+SDw+vKqaP68znm385RdDn4WaYhLLZ3j4Dt&#10;EeCd29tT4KfU3h2qzKX2Tr+RNwTjhkDMsWmz67oj3xJr1B9jgVSToL8OU/vL2IA7jlEqtvUBt96n&#10;gHXc337k5fff44ymlMIDrUHbWbTrY0gBGGPpdAfWMZtVVHXFrK4RQjAra4xsaLoO66CeL1gsF8zn&#10;S5q2Y7NtWG8arHWookaVChAoWWCcplIK62yvljmQPiDoSSAGgPzDek3basrZjGfPn/H25XeY7QOF&#10;lNQXNVeXFyhnKQR0zRarO/SsRhuLc4KyUL0iotYIHNYaqkKyqCs6ramEQCmBVJLFrKYoSwopkAqE&#10;hfrigvlizsNqzsPdLe1mTdN23N49IK4vKcsSVQiwBkQPwG87y+ZhRbduqJYXlPM5qigQQrJerynK&#10;XonRDmCioihZzgWtFdyt1vzw6g2LxYKZkijbUc4krdV0VtM5gSgEQgp2IuNiVB8d/kNa8fyUsleu&#10;6fkQ1H06pjvOMQ4buEc/FcYuOTKbc5TJfmq+eE7cGDbaxmKzGIHGqGyb2y9CsKy/Dx36w/gzPZUP&#10;xAhlHH1D/hHhzZBHHqkqj3uRdR6hWv9J0mvwjjXUx67pHJ+civfD3Dz1+pTqV1yVNh1T5ZT5zgG9&#10;nwJxhmCHWEN1rC4RA0Sk9pa/praSA0Ok8rUQDBaqNI734cc1p57D+PNUg3sqJ/CvJ3zvKbBB5MIO&#10;FfUAEXGMqXpQLjY+FR+kAD+nQE9uvO7x/cQBNQc+KgNyc0FO0YNxIeVefdC0PxfHjKNXS95f1w44&#10;6ZEHWGuxzqGG+CSlmhjuMzmARsxv54grGIiqEGIHGN+RVw1+pSzLI2KPmD9g2BkOyMmGup1PWhXu&#10;zwcgdE/hUQXPT2b2TaVU/z3jpu4BanxyxKP8gF4V3J3h+1L71H7O+jNgN0uD+SQ9gqzDHDkc19A3&#10;+NcdEoalak5+nh17XikAjBvqfWIYV2kdt+8+YJqWR1dXXM6XdO2Wjze33G82KCu4qiWLekYhHMY5&#10;rLNoYSkd1FUf31pj6LqGi+WcrtVst01POjMuFgt49+ZwGKMBQ1nVzKsKYTu07WhNw6rdogFRVlR1&#10;zWIxpywLTLfBWkvTtL2SulIo1RPmaC0oC9kXAiQoJVGyQIgaVV1QLq9RsyVmswGjGVNE42wPDFfD&#10;FJOD4qkY4sGBIEwLR1UolHPcvn/H62/+RCV7hXtjHXV9gbWW1UrTtC2LqyWrzZr1ZsMnn3zCer1B&#10;t11PPCBBKom2rr9Ga1FlgbOWzkqUKzFNS9N2IBRVNcdaQ9d0COFGZ8S8LLm6WGBRlJfX/Pof/zeW&#10;zz7hvm3Rg9J7WSicNj2Q1Xo+cVyftgfBI8X+NdYiy4KiKqkvL/jVP/wjNx9v2azXNM2WTdfQYahk&#10;wUwVSGvYNg2VkAPZVl/Hn6uCyim0K7mQhka3aGEwFCgl+PDuHbOqYlb1oPnFfMGjR456PqcqFWJe&#10;0wz+xuJw2rAsa9zlFQ+bDWYA5pWqwFmNsYZOgFUKLSVKKcqq7J8xAm01r1684PnnX3J1/YjZfEld&#10;lzRdt1vnI0mD84j8YmSEIfjUB4NqrY8IkE7VNVJ13RCQmCI6HeOTFIA7JKsKwfn+XhRTnPa/P1XL&#10;isXLMbB9jLQxHc84JL3PEoiesCG6V/r1SzGQPbJby7Ga2JjHpGLe8LnlSErDOHn33AEzEIrtwORD&#10;LSmMA8JneZifMYBtxY7o44CIEDm4PuFtVx7DqVcjPbhXr24qvNgRBr/g/X9kGsmR4aZiu1gtMDVX&#10;UsS+qfOelKq7P36n4qrxu0bF6vDMcVRIj63hmCpzbP7HyCtSfsCPw08R3Pl5Si6XDWMRP2ZN5V/j&#10;Z/hElrs4N3IOmDpnCc/IfJC5Pw/GzyzLMns9qdp5qu7q/9s4e1A/sG4glBACo7vel49nBENdu6dv&#10;F2NAu88LBEmCophf8c8e/Bg2tqZi5HinaiencrVU7nDqjEwMMccuL2MkB9olR4fEhcP1+0Qc/jM+&#10;qhvvErAxZ+GAwSo292PrMUYekDofPCDVDn3hzueNe8g+DRh7FhxpAuXcGXSs3hWrG4T5dHj2Hu73&#10;Mb8ZnkdNNtlkk0022WSTTTbZZJNNNtlkEwB+sskmm2yyySabbLLJJpvsr7JUE7P/u9RBdQ6gl2oY&#10;iTWV5xjiw8aJlFpJ6h5izcmxA+oj1a3hIHlU+R2byFIKR6eU7nNqH6nrTypNRQD3uecU+12ukfXU&#10;fEk1Rf8UJvf95/TNYcbYHdCtH+80E74LVNFiKimH86/vEgiV5s9VgYzN5/HfsWab2HMM52UMhJcj&#10;pfD/nVLoSYFOYg2KMUBy7j5j6/wc8G1uLucAo7Gf+413IdnAKfBN2CyYU9pMKaSmmlhiisOpeRT+&#10;TGtNIeURACJH9hFrYsmpvcQ+85SiTw4oEgP2pgDPMX8Vm9e79wlgVCbddUdaVFFgzPGci6kK+eMW&#10;U1VNjaWvvpQCkcfnAh5Id2hCGrs7E8qTIVg8Nj9jfuAcsooY6DsGGEuRT6QIW1LXkGpwDoE04WfH&#10;lHT87x2/uyzLpK+wAfAoNoZhQ2nMXzrXK/OFa+5YqTytmJRTwzm15/jAnfjnxBo404qwKYBjzH+k&#10;1uK55CehvxmJKsbG3cD7YUzfMOcD0p2zWOsi+5CMqrvHYqoYEYPf7D+C4MPx2Pl9R68qNKxdJXpw&#10;lHWWm/fvuXn7BmE0ZdWTfhgHWhtabXr196E72wyfV9aKolQsFjPqusYaR9Nsca4HQ5V1zeLyAil7&#10;xXWte9XDh4cHWq2RVYVSBUoKOmMpi5piUBYslKQsFHVVojuNUD2otm063r99z4uXL6jrGr3dUJQV&#10;rlXoTrOoa7788kvevXnN7c0NXbNBYCnKCmsdd/drVFUN39NgGIFl/fddzGc0usM4QylAOoN0EpzF&#10;Gairkov5jKIouLyYsVpU3N3esnl4oOk096s1RXGBQ1JKgbGWTmtwjqqsWK83rNobyq7j4uoRV5eX&#10;1LMZd7d3dKZFCIVSBWWhEEJRPKqRQtC2Hbe393CxYF6VGBTaCiwShKKeLVBFgbOif14nCHpOKczl&#10;QAe+Gvf+szhSeM/F/fu5GwEbFk5dgQAAIABJREFURkgrcv48ZymCjNi4pMitYj7AbyT39+B4HCGO&#10;8pve9+oD8HKYh4T5kL/3HTeii2g8mYv5Y3GdlBIdxP+7fQJQAzDhkKxsULAvvNc7u2vWzsVHqfjR&#10;j0NS1znuoaeAwrHcIkYGFF5TKrfMgerD1+cI4VL7ai7G9Z9pCIiIXU+KqOx/puXA2blcYRyfsPk8&#10;lRvk1D3DWDMc81Rc6QPw/WuKEVGdAx7bgY8jP3eJuCw3f2PPMjc/YzWEU8QhIwheSYkd4upjIon9&#10;3LXmMN+OKRj6ZEC7+///2HuvX0mOLM3zZ8JFRNx7U1IUWawqVndPVffMVAOzuz3A/vWLfRtggFks&#10;MK1KkiyqZIqrQrgws31w9whzCzP3SBb6Yaf9EERm3hvhwuQ5x873fbH4MbU+hZ/xlTr7gOQsRvUA&#10;2FM5mXCs+uR+U7F7OIfHSt89aD22tnlArKl9ZbQ+BGQhoeJpat2Zndt+GzmH8ECj0Zg6mCvJWMeP&#10;SQPfeirP8j5rzOmr4rivnvyOeXLFqRxxSHY1NQdDAroY8c1pTe5AS1JIpDMctjseb2/RwrFe5Qgt&#10;2D/WVI2lbaF1LawcQjisM5iWoxKoEIKrzQZjDPtqj7W9QrVWne/XNH1fctyTrbMd6Mw6WtdSZDlF&#10;kXlEVo7trielAiy2I37abI4gViGgbho6oirZAZF67FJrDEJ176szjVIaITXl+orNzROcUFhPsbXD&#10;oIouBkEhpBvlhgbiBTG8l5Q0ux1f/O53iLYiK3LefP+W3d0tm9WvuV6vuLu7p2oMdVPz8PBIVTV8&#10;9dWfWZWrY38eQdOtQfRg+KfPn7N785a3d1t2Btq6QvTv1xpzXHOkk0gJ61yzznNwUAvB3/zqV/zk&#10;Fz/j4ByVsZg+ty488gYRIY8dbw6ix8x2SvRWCFResHn6lM9/9Sse3r4he3yg2hmM6cDnzlnaxrKt&#10;W/ZArgWb1bp/v7oDMwJ5lqGF47FueNxtKcoVOs851A3GQpkp9rs3PDw8cnVzxdVmQ5EXrFZ59/wC&#10;3H5PpgXrdUnTGvZVhe1jTa0VFkfTtKd1bpgvCEzTIHPJfvvID6++58OPPyEvyg6kZw22HQDLFmFF&#10;MgeXygH5efEQ+H4JweDUWpPKj6XihZRPFAPyp74bA91P+YzhucDU2VEsj3IW9wV/kwPYMrmsun4t&#10;7v4+Vm8mmQdL5ocScVCYxx8RcgU5KCllRwQS2Q+NMSN/eU4VvLuW6dSYIzGA9UhUj4BSBG6Y+5wA&#10;+MfP9b8ft7vATTVxIocV+rw+4WgqzxaC20M/zo9ZBnJs34cOSaanzlhT/e4/z5BD8+M4nzgiFtsM&#10;ubXYnPJ916nzQp/UMpbbnTp3TOULp/yKGEFnSN6cOt+JxVVzMXOMkM8n/Y2tVyHRZ2qtFAFBYdhH&#10;vj977KN+Dgm//cRApNMOAxnVz5mzmE+k1+iYbxmeCfj9fkluaSqXPLW2hWvZnIp8KpcgATuRE5iq&#10;TUiNQb9fRmvgQNx1QY5t7kzlktzCaf3uyU0jsYdPFBLLg6cI9VI5+6kzjtRZgn+9lOBB6vxhikhx&#10;scUWW2yxxRZbbLHFFltsscX+PdoCgF9sscUWW2yxxRZbbLHFFvuRZowZKQLNFQmFbOZwDiYP/4wV&#10;sp4xuCdAZOFnLgHaTxVwvg8IPHWgP6UyMlUQnFIiG9owfL5LAIMhKDEGNg4PxGPPHVNT9L+TOhSP&#10;PUNYJD1lIXhUCI7qCjHAalgo46vfzSnyDuAjH2QzVZwzXMsHf8TA0mHBdwjIibVFSlXk0vaaU9MY&#10;irxSAO/wz1D9Zq44LLxGWOwRA0X4fRIWO16iihACtMLnmyIxiF3fn3Mx4NAloPwpEFHq+aYAOwME&#10;LAUgmSociQE/5xREUyogsSK3mLp1uC6HQJ0Y8PcSOylD9n0lTqqJZigCI66EFBs376OqGpoPbJsj&#10;B/BgHaN1rSt0jgO0UsDvFKhobnylgGKpfSi1D6e+n3r/2Do5RcAQW4NSBdhTwKRjgaHwBaXC67vJ&#10;9TcKHGNcwBgCqKXsABtCCpRUFxVux/bW6BrTFzyefz9FHOJmlXWm1oCY3xYDnIZjJSwaj7Wj33Yd&#10;9uqkxBwrdPUf73xMpEFvoTqa/5lhLxzeyS9g9b+rlOq4Knp1ModD9Srvpm1pDhVvX79m93CHFh1w&#10;QkmFMQ7jwKIwrUNpAIsUEqEEUsLVZs1qVQJw//jA1thOHRBBUZbkRUFVVdCrtN7d37Hd77BSdeqO&#10;mQLr0Fr3qtOWotCURUauM3BgTIvKFFJ043H7cMe3337Ds2fP0FLQWMfjrsa1gkLn3Dy54sOPPyLP&#10;MpypkTj0vsZZaGpDXR1YF1edaiuO1lqEcGgp0FqAUFStwbY1TQVaSzKVk2eKssjYrHLK1YpVk5Fr&#10;gZaCfZ6z3x9o6pq7xy11o9mUGVmv6l41DXVVY43lcX9AtoZ9bWmalmdPnvD8xXN22z0P2x2NrdE9&#10;aKrUmuebNVu5IxOuLyCWCKlQOkfUjqJcsyqvoAc6DUqs0nGmMJca+6exLC9WSk75NTEVZX/vPu3x&#10;HVlEbO75wMRQFXJu74jtdZeAA2JrWehP+6qxUzHV4KuGwPTTZ91kbBQr/o/FQKe/y6hylfCUkv13&#10;mALEhOtc+BznRFNEQYCXAI9jYIVwvUuRTvn+xvuQIsT8ghjpwBTpVso/Dv22MJ6MFW9PFdnPkb+l&#10;+jEsck8Vd6e+f4kvG3ueGLlQCliSIpzz1yLf754i30vldMIchK8AGBJJ+H0YAxpPxdX+HJMXACZi&#10;734JUVesn0Pf+xI1wrlrnT+HxNo2SWYyAMJkD2o6+0wPWveJkI5tHyNk89s+sgZGx0D/+dAPCkkR&#10;fP86BMSk8mdD307FEjKIxUakk4nnjhFwCSE65e9If6SALVM5wSTJQsS3tD2Ilwhxx5Tq5kCi4Pdp&#10;CIJP5UTPr5mOVQfw+7l/L5LAtxQIKexTf60OPx8SfMWUnmN+kBASrRTWNNi25d2b1zSHPZkSrNcF&#10;TsKrt+84NA3Pnr0ky0tWJRhacH1fCIUWkkJriqLgcNhTHToAfJZlKK0w7kDdNiA0xnXzRwhBnufY&#10;AWBtO+Vu1cdhTWPYH1oOlQM01tQd+Y0QlGV+yq0qhXG2I02VHThcOBCqA31KqXA9qarMM1CSzdMb&#10;ivWaqq6P5DnOiaPfdxwnTuDw9ome2ECrrt0y4fjmz19x++o7nq8z7u/e8tVXX3C9KqmbhoctfPnN&#10;txwOB9qm6WININMZqicf7XC8AonAuRZjJc9fPmdztSG7e6Bpah62exyW9WrV+24W4UD3QPBCSVaZ&#10;BgS1hc9+9Tf8/Fe/wuY526pTZ7d4fi6eyipMzp9R7oKu73Re8OHHP+HZhx+xfbjv/OSmoTWui2f6&#10;Na61BmfBbB/JlQIHme4IzJRwKOcolcYWaxrjEC04LcjKgtVqTX3Y8+r773l3d8vTJzesVytevHyB&#10;ExbnDEpLCjKcFKzWBY1pqWrDbrenKAryPANLB1w0FqUdzaDc7BymaVBZwdvXr7i7v+Xm6VOkyMEK&#10;hJM92FGCdMcswBQR7VQ+N8ydxcCxUzn+2H6c8tFCMGl4vTBvPuRXUv58CkQ87FExnym1F/u+zWQu&#10;aEKteurMazyG6ZXf5wGQSSXiGSLC1JyJ+e5t2+I4j2v9+C8GSk7FgFM5w5gCeGw/j7XBaHxMxGOp&#10;vSy1v4VtmCYnSj+fT/Q4gM19/zJ2bngJSXUs3gvz6yGJ45Qq8yVnADG/LnXWcmkMOUckGCNvCOfx&#10;8AyD/zmcWQ/nhP655lycmCL7mAL3x85pfVLZcLxOEQPGcj3hz63XxkM7+IQLw8/8uDu15oRnXHF/&#10;8LQm+2SFqXx97Ax4ioAl5V+HRFfh/IjldFJnU5f49lPn2yn/OkbyNDrlSRDNTQHwQ7LEub0bOuLV&#10;4UxjroYhtV/H5skluZ8UUWD4LuF+Hp5Hhf7Apedviy222GKLLbbYYosttthiiy32780WAPxiiy22&#10;2GKLLbbYYosttthfYKE6iK9+6/9sCtB2icWuMQWKvKQIJbzu+6iYxz43pbabAlTGinouBeWmigr8&#10;AqjY4fig0AHjQoLwmjEA9pwa1lxxQfgusXYPD9kvUYCQUkQLsVNtmQJD+985v++ghBVXTZl6xzhY&#10;L60aP6ecHSsejPXHperoKXBvqrhisLAAMFXcFwO3hsUOMUD01DiZmtPh9VKKzSmgfWouh4CNlKVA&#10;asOfseKzObWJ1Np1nMfWRMdx+Hm/bWLFpKn2To2HORXMkZpPMAZiRUypOX+pGoe/fp29jxgrpfuF&#10;UymQWEp5bg6ANhSbTRVdxQBh54WE4KxLAk38tg7fJ9aXKfDGJXtf7LNTY2xOTTO2zsXIXlIqNLF9&#10;dU7RzLdjESRHqOSosHcgPrkEBHoscAzWtdM+a3EYpAJwGNughDqCFkIl3pTfEytwDsdTvND3BAgd&#10;v4u4aF9KrXOxdT61p031kf9uofLa1FgcF+y5KHAmBMeP16HzPgz/HQKTk4pEdngeB1iEOClv3b17&#10;x/27d9i2Rkk69XElEcbhrKAxDuu6EUg/360z6CLn6npDnudUVcV+u0VYy9VqzaYoWa03HA41xlic&#10;bTHGcP94j1CCPM9YrUuUlDhhMaZTpJQSVmVJlimk659WwObqBmscdXVg93jP/e079vsdT5487VQs&#10;9xXKabaHCplrMiW5eXJDtd9yeNyx3zcUmWazXrN/u6dt274oVyKkRFiHcJAJSZ4plHa0QoB0tNWB&#10;TDqkLpHOgdQdUEVIGmPRRcnT1Yr8ccvD/R22adntKrSQ5JsCoSw3T29wasfD61vq/QHTWLaHhqo5&#10;8O72HR88f8l6teFaa+4eH6isIcORO0GpJXpd0rQtTbVFKMfTq7JTTxewXq3RSnGoKlrTF/0LiRQd&#10;wAjivlNMDS5UZI7NpbgfMQeUiAFWxmCoGAHF1DybIk5J+ePvAzCNFTkrpc5A8FOK8rFrD/MwVgA9&#10;vG9YLJ/a91O+Xcx3DvvYB6pO+TFhLHg+Nrp9wm/jEIwbXjcGSAn7KyRkCH2jcA2cWr/DNXSKDC2m&#10;rDmlRh6bJ6n9P6YknSpInxvvl5LnTcUjP9Zi95gC514C2pnyp6d80/CaU/0U81liccQl+Rv/+34B&#10;fKwoP3btqdg7NZ7CORS29yUEJqO2ZEwQkgbvu+M9jRNncaKU8vjdcA305+6c4n0yD+PPz+GeA1Dc&#10;mA586ymZp8ZMLGaeIzacIssTM8Qyxz68QNF4dN0e+D/EAFIIxLD2TcztaOxEGsRnE/Nobn+ZiqXC&#10;nKG/9qbi+xThxOm+p3gg7M+uL8/zPFP7e/gesbh5+ExHzORG8bOfp5zK1WEdDoNrWprdI7c/vMLV&#10;NYXO0Crn7uGed/f3WOfYrAuUVChpcMZgnUFIDcaQFRmrsgQs+0NFW9fkeY7WmqpuaEzbKao6i3Wi&#10;89eFwB0VjAWZlB0AHkF1qKiqlroxVI3FAKb/TpZl5FmOayqUlBjXxY5DPCilOBIbWmtQQnXtoCRS&#10;a2SeU6w3qDynbltaY3A9OdNAaOFG80f2MYno/VaJswZpDLdvX/Plv/4L2jS0dcur779DKcmLlx/w&#10;6t0tX331Dd9/+x1PnjyhyDPqwwEpBKvVGiUE1jlc5yb3sU1BURQ8f/KM/XbL7uERSddPQskRaE6J&#10;DqAtcWRKoaVC6JynP/mEv/5Pf8/Vyw94s93ROIv1qACd7e45kKGl9uyYTySFQCIRKuP65ik//+Vf&#10;8+qbb6m2h44soG0QQpIXBQhB3TY0dU1rDNY6dD9XMq0RstOWzpVGFIpd3VDXBilhJ3esipLVZsPz&#10;F8/ZPm7Z7XZdz7wdyNQEOIuSAilASYHSGhpDYwxmv6dpDXlekBcFzvW8GX0+QamuH51tMfWB7f0d&#10;znbkCdJTzMYT+bUB2UhKIdcn7ksBXGPkiJcSGcXWj/CaU8RQsVjLJ/NK+Wd+3jQGSPU/H4Irh38P&#10;Zycpss+UQm24rh/PYEidO7ikyvWc32eMiQL7wzx9KqdobQeejOXMusQY753jm/IjY/06qJeHZMWx&#10;dw/BoSFxTwyoHqTGkrFairho6nmm8qa+X9S2bZT4N3bWFLtGSPAQ5rNDAqfY/IrF721PsjHEaqk8&#10;/1wbzMW/KZ90Kh4I52c4hv35OQVuD8+iLjlXTsVYvt+SirXCNTVGohD681N+lQ94d9acEWgP9x/m&#10;0Zz6+PuSQvtA/LZtybLsovgy9FfnCGDDfWmOzC6M14Z+SREYzu1LU8Qmc+cro7VDimQ8ObWehO81&#10;rO3h9c/a3OM+G9bQVE5n6lxzysefO/cc5qc/J0Ni4HA/Ta0NPrHD1DhebLHFFltsscUWW2yxxRZb&#10;bLF/j7YA4BdbbLHFFltsscUWW2yxxX60pZXNYsVn/qF1WBR7CdBp+HM4tI4Vz/v3Tj71BIBuSmk+&#10;Vljs3zdUGBXCLzQh+oyXgDqnirNDdaYO3G6CohB5BoTp1AB08Mx+YRYJ4L4cKbAOBd3DI6eKmGOA&#10;/PCdUkXVU+CQ0zOmVGbAGL8NzwuB4gfofkGRTPZTqu9PYzwOUI8VHcWA2ykFrbAdzscC0bkR66PQ&#10;QsBWClR5KXDcJVTWYkCF2NieU1ZPqW2kFACn1qjU+J1SxH4f8PAU4N8fk/6YmH7ODrTgbP8n5yCs&#10;VAHplOrH8PuYuqVPjBEjk4gplfhKTnNrc6wYabifryw5TLuu7LwDLgyX7gq/j1N5pO7tE7XExm1M&#10;bSW2XqeUOqbaeEqZMjZ2jTFYH5jSqymHq46vVB0rEJvbZ+be+dICo5C8ZIokxr9frLh1SpE+peJ1&#10;AroNBaAquEZirvfgGdHv26OxNwCWIkBNGfMTAnUafy450/dLj2WVyONgddYiOpnz6Jg5I7eJrLMi&#10;sc4ME2HYv8/9LfGjlF38PjuBJm1ynxjPn24/ttaN3iZFsNN97uSnpPy2of9OPtFQED8mNOjGijz6&#10;S6l2C4E4odr26P04gVaG4aakpDUtb179wA/ff4dtW4pMg4C6aTjUhkPTULcNQmVgOrBZVR3AWTbr&#10;EiwI69g/bmmbhjzPKcuSzWaNFHDY70F2NzxUNbuq6sBqQuCM6fcFgTENWmnKfIVWGdY6jOkUyD58&#10;+ZLPfvYzdtsD//rbf+Xx8Zb72xse7h94cnPD5qrksC7RSmBsp064KnKKTPLixQv2jw+8u7ulafZk&#10;Gq7WJY5OKV07AVb0axkorTvwiLPU1iK0RmmNs5btbocUkk03YinLDevNNddPnnTAnPwtWVnweH+P&#10;qWtQHQhFa4XUipfPn1OUa7JVyZ+//wFjJMY6Hrc76upbntw8YbVZo5SktYa6aXA4Mq3RQiOloG5a&#10;qv2BenVAPLnBWEderpAqo64qrBsARd0zCuGO+4s/TkJwRUr1cM7POf3eB8Gn5+c4ZrHJtTgEbaTi&#10;mxjp0tT+HVOsSymInd5NnBXZe3pZ/bLoknvDyC0Qp8+O13MX+b1Ivvf5M3brR4xcxxgbWT+6+TVe&#10;p/q1R5yDF2L71PDvS8isYgRTc36JD3j3VcEHvyumcH++B4zj4NP72qivMxQx+0CNWBH3HGFCbMyH&#10;atMxcMScD3NR9mPCjw6LvP8tC7SnFCtDFfYpMP/7EHD5PnQspzFFQBeuEXP3mlLZTuUSUv7i1LVj&#10;67C/x19ClphqRzkB6hs/Y9e2WZahkFEA3QCCP+VezkmjUnHAdDaPwJ8TvU5y96cQroefun49CoGD&#10;8swrneuTS+bS2RxPxa6jVTPM5XTvoZQc/VuIU9xw7CNnej98HD+HOcCzd0vMPxfkQIa1SBAH5qcI&#10;E8/G1cSYDnNb/jjwfV3/58NcTgEau3fowNj++EqBJ1M5lZDYJpVTmVLF9O/TgTQdtA6ahtsf3uCq&#10;Cu0cV6s1xhju7h46H9m2WNfihAIU2jmss2Q4yjJnnedo1d/fU4i11tC0DcZalFbUje3U3l0Xlzgs&#10;to8ztC4osk4ZvUXStIbWWVraDtBsLEoJ1uuSTCkO+xbnLMY4DnV1VId3QiB7Ah2pFFoppBLkvXpt&#10;XhRkeYFQEtuaLgPqJlR5OcVGXTs6lBAcHh/54ve/pX685zrXPD7es93ueHLzlG3V8Pt//C3VoWGz&#10;3lAbi3YCpTN0Tzrq+rFvrEFJiUBT5gUfffAREsHtu1uqwwGtNFelRumOjKtuDcLZHnsq0JkmL0vQ&#10;Gr2+4fO//Q0f/vTnPBxqDk3bg92FRwJk+7xvmrQstU9Y0yCkQkiJznM++elP+ennv+SfH+5pTUOe&#10;abqQRdI6i1OarMzQAmzd0BpDayyNayi0RgCtaXFArjOsbagPNfWhwlQNz58/5/rmaUcMttsjlaKq&#10;GrS25HmG6NdbJUApyXpVglC0raOuK1pT0zrI8pw81yjTkb5aK0A4pARMC21DtX3E1jUyX3U5DS/H&#10;4UgT58SUhc8J5uKg28HP8QlbYirkcznolP+RIreJ+bZh7jeMKUI/xPc9L1W79u/l7w8xHyVFthPG&#10;EErITq03QdgTI8lM5dqVylBKIkQI0j8/R5nzd2MEbv6+lgIVzwFtgy36bGwc98mEfzlFohgjBAr7&#10;ZkQW0xNEzKk7x941BcqdOnuJnav4e+IcecMU6Dym/B62X0ha7n9mmMM+8H2K1C6lUj41ry89f0mN&#10;8VifxMDiIflxys+M9XusjcNzzDCmGtpq6rwr1XfnuQ8uAmX7/RiuRWGfDs9lvdz1JfFBrA3D/gr9&#10;yPeNYeeA6Kl80lSuYABWx3LWaaLz9J7kBqIfERDliv4M6qL3vixGmtoj/fOSMMcQrudhrD18P0aW&#10;Fa4dqfGbmkdhH8bU5P25OnXmN0Vm9z5nUosttthiiy222GKLLbbYYost9u/JFgD8Yosttthiiy22&#10;2GKLLbbYj7YTIHoAG4UAhaEoKgaMC9W8fJtSG5lTgJhSjvM/H7vmlCp4TD1p/J1Q3Wg4lLYXK3pf&#10;orycbq+ugPq8UGD43/ZFUf69hn4MwZDmrD2Gz1s7tMVQUDkG18cK5MKiplhh3RyY+H3Un8dtjdcX&#10;fgGY8Yqs/L6YL7SP31uc9UXXFnby++G7p9Rrpgq+YoU/l4KWYvMtHKsphcvUfPE/FwKNU6rGKXX2&#10;qcKIVEFkqEYcK1KMWQzkP0VWEX4vpjATK5ZMqUf4QKRUUdC4/QQCcwQahfMipRQUKzaPFc6EBSs+&#10;mD1WiBKqmbRtOzt3Y2t4+Kxhoc+xH/vCRdfBEE9ALHfao/z5aXuyDB+MEI6p2N4Ta8sU6Cg2dmJ/&#10;n1P3G/XnUMQ5YKf7d4ytVaEyRmqvSRX+xgqDp+ZebMzE+jN2jblxkQLUp9a1EyAjJMAQWOvOiGiO&#10;bexAHAvpT+8ulTwpzvn3Gq49szeM1mEHSnSFiEKO+95ag7P2WJg4AGQGpa2wgE31IKjY+JOBqvHp&#10;XYn6OLH1QFxYHBkq6QwA0cFC0CTEyIqYHAOxz6UUkE9+aaxwupsvJ5CnGK2bsevGxmGMiOb0nP34&#10;UbIriHTd2GoONbdv3/BwdwvOkecZrWmxzuKERSqB1BKDwxmDFBKlM5RwlGXJulxRZDmsNuzYomQH&#10;Xi+Lgof7e96+e8OLlx+Cc9w/7rBOIHXWPW/f/mZQlNc5V+t1t2YqRV0dcM6SZxnVfo8QgusnN1SH&#10;HdVhz3fffMuTzZp1ofnow+fYqkYIC73ik0SRacVHP/mIu7t7Hh+3bMqMttbs65rdfk+ZF0jRKWZW&#10;1oAVCCvIlCbLClpnybRGak1V19RNjTE1T1Y35EVJsVrz2c9+xmeffca//vM/8sP335JpzWG7oz3s&#10;qGx7BC7hHFerkk8/eomTkjd3j9T7GmMtpjUIKThUB4qyRAqJcY66MRjT9Z8WIIXGWMHD7QNCalxe&#10;sFpfoVSG1Bmt6QBPrXE974AdqZaHytPhuj8UCfsF03NgyhQ5lT/uY76f//NwfsXUHecIfWKFx1NK&#10;3XNEJqfPiCO5VrdWi34d99cZOwLojO+d2ovl2fsO1wrXI3/Pi4ED4oCcaQInH3A5er6AyMOOrucm&#10;ffOY/xGuSX5cECuu99dtH+wQ/i4VT5z2XHcGQAiJaVI+3yUK2nOKlymfNTXmU3FXKn48jyfTbRFT&#10;lnsf8P3cXnup8uTw95jiWzKbM0HaFI4PX50zFc/H/MEYwcyc6l8sn+BffwrkPaUqHvORY8QJse/O&#10;KZWfvYd/rwkfqssZiCPZRkzBs/NL1ZnS5PsCic7ayncSj+sWwT3siWTMMQJAn0gViSuwTvjvcyCU&#10;qb3l2DZSjkDlsTcc+3uxeJmjGu9AuBTmV6ZiwGi/kgDUeSD4SxVSgxtEcybDmuMDkaaJZ1Jj0UX8&#10;ePve5Gip+/o+UjgfY/maVC5HStmRyfSkUffv3iKMYZVnCCy73ZbH23dUj4/QtiitEMqhRUfApKRk&#10;VRSsy5JNmY9yDcYY2rZGKYHFYnDUbYsxDoc8xhq27YBWUgjKPOsIKpqGpm6pm5bW1DjRItSJpOtq&#10;s0EIyLTENZJ9tWO323Ooa1SWkeU5mdbQr7OZ7sDjm/WGtrVsNles1mtUloM5IITsFeQ7kilBDDwE&#10;wnXxiZISW1fcvXvL6++/47ooKITj3lhMa/nt7/5IUW5Q+YanVwXV7gGV5egs72Dnwh0pL4ztQP3O&#10;GopsxQcvP2C9WvH1d9/w5vYd2/qAUQV5vkYOc0tpateAtSidUaxKdFHgVM4nv/wbfv5X/4FD69hV&#10;FU4IhOv+7wgHTmA0yTmBWmpPHHK9FtvnTwQ6UxTXGz752Wd8/ecvedscaOsa21oMYAChFNerDVer&#10;FW1dsX14YLfbdgSrOIRzmKYh7/teK4mx3RjYm0e+rxtuntzw4ukznj1fIaWkaRqapkGiQHbPp7VC&#10;1l1eT2tNnufsdjsaY3BC8LjdkR0km/WKsswRUmCF69V9Da5taPZ76t2ecvMEISRSdv3jz6GpHMqc&#10;6nqMoMMHzabySeHaNqcJ9s/mAAAgAElEQVT2eilhSrhXpxTpQ+D4HKA4BObF8t6xfSFUdU4R55yB&#10;bQVnBFOhL5ImRosDCc8Jek/9FQPLRv033CRZ7SWEoTFwdhgj4eI5V59ENeXHpsCSYXyV8nOF6HyH&#10;VH9dEjPEzinD/dePw8LYOPSZYntgbO+dGhPh3Ej5MCl1+6l9fi5PeEnbxdpqrl9DggutdZQ8LeZf&#10;zK01Azh4itghRl4YriOx3HlqvKTm8ZzKeYwkOyQsDomQTs91IuLzCRxixNFT4yaWc5hag6f85Evy&#10;zLEcVJJ0zPOFw3PGMAcWyw+l4rtkrsulz6bH/7bHc6m53E6MEHgqVo+eoU/kfDq/gbOc2tQ4neu7&#10;2F6VatchN+rn18NYN0YeHyMyWGyxxRZbbLHFFltsscUWW2yxxRYA/GKLLbbYYosttthiiy222F9k&#10;58C7c5WrmIJFqBwWWqxQwj9oT7HFD9cOVRliRRRDwfH4HnJ0wOo/a6rIe86Goru5YowY2D5sjyRA&#10;cvzpYz80TdODQuURADYusDgBwE+XHgMa4qz5FmvHnx2UJmOfz3rVoqFv/OvG2jYs7jhvz8sZ4OeK&#10;7sKikfB+HVBeBQqT50BBa52njiWj6pqx/ooV0YTFUbF7xr4/zI9YcVtKeSvVZv6fYd+E6iCx/onP&#10;g/gc8FV2U2otsWLWFCgmVpAXqlymrjdVzDX351wxZWw++UCZYX7E1Gticz7gdEgq78y1U+y5Y8WL&#10;/vydKhALC17DQqxwXk6NjVRx3vH9j8qAYiSuEXtPX73+kn6LWaqIcxjDc+CrFJDW/72v0iGPqoUu&#10;usz7bTuM73AfOVcFdklA1/COg3LK0Of+802RdFwKmn7fsZOa++F1OsXvtBJxfK0b/h8XzgkpsQk1&#10;qNi8CPeTWJ/HAD9De4fFX9a5EYAmBCmG14gVm08p1F7S/qlC9zR5wVhBdYqQaABlxKbdJetXDCAW&#10;K47v+vNcrWsACMbIWFLvGVsv4vtHB/SwxrDbbXnz+hX73eORXKgTGZUoI7DO9DXg3bzvgOEZZZFx&#10;tdlQFgXWWtabkufPn6JUTlloqsOBr7/+BpCUxYq7u1t2uy1FUWD7Aseu0DHrwCq2A9KsyhywGOfY&#10;7Rqwjt1ux9Nnz7i6vuYjB7e3b7BO8eaH7/mTEnz04gnXRYY6KtUqEF37NNZSbq75ycc/ZfdwwDpL&#10;ma/46tuvMU3DVlhyrVFC4qyjqjow+qosyZTENhVVW1OsVzy5XuOA+lDR1DVZpqj2j9zdvuHjj3/C&#10;P/wf/zt/+O3v+O6rP3Mr3/C2OfB42FHmGYUuyIQA6cgUfPbxB9xcXfH1qzfU1uCUonHQHCqa1pHl&#10;OUrrDhxfH5ACCq1RvUO8rw0GxfWHH1OUG5zsgEOtsSf/WQqw47U3HKfDWA2JcubAtzHSobRiVDp+&#10;SllIlhLO+6l5OzVHY35kDFAyvqeIAhDO1dNJxo1ThEmhnz+0WUiydlJ0TxP9nPexOAMHd+uMmW37&#10;uWtPAV+mSHeGP4c1OwVMH/xhY8xIKc4HOPsx9XmbnIOPfB97br0OY8E4gCf+zlNELuGfU7H7pYQ8&#10;l4B1LyGs+zE5hKmfxZQJY+82N2fmQL6p/XgqTkuN21j/z312CiCfau+p57kEgDO3nk4B3I7X6BXG&#10;58Zc1xYWKRXWef0ZgDRSfvQUWCi6LsMRGHYKqAbvxftvWE8GcG0Qdx6fUXSEf0IqekRbtzYKknvj&#10;JaqX0fXuTLndJXM9/po+jqsTwD5H11/DWjqEW9aOCQz63zG1bvSkVn7bDiRXRNaTYzt5uN7R+nj8&#10;dywuGWLH07ue8nuD6r0f54kzPzhOnGaPOcI4+FCe7avDvpgi5BzuF+45A1jR4TrCsJ70zQnR632f&#10;2kAqCZaOSMq03N/fUe0eyZwlyzKMNdw+3HJ7e0tbtyipsE6ipO7jqp4exzlUnz4wpsXarv2atu3m&#10;rjJ06U2BsWAcCGzn+wmFE/boAyglyHLN4/2BfXWgbmpaYXFC0DYNUinyLOfmagM9IYOSAmcMddPi&#10;XJc/zLOMPM8wzoJ0CAlKys7nVoLNkyesNlcIoTp/9EjIJhD9OHDeeJS9arMQ6uibtHXFN19+AXVF&#10;uVkhm4ZVXtK0hqoxlFcF10+e8e7tLaY1rIWgaQ7UhwOlzlivVigpOTQ1NI5VnvPk+gnX11fc3d/y&#10;9v6WXVtDnmMt1HWFbVusMRgsbduS93FOUeS0CJ69+JBf/ebvYbViV1dYJ9CyI89yfnx5hPiLKIlg&#10;bL0e1kPjLFhLpjOE1uhixfOPP+HFxx+zfbhjuz9gqwrZ1KAUDkmWrbnJ16zLDYfWgGnZHw5U+z2Z&#10;kkhraSsDh6oj7coylJRUtmW/31PXNU3V8OL5M65vrliv1+y2W1pj+n6lJ6+DXEmchXWZs89zqsdH&#10;9vsDxhiKPMdiqU1NWRbITELbghMY3VBtD2wftqyftehcg+3mk3UGhz0dD3jpMiGH1kznhFK5jxjR&#10;7dR+PbfGx/KBMkU6NAHMTCkGX+rvpXypML8TI4lM+ecx4tcuZ9URs/mAdSnEaL0Ngb3+/tMREfcE&#10;Ln33+rGHC4htJv1Cfw23DiElLqoCz+R4mTrPO2v3iD8WgnH9OCaWwz27WJCnkY7RejjqJywMsbxj&#10;dDZ4GjP9fobDOnv83CVxShibpQDU/mdDRebUuJxTzI4Bqv2xFPPxU4SoKcX2uTPNqXz31NlmivTK&#10;B5jP5aFjZzRnY3Y0HuyR1E0F7R8ChX1y99gac8m5wpTPOkVwkCYX9PbFPl9ibcfE2RE9iI6A1Z4I&#10;6mO5mthZ4SU5lzkC+rn19pIYYe55/D9jtQYhoekUqd2oL3A465O8em0me982+S49Ea/p9mCfBLHz&#10;60+kxqJfpr1wJLlmx/Lyo/eNvEtIZhfuLcPvYuTFU/mMwXdvTYuUCqnUMSZx3u8FDlx/HyGwnmfn&#10;hQ5HQrgTWWTfD32tyenzf1l+ZbHFFltsscUWW2yxxRZbbLHF/lexBQC/2GKLLbbYYosttthiiy32&#10;I22q2MW38GDZB6EOP5u63vA7H2gYA2H4Ba4xxYmY+oavYH86+D0poPvPFSuwex/m8VgRSEpxaUrd&#10;zb+3r+4agv1PKkYOrWOAkpMSAIjZPvQVD12vpDz+N9F2Cq8TguKm1EX8f8cKhuYKcEJlx5j6Rkrx&#10;8fTefiHKuFDgBCAa2tJ5Kp0c2zat4D0PNpjql9RcC4FEwAikmVKZCBVzYs+VUqpPFUzOKY5NgTTn&#10;+jc23vxn8gtDfCX6qbZMgWhS954jJogVlsUUftq2PVODT93/+DnOlSym1o65QqJUcZqvDpK6briO&#10;TYFxpvpxDgAxArKNHvY4Pc/mcKhuMjX+p9Qqh5/7RAAx0PtUP8Tm+JSa/KBqf9YugcqU/65TfZcC&#10;7f4Y0Fa4hsb6e0qtaWoeh38PFX3SajQpdTAfQDm879BWKr63R0hI/LUlVG9+n/E9fHe4jr+mporN&#10;xQn9mRw74Vowpex6af/MEwik18SpcTP0l3PxcTOQQPhtFOvzEETngzv75jru48NiYUyoysxRffqk&#10;wnoOkB0vOGOVNWctBoMUHVhlKPg7HPbc391hmoZMKXC2A6K4jjTH9WqjbdtiW4OWiizPkFJQlmU/&#10;hhXWGq7Wa548ecphv+erP31JVTV88PJDpJDc3993qoJSYT0AlFIaax1KOlarFetVzmG3Y3fYd8qF&#10;WYYQ3bjJ8pyPf/IJdVtzd3uPabZs7+/YZxK1yilz3T0ToDOFsy3WOQql+ODlB7x99Zrt9hFBQ5nn&#10;bA8HmsbgcKyzAiUVGEGmC1SWY5zF9v28f3jEWct6s0ZJyf27t9RVgc40jw+37B/v+eSzz/i7//hr&#10;fvnpT/nyj3/kn//5f/LdD99gWovBIpVB4DCmASzrLOPl9RXv9juM0rRCYA04p2iMw/Tll0JqEB2Y&#10;32DBtFgnaVsLKPJyhZASpTWiadFZ1hVo9oWxPgA+JBqJqX2lgBGpNTEGtBjP7TQQcvp7XEyUEYJd&#10;xz7wWMEp5hel9jh/3U75+/23zmKVS/ecqbjBL5aOvWNsz4yBBM7XbTHae/zYIOUzXArwnwM+xGLO&#10;sK98HyEEQvo+aKg2PY4TxJl/5sfiU0qjKfKv8H3mfJUfEzdMqTXOxQSxe/jXSMW4/1Y5mItBw4kc&#10;Qsy39uPikLhjIEwIARQpMHwqrvhLc0wpH/2SdSw+9+YBe7OKqTHCpEicGIs1Ru0qzmN62bH4dCCC&#10;mXVgzo8/xvfDvuLlCay1uB4kc3qHDoyA6Ih9dIyM6ejPjRGWIYDq0txfNEfkv88AfI98/rRedf/H&#10;4+nTs/qgbRE+g3NHEGAYf12UuwzXbjheL1w3uvv1beflLaSURxIF60ZQkRNQ5khCyZGMcdh/Bh9S&#10;iHC8D3uSHyuOx0kYV8aILnwymVg7j8eiOAPNH9ugR/44B8bZE5xLCoSVJ2CQFB3pgrNgDbatebh9&#10;i8BQlhpwbLdbvvv+FYeqwvX3dM52wHZr0NIhnEXSEx4gqKoKYxx102CMQ2nBvm5o2pbWOpzMENIh&#10;e/V448BJh3OWPMvIMoUDDnXDvu6InZASkAihkFKwWa9Y5WUPWO3AmQJBa1pUlncxjwSEw1iDGAB5&#10;WlI3NbJYU15vUHmGMea0b3te0gB/dx5Jg1IdoUBrGnLp+OqL33P36luebtas8hyLQIsdudZ88ukn&#10;WDSvX//A48MjT2/WOGdomgZwKJ11gG0pEEoiEazKkifX19T1gbe3t7y9v+dgHGQSpSS2J2YwdvC6&#10;HZmWlEVG3bRcPX3G3/7m77l5+QGPbUvtXBehG4Nx53u1QMbcwege48fPEoVUsh+DEpkXXD99xmc/&#10;/5w3333H49t3tNYhnaNpW4wB6x7IshUfffSCm5cvefbpJ9S14dW3f+b29Xdoa1BArnPE4EfK7il1&#10;liGEpKoa7m7vMKZGKYXWuusT2YEtrRVopXG2pcw1uVY4c03TNFTG4BA0zuGalsYajLMUNkNKSa4y&#10;6kPD7nHLw8MjT5uGTPvEkxznOZ4w+GiaunPfL+XrvE9e+hKLAbyPz+CN61Hc8h45iBRgdirfMZWP&#10;D8GnsbZJEX75JJfnAMgxqYvqSRhDv4xueegBvPZIvDv0awpoPZV/P4IyJ/KhqZz5FBHPnE9q7YnA&#10;xrcYSVgMuHpGdhOMp5j/N8rdCtGB2v17DX6s8M6FBEeiERE5YwqfOXy2kHAx5qOllKFTYyn8XJjn&#10;DsnL5mLH8H//vUKS4ljfzM3DqdxDjKjs6I8G43nIC/rv638uRdp8thZIMbrXcA6jlELJc0L0VCxx&#10;KXFm6P+GCu7DvwfyyhhxW4z8bOSLD3mp/vpayRHY389zzAG/5/LIsbPFlKJ5KkeRiotSa8/Umj1F&#10;4hzrw5SKfDRm7depgH+l98k5koVJjwDdWXcEcw/+ubeRxTwXj3RL+BtzMt8Vnk2NnlmM16ohpx67&#10;hn9eGhKQhO2XPLeWHRm8wx0Jbttg3ZOii0mMNee5AimO8YRUEhfkGkc1HmKIz5Z6nMUWW2yxxRZb&#10;bLHFFltsscUWgwUAv9hiiy222GKLLbbYYost9qMtXvD//gpp08p68e+OlB0SB9pT902rKPoFQfGi&#10;97lnPldLHQoYxBEU7dwYgH2u1is8APXwnQHA58tvnQ7IfeXRmJJ0p/bUfSJFQBD2aVjwklLWi6lb&#10;pNosBayeApHGiiWmFDRSKhYhQMd/zxAM73/v1K/jcTIH4Ig9/6XjPQUqv0QJYUpFPlQOiKnMhwUS&#10;qfulgAQxsPwUCGHunVKFOTEA8xyoOKXgnSrUir3z3GdSbRN7H631scgrpkgRKwo7PgsndaRLAcup&#10;eRd7txjgaw4sHapsTK35qQLLqZ8l9yIbBwGGpCApFchUe6VUeFNKOJeAoMM5mlKU7jv5VNh6dh13&#10;tobF1uhLyCjCn7VtO3rWmGKIv1ZOkVnMFdLNFYReohKZAif7SuPjPRM6UEL83sdCq6AgPFR6nlpr&#10;YvMupcYUK/qTUiKCQtSRV5BoyynloLl9Z6oY3Cd+iRdEy9GYTBVC+vtsCvQYa69wjQyVimLKUeO+&#10;T63HeP6VRMphXzRRFZzOfxu+5xEIjVQ9u8LTQ1Vxd3dPc6hom5Yi1yiVIYWkNe3x2WxfEG+N6UD4&#10;PXBqVa642qzAtJjG0NQVEsOrV9/z+s0b1uWKq6srdrsddVOPiEGapqEsCrSStK4lyzKur6/Is4wd&#10;FmPaHhgjO8VMYzGtpVxltK2lPuxZl92966biIC1tC1mRs15vUFribIupO0KBZ09u+OSTj/nyj3+g&#10;aQzrsqBuWxpTI2ynnuSEZHV1xYuPPsI4w8PdW5xU/XyD/fbx6GeVZY5EsylLlMrY7x74459+x8Pz&#10;l1zrkudPn/JXv/gc4VrevH1DXTdYDSoTRzUm5yxX6zW1tWzbtvOlZQcyq5oG6RxSZ2ityLTEtjVN&#10;3aBc1ydN29C0DYf9rlOGp1dqtEMRvYkWvccIl2J+ypT/NPw7JDTyC0JPa1GaEOQSMpa5WG8qFguL&#10;5sN9IbbexeZ5bA9MFU+niqDPiZ/skTQtVLvy97CUInvsuc73Ms5iX79I/xxYYI/quz7wsCvwbY+g&#10;8im1v1TRuO+7h2tjahzE2jy2nsbirHAfCcdqGGPEyF3m4qIYcOB9x2sMCJUCZvhzzn/+ELgQAxDF&#10;LCTfusRiJH6xGC+29szFQrH3jcUZcz5wKnaYI/Sb8jWmlGenfMU5BVLf/Hg0BPukgFU/pu8uea8R&#10;oVcEpBN75hS5mP9OMfJH32JgJv/6xtgz5Vhr6dRSncU4UEqOfn/KmRElrhjuEYIoUj7rFHAvtg75&#10;690prxbfowZl9KnrzuUiL3nWVDyQ2j+PbWkZEQgIcVKRvGT8+eMqBP9PxfxzhJNTcfMluS8fkBtt&#10;x5NDfgToimEsSwHW4oYUqHMoIREYHh/v2D+8o5SOMsuwVcXbt295uLunrusOuCg6JVScRamMXAtk&#10;26nFKylp6hpjoW4NjelUgVtjMXWLAVpLp/7tHKs8QyiJa1u0VB1plc4QCPaHPY1pMc4hlabpFStx&#10;kGnNKi/I8wxrOzVhayzGWlpjEPpExGr6MZzprFMoFgqEIMtLytUanWU0rRkRokX7ZwCFWkOWaXCO&#10;/eMdX/7htzy7WrHOMzAO4eDt2zdoJUFJ7rdb2vZAnksypZFCIZRDCEdRFORZgTU1WgqKTHNzc0VR&#10;Ztze3vLu7o6qstQ9mYfUEikdWa5o9g3Gdmrmm9UakOTFir/+9d/y2ed/RYugMQ6EQkjots80yWpI&#10;5pPaJ8LfWWup65oyy8jznE9/+lNuf/gl929e0xz20KuPGyy77SOvlWK1Kfn0Z5/y5NkLrm+e8i//&#10;9E98oTPevfoaZxqU6MYJAmzbUlsDQqKUoDEth1qQ1wqts+NzFUVxBO12+cBuTABs1ivKVcn+Ydcv&#10;3CAMKKloGosSBidaVCFpdluK3ZZ9s6c1NSu1AmdpuyW781NdmvDWJ00IfY8pcOIcid4UscwlvsEQ&#10;0x7Xj4kcecp/GYB/4R5/ydo+pU6dspTflvpsKt45kTZGnsOdq/ZOnTWIXsE8tl+egPhj0Pcc4VQq&#10;/zWQZqX2mzP/M3G9mF+rtT4jvR7iJ9f7Jc45WmPOnsHvl9APSSkehzHiRfnoC5TSh3YYzgBCArIY&#10;Adicr5GKB1LxQ/iMYX7Tnzdz352aF3OkdLFzB5+81W+bYd3Osowsy2bPYoe/h2rgx3yKkDRtM/q5&#10;FPIs1hnOdH3fOcxt+O/vj81hPvj+eTimYrFlSDYU9vMcIDm2bsQI3WKK8mFMETsfjc3nOYKFmA8c&#10;OxNJ5V9SBPipa6QIYsM+8/soNqZ88n7/GtbajkDDW4diZOKja7tzTz51JiCEPJKazJ13x8iOw/Vv&#10;6pzan3v+df25Mxejh/GrUmqUA4nlD8Jx5ZNMh3mZM0Jr/m0IBhdbbLHFFltsscUWW2yxxRZb7P9v&#10;tgDgF1tsscUWW2yxxRZbbLHFfqT5KgpAFDwdK0pLqe5OgbmGn8eK/MICoEsAHafPxZn8B1Wk4R7+&#10;+14KND09uzwymnuf8FjkxUgNtv9p0J6pIiRx1rZhAYvWqi/ijys1hkptMYBeqhh2KNqJgdq11mdt&#10;67enf78zZWc3DaIL++tS5d2QMCEEw/jPcSpaYLKY3x+/MYCEf/1UGw/f8T8fFmrFwLtnoyEB5gj7&#10;eWDSHwrJ/OKiWOH8JcDJWLtfWiyYKrSbUxafKsqMtU1YKJtSWY+tRVMF/VPjcAr8GwMr+GMvNmf8&#10;fuqKRGyU2OFS8MYl4NkYqH1q/F0yRi4BskwBrfuLjNWgXHzPiK1PIUgxVgw69S5TxaGxz/tz2H8G&#10;v1A07IOpNhG+5L23ZsTU+aaeMzaHUkXkqXHiF+HNKWKF7eDfJ1QvmSoAja3jw54Ya7NzkpnzNdPf&#10;O40xqGAP8wGoKQKU4R3CArJYcfNI2TOx3xEjxSBdVBsCby/ZF8N5ESMUiqnphaC5M7XSyD4Zb/95&#10;Qo3Q/5oDH/pqNv6+p7Ue+YwxINYJaO+vObZXAwefcGjcNwopJFLLo6JbUxu++/Z7DrsDSihs6+ik&#10;ASVKZejMIZrm5DNJRVHkaKUpC82qLLpC3yJjd9/QNBX3d2/5+usv0Zni2fPnSCW5ffv2qCjUNA3W&#10;H+9ALiV5kZNphXGW1loa02KtIdOaIs+7ue8cVdUgkLStYb/bUpUr6qYEWqS0iEdFvlqhpUbLDOUc&#10;tqk5VFvKlSYvJG7fopUkKwrYNdjW4bTCas0HP/s5f/f3/5lDU/H//Pf/RtW2CMA2DSrT7Hd72qbF&#10;tDlQcb0p2VxdgVDUbcurr79mt77i+fU1L1++QGv48suCP3/zHYdDxUqXqKKkqlrqxiCkoNQZ1oEB&#10;DILWOrRQWAEIhxTdmMmzkqYHQzljMK7i9vYVf/z97/jkZ7/g5oOXZJmm2lcIwZG0YArwEBJGDGMw&#10;pXwWA6WGhE2xORQHogvgvHD7EoKjmK8yRVg1vFv4Xpeoelk7Vqby5/3YP58nmYq1U9u2kZhqXNjs&#10;q1nH2iTt0ziPRINo4fBwj1hBd9iuMXIypdSxkHhQqZvynVI+bOrdhjY+xaDTamphbBrfj9wZ+Yiv&#10;Jp8CtadA3FMxWJhriL3f0MeptvHHW4wYLAagmwIahOP3L823pPoiFW9dAub2feSQvGDKX5wbXymQ&#10;2xTo+VIwu7tQffvSWHlOcfN9491L+zHcI1L3fV+Cx0sIBKZIGxxxxdzTZ2X/GT8uA+v77xPxe0g+&#10;MtdWc8D0kAwpBkpKveucEmRsr3qfPEjK554jexm7xLbPI0Iod5haF8SMYmRKeTMGjgr95UvGVWoN&#10;OP3JKMcaPvdY0bT7sMAiezVNlSk0Ats02PrA49u3mGrP+mqNsIbDYc/d7S2mtbS282s7wddOUVni&#10;wHY+96ookVJ0at/WYYztfHTRK7wLicVhnGNf1QC9z6wQCOq2QosOJO6spW1amrYDHlvXkUkY0yvE&#10;K0VZ5mR5jmkOCCRNW7E/HBBCkWWaLOt8KGcdWnfq4W3TYDJNax3rvKRcb5BZRuu6mGbwCUY+Hh55&#10;gBBI0SneK+CHr79GNTXXT6+xbUXTWr784k/cPzwglKRuG4xpUApypZDS0bYtUjiUEGit+r5wSGdY&#10;ra64vlljrOGHN2952B2oWovM8m7sWoe1bRcf98qdWaZQWiNkxvMPPuaXv/412dWGqm9zYw3W9eqq&#10;ge/6PkSGZ2PMOVzvT1lradqWLNPcPH3KZ7/4nNfffcfu/p5mv+9IvgRYKakOFW/evkOVBU9ffszm&#10;5hn/23/9P8lXJb9Xgldff0FbV5RZp2oPEulcN6bo1sYaR1VlaJXT1A02c2RFQdu0fY5+GKcCqQSZ&#10;Ejx9es39fk/T1hhnETKjtYJcFBgLUnVkCdY17PePbHcPNHXVgZm7yKBTZbXMkg/7c3fIZcTyv3N7&#10;9BRAdirGnyJ4SeUSYv5ybN+J5damzhmmCFhi30kBN2PnAH4eZTK3KM5zWrFnj+XUzgDdMKvWjeOo&#10;zBtb149tzTS4evicrw6d3g+6OCGMkx3uqB58bCtBNwecOKrGj/oZsAN5j+1IPbqcmcAS913DuDjs&#10;0xC8HO6f/udjANipsy//MzGA9SV7azg2LiG2nLp+7EwwFWdPqXHHxtdU7DblqwghRnHvML6GuH6O&#10;UHB4Jz/OtdZ2hDpSMnDjaKmi9/b7Jcyxpoj6QpB0iijOHzcxAqzYOhPL86aIEsJ8dYoYLeaTzhGU&#10;hO00nC2mzuNTZOnhe82dQabGSmocTanS+7maVPsMuYuQ6PwYPwt19GvC85yhD/zcStfJ0/vImOhY&#10;JNenqXcKweF+zjvVh7G821TMM2pXRJKQPbWXTMV0sXU2/JkUCwB+scUWW2yxxRZbbLHFFltsscVg&#10;AcAvtthiiy222GKLLbbYYov9aOtUFtK/TymC+8zd4edjNlWYCiTBjdMF1BAWkoJf9OuDJ84P2du2&#10;PT/MTry7/x7+NXqx0ASj/Rg44Jzta0DP1UDG9+oKOpVSNE3TAXryvP9up856CXv70BYxQMrwndQh&#10;tq9QOVznUlXgWOFPCFoZQDDhGBl+L0RKpUUki/MvUbiMtVWqMCBVVBwC7sIig1Sh+1BElpoLKYW+&#10;WMFySr0wfIYYmCI1P8P3Dp8/9m7juZAmW0jNo7DIZK6IJPYs4XqRKtxI9f2UGnysfabGd0iYMK1S&#10;5HDWdgWuXuFUrO8uUdxOjdvYXA3bd24NDO93ydoQzo0U8L4TQeqVm3u5uKn1zAdghQVoKWBeqqhw&#10;KIYKC70uIQiYAor7QIM40JHRep9SZ53q/1RfxtczEeyHp7U0Bi65RBkkfK6haC4sKAz7fkr5JTYm&#10;fVB6Chh4JPJxtiv87fdZmQAC+gokyfVxUCkbgBsRwoCjUren2N39bqwqPJSwjdoVRkVfYVu0bXu2&#10;N4fAxMEHSa3jUxzFyHwAACAASURBVOM3pTo0+CqDj9W9i9/unTSeUiJCChT3aVK+Q0qNyycp8Psn&#10;BPvEiun8ou2U7xGOzZFfy0mZTUhoW8N3333L999+S11VKCHJM3UkDhL9GGtbg+vBmVLKHowNz549&#10;QUjB8xfPefHkhu3dPXe3b/jd73/Hfr/n+fMXXF9vaOqauq16UFqvJN8XbgshUFKQ5xlZptGqe/am&#10;aXFOkPXgmd1u14EpspyiXPGTjz/m7esfuLt9zQcvnlM3Tac22ZWRc339hCLPUJlCOt2BwestVb0j&#10;y7u+FlKgswwpFE4IWhxCK9bPn3P14U94lmsqY/lv//f/RY5ECQmum1+73Y62rWiaA+vNiuubaz76&#10;4COyLKdtLdvHLbf3dxQ64/r6hs8//yWPh5ofXr+jbiy5ynC9YmVT12Rac60U99sdjTUIqSiLAqlz&#10;GmuwzlJVFZtVSVGuMM7RtDXSOnaPD3z1xZ/44x9+z3969hSV5T0BzbCWyVkSHV+BbKpwOfQHY2uf&#10;tY5u6AlvXLrEnBwTpZz7Od3v4+u2SAI6QsIVXyl7ao1Ory3nsY5ztgPuuJO6sHMkfMReLVbIwJeU&#10;RwIL56aVxGN+1yXEarF48uS7t/gAltN6IUag+aENBlXlsRqzGa1rYbF8qK6VAsmE7R/6ZVPF7tPg&#10;f3e2r/g+g3+fbp8/fW94txgg0ldam/Jp/b7u8hI2SegTkl/F2ugI7hEdsGzYa22vCJvyO/x96X0U&#10;NOP5FTVaN6b8n9Sfl1gYe8cIcVIxQGxsXBIvzqlFzuUmUmvLnKXe5X2vM5frSa11c2tjKpZPKXTP&#10;tc37tmmYV0uR2AnAxkiZIsSJsXxRCowSG0shUV0sro/lV05xlI0SoaV8uvD6U+vEpOr2TCyceofz&#10;7/rxlT0+c6iIHWuHuf6PEYPFYsCR2mICPJUiCI0BxAYF+KmY+2xN8/pMqcFn6cDZu7rm8e4WaRps&#10;W1Mbw7vbW6qqRiLJdI5znY/XAbFtH3t1v5OyA9FY6zqguT2Ro0ohcE4gpaBq9ry9u+P6+gatdbcv&#10;CIuSAq0UmVIY21I3DXXbUtUtdgAfO8iUQknBZr1GSQlKsW8aDoeKx+2OrMiP+w6AVhonJG1rkXkH&#10;CG8NZFnBanOFUpqqbbv9ati3hpEhRAf07t+zu50A1/Lw7i1f/OtvWSmFaQ5U1YF//Kd/YfewIy/W&#10;tNayrxsO1QGF6J6jrY/kUdmqAAw4A9aQZzlXVxtA8Ps//Ykf3t2y3R+wSDKlEH1cs6srmqYGJyiK&#10;nHJVIrUi32z4/Nd/x9MPP+LgLIe6prZDrG168Ps0CMvPkabI16SUuAGg14NppexItbTWqLzgg48/&#10;5rPPP+fPX/yJtq7BOqyxSCUxTcW7t29AOjbXT3jxwcd8+smn/MM//FecqamrA3c/vMKYlrYVKKlQ&#10;AhAdAUIH3HXUVRePSKVobN0Dc+WRNFYphdbyGEterQqeXa959/BI1dbUwmGxKK0QKkfgaEwDVlAd&#10;drz+/ju2P/8lT589Q2iNORJYpAmEz3ygC/fGOd9+CkA7dQYUEgfNgWSnPjNa/4UYnYOERMQp5eGY&#10;vxJTsA1/7+eLJtugd5pdl4DiROspzghejs9mbJLUNe6j2NF51olE1ds/HFHSAJ8cUkqJoyMVifrP&#10;HqnYXC7pmBO0MaLitNqw7fPfU/712fdEfOyH5EMhUWb4+yO5SCJ/78dnUyRPqTGVim9SOdsUUWhs&#10;b51Sk0+N7Sm/9X3AsSmCtph/G7bjQF5mraVt29FYHOaW328hsWnMl/Nzz2HeedhTwhg0PFvzzxXm&#10;8j+p/h6+6xMgpM4VUmS8XDgXwvUiHG8+obAN50yf4wzXPH8cpgjmUvtDbEwbj/QiPOsLz/svIb6J&#10;re9TpHTDGszwpzhmNpCqI/86Xqsn1/DJFGM5bD9vc7y3ddFc9RlZCy65ToQED7GxIi8gcksRY8X8&#10;qVSeT4iOZGTu+u+bTwjJQ8/2dSGXgpzFFltsscUWW2yxxRZbbLHFFmMBwC+22GKLLbbYYosttthi&#10;i/0FNiiln4B4EBY2qB7EYEeHunH1TJFUb7tECSoEDvrX73RQhsIZ4KiNQqJwXPTP7kagvwEMmGVZ&#10;pPBDXKQGfWofkmqyA4hsfK0BMOYD6M+Vg6VUI3XvU1Ew+AW/4XP590oxtYdqyWHRv18MEQIBhsP/&#10;4XOharDflqmihuEdhr4JC7riTP+xsaIAO6vmMRQaD8UNlxQ4+/eJtW/4jpcobMbU4aaKSS4FL08p&#10;gk6BH6ZU11PEBvF5mVYy8b+Xeo4BdBW2x1RxVkzlIKbYkSq2D+fJVOFJqk2nisKiYBKG/zkqg3F8&#10;DzEiFgnHzJxqROz5pgrvUsX1scK7sOjzku/5xUAx9ecQvCeQI5WL2H7g36dpmqMax/uChPxniT3/&#10;JXMyVNv0wdnhvFNKdaprUpJl2ajIG288CCGOhUEhwC8GVJ/an+Lrh///AMqyGNOOVFHmLCRViSkg&#10;hmvJ1LiNFYWl1uFB/TsG4rTC4nAINQDxFGrmfmHbDsWLMth0hL95DeNGyl6RsCugGwqJJSdwiBDg&#10;bAe4ixbPRQAv0wRAbuRXdADMAS4hJwvHp4hMwrUHVKJobth3/X38tMemgJthEbw/d1JrbUo5e2ot&#10;T8310Hftn8oD1nrrCw5nTQ8RlzTNnu3dLc1ui7U1SnYyU4fmgJQKZS3bwx5jDRKHaWqyokALQ1mu&#10;WK1y8jLn2YsXlHnBfltze3fgzZtH8qLker1hk2e8urujaVraTuKtK2wflLFk91xaSQolUTjyTHeg&#10;HhQoRdO0GLvFOke5W9NurijyjE8//YQ3P3yLzjO07gH+dKCcQ1XhsEiZUTmLEB3Qp7WGvMhBOIy1&#10;ZDKnzEvatsU4y3q1Rq82ZJsnyCzn87/7e169ecu//I//jjYVV1mBcp1/3tQtjoY37+7JVxvK8ooP&#10;P/iA9TpnvSp48/oNt2/eYZqW1XrNyw8/ojGK7X5PVTe0TYuQCqRCSUkmFcWhpqprrDBonZEVgiwr&#10;2O72HBpD3ezZrEpW5boDv+92WGF4vLvniz/8iU9/9kuef/whUol+5ggQGoc9G0sxkoYxkP3cv7X2&#10;BHrz98PTfi56kHfob5ljTOaDO7plR56tE/3V+6XKeiBxhxA6QQjULWE+4Np/Bt/HT63XqTXdfw7f&#10;9xtin9M8jAE85HE+hu3SXdP213fH+/i+U7gXhQXvMd9n7KOenmXwKwbwljHtcX089YnDOR9k0cXR&#10;oQKZv740TXMsyI/FurE4JvTzU7/3AUKpWCgEkI7Vlq3nT/mK4ucEJN133ajPjLFe28cJTlIqZaIH&#10;KHbzhiC+s9G4MrY/DMXbToATAtdPMessxptDAhH15cLxHVPoe6/sitduU2RsUwAt/5kG8EjseWLK&#10;k7G4ZC6/MaUaGT5bmOt5nzaKEZeFAKAxCNol/aI5crYf029T35+KqUNfI5yPoV91Pq9sZO18/+cN&#10;1dvP8nITBHp+Hig1BlLq5z4YL+WzpfrPv2eM+ClNqpjemy4B1sXaMvbzGNhomiQCL+fn70sDoY1I&#10;zq2UHz9FVDG03xBjxMhL5sZU6prx9x6P+7APU3koKQRCSoxtcUiw8Pb1G+7f3VLiaKoKZ1re3d+z&#10;Oxxo6pbW9p6RExjTIqAjhdKKm+srsJZD3XDY77H9XmSNRSmBRCKl4GAaDtWew6EjniqKAkWLsCDL&#10;gnVWssoLdgdDXTc0xuCExDnTE1N176ikpiwKALRWNG1L07YdyF1pjMEDwQu0yo7q9Z0ifEFRlpTl&#10;CqEVEqiqw0kpeuQ7Ciydkr1UAkELpuFPv/8trtqzvl5THw78z3/+F77+9hWbzROqyrDb76mbBmlB&#10;a4l04FyDlBld6smhdKcobxE8efKULNPcPTzw+u079rWhQaByCaIDfVvbzW3rHLnOKYuMPNPkRcHz&#10;T37C57/+Na1SPO62tK0dxFHBWQS2YxRLxIQhwUZqb7LWdiQ2UoJztK1Bqu57VdOwznOK9Zqf/+Jz&#10;/vyLP/GH7Q5TVR2xgbPkWYZzLfX+kW+++iO/+PnP+clHH/D8+Qt+85v/wu7+gS8ODc32vstMCYnW&#10;PcmZNdRND+Z3PVGZa1BZR0CW5Xk3trVGSosxDtu2SCEpleb59Q1NY6ke7qnqBpllNNahXQfQ19ai&#10;kDjTsH244/HhnqauKLQ6+Yq9wreI5DJia/0lqtFTv5tT3J1aq0KgaYrcMAVSDglFvSzI6To+KYB1&#10;Zz5hbL8Kc5KxtT9FVDWllO2O6TW/nU7gxdDXHEhoUu2X8g1TpGrHdkv0z9meLk7EmOc5IJIEwLE8&#10;jxASqc7bUEuJVDKhiH4iB5jy4fx+ssSB3H5cHAI/k0DtiO8WO+c7A/oniGJS/kqYt00RAsTmY4rY&#10;JnbOEjs/m1Ocf1+bO4MI49vUmctAFBnzCcNcR4xUNYxfh/ytD2IP88Sxs2n/HsO4zrLsjFhhKmc9&#10;R7ybakc/ZjPGjIDnU4QIlxB+CyEwzp58Ci//46wbErjHd/TJ2s7A1wkCqSjoPkEYFztDihGX2oCA&#10;KxUzxtY2P6csOJHTRs9DnBsR1zrc8QwqJEf1yZbDvFns+ZIEYomx4p9jxc/MLQ45mcOfAp2nyGti&#10;dQ1CiO4MI8iBxD4X5ndSZ0Cxc8nhnY/jzv448rrFFltsscUWW2yxxRZbbLHFFvtfzRYA/GKLLbbY&#10;Yosttthiiy222I+0WDEN+EW4bgTk8C08VI2pqsbul7rWcN+wgKsDD6ozVb2U0kFMbWtczD4IdYwV&#10;Ofz28N9vrgA59fuw+NQvDPEtPLgPQbB+AbWv0JgCfcVAzMMhcwiq9b8b67dUkVU4fvx3Tj3D6V4c&#10;2yPVhyllmfMCIM5AAVMA3UuLji5RUQz7ze9P//OXKufE7jWlPue3uV+8EqovxEAysb4LyS1iyi+x&#10;66TGRKzoK3afuXcfFbVcANhIjeGUqln4mUuK/edA8LF1YE7xLaawHpJVXKJGecm4miqmSs2jUDk6&#10;pb4RA9qfFEIj6hc9iMoO6Kd+vfK/G6rDhHMrte6k3jFWGJRag2LAJb8/YsVh4T2HZ2ya5qjsPQAB&#10;hmLeGGgtNi7fRxlyrFwSL86LkRWEa1lIlpJS1tJaJ4uy/X0mRZIz/k783UKygeP37EllZQBYpopG&#10;w+JVf508tsPEPIoRZoyK0YiTb0ztU35hcapfp9TT/Mv563dMwSqmbHMJAUKqAHcKlDO198T2hNj+&#10;cSQmiJBhpMiYUmv96R3dmYL9AN5UWp9UqlrDYb/D2U712FhLVVtcr8bopKBpW4SUyH5910qR5znr&#10;ckWmu2Ja2ys73t3ecvfulqZxPHt+w83NU6yx1Pt9pwLftBhjaNvWI3hQKJWBkyip0DrDGNeBdBpD&#10;limMtSglqev6CLyy1lEUBUJI3rx+w9PrDXmWd8qXStPUVTefpEAqRX3oAERCSsrNmtV6w5u7PQ7D&#10;qiy5u3/AtIZitSYrV2RliUGQF1f89X/8Dbvdjt/9v/8DZw+UqgMPaCHJlObhdouz33J4eOTV99/y&#10;8Ucf8+TmCR+8fEmeFXz37Xfc3j+Q5yVPnj3j/2PvzX4lSa40v58t7rHde3Opyqwim2Q3m2sv04Aw&#10;0oOAAaS/ukc9eho0ZiA96EWApkfd7CarSBYrMyuXu8XibosezN3D3MLMIzI5ECC1HyJZmbF4uNty&#10;7Byz832fEwrzeMeh3aGkQOpwPeFhc7XGa8nt4z273QN70yCrCut9B3z1NM5QyyW6rljYBc3ugD0c&#10;+Pbrr/jnf/pHbp4/QdYaJSscFucYgEGp78yRNRzHYQC0na57p4qXochZF33ox+QTp0DR+Dp5Vdtc&#10;bHCiSFgo2s/9fjrnSsreuUL4UoyVxn7OBVKA0hzPgTPGOaw7ibvTIuu4L/t5f/RDboip4wL1nP87&#10;FwPGOXIay5Ri2SkfNqVaXbpmbsz18ZaUcnj2FFBdUvjNjYGUlCCO/3LP5tzxM+O2EZM5UTZ2FhKH&#10;z+ZnR/IeRqQ36b5HjpDoUywmO8qtcaU9hl7VM6cgOFLwLOTe50A2pWL10ndKefS5PZJz7dY/51SO&#10;fW5elGL3qdxnKv+eAhlNx6t51fepPCmXpx4BViJaPy4nPxvnlDIiGIxBYQHqIZU6gkA6pUgpifyU&#10;Gv1+CfiVkoBNgQSnwIS5GDsHwDgSefmzeya5/YnS3tS5/CoHBC/FvSJSKZ4ao1Pka1PxwdQeVc73&#10;pQRbl8xV0QEkx+3ak0nmf/fc3luv4isESBTOWnbbHe/fveP+7g61Ulhd8fjwwHa7Q3iBsxbjAvg3&#10;EAw5KqU7ELyk0hq8pWkaWhPA6riIbNC7jsTVY9qwjteVDoRSsqKxLR6JVgrnA8C6H1pKa1zrac0B&#10;vOuIqALoVmmF6/J516GSrfXIHtAkJFrpYV/DOYd1ntV6yXpzRbWosc6CjNbOJB/x3XelDHNTCcnr&#10;b7/jD7/9ihfXS643K169esW793dsbj7HesH9447tds+iqlABzYSSGofBWkNVL1gsaiqtsLZFCFit&#10;lnjg3e0txvsAzK4XGFqMN0hLIJuqKjyOSmuUDM9XLZf8d//9/8Dy+poP+z22IwwInsMDAYjnI0HW&#10;QN4WLfMDmWxHMNSRA8aEfZ2u6yDs2oPKnHOobsxb71G6ZnNzwy//4i95//o1b77+LbVS2G4+ai2x&#10;+z272/d89S//yHqz5Cd//jNevnjJL3/xSw53t3z71SNdZI+iIyHzEiUdQoR9jsPhgKoUSius8yjn&#10;aa2l6mKKqpJoqTgc9iihWNdLrpZr7h8PPJqW3T4QOzg8i0qidCDV89Zi9nu2Dw/43v91+xoyoxqe&#10;7hGmsUBuX/rcvC/to12ynqW5fa9CLPp54o/kn7ID9Kc+MAam5u7FWYdUyXlKJj8a/h2RddATE2bU&#10;3mOyoX5fJCbEin1Yvy4O/hZf3ANJ268fu1LJ4flz/eW6/aRw/ehJuvEwwMhjwHHhbC3NgXpV5BwR&#10;gej3lPq52c/mQg4poj0oGRiwwr37jpAqs44ppbP5adrnSqtw7ST+iO+5VxD2BMJJ78GLIxGDiA+f&#10;/BjwmvbZFBFyaR0txcJTwNY0HirFQemecz7n4uw+WO6ZSmTa6f721B7C1J53bo8zVWQvtVVKApUj&#10;UiqB5/uxIMjn4/n2CutSn5OUyP5KfnEqR58i/oiJi3IEd/E5SC4HS/s8BXDj/ShSzpGfxvF72o9x&#10;LnrO9/fPkcvd4rYqXW9q3KbjaeoMre/2S8+D+6/IGJDdxb7enfrmmDhgyncdf0ccScn8uB1c3/YJ&#10;2dtkbjtxRpHbjyoR3I/J/PuY83if6biaqu8onYOn5zM92D0+q87N09lmm2222WabbbbZZpttttlm&#10;+9doMwB+ttlmm2222WabbbbZZpvtE61UDDpWJWUoDki/+zEq8Ol3cveRUxQ7HrjaAbAUlOd8pEIq&#10;MgVEvbrFUZ1QCB8V0PLRYPfUzn08W4yQvc4pqPlELWRCZbl0nVzBRE55u/T9KcBzrLpQAkyn95d+&#10;f+p3c/d1WnR0WR+WVNWnitvPgeDTQpy0qCbun0tUs3Ptni/+Hn8/LlA6VRo9LVq4RKGiRHxwDiiZ&#10;PmtcVJMWvcf/TgkgSvOjRKxQUmSbKlTL9UVakFRSyJuaJyVQgzxWEZ70ZUmlear4vaSYMUW4UCpw&#10;yvnbksJ3iTRlan3JFd8Oyo4iXmOOxadCiAEsHvdJXLxzqUpiSXEwfn9KsSQ1pdSoSK7k5/rv977W&#10;GDMqlOuWr0iJRHRF4h6JmARpTK0nuefKFU4e1QinC5pygPF0XYqJW/p+S/1OTsk2HR/9Gp8WYOZ8&#10;Ww/s76ur+3GhpETIy8hG0uteYqkC1ulYiUGAAXCXAwg55wa1oZwfyxc0+sJvyxOynEvjvkt8bmld&#10;LvnGHOlByT+lpD9925QKHtMxN6U6lK5/sVp1rDZ9fD8UbysRwAjbx0fubm+xxtA0bfiuUjgcDrC+&#10;K9C2DqFkmOuAkorNck2tNFopttst71695rvX33J/+4HFcs319RMEku3jluZwwLQN1gbgWVVVQcGx&#10;bxsPdb3g6uqKuqp59+EDh0OLlHpQYrbWojtgynK5wjrPq9evWS6WfHj/llerBd/74gVaSUzbYFQA&#10;7y9XKwD2hz3btkErxdXyhqdPt7z9cM/j3iIJz6YWK+rVhs3NU4TSWGfxCF788E/5a6l43O959U//&#10;gGn2XK+XaBRKSJrWcff2Drvbsr275eHDLd/7/vf54uWXPH36nJsnT/jq69/z+2++xTpPvVyysC3b&#10;3R7rPBKPrEI7SxTL5YJdu+ew23HYNdAqvKoQSqMRNNawaw4BgL9YskbxuGtoHu757b/8Mz//i5/z&#10;/IsvQQga47DSIbwYAEhpkWg6F8dEUtNx5RRxxfg1ORkvxr87JrNKx7sYvXaaI4iiGncpDyzFz+ma&#10;2he3l1TBzgH6TtfbPNAx52+mCML6z/RrU6owHfucsc8NSuRa69Oi3guA0SUCpSMY+7QwPlUkL8Uy&#10;JZXOdK2Z6uOUaCoXW5bWm5wvDnGRm+yn/v6OYzgfa+b2Habikl7VsUfu9GD4YU0eAev9iJTgNC76&#10;dAXx0tyd8ifpZ0u5eyleKYEscnPskhx3Klaees7c+JrKu3sCu6lYvaTSWooLSkRSpZyv5HumFMen&#10;cshSTjClcHoc070/P6psiwhs10Wg0TVEnswx+v8AxE7UdaU8vju0cUomFiHgEJO5a8nn5trSJW3q&#10;CUA/GfnF2Dfn1tNwOZlt10vIED7Wb6d7Fqk/T5VmO73yzD34aN9QFNfB3H9z5AP9vRhjsiqe6Tye&#10;JgjIxQQgROyjXZTjUFR7z62VQgiEEt3aoZE4BJb9fsvb169ptjvk8oqmbXnYbnGmBWMQOCqlaG2X&#10;3wmBEJ5FvaTSCuctrm1ojQnKlYhwzx2hQwBcK7RUOAQ3mzXXteJ6odBC0O4DeZVSEust1nuEUqgI&#10;/ERHVme8xREIsGSlOOxbVKdwbKztQFSiy0EVdHmE9S6osKOpFxuurm/QWtG0LY3zQfTdc0II0npP&#10;5R11R4ix2+/46lf/zFpqnl0/wRwa7h4O7A7gbcvDbs++NQgvUM5RVxKEx3pP21iUEmyWms2ippKK&#10;/b5lWVcsa83d44672wcaB6bLrU0biAGEEAGs37XTcqWptKaqlvzk53/J977/A7Zti3M9YaGFDvQ0&#10;5OIBAjUg2OP9254UwXMES8ckEiMSSQG+m/vCe7wNavOqIwKTQlJvnvDsy+9z8/kL3n3ze7QzVEKx&#10;dxaBRiORxvDrf/wv6FWNkoIf/ckP+fLlS1598QW3r35Pc9hj2gahJJWsWNQKKeFwOHDYNaxWK6QU&#10;SAt1vUKgsMYinAmq8R3ZlbIK11pqBTerJW9kaIlDawCBVpZFpXFChzHmJK51tLs92KA2r6TGWIf3&#10;tiNOLO8TntvfnFr/S3tGOeBpGs8W/W1P7NCB9sK9cCRFoEzemKp8D2uGoGMsS3xYBhBrrB3A5sNz&#10;dITK0k8TeqXkAv0992MxzPHwmkAUySr768TktIMXFRHVTU/0HDWj8xG541GnmB5W2c2SYz9JQe+m&#10;hQqkcbl9ZV9Y645wzUA0cBw/R+D+yflERyww+Mr4mg4k6d62w5bGnhgcwLFvh7O/01g6XklF/7/O&#10;51tre2a7QELij9+J1eTTMZgqvccA0lx+UIo/pvbVcqSuuXOlS0lwcuvuFMlrLm5N506OlO7cmW6O&#10;0DsXZ58jZi7ddwoY11oPBHXE88mLbn/4NE7tycmklGHPTFWjtTcHYC/laufOHEv7rSVir7jddUfG&#10;Gcd2ubbJnaOJ4bnzZN1T10rP5uK8NbdPnY6LlBAgVyeQm3dxHJ2eseT27MukTv35vyuex2b3o/zo&#10;CjgbiCxP43uK4zWXsygxJmbor++tO309N1ciJ9f73xhIXtqLj+8p5xvGhHpdO3mP7/ZFlFLD2Up6&#10;pluKC3K5xkBK0q9tXWzIKJuYbbbZZpttttlmm2222WabbbbZZgD8bLPNNttss80222yzzTbbJ1rp&#10;QHesLBIDyo8H+PGBd1ysnyq0XlKQHBdDx/eQu08fFcL0hcGxHcEXfdGm/6gi3SkwVX8vx2KQrggq&#10;81w5tfdSAdqUKndOceJjijMGlvmJIvO43dLrpuMCjoUJJdDvVJHNsT/6z5cL7XJjc3xNLlbGzj33&#10;JWOyZGlBcgzUTJ9j6v5S8EgM5PmY58mpYMQA7CkAUqn/0ufzmQL12AfE99/P55JCSW5epb9fUvKN&#10;C/kuAXvm1T7F5NzOfaakgDClxnL8uy8SfKSEBTm/U+rHEllBbn6W2iL3nZyyaUpUUlLY9hmlnlJh&#10;P33BI5y0b1pENVJPOqOaN+Xjp+bh1Gf66yulBuBOXDSXElec66dg6qh+IfxRicO5QX0vV5ybAuim&#10;wHhxu6Z+PveY6W+kyropOC+3LqRKmHF/loHvEViN8TWOPtEPan7e24hMYFxcmAO0T63tI/WdBAQ3&#10;3EdYcCYV1cXJvDgq0qfPHxcYTqlnjueUO1GDSv1xr+hTIocpqcGlhZZpUVusTJsrnsytC7lnTH+/&#10;BOqM2ypdS2KQberjSs8XW7inED+m49A6j+qK/j68f8/dhw80h6AA2aubiQ6+E+5NY1yLNRZrLVfr&#10;NVpKcOAteGP57ttXNNstb968pjns+fzF91gv1jQHw/ZxR9u2OG9RUuGFD0W9znUqaQE0tFgsWC6X&#10;gGf7uMV7h5KKpjVIEbASQkref/hAvVqxuXrC5uqa28US6Vq2D/ds10u0gqquA0hFgFCa5eYK4zyP&#10;D7eY7SPIis3VDavFiu3uHtM2LBZLWK6oVmuunj7FCLACtk2D9/DyT3/Mv/13/xP/e3Pg1W9+xeP7&#10;91wvltysblgs11RaoLXpFC8d716/Aeu5u73js5cv+ZMffB/r4Ovf/QGkQFaaarnAtBat+7VCgvRI&#10;FIuqZt80arFp2wAAIABJREFUGGdpjQ3xuPN4JELYANxRikpVXG1qhJAczIG3r7/hD7/7Lc9fvECq&#10;CiEUODuoLZZAkenrYQyeFqmnyqm9z9Rad9eThdymHHekPjIFiDh3VL3uCWTK5Ea+qOSUV+pTWVXZ&#10;XCF7vB6mucuUCrpzfiAAiNe28EcWFc/iQvZzeWYOnJcqJp+CDE8LfNM1/yR3JgJjCxGKibuFXU7E&#10;on0bx2vXuXgzXVdK8d5I+ZGUnEZ2uRRhLhCUbPsi8vj7uXaOx3n4nEzGRk+0405IJHql6TT26mOT&#10;nCLeOZInwRGMIwYAE6M1NFYd7cETKdC8ROr2KRavV+dIeUp7MR9zL+l6mVsLc+PhkngyXtfTGOUc&#10;MVbuObTWpwqrF1oMVCrldaUc8hK18Ev3r3L5TQlAPwVUKPXTCCxKIIDsPj1aN+I41Cf+a/Dnmb2p&#10;Pt/4f2HTsTzeuw2h0jqT87+5sTtcayAWS34/EzfmYtGSsmoKZMztXfQCjbnYNjfnfOa54zFeIgxM&#10;x04pN7vEl+XJ0iAlRhgBD5OctOTfAumCQEpFED3vcikPdx9uef/dWxZCHUGkzgVwM73Kt8V3qFAl&#10;JTiPkgKlQ7tYZ7t7lEnsEYFmjUHjubpac71ecrVe0ez3AbQuBMaaUVtJKZFIvDVUlY6urairCiEF&#10;zjt0rdm3LY0xneasHOgPhrjOgZAhllFKsVqvUFWFlRLhPGBPyFiCwr1Gd4PJti2vfvd73nz9O370&#10;+We0jaFtWvaNobWeu8db9m3LYrkG72mallW9QFUq5A/1kkWtuFqt2SwXCA9aS168+Byk4A+vXvOw&#10;2/PYWqzUKNkpdUvZgUoltm2RWiOEQkrFlz/4AX/5b/4KrwSHpsHL4/xCHIG053zcJXvx4++IkxhT&#10;ax3irG7M1MslT54+paoXqDbsr7imRQKL5Yr1ssZ6x2//63/lplqwDB/hyfUVn33+gtevX2EPe5TW&#10;0BGGSCmRWuOtwVpL0zg8AqU1i1XdgYeDErwUCl1V1PWS1h9wruXZsw3XdzUPH/bILu46HBoqJai1&#10;CmQBXTzfGoMZ/IwC66L9BU7mfDx3c+cP5/a20rw/PTPI+ZD0bCHdKzq3V53bi0x90DnV6ZxS9Ygo&#10;01q8KO9PpDlKvM7E+x0l0rBzRLZTCtDn5kROpVggTq7R7zGlZ2nhfTdSmY99u584G8ntlwV/eswL&#10;S3nQ+I4v2489/t4pIDK/xkb35k/bu23bSWKGKeBvukeXu+d4XMSfMcackMmW+nrq9dJZXCm3zcUi&#10;l6jA5/oiB2gt7btNnatNnRPkwNSpcnyJvM1aO1orR3seA2j4eH6d80fH/QqBtf050qn/iNs29oM5&#10;or+PPUdM443SOUHa1umY6Ul5c/tF8RjNnXGcIw6fIgnPAcAvIVsuxaclkvfc+UF6D+M5yUhRPXd/&#10;WbJq707zuKT+oQSAz43TXF59QubS/8mMh9Jv9Gceub2KXD+k4y0eN/F5Qm4tdIVagP48YPJ8rz/k&#10;R3zSHshss80222yzzTbbbLPNNttss/1rsxkAP9tss80222yzzTbbbLPN9kdY7gD7eNAfFym4rNJx&#10;XDheKhIuqdWWgKM58GP2YNYFdvay+uf43/F10nsM9ynwXmQLlssFeacFK1OFtJcUssTtdu6QuKSO&#10;loJrpwqB4sPsfNGTOCmAK6k8lZ53rI47+lb3vpxUyoz/fSyS8SeFRpco+cZjqS/imioqjtsvVr3P&#10;WaqUcIlSdu4apWf/GJtSqIifszQmU7BKWiCYtkv8XgpQOldYVRrDabHJSZFwoZjyU9pqqiC+BNTM&#10;KXv242OsqiPxnKpNTilzlIrkpvo6V9QzVTg19Wy566VFsPH86xXOSwU5ufkXE5TE46m0bqRg2ikV&#10;zan5Hz93X+Ramns5YpB4/YvbpuQ/02K5Qi8e16xRn4uuAEtGCnzT60o8t2OAWT8fR4pOkU/L9VUK&#10;uE7Xwpyq52k/c7JulOepGKnh5ses/+R4J14bUzBKr4BCVIg5KiaG84ry/lg4HQrMfPb3S34k/Wz6&#10;mXgspYDJEtFJ2n4lgoqYwKgvEI0La3uwWs7X5gE0YvI5csXk6b2lQNoplcwpkpV8sXlCMIFAKUml&#10;FNvHe96/e8fdhw9IHLWWmH0blORCRDwi8DgCexVKKkxXpNtuG5zY83B3y+PDHdfXGzarmrqStI2h&#10;ORxoOrCDk0G5uG0bpJRUVQUIFssFm806qDIag7ENUkJrmlAIiUMIz6E5UC2XvH33jsXyiqurK26e&#10;3HB4uKPWGm8tOIczBlnXKCk79dCKq5sb9vvn3FvPbr+nrpZoXYd+l4rl8oq9rLi6ecb6+hqHp7EW&#10;4xwIxd44vvzRn/Fv/93/zH9uWt7+7jc87h9x9o5q17BeL1guBbrWrDcbPn/yDOcct+/f8rh74NmL&#10;l3zv+19iEPzLV19hvcXjBuW+/aHF2gAkB4lWNcs63J83FuMF1oWiZ6VkUAS1Dq89y8WC1XrF4f6W&#10;x7v3/PM//t/82U9+yub6aZiLtoNaeU6KsHNr2LH4XwxzIgWOee9OCl57AHyJUGtcN5pfS+IY6Kg2&#10;e1TTDjnMeTDopTFizrecI1PK+ZmcIuJIJasr4o7X+Z70JKdglSvwTtVsBxioPwK6U/8T/i0LOWQA&#10;m+byn9L64giAOoQMAL5uTRHhwbKxdwkoU8oFcgDbNE9r23b4Xtu2o/EUq7CHmEKOiv2PPt8Vxkq+&#10;QDv9XGmtn1QMjfqr76d0HOV+O72PFLg0rN2dkmb/+1rrkzgjXYP+mFgjXRPPKYPn5u0lewGlmOvc&#10;vJ7KPUpg7VxMe051/ZJ4PLd2l3LUHDFCaa7EbXjJHkEaZ10KJMrvUTGp4jkGTY+BKuN9khQA6ov3&#10;LYTAJWQk8ZwUk7lTTC55ASjvgvkxGhsT+b4o5DYlBdLSHlSsRHuSs8IFuRhnx9XUPsolKrC5dazk&#10;D3LEf2mf5gBU5wjhxnO7jx9cRNQjTva1cn3XkwKUclEhQlyLE0dQuAdnHG9evcY2DZsn10GR2dig&#10;6u0szls8/ZoW1lUlodYVy0qzqGvw0Lb2yDowrBlqUIQ21uK95elmxWKxopIC4WxQmfcWoTWLRQ1C&#10;sDscOqKlI8DHWY/s1JkXyxVVXSE7RXvj4f5xi3EOL/Wg7ymFCnEFHiVVp0osEVKiqgqlFc4E9fK4&#10;r3vykuE5lMA7Q3PY8/tf/4aNXrCUGnvYIywctgfa1nA4tCzXS4QSHPYNlfBordBKoaWmrjTX6yU3&#10;V9cstORw2LK52rBYr/jVb77it99+S+MljRc4AdqDlkFJXggRQgEpQ0wkFdVqwy/++q948uIzHq3B&#10;eE/r7NAHUyRMl/iMScJGxoS8McBPIPBYtK5YLpesrzaYuxZw1Dq0Q11J1oua1XJJ2xi+/dU/Ipo9&#10;T5884+nNFS9fvsQ7z5vvXrPdbVks6gCk14paSFx7jCXbpuGgNfViRVVrnLcc9g3OgrKwkBLnQVea&#10;1abms+dXfNje83BwYRx0Y9XangxI0Joo7xaiG44y5AiZuDwGssV7OR/rq2OCqqm+KxG3xHsrpX3e&#10;c6DIqdwkd08l1evh+1IGIiTbkUr6ODvwWV8Wk3ml60fqk0s+Prd/me559G2VW8dye2A9AD7bD0ns&#10;MZz/+Pzeh8+ex3ByphX/3XUUH7n1Lo6vjs/oRyTHpf3q0bj0x8jDd/vDITX3IwKdUX7h3KCIXIoP&#10;U5KENDeP+6Ck0l3a0zxH3pybe+n9pGM3JQqdImIq7Y2dO2+MPxMTL5f21lLC3tz+c85vx74pdz6Z&#10;a4NzMWf8u7H/68d7Oiamrn3se3+yJ5ECsEvkgVN7zecIaqfOjeO/xySzvcUg5NKZ0nEvkZM48ty9&#10;TeU8586qpvLBdB7GcU867uM2jMdMjiBYSjnyFefm1/Bdn583siOluWTv55Kxm+5dpAD4k3uO9qal&#10;kCCOQP1zpFMj352Mi75dtdbD2V0cTwz3iM+SgKVk6P7CuK9EHDLbbLPNNttss80222yzzTbbbLPN&#10;APjZZpttttlmm2222WabbbY/2nIHuz2YIve5VHUvLdS4VG28dOhfAmelwLHw91MA+NSh/Yna66go&#10;3xdByz04Y1y4n2czzxUCXaKOlt5rqrSU9lHcxueAi1MFW76gulVSHYwPx3PXSkH555QGjtc6Bcil&#10;vzMudsipBoqLCjpy6uiXWAlsnyqGfMw1p8bBp1zjY753rlihpOJdGvcp+H0ouO/+W1KFT9sx9/dP&#10;Vdi41GIwaXzfpcL2UqFRqU3TIrtSu5e+mytsnfILWTUGyBatxHM8vY8c+Uj6+RI4rS9MS/upV93s&#10;Vc/jdaUHJOXuI27jeJ6VfPq5eZJTnim1aYkkIyU8SIt60vemgEJa61Dk5kWnZgaxyuMYoMDFRAD9&#10;PfWFTkfg25gEpKRANLWmp/M0XR/Sgsm4iC8/RsVkMWDarkcV+O6abrqfU6X6HMgsvTYEBXh/xuf0&#10;ALvjc52uHSU/XFqDS8Wl/WdC4fz5IuOpNknnQQ6E1o/PXEHdJaQ1sU9I59UUIUrfX6U1I1con46f&#10;Ux+UV9DSugoq7M6yfdzy7ru3NIc9ElBCYPE40+L7OeMt4IexsVqt6Mq22e62COB6uYS2Yf/wyKKu&#10;WK5qag3NYUuzb9k3DYe2penA6d4HdZ9qUWGMpapqNpsVda0Bz6HZ0zQN4GlNixeKRaUBS10v8Xja&#10;pqU1hvV6zc3NDe/3j+F+jQHv0ZVCa4VpW/b7A4uFQOmK1eaa9nHH/eMO5UGrANBQSoNSLJZrPn/5&#10;kuV6jVeKZrfDC4kU0BqDlJIf/eTnOC/4z//h3/PhD79hd9jTCE/jGlZG4YXDmD9Q65oXz59T1Zrt&#10;fss3v/uam2cNL168YN82HL7ac3/vsB68g92+Yb8/sFwuWdQL6mqBsQ3OQ+sbjHEIL0LRc8djIZTC&#10;CwUy3KPWiuZw4Pe//Yrfff01P//LGyAoeTrnkYIiqUQeuFYmvZoqFC4Re1wS2xzntetyEDn4cSHU&#10;pOLw1PXOvXfuemm8VHqmnNoiiGLBrhBjVfhcmw7xRJfH5YCb4bMU166c340/P+WHR9fsgGIgOjCH&#10;iHkystdKVcHi3yiplcXtFa+xJbKa9LnjgnPbqd+e5qqnbRXG7qlqW65I/XRu5JTCx/11vF9/knOd&#10;y3nTfYrxuOs+444IqDjOz8UyU2v2Jbli2pc9QVZ6v+neyzmSoLifSrH31L5ICaxTUpGbivlKKvXn&#10;yMhyOeUlc+1SFdv0HtL9mFxskvqYHLAjVQfsFfKc9x3xRfedzF4IgI+v3++FCdERsPiT/KyP1cN/&#10;RaQALE9imdinailxQgwEHGkcms81RXHPaorQ7Nwe3PBvITq1+fGYV0oN5CBT/T8VH4+eRwhkhoBA&#10;cBlArQToKeVw8Wuhfd0kWPMICjwCwtPfPM49OeR9XXqRJaKIfVbsa1LCrNwY6AlzwprrcE4MxC9p&#10;/jvVH1MkFGF/1SM9uNYgBTT7PW/fvEZ4R60VWmv2uz27fSCF2u0PeGQXv8mOwAkqJVhUCiUETdOw&#10;bxqkCMQOIiYz68ZCT2p1tViwWC6ppQTnME2Dc57NcsGzz55hjOObb19jHOAF1jmscxyaBq0V9WrB&#10;arVGV3WY91Jzt93z4eGRxgpkpTHWoXVFrRWVVjTWIJVEVRrrPV4KqtUCN+Sr4/30kY8SHuMc0lve&#10;vHrF+1ff8uXVDTiDdJ7dbs9ud2C1XFMtVzRty32Xr9SVRiuFc4amtaw2K66uNmyWSw77HcY4nn9+&#10;w+v3t/zDP/8ai8IIiRMyqJ7DQORkXFA2B4Gsa0S14Isf/Slf/OmPaLXiYBqMt3jnLwaKTcVhWV8b&#10;g3vFaSxorUVpHXIcIRBSIJVmvd6wO+zZPtwhvUc4R9M0OLukVpKb6yscjttvf4dsd7jrG549vcHa&#10;FrDc3Sp2ux3eGaSs0UriqWjbZlDXbpsW07aoWnX5BNw9bGnNA5vlklrCZr3AecfVasVnN0/ZvrnD&#10;WQdScNgfULIDXCLQlUZpRVXX3dhQKO3B+JFP62OFXnX6XPx9bj88HocpED5V2k33wPvXYgXsj1kr&#10;ckTIU4DfuA1K+x1CCHRMrGVdfp5l9hqzoHRECOuT30jXhJgEICVbzOVBpTwpbufQH+qEJCZWvY73&#10;Oo7+2g2ET6P27xbEk/1gUY77yJxr5eLtccLls/vE5/byc+cMnsJ48qfg1hIRZ+58qQTkLcZ9BZKa&#10;0rlVrm8/5nym9J30XmICy5xqeQl0mtsry8UUJWLzHMlxbp7nCH1ybZuLOVOSt/S8Kd7fdc4Fwouo&#10;HVLwvujWCKVkFPeOFdVLe4ylHKJEXJDuh/cZr482iV23lkgpB4AzPg9cTsdA27bZ84DcGcDUvmnc&#10;j7HCd+7cNB0bU/n5VN+n/jJt0xxpdI5Qe5TLETiMSnMwtz+R+2Q4owKbOfuRQgK+6MtKeXjuTHNy&#10;b+N4DHRsi86jl5TlLzlXzJ2H9HMnJpbI7RH053olAPsohiich46+/9/wHHe22WabbbbZZpttttlm&#10;m2222f6/bDMAfrbZZpttttlmm2222Wab7ROtdHgZH+QHVfS8ilXuMDq2tFAhVwgAZAs4Y0b/aSWQ&#10;XkU4LWYeq9n1h/mh7CC+n2NhfFrsHxftO2ej9wNIKRT2yKG22DnfHeT398XFBcQpI3oOnJZ+R0oV&#10;FdL2IIHhE0VVvvQeciCGuPitPyTPqZqcU/g5ue9wZ51KT2hz16kjVronGYifPe6bGPxZLqrPKa9N&#10;KY7klLfiYpn+37nnybVF/Ftxe5VASZcA+86pi5xTFUyvPwWWTRUWc5/JKS/kxnP82XgclcghSgWX&#10;JaXM3JhM/UapvdPniJ8lBzyKf3uKMCJWgY8LcnyoWEFyGagsVxiTtlnu31M2pSaTU8fOq0+nhBXd&#10;9aTqlO6PfihModOxNijWdR5BEJTd8AIlOnk4IU9Atuf+5PzB1JxLC+6O8xycN0PBa3jxCBRIgTMl&#10;gpF0HuUAVfF7R7/liNVXw2v9c6rEPxw9a36dDz61V+lzznWKdAKpgvpYvGblfHdOEfW0vWWnzH4c&#10;F8fXg5qsO1FpSmufxAAmGitz9++O7+fo77vPyuheeyUg7/A2KAn264iQAlDZIsZh3AuBkBLXzxdO&#10;AazD908A/BLfAShi5Vml1ACQL4Fgc4Vx8TPG8UavYBuu08clx/ESvlsec1PrV0n9ueTjS+tjiXSm&#10;/3sM+DtVt55ea0vrf0l1p49ChIgLLgOwLCg2ejwOYyyPjzsebu+RzqL6eEopWufw1uME4CzOOPaH&#10;AABZKxHiMhmu66zBtge0dywqSaWWrJdLtFZY23JodxzMAes9SlYgZVekH+JfY1ue3bxkvVohlQJn&#10;aRvH/mDYWcvuYJBK4RUIb1k5h9i3iErQ7A88u77iZrPiVnjAYr3j9vYD1/4GJRT7x0e2y0WnlllR&#10;qzWresWDFBxai9cKITy2i39vnj7j6WcvkPWCgw0kWVIInDEY6cL9K80Pf/pz/kdj+Pv/9d/z9vdf&#10;IZoDC69oWvDWcVhZ/q9f/Zqf/Znj8ydXbJY12nru37/l22+/Zbna8PnzZ0jgu3dv2e1brPM0raE1&#10;W/xG8OzZU4RW3L95TWscHgeuJaCXLFIJBCqoWIow11aLBU3TsLt9z9e//hU//umfoxdrcGIoTO71&#10;57zv1J8K465XCI/jmnHMIWJR0m4O0/nIcazUxwtp/D81j2IV7qNmXuiT8Dt9jnKZWlkpdi+tm6W5&#10;X1Jry/m8MdDaJfmcJwZMnxLxqGQNlIO/T3PQrrVGa1yfV3hPMdYNn7PZ+KXUT1qFOTEUuff3iwCp&#10;R+v0cWz4s6rcpfy9RPTRt3WfT1vrBuA6CIyxw/rQj8E49gt5ez6m94Si8FH83y/m3hPT50XhU5en&#10;+mEOhHVWjhXQepQnIHEnzymEwPrjuipEiK19fw8lUJHrYs0zqnYloPSnWAo4yQE/pkgmpkjIcnnp&#10;xyqvnwPj/LEEY5fky+dy23Q/5BKwxVRe/anfywI4JgioItxCBzYTo38Pcyu+PqdK9WW/dAq8SoG0&#10;qkBqlHvmHIDyU0n4zuWg2ZwpivPT57bWZgmqcrk+gIvIKlO/lQNaTo3f0jgtgU3j/amUpCImZwmX&#10;i8k/CoDAPkblqGzpvEdJMfpOuhebAtTOqS32BHS5WD1HDFHKdXPxwQDk9yCkQDhw1vBwd8v97XtW&#10;CxXiU+PZ7fc87vYcGoNHYLwLpCU+EERpLVlUFavlAiEF2/0uKGZ3Ct+yy9v6+zHGcOgIo2QXrwoE&#10;pjUcDg3ee5arJTc3N3y4vaNpG1oLjQ19Z4yhNQZdKep6SVXVHXkMNMbz7v09H+621KtrKqGoKk2l&#10;FUKG2EGKoGZfiQonRFCQXywwzna5vDhZ14c9EhEA2+3jA7/5h39goxW4hqZ1eGd59fY7doc9V9fX&#10;7JsDTbNHEgD4i6pCApUKMfBqVbFcVYDn4fGBq5sbrJd8/eoNrdSgFrRdjKCVROAQEoyzqG5/ua4r&#10;qrpmdf2UH//yL9Gba+4PDQcbcvteHfrSODO3j3K6z13eezghvenJBAITAlIpqmqBvn6Cb1uaQ4Mx&#10;FuMs2/2ezWrJ1XrF1eYKrQHf4psHpF7y/OkNC62Q3qC6HEhJ8EJi8QgjwIXxtd/tULrCS4+uNEIo&#10;WuPY7VsEinqzxDloDhaJZrO8YlW3HHwgldOqZ7YIGehyvWKxXLJaLhFaY4yladtAkIYP+2zJfmoM&#10;lk7nYokoJKckn4J/c4RVJWKgfn8pJsrLreGpH8n58dI+bCl2yQFhcz6pBGzO7XedkDtH50Q5fxi3&#10;ffpspf3eqTUo9gXHc63MPOruLb6vo7/PK7b3cPKTPZ2MwnxuHpeA1Kl6MROEsCkhbmnt994jlRwR&#10;So7ynihnKK3hpecoxYFTJFu59snlY6V9stI5SikmK8Wruby4NK5LZ7HpmC3lMPFnzhHsnWvPj8lT&#10;cv2VU6s/6SP8QIyQ7qt6AU3bDFGXUlUHKg6nMzGRQKr8PrV/X+qj0e93MZxPztrc8LnIF3a5LZ5s&#10;zFkiJyiN79xZypQK/HiP3WXPWdO1fGqsT+UdufEav9+vLblYNL0fxPFc6mISu+K8ybdPWIfHfZKu&#10;OZfUMAz5G/lzVJ98Nq5pOHf2ey4XT9f2nkxndI8FMptLz8JHGc4Z0ovZZpttttlmm2222WabbbbZ&#10;ZvvXbjMAfrbZZpttttlmm2222Wab7RPtYxQIc59N1cxyqhgx+LykppwW7cOx6CV3qF4qmBuDONUI&#10;aDtWPuoVB48gvJzlgFgxKL57hR6wEe4hvHdOOTB3mJwWEaQKTy4BHBwVpGIQ4VGZvtSv8esl1ZVS&#10;W8SFJ+csW5Thj4V+PTjE9UV8Efj09KBcJEDJsWpWfI8j1d4J1ZVTMNN0QciUclhOWUNcUHyejuf4&#10;d3LfvxTI1FtajJd+7mNBN1M+Iv1+7jfTgq0SIGrKT5XVWMeKErlii1LxVgocmHqW0hzOFaQMn6Uf&#10;wwLhP60AbKpIaar4KS1cS8dTTsknVXsbg756so8xgcgRWNzBnIb7GqsA5fqn91xxLXhu7qZ+/hLg&#10;f66Ia6poMaw9AmNNKAgmmocIrLeTxbn96z2JS8kflohQnHMInwN2HMdQOv9KIMfw2vF7aYHzkcDl&#10;FCg55UtO12IGcHkMco/7Mu2z43vx3Bwrrac+WwqZ7f/h3w4QbqycOWr7bix2enaB4GfcVlKOASxR&#10;Y2cL8vOAtqigLypQnCoCza0BpQLXI8gm/ElEPsegE8pAoUvWuXNgvfS7aZySW7/6AvVUmfIc8Uju&#10;PvrPTBWoju+bIUaKMUZCBCVkKTRNs+f2w3uwhlor2t0+AEO9D6QIgw8UtK3BOodxFtM2rFcbtAig&#10;U9n9gDEN1hiUPsalxlqapsE4C1IhPUitcNJ1bRPAEYu6HkgTcNA0BmM97+8eeNwfeHp9g1/U1JVG&#10;CMlqtaKuaw67HaZpWSxWOOOpVgtWywVSgj00uIWhaRratkFphcejOvXH1XpNc39HvQpAHescy0rx&#10;7POnrK9WKC1ptocB+Nr3YduBwkHy41/+EuMtf/93f8vdq28CsGi3Rzg4GDhY+Kdff83986e8ePGM&#10;J0+fIBVIfeDQNtRa8+WXX+CA7968xS8EprXsDw23d3dsrq9ZrlYBkNS2OLpO7MDUxjQIIdGqDv3T&#10;tjgPVVWxt5bfff0btg8P3NTLABL28XooBqBwGJN+MhdKi8zTcRsroPYkXMc4XQwkJbm4qqTSmK6L&#10;qb/IzfPcHJpS0i4V756LheO2KMXc6TP1hGu9r0rznv71WNU2hlnHaxEjCHb/EX/Sdv3cL+UtYX2Q&#10;IyDjVJF3t1IOOW/Or/VEafFvh9/xZ/1cyVefA2WOC6h1FtQUj60c+Hac62dv5gKSHCIF66jf8Nmc&#10;zXNsE2PMcT8BnyfIgiwpUi7PLYE9c3HxHwvYKKm1n8vLSkDdqXn5KbnbFFnYOUXZeO3NxbvniN16&#10;cMPUb0zl6Cn4Ib2X1Cfl+vmcHz0HKsi+H4Guh3ZN4pB0n0iQ99tH0MeYBCn32aNypR8pfPc5WE+I&#10;lIu7Sn7lvzVAIaeYKSbGbwz2zK0dJ30Hg9J8uv/kMsCy0rqey/lLSp/x7ztnT3K6cF1FjqhMJMnv&#10;aI4Emd6eTe44jsRYBbLkQ1IAZi7GngLJTq05U0q4p+DZAH4PYGqHd443373CtQfqTYX3LbuD59C0&#10;GOsxLvwJyqjdnq33LBcL1ssli1rzsN2y2+0wxrDQNVUXAwulBhXXpmkwbYsAdFUhCarxtoG2tVw9&#10;ecJnnz9nsazZfrsF0RGXeUbzySO62EOhpEapisftntu7R/aNpWXPdbWgWlddH7sh06x0IIdTSlMv&#10;llTVAiEVbWOiddCd5O0KgfKON69esXv7HV/cXCGc4WAt9w8PfPPdK263W6qNYN/ukUqwrBfgPLXS&#10;SEBXhbueAAAgAElEQVQhWOiK5bpmuaxomxYhBavNFffbHa++e0+L7silPMu6wlmLVuG+lFJooZBC&#10;o6qKxXLJn/3sF/z4pz/HSsW+3dMai7cCKcALP7l/lfr80tpVAsml60Ufr4T/BhV62eUCSgUigqpa&#10;cLW5YeseaGTLwR6432252qxohePFy+d8dr3CNA1vb++4O2xZrq75/Id/wtWq5quvfsO7d++DKrzU&#10;KBXU2dv9DrynbRoe7h9wwnF9c8NqvebGKxxbqkVNVdddHmjxVlGJBavFCmsM4I4xkRAIqdBVzbNn&#10;zxBSYp2jNaYDpnlUFBf3613dXf+UNM9NAs5SIF16VpID8Jby7H5dXSwWIyXZc3FUCTh66V50SXH6&#10;kjOuqTUkux5Ge1Opj8upbOdi1JyvnALO9j5ICDGoWqf3ZZ0b1NxzbdYTEsRzLgY3xvu9CAJJSGFv&#10;M42tpnLJ+NwmJiXwBRLIdK4bYyKCLQZ1+pN1bgJkOkWkm4tVp2KetH178slS3l2Kq87F2vE9pSTK&#10;p2edMnsmkhuPMUB3Kk+cAtaXzl+mzpZy7Vra65sCLJdIWUd7zN05hOzGTPzs/TWsd8Pn27bFe0Fd&#10;14Na9bk9yNy4KCm+p+PQWtvtPcusMnp67jz8bnK+lfPPU7lujiw5jU/jNs3N8XPEUSXF+XP7GCnp&#10;9iVg63jsn35HZMfI1Jl72ndHMP00kXja3ilpc26dycXJpVgo519y30nHX65dps6gUtX34T1fPjfN&#10;jYkTXxrtt+fWRCEE1tm5IGe22WabbbbZZpttttlmm2222ZgB8LPNNttss80222yzzTbbbJ9suQKU&#10;2HKH87n3c9ftLS62SFW1p4q8c8CBHPN9/P0cmPH0HnvQeFllOv7d7l8jsPXxfmWxgKV0yDx1uJ87&#10;rJ66x1D0p4p9d+nrJVX0XCFIXECeK1Q5V7iWAx3038upgk/3C6Pv5n5z1B9REcmlql/xv0sg9XSs&#10;p897TsGtdN/ZIpgzFreF1vqivph6/qnirdJ95UBOqSpR+v1SQUXaHjnwSlwYnxYk5u6ppJr+sSCH&#10;c0rJp/3ej7/zxUCl38wBFkr92JNVnOvXkqprWvQ6VmudJlE4fe/0PuJiyKnCstzvuESR+5K2zPmZ&#10;GNSVFg7H7RerFMYFo/EalBaunVPcK/mKHgBf+FQBRHXOLxzXrLSPL/Ut8fOmRbOB18QVixyn4oUT&#10;355R1jxe51j0GSsWxgWBOV8cxx9HZcUAUOiLanvyhr7pc2tfXLgbK675zPwKhZZjVU+SIvPSuliK&#10;HdK+6IElpSLVXIxSijmmgDG5di4pO+X8SRozpP4xXiP6OTnlY7Pjhrx6UP6+gv+x1iFEr6gTNKK1&#10;EBy2j9x/eI/EUmnB3rR478OaKiW2bXDWAgqUQKMQXlArzbKu0VKhuv5RSuGMREiJ1hVN0yK8oGnb&#10;ADppTVCk945D06ClpG1bUBJd6QDGwdO2hsN2y/3DA9Z5nIfVas2qXrBerlDegj0WbQrvsMbx5Po5&#10;P/rBn7N/eMeyrlguKva7ht3jFr2saQ5N1+4Sbw2ts+i6QmlJvagQKoDjF5slz188Z3W16kgqHEIJ&#10;vB2DlZu2xWmNUBU//sVfgIe//7u/ZffuO7bbA9tdi/USoTQ7ZfjDm/fsW8eucTx7ds3LF59hPeya&#10;ht2h5eXLz2n3BmfvWSws1sF2t+PV69c8e/oUrTRKSKz33XxTeC85tC3GgdI1ohUdEQVIJcEado+P&#10;vPr2FU+ev0ArDdiT4tWjHymrAqcxYhwj54APztlTZUFHkbgpt46XiMTOxXdTqofn1tBczNGTvOQK&#10;5mMfnPrr0u+U8reYlOdY+KyyzyDlMW+L/d8lYM50jevV2HJ+LneffZzX90UcX6TxaPydVNmspBSZ&#10;i0tTMGbpHsP1ZbaPsmQyneJkGfAgsmQPuVgzF9PGgJtOD6+TaHb0evCuy7t78MLQhiIft/okdszF&#10;dqVc45wy/MdaSbE8l2NP5Ro5wqEppcapHGqKKCu3LpcIykrA8XNEYSWwbG5+lvYXpvYGyPR/+r0p&#10;3z3lk+K56iPGQyXlMO6cc2PCoz5h6ohzRv2eIacrASj6PagYTDyVuwW/5U5yr/BZO1wjECf1SoOy&#10;0xY+qlF2U20iYz3mhKfkjxnihD4G7mMUYgoTssDBXBx4ToVUwEA+hBBH0GjX7vm82o3yjOMe33SO&#10;nyM47NcdpXRHGBf3hR/lbTEJV37fL4D58T7ocEtJ7O1Ke1VTexI5cGrqMy/ZR7xkH2J43wVyJEfo&#10;Byk8t+/esKkkCynBO9rW0BgDXmCMx7kulhcSgWBZVSgpUVIGULC1OOtw1qMWCinUKDc7GEvTGqSQ&#10;YbwJCc7irMED11cbXr78jOvNCutaHh/vQXhaY/BSYZzDidCfWki0ECjpEdKDCGA7XS1YrjZsDzvq&#10;SqOlxBqL1wKlK3r+AqRA14KqllRVhXMy/PEefEd0EDq7+wM4wfbhgd//5ms21QLdETLtD4avf/+G&#10;f/ndN3hdUzmBUhohKippcb5F4VBeggdZCa42K7x3mKZls9ngnOPr33/D/eOOnRM01lPVC5SuqTRI&#10;EfJarSTrqsI6j65rNs8/45d/89dUmzUPzZ7WOZwDKYjI3xjW8D6OiN15aR+8TPwW+t91QN9UhXvI&#10;hQGpFEoIhJJIrbDWUAm4urrGmha7M3jj2O8OvHrzlkNruF6vuF685PPrK64XC779cM+jtTjX8uTm&#10;mi9ffslh13D7cI+1DbpeBpV5KVCVwhmPcS0H01K1B6yASkueXi2oFzVagLeOxgqsB4dgUVccbIvz&#10;YXxLLZFCUC8WVMsVV8+e44TCGIezDi1VULh3/oRQp0S+movRc/ueOaB8bp3OkabEviQXZ+SIFEtx&#10;US7OjD9/DhhZAjyX4v8pMGD6XMMzy/x6LQjkpjg/kPuK4eyBgfR3iEtcF/sKgWNaxfc4X3rdYQay&#10;yGip7faYurVPSny3d5DNgfoQxnW+pn+Gib190fEXKymHpexI3pDf7xMn46gjQCmoyKcEuTKJp3pl&#10;b28dUqlhT610Tnmay3MWrJ7bEzs3fnJnOyXwcGm8pbF3Ln6+RN35nDL9VM54Lu8svX9JTF7Kb3Pn&#10;aKV5nJ4f9u02zNeQ+QeiymjPoCfE6ff/hACluj0h6RHdfnBM7F4aN1P3du65jrmqP8ZFkoGUNfXP&#10;aQ42JskKcchJ8NuD/3tv4ctjenSW5mMy+hAvOedHPqHfj+rbvAdM53K+eJ063Qdz2TPtdK823v9K&#10;iQZyJPw94XS815HL83P7EP05Br2fDw3Xxa7dWYGN9vvF6V5ziRzkkj22c6QC/V4YBDIp4vYTRxI1&#10;4cuEfqlZa0fE9jGxgvc+kEJ05M8iym+st9m9FedciLedn9zrGMUEQs4FObPNNttss80222yzzTbb&#10;bLPNxgyAn2222WabbbbZZpttttlm+2S7VL15qoij//wp8EqMCvvjz5UKSlIVuvR+0t/LFTzHRTVa&#10;6xPl2VixeErZrFS0lft8WjzavToUIMfKylMFX1PK4lnF5Em1cibBrrnf6y0tQigVuZ4rmpkCY8Tt&#10;WvqNEoCgpEyRU0QY9duZcZuC9KZIH3JjsqS+kha+pNeeIjjo/+RUQHK/lVO7LgESLlEDLr1/iSpg&#10;3K4lH3NuTOYKrXPX6dspHnulZyq1WXq9+HcvuU6p8DNcK27zvgDwOFdLcyQd51Pg+FIblcbclOpE&#10;CijOgYUuLe7Jjf24OCd/jSPAKgfKEROqO1N9Ec+tkkJq+KNwPhT99EWechhXp/M0N597gP+5OZLz&#10;n1KqkSLc8fMl1Z7psXhsa5n1fTAG8E+pg54oRhXW5Xge9v8dKToV5pLSOtT+J4DB8Mdm1+MpnxiT&#10;FcTgaheBrsdzjEmFxGzckimUBAZFoaG4tSsoS/sgRxo05XNi1adYCbnnDnB9wR72LDAlfa0vEk0J&#10;IEqKTfGcnvLfuXkymtOFIubUX+TWuthPnMZ8ubVORICtANDwziKEpG0OtLstj7fvMIcdQU3a4bxD&#10;SY1UEm0VqKMKvJYVSylZL5bUSlNrhVThvowxSKDSVVfoFwpdrXM0bYP1DoRESIFWFXSECkopKl11&#10;RDaC7XbH7mHL4dBgvENpjROCm6dPuF6vsIcdtm3Z7/aoSlNXoaD98WHHYd8inABrWKk1jdvzcH+L&#10;Xmp2mzXWGpb1ElErFosK7+puXbLISuGdAQlXT65YLCv27T6Mk74o1Ed+B09rDcpVCFXzi7/+G6SH&#10;//Qf/g7XeMzuEevAW89uv8e0oX9Nu8faA85apK5ABhXPzeaKmydPaIwDJE1r0Eqx3+1579+zXCyo&#10;q4p234112cEJumLQ7XaLqYM6aF1X0K1tpml58+o1f/6zFqkrFKoYp5fnj5goVnYDEG68NrgTPxqv&#10;uf3n4sLueB2ZKmq9BLB7iUr0JbHEcT2SA5AyJrxJC2lzvra0zqQxRk7VOQUOHtvfHcEi/lQJ/hIg&#10;zbGNiXzrWLk9XndzJGtT8cVpXH4cd6W+KSmIpz4ypybXg1QuVboegS+LKt558HO/xvbryBRYYgAJ&#10;cwxhegBD2majWEowKsrPrc19e6ZrSpqTXKoC+rGWBehPEKLl9kLS65WAwen7pbzzknzvBHBxZp8o&#10;fS0FMZfipj4WzOXVue/mFGrj34n3f3LgofhZ+nkRx4OX+oacgt2oX6L9ht6JZMFWuTxYlNpcnPXL&#10;JaLFXP6YBfWMp+E4/8zsu4w/3YPG/fD3PtfIkdZFzpVR4DqRS0ztYZ2Qt0Vjue/rfo8gVjjsx03Y&#10;K7T0SoUpEB5EkdQrPwcjTzbqU3+yT3f8r8iqtgsRADjAQJoQrxs5v1Wa1zE5z9Q4T8l4SmDV0r4c&#10;FAj4uraUStLsG+4/3KEQSCcw1mFaR7u37PctHeZ/aBetNFWlQ391YDZrHfv9IYznDvSsZADBexGr&#10;tydt0d3nZrPh+nqDrjQPj4/sdjva1gQAlQzgdK11WEuQ4D1VVVFrhRCwqGuurzYsVwt0XbOoqo5U&#10;K6y3rTForfAiEEypSqO1HmJ667o12vkOrDYG5zlr+O3XX/Pm2295sVnjfQD8v3v3gX/59dfcPzZs&#10;nixpjaFpHZVSSO+QeLSSIX8QntV6yWa9QliP05rFcsn7h3vevntLay0OBSKo4IZYxCEVSCWotMZ5&#10;F0gLas1PfvFznj7/jEPbsj8cOn8c4rEefuh7AH/X+L57vjgn731Q30dpjHu6v3PMz5Uaj6+Y0FAQ&#10;wFdCgNKKtm3Z1BWYluvrNdY37I3EO8nj45aH/Z7t/hGFRXzvC773+Qt+uFjz3cMDtw9bQHJzc83n&#10;L19gvOfQtgipkEoifKfO3gHEvLU02z3m0KJ0jVaKGvDOYqyjbR3OhhxQa4VSAtsGAgGPxiOoF0vW&#10;1zdc3dzgpehyVT/sQVnXjcVojp0jrMgRuMb7xCkhRu8n0zmc7qvk9oXPkZhM7T2kPixLQjmx3x3n&#10;bpcob0+pzucIfiiSXpVJYi46ZxL5tS2//3tcMrOg43hNJQ/6HO2R92tLH2MwDZpU/fcSUlNEvn17&#10;8OgxXuv3Ie0JuUyOSPEkfqcHuI5jwZgYM12fz4GWc8R1Y5JJcbKXmMa6aW6WzskpIofcmnzJOp3L&#10;lUtnBFOq01Pr+Lk5d8leQg4YnbuPuL1TUo4RwDZDbpU+Z/+ZOMYf+kCBEKbbp1BDHGVNfuwMcUSm&#10;bXoflcvfp4ikBRlSp6m9kQ7ULkbjMMSX1thAhh45h36OcIawYdjLT31YlGvjT/1Rbn84HZN9u12a&#10;J5/4mu430pyvtA6l/rRE6Fz6PcTxjCTayRlIFeM9OaUU9sze2RTJzyX59NSZZ5wy5daqXM1CLleJ&#10;50fubNR7D46B+GXYz+vGWD9n+/EvpUQiwvuF3CQmmPhj9lhmm2222WabbbbZZpttttlmm+3/bzYD&#10;4GebbbbZZpttttlmm2222T7RSkrXpeKQXNFB/37/WvzvtAg5LWpJi3HjotHjvxlds/97SUUh/p28&#10;ytFlYJHx9WNVq1HLjO5xDNbMA0dLBSnxb6ZtmAPldt8A8ipxOdUHIAuSKD17OgbioqAp9bq0iOXc&#10;tacAolOKeKV+P6dCUZoHMVFBXDyQAkOnxt7U9dNi/qlxEc+7UgFyqe8uIQ34mPsuKSVOjZ9z6oql&#10;NswVaKQg6HMqrJcUd5fAAun9T7XPOfXycT+cAhqEOBbFl1Qqc8+Y9mdOsTanrlMCLH/MWgBB2MFH&#10;lfsx/Dr26WMf5ItrSc6/920Uq873QN8SkUgKkk19Zqzqnj5r/HpcaHnqh6BXIZ9aC9N7OkfgcDKO&#10;cQXV0mmV8NJ4OYJAQtsZMw3Onyqojskmjp8nuxb1nx+r6k4Ts/SqmbmCUIkvkjHkFA7TWKQ369xQ&#10;kN9/1hjTKZ4owI+U00oFZEOxZaSgkvNBwziEDCD2OCeklAyQzYAqBe9xXSOXfORpX4zH6ZQ/jt+L&#10;Cw3T5ykVKpf8bTr2++Lk0tqT+rZUQRoY+kgIgdZ6EixXur/jZyV9XamUAqUVCkWz27Lf7/jw7h1S&#10;dorSXaGpMS2SQGJQaU1rDMJ4aqWotEJLhXcuqLY7QaUk1lmUkCzqRVAjrGo8LgjkCIn3QW3IWoeQ&#10;oJUaQFlSSYy1WGu5u7vnsN/TtIbHxx13ux0W2Cxv0RJWSqLqGoDD4cCyWnF/d8fVasOTJ9c0jwbp&#10;Gmqt+f73XvKbb75mt3ug2d/QbLdcLxdorbi+ukJikThs27KoF7RWsNsdaNsW7x1t03SqlV17cgr6&#10;c8bi64qD8/z0L/4K01j+4//yt+ybBmcM7d0dm82C682Kpj2w30se7x+pdcV+v8frivWTZ1SLFZvr&#10;DcY66nqBcYa2baiqAG45CMF6ucI5sIc9h6ZBKIWq68FfHw4HvPfoWqO0Qjtw1nJ/exsA96qaKNQe&#10;x/Njoq68Em3AY8koTxj7y1i1Kp53ac7Sj/kejBLfwymxkMjmKbm4cyqePJ3rI9zHKKbp2zcF/MV+&#10;bVCsKhLuxLEQWbBmDN7rSWjSZS+fz8VKvj5LVFVSch+uJ9Uwxl0Ux0nhB6KRUt4cxxW5z2VVpZPn&#10;6QGb8bp7SoASjQvBQABhXU+40isvy7P7ALH/d84MOdEpwFRk8l5OYq7hPSlRGZXEMDf8CMSW5nMB&#10;MDjKvEekCMd5J47Klpn9iRJh3Llc+VMsV3w+pSB4rvg9BhSUlOzS754DxpYA+OfyxqnYfeq5SvlG&#10;Okdy/ZfGkiVCrhxZXA6MdC4nTOP2lLAnBeDnniVt43ispkqTOaKOsQ8ukwWctpsYrT/hu270W8d5&#10;Ks/vRURrTXpfp+vP+FlKRE+5MXZuP6AU70/l+SOV3qSfj+PAD4Qq/VrmPRG51HnV15Q0rwQ2+1Q/&#10;croPdtln0zbJgYhybXeOqDSN9af26Lz3eBGA51oqvDV8ePeBh/tHrpwEr5DOgQVrenJAiRcOvEAi&#10;qLVEywDS7kGUu/0B6yzL5bIjB+hA9jLcU2vMsJ8npaTXUO77vl4uWa5WVLrCWs9hf6BpGrxXgdpH&#10;CDwSrTRKKaTUKKkQUuGdZVlXrFeLEPvrADZzHclZWD9C3KJRSBn+aK2pqholJVIGRXAkCCc6ALxA&#10;CwnO0R72vP7mG5QIIOrWWdq24Q9vAnD9yy+/xErJvmlpDwbvHEstWdQVy0oHILxWPHt6gxKC3X6L&#10;QGCd4e7+jtaYQDjnPLKbv1qrjoRLIKXCOItDUC/XfPnDH/CTn/0UpOBwOOCsC23Uq1EnhEMj5erC&#10;/lJufyTev++682Q9jnP8/lqmdSilEf6oKuq9x9mWm6slT643iG8ch/bAznmaxuOl5t3dlv/jv/wK&#10;iWaxvOL5kyueX12zrJfc7XZ4KXj6/Cmttbx/d9upYAtwPsRYMtzLQldIBEqEMeuMxbYGpYJituzc&#10;Y6UVVauoVUXTtljrcV6gVE29XPPnP/kpy9US7z3G2rDPNuwhiCzgduo8JDfPY4BovJbFYOJS3JTf&#10;d/BFoGHJ558j18iNmdzzpir258h/cm2VW3tOxqQ/qrbnSAUuJQ46aZ/CedoUUL8EEE9j4hicOBXn&#10;XRL35RSt+3jcZci0OI1qJhXVz4Gyc+tp2lfpXvDU/lVufMd7xbm2HakwJ2c1+bPAMUA+jUXi/efS&#10;GUAJmHoJ+esl8cUUGW4pds/lN1NzID2nKI2vqT3HS8404uun+/pDuzuPVhVSSZwNMUZQYj9PJJSO&#10;rXgspH6o/9w4zj+dP6O9kMC4O+TYsgM7+/4c2o/j1uMeQSDsSfeHpvZ60n1373r/xkBcEYhbT+Pp&#10;dNzmiN5yc3Nq3/iSMVrKD0c5YJfTBEKD0WnOEM0LiGL8st8WXR8459Baj/o8Hs/p2VZpn63UDzmS&#10;t3Nroy/mqudV6OM4IBdL9c/Urx2nBCFuGJc+oU+z0TyNieXTcRCfscw222yzzTbbbLPNNttss802&#10;22wzAH622WabbbbZZpttttlmm+2PtpRh/VxRQv+d/r2cpUDs+PX++6eFQABHdvOPuf+0+KBcRHE5&#10;cHn8LK74Xv/fMeBLjkAtMFYiSMGqJfX0VEVvfIgs8Z6i4kr/26nK+iXKDmnbxAfypcL+qf49OYSP&#10;VMdi8GypT3KK8vHz5kC1JNfNvR4X/KXFdLGVFGjT50/bMv1cTj2sNNf678bF9rk5lj7jOYBken9T&#10;86r0vGlfT/mAc6pEOSDPuevnCv9zCislJcDcHI6vW1IQ/hjfkQWaJkCCSwHNud/OFQKdAxrk3ptS&#10;ZY5BXENhTldglPPzcTsdgUyhKDpWvc311ck9y6C6PBQ8d8qu3okseDsl6EjvJwXjTs2ftO9LpB8l&#10;kozUP6VFUVPzZVioCv4672vK1xs/27ggaer7ufU1/f0YTJzzPbliwNzcOIlHCn7rnI+fIuQYvZbx&#10;j8P9SoGSY8BhWkx5Mt6754yLZp1zw3OcW9tGSmve4zu1t6HTvEcoNSomLikNnSM5OVfweo6I45Ji&#10;3FyBfgqSORd/xJ9P1980FohV69NnmCpSFsIPPsp7i6oWGGP57rvvuH+4Y6UkrTVBAz6K77RWAagj&#10;JEJLpFbUlUZ2n3Md4NQ7z6JecLWoER6apiPZcR7rXCi4lSKoMDoflAuVGlQipZLUdc2HD3c83D+i&#10;lEBIiVSK1hj2xvCHt294+uSK69WCpQqg/NZYzKHFLx11rVld1Rxkw/bDlu3jA09XT3n5xWccOoBs&#10;s3uEdoNarKirClPX1EqjBGhdoZSjaVref/jA99oWIWusDc/vfERIEoFPm3aP8S1SaZxS/Oxv/g2N&#10;NfzHv/s7Prz6Bt80bM2OXbvni5unVPsDu92B5WKL844PH+548/6Bar1hsVpSr2qQgs/cM3COw37H&#10;QalAyOKCGqfxjsa2g1qiEhKta6RWKCURXrBcrWjtDu/h/v4e07TU9RKlFMaY0foVxlUeAJ4jAjmO&#10;tXEMk64fpbkyBtfL7Bo29sli5NuPczOA7kuxVU5hbypu6YELpZxgfF2yPjL8V0KkNSZS+e/suqhO&#10;5msKq5guqA5tIWWvGmtPlJ9L4CwPxTUsF6uWYtxz8WJOsTku4i/543RtDGpdQX1LKTWsY0HFWUyC&#10;stPC/tI6oZRCRuq1Mci9B9tkiUecw3GqDJx7pNz9ncsBhnxOyI9u/0viiI+1XC53LqfN5SBTa+ql&#10;yq85Uph03pwjxbsEXJeLPXLPEY+1kmJrrLaZu1Yc60/F17n8u6RKngLozoH8pvpgKn5Kc/9eRXm8&#10;byNGYIM4b8rF2qd9H6cSwfcGsJ3EI3A+Wjgir5wqAU+T74nkNz6ObLCkIBmPk5xa/ZSqaLrexftw&#10;pXESg97HfcKI5Ca931MSGi4aGyXwfnmvRo4AdMdrXkbomcsX4jgmR9RZWgNKpFKleOV4LYcjxCzG&#10;tNzefqA5HHC6wrQOawyH1mCsw3XxsTWWWnfq6VIgO9V1IRW2U98GMNairOXQNCzqCtuGnMBZd4xJ&#10;urXHWIsCqroOcbZUGGPZbXeY1gS1S3EkYvPOoZVCSTWAw2U3aKTwSBzetghV4Zzt5hd406LUAqUU&#10;dVUFoDsCXdfoqsI4G+ZcpNLq8WgRnlU4z/u33/H2zSuuRVA1t9bx/u6RN+8/sHnyhGqxxFuL9y1t&#10;2yKqCiE6ohlrqWrF9WbF1dUaXQmcdWipub294+7+AS9lUCq3/R6NwXuJVjIA75zDywpV16xunvAn&#10;f/pnPHv5gr31HcmXG88Xf0rKGpNI5NbsnF9MfbDzDpDnfW9/XXsEKkspaduG1eKKZ0+uaNtn3N7f&#10;YozHOY2RAbD15v0j/9v/+Q+0zvGzH33J508/42qzoVqvcB/es3Ge/cHQNI7H+weEkOiqYgE0Jii8&#10;O3wAu8tAfAYhv5NCUqkQyzZNAMVXUrCoKhqjsdIjhaZernn6/DNefPESVWka6zHWdCxtIpAkSEkf&#10;BrsMMck5opvSHla6rqb+LQVYp2v4Jaru58hTSyR2pX3sVIX+nAJzun+Tri252C0ld3KM4444951q&#10;30vOOM7t55cUjcd95Qe4Z3rOkRsnOSB/bs+ldN89ELO4R+njM5Rje58jmDy3J56e3UztzadrXC4P&#10;6s9Z4rYsAb1z5wPpGerHnKfE5JC5/k73KHP77bm4O40XS7lIjpg7BaeWCKdK51dTc7MUU07lo7lc&#10;OLcfkZ55pv0xWms6tHf/dyXV5LpUJAVOAMTp86bnA8Vz8i5P73Zchvs6qrmP96KklAgJgi6n7vxT&#10;fNbSXyfXF7EfH/mI3oN4P6w1JdKP0lpyPj+ZJrwqnY8CWbKT9Hy8B/DT1RUMZIWcrp0QQpccSYj3&#10;3V5thujpknV36hwxl4NeQko+5IKJ5x18UDdmLr1eaV8hJXjoyaSqqurG1THRFEIM8Xa8fxWf9eXI&#10;kXM51GyzzTbbbLPNNttss80222yz/Wu1GQA/22yzzTbbbLPNNttss832iRYffqYKbyXFhSmliJvK&#10;yUsAACAASURBVPT13tLC3dROD4fTwptx0WkKtjgWrh4LWY+FNiL6TEkdqazulAJapmz8jGMg6JTy&#10;XNQjIwWtVDHs9ADZDyDaHrijtR4d0ufA0KVi9ynwQ6kIKx0DUyDRAMLIPTXHQtDMvfT/zhXqptfP&#10;jaepAoAYCJMCqeM271U4LwUn559DjMajlKp7JrIFUKkaT/9+qi5yrl+m2iRXCBhfr1fw7IuPSqQH&#10;pXuZUlpJ26pUQNIXXaRj8xJFw3Ng45wSODCpVJw+85QKXfbz4YVOMWvQLCt+5xzBQv/vnDpKqWir&#10;NEZH1xx8kB/u13OqaB8r/cTvHFUxTgGEU0q0kQcMRTwuKEwIT6TcfF79srd4bYvBWaV7mSrsS4v6&#10;UqKKVPElXgPTcTlV/B2rz4/JArqeETn/UwLnpGCHHtQRq5+UFerTe4zVkVIQZB603v9WvK57UrBM&#10;DtjRF+FJIUb3fFpULKJ4IAHjiHiGdUV1UiCdxXqHFDIQLQCqG1tBDad7rfP7uYLgfq1V0fiKfWd2&#10;3Z5QTU+vHX9P/T/svdmX5Mh15vmzBYC7x5JZlVXFqiJFkWpJvajnYf78eZiZl5mnmcfuo6GaIlsU&#10;l1ozKyMj3B2ALfNgANxgbgZ4kXoT7jl1KiMCDgdsuXav2f2+b1CEj/2Iv0hW5n1qwR+7COA5AT2u&#10;5j9XMpOlosUSeGlJjX2t2Hk+5uZr0LgejPP50mZ2AfA7j9VGLUg5kg14gbMG0/d8+/VXnF+e8Uog&#10;CEo3xlgqXaG8oFIVwgd1SQFIH4ArCJBaTbGOVpJd06CV5Hw60fc9Smm8s5iuo+/7CWjS94amafCE&#10;96y0pq4qPI6ua6mbCiHBCUFVVzjvUHXFw6tXdMaAFOi6wgvoTgYk7JqaTz99wydvXtM+v+H/+b/+&#10;iHNPtL7jo08+4qPH15zOPaY745xhv6t4UHt20vPh4YGnpyfUuycqrTDG8fbr7zm9tDQf3YHtJqWo&#10;67En8CIUT1oPdaXpHfzNf/kvtOeW//v//D/46l9/gzQ95/OJWkiEPbCrahpdUzU1lWo4n058eP5A&#10;c3fHw8MjldY8PB6oKsn3371FHE+c2y4Aj7ynqWqavufU9yAceifRWtHsGnSl8N5hnR+KnTWn04nn&#10;lyOfPr4KxC5SBiDRzE+7bJw/LwSWUex+ieXjmPKyPosZOFFKdZXrZJW9MyRPUopiLuZ9PlZZjk/j&#10;z8WuxWcAm5dniIElMaHK9Wf8IigwB7yI7+VnIJP82hr3V0wIYK2P2j1HJpSu6dPKeHmXjK9KCQJG&#10;sF/sj6QUE5ByHkP4Sc32QsYRkxAplNLR2nIhnLmAAcC5ebuqkWxpWB/0QKrhI8B6smjM1oVp3YyI&#10;HPwQlRlr8V4EAFxC0BVAh0O8FZENBWA6U//Mx+M8P58rSw73iYAJQgjk+G8fSvVH5T4xqNHGIfWt&#10;SnNLcfKfC4gv5f1L6uKltbEESE7JJm5911t+d5W/F+LXXA69tveUz4/85DfDfPB4b5FSX7Vp7CtS&#10;oN4aaDeXPy3FXymQ5dacPwXBpOCc9B4umZ9rCrhLeW0JbOqcm4gH/RBbiyG2LPrlG/YSS32btvkt&#10;ILfc3MiRmd1CHhfvcy4BL+O/xzljOo+XACtrz7Q05nL7kxcg07UyY8in5mM1JbCL919L/ii+btxv&#10;yeV0xX2CDFFB+vnLfWzw197w8uEJ03Wo3R4LnExHb0wAho95jQAhJZWS1FrRaA3DftyxOw0kY9Bb&#10;hzQ27H96cNbQtu0AHFMIpaY9DNv3yKpCKkXTBBD8sT3y/t37ae9YCjnkg2DGdW7Imz0uqLeHVQsp&#10;QQpHU1fTmg8ClETpQTleCFprqAYFeCUlnbV4b6e1N4DuRQD7I3j68J5f/+qfcG2LUwovBcZ5np5P&#10;vLSGel9RK4U3A/BcSBCBMKuSISetleTx4Y6qUnTtGaTEC8m79x849z3oCikUmpBfKilQIqinW2vx&#10;UiJcUKd/9cln/Oxv/haqCmd7euOwfgDJj8SyvuQPfPSe12Sj49xL15fL3p+4Bhwn43e679hPUqK1&#10;xliLNT11pamk5H6/426/49gaKhTKC3pjQcAPL0f+269/ja4EdXPHq1cNd7uGl+6MdYK2c7S9Dart&#10;pqfSFVpXGOc5nc9YY9HVSLQQ3q1rO2RdobVCVRKcxbQGiWNfa069pKo0uqo43N3x+Zdf0hz2eCEw&#10;1uC8D3H+wJEihx3DkvJuzl+VQMYxSHYJiJYCW2OwaUmhNnc+UvKbS/uyOb+bKtIuAWuX/HO8Jsb7&#10;beme+9SOhf1ZMU+WspbGaDMyFgLjRm4NKJ2HFM9IPDftx5dIE1OSoLT/cmdFiNviSO9t8MfJHk5K&#10;Dp2O4dy4yK1ppf3upfukZ0E5soBcbJvGnDnCx1x/5565pMCcjvc0LiidddxC1FMa9zlihXTfe+yz&#10;EnFa6buu97P9onL4GmFsLra91R/F57O5WCX2dzkF98t7eUZyqXDWEfYWw+99kVR5XPfme0MlHzXs&#10;cQ/kFvFYJaYRF5f9imm9jPYw0nwxfZbSuVnJF9ySj6ytKTddL8SkMz5x7AgxI96Nx0pMyhffd/Tn&#10;Kfl5uRYhOoco7aVnyNzWYv21dTC9R0qguUoosLC38GP3LHLrZ9/309jN7SnOiAiiv6dnuaU5u9lm&#10;m2222WabbbbZZpttttlm/15tA8Bvttlmm2222WabbbbZZpv9hbamGBpfl16/BNKMC4hKhT3zQ+Dx&#10;35CCEdLPXn4fF8EwU0q6/pwsgMnja8ZnF1ERrJwpV9ymJu1uLoy9/C2Gj8Yq7/lCivjeSgXgDiik&#10;FDhXVipMlSFyz1R6r1vefekaz5paY6mflwsGbgW9j9elBS1rn18CK5TmRb7P0/kWQCbxkC0V45UU&#10;lXPKHOmYS4tsfkyR9lJBWA4IkSuUiwum0u9cKpxOx2qp6LNUrF3ycbkxmxbjptctAf7TcZBrq9HZ&#10;zApzFn0Iq4CT+NmX1AlL9y19bygWvygC4kFIFcBN5Nt69F7yary64rMurT0jWGssQBvBGkSFNymo&#10;Ie27uIAvLdYpgWDi50qLLHP+aPQnueLBOSjwdvXDMjGEn9bHFDQUSDXkVbFXUD65rMmXd7mszYGM&#10;ozx3YosLVq/Uy4dnvLRlTNYSP3/eX07vyAV0M97HZ8ZP1GKZZxcDqkAkfR4KFLUigMoBa4e/SZEA&#10;Ui9zYCyATn1FOlZGH35RGYripMgHxO9+pXSZ8QtuAOTHIHYfzbns+jm2Sfr3ePyNC9NwfVqgOo2z&#10;hcLm0vqYFgfmFHRyRfvX8aVEazkD/0RvMosh5/f3s3lzAdfJqXBbSIlwHoXE9j1Yw/fffUt3PnF4&#10;uEP4AMDAQ60r9ocDSmnOQNt1YZ55iekNStaYvqduGpQQKCk47Bu644n2fMIjkdLicThnA3GCd/R9&#10;T9t2SKm4u7sbgDkKDbTnE1IJVFWhlMT5M88fPmB7S289T++fqKyD9szf//KXVHWFfXlBKkG9q9nt&#10;9zT7A0KA2t3z9XdfY9++5Rde8fDwMbtKcz49czw+09QVbx5f8+bVK949PKLrr9kddvTGcTyf6F7O&#10;tC9n6ldQVQrrQHp5Nd5GPIB3Dqzj2BuaWqPrmv/0X/8BYzr+9//tiZfvvqLSkuPxiHYObyydcaEN&#10;djsOdYPqwZiep3ffUTcNzX6PriQPj3fYgThgVJeTUtJUFee+x5jg960zKLVDCh8AQFJdAL1CcDqf&#10;ppESF6JfYi0xy0fGvEBrPY3xQBQUx275Au3wO3Wl5BR+tqREXaUYZFRnm5N3uantY0B2DjSbU56O&#10;fWg83UfA8vislzjOT/PtWslJLMbwS7F5ujaMAPvr3DF+XxI/kItP3aQmf71+uGz8HbfjFMCTI5uK&#10;4xs3rc9xHH8ZB/5qLY/vMfeXoZA+9LcJ80uqwX/P1744yYjbQMmg5uoiME+6VjrvA75qcJKXeFVO&#10;/tK6i99NQcgz8H2UK4zrX3h/O2vfUv4W50YT8J2BgGl48eCRo1gtboMhEJVeXK1BuTGYI81aI1W6&#10;1XLkfzlypTXV0lJcKK5iG1HMQUr7Bznw6nK/LNtazrIMqr3sAcVq3CVfWALTpGCIksL1GiC6dM9S&#10;zrkE3CuBkHLg6vi91gACP1pxvAAC+7cAIawBzZYATWvvlvtbqkRcikVvIXDM9UWONOHHkGRckyr6&#10;7Dgr7W0sET5e9StkAVapj079UOnvuf2Y0vzIqTxCIOacPo9HaYkQjr478/6Ht0HZ24OVntZZetNj&#10;vQ3kFyLk+24AWAfOqqAU74f9LOscvbEI5a5UJcN/FyVwpS7PqKY4RuIR9L3h+fkZgaCqNK3xQfld&#10;SxAaa+2Qf8B+v0PrABa31oCzKBmIkrxxWB0gypUMwPcRF651hfew3x8QSoJ1gbhUSeQAgJUD+N5Z&#10;w9u3b/n2qz9RC8GurkKOYCxPz0eMc9iuR1WGtg1EWiPwWwqo64paCXZNw8PDHeA5tx1Caj68tHz7&#10;/VtenIP6DqkqtDdoGfJIbww9oJVGqQqE4s1nX/Kf/5f/lc+++JJj13HsWsxE8pPkbT43T69J++JY&#10;tDSvpnnj54R5JZ872+eQEq30cB+FHgD+Asf+0FCfzrSmxwqo6gpvLaJqqPZ3WK9wWmKVx9ue+8OB&#10;3njuHqB30DvHu++/ozu3YSwJQa1rrLBoBPu6wXlBe25x1lKpPXd3e4QSSO/oW4ElnI9UdSA3uLs7&#10;8NGbj/ns85+wv9vTGxOUZ5UcotNABsmwNubimlwMXSKiK+cnYnGfOJenL8Una3uRuX3pW9a7GKSe&#10;+vJ0rU33r2MAaQrKG/ObkVxv/s7+Ko9ay2VyPvuajOV6fJfU6VOygvR8QCREfzkV6tKedkmBuQRs&#10;nueOpTkpMgSelzVHKTUjiU4JGW4lzF2KveI2zanOl8ht0tggB/jMxTyxT8vNmfjncY1M9w9LSvMl&#10;0tWl+CAGn8exU3zPHDlTyS+k3zXOwbhPl0ioLvsXy7Hi0s8puV68J5NTm74mT/erMWK8PpX8nhBy&#10;IoqGQEIefmcXAdFj/zVNw/l8nvxQdq5FJID4i8/0eLAu2v8Vhd3jMulCLuYszaEc8D03TnJ9dStR&#10;dNYfyfDek6r5AOyXXJOflc7J4nOg1BeGPr7sAc5I0CkTjqz5gvz5BkV/UTp3je8xkb7ekBuP16+d&#10;zS/tdSh9mdfj0YgQ49nJfH/slvO3HOnMBoDfbLPNNttss80222yzzTbbbLNgGwB+s80222yzzTbb&#10;bLPNNtvsz7QUwJcD+eWuHX9eAr/niktyf4vvvQQOvEU1Ki0mXXuH+Hni4o2xKOryuUF6pWB5BVSK&#10;qghldex5Ibj3y2DrtP+UUlNB2JLCWU6tPaeEXCogL7VpWlCx9L5ryg45sHcKOFwqxisVSI73zIGC&#10;cs+VU3DLFb4vFTosvWNpHOfmWUnBLFfYc8v90wKE0QfE86GqKpRSdF1XHIe5cQDMis3i70nV1Utj&#10;JX2XnMpKaXytzfkl0PyaWmpujMXXlAAL2SIvhqLjG1QalgrdcnOw1BZLvnl2f66LZUv+NQaIldSy&#10;S8p9JXB57ANmRdIFtY05aE7O5ntJ+S4dn0tqWul7LYGD4gLO3HekxA45kFSuaHL8d1wsFz/DTIk1&#10;IdLIjZ0YxFka06lVVbVKBrE2xi6jn+z8KhWzpv9dfON1UfIIyC2poMd+bizIvID15aKqfTrfWFEp&#10;WmvTeHy7LMB/fr8RTO+C5FA5RliJ4XLPtQRS5waimZz6XIlwJx7PuXmQWyfEAoBriWgou7bHc1VB&#10;1/Uc25avv/keaxzICu8tWml2tWbXVDRVUP3r+h6EoOsN3jmkkNQ1E0hYVxVCCI7HI+Z0DuNMa7z3&#10;PL880/UdnXGc2g7nBFo3eO+pKk3T1FRVhZRyKJCGulLsdg37puLvf/kLzD//lpe+o9Eaawx9bzge&#10;T4PatEQ2FfvHew6vHqkOB96++4794cAPqubr33+D84rH1x/x6SeveX55z9P7t1Sq4q7ao+/2g9Km&#10;Q6kaKUOB7unlA+fzkVd4lJA4ca0EGM+rEanbW4OxHbu6QdcV/+E//0f+5Xe/5R//3/co2wGeU9vS&#10;G8v705nHh0ce7u5pmoq6qQBP359p2xNte0JKjZCKw/0BYx0vzy8hfhGCuqo5NJZj2yKcRXqFJChi&#10;qkrhhKZSmrMJ8WTbdVPhaz5Wz6+b1/lCDMwQgzJ3CiwTN/vZpTGcA1WmRBM5Pxor7cUxbfhcDFK4&#10;kIrJAdwVLlORIjsZgMhKvFNYX0O+47LkM2kbpnHreG0Kwr/2I0uKcmLmRtdUKq+fP86f5spdqUJ9&#10;ab3LKdBBAEhM6/mg1Ox8AOjFgJ6438f4IFU0ziqRQQBaZRRYR3+cEtkVc0auCbAusZArxtKpmub0&#10;7s5f5YJAUPTNvsu8T+K1NX3W3NxZWnP+3P2Vpf2NpdxwjTgir0boblfVK+RcZQJBsZpX5UBbpZxu&#10;KR+O91BGnxTPqxy479a8LY39S+Q9OZ+Tu74EpEn3KmYTbkBbTJ91Qd9QKrm6dzLeZCToWOvbtJ3G&#10;3axYuTbbJzfsG+bHmsdal8T3gphDJJ+75QF1se/O7WUtxaFpPLk0Nmy0nsc5cHTxFGvHYI44Bp/d&#10;fyXfnvvGZWK90Id2BiK87iUxI6YpEUHkxm8av8VjOVWIXyOFS8nflJSDqrpAeol1hqen97x8eE+t&#10;JJ1psdbgBVjhcDiMd3jnUUojvEUKSaUqKiXpug4pK05tx+ncDqRdoX2cczgpMdbSdh0g0UO+Gkje&#10;LH7I96QUSBVygNOp53TqAohOKozyWCFwDqx1NFXNrq7Yac1h1yDFpU+8dwgEtjcgNMKPAFtJbyxa&#10;VwihqCuNUJq63nGZHmJQ9A5ENXWlEd7Rnc58+4c/cn564v7hDmt7cI4PL888H19Aanrref/hhc70&#10;mM6w3zUcdg2VlkgBTV1x/3BHUzX0fYtxDmc837x9y0tr6FVQf7fGgncg9JDfazSepq6RukLUOz75&#10;4jM+//nP8FJijJ2IrvLzKZNnS4GIFGw9c7X4dM5c1G5HYJpY3Eee9jCFQHiPH2INqRRKa1x/GuJf&#10;gcdyf9jzcDKcTh/o+x7nDJXWPNzd8dmbT/j4zSfoZsf+cIfWoR9bC17tQDVYAb3pefY/4K2j0lXI&#10;Fx3YtqOvOuq6pqkUHomuJForpFTsmoZjdUIYQ1PVPChB7y33Dwd++vMvefPJxyAVxtppL4D4bKCg&#10;1l7aM72V6CSOk9L1Lo23l4h4Yl+xRE5yy1742nOXCADiOCaNv3Mg4olgc2wDPDbOJabYUkyKyh4/&#10;7d06667WyyVSFu891tlAxpisK2nssBSP5GKfWdxECJxGsrRLPheR4TAASicldzHlsCACiZ2Yx9QX&#10;AsJhvfGXthkZP3LDbCT8is/U0n2b0p5naayEfS4fxRbDIzEnr0xzshwBTn7dv46IcnvJS/vIazFw&#10;ad9qCcBeOq9I532OADYmjygpNK/lZvF3xCSo8VldDki+dPaTI+rIve/sHEKEfewrsqop1L4m/kpj&#10;otzeSnoGurRP7b277LtJOcwdVzz/iJ+j67pZPjPm6rO2kjLEKi5zJuEtQjiU0rMceE4eJFfj5aXz&#10;2KX1JV0bxv2C+DxxRmzh3eRncg5iRl0a3xcXnZEP/er8zSTP8d5I2hZCCJAiId0Vl7U3Ho9i8P+Z&#10;750+IxjOEOZx0bTXNfWrAC/i30y/l0Lipr2xYZkYiJJGv1s+5xNYZ2f73LOsYSSYS9p93COcQPZD&#10;hCqFwA2k/uKKpF8s7kHGfivef1yq1dhss80222yzzTbbbLPNNttss3+vtgHgN9tss80222yzzTbb&#10;bLPN/ky7pQgjZ2sKxWvqaenhaPz7W4DWVwWWUfH/EiAvVToL17qhWHepUF1ki1pyqthL7bX0XuGa&#10;sSryAoa/9XA4LjhLFaVyfZ4Duy+1YQmUfet75sbILW0WF+3EJA25MZFr0/j6sdBtbC+YK5OXAApx&#10;YdwIlFxSZSsVOK3NpVSl/ZbxX/p7qR/Sgp6c0kz87LvdLqhUkapH50H2ORBPToVm6TlzxAe590jb&#10;IQdOXmuHEog89W3xvZeIHnLAs7htSkQFtyo0pO9dAlflVB1v8e+zvvHXRSoxwPrKd0OxWG+pWCcH&#10;vCqtNbNingyBR0lFI70mV+hWUsdcK7BaUrkqga5LxcAxAGQOCMmDH9PvHguXcgpRMdC49L3Xau5c&#10;KWEuxRO5+VEmypmrXqX3WQJKXRf+ki3OLqmQztd2ORWoOWcnBZ+r9Tfp73h+yWRe3hLHFMcKlEld&#10;ErBArr9uXb9LnymqZ8WK8itjIN9Pad9fLC2ghTyALgdEWwLALcUcE1jIe8QQGzjneX458vz8Al0P&#10;SJRUePcCOJwzAYxCAEwZ4+h6E1TcjUEISV3XmN4gpUCjOFmDch6tNVIprDUYYzHeYZzFeYK6OwKE&#10;Y7dvhiLa+fNba3j96lOk87y+f+T55cS/fvMNUmmUEFRVw6nrqSpFc7enORz49IsvefP55wg8Ty8v&#10;3D0cUJWiOex4fPWI96EAU3rBd998w93uju7+Fdwf2B3uMNbT9+EZpRB05xPtyweU8EgkSkis9FdA&#10;xGldGuZ3ACFZVKXp+x6127G/v0doTa0VjQRzPtG5HnpD1zuO5zN3dwfuH+5RtUapBiEc53OPlC68&#10;t2p4ePWIsRZrLL21VEpxt9vhvMN0Z4RwmL5BygoMWBx1relcj1YKqWRQMxrWirj4M/zsJvXqVK0p&#10;9cGXtSa4izimC2uymBEBjflLaX0ogStToPeaClUMEI8BxSUQ9uV94jnmJiB8bk6lYMMUxBGD65f8&#10;Rxqz55SilsiIyutUfr2JXPtVvBqvwSXAxHWuIK7IdVLwYfp88Xde/5+ZcpnjQm4yW4MmH+ayyuxL&#10;62Gs2hfHsWmekOaIJeKvPABLzIhqcr5+Ni6FCP5pIYdait+tc8HnJmOoRNCUe6ZbyGtu2Wcp5Syl&#10;HL0UB60Bz9byzVwOlRJHLO31lPzRLeD4pe+/vEccG6egK1+MC5bIb25Rol/aR0g/U8qD11RrRaTS&#10;OL6biIkzBvDMaPE6dD2mXADPcQ0oX8qThRCTWuQIpoxuukpKuD7O3VVeNj4vI3RQlIATFxD8NRie&#10;ojptDNyMfVQOcLU0D6cIdfA9ubV2aosxTgd8mpN7P8UTS4RvpXl1Hade4uX5fXJg1LG9rok+SvlR&#10;bk+itLeT26dZ2s8Z99sEoKSikoqu7zkej3THE5UMUFJBADMpKcAHMKnSFXgXfofAGoNAoHSNd4Lj&#10;uaXtDVINAHt5ed+26+h7A1KiqmEN8B5n7UDSoqiqiqau8c7z/odnTG9xzgdVdyRKajrbo6Smrhq0&#10;kFRKoQElwDobgPsuxMIojfEDCBsGYJNECIVUGql1UCWvajwCNwBog3T7AOry4I3l3fff8vtf/5o3&#10;hx3KW15eXrDW8fb902Xd99Bai0dQNRW7uqJRAi0c+13D/rDncNiBANMb8JJj2/LdD+/phcYIifIB&#10;yN1oRaV1UL2XkkYJHg4Nxgua1/f87Jd/zcPrR4wL7+uMudKZHcFROS8x5gETeMpffi+IVeMjX+rJ&#10;xsRLPk4IifBBEdcNPytd4SXoquZ4OtP2PXWl2etAZmYZ900sxhien595OZ/xQnF4eE1dab759huk&#10;Vtw/HNC7O6wQmK7DW8Px6SnkX0KghKTrDe3pjNaaqtZ47+hNi7U7BBKlNFVVURkQaGoFSmg++fQN&#10;X/70Sw4P9/TO4Z3AWTcnasns7Zf2fpeIhmOfWQLLp2cca6S1JcXrnJ9J1WDjeDWnAlyKY3OEPel3&#10;xecGJVLg6z1oP4G+r85KPBcQ/ADA9M7hEuKuJdLaaayv7IsuxSW5teQyTuJ1FmS0nzUnhRynow9g&#10;zMujDeQLlz7xUT6UrjkCAlA+2gsWXJNSjkD8cd9ttPGMobTe5vbJZ/+JJMcTXPmQpX3E8XdKKRyh&#10;P+P8a1zDnCsD6UtjKZ0Tt4CRc+d08T527gxvieg1VZef1mUhsmeqLkOIdkt+sXQGnILy0/hkaR7H&#10;eyZX40EKcH6RGClWqi+do+We/TYC9gsB6wh8D5xIy7F0nHvFezTxeeQYx0oR3lEwJy1yl8mHxyT7&#10;CMyIcnPg+xz5Wem8LPZruTOyEiHxVZ/4C8h78hFiJHOd7wxLNYwJNwDRp32J8tlvaR8iPruK58WU&#10;0w2sHVrr+TmJuN5GyhFNz8ZkRD6SjYZEZl8qjeWn1GfYp54IW4kA9nM/diHkjc4kh3wqSqUG0pNk&#10;Tc+cocRzRKIWz7py+zhr+xJrefNmm2222WabbbbZZpttttlmm/17sw0Av9lmm2222WabbbbZZptt&#10;9m9gKWhtqTB7tBzY8BaFs7QI5KoQNVNAm7tHemC/VKxdAlN5P1ceXFK0yX1/Tg0hVYgsqXksKYmV&#10;wJFxMX8OcFLqn/i+8d+WisjX+rCkvlJ6r9wzLd07VZrKPW/u2lwbl9S+A9jxGricKjOXAIlLheG3&#10;EBDE42UJyLvUl0vghRy4PC1wSJVy4uteXl6uigivQG4r4yydhzkAd+pjSoWQJSXrW4qYbgUrpO0X&#10;q6esgVuXCEXy89ovKsaUxtWaemXaFrm2KSlYxL9Lx0tQxPATiGJUWiFRm47HUXifAqCXMoAlLgpL&#10;wQwpAHAEE+ZU4FNlq1jtJgegzfn4HIgppza7pHq/NM5TggFvzazYtAT+ybVHel26LsRrZ1qotERe&#10;UhpH8d/iAsP0nteqYmJae9NxuDZ3r9eyPPEBC2uZv9bsQko9FA6a6wK+ZD2arS0L/n3Jv6Q+zlo7&#10;AWrS91GZ9TBWhct+R6Ev4nlRaue0j3P+ITeuEg8wAXiu44IYmBOuGcl/1tazJeX5NbDnpd+YFAn1&#10;oJ6Et7x/947T6QzWTCCjqqropA6gGtHjfM/z8YSxBqECiBwBUkuEFDjnMcZgCGAUKTwytc9IrAAA&#10;IABJREFUfDlIiRUBHGOswTGqFnqqSoWCRRxejIWwdmg/iTfh3/tmx/2hQQt4OT7TIum7nnPX8ubj&#10;j/jk/g0Prz/ii5/9nNeffMrXf/ojTx+e2O8qPvnkFW37jHeWru348P7I68dXVLXk3dvvef3wCmvv&#10;2e13SK1p2xZjLFpJhO85vTzh+hYva7xQ2Vh0VGcKxcGDyt1Q5OmlxHrwQmKdwEuBUhpVgzUdXW+x&#10;tsd4x9kaTtZw2N9R1w1VVeO9oDcOYU1obyG5v7/ndDxB16FUAIocrOPl+II1hvO5DQW31qGqGomk&#10;0RWV1lRao7Si7/qZIppzDmPMBPxOY4Lr8TgHHSwB21KA97hG5tSXb/HNubUkpxgYr5PxerO0psV9&#10;a20ACcUF+WMh8RIx1uVel3a6zqHyIPclUrPcOpbzE5fryrFO3K9zv7cMto/vFfvUHPhwJFhIrys/&#10;97W/NwOIjwT8GcdJOT+dU8TMESWlsWgKViipgK6Drq77L32mVPHQIbPgiyXAcxyXuhmQxS+Oo9x6&#10;l/bpj7FcbJnmPimhRuk5y3HPei6dm8+5vy/ttyzlFbfknUs50ZJ/LMUXpdzkltxuaa+qNJ5y/XPr&#10;9+U/P8agg3qpIEsO8Zeq45Xm4+QrFsbLEqCrvJ/hs2NpTXlybc8pRzQ3AoXGvYkYSLQ0T4pEI8k+&#10;2tr6s7SHOvrnUr6bW0OWSAnz7Vaai/4qRlkmW8sr05YAT6X9qBw5UMhbVFA4VwqhQHmJNT3n0wv3&#10;QiG949yesC6QRu2aBmsMtjdB1V0EMLquKiotBoVKMfR/1BhKgxB0xoCQNPt9iN+cAynx1uIcHJom&#10;AJB1RaU0tu85nV7o+j6ogQ8gbmvtFLP3XYvTDVIK7ECaapzFWsu5PQ/gLYcYVNRHBeVAwCKoKo0V&#10;nmbfDOrkw7eI8J8QAqzHYzDdmT/8679yen7P46sDxw9PGGM4dx2ntscS3n0nJc0YAzhHJUDi0EKw&#10;ryoOjebxYQ/YQMbgBG/f/kBrHFZKkBqPp9aKuq6ptMaanr7vUF6FdxSK//gf/pa/+7u/RwhJ27aT&#10;Yi2ZddPjGNGoJTDdLXFtbr+ltBbOxrFzeBzSh9/vDnssYQx+++49b32PqgRSKpwx2L6lkgopBH3X&#10;cTqfeff+iW++f8tnX3zOD8cT3lm8rKl3FVLtOMiKqtrRH0+4vqUW8PL0jLA9vYXeO07tGVlpdnKH&#10;kCBcyO0rXQWiokojO4c3Dt3U1LXmp3/1V3z6k8+RSmPbDmN9nlTTzwnj4vg7XR9jIF8OkJ2SypXi&#10;gCVSyNI+T0rqlNu/WyYnXF8HbllrS9eX9hCstRdgaXStUmpSNg95oV/8vjUw8KhQvUaUeIvdcmaX&#10;A6uKhTVqac28/v5Ln8Yqv6W2SEnY1lTf07VnBA7P4pgMaHOJHC4Xq48g3JSQYSQrEoUcafx/DF7O&#10;jbOSivraWdoaOXh6njID9i6cW5TOJONzxtyZWAkcnxIDlsgucjF07txXLJCOzuLONH8b9zqGPlnK&#10;PdLY5tZ2z5FxpOcW6Z5Kljw1OcOOfx4J3MbnHPekpu8mEFWMn5mIiYccIyWti9eLNfL5NI4rrcM5&#10;P5r6/vjnaWxFfIQjZUbavs45nLUzIotxD2UkL8+d9ebm0vgMObJV59y4hbsY+94cx0zcqrcRod/i&#10;93N7TWm8npJg/BjA+RK53V+SI5d83637DZttttlmm2222WabbbbZZptt9u/JNgD8Zpttttlmm222&#10;2WabbbbZn2lpgcKt19+iCpAD9ZaKG9YUvZeeJz40Tw+C49+Xi+XLh74pe3yq0J2qraeWFmvE37sG&#10;pF4DAF+/x+XfpSKsNVsC0KRtkyvSv+UdS8p76bUpoDPXp7kxlHunHMA7VSePC1ZyBS1xn+eKfZfa&#10;NHnTVWb8Esg2995pcdHSd8eAi/h7SmOlRESQK5QY2yynXpG7dyhitsW+j32FUuqqsDpuj7RAZUl9&#10;KB6/pXfIFXIugXCXClzSZxrBT5fRIK4IOEr+aGmc/xh/v+5TB6/o82NJLoz1uG1igDmsk0TkgEdL&#10;43Qc+2Ohb+pf4s8YY2Zjs1QIl1M7X1M7yc25tb+P982pEobr1hW3loqSUuWuHEAt965x/6X3SOdc&#10;6gOXCk7TeeknVZK8kqz3ZT+WA+NfwNPzfpsUHTN94AvrdboO5No+V8i6pEC6tsZejYOI+CFWbvaF&#10;dhUF/+NXgIK5Qs90nYg+tBgL5NoDllX7rv3G5Zpxvl4Kcd2qD8sVNqYg2LTP1aCkY62lPR353b/8&#10;FikF94fHUJjpLDgQokJIibGOc9fRGoMXgmqnccbicDhn8WiqKqiKTyBTD6rSWOcxxmKdxDiBdeC8&#10;w9lQ1KoRPB9fuL87IKgmBbZR/eh0OnHXNNRVxX63wzuPNQbVNMhK8+F44vB4j5eSL376cz75yec8&#10;vv6YX/3TrzCux/mWN6/vMe0nvHw48vL0Aekcn3/2ET/57A2//s3/4A9//FeEDgrKo5q1MRacQ+J4&#10;ev89pj0jmgov/Cy2m2KjkdTAx/4qFOuOyqjWOvrecrQ9u8OeWip01SCkox+UONtzj/cnzq3lcLjn&#10;4aEKCprOcG5PeGPRSlMpzd39HTuzAwSdsQiheDmewEt6Y6mcQAoJxlBVFff3QSFT6RCLmL6fxsQc&#10;uCwBcQV6v/Z3l3Fmrbsaf/E1uTwpBkAuEUeVCGNSJbVcTBGrPefmfm69SEHPY/HxGO+lqmWlWDY8&#10;Ryk3owgeKAF2Yx+Ra7NS3LyUf8bvEN7NL5D2zIvDLwrq4JzNxvVxPDn+PKof5nLPCznINcAyR7AQ&#10;90UpNrsq9JcSEcWmpcL4NO7KqVvK4V659TBVHkzVm9Nx7Av50bgW+UI/X9Rmr0mOcu8Xz+vSXkSJ&#10;ZOy2PQqy420pjiwpuZYIA2VGGTbnL5Zyi7XnyAFY0nW29B1r+0WlZ78lrr6VeHHp3dZi7BJpWDyG&#10;S8DAUp6Zi4VuJU/yfhmAskbUttTePxa0UWq7fB4wgP/TtWKat3GfxPt71+01zy/nYJ843ltSIk33&#10;R0rA2rW5fZUnFfY/RyKd0pqeV4AXNz9D+J2cEfAsqSXH+xI58oBsrnEDiWBunZVSYl1P257pTUd3&#10;PiP3B9rjCWvaAEyyDtP14Bjy+kA+pO4OHA4HvO8m1eXOWKz3NFoH9WIP1nmsvaxlUgRyK60kvTEI&#10;CVWjaZoKXUnA4YzldDwGcJn1eCVwHpy3gZhiUPae9oAHsirvQyzfdz1SigBrdzaovUs5qcHWtQ7f&#10;JaFqKoSSSDXkRnJQHVUKMAjvePrhHb/7za95POzA9oPAreP5eKY1DlRFXQuEBDcQdDW1RjoHpqOW&#10;NQrPvqloKs25bal0xbvTC998+5aT9fRKUglJJSW1VOzqOsQsxlBpyd3hgPWwf3zgb//u79kdDpza&#10;jq7vhzYgC2D1zi/mzmtzp6TKnPPxWQITqRD+MlarusYBbdfxw4cjr+6aQOYlBW3X0bZn7l99jDEW&#10;pzzWG47nM9++fcfvvvqa5v6Bu/2Bpm6omxqlGwQKIRWfff4F59MLu0pz3zS8fyt4/3ykNT3OBGIE&#10;vatRUtJU1TBuAumJ0hpkj3GGutpx//o1P/v5L9jfP2C9D4K3w/VSymm/9JLri8X9kJjIK95zzeUX&#10;k8pwYY99ThbsF/fvS0SuuRg755tyMUmaQ433ypGy5sbE0r5MicSYIeeO1/jR74joLChHRBmvI6Nf&#10;TX3v1C9JDpHuza2RAt0yt3Kq40sxyRoZQencI52naXxd2ntfIr1Oz0JS/6B1KAt15ImFJ2ewEGPm&#10;FNqVUsH/TwLbwz8KeUKur3LEVkt9WSKoLpECp2MtBeveEr8ufX/sD8a2HwmjS/ui6dlNvOeQgpRz&#10;/icHYs7lOfO+c9fnVJkYOHdmllPyzuU98flWyR+VzgnX4uclFfXc/mpVVbN9YZnmeQOBj5BikQAp&#10;Pc8u+ev4+2NS4dIZ+y3A+pwPkZnPO+cC8USyN6aUygLZSzlzfN0InE+JYwTkz+jSe8MiUfmoul76&#10;/h+buy6df5T8Qm7PLF4v187q0zVtKRfIrR+lOXULGddmm2222WabbbbZZpttttlmm/17tg0Av9lm&#10;m2222WabbbbZZptt9hfYrSD4JQBpWixRKiK9Ra09/dtolz/HhSqKUU3wAhIoH8qn/y4VMaXvEAAw&#10;84PgXHvlwG1Lh9Xjz6Vi3BjIkLLxX353efcRSDL+fKsa2lLx2pKKZe4+peLHtc/liqzSQqOSwvya&#10;OtASCDPX5yWAUUnRZW1+XZRKRiD3ZTw7Z4Oy6w3Ka/HvYtD+2tzO9UOOSCFW0lzqzxRMkoJIcj4i&#10;7rcRsBwDjtNnzIFM4VphOqfQsAYcKz3XpJ4BV+CctaKRtH9SHxK38ZVv8Mv+NvYJpQKjtTFYGk9L&#10;zz+CLC5+N0AU/IJqenyfkprtmkLFxdOTBd3iL+0RF6bF9y6BskvFlilZw5LK3RIgamktKYGrcqB4&#10;MUqIRGNkVPyL/yuClRf8QSgMHYrkEgBTSvZQGjfh+8Sk6DsBdWHR9w4PMijU5JVGcsCRnH+YjyU5&#10;AerD7RMQ/ABamANq8oolueJT51xQgvMXxZ3peZLnSoGo8TqQA1+m76i0vm5D74MSjlJToR5x/yRK&#10;mPEk9rk1Yfh9qgyU+qlb/ET6PvliyAsa2vu4TexVvDH3+34aMmNLX8/LS1xYiqvGOC5ee4fRMhW3&#10;4x0vL8+8/fY7FJ5drZECtFSA5+V0RusKJ6C3dlBzD+rlYWw4tJYoCUJKtFQoIWjbFpRGqaBA7Zyn&#10;Nxbn/CiWCFyreKkZeUyYZy8vL1RCYXrDbrdDV5KD2LO/u0cojXOOzlqq/YEvvvwp9/eveH4+8fXX&#10;X9N3La09c1/VHOoGI1sUYPuOvj8jleejVw989dW3vJyO1LsG7z0P9/ecTmfOpyOV8Byf3nM+n9nv&#10;XqGkxHoxAb5jAhU5K1y9jAUlJcY4zscTzjnatuMkFWJXBdIArdA2kAZYa+hPHZ119NZivONwuKPS&#10;CiEDqMk5jxISrSt2uwqlNQcEFs/zac/xfKbvDF1naPYhBlNSUDc1r169oh7AP1JKGOKLOQDBr5Iv&#10;jGRa3rsBND1/54u6+QU8Pf4c1q4LoDoHECmvRXJ2/6W5GAO1S2CT3FqRfv/4+bgofR7/iSs14zSu&#10;j8GLJYKcHDA0XRNmamgF0Ob873JGvOScnRSZUwWtS98T+aB4CUvz5vDuI/g9fZcU1HJLXBmPkXEt&#10;qyo9SkdmQWNxThH7u5yPjZXS4/VrFg8Q/Fkc88vhGbVSWOem9UQOSrtpHD8rDneX5wr/zhHwDKpw&#10;l2R2AMmG9dd6F0PA5iB3JYebe3RVBVXYiMQujR1LOfr4nPEewI+1NE5cAy2XPrum3pyLny4+KYzL&#10;pQL4Uv5ySw5xixJrDpyU7r0sKc6l6vUlwp214voULFTaRyjlV0tEA7n+WCOqysaZV0RRorDWXHzR&#10;GpBlaQymwKXcdbeQIl4IjPLkEaHNPV5clOdFOrZuAv/n99ByQO8l5fK0n+L5kc7DHOHV0n7o+L3j&#10;WpMSp6S5Z2keruWkcdyYjo+1XDt+3iXV3tKczt073V+9PIug73ukcDjr+PDhGdP3GG0Q3geFdGdw&#10;TiCEIgiEepRWVFJS1foSK3nJh+cn3r59h1SSqm5ACqz3CGuxztEZi5IOLRVNXY20Cqh6x8efvEEK&#10;j/UWsHRdx/l8pjeG3jmk0kPOHZTTpQrrhtYapRTGWvpBATqMtZADTM/tL+unUpKqUmitMN7iBegq&#10;EGlhZchTvcMByoO3lu+++Yru+YmPXj3g2iNKKbre4JCDmjghvvJh7fTW4pAoQCtJoypqpXh8eMB7&#10;C3iss3z9/VvePR85eoncSTwGBewOO4R3YA1KeA67XYjxqpqf/fUv+eyLL+mdpzWGIJB8IZm52tOX&#10;RDrJ6/4oBgqnc2kc+zaJyVM/PgN7TT5FIhBUuqLe73j6puMH61A4qp2m9xaPAClDXwiP1BrbO05t&#10;x8vxyLfffMfd/QOff/oT3EHS7Cru9k0YB5Xm4dVrXn30hnfffMXjwyN7rUF8x+l0Amvp2pbz+czd&#10;3YG+M3jbopRGCoFUEuMMqlJUdcVf/eJvePPp5whV0VuHdSzsWYskt/CzfdHYn6REh6V5nQOopn4r&#10;t197C0g7BxZOn7FEJJqLgZbeI7eHs7R+pOR4JSB9TiU6R4ocxzXjGU7696lP8DgbrTdxuMsyEc2S&#10;sntJBTldy9N8p6RiXVLdTtfUVPV5vD4lXsitF0ux7diGacw+I23wbpZBXu4hFs/lcvlT6o/Gd8sp&#10;l6f73Ut7p2vnhWtkpzG4dUmVOgXB5vNaFokxS32dmwdLc31tvo77Cbf6kJEsbrY/KcX1mjOOlUJu&#10;EYOCS32StldMKnJrzrREiJo7z0zB3/GZVO6cICWgjcfiEqFJLp7MjascQcDSuc71GcHyWWAp7731&#10;XMtdkT4MjrRwhpu2WdynZOZFdv1I8pZ8fyf78zfl6rfF3Utn2fF4WdpHy76nWD9HzrVNmkcu5ZlL&#10;6/tmm2222WabbbbZZpttttlmm222AeA322yzzTbbbLPNNttss83+bFtTmB3/v6RWlQOIlhUSKRbo&#10;lNTlL4CKtBB0rIl3hCKX+GAfhFBX7zMWFKTA8lB0mSue9jNAeUkReE11MG3zXBFK2sYXNcF8MfgI&#10;qA5AhwsYXsrxefLFamtM9KXioNhyYOelYoDVgoKk6Cr3u6JSC3kl5bS/SiDuC1hRD4CHsbhjfE43&#10;qXalyiO5YqBcwUsMpgE3I2kAP4EA0zFVGl9x8X6sqFgqTMwB2uPCvFJxVMk3pH2Ujo0SUUAOQFwq&#10;/EiL6XKq7LFaQwxuSZXhcvNyCXgUK4vnfGFOEaM0z1NfcDXWo/daA3Ll5kF6z9Qv59r2lvZwzgVF&#10;DvwVNs0jZiDWeRuGAvAcUKWk8jNeNyMkEeDFxfk67xEB04SPlETT947HYApyMUPReurrU/BDSRE9&#10;N1ZK61+p6Cvnu+JC7ln7DGuYH92REFNBew64UCKeufLfIhTQC+RUpzUC+kagrRCuANSTieIoM395&#10;rewisD5xqcO/JTFQNF5nIQa1pX42Xxh8AUqPqkAj+EISF3fF/egK8dAFNDZXBRMoqVDx9dPn/NA3&#10;ROBDkZ2/uTGUW1+necEAQBxecIKUCDED3+fiEjHvpPAcQuAyvi/1m1dF00nhb05N8vr/YgKJXNbW&#10;OA5RU78FEKqYxsTYhxcMZAlw5iYAc+x3wr9lBogJggA6ZlQkx2Od4enpA+fjEW0t0nZI6QegteN4&#10;avGqQzUVegC9Yx1K1TivqBsNwqO1pKlqbN/jTABqHs9njLVUVYV1BikM1vc459CywiJxUiCFRkvN&#10;od5TSY0xLdbaAOSUcO57zm3LoWm5ayoe73Z8/f1brDMgBLWucM5TNTuEkvS25+tvvubp7TvoPV3f&#10;0yO52zf0HwSNhFpJvv/+Ox4fdlRS8vT+HfLlSL2/o28du2bPYX/g+OEDlZR423N8+cDho58gvEMM&#10;8eYEdneDEqRWk4arwCNQOBv65vnDE++//w5verwXHM8WKTW7RqKloNISZEXfC4xzdK2lN47eQ2ct&#10;d4dDALcoiXGW1hqclngt0Y3CO8furuG1ecS+dVjvwVuEtzhjePvywpv9gcfXr7i7u8MJiRd2mMdj&#10;7Bz7C7GoQhn+Pfrx8XoxAx+HNcgyglcuBFYiG1ss50QgpRqHb7IOM/mheI6EmANi8Ew6z9fylxhY&#10;WFLYjefqfB0kSw6ylhfEcd8Um0h5pXJZIlOa+yuPUmOcYCew2vB2xVg2XsBi8Hu6BqW5Qo5EKl1X&#10;S/H0uI5d1jaPnCnrXcCU88JjEcUI8qq9cwp8cfvF+bG8LMgBKJb20aBAN0YOEnBRbhUr+435dzw+&#10;/BDchJxovMMlHhBEoJcxxiDdL4jjiOE+QiC0HMYJOGvRyVjIAY+vQAJC0Vv/FymULYHEFomCkjw1&#10;VUlM58V1DMpMgdTaOA+V2dg0l+/E3xWPlViF8MeoWZdU5HJ5Uym2TX3hqAR6i/J56kfWcsWcfyrN&#10;4bX8KgdcupVYa77fMpLV2UVStCwRUOLRSu9yK3HafI2aB/rXfVVWel3bk0zba0npsdT3fol4a6G/&#10;yu8rFgn3xv/G/FLKZXLJvMLpNaB/Hkcvg2PSNTe3Nt3Sz0vju5TDXMjbRt1qiRKKDx9eglq7H4me&#10;XMhHR0VXqXFeIIVHSo9WMsRlQtIby+nUDorcOuSYztHU1ZBvmiHW3rFrapRWuK5HSMmbT3/CL//m&#10;l/zzb/8Za3scgvO5xQ7kZqqq8UKGJWRItIQIwHKpZQDbidCWbduiK41UCmsNXkqkUFN84JzDmJ5z&#10;d6beKYzzVF7Q7PaTSv24f+uspVaS9+9/4F9++xtqLcD2mN5w7nrObU/XG/AC7wymtzjv6J0dclKN&#10;kgHwrZTi4eGB/W5H252w3vP0/MJX795xNBZfNTTVfojJBXWl2FUVXgmoFbUOOdndwyP/6R/+gd3h&#10;juc+tKnzIqzxBWCyFHKKlZf2meM12BiT9cXpPeJ1ZiIJi4gPp32jgTxHIqmqhofHV3wDOO/CmDt3&#10;CA/Gga53nLuW3ji8AKU0xjheno+8f/cDv/vNb6HzfPzmE159rGkOlsPdHXK349x17O4eUPodL08/&#10;8Lg78NlHH9OeW8wP73npe87HI3VdcdjtEULQdz26Ulhnsc6g6wP3j498/sUXNIdDiDeMCbFtRHg4&#10;i3WZ5/0l0GlOwTlHfFLal0pjthy4s0SSuqY2vZZv5MDXuZwgd5aU20PJqZIv+frSmVUuVk/JwJb2&#10;O2NwqjFmIme69EnYk/MsE+yk9y2Br1Mfn8b6uX2bXM61nhuGfCTew0zjmqX97dLeaWlspv3gC+eN&#10;YetvPb5L2yAeH0qpGbC0RBZ0RT5ZOLtJz7pKfnIpli3FZ0uEcTnC5BL59BjXp3M1zZtK8/pC+iyv&#10;PlvyAyU179FS0uRpbHsxzZeYZFUs+JVcLp7bk4/bb/SDY66xRNxZ2vtfOhePiQFL56HpGfEtRLy3&#10;qpAvAa+XCEXW9pCuCSOGM/uxz6Y1yF3tl60RCnvv8GNOgRjij+HcPvHH833hDPmsL7fhLSTws7Yu&#10;nLmXzmSXiNuX8tPc3M3tG5b2GKacYCArzeXf6TnaUjvEa0u6PqfjP3fGutlmm2222WabbbbZZptt&#10;ttlm/95tA8Bvttlmm2222WabbbbZZpv9mZY7CL5Fzaukmp77zJLiWFqMENtcvWReqBAXwOSK2Eeg&#10;w1gYGivlLhXfpN+dPu+aUsNSm8XtXPqupcPi+J5SyqGgFtLi19CmNlFvvn6mNVWG+HmWQCVrhRFL&#10;ahNxG6RKBrninVL7lcZO+h7p9UsFDktKjWsK8OmYjL8rBeMvqUGXwAAx6HUEAuXaLR0z6RxeUjEv&#10;ARhyyhJryiq5sZAbh2uF2GuqN1dFHStkC7l3XgJyLCmexe2Tjtm0b+O+cN5Paprx50tjeQYS/zP9&#10;b8kXLLV3bnzmlB9i5cm5KrDLFsCV+nMQOEWpC9Bt1B6TShZJWOI2yxVdltQwSteUAH4xMKkE6C+p&#10;G+WK4dYUuqZxFHTLikVRaVFczg+MBWMOh0QWxlzJT+T9WqpEGCswzRTaZnMqr6QSP2taoJ3zNbn1&#10;8pZ1Ied31pSLSkXB88L+EfyaL2DLgVpnvjkda+N441Kjd0WWkIz5XAH4rQChJR+wBvjK+ciUtCTn&#10;i+P5FJTS3RXIYSQWyH2P1jpT5CiyBdYjmF8IUFrhETjrOR87fnj7A/2ppZIKhQA7xFLO4RWTYruQ&#10;AuFCEafpgypVXdfUdc1hv0cJydlYjO0QPqhMtucz+8OB0/nMuetoe4PzglorrHE4b1H1jnpXU9UV&#10;CDADwUulFAhBh+XDywu7pkEpxd1ujzGGl+dn6v0dwsP9/R33hzukELw8P/Pdt9/QnVuUkAFgrys+&#10;/+wntE/PKIKitETw/OEDr+/veDjc83I2tOce6zx9b7CmQysRwOlCcPrwAYXDCBVAQn4+Np2zocR1&#10;IKQKRcMe5y2nlw/806/+kW/+8HvEuEYoSeccGk1dVQhrEcJRyxphDM4ZOmtpT2f6vufUdtwd7qjr&#10;KqhhSkFneqx31FojpaKpax7u7rC948PxRK2HewuPbw33D/fs9nsOh0NQD02AAksEMmvkOrl5Fcbz&#10;SAYxL26O15E5MdN1LHO5xiKEmvnK3Np/S5xf+o7SmhbHlKlq8VLcVYqzBghDEfAf90eueHYk8MgR&#10;aMXtk/ryeH1bI53KtdWSP10C4i6BQEvgm1J+FH8mp/YppUJKtbjexeNxpngMVwQq8XsYY2bP1vd9&#10;VvExjV+X9hxSErr0ncfnG0nIUuBD/N0jaKIESCqp/QUfH0hnYnXVH2NrRFu54vfcXksuZ0rBFzlC&#10;sUvsdZ2PxiQc6XfHKpO5+DfNJ9N9pCX/mKoULuXBS2CKXFuM8zlVlMyNq1w+t7Q3k/ZDOmZKoKjc&#10;Pkq4ZIryBpKLAfgrZBEoH5MzXUDVzOKcW9pcyEGBfYgbYzXMWwDoyzG14ApJQkxkKSag85VfLYyF&#10;tG9i8pMcoG98j5y/nfdBstanoLofQaZwlf9H/RfPlZCf2dn3lvakRvDpUry9TJ6SG48iytUixeGV&#10;ubD23rlnv4BrRlByiOGtdTx/eEYIhXV+ACkGAJN1nq43eCEGsjuLqBTOh3ktZSCu0VWF0jrsR6kA&#10;PHcjSdeQKwmgGq4RleZw98hf/fxvePzoY9pf/YpaChySUxeI8aTSSF1jRmCVlOCDirxUYX4aY6jr&#10;GqUUfd8jEHjnsUNsh/TgxaRGqpTE2RD/e1VRNw273S4ol/oIGDiQ5/zpT3/i26++4qNG051b+t5y&#10;PnccTy1d77ACnPMY2w9K4R6hBUYYNKE9K12z3+3p2jPeO/re8qevv+WH5xdks+NH3oelAAAgAElE&#10;QVTx1cfUdYPwlkoxxMuCru2RA9Fe1ez46c9/wU//6ucY5+mMCbA1MQDgp2e+gMdGsoO1PaRcbrik&#10;xJvmsmmcM/ORgFQSLwRCSaQMeZkQoGQY+9Y4jHWc2j6QavWGvjfs9nuaqkIJgTM9x6cPHKqat99+&#10;R6VrlG64f3hkt99TVRXGOe4eH9nf33N+ek/XG/b7HW8++ojWOvqn91jr6NqO+8N9GEdS4Ibfjeca&#10;VVUjlb4QZgmBlArHbXu0S/l9vDaVYtMlpefceUDOtyzFxUvxXWkfaynfSs9+ZvFqIXZYOx9Yyu1i&#10;0tglcHCpjePnGsetGUkOInKU1G+WntU5F/xc/HwZvy8GkGmOVGUtz7nsNwZg5LhYFIGgPn8uWFIE&#10;zu2tl/byc3vgV/ckr2AsCvvdS3lHnAulRAwl4PItc7G095Vb03O5/FIsHBOi5sgsl8DZufbJ5Uhx&#10;HLNEDpR7t3QM3jJnc/sX8box3TPzHuOccJm8Is1BS7lCjqBoDfy8tI+6Bn4u9UHuLLREdlE6myqd&#10;ZZX2m5b2qeMc8ZZzi/H+4/6MliO7kAA5UN45N8sc1ghUSHzfNfHpZUMyzX9KZwFM3HmXvGiMaWbv&#10;5tf30cRAYkK0dxWD8eV0xpU85/i5yX+JRZKIeCwvEdeW5km6fgQiML8Kdl/b45utBSIQonrvA8je&#10;bQD4zTbbbLPNNttss80222yzzTYr2QaA32yzzTbbbLPNNttss802+zPtFnBEzpbAT7n7lQ5L14AT&#10;aVF2WngcDuBdUlyaB4fmiujSIpsUhJJaDqCQK9Ydfsq+S8luKfZOn6HE1H5r35fUW9J3idVncoDP&#10;kprZLc+Qe4exeGcEW48ghlsU5Urvua5yILJ9OQfx5sd66W/j2HJXKi+3F1VfK79dF7nk1DDTZy4V&#10;7+TmS4kY4FaCjFuJItICiFvmSHpNrMYRt8etANjSvdNny4F6ckVSuYKO2Hddzx0QiNVnXVODWfLH&#10;S4V+pWLYXMHN0vhKC5JzIPQlMFDqj9wACrEDABUvJwXSNdW9WxQ6cvNjTrpyXWy2tJ6VfOgtvn5p&#10;Dl2tMZJJBfzq8z7/THEx5Fgc5mFQS+FKAWtUMc6vDbFCevp9hfcprBUxAL6klrUGTk/n4a2F16Xf&#10;5VTU0u9ZLx5eXqtL/XzLeE4LqS8FwPNi4/jvpXGc8xOLxA2JqmSquJ4+c6oGFo/DHBDuUqzvsvMy&#10;90zhGeZjciwoHx8pBdpNxZswgLcVznr6zvH99z9wPp1odg1NU0/AHQQILVBCoZVGCRnALlJiraep&#10;a/bNjl3d4J3HuH4a2xJJ3/fheduW3gaAj9QVCokUEukA65BaUe9qHBbhJXKMg2ACrp1Nx9sPTzw+&#10;PLDb7al3e/qhQL2pKx7u73i8v6M7n3l6+5ant9+jvOew2/Pq9QM7Lajrmv1hx/HlBXmWfPLJF/Rt&#10;B3cHvvziC37/h285tgaBo2uP9F2LVgLhLRpP+/wE1qAqNbXxqEorCOvlWOhY1zVVpenaM935zG9+&#10;9f/xP/77f2MvBb6q6PoOpBiUNxXOBfUm5T1SwL6pqIXm+XTmbAzeCY6nE9ZDYxqEFDxWDzhjEH3H&#10;rqmodU1T13jn2e+DiqYcC+URCKmod3seHl9RVTW2tzjrVgmqSn+7BlGXle2E8MVi6TS+XlIgjh81&#10;pzyXz61uW6NuWTvTfKAEIE+JiUrxSQw0jkHtMci6pPg4Wqyglu8XisXES74vtyasg/rz73kLCU9u&#10;HS8p3K/lo0FZTWb9e46M58fsA4y52RgfpwXmJeXHUvtdr/1iBhK6RQ1RclGX996hGOOlfDxRJAPz&#10;fgJQ3JpXl3LPW3LFdC6XlPuW8oDrOTYH8sRg6VxOEb9nvMaPbTT2c06JcS0PLymM3hKX3bIPs6TC&#10;vrb3kXv2nELnraCmpTzqen9ozGvkQq7nIpCTBOTNYzKNf+phLqXxYmncLhOjuBlB5TxPiNvAD3Ha&#10;CIgeVRspAt/TsZP2R/rMfmWuzolWrnMXv7Dvkq4POSDR7FkLOXUgp/RZoq4c8UEOGHkrIGpGtOdc&#10;0i9EPpKrz5SIfEoxQS5euahyB/9rvMM7h+l77LlH+uFZnENXGucspu/CumIM3g6KoE6gZSBaOreG&#10;zhgMjrYL1yqthgA9AOWdJ5C+iEDuVNU72t7z6uPPePzoI3rnscawe7gDAcf+hB3ia+8slQrgewbf&#10;qSuJUgKtFUJe9oKc7QPAuffU9R7rA4xfSY2WEiU8eBfAzE4itGbfNAjph/HmwTmkDiDT0/ORP/zL&#10;76gRKAJRgjOC88nw9v0LnfdQVQGQSlCp1zUgBcZYLAoqyeP9I4emQfkOnON0bnl6aRFqz65u0Fqw&#10;qwWV1FQClDMY02Nsy25/h6h3VHcf8Yu/+6+I5sCx7yZSAKUEgZkg+K0pf5d+Ak8t7UXlYo6SDy4B&#10;KZeITHAWpMCJQF7gnKU7Hqmloqkr9rs95/MLp1OL8R6JwnSOU2ehcuhaorVGCg+9w/eO7vjC+fkD&#10;56ahO32EcJ7Dfk/bd7x+84r33+/oXt1zevs9QlTs9hVvXt9jfc8Pz2e6c8/z8wtv3nyEkBLb9djW&#10;IGyYe8YIvFU4KxHao6TA4idSu3j+SilngLmUIKu055eSca7t36X3Kqk3x583xhT3anJnBktKt2tr&#10;ck5xey2+L5LhLcQIaUxhjLnaMy/FI7m2HD9bVdUU06Zg5QkomOzLSSkDUNRHhCJxJDEDbfpLlCHE&#10;RHo5PkOJIPGyKIztLWbkFt75GTHjxFSazM24f3K5W+kMKbcXtUYiNT6LFHLYNx5XuuGerJOUpd8b&#10;k0Dl4qHc3CkR6OWA/rfE/ymody2fSAmpciD6pdg/ft443yqN7yXihzVi7NRvlcgxc+PjKodybkbO&#10;kKpw33I+tUQulos9S/l36ax7iXQkjQVTooE0PozPq9P75p6z5JdK5+slP5m2Q0ogGF87EjHk5oz1&#10;YW5a61CoQGyKn8/dG0jGp8B9ANan83gE3ef2jZbWopGwSUZJgfDMchlfGMc+9rs+kBXJcf/BDeBy&#10;KUEKlJATKabItPMIfveZ+TYRfyGodXXxNwkpScQoMJA0RW0r/dxnSIEbx8ZsfuX3REf+fTfWYIzk&#10;AQOBzzQeGIhjRbi/dRYlhvcYSS/9BoDfbLPNNttss80222yzzTbbbDPYAPCbbbbZZpttttlmm222&#10;2WZ/ka0BvXMH4jmwxS3Kvun1uYLXHOO/lKoIlIyVzudFRJAD6i0BNJaACUvtlhZLxYfYpWKpJYBr&#10;DqCQtm842L8+fL8U+eb74hbgdWlMxIVwJWXspXvE91lq27HA9LqAKIA31wrclpR8lwAnaaF42u6l&#10;cb+k0hOPjTJYiuzzpG2Wa5OYRCIFPeZAg0tg6Pi+KdAnp4aXKzhZ8gHpGFxSHCoVm5WAMqka4o9V&#10;shv7vwSKzl0bP2dOeTn9dzyOLsWGzIoT0/unbXKleFkYj/Hzx8VsqWrh2pxPC+9KQPyrIiIRVLCl&#10;lCgViEpiNc60fWPFnVCEJIaCnVBQPhbXlIAZS21XAhuW1JVKBbslX55+91IBcEnlN+fz88rZA4Dz&#10;yv8FYGWusPVKaVjJqaA1VScZQYjjunoNsmAGeIkVFecq6LLoR6dnHgrmcyQYJcWcnG8t9WlJLTQ3&#10;DtI+KPnotCB5eu5Iv8YPaoZuKKbLzbOcv52uKa2Z0d9m/nIBgOn9WADoB2C5x7nwhIhrVabFeCSj&#10;qpxbb1I/msZBacHn3PcvxVyuCPwZQfM5kGgO7HV59lA4bZzHdJa3b99x6lqqfY0FnACvJFIrKqkQ&#10;UtJUCu8F574PgBhZsd8faJqGru2QXqOlCjGaFCgkDw8PdH2HdY7eWo6nFuOh0tWgPBrm72HfcNjv&#10;UASgxOSrvacaXqs3hvcvLzT7A81uP/QlOGupdMW+rqmUwvcdz+/fcXz/jp0SaAH3dwe08PSmZ7dv&#10;eHl+QmnJ4e5A3x05nU68efMTvKv4lz/8CbxBa0XT1PR9S9u17PouAEKOLxw+vadtHb2xUyX+OBOk&#10;BCmDAqe3Dt/3/M//8St++4//nUetsEpy9AYhQju7ofDeWYcalEGlFygZlBz3VRVA9lLSA9b0tEi0&#10;VrRtT9NorPV8eH6hrnr2+zucd3g8Wg0gKe9BaqSuqHc77h8eghqnc7ioWDYFoqX+IQf8nucPcgYs&#10;i8d3TPCQ3ntJDe06LgqtnRIupWv9PFYJ4KsSUdgSCVNJhfw6r1on1lmKDeNYqhSXjXlCrqA8/Tkt&#10;Do/JtWI1x1KOtExC4FfVrpdyyCVShdwYWYqjc3H4pQ3srH2rqopf5Kqgfvb8N5AKpf+Pn3eMKUpg&#10;yYUWmn0ujlUuOXAGaDw+9pgb4W8CsabELW6s8IabwdW39G/p2hKx1i1tlSOgunUcxqa1nvorzRvS&#10;MTfG86kafOkzS+20RHKzFOMvgdlyY+NWpetS/y0RV+QUadfmzJ+Tp8aftdZNYIOl/D5us5L65RII&#10;stxOggsWRdxEULHk85f2QMb/x0QppX228ty6bpcJXJ6M4Xh9yMXXJfKXXPycU6T/MfuSOXK9HMlI&#10;rq9jRdlAQiCKfZkjdymRXCwB4tJYSQ7kTR6H6buwHklQSuCMIxA6ePreYG1QWh8BPQaB9WBMIA+w&#10;ncV1Fjfkoc4P5FBK0vcdbW/QUiKrCidCrFgd9jQP9xxeveK7b7+m7Xu00ggk3oW1QkuJ9YPfAwQO&#10;5zwq8m9a66BibywgsW5UptcBF+5D7FdpTa3VRMYSYltBXe2wDsRAECVkUJXGGf70+9/z9us/0QiB&#10;6PsAsHc9bd/R9h0n65HOo6sqxNPW0uxqtFJoIagE3B923N03KCVCXuMd758+8HJ8Ceul92itA1GA&#10;A6kUxvQ4b1BSU6kKpSr++m//jp/87EtObRuICwhkMNbaQdU0T/RWioFuiWnzMa4o5nIxKeWk1Kwl&#10;1jtM10LX8/Uf/8iHd2+ppEJLzcPhgMTx/HJGS4lXkrqC1vacjkfqSlE3NcpLemM4HZ95ONS47hnM&#10;HafnH7D9GWvvqCvN3eGOw90d3d0Bez7Snk9IKbk77HltLcYJns8t7fmEFx+HlFsNZI5CcG5bjLP0&#10;zo4CtLgBNFYivxkJPFIw8S0Ek2vxwC1rVrqWpj457recmvWSjy+RmOS+J7cnnQM75vbhcvs5a/vL&#10;cRxb2qvOxeO59xzVkEt950r7lZk2Xuu/eH/5JlJU56e9ljXC5aXzrLQ9b1HPzgG918561r6jdJaW&#10;5oYxaL80X9bOOUtA9VvOcnIx1y3nhdcxoZ0IkcPalM8dS/v/uZx5KSbPnROXiHnWcoDcnkAc5+We&#10;o5QLLBGJaq1nfT0+aynGWiIoT/cr0mtz52I5f5WeP457FKO/mKneZ2LGXPvc0u6l+HONOCR9pnhN&#10;KJ3zpO99S061RGoYx6zp+f/aXtPSO6fnOGnfLN03vU+OvH9tfMb7Xp45sP0C1BfT3kZuHUxj+PT5&#10;474byfGyc7oQW/iV9S/dkyudPYqJmHSzzTbbbLPNNttss80222yzzTbbAPCbbbbZZpttttlmm222&#10;2Wb/BnYLEPcWVeUlMPDFJHFh+aXg5FqJLle8kStAisEQOVtTly3du3SvXPvFSnjel0HtpfvkQDCl&#10;YpNcW88Ps32x2CmnvLfWt6UCqPT919p+rY3j974UD6igFnxVIOFWx3Op4HrpeUt9XPpbqY1uVUJP&#10;x3YJ6JKCXFLA6docTotrSs9cKkJMC1LSorHcvFpSkst951ypmmxbLhVW5Mbl2lhbGq+5wpFcUViq&#10;FhNflysGnL6LeTl6TtWwpEqSa+c1pZG0vW5RbVVKTcWfOYBpPCYv73dRAEwB00uEBvE4ivWNSiCW&#10;eOznVPJy4zinlJdTY8kVcM1U6p1bLQot+aKSIkncd3GB95qP8wORQgl0eNX347snqpNa66Efr33L&#10;BBiOxvp8rs19xDQHCsr0pXfKKSMu+cVb4pZcwVv6+5yaeXKnWZ9PKixSMpSd5T+/ANQvFbvGIJxR&#10;2cs6NxXGz5+KBYIAOdXOzRXYl/3gGighLXpMfWGqSpQqY6X+KDcfSnMx179r/ix9h+k7pQgKNnie&#10;Pzzx/v0PoXgYaPuOuqlxzrGrG7AWLSTChH6otMaJANB2fgDt4NESVBXGvVYaSVBFt97Rn8+0/z97&#10;b/YkyXKl9/18iYjMqurtXlzcC8wCDkZDmaT//4WiySSZUSZSNElGihzOaEgOgAEu7tJrVWVmRPii&#10;B4/I9PB098gGRi9kHLO27q7KjMWX4+e4n+/7+h5rHFI34TNSotsO1dzxYr9jpzXSw8lbpAjK6giP&#10;wyGsx/Qjvet5Pv6GcbQYaxm9R6kA9H64u6NREi09bjxx32ke1AOnx08YY/jx/Vsa4djtOrwIykvW&#10;Obrdnv50wHnP119/xcfnJ373ww84PE6AalsOj4/sjydOz0dOxyMPQtBozanvEV5H/QRKSaRUeOew&#10;xvL9P/yW3/zN3/LTuwceXr/hX/36Vzhnzu6hUQopBTKIN2IDOwHOeoR3tLpBq4beWrQUWBEIHqSX&#10;9McDsEMriXXQDyOWZ5x1ODyqafCTTxutQzct3d09qm0x1p7X4Bo47Ralv3m821m9lGsA3kVoz3+W&#10;AneZ6ItizJn7OyYrySmQleLleA6XQJ5hXfQLcq40bi3FOCWfEINoUj+e89kp0cxavL2mrF4Dq95y&#10;n9T/1Qh6arlDLsYs3a8GuswpnRcLzCNFt1quNue+a8rys7pguoaU8oOZLGIGRM55fo6oK6dsmQNX&#10;l4BWV8CYsNjevC/wOfsspTWrRLp0C2lAKZ7MxamlcbPWH7UYoQZg+2P2omp7JbH/WNsDStslnk81&#10;/xDHszmijaXfvyh8B7BsPV6pvfNyTkrOBEueKK+SN10jVW5M9wJqz7KmWlraqyqBotbXNH/T/EnX&#10;p1tye4jz08SHZ/qnRPoyA4Dm/Dh9RlkEpNZji3h9yL1T3H4pKKdESllat3I+SAhx9rW3Emes7bvM&#10;z6y0RHiHMUMAwTsLwiPOJGhhX9g6z2gdjkmFcyKAct6jpMIJwWgCaFigMM5hnEM6S29GrPO0TYvu&#10;WkbhQyy867h785rdq5c8/fY3IBVMJEWBrGgCUwlB17QYZ3EW/Hn+G4zVNI2mbZugcqk01gmQ8zN4&#10;hNIgQj91XXvO4z0e70CqFuFlyLt9UIIW3jH0A//w618jrEELx3A6grP0xmBxtLsOvMASfMzYD7RN&#10;w8PDC7zpaYXgvlG8emjRCowbUI3k8Xjkux9/xDjodjtG53h8fGTXNYhGMziDdQNKQSMbBIqm2/Pz&#10;P/9zfKPxwmPGEUdQ8XTeB8Vdnyed+EMJgUqgsFqclCMQlCpQDjg78vHje373q1+hPbRNE/IQa9l1&#10;HW3TMIwnBJ621ex8y9Mp5DR7Jdk1Ldb3HA7PmH6HdC+Q7sTx8S3vf/w9XjiEVHS6oW1amrbl7sUD&#10;owAzDiit2O86Hu4Mow354mhG2qZDNArZaMQ4zTMBw2hABOV36x1SqzPZwNVepL9e/3Lts6Y0/Tln&#10;QTnAbG1Pr7YvnvM98TuUSD5TYGXtfKJMCOhXyYVSErTSeUfuZ7W1MPXzaY5TOoOJFZ9npfM/dE+7&#10;9DyL547y0+We0TqRUSmmrL3j2jnKLbHoLXuIuXcuAU8/Z87E4yVHCrX23KU++5ycI1WHTpXCb/XD&#10;cQwQn2nWzh1zz1pSMS/Nn7X94JRcM1Yf/5w5vTZe0jlcm+fpfXJq42vvFfuzeH6c1dIj8Hc6D1Nw&#10;9S1tnCPlnnOnHIC/do04d6iRjizJ7JckXPPzz0QNuT2i0jnIHLNn+1qKMxHn+dmn8wmJuCINL62X&#10;aY5ZmrM18vp4Lz9uxxLxYrp/Hvvjqzkx7Y3k9m9yRMjpfDsTZWiN8BfSu8U5XHGf3p+JWtb2K2t7&#10;+DMZ82abbbbZZpttttlmm2222WabbbYB4DfbbLPNNttss80222yzzf4o+5yijFSBLf3+mspEqaj0&#10;crAfgNs1dvaUeR/8lcpI7l3S57ql2LZ2vVIxaqzUWwLAlwpv5jaOCwVKCus5u6XofK24PFXGmu9v&#10;jDm/Z6lAd+2etWK99LOXa39+Ed8aWKAEQq3dZ02xKy2KSRUQan1fA+GkBZ9r4O+a4kZNFSBXCBeD&#10;L9ZUQ2rz/5aCtdyYqoENckodNd9T68+1IqVbxkfapikQO/YVV/cW5TlaA/2uzZ+SEs2thB8iUQbN&#10;jf2S6uEMep/9eq4IJ36GtIBPSIlkCaILRW9+ASAsqdvkgPAlP7oE3S/nVKyCWfOZKSj6Ft+YKi6m&#10;YJvafM61/dp8PBeYMRfTioU66rJ/S6QStyn5LMGV+fkjBHhXLhSOwVszMD9u45I/rvmQXHyTK1bN&#10;z3uIVWkXcZGIldKjufUZBZ65WAtAxeOXglokZAkfZsCrc+68hgcFwECYUFK2zRUjywxIPQWnpu2X&#10;A3uWAIql9fny+WuighxBSfzeM1istLaEcW4RwvP+3Y8MpyPSA9ZhncE2A0LpAFL3ggZBIxVWwHEY&#10;8FIhheR4ONAfn3n5cEerJEaYMwjKT6CGcRwZrUVIjVLQdR1aaR52LU2rUI3k1d0DnW7oTydwob+t&#10;cYhGomQA6EhgGAaOw8CpH85FiEJIdrsdL1++ZNc2CG9x4wlneoQZaLTAO8vz4cDHd9/zi599jWw0&#10;o7Ucj0ealw88Ph/Rb9/y5o1nf9fRDyeMDWqRxlhGaxmGEXU8cTydcOe+i+IE58KzylBU643n449v&#10;+U//4W942bb8yZvXPH58z+n4jGwUwsGsD2q9wSCx3mBHg9IaLRWtFzRCoCeyATl5L+scwlocnkEM&#10;2EYj8Agl6EQACwglaboG6yxeCmzvEF3Dbr+nabszINyvxH5pAXJNlS0UwvsMEINzjlO7z1rMcSGI&#10;yedtMxgzjeGECCqwpTiiBOi4JfZJn6uk3lYrJk/b9nNAVjkSjRJxzpriXCmWquUAt+SNwBk4WYox&#10;S/liqQ3X4vw4rprzt8X3s36Rq/XrFgK3Up+mhESlPYDM21wBOtZy8lvi8/l+MWg/jgPT+fWHAOBL&#10;OWO6XtaAtqWYv6bcV8tz0mL8HLlFDdCaI+FKQWs5YopbiP3W8pbavkL8bLG6agkgvMg1CkQXJdK1&#10;HFFRSghXUwNP844LaaKv7tVc4v1LLD6TTqUKlrnxUlO3rc3vuC3TXCN8L6d6K7LXyBEbpSDAeb7n&#10;+iTN1UpgpPp6kcsPQCq5AP2lbZn+P94Lu+q/KulkOQdI+zIlncntq9Ry0/T/c/6cI0eZgW+5fcRr&#10;orrcGiyysfw8vpVSmGFk6HvGcQj5BCAliGksd7sOJySDtRjnuWs0u6al0S1eCJ76nsNoeLYG60Dp&#10;FqkbhFJYF5TJZ9VKoRSqaZFdR7Pf882f/xlOCZ6OB6RS5+cazYhUitFYPD6A352bcuOI5NFa3JmY&#10;04MI8W3fD1wIR4MyvZQB5C5VULlHKaxQgERM4HspAyGA95Z3b9/x21//ir0E0w8M/RGtFP04MhqD&#10;VIpW6gC2HwyNFDzc37NrGwYzgDPcdTsedh1Sevqhx4uGtx8+cewNSI1CYbzhdDri3UjDnkZo3ET4&#10;db97oO32fPnNN7z56Vd4rQCH6UMuqghkYX4KZHN5cy2m9EzzaiLeC6QAfho35bFbIsBL/1Zq8jHW&#10;Mp6O/PDb3yHGgfv7O8zxieF44HQ6sd+1aC1p2wZrB8ZhwDmLEuCtw1tHe9fgpeTw+IFPj594+WnH&#10;Vz95Q+MGfvzd39Mfn3jx6gvG0dApxa7rUNwzCnh+esT0nkY37Hc7+tFyGgc+ffjIV/ffTC3hOPVH&#10;jAxlbaMdMc4inDrHiLcA7nJ+qgYuXSMOyfmltb3vUkyT7rHUlKPX9rNjn5uqXac/LykWr8XQNTB0&#10;fC5Teo84ri21R7rmrREdX32WC7lKaV26ium8K75vdu/Fe0SGlOzWtbZ0xlLbqyk9W2nPM/UJaVyy&#10;1r7p/utaPF06O0wBtLV4Mue7UuLgNKbM7UuXxmuOUKI2/1OSmrSf45wr91xrvqNEBJvr888hIl6Q&#10;g1bOp0vtnsuN185WamOpRNBXO2dO4+DSeVaak8WkLymJRgwmT/1eCkJP4+j4WqU5nJKXqiiGKp0t&#10;pWdHc9+k+1MxwVj4M/ehK5LHntXRC2vTvJ+XI6hK71nKu1PCV2PM4nrzNXIke7FfTlXqU7K+Ukxf&#10;yoHD9ZZnKzHxRi7fze3RX75z/T7nMWaXa9/lHXy1BqR0Pllq480222yzzTbbbLPNNttss80222wD&#10;wG+22WabbbbZZpttttlmm/3BtqbaFH/mlsKpWwsixBkslioY+qyq+OWA9nLgG5SU5gLFa7D0fK1b&#10;wAnr4DfPkqJ8PuS9HHA7ZyKF3Av4qqSgUTtsLxVbXP8fwE1t4BbA0BKDfUkduFREnSs8ybXRLe2c&#10;U6OoFcPnioWXn7su8rmAFEvq9rIAAMoV/d4OFo7Ha0nVNzfPcgUs8edzCt65Pq79rKTwXVNOT+8d&#10;F32UCodKiqBpP68BINL3T8deXCw0j9lYpbzkz3LzPL5W/J41YGoOCHdW0ayoHeQV2stzyc2/Pw9s&#10;AVJEPvA2hZlQdAweeRZV987jZr8piAr2Z4na0C5zIW5OhbKkunRpFxupFbqz2hXMQGwQM1h4BkwI&#10;CTI8g8zOb39V/FvyS7Xi3ZLvSpVKlVJnRbwUTLgGtqpZqhYZA3dywJQlsUr0Ht4jIaiyyXVV9PNY&#10;nX2rcHgvpu4X0dq69CluWk8lqnL96/kd1j85ARzEpehdEACyFVWqnD9YU/nJ+deSP5z7OC3+C010&#10;AYxepp/Hc+1DZhIL78P8nCZsaK8KSDw3roUQiKh4z1oLUl5U3oMT4gr+KubYaJ67l2c3xkWxkkcI&#10;hfCWUJPnLkXPs2SOkOciaLzHz+2V8Z2XueiRUkeEF+58v5pa9ELd7AykzsMOg8MAACAASURBVM2l&#10;fGHhZc1PwfGC2hRcjCM8xo18fHzPeDpOOpSBeEAJjxaBLOBOKpRUCCk5mpHeGFQjwAxYM9K1DdaD&#10;dZe+D1AHifXQD4ZxdFjrQrs6g+4k3b7BGMNds59UzhWjlDhgdA7hPa1qEUiUVkgd4OLDaDkOBqEa&#10;GimRCL56/Zo3Dy9ohcT1Pc6OgZxBgLWOw+GAMyOPT488n15jfQAfvX98RjYdoxV89+M7vNAgBFo1&#10;2NOI8Z7RCSwt/eiR/RBUKicwulI6xGN+Ii/RGik9zjoOT5/4P//1/0H//nv+4udfI3AcTz0fnw+I&#10;SdXdBqc2AWPAAlYIPBIvFForVKPRQqAkHMYBb11oY2cYrcB6SYtEaYlC4J2nabsA+jEHjDFo3zFa&#10;w655ycOLV3Rdx3EYMcYucoalH53XNXGOO4WYgYj52GwGYs3xSazkVSNUyYNfBSCneRVj63zWp83F&#10;sVLOhc3pe/gqIKC0RsbF17W1L4RBPspRuKz/3nFR4Z3jqQtRRY3A5jqum4t9L20h5XItiq8xFx3H&#10;KuKl3CsXQ+Zyo9p6n4ut02vkyGtyINV5Lb1cIwU5sChkDmq6LvKLAinnHOOS7wTCCo9WckkAMeXo&#10;UslioXMupo/znxxougYyjtvk8rO50H+ef2GRcu6yhzDHLnHRfDoncjl16X2WBfgeKcjmh7dYSoBV&#10;KvjOAdU/V0U9R4BTyg9LQJqSX8jF2jUym/R9S/fO5Q63gN9joHKaF6Y/r+1n5Yh6ciCRW8ZOCoJZ&#10;I1xMn6sGgil9pzR+cvtNTdNkn+FzlU5TX1+KrZYkaP4KRJOuIXGcGAN80ngzHpNroKo1NdcaiLO2&#10;h5Ej7MupIudIFpyzRbKCdD8uHUOldaqkXnn9POV9mxSMN8c6UqoMqP1aGXrOnUIusCTUaJoGa92Z&#10;wMFH5EDWepQGpTRKeTwDp77nNA7c7XcgJb0ZOfaGp+MBi2SwFwXMtmlRUjOOw/ROcsrHoNvvORrL&#10;ly9f8fLNG54Pn+j7oK6+3+84DSeeDs8MznIcerTSSGsm/+IAh3WB1Mmft0ok1g54O2LNGGJe71HT&#10;O3s8iPD/ttEIGQD9opE0bRvApc4hlQDvMH3P7371a8anJx52DWY0jMYxWI8xBKXxRmCm/Egqge46&#10;Hu46xnHAGkMnBS8e7mlbfd5fPw0mAOAHh1A7cI5GKxzuvG5KKbDGo5Wm2+1p7+755V/9t0HN3HtG&#10;O077BQFIe44Bk3gzHQdXBHHeT2nl5KunvXMhwxovfH1diNfFdE5e5rnAW4sbBt5++y3PH97x6uUL&#10;pDW8++F7jDEM4wjCBSV7HA6H0oKdamm6BsHFL+26Djvs+fh4YNd95P7+B37xZw1yPDA8vuPkPXf3&#10;r/jpmzcMz584mBOu69CjwViPtJ6m8dztQz5vACYCgVnNW3jo+yG0r7Uo5Cp5KW4d/Fxap9J9s1vO&#10;bmprTe3MqOR31xSp1wh2SwQ0tfUwJWBau25KvFUiClzskSW5RW7P8HNjuat918yzrZKB+fzz59aW&#10;c+aUAZnXznxqQMvSfXP7QukZRo0grXbmUiIPumW8pvuCpRgxzndye/612CpV8S6pNJd8Yq7tagrL&#10;6TlHKfae7xufg9x69uUzpChrRAnp+6YA4tyz5t6lRjaWi29yZ2yl8VMjCIzjNa11sW9q8XSNYKL0&#10;rLlcI0dSVdpXiIHSOcXwko9Lx1jOT87PoLUunu3N7RX7YmsdUqrp/FxE8erlrD0dj2nskbP0GZ13&#10;V3N3rQ5gBr7P95v9Q64/antjtbYsk5NNZ3bp2PTL/Kt2/lrLtcO5JWci1WvCmTJJbrqulHxXiSzp&#10;jxEi2GyzzTbbbLPNNttss80222yz/xJtA8Bvttlmm2222WabbbbZZpv9EVZSi6uxc8eFDimI7zZV&#10;t2sQR2ypsvqyoOL8r6jgMvw/fa/4nW5VEaypsy+vt3x2W2BJLykx1MDkab+sKas6Z1eeVWQLTnIM&#10;/6WinfnwP22jWlFUrsiipDpSPgC/jWghVdjKFWpcnme+bl3xIX62NVb9EkFEbR6UigXWCplygOSS&#10;UmepmKx2n5ovqPmR1Jcsx6i7UuXLjfe1Irvc/C21y1o/3eILc77pqh2jv2cQUQ4on3sPwRJssShe&#10;EsAE8iIqhhHcpkgZj30vZAC0clGd95ELPl9vblMZwIwlKykGXiu2+gVRiE/GA2clCX8pYvY+8fVE&#10;RAwyq5qTPtOtxA65MRyPd2PMGZg+F7fG71pq8zWfnoJrYvB7TfFy0afeIolBv/Y8Tmq+8rofL0Vm&#10;JX9n/bJf5wKwC+mErxR/+TNgkQkEqSZ16NL6lhvDNb91i9pQSlxQJhW5LuyaSVNczk/GBACJkp2n&#10;XtyVU2L1AT17Hm8mIUaYbpBVmZzXvpgw4aKYFCve+nN/T/+bNLWZ+sjjI/KeXExxiUNmwplLX4fP&#10;OoxxCxW10ppyIVjxVzHhhQhnGaOkhfLnYkFYIc4R4CVzb3rvOR6OPH78RH/qA0mDBN22aKXQWtOf&#10;enSrUbphxDNaQ9M2IQY2A8YaOtnRtB1eyAmgGoD41gXVdOsCqGYcDcY7dqKdYjfHrmvRUoVCRGtx&#10;1mKsZXQO5QUSgRYSw4VwoelatPP01iLx7Pc73rx+xd2uRTgbPu8FSmqcCMWlfjCIqar0cDzhLCA9&#10;x1PP8/FEt9sz9D1Ph2dA0TQtdvyIFBLddDQdWA9Pj48cj0fGoUd0+wsxhHcBDC8F3noOnx75l//i&#10;X/Af/q9/zS9+9hN2GrpW8nw6cOxH/Oi522t2jaJRml23A+ExxgTwjRsRxgENUsJOKrRuaRGM/RGD&#10;wwuBUg3WOYbRsJMN3gmc9QzjGMa8DP2gfCBZuX/xklevvzgXd9ozENtnfIaMFCpjQgZfVOpSSpJT&#10;mk3HZaoEVVtDLmQy8TVdNseY50tcqJsqNJcKzNfU0NZiqAu4JqbpiOOqlL5DnNeP9P1LBESXvDAl&#10;zBALVeK1OHItjiitQbes+bk2z+U7a0p0OXBBALnF+dvy/eN2vYBFQWu1UBedf37ODyeSmkBWs8yT&#10;Surgcd+kIOiaImQNJJz73uXvy3ulSu3pnMyN05LidgpEWUSsf2CBdumdakQUcWx5HU+v7+PUYp+c&#10;auVajpTri1wBf0nZu0TmV3qPNNarxU+p2ruI4qZSnBdfN0e0USrqT8kdYiXKNDaOny/OG9b2qGqA&#10;jFzeW1IKLIGp1+K5tX2kGkFIjbQuB5au5Tcl/7BGVJLO35TMoJbT2wnkvBar19rr/PvCe3mfz12v&#10;17V6TlP6fml+rYGb4ryhpt6b/iwXQ6R7drEv8y4A4JXUDM7jTCCEkkphrMF5jzGW58MBYw2HYUAq&#10;wegN3hpGYxEyxHY4j7cOXCBactYFkiilcMYyDAPPTwdc0/DNn/ycbtfx4X3PcDoF4iYpOB57RjNg&#10;ncVL8FJgZhXMuA0mv9I0zXmtHYYBZy0Cj7UjSIVzIGWLlJK2aVBS0g8jA547rdntdygl6IcT3lvG&#10;cWQ4Hfn2739F4xy+H3GDQcuO0zjivcRbcHYCkGNptGC/a8AZTodnpPN0+zuatsWMI+MAuml4fDrw&#10;8dMBj0aoFm+PSCnRWgdyL61xE/nNw/09Umu+/PnP+Orn3yCUxlqDGQ0CgbXmorAbxba5/s+BCWtK&#10;7nPeuUaomMa5i/F69puOxw8f+fHbb3nz4gX7RnN6fsTYAH4frcGdRpx39OMQYiKlkEKgxIX4bBwG&#10;9o3my5/8hO+/+453H57A/YZOen7+868Dsd3unk7CaB0v7/bY4YBD0jqPdWC9RA6ORrc83AkO4wkz&#10;DCAlSoV+sC6A9q0x4DxaKqyzAeQu8n7fC3/es8uRMsW+pOYDSnvTOR9dUrbOxei5NXxtXcnFK6UY&#10;IAeYX9ujzo2d0rlQDGif2zEFKpdi9ppy7xpQvabUfQvxY9pfOdLjEhFk6Vlr37/lTKAWq8Yg69w5&#10;SMmH5MDvue/F/TX/LCYouOXspzSW5+unYOzSuCpdIz1PKAFzbwG21s40SzHWWt+tqanX9s/T88Q1&#10;leucb0rj4nQvIz27TIkA57YsqdmXxn3tPKpGNrQ2J0r3yilzx7FsGt+l86KUQ9R8XO73KTlYiSSw&#10;dB43j/P5vLi2DlwTf/ssaUiJBKBMErysU4jHDj5Q2eXILWrnChBA8HHdQ0xqGSvK18jN0/OR2llv&#10;vD/jCjl4bV6V/Hp2rHquzvcvbaMW+x9xHyO48oE1AvBcTcSZ2HezzTbbbLPNNttss80222yzzTbb&#10;APCbbbbZZpttttlmm2222WZ/qNXUuGvFSbOtKazniibja+c+P98ndyifL4ziCmBQu3d8n1Kx8VpR&#10;T0klLf5u7nlyBb0pe3zuGdP7pwVDs5pw7T1yBd5pAU96v7RAI1e4sqbqnQNU5tTOSu96lqxesRz4&#10;OlUMC8UHKdATUsBdrSjhFnWw3O/XQAClYp6aUufaWEmvXQKw1L5fU75J52xOtS2dv/F1c0VjJf+T&#10;+37687SIJVWErwGW0z7OKYbk1ORi4FDaj7cUUOX6//xvKRYjM1banhXU1ubE5frXoNDau1Msbucm&#10;tfVyIYxYPEh8rbigKHf9moLobPM1cnPkFnX4nEJKicgkVwx3CwC/5tdzIOHcmAoqewo/gdBn1ZRU&#10;aTFXCF0eI/6mNbJ0vZQUIC4ejt9jLkKdrxsDhtYKO29Rdo99ZC6mSMd1jSxkMYalRJZ8U1xQJ8TC&#10;H5wVSaeJGIPYc6B8kuec/1aFIr1avwaV5CUQLBTyLVWuotbG+0sB9S2kN7HycPy7ALRcV7yurXWl&#10;NWCtWDG3JqeflUIjEThrOB1P/PDDjwx2RAqPw6MaTbff07YtR31CdAHcbq0BAZLQz6JpcD7MR3cW&#10;6XNYJ4PqsvdLlhTBBPrwSCExo6XTDXICoo4mAOaHwXAce+53e7q2Dc9qgpogIqgn2qk/d7uWL9+8&#10;4m7XoQAlprXYObqm4TgOaK1o9R2H5xaAx6cnmqalazzOe05DT7O/QzdNUKs3/QSYaVDGonUgghjH&#10;ASEVz4+PWDOid/vQN9M6KCeFy/7Q89f/9t/xH//tv+EXX73h51+8ZK89WnkOz494BMYJrBXs7juU&#10;Uiilcd4ipELphuOxR0gHMhA9jUrRWg0ChtEyCouXDtUolGqxzmHsHD957KSEfrff059OjGZEd3fc&#10;P7zg4cWLALyRk2Io1z4vJl9Yi9uWJBXiyh9d5prPFu/fUkCaW1dy/ij44fx6PD/LmnrkWqx0S6y5&#10;Fg+txUX1GLykuuyLMWiOEKsEvs75njVVytJaOvvdEiCsFFPMP5sLyi/rBJEKuiiu1/OfsMZ6rDWL&#10;OGPup1LOsRYnxeM2t0ancyD3znGsla5HJVK2+JlLys2lHDF9hjlflFKe+2ie72tqbrfY2vpX2pvJ&#10;7YOUCBLieZ8Sz9Xa4NbnX3u3muLsLX4k/mwKar91TU8/U3v/mi/P+cXce9bAJvP6A/K8xxAUpX12&#10;T+PW/KlE0pYH9sz3k8mYq+/p5cki/YIDIrybwPuUUFAs5k9p/ORUHHOxeUo+ktv7yq2BJWBaNUeb&#10;mcBunBPxW4r5HaZr3ApGzynarwHPc7FsSno1E/ucicfO+2IsCHSunyuAiON8IJB/uWk8xf7Qn9Xe&#10;L8ryXJFwCQhAde8Rfl6DHFpJpAgxo3MOoRRKT8RoQuKl4jCOOOFB7VHOByI/IfEIvBAIpXDCcxyO&#10;+IlIzziH84bWWcbDM3/6y7/iq5/8FIDRGKw1NK3C+ZHRjHgfYketJV6IQPbmPXZqCmkcUgh23Y6m&#10;bRjMgPeOfjTRVJ5iKyTCwjBYeuNQznAaB2TXIbVAtRovwAVxeZy1vH37Ix/efc9OSczYB2V4qbB2&#10;5NiPDM6htJ4Uy2HXNex3DafDEaxBNx0vXj4EQLtw9MPAaDzv3j1yOI7QNkH1HocSEiE1TaPoGoX0&#10;I/t2z363R3Qdf/aXf8H+5QNOwtiPeC9wPpBeCamQPhClpXPhFvI+fPA9cy4sF3FyniC1RDghZHgO&#10;CSgEWoU98PF05Pe/+RX2dGT34h5rDZ+enhiNwUxEZE2jEULR6hYvBMZYhAftHXiHASygjpJWN3z9&#10;5Zf88O473n36wN/+3UDf93z1zVfYcWTsTwjZoBDc7+7x/oTYC5RsQGp6Y+mHHoWmEx3Cglaatmkx&#10;9iPWKazx4ByN9igFmIns4EwcKa79lLiQ6837hN57kIEsbSaXDHsT9Zi7RN669vnSmj8TLJXy+ly8&#10;WoufP/esaG0PIXetK0BsYBkNcfZEFujnfdfK2UpJmTz93IJwVEbxyuROnPP5+AIQSs4y7ecMb0HE&#10;6MP+w5kt1ZeB9gIQF97GJZVUkjOe1ZbnOJ3gz9Ncd7F2RTLFC3IYcSEY8YKwfwZ4MbvUOtg+R0Aa&#10;xxCl/d84Z7iQQZLNf2KgftqvKXFdmr+VwKTpfMgBm3Pg/fS7twBhb8mFSjn/GinDLXOq9J38frao&#10;nkPn5lFtXzveW74lF7g+Jyzv7af5RQmEv0YysXbemFsL185HSv1YIwDJ7cWWxlUMai/twZ6fZfJv&#10;YqUfz0rwUywppDivf47Jh1bG2Oy/BGcm38ueXkpy5x3Cl8/Sa+e5pdwwHi/xfn/Of8++aUGmnJBR&#10;e3xESh3i9xyhlp9zsMvO/ZlMSN5AUBHvS87teD4zkGENYjrbyL7/TBY8rZPChz3xcxLAhQQ4yg4X&#10;7X+mHNsE4DfbbLPNNttss80222yzzTbbDNgA8Jttttlmm2222WabbbbZZn+U1VSP84q+wWJwaVwA&#10;UFIKuKWIvHQYXVeFzgOtawpyqZLXfM01IFbuWXKKFGvvF4PlSwo6eeU7Fu0zWw4AUAJ0lBWgysW1&#10;6XvG/19r71TBML1fqfgtLWBKCy9uUVjOM+GHPxcAyLqSSXzttXH8hyispe1UGgNrzPqlsXqLgltt&#10;vNbuXWvzUlFjqhBSm3c1YFTsb0pEDre2//yZWO27Nl9yc2wuRp2Ld3xc1eE5F6IvriPKSkxz8dAt&#10;fucWX1XytfP8WszRynhZu09u7p3/LabCmpW+rRV61YgIUkXG9FnWisrSZz4XfSZjtda+a2o5OZW9&#10;NQKWC+DjGhTPmcRDFFUTc3Mn9Tu54s/533NBleCaGCKnuJuCW2rKoyVll5zvz1mqzFWKRXKxRQoE&#10;LammnZ+VUtEpUfWwX+geW38BecRFwDOgPadqFFuNIODy+dJcktl+ECIAitNiz/AM4krVNFf4eIkD&#10;5WJcxs8aq87HRcupGvLlu37xLssibJWd9zlyjJzvSQv/gkq3x/QWM4w8fvx47ieEoG1blNIY6/AI&#10;jmakbVqk1shJHdF7gmLfVMWopMJ5zzBaGq0QbiICICj3CQlSCbwLz7Dv9rRNG8AcUjAMA7YfJ9CJ&#10;43Q6set2aK0RzgdguFIBrDOaM9B517V8/dUX3O1atArvcDgckSKAOETboduGTgqeHncgBNbDXdex&#10;u79DaR3A487SKEU/DAzjgG40d/f39I9PeG9Dcb2ztFLw/OkT46lH7gIBB0rRSIW3FmM8//Hv/o6/&#10;/n/+DX/60y/5H/7yz3h519C2mrc/vufjx494IWmaHW3bhfHgPcMw0DQapRvcMOIAYyxWgNMytEfT&#10;IKXCWMEwj2M/oBqBFJK+H3BWTyD6oOx6v++4v7/neDKoruOnX3/D3f4eO7XfTKYVT6HSerEcX/JK&#10;ramm4hvIl8oAjlzhfAxgy/mBFGwe/Iy9un5c0H+tAv55Sn61mDG3vq6pp5cItkpgxVRJvgRGramK&#10;5shuSut5DQBfWtPiNo7ztFj5sOS/1kjGSip2uXxdRutM2nfp52cAeLompGOsFrMtyXjI5omlZ6uu&#10;vWfyFpkFwMZELLlxWyvuz5HxxKC8f4w9lhw5Vw0kVsrDSmtg6j9y18+p+cXjogSqrs3tP9ZqpBO5&#10;+8b3TvcUSvsin5u3l/KLtf2u+DnCnMmTe9XIPtZA+zn12ev3n/0j579LCr7pdVO13/AObkHAFj5n&#10;z+vfckzJq7G3RloQ91cpD6vl82tkgmvz0ucY4tbmcjzH5nxdiCqWIyXTWcupS36q7jPyBB6XMb68&#10;xjLmyJGiukWecblekv/AgvDqcr8ZNGjRhOtZa+naNuA/pURpTdd29INBKhFA4H4ieLIOYxxKQac1&#10;CIUg9KudcyoR/lgXYmbdKFCSl2/e8E/+4i/p7vZY7+j7nnE0dFrjXFAF925a4+ZnntYZ40I8LxC0&#10;TUPbtjjnOJ16nLUcTz3Og9QKMedHApRosNZNZEsaqQJoXzcNbddMPeRptOL0PPJ3f/M32GEAFQhY&#10;Gq0ZTQDOPx2PIARaaoQXdKrh9YsHfvL6Ne8/fODwfGK3b2m7ltEatFIIpRmt54d3HxitR83QeT8T&#10;qSm6psE7R9NI7u7vcR5+8uVP+OqnX9PsdhzNGIFrZyI1cZWblfbUSyQ4nHcRIAbOluLAMgHIBBT1&#10;IPFYY7HjyPfffsvj+3d888Ubdm3Dp8cDb3/8HjMOKCXP/kngaZRmtJZmygXFtGP3eDzy+PSMffC0&#10;bcub+zu+ePWGp8cPDKPjH/7hW06nI09vPvHNz0YeXnxB093RtA07BMo4mtaBCjnV89MzfX8MJF1I&#10;tJTT2A95szEDSoP3Fq0kSkqM8BOU7RLj5vaVznsHid+eyfbO7iCjGJ/GAGv7MGv7w2uKyqWzgnQN&#10;yAFbbzlHKsUlpb3SEjnzvBbMeVJprcrtFcXtmSNPunp+cQF7+3lNmfozu3cFiMqaFl9zBkTO+y9X&#10;cfxiJpbj1XSfzc3AdiKIoyd7BjaTMohlYL54VgAbv5MQeHcde5b2MFNyy3hPL/5++rm5XXJ5UTo2&#10;4pguvnZpbN06XnPA+rX5lRL95s7l8vsI+ZgpzktT8G5pPNx65lAiPSudt95Cfpb7fi43SXOE3D5x&#10;Lk+I71vLy2r9uXZWkzvrS9s4JmjIge/jvdvcXr8vEKzWiBJq57lrZ9GLfQRrwQXfKanH4jExrlSX&#10;OWWsubSN8wvg+LmdPUv/Fe8nkyGqlhKJWD0fvLX+YM7lS8SDpf730dq8JA04o/kDWD86AyydTVxF&#10;VUKc/52btzPxbTwfFs81ESwKOMfEuTqDWLldcE2s4uI8aXoPme5lTCHOH7vHstlmm2222WabbbbZ&#10;Zpttttlm/6XYBoDfbLPNNttss80222yzzTb7I60EGk1/lytaiP+fMqGX2O9rxRTpvdNi3JzaTK6Y&#10;IXfdHCAqve/ngoTL4Bh5VvG4FBHPylnL57461J9sfvcUjLsG8ErV59N3uKUYufSdGqg5N2Zq6gal&#10;ti0VIuWUF3JjuUag8LlA6/jZP6cgMDfGbp2DsRLeLcD8W4qt0mL5UpvnVNlqaoW3jKl5/MbqKzUl&#10;jFr/5ABBsbJmDCyZ36MEjq/dYxzHbNvMSpxXYP/ps3JSs3H+ohQUlDBkVeUz7vtLAZY7F9Xfoo5a&#10;Ko6PgXklP5vrT0EZnF8qHCz5gDVAeMkXrJEuxN+ZC3tqhAg1tagUUJMqWeVUVHLrVTx/akCFmopq&#10;rgAvVUgNwAQ7FbI32XWs5mNzRVo1QCJcVEZKbXDrPCu999q6myPsSYFI8foXg8tzilw5f1JUEi/E&#10;BTMJwQwCXxZlckXGcC4cK6hYFvujMg/Krn9W6vSJ4nupCF1A7PsvL3opdssW7vrqfKsRSZTW/Jyq&#10;Vq0oNSUSqKtPBXlH7yxKeMbhxOH5CYnnzes3dI0IYBIhaZoWIU8BiNJozER0orTEWzeB1+W5gHMc&#10;erTwgEJKjbWevj9gjGEcR7z3tG1D1+6QMgB/dq2mbTRSaaQTGHfCTYD0wViMd2ghUapBa40U0CiF&#10;9KAR3DUNL3c7dlpN5AbTuzWKtunoBHhzQnobAOZSI5Vi/+KBdteFMYJgMAZrLc4HoI9uoet2tMeB&#10;YXQM48g4DLR7hx17vDHhGZRCtQ3ejnjn+Lu//X/55//sn2Ef3/GL/+6XNFpireP56cR//vvf8tvf&#10;/p5xMGhh0FphncNJifcwWsdoDKMxCKUBi8NjJpzT0TqECZ5o8OCkB2doUSglkUph7Ih1LdaFL3lA&#10;tw3aCV598SW/+ItfotuW3oU+uYC7LuPo4kOW6rfL4vIL2CxX5F2LsWsqa7fEm7V8Jc2DUpXd2lpb&#10;8tfp+ndLLBvHZLO62vy72R9dz80MiCIbN4miH5cyXwifAxHkAJqp6nMKxqjlEaU4LEdkUoqtU0KD&#10;a1VscbXGpaR0cR4xE2Xk4om0bZZrmDy3ZS3vTeOjZQw2A2jVVW6bAxPXYt0csU6ZnOK2OKKWx/5j&#10;qL+nc7Wkdv+PcZ8SILwUr6aEQaU4q6Y8XtqvuZVIsATEzs2RlPghzu/SfaD5M1prhBBn8oQ18HRp&#10;PtcAUvk5P68P/gwgDXNBrOaAuXe9pR1T/5T36RdQZW7eXBOCiOoeXexLtNbZ96mBYlOQYQnEUxq/&#10;pb2mW/Lttf2Nte/Igr8q3XsNZ78WP9wCwJr9bVhvBdbGcXE+frjkJsvni8fivE8ZgzvTfdcs2RwC&#10;7xxKxu/BIq/WUk0q6x1yEpAczYBwGjsMaDzdw56ubUJM5wwA4zjgXUvbNeG5hGRUFqEVzf6O3f0D&#10;3f0d7X7HaA3jaPDWo5TGO2hUA17ijEVJhW40WIHWisEEMJDS4ecCj7Vh7jw9H/n0+IxSGmdBCIWS&#10;Auv8RdUS0I1CdZqTFTRtS9u2IU8UQT3547u3/PD736EIhBIe6IeRw2h4fDoyzOAqIdm1mpf3d3z1&#10;6jWvXjxwOjzTasV+14V4fRi5278EpXj3/h0/vn+HbALw30970lJquq6lURIlLO00X6Vu+frnf8KL&#10;169xfibCueR/OUXlNf99y37rrfsyV2PfB1IBJSVKKASWp6dnvvvd77D9wL7rwFoOj48Mz0c6pQDN&#10;br8La8YwBJCzVuyco2mbQMagNXcP9wipGZ3h8XTixX7P/f4B5RzDm9OYXwAAIABJREFU6cCLh5do&#10;KTk+P/LDd98Ckldti24bdlLjTwNOOLrdjrv7B5qu4+3797RWh9zNQ6s0Win604hzPc6OOGcQXmCN&#10;O4PC/KT0nYJ3c3tStXgWQXVPPiWo+0PijxKgvLZmlPa5qvuSnwFWXNsXTcfhuT1Ffo9slhsunWuk&#10;pC1L35qoRksZLrdCIHzLnCmtBfOanG/LxQ5PmQyAhFxhIvrw3EY4WyKbzp0RzOGJJ0/G8znEtqW8&#10;bu6bNeBqKVey1p7jnByJbwnsmwOV50hEcvO6tMeexkVp7FjKMXLzMo7DcqRKnxOHlmL3W/z82nlc&#10;2u7FNaIy5tJnnGOalDAoR7KQi9FyZFSfQ+67th6WxtX871hR/Jb73XIWUzu7LZ1TnM+wfBQFSYnw&#10;N6z1QuAmstDz3rgQ573l0vlLqW+K5NIJGUyNXL52xl9aQ3LPlcbai765IbdK97lXz3hXztbD+hNi&#10;jRRkH/uiNM5P8/CSf4p9Ze2MunQevdlmm2222WabbbbZZpttttlm/7XaBoDfbLPNNttss80222yz&#10;zTb7I2yt8LtU/BAXyd4CHp6/k1N5Kh3236pCkirVld5r/nkMLE9V7m9Vwy61ZQx8S9srVldaA42m&#10;RQUlBaxcsUmpKC7t31wRQ01trVQsVALTllQZckrhuetfwMzXxUBrBTKl56uBbWttlrZFrk1r8+uW&#10;QvYSkKOm2JC281rxaK54Ip4zNTXMXEHgDCxYs7N6TAasMP9+9g8piKPWrrnim1zhyRoYN32W+Dqp&#10;Ekfahj4Cu89AI5H2ffhyZgyyVIqP2tWLdT9d8pvX70l1rJZ84C3+I/59CqjKFcnUij2vAAYV0Hmu&#10;+C0mC7llvqT3z6nO5OZFqfiq9FzZfsIjhI/Whli18Vol9voZg6obE2HDTM5QUodN77+27s/zMVb+&#10;85S/K2UdBFoqpIrfK753bRymf2utF+tKfK0Y+J0SI+SKTXNkEeeishvIKGJCm2t9rfMXskDw6jgq&#10;9mHN7/oz2GT20zEA/no9CKp6sCxwXo8hyzFATt0q9fOxqnMOsB4TncSx5BrwKS7oW4CC5YSm9hbv&#10;LZ8+fWDsjzzs9jzsdkjpcdbS9z1t24Z+lSoUZ7vQrw5/VlvTKii/G2un8WZwHnZNg3OWcRwZx3FS&#10;NbIYM7eB4u7unvtJuR2psWrkcDqFzxuLVhoPWDwohVIapSRaWoTztEhe3z+w04pWK7qmZbffobWi&#10;0ZJOK4Rq8aNn6A9Ya5BCYpxFSIEXEikkp+ORw9PIvmtRSmKs5fjpmabrUErxcH/Ph08fMXM7W8vY&#10;D2ghgqKkEAzG8uu//zX/0//4z3n7m1+xU5bD0yek/DnOCN7++JHf/OY7np56cDD2Bw5HTfvyJX6K&#10;m8dxoB8GpFQ4QHqPsw6vBEI3GDeROgDGyzNoazADO9UiJiC9GR1SGEDQ9z2IAEL6+utv+PKLLwM5&#10;wThgrQMkAei3LMZPlcbT9XKNHOl6Lku8tzcRT8VEJ1Kq4jhPQaCx8vBscyHq5xSclkD1OYBlrkA7&#10;VRysxcKluDr3jpd2l4Wc5OITc3HN5xZ9p0rxsy8pxRGlWCMF56ZtlYux41xoGIbzGj8r66Z9k5KE&#10;LOOZJflaet9cfh4rP99apBzHzDNwfwbt58ZY6sdLRAtxDJZ736UKvSzmL7cql8cAodz1brXcvMup&#10;h6f53i3qjbV5VHv/WJU8Jd5aU+MtxT2lwv8SYCTdH0mBtblcdh5TMRFZLb9OCTBygKFbwHO5vapa&#10;Dj+91fzNEFc5v1DgXgOGpSQdufvk8vl5rq3tf5SA22lcFis/p/NUCJX1sTVgSo34aL1Ny7+L+zmN&#10;82v7jUTR6y2kNed3q+QjdaV6v0qAkFNyLeWRpXYMSuvuTGRyIexZttcMBIxziZRMMwazSKnOuUJu&#10;Scj5DSUlWiv82J9Bmb4f0FozWoeScqazodUNd7uOwYw4D/tuz+tXD3zx6oGu0Xz69IixI17qaUlx&#10;KKDRDTSCttujupam2+GUpru7RzYt/aEPxIb+QhjnXMihjRlBavAgVYjRlJZgg2J6iLkblNIMg+Hd&#10;+498ejpyd3fHaCxSKTwCJcL7tq2mbRVto+itw3qPbhtUoycAqcBaw9vvf8/h8SONtYze4ozFes9x&#10;HDn0A1bIoEIvBHLaFdg3DQ3QPx/Ytw1dqzGjQTiDlEH9/e9/8w+M3qMCoxPOe5qmZbfvaKRES+h0&#10;AGR7L2h3D/zk65+hmo7RhVzXjvbsR9bITHOg5tK6WyJo/ZxY1PsQp2ulUR5M3/Px3TveffcDP/vi&#10;FXYYsc7w/PhIpyS0HUPv8DYA85ybSIEESOGxY4/SGi07lFQ83N3zdHhkGAeOpyNv3rymsR1HZzDj&#10;wIuH19zvWoQUPH14Sz+MyK7j/sUXQADmd22Hf3C8evOad+/fYYaBwC7gAoEagYjNe4N1JqjYW8s4&#10;GqTWC1XtHIFvnAOvEfzU4p4aSDi3Z7LmH3P5Qpzv52LhkuJwCZBYWjtz38/lKDWA8QxOd/6anAsh&#10;z/sptf2a+GypttYKRBXknmuTtfZJv1cCTIpCXJhTfr9q9wsN5rSXFfZFsuNE5EkP0ve8gJAFRGRZ&#10;6f5gjtx2LWa6Re06vU5pXZ8JBdKcNp4zpXi9RM5YOutZ2yOf9ypK+8S3kP2WCG5LfjzNq9euX8uj&#10;5/aaY5D0vGBtb32NuLy2xx0/T0o2PbffTJoVnwHdMn7WYtdSn+XGXzr202uWCFTTdinlnGt7IGne&#10;uiCrKDyvIACszy5CivU9srlN5uecx4pc7uPm5tN1Dpjfb4jj9lxul9sfWzvrzv19695+EFx3xfGZ&#10;88lrZGQiYi5K28wL8JO6/KXRw1628NdksjVyI2B1/Wmaprhn9jlE/Jttttlmm2222WabbbbZZptt&#10;9l+LbQD4zTbbbLPNNttss80222yzP9A+p4i6BGCMD0kXwK+VAtL0fvPv4gKWUpHF8oB4WdiUu8fy&#10;PT1SzsVjdipWkpHaCpm2qKubpPfJ3XepaAhxYeHlma8LfHLXjfuoppqQA67fSlZQArjmlHbn94uL&#10;REogjLgdZsWFGmN+3E5pMTsL4LDIKkHG4yG+Rw4MMf+dKimm7f65ypm5sXLrvLx1vNWUlEsKyPHv&#10;blU7zBXIp74g1141lc0YtByDVUuFeLkxmhtDNWKHkhJLqhC69gxh5J1f6kodO/ZTxIU+GZ+YKs0z&#10;FbBLFT3H2Xcs7z4rVBORRczIQJ/pw0VfTJ+VUiIn9Fh4/rlfHNfFRNeKMwDWO5RQ82OeK+od/lwQ&#10;JURcBLcEzpX6LFfIOvfTPF5K89Z7j1TiXBMVCjX9pNi9/HwN2Fgq9C6Bt0rr3aIJz2tYKCol6uca&#10;sUu47wx0nAqa7PVzlRRjSj6mBA4RgBSSmZXhGuTAQnV3TdE9R2CRtmvuGa+ANoTiOk8eXCOkCAp4&#10;bmqvSA09fb5L7LEcf+c5LwRSyDOo3btQyB6UasJ6NPfHZVzJ839UBNaL1z6Slay4LhcKxmaQe74v&#10;rxVRl/2Ru9/St9XWoRlcEwBeNvJHLO4d93VJHWpur7nAvESecF14PI9zefUe3rvzO8ZkAFPVH3hB&#10;f+r58P4Dzhp2L+6xZkAoiZeheLvvTyBBKRlA7i4opHsbyCc8AeAjhQxKl1qf+9Nag7EWYy3WeYSU&#10;9KcRYQ0P9x7dNEEVUik8Hmcsj88H3n74wMfnZ1TTst93yUojUEKjpGPXabx1vNzvuWs7Wq1o2pZG&#10;a5qmodF6mpsK2TUIr8FbpAAzeoxxqMYiJJhhYDgd0VrQdfe8fv2KH354x/F4xMug4L7f7cBatFIc&#10;D0+cjk9oJbBe8HQ88fz4yL/+V/+Kj9/+jr/6s2/QfoRx4Mfvf2Q4GX732+/4+OGJFy9eo7sBi6PR&#10;esodAj7EWtCqxXnDBPsPoBU/9bf0Adg1zXrvwCHw0nM89SgR5tZghuDvhYLe0e33KK3p9ncIrRmt&#10;xVgzkZFcfLKcAPQ55e3rItmLmt4l/ygDeIM/8WefeVGPj+fjsnh3vl6+oNad50zsi724xMSIy3yQ&#10;Qq6CAq/neJp3XRSNaz4rzcvma8zF7nmCGJJ3v8Q6eQV2P607y+d1k7+P2/0WAM8aMVnsR3MkTrlY&#10;eJmPhD/WmkW/1giv4phiVnMPOVAc74Z+zwGCl3GxyK55l36aAWoioxCZrg+x0rWfiCQ4P0edpC2O&#10;9dz5XuF5WOTraT8oJZN7zGu2i5S2byM9yM3ryxhnsb/wh+6v5OLLlKigNiZvmWe1nPMWdfuSCmYu&#10;989dN41703zmVuK5EkB+Ta02bcccAVR+f+E2xeLaPlS67/S5+yulfoj9Vrq/FYN24t/FhFW5sTfP&#10;15ik8UI8JAvz5ppg7vLMbpEzzf6xpEhZI0hYI7ysgTxzpAA5v5p7vzMIM5P31VQ8RXBCi+uk4Mq1&#10;+Zu+X+w35/200nvXyE7SfYzLWFHZtewCahIL8pgcGUIMls+p5KbjNs73mcClUkpO44BvdCC3shY3&#10;3aNrG/Zti73bo5Tm1csXfPXFKxrh6Yee5+MRByAkTaPRStMojdIapMDLBicl/TDy9as33L94CSLE&#10;4qfjAWNG1J0OWyUT+N3aEWdDmzaNmsjCBFLJcxwohEQpzel44vHxmaenA4gAfJdKM47jFG+FNVrO&#10;a5X1GOfQ7Q6ldIjfpeT0eOC3v/5NUCP3gn4cMGbEIfl0OHIYAsj/4b5DKhXyTwlKCZ6fnzmdjjw8&#10;7Gm0pD/1vHp4QCDpTydOpwHd7DAexDQu2kbTKoXCI7ylaXZ0uw6L5k//yS/5+Z/+OV4pRmMY+jG8&#10;vxSr+xklIGC655gjdcj5vfSauT2Bc9yiJFjD06eP/PbXv6JTgl3b4pyhPx3oT0eUkIx2AO+x44ig&#10;mYB1Nqitu7DHj/coCarRNAr605ERx0fh+fJhz8N+h8Dy+PiRT5/u+ad/+Re0WvD43PPtj+8Z8Vgn&#10;2N+9QOgGgadpNK9fv+SLL97w3e+/oz8cgs+YlOAbHQgRxsFgjcO5ALAN+aA9E1ike5Ol/Dkl74zJ&#10;FueAxsd+aUoP5r2zXI6eA4yX9mGX815cqRfP95kVtNM+j2OJGii7tk6sxTmlvYXF58gDf6W87PGW&#10;iDJz8U9urnjKivYp+UgpHynFKot1z8fvJK52ckuxcQl8ucgxLptERZLk+Ia1s7lS7LmmeBznMnEu&#10;dss4SMm2cmvngjhxJa9Yi/lqZyxrpCA15e90zpd8bmnO3WolQHxt/K311/x3rp0X95QCeX7HieDH&#10;OyR1UtKaunpMGBsTbOXm4OwHayDhtJ1z8WAuH1kj30rj6fh78Z5Aeg4Wz58Y5F97htzZS3ouktu/&#10;WcTd0X68WMnt0rPX3PqV7iPX5lbwSx4XPXeJ8KQEVM+dleTGTjp/1wiwsjmOqJ/HlNqtdIY5RfH5&#10;NchzBUQ/j9HorCScqUxnmq6cj6dzZI28Lp4Xi7mx4d8322yzzTbbbLPNNttss8022wzYAPCbbbbZ&#10;Zpttttlmm2222Wb/v1hNYaKkMJ4rvKgVucU/j0Fh6XXXlEhyRcK557v87Res65fvXKsN1wr+asUE&#10;KTi/ppyeA3qWin5y7Vd617TPcoXjaZ/WgIm59q4pSFy3+zWov6Q2Nx+Qx4Vycb+Ef8dFTnMRN1kA&#10;a+7dUxBtTlEkff8SYCFXkLymvlZSl8uBgEvPVFPEyN2rpICxRkwR93NcsLRWHDYD2nNzqVRUWStK&#10;ySt+lhW3S/Or5N9KhXjxuLwar4CbUK8yo2CcgjOXRSN5X+MnNKASAslF0WFW9/OkYA55BmNenquu&#10;5O7cRXntrIyx8LHzd9K2cNmxa72bCncJheiJCMdFRWlSX55A0zMgMB4ztfkXF9mXiuaW43Dqpck3&#10;OILyl5AC3LIop0S+kvP3OeBLae4XzYsz6M8XfHYOQHxeX3AgORfT5kggUmX1UuFuDYx1LpsV175s&#10;CUKuK3uUCn5jX7SmZkbk8V0Y8UhfUD0jkAM47xCeM/lNbv7HKiWxLdRLkhhF+PBv68QiBjmTt8Rz&#10;JAU0EWvy5tfOmtLY8jO+WLA3F3Ve3+MC9l/29aJzzgQZ6VhZAvlACJXxM9frWFo4eg1uUBHAK43R&#10;SvPcn+OB+vi5xGXOgkJxeOr58cd32NFgrWG0I1II7sUdu12HwwZginc4H4WJ5zgFNBolJeMwstMN&#10;qmlQEzhXaXnpZy9wHlRwfnS7BtUE8LvWivHQ8/HTJ354/56DHdmLoFYozhwkgWRAygbvB/a7BoFg&#10;1zR0qqHr9iFmch7rwvNKpTGmx/YnGAcUjp1WnAbP8emAbgTdfofGYzwcD0f2+zu+ePWGH75/h3UW&#10;lELqoFbfH3tOfY84PnHqj1PbCE6HA//hr/+Gv/6//w3fvH7Fm/sd49HRP5349//+b+j7kcdPzwzG&#10;ISbAkvABJIT1IAPIXSCnomaHc+aiVOw8XlzU55wLoCknBM5M48B7tDK0rcZLgx9B6AbbG9rdnu7u&#10;LqhvTirp83h3+AQMIiIw9nWOcQG8mcW8CP+2k+IqBbKHyzi8jjP8eV7WYv348/O4D3PkQiThhV/C&#10;HWa/RV257TqvkNmfhRyqXuiagglquVL83hfFcJG9xxz/x2tG6I9Z/ViSArhy62NJQSsGCMa5UUrg&#10;VfLTcaw85xXhenMbyKhd8+8Yt10KeA3PYiMFwNlPWoRQ1dwy7o94TIqIxOXy75waWtpuS6W6uc1S&#10;dcJzHMaFLGfGkF6ISVLVaRJVt7ntloQ782fn+bMGas7FPMucSFytdX/oPkruniXl7hw4I0eikYsJ&#10;auDtEvlYbo6msc/avkP6+5kMb029O5eH14r94zkV5wE1kEZurJfi0LV3q8Vfa2qQazlszRfl9oNm&#10;n5LbS4pzntI+TBo7xv+/zm8uvja3Dsbtk5tTuf2fGgFESnRYA1+U1qxavlFs72hv45a9kFmlMr3O&#10;TJqT39/wV6Rr8WdiQNYMbirtFaXgoFKOXCNbyBOkXQNtL/uSnhSnl4LFrvaPz2PJI4GmacLPnT/H&#10;QA47ETBIcBYtJa1USCHYKYE3Iycz8P7DR47HE84LpACtA8mTVhqtG7yA4zDipODu/p4vf/IVd/f3&#10;oY28w5oRpUDgUFLgcXjvkFJhrcNYQ6sDQD2ect5xBq/3/cCpH+iNo7Meh8R7c+4/4zzj2AN3yMAc&#10;h1AK3XRI2SClxljLu7fv+PG775AE1Xk3eEZnGZ3jaAwnY1FK0PcjWkCnG9quQzaKDx/eh1xWBdIt&#10;Ow50usMbx6fHA8Z4rDDo3Q4hAjnXrlFo6WmkwDuBVAqHQrV7fvFPfsnu/oGTgMHY0B7GhBw1s6dR&#10;mh9pLFzboy7tE5znvAgZ/iLAmf7Wupn8kuF0OvLtt7/l3Q/f882Xb9BaMfQ9p9MJZ20AmY8KN8Uu&#10;WmvadsdoPtGPA846dl2HljIEI9bQCM/Y9zyfjphxZNe1/NM//Tl+0Bgv+fHtO77//gf++7/6Ja8e&#10;vuDu/iXfvfvA+3dv8R6a3R6lG5T0dFrxxRdf8PT4xPh8wPQD2IkgQUjG0QVSNDSCkEMbO55jJufy&#10;e+gzWDDnC9N9vhLRnnP2DIpL+7AWp+Ti/fTsIAW/z/5snv+l9TVe13LkOres359DOpL6yXnv1eeu&#10;NZMGVIgxU3B1kfQFzqSgNRLqUixb2lfP7ZMR78eQJxcorbPx3xLwQmAjMlf8hSjqlhg4Ry5zRX5A&#10;GYifxqQloPOa3yqd8cVrb035O7ffWSNdKp2/rRHQlc7p0nOrEolsHC+XSKBK/VUjYF7LM3LPnp4T&#10;p+Dz1fh52tP10elGDRCdxqq5PCJ33hOfcZUIZWvnn/n9el8lZCqtm/Fn0zgvBsArpbLErqk/jcd+&#10;TlE9l//FOVTtnHnRz+JyrrR2dp6rA1hTH0/PXxaEaFyInUp+LSV4inPJXC53RfYc7cesrTnFMw9x&#10;Obsp7fOvxUy3kqvH54LxeE7zlNJ+QY4wJN0fSXP5ElHXVT9zO0H8Zpttttlmm2222WabbbbZZpv9&#10;l2wbAH6zzTbbbLPNNttss8022+wfydLimrRwOGXsTw/414qd19QG0gKDy4H2NVCrBnKN73V9OCwW&#10;Cqc5Nfn4d5fi+ivdjOh7S+Xh8LMUzMGV8uwManDOLUAE6fvcUuib68P5Ozmg8FoB41oxSlpMkwOt&#10;5p4tvn8MOI+vNSvFLEF06wVaab+ViklK7zkXNNRAmLeo0pa+VwOhp5/PqWKUrp3r17VijBzBRE3l&#10;LgVHLNQWMoWP6RxOyQXS4oh4/OSAxuk9cmCNtF9L75L7flzgkSOpyIHfs+pEk6q3igAKc9Fkbo6u&#10;qYrfCqqYLnw152+ZhxfwlImKXHwE1rrNJ0gpF/LRuUKxqyI4L28GypSAFTkVn2VB5aTWPYES8fKs&#10;5OTJg8av/bnPqu2tPfetypclpaF4vb1Wp5cXFSk4Kz2VnqGkrF6b17nnqo0BY0yxYLlEGjMXqaUx&#10;R24uz2smgJwVBYVAeL8oTE59oZQBVCsLKpCxEkppbZzX6rlwK/7sDGastemi8JKAo44V20rjPn53&#10;EX0njiVqPq+0tt+q/pQDeKZzLvXbueLlkurnbPE4qJHDlOZX7n3TwtELqYRFosDDp08f+fD2HdYY&#10;JGCsY7SGRmuGoQm+3Fq01pgJZBvU5KdrC4/Do7REa4VsFFpKvBkYx5HRmOk7EwjWOYR2KAkvHu7o&#10;Gs3Qn7Cjw5oBpQTH05FnM6K05tAPvHqAVimslVFBswU8u7bjruvY7/bc7e4CEYEPYKO2adjvdvS9&#10;ZxgVpyGA+7USdJ2kPx0Qz55dq2nbBmsdx3Hg46dHBIrnU4+TAoTDukCwgtQMxqCto+8HhtEwenj3&#10;7i3/6//8vzD0J3a7rzDW8/x8QkvJ4TTy+HTAGmjblt6MDGOP8w7d3OFFuPalMFSgJjDItXrZhS7E&#10;eR8AO1ohpMAYQ28GPJ5WCJAOM1p0qwJ5QZRLeO+RQmL8DGIvz52aSlk8P+ai+bV4LTdf0/iipFa8&#10;nAvXSpmBqENMbAJJkWxCSrMWK97y+9xan8ZUaRF+zm/k1sQc+drS7y6Ln4MPCf0clMKXxe/zHMwB&#10;/3JKZrmfxWvKWi4Qgxjh0q8zMVSaT64pwZcK85dFxtfKZ3k1+GtioXjshc9cg03SmGBNCbyWn5bW&#10;kNr8yfl4pdRiXOSBnfX1NRfrxcraf8CGSpHEppT7ldoilw+UyM5y/VwCU4lCvB7PtzV1wlL+WyvQ&#10;LwECSipyOXKpFLAA1wq4uWdZA0zXcsg1AsO1OGrt57l4u0a0FWIAVlVicyRAsz+6EDUuQSExmD4G&#10;bS/XGqI9Grf4WU65/jwvprV7BgKSAGUW4MkMqdVlPfPZdfGaFOPiZ+MxEv8tRcgPnHPhWc6qiQkA&#10;dQXUkwOeL/t5biOxWJDnPcAUbFQD9M0kMTGh1UwAI6XiGvIa74GIaAy4c96fjr0U6DcT4qX7KbnY&#10;/px/T/kZhHb2MyGYm31sAP22WiGkpG011jaARWIxQ884jBxPA9YF8jBhA+ir0Zq2VTSNoh8NwzDQ&#10;3N2xu7vn9Zs3NE2DsQbvLcYatJIoIQPg3Rj6oZ/I+EBNsafzYhrPoS+apqFtW5zzjMbS9wPeu+m6&#10;YY33EwgNPMMYYtBu1zEwIqdnFQTCp9PQ8/tvv+P09ISyDq/llM8rBjuCkNM4UPRmRA2CvVbIiejw&#10;eDoipMQYi3XuTPQ2WMP3b99hvUeo8HnrHKoJhFPMc1xIpGqwSL746iu++OlXjNYyeI+1DoFHqiU5&#10;4dp+Ro2MpZT/5chK5jx7Jkg8zwXS9RCsHfnhh+/5/vvv6XYtL1480LUtn959oj884cYBZ0ect2fC&#10;LC3D/hzO4b1F6ZaHh3saFcb70PfgoW339IPBIfjweOC5NwipaLqWw+GZv/27/0zXNPw3v/wlf/an&#10;P+dnP/8T/tM//JZ3Hz4xeodrW4xzgOXlwx2vX73kwziAh2HoEd4jXMDcH089DhgGcwb/WhuIGYTw&#10;5z3xUkyTi0EXAD/nJjc2+Rsx/8zjrFvdNyqtwbn4JAe4nE1rXfVtpfFRGmelfcna2pxTSM4RX/qI&#10;iyz21/Gt0uc3xlztI0MAus/7jc45xKRmfbmWv1CfrewHpTFuLh9arIdLz39+DrL5TbwuJUQ8kyqw&#10;d1OsLy77p1dnY/O+t6CqaCzS/Oe81ixVztN8I81T1gCdcY6drrG1eLF0ZnK1713I8Us5UG4P7pZz&#10;0pjMNCW5ScHk6XfW9vVq+65r8fytuU0cV6Q5TQnge27L+QzQX8ZxOFop+5AaSUQ81895tXe4KRYU&#10;gmnNFFPcIq/yojV/uObL0vO+0n5RyWfmziTWzoFrOVBKFJA7U6+BxM/PPu1Vx3FtiYg6Rz6R20Mu&#10;nZmk+1/z/pvzUf3Aws/WycpjAoxb15kc8VPu3Dhun4vXn8b6lAvN64Jf1D8k7jVKa+b8zM8knoIz&#10;ycl5D2Jaf8LvLjlZTDC/tjeT84O1NXom/Z33W533iOL57SYBv9lmm2222WabbbbZZpttttlmsAHg&#10;N9tss80222yzzTbbbLPN/lHtFsB1qcAjB3DNfTd3n/maMQj58m9FUH2LD70vanS5Q+YcQCv3DLOF&#10;g3+1eL/L7y8FUcui4LnYNAa8zKCUZdFvCjS+VnsXxeKPW817j9b6Spk71x8p+HwNqFkq8s6BDWvt&#10;XFK5j8EG8/cu7P3zOMkX6uXukX7mVvWKnIpWrjgiVwiyVuSyprwx308pdS6kWwOcpsUIaUFGWeFQ&#10;LopHSkpz83dS1YxbiqDm7+bG43LeiaLSUK59c3Mjp6xhjLlqo1xfx1byG2tz83wPEUDgDvByLuTj&#10;rC4b3ydWKL9FPac0p9a+A6E45qz/4IM6MIAULArV4zld9t0sPrsAo4g6MGduX2PMVMx2lja+6psS&#10;KCYuNsopl+fbKP25uAI85gqzSqDtmjJOiRxhrVB3zQ/n1bBdeSGSAAAgAElEQVTEuXhKJD459vG5&#10;grOa4kkJjO/O1VfR3LY2gCmS4rnUt7szQCCv+jmrLdUARQtg2wKAIxaFdmd/NpMDCBFUtwsWE3Wk&#10;a1tcLDYDz9fIVXLgn7SA0GTU5ku+PfWJS5/pK+PRF5/xCpi0ElvkCC1KAP41v5QrrIwtVr5MFaJy&#10;xZS5Z82Bbef7KaWwg8PZkcdPn3j//i0SzziOYe1lUhx3TEWEwV+4SHFpbl0PDGbA+n1A0czqYUKC&#10;d1jjsM7RD0FtUIjgdxstUUoAATwzuPA84zgwWINqWgbjMNYzjgYtVVLwGqTX7tqWfdexa3cXkioR&#10;yty1kjRK45Xm06nncDwyDCNSSjqlMcby4d1HXt694NWLFzTtjvHje/px4O2HD6i25Xg80R+fGa2l&#10;0Q1ohcQzDIbj4cjxcODxeOJf/m//O7/5T/+RO+n5/e+/5ZMSPHR7lGoYhhNeaKQOZAHWOxAe3bZB&#10;AX5SykQKxAzIQ9DtOnwPwzAA0OiLWrSPfYuFrutolcQ6T29GvFQBWGQMqpGYcZzAbeKsFj8X6AcS&#10;jRDk53xhrkA+/F8tCBtmHzbnBrk1rBZjpz4xnfPLce6y6xaAcP4yhmcfyO2KzKX5Xnr2WsF8Stpy&#10;Ufn+/9h71yZLcuNK8OAV95FZWV3dxW5yKJKSRru2+2Fszcb2//+BXdsPu7ZmmhmtqAfJbjbZ1fXI&#10;vDceAHw/IBCBQDgQUU19ksJlVFdm3kcEAnC4O/ycI1FyG/Mev/6+FAjE7VMzGHAZn8R8oqbcmD9v&#10;DkBcmgsr4AkDjExB8KW8O/WpXEM4N/bLawakVMWcLJ1f+f67J5bMyaxKeUp63XHv3FNbyJ8Hl2uV&#10;5ujevKS2P+WAms8iocp2XlH5jtIeX6tblNThamuRy9FLeWHJ33AEcHntpwYSqvmQmnJ9aY2U/NZe&#10;kr/SZ3I/c3lwrYZQqj9wJCYl37eVD6ZzU4jyPOJUShd5AwS8t+MaVQt/zCnjroFMbgU64+tiScwp&#10;5QTuoHReZvHZYlxjfSRRMqaR5IevBSxj4whmTslvVj4EIwBv/qBwzZToE+Y+lSEsSGtEKfHLctzm&#10;ulZKIpDvabV8INxPHD+ZfQ4lgFew+cCytraMV/JrTsGWUvJqpqUaxaR2LCRErKHGOgmNKvAUUDuD&#10;tRNwyRgFJUN8ZQeLwRKIJIQgNMbAWx9AwkpCS6DREl3v4UEQ2uDh8QmXh4eIKkV772CtgyQADhCQ&#10;8BBwzkIKBXNSaJozhBDofACwWzvgZAxOjRnnB8ET4MeCDsGPBFhjDOhcAG4rDdM0EEqhaQDZ9QhY&#10;oJADt7c7vv32W7jewUgxgvsEpDag3mIYLISQ8D4AoeE7PDUGkiSGew/fWygZyAJ6O+D68AB9Mmi7&#10;Hh/vzxB6/P5xrSmtIKSa1oDSEiQUmtMVv/qbv8X19RN68uitnYi1Qiy8jmW2fFOam5bqG9y6yGvA&#10;Yd2LxDEAUoTYY/AWUnp4O+D7P36Hvuvwm7/+a/ztX/0S//qP/4B3f/4ehhzs/Ybu/oy2GwBPcM5i&#10;GHoMdsBJKThjoJsTjFHQAmhtj763GEjg4fIwgtEcnAPefbzh9VXDNAZ9p/H+4w3/z9//D3xqb/j1&#10;r36FL7/6Gm/fvIaWEu8+fIDvApgSSkIJwpsvXsHaFs8fnyE9cGkauMFhIIFbew9kCghEa97NNTpO&#10;hbcWM0QSrkW862mRN9QU40s1O84Hxe9Lc/RUNTu/di6WzX1JOabn67zcvXBxPfd67hxq3B3HmlpK&#10;KoIpn+K+L69VTzGRlMHnpJtczANS3xvnvg+ARS45iqDMfL1wIOzkFyMAslyfn2p60+cwte347zFd&#10;j0hLIcQEXK/Fpqv4YXmJE+NAbW6U4q/c95TOCjiF7FLdduvsJf2svNa0BQYv1fVrNeOcGDKvh6Zr&#10;Mc310niOy5NK6uS1PKr0Ofl62IpzufymFCeT9wCl15asRVBxvLbAzos5IgSkmscp/jv+X048x51x&#10;pM9pi6i9VK9Mn0OcZ5EUnPN5HCF0nuuXQOQcESN33paf83PE3mwsWCEXznP4HNCen2dyex9HWJiG&#10;uundOevghV+thdq+WiOc4+6b20+m75n8Ok3zKr1esVg/POmMwLoHYWQxm8YbaiS5Gb/TxzwRS0LK&#10;Ur/HYl1jSQAaa2lLkvpSHSFZC2NtN18rkUzlsMMOO+ywww477LDDDjvssMMOOwDwhx122GGHHXbY&#10;YYcddthhf7HVlKRrql554338O9c0zh04c034OXBsViPG4npKSt258SzyfAN9fu9bTX81dbstNYXS&#10;37gmkvy+a58TlWK4a0qNU/Dj7mnP/aXvLQFGS/Oq1JRfa3Lirrn2LLZU3cZ3rN6vlNwFZN0DKtqa&#10;o7kiSfqMamowKTA9B81zqjb573LQC9fYVBtrTmUibZDh7ou7p0h+kTZtcU0wJeX3/PmkgCcOrJM/&#10;x5JqW8n3FV+DoGqGpIElAO5cQXmVfjLAJr2W2EzpSioqIHhKwRCJ0h/EUi0qU1DngUeokgiUSA/6&#10;vp9IOmLjvtwAPec+ZK0IvFajKwHKOeAtpwrEfS+37uO9fi4AOP9d/hk1RazlXhkVviKZwNpPz0Qi&#10;SPbUNTim1MC4fC5zk2o6bthojufiAM5XlZovU2W4FCjvKgDv6RnF9eH5tZHP0/zeU/Bequ61BbDK&#10;mxNrirw5sQPX7BqeM0dMMPuR9fPf3pO21J5ywCS35rjm4b1gidr+wcUROTFN6FstX2PaED35OQp/&#10;c4PF7faC9vkZD9czyDs453Bqmqm5W2sN54I/c9YtGy4hQN4BIyhIydAMbrTB2Rg4O0BbCyWDn5PK&#10;QCoBIQIIxZOD8w4Ylfi63uL9x2c4L9BbDyFDE64br2sYBvR9P4HCBBDA7+czLg8PMKaBIwc5gt8l&#10;ENQOAdxuAfyupcbFXPDSDVDC4OXTJ9xuA37+9orLhdC6Fu9+fA8pNaRW+PDpIyA0rCP4hgLwBhZw&#10;Hi8fP+LTj+/w29/9Hv/9//2/8Zuv3+KX37zF73//O9jeo3l8De8ogACkhHcWg7Pohz4APEZiAHgP&#10;cToBQCAOGDHMbnDwzsFaG94/KoTOSkmpEpoYwVkO/WBhXQv1oEAU1D6H8TOUkrDOoZHjOvMEGpUx&#10;U0BCunY5vxjmQABkrXOZfQ21uT8oqciW8486Wc1SiRVsI3jesM0pfZU+n1ODyhvOl/t1JDRLQXdr&#10;fxn9fUo6lu5Z6TWvG/fDZzrnV36xFsOxinAMuDGPy9f+qKyqHf1U+rkhBvdFYNAWcdZ6H+VV5dKx&#10;S8civ9fl9y7VIGvxGQdw4uZHScWO37/qyuUlAHOJPKaU5+fXkje1c4Q3P6XOku7vaTwQc/ac4Cav&#10;jZRyR04hvparpgRo6d/ydVUiUuP2571EOPm9xPXOXU+ek3LPt5Sbc8+1lK/sycG49V9T9+TWAb9e&#10;wa7TGpg/xsFBjXs9v3NF1K3aTcyXU8K65efxMVs5Zyr42Zr/KKyVRT0kvm4EfIjiuhTs3ljyB1zN&#10;jXuuqfp7bTxzooL82fFz1DPkj/MYpECoIkhs9XNxyItELNy6SGtF3D5VIkyjUU01ff5SyqBe7hzQ&#10;CCijQ25HDmSX8crgCL0doKWHd2F8jFaQSuJ27zAMPewwQJwNjNbQ2uDp9Qlea7x6esLD9QqlFPr2&#10;DmctpKCgfA0AUoEg4SGhTYOmaSZgjxvsCCTWK2K1WDPRSgWc+BSJe1gbcoHr9YJTc5ryYiEEmvE7&#10;7DDgfrvhT9/9EUoqaCUx2AHOewzDgLZt0XY9PEVfLdAYHUDr8IGQaughtYbtLKzzuKPDH7rv8en5&#10;BX1v4Smo2Bsh0egA3hfkJ9InSA2hJF5/+SX+6te/BomQY0zrfgT8glHrrdU6S7XfWr23pgJbrCGQ&#10;hyCPjx8/oLu94Oc/e4v//b/+b1AQ+Nd/+v/Qdi08BTX3+8sdw2BxPp8BGlW6k9xJmjA+1jlY5+GI&#10;YAcPrfVYqxKAVHj//AyBBpoctGnQ9x0+fPyEf/zH3+Ll5Y5f/KcXvH37NS6nBl+++QI/fvgEJQ0G&#10;5+CEgDk1OF+vuL3cgcFDSYkQ+hGED2tISRVIQSYfgF11lRpZ3OR3mT2kFttsqQ7Hv5dUZPeQP6Z7&#10;P/ee+Lr8TCPPUUrK23tqEVt17fzvNdBk6ivjPhpOsMac1gf/I5SYahD550kpAxkcU6fi9g5OUTyS&#10;YoLx7+lYb82BWmyS7xW1OjlLfDBuUFt+paSmzdWEnXMTCDyvA6X5aXxdXk9Ox5KLw+K/43zMz124&#10;utoWaVWJbKZWs8vndF7jLdXktkjCFmS2GTHy55Jxp4SnXL2Zi933En9z581b58MlP7DI87AkZVrm&#10;weszg3TuczWUnHCBq8twpNrpd3PnuTmhQ2m+5H41vjf67NJZd14/yNdEjfSbO1fn6uHcfMnPDktn&#10;u6X6Sk6ik88HLr/K/VMcG444oQR0L12TtXaZ63OseIV9Zuusv1Qf586R02uMBDlbZG/TnCzU57lx&#10;TvP59FmkZ5T5vaSEOYcddthhhx122GGHHXbYYYcd9h/dDgD8YYcddthhhx122GGHHXbYv6HV1A9y&#10;pvq8Ma7WnB/fn6vHxdeU1M0iE3r6ewBFkGN+rfF9uVpWCSDJASxLAEFOqTH/7to4c//d83w4MEv8&#10;OVVO5a6ldMBeusc9TY/ccy49i9Jz2kNksEdBbouFP22MWo4dkCpgzZ8d1V/qwFxuTLhxLTUZcPOI&#10;a1ArrZFhGFZNKyUwxBZgvzQn80bEPXM1VygpffdCVbcCKkjXXdoInt8ztza4Bpaa8smWOmNJUYVb&#10;EyiCh8TU+M4RevBjtvSDNcW4qRGF1s1hsSFFML44n2PLZ7NW6omXVbv+OE5xro6vAIEWDXyltZyr&#10;tdQAVev1ve3zPscPc2uGU9Xg/EStsTha2jiUN4wtwehg/r18Xd6EmK5NzufH10XwTPx+PwIHUqKV&#10;fK9MxyCfA7HRKc7ZHNxV8lVp091KaVLUn8soVRXGlwGi5Krz+T6RN3uV9wEUm9U54FstZuEalKOK&#10;M9h9+vP21C1F5xowJjb8lpocc8Ag12CJDX/D3UOp0TWfe9zncgpzUdPMOYfn52c4Z/H0eIXWOoCq&#10;XHiNd36aP9Y6tG0HaRSMaWCtG1V1CEpKnJsGrx4eIDzh8XIFeQs7hO+w1kEgAH+ulwu0Fni4PsBZ&#10;CytkeKyk8HLr8eP7T4Bsgko6BJQIKu7xHo0xcOQD0N40OJ9P+PLLr3C+PkBoDbKBbEVLCdv38CcX&#10;yFGcw9APIOdhtAbaFpfrFfhRom1b3O83nM4K51OD87kJgCMQmsaASEJpAecDQAQAhPf48Y9/xHcP&#10;r/B//R//J3Tf47/+l/+CN09XSNcCDmikQdda3O939G6AswOUNgDCPLI0wCuNxjQwp1NQf/ejsisB&#10;zo/gdyUmcgGPqAIPyDCqsIOF1h5aaXgR1F6FUvAECKmgTROA1wlZghTzHHURHIRlzlGK7XICsFyx&#10;dt7blwrJuZ9MfVCqqFSKU+Icj0qsztnF56XXwK2XHGQeG3RLTcmlWDaq6ga1UFT9R2mfKMUtYa3Z&#10;zT03/761OrFnlbxL5GfpZ+djkpMllebBFiiyTHYGNm7nFOdzH8fFjSXyIu5Z1mJ6Il/M/2uqoWID&#10;OFdrvq411nPAlppx4CAOrFm6zr8I+F4A3MfYqgRy5vauEsiilk9z91qqeZTy6Vpdh6sT1ObcT61H&#10;lXK0GrlByWfUSPRKOX2ez+4FKNTGLI+RON+xyJ25gHNSEFzXRnIV1KWPWK6fuHelPjcF7ggx55zc&#10;HF0oDTM56mJMJsXOReFlVi5k8uv4cw4mCn/y+ZJjgSClWmIJoLt6boU6QyluLe0PNYLLWAfgxjMn&#10;44gq8rW625wXlokUtvLhlBQh3bdrvmd9Pal/UFDaQCsNlxDpWWfhvIf3QXW8tx7WA88vN7zc7ric&#10;T3i4XvH49ApSAG17R9f3kFLAOgdjDIw20NrDCIkeAsY0uFyvIBAGa2G9w9D3QWEZAt4R7t0AR4BW&#10;CkprqBEcGSeT0nK6xtPpBCkl2v4OqSTgXRTznAiptDHhbwixqzYGL/0NSmsYc4LWGkPX4V/+6be4&#10;f/qEi9TwzqJtOzgE1W/r/FQZESBIKfBwPePtl29wOZ1wu33C4DzgLBx5eEjYbkDbdXh+vsFRiLnO&#10;SqE5nTD0PYzSeHp1hRt69G0H8/AA1TT45W9+jacvv4QF4ElAQEKpoOzsva3skel6qft4vt66rt2U&#10;VL7zGC/kbyE36e43CHL4X/+X/wm/+fVf4f7yAqUEBjcAzmEYLIZ+gHVhbgkEFVI5qmJLBIIxpTWc&#10;BSDC/RsQYAPBBgmg84Th9gJPPZ6uDS5KwxIBg4O6S3x6eYH8/jvc73d8/c03OJ2veP30Ci9tD09h&#10;LnsBmFOD5tTgfutgySMQQI5Pe4ylw1oTY57iqzlzOTbP8m6ZEE35kbJByUk1dg+xbekZlkCmaTyQ&#10;10/4vZNGQjGxACpz5Bul68nJY9NzohrZBxc/bJF/ce/JyaSmPS+SbsTPHn+mQuy8+N6JREQAQo7P&#10;MhlzAuBpJGcJa1cJGSqr47PPwdAlsqGtswIOKFurm+Y53nLMlntD/txyUHgtHk8JXJVSi+deixW5&#10;3Dw/B8zvNScUjoDZHBSdA0/31Ji3iLa568xro3uJvUtrtvYdtVyBq/duxdq1s7Ta37mYeQuovOcZ&#10;SDHOO8Kszu0DeXBeZ8l9Wz5eHKlX6cybIyngzsU5MoZa3ljKOUp1Bo4kmIv30vsukaTt8R/5tabn&#10;B+m5Q9wH9tQS9uSQHPl+7ndKY8zVsbjvdwlx55zHzQruq/MuQnUPL+33pfWeXkd+3bEmVyJXXOyX&#10;zNrN63NcjT2mgYt1G0mV4jXLEMmJn8b/fdhhhx122GGHHXbYYYcddthh/+7sAMAfdthhhx122GGH&#10;HXbYYYf9RKs1sHO/j6DT9NA3VUfdanjm2MO5g94cCBgOqdegOK6pqgZqiIrLeYPTfOi9PuznmNZT&#10;tYktdb7auC8bS4A92Ms96uMlRZTSZ+RjuBcEutXkzT3XWhNabV6mDdG1pqr8Zw4AUWtIWTfKycWc&#10;KQGec6WMmhpkfl35PXON26WGtLgmOXAody1c81INhF+at/nvSs1X+b1w6gtcM1AOjs0b1rZU7dLv&#10;KQGE8mY1bvy31nGpqZebG7wiagq6I26RxX8k87CgshV+yc9pzIJAiyZN4tdu2lCYf1ZKFLH0t2JW&#10;S4vXG8d+BPDGn8UI/I/YAu8cfBwfIeb3Yd20lTYmbpF7cD4oVahg/RDRBPQu+Zmt+fs5a6fURMf9&#10;vPhsAVY1Mf13+hzzJtOaH+YaGAORAk2guPX6Tua7HNWxk/11i5yE279SH8epp5NIFTDXxABEgB8b&#10;iEtKc5yxzasB7QzyibrRCIDIVYy5Z19STMl9NjdPOEXfeRx4lUciILxln2JN/n1cTMCpT5ZiiZQo&#10;iYv1uOfOjUc6f1Lw5dL/rO8jxqZRoSttrtRaT+CIjx8+At7BaI3L+QxBQN/3gAjN1AviBvIQJGG0&#10;hrUO3jtIgQC+URpKKjRaQknCYP0EuLbOwRNwMhrnyxlNE0Df5AElFVSj0Noef/7xAz683PHuZYC6&#10;ajxdz9BS4NQYCCnhnF2ADLXWuF4f8OrpCUorQMiRbGX0Yy4oqJMnGKXRhk0CjdGQgvD4cMHpZPDy&#10;8gm3+xOa5hWu5zPs4wPa1kL0Hq9fP+F269EPFg4OGO9fS4Ef/vgd/uG3/4wPL894/fAIDY/3P/wJ&#10;0juczxcIB4iTgoAH4OC9haSRZGBU4DydzmiaE6SQcCPoJt6HkmH8vfMTyCj14UZr9NZB+EBCoJWC&#10;hR+VRhXc6CMCyMqh7wecTg2EwAgejxuQn9aJn/7Nx6ox3gpziVYq5dx85hpQSw3dnF/kYrvSmo3+&#10;oAaeTdfIfL+0SzFujr3K6sRr8oq4b8zg+XBtYhTzLRGJYddeFddEAM34lRIY5/tLuScXp+bPI4IU&#10;I1guVeyu5TjcvrIGlKGY05ViiprS3RaR3Z7v4ACZ63h63iZrKms5sLW0N5TGIW+G3yJ7Sff5ErlT&#10;jWysFidU8+PC3l4C+dQA1dx+vKVEV1LO5O4tz9lywoj4XGfAI435yHLOlfwBlx9y98gBMvaMT2m9&#10;1WpSW2Q8WyCbGrlc6V7SnLSUU+S+XUo57Xv5d4gxXyrlpFx9YqU2izV4cOnH5v8uc2rPqvyFNerZ&#10;vHZW0E7WYmH9cD5kOdYSOQCee3/6c8hd1/XIkm/ggPnzePlpXFKwdwo6L91DCYjE7T2lOfU59UGO&#10;mIQjIOOAZPV66jou4F4T1K31mFdqSK0hpYL1Ht5a+DG3dN4FEKyU8J7Q9Ra99TAkACkhlYKWAlob&#10;kHcgUjBGTfeilcbdWujmhNN5BJxbC63Dft23XYiHAXSDxfuPz7Akoa1HLx3M2GVkjIFWaswvxUzQ&#10;JzycddBaox/cGDaGZ66UhhhjqgjenUmODIBwr+39ht//8z9BOAulNfphgAcCEEgqmOaExgsM1kGQ&#10;wOXc4GwMHq9nAB790EFIhWFwIAgoE2Lgl3uPznlIaaCEgjJmTExDnP94OePmLbrwsHB59YQvv/45&#10;hDkF9XnnJpB49O1pbLtUb/aJa6CsXsr70RqoltvHOD8+rVel4PsBnz58wKvrA/7mN7/G5XzGuz/9&#10;EcPQAT7kZtZ5kBBwnmC9x+AdGiiIkTxKagOtJbRRcN4heiQpAO8C0VtnB7T9AAXAGIkrQu4itIYd&#10;evSW4L3A9eEBP/zwJ7zcX/D1N7/A4+s3+PrpLd69/4j+0/NEbnG+XPH+/Se07QB1ueLh1ADk4LwL&#10;BAxj/iIKa7sUy2zlHKX3cPtCbT/J61apCjEHBiwRP4V/EyAIQo7XJcfvE3JF4hLj7pSwiSNZ3SIm&#10;KfmyWo2Yi8G4+LJEbhlJ43wau37GeUsOKk59da7YXYuJajFtbby4vLC0n+yOlakee5Xi39KcTs9B&#10;hBC748VSDFeKo0vg+VJ8vpXP5Pe8UIwGNsm6OcKqUpxQu7YaOVTtnKrkz0tnSnsIN7d8WUk1PX0e&#10;6TlHaRxyfxHrzPm6rxGEc9+ZPpd0XpZIfLn73UOwVIrva88lB3nn472HuCA/H6jFqVu17BLZY+rn&#10;U99SO5/LiXJKZ5I5KX/NF5bOsNfE0OtzQGNMlWRrNZ+wz2/VyAby+8sJtdI6Zp6Psr4A22fE3DOO&#10;uVMkhCrtdSE3+AuIBg877LDDDjvssMMOO+ywww477N+RHQD4ww477LDDDjvssMMOO+ywn2jcgWap&#10;2ZtraONemx+sc80E6ffH36fNPLGhoGma8UB/fS0RAB/BSfl1cvc6/msF4JsPtvFZjSH5wXK9gX9u&#10;lo0KlBywpNR0He91L0gg/XdOXlACH3DKcaXGn1oje/q+UuMO9z4OtJ6rceTgGg7sv1d9cavpgZun&#10;pessfUbpedYa6LdUZ7j35A0M6frI75cDwpYULEvqCbWmxtI6LM2D2OjCNWHUmrA5kFaulMbNx/ze&#10;uXnONRTl9xSvOyrOpO9Pm9i995DJdaeNJ+PKH68hay5N/EL6jBZzpAJmXaoIyaAmJhRE/D6IAOgc&#10;AcsU1TY8IKWAp1kBjIIkSmioyRrvFs/CBSVdKQVoVCOKIMNUBSN8VgRDhCZtNV36CJAHr2SaN7ym&#10;PpLzbTmggGsSmxpDxwfhs3mfz8cSOLCmtFqad9z+UQKoLMEvAqCobi5CMzHjI3KQR/wfr1ocmt5J&#10;JACN+F8RGsPzzw/XSCARQAwRsDPK6ATFtYJC8WqX9PzeHP+2aiKcLlAkzfrJmMbPjfMwAfEI8D4g&#10;b2qbnoH38HIE90s1KlGHtSGTaeAX6vOzkhAxQPA8Lqo3mBJmF0lZPCRGQND8DCPwVMo1iUpUI2OV&#10;1Bm/nV5fnDfDMFR9fw3QUG5inFUhZ6BxmGNKmUVT8PxZcjFGuV5qGjeFz1HhmTiB+0uLD+8/QhBB&#10;QsD1QaVcSASFQBWaGE9NM32y8x6WHEgSpBKjaqCEtQ4gAakVHFlY6gElMZDH4D2gAFKAUEBjGggv&#10;cNENXl8eMPQdPvUvuHUvUCeNV0bhcr3i6XqF0gqDt7joE4g8nHdwnuAcQSqD6/UJEDJ8pxeQgqDV&#10;SDAiJYT3aAh4aBrcpYQTAsITNBqc9RknY/Dx5T3uXYeH4YJXr5/QdgPa7gaSAso0cNTDE0A0qtUj&#10;SBqSG3DRwMsw4Nt/+Wdg6HBtNL768g3evnmN508fcXMDXj1o4HmAlxIehIEcejdAKgMoBYKA9R5S&#10;KSgp4a0DCYI2EspLDF4GABUA6x0ardCoBt53aEwgovDO4n4bIEVQdJRCgIRH7y2MVRCCYAcblA8F&#10;wXsLQQKC5AhkT/05TUDeQCShV83NcR6mgPh8Lu8BNHMK5VyDchrTxFheypSAzCfr3rGxe1grMZ6I&#10;/juC4IndJ9Z+KYIMgJQMZ7kfixEEGWIJOQLawhD6KSeKWwDv96bfsPFgjMFSEGZUpuIU1PLPYH1f&#10;8mzzpmtO/TCPKeL1pHmpcy6Jw2nyUblicqoaV7reWr5eIsCp5XvzPI0x0gxyDnNJjuQFk5Blssem&#10;fjwF45SB93nsXMqNOJBAaV8p1RJKuUi+z9cU1mqxyh7jaio5+HULJKiUWsUkpTpKDmiv5WBpraVG&#10;wDGTD1FCXrEezxT0yYFD0u8s5da1WLoUN3yuymYttuHqW9y4lOoEeaxdIsSo5QM5cMd7D8HMgS3C&#10;xXSeLUHt2+RDM/Hk7M+XOUuIFInc6v0cKISLA0trv3Q96zGrExmWn7Uofh+bP2eEaPNciHuZyJSx&#10;xYIQK9+z8ppoJOaUUk11G84npPlvVFNf8nMJFpRTmm9bhKUc0Q4Xl9TqYXMsJabYWRsDpTXEqN5O&#10;fgT8SgEJhWEY1eApgMofHxs8vnoAJDA4wtAPuN/ucAB65gQAACAASURBVN7h3DR4uFygpZoI14QQ&#10;0Mbg8fERUimQ9RBSgZwDWQtnLexg8dJ2+NO7d+isxeVyARECeY734fO0hMfoB0AYbA8hDbTW455u&#10;5iBFSJCf71srFQidrA2KzOMzt67Hp48/4vvvfg8JN+6bfozjHNqhQz+MqqEKMEKN+7ND17YQWgTA&#10;vA/zTI1A+LYf0A4WJBVIAkooSClg7YBTo/H69StIAN55aGUgpMbP/9Ov8PXPfwmhNAbbghBIo+Z5&#10;L4rAWef9ol6VRLwhy95JaJP74LRWw9VrpzlOhG4YMAwWv3j7Fq9fv4Z1Dt9++wcIclAq5D1ChhXq&#10;BeAoqG57Mf4PHiALIU/hmWkDEh2s60Ek4J0FQBicw0vfQ0uJph9w6QeclYI0JlxH7/B8bzHYAZeH&#10;M95/eI93Hz7gV3/zn/FXv/5rPD494sPLDY1uwvibBiQi0J3QNE24NyJIpSCcj1Wy4hhu7fF53Fgl&#10;2qFlnS2vT3LquzVfXQJls3Vg0MKNR9+m1AxijjFFJOuK98IB+/J5UlNMLu0X+e84tfQSQJIjFSF4&#10;WOcgs7xOkpxIQfYSEJdiCQ6szu3vJYITDmS+FRfnNcTPuX7BEDxwe0gJPLpF1FYjN9o67ykRFuV5&#10;fu3MYI/fq9XBuHMPLsfZIsQBeJKGUrxTI63ecz/cuqnF+KV7Liq0VxS3S+rsW/l/nuuUlNkFc+7B&#10;jS83X7XWRSLwWh665+yeU2CvnYFunc3lRBalmvSWMvmePCmPi/McKp+r6Zkb579Si3FafjaXvyeN&#10;t/P6AXf+wtWAuPNy9tnM3Fir10mIzb2+VOvJyQW5fCn+bRgGljgira2nZH0SZVKcrb1LSLEZ94V9&#10;/OjHOeywww477LDDDjvssMMOO+ww4ADAH3bYYYcddthhhx122GGH/WQrNVFvNUbG19eaEdLP5A61&#10;o+Vs9GkDsLU2UevFZhMS9/n570tg9VTVsNZMUwL2bwG9c0Bmfj2xsbzWmFtrRsrHpcTsv6UOwAGF&#10;t9S2986trfm1ddCff3YJWLfn+W/N7eTbpu+aQUeSbX4qPQ/uPmqKFHuVQzh10PQ68ua09H2SYdzf&#10;o3ieg40XauLZa/O1nYMo07+nChn5uNYUq/PGlPRna+1ijLYa3rbGOm+2SwkGSp83NZKMCKIt1R3O&#10;0rHm5ske4EjelJqvozXIyM/A3RWByQj6HZ9VbEqqEaOU1gq33tc+ua7snoIGas+s9D3FhrBsHabK&#10;8XvGsDTWJZ+TN/am3x2bkPMxnpqbiULzebYv574xB/jlvmQCwYklSCttJOPHaqnqOKs7iiIJQI20&#10;JCfFKRFzzPcmJwKbJfFDeI4peP5zYqMFgYIUU692DvZKr4lic+/U80abPjX9Tu4apZSQYpaaXxNu&#10;oNjgze2nEwg+v9/wx9Xn5ACnqACUzrP8OaYAOy5GyddqroTMKd5vNV5G4HLqF/L1qJSCtRbOebw8&#10;f8L95Tn0JUoxKjECbddDDhan0xmPD0BzOgVfL0JcSl2Y21JISBVU3K21UFrBGIO+7UfgtIIex0lK&#10;gfP5PIKpNZwHXr16DUgB6wlt14+KOQrnJhx39HaAdRbOW3gyUxOodQM8BSXK0/mEYRjQ9z2Uljg3&#10;GloJSAkEKooB55PEq+sZ77xFP75W6wCgUjoorA/9gNvtjtPlguvlik/PbRgNIaG1BJGCc34kuQgg&#10;ay0lvAN+9uYNvnh6jb69Y/AWX33xGq9fX0FDi8fmBOEIt+c/QCqFwYe9RRBA3k2EC1JKGBOA6711&#10;6YyBEgJGSSiIoAiqFJSQ0FLASAmoALgmBNC7lx6CghqlGyzU5RJyCu9gnQvqnlFhPM5FRpFuVkf3&#10;i3iFa+4uxZvcHp+u31TpqrZ/lwh5eB8qphuqxZNzPCgQAI1UbECOluZl3Gd6TxMIOh+rMG9K+Q+x&#10;8Xv++xxAnIJi8r2Yi8+43JPLS0t7DUfEk19PuteWmtFr/p9r1l7PNYElqUsEqVPR7+Z7657Yt7SX&#10;5PMyAjnzfD4HZNbA5Hvz+trcz2Oy+Bzinr2V6+TPPV+fn2MlwNGesc1JDEoEcfnvtnJRPn5KfcQ6&#10;B43EBrzS5xyjlojUuHpQiUSKy39KOUW+XkrKg3ueT76GI8jic8D0XC0iB1DtVUpN73kF0kjitFK9&#10;oUTmyBFKpuDtPE9IryX15dw6jjl3IFnZJi8o+aHluFNBHVMsNu28Hhl9fwALUzG/2FsLWADiC+DC&#10;uB5yEAqvvBrB8oSUmCvsbyIhmMnTmTXYsZTbl8b7p6rTbtXtirViIed8QCo8vnqFPwVWgUDCJwOA&#10;nCgAYr3zcM7DGANlNIZhwL29o2k0ztqAIHA+NTidzKTWLkWgzTNaw5gGD48P8ORB5DEMPfquC+Sn&#10;o0+/3+9oux6DC/mjVApAzG3C+GupQgyv1RTzKiXhnYOUzZT7qjj3RsIkpTWak4HSCs57SBNiW2s7&#10;fP/dt7D9HSct4YZhyhDbtsNLG68pQMmF8iFOdhrD0EJYAefdRF7mXBizwTpYS1CNCt+tAzGSJ4fH&#10;h1e4Xhp0L88Y+h6XhyecLw/4+puf43R9QO88HEW/V54HSqlJgTvdJyIZ33jFi/W4p7aYE7jUQFVT&#10;zcl79N0AT4Q3b95AaYWX2wueP3xAoxSMMnDWjWOoAOfRWxdU7pOc3HsPKUaglg9+a7AukBkIgiOP&#10;8IKQo3XO4d73uCuJx0sDpTW6fsC3334PoQiP1wZCCDzfOvz9f/t7dM7j6fUbOGvhBgvvAshdNw2U&#10;DcRIzloYAmgkq5MkYfugBr8FWCwBfWtxVDb603MUUsI7u9j3crX1vAbArX8uLyidjcQy27wvjX8j&#10;TPUsDsifA/VL5D+1OCS/ltJrarEHt5+syM3G2pz1fronIoJ0BAE51cJratC1WDmtQ09jIsXEMyYq&#10;Z1K17+FyiC3fv6y9pV+OsUYo8rCgSlhVIpjmQOAp0HPPHrU3Ti7lLFxdk5tbNVLm0vxMa821XLmU&#10;g5biga19mqudl+ZBqeaXklZwtXHujHJPTT6vHXPPNa6DHPy+RaSV1gs4QHNOVlg6VyjNq7xeWzv7&#10;25qT3NrN88Qaad+WX8nrM9xzqZ1XcnWTLWKN/LM5n5urmdfIIY0xxTGo1eK4eyj5hHhGVCNqm34f&#10;2DTzMuNn1RH2/G0m/p1zxDQvUkpNxAB5fsI9+/QcLK8zzHVTYusSUkqI7Mwsv9Y53jv6cQ477LDD&#10;DjvssMMOO+ywww47DDgA8Icddthhhx122GGHHXbYYX+R1cDbe5pfgHojSelwP28a4dSyOPW7XIU3&#10;/axa83OqKpg2kS7fv3596b5zAPIWq/7WwXreeM41lnCfy9mW+npNEbDGLF/6Hu6atsClewDhNbBb&#10;rckj/5ytZ1Maw1kJ0a8a0bnP4poHaqod6X2WGgq3QM4cYUKNYKA2N0vPpQbK4BQpU3Ak1wQe3583&#10;vJRUh1IFzWi5wkHatFlTgOcsBcik4CauQSRfN2mjaHx/SgowfUYELVTWD7fmOUXRkhJmaZ2mY5wD&#10;90pNXEC5OS/2NZbIDbbW7R7/IBNgYnweXKMSB2CbFfIkO9bpPItg2On384uq+wznL0tKpTXgWfo5&#10;xpgVoUypMS42os9zLGoRji3NUszN6H65b6ZNgiUgma+oQ3J+MpC3LBuTw3tnBZG8eXFWxS37uHx+&#10;bSkmsYpnUkJrXfRptf1zoZIa3s2SfRBRAHEQLRrC9u7VJWWr5ffwzcz5V4hSwxrWzbOrprSd6zoF&#10;AnN7ENe8m8d6pWdReu6xGT9VU0r9QozvOFXb1Ky1EEqAnMPt5QX32wukFOidwzBY3O933O53nM8n&#10;3NoWbgS2BP8QrsNTANoQEbRRI4CY4L2Dc3ZS4BYApBAwpoG1/TSnlFIwTQNpNLquRdv16IYBXgTV&#10;yW4IYPpba/Hu/XucjcZJG1wuF3z89GlUZg77nlYSw9DB9g3E9QRtNKR38MMA0goKDo2WeLwYnLRE&#10;L8OaIGGDyrqSODUN2vsdX799C2sdpNKQSsN37QhoFmiMgXce1npIJcf1a6GVwOVyxTfffIOnpwd8&#10;+7vf4awVjAJeXU/wPeGiNciH9wopcW5OkEqjHwaACBIUFNu9h6VZYdy54Fe0klAESEFolIQkDy0l&#10;ztoAFFTv+xGcj3EOaCGgpYRReiLioDG2UFon6p2AoADEQjI386bnvu8X87JE8LC11kv7YQkYnIOt&#10;uSbkLfKk0j6VAhtzBfgaUUr6mvQzZmDfshk+WnyeXCy9BXwu5ZB5/Jn6vbxhOr1WjlAoB6fWmvJz&#10;xblSvJ37qa175hrK+RxXTuDOkoJliUQknXMp8cj6HvY/m/B8Z/KD/NmX8oz9YK11PMKBTmqvKeUj&#10;eW5B/4aSZDVwT23P49RYc0W5PesnB4dxan/za6MfoEWMHPxDqjhNi6b1FCzH1UNqQD1uLabPag/5&#10;X14f4YC+NRAEFzfW8l8ut+dqNFyekpIwlEi+VvFa/L74v0WeNte0wvOrE0Ms/TwWdbHcZ+U+KM0d&#10;wu/kFP+Ha1AToHHP3repEDxdjwOQjvHss/JnFxXrncuBYMTucZvKmUyQPV+7Yn12ee+f11Z6TRHs&#10;Pu9P82cnVwEpMRPWCAGXEr8kecpM7iIXzzmdH3vUevNnkZJflUhgVutHCHgQlBSQykAJhevpElTT&#10;x/kryCHye1kbclqpBBQE2q7Dh0/P8CC8Vo84NQKqaWC8QqM1pASMacIQSQd4wuPDA06nUyCDIQ9n&#10;e/RtF4DFSuJyOeHD7QXWe3goOA9oIigBCCUg1VwvVkqAEAis4AkiCHeDRHhuI/UcvA/kDx4G58bg&#10;6eEK7wIIWxsN0yj03YDvfv8HNEJAgdD6QHrleovBWrgQCQMIJE9no/HQKLx99QADwPZ9AAf7oGbu&#10;yKKzHr3tAXhY28M0gUzAgQAhcX284GIULByUVlCmwdOXX+LNz95CGoXudgf5tVouaL0up1oJljkX&#10;EYG8R8r8tvK/cFjSwYnpO2qgwDx3o/E52X6A1hpPX7yCNgq3H17Q3p6hpYSSwL0bIEhACQUtPQZP&#10;aK3D1RGUJwhPMJcGRgcFUiEDXZiSEr1t4Slcr4KCUU0AFUuJ++DQGo9HqXG5GnT3G9q+x//4h3/B&#10;L37xNV6/fgKkRtcN+O//7R/w9S9+ifPlAZ216D0BSkGaBiTbQMjV9ng0GgQP791EzEXMnsORTJb2&#10;9Lzewq53galuQRgV6OPr3LI+m04LAYJWKpBVFGIwLmbN41EBGebztA+lKsBl8GFe28tJo7i9tQZY&#10;3XOOUsrRuDrEos415rKzF0/uXshFnFcCXAohIGa2gDXRIPnpb9OdjWRjgsIGUKr5sOdSNF8vxXsm&#10;AuSyjmxtIEyQ44RNCS+zUGP62/SaQq20VJ+rkc7kceM010Qg5gg5Pn8+mdbqudrbsp5ZPyNJY9m9&#10;OV6+VjniszUJ7ZrsunS+x50VlV5XU1YvqT5ztRIujuXiSS73Kl2bj4QYVCZO4q6Vi1M4BfLa2VFJ&#10;1b50ramlhLYlH1Ei9i2B0PNnlpNohP+pKVaMe0o8K5ixy/tJu7fOfGu+Na2VxX+nz3qqr0c/OZ5f&#10;eD/6NU+s0n3pjL10hrJFvpzfQ17jic9lIr9VMhDjZnscJXvlDCQvx9mR9CUnDczJBEsxen62CiBc&#10;G+LDphDjJWep+TyK95Tm8VJKIDlLoiRhnHJ3JZd9GpHgNKtblPIF7z0O/Pthhx122GGHHXbYYYcd&#10;dthhhwU7APCHHXbYYYcddthhhx122GH/BlYCRW6prtUUDmqNTyVwUn4wvmyurX/vPmUtUblWUVXy&#10;3VYyXypSsaqrY3NrqnidKkdNn5QdaG+pUnEACK4Bjvu89F5KanPpZ5fY/zlwTEmZjW+Qj4flYvVc&#10;IvBw/pz1GOTjsGXL6yurdAWQCd9ck8/z/Hlzzypfb1tgAe5Zp40ZexQj0mfHKTCXxjJn7+dUEzhi&#10;ipIKPdc4xTUspc2LEbxaGr8ScUNp/FLj1IqiD0ob6XIgVYncIB2TtDmJxiaPEvg5n0cR7JA2G6aN&#10;ePmzyMG6tXWxpdiRKjKwJAKeJoB0Pn4l4of8s2rPSggxK1hgqeaSzqdSM2o+9rWxyBWuJoXvDGjC&#10;ETeU/HtpDdaAyTUF4XSucvuzmtSMU0C0mBW05NxhvLU/To1XtHx+kYDBeQshFwMOqYICOQfizveb&#10;Pb6OIwiRFTW06n6UAI5z4pq4s5QazFfXG2TCQaMCn5J6ik88EBqU0/mQfE8phirtlWXgEqfwiFFx&#10;E8UmyfR7uEboxbyoEH/k4PVSYy0HLE3fw4HUY5Mm19wf/J9fNHumvoGLCTkfKVK1bwLu9xuGvgUk&#10;cGtbdO2AruvgiOD8qASvFG5tCykElJSQQsBaCx3BAj6M//l8hrUDBhGudf5OifPljE8fOzhr0TQa&#10;p5PC9cGA4HC6NPjxw494bm949/49fvjQw1wNvCCclcDweMZgBzjvcD6fR/IRNza1A1J4uGGACHAi&#10;qKig5y0kJCAcyAsI+AAkVwrSKNi2BZGF0RJKSigR1OuN1hgcoWkM6OUO8h5GKzjrMQxDiKEhJ9VH&#10;B4/m3ODycAaIYIcOLfUw2sJIhdZ2+OHdj3h5eYa+vIJQOgBNRADCaxXA9VrJaU1a76aYTEgJJRyU&#10;BBQEhFZjU6aHBEFLAUuAcAiKomPTLBEF8DsBdhjQnM7w5OE9QSoJN42fhCO3mCdLkgcX1rj3UDoo&#10;1Jfip7yhnvPZnO+rEXzEtcqBlzmAcYxbS7lBBC2u9z/3mcBkMe01qWJtBEDmIPswpm5qyJaZOlQp&#10;Roj3nYOB07+XGtbzGCBXik/3Jw5kHMeHUxvjSKAmhdIsVovfU4rbRYHsp5Sjh8/jQRHpvNkCY8xk&#10;TXyumeZlXAxeInJL59Ye4oJaHaEUH6EQT3O5blpXSJ9DTdF4j0r3Vn65dR81VfhSjJ7HDqUcbUt9&#10;Mp/Le8EQpfW5VX+pKX9zQPGSX6zVJGpju0ftujSvt2oMHCipluOX4v6SwmTpWlK/Oeerojrme+ds&#10;LX+p5ZklNfctdU9ubtQ+n9sPU6B59Gn5cykRzXA+dmt8anUMbj8J5CBrApI830jjVY6MIIAe1yQf&#10;0/qoxBJSigWYZ8+Y5OOTv4fL2di1LSWk1lDGQDUN7NCNcUAgdIEj9GIYc9cAl+4HCxIC59MZUmoM&#10;g4UC4SJHAKkLca0nP8axEufLCcbogLGmALT2nuC8w+l0QnNpcL5eRkV6PZMYKgElgho3AdBKTIrK&#10;3nt458Y4h+CshRhj1ki6JEdguyAPTw6DtRBSQwgNOzi8PL/g29//AbYfIKWChIIbyeOUltDeozEG&#10;jQl10KdLg6+/eI0vrg2G+w3tEFTPnQ85hhcCgx1gnYMyGkprkPXw0kErCXNqcG5OUBA4Nw2cl1Cm&#10;wd/83d/hy5+9RW8tPIGNbWpkhnvmyNIvMusMvILrnu+w1qK933HSDV49PMANFu///APIOTTGwFk7&#10;5gGB9IHGurKzDvf7Hco0ODcaZ2VwaU4YHAEe0FpBSAmhFOwwAAJQQuB6ajDYIeR/SqKzA6wHYAz0&#10;6Qw5DJBk0PYDzK3FyRiQ9Rj8gO+++w6X6yOa6xVOSHjnIHW4167voM4P0E0DR4HAy0cAWVY7SOsg&#10;eV7A5fo5MdaWwnIaZxNRyPAYf+cxK/GCtuvVqb/mfEZOflyKKzmS5NRXcjF3SmjK1b9qYM9SPJSC&#10;EmMsmdc38uvXSs8FJ5pLECgQTFFyIjRd4wjo5uPU8K4t4pk0L8j9+TRm3ieEKdl+Vtj/KvjO1TiX&#10;zkXyeZwTG6RzZSZ4WZ9tLH1W8OOl+ng+T2rq6Vtzgzuv26p3luLbUq5bG9/8e2vnVNtEPajmElzc&#10;unXekNbuuRpx+jxrhNs0gnm3ztJKxN7LvNfvyjPT1+bzj1O1zueBKK7bdaxcIykuxcF5rl86i0zz&#10;8705QXpWUiJnqBGS5eNcizVL53sQ/Hvz8Sqpx+/tgSjN65xscqt2lxN5b/nFuJdunW3k8650n/na&#10;TWM6Lk9JfV8kvNtTO9jqRcjPkDhi9IlA5bDDDjvssMMOO+ywww477LDDDjsA8Icddthhhx122GGH&#10;HXbYYX+pldQFtw7guZ/3K2sHS5umJ1b1HUznpWbnrQbW+ucu72VLfTz93fivVSP5UnmeQjMmwByi&#10;840YufII14BQeibc77dU4EtWahCv2ec9ixmYE/pkZdbcj1ERK/3efY0UW3Owft2iqNQWX5sDYX5q&#10;80X8L6cUmV533vhVanTkGp44sM5e1Y/Ses8Bjlxj0NbzKP2cNh3lSobxtTXgBdeolI+L1nqh6pCP&#10;T0m5M399es3pe6LCQamphGtwISIgA0LlzyOdk5xKUU1xlnseSx8KQNBKTarkT/LP4D77c9deDvzb&#10;Q6QBYAEI5xol9wCuuDHimmhLyiw5gCH3tdxYlMAqW88sX8vz+0aCFQqK1VsNkJN/mRpq1z4OUYVq&#10;dtvVJnkiWjQ31Qgw4vNKQYe1JsbluK5B3hx4ZEGmIGjVmZ8DxBfXLTAqm0hEIp3w2RJEHsYYDMMw&#10;qmHRTKiwE1Sa3+tK/VWMkOOKD+WaemtznGtGTH1QbFrNldu5Z5k/s3Re1mLEZWxTJhfKgam5WlIk&#10;aVhMz0xhdtqrLADvcXv+hKHvQG4AhMDgglKgdR5SWZwJEErDWguj9QgOdwE/P85tax2scyN4Ami7&#10;DkbNEn5SCvRtD2/Hee09vO0B5+DtgAFA33eAFHh6ekLvn0Ha4Hw94+GkcDmfYIyBkmGeQcxkKMYo&#10;KCnhvQXgoaSCHJWhJRSEB+A8pBGQWoGkwuAIzns4b+GchZSBLkMphWHooBsFrRWGoUfXt1Da4Nxc&#10;8MOf38EPAyAV/DhH+q7D+0+f8PJ8w5/++EcYKfB0PaGRDWw7QGmJfhjw8dMnaNMEoAcEur6HF0EZ&#10;83Q543I9QysF61wAGYWLgnUWUkroxkCNeyKRgPAOJGawNUaQiwOF+0RoPn31+ApD2wKeYJ2DEQJq&#10;BLn4pNF/8tmJj5j3awlMKonLqFOhTP7EgTdKzaufQ5xSisuW/n0NoI/NzyLb1+frE0XlbA6oOyvV&#10;ptfHX//c7CoW/p0DmNeUztJ74RSXt3JODsDC5USpImPqQ/IYt/SMoi8q5dclIqUYvyw/M30uYlJ6&#10;jopuOWCt1pCdAxLFtIYUC4JOgTWl+boeS5pUqWvq2RM4SOsV8L+2d5UU3nISBU6psASi4sDzJVXw&#10;v8S4NZT/zO2ZtdwpzwFLAORSXLuMk8Aqu8++o94QX1PKLOUFOYB/q7F/y89uxfE1QMk6rqzXVko5&#10;di0/2fL/pTEr1aK4OO5zriX13TnZBQcQi+s85s25X+XqRXuU1rlxncEstAJtc350vl+1ULncUyer&#10;kzPy9ZFavaIERtryiVs1konQo0QIONYT85pi2FskuxY+B0xT8l3bddYQEuuTwfnhASSAwTmcZBQX&#10;FhBKoGkUIBzatp/i/svlAk+ErusALaG0glEKelSENVrC+aAyf7lcoI0KYPDI1kYhJvbeQjcBdC4V&#10;MIpYQ44AdwqMSEEtkwhe+GmPggA8EYRSOF/OuLXD9Ay8H1XoiXBuNEAOdnBQTQPYPuxx3uP9ux/w&#10;6f17aMgQn5MPBFpSoTESFhIkbSBMJMJDo/H6eoKCQ+csCIC1BA/ACwHr/JSPaK1hTAMtAIwx8/Vs&#10;cDYG3nl0nYUniddPb/Czr7+BMhrtYOHJL8Dotfm6Z1/bTTqCNYB6C7wW56JzFiDCmy+e8Hi54vbp&#10;GX/43e9glEbXtiBH8HYAQNBawcZ43ntY66DOGifT4KQUGggYo9E6AsgDEnBjnE8+KJ1LEVTllQC8&#10;9RiERu8IvQdMc8Hp7HG/veDTyw1u8Hj9+ApSK4AErPd4vt9gyEOaBqfzGafzGarR6J9fcJICXghI&#10;rUPek5BSlfb6NFbLiW5rwPctopnFfxmiVSICiZBbeecgRZZXMzXN1H+khFvpPRhjVsDjkvI7V+Pk&#10;AKN5/pB+X07Wt6dOze2JpfOY5fUEsjipxjg9Ktsvt9v12gCSGoJka1XT/Ywv5UiF5jXjVmusqC5N&#10;pTxUsHXVQLj2eSRDpXglxps5YJ0lY2CIYZag6kB2F3J3KubLHHFrmo/la4y7ty0Cpj2vT2Oqvb63&#10;FOOVas85UD8Hnu8hvar55xoZFXd2xp2jsYrdSZ5AnqpEU3tzgj1/L/kHbs5wNZdSrbtU69nygaWc&#10;Jq+pAH5yGXHtSlkmD9/ar3P/XiOlLeXunKp9qgBfup70/C9fHxyhQImAfe911s7598a9OTHj1rln&#10;6Qy3RCZdIq0rXRtH0JGfOXJnnnvz4FoOHNe3muLx8f8RQILg8dOJBg877LDDDjvssMMOO+ywww47&#10;7N+THQD4ww477LDDDjvssMMOO+ywfwOrActLB6nx7/nr09eV3ltSuIufsdVI8znqCDUrNYjsUe/i&#10;3l9rZE0BDcaYXUDytbJVsFpjUK2poaSEVWsW+CmNMPmz2vtaz4B+43xZj7H87GsqKXah0ACaP0/u&#10;YD+/z89pCCnNK26eldZdCay+pQCYq6xw31Vaa6nyTakRn2tMz9U20+vlmqprQGAO9F16H9cIuaVm&#10;woGY0+/OG4A4oEyNWCT/vvx5hQZcz85d7rNKAI89oHf+b/xrwPjKdC5y6hPb6tb5PgQQPKtUkfuv&#10;0vzeAwb7nPXIfT4351IA3Ocoa6aWAsFL11YCK+YgqgigK4G/VvMH67GbnkviKWsqI4v7o7J6ZUmR&#10;ZG98sZyrojjfU9B0BNQ4oklhq+bzF9cu1oA9IsLj4yO++OIL/Ou//msV4F5St8zXSEoGND0z8qu1&#10;l67T3I+X9iwgADl8pfkPCPfJkYvUgDzOuWlfyN+7RSaUqnZx809KNRGVcPMkzHlaAX/SGGpq7INA&#10;13d498MP6NoW1t5BXQspmvAaL0Ej2cHLywu8+2op9QAAIABJREFUD2N2uVygmgYvtxcMwxDUGk8N&#10;zqcwJ4Z+AJyDEg2UFhNIFeQnZVYpBKSXECRBjjAMA7Ru8NWbt+icRu8kWucDkN05kHeQSBSttZr8&#10;i9Y6KOuI8LlaywDSHwZIGOhRod4RAUJBmiaAQSg2hjuMXCdobzd8+vQRUktIbeC9BZGHHQboRuDl&#10;5TmAjCDhrIXSGkpIPDQXCKng+gFGS3z1+hvAW7QvHZwhfHy54da3gBSwboCHwr1tIbSG9Q5Prx6h&#10;jYa34T6FVAF4JASU1hACMEJCWjcC/SkAlUblce9tAGQQQUgFEhLOWQgPNMZAeA9yNswZJed9HQKO&#10;AiCBRnILZPlJWPNxLohdhEqlxlUub9gbw++N7Wv5TATzB3AcMdfsd+d58/t5cD4HAo+ABI60aEth&#10;upRzlZSS8+ZjDsicq4JHUGcp3+Cat3Mfk/t6TpWvllOvwTVyApZMcdE47kJgBT4q5fGp/8v3mvr3&#10;z/sqF7txY+McrXK0+bP5nImLi2tkD6V1MTVaK7W6z1Q9sqbqls6pVA3tp9ZUttZ+zXeU4p+aAt0I&#10;hSo+t3ydLpvf5/33c3P7Wo5bIierxqEFUEt+HykJRK1+VBrvfJ6VCOi26gg1Zdl8HtfIKtJx4Wo/&#10;Jd8npj2xXo8rjTtXA6ntByXfll9fDjzcyj3XYzav7ZgTTetdzsBqAKDJXwWF6S0VV46kZKsms0XA&#10;Ub9HX62z5mD6KrhyVByP8Ty8H/evQPbD791iV6033c/Y2oSnzbmf1kRCPCChlQQJiYfHB0ij0T9b&#10;NEKDCPDCQUoBYySsA7SWkJAwzmPoOjgf7smcrni8XqFhoYREow2UBKRSgBBomgZCKYiR6AhCwo8K&#10;xc4OkKczgBCPN1rDOgQwLzy8kAga7jFvTmIHEdTe7+0dSmlIFUgGlDZh/AkgH4iwHh4eYJoGliiQ&#10;UgGw9zv+8M//DOlDzN11LUjIACj2Hr21aNsOt66FVgpnbXAxGhIEN1h4F8DyngBLgCVC7yycG+Ne&#10;EvAeEEYBMuzdJ6NxPZ9g2zus91DmjNdvv8Lrt19hIMLg/PScuFwx97GfSxq4BFT71bzSygAiIWwS&#10;CdkFVFC5z+I2pRSEUmiMBjzBW4dPz5/QfnoGhhbvfwhK8EpKSKPQNwPavoeAhyAB7wjtMOB6aqDH&#10;Z6O0hoOFJA8pgvewfrxvrdAoAS3mmIIA9I7w0vZ4MBqPj48g79ANLe5dDyFuePPmS+jGwGsJ6wnP&#10;Ly+4Pikoa6G1xul0Bn18hvMebdfCWhfICKSEFAqe3Eo5NyfdzP1X6ms5ctKan9oivEpfq5SaVOpr&#10;NcZ8X8hrRCVfUfJJHGg9/7w8Xtuj+F4iBy0R23LXsUX6k5OfVdcSEYSUECMZx1a+sOdsqjQn8vo8&#10;eYJKYoQ45/RI0BCvp0YEsFXP43LkPP6qgUdLda0VSe4YM0gpZ1IBJhZMY6ISsdrnknvvqSvnxJIp&#10;+H8rbizVxvP7yn1u+rn57zkC5dp11868OF+SgphL91Gb41OMK5avyWOlVG2+nt+KTcB0/t44n3K/&#10;WfLBWznE1tnsnpoHRzwd6jk8eHrP2XMpruPO8DjAdP7eOLfzOsl8PQEGnft2OYLja+PJ7Sc1pfYS&#10;YSU3NiVS71SZvpYb7jk7yv+bkjhzJGMckWbp+9I6VyRSqZF1lIQGSuIIpbNM7h49+Ylo1Dm/Wds5&#10;7LDDDjvssMMOO+ywww477LD/aHYA4A877LDDDjvssMMOO+yww/4C45oF4u/3NnSkry+BPvY1TMik&#10;iTdqWqQKrynoIqqp7wdnzwfI82fP3xc+lzvArTfRRsWnFIgwq/St2fZL4D6xeE3azBxeRpsA9dCs&#10;mTbBo9h8FK5ZTofjpdfGayo1u7MgyUJTS+mwfn7NssEtVwDJPy/eM69kXm/gXj/XEmiEb9TP1SOX&#10;84tvKCgpQNSab0pKY+n1l9TQauuAexZ7m71iA2T+3eU1wv+tNkbcs+beV7rfHGxPo/+IauxRY0cg&#10;NA2nwG1O9ShVgUmfDXdtlDTdzX8gkBib8iPAU8z+zBGBvJ8bDxlwRK3ZsfQzR6BRBuBEQPD4c+wa&#10;B6BEaMSEEKEpkwMrQMBPeAUBIUPJbvK4tPRpNKo/UO6Lo9I243u4xqtaMyvXKFRrJqXMc3BA+1rj&#10;Wtq8uKVgn19XPq+4eZj7A85vpGNibQCMBoSnAEHO4z9vGou7FiIoG49eEbHPi2aZqWl+CIEgf0dB&#10;RVoikRAdp08N0M4reQXAgicPkJhUaAEsGnMXisUjOCH1/IE8Iqwr6+38LJCQfjBNmHH8tNYBWBtV&#10;HSOAb1TikxO4P3zXn77/fmpcnnxFmMRjRJORAWDdSJ0qpeW+JAXPzMrX4zMXPIjHJ6QF01yKEVbF&#10;v0QA4WI9CTGtZRRIEdJnWto7SvED58eWrwerNrccP0zxY2wAJQQQqRIiTGInYB2hbVu8//EHSAEo&#10;YfDp+QWni0BzOsMTwXmCVApD30OKoDrovYPRCidzhh08vBcwQuBkTmi0ghsG6AkcIAAf5gYRYK3D&#10;q8dHXC5XXE4nKCXR9z2885CQEKRghICEQ9vegUHh5jtovMLT9YaHyzmoXZom7CUSOCmJkwIC5sVB&#10;Kw0jJRwA3eigDi88OmvROQ+jTzBKo6cW2hgYZYJfJ49+6PH88QVaNdCnE87nKx6uDu8+fsCHWwvr&#10;CNYRHBy0lNBS4vHVK3z9zRX/89/+ZygS6O8veLye8f79O/zjP/0WbdvjTz+8h/cCflzLUob4wXqC&#10;FB7eOWghcR86KKPDfJIiAPrjvPdhd4rgF2U0lBDoBwffOzjvg9qnCD5LGQXnB/TO4XK9oG9vGEag&#10;uxcUgDZi9DEQEBR35vV8lSPITioxclCMe5Z3gJIA5LhnznlFUBRFUVV4C/CdRVBjHBpcbQnAFl+H&#10;MabhiDECIFmw8XINgJw3Ped72Ro8ZxHcQBr3+un6tmLaGslZSkyUq0dzgIGSol6MY+PnRV+f5sM1&#10;UiMu7s/zpRKAsUZwsIzb5tyQAw/l8Q/XrM+BKpeANyQ5J2U59Up4skqwFLYkPwEe59xdFMkDuDHm&#10;8siSknM6B6ikilxojE8V8/JnFcd2rXb5+VZSRv9cJWa+9uJX8Vv4vYMQis0Na0CQrToPZzno7HMa&#10;2vfc+9Y15SqW+bzao0zKgeFrYLUaUGbLp+fApFJOXLvO0n6yVW8r5+Fi8s2la4g+c6tWUFJrLdWX&#10;ON+6XLuFWoqfSSWneFgkFcQNNesSYCMHpnG5CkeIwsXgJRXHfE4tAX+0ehZr35hejx/39u11uKiL&#10;MLnPcowiCQsl9dl1jS1X8M3rI9OzGafA+XzG+XJB+0NQ2A6q1wQhCUZKeK9AZNDboMXt+hCvfvn6&#10;Nb58egUjCLa1AACtFTw8hAw522A9lGnC1yX7X993IOfG0I9wPZ/wcDmjawNBVchzE5IZkjBGT7Vd&#10;ogBUvt3vaLse1nkIJWG9Qz84kKdAuKQUhNJwnuA9QQnASODDn7/H+++/w0Oj4Z3HS9/DSw3rPfrB&#10;oR0cOjsEQDt5kArkS94D5EaAPQXgkJcS1o/q70KE/FeIQGyGkSzNES5aQwF47loo00BeLvjN3/0d&#10;rq+e8LFtASJ4t97bUrBaCpLkQKk5yVlKUJa+VinJE2TGWlxcvjFuIwdgHeOACFIqwIc4/Ifvv0f7&#10;8QPsvYXtXnB7fsbQdXi4XiGERtt2UCLGaYTOD6A74fF6BkSI1aUEJHkoCRiloYSDkhrOeUgQtACg&#10;Rp9NIRchITBYh448zkbi1Gj0g0Q/DPBiAN3ueFASWgJKaTghYK2FFAo0eBilYJSC7Qd0bYd726Lv&#10;eqjTGVAEWMfWs0rxU/5cYhxbA7GVgH5zhZTx7+MzElJAbKgJl/xX3EPSmJYY8rHcX6avjWrZZTKY&#10;ffFTbU9f1XEre3QJVF6K99L8JK2pO+egjJ6/Q6Sq7EBK9DitSdCuvCz3yXldO9R5ltetlJrzCIEV&#10;SXG+P++NX7fq+zWixZyAliMcQpqRE9gx4r43BdBz/o+LE2pkXVsK1Pm82Qsqr8V6WzFZTiBQIjDg&#10;8qzSNdTirNQncedf+XxiFcLFTEIqhVydceTkDlsEYzXS5tKZZrpOOXJuLg9I74+bt7Vzw1rMWptf&#10;W3Ou5Ju24vrafOXWQjrGJSIOkZwX5NfivQ/xFMAqwNfqBVvnkVvkculnpsQUe0l587oZR5qS1mmI&#10;OV/kyCNqOURNcECOhCqemd9pDWwP8VuJHGtrbAlLQP6evo3DDjvssMMOO+ywww477LDDDvuPZAcA&#10;/rDDDjvssMMOO+ywww477CcadxAfrQbQ3av8FK2klJ3aDIBeKteOn5CpE85gEynVpFBRU4zIwRJE&#10;uWLWsvG21kAwNwCt1Upjw7/38VAZq4bS2FCZjm/8WwS5LRsLkFwvFuO6PERO74XYRgoOUF1q/l1f&#10;HzabKrjXpI0DOfhi+Z1YPYM6IEBOqqozsQESoA3Y6y59Jg84Jvbe0jWQqwZw4Lz00L8E+s4B9em4&#10;1sDq6RjXrNRsU1Os4JovcuV4ruGFu+Z8LuTft4fAIr+mPQ2PEbAmRnUpCAEZm7plALXlY5Q+p9i0&#10;VVIYLAETluMhForqUcFz0txOldzCG6rPswT04f6+VHjkmyRnF+gXTa1TA7mY1YvTsVo2IxH86j7H&#10;JlIgaSSf/bdIAdOjR02b2/I9iNujSkCCLdU/bpz2Nl9y64hTFd3TUMbtL3GPya+V8xG1+TGDl9dk&#10;AaN3wwz7p5WqOCYOBJqAz9N9ghJAN0XsydIfME3BW2QMfiRTAATcSlVXJmp0oqjOmoLbpRQYhmEB&#10;6g77hlpdgzFm0dy13jOnL1h8d9e28N5DKwWiVLWOpnU+37+axiWfe/lazedS9B0RpEEUn4vn9+t5&#10;8MrgwMy/iyQuRBZ1La45jg+zVvYAu6SUsNbuAqctwcWSbUpfjlOMp8J8imrUE8DCOdxvL7i9PENL&#10;gTdffQXdnND13eSznFLwLigMCuHhycNbDzvYoISuNazzOAPQWqNpGjgEoL0UcgQMhdit7zsopXA6&#10;nUZV8wB+t8kaCgARC+8s7vc7VNPg8XrGYAl/fvcjHi9XnMwpNP47NwIzJIySUDKAXq6XSyBusAOk&#10;NCAZ5jSRg7MBIK+VDiBxpQAB2GGYm0udR9d2kMoARuF0auA94Xa7gwjohgE0WJwuAtQBl8sJr59e&#10;4eHhivbjM0CErmvxpz//gE+fnqHNCe29BSChtAG0CaASKeCthRImKDVKCa0V3AhqgRTw3k1kKhPN&#10;wrh2hJCQWuOkDNrBw77cQQogISBV+KyuC6qZYvwdOQvnPbQJoH8aCTxCyO4nUgc+FhzJcsbNkXwa&#10;L/mVQmYQZPUsMDP3h9xeugb7xjmSkl3xcW0ExK7Vt5c5Twr0jiRbXDxfJ7Fax1t+JB5JgcWzmngZ&#10;sFzaD3NFvJLCIwf8KPk8Tgkxrvvc73IEcSsfWmh2L8UBJeBler/5Xs8R3HDvTfeS/FlGkH85r1re&#10;T0oIUFLfXN+/WOx9SyK3beIqbp7l95rHYmktY0j8GTefa7lprCUsFNN+osX7S+sTXHN9jZypltPs&#10;y5O2m/xL+VMpzuYAJPl6+Rwwe95MX5sfW3FCnPccUKEWg+dzu7S+St+Zg27qRIVlAMPn3O/nrKFa&#10;LaQ09vm6ruVeJZKy/HclBcvSeHNzg6tpbc3d2txL12ZOalKrhaX1n7incT57DRbkwYrLPaKuuJp/&#10;Vr6PlVRsa2ufny9UBbdwQPranKUxRzqfTrhcLngPQEyKwjTVRbRWUIOFIA94i9evX+FyuuBsNMgO&#10;GLxF27ZomisuDw/QRsOSg1AS/eBwPl9HQr6xHksWXXuHAEFJQmM0pAKeHh7xoX+ZYqtYI5rvRyCC&#10;sPu+R9d1YX8BwVGolTgP3Lo77OBwPp3wxj+MWbWElARJhOH+gpcP72HvL1DwgKBAqCQFpNKwvcXz&#10;7YbBEyAllNIQQqG3HoPzUBAhbxQeAg7WBtInISQILuQ1BDhPGJyD0YCBxNPlCiKPzg2Q+oyvfvY1&#10;3v7sZxNRobcOEhIetBk/bYEz0/gpgpMn8jiGbFWktTnOnxK/zrz3cLYPnwcP2/ewXQcJoLvdMHR9&#10;mENSQsiQ8yuppvlHQmBwDq0dYBEU17WSOJ8bnI1BO/QwWkMqBerDe0AEJUVQZwcgxz0u1vedHaDH&#10;7xmoR28tfNtCngwusoHRGqfmhME69K6FlgaSQp5o2x797Y77ywv63sJIuzgHyGsRnA8XOwgzc1+S&#10;q8ku4v3afjnW7WQFcFusMSZ5Rwq+40hrcn/mvZ8A6WIkE4h/11oX77NGIJorbqfEgzXC4T3ETHkd&#10;uFb78j7MQzGOz8PDBc45dF0HwCOWSSOf1Or7Gfo2DmS8BxRMIhAb5Ht3JAjlxnWZD6/vvbbnl3LA&#10;tDaU11fjc4qvKd5bJGkQ9ZipFFuUCCO4OjFHMFCaj/Fz4lrgasl74vGcJJXL7Wp+o3Qv67PO+tra&#10;ijG4s2cuVimdwSzIQqUCGJIKDpS7Ff+ne0ttLm6dL3Fnluk1pPlkfm05IHiLMKN09roV89V8Ghf/&#10;5efpJcKKXF2em//5eSF3jhfqVWuiSOccPGF1/ljL47ZyaI7EKycfzK+9tA5KZ5mcP8jX6+I8icm5&#10;uLEt5WF78p+8HrVF2LV19pifiafnpXndM9Td/cihTOw56WGHHXbYYYcddthhhx122GGH/Ue3AwB/&#10;2GGHHXbYYYcddthhhx32Ey1XLUrV0IC5oYJr7i2BeWsNA3lT/xq0vk/9oAQqrIGDAexWcUuvs/Q9&#10;81jMjVslBfTltdQPzTlW/fy6UtvTeFpTnCs9q/T1ew6nc5B4evCfq6hwQIr8s/LrrzUtrRsP+M+r&#10;K2Mtx3l+7xKU5JybGvzz19aapblr3mrQSxn5uUYIToG+NnalRnWuKaYGHuBUAEpNs+n71NQ0KorK&#10;qFtzLB87DvycrsfJz0QwmPBLUJsQIFlSs5yb7dImo5J6SHpt63kR1IdDc+lSITsqwu8BReSNQZw/&#10;T6+9pH7Kji1FkHp9/nBrj0bFZAKtmklLDXaUyYtuNdNxa2kPgC73TyXFl1SJqaS2kfo3Tpkqbcrc&#10;o0JVIhjhlIbimKbzP/VF3PekajU5WGG6RiEgiEDkqiQypXHmGq9TIOGWn1+BKAisEnP6jFbrbuMa&#10;lVILYFbJH+aN4anqT7q3p38LjdnDpDAX/u7+f/betUeS5ErPfOziHpGRWdXVFzY51MyQMxAE6f//&#10;isUCi11ACwGzK61GIkUNKbLZVZUZ4W63/WBuEeYWZuZRzfk04wdodFZmXNztcuyc4+d93+wzy7Oh&#10;3gRcUzNr+eQ7/7n8PgcclH45fX4J6KypylVJRirKSkkBvuaft87EMhZsreP8TH9kf5fXcG1eDLe5&#10;Cc5gpgtunhE+cBg037x/xx/+ZHAp5l0ap2ODqsU5ouIia3CpMZbz5cxh1AxaL+romnGM6o7DMCCl&#10;ZBhG3t7e0FIgn54Qo2IcNMLH5k/nZkQIKCHxDkalOJ1OHJXCB8vvf/iB4/EpgjsQKB/PEr+cIT4E&#10;Pn78iD+d4hkEjFqjpcaHSCbhQwTIuEVZKXiPEgJrDPL5BYLn7e0VqQdk8DhjwXuc9zgfriDx4D1y&#10;EBgzg4AffvgT0+c3lAh8+vjGdHnj5fmFz68XhFAorTk8nZicx1gbwSVmRqoIvrkYgwsea2N8FbzH&#10;WBPjawHyqv4lCUhcgEEohnFAvF6u69oBg1QIBFpq5nnGaAnBo5UEH3g6PS/3EeO+/Hyv+YVejBJC&#10;wFpbiYGjUme5n/pgs7ZS/FZcWcthagpmkRxKPhzTtxqvc0XY+9wojmvNH9SaeFvnSGnJX+R7L8UY&#10;OZAg99et+CVvRL+Rosg7/16qrdf8VTrrrLV3Z0ypIFjzsTl5Qjqr1v4srEC9NRB67VxPn2OMWd1f&#10;Dhop11hJHtTLvWqvz4nXHsklawpiLaW0HpCotkcfBQ8kS4CqWh7/U4DwkQRvOf+RCOQ1vkFs5+pl&#10;TaOdr90ItfI6ypcAU+/zYJGtPa5Av9ZaSDl+a5xa6pYt0PtWXlgSUPXiltZnt/KOXq7Tqp+0QOit&#10;GlLpX0pVxdyPt3Kc+hjKqw/2CeW6xJzx3+IGpGMNOqnt05pPzsHeNQXPtG4SgPg2T7c1tlXrut8P&#10;YiGRk9nnL4Rs4UbOtZqrAkBFRoqVLiiRPaX3k8+DlHdbNZ+rVI/Lc7Wt8y0ReN2IMdf3ly5zPV73&#10;cx6/R1zzjPvvlHdEULc/t/Jrudrn6d8QiveEh/zW3bUTCCKS4Y2HI88v72BQCK0YlcJagw9+IQ8C&#10;IRRawzA4pFIoITDW4mZPcI6DOnAYR46HEaUV3gqUcGi5EAUFj9YKMxvcPOOtXUC7gnE8ML+deTqO&#10;zIcLznsGpbN9CAEfY7ugcNZhsUyTgbT+8ZjZYr3gx89nXBBYOTA5jxoHxsOAnS3eGux84fX1NXrq&#10;EON2JfQtFgtgnQOpoop8iIRL57cLrwhexoFI2GYjoNt7nBAEpQkLT1QEx7oImp8NX337Fe+/eoYQ&#10;MJPn6fTMh+++5/TuPcZ7PBDhSP6OcKFVV6oRt+Q+IgGRrzGTynxjEMSsJN7/dU0GcSUwjdt78S3p&#10;dSmmEDERUAisd4jg0AIOUnJxDi0iOJ3gGQbFbOc4XqS9rAk+5isez2QMszVICcM4oJXi6XzBj0fO&#10;/+sHBiV5IzA7z6AFCo2SGqkj4dhBRmouFiICqQdQJpIQ2DmSoY0DQcBBaMbDsPglh3Gx3iIIODvj&#10;5omPf/qB4AyEESUimVee0/cAdK2aXG1vtmrESQ38drYt/rIFrJbyCny+knEEutdSnt0l8LQG1GwR&#10;hyXfK6WqxhePEIjUyDJbcWZZD6z593QWlOd7fh+xRuRXNfHkdPzyust5iu93SzzHlYLyLv5IJBKh&#10;8RxCZGSjMgPKCwT4G+Eq150pQN48fQgRgO9DQCxnblofgmswEV+bizlfCRbb8VMZUz4ay5XEBb0c&#10;Unzhc60acVjvuUUrfiz9Zwv8L6W8y/laNeEa0fAjOXzvmUx6jdb6msvWSJEfARfX9lLap3ndcSvX&#10;v/uuEAhuIS9eVKxbOUDvGXBtzCL5or4jLCxrwlv3nseFsBCEZmsw5eFa61X9oXz+0HsO90gtvTa2&#10;+X3V6r2t8WrVyMvcpJej3D1vvJJZClzwd/lwK89sqYZvkffXxqY3Xi0icynltVZ4863X5OJKChO4&#10;Pdcqz7eQmCuJhEXRt8roVxvPklv/zselXHshud+MIGVJchAi7vtEhngFrIdbjpSu7/pZeaVhqcmm&#10;7y5rUyHlnRnxyC3v/DJCpd1222233Xbbbbfddtttt912+9dmOwB+t91222233XbbbbfddtvtJ1qp&#10;3lazNvhBPNTQkv9cNj3d/140GpHur2mlLtxg7y8fhJeAzPL68nFp3eN67G5qdzXgQMu2mPhb81B+&#10;btk40QIM1MbmEdD8I+rFtfnaUjtpf9b9d22B1+sgbLog+C1Abam2myt25WpfrTGo3V8ORK0pcmyp&#10;9+R7Jm+8rjHp19bgluJ9r1my1yzTa9Qom2VkRfX4L/FdNZW/mpJGDVxQIwEox6R2fWVDZt601AMu&#10;tJqFWtfYasisjXUPnLNWrxb9+RM3dadybB4B45YKn/ln1BoVc0Wh3tps/b6mxF5eX0/pYmv/1tRN&#10;a+QeZVNuTf1vq3EtB8K0mrRaAN/aXDbVvhsqP8F7BBH/8YjqVe1sqo3n1j7YIoPJz1W5AFJq+zw0&#10;fLmSseW3VCUpvz8HV9bWSt7QnL92GIZV42juo2vNsgm4UoJxUnNdahQtyS1aZ1VNrS1fc6Iy5t77&#10;q3pbbd5aSji118pFtYzQB8W0lJDLmC6PAVp+sA66bYP9BMT1nXyREARnmM5vOGNQQoL3WDNzOIy8&#10;XuY4V0rGdnApCS7wNk1M04QeRhACa90CkHEoJfjw/h1SSaSQaKUIPiCFwBM4HI8MWoEQGGswbuAg&#10;NBB4Oh2ZJ4sz84LBkhyPERwzXWYOpyOH8cBlNpzniQ+nEy/HJ14/fo7+U0Zwu3WOT6+f8d7xpBXe&#10;O6yxCB+YrWGaZmY7R/VDYzkNwxKbxDUplcRYgzcGxCfG0zOv04z1flG0XEAuw8DhcMBZy/H9Cy/v&#10;3/PDjx8ZIaqvD5p3717g04XPbzOBwPF4ROoBFwxKCoKI32VeHYfjyDgOKEApQQhuUUAEH/xyfRGs&#10;ExU8JVEHE0Y9IKQiLGtHa41SAilVVLM/TzxphdIB6x0vT0eejk8IJM6ZaxzfWqd5A3cNxJGfEXl+&#10;E4FNsrp/HlEmXr8m3F1HK/cqz8Z0Pbn/qoGU85i5FSeVPkYIeacAX/rUMgbsncU1/1LGVrUG9VwZ&#10;tBVnlOdPCZgviXBykGe+DmqN4fckA6GqqlmS5rTO2dL39xTPauNZU+TK12d+zzUFw16st44Fwt2a&#10;KQG1WyQSW8QrPdX3mt+vrZtS5bkWX5ZA5JqS85daCB7n/A0cJgIkkighm2PUi/n79Rqxmd+XcWr9&#10;s8TKL6QG9h4Jndb64brGT6lFtOoC22NSj7PzdbG1J2uxTK5E++h7ynOiV1drjUtv/a6U9ipzmu/V&#10;m48IV0Im710GMG+DYFr1hRrZYwT6hZUC5lYNoR7nylpUtwK3hYaa4V2O0KhRkZMkZPdUO1fysS7B&#10;Yi2Sk/K8Xe8z/5Dy4noOtlU818MqAF/1v+2tI4BwR5KxRd5YXne6f2sNEoHWivfvv0JqjfWOp+OB&#10;2UzXzw/hVjfQelgI2iJ5y+UyIYDh+ZnDOKIQSOQVTK61WhTaHULGuXTOMk0XlNJAJLey1iIFHA8j&#10;xpgbyEcsYKEQsMYihcTMhqfjU1RND4HZugXwpJimMz4EPALrAy4ExnEEAdYYzm9nJmO4XC7x87Um&#10;zDHGVXLAOrfEuRq/AL0lIGSMf+NSUVjZ3g7pAAAgAElEQVRnMN5FVXMVwPpb/UEuxDt4ZjPjzYWn&#10;089BBn784UcCkqeXd/zVX/81+nDg4nxUKU9ApUCXdK1WL2/5hNt8BxJufdk1KxDUes0scUBShM+J&#10;K9LeTRjrZe17Ywgi8PrpI26eGQfN8XhgGDRKSYwxSAJaSwato/q7M7gAxjiMMTjnF+IBCUJwfHpi&#10;DhNaySu1mPOO2RiOamDUCqklT4OGEEnElNKRYGSZJ1A4bzCXC+KzIgSPDwohFcOoMMYQgl2I1gTg&#10;CNbw+cc/g7MMSoJSOO+aBCQJvFbLkVtxaa1GViN46s3xXd00I/Mj9Eksa++vnee1/KsGwLwRqt58&#10;aYsAqRfL5bWXsiZbKnWXNcdWnS7NT177zu+rJOhKn2+tve7p6/Wk2Cv3TcXZ44O/EhRWHHD8DO9x&#10;lTDv9pyDu7MwK+ySQI3X2LE4v8RCGljSKdWeCfRq8eWc1eKhksSxjPNX+WH6jI5vK/OukmShR3LU&#10;y+u3YvFa/bpWMyjrD6193SJp68Wm+ZzUyGG3yCnz2K68l9ozih6R55ZPCCHgi2cKtRikVWOo1STT&#10;3Lfutbd2W8+X0p5AxLjU+3CXf2/VLx8hG+gp2D9CMtB63tHLX8r3lYRYte9Y1a2SuxF36Wa1hh0W&#10;4o3efbXGsPUcJL/nGhlXrXZT7sN8zGMelZKe2z3d1dQXkHwW9eCzZ0iP5Hplvld9lrzEvaKol1zB&#10;8GUfRiIeXs6Zqp+8kqOsa4vGmPsaZKrj+xsxYiiIbPL9syvA77bbbrvttttuu+2222677bZbtB0A&#10;v9tuu+2222677bbbbrvt9hNtqxF5S5kzvacFQi3V3GrNoWuFjNRsmTd4xqbNlvrZIyDrRxj1c8BG&#10;+bqWmn2uDv74mPus0SUHnURm9VxBJLvK6+t6CuLrxje/qTZcfl75mhwM0BvHcp5r39uak9v3c7eG&#10;ak0/+Wf2Go8fUeN4DJR6D2DMAUW1ddFi52+t/xpwYEtdrgR4PEJY0Nvz5XvT2NcAq733leDPWlNS&#10;q3G+1ZzUa2DsgdfLBqFEgFGOa238atZTcsnHq7dHynvrNZFvNfPU/Fd5Ta19XwXjpyZSQlPpo+Yb&#10;bwpGiw5GpTmsVO7OG5xFZV3XrrMEQ5fjVq6vViNgax3V9m+rKa22P3v+tdXAWAN19dZf2fi5tc9r&#10;arG3e8r+lnWq18DFtX1fa5hO+6xUpq8pkuf+MaqoL6rxiKiKUmm+D63YJAOU541hsQF2DWxvxRGl&#10;L85BrqlJslRja6nvlqpld+drh2ik1ojbW18CqoB2vwQYLUXTms+sqW5dxzlXh+kAsVr+qkbqcr9+&#10;e436chM83CPf8SGgpVocjuf10yfsbBew9G1P2AQuIMZR3jmMdVymOYKts3NOSsnheODd+3fXpnC9&#10;KJCH4HFLw+HheMC5qBSewOoA4zhyPB6WBlmLgKsaVXDxOw9K8nSIoPthUAxKcDqOjMPNFwgp8SHu&#10;IWNmDurIoKPyvHWeaTa8Xi58entlcpbZOJ58BJRLKRdFLYXxM9Y6gpq5eMHFe6yN4A4hJYio1Oi9&#10;IxC4TDP/6R/+Xz796c/8+7//NePpCWvjvTlrOZ/fMM4gxyNSgiQwKsmgFO+eX3ibLlzOFz4KyfPx&#10;GIEnC2mAVIrYQ7zMgw9ILfEBztPE+TLz8fXMZZpQw4DQGqUlwzCglEJKgdISGxzBC4wPPL97z+n0&#10;HHUv/Y10qdUwnful1vrNQQ+3fX9TVeuRl7RAvPf51e07WvlLa923crf17+qfWYttyyb5+/u65Wyt&#10;15X7tUZk9QgZUw28k39OLV7IY8HS7+UgiqSICdwBXstrLUEutcb01vzU8uTba9LRXI+7W/lf/t3l&#10;zz1it94aKsGXa/D7zXe315ho5q3lnnskf6yNSQ9ov6XaWJvfrb30JTWWa1yE6OYupX+oETy1Yvja&#10;WfxoLlibrzL3b4HYHlHb2wL4tsBRvfyltq5778nBOrXratWAavnWFgC8B6jPfUsrvmvFfi1gfC9/&#10;rAH3yv0WQiTDadVwWrW1lj8JIb82iZRp3H8a2GErR++REdSAXVtnY8iUbcuzJj8rerWgkmyiNq/p&#10;tWXNopf3pxijrnxMp15bj7FrdagtcPwjYNb7eQhorfBK8e6r9xyOJy4f/8y70/Eu3woh4KwFZwlC&#10;8naZmeaZH3/8xPPpifdPLgLXlliZEFWzfQgL8Ebg/UJ8KhXG2itINN2rsSaSWElBEKCXvNVYCyGg&#10;B4VWEUA9DgNCRnIliWM4jFyM4XgYCUjO88wg4DiOKCmx04y1Fu98BFt7i5SCaTY4D16kHMHjF2Cp&#10;EwJFBL+LhZDQWsuZC+fpwuwdSg+IkOqQCxB/uS9rA9Z4TocTL8/vQAgmM6OPB77+7md89/3PcSEw&#10;O3vLYa1fAFzi4X2V1muNSCUnRFyvjW2iQyHFeq0GD8gFSBhAhiuh2WU68+mHPzHOM9o7vLVYaxnG&#10;MZLSWYu3DiUlh0ERLgY1aC7GYT3Ms2UyDuMD0zTjAe8sdp5QIgLnT6cjn17fmO2E8Zr34xMvpyPP&#10;w8jrORIfjMOAD4HpckEqzXg4MDl3VVw9zzNBvDKMcf0oPeBdJE17OT1hg8NOZ6bzK87MaCmQWjNb&#10;hSnOphZ5YM9X+A4xSBmf5HHxI+rSq7N4UX9tkdO1AKQ1n1OrH+YxdivebtXueudfj2CqBCXXrr1F&#10;7tJSrq/VLnMV7lYs1IrJpZSIcCNtqVmrhpvXsVoEq3exQCV3C5Ua1PV7wj3IuvccpvfvkkR7O64V&#10;dwDbWnxfe0ZT1oJrMeIj8fOjgN1c2f7RvV0+s+nF1C2fnv4/z/NmjN67llq+XSO/feS561ZO03pN&#10;i7C3FceWwP/a8+oeELk2LiUJQXp+uwZM+82cc2tPlNdXU7BvXXfvWUU9bvOrucrXdboHa+3VTyeC&#10;j/QcYLVGKjFw79mfyEiYHiWW78UwZa2plXfXcqsa2WHteUvCwddyvPK66nVwqn6n5lu2Yu9abeme&#10;NJEmQcjWs/VU48xL+Kk3Yuv8KnsMdtttt91222233XbbbbfddtvtX7vtAPjddtttt91222233Xbb&#10;bbefaF+qQF429NaURWtNz2WTefkgtwZmTn/LX5Ns/QBWbj48rTUklX8rv6+nzrVuPrhvmvmSxvna&#10;n1uNhOW99wAhSTGrVDHO77N3feVrW00qtWa3R239cFw01YFqDWclOLs3d2leWkoFeZPv/fvrYJ1S&#10;IfKn7LGaslhLkTEf79QklZroa6DreyX7+ryW19lqsu81y2ypFebXswVmqa2rfLzKzyyv7S+dk9a9&#10;1dZTrtRTAp1qY9z7rtq45Q0uNfXx1me1CTtCE7wQ1cPCVQG+Nj4tQMe1UdBHFbSyyVBukGPkvqNF&#10;qFKu3RJ4XFP3LJuFW2pWa78pquqhq/vkyxQM8zOv5S+3wEqPrJstspo0lrnKYfS7CiGWBtgFwCiC&#10;6+7rck/nezs1v5VnT6kak++h1XdU5qEcw0cVhBH3KmI1gFneqHk4HFa+1lpbPQPLxri8SbvW9HUD&#10;ry5qVI0zv9Ws3PTBPXKZhspby2f0zgEfwh2EYUsl9675sUPc0YtF4tyIrkrWVqzhvY9qaEvM+Pb2&#10;xjzPSA/OBbxLZ2sO9o0AFDMbpBzwIYLhpbw1jA/DeAVKOylxOKQUeOHxIeCcRSmFUmINliXw/Pwc&#10;1S8v5iqKNGiNlIK3aSI4xVFJvPM8PR14Pj1xGDTjoFBaIJTAOAdKYL3DOMcxgLUOoyxPxyPegXl7&#10;4/Plwts88Xa5YKy7Nmh6F4EjkzHMk8GFgL0YxCgwQTDbAESQPCKqUnovEATOb2/85re/42dff4vS&#10;I1Jqpnnm/Hbm06cfF3VMzxBFDRm1RKkBMYxIpTm5E0JKjuNI8B4bPFKrCPwlnkkJSIIAqRTnaeLH&#10;T58XBUIWnUZ5BUod1REhYRjV8vfAOIwc1RO/+Kt/w/HwRPARXLQFPuyBc2uq6Le4Tt3FYeVZlHxa&#10;2SRc7h+lImiwVBXcOv/v1KcaqsfRr63JudL6b6mw9ZS5o+IvzbO45zd6MWSPsMpa2wUv5yQGZUyd&#10;/p3Oopy8pQTO15rry5y4lmu18uN8LNp5majGhLV8Or/OdA6nz0v5Qo/IqRfzt/Ki2nnQAg30FB5r&#10;sVi51vIztp0vi24uUFtPzjm01qsYpgVs/VKr1Ut6/qYPKg7de+7NXU+J81Fys1rs90i+WPvOfj2A&#10;zRpFz39s+cceSGJLNbNGuNHLC1rjmIPga7Wdmi98BJTYu6ZajQESsZZYQPD31/XomK1JUHJfH7Iz&#10;0Xevr3bfNZXDXi55LZw9kEO1am+1GL8Hfi9fu1UTqxHM1NZDL8esE6r0SCfrY70I5DbXd68Ws0WU&#10;mJ+f8XxUKKl5fnnH+w8f+Kcf/sRsZpTSSBnByBABlVoqnHRRWd1ajHEEBLNxeJYz2zmCXwgWlGSe&#10;LNZ6CKmmsayfcBsj530kpAoBpSUucAVupe8GeH564ng4RNC+dxHke927DhECg1LIo0RryTiOSEQE&#10;Y4uAM4bgI0gfwFiH9R4XBB6BMxaPQC17w3vLPHnUoJFKMg4Dwxhbn4y3nI3lNIwxFieC8VmIr3JC&#10;tvfv3vF8eiYQiZ9O71/4+uffc3x+ZnaOyA8gITgC4aF9USMY6tYbRH0L9ghR16+ReB+Wz1lAhMv6&#10;DiFweXtDeUswlzifS54+DANPT09czhdC8EgBWsAoAl6AISAXot1psiipmec55j3OEpxBLu8D8NZH&#10;YPJCqPXth/ccleJwGHi9zASpeP38CZtqsctNG2OYzcxBjszzxPl8ZhxHTsdIEmaVRUjB2+XM2c44&#10;M2GmS1zPylMjDOjNUfm3RxTdW2rGtec7pV8s6yghPFYXqPnJ0sfXfGOZf5Vr8U75u+NPt3KLMv7P&#10;icdacVrtrKjVUvJrqj2L+JLcJ5mSCk+oxhtSyK6aei0mrYElw6ISLLKc6xqTK/nQ2JZ5SYswtnw2&#10;2IoDarFSKzYQUjR9WS2vau23GsFYa032CJzLHCjVAmpq2+WzgK3Y9hEigzJWrBFtbfmLnLShly89&#10;QkLee0bTewb8JXXzGmFprSaylVvW6pN38f5CTiokCO6Jsx8hnN8iMNjKq7fIBHvPhlvjXCOOLkkP&#10;enXaHmF+c59X6gI90sjWvaQaWl6vr8W15XyW/rBVB7qO51IjuZ/TsDrXHx33Wv2xrCusxoL255VE&#10;JCGEPF1bvb4k8Lz+nJE83PdwhG5OfV97FP8sdZbddtttt91222233XbbbbfddvuXYDsAfrfddttt&#10;t91222233Xbb7SfaVnPt1gP6FrCpbFwpHx6Xn58r29ZUOuoNtukz0mtrwM6VsO0VYH1TQYpPfUWh&#10;HJsru99A2elhc2pISYr1a+XhnwIuv/07XK85XkPZRNweh2Rx7PKmU1U0Fohug3tNAXeLVb/8d6tR&#10;J6m45mPrXBrrkkwgzU2cq1wJUyyAqJ76S2tseqDw/Lqyf9ECwbcABeXcbinTl6pd6T7LvXNrVpfX&#10;Neh9uM53jRShRVbQA8LnzSG1NfGI8kZNSTvf/62GiBoQOfcRSqlr410PKF8DOrWs1xzU8oulKmyu&#10;Lr/lT2vKHfn6TkuufH1LgbT8zLKRqKdOuLr/pak69zzXvbZsjFv7TmX9ZGo/q7FaQPDXLvt0ncXu&#10;6qlbtZqm833Ya0Ytz6YtNdHWddTmsraO8gbcGnB76ztr525vbZX3l6vptdaiXDWoZ+NSHpzQVSHf&#10;Ut3sAQTLpsDb2IlsPcX1JqVA3DW+LefD9c035fOoaCJX52F5P2nfroDeGbglgSJTo2fNr+WKwS3g&#10;6HoNx/M9hDXpS9oPArlSVUt/y+dGFOstpMHI5i2pw6/WBwUEJixK2w1gXTFolfMxFIo467+nj+mR&#10;nNzE5eN4RJz6ej3UYsk8pmE1guvzO32t0noZN8n5fLmCUWQIGBd/DiGgpIyALSEi4H35m/eO2RiU&#10;1kgh8d6gtcJ5i7GSeZaMSoHSGO/iWgx+Uaj0KBWbYLUekHIANEpqDsMIAmZjsMaipOCbrz6g384I&#10;BO9eXvju66/57pt3fPXygrQzx+PIMCiUiqqFQWqkUAhAKs0PHz/xv+aJv/v1r3kaDjgP58vE22Vi&#10;mmekSGcD4AXzZDhfZqzzOB8YpQdjmWwEHjkXAfNpHQYhIsjeWAY98Otf/S2/+Pn3qOCZpld+/4ff&#10;83qZ8AS01gxa4YND4KLKvRIMKIRWDHrgMA4IAtN0WeZ6IW8gIKVGBHclBjhfZi6zQekBVIwh1RD3&#10;nvUhKn2OGiECggheGQ9HhtMLf/M3v0KPB3yA4LI9ugDsxd3alMv6EkXzb97oKbJ12G+irjXb1+K0&#10;WgyTk4tsASPS7xMwPI8HbjFS3Hfxd7fYvNVYnMeEt7/dq8uW99CL1e7OpFozbwd82SNmqqnVlyr2&#10;uYppGSvklvLTnmp777t7+UKvYbzX1F2C2dM15t9/nyuHLB8WWd5FVSGtFacvnuAu9i/XyiO5Ru1M&#10;qL0+P5e3ABG1HGu1bvJ8sCCVqMXMP6VBuwY+W69xxzrcKnPznGTPA2qTtKD83lbMWeZ3vdiz9Fdf&#10;Ajq5A2PVgCL0lcUf+fyW+ny7duVW+X30g+v6Qvp9UnGsxe1fMgZbxGrrWlNY/T4pNG8R/W0R7tWu&#10;Z02KJKpkCS2gTS/XbYFyWtfYU+3M/1bmfGV+V/rQXh2uRnhWrr/8Nek8zV9XAjcTaCQnaizVOVvk&#10;Xo8SM7TG/qY4Ku72+y3nqtUQRGdPhYZ/Udm+ENln+CapgQ+RVAopOT0/8+79V/xeKSZjeTocrn7J&#10;W8dhOKCEw1kXgcneI/C8f/fC6enIVy/vGcYhkj7JEalkfE0QS11RMA4j8+WMW+ZNiuh/5jkqvw+D&#10;xpuA945hiPPmjEULiZCglVyA0AFr7I2wjYB3HiUEctR4D+OgY31OpGDILzloBGcHwDjP7D3GBgIK&#10;PRzwNt7bYRgJZgYCg5A8HQ589fLCIODt9Y3JzICMuUhYSIZEik0hLHmzDBEA75zjz39+I0jN84ev&#10;+fbnv8AKgfXgltqhd4uCvJKrNVuSYOT1ll799z7fZVNptlkvTuffcmYosRDfhIA5nzHnN54EHAZJ&#10;sAFrI/GU1orT6cTrp09M1oJ3iOBREpy9EZwRAtYaBhVB685brDE4FxWttdaIyxxrYkFGcq3DkV/8&#10;7GcI57A//MhpOPLj6yuf3t7QUqC8Z9Saw2Fkdpb5MnEcB0LwGDtjrUUpHb8jLDnhQvXlnMGYOdYk&#10;gsR7t4pTe6DPLaBji1SnRYhXEnP1QJK15ybpdz2CvRYhTo+cqUXkWdZ9a/X6VszZixNTDtUjXSyJ&#10;BraAmKlWlGrIPRKc3nOD1VqgTn6bSCZrsUM+Nnd7vZITkXn40hekOGmL/DWN1Zbqcb1OJKoxbY2I&#10;pvzORNC69ZyzBuhsAW59Y4zKuLkVb9RqjzXi6VpNrka423oetkUslf6f54+917bygJIMeGtO83yr&#10;lfvWAOj5+rnPcet+4/5sAWQkWRFZ7O2vTEALce9CnEO4r6W2Yum0n9KZygJITkQarWvOSbprezS/&#10;/7Iu3SKebyna187k3I+VOXbpg1vnQYsYtsy9H8lhywnrESdsPddtnX094oD8c1Lcn8Y+rVnn3Iow&#10;8fq9rXO4uNYWKV6TZLriR1pEaS3ii3ydtizVGdO9rl5fIeReXU/nOVGL1OJLiPN322233Xbbbbfd&#10;dtttt9122+1fsu0A+N1222233Xbbbbfddtttt59oLaWA0h5pRq79PQe195o8esq85XWUP9cbZm8g&#10;8hDuVcxvH79+IOucXV1X+rls4ktAghDE6vNbzSf5GNSal26M9Oum7BzQtaV4m99PfK3KgOS3xtie&#10;qthWM1jvgXrtdfl958D2vNn6Zr4AgdOY35DNoWyAgWpzFrrraw3aa8/ZFkjjkabQ+++gWKfhqn6U&#10;Nyevm3/83d+2lKh7e718f9nU3Wr6L1/XIhkoiQN6auC1OU2NIqkZ8RGV0FrTVGsttBowW0QKNdDS&#10;I8rUPT8WG2d8psAu73xw7b7y62qtuy2gWDn2fgUwhhwYEYGF93siIFZ7etUEWDTE1samtkdK4HSt&#10;SU5ufHb5t9Tc2yNjaK2FlmJ1b/31rqdsZKrtuR4orqcc0lMfDEtjfnAV1Z/FNYfUyB+orrFWnFAb&#10;v56S/N1aVIKIxczAF+IGAM99zW3uozJ1VD1fwPIiNrknBax87+aNfrmCUdm4mkCnLf9Qqt7kzbjl&#10;eKSmsqsCJjdFLYhNxwixAD1Y7aY8IqD0Tamxrri+EAIyvS6pt2ev9SEgpMTlzZWAaDWdiuWdIf+d&#10;uAMmhpCf7bKxn+6bi3Oynl7T7n1sEcmDsm9ZVHAW1fhFB1IqiVhU/uZ5Zp4Nl3lCSskoPB6PXVQh&#10;BzUgRGx+d95FFScRr9svTX4heIRUGGs4HY8LsMExhWlZUx4CPB2f8DaOz3EckUi0HhFywHuBFAqW&#10;Mx8lkF5wGg8IqZACXk4nBq05KE0wloBHaYVWGm8MPjikGJBCcBxGTk/PfPz4yn///f9i/OoDf/X1&#10;d0yTYZotzi2AT+nRg0IgcDbgnMBYgVAjzk5Y664+Po6Zx1gTzwUFxpoIgLc27jsFf/rhjzyPI5/f&#10;znw8Xzi7gEUhpESGuD8Jjnm2XKzBIkFrtFJ4b5GLoqX3Duc9flmvUsgIfhGC2czM1iCGA+kKXQiI&#10;EMkyxnG47tlhUEjg9HRiHJ747vtf8s033xGCwC4NxDHyjAD4vDU3qtWKhZQq7encV93+HbE0dcBl&#10;79xtnc0l2O9G2FVXlC2baHNSnrq6uF+d7aKhELilTpUIrW7fUX/fI0DWHri2B+ypNTaXPrcEv7TU&#10;EFsEY2uCj21SnDxGSACUdq5aB+y01kwrXqnF6PUmZH8HZI/gRVmN79Pvyjh/C7yc1l9+j/k6LUGs&#10;1ViYeiN4DiytgSB6pBDXz/Ueu+RQavExNfD/Vky/ZXluDjlwINwRGJR76B6cHor8mYfi/S0Vypqi&#10;XStv7Y3zFtCmNy+PqEJu1Y1q19ECZbKOdq/jvgYarGPQnMxnKxZuxepl7FnWLcBTgu1LgHILNNBT&#10;iqwpruZjEPfqrT5TgpN6iutb81CO15ZyY+36c19S1hWr9ZnGOu2dQ738pNwn5ZmV/70kw2uBT1tk&#10;fy3igfv79F0fXPOd4Lu5dJnnxTqTb555NaBUSXq12o9LYqmU5nR65ul0YjwcmKczh2G4qnin+AsE&#10;wQu0UjyfjhzsgNKKl+cXDuOAs47LNDEcIpnSfJkYxxeCdZF0Sii8jSrxST1cCImzFmsN3seYX6Y4&#10;YclpwrJNEhkWRGKoyzTFMaEg1MFDAgktJFreRpD95TJhrSEoxTRbjPNYv+T2s4vjIRRPhyPj4YCS&#10;gq+fT5zGAS3BzjOzmZmmmfH0jLUWMxuc91gXsC4glIr1QgBvGAfNPM0IZxkPJ7752V/x4Zvv8ID1&#10;DrcQcznrl/h7DYLNFa/zuW6Rq9TXaj/2rQLUvCdJryfQoCAjfAsBEcC8XQizBRVzCh8sHrfk/orD&#10;OHIYD0xv5wh4VwIRNMHZRQk6EppJEXg6aN69f8/HtzOTNSAkQmo8nuAFSg4Ldlails/+xfffw+H3&#10;fJoM/+W3v+M8TzyNmlEIXp6fGI4DetBcpjMiOKSIgOd5nnl9PTMMimEc8N6hpMSYmXma+Pj5M985&#10;j58NwdOMbbee09QAuFvPePLX5IRPNd9fxly1s7Z1baXvL4HrPVBxfv1lftPLYVrXlZ+HZS01fZYx&#10;hhAikVvps8vaTmuMW6DHHolr6zyogTaVlCDFXZ7Sy3vK3Ob62owZ8y5eZK2SnJVc7kC6YiGwRLCZ&#10;r/TOsPKZQY+sIP+9lPJGHJlXpDrgz5KgqUa4ml9bCUxtxXo1kHMrP2kRQPRi2nLtlGd8rzbbI9Tr&#10;1ShauWxNIfyR+erlbC2Cq5bPqeXyq/lMJECCO87MsNQ4PSALIqNW7lvLQVc14ixvy1W1y9g4X5vJ&#10;97Tus6XEXr7eOXclb+2Brcv/5+uo5Vev/qcSQ5S1jdxXbD07WJ1lWU23dR714ucaKV9trPPf9cis&#10;8z2cSLnvM6r6GSg7gO9W7Tt/1pHGOY1DIlTIc6LWXi4JO3LCg/Layrlu1ZRqPlJkwgIt8r0vIUHZ&#10;bbfddtttt91222233Xbbbbd/TbYD4Hfbbbfddtttt91222233X6i9ZjD089QZ3HPX5+/L//MnEX8&#10;UYB7raEpt1qTQe8zWw3bNQWp/MFs3ozVU2fauq7aa8omBq31naJ0/nNLsaQGFLg1L7irWvb6ukNX&#10;tbhGRrAFrm6NTR2MXH9vUsMt10Ntba4/d/05cb5u6nmPqJKU6/dL9k9rHfYaVu6/p97gXn5HMpeB&#10;t/Jm09rc9dR1WsCDWpNrakKvNQL1GhVbQOva9fTARcaYqx9JgNWW32o2w1UalWprrQW0uFe9qTcu&#10;lmPQ8w9391xpJK+vmfbv8+a8sgmttUdba6c6Ts09fH//tSaXLwHG5Y24V3U4f6801VqH5bmS+/RH&#10;wIit9VTzl601mf4zxlSbUtO66ZFptBo2Ww3OtXXaa2LM16lz9gaMD1GFPP/cRxqXaupxLTWynOQi&#10;X0fl3r01w93mPr3HERBZo+xVicdF8HJtnpRSjOO4ajQsrz19fq7s01Ka7I1trdG61SCWVFe24o3r&#10;Pl+a4vJGxOuYQ7M5vNUkrx6Iq2pKQ48o/d5eex9fplilHf8lX5bGPSe6afh+cVtDWg8E77AmArk/&#10;vn7GOEfwFnGWaClBSNQQQTohRJVH7z2D1jw9HWPDISEDJnNtpNULgMc5g1CKQaqFyEFxOBww1kZg&#10;th5QWnN8OvHV199wefuINQa5KDg6b69kL8aYqCLvDN5O2K9eOB0U1jmUVhhjMMainqM6+vPpCSkl&#10;x+ORT+cz//m//XdOhyfO0+V6fkFoe8AAACAASURBVCqtI+gd0ELgl2bf2ToGqZBSYb1DOokXgmme&#10;uVhLCDCMA2KZO6Uk0+R4fXvl0+tn/Hzhj/PMp8+fMQuZQxx3TZACsYB+jLNc5sAcAsPhiNIDUsmo&#10;nEkiF4hjKlUEEFvjwFve5guT9RgkCBikZDweoprl4puGYUBJxSAGjk9HjscT8vDE3/zd3/P87j2O&#10;gA8+jseifs6yV5SSTaDzlxKAtV53T8jVb2jPVVh7pEVbPqgX69U+sxYTlCDAWp706PnZJqMSVd/Z&#10;Il6q3VPus3MfXuZZ6WzJVb3yM6AGWimb1UvQhPf+qgzWilHL35fnzBo4vfY1+TWtcz6/im3uffNa&#10;qS/F8xHYE7LcsN4kH0GJ6b33uVctLigbn/M8O1ewK+PCFnirpWbWUhBvnVmJlCMqy0aIXQ38/pcA&#10;4MWViCcpJIcV+Z4Q8i6XjWebyOabK6FMToSxBQAp13Jvblp+rgVWasXvWzWYRxXda+DKLRBNyw8/&#10;5i/Dlcwk1Q5ueyHP23joLKjlYfd5SKmsXQeMrkn9xEPnS5nzlQRw9bGRK1BFr3bWyh1q/y5rZy0w&#10;Uw+cmHzSbT3keyiReshrLFjB3bUGi+D9bdQ7sa6vnBGtWllLtbS1vtf+sJ4zpPvc2l+9Wk6a50iw&#10;SLH2qMYYrbrUPcA5rO6lPGtuZ6PDCoFEczw98c13P0Mfnnh7/YwxJpKRyIhKu1wuOOsJREC5kgq1&#10;5HyDBGcsb7MDLPqg0UEzDBorFsCZ82A9SkpmM4MPHA9HJALnHcfjkQ9fC15f/4kxAVhDTii0qLhn&#10;xBDDoLkYG8lKV6RfAeFj7uSci2er9RhjmaYJDzjnmSeDF4qAICBwxkQVcCkYhLwqiI9Kxmuyc8xh&#10;IwPXEuc6rPNM84wNgiBkpK8JAWNnDoMiBIu1Aq0VL+8/8Dd/+2sOpxNeCqw5Y51H+HA9V9Kez9V4&#10;W/WUR0mKrusnrX1Ck6jltrdkFlsuNeGFyNanHM87Lq9nzp8/8XJSEBwBj/MuriEpmc1CzJW+IyyE&#10;eEIh8AuQ3nMYR46HAz//7luOnz/z50+fUFojpEVKQRBi2TOR+OxwPHB6eQd64P033/B//W//O3/6&#10;4Q9oKXBOoJ8OKCVwIfD8NALuCgrzLuael7dXDl9/4HA8cn47I5XGu4CZZz7++ON1rTnv7snuOn6l&#10;jI8fia9bz3XKOKwF6F2d0cknS7n4F7FSDG9dR3pOlMcpNZB3uW5uhIJ9UGcNFNgDgJbn9zAMTZKl&#10;sn7Vqwml67DWVs++HpFM/p3pOxIgP5Ia3khJy71Yxn6teVwT8XBXe/PeX3P/u1grZDFtqst0apS9&#10;mKD8f157eyS3vgP/J/CsDyuQdlkXa53dtXyxB46v5S/59/bmtrUea3F6TzH6kVi6nPeW2neLwKdW&#10;V3/0uWftWckDwW0kN6dOONDzM+WYK7k8V/Brgterx1pysSBEfA1rIHzNT5b5eNoHNUKrmg8ticjy&#10;/3JfV5Ku1s7r1nPPHvl5bS/la7a29nMl9FqM2CTv5QZsvxIRwPXMTnOQPi4fm9r91/ftLZ+L70n+&#10;OTSfqbfOiJLgJP0/B57fjymrWkruj3p1uF6Om/viFtHJ9X050bzo936kZwW12kkiYr/ev8zqNNfc&#10;TN5yF0I198rHr3Ym7bbbbrvttttuu+2222677bbbbjsAfrfddtttt91222233Xbb7S+2lupA3iSf&#10;fpf/Pf2/BT7NAU3lw89kpXpofk3p7zkIMv+OHrC5pbbes5IRvgV+3wKml9+/peJSU9crm9R6Knz1&#10;hsTYvCkWUFHrumvNKy0ASnn95XfWfncPxAybjZOPN8wLSrBG3kj8U9jlvxQEX87vI4DY+8/fVjYp&#10;wSz1xq26clhrT2yNQ21/tFR1SrB8qXKT/p8aSbbGqDWueYN/D+yQA7PWKsPyIRBWa02UDZq1vbql&#10;hpc3zqwbhMKiNEVV9a8GVqtd6yNqirW/9cAI633JXWNrut4aMC3Ne20dt9ZAufZz8Hhvv241/JZr&#10;q7ZOW+u6Nactv1GC0UsgTN5cXNurOWBsq9mxvKb8PTlIL31Pq2EuqfoKsVyvD6sm7HJf3b9XPNTE&#10;3FWOW1TenFuaSLVY1EniwqueYz6gkpxPCAgf/5P0lefzZuTaWZ6TLpRnYQmGaZEBlesvb2askU5I&#10;KR46c65rIvveUr2+3KMrhbhGvJGTZzx6HVegcwOIV5IKlCqZ+XsfIWl5yH+L9Bn52leEILnMMx8/&#10;f0LoSBjw+XJhVBolBVpoWEA3w6BQKqqDayU4HEYmYxf4Sk78EaJquXNE0EwExEsh8MGgdFQUNMYw&#10;jiNPLy/89a9+zelp5Hd//H1UR8eTxNe8d7y+fsJ6z3l+w80X7HTGTme++/o9g5IEHxiHqFQ/DJpR&#10;SwYtIRj0oPh0PvPqLb/4+HO+Oh7wITAbh3EeoTTOgxVwMYYgFcZbVFAEIXHe4UUEyU/W8fH1jAue&#10;b4av0FJG4LwxfPP+Pd9++Bo7XbjMgvky8fr2xmWacS6CRpQUVyBKCAFjHV5I1DDihcBLgZeS4KJS&#10;Z1R/j8B8JQTOe5y1eGeZjMMFgWU5U4Rczp2sKVXK+J+SDMOBIBTf/eKX/PWvfo2TEh8CxtoIKAo5&#10;oPumCp2UQmsqreW+bZFbbKnmttQH74F0vkls1AL61sCtW4CYMscoz/KWsnuu0Ns6h/PY8RHf0iKK&#10;SZ9VI2XLSZrKmKMEJZTkA0qpO1BEqWhY82v575VSV782DMMVCLflp3rN+7fX3GLE1lxvqUlGcofb&#10;/dRi8QQ+LM/z/LtrSm/1eJY7BccSUJXeUzbX1/x+CSiuqcv1agKrfUO+/+4b/MsaxE9TKovkGkKk&#10;/4sihymvPb4nVyl/BMTQiw22wCXlPJZ+o0dsUwNVbdUFWiCDnvp8L9bukZX1Cb3E6mcpxV0usyZ4&#10;qOf7j4B37n17ffxrr2+BifJ/lyqGtfFJPjPV5Na1pIUEhnXdJCfkqOVOrXrW1pot31vb82tQUV7b&#10;aI2Vv5IqXZVnO3XLpDYt8vNhA3hS1iEfnfPSl7ZqI/Ee8vusf0a+Jku19QT8gRZxp7j6mhTjxJqc&#10;v6uZ9euLsfamVMqNSqIIUY1x0tTY4Bml4ptvv+X07j0f//QHnA+E4K6XKRbFemScm7CApL2zvL2+&#10;8uYDx2EAPK9vE+/GgePzE58uDjSE4HDGEHxgnmcIgeN4YNCBYB1KKox1BELMNX1ACYEeNOM44Bdg&#10;dQgCyQ0IZp3DWouWqlqTFFJhfUAisTbgg0BoyXy5RICX0Eghsc5jg2OaZ4KPsYKWgvEw4I3hYh2D&#10;Ai8CloDUw3Ucnfe4BdQdlrERUiAJfPvNNzw/HZDBgVJ8/bPveffhAy4ErHVLrrFe9+XZ1/JpNTKP&#10;NkFKWudpjbhV7FavbS7AQZIPD0gUQqkITLcGa2b+8D9/h53eGN69R2vFbA3zfOZ8mVFCcDmf8T4g&#10;tUZYh1QCbIAQiW80gmG5lnEcefc0EvyIkv4678ZYnHcIJREhcLlc+MMPP/DHz5+4hMB//e1v+R+/&#10;+23MNQQ8H5/QSmDtjA4eREAcRqwLeCQEwXw+8zQewHvEMn/DOOJDwBrH2+sbxhqO4xGtFDYEAnHN&#10;1ZRsa/XgR2psrfiz5Y975E2rzxFr0Hv6qxSyScJXngW9Z0qtOOLRZzzbPo3qudl7NtAar/J8Luen&#10;9Rykd393xAap5AVNsgTr3ZXEsqwt9vKsWuxcy29XgN/rdWQ5/0aNuldHLInFaiRl+WtTTpPqeuTq&#10;7xvP8Lbi65KAoEWG82jt/dE1W6vh1a6zFu9vEVfVahs9sootwuzaPKc123p+1KttX69Pits6Wohq&#10;HvUXtXUul2duNlhCWldhnWKHAMGlGDEuopwEeqv2cn0TkUCpXN8lqH2rDlQjQSjr8r1crawNbxFT&#10;lHNc5u49ouuevxawANPv43kR6srtefyRE9Tnz+3Xz53X95meJeRk4V0yl8JH9up6LaLlKw1XuZ8a&#10;BNI1soC8XpD3YuQ1p+q4h3z8Ywxdy+XXgHkaeZlcPY9MPFxBXB3rXSEj5hX9vPUvIRfcbbfddttt&#10;t91222233Xbbbbd/qbYD4Hfbbbfddtttt91222233f4ZrNawCdvKI7W/tR8I15svegDGWtNEbo+o&#10;G9euvdZc0GosK7+nbGRI1/mlzSz5z/lD/BowsdbsX2smy6+jp9ZQu5baeJbg4fL3ZWNEDZzfeuie&#10;AwxSA/ojqrPZb+6aJFqNba3Gm1ZT91YjUHldtXlr/f2+cQdqYOdac1pJKJCD33uAhNpc9BqR8v1X&#10;jldNKTF//SOK82XTSs+35NfRuo8e2KMGvKrdR21utvxKa3/lDb5lw1CulpGrtKemnetnxiVeXc+t&#10;vfsIAUfLb7cagu7etzTllmunNUap0StXYFVKNQFHtUakmv8rf98jJmjt+7LJqQbWKse3RubSI8DI&#10;laRKFdna+q6dw+W818hTSuBer9mp14ybXNEVrLNxZsBatXxLZaZGklFba7mKO5nqS/dsDHU/2Nqz&#10;tT3cUuepqT2W5AS1GKPm70oijvLvJQCuNY4leVCp9io6Z2ipZHMdz07jeesMbPnGFtipJAGo7bnW&#10;Xs5VgO6bQ+UVCJW/zzmP9zMiJHXJicv5TEDgCVjnkSoQbFQTVUrF/6RcmjJhkAo3aJzzOO+RUi3N&#10;tHHC1BABKnaecUvj96I3hHER6KK0YDyd+OXf/i0/++UvMefPWCCIgFQBIQMSj/Cep3HEBI8aNF9/&#10;8w3fvHtHsDNvk+X98zGSDijFoDQqOE4HjZtfCcMR72bsPPPp8spvfv8/Mc/veT1fmI3B+sA4HvBS&#10;MTvPZC02xH12kBKlBoKNr/OAC/D5fOH1fEHrkaNWSDwK+PbD17ycnvHOgLWYy4yZLN6D1CqC2gti&#10;HKkUIFFKg1I479F6YDYG7z2zdcsGEEn/miAkNgQu1mGR0R9Irg2YQgikiu9wziIPmuPxiNSKw/ML&#10;f/Orv+Pp9IK1jsnMtwb5Yk/cANSglGiCfMrzu8wpanFabw+X+2d99rTVrWv7PxSEGC2gfa3pPH1W&#10;6zwq852kGNzLUfKfa0rUtXOtPFseVW6UUmKtXYEgHvH9Jbix1+RcyyHLMzYndisVB8vvaQGCejl0&#10;b7zSGJcxaBkjPpqDp89J81D68hZ5XZkf5ipqZV7Ri2Nr152vp/T7FklSLQaSQuISKD3QVGB7hHSo&#10;dxaWSno1wPOjQJJavrJ1NtfWWQ/Y3gOkbcWAvRijttbL/dQicmgBfR6JP1rWq7fUctsSmP3Ivfeu&#10;91EStq173VLlbKnAt3KDMj6/xU9u5SMTMeXWPPVUSPOcoQQaAgxLPOW969YGarl3jAlkcz/XzuNA&#10;m9DgnwuosUUy14p7azXH3D+nuYnrug9U7OVmXxrr15RPW2d/fE0ElCslcT5wOj3zzbff8U+/+W8g&#10;FM4sSuBSxDiYGOQ55/DeIUQE69sFnCalYkRynmaG2fA8DjGiDxZrJ5yzgMAaz6AHRjwiGPwCaP70&#10;8SPBe4ydOR4OkdxPCA6HIwK/fOcSjgaYppnz+Q0hNUJF0JwPHudipK9UJPKap4lRxXNYK83sZqQQ&#10;HA4HvJdYJMFZErmDB4yPea4NHjfN2Gnm63fPuLCA44cBazPCpoWkTgCD1jhveTmd+P7DNxHcDTyd&#10;Xvirv/43nF5eMNbigl8Ubdt18XxuSzXgnNCsBDbWaonlWq/VcprA3wU7FgRIqZACgvf85h//K3/6&#10;w29R5sygPqC1ZhgGpFQMg+b8do6AcRnjOpPHyau6jcB7h3czwVvwJqrD4yPKayExCN5GAFoQ/OnT&#10;J/7xf/yWQSn+8//333A2AvRPTyOn4whmQguFUBIlPAqPlwIjFcb5OM/OMc+WYQx4G9WItdZYZ3k9&#10;vzKbmUHcclx/R1JUj6GTDyjJqB6t07XIcHOw5xaovnquPEDi8sjzmxoofetc6AEWv4RI7JHnJyUw&#10;toyVow/zd+Rb+TOnaqzaebaUqwzX6kkAKiNdqd3z3VjSIcVW8uFnJlskta3YIwd65mDhGhFV+R3G&#10;mFVuWiOb3Hpu+MjZ3yOIauWGf+lz2dwntwDTX/J5W88BavFlLY5+hCCi9sylVReurqNMxTr93MrZ&#10;enNW5sct31jLv9M6bI1zSTRbxlflc9La+dhS9e6B+2vxZYtsoCT+fYQIorbWa7lTL85NtYN8P9Zy&#10;/d7z99a45nW7fKxjjVHdxSsh+DsAfW/+W/lRL6/o5eKP7EdRISzZquXUanDXz+hc0/V9vr0nSwLr&#10;2zPn/Lu41uDpEHbkn/nTiAV322233Xbbbbfddtttt9122+1fru0A+N1222233Xbbbbfddtttt7/Q&#10;aozr+cP8XvNl+Tnp/7XmzdbD15rK85bCec3KxpNHVBlKgFsLONwCY/XUSHtAwN44tsgHeo0QrSaU&#10;RxtkegDkGuC5piBSzuuWrRu//EMqbrX5rgHjH7Gf2pzUmpdec3b+2nvQpLg2DzzSyJPGLm8m9Z6u&#10;2mhrvkuARGu/pIaXWiN7rQG2NcYtZcdHx70Es9fAMuV6To27LXX28vWPKvptKR6WY1SqjaamyNa6&#10;FizKJxvN6D21xxLU/UgDaz7GVYUYEWoiFldFuhaJR7rWFjCt1uxXjl3tvlt7ugQDb6mDlsC/mlJZ&#10;y/e3gNJpvlv7sQYafGT/t5R+8nEpz7TyNemcL4HkAoFcGk5F4AqIbt1D2RyV7qum4NI7M0t/njfb&#10;5+dN2ZS91ZTXWzu92CQfu3JdtPxA6ztbpDvl32NTmNiMCZIiTLkeHgZnVRpdr9dRAettAY/qxDf3&#10;+zSfNylp+uTWWVSLO0qAb/m9EdSvAIF3Dmcd0zRhreNymUDC4XjkMI4QPGpREfdJySZduwD8zfcl&#10;EIVWOslpIrREOIm1Duv9ovTomM2MD55BDRyejnz49luOLy9YNzMHhw0epQRaCEalGZTnOIxoCV7C&#10;NBvO08xBS4z1BATHBaRzHBUiWI5aINyMsZbpbcI7xx//+Ed+/+4rvhqOnC8T8+XCZB0agXEenGP2&#10;HusdKoT4OyGxPpICBKXwAUyQTCbw8fOF4asXgo+gG6UUp+OB6eKxziGVQg4aGQLOW6RWKK0Wha2A&#10;0AOHQ+ByPjPNE4EI2LJHixQK40ycL6XjWnEe5wOTnZntjAVcWu/Bw6IOiQ+IReVaiKhkHYQnSMG3&#10;33/Pr/7u14yHkc/ntzhPy/W0G+rv93qpUl2Ldb8EKFo7vx+J3Vp7pdasnqt8t5STy/fn8dIj99UD&#10;k7YA1i1Qfg7mK5ua03W1AOAJJNH6e+kjt2Lrco5LIHuoqLqVYP2ab2yRq5S5QS3/zs/WMv5ukSCU&#10;PjoHY5dAgHzeytf1lEFbpAT5/fSIDFoEZfn9tpQ0a/nvIwDO63UGNkmY/hIAfAvEskW28Ggs2IpF&#10;a2Cn1jzW7n3Ll/VqDY/UXlrXVr6/R3iWx4k9sH8rJ6utoxYRRQt40Lq/Mu9axzA3APhWbrJ1nvTq&#10;UWXcWvqIVnxb5g8lSC8/H1pkAb21WwMAlvvs9h1iIRuSUc2Q0vf4VR2lpH16BNwohIiqzOl8SWuJ&#10;CLoVxf0/Wmdp7ZX7zwnNWkTtHC7BQmufHME/5Rxt1eZqe6rnA+M/JenyhJALaZ9f3c/a1zmkGkBI&#10;BIHhcOSrr79mfDoxTxdGPaBkPEedXc67AMIHZFj266Jub51DWcdgHZ/OZ55eTggkSgqm8yvOGPCe&#10;QWkkMaYzdsYHF9XAkUihkFJh5hk/DAyDvqqUJgK4RE5olnxLSonzHmvtbT8t61IEjxCRfCfYgHMG&#10;RFRsB1BSIaRkmixKK4IU2MnhII7JQhIYrEVKgRo088Uuiu8BY/0VHD4OA0pprPM4Z1BK8O504qgU&#10;2EBQig/ffse333+PGDR+Ua6P4HlJHMm1r6gBrfL9WIt9V0Q4udKoWK/tPJ6pESTe+QYhFuVqhZJx&#10;bH/zj//IP/zH/0i4fGLEMKiY0z0/nRj0wMdPb5jZYKZIOGinKV6BDxl49DZnWipEgMvbmek8IYVE&#10;K40QBg8gFVJ6xmFAS8HpeOLz51c+ff7I6+sbh/HI0/HAh3cnDhqskMzzOdbuQkBrhfMBx1KzkALr&#10;PedpYhhGQvAoAVoqjDWcL2eMs4SsHixjQtMF3MmCILAEwT8CoPxLlNW73yUE3nm01qtzpRVflPXk&#10;HrFs71lA7/yrXecWue3W2VuembVrLNWM83yoV9NrxTWxEtAmu0kKvuXebZEapH1buwcpJRKxAvHn&#10;1/9InJyvz618roxT0/ppPSNJ9d58fSUfXSPq/RISonIcemtgKzZ4NNbrPd98JPao7YdyffbqjC2y&#10;8LIWV4vBt/ZrC2Bexjur763E1mm+8zNkCxTcA4Xf1xLXPjGtwUfmqUV0XssNe2D0Hhlhq65QIxIt&#10;398iLGw9h8z3TI2EpXZdZR3KWnsd50f2SvldJYlsXie6JyvxS1lWoLXMyMZVldiy90yqBXDv1S2+&#10;lHCjnI/8/tqxfqg+n73rv+g860v5Tovg+fZZ4qoEH8m6kwR8BMPH0+EWu9We+9RqXz/FF+622267&#10;7bbbbrvttttuu+22279U2wHwu+2222677bbbbrvttttuf4FtgWRLpvQv/dz0OSWQpNZU31L2eLSh&#10;/RFgWn49LXWPR5reE4g1Kf/kn10bg/xvX6IU31JJ7gFmyobZmrpW7Xpb119Ta86t97f1dbYbzkIQ&#10;izpUaDLytxom6vP12Fh7H0qB44caXGr3+KiSTV0Bvv99YpGgyht90s+xGaiuDPCIamD+ukcU3K/K&#10;MhUGf9FofCg/a0vZoTfuLTW7nh8r7zVvmqopWPYUMWr+qaWO0mrC7PmXLbB3D8Dd+rxHFZzK97TV&#10;h8Ta79223HWtpv2egE89cO7WWZTfYwki6vnELWWoNE8JUFz6yhrwuQVMq4ETag20LaKCLfBgTVmq&#10;BLLUAOS1/VkD+qz36dIoybYyYFJaSvOb+5KeP6upAZXfUzZ4pevWWq+uo9ZI1VrzPeWhfI57yob5&#10;vJb+o6ail5TcKMcvaz67fb+sggJL0FDIdmFY/Nmj5CLeewJrNaSyGTnfyy2XcYuD3N3454QY5TkT&#10;94i4a4jsxW41couyGTAB4O8BbKC1IviAlAo7m9i+5wNqGK6g22EYrmAJqcB5B2JREXIO7y2BgPMu&#10;U7uJjYCx2TqgtEYpvaipBS7ThLEG8Ohh4PTywtP7d4wvz8jLZ85mxnkblc69Q4QQATveY4xlDg6s&#10;w04Tp3Hgl9//DIJAa8WodVQotODNxOFw4Hy+4K1FI7Cz4Yc//8jHd1+hpGIYR8Ki5OZDxCrNxvJ6&#10;mVBBMY7HCMLxgdlanHUEBEoNjIcnjscntBoYhxHhHAQ4X96Y55npMkUwfQAn4lwNw4CSMqpOCsHx&#10;eOT9cMAEyes0cXEOd74waMWoFEjBoIao8C4Esw1cppmLucT1qhXSgxABgsM7iZQKpSRyiY+O45Gn&#10;0wk5KL7+7lv+7b/7dzy/e8GFgARM8LHJ/05ZnebZkc6Imtr7IznHI/FkTzmzFj+UPjGds1ENUzby&#10;gjXZUgu8WBLzlID4LQKu2r3U9msrtit9e9n4fGuIDoufic3VSqnrXn4kN635k9t3Jd9XBwynM6+M&#10;b0qylq14rBzXWlN2fv/pTMnzskfz3kfjzfJay3grxUbJ79fA6a06QmqkLuOAWm7YarrPQXc9cpke&#10;0MOnfBOxUix7JKf7KXu7BbK+3wc18KjIwExiOVf9HYla77sToDPPxbfIoXrzuAbTtEjWytgmFPFB&#10;DmIOS2M9VcXSL8kpa2CvWvx/H3fmgOHbeHkfVmrlLbDBVg7Z8net/PFGAiKaOcIj+UPt59p5UlMX&#10;L8+FrTpMK5drEWTmpCclmchtjOv+q7y+/CWtddMizlCLarZIizNdfyUuzq+1BE1tEbP18omWDy5z&#10;qt75ENcnzXz7S8gqe0BVX/qcNKbLz7X3xmvzkVxKS4Zh5Otvv+Xdhw/88Te/QY1DBKyHgNKSMDsI&#10;ASUjkVQCp8fPEVzmmSA81g98H75FCUVwF6bzG9N0IXiPVhFI7ZyNF+fCAq6OZGNaaYKOa987j8Ni&#10;jGEcNc756G8BZx1a6wUAH65jnAA/C2w+xiLO4l0EyXsXQcw2eIwzSDWilACpsN5zuVz4fLkswOyB&#10;g5Q4azkOGu88xtqo3i5EJJmSKuYzKoKs1bJcByU5aIVWMl7/8cjX333P6d1XeMClNXJDvW+SyZR5&#10;eovo6EbaGGPzQLauRKbiyxrw2zt3rjGA8BDgj3/4Pf/x//w/+PPvfsP3z4KBgPQ+5nBCcRgEz8fA&#10;+fmEvbzhjWeQirMPBO/j+vTxgqSQqOTLvWc6X5hng1YjCEMIkiAVKIeQoDwctOLleGQ6G14/XziM&#10;Ix8+fODrr94zKIExF5xxzF6gFahBR2IuGRBegA+RDExJvHdYZxm1irnPoLDBE6xluryBdzi3rMng&#10;q7FdjWApn6Of8hziETKeLWKnqrova1D+FiliL55tEXbVSJdbZDatPKD37xbosxy3HjGQ1vqurtiK&#10;+2sxePm8JQg2Fd2p7O0eMDkCJkM1Bq/FgrlCe+kfWnFv7Vldvn5buVotV075V2sv1IhcS5Kw3vOl&#10;rd9vxX/p+0oi1HQ9NbKKrecRPT/QO7NLf721Hx4F25ckbrVrbNUXy7Wy9ZzAF+PeqzOX66ZFUFvG&#10;0Vtj2CL97D0rekS9vQeKr+WSW2uzRTzVe1bYIh5N8XjLH+RjXPPvredltbXYIzLMX9PKQ3Lix/JZ&#10;Tqve0iPUqz1/KutCrfVRI0CrEWu21kFvTnrECVvx/N1aCHT9dIxPc3KV/Nry8zgHy9PNwx+pQe22&#10;22677bbbbrvttttuu+22278m2wHwu+2222677bbbbrvttttuf6GVTRi1h9WPNvjUGjVa6st540rt&#10;s1qg7xKAWPvu2sPplvpaQoRTfgAAIABJREFUfs/lZ7UbpUOz0aMFCi6btmpAlt7n9BTme+zquVJ4&#10;qyG4pULZUru+gr+4KXD1mp7jz+C9A8T1/WvVgttnipV6UGuOXXHfkAPf78eH5Xrj/2+fswCqCus1&#10;tmyRGfQaO+/n8QYGuB9rd31N+vdN5TauI6X619C6zlbTRr5m64D9NUiqfE9rP9b2co3koeWjtvZD&#10;C3xT7u8ctJQ3ZbWUQnpNRjUQdu1aygac0h/dwCkC4RcAAPdKq7mvzgG6rcanqypplFGLu0OE655V&#10;i6rPVUVPxAbpQMCHhpI6UR351gAjIYAgIMU9CQUSAmtgdj7nJagmt1zpZdu/3I95qVTU82c1NcZH&#10;1MTz+dlSia+B02uNejXgV654U7621TDVGqseaHs1NiI2/1+/P9A9q0vylRaAuwTAtK61Bey/mxcl&#10;VxAsnxS5hSiIGerxRG0ttPxjHSggl956AblquIygL49EKBHPv8WnI3VUlxTydg8+7tMEUE+wgQR4&#10;90SF9lyJ3Gd+uEc0UY53avxc3xML+cHtPL0B2dT17EmgLOfS+Zx8qKoC7u5BsR7nuGtKLH1i+lu5&#10;j9sN+Nn1JOAYElQct7D8fXp7Q4TA8+kYVZ0EWDshg0ZJhXU2Ar8lBA4Mi8p48AEzzyAFXnis9wxC&#10;opXEJ7WxAEEL7AKSQUgGPeDczHA88PTVO55eXhgOT8jhiPEBayzOBbxQmGCjIvygCd4xX2YERLDQ&#10;N9/w8vyMlCCJwJ7Pr29oTlxmzzBE1fTDoNACpPG8fj7zer7wtABR9GFEjwNCaqwPTAHOs8OZVw5P&#10;z/hFHdK4tIckh0HzpDXfPD9xkAIhArN1IAJ2njEXw9vbJapReh+1gBZyAOc8gYAUEGRg8ILnwwHj&#10;HXNweDxvlzPidIrnkVJIImDHec9kHZO9KQhqGRtchdQgA0rHh0OD0pyOTzw/P3N6/oqvvvuWf/vv&#10;/wO//NXfYIJnNhYbAngXoc3LOrytn1zRaG3OuVXMkOcAtUbdvoKqX/mN29r1GYAvZDFhJMW4nrXZ&#10;3723qyb/W16S1PVkkX/UVXtrJGV57rYV/7QIzmp+tKZe2SJEK3PEdXO1vDbfJqBt/NNNsUopWZzn&#10;odp0Xyduuo21lGJF+CTl7bNa5Ag9EEGpKleSwaTv6hE6SVmfMyHKc5eVMnKP8Kmn7F6Lh3ISqd69&#10;3iuIueJe5PXz8mlYg7zX95/XLHJwcgvwlN+T9x4WUFyoxGi36237hEfqKlt1knqcdh8/rX2HyPZ/&#10;yu1rIJ71z2tipjWpRwtIXYtvSwC4EOGOACHPxe+vpcyv1j5vpeAtBKIRx2yNfSsHrBFVlNeZ4qAb&#10;aV+9rvSXWA6Iau27HiCm9De1OKsFnMi/tySySO8rCeIS6VRvDHo5TJlfleDFWj69VZdqnSM14rJW&#10;XaZUw92q/WzVWrbWY22vpben/VyOVU+Z+z4XuweA9khX4rj1SVNqc56U5mt+RzRqYQmAba1FyxGp&#10;FO+/+sDPvv+eH/7pd1ymicMgkUowaIkKGmvn+H5/8yJCCIZxwJiZeZ55fhqxxjCfLyghmGfDdJmw&#10;Zkah0EpwHDQjAjvPeOcRKoLZk9o7AawzaH3Ee0cI6grYF8ucDINmHEc8luBvMUJSvpRSgQDvPMHZ&#10;69mrpEIRED6r3y1jaozlcr4wDAqvFRMTYZ45DZrZzHgftdqFEOhBY61f8sZlHkVAiThew6DwIuAE&#10;jKcT3/zse4bDgUtGXBF8IIhIQuAzoqNerbI848tz4HbuBoSM8fJdbSvcEzi0fN1SNkIEjzMOOzv+&#10;4T/93/zuv/w/fHs8MAqJdJa311deP78i5YBSkbDvaTxgnp64eE/QAzIEnLExNwWs80gh0EotsZdj&#10;tjNCCvQ4YJxjsgZCYBASqQeCtwvQXfLHP/0Z4RXf/uwb/v7vf81h0Hx+fWWeB/74wyesB600zlus&#10;sVjnsAHEMDAeRoRW2GA5n18Znp8ZhoHjYWSaLc7MTK9vjEphRPLL4poLtGKh2hm+Bc5r+aLWc4JH&#10;/FB1TivxZs3P9GpWrTp0j7ylRd7ZW3Pl6x4h4W2BU8v3Hw6Hbi7UAhiXz9BqOVmtZlr+busZ0CPx&#10;E+EGMC1rTo8QbNXi3vJcatVpe2uz9E95bFMb17KuXK6hLTLWWjzZI6mokVNu1RVbz/hqJEat5wH5&#10;XqjX4UKTkDX/f/nZLUKp1rPl3rWVcekWOZQARCV36T2raYHgS3VxXyESLXP6HiF7a9/0SAN6zxr+&#10;f/be5FmS5Trz+/kQETncoapevXoTSAAkCKKbMlGiaaE/XSuZTAuZadetVrc1jCAJECDw5qHq3syM&#10;CB+08IhIT0/3iKyHXqnjwJ6h7r2ZMfhw/Bz3831f7nx8TjU+12Zzvj32CynZfbzXcgs5ROl3uVh7&#10;iSQw3Xsb90SUUtPPad+XSEWWfHtpn2CuT8a2y+1/xHFPnJPEbZ0Sk+dqJObmQRpfxf0ZP/8SCfEc&#10;cUq6NxP75svcOVpPZSCN9e46/1sieFlttdVWW2211VZbbbXVVltttdVWAPxqq6222mqrrbbaaqut&#10;ttqfZXGh5Bxj+o8t9o0LacefY+b93CFuqUCqdP0z/Ory9+k7vi+gsXi/mQP8HMC5VKy0pBJWKloo&#10;fW+paCf3bEsKWcAF8/9loRbkCu9zzxYrxJaY/XOK4j9mvJWLRCCAL3IKxfOKGbl3TAtBS22ejvv0&#10;Wef6rPyecAYdyotCrBKYdW5OpQps8fdT1bvSnFwqJCwpV6RA+ltJKZbmTQkYrpQKSr+FwtG5cVVS&#10;1IuLsUqger+oMpkqUV4XpcVjN6eImStcAZADqPEKvEvhfbkuDssVeabt7TPtJoXAkS9UyhXmpeMj&#10;V9iYm5e3zMG4AGuO/GPJH88BKVK/cYuyfYncIX3n3Ho5P6bOcywuRFxaB4sFb8moTN83BaDk1q0c&#10;4HAOVBSruRRBhaK0tl6qFI59NK5HucLXXEFaiURh+ryY9ILBuwGyKialWSElSiqkEOBEIKEQA8HA&#10;OPYJUHkGkb4wB8c5IgL4ffhfIKgIhfxKKKzPxwYqKTic4q6k8G7qS8+kEJ2O80vymny7pGtrbs1I&#10;+79UbJrz+yWQRgoYuvqMCwqzWin6vqdtjxjToSuNVhoXWj6AhwaABD74dDneM2oTYzwCT6UVWldB&#10;Vd6YwdcKaCFoZMqg4IdDVZJ6s+Hu/p77x0e8lwipEMN3J0KhYQ7pqmIrJV7Afrfjw9ev2G23w7u6&#10;QY1SYTvPSRvePh3Z7R9QskJLzbZp8N5zPB45tC26Uhjj8cLT1AqPoO16PHKALIV7jeuEEJ7eGjrj&#10;UEKgBGgBeEff91Ra4V0A2/TWAIKu7zGjj4rexTmH0Ap8IG/AOpyx7Lc7Nrsd9/sdxhiej4ez3/ce&#10;/EjAwURcpKSclDidHOJSPFWtqCvNbrvhxcsXfPbTn/HXf/NLVN1wbLugFuqv18ozyHokX8qraufG&#10;2JKq1TWgkQt11su55mZBa9e+notYII7Pvb+Mu87KvX5xTsXrTErAM0dUFIMJcopqcVF1qvCc5qAx&#10;CDNHnnZ+dnnxHrn159JfX6uVlZSRY7WrGCi6REQ2fvYWYqcScNxGwLT8+jwSlchoTAX/rLUqAlJK&#10;uXAKQsmR7qR9uaSwnbtHAFr6i5wrjplHsFzapnPAmByxT47ALh4fufbJ9f/7qKst7VncmuunJG6l&#10;2HRO4XppD6FEPnbLe6Zj1hh74cduKWgvxexSqkt/eVNsGhPE+exeTZzfpv5oKXccM6JcrPFjxsWo&#10;njfXr3FefG5XWQSMze0vpArP6X7eON9jdfc4Ls7dqxQT5wgy5vZClvr2lnk/R/5WiglzpFe5n3OE&#10;lbl9jVt8wZyirJSBbCPdcx3HaAnIUt5LErP7WSlR4Znk6jrPnCPNvAhEbnh/7z3CexB+WK88292O&#10;D9+84fd3e8zT80B64RFS4GUgTrLODlnP2SotAUWlJfv9lr49cXxSNPd39F0Aw1tjQHqcMyGXGkHY&#10;TmJsiKGNlJjxGSMVd+fcsJYOe8xDW1RVhbFgcZl4RaKkHP5f09QN2lgO7Qnb2fDOIgCxlZRsmoa7&#10;uz29dVRacbff8bDdoLxlU1UBAD/ket4NWaUQqIiMIgACw3PpStNbi1eShw8+4MNPPsE4R2/sRGTn&#10;vac3FslZHTqd5+n6ntuHSQHxE/GJz6kji9m9sFzOJ8Wgbq80v/nHf+a//r//iUYJdpXGdz1SClzn&#10;OD4fUKpit99SCUmjK/abDcIY7Kk7780pRV1XuNZghRmCb48TjlN3QtYVSIexPVLBtq5RvsMBVdWw&#10;2204dieEVHz0wWt+8Tc/46M3r3l6fsILgWo7jAHTW9R2i+kswksUgt71KClQWmJFAIgZ29N1HVKr&#10;SYnetD3eWKR1aKU4+TAPBGICvcUxUbyXkQK+53zGHLh7af90SRk7H4+VyVnmlJTT5019bul7OYB1&#10;yRcW/bMY9k3jz0gRSAqnNo4JkvKk0TkwZK695tZy7/2kHn8BiOfyHGCOXKC0DzP3nWw7+jy50xzx&#10;4lyskxtb70MsXBoXubw1R3aa5gO3khvl9o9z5D4x4VL63PHfSmrQc0Si6RnK0vlLLjcqxbIlReul&#10;mCmdgzGg/JZ+LY9VOcUbU3+Os2+BDDklGs/FeON+Q2lc5uLKXBx1yzhKz9pzpJ6lc9JSOy+fL5E9&#10;ky7lzKWcv5S7zcX0cdvE8yBHxprm/OP+f45gOEdOkM6h3DoYv0+6v3DlR4YzrFtU2nPEj3FbpjHT&#10;3Nl83KY58rA4t8p9Jj0fuRifw8SZ3sP5i5Qhlwcu+6UwN0O4J672TVMRgDnfs9pqq6222mqrrbba&#10;aqutttpq/73aCoBfbbXVVltttdVWW2211Vb7kVY65J8rtn6fw8oc+CktnssVxZX+PQeMHwsUYysV&#10;dy8ppC5Zqiw8V9w6fn6pgCV3/5Ka65y6Wfz33OdSJZBc0USufd/ngHpJyTfXBvFtL9urrL53y3i8&#10;vocvqu6lz7ekPJZTG5u7f/lanvdRGMwVM6XFBbcWZqeqAnEhSk49JQUN3FKclX5uDhh8q4/JFY+k&#10;luuXdPzHBb9zbZYCCOBc3D8qysftmSukmVPtyffvOP7zyshzavcpgCEmqiiBn3Lgg9LYzvazEDjc&#10;BbjeTeN73n+lYystSsoBA3MKKHNjfA6QdCtoZwnkUyrCLPnXOVB9Trk0d4+0WKmkfFWae+kaPKr0&#10;pWNhBLXOrVnjnEgVk+Oi0xy4JOcHcutZDliZ64MROOl9gI2XQNc+AwCI3yVX5J8+4wiAd94P4GE3&#10;gXWFP8sWjv5V6qDE7OCqMHpqo+m/cR5EYFnnkTIoIiolMdZeqdxPzxuBtydt9ICOzcdbgpk44FqB&#10;Pf57TsmzNH+sDe+U9n1pbOfixBQkdLUOeAaVZgYlcwYggaPrTrTdia7vOZ1ams2GqqoDFNwHhUWP&#10;oB5Ux62xeOcm5WLnPdILvBBYD04IcEGRW2s9raPWmYHXJIAEm+2Gu4cX1HXDu+cOqTT1ZstbY8B5&#10;rHNTLOujcSiEp+9bjN+ClHRth/YCLQOA3zjPu9OJ1x622x3CeV6+eOT1q5dQNfRdz7OzqEGl0lqw&#10;xtK2ht44UDqAaaXADcD/oDwZxlqlJbVSVFrh+g7hHEIEMgEzqFgaa8MccC4wNyAnsICSGpBY6+iN&#10;p7cOYy1iaNdKDSrYPl7/FJ3pOJ3aADwApJIIFcgJ8B4tNEoJtJDs9lukgpevXvD46iU/+dnPkHVF&#10;Z3ravsOORA8Jmcs5hvLTHMutMXOxcM53j2MykBuMscao9D6Vbl/EgUskLrk1M/53WsQ7ghovwcru&#10;Kr7L3SMu6E0BpHEcVPLfcTuU1tq5983FiJd56EhYcOmz4/bO5YE5wH0KmAh+RV+0wyVA1F3lmfF3&#10;b8kBlnKFeQD1qACeAvI9QdzcXTxbLv9KY+C4T9PYK5czjqDZa/XvvPrimH+F8SSnNswpGZ6BXfOE&#10;CzmyrnRc5sAxc+DO8/XKecT75mq3xJTnz1/mhpe5qTjHFhe8LHFcNI53N/07JvUoKUKXiCaW92TE&#10;RZ5RyivinF6IMT4jIaijqHKbAy6N4LpxHozXD9e9VjaMfVcKXhl6O8rJ82qUtxAbhN+5i2fMxZBz&#10;17m83+3KjnOkhikh5Xzs7It9GLdpmifmcrY4VsvtJaRtE8fepf3KXLybksIt5qwz+WgKcMqRldyy&#10;F5abb+f3PQNEYyXFeE+mNC5SnxGP2XQ/q7QPk/Oh120yAphH3xruFXtFcfGu8sIvhPuICwCldA5n&#10;e7zwiFrxwccfsX98xfeHE9Y4drstruo5YdC1xLjhWgPJlBvCp13TsNvUVAiEDzEyR4VUDYe37zg8&#10;P9HYGt91UwwuNOAFtrNoKdESOu+RQmG9oOstutII4Qc/wQTYP69tAtNbnBOgZIirBTRVIGGSU59a&#10;lBJTPO2cx3iDrjdBVd45dlWNv9uhqor7/Y59rZCuQ/geazta02I8aFnjjEcqhXMW6xzGBSB9XWnq&#10;ukJK6I1lc3fHZz/7Kdv7e57bbshFQozrPagBkO4HhW4pZBa4fJG3zgBsL4givAAvkSM5EWICXGWJ&#10;DZUciOM8wgPeIVVoT4ng+6+/5df/4T8hji13m5q7Xc3x+yeazYamqdhUikqFe1ZK0lQGf7fneHxH&#10;a1o6a+kHsL/2Hqkl3niECkrtHs1T5/CuozcGLTxaKJBQVRpfqaDeLSXGeF5+8CF/9fOf86tf/Byh&#10;PB6H0Jp3T59juiNCwGa74cm0OOFxWLTWeKDve5wUSCReCoSWSBXyJOkFUkikEIHwQekJ4GnjONqT&#10;JYwq7f0sEZXOAe9Kf8sRqMRr6xUBXpJH5QB9c771wn8OpA/jpr6W8ry/UdgPzT13LqeIlWwnJsJ0&#10;b174OAo/xyDWZ/fTUgKJUgxbAmqmOVZKyjL9vrA/L2cAsOO1xvzuTHR5TfJ8juG52mdeymnmyILf&#10;h9wpXa9yf0+fa45kI963L+1PlsZh7vx0HPtSSowxV4RppTZIid5yoORcG8Zrdok0LUcGFt9zLtZP&#10;x10OoL8Um8ydV+aIe0v7rS56vxGYLKZ9PpHdN86NT1/wRenzjXFyCtidOw+4JX/KxYKltTc9G4nJ&#10;vOZypdw5den8O47R432eUh6X5ulzbTF35p4jFMiByNN5mjvjSvfD0r3o+Dtx/hMT3TrvQEZzzHnc&#10;GJfIQFrkrbuIhXIkgDH5YbxnlKsDyIHDS+M0fn897Eun7R2ToV/kZeOaGR01SwLwXQx/95SJBUvz&#10;4PIZxtxeTmtkum9YIpxZFeBXW2211VZbbbXVVltttdVWWy3YCoBfbbXVVltttdVWW2211Vb7kZYe&#10;Tt+iIF5SfZoDrKfFNrmC5Nw143vGhe23PF/8uVTpMf3OnJUKGUrg2vh+pWKuXPFXCUy/VIwz/v9S&#10;4Ut8vVLhV/pOKWDkGjATimFjZcm58ZB+/7IoogSKeT+F9GXQqbgCI4f3vgZnL6m25wo3SgDZuTmS&#10;AgdyfbAEyirNpTmVj/RdUsBIOkZyxVhzReE5wM0taoZzimOlIqQSmCk3PtKiqFxxYVpslwJ70jaP&#10;C29S0NFcW1zO7WS8kC9cy71DaWzEwKjUf8XK09cFSuKKFGCuD8+/U1ORpJBiunX6+RhwkwMI5FTE&#10;bwU05HxwrqCsNM/i3+WKfUuFl7m+yRE/xGCQJd+W+v2cilQJeJjO7TmQ8UUbi/IaIIQsAiDTtSR+&#10;zlwhpVJqKmxLi23jsRcXqZWA6CV/L4Sc2FVyPiwG+pQAoVrrrFr9RZ/gcTiMc3iCerZ1nkooKl1j&#10;fABteB90wYUMoIkJKG0txlikHLC9w3U9DuddUMITYlBuH9orKnQbgVux8lSskhShy8LPSbHhxZgu&#10;kBYFIEzeb5cVAUWWPGQEv6fr5i1xaOpX08K86VoD7kIOgBUlJcb1OGM4tSd609P1Laa3yErjhEDi&#10;aKRCy6AQiXMEmC3UVUWlK+yxxTmPkhVITdsbamOptUYqfR6/gBAKIYPqulQVDw+veHh8gXNyUF6X&#10;1M0W4zyVVCgZgCNCDqD7gbjEOsfz4ch+e8/nX38H7ZEP7jZh/ghPb3s6pzGupxKOCmg0POy26O0d&#10;Ugq6rqdSCq1BSIm3Fuug7XqM8zjhEUrTGwPeYZzFEVTqayXY1vVUSOmcpe8Fh8MJNfqDgYhBjEWd&#10;g9KQB6z1aCEQXvL98R1ffv8DrQvPKbuK59NpKnAex8MIrvUiqFojRHhGKdCVRiEQSqHEANBvKprN&#10;hhcfvuYXv/oVj69eceoNrenoXSB9IAI+jj5oHKd9b5fVTjN+cZxvuZwhXzztItXX+DviAhAa/jaO&#10;PgrxXqqwfTkHjTFUVXUFNiwVy+fmVbrulVR6U7+d5oApKHsuXosBPfH7lPKu9NnGYu5rgLedAPLp&#10;+8bkT/F3UxWvMxD5MvYdFRrToud5BfvLAu/c2l3KQ6bC7eFdx+/FgLUlwG6JSCoHSh8BEyl4OJd7&#10;pPEwgw/o+z6bp56L2c+52KiKvJQTzI2XEtCgpBB/GWf5P1sB/hYCuSXCr1wfXfobLgDWJVDL3Nqa&#10;ttucknw+Nn2f9inP/RzJVeoTcrlQKd/J5bLj+I3fcykW/zEqdXnAc5kUcn7ez+cAJWBWya+W9hdG&#10;31kCOaTvEa+hpb2p+DrGmCzIJrcnmVNev4U4Mve70piZG9u5vbp4H6sE3o/HSol8Ze75ciQP6c9L&#10;cUnp2Zf2NfPjxl/lYnO+ZImsbhzN3oFQIYa7f3jkzUcf8e7rr+jblnrbUOkNVaUQ3odY3IR4yDmP&#10;twY5gl99AHY7ITCAtA4p4entD/zw3Xd88MEjSggqWaEEtP2Bw6Glt57jocP2DqE01nl642hCgBzy&#10;tIH0yjqHtQ7v7UCgFGJz50EBfgDBKiWwxuBUWMe8c1gfiGKkVAglcF3I9bSQODvERIPKqBRg+h7l&#10;DGDp+h7rPAgZ2kwEAic7rcEKj0crRVPVIclUkv3DIx999MlE3COUvtpjnNbLmXggN/9KBGUxmDa3&#10;b5bbm1BKjTuvQ74kJsIvKeD57RP/+T/+Pzx/9x0Vjhe7O7zp8MbQVJr9tmHbVFQqgN8dAlVrdvWW&#10;b74UOONwXmC8R3iBEuCFBKWw3mMB4z3H9oDxlmNnUbLG+yNt31HVNbvdnv3+jtOpY3fX8JPPPuMX&#10;P/8pH715zbvnt0gV9rxOpxYpoK7rKcc11iCFotlsMIxEmQFcPwKKp7k1XGf0LVoEAH7X9/gxJhIS&#10;590sMLcUy6fAyTTvLpFs5fKdOYB8dk2f+Vvpe6WYz6WfWfje0j5f9uxoUsQNpI9j+xMtxxPxkBcT&#10;UP5Whes09irF0+mec27fevy+9S4fV/l83jAHzC/1vbjx7GVubSjv1eUJFktkZrkzwjTfK/mg9Pdx&#10;e+bio6UzxnTdSwG7t5wtpnvCc2Pp+uzgmpQobq/cOMwBoeee+ZZ4onQWWdqzv2Wvb6ndY1LWeAzl&#10;8qAlQrKUODB+5zTuy1mJHDo3n3M5axrX3+KbU6X2Ujw6RzSdnpHfAkqeU6aP8/5xnz/EQDK7hxNf&#10;a/zcaOleVe78vESSlmubXEzqnMNx9m9+IrO9nM9+hhB3bo6UzlRLOclcXD22aW6Ol5Tsc/2V5li5&#10;PYZSHv5j90RyY3lVf19ttdVWW2211VZbbbXVVltttbOtAPjVVltttdVWW2211VZbbbUfabcebN5y&#10;OFv6W6wicwsINrWcMt+SKnp8ray6LcsFJqW/5VQx0mdfUgqYa7eSuuotfRO3z1jwFh+ST4f42WJ/&#10;V7xu+T1HEEhQeJpru1wRb/r3PJBxXh29VEicU4IYQfalAp5bC6lzbZMWCC71da7tS/efU8UoAXZL&#10;oI50LMQWK5qnRSQ5gPJ4/5Iy1Fyf5XxBqTgpB6aKx7wZVMFK82NpDs3N0VvUPFOwbvq3kp/NviNl&#10;NeacWnLJj18VL4vLsXa+n5+m18VzZdQY0wLBOWB6XNwrpMjOm1T1Oi7EmQM1l0BNc6CskprG+4zb&#10;OUKLWO08fe4SKUFJoSg33nNtn873XPHbWEyW/i0uwLvyn1Eh71S4LAXGWKxpL+b8nCJTfN/cOnqh&#10;oD7M4xy4I26nHPAtVmu9fhY/C/afUyVJAWUlkE/f9xzaE857LB7jehSCpqrobIvwJ6yQQRXbC6w1&#10;ExjIe0dV1TSbhs1mg5YaqRXOOzrTB7VmB054lCcCb4pBPTKA/IOqt72YW7k1YXGNobwux4DAOYBm&#10;DkSRqrUH/L4ojt0SkVG6Zi759fG6avJBIZ5oOxMAz0geH+5ASU7tiaaq0JVCOagrhYiIcfq+w1qD&#10;tQ6LoJIqqCpKQCpUVSG9RwpPb3qck6gqkCcY69nVG15+8CG73QPWDQQnUqGrOvx7BH/IAIZxztJb&#10;ixdgHRxby5+++gbbdrzaN7xSW9CCzrS0fYfWmuenZ+q7Hc5YKi1oJGgVVOpPpse0LVVdc/9wj7WW&#10;3vSc2lMooJfgHOiqIVAv9JiuxzgLztNUHo/AugCUl7Kitw4rCArunknJ0Ytwz2kdAJxxSC/44tvv&#10;+OF0Qu82gOPYndh1zaAiGpEjSI9xLrSHlCAFveuRXiCEZ1PXaB2OhZpNRbPd8NFP/pJPfvbXvPjw&#10;I3rr6E2PNSFGFT4oHqX+L16752KsXKy3tJ7nFcyJio1Vdj6V4o+5+PRy3rmLePf8H5TUjccYcEnp&#10;aenZ8mrtS8RU+VxvjuApuIAyUHOMc+O+ds5eXS9HajOq86akAjnSjjjHzfmkEsFYKe7PrUlz+fJY&#10;oB2vt0sx0RwwIKfonHvXHGAjLTI3xkwg2fEVYsKx6/HiEULNxhQXseUAPBxzgLEPUgKDHACmBAI4&#10;x/DLex23xIy35IGl3D8X692ylzOndn3LXkIehJEDTo+qwpdA7bk8vwT0nlvzSyqX4x7BXB6akvSk&#10;+yVLIJzcWLmlf2Mw4sAtAAAgAElEQVQyh5xaYG7+l8eKj1TlR0X5sF7nAOslVcmcX8rlZXPEWrHC&#10;6Vw+VSKcSv1LLl+IY9mlfindu9RPpc/Njb+5tXaJJK4ERMrlN6W1Nwd0S/PsdJym+wNLhIxzbioF&#10;9efeK10ncnsf0/VEwGpLLwNxTN3w0cef8OUf/sB3X3xO31uk0EgpqeoK3XaAxDuDVCNgPADMvXM4&#10;AZ21eCkwpxasp9YVz2+/Z1MJJB4lhpxMa3AebzwSiZMKaxzGGkCGuHXY3wRw3k4geOcszhv6vg+x&#10;lJQToZhzIe4NSuwCbz1aa7Sq6L7/HusFSml0pXB4rAt5YNe19F0AOXtXI+QA6Pce50V4byTWhz7r&#10;ncN5jxRyiq2VktRVjTEdspF8+hd/ycsPPqA1Bh8CzmIcIIQYrpX3/aU9tLl93CWA34XvjZSlpQpw&#10;YyE8fdvx+3/+Z7778gtEd+LDxzsq4RDGIPDs91u2mwYpPXiLUh7rHZ1pEc6hh1i2rjSV0RgXSOnM&#10;QB4nlcSYjpM50ZoO5z298UM+rZGVo9o03L14wabZYvwzP//JX/Crv/4rPnvzAiksvTG0Xc/p1NH3&#10;PVpr6rqKCBI8yKAuK2RQL/fOIyRUQ+7S9wbvPEoGVVc/5Nm9MXh/JiWUaiBMECFPn2v/XF8uqa3P&#10;+dpY2bpE4pTuf1/49gxZQm6Mzfn4ObB9jkhvbh3P7Zlfr93BUY1nB9FSfN4k9YHoLQckzPXL+Iyx&#10;4vpcjB9/Nia4GudWTOAmhcwqh+Ou90/SPbhbQY2jr7v1LGtpL3+uX9P99DnyhJjwLCWBWoqZ5whl&#10;lvae0zE9F4fMnW+UcuEcoHqO1CyX88zlgOlZz9x57BzwO5dfpbFHPD+WYvVsXBWTA95wrj23vzAX&#10;c+firbl+zCnej3sPc/lFqmI+R7yd5r+l3DwdxylhxFwsWDpXz5EFl/Zp4z2SeNyUSNeX+i+OJeb8&#10;zbg2jffSWl/8HMcd8fUuyBs9w9o87hO6iUDWWBviLKlm15nc3MuRy83FWaUcJSU9zJ1f5OZSSsB4&#10;ix8qkaHN7dOVzu7mcrY/d39ltdVWW2211VZbbbXVVltttdX+/2YrAH611VZbbbXVVltttdVWW+2/&#10;oS0VrdwCEl76zFxhRnqYmyummrtP7m8l9ZrSe6a/KxVLxMC4XHFoWpyVvk9JjX3pfdLPjQf6MXP+&#10;UkFw/Ps5IM94/VJBUU6FY0m5Na8uTuH5YCz+XgIu535/eU8xS6CQKqPk2jFtpxTkkysMmbvGUtFe&#10;WuSVFrjF17hFcbBUPJX+PldgkfqCEhnALXMyBRCVipaWVOxTcGyu4Gfu3dNnKwE8c22YAgXmlOHS&#10;Qqg50oPpu4W5ugQOK/nb9BrApLo119c5JdRc0dwcWKAEHMyRRcwV6ORUfJYAiHPg3FssVzA7AjRy&#10;xV5Lcy5V+LvlOeZID3LgnqVC3/Q9YtU2JdUFQcJUICbAKz8VM4/+aFSbzY2v0vqdK+LLAfji+TJL&#10;RiLmY5q5ds6RfcRKwLm1fAT2CSk5tS2HpxPvnt/RdieMMzhjsKanO3VYG5TlvFQB2OAs3js2mx1a&#10;a/q+p+97BKB1Rd1seLi/Z7Np2G43PDyGfzvUoAQohuL+YYEc1F/rupmK9uZAC7n16UI51Q3ArQg4&#10;MSpWl+ZjKZZJx+h5fXXFwsY58ot4bSp95/LdzrGFAKQPSuWmNwF44KFuagwWZQPsO4BqgpK51qHg&#10;UUuJ6R3O+aAGieDUtgHwUFVYG9SLvR9Uy/EIKhQS0xuU0uz2d3z45iO223t6awcAr0BVFV4EteOg&#10;HJ/4EynougCGx/e8uLtj//CIqiu8FFgUfe85PJ14+/0zD80Wbw21kmxrRWc6HCLwL9gwZk6nA846&#10;nHcY7zDegpccTy277RahJCBxHoxxKBkAx16KoISJCH6C0B4Cc1FsihQBsDOomjvnqKTG9BahNY8v&#10;XyKqCl1ppHc8PT3TVBqlK5zzSCUwztL3HVIpnLVYC056lNZUVcXDwwPOWKy31E3Nqzdv+Lu//3ve&#10;fPpTvKzo+pau6wmOa/C1rqwiB7IYR80V35cKUXNrWiCtOBNK5Eq5bwXNxgDd6+cLgNUU5BnIBa5V&#10;kHPrRIlMqrQuvQ9R2q2g5PF3I+jjcp2YX1dG1bH4fjEpWLx+pyD2sA6o4nOnOUtOhTlur1xblwCC&#10;ufio1Ia5dTHXDyUV+qUcIQemHwE5cZ/kniv+d1Cl14vrcwBzxnHMJRHNeT2WjIt++M7YV+5qXJSA&#10;r6X46NyP53v8GEsJjmKATilOncst03U0t0bm5mouVykRJJRipnH9P+ctcfwU+zNXzJtycV/a5mkO&#10;XiKxmvMp52uf9w7mAIEx6UcOsFD2sUu/uwZZzOW5Kehm9HvXqvYk4JxlYotSPpCqt6c5WS7fj31Z&#10;6sNKezwpQGxuLy6XGy/5rNx+wlIuGRPhlEBgObB+Lo+9BdhWAqmXAEopMCoG8MTgqhQgUyJhK82/&#10;cw6Uy+XFFVlQmu/mfr+slOpRKsSHzoGua159+CGPr1/z3ddf8flXX/HR61fgLAiBEHJQWJeDX3aI&#10;IX4yzmJsAD+3/YneWGRVsRcSYzsOz0/4vgNvscbhbY9SIIxDSD9kuWFiSanD9b2c8txRZdpaw/Pz&#10;M6fODJ+VE0BWCoHSasoHBA7nBFJrjm3Pqe3xskJUAiFB+IGYSwu67oS1DmkH8LcH6zxt32MsWA+O&#10;M1B8oHMKRFQCVKXC8zmPVBWb+wc+ePMGoTTGdCAExlo8sugzS/sWub2F0nxMCYVy4EchxEScMe2Z&#10;ixB7j5+RePq25cs//pHn779Bm46PXz6ybwSiP+GN4uA8ldYI4XDW8vC45eHFI9++e8vp9IxWQdle&#10;SElV12hjwQcgtjMG7KCiOsRxm2ZH1xugw3mLkILNbsvu7o7d/QPeC3768zf86pe/5KeffIwwB56f&#10;3nI4HAMIvj3hhzxRC4kxPdY5VFUjpUJIhfNDPOoDw0LrBUpKtKrCHoobie08SmnMMLfOjT7okYsw&#10;BlKykhRYHn839TmpP87l6bEfjwHbOVKiXB508Vk/v5c65+9LZDhz+/237IGXnid3r7Rtc3uxJYLQ&#10;1C/G8UZJfTw9h4g/P/ZFiUQmbRd5g6J3+r3SHqtPSEvT78Q5wVzeeCtQPCY+mss/x73MlIQsJbVL&#10;Y8Rc/JPOifj865a92tL+Qk6lOZ4nsUp27kwpR3aazvGc787l8blzr7kcpkTmUyIgKp1PpN8pnQEv&#10;gYJFIeYukRPm8u7Sfcc8LZ4juZgyR+ScroHxPnJuf35uP2DpfC3dU43330oEA7l99ZgQO5dnls4z&#10;S0DuXKy4RDSWErcvkVXlcre5vHacX+P75vLM6Z7uTAY77uX6gZkz9Sk54rVcu+XmYPy9pTVwfM7x&#10;rCXsp6hiTlLqp1yuN7eXnluD0zbLzYVbzn3TM6PVVltttdVWW2211VZbbbXVVlttBcCvttpqq622&#10;2mqrrbbaaqv9aMsdxs8pIS8xgc+BH+YKJcbPzrHKz4HMl9To50AauUPb0mF/SdEwB9hL22lJRQC4&#10;YKkfCwHmnrHE8D6rvLTQHun7p0UhKeD4/CzcXLSQGxNjSUu+wCcGIogI+ONmgTnX7+8T4Myo7OKK&#10;fVSy91HpLH0/V1QwN5bjYqSSglv8/tdKYfMFMfFcvlIKv1G5oDSv0+deAjGXiCdSooKxELxUCLNU&#10;NFm6dmns5sAoc8WXuTl70R6hZ6exKKJ5JKMRygCIl0Mh1RzwKatY64IKFUIS8CpDQTVgh6kQhI5G&#10;5W9RVLwtKcDlfEdaiBR/Ny50ys3dOVXDJb+d9msJCFIqVirN16UCo6UC3LTtUmWoXFvmCiLnxnH6&#10;7iUQXapENf47fZa43+WgUhYDc5bWj5JfjgtC4/GQiwmmtQ4CWHgcwkE7+2r98N4jkHhBADVzJkFB&#10;yFCQLWP1RB+NfzEpxGkpsdaDD4Dc1nR0XYdUsKkalFa83L/i9YdNUAh3hr4/cXj3A8fjO/pTx+nU&#10;8ts/fM53P7zj0PVIqah1Q9s9DergZirOc85hB+VBrTXCeyqt2G4amm3Nbrfj7u6O+7t7Ns2G7XbL&#10;ttlSVxVaCoRUCBxSBNyvI6iEBkUbUCK01FjU57wL+oJCBnC9B6GGuUtQWJTDN6QK/mKKU1RQoWdU&#10;D5xq3f2gfudCHwzFgxISoh45KLK7AbA7zpFl4Nnl2BKDWqMfvOZ5PIygSuscWjqM6TF9S9+f0NLj&#10;pMOabvJ53oURJaVAS4USQbWPqLBSCTDWwbgOCQHeBtU/24e2kjLwCIigKFSpht39I7u7e9DQ2x6L&#10;QSiomy1CbeiOzyihkUpjfY8LiAdMbzHeYpBsN3vq3Y7WeHor6C0I1+Mc9J3neOx4d2iR9Cghud/d&#10;8c27I9Z6nBPgBUoCzmK6oHhZNTW8C/O77Tq0rnBW8vx8GMaPQ0tFrRVy6I9T3/Hc90FVU2tEU9O7&#10;ADDHC7wTKKGx3uOFBzGoM7qeqq4Q9QYvBAJJpRSYPvTZsOhZa+l7Q9f1SKUDgMQZlK6oNzXbTYM1&#10;HaZv2d7d8+aTn/A//cP/yic/+UtUs6HtAug/AE+Cai5hGg8FrrGfGdc+j7EO0/eB4EIpKq1D0el7&#10;rAdzudZAwzAA0f1ZabCQM82DyuN3GGNoP8wHd0WUM4Lc/Og8pzX+HA+f59Y4ry5j57kYcimHjG0s&#10;CL+MVcQ0d873v3zesf1GAPoYz4fPiUkx03sb/DYBbBfWQcVIcpBZDS/a4KyyLKJ2ObdteCY5mxtM&#10;a5kQiFG9M1KPHO8z5jJpnJArkE5zhpK6/FwuPEfmcB2XnxW+R8KGECcIhDirul9c041rKYPv9Thv&#10;UeaS9GQce/F/YZzFABE/C7KPC+3DcylSUon8PoYYlDvPJFDx84xzY4k8Z8601sWcpEQWkyoBXsa/&#10;DOsl0TvG8yPvN3KAtRSgMEfcllMsv/Z747q9rFZfyqnivHMulp9Tl1/aD0pziZgEKiXLeN/3uP75&#10;DFhO8/iYLC2Ng0f/WPKfl/68DLqJ9wzSPGJuTy6XQ6bAkaX+SZVLc2Msl1+mAJZb9s1KoKwSyKns&#10;E9xE5hCrRo7ERLeQ+5UUTEt7GzkF2RHckhIxpoDFlLCQq/j6NrKT8P+XSvLpvuYc2D93r+we6wA0&#10;V4iBLErg/BSJsLu745PPfsLnv/9Xvn96ou8ttVZ4r9C6xvsB9OPslKt5QqJjncNbR9f1tKal2exo&#10;upZvvvwCc3eH8g4tBc50eNcPOYcZ/OgUAA5x2ZCXDH8SBHVlaxx2iG+10vQ2KIqrQQVeV1UgJnNn&#10;UjJjHIfjEedHwhhwSBCgpZ7SzaAALqadTu89p7answLrBAaPH8gAQtwsQARCpbbvQHpO3YmXr17y&#10;V5/+hI8+/QwvJM77oGg/xLelPX/8PLHp++yDjoQ3KXHN+LMeYmrvPX3fY71DV/Xw4hZnDe++/Y4v&#10;fv87ZHfksw9fQNeihKWzLaKu6U1QXz+dOnY7ycOLe+qmwv5gaa3haCXfHk686y2HzmCmflRoBU6H&#10;saSk5H77QF03fP7V1+C6kO/UmqrSPD6+ACH48MM3/Ptf/S2/+Nlf0B0OPB173h6feT6dAomYDeNK&#10;ibCfZ4zFGBvGtxBT3jHSTioRsuqu78ELmmbL8/ORqqpomi1SKryxOBcBet15r2OMeVOCglvU0nNq&#10;1SXCmhggXIqDUpKQJeKSW/bJ5q5zi0py0QdlAO25Pbm5+CIGU5b2zsdxnovPp7jDuSlsE0O+VtXV&#10;5MN7a4Z5E8j4vHMID0qoq/Uz7FoU8kU3vyblYk9EntzMkVe6LxFWp2Mu9gvXuWn5zGgO4JwCj+fO&#10;KuK/3wraTtsgN75SsprSmWhujKefj8830jgqnacxQWcuZk3B9ulYLZ25pmeSc2DmNE8t7bHfEj/n&#10;SIJKsenS+VuJHGyOhCz3zKmPLZ0Lxe095n9X87RwHhSTXaUx8BKZQA54Xzr/iPs8lyOUSInnzjyW&#10;yL211lmyrLStx/FeiidzuWrY9hr29sZzsmFfe0yRS+9+JuY7n22P8+nSx4mrdXCJFPIWouX3EQIY&#10;iUXiHKzkE0pnXml/j/2y5FNzBAwlsp3c2JsjNV/B76utttpqq6222mqrrbbaaqutdmkrAH611VZb&#10;bbXVVltttdVWW+3PtNyhZfy3W4GzS8D19G/pIWr69/Hfud+XnrdUlLL0nDkm8xyLfXqfUjFver9b&#10;CqpzBSY5myv8Gg/qR3BATpE+faZcf5ZUFS7b4gyWWSr6TdvoWjEq3z8puH5J7T3tm1TpK1YIHMFH&#10;pWeaU/GI27w0JtLrpMULcC50v3VcpNd8X1sq+EpB9fEcSIvp42fyw0BYUibP3Sv+uQSQj+8bF6fk&#10;VEhK83vuOdJxvjTf0mIqpdSVKtsc+Pf8TB4lzkWTpHM0fY7xfQrjrARyGK4YQJ7+EjQ8ql3GyoIp&#10;oDjn60rjMLd+lAqbSu3zY2zJl+WAR0tAvfS9U1DTnPphrv1KSvDpfFoiVZkb13Pr9RwBwFzx5wSw&#10;SOZh+h7v80zxfUbAR05p7kKlTskz0NrHI/vSnBsL4DyeSzCo4AKHODJMMKAdLi5qvAOp6FrD0+HA&#10;51/+ifuHPa9fvURIiZQKax1aC3b7fVCkMw2vX96jNSjnOT4dqOuG/+3/+D/5/Vff8PqDj9ludlSV&#10;pKpqqrqm3ukzoE9VCC8wvcEZi3E9337/PfY7h7FuALN7tNQ09Ya7/Z67+z37/Y6Hhzse7vfc3+3Z&#10;NBW62QRAswgFb1opwA2YD48YwB/ew1gzKAEnPBKPE0zgEI+YlLLB4/wAsvcBWXyOCYY+HYAhYz9L&#10;KRFJMXgAp47r4o+PN+P1/OzrmPxdUK+1OGtxxuC7no2SyErTtScMgAiACCnVBITBOZBh/GkV2k9J&#10;ibRmhDKjhaepq3APGVTgrbMIL+mtCQD4umF3/0C93dBbE5QvvUUoQdVsqJot7374gV21QVcNcAx9&#10;ISRiBNIhMX3P4ekAJ7hTD/j7HaqSdM7jRFAQO56OCAIovmm2uB8OnE4DIBxH7SU4H8aC6AfAf1C7&#10;FyoAxo9tR9t3Q1GpBBQMyoTWd3zx7fecrOHV/SPN44bTAA4aYzUR2ClwF2rQNoDg+55K1ehNTV3V&#10;QeUTkPrsA6UQaFXRbDZ0fY8XAqU1m6amqTRaSZwz7PZ73nz6GX/39//AT//qF8i64unwTGd6PGq4&#10;f0yUMIyNC78XYhw3+Jp+UKj0A0HM+P85f1ZSccoBAK/XDzG7Rs35zcsx76/W7Vgd6vIZ5ATeuCb+&#10;idfPeC1zF7FCbj0pARSWcoDz85H00dU3L94zxCtpO/oIDO8jL3+poJxbs2ICjsvC8jP4eARox/lK&#10;bo1OQRLOO4SUCCXxxifXO4/HFCgzR7YTv0dOoXVOITz+bApIz7X72DbnGC4Xq0d580A44+xI6DJ8&#10;9grMfrESZ9sxJTlLc7Wcgtvl2OXiWueCco+PlVA555nn//cTMcGPiUtz+d4t18qpToefXSHHnicg&#10;yxXDzxFI5VSe0+dL8woYwU0sxtNzudp8/lLKiUt7TPkxNbdnFCsVj350TiFz7v2EkFl/mAML5kDN&#10;SwSP4bnkFXBkvG5VVReqoqU5NtfGqQp9aSynfy/tvZXy7lvB1rfsj+XypOWc3i8S+c3lYrfspcZ7&#10;PuN+wZIy+9yeyNw+Salf5/ZCL/P/87ospbgiRfzRBBRiAFEO7Chh3AaCGFVVfPjmI37y059x+OEH&#10;vvjiSz558wbrJHW9RdDR9y3IQPDlnBxyF4G14x6GhBCyQ2d4+uZbxLFl39Rsao2UAiUVguH/hcTb&#10;QNAUwh+HdxYpNFoKrJN4IWm7I8Y46qrGuD6Ay22HNR7VqIhIY1SGt3ig7/sQvw5kTL21eD+skN7R&#10;2h5vHdY6nLEhP1LhuZyH3hicUIFIygtUtI5qKem8pW1bfnj+gU8+/pjN/T0ffPiGZrPDS4mbVJnP&#10;e0m5/YjSuE1JN2/1fXVdD+usDflhMtacdzjr0FojVci9AhGA4/j8zO9/+1u6p3d8sGugs+hNjdYC&#10;dluef3hL3dS0p47D8cR2t+F4bOm9oO0tX377ln/6wx9593TAdQ7bG2ql2WmFHPrBiDB2Kl1x19wj&#10;pMCb8EzWW1RVc/f4wP3dPc3ujr/7u3/PL//6Z2y04PDuO6wUdNZx6FqejgeeD8907REpBdYYjB9I&#10;96RC6QqlBEpJuq47t4MYs1Soqgo4stls2G43YSxLQUhMYy8VMvGxb1IF69x+9vsAzXPxyxLxx7gX&#10;lAJE5/xiGgMs+Y0LMtcB7SjkZa4gF0iJR5KkkeimpKC+RCgZn13lPhOT14zrem6PrNIaVVX0fSDg&#10;07qaPq+1pus6nPeB0mkidTzfSymFMeZMqCPzxC9pjhATTaaxXWndGK+pk7wyHQvpujZarAyftm26&#10;n58bc+PzGmOuiIrG9o1jt1wstbRnnIsR01g57sv4OUt7vLfkB/HYHuOmmAw7jhtKa+7cGU4u1svl&#10;F+m5zy3Eprm4Ml0zcmc0xpjie+Secc6HzZ29Lp0Hv89++5LSePz3Ekl7yWeM7RHPzdwciZ8rJn9O&#10;fW/J3+b+f44UqnQmmuYzSyQKt54P30LcdPH80zqQrHnOX27lD3tvY7vlzs1zfktKORAtnQlocgQE&#10;8Vgo9XkuhsqdVZfOa0qkiKV9w/T8NlWtXzrbTEH/6Tvn1vvcOdtSbrbaaqutttpqq6222mqrrbba&#10;aqudbQXAr7baaqutttpqq6222mqr/Zk2Vyw5p4r7Y+4zV6QQH6iOQJFYLet9Dkzja+YUK+J3zBVG&#10;5Nj330cNJy0med82n1P5nVOuHotq0kP+2ErF0PEzpEU5tyhbla55yxiaA9znimNi9b8UYB6PtbH/&#10;SyrW479zShu5fkrZ7uf6Ngd+XSJ8KI2pVPmx9Lzjz3GBw5yide73cSFICfx/pTq5qHzK7PPmCorS&#10;NkhBLymo+laV9xIoZEkxbhxzo3JC/Ozj35YK1rMqj6P6pxD4QRVIcFalvpp3BeXGuABwrt/G5439&#10;aqkAP/UFc0DpW/xJrs9vURJ/H4KN1I8urRk5wFHOh6XFTrnCrpyie7qWzvn1XMFl/IyxQuQtYKb4&#10;u7n+Lvn1EnBEDOM0Lc5Lx2LpueYsBWam/TqCVG9dS0cQVK54sDR+AujZI7zHGId1nt72fPn1N/z2&#10;t7/l1asXKF3RGYOSCmcDYOLUfj8oygms7WhPB57ffU8jBbWWVNpzPLzlT3/6N/7wp68QKKw17LZb&#10;Hh4faJoNzaZhu9ux3WypqoZKVtS1plYVzbZBSImSGmsMUiicCUpz7w4nvn9+wvQ91pqgoIujqWqa&#10;/ZYXL16y392x3+65vw//7bc7Kl0FlXulArhbV4GMo++DmjmOoLZsA0hlIsWAEfAmlUY4h8edgc+M&#10;irASi70aj2NhXUocMi4jsRrykrrTeVTmxv7ZfypkUOATgr7raZ+OSC/RSuNsAP9KpdHEiu9nEK2z&#10;FiElTVWhpaCuNE4IaqXYNEGRXEoBosJ5Sdu2dF2PUAoroNpvuX/5iK5rjHMYG8aXQlA3G+pmhzEO&#10;I0wAUTgXCvpFAEfUSiN1xbbZ8uLuDmU7jk/vaI9b9tUWazq8EFjT8/z0DqU8SlRorZBSYJzBDG22&#10;801Y451AIqnrGiFVAFcoiQParsOMam1YRBXiceMcRkhODr7+4chu/xDA98bibCAa0BNIdiiIlqGd&#10;rPeDwr3kcHqmFuMIc1QiKGRrAjjMOIcx/Vl1Tku2TcV2U7NRCq0Vu82W/cvX/O3/8D/yV7/8JULX&#10;PB9PnLp+0Bp1STxYjrMnPwxsN5vQ5+9BxJUWJo/KUrn1a3ymuIA5d48SiDBXXDznd9N7lNacdKrl&#10;4qRbY7r0/nOA7KX2LOeS7ipejcE4ac4Tf+aaCEZyJvTKx0y5GGEufpp+F+Hvc4RA44dKcdscOVns&#10;O3Pjo1SIPLZRTn0s9x7j+4+xby6/nO41APTGfvHk1cOW8sFLEoM0PuGiL3PjJs2/hYjaT0YkD4WY&#10;cPjXj97vmAePhXeLSSfOc2Fcu+J5GZNQCC5JH84kEJegEReNocuY6Jo0Ih0DbvLfcSx6/llM3xuJ&#10;ayYt54vfk83p5/L+0j6OED4ipbh8n1x+H3/mcoyPMcY1eUZp3oyfj8lByvmHH9pnzqfFxH6CmNxg&#10;JPIJxC3X5B25/bnSvtYSKGOObCinRpojvovJ75wPazpzeWhENjP1rw8xd8k/L+1bpcCMkt8sE5+J&#10;ab7IgQRJKS4IVmJfeUEKtgAwvR4jjkDE6KOY118AKGP/nsYP+TXXX8w1N8ax8cjxHimIPn+55jt3&#10;rSidy+vSubKU+8cuT0Tq1ef9JoeSEqVrNnf3fPyTv+CbL77g97/5R949H3jY36GEQwmFdR5nwTkx&#10;kbI4NxBn4FBAo2twHtN1tEfJrtL0wrCr9wF4LyRKV7hTj/OO3p9hxaFPg5q8syFetd7hncALifUG&#10;qSTWe6x3GOfRQiKGseOdxThLJQVSQI+l63os4LzAIcNnbA9O0/U9nTEIGQDvXW9RHnrjMBaMBzco&#10;nRob7qlUyLKsD+QBp0NLs6nY7vbs7x95/eYj6s2W3jis8QgvL8b31X4UAjf6n4EgSg6gLyEnyp9h&#10;/g1z1od9qkDQFT4f5n8AIjs81hlUpVBCghchR2QkIZU4HEIqqkoFJXjn8H3Hb3/zG95++QUfv3jg&#10;9cMe33d07YG6qtnWFf3TO7bNlt46no4n9n3H0/NblDH813/+V/73//s/8M2pp9rdo5HIznFfBQK4&#10;qhbgHLVv8KYbSL98IMTxgtZYUJpmt+PFq9cIqXnz+jUfvnrJZlPz9PZbnLdIBb0zHA5Hjk8H2sOJ&#10;46nF25C39QPpgJICOawzI1hZaUVd1yGvUZKqqWmNAQV1swl5ufBB3VYKhAdvHT7ZXyzFiXkVZpmQ&#10;Q+X9YhorXxyy0VQAACAASURBVMboZ/IpN4IBB85Ab93FGjWC80Pk4hEBxs0o1RtIIgY/lcTWwQ/5&#10;zD7AECMRKadP3x3WKGvBu/Bs4zoy+CvBNXnqRZzLSNQEwg9AXWeDz1Iy9INz9KbHuUD2E9TVz74N&#10;7wOBnlLheWUg1/CDT7UDMeO4xjgPQtVIpfACrDXYro/a39OdTigxxN7Sg7TgBGGAwGZTgwh7Bs6F&#10;+MY5j1JyiMGCzwn7HGIiDijlBs45ooXicg2PtlouSYtl2P+QAuHyKtHxOU0p78udb+TOr5ZUvOPc&#10;ZRqHhWum50Mx+HyONDq/Nl7HynPEdilJVu7dl0i1c+ttumef5kOl3DwFNqd7ECn5WJxfpYD1Emnr&#10;6AdTYO54v3jfxGfO7Er73CWl6jgXi89JSrly6Swqt8eSO48qnWOWfo6vEYPZc/59vL61bsgP8mMq&#10;FzPmziAvxtDgyPx5s2IgGwnkQHOk9XPxbxzDzhHKLxF+5YiyPB5smlb7bI4Un3ulzzMC5ONxOd1P&#10;irDPL0O8E497H+XaMV11eu2LnIopMUVEMZUcCNNiQgGlBmKgadNDRGuamEgABmQ+clgHrLUhB5MD&#10;Edu4nyBH0iifHYelnDzt2zj3ifeCcmQvczncrft9q6222mqrrbbaaqutttpqq63234utAPjVVltt&#10;tdVWW2211VZbbbU/w5aUtZeADUWgXAa8mH4/LvxIwRZp8UUJXL50z1wxV2ppQU0MbkyBjLeoW6d/&#10;yx0wl0CX8efTgovSM8T/xUoCc4DrUj+XwJRx8VL6LvGz3gL2Lx2u50DCKfAz/lw8hmJViVSJoXT/&#10;0UYQSVqklb5fDniSfi4uBorHc1oEMge8TsdRDhw7B+6Ni8hKag25/s/NoVuY/EtjvzQ/SyDtUvFX&#10;qQ+WxtnSWEu/kysISdsjVywXX/eWeZ2OGzsWYHsf1HaHmhZZBHCIWYKJnFJmSgyRa6MScGDu3rln&#10;yAEzYtDT+6r33TrOSsrmpb5d8uO5z6Sgh1vXvCXwe2k9TolYcsWIS2t5SfEjJYmZKyycrs0lUDBd&#10;x2/xFbn4IUfokSWBuQGMOc2/AdQoZOLLwotc3W8qMByK/qz3WAdff/ctv/6n3/Dy1Us+ePMhSIGx&#10;bgA2WKqqxgmPM4bOO6zpeH5+5k+ff4ESlkaDriq2G83p6QnkjsOhQ1WSw9MzX3zxRQBxaEXT1NTV&#10;ht12z939PZumYdNU1E3F3X7Pbrdnu9miK42qg5LhS/WIEx5rDH3XYlyPM4a2PfH0dODdu1MoznMg&#10;Zfiv0hUPDw/s93vu7nbs93dsN3vudvdsNg1Vralqha4qKr3BuwDMCP09EBVIgdIyKMcPoDw5+DE3&#10;KP9JJS8JehJCnesiW49z4mZ/M/yUH2MxAA+PGtTsn5+eOJ1apFL03Ym6bqgAIQeFd63QQiJV8MGT&#10;erF1OGupqwqMRW02PDzeUSmBMwZVaay3GGOm+3vvqZqGFx+84tWHr5FVRWcs1p5jgqpqUFUNQ5F7&#10;IDgIbSGlxDuBko5tI/n4zUs+ef2Kylt8+0yjBN3xBM4PRe49fe+QssIJj8dR1yoAKnwA3nspMNZS&#10;qTqo2SMxxnI6nrBe0DQNpg8q9bbv0Eqz2TTUdYP3nmPf8+54wlcVXlZYRAARiQCI8H4AbTiLFT6A&#10;3aRGBhQPuqroheXUtrRdx37boLRCikGZU0gMnr4PQICglKeotGLfNOz3G6SSPLx6zd/9z/8Lf/03&#10;f4tqtjydTlhnA5h/GKOXcSUX62EKaJPR+By+yATrLPjctKB//K5SKhtrpYDEUn5TKh7PxewxYG5u&#10;TUzj4iWCs7TI+5Y1KF1/c36/FA+myuJp3HC9VrisWtW4nuXimTLAu9x2KZBibl3zAwBmBH9LKZFa&#10;hWJ15y+KpMdnCP6PrCpjLi8pKSTPxUqpOnQOcJDewxcKyZdInuJ2T9ssBQgskfiMQJ0cGVoZzHr9&#10;3mdQ9/jenIl8iuQW75/7zI33y3eOwc/nNWwEv4//XT5PqX9FQcnwDKy+JIk5q6ZLKTNkBv4CgDU+&#10;VwyQzcWNl2q0l2Cg6z2e2/3EuV24IuvwUe50KwD5DOBN8yYuFOyvidn89P3Lf1+33Xj9PLGfICU4&#10;kFJdkbXk+rGUx+SeN/Yjowp8aa6kwI/U9+Z95pmQLQZZx/2aI6jzGQB8HMmNvja3x5PmMSVF2RwB&#10;Sm7dvfT1YxvK6VXCn5fV4Zf8UEqkMJJ9pb75lnU0zenOoPrzXJk8SETsM3iUCQATQLFlksaCV0v8&#10;CIugpYv28tF1kpxM6Ypmt+Plh2/48JNP+e6rL3k6HNhtNux2DUo5eqtpTw5vwOOQQmJdP31fKon2&#10;Gus9x9MJ4R1325qXjy+R0uO9DcDQgWTKOo8fyW/EGaBr3aBc7jzGGhCS3jg6Y/AjUYHWKEAIha4U&#10;WkkqrXHe0/UGLRxVXdP2PQ6NH3MjF/xtbwxtZ2iNC8BS6zn1lo2uQEqkqhBeBHBsby/GmRISL/y0&#10;ft/d3bPZ7Pjo40/59LPPsM5xbNswfgdSt+KYxF85WjeMJylkAMMP+YP3DoSfiNMEAQyNAOs81nmU&#10;DmRaBjgejjwfjhyPJ7rjEecNUga166bZsml27DcblATTd/zb7/6FP/7ut7zZ73n94iWP+w2n57c4&#10;22Ot43Q84vqeXaPxIhBjGeF527a8e/vM//Uf/wtfHkHuX/HkBcJ5pFP0nUNUFquhFqCUpNYbVKVp&#10;uxaPxHiPRbDZ3fH44gOsdWybisfHB5QUvHv7A6bvQUkOxyNffvE1h+cDpm1pD0e6Uz8AraE3PVKp&#10;ALqv9NSeWmvqzYa6bgYCg0AEcDgdkVqx3e2omiaAma0DN8RTERlJ3H/GmOK+6vW6lN9rP8cPIlrv&#10;RbIGDUDqiUhsAEeOvtydx1IKaBcInPCTQ5VyWmSJ/hnFC6NvUdFapBBCYowJudW03p0Vk0fHJ7xC&#10;EjDiAcDohzEqsR6QagDLx2tqIIrznoEAL/SVlhJjDW5YP5US6Hoz+FGHd+f5LAhtYYzDdBZjLcY6&#10;2vaE82GeaqXC703P6djy7umJ4+nE8dTRtkes6em7NuwHKUlTN+x2W+52O3b7Lft9zXa3pa62bJpt&#10;aJsOqkqjpAIUVVVPa433dgLey5E0EzDWIBgIV9N9MClgRml7+vcwWqa1FKbrlc50bjlrGH8ez1ji&#10;MX0Bjs7sJ+fOSuZIvtI8rLQHniNBTomhbzmzm4sjciQ+c0Sxc+eCue8t7S0s7bOVzlBycUNKRp2e&#10;q45A7zQvjXOG0jlnvA8wl//myAvmYt+c5Uifcv1VOt+Mx2Cpf+K90NyYjs/xzjF8INCI8494T6d0&#10;Dps7t4+JjVwUe8fXkMzn7Lm4PD0ni8HRpXa65Yzvgmg6E9vHeUhp7yt9xlz+E/drfI58Br/7gXQk&#10;rM9KqisygzgvdgO5NZ6rPDnXTxPR9rD/fLFvLqIxKc6515hXEeeF45ouA4kLyZ5SSso4vmuJRP8W&#10;YrJcjrV0FrTaaqutttpqq6222mqrrbbaaqutAPjVVltttdVWW2211VZbbbUfbTlwbU45PQdcSAFr&#10;6d+XrKT0nDKgLwH85sDVpc+Plh7cxgf7Y4HG+J0UGJ37Xq4YJtceORXG9O85kECp6Hl8l/TgPlay&#10;WBoH8fPmAD2lfr1JNXiBTX741NXnU3XL6/6LC+5j9bU8MKRc+Jxvj7TAI1VGT+dHTsF5LCSIgTpp&#10;W5TU8eLnkVKegXVwVTCTm9Pp+5UKslK10TnCiVJhwzyIxc+qWJbG9BLQfU75tOQTSkQCubmYu0+p&#10;UCdWysv5mhyAZ/o9EufdueDUz/syn5mPOaDbkqp9+h5zaqxz7bSksF0il0ivPzc+0zEy3jNHUBL/&#10;t+QD0++z0LYlwGAe6JJXl0nVhebUXpeK2XLPlI61WLEkR8QRz//YP2XXeEFxbpeUc3P+IyUKKcUR&#10;aZGp9OAHhoix+EsgBiWVa5XGEQR90Z9uVPy7VvKx1iJ9ADobL3j3dODXv/5HvIDtdsvx2LLfbTDG&#10;4oyj1hUOg5fjO8Ph2PH27ZE/ff413333FQ93NT/9i4/Yb2uEcVgMWiga3YQ4A8/z8wEsuM7z3B55&#10;9+7AF19+hbMG8Ohas6krdtstr16+CmD47Y4XD488PD5wt9+z3+/RLx5QUg4qXw4nJN4LbGfpug5j&#10;eo6HZ7re8N0PT3z+1dcIPM4E9bC63gSwcaXZ3+94uL/j8f6eh/s9D3d77vZ3NE1DVVUoNQC5hAgA&#10;i0HtV6pB0ZNQWD6CfbTWF3FXjkCkFJ+VfFAY2zcUzw3jpWs7TocjFk/nPD88PfH4EFTHvTFIrSZg&#10;m3ehWN95Bw5cH5Qq73c7vFLIqqauaqzrMaZHyMtiVeEFfd+z2++5e3hgf/cQFFJdUC6SWoGzSC1R&#10;lZ5A5EpJqqqite1UACmVoKrAmwO226AlmP6ERoFx44DH4ei6UJypK0HbG5yzdKcDxgcVS+ccBtB4&#10;cNC17dAPARhP1wWSA2sR3lPXNbXWSCF4OrWDUrzixf0DSivavg/zZuwXa0KdpwvAHusd2rkAZBea&#10;TdPgpeHQtoFsQGvwjrqqAoWCUggblPf0ACDeVJrdpmGz21Bvt2z29/y7v/8Hfv7Lf4febHh3OCC1&#10;OutXZZYiOaghuYyS4hJJV45IafzMCEIpKW2ln/cEEGDo13NBv8yoyJV8/lIMn4ullwDNIzBvLLA+&#10;v8/1GrYEgC/FWEvrV0oOlos7Y9B4LudIFb7SoulcMXwMiE3V0Ufly1KsEPuyESA0goWtdcE1DvNB&#10;DevdSFpwSbTms7nkHPg9badb8r24zeJrxu93vr+4Aj3PxZAMY1sQCrjTZy7FduV8QVypEF6qNvsi&#10;KUMc00gpMCZRcJ6KyZcVyP9b7rlc5ry5PI0JZBaDvZ3zxTwonZcltcs58Mbl2IJLILwo+oClfOcC&#10;SCHP4OI5UpGcQuQIRC761azSey7HvowvL8ecyOaWc3ncEmg4bYsYdFgCy8zlILm4PEceOKcOvJR/&#10;xX087ntk8+xhZIihU4UIFFlk9u7OSrv5vlMjiC5ZO1LiyJIvK71LvJ6k+y+35IJzgL0S+H2J1GGu&#10;zUtjIP1uTHKYflZG0zYGwQsiQMzVeprzg35WjXduzM+N4fh3cgCZSiURlebx1Ss++uwz/vSH3/NN&#10;13PsOrabelAZVmFOS4G3IZ8dY5ZAyiVRSg1kYB29BGssiiG3Ew7vDdaEXMgYe84fBtIzF1Dj9Mag&#10;x/zJBuIK71X42VnwoKTEOYsXcgKOmt4icaha03WWU2ugrvE+xIpaBrKnY99x6DsOvcEhaY2j1opt&#10;rTHWYn14tzFqlCqsBaPS8wj43W333N8FMrOPP/0UWdWc+i5orQuCOn0hPy/t7U5j2oXBJOUQIw33&#10;l6LCOzkovTuss0hV0dqetz98x5dffsVvfvMbfvevf+D7H95ieoPCoZRks9lQ1TW77Y4PXr3mxeMD&#10;m7rG9h1P337Fg9J88Oo1dd3Qmw4hwHQtx8MRaQ21UojtBl8pmv2eZwNff/fEf/ndH/nt9ydOcsPp&#10;bUdnQ5tpHE/ecLAnXvuGx03NVir22y27/Z6+d3gcvTGoumK3v0MiwcOnn37MJx+/4eHhDmNauq7l&#10;h+/f8utf/4Y//dsfUUJg2hbbtUgcwgu6rsN6z263o67rsK/Qu4mgtR7b14cFqm/7Yf5V3N3fTwD4&#10;qb8GBV41kGOKgfxgaZ+9pMg8gufC/oecSJm8H4HmYlCnjfdp1BATDH5JDnG192ipkXokbJvZmzrL&#10;5Qa1WwJ4XEoxgd6tCd5Jq3C/WOk24AcF3nm8lBOBx3h9az24QNgghEArgfNgrMWNBACM6smBXM0N&#10;atQQ8lTrHH3X0XYdxgQQu3WWrm3p2o6+64bvhz2iruvwPvgf0/W0Xcfp1HI4thxOpwl87gcyu3jf&#10;0jpH78zosVFSUmtJUykMjkrX7OotDw97fvj2G5pa0DQV1jq8D0QN2+2eqq7Y7bbc73Y0zZa6btBa&#10;o1QA7PvBR1W6CmMiAl/mAdwyG4/N7W1PP/s8TVNuTM6tHSVQ7Bzxby5OG89N0lgiB6SO33OJFDUm&#10;XcvFibcSt86piqc5ey4emsurc/cqxTFpfhzH67n2jvfV035J8+/4WnH8NapupwTI43ws5X1z69jS&#10;OffSeUkpr7mF0HZuv6N0nVLuukTodHlPP0vsXNpDLQHUR0D3LftLc+9xufd23p+PCRtzZNJL8XNp&#10;zzg+/53bgyrlDFeg/wiwn323iJxvJKgZx3d8v9j/pITeF9f2lyr15373F4RhOV8xWg60fvHsLijV&#10;p6SOOSB8Lpcs5cWlvr+FDHlVgF9ttdVWW2211VZbbbXVVltttbOtAPjVVltttdVWW2211VZbbbUf&#10;abeoPZcK8ucOuq9VPc+WU4MosfPHSlC5Q9hcscqPOUhN1QLTgoxbQMrxs9+iXLwECsmpKcwBbHKH&#10;1UvK53F/zIFQSwUgtxTgTCqIGQD3dWHL5bWVUhEgh8yzx3UaPvO76zaPnzEGYS4VPedA/CUigvSz&#10;I/Av1/85lbSS0mepqD0310rA9/T+sWLpkgpIqoQxN76XQC9zBUm3EmjMPfMt388V1OUAUiXFyiWl&#10;lvE+pYLQXH9eqJFEoNylor+SsncOPJaC41P1jpwq5FwhXsmn5Ar60nGbu0cM2M4BONLnnWuDFOBd&#10;mt+5d0jHfWn+zhUGzY2/JcKUWwhUcnMr/ew4fpxzk4JW6p9z752CX5RSg3ON5/cIMqLoP3NjpaRI&#10;P9ensTrJeRwP7WntBLqZ/u589rncAFwQQ0F5fP2xmM0D1jj+5Z/+BdNbHl+9RBDAct4BUuCFwDhH&#10;b7vB74c17t27A//yuz/wm3/+Pf/2h9/y4asdH33wwN1uh5IC6z0oibEe6yy60tzt70P/OIsS4lxw&#10;LsI79H1HezIcnr7n8z99HVRDhaCpava7bVCK3264u9vz8uVLPnj9AS9ePFJvmqAwriruH+5RUuH8&#10;C3pjg6Jhd6JrW07HE11r6HtDZzvMyfDu8Mzvf/8HvLVopagrRV3XbDcbttst+/2eZtOw3ex48eIl&#10;Lx4f2G4bmirIzFtj8a6/HFvRGjKu7eN4DAQN7oLY5VJVNq9iHSvgpkDCCxFVD+3pFFT7+gBa1nXN&#10;wbQoq9BSw8lDXaHrGiVk+L53OONomg1brWi7Dq8kQgmc7XHeIt2ZuGRcm/quRzhP3TQ8Pj6y2+3C&#10;OCUoUUJQWqzrmoeHhymM0UpTNw2cBiU4cS6ab08n2uOJelPjvaA9GdQAlnTeU2+2tKcjx3cHNrug&#10;+tOejjjTU1VbPILu1CIrhbI9iDBug0JshTEOL2xQevSeRv9/7L1psyNHlqb3+BIRAC7uzUxmJpOs&#10;IovVrJ5eZrG2MZNkJpPMpL87WuZPjGRjJtmM1D013VMsFqu4ZiZzvSsQ4Zs+eATgiOseANn6NB2n&#10;jHVvXgABDw9fzjl+3vfVLKoaJTRSRGBRCJ4PHl6AqJBiUMuMIBvdg8yD9/jgsf0clFISgM4Y2q6l&#10;aZZUTU0gsKwbtrc3OO+pqgqpNaFt8daBC9SNZr1ccLZe0SwbHn74jH/5N/8Nn372ObppuL69xQWH&#10;cv16Z2wsGCUPwpoqTM2pSQ1raE4BPFU1KwHWD3yIzDon+nEsj4AWS8ROuaLpnPJ8iSho78ek8y31&#10;GUJ2PU99+5ICXMlnGffZ8J058HoOrBtfc/f2rSkCgPGzSEk5UsDvGABYindOIXcKIez2phACMgPK&#10;jP1VLlYvFeZPKX7mSJtyMV1p7KfPZPxaiXRgALfugA79Ohh82BMWMF3MfnhPAe9Fdg+IQC2KvvOY&#10;fMz7+wBVJfesNSXfseRXnWpTpGaleCeE8d+HNudzJ+N5Nc6NlOL0PFkRQK+IzH2F83RfHoNjSsAD&#10;cYKa6Pi1nM+d842n+nX8uZTo41hO5FgeYGou5YgYUpKUwWdJx3U6B8f5s/ia2I338RqZkrqU9oqp&#10;HFzufsZr+jGClfGYKsUwoR/gw6dUsq7ITF5iSlW9NMfu7a9CFPeDnxLTTs3d3F49lZPMkcKdSiQ6&#10;VmjM7bMDaUscf/fJNUpgnPvrxGFsF8J0PrA0LnJ7aLo+OedoTUelK4JUfPDhMx58+Iz3l5fc3N6h&#10;hOBs2QCRHMpbh/OH4MWhgd57JFBXFUpGtWjvA0qGnqTK0XUGay3GGEIPjrcu+rBRFT6SeEWvSESF&#10;cAfeCzz0sVv03UKvGB9QGNuhhEJIhUdyu9kgVFR/H1TAgwDjLFtjsQFM8FjnUU2DdY7WGryz2OAj&#10;IN+6qAgvI1GiIICU1FVNoxWqkizqBQ8ePOKjjz6KEOWeHDTej0OE6bUyp+CqlWYA3ksN1hl8FCXH&#10;WAfB0xnDtmu5vL7m5cuXfPXHP/HHr7/m7Zs3/TU1Umq00shKEhDcbTrCbcvV5R3PX7wCIVBSUCvJ&#10;Qgo+//hD3t1tWK0aGuFQSmJcJDRY9H6SUA2Xd1u+fvcj77ZbvnlzyQ/v7rjzFa3tMKZfPyX4YCFY&#10;Lu86rja3/PLJB3ywXHCuNFZqbo3DGkPrLav1OcvlAiUrPv31r/j1rz7h8QcPUNJzu7nj7uaW7775&#10;lm+//hbXbjlfNvhuS3AdlQRrPVLEfKqWUfFb9UquxnSRYCwEvPN47+L4cR4pFGerNevzc3Rd45J1&#10;cgzmDdJPnt+kQNIdWSRR2XvIUwy5k7EPqFVsq3W2z6fE96qeaG4YU4GwA8EjJW5Yv6UieEfwbg+O&#10;DezA/ux+9Lk1IRHISDhAfF4ECC7gne3Xrh6ULQWmdRhvItlETyhhjIn/WfDWE7zHeYuxBuMdznta&#10;02GMxZiovm56YrjgHNt2y2azjXM4hHhN6zDWYpIcxbBXOWeRQqJ0bGwUt/coMcy5CFgUSlDVNSpE&#10;0pGqqqiq6iCycPioPh8XJmSIJBhBBayxLFcLmlrzm1//kl//6hcsGkXXdlxf33K7abndtlzf3rC5&#10;veZtHz81zYrVaslqtaRpaqpFQ1XHtVOJgNYKpfpxlyEjJYn/poDCRf8rnHZ2MHWOmPr06e/j+LxE&#10;4F3K2U/t7bk8+bFzjtJen8t3js+dps5O7sfGx/PWxwj9pvztXG6t5OOk95MSuY1B8bm4LX0mQz5l&#10;rBY/+H/jHEF6JlHKR0ydf51KnlUiysv5aKU+LOWvp86JSwQFw/lcmcx4+qw3d4ady8UT0839/BVF&#10;IotTfdxjeZlSvcGp8y+9zi4XHI6TT5XO66biiFIeYNd3PmTP3sdnT0OeNDsHR37xcPYSMqTDMV+b&#10;JyQZXkvB+Acx5SjPNrVG5glS8mRf6Ro9Xqt/Skw122yzzTbbbLPNNttss80222z/lG0GwM8222yz&#10;zTbbbLPNNttss/0jbVxcUlLizX1ueM+pKrnp61MH48Nh7VD0kFO/+6n3WGrTWFGrVOhx6oHtVKHE&#10;lPpy+ve0uDwthh6z5E8V7o/JAUoK3eNiifsgw3BPTXiKCT7+HIro03saF8TslRf39athUp39lDE4&#10;fn6lgoi0yDtXZJP2z5gQ4ZR+Ptbv4/eWihHGRb7j6+RUIMf3ewxEWyo6yc2FY3ZMDS/3t6l1Zkz+&#10;MAb+H1P5zvVFrjglvXapuCTXz2khWKn/cgVJ94q3h7HEXr3aB4+UYgfQ2l2XsFPbGYqg9nNqGrg9&#10;RXSQgqVL6i/jdXOsaD7us5x60Jh8YgqIXer7Y+CiKRW6KaKHU5/7VJF/adyV3pO7/2P9MLW+5PbK&#10;tDhpr4wqjxYPjhUfY33c6DP9qBQiFvvuAIXDJwYBsBAL6JWSO+BZtj/7/9+N2b6Ae6jKG4B2PkSl&#10;bu9iMblUyb4zvH344r5IWyrRtyfQz7ZYVGYdSiuUVgjr+IcvfsfrN2959OQJq+WSqi9q99ZivEAq&#10;ie0VyaSQaF2x2Wx59/6Sr7/+hi+//IpFo3n6+BmrZsmzxx/w4ME5z99tQGi0Vti+QFsQlfWccztw&#10;fqUrXPB0XUutK6q6BgR3t3exeNsH2tbQbqPiXAiBvhobKQVKaVQtWC1XPHnyhGdPn/Hw4QOWywV1&#10;VbNYndE0NcvliovzC0DugSHWYHqwc9WPE2stXdfRtluuX7/Dvng1PAkqVfPkyQd88PgBn/3qlzx6&#10;eMHZakUlFV3X9qqFnq21SCGomwapq/3ICQGlNRUV3rsDv3Q3NvpnFkK8VlSyE3sFu4P55Pt1dL9e&#10;emu5u73m9uYKLQTOWhbLBUhBXdUooaiEQDpHpRRNXeFMh9YaXWvqqo6KilLSWtMr8bFTuA8+LshS&#10;SryISshVVbFcrXj06BFN0+B82A/MEAE5stF03lLVFUorrPNUqkLpCtHFYv8IqNBUlcaYDqMkIkhC&#10;8Lh+H7DWsd2aqHrnPTe3t6xWZyyXS87PH9Aax7aLYAEtoKPDIfr9xce2CxnvA1jUNcu6oqkUVa/S&#10;50PAmI5G69i53uH6AlwlRQRJSIENURnSA5XWICWd89xsW7atQdWLCCAiEk1sNy11vWC5qpBC4m0E&#10;FtRVxcV6zcP1GYvzMx5++JS/+W//O54++yUoTWdsVOPcPQe7AwwGxuAuh/f3/Zj7YMOQXc9TYpj0&#10;86miVWnvSNXf+6UpfTF+Z6KSNd5Tcqr1cT3PAZ1TMOuhKSVHoLaw+7dIiBbSa00VfU8BA0uqUKkC&#10;+uH+SFL8HufOoIB9SHQ1qGJLUgXtMXBzHL+khBlSil0fDUQZ49uM+/HetzpGWrbvgwxII3nmY1Ke&#10;nN96PG6TyefCiLQg2YvDvr+8D6ORJw78xbHPPVx7TDQ35T/u1J9jB8a/KREJMZJxOXzlMH73KnaH&#10;wOvheY4BGcPziwq+vSIue8B+/K/fJ6Tq358+M48PgxpqSJ5/dob+rALtU+ZNDvx6DExbArbf/9s0&#10;Kd4UGV2urSkh1XhMDErM92PRQwBGqgA/jnlT1csp4ob7PvFpxGz7fhb3lGqnnuGxvFX6/Maq8jsQ&#10;w0GbO78aZgAAIABJREFU409jzAGpShrXDsQN47gxlwtLx3UJyPBTACW5MZiLY3KgodIz2vtxSbQg&#10;QjIO9ntRaf2bakMKqsoTO/y0nNIxoF9pPBwHwu/3OaXUpLJnKW+Tgs1y7zu27ozn9JEZcDJZXIks&#10;dTwm0u8ePqdEBGQ64VG64uzigr/85/+Clz88Z9NZNp2j0g4pFKqPA5VSByRGO7+lB9pWSkW/Xmms&#10;iWrunbN4D8753f7nQ1RUTmNM7wO2BytJpSJQuY9nnY8kaiAwzhKCxIsAVL1CuovP2EpsCDHOUSoq&#10;eOMxZlCej3N50TQ4G1ivVqzXS6QIbDuD62OigbQtkmj4GMNKidaC9XpF01QgJR9//EuePnmKFwpn&#10;u6jUDrsYWUwoG4+Bj0McL6UEEbC9yn1AcHt3x6sfX/Ljy1c8f/GC5y9e8PLlSy5vblk1C9arJQ/X&#10;D1FaUumm91UUNnRY63HW40VU/0YIjLd0LtAagdGS333zHa/evefzj5/y648+4OHZktCsuHp9iZWC&#10;83rJxnT8l29f8/zqlktjubaeLTXbYd2UA7lGJFXbdh0hWKDm3dbjQof1l/gguFm1BGdZrpas12uW&#10;6zOePPmQT3/5Cx6erwm24827K67ev+f1qzd89/U33L5/z4P1kgqP67bYPsbFB5QQKK2olOpzdKIn&#10;YpBoFYmurI1xSyQZEFjnWFU19WJJEJHMzAWBD1HFPPRkQrIfD/E57dV/9/N4mHcCrSuUirkEj9/5&#10;zN55bB+vKqV3+4muNEJKjDEIoaJ6uB/WZLED1ak+zzIA4Z33+LDPRypVgQ94b/cbvY9zasgTORd/&#10;c95ze3cbcw0e2m1L2xq8txHEbgxd13F7e0fbttG3lNC2W7bbDV0fz0ZQu8e7fR7EE+NgqVUEEQqB&#10;7MfisOeI3k8UiEh6Qeh/l6i6QatetV1KtJA7wreosC7wzu2ejZYSY20cB4M3KqLivPMO07W02w3W&#10;WrbtNs4xoTDO4V2c18FapAggPcE7PvvkI/7lX/1r/of//l/z9NEDjGl5+/YdQnoWqxr7Y8dWCoRS&#10;cax42Gxuub29pm23+OBwwKNHT/jVp5/x5NEHu1EilCT4MjnaMYLRUl44D52dzsOWzi7GefpTgOyl&#10;s8ZjBLKHMSInkVSPr5sjzC19X6kvSwTIpRzzqXnp3FnTFLHtlD83BobnlKchkr0MhKIkeWGBmGzD&#10;kFc5RpI8JpzOkg4Wzt3GJEunPIuSnzWOkXLXSc9Qc+eIU77j/XEkEr9ZZNXTTz0vH5Mt5IDNx0iG&#10;p/zi9Hwudx6bI78rkU3fO+888bw19W2GmOxYXcPYPx6vDcM6Gsk9/Q5YnsbE9+OPgfQyzVofJp9y&#10;SvNCiiLBxZjgICWlTFXs+6zQJFFa7hw1t0ZPEQgci7WOraGzzTbbbLPNNttss80222yzzfZP2WYA&#10;/GyzzTbbbLPNNttss80228+0Y+rgxz5XKpAogbzH3zOlDjB1MJ0C+KYA0yUFxVzRxNTBbUlpZfye&#10;YyrNJcXpU66Ra8sUwcCpB8u55zYGBY/fN9VX+++VozHAvT7YF3mHSaX18fVzoM3DIsA90CNXKFAa&#10;o8fGca7/pxTKxmpjOZWlcRvSPhrPixKwZwyimCrcGqtQlAqjcu08RRHxFNWUEqggd63S+4aiqxx5&#10;xVgtXPQFp6cowAw2jM1ScVJalFMC30/N53ER++5ZEMGaA3xvGMkyAafvx7/vcZR+GO2EE4r3SuCI&#10;lHCjdI1jpBuldSotXsqpYxwr+Bqeea6o69h6WVKmTK95bE0bj8ESQD1XVJebQ7m1XyYAyKnCwFOU&#10;4o/tDTlikxwYIi2m8j2glXurrO8Bp3t1y1h+LHoAfCzo3iuuR+i5FFEJe7wW+R7AQAps3oEI9+i5&#10;IKMae5ACRQ9idMn1BuB9j7iLXx3B4UGEXfGcCCClBqmiGrZ3fPPdD3z19dfUiwVKyx3oIqqEebwU&#10;iCBRSqOFwofAZrPh9vaWP/3pj/zx66+53dzSLB8h6yVVXVNXgtVygX97hwqhV/MjKozvitX0DuCH&#10;8ChAS0XwYDrTE2JAXTeIAFaruA4KiXcO6+wOEGWNxZmA3Tiu3l7y1Rd/SPYBRbNacnFxzsMHDzg/&#10;v+D8/JyzszWr1Zq6qVksGpbLhrqukFIgBVgXi9K98ztFw67t2G5bbre3XH1zyY+vX7Fen7FeLblY&#10;LVEqAutv7+7ouqiCV1U1Z2drHj58yMMHF6xWSyqlI1BRRcCiDyCV3vEXRKBwBJdI34MXg4ShH4VM&#10;1pWkeFDEIndrtmw3t7TbW1QVFaS981ysL1hWTRxD3hOspdISJSUO6DpD0B6tFVJq6romKIn1Hhc8&#10;oicz0FpFVTfpUVLhAVkpzs7OqOsGKTUehQ8SlGB7d8f3z3/gD19+wZuvv2ahGyxghcAEiQ8KhMMF&#10;R0BTNxWLpupVDQMi+Nhe76h1jZSazbZDCE9nItHAZtMSggKhcMGAjOAfZwNdMKimiYp2vUJ7VKmO&#10;z/ribMWqrlgohcBivGNrWjwRxDGQSgwrjfMRItTZrl9bZC8pJTHO01rH5bajcw5hLLXSeOe4be8w&#10;1qNUxcX6HBGgvd2wUZLzRw948OghTz98zOMPn/HXf/M3fPD0Ga33dKZja9q4nvix8tb9fWUPLC8T&#10;DZX2ucGHmFISy/lUWdKi9N/e7/bsztp7MUppD94XBA9qr3vfN75fTuzX+9f7pfUe0VNpPyupTud8&#10;tFNim/0etFvpe4Cgx5iuQGDli/55Sdl33/NyF58M8eO+gNhn2iiA+wq7B6peo+9MwfRp+0tKbIcA&#10;8OPKggP4aQ9eH4BQZOK/tF1hAlx8qB46fnYpuPlov4eQgH9c4uemPs2hGvb9+CsPtkjB7fFzbtfn&#10;h88l3lMEvu+Lz8fPyuOSZ5T6USlY/+cpwI+Jn47N5Vz/lojmSn7m4Vxl9PzFSeSBObK98Wu5/EkK&#10;5s75oSWgUPrvsXrc/jriYI6cmqPK32s4GAvHrpmOh6n4sQSIGsDO6fcPBBa5+CEXT6akFsdyB6nv&#10;XloTj8XBY5LAUlxWGs9lojuS+Th+jzzpOeZyHacQouXamNvXSm0/NUd3SryseyDrT8m7puB3KBPv&#10;TJG7TamhnhpL7vuPLEnnfRKd6faJyM4S1aMDCKXQ9YLHT5/x+V/8JX//H/4Dtmu53WxZLSIJmHe2&#10;Jz+y6EohZA+49Z7g6UlP4jjp2o5w5hGiAu+wNuB9JIxKSUKkkjjX+zOyV2z3liACps8fxZgnJP5u&#10;3wda9EBciRIRJG98BI4rHdXgkQKtdcwtRXZDRIBVs6RZax5eXNBIQbBdjJCFjErTRMVwxKAeCqqC&#10;5VnF2VmDkoqqWfLZZ59RVQuuty3G2B6wH79jIDcSCUHQVI5b9GBhXVUEHMYYvvvhOf/xP/4df/jq&#10;a57/8COXl1e0bfT1V6szhBCsqhVSVGgtqSpFVVdIoXDeYU3vD2nVx2ca6zqUZ5cn6KxnYzre3234&#10;7uVLfruquVgtEM6hXeDTJ08Ij1bcBMGb1vHt5ZYNki44nLcg43fUTd0rcvePSweq+pz1aoUVkivr&#10;sHcRBH+3Nfzy8UPWDx7ywaMHrB485IMnj7g4P6PRimAN71695Pn3z7m8vOLF99/jTceqPqPd3nJ3&#10;e4XzliAUQoQYx/bAcq0USmmciH5G8DHmHJa6mAePgNCz9ZoHDx4QemIFLwJCSbSqY1w5gEyFwEZU&#10;fO9sxp9Ns0CNwHcRdO7wuJ40MJI5SKF7LywSYrkQaDcRnB3J3DzeGggDwDXgrI/vNS2b7TbmApyl&#10;M4a7zYa2NZgugtGDtTgXVdadszg7AOWBIIZwHhei0rr3oQdjB4KP+aPBzxdCoKsarSu8c3hnUCr6&#10;7zHmVqAEtZa7fM8QIyMHdqudmxwB6gG00gQVzyFM1/Xt8D1hROzTIJOzCj+AOeNr3luctTvVYWsM&#10;m80GH3xPquF3xHjD/LI29odSCucicdMQvWmt0FKglUIq+PjZB3zyy8f8q3/xZzw6r3n36gf+9j//&#10;A//vb3/L3XZD06yomzOaxTlNvdzlj4a4RkpJu93y9uo9r16/4eb6ln/1L/4lHz59vFOzDxky2JDk&#10;zqfjqYKvFPI+Y2k/n/JJSz5x6RxrvL+N98oS8LPku5TA8Mf22SmfMHeWkzs/OAbmPubHTX221PYc&#10;CHkqdiFZl3xPBLG7R0bsckkcHjJ9mANxl86oxyS/6fMekyXkfJKU4Ld0ZlrydXPjJ41ZcmdTQ2wz&#10;VrsvkVyV/Nr0foWQBzmLXF4hdwaciy9z5NYlYHPpDK80ptJz+jGZxZSPnhvD98i/hrOBg/xanizi&#10;2JljyZcukWRHH2lIusij5+q78z2RUISMYvQ0Ziv1wZgYPSWKOLrWErKkAj+1DqREBlGKL4bfh/Uh&#10;jRdmm2222WabbbbZZpttttlmm222vc0A+Nlmm2222WabbbbZZptttp9ppxx8ToEWht9zAN9cwXau&#10;2CNXMDz+njFQstTOXNvkqODvGAD/1P5KP1di7B9AM0NxxPjwPgfkzt3PT7VcgUPuPo6pyadFHePC&#10;kVjA5QpFDHlQ9vi5nqoonlraZyWlgLFa9tTYHX7mFNdKY2OsWpfe35Ry8xRBQkmt4aeQROSUyX/K&#10;eD/1WZwKcj9236U2lsBk4+8YCjiGoorSWjJWFSwRHoyVFXP3mVNVH4/J0pqRIzPI3NgO9hsScGE4&#10;0hfDvBP9OjMG8Kfq38fmXUmNPVeQUxpH4+LJ8VpXUowbj59xEdtPGaf314VywVZuDuZAPuMCo1Pb&#10;NFW0mVOPmZo3JdW/ErChNC9yxaW5+y+BGYbxSobc5LB4LgLaY1G/6NVMYtG3RGb2gzB5PSmTPu/f&#10;HnoQbK6QdHwPu99lXD8qpVFK44Ftu+X6+obf/f4PSF3x4NEHyKqKKoAhAZ0Oc0oEtu2WbRfV7V68&#10;fMmXv/8j11c3eNerjQqNEIpaV6xWK4J/hfUGpNwBYdLnIpI9iSB2xY5SCSSKrm2jivegsCvVDhRY&#10;VXqngqil2hXcRSW8PTlAEIKuM/z442vevH2PMxZrDVIpmmbB2WrJcrlkuWxYLBacna1YX5xxtlqx&#10;WC5YLBas12uqqqJuapZnZ1hjadsOYwzv3t/y6vUl+BalFHXTcHa2RgjF++sbbm9eY61FSclqtWS1&#10;WFDXFd4HlFbUdc35+Tnn5+csFksWTc3ZqonfV1VIFfbg3yDwzuO8RYSo+qf0UNgfiRastWy3HV1r&#10;MK3ZKfV12y1uvUYvNU1V0W02OALGOqQQGGsxXYtSUZlPSAlSghN0xoIail7FDmxfaU2QEkGDUJLl&#10;6gyk5q6zbLqWP33zHf/l91/ww/c/8NUfv+LVq5f8+vET/uIXn7ANjttNy5t3l9zc3UXQ+6LBISKI&#10;3QdscHTCIp1H9wX0zrk4/gVoHRWXjYfO3LFtLZvNFhui6qJDYIVD66i2bq1HyKjoLpSgaWqUhNVy&#10;QS0EtYrj9HqzZdtukVUdwUo+glBdUoR74FPK2F/Dz223YbPZsLpYU9cK3yvhddstD84vEBKs62h6&#10;5cLzBxecna/56JNf8NHHz/jzv/wrPnj6jK33tMZiEzX2VGk3t97u18bTgY/jPbu0d55C2lXaJ+6D&#10;p8XJPlP0e/y9OGxYc2OBdBj5Sw6l5IFqW4mcJd1Pcv5xDvw8BnVOqQiOi+1zvsVAXDTee0+JE+77&#10;gfu9Y1yEnapbT/n5KUHBWG1+788MBG2yJwJLVcXT/W0ofvY9QI3J53DoLw3Xu6/gWPINygXn++Lk&#10;sQ88KKv/VPXfcU5gPx78PTK6Y37S0P+D2u/Ypy/5THngfJjs39y8/bkA+JKS2qBCPrzHO9/PVRJS&#10;C3HPD0779n5RP/sYQJAAVH22X9LbGZPTlXzCVE2uNK8P73lP7DDl4+f8/QjsICF1GIhL7o2OydxH&#10;mYjKj4gCxAE4m10M5n8S2FkcAMpCr/KsRmtAvHZcPwZAbT622o/X3Np3P77NXeOntv9YDHOMCC83&#10;z/LgGMlARhDHrJxUG03XgvE9p2CVUgyQW/en8pnldufH8+G1QzK3xutu2O29pZhtDJIa1OJTINWx&#10;GO7U53r4fnFA4DImkhz2nZ2SawYgd4wkIcloHPzLWYdC4mXcN3VV88tPfsWLb77jzQ/fY2yHMZZa&#10;RQIYpSQI3S8zYgfedN4ipMBaj1VDvGQJiwZnBSFIrI2g7qqqaTsTfQ3vd0DsEEJUfFaiB+VGAK9x&#10;NgJWk1jT+xjLOh+w1qN7RfbgPG3XRQKqXsETIdBK04kInFVSoYWg0YpaQLCGrt2iVYV3w7juCVKE&#10;jMrg3nGmGx6sz1guKq4ub/jsN/+Mjz76BZ1zWO8iwFwMxG9iRxA2yHTHYSgOnnk6v6RUKCUJ0rPZ&#10;bvntb/+e/+1//7d8881zrIuq1lIpKl0jBNzc3LJen+GCpzUdi+UaXSmMNSjlaRZLgpIY47DWEYKN&#10;8UMgEsh5h3UuKt37gHOeFsfN22vcDz9SIXh4dk4XajZB8/zlc/7+T9/wautpzi8QEAH3TdXPRXAh&#10;qr8LKfngg8fUdR2J2/DopiGIwJvNlq675BcfPWO1XLFen7FcNZyfLVkva2olePHqDd998y3tdsur&#10;ly+5fPeG9WrB3e0tV+/f0nUtSsb8gZKKutJ4ArbrqLRGCYEN7ElhherHvkMphXUWVVV88OQJq/Uq&#10;EqfpGt2vE85ZBAJdV7gQxyI9ARAQ78l5NpdXiN5nHtbHYZzbEIHqXddxfX3DdhMV652NeQFjDM5G&#10;0gQh+njaGNptF6eXB9NZnHMomfhcQuC8ozOmB+WDUpK60lEt3dk4o3Td+7iyH3wCpTRBevSiQQUI&#10;vs9zCNUrvUcCCKlkBKuHgLcW27U4H+/R+rBLQXkf7yU4TyCS01nv2G5brLH7OBHQUuO8ozUtgRBJ&#10;/XpAZdcZrLNopQg96YV3DtkDdwlgrcE5h04Afc7Haysl9iDHHiQZ+rYprZEyEkAsmgbVz2nrA95F&#10;Qg7nO9brNU8eP+Dzzz/hwycP6La33N3d8Pzlc+5MS7Na0TQrBBXOBTrnkd4jepIM5yKxQGcM1hi2&#10;reX7H77n/OKChw8vWJ81BLcngwuAVH28mDlbSbxLBtTmLv/Gfv9GsAeFFvL5Y7/9GLj9FD88JHuK&#10;kILgI8HkQE6Qxvy5eyvFojlwcS4OLvkcU+rYpZj/dHLhnoDFHyfvOUZ6m+boxz5cSWF93BdVVd17&#10;1n4A3I781jFZ2/j849ScyrEYsJSDKflwub6Z8q1yeZBcvnwqH1I6syqdFaQ+5kDIMSZ2/zlnxVOx&#10;/RQh39R4OxgL3hfzG1P9kcaW9/Jjoic66dcmOZrfuXFayhPmnllK7lA6A+sdubijJzm1EonYjsw3&#10;yeEg+rVV5M8Dd2Lw/VwX9KS8ab5hIC/p37fr64GDwh/OxTEQ/tSxkhMfKK0JY4LMcT/+nLzKbLPN&#10;Nttss80222yzzTbbbLP912wzAH622WabbbbZZpttttlmm+0fYSX1pFxxZ6ngtHRNIKvQfOzQc6ot&#10;xxQDcpYWp8iMAs4xVaSxnaKoMD4sTtt7ijr7T21TqQ+mCnhLr4/bmmtPDjxfVmTPF8jfY/P/iYCk&#10;cvEF3K8kmFYL+ynq4OnfcwXXpUKPU4uQc4oM9wEC4V47UpW5EkHAVFHLMVWGsQpbab5OqUudMpdK&#10;AJbx+48VOqXtSRVVx881BzbJPf/cdadIJMbtLSkmHFzTe8JQoDwoRoTDe8iB5sJONTsP5tqPy3AP&#10;/JKqL5b6e+pZTamqlMZ3ac0/VmiYPvsceKq0XuWA8GlfjcFs6TzOkXeU/p2771NIEcYFYinoYWqt&#10;KO3X4zGcU5scrx+5vSE35w+/Ow8kORgrSQVXoC/UCiGqnifFl7t7DdnlewQMigrgOVWXdGw47/F9&#10;gfQOOM8esByVAqNyd9t13G7u+N2XX3J9t+Hxk6coXcfi6wFk7kMEN4RYsGZai7VR4ezN63f87ndf&#10;8uOr19zcbHAuYIzFh6i0pnXFarnEO0el9K4YbFCnUlrv14C+uFgoSSASzlRVhXMGgK5tsd6j+mLS&#10;AQyyUxwLAcEAwgooJaiqaj/mRVRY34ECgqduGpyxPWCk4927d8CelEGoqDajlKKuKpqmYbVacX5x&#10;wcXFBefnFywWZ9RVg64qmsWKurmgriqqRRMBeT6wWIOXFV3X4a2ndWBuO/z1Bucc1nZRvb4fD1pr&#10;6kpRa8H67ILHjx/z9Oljzs9XNE1UgavrhrpqkEIhRYjKbT4gkD1ZQcB2ntubO5z1aF0DURn98uqa&#10;rjVcrNfgHM46jHM4X/eF7YGA3KtGi3jtzljwgkpqvPME6RFKIIgKclopqqbh5nbD7778ivd3/5nf&#10;/sPv+fKrP/Hu8gYlVa9it8aIhhdXd1xvbthst7TW4ANUreG8qkAKOue5aztqKRFoaiL4QQvB1hqW&#10;TdMDhhVCKNpuG0kAfATxuB4cE4KkdQYtFDiP83F6hl4xutKa9bKhkopgOoRqMMZwfXND23UoBEr3&#10;68GIAGv/++CLxM3MOsum3WKc4+LsDCECNsTNzThLtWyoFzV1XXF3c4eqFU8eP+LTz/+MX//mcz79&#10;s8+omoats7TOYQelvkFlb4I06D44Wd1Tdpry0XLxzCEo+9D33AM3RVE9K+cnp/vvFIhv38YpopJ8&#10;kbjW8bmkBDnp/aWEHDkrEUXlgM+l4vGcz3UKUdAA/CvFRFN+H0RgSm7Py/mT8RnsAbeDb1MCT6Rt&#10;GIOA99cMlLo2BT2P9/wckDpHJJTzR9K5kVMQS+eF1voewDT3HaV20+834+LndLyOfch0PuUUq8dt&#10;HRdQ58D3UyD6XGx2akz+/3Pm5dA/IiTrkzxKYnfoM/sRQLVMnLb/mVtf9sDWUj4jRyo4laMpEdGV&#10;fdm4hu7HgEgA4HL3++F3n+Yb75+x3KlXp/ce12538L3D85gCtJTA00IcAt9TsoIQ9gq3aS5k2Dfv&#10;z+c07iUL5hi3pwTkPgZayfVlujelREql2HA8P621iV8us4RWpX34lLV+TJJSAmNMxZ2l95XyCun+&#10;PV6HIjHNabnOEiAoR9CSi69ye2ROSTRdB++vD4IUmHYI2j/MFwxEHXE/vL9/5vbXJAuRXNv3oOAB&#10;eA7OmbgXSQ1K8/jpR3z+F39F2224efUjoQcRS62phcR0Fm9DBM3Sg56Dx7QbIBL+NFqxg0gJie0V&#10;2Ku6ISAQSmK3LZ33CK0QncFVCl1pvIixw6As7Qm4fo2MCu0CxACQD1gH1gbqWqC1RGuFswKUpK7r&#10;qIaNACEJUiADVCqC4IM1KBFjh0ENOwKMTZ8LkEhv0RWs6przRcNmc0tdV3zy6afo5YLWG6zwoJIc&#10;qBQDNLQHT/nkCavdmrufR3IHXry7u+G3v/0H/s2/+bd8+80PKFlF0K/3hB64LZWmqauegCCgqxiT&#10;Wed4/f6SbWdQQtHUNc2iIcg4NryJRGT05CZCxlhNoZFCEYKjtR6DxgpJMJ7u8pY/vH7P7d0d753A&#10;4BGmRasa6UG5eC9t2xJCYN2rqjdNE8nuqgoRPLfXV1zd3OCdYfHoAqTm/OKC5XJBXUmkMwi7pbUb&#10;vv36T1xd3nB9dcXrH18iiKRor193WGMQooqxuvdIXUeAm/P40OI6jUBijGHbGrxQWOMgeLQSiFqg&#10;mwoTYGM7Xrx+hXt/zdZ6WtvRdR1t12FdBJlvty3G2h7M5qOiuHWYztFtO0y7wViz93M8dJ2lcwaX&#10;rBHWGIy1VFUV+2ScVwVUiONA6yrGqVVNtVBx/+wJGXa+gIi5Ck8kliN4vHeI4KPqfBJzSbWPQYzv&#10;lZI9kfDBO7zvolK8lFhr2G43tO0G4QNKxnnRdR0QY7+ua3sAv4tzZ8ihEMGR1lncQDhD6AkYAlWl&#10;d6DAIfaRsl8fBJgE6LfPTQVE72/VSu7IxEIIGBuw1lDJKulHEfNUff9E0GIc897ZqFAfAirEeMMF&#10;RxAdi0by+MkDPnz6hFpXtLe3GOd58OgRn6maICR31xvajUH1Y9sLASKC/wG8iKQdWkbo/s3tLV9/&#10;+y2ffvoJy8VTlFDRD+xj2OBFD6meAB2Hfl3p818+DPuMHNzYPuQX2TOfHOh9Kmdc2oNz+U0hh3PK&#10;oQ2yJ+mjuL//lDOnnG8y9oVK3zP2RUpnX6U8wX2yVr8TnfYhIFFZv2WcrygR5kzFkqV8cMk/PMg3&#10;h4E0YdpXPLg/cZrfNW5TKZdwjJAvd95UOr88Nm5K6uinnq/l7is3P/bEeXviqCmges7nLMXcuf4q&#10;xd2leTJFulAimzsFBH+vJsGnOYrpWCGXVxpy76VzpBJZ/yEh4/3zr5Rg8t61BVlCx5DOuZ1f7fec&#10;iUIkMXryqZAZd+zPXNLcSfrch7bmzgunzuN9mtNCFNfncUzgvT/IL/5jSP5nm2222WabbbbZZptt&#10;ttlmm+2/VpsB8LPNNttss80222yzzTbbbD/TSqrqpQLaMdg3B9Q4lRW8VAiSAxeUQPbD6yUA9qD4&#10;kbaxeChdKBrIgXBLNma7nyq41VoX35MD45aKk0tA6XHfj597qf3D51Mwdan4KAUT5ApJcu2fOvwu&#10;FSOXx0OqspWOBXfvO44p/OXuI6cuMaVgkrvX8X2noNZUYWD8+VNV1sefSYswTgWHjL/z2PfnCr5y&#10;RWIp+CWnApMbo8eU6UsqBFPKKuNilJKieK5waQrcn86j8TqTs1MARREY3CsRStGrReyBwqGgzjOo&#10;n5XaL2Wvkh2iMti+QE1MkgikYKicYvrwejr+cqQBpTlc6tspsoFTx/H4eU99x1SxYu5ecmtsSeX2&#10;FMXhHEFF7nkMNga0T6naj1VYS2CVYUyP9+Ex8O/+Z0UWlDMUxJMpropFz6EH3YqD793rJ5JRf5d7&#10;MELahnAfdLkjQwn5ojYpJFpVMJANEPju+x/48dUrLs4f9EpdsWBbDEqVxAKwYPyOmMI6z+X1FT+Z&#10;NJ8FAAAgAElEQVS8eMF3333P+/eX3NzcomuJ8x6l4vxrmpqmqam0wBmLamqklDvl3QARKOQtUuqd&#10;CqJUERAgldwpXbu+SHu4QUF/De9jTTXDvQpAxvk/9LsQ4AOSCMCQUqKbBVprjDIYZ+P+3xNwjMev&#10;c47bruX66g54T+A76IFiUmmqeomUkvXZGRcPL3j46BGr1Rl1U/eg5UCzaOLflgu00qi+gFqIgAgW&#10;Y8zuGcZ7BqTktrVc/ul7vvrTdzjX4r1BKsGiWXJ2dsbDBw959PAhFxfnrFdLlvUCqRTBOG7uOt5d&#10;XrM1Fq8UoaoISmN8oLu54er6Fq0ki7pmtVyA83hjkQickNgQkC4W/oNAKsXGGtAK6SAIQyUqfHAI&#10;FYElrbH8u//z3/P83SU3rWXTWZSukLribHXGerVGhIB3llfXt2ydxQuFkwHnLNYFwqZDiYY746h1&#10;jQmCblCFdD2Zgfc0Io5N3z8LFwLGBYz1GB/itYTEWIPUcW4aZ2m7DuMsUkTQgySggWAtErDOcrvd&#10;sO1alNZoXUd1PgTWmwh6lXIHjoq49r1C07A3aaXiXqYk9Aq/PgRUXYNSLNdrjHMEJfjww4/59Ne/&#10;5pPPP+cXv/oU4x03bUdrDC5EABE9COTYPpEDTef8vLGqd8l3PvxcOPA/pVS9rzFNHFPan0q+yThW&#10;2q/VPqtklwOe5pSwx3vDeK4Pnxl8rdTXySkV58DVqeUKjku+ci7OGfzbceya873S/toD4UtFvxG0&#10;OKgSH4L7ynHYFPg9F9fm/I0xoHg8BkqxU84/zatHs3uG6XsiWYZIiBtyxAPiXq5gUJ8LYQBBhp4s&#10;IPZvSvxw6EeJLCgjNxdK/VMCtaY/p9TMTiOWOI0k7hSbiolTG+ZU2r5cviU3R4/FjnmAwf7ZZv22&#10;kW+Zzv/TwfnHY6EcsCdHlDCoHR7r51NUNI/ljqb6Lhcb5fJepbga8kQYOb99KmbIzdXSvDgF5JWb&#10;FyXCrJxS6FSfe++LpG25eTYGZ4zXgJS85dizSknjxsD4Uo5vSgE0F0vlrjmAxI/lVqfA7+n4cs7d&#10;IzjM3fd4HZgiqigRIJbGfK5fx6/n7rmUr8r5VQMBByq+p2pqPv9nf877y1d8fXfL5vqaetVQ64og&#10;QHmJ71WPjbM4YyPpU++DWSKgNRCV01WvciyURCrFtu0iiDgM+ZZIJjaoefoe8Dncm3OOIIdYJULJ&#10;pZQI7xiIQ+Sg+tyTClhrIhGXbPpY1aOkQPXK0LVSVEoSIefQWsvNXYesGlStqFUdY0Pj8T5QK8Wi&#10;1gRn8M7xwYfP+PDZM6SuCF0bY+EEoDTEgsheAX4Hepc7f4eeMC3Gi1Hx2hnHF7//iv/lf/23fPf9&#10;c6SqkKrC2bhXKa1xzrJtu57IS6OUYlnXXLtrNt2W9zc3oDSuuwNnkUqh64q6rllUNXgP/Vhyziek&#10;cBrvJUI4tt2W4A2dhS7IGEc0NevHH6C7ju22o/MG4SV0Bq0VTdOwXC65uLjY51yFQCpJt+24urmh&#10;bbc0taYzBl1XLM9WNHWFDCH2re344YfnfPftt7x+/Y53b96wubvFe4/xBr2bn2LnC60WDUIKNtsN&#10;CIGxFhe2mJ4Vy/tI2BCCjwreUmDutrzftLz82//E3/7hW+5sYGsczluMsVH1fYirhjkiJJWSUUU9&#10;BLyPQOuqjzv367RC6YZl0/REA/vzhzQ+Sv9zzkWAuQsoGeeJFBLnPF1ncK7teSxCrzJvd3Engkj6&#10;4CymbXsyP491nuAjYN9Yi3NxnvqYlYyK3c7h3ECs3MerRKC6FOBsHO9CqJ1/7nsA/eDfSimjX9uT&#10;qvjgkUpSabUDitY67BbpoA4/671HSbXrh7rS0O85e38pDyqMRHzVvb0mXRNzJC3BRzIN7z0+WJSW&#10;NAvNowfnrJcN3nbgLSFYmrrm4oHm/MEjnn/3kuvrF8gqqr8j9zFhIOCcwXu789W32y3v373l+fMX&#10;fPTkKVL3hGJuD2QnUMzNHxy2FGKN8V5bynUf89FK+d8iWFXcB1oPMUdOGfsY0V0uNj/2uXGuNP1b&#10;6tsP69HU+d8p5zB7f0kcKD6P/YE0Vi8RzaVjNY3vjxEj5fy6cT4351+OY5id/0okYhwIQE85Txnn&#10;ZYY1LVXvLsUIUz+nzoSmxsIxIuapsV7KO00RN0+SIh+JZX8KsH+cKzv2TO4Tjx2fS6U+Ha8px8bC&#10;eC7m5uqxs9Hx2M3VQJTIEHNn8/1ydO8+crmyg3HQx8TBy93+L3tfbrzHHItBS+tdjpAjR/Y5VRtR&#10;igPHNQXHzsxmm2222WabbbbZZpttttlmm+2fss0A+Nlmm2222WabbbbZZptttn+EnXoAmQJJ0vfn&#10;iohzh6A5td7cd5xSUFsCgY6vkQN6pAqGY1DcuNh2fM30Xo4BuMc2HJwPh8DFfi+AX44VokwVaeRA&#10;0uMD/7SAIn09Byo8Nm6mgL4l0oWSklkJvD8U8d8vws2P3fQ7phUN77P5TwEuUhD7eI6UimrStgzF&#10;ULnimKl5OB5vJfDC8JmcMudYeTQ3F0tztTQ3xkVIU8ChEqj51GKIcfFPbsznFCZLY2945ml/5ABN&#10;w3XHhT3jIqzx9XNFRPfGBSAoE2eM++/g/onA13R878ajKMzZCfXEEmiwVFhVWpPT/ho/6/GYOXXN&#10;n3p/CbheatsYeD5F0JBbU8btTIkZjhWYHQOnHAMO5PrjmAJNbh0sqYAc20uGoTpALsdzUsqkAH+8&#10;T4k8+UQQhwCSe3uVS2dL3wchgBL3ASbkgWIRxLxXazHW8sMPz/nqqz+yWCxjgf6iiUXrzoDQvXrJ&#10;UGwa1Y1MZ7ndbHj9+jVffvkFV1dX3Nze0pkWVEXTaNbnS9brJb4TLOoaQSz21/3esZvHA7inB2NK&#10;GdX4EDIq7UmJco6w3ewmru+VRCVDpwU8ab8Ne4U7fObslUgH36dtt0gpqbXeFcEGBFrq+D1+AChA&#10;pTSWffF817WRrCMEunaDEILN7Q2vXjxHVjV1E0EcwxcvVg3r9ZpFs6SuNMtmyXp9ztnZkvXZYqe+&#10;HNcvSV1XqKZGqXgMELyn3bbc3W0wZsvV7ZZ3V3d8//xNBOMHj8CzqGuWyzMW9YKL1Yp3dxs2wRMW&#10;S6oLx6qKam0ygHABHxxKSoJWmOCRKqrAW0QEakiFt1F5yDnPtjO0W8vZcsFq1SCsi6Bk5aNqe2u4&#10;ur2jNZ7OeAiSs9WKRbNA6RqCxxnXF6s7Qg+mCERFRAAXFHedY9k5Fg1I73l39ZY6wIPFArXsFeKt&#10;QVSKSmqkVNgAJgRa57jbtrgQgepaCYQMOG8JNiBEHENKKS7WK86XywiR8Q5VaYyz2H4+KVXhvAfv&#10;qaTCeh9JHvrxa3ugVmAPwvEhRKV6rWnqGmssq9WS7bbjbrOhWZyhq4YgFUIKPvnFL/mzP/sNv/r8&#10;N5w/fsTGGO4226heDzhPfMbE4tDxnpfbd0tAsPG+PCbIGn/mPiD1cD0cPp9eN405cnvJMQW8KbWs&#10;knpZbp8ZimZDuF98n/qfJQKUtPg3LZLPxRbjPWd471iBLkf4kn4+9dnGBF3jYuwx4DsFEY7jjvtA&#10;2L0zlCMUKPk5uTgqjQOmyG9yBFHja5d9YVGMv3NtH+KM9Pnt37sHMllri2NuHC8rpQ8Ikvbjq+Sb&#10;iawPOFW0PbQrjcmAA/D+VNyUU5scwF+p33NM/f3nFGhP5TxOyY+koPMc0cK4/ePxN+XTjR3/KaDs&#10;sfxDyac9hrvOg7573ypDsjYFzM3FBlOxQ04huxQHl+L3cU6iRPaW76fDtgzq71Ng/NL8zrX1p4zd&#10;Ujw1NV5P+Y6BzCoC+0IPCg696K0fqYd7xsrw6d6Y/ntYD3LkEFPryTHQW2mMl4jPBrDY+FpT1zsG&#10;eEvXuBREkwPflNbLKdKDSFIiekDtXvl9jDabys+WFG+n5uv+vuUoVxdJUzyup07Z+4wIqJYNSM/n&#10;f/EXXL59x9u2o3OBVaWphaBeKKw1fRwl8JXCG9fHpgKHi2BaG/3SAegZ/UiP99AZB7Ii4KiUZrFY&#10;7EF8oqd0Gfw760AFtOoBxCEqtovdvfsdOdsQw3ofUAS27Qbn3W7pDQPYUIDuCQp9IJJUeY/uwfi+&#10;67BuT/pZaUlTa4zpcMHx8aefcv7oIZ0z2OCRQiCkyufHe/C+79mqpAgxDiZEcLYLvcyz5/379/y7&#10;/+Pf86dvv0erBaaz2GCi8jdiHyMGD0KxWC757Fef8Dd//Vd8/OwZ33z3Ld+9fMHL12948fwlXdei&#10;tMTajm57x52ULBYLKt2gVIX3UFV17594nAtY66OyN7A1BisETV1R14pFXbFYneGdo91sCSGwWCyo&#10;65q6rtFaH/j11jnevn0b7zMEhNIgNcZ7WudibCQFttuiwoqXz3/g7/727/jjV98gpUZJhZKSptKI&#10;IOi6ticREDhre6V0gfM+xipCEKQHa2hDwPXK3wTHcrFgvV5jTEfbGqwLWC8IziHqBZWOavbLs+hn&#10;DXF8vJ/YP+B3wGwpEp8m9DFoP7es87jW4JzdxejORbV02fsY222M2aWQQ2IA70P/XRZnI/A8EPDG&#10;YXqiBa00rWkjiUQP4HbORXB5nyeJauyBpm4Qg1/CkDuKe0J0v+Oe0MOEUUJEIHuIRACE0CuuR/Im&#10;7z1Cip5Ui0HMHN2PfdmTGtIP6YGcgl2OyiGl3s3bGFOGfhXyVEpAcDhrkxgm5kTGxFtCREK8Y8Qs&#10;hznf/joDGVEI/f1ApSUX6yWNVphui3O2j8k9799f8ertNW9ev8NZj3aOSlvYcRvGNhtrkCK2cdE0&#10;bFvL5m7D13/6ll/98lOeffi0zzmAROKCy55dnHqGmItPj/lkpVx5LlbKgX937y3Fz5JsfFja46by&#10;31Mkp+N9//6zPgS6Tp2X/px+H2Kuqfg5d2aUzY0mgPmcj1066yv5QTnSoDF5VBrW7r7bl/2Z1CfK&#10;5WiGvOqpefZTct/pvZziU5f6q3RuVcq35/IPpdzUcO/e+4Oz5ikC21Ni2xJp1LGY7h7Zx0SsXY6V&#10;ODhTyY2xkp8+zq2VzmWm/p0FshfOpHP5s4N+6/8XQlzL6fOkIQA+edb9f564L8Xtwe38DR9Cf53T&#10;chelc6lxXw33MsyrVLF9995+jsqeeHhMwDDOYaU5iRLR22yzzTbbbLPNNttss80222yzzRZtBsDP&#10;Nttss80222yzzTbbbLP9TJsqapg6UB0rsg02VWRRuuYUMCH9d0nZOXeoPnVPOfb2XPumQBXZwg24&#10;x+peKrzOKf0e3C+nFyiUCnRyRUI5wMj4s8dUjMdWLmQQxT46plRVAjONfz+mbDVWp55SZCwVXufG&#10;S/odORB5aRxOqaCUQC9TColTYJkco3/aD/cVHfPPdqqgL3dP478fA7mM14JT7ZjCRXqfaX+UwM3j&#10;9o7nb6nwfDzGSvdXau+9OcseWLe7ng9Fco5jgHGRKIGNwe5jwohS4WGJvGB8D2mBTVVV2eK0HPB6&#10;uK8phZVTCgJLRXLHigtLgJLp9W3//qHgbKyakypTnTqGj60ZpbbklE9z63963WFMj4uXxu3Jzfld&#10;X+3lj++p0uzVyspjM7vnJMDRsWJw8Dm/JRZjTSkq3RtLAipd4XrQ34sff+R3X/weFwJ1VaMrFUvV&#10;BATn8AJsCCgVlQcFogeNt7y/vOSLL77g7ds3/PjjCzpjCAS0UiglaJpYsO/R1LWG4Kl0tev7Xf/v&#10;5lEszhZCYozpAc0aIQJK98XwQuxAREL0oPz+394fqj7lyDqiAmwsuA7BEfAICQFHcGJXgCeF3AHr&#10;CQ5JBH8LIamUQMqoei2bVSzQg16BHIISOAN4RzBR1T30auHt5ob3r18hpEKKCM5UKBarBWdnUUG+&#10;ampWyxXL5ZKz9RlqoWiqiuVqwaJZIGVNs1jQrBp8cNjOI0LUPHTWIIhFoK3z3Nxc8/ryLZgWKk3z&#10;4AEPViuWpsM7RzAO5UFVmkBgc3OL2d6htUJJgQ1gvUd53xcmgnGOzhi6Nhbb1ouGqq5omorFYsFd&#10;u+EPf/gTr99dsXjwAQ+fPuTi4iFNU+Gc4f27SzY3dxF0QiCIgPA+ClFquRvr3gc2rWVTa262BuEc&#10;ZtvR+cB6sUAojTMWT/85AUiJrCqs2eACeCGw3hOcpaobdKXxIWBsh/OWqlY0TcX5IhbdC+d36n8O&#10;j5QKpIr3PhR3c195+XCeyR7AsAd0rpZL3r19x9XVNbd3d0ilOT+/YH1+wcNHj/nFx8/41aef8cmn&#10;n6KaBTfbLZu2iwXN9OQY9GPKC0I/jod1YgD6DuM+bVP8XfZjVmb9oBywfBqQfLh+7QFxolf6DUcJ&#10;hNL9YQDLT/lS+99lP4/vXzNVQCuB4cd7QGl/SNfsMZB6yu8b99mY6CkHHC35OcPraV+VAONj8oHh&#10;OyNgi0k/fQxmH5NgjUmbUoW/dLyN/ewp/zr1I4F7JGl5f2QPoBn33wDwHscm6TNLFS/j+/xBXLv/&#10;zCHIfRg7AxDpfhznEULdUwGMnzuNoCzt0/TvA4Hc4G+dEh/nfOEx8cAU+PkfU6A99dkpcM2p95SS&#10;QQhBlmSrXGQeduNnKoY5ZY4Pa+D+uwcXLhRid7Fbt+6/FnbjauzjHQO1l9bLYwqkKWhESo6CM8bx&#10;6hiknc6xlFBiPw45yI8c9mMPxkPs+nDwo08dF1Nt3j/79Dkd7mOH1xvaUN4vSoSNfvSNoVfFHgO+&#10;92QAeVKaKbBQiZAz995Svm7q9SkSnbHSZLpfTKmK5tpwLP5LVWNLcfEUKejOP+n9+nF/ee+RJ6x/&#10;x/IoudxQfn8V7MPHCMH0w1jr/SgpAREVwz94+pRPP/8N7e0d7eVbhI6A5EpLpAi0bYtsW5SxBO8x&#10;mAjgJbDtthhrYwiz+x8gJJ21ICSegHNhp07tpY6xFgFnDJ1xWGt7Agd5fy1SEjXMDQJCKowJ+KAI&#10;OKx3+M4jPAQEvle/jjtvnBu6qmmtwQkFWuOBbWewxrBtW5TSNL26uQ+BTduBrvnw449pVmfxs8GB&#10;j8BhIXql+l4NewCDOucRRLIaHyJ4v9IVCI21hhA8XWf57rsf+Id/+B0SBaEnUwsBIaNat5AC2YPn&#10;VaX49LNP+J//p/+Rf/7nv2FRVfzZrz/hzdUlz1+85D/93X/m77/4PbebW9rtpifG89ze3bBarFkt&#10;VzSLBXtCqQjOF8EhRYjgahewrUMGB16jlGbRLFg2Sx6s1ixXK3zwdMZQVRXOuQh8t5btdrsDTRPi&#10;emr6sWL1gsvbG4yz3F5vWCpob6756qs/8O0fvyLYgKw1m+2mh5SLGOP3a3WMvQW6zyfctS3bzqKb&#10;BdZGkgC/A6tBXdecn6/RWrPdbmmdpzWObeXBhggi70Hb1lq824IQtNst222LUhVaK6yzdG2L8x5n&#10;PcYanDM9CYOL6vEu7ikqBvcHvn/btvgQ0JU+AMb7Icb1EUQvpUJrHcd/CFRaU2lNcD4qxQOy0gx8&#10;YJFkqOqvZ+Nc1UmuLLj4fQQEqif6o99j/J4cxYsIuhcBXfVjD4HHoWuJ9+xyNPTjXPR7TATd+4PU&#10;07Cfhp6cQkqJkCkhYhL7JPtUOCDhkjHODjBObQlEMVYr5haDwAcXlez7/j+rF9S1ZrmokSISUyA8&#10;SgpqXfO7L77k6nbLdmv5+MOPUHUNUiDV/uzIORfnqOjXFyL4f9tu+eHFD3zxhz9w/uCc1WKBCLHv&#10;jTUEGdcyQiFf2i/aKUFyusf73X6x99tCkl/MEZqVQKlk8gvpZw/yqqN9f5eL7ffoHPHyTyHazsXD&#10;pXaOiaNzMeOUb1kicD3w0UU63sp565yPcuxsIgcgLhEr5/yAse+R83ty4Oyxnx9GCte5vs8RWZ1y&#10;BpM7ry6dD4xJwIvgfTh6xjMeh8fGQ+59ubPZXO4jR9hUAoxP5ShyoPNxTuFUQvxh3h47bz52npjz&#10;M9Pc2fDTWnuQC0+JpHL3ViJZLs2P3PnSeGyOCTGmYpdcmH54/UgUBr4nxRGTOcv0/lLSQGCXJxoT&#10;MuRyRwfPqXD+NTWmxrmlU86QZ5ttttlmm2222WabbbbZZpvtn6LNAPjZZpttttlmm2222Wabbbaf&#10;aSVm+fF7xgXw49fHlgOmp4e04yLa4UA0VUMtfcexgtepYo5x24bP5O5tChxRUnQetzl3WJ9a7uB8&#10;qqB1Simv1O4psHd6L6V2D8VUJYBJ/kDfjdp+2PeH3TEovpEUfO9/ej+owg3tHV67D96dIkkYtz8t&#10;xIp/2ythDYW5UgrAZ8dxDuiTK4wZF56kyou5IoVjY2FqPOWKN9JnNzXWjo2n9LPjIuwpJfljcyVX&#10;ZJ5rU2n+l9ayY2oT47YNgJtxsX1OySV97j4psMvN6WNtL4ETIBZZRqyE2BVh5gqGpFY4D8Hfb+v+&#10;/STzRRzIMw4K3ek6n/ZNCszKgdam5lmuOD79+wCaTwvDxkV3p5ApjPv72Br1U9bqKRB57tnm5mqO&#10;5GUMvkzXibTALFcEOG7fePxNFRmN1TjGoPXx95TIR4QQBCEgalPhg4UwtDvEEvu4kB4UAO4+H6t1&#10;78/R/u+VUozvOBZPAyOSiCAVDPpde2lJdhtLTy4hhUCEvuDZRXDSu6srvvvhBXebltXqDK2j0ngI&#10;Fu9ioZgPYAkgHCIIghd0247Lmxu++PILXr97w/OXL9hut4BESFC6RquaRV3T6AbrLIuFiCCroGm7&#10;luXirO+vCGJz3hJCfD5aaSpd9YJ8DiEDwXWAI3hHcA69IwjwO2hHug577w7m5+EYUUghcd71gIh0&#10;eRgr0Aak1Lvi+FRJ2Dmzf+8wVl3YqbDFInpYLptdIV5novrcvohZgPBstnfcbe52xcvDOiiVQtWS&#10;pqlZLpcRFL9a0TRL6lXF8mxNU0U1wWWz4PzBGi0lWoGqJKjA5btLbq82ESQvA9JaVNsRggPv0AFE&#10;D8RZnl0gCGgpqSqNlpL27oabzR3Ot9jg6QCqOhbqrs5QzZJmtaRpYsH/avGAX/zqMz7/63M6L9iY&#10;gKoaus5yd33DdtvF+aN6MoMgQEcyg5Cssw6HBy43LQJYLxfIqkJ6i9CBznXI4KlUTfBgrUfikUJH&#10;AAQSlMa7ONes9bRtR6PqCEgLilpWrHSNCiH+pwQuRIKH1ljuWoPxAicVum4I1kfiAC9wIYJ6CCBk&#10;VNlUzqG0RMk6FvYT0FpxsVxyjef67paA4OLhBzx49Jjf/Plf8tf//K95+uwp67M1QQgu76Jipnce&#10;HwZwxB5EiRgKKsWu0HVYYyLQXUdyhx7wolTVj/u937kHPO6VsA/37QRgIdgBTfdrqU5Ukxx7Lov9&#10;9cbkSOn1c/MyXV/TAufcXpeCkMcF2vlC8aGI9nAtLhVml/yeXFy1VwQ9LHxO1d9zKrk5ApZS/JZe&#10;O/WlD9slesBRr+4KcTw7jxJmB6Q+3EP7NWj0PeOi4JQEYNzm9DkNfneqfpXz44d2/BRSqSGGGj4S&#10;13jfj+s4lp3zO0X2IYbZt1cmvDVx/njfA+K824Ft43MbQO2hj4f2Y8i5PYFLSjwRlUn9wfgcYqoS&#10;uVmuyHxMlJDuR2P/ZjxmxzmIXC6j5Lelc3PISfzcIu2fqrSXI0QoqSzu/cSQrFFldeb7ipFM+pXj&#10;uVWOyw5j9LGadOaqE6QS9/MYU7mq8XpUiiNLxE5T5G+leLkUx90DpiT+kOyVl+ObPXug5zhu9TuQ&#10;/PBv78OOVOKUtubW6MP7DAeAo6nnFefvfbXblOws3Tt2a0Dvv42BFaU5e2zc5cBtuTk+9UyPzctj&#10;RG9pu8ZkLuP9ohRjjsFwpVizBMaZyrOW7v8YkWT673SNLY8JWRxr+dxDOEIiFBekQEosGeMg0xm0&#10;kqiq4tNf/5q7y2u++0PLxtzR1DXNqkEEh1I9WNj6HqQcY7Cozu0x1tGZDiGiGrwxls5YnI++5NXN&#10;DbrWKKn3REZSopWIQHi7V1UNPVhXSok1BmMteEGt6riuKo1UFd3dFuPAenDGoXUFLhCCxCG46wwg&#10;2VoPW4Nygs5abtoOL+j30Ui8FYRESIWuaoSSbIwFJB9+/IyHTz7EArrWdNuOwJ48S9ADznqiMge4&#10;PkZ33hO8QxDV0aWSeBfouo53797zf/3f/w/tXcujB48wxtK2Lc468J4gfLyfZNw+efIEVWlevHqJ&#10;8uCcYdN21FLx7PFjbj6+5erqirevX3F5fYmuK2QlcbbDuQopFsgEzBx8JFOjjx12frZzOCGxpiV0&#10;DrFc0lycoyuF0gtq59hut9zc3NB13X6vFJGkYFBNB4H3AR/g1Zs3vPjxJf/s2UOePHrEi5cv+O7r&#10;PxKcYdmsuOqvVetqrz7e5xRcCCwWS87Pz9lu7zDe46WiC9EPrPQ+VtFC8nC95vzsjM44Npstd23L&#10;2+s73l3dYfQVrvfPnDM4a/G+H48+UU0PMc8ulezzK/TEdA5rDT44lNQI1A5YHtengI+Di6onQTsg&#10;oVT/H3vv+SVJcl15/ky4e0TKUq0INgCKpgSBmeEC4PIMOH/+nD27y10uMRQggAbQuqpLZWYodxP7&#10;wdw9LCzMPKIJfiL89anTVZkRLkw8e8/s3XslsgoA90HFXfT+1pgAjFZaY61BasFlc4F3HtcDrK2x&#10;KK1QUoa+E3KMA621aK3RVXVAdji0Y7wuiX7t8yICxiICYYPcb476GIbu3Zj7iSPkuzjY6x39EcfK&#10;tIhAOieGz0h1sFc6crWkJCdJvncWWU3P6DasC46QNzTLBZWukP1Y8EL0e1IeYx3/9ouPefz4HVab&#10;LbqqemIoh5Ah7rDG9GQECikrjDV4YNe1aNPys49/ztN3n/Jnf/RRIO+TikpXOOmxPQlBuq/rDzeR&#10;D9dGka6pe0Ij4fNxdkz+mNuLPHU2drAOitJa60cQfG5/OZd/n0u8XFr/SmchpesMOWBMWJfm7ul9&#10;BBLPnrwszPP8s+TimDRPL8WUJXKgNOaZUsnO5Vpl0PY+HjiH/Dt3tlDadz9FdF6KdYb+iSBCTa0A&#10;ACAASURBVM96pvKi0hlX+ty5PfjcWWzuzK3UpsOfIXcdwObxuc43iYtPkTiVnjedy1Nn3SVyg1Oq&#10;5rkz+bRPc7HxOWTKOZ8Uz4VhXKTnZXHfTuWYpbmX24cb46FhvRjzNlH0KbmzoSF+jQlEcufRsU/K&#10;jWU3vKfzqIhcYMqvpD5silRgttlmm2222WabbbbZZpttttl+l20GwM8222yzzTbbbLPNNttss/0W&#10;dk6BcwqILB1m55Tf42uVClkOQHEnAPa5501BljkQ31B8NcXYPvw7p7KcA7/Hh75wfJB/qjAjvl6p&#10;7UsFFimDffr5XCHuKbWCUwW3paKLuA3Sto8BuLlnOnX4HYsMD/8eDv5zfXAO0DvXZgFoz3EhDmJU&#10;2S0/477Nc4CZqefIAY5yavLpZ0pjI1eEEj/POSr0pTET3zstAC8RRZSeM/fc58yDU8+f3jdbTDJB&#10;XHGslDxdvBN/fwDLDONxqvAqp+IBoGRQs87N4SkgvxQSL/OFVrlithyAKAcsSQsWp/xZCoRI75kq&#10;s5bGWO5np9Rbpkg+Ul+RU/ZJ594pNaIc2D59jgFMMKU0k1tjh75PVbxz/rk0xnLqvSUFxNLaUPpO&#10;HuRx+HnZq88NSL1S/JAqvR7NM1lW/YwLEbOFbfF4iNtkUEuViu12yxdffsWvP/kNVbXoAfAaayyd&#10;NzTNAiUlSmuU6pVSAWMsD+s1v/7Nb/jq+Qt+/Ztfs9ls94Vl3iKV4OJiidYCrSReSqpKoZQEUWGd&#10;xfugrh2K0QzOOqq6Gn8WPhtAjkqGQvJQdMao9hVwVqfVZuOxEZPblD4fr2UxIUO6zqVjTisNCqwN&#10;hdSuB3cPIOUBaKOUHpXEtQpArIBHETjrUJVG9jXXxnTsNi3bzZb7N3f9eOgLhrVEao2SNYtmyc31&#10;DY8f37JoFlwsFjTLCodju9lydXFDrRrqRqEqSSUV2zaQFmgpMR3gBZVWSAG77Q7nPA+7HdZJ6uUN&#10;6B2u3aH1grrraFA0SmGEYuck3koqrVF1w+N3an7160949faet6stTXNB3QSgh/dB2ZBRBfN4bo5+&#10;FEFrHZvOopVFOU+tdfi56WhEr4CnBEoJlBbINoAShAgkDp0xOGsQogoKiNbSmlBwv2wCcYDuVR6R&#10;Am89u7Zjtd3x+m5FJ0AvlkgkOId0AfwR1Dv7ee99KM1UCqUrhJTYtqWqG5RSLJcSoRWb3Y7F8oKL&#10;y0v+8KOP+OGPf8STZ09xwGq3ozMGY00AaPigFVhSaB/8QNd1WVXi4fex6nXqu1KXcUrtLPVJcRH4&#10;AMJI/XAujktjxHgdyq23uRwkD+o8zlcGQEKq9puS3cT+ofT8ubGaFh6X4roUAD8Fap4i9yqBDQel&#10;VzcodEIAnhHAP7H/iomPDghVCvnfUBicU/grjY3Sup0j5YqJHEpr9WEbHa6lQy4zPJNSeeXiw+eM&#10;21b2ipwDKdR+Bc2pNabvN4yhuNg6XbtjwEdcnB3HTDHxWg5oOzUWS8XgKcBkGOvxuE0VBXP9+tvs&#10;s5wa2zlwzTnKhiVAdSlnCKQHh+RV58QO8Vjb54Dnt0FpXyS644Tq4Xng6VPAmZJ69T5cFZO5ZQnw&#10;S2ZV8QTyHhGTSHIM6C4R6u0V5E+3b5zHDOCXUi7zTcbsAIJPlR8HReDS3tDhNWRWTfAwr3SkKvCp&#10;LywpZ54iNJja08h9L77v4boujtbm/Dp77GdyZHFT383519weRU4FtbRvOOQL2Tw6io1OkXema2Bp&#10;zzRd22NSxqP3HL47KDU7T+c6pAhq37ePHvMHH/0Rm4fXvPzyE9Zdy5W+oFYaqwTLztC2JsS8UuJ7&#10;9WvZr0NBwd1hfRhnUkp0VbFab9m2HdJ2KBbYqqKpdU90FmJoKVVP6uBRUqG0GnMw5xydC+rHUmlQ&#10;mtbBtrN01uNQWDzSD7rrAi8U1odYeOscZudpV1ukUqCqXkVbI5F01oEAXdXouqEzjtVmC6riex98&#10;CysE9+sNqpJYb7HOY6zB9KD1tm175W1B11m6NqhNd+0O0xOqdV2LFBJnYbVa8emnn/Mv//pzHj9+&#10;3ANvBV3X4ZyjbXc8rB/CHJAC2a/ZP/vZz3j96gXdbos0gZwNBHVVcX1xzVW9YHmrWDhPA6x3a2xn&#10;kMsK0ZNRLRbVOGestQFMLgRKSKSSo+/03mONZWXaANjVYJWnkpr1esPd3d1hjCcE1ttx7Kte1dxZ&#10;Q2cNm12LsYbHj27YbTZ8+emnLOoafwXrjcW0hm7X0e3akNvpUI4mEXSuY7FcBEBcPwZ6KjqcAAt4&#10;awNxnIBl01BXFdtty3q94fX9PV99/YZ7WdOpBuMlSgZCOOccSgalV9WT1Pk+vzDWIBFIFM6FdxJe&#10;IIXqifEkUugAgMeOZCpay6AeDfjOAI6mrnsChJ5Iz5kAbHcW6cP9pZAIKbCu7dXV+3MPXJ9biX79&#10;DjG3kBIl1Lj/Mir/xmcmBPA8fg+UDkC/nqhJ9ArXMjyzxvekZm683+A0pCCQvfV3lOKAOjeA5ocz&#10;hf4/geoJZg4JGPe+NOcD/cl92am44SAWt7YHmwvwfWt4T9M0VFXFsCo667E9gZ21lvVmQ9WsWW92&#10;1JUe95WsifZdrcULgesJ8FRVo6qW9W6DefWCTz//jA/f/z2ul8uwb9WTKTlB6N/MmZLw5Endkhjl&#10;IK8RMhtPpet3TmG6FL8dxf0cX9v2cy7OR4Y8ICXQye3PltbPmAgtB/I89dypKnzuTDL3LAfX7hXg&#10;Ze8bBHly7tK5ZbqnX9xDLbRF6ewg16elPC2NW/pZG/19+hwv3QsunflMgdGnzuhy8d055EA50uSp&#10;nDXd9ymdpcfvEoPd07OXuF/jMXkOCVtJSf7UuWN6nzT+jXOaIRZLCQCnCMBPxfI5MsHhmYccKgWl&#10;x3sR6X7SFIHa1Bnw1Hn+ObUN+RoHNc6F4TzEuaHNTxMmpu0zjM10fyWX4+fy3Hgvcfj5uLZncp+0&#10;viMdD79NjjrbbLPNNttss80222yzzTbbbP/ZbAbAzzbbbLPNNttss80222yz/RZ2ziFzXASeY6Mf&#10;fj5VjJw7IJ5SnS+pn+WAmecUaAzg9/S+U2DC+P7pPeKCi1g1KS7cnVKQSt/t3ELuEjA3vn7671Ih&#10;dK7YpwT6Pbfdp5T1SiDgUwVkU0UpuWKXUptPt/2+wD73jKU2yI3/UvHb1BjNKZqdKpiYGi+5gpT0&#10;5yUW/rJq4LGyelw0khaUTY3jU8+fu3+q1jI1rqbUQ6fm9dQ4zPmOXHufulbOLwaFwENwxKm5evi+&#10;x/dJFSynADXpfVLl8SlljqEoM9f/JfXKc4qdzgWxpOp7A9giBUyVVDXjfiiBDkv9l4Lmc+QVpfmS&#10;G19Ta8EUqUlpTZhS90xtAN+V1sJc24/9JpJ3iVTY92JfyZiHIyXe+HOhgJXxWiUii6nxk47n+Pk2&#10;2x1fPn/OP/3zvyCV5vLyslfODW1W1RVNU1M3zb4tnaPtHNtdxy9/9Ws+++JLfvPZp6xWG5RUWBeA&#10;R85Y8I6qViglgoJuX54tJezaDqFkDw6XWGuwztIZQ1VX1HWNVgqtFcgQY9zeXOGdZb1aJf3vp4FY&#10;Ez7snLUpPx8D6C4GBMUme5C+EDI7F5RQo3rM/vqgVQ+mlgzl/njvqCqN9LJXNJRBvdDbPbjZBZDB&#10;enfP+u6ezz/9JCjBKUWzqHj65DG3N7f80R98xPf+/HssFxqz2/LrX/+K//l//h944Wl3LU8ev0Pd&#10;LAM4Qgj0RV80qCxaaaR31OKKhXN9cTlg+sJwHM7DvWlZ3d1xv7rnzd1bdl1Qs6x0BQTgSdM06KoK&#10;IMQemOF9KHRHyB6eENh/gtoXdM6xbju6znKhFZfNJV5qBA6p9oqxXgbggBAglUR6B73KvTUdrtYY&#10;5+lsS2ctQoV+qJSgriu8d3TGsN21tNbRWk/rPQ/bHdpLkB04x0VdI3vAovMOh8NbT11VKK2RSqEr&#10;jaoqbq5v8QKev3jB3ds7Kl2jq5pHT5/xlz/4Po/eeQZK0m637EwXlN/xWDcoFJX8UV7xNqeOaq3t&#10;iz6nybKm/O+xOt3etwwA26qqsurtMQDs1NzMxVqnilVLa+HhPfxBm5VivwFAeaoYP6emVgIh5342&#10;ACkHcoJS0Xkad8cAz5h4KFYkFD4ov9MD4nG+V4fMKbLvC3mHgulcf5Ryvvh3OSKAHMAyBlaW2icl&#10;K5qKsfe5+t4nm57gYgqoMYxh4EAhbN/mZPskzVviZ9daFwmnSm2avss5at0lIGkpTo0/kxtvacF2&#10;IGpR/64C7XAff0ACNwC8B4XNuA+O117P4JpS4rdUbXOvaBt/TkXfpZ/7rrgPERMKpXnp9P5BuOf+&#10;1yITKwy+ehyFCXB/GDfVeJ39swztNQBXe2ILz6iWPlx7WAP37xu3e9z++7aISU9ATgK1Tu+XiH3M&#10;4z2qB/YKHxRlfQ8aLeWkOVKT8Hd78L57cJ4kJgaICV9SUExurJ0Dioo/HxNWTIHe072q+CmFUGP/&#10;hXdQxflzKj88tZeWy9dLCoTxv2MCj/RdU6BMHtwoo3Er+nHFCLYcxnDufUpgshzRSBYUzx5M3tO/&#10;4HqF4v109H0Eb5FCIZQI4Mv++wO5Fh6E9KOfET3qW0gJhBhNSIlH9CRIPiFUESNYNQAoxUHONwLG&#10;emVJ2ROmOWt7lybwQhNEmFveee8Zf/Anf4y1HW+ef8X92uCbCmklddXQ1FtWGwlCguz3Lghxetf7&#10;xko3aOWQOJz3bC08OI/yUFmBQaGqBuEc3loMgs6B0A3OGKRuMH2M7tDUizqAbXVNK2q80WBg4yVG&#10;6sFrYfE45emMZdt5HjYdW7NB6zXLuuHq6ir0K56qbmgBbwxCVjQXS1RVYYRks215/XbFux+8z2cv&#10;X9P940+5W225u3ugsyYA3ntyEyWHsS4C+Y/3OOuwztOZjrbrcN7gvUF6RyVDniKk5oPf+xbYQAJn&#10;nQhA/IGgzHWstyvWmx3bXhm+2+74+Be/RkrBcrFAetAS6lqx2ax5dv2ERgiutMZUktorDAKDp5Hw&#10;6PoKoRTr1ZbtdsP6foPdWbSo8N7uyTjoSSV6cjjrHW/f3vP69VsQPhCBpQAyEQDhYljnvUNrzaZr&#10;2bQdq23HetPxcL/Cr+6olORieYH3ijdv3rBrW0xn0UoEkDmBFGHXtiwvL7i8XLJer7D9fKhFGDMI&#10;ibNBtbuqFJc3V9zcXGFby3q14WHd8fztirVViGpBpTQagaw03hnwblzJ5LDWqxBfKTMokot+/oLw&#10;EqVlsvIOfkIRb7dIIajqiir21RFqXGqJ9HsCw0FvXctDBfcBhBvW5sgPettPYYkQEWnIfoFHiuCH&#10;3OALPaMP8L0fE+EV9vsJwh+Q1vZ0V7iACt7/LI2peqI5F+/3+UDioqTOxC253C/OK+Wo3h59eOiy&#10;3tcrnLdjjBGDDgNo2yLwmJ4MSgqohKQWsNAqYPatwztLZ1uU1jjn2W63yLsVD1cbmmqB0h2XVw0g&#10;xzwX58f1RymJqiWLi5r1ZsNm88DnX37Ob774jD/9o496sgoQrkMLcD6QIRwo9/p8Ljz0qXdhXy0O&#10;N8WESnGay4xrGR4vEhLAflyO+Z93gfR1WPc8fX7XP4t3gQmtsL6n55gpEHpq/1mOBJQ2WhPlpNJ0&#10;jmSqlCeW2ufg2uN8C2OwdP6QiyHiGCZHShQ/f0p0nO4XpL9Lr5eC1Etg+8O92f0erQeEkmMskuZy&#10;ufshAolOTAowdZZSImtPwfW5GDK93uF5kATkAYHUnmTvWAU9l4/l+i0dHzkihRLhRjoOSyROpeud&#10;IjfMnU/nSB+G/Zt4H+bUOfEpJfrS+B/OptI2TNsiN0dzBK9p/6Q5Rky0OSUwUKqdOCS62BNiH+ap&#10;bvx3bg+uVOMQ79+U6jjS8X50HtSTAJdIr9K2KJFDlvYcZpttttlmm2222WabbbbZZpvtd9lmAPxs&#10;s80222yzzTbbbLPNNttvaaVC89zh8BTQ85TqbnqvtHizVPARX3s4zI6vn1PmTYsjJpViE4uLlOJn&#10;Tm1KZfeUUti/F/iY+1582A4cFOyXClym1C3TtsqNi1TZKQekLh3Cp306pVqXU5jOtXdanHGqoCft&#10;t/AuIguSzX02/XmqnDXV3unPcqDZ3FhNQU2lgq0SSHv4fwweOpdcIFfENIC5ptolV0BUshJwulQs&#10;kStGKl2jRMSRA7al/qjk43IgoCl1jxwAXfSF6VIwgglL6iW58QWh0MsNBYjJPYd2i68TF6CXClOm&#10;VCVK6jI53xcXHQ3FMAd9J/uaVbEHoXnn+mL4/BgtFgUmxCm5/s8p98XKpMN4zq0dsd8vqdDmABOp&#10;L45/PqgDpvP6HEWR+Pcl4P0pYHTuvUr9X1JcHEERBbUhV1CzkVKc9Yzx88X9F697U20ko/7XWo/F&#10;iZt2w0//6Z9BSh49eQKevnhN9aCN0KZt24Y11Xm89Rjn+PKrr3jx8ms++/xz3r69x1mHVAoldV9I&#10;DuBQWlJXikqFeV71Ct1tt6NSy7EYv8dioZSkbVvqusZJGcDfuqGuK66vrlBC8PLF16zu7nHe4UVQ&#10;t5OcBgzGP0/VcKf88NAOg2rPWADsya6p0Q3x/byPVa3TuOkgvjM9ONiHoud4LqgeWIbv/y7B99cK&#10;amkaY0Lxt9YBlKNqzXe+/W0e3V7zX77/A374ox/y+NFjKiHBGR4/vuEf//mn/P0//APr7ZZHty9Z&#10;Li6oqoq6qqjrhsvLK26ub0AIrO+VHqWkM6EAulIVUilWmzV3d3e8ev2a1WqFdSYALaoab00A7WNQ&#10;Uu37SfSFvsZF3jwU/jrr9uBGAVIojHO0XUsHXDUV5qLpi8UVQimQYK3DCYuxJhSD048xKXDCs93t&#10;MFJSSY1QklpULBYLri4ukM5hHHTGBpC8h9Z7Vp3BCoUUEmMs3hi89VwtFwgpcNajtEaroI4ppaLt&#10;gupkVVVsdlseVhueP/+atmtRdYOqar77h3/Mex98AEqy61q2XVBinPJBJwuo+1gugH5yBCCiB9/t&#10;AZZ7MKYvxnd5gpFD3zMUv5aKWs8tcC+poqequDGoNgaUKsUxSKGfPCnwrhTXlNbKUt/sFcin470U&#10;zB0XJ5eIXuLYN42R4vYYVXoJYB4VKco54aLvS4ZidO8PY+M0Ds/FHFNqYamSW84Px+Mp/nc8JnKk&#10;cyWCnthPp2ttXPCstc4WwafPs+9vP4I204L8IU+Ox9lISJIBjR+C9PPkW1O5cC62mIoZcuD8+D1S&#10;9bm0TVI1vn/fvopLYkuXJWfKxbmH8yCfB5TW7/y8i/2VHMFqp+K9kuLfqbwtLX4/fD8m8pp4PJL4&#10;5EMl+GPgxBCXpO3BeN3U/5beOx0PMclXbs0Z1pJ0TqXtF+bNIQlGbj8gt9+R+melZDEvLPttf1Y+&#10;tW/fY4KGNC4f3mu4l7U2AkeSyWmmx2q6rzSV/5T2sUr7TufO3am1sTQO0j2peA4EIOjx+lciAzm1&#10;t5bm2uO18AGEKcWojDtQEEjVxztDTDj2xd5n7wGs/UTyg0py+JHHI4f7AjiPsW14XikOSM+G8HV8&#10;V8QBsc44fnxP/tfD1oKPHJRge4XogIvlvffeY7das7q7Z7XrkFJRS0FrLC0CUdXQ2j4/EiAVTii2&#10;xqKrCtlo7LajFS2dEvimRi8uwDk6odh6wYMFTL9nAeykxqoaRAW6ZmdcyBGur1BShtxQCIxUGEsA&#10;tKo6gPFs6H/jOqRQtFhU0/Ctb38HJwXNcoFWEu8c1lh0YLOi67oQs/ffF0oihcTuttw8q1le3fDT&#10;f/kZ7p9/hlAVjMBkR6VrFs0CvOHm5ppnT9/lcnkNUrDdbVmtN7x++xalW6yzWN+x0IpaSbSugq54&#10;T/glpcIj2LUdzvZKyrLm4mpJ1wU16m7X0u52LJqG1nRY6+isZWNaxNrx7NEtFwuJ23VoLNfLBU2l&#10;2BjH69UDTjfYXcgLjDFsNy3rzToAS5UMJA29L3IE0rg4ZhvXa8lI9FDy7+nejbGO1XbHJ59/ybeu&#10;NDfaYy20reH1mztevnyJsVDVDYumHuewEB6tJN/58EOMMbx69TVOKoRUSA+KsCfXdR273Y5lc82z&#10;x49YNjVf373m7u6et6sVD62Baoms6pDT9r5dqwCgPN5nFkGZXcnD2DgiuThHqbbkzw/8ScYPB8Dx&#10;cVzkS/sA+OL9vAt+6IhEaSLmENJPnmNNnUml18uR+5T8+dQ+ycG9xEAqJfaAQbHPD8f4NzBz4aFX&#10;d5f0mQtaylGR3RgzxkWyJ1MUAh5WK+7u7rlcXtAsG9rWUldV6Ae3X2f9sL1qPdZYlJBYZ/j0k094&#10;dvOEdx4/4YN33tvHW55xLzmO2XPtne5vTsXKx6Q+vnhGyERcklt7S+ci6Vp6al+1NJ6OwZ17P+N7&#10;YqPSeEvbJd73ze0FDHHmQEg6NZbjPf+p2CVHzF1qh3RfOhdHnToXmSIiKpMG0e9X8Y3m23FeLk7u&#10;ZZfOpEu5Tfys3wTcvM9hKObtsTp3qS9LZ6QDYVtKwlsivZs6s44/O+xjDWSAuXPYXOw6RYCQkmsN&#10;63bc5lNndKXz4VL/xnl+TOScu0bpveJ9vdJ5V84/ThH7TY3p+CyoRESevrc4QRA8RV455StO7V/m&#10;yBBz/jwlajiXaGS22WabbbbZZpttttlmm2222X4XbQbAzzbbbLPNNttss80222yz/RZWYtI/VfSd&#10;K2jKsY/nwMSl66YF9vHnc4e2KSglLgQoFXXFz3eOMuqUSt3U9cqKkb5YCDHVxvH9Tyksp2DsKdKC&#10;qSL3U8X/8SF9riAipwSQtlfcX6UiqxQMlAOflpQJpkA7OYXgUyrLuTGbU1pLC7xS8EdJHXGq/UvE&#10;ApPgz75YJwfgKvXZ8L3U4oKVXL/k5siptiypaJwDbM+BfHLFRSkYPC40iwtbcuPlmyqVp8VuOdDS&#10;wTM6hxQeKWRUnOaCAhrTKq/jNcIPj57vnP7JtVdKdjKlGHKOv47b5Qh0PdS6joCIoKasevWXkh8q&#10;KXWkAK/UB0+RtABHCrC5z6fr3CnV2vR3OTB+qZBuSmEjB5ArfS9+/nhNzoEkp0hFij6pBynsAUah&#10;iHVQ5ElB0ntFLoprrpQS04M0ckWk6TqUA8cpGUADaV+u1mv+4f/7R+5XGy6vLkdfoKtqgDDhnAs+&#10;LwIktbuW16/veP711/zq15/w8tVrum2LkBpnPVoPBc4B/L5YVDSNRsmg410p1Su6ODwerVQoVu4V&#10;TOO5N6jdCQFaS/BBuW8oTPS+l0WLgS4FH1+KiXLjLacKkytczv0uHldKShyniXCICyjH6xyqHg8u&#10;Ii1qHETfdpsWIUMfKi3pTMvi8oLr20dorfn+9/6KH/3whyyahtXqnqvLa2opuL6+4g+++x3+r7//&#10;v9lstmw3X40Kl8M41qri+vqKp48fcXNzRdM0qB4I7nxQJ79/uOfl61e0pqOpKqQQQf3cg7UG5wKQ&#10;x7ugVhfGdyA8MMb0Bd8uG78NCusIsA6Qirbr2LUt1ntsYJ/AeRDWoyqNdZLOuv5PALMLqRBSB3CL&#10;DwAjqRTLheL2+opGadbrNbvdltV6TevASs1m12G9QFYVCIkU4BQ4AcY5ainpjAEpqeqgtDiMsrZt&#10;WW02GOuCUqT3yKpGVhXvf+tb/PFHf8zF5RVt17HdtmOx/4HPYarIOFYRFmcVmXohIxWovWrcoEZY&#10;irVz8yRXeJybd7m4Ll2bcmpruTU8p65s7R5YG4qpD+fxHtgNcDrmT8dh+p5pDDY8X45Yo1S8m8bN&#10;8XdT4HbaLkPcVgYoiCOgRAq4jxUk03eJ84FYGX6KfCfnP1NQf7pm5wrH0wL73FhOFdXi9fGwOD/4&#10;sBiYGqu8H6qTcxQjD02egiFKue3w+5RIKEeylo6tHCimFFtNxaJTeeyBKnWB4EprPakkf67FfVRV&#10;1TjGc2PycFyJfQyFOHmPc/P6mKyjBCIqxayn7p8jD5jyo+keUZpvHscUHPi0c/qkNC/jeZLLc0vv&#10;HgOES2Nvr9Iuiop7QQ3XZvNYIcRINHQKzFdaY1LwxPF3ooTrxJiJx2RpLypH+CWlPMjfSn5sao8p&#10;Jbg6lcPmiOtKpID5dvUHZAneu0lyjqn9mtwzpX56ULWOfXIM5t2vB8Pv3PhMQ341gBwD6ZbcP79I&#10;xrBI9wEk3jKqZUspeoVpj3MWZABbOg/O7ckfpBQ9YFWgGHLtANYdCR0QWAfGdOHaSobcSjna7W4k&#10;IosJ5wQRwYoUeNevPRK8ZECUIuoaWTcsrq/wuuHuYcPOeS6aGrxmS4WtFGKhsG1HpSuMkqytoOvg&#10;sqlZLJa0q5adsuxsi18oLvUFeI8S4BYNW63ZuS2+J3JwUiFuHvN4eUHdLNhud7jBJwzP3ZNjGeug&#10;CtBl7x11nx9ba1BaUjmP6SyVrpFKBeC8c3RtR9NomqrCGoO2lma5wHmHdY6LiwustWy2W6y1GNPx&#10;6PFTkCoovkuFlBpvDZWqWC6XVAp+8P3/wl/91Q9Y1Au2bctqvebt/R3/+L9+yse/+Q1fv/oaaw2d&#10;klRSItkGIiul9sQE/fjruo6ubQPI3Vms92w2W5yxOOswtqMzLdY4nLMI77hoGm6vrlEYdut7KuG4&#10;vr3CeM/9eoszht1ux+r1G5rLa5Sgz+M02GE8R/PQR/l9DxwcY1YfcvDcvncu9gg+3bLe7vj0q+d8&#10;cl3z3vWCdrPhzes7Xr16i3NQac2iaVgs6pFUTAp49913ePb4MV8+fx5A4YNqcZ+Ymm6HNS0LLXl8&#10;fcnVsqHd7nj15i2v7u+4327ZohF1A0rivQ25CALnOCCNS/c5YlBjaV/mFAHxFLlGkXzT5QlC/Ymz&#10;nfweqD+KFYZ1tBDZTO5VpHt+pXeJ85jwdzHGXSVC1DSOSc+rSqS8AzHZ0d6J8zi3fxZjDFqDx6Er&#10;FWIEFwioBv8scCwajfCebrfjYbVivd2w7JaonSI8ksN0diSYdK7f65aKRtcoJK6zfV/iWAAAIABJ&#10;REFU2LbjF7/8OR+89z63Vzcs6gbBYWySy0On4oUsqDlZH6fOK9Lc3kfEKH6/TA+8gWEd6z9zigS3&#10;lMOUgMwlIp2j6/v9fmEpji3ForlYZcg/4nObU2dZpbg31zels4jSWV0uTpsmTBJFIurcWc9R34+k&#10;V2IPiC/sg6fnK9EmR08+dl6ukGuT9Hvpfv3+88NziYRUrHxulXq3lMTviETWuex5+jCu472feJ8j&#10;7ad4jyU9J0nP8PcxnzxJypg7U8kRz8c51LC/nlMSz/mdUyTrU32anu/m5sKUuny8Bg8xa+l8MEee&#10;WNoHmjqLOmeul/xtPJ5KZ2+lfDf2PyXCrTSvzeXRqR8qkSNM5eCzzTbbbLPNNttss80222yzzfa7&#10;ZjMAfrbZZpttttlmm2222Wab7T/A0kPNUwDb+Hvp50rFEKcKEUpFv/Ez5VRyh3ueUp4oAZLT75eK&#10;WAYrHfaeuu83ffecnSo8yX2mBDjJFbTkFA/T4oAc4De935Qy3ZSaxJQidQ6kXiqomlIOS8dsCXR0&#10;jkrIlELHVFFVCg7JjbVT4OsSWUUOPBQ/b258l54/p/RWut4pYoZzlAVKgN+S+sWpeXOqoGUoysmR&#10;H5SKl3KkD1OgnVK/7L93cNNQUD3cj9MFY6MSW6bfziUxSYFZp8ZGbDmVx1K7nyxG83Ex87EiR6ko&#10;Ny3mioFGU74qNy5zxVYlZaFcWwy/T+dFWqiXEnqcA2bKAY1zYPpz/F763DlQVNqfOZ8WAKQC6+yh&#10;X+ZYU/nwGj4iPsgTcZxD3JKbe6NirnUgggLiMJd2ux3/8q//yhdffUVd1wgpcQgqqRkAtUP/OecQ&#10;/fV2ux27tuPtwz3/+vOf8/LVS1b3K7TSSF3hjAUPzluUkuhKU9cVVaXRStIJ+qJmF1Sye0XDAcCO&#10;8AeFnkHJPIBZje1o2y3Cw263wdoOqRVS9sprhXF6zpo4tZYWSTcmgEVxMeXQhjkfeDh+Dn3RCGxw&#10;ricMAGctOgK+hqaTWO+QPWBDKsWua6mamsvrax4/ecZ/+69/zV//tx/T1BfB32uFsQalBFWlefed&#10;Z9ze3vL2YY1WGlyveth3h7WGt2/fcn9/hzVdT1SgkEJTV01Qmq40UguqSqEUKOHDiBtRPL2ae9/f&#10;jgCAcS6ASpy3PWBEHq17w7tCUIG0zlNVFc1i0YNUglKYNQ6LQ6sa40FIDbJju9nS2V5pXohRZVPr&#10;inrRUNcVGoHrDM52ABhjaC0Y6TEeLALhPL4LYK26Unhr8YBxoYjVOkfXGbwSAQzkPF7AdrsLfsB7&#10;2t0OvVhycXXNR3/657z73vsIKem6bgR3HcQsLoC3PKcJtA79mS8SP8TXT5W3S9c/RaZ1ripVuhbF&#10;c+dIgTXxb6X1K10LckDymAgpBp2U4vISgLAE/Mwpop0q4E3jtymffuTXI2B6/JmU0CUuvM4Vludi&#10;k9w7DG065QtLudY38bfxs8SqcKfig8NxIw78bgmUUIoP0hh1eP94zMaF8WmOkRJO5XKhuA/SOCgm&#10;2prK4aby0lLMmRajl+Z1GSR7vsVK37n9i3h9jUmXINdfh6DlUq42RVYV7q+O3ru0p5OLj6eI7k6N&#10;7Vz8fDxPxNE8GhIDKUWWNCSXR+Z8VC62ja+X+tezFCsLbZcDoKREW6V7pe+R84f7MXRMklCaD3Eb&#10;58Z/OW+HlDRlikhpBGNHF4h9SZxli57cyDkXNMqjcTUQjuQBkod7EDkQ/gCQi583R7ZxeM10z/KY&#10;bKREKiUjoqzBpxljDvYXDnKftL0EeBfyqEr3RFke8AIHCKWQKFwCVNoDx+UIYg/v0Y9D51A9GHIg&#10;VxBChdxHyGGXYVQrDlhzGRSmrcP7AKZEeJz3PVGTxHp60KZESIWxDm8tprN4BFL2+Y3wOGswxgTS&#10;qF0bnrtXObfWYJ3DWdf/rMUYixQCqRVCBTICawzb1QPb9Ypf/+Jjvv7qJd5ZVGvQmw6FRwiFFRWd&#10;1lQXi57QzLFWNY2qsEYh1AVvOoVZXKMWntu6Qesaax3WmQC89o4LJdEy5BVegCfMZ2sMlxdXQV2e&#10;QPLkrRs2L1BO7tXKRQC+G9PhnQl7GlpQ15Ja1wgE2+2Oy8Ul6lpzt3rgYbfDGBP63HmqqqbbbLhb&#10;rdm1LdvtFtmTaOhao7XgYbVit+u4urqm1hrbOpbNkh/89X/lf/zk77i8vKHddTTbFl3VNBdLfqA1&#10;6+2Wl6++5uWrV6zXa5QPpIR4hxICpSTLIc8ATNvivcNYi3Ue42zoK6nAOna7DZ3rwAsWdU2lFB++&#10;/x7vPn5M4y3UNU1Tc3OzxHlP9fYNzlrePqzp1hs6JGq5oK4UVaWAMJYO56ws+sxRhDtZk6y1SKGO&#10;CGeUUnjraI3j5dsHPnvxCr+7QBnLetvhkCitWS4vwto55J1Scnm55P133sH5QEqA0lgnsL2PG/Yb&#10;tK64WS54/51nLOqGL774ild3d7xe73i52dHpBbqPT5XwiDFvnN5jzhEXlwB0U+Dg2M+LCeXt3P0O&#10;/H5xX21aOTr2m+NnhDzYOBo+Z63FWnNECHau2nNpD3IYC0OcP3V+kNuLnSQe7BeSo7jYD9dxWBt8&#10;oRqJRATO23GdsDYA2ZWAy2UD3mOtZ7Pe8ObuLVc3V0iRkEE4D66Pz3sgvfASiaLWDevNitXqgZ/9&#10;27/x5PFTvvPht9G6QjmJbU12nczFc7m9zqn9ulLOlI7fQErQ5+vsifCGvUXRA6RFYTznyLNi3xDH&#10;YLl95BLR8j4wiMYBebLp2NfE5w2niKiGGHH47EgUcyJvnTpHPbUvmPZjjkC4FO+XCIxLBBW587bj&#10;5ynH76mfOyCAI+pryuMtBc+nhGRpLBfv2R/6Uzk+7+GZ0HF+svfneWB6zkfHz1Bqh3jv6DDfkyPB&#10;0kDil55zpf/OxbclgrMpYoySUnzu+dO9hlzf5sZ46Zy5dOYxgLtze9vp/+NxOsy/+FwpN85Lcy+3&#10;d1cigk/JL9L5PvyutGeVPpMLDLtn+eVcn55LqJFrwzjPztWM/HvJBWebbbbZZpttttlmm2222Wab&#10;7T+rzQD42WabbbbZZpttttlmm22239Jy7OiD5X6W/jtXZO6cQ2ud/e7wmVOqzjl2/6lCprIq17GK&#10;QQlMmlMAOFX4PBSv5w6gzwWCngOwPKUInwN2pz/PXSe+XukZSn+fAoPk7yMiMI7vi2RlVm0rd+0c&#10;oKIEdPombZcWKqVjsQRGnyr0yT3DKbWEkjpgfO8pBerc+IvBrTkF6xhUFL9/Tm1iqm1z6ig5gEJu&#10;HE1d85yxlfMnpfcc2jBWz0wLW0rFc/EzxQU+cbFj+l4y6d9DNY1Q/M5Q7NUrBCLL6sx9TXw6rULh&#10;bF+8LManGX5fVu7JFa1MkSScA/DLFafmiuQGQOahEqkY38P7XhUaMRacnzsWp+ZXzqeVwFqHqn0+&#10;q7ieXrMEJswV76VqRP2bjB2bm+PW2iNVmNIaVlKHjMFrKUDjFIjo+H0lla4z7RMrNMdjYP+7UNAq&#10;goJaD4yQ/bPKCTWpg/+zV5V3kVKoH4aS9b06m+ezL77ik08/xwOL5YKmWaC1RioxqnOHdgUlQ5Ft&#10;27ZYY3l7v+Kn//TPPH/+nPu7O5RWI3h7GCe60khpuLlccr2oeXK5pFKStl5grQfC2qelHgFpSsmh&#10;t3u1wAA41FVFs2i4vLxAqYrNak3bGbwHrar9GiVFMQaYmq8p2DD1fTn/nc6tdIxPEbeco2pz4FvZ&#10;A+SPiYd61Ta3H9td11HrmqurK9599j7f+8sf8KMf/Q2X19cBUCMDoN20HaISqErx5NlTbm9ukJ99&#10;ie1spNgWyAfqWvfAH6jqJryjCyqAbbejWSzQOgA2wndDwbbDgzOR0jQR8CeoNFZV1RelSqwZ3iUF&#10;6vZqUoTCeONbEJ5FXVEpqNE4gvKkwNO2Xa8sKekcGC9wQgSQEQIrBUJplBTUSlAJQaU0q80D96sN&#10;69bQOoGsNEpIfGswncG0LXVdI/UiKL5bx6LeH8topVADMNZ5rPAYazDOIaRkZy1UDUJXfOtb3+bP&#10;PvpTHt8+od12mK7DC49jmL/hGl6ovtg99ouyrz8foTF4HxPJHCvcHoAPo7jIO4dQqh9JMru29Mty&#10;9P/h+uIk4KTkS2N/sf8+0Tv6gP0XAgUHwPb4fsN7DACldC04jjVD8XUOVDO1NqbEQznQHwT1uun8&#10;KgeoBSGO1cLStTFe80rq4lNA6hgoeazEJaK1VjIo+h2DkBnXtaCwSK+yzgE465R6cylWOZW75mKx&#10;4+/Jg2cO7SRGv7L/zl5SMRcjhP+n7+DHGC0eAwPpUInEZq+UJ0aF5Z4NZFRx3DdZDO70R7FQHB+l&#10;4NdSTpvbP5hS8Jwim/hm+yphXsfKzvFcTmOwU4rvufebimvLez3HCoVTY/EUIOxUHnf8zO4IDJS7&#10;7j4nFcU8JRfbT+2DxLFPqiA87OekCnq5GDuvXBjihnNy1RIo51QMX4rFYzKXUkwlpUQpeQCoKu1H&#10;yEhRPB4rU2vDeC9rA4B3yLcL+yAH75gZO7Fyepyv71U0fU92E+aZUoMSKwd+Yr+/FM+FA+a50W8e&#10;x7vBx2s9gInifRlx4IeHMSWlDMBoH8iKjgEge4D6AMqxzmGdDTHWuHfhxrVouC4xwZRSaBHUga0L&#10;BFyhb/eES0KGd1BajGryxoTfO2exzuG9xLthvvVkTCKQeEklET1At2sN9w8PATAqNZvNirbborTG&#10;dJbtpsNYh/N7lUwlJZ3pWK9WbDabsV0E0HZdIDoQ4e+BCKnvDwJZlRdgncX06uPeOhSCy8ubAPpX&#10;Aq01V5dXaCkxFpBq7E8tBa5rQ/wrBS/WO/TtExZVxfJiQdPUIBTb3Y63b99ifQDieymQWgegt7Uh&#10;pre2Vx+O8h0lcSLkbpVWuF0AhQ+fN6bDGIuxZgTv1lVQAt+tN+H9zWtW2w3GWaqmxgtBazrevr2j&#10;0hWb7YbNdotUksVigTGWtt3irAXhA8marrh/a9FC8ejRE773vb/kJz/5Oy6vr7m7f2Cz6VBKoZuG&#10;ZaV5JgR/+7//DQiPMR22M2xWa4RzPLq6otaSZlnv274L76WUCsRy3iN8mEfeGszOIIFl0yAAheD9&#10;J4/4k2//Pk+ur9jc3VEvL7i9XHB7vUTVEusMbRvI5XxrodvR4RBKoKWg7fsi5Mn9nBNwLPjb+5HM&#10;PmdpHyOsPbLPtzsedi2v7lc8vVjSoGitx0uJVFWId4TDOIf3gut6ybtP32WxWPDV11+z2bV4XdOZ&#10;QAzgCEBMqWsq4bm+ueX66oZXr1/z+fNXvLzf8Px+w1bV6LrBC4GSAsVAQiFBuCLoPA86FngX5eMx&#10;qcwkSejBAkCfceBxR3sAAbgt82SsYh+9HPr3IZfOxSEmv+8axdtpnJSuaefsA5bil3hdyRFtToFB&#10;U9Bi8UyqP9+I1/URlG5d8MHWorVAKoEQHucG0hGHMYF0wzuBkpKmUigZ8lhrA/mf9R7jQFpQUqKk&#10;wNoujG3vgk+zw/qpe/8l2baGTz7/jG99/hlPnj3hehn2qoa47BSBc04xOo51p849pkDaPiLHpPet&#10;+xz8kMAoJchO+/IU+UEpNyspTQ/7jAf5lz8kA4g/O7RH+ifd/03Pn3LqyVN7cKfOwHJnKGkcmubz&#10;w7NNEbqV9tpzZ66n9u7PyZtL5wq5s8apuZ9TRx/IinLnX3FfxOrlQ/46fHfI7faEgyREb+z3vTOE&#10;YKWcISYUnQJTx7lALp+NnyXOPdN8Zji/j8+3U9LwXJ4yBQovKYqX8q0S6e6pvDRus7jPpsZc+txj&#10;WwNCitGHH5AmnDiHTe+TI36LiTEG0q+p3C+3t3GkND/sjQ5xgDgmIvYHz3hMRpyeA6RE8Uc5X9S+&#10;MXlAjmTwnPebbbbZZpttttlmm2222WabbbbfRZsB8LPNNttss80222yzzTbbbL+lheIVV1RlGD5z&#10;jpp5DMg4pUheAoLHB/0pkDdl7586kI3vfY4CXu7zaUFySQX7FHh0CgiTtnHueUrPOwVeExOA0Rxo&#10;LVfQVRoLJeX49PNx2wyABudisPGh2lb6jPEYSAvVcm0w3C8u5MmBZtK2nSJdKLXluSp6OdBsWlww&#10;/EnBtrn7nSYZ4EiBMW6bffHnMRAoVrhI1S/OURBOx8Q54zYd+6UxO1X8c1KRLirwSYFTaeFGDjST&#10;K17JzR2i4tODeeQH9bRjNUFfKrSjTG4h5CGIQUqJ8x7VA7jSNnEFpZic+keur0sFeCVQd87/5XxP&#10;AL+Hvx2CoPwIehyABn6sfD4GeOTeYwp4H/88LYKdKn4sgW1KvnxKMSNVGDoEScTAvLwPStVfSn4o&#10;p1oVgwNPqXWWADXx9WMwCPgR0B3eKR4PQ4FzP1f6vw5Fr2HqSKSWoyJhzsccrdF+r7QVg+aVlEgh&#10;8QiM89zdPfCLX/6K9WbH8vKSRa9up5TcKzP2j2itQ0mF0kGN7OFhxce/+g0vXnzN3Zs7QGCNQVVV&#10;UHpVirbd4RzUleTqYsmzR7c8vr6krmse2GAH1SgSFZQRrQLeBaXGuml6YoEKpRQPqwdev3rDZrfr&#10;C9UPwYA5P5wr4M6Bxkqg9lNFq+k9h7kUA5fiZ4kLLk+tF7GCETAqwR+BVhEorem6Dq0rloslv/f+&#10;7/GX3/srfvw3f8Pt7XUA8eDx3uK97VVJJUoJbq+vefroMXiHAxQVIHvwpWOv7xX6W2uNrNSh0nNU&#10;YeicD2Nm6BmRrPfWYY3DN8tAcqA1bdv2Kur+QFl5BFY5h7dBSVN4x5NHj7i6WOJMB1pjrUMIhxQC&#10;04N07tc77ldrWuNGQEbbdlglUd4jlULSUGkVQC7e0VrP3WZLZyzNAlTdoFVFpRTCC5qmQfWqrUqp&#10;kbwkJilQStO6jp3pge1DcaWUWGN4+uQJf/ynf8b7H/xeUIVvd+H9RAC70AM0A+hkWCfiMRIp6xGv&#10;S+MSPBbK54DR47+lhEjJen99cRBr7OcGR37sHPKlUk51vKbEvk7uXWUGGJ5eoxS3pOvcoKSc+v3R&#10;XyaqeLni5mMgIkeKtDlQ8WDWDmA+dUB8M1Wcn1PfTcH/JcXmqXzkMEYQB88ygL2SXhwBuQOZwH6s&#10;jTP8JNFOjuzqnDg7LkQ+RRa2j2/3IHIhZCYWO853c3lurEQe+nivnJmqwefz8z3QPW5vY2xmLsVr&#10;Rm598GcR2qXr4Tl7EaW48ZvaQIaSArnS8Xt47UOF26n8burZU/81+M193CdGhexcnDc1tk6/M0Vg&#10;x34O+ALRwOE+yn6+uCLR4lROfIoMIPUTcTuUSK5K42Y/tl123ubyzikgT0mZspTfxvsHpT4cgDvn&#10;5uen8rrS/oTr/+S+L/p+HQBEpZxCRmtz2tfxmix6pWopJVVVHbT5ACjJ7SnF/VzaG8opf+77I445&#10;wufqukZrjVJBYT3de9q3lQt5juzBhnjouiNiDiklzjLGgMP7OOforGG73fag8f3zaq376wY6rUXT&#10;sGgqpFQ0VY33YO2GzW7Hmzdv+fyLr1ivd2w34XrGdBjbIQVUdR1A81KyXm+5v3tgs9khpaJuJEoH&#10;oGzXGdqdxXQhXneYkBP1CupB1d2AoM/H/DjdpZQorVBK9+ttT4DkwXZhfdG6pq4v0Vc9YZiHZVMj&#10;tcL169DOGLZd8BXSe5QKJUPrzY6mUshasWu7ME9EaPPKO6TtWG3u+frlS+7uH3AekIKu6zBthzWG&#10;1oZnV0IgBVhjsK7f1+nHjzU2EKX181BrTdeZg1zbOYfUCl1VOGvxxqL6OMh5R9t1qI0a95GEjwCQ&#10;zmKcYdvv1yM8SkGlNd45FpWmqhoumku+//3v89978Pv9esOmbRG6QlYV4JBe4v2CZ8+e8d//9m9Z&#10;LGv+n7//B1589QKFp5ECiaPbbgIxg3UYF/rFugCYd84hlabSGusNXgsEGgFoLbi9uOCj737Id997&#10;B7PdsLYtlxcXPH3yiMc3V6x3Wy4vrlistiwXNc7taE1H2+2gaZDegwhtPBBB7GMwlwUr53JZYwxK&#10;qn0WJ0IeM/ig1rSgJF4pFle3XN48wj6s8FLjVQXeYJyh0hW6rpFCcXv7mIvlBS9fvuSr58/Zodh5&#10;aJ3HE0i7rLMIBBfLJU/feYfVtuXzL1/w+u0Drx62PFgJzQIpBdYHde6w7yUDaJp93FY6szgACiY7&#10;ATnV1VO5yQEgTlA44/BHePqQ/7mDnGXqvikZ6NHnjjnMss8Sr+HnnPOc2j9Pc8VSHFiKDXNnD4FI&#10;wB8pHDsffFUAwHdoXaO1JKSlgqrSGGPQ/d6UdQ6Eo64Vi6bh7n7DcrlESsX93T3+MhBdVZVCSDXG&#10;eH4A4UuPQOOsY7vdIXWNcZaHzZaf/+pj3n//PRYffgutK7TW41qTIwkY1ubhfeIzjDTWKZ2Blftl&#10;2HeJ+kMOc11N9mOJuPOcvdo4FsiBPQ/PEdxIULf/vcoST6Z7vmlMk55x5cjAS6Rn6bnF1Plsused&#10;2+sewM5x7JXbD/wmuUDJ15RIqOPYLD37PXW2OZBrxenEKULvuO3i2LjUToOaes5nlHxHnOMPz3cq&#10;x8q1U0q6XPrdEHMM+zkx4VqODDp3Bl8aT7mxN7RHjgTv1JxMffdQOzB179K1S2cksV8qneWk+zGj&#10;X/Me4fN7a0rIkz5laJfh+bTW2fYf2i49C46fO0fcl2urg/tnAP4+s3cpzySVnvK5546Z3NnabLPN&#10;Nttss80222yzzTbbbLPNNgPgZ5ttttlmm2222WabbbbZ/kMsKE4cFr3nVOGnFMKmimanDqdjSwFT&#10;OeWnEjgx/nd6CF8CH+fUTqcOZXMgjfjf8UH1qQKdqfdPP5s+Q1zEW1JwPFeVfLhvUCHRR4XppwoY&#10;SkrpKQAi3Ef0yu/7AuZcMV1JaX2q7dLflQrHS4oVOVBvibF+iiwibbMUnJQr4o9B6cN30rbLtXmJ&#10;RCIdkzFAu66qrDp7PPeGa8RF6qWxO6X2kbbZFLgk/lkMfojbMadyV1KbOR57MjvHY/X3Un/FBVnx&#10;c8TvMII+M6qCvuAzYiVNvEeK8vwf28Q6vBNBiYlQUE5fKxxAxUP16HQBaKr6kev/tL1LwPLc3MuB&#10;XmMSgimykaOfi0FeKk+0kd4jt9bkip1Kvrk03+LxeGqdKK15KVgsV6AmVf+umbUl7ZNTxXM5fxOr&#10;Ep16lxL4ptSmMclGiQxhipBlKHbNAtYSnUhx3PC9WtReJk4KgfWhuPMXH3/MV19/zbvvvUelayAF&#10;fcoIgBZK0E3n2O06PvnkU774/HO+fv4C07YIKXuASE/W0xcue++omwU3tzc8ffqU5eUlCEFrzAgK&#10;kkLgjcELiZKqL9R0iCD1jZCCSmu01my3O97evaHddey2O7quQyndP3MAIqYFolMEOylAPVcIW/ID&#10;hzGjOyryG+KHqQK4NEabKtg9VXw7KPQMSpqXl5e8//77fO973+PHP/4xT57cohRIHNYanDVY2yGk&#10;QguFN46LZsGjmxuqRuPbHkAjdQ9mU6Nik+jVM/NjmgNVUO/EAYAhjKte0VhApauxXaqqYrvd4u0e&#10;5DHMHddL9QohEd6iEVwuljRSIR3gPAYDSvQAHXpFx5Y3Dw/crzc4IUEodl3bkw8paqFYKIHzIqi5&#10;E+K/TdfihaBaLEAGhTklJMvFAuMsy6YG5wJQH/DO4Pr2qLQGKemsxVhL23ZBYV14jDN01qHqmnc/&#10;+IA/+Ys/QTWK1u0wvsM72wMC+nVUDAqGPUGK0AEI08/nUpyR+tqc2loJEHdOLHdufnPq8zmltRjY&#10;MwBa4r+X4qapNfQYzB7GYBpblQC1KenQMRDAF9WR88DOHqBxpCTmDmKhFByaxh654uUptbCSolq0&#10;yh3F4zl19TgOK+VsqZvKKUuWVNRK6/jUmM757hIJWwmgHF9LJqQQ+fZzxbVhKIaPx/gAGM2tC2mM&#10;X8rR0u/lCKxy8VcOHB7nvCkZUC6WLSmNnrYAShq64zDO2JM/9aFLki3kx1Bub2aqAH7/bsO99uiy&#10;Y/K5fLw4gPm9P1R2TaOweC089idu9HFRuBYpbx+i3gJZzfA8so91yvtPOcBObq+g1F7x+56z97Mf&#10;W+KAmIUk69v7z73qN0zvlaVjvLSfFMCIw5rhD1QKpVSFnCxVqB/6vwxKOeVP089KIdADyZ73h3nM&#10;GKfv6Wv8MFV8yGfHPE5KnHeB+Kf3u1rrUZHRC0ElFRKPMxbbx9jGWrTS1FXNkAoMeb6sdOiHIT4T&#10;OsBO+zFtvUOgEELhHAHsO8wDJK11PamPD2q6UoT4xQUSL7NZY7q2B+AH5e9htghCm7RdhzMGY7pR&#10;Eb21Bq1UUExvO1arFe2uxQt5EAu6Hnnfdi273Y7OmKCg3QORlssly4sGXVdIKWnqmic3N1wulnjh&#10;MZ2l7Tq+fvWKLz5/zpu3b1mtWzwKrRVaKepKBaCO9zgvemX5EBdfXN5QVTXLC8nFRcViUeOs5+7t&#10;hvVDS2c6WrPF2qA8LKWkbpqwNyEON/20DoDptgeaK62p6xqpFN45dtstbduirB1jZ4FAS8VqvWK9&#10;2WKcH8l9TLfD2i4otUuJNQ5rO1QfY5j+Ot71IFOtMF3Hru3ojGW327Hruj4HkzRVhRCCtmvH2DPk&#10;OibyfGIkwAn53T4GUFKFdxnmpXeYXUfX7sb1Rwo5EoLsSRMOY4VhjaqVDsC2vm+8sxgDV5dXNHWD&#10;1jUfffQRP/nJT7h9dMt6u2Oz2yG0CoQCPihLS6WoFg3GWx49ecoP/7cfI73i//37v+fNy5dst2u8&#10;6QCLdYHUS6gKIT3OW6TSoHpy0R6Yq2sVclnreLRc8hd/+Ad894P3aSpJu+rAWy4vl9zeXrFcLGhN&#10;R6M1jdIoAbWWuM6iTIe0MuTtwtPi8SKQxnkh+jVIHPl87z04MM6MRFyhAcPnlRLoSqGk7v2MoJKA&#10;USyk4qZWXNUN3WaLaddI4dASrAoxsHEO0Rmub6948uwJb1YPfPH8JVsnsAoDi/gfAAAgAElEQVS2&#10;tsM5hehzqW23o6oFt7c34D2fffIpDw/3rDvD621HJxWddWNu6L0NK2RM8pUhSinmF8OWh/eIPoVy&#10;I0uHOFyrxeiQ9h44Jtya2KsJv3SMJF2+tBkTf8cfEJSN8Ui0/y+kOFxBhT9kNetJMafOYM45tzlY&#10;C5E98aIf44spguTQUgPQfx/rMBIbBpKMsBa4SMl8H3eNZGf964XzED1+TOuKm6srmkbjvQF6ghQf&#10;CBUWdUVVKzrnefHya9483PPk8WPefUcBEu9rhJCowc+6/R+PxzmDEGFPwdngE1+8/JpffPxLnj55&#10;RF09Rkk5Evd576HvG+nFwX5PGg+V9qFOkaIexfaofr3t261fQH0/Tv2w3yIOSWhOKYaXiB9LhGTl&#10;8y4CUcVIxDXs/R1/Ps7xBlBtvA9njBn3gUrtEZO8pWDnUo6QG/elvYyU/HmKPOCcfYdSvHyKHLl0&#10;TjZ1xpXme5J9bmT7s5phPy0lzMjtc6fnz/HYMMZEyu97MgQ/7N8e5DyHOdH+TOb4zNwP3KsnfHz6&#10;3kN/HZEOZuZo2s/D7wal97RdUqKsPOGXz9YBpOQr6dnwKYB0StKa5iOniOGmQPhp/pw7/zk4TxIk&#10;aunlc/rcOB3HYkQOkI7D9DljgoXSnk3ujHp8rwNCnD739MOaJQ9y1SGGjd8pBuyXznZLa+/UOVLu&#10;nCg9z51tttlmm2222WabbbbZZptttt9lmwHws80222yzzTbbbLPNNtts/wGWAqGniofjz+cAJTJS&#10;eEoPTuPD2rS4oKRYlf4s/nvpZyVAQLmQ+PAdz1Frj/9+SjU6d4+SnVL2O6fIO34uY8xRAU3uO1rr&#10;I2WuUuFACgAutU0MLuh/2xf75Yp1jr8/pX5+qj2nVI1z3xmVZicO40tgwdLzpmNvCsQ+ReqQXnuK&#10;rCFVvEyfqeu6g8KYFNBUAk9NFcWX+mgKIFYCGuQKZqbG2ClijSllyBJQOrYY/K2UGpXl0ncuAfdz&#10;fuKwWKQfA6TjUx4opA5q2t57bDL/BkVbF8nS+cy4zKnd59Qip8CpJeBzCWBVUnsWQiAyINu9Oujw&#10;Hnu10LEIkvNIVUrAqVNg+NxczxUi54qS0rWtBBoffG1WcUWEvh7A3DnlksGnDwWU36TI7BSZyNS6&#10;mr5HaW7mAIu5dkgLT6UUoXg4U3ClMsAh/L6oerxnr3wle0IIYw2//PhX/OKXH7O8uMI6gXJDoZ0I&#10;KofjM4U5Utc1Qko2mw2vXr/hs8+/5MXzF2w3m3AvwBkL8pDoQWrB8uKCq+srHj1+xGKxwNkdBgcy&#10;jGeldQ8Yd2NB//77QT3Se0/Xtmx3O1bre7wL6vBaa5yw+BEAV45Jcv5nyj9PFQiXAMTDZ3RVIZPC&#10;whKAMxTp7cFOpWcaivm0UkExMXqvoPiu0bpCVZpaV7z77rv8xZ//OT/60Q959uQxAhfq6HHgLeAQ&#10;sn8P55BScNEsefb0GU1dY+wWLCgl94DEIV4hgGLSd7e2w7kKpaqsYvW+HwIIUPR9vd1uUeqCpmnY&#10;bDZ0rsM7j+oV37wLhAhhOHucdVRKcFnVaOfxrUFWoYDfeXBDYSsCoTS6WWBWG6wDqURfAx8AJA5A&#10;Kox1eBmeq7UBgCG1xgYMDkpKrA2AkkYrGqWRFXit6NodrTFYBMvlEq0rhJB0XRizY0GmD6BrYy2/&#10;/+EHfP/73+f28SO8hHbXhuJvXWGd3WMpIsC2Jzy36JXnB/BcDgicW6dyMUgJLHyK7KjkJ89VMUqV&#10;zQY1qH1sHEMCxQiqyPniGMSdK0zOt4k/AAzkxumwdqUKvakPT8HK58R8wz+PiYyConqqgDcVY+fU&#10;H0txcCmW3X9PHOXBU4rLuc8O6/lU/JHm1ueQaU2ReJ0z9tKYJyV4mspNzil2j99HJeRPaSF8us4M&#10;gJD0eU4pR/q+mLuUh6ckcWmfxGRYJTW60rg/16bG5UH4coZS6aEaup8EfuXa4bCP+3XoYH7EPkcU&#10;QC6Dj0oBDhypoMcgjwHokyPbGUD5e0C9PwKJx9ebimem8rZce5UUKHO+ZaKXGUlaDgDueeCLiAjO&#10;0vY4RTCX5m1xvOqciNYQMRIMxp8/7Gtx0H8xMcNeyf7wvU7tH+YA+3Hfj4q4g0J2rPTYP5JUEklE&#10;rNLnQUjJYrkYf+cJQGbnA7lOIAOyAXKoBFJXWG+xXRv8hBvUdoPSdgCvQ2cMbWd7cF8gAjXO0u5a&#10;nAtK28aEew1K2J3p6GzHar3GO09d1VhrWa/XASjdq4F77zHW0HYdrelCW0qN6RymB1k777CmwwFm&#10;IBVx4EyIuSpdQUx61sdTxhikEggl+/g2kOc1Tc3Ddod+C06C9Y5aVyx1hfQiALD792k7g5IVV1eP&#10;efrOkmaxRClJpRVNVaF0AOe1xtN1YQ+xqZsR2K+EC4Bo62nbFmNavLAoLVmoBdt2h2ltiAUDUx/W&#10;ObabDd55FosFSik2mw3rhwfatgUETRNU57u2Zbtd0+52YV0VoJUeSbbW6zXOgpRVT4Rl8L4LCvbG&#10;jj4qKMgHAiXb79vYHrgtGIgW9ME6prXm6uqKxWIxrtnGmFGx3ks1+tBhfE/FigPxWV2n5JMqAKCt&#10;P9iHy60lwz2Geamkoq4XKC2om5qqqvjud77L3/3d/+DDDz/EOsdmswHZI6P9njDM9e5V1zUIwaPb&#10;R/zgBz/Atjv+109/yldfbGm9Rfb7St2uRXtH4GoLyu+XiyVCenA2zC3rAclC1/z+O8/44J1nNEqy&#10;erjnfn2PxKOk4/GjK5Z1zZvXr4KqfbsL5BPOInFoKcAarPfUCIQEKwROSBwS7wZShgDqHcHa0Od2&#10;EiEDSYIQEi9BK8Wzp49xwtFtO2znes6wHiy+WfHs+glXOGosWkseHrZY6/FCBfC/kDx69IgPv/37&#10;WGd5dX/HxkLnBX5Ubbd4F9q5rjS31xdcNg2vXrzg/u4t29Zwt+3YOIHpCSH28YCPVK/9WfuYh8rs&#10;jMQeB8Q24tDXD8DiQCkg4kXgIEbHl/bQemA9++v0q0QR6DoCl3syt+DD/biEenwSgw9EkOE8ap+0&#10;7EkQc/F5GuefjtvCHlsOvJ+PAf24H3Bw7X6KSSmxzibkgCKKE6L8yQ97P3IkaFGypq5qLi8uWDY1&#10;Uni6rmVcCp1HSTA25M1d12G84O2be+p6SV03NE2D92CsRQgPfoCRy7Bn1PswpKCpK7a7HQ/3D3z1&#10;/AWfffEllxeXLKsm+FVvcM6OfdhDKY/i+VTxvXRmct45pDggEhP9oNv36X54jmrJyb76OXu7JYLF&#10;HIFqPk6P93XK56XDfUy/ph/68UMi3gGsHQObc8rV543VPMFZuueRAoHJ7K3kPpNrn1NnbufkTLmz&#10;sKk9+xJR2fDdEhFruocyxAq5s7l03KR7/Pu/x3G6P/p79jn6uRUrtpf2YY9IxXq/EYPnT5Gtl4h8&#10;c0DqmHz+VK5aOidJn30Y2zHx7NR+cdpHU2QKOeKJ+FpxLlSaJ/G1lFK9Hz1eg6WUPU+nOEkgHI+p&#10;3PhJayRSxfdUzb60fxSTafvMPp0UYQ91IMGEnkBbkCVjzJE3nnP+ns7X3HeH5/r3kwvONttss802&#10;22yzzTbbbLPNNtt/PpsB8LPNNttss80222yzzTbbbL+FpQrRA7CzVJw/fCcHaB8+c25B75SCW/oM&#10;JXDflEpDfJ0SgCtti9Lzp++f+/mpQvpSu05dIz1ETv/klFlz7Zx7h1ybDGDKkqpDfI1YCaHUf6fa&#10;Y6o4ZmqMTR3Gl9TrS21UKjKZAt+UxtjUO5aKkeL2TNsp7t+YUCJ+19y94nbLkT+UCmJy10sVu3Pv&#10;cIoYIJ23OQKNdO7lVE5yQI9S4VZpnJ1TOFOau3E7pe9cKoLOgS/2PndfUHmo1NRDJoQMxSzeR4Wf&#10;+fGX9kuuwObU3E7fNy0iiteMWLW8ZDnQeKwcK6OCqeP+E6P4z9Agvcj9kQ3FVOco1qSFj7nxHH8v&#10;VQgu+YRTChhxm+Tm48EcG5V/5RGYaSiITMfilO9KC9jOUWnK9WGxwD8pyjqHIKREopP6sYP+6dX+&#10;4iLRcVIkyiiD4qAFXrx6yc9/+QsuLy+5uLwOBfSJ7xufw3ukUmgVlLm325ZPP/+Cl69e8/rlS7xz&#10;aKUPSGV6FArOO2qp0ZXm8vqKi4sLECKoYnuPEwLbP2sMfh3UOr33/z97b/Yk2XGdef7c/W4RkUtl&#10;1gqAJEgCpEiRkiipKYKUZKOZf3msrW3Gus3mbWase0zq0UZSAEFiqSqgFlSuEXdx93nwe294eLrf&#10;CFDz1LxHRlUiM+Iuvhw/x/183wdas9ls6LoOYwxt2zrFx7pxQJRMYYx22rIT4N7UmhQSXqT6IOVz&#10;t8pAcmcuysR6PxX7Ta3LO+MlWAsc8N2BVgxQlCVn9874wQ9+wM9/8XMePXyAlH3RMQ7N7dTPbQ9A&#10;13QaqqykKCq+8Y13WFYlTds6QLhwKpFCOLkxN3/SPrPruvF5hs9q3e0o+Yz+x1pMrzyslOToaMVq&#10;teLG3tDargco9PNqACFbw1GZs8oUudXkCDB9Ab0QICRdDxSQQNs2NJ1GW0unDUqIUWHO9kCSzkDT&#10;aYpM0TYt69qpXIoe3OOAVi2tMWzahqooe+CQA2ggHKBJZLkDyXQdQkgHqkdirBsnpgc7LFZLjo9P&#10;ePDwMaCcOmihkDbHtMapwQqBNgPgwY5AiVGw0Lo28f2yn7/EAM+x9XEqTpgqwE7lC1NA7HB+ptck&#10;/7OyJ+/Y/3wxoGcqN3CF2PagfCB13UNi+VTe6LnpOyrKhyh9xeLfMMZN5U9h24TkAVOkYqk2CdfA&#10;LWiUO4XLsTg1FlfHcplU7jBlMXX18HlCwP7wOX+NCIECISAiLNr24/Zd4jWRnDupeCrMMbbttQXK&#10;pNaOmMJYCC5IgeSHfOuQtWpqDdun8B0rME/lJYfkslM/734/tW8SH6fj2jlBfha+nz/eQpDK7jwi&#10;OeeH5xEiDo4Z4n5/zKWAILF9lFRcEiMXSQPokz0yAsmn8rNw/2tfHp3KK+/2vZ38bAxYcogdus81&#10;xK8xPxuu2eOaN5IzONVZbTVtq+m05erqZlSutNbQNBvqdgPGIi3Udcu6rh3wWps+dm564LLtAekO&#10;4G60wWqN0Y48yFpB27Ws12unIq87p8hsO7rOYq1EyszFWaZ1CuA9oGRQJs+zrFd07dXKGeYNyEyN&#10;6tWi173P8xwBDvSYKYrBZ/bA90xlSAFFrshzl2+4WBDyIicvc1SmeiI5xnmqO40SEm1d3FbXNVbr&#10;URm1Eg6si5A9sR6UZUGey5E8oWlr9Fr3wHY7+sNXTc3t7S11vaGpOwyatt2wrtdsNi1Ogdj1vbXG&#10;Aa2tpbPGqbFqPQYAWT93deNA67prMcbSdu0Yp0sld5Rxd/y0sQgUXbehbVuM6SiKjFxlyJ44blBU&#10;11o7gi4P0K6kQg1krb0Ce9e5fi2Lot/j6Eaw0JCvuXXOxckpEpkQDDaA8GKALhfrkVD6toieLGLw&#10;hQPpRZlnZLmkaWqKIuPRo4f87IMP+M53v4vMlJsvY7hnt76996dSSrIsc+NNKR48POdnP/8ZxnaA&#10;5tNPfsemrbHatY+wbp5lUpFnikJlLKqCs7NTqsUCJRW6c4Rj94+WVFVJ29Vs1jeYrgbTYLua26sL&#10;dF5wcfGaL798zvXlJegO1auWSiEx1qlNF5kEbTC6Qyqnsqxl/y5meDU7KjD7MVXbNkipqMqKd95+&#10;i6LMuLh8A3lOmYGpN9A2PKhy/uj9H/Dew1OOpCVX8OLlmqbpqLXrO6UkZIKzB2d0puP1xQVtT7ah&#10;tcsRVVZAZmg3HYVSLKuK8+Njuk3D5vaWTdvy+qbm9bqllRkyz1BKoC2T+8NThEmxs5g7+xmJdfrr&#10;EHwduj4N+y5bDP1defh4PBeP3WPxqX/2cMj+QSonTMWPKSCg+9eAsHdI+obYdzg/22nrft/K5fOO&#10;DM5aRxwykFJIKZAS8jyjWlQsqoosc/5fW+sA8H0WLITzndCryGtD0zRcX12yWixZLpco5agJBAZt&#10;3X6EI72TGAxC5YCgyCVNo+majqdPn/H44SOePHqL8l6FEpmbZFisNGA0WAeW9N95H1h5X7/s2xu8&#10;k/8Zg2EL5FZKDTQGd+4fOz9L9XNqDqXO4vYRMIV5Rmo+hecGPkna1BmC/zc/Dp7aR4v5mH1+InVW&#10;ljrP2Ufcse/8IXzWfUQWUySH4b3Dfo2dX/oxa+psK5YDh/0ZtmuMyMAYg5ByBMDvy+/D95NCjueC&#10;fk4lcASwKaLskBDdJ+EN6wJ8MoZD8wH/nWNzaWr+x3Msu+NflVI7zz6o2PtnpP58io2pfc8+/Le7&#10;FyNJjO33usd/Jwjp/HbN83wbY5Imko6RXPr9EFsz9513x87gfGX6MN+N+YiQJHvf3I3tj4V7bbG1&#10;drbZZpttttlmm2222WabbbbZ/pBtBsDPNttss80222yzzTbbbLP9OyylAriP7Ts84I2pwn1dJXXf&#10;YoUJhyiqT30mLIoJD+QPKUDw/74PeD71nIeop8c+779H6t5Tyr+pPjhUSTFkqY8VhYcqE6FCoK/6&#10;Fz5XbAyG7PcpRZGwsDTWXlMFWr76w5Si3qHtnhozsT4P2yMs6A+LLGLAmXAOxgolUkWLKXKL1Byb&#10;Gtv72maqCM5/9xQgacoHHKo0M0VMkbpGDKgdjrdYsVXYZqEa36DAJ0IZor5wcixwmihoSrVj7J5T&#10;6oax+Rzzi6livBAsHo7rO0BE7gLsZK9k75fOjkq4vVhTSjE0RvZwqH8OweiHFGQeUjgYtt9AMuKD&#10;QO4Uk/oKwP139hUjx8b/FFmMXyC2D9gXFsilfIf/vkNhVaztwoLQuwqi6fUndm8nMLZVVLPWOkC2&#10;lFxdX/Ovv/o1by6vuH//Ebrr20QSVexWQqFERl03rNcbfve7T/jNx5/w+efP6Jp2VBQc70EP8jVO&#10;hXEomFssKhCCuq7RTeOAN73inFM0lN6aY0aQhbWWpm1p29abEz1oJMsQwvYFwNNgtKkCQwtfG9QX&#10;FuANIIrB/GL1UFHaL34LgZShz/V9xuhvPIW6YRy2bYtUiuVqxfn5OX/0ve/zwQcf8Ojhw/4aTqHH&#10;dINS5Vb9XRjjlASFQCnJo4ePeHj+gIvLq17p01IWlafctAW6+QWDQjiFQmu3QBdj6NW+4kXSmVIY&#10;KXsgt6UsS66ursiUIltkNE2N7jpXXCkEuusopKDKMlZFRikFRZb3aowWpOrV5HqV+ExisGyauu9p&#10;s1UYtA5Oro2l7TRKAk3L7fqWpmmw2iKUQKmCTje0nWHdtWw6jaFGG02hFFI4JVWhFHlRoHpw0Hqz&#10;RmuN1g7whOjVSrMMKwQX11d8+tnntMailjnlsiJTBUWWU6icXEqyPOtBLf2clAJtul49tgfi9HNh&#10;ADfFVKSn4pJ9AMMpsElqXU/Nv1Tc5M8D9/MuAMokyEpixcqhD0+t56k1LEboc0hsvg8UGy/kF0nw&#10;Sgz0vI/UKFTJigNpbTIfcP1pABltpxAUcVf1bavq5fy3mSSNGUEb3vW1R+rgr3kxUNy+YuHUGh0q&#10;gqfGSkrxb1/+s/3bQBayJXRyIMI4ICMkCYnlpP4a48dKfmwyrJ0+MZP/91iO58dgsTg/phL/dfdX&#10;Yv3vAwMO9VFToKDwfkPOEIvfB4XZ+FxiB5C+/Zs4KAeOzZfQV02R2aXbwVu/vO/6fu/r7D2lyNum&#10;8uQ4ycrXzzVjpEspvzeVZ+zbN9pHnBHe+xCFv6n7hmOtLMtxDsXG+p35Pca57nedMXz55Qs+/u2n&#10;XN+sMdqphmdK0nY16/UtV9dXbG7X6E7TdQ5cbREO6N4TENk+vjbG9FRIDoKeCdUDExUWSdN1PbmV&#10;JM8yF3dog8gkmSqRMkMbw0JVfezr1HsH/6KUomkaVNZRFCVSKhcDupW9Vwd2qvJFllMUTmVdSkmu&#10;MnKpHIGREGRZjlIOoJ7nygGdeqDkqM6pO5pN7VSA+/ywaZoRZN52LXXXUve5hNEao3tygrYbgf8D&#10;AFPrjq51baB7tVrTP6/tgelat9R17XKaziKwaGHQpkMbjZWCMl+gO+3yISUdYZcHHJK96rrJMtqm&#10;cSRKxqCkJJOSrCi3CqGDz1fOv3dt1/s2p95t7UCGVQKFi0nFFhA1jDcfILWzzzCsr8qB2qUSI6FZ&#10;025QOkOprTr8SLQnZVSlO0bQkyK62ypgagRyZ19m3KtRoh9DBouLuQEUgiJ3scbjR484Pjnmgw8+&#10;4Ic//CHFouLi+ppWD+A6t49kzS4xxrBOyr59qmqBui/5xS9+0QOzNR9/8lusNchcOQIBYLmoePLk&#10;MT/4wff53nvf5fz8DCkVWhtA0NYb6utL6usLbi5e05qaSh2zEHB0tCLLM15+9YoXL19ycXnR+4de&#10;Rd50mM5ipSOAUnaIbw2dbclKhRT9uMWRp9g+vsCC6vPSIW+z1pBlLj+6vLp097KG68srFqbj3Qf3&#10;+M69Y7794JQnxyXKdjx/+YovX7yk0RYjFFZbVKE4f/AAkWdc3l5zvdlwXde0UqCUU9x2pGOGLMsp&#10;hODB6RHolqvLK27rDZdNx9PLG75qBE0mUD3x0xAXhWQhh+7fh7n0NOibvbG6Pw6/zp73oBBugz3A&#10;Q4D4aTIpO5lzpOKFQ8iCHDZdTu6bhudGCNsr6Jo7MaZPyrizn2a2801rg9GunYy1ZD3xoVLKXVvC&#10;8fERi6oawZZCWE913VIUGUq5+WEwWGvo2o7NZsP1zTXHmxPyXIHoiWSsHeM6t1Yp8tytbdZayqJg&#10;vdmwvt3wbx/+hseP3+Ls+N7oc7W26HEPQSTj5lQslYrHwn3ffUScO2OULaGfGICpdv85WvK6Xi6S&#10;Io095CwvRuwVi+PDWGkfQD21lzwVM6fmWOoMKQSS7yOZiO3FxgDeh/ZD7Dsxgo9YPh+ut1Oxt/+3&#10;MHfY7rGKyX2lcIz48XwIdE99b/uZQ4gDE2RqOPJUEY4J6aikiJBPxcbPsI8WO4sY5kSKUDlFkOjn&#10;0cPffSKgFMFB6iw6HEsDCfPQh/5esj8m/TPnYY8gNgdiCutDfNR7Ppdf9EGH7MePTxpvjLmjbO8/&#10;v79HHp7ljcRM/R5FuKcVxodfx8eF48kHwMf2hcK9+kP2nWJjdYoUcyD0atv2995fmW222WabbbbZ&#10;Zpttttlmm222/9FsBsDPNttss80222yzzTbbbLP9O80v9k6xi+9TKE8B4AfzD1t99WD/OjHlrhCY&#10;ET5D7Jn2vWcKxH1IIc4+QP/wrvuY5acY41OA333g9tQzT4FVwnaPHd7HABHhNWKFezH1Pb8ANfaO&#10;qX47RNF9qlAppfqWUjcMlQ/2FSaG90/NjdQ1fECM3z5hgca2aNZMjk0ffBwjG9j37IP5YI1UYcdU&#10;24fjz79/WHASGy8pcG8KjBUraIq9X6yvfP+3T6k+BHmMbYsrBB1UbIUQfemyK2K8W8RlR/Bu0CNj&#10;XVRUHRyS6rNTKoiHEGrExmFYNBReK1SJGD6XBCz3/T5ASFSvRDYWlPbvuftcd/14THFknz+JrSkx&#10;X7GvIDOcT6EaVDgnBt8XU0+6UzAkXP/HCop2FGAC9aBppUp7x7fEVGlia2pKJdX/jl9UFcYT8efz&#10;C4v7QrNeWSVW9IinHuyruozXZVusppTbLr5Zb/jo44/59LPPWSxWKKkcyCXP2L7OVslzKPI1xtLq&#10;lmfPv+C3n3zK06dPaTZ1rwbnrjHM9/5NeuAEPTBYgnTF7Z3uaLuGutnQao2xAmMNuQoVhawDkmin&#10;lGhw62WeZ9siua516u/Cm1u9Wvkhcd7Yrr9HnJgaEyExSDhOYypuKYKKGFjPB9yrHujYtA1CChbL&#10;BWdn93j/vff527/9G775zXfc2NPG9dGgVmYEQsgtwcKg0gxIJakWFWdn9+g+1EipaHsAle6Gokmw&#10;GATbIunxGY1FZm5cqCzDtN32PXCKhkMx+XDjtlcldcqVhm+88w1Mp3nx8hXr9Zq2aZACpAXbdWRF&#10;jjQGqzsWyyMWRYExDUIplFRIqejadkQvDuuJNoa201ha+vp9ByyRCqEUSMXNZsPteuPAXirDGoPK&#10;M1otuFqvubhZky8qtIXbusYWBUoKt6p54KLRB1pLZxwAXkg3rru2pSxKbm5u+F//43+kw6KqDJFn&#10;5FnByfEJTx485vTomAcPHnB6ckxZlmR5zmK5oKgKqrKkKDNX+K8dEEqpbFQ+lVIifWUoDwQTKo2D&#10;G0uj/xoIDqwdyUfAjiB0rDc2ZRDrWH9ubL+7g+0bfbp3TY/iRfSgnoFowfFzCEKIZWotivnmXZVR&#10;f525WzDu5rLqiRzYIbfYt6YOKsfbJtmCeu7mVJIBRBGuBzHVte38j8W4dwFt/nVSwP1BSSyM4/rl&#10;Z3x+v4NjyqzbLt2SlLixxkE5oq/stSW7ccDKIeYWnp8Xwm9nOxGf2BE07O4hxjZMA4F9UK70xscW&#10;kOqP8ViccXet6RUziRN47cbiZgQUDz+HQOxt/xDNI/zx5qvi+QQJPjA8jK23/+POzwMBzdfdV4mp&#10;z6XytXDtjJGcTa3JqTg2zP9isX3q2cJYLQZe2EfwMZWn+r4onksOY2I77vxczwcVTIH8UqCBfYRi&#10;sRwjBiaayqlT+aQP8gvH76E5RzqnF8lccGpfLNaOsWcMx1kMFBOuMcPPsfx+IAbCaozRNG3LJ58/&#10;5e//4f/li5dfIaRitVxxtFpRFjlZLkEqqsUR1kiapiEvLJtNjTWGQinKLAPhwPDaCLIiByuQwilY&#10;50r2QPOcTluarmO5KCkySde1fPHiC6TMkCpnsTjq1dIHgCM9+MWw2WzQuumB2C5WXK9vt/OuX1Os&#10;NWyalrbVZJkiz5UDQPZrvVMD1k4RXArW6w3r9e2YC3d9rEi/5rSbmm4gyjJOErtte+X1TtMZQ2e0&#10;A0NJ6UDGRuwABVWWO2B5p2nqxhF49eApay26c/GAUqonj3K+MM8Ligwak0cAACAASURBVBzarkUi&#10;UUXpgNKZU+PFuBxozJespdOaPMvc8xuLbhtypSjz7I4bGMckljxzz2+NJsukI3iy1msrsMbNJyWV&#10;A30KJveUBv+hB9CUBzZSSpHneQ+sdOvfXXIhi8VE46g7IHYvL44TArl1Mox/wnnok7kURYkxhnvn&#10;ZxwdH/OXf/lT/uwnf87x6SkXV1euLbJsC35nm7/c9e0CISVVtUAIwb3zc376Vx+AVHTW8tuPf4uk&#10;J2WQgsdvvcXf/c//Ez/+0Q+5d++ETCmEkCiZIaRE65Z2s6FdX/P6yy94+eVzLl6/wm5u0Jniuul4&#10;fXXjSLWEQmMwPXGFW+A1SvR+wloyoBCgBFjdoXsA2hAPIRVKOWILlUnapsFap7ia5znL5YK6rp1K&#10;9vUVX331BtqGP/nmOzw5PuZ+lXEvVyyk5KurWz774jlvrteYrEBkiqrKeOvttzi9d8KmXnN1W3Nx&#10;dcv1piYrKrLCxZNt3d+3Krl/vGKZ5zx/9SU3m5rLRvPs4obXtWEtc4QCiXXjS3Dwen/o+v91zgj8&#10;+TDk677C7qF7CocCnFPq7F+H8Di2j7vv/Q8hJp6af9tMzkYJRWMEvMPvtbZjTD8SClk5+taB9FMp&#10;RVkWFGWBkhIpDFZKyKQjf+vo94M0KpN0jemJUg11XXNzc8Pl5SXVokKqIY+8m8sMJEiDX6rKgk53&#10;XFy+4V9++S+8+847nB6vyKVE5Rm67ca8YB8BbSy2je39T511HUTOOnhhYxCWaAyV6teYQrO/j7Vv&#10;nEwRLKVipH1x/3AOlFLaTsfQu2DZkEAyRoznfydGPjlFpDUVI8b2CvyztNgZZ2wMpAgEYu0Y3j88&#10;L0pdL+YXpmLq1Jw/lBw3GXc7Kh+3ZguZPluKXq8fvxN794eQCKbOJ8Pz7NS5UiqvDMnnUufTqTEf&#10;mytDzic8AHpIPLJDUNrvUQ57ReH+UrgGDsSa+87TY8Re/t5wqh4gdT2fCDAEyqfOpFL9Fzsn9cka&#10;Y75uag0eQOp+XDA1Lqb6OTwvPCTfnW222WabbbbZZpttttlmm222PxSbAfCzzTbbbLPNNttss802&#10;22z/TgvVQ+Auq77/s//ZQ9SYpxjsw3uFfw9Zyv3P7wNzpoB//uF4rNApBtCOFUpPFU0P/069s1+c&#10;OYAyfMBX+L1U0c2+oqG4Atz0AX1MPc6/Zwp8EFPzC8fEFPg01Q/D73wweqi8EHv3FGh5ShU+HBc+&#10;EGhqvMfG3KGkBalivlgBjz8+QtB2iihin2pO6tnD+Z8qckuNy1jRRkw5c2pOiYjyeew7KXKOfQpE&#10;/vv64yumRLxPLW8AxkoEZniuAcwjYvfeFr+HqsxyAPX67T8CcXbBz1MKe2FB3j6V9LD9h/4aCmNT&#10;7erPxdR89JXM/TbNBrXjAfzOVun9zvN5ALGUfwxBufv89Nf5fWzNSq2HKZ+2d+3CK7SfAPJNrRdT&#10;a72/7uwja0kV9YY+ahhboY8YCG/ujhvjQAQjvl0ghRzJNkJwNbvYzd1nkuPDuEJdIWm6ls+fPufj&#10;j37Hslpx7/SMUJ3WgRYHBTmBFBkgaDvNi9ev+fh3v+Pzz59ye33bjyuLlLa/zxasr0QPHFaCVjcO&#10;xNh0GN3StpKm3rBpNlxc3WCMIJPZCG6UPYDZWE3bNf37OJDyMOeKokAiuWkap6DoFzYiGSqAU0Cv&#10;Q+KD1HqdsmE+p9ZAf83etzbGnsMnXxmU1rU16FaT5TlFWXJ6dsr73/0uf/s3v+Ddb33DgWK7rgf1&#10;OLIAY40Dgvhjtvej1hiMEsgqI69KlBC0rUYqp3wmlXKgpl49VPYgyrIsqaqS29s1R8sVWZ6DEDRN&#10;O/rKqsxRmaLIK5TKyJRCSWi6Dm0sKKfQVq/XHC2OeHNxwbNnXyCFAdOB0UghKIRFGc1m3VCIBa3W&#10;qK5BoVGqYFEtMVajOwd+atuGtu24vV3TtoZW94WoCKcIJdz4abWhrhvWm/VI2pAhewKXjqbTtMZi&#10;e8B3jw/nZtM4VVIpyTLVKzD2QEQh0NbSaENnLRkCbUGojDyvKIoForROmbRu0OuWtbnl4sVXfPrR&#10;J0ipxnVRSAdQO79/n/OH59w/P+Ps9ISj1ZKT4xXHqyNWyyVHRyuqqnTYmR4lKxBOkdQYhHVKmFgx&#10;qqhKKxADAYsUSKXQusPoHlCABSFBSreme9PAYBB9OwkzkF8wKqnedVJ2XM+FFGOx/lYRe7vi7YDI&#10;2RJ6TCmaHxKLpuyumv3ddSdGDLb9rNw+r8ADLk8p4cXi1HDd8QuiJVvwq98GOrq++wrgYdHusB7l&#10;eR7En65nHQBdBv0TKlCb7RjtgeYpQEcsJgt9o/Nvyvu9GP8Xi9mG9V5KG42THQh/iGE1Wtuddcb5&#10;xs57nu3/BjD6buH8dhwbo6P7Arvjc6smPq7sTo7uDnDA9Q1eH9hILLlt362Ce3ofwVcX82PBUTm5&#10;jy/ic0nsxLshIdbvYz5pWUjUcIjyXfhu+wj6wvk+gGp253N8nR9IYu5edzpPnYoRpvaG9uWhW19x&#10;N/cMc54poEtKlTSWU+7b4wjn8qA2fKgqZ2pfZyqPTbVpOt6zSbBQSBRnrR1VL++uB+m+TAHMYv8O&#10;8X8q91RKgTUOeP7lF/yf/9f/zWdPv+DquqFYLBGywxhJ03aUZcHRUcVyUVFlLg60usNqzaOH5yzL&#10;kuVigdaG69tb2rbDAFmeI5AcLZYcrRYURYZULu/sjGF9W/Pw/B5VofjixZf8p//9v/DR755hhUSp&#10;At3HUU3TYEzXg44GNfbd+aWNputBOllP7ra+XdMagxRuPZNK9irmto+fDF3nlNSNT/5pzJhvDJPR&#10;+cK+LXvwuxBOFViIHoAuBEVejM+V56WLQZWi0xpjt/5OCsizRX99p06dZfm45g7jzK0bovefBpW7&#10;fGq77rjrFYscoz3gDmYkJZNIrATRx3qizwSjeXCfrknpwOh2IJ5hS+7ifmFQSo5x45agRiRjowF0&#10;LqV0OORgv29c+wP/sr3mYaBN3+fHQENuXbV3wPnunnfniVJO0fzk3jknp/f48Y//hL/8q59x7/wB&#10;17e3NEYjhUIJl3eP+1BslUy3hDMu1+y0HgmlqmrF/QeKv/qrn6F1hzWCL54+Byk4PT/jxz/5U374&#10;ox+yOj2hNY5oIVOKzriYOS8yyqMVeVlQrY558o1vc3N5wYvnn3P11Sus0FyuWxor6ISkExIjgUyQ&#10;iy3hjMXSaYNEUEqBEQKNxXYdbdehVIYqcpAgVUZWVdR1TScEVVVSVQtOTk5ZLBa8evWap8+ecn15&#10;RV6UrPIM2zacr5a89eCIJ+dnrG8u+ejzZ3x5uUbkC2SWUVYl7777Td555x20Nbx43fLmYs3Nbe2e&#10;xwp0XdPWNRI4qgqOlhUKePXlS5raULeCz758w/PLNbc2Q5XldsQLMWhZf23we8onx/ZpQ1KoFAg9&#10;JJ6KARNTasjh50MizHAvd9+Z1NRzpkCusXOBqRjE9xOx+Xtn3cJOnnNFcy4BCDvmyNtYSrp1o4+r&#10;s1xRljlFmVPmuVub+nt3xoyAb0QPTO7jMiUVwkJT11xdXVMtFixXS45PjpBKwhif2D5WsWOuLHFE&#10;cV3n1s+bzTXPvnjKhx//mj/50Y/I8nJUWrc9eV54PvB1xqU/Hvw8bVcR++5Zi9Yul3c5dEBwZndj&#10;7XCvO9U3g18e4mOt9Y5C9FS/pgiWDgFBp4itp+LBGAn11L1CcqUwTvTVqmPr1D4CqSlFdD9PmyIt&#10;TxEgTKneh2Mn9W6p5wvneqji7ueIfo6WIl6OnRH553JT+/GjX+lZD1Nkz/uIeP1tkTt+NnEWnRrf&#10;sX1bn6wvlk+l5odPkpo6w07NqbD/Q2Jlf58nRnDk592+gn14LhTL8UJy3ZRvu3M+wV1CvX31ELFx&#10;7pP1+X0XI7ScIkdO5X/79v1TtRP+nsmUrz4k5/X3YXxStNlmm2222WabbbbZZpttttlm+0O3GQA/&#10;22yzzTbbbLPNNttss832e5p/0OsXikwVGoXg4cFioNeQ4TsFyDhEpSpmYQF+aCkQdew5YbdQPlSG&#10;99WvDwWi+BYr0vKLLfaBUv3rxAq2U+DMlCpA7O+HKq2nisdj/33INWJtlGK2HwtWA/B0qtAoxjgf&#10;FuCllHemwOT+88a+NxRU+c87VSDvAy5i1xu+E6pq+30XU59OKatMKZb4FhaeTBUqpMgWhu90XTcW&#10;m/nFI2GbhCqNU+QZoY+ZmvOhTwvbJaVy598rfP/UeI0BsaNFL6TVh2KFOpZeMczr65TCUtjfKYD2&#10;PuVEXzFiSu0vVHpOtYk/Vn1VkClwSmysx8DgYZtPrRNhYeEUeDi1boVjYx+xRmr+pNRepot3tyDk&#10;fQVb+8gipnxe2Lb7CqdCfxVb4/oP7CjSxVRL787LRCzQk0ggBEIqtLW8eP0Vv/zVr1FZwWJZkBU5&#10;m02DQFJI5UAsIuvv49SqEdC1muvbWz797FM++fRTXr584frWjfKgreQOUFBISdMDPzbrDW3b0TaK&#10;ru3o6o5mXWO0RbcdeVaO3/PHh9HaKXX36n31ZuNgpl5RYqyIbl/ssG98pPo25ofCZ0jFR1PzKFSe&#10;i/nonSK7nviiqirKxYKjoyPee+89/uZvf8F3vvMuxhoUQ0Fz1/sjG/XPylt/pFQsFgsePXhAnuds&#10;6g0SQ1bkDkittStQ7cHQeZ47xb8u4+z8nNPjIx7cv09Vlrz48gWfPf2crtsgVyWLoxVlVgICozVG&#10;OOXIqqpoGmg2G549e85nnz2l2bQYDLkSKGvJpaRUCmlBty1KOeCu0ZpOOBIAerFLJV0xfVO3CKHR&#10;pldi74FO1kKrO1TmwE81rnC8bRrqph77Ly+X5EpStx2buqFpW6QqtmAlKZFDmwgHKpPSgce7zqkz&#10;6mGcWkFnHVw8kxmNNrQ3V+SLBVlWoFS+zT2QaG1oW02n21E5VUrBV29e8sWrz7DGIq2g6yyLsuRo&#10;ecTx6RH3zk45PT1mtVqyXK1YrY44Pjri5PiY1dGCqizIhAChyLK8L/wXYCxWazqjabV2QHk3QshU&#10;BvRKo0Kge8CwEBKF6skAjCNl0GYE7STBnWIAT8g7auyD4vpW7fgumNGBrn0w9gACFgeRSfmAjzuP&#10;lijgFmK/El+45rmiVhkFeg1A92HepRTBQlDKABgJ1+gYmDjM2cJ4eCovipEg7YuX/DgmVpSfynfC&#10;wvuhzfx7DGCM2LVi4J0wBgnjaweym84x/Gcd+meIL8KYIdYn+5Q8YyqEgwJuSKQztUZNEf6k4vTw&#10;bwO5zG4MJu4U7u+LeQ7N//2+8WOjqRhq93cmIKnw/UOahM3PGUPyrR57gU9gkSIui+fZWx/mEwul&#10;+mYaqGLvPIPWJgDrD/OdcUyPIFjuAq2mcsYwTo2BFvyYN6ZwP8xD1zdbQqWQuGrfftR2Tm3JN6bG&#10;QipW2gXn2p12Hb47EGL0OOlxbfFvM6Vo78d6U/Feap0YxvGgZj4qhHcddb3h17/+Nf/4j/+EpqAo&#10;V3Rth5HQmls2taIoMq6vL8nzDCEhU5Kz02N+9Efv8f633yWTkqZpub1ds96skFJRLZfkRYFUikVe&#10;9AruFiugaRvWm5qjKuPeSYluNxS5QdDy5fPPabRCyKwfB7JX5nUxkJKSuq7R2lAUuUfcU2CMpeta&#10;ahqKonBt3VmsdMRKwoieoMTQNg0KwaIoEbm3L6gUAkvXtoCLt8Yc2vb+KhMj+U6u3JphxFZBXSBG&#10;1XX69RQ7UNc48Lwxbm8mU5kj1DIWrdu+3y1CCuw4VgRdZxDCgdqttTgxdIHpdA+KdzHpNh5yhEHW&#10;38cLibIGYg7LmBfKIUYa1sZeLVUAUqlx7Ao55JL9HBhIanZmwi6419qhbdxcUFk2krWN4Clvjg/z&#10;0lozqnZPzc/YOqRkP3fCZxS7nnNcgwSOyKn3ryrLAcvR8SmL5THf+ta7/MVf/gfO79/ndrOhblrH&#10;BicExlh0H8dZszO5x+d3bSx7QjCDlAqh3Dvfv3+fv/7F39C1hlzl1HXDt771Lj/8wR+zPF5h6HpQ&#10;LNRaIwRkSiBM//wyJ6tK1EJQLU+4d/8h6+tLXj77lJPXl7y53iBUjREG1DAXOvJMOSV5a8mkQgpF&#10;JhXGwqZr0dZQ9e+hmxZZCBbLwqle92NlUS1YrY54/eo1L1++pG4aRwhRVn17ODDt6ekxjx89YnN7&#10;zT//28d8+sVLTFGS5zllVfHNb7zDt7/zLkVZ8PT5C168esPl1RqBoKgqWmPotAZrqJYLzk9PUcDt&#10;m0vaTU2r4dMXb3hxXXNjJbIsQfS5gtx10/tIgw/J46f2+lLAu3BNS5EP7xvr+66f2hueihl397K3&#10;RFg+MV64x+qr8Pr3GdfrYZ/IyzW02cbF4m54Azj/BHbyXMV/TrfGOQIqo/VIoLKNtejJ6CRat5RV&#10;SVGWLKqCRVW6Md85Qj1hfTIZ5z86rZ3PzzNMpzHWqSFfXV6zWl1TlAXLfIGQZtw7c4STHuEVHrjS&#10;dphOc3H1hn/7za958tYD3nnrbXIhR5St9caR7b+/j7jJP1/xY610XhPED0O+K8SWfiCRT8VIe8Px&#10;F6qax4C6U+M2dTYa2x8NY/59cyU8w0nFY7GffcBseM7rE9f63wvBvvvUo1N+IyRFnzzzCPaFU2ek&#10;MQJffzyF50shMD22tz519hnbW92Xv/pjO0ZEm8qLd//Wz8+e5FPYacLsqTGwc5+JPPwQou2pc85D&#10;ANbDWZ8/plPExKn6AH+shPNtOC+NPXdIthKrYdiJszyCIv95p9o99DfhOVO4n5MiYQjPb4f39efs&#10;dq9aJsm9U2tzau0Oaw5S+Z4/tsN2mSLvOOR8KKZEP9tss80222yzzTbbbLPNNttsf8g2A+Bnm222&#10;2WabbbbZZpttttl+T9unFOgXdfhKAcPfYgerIXA8VkThFyyk2ONjCgb+NWJg8thnU+8a3i98jhDA&#10;cWih+iEWfsc/KN/Hlh+7RlhkE2uLlDpzSmklVQwe9nHs77FnSamqh+90qOLMISovMfB76llj/ZK6&#10;/9T4Sl1nn+rdPjKDFMjDbzO/SMEHmMcKGfaNT3GA8uiU4npsDIcqJlMKe/sKr2LFH/77+sUxU74t&#10;VmyTUlWPFbvF5o7f9qEf8YvbfKBV8tnCsdCrgolABWNKWXC4bwoIPhR9hwWnYfHNsAbExtZUMY5P&#10;7hAWHKbm4VRBZQianZqfU+MoRhwR+uSw/w/xS6GvmSqqjBUVhUWU+3xGyu9MFe3Fxm3q+lPEBocU&#10;aPvFa7sP6P5frAA0LHLc3jNRuG23iuzWwnrT8G8ffgRScXrvpAcsG7KicNeWAmHlzno0FJxtmg0v&#10;X7/i888+59XLV1itsWJX1Wjbtu6ZmrZ1hftD4Z/WCGvRXYexOVJIlJCsFitk4IcHsOmgwid7MJv1&#10;C7t7ME1IABHO2UPU1faNxdialSLKCee070fCz6UU2lJzxgdeKqXIcneN5XLJYrXiO9/+Nj/72c94&#10;7733sMagpOp9U9crVTrk91DDLgN/OPpkoFAZjx89Is9ysqwFIXdUExm+37/LYrFgdXLM4yeP+au/&#10;+DO+953vUmUl/+2//VfefPUSQ4dUwgFbMWRZTp4r1ptb2rahaTo26zXg1EONHlTdLJ0xKCkpipxl&#10;kWPqlo0xLI4WTsEzk+SZRClJ2auLCrEF0CmVISWURcXl7cYpMyIRxqLblrIoqLXB6BbTafJqQac7&#10;TK/cLoF109JZ0EYgctW3Rd+Pxq0/KsuQyoHEW93R9cql1oC2FmsEMlO02nB5eUV3eYVVEiGdimVZ&#10;lpRlRVmUqCyjLEpWx0cslws3H7oG3at8W+HAUAIFxoGxuk5zdXPDxc0l9hONdmg+pMzI84yyKFgs&#10;K1bLBavligcPHvHw4SPOzs4oy5KqLCmLom/TglJJVD+GtW4xxs1hiUXmTqlaa9uDZyRCSowAmakR&#10;yGYHAKcdtEN7hgIhMdap0SuhvPm6jdd0DyKKx/p2VELeddVishA67qvt5Doy+LX9auZ31wAffOL7&#10;h+28VjtxSzwudmCsbZx1Nz52f7sLsveL/afW3dS6tw944Mfag78zxin3ppSnU6AJ37rubnvEVWd9&#10;AqH4mh4WT2/v79bWruuSQAs/VvLXmOH6Q1F7jERqH1mPv76HAIBYjjql2De1lg3rhR+jxto/JFLz&#10;55pP6vL7qpPtixn3kcXdjamNF3P48ZUdgdOpNrt7HzGCogYAefgY8RhUjJ/btq1PymG9a+2SbcT3&#10;FFx7u3X7LsGRT4ww+I7d5zL06Nto3pFSHJwCwoR5xtR+yQA8duB3xvdJxcqpfaihHbf+3OwFHU3v&#10;W1ivfXfnXZZtgYTWDiRBDvyaIlTZt08o9ijD7sbLWyIWi0Fb57+KPOPm2gHXO6EolkvOTs94c/GV&#10;i8dkhsgUQmU0TUvb1pCBkvDjH7zPX/7pHyPRfPTx77i8vkHJnNXiyBGJGE1d35IVOU19S9u2ox/r&#10;uo6maSiKjKvLr6jXt1zf3JLnBUWRc3vVjAQ3DpAMQmYokZOrDFlmY9w7vPuwHviKslJKikIGfip3&#10;qt5Sksnt94si3yFoGvrOB+rs9MVA5DGsFzZYP3DgquFnJQOfqPq9iYGARzhiAeGDDlXo07ZkDSIT&#10;PZGJ2iqOC7GjXC/C/dtgxRc9GNsMOYNDg+1ELJZwv9ibR706srWOUGl0REKM6slCmB2A2AA+N+BU&#10;7/PcxbDDM4otKceoPi/je8j7iFmwQxvhtV9/fbX9gz9XrLUoIRz40yqslSyWBXlZ8eDRE372s5/z&#10;5PFj2rZlXbdoJMonYhoSYuHIHoY2sWbrm43ukEjowfZKOVCtouTB+UN+/sHPadqO58+e89573+Xs&#10;3j3kuH+lQEqkcOVZ2oLthjhc0glHNoaUyKKkuneft5crqqN7nD16i3/5p39Cvn7J5uYagUXXDX2i&#10;gbBQKkWuCpRUdF2HFAKpDTe0dNY4ooYGri8vWW/WaGOwCNabDVc3t3z15iuUUiyXlQMaY8f457Zt&#10;uDEtr25u+fSjj/n4s6fYvELlFUVV8OjROd96922OTlY8/eIlnz1/xleXV2gsZa6QPTHFRrdURUFR&#10;VrSd5eb2Gt3UNEbz/OKa59drLkUOVU6eZw42LBlBxeYAH+9Gixgni53Yt5mKVw7Zu55SVN63bqaI&#10;SGMxY2rPK4x9ty/dk2FJO7k3PcZ/uv+dDc8JXP4ohARhxjkxrJF2J15xCu2dtjuEXFF1cDMQfDmS&#10;OzX4T2PGHGaIL01PRiKU83sYi8oUWZaxKEtWZQFYmrZxZCUyH3NAbTOUXKD12vkE7UjjJBJhDPWm&#10;5vrqmtVqSVUVbqxZ0aeiss9RzehvrBCoIkfWBiU07brh8+fP+bePfsu903NOjlb9Ota/Rz/+bP//&#10;DonHw5gptk89fkeKnT6QQkK/FEghk8rYKQXzffu6PuGXD7YdPr9P7XrqnGZqTqfmYiqGTSnH+z/7&#10;5AKpOTcVU8b6a995ZArcH9vfi+39x2LKKULhsA+H6/p7ejGytBTIemo8xs5qQ7KpVE4fvkPsvGcX&#10;KO24a3a2jSL95Md+omfOETIgD5jIOVNn2vvO2vfF+bFcZ9jXGvZl/Gf399NT9w9zeP9e4d5SKv9L&#10;AfD9+/uEKlmW3Rl3U3m7f53UOW7qPVL1FjFiB1+dPlVTMaz/MUL9wTf4Z3Gxs5mpPYnUuViqFsNv&#10;j/CZDiXMnW222WabbbbZZpttttlmm222PySbAfCzzTbbbLPNNttss80222y/rw2H2rgDc6P1CKz0&#10;ixbZw/Q+fD5WAJgquNhXSBF+JgZGHX72nyUsRPXfJfy8/9+pQ/7hM35RjH/wHbLJx4pBYqzo4d9i&#10;gLDQUu81VXyzW6gtd1TnDlGFDvspVMwLi9ymFM5j10uBVKcUvFNA/6kD9bCPpwoHY4f8/jtPFaWk&#10;rrcPJHJIkZH/75S6nd9Ohzzn1P1iY9L/1wcyHUIsEBZGxJT39rVNTKk95iv2qabEwO+xNvBVRlP3&#10;iKm8xO6zj9DizjMSK5BjR501pd4QFslPzc2pAq6wqDB851iRS8yH+v/G2tov3ov5qhC0FQOK+wQE&#10;00vfXRXZlH9O+arQX4Rz0n/XKd8YkkLE2jo1N1LzzW+LkAAj/E6sn1MkEKl1zv9cChx955nZAt/8&#10;dSV8trHdgljEn7dm7Hfo2pbffPwxby4uWR6dkKmCXBXIhQMuAzRNgzXWqWf1faO1pm0bLq8u+fWv&#10;f8Wzp89o12unsJ3JCPh021ZZkSOxNE1LtcqxxlAUTl2+yHKELaiKnJPVijLP6TqBNtojxXBqjVIK&#10;sl5p3LXp0AYaY3TURxyqjJuKG1K/D9U+pwp1wyLUmELT1Jo69L8xBq31CBzK85yyLDHGkJUZSilO&#10;Tk74xttv89e/+AV//IMfUObFWGSpdYfWXQ/yCNRldsYeo4qnLHOKPOetx084OT7i6nbj/K6xTmE0&#10;yxEMSoyGoii4d3aP7//R9/n5Bx/w/fe+zfFigW5avvHOWxwfrbht1nS6pW5qqmKBtYaXr77i6vqC&#10;pt6gO4tSGUplYC1t04CwFEohcUArIQRN01Lf3ICEqipRSqK7jtqApHDzTIhRDVQqRZ4XvdqcA2qJ&#10;/m9FWXB1fUW30KgetCeUQuUZ2loHx5FOKX7T1BgsMnNq58K6wvdOawSQZRlCCtqudYql1qKyDLSh&#10;KBWdhU2j6bThal1TG4NQ0o1xa9ls1lxd3eAAf85PFEVBWZYslxXVoqKqSrLcgdkFCqukmx9KkZeZ&#10;AxjIrZqdNRarjVNU7QxGWG5uN1xd39C1z/jXX36IEJIsc+1YFDmLhQPIn53d460HT3j04AHL5YKj&#10;ZcViWVL04H/bz1E55BldhzYGY+l9j+s33bk2lwPIZfDvQgBuXiN2fVeYe0ytB4fGtSkF51BlPhVv&#10;pshTwrwhle/4Str+uyglD1LXGpTiRa9kGi+Y5o7SeSreSq1z7YWG8wAAIABJREFUU8RBqVg4Fmft&#10;I0gzxrg5E7m2+66M+tqU71TqrhpmLKbYjRFtNCYbgNXhPX2fHiNAixGXpArjt9eIrT1ifIbUnkIq&#10;b0zFSwOwNTWeQ2K0QwFeX8emlFan4tMUQd4WtByPqfc9YwzgPbVnEMu7YgRloS/YAXQcsM8TEhLE&#10;VdgtUqbjj3157KEgrZSP27d3sa8dUz5p9z234LotUM4kr7+PdC6VK/v5ka/E6fJKuXdcpvagUmRo&#10;u204RF/9vXeUqB0AHwFVtUAjHAg9L9DCrbF57gDjWdXHEtKSCcv3vvsemVT88pe/5L//4z/x1je+&#10;xdEyo+06mrZDKHdd2Sh06wiSBn88rB+3txuaekOz2dB2hnfe+SaPHn1Oq19xe7shlwohJF3nVHTd&#10;/kfX+8tBtbEnGRAy2HPTgPu8khKp5KgQLIwlU3IkaBpiWX/t2CXLEskxHI7JMBeOgV18sg/r7QmP&#10;/j2xZxObA1Pr5hTwL7a/opQaFd/3rdG7A5Wd72xXGUaCgJ1rSTmSkvnEheN7ThBgTPmUEFw0CEjf&#10;bTu7FWUWWwAvgO46pNrGOirLKIqS+/fP+Zu//Wu++e67CJVR367R2iKk2irKjgxFI2PJnfsPvzbC&#10;9NPSPW+uFHlZoVTH4ydP+Lu/+zuef/6U87OznvCjB9P2OFopt3tTw3gzWuPgwy1SCHKVkec5eVHy&#10;zdN7nD16zFvvfod/+cd/4ne/+ZBXz54ihEJ3Het6jVA5VbVA9ErwRZEhpUDl96m14fVXX3Fbb9ho&#10;Q91s6NoaLQRNZ+isI1/I89zl1tLlGYWSKKmga2it5Vcf/47Xz59y8/IVIiuReYEqCh48fsD3v/ce&#10;jx4+5NkXX/DZZ59weXGJ6XrFZAF1s8F0HZkUrJYVRaZo6zWbpqZuG67WDZ9+9YZLKzFZjlKZA16r&#10;3Tgoti5Pxfip9W7qjGXf+UIYq04B9cIYMs9z1ut1FOwei1FS8ctgMbJMbDBfvDkStsuWqNMRlkm1&#10;VWQfiTfs9N55Km6cBtMKj0CJkeBMG03X6bvroXB7PUpKrFJIISmLnHunJ2S5wugWrMHanhzIWLq2&#10;o2vakWfHWuPO7QQjeUnT1FxfX3F8u2KxLKmKanyuId63VkM/V60BqVz+obXCCsmbixs+/M1vefTg&#10;IT/6wQ+QCDKZ01mN9ts7QfATG5dT4yo1FqYIg/x8KQZ2DvdBw5guJD5Nkfam5ltMfXoqlv86IPnU&#10;/v0hpMPh/vTU2URsTqYIx8J8L4wJYmehqf3FKUBweO/UOU4M6B/mqf7vfGBximA9HMvD+VaYC8cI&#10;bsP8JaUGP9X//hyRQ04g+tXCEiVA2neulTqfCvstBoqPrU37ztdS58Hh/A9V3WN9O6wH+whiUjl8&#10;+N8x8l//2QYSjNTeUWptHcbKvlwstUe/j2Bj35lQeO9QmT52nhPzG6l29ufMQProzy+fQDg8g5si&#10;Ud9HAjjbbLPNNttss80222yzzTbbbH9oNgPgZ5ttttlmm2222WabbbbZfk+Tocpcz9aulBrB8YAD&#10;E/XfiQHGpwDJsQPdWPHAIQehU6CA4ft5ntO27d7D+eE7qeJmvzA2psY3ALWmitzD5479PnaYnVLY&#10;S9khKswppfepa8bad6oowP9c7N33Feyl2myqqDaldjNVoB+qC4fFf2FBTaiWHSvkSgF+w2eJgWXD&#10;z/lFKaFiewgwjo3t2LulivvCdwn7zy9kiAHQw74wIeiQ3cKNWCFaqh2mlL1T4yilYOI/ewj0TRVC&#10;pQqLppQufd/gK36EhSg7oKADC+Pcs/Y+QpvJNpxS4ov1+T6QfqjcMsyTELiceg//czEQTegPU6oU&#10;fptOFfKm/EKqmDj13LGCrJjydsyXD+81FCdNAa1SpB+HrAHhdWMFRlN9PTV+ws+GqiSp+4TrdWz+&#10;DJ/3C1nD8emrloigT3f8qqBX6jK8fPmaDz/8iOPTM8qi6pXDjFO2U8oBbfOCrtNoo0f/1nUtFxcX&#10;/PLXv+LZ8y+4vrwEHEh+qEBMFYgarXuFrF69O89ZLZcoJVitFph1R5lnVGWOEjCoF+/gjcQAGjM7&#10;xCJZlo1tFCrYDG07xD2HrK2pORGuNX6sFiObiKm3+0XpYYFjWDgamyNSOmXtQVksy7LRd5ZlyfHx&#10;MW+//TY/++lP+eEPf0iWZQ6EDT3w3STX4ZjPt70aYqYyzs/OOD8/59OnX6CtoKwKrIW2bckyhbaa&#10;xXLBvbMT3n//u/wvf/d3vP/+e2RYmqahbVtOz89ZHR2RX7wBqWjrDdcXl9xc3yKwFKUD9De2dQBN&#10;64rzm64hyxRSFG4MCEvTdazrGgE8uHdvfEcpBVmWUxYFeZ5jMNQ9YB0h0EBjDK12/jmXCtO5sVlU&#10;FdaC7tw4zZSkbRw4S0gxjmHZq9DmeYZGUuQOmDKOx8ypOradQQpNUZRunNgaow1123Lbq8jXFoxw&#10;SvXGOJIJB3iv+rntwDebzYZNvebySvTqfMBQXCkyytIpumeZIlOSqqwoq5I8VxR5Tp65/1VFxXKZ&#10;IzKJNh3GdM4HGDfJrHFyck3XcLNec3V9yfPnz/gX/SswkGeS49WSs3vH3Ds94ej4mLJajPc5Pl5y&#10;vFpSFDlCOpCOlMp1pXJgTaym61oMlizP3eDTHaJXl/JBHlM5Uxhf7caraUXFiSiCEEi7Lwe4q7xO&#10;RLE4TZq069v1znfC9Xx7DTsCqnxftxtXiRHsNUUyFRK1dF23E499ndxkCsiTiiH9nGFQYB/ePUbC&#10;k8o9dmMXJmPxsB98tVyl1E5x+dDe/nv5n5nKOcP4LVbgPSiq+Wq9d2NadacPU3lEuPb4YIXhe4MC&#10;87647m7sL6LP+f+HTcVAU7Hd9v2FR4C1S4QVI4Y7lBBnX1wwtY8Q28cY5qn7fDyPiMXWYe7t57ta&#10;H6agFwP9hX72kPntF/OngFspAkE/d06N4TAOcveQCCFH5dkw5p569tgaEubdoc8JlQG34D0xmd+m&#10;wE0xJc27z7c7DhyRhxf/KUVZVqzXa8gsl9fXaGtAyG2865CNSAnLasH5vRVad/zbRx/zv/3n/4O8&#10;LHn4tuV2U2OMI+uxun+Hru1Bf5a6a8nzfCQQ0saCUGTFgkavqRZLvvf+93lz8fe0ddPvmUqUgEwq&#10;R74zksp4RDy9yrrs1X8toKQbTzLLtnMWB762wo57BuEeRQq05itb7s63aVKM2H5SbH1nz77oPiXZ&#10;VEzydQAvw9ow+LtDv+8+Ok04ubPfNiqs2x0gUcxP73vncNzvrGnG9jme7IfNdp5L4WJHdwFHeKak&#10;wkqJtYZOa8qiYlEtODk+5ec//4Dvf/998jLn+vqWtrNIORDs9DmbNQjhvb+NjAc7ttTOs2tjnNqy&#10;khwfHVPkBffvnYE15FmOQCGVA+YOAGXd5w2jP+/zcvr2NUJhRYYqS4oy5/HJPc4ePuHxk3f45398&#10;mw9/+S/89sNf0dRr8uUSEBRZhrKGRZFTlgXHJyeoPOf6tkEBr958hd2sMdrSGk1nBVIocpVhhSOa&#10;kHJQv3b/N8Qir69u+NfbK96cLLhfLVmWFTLPOX9wzve/9z6PHp7z6vVLnn7+GVcXl9T1Bm0leZ5T&#10;t3XvSzXLcsmqLGnrmvb2lvWm5nLT8PTlJS/WmrpcYqQkwwHx3Tgyd8hGUsD32DoytYefInIN48Ho&#10;vN9z7XCferjXQAY8BbJN7Xv59xviTt//DQRiUshoPBwSZo5rHNIj/dqug+46d9dMf68jBYyejE37&#10;9dPi8lmtDcZotDZxoCyOpK4zbm9LKkWeZayWC4R1wHRLT0wDGG3pOsN6U6ONwWoL1sUMmRAYA1IK&#10;2q7j9vaWy8srqmpJdlKRKQUCjGn7sWd7Fy9GkjGsBKuQQN12vHj1mk8+e8Y7b7/Dg9N7/XmhHfeu&#10;UvuMIelKeI6214/66tf9GupIWe6eI6YIuWPnhaFfj5FGpp4zJJHZt5/777EUiD+m+hzGY+H50r49&#10;hbs5hk2qzccUzIe/pYiQ9637+wg9YmvxFBA4FuOnQM9TJLcp8qDUvVLEvym/m8xF/fGNTyK2XbmG&#10;ONgn/oupuQ9+5i4Rj93JcWJE3eH4CIHvsfESxqypvd7wu/6+1tQ53lScdSjx9LBOhH/zge8pXxAj&#10;bQhz+hiZcoogP7bOx85vU/M/HN+hP0ztKU3tiR9yLh8Sggsvdo7liiGJxNS5+WyzzTbbbLPNNtts&#10;s80222yz/aHbDICfbbbZZpttttlmm2222Wb7Pc0/IA0BTFOg7FiBdQr8t09Jd7ApNn7/M6l7Dc/n&#10;g8VSxV2/ryqDf+9QXeDrsLXH3il2j/DnfeqGhxyuh6DcKeB26l1S4MipQoVDCken2iD2bFNg1hjQ&#10;LXz2sKDGB+Glxuo+AO1U4aw/56beIyzWiIHKD50zsWfw53RsjKXGwD5gfYrswn/GsG339X34+31K&#10;xzG/5RdqhsU5h4DAYu+UUosPvxcr+rhznT1qybtfdqVQMYDSlEJznud3ilT2zaWUyqJ/nUOAN1Pj&#10;cQpEEpIIDO8c6/+pQveYWmms6OrQ64UqQvvIOqaUKUP/GFOxn1oPYwVk4XxIFXrG2jum8rPPT/tk&#10;HeH9/SK9+Bq+nyBlUGbxy9d34hIpMYDpNOv1hg8/+oiiKMlUTtd2TnnNgpIZSip0pzHa0HUOpOoK&#10;kQ3r9S2ffvYpz58/5/Xr19geBKB6hXmLQQgVBW92XUeuFEoJskxRFgVFnrNcLsmLDN1Kijwjz5Qr&#10;yDcalfdgZ2PHuQ298nig4ji083aNUmPR3gAS73qA8r5YYKovp343VXCqlLpDZOD72dSa7vf1tjDR&#10;/U9KSVVVvP3223zzW9/kO9/9DsvVkvPzc95+8oSiKKjrGiUcsNpa4xS2SRdEh35KCTmqwZ8cH3P/&#10;/D5VVbFpWrq2oyycynpdN5RHFSenpzx56y0++NkHvP/d98iEolnf9IpukvMHD/nTn/yEi4sLbuoN&#10;0lpkWZIrxfX1NTdX10gpaOoWY0FK3YM0JEVRALIvobe0xik6LlYLZKYw1lDkOUWWsSgLFtUChKBu&#10;GjZtQ9t1dD3AvGk1bdchpULXDViJ0RYpXbG76gGUdhjHmXJAMWGoqgKkpLm5hbZz6nBSglJOrW4g&#10;xLIWIQW361tKXTjwAbCuG243G25bjcwKVFb2xfODwmzngT8EmcpcoTsKi/NB1gi0tVjjlCQ721Bv&#10;brm4EE4R3lN4lsrNreViyaJaUBULyqpC5g5opDJJVZQcH5+S5wWms7S6JcszpwYvAd0hZYaSzmfU&#10;m5ovvrzgy+cXNG2LNhajO6xtWC5KTo4XnJ4ek5cLlssVT568xenJKavlEWVVkStBkeWukl9KhHSA&#10;OKkyWt050D9bsICUaix23iVZGsav8oATIHYA8OJrxNLmoFwkdBOh8llqrQx9+t3n2K410IMT7yhx&#10;W0/lT47tEsYc4bOl8o2pnGVKSTpFwBNbk/flNn7s4hdgDzmrMaFS+l0AxD4161QcNhR4D4AXp/So&#10;x7VZKcnQralYOkV8Fsb3qdhyWOBiwAq3htqkcl2qjcPC7mHvYgBBhTHrIfsKqZj/97WQBCZUrzyE&#10;WGs3Zwg/I+7M6Vi+PsQq4T5OChA91bf75k3sHUKywBQBRooYKxWXDEQAUySMh+wjDYQkqZghRuAT&#10;Pm+YT4fPPwUQj+2jhECDrzOGU3lAeK0UuDL2TCFpRgrQFvreuM9065bs5a01BmMtKlMu9mgbug6q&#10;coNSAoEcY8xBYXexqMgLRVlm3Kxv+Ie//3v++cOPeOuddzh5/oLzszMslooSYw0yy1E90cbQH44o&#10;wyNHMQ5waIVEa8PR8YqHD864vrpis26RmXLAZDTYOCGaa9Ntbubn9IOvi4Gz2rYNVONN1J+kfFSK&#10;oCAFyA73J3b6yvfvwXOO95EuH4vP013/fqgfja1zqfUkqQrax6bJvccdApFeZXUgWZvY/4rlpbHx&#10;7vf1Tnup9Nrq70tIMUI90f0zlkXFYrHkaLniL//8L/izP/1TlqsVV9e3NJ1GyhyHrx/A54Z+aynt&#10;E8x2XXZBZT8erCOf6oRFZhIB5FkGVdkTGPX9a3bJBoWbOA5gbGyvWCu2QFs5KMRbOu3+rVYnSJnz&#10;Zz9d8vDJY5588x3++//zX7m9vkYYi2lqyizj/PSYt956TLWsuFlvyISka4+omw1123DTutw3z3Ks&#10;sQ6Mn6l+x8DFlMZalHDkkSBokWwsaFGQVUsWRcXx6THf+uY3uH/vHl9dvOGj3/yGNxfX3G4a2k6j&#10;ckXdup+FtCzKgntHR9hWs75dYxrN7Ubz+YsLXlzXmKyCLHfA4YEMIBijKUDhnf2rxJofjj/f38TW&#10;8Nh6NEUAGgMw+z5qiGfCvZ5wrzeM08P4PbYm7TxXzzdiEuTGd4g9zXBvIvtMWwKW8B32nTt4TmZn&#10;3waxC0jV2tB1hrbpUErukBgOsZw1Bt01VIuCLJOO8KFXfB7aU3capEZ3PXFL3bjf2f4cStqesNq1&#10;o5KCrm24vrqmLEpWi2MEkjyXCJVhRjKh3kch0LrDWAFCuTzVwsXFFb/5+GPeeesJq3LBoigiQP67&#10;sfaWVCvur8O98Unysch5TepcJTaewzng75XGSIFSe6ix9dg/j0idm6bORmIkwym18xjB1T4i7ymF&#10;8xSwNrYehW0c28tNAeNT++Cx2OcQdfTYWWV4dhc7wwrjm1j+MpVjpM56/D4fYodwD9y/boxUKwSp&#10;D//txoQjyRjl37lLcJ3aj5kiQkqRmMWuEyMRmxpLsTPn2PXjpIfpHG3fedIUMdfUOPLzIn//PIyH&#10;990/9FGx50+d78VqBabIxFN+YHgH/zq7ZwZyLzFNrF1iROKhv5uaf/tqIg4n75xtttlmm2222Wab&#10;bbbZZptttv/xbQbAzzbbbLPNNttss80222yz/Z6m/aJ2vIIEcIVaw4GutWPR0VThZeyQOKVCEh6o&#10;hwUXYdFkCnTvfz6m1BAeroZFyilws39Pv2g8xh4fvttQADQFpB4+G7tOrBg9LCwLCzZjRQCpgthY&#10;AUkMKB4DwqYAbqlieL+Ie59aYeyZws+kiBli7ReOoymQ7j61wBgrf/i9fYDksHh5X2F/qpAnBJen&#10;AMuHFh5PFSOEYyi8p1/skhoLvqperDAkLNJMFdqkFAlTSg2+qkMKuBQWj/m+KTUG/O/6KujDnIwV&#10;M8Xe2wd0pZTEw7HmK5gOoPYpUoxhHPgq5FM+LFWIEha5xRQE942tsH/3gd9TFiqL+0WrYQFrTCUn&#10;NkZTzx4rjBx+HgCYsbVuXz+G7RMrGIutgSmVltg6E1OzjI23u9ezOFyKHRXdxr8n2mla9VHcGZdD&#10;Qbe1AnqVOolwPwZKOMM7YEH0au5CbIsElcwRWJq65uPffsKriyvOzs4xwiKFJcsEUmbkeYYFdK/K&#10;Za1F9893u6l58foNnz97zrPPn6LrxoHflezVx8QIahn9a/97YwxKCKQAIwQyy1iuFiwWJafHKzIp&#10;0EKSFwVlkVPkGVJ681EojLHuX21d5fYAMu7nwuDLBqCslBLtFbcN4zGlVpZS+Tl0PsSKlmNFc8M6&#10;MBUDTZEnWWvo2hqVK6rVEQ/ffsRP/sNf8Mc//BHn904oityRHEnllNmVQliNxWBMF8xxB7gO47ex&#10;iE8qQIF04PLlYsXbTx6TZYLMKup1R1at3MUKyWpxxMnRCX/xZz/hh9//Hosi4+bmmk17C8ZS5iUn&#10;qwV/9ec/4dWXT/nt7z4mzyvefvw2b7/1Ftoa/tN/+c98+PEnCNgqqSN7YgWnIi6FxFjAapQAKSyd&#10;0eRZjgTyHpBujaZtNcZaOjQt2gHJjKQxYKRCtx1Ga5QClALTz7N+jmljscKpaTv/pbEyQ6kMKRRg&#10;sKajad34HsZinhW0GDZ1zWazoW57lXWlWLcda2PQQmEQYDVSyB7sJsnEAFTt1z/ECJaBvjBWCZR1&#10;f+unQz8XDEZ3fgdjuo5N17FZb0YvJQAhQUpF3iuw53nOYrGkKpcslkvyZUFRFhRSkQmJlB1SNWR5&#10;TrGsHBBIQ6adGp+2GmM1xrR8dbnm1ZsrbA+oseYfyJRC5rm7Zl5QFQVlnnG0WnL//n1O7p1ydnaf&#10;6mhFUeZInHpfmRVI5cgHhHDPbTFY0xN09IANI3CkCUiEFQhryaRDS2hjHDi2JziQbAFebg4OsZlr&#10;Y+dDwbgecuQio88Z/Ln0FMiCeHoEfYxwnrFLUvHsWNRtdQ/OshjT9f1qR4IE92zOH7Rt2z/PFrTm&#10;XMoAYlEJfzUdi4Qqj19X2TUVH6SAGn586BfQh2vvEEvGYzPnH6UUd1Zjv2/CONZXnBcCj3xhuIYd&#10;YwQHxu/HEtKL0a13T7cGD+CXWGG1H6/EyG4GZdqt4LA9mMTAf99Y7hYjFEoBr0IlR9sDB+8+x9ff&#10;X7FWj0QfsVg3Vhi/D+ScAq2lvufnIkKIMWcI92X8db3rutFnxtboWAwfPqcbT4aQ2CA2rv14IATZ&#10;pAr0tz5l6+cOIdby87IUIUEqHkoRNISAiX2EVbHrbok/2CE1mVJajfVfaq8gNh+miM5iz5giCJgi&#10;9YurDm79l9H9Xoa2aGtRqiep0hojHSi+6MG9w3201qyqksWi4p23H/Do/ATTtVzd3HJxXaNeXHC0&#10;fAEIMilHBdm8j3GElOiehGZ4FWstXdvRaY0Q0HYabTVCGE7vHXN0vKJtrzDWkCk1kmYJ5EiesEtY&#10;sO1DH1g55B5KKad2Xzhwfr2po37uEIVTP85OKZam9q1SuePQSw4gmVoHTb9XPF6h/57cIaWIARin&#10;csWdnMFFh8kxGd1LSw5lAVbsKL+7z29z0NgcT+3vxebaPlXtqVzd5dsOPO7A4rYnO8xYLlfkecmP&#10;f/wn/PSnP+Xs7D7rdc3tpiYrKiwCYc2oSn63EbagX2sscqKZhvMAY53KtOnPAAZQvrUG3VlMD7i1&#10;Uuys5ab3+RYLxo7QPaNbrHD596apEULQdB1Yg1wsePytd8n/P/be7cmR5Drz/PklIgAkMivr0t0k&#10;xaaaFEWJkigNaZKJXM3s49j+5WMr29lZ232QKIpskk2yu6u6uqryCiDCL/vgEQGHwz2Abs7TKI5Z&#10;WVVlAhEeHu7Hz3E/3/ctG5rliv/7n/+Zh3c31LXn6ZML/vzPPuL6yZrWGXSl0KrG4bm7e+Dd7R1a&#10;NRjr+nwIVF3h+/x8yHWUUmgVSDe8F5h2i5EKWS2oqoar6zXvvf+cF+894/bhjo9/+UsetzuMg9Y6&#10;jId219JZi0ewaML8pTNsHrZ0xvLYOl7ePfLy7hGaNUJXIylBSHP8ZFwZxyTF/dCEYyq3Zxvv+w05&#10;W2lsl/Y34zbl9ojjfD9eQ+PcP13L4z8xYVFun+ggpvTD993ob3Jr44HfFOzV0+PP9YQPA5lK/Eyp&#10;Hz0iz3VhHsT7YgM+1XoX7T/Tk7ft4/X0zMa5sJYM64KUgqpSaCnDumIs3oUYx1pDZ1qsMXStwXRm&#10;yJzx1uGFB9fPPRzOeh7uH5BCcXX5lOfPn/UJhOhjUo/zveuTAuFU/4wW7wW10jxuW159+Zp///Wv&#10;eO/FM779wTdC/BjFdM75AxLIGGBe2u+Mwa8pgDwH+ozP1HLjNo27pvKvA19b2M/O+fVTbcrFmCkh&#10;RC63ycVU6dljDrw/FQ+ck8umoOuUxDQX5+XIn6bODHLnVanPSNfLHGntOfuHaeyTy+1zZ6lH62/U&#10;F1Pxcfo7ay1a60kfXorDDs6KvKOqKoy1YX9sfP5ASpMDvJfeQXz+USIALJ09pyrxOd8/RQSdfr90&#10;rnxuTHfOmVE6lkvnWDmC3vQsLj37T/eyS/sUpf6cOudOvxPP89wzp/2fEifHa0083lMy8JQk5Nx8&#10;NVcHkTv/jfc2Ut91ijRxttlmm2222WabbbbZZpttttn+o9oMgJ9tttlmm2222WabbbbZZvualh52&#10;jwejaXG092eocPlswUgMcE8PYOPrnKV+HLV7ShUhB6ifAi/knin+3NA3KZAs/n363a9SjHLq+7l2&#10;pfeO/58DDeQK7E8VPp8LEk3VN0oFI7lxEv8+HiPp9061Jx0PKeC+BK6IFa1zSjTD91PliFOFHKf6&#10;a6q/0+LAnHqCL6jgnFJwzM3d0pgrjb8c4Hko7Dul4jz6lEyRUTomh8LNXFtKBAG5oqP0flMg+Lho&#10;My6iSgvLY5XJ0vspjY1DVc5jMo+SP0zHQk6R5hzgxh+zVgzPXVXV0fOnPqZE6pEj3cgBOE6BWk6p&#10;t5cKg6eer3TttNAyVW+Z8tVpAXGpyLjUb7n3XFS/+4rglnJhf69Y3Kuf728Qflfy7+esTQMIcAT7&#10;DCDLAdDqXa/a7tMm9UpXA1AtAHWtdVjr+fzlK377ye94+uwFuqqw1lJVFVVVB7Bxr3xrrMFZcN6A&#10;69jsWl69fMVvPv41//aLf8e0LTpSNM8Vy6bjV8kKvB0egaquWCwWKCXpOhPA84CuNEprPFukECip&#10;cC4AAp3r1xnngvIxe4XufRwSAK6D0otS6gD4fmoNP0chpzQvSqQMqX/K+aFTwPs9AM9R1xWq0qzX&#10;a/70Ox/x3e9+D601u22LkholPdaZ0N8Q3qezRZKTUjw3zK22MyyqoOz5/vsfoCuNaztkr3Bpcei6&#10;4vr6mu//2Z/xt3/7tzx5csXm/oF2tw3F6yNwBd578Zz/47/+Vz777FNevHiPp9fP2T4+8PGvP6aW&#10;EuE9y+VyvL+SMgDOpRzvKZBIBeCwzmI6j1OKzneIRUNV171yPHSbXQCr4BFe0HUdxgSwtHUOHYEZ&#10;Va8k70xf7MtelVTrCuclnXE8bHc8PG4x3oMKbZFIlA5K9dZ7ttsd266jc+PLxJiOrTFYDwh5pBJW&#10;KgyO17M4DsM7tA5EBWH87dfdAUB8qLpnA2kFoJSkrptxzeo6g3MPvH1zS2da0AJV1SyrmvVyyWLR&#10;hHm7WrGoF1S6phIKLVUAZguPVAqFQC8WSMB4GwB2gEdPClXpAAAgAElEQVTiCEC+u03Lzd0jwhm8&#10;7XpVTo9UFasnVzx79oSryzXX19esV2vqqkY1irquWa4aVqsldVOBVEjZrw/OI71HCYX0AfhgnUNL&#10;hVQCKft2yIGsw0XgdTcqcQYF2gBul6g9aF34XqRSZOKsBGAnYqc8LgxnxBEcAFb3a/Xws71q6X48&#10;5OJ/PwLic3M+/c6Qo+RisylCqlP52hTxy1fN/2IVypJv3RMB+CPSnxREOKx3+/e2V5ErkXil9y75&#10;8ynfWvo7Ve0e5ulUrngq902VymIfkvvsKQK7kAuao++fuzeRi8eHd5bLU9M16UjFNFlr45yhFN+e&#10;m9OXiJhKKovn7nPsc3gxklmU9lnSmDcFxuzvIQ7UjPf7MGWgfGlvKkeSGI+l0niLx1nqV9I5kstn&#10;Su8lVc6O/e0pkoMYVJebF6dIDs9R3jwnhpsCQeWAR+P/D9oYYhClNdZ5jDXsdju0VKhK07UdSmmq&#10;qkJKwWLR8N6LZ2gMznR467m/26DkAzfX9ywXDU2l8Zdr6qrCEeaP1GpPVCdDfxtr6UwXFKq9G2NK&#10;KWC9vuDq6RMeHnc83LUgZFClF8fjX415wzHoSEqJF9BZi5ISqTRV09B1Ha15gJ5MbwCt5vZZcns/&#10;x/6mrGCc7p3kyBv8AHYODziSfB37iR6gXtj3SclDzyVaOMw3BIeCwMe+6KifIoDwufumJXIHz2kS&#10;itK+xNS+S/o7rXVYq+P9ECmp6pC/CiH5ix/8BT/9x5/y7W9/SNt1PD5ukEKNYHPRE8Ol83qYWwdk&#10;Lgfd4kmp7bz3ODzCCZSIAe6+J6dzgYBJa6SgJyDzOOFxXkbEBX28SXiXyBAzKyHwzrIzA4jYUdU1&#10;1++9H+Ju3fDJL3/Bw5eveL5uePHsKUqDsIEcq9I1bdeGmF3XNJXH+w7hOpQcQO+9yrcMc17rCuEt&#10;SkJnPUJpWmd42HbIFxUXVysuLhe8u3vHq1efs+s6vJA8bndsdx3btgMhEEr3REwKnGfzsGG3a3ns&#10;HJ/ePPKHNzfsdIPoySNGPhOf0g70JIDieGylSsJ7BfR+Tsry+M6RwpbG7NSZQIm0J0ccNKxB8b51&#10;qgobX3P4vNb6yE8O34tVZgcSMEaiGF+Mtff3itZ4oueIFOClFNnzgBKQUsqBrO3490OO5VwgiLA9&#10;iDX2LQd91/dT6IOw1621RstAgBeA9nLcFzKmY9duaXc7jA3g2IGAVQa2t5CFykAsY61lu2t59/YN&#10;l5dralH1+wvDuOz9AqLPGQMpn7Nhbjd1xXa35beffMI333+fp9dXXK4uAkDXmIOzmikS6tz4PAV0&#10;Lfn4XLyYgu5z614cv8fA0Vz8k4uPcvtZpTZPnUPk1qIYqJrOlTQnmCKU/Tr7+ek1ptbr3HqWe+fp&#10;XEzJqHP3mCLkKJ31ls5g03vk4tbc9eM+T/fsj+f6MalD2q5c/DYF4FdSUivJom7YtjucNRzQdvhy&#10;PpAjgC6dfZbGQC7fyOWGU4Rr6X1ywOrSeWUpdkrbVToTzpFxp9+P30k8RgYb8uthzzBdi6dqCdK5&#10;kMvvS2ttKQcuvaMSmXE6x2Lwebyexs+X88/x3mpuPufy25R0In0HQ25zTt3FbLPNNttss80222yz&#10;zTbbbLP9R7UZAD/bbLPNNttss80222yzzfY1LT1IHRQchv8PViqEOPcQvPT/cxTBz7GSOnNJsfsU&#10;oDo9xE4PwOGYGT+2Esv6Oc+Re0fpM5aUEab6ptRPU2PjVKFDqqiaPkN8UJ4rOk8P7+Pv50Cc55AV&#10;pKCQU8oWIioiS0kT4qK+UwrOsU2BrUtEATkludx7TK+ZFoal46E01s8ZTyUVvtJcLo2VtDhiipwi&#10;HQ8DuHPqOdL5HvuzXDFprnAoLRo65afi/6dA/Zwaea7NaTFJWriT87nDfUqq61Ngk1Nz56v4qWFe&#10;dF135AfSYqWh4DBXUJpTTY+LyVJfmhJRlBR+0p+lhAulNXDo29JakVsLY9XrKXWcqT6Ox8F5QJlj&#10;VZ647fG/Y4BM6Z3Hzx4U0iLF10iRd1B/yvVl6vdKRZTHRY2M4Ofc/Di8RqgMFlIiVQBZdTvDqy++&#10;5N9+8QvqeoHWGiEEy0VDXVUsFkuEkHTWYI3pwSUKb4LC8uPDPZ/85rf84ue/YPewBS+KJBbF4jV6&#10;dd8ebCpFUPOy1rJzHcJarHH4XgXOAbYzWOl7EPweAD/cTsqgPj8AYvZAq9BPA6g/V/h4ToxxrlJU&#10;7u+0SHe4f6rEdWrMx+MlKKJJhPDUdcOLZ+/xjQ++wdV6zWq5YNUsA2jSe/AWcD3w3fbK0kdalUfK&#10;vcNaP4CCO2vx0rNqKrxSXFxesrxYc3O/oa5rOrdDNQ3rJ2s+eP99fvyTH/OND97HW4fpWnxnAhBd&#10;iL4doUD/8vKSZ9c/REpF2xk6s0NKj7MG6UE4j1IygJf7P0opvAigsFCgLlFS9X3j+zXNY4wLP5cS&#10;T1+EbgTeCUxnsMZjup7oAT8SWgkhGLRJIahr66oaVRJ3ux2OAIq/f9yybTu8DCqq1lpkJUEqWuvo&#10;jKHtLNaBQ9K58D5ba2kdeKEYFSePitb3cz4uGk3nVo4EKC7oTGMprfWoYD3Mi7Zt8d6PICJrw32a&#10;pqFzFm8trdvxbtcyEHuY/n5aaiqlWS4aqkqjtKRZLFg0Ta/w3lAvKipdhbYKiRISqRRS66B+aQ3W&#10;tL1yocQ4y2PbcvuHT7GmwxmLGxS5tUAqyWKx4OrqkqdPr3ny5Anr9YrL9QWr9ZrlYsXFxQWLxRLd&#10;NAhvexVNjxQgBtCYF4Tu8X1/C5SSI6jMezmSkPReHqniQtc9aFqIwzVhv2aKSK1475dKOUi8PpZA&#10;NiVgS95/lXOlNIbOFcufIqU5RagRj7NcPBq3pQQSjIH5KbFSTMBC7w+CzyvHMqlyYAmMcooIKlWX&#10;n4oDcwq4ubzl8Fo+qyCXrrGlvHQqVk4LyNN3llOTT+OlNDf8OgD4WMk7bWNKtFVS50tzm4HYoBRP&#10;lcZfLnYt5VHx3sYhkZyNFLOJxokfwZHhd+4IXFAC1ufman7fxo3kQuH7ngFgXxorU/spqe8pEXGl&#10;7yznN3KA0ykSh9x+R+x3wR31U8l3pkRtg/K49/n2hn+neyEDkYjv771/r0nvHbyD8Ptj8Fk6V3L7&#10;GWNbeuIrPXxH+kDm4sG1Fts52sqw0CoQRglBrSSVhPWiwbaOqqlBGRyOrt2xedxx/7Dj4WHH3eKB&#10;WisEnkpKkOBaB0LgncNZCwKM6YKeuQBrAhBZeAlesmgueHb1lJs3d7Tbjq7bIWWDUnr008O89N7T&#10;dV3St/ucXQg5Ah3rqkGriu2mBS+wPYi5lIMO/kuKXil8yMeiqRjWcHf43XHS9GDHQkx/tH/R52bO&#10;2/Eug4K4O2MfNefPymuu61XH7ajYHYjRxJ4oLZ3TfiBsDaDO/ZiNSNUyvjDu0yGedM7hhjx3jIkE&#10;g6ZyCTCY2xvIAZcCCJex/z3QWYOSCqV1T/oWxpEAjLE476gqhao13/7wO/z0P/+M73z3IzoLdw9b&#10;HHLctxR+AKb7RKE57x+d6J+w/97g0AfaNdurU0NQtlYIhFIoPN50IR/pP9dfbCRLwHtMf10pxBiX&#10;ahnmr1aBuA4ViCeMMXStxSuN8A3L9VO+870/4+nVms2Xr1BmR73UbHf3WCdYL9bIpebm7S21gEYJ&#10;lAzzsJKEPMzb/kE9slJUWuHpY3vCfLfO47zgwRo6JfFScHvzls1uy3bTsms77jcb7h4e6ZzHuJCr&#10;K6EQSlIhMNsNznnebTte3Tzyyc2GnVdQadywfvVxG8IdrJmDQvkwjhGu94f9J0RCTuRdPynyJJtp&#10;bBTnRek6lgP4ptfMgSzTPf1U+TUFRed8xPD5dM91+F7uvIWeJCDwWsmjWDdLMNSDuhEBSD7GNEoG&#10;wLjwI2A9vnduH/KgLc72+avEWtOD+gAng+91YT4JAqjVZ841XGA97O8pEKoKpHdC45zAelBChD0j&#10;F/Y5rO9o7Yat2bLd2UB+0bdjUIoPq7JEKNmTSRpu7x+4vb/nSl5RVSqs/0IgBpIKAWDx2LDueod3&#10;FiUktoPbd7f85re/5cMP/4RmsUCJQOQyvBAhZJ93yix4PLdPn4KTS6QNcfyQO4vLEYfm4rN43yB3&#10;hlkilUrPBlKAc5yv5Yi24n2M9FxpOKMonadMKU+finmngM25s6F0/p8iFEj349Pfp/vQsY/InY9M&#10;gdXHa4/+0meJb0o59xTpd4m4tZQHlM5SUiLt3F59ibh5vHZYJdi0Wzpjghvp4xnRr9Ep4UPazmE/&#10;YiBInSI0yAHASzFcen56Th45RSSWzpHSeXfu3yXiv2wMO0F2ll4np2yfO28tPecpUH96vdKeU+4s&#10;MX2W+He58510nKXnZrn5eO6+2GDDmUSuFqBUP5HzMTP4fbbZZpttttlmm2222WabbbbZ9jYD4Geb&#10;bbbZZpttttlmm2222f5Imyq+yIH9SuoNU4rEJRWouA0lhe30mqV75J6l9N0coDhXtJNTHJgqOI/b&#10;kCMKKBXrlA78S+0e+vScz50qLJkqvp9SUDhVHDOMiVxB3IHaVOEQfKoYIlfkBIegkVIfp+O3NM5K&#10;JAap0s0UIDctiooZ8M8BIefA+6fU5XKFXqV5X1JrTJ8rncOpTamllwCaufeQFi7l/EWJGKGkihCP&#10;41wxVK4wI21fyefk1KFz/isd91MFrCX/Ghdk5gvURn2uUODYF3jK8efDvfrP9PJUAnnSH6f9ngOs&#10;xEo2cQFpDqhdUm/JKXfG4z4GguQKZXPAkSlLi8ROrTcpWCb3mRwpyDm+95QPLK3NU0DjoUCzBOjO&#10;jesUOJhbI3JFfCnZSArqzykL5+Z4AGiW1MtED/pVeCHYbltu7x/45ccf47xgdbFCDiQRffG3ECKA&#10;UntgVni+UE3Zti2ffvop//7LX3J7e4dAorQojpGcugwQVLOERPUgUl2p8edehb9b07HbdRhrezCj&#10;xHtGEolhbjobip611uiqOlhv2rYd17lSH5YUk0prYW4NOWW5Qsrc2pqLIYuAGcBYy3LRsGhWfPNb&#10;3+b99z9gfbFitVyihep9gAlgHu/w/fzOKbHmil33fqZXtmRQ+wElFZeXl6wWS5z3GNexWlxQLSpe&#10;vHjG3/3ob/irv/xLpBS0221YywcgNwLnDLttG4pXvWPbKy9utxs223tubt/x+HiPUgF85YVAVxVa&#10;aYRQY7F+POZwDicFyB6MWVVB2W27pao0daXDWBIS5wJwxlhP1xM9OBtAFbE/9OGl9SCsKoCfZVAo&#10;37WGrTFsjQWpqes6/M5Z2q4LqvLeY4ztwUlBEdE5wbbdYpwHKSdBQ1WlE2VqxjGdjpOSSm2uADom&#10;ZolB9AO5hBBuXPYAtJRUVQCvB2KMAJRX3tG2LQ6PsZbH7Qb/2GH7NlpjwQmWTcNivaDWAQSvq/Cn&#10;WSzQVU3dNDT976QMoK5KglY9aNSFNptuAMiD6Qzb3ZbXr9/y5eu3GNPR7VqUVFRNTdU0NMsV6yeX&#10;LJYLri5XPL1+wpPLNVfrFRerFavFgqYK7y70wx5E5r0hAJws3tKDLlQfLwwg10EltAc8QgDzj75d&#10;9AC4Hi41znNxBIKfAjPHMWVKqBHHELEiZEnlNvUk1rpsrJLmJmnsmuYo58ZE6bgtEVBNK9K6EUwz&#10;EJ0c+tI8oVsKkIh9YLxuTcWxU/FFKU9LldFzgIhhToefyX6MeYTwo3p3+jxDvJL69FwxegxAiUEu&#10;54AzcwCMmMwlXt8GoMpXsfBuGJ36FEjn3P2MHOCkBGqIY5V0j2OK3KFMBpHLw/xkPPlViLWmlJVz&#10;ezQ5X5PL8Up7CQfrLNPEZ6f2KNI1bio/T+Ojw3VsAE37o/2GdMx+feCAJ/fVwz52xb2Cw/fDQXtL&#10;fqaUz8V+xPugcht8Rrim7hXVkSKA7iS9Kraiqmus9ezaDiFcr7xr2O5a7u8f2F1fcn+/YbVogmp8&#10;ZbGdR/ZK8NYElfcRtC5VH+u4HmwKugqK80+fPeX16y95fHjE2h3Wmiwxou0BvXufy0EfuaEvCPdp&#10;27aPZ/eqxafytPEdkeb1U3ug+3ElhDyL/HAgyBEyGRucAryXFV2L62lCtHaODzkG7e59bS7+SPch&#10;j+JLArj/YO+CEPum+y85UGbJJ+ee2TmPkjp810NT1eE7/TMopfHesahrnj17zs9+9jN++MMfIrTi&#10;4WGDjYGVB3sI7iCHyO0rZSKQg24bAcreI4a9A/wI+pVC4oTFGjsSFYxzmKBCH4C/EknYX6q0ZtEs&#10;QgyrG2yfiyMEDgdGst21AUjrLXXT8N43vglPLrGP92zu3mI3D0gvaLQKwP12gzAtFY5KeLbe4npQ&#10;lpMCnEdrgUfSGRv5HT8Cw8FjtaSVggdjaI1hu91gWs/j45a7h0d2ncN5gZIaJQPZ2WrRIFzLpjVs&#10;jOXlzQMv77bshMKrXo27B20KepDySEwQjemIcOGMg5rinlXuPCPdr03BwukaOYA3U1XvU2caufhT&#10;KTWCMNN2CCGo67p4PjQ1bw5U3TPr6kBGuvcZBYV4AVOhSW7PavARIY4Nvt1ah/dD3L6f2+eRju7n&#10;n5KK3W6H9462a3HGAIa23YU9Du9xxmCMYfO4pW0tCI1Uw2oyItIRPhA1IAXtboeUG969fUtdV9T1&#10;5Qiy9L7Ph70PpAA9KZroGyeFBC8wneXly1f86uNf8833P0BKgRYKM9CvDOMo2d8tkcrmiGNzREM5&#10;kGZu3Jbi6XgM5mLr3N5kaSykYN1T+7apAnmai+aIi7+uTeWUJdLrc+957p7xFJFZfO8U3Dv0x0Dy&#10;Ge/fHN0nOt/wzh/Fmmlb4/GTnkeUzr9OnS3nyALS+5TOi0+RlFtraftYw43LQk8wwTHxVe4MdmrP&#10;d8onTZ1/xeP5q9YVnHOWf4qYOPd+cnsPU/sv8b/T7+WUzdO9hykCvKl3O0XSHp9Nld6hlPJg72Gq&#10;r+K1OkdEmyrV58g9Su+mRNyeA+jn8t8SIeGp/cHZZpttttlmm2222WabbbbZZvuPZjMAfrbZZptt&#10;ttlmm2222Wab7X+C5YoVS4W65xZulMCu8e++KoAgbt/UMwz//yoH4WlBVq5wJC38mjrgPgUqOxdE&#10;Dscs9VNgjFxxTumQu1RAcorhv/TztMA+LfSJi47iQpdc/6fPkt4rbstQvJcbIym4Ijeect8vKZNP&#10;KT6eIjFIlbBzhXZDYVjp/caKkaX3WPp/Cax/yjd8lWKaXJ/kilmm+jEdN1PzqKSMUBrbJV9XalPO&#10;P8XXSkH+8WfTgtLcdXIFoqnfnRozB+qNgJCiL5jiqBhaHI1VMYIVc+O45HNPFS8Nc3JQidBaHylT&#10;5QrJYj9xquBrSok89cE5sORgJSKREhguXQPTMRAXGudUGKfWyinShakxnZuzKSnIqTZMrT9TYyD2&#10;W7l5GxdoVVWVvL+90qToi8vTvj/4W4ixCHnXWjbblj98+jnb1vD02fO+MDkUUa5WS+qmQchQyDso&#10;RHvvsc6z6TpevX7NL37x79ze3mJM239fHa1PJXWjeOxqLdGVhh6YbUwXgLU4XA9I3mw3SKX51p+8&#10;R6WXfPHFF9zf32Ot7dunsJag2t3fs2mafk4EsM6gcp0jKSn57anYLB7fU2OpFLuVFG5KvjRVLBoL&#10;X/vxIbXivfc/4E++9Sd86xvf5GK1Qikxqr6LIBqKHUFAe/zG8frrs/7GWotUFd45rN2DzJ4+ueLJ&#10;1RohHMaBriquL6/5mx/8kH/48U+olQqgECWQlcIJF5TmrME7g+k6tttdIB7Riu3mkZu3b3j98jM+&#10;/vhXeNOhdRhjUmuEUlh6khI/oLNlr2Lo8dbREe5htUItl+hK0xmDUpLOGLbbLTtn2HUmKLi7oAou&#10;CCB/36usil711PTA+sViMSqXCjwKgReOza7FeI/UGqnlXkFeKjrn8Ajs6OM9VgTVuNY6HEFfNhA8&#10;cLS+heJ7mSVCKZHTlHzVlE+Pfz+omQshEFIE5c0elCMIBBSBLKDX25ISVQWwi+1M//+GSgTgt5QS&#10;7zzbruX+y8defT2QWTjv0XVFVVU0TcOiXqC15uLigsurNfWiQVWaRd2MgKtFs0RKMF1HpSrWq4v9&#10;OJYSbx3eBTB+5zxt6/js5Rta02LtFrxDS8GyqVkuGi5XF1xdXvHi2XOePn3G+vKS5WJFVVVUlQzg&#10;QR2AfZWuw3vsDHYA33mHQNDUSwZl97Zte0BiHcZBr5J76Ad6dUGOAdi53Cz3fmPgcy7POlS7KhX1&#10;T6vIl/Ke1KdVVUXXdUeAo3j9GtqTA9OXrp2PJ48VWwPwTiClivpCHRUklwiT0hg1bUNJQT2Ne9Jn&#10;2l/rWN0vR0C0L85O34vPklRNkcpNxSbp+Ehzthwx1tQ+QhyrfL0C7XIsE+fJU8X1OeBBXiH9+DnS&#10;Avsp1br9s6fKm/ZA3b2UY52jAj0V+059P+c7ptT/SvefUhjNtSGnLnru9Uu+pzTWckRhaf4X98dU&#10;vHbuHt9xH+xJDk4BFXJkbSWSxyliywMCip6MSCqJEIGkaLFsqBcNHj+Srljv2e1aNrsdy+0WraGu&#10;5ej6TWd48+Ydz66vqOuKx21HvbR41Y1xpnEGJUP8RK8WbJ3FmEBA5VxQYJZKUVWaxaLh2bOn3Nzc&#10;sNls+ljc9fnLsXJwPHelzDyzAN+rizeLhl27o20tQjLGbKUYJ9y3J7mTojhnpkjRSrllSlg5gCRj&#10;AseS3xnv55kcQ7mcVyqB7wGYKYFi6Rq+EF+cQzyX7qelc270L7gjX5PuxabxyhTBl3V7khutKwAW&#10;iwUXFxc8eXKFEIL7+3s2mw0AT54+5Sc//gk//vFPaFZLbm4f2HUtldbZvclwa58lNT3YSySosk8p&#10;NI+kO30uKoRAK4lABZI2GXKDQP42zIMAit0Dcodc/IL3P3iP9eUaYxyPmw2bzYa2bVFKIvv5h/cI&#10;b1E+qHbXyzVaKTa7DcgK4Txmu+Ph7h3m8Y6FsKy04EF6brsdzoFUGmf7uN/6HqQcCK+UUigl8WqY&#10;I2Cl5c3DAysNK+kQeLbbHY/bDW1nwWsEkrrSKBWIJYUxdM5xu+347N0tr+53tLLBaQVShj2HYYxE&#10;q+fRnm28SfcV/PjgF2L/MPw7R9CXkmeme625eGFqvzgHKB0+M8R8aVvisZaeJZVinak4YPhZDKJO&#10;47x4XVU9mUppry1HyHq0znF4lrBfl/v9yz6I8hwCAknOM8Z35R1SgHUeYwP5Wdd17LZbhO9wtkX0&#10;gHrXWUxnub29D/8f9008QqqwN9IDZ6XYk6nYruPx4YG7u1suL9fUdd3vy8ZAywCIr+sa03U4b8EL&#10;qqbBdDvu7h/41a9+zfe+/RHf++gjKqVYNEtas2PXtuG5k7j6VK6RI8TJEeiUfHjuXCe9ZwnEe4og&#10;OF4jdO9rUxKsmJQtBcvmCN1yZNqn8tFz+iGX15TW23PIk0pkpVOfS9dhY8zB2UfuXKMU05f2w2Pi&#10;nTwhVpkYO/1sSrZYOvc8RYpVUhUv5RynzlZtfB05LNQDGv488r0pIlSfmaOlc87cc+fOvM85O5wi&#10;ADuVP6ZtL4GmY8LjHOA6vUY83nLg7fjzueum50zxGjr1fMP6GOd2U+c6gcTTjf/OkTCnsejgg3Ln&#10;aClY/hQBfrqux8RfU2S3X2WMzCrws80222yzzTbbbLPNNttss80WbAbAzzbbbLPNNttss80222yz&#10;/RE2daAcfyYtdkq/m7NzgNRTamZTBROnnmUK1Dp1YHtuu3KFFV+1SL6kThr/SYEX5xbwlPr767Yv&#10;/VmuSOCrAInjApT4OiVFqrSP0v5KQcRTBaBThURx8dKpYpB0POX6IFckcU5/DwVEOXWC9LNTgMTc&#10;9U/N+ZIy+9TcLgEVBovVoc8F4uaAyWmbUmB4qSCrVLR9DjjhHLBMTn04Vt7MjQtrLVWv8JwDdBSB&#10;AkVl41DQK4UsFnMevUM4G2wdF7elqqJxH8UKnqW5mev/EkBiyjek4yJVPM/5+6MxKARiAuiUzu0p&#10;8HuJfGJqHJ/yMbm5nQPAlfo1JlA4l8AkBUNMzYe4UKsMQi2r4ozF4UPbJ3yYFGoEzltnefX6Da9e&#10;v+Xq6gl1s8D0hc6LRcNyuQxtUgpjLNZZdFXhvMcZx+sv3/KLf/8Vn716xePmASGhqhTWOKSQ2XFX&#10;KiYc57QBvGK329C1u1A0JgNA2FhL1xmunz3nm9/6Pp/89g8YY0ZAO4DWmqauUUqFYuSeDGUA1HoP&#10;m83moCgtV4j2VYhtSgWvU/P1XGBgbm2K/9113YFfaZqKZ0+f8aff+VO+993v8d6L96gqgem2PWDI&#10;4YXHBww3zgVAQgy6zT1TvJ5I2Y9FHwBISsrQ70JyuVry3rPrMBaaJc9fvODDb36bn/zdj7ler2l6&#10;YoVtK9l1LRIJ3uFwWNdh7C78bSy+hbdfvuHT3/yahzdfwHaLxiOFQGiFUBJHaI/DR2qB0bvAY63H&#10;K42QqvddAVwRwDSG1nYjMN1Yy67r8BIUEmxQmvfW9YKEAucDsH8PWAqK4MZajHM4PNY7kNCaDuEs&#10;StdB2d17rPd0wxyRMoD/CQqtpVj41BiaAmzlcpFD5c9DQqvD8RvWRKVCNbGQkrqugb4wvb9m+Fko&#10;TjUuaNsJqRAKWtMibHhWh0MCSkh0JdGyGUERg2Ko9Y5du2W73XLHPc55rDNILVFaoaVitVgGtXml&#10;uFgtuH5yyeJiGVTkeyIMIcK4dFUAwEurqLwHofB9WxBB4c60AcTf7gwv797w+csv+bn7GG9DH2hd&#10;IaVCKrhYLXj+7BnPnj7l2dNrrq6uuFpf0jQL6rpitVigZAAkhrniQnukxHloTSA6Eb4H6xGDeRXg&#10;A4FDEoPFRbnx+8qttQc+v0iGJIhV0Q9VlMu5U+5+p9TkcmtyGp8Oxc8lZbKSUvuUUtqhci3jc+XA&#10;QjFQdir3Gr6bvp/jvIpivD4AMVOgR2mNGRTEvfttvhoAACAASURBVN8rhw99llsb0oLzHLgjBybJ&#10;9XvuXRbji74PB4XSVGnuq5kYx2jc77lYd2q/oQRcKeVzU6CNNP8+JvrzIwj+ME4NzzMFSEifcWpc&#10;p3Hm1H5SCuwY7jMAA3JrR4mkKLdupIDbqXEype5eAn6X5mPpd2nfx+3LETMe9vf03tgQO8dEB+fs&#10;E5VBivJkXl3aLzv67DDWCHNuuWy4vn6CxXNze8tKKXwPTm1qzXbbcq8eaGqJ1ssR3Oqc4+Hhkddf&#10;vmW1XvOw7Wi2HbL/vRAC1cdBEEDJ4bnkIalLT3ijdJgrF+s1z549o20NbWt68KKa3BsI49sjpaeq&#10;Kqx3bHeG3W7XExAJmmbBdrvh8cHiemnik3uUfljjpv3u8TuQR+9eZAD3x8QIx/On5KP2BHz+5D5x&#10;quw8NW6PfeU0QUU6b6ZUSHN7eMO7S9Xj07ZorYtrUda/i6D4LIRkuVzxox/9DX/913/Ft775TXa7&#10;HS9fvuTjX/2K169f8+FHH/FP/+V/Z71e8/D4SGc7qkWNROLt8J726uYIX/SzY3wcxU0H/Rzl3sN+&#10;QQB8C7wSPdmDG/teCN/nvCaKvUHIPlgRgUTmYrnk+ulTnjx9hlYKz4bVKsSau92WdzdvcdZgB7Vm&#10;F3JmLSVGSlS1oLm85sJZ2tu3bO5vubu9w7uORkuuLhbcbnYIZ6h1gxGB+MtY18e8QQ27qSuU1LRt&#10;h6dX3G13bFxLg2NdKXyluKhrjGuxTmGdxTtPpVXInVwALHfOcrPZ8vm7O17eb3n0GrRGKR0I0fpc&#10;K5ABcACCL+bgHK6xOdurdx+CyYc4KhdT5vZDc/O3NEemlLJz4L2hfXHePZAjDtcxxowxSGldnvIz&#10;8RiN7zPEBCUwaEqymdtXnSTKTACFexB8ICTxsc+Jnu9oj1qMWvIY29JZz9XViu12S9vuMO2OSjnM&#10;bkelKyQC11nabcdm02IDN1YPzg73FQdhqg/z0nus7di1W+5ub9k8vaaqrsZ2V1XVP4uLgMEe7xXW&#10;OjTgnGWz2fH23Q2f/O4T3nvxHs+eXofncv2+neegf+P+i/f+c+95iPVL5A2nYpOUKCZ+ryrzDs45&#10;CznnjKC0bubmX07xPbfGn9r3La2FaV/E++DnnH+V9gnPITzOrYu5/cgcmXpKXlHKkwayHyEEOD/u&#10;OeTirVyfxvlALjfInQ9N7V2mhEcl4P5UnJ97HwOhke+B7+NnfU+GWJgjubwrHvdxP586453av52a&#10;n6V8NSUeyMVKp2oF0vkVK7WfqhfIEd2X8prcfMnNg6Ff432KlDAtR/iSvvMSCWG8LubGeG6/qTS/&#10;p8ZmTJpTInUYYtwYiH+Oj07n0SF5Zfl8fbbZZpttttlmm2222WabbbbZ/iPbDICfbbbZZpttttlm&#10;m2222Wb7mlYq3E0/EysanTpsLVkJIJgDFKb3zxWWnFIyOFXIHF//FDh2qk0puCPXv+eqLqR/Tyr4&#10;TACQzyEOmFJKGJ4nBlrkiktyB/05NY4ccLlUgDvYFJAj1/YpAOC58yAd22nbcgCMqYKAktpCiUQg&#10;/Vza71MFjKmloIJzCnNKKvanxtMplYtYiTotgirNuRQAkI6NnCpe3Napopdc208RYUwVRuaKLdNr&#10;5HzlUDidu28JfD4194bCSk8o3Aeiotr+u8cdUFADzI/dqQLvnDp7Whw25cNySvenCpNi31sa4zng&#10;2cEzUC5OLo2dVN19Sl2xtDZ9laKyHhcxFpqWgDnnAJjPUQU/VZSUW8NzJCLxexwKoQ+/34NUGYCU&#10;Q+G42I/fUXkrKNAZY+is5fbugd/89hOkqtB1g5CCRtcoHQDjSun+nkGlDgfeerSu+PLNK379q1/z&#10;+99/ys27W7zri/N8UNsRMoDL6Yvpfa/udaAx3CuQBwXoABRxTuCFwjkJApw1iEpDD7pvdy2LuuHu&#10;9obHx4eg1NWP+bquqasKXSmkVKP6amdanLdUWlPXFV27w1h7lm6cyI3Hvt0pcDg3h6fedS7OmQLr&#10;HfgC5wIRgbUorQFPVWuePn3K8+fv893vfsR3PvwWq2WDsx0Owc468KFPHDaAtL0cwXkB3OMOnztS&#10;rx0Am875oFMtAii8Uj3YVzik8FwsF2ilWV9ccbG64B/+/u/57kd/St0EJdDFYhGUQ50PeBPn8LZj&#10;s3lku9lgOoexjofbOz79zW+5++ILhG3Z3tyxkBI1jHoh+6JwFflqj+9BNwOIotKaSkmUpG/nUNgt&#10;cF7QmdAXznk2XYsTHq00GI/oixat6ON459FKoesaORJWBLDItuvojOuV4yVyWKeVRig5jnWcQ+ue&#10;8MF7OuewLqjZ0YPXfDL2jteGPYApSF3Rg7ny4ML9Z2FQxQ4+JYCJbK+Wvfep/mC+ir6PGYkjHJ13&#10;2XVUDcX0zsNYtCuxziIHv+89XoBzBu9Aa4X3PeBFCOq6QgqJM0G5dlk1WGeC79oZbna76JlcuI+W&#10;VE1N3TSBBEMrFosFzWLBcrUMavJKo6SiahqUVph+6agXy3FtwHlqHQgOjHWYzvRqgOCsZbs1fPLJ&#10;S37969/jrcXZjuVyyfrigvXlBddXT7i6vKSuK2pdsVzUrC8vWK+vuFhf0DQLhJb9ewhj1hiDl3vi&#10;EIc9AIcopZBCYJ2PRnofmxDaHMKX4/FincP1qvTD+x/G7eH61YO7xIH3w7k0vo/uLvJrfeobc79P&#10;/ZzW+gggeKD2GClzlUhwUkXPQYV7f9/pfPYUkYSUGue6Ph4UY2w4gCKH7ysVADB9xH0EXB+eLwes&#10;yq39Ia4L/X7O+pAjsMrlB0Nbp0iw4lyhBPiPY6YSWOCP3WOZiitPEdiUiKFK4zaX28axtVLDu7cH&#10;7zUHRj2VV6ex+Ffpl9LYLRGLpSD4HEAot39V2rs65x2fu3eUi/9P7UeU8pn0mdJ1KgccOqftYc76&#10;7FhPx8GUqva+HfJASfacPa50Liul+mce/KiiqjVKN6zXK159+ZpKKuqqpt21gGfV1D3SVqB0IAdS&#10;Uoe4hwrjPW/e3vDigw9Y7To225a6qvB1rxBtPIigAu+FpLMGLeWYaDlvsM4hlcb7AN5smoarqyc8&#10;PGy5vb2n3XUgXdb/HI5Xh1KB2Mb35DFVVVHXNU+fPmW9vuDx4R5dVeD2asXFvYB+IfBM7IM6Pya2&#10;h8rsLs5g+sxLgOhzGeFHZeLh3TgnJklE8qRgPjvOy/MnP89Tf3JIakM2t4/3jVISydK+ZzqXx7VF&#10;ylF5NrcvUdoXSvdNwxpoxzhMqjAGvv/97/OPP/0ZP/zrv0IJweZxw/WTZzx7+pzbuzv+7C9+wLPn&#10;zxFKYa2lritA4q0bc5rRrwt3ck9QikDY5ZPYZ3zugz1/j+hJwrwVeLn3T7oCqYDOs9ttQ0zqFUJV&#10;SDRIha5qLi+vePHiOev1JU3TsOvjXtHnXgjw1mK7lq5r8R6UEDghgxouQT1brdbUzuCd4+72lq0D&#10;4wTLixVbD969YdEEYgDhfYhDCePYO4MQFd4JOmto2zbaJ9RY0/HwuGOzs6yE5tG0vLu5xznwiKD8&#10;Lj3eBzC8F5J3my0v393wtnN01RIlq0CYlRIr9rlISObEfqfDcxC/hlx1Pyen1poYeO29H0k009w7&#10;BrVNAWxTMr04Ri3tCef2/Usxck7tPbf3OxW75kh2cnuRg0ptLi4oEdKWCKByMZzzAXyLJ+TchDzQ&#10;C8a8Pb5HCsw+2ANBIJXEWYExBmst1li6tsVYE3J+FXJN4xyt6bi/39C2BikELonH9z69n8M9iNbi&#10;whxVkpt3b6nregS+j2DKvu2BRCbsPYHBWdC6om2D8vzPf/Uxf/Lhn1IvGpZNHfrDlVXH437IqQ6X&#10;cqFTZwzxvmm8/qZnBOl6kH42t3c85FlDvjLkPlN7/CkZ2jnkXOfGmikJQxwXp3vkzrmRoHbq/K4U&#10;l50ipErXyRwBRm7PPZ2H6VzPvZuDnO1EfH4qpzsn3i+ReKdA5pjQIT0Xz/VpSirk+7k/xtv9YBPe&#10;JyQWPZlxH5flxkD6XnOq5sBIQJKLU3PXOff8NEfoUBrD6TufOv/LnXXKhABgyldM1RDk7hPH27l5&#10;lY7VtA0pMUHp/HM4/5g674u/k5JB5PzJ1Nn4Oe8x9oG5sZw75zpFJlIaJ6W1e7bZZpttttlmm222&#10;2WabbbbZZgs2A+Bnm2222WabbbbZZpttttn+CCsCKTk+0DwH5F1iLY/v9VWsVGQf33c43I/bPFWY&#10;PFjKSF4C/paeZeiTqWebKio4p9ggB4TO9XGu387p83MUAXIAh/QwvtRnpcKlEnnAOeNjSmk+PlzP&#10;AUJLBQJxsdSpoiWt9QH7f66vpkCnqVJyibU/9+5LbcoVIZYKzNKxXCoMGf4+KuCZII2Ir1d65lSZ&#10;Y0qxsKSQkhYhpX1ZmlPpnE/HydQ8yLU1Hc8535Pr2ylFslNkJFPAChckbaOivUGZ9hB4Vhp/uWKx&#10;tFDpVNtzSi+lZ8mBP0rqhuf6MCkDSDqnQp+bH+dcs6RgXZoTU2OyRJiQK1I+AC8If/AeS0QTuaLE&#10;tA/S4rfcehG/51NAo7jvS8q+cQHhALwJ81EG1bRxTRFjXe+A2ZC9cqPE43xQuf7Xn/+ctm158uQC&#10;pSRSKZqmAQhAgV7B0VqDkioARo3l5uaWX378K373u9/x9u3bAEoREu8AGVSiSYs4+yLFQTE6fvqh&#10;lj0AP8E6iScodXsIIF0Rivl3mx2f/u4PXFztMF1L2+6wNqznsi/Eowe9DwAliehVuDqsMdR1ReU1&#10;1nq6riv63CP/FrVXZPz11PguFS7miIBKccww1qwNQGIhBHXThPejJVdXVzx58pQffP8v+Nsf/Yhn&#10;T69wtqNtd9zd3fGbT37HxUXD+x8874HSAi8coCJ/F4pKg2JSP5T8HvQ69MOgou4J6n7edhgn2Gw3&#10;vHr1mkovuVpf8v3vfpcf/sUPWC4awPG4DSqMu90O23bInuRgt9nx7su3tO0W7wX3t/d8/odP2b69&#10;we9aum6DAha6ZlFbulGVW0ftc3hnA3ECHtm/f60USgiWzYKLixVK7IGrxnq6fg4NQGMlBB5wvu+H&#10;/v9KSiw2jG+CVKOSMhTzO8euMxjbF2v2qvG6qkJB/FCk2/9OSInWkm63o+1BB4M6fRqDpWNnX2Ad&#10;A9vFgfLwcQ4RiA6stThHD7wWSAYgthqvQzo3CYQLMelGPE0GXzS2se+vY7U6OV4rEGMEUgKL7f1y&#10;P496h2AGkJIAa8M8rVRQbz8sUu7Jpqxju2l5fNiiK40LI2JUxmyahtVqhVKK1WrF5XpNVWt0VVEv&#10;l2itqaSi0hWeQAxQCYWSVb8eKrTSARjkHF3X4qxFK4nzls61fPn2hlev3yIICpzOe7rtDq00l5dr&#10;LteXPHnyhOfPn/Pk6TVXV5esLhY0dUWlFYiguFnrBbIv8HbOYm0XwDo60D8MqrueACpxByrycgTv&#10;WWfRWqGEwlnXz2+IyQ6OQYeMY+JwLMbrWVxIzdHYyYF1SvlQvFamJC+pX0xBGem90lw3zjHEOO/z&#10;sV9OAf5wTRBjP+wB6fuZEoNEQjuI5unwGXcQV6YK8KV1f6/MGdbD4ftp0fipgu204Ly0t1ACjKcE&#10;WXG7czn2qTjxVFun8tcpIFaJbCv3sylSqVy+twc67/OEHEhtah8k90xxX+bGYnrNnFponBcM308J&#10;9abakwPonAImlPKu3Ds6tUeRAyKmQNgp4rmczyjtR8SKfPtxKiffT7h+KQfJk73l8s8YhHwOkdep&#10;8WOtRfUKvrrS1FXFl+/e8fnLz4Naer2k2+1ASOq6Qqua9eqCi/WSuhIBBNqTICkp2e1aHje7EMtV&#10;dQDVV5K1WgUAoZTBD7lACOAdeBEr+4b1wPTEOlpVKNlRVQ2LxYqH+y3Wbg/2Hktjybl931dVRdt1&#10;437IarVktVqGHEEplJaYrpuMo8c4VooxHzkaTxEG/Tz/tVd6L+3xxe84t3dzmL+et7cZ338gRzml&#10;GD+2w8viHBpIFWKfNAWWKpJSRqrOOXB9et3c+n44zgMIXUrFixcv+PGPf8Jf/fVfo+qKh7t7Hh4f&#10;kVrzrW9/yPcWC5rLC0Slub292699zuJdGFfD2PI9gUC6bh3stfXg64Nx2gdAWf83QrF9z3vlUVKG&#10;HCCwcaG9xxiF6IkbhBcooRFas16v+fDDb/P06TVCCrbbto/7bP8ODca04Czbxwds55BSgwq5hrOe&#10;Tli8ECAUarWmwXPR7bi9v2dxZek2D9x89pK7hzuQFdJDLSQGj3cO2zmcEmip6LpujG+GfEEIj6oa&#10;Wgxv7h/RxrAQAuM8zktqqZDS43wX2qcq7nctn7+756Zz7KTCK93nIiB82HMQMigW0wOmRdybvjAG&#10;ieZ2QYm9dI4Rj/MhZhzWvkG9FRjBsbm4uQTojAkMp8CF8bqdrvNxW9JrDG07pTZdOqspnSuUSISm&#10;YqXU/6SxxLA2eOcw1o4kUQMZRy7vjfslJibwfX5eaY11JuRkpt/PER7jTL8vJrDe0hlDZxzeiT0h&#10;Zp+/uBFH6xAikI0xxLXe07ZbhPC8ffuG9fqS+vr6wEcSvb9hjVFK4dRw5uHYbjd8+sVr/vv/9/9y&#10;eXWJfPIEJTIDOnO2ksbuOfDtKV9cIsE6x69P7WEekT3gRhIBgdj/HeWdOZKvNFcsnbtM/fycfCId&#10;Q7l1KfYFJbD6qT3vqfPI4d9a64M2TZ1NTpFux2OlRNwhEJNnDaV859S+9SkV8dJZSdzOVI27dPaT&#10;yxPGvXGlGIiARr/Zv784958CiZfOwEtkBrn38FVy3nMB1lNnKqfGeo64pES+Xpr7KRnEKYX3dM8g&#10;ly8Oa15JGT0950zJCdI9iXSvJ0ewFF8jJi9LydHSNTjdk8094xRZeupHStc5hygvd4b7dfZXZptt&#10;ttlmm2222WabbbbZZpvtf0WbAfCzzTbbbLPNNttss80222xf09ID0lTd46uovKfqdvE9Dg75M0WT&#10;pXuUDlOnlMJz981dN1e4UFJ5mCqwKRWVTKlOl4qw0wPlVOV6+Huqj+PrThXOT6nCpG1Ix8splaGp&#10;95WOr6+q1D5VUJL+uwT6nFLByIOvjtVxuq4rqkZNFdbHc6A0v3Lg91yRQmnsnGLXP7eQLC6mTYsL&#10;pwrLcgCAuLApB9Sfal+uGCQtwM4BMXOFHKcA91PF0um8Hz43+JChGGwKCB3/nc7tc8d+Sek751NK&#10;/vQUQD33PlMARGktGYG7iU89t8AvfQc5ZZqSj0tBTrmCxK/qh84FApXmx9Qci39fWksO28yB6FNO&#10;MSc3P4+IEiKVwZKa3VS7c34t9YPDvBiVfCN1rrSIKwdySoEGQoheCcvy8ce/4fbujuVyTV3XhILd&#10;AMpVSgVQs3MgPFIGhXaHoOssn33+kk9+83u++OILdg+PAdjbA42FFCgvEQUAV0lRbQR9eLDGgHcI&#10;PJWSaCWxPejWWstmu8XJB7rOjnNlIFUxxmA7s1elQSCExJiOdrdDCoHuwT5SQWdMUJnr/dCg4FXy&#10;Oafm36kxmpsL6dhJiWFSgCd9ewWDMp7n4uKCFy+e86O/+RH/+X/7Jz54/z28M2y3D3z55i2//vUn&#10;3N/f4Nw119dXNE2DUnoEKpGqNxViAwCpFF4EoLMbgFdS0HWGT1++5vcvv2D95Ak/+Ivv81/+8095&#10;er1Ga8F229F1HY21YSwLEEqihca0LXfv3vL4cMftzS13725pt1vcY4tylmdPrlh88AH33ce83llA&#10;43s1eg+9omMAmCBBiEDKIFVQidNaUtd1D8oB06tCt8ZgeyAH7MHpHsHOd5iAlAmAkpioRQqUViip&#10;MJ0JSuEuKNd7MYyFiEAkUd023vVjzh0oJQWgjBtVu46LJY9VnfbrxB4ck1frzJByyL0S6jjOeuKL&#10;3DVSUHsJ5JorGh3m6CHosKCA7UUA8uRikyQ+HYpoR2BvpBRmnaPu/YAxhvubW7z3fPnqi3Az1QNO&#10;K01TL2jqmrqqWNQNy8WC1eqC1WqF1kEBc7lcsGgWgUSjrkYgeqMlAou1HmcdvSgs1joWy0sEgtZa&#10;Xr654Q+v3uD+7Vd92z1aC7SWVEqjtWZ9sebJ5SVXl5c8e/qE6+snrFYL6joAcYQMvnmkcxECpSRe&#10;gBYaBFhjAyDRgyTEEsYbBpxmDNrIgUEP5ns0xvZrqRvH4wgiS95ler1SsXmaL0+r1ubz3VLhfDy3&#10;cjFcvI6mcfZxbCF7f5n6/DwIP6egmFsv0rh+CtQRA6Sn4r8SiOIcIFQaN6SkAnHMXgKdT+XB/7P2&#10;Xab2BfLPHve/j8DHPiIrcBGhw97fltbs8O7KoOzDdh+SlaRzaSo/PbX/kYslcuqVpwh6puLeXN5Q&#10;UvQs9cOU2n3sC3JzKLtOwMm5M6U8epwvHIPLUn/SUwD1BEDxvCKrtBnnisfg2jIY5xzCvQOfiATn&#10;qaUG59lsHnn3JijWGmnp7JZmsaBpKqpKsFjWVBVIOQCIJFprjPN0psN6x7u371gtliyaisWiRghF&#10;U/u9krZ3vcK7wA/q54CxBtvHlkFNWtHUC1Yrw9VVy3a7Y7vdsdluIoDpACYUB3GOVCGf8P28HNqp&#10;tWK1XKCVZLFo+pgykOswAAtFjtwDennfg2TwcFzvgYz9jD1U/Y541Tz5eRqvqfk9vT1R2UCydND0&#10;LNDQHQwyH6kWT+XN6f9jQFgJ2JWOy6l5lgPGOucQUuBsBNLxw9SRR+vN2F9e9Oxbro8tbB/Lhb+r&#10;umG5XvODv/xLfvR3P6KqK+43G+4fHxFKs1wukQKqSuPxPNzdI9n7c+ddREBDtCcgeh+drNEeUtKn&#10;Yb4fPr87IkZjUEEeCYkcDvocI4zluqnwNhAVNYsarWt0XfHkas1iUdGaLdY5up3F9AB47yxmIDd7&#10;2PDwsKWuG5QSEXg3AP2NtyghUVWDWCvWQvNNr/nsk4+52214+3DH+mrN29sNuA4hVCBushYnJMI7&#10;8BahVJ/r6d4XhvFqvaOznq0xPBiJE4H8SXoR3p11CBwGz2bX8vLdHe9ah9MaCyAk40wTI+tEAMO7&#10;gWQAwI2q8H6Mfg9Gf+8w9sQWKbHwELvk8pHY/8dzeCD3iNerlEgz3UPKESPG++A5ghcpJV3XHYBi&#10;BxvaWlVVT2LmDn6erlUlkCeARIykAnHfudyaMny/H8cMQNooV0yJRYdxL+O1a/wjeiIucNZjun0c&#10;6YUNFCxSUg3EcVHObYzBGNOvwRGgsydxM7YDb/HeAmHMQZhvzuzw1rFrW+4fN1gbVNu1CvNd9IRw&#10;A43XoU9zSDym7Xh8eOSLL16xWCxZLBb9WFBoXfXz3IN3KKnw0uN1IJwMOWrFdrPhs08/41/+7d/4&#10;h//0n7hYLhBCBd8hidTgexI+5w7y3RKh7VTcmdt3yoHoc/HdFDFjMd/3jPsHDPcRHOTuU2tUGv+c&#10;o6w9RcSdxm8xqdMQgw1jWSk57tsM5Dw5orGBgNKP7qefE86F0SgEfoK8dsi5U3LDHJH01FzOEllL&#10;MUzVA2Im/Lj4TuYBpbOJqXE1dSZbOns7BUTP5ZADaVRYDfx+XfYeZy17ApQwl8Yx7t1R7lzKr4b5&#10;MPjhcR0okFyXxmopr8qd7w37viUCoFN5ey5XSNsbE7vEhINx+3N9k+6HTI2N9CxwioRs2KPP1TnE&#10;xC+DDf0TXzetI8iNyfS9xPst8XtNz11SQrncu57KzaeI2lKfes7+QS6f/LrkgrPNNttss80222yz&#10;zTbbbLPN9r+qzQD42WabbbbZZpttttlmm222r2lpEcnUwTgcqxvEf6cqV2nx1vCZnErHqYKFEth8&#10;OORP2z4FCs0VNKT3FpmiqLi/4uul1477Lf1OaqXD9/ha8efOBbHlCoAmlWEzQNf0c2n7cs8bF4JO&#10;PWNu7JwD2p165qnijZzayFR/5+4fA5RSFZ3h79z8KKnI5UDjp56zNC5Ofa40DqcAu8N8T5U9cmDx&#10;KQKIUsFaSamnNF5L4J5UtfGUDyjN/RSgea4SZapEfw4QIPWFU2NwSrFiSmV+6t3nxmROpTz32XOJ&#10;K9LCuxJoeEpFNAWU5QhWpvxFiThh6r1MFYJNkQ7krp3aAACP19K0sDEuqDq8hs8qHOeUuaf8QQl8&#10;l3vWUj+V5ms6J3KECQPYeyiCzhFlpOM0Bi8a6/js81d8/vILVqtLmsUCj0PpGilDcfKyWSCFxAkX&#10;gJVS0LaGtnW8u7nh5//6cz777DPub27H+wzFnELspbVK8zbbr+yLNaXoFYZthxAOvMOYDmsdti+C&#10;No+PSKVRlQ461jKAPK0LKsdCSrwT2F6t2RqHkBKlg8LycrHCe8/j4yOmL3hLC1JLcYXfS/pOPldp&#10;npZ8Sjqe4/l6VOCH68eCROua58+e8tc//CE/++k/8p3vfEhnNmy3D3z22Wf89pNPuLm5pdIBrO2s&#10;GxX8pJAD78DxmD/QOzwcYwF+4Fgta+pKYY3l7bsb/vm//w9uty0ffucj/ulnP+XP/+x7LOqK7a7F&#10;e0/XdWNR9KBWKi3UusJ2LTevX/N4d4e0Dtm12G7Dk6traiWpqwqtK9q2w2pJEBf11M0iFF3brge3&#10;+ADS8AGAUzc1jVajep4b1mRraTuL9eCNQwyxipQoqWh3XfA5zuGMPQACD7LOqqoCOMcTwCkRMErK&#10;/dxWyFEtUmiJaTvu7x/YGdMDsoa1M7++7ue6O/L1qa85VpkdYXoj8CgtUA2KqPIkeCLnf0sFu7Hq&#10;UaqENH6fQuFuVLed+kaVUVeMSSM8+2LZQTWxqqoRPGJ75UEpg58wLhARtNsdu8cN3roD1SkQrJZr&#10;tNYsFw1XV1c8uX7CcrVASIWuKlarBau6ZtFolNTIvpDWGIMXEqk0ArDWY1yYf0qC8A5rO6zt6NqW&#10;3abj7v5LXn76OsBUvEFrwfpyzbNn16wvL1lfXrFoGnRVsVgsWC4W1E1NXWsWiwWVrsbTPmsspjOA&#10;QMt6BA92PcnICCUaisb9oBJ/SKAygFHC5mUhdAAAIABJREFU/8tK6DlfWSL1OpVjpmvnKRBrXGwd&#10;5x3nEJzFsUV8rbgQO+DKVDb2zuWBw3O7RAE3ja+m8tOpAvc0rorX+VRl71RbS/ed8gGn4r/4vaek&#10;LudYrPqWgnSm7lnOW+K2H/rV45yIA0XwHJnIAJgcrrfvMyZiCHHw+RIAvZTPpsQD6d/HiuYiq5ZY&#10;yv1zZDulfampPO+PKcov5ZepimGaT+fyvhTMEH8+VdvcP7+djAGJwbvx+JqYu6V9uVwqNuULSvsz&#10;YV1USC+pdRPiHxeeXwqFEArrLFKCVAJdKaQE7wwM80xKVKXYbfs54Rxd23F/d8dme8Vmt6Tq1eW9&#10;H3ymxXuHVAJnGdeDzppxbpjOIBAsF4uRGKvdtTw+PNLaDk9QVpYyeq/RXEFKXA93lUqN17DWsttu&#10;aeoKJUMf7LqOuq6Rbv+asurFPQg0N89EDyAe5v8BTH4E6J7e/5ryWePgQUTRdgyALICexGmyw5Kf&#10;ntojLJEdlfz9FPAyBgErofpxEHLLQ5/D0d45gBS696FhfnhEILvy9Dmc5oNvfJO/+Zu/5frpU9pu&#10;x8PjA8Y66rrCeU9Va7xwdLtdD4QFKWSI9UXICwKJkB2BpyNANyXJid+XGGc9h4wI/djwZPYcBqKC&#10;/f7DHigJ9aLBO9PPOYOU9Qje3WweoZVY6xAu/NS6jt1uR7vbcvPuHW/fvkPpCl1V473GXMBHQw0F&#10;UlCvrnjynmRnO3772ae4asGq0TxsDWbTYa3B9Yq6xvseXiyQMsxNa9wY37ftDmsNi1rRdpatNjQ6&#10;xLbOORZ1jfCObdfybvPIy9sHbo2HaoHQCuF7GHsPkhX94jjkWHs6Nr/vPZGClF0xdpnaZ0n3yMK4&#10;9WOMNxDihQbKg1gmRyCaqpbnyJyGnCtdS+O9B2PMgQptfL0BAJ7u5aXq1iXSoTF39ftoZFiHetzs&#10;MfFL/PmRMOhwb+AY4BhiJBXnlP0UGPau2rYN+ZH31HWNg0BApkOuprWm6zrath37UmuNGXMXgfeB&#10;lErKkFMLBG3X4q1HyJDbWNtiTcvDwz2ffPJ7Xr+5CeQNfX6kZHUAPvf4g/16L9xIhLDb7Lh5846r&#10;y2su/uQCrRXDo3sf/InzPlyrJwHwLuSiq9UK5wxv37zl008/481H36VpmkDUJ/sRPhILRHEM4uz9&#10;2dL506n4Mqd4PEV2m4+J/TiWBALXP/d+dSufn+ZivjgHK+0lpznVsDcnCm1MrzXulch9joDf501p&#10;zOkjcr0hLvD9luewLehxOGQgiOxJUeKloZRblQC8OT9SOr+zzo3+dE/QEscbA4HjecS9U+Rz555r&#10;pm08dd6Sy2tzcYqYOBP1nux+VOw307GWA4LH382pbQ+x9xR5fdyXp85dcuQHU+dF5xB7TeX78X7e&#10;KRD2OaTU8c+NMeOea8knxUQQJYB4muekwP1z9iWmzvZP+YlTJCOl+DlHeDOsffEZ/3A2Hq85pwgh&#10;/mfl2rPNNttss80222yzzTbbbLPN9r+azQD42WabbbbZZpttttlmm222P9JyQOi4ACpX2B+zm5fA&#10;UWnxU0kpLlYOGK45KBjE188p1qfPEd//HMuB/w5ANRklyLgwOb7vFHg89/ts8QucVBFOraQYEYM/&#10;4t/n2niO8tKUAvRwnQMgYdK+U9fPjZ2pZ0zHXgpUmSp2LxUSxM+aV7DKg3jTIpcpFYn0edKf5wp3&#10;02vFKoalfir1fWyngBnDuE+LPEpg7BTgXgIODcCu3HVy4Lec30j/P4zzAaiYqn6W3n2qYjm0rWRx&#10;vwzFIKnq8hS5xRRQKH2uFJCfKhWdQyJRuk9uDk0pk+Z8V6kYN9e+Ut/n1qGcSsQp9fXcXC35u9z9&#10;c31SKswvFWWl4Jt4HSv1Zeo780rsvTIOh+qCp3x5DsgcFzeV1qBS/5b6KFUnKb2XuG9SkFNu7KXf&#10;+/LNW37/h8/wSOpm2Re1ix50DotFjdIS03V9cb+i6zqM8dzc3vEv//ov/OEPf+DLL77sFeJDMeVQ&#10;EO0zzzeo50opJp5N4pxB6b0SpRQCrSQI2yt0e6zzOOdxxoLt/YwXIylADLqN30/wlXr8XV3XXFxc&#10;0LYtX3zxGu8dVVUdv8MMcUbpvZyKMeJ3LSfUoWJlnMEvK6UOiuc6a5CqQivJi+fP+PPvf5+///t/&#10;4KOPvoOQjoeHez779Pf8+y9+wbt370JB+XKJVmqvsNkrdR36rv65ZKyqN/jO6NkFaCGolEIqweP9&#10;hv/2f/4z/9f/+H9YLlf86Id/xQ++9z3WywWPj/dYm1N5DuqgSlVUdc3dzR2vX76iEdDtWkzX8t71&#10;NZfLBUhBpRXWOXRV0VmPrjRVvaCqGrSu6Nod2+1DD+bygELpHuQtQ3Gw8wFE7pyjs7YXxFI4a0Zi&#10;HiGCuntVV7RdR2tMUJBCju9CyDAvvHUY49i2HXZQo+8l5YZ1LowrAvGAVhjreNxu2RoDUiG9OyIa&#10;YEJJKl3n9zGIm4jb8gQuw5yR0XjLjdlcMXoJBBz/PczHFHA4+HSlC+sH4gBclIJ8U+DhQXF5TLDQ&#10;xyEBaBH80PAOjTEBNKEVQniU0ui6ButouzYiDfLs2i1tJ7i/u+HN2y/xvwVjOkBQ1TV1XfFkdcHV&#10;1RVXl5csmgWLxYKmaRBa90D5Gl3XQb1WVWip0AqMaXHW4BY9qYkH6YLv8Xi8Mxhr+fzlWzZ/eEln&#10;HfSF7sOUXdaai2XD8+fPefb0GZdXl6xWKy4uLliuViwWTXhOqfFCoutAEOGcxTmLIBQsSyVHAFBo&#10;i9+r9kmBYg8MFoLgi3tQfEz4kFvTc0X9U6pq5+bdqW+N18d4DZzKZUrtHuZKUNqksN6WSdByzxGD&#10;CvbAq3xslOaLaXw0Rc5Uijdz8WlOnb6UT5XimjQuyZH4fRU7RwkvzYlK+d4QA5a+l3vnqd8srfMp&#10;0dLgjY5Up/En9wxy9zmVD5UA7FNzJhdT5ggS03YM8UdpnsbF/acI83JAmSnfkCO4yI213HVOgXHi&#10;Ph4AiKVxL6OYaJCPFhG/QSn3yZOi7dWwS4qfJXLA3GfD2hJil6pusNb3/1ZI11/HBzIU7wNAyzlP&#10;15kAJBQCF5HHGGO4f3jg8XHDVXvJdtcipORCEGJzH1Q3Q7zj8NZjjEUSgO9SKrRSKKH/f/be7EeW&#10;I0vz+9ni7hG53o07q1gka2GxatTT6FUDSKOGBP2zAgS9CQOhZzCjV7WqS12s4lLct8vLu+TNzFh8&#10;MTM9mLuHhaWZR7J69CCUH4K4mZERHu62HDt27HzfN46NxWJBtSg5PjlmXW9p2xZhHUWh0iSI0bhZ&#10;LqoeDKm4Wq369YoxfuvaDlXokSgnRcAymb9zh/NsN/3kbi0OoxjclH8jC2BM7yPcjRhrilxmB+BO&#10;kc5N79tTecHb7GtyhJ3x31N5BmOM36fJnbq6V4/XHogtNUVZcnZ6h7fffpu3f/ZT2s5wfb32xFrC&#10;gbA4Z+g6T6QG0qt3C7DWgOsBpXIgQBgfnEGpXRgxqov7tiMi+QmGSRCrD2BuEYPicZ6UTQyAY5DW&#10;+ZhTSBQOpZUnd7Mdm3WH0iXWWdabLUW19AROStNZQ9u11PWWq8tLLp4+w1lLWRSIXhNXDL7EGhA9&#10;qEo4TI8cV4VGn55ybl/lnb/4K4ws+PzjjxCFpr7aYBHoakHTdUilsP2+c9grOLvr45OTE6ww2Kam&#10;NR1dJ3CqBwVbx6puqLuWx8+f83S1xegKWRYY0au79/sknEMXRa/uvWtk1xMNeB/pDiqwHlpPU2vb&#10;AEBLraEDaaLfW91Uno2/Q2vtcxdSUtf13p4nnLNxHBeenQzEWXEOJRVvxfuyIecxrNEy4QOdszfi&#10;lxB0He7RRqC7TeTzA3cXAkyHvb2zlrZt95TcBz9tAtLBwYqioCoryqK4AUjd7zyHkgoQmM7Rdm1P&#10;fgidcdTbDmcFSigcUBtP0nB9fcnl5SVt43BOIpUc566zngwwB6YV/Rhwzq+JV1eXrFZ+rzeQ7Tkh&#10;x1yXk56Qhj7ntNlu+n2o3299/tlnvPHaa9w9P+V4sRwQu7c+b5yKp6bOFm4DrLztOWAKrB0CgVNn&#10;Z6nY9tbrcpQHyJ6TTJAhhzmeOOc19nd03dT55qAAL/HpNNuZcR9shPOEClgsnoREBGQpIbg+VOIe&#10;5n5qrQzzhuGzpUiLnYjGiDvsI2O/Eu+n41zybclvp8h3UqDwXC77kD8PfWz4c7y3TuWsYp8fkw+H&#10;/RHGQrFC+G3Ok6aI7EIgdO58KHX2PkX8fmi/mIs5b3OOfJs19rYEfqncgVLKE6P0sUecV5x6xjgO&#10;zhFZxHmUYR98Y88XEVCkzrHjWo/UfjokUZ0mKz08X2PRhNlmm2222WabbbbZZpttttlmm20GwM82&#10;22yzzTbbbLPNNttss/2rTSYUCaeU0GP1j/gAPcfingIoD9cewFEplvq4IHEoRJ1ipf8hIPjw2VOq&#10;KKlCmZQacg6IkHqO4X05gHyuSHgoyIkP1A+pi8fvzYGxU0rTh5j0w/eGas059cT4OnERXaqtUuN1&#10;CvQwNRbj9j8E2o4/ExcChiCQXKF6/F23VaLPKabklBFTgPzc+BvaMFcokhoLYZvn+nbqe4bCkKJX&#10;e0r5iUMECqE65p6qb1DwlAIdx+05NRZjdb3Y/4QFXUOx5qFC9dTzxkVkMalBTrk89Jvhc96m+Cqn&#10;JDGl+n5bf5pTTzk0v3JA6CkCkdz3H1IlDf3TFCj90PdPkYbEpC9Tfij1Pem/50HouQKp1LqSKmxK&#10;kb2kCvDCgtD4PTl/H6qGpdbrQwC/4dp1XfPJp59yvVpxfucBWpcoLSi0RCnJoipZLhe+33FoIbHG&#10;0tQdm7rh9+//gU8++4RH3z8C1+38R39vw+/hfU8Vdu2D/wRaF+gCCqU4Wi4pC82iKsHVKCVG1Tev&#10;CydpmrovRlXJuGpoy6EAe1BPK4pifN/p6RkXF5d0XbNHTJQDQI33ewtF49ycDskdDs2vwb8Zaz3Q&#10;oS8IVFpRLSvOT894++23+ff/w3/H22+/hdbw7OIpD797yB/ee5/L5xc426BFh7UFwvVF57bvl+yc&#10;kF4jMwAYj74Bh0ZxvFxQFoKuaXjvD3/gP/zHf+Ti6pJ33/03/OqdX/Di/fvUmzXXqzVSlZjO+1oH&#10;CCWRg9qiheXyGJDU6w2qUDSra+6/cJd7d8+9iqFSfP/0Cdera8rlgkJVKF3Rto62NbStAWsRQvVd&#10;Y7DG4qQHhZWF9urweLCUcV4Czjk8WKvv90F5TgTt79VJJW5Pfdbfe9N2GOO8YmivKiqkZFAMHP+X&#10;Aq28OuX19TVXmw2dA4mN1LoCH58ZG7GCUGocptbt0GeH46ttW3QfD6RAhqm1JizcTCmFpYozU2tX&#10;9nO9+meu6DcschdS9n0vbsQE0Be0ww5s039Oa4VSHgSIkDhrMNZSaIUuPFDQqxMWPYBJ0EkPICkL&#10;TVkotpuadrulrbesry55+N23FIVX9cM5yqpEFwVCKcqyoigrdFFSVUuWVcXRoqIsC5QSlEXBcnlE&#10;VVWoQiIGMEmwPiylH7dd29J1xpOQAJiWdd3w7NPPqd//EMGOOKOsSk5PTylKfy+L5ZFXsT8/4+T4&#10;mOPjJUdHS98eRYFS/t67roMB9NSvXaofVgOhhZQKZz2phBt8C3FcbRjgMjFOwQPpRbA+ixFMeEi9&#10;LxX7xuthElCZKcw+pDSeV1e7GTvl9qvxPB0AGam9Ro5sIgf6je87LObO7amn4rbbxoup6w2fM8Yr&#10;dSr1w4+fD8XYqbg+t+7uFIf3nzlWS41B68M4DIl1DivDpVS60/vM4XtCEoXpa+/74Kk+TKn6xWMo&#10;N+5S+6xUm059Z5hjui35RCqflhq/cf5m6rphnHkb8rBwb51u232qJ7GLasgBi/N7S3HrveCh3Ebb&#10;tmM8LnvlbYdXzXaCPi4RmM6ilUaJgRzG+HipV2+3zo1Ku8YYttuaZ88uODs7RRcKVSh0KxFOo3rZ&#10;YNeDja31QHqltAeD9aQ/upA0je+D5XLJ0fKIk9NjrlYrmqZBapXcLzjnaHsg7hCHHR359QvnWG9W&#10;XK9XICVKSrQusBM+9VBeKjUPpsBeu14UQyOMoNmdIm16Lzn4hNT4TQFtPZZtWjk1nEPWWh/DIMCG&#10;Y1NM5lP3YqdoHxzOoxSIKPZNcX5sl8vgBuB0F3f2ytsI2s4gJQilUFJTFQsePLjPX//VX3FycsL1&#10;9TV10yKlQkrh94my32P1j6yk3MVJANZh6ZV7e2CrV+4VSCdwYohDwmffn6terd3uqQ2nZrUPa/rY&#10;Bx87CjzhnP/fUpUl33z1Jd89esirr77K6ekpXd0hhaAzBrnesOz3w23XUTcN16sVV88vaZqWQipc&#10;T2TRryT+e4XDCr+/cT5C8+9REqE1yzv3uWfhzcbw3eNnrB59j1WSsiyRSiO7nvxLaJxqkT3hZghs&#10;HffMbmhTSWNsTz6h2DQNl03D086yUSVOaJwBqcVIciXD3KEIgH19S7qIVCaO73P5qkMAzZsANB+P&#10;GuNjpnEdcBKlbu6rcgQxw1lMirg1/jlFFhyvS3F+NM4jh/MwBajbixcT+clQpTaOLYdxngLMh/tI&#10;168ZY55LSGx/n8Naba2l7RXfwxzIMJ7KgTDMQdu2tG2bAPSDFmqMm5w0mI5+Dy1pWkPTeaJEKRTG&#10;toDDOk94VzdtsK12nrTLicnYSvUgdk9M0ALw/PKCu9d3WZYLFguFlgrnDE4KHBKU90dtZ9BKoJXG&#10;OYsUgrppWK/XfPDRh7z80gu8/ZM3kVLRdTYg2+rbyOXPT3Jx8SESxvRaJLIxVG4NnAK0Ds+RO5dK&#10;EflNgYZza3junCZHmjzMkb15LCUQxIeJdThJNhpKrPcEKIXUWAemc0jVry/9gpBS+Z4COk+dnaZi&#10;wHGPEvAziYm9VZhPyZHWTJGl52Lz1L7sEOFXCow9+IiYyD21h8+N4dAf3uZMIRf35No/jJfatk2e&#10;n8R1AKn2C/dOIQnC1D47Pr+YykXH+cDc2jiuuwcIuKdI/sLPDGthTFCQJprZJ7iISS5ysXnON8a5&#10;nNQ4TNVUhHNj6IupOZQjwE6docd74jgP8UMISlL7hdlmm2222WabbbbZZpttttlm+3O3GQA/22yz&#10;zTbbbLPNNttss832J1pYwBQXMBhj9gAlQFbtLr5m+P6pA3/YVzSYKljJqWP9EMW9qXsNLSySPKRc&#10;MlXoH/6bKz6In2mqnXPFpjlQ6XBYHRdgpApU4mfMFeCmCmtzxQk5gHp4rdz933aMTfVtCiiSK2JJ&#10;9VsO/BsXfMRjMiyOS/VfDLa8Leg+Bmwdap8pAHCOOCE1BmKwaw4gHX7nUPCXA7en5m6uWCS8bli0&#10;mOrDYc7uFeFlni+e8yGwfuoecu2aU7vM+cWwODRWhAjJAnKqyzHwP9d/cR8eUj6Px0eueGrKpoA9&#10;h9Q5/hQ11dTcD/s2R7xyiOgjWYSbKZjLFVTmyEYOKdLcaLNEG6baL/U8ubmeKmIKr5UqmJ5S7Mw9&#10;dzxH9q89VDy6sSB/KFz2uBTvUz/57FMeP33GvQcvUlVLEIqqUCjlld+Pjo7GguUBgGDaDmvgjx99&#10;wseffMrXX39NvVlBD36U0qtopfyRlBIBmGEeWuur/h03/JW1pgekKsqiYFGWLKqKRVXimo5OKpAC&#10;qRVVtQC94M6dc5qmpmm6UTFtUF8L224gDNFas9ls2Gw2lGWJUhpjLMvlkuvrNlr3hmuwV0zqRqlH&#10;Dq6DU+D2vb+PQIz94r3Bt3Vt54vz+/5WSrJcLDg9OeeNn7zBP/zDv+fNN9+iUIqLy+c8evI9f/jD&#10;+zy7eE4hBGVZYU1Lva1pmhaBL/IXQiCU8AqboWjhMKbEWL47QruK/t5Pl0uKUtOZhn/6p3/if/lf&#10;/zc++uRjzs/vcv/uXV59+WW6uuH6aoV1DkfngQXDeuIcSmusMTigKCt+8sZP+Oz932G6lhdeeMDx&#10;cYUxDdZJnj+/4LtHTzHW0dQ1olRs6o6mMZjOgz+UkJQLDwZx1iuTdn3BfQpYgVQI53z7olhUmrZr&#10;2TaNj6374sehQF8qiSw0utAeJKYUnTMgnC9u1xJnPRDAY2N2cY6UHox2vVpxvd1gcIh+jsVVyrvh&#10;FYMxxS0Kf/fH0Bjns1MeCtfEAfBnA/XAcR0OfdI4VntChB78k4tZ41glLPoOgW6I/v3WIeRuDhhr&#10;xzkRfkcMWI2B9nttlGiffcIbD15WSuOMwQqvAjgWp/Z/d85iTB+7SXqFUZBCUFb9GO5JFaSUdNb7&#10;EiULLI7Ndk3TNBjjEFJ51UELWmpKXVCUmqrSlFXFslqwPFpydHJMWZZoXVAUJYvFkkJplLYUhaJQ&#10;klIrlFRYY7GuwglB1TRjH3Zd6xXeu5ar1Qq3WtF0hqZp+9hIons1u7IqODk55u69u9y9c4fzc68g&#10;X1UVVVlRVeWA2PNtKV0PspeUlezV5C0D2MTaHgTl9tetQZHO9eN0gL3vQIMKIezO343AnR7U5QLK&#10;jkFxtR+XMSlDqvw/RVSTWv9TJGGx6nsIfk/lBEIyplSsEAKWbmuxYnx4/ZjUKy60ngZ17j9XLm7J&#10;tVf491E5tI8RfiiRXmofHoK0cvF2eP/7cdFwr9MkVrlYNiTsOrRfHICStyHxy4HKpto43PfG10/F&#10;6bfJkwygvx0gV4xqlqmxN6X4fCjfkFInnQL2pNorJAlMKQGmclG5/U0q/s4RG+YUrKf6a2p/sb/W&#10;M3ndHDlc6D+6rkMJsMb6/lQKhKKzDo3w8UtPUKKLAoFXazfGr1fWObqgvaRUCCRN3bJebVldb6gW&#10;FUWhsUqDLDxQVnvtaeEsTdP1vtX1MbTDGIvtiTDKssAYy/mdc+qm4fJ41QP32REIReu+7RWRu66j&#10;LDTLquT09ITHjx+z3da0bcd6vUUr1SuyBu1ko9h2AsS3tz4gbjWmxzGCOEhacWOsO5EkKEmB7oax&#10;IoRMgtCzeQnhY6upvFUcq+VAhVOEhoeAlamxHfvV3X54iCX8rkMpicVRVQuqquQv/pt/wyuvvkzX&#10;tWzr2vMDiR6AjSfBwnneIKF8XCvwIEVjHN8/edbHMIrFYtHvBdW4T7A9Adz+GhL6dPLPhvCEXTdD&#10;+L19FAJ0oSiU4PNPPub/+A//O9Y0vP7qa/zy3V9x/4WXsAK67RYrJM26pNAaoRSbbc3VakXXGLSQ&#10;SOHAmRFQHmzffFzm9vuk85EvSkiO79zjpc7w9i/e5fnlFaurS098YTvc2uIMiNIT2IwgZOH32M5a&#10;6rZl2zYIZxHCUXdwVGg2xlDXNY8vn7MFGqVxpQKnPfBfxnvlYddps7nJeBzm1p+cku1UfmrYY8Xq&#10;6EKI3mcejgHivPKUAm4qnksR44V7pTimS/mIVF49JtGIB+UIDJ0gEMqBYoc9VXzmY9gnNhj/Nz6/&#10;NMRz1lqqqhrn4PD+LgLKD8QYw4ZhB5I1SOn3U01r2GwaNpvWE9PZ3Zx0SForWW+7HvDuFeDlmOMR&#10;WcVvE+w5rbU0Tc319RWPHj3i7PSMxXJJoTXGgOmMf+5+/6iVxGmNLe2YV7HGUG9rvn/8mM8++4xX&#10;XnqZ89OTfo/vycJsn78Y9jw5f58CL0/FXlMxylS8eJu1LbVfiq+RUqJOje0coHNqXk+pWIfkoTdi&#10;gCAQ85+53bloeE1rLaXSLMsFwnrCUAcYxLg2DYyL8XlQqP4+RWAbtkkq1r/tud6UKnuuf+P4Iher&#10;x2MyjmVukA9M9F/YRvF4ic/Vc3F8eFY2EM7l5kbuTC6Xz03FR1NrTSr3O0VsF5+fT5FH3pZ0PJWj&#10;mPIfYb4uRboyddaVy6+kxkbK76aIy25bk5A6d5s6r79xbhGQuMU1DYfIbnPnjakc0RTpYW6MhHnd&#10;1DnTbLPNNttss80222yzzTbbbLP9OdsMgJ9tttlmm2222WabbbbZZvsTbQqcPbyeKmzeA++GxY/D&#10;5/r/7QGQ4PCdtwFCxgARIAlOj6+Ret7U/RxSl0sd4sZAlvj9hxSbYkWiqfuPCwtSB9Dx9VMF0Ldp&#10;r5yKc6xaE342VgfIFdsNRQEpgMKUEsKUKsCgkGuMmVTCvg3jf3jdm4Wt7oZCTWzxZ4efQzXDuCAj&#10;pfiRKxBLKcHFfZArKssVv4fPEvZjqiArLk5MqRnFIM6wUHgoQk2B5lPEAVNqllOKFsP8zClihmMw&#10;BRKaUktMFVbmQPlxkc+U2kVYQJYiq0gVEA5jP2Xhs8cKZvF4je8nbJ8pVdAfss7kyFAOqarfxqfn&#10;gDO3AX/EwKtUv+fmVU7xIvaHqTUk/DnXD/vfM61CmSrOjO99qlAu5YdTgKZDypup/onHnP/djoX6&#10;o7qz8CqPOK/gLvBqvU8unvPlw+84Pb/P0dGp7zPboqRCK+1BsNb0apBQ6JK27Vhtaj777Cs+/ewL&#10;vn/4PdfPVzgRFg9HQFlAK4XWGq11r5o1qMVbLH1xs92BUZ1zCAVd11KUisVywdGy4t7dUwpdoMQR&#10;zWaL1hqlJbpQCKkpiwJrDEZbnBVJAOMAnDk6OkJKSV3XI6lN2zY90Fzs+dZBIX5YD8ex7x8yO09j&#10;AHuu4C8EIOc+P/pYFGVR4jC0pgEpKaqKo+MzfvSjn/A//Y//M2/85E2U1Fyv1jy/uOIP733ExZOn&#10;nJ0seeXFFzBty2eff862XlM8esoLL664e7eiKLzKu3U9KHjPf7u+gF30wBKHBHCGShVUhcA5w1df&#10;fMl/+o//mS8//wqAO3fucH73nKrSOONwUmE6hzIWExSfdm3nAVZSgm1QSvPmW2/xxU9/ytOHX1IU&#10;hVfXlm0P+NjQOYnSGroNtdtihaZcliy0ptAFUipWmzXr1dqr1AuJtS2m67CFpq5rRFFQaIW1Dutl&#10;UREKhEeJ+LnVk0pVZUVdN7i29QXyUqLLEqEU0lq0lCgNbddinekL+x3WglQKrRXCebB411k2bcOz&#10;6xWtHwRegdU5hAz7v98BuJTykJqzzb2HAAAgAElEQVQsXnYODwZIFA1LAmKMgNTJBiqWcbwxAN33&#10;fFjoU/s1V2uNkGlg1jgfA8XIXBwpEb2KZbp4NAcSTe0BBmX4eG0PrzsoZkrnUGKfrGwEXI9+fNf+&#10;zqm9+MFISdu2VEU53oMHcBgPJMJRLaodMLBXOfcKuxa7bahrr5ZtjEFIgdI7ZcSiLCh1wXK54Kha&#10;UJUlx0dHHB8ds1gcIaSkcwapNarvCyk9iZEWGldqus6gdcGRVONzA7RtM46HR08u+PbRYzrTeZ/g&#10;QEvFYllx7949XnzhBV5+8QXu3btHVXkgpBp9fYHUGrAIZ5HWIJ3nN1BSgpI7AI5z0PMnOGdxwis2&#10;guhJJwxKCnTp/cNAjiAAKQzGBKRvA3FCvLb3wBaHQwo/JwdQvHNMgt/DsXSzsNhlQbXhdeLC6Tgu&#10;ieOhqb1aGAtPAX731tPMXnw37+nJH3y8IMRNgFQc9wzEWKlYKRW7DfNGiD8t7o33ULdVpMwv0eJg&#10;7Jna88Z5kty+KlR2vunjRPa+Bq6OcF8bx32pWHxqrzlFpBj6UNOTd8T7Uim9Yukw3ofxnNunTe2f&#10;cv10CFSVyqPllClz4LUUqCEkapgCbOXG+SE1wkNA9f02YCQaGPo+VAnM5VlSxHb0MWzbth7Ybh2t&#10;saxXNdZJFouKpm0plARnqOstDq+w3bTGR4C93xxJTLSibTuuLq9YrzccbZZoqVjqik5ahLAUqgAl&#10;aDYbuq6jKMrRz/Yy27u9e/+8i8WC8zvnrDZbttst2209LAtjLBLmS2X/ea00Xdvy+NEjLi6fU9ct&#10;ddPQtS0CsZcrceYw4eh/rRzwAMo8RIw3lRtN7T9ze/YpANqeD3Hsqc/mSNxS4Pdc7iznC6cAWql8&#10;Sgq8sz/mPUmPMS1Se3KDH7/+Gr/69btUlWa12rDebpBCA4JSS5QsPODfiSA/ZZA4urblww//yMOH&#10;j5C6YHm05OWXX+HBgweUReH9gbGTa1Hoy9N+zCXyDLvoREqBEgIlHNJZHj/8nv/yj//IFx9+gLKW&#10;7vKK7776ip+/80vefPtnnN69B0i6rsEqBVLSNC10HVpKhPDXlKkxNMbrFmv6qSikJwzA0bmWsiw5&#10;vXuHd979FW3T8cePPuS7b7/i+vKCrm3RRYXtSZaMMX2ewPax66DO7ck0rGm53Gy9r2sartYrtg6s&#10;VDihkUJjbe+r5Dgwd+D3gIgtzrWERGQpUtlc3iY3z/LkpLvYbb/f3V5sd2g9ikHqMeAwtVbF4Llw&#10;bsTEM7n82CFyGocbfVWoiDztGwU50Pywpw+Vi7XWnngkyIMMY6brwe9hH2itqaoKK7zy+/DZXf7M&#10;75GdDc8ULNZ2fYzigyjrHOt1w2q9YdvUtFaOBBB1Z1htOi6erzGGkeDE4XwOQrgsOVa8FllnMabl&#10;8vqSi8srysUSIQVaK0CNTeX6DJ2UgkIrTzQ05OiV4PLyko8/+YTXX3uN6q23WFQVxogxJhNiyOlN&#10;K1L/kFh6avznCEhza9QUseyhfHQ8Nodc2xSI+NBeLT6HCcdfak7tt2Hgb9x0rty5nmzF7fuEgfAT&#10;KRFK4gKCNxkE+ymgbyrWTZ0NxedMOTD5bfpiKj5Nncseip9S51ypM9oc+ViKSCenqB2fgU754vgs&#10;6dDeLzVGb0tokoud4v1VvH+YIkcfSO7j98d5itx5vpsgNrlNXDycq8V9O3W2F58JDW0fr9+5eDLM&#10;d4Rk1+F1c32U+t6p+CB8z9T6eZvzuyFGic+t4z4NzyxjkoF4bzecB6fOg/6/2NPMNttss80222yz&#10;zTbbbLPNNtv/n20GwM8222yzzTbbbLPNNttss/2JNlVc4FUgb6r73Chg7ouBcgXdKXb9lOUU1lP3&#10;nCpanAKvpIoOUsVlYbHJ8FpKKTh3b6nChKmC4xwjffgchwpP4/ubIhmIVSdyQIVDFl8nLj6JD7fj&#10;Yp5cP6WeL6cWGLdTqpA+V2h1SCkh/ltY3JIDFQ/fHQM8wiLZWC1j6pmm5s5UYfFU+6XaKAXUOqT+&#10;Gz9XXBwTj4W4D2NQeqwsn1NwHACeKXBmfL0QBJ9qn1wBZ27exApBubGWVJEOQPlhsUisNBLef1g4&#10;k1LkDNs8p9SQKw7NEWOk1oWU30pdL1SAicdL/NlcAfxt16r4GVJjP+yf+BlSBYS5AsoYuJ0qVIsL&#10;T6eKmm9DAjDlD6faZqrAbmptmFp/YlKKsPAp9zyH1o7BjHUoKUdlcLBj4b+UEozFWrjerHn/gw8w&#10;xqJ10Ssu+qL80C/v5oxk2zTUdcOjx4/56JOP+fqbb3j0/fdeqb1QvTLVzRhoUPLSQ0HoAFzRulfX&#10;8+rytp+KgyKPs70vVILjoyX3Htzlzp1TCi0wplcj9RJtdG2NLpd7hfiCAci3r0rmnKNpmrGITGsP&#10;9i/L0t9rP++eP3+eLS77IeozOTKN8LohuD78bOhz9xSDJGy2G3QhOVouOTk7440fvck//MM/8Nab&#10;b6EGVcCra3733nt8/91DFmXBj15/nZcePOCbb77h8vIaWS549vQpX33xBaenp2hdIoVESuWB2KSK&#10;PQUKQHggaVUWLKqK1lqeX17x5dffcu/uA15/7XW+ePgNhVacnhyPJAJeWc6C3V8DBhW4sixxRYmz&#10;jvO7d3n317/mvzz8ktX6Golks9my2W7ojKBDI5VCKcXdu3fRiyOULtA42rplW7djwaDt2n7+OZqu&#10;w+K8SptzqEHtHDmSTRlrx+J0+nEidUlRlqw3a4QQXpG7L27URYHrOjZNgxOCruuomw4nJcLBsijQ&#10;Unmgs+lY1w2r7ZbWOZwQKKlw1vUkEvbgGBtAGLHK9X4BrEmqiSqlUNKDhKzbL8gc0JdToMSQeCiM&#10;HYZ4whizBxoJfZxSPYj5AKlKaq3J/Z4CVB3ylfE6FcaRYfH94PdzYK9UHCeEoOj9y/DZcP/nQaQG&#10;1YPAO2M8EEgIZA8il1LSGYMyHjBoremB3Ya26eiaDavVc6xxaKk8gMM6hFIslktOTk6pqgVWCJRW&#10;FIWmLAvOTo4oKtX3V+FJHLT30QKJEBqlJIuF4uT4jM50dKYBsQNbm7bj8eMnPH78lA8++IjlcolS&#10;HnxVFiXL5YJquaSsSpbLJaenxxwtlxwtKk6WR1RVgZQCIRVK9FQMnuEN5wzWdmjVA9aVV2v05B9+&#10;feusxRrjgQVSIkWxw5hJRjXSYd+dIoYalLl3iuD9epkY66li9dw+JxXzh34uBLPGimY59bac4vgU&#10;CU+8582BvXJq2zEQJN6DxIXpKTKvXPv8a4q0h5g/BqX577O9WmP4Wh5kMyg7WmuSMWT+PgefoRL+&#10;0QbKsQOhQCpedDdU6HeDeIipxRDiIOWgor3vL2PwXdjnQxsdUmUf4g+t9Y0xM+J53XReZXf/LnqW&#10;qT3HDuyfApCm5lQM/EuNyynFvRyoJaW0mfPztwUb3Bb8nAL/xnur3Brm1xiBtRP7OuHjGpwHYFnn&#10;aJoW6yyLqoRFyXp1jWTRk/54EGDbdT1w3qBV4e9FgNKS7XbL06fPODk+ppCaumg8wZYUiJ4Uo+sM&#10;ZVn52AavhjuMDy/E3pMDSUlReMKiarFgsVzQNM0IcBzixZGsx1kqrf26oxXrzYamqdk2LW3r1X67&#10;tkWNc9oT96D8fFdCpjCc6X7KvmeHagwhzuHoP6T+CYGCuEvn026SqqXvM+fX4zEjlRzb9RBQO5Vn&#10;3L++C9rRjYQpY5u7YJKPoG/Xk/6wB8QfiFZSgChr/D7SOduPqYKiKDg7PeXv/+7vefmVl6nrmuvV&#10;FTiHVKCVJ0Tz9xH6U6+oXNc1f3jvPR49eowxFqUNQjieXzzj7tkZoqpQsgec2Z6E1gZK8GIg7/G+&#10;WQixGwNDX/W70Jv+fb8vpZQoZzB1ze//+bd89offUzQtlZY8/epL1PKI9eUl33/3LW//4l1+9MZP&#10;qIpjikJhnMNp6XdlToITuB78O7S5uzFk+77vu9wy7P07jBYIKTg7v8PP3vklm82aplnTtluMczQW&#10;TNf6+asEUkiEUL3vlVRVCULQ1DWt6Wit5dn1Ctt2dEJglcYhEf0c9GQfbgS7h4DTGzn2fn2dytGl&#10;/hbnZlOxlAcXW08G1auf79Y/sTdH/Tq8vx6EasYxgC51zpIljBjnSzqPGseLwz0Me5apnGwyL+Zu&#10;EiqN7USa+EkqOY6pod+M7cki5D6ocVyze3IDa12gAO9Gkq/h3suyHEmVurala7vAl9ITLQ5jeEcu&#10;Zky3fy4gBNYKmqbl+nrN1WrF3VONsAbrJG0Ljx5fstr438HhDBjh0CqdX0/lvP24EnRty2az5btH&#10;33F8fExZaMqixAp8jkEKcBLpLFVVolQPZO07QQpB2xmeP7/kw4/+yEsvvkjZ50z2iJyEX8dxDmPN&#10;mHPbW4MOEK+kzgZT4OSpffQU8XYqthr6PHV2F+bVU/cWn2fkcsqpdTZWew9/HvbZqXz6QL3j+gB8&#10;Kmecms+yJ13btg1OWKwUY15J9vH94IdT51PDfcVg5zjuDQmQD+1hciSbt4lLp3zYoXGQAvPG++NU&#10;vilHhp47k5kCYMdnD1Oq62FbpYh0b3OmPBXzH+qf9HjcJ2ke2jQ+9wznTOpMd4pU+tC9xp+J14Wp&#10;cZR63236N5VvyJGZ58Zq7rlSZzI5cvZwXZ8ibp7Km6bmeuxvU3M8bsfh/3DsxyS6U+cOs80222yz&#10;zTbbbLPNNttss83252QzAH622WabbbbZZpttttlmm+1PtKlDx1yhefjaoCQw/j26xiGgbortfLhu&#10;eJh/CGAfvjelXHIbFYecAlz8t5zKeQqQO7DfD0UfuXY5BEJMkQ9MsdBPKa/H78v11yE1s1QBUA6U&#10;GjPET42NeHzmnjc+lA/HQQwwSoHJUwrsqbYcvisHFo/HZ07VJlRGy31Hbt6lihVyilWpeZUaF0Pb&#10;5BTrp8DOwzXDcZ0qsOi6buybsHgrHoNx4U5OsTpXaBHfV9juuXkcghNyxSpxG8X+KZ6j8TxLKYbE&#10;xWBdoCocKyjGn0sVME0VgQ2KE7EPj0GIOd+cej3X3rF6520UKXIKV4fsELB3yg+m/j6lXp6bS1NF&#10;gLmxEb9/mD+5OXqbNTn2f1Mqo1PEBqnCytzaHH7nMK9v02cxMYVkUHsf7k32IC/Zg04FdVvz6edf&#10;cHW9plwsqKoKgKZp9pTOt1sPVtFFAfhC5curaz79/DM+//JzvvnuIU1Te/ViY71qtdgpKoXF4Kpf&#10;t4f5GPrt4RkKXaCUYrVaefUuC2BRSnJ2dsz56RFlIVEKOme8ApizfWGxwdmuV1l2fWFg58Ghuhh9&#10;Z1isXm+3yL6tPQBHU5YlQA+2cElg320KHmMfnFL0CcdBSM4RF7HF79/WW6SCotQUhebs/Iwf/fgN&#10;/t3f/7e8+ZOfoPpxt9puef+jj/jii8978PurvPjgAdY6Pv7kU5q2ZVGVCOEQwiKcwWFpGkNZKq8C&#10;bu1YVe3vzSuHI7yK2bIqe/V0y+Nnl3z86WfUxvHur37Niy++xH/6P/+zB9YpRaG8CpyzbgSFKKVG&#10;wPHwvNZapFZ0zmKl5OXXf8z9l17hq0/+yOpqTduZvj8tTkDT9vGgc7TbLZfNc0xd03WGprMjyYEQ&#10;HhgipKRtDW1r0L1Kaic8KGwA5HTG9mCLndqtGpSOjaEqShZVxXKxQEoPBhNA3TTUbcu2bWg6r8At&#10;tEZJuSNXcI7tpuNqu6WxBid9oTTWInugr8PeUFW6Of/TqkthwXkM3BuAZjvfIHCmJ1sZ1tjEOA7j&#10;75gEJh63w/uHwu14PRhB8BkwyNDecawaxg5xwWp4r4OaYHhv8bOkiozjoteY/CQVM8V+Ya9/BkVE&#10;a0cAh+zlrx0GnKXpDM46lFYoPODd4sAaOuvbTyrZA3uhrrcIBEp65caqKimUB9abrkMKCdZxcfmc&#10;i4sLDzoRAtH7OSXxc117oMnJyZkHa1QLyrLiaHnG8fERRaG53tQ45ygKTVGWONEhZV9sX1SY1sdZ&#10;1ntputbSNg3b7QVt0+IwuB78gYNCC6qy5GhZcbRccu/BfY5PTlkulpydnHLn/Jyj5QlKCZRylIWi&#10;VJ4Uwo6gOonWCq26HhjpkMorLIoeCLrdbD34QOsbgDQPXJbj+PLAURuMp5vF8qGCV26vnQLQpkjD&#10;4jg2zhfE3xMTgKX2NFMq1fE8CudxOp5I7YnI7qHBK3SGYOupvMR/DXWy+Ht29zOQGlhilzkVe3tw&#10;ub4BBh1U22/u4+wIeIQdgN2/f7iHfaD74FVv5insTYBTP0YDjch+XAqc6248d9i/U3vM1HjJx5bD&#10;ffeAQPLgkd2/O4Kc/f2ny5D5yVHRdOgHIYbPmGR7pVRYU7HVbRUNY58dk1JNxfYxKcVUXi6Mc3M5&#10;jjjmu0kskM517T67AwSOf5PQmI6iLNFF6cmCtEIXAqk82YguJFpL2rZhs7F0rsNhKUuvDt91Bizo&#10;QvXgX9eTFcDl8+c8Oz1FSklZKHQhkVqgjMZ2lkpX43raNA3W7HJ31rk+xhdjvG5Mx2K54OzsnNX1&#10;irqtwXLDd0m3i82MtazWq3Hf70GkFoH1KvCCffKlBKHUIXMOEDa957UinDRRv2cIFl3wnU701xeT&#10;+csBACrkQBhls7mfVG5rdx+2BxoPD+YCL6WSqri5HJnt/d0OFD54reEz1scfiChmTDeyI0MEh8VZ&#10;25MmSJSs0KLkp2//jJ///OcoVXB5dY0xDi0lldaUVTGOMyEF9IRC1jo2V1e8/957XF08x3YdSiuc&#10;bWm2luur56yuLjlZLHBK4qRCCok1flzJvX4asP8uDc4KfQE7sLAA+ltCOIN2gGn55tNPef83v0Ft&#10;tkhpKCVoLTHNlubZY77YrLh89oxnz57x05+/w7079yiXFbLUaIVXsnaKtsPHmDgQPdCdXoUUT4wl&#10;eoVrPwmFf1YsTV1TaIXUgvN7Z/zy1++y2VzTNjWttbTruifYc1hjscZSlAVaazrjPDlR2/hcpTE4&#10;ITAOrJAjAYUM50ffhmIkSwjXweC+xzEse3KZvIr7FOlJmhhYIpBj/GOs8bGm0j6Oteyr0rMb8yky&#10;lNw5S+pf2wNi3UA0hIv8Tj7HNuQNcuRcOQVzPx7lGCeFccjgK7uuAyFQhUquU6In7+pR8v6uZZDT&#10;d84/l3OefESMHYtDYJ0nQckR63Rdh+3MSAjg90KMavDOxoBM5wHno38TaDyo/HK1ZnW1YX3nmFL6&#10;HMZ22/Lk4pptJzD0ORC0z2e5HrCPTIIWw7a21pNMCidp6y0XF8+4uHjO8fEpunDgBsKVPl7sf1RK&#10;Yq2gKBTOKZyRdEJwfb3mk8+/5JXXPuPs/BwtJYUEnKGzZiQZcT7J50HU/X/cgm85tZ+P50iY506d&#10;ceT2PPEePX5PKr7KgZbj/Mch5fD4bCyOF+N8Y+rsZ//ZZO+ednMzl8uOzzrHHILsY3QX5BcSbZmL&#10;2VMA6RhEvkdM0f889F/uDDCVh7/NuWyYc7kNiXQK1Buey6QIc3Pja+oMLSRwiHM2KRLkqfMsd4Ds&#10;IOfLD60D8djLAfPjsRuTIMd77RTZy6G9SNzXqb1dihg/ldO4bT58GJdDLj6VB8+By1NnMKkz8xRx&#10;fHzWHJ/VTZ3Xpfo6R7KRW2fDc49D4PiYVCCXYwpznXF9RUz4Mdtss80222yzzTbbbLPNNttsf+42&#10;A+Bnm2222WabbbbZZpttttn+FZYDVsSHrmGhxPC5vYNe/yLADSBgeO3hs4OFBXpKyl4J5ua9pQ7d&#10;h+vmniV8/yGQc+r1uHgrBsKlAJQ59e2pw+j43nNg6vjn8H6nSAJSbXMb8oPU9+VANocUnVPFJ6lx&#10;kmr/lApzfHgeFwnlCmemDvWHcZZSUAwLbXMFGKnXYtb+cCyngIcpEHvqXnP9PBRPDArCORBBqmDi&#10;kNJKCuyb6/OU4kIO8PxDCpxyhWFx38cgzZTFhUghYC4cQ8P1wntNAbtzwNF4fIV9lGqHGJQ/PEs8&#10;jlOAvNSYzSl0hOMjpRQfjpW4+DD+OVa2D+dKqi3igsMpkHyOWCIcB7l5MbXe5da/3JqRKhoL1dZz&#10;xWq5dTBFTpBT3oi/Ly5iigHqKTB+ylek5m6qMDGeB/H8ivs+Nf9zxXgxQNMXzAka2/LNd4/45tEj&#10;pCpYHp2itaZtW6SUVFXVKzFKEA6BwjlJ3bS0puOrb77hDx98wLfffsPq6torckmBlL3CIjeJOYQQ&#10;PUgOBmXTQZVXqR04WUkPgK/rugexWoQUaCU4Pqo4OqqoyoLOGqxwtMbSdnYEjxRlSdvWWNvherVI&#10;qcDYFmucVzUP2k8XxViQV9c119crpPSA7Ovr61H1KbUOxeMl7O/QB+XUY1JxSQoIFfv/4VmlEmgt&#10;OTs744UXHvCXf/kX/PTtt1hUJc4ZnHFcPnvGN19/TaEVr778Ei+++AAh4Te/+S0Pv/ueo+PjHojh&#10;KApJ1zW4mh4g6sE2iv1nVFIirP+MlpKq9MXyT5494/cffMyTiwtOT84pteL+/fv88hc/54+ffYou&#10;FNYaTGd7igYPgjDsCBystTRN48eHLHFIVnXH8fk9fvVv/5qvv/yGbXtN2/YFhQ5a2+GMRfVgrFXT&#10;4hxUpUargmXhAVhd23kATGsQ1tIprwLvrOF44YFe9ErxrkcdSKn7casQQgGS9XrN5eUlVVWNKnXD&#10;mDLGYKyltYbWOIQqxkBeS0GhJcY6mrZj3bQ0DpxSvg+kBy5bZ/ZU91L+blfgfTiGGQCsKdVYEZBV&#10;mCgWCX1iqCwU+qZDsW649oegdg8w2f0e+rWYOCRFqBPHfakYL6Ukn1OFTO0lckqKcWFwHP+nivQH&#10;NckR/O6cB7FJhXUGqSVK9f5QePVNKcSoXG2N6ZWkCwpdjYqjXq3SYIVXki9Ur+IuJEspPXmFtbge&#10;fGGNwbquV2G0rNcrnj55OirwOiEQFIDk+HjB8fExi8WCqlpwfLxkeVJRVRVCSKRUKKV7AIZksdBI&#10;JTgqFxyfnHlguelYrzc4hJ9XGJzpMMbw9GLFt48vaDuDkgqcQwmF1AVCOEoN56cnvPjgPg8ePODu&#10;nbsslguWiyVHy4rlcuGB8IBlIG7wSt66UEilkapgAOOatsF0nW9HLdFKDTgaX4xteoVasU9Ek1qH&#10;c/uReA+b21NOAXZT8zi398/tQ+MYJqUsnVa+E+Pz7+9zpvf01trRF4bgkzgmTgGz/rU2pWyeU/fb&#10;j9FChXM3uXfLzfmpXEQKxEHGv6cIBG67R516T4psLDc+pwj9csSHh+5hVIKO2sUF4NtDe9R4nR1+&#10;ThFTxO18aIwM6rPh2E3da6r/D/VDOAemQEO3VWudyrENbb13Xel9r5CSsizGeL2qKsqq6glOvJr2&#10;qCRqoDMWgSc80UrTSuiaFqUVyF0M0HUdj79/xHJRsSg1ZaG8KnXXIaRC9AQjXdftgV4GkpoBaFbX&#10;LdvtFq0k56enCOdYXV3xaLvFGEOhi719s7QeoHl1dUWhFfV2y3K5ZLGoWK83HqiMQCi5B6aL8wOH&#10;cnV7r0/kC6dIUabmSG5Ox7G/2yFVx/zuFNg3VruOiYMO5XCGverQZvH43d0n++uDYzKHO+nHyefA&#10;BoIEIdU4Vl944QX+8i//LXfu3GW72dI0HQJP7FOW5W7PhYc3W2OwXceTJ0/4l9/+M+urK4Tz0u5S&#10;CZSWKKdptopnTx9z584ZShQY16FE0SvHw46YZBcziKTfGv6PGWQ8MFhJkFgkDmU7Lp884uP3fou5&#10;uqCUsKgW2K5FGKi0BifoNjXfffEVV5dr6lXNWz/7KS+8/CLVcomQqo8bHVKC6lXrret9t/UgYeuM&#10;f5axb4a+3a33XevjRCkEDx68yM9/8Uuur1c8u1zh1o0HvgNGGozp0LbA9k/bGdPnAqJ82RDfB/uJ&#10;cWxm4qixmdknuhn2E1PrWQrgliUsxO0pn8exj8Mh2F/H/M8uCQROxQ8xiVe8j4rzhrk5GhN0Dfdd&#10;FMU4V+P8XVINOBibKZ+llBoJ4Q4RJud8WXiWMNyrMRZj3Z5PSeVFB7LX/fbgBilhCK4WUqLRdDS0&#10;remJFw11XXN1vcYYR7U8otluWa22rNYbBgIWfx43ELO5AXd/I3bJ+UylFMZ51frHT77n7OwMrc+o&#10;CokSILUnLbHWjQB4IQu03q2/bdvSdh1Pnjzls88/5/XXX+W1l1/B9DG2ax3Otv1oTOQvf+D5ZNiv&#10;Q/4xladNxTypc50Uedzw93C+pvYxqfPJ8NwljPVSxLtT5xtxXjXMpU8RpU6tz/E5UzgOYzBvHFun&#10;zocPxe+5+0vl0EMi0FSsmlPCPpTzDwkGc/ukuF1y+5VULiae24fOYFP72lT+PEdKmzpnOBQf5taZ&#10;XL4pdQaVarOY9CF1TjuQhYa1A4fOXw+dIx8iNb5BnJI5Y8xdOzVHbqPOnsvHxW0eE2VOnWuG50O3&#10;AYjn9sO5OZQ6ix+uE5O152KFqT4d5l7oF1O52EPx9myzzTbbbLPNNttss80222yz/TnZDICfbbbZ&#10;Zpttttlmm2222Wb7Ey3HKB6D6uIDzhxAL6m8ERXVeuXX/rui7xxA9FMH39Mqk9MK2Tmg5VRhy/D3&#10;GCw7BTYI2yp+z1RR9hQwOPcdqQKdHDh/sKGwNr7eoe+LvzMGsU8VogzKe6kCn1QBbQ4sHRYp5Ipb&#10;wkK21DXC74n/PqX6kfpsrug8LuTPFUGkALapIqFDhZG3HVO3uUY8P24Dbk+1Rfz68JnbFC8dKvjI&#10;gZaHYqrcPE71XzhHh74Ji89zSjIpUHnKR4qMWlpq7oZzM1aHSfmauKAm7r8UgCEe22ExbarPhmKY&#10;sAAvbscUaUROaTRVCFMUBW3bHixmnBq38ZhIgSFT/RQX9qaUVXKELrn3D0U/U4odUz50Si01Hm85&#10;kokcYC338yESj3D9kL1KdDznYr87FFNNka6ERWf+Z69+/eTZM/746ads65bTs3NE36ZKKQ92LEuk&#10;2M0DXWiarqNpW548fcr/86Rhbd0AACAASURBVLvf8d13j7i+vEI40EXZFwl3SC1xNgMSc3FhpFcW&#10;FsKDVKqqomv9s2it+znr0FqyWBYsliWLXu247Vourq5YXa+5Wm+4XK1BKoqy2PWhMXSdCb4PcPtz&#10;3lrLcrkc56MxhvV6HagDy2xhezi2BtB0XNw+fjajNHOInGI3jgdlWV+YjYSiLDk+WfLCiy/yt3/z&#10;N7z7zjucHC8xpulVjQ3LRcmdk2PWWF568T5aSf7ld//Cx598TFEtUbrg5Rfu8cabb7A8Puarr77k&#10;ycUlr776Gq+99jKLquoB8n3BsJJeJ09ZFmVJVRVIIXj89ILf//4Dnl5cI3VJayyNMQhruHf/DtW3&#10;JZvNGmM6FIPv7dUDCdSZejVPpRRIiZIFxim2neP1N3/O62+9w3ePnuKEL97v2pbOCmznENaDNU6P&#10;T6iWC0qtkFLRGqg3G9qePEBKjbOWtuu4Xq1ZFJqq1Ni2RUmB1jdJVZRSI0nEZrPBOecBZGW513/G&#10;Wjpj6Iyls47GGHCSo6WmKgqcNdRty/PrDRtjcQiUlD1Oxu3gMtH6m4tDpmKR1FoGjKAC/3dPVGFv&#10;qQKmlMy+71CxchibGmPQfYwaFmqn/NoUQDA1N3M+NlzzY/X5sPhfTMzVXEwXz/vwPmJAwBgXsVM8&#10;FgivIIhEK0a1OSlAOIET/TOIoYjX+0YpBFIqnBwU5r3SosWAlTjbIZzDOA+29+pz9IqgjkJr1In2&#10;pBRyUOUVdMay3W5Yb1Zj/2itKCtNWVacnJxydHRMUVUY63BKcnJ0wqKqWFQlSgi00ggcQiiKokIq&#10;DRiE9urC2gkWQqB03xfOK2zWbctmvWLTNKy/f8rX3z7CGuOVZaWkKkvOz065f+8ed++cc3Z2yuJ4&#10;yWKxRCuF7sGcVVWxXHjfrKRE6BIlNaUEh1fwph9/SFguj5BC0DUNbdvu7YWMMXtkF3HRfBxHhjFS&#10;at4OYzCl0jdF9BQX+ofjPAWSmFJBjPcN/V/31DhzQIZhTAzPMLRNbo9zm3Xvh+VY7AhM2pF7DKrU&#10;4uD37fsHkgSF8bVSuYcUyCW3r8zdU15dT9wqHxO/lvKXMbndVG4kp+aYi9f3x+oQm8qxDaf20bYn&#10;TPLXkThn/PrsbHZvPkWKmIq3U/FVvF++TTw/BVpP7QtTZBNxHm0KAH2IoDGXOwnBtt7fS5TWOGc8&#10;MN22NI3r5633vUUPwLPW0XW2H3uKzji09iQi1vjYrCg0IDDBvW02W54/v+DkeEHbFGy3W5TSSOVo&#10;WzvG81JKhBKYztB27e5ZB7VhHGVVIpSkLDVn56esNxuuLq/onEX2xC/gYybbdrjO0DUO03UUWrN1&#10;jrZpetHrHcloTDw4gPFTpBOp/nQTOa64zX8oeCo11nLqsM46DDa7H86pisZKsVN+ON7/hqCrEBSf&#10;Iv3zYGImVWGzeVd8/JLycQPJii78eFwuK371q1/x1ttv44Cr6xVN07FcLnuSHr/HcAGplTWGi2dP&#10;+c0//V+sV9cI58AarO0orAYj6NoW03VcaMXl5V3O790Fpfq9g0CIgSCrb59xLdpHRvdcb4g9DLcD&#10;0RMz4BDOIjFU0lE/v+CrD96jqFccKbBKoqxFK+2BskIitOK6adACVk+f8v5v/29MV7NdX/Hqj3/E&#10;8ugEpUqcFGNMiVAeBA90tqMz3ehzx7btSQBcTxqxpx4qBKrQvPjKK7z+xps8evqM755esNnWlIvl&#10;CLj380mO82QA9HZdizGtH6fQK8enfKv//tj/jWcYB3Kxh/JBB3O6WKSQOCwOOyprt13XE/oJrI0A&#10;42Lfn8fkl6l1IKVIPBBj2QCAHMdkU0DWHFg0BJ7HBDt+DtvRsYlgrg6KtQx7lHBOy2H7EPoIr6ju&#10;+qDM7W79RlwUrtVDXjZHgBaCbceYdSBpSazRUkq00sBAfNGruDsPOl/XDZ0V6KJifbVmW9c0bYsT&#10;OzKk/XFEJjfT55NSe1IcXdvw/OKCR4++ZbHQKBaIwhPcjWRLvnHGmGnIKRwdHWEtbOqaTz//nBdf&#10;fomT01POjo6xnZ+fCoWV3NhXjh02GR/kc9Zx3iC1/sT530PxbkxUPEWmHfZ76swgJD5K5TjiODdF&#10;kpD6eYr8O3dWE5+TxYrNcS4hJnsYSD9TAOnc+WPsW4brxbFMCOw/dGY7FWPnbCQxDHImKeK/Q2Rw&#10;uXx56IcGv5U698nFUzlV96kz3dy1b7NHTZ1VxOMw1ceps5Cc0nqOfC21Pw9JJ3e5O5U9rwzPi3Nz&#10;ObWmThH/xSTKcd1C6nwoNwdTNQFTZ9k5YoXBf8RtnwP4p+4vtzebIkU/dP46tWfPkerlakFuu1+c&#10;bbbZZpttttlmm2222WabbbY/J5sB8LPNNttss80222yzzTbbbH+i5dR54wPsHCjxkHJ3+NptQI0p&#10;VYhUAUB4WH5bNYDheWMAQHxonQJ7pxRKhtfDAo4pkOVwv15RI6/QFR4YhwfvKTXvlHJFqq1jBe9U&#10;+x0iFxgsVmbKqTSlwJQh4D1WMrhNIX6sqJ5TtR5eSwGbD6mXTSnjpNo7p7SZUoObIjI41G4/xAbg&#10;WFyMcZs5nJpzhxTbUxa2ZQo8E/d7Dlwcz7uUD4n7IjVnQ1WF+DmH98UqlENb/tAiktuq4MWK2ami&#10;uRCwFhfLpYrXUv2X8s/xv3GhT1zglJs/YWFSqg+HIsRUYVx4vaFALaUM/6cW6YcKjFNg8lSBVEql&#10;NzUWY8WcWDUwtQbFv4drSU7xfcq3pwq4btM+8XoTvpYCIIT9PBRF5q4fA3emir+HNh3U2IUUXK83&#10;vP/hh1xeXXPvwYvooqQoSrqu5ejoaASDSxxlWWKMoW07mqbl+eUlf3j/Ax4/ecrFxQUYC0J6BeIe&#10;qO5wyXXNOTcCBeKxUhQFZVHsFXBqrb0aeFsjpKMolAdclyXWWn9PbctmW7NtWpqmwzlfsF6WJcZa&#10;mq4NgPSgpN4bT8aYUZVyAPHFBbdiQuU6Fwek1re8hi7ZNSCMg7rOk1icnp5S1zXVcsHy6IgHD+7z&#10;t3/3t/ziF79guVxibAdYr+iM4HS55OdvvUXX1SyWBe///n0+/eQTTs/OcEJzenbOT3/2M8pS8/C7&#10;h7z/wYes65bNpub8/JTFomKIHoUYVMotValYLkrA8uzpBf/8z7/l0ZMLhF5QlRohlFd461o60+Ew&#10;XF4+x5gOlAeND6RMLigAd/0c32w2vi3KAqEKNs2W08WSv/rbf8f3jx7z2Ufvs12vsG2HEBprvLrg&#10;crGkODoB6cG/2+2WpvXttxczIGi7DoljUVWsNzWYlkVZ0LYN1u58jdZ6HJcDEOjk5JTl0dEICKrr&#10;mu1mS9u11F1H67y6PAiKsuRkecRyUbJtt6wuLrhuWgwePKqEGoE/qfmT81+HgO9Txba79aAvRo2U&#10;FHPxlDFuVB+dAuKn1plUMazoyR2GWCZeV0LFpNusWalYMY7Jwr5M7ZWmwI+3KY7PEbzcKP51A1jM&#10;k5N4pXIPeFdDvw+gMwRSeeTJADD1pGcCsDikV9x0DmfdCJIXiFHV0yE9YKfXDpRiAGAIrDN0jfHk&#10;K0qg+ufQQqJ1iTEtSkm6tmO7banrlqfPLil6AojrpgYcy3LhfbmzaKU4Xh5TVktUUaGLgsWi4GhZ&#10;opRXuRdKoo1GKY1WGimgEBJRLYACpaRXbbdgEGzqLU5Jnl2tuLi6xnzc0XYdtge+6EKjtUZKRVkU&#10;3Ds/5/zsjPPTE+7fu8f5+Sl375yzXJQ92FZSFNoD5TA4JEr7+WjNbm84jMMBGJRTccvN13j8h6CL&#10;EKSeioPia8bj6SaoySTBK6kC+5vA7bTSoQed3ozvU2qfh0BnMSjkT7GdyvXuX+f2/WXoS3IEc7tn&#10;2Cex6GfyjX1XDGbL5XriWC2VX8nFj7t7lTeAJbt7Oax0n4tNfyiwOs5PhOP1JpBhB2aUUkzujeI1&#10;yr+/jyej2Py2KoepvEGs8Dnc+zCnc0CMqf19ar1LrSMxWCUHckh93yGSvdx6NIzb8btdH8E5R1lo&#10;6s0KW1Q02y3OWnRZsKgqjLVs65qq1EitsbbDGb8+tG2HMYayj6e11ighkVr148BweXnJyfGSRVkg&#10;pQIUi+WSsvT+SfUkGZ1pMdaMt2r7+NgYixASqSStaRHSUS0Kjo+P2G631HXdz9N+nHkv3ef+xB4Q&#10;zINYTU8I48bYIownUkq1qT3gHqgbxn/dCHIWNxSCU7m/XO4lzkHGQNpkzqP/15MGpH1sCPaJ83g5&#10;4gwpJQI5qkkLIcY2zQJ5J2LGKXK/5JzO5HiHa/pYXCKl5pVXXuHXv/41x8fHbOuaum5RqmSxPEZi&#10;MabDCeFBzX07bzdrfv/ee1xeXKCVpDMtznQsy4KTo4WfA03DdtPwzFk++tCwPDvhzr173Ltzn5OT&#10;E5QE6wZSMj+Iw6knhvHVx2tY1wO7+9cRSB+NIR2UStCtLvnyw/fh+hLd1oi2BdPhUChZogsNSmKF&#10;4Oz8nA7QpX/94ruvce2G7eqSt3/+Dken5yA1Wuq+DxzGMhLQeeA9YxzfWbMDMjrjVdydwzqLs/2e&#10;XArK5YLXfvwjvnr4kIePn9K5Kx+PGotVdoynnAMVEE92XecB9sGeL+1T8+PEOntw3YrzNTkSxMn5&#10;2MfGKRDfuNYLh7O7e54iw4zncpifv7mfccn8jicNyJPkpfJjKVBuypdIsSM/S+2Rhvm91zPu5pnN&#10;jdzd0BbcPHMZfErXmaTvG+KGEAC954flfkwck06JwIf59galfVyvygrroG1Mv/URoy8fYpZdzsqv&#10;R+m4iZvS8EFMBFDXG54+fczpyRGLl15C69Jn1lwQl4In42tbmqbdEYxIcFvHarXmN//8G+6cn/OL&#10;n/6USioEAiUkTrgkUN37I5cc37t9vLkV6DL8PUUQl4t3kjmwzN46JJucAnYOeczcuU7qb6n7ui0x&#10;1CHi6lh9eyofEe+z4s+m1K5vkyNMAfNjUHPO38UxSNM0FEUxeZ4c9kk41uM9aKp9b3t+E4+NQ2e/&#10;yfHGQLTiIzaRye2kzlJSsXnunnPndTEhyvDakGs+lGcLz9Pj13OxUer8OUcmnOqLKQXyXE5j6jw2&#10;RSA87Lvi8Z1ScM+d4acIzFJ7prj/QhKnVO4+dWaVGv+3ITEPSRtSMXBuH3mbfXyY44njiR+SK51t&#10;ttlmm2222WabbbbZZptttj8nmwHws80222yzzTbbbLPNNttsf6JNKZ+HhQ+pIosU0/htwcVuVDLp&#10;D8Rdr6aTYIiP7ysHUo9/z4GL5QGgWPj9cWFaeH1jjC9KEvtaHHHhRVhw4a+XLoQIf4+LZFOWA7/E&#10;9zEcbMfKJal2ThWlHDoAj1/PqWveLORP33uOvT5lqeLb4bWyByCG35/r4ylFi9SYiy1VmB73RY71&#10;Pi4sihUzcoUzqWcKP5Pq51xhc6q4PnXNXBHUbfxK2D8psHU433I+INeu8dgJiw5jZfL4voYCjdTc&#10;ss6MCqcgemDlzTGdA/en5kwOgBACiHJ+LvRfNqM+Fs7bXFF7PMdzwHchvV/2Sly7QkhB2ocIBvCw&#10;Vw1zApztel+vsnMpbJsY2H8bEEyuMCcHcsopmuQU06eAUvHYPgS6iudHrIiVW9fi74vVgnKqnTl/&#10;m1s3coQw4Xs8cE8mQQpTisphYaqPA/qi3+B9FkHTtPzx00959Pgxd+88YFEtUUqihECWBVVZIPHX&#10;a61lsVjQWYsVkm3T8dWX3/DtN9/w+NF3mLYZi5Vlr3InXT+fVVqJhR6I4PBF8razWGcoypKi0Gjt&#10;ARfbbY3WmrqukU5Q9Iq+x8slC12gFHRtR1t3bLc1rbEgBTiQ7OacVJpuANUIDzIN50FZlhRF4cG/&#10;yhcet207gko82FHh3L5vTfXfGAfE69SwHgxzZiy0938Li8tvkEUwytt6lc6iYFvXFFXJ0ekxD+4/&#10;4K//+m94551fcffufX+PQmGBHvGAFpIX7z9gW6/53e//hS8++wopShySk+Mj7t45AQEPHz3igw8/&#10;4vnlNcvjE8qiAIsHlmuBENaDGpylLCRHyyXWWp5ePOeffvMbvn34CKk0R6WiUCDpsMZhjFccrNuG&#10;Z0+fsdluWJ6W/tkHMguPmhsBJUIoQFA3LVK2lKVCCMm2bnnhtdf4u3//3/Ps8hmPvviMtm5xdFgU&#10;goK2bljVz2jMAKZ2WNeDTaQCJ5DW4aTy4G8Bren82DWGFgmmV9q2vcKxkDjjaE3r1eKAsip7MIel&#10;bR2bbcOma7HO0QlJZwwgqErNyfECJb1q59Vmy9W2BSRKKqSgJy3YqZUOSnSj6qMQAYDGjWNyT4lw&#10;Ij7Yqeu6G/7UOYcKSDdCMqupeDqnNLwbww7nxJ4/Gz9Pr+In5Uh0MYzvrjMjKH9KJSuOVWKl61yR&#10;fMo/T+17YkKoQdlTxGtsZv3LkSPdXIf8XPFKkIMKpd/XlNrD3LX0/diNccEAZlcYZ3oyAeFBf4B0&#10;PQAEgXUW6xx2HGkC6QTGWpASrQqscCOYERhVnP03KaT04LOSHrTgHLZrKMuK47KiMwbbdnSANZat&#10;q9luG6S67IEkHpiIcygt/P9KUlUVxycnLJdLCl1QFguqqkRKR9u0aFVinMUYy8niiLJQHB+XOGuQ&#10;woPir9ZrmqYB29E2jq5reN5e8/2jJ55YwjnKQlFVBXfv3OHB3XPu37vDydkJSvvnLMqKk+MTjpdH&#10;lEVBVZUsqgVKSpx1NHWLkAonPWlHD7PBOoeWhQfTJUjEUnFQTKJ1G3K7uDA+VMuM44wB/JiKnf37&#10;BtD34HNlj+Wx+6OrBwH5NXCfmCUmj8qBSXMxZliM/kPzKyk6mbiNYgBIvGfctb/IkNcMfsxlSfKm&#10;9mnxZ1IggilA9FRu4DZ2SPEz3jtPjdnU/ef6+Da5ldweOLyv1N45vre4j6dyZbFyZqhy+6fYITKq&#10;FHlWTKyVa7OwXUbl9MSz7fY+frwOMXlMxuGsJ5E6OlpgTIvWBZvtiqatKbsli7Kk6wqkknSdwbQd&#10;XdcgBKxWV+hCInuelj2FXmOhX6+bxqveniwXaKUoqwUg0LrwcWCfd+uMj7FFvzYZ65W5rYORiMJZ&#10;CiVZLhcsjyqq69LHVnWDDOOUIeZm11a68Mr21nZYY/fGSArklpt7yXkUqnmPbuKmcvAh3xdeNwTl&#10;TxEbjffXf3lqXMU+Ix47MbAqlW/2iuPqhopoap2KQXu2X1Csm94jp4gTB587qF3fBEN64h+lFGVZ&#10;8s477/D6669iraGua4RQLI+OEULRdu1A2+XJpZwHmn799dc8evgtpda0bUPXtZSF5I2f/Jizo2Me&#10;P3nK5998Q9O2bDc1q6sVaEVRVbz04ku8++6vOD07x7q++/vrjnkHwrzNmIz3T2YdAj8/hbMoKam0&#10;xjUrPvr97xDXz7GbNeuLCzAtQvi9kZNghMNJcAhMZzk7P+PB/bsoJWhdS7u54uFna9b/L3vv9W3J&#10;baV5/gCEOea6tEw6MUmKkkiRUnVP+5rV/dBr9Vr93868zVvPdFWbMlJVURKLpCiRSSZN+muPiQgA&#10;84CIODg4QJxLqp66Y2tRmXnvMQjYvTf2930X57z503c5vnELq3LyokSKjEY3aGtcHslF6e1cANPF&#10;YdaC0e2p1ymcW3Tr5wilODg54e13fsJ3j5+wXC85PT+nKMqWuK/1R9r9oGk6BV8/35fOO3a5wOuc&#10;Z/5yiwHfU/mWMM8TEiWm9uDdfG/XBkkHXL8OyHPQL7LXB1jGyDr8Mymljh7mqPGV5RF7861D358i&#10;oQxJBDogoj9W24Q3cidv3/1ZFMXWPh7GiW4P0igpEZIe/H50POXlV15ifniIthYhBbPZjMPDQ/Ii&#10;B+Hipt18YjcvRTLPFzOlFNo2rFYLXpy+4PjokCxzeQwhlctLaEMXkeV50aZEdLvntkQBtebpk2f8&#10;6u9+zbQsuf/66+SyVXI2zeBd1758fxgrhwSxsTk45NOkcmMxYLe/7nzwe+xMCnOyoR+6j0j8Osre&#10;MRV4v12xsQ/bFL3rMGaLhDPW9lRbUwDsFKg+3At9gr+hGKVrZwp0P7QHpBS+Y3nqffti2KehD+vP&#10;mehztaQU3f68yaxu8jPRe/MgL5by2WIq4SHx+9D8CudJ7M4/tZaHSLtjZME+4UosT+3PuxggP3Zf&#10;OHRXO3S/G/Z1VVU90UfsM65DNpza58Jn2CGTiRCkhX7CPkL31Dngz5+sJfu6TsyeIjhNxdXdmMWA&#10;9UNn9mijjTbaaKONNtpoo4022mij/e9sIwB+tNFGG2200UYbbbTRRhvtB9qQgmtKYTulyh1TGEsB&#10;HX3rL8tFpBh2ALS4TxWiA58PtTtVOJZiTvcL9h1go1NXCoqyIwp5qf6PKY35l/qpIrGwf/cBxmNK&#10;frHXxMbf/95UYel1WNxTRRuxQprUd8eKgWLFsUPAp67gJgU8iD1/+J1+EYdfrOGDGvwCrlhRSqxf&#10;hggc/Hal1lysjUPjsw8s4D9Xqt37PnMfcD8Ftr0OQMXvh7CNKZXVlMrEjvqJkCBtZB8UrWLpMPg9&#10;us8l9oCUqlv4M7/gzQcPxRSkthSiI3MmLFgKCyoFbi+jLzxlR0Vu632yVUvtSE36fgVhzc6eF9sf&#10;9413jJQknGex70ip3MbGaQi4nlqz4f4Z7sfhWITzPFw3sTU3pPISK07y9yCfGOH7Fhz5e074fH5B&#10;YmpPigH//UJ8pQRSCLS1VHXFt48e8emnn3J4eMJ0NmNSljRNQ5ZnTMu83cONq4M3sF7XNNawXK35&#10;6quHfPHFA548esLi8hLRFk77Kifh2gv3Hv+s9MetqhvW6wpjLLnKkNaSKYuwNZNSURY5BwczDmYT&#10;ZmWBRPL0yTNWi5UDzxiDkKovfs4yp2IklUJa0StghkVwfVuMxhpNXde94vd0OgWgqiocJ09839g5&#10;ayM+kwh8sJDQofPTdn0bB1wV1pK1gOGiLCinE26e3OTP/uyf8e6773Hj5KYDmxvTIhf0RvHI8QLw&#10;5OlTHj782pEBSEEmFbNywjQvePz0CX/44x9YrdfcuX0LkMwmBdOydIXkrfJ7nikK6cYD4MWpU35/&#10;8OVX5EXpwEpFDlYjtQNbmHrNk+++47tvv2M6OeDi/IKbBycdtnBTmGotwhqsccBpNzs0db1GSsWk&#10;LLm8PEPlind++jMuz8/4f/7v/wvdtCqX2qItLJdLKiEQKnNg2qJgMimQUrJcLFkt122xu2iVEQ11&#10;A1IJpLUtcB3yzAGNhBQgBdoaFqsVummQSvUF9tZaLq6uWCxXDqQiBE40VSKlJVMZZZ4zmZS8uLjg&#10;xfkFGqd8juiKlGNns2iB7iFhk+jV6lLnXGxPjReoujWyDSwRXFc3KKbUtvmdWw0h+ZNP6OCfj77q&#10;shByBxQW81n9PbQDevmqXj4AIxZT7VP7vU4h7tbr9gBAY/tj7Nzr5oPswFJCgDVo41TVt9TMWuyd&#10;6ME4mzHcIu1ouvN9Q5wghZvb1kqsdACz7jFCYMmG+GozdrLty6paY6zAYMhUhtFNP2871V2lVAv+&#10;ki2wo6GpNQi4urjk6eMnIASZUkwmcw4O52SZas8JB8q8dXzE8dGMP/+3/5733n0H3dSsVysury75&#10;5tvv+OKLrzi/uEJraLRri1AOHIkFbSx1pTk/W3L24oJPPv2jU6LUdUs4AEpKMqU4mM+5cXzCK6+8&#10;zM2Tm9y8eZOjwwNmBzOUyBBt8bYjfmmVeAVJ0p+QjGhIGToVJ3fvjZGohWewUirqG23OmK0lv7Xv&#10;dB/rSKnE1utDoHJ4nl/H5+yeKc/zf5Ii7Zhq5VAskCIx2+ejhfFGqIgeft6Qil2K9Gz73/YH+ZVD&#10;/RTGZEMAuxBsE/ZxjMwxFQsMPUeogh2Lr4dII1OxXcpnH4obf0h+Lwa6TOV0Yv5+eN6EyuRJwM/W&#10;eQhS+iqRYXyqmU5KyrJw61uCUhlSSadA2zR9++q6ZrFa0TQVk0lJXdeURc5SrrHGogq1GaPuDAL3&#10;vsWSy6srynKCylYIoRx5kpIu1sjU1h6krVOoBkmWZ2htaJo1AkNZFmhrOTiYc3W5pGoaqvVGRXN3&#10;XKSnFit6EJQMYo+uX7MsQ0iB0SY6Fvv24yGgemp/isVwIQApRUCxBVqV1/NPQmXWndjHA8j78Vxd&#10;1zvP0/lUqf1y4zPEz4pwfXdg2K28VevPhCQXXR5kva6Y5Tn337zPL3/5C4qiYLVaobWmnJRIqVrQ&#10;NT2ZUKd8/uzZMz795GOUkIhWCV0pyVtvvcWrL79CrgRPn79guXSfJxEIA8JYtLY8f/aCB198yds/&#10;+bHrp/a/TGVIIVFSgtmsIReXOoC5UgKVZe4zhUVoQyYlEsuHH/6GF19/xZGyXDx9yuLyqn1PBnmO&#10;kI7UzI1PxvzgiLffepO7N29gTcXF+pLz83OePX/Ow89POb8458fv/pzb917BWigK6dZfrR1Yv/Vz&#10;tKUnKOtw+i4GM9jWn+zHUDhlbakUL7/2CvfffIOnzx5zcXnhlO77wXPzMxxbY00yD7S1juxwfrJ/&#10;LRuG3FieMySG9WONcO9IEQ9t9mHT+khem0TrPwNam8G7nFhbomeKTd3JpH2eFPA3dg8TJVylI2ag&#10;JzeJ5W9TubnUnmg7/8jsKhj7easQ+JzKOYbjZjxCQd1+Zv85gDHaEXkJ56NOJiV5kbOslhwcv8bJ&#10;jSMKIXl+dcGdu3f45PNngGzPIl9ZV6T7G9AeKHd7Hhus0VTVmsXiktPTU2bTGUIoF9O1eRUHgnfv&#10;mUwm/boxtj0XsKzXS7588BX/U7i45N6t2yipUML2ZI39GPQx4S442QcRh30f/iyWxx/yW1Lg8CGy&#10;4ZQvNnR/mjp3YwS1++Jwn8w3du/REwSq7kyJ+8D7/Fz/O0Ly7dg9VAg+jt1dDd017rvviJESDt2v&#10;pNrqzwc/1ozdSV3nnjmMz/z8Tez+dme/tRvQ+w45T2Qdh7FQKkZI7Z/7ANv77ppS+2xqDYXvH7rr&#10;Cu+mh+5hhmoKUqQU9NjEHwAAIABJREFUqbUYI/gKx9L3e6/blylfM3zOkLQiHLsUYfxQP+7LfRrv&#10;/AmB7zEy45TfMRSHx+ZT5493ay9GZDDaaKONNtpoo4022mijjTbaaKM5GwHwo4022mijjTbaaKON&#10;Ntpof6KlikRihYH+67o/paeQGLL5x4q+UheoMYBKyoYu5VMq0rH3d39PKQL4RVDhd8RUrJUQWCEw&#10;ieLQ647BULv3EQCkXh9+15CKy1DxWNhHscKMlALAdS/vU2D4sC2p4ouUKkGssD722TFAZFcUFCts&#10;T6llDBVyxIr4wsKulBr291nXQwQK+4oEY30WjklsvafmwXVVtvcVRoSfHwJAUgrzqefq9i2/iBph&#10;d0AojuDCXnufSvV7ap4PKayE82KoX0KQeFjUE86p3TkgwDiV4x74oeSW+lJYgCuCORUDQ6cAKSFI&#10;eugZfRDTvoLD1NiHAK/UWIXjEitMihUmX2cPj+1xvorM91nvQ3tMjIAjdj6nQDsxRa4YODNUNx6a&#10;5+A07zIpnfadtejG8OLFKX/4wx8ByXw+J8+KvqA4y5yar1Oyc+rbRVGijWWxXPPdo0c8ePAl33zz&#10;DU+ePME0DtwsldohLRnqt24/6IrUhBBUVUXd1FxdXTKfzygyhZIwn5Tk4pDnpy8oSsV8NuGVl+5w&#10;7+4dBE5p20EYBFLmCCSHx0cU+aRVEu+AtU4xzzQboEfTNH2b67pGKAfMzVvAcZ7nlGW55XOlfK+d&#10;OZ3wJ7pitbCoM7VGeiU9bTBYhFROiT2XnNy8wXvv/pyfv/c+d2/fdQAeIZyKs9UthsQV7mPc+1dV&#10;hdGWsiyZThTGuM9+9vQZl82KVVVx48YJhwdHHB8fc/vWbeazKUWWoTKnQF6orAWOCM7Oz/nbX/0d&#10;n/3hM2YHhxRF4cZzvUIAeZYBhvVywcMvv2J9tWC9WHD69Dmv3nkZOgAtoFolUWuM09NrQRhGWNZr&#10;9zSZEpSTksvFkqODGe++/wHnZ2f85X/5L6yvLilUzrLRlNSUZUE+mVFmZVsg3zi1atuufeEA7QiB&#10;kAptLeuqplASlHKkUb3fKVEqY7FcslqtQAiUEKyqNbnJsMC6qmiMQWQKjaU2BmMdwExJRaMNT8/O&#10;eH56xtoYbDcvwIFHIr5kzM+5zpkfxhW9GpaNrdHrnaXBizwCATPoU8RUR1Pq7f7eECo6phSQQtCt&#10;X1R7XWXt7n2xOCcWywwVgXONcyVUu4ueNR54sQMTWaO3+89ulLqFAAelsq1a966iXzSOsS0ZT3BO&#10;GjaqYFmWYe1ubLF1jlpLJlsB0abqMGzkslXqtgbbGAygOx+wVRdVSlFMpm69t8DNpqp48WyN1jVS&#10;Suq6ZjKZMs8t//k//Xv+/N/+C27dPiFTAtMqC1frim++fsLDh4+4vLxivV6yXC94cX7OkydPWa0q&#10;LBmTonR7KRZjZnQkI1prtNVU9RqrDauq4dtHT3j47SOnMoygKDLuvXyPo+NjptMpr77yMm+8/jqZ&#10;lBRFQdNU1HWdVElM+f/7fNohBbDUOkwV7m/mcPjazfQNi9iHwAFhTBKLFWPP3cV9P8zMXt8yVAvc&#10;fh4CAoCwj/21JQZj2SFwsv/6IdK09Ps7JdBh8rLwLPDnQyye9hVvY6COVEyTiglD3zwW6w4B3K6j&#10;wh3r914F/Bp5lxhxVwpIE/blrkrxxh83piOj6cByTia9i/UcoM5ujeG2Sa9fOyJB2xPIOBCcAxUL&#10;uQHzRnOJwnbSza4N/VljMKZBZZlDyUuFUlkPGBZIiiKjLAq0rnj2/CllMaFpNEJkHMwO3TauDTJX&#10;1GabWMNiwYCpDXWlWS4bqtpSNpbGWJaVA9ALpdCAzDLQGmNAGgesFVIhBNRNjTGaMssxAlSmKKcF&#10;h8dzlqslzSpz5HGeE+NI4RyRkCP0MWjtzWXiCtCqyFFKUVeV8yUsg3mxNFEFSNHuS0Jsi8HbRJ6v&#10;3YPdEWnaU9i257HZKL3bjiWKnujGvVUghezJkLZ9vQ0BUQdi7l7XNcNYi5BskXdugEQGIa0jo8L5&#10;zT3ZTtuYjbD57nOJRPzr94FPlrndp61r0xEFtrGAEII8L0HAyckxP//5u9y5c8uR1whBUUwQSmGs&#10;RluDUBYjBFI44qDFxSUf/e4jnj97zmw6cU8gDPdeus1Ld28zmZRUVc26qqlWNXkmyTKFVBngvnu1&#10;WHD64gn16iXKw0Nq07BcadarFRjIs5yj+RGTMkehMcL1ocQgTEfI4J4px5ApwSe//Q2f/ebvmDcr&#10;6nrNi8dPWC4rtGkJ3EROY8FIgbBw6/CQH7/5Bu/8+D66qRFixkzPWa8rlFSI6orF88d88uGaer3m&#10;tTfeRAsQqiDPBAqXZ+sAwo12sRHdvGpaAqnMkclZaxBSsq4FxoASkEnBm/ff4MEXn/P02TOnSm8M&#10;TWMwVjtWIAFF6UrLqkr3a0G2X2SJAQo7MgzR58OklL2v6I5m245d5x+7/cefn6rdA2gJm/D2y0wq&#10;pEfkECMN3T33SJOImi5vIhGqPQOsxSbO7KG/O940saUEbzcbyF5i3vBcCHNy/e88rLTw/CnbrVUp&#10;tvYuaVufovvMjpiHDVFfR7RHR1Rs3Pc4ILzb47XWNNo6kkVjt8gC/fjNJ3Fxv3dkcKrNN0kh+zF3&#10;SvLuNQKB0YCSGG1oGve7el1xfnrGwwcPuPNn73Dr+IjbN25ijebg5BCRyS6s7UlThHS5pS3fJIiB&#10;w7xlGD8qmaMrzeXZgmfFKfODIw6PDh0BoXJAeG2l2/cN7V5ryYoSpMYIgWkaGplzdnbBd0+e8Ot/&#10;+A3/4d/9OfPpFCUzp1pvm3bNtL4BYpAYNuqLSY/AsSVGw9hoXnoIFDt0VoZ/hrF6zI+LEYjFzuDQ&#10;5435c9s5ERFVbk7lc1P3fbG7hLDd/h1IjJgi7Lcwn5oiDUjlxIfupXyC35B8MEYQfh0ihC2ivQTw&#10;OPYs/l1KF4+49Wyj+Zt9d2Pd3tbvpfh+xO4a7b6rI2qJPccQ6el176a+D6miT/SdIv1N5f5Cfyo2&#10;J30SjDA+Hmr7vmdJkcqn8hBdv/sg+H3g8PAeMlRx3ybSjN/bpcjQQzV4E5Dt+7/37wVS5Al+bjJ1&#10;rzVUyxHeh6XIxsNxD0lBRiD8aKONNtpoo4022mijjTbaaKM5GwHwo4022mijjTbaaKONNtpof4Jd&#10;9+I49p7uNTG1kvD1Q8UPQ8W++9riW6h4GwP/7VO0S33fdS7WM6V6gASBUnEILEwpVvvFHrHioJRy&#10;QqwQw29neDE9VEQRu4CPqWCEz5UiSUgpe8baGCta3we6HlKlTxW6ADtq7f77fZb67ucxsNNQYVVY&#10;ZNF9n19MMbQeY5+dIncI1WtiKuxDxfThOgwVUTvFAF9xS0TUW1Ljkxr32D6RIp0IvycGBos9Rz+f&#10;Mb2Kr7EdKMAvmA7mCa7IWfTgP+nU2+xGDff77FXXVbTv5mb3XLFCkhgoPraWU3tB+H3d/p0C08XI&#10;LsJ9qOtFawAryZTcAfD4+3RYcLfvO4f6K9aWHXWVoIhq33vDIp1Q0SQsakz191B7Yyo9qf0/Bhgc&#10;UuLz1W58YH1qPoT7ot+uoXnevaYr1LvuWvdNGwfu/erh1zx5+oy7916mLJzS1Gq1cmtOlpBnvXK6&#10;QFI3hqqqePT4MX/47I988cUDHn33mKZy6osqc6DzcE8ZAjP5a2JLEV5swyhunBxz9/Yt1tWS08tT&#10;JmXJ7Zs3ePneHYpCcvbioi22BwcgEjS69Q8EYB3wyBgH4NSYLVVCFQD3jXEF/12bsyxDStmqv+vo&#10;nEmDV9NnZBI0lprbxlLkGdo6fWKZKU5unPD+z9/jF++/z8sv3cUY7ZQHgaapMRgExhUuW+NUQQUc&#10;Hhxy7/ZLKKU4PTvncrnk/OrKqX9SczA/4OaNW7z55pscHh4yKcuWfEkjGpiUOZl0BeanZ2f8+u9+&#10;xceffMzh8QmTcoJuQaRIp75ZNTXWaL57/B2n5y8olOKgnHJ1doatK5SUrs91q0po3X8d/EG2YAhj&#10;G9brBcY05HmJyHLOFksOJjP+7F/8a+qq4W//x/9gtVy4sc0ciF1rzaJeUK3WLJZXICGTGVIoV6zf&#10;KkD2pCTgVBzbuaGyzBWpK8Vqvebi6op1XZMVRQ+i0FrTGAOtopu2DuArlAJtUUUBUrKsKs4WCy6r&#10;GislSNmDjoUP5gis22dCPyqlEJZSGkyCbVu1vOsAOPu3QLTwMnb+hD5aB6JwoGrryCfaf/ffkyAP&#10;2kdq1BVQ+/tlbI2GPtw+JeAUkYq/nmMEIKk4IfzuaLzVqr/TgyhNP07GhgX6FoGiQ8iJCDlBytcz&#10;xvZKn7Tq7EoprG629qQh1b/dGAiP0KFTEff7mv65sE59t1pVW/MoL3KMMTR1jbaaoijIc8Wf/fIX&#10;vP/z9/j0k084/aunSOEIPSbTCVmeU2RTTm4ccfvWTSbTDKUE67rh/OKCF6dnnJ6ds1ysuLpacrFY&#10;sl5V1JVGVzUHBwcgLVYcOLI1i4s5raGpG6QUKKl4cXbB02dn6Kbhd7/7iA/e/zl/9osPOD48QGYK&#10;FZAphMrjMeW30PdIxcFhv4dz2J/3MWXC1Hzw/cGUXxyb710s5z9buB+lwMlhjuCH2hAhXAjw3vSX&#10;2KtsGJIExPoq9fdYLLzPVx2Kyfwfp3yQoZh8H8BhHzFWzC8fykulYo3v468PxbGh2mQHpIg9V6rf&#10;YjmiWJybUqiN+f7hXDdGR+PnzTOKQbIL99kOpSi6fECPgE7lA3oJ7f48NLZBWOendGfsRiG+7b/W&#10;F8iyjNu3bmKtZLlcYq1hUpZgvHFt/YBNbNoBQxq0NiyXKxaLJdP5vFeilcoB3F2fOP/frBukUqjc&#10;+dudkrfbNxTGNI5cRSkOZlMWsyn1stoisNo+Cd3/+2tOSdUrvHf7lbUWqRxpiZAS3Wiauu6JDUIl&#10;0aEc2ebv1vtTRP4e5Iuk6IG5voIpPfbUbqlc+2rXroGiJ14QIr5XxL57a69p50CWZVt/9sQqmEgO&#10;xCY/v4ctCwbjaP8c3J2/Hslg558L98lCSKSSvP32W/ziFx+08xnyokCb9kxp+6MjELDWsry64sGD&#10;B3z22WcUmSM8kMJweDjntVdf5ejoiEY3fPX113z6+8/6OCDLMhcLtv7qrZsnvPn6a0yLAqM1X375&#10;FR///o8s1yumkwm3Tm7z+iuv8cpLdyly5eaebRBIlFTQkbIImJUFX37+Gb/6n/+d9eNHiEJx8fQx&#10;zbpCqgzR5ga1sFjj1uXh0SFvv3mft9+8z9F8xnq1BCWhlghcLq1UguXignVd8bsPf81iueT1+29T&#10;Tg9RRYnAohuNNgbdNBht2vXYEdK4sdeN3qhoY5FZgTGi99+m0yn37r3Eg6++4mKxwmSmBScLZKb6&#10;OelIrVqF0o6cKUKm2RFgWkTC5+9ZEXpQrgOXtj/fMDK0z7GJ77rc5D7yXf9s282fDeQguy3X2L05&#10;5NSZtI8Ud1/OM+bfxRSTuzbi7eG6+05LgkDS9nkauv4TAeml2IyltnYDRLWOiM9o0Nr0pEcmEjvs&#10;xkbCy9vIHT91y7cytKR1tp3TEiUlVd2glCRTihsnx9w6OeGl27c4OjxkubpCZQrd6J54BmEQsouj&#10;5I6/sAlyGPSjN/ctjsDr4vKS5y9ekOeK2XyGtRptujNA9zFeo2271zkCRCEVeVayqiqePH3Ogy+/&#10;5I+vvMx7P/0ZSmRkMqNpVeutbYkIzDXyVAl/tj+fkFiZJlhI+d0pfzn8fRfz++rqMb8tdR8ZktbF&#10;7oiG7mBD/8EnFAvj9aqqdoi5932en2fw7xxiP4v18T5/ed/9Q2xsOtKxMHbfdz8Wy1enQLz7Yoeh&#10;e8xuTGPkZdfJfW99pueTxF7TkW7H7v1S37cPUHydu9hY/OCPhe+jpu4OQiX4fTHcUC46ekYM9Hcq&#10;9xdTpE+ds7H4OBVLp9Z/ilQ+Nq9jhJip8zPVZ/7Y+ORNMVLsjvTCX/Ox/XDf2oi1vfsvvMf8Pr7D&#10;aKONNtpoo4022mijjTbaaKP972gjAH600UYbbbTRRhtttNFGG+1PsBQ7egwU5//bfw+wo5KWKigJ&#10;LcbSb4zZApukLruHFJL93w8p2Yd9MQT8Huo7CSgpqbVuAVbbipkh+DwFnA5VdFN9Fra5+3uKjd0f&#10;37AIwB/j2O++j4L9dVj6U5fl+y7Ih5QDw5/51hUCxEBCse8KCxD3jYH/TEPFHj4QI1WglVLNDscq&#10;ZT64JFV8tG9dxkBD/jP5ysj7CrhSKin+94RjM1SIcp2x8NvdFXgo5RRs7BYwqyuUljsFRlvtaXXP&#10;jLFI7E5Rz751EQLKUu2OzcHYPBwq+AmB/0Pf449jDDTW720DBV67gI0Q+Lg7z31gUqiOGLYtbFOo&#10;OBLrh/DZYwqTsb14iCwjNb+H+ndI6TEGCvWfOVWUtQ9ANHSuhm31VXaGzs+YWkps3g2dBbGiONmC&#10;bBGCpq54+M23fPHlQ27evsvh4RFN48ZGG0OeZ62Se6tUhFOMXK8rFosFjx8/4dtvv+Pxo6esV+te&#10;UVI3DVlWRPtgqO3ReaUNsi26l0XO7Tt3OLl5wtdff43MCsrJlFu3bjGfTTk/P2WxWGAN6EbjFA4V&#10;xljW6xVaS5TMPXVcS54XFJmgqlas1+u+KK1bJ7YFzVQtmLyqKi4vL1kul1tzOQXM2rdP+YW13frc&#10;+n1kr3egLukA6k3N7OCAWzdv8cv3P+C9n73LGz96zQGEsAiZt+tTe/tvd2657z44OOBnP/sZz589&#10;49mLFzRGo60gzwqOJjOODo+4d+8V5vPDFsgtnIJiW/xe5Dm6abhaXvHb3/0jn/z+M46Ob1CWRa+s&#10;vvkPqrpG1xUPv36I0Zb7r77GjdmUJ19/zeqnP+Xw+IgaTWPqdv64/4yn/mi0dGqOWtLohlobprND&#10;jLVcXK2Zzw75Z//iXwGCv/6r/87q/AJ0w/OnZ9RWUuQl2liyPGM6KcAKdNM4pUGrWzC3Ic9zJMoR&#10;CRjbgl3dubJcLrlcLrhaXCGzjLwoWjCARBUZ1WqFtvSqc9oYB8axgqrRNEJTVWuu1hW6VdxWMuuJ&#10;YK5zFvvnlO9bhftvuA79QvEYIQh0xCqmm4zt1NmAVMLC21i7w/Ucni8doERrTVXXGGMpipw8z7ee&#10;MfZe/zzz92M/LvLXU4qQI/RNfcIKwS5Bj4kUzKbOBr9feoBP9/oAMB87t8IxAYH0xqeTavTVEWNn&#10;UTjGu+cOAdlGC3ppgWShAlvn3yuVLkjuxtBY3c8j3/fpptZ20fO2euwWQULbLikVWDDakpWKO7dv&#10;8stffMD56Sl/+Rd/yWRSMJ/PnDJsWZCXOfP5IQfzQ2bTGZXOQBiadYOxcHJ8xN27d9znCqgbR9ix&#10;vLzi8z9+zhdffc1kekBjLBJBWZZuvlYVWZa5OaiNU5JvxUXPX5zxN7/+Fev1kv/0H/+j60OlMF2s&#10;4HCKUf/ZL/bvgaoRfzSMEWLkEjFfwldXSylhp/zcWB4gJJfzzW97SBgWi4uG/Mwfkl8Zeo54LCUG&#10;8yVdLDOktH7duDoWg5PY968DFN+X64nF7PsIF1N9lfI79+Wuvk8c6c+hfX2RIp4bOjf3ERcOEUOE&#10;pFybuWN2SBhjvvxQ+zcxokz2fwjEH+5vizC2VwEXQmC0dn56kVPkinXlSPZku46vLhfkRUamMlbL&#10;JetpyaTM+zVQFLkDyBtNOSnde9s9JewbKSUiy9Bac3V1hcozjm6csF6vEdL5slnmk+UoVOY+z88l&#10;uT2rJbVqDFJmzCYKW2mO5jPqdcP5+QV1XQd5JkemgtUeKEX0QMvQlzHa7f+2aajryoFvpfWU1+Nr&#10;OTX30oCdbQV3a5zKrxQyRKt/L4BXKm8ba0PMt9oQ1Mjovt39F8tbp/JdljiINszbDflC3dxrNcJR&#10;reKzWytw69ZNPvjgFxweHWMsSJWxcbkMVqhWdtqCdPPq4uKCr7/+uvUrBE1To6zm7fvvc/f2HayF&#10;h19/y99/+CEIQVmUdF1ljGFalrz8yivcf/0VDg5mCCn55NPP+Id/+B2LdU1eZOhVg1lpCqGYTybc&#10;vXMbKQWmoQUNa4SxZFIyKXKefPsVf/1f/4LnXzzguFQ8ffIMU62ZqIK8KGmARgiMgKzMOTiYc/+N&#10;13nj9Ve5cXxIpgTF0Zy6qblaLZiWBcfzOZemAqt59Owp9ek56+Ua3Vhev/9j5scKIaXLuhmDtBbV&#10;xbcYRKtk7nxAvZXDMboBK3vymKIoOD4+5tatW5xfPXSERU1DludIC41uel+yB362RBSdf72TS8EO&#10;5vRisY9Ubry77/IBhI5cTEJLrCaFbEnzbBSkF6q3+j5MrD3GGCd2fw0w6HWAade5F0mRJsZ8slhO&#10;SXThhLc2NyQBiVydt6Yt2wD6PowwHvBeuBxReD/kyBBMNBfsz5Ptfa57njhxZCy+E1JQlgVWuH1E&#10;WE1R5Mxnc26d3CCTEjBYo1Ht3uJA423c1frZWSaTubt9vuCmPcLtS8ZwdXnO+mjGfDZB4EidrdFb&#10;89Bi0C15o9sCBVJm5FlJoyuePnnKo8ePeev+fcrZAbR7eGMcIaQVFvED/OihGCHMMaTGb+gMihF4&#10;dfebqTsbn+TguiR9qTud1PeHZ2R41vu5/NRa9deb/1nh+RkjO4rFfdeJlcJ9ad8e1IG+Y3maISDw&#10;0B1Tah5ch7w9dhcR3lmERLOpvHn4Z+r+MRY7dGfGvnz8dffw2BjH/M+hdbNPCT2Wx0rFval9NTxP&#10;UyT5YfuH7qSHyKO388Miegd2ndg19rx+u0ISi9g98tDYDd1VxWL5rv0hUa5PqJGOgyFGshf7rhih&#10;5XXubv9UgsHRRhtttNFGG2200UYbbbTRRvtfxUYA/GijjTbaaKONNtpoo4022j+hxYCQ4aVwqigj&#10;vPxPKdPuK2qPAYVjhTtDBQZhQUoKrBterscUjvcVFEiPBGCjnCS3wIyxS/ZY26PFYJECquuQCwxd&#10;QPsX1ilQw77njxWUXEehLfW5KYW58PdD7YoVVvjz1J9fsT7sxswvXP6+fesDOnzwfUiCcJ1ih07t&#10;KgbeTYG6/IKmITWI66iEx4AinfrsPrBK7PtS6hzhPtMVIfpjsm+uxNZ8R6RhjMZYEwdfGZFUnEit&#10;NV9RYWgvHSoSus77hkDwqfUT2w+H9gB/ToafH9tjhwq8nMhVWxbeFbJCsqjOX5ehSm9MsSKmABKa&#10;D76KKZn7hX8xoorrFCDFlDe+z/tjhUMdsC9UGxn6jFjxVGxexM67oUI6v+gvLCq9jsJLqu1bxdNC&#10;YoVEG8Ojp8/47UcfI7OCvJxyen7ZFrBPyDKJzLIetIeQbcGu26efPn3GN98+4vmLUy4vLh1YVAoy&#10;le0oJEbP7y2VdZM8+12xpKDRlnW15unzFxgB55dXoHLmhzc4PrkJEhaLK1bVCm208wWEA9Godj9a&#10;LK6QokAbTWNBCMukmCT3CEeqI7DGkLWKX8vlsm9vVzSaKjhMnaGpczPsAyG2NYrCvXu1rpjMZszn&#10;c9758Y/56Y/f4a3Xf0RTVwjhCEh0U7XjbxHWKYu2H9CDUoVSkGUs1ivW9ZpyOuHWrZe4/9p9jg7m&#10;CClQeYbGqWNmRYlQEiWgKHIslsVqySe//5TfffQ78rxw6l16o5hntCYXEmlBasPl5YLL03Neu/cq&#10;r965g6lqXjx6xFef/5F33v2pAx7jVNcsTm0ZsSF9ErIADEhoNFjRwGpNrhwwa7GqmMwOePeDD1is&#10;F/z6V79CLSvyLKfIS6azA4rJFJVJrK5Zr1a06HdX5N7UlJlTapyWBbmAQmZkUqHrBiMFq9WKxWIB&#10;UpHlRQvYEjSNU0bULemAQSCFQgK10VR1g7CWuq6o6gYjJEJmLbDX9grfIUB2+++752UImI0VSvt+&#10;vts/SMYaxliUaklCWmVSa0kCB5PnE2kgZrd+sixDG4NScusc8j/LL/T090DfrwvBuOFZloqLfB+o&#10;b1tQ/Cul3NY4TSjkxQivNkquW5LNyf0xJDzqP6tTc2cXLOSfsf44C2FbsosNYLI783pFS2MxogMH&#10;iR7476tbGmMc6cRWX22rIfrj5YAiGUpljlzCvagHNjqgie0VjH3iBdGqNNqun73zUGuDMZa6rtFN&#10;xi9/8QF3XrrNZ59+QmM0h8cnzOcHSKmQSjGbzSjKDCEkRmvWK/fcmXIqv43RLK5WDlzSnhN3bp3w&#10;k3d+xO0bMz799CMePXnK3ZdepqkbLs4vaJoG3Y5xXVes1xXCSqSVWG3Ji4yrqyt+//vf8+f/7t8y&#10;n09pTOX5bM5LC30KX2E05l+k/MFu3vo+uT///M8NY40QsJoiZtolY9gl64vFBUOEdEOKbv9UCvCx&#10;gu80Adsuodou8Op65HGxfSm2J+2LA/fljFKxz5DvO+gjJoAjsTggBkwaan8qJ5TKUfj71XVAJ7Hn&#10;CGOTIYIon2wj9EuH4r0NIEsmgS5p0hUbmV8bPpIhZc2tvTORt9tsOWJLfVRrjbI5QnpkGAhUllFX&#10;FWWRO6VZIZEI5/8bSW1qTEuiYRpDWU5QUpEp2SrI6/6sMabt/xYouVitsOeCq6sryrKgKBw4Wami&#10;b1fTaBCgddPuEw6kmpcZWMl6WdM0hunUxSnCWHTTsFhULBZLqqpCN05BfhuYI9vzytuzIgSKAOvl&#10;kqZtt7+W/XM1Nq/3EdZt/b5HnHYfYtsxNGlykghYaV/eMpXDiJ0xva8jNrlUrTXr9ToKWovlSMMc&#10;QiyWieWNw7xENI/T6oALRE9MkGUZ0+mMd999lzfffNOpwgvV+w7GWGxAYmIag9YNRVFw8+QGZ8+f&#10;Ua0XTMqcWye3uH37NlJIvnvyhI8++keapqHIJ+056tZOUUyYTCbcuHFCUeQ0jebh11/y29/8DiUU&#10;Nw9nXK2uaNZrGqlYrRxZlrY3UUKRZQrduM/KpaDMJGfPnvBX/+0v+PqTjzhQgma1pK5rFJIsK5Aq&#10;gxYImxXuuV+Xa3DcAAAgAElEQVR66Q5v/eh1bt84psglSgosmto01KsFs7JgcvcOZ7nkiwdfYOuG&#10;p989BiP4+MMPkbLgtTckB4eHSCxKOOIjYSwagTYO9O7nJLZAltbS1DXVusG28cTBwSHz+YyyLKnr&#10;hjw3GK2pTONIzDyfZBv83O4zO3kdmzwfTaB62udh2zxHNPdCR7LZ+ut2mzwyjOtTZFcphd1uP07l&#10;MY01+3M1CV9vHxnO0N/3EfWF398DcUkofHevF2772iJjCfbaFBGtbgmM9z1TN7buGYSXc6cn6fKV&#10;eKuqQrexa9GS02VKIZWkaVyORHp7f5FlYA2r5YK6qbi4OGdxtdgK0xzZ1TbYO/QJrqMe7BN6rKsV&#10;l5eC09NT5vM5s9lsK4Y3fTzl4p4+Jmv7Ps9yhIGqbnj89BmL1Zrj+RwBqEyga4uUFtOR19n0XUQq&#10;ro+dH92YdDmZlDr50DyOvdYYu7UOU30bA+mmYpIh8Gos550ic/UB1ylisH1kuT7Bpu9rpr43bG94&#10;lxbeof4QpedYXnroHmUI6BzL2V8HSL/vfZ3/ESNaGIofff8/XLex+e/vIUN59djcS5Hbh2MZy/Wm&#10;YjQ/3xLeAQ4pgV+HXCzWrjBmT8Vrse9UHmnVvjMt1ZZYu7sx9P+e8rOH+iflM6e+P4wJw+fo9uju&#10;fjZ2FxAjGAjjiH3370liqYG7uvAz/Lu4f4r8ymijjTbaaKONNtpoo4022mij/a9iIwB+tNFGG220&#10;0UYbbbTRRhvtT7CUGvMQo3msOMO/DPcvrvcBRGPFuEOKAf5rOguBJqkirfCi1i8eCUHgoWp42Oad&#10;i34hNiCuGFgkoSzvPwMMq5XFLtpTAJrYc4dtCb87VaSfmgsh0MBXCgzbNqQw4bcpBOuEFgNzhs8R&#10;FgiFfdAVb8QUkP35tI90ITbPnEpRCw6ytMWFu0DSVL9+HxBt7N9KKZRSO0Uf+8Y6VdB13XUbWkpN&#10;K1XwHPZxp8TTFaamnnm3wKLtf7sNsNa66QFbtP/f/U0E+5UPevOLJYeefwgQsW/tx/o/BeoI111M&#10;qX1oDaXGbh8QJrXmtr6nBSg45SpXCGo7kFxkT/HV9FJzbN/+lyock4Gi7ZA6bqxg7zqFo0NtThUI&#10;b6mCefMzBsSKrl8nf9Wr2PmAkq6fw7MwBGMOFcql9oyu8CpWiJ06K/o+COc6tif2QAjOLi756ONP&#10;qI3l6GiOMZrVatnuZ5KimAIOcCwtqExStyq3L07PePj11zx98ohnT59gbdPPPSEc8FwHANyw6C8J&#10;kuj7wAFDMilpmhpBzqoyfPvoGY8fP0UIy8nBAScHcyZ5znK5IKcBBEplCGvR0lAWE8rJFG0FtdYo&#10;agxQ103bVkmeZWSZwlinGFdVVb+XK6WQmXL90PordV3vqEZvjUOLXurVo9vOsYk13K/FsOi1/Vm4&#10;L+R5jpQCmQvKacGrr9zj3Z++w9tvvgk40LJo57ixBiVlrzZtremBz0YbdNNgjEZj0QKOTk54+ZXX&#10;+Nf/6t/w8r1XKZTicrlguVpS1TWrqsZYQ6YEmYRCCQSGxeKKzx98gRXGKYVaJ9fu/tft6zUYMHWD&#10;Xi65e3zMwfyQ+vISaQ1V0/Dtl5/zxhuvUR4eYFVGLgqaumFVVS2IV7Yijo1T8GwsUuVobbBVDZml&#10;zF1x4dVqBVLx03d/jkHy//5//5VSayaHB6h8wmq9ollqdL2mrpx6s8KNh5ICrEEqgRSQtfNaKcm6&#10;aTi9OKeu61Zp0s2Lpq6ZTCaodhyzLKepHYjLtOMpZIaVUDeadaNReUYuMhrdOF+239N/WCwRqkBv&#10;F4bTnxNuD9Re3OArQXVFndtz3HgK7zsgW7ySdU9BHX+PiqwDy2av6NZBXdfu73680ILVLER93dS5&#10;7hOF+X/v/h2SUW3FY93e5T+XMVvP2vWDlA5cvel/26tF7/psboCNtdsg+A4kJpzaoLUbcDg4sIYQ&#10;GwV42xIsCOjjoO45mqbpi+y71vq/2/H9bAsts8KR6XQKVMLz36RE0c3tjCzLsHYDQrLemPr9r6Ry&#10;kPpu/pjeQ8Fi+9gAv7/bNdP9W6pWFbH17xGgsox33/sZ/+rf/EvK6YQXZ2dMZzOEVOQtIUWeFQgU&#10;uraIzNIYgxRQN43bmVSGypz6qa4qqrri8eMn/O7Df+Df/et/zu3bNzk4mPPHrz7n5u2XWK1rByxR&#10;GRZNnudMJhPKYs16VaEbw2w+ZTafcnp2yrqp3bmT5TStyrLr8+3x2lXgFUkgR8xvCgEgKQW/EOgb&#10;KhEOF0WLLYXQzfoyg7GNr7waxqQxIEWoTPdD8ivxmL6lVenVukWviu378j4YKwQc7COncn2vgn6y&#10;3vf7BCa+qvyw2l/M3xsiIknlAML4PCQ+jKnppoibYiCiGBAp1t59/n2o/hiSfHwfReyQFDFGLNLt&#10;aUIImqaJquttnmc7mgWLO7p3gRQxEqxwLcbjepvMv6X85qH5sOmDzdzOssyRjLSqskYbBKLf25WU&#10;FHnBpCgoi4JJkdMoQWMMi+WCMi/IhHK7uNVOyVrKoH9tx/WBFa49dV1zevqCg4M55cS1yT2jpK6r&#10;loTCnZ9aNwi5IU1Zr9YYYynLEiskVWOotCXLS4qyZDab0TQNq9Wq99m79rg/JT6zkDFOibcje1Eq&#10;a89ayOSuumKomJ4iZhvKJ+0jt3R+wGaddMSQQ7Hy1pokTiaYyvuE88h91/b87XyzFMAmjFujz2y3&#10;8wJhnifMIcTaKqTzg7R28UWe5+RZxssv3+OXv/yFI74REqsUTdPGO2F/t+2QraL7j954nVmZ8/TZ&#10;I4pc8db9H5HnGVdXS37z4e+4vFxQFgVCqj6GUkpRFDl5ntNoTdU0PHv+nN/+48es1xXT6YxMCg7n&#10;c4rSxWvGVEwmOVnWqsqajX9U5orV1Tm/+/Dv+ce/+1uOJFCvWVWOmGtSTJFFgVVunma5pJyU3L5x&#10;wo/vv8Hd2zcocwW2QcmMdVXz+PEjLk5fIGXGNM+RR4c8sAJbG07mh1QXlyxVyYe//lss8Oprr1DO&#10;po4krzsjrcZ4AHVj9E4utakqmlo7pWyZYbQhz3MO5gcUec56Xbt8YEtml+d5f85uEdi2sU80x+FN&#10;qW4tdPt06kxxn53On3Xf0+dF2jxJeDbEYqowxxXmtbyD4lo55JQKtZ9fDM/HfaSUfnv9u5VQFbcn&#10;m7DxHK8NzmQbkHjZIOHUx05bPqLdIWYzxjgiKd3mJLz39Ou99Zv8Nnd5t80zuDNGa01d1+R5vgEt&#10;drFN+/1FWaJ1w3q9oigKhBQYq5FSoIRENw2VabhYXPLoyWNOT8937l+EkDt5+9CP3yK6SgD/u9dX&#10;6xV1tUZlivnhMULlFEWBFcqtRdPFkqr9ONP+28URUkpsbamN4emzM16cXXD7xnGrZt/tqe6ws5DM&#10;Q6VJoUzydzESz5gvn/JhE55b0kca8iGH8vep9Zcirxi6hxsCUKfuDsKYxgfBpsDsYY4ldRebuoPs&#10;4v9UvJWKLVLPn4qJwrh0KIef3EcS92RhHJy6uxga79S9eMo/GyJOiP18HyHcvjguvIfdJvrYzRPH&#10;2uzHdCm19H0ETdclTwifLRZ/+GScqfzCPiKCWJ5iH8HaEFF/CoQfi01DgHsqtkrlXWP5gvA7/Rzk&#10;UOwfExgIfZDUXAt9n3B/Hm200UYbbbTRRhtttNFGG2200UYA/GijjTbaaKONNtpoo4022g+2fReu&#10;qWKKsHhoCIjsf9fQZfi+93f/jl3Q7i3ihEHgcqjGnVJoj6ky95frbaHVvkKwsMDg+wCt941dylKA&#10;831jHuvbsK1hoUJKPTcsPEiBUK97GR4D73bgFb94NlbIEirIdePYFQFtqVEGxAQplbjuPe7fplcn&#10;dT8wPaBw6HlSRerXLaKKAdivQ4IQFgmHRfkx0Gjq+1MqBkMAsXAe9Co4RbEzxr6FwBJX7Gj7wjzt&#10;qZAaY1AIp7TTF660wJNI+2Iq4eEaHSILGVKXCJ9/iChiH1g+pZ6Z2itToJBUkU5KZTFZ6BJVlbXX&#10;IvQYmutDqkaxgsGhfguLbzeKieIHn6OpfSEGvo8pL6aUUHa+xzgV6t1CKAFWRvfdcF7F1l1sTIYK&#10;prr3+uDspKKnmwI91qMHVEhYrVZ8/OknnJ5fcHh0xHQyRUmYz2f9HlCWRTeNkFJR15p103B1teC7&#10;J4/45ttv+Pabb1hcnPeFblJKjHVgzA2WQ0QL/PyCsTgZgO2BgtYaiqKgrjV5PuFgWgANd+/cZFbk&#10;XF2co5sbZKqtN27nVZZnZHl7DghQWc4ky1mu1uSZomk0VV2hjSZXgul0QlNrBwbyii2VVGhLr1Tn&#10;F1/H1lKndujD3mxivwYHAO4A6sZaB1gfWEumBUobLAdHh7z88kvc/9GPEDjVO6x1+7A/G2y7P7dz&#10;py86FxJjNVVTo/KC+2+/wz//Z/8Hd+/exRjDxXqFwZIXBXlZMtHd3q4RtkYJi20qqqpyJARFDlJg&#10;OyIVa8EYpHLKhE1Vsby6RFcVB0VOVq+RpsHUFYezA8xywdnTJ9yaFIisACEpipK6diB91173HNoY&#10;kMod9UpgtEBag0QhRQselhKpCt56+8c8/OYb/upv/pbF5SUXV0+dqmieI5UDg+lGOwX4dr1Y0YGB&#10;rVNUrBtqrVmsKlbrNVIpshbM0c1rKelBvQ60IXrgSK01RmRuLhmLVB2w3Oye45H5sn0GyWECjKAo&#10;VUo8cJNsgWhdUa2vvLYhstj83fvsCPhD+HuOX7QbkB21f/EZRJL7ZKcs2f25URXc3jN9xfYsy7aA&#10;Hh1AZodAjO3C1qh6Y+djes/nK+yK0G/Y8otsTzbQPaYQ/lkbBwT439ODyP3+bcFwVimyLKNjYxE4&#10;kESnrLk7X7rzd9dv72NKQT9fu66QwgEoOmh7txZ8X1/rXiJ3a24YY8jbdgph0S0hgJSKDYuMjIJS&#10;OzBMf0a3805KSaPdXmKNIc8L3nzrLeYHcz76+GOevTjj8PCQoiwd6M0YtNFIIVFZgcXS6IYNIYBF&#10;moacHGNgtV5xdnbG+ek5D7/+jr/4b3/Fz372Dh9/+hlKlVxeXrFulZGFdMCpPM8wRnN0eIw6UT3w&#10;0gLrdYUVea+8uOWmeRAhX5W5IydIxXNhPJuK/fb5FaHvty/23fxc9HFWr65rbQ/m7l7nA9tiPpsP&#10;4Aq/31f6+1PzLEOxzybusN62tRuzmoiKbEzZbdcVt4MxjB/zhGrf+/zx6/rHfptDBcU0UcDu/AjJ&#10;1ULAy5DC3tDYpGLllG/+feKFGHnBUPy4Xq/3fodpSTikVJH8mowqTabW5KYtMYB7fC765CVDazuM&#10;H4xpIj6B23+r9sxsGt0CzVvfOVNMirIF72qkLMhVjqrd2pZKkimnmmut6Z2WMGchlUS7XbD3/c/O&#10;3F6tsoP2Z4YsyzHGolRGnqt+TaoWoNoRU2XK+XW1dp+praCylsl0Sl03LJdOBd6RwMjtGMq2RC5S&#10;oYXGWtMT7mRZ1ueUlDd3/DNqiIAvzNHtjo/YIcUJY/sQMOQTA/X+zx61YXlNItT0/ri7L4SKlWFu&#10;LvxdSlV3iDAgFutsr316Yi9rjVNERzCbzvjx22/z+us/cp/XzutG6973wQNySmEdiZCQLt81n1O+&#10;+gq3b59weDBtY+Q1v/nHj7i6vEIhkG0E7Z5t85wCqKqa84srHn79Ld9+94ij42OyTFGUioODQw6O&#10;5hwfH3F4dMDdl15yZBEW57O1Vq9X/OGzz/i7v/lrZkqQmYamqTA4P6csJxghQSmkFBR5xsnxMe//&#10;/D1+9OrLCGEwpqGp1wgKHn79FQ+/ekAhBKA4euke2WSCtY78bTaZ0VjB8vyCF+dX/NX/+Ev+/D/8&#10;n7x07x4opzSvjXExSw9etls5um4v1E2F0RYhMgdobgkbDg+PHHGR7XKB9OOwA/zaoK/jc1M4fzR1&#10;ZqWUnY3Zf1ZunV1S7OQsUnF+jJBi24cVG4oU/7nEtjp66j4gtbac77/tQ20phgdAuSFiyKAndgiO&#10;uljHpHIR1iDshryg7y9LFJDZva9TfXdkQ/QxrZSx+MXlM0LwoJvzLZmfMVRVtRXXdftWR+iR5zkA&#10;V1dXLWje92UMdV1R1WuMtFwuL7lYXLXxwobkKxOijYt2SZ1jBFT+XUXog7h8UoOV7u8XVwtenJ4x&#10;mc6xuNhLKQVCAe55W3oxlGr3M2VotPM93D604A+fP+C1l+8xnZQt2UcORiM0WKsH10KX4+r7TYgd&#10;Mk3RnjGWYfVzfw4Okdte9w5x311ZLHe+b82Hay0Fzk4RksXOOX/P8AHoPtmEf2+WipNiPnDYvtg9&#10;cLjuOyB8rK37/IIUqfDQuA2R48TItWJxqozkQH0/2D8H9sWJ+3L9KfK3kGB+n7K6bzFyA655V73r&#10;u2+TLsVii5SvFftdqr4g5cOGRL4pv83/d0cKHiNG2BfLxu5IQwLLlLJ7+B5/PYb33psclt46z/cR&#10;M/h7mT8nU881RAKdqtNIkTXECKTDfSSWz7wuadxoo4022mijjTbaaKONNtpoo/3vaCMAfrTRRhtt&#10;tNFGG2200UYb7Z/Qvi/ruv8epZw6aVe0ElOh7V4fK4DyL29jl65+ocZ12h1jrk8VP4YF4UNEAGHh&#10;hH/5nCrKCAEuvtJL+Br/eVLs6v4zxUC6sX4YKoiOFUaEnxFerMdUHVJtiV3q7wMGxJ47pai8pR5D&#10;mmE/pV7WjWmo9hcrAIipIUcLcmyaXCBWXBIrfvEVXb7P+t0HAI6tr1QxR2qNDYEBYuQD36ft+4AL&#10;4Zj64KkYWUGnLNsBQAWu6Dh8XUqhL9WXqXmSKpqK7UvhOvfXUaqwPNYXYYHPDwFqhM8S9kcIdIq9&#10;Z0jlIrZvptaZ//N9QJwUiUBqHw6LA/9U8Pt1zqTY2ROut31npAN8iR4wvMGByu+1n6fmU6hM3723&#10;Az50IM/ws2MArX6/7NACOBV1KSQSgdYNDx4+4MuvvmIyPSDLSzKlQMBsMqEoiv6MMcaQ5VkPYq6q&#10;NU+ePObLBw/45puHnJ0+d8Bm5ZQVlYoAXoP11YH2pQeO9ff4zRhZlNgoqZqmYVJOmE4mTOcTbtw4&#10;5Ohw0gL8JYgci0FJgckEUuYILbFXa7RxCvVSCWrtgJrCgtEWXa8pyoIiK5FStcAbtVVY1inVdf2s&#10;1DApSTjHYuQWYR+F6kax+eMX3tWVJp8WHBwc8vK9V5jOZq69LcjGqb/bpGqotdYRBUhJozXaWPJy&#10;ws/f/4CjkxMHfDCu8BxAW1fQbzBY4ZQYraZVZbas1+utwmkhVT93rLFkQqLrhuXlFVfn51RXlyhr&#10;HGBd15wczrl14xYvzk751d/8Lf9mfsjs+AQjtAOxy3bMOiVwYzaq4MIB35W0NLrGmMaBVIVTeJaZ&#10;wiK4eeMmQkjOz87JyimT6dT1eebArEYbdFWzWCyQgDUNxuRkk9ypp0nL1XLJ5XLVAuvdWMkWPNWB&#10;x5wb4vqqA8k0dY02FpErjDBoqymKvAWQsqPGG86r7T/jxFa+/+/Ply1At6cC7v6uUSrb2pd9xdSY&#10;nxfdi4N1rHzl8oji7lDMAQLdgtf9eCZsT+hLhsCPPM8dCN5TfIdtEH14JoTAnB2F7sCfT63x1BnY&#10;OanW0iu5D/k4vmmtwW4Ai0o48oRGt4AEEQdYhn3erdEdMILH1NGDFUTaH3f9otAtEJEIiKADtHT7&#10;vX9WGevAL8YY1tWaPMt70EX3vP4zdMBygUVlkulkhjWCjz/+jD/8/lOm5YSymFA3FkHDbDbbAJJF&#10;u14M6FbFtGvneu0AXIvFmsePnvHdd094/OgZea64WKyptGE+n5KrHDGVFFnmSGOUpKrWaK3JZxlS&#10;CmQN0sL5xSnGNihVtmQSTnHW4E8jsUP6lfIVYsp8qdgyXKthLBMCpmIApSHVVN+X7M5DEZAv+M/l&#10;7x/XJbH64Sa2JnMsvvPb2K13rW0LhFc75Ewh8UgfaBID4MXiMbulBr9RoO/IMWQPjB3aA0JVve8T&#10;k8Zi31Q8PuSnpuKLMO+0D6CRmptDce++/XUfoDCMBcP4avfZ5Bb4tiM/CsmdUvkdf+xTwOkQcOif&#10;EQ522K2hbl1vwPGil1a31wKVdfOuW6s9wDoApymlyLOcIisQwpIpSZE7MLy2DUIJJuWEg8kc2wIY&#10;bUu6hLXkebYdT7fL0bb9rLVmsVhwdnbKwUHOUkokOWpSkOVuH9W66funruqWHKR2PqgVCGPJM+U+&#10;e5JhZIkQCm0tq/WS5fIKRAeclJ5v4/rMaKdYLaVAesre7rWuf92+oLfUWlPA7nBP3fHfgs1hQ9S4&#10;SVyFhDfxmFoELBvdz9rclxQeedEweBBPD1hl0u2H2vREOqEf5PLB7VohyDW17ej6rvfPu++1u0Sk&#10;sTypT4y2217REnc5YgMpBVme89K9l3n//feYTEo0YLSh1rYlbxMbsKZwIFZrDNq042EtRZZTzATz&#10;2QRjNOt6xdVyxcXlFVlRuHEQkrIoaeoGIdwczzKFNprnT5/yzXLB5w8eMCmnKNwcyic5B4dz7t+/&#10;z/HxIVmeo03jiIbspg+1aaiXC/746WdI3a0RUEXJem2QWY7IcgcSzzKElJTFhA/e/Tnv/eQdyknO&#10;s2ePWC0WFJlkeXnJk+8esV5WqCLnR6/eYz6b8JtP/sC33z0mV4rZpGBZNTw9O+N0uaYRlt/+5jdk&#10;Wc7xjdsUk/ZMav2UptFYI9z86POxDsDcVHU7Xpa6MSyXK5qqpixyJBase21PrqBdztCPC6wQjrQI&#10;yJTayg30vr/ZDxDbnvfiWkSz2/PNRokvhmL5MM7amvOxXKPYbXeKMDe2jzdNs5Wf2JcXDvtGN3rb&#10;z7Mbf8Y/GzZ++q5vIjviFqWwxrYkbnLL5zHtnuriw80zau38rbrRLUFBm8vy/Vwp3bnUEvkJ3P6v&#10;tnIztOQspif36uIEnzwkyzKUUkwmExZXV6zXq54cQSn33ev1iuV6ybpeYaWhXq+QuPjKnV0WJQRK&#10;qh7c35GRhKq6qf4Px8rly2wf7zRVzfPnz5kfHJAVBZnKMAYsEisslo2avWj/Z60j+lNZhjKG5y9e&#10;8MWDr3jjRz/iJz9+GyUc4YexFiulIypLrJ3QR7fWOg8kBJZ3a2Hg3ijm56dIuGMK0rHccip3kCIW&#10;HfpZ7H4wdU8Ue69PWDZE4pK6OwlzvSkgfmqf8olxYuBY3yf1SQJj97FDxAHXuWMIxzD1/F1MOESe&#10;E4tfo/u0cL6OMRYhN6RsfM+8u3+++H5OTNE8RsK8j3B3vw+2fZefui/051qKjDkVK4XPMJRjCMfS&#10;zxHE4s5UXOe3K8uy7020HnsGnwhq6K40Bt4PyVN8IsgYMD6ci2FuMcxxXCevkap/CNf7dYQGQvKV&#10;obnu+/H+njHaaKONNtpoo4022mijjTbaaKM5GwHwo4022mijjTbaaKONNtpof6INgf/2gfv8i1a/&#10;QNN/Tew9IVB6n9KCf7kaAtaGiothu7A5Vhzsg59TBRZhAWb3rP7ldlh8FH7HdcApMfVyv+0phYBU&#10;wcd1irpTAINYnw4Vr4dj5V+yhwD81LzwnyV2qT5U9NA9S4zdPlZoP6R0E+vvjdKQjSpxhYUZobJE&#10;TKUntdZCYMR1WfNTwNmYWnqs/2LtjvVXbDxiRRehKvl1FOL8dRb7nNjrU23aWm8CBzhFgtwUsMgE&#10;4D5c37FikX3PlCqIi6mrXUelL7YGut+HoMVUod4Q+UXsZzHV9Nj+1hXwpNod9kt4BqSKDvedT6m2&#10;pwDuYaGhX+ge21OHlPauq2yX+vxUEdLQ3uDGOtv6+T7CktjeF1OSCfeKobEPz7JY8TWiVX5vQZaq&#10;BUYLC48eP+bjTz5FCMl0OiXPc6fWkrn/OhVlp57oCtGtNqyrivPzMz7//I88e/aE58+euCL/9vVS&#10;7YI3/LXstzPPc4qiYLFY7BRnborX/IKzogXwA9bN98urBZOJZFHXLFc166ohL1vFZqHIVIEDD7ni&#10;yEZb1qsaU2uKvKBpNmBYXTes28L8oijaNhYtwLHe6o8hkp5+XGGj4AzRNRfOkRQYNqWwKqUEIcnz&#10;gsPDQ/Iso5AZSDBWOOCpsRijWyzgNiCpLV+mriu0NpTlhDt37nJ4eOgA9nVDWU6g22N61eYWKNQp&#10;IraAEqMNmVTojqimVf5rNYNpqjXNas35i+esLs7RiwWlgvlsysnBMTeOj3n6/AUXlxcsz8/58De/&#10;5Z//y3+JzAskoKR0asvWtU2AA1cIyAQYXdNojZWqldtuevU6kbmi+fl8zmQyobaSYjZjNptjjMZY&#10;TV3XNHWN0aZXLpdWoC0YJE1TsVotWa4rUBllnvdFqSrLUFnWF3q2CCKMcCB5a5y6qVISkefUGCpd&#10;U1UNRV6grY76nkNEHTHfJebPbeaS2dk3iqLwFJzlFsCy26Pdv1ULhkmcZ55iuWjXVN/2FizBAEAg&#10;dnZZEweAdp/TFQOH6y9GitT5Gp3Ca0p5KTx/hs7S6xBJxUjJwJEjCEQPiovFZA7oaHbaqZRCN40D&#10;gyt6ogETOXtSalC+b9ePpW33BMsgSY7w+tKBccxOfNntgZ2yr3uWXZIZKVSrC+wAJlvgt8hYuD3P&#10;AVym0wkHB3MeP37Cer1iUs6YTMp2vxdYJFXVMJnkGNtQVaaXkBVi811N02C0ZV1pnr844/HTFzx+&#10;8owXpy94+6f3uVwu0EaTq4wizxE41ePJpIQWlNM0DXW9ZjKZIKXg3r2XODo65OHDh8wP5hQtGcfu&#10;WbFNrhCLOa4DqkkRNsV+F5LHpVTdfD9le12livp3lYzDdvvzyo/lY37OEAh/OBbz2xOC1sFDnPbr&#10;ye8H/3t9AgYfVLflaO2MjY32iw+s2/45g2PV9aUfAw/lIIZi/KEYct97w35Ijc2Qem3o1wzlSYZi&#10;vVRs8H0IFFKAw+1clWCb5ED24xYjdYnHJzYyLzbzIab+Hnxa73P1atb+nArPs715x828tdYiswyl&#10;NkCVDuTf8OIAACAASURBVOBqraUxmotnZ8znrzKZTsjyjELmzKymXlbkKqeqG4zWrb8HxmiUkltg&#10;+g1Q0fmbbuw1Z2en3LpxQJlPMQ1Y68jF6qbaKLGrDGOa9hyXjljIOJInJQTWNoBToxdZRjkpODw6&#10;ZHF1QVVXPTbc+aQSi+mBg0pKDJu8ojG67WtJ3WwTfcTO8lSsupMLi2wPzlcSG+CmvWYeo/s+2eYe&#10;TO+Wu/nZneORtRKS9tDOQzf2TrGztqYneoitayVbcgNvPzTa9PFLd6YZo9u5kPX9bSOxs684HPPN&#10;ts8fN3+zLGufX3Jy4wY/e/dnvPLqy5STknVtWFW12/0tYCzITWzaaY0breleJAEhNyQ10hTk+YQb&#10;N27y3eo7ZJ67OSIlh4cHaF2zXC4QUlJrw2Kx4PL8DCUVwnbq3pKiLHjp3h2Oj48BWK2qloABNrra&#10;Biksz89OyaTk5Pgm2Bn11SX14pJcSIpySq0tVrn1oUTGO2//hJ+89TZ3Tm7w+PkTFlcLMDXldMaL&#10;i3OWF1ccTObcfekmt2+e8NkfvuDvP/wHVJ4zn0zJsowXF1eslleA5OL8jO+++YaPypL33nufg6ND&#10;8rJswb7S4Wa1af1DjdYNxjTUrf/kfFDNumpYLRYsri5pqgphtSMsUrL3M6WUTtSajhhsF2ge5m2t&#10;JQlSS60Z/3zeR0bXzzX03nXo7wsx/75XeG7jwBgYr1ujQ2RZ20rhZkv9PZU/i935hOrbsiUb6Ajw&#10;2m2AzRYTts3tjVt5ftP1nXA8kFbu5LI68gRfDd4Yp1ju/m49MslNDGOtRbaExUYIdFVhrdtjXG6i&#10;Js9z8jxryQBUfz/k90H376IomEwm5HnO5dXVhtixJR5y55Vu53KDsQaJpchzrLHts0rKstycyJFY&#10;PEXk65NtdX2zHVtbMpXR1A2LxRVPnj1henDAtJiSSYERFovZOkSM3ZAOiBbgjhQ0dcNX33zNJ3/4&#10;jJdfvsfxfIoVOAC9as9QY6NzLenDec/cgYxTudbYXUz3vLGcWZjf2nffkgIUd3N7k4MZVjPvrGtX&#10;6M+G45UCqsfilJjPHPNnh8DisRxQ2N++D53yiX0CvyGS41j7UvmVfYQPfrtDIrHrxBnXuQ/vPqoj&#10;oZCyJWkZuOvdR34e/heSCQy1M8yzpO6uhny7obuD2Of/kDqD2F18Kg6LkZeHxEix2MufkymA9ve5&#10;W0oB71M1DOEYxvIaXTv9uZwCoYfkIF3eINZvQwSm+4huUq+NkWz7+6pPipfyVUJSv9FGG2200UYb&#10;bbTRRhtttNFGG21jIwB+tNFGG2200UYbbbTRRhvtB9p1VL9j7wkvL/cp96YAHaFCWwegHAJChgzw&#10;MQWfVOFBCryTAgPvUw4bUvCN9WuqAN//vn1K7ikF5hQ4Mey3sLDBGEPTNDvv2VcsEAPQp4o8fHBu&#10;qLT7/7P3pk+SJEeW388O94jIqyrr6EZ3Na7GYDCzcyw5y0O4S/LvJ0XIHZE9MBigB0fj6K4jK++I&#10;cHc7+MHcPSwszTyiMfy06wqBdFZmhJ9maqpq+t7LveNcU0NJPS/XGFAal7n3PdW8Xmr0iJn60+sr&#10;q1PKbFNK3NyUNuqkz6I0zo5pJJhSgZhqQok/P9x3/JxL76ikPlYaRznSgvg5lYDiqQqkEL7o18J1&#10;S4Yu8CmAcq4BZQoAeIzfLIH7c+9n6p2m1zHl83JNQ4fIFKbmVPr3uHm8RDyQ++5Ug01uXE0pTZbu&#10;Jdekk/NXxzQ6ls6fW+OmmonSsVUiIimte6kvKI31kmJ3aZ3JkXnk5nV8nKHZafh/DCBIlQIHNa8B&#10;NHp7e8evvvo168eG8+cvEAOYwTqUVr0ylwvqxFJRVTVd19EZy83tPb/5ze+4uvrAH37/e5yzaKlH&#10;IGrcSOajruaUUENKuUcaUfLnHo/ruvB5qQMwQcK22bLerlGVYr25Y1lVXD2/YrP5jJXWVP3xpawQ&#10;TiDQWCOwFrReoCqJ7bo9RcdB7dH0wFJrA8i663oVOynQSsUd4uPPpYbQ0r+PIbMZjhc36A3zfRyb&#10;/WW0bTMqR+6ARzYorxH+H5RtJQEH2AP0R3U/z3JZs1qdcHp6ynr9SNM0LBbL/jh943z/fyV7oJAX&#10;COegV/t+dnGBlhLhB2CPwFkbwE/W0zUNj9fXbG5uaNePaO+odM3ZKiixf7i55ur2modty0PT8dvf&#10;/AsXl5f85C9/irUC0Y9v0SsK0oPr8R7bNXiCoqITEqSksb2qupCj8uizZ885Ozvnbv2Brmt5eHBY&#10;a2i7NoyZ/rNK98rAUrDtOu7XHmUNQihWyxOsdwgJ1lh0pVjUFeAwtuuBvA4vBUJqkBJvHfWipl4t&#10;cEDXdTRSYKzHGAvCF0kvpgB+cRP0VNw2ABXS+CqMrwBCGPxHrDC4O8+u4XgqvsiRKY3rFBRVkkoN&#10;oFnlqol4cir+jBtFU4KgQ7HxVMxxCASZfV5HEc2IESxVAig471GyB1MJvpOaW5pLuRJxD3nCmGHN&#10;SWPF8T4z8W28ho0qbuzylAGMnI2r+p+7zuAJudPFs3PqesFqdcr5+QmLusKaDq01UqkAbnRuBPUT&#10;jT9jgw9zztO2hruHNd9++477+0euPn6ktR2rkxWdadCVRlWSbbPGyaAAb0xHXdfjmBpIMKSSrDdr&#10;qrpGac3FxTOqumansPl0fqfNzbkYIqcEn1MPy43f4e/GmKLaXqpwNgCs4vw3PEJRjKVKCng5vzCM&#10;n9LYnMrJj62v5HxSevwceVicM+fW7lzMV85NRNF/H8oZp3KKQzH0sTnNVA51CDDyXfL70j1M5WyH&#10;8rTctUz55BzhVG6c7O4jX5dIFRLTWtEuZndH5RbpvZfAdcesuVO5a/h/ANCPn/d+BLBKJfA42rbh&#10;pm151Aqw3D8+8tK+QMigREsP3G+7Do8fAd6uj51Kdc2U3LBtW25v7zk9fY5zjm3bUHlFVUmkDGu2&#10;1hopFdaa0QcNYPoQCyjwEukFkg5dVSyXSxarJdV6Q9eZUV04rAMeXWuU9rRNk1Ujtdb24Hs15tix&#10;v8rVIFP/ufcOx7whedcMQOj8nM2tu+P8EETvk7185Knf6B+ViImQ5A6gmryjwd+nc0JKiQNMZ4Ii&#10;spK7+BAfwOX9OOs6MwLph+WiFPvl1FTz8zas+1W1wlrL6ek5n3/+Gf/m3/yM8/MLOuN6hfge2Dsx&#10;T4NgfT9O+zjLdIFMwfcg7c/fvGG1XHFzc4NSilcvXiKE4O3bb7h7fKTbbDDmke16g8AF0rRKh3xR&#10;a16+eM3rTz5BaYkxA8nCQCTQ12i1RnrL2fkZf/HXf833/s//g9OTBQ831/z2q1/yi//6X/DbLaIL&#10;JGx1teTTT77Hz/7ip7x+/RqL4+72hm7b8urFM2zX8Ouv/oW7myueX16yWnzK7d0d/+m//By84PTk&#10;FC0113cPfPvuCr1ccl7XOCnY3N3x7de/43S15Cd/8RMEZwi9wDuPaS2yJ01wxuCMoXNdIA4zFmcd&#10;bdvRGRP+2zRsHh/DmPEhDlN7ADo/xrAxsWlcJ9j3k4frRSmILc55pnznXo1OTp+ntIcwzJu4RiOi&#10;2Z0DGg951lSdNSXmiX8u1a7iWDuOZYYY2yOyIN3S3lFOMVzuxfoTOZP3gWwi+X0M4M+9n5igqm0b&#10;tFb9fasQ2zvXg+Aruq57AtD13lNV1d453r17x3a7papU/56CY5RSsDpZsVqsUKpGSYMQEl3pfq3c&#10;3wcKoHOXBUfHudHw83AdQ60uFzuFGovFdB0319c8f/6C6kWNd2GJ6xevvfx3v8Y+ADMlD/f3/Opf&#10;fskXb77H//A3fzPWTBRPCaxy4zJ9/3vEZgXy0JyvzeWaxxIvHQJG58imS/ntoZgwnku5a5wiPI1z&#10;1kN+JhfXT8XmJcLtmEShFEem95LuKaRK7Lm5mNt3KoFsS7F6SogQK4qnedixoPI0XxvWGJ+pm5X2&#10;m6YIqKfqtIfeYYmg5Vgy7VKOcuwe91QeGJO9Tc2/dP8zrvNMkbPH62PVkwYdsw+Z1jKPmfelPfgc&#10;IUa67qSkF7k1fSo3G743kAUXyb8LJJq5+VN6h4cI0OM6RXwf6V7wcL2HcuTZZpttttlmm2222Wab&#10;bbbZZvvv0WYA/GyzzTbbbLPNNttss802259pU8z5peaA+LNTjRxTwMYpsHZOTS5VCy41B+yp9onD&#10;zd4lgHx8HanlwPxTjZJTzz53zBRkmDZDlJreSs8zBRTkmj1idbnSNX2XZ5S7nhj4nqrQpODSUuN9&#10;joAgPc8xzR1TIM8cY3/cUFgCBw+qLwFUGVR1PB4G9UwRmtWcdU+UsOLzpwq9Q2PioaavQ2DzGFyS&#10;UxApNSNMqRvkwBi5+ZVrrthvyg7KNrv77FtSo37HQ0reO7Aro5JpfB2DyhleTKqMp401cRNMrhnp&#10;GDWInJWAb6XmlOG/6dwZjpUq1acK3+l7OUa1MKcAHoMcpxpccr4+bQo95rkeo6p4LIgx9/fStefe&#10;19CAVWp0Kr33kq+JbVAELhHGlABZpUbA3PUPPngAT5QaNqd8ZgraLDU3x9eqhv/2jWht2/Lbr7/m&#10;T99+oF6co+SCrgtgaeEdSNBVTdcNIIMq+E7nWW+2/OEPf+Sbb77lT3/6lu1mG9TNepD9cH3DNbpI&#10;ATiOEYam4K7rWCwWe83L6Vh3NgC0Za9qqJRCSYFWkuu7B1rb0bRLLk5XXN9+5PHxnsvz59TVAoRC&#10;CIX1YJ1l02xHxd0AkhZBHZCgCChkAMYMzXHW7tSWnfe4HrxAAnbxGbXbEjlDEcgSXO7YnCiEoO06&#10;7BMQ8tNYsZKeZruhbbcoCd6Zfd/s9v102mwvhURrzWK5YLmswTvadstqeRJU202LFxJrLN4F1XUz&#10;AI+EGgGlSiguzs9ZVDVtZ8A5tKhwzmJag+gMDzc3rG+ucE0DXcvqZMXZyQneOq6vb7l/fGDdtLSd&#10;xTnP73/3O/RiyYtXL3n27BnOGBCC7XY7kgcJAUKJXgUVgia8ABVUzpx3dL4HfjrHYrHg/Pyc7o/f&#10;4KxBaTU+27qukUL0IBjQlaZpLI11qKZlpQS6fwe1rkA4hFfUdb1TsLOWrrNYH3RGnTCARHioFoqq&#10;rhAezKJi/Sgw3tE5S6XlEzDrAE6Xchcv7vsi+SSGGvxkbp0ZlSej2GqnDLRrVo4JLdLjFX1UJh5M&#10;fZ0Z4zRV9N1TMU3OL04dIwcyHu7xWOW1Y3K5qfyipJLsnR/xPLlG/fD9ATy2iycGHxGbdQ4l5JP8&#10;pRR77PmvJ+NDEMvVuh48Hr/g2J+0bcso9phZb40xvWKly4KMU6Bd+o6l1iPwfXduwXK54s2bN3z2&#10;2WdUukaq4KOsUoheaVRp2QPzXK9MzB7QP4z1ANp63DS8f/+Bj9c33NzecXN3j3U+4E2cQHqJkJIv&#10;fvAD7h8fcMZgrWWz2QBwenpKXdeYfu348OEjAI+Pa87PzlBK9fMqxBw7IPq+KtmoHJoAzOO4IyZx&#10;SMf11PstkWWk+WE6d+KYTUpFTlUVjm+kLhFJ5eKpkjLdd7GpuZ5T14vBWVPq9CU12jxQ4jAgYirP&#10;PCZWLPmmY9Ry0/pACn7JKUoeS0Aydf1T5CGHVOun7nsKrJIjxiqDVkJ0luZO6XMoKQUKoXDOPMkV&#10;S3n8VF0sB9qfuudc7soYbYonZFPeO4Tc1f2sdUgpqLTm4WHNpmlYNA3GdNze3dG0Lc2m4XS1DFrW&#10;zlHXqo9L8qClOB8I55HcXD9wedlQL0xQ+7UCWCAVe4Sb1g6gQgcyxK5KKqSXARwPrBaKToG1hnq5&#10;ZLla4twGYy1qICqRGu9ABgTyCO6J16T0uaYxQ0oEGvvULBFRPGwHHp+ekAVRrvGV1nMpZaRCPOQQ&#10;bny3w3vcG5/9qQblaeu6fZ+fAQal5EG767ODsPM4fkQiYj+sNQOhWkycUgKXlUhFxnxF7UglFosV&#10;z54952/+5q/5wQ+/wHnPZrulsx6UCorWMuSn4d26vbWMnkRsyFetMwEQj0RIwWKx4PLykmfPntE2&#10;LdYYTlYnXF1dYWxYv5umwdkQl1W66ud+AKE+e/aczz57g9JVHxc4glR2iLOU0lSVRGtFpSSfvnrN&#10;2d/9PbXWtLZjfXfH+YtXLC+e81//8T9i7x9YeXj14iX/5q/+ii/efMbp6Ypvv/0Dm8dHLs8vqITi&#10;l7/6F26uPrBcVNSVpOsa/t//+J/58OEKtTzDGMf95p5v3l+xODnl5PyUzlmMczhreby95Y+/+w2r&#10;RcWb7/+Q1ZlGosHaoBru+9zcO7aP6/AspaRpm0B6YC1d2+Bsh3OGutbgPV3XAnLMAQa/Gtd34npH&#10;6jtCDaA6uJ7t+0hfrD0eszbGPjpXz8+BX+M6hhIyWz93zuEJ8XNd16Oqe65OWIotYvKg/flmnxAJ&#10;PKmBJmQDOf+SPouBDERKORLF+V51XJAhGfUD0d7+s7T9XBgU4FNwuY986vBznDMOoPohhh7+tlwu&#10;+7iN8fhVFcbLdrvl+uYGG+W2WoU4vOp5DU/PTrg4P6euamqlUXqLc6F+NBB17Z6NwNr9tTsFCmcJ&#10;YDJrYWxKKWzX0QAfP3zg1cvXVMuarmvH9zYoXg/HoydSkVKgpERUNVYZrq+v+a//9HO++OxTPv/k&#10;dU9YKDD4yXpnnCfsk1+5J7XuHClUiaQorX3lxl9p3Yvz3inwcUoWll5DWoOdIiOP9+cOESqNY3eC&#10;TKC0TziVr6fvJqewPbX3kSNGO4aUM3edce44VVdP9ylyxxyeVfy+pkitSs9uFxva4n5Veg0l0uUc&#10;gXRKanRMberYff+S6viTda9QMz6UV6fXFs+3YR6UwPDpeeJ8+Nh7i4mjcvWMeA3dq/tncqVj8/v0&#10;mmLwe5x7pD7h2By55Gum9sKOGYul9SIXC+T2d4d1NfWNwzNNFeJLPQ2zzTbbbLPNNttss80222yz&#10;zfbfq80A+Nlmm2222WabbbbZZptttj/TptjQ08bKY5qY488Nn00Z3IFRLTZVEM5dV67ZpXT9QwPS&#10;ISX39Ps55eps41vy3ZzixPDvElB+6pnlwP4p8Dptcittfuc2q9Pfl1SLUyWpuDGj1Ax+qCEiPVbu&#10;ueW+MzDnp+9rinzgUBPB1Pdii0Ex6bsZVLnSJhvvPc6EJtfQDNA3UUjbN/w+fdYl4oa0yTw0y4aG&#10;5Rh0ll5/Sb1iSgkgHROl35caT6b8SXy+FBQnxNAk7XDeJSpkhGa54d/RM5NCjM3y4fjR2GbX0BgU&#10;cgRSPAXMDOcYGh9L4zq+hxJ4LfWdJTWFXHNqbh7lmudiYG/u+znfc2g+TDW3p41uOQXQ3HFy/nVq&#10;nZj6fap2l7O0gabUVDjlC0rv+pBCUUm9qvRMSpYCF3Jr2NQ9HOPzhudYUiLN+ZNSk9MUSC19n1JI&#10;lAoNxcYavn33jl/++tdIWVPVy6ACRmiclSoo2FZVRV1XY8N5s21Yrze8e/eBj1fXvH37lvubu6DC&#10;JfZ9TGiQdgEQnwGPpaqqXa/uXtcLrA3K63FTt/c9QYH3aCWRUlDXC6SUbNaPqEVF27Z0dVCHbE1o&#10;Jg8gAwCHB7btBuu6vnHf4nw/tgfV7eDcoxjJjcqG4EOjd8Y3lMabzIBiUwBzOs8HIEnXdbvjZHz+&#10;qORrDRAaotfrRz5+vMKLoHqoAGN2oMQYkDSA8bzzKBkAREpKVvUC3SuWKgTSO7zpAihCSlzfXCe8&#10;75+ux2EQ3qNEiBWWywUnpydsrj6Gc/aKTM4YNne33F9/pHu4B+9YaM2zszPqqqbrOh43Gx7XWzpj&#10;x8Z213R89YtfcHpxwX/49/8eIRUO0FKA7okJnIVhDnuPcyboULqYaAO6tsNZjzWG1WoVwAmVoqrr&#10;ME90D9zyHqEcvm+gV0rhnYFBIcw5al0htMLYDqU0SgWAh/OhEdd5Px5PCkHXBTXRqqrQUgXwvPWs&#10;l1sas8WLPChUCIn3pldoLzVY+xFctA/U9COJjZRDo61K/M5T8KqUgRBhADtkfQt5uGsaQ6f+Wfdk&#10;EnvHTZTCR7CZcztwVSZujCF2e+sCOXIxH105PcFHOS47RsWNPtaRU2qRggKIdwd6E5n5nYst40bl&#10;GPisVEChuV4dMO+XfJHQaL+xXSIJRCADrE4KgXEWElDEkDu6KCbG748NwRDjufEVP1GUpf97D/QP&#10;vnN3/fFYMZ3Be1gslrx48Ywf//jHnKxOWCyWLJeBvGJYe7x3OGcRwiN9IDxx3iGkGq/NWIt3kq5z&#10;3N89cPXxhg8frvj1r39NtVqCV9R6gWkNSlVoveD+4QFjO/AeLRV4z+nZGd47Nps11jm8g+VyycPD&#10;A4+Pj+hKB1COsRjTjf5zILEwPZh+l/PIg3lVStCViwvj55cqzA+EV/TPPyjePs2Zn/6b6F0OfsaP&#10;3y3F3FPEQem6GN/jn9ugfYxydglYMSjXTYHPSnl6rnYSYgl5kDBJFOKGY+L4Q2R5h0iWcnl+nHuk&#10;/j2t3RwCEU7lESXyt3T8pMDk71IjK4GJpuoSuTVtfw2Oj89IsBTnu8H3lUnRBvDFVC3gGKK7NC8o&#10;kRcM637s+4USWNONwFTv7OjftNRorVguFwgh2Gw3/XztgUfGsNl6xBCXGoOQEq1ltn41EOwM122M&#10;Yb3dcnN3x+n5OcKAR+J8hfASvEBXuveRwWfZnpRF9CBMISQ6UWaXSnJyetIrlUPTGLzwgRxFyig/&#10;0uDdQYXbXD0vJSXIzcEccV56vENEFzk/MI7JnrQm/HuIgAjkZD3Zi3c9QL1fD2LQbmy2kE8On00B&#10;gU/XHPbUhfd8vLM9eUogLhiynqHKdCiXHkBuWisEATR+dnbKz372U/7tv/07pJTcP67pjAep+uP6&#10;fm0TWUKmkNf152WYFwKHR0hFJcK5ALSq+vFuWZ2eIKTCA23bIZAsF0tWqzocXwlevnrBl19+ycXF&#10;RQDR2hAvVnqYJxapNFXV59xVRXWywmvF2loMAr9Y8fzzN/xQCByS3/7TL9Bdy6tPPuGT16+4OD+l&#10;7Vref3iPdwaJ5+vffc37d29x3mG2HQ9K8MtfPvLtn95Src6xQrHeNmy2LfVixer8DBRI79AyEEJ0&#10;neH26iPf/OFPnF88xwuFrJb9ewug7a6PWcJcDs/SmI6uazGdoWsCAL6ug++gJwXQvfI2vdJ6Sg6a&#10;jqk9IK736IJKbK6+snuvTNZbnvpaX6wHpXOiBGAbgd7OjORqMVhTaQ2Cvl5B8V5ydbWpc6b7FrFy&#10;734GIqP8b7cmxGQ9T+p0UQ09JcTK7RvRp5Zx3uK8x/q4nsqTPakxX+zJKcN97Ei0htozztF13bgn&#10;MObY/fd2ZIZhnLre9+E9noEoAGStWa2WnJ6ccHZ2ynK1QgqHkw80xtN0PVHJQMKo1A7U3+eq+wrs&#10;qujPXBRXpn/f1b483llub655++03fPGDH4U6nnc7wg4X6vYD+D3U5hVahTXYeUGzbXn77Tt+/vNf&#10;8OzsnPPVEufaQPzino6VnLJ2ul4dUkrOAXen6s6lOnGONDo9Xg7smYv702suxZW5vZYpEHdun6BU&#10;Vz72WZRIsUrx4SHC7Ni35sDIaZ44lWOU9oHHuDFDCBTvDU/tZeZIYUt7wof2wEt5VK52m3vnU/sy&#10;3yXHKamlp0QTpWd9aGwcyuPSXGkqT5sius6N/9y8zBEhDOMtl+PHnx+A6ilJcm7tKxHEHLPvF5PW&#10;5MgcSs+/9O+UMCGeR8NaMbVXk4v1S34oR8xcyjHS7+X8k+9jsNlmm2222WabbbbZZpttttlmm20G&#10;wM8222yzzTbbbLPNNttss/3ZlmuGnAJbpCzupWbhtFHSOUdVVXvM6lNKxyV1nnSDNm3aTT87pWgd&#10;fy5tQEkZyktg1uEYMVnAFBjgkApwCjIcjp825uU2oA81r5bUvlJQ+nfZ0J4CXE81z5SUxuK/x5vl&#10;h4CluYbckloO7Dd7TzWTxOMxfV5xI3UMBHJu1xzmEaEJVqlRzFIgnjQ8pKra+/cnR+BZaKS1w8HH&#10;5rdjQOmlBpIp1YncvM/9LqcInZuDKZBhfM8+qFuGHsgBxG5Dc7nvG6gHn9E32gnhe3Br0pCNAK/2&#10;gE6hYVLuzc3d8yY7DkpqB8eA01KlthJgdbieeJ5NNaikPndKqeEYQEXJH+bm0/BzqfmspJyT3v9U&#10;Y//wHGLA8kB+caxKxHcF2hwi7ig9lxzgPaeulVOhKa0Ff47a5KGGvty9lPxBOp9zRB0xkP7Qejb6&#10;SCWx3tF5w9XdHf/pF79gbTwXZydUWlNpTWd6wLVQKF2h+2ZgZwyPj1va1nBz+8C7Dze8ffeBj+8/&#10;4q0NDbk4lFR767jWwzX2Csa9ipfI3CfQg201gzLe0DA5jiUvxsbmerEEIbj6eIU1hkpLpBNY06Iq&#10;jUMiZQ0uAFy9DODNoP7uIiIUUEG2Hj/GHDLyScl8G3rihQgNzx6cCyrhKiFp2Vdm3B8rSqk94LDW&#10;iq7rAmmIVLhI0SxeG540GUqPEJ5KV2AttjPcP9yz6RpWS423+2CYXgSPAawYgOmeSmsWuqLSOgBm&#10;/M4nNs0W7wWLhQTrwzGlH59hEJS0oalc0pMqLDg9PeXDxyvUQgfl07ajebhje3+L7RpsPxZevHxN&#10;vagwTcNms2G9fsRZj3cCY/p3JhRd0/Crn/+c5+cX/P3f/30P5HEIaVEEchVrbQDuWhuArwiMlUG9&#10;2VusNVjrMZ3FGsvZyQlagqoqFvUykOWIoNBsjRmBQFJV4R20XXiOUowgHmcdrieJccbhXPiedQZZ&#10;1aiqRiCwzlNVgkpqFpWmUhrvBVJpFssF9XZLY4Jq/AA8HwClY+QiwvgMw0hEwFMb+Qm3p/YT+5Bd&#10;Y314b+HfDmu7CGy770tT4OwYp49+D6TYqQl6KDeq918Q/Xzx3vfANTGq+e1iEj+q/u2mXeGY5AlK&#10;JBJErLzMGOOkcekUQDaN1Xx07wFMt1NT3TWSxutSAKZ7QU8oFDXxRseP1/cceMIYhxBPQQoCgbPx&#10;8zoC5wAAIABJREFU3HbBJ45AjKCMG+71aWNzrPAXVGoDKcZyFUgpjDHUdY1yKpAGePaAi7u1Joq8&#10;hYgIQETkT8vK2OGPclSLxIkQwyOCKiseJQO5ilYVy8WC73/xfVaLJatFzclqEQA9whO+GYgssA4p&#10;wQuHFbqfQx6pBM4F8L5tfVjjbu65urrhN7/5mqpesaxqOuHQdUXTbFCVRki4vblBqPCe9HJFXQfg&#10;PUJRVZrtQ/BjTWfonKcxHcZ2CO8Q/djw0VyMl+6BrCOQR5XzgTRfnWr8Tt/3/lgeQPCBTiJMO1E8&#10;//61+D1F6UENs6RoHoPFY8BJjkgqjHmTJZr6c+stuRgsRzBUqrtMxd4lIPYufvfJ82IylzgmdpzK&#10;O3L1htJzydUgUsW81M/mSE6+q8r8ofi6VJuZyqFz8yOuG0yRak2psg6/38+hd/5uNx7cOId2IIud&#10;QncK7ogVCtN8Jl53c4DPUp5ZmoP08Yvvnc6ATwz+OtyLVJJKV+M6tKxrpBesliuWiyVKhjhcKcVm&#10;u6brOrSuaK0J+WK/fhDV8Upkc/G4aTvD7e0NL19eIuUKqSucd1RC96vc7jlIKZFe9fHDsPQEIKNG&#10;0HaWtutC3LVYcH5xgfSCj9d32EG9elBeZ0cOFSsMl1Q4B+B+TCSaKtrnlOKncsO0xlFSYk4VZneB&#10;iO9JzCTOmpF8cIrIrVSjnar9HiL3k1IifIhJYxA8iF0MJ8YIaUfE4I+rI+yA+6qvaQs++fQF/+5/&#10;+h85vzjHGIfSFZ3rRnVkCOrNMdlL+l5FT5LmCbnHELeJ/i9D3DLE3lIpdKVZrlYjiUJdL9BV1a+b&#10;ji++/4af/OQvefXqdaivCXB+qCfSE7lp6koHULhWVHWFw/Ow3dJZi5ACrRRCVlx++jlaaE4WK+7e&#10;v+UvfvRDPvn0NU7AH37/NW+//YZaQLt55I9//DqQUqy3qEpiOsvbdx9Ar7BCs25aHjdbnJc8f3GJ&#10;kJ7GNFSVwhiPNZ5aL/EW3n37luXpOV8uVojOUS+CwnZnOpq2DTmCEHTG0nYNTbMN63bX0TQNWinO&#10;Tlacnp1SVxprXbYOlNaZUsDjzodT9Cu59Sb8XebZusir4w7zKgdynYoR9v7m90lGBTuyv53PBpfk&#10;FsMYz6kpl649BYnmYoWURFMI0fP9iSh+H3yRZyA3eUJG3NcFB1D5ECKK5LrG+htiVJoXQrBtmqCm&#10;Xlj7pZQwAcAeXuRAihjnqkII2rZFSjmSCFpraZrmKRGLGOkx0FojhWS5XLBc1tTLGqlDrm0RNMax&#10;beP1Quz77SiujeOMtA495WP3Y6tALuOdo9k2/Onbb1idnXP5/BIlNcZ2gbjL72pZYb8DArY/5ErO&#10;OoyF6+tbfv3b3/EXX37JxQ9/gFQV3tmxfjVVi54CYpZq2SmQ+hiy43QMpHMvrnuWVJEP1cLja0/H&#10;dvquUlLwY8D7OdLa0t5dqQY8FT/n9iemSD1KxCBpnbwUv5fyuDgujfeuBrKyWI06rR+ViH5TX5W+&#10;79ivHPLjJZ+ei4vj+4rJ1tKxNczt0rhIfUIM9i7F4mmMWBorw9hMfUtpbcjVBAaCgpjULSV9yI3P&#10;GICei9Fy132IsCH3LnN1gqk96Nx8To+dqr3HYyHNR3K516G4IiZPz91LTnV+irSuRN5Qep7pM5ry&#10;USUCCe89zh5HFD3bbLPNNttss80222yzzTbbbP+t2wyAn2222WabbbbZZpttttlm+1dYruEgp7qe&#10;axg5BLiLN4GHZoSSKlQOoD3V9DFs/paUGJ6qZJWZ5YcN9tzmdkk9O76O9DPpJvMxoMzce0mfZXzu&#10;GHQfv5OhSSI999T5S00hQxNICQycHmNqfOUahkr3HIOIc03XKYt/DoRRUujOjeES8DdWAU4Z/4fP&#10;pA0exhjc2Ni2GyNCBEBMaDyV2euN3+Hu3gJwwQ0NtKNmlRtVoY5Rii6NrXjclxo8jhkvOeWy9L7S&#10;+VQ6ZwDn7JR+jlH0Hp+XF0/kTHONGYfUweP5nX7nGPWP3LFLjXDpuYYx8LTxMt+skmukOTQPD4GV&#10;4u/kCA6m7u8YBfTcNQyg22PVMErjNL3HHOFKSYnnmHOV7ikFIaQN0oeICKZIRdLvTL3jvNpi/h2l&#10;584BeLTWdF33BBiZ+uC0aXQczzgcns225auvfs3VhxvOLi5ZLBZIEZSepQ7q14vFgtOTU6RSOOPo&#10;WktrLFc3N7z/cMWHD+/405/+SNdsd4pTSeNorqkyN+Z8tM61bYtSjsViiRAE8L1zNE0z3nNd15ye&#10;nqKUYr1e938LcYhWSyqtUQKEdUHVsVcKB4UQHmMsxji8CwBmZw3OWbTSe/HMuI5kxk6q+Jh731OK&#10;OeP99+9nuVz2JBMbttstwru9NWiq8VAMwGMVhOu7znJ398Bms0VcXPTN4Tbxd71amfcIFNZbtFKs&#10;VstRNTuA990I1BBdG0AnVRUAxQOAQUTgFu/xPlyvkoLTk1O0VCjr6NqW7cMD3cMajcR1Fm8ML16+&#10;4PRkielaHjdrNs2mB80ITE8I4IHOBDX3248f+H/+7/+L87Mzfvqzv6QxQGfw2AAqtY7O2l5JPagy&#10;OifxXgI2NHzboN7orOPF5SV1XbHebjHG0TQttieLGkDow7vtjEF4MNbR9cQvQoF1BuM8Wkqst2Hd&#10;VBIpNVoppBRsmpbWGE5OTrk4u0BpSWd7QgipWK1OELe3vTK6xTmLlDuwRwB8yBGAE96LLzY8D42u&#10;QojxXoaxp7XGGDeO72MIiNK8JI7/pRQ458c5umuu3Qck+gQcn8t7Sk286RwqqWztxUPeBSVwUt+b&#10;b0aeildzMer4O/zBtflJM7/P3+/gd8rNr3lQSPyn4Zlb53CAVgG0npIN5RT+0twDggr20Bhu3A7g&#10;WQI/TJECxcd+SjaQy9f6fxPlj1LifYeuNW+++JyXr15SVfVIKuKcRWmFdXYEgXjvMbYHqAg/rjvW&#10;hDjXOU/TGK6ubri9veP9u/e9WqsLz05K6qpm/fgQiFikRMiwZi6XCxb1Auccm82G5XLJ5eULrPN8&#10;vLruQZgGvGfRg0a9h7oHEKWxV5rbT8V7KTFOLkdK32eaqw7X45w/Shlu/3fTsWoMAkjz5YFYKY2f&#10;czFdCgb7rpYDDWdzlwhYkPquUm0kJlka3mEOvDP4xDD3GIlNDoHFc+fPgU5LueMhorlj4upDoNkp&#10;YMIhEMExwP/cc1BKPcmLUpKSKUX5mDSvBPDfH7OiSAw4vNfcOrMbR3IHus7c51CzmnoHubpWLqfP&#10;jevkaOOCISPwUhCSleANWofYpdIVzjikVEghEYS4ulIVTli61tB1bQD9Rm48KMpLnLPZNXunVB7N&#10;U2t4fHjg7dtvefPmc6qFwlqD01UgzAGkVNS1CnG7AO/6uB03KvMGGj4f1OBlDTiwHrtactoaNk0b&#10;CHa861XknxI+pKCuQ2qgMXln6gNTlegp31r63JTS9W68UiRIiMHyw3rq+xjBR0QARR9BWVX16bX0&#10;z8TbHgyueoDm09x2VHYWsugjRuJWvyNhDGr3nsvLS/7dP/wDP/rRD/De0zQdrSEQiQ33JegBqrK8&#10;jvWXPRx/XAv7epbUGvwO+IsQYCSL5RKlFVUdYpCB+O373/+CL7/8Ca9everHZyCcCESQg1J1D4Bf&#10;aLTa5RvOe8xI5OkxzuBtqGucvXjJT5dL2H7J82XFSaX5+OEb/viHP7B5fEQtK9ZNizFbrDH9fBDc&#10;3D3QtQ6pFmw6y3rb4oXkxavXLLSis13IZ7zAdG2vJB3iUbNu+PVXv6ZenfHpmzeYoT7mg3p2Y7oA&#10;hjaOrmtothucCXmMs5bOOarlgroK973dGpaDr+1BvrF68DDeB8KYwV+JkcEqxHkpocLkOoOPYsz9&#10;mPNJTD/EqGoXr/ueimmcCyL4TjGAtYXAOz+SIfj+fwPJlRThefnAhhXtv0zXPHN+YfC1Pomfh6Ed&#10;nttAoNTH64g9EOXOJ4i9GHsgdImXiThuk2pH7LdHPovfrQFp7kR4NoMvdd5hnQ3rSYaQdPBN+Tho&#10;d79hXu37oOF6UuBttr7vPVJppAo0F1JJpNYslkuqOuTi1liMc3QmAMnxEtjt81RVTdcZjDGoPs9O&#10;SVVzex1HE216UFJiuo6PH69YLRZUVR1G16Dc63fvHALZglIK2++hVFQ025Zvvn3Lr37zGz55/ZpV&#10;VQXSSukQaawaLuYJ0DzN5XJrTCmnLwGr43goB9Ae/G0J/J2SZk/VBXKkwbnzlkgvSjWBweI8bOrc&#10;uVrzIfB2TFIXz5VD+8ml51rKMcZxS96txgRmcSwdxx0p0DYlOpsCW+eefUyGmo2xev8r+sV8+O9Q&#10;cyqRwufIg3cEO/vPN64FTsXpOeD21PfSffLc2C7tgZaIknP7CCn5R6jdySyI/hhy8nSMpbWDkh8o&#10;5S/D9Zg+Zin5jRT0Xaod5uZtbr8+3us+VP8s+e1hrUlB6Dny8UNEfscSRKTXNEl4dig2SmqLs802&#10;22yzzTbbbLPNNttss83237PNAPjZZpttttlmm2222Wabbbb/HywG8x4CM8NTxeicEhewB5jLqUDn&#10;gB+pGnYOGBg3QKXXNvx7sNLm9LARn4J303uILcfmX2oUmFI/OgRKL1naTJEC8OMmvuF6p+7pUGN6&#10;7v2Wmo0ONZsfqxhcUopIN9yn3nnp3nLjdGr8xc+vBKhNm28GdTO710wRmsWEF3vEDfG1DqCE/edk&#10;xzGqlNrvoRT5Z1l6JjnG/hQomgPk5kAQU34hnafxuIz9jC80uYXn1x97AGsmZATgcHufi56J33/X&#10;OeWPkv8qjZljSAXSRpapcV9S2kif4RSAtzRnD83rQw1G34XgoqQ2eei7KXii5L8Onf/Q9f855COl&#10;a801YZbmQckfHfresfc59Y5y6hwpqKr0znK+dVCyGnxZSkASr/M5JVXjAvD769//kT/8/k9cPLtE&#10;V0u8B12FxnutNFVdcXp6SqU1wgs60/G4bXl4XPP+/Qc+XF3xL7/6Jfe3N0jVAzllpCw9QUyQa0rd&#10;U2MRgrqqWC2WyNMT6rpiu92OytL1YsHZ2RnWWq6vr1lv1gEEozXeWxbLBd/79BXf//xzfvDmDc8v&#10;ntE83mNdUHiXyvUgcQdIqqqidZYBqDSl8pOu5cN6UCIRipsNp0lNBKvTMwBaYxFtuwcOTQHKT372&#10;O7Vg7zzWOO7v73m4X+Nf7xrv/agS3hPDOD+qziml0XVNVQdwpjVBudFY24Okg0K8lBLhHMK7Xk0a&#10;3DBn+nvrOkMrBQLPy+eXXJyc8nB/Q/Nwj3ncILuOdttQIXj56pJXL1/gvWfdNjyuH9k0W6SXAdTk&#10;Pc6HhnvlPUppnO3o1g/853/8Rypd8dmbz6mrBabrgno7IpDfyDDm7QA48B7rDN6H5nvnHcZ0nJ+d&#10;8vLyktuvv8YYw2J5guzVJeN32zRNeHZSYbyj87Csarw1AbyBQGuFlhKHp6orvBBooVC1ZnmyQiiF&#10;UhoIAAJdVShZAR5ZKeq6xmxtULWPgK1VVT1ZM9McYIhN4lhUSomQCiE1Qg6qrAMAJyi1tv14ixtQ&#10;p3xr/HNKlDKA83bruhvJhqYUz3IN41N+PhfzZtW0noBFw/99rzSeEokcWn9iENve2hZ/zvnhNAOK&#10;oAd/uH4e7kLH+NhxXJsSFj1dG/ZVZgfAlvduPHC4PhXA3d4HXe+eoGIgJohzwaqq6LoO7z1VVY2q&#10;7vF9DyDO4T6lkln/lCNWShutY+X4tLFc7CnyxrClADpyzlMvaj777Hv8+Mc/4vRkRdWvYaHh3eG8&#10;2BGE4MfxGPBsuwZ+06uVd03H7d0jHz5cc319x+PjJoA8dRXWOWeRQmCalrqqWNQLhKpQlWa5XAYl&#10;+TaQZ6w3Gx7Xj2y3DVIKTldLbu/uUEJycX4RiDKwmIKi3VMgwHTcEQMQBlB5ibgit1btq82LJ0DG&#10;Ekhjd8n7IMUceV1JgS/NOXKxYgno8V3jxmPyiVx9JZdnluobT0kd9mOH8H25DzKbuO7csXLx4ZS/&#10;zoHjvwuBWPocc0DmXG2mBB6YUmDPkbPlcqo0L05z2lxNK5fz5upJ8X9TcJUQA8jYjgq5Q9L7dC3x&#10;KBUIh5wz4/qaG4MpkOPQOlmqFaR/K+XUEmDw5d4hcAgPzgnqusJuLXWl0BK0EKiqptIV3gkWiyUX&#10;58+QOISuOFmu2FRbvHXougpEQVLStA2L1TL7bHfvwu69Dwm07Yb3799x/uyc1eoEVCAiEVKF1VSq&#10;EbjemQZJFPcMz9B7cAaspVIKtVyhpcSYjmpbYb2n27Y4Ozw7D8LtoJWyB5jakNMI7/FRPhDHNFN5&#10;YOrfSuDBUk54KF8dP7sLQMKKKZ7O27Gm1rue8ZqdjwC7hWO74bOMSsdCCqx32dgu6KkL6GMe0+dL&#10;/SB7QjA5qDCPAPRcvcyHepNSCi8DUPXi7Jy//7u/43/9X/5nlFJsNlu2nUOqepePDiA46Mf5U1Xt&#10;8PceLDy+w6GOGADOXgQSDCnFmFMooah0jZIVVW2ptKKuNc/Pz/j8zRtevnqJMV2Iw4XrSZnC55XU&#10;aC3QlUJp2edYGoTCGIv3AikE0nk2zZbNdhsIsqSmPj1luawAx+3jI3989567hwfOT884rWG93oLr&#10;aJpHrPV0jWezsSi9pPWOh809nTG8fPGal5eXdM2G2glOlsvw/ERL4wzWWTaPHc3WQmP453/+FXqx&#10;5PzZBXVdY53DuPBuO2Notltst8WbLihPGwseVqsVKIlW1VibdT4QInhHTxgmM2NVBMBxD+L21o2g&#10;ealSwoV8zWp/TU7n6fDVPBGwiMf1MC/cyMqEwyMG8i/nd3Oj//teLCwZI1nfx6VDXTolcY39gnpS&#10;dx2yeJEHqA7PyMfzZyCAFTug/nhQP4Kpe9qWfZ8j+xhcyWytWkqJF34ErOfjGYeUAmt2eaZGY4wZ&#10;/ffemlsgr9kRBkTX2M/FEdCexGACnigx73yKR7jgV6w3rM6XeBkWeesM3kps1+GNxTs3rgcQSPmk&#10;qgItwpiD7YOhS7HkGFdM1KGDTxY4wJgOGljf3/Jwcc6LFy8QCOyQ8oUCTLjG3o87Ed6ZEB5vBdZ6&#10;rm8f+KdffcXr15/ysy+/ZFkrlK7C97zb1fv9fi0vBSOnQM9UBTyNq3JxTImQOd7DyZEZxXW63P6B&#10;yxAnxHW7Y0j2SjnDMfX+dG/1EMntof2CHGlTLp/K5QwlMrocYeL4HRkIWIZ1cy+/8aII3i8RCOYI&#10;wYd8dfhbeiytdZEQNlvjH8kIY8fOCIZPn3FMBJ8+z3S/MVfXT/frU6KeHKF96TmlYzb2EXGNJyVn&#10;ycWHcQ0urWmn8ymuZ5VA+IfmxtR+f/xs41pbKZ611o7kA6W6eY7MuzR/cmQZx9Qm0nOm9dY0rkjH&#10;dUyeMNzTMC6miJjj4+aISaeI4XLrR65uEdeH0j6Of83+3GyzzTbbbLPNNttss80222yz/bdkMwB+&#10;ttlmm2222WabbbbZZpvtz7TSRvuhz8eNvlPN84PFm7hpg9CUotiUmkMJ0BJfW/zv2EpNyGkjQkkV&#10;Pr6v3DlKihTpdZae7/BzSkqQXnduw3wAz6VEA6Xz5MZB+iyOUW3PqbHF9xEDMNPGnCnVivQZDw0q&#10;qcpK3HgRq+Kl9xk3hMTvOFWFzDWj55SG0+cAfYNh3yQ9NiTAXlPgE7CzHBqo+4aaCPjjcaEJE4vw&#10;ak/5c6oZIX2GT64zo3xRvL4DpAFTPiNtojqkPhIUgPsHCciMKrj3oRlxbMP0PPFlJSWM3JiYIg3Y&#10;U5HNAONK6oQ5gFxKWFECIewDv0RW5SI+d0wwkD77GNAYN8+XlCJzYzw9bgkokfqqHCgnp36Su6fc&#10;73OqtSWSkfiZ5xqJUhXH3D2VgANTTXHx+XINXuln4wbZQyD6EiFCCmjIfaek4pFTYcmR2KS+JG64&#10;yvmfcawh+HjzgX/+56/Q1ZJFHQC5UoDWEqUEUmmqakFVLRCERuqm7VhvNny8vuHt+7f86p//mZur&#10;K/AOT2je32tAngBrpDHL3hxwDovg/v4eZz1n56cYE57L6ekpjdZ0XcfHjx8xxtC2bd9UHRootQ4g&#10;4+9971N+9tO/4KdffsnJQvPRtEgrMP28G0CgWgdQsdYa3wO9c4rIaVPgpOpSYY1L58FwvGHMKa1R&#10;umK92WbHWEkdKBwzgB6986OC72az5eH+HmMs0gsqLfGuC4Dg5FrDe5MBuN51LJUK6snGopTE2gDe&#10;6ozpG6Q9vgd/BSB9+B1CRsqJlkoKTpcrKmB9c8Pm7g7ZGYS1aO959eqSZxcrrLVsu5bNZoMxNiio&#10;dbsmbnB4a6mlptYKvazQVc399TW//eornLN87/PPgnqkFDgvkSKoJ3ZtAO87Y7EWhHT4SF1dSEdd&#10;K16/esnXv/891WLJYrHA+t0zN8bsVL2k7IFDAi8kSIl3ARBXqYqFDuAOVVdcvHjBT//qr3j98gVS&#10;SdZdy83dHdfXt9zc3PaEFhKBCvGGFpycnLLt7pBe7s3teP0YwBDeD42ikqYxT/zWSGzQK2PvfKEc&#10;VeCH+xv+Hjee5kCNaWN3Gp8/bSTdqRynDfO5dTsHhI2Vv3Ix/VQD7DCCsmuZKIMrp2Kop3lRHrgp&#10;eqD9qJpKStIlJmP1Uo4wgBTSBty48Tle/4JK5wAjJxtzDN9ZLpd7fm/wq6tVmKdt2/ZARBniQSkm&#10;46lcLjMV6+1fkyRC8fVxucRZi/We55fP+NGXP+Ty+cV4rSFetzuFWwTWe5Snb+gPaJEwvVSvCK+w&#10;1vG43nB19ZH3V1f86Y/fYK1D66DQ6p2nqjTOerabLYuq7skGwvwZVN91XeOs65+TZ73e0HUtZ+dn&#10;VDrMsVpXOOv2eGIGFUuZUdT2XiBlXmkxVVTPxRBxPBKrk8e/H35nrcvmJbG69X4D/c6flOZiHH+m&#10;tYp0PEwpLP9r1N8P5biHYt1SnaM0R8WBGCj2UKXz5n43BSiKc+f0/eXIknJx9iEl+lLOMxBZHEM8&#10;lashlXK+Q/WwHPgkBZhN5cHHEF7l1FxzwJdczJbOv9IaeKj+MvVeDhGOTJEvpcq00BObeKiUDuq8&#10;PbHSoAaPgKqqAimPcHhjOD095e7ukbYxQQ3XGqTSOxDVBHBfyqDkPsQgtuuQaNrO8PHqlufPXqJU&#10;jVAOKYMitFLROO6JrLz3tG0byEycx5ourABa9wBBFdR7RSAhktJEY8Rnry2oeYc4qaWl7dfYEplX&#10;qS5RArLk8vSYgO5YworSsafW12w9NjPMnHMBpJkQPIzgMZHP8VLg1YhHQ+B9UG4Pwtl+BJ3LnuDG&#10;Z4hhrLU460D2isDOoSvFD3/8Bf/hf//fuHh2wWa7pe0CcDwQfBliDdsB/ixz82gIyfyTMHFUZB8U&#10;54dn4n0gBrs4v+D87BznbK8Qr7h8ecmzF5e4PvYQfleYHBTLhZQoHcBhSoZxKYTqzwFCKMDR2Y6m&#10;aXqFdYNTFisDaB4veNhseGha0Irz5xfIbjMCsbdth5QLHA6hKqSq2dzd0WwbPvnkM7788Ze0bcuD&#10;MVSLCqEEatuilKLuDDeP93SdCWRk1vD4+Mjt/S31skYiQp216xAItJBsncN0BmP73Ksf1/WiZtuZ&#10;MR72PhCzSSlHkPngI4f1JPhQMearoxL7xL5FroaTi1H3PofYe+379fFpQtc0L4m/WyKxmALFpnWy&#10;dC7tQN/Ta3Xu/oc47pAvmarF5vxWWneMwX9xLth2Xaiz4LF2XzF68LXOudGPx36mtF+Sxj25PZN4&#10;Hj+pCQto2jbE+cIFRfRhgHqFd4MP8lhrkGrnE320niul9kh1jTFFpea9fZLhXJl65gha7WtFpu14&#10;fHjg9vqG1WrFYrHsCSLY2/cYiBf23wcs6xrjLd9++5av/uUrXj+/5LPXL5BSoJUMZBVMk1YPz9xN&#10;kB2Uxk9pH2OwmOghXmdSdfHSuhorWqdzKCWzLO1FHALCT8WlJZXrUt3jEHnqVIyR+056jlwdId7D&#10;KAGajbX4zDgQhXFR2mPI7TWnMXVuTEztb+VyxNTvpAQIpf3weA8ynS+lmlQ8lnLEjkMdphRrfZeY&#10;LkcQXdrvLe3DxM+iRDq2F8/lCEQyexxpbjEVA6f7MKV5E/vu/RiAJzFxTkU9jauLdUHvs58txeUl&#10;X5DW0eL67GBa67EXoFQ/yBESTvWGTMX4pfw+5yue7KvJuR9nttlmm2222WabbbbZZpttttlgBsDP&#10;Nttss80222yzzTbbbLP92XaMInipUaGkmDYcI9cA9l1VbqcAJlMbzLlzlNQISteTY0E/1IxSagA7&#10;RtEy906mnnHOUpBQ2sw0pZZ46FnlnnnpvlJm/xSAcgyQOG3AyJ2v1FhYAvZONbeUCAZi0H4JWPuk&#10;GUMwqpOP6u8MashPwfk7MPvT5whJY2NmLjLxu5KSe268w64RLEdCUQLRHjPfjrnG+L2O6u5eFOfr&#10;FBFETh2mdD1p89jQQDjV5F9Sgi012KXXc4xvLt3b1LmmAHWl5qjcGMoRFZTeYanpPlXeyPmzeJwN&#10;Yy+nNrJ/PpK5M2rFPLmukmoN7BpF07Gfa7aKAV9xk1ZujqQNbod865Qq0RTZQO595+bB1JqYa6pK&#10;ryMFmuoeEJ671vi4A5HFetPy83/6JU3jODs/Q1cVVa3RUlFpTVVVCKWoqmps2DKd4fbhnnfvr/jd&#10;17/lj3/4PR/evcM7EwaADCpmMrNO5XxFqfkt9rNCwOPjmm27ZblcAAFw45yjaZoRqB7eqcS6jq7r&#10;qBcnLE6WPLt8zve//4bVasHjwx33D2ucFywXFUHYS4xKYc4H9XgxqLdN+NZhDMXKQXvvOjN34//m&#10;5qYUUGnNZrPl1SfPWG63bB8fEBKs25FlxCDoJ37E74CxQwN50zRc31xjraFeVEElrAcj8WTcih4I&#10;3XH/8IAXjroKyn5ShjXU9/N0s1kHwEaviGh7VeQAhHU9UYzFE0ClCy1pN2vahwdk1+G3WyoYBI0N&#10;AAAgAElEQVQt+OT1Ky6ePaOuKq5vb1k/rNmuN+AFWmqcsjhngjqos1R4TirNyWJFvVpgnOd2s+U3&#10;X33Fpmuoas3Fs2c4oDMW6yyddeM9hHt04BzWBWBGaBx3VFpz+eyc1WKBE7Bttr0SZE5hV4xKpKvT&#10;U9588Tnru2va9SNYj64qzs4v+Olf/RU/+PGPOHt2gaoUFs+lh0+do207Hh/X3N/ecn/3wMerazab&#10;NbKC84sTbu5uUUqNc3sAd8V+ckc6tAO+CsGeErzWmrqux67GYRyNDaU96cdisWCz2ewpL8XjOrce&#10;pOD3YU6limvO+YOxd86/5ohzSuQlU+t2OL7tFTvjv8u9Bu9j86CpWLzULHuokXsqhjyUk4lI5Uzt&#10;ATTDO9mBhQSdc2glIgCSf6JiG6vKD++3bdvRr0gpAxjDuZEQqZSLpPc1jOdBgSq3nsYkDYMa+XjP&#10;LhBQtZ2lWtT87d/+La8/fQXeIkZV1qAOL6SHHu8ghaDtbABw9urwEoXA4lwAyjdNy/XtA7f3d1zf&#10;XNOZLvg2KZBS0bSG5WKBQuCMCcdsWlStQIZ767ouELWYDt+TZ2ldcXt3g/MWayzO2l5F2fUKxbuG&#10;Z0sAnu6P3fJ4m1IdzAFpSoR2OwC93ztfKZ7cj6lkEQicA3wN778EID52/v1rai0lH3RMXaaUKx1T&#10;U/lzAPypcmCJ2Ctt4k/jmKk6wzH3mwPx5eLj3HWW6imles53fU4ltb4SkVUurj5EBjeAXkrg5vT+&#10;S3WkmKAiF6vn7qmkkFpaD6be4VTtbQQChcIJWsoA8rMB5C5qMM6x1Iq2bfB4FnXN1hm8gLpegJc0&#10;zTbErVqPeUEJBDisTQMIfo9sQCgeHtZcX98hqVCqQixUlGMO+ap+Ul8YFIS9UEilsEDbtBgLulqi&#10;dIMQ7ahAP2awbpfHDtda13W4Hu9xUeyfKpfmQNs5ldwSgU9MZDKAKadUVQ/Vk0v51xTRCIUxGH6c&#10;Vrr/LvVf73xQmR3z+PB76+xeLWyIFeKYUqgwqnStODlZ8A//8Pd877NPMLbDOod1Hi/0WJMYxhjD&#10;m/X72OHdc/LEYPkd0DgCJPWxI2qILcIPq+WSz773PZbLBca0AQD/6iVSK6z3gVALiUAi1e5epAr1&#10;FtkTWQ2kPyPAFk9nOjbrNU3b7uIy77BesvWezjq2XnB6+YJFBWdLxc2391jn6axHqQqpa7qmQVZL&#10;2s5wfX3NJ59+yk9+9ENOVwvuTMOz83O09jjfBRB/JXGPsN1sQ71UCISSbNsN9ze3nKyWaCS6qsAF&#10;kjRrDLYzvSK2wtoWrSu0rgJ5mAh5pHNRniBkIBft+YnwAoFipESIlXzFLo8djpdbu3I1whTcZyNC&#10;vF5MPZxT9GQNwkECLi7VPNP5m/qC3bWJJ74jB7qL691xvJQD/R3aO9h9xzPQyglBMfvJkYbGx1ss&#10;Fv07dNlzDfmp1nrvHkMOa0fgux1JmwaCszA2uq47WK8r1cSmCJNFqe5MUFlXUuNlqGdopXvCCon3&#10;IhBRiPAEhfBIscuzrDGo1YqTkxO6HuBfqsfFvm2MAaCoqP3k2r2n2Wz48P49pycn1C81SqtAsuEc&#10;ArmX3401C+dHX6alpmlafvvb3/Hq2SWXZ39HfXKCH3xOP/U8Auw0aW+OHDmO9dO5WFr3pmqyU/F2&#10;SgSakm7nYvwSUPtQLb9U/02vMUcGV6oDlNbi3M85AO2hPbSpGDK1eNwy1GIRI+nIzg/n32Mp9syR&#10;keT2kHKE3FP5QUpWPB1j5klp07E6RVYR7zGWQNC5fCDNx2LV+xxoPz3/jvBynzw55/9TIt8SWUT8&#10;mRJhSGlfLb7e3L5caZ7lCJJy7zUHrB/OOxKRZuZqun5O7f3n9plLpNSlXOlQnpfWQqf2Qoba25Av&#10;7GosKophy6R1h4D6wF4sXarTgJsbcmabbbbZZpttttlmm2222WabjRkAP9tss80222yzzTbbbLPN&#10;9q+y7wqQGP4+1RiZa4JIz3VsA3qpEaX0u/R6j1FYLJ23tHmd/pxT8M01QeeOVWKIz216H2qaTxtw&#10;cuCeuBkipzhw6Jkco5o2pdKca0qBaeb5kiJVDmSRNoKkjQYloGjaNDClXhYfd2gYHq+n13/cO6fz&#10;IHnSrD6+g14lOQfaDueIFCJEpExUaM47huwhvrdUpS9uOImb9A+N6dJcKY2XXDPm+A7G5ud9JYlU&#10;mTpuvMnde3o9ORBBTk1jamxPEQAcC645dL5DZBq57075wtx7zzUTpb7kkNJV7uep5rv0szmAbemZ&#10;j8eMmmUGtdvwc5gbxwL60veUA9sP1xKPsVyjUvy3KYWinJVUu6ZUM49Zx9NGrRwof6o5cGqsx41V&#10;qdpufI7ttuGf/umXfHh/w4sXr6gXC/RCj8rV+DCPF6sVVV3Tth2d6Vhv1tzd3/Ph4weurj7w7u1b&#10;TLPpPy8RETg2fe7D+xlAtalqVNzkHc8DZ11o8G/BWrPXUL3fZCsRoh/XPoB+VV1xdnHGYrng8fGR&#10;h8d7GmtQQuG8w9gW5+w4frUM6izS80Q5Km2wjMlW0jV2vK/oMwMQOfX/6dpoe6DHixcvqauK+5tr&#10;2m0DYh9gOszRJ2Omn39CCIQEYzuaZsv93R3GtKiTJcb2pAG94pgfv7Vrjh9A1rc3tyAEWlVINcRV&#10;Ao9Emo4lGqkD+Nr7AAYXPgAHnA/K8AiP6wwCh2tbfNchbQCjf/G9T6hrRbO5Y9vUbDYb7u/uMZ0N&#10;6ofG03ZtD0L1aAWr5YqX55cs1AKrJA/bhrPViq01/OarX7HZrvmrv/lbPvn000AAsG3wPYDWGRcU&#10;TKXEOhOAtM5hbAACCOGpq4qTkxXvr29wUoNU1FX9BCA8ICW8EKzOTnnzxRdcLH/Mw90NTdtxcXHB&#10;5YsXfPGDH7ExLY2zuNZgPXghqKoaqeHi4jnPLi6w1tBuDVcf3/Px+govBdum4+P1PXVd9SpIPihL&#10;9v8N2K4dkNh7h1JyXINjRbowbvYbZq21I6heSslisRh96/D/WAk+jtnicRurTjtn9lTmc3Foae2a&#10;UsWN14R0Du35x1LuxLBGsK+c6AU7Sc4/P1fbkUpMAxOfkraQVX6dIsuKnhwxSM95hwdqXe3eywgU&#10;SoAXHpQUeRXMPgbdV/gOvmyz2eyIR5QGIYKPtn4S0Jo+h6km4l2js0JK9SR/MMZgjaWuaz77/DMu&#10;nl2Ee9UBPCN7lVYfUP+oHig3AButtVjvej4n2c8thRSC65t7bm7uufp4xd39HZ3pqHoADwSlWTxo&#10;pZFITpYL6tMzGutRvTKytbYHBoU5adoAkDk7O2O7WbN+XHN6esrZ2enoi4e3KXo1yTxMJ5/7pWtn&#10;uj6lOcTeOpXJ68P3VZaoKhez7xrWBSCfKCzmagC5+OrYOO27gOVzeW+a703lGDklt2NqEylAI6fI&#10;mBKqlIjoSjHu1FybUuybeo9TJFvDurKvistk/eHpGJHZ53EMGD8d06XvxqRXcbN/7INjAMmh+tox&#10;5I5DjDesu1P+r5Rj597L4ItjQrJSDp2O6xwYwyWEf+l5B/8gpaRSGme7voISiKIeHh7ojKNeLVmt&#10;Flhr6boOpaBtW5qmxfWESA8PjxgTA0H3z7kjxnF7YEXnLKKvJxhrcZ1DqYqb6xtOV6eoSqIrhVIL&#10;nOsJTXp/5fu5VVXV3jpqDTghME2DEJLVahWuvWkxXYdtG4zxWAfOurF2JAjq3CGPDUQmMiISGsBi&#10;MSgnNz5SIGdpHMd1rCk/MqUmmh77kEprPCaNMaPSfdbXioEcgCfX6TIKoDnQXnpc5/p5KaLaRj+G&#10;wrvr62ERkY+UEiEF2+2G8+cXXD6/4LPPPkFKT7Nd0zQG4XUA+DoXQr0R8R7GSSCKytRCxNO4FEIN&#10;bAgwB0KqIU6uesKIk9NTtNZcPLvAGMvJyYLLV5eEVMOjdRVU6fEoEeKFqlIBDB8qlQgpe9KzFpBI&#10;KXDO0m4bNtttqLVJifAhhu9ch0dRIVicP6OuJbaW3H34E5u24/5xy+3dI15oOuNpO4cTlrdv33L5&#10;8iVfvPmMRaW4uXrP8mTJ6ekZzhke1wYhBW3T8fH2lm1r8LKiMwYhPMJYPt5c8/r1C9p2C8KjlcJ0&#10;HZvNhq4NSvVN2+Kco14sEWJHHGeMwRiLUjXWejosWgUiixgYDCGsHv2GEPuqxOxA3IdIGXLguvh3&#10;ufXaJyDQEsFPqvoeA3GfKqzKvVpWqX6T5g2HFF/355XbO/f+s/FPFNNza8qQA+bW5VydOl1L2rZ9&#10;kktYa+mMDUQiLspNfCC+yKmKl9SMY6D7UH+OSWqyMUK0RqbPTClNXVcgNAKPEgKtFbrqa06u9z2A&#10;Un3u6MOatd5sWJ2cUFUVq9WKh4eHXW2nH/NDPh2v66OPmQAujuOnJx7zPWlWs91yc33NyckJq9Uq&#10;frvh0jIkwlVVIZzDec/Wdtze3fO73/+Bv/zRDzldrQLYUkhs1/U+Mx9r5oC6aQ5bmovpNQ0knimh&#10;ae48MWi4BEQ+FBeneXguRyipox8ib473/dJ7GPemhpiqd2CC8v5DOrdysXcppo/rJen95vZPcnsY&#10;Usgncy/n90o5/jF5Sm4P9xhlb2PM3r5V/J3UB5Ri5lLsH/vc3B5yLsZOgdMl4ovcex7OFfu2Uo3k&#10;UH4cj8WpfejBf6bg+xKgOs0nSz5gGOfxe8kRFhzK49I95DSHKe2nTwkFTOWs8Z5MaT9uah86XrtS&#10;Aqz0Xce11ZQwfo8YpR/nwx7rVP2sROJwqEYR5x1hPKi5GWe22WabbbbZZpttttlmm2222ZgB8LPN&#10;Nttss80222yzzTbbbH+2HWpunmp+LDVO59QCDjURTzWN5IDSU5vzOaXh76qONqUKWXpuuWsqgU7T&#10;v+UaAXL/jz+fY/zPNdjn1PfSd1NqZM41gqeqG/HPuaa6XLNKqliRY9c/pEyS/j19LmlTnfd+BDIO&#10;TbelZpzhnuPGiqefdX2zlkMq6LE/CD+AniS+B4fRA9y9J6vYEHq1JfhBlYag9ioUQii8d8iMMuUU&#10;scTU+E+bMmKQQA5cOTXfD/mWtOFzeBdD80OuiWRsFpxQx479TdzAkzZuxddfur7hGDHgI9fwko7D&#10;nH/KnScGuMbXMwUOT6+7pKqRm4dT6n05hcz0XtJjpc83vccUuDsAIId3nWtGL/m20vjZ+SjbN5X3&#10;AIcRHDpC8yYbctI1bQAU5JQ5SmtD2lyU8zul302tPzlFl3Q9yvnzdI6kwKWUHCUHKM01ouXGTgx2&#10;Hd59GN8BDChwCC+QQtN2jl//5mu+/eYdJ6cnnJ6eUC9q9KLGWoMPKAGWyyUnqxWd6ZDCYU3LZvvI&#10;zfUVN1fv+fj+HY8310FBV/aqdQz+wY3N3WlTV06NNChX+ydNr0IIlFZBadfZoJQLI1hweD9SCKw1&#10;KN2DxHslx0pItBR41+Hw3N7f0lpY1RXOS7rOgxRIHQCS3kvado1CUtdLlNJY28RCiFkFnP6ie3Cl&#10;28EWJ1Sicv5/UEzfrB/5+jdfBRBl1+GR1D0gxfXHH4CSLhmTUlQjmKgzLShB0xpu79dsGsMlAiWC&#10;NpgXof02qBF6wO0AxEL176RCCsAZjA2gSKUUWkqECyDstjM9aEPgfN8s6yzSOTQKbcAaR9NsezXm&#10;Fte2vHx2Rq0868d7vNTcPqy5vbsLYPQe+NS1LdY7EIKFlpwtV7y6vKTWQYnZWBtUvYWgrhReVLz/&#10;4x953Kz567/+Gz799DO8o1eiD9fonUXI/p4tCBTSO5zvaDvP6vSU87NzPlzfoZRidbrCOVBS4b1k&#10;AJ97D7qqwTvevX/Pzd0Nz84+5fLVC5aLBfVyhV4suNuuQWlqXY8kENY6bAhKgrahVAgkp89OODk/&#10;4/X3PueHP/4pb978nq+++oq3b9/x+LihabsAFsADvaKptQgZwEFKVX3T+853VVWNVD2AtweWBLBR&#10;8NmWyO/jWa5WgOfx8THc66hMF0BA3tudqjhEQHvZ+/qdUt7e2tSP16k1PBcr5eZQOCcEUBrA8F4G&#10;RXfGWGWcbyKQBfSX0h+w91cFsLEXeWKXoEwZf6dXi82qiT5dX/Z8nWBfbTVeH2FSeTocT/bP3PWA&#10;frDWj2BkCGPDOhvGvpAo3fsO53p/sB97KqUC+YgbQCU7UJrvx4/1Dm9s4A8Y/u3dHplJ3Mgbr6H7&#10;Tfiy9zWij9OH5xJIqqwP8YWzlrpeYI1l2xkqXXN6ds4Pv/8jVtUJsh9z1nm8ceGR+uG976KRMIZ7&#10;xXIR5r+xJgDnmi0PDxuuP97z7TfvWa8fuTh/hvMO50zIFwRIVQUNTSGpFysQEql2Y+X09HScZ9vt&#10;lv+PvTd9kuTGsv1+WNxjyaVWVpHFnWxOz/S0nsnen/9kkplM0pj03huZ5ql7hs3u5nCvLfclInwB&#10;oA9w90AgAY8sjvRF49e6rZiZEb5gubgXuOecs9NTtBRIBYX0KqjLgwOWBwfeH7SmQ+P5di6kSsRn&#10;/Xi+W0Aeg9/vrE/BeOkVO3uCAdcT2HSxXIpsafde6s4egr+e63Ijl4zz9hH7xflGDkTxrmrxu2Y7&#10;hWl7L0KsfXM5/Fvvb8O8JaUAmLt+7to5hdlxn7CfZCpFihfuV/Qg4pCgL6dMOLZXFf/3u7R9Kne7&#10;j4JlKvdM5THxnkSORGtM2ToeA6lcJJfzpojs9sX7ubw3/nyKpCBF2DTavoDtycyk6FSbDaptcVXF&#10;zc0Ny4MZ5+dnHBwsaJqa29tbNpuKqqq5vVlhje0AjvKOKuu2DyRab4E4bSt64VHapsI52FQbrq4v&#10;OL45ZL4o2Ww2lGWBLlTX7mZ3r0BKbLdXpJRCK9UBHz3pj8IDde1BQ1PXVKtb6sawFZmWuA4k6OHv&#10;EmscRtgBsNeDQ7XWQ44drnHx/t/YPAyfvf99CHZJ5bcxiGY3HtsPkIvv27fVmE8RMADd982XHJC3&#10;X/PD5/XcZcLH6lFbqEL7cWgdEunztQ6YKSXMSs1HH33IowcPkNZSKEErJW3n862Qndq1GL4XE8yM&#10;kSgFQSDCiiF2HNZRpXzO6zy4VCnF8mCBFBJjDU3jUFJ3UWQPdAclQStBoR1KWrRSaNG3sRnWVWMd&#10;bdOwqdc4aymLwudfPTGA9nuVtou/ZTFHlAtqJ7jZtPzy5oxV1WJaS2v9futqfct8OefZ86csZgWm&#10;XjOfST588R66nPH27Rs2dcW6bjm/WXN2fQO6xLYGi6I1Fozh4vySm5sVi/mCuq7RWtOahroDv9d1&#10;Q1V5xXprfKzdti3G+PwNIIxAHWJnTzLOkX3eG8ZzfbwoksQiY2tiTPwY79nnxve+dbff2963d7Xv&#10;/CYHaE35/pigbZyEyO0QBqQUu1P7uHGsM6aSHPqwPu4crtvP76htcuDL1L5eTM6VIgnZR0LZE+QM&#10;9xFdfm4tSva5kGA+K9BaoRQdAd1276nPiwGsMWw2m2F9mM/n1HU97NHF7ZYC+I4BLXsKmbIoBt9p&#10;nOH6+prrqytms5kn/OnzLdJ716on+HWeAHC1WvHy1Su+/f4HHjx8yMFyjpYC0VpED8xPzAUREQmE&#10;a0IKmJnqk36M9NcJ+6P/Tri25mKemMAn1dep+CenWp7a280B+MP36t8lnKs7cacIP+8G4gcp2Osf&#10;UsroORLgeK7uG2v7/pbKzUIfk/Kb+3xe6gwiR8Cb84f9PkNM6p2bX7ncZIyktyde7fdGxvKo1HxI&#10;vWc/f/v3iOM251xHLKWGs9Gxc60454nJv3LnTeG5X/y8IfA6dZ/cM+RIU/blqvfNv5qmGdbY+/Rt&#10;TBCYq4FIKdi7BKlTmOvn6gFScyYmZMgRkYVtERO9hG0b+8PUXA/z0X1kfuH5uvt1nKCTTTbZZJNN&#10;Ntlkk0022WSTTfb/O5sA8JNNNtlkk0022WSTTTbZZL/SxoqtUiD4VDFxrhAC7h7G54Cb8X1zRbm5&#10;guxUweaYuts+VYDcNXOFwjGYLtdGcZF0rFi7T109bsfwemExXlxYnmvj3LuH14HtofY+oG3quVN9&#10;vKPilFH8+zXqA/E7hO0bj82UiseYMlt8Dak8aA/nPDhddeoy+J+LThVz+L7/8p3xEAOQ+7btC3Os&#10;tUihksVdMXFCrkgqnhdx0UJOdWGsqChViJNS24sLMGIV6hzZRq/+LkTaL8Rj577Fb2PjJQc43wdI&#10;iMduqsC0L8gM+yFWog19Zr5d0urw+553TKEiBZRPEVDEczpVJNj3c+p6ocWgndR3U0q9Xr1tZ1bt&#10;fcdUgW7Of4eFhbFPTZE03FfRMVVkm1JISfnZlCrI2Ho9NjbjNTNW+orndHzPUBlkd9yJQcHQIWha&#10;w6vXb/nxp5c44OGDB5Szktlshu3ApNYZlvMF8/m8K8Bvt+rvV1ecnJxwdnLKLz/92AFHu35JEKOk&#10;AEapce0Bdb3vcElik3itDsdrrJoDDmNtB+wWXN/csLre8PPPP3P88CmL2YJyNsOtKhazQwpZAiva&#10;tvFKfqXu7tWDzHcL0PpxOKg99qQUkeJNyn+PxX39/1c319xeX/l+7Yr8UiRGuXXFr3k9oMRirOX6&#10;5paqqnG203qXEo9LSoCrOoA8whd4e9FFiZYgpd5RUBVYnPPK5FpKUAYnZAea92rkpjE0mw2b2xvq&#10;1S2YmkcPj3l4fOgBp6s1rZOcnq9omsa/j9gWORpjEA4ePX7Cs8eP0FJxe3tD3bRYJygKjRMSa1qc&#10;NThjqK6v+NMf/0i1rnjy9D2k1uhCYa3DmK2yjrMdsY1/XIy1HB4c8uD4mMX8LXWPwurmXtuaDqAb&#10;xGHGoArhwelKeSIGVWCsQzqBkhqlZzgkzgr0MH4sUkmUlOAsTlqsA6kLFnpGMVvy+//wmN///u95&#10;/eYtv7x8xXfffccvv/zM9fUV1aZGImiMQeKQUqOk6tTptopzRVl2c0yAlFjYAXv0XnsYo86hlKbo&#10;FO+MDcHYNlDMVFFOsW2rpILxiB9LkaHs+kixQ0Thwd27PsL7ErGj6Bmve72PTPnRffmYC4lc7hkH&#10;jxUrb0EXecVlolgktYZtry12gGXhfXpB8R4I7smcfBta4dUMe1XXXsV4U1UopTvwO4PioHUWIb2P&#10;sGIXsN8jNMJYObW29uqfXW9uSadwHSkVOOG2vqrti7kdrfHfOzg44MsvvuDpkycIIZiVJUWhaFuz&#10;ozaMy5PX+OdkAJVfXl5yc3PN27dvWK88qEtKiW1tR4jS4BDoQmFsgzE1UgvWVYURgJOUZUldtVRV&#10;xXw+Z1Yu+Oo3f8O3f/2zB1wag7OO2WyG7H2BMINPyY2lXJydiydSOUg4zzxoswjiMJuMm+Nrj8Um&#10;qVw0NZ9CdbgxkojUHkJYpP1r9ld6XzG2LzAGhshZiogulXOPxffh3M3l8fvA7/vi0X17TGPA9tz+&#10;Qfwu+8h+9hEhjins7WuH++yr7PpGe4cYK5VXpPaD4rE+phQYK3THOV2oPpyaC2Ogk/vcMwbpx58N&#10;c5pBDdz4GLRfo4SUKK09uNxaNpsNV5eXPH58zGymPblGF19Z62jaFugAwkJgbXsnjyrLEin14IPC&#10;+Nq2BuN8DGttS1VtuLw65/GTRzhXUjcNUgmsTefmHsjo265UGuMcs6KgtbYD5ns/fHBwQFuvqeo1&#10;TdMghN7JU8O+adsWpTSLheT29nanPcPxMjZOUyqaof8oOoBjqDKei5lSCqUyA1YcU+W9C+bZwid3&#10;x5K8o5A5+AZccu8zbBtjPKFNT4iQmovW7YJF+5ikzw22z2SZzWYsl0u++uorjg+PurwJlPAxhAti&#10;ty0Z0zZmyvme3htvyQycB3ALsfPVntTJOo9iFFKjnfNjXYAUCimLLp+kyxf9NbWCQnkgqhIa5QMx&#10;2rb2AFUhMbbF2pbNZuMJi5Ty+Zm1uD6HEBKwOOvzNqEKisUCJwt+eXPK5c2GtrFU6w0C6XMHqXny&#10;3jMePXyAkjArNMfHD1gsCuqm5vLqgpvViovrhrfnN9RO4IzFIpFa4toW51qapuH25pbZvKDQM8rZ&#10;jLptsM6TsDXGE46pkHzL+XHgue/EENMNJEtBjp8C2eKirttD7JvbL4wJmsIxkgNPjsUW8Zrd5+77&#10;lJBT4O3cuhXmMFt/re74lpCMJb6X7eL4nf3zgGBWa43Weqd9xkDmufYN/Vb4c/j7nmANQHZEFbmz&#10;pZzvelcSWAF3APR+vev2BoxFlAV1XXsyO134vQ5cEINu98SH/EsKqqpCKU8UOJvNhjVju07s+rPw&#10;TGf03AYQCZJW23rSxNPTEw4PDzk6Pu7aTdzJvLe/9zmdFB39oXOcX1zwh6+/4emz5/zm80+QUqB1&#10;iWsaHCa5B5WLk3N/z8VgdV0n4/6xuCom/QrBxPFedQx+3beHlosl47gptVcRn83dFwjuEPeK3cfU&#10;yOM27997SzLj3smfhe8drumhr4j36seIuuL4LEfEm/KDY349t/cfE6KkYuJ9fqR/3x5snWvz++RG&#10;8ZiO2y4+awpj/vvUBuTy5Ry4PY75cmfsqXgyd5YUjo8ckWXqnGmMQDjnX8ZItXPK8OE5ScoHxGMq&#10;9d45kqnU3IznUeo8J+Xz4rPbkBxi39lgym+l5lbuvK+PESabbLLJJptssskmm2yyySabbLIJAD/Z&#10;ZJNNNtlkk0022WSTTfb/icUFk2EBQUpJN3W43f+9v97Yz72lwLExKDI8YA8PeWMW89w97lOIklIU&#10;36fWvO969ylaSBX89+2RUxlLgQX2qUGNKYWlCjViAGDuGcN7x++eUwkcK0qInzfVN2Og5jE1vJhl&#10;P+7XsWKWraqTGApNpXA7wKVcgU5KWSNu776QKKfUkxtPqQLEuJ9SBTwhU3/q2vsKq+Kir3ieDMXI&#10;cKfAPlesErZFXOyVUkUI75cr5MnNv9R4yhWQ5r4zBryPx2MIsI5VE1KgnrGivPB+MRlHbszHbT2m&#10;gJICDqUK7nJkDjmL51qquD58znDc5ABTY7415T9SCkI5YHiqiC7VB3G/xZ/JjbWwyFomIvkAACAA&#10;SURBVC9FNAC7APRYMT63NsX+OFbW3AecDPs2bqedn/FV98ZY1tWab7/7jvVmw4OHj1gsFuiiALEF&#10;l8pOdd06rz5eNw2rlVfmPjk55ezkjG/+9I0vXGeX6CVec2L/mVpPeqCic/04I9tv4ZrrnEMq5cGE&#10;w3WFVwp2/udNVbHe1NStQZqWJ4+foIqSstAUWqNlSaEXCKE9+L3twRZ6t2isW0/6sT6fzwdl36au&#10;d1TYc8QIuUK/VIzV33c2m90pXL2jHtM9U7wu+cJyiZC+SLttDdWmDlRdfBG0HNQO/Tope1X4Dvyv&#10;tOr6RAzAly1gx9C2DucahHCgFW1To6RECYFCUBuLrWqkabg6O+Xy5DUHhWZZaqq65ur6hlXdsKpb&#10;Vuv1AJKoqmoAaWoEn378CU8fP6KpKm5ub2isRWkNzitP18Z4ZeqeAMcY1leX/Omf/8inX3zJ8/df&#10;AHNPjOAR/Vjjlcz7YnbjPCjAGsujh0fMZwWrmyvMyiGkQkmFQON6wo8+JsDRGserN2/57VdfIpWm&#10;nC+o2xYnNEiFExKEQjmJcAopQeIGMJAnFgDbKcM7a5G69G2pBB9/csiLDz/h7//+97x+/ZKffvqB&#10;b77+My9fvmTjLE3dvYv1bVaWJUVRDGDlYTyjdop5e7/VEzt0ct4451geHFFtNlR17ZXmDJ3Kcz5W&#10;9HM6nQuwp4g3BFrE8z/02X6O2Ww8D3KYNykQSwpQPloY3mHte+XQfWCL+wA748/ZMB7t5mBPOhCv&#10;KalYNmy3OEca3le6gPAJlAoK5J1D2N1YuCzLrr1aD1B0W9DZtjjWdm0jehaF7LiI14E4d7mTh3a6&#10;uzg/RtvWg8qNMRwul3z04Qs+/eQT5nMPJC9mhVe4lwJre0xUrwBv78RNvSJpU7dY51ivb7m6uuD1&#10;61+4ub1Aa4XWqhtLuwp1RaFBWCwN5aygto66apmXJQpJU9XU64pqvWFWlkjXy7p6Yg/rLPPZwqul&#10;tq0HBDmHcIwSXcVF0XEBeGrepMASPcAyJMC6mztv+ycmSMsRxIWAiPg54j2LGMTSq+ulYs74OqlY&#10;4z7mQZfj+W2KxGus2D2MJcd9y1YpdKv+2JE9uLvkAWMxetrvbf35GAGPV9hu78Tt/X/38ex9/FgO&#10;oJDLiWNV3BxgPI4nQ/BCDiSWe4YcGDnlD2L/GecY+wgSUkCEEDwUt00uV4nvlQO/5wAvoSp4DLJI&#10;gbjiPaTtXHWUWnqwpJM+ftCS2bygqhta27KpN2itKXSBaw2F1ghW4GqsbTpyIUvTNBTFNv7o48kH&#10;Rw84PjqkKDzoUkg3xNl1XXFycsJ3P/xA2xpMW3Nxfs7Fo0uKoqSpakqtQQqKjtzH9PGsawPAs8AK&#10;v556JXhJ3TYgBGWpWR7O2dQL9GpG3RoKLZFC0rQt0iMPvb93LVJonyOZLnaWWxCnVBLR3t1Xyu2X&#10;xmt5D5wM+8MY083XkPQnDbBxOIyzCCd3yK2kUD7mdRaBDHIthmve2S9yfejjiW9C6sixPD9F+Oms&#10;Q8rumft7OgvOIFXnFYVXhu5BogKJVjq4hkVKhTMGJ8G0BqULtCz56vMv+OTDD7i6uURLxXK+pNAa&#10;13qFZCUEwgkcii5L8DkLLgCK9i1rB3y1QyBkPx888VL/HkMfbEPELtYQIBxCaQQW6SNShFDYfj+y&#10;exKNQndP5NtFYq3AWItxFoQcSLv8Xp3vS+s8qNbaFiUktmmZdSRXRgqksEgBb05PefX6DRpBY1qE&#10;BGcMRaFZHBzz7Ol7lKVCupr3nzzivfeeUJmG05MTXr96zaoVnFxsWK0rD7JWEtOfOeA8kYGTmBbW&#10;mxaxLKG1tK1DCI1DYjD+jYWiMXjwvBAYB431+Y6Q0ufR3VyV0d7idt70uanreDm6fCXKs/cRZMZz&#10;MKW+mtyn2k6Noc9F98yCXZBdaz3REQl19jAPiQFqqT3XeH/17jqRzguk9D4BwTZvw3bEDDJLkBLH&#10;nCG4OKWiG64dUio/tS2eglBIvyfjBLb1JHJ13eC6ID0kT3S4bNvk9pRS8dgA4utWA9HnJ8P1u72O&#10;buxsx5rt2kegCokQBq37djI0raBuLdYY2qbe8mgEfdS2LU1dI+czFos5z957gtaa1XrNy5cv0YVG&#10;SI2pHLZtk2rhossBc+d7YfsoLTGm4frqgrOzU2azGfP5AuMcrU/aEZaImNlHow6HkiXGtjjg9ZsT&#10;vvnzX3jvySOePnro12rpQEha6+NUZ4cNAD9PE2MmFW+FoNHUOV089sNrpsiwUp8PgfAp4okxBegU&#10;6Dach/GZQO5cIEcQlorT4v1BcQ8/lvt7GLeGa3kfV6TA5vv2MFL73OH4CwG5Y2dFY+ey8f7+PqKe&#10;2B/GuWCqf+9DGp0ja0id143tyYsEGWzqvXPntfE5SJzz5oh5U22UypXjXDD1PPH5Tmrt2Zd7pYDg&#10;IZlC6rxx7Hw4HNeps+GUD0mNuTinDK87kNpm8tx+zKfG9tg5b6zMnjvDShE45M6tUmTyuVqQFMHb&#10;2LnqlvB8sskmm2yyySabbLLJJptssskmmwDwk0022WSTTTbZZJNNNtlk/wYbU0vPAbbjAu3cAXF/&#10;jfDf1D1yhVjx9XNFJvH1x4Dv+wqaU0XWKfWj1PVT7XYXTJMu2IgLklKAjlCJLj6sjsGZMYgyft6x&#10;Ap9UcUauKC2nTpADLvT9mOrffcrVufGbAj/H7zOm/pcb66m5kVJxHlPMjNs7LBaKiwtTBSU90DU3&#10;ZlPjOwaMx/0Zgt1jEHYKOL5PWWVMNSJV+JEbb/G8zRX/xO2Wa/t9xA4pf5D7zD7wRdyPsSJIPB7G&#10;yB3G1NRyauGpz8XPPzaGcn2easuU6nSOsGLbNsE9RaD35tJFgzmwUI5oIdUfob/JjYUQOJkq5EkV&#10;p4VzJVZXTBXHxe8w5nf2Kdnk1q34uWJ/kCtI2qdYGb9HruhOiE4BDEHdtvzw40+cnJ3z4OFjFssl&#10;TdtinEMV221cD4xztG1D2xpW6w0XV1e8ffuWN69e89e//gXTmk5pGPqmzRVSbcEckFI3DVVP+wJ3&#10;lwWZig4EwlC07EE0biiE98AKhbWwWm+4vLri/OKK44ViVpQsFwvKwoOspdJY07VT2yKRHhW6bW3/&#10;jMYOxWC+uHjeqVZVwBZAnFJjHFuD7hAdRPNsGJekgWVSyqAdRKTW5ovQi7LwKs6B4liolG3D8So7&#10;ZTQ8EYLW0gN6lC9WxIHtivqds14NummxrkVpX9xOB4A2ArRUGNdgq4pmdcV3f/6G9vaWo+WCm6tL&#10;mqbFCMWqNtxsKgwCJQRSeeV507aoouCjjz7ms48/xLSGt1dXvii70JhOwdP2wHXrS7qV6gD4QrC6&#10;ueLrP/6R6+tbPvnsc5bLQ5zxCoy9UqmU2r+P8YNPWMPjh8ccLmdc3DiMNSzKeTfmlX9/TNCfHij1&#10;88vXvD4558MPntMYB6oA6dUflSopyxkKBULQOIOSDoTyvSv9daT0QJgQcCuFwmBQwnF4NGOxPOD9&#10;9z/g4w8/5p/+6Z/4wx/+wM1qPai+94AFqRSiU4MPx5UHn3mg43aMOsB2QGzJcnmAcw6tC9zNNavV&#10;qht7/Vpj74A5tvGcn9f99UMQGpmiy9TaH/u8nEJeau1PFcznQIe5tSW4YL9E+n4ZfoqfnXdXfQtU&#10;VcP7uZHYOhcv7QN7di4mKMSVCKEQ+DEuEB4cGLzPUKjswOLVRnVRYFpH03pwo1KSpjU7wvM51fre&#10;B4XxbqoIuvd7zkJtGgCapgUcRVGwWMz54IMPWCwWSCkQqgNQWU8E0ROheLe1BRaERchKKVrnQWXV&#10;pubq6obz80vOzk6wtukUMFVHksHQHqa1HBwcIgQsFnOk8KCfg4M5SnRkJNailPRzvW05++UnEI6D&#10;o0Pee/4e3333HUVHUtE0DTiH6gD5YzFsDnixVbO/G7OllKe360hu7t0lP9qCKGQ2Ph4rrE6N5Rjs&#10;EqsFh4XyIeji15pzZFXZQuKlsdguXsv3AR560ogwpujzyD7+cY4kCG7/+7jkHBsDXeT6Jy6S79eR&#10;sRx9H0C+79e2bXeI3fYRoYXP15NEvIv6e4pcKjU3dkFhLruHFQOYU7l9DkgSj+s8iJHkfN+3txa/&#10;b0zElR6Pd9s/JMPbzosurraecMqT6mz3MnThVYILrVHKf88rrve5oUAXBVp5oF9RFB2xyjZHqZsa&#10;ax1KaZbLBYvlHK01h4eHzGYlx8fH1HXDy9evaVqvOP369WsWiyVaSa+KaywI5WMla1Dd+hYTLtCR&#10;KknrcNYDBJVSLJixWCw4ODz0QC9jh5BFBKDnPr5SyoOQ/drSE075mFhrvTPGY1Kf1Dod+vMQwLcL&#10;hOqJMsSQd4X+vB9TSkhPBtVfU4oB9OoFxs026SdPyrDNugQu8bmYYDUmqev9h7UW4cC0NtrHM8m9&#10;rL7tjLFI2cUKwvtLrTRYi9aSum1RSvLkyWO++s1vOFguuby+QTqQjzTz+RKpwDTG54jOE6T59wnm&#10;sARcCEwaNOMDgpItwUCKQEU6On3oPg0VSDxxlpQCrMFag3AC4QwCi9ASaxtcN2esbahrixBqAHXb&#10;1pMftNZgTe+XDW3T0tQbmqZGCtBKomczlgdLbGtQznB5csLXf/wDm5trSiURGISE2hiWB0c8e/6E&#10;w6M5xlQ8Pjrkow+fM5vNeHXylpev3lLVlvObitt1g1AarUtQgqauEB2hUGstSmmqqmJhFrStwTpP&#10;LNEaQ9W0VFVNWc4w1qEUW6A7UDcN1jm00hhrsFaipMrvvTnXI87v7t2J/blE6u/hOhASye1bb13w&#10;ryCtyIr0wO9wrob78T1RScrnp3KFLJGqS+cV1tkd0oaeCCoGzPd+PwTo9QSpfSyQUnoOY+otwBmM&#10;9SRZoiN58yR8LXVHpmYTMUrqLCO39zUWx+yA8vv3jAltHGC7M4jg+1ormqZvD7929WuqUtqTb3SE&#10;DThJ51YH4o4+P16tVhhrmM1LHjx4wGw247CuMabldrWitQ6tPZmHiYijUud4OaBruOfhrOHq8oLD&#10;wyPms2VHptWt4XfihW0Or7XGNb6vb1YrfvjpZz795WMePXqAse2wr+aJU6AnQBF79rT29VlqfKdI&#10;PdP5ssjGaPvi433E36k9hni/OhUPjp1b7uw5CIET94tjx8ik4/OYsf2QsbOjXFybixXH8qGx87ex&#10;891Un+8jDd0XE79bXuhGzy7js9wcuWLKF+WA+6kzs/g54jUjt6e1ry9y/Zn6N95PDmPSnI++z7n+&#10;vvExRhybOk+P+yAmgQ2vF5JvhKR/OXX5fXv3940t9vmF+P3GyODitXcsFwz3g/ox17937JfGyAIm&#10;m2yyySabbLLJJptssskmm2yyCQA/2WSTTTbZZJNNNtlkk032b7KwgBDuHqiGxRi5Q+Z3PcTsVWxS&#10;30mBY3NKKTEoM3XomnvWMVXG1OH1PmXt1LuEh+j9AXHuYDtX4JBTlUgVtIbfuU8xR+5dxogBckCJ&#10;8NlSbT9W8JJ7z9QzxWod+94x9UwpQHF8rRTQPXXPGMgw1tY5tbX4PqEywL7Cl32AiBzQIkcmEYMI&#10;UkX3Y88S/i4FnhkjO8i1U6rAPgeCHysAzwFGwjZPkXGMFYXtU/tIzdWwyCn2v2PFe6m+TgFZUiD4&#10;1JhJKSvFz55S1Qg/E6p1jvrCEJB8Z/yk/X/8/rEiY24epNax1O9CpY+4HXIKI7HCYYoAJATr90CG&#10;uIBq31wa8znh+Ox/H4NecuMy/lyq3UP/kFKTDNesUFUYvGLbyckp3/7r9ywOjxBas2lqD16UArp5&#10;VpYlWhfgBM4K2tZye7vh4uKaN29O+eGHn7i+vNn2vVQDUDc112JfYa3IjIGtMqhvCpeNeVwHVBCD&#10;WqzxIOgO6O+cQ2lFXdVUbc3rN2+5uHrBwfwBhS5YzGaURYExXh1NCK9ihXVILTpwz25/WmcxZvsu&#10;SimapqGum+T6nyrAGyOzGdoLknGfkGKn2Dg3RuN5Z61Da9+nhwdHHhTviNbgrTfof68QFEpQaIUT&#10;DicsWklcB0hxOOhUiwUOjFcPa/viSSc86L6Qg/ryyZs3XJ6dsigKXGtp6orW4pWTG4uxvii9bg1K&#10;euX5xWzGRx99yNOHj3xx9s3NoLwohQYNtq59MX1XmC2EpCwVWEfTNDhnqdcrvv/uWy4uL/nbv/0d&#10;D48fYDBI4WitoR2Alr4di0LBfM7TR4/4+e3bjgxAd6rXXt2xB3kPca4RtBa+//EnHj16hJOCg8ND&#10;hFb+/8qrk/oxB0porDGokOxBCA/w6fuhAxU4FFIp2rr2/A5OU5YHvP/++zgsp+fn/OUvf0FphXMd&#10;cKZTmRThcxYaKfUwvuJx1hNKgAe2IASzxWIYT9Vm0/nNvhBeBKqYcgdMnyvO7D/Xtq0H6CfikjH/&#10;uqOUNMxTC2HcLu6q0e0CNFJkVnYAh4sALxATcuwSBoTzmL0xfS6Wcon1N+VHx9bN3O9345u+z8wu&#10;IJYun/T4sJ31UWvtAXXOoYREa9Up/7kO5ORJVHpCjdC/xO0Qq5GF7RDHvoOyZ6A+XtUbyrLg6OiQ&#10;v//d73jvyVOKjswE/HwXbksaIoRXehSBRKsQYI3tgGwOKT0xSFU1rG43vH17ymrl7yOlHsBCPemD&#10;lJLV+pbj4yOsceAkl5dX1EaA0mi5PRL1yowWa73i6s31NYVSnKxuqTY1ZTn36y14IGbvl0kDX631&#10;qq89wDWMB7IkAhGx1925tgWUW9sG4FfX+bs4tk7nL7E6Ymqcp3KnGPCeArXEoJhc0f99LPW9mAxv&#10;zP/k8paxWHvsnjmfMJZ3jxEG5r4bK/Cl8okYANv7zNg390QIOYLAlO9Ngcb35UF9Dtg0TTLuTX1+&#10;zIeOAS9S4KaUenf8bwqoFRNHpAAMY8/4LiQM8TPnyA7jvCIEtMRjOwZntp1Sui48mZJpPNCvKAqU&#10;FMxnMxbzeQdc9WuB/673xLPZnKa2IFwEDPf3XN2uuLq45OjokAcPjjk4XFIUmuvra548ecLDh494&#10;/vw5xjqub264vV1xc3PN7c0VR4dLqrpC6wW2U6TVSuFwlFIPIE7wYZvDg20b1yJwFFpSFgWtkiwX&#10;C6rlATdX11xfXVMUpQePB2STvcJvrr9ShIfx+M+Bmvp+iX1evwb2sYj3zTa7D5JWfexiGje+v7Nv&#10;bqTee+c+AV2X7YhgPGHW7jWG8SrFTvAUrmn0cZywSCE9sZVSfo13hvlsznw257d/8xs++eQTjHU0&#10;rWWz3mAsPHroODw69oRc1vd3fy0vau86FXO8XHUHFPUpZuzP7gPo64Gi/Tre55g9gNihpaSUGmca&#10;cBZnW0zrULLoQKytJxkTEuMEbWu8GnxHyGCtA+nbtq421Js1WivmhwedqjdILJurC77+b//ExcuX&#10;qKZGL+Y4qTHScbg84sWLD5jNSqQwlPOCo6MDpBCcn5/zww8/8+b0gst1w+WqxsgSWRSgig4Qy0Bw&#10;1bQt5WzmiSzqFsQGrQsa07KuKqpNjVSqy5/6+NLinKVpG6qqGpTK/Zh3kZq43Flr/Fwi67tiH5jb&#10;q41joXge7BLUpGP3sb3qnfkZkNv17xeeP8Sx0xi4MEXaOpBb4Uk4+n8dDmctljRRZ7w+xz5jX6wR&#10;gyZTYG1rDM7ZIQ6O93R35vseX5TaE9sXA/WEbP5/275TUu74nfD9y7LAmAZjDeXM75/M5vOOCMxh&#10;8XsVxpgdtyDllnTSWsvqdkVVb9is1ywXS088162N682a9e1qJ9aQ0hOX5M51smPRepITYwyr1S3n&#10;Z2ccHT6gnJXQkRUOfRNsusVrVNM0VG3Dqzdv+PaH7/nwow949OCoU6L35BkEGHMbjcW470OC5rF5&#10;mFtDw5hmrD3inCact9t9w3GCodw4ysWn9znnS52t9cvEsM/djc/tn9J7g782x9lHthvP/1ycnjpv&#10;zJ3PxnlbDPhO+Y7UWUrcv7nzy9gHxfH+ffKlfXv0qTHXtu1OHh7+vd/PDslR3/V8NfaL8ZlbfA6e&#10;6+NUrBa3a3wemOoXl/AZuXPh3BlsKmZ+17E9dp6WGl85UoWQ6O0+uXburHzf2X3cf6lnzxHNpd4r&#10;NWdT1wsJb3Nn3vGexz4i68kmm2yyySabbLLJJptssskm+/doEwB+sskmm2yyySabbLLJJpvs32Ap&#10;9docC/oYGHdMbeHOPaP7h2oF8TOFP/fPECqghn8fU+XeB0SOCxlCRZLcAXhfzB8ClsP7hUUSKeW3&#10;fWDesUPq3GF1qkg6VeB/n3GR+jlWNAuvHYL8U6qY8XPvI05IFamMKUrklBVSivM54HQKPB3eK6V+&#10;PQYOv898SBWM9ICglGp0/N/9M8XFhfuKHMLC9HgspooVxsZlaj6llA/yRdN3i/BTRc9jfRAXZdyn&#10;L0KwTzinx4pUUiowKRXx1L3Ctg2LRsJnSRW9xUU++0hJ4s+MAWfuQ/qQAzzdCxzUFYTuA9K9i+rF&#10;GOnDWJFWqvgq54tSwJJYFTRFmjAUmCYUR8cUHFPgstSzpQqf70MAEI6xMf/ez4MxMH74bsYYjHVI&#10;qbm4vOJPf/4zrTUczuYdENoMAENjjAezKIUQvlgd69hsas7OL/jl5Wtev37D27dvveqj6kGQEoTN&#10;kg7s6/ftezAoYI0VIO6onHdAEWutBzF0FD7WOjReGb01lrppaY1jNluwXC4ptMbhMNZ2bWCwtvHq&#10;lfQF+AwKhP76AqkETdNwfXNDXdfDvckAt8LixLjvc8o/YhhrW6Bh23rlTJVZA8fWXaUUWhcsFkue&#10;Pn2vU16zaC0GdbQBRQwD0F5Lyawo0Vpyfn2FcYYHR8ceHGIM1rSeNKFtsR1gwxpH2xpwEmscqjQU&#10;xcyDI5TEOmiqGozDCK803hpL1Rjqxve9LCRNXVOogoPjBzx5+IDHDx9iMNysa+q2wVhLYwytsbTO&#10;dkqdHrwigjlrHbSmom5qEIJqfctP19ecnp7zH/673/P+B898wbrsY1+LdWYAByspOD46Zjlfcrmq&#10;OqAGSKERQm6xOT0oQyqqpuH86pp1XXH86BArGMDvTmyVv6RUKCk7MEivHtnXlm/VxnvgknVendsJ&#10;gRQCYR1SFTRScvzwAU/fe8J3339PVTcU5cyDH3byBIdxoFCU5XwAcO2uXzYAeguscyihMMay2VQo&#10;qSjLkqqqEr5nq3CcitcG3+a8imyoJu2C/CPnM5MxcAhoSMRsqVwm9i/bz8Xrze5CmQJe3l3/0iD4&#10;sdhy8Bn/xhyxVx5USmYBlrvKzmroL+8n5J0x4azDe8R+bXXoQiHxyq1Gum4OM4y3LfFBOi8In7kv&#10;HldK31EbG9ZeoTqlPLdVE1aKjz78kKdPnlAUxY76rnUW2fsCEd7Xq78KIZFCDW3W1C0O7782mw1n&#10;pxe8fXsGKITQO+u4zycNWvuxfXBwBCjOz69BauYHxwhhQEqapu4KkD3ox1rHutoAjrPzU09k1Y1h&#10;2yn7enIrBvXTeO3o15sdJcFMnBrvD6Rim+3nPKrF9ztJ8OV9LN6niHPbXA6aAujGYzaM30ISvP83&#10;LOcz4r2V++bNuTmXigNzxEfvmtPtA+DkfE8qlk2B03JtNkYeFY+5sJ/DWG+s71OgmtzYz8VGufUg&#10;Hqu5nGvfHlqcM4fvGOckcZvm+uBdAFpj+zL9HlgMTMwRaMbkYwPJTA8idJ3Pb71PU1pTlprlfMGs&#10;KD2AvNpQOoNeFwjh8wmv4N2vv2rwdaFCeWsMr9685eTshPl8xmIxZz6fc35xydOn73FwdMyTukVJ&#10;xXq1pqlqLi8uefToEYvZDBGsU/06CB6I1ALGtMhhnTEoAbNZ2YEdDVpr5vMFi0XFwXLJ+vqmA6jt&#10;5qP9/mMKsNITqvTERalxlfJbKSK3cGz1sVKvTL6NufYD3bZAO7/m+zUyDyBM7YGO7ZfdyeG7cMqa&#10;AHgY5dx3YoLMeFa6I9dzdnhtY1oUUBYFQkqeP3uPv//971geHLCuNqyrlpvbNZtNzWpd8aGQHB8d&#10;0Vp8ftKT4gyBnqcBtH3s24GUd+dGvH8b78MNnxraQApAyO3PeJV2iePy8pSTN6958uQRDx8+hNbS&#10;uharJM4JBAqDJ2Mz1pPCeRCqw1lD3bRsNmuqag3WcrCYMSsLyqJAWmirmjff/8iPf/4rdl1zuJhT&#10;6jlVp7b+9OkzHjx4wGa9QknJvCyxVnBxecvL12/5+dU51xvD+e0GK0ucKmiRSNcr3Hf7c8bHcEVR&#10;oLSiNS00gk1T0zTeRwglKYo+xnM+drSOtsXHSW0zxMAiYCoSQu4AtLb7jCKbV4/tv4Rr0JjfzO11&#10;jZFzjYEzhRBY4Xb2OPqAX2aAg/v2C0OAYphv2S6m7/8VAqSSO/H2mCpvau8st3c9BmR0NiALlJqm&#10;cTsxW4qQ5j4Kz/fZv7+rTK+Ik7p+nqf7uCP5c77NhJSgJLqYeTo5KXF48GtVNX7PRtoued9V++7X&#10;39OTU07cid9f6wg/nN0SPwJo5XPt/rlssL7k9hqHeLrbjHDWYpqW25tbbm9uWB48Q0jBer32fSgF&#10;1vh1RET76uHcWK3X/OWv3/Lppx9zePg3lEr7NcPZbrPC3lGUTxHzxurZufPM1DxKgd/jvdtU/Bae&#10;d6XOIuNYKJ57OVBw6lwjNfZjherwejtz0LlhHe7XDrrlp/eFrhu3W/I6RvefU/veuZyi/2x43pGL&#10;N3MEUqnznpSP3Uf8neuTVJuG55qpmD61j7zvjG/fGXkuX80Rbof+eWy/PvUMY6TuOSKtfeczY0QC&#10;8edShMZjZNu5s699429sbOSA3anv9XlW7HtS5zrhnkS4X7KP6P4+OW4qL80RzSVj3Y7UMHXeF7dl&#10;ql4hBrXn5k4YY6Se5z5r7mSTTTbZZJNNNtlkk0022WST/XuzCQA/2WSTTTbZZJNNNtlkk032a60v&#10;9OqKJFynxBgXfY+xrifV9PbdNvjvVIFQ6t4hKH1MdXuMgTz1b0qFYEw9PLxH72WwPgAAIABJREFU&#10;X5iaO1iPgT8pFYFUoU5vcQHEGPi9P9geK2TKvUdO1SbV9/E942KfsEggd+9cYdx9ChtyBecp5b8x&#10;dvz4Gqlihty1QtWyO30rhJ9HmbmTa4PcuMwVDeVU0lNFD6liwNTP8fyO519uDIT3Ca8Zt09c3BSr&#10;x90Zo12RltfBuTsucnO4f45Q9Sj+TP+3HvTpnENrnVVoyBVoptRDUsVdOXKCuIAqpbj9LuCgvh9C&#10;kFfOP6X6M1fYlgLZxmMgC6LoEVjdktMX4MWfGwM0pwrX7qu2kpr7YVHSGHA+NW9zwJh9hB6pZ00R&#10;hYypKabGfUpt+D5tkPp9Sr1zx9f0bi5Q7nTW4AQ0TcO33/4r603LfHmELoodP9lfV2vt51p3j/Wm&#10;4vXpCa/fvOHs9JSffvqJarVG4n3pdo7IThH7rt/sASk9QDPff15d19q7hBq9bdfR3bboUMko1St0&#10;+wJzpSRKSoSUaF2wXB5SlhopHA6JEBZcixAGpX0Rf9v471sH2K3injEWIZR/vqYNgqW7pAdbsEo6&#10;9kmtr3cV0BiKX1ViXOz4iWE+e3DC1r+DQ1KWMz588RFPnzzFWcGmqng4O0K6ulMIpyvG9bXNhZIs&#10;ZgVaK07OTvlf/+EfqJqWLz//gg9ffMDRcoFwBlOvEc5Ba3C2A2i3BuckQkhm5QwnBUJ5OoLD42Na&#10;6xUPnYOqaahax6Z2NK2jKBVSCtCasiw4PjxkMZ97FXcspm1pTIPBYqzB2E5JDocYlBx9e/nCXn8f&#10;qTR101BXDVjJ7eU5//n/+N/5zVdf8sknH1HOZ0ilsc6rnNEB642B4+NHHB8+5PL2JXVdoVSB1MKr&#10;gmIHeXAhPMhDSji7uOR6teKTxcfdePT/l0phcWgJdOOykBLbGg9wF6Ci9di5fs30StKqUGjpAWQ4&#10;hyzm6HnL0cOHXrVymPu+LUQPWrNe5RtnqWWFUh6kJTv0v8codeqE/ZjtQDfGtBSF8vPGGd9HwzxP&#10;F15rrTuQmwvmfUfe5cXWu98ERe4BiD7MR+Li7x6e5EFGXulViiA/cSIZ26aIpkISlNwaty++Cp+s&#10;V9TeKsnHsVyK1GarKB8D+u+zbsVKv7nYIgTaz2YzjGmCZ1CBOjxbfy38nHDWv1O1aaBT7W0CgFuv&#10;/MpA3jGeb/Zr4xawqPzcIwTi0QGs/Fyr65pCF7z33jM++/RTFvMl4EEFSqsOoCE7UgWHE1swiQeW&#10;S5TW/nquWyulotpssMZyfnbBTz//7IvAtfcHalBz9POzB2U5HAcHyyHfPDg4ppgV6LLAtiZYUxVS&#10;am5vb3GdWuRsvqCwltubW2aFRvb91M2VgUxg+N3d2C4mzOrjSjfEdCEBC3fi8zDO79Xt+3+tNQNQ&#10;ox/Lokc14u7kIrmi8FxMeBdUKe4sZfGOhMu0w6+x+ygZ7ssNx9b21LzdpyKZep4xYrlc/DvWLmOF&#10;/jlQbkwqltoTSOV9Y6p5KT+b6ufcnk8uDxsDlcfttG8/JgSO58CAYZwafrf3xyEoI37OHLHYmDL8&#10;/vVnF4C0S47iRoFL8TvF7am0RkhJ3ba0rcVY2/lPwawoWM7nXnXdOYqioDYNRVEgpULQkXGZNshf&#10;5BDbaFVgraF2jmJW0jY1q/XGK+xah5DX1I3l2bP3+PCDF8zLGZv1htev33B+dsbTJ4+ZlV6hV89m&#10;aC09CUq3fnm8qUJ2hDkiiEeUFBhjfa7kYD6bcbBcUh8f01Q11WZDa00GZAICh7NiWDedw4NdpQt5&#10;pQbFbJwbCAVcl685Zz36mrRC5C5o3g1g6xSJRmoO7OxZ9cqz9u4YCvdlQnDZ/u3qu4r3uT3V1Phy&#10;Xd4yjLVu3njwbA8WFLRtM7yHBZQuWZQz/u53v+PjTz6iMQaHZlM7aiPY1BXXN7c0TcuXn33GweEC&#10;WUBV1zjniXDsoMbthlgS0vsxoXq0CLZKwhhOhOrvooumbR83QykVP//4A//wv/3PrG+vefbsGZ98&#10;9BGffPKJV2uWAqELlCqxSAyerKhvoD4XENLn6tYU4AyL+ZyiKLzy+qbm5OdfePXjT5y/ecPD42MW&#10;ZUHbGqrGMj84BKFYrzcUSlIoBQiMgfP1LT+9PuPV2TVvL26RxQKJwjhB0xqUNNvctIv3+n2Dsiyx&#10;CtqOeM9avy9R6AIhfVv049sYg5CO1rRdvuHJ13x7WqzzxEvxnj6AsXYAjof+WgTA8tT6myMZjH14&#10;isQuJB4M14XcuhjeJ9wr7sHOIZFxP99iMpwxopYcEDJHPhqTEPVtFp4J7AO+MpKTxEDanjDC788Y&#10;2rbxftYFZHV7SGpS9xpTQo9BjndAykLsztlovyT8vs9dDUL7vYxhH1xqsDVKeWKKzabuVND7ODki&#10;kJEdhZgEZzzZlOfycGhdJPbnQUg15CBt02TVucPfyw4Ar4sC0xo26zUX5+ccHx+zWC6oVUdO0e2N&#10;ic6b7a5nPm/HGJRUnF5c8Md/+Zqnj5/w4tkzFLLbc+k9Xb/nuA3V98VmqVhzH7lQP4dS8crYfnlu&#10;rr7r/vFYzBWfI4bq8/EYTZ1L3olbO6KMYT1lm5ML8mM/1X5jJF2xP3iXc9kcUUYILI73VWKyoJiU&#10;MBcjpPxgaq+8/35MXpzL+WJSBfbst+SU2VPnZqm8ZYyUK9Wmd4hN9pC97csj4vUhjhljkufU2hPn&#10;FqmxlqsTuO8aEq6LY2Qa4fXquh7i17i9cnlhbt7fZw7kzvhT9Qqp/w7bfx85bq4tY0K4sfmeEwsY&#10;9UN79kImm2yyySabbLLJJptssskmm+zfm00A+Mkmm2yyySabbLLJJptssl9r8UFrBgSdKjCJD4rv&#10;qjymC8CBLfDlHopTKaWw+xSRx9dNgdDvoxIcW/z+8QH6WCHZfUEucUF0XEAxViQT/z1VmJxTmMg9&#10;a1zonFL1hm3xSQycjNsvRzaQsjGV91ybxt+7T5vnCmlTRQo5pW3o6iL3gNXj68W/21ekPvaeqfZ5&#10;F1XwuG9TYyrXZ3ERfwpgGhYhxc8RF0PHEK0UCC4333tfEd4zVZjfz7W4QHNfO8fvnyOQGOuzoiju&#10;jLG+IGlsfIyNh5TyXmrO30dxcMxH9/NDaz1auBMC8npiiK6MM1x27oy1+4zxeLyGzxVfI1aQ7MkP&#10;YrBOTmF8TP0yVmPJ+ftckVZKaTUGiqT815gyS4qoIecD9qlw7n5n23tKKaQQOCExzvDq1Uvenp7x&#10;8PFTLNBUFVIKLGoAz/VtpJRCOsm6rjm7uuD16VvOLs748YfvuT2/6BTueohd2Gbp9jCmhUCdfcxE&#10;L6mNG527tgM+977BBEViWita0wMOCoSDUnuAzuFyiXAN1hmwvlBSKgvCUmjNfD5jZdsOCCw7MH6n&#10;Jm79z0rpHS/YP2/c52PEJ7mxe2dM3oP4Zvg9uyrY/bgpZnOOjo958cELFvM51jmqpu1nPh0ExI8B&#10;JyiEYKYVs1nJ+cU5//h//iPf//gjxkl+eXXCs6eP+e2Xn/Pi+VMOFgW0FtsDU6ylrmqELJgvluhC&#10;UxQlCIVQgvnykOOHjzlbXbOpKowxNFayaQxSaZq6RVjDrCw5WC6Yz0oEdMrU3brREa8IKZCdfLoD&#10;pPOgby19YXbTtNimQQmv3mZbx6IQlLqgNo6qbfjz1//M+ekJH3/6Cc/efx9Z+PtJrXEOGmNYLg94&#10;/OABr05eI5RC6cKrOkqJFP6dBdtC3qa1bJqa73/8ia9+8yXz+Ryt9LY4vh8fogOfIxAK6PrBq7zL&#10;AOTUFcR3gBqkwArhCRykQOgFsm2ZLRcYHKYDVAg8yMnSgRw6cgCJBGvpaANwslNsF15tcsg1XDeu&#10;rWFWFgjX0jYeoNzPv15JPFzPQ3+/Oyf83OzV8/piZa+2J3fm/LBGym7tcdzNh6xlCyaXgT+yozFr&#10;rPpkrQuAC+F6EBYCvwvQVgxg4RQJy6BGeGcd7tXTAeS9wL0pBb2x4tVwTW6aejvGANOajgTCYWyP&#10;5HOU84LZrKTtwOfzxZK6rrm9vUXq0o/ZQbGQXdDfSBx/d022w/v3arz9WFPagzrKUrNcLPni8885&#10;fvAQKTR04MzOQfgx0IHUjXNgvBqwV930c8ZYO6jd24744fpqzQ8//szt6rYrpBZYPPGJlAykD+AB&#10;aKrwAE9jWh4+fsR7H3zIelNze7vi5vYGZ6yf+1rT1jVSCA4WSxpjMdZ51XnneHB8hFYKa1skYlAH&#10;lUJgnL2jqJcC38pObdj3g+xIN0SwVnXKsc7eIVrpwRpeVXU7blOgG+jX8905nsorx4rNxwHwcT5M&#10;ArDPnQLyd7XcnkAOMBZbrBx3HxDFuzzPvpwu9d27IDRG4+ccuCQFDtmnxpfLU8aUMmPCsb5dUyCS&#10;1B5XTFKW219K5SM5wEMIPknlDClihzBO7+djKo8PgfGpOHBMRXhf/ju2xxCT2aXy/5xiYQjulVKy&#10;hWR5wighoSxLH8s4rzZclgWrqiOgUhqlFKZtaduWpjU+9umeRauChw8fYK3j5uaGm9UNHozbUtf1&#10;QKSzXq15+/aE4vlzPvjgA4QQVFXFxcUFpycn/hmUQmnlwfBaDn4c4XzsJj340Jgt4NxZg7MtSkq0&#10;VH4tAdqmoalqLowF03QAfrMD5CqL+R2SMx/j2TsAzBxgqFdqjv1IPt93ifxjd+xqpQYGLdEnax1p&#10;yzY/2RLD9GQnY8CZd9u+djv7sOG47UG3IalhH9eH3x/UMHf2w7fEsLooUUXJ4yfv8Te//S3WQevg&#10;7OqGTd2C0qzXK6qbG64vLrm9vOSLLz7hydMnLOYzqrrx66SzHRjU4YQD52P0nn8mnWt3nx/1xb6L&#10;RBdHF4WmlIKrixP+l//pf+DND9+inMOcn9NcXLC+vOCzL7+gmM9wUuGkRuoSIZUf10p35HYSJQuE&#10;LFkIwXwxR+JYLBdIIWjrije//MjJzz/wpz/+NySG2UxjTMvF1QXF/JDZbMbV5RWz8phHR8coQBYK&#10;J+Cv3//Av/70kpPrNZW1LMoZjXGYpsU6g+rmrnUC25NzyS3Rh1SSpm58l3Xxu1QKRBfjdd+X0ufx&#10;m83GjwnZ/97ndE3TIPBxYD8Gt2PGDjl/CExXUmJxWUJLa8wOYWdu/Q3XnxgwmCJBTK0t8flLbv8s&#10;jsdSANXcflUMGBybh31ckIt3hjaKgIP7SG9Tfmobqzms8/sDdV3TtmaHyKO7a/KauWe8Lylmqj9E&#10;7Ncg3XYd4VPTtOjZDOMsuiigI4zrAe/GGOqmpalNRDK1fQYlpQfZS4Xqcr8ejO8C4sKdd4r2yXNr&#10;QkiI3eeoUggMHhR6eXnJ6ekpz/QzlFLUTYPsSPI6msjojNATMUikX69ty/c//MR3H37Pk+OHLOcz&#10;tCpoXDPswfREe+EZQLy/m4pdUurucXydi4dzquMxEDkVi+Vi0NS5V0xukfMZqXOU1D1ThEn7zsi2&#10;vqEjFBk5s8ydSY75jrFcZ9+5Zjzfx/xhSq16jJwq7Oe+HUL/lHrG1JiJCbzu0/77FNlzZzb7zu1y&#10;eXL8/bANQr99n3wgzqVyhNThvM/FnvdZI8b6OG6H1DqY8+O5s8dUv4cxeO6sfh9pXi4XDgk4csT7&#10;ubOmVL1GfAaYIpHo/6a1TuZu8V5ISLAf+6N4zodjIx5bOZ842WSTTTbZZJNNNtlkk0022WSTTQD4&#10;ySabbLLJJptssskmm2yyX213DutDhRzYKsMxXnidYm3fV9i4j/U8BUiO7/drbEzZK1VwnFIASBUS&#10;hAV0uXumgOcp5vkUG/+7KUSO33/swHmswG6f5e6RK2hLFaG8q6rzWAHQvgL6MaW3sI9y75ZTvx4D&#10;Go+pN6fmRu73+94v1zep+ZQirIjBKWP9kSr2ChWHcu8VFkbFAPRebVrsfH5coWJMIXAM3BmqKe+b&#10;Z7mCKmBH8T7n7/r3DUE6uWKr8LM5/5saHzmVxRR4TQ4qxuaOXxrz0UIIiqIYLZCK15q40C8m+Ui1&#10;eVxsFqrrjqk6pohJtmDIXf/dNM2OD08Vt+1TNcwVqO0jQ8ipc+aUElPfD4v3xsZ4/Ey7ilAiqxC6&#10;U0jnPIhVCIFwDtf16+XVFd/85a8UZTmou/pryAGM0P+/v35rWlarW968fs3p2xNe/vILJ69f4xVi&#10;BUJ6cEuv+OtBi+k1ur9fr7qbm6upuRzPl3CMhe0iu4Levt1M22Jdy3w+Q0vB4XLOwXKOkuAaX9hr&#10;MYOCpVfnliyWBzTNmmq1BrWrROj/9WDJfUqrKWKbXHy2bx3M/XduHO+QdeA4PDrk2XvP+OD5+6gO&#10;uF21DU1b42wL1qBwSOUolGamJYvZjNubG/7zf/6v/MvX3+CkptAlbdvw5vUbzk7e8PjhAz779GM+&#10;eP4cjcU0DdYYrIVi5oHOHjyqULpEWcNsecijp89588vPGNfgnKWqG1wH9pRSslwsePjgmELJQQW5&#10;0LpTfnc0pvUAXf+yHuQtPHDcWA+MMMbSGoMz3q8IJSklCKkptAIa6rpFOMfrX15yenbB0/ff8tkX&#10;n/Pg4SHCSeqqRQIzLXn84IB5qWmcX/gG5XlhOzVCuVOk2xrD6ekpN7crlssDD15BgRVepRAQwgO4&#10;B/CvcFhj0YUnLvEqcCBk1/ddgbl1Pjbp76uUQqquMN9anPXzt1BFcp3xAGw3KFqnYusY0N42LW2g&#10;ar0di1vAeTwOe4Bxf11rDdZ64LrPW+zdYk6xO7c9Zt/tqJ/FBD3xs+fWqzEw45Z4I56T3jfkwFD5&#10;IunxeX2fmPBdc6cxAHK6OPeu/7VuGxs66yiUoq5rZrMS0YPquuvMZjPq1qKUpqkqr+TpvD+9j+pU&#10;XAwcx4bbmE9gWoM1oEvNF19+xfP3XyCVRimNsY7GGE+IIQVKKHBbMJWzBtMB/IqiV3/3vtwYQ1XV&#10;bKoNL1/+wunp2wGc1yvTe5IKuxMrOScpdEFZztjcXnNyeo7Qc6raEzooITHCv9PN9TVt26C1J88w&#10;rqVpa4zxbffw4SO/prou1u6U211HqiIQd8ip+rZJ5bY5JU+fz+RzwFy8ti+2zeUiqfw5nifb9d0S&#10;EkBYawJAfn5v5NeC31NqfDlFvvB98/GiS8z5HFC59ykuWdA+BsrIgRlSoOYxdb34+6m9oXgcCCHv&#10;AKJTPiiXC8fglXfdH7nP/soYQDxF+pjq41yueZ+Yb2wvIJdP9fFlDFBMgfvHgEWhxcCGGBCRA0iE&#10;uXJoEk/cUrcWXRZIrVHWeNIZ2bebozWGsihw1njkbw+OdQKExBiHcD6uVlJysDzg6dOnPHryBAHM&#10;5yWXl5e8OXnLd999h7GOqm5YtAajPPj86vqaw6NDvvzyS25ubjg7O+Pi4pLF4SG6LJjPZ5T6EKG0&#10;n5FSbAn7XP/+HYFQt/b7OGc7b8qiYDFf8ODBQ5raIOo1TV0FxD+euGjeqd6fX5zTNG00bu1obnl3&#10;DHZPGa2HAa1V5PccQqg7+XTfF7JTme/JfTx4LsipAiIeKcWd/eJ9eUdu7sWA4fg7Yb654z3jOW67&#10;N5bhc3iCFyEFWs/RRcl//x//I+89e44DqmqDNf7d66rBtIZ1VUPbsl694vL6gq+++pLPP/+MmSpo&#10;sDjpqadA9pwIA8UDEYFTF5AOQMQ7/TooK/fxuvMK9s5SasXq+pL/8T/9J159+1ceLWYoHKvrS17V&#10;Fc61LJcznr7/HDWbgWhx1ngQPBpUf02JFH4PzrdjgdYS6yzOWk7fvuXVy1e8/vkXVFlw/PAYXMtq&#10;c4ssCg6PD5DK8fGHH/Li/SfU6+su7yj5+dVrfvjlJafX17Ry5omPGoPBx4bzWYkQfm/B2f5fQ1kW&#10;lIsSKxzWOaRWWGORys8TJ1xHsqZorW/Lmda0TdvNG4kuC4pSIbX28xKNFIq6rjriiZZCS2SXF1nn&#10;8zwhRRcjCZq26WIHlYzBhZA75MIhadwQ944oWMdnKbnzg7F95ZgEpV8X+9/F+2rhehADKFOKssPv&#10;g9yy478YSOSGORmCwulIsLzjGIitdsKb4BAqR3DZrz/eRfkxu6lq6torwKfObnLrW3K9jX1QQBSY&#10;Mym2audjxMNuu0G1G8N179LWLVVdQ9t0e0yOQc++86FCCrBBU4VMdrG/BA+mj987QQyUi2PCPfh+&#10;b152RBmb9Yqzs1PmBwsOj45R3ZooAOG2+w/bOEFRlsITWFjHuq65vLziT9/8mY9fvODTjz5ECYHu&#10;iDWt717vN6P4dR9Rz9j+a+o85z7rTzwXe3LP3D3Gvj8Gft/ZJ+/OZ/edMYZq52N5SL9+DxO269M+&#10;7sjlAakcIBznOaKlXGwSA29zczJ8rxwRSIocPd5jioHiKbD4vnPIXF+nzmHC5x3LjVL9s+/sLbfn&#10;kcuhY//t9oynfedm/VqmlBpygVSO1+8fhG1ynzmQOyceIxdPEcffN/8bU7XPnb+EBND3WWdy4zom&#10;icjVWOw7uw/PMcfO4OP26eOE3BndfYi4U8S8qTzwPn5ysskmm2yyySabbLLJJptsssn+vdoEgJ9s&#10;sskmm2yyySabbLLJJvuVFhcPig7k1atDGGMGxUNLXvE4VHbNgYlDyymR5wqQ9x1Qx9cde9+x4oKc&#10;QlZ8z1jBOqe8Ej5TWJyRUozv7x0CBMfeNbZ3UYhPPV+uoKi/Xn+wHn8mxwB/HzXhuH1SP+fGyxhh&#10;QtwmqecZU3Te1y45pb6x6+eefZ8aX64wJy742AdGuI+ieWpsjAEgc8D38Nn3ASZ6ANFWqSyugmQo&#10;Sk4pB42NhbAQY5+6ylhh6X1BFGPtF4+V+xZe9cWyOcDDPpDNPjWaHMA6LIRNgY16lawePD42x1PF&#10;OylAfo7cYF8RV2pM5MZIrLDVF3HtA/eNqTNm19MRn5prp/sQlaTGwphK5b5xex9yheHz9EAGr4hi&#10;EdyuNvzzv3xDVbccHi2pNiukVF7NSsByNuPg4KBTst0Wyt2u15ycnPDy51948+oVP//wI876GMQX&#10;tW+LbdVIMfMWqCEGhaj7+Pn7EKTE63ZfwLfZbBACiqJASsFyMePB8QHHBwu0ErQNWOPQ8wIP6O8V&#10;VCSyU8y11u7sahtjuvuJoNg4KFRnCwkb8+tjiqZj/b6PJCT4wavcOUdRFCAEBwcHfPnZ5yxnMz+v&#10;cNxWa1p7CDgUDqF8MWShFPPZDNO2/Jf/8o98881fODh4gFAK5yyt7MGZltcnZ/z480s+/OADvvrs&#10;Q548OEZ15BuL2Zyi0DgLm01NUcwpyxkHRw94/tFnfP3119iqQSiBtTVCaJCCw8MDHh4dcnBwgHOW&#10;siwpihLbePXQ1hrq1iDxAKMedNU6izW+YNgZh2lbXAcQLzplMy0lZafueblZ+6ptB21ruL284s3J&#10;Od//8D1/+3e/5fNPPqOQpQfJ2ob333vE0WLBq5NzROkwQlOWBRoP8Ar9sVKKxrRc36x48/aU999/&#10;gTEOpTxgREmF7OercAgpsUJSVQbTtB7kojQgBuV3i0AM6s3dmJGdr3YCiVeak536uLMO5JYIoZ/b&#10;/bqgnPPgYbMdg0Whd0CO/f+11tRt69u6tVRVTV23gV/broXxnOznjr+3/52xLvAFQQ6B2rlWqNAX&#10;F+qn8gTTKbnHQMvUuhwTWeXiuq1nzZGPCJJw8ggw/2uIkd5lnRiLB+Mco19XPQFCUNTLdu1smobF&#10;vEQh0FKyXC6pqopqsxkAel7Z0xMd9L7QdoDt+yi93UdhtldtryqvBPz8/ff55NNPEVrROgsd2Kq1&#10;BmctGoHUCq1kVwDtlWVdB6h2ztIaaGqDMc4rC68rrq4u+fa7b6mbhoODA78edOMV5+dTXHi8mM+Y&#10;z+dUt7dcXl4h1IzF8gAhoCyLgYSobhqqyq9Js8KgyxlHR8ecn52jlGK5WAyApaIoaBpPDDJE2yPq&#10;5Kn1xhdbyyQoqh+lqRg3FQ/m5lEeuGGT4KyxdX6r8h7HUNzJ4++T772LjZEYxQCN1LNvfYod2jYk&#10;wfAfFTsg1+0729H5GvdpnL/lYtoxdcixe+T2D3ZB72IvmPf+17sbz6Vi6H05Sk7ZPreXlPrbWFw6&#10;FtOl2j9W/g6vEe9HDQQzbevX5V71OjFntNY7OWoqB8ytcynVxjHCuB1yKSm79UxhbOOB5dIiOoIo&#10;Y1ouL69YLhcYa6mrCiEsDoU1gtXthsODA5qmpW0Mtze3HCyXaKl4/PgxL168YL5corXg808/Zr3Z&#10;8PU3f+b07JTVqsIYi7FmAILUbQ0Cjo6O+PyzT/nXf/2WVVVxfX3DfD7nYLng+OgA05F1YS2SoL0F&#10;SAHKSZzt/KkxtNZ0hHMOiWBWzjFzx/KgYt1UNG2LUhJjOqV7qTlYLpFScnNzw2a9QfWAIrEljMiN&#10;0biPhrEjJS6I13r/SBfzDnFHMC+SwEO5zU2cc7juGgI5+Nee5LEfW/Ee4T6Cufsq44ZzIkWqGIL8&#10;+oe2ossdCfcJJc6BUhqpFF98+Tm/+/3fIYvCx6VVg7OGptpQbdZs1muqTcX65pa2rrhelazXFYvZ&#10;khcffIAWArSkNq0fIR1gVyK7++/GdD0RTt8fEJG0dMrO/ZognFeY10piqw3/1z/+V/76h/+b40Ij&#10;ne1iMMHq9obTt284fngI0nJ0fMxicYjQFmsMwmlaDIWeI1GdurxDKoVUnZqzkFyen/Hj9z/SrCsO&#10;jh5SSEl9dcbq9A3Xt2vee/4+83nJweEhL148Q9iWpjW0reXi9oJv/vodP78+wcg5i+Ml1sC6aqjq&#10;Dboo0F2M1xpLVW28QnahKeYls+UcJz1Bl9YFVnmku3W2yx99jO+QCOnJlOrGsdm0SFEwny0RQtC2&#10;LaqLhVRHamSMYz7TFIVCYEFYilKjbJf3C4ExzUCGhwsU3HsgdwfY90rwdugvEexnxCQkYz4+5zP3&#10;xSi5tWZsbzClHB3vn+88W5C/hX5fKTWQtfUkDc6G97d43g4PnHdCDOdOxtoBLB/nFGF+Geac1nZ7&#10;UcZhbegTxd798Fx7hCB1N+Jb4zxibA8zjita0yKE9MR1Hbi7Wm9o6oapXH1rAAAgAElEQVRqXSFt&#10;TVu3GGNojUFpSVNv+8gEbWT7MZlSAg78f4pw2BPMyGQb3VXvDvODnlSn5frmmrOzMxYHR5SzOXVd&#10;d+D39HmhtaC0wrb+PqvVhp9evuKv33/HBx8890SanTu0XaIrOkKK+5BmpUCg/w97b/pkyXFdef58&#10;iYi3ZGat2BcCIkESlFE23T3TNjZ/+ZjJ2tQzbRq1rEc9EgmCIIgdKFRlbZmV+bZY3H0+eEQ8f54e&#10;8ZJQf2rFpRWRy8tYfL33+j3nDM2lMUK3eHyE5Jjh/nXsPCo+G0mNtyFSmK6PXML3HPN3U+cb+993&#10;fen9DHtA9uBGz0jCM4kOdJtaw2IfNaXOnjoLHXq/VL845wbBurfxQYfO+26TMx8iCInPGm4Trwyt&#10;EeE4HjqLjsfQ2PnDEHnwUMw2FLPuSfpcMoaPx3NHVDkUQ4X74phyffzs8R6ZavNjZ3ndnO6A/OE6&#10;HvrNMUlIqGofEiyHpAfx/jhGVjsWX4fXSxHohG0YxmNDZ0thXBDP7VSeNRw34fwfywOkaiOG/J0J&#10;AD/ZZJNNNtlkk0022WSTTTbZZN4mAPxkk0022WSTTTbZZJNNNtlPtE4NN1a/DdV6XasAb6MD7c7G&#10;ihPHFN7GgIoxW39chJv6m9Q94s/dBvQLjKonHAPIjxUrxIfi4eHwWGF2fO0hZZOw3Yf66GYhkj0A&#10;3odFruF9OnBeXEg1NAbGWONTh/zhs6Suk+q7uKhgqLAkVaxyG1Bk6vD+WNFICkRx7P6pZ05do0+E&#10;tIXEQ2oXQ6pAYaFS3IbxuBsCZKT6YkjRIFYyCtUfDpVo7F64phsDB8W/YhQYEz5XSt15TN0lJu8Y&#10;Ig2Ix8VQ8fYxcohYoXxI+WRInXpsvqUU04cKy7r3iNeieB3s/j7cK4bUjY6tSbG6VApknJr/KXKJ&#10;eD0eAuqngBuxEmF83SFF0RQRwdCYTLXnsWLFIdKAsTVtCPxzG6X5oQKk1FrQAwvEXvXMSagbw1df&#10;f8vlaoNUGZvNhvlijtYFTnolPa11v2YJIajrmqqqePHyBefn57x88YLzx0+od6X/TFDgHK5TKVKV&#10;GJzuQXnyqLrssbnUzY14fsqOAEIprzYnBFpplidLTk+WLBcz6AoEkUjnVc6sE6gsQwjJZr31IAp8&#10;UxpjkAdjqQPm2cN9si20PzauxpTiUm0wRMYxSJwSrOXWWk5OT/jwZx/w4MEDVJbRmBqQbMuSxhry&#10;TCEah840OtPkWUZdN/zL7z/hj59/ji5mzOYLmqZBSv97D3h1WOMoy5qvv/2O509+4K/ee5+f/+x9&#10;Xn/9DebzmS+M1h6s4QsoBdl8yRvvvsfZa2/zw8UF0lSARStYLJfcPTtjludopbAtUqmqK1zdtMru&#10;DoHE4JXXa2uoG4NrVaet8aqAznrgDM4rkmolkUqx25VsdlusdSitscbhMAgpWc4yXN3wp08/ZXV5&#10;xVtvvsXdszOsM+hc88bDh1yvt6yqBplnfvyBB7mE+xRdEb3h8ZMn/Objj5ktl74/TUOmM5QS4Aw4&#10;D6CRwuFsg7U1rrYI03iF66xo1eFkoATU7nPSgxIlIdC0VXUL9rBwH/Eq6wJhTf9Zax15ZsiyZQ/m&#10;6cC7HTDPGEPdNDTG9PuNMYa8KG6AIjrQfLhHzudzskwDzisB2pvq335NCdZuGRaZewDG+H7rDkCz&#10;sU80BnbvnqHztYf2kRv3FgP+oUiTiIWEIDf9irAQVsUvGn64/9l+7dmrWboBleXuGTrQW9MY8jzw&#10;o4M9pSeewatqelIRgZCSsq5wxnpiCmu98nunfNopArYgnBSI4BiRUfi9Uoq69mPu9OyMj375K4r5&#10;on1USW0ahDU0nZqicVjToLREiEN/vGlqdK5BSIRSlLst282O7W7L1998S1mWzOfztq06gJBr5+jh&#10;M9d1zcnZkqwd5zrLWSyWHjhiGq9+2pJHFUVBXVcY0/QkA3mekRcZztVIJdE6o9pVmLrBNo33reVe&#10;nTNFgtTNz5sKkekYPxU739ZPHCOiC68dxhChXxYrjaXio5RvFMYAQ77C/whSiSFwQwqMnPb5hnMo&#10;Y2vIUF4h9O3Crw9yPwN9GMclQ2Cj2P9PKYUfvmda+b1XHk3EPGN+buzPDAG5j/mJqe+H/NEhUPqQ&#10;OnzYlmMkhbFPnIrxw7gxBVaICRZTfXdMPTCOc4aAOkN5jDGwplISUXlctQSQCmMsq/UGrSRVVVHX&#10;FVWtQTheXW158fyS1994k7/++COMMXz66Z/47LM/s9vukEJirOHJ48foIufBw3tcr64AR9NU3Dk7&#10;xVpL3fiYpHs+YwwvXrzg/t17PHj4Gh9+8CGffvY569WG09OK1WrDrFhxKmAxKzyEWnhQoJASrMN0&#10;Su4tFZFUCtWrI1uU0hQFOCc4qUterV+htcY0dd+G3p8JwDUBWVsXCwzlRmIiwMN54QYIPxzO7YnE&#10;hgBAKWDSWJ4xVopNzbcxpd6hXGBMuBOD6WKgnnE2yJOFeRwO1DBFS7J15+yEv/74Y+7fuYuxhqYq&#10;qcsdTbnDNDW7zZrdZo2pdyjpKOuSy8stTd3w9//wX/mP/9t/4O233wQlUU7QNLYL6zy4vHXknOv1&#10;4A/jczyxzuF65xDC+N4XPuad5wXVds0Xn/2J//4P/5VCSXKlcNarLNumYbfdMtvMOP/hR8r1lnv3&#10;7/POu+8xW1iE1jib+dgml6hCgdSIVvG9cZ6Ebrvd8d1337MttxR5hhZL8iJjoxTnT55z9uB1hJZI&#10;LXjrzYc09Y7NesVuu8Wh+P7Hp3z73ROg4OTkDIMH8ddNCcaQFTmZFFiUV20XCqktMsuYLxZkRe7b&#10;q7F7dXEhAI2UqgVBO5wFIRU6K7j3YIbUM07v7GisxTooq4pyV1JWJZaGrMipyhJjGk++51ruMufz&#10;FwIPWM5k0cZ8fo0wzseBCHoAXQwc7MZXt62FvkhIHJZaj4dy5LcltBnLFYWgQyn9e3bPH75D+E43&#10;8rx2vwZ1seMxMt2DPa+NqY1zPe52T/jnDs6puuc0bXyI82tn09RJsoAx/zJeT44R+qRICOPrDpEF&#10;pfc/0frvPn6wtsGYpiWm6oDpbTze5YI6khIh+/O4Y2rjqTzfUJ77GKliCsjbjY1yu+Hy4oK79x7w&#10;4OFDv181VeuzDud2lVLM8oK6adhstnz2p8/54P33+fCdd5AtgZ614ITt45oxX3No7ozlwcb2pG5O&#10;h8/eNM2BYvIY0XDsjw61Y9xHqTncja+fopg9lquO264D0YZxVriHxwQeQ30xRs6cOi9LtcdtfPX4&#10;LObYGUxqLTgWk47Nj7H46rak8CnAeUxCduws6DakbWG7jsUTqZ+FpJGhX5ea0+F7h88fx9pDe1Tn&#10;z8XXiQHbKf8zFZfFcyzMU3WfD8+4UnFanHdI+Z3x86Xi1GNq6kO1GvHZ49C5dTdHw+dKfS6MCcM+&#10;GZp38TgcIuYO83/HzvPH1qPJJptssskmm2yyySabbLLJJvu3aBMAfrLJJptssskmm2yyySab7Cda&#10;d/jbHTQb0/SFePuiXbDW3bqANS7oTVmqQHPoYDRVoPSXFLGE75JiLD8okPBCgD3YQ7bgk06ZbOzQ&#10;fcjiIoC4EDUkHEgpAMQg3rAN/xLl3rFn24MH1cGzhuPkmGL0kJpFrAwwBKCPGeVDJbIUoDtus7F3&#10;/qnKyHFbDRXshO8QK52PFaIMjdOQbCBVwJMq9jtWVHCsODlVqOQLTG2rj+Wwrit8oK1pS19zUE1c&#10;gsN6hREh6ZvSHiA7Otj7gdKVELIH/Y3Nh2Ng9NQzDgGbU+qhx9auoYKWoSLJUDEifu4htY6xOTdW&#10;LBYCFbw6axrEEn6+Gx9dQU1q3UytJzFwvSskDIuuume4TYHY0Jo3RCxxG9X71OdSxVWp4vxUv6We&#10;9ViBbYowJSwmHhpL8ZodP/+xot5j+/jgvbsxLAEl+P7bR3zzww8UsxOEkNT1Fmddr5ztcDf2AGst&#10;19fXXLy84PLykufPn/PqxctWBUyipMTaJjlvh8ZDB9joVNOP/U1q3qYUvJKFnUJg8IAAJSWzWcHy&#10;5IST01Nms7kHbDaWqnEILWnlslEyxyFYbzbU3TogPZpTK9Wuhw5rDZAothSHYMV4zg2BbofWwyHi&#10;ktR+PQR2UUrx8P4D3nr9DRZLr4jphMA4A8axLktmywWzYsZslvl921g++ewz/vn3n2BFxsnyFIsv&#10;BnfWAzuUkiAcxSzHNBW5EghT8+z8HFFWPLz7gNOHCxoBVmY4KXHOUJuaTCmy+ZKf/eIXfPnZ7xBV&#10;SS5huZhzulhwUuRkWYFplcWsc8hObdo5sF6Fs9yWNMZQ1TWNsQjrwejWtmAeYxBKkueSPMsQCHZV&#10;xfV2S2kanM4wCEpTYfCF7nmmybXGOsPFsyesLl9y5+593nzrTWaLBXdOTzk7OaG8XuPasUELmnIH&#10;c7crnDecP3vK4/PH/OLnf0WmvUqlsxmteDU4qGtPAuCcRUmwpsbaxm+vTiOQSCE9CEEKr0pvOoV0&#10;D1LWWvs121g/R83NItV+PLWTcq+26XBO09Q1OvM7fFcMK6UHtu3KHbvdjrL0RBg6y8DBYrFACa+0&#10;vQdRKvI8x2GxtsE5yPO8jVcMxlh0llNVFZvNht1ud6OItPd/xF49yfMMyOT6YVt1wqG9ZWydOVg/&#10;ImX4uBg3VJYa22//EkspXncAooEN7ACw3n8uAIIceoCHhbFDKuI4bvgIslVcXa3XFHneEyggBZWp&#10;qRtf0GvpxqbEtuQjdgCgG++Dx8jSqrpiNp/xm7/+ax48fI0sL6iaGqEkSngCB0XrmzrTj+1+TOHI&#10;Mn1IIKUk1grquuHy8pJvv/uOO6dnvZIoogO8pffmqqpblVEwWK+uK/HEFpYeON+tD1mWkeUZSkjK&#10;csP16pq6rpgVGVqrVp3eUZUlWulWiVN4hUV7SHwVqoB1fRsC0GPiotTYPlbonwKnjIFnU37+GCFW&#10;KjZL+Vwpv/o2/uhPtRhAfAy4v38OOQiIPwZ+GIrPUu0Y5x3i50iRfKRikCF/OPT7u9zC8bYe9leH&#10;CBKH4oRjMcIY+D1WGBxSYU/dM+VbDqmH3oaMKH7uEKyVmltDsXPsmw/NryFVxRSQZqxdYlBnmBNq&#10;mgYlQUuJVoqqMVRVRdM0LOYnSOmBqHlR8OT8nCdPXqBQfPTRR3z00UdcXV1wcXHBd98/YrPdUVcl&#10;VV15sh0huLy44OmTxzgHm11JUcyYzyqaa0NZllRV1RKUCC4vL/nxxx/5qw8/5L133+fzL77kevWK&#10;2WXBvCjYzLbkuWaW5UgJUqrebz/wGYRDSt2Txog2zpFagvA+8WK55OTkhM16RVmWNI3xCuRScnX1&#10;yhMxBUQke5JABn36eI50a6CUst070iSSY0Sdt/VDQp8mVmIfisWH1o8xNdMwBo7j8XjO2Gj8aa16&#10;fyScQyFRx7vvvsNHH/0CKRXltmS33WJMTVXt2K6vqcstu82KpqoQzrGYFby4umIjtkgh+G//9E/8&#10;r/Lf8/7776KEBlvTOK9r7IGsPrcmGAZOdqB3nzfbA2idcGghybRCGMvjHx7xD//lv2BXrzidF2TS&#10;4Row1tFUFldbpHE0qy3nr1ZcPHlGvS755a9/STEvfHxgjAd+S4XUGQR9WJclX37+OaurK7RyZBqk&#10;zCD3pGX80rK6eI5odjy4/5A7pyesr16xXW9wQvLs4pI/ff4VUHDnzj0q/JnDau0JgpbLBQ/unOGs&#10;Y1vX7ITv00zmCCko8hxnfF5BSLUnr5Ia3e6NWZbjnCTTBe+88y5vvf1mu2ZYT3YmPLlXWVVcX1+z&#10;Wq9YbVdsthtW1yt2u52PlZyjaQy7sqIqK0xjkFLRmNqD5BHoLEO2uQ5jDaYxvS8Wj0XrrO/CCDwY&#10;5tZTitJhrNLlvMcIcFO+bgykDHOB4XNorfvnDvflFEGPaFmoZEAg1hGapfITQ6BEF7BqHZ4P0BOY&#10;pchUnXM0te33u7quMU0z6v+MrVU3fNkxfyqxxnbt1RFJW+v2OZzIx2u57FDKk52oQuHavFcXVSml&#10;kcITgJl+XNg2AvFNZuM4K8pXDhFiptbwId9kiPw2zkPiHOvVmpcvXnB25w5aa5q6OkLAKJBCoqSj&#10;wVFVFY+fPuOf/vs/8+DuXU7nM6RSSOGwHQHbEYB5CBC9jV88lAuL/a44TzgWdwyRyYb78BgYO3XW&#10;NkY0MxQzpHy2MfB2/E7h2hOfVx7Lx4b3HANup8n7jlu8lnXnZqncytAcuI3q+7HzlVRclCL4vU1c&#10;lOrzoRzvsbh16DPxHjLkc40ppaeIwceuM3Yu11kIwh6Kw2Lg/DFy+jgP3vmJ4Z4U3qsj+hubS3F7&#10;dPfMsuzgzHuMtOkYQcMQwVT8zDEhVdhGqZxCTGKYGoPhteOz7BRJ/ZAPPxaz3laIYLLJJptssskm&#10;m2yyySabbLLJ/i3aBICfbLLJJptssskmm2yyySb7ieaBVqIHv/uDSekVjGgLbBBIJRGkVVVTqrvd&#10;z28FqBtRak9dP6UGfAw0OaTqfaNYRdiD4ibbK23KvkBrCIQ/BMROqTKnlNbCopoUIDYs8hgr7hkj&#10;CUh93X0uLMSL+yVs51TRe3zt7n2H1Mbi9gn7ZgigHPd3V/iWKrxOja0hUNPYuIyfJVUcGN877p9j&#10;xSupZ0+ppIdf13WNUuqAsCClWDCmAJJSTUwphVnX9IWKrfhvWxsoRteB+J2dczhscA+xrzFsL+wL&#10;3OReKclrLe3f36UV61NFHymyilRbh3MzLrA8Bq65jUrJMZDNWGHW0HgdK/QZmjvh1x0AZQzA3V2n&#10;K5jqAFHxM6TWgVjdPi4OCz8XXi8F/Iv7amxtG5p3twV6x+vEkJqvaNWywoLlg2JBHMLFhX3DY+Kw&#10;8JZWfcwDA3vJ3eDZU8o6KZXhofFzrEA4teb2/9pyfakkT54/44uvvkIoTTGfIYUgywS2add/qbyC&#10;W7tvdUVm2+2OV6+ueP78OedPzzl/ct4/s5JezZtWIXjMnzgcg250fT+mlJMCrB6MM3/xFmDbrhlC&#10;UBQzlssld+7c5cH9B+RZjmm21NbhkBgrcdYgRIaU2ivI207hq1WUP3hOCfg9JM9zjDE0TUMHAJOR&#10;2mY4VuN1cKiwVkrZXnP/csYYpPAqlft3PZxntgPEBuMhz3Pu3rnHwwevAYLGehAAxuCahidPzine&#10;eoPF3XtIrWnKks+/+ILfffIHrFScLJe+QNw4ZKYRztG0inrONmRSMMs1KAmNwDaG1dU15dYDTOZF&#10;QQWsdxXXqxXL5Sl3zu6g8px33n+Ptz74GRfffcm9xZJMKRQWjMFIQ4NFasWuKrFlTS5V3y9lXVPW&#10;NbuyagvNFcI5bOPBr9b68ZrnOXmuQEguL6+4vF5hhUToDCsEVdO0KvMKrTVaCgqtcE5irUEKx8XL&#10;Z1xevSIrFhjXYJoa2f5tYxy5agFLQvZ7pgOUVDTG8erqkm++/YZ33n4TOV94lW8MTdP2oWz/6xxK&#10;SZSEulU9FQKckqgsRyvX77ktBUMPOKbx3apaYFpj3IE/OgTi6EAV1lrquqKua+aLZQtUcT14Ybfb&#10;9gC0TmFtNpuRZRnz+ZxcFwjZFsy3vs9sNqMx1YFCtXN+r2qMQQi1B+1by3a7bX1HewjqaH2L1Hsk&#10;C5RHwAW9up81Sd/Xk2M0SYWvzge5UQjLWNHo7cG5x3zQVOFxf99uToZr5Ihvsic3uAkkCIvUpZA0&#10;psE0DUJkVFXlx1VjkEp6MhUcSmuk8DGZcwLJflyHqpAdcdYxP6zbWJ3zwAulNO+//z7vvveeJ8Ww&#10;HmhlsH59CpXPnQfFEyi1Kyl6EhPbono2my3r1Zrr62t++P573+8tCL1TGXWJ7pPS93leZOR51gLX&#10;vdq7MQ16XiADpd5O0bdury+kQ0qBlBYwZNmCxWKOdbaNHXQf8znwIP/A94rj05vKv36edffej03b&#10;t2uKfCDlp6R8udB/HAOjD+ULhhTpx/yfY/HLT7Gh+CEGb4yRI4XvMaY2ORaXj30fx01Dym2pPhqK&#10;OYcIDVLqeWEc4p+DAZVMCdxUXU8pQqfAUGOEInF7DgF84pzIsZxCqi1S5Fpx7DHW/sfAK7ESYUyg&#10;2OUohvauMSXK1LvFvuYxhcw+su/voQ7+ztR+78+VRgtH6Qx1U7X3EhRFjtSaq+s1T548Y7Pe8H/8&#10;x/+d3/z1xyhhuXz1isdPznHCxyhN7TBNQ11XGOeYz+fsqgprLVpriqLgZHmKFIrLV5dst1tOT089&#10;/4rUfVzy1ltv8Otff8Qnf/iUzXrNerXm7PSUpm7YrrfMZjm6bQulvBcV5sBEu3d539EDtTwM2mFw&#10;qExxenrKyxfPWyJS79/VdcNut8W1BEgiJKIRe8XwobUtBqSEfo01QTwt9v0i2+c1xqKVJ0YKlTKH&#10;fIVRIsXo+eLcYOwHjRFIpuZTPA7T4+6mirSSN8uK6rr2cc3du/zN3/wNd+7coa4bNtuSqvY587qq&#10;qXbe9+zAtxJHpjQn8zmN8aQ3Ugl+/y+/o9CaN19/g0JLpLAYY2l3X59bFy5gFXJ9HqFl3Anaol3b&#10;hEQBCoe2jpdPz/nH//u/cP3kMad5RiFBOAt4f3e73aGFgtqyvVrjXINtGn745mucbfjw5x+wPDkF&#10;paiNxTTGg3N1hs4ytps1337zLdeXl8zyHK3ae2carXOcNWRas1yeIJsd7775kHp7zW5bImXOxdWK&#10;z/78DVXjWJycetIp6yjLms1uCwLu3znldJb7trGGQmvq2iKwSKlZFDNcY/v8wL7vtSdsAqTKmM2X&#10;fPDBh7z77ns0xlJWFcVckRcFeZbt9wIhMM7SWNODjE1tWK1WlLsdZVWx2+7YbrdsNxt2uy2bzYrd&#10;dsN243/e1HUft3jiiqr38bMs2+9v3WQdyenFubGU/zCW1xnyOUKipqFcZEjomNpj0/Nxr4ce7itx&#10;XnX0HELuY6oDEgiXzklZ67DGYa1X4m6aplW89cR6IUna4VoRpprTftUBaDUijTnwNxPtGIM3pfQg&#10;eCllH08QpLv9uBAY0cWswq/xziKFI1iS/d5lO99a9LmneGlMrYlxLvMvOTOK498h5XEAqSTG1Fxe&#10;vOTV5T3u3X+AznJsU+PZuhiILR1KCDKlKZua7bbk2x8e8c0PP/KrDz8gyzVSa4Q1STBqqNocnzek&#10;/OsYBDpGfBv7j8dIZlPnASHhbDjeUnvokGJ6HD+Ha8DYedoQkdLQuhMDuFNKz0PPnopxhkjKhogF&#10;Uj71EJlnav51PsUQ6Xb8zkPA9DF/KnVG2X0dn5GEcy/0y4/tAd3+cRtSqbEczxApoGzPLzrCqdiX&#10;HzrvHSJFGyLrip819e4pouyh+HiMsCBF7BX379icSvnHQ/UJqXgwzKcfU3hPEYwNr4/ciOXiORj7&#10;wKm8R6oNY7X2+PwznDud/5+6/hCZxdhZaWpNnmyyySabbLLJJptssskmm2yyySYA/GSTTTbZZJNN&#10;Ntlkk0022U+2rljIK0MCUmJwSOcLbTrQt1eHu1lYdIyB/baKBUOfH1JAGFPijm3oIDvJyO9aoAct&#10;MM15IEGoRL1/51aR06XA9P73wKAaRXetVBFGXBR6oLSReLdUkcOxArnUNVMFrUNF3/EzdNYVJHVf&#10;DymUj/XXUJF4/Pu46CwcG0OFTXF7DbV/V9AXgnlu265DbZlqh9S7pdj6YwW9sAhqSAUkVYwVt39K&#10;xeGgv0UHKGrvBUghsc4etN1t1AsEyhc5uu4e3X3a9QZ6Vad2avWFkEruFcSPze1joPehzwyBnlMK&#10;JnHbD42xIRBdSkFwDLQeF6Z0BatxQWyqoC1+3pSybWosDxXTxsDkFDApBYAaKh7UWt8osEu9/9i8&#10;69aDmJxijKgkpawTFkLF86kv4Iq+34+RTh3XQkv2gBNd2SrGGqT2KtK0ClEd6Uxf0N0Wx1pnENLP&#10;DYdsARXcKAwOny+1VwwVVaXG9VAby/bNpBAI5wtWr1+t+PqL79ltGk7P7lLkOZmWOFew25ZonZNl&#10;GQCzrEDLzBe47ipW1xvOH5/z7MkTvvr8c6+eJwUIT7jhQfDyhjqxG9g7fEvKXp35mOLMcVV5292t&#10;BV7t1wYlBY0x6CLHWIPKNUpnvHbnHm89eI0iK3i13bCr23FmwRmJFApJRqYytGpB8FnmQSyiK4p2&#10;vQJ1qLYiO0CEszghB4tE40LlIQIYY1qQOhaB8j3sbA/y7Bf8fj5ahPAkSJam9X0ceTbn7PQOP/vZ&#10;L1ie3AMB2gmc80raVVlRrleYqmRbbsgzzdPz53zyu08RuuCk0O0c8CBsZy2ZztBYLBZjBdI5tHOU&#10;qzW7TYnFUQkPHpJSYYyjtDvKpkLqjMY6qtown5/w4MFDfvvv/h3/z/OnVKZBCYlTsKsbD2RXAmEU&#10;pvFgkMY1KKVprOFqs2VTeoCLQKClQIXrtBRkWpPnBUJYLq5WvLhakc8zFrMZpobVrqKpGxyCTCsW&#10;Rc5M+3d2UqKcoq4qJF7teb1+SW0bRDZDS0XjQATKSHsFYA+WEQicNWx3FY8fP+bq6or5LEcJgXAV&#10;thFonXnhSCHwGEK/OqFASwXOUldrpGyQaoZz1oP9rVe1tsK0QByDcpbMCbRQVLZGCqirGp3pwSLj&#10;Q+CUB39V9RbrGqzNWmD6jrqusdb04PCu0PPs7IzFYt6/e7h+G9dQVpVvk9DXRHhQDIKmsRjjkC0B&#10;QdPUN9ZMYfdEFM7hlVrdnnCiXal92zCu7t6tSGNFtyn/3vuXMvCHgljC7dUED9e0jjxDxNN2VAF5&#10;/zOvXtmrskvVOWU33tFg9wCVbo9h7xMSRD4d4M+DpLt3lb0qYreH7f1vWCyWLIoZVdc/qluvmn6B&#10;FHhl4B5oI8A6/31d1/t5ItWB/xKSgzi3BxBaJ1BK4gTcv/+Aj375K05Pz6jbonCJX7c79IzEjwda&#10;8KJsQbkdmLE23gewFur1ls16y3q95rtvvuH506cs50WrZhipePZ0qSUAACAASURBVLZ+gge0t78T&#10;DithNp+hdEZZG/Ks8AqtLXBdKeGf1TqKPMNZQ2M8mMtZizNeMVJnmmI2xzYOXAe2cyidB2MmDahW&#10;KhsgLzLtPrnnQeiIfuKYIAaRpPz1MLZMAS/CGGwsjxD7P2PxdzwvQyD2EAj6L8uvHAL6x/zqY37Y&#10;UAxym79NxSYp1beUQnPYHnHMfOweQ/FvCBbo4pdDADzJvMGYGnUqT3Eb5dOhtkvFiGNx7m1yUEN5&#10;lbE8WezHi0jhNHzXITBSTKh32/zLbePBobiyW6fDtc5/RBx8pvtbnXmyGpxDK0mmNUL6/aAocrJM&#10;o7Vityt58uQJ5+fP+dVHH/PrX32EFvDt99/y9//wj3z/w1OMtZycnrCVkqaqfLzsLFLJfi1RSqK1&#10;4v7rrzErZvzh0z+wWq2o65qiyMhyzcXFBS+eP+f1N17jl7/8BT8+/oHrqw11VdJUFVVZkmn/XEoZ&#10;pMTnUMVhP5p23bbO4awB6WM9rRWz+QwhJSfmlIcPH7JZX7Neb8nz3KtVl2WgLNwCfcTeQzg2nuP1&#10;LUk2J1o3YJ/69WQqIq34mcqfpX4f7r/hWI3XxS6nMEQueZv3TIHTDkCpQuKwwZzriKz2Y7oDni2X&#10;S371q1/x85//AmNhV9Zsy5qyajDWUNa1B1eXNdY6T4SlFa4x5FqRacWmNGzWK66zjD9+8kf4teWN&#10;119DSwHKteQ+sp0TLiB+HJqX+/fNNAjTMNOa7asL/t9/+HueffMVJ1pRKNDCUdU+/iirhrLccbq8&#10;wzwryDNJWW3ZVSUy0/z4+BGNqfjwww9ZnJxA1mCqHVW1RauMqq559uw569Wak8UJSgoynbXxh0Bm&#10;uR8nKkfpAlFXbOqKVy8vkDiu1hV/+uo7Xr5asVyegATrDI2xbLclQkhOTuecLObMM01FQ66lJ8wy&#10;NVJrivmcoph5f0tJrGBPXNX6zgiJ1Bn3X3vI2++9y66uuXx1RTGbIa3GNGClQLt2vAoHUiG0RBqL&#10;s5AVOa8tzlqCiHqv5m0t1jZU9Y6qLNntStbrNZvViuvray4vL3l6fs6jR9+zXq8PcpXOeSKxY3tE&#10;TDAxlL8ayn/9FOueUSl1sF6HZJlDIFJa7rDQbxvybcYIWX1bHxLvCCn6eCPMtVnbeLB7Gx92AE5r&#10;O8IRPRiTdbMrpdp8I04a2b/H8sDJ/dw5TEsievhEnpBO4GNz55wnaBACpTtyE4s1DtN4tixnAdk+&#10;txsGUcZkBjFpzm1y2PG7x4RUoQ9nrY8Pt5sN5+dPyYsZi8XCcyG2pBA3z6ra/Kn0+71xirppeHn5&#10;is+/+JI3Hj4gz++iM3/eIS03iBzivS2Vx035NDFR8W2IVlJ+VWoPits+JpEdI6kZ2r+7vx86hxpT&#10;Bx/y61Nnh6k+PgZ+H4rDUmeSQ89+mz0/BaSPgbgdsU047uN+GlIyj32YIYLg+GfdeVzYx6lzqthn&#10;GvKlY+K5VFsN9ffQeUa8r6RiuLGz6BSgOfb/hwDQcR8NzacUuDt85278h6QXQwR53dfhvhbP51T7&#10;xn2eOq9NEUQMkSWPxVhDJHYpQvIwBo/JCOJ9ZWxMp+b5GEl3RzAT9k14vzFy9dvEv/9a/2WyySab&#10;bLLJJptssskmm2yyyf5nswkAP9lkk0022WSTTTbZZJNN9hPtxkFv8LtQNSRVLNB934EXh4okhgBp&#10;seJ4+LuxQ/dU0Xb8u/BaKZD3UPG8oFMY9NfOsqxVA+lU/YL2wfUF/yrBYh+CW8L2Sr1X2L6pA+tU&#10;0U/Yxlrrg8+kClPiov5UAXkMWN8fliusPVQNS7X1MWWC1OfGCjlS75IiQojVSWIVu2MKfAdzYKSw&#10;Y0zpLAbep8ZX+LdDSj5Dqmzh16nCjVRxYVcsEhf5xYUuqTlxrLhkrJ+H2ise40NAikNQ2E2ll1jp&#10;b0wB5oZ695FxehuwwFih2VB7hOMzVGpOzfmhe4bt2Smdjj3T0DPGRTxDxSqxekdcPDM2j4buPaSA&#10;Inv1PDWobHPsHbt3Sal4jKkZjrVjrJxiW3Dk4WddDyB2QqJQICBTgqYqvRqwc+QeHdG+kGoh1hYh&#10;OoilbNXgJLZXWm3VbnFe/Vu4Fozpbih4xeCfIRD8kA8QF1n17Yrf4xz7oqivv/mOH3/8kWJ+wnK5&#10;oJgVdKLAeVaQZVmv4OycoDYGW5VsNhu++eZrnjw558svv7zhB9wGpBP3j1dYGx57t1FcG7v+nvBA&#10;7MGUrQL4rCh49523eO+d13nn7TfAWcpdA0JhsdRNQ9aCcQV+r860pqqqHsykIt/gkMwgmLetjyKD&#10;ORLvD+E+n1Im69+7VVzr1M50prHOYG3jx6GUgcKzp0DoQOcOh2lKpJK88+47vPb6A5T2IFkpvfp2&#10;1RisFdR1w/nTZ/zw6HtMU2MNZLN5qw5mWjVMgXOe8MAXvntQvrUVOEtT1axXK2xZkQlY3LvDi+fP&#10;eee9d9CFB21jHLU1NPUOieLs7Ix8vuQXH33Mk+8f8f1nn1A6UFJjkTjrlZCNqbHOExtgYVfuqEzD&#10;drPFtuusolWMtA6tFJmSKKVZnJyyWm94fnnJ9dUVp2cn3HtwlywveHGxYn1xicUDixdFwaLIybVX&#10;k26sV3ZT0gM3VKbQ2nK93eLwCo+ZFjhuzouD8dGqUT57ccE3337H3TtnzHJNXdXItvizA09prcky&#10;jbEG57z/UTcNTV3jjMYZ0yvLSeGBwcp6shuBwDjjVa5bkghjXVJ5c6yYXClFXddeOVPVOLtXtS3L&#10;6mBv90C0wpMvtH5dWAAbghzDeWOMoWkM1rpeJdA5/3NnHVIdArDCCKD7tluXUgCJvwS4OkYMc1Nd&#10;7mZ7/ZR98Nj66dirjXZjyP/s5nVDteAhf/VgTen3d6+UmgKEhEROtOtbbZqOUqz/ne/nQ59d60Oy&#10;BSlUP36KovCfbbFk3d9048aPGa8SZ/oidJjPFvz617/h4Wuv9XFfWVb9vnKw10JPFNKRx3UgoE6R&#10;3Zi6J3S4ePmC8/NzskyT5/pg/iYV3lpgJtK3yWyxQBc5q/UGqTTOQl17Ug6h/XyqqqonQ8rynM1m&#10;w3a3a3var8mZ1h4437V9pPYWPkrKN4tB6THAMC5yTxWSj8UKN8YSw8CilH8T+y1DfvwY+dVQQfj/&#10;qALtIRDBsbUkboMhYEYqRhsi1gtB5nv1147qKE2YlIw36amCcIRrljsgRhhan26jqnmYoRE98cJe&#10;fZaWPMT2YNIUYOCYbzhEWjKkXDmmRn/M94zzMDGIYYi4qluDUqCaY6SQod8Qg7GGYuNjYzRF2haD&#10;8A7vbVvV95tEcU3TUCjd+pmiH5NaK5RQKCXYlSUvXrzk8uKSPJ/z8a9/iRCOL7/8gr/7v/6Ox0+e&#10;U9aglaRYzFkul7jZDGsNVgSqs+37Lxdz3nzzdZSQvPnmG3z11ab/fdMYtus1q/U1b8rXuHvnlMV8&#10;xosXF6xa4GuWyX7t1VohZLYnlRGeTMd28Vm/J3XkigIhPRCwKLyK9v3799luNlj7tM1F7km5pNQ9&#10;+L0jLflLcr1hTCCE2CuMt/NKtj6/Na6P5RprELodxy05W0hgM5QPPCDPadeXOPfWfd/lMm4Tnx9b&#10;V8O9IVaC7eds+65SqP29BGjl86h5lnHv7l1++9vfslwuKRvbg9+tFZS7qlWcdpimQSlJVuToNlYW&#10;le/zxWzufQXr2K63fP3l1ygBr7/1OrpTfTcduZD3H3q+o9hn7AjwhFeMl86ymGl2qxX/3z/9I5/9&#10;y3/jJMvQDpRwrf/h48+qqljMF9w9OSFXCpxhPp9hym1L9gSrq2u+/OJL7t6/SzafoWczTyhWWcqq&#10;RCrN6XIGtkEjPfhWaJxQGCfJ8xylM1RWUG83XF1tebHaUG+3nD+/5PHzl+TFjCzXbR84duUWYxuU&#10;lhSZZl7kZMoTXJRVxa6uqIxBK4nKM6qWdCdXGR4J7EmDsA6DIcs1s/mMu/fvkRUZq+2W5dkZ8/kC&#10;qWc4qdFKeRpOKWhMA57PCDQtOSf9vJMq9z3qDE4IpFLMsyXLkxOvOG8Mxljqqma7XvP06Tl/+tMf&#10;+eST3/Py5cXB+YhEHBD6pXzi1N43RlR425z72P4mE7mHIXBep2J/kPcinXM9Nof7Z2mdde9ri1El&#10;7u68Jc4HW0s/R8bacmi/T/kIUkpstK+6PTtPeGFcggg2mXNJ7NtSSurGkzwopZkVBbIlZnHW++V9&#10;nkhpHE1LQBYSyHbL+GG+J8wDjZGEjKl33yDgGYl9pZA0xrC6vuby4oLFYk6Waz9/urYNSDx7MrI2&#10;D6WVxjjDrqz485d/5v233+TO2RKp2/U687mqjgDMOU+GEZJuxX7yEHlLnHdOjZvbEB/EY6xTIe/O&#10;XW4QzUSxyZCvmcrNpoiqjuXeb6MWHp/7xf5ifLZ57OxszI8N59NfQk41dj4T7/cxOW3or8djeegZ&#10;xs4lU75y1x+xEngqtkmde8Xn5+E5cnyGnDoHP3Z2Ef/8WD+E60dPcJGI2cI1JhWbh2TJY2fBqRgi&#10;bo+hv4sJEeIcS6hwHucJUvMt9FtjsHj8XGPEdGN7zVBMPXSOGp5BxfUZIcHj2NqUGntDRBVDMXtM&#10;RDhUtzGU44hztX/JWc9kk0022WSTTTbZZJNNNtlkk/1bsAkAP9lkk0022WSTTTbZZJNN9hNtqOCw&#10;K645KJaMChq7w+YQbNgVfXTghbAgJLTwAPSGKsZAIUTqoPlYwUrq/W6jkH5DNW6gGMy2CoeOQ5b2&#10;+HB8CIwdq6yNFeF31x8CJ4wpiY0x0Y8B9PeFzGmgZFzYMqQGnlK2+Skqe+F1w0KYoSKPIeXpY6pt&#10;8fXioptjSjxDhTRhsXusAjoGBIn7O7zHkHJ297OwGGyoKCGlWj40t+LChVQRUUqBOL7OmKJceJ2U&#10;SkfYljEAJwUcGOu3Y30fP2eq+Cwu8jlUyrTJgpGhAqah4rj4GUOlkdsWn3XFQEMKDkPrQOrrMWWX&#10;IYBOvIalxvCQytDQuj20Zt4GjHJMAT0eO/24P2i7HqIKyqt40xZlN02FsxWZq1jkilxKXNNQG0vl&#10;QKjMqy0rhbECg8JJ1d/B2RY2va8T3av1BvMxLLYcGuu3UT9NrXF9QVm3XgPnz5/z5Tdfc3J6xsnZ&#10;HYoipygKsqxVKWxB/rPZDJ1llFVNU5WsVit++OEHnpw/4YdH33N1deVhU84hlEKHvsIIEUiqv6SU&#10;vXr02Dwfmo+je04/vmgL4yXGWebFgvv37/GLX/ycjz/+iOVixsXz514VUIDMZKs4qcAK8jxnPp+h&#10;tdoXNDvnAehSJNaXAGTW3jwmukmtVTJSCR2aM15AzxclN7bxQvDCgXWIgFRh7wMGe4zUnJ6c8vbb&#10;b1HMMowtcUK25AwghEYqR5Z5lWFjLVoX/rmcDPqBnlhAQKtWrgADxlLvSl5dvGS3XrFQGQ8fPEAJ&#10;wZ/++Cmz5Yxffvwbsqwgk1BXBhRsdxV5USKlRmdz3v/gQ86//wbRVGzKijyfoZVXJnNAXdegPTii&#10;3jXsdjtM05AXM5TWKCFBa09ioTVSCrL5nFVZ89nX31PWFffunvDBz95jPst4fnHNxatLHJBlGVpI&#10;ZlnGLMtQwpLnGWVjUbKgVgqLBKXJhMAKwbYxiMZgjcMJ16o9Z0h5s4gxz3KEley2NV9+8TXvvv02&#10;b7/1GphWKc9VOGvZ7XYIAXfu3mGxXJJnfp0p8twDajuQjXRtkb0neXCt6lqRKYz0itemVcnsxk88&#10;1kL19yzLDtbPfn6q/bjtQPEeHLcv8lwsFjeIS2KCiBgEe1j02xFEKYzRSaD5Tb+DniwgpZZ1G0W8&#10;2E9J+aDH4p0xH2mMxGts/9tvIt0e7wEsUsleQXHsXW7EMl2wyE1wf4rsKNkubf9rpXpQQ/zPOtuC&#10;Im/uUa6NIfdqXxac7cG4nWoY7MHzdd30Y74oCt54400ePHiIUnqvKtqOH+ssPb2KcDfAAFJ2Rd4C&#10;aw3GOOqyoqlqtpsNj398BBiyrEArjTPtOtdL7ob9FRB4Of/7Yj7DScGr6yuk0mR5gUB6IJfy4Bnn&#10;HFdXV54EYDbz61OmKcsSZw15npFnqr9+ugjcBe8kbwAK4hgm5e8OgQJSYNshAMIY8DuMBzqgQRzX&#10;pOJgcUvgWVg0P0ag9pfYENhoaE4MxZmxkudY7Hm41uzn+uE8juNFcQN4mXoGACVk2/4O4ww41SpF&#10;g8W2YN2b10zlQoYAd2k/r7ueTF6vB8KJm6CoVJw0tDaHcXPKXzwGbDi2H8Qxy00ilJuAtRRoMQXu&#10;kXKvjizsYW5nKFZMxZ+pfMGQgmJ83dScOryfSz9H+3/OWZBtvNpYFvMC03gA8npdcnm54sXLl7z2&#10;2kMePT3n8bOn/P5ffseT83Nm+Yw7JwXCCRbFnPzurCUk2eGM30es27d7rjMyqTg9PeWdd97i2dNz&#10;NpsNRTFDCGicYbW6bslzBBKNM/Dy4gU6ExQzSTHLKEtFVmhK632js/m83Q9MC1hvxyGe1MwYT5yC&#10;MYBBCEmmPYHJnXsPWG9LXrx4gbUOKSzWgZatGnPv46fzWEP5pHDsmhaM2BFG+DCnJbtp1YhF62+a&#10;Ps+5V4l3HSHbgMJuvBfEILsQqJRa3+K1PLV/dF93vloXB8dKl2GeUQkJyscn/fWd9WQEwhNVFYXi&#10;3/8vv+Xdd94E4SirHdebDSiFdNoDqI0BZ1DSoXXGvMhwjUEIMPkMW+4Q1lIUOUo4qnLDaiX48xd/&#10;xknHw9de89cRDinAuQaLJ9Czbcf4Z1M4LF7gXGDbGFdLhWgMn/7zv/CP//k/sVRe2dw1hgpDXRsQ&#10;EmsE0sLJYsZJkWFsQ2UqsrxgPp+RqQwNmO2O1W7HbvUKlecYITAOpJM46bj38D4nb75Ftlgg0DTO&#10;YTFIrfw1SyjyDKEVej7D1AtMvuDxo6e8ePkKISXFPEPrDCkVl9cr1psVTimkgJnWZFLR1IbKOa7r&#10;mp211HiCNCsl612JUgKDI8skSuQItA8aJSgtKArNvTtnKKmYzeYU8yUWiZAKIaUnWwNP6tXvpXty&#10;I+cjYpAChwVkT/gl2kx/3TTUdY1WAik9qViVOd54820clkc/PuL8+XOcgOyASC6dl0nF52NnB8dA&#10;aqk8coqgonvpnuSpa4kWsO+s68nQwnOPPVBdHMR6KSKXsecL/aymbg7Awtb69Sf0IcuyPIwLeqJU&#10;+txUB6Y2YT58pJ1V4txl394+3rUBCVjc4i66TzLfMuAPdn9kTQNotMpweGIOhSfqE0IipCfLkzIk&#10;fBQ9oUp/htSSGYY5qyECxBRhbhiPx7nBsfON7j2EANFY6t2Wq4uXnJ0uePDgPlZJmmZP4GHb9/Ab&#10;cbvhCNDKEyLUtuZ6veKzL77i/Z/9jGLm11CBQ7VEFMZaT8wpVbs/7ds/RdYaxwjhGd3YmeBtz8/i&#10;s5CuDVP74hCpQAweHgJ7p0hs4+dNEZGnYqFUDj9FfhCfKw0BilMxQ3jtLla/jYp8yp+J/26oLeM2&#10;TY37lH8xNC+GiKLC/HvqLCX2fcPzrLBfQgLb+HwizuuHcUn3dUyAlTpLis9oY4D90P4UjqWh87gx&#10;0utjZ1nhuB8iZY7H/Nj579A5dCoeT83n1N8dO88ciwFTBBJD+ZOuL7Msu5HHj2O5cI3piE7Hcoeh&#10;WnyqHfrYICIlDtu5m7/hOIjJ4IZEEFLvO9lkk0022WSTTTbZZJNNNtlkkx3aBICfbLLJJptssskm&#10;m2yyySb7iRYX0nbWgSFCZZ6Uok73s7Cooftd6jA+/D6+f3xQ331u6BB1iMH+GBP5sCKaBy76olJf&#10;2Calbou5lS/cCYorewV4azE0KCkRIhtUtU4VCBxTT+o+kyIRGFJ6C9Wzu7/r+il1r7jQOVbYjgue&#10;40KKFBg6VdgaP/cQE32qoCcudAjJF1LjIbxP/LNUe40BHlKF3EPKCakilFSfhr9LFeDEBScp4HWs&#10;wh0X8IRFJKmi9fi5YuXE+PlTxUGpgswxZYXUeE2BVvbP6XCYXulm3/+2B4L292yL63wh82Gfj4FO&#10;4q/DopO4QChVvJKa52MK8vE4j4t6hhSEwuvHhXKpsZJaK8I2S/1+aEzEBS6hyklqzqUAJUPzLx6v&#10;KdXGlJJgvNaNFSJ1ynZhwWjfvtLtC3pFC0zr3qEtpvUYgcR8BaTYj11jO3iho9yu0MqiXMmCklMr&#10;kI0B21A3llwonM1AzjFGolRGjcYIMEJ6NI+jL4KlLcb1qoI3CR601n1x00HBf0CUMFaMdNh2/r0s&#10;rdqVBCcsFsPFq2s+/fxzlqenvPXWO8wXJ21huezHRZ5n/X12ux1VY1hvNjx69IgnT57w4sULXj5/&#10;4YuHpd/fwsIsERUJHo5BD7w9fB+6svXBcRCv3anxHq+jXbd3/S88WpvGGnSWoTPFwzde44O/+oCT&#10;kwWvXl3y/PkztlWNzDJOFkuvvu0EddOgtPIK6u7QJxLExZgWa1vAiBB9gboLnzf4Oi5MvFkI1xIz&#10;EH7th5iUkGntx750ZDpH4f2GqqrZVV5JsGmatl9Er/aV55pilqE1OGqUyqk6dWL/SZz0avJa5+3z&#10;GGQHCOp9rWC+m3YtsAZT1ly9vKDcrNDCcef0hDtnZ7x8+ZyXFxd89dU3vPnu+9x/uKDQklpVGLwP&#10;t9psWMxysrzg7bff5je//S2ff/I7lLCYqsI6B60iqbUOoSVl1dCYpm1DhRaQyRYcKoRXTxQCNZtz&#10;sSn55POvMUJysjzh5z//kOVyRlXuuLq+Zr3eoosZWimWswWL2QytJFJanBDoTJPPM+ymRCmNVJr5&#10;YsGd+w+4uLrix6dPkVhs64um/OhuzGqhqJuGJ+fP+errb7l7dkKReeKM3W7LdrNmtVpR1TWPHn3P&#10;8vSEs7M73Lt7jzt373E2P+2L/Y01NI3FUuOM8aQCSAzWq9Xj28buanSW9aD10LcIiROIximA0uqG&#10;T9CRV4QxRVcEGiq7x8CmcZ/Yg+064O9+btukEp8Qsp8bHVlMaj/r3iUsWg7Bw/11++dqfZkBENf+&#10;+2GSryGSlxjslfJvxQ2QegcK80/ZxXt7mClH1eX667u9guPhW3MjpujaKVXs7KxjvVmjtcYai2wV&#10;gXGuBy4KIZEBAYyTgsbuQSh1XbfPuSeNiePHDrjb7Zmnp6f88le/YrFcQgucrarKPyuifb/2X8Ln&#10;Aaiqxo9b49XZ19crynLH119/zXp1RZ5lKKmQrUp1GFvtSXVa0Ju1GNsgpMA0DfPZzBOBlBXz2dIX&#10;OrcAEOkUSmY4Jchzw3q1pqoaskxRZDlSCLZVyXw2Iy9mB8/fqbqFIKJUv4Vq4TdJm477+8fGcAqg&#10;Eq8X8c9jwEFMRDGkEDdUXB+vAymQ8k+1n6IiGfv6x643BjY+9jf7d7XsIUSHzxb65l2xvVe0dljb&#10;eGCglypFoqK/F0eBeoe/Fx6kGJFgxLFZ2FdhHBCuealYbAiwFLd5Kg4fA8fEPx/KA6VyNUP7120B&#10;jjdIEVtCAyHdjTmb5/mN/MDQOEnF5inAc+o9h+b8MfK9eP1pmobZbEbTaIyxXF+tOX96TllVrFZr&#10;Li4vwTrKqmS5WDKfz1gul5wulywWSxprKMsd67XFNg1SKozze4UAdrsdm82mJduRIBSvLi6xFhaL&#10;OUoJNtst6/Wa7XbHbDbza7jS7HY71ps188WCLM+pqgqh/fivm8aP45bnxAWKkh1IMwTLGeNQOifL&#10;CubzBcvlCdfXKzabLdYaskwn9/14jz2mqngbFc0x4o+Dn7lhwrwUICkG34yRIQ6RDsWxWgi8HQKw&#10;pQCGB88qfb/XdYOWinfefpvf/OZjFrMZZdNwfX2NtY2P7K0B/P20Vsxa4jcpnFcDtxYhPUgT54FM&#10;Pr6zVFWJ3MI3X3+Dc4679++jde79G+f9G+scootnO2Cn9FhRYT0APsszlIRPfvcJ//lv/5aZUCyK&#10;jKaqsM5gmoamMSAUOIdSkqLIMcarrZ8sTshmM4rZnNdff4vddsXl5XO22y3riw0GQdkYdmXpx5N0&#10;bFYrlrMFr795QpYVlMZQNh4o3abeaIxB64y8mGPnFcXpPRr5Aw7B6XzhCYak4Gq74fzlcwyCxWzG&#10;yazg7tkS1RKqOGcxTUuIJQU6z3xsYhqEUJjGYS0UuUYIB9YgtUZIyZ07dzg9PWnnWgCmxudTQgK5&#10;g4RHck3y/SBcG8u2zH7OeuVp6yymrpFoZrMZZWV5+PAhr7/xBn/+8kscYKzpiSvCcZ8iNol9mVSu&#10;YiiffCuwe+pv2z36Nr7bUO48zDMdW3tS+0EX2x18DgdOHvj11lqqqsI0ex8wVBru4sYYQJzaj+L3&#10;C/sjlV/tffYBH3OUiIwuN31z3fOEDj5jopREK4HOPGmiFRKHwhof0zT1/v627bcUOU9qDAytoUPn&#10;ODEJTopgNx7P3X+bpma9WfPyxQvu3DlDKU2WuaCfXZf16tslJMS2zuAaw/fffc8f//gp907/AyIT&#10;5CoDYQOyA792i5aowZr0GVA4l+J5Ya09yJel8ixD43iIuKIjchg710vl2VPxagokH+bf4/dsmubg&#10;/vFZQmp8xiQx8blrvI50pHJj75MCmnfP1Y2DFLFCyhc5Fn+Nga5T+ZIh3zp1vxi8H46L1JoRrzPd&#10;upjytcJ2TO0/Y6To8blU6lwpJhq6LWlK6vdjBBFD/nxqjRw6AxraJ+I+SO7fCd82BRQP5/UYQWOq&#10;r1JzZAh4P7ZepM6347PHbp7E4zjsy3j9bprmYD9OEUoN5VaG6kJSa1YY38YEuak1IOWDhH3wr8mt&#10;TDbZZJNNNtlkk0022WSTTTbZ/4w2AeAnm2yyySabbLLJJptsssn+FRYWEEnaQ1duMsenin1SxTZh&#10;kUP8mc7GijG6e4Q2VDwfs6Cn1LQ7iw9bY/Bop7Dqi+ZMX0iyL8aK2eZblQ3rFXywFmxDJ2xpjhRa&#10;xIf/Q4D+7vtQmStV5B5/PgSrDrHBDxXLplj9w/aNFR7jV25z+wAAIABJREFUvkv115jy81ixRFzM&#10;lgJ3HoCrlOrBVEPF4jEguHuWVDFvrJowVlg4Bl4eK1BM9cHQPVLjt2ufobGQ+npIWWvIhgoHjymN&#10;DbXbbQDy7ZWSn4mBX/sCTJHsj9R9h4riUkqz4XiPi0rGCiDjNku1W3zdocLKsTaIVejjtWCo6GgM&#10;wDQ0jo+pzcfFWCHQP1TWHVu/4v8OFXXGwL+4P3s1pBbw2laa90pXtOC6sBgtXBdld9/u885hXKeM&#10;ddhG2oGzNaKpULtLzpY5majJmi1cb7G2QgqDFoJc5Wy2BpWfoGSOKJYsigWlsdRIrJQYHMZJIPPg&#10;/R6en1aw6fasWFWyWxe7dSNek2NQhLUWJfCA1wBIuC1LPv3Tn2iM5cGD+6hMo1uFZ2MMu90OgFkh&#10;ybKMuq5pjGFX1bx8+ZLzZ0+5uHzBs2fnlLuNL27XugXstP1FGiw5BP5Nrd9jCj6pOXBk1h6sMz3o&#10;VQqMr0zm4vKCR48lyuxwddnW00tEq2reyVMZ4/0K2xJ41HW9L3ZDJtdm2QINu97vSqC7AtLUXO6e&#10;0T93p6DmwZd9MZ2SCCd7oPGsyClyRZ5p8ixDCEltGi4ur7i6vsaYDkCv6LTy6qamKrc4GqQTuBaM&#10;KqRES0PdAlilFCjpx5//j2vr7g+f0TlHYwzGgbBw8eKCZ0/OKbTgwcMHZFpy/uRHXr264mq95ouv&#10;vuOdDx9zevchdWPI8hxTNVTlFmMkEss8z1me3uMXH31MuSn5/NNP0FpQVpVXn3a+zaqqpqwqjAWc&#10;JJMChUC1a5YxDbUxkM949mrNp19+i22LkT9+92ecLOfUpuLRk6f88OMznPAF7SfLBafLU2zdYBwo&#10;PaOY5xgc27Jmef8B77z3M9597z1ef/gQLSXf//gD/+ff/i3f/fg4AGuLG0Qk/TixDcYYNruS779/&#10;xIfvv8v9e6doDLv1mqoq0VKiigxjDOVuy1fPn5FlBa89fJ379x9w7959FoulH4uiJeqodtRVg1I5&#10;DRrlDKax6ExjncNhD0Dv4BXvQ9+kA32lfC9japylJ1gA+mL0bk9vmuYGOKIDYA4BF3y7+H9SSqqq&#10;oqorD9aUYr+K3lCO3oNAu+eJ9zuvIF4niZMO1uNuPnbxQ7++DftWh76BOFD5itfnw4LWFqwz4Hsd&#10;7KHdH3Cowm7DmCR8fg6VDQ/IrZwF0ak+WlwPqve3iIvCQ4VHrbXfr4Tftxrawn3nSRiyvPCkY00D&#10;MksX1QtxoGq+b5dDgHk3HvM8x1qDlIosL5BS8etf/4YH9x9CQBQjhfQkD8bQQp8OfDTZkmIYQ0vI&#10;4siynNo1bLcl682W8yc/8vT8R/Jc9+u4c2PAX7/3CSlpTNfHsCwKtLBIHEo6nG1omkMlXWsteZZj&#10;ZoaqqbHGg+eEUGAFs9kcrfbzKiyQD+OJIWXujrDlpo/lkvMj3Itj0qUUaGLMd0sBVmJgeByfhkXg&#10;Y7HRmA8b+5jHYu5jvuxQHiD+XPj86bk+nE8IfbwxIiz/NzbpV6dCwJsK4+bG8zmzV2z1vxO973Qb&#10;C/0VGFZLT71nihyve0cpxeB7xAQKKZK7sE9ShCtDipzHFO1Tnz+IOyLAxVA81Pn8YR6sUzIWiful&#10;YtAx4H2owBuDOFJ70xCR1FAuIEmiJ4UnC2n/V1d1D5TbbrY0tUEhKbclz6oXKCVZzGcUecZrrz3w&#10;vqJS1FWNrQ35rGC13uCcJ3XqerGqa0zT8NU33yCUJyHTWiOEYnW9AeeYL2ZsNlvW6y1lWfb+iZKS&#10;sqp5dXXNbLYg0xlZljNfLhBSYUTrqyvdkpp4timBAHtzzekIeIpiBkh2u5LLiyu22xKHuEGuEOcv&#10;jpGapXyNYzmCY2ujwx1V9xzKucaEKimijxS5V5x3TKnQDl0r3KM6v0Br7Yk8hCLPcpbLBX/zN7/l&#10;zTfewFnHdrvDNAYlfLxn6ronJPD/lkjhqNuxYZoG04KDlBRIJXuVbQGYxlDXFS9ePAfgzp17FEVB&#10;2TStkLk68Bc9AaTAGoMDZpnmdLHg8z/+gb/7T39LvVlzuljS7GoslsY2ONuS/RlDU9cs53N0SzpV&#10;LOfMFnOWZ3d4+533eeutd1lvrvj26z/z+NEj1usN69XGj1chUVLQ1DUXj5/wZLHk3tl9stMcZx2Z&#10;0iA9WLeLRz1plUIVC84evsm9N16wW22hrtBac73d8ujpOcbBcnHK2eKEZaGYZxmZFlgrezCrVqqd&#10;lz7mrOsKa4UnbFMCW5UoCQpBgUYoxd17dylmOavrHVr5OFZK2cYrridCDB3n25ByuFb/XbbK2wjb&#10;g5ZB0tQ1WaYRbsbZ6Sl105BnmfeJheySRUk/OpV/DMFutyErSfn+xwDpt803D5HYxnvqELlXvEaF&#10;ALhwL7lBhGxMT2zRNA1VVVHXTX8+1eVQutydFN5b10qgi8ITUtR1m1ewB/tk6n1T4Pcb/sUR/y6l&#10;SuwOh1t8hfb5FZnWFHnGvMh8vkf539WN6VXt936L62Os0JexbY7z2H4Q7t9DIOFUfnsIAOoJvEAp&#10;gWscu+2WV69ecfXqivsPHuKc8wQxYh9/t0xrN8aNkp7xY7vZ8sc/fsZ7b7/OLz74mY9r2pjaduR0&#10;gBIy6XvEvk/c53H+M5UTT6mpj4Go43PF2DrihnB+p3yBIR8pzqfEa0Y8vof8rjA/LwbWwBvjOCJR&#10;TpFqj53phbnJMM5JKU6P+TWpnH/K/+zWiHiOpNbb25BahcRrY2cqQ9ePicHD9ojXoDHCidhSIPux&#10;cXzsjDBFZn2MXCj13kPnwfHfxMSWqf0rBaA/pkYf3i8mmx46BxxaQ8bGxVCsc1vfO+7L7jNVVSXX&#10;qJgQo4vPUmMivsdt8hhj55CpM734ucIcUGoOp4QNJiD8ZJNNNtlkk0022WSTTTbZZJN5mwDwk002&#10;2WSTTTbZZJNNNtlkP9FuHPL256Qu/XsYLFaPDzRDYH1sQ8zfY4WxocWFwqli3vCZhorsbzx/9Dwm&#10;KMByHKree5FeD/roClM8aEb0qrFDwL3UoXEKgBC3RVh4kgLLx9eOwQdjSkqpIqBUoV58aB2z1KfU&#10;G8YAPLctno2LbEJ1+2PFhF2bxQreYRHYkGpESn19TLljqH3jgvehgolUoUgMxj8GRo7bIbahYpAU&#10;6cVQsctQn/9r7bC9LVKlFdw7pZ+bc18QP8YxYo3UmImLPseKi1LXTrVZqp/DgstO6ShFFjFGvpAq&#10;SE0pRaSuM1TsHs+VsbYbGhdDxbFhwdtQYW98v7hQLBz/x0D9qWdVSuGCNUEEe4BXoDwE1R1eD3AW&#10;61oSlrb4VllLJmGxkCwWp8jyGt2UOAwWh55prDUY24C1ZK7BljWgUKZEW4N0Cm0lZZahVIYVAisA&#10;rahaQF5fPxqBsmMAT9fWKbDYsUJn0apU27Zg3FjL1998w9X1NffvP0BpfaCWu9lsMMaQZVkPymma&#10;hrppeHV1xZOn52w2G54/e86riwtoAfYyGgdKSmwLARhbT4bWptR+2+2DtwXC3Rhj3CwWbeqajWt4&#10;9OMjfv9JRiY/5q0HJ2jhAcnSKeqyQuvC+1Nur2TWAXhVgBYNQZYu8L/8PXvZ454gIF67jpHZxNY0&#10;BikFsyxjMSu4f+cOi0VOU9cgYTabUTeG2XzGcjnn2fOXlFWFtV4RXAhBWZa8fPmCDz94D5Vlvu0x&#10;6Fb50giHxaKEBCm9UnMHkhOy5RCyB2rNzgmEgfMnT3h+/gThLLNshhSw3W4oy5LNdovKCp49f8Ef&#10;/vhn3nn/PU5OT5F4hXmcB7FWZdmSWGTMzx7y/7P3Xk+WJNmZ389FRFyVonR1VYvpERiBAQYAaWtG&#10;M+6/TaMZSePbElwQKzAzAIY9LUvrVFdEhAs+eERcv54eN2tm+bS4x6w7KzNvhnBx/Bz3833fj3/2&#10;SzZ1zfff/KHjK7I4IQMwpTFsmjqoswuJVgEQU3RKf621tA7evH7Hk1fvMVIynZQ8vH3M7ZMjpPBc&#10;XC559vINjYFyMWE+m1GVJW3TMJvOmc3nyEJTTStu37vNw8++4OGjz7hz9z6TyRRnDWa9oig1//7f&#10;/8/8L//r/8ardx/w3qCKAI6N1wfvt+rmAmhby8vXb3ny5DnHi59hXENd11hnEQIKXSClwHo3KJ5u&#10;6g1v377l4uISKRRlUVBNy0GFV6kC71qc9zRNzYcP76k3PcnD7hoVq3qlxb47Ptr35A6S1pnBh8R+&#10;q6oqqqq6Ebw3+PLMmtaTP7VtQ9PUAfwuBN75UfKU/j1SNffYR6ZF1WlBrhChr7LKa0IMiuXX17G8&#10;n04LSa/nE+yNJ/t3UUrtqBHuAhi40W/EBcrW2kEVfSd/GUAZIsole7D09Vg+7ncpJda7yNeFaysh&#10;EVIMYJZtHuRxPi2ulggpcdbstF8MEK2qEiEVX3zxJY8ePUIpReN6hWBJoTVCBPXONI6I23oL6A+5&#10;VlO3tK3h6uKSl89fIIQIhBC2Wzd2cuy0rTtQiwsAEOMtSmmqQiOsBduihEBWOijVuy24p+/fsixx&#10;3qGkpm0azs/P8HiOj04QwTsORG9xvumcJSaa2p1fYiQnd6N5d7wepblLGqf1P8+BvNLcb9+cTXOn&#10;nBLZvnwt/dm+ov8/xcby049RSR0jl+tjvty9xmLo64A0OsKP7ff9GOjnbkpesf2+8/E+ngspQUv/&#10;d9cJjOK5GOejMXFJCgrPqbLmcvyx9suBOtLPjCnk5fZY9hHspYq2OZ+d3icdd/G/47ZI/XpMCNB/&#10;vvehcZfncoMd0HyGHDH2nek4yI25awDGkRx6HCzVPXenot0T2m3qesj31+sV3gVig1IXWOdwJqg9&#10;P378KXfv3g2qurZl09ZcLVes1xuurpZIBKY1NKYdiHGstZRlyXfff4+1HtOabYzuHE3TslytefP2&#10;LZOqCqBDIbHG4JxkudywWtVMJy3VpKWagHJiUH3nGjkLO+DrHdIZD1U1QeuCpmmYTydcnktskjPH&#10;apj7yAXHVIrTvYeUSDLeX4v7uP+bnTyR3c94tvHddUKK68DDdLx/jBro8I4iv6eS93fXgZ39O1pr&#10;kYVEKsnjTx/xk5/8BCEl6+WG5XKDc4HAxlrbKZOH9qkqjWkahHdUhcK021y5aZsA1CYQ7xRaorTG&#10;eYdpG0zTsLq6RAqBvn2bWTVh07YdwR7gXJfPgMOHtd87Kq14/+Y1//gP/8DV2QfmkxneBoCv8xYv&#10;BI5A5GStoSxLyiqA/EWpKaYTju/c5osffcnPf/VXHB3f4u3btyzXNS9evcEj8TiqSYkUQV3ZCvA4&#10;1mfn/PDNt3zx458ip1OE9DgIxHcDUZgNZGlKUU6n3L73gIt377n68I7VpuHlm7c0xjBfLDg9XjAt&#10;CmaFZFKoAC73Duc8TWOw3b2t8xjjKEuFcx5jWvASY0FriZYK5UKfHB8ddSRcK6Tq5ponxEzpGjCi&#10;sLs7VxjWMoEM3BUixNFe+E7L2oPwFFpjW6jrejgXcBHJFMn5yD4CkrGc5mP2WHNkq2PnOP38zQEM&#10;x/Yy+7UtVkYe23+4aa8m97tAWhn2S/r5ORDkdQRPfbiilEJrzXQ6oSz0kHtIqWiaBu8rrPVs6mbH&#10;D+fAzKnvy8WZPR1hbp9F7OmDND/cXi/E/koplNSUhaYqFaroxpwE6AHTAQAefLAfJUDJ7cPetE+9&#10;Dxy9L36/lhsMezCeTV3z/v17prM50+l0WFN34o3MeYaUCtM2eNfy9t1bvvrj1zy4d5/T4xOkkBhn&#10;QYb4cx+hS/rMO3ub3dqbEqNcJ//yWdBrrv/7edGfG47lGbkzgDR+/djz0dRnpWDeFGw+dg6a5kpp&#10;W6RnCimBwr4zqfRMMo454li5n3e5uDpHepY79xwjexgjHcnO4+RacfwTj6mbiHbGyKD6/aUxwuJ9&#10;8zV/5sVHqcjvA4rvG1NjZNf71psxJfBcu44RLY+dS40R3cbjOc0f0+fJgfJzJOs5sv+xM+4ciD8+&#10;e05Jw/qxMJZX9QRn+87y0nGYI837WCB//DOlVDa/iNs1JmvYR6IxRpKWWxsPdrCDHexgBzvYwQ52&#10;sIMd7GAH+7duBwD8wQ52sIMd7GAHO9jBDnawg/2ZFh9MSim7+me5UzibKxDbx/KfqvH1Fhd3pIed&#10;ucP5/t9jxeB9ofS+gsmcsm38vmkRgqNvAhkKGXtAZPKsPbjP2lCk6DpgF85S6BI8W4WKzKF5+t4e&#10;16kEyexBcO7AeOzwP2f7APjp3+YOsXOFMmnxQtpHMUA+p6aevsM+Zbv0EH6M3T4dZ2MFbnEB7G5x&#10;8rjCfXb+ONOpNooBEOadH5Qec4UdaX/mCBFyfXoT6H6sGD/9Pi5ejNss5xf2vf8+JZSblOZz7zMU&#10;73fFjmHchKJT72Il7y0kZyg69AJr/fYzyXvlir/6e6VA//S90gKPm9TV9inffYwi3pjPzY2dtPBl&#10;bE7sK1gcAwL1nxlTlh8DieQU39ICuLSgPjf+x9okVe6IAXkSjxMe/FYxWfXAMxyqV9OWILAo4RG6&#10;u79zOGtxhKJqhKL1Duc9zoNSoXgd71FIHBLng4JtKTylEkwKyVFZcFRWbM5egzfoQqBmM7Segd2w&#10;XjnqZVCRc0DT1DinOD2+D1LSOo/wLWZdY7zCSYWoJlBNmegJxkPjHVoWAWjgeuViB1xXt0rVdXb9&#10;QVykZQk4ZYkUijDzgm+rW8Pzl2948uw18/kRk8mEsiw70pcVzlmatqWoyqAorgvwAuM8y/WaFy+e&#10;cfbhPS9fPOfV8+dBFVz0gLxedTmUkjs/QPGG+SwA2RdZ9+OAyCewVQ0dAOod+DUuEssRS+TWxAAO&#10;E7tAjSHq8CglaNuGQhUsr67wDuazOdPZgnZzAT4ongsv8daBEFjfqcg52ymbSZQCIXwANgsQKHC2&#10;K8x3iE4dW9Cp3oqtclZQzo5jDAZwTfhY38cqUmUWeNGR+HjPbFoymRRUkxKkp2nbwZ8ulxuk1pTl&#10;hNNTjUfw/OUrrDHQtc3FxQVPX7zg8w9f8OmjRwjrqDrwaQ+0FK4Dw9GrTIc4R3iBw3fF6hLvLc44&#10;lIeLs3Ne/PADommY6YLFdIqpw5yp6zrEZtZyeXXBH//4Bx5//oi//vWvKXu1ZB1As21rqV2N0oqy&#10;rKhOT/nsxz/j8nLJh3evqC+XWBsAT5u2xTkC4YqUVGWJFiCUpGlbLjYNby9XvH5/iVEagcM0NQ9v&#10;n1JKz6Y2fP/sDesWJkdTJtMJs+mUo6NjTk6Pmc6n3L5zj/ufPOaTR59x6+4dZicnNM7RWk9jPc56&#10;Nk7RypLjkzvMj46wb94iiwD20VomvlzgnAHhkFphjeXqasnX33zDp48fMKskUokOsCGwrQUX+qAq&#10;NFJoyqJkOp3ivaNtN9hmw2YTlBeLQrNYLHCuxRrP+cUl3//wlKtVE3rUMxDUeO8GgIKUvQp3vmDZ&#10;GNMpv8ngCyISj37NLbRGyUBEYCPQeS6mSFXJIChIegd13VK3bRdLiMF3jMWWfQH+WBzeAyRiYGB2&#10;HXRuR12y93B+B3jsdgrBw1oYgN3pPQMJho/89vCJyP/Fa6ba8XsDyJQkfkpjsjQuj/4fPmMH4oX+&#10;V74jAuuJBXrgYgBhuQg0vgu6HUD/HpTswCtCIKVHCY/SAksASQgpsVbQGofzPelYt2Z0fV4URRhH&#10;icKeLgLYoWlbCqXQSnP71m1+9PkXFIUOoDFrw5o0xCi7+d42TuljORVIPLxHIDGbDfXVJXa95NWL&#10;Z7Sm7oqIu1i26yoxEhML4UPb4nF4CqVQWqGFYrPaIITi+OQU6zxSSdarTScqGogpyrLsiGcUk6qk&#10;2TQB+CUls/k8AOlciFeQoV/6Z+jXjDGVvL6j4zGXKpON5aFx/JwDvo8V4aeggzjm3afAlgNTbZ9J&#10;dvsbtvvqB7B2Lm/ZB6j8U/ZXxnKjm3Ks3HuOASdyYyoXf48DKvp8l+wezw4Qpeu/QIIRdk6c9+DE&#10;QGi0JSLz2b2IfflDv5bkFBjHSPVy7SilyIIKUvBwvHbsI9CL85UcKV76Xjmiwn1jIibiiwm/9qlB&#10;5sjhkGIAVOf6MlW3j0EY/Vq8D7gej6sxkMO1Pa5REhsxmudKGYCmMVA5rL8B9NottEHdVwiKomS5&#10;XNG0DZfnZ6w3G6z3gxKwbQzOOqx3A2FD2xrqtmW5XlMohbEm5Iq6J28wwITz80vkrUD6pZTCGIOz&#10;lrppWS5XHC2OMK2lbQxKFzSNoSg0eE9bt0PuKJXsYvfdMR4osAxC6ABcLgru3LnD2dkZy1WNc24g&#10;FuvBdTkfmgIWtdbX9jjiPCgeD3FfxSC+UVBWr4jcr4sdnNM7v6NCPEYoKRNCp5t8YeqPbBcHkNtD&#10;cXk15/hr/3utNGVZcLSY81d/9VfcfXCfTWNYNY66tYhuPzfs97mQd/lAfOelANvFb0IOe4oe0Fqj&#10;lQ5ftaQoS6QSSAmbeh3Ukp1DALdu30HrgrpuQ/vR5bZCIrxHScGkqmibmt//7re8fv6cxeyImSoQ&#10;bYOpwRqHMQ3CE/ampaSaVBS6oCgUxaRifrTgwcMHfPGjL7h77w5easrplGq+wDgBQlIVJVVRdv0U&#10;SO10IWnWG3749huWjeFXf/0bnGsopyVWS6TUCCkwpkXrgkIrbCFY3Drh9P4D3n+44M27N1ws10ym&#10;FcfzI04XC+ZliRYe3ZEF1K1ltalpjKNxHo9AGdg0BqkUqlOHl84htKJ1Fm9aWAvm0xmnp6dsNhuE&#10;FEgRgMJCiqEd2fFr2/g5u6aSrP/9PMCHGFN1q5vriTphuVrx9OnTwVdpXWzH/J49v+y+nN9+jR5q&#10;iCXH4p4xQH+eKNZfO++JfUFujzEmjY3XrY+NhWLft0MalqyrKUh5S1rhdr6fTqdMp9MQMysZ7VnO&#10;8N6zWm0oyoq6rtlsNtdAkWN7sbtrVdivciP7k+H8zOdVi/vcL2kn5xxotd3C8p6iUGgFSktsG06k&#10;pNKhv7vzBSdclyvJnZx66N+PJGu6Cag6dkaU7o/3hAW+28+TEqw1tHXN8mrJ2dlZIOIoS5qOtKuf&#10;gNmzER/Wfo+nbmq++f47Pvvsc2a/OKEqxA4BivR54oY0lsuRNo/F+bnzk5tApP2+QE9u2a+fuXxl&#10;H6g5BXzvU5v/mJyhjxnS89gxMPgY4LknN8l9/uaz2utrbprTjMUY+xTa09+PnY31bZDee8z/5gg6&#10;/txcMCbFivcSYtKQ+Ewzd16cO/PJ5VFxP8cE0TFh2seAzHOEJrmz/D+FFG7fGXh8VpH2U+7MOzdf&#10;0/ZIc5gcQW66LsZnXf3PY3Lh6/ml3Avc79upJ3IZ27vIEZXkYvkxsv/0/jnilt433RQXpPuFY+e9&#10;qa/Ktc3YnkNuT/VjlOkPdrCDHexgBzvYwQ52sIMd7GAH+7dgBwD8wQ52sIMd7GAHO9jBDnawg/03&#10;2o4Cob9ZFXjs8DtVU0iVfsaUDeID3o8B34ZitHFV8dzf3lSMPvb7+Jr9Af1WBTIA1nJ/n6o2pvfZ&#10;PWR2ewtkcoXHacHMTUUJY2zv+z6Xe6cxQH9fpDymNDB2UN5fYwyku2+c5VRncgW2uWKmuJBkAE1F&#10;hcI3FX6Bx/dqFkLvADk9YgdklPbrGDv/PjKBtB33EUrkiglyiihjSuO55x0rhkifc1+B08f6ovga&#10;zuXVi7aKY6CUDC0+ovw+BtTJKTH9qX4j9WH7lOHH1Nj2FdV9jN++qX3jMZNT6M35qLhIKy4CilUy&#10;0v7f5wd7ooltYbAeVfK9qaA3foe4UEcIgfQ+KKZ3SruuH5cCVFcbqrSg1IJKaiZlwcnxCU3dsFot&#10;cR2IftMYrFW0xgQ9NempWxOUxEKFOcIbpkpxa1axqCoK0aKcYVFIHn7+KbgGYxvqtuHJ99/y9uUT&#10;TFNjWocqChwC5zXWSsrpkuPTKQ6H0AJtLe1mHcgdmhVuU1LOT6lmc5y3AeQvNdYGvfQeZBiPx5w6&#10;5lh/KyVB+IHIQ4gA8jDWcnG14quvvqYqJ9y+fRdrzQCgC30gmEymTCdTBIpClxjrUELx4cMZ5xfn&#10;vH71km+//rpTCFYBPOAt23rdDtTggsq9lOraWFdK7RQZ94WNOR8dg0RuIt2Jx2muoLxHnA5zsgMk&#10;qC7GWSwWzKczlNC0vivQlkG1GBdA1FKKTq1MDaDv4d29w3fKxVL2CsauA4PKAL7wu4CO6/PER4Cz&#10;XoG178vtZwQSpQUKqIoyPI8KAPwekEtH7uCt7caWZDKZMJ1OuLy8GhSNnfV89fXXVFWJVpJH9x/i&#10;jMVsaoQWKAmy0B2gbRvrhMJlhrEgpcTbAFhb11e8fvEcYVswLfOjY7SQ3ZgzaKVQStDUDYvZlMvz&#10;9/zn/+cfOD0+4ic/+ZL5bAJecnm1wjQWLw0FZRjbquD2vQc8ePw5xjRIB8vzc4wJyvZKKEpdMptO&#10;qaQEZ/FesKpbnr16w2XjMIBSgtlkxr3TIxaTCQ54/vI1b99dosoSKTVlWXF8eovPPv+cL378BZ9+&#10;8Rl37z2gmi6QqqR1jqu6obYW68AZhzWG1abh3fklT1685NnzF4iOUKIxBq3VThzunB0Ag3gZwE6m&#10;4dWr1/zud7/nb379c3ShwjwDikLTNA7vTOhjbHeNjgjGhWfwtgOB47i6PMdZi7Geb775nt/98z+H&#10;+EbIHe6JLWC4/7fvQL3X44xt7GKD/+ruHRcH94CYnvSij79vUjYa1mECCGqz3rBZrnDeo5UkYGGu&#10;Kz/2ysZ0pAw9MG+XkGc3huxJNsYUqWNkSQ9+8Zn1PwbB51RSt8D3/v7x+ipwLk92FMdT6e/6+/Xt&#10;3AM14s/1oI5dAPz1GMR3rCUiARf5SIk4vMv1/FH0qPAePufZAuqEQKkwwJQuqFuD9y1KFvjo3XdA&#10;cdYipR8IWpxzKK0GhVKtCoqi4vHjz5hOpmF9dTYRZt+Sw8T/aa0TUF3wsU1dU29qjGl49/Y1r1+/&#10;pJxUAwAi7s+4La+P4wCEFFKglAx+qCy5ulzStoEqcZbtAAAgAElEQVRsyzvLpm4wbYuUASwppRiU&#10;jLXWvH//gfVqHYCa3lMUBeAxbTN0oHN2WGP7tWgketwZcykB2liu5KL5PAaETPPZNL/M5W03ASFy&#10;MXl6b2NsdC8G8H+uX/q49f8P+5i9jTQPipXEx5S1cznamMJy/Pk4rs/lmHH+HIPG+rjEOhL/GUiY&#10;YsCYENdzy1xx/bafGGKFtL/j8ZF77ziX73NHKdlLMpdbV3KggJuUqXN5SqwynfreMeDDDlnJyH5Z&#10;2mbXgfuMAhJi0rC4rXIxdA78OKZeGv8+JbzIgVxiIpfts25JVwSglcJ3vkppCcKhlOiIP4LPllKg&#10;vODi4pyvvvpjANk1TYiZ8YE8x3WETC4ACEXn95RSCKmwTYOXUCiFlAF82LaGut4ghKfUms2mDqSX&#10;kZojwKZuuLpacjm94mhxTNsaCuvwUqCkR2uFUhqMCerW1g3kWjtkhCJA4HtCpqoquHXrhNu3b1HX&#10;S1rjrgEP4z23eNzGX2P/MbavoJTayZd6MGVufI+paO6AczqSwvg6KdFkjoBx355E1rfLMR+a329O&#10;872dfSvgJ19+yS9++RdILVnXhrq1IZ71HtMaTNMEQgQfSHj6fNn5XvXeDaDOoiyZTifoootjOx9T&#10;FAXh1h5rDPVmzZlztMZw9959qqqibgy2bbHOgQhA0MVsjneWp0+e8C+/+z3zyYSpLsE4nArEDMYZ&#10;zDqMWSGgmkwoijLkm0qxmC/45P4DPnvwCfdu3UYLz4eLD3x4/5ZXr19iTIt3jkIXSGSIy0XI45SU&#10;XF0tqYGLP37FZH7Elz/9KUWhKSpNY23I0ToSV+8s4JktZkyOjmmE4nLTAopCak6mM46nExaTagj5&#10;jA33a51HqYJSK2rvaI3F4lFSUmmFtQ26UGAlwgdSm0IX3L97j+lkwuVySVFohFR4L4Oqfe9scnve&#10;XR9KITsiCt+RFUVsm8F9hGftYmVrHQKP8GH+Ou94++YNP/zww1ZFXPVnKnJnXRuLDXb26hiLbfwO&#10;uUkOUBf7+X1z2EdMKWOfz8UO/XzWWo+ug7k90v4efc4T+8B4f1F1xGdt23Zkw1uVaK01SilmsxmT&#10;yYSqqmjbFmfCZ/v7lGVJURQIoahseKa6rnf2hPYBb3fb1A55pfPjpD7xmjzEv1wnselzE2MMrvMx&#10;3nu0lJ1vsJjW0TQWITRt6xFSg+iJeNSQSqTx4Fh8NBZHjO0Jfsxe/TY2FEOuqlQgnvDOcXl5RVGd&#10;MZlMOTk5QSuNNW33+bB3ce3ZBSitsd5hnOH1u3f80+9/z/37j3hw/xhdFGGfwvkuB3Sj+3pjANU4&#10;nh3bm/8YAHpKEJsD4+bOp8YI9uLYqQfRx+ryY7nO2Dq570wwPXfNqVHH8yQXe/fPFxNE7SNmTkH2&#10;UsrhLCD3vGPg4n2K87n8sn/fmNTnY8b6PgXzjyEhHyMdAnb3Xvaoq+f6Mt4HjudhmkvE4y0lps+N&#10;ozFCldy8ygH1x862xojF+num68g+Mo7c86ZnwjnS9/QZ432xfhzn+ix3TnBTv8XPnPZzDow/Fpun&#10;OVhubudyyJS8Yey8bmwPNUdK0efK6VjM5eVp2+0jyP5zyAUPdrCDHexgBzvYwQ52sIMd7GAH++/V&#10;DgD4gx3sYAc72MEOdrCDHexgB/tvsPQgkxtArzGIMqcAklXqSQBc8TVzz7Ov4NxHCrCefFHuTeoq&#10;OZBrrmByrBh/uKcX28KlDpzUA8ZScGb6DDuHw2wLR8feeV9BR6rqte/db2JkzwGxU3BgDlSYbZ/O&#10;blLezSnb7QMvp+0Sf99fJy7uyfX/vmKNvm3HQNP9+AvYrFAIq5QeCsHSjtxXzCsiNb2biiPTPswB&#10;SsaKfOMC53Rsjz1b2mZjhU1pm44VWYz135jyRe5d0wKgGNgdg8ni998HVsg999h8GeuHXJ/ua9Nr&#10;vmwP2HusH3JteNOcT5U1bvq7WHExB3wY85vp+EsBu0ERTe8ULeWUk+LxG4NU4vVqB6AYzT/vbVek&#10;3qnUeYHGMysl9++ecDStUN7hbMOkdLhCMZMBuG2coy4kTWPAlTgfVNAdFtMpt2spmRUld48WHGmF&#10;thacpVCexazi6uqc77//lqvVJU1dc3H2DiUMZtPQ1oar9TusByErkAVnVzXl9CVFUbI4PqIQknq5&#10;QSCRRVCBb0zDUfmAmS7ZWIMVAqFAODGoheXGXK7QqFdQ6gHJQqpu7rhBmbExnqYx/PGb72jalnsP&#10;PsG0FiUVShR09f5URcFkMgkAQaGCkraQXF1e8vrFK96+fsPXX/0xKIdCp7Z7ncRlO872kIYkxVxj&#10;RWFjYzkelzllpH3rWF8r3gPVpRKRb1U4K/CuU772fTxF+F4IhBRU06orYnaDchw+qAha23ZjOIDM&#10;ejBFquYTr79jSlXx+wS1SwaQr1YFSopBoTAUdTuEkDRtE+IXKXDeYlsTFACVYDGfsVlvaGwT/K53&#10;eOP5p9/+jvVyxf/07/4dnz/6hLIq2NTrTkFPd2AmiRBB5RwEwrsd9TC8xDSGN6/esLo4R3lHWZVM&#10;yzKoNkuJdwbnLcJ7vDUoBMK0rC7O+MPvf8uj+3colMRaUNLjvAEUTbOhaaDQmmIy4+e//DWz6YTv&#10;/vCvOOuo10twBq00hdKUSlKVBfiKtTG0Fta1xRAADVpJCimolEQjePX+PU+fvaSaTEAVSFVw+9Zd&#10;Pv3ix/zm7/6Wn/3iLzi+c0pjHeeXKy7PPoAI4NTGWpwHRSA6WDU156sV/+V3v+PN+w8U1ZRyEmZE&#10;26mnpcQnhdJ4E1THhPM0TcPTJ894/PAejz55QKFFAFZJkIXEW4VpW8piiiIoFEFQkvbWURQaLRWu&#10;rdksa4SQvHp3zv/+f/yfrOsmAqpLeqXfVD0pCKC7a4W68Xy31u3My96KDuCQAhRyRcTx/I7jYe89&#10;3ljausZ3IGDvbAdU8tfU48fAgGlek65Hf06+5aN5nVvbrscq44po+0CHvY8wxmYBzj2gI5J93hu3&#10;5uLufZ+JyW7S9hzGBRmiKgmN6fxg8JRI1/2tDGOuj7XTfCVWsOrHQ1mWFGXJarWiKEru3r3H3fsP&#10;KCfTAG4zdgDshmttY0mlJELIHWWygYxFeupNzXK1ZLNZcXZ+xvdPn1CUBUWhu3UhJSTJx1rO9WM7&#10;fDaAPgWz6YQP789oNjXr1Yq6aQOIVCm8b4d2LoqCTz75hO+//563b98ipaIoC6SUHB8fIyUYH0Ap&#10;OUXpGKh8k40RyuRi2BzB1Jgqb07FL85BYxWzHKleLoZMY5801kzHdEqck4vRP9Zy+yK5d74JgBED&#10;ztLrpbnTbnwgOtAdpCq3ApAIHD587X/nuq8y88zOd6q6XSwiFM5ZBHKIjfoxvI3RxSiA4iayuvC9&#10;i4gKBFLqnXfakq30ebeL3JgYlJB39pR8R1HnfeCRkjcDH/btGe37+RioIx2baXvE+2zpPXLEEdYF&#10;ZXOtQ7zVv9/22WPl+v5dZDJm2FEJHMt746+pkuX29yLaCxFDX3qftk1PpuORdPFEN25UR8xhnMM1&#10;HXgcERTuO6IsZPh7AXz48K7z43RKtFuSi/57ax3etxRFsW3/jiitbUUHTlcIYTuCLUVrPNbD5WpF&#10;YwzFpMKsbTfcHJvNhsurC1brE8qpRjeSSbnAeVhvarxzIf7VEucs1oR10fpASBX6QAwkW4XWKBRt&#10;1XLr9JTzs/ecnX0AKfGym0uuAxBGe02974rz9hR0nts/CErhM1Q5xV6c07QG4TxCdn8v1Uft2w7j&#10;hjwQJ41bdhRKnWNISXsH1c8J50fzvT4xEykxz8je5BZ8arexCHDv9BZ/97d/zdHRjKZtWNUb1nWD&#10;9wZjaoztwO+dj8G58MV6EApdalzTQt9/IhCMSUQ3J8Pa6zt/JAkkDpvasK5XnF9+wHvLwwePOZnP&#10;qBtJ2zZYA1U5odIlP3z3Df/lH/6RwnsW8zn1eoNAIMsKBUykxFuPdQ2TUjGbTML3xjI7OeaT+3f5&#10;/PF9Hj24w2Jasb5acvH+PW+eP+Hi7WtMU3fNGYiF8I5SCZQKbdZsNjReoKaKr7/6inJS8emPFOVs&#10;ilIa21icNzSiI4wjgFir+Rw5KaBQKBRKC4SwVMVufGV9zaZpaJq2m5dgrae1LTjwwiOmU4QTWCNw&#10;0uJ9jVaaSVVw9/7dQHaBA1XghMR7FdYAoZKx6nfGj+riStErrHdA3CEuEqLzTN1/vsvbg0dC6wLT&#10;Nnz/9CnnyyWTyQQ5KICLgQwqG0t3a3Hw7VviOovt5lKYA8P8dS78tPOzA/FdvAck/E58LPuzCcI6&#10;Tk8SliMPS4gu+59r3e1xCxBS9KttiE/CzcHvguT6PM55h3U2xBtSIiI19XQ9McbgrKdtAwGjNZa6&#10;rQMwWilu37rF7aNjfvrjL3nz7h0vXr8Ke06IQM6HC+B5IQKpXVEgMExKzUoKGu96uq3R3GZsT2jI&#10;meI9oQwR78766bbEGNcA8kqB7AGx4UzLeYFtHcY4nBeBsMV7lPBIPFoqlBDYjgghVlQnygVvIrjd&#10;dz6RkuuMkRjvXFeAIOwhah1IHOvVkssPmtlkEvKQQiEHMLcDZDc34n3l7l7e4Z1kvWn57tlzvn76&#10;Pbdu/yWl1kjn8a4Nc0eInbF0k3r7WCydOxO5ieArl9ffdM45tk83RoKcPscY4XPunKCPCVKLwe5j&#10;5L1pTJqSB4wR1twEfk/v0fuIXL+NAaHTs4XceM6py6f7JOl8zL1PnHfm3uemc+WPIVK4TsYodvZL&#10;xs6j07Hbv0NPntC3QU9yFBP45ZTuc2fAY/H/PkK73Hjpffu+s8N9wPc4Z0rP9sZqBlICyNycjPOt&#10;dF8iJmUeG+dpjHuTvx0jDRjbxxu7xhjB0741bGw/M26nmLgqt6bF7xvvt+b2JnK+NbcfcFP9wsEO&#10;drCDHexgBzvYwQ52sIMd7GD/VuwAgD/YwQ52sIMd7GAHO9jBDnawP9OUCilVUOHsDuoRo0rFY8UU&#10;+xTLcwexY4WYN4Hf+8+F59wFv6bXyR3ojxUqxM8cP1daJBP/OwA4HbVpdv4eH4rDbgLx74CepUc4&#10;gRT6WnFC7sA6fqe0GOVPOaDfV9zT3ztW8btJVS6971hBSG7cpPdIlab3PXMOHJwWIaX3y6mw9Z+J&#10;3z8FQsSftTaAziIZ49H7xP0ZXzenhjdGEpC2V6oWks6v+F1S8GeqFnFTQc8YUcA+EoQxMomb1CVi&#10;35Eb+/314sKWfeMwvX/6sx3QXKKQmoLGb/IbN6l3jPmFfQQR6WfGPpcDwPWqYzn/kQP/5kgp0uKZ&#10;9LlSEGMOeN+3ZayKmgLX4naM7xkTHMS++Pr6IjrQe/8dSADhmWjN6bTk3umco3kBtsE1NVUpcXaJ&#10;FpppKbBO4lDotqVEoFDUmwZrNlTOIKxFKM1RNeP2yRHH0wppWqRS2FpwcXHJkx++4/Xrp6zXS5wL&#10;yn9Cepq6palb2sayXDcBdGFr6qbFCw1SorRmUpbMiimFL5gWJbPFFD2bomZzrqyhODqlmB0hZYGR&#10;siv+90GpfqRwNzd+OuHdHfXNoM6uMdZjnOfbH57y6vU7JrM5TWNwxjGpJngX1PGKokQKHVTtpcB1&#10;9dUXFxd8+823nJ994NWLlyzmc7RUnDdnQ+n5FqziR+dSTHKhRsbATWte7FPSdSZde3L+4lo7Ooex&#10;hgkFUolOxT0UIzsT1B8DALjzHR3I27mgEte0NUrFxYG+A5MZrPV4kaxFkT/aR6qTL1pzO2DRHhSl&#10;iyLEcyLM36bxAxAM7A74qug+O5lUTKed2houqG/5oFT/1Vdfs16u+Hf/w9/xFz/9CfP5guXVFca2&#10;2zkuBIhejc9vC5e7gnRjWt69ekW7ukJ7y+L4CCUEzhqa1gxKcMZanLVY55goDfWGt8+f8dv/+l/4&#10;m7/9W4pqRqFLjo9KPlxccLVcUpYVrppAWYEqePzpjyik5uXxMW9fv2B9dYkGykIHoLwuaK3DO0/r&#10;PFIrNGIAt1ZaMp/Ncc7y7PlLVFFSVhOKasLJySm3797nV3/9G378y18xPV6wbCy1MVysazYmtJnU&#10;Cl0Ef9g2DfWm5uLqgt//y7/wX3/7e5wI4JC27YE3YseH2o5IwlvTqXB7lFa0reH84oqnz15x6/QW&#10;k0ojhQgEC0OhuRoUNL21tNbQmgZvPd4ZfFtTFBpnwrX+4//9n/hwfoVHUJR6q/odAbf+lGLMXqlv&#10;R8G7U+2bTKedajXZ+C8XW6UxqXGGtmmGQm/vQpuPKfjFwMCbiHvSd83lOWN/k5urYwQ/+fVUJoDO&#10;8Wfd/VwSCyex/v64fVd1/iYCsVj1OJdbpORUA8C3u5nqyEOctcM4KcsyEI8IGcaeA4fLxo29r+z9&#10;ViABMJjWMDmZ8MmjRyyOjtC6oGlbCikRkh0yHaV6gh9QSiJlABz2z6y1YlNv2KxXtG3NarXi66+/&#10;ZrXZUBa686VuAFvdRDYlumjFOot1Bl0WgBtiN9epYXrvA2jG+045tQOnNS1Pnjzl/fsz5osF1lic&#10;9xSF4v69ux1QBFyiIh6roI/Ft/H6mBJwpArlY3sBMbh8H0AkV/idAxHsm3Njxejp+IyfWUqBMWa0&#10;n/5csouP+X0O9LEPdJDmgXGb7O6l9IDwPGg0rMl9u/rMeEzaQIprQJDek4iMDwn/bXPenqQkzkHT&#10;2D68k9jxPeF6vZ+ww5zKqRnughv9tTymjzt9nzs7h/ViUGq+KQfLxdX7crM0p4nXm1wbpOQoNymz&#10;xv67B1HmiJLiuZ4jexkDW+XGXjq/8nN5C84UggFgH/rWJ2R1Ubzb3bfQIc7q72WNxZitf7bObuH1&#10;3T2NMd2+ptqq63YqxVvSqxCb5/yW6UiEtntqMpA/6QIQ3f2hKEuatsZZBzb4jdV6xfnFOccnR7RN&#10;g1+thvvKDkQrVQAoe++wLsBR+7Ee8tZAmKKUwtkA/J/O5pzeusVytaRpG6SXw9juwag5MFi6fzhG&#10;Etr//PadOyyXK1ZXVxS6wFkDA3A2H+OMqYfm9l5TX3Xtb6XIkhv2xBe53GwYh9E42EcmsksqEQgU&#10;tNZUZcmXP/4Rn3/+OdZ5GutYrTd4wNoAgLfOgABnOmK9fs4pHYi5ejIqrSmLAlWVgRROdSBgsSUF&#10;kjKM4aapaZuW5WqJw1PXDQLJvXv3mVQVqtDIiUKgePbke/7j3/89VxcfmBQK6xpEp+zuAWdAaMVs&#10;cYSgRUnHRGvqdcticcS9u3d4eO8292+fcut4TikFby8veP/mFVcf3mLXV7hmQ6EkxgbgcakVhdYI&#10;Ccv1JoCRhQRjMHXNsx9+4OjkmDvlfcppCZMJq/WaTV1TlFWn4h3my3yxQGuNNYL5bMaXn3/G0WyK&#10;aRraTR3yP2u5vFqyaQ2t82zaBiPASZBoamNxyxXK+dC20yrMV2u4c+sWp8cnOC9BVt0+jgQRiOrC&#10;ijausjrMC1LajmTB7PZNhACpJNIHMHdVas7P3vPNN9+GPL+LWb1z+E5ZnsxaMjzZQIa7nWtehL0G&#10;idyqffst2Uvs0wNxyC6p7vZZxfZsQmxB2wGAvQv6zBFNpkBG2/uC+Fk78DtRvDisQ32sGq1DtvNV&#10;SsjsXqK1Fu88zjqadhNInsqSW7du8fjxI37zy1/x5Rdf8MdvvuHVm9fUTb2NSV23BjQNWpdD7D6d&#10;TKjKkk29uUassy9mS/fadxR895CbprFS2r5SSoSUaCnRhR7A7MY6ZLeG6aIAIXcIPbTW4YzJWrbk&#10;MrukiWPkPPF75BSc9+3d52KgrU934Pszmy7u8oHgbL1ecXFxznq1YrKYhdzKBnD/vnZXUuGlp243&#10;nF9c8PW33/LFJ5/w6OF9lNZ4ArmH+MjYOxc3p2cNufdL9+3T880YdLx/L85/dE6Q5lf7crPcWdGf&#10;cv6RU4zOxaA58Hpun2eMOCr3XDedb475ptwz7tvv3hdD5+KjtE1TZft9182p2e8jwc49y755mSO0&#10;jfsxty+VArt7MpN4jKW5ZI6k7E+J//YB5j+2LW8ieL6J7D4F4qfzMz7LHdtP/5hxM3bvfartuTO7&#10;sbHgP5Kcci9p+x7fMFYDkftc6nPi8/I4ds/5o9zzHMDvBzvYwQ52sIMd7GAHO9jBDnawg23tAIA/&#10;2MEOdrCDHexgBzvYwQ52sD/TZKTsE0Dwqiv621XwqDsVRaXUcHAeihGggxhm1Rn3HYb3/84x0Y+B&#10;ZmLVAms7ZnudVxXov94E1M4d+qafv16QHgqx+6q0oGQYq+oy+hwpoUAo2DKhwLtTXIoVE1NLi3Li&#10;4oXcQfJNh9rx53LA9/794uLi+Hr7Dsp7G1N3zxVi9T/vC+bT9tsdv/JaIVb8/DcRAqRjtH/WnIpH&#10;/NzxO/VzYkyNOAekDkWwcud++8gC9gGpx4qQUgCny6jUjI3NtF/SAqN9Ko1pEXau78aU8PYBTcZU&#10;73vr2zQtxsj5hfQeYyqNMTB+n+XUzdIiqDGF2bSAJPURuXmUvltOmSGnZjFWzPMxKthxAVjuXXMq&#10;lCnpQzzHBvKPEQWMmwgD0vEzgCCsQ/QgNu+R3jMpCx7eOebWrGSiHcJu8M7QNms2jaGpa9rGApK2&#10;tSw3G9pOBa9QJaUuKBDMpaOwhkJpTqqCk6qgUAIpC5rNhlXT8u78krPzc1ov8VKBF9TNmvVmydXy&#10;kuXVBu811hqkCopVtgPu26ZBbhwr71jrBaezY4RpwTeo+gq1vqJqakxTM3MwPZlghKSVAus9KgIZ&#10;pcQDuXYUcgts7AF43glaG7THXr95xzffPcE5wXpdo6RGCEXdXFIURSjSx9Nag/KSdmlwHjZ1zfPn&#10;zzg7P+PNm9doKXhw7x5PnjwBHL2QrxBcI0PYji2RVWAf8wk5/5AjTUjBR7G6auqDrpEysAWyKAKA&#10;uCwLPA6tBcLbrshcIoRCFUVQglcCawIRgmkN3gWSAG9NB67xQ79577HODmD/rZrmeFHgWCFzugYN&#10;5fZCUZUVwu8CYaVU1woCnQvg9EJrnGnRSlKWBU1repE8bBva8Ycnz/jw/gOv37zhr379a05Pjim8&#10;pW1bmqbtVGO7Z+jfr1M7Nm3LsyffsV6eg22YzqZUZQCStq2hrmtWm2UXe3XFnsaxmM04ms9pViu+&#10;/td/5WhxxKeff0k5naHLCdNyAi4Ulbd1y2ZdI0VQb791/yHldML05Jizt2+wqw2FEgjhWK/XOC0R&#10;FJSTSQDMliVVVWKsQTjHxeUl52dnOCTlpKIoNUVVcnR6yk9+/gt+/PO/oFrMuVxtcEJwuVzRGhuK&#10;2TtwuxRg24Z2s6JeL/n6j1/x93//f2FsGEutaSldidTq2njugQTWdnO7U0wTUrKqDT88e84njx7y&#10;+MEdhHCBYMFZnI1Uhb3F1Ia6qbGmRTgw3tJ4R2ss69rw1dff8u33zwYAh3WBGCAU6XukGiMl6sfk&#10;Vg3W+wBUC2DTzvP0802IAICfTCiiGDgGMOYAeD2Zx1AgbC1t09D2eYyUg3ZjAIRslbmt7X3BrocZ&#10;i0v3AdXTmHQs5hmLE9Lfj8VCu0pbjMae+66x60PlNXXy3bX55lwyFxemBfTZOAN/DZgBEuNsB+AN&#10;ACahJK21A0jEWhuUgBPiqj5XmU6nQ/y2Xm9o2oZbp7f4xS9+wYOHD/ACLC4oCLs+3iMi6pFRXLsl&#10;SpId+kkApl5jNmtMU/PD999xeXkZ7iu3ip83qcRtx5oD4bp7hbVbq5KiqmitQUiJ7dCkwTcHsgvb&#10;jYXVaknTdABuKSkrzXJ5xVRPmU4nOGdQSg6EPKENTRTb5YHWY3ljrDKc5gDpXMmRTKV7Arnr+I5U&#10;JlwDYhXzm5TZU9B88CFiB9AwNrdyce6fazfNyzj/6XPrHCB+rKg+p2y//Z3r9ikyZFqMg1eGf6dt&#10;083XbrMjtKEA73qVWZnkQwFA2s+pPqaICbPSfkj9etyH/d/FexD7crIcuCH8jh1Qb5+PpPsGYwR9&#10;+/YSPiZ3za1f/d7WoAybgIVzPvTa/BvJ0T5mbIb7+Q4g7q7de2wPL/fZsf7o9xmdM1k1eSFDfOgQ&#10;SBXA523bDntixrTD9bTSAeyn1c6cTcFc/V7ado2RQ7wdfz5WPdzJrwGlFUp36ojWdOqaBVJ4kIHY&#10;qmlbzs7OuHfvHkVZ0Xa+uCgKykmJIID4g6qxwVqHVsVAduV6oiohkKalbQxSKyaLGbdu3Wa1WvHu&#10;3butsicuAOpv2L+8iXQvAP8Nb9+8Zrla07ZN10+iWxP8jq9I50N+XNPlQeKaH94dC9F+h4jzEDlK&#10;/LezV+C7fWg6sOQe9dB0XYqJpO7dv89f/+YvqaYV1guurpaBZMtZjA0kSt7arh0cUkisN9t2QO6M&#10;t0kV2k9rjZLxfAnzSxfdHMDjrMG0LZumptk01OsNq6sveHD/PtWkYrm+4tnTV3z79Xecf3jPfDpB&#10;ikBEp8LFA9BUCQSSQhcoJ/GuQUrJfDbl3t3bfPbJAz59cI9b8xnzsmS1WfHm1QvevnzG8uwtmDUa&#10;g/cCVegQc+CxQNu01NZz//FjrjY1ZxdXmHrD8vycF0+fMlssUEWF0hN0oWnbFmt9t6+t0EXFYnGE&#10;lqG9T48WzKqSaVWwcS2td1hrWK42XK43rBuHERInPXQAbY/AWsAGQjIraopOaf54vuDhw09YLBYs&#10;G4eQqlP4DiD43i8y+AUg0fEWMerd76rDRwHIADKWsvM3gi5X8bx++YIXz18EJXbrOpC5ysbQw5zo&#10;FqM8cC08Z++bw2lLr7S93SfZFwONrUvpfndKHJv7flhrxMh+uAt7UNdyoq7/+hhgx2d0OWFMbtgD&#10;p/tYN/g8ydF8zr27d/j1L3/Br375C06Oj3j5+iVt23J1dcVkMgn7alJQVVWkhFwEEislmcwqlms1&#10;kKOA/KizkbG97H3xR7zHP/ie7vfBh3usbZEiEBH2fS6FCkQHHSmINeEdnA9/Y0wg47DdejaszSMA&#10;09j/5kCuY/lnOjZyPnXYX+r2WtM9dQDTNpdRt7MAACAASURBVFxdXfH+w3seVCVVUeCko2lNRIh0&#10;Hdjbx3mtU7SN4f/9w1c8vH2XW6enLKYTpBY4V+8lEf7Y844cUDhdN8eIZtO97vRn+wCx8Z7+cB4Y&#10;nXvFZ0XjueP+/b80p7kpR4nvfdPnbjpj2ZfL7PNZ8Z5sTLye5ippbJE7l0rzin37JbnzI7+HVCLn&#10;Hz4GeH8TMUB8HtLHKTlC1rj/x85x0lwjPn+JP9P72rHcfywOy+VdKXF8Oic+xt/m2izNjW7Ktcf2&#10;8tM52MfBYyD/jyEw2LfepjniWJ+PjZGb5uG+c9I4D073P3KkhrnrpL5jx/dHNQux79r37nG+9jFn&#10;rAc72MEOdrCDHexgBzvYwQ52sIP9W7EDAP5gBzvYwQ52sIMd7GAHO9jB/kyLD4fj4utUHSEU+VmE&#10;7AugAvC8x3uPqbnH99h3wJkWH6R/0x9QB9V1PwAnnLPXVBf+VEtBszmlj/S5RFSs2RMCxErcQm1J&#10;AXKqEP3vhkNnb4bivLjN9xVc7FOszamnp3+ftlcKXojHQnxwvtsOu2qCOWBuWmQRt3WuWOYmZcAU&#10;LDxWzDIGJh5TG8yx16d/lz6bUmpn3qQKb2mRWXyfsYKI1HIA+R7kE6tbps+YK0BImftzX8csB0CL&#10;r5VTSh6b5/uKQcYKqP5Un3aT/0mLN1OAQw5cOvYePdBrn9rBGAFB2m/7il5uKoRLrxcX98f9vw+g&#10;lxZO5u6ZmxspYGNMMaVXx8qp7uT8/75isrR4K/xxULcS3qOEoFKau8dHHJcSbTdoAV466rZlvalZ&#10;b1asVytWV6sAaL24ZLle4y1IJEfzGY8fP+b46IipEBRaMp1W3Dqa4k3Lar3CeU9d17R1DUrhlWbV&#10;WC4uNrx/957l8hKLoagqHn35S7788qdcXF7w4sVTtBRMZ3OUVqwuL3n+/bdcvH1L7Vradc2t0yNa&#10;JzhScyZe49bnNPWazXLFqfHM7z7Aeo8TAufFNbBo366jgDbPVhHVywCoE/D+7AP/8oc/sFzXTCYz&#10;lCpYrda01lJUFcY7LJ7aGqRQlEVBXdc0reH88pw3b1/z5s1LrpYXPHzwgPPzcy4uzq/1YapAnFUF&#10;ideZER9/k5/IAa36r2nh7RjYiWE9NCgl0Foxm03QWjKZaqSxIAKgVCmFkgrnHUKEWMV5qOsG74MK&#10;periKSUVTvTzz+H69XYPcGqMzCItCA1gRwhF/uG55vM5k0mF8G4g3REiqJubnkABEUDEbQvWITv1&#10;NDv1gOLDxQXWmABqEKIDNjkulyv+w3/8R548f8X/+Hd/w48/fRgUQK2BjmRJIDtwXAN42rbm7P07&#10;Xr74AdOuOJ5OWMynaK2CunHb0JgmKPqFl0RKTTWrmJYlCpDOc/buPf/pH/6RdW04uXWXxdEpR4sj&#10;ZuWUdb1hXdeYDmSk5ARdlBzduYMoC07v3GP14Zyrs7eYtkZ5cMaghOf23dtUkwmmbXHe0VrDuq5Z&#10;bTZY69FFge7m0NHxgs9//CP+8jd/zeLWCRerJc56mtbQtm3o0w5DoHxoF7NZ027WvHr+lH/6z//I&#10;u9evOjIl34HWGxTTgSShB0H141JpjfQ+qIbaAIg31vL2wznffPsdx4uKSRHizLAWKMqiQnfrVl3X&#10;1PU6qOIZB95iTcumsbx+d843T57TOhEABh1QSxUK4dOC6uvK4XG87H0OELkbE5ZlMcTU8brgk9wi&#10;VUwkApQ477HOYayhtRapOz1j4SOl0Hyhf+qPxopxx9bdj/FFY3FF6p9yhe27P/d7rztWvHzTPa/H&#10;Atf1MHN/O6ZGt48IyeMHQDeiJyKIVH2tpSgVQil8G0Dxw/X8Ns7o4+o+ly2KYlBPX282TKYTfvrT&#10;n/Lo8UOKqqDt1OWlCKASKRTWukjtXQyKrrjwbLoD2ZnW4PB4Y8BZ3r1+zbu3bymKgulkQtPUQ244&#10;pgKYjhPn20AqIQVKBcXhsO5qlqs1QkmEFDStCcAYQv6ttcS0od2UUmw2DV44LL0CfKdG7wMgqwfm&#10;pznimNJ4Tq0vjjFScp0xUqOYoGoM3JiuY7trH5169danCMHouOrvlyOjSseq9xGJSNQG/TX+3ALt&#10;fXlDGpvF+wH7iN/G9lr2kWflft+D7tL+2BmbOZVmOr8tCOQRXoJ3Axg+5AxqiPXH8ooUaDIGUMmB&#10;ONJ9jbF9h9y+xgAwyuyf9Ll8TOR2ExhsjNxtHzA+ftZYrby/71YZnb156bX82XtkByh0iL05Xi7e&#10;7dXIY2XNm/Lo3F5GLn+Lc8Ixwrle2V0q0VPnhFyu98VFQVPX25y7iwtSooumaXYI7HZzcdv5EZdZ&#10;s/pruTBBOrCnMW2I3bq4IVaJR4AXDmMdq03N+w9nzI+OkM4j6PIAVaCUwLlAMOpr8G47xx0BzIiU&#10;SCGo25AjqLKkUor58TEnq1tcXi1ZLZfX5kXa9jF4LKcSu7MGOU/btpx9OMNaF/nV3k2I7B7PPtCt&#10;GNlvuZ6bRM8m8nt+MgEP54g6cD4CUub3VVKQmOqA1UVR8Bc//xmffv4Yj2e13nBxuUQqcM5gbLuT&#10;9wkpQ6zdK2n7kJPKaB+wqiqqqkQCztkhzlFKUk0maC1YrTbgPaa1Xa7Vsm5XXF1c8uHdOxbzI6y1&#10;LFdXWAPCSbSQIWa3BiUlbhg/Di8cDotUkkprhBcoYF5N+eT+XX702SPu3TrieDpB4VleXnD5/i3r&#10;s/fMNczv3MKuN1ytalpj8Sq0kXGeVd0yWSwoJxPcaoMUIJzD1TXvX77i6OiYyWSOmgTFeGsdticS&#10;6vq8LAokDq0VJ/M5i+mUQgkumzrkVMZzuVxTG4+VmroxGIIfA4ESqtNwl1jfYpsGUWoKpZlP59y7&#10;exchJMa2eKHYiqaH8wqR3QoP81sMiUqk/i4YyJZEPEAjYocuiUApSdvUPHnyA2dnZ2gV2mEgiPFb&#10;+q1ra3e3Tqbj3jmH9Y6qKCnLIuRNPSiaQPiw63vFtT3nMcKhffuk8XqTztlh3ouR2Eaw4+PHiDT7&#10;zwcSq7AX4CNSGmMtznqsdQOJCHjKQnPv9i2++PQzPv/0Ma1pOTk9oShLhNySNQuxJTtcrVY4V1KW&#10;CqVKptNACLVarzvQPjeeQ4wRNuX26seIlXKEziFv9WihaZs2EGZo3a29geRFCYcUHiG6tuz3+Ibx&#10;KrbEbgkJcP9MY8DT3L79PvXfLHFJH39Fn1cqEHN5axFC4vE0Tc352RlHR0fMZjNsayLCxWQsSjks&#10;QEoqtNQ472nqln/+1z/y6eNP+cXPfkIpFUppwOzE0mNnXWN7+mnfxnF/PF7TuRITQ8dnCLm2S+Oe&#10;3D5DHMumAPp98fFN5wApmD9HGhrHZzFBVXyNfW2YgtTTMTUGvN2nTD12TpgSvOby6Y/xdblztY9R&#10;Jb/pzCnXD7k9nTiXGSMI7+PwmAghdyaX+p+xs5Wxs7wcAXpuP2gsl9jX7vuUzcf6ft/+w03E8mO+&#10;Nl0brxHcJkDwdOyPnSOP+ZuUjCvXFul9xs5xx/LAsfPsMQKBOCca24tJ917jfZR43zm+dp+/5tb+&#10;HHlC6g/+W4kGD3awgx3sYAc72MEOdrCDHexgB/vvxQ4A+IMd7GAHO9jBDnawgx3sYAf7M811qrG9&#10;ggPd1/7QfUcVFblV+JJbxUa3rR3btb5iHTLFE24orhYiz+YeW/agvqsp887iXVCtybHw/6nM7WPg&#10;srQgYKuS1gG/HQgvovfKKxRk1cUQWO8yBRp9EdMuq3paTJ57z7EC1Pjg+yal7r4YKFarH545eq+4&#10;+CW+Xwr+jZ89185jSvBpv+TU0XLg2bRQfkzVrf+7/nC/L6zJFSHFbRlAhR0RRKYQIyYHyBXSjwH+&#10;c+M9HUc9SCxXmD8GxMopxMef3+n77ucuoyoej4WxIpZdlVKfBUSlfTKmtprru1TZJEfeEPdz7hrx&#10;tVNihn1qHmlxR0xykV4zLiQd8237AGLp53I+a2e+pEVyvTqu8NCrksKgauq57gPEMLYZfH5cvCuE&#10;36pBwvA1qFHJ7ms0kEIV8DBex/psH+Aw7c/4Ov14dM6itca6AJzQQnBnMeG0UijboLXAd6QpFxcX&#10;XFxc8f79W96+fct6tUZISd00XFxc4qzDW8/yssC0DfPJlNmk4tHjTzk9WaAlbNoGpRWb1YbVas16&#10;teTbb7/lxctXbJoGVRToxW1Oj+9STSseff4ZDz55hNQFYnGKXBwzLwum8znOQb264uT0Dk+//ZoX&#10;3z3lcrVEasdSORYnc+7dv8PVcsXLt6+ZLSz1h1dBxX1xgi4nGOGRAozrlKTkth+y42VQE/Md3sPh&#10;vKdtDF999TUXF1eURQmdyrt3ARjS1jWqAz475/DCs6kt9abGeMfbD+95+/4db9695fbpKcYafvj+&#10;e1rTgoeyLK+tJ7s+wA/A7QDe68eZ2Ik0xorDesvNy5x/2QXDBbB6r64Wg7W68jDwFq0rqmrGfLrg&#10;9skxs7JiY65wOEqlOwXhAKg0pgXX4mxD07RY55FSEZZNh3WdotsQawm8jdYJxAAqCwqdfi9BR86H&#10;CCEHcEZRaJQSVEVJ0zZoXWGdY1M3YRzgrrVt27aoouDk+JRbx5KryytsD1DpYhSlNN45rHF8990T&#10;Ls7OufjbX/Ozn/2UqqxwrcFZC87hVFC6L3VQJT4/e0+9WSJxTAo9qCgb01LXTQcSUJ3fsQgJk6qi&#10;LIqgJu48EsGHd+/5p//6Tzz+7HPu3L3HnTt3OTo6BikpO9BUawyX7QXeWnQRgBWtA6cLpkfHbFaX&#10;tDjqlUNrybSsqMqKsw/vWa5XtLalNS0OKMoiEBg4y+J4wWdffMqvf/Nr7j+8H1TchcA6HzC0IoyJ&#10;QgYfaU2LMS3OOi7OLvjtP/2WP/zrv0QkD9u210U19LseiuTjwk47gLr7cdMYxx/++DVtveSvfvUz&#10;ZvOq8we9kq9ns6lZL1c0bYOSgkJ4rGmo65ZXbz7w1bfPeHe2Qna+UcoAxCVWA/ZiJw7KxR27KnhB&#10;Vbsrm98pNte66F9++Bvn3AD6ZVivQv7R5yLGGKqq2q4RnTKmcxYlikH1sX/vOE3ZWVe87/xcfi6N&#10;gVrj98yt9R9T4DmmFp677hZUw0epRm3jh9RPBnBF/P0ueMaNAkO2PrknN3BR/DeuppXNu4Ywo48r&#10;wlchAxDE2bA2hfnUER5AB+pOQeXhfcqyYrVegxA8ePiQTx4/oiirKGcN47BfJLXWaK12iN228X4A&#10;W3gfAJZtE9bApm54+vQpwjl0WeBMi/cOJeXAGzCAqEaICfrrW9NCp8Dq8RwtFkipWK6WFEUR+l+G&#10;+UMEUpZKBjV4Y5AShFDYLmeclBMKrfHOY2zwET3AJs3LcjFX7/9jUG7ahzkVvpuKscdi+5RIbAvG&#10;9NF/gtwwT6/Tk4RdH3t9fLFVhM3lFvsATR9j18G3uyDVdCzk5m6a3+1TudsHNLhWQM/+3H+rln2d&#10;zCsFycV7ObtkS9eBUzkCu1wsl/77Jh+ybw/pmmJ6lx8MeUiU9+dIGuI2GVPbzLVjTFKXyx/j/D7e&#10;L4jzm9x77hC2Ob+zn+adD/FbpA48pgqZtlu4rhgFkWTJqUb3HDzbodHPV7ejhpzbNzDGID2oQoUY&#10;ydkQM0qFELIDIne5jdSgJE3T7MwrmVEh7t+vV/3Nza2wDvpuv80jpKSqSqbTCikDEH4yqRBSAbYD&#10;v/kBuN+0LR/Ozzm5vMV8Ph/aIawtqiM3URRFGZRrvcOYkOcorQal6h78OJlM2KzXVNWExdExs/mc&#10;1WqFNRZd6C5Wz8ckuVhiDCQW1iePEgx+Ec8Atu33Jsf89/V5nPfluT23feDSXjE5C/IhJre4Tgg6&#10;ti/az3Glwn3u33/AL37+CybTKetNTV1v0EqGeNo6JAIn+rUyxI7Wmm4PReKM7ba63bBOKi/x1mL7&#10;OEgItFJIXfDs5RuePvme05MjFvMpZVHinKBQJaZu2WyWnL//wB/e/zNSaOaLBVoqtNDMp12OL8PY&#10;FKIjUnAWYU34z0nQislkgm8NpycnfPbJQx7cPqHUgdynXq95/+Yt68tLCu+4fbJACsHL5wItBHUH&#10;XHXO0RiLRzCZzlnXLU3bMpvNQjuYhs3qklfPnnN66y7HdxS6rFBKhlimy328aTFtgxQBxHy8OGY2&#10;mbKpN2xqg3WedWO52tS0XtA4h3WW2ljwIS7zrhvrvlPuFg5nHUWlObl1yt3797He42WYT56gzu67&#10;/IRk72B7gHAz2eZ2/IWx3aUcIf/o8vXl1ZLvvvse0zTM54st0CyeG9mcguxerLWWqstvgdCfwmO6&#10;sYffknhtBe1lliAltz+cxh65ryHWTGK6kXi+J2zLxTHWWhw+r6qMRCBwtl//PM6G2M0Y262Dlqos&#10;mM0mPH70iB9/8TmL2ez/Y++9viQ3sjTPnwkArkJkpCKTZLEoiqWmxUzP/v37sGenWtTMdp+WVSzK&#10;zGTK0C4gTOyDAXA43OARXfM4uDw8mRnhDmHy3mv3+z6ubm9QiWY2n+Hevmez2dT+niPPc5RSaO1r&#10;giNNmoU5e3xywmqzwdTzO3ZOEvMtYwSyQ/mW7v7S7f8dkKGon805vA+xbKITpFRIqUlUglWG+SRD&#10;SUFIG9T96xxSq+iz9ImHD/nkh3L4d4E9u2cJtnMW0YxJrXUA7ioNQrBar7i6vCTVCZMsozS23s97&#10;ZwVSBHK9cEhJqjPyIscCb99f8oc/fssHj5/w6OwY3zl/6o/9IbKdQzn5IcBrzO/tXzNGVty8U/OM&#10;XV+vfx7T36fuc255CJzc96sPxVuH/MQ+cVHMn7gvSHgofokB0RtV6SHipuZscoh4IKZCHhsnw34M&#10;g/7+0LnZoTO4/llijLg6FtPE/u/fOxbLx84/u33ajTOGiI8PncMfyo11QdaHCCeGzuAP5bO7bTcU&#10;I/b7uBt7HooZY2fW/fPtoXcZIqYfOs+LPXOXEC5Wk3Cfs9Ohe3XPcO97DjuY9ztABhoj1bvrDGYE&#10;wI822mijjTbaaKONNtpoo402WrARAD/aaKONNtpoo4022mijjfbnmhD45hCyx/rdL5qW9X8ejxIq&#10;FN3WPwda1Z+94loXgAs7BRjC1UVpzTcZBBtvH3VbNC4IoHEhNTUmANgvxLiPWnjz8+ZzfeBu9/f9&#10;Yg8pFc43isMCa2yrRiKlxBq7fechgL/3SCEDQJVdwNq2YC8AVw4VwXR/16ohd6xfFHwf0IzvqdLf&#10;VQDSPUzvKtv1n3dIJb57jT7YPtZfzd+7gPW+Yt8h5YshEoC+UkC/SCeM1U73sPv8XQWNvpJIv5Cl&#10;+7x3FQ3ECjtiYGyIkxL0x3C/zbpKx+09evfvFsfEFFe6KjB95ZG7lHZifdv/XGxe9skg+vcbUnUd&#10;AuHExugQOG1ofncBLt3CuEPX6L/30Bho+jhGJNFdVxrQVShw34JUuqBoT0QlqhG3wmOdqdVGVa8I&#10;kPa6Uiqc7QMwaxWten7EAMf9uRoDwHfHe4yYpVnvfK1+iLdIIUm0YJ4qTiaazBsUoLynyiuuV9e8&#10;fPWaH1684OrynOubGyrbAHg9tqoVlhEUeUGxKZhPJzx+/Ihf/+aELElYrpZ4IaiKnDdv3/Pu/QXP&#10;nz/n/P0FQmd88ulXnD19hEqDElg2nZJOJzidsClKSOecPTnG2wqvUxKdkM3PSGenyHTBdP6Yy7ev&#10;WV28xRYF769umE3f453F5CucTvCrlLV3TJHoI4mTChVEorCeoBwF1KX7w6oqPhS8Nx32/KeXPH/x&#10;E7P5ogZeCywClQS1bSEEiVKhjeo+VPVe+P7Na87P33N+cYFUGqUSfvzxBy6vr6ABRUXW835xqRB7&#10;AqS14qPcKwRslHb7c6avADu0D+yvPaIGfspekWFQp2zmwXQ659HZGR8//YD5ZMpmeVvPnQCShzCm&#10;nPMI76jKHOcMSBCu0x9+9x3TWrl4u650y7SbHu0+dwBWx9Wnt8XXzjfAP0eSao6Pj6gqw3q1CQXY&#10;QuIJYCprDMYGQgkBFEXBLJ1yMj/ikw8/plhv+MN337RKf9RgeCcgTVKsdVxcXvN//z9/y/vLa/7q&#10;L37Lg5NjXBVAQ9YHEKtxjvV6xfXFBco7ZlnGJE1JtMIZQ1Urp5fG4ZVuiZVSrUgThSCAJaRWUHms&#10;qbh895aqKlivlyzXt8xmcx6cnnF8fEIiJcI5DI7KWWwJtze3OFshpaByhspZrpZrSmN4+vQDJumE&#10;LCvYVAW3+ToUYxuD9IpUaYx1zBZznn74Ab/9i7/gs88+Q0iJMTaosZugvO68C+QheLwFUxmss2zy&#10;kh9fvORv/+5/ssnLtoB8q9LsKcsSrYM6utzKE2KNaUmrhNiqFqv6/gWCN+dXfHh1y4dZUGGUylNW&#10;OVVRUOQVpqhwNUjBYTGm4P35Fd9+/xOv39+CkHtFs9SAB48n4O9ED2QdJ5ZqyKvCEr7d59JpAOp2&#10;i559R0Je1vNqV/k8xBFSglLbe1VVFdTfTRlAbb4hBJHtvhXbb2P76JCK0yEirb4qdsz3ie3ve35K&#10;5Pl2772rAn8XwdP2OfrF9+yQkzUgtvAZeaBItXaCGxBOb49p3qcLUBgqivfWo2qAVrP2hrU9AQcm&#10;IKCwtYIvQiLw0RiiAVx6oLSWyXzO5198ycnpKUJppPcopVuCFN9RuBeA2r4Nzpi6LRoF8tq/J8zL&#10;r//0LbfXt0gpMVURwGmIzjitwepCIGEPUNQlefBOkGQTrDcYZ8Jc8B5XA0Wo99lGgTsAdyVSeYS0&#10;qEShnES44MNprTk9PiZLJ61bH0D8fk95rB/vxMiXhtTHhgjNYr+Pga1iIIzt53dj+wbU2497YvER&#10;EZ9n+wwNMMruxEp9de5D4/YuOwQ0joFnGlKgQwX2d8V0kWgi7u8I2WtXorHxIWKx/nMqJXectlZF&#10;ugdMjfsp++8SI4oYyhHFiOKG1tqA66/JwQRIGUDPVeVQKhnMFcXiwJiSYp/8rxtfx+LBfjt33yNG&#10;JLdzXxoySI/vuNXObv3XQ2qO/ZxJo0YcWwti+ZwY4GPbR1vgcLOex/IB2/XPtP2TaE2aBsKRbXuF&#10;Nc0YUwPl5N6a0RAOxFQujTE450POMKomudsuSsr2elVVYYxhuVxhKkND9taoDVsb+mqz3nB5cUWa&#10;piRJEohbnMOYALBXteptk1sJYEeJqgmuXPAOUQiqvAhKuUoznx+xODpitVxSFGtwPqhc+912P0R+&#10;OLQ+NSBeIT3OCbzzdTyo7iTAia113m8JJvrjqD8G70MwEr1vD4w75M91c6H9eTadTvnNb37NRx99&#10;RJWXrJYr8s0G70TIZ1iHM3a7P9Yke75D5BfGY4mt9+iQ9/Wd/FroJ+Msr19f8D9+9/ds1rc8fnTG&#10;h0+fcHpyyiRNSbUgTVKqomS9XLG8WSGFpCpKskRzMp9iZUVRKXSSIRONkgpTVThrkM6TCclEBSJY&#10;awxpknByfMzDBw9QOJbLdSA625S8f/8ejGWRZWjh+fHFC8o8pyoDoWxDarbZVMyOjqiqQJC2mC1w&#10;3lKaAmcc+XrN+vaGn358jtYZ0+Pgx2klsNZgK8t6ecvz5z+SpJqZDnGnUgnGbMiLQG5ReUdROUrr&#10;qKyjKAtK41BCoRXgbCAn8uCtDYrnDrJ0ysfPPuHo6CQA5msfVqDqHJaq/f9dgr1ubDysouppiCC7&#10;a4QQEikScBZZ57/evnnH8x9fIBABtC78oL/T3zf6e5xzjizLWCwWzGYznj55zJMnj3j77i1/+OZr&#10;nLUIJ9o1tXOc067l3Rz0XTFO3xdp8jrW2b28v4js4TvzvpfrC7Fis93uk7SG/Ue1z+ycq2NmS77J&#10;cc6SpprJJOPk5IRnH37AYjZFEIDx3occpZQSqQIRnVYSV/t2QoT5O5lMwEu01iTZFP/qDQLR+n9D&#10;AOH7+Fkx3zaWZ+6SYCmlkCqQDVpnSNM5zm7fXfiwl6VaM001i2lCqqGsk0WizW0dXjOHzrti79j3&#10;OWIA7cEYoJNj3FXo9i1R5nq95vr6igcnJyxmM7yQVMZg7W4MKgAnWqw/SkrSNGW9ycl9ybfffc+X&#10;n3/K6ck8rOl1srD7jE2uuE/ee19CgOZn3ba4D6FAfxx027Sv1t0/W2r8mu5Z3V1A85hf2Pd/uvcc&#10;UlzvvlcT9zRryJBaeBM/d1WlD51XDfn1MRX0fgwyBOZunjNGctwH8DNwRh2LEWL+Yb/fYnFCnEhs&#10;tw+NMQcB70N57D5Rc9+n6v+7n0/qnkV2/2z6shsLNG16F0n60D4SI9qOxdhDuYa7/MH+eeqd/mJk&#10;D94SYu3vSTEC6xi5uqxjhEPk+feJ3WNnzUNE9UPvcwhQ3s/J9fONsbOY2F7SnWuH+mwoR4Po3rP7&#10;LmqsxxlttNFGG2200UYbbbTRRhttNEYA/GijjTbaaKONNtpoo4022p9tfZAuDLPRdwHu24NNd7Do&#10;oWvdwu4AHnB76j2HDr93Dp1r0FsowNgtWIspyveLgA9ZrNi6KU7vg8hbta5aMQl2Vca6hRsxdYju&#10;fZRUdUGsbIt9t8+0q1TZ7aeYStddRRnRwrXOz2Is9N1iAaXUXtFJ/z57Si+d68bUwu9SDIwd9jft&#10;GyvKjgGY+wf+XUXqfpHMXWQMNTx423aR/hn6fvd9D6mG9IvFY8XmsSKXZk67A0qm3feOvl+nSLs/&#10;bobeK1aQFeuT2JxrnnnoXjFLavVfcY9C6Fh7xdrlvkomd62p/fX1LlWU+9536FpdZbSdhaP5nAgF&#10;okHlOyjoSanwpkLIAKltgGPWuqAIV4OlmvG9LZgKRfJKJQFUJWUoOHa2VqdyOyrzzvtWdbUPfh/q&#10;7+6cjRX29wuGoQZ6+6BklwrJRClmSYq0BcIbqsKyXi958fwF//b117y/vmG93rDabCirCpCkSUKi&#10;U5wrwXmUkNhU4nzBLx8+ZTZbcH19TVGWeO/56fUrXv70htdv3rExJQ+ePOazz7/i5NFjKg9OKTyS&#10;ygusVYEoxSuk0DgbgOpYRSIViUpIDo5iOwAAIABJREFUjx7xyS9Pefazzylvl7z4/ju+/rd/4vX5&#10;JVVeInzFk0cP0cIhXYErVuRX75jgUJMjVJoGQJ8UqCARF0hu8KHP22LR0N+S3b3l4uKCf/7nf0VI&#10;TZpO8EIEpSwhUEqjBWRpwnx+hBeQFwVSSsqq4ma14uWrl5yfn5Ov1synU3747ntev3nZgnSllAFc&#10;MLAXxtSZdgvB/GDRn+iBr1rV5wF/pH+P7r8bsOyuTyPC3FASlSY8/fApn3/2KV998XOmswznLdYa&#10;wJKmEus0GBnU60QAT7qaOCiofel6HRbNBNzZH7q+V7+NdteyYUKP8LkaqFwrfj948IDF0SnT+RxV&#10;VDgbwJvOmTAihKD0olanFKFI2QXA0WQyZT6d8vD4FEVQ/hIdUpQGxJckCdZajPX84z/9CxcX5/zX&#10;v/xLPvzgCVmWIU0AaWyqgqurG26urpmplNPZAg2o5n0JQPnKlJiyQmtJqhVZmqGTBGsCiFwriVaS&#10;mUrZ5CXL83NcZcg3GyaTKeV6Q7HZkGYZWZYxyTIwjvVqRZVvkFKwWm24ePea1fqWi8sbPv38S45P&#10;H3M0P+Ly4pz5bMnr6g3eeqbZNKjXCckkzTh9cMZXv/o1X/3yl2TTCdb70G7GUZYVjTCmb4F3Auct&#10;VVVxfnHO//jd77i4vNgbg01hdFWWAZiUpoE4oN73hJQkdfu3P6uLkp0pMUZwcb3i+av3nJ6dMdUS&#10;4TzOVdjKUuZFAOq7AAK0eG5WG755/oqf3l/jEGglUUq3c6FLONFfi7u+x5Bqsa8naHddT5KE2WQK&#10;0Ko77fqzbs/H2N0rZA00M+R5znq9pqqqKKmVOLBnU7dpM/mVUu3z9GOJpgC873Mc8jFi/vZdsZPn&#10;foXBQ6qn9wG/DAHmYvHF3fFk8BFifmF/vFjvAgFYDzixS1rmdsaTEOC8bQlbugDuJGkArIqiKHEe&#10;fvnLX/Hso4/auEUISJIsvIt1ddwldpU+Ba2yZgsIMIbKVFRVhVKCy5slL1+/RiiFTjRKaaSStdL6&#10;VvXP1mDKZlzFAPvOWpRUzGZTVpsVzgWwp7OWIs9JlCJfr/EEtfcwxkIcopQiy9K2ELvaVC352smD&#10;U5JEo7yjrIkgYjHPIVW0vh82NE67c+0ucqshX/2u8XYXYHIoPuoW/fdJlYYUCO9T9H/fXEIf+Nmf&#10;9321w7vmZ6yNYuQ33Rh7D9TRrISiS6Xh632KwWft+ieBmGFLiBXGvO+u9DvXCWBhG40l+6CGgwRf&#10;B/r7LjXF2LoYpqbfA34cUr+L3afbNs0+2QdsbO+7T6q4Q/Q4AF7aGV8uAKY7CLSWZEbpfRBPS97X&#10;2V2cs9EYqw90HNpfDsW/h0DZ3f00rHUerRMcAWAupUarBFXfVytNVecMrQtAeWtsWL9FIE+pJZ9r&#10;JeF6H5bbtu32Sfu8rZ/f5KdqBWwPeV5grA0ECWWFMZakBuFLrfE1eAgHzljKsuT6+orjkwBeBSiK&#10;kiRJkImqn92i0pSkzh165xGqHnM2EJs0OVLquCudTjg6OWW5vMXakoZkyA/kEPbyNK0yu28J7Fr1&#10;6N761MY+fptvhQ6JWifA2iHm6qi/b59Jdr5b8yYdyE8G0HL9nLBL4teL9VqgvRsGrPbnXSA9caRJ&#10;xrNnH/Lb3/4GnWiqzQZjKqw1OC8w1lIWJd5awGFMhWhy3tvJG8iZpG6rk5x3NcFGTf7qDFk2pSgr&#10;/vj1t7x+dx6Iq9w5eV7yweOS05NjFtMEJTyuMmxu1yihKCuDdysUKc5IqtJSeUFiDJQSWecMskYl&#10;XCiUc6xXaxazCacnJ/zso6cs5hOqqsB7QVFYLi+X5JsSZy0Yw48/vOT99Q2FAy8FaaaxTrJaG7x3&#10;TCcTZKKYTo6xzlJWBcaUVM4BmvVyzbvXb8jmc55ln5CQYitHWVmqsuT7779ndXXJ8XTG6XzObDbH&#10;C8l6s0FJiU5T1mWdE5CCKq8w1mIdYC3GGnSa1PMbhAw5DKkUx6enPPvkE1SaYNcrEHWcgqxJG2WY&#10;I8Ij8Pf2gVveHc/eftbAdKWUdQzvefnTT7w/vyRNE3RSE0IG53Trv8dXzB3S26CyDkmaMMkm/Pxn&#10;P+Mvf/srzh494O/+4R/I18E3nGYTnDWomvCgybM1860PtB0iJ9p54a2UfLvfdJV2D+XsmueP+/sS&#10;JYcUl6lzkj7kT1wgtDM25CW9C2DvbDLheLHg8eNHpNMJxm7JDpbLJUiYzqZsNhu8AKWb/INFqrBn&#10;TCZJILj0jtl0ys3tCqW2/v19FKvv8pFjOdruutf9rjWBUNG5EIMYG/aPosipqoqEsMAniWSSqc4Y&#10;CXOgGSu+Q3YaO1uK+bJD5Dox/3tIfbh/bigjfpJSAQRvnQUhWa/XvD8/5/j4FKV1yO3Yatcf675K&#10;7VtKEQg3jTVcXF3y7//xBx4/POXpozO8sygR2sT5EPv1CbX773koHonFqX2g9qHrxM50WrK1CIi+&#10;S1gx5LvGSJGGzpruJCuIfGaH7LxDdNjN1/fbsIlZYnMi9vn+M8XaMaZMfdeZ0SGygC6ouzs/m/4Y&#10;yqscIhyInaHd9f7NGOiSfiil27hjm9vmYPzSjVcPkRjE4pMYALz5dxfE3T+zHloLDpEzDMXCh4i9&#10;D+WiYgR5TZsO5c76+cj++eJQDrM735s+btq9T9QbI3pvz7kHCDfuip1iZ8Ox+XqofYf65FD/DeUS&#10;u7FnnzS9v98NneW1f4/kJvB3t81oo4022mijjTbaaKONNtpoo/2fYiMAfrTRRhtttNFGG2200UYb&#10;7c+07mF6X+kLhlWNoXvouVUL3B7gw65CqdhlW1fd6+8fnA4dkjfP653DNipQnY/2r9e1oYLmQ4X6&#10;Q6p0O+omHYCoYFvwZJxBRgrCusoU7TWd3VMzCu0rDgIUmsKtmLLFkHJXv5A6VvjUV1LrglOa3w8B&#10;du9SvYk9y10WY7jvgv9aoKLcZQq4q3C9C7i5D3Bpp03ZLaDeHUfbQkSpJN41SkI1GDFS9N63fuHi&#10;UPF+98+m3w6p9vWLnA6qcvZUtvpg+6GCLmAPHBYbC0MqFkPjuN8+AaywBRMMvkNnTh0CVRxS4hhS&#10;iTlkQ+tH7L4xgMTQdRryj76iWWxOt3MVj5bg/PYaSmkKZ/DQgnHDmlK1ZBxNZaz31IXmjXpRUBm2&#10;NThAKonrqMbqGhjjbFDJQsidYr9uG8dUOPrgj37bREHQoewZ5TyJ9EylQFmDr0qEtJRlwbu3b/j6&#10;6z/x7v0lt3kFMuXRB0+YH5+wWBwxnc6YpBnWWi7en3NzdUmxWvLgwSmfffYFRV7y+sUrlusl682a&#10;2+WSPM/xpuRvfvsXPHz8BJlOyb0EKbFSIWQKCEpnKTY5idIo2SjDaqRIyCsojCERkGpNMj9iOl3w&#10;i5OHZPNj/uOff8+bt885nkiEEkhh8dUqFOVLMDiSBaQnJ5AkFDR7sELWxfq6q2jKVgW1qX3e5Dn/&#10;+I//hDGW6XyOA0ytbOecw7gKnWqyNCVNE/KyrEGnlnW+4ccXP/Ly5UtuLi8RznH59g3L21ucCPdQ&#10;SqGkxFk3WLzXXx+asdJd7/vjvavi2lV47X4+5vv0wVj7BaM9VbDwQ5AwmU/5+JOP+PWvfsHxYs5q&#10;fYOxFZWpEFKBAGsrnKNWFAxF3rYGo2sBINtncN7t+xYE8ElsPz+kpLu7n8n2Oo5AUJGmGVImrNZl&#10;7UeBNw6tJNZWlLXq4XQywdVA7lBIDkmqSbQm0UndBwEE3oALwvu4Gnyswvek4PsfX3C7XPLXf/WX&#10;/OLLz0llii0Nm/WaN6/egLFMpzNOZjOKfI3C40QYp77ZbT3YqkIlikmS4L2jMjVYwju01mgpeXhy&#10;RJpNeHd+wfuXr5jOZriqospzJvMZSZKgJBR5iakMUgQg/+3tNe/ev2edr3n6wcf8/LMvePT4Q2zl&#10;qQzc3N7gkXgLKlNAAMocH5/xyc8/5atf/YrF6QOE0lRlGAvGuJakKfRDUKczzlLZiquba373t7/j&#10;X//93/AIVGdPbtbjrkpTWZahf2vlITWghCSlDCqhSlE6wR++ec7x8TG//eozsAWmqjBFgTUFZVHW&#10;sriCvLI8/+kNL95eYxBordBaBSXLAV8qXrgqontxGOv7KmmNL2Kqajs/7wBA9otmrTUYY7DWtuB3&#10;34KUZOSphuME2QF6dn2xPkCxv493i6zvYzFf8C4CqPuAMoYAL02MdKiAOgYGjt5v4N7Wur11elCR&#10;qwHiSdmC0IOqo2v7oNveWgRwIA1goBNLNOQbSms8gtJYPv7oYz7/4ovO+PX1nlVC7S8rIdp7O+cQ&#10;HTV4oSRaK7wXmMpRFAXOOW6XS/7+f/4e5zxZlpEkwX+qnG332W6ME/YbhTEW712Ln2sKgaWCLMs4&#10;Pj6hcga8YTadkm82FHmOlzr4X1IikXhfK0WKsNZu51xYG4QMSvCz2RypFKY0LTg5BoQYUmaOxSSH&#10;/OYhdbf7EGDF4oBYgf2QalqXqGIIINH3L2J2F2HV/47FYoiYQvddfRHzA2KgH5Ad/6HzHbGruum8&#10;60S1dQyLuNcaI6TE12DdcF8ZBd10n7lfNN/1y7pAkVi8GQPTHFKp7gNnA8FXfx1qlG/VQZX7u8ZE&#10;k6fqA5p2cybbPEDz864SbWw8dMFPUVXFBrhoXauG21cR3H7H763ioh0PHMyNHcqp9Z9pV1ne3X0t&#10;EfIlztRxi1RopZG1AqyuCdzKsghgZWepTB2/KEeiUhomKe+g8iaQU7YvJneIE5v7KiEDqWaS1qBP&#10;WyufB/BeIBaiJU9RUrSEcQ6BEgqLxdlAgFWUBTc315ydnWFMALSXmBbw3vgjvmkbfCAq8x4vArWi&#10;cxaBQGqF8BItYHF8xGJ5TJmvKfMNzjqEUnf3DaIm5BQ7AHPRGQr7c3HrB/VB7V0Pb7dPRSSvF0Av&#10;3nXzZPs+nHf9NT4kdXxk3W/vWV+zP/dj+cnmvh5HlqTM53N+++vf8OTxI6qyoChLqsrgfeNzGKwr&#10;8bUfEoglLFLUg4uuGm7IPXjv8HUsIgnkc1maYF3F+/NzXv70KhCJATerktX6nMvLGx4+OOXp4wcc&#10;zzLK5YqqdHgblI2VFhwvFjw8PSXP12zynKIs0DohSSeIFIT3ZEKQKMFmtUJ6z2Iy4cnZMT979hiB&#10;ZbXKEUJRVRWbvKTIC5yxVHnB1fWSooLSgUoTlIAir8jzkpPTY45mEzw1uYlMWOdgKgMoShPmy3q9&#10;5uLynIdPHpFkKdZa8qLgp+cvuXz3nsdnD8kkzKYTVJKSVxVlWZClmixLWOblNv/kHa4Z+ypIQVs8&#10;MqTbsR70JEEnKSenD3j09ClCKqxzeJGGA4aWvLM7/7tq7gznV1vnbHeOiHpuSlkrwVuPFJ6b5S0/&#10;vviRqio5OjvGORvWMiEP7hNCCJAC3BYUaZ1FaY3Smg+efsAvf/EFv/rVL9jkSyZZivPgHBSVQTgf&#10;9rJ6P+/nfgdJU7rvGiZxpx0c1tjo+UE/X7yfpwykTDECXT+wF3ef01pDVVVtTlFpHUhMhETqhMXi&#10;iMVsjtIJVZ7jnKPY5OR5QZJNEDWRSptLdSVIH0gWtCJNFGmaslptSBIdwOMuTo4cOwvwHRKRWHvG&#10;CHyacdNthx0CHOdRUmF9ILJx3tR5DYsXkjr9Bc4FhXi33bO2McTwGUcMiBvza7q/b/bH2LlQ/xyo&#10;+byUsiVI6V7fGIMUIOv8clVVvD+/5PGTDUcnxyGPIXUgXxSwAwIWgBdIJSjKTZ1HsRRlwbc/fM+z&#10;D57w8OyUTKmwx3XnbySfd5+zpkPES0OA8ti5Rbe9hs5choDIsRzHn0NQFwMdDz1zt2+bazdkcrFY&#10;a+hsqT/mYnFl7N6xeTTo6w4Q/XTznrE8TF9Vvbs+xsDV3bPPQ+dKQ+thHyzdJWtsfNEQB9j6rLAh&#10;bhF760h3PvbHUJTAZYjIfmAdiJGI98fZIeKFfl/2awXumi/NeWGMTOA+Y/yu2oXY2Vg0lh04ux7K&#10;e8Y+35Dd+GZNHNhLhs61YzmPbt3AoTh0aM7HxvGhsdz9u+rls7prxdAzxMiqdq8rW59/tNFGG220&#10;0UYbbbTRRhtttNFG29oIgB9ttNFGG2200UYbbbTRRvszLQZ6h8NK4vtFJW7n3/Un68/GAdK7Cmuu&#10;VV7qP8vQwffuwWtXcX0XAD+kfBJjR+8WozcH8v37AnvqXG1bde4RBGpUq8YVUzRrD5HroqqmrKr5&#10;vTEWrZOdoquYUnSsMHyoGOc+xfVDxcyHih26QMSuekSsYD1WlBRTVugCF4YKhhAR0EaEfCH2XjFy&#10;h0MqZXsFP12xKxF6cAt2EaFIsik0FnWxuw/FxDHgRX9sxNqrCx7oEynEPhdVCI+Asg8BrjwMKmAM&#10;2RCpQB/01n/v+4y5tshKhf5vCytlPYP8tmA7VhwzVAwqBlTGhtaS7s8OAXu660oM9HHf9oyto3EQ&#10;LL05KGvgmEMrQRAODW1ljEHVRW7Oe7wQlMZR2QACMx2VFGsDWForHYDtzmFcAHfqRNVqMAHcTF3k&#10;JbxHSk1VlVuARoekwdQkJt29qF8wFlOGHPqc8CCcI5Ww0JKpEvhygxIOJeHd1QXff/c9l1fX3KwK&#10;0sUJ/+Wv/jvPPvqIbDZFKI2ugb22MjxbrSiLnPXNFU9PjpjOF9xenHN7c8vN7TUeR7FZc3t9wweP&#10;H/OXX36J93C5XFNWBV5qRDYJhfT1fNCJDm3RgP5oiv2CYliJp6wq0kmCRqL1hKef/YJkNuFffv87&#10;Vm9/5GZZoBC4qkQnJVo4rKsAhdQeeXRCkk4oTENO43bW1nbs+FBk72p08R//+Eeur66ZH5+STWdU&#10;lcFWFaaj3q7r9yiKol4CJZUpQoH/i+ecv3/H7cUl3gbVPF+DBZROwmro/GChWwzQ1hTFb4sJ9/2X&#10;Rvm5C4Lf2+eaIngR1HZFREFl++dukXP3eolOqFwZFB+do6wM5+cX3CyvWK7XOO/RStfA5QB2tgZK&#10;48hLQ1nZWoU3FD5qpWqhRUkNhYEeWCgG8IoVEXbXB2ttC9jpFnsqnZAkaVCklBKRZojJlOnjR5hi&#10;zc3tNW6TBxAXHldVaKUoanByVRZUtqJytsafbBW1m/ZvFCSFAOUlxhoEgvfvL/kff/t3XF5f8+sv&#10;fsHxfM7NxRXl7ZJMSM5Ojsm0gkThrcXbWuHROKw14ATz6YRpmiERWAJgyHmHcAE8nuiERGuqIgdn&#10;McZyU2woiw3r5Q3HxydMZ1N0IsCFvhZSsN5suLw6x9iK45MzPv/FL5jMjzAOsvmCYyFZFysWJ6dU&#10;RUlRlOg0ZTKf89EnH/PLX/+GDz7+BFRCaR15UQTVs3r/D8ptNYLDW5w1bDYr/uPf/5Xf//73AXTQ&#10;8SG6YAYpZUtS0arUdvq564x0x7HWCbZ2iYui5I9//IYHx8c8fnBEVVg26w3WVDSKqd5L3ry/5Ifn&#10;bzG2UxTsxQ5oqetLdotxmzHYAG0bwGV/r1Id/xBgMpkwmUxIdYKtqghhT1hD+oq0+2pc4TtVVdWg&#10;tbpwtOfPcA9V5eY3XeW2mEJZfx07VKw7pHbW989ivm/b9h2A/pCC2pAPMaQEF1O8G/K7Ys/Uv+Zd&#10;YOq+nymlrNWK93++4+8D+NrHEZLKmBbwWc9kiiInnczQieb46IivfvlLZtM5UhBU2AVY4wL4XQiU&#10;AK1kUA90DnxXGU6ilEQIX6sYGqwx5HnOn77+hvVqjVCBOMKYQLBjvSPRCbpV5oTJZEqapvVYcntj&#10;t1HvzCYTJtMJ6iYAeWaTaatinCQpSZphna/36wBqRIb3KoqKfFOG51aCRGjyskBr3QLipVJYU0X9&#10;8z4ZzJCKYAwwMDTOYrmDQ7FlF5gaizEPAWgPgfMPAQX2/WcffZY/V6HsPwNKiBGVDc3R7RqvW/8n&#10;RmjWkCzs/lwM5kmGCv5jbdAHkaRpunfPrvJeN3cSW8sPxauxGLf7/H010+7a3F+3lNQ1CcVWET0Q&#10;BIEUPjoO74rP+vthNz7fB8ftr5Nd33VIATEec4o9f7jxHfr7yNC7xPJgsfW9AenrWgH9EAhnCPw+&#10;RPDWfCaM4wBoa5ThkyQlTVOyNGU+nzGbTTk/f896vUZQAxylYDrNwLla5bveI6zBS7EzP/pjWNYA&#10;+K4KpuzEOVorkjRpFU+9dVhpqaptfKJUABebKoA4V7dLNpsN2WRax3qijX2EqEnAOiSKZVnuAF3w&#10;Ivi1QiAFaK3C+09nbKZzTGmxNqh4dwEqUeAePgo8HVqrDhH7HFrfun3bxPfOd1SRYZvr9R5rqz1/&#10;J5b7jQFv+/nMQ4Q+bV63Xpy0SvjwyVM+//wzAMqyYp3nlKXB1oB2rEd6EfIiHdKQVpm+zongm/Wi&#10;9i6lRDjXqofbWt35h+cvuLy8QXqFSpq2gXVRUb455+bmlrOTI1I8VRHaRSeSSZpwujgm1QkbG/Lc&#10;pjRUhcNUHlsaZDbBa0VZOaqq4OR4wWKR8ezZB2ituLm+wlQGpRKkdKxuL1HSkU4zfnz7iuWqgCQj&#10;lQqlEpyzrIscrRVnx0dMEoVzhsXRDIuoCXcCSZGv28jWRAtlWVJscjabgtVyhZTw6c8/RTjH8WLG&#10;g+NjUi3Y3FyTTqd4W6F0inHLQLkiQCeaFIH3wW9xLhAPeV2vEdaQqSlCCp49e8ZisaCoKjyyJvLq&#10;5tLZyc3HcnP747nJYfXHZEfJ3btAhoDn7ds3fP31H1sSpP4a0p9bu6Sf1DnL4IN6Gz5zcnLCR598&#10;yF/81X9hcTSjchWzo2OSdMpyucRah67HpFaqBrGD93YnzzPkG7XPJYZzll1ysqF32Z3/IFUALu+t&#10;FwO5CudcrYQu29x4GF9btdiGfHA2n4VnsBZTleDh4uoaCyRZitYJuiZ+afYnbx2TyZQsm5AkWViX&#10;rG1oPVtQ9pC6/f466YkRgkRJR2M+Zy8fjAg+fEvykiQkaRrWf+fCmmShMp6ytDgnd/Jh4g6SuH6u&#10;tK+EPPT5Q3FpND/eAxq3uYCGuKf+fmUryjLn7ZvXpGnaEipWVbMfCkSdBwvEYKodEyYPpNLWWi4v&#10;rvjjn/7El19+xtNHZygR5r635l7xcKzvYnO0exYT89mH2iTmo/YVk7t+zxAB7iF19LvOZe4i+u6u&#10;E92zu0PxUZ8Y+5CKdJ8AKnbe1CfZHiLGiq1NMX+1T5j3nzm7ir3nkN8TWwtj+YoYKL7+215sAB4h&#10;RUvmEMvvxMgXD/nuQ6rvQ/5/DOQe6+dY7jkWq96H2K1P1NKP2YeIJ5q4aej6h4j5DsV23fs346C7&#10;3u7kZXsxTjuPmz2vziU2/xZD56y9WoFuXzT+/V2g/KE52SUG7LZ5P+bsn8keIprrEhb0SRmG1r/m&#10;nDaQ/jO4bow22mijjTbaaKONNtpoo4022v/JNgLgRxtttNFGG2200UYbbbTR/kyLHTB3izMOFbh3&#10;lXz6TPrhWvHvdQ+Ww4E+NGo6sSKt7qF/rOCxPSSu1Y26CnfN55rvDgE6Diltxw6kd77HtiiuPXwO&#10;H44WDPSZ7ms0XEdxeb9NY+3Zf7a7wLh9JYn7qLV3nwXYKxLrFgF1PzekON6qO/ZARf3in77yWV8p&#10;Zltgxl4/Q602JRhk+e/3YV/ZpClgjykTDhXS7BAd+LqurVGV7LyPaoqoOwVQ3aK02HwcIm2IqVg0&#10;n4kpxsUIE4aKhmn6rdcOzX0PFQf1i+xihfBDhfn3UZzrj9e7iijuUjTtF6F0x0CsD/p901cq6fdF&#10;d7wPEVXcq096z9hVB26+q3Wyp3qplMSYkspayqpitd5wfX3Dar3BE1QD1+s1eVnURf0WZ4NKcaNM&#10;lWUpiU4AwWSSkSQJSaLRiSJNNNlkQpZNgrqJdcymU06PT7DWIFUSSCDwQdHIB/CvxwVglpAHi2Fi&#10;QKGYMq8UIJ0j8aAxKOcRSpJohbUVb9++ZbXesFyXPHz6Eb/96/+LDz/+GXlVsa4stiyR0qCURnow&#10;QpFOF0wmGYtpyuX1NZvlEolkPp1xfX3B1fk5pTF89rOPOT6aMksnCG8pLq6oTBWeKUnxQuNFAOA1&#10;asu+JhDAB0XwuvQaLyTGgvUerySkKacffsRXf/Xf+f/+nyXPX58jn57yYJ4hpcOXkmmWcjR1rDdX&#10;ID3YI4RMsEK15boNwG0LBJI4F4DSL16+4rvvvmMymzGfzfBC4pVEZUk757NJxnQy3RakeijKkuvr&#10;a7795htev3rFxdu3YLdEIAH43lvjwzZ9UI55O571QcBOTGWzP3d2dLsacGtkL9yuvwFEo/X+uKyq&#10;ACBcXt/y7dffcbZY8MMiJU088/mU+XyG0mko8HICgULW5BxFaSlLgxAqgMedw1pfq3hHFE/ZKtU1&#10;QM+mzfYLE92O6lZDCLDjd0jVtqezhtOTB8wnM7RSZFrx6qcX+IB3xnaUQRfzOVmS4qzBC7ha3vL2&#10;6hwLgcDBC/pid819tRYIsU3dr9cF//hP/8zrFy/5+OlT7GbFRAiO5jOmqca6Cp2ooHZmCQXN3jPR&#10;AVw3yTJm2QTrLNY2BCgNsYzCWFOTDgRyAYfDOU+Vb7gqC9a3Nxwt5sgsIUkznAtqhptyw2p1y3zx&#10;gC9/8RWPHj9FJROEVgitmB0veMIzHj39gCrPyTcrZJpw+vCMjz75mK9+9SuSyZTSezabDWVV4rwL&#10;in3eIWpQhfMuKJdWJS9fvOD3//APXJxf0JBGtSCL/vgWW0VerTUesN7hbFCD636vBdErjXcWUStl&#10;X1xe87/+6V/4r7/9NfMsoaoC2CdwBgmub1e8fPWWovIIFGmW1IDgABATUuyAy5t7dQtCG/8u/On3&#10;QLY7PrMQZFnG0dERaZYhfFBN6q8BQTHL7fmHXaBiuLZsAY3dgu6uT3JQQb3nE27XEkm4jMCYqp1X&#10;MXBf31fpA3iHCHm6c78Fr3Rjoq50JQ0Qfh8E2lcd3Pf1xU7c1m/rGKBjcF9mCzSSPT+kIeIZit3o&#10;fG8bA/gWZBkruO4XgDdEClKXBWbwAAAgAElEQVSIsKfWICxnHdlkymeff87jx08QnXcWIswfJQXC&#10;e7SSJFoGYhTJFgAPAUwjRVhrjMPaMG9/+OEH3r59W68zhnVRtqAwJBhlmU1nJEnCZJKRZVk9FsNc&#10;KssyEt95qqqiLMuWMCRLU7yHTVEwUSlUBtMQCAmBdB5rHGmaMZ1obm5uEFKSb3ImsylSKWazGUpJ&#10;rHPtnOiCHmJgnaG99tDPDvni/X25vyb0FQOHfPR+nNMnvImBSA4puQ8R5PXJ8P53irRjhBCHyNi6&#10;69VQTgL2lQ3VgBL0YbIsfy+F+yFCte4z7irUyZ04tB8z9ftlCCjTvY8cICw6lNfp/04pFcaWFHgn&#10;2vGPEHgJSumd7w0BWYbWsu4zNdfuju9Yzq0Bebt6fiZJ0gPFEAUVtPdTgcTKGENRFCRJEgUPHwLl&#10;3AV26L9zlyhjaG7GVCyH5uHuWNvm8JTSeC/a/UAnmslkwtnZKQ8fnvHdt99yc3WFsxXz4wfMZ1O8&#10;c1RlSeFMIGSoBAYP3uw9TwveELLth8a/6foY1homIuXo+BhrLcvbZRgzO3MatE5wBDKKIs9Z3t6S&#10;ZZMANvHNutvMie1eLGQ31gFT2R0lTett4PazjvlsQXlUsLxdY+wGqUQUIL4DavG7BEl9X2FoXPT9&#10;kf5Yjq2hO+SNPf/HOYdINEmaslmtwhyp96QmLhnKMd4nbxvLsXSJXZTSaJWitObLL7/g4YNT1qsV&#10;682G9SbHuhqQ7AKwXANWCKx3iJZEoAZqCoJP6LdkX4HwzKCUxNsQQ2mleP/+Pd98812rVh+WnDou&#10;9B7jPauNRYk1qRRoIZHCM000R9M5i8kUV5U4Y3HWU1YGaz3WWJwqeZBNmCcpm9VtIEmYpTx69ICz&#10;ByH/4hEgFUoKlrfXlPkti9mU2+WadxfXlFYwm6akMgGheHv9nsvrK54+fcp8kpFoiSBhlqWsi0Dy&#10;kBcVlbE4qZFCMptOydKEqixY3nrWeUGZVyghSCZTjo9OmM2nSO/YlBty5/E6RQoFSnFxc0tlHaUx&#10;AfTqQNp6j6nJXwsXCBid96yWG54+/oBPP/0UnSbkhcF5FUDgkb22fy4QV38Na09su98DMgpQQmBt&#10;yffff8vrt29af7wZyzEQ3l7e0m/XVGQYX0miOD095vMvfs5sMcXYCiEl86Nj5otjrm+XSAk6ScIc&#10;qokMrbMhnouM/UHwZ4fsq79PlmXZgq33z34iYHh8S5q5t070zgtaJVkLzdZkqkAqIlAIEXzrhtzH&#10;OIdO673N25pswfLu3TleKpI0JdEpWI+zlkQrtAo5gzRLQiyMpCgsVWlBCKSsSW8ia84h/yIGbG7a&#10;zDlf53tCn7b5lgEfRspA5CeFIM0C0UuidXsmZD14FM5JXE240eSU93JqEZ9tiDS0v7533yWWb+vG&#10;ckqpPQCk6AWdO/6A94hmD/FgqoqfXr5kcbTg4aNH9fXU1q/o5EGa+DDEMYqiKLDOsclzXr5+zX98&#10;/TXHJ/+NWZoE8hER4khZn7s05MSHzhNi6ub9sT6kTB2LL+5SkI+d1dzHN7rLh4qN2SHgcve9usSF&#10;e8Ted8SG9z2ziYHSu/5pN946FK91Y6pun7S+fOT5YnHhIZB8jPRgiHh0qH+7ebB9wumt+nsgx+yQ&#10;WdWkos38jvkzd5EXDZGKddu7P/4PxQFNTrl7jaH1MvY8fb+zvzbF9sluHNzvqxgJw6E5dojg+hBx&#10;RD92OqQifwik3825DOVHYm3RnY+xfhtqw+4e2we2d8f4kJ8dI46L9U2s/WNkBnufsSEO6p+rjzba&#10;aKONNtpoo4022mijjTbaaCMAfrTRRhtttNFGG2200UYb7c82XxfZdPXA2p/1QWGd7zVAnbaIqT70&#10;bBSSwoFxrXJLKIySYlv0JBPZOdiFpjgzxhzfvWf73L2CgG4B2xCotHv97vX6xed7Krk9ixYINKpB&#10;sga7NteKFGTsgdyEqAuctoV+oZhdRAs6+u/Wv9bQ75p+iRWZDim6dNulf49+YdUQWLH/2X6bx+yQ&#10;UkW/sMoTLziA5p7izjbqM9h3x8GQMpvoKM071wcqiAH1augqSO0UG9UX7QNT+uoDDfDHs1/E01eO&#10;Fx3lsUPzKlYg7+/RN3cVRsXGQQeJipSqs17EgB67q1Mj4rz36wPWB4YcAtfE1pkhVZRD47hpT611&#10;AFsptVNUv9f3B1Reuj9vAXp0iSG2/aqTBJ2koVi4KHj+/AUXFxdBoU5r8jzn6vqad+fnbPIS50FL&#10;RaL1FkzvXa3s5UgSjTGhKDUU0wYQ52QyI00TnHd4H1SmkyRhPp8zm0zrwk/Fo7MzHj98yMnJCYkW&#10;9XMLyrKCWtXOu/CzBizZXU8OKXdG1xsvkMKj8AjrEM6jZMokTXj95oKLiys2RcWTDz/m8//yX3nw&#10;5Bk36w2VczjvEUpRGosvTV2EDlILpBNUxpAvl6xvbzHGIrzg5uaW1XLF2dlDZpMJN8srcp2ipOPJ&#10;6YLLVcFNscJbg00y0KEAXwiFR+CExDqLFOBF07812NQHbXgnPEiF95qnn3zKR59/xY//+j8pKpjO&#10;5swmCqUTpimkfo31iqqQKKlIsnldU6faOaaVCuuVCAB8U5a8e/ee5z/8SJZmzI6OySYTisqQl0Vd&#10;iCc4Pjni+GhBlmVUJihrm7JktVry7//2H7x6/ZrzN2/wtgELBLWPRs2RXQ9ir/A6VqAZL7aOK6Le&#10;BZTo/tnd/+KFZWwVu+l9Fo/wjqqo+NOfvmW9vOHjZ4/473/9G+bzRQ2alCil28Jb2e47EusE3gtw&#10;IFQoUNdC7QCdpegTa2zVvxtVyN022O5F7Vqg9Q7YWMoAupdSopOEL7/8grPTY9IkBQ9lkXN9M+fq&#10;9hqpKoy1KBmADZM0w6QVVVWxXq14f37B9y9fBL+uVfvu7zEQQMu2BqDqMOdFitaSm9slr6zlg5MF&#10;00QzSYI6sdYSkBTrDcbYWt1TYnEgBZM0gEmtM4haFTxL01Y1CQTG2gBabXxT5/DOMp3PSZVkdXPD&#10;xnnyosTZQJLhBSwWR3z+xS/48KOPSSdTZJKRpBOkUnjnmc6PePrBMy7fvqMocx49fMSHHz3jv/3N&#10;3zBbzHEi3Ns4h2/GrAttoJRGSUVlLDjP9dU1f/93f88f/uOPCB+IcWJqx9six7DhWWNbYpqtSppo&#10;mBLwve8qKXDWIiQ4J3n77px//ud/59OPP2Q21WilsM5R5BUvfnrD+4tbhEzQQiK8R0qNqglMrDUI&#10;IVsF2GZ/7ZIUmRq0EP7f9XNakGQzTqTg+PiINE0D2EJ0StU7fw+gxY4nUBe1bwGYAThiTMV6vW73&#10;q7aAuOd7iwO+TSisFoid4mPqPdzuOB5CMEguFPMluj5Ff33bB4ayByCL+Sx9337XZ9zGas34GYqz&#10;umD/8P3tPI6B9PuKhq5db3fX6LvUBun4L0qqXTCddTXQTO74blqE+Wo76rfNMyZpSppNODt7wM8/&#10;/TlJkoIPpAiiHifeOWQNdm1AaEIEEjWRJAGUJ4LyuxSCylqWyyUexWq95vnz59wul2yKHFtW7XVF&#10;rUI8m81I0ywAVWqFyTAme3Ozng/W2tAOUrBcLtmsN2SJIslS1kVBZR2ZEGSTCeVyibGWNNFtTG1M&#10;ANo07ZQkCaYuoD89PW0JhgLJynbc9cFRXZKIIcD0oTjtkDV9NRR7HCKQOhSzE4ulBsAn+yQRYvA6&#10;d8UM98qvDBBZxd6p/5yH/N5unGSt3fFjhlTuY8+1m0dRNCQ8Q/7UkEp7lwhsNz7e/e6hwvrY34di&#10;rr7P1ifCGvp+H4RxV+wayzn1/dFDoKQu4cqQOiJsyQv6ZHbdz8cU7psFVAj2VHr7KpL7vjB7uaC+&#10;T933RxpQxRAg8D/TNrE5F1PQtTYAINM0YTqdMl/MePjwDFtVVFXJa6WpqoKzB2dMJhm2KsmlAsqg&#10;CCsEzlS1L+h3fJGWOMJ50iQovG82mz1AVqIUi9mc2WxGVVXc3twGcjLB3l7uAWMtVVWxvL1lsTgm&#10;nWT4yuC8r0niGp/Ztd5I2IcEpjItuLDZjxtF6sViQaoTqrxgOptRmRLvbK38XPd5x7/ZIRxCRIF+&#10;foAIbEjJsb/O9HOUUkqcD3te2GtEAHUmCSpNOHv0hCxL+e7bb6gqQ6IDQZuztvUl7jOX+/N5KMfb&#10;tGX406OkYD6f8uDslLIqyIuSoijqOMEHYjJrEcLhrK3jF9/un/trBThn2/703mO9qYnPFEVZ8c13&#10;P7JcF3ihWhIzV+eMVU1mkypJmqQI78BBlqRkScrJ4ijEDZWhLCrKqqIsbRg71jDJMo6yhExB7iyT&#10;Wcbp8TGffPgRJ8fHVEUefHHvyYsNr1+/QikwpuLlT6+4uLzi+MFDkiTDAzerDW/eXzCZz0nTrPad&#10;IdWKsszJi4p1vqGyNpDkIVBpymQ6QQpYrVZImVNWIVaYpClpOiWdTFHJFO8tzlhIpuAlzldc3tzw&#10;6t05q9KyqSzLfM1tYdCTGQiwzrTjzCUeqQTTyZTHTx7z6MljQIJQIBJcq6y77+/G1qjd8eUPAjD3&#10;9nIpWa9yvv3mW5zzTCeTlswkRuo6mGsXEqSoc4aKLMt4/OQxD05PUVKSFyVSyTqfmOARTCYTVGfs&#10;t0Qu3rU+YJ+AKkoAIPb9nOY7fTKVmP/Rb5cGuNkH1w6Cseu/F0XR5kgDaUf4uU6SWjWWNhcFYf7c&#10;LJecX12RZVPSJCXVKV43WbQteFpphVKKJJ2itWdmHDfL5d6adui8Z8hPiIGl93PB28ytr4lxdwMg&#10;H/JpxkI33y9DPtYRCDEFYg+MHuvb/jjtE6Ls7/eyHTdDvl//rKGfV29IJeMEt+Hz1pnQr8ZQVhXn&#10;796xmM+ZzmZoXQPgW59mCwYO/5ZonWCqCoRApylXN0v+6V/+lY8/+Ziff/IRSkiSJMGaCl+fv3k8&#10;+Pv5wDEft5vfaEiKDsUPh2KmoXjj0BoxdP55n5isH1f1z4b6Z3d3ncE1sUaM9CmWk42vsXGgdf8M&#10;69Cc6/shQ4TZQ4TCMb8zRgoRIwKIn1Ox5zMempMN0YoQfpDYfMiHjr3TsI9/N9n0XaTLQzHgEPHX&#10;XeuoGCLJ6OXoDpE4dGPeIVKCQ0TtQ3F1P8YcAsj3+6kfg8fGVTfXcxcxxtCeG8sFHsoV9Punv353&#10;4/HmuWJkWv04NJbX65JS9+sz+tfxdPfEYULF0UYbbbTRRhtttNFGG2200Ub7P9FGAPxoo4022mij&#10;jTbaaKONNtqfaapTSNNVMKenKBHO6wUet3NY6xxtUem2kL+GuwlfK+LURVUEdVvrPdKCFKHIaefY&#10;U4gaULW1bsFJYx4CwKhWNxICcAEeo/QWkNEH7UO8eKRb7NBVNYN9VbnuYbyryQKqGvSjtUZYi+4A&#10;z9pn7oGMdwsLqFUvAvCkAd00Rco7734AdHvo4FxKuaPc0W+XoX/fRyWuab++Il+sGHVHmeoez9BX&#10;xoRtMYFERgt56xESxl2NmooVn/cLZ2LFNd1n2i9CCkVWAhGKu9gFj+8pceGxLijzBtKEDsi6vqYP&#10;k6pVgPGdQgwpPEp4BK4unNkHi4Ybu0ZyB7wLcvT4Wq2qO38HwOB1C8qIEufQHNqZnWIXlNz0ncci&#10;kIimAFC4Fvwvm2L1vhqEt7tzt/k8ugaj9gr+YWfuxRQwusUZMfWboaKn+1hzjaagzFrbEhr0i07a&#10;d+981+08tyNomoZntr4pLvVIsSUEkFqjE421jnfvz7m8uuIPf/wj337zHVIH1TxcAFkWVUlRlgFY&#10;WhfrehHAuFJKnPFbNUKVoKVmMp/gvKcsQ3F+URQURdF5F8/KFaxXOVmatmvoixc/oaTi+GjBr776&#10;nJ/97BOk1CSaoJLmQiEkwiNVvZcQL1Lqr8ndsduu2UpABVp4EkB6RyIVtrIsbzesVyWVT3j47FNO&#10;nzxjWRicCCqvolbjknW9pCUA5ZwBZ0uK3JAoRZEXCBxFWbDalDihKY3j1U9veP3qNY8envHBk6do&#10;pTidZ7hyw/WmwJkJPpkgJxLvoHK2ViwSOHzbmardFy1IhQ11zSRCk2San//ylyyv3lNsrlkWjoeP&#10;HuKqDcXqmqLYkGQLkloRTCJQ6RyUJJTRAq7Zl30AjN7ecPHTT6TOsjia44XDFksoHJkDlEQlgkwJ&#10;hLPYMg8gAe/J1zkvvv+B928C+J3KtiQHQTVaBiC/CiqK3vug8tyO736xVgA/NyrOjYLZLlg9Diod&#10;Bhjt71VbYKzr7Yf9NU7s7MHOe4RsfJIwO6VWnD18xIcffsTR0QxT5SjpmaQSVwMqwvd8AFI4Xy/J&#10;DoVuVatbEhQXfKe99VVuwRzd993uW6L1JYRQQfW3BnB46vlmPYWpsEBRlTx6/JDFbEaZF9zeLjk+&#10;fcD7qyt0WYR9zTm8NTinEAKyJGO1XPP2/IKqDCrFiFDQFvHQgpJRvR0IXFA2VgHkM01SjudzjuZz&#10;Ul8FvweBNQ5vy9qvDEAhKQRaCbIsQWtw2OBXSsFUpy1pBzicdTjjqMqKylqcg0RJssmExSxDKglY&#10;lqsCcEynEypjsUKSTObMjk5R6YTpbIEXAqk0BhmACULx+MkzXp6+RCjJg4dn/PXf/DdOnj6mEuB8&#10;RVkVVKbqgOxCewhZK7oZxyYv+fv/9Y/8v7/7e5wN7+dxYQ0W7KnkBWIEEFKi2VX1k0q1KprNABBS&#10;1r69Cb6xlBjj2rF/frvCPH/Fsw/OeHA8Z7XOef7yDT+9vgCVdvbFQOSQJJokSYAA7uruaUmStIrw&#10;ztp6/tp2jIcH3wX4SRXGzfHRCWmWYGyJ8B7Pdn6Lzlylbh/qNWNnLxAB3BBAxhVVVVBVJUpJWiKi&#10;ju/QVVbvF45KAVqJNuhxzuNcmHNlGfy7JNF12/jBou/WZ6hjmh0QCLvA0d31Z3tdAO9s6xvt/LxW&#10;Og+gazngj/mapMzu7ZmxAvWgSqbCNTuKZKJZlIgV9vutYnqH+KIBU8RigFgRu/UO6YIvLYVu4yoh&#10;auIWuRtnOJpxJFuSkQZgbZ1jNpvy1RefczyfIoSvpVrBeYes/WGBQ+q6gLpWY2t8Q53UvroPpBub&#10;Mme1WaH1hB9+eM7lzS15nlPlRe3rKdI05eGjh0ynGUWeU5kCgUCrBC1lWJesr2No18aLNc0BWiqy&#10;NAtz24V9JZlOWK5WOClBSNJEs5hNKcoyrBltH1rK0iBliI3SVLHc5AipyKbTet4ERc0mHuzHUs1e&#10;sq9G2I3T6Ch876u4DZEdxIrLuzF0t9i8D5Tu7uPd4vi+ouYO4UWEGCIWy8fyAt05MRSf/mftP6OU&#10;2G2DXRIcv+e/9P2aWLx+iBRgd066nTUp9pluW8QK2w/1f/dzsbhziJggBtAdAnsMgdr7MUTznGma&#10;7pDNdcdS/zmHgBtDbdslPRsCyHWJi7prdB+sMZQ32s7JXfBik2s4pGI/NBT7/dIAxZs1dghU3yjg&#10;3pWnuuueUopaEVgERXXnyIuS0hhub2/xWB48OGE6n/Kzn/+MvKgo8xwvBEolpFmGTjPSLJCOVNbi&#10;ihxrDVKoKEBfKcXx8TE3qyV5nrdzoHmnLM1YLBYopdhsNgGUWO/N2+uI2tf2mKoix7Narri5ueZE&#10;noa8prMolSCFbokbW+AhLgD3duZRsw4ohHXMZzNyBNPplNliTl5s2KxWiIY8rgUNBkxtlwwhtg4d&#10;AuLEYqrGV+mDH/fX0Zr8VIIk7C9Ka9I04dknH5NvNnXEINhSpG5z0LE17FBe8RCAtTuOq6pAK8k0&#10;SwBDWeV1mswH/7MGweNDfAG29odoyUl3xr/f5hbDmum2a7QIasSvXr3hmz99h/O17ypD/zZxfqoS&#10;tIRpIklTjc0r8JYsmbDIMuazGdYY8jwPIFm7BQ1bU/Lg8UNmqSJfLVEKppMJz55+xONHj5mkEzar&#10;VSBKQPD2zStultccL465urnh1ev3WCFJ0xREyGO/vbygRHAyXQT/C09lQ86yKi15abhd58EvEAIv&#10;BUmaIoQMeSETgO/WGGazBTqdBkKgmvhBJSleSIRKEMaQ3y4pb1Ycnz3m5t0FZV5SeVBpEuJKIdrY&#10;A4K6ejZJmc/n/OyTTzg6WlAZS2UsXugmaVjnSH2bivRs/f5ozrLr4/r4+ig6/ovwIb9xeXnNN99+&#10;S5KkKKWjAM6YD7wFislwtuJDjK6VIs1Szh6e8eD0FGcs3vqWBC+sSxIhZSA2a85enAUh25x4kiT/&#10;aR+me46zs+fXM7S/l3V9x+bfLZFmT7l3SIXcWYsxhrIsd/wP68O+LJVEKoWp845VVVGZQND30+vX&#10;3NyuSJOMTGVMskmIkbUKpHI1EWGSapIsQyExpamV1IMSOTVhwhBR6pDPFMt/98HpzboUznTqvHfH&#10;rwjLvK/PDyxlGUgAjDGkWoa43RlKY9hs8tb/juWBmvXzkDp0/x23fo4dJK4ZAsPv7SF13qHJkxHb&#10;Z3yYZ6o+tzs/f8/Z2Sk6kSRphlLhTM9vWe7qmJ06Jx3WVY8jTVM2+Zo379/zb3/8Aw8fnHKyWARS&#10;MELew0mBcMNkt/2zkJZkowd+bto7pgQ95Cffd95114NDBFGHcpqHzuT6c/AuRfeYD9w8V+MP9cdI&#10;l6DuELHUXe8QU2vvE2gcOs891HYxhezYZw+R6dynP4dIoIby1UNjInbu3I+J+mRR9yWpGyJ5a+7Z&#10;kKfGCNhjBBqHiMwO5eiH/EfbzWdG5m33HK87HmPk8oee75Bq/RBZQ4zQpV8z0PdJh/KE/RqD+64Z&#10;sTaNkc3sk2rG4+d+vmWI4KEb+/fnT4wkJdoPoj7RlHFCh9FGG2200UYbbbTR/n/23utZkiNL8/u5&#10;CJHiqlKoxqABtG7s9IytIl+Wxj+dyzXucmjkjO02e1pANIBuFErXlZkZygUfPCLSMzIib3UP3yaP&#10;WVldkTeEi+PHj5/v+452tKMd7Wj/2u0IgD/a0Y52tKMd7WhHO9rRjna0v9LG1L7G2OeBHvy+CxD1&#10;bcGq21GyFq1Sag+6QIwe2g/vY0OlyyhT+1hBpGhVbIeKI93v3KAYIS4uHhbud6DP4fUPtVlXUKQj&#10;9c6hEtewgHtoQ7Xu+2yoCh5fZ69tBu02VH6PP38fiCF+/ymg8Fix9VTx91QRxyGLC23oxtmo+uZW&#10;nbJTVo+fZfiMY+8I7CkWTn0ufragZLmvmimEwLeKlt3PO9XrWEEzfkZjTCCMaMkLlApABeUVQqrJ&#10;57LWBQBaS6ZAX39m6Yqq7ysYniqqGRaNDf+mK35rf9K/a1Ao8jvzZKowpf/eO/ZBqYz6hn4+R3Ow&#10;u2/8vmNAmSmVklgpc+/Z7rFhkVhMDrEDnIjmlPPbytswF1uguxRIoUiECkXlUtLUDc5BbSyr9R3v&#10;Li958eIl3z/7nqvra+q6YTabo3XKal2QSIluFXHyPEe1haZpmpBl2c78z/McZy1KqvBZpVitVmRZ&#10;xmw2C/dvGt68edO3b5ZlLBZLkkSxXm/wrT+tTM3d3R0vnn/P4yeP+MmPf8wPfvCU+Swny1ISugLe&#10;jiJl+9+h8TFa2OVBtmuIQJLNctI85/bqmuvrK+q6QacZj548oTYm3FPJvqB8x2cKgXc2AH1tw9vL&#10;dxTXV2AMpycnOFdjvaR2cFeU/O6LL5llmpuba6w1zLMchKQqChSC2hqqskQ1hnxxyjzLabwLxeK0&#10;CvRd8azzqFYlBtEqPUuFtY7HTz/i05//La+++i1lU7PaFCwzRZpKvFSkWiCFo2oKpNTkWmKFQQBa&#10;CHQHmPHgpWMxVyw+ekSiE4SUVE1F3VgKA2VlKaqKyjZ410CxwauEujZs1gWvnj3n8tVL1nc3UFco&#10;7/qC+AAsMkHlxm6VWrzYFpd3EPitjyRSqnU7xVlTRdRjBBfDdWoI1DPGtGvh+DjrCCy2Ised0/Z0&#10;LxDA7eHa89mc07MzlHC4VjlYCIlSHiU1pglAconHNg0Svwc0jP1THF/EAK3dtUsGwM3Aj8XrTn89&#10;25KsCKjKiqoqKcsS6wNAfbE4YTZbsNoUnF6+w5iKtbctUCUoYkulQkF5kgRlOES/vng8etBP/TtE&#10;qs7BJ1sSKXj8+CHzPMPbBqV8qwQZgChBGVEACus8QhgSrUm17kEA3gfVzizL+jHUNBXrOqgT2pYM&#10;JUk0J4s58ywl0QrjLHjQUiBJ0C1JjvUOWmBqmqbkeU5tHMa5trA7ALkfP3nKT37xC54/+xOf/d0v&#10;+fjTH0PrD633NK2Cp7WuH89aKWSrjt4Ywz//5jf8l//9v/QAhl4Fu1Ut2weh7q8rcaw2jJ+2QIaw&#10;fsbxUacGebteI15Z1us1L1685HZV4hDoCBSWtKqouiVRUUr1Y75Te7fWUtc1dV0H8h7ipV/0RE79&#10;POuV3097RdUuLjUmgNSGCr/DebIdS47GND3ZjNtReZXt+7OnYDtsy1hJvou7kiTpC767v+/i/N34&#10;dXdd7/tsK7s+2o8dwG4XlCB2gDdDAqXDxEPs+bmxnx1S55ouRt0SDwxjx7+0cDW+R1fo7L2nrpt+&#10;7Hfjehjvd1/38ZtrQe3R55TWfPLJxzx+/AiBb4FoITgI+AvRMXLsADu3hAGBqMgTws/bzZq7TYFH&#10;8f33z/nyyy8oNhuaukQIRZ5n/OQnP0ZKSV0H39o0BtuuMaikJWPrYtFtO3TEEd57kkS3qrnB/yil&#10;SLMMd3vXz8XNZhPGYbsviQkylFL9+KzrOoBvESRK4a0jomTYGRfx/mRHQfpAUXJYkwIQawrgOyys&#10;HgJkY6D1fQpucYH5MFaPcwVTAM7h3vWQ2uAY2Od99sWH9lFj/ut9/PvUPnrMJw7BOVHipiUvpCeX&#10;Ei1pTTyfurVZtgAk790gj7F1aUOAxv77BfKUIcHR++ZBJvfmngBSHclpDMFKw+eLx0AM0ovVwIdx&#10;1m6+IopbDyhly5GcxPCZtm08TpJY13UPQhnmZYbrV/d2Ukl8pHBunUOr/TxQrEJ5SJF02LZDUoAp&#10;koVhzmOsLw/NgQ7opgTuCmgAACAASURBVFpF7O7zd6s7Mp3gvOHt27c8evSQ5XLJgwcPePP6DWVV&#10;kSQNJ9kCNVMkSUZd1dytV5FCo+pzbM6GuFYpxelyiZQyAOy923kH7z3L5YL5bEZRFNzd3VFXNc5u&#10;iUO7XKj3gXTMWktpDZvNhmKzYb5YkCmJMwbTNG2MIwIREGENGwWm9DnVABBsmoaqqtBac7JcsFnf&#10;0dQVpjEBxNzPiRBj7fg3Pz52D8UUwzk5Naf2QF4R4FKKsK7VTc0Pnjzm7bu3vHn1iqZuQuxuzU5M&#10;OXXfYew2BlQ7pJwb9nQJUgrqJqi+m6YCBNbUeBMIygLgcgt67wCY3T7H99+35AU+ImfDQUto1eXh&#10;vvn2z6zLGoRCJxqlNcY0QFB/FwTSuzzTaAEWS5Jo5nnGxekpSgTCsLo2WLdVzZYSFumMs+UcnKWp&#10;C2aLBQ8fXnBxfsF8tsBaH4DhQFEVfPf9d0EZW6W8en3J7WrDfHnCbD7DNDXrsmBdlSSzGaKLyVsy&#10;uspYjIc3V1dcr9YoneETjU4TvBRUTY0vHCpNdmJa0ao/C1pFcRWAvUmSgXVoPcMIQalSap2z+f4Z&#10;hXMoBEgdiKzElmRCJxqtUz548oRffvYZWZ6xLhq874hHI6Kr7WghJgvdH/duP9zF933bJ5daAi4p&#10;AoGBtZZvv/mWd5fX/b5Bp7olABSj4zP25WFM+17ZWymF0JLl6QknyyWZTvG2zQ21QOWi3KCVxhhL&#10;ohRayLD3ArSUra9I+v2KlJKiKN6LyPZ95n73ddM0B4l2hmQzU+c5XQzbjZl+vUHiZJt7VSLkK4xj&#10;XRSUjeFus+HPf36GUikXpxmLPEcnaZhjKhAAJjIQTDnvObs4w1SGlVtxd3fH5eUl3ntmeb4D4LtP&#10;afsQeHdLhMEkgDUmMjLGkiQKqSUqIpHxLduBx2FMw3qzZrVegxS7xCbxs7QByn3POeYXu73oMJYa&#10;gp0P5d5FC2rfz6Vtzwp8l9IUoJWkqQvevn1Nmqc8yHOyLKNsGrzbVQj2rU/u/azzNM4hlaYsKz7/&#10;/Ct+8sknLH/8Y1KdBPI/70aJj4e5wuFYnSI+iM8GD52fDNfw9zlnGZ63dM/R7Q/fd38x3AdMnZsO&#10;7zcVJ4/28wg5wvB8ZGpuDM9Ahs8y3MsNgc1jZ0ZjKuLDa8R9e6i/pvYqQ799KOcxRpS+NwYEeLrx&#10;pEZV1t9nDo/lfYbnvcaYPT88RZTefR3vy8f3Qn50L7JH7jw42z0E/B/eZ4ysceocfiweHAOZT/mz&#10;sbkydh4+RsYQv09MZhlixTZ2FSLkl+/Jhw1/Hq8HU8RQY+rx7+ObxvZy3fwcEuAMz7fH7jtGPjBO&#10;Gr/b7u9zFn20ox3taEc72tGOdrSjHe1oRzvavyY7AuCPdrSjHe1oRzva0Y52tKMd7a+04YHomELa&#10;1Ge7IsHt94PiCB8ryofP9YCSiaKETmHlUBFH9/MdEHSsgBEdzO4WHPvRAqyxQoxDRUTdO3QgrGFx&#10;8/A57wPAd88HbXH24KB52Pa7oI3xAvsxsNDwmabe/X3GSfz/2CH3GGj6kFLcmLrzWBsOn68r3NoH&#10;BvQX3tGm3VUS9vcezg8LBKaU4npVoO7Qn/1ih/idQlHKrnIG0Tu4bh4QCv6bdqwhVFA6k0zO0zCP&#10;ZCe2sgPinAJxTKnqDcEfY8p9e4oXRLCHtgAuvK/vAYFjijs+Qhhsiz62gKEdBAagRsZaKEJmr2hk&#10;WEwzVggzBMoMfzbq40ZUSKbG1ZiyQk8YIkTfZl17SymZ5wnWOxrTKcMG0OvdasPlu2uev3zFd98/&#10;5827K6rGIJBI71Eq4/TshDQNCnqJ9nhrKKuKfJajkwTRqsjOZnOSJKi225asRKlQOOWdJU1Tnj59&#10;ys3NLS9fvSZJkl4NTynFq1evemB8VVc0RpDlGThPVVXkeR6A8GXJ7arkH//7r7H/+E+cLpd88snH&#10;/PLnP2WxmIfBSgAJh/Ev+oLvsfE2qmbhHboFDmRpxtn5OYnSVPVrimKD96CTNCgr2UAGMVQ1jAHw&#10;GoFwnnJdsLm74+Xz58ySjM2q4G61pjaeRx9+TDZLeP38OZubW+5WK169ekWeJDy4uOD87IJslmOa&#10;hlVRQzKHxz9gfvYAoSRehuJRQRi7SN+TRYj2nRKpkD4ocjvr+fCDH5BsblHVDVpLzs5PmWcps9kc&#10;76GxINM5XqegFU1bCKpbRaUAetJYB+iUHy4fowQBAMAS6zy1VTRGUBrDpqnZVDWb0nCzLnm9WnF1&#10;+Zri5Z+p3r1C3F2TC4dLJE4K6qYJ40OqXn1wZ80RItSWt+Qc9xUVBzC63/O1ceHlLpB1fw0eB/vs&#10;+rj9dUz24IduXelUqIQKINskzZjN50ghewWv2WzWKiqHP1JC4JzFOktVFmitSZSibnbv7dktBtVa&#10;k6ZpKP6O3nUKYDSMAZwLKum017PW4K3l7vaWy6sr3l1ecX52TpLlWGM4Oz3l0YMHSOlItGLVFhIn&#10;SdICciR1bdq5wxa8zQSwoA3qur91ziLxnC2XaOFQ3jLTSSBwEALvImXFVum8LAqqqmK5XKKVDARJ&#10;CFKdkCYJ4JBIlJLUtce1xAumBVLN85xZljDPgo8rWvIGR2hfJYOycrUpKYsNt3e3LYGTIMtypLHU&#10;xlE3NdIL8jzjxz//OY+ePuHTT39INl/ivMB7QVlVAajStQ+BAEDKoMTtrOWrL77kP/9v/5m3r9+E&#10;sd+qwon2/TtQVkd8sB3bnpi8pgOQxgROsFvYGJTn6K/XjZ2mqRFpyut3N1xermiMxbYdGSv55Xm+&#10;F39lSSDKqOu6JWIJ4HfTNP0zd8AO30spip01bjYLqpBx7DYVd/XxRzsPnR/Edp7ovZo9JdyxGGE4&#10;h3ZBsXZnHzQEZgxBvN5PE3QxER8MY+Dtvc1obD0k8jkUs48Vg4/FK/t7gENF3vvP8y9RbTrUXmMF&#10;7D6KO2OQhvMW2RIQCClwHn70ySf84he/JM9zwOG9bbFLAil9C56VO760HaJt5NEqGCIxxlNsapwT&#10;rNYbvvrqK25vb7DWBHC9VMxnMy7Oz7m6uqKqapragINUpz2hTVjP23UvEkPcqkNCXdc9qOjkZIlW&#10;gjRNqeqKLMv6daoDqjjnqKqq3392JBBhXQzxovSBSCSoHwdF2g6cFe8hh/2wC6rY36t2RfVjatBx&#10;/No9U9ffdV3vKS8PY7qpvedYIfoYidV9hGxTamdTxfP/EmWy+/ZKY/vlKQXBIYjk0D59CLbo5jYD&#10;VVcYU20UKKX3ritlF0dtCeamSDnCUPf9ON8+WzvRhMcLH0DIbP1P53ulVG3sFb1Pi54KcYSLSMMC&#10;+Hv4LGM5himSAO/azbLwQal1sPZs+6bPUu298z6Zym6uZgcUKrZbWWtd/z7dMw6JVsbG4Q4RXQvO&#10;9MIHP9iCazuCpN3x7vp5PQS6j4GEYtKosfkzNk+mlBcP5VsAvJAkUoVYRziEDP8jOwCooygKnj9/&#10;Dng+ePyEBxfnbDYr6uuKm9tbrGk4PTlBJwkohVCqJefxCO3RWiGVQgpJqjUniwV5nvHu7VtMU2Ha&#10;vtI6EFnNZzmL+YI0Sbi8vMRZS12WQdG9H2vgnO9zFUoqvIO7m1sWizmnpyecnCwBiRIq5ChbjgjX&#10;5SOcR3dkOi6AeF0HksoUTnhMXWOdI9UJ58sTmrrAuCYAXOnAhjJcuutbIraxkXbvc1hEeF+xS10h&#10;YJLcYCp3lqhuPfJoJaiLDW9evKCxjtVmje7WllYBO/gjOfB3ck8pchi3HVJcHcYsCEFjHde3a776&#10;4584OTnl9HTBPM9Y2RJnLMK18UbbD9ILbO8jQsNIBJZAZumFANf6ReuQQJpovBN8++wZL75/yenJ&#10;WVBJJyh3l1VFURdI53HGkCQZChHur0CknvlJzjxLwTQ0VYWxHlAo6VGuRkvDo4sLzpZLmrLAC8ls&#10;OefiwRmPHp6T5yllXVE2DVJpbq6vaBrP48cPuVuteXt9g0Xx6OEjdKpZFQVXdxuEVCxmKct5QpoI&#10;TFWj8pRGwO2m5PXbW6zTeK/IkhlSpzTWs6lLpJ6RiBQpA3lPNpsjlMJ6jxYepAsA9raUSyBI53OS&#10;0yX5g8foxSlOa2bX11TG0NgAmm1M1ca/ilk258OnH/K//i//iY8/+gTrJKZXf/fgLMK7fk+6zS0O&#10;16KRNVO0pJvtr6UQYY8hHF60+UgkykOeKq5v1vzxm2+oqoaT5Zy09Rv3+bt4jxJIAcP6GuZ2zuny&#10;lGU+J9MaY6qgvy6gbhqMc+gkI09SBGH8eBqUCKB0qSQa3YLKdatKH8gaDsUOY3NpKr4Y7q2G5xjG&#10;mElSPu/CXtm1ZyeNtVg8aaJx1m3Bd14EELxo8NZQVQ1vr295eXnH6XnBsxeveXd9w8OLC5IkIUuT&#10;llghIUtT8ixtyfK63LMgzRM2a8/l1TuMseAFzjQgRCDGi9bC7T91UI16CHSdAvmPKRgjaGNki2z9&#10;ZFCnD4S33jXgHKvVisrUGOcRqF0l6y6emyAmG4urx8iV9s93xglPpsCatP51/PftcxDySb49CxDC&#10;c3X9jiRLyGcz5vNTBBrnLWAH+8/Wx0qFFJD48GxlWXL57obf/P5LHj1+wg8eXYASgejMqTavbEfP&#10;4obryRhB3hQx07DNpoCyU+03XLOmgNvxmBzea+r8YXjGdSgOm+rXQ8To9/mH4ddxDmWqfTrCpy7O&#10;jK8T+62Y2Hi439shkBg5fxsjrXof4O2UcvaQ2OQw4YEYEK7K0TYf+tX7gP33zfU4bzUGSj60Hsbz&#10;YexZh/cdvvsYWfr7notPkceMkR6Mtc9wvBw6jx7LBRwinBveL76Hj3K5AM7aPr87RUAxln8Y86OH&#10;+u993mkqNzFs16m87HAuxX6pI5E7dO7dxXwdyfH7EIQc7WhHO9rRjna0ox3taEc72tGO9q/NjgD4&#10;ox3taEc72tGOdrSjHe1oR/sX2Jhi+NRB9fZgdf/gH3YLaX1UwNspgXaKf2pQTBk/SwdgHWP7jw9m&#10;pwDiPrqOgHsPsWMQ+9gh+ph6QVxk0oHDguqn3VEwHNpYUVz8jKjAHC8nCjRi8O4QGDCmojC8xqFD&#10;7eHh+aFD9an3OgRgOKT6NaX2F9uU+sLY+OwqGENxoZwspoif/b4ir6mfD4slAthP9eDKHcXQHYUP&#10;v6vK1fVvpOzonMPhQLbgHK/QSYrUek+l4X0IHcba/hDZxZjyxmGVvFDY0OnShSKQCJgQPUN8HUmP&#10;6O9VbMK9PdaGAnOE7JXBhdgFMI3NtzEViO77GDgYP0/cZkqpFhCxVeQRPZgE8HJP9WisqGToR/cK&#10;31rQ/k5xSwucbVwoAg+Aw4bbm0u+e/YdX3/zLTe3K+q6CUDONGN5sgjt7QJAN8+DimhZligVCo+d&#10;d+gk2QLqRBiHxtgeQJimaa+iK5Xi7OyMJEmw1vQKdFLKHlQ5m816v+xsKLqVUiKkIO/7WaJPUmbz&#10;GeVmw5s3byiKSy6v71jdrfnslz/ng6cfoJymMVUAPhAU2cIY2s7rmERh6B98bYPSdiLJ0hSdpHjn&#10;qJsqFC8ricxypE66q++osA6LgASAaShXd5iyxNQ1b66uQ62nSvBpyo9+8UsWZyecPPyA53/6mqvX&#10;L1hXazA117e3ZOlLTk5OyBZzSmcpmkturq/R8xM++OiHpCenCJVgLSAVQoIUYbx7bxHOgrGURYkw&#10;Ddp53OqOjx89Ypk+4uxsjlJB6VVJqOsKTEvKAghvydv3UUoglWR+eoJKMpq6plxtMHWJb2qK1R3O&#10;GbROyH2Csh5lLfMEXKowC01xovjhuebTBymfnCb89nP4Q7Pi1W3NRihqD8Y4XONQQqGVwng77lP9&#10;GHiCXu0t9jljxYtxAdYhdZ+posAODDRcH3YLwHb9qZQBSCmUREnFcrFkMVv0fsW5oAS5o2rPVjG7&#10;qqowd5zbebdQ8LwtjO9AU11cMVXINgU8ipVbY3/qneX68h13dx/w7t0VT59+yGJxQtM0nJ2d8cnH&#10;n5BkiixJkQiKcgMEYHDjDEVVBDUyfE8i0AGch2Qx3vugWgY4b/HekUpBrjXzLGWeajItWWYZ0gfF&#10;q7oFmnjn2Gw2VGUZAPwtkYB1FqlUUBLs1grbqq6bJqgSoyiqBmcds1lOniYkSlBaS1GVGA9ohdAq&#10;AKpluNZms+Hdu7fUpsE5j27V7huzAWcxXtA4y/xkydOPfkCSBHIJbyxV01DXJlrrAuhfSYlzQRF6&#10;fbfm1//j1/z5m28RLYC76/tOtdx7Nwrc7Pq1izFjFfag9Cewtissl32fxH2xXass1hmk1Cid4qVC&#10;+Bbg1hIDdPfonqVpgtJ6UZb9ulmWBZtNQV3X2LZwefu88ZgIQK8OVD+bzfA+EKTEz9ipv3cAinge&#10;KqV6gDu0+DG5BT5aa2maBmOaSRD4GPB8N97xOz5nWBw/LCQOX6vR/ZKI2i+OwzqCq13PMr4Xmoov&#10;x+LR4X5pyj/E1x2CLO+rQx2OiXHghJ8Exozdt39+IaC7fqeWtcOmxI5ic0yCUlc1SmvOzi747LNf&#10;MZ8tWoKIAJoIMTk9ID1WA8U7uuJ07xxKJwgZAGzGGKzxFGXFV1/9ke+ePQdAK4UQjuVywdOnT7i9&#10;vaGqqh5h1RiDAdIs2/G9MlLlhCp6nzDm+7HtglqtUoqqqnt1355ATuyujR3xRLdmJGmKLS1CChIl&#10;yZKEdbnZW+uGoI0ult4Fj++P7fAZuUMgM7V/OFToPqZ+OFbgH/f92Pgfqs0NwdDdGByqGg6f2Q1y&#10;FofUkf//zLvE1pEG/KX3FZPgo2llvV31847UwLV9KybUFsOYkFLsEKKNEcZNAVH6/vFtviMmimj3&#10;d/tYvUiJOfqnI798qF3jMTB87g6XP5mjGaiidk5pNH8Vzat4nxmv2WP+ON6Lxkqkh8AB8Vg+BHCZ&#10;Ur8cWyPGckZj8feUYvcUwcNQ7S/2Y/3Ybcef1prGWKTckk1u9/yCJEnJspy6JQw5PT3FWMtmvcZY&#10;x3q9wSO4vL7i3bt3NMYgWv+ZJAk6ScjTjLPTU+Z5zuXlW66vr3cIt7q5kWYpi8Uc6xzr9To8y0Ap&#10;N87F9O8iLM4Jrq5vWZyecfbgIUqHPE4gIQlAat9FAsLv5Vg6n9+p3iqpWCwWeGtBOM7dBUVV0lQ1&#10;dd0E4oh2X+OV2CEfPZT/iXNmY323S6okJ0FIQ18xfJ+qKvFCMcsynLEhR9wCjz3t+hvlWbv+ngIQ&#10;juVtDuUGrXM4a1mtDN988y1CeH71t59xerJEYnFNjUoSrLE43+V5PM67/bwXARxvrAngfW/BOqwL&#10;xHrGep49f87Zgwck2QwhWwCo8wglUFpg6xqlPIlWAfxrGpJUs8hnzNJAUmhxVE1NWdU0ziKVINGK&#10;RZrw5MEDjLO8u7piNsu4uLjg6QcfcPHwgnSW8+ryLcZ7Eil4/uIVxlhMY1iv11RlweOHD9BSUlUV&#10;66Jgs9mQZTmnJ0tOThYo72lMhXFgjOXV2xvWtUPnM1Sa0FhLvdpQ1RXzxQzZEm/MpCLRCVonJFmK&#10;0hKlQz83TR3iehFI/9I8I8lShFb8bLngbz75mNuioLYG5wXOWsq67GP/xXzJL3/+Sz764d9QVTW2&#10;rEKuZDCGx84Vxn9/aH31PYGbkIHUV3pJxy56efmOP/3pT4FsxDnEgPBnGFdMEmO2P6uqivlyjtaK&#10;+Wze3xsvaUzTx5hpkpLnM6QQmI7cQ0BKIDbMW1VzWvJRgcS6ZmLvQ5+vHVvzuphk64f3laOn1vth&#10;rOWsw/stKYwxps09Whq3u39w1u3kepu64tXL17x9847z0wV3qxUffvgRs9mcPM+QUmBMHQgQhECJ&#10;OJ8kaaxHqYSvvvomEOD5QLLZ2EDwJ5Vo9wLDGGIa8Du+R1J0hEN7Crct0Ujs20OM0DBXaf95IQRa&#10;aUxLVHl3t6YxpldFH66ZIopF/loF6W4d2/pf1wPXp84JxtaULtaI1ZCn9qlCCEzTcHN9TZ6/5sO/&#10;ydEq6/dAvWp8HBfRkrs4h27X86Io+errb3n6wWPOl/+OeaJIhEDgMRasd5NnIPGc2MbC458/FNtO&#10;EW+O9cMY0Xg857p4YpjfHMt9DuPTKaKGKeX0QwD8Q4rSU8TXw/YbEouO5SqGMRSDPo9JAA+N7UME&#10;qHF8PFSaH8uzTL3jGJnF8Ps4Vto+U6QIPtiLjo2vMRLwsX4cy20N8wNjeaNDviH2B4fOsftznxFi&#10;7EN7i0PkMIeuM3YGcGjve9/ee+rs8K/Zx8f5qEOk14dICg7t26dqM4Z5sSmizEOq8MOxP6x16PZE&#10;Y+emUyTiU/vCqXPzox3taEc72tGOdrSjHe1oRzva0Y4W7AiAP9rRjna0ox3taEc72tGOdrS/0g4d&#10;No8dggbbBRBMqUZ1yqOd2lRf1DEoathVK9uqYQ7vPVQ9GGP7Hy9WZvQgf0+NY6Jt4iKMYTFw/Led&#10;Iueuaud4QUb8rKJ7b5gswp4qNBnrw6mihfexQ8Wkw/cdU4Ifa+NDh9vDvxkWzgzvMyyy6Qq/9g/e&#10;QwFX27gMFdvuKza4b84cIlNor7ijsNZ/VrADkOOAOkP3c+ssiKAkoKTaG7vDsToEXO3NSyH2VFCn&#10;CtiHBVljpAqHnscFhGvUPvvjS0qJt0GNXOwpsHSFeCICEMgdgo095RWmC2r6NrVbQO6YKtJOIRx+&#10;DwjXqdlMqZEPC0UPFb3E/8sWiClacIlxgqY2vHnzlt/+/g8tcHyN0ilSZ5zNT3F4nPUYa4OKXJoG&#10;1bRe9QwePnxAohRFVWCdaz/r0CoU+idJEtSjWvChtZYkSTg9WXB+fs6bN2/47rvv0EnWAw2LomC9&#10;XvcF+lJKsixvVZU1SQu0ty2YsW5qik2JtZ7l8hSlFJvNhi+//pZXb9/x9IMn/Nu//xXnF2fYpsZ7&#10;26uzCtEVjLUKEkwAmLyjMQ1NC9itNwWmqYNinwhKkclsjk4yGilDwbYKymEdMC4AnIMeu3CWutxw&#10;d3NFeX2FrSuUAqUVBhBpyvmTJ6ATPvhkxuz0jC9+m/L826+QxlHbErWpuKtqTuqa2cmc85MlTdNQ&#10;ry+pbmdgatLZIhR+tiB1LxxaJijh8K6kurthc3WFco7z+YKLWcpppjlZZMhEYrzDIqmrirJo8N5R&#10;VSvublbc3N7iPGidMF8uOX/wkJPzC1Q2I0k0WgiyfIYRgnRmcM7grMXWNa4xKAkSj7UG5QXzVPNw&#10;lvHhRcZnHz3iP/3dz/jymz/zj7/9Pf/Pbz/nxeUtaZZSBzwAwjus9wHYT4gFeh8lxUSBoujH4lDp&#10;Z+ibpkBIY35937+L0QKvXUBodL1+sIVCZyEDGCdJktajt0XOEamOVBKUxHlYbwrqxgYVN4LCZE8m&#10;0c6T2Bd3irlDXzZWVBq3y1BxqW+LtqDZW8vz5y84O3/Ak6c/IE0zTudzhPM8OL+grAu8g6qsWmIM&#10;E+ZWU3O3uqUoN33RvJiIH3dJiTpiAUkiYJFnZFqRpwnzJCFplR5tYzB1KIo3xlBXFcYYsjzvVV5d&#10;Cy5GEkgEOkB3q/SmlcQLSJVCJinL+YxUS6q6YF1UrMuSu8aB9eQIlAxEH05AVVe8ePWSy6trTpYP&#10;yPKgyljXNeDQKsE6g0o0XisqawOApAWoWOewbVwiBOi2n5raYEzDP//zP/P73/2W+WxGYzymLfDu&#10;1dvawvmOgGRMNU4ptQOWDWOtgVYZruWQCYQfgyLpbdwUyGScczS2RghFqrPw+0gp3hjTj6Xu+xhw&#10;W1V1GBvRZ7cq1ZHSdktgkOc5JycnCBnA791a28cj3kFU/B1fVwjRAtwNWZb1z5S260xZlu3vLUp1&#10;atf7qlPx2h+3a4hx/F7cH4/nGMzISOw53Ld0RdtJkmzv130mUsxzPUDi/eLksSLoqUL44Zycer+p&#10;WG7Mp2qt91QRp9WgxWTcuBO7tX7CRp+x3fo/eL+OtIaWQEhIx2w24+//7u+5uHgAUmK9AKnwBDBb&#10;55t3n8f1/stZ38eX1liKoma9KXDe8fbNG775+hvwcHp6hseRzzJ++qMf8+DBA54/f47WYZ5UVcWm&#10;KIL/bppA+pClzPJZGPORMnoZkUmkaUpZlgAURcHJyQyApqnD573s14OY+KGbQ92clFKitGqBUppU&#10;a4TwvQKu74B9xDGp34uRx/bUu/0WQFfd3BkC6js/MTVXhvMl/pv3URs+RLY2JKkYzuGx+TQGfh/L&#10;O/wldgg0NLU3GwNYvO+edEplb9gHwz7dkkL4g++wr/IudnzdWAwwSXbn/Q7hWeCiaGNFgvqr9x7R&#10;CS87PxpbdARb8VyYyqFMgXy8CLFRIGHxB/1gR8A1BBVM+d5DRf5jwPCY9GUY5w3nZXyNsT3mGBhi&#10;6hmGRJBjZIhDvz1FhjJsj6m1am8utIQa2zZwPcmPtQatMpQKIHAhwn6nrhuUVpycnFBXNeVmw8vn&#10;L9gUBca1YJSdfJlEEva8VV1ze33Nm7evaazBtz9PkqRv+9lshtSK1d2Kuq7ZFOUOwGlMedQYg5Ae&#10;i2BT1Lx7d8PZgzXzRY5WGmm2a4DociBegHWj4Kmqqkm0JlEKrRWuMSRJSp7lzPIZEompG9I0EM91&#10;uaddop7DIJiO5K+XyhbtHGWcZCTO/w5znVPj3VmLl4F4T0jfE6BZZ5BKI6XaATx2hAj3+dZu3HZx&#10;4pgac8hF2Haf5/j++QvKsuD25pa/+9Xf8vjBKWkicN4gMFgXCKqE9310QvQ8AbcfEXD4dh3GkaQp&#10;l6/ecnN3x+LkFOvAWItWMhDSZSlaCpwUJAiE9ThTIRAkUrFIUpZZTp4kGB/Uqa2zNKYhFQopPOfL&#10;E3Kd8PbyHbWpeXz6iEcPHvDw/IL5yZL1puDt5RXeO569e8PN7R3zLKPYbNis1szznMUsB+8CueJq&#10;TZ7nnF2cs1jMSbXGNBVJllBbw9ubO15d3mBVRp7PEC0wf11W1KbBugaFRyJIkxS8R0lYzHOyWRbm&#10;nXB4AlGXTJIwJvUfsgAAIABJREFU1PBIrZjNZyTeky3mnKvH6CwlS3O0Vq1itETphDzLUFJTNQ2N&#10;s3hETxDh/W4MvbPOTS7fgzh18PcI3xOKyfDAKCVx1vD8++94+epliIOE3PG58ZyYUlfviPB8+0/K&#10;cG0pVUtEGfac+JKqrLl8d4WSijzLUUqTZSkynzGbzfEuAMllSzKmVFBUv766xvsi5CsmAK9j/jlW&#10;ZR6+x9he5748cgg/VQC7N00fx3vnwHmMM1sf3WVTBDhC3tg0hrdv3/Lb3/4W05ScLE958uQDZrNZ&#10;T+CjxBxrDFIJZlmGVir0FXB5veJP337Hi5ev2FRVUFPXuiUzBCXCGAqEg64nXwnrndrJFU3Fcd06&#10;EJNRdWvZGGhTtvuNpg5gbq0U88UcpTRCSrROkEKxWRfUlUFJRWPoCaS786M4Vxbnfu6LI6fAwjFI&#10;d2wvMHVeOCQAGpI/DGNCpTRN01CWFVdX15yeXfDw4RwhJU0Tx6ayzau5HcJFRSAYbJqa1XrNl3/8&#10;hp//+Ecsf/ABEouyDUiB93JnXzH1/vG7dvuaKVDnoXk0zDmO5S3vI5AY+33nW4Z7qeFea+p8YXit&#10;7j2H55/3kVUfUgM/dOY35RuGe7b7iGy6PFisBD91fjkFxB8jgpuKT4f9ed+cOkTINtW+Y4rr73NW&#10;PzwvvC/eH+ujqVj/vj3M/fn1aeX6MbD/obY9NCaG+ZDhOJp6rvfZs/wl+/whUUOciz/UTlOK78Mz&#10;8UOkAYdI3aeuPUWWEv+di4h64/EcE2EdWlvG5vow93gfIcPRjna0ox3taEc72tGOdrSjHe1o/5rs&#10;CIA/2tGOdrSjHe1oRzva0Y52tL/SptShh8zuw0L5LXg0KNp0h6G7zOC9YDO0BWz3MYbHYPCpIgQX&#10;qaSO2aFCgzGF5rEi97FCrzF1s7Fi8uG9x4oExg6opZRYgnrQFGv8EOwbX+99mOYP2bBY/lBB/bB4&#10;oeuPIWnCsJ/vUxo71JfDvpjq03ic4sEL39c+xmDuYXv+JQUuU3NptxBhpAAAEcmgb4v6YxKFuPC5&#10;U62iVcnz7BdmDefJUDniEEBrbCwdKlwfG89jP5tSpmBQXB+DWDtw/7CYOi646NrIt+CJod+Jen7v&#10;/afmxhDA0RVWKaV68Ptw7nfCQGMAsvj6h4rHxtRGnPe9smJRlDx7/pqvv/6WFy9eU1YVaZpydv64&#10;BYkF/TgtBV45EieDwpkMYFIPVGWBc5anP/iAk/mCq+tr1sWGsqooi4LlYsHF+QNOTs+w1vLq1Svq&#10;uqYoCqQMANyvv/6aq6srkiRBtUpQVVX1gCvvPfP5vFeC7wD0dV33KvKmaVBaUpUVVVn3qtZpmuK8&#10;xzrBm7eX/B//5z/wi1/8jI8+/JAs1Uhp95R3YTtvdvwItMQBFmvD+Li7uaUuCzardQDICkGa5wil&#10;cA6s84NC10gV0xukd1RlwfruhnqzYpYHcoHb9Yr1uubs/AInFSqbkaVzHuRz/na2YH6y5M9ffs7q&#10;9grhHBvjqITkh2enfPj0A5wxzE/PSPIZAo2XEtGC6qUO42qmwDWGol5DvWGxnPH0yQdkSgdV+utL&#10;nj17iRUeJwSmMdTrgrvVDbe3NxSrFd5atNQYLTDOYY1HqoRstgSZINMEKQVaCkxV4WxDWLUdSoAS&#10;mlQr5rOUs5MlpydnQHhWoUM7LbTiVz/9kE8/fMi///lP+IfffM7//fs/8vJmjdWaujFIL0KBsQBr&#10;WwXNdg55aFWyt37LWteDw+P5EXy3PFi0NeaX74sRpnx/+HIAapISa2oSqVq13YTZfB7GjJRIpfrC&#10;cfC0Q5GiqtmUFV6GOTJfzrDtXNkCcPeVbqYArmMx3Khy6d57B1Xky6sr/vzsGR/98CNOT09Zzuek&#10;SYIEZrMFi3nF+fkDnPNsNhvKSnC9uuPq5gZjTNsPfgd8NgaEi9elJJHMZznL+RwJuLpBpQnSg/Rg&#10;mlAcX1V19G4OKegL2R2egK1ugWsIvBA4GRZVbx3eOmZZznKxJEsScAZjDGVdcVcFAHzdWNIkqOVp&#10;neA8WOD27o4//P4PXJw/BpECQfkvALU9UmuEEq1/85jG01jTg9+ddyghe6KOjqTn2bNn/NM//iPe&#10;eZIkIU9TNlWN8QHcoqTEWYfzdgdc1VmsdL4br4ktf1KkQDSMaWM1P2tsC+QAqdtY3bpIZXVLAhOP&#10;nbquA2jemJ4EZVgsuav2JrDOIoVkNpsxn89bQoC6V/mO13VnA4lJDH5vWpVXoF9Tuut3IJFOTTC+&#10;XjwHhuDW/fW8iwXdAIA3rrQ2nHvD2LhfswaEWUNFJTcg8XFumszrvph4qgh9WCQcEwAYY6Jicn9w&#10;LzNGnDRsh6Ha730EYLF/H1MI3H49vqfL85w8z1mtNnzyySd88umn6CRBKo31LpCweY/DtZtRFwgv&#10;WgB35OQDAE9pvIemMVRVyWazoqprvvz8D3hryLIEpTTpLOPJ44c8ffoBt7e3LflPSl2vWa/XFGWF&#10;UJJESh6cX3CyWDLLM7xz1HYbZ6Zp2sdRsRpZUWxIkg+CzypLvPckWvfjPyZC6RTlYwCKNQ5nAzlE&#10;mmqcsa0n2gLXt0D4buftJxW7ttwNYmcdOQSI6fzQmMra2BzqxsrU/uXQOIp95Nh9dsgBBoCkeP4P&#10;wT7dZ7fr+V9nhwgmpvbTYwqM9+Uaxn42psgdk0hs22wfDDTcZ+8+Ezhnd/ou9psTLRGpuLsd4HVH&#10;vOKdwwmHxe6AEof73Rg0Hn63XQeH/jNuhzEVeNnHGWIUqNaRb3V5rK6txsBIsQ2V4A+pN3brXbdG&#10;D4FGh9Qtx/zqFNBo+P5D3z6mNNmB0DsfMwZmG2vvsXzbQXCOhzRL+/bqSGmkVBhjwVdIKfrYY5bn&#10;uFZR3eOxzlIUBZeXl4FYIQLUu5ZAxzlH1X5dlRXFZk3ThL11luVkWda2HyRJwnyWU9c1t3d31E0T&#10;QKZR++7sRVoCId8ShiE0CFivNxRFST7LQAtskGberpXeE3Cg++SfxhgcMvjwJME0LUlZYE4iz2bM&#10;5wuKogzgzzQNIHlcGw+6dnz7vTzdHmmF8z1xEj7EhFKOx1HdXJ/KRY6R4wghcPgA+PUxWJOwNg3A&#10;tipKtsTt3AFo41ihJxyLFZcH/kLr7drlnOfN20vWmw110/B3n/2MJ48fISDsfRNNYz3WNX3uOlyL&#10;rQ9rv3aAFyLsWYWiKRv++NXX4Xct+FpKgbUN3vlAZklY02VLYOV9GG+JUsySlFQqtJJImdI0lsYa&#10;VKLwzjLPMs7mC3Dhb+eLOefnZ5yenHB2eorSCW/efc/bd5dIKXjx/CVNY6llg2ksddkEUiYsxsPd&#10;ZkNV1/z0Zz8jhEw27LG8o7YNN3cF725u8VqRZCkIi7GOxljqpqYyDXjHWm6wTcPd3YqHmw0PH9Wc&#10;nizxpsJ7gc4y0jzHukB2JZTGeYu3DpkkZFKBdVg6IJkHH3JISZqTpinee8qqDjkTofDetQrPoicR&#10;G/Nj3rVq7l1+nS3Y3fdkD9H+oI2JAhELbVtbFKAzTVWW/OnbbyjXG7IsI9F6B2N/CNS2s3dgS46a&#10;6KTNAbaxSDd+kGxWBc+/f858NiNLc5azOUmaYhrTrhdEoDvdx6SbzZosT1mv7/B+S7wxBaAb89sx&#10;mHsIih7LGceEIFvCm+196rrZxp7DWCxeO0UgX3SE/fbt7Q3Pvv8eBHz66Y8oyobFfIFS4V3n8xlp&#10;npEkOpA7KkmaJJRVhdKau/Ud680KU1ck0qGUQEmPNSXWByK6PjXVjqkwHmz/9VjbDfdcMQFCvN/y&#10;+8td8DfByYY9rU5Qbc6h38P395IoJXcICpxzuJY8Md4DjO1Rx3JicXzREZsNQbgx8Lq7z1g8MgTg&#10;j50n7cQZLaGpM5bNes3d7R3n5w9QMqGhI7ttiVO6/IbfBcsqIdFSUZYlz5+/5He//5yHZ2cs8xSh&#10;FCI67xk774rXlZg8ekwFfuosZSx+n4rxxwiSDp0/DeO2MXKXIVnS1P/DM5mpM0IxEQcP7zOW1xg/&#10;C5s+kxxrm6nz3fi+cV/dlyeZuu/+HmL8XHgqpp9q4yEpxhh5+tj6EOfuRn3oIBc4lsMe2wNOER3e&#10;t6fdIamOSFumCLGmzn0PjcWpM9fY18TPMRwzu3uF8fuM7VemxuChXMXUtcbI8v+a8/dDRBlxbDvW&#10;/mPEhWP5wLE5Orbfjf3+WN457iMfJYmm5q3fI5/0R9D70Y52tKMd7WhHO9rRjna0ox3taCN2BMAf&#10;7WhHO9rRjna0ox3taEc72l9p1oXiSGBH5VQI0YJ5fNBw7A8uBQwV26Xr1fVC1Rz0kOOoyGlHFUJ0&#10;yjrhGmPaY2Nqp2PA0SmVgym1k6lCiTEW/DFg8dQBegdGiItLxwoy43vt3BPwDpB+UkFsCIq6t6CY&#10;/WKJseKV+Hdj6g5jzzNUf5s6UJ9qy5hkofvZsIjrvmJ/3wH8usP37mtBq4TV9X93SM+oQsKh4oxh&#10;Ox/6TN/fbqt6610A7PXKJV5EIlu7be/agsgOrKSUArEFZeV5itIS4ToQ8HRR11Txfz8fRQAbtNiB&#10;fs7uAvZbcEA3P7tih3bO7gAItg+x/fu2YHjbZm1xXNsO26IqBQPVmPdRqycuKuzGwIHxPFXkOVQR&#10;2YLsBc4GpZpd5QPaouZdcHanGEWrNi66OU0oXuyK8kULj8yzLBCIJCmIALx6++6Kr776ipcvX3G3&#10;rtoiakGSZszmcxAKLcNgttaRJBlSCsqyQicS03oTZy1SKrI0Awd106C1JktTlvMF7syRpilCSDab&#10;DU37+66d67ppi4YbTk7Pmc/nPfC9A87N53Occ+R5zmKxIM9zqrLk+vqaoix7ADzek+mU+emcMi0p&#10;ig3OWZRWZNkMhGSWpRTlhv/2X/+BTz/9hP/pP/575rMMZ1wAiKoAuMF7hNwqtndkK+CRNqhn2bqg&#10;Wt9RNSXr1Yq63NBUDcaCTrO+0N56DwTAghceIUVfAO6dQzhPXRRYU2Ntg3UenQTF+MZa0nwOXlHX&#10;Fi8VSZKyvHjA3/67/8iDh4/57f/7a969fMFqvaJugtpVebfi5z//KY8eXfDo0RPm+SkOhZAJZV3T&#10;1AVX715R3VxSlSWmrsgQ5GkGjeXy+prV7Q23l++4u7miqsvwuaYiQeCdo6nDuBESyrqispbGhvbS&#10;OmG12QQCAIL6nusBOjaQKijJIs85mc9hlpFqT7nRNKWlKEsa5/DCM1vMubi4IMlyMiX5Nz/5lMcP&#10;L/jZpx/xX3/9O/7pd3/ESkntHNYYEqXIEo1v4wshPEoGteZEaoqqRugkgLMApVWv4Bjq0+VWeVx0&#10;Rcq+B5vHIIWtb3Q9QMq5rojLRbHFWPHeFuQV+3alNM67FmxjkHLObL4gn8/bd/IkKkELtQWdoHBA&#10;ZWoqY3Be4qSkaCoSpRFO7KhITgGMptbv7c+35C8dGICBr5ZKYq3DOfDO8Pz5d/zmt3NUKslSzTzJ&#10;EMaymM8pN2uq2Qzx8BFJusFcXnF784zNJiiGS9G1nWzvvQ8KC6quogUygBaSeZKjhCL1nkRIkkTj&#10;XIP3DtfUaCEwLeDKO4vSEp1qdKJoGodD4BBI3zIsCd8rVbrWz1njyLKcPE/wtsEJqJ3gZtNQ1h7v&#10;ExxQVJZ1cUeWpaRZFgr9qpovvvic2XzJL375b1guTlgs52Gd0pr5Yk6WZqhEYqyhMnUEqAgKiCE2&#10;oa9wL4uaZ89ekGc5P/jBY66vrmiahnVZBlU8C5KgZN+Ng5EIo/dz3f8xOUMc7+0Di0U/zgPYwm+X&#10;TCd6kJFvyXamFL3ruqYxhqIoMBEwXSmF7AFRgWBBtOuklJrZbM58Pt+qngqJbQwgkMJHKt9Q11UP&#10;dOmIUuI4swNiqFbp0EdF4QHgvSXbigmFhoDPsXgWxKiK2jBGHLbtzrzsft7GT4nWbbuKgcLhNmYZ&#10;xjdxrPY+RaLvQ/4xtlcYqr8JEdaALZi0nVdtLBdIILYERM75Vp1TvJeK3Vjx7ljMKvt1XQZCCBRC&#10;EkCFrU+TKgEhuby6Zrk85bPPPkMpiVCyZZ0AbwxCOESLLwlCz20MtkXa4LxHofBe0RhLVVtub9cg&#10;BV988QWvXr1CJxkWsDictXzw+DFVFZQHjXMUVYh71qsVSioSlfLzn/+Mv/noI1KtefPqJdfXtzhB&#10;Pw9ixWWPQyUK4QVlVSETTdk0bIoirFMSstZH9f2nQMik9e8tuYW12KrC41menpLlMxpjUELg7llH&#10;xpXehvvpbgT7ewvv45g6HjtD0qnhuBgqLHe+oPs+nhtjfqpr2/h+3f58DFwxBCx1QKAY7Dymjv4+&#10;dt/+fIqUbwxYNQWoO+QjxgBtY0Cc3Wdwo7kHAGtC3B6uKaP4ioOAaGB0v+qc68Hv/fMeeLcx4kCE&#10;mgCiTOQNhrmVA/v8bZ/I0T46BKwakq2MgSbi/FA8XqeU07v/Y7LB4ViO97FTeY6/BHywk48Yaacx&#10;sFQcCw7zZ0Pil21cIvbAKNvnFNR1g5SSum7699MtMYh1FtmqJ2udUTUlUkmSJOmv1zQNdVWB82xW&#10;65AnUpJsNiNJErJs3scwUiryPEMqyWqz5m6zpqyqXZDLcGx1OTorkEKFnIp37T50zWK56P2giAj/&#10;QltsCRyGQLeOcM+1eRuECGGb0mSzBbP5nFlRUBQFCAL5Swv+lxPj7RBQqSM8iOd990zDfMzUOJsC&#10;+MmOBFJs83xa60BAZd2eqjyInrQmjjc7xeM4/zpGzDMWF/fv7hw3t2u+/OobymLDf/i3f8eTBxct&#10;qYxDuEC+ZbGtEjhbEHznv7q0eBs/J0Ly5Tdf8/2f/szs7CKQTcnwBz3hJb791+5PcQgZxuHJPGeR&#10;5wH46xpWm4pyUyC8xxmLEp5llnO6XFCWG1xjWJ6d8sGTJzx+9Iiz83OKsuT169c0jaUsNpRFhTUW&#10;l2c0jUXplOVigcVzuyl59fYdi+UJ83lGXZZtOwWiq3XVsKoaGgtJOmsB8J7GNJRVhW3jQGMsTVWD&#10;tazu7iiKAIbPk4QPnjwOfr7JA6HefEFZG5wI7+3wOG/BdfnFoMZdNzXOg9QaJy1ehlyN0BLnAvGZ&#10;F2GfEf4y5AcEE2Rw3T5tsJyLjtCANh/qtnGOsx6lEzwu7M+0QuB59+4N33zzR6QkAK51u3+XYpRU&#10;bwqQhwDnTatwHcjBAvFXFXINLTHZ61dvWN1tyNOMPA//hBAkOmM2y8J1pWxzEMHvWWswtgmkcUrt&#10;ras9IcUEQDqOu8YAmYcAgPtEgjHZ6G5MIGWXEG/PgvZihpaYwBjevHlLlmWcnz/gZHna+mFBXVVI&#10;pdGpwHiPsR6tJc4L6sbw/Z+/4ze//jWrq3ekomG2TJHCg22ovQepsA4aPK7dIDjvUCppn6dVIkfs&#10;qS6Pkc0kSbJHIrTnG6HP03rvAwFPFANZa3C2IU2T9mitI+KJ4oS238f8+FgOfSyuiPvsEJnJkIA4&#10;/ly3XgSiw6RXpR87s+oJn41HKY3HY0zDzfU15xcPmM2XbbeLnTPHvtVadu0ub6akwjnD7e0Nf/j8&#10;C376o0/40cc/DGmOASHeIVLn4f5jOFemzsHGYszh2jPcDw3j5fcBC8dnZmMx2BhB9tQ56SFF7UO/&#10;O5SLHBItxcQ5U4R+Y+0wBdh93zPP+PmGubCx89QhkdEhUu4pQrJhDD+1X5u65vC8e4yUbew8d/j3&#10;cZw2Bugenke/j9J8TJp16G+mzlXv678xgP/w3Ydjto+jB3mlsTa/j9R8aswd2jeOEWMO9yxj62rc&#10;T/HaMUUMMOV/DtUt/KX5gfcB38fXbpqGpmne+wx9yt9M55yOdrSjHe1oRzva0Y52tKMd7WhH+9dr&#10;RwD80Y52tKMd7WhHO9rRjna0o/2VNgRbubYISfaALxUAKFFBSFf26dktDN454Ma3ACn2fhd/v/08&#10;k0pUMQN5V4jVgWLiax0q7h0v8vajDP+HwOJTRTB+AGSJiximCj66z/Y/c6HQzTuP0OMq8WOFOWPP&#10;PKX+NgXuGeuX+4DwY0W0Y6D6qXE3VJIZ9t19ihhj/RUXItMCaDqAd/czKeTBApv3GQ/D3+8ViI2y&#10;3MfV+L0A8n5BXPuRrcKW6gu9A0DZ7gCvhs8wLFSffJfuQUbUHXfap/18B3LfUS6K+y0az30RY1So&#10;315lZxyGoj8Z1HxhFPg+HMM7SuC7g2dvnsYF07GCwbAoMC4KG1PBCUo0sh9aw7GwoySiRAt+C2pg&#10;vuMcwLXAd9kX5ncF83frgucvXvD61Ru++PIrjLEsFkvy2QwQpK2CZfds7etGak6tQq8xOARaBQVi&#10;rTQPLh6glMZaR13XaBVUj733FEXBpigxxvYgpaIoqOutAvNyueT8/BxrbV/4UrVq9LPZrAcpVlXV&#10;AxNjYJ13ocjZtvPv5OwUpKcsC6qqJE1z0lSDBJ0k6CTj8y++RAj4n//jf2A+z/F1N1RDIaoQcZt3&#10;/qT1cULinWN9d0viDLbcYJuapmkwLoBYtzjnAOBBhL/rBrS1DuU93niqqqQqC6pqg21sADQKgVSa&#10;+WKJThKcUFg866IgT1NUmvPDH/+Ek9Mzvvryc5598zU3b15ye7cmVYp/+u//nVdvX/Pxxx/zwZMP&#10;OT9/iFSat2/ecv3uNevVDXVVkrWFpNY43tSh3Zuyoi5L1usV6/WKpq6RAqTwZCooWJVFFZQ0sThn&#10;8CKoK3vvqZtVUJoUbX0pHuNi9RBPmmh83VAXGy6FRyFJdYoQmto0JFlKlucsTpaoNOVUaxKdYuqa&#10;eSL57Ecf8vDRAx49OOf/+h+/4c4F0HLdWKQKwGipFUpAY+rgJ5DILKVxYERQtpY+Kp7GBZFA3yly&#10;xeQ4LvJqvnP1A7/nDyp2DhVk4qLt7v/GNK1yoQwqfu0YVEpTllUAisoAwumAYVJIrDO9Cm3TmLbo&#10;l9AP1u0WF0q5JQdiXBl5rGAtvLfbUU3uQL27uLNurfLU6xVffPk5QgU/+ONPfkQmNd40SKlYnp4g&#10;dUJt4fKP3/Dm7bsAfpeyBdbsKgLHCqHOOYxtECIQYGipyJRmOZ+jhUAhmGUZeZpiygpnDUpKpPTk&#10;eUZRODqwd56locAaSZKmPalGT9vSFlt76xA+gBazNENrhUTQWMOqqCgrgxAJSigwDUIqBAJjLbr1&#10;f8ZYqrLkD3/4HUma8KMf/Zg0U6T5jMVyST7P0CqAZpumJcawE8XIUuI8rIqS84tHfPZv/pbV7TWv&#10;Xr1itf6CJJE0AfcRCBXamHuonj2uGrwbE8Zx8ZjSuRCyJYyI4tZWFVuIuJC3U6sMYPwkSXrw+2az&#10;6X16F5Psxir0JBNh7U/Isowsy/q1IQDRW6ISa1vQUwA2d0X0nRJurCgXt22apsxnM2yrRh8X3w/V&#10;qIZx5lRM1BE2jBUYxzHRmPLwlI2DQbaAy/05LCbj7UNx/n6syWQcvgM0j/ZTW7+5ZW7YjrOw74tj&#10;S9MEcHn8HkOAcxevxOMxJg0a21PgPSpJt2Q8I7G68yCl4u52TZbl/P2v/i3nZw9DDOh8AP14jxIO&#10;h+nfS4oAYGkD2W27EYAytrZsNhvW6zV1Y3n16gWff/45zgV1YWMamqbmb54+pWka3r55g5CCqq6o&#10;moab21uU1mid8uTJY/LZnKvrG64vL3n39k27JhNIL1pSBikCkVC+SMHDarVhPp9TV4bvvvs+AHmE&#10;xlmP1hG5muzAg8HnWuOpqmqnbc/OzxBtf0kp94jmDpEVTO2DurV1Kv6N/cFwjz1UZB+bg/EYiv3X&#10;mGLhmGr6mP+LgSPDovkpdb7t2OWvViobAzBM2dge/b65PDa3D6nBjwHspwADQ7CDtRYpAtHJrh8Z&#10;JxO8r83690UgZFDy7ffN+FFlzaFfHdsH7gOUptXg472g7LRmR/I7u+2/G4MN2y+QsNhRn3sIxBDv&#10;2Ydglqm+G15/DJg2tpcevlu3Ru4TomxVFrv1viOJGK5RQxBQDHKP83XDfNbueu1wTm7B223MYK0J&#10;QPYkCWDJ6Pmds1hnETKQe6VZjpD7oJOO/KKpa6zdKuYGwouUNM12VC47FXjnHHd3d9zd3WGsRURr&#10;m7U25JQG/i+8UzemDd56ri4vOTk55WR5ghBgrEUpSypVm/eze2NoO0ejtbUl4sqy8L5JmlKUBeti&#10;Q1GV1E2FjsBBYU10o7nIGGguhcQLT9M0fa6hW+87RXjvXb9v6VR5Y18/BvrdW088O/3T9X2IAxlR&#10;uRQoqfZUVeP4YQxgd5/ytnO+J/Bar0uePX+FM5Zf/fKn/M3TJ8xmi578tdvX7RAdtnspKUA4D86j&#10;Ediq5ts/foNtAombaZqW8GA7J4T3QfVchnilMTVCJOTzPIxzHz5jrKPcbFBKUlYB/J3kKaeLObM8&#10;59n3zxB4zk5OWc7mpHmG8ZZXr99QlTXWWOqqxltPqrOwF0OgFNTGUFvD28srEJJ8lrNZrzFNzXI+&#10;C7lTBE0Dd+sK6zRJmpHIBClhbcuWvMT1+THdxver9Zok0dxcXvLHoqBa3XG6XNIIePXiJR9+/AnL&#10;8wu00oFUyFms8wipkVKDkAgUjXVUtmKeZCQqw6sEKX2Yv4KW6K0ldDuw5o3llzuftHv+Efb2eI91&#10;AfAspUIg+1xdogXeNTx//j3Pnj0jS1O0VqOg1mGcMgSg7hBdtITDoqlZrW5Zrdc0TUOiNKvVmm+/&#10;/RNpkjHPMtI0IUk0SirSLEVJ3atjN8YwyzKsNbx+fY11DdbWQWV8Yl8xRYprjEG3Pvj/Y+/NniS5&#10;rjS/393cPbbMysragAKKIAgu3c0mm9Nks9k2kmxsJJlp3vSg/1RvMtOMRjKpm93DZnMBCBYIoLAU&#10;UEAtmRmbL3fRw3X38PB0jypyTC/qODBYZkVGeLjf9Zxzz/d91/LCA+TAffKSZq+Iz9fsaR3l8ppw&#10;rQE17+eTZesHUK+3CElVVXz99Bmv3VtRFGVUANcaKQLLqyuyyYSTkwXGKLRSLK+u+P37v+PXv/gF&#10;uiq5u5grDF/HAAAgAElEQVRj1JTIY2kRMiMvSpbrgsIGnN3F49f9rrCXPR+Lt4bimzbvtOcHtKnr&#10;SCYW6j2f+v/gMYkhzRKSRBN8jncBk+hO/lyM+u99wo++KnsXLNvPjQ0B3vtA+utEe7QEUt18Wp+w&#10;encNiZSagMcFWK6WPH/+nHvZBGUMLjgI4toZSaDJXe72MemB4Pjq66/43fsPuXPrNtM0QQ8QAvb9&#10;pVdVDn+VWHyszftzZcwnftl51P4e5l8KmB7y9/v+5Ng9HIoRx4ixh/yA7pwYIwTp52xeJZ9x6D3N&#10;Mzc+Xn+NGlIwHyIgHfL1+2Tk3bxQP7889MyH2r1PKDRGhBV6pPL9vFR3fr4MuP6yGK3bFt15PRY7&#10;Hhqzh/q9/9nueddYfx0ab2Nnmq8SO4+diR+an/17GTv/H/ILxv7Wv78+aUl/XenmPA6tWUPfNeSz&#10;9z/fj21Dp1bkUP6oPxdeNadxtKMd7WhHO9rRjna0ox3taEc72r82OwLgj3a0ox3taEc72tGOdrSj&#10;He1PNCFlCzAIdZGf6AFAuuAW2AegjhXi9g9Q+6z4/c90f+8XqwwB4YeA6UOH6GOvDzHG9/8/xHL/&#10;KgXx/cL/IQb7rvWL+Pttc6hNxu6z33eHnr1fSDp0b2OKGWMKUEMg+SE1gX6ByaFC1pcB1RtSBkFd&#10;IBBolfy6CkBDhRgH58pAwUf/2YaKm1pwom+UWOvP0vvZtFfnu4wx+FrNN0mSti9aFfKB5+8CPLpq&#10;stcKD3qFvEP9XlUVqlM83iiD9fu7DyJrwKbdsRP/PVLwUau5968lBkDtQ20/VKjUzK8hMEK3WKP5&#10;vQHoNffc/fsQaGZsLVC1Qlu8JdECMJSSSCnwPqqi2wDL1ZrHj7/gvd99wBdffNmCYyeTCdZ5AhF4&#10;EJXaRQ+EcX3tWl5dEYSsAYeSs5MT3vrmN9lutxT5ti6cTymKkqIouLq6oihLkiRtx1ej7JAkCVmW&#10;kaYp3nvW6zWbzYbtdrun6Nm0pxCC5XKJrxXim+s1AMoiz7m8yplOpy2ooqosV8srFsxxTneA94r3&#10;339IVZb85Mc/Zj6fodo5AiL4a+uTrBVOnY+K8c4GplpShVigHgusVau21BTeSrkDMghEW3TfkArk&#10;eU6+3VBsN5HUQGUEYUBJJrN5BN86R15VWOdASFIlkUJzfvc1potT7tx7jQ/ef5enjz/n2dWKeab5&#10;/NPPuHr+nI9nH6C1wdmAdw6Bx7uSqrJs87wuig1cLa/YrDZx/yMCjzxx2szn87iu5hWusgRnUSJg&#10;bc5mdYXwgul0QmI0kyxB6YwsTaIynZRIaXA2Fk9vi4IQbAQNX62iSpYPOOsRIRI8KBOL4U/yGzgB&#10;KEmaZEgE1pVo73htkfI//s33OTWB//yL37CpHJWWCK0j0JmAcwVeBpRRIAxb68itJ5OGvCqprEPK&#10;pFbtdXgCeIFS8vp6L8JLwQ9ja0t3/Y7+ihr+vPf4EMEizbqyWkVlyEkidp+TNbtADRRUQqKlQoao&#10;/EeA1CQUeV6rhu+P5VGioFfwPZq5tfMPrhflNgQmSkjK9Yb33n2X7bbgxYsL7t25y9l8FokcCFxc&#10;PuHd937Hhx9/hPOuFeDaKVbur8Ndn0TWoOtIqmCYT6ekWmEkpEqSGkVDwuI9uAZAJUQNcAhMskmr&#10;JoZKoqKXENFXbfapssRZ2yrNZ0nCNEsx2mBtxSYvWK+3tMJzYkeGYLRBS8hMgjGGykb/0uZb/vDw&#10;92RZymw+Y37jBtP5JLa/JH6f8zhbgzfq9aNR9vbe44ggFqkSbt+5x3w2Yz0/ITUZq3XOi8sLhPAY&#10;ralsFZXnej5Uf+8b8tv6e9Z18GlogemiB9gaKlD2ta/SqGxqrTHGYIyhLMs9gFS3wDYqc0fgl1SK&#10;2WzGdDq9VqzbvL9bmNwt6GwA8N12MMagtd7t00KQ5znWWsqyaIFbOwB3DdgKw/7lmE855C91gQPX&#10;+2KfjGhovRl6vU+4cej3PqB3XyGV0e94FcW1pg/64IghP60BQU4mE3z9OV8/y27sXAdVXIsTArVq&#10;XxNX0K5TsgcOinPD0lUid9ZTlhVaGb79zrd58/4bGGWw3uOtx/uAxxNEQEXJ3J2iZ5QLJWL3QwSF&#10;CRmBfc6RFyVlWbFcLvn97x9SlbYlbqAm/7h//z5JTcrhvKOyluXVqiU1evPBm9y6fReE5Gq54sXV&#10;MoL2la5JXyxCCLLJBK01i8WCO7dvoZTmw48+ZLPZ8smjT9hsN9y5fQvZ8WNDiGupDx5bA1Pnszkh&#10;CJ49e8Z2u21jZGMM6sBY2Y/j/bWYcmiPPOSf98fWIZW8fjF0F3zbLXzvX7MPoO2+NqQy3Z23zTgd&#10;Ajx016EuCcfLithfJW48RLrRjy/HYstXsVdRHhyK4xufu4kruvv4HiAVPwJ86FMrDIHqRLs275Ef&#10;iObzoibLGcnbiB3xIoIWoFxH1YPf26pnt/fY/dmA46PKdIy75ej63bxvbDx2gQBDYPShPMk+qYQk&#10;puNCC1SN8aIfJXbrjvm+Kmh/Tx0i6BmKm4fGY6vYeo0kKuwpsTf+Qh98sT/fJDuiqqja3CWZc86S&#10;mKiyrGofz9dKyUprIKCNIcsypFJ4R1RpRqFEDSYP0VcPISCUisRCxO/AmBYUHomUIghaSoWu9yRV&#10;g3+LbUG+yXn29VNsWcV8WvP8zRjo7Jt9kpxmZIYQyDdrlhcX3Lt9C6M1hS/Y5huYgFY10ZkPNRDS&#10;x7g0+Ei0xY6UKwQoK4fRiiRLqdae2eyE09MN282KsgwNN9TefbZ9HeWu6zWubqMgMNqQmoT5bIHS&#10;NWmVEqRJ0pKjlmXJdrPFSIFzktK6eC3vI1B8gFzs2r/ldZ/Ce49gR+QVYznaPb973eb9SkYSqjGV&#10;zWFizEjQ5Guws7cBow3eObbbLV89fcovf11Slpb7918nTQ1aGZQXWBF9nVCPU+FBIWNM5B0aicLy&#10;8A8PqZaXTIzCVxUyU13t6Pi93pFIgZaCvKjwHlITSIMlEwqjIymXzXNcGUnEkmxCsCUzo7h1dkJR&#10;lay3W87PTpkvFsxPFsxO5qy3OevNNuaYbBXHk1CgFFXucMHjVKAKgstlzuXVmsl0ymIxwzoLxPyJ&#10;kZrUZGy3S9abgunJjZqAJ1Bah/U2EqfZON610SglUdIwTRMSGUhl4CTNOF/cYL6Y8ukXn3N5taQo&#10;cr75ve+SzU+ZzBaESlD6qN1eU0Tiav8thpyBREelZxcswYMLzXxQO1V3AnWq9xoiPmZ+PZK4ptTw&#10;6np9qcHw3sf2qckdpJBoKXHB1/GywGjNenXBBx9+xNVqxXy6QCsFoiYQ7hGVvFT5NoCWCS5YrHfY&#10;yrFcrblYLsmLAmcCH378iNV6yzfeeivmGLVG1yR6rgaHC2JMKoUgBMd6XRBcjFEFCk8k4dNGRzIG&#10;F8ehqMkthnwdpVSrLj4ErL3un4VI3tCQeQUQAbzz2HoOR0B+teOg6qQ0A904LZJtICJJXSRaiGNh&#10;vV7y8IMP2G63vPbaa9y8ecZkkiGVJATLer1ku1mzWq74/Xu/5fnjT/j23ZuY21PmE8Vbb93n7GRO&#10;ahRKw9Vqw8effMEfPnnMx08u+eCLZ+S2UYFnl6OR9T2G/Vx+49PEPNRQnF7v0fUZm1Y6+hzeR5I+&#10;Gff/GGOISL5Qf7c2KVmaMZ1MQZYg4jiOhAZyjzRgyK/vEtgc8hv7Zz/9/axPQDR0FtXPR/fzDP3f&#10;o0R7BPoTPEXh+fLJF8xOFtw4O2/Ji4WQEOL9+Zq5U4TQ0l5KKTAkBDwXF1d88OFH3L//On/2nXcA&#10;hVQaF0JLqClqUpMhP3VMkflVAMxj8fdYHmEsHhvLHQwBbPu+4Nh7+qRKY+TXh85PrxH5DZBA9c+K&#10;m7U1dAggpJQ1+eI42cKrxjpjcVL/ufs5kyGF+rGzprF+HwLGj+WOxmLJ7mv9HEr/PvdybXWerN/+&#10;/XPn7twf24OG+rJPRnfoDH/oWQ6dnR4iBOje89D+OXaef6j+YCh/Ojb3D83FfjsOEcqPndkPjYVD&#10;cXv/Wv150eRL+kQj/bVFHti/x/zmQ/mDIULD5ju739WvTejHnGPj8WhHO9rRjna0ox3taEc72tGO&#10;drR/7XYEwB/taEc72tGOdrSjHe1oRzvan2itunNTfF6rPB9iau++NlYk0j/c7Rbvy54iw9B3DB2U&#10;jx3U9++rfx/9Q/P+YXj3M0OvDT3jy1TWYL+4vvt6v6i4f7DcFED0AfJjRRiHQNl9BbGd0uOu6LsF&#10;Hkcttmvf2VfnGyrs7v8+9vdD6u5DBQuH2rn/mSE1kv49dJW1xpQAx5j3D/VD/z6vqTGERrs6tCDb&#10;awrr7AqWu8U6WkbgVyAWR3sfVV9icfz1+dhtu77K4n5xQw9cOdDGO6XffcW2Q2tDB8u+N65jHw0T&#10;PPjOvY4V6r2sOKw/p/r9PDYmm7WpAXR3gS9D42do/u8V1dRALtdZB2I7xjJ2bTSbouCjjz/hn37x&#10;C548eYo2GVIqTJqRpRmTLGvJBrrA/B2AZ9eOzX2nacpkMqG0jslkwnw24/zsjCdPnvD48WOm0ynT&#10;6ZTLqyUvXrxAa10r+IqWkKIBNk6n0xbQUFXVbizWQMhmbWsUgK21bDabVom3Ab9rHdXmjTG8sJar&#10;qyuWyyuyLO0oAQs2m037vMYY5vM5IXje+937BAQ//ZufsJhN0YD3Em+La/0pmn3FR1Bq6SpKC95Z&#10;CIGysgSRoU2CqJWeYVhVMUkShHPgK8qypMhziiJHa4mwCi9FBOMKIiC3Bu9KZbA+FvArIfBBYOZz&#10;Xv/m25yc3+TD93/PV58+oli+QFvQhcVXl0ghUULirMO7CmtLisqy3mzJi7IuJIzzxEU8elShNyk6&#10;SSmzGdPZnBuLBec3byKE5/NHH/H080ckJwa/3VBaSzZJmM4yEi0wRsXroUhMQshiUeKcgDGKbZHz&#10;4sULJmlKVVnKvGC7WUNwOOuofI71Fzx7fsHnnz/hzr27TLKMaZKwmGSkqeDmRPPX3/0Gssr58vkV&#10;IZlxdvsOd27dZDpJkSIWRloLzy6u+OTxEz769HNeXF2xQWETw9pC4Rz4hvhAIoXE1gpdsiV52YFq&#10;xpSIukVrh3yIbkFi9/NSyrbAO/gIQCyLgsuLC26d3kcJgZQ+qqQrFUHHgliwi6QqKwgeLVQcH94j&#10;Ih5zsDB1qJBv2OfZV7Ua81m6RYXOxnktEZSrLQ9/+x4fPfwDN05OeO3eXSZpymq55NEnn7BZb2vg&#10;h0CqnSol7NZ8KdWeb7fX/sAkNZzOp2RGYmRgmmqMktgiKglW1lJaVyskx/vOsqwHtrUoreti8aoF&#10;KhZFTvARyBOCIE0mGB3BqJV1rLclVQBlUqTzYF2tBh2YZRlaK7SSBB9ItCZJE7LJhIlRfP3kS777&#10;vT9jsZiTZillWVLV62JVVQRfl6G3gB3Z7gNRAc+TZRmEjCxJSWRUppNGYZ3l3ffeoyirFoxXVdWe&#10;4t7Y/jcETO0WIe7vs8PA+T5Qb9+/i+/bbrdMJhOm0ymTyYTVasXV1VVPObGjnGwUJjFMpzPSJNsr&#10;bO7Op+7e2+w1TeFrQ/jSvD9NU4wxez5es9cUed6StsRn2CnrRSCZbIGETTuAGvUHhgD5Y/t/Q/jT&#10;khp11d0H/JRu/3T76GUF9UPK2mNA1kPEQP3rd/3UgzEZ+yBT5xxKKSaTKUKKFnTtvW/9hcZnadQA&#10;23vwEXwWQuioUjaEGrtxrLXGVtVOvZYaAOGpfWB47f5dvvPtd5gvZjRAigjqUYggIlhEyIjFaV3e&#10;gA8dGGztnznvKcoSay3WOT795BO+/vrrjk+uQErOb95Ea82zr59RlGX0Na3DV5H0ZzGf88Mf/Ygs&#10;m/Lok0+jqqjWJHqBc1X7nI3flmUZWZbVKp6SxCTkMsc5wdXFktOTk6hoGSB4h6rBpoFAKKNyblna&#10;dhw0c6eyFScnJ5GAiNDZX/yA3/NqYIhDPvghZbdDsdEQedqhnMPYmB5TDhwr3B8CvIzlEw6R6hyy&#10;MAKyGWvPobzHWL7jZQCcMfK4ITKEPpi9uXS3b16leP2wguUBcj9CCwKPILcdeVB3D6MltBM1Zr4B&#10;GHMgNtxfV7qkcE3k7b1rtm+aRx4GuHOwzZu1cYxgaWhtjmO22TG6YyK0YK2huTHUjl3SkTFf7JDK&#10;YXev7pOZDL2/a83+PgTg2VeAj/5x82wtWLKO4VxlAYlSut0flFIROBxiXsz5GM9prWvyoVqhWShs&#10;ZSPQsPbvqrKqAaKRECQxBlHH+UopFJAmSe3DRXIRIQRVVeGci4Q/zkdyE/aJsrrg0DHgVnC+BY9f&#10;XDxns1qxOF1EMHZwcS9sobhxLXYu5ueiCnU/HyURImaSyqoiL0smWcrZySnb1QWXF57NNkclpvVB&#10;9nyOzn9CSBJt4l6E4Pz8jDv37kZgfVmyWl2SKBNjUOcwSrWA9zzPcT7eq5CiBaOP5poH1q/umtIQ&#10;R0SfcEeK05BcXFvnfUDI/ZzinqJ2D1Qm6pxZCJLgaxLHEP82zSY4KorS8fT5Fb96932KquLBN+5z&#10;Y54glUAGIhA67IDLeBnJ9aoKbSTFOuf5F18yTRKkh/pJqADf5Fx9zIMZKUmUYr1ySAmJVhgBmZGk&#10;JvpMRRFjjUgspZHCM5ukEDxfPXsecyUnJ9y9d4+T01MCsNmua+K+LXmxpSzLVs1ceEHlKqRRFIVl&#10;ucnxCKazaSQaKrcRQI1AaI3Ly9b/V0q2BBBFleO8x4eYg1QqRBA4AYLHKEVqFLPphFs3z/jOt76J&#10;1JJnz57wbLvi4mvPe7bim9/9M4xJmUymhMpSNaDIsPMRQZBojdaqJW5riN2cC61v3yWHapTFr+1R&#10;QeBrcs7QITy0ISrZBwJV4bDOobRCikCkMXOIENAm9t9XX33Ne79/H6VVqzCstALG99VDuVNn41zU&#10;EpzzbLZbnr+44PFXT9DK8OjTz3n9zQekaQYiIJBR/T1LCcHHNc+6FlTs8SSp4dmLF6zWG8rColSM&#10;3ds1XAqCF9fW9yH/q1m/G5+1C1Dci0fYkb2G4GsSkkhK6b2jqmI+rflckkRCO++ut1vPc9mRqvjY&#10;P89fPKMqS5bLJfdeu8f5+U0mk5TV1QtePHtKkZdcPn/KXFn+5//+x/zdD7/H3CiEzwlUiGDJTFzP&#10;Lq7WfPvegu+/fY//9T/9I19++RVSKcpQE/QIUT9TaH2Uhoyz6590c999v6HN18oO0De0X9ASEWit&#10;2+9ERELq+XwWCSvj4oNS9fmAGybiGcp59RWwx/zIvi8nu3uw9y/1qZMk2Tvv6+fc9vyRNh6P8zp4&#10;y2Z1xaNHjzAm5ezmGflms/Ph6vOT5uxqd/2YW7euQgrJsxfPef/hQx68cZ/FfFbnhlVNXBDaPfeP&#10;UcQ+tLf1z1m68fUYGHhobxyLQcbOmYbOOMfOIps+GCMwHsuXHjpXHDtLbdbimBOwrW8gZdf/Fp34&#10;/3rudYi8u9uufQK1PslUc/9dMtChXNlQTPWyc+2hfHI/n3Moju7neBsge/ce++8ditn6JG+m9l2H&#10;7mMM0HxI9bs58+n26dhaM5TjOpRb719riDC7T3A3NB7G5sahWGUotj5YJzESf4+Nz36O7tAacohU&#10;YmjNHCLCf9n55Fi/jLXLoXqLsXHVJUPr1i68qpjAEQh/tKMd7WhHO9rRjna0ox3taEc7WrQjAP5o&#10;Rzva0Y52tKMd7WhHO9rR/iutr7LVfe2PUeAeK+5oCia6YM6ha/dfG1N6b147dOD7Koe8Q0Uehwrw&#10;+8UVQ4XOXeW07nvHiqG7RRj9IodD93DoGRsbUm6XYqdIUsuv1aoxO1XwMcb+oX7oFsJ172kIiHVI&#10;DWOoaKSv9ncIHD1WyNAHhHeVBpv77Bb0jBVS9PvjkHrAwB3WQPjhAqmm9Ll7n93nUapWqQ4ga3W4&#10;bvFd91mEEHhr2+uJGhTciCL1VS/6990nOBhTwxizl60XQ0qjDLS96CmrHVKdeNm87yvb9F/rz5dD&#10;BCBDRSB7166LdpVWVNaSZGks+Pee9bbg4Qfv8fCDD3n02adY55kvTpnPT2sFY0+SJKRpitaaPM/3&#10;iuub32Pf715vClPnszkgmEynKCX56NEjXrx4HgFWSlEURQsWlFJGAGf9HMaYFjw1nU6x1rJarVqg&#10;YfMerXX7ueb+8hqE2ADxsyyL88o5qrJkPpsxmWQsFjO22+1e8ZjWEUgnpaSsAWVlWRIQnJze5Hfv&#10;P0QKwb/9u59F0HangK9pj0aBsKo/nxcFK7dBGhkB5cGzKUrEZI5SBhAkxuD8PmBYa42vgRFSQLHx&#10;bFarttgVB0VZUeEJJgIU4r1EVXChagBDDQp1UiIdKG2YnNzguz/4K+699gaPH33IV599BJVn63Nw&#10;DhkiCYazjqoqqZzAWrBoUBJPVKhNZgtunN/i9QffYH5yysnpGSc3zphMpqRJSpoYvCv54rNP+eV/&#10;+TmfPvwd+ECVb/j6xQVPnz9FBotSoJVGqgQhNEJp0jRjMp9hEkPlLelkQjqZ8vbrr+Ot5aOPP2L5&#10;4hkCgZIaYxKyyYwbN85YL5d4WyGnU1Kj4zhIEr7x+j2++cZt0AkimZBNp+gkiQpsXuCtxznBtrRc&#10;rbY8X674w6NP+fkvf83vP/kMZz0IKJ2PxB81WLZRAW3Ai4289xCIrL+edte5vjpS1w1qijgbcEYD&#10;kuoqWCsdVdK00biqqAHaOwAHArwAaz3rzRrvqwhKdL5d+/t7Y3//G1tXuwqizZ4+tnd3gVFRZR0q&#10;W2GkRgRq8oWCZ9uvefrkqxqLE4EmWht0kuJs2Ra6D+17DQC2u75GFWdFliYkWpEogREBJTwixPdW&#10;ZRVVBZ3HE7BV2ZJhNOsNPmBSTaI1CDB1O0sh2GzX2MohhUZJFdeyNMHairKyrLY5m8ISZFNCHel+&#10;TJKQpRlKxrmnVVTdNFKRGc0k0Zws5ty7d4fJbIoLDhdcSwzSBbv194q4TjtCFcG6EBBKkE4yvLPc&#10;UXf48Y9/hBCB3/z6XXLrWv9raG8eGq9jvveQolILMmtAF7V69944q0FdoVYytM4hvMeuVuR5zmQy&#10;YTKdUpQlRVG0n5edMZelKUmaYEw8rimKYg+Y2zxft0h+d18BHxzORzCxNjU4S+4Kopti4YaIpSzL&#10;nmJ0bDut9TX13EMKpc38a4D2DRHOENB255fst7/vxSRDfvLQHN69L7yy2vTLQL2vYkOAhj45ws5H&#10;3fmMVVXhnWvBYFoqnLWURYkUAl0XYjdjKtRqhkKAUAeU4WtLEsMkm7BZr6Ov0VWNDiClZj5b8Pbb&#10;b7M4mSFEAxR0Lch9p87rcT6O50YNXevd92md4FygrErW2w1I+PrpVzz84IO4r8talVRKhNac3zyn&#10;qiqeP3+O1DqS7RQFp6enhBC4/+AB3/3Ot6mc559/+UvybSTnmEwnpMkCIWK7K61bcqmyKFmv10wm&#10;GfP5BOtLllcV3nvW6y2LxYI0TWu/PtS+ooMgUFKxXq8pyxJrHWmaxfllLTdu3Gj9k9jeEYjUnW9D&#10;cdnQz+74ehn4vXu9Bjja39uawvr+dQ/Nz/7+1h2j3ZiiC9ztx8t90GVzzbGi/d2a8acrwL+quuGY&#10;qvirAnVepbD/UD8PKXcOfWaIBKT/Hft5hKE2YTB2FQfiRjFA0jH0fKFHItf0b598cUjp8LpS/M63&#10;2h8DO8Dy0F59iPyg30beR5BcA6aMe2TYU5N/mSpp9xmaudVXaB2K7YfGxsvAM2PEDQ24qZ9P6Y6p&#10;/j3sjZNmjapzUdoYlNaEmjjFWdfu63lR4glUVRnjm8pSVeW1eK67TlhrEVJEAqI63mxIqMq8aD/T&#10;9GEDQh7qzyHQ2pAfKKWAIHHesl6v+fzxZ3xr+i2CiGs3IZJQRSAvLfjrmu8nRE2qFn00HwLWVsyn&#10;GZlJSBTk2yvKomS5XKEm2V57d9dIa5v+kiACSWK4c/sWP/vZT/nO977Har3iH//x52w2V3gRkFpT&#10;WkuQksl0inUOnSSI9Tb6AiH67GP7xti61W3XodxTMw+ECDjHXv5OSdmkL/dim65v2QVQaa1rIN7u&#10;76rOP8TEnEBIxXqTR2Kz937Ppiz582+/w3Qy7YCd4zgMviYk8pAoRaIkLy6XJAFIEoT15O3cbQDb&#10;Dm8tWkuMVLiqwlmLNppplpIag9GGylq22w22rKicr8nw1syMYPb6LSrvKIoCYwy3b93i5GSBlJL1&#10;as16s+Hy8oKnT78mz7dst1vyvCTVKchIGCekZLXZsC1ytDFMZ9NahRmk0oQgqKzn2cUVSI3Wteq9&#10;gG1esM0jAD6EZt1ugHsS5yuCt0zSlJtnN7h16ybz+YRb52e8ePYaX3/+GcvLCwrreLco+fafOR58&#10;6x0m0wxReirrdmuIgCTJSLMUpWoiDb+/RvXXRufiGiIG/NomZm9jojqeqJyLfRNifOidp6xcnVcC&#10;EkFWxyJFWfL548c8fvwFxiQ1eUutWqvENWBm32fpA2NDCLVyeYzRbOW4vFjy4UcfIwXMpwtOz26y&#10;OLmBSZL2vUZp0iyrc0YWFSIpgxOwKjYstyuW2y1XyxWJMp28xPU1v39OMLTvD4GehxWFu+RiMq7n&#10;LsaSVWkjkVTtyIcASkg8fni/qV3ULsGYlBLpA7YseVE85+ryki8ff85iMUMnEuEt2IoH927zt3/2&#10;Lf7mL77FG3cWnKYw0YJi66iqNd7nBDSutBRXF2Qm4bWzlH//sx9ytS759Qef421gW1QEqdHKtAQK&#10;YuCsqAu4lTXgOsYhO9XxBvweQcgKqSRKS0KdnW9IOiKhoEDI2ADTaUaWpTXzZbOGxzWImqS2nyvq&#10;7sH9vf9lvknfL+v6UC8DlhZFMUjMtr8n7hOyCASuJhfwPrBZr3j27CnnN892+ebOmUdLkCCaNtoR&#10;1gjiOvj+++/z4I37/OivfoiWNcGAszXBUmjJNIf68ZBfeYgYdyyGGcvbvaodIupu1rOx7x0DqQ9d&#10;vxQfiq0AACAASURBVA/A7o/tJv/SEHR3X+8TLjV5QCFUbP/mOn4Hhh/za8dipb6/0CcpHcvzjpFI&#10;DZ3r9PM0Y6rvh3Ivh+KvPeLIAb/y0NlVfyz2AfDd5+q3y1Bs3iUyeRl53ND5e5+ooE/iPgSa31vH&#10;O+PlELn9y+KWQ/HzWP78VesaDvmxY+vbWJw0tr4OnZOP5ZWHCPvGxlg3f9eeYYzEoUM5miFS+rG2&#10;eJWxMlZHMJQbPdrRjna0ox3taEc72tGOdrSjHe1fqx0B8Ec72tGOdrSjHe1oRzva0Y72/4G9alFF&#10;97Uh66tIwHXFhEPM+0PfO6ZCfogpfkgBvv/9Y6D2l7GnDx3kHlJLO3R4PVaMNtYm/euNgfjb5/au&#10;LUJp39NTm+/e86FD/kOqE93i4CF1yUNq8kPX6SsH9gtb+kXvY+3UP9hvimEPtW1zv93v7Y+VsUKj&#10;UCtmNeqw3l8vpIrKwnVRckcZsau+0+/P7vPvve4cwbtakUbW370D2O9U4/1oUWP3vuQ1cOg4MHPs&#10;926794uUXqZ0MqbOOFa01gecDRVddK1VFhpRXD40h4fmWIBWxTjJUqQyrFYrvvjyK/7xH/+ZJ0+e&#10;oLRBypRpqplOZrga1KeVYjrJmE0nGKNbleHu2rA/3hVpOmkV68qyigo81lLklsurK6TSmCRpgexS&#10;SiaTSVvoXxSx8D9JErIsY7VasV6vUUq1KvGuLhDuFzw1ak5lWUZyEx2/q1GD9bWCXpomZJOMEDza&#10;GJy1bLdFvKYURNBiVASqSov3oLQmm09JkoSHH3yA1oqf/uQnpElCWeXXFIqagmbvA8V2C9Wa7GRC&#10;CA4voCwr5ESA3M0v63xbzNedx9ZaDIF8u2V5tcSWlnyTI7MpeVHglSJ4Q5ZliAC2smipiUCzgBex&#10;QFPYCDHTKqCEQqZTbt1/wK0791i+820ef/oxl8++RDhHlW9Zr9ds8pKyChAkJsnQacpkHkHvb7z5&#10;Jm9+8y3S6YQkyRBSgVQEIakqS2E9eWkRQjK//Ro/+Ju/o7SCJw9/S6IStqsrXJUjg4BauVrLWmnQ&#10;V1it2G5WWGeikrMyyOB49uQJPjhOTybcmL+Gsw4pNUpp0mSCUoZbN085Oz1hkk3iOJ7OMIlGEEhN&#10;LLoPQlBUFcVyg/MO56AsKkSQaJNxI9OcTs+5f3PBX3zzPu9+8DH/9O7vefejT3iyslQofHAEPATR&#10;qk8LJAg/6LuM7fdD87dV6VK6/VtXeTqEgAO6+mRVGeen74zHBhwghKhZDaDyjqqyEUSNw9tGETmC&#10;W/bWpbpqeug+X9X6e1WzJrbroJKooNr2MEmClArno+adryoicUtNmNOo2VOreDJcJNudk9Za8AEh&#10;QUuJCB5bWrwWiCAxylAVeVSRFBKdJGyLnMJWiBCQveJKLRUiRMIe61wLjLLWUliLEoJJliCNwbpI&#10;+rLNS8oqrinUfSOEwGjVKoLiXATAywhomWYpWWK4efOMn/30J5yeniIElFVJWZVUZbmnat0HQzUk&#10;HtL7CG7ysWzeBxcVqhUkqeH2+U1+8tc/AuDd371PUXmqyreFqWMFoWM+ym78qoMKXo0a77W9bg98&#10;sF/4XFUVRVmijcHWxebdIthmnmSTjCQxGJNgK9eCXYuiwHtPmqbts3VB6s37Qg06ViqSqTTrcXOv&#10;s9kM51xb8N4QsXTVb4f88jGyoH2/YFco2gVpD/keO5KLTht29mg5oGLV91v3QDCyAcEMxyVjscCh&#10;YthXVVcaA8U2+38QtAQjTbtrrVsyECEjaEg3bdesg80YIc63hrik8bkan6Lxc5txlJhkb4zFVXd3&#10;r1orvve973H/jTfRSYYLUaHRhwYjElqVViHDHkFBo1AZQXQGF2CTF+TFBqlgu8n59a9/hXVlBEqI&#10;muwlSdBpJPbZbDYReOkcZVGSb7fM53Ourpb85V/9CCkl//zzf+DTTx6xWJwwzRJef/0ebz14wM2b&#10;NzDG8OLFCx4+fEhR5KxWJRcXL1hvNPP5lLt3zsnzLc56tnlOXlYYbaIP5x3Ubd4QYzXF5t7HuGC7&#10;zaPfoc1evNAdS931pRsvqV4sOAaAfVmx9BD5TB+wvhvXDZlEaOdTsw12yWjGCNnG8hL9GLr/7+69&#10;HIpt41i1f3QOpfEtx+L3VynKPxRTDZFwja0BXZ9g7PpDBHNjSvWvSkq2A2v0rzkO2B8iD9Q9UPBQ&#10;Ow2t030ChGa+DK178bUmWt7tldGJu/56896h2xrLmwz1qVISEIPA8SFVwEPPN5ZL6uYRhhRAD7Xh&#10;y3JWQ/O+P26qqhq83+6YDLXqbfO3bDJBKYX1NVhc9PJxQeCsx1YOWwOxETuF7qqqWhB8e++VQCem&#10;JTHy1lHlxTWF0L7KabM/DSkxDgE4uvkSSQTmVlXJk6++ZDqd8Pqbb7Z+vncO5H6f9knvZAhgTPzZ&#10;3h9MsgmJ1mzXkbhuPp9zcXFFURR7YP62DUIk6TNak9VERTdu3OCnP/0xP/vZ36CNIb1Q3L51zief&#10;fEJZbtEyads6klRIpBRMJhPSNGWz3eKDv5Z3G5oDr/Ja4xs0pJzee1xwe7mH0Fubdoqz/lrfeO9j&#10;nqNmgRTt5wHvEI36vPUEJOttybZ8TuUdrrK88823uHl+jhQCJSRCChwO63LwHiVAOsd2ecE8MWwF&#10;2FCxqSpEkqK1oqhsPfcERgi0hFW+heBJtSZLErSMxGSbzZa8KDFa4qiJ77Th5tmCu3fucPniOZs8&#10;52RxwnwxxxhDUeSUFWy2Gz799BGXVy+QQmIrixK7/LtSim2Rc3W1oqwqbp6dMckylBLYFmQquFyu&#10;ubha44REKE2QgrIqycucyrm6v2lj37KqSJTAeUdiFDcWC26f3eS11+7x4M3XWcwmvPnaXd5PU7z3&#10;XG7WbKzj0aOPWJzf5PT8Nkma4EPAewsioKVgkqWkqSHySEhUCNgQahIz8MT5UI+C2scbzk9b69pc&#10;VjNWnHO4QEu2EOqx570nMQlZGomKtI7g5OVqw8M//IHNes1sOmOXCgi7mP/A3t0nOW0UwoWoldWD&#10;IN/mfPrJZ1Sl5VvfeofZdIEpSlAKLQQueKpQUqxjzDufzrhxcop3nlW+AZvz2eMv+eiTTxBCkmYp&#10;Qo4T246t5UNEOF2SkzFyoa5/5VwNwnMSpXTHJyQqmEs/cq7TIfWr41VZq4Yj6hwLEJxls1mR5ysm&#10;ieJsMeP2YsL/9N/+lB//+TuY8pLt0y+wWQIBtuslUlgkBZNJynSyYGsdOhRkkwVv37/D//If/h36&#10;f/u/ee/DRzzPHdvKY6sKoRSBhrBgKJ8cY5P4Nz+YL+76VFIKAh7rLEpNYvu5gFGmVnrfxaJpmiDF&#10;bp3r5vsZ2H/6xAZD/n6XlKbrp/b7o7sf9kl5hvyO7tnFkH/RElWFZs7UuTalqCqHLQs2yys26zVp&#10;lrVkdEgVCdXqfEoQTVgaEEoiggTvqSrH1XLNL3/1ax48eMDt85vxcwfOzg4Ryo3FDP3X+vvZIaD0&#10;WAw/lpccGj9t3pthkvAhIoIxsGmf/Kj7/q4v0icyHwJ+932u5jv7+/OQ7zqmfN0fV11Cnz4p8aGY&#10;pj9uu7Hxq55Jvcyn75MgDvXL0Bn5WEw+Fm91iZL6CupD9z52htUnkxvyY8f6qf993TbtEmf027D/&#10;XS8jaxtruy7Ieyx+HgLfj53jjdUEDPn9Y+e9Y318KFb+Y8fetfaTss0/dn2LZm0fI/ceyxMPva+/&#10;xh3KQR8iWennPf8UUpCjHe1oRzva0Y52tKMd7WhHO9rR/v9qRwD80Y52tKMd7WhHO9rRjna0o/1X&#10;mGgONakLUHuH9mOgjUMK8a8KXD/ELD5kQ4fxr1KELV+iHNYt9LG1AvCYOvRYG/S/42Vg/G4b7B0Y&#10;c51J/xAIfqy4n6aArC4uihiWRgf8sILk2LP21bP74J6hcTGkuDDUd/sqbMP9eIhtf6zIY6iv+wVZ&#10;LSC2A7Qau/cxlZyxe4FaKSqIWjFpALgQdjI3AlpF1aFiq2vt03wn4OvCTikiqORae0MsJO0Dp2pl&#10;rPaedh/aU6XdV27ZvWcfWidadcn49bWyqw+04j87VEur5vIyFcgh9Y9D7d9VKenO0f58GirkHBpf&#10;14twGqCgbMkFZKPgV4/nyns++/QjfvOb3/Lxx59TFI7FYsFsNqWyFb5VI4vjT9egc6MNSqrYXyoq&#10;ncV2iv1h6gKzk9NTlFRYZ6mcBSEoirK9z9OTU0xd7L/dbHDWMplOMPW1lFJMZ1Oqstpbo51zJEnC&#10;rfObnJyeslquuFoua+V3SJIU7x2z6ZRtnnP//n3u3r3LB3/4A0GA1Apvo1JyVJJfMz+ZRxUqKZnO&#10;ZhiTslqvcd5SlBXel7WStsGHCucd1paYJOHG2U1++S//wnw+4yd//W/QKKqyBvSLWs2vKhEItFZs&#10;Q6AoS6xNMEZSlBbnHRJfq97JCJjwvp2Prcp7XVw9mWRs8y2b7Ra72eIcBCTeBZCxyG86mSJk/f3W&#10;EYSvx8VuVsoajOFqdUltEqTW3Jy8yc27r1Hma9bLJcsXF1w8f14D/AzzxYLFYsHpjRvcvnMbnSb4&#10;AA4oKstVXuJ8iVQS6+L8Miap57EnuICenXDnG2/xxeef4bcrZCaQMgWXI3FIFfBCYIxmsVhw684t&#10;Ts9OWJzMSZO0npe1QqGA4CvAY4xhNl+QmIwkSQheQnAI4RFIkqQGrtQgxnXukcLHvtkWlNZRlBXO&#10;uqgmrzTOb3E+YLQBATemCX/7g+/ynW+8wd//y3v8X79+j4dPnrK1ESwtlar7FITSSKnwztIFJLWF&#10;lkLu1iDZKLmHdp42Y363x4U9BcemQDeqEcafoVYX3my3rNYbqsqSatnOW+9dPcdqggZrsS62XwSM&#10;1nttaBTF2JGjEPbU3XfrjRj0q+L9qk4hp6zHwW6dav7WrInO+khKUBf9Bx+wrmznQLMHSSHr60Ug&#10;qxQSH9zB/b4pwmv8ywi2SdFKYgAtIDMaV1VxHiOQWqMEhLLAB9BSIxBUNioda23QSiIlGK0oiyIq&#10;NdZjzHqPF55J3X/WWfK84Gq1YpsXCJOClARb1irxEdwrEAitUSH6S1LEQv3zmzf5Nz/6EfffuE86&#10;SdiUVQv4Dd39st3Odiqm3tmo1hxcBOTWJAfBWmRwCBEL5b0VnMzn/PD73wcv+MUvf42Sqi0UHgIk&#10;jvk/3T2qC05vCpahUUcMiFaRqwNi6RarNn5R7RNFdUNZg0M8xigmk4yqrAhElWdRK5oGH4vyq1C2&#10;1y4bxXi/A/fTmXu7wnhRzwPfgtzbQmt8OzdbEIt1LWClmbN7KuV1Gxpj2tf2FeXredr6gdR7XNgj&#10;0Nm17c7jataCBvjSIKtk68ddL5rdmy+9eCbseXPNeNpXtB7yo5vP7O4lDIIR93alkSL8Zl0U9bOb&#10;xOzmvtqNE6U0IUDZtJWIKoZCCHytpGk6Ct9dIEd7/00Bdd3uSqu2zTabTXxm76P6u4vK5T4EtE65&#10;d+91vvHWW8znC7TWbDdbCOxUAjs+bAii9oVjI8saoB98gFpJcbvN8SJgjOKDDx7y4vmzSGCUJtT6&#10;71hrSdPAZrWM9+2i+nC+zXHWcfnikvtv3keJwP/5n/8PfvGLf4KgKIst927f5sGDB9y8ecZr925T&#10;2opnL54ymU+YL2ZIKXj24hLnHc8vXnD39i3u3rnDo0efUhQll5dXTNKUNE1xzuIriw+uJkcSrSKk&#10;MZHoqCiKFuQvpYxrkaj3waAIoVNc731sC8HoetMvGL9OBCEGi+u7xen94vHhovHumIwAT6WuE4H0&#10;8wD9eTqkyLivuO33QBl9Rbphv/+PVyjrE5UN/X0MYN6NWV7le4ZANF3F5H7+5VVzI2Mgru5nm7Vx&#10;6FkaH6bfVzsQfK2SzfU1Le4HDbFDQMrrioYNcUm3rRsATh8ccUjpbkxl8BCBwtC4HSKKG+rD/b/t&#10;nr+7FzbAhSFVyqEcRXfMNdfu/r0P/O+CZoaAHkM/h2Lkbrt2QeJ9kMxujI7nFoXcqbZPskjU5irf&#10;uUYHBKVUXP+URGGgKBDNmhdcO/D6c6IsS6xzSGrCujrvNwTM6OYQxnJxg4Du3Qs1YZTH2wpbwldP&#10;vuTs/JzFySmSnUp4d78EWlLE7txu1ivvPcrEuLPISyrrSLMJi8UJs/mS1fKKEAJJkuz1cdwPY55B&#10;SMF8PuNHP/wBP/vZ33Ljxg222xVZqrlz5zbZZMLF5VO0tJGsiIC3to0rWvIsY3AdP+pVQPCHcj1l&#10;WVJVFcaYOgDaJzNiYDUe8mm6/mXrG/qApya9k/WTBI+SEt+QRhJzMsvVht9/+BFV5fj2O3Dn1jla&#10;xb4MwWJthQxg0pQvP/uM5cUzZpMUFzxZgFIpCrHLDQUsWmlSqRDeY6sCKWCSpWQ6KuWWRcE232Kd&#10;hyApKwshoAWcn56iEFxdLdHacHp6yvnNc5SUWOewRcl6vY7kPCFgbRVJB5VBykiwKDRcLiu2m5w0&#10;mzCbTVBa4pxlu82ZTWf4AM8vl6zzEpFkJHXfl7bCBY/QilBFAHJV58udCzUBhWA2mXC6OOHW+S1u&#10;3Trn7OwGiYRJarhxukAozeriiq21FGXJZrtl5ioSk5I05BR5gc5SssygVJyLtiFF6JKK7o2j0M1M&#10;tn3fxKPW+lrp3VNZi61iXqhRgnbOxXyeiDmJJE1J0wwlA0pFMrjnL57y4aOP9wgYumDUZr8dy2l3&#10;15N2HPs6z+ojaVEIgeXVkjSb8vnjLzm/aSlKS7bZYhKDMhJkwCQJiTaEzZptviUxCUHAxx99zM//&#10;/u+5eHbBLMtQUiIUBwlt+3FKd61rfu8SRY6p9op6PStL2+ZU+rmHvfxr3Zddv23XZtf3HoFABhCq&#10;JuuzNpLXac3UGN66e86//eu/4Advv44qr3jx5DNssSKbzxBKcnHxFCNBK1BSMZlIEAprHXjL+ckJ&#10;CM1/+O9+wmyW8psPP+PRl1dIATb4PeKeMV9iaK9o16OauNQ5hzYGpRXWVSgla8IxhdEaH0Qdh8lI&#10;OCJUTXoV9wZrLUrqNt4c2pO7fl/XD++O0S5AUnditiHw7dB+PkRiPKSm3R8zzeAXMdsV57HzSKmw&#10;znF5ecHl5QtuJ3dGiAb398XYLr7e8wVVZfn08Zf84aNHnCwWGKXQysTcjLedeP7VfPju2VffJxuK&#10;cV7luv38wBjQt0++3Pdph+Kq7t+bfv1jFauH1i8p5TWA+1A8OHbuNhSPDfncYyDaIZX6oTO3/vzs&#10;kwf333udlG14vRs6G++D/ftx55ivc20v6F37kO/dve9+bDykFj703H2gftdf6saFh2LQ7v00JMv9&#10;uHqM/GUojh87/x0CpPfbagi0fWjejeVPD83JQwrq/fYcI0A4WI8xQq4+VjswVofQPXseIokYIlUd&#10;u98hAYN+HqZfC/Cyc/yXrUVHO9rRjna0ox3taEc72tGOdrSj/Wu1IwD+aEc72tGOdrSjHe1oRzva&#10;0f5EE11A6CsUtx46iG9s7JB3rCC9+fzQ4XPztyHW+aHvHiog6P576Jr9+zvENj/2TEOvjz1j/173&#10;iivq4r7+dYYUtPf68VrbBRAR5Bpq5UYZhsHh7fezU7EdAzmMfd/LigkaawrigMFCljFl8L5q+FD7&#10;jwHfhwqE9gs6rheO9JULXgbeOKSe1gCLAqKptr0OeOA6OKmvsnOt0I6dLl39hpgkURHsM3TvzZ1E&#10;wEFvrof96/TnWrdYpwviCv21oQYYNYWCDXikUeAM9X375rtq0OBY4VffusVfQ8Up3eL/oQLNQ/N4&#10;qMB/SG0v1OD+CKwVHbWeqETtfODrr57y/sMPePd3v8NajzYZmYyq8GUNKpxOJ1gb1YkjcUFUwrTW&#10;Ya1DyAjGbFSufF3oVzXKqUAQ4HxUVvfeU213iu6TyYTKO4qioLIO5zynaUY6iUqmStUSOjWA0TnX&#10;ghmNMcymU4ySnJ6eYBLD1dUyKjXrWEA/n89ZrVZIKUmShAcP3mS5XsdCKBuLgXWtUONdIMumCKGY&#10;z2atIuBqtaIsLd57sizDmATvA9aWeGfZFAXT6RSlU3773u947fV7vPnGXVwVVchFUG0xsjYaJwVB&#10;ROBsCIFgA8FahPAgbC0wGEGaWio8AVfVRdAQFdnSqJzaKA9JqUEabKMe6QWZSUGqOKaFoLAV2qga&#10;JFsDu0U9vtsiNXDBUTkXQbhJVDfLTm9w+403EQGM1mglCUJFkKUUbKyj2hQ1MBak0kiV4ION40TI&#10;uqi7xBiNdwFP4IunT/ndo08wt+5Qrab4qyVSbTAhA1+gVFRnzxLDdDrhZDHndLHg5tk50+kcVFRk&#10;9A6UEOArQg0eSNIUo2NfVZWlsh6QSKmxUuJCoGgUFitLVZVsthvWmw1aJxAkShmMMXjhIyBFSqSX&#10;OB9V3qQMnJ9k/Lu/+SFnNxb87//ll/zqD4/ZBk9ZVghJC8YWUgMSIfb9DMFOqbkBXNEClrmmtNMU&#10;Pe6Wod56TyQziMrUFVVZsd5s8T6qK4a9NSUqgAfvsVWJ8w5PBJ7LIHGuiGBNqcD1968wonQrBvaY&#10;BoimWiKH+LwdIoZakbmrBErYEbD4WtU97g0doJSQHZKk+CyCl+/DoS70RkCaJKRaoZVABcE0TZFC&#10;4L3DOo9UCqkikUejbCm1IUhN8B7nPalUSCVrchePkgIfJFJpkiSjdAXO+7rNY0ettwXLTY4NoKXA&#10;E0kYUqVJM0OSZgg0yhiUlOT5mtl0zu3bd/jzv/wBd19/jXQ2YVvmVA6Ch/VqRVEUZJMUJRQiiD2C&#10;gBAiSEjicd42Gx0iCJSAxGhC8FHlHoFRhrPFKd//3vfYXK15/+OP8TQkC6EF+LWKcQNA075KVnff&#10;7irGKaXjHNM1yQMROLunDhQ/1PoCUsT1VCiB0hqNJE01xihyKeLeplRNHGDAx7W+LPJ6z4l7mQ++&#10;7vNYaD9UNN7M1wb8XlUVSZJEko3gsT6SqlRlFQkbKouzrgUR7gF7O2pkUkrKsux8dwPg8i2RQcf1&#10;uaae1wDH+j5f7Jcd6GbnFTXt7q+BDXb+1g68o9oC9X1wfXfaD/pzog8c7fowbt+fpvEzRUvY01cD&#10;R8SYUKqaFMR7dE3qITtFzQ1JQZfQoFss7vyONIEAsu2XqKDaADyt6JBESdkCzdt9V4j4egxOSJKE&#10;6eyUt99+m9l8Wq/BDYhpN37jM6qoERoasgHqvqhJPWqyhbKssLZEKMnnnz3mvffeaxd6JXQksABm&#10;swlZaijLHOc8ZVHVJCgBITXOVsznU7SCJ198ji0t8/kEKQRPnnyJD4FvPHiDbb7iarNinefce+M+&#10;i+kMW1R88umnfPjxR/gg+PzLr7l9fos33niDx198yXJ5ycliRmJO4jqgFXgBPs6TqC5sWxCltQ6l&#10;FUmS1KQcoW1PpKzJuGpfWYhITCXHCZ+GYuuxOLAf83bjmKH4LXRI2Zp9t6ti5v11gPcYcGIs7hx6&#10;hm6M1wcx9HMIrwpEH7JuXNm/Rv95xtr1kPrg0P32cwdjcc7Y3wdj2AGVz6FrDuaZamDpfh6IazF4&#10;Pw8UrynRugYRC66pmUbw1vV8ySGFwSFQRvP5PoBleG0dJ9nrg2LGwPTd93bJTnZ9ziDwZix/0wfA&#10;Dz1jn9ixTwrRJ484NKaH9qIh1dBXiePb+6l9nsq5FsgemRypCUvAVZbNdotJE5TREaia1KROZfQX&#10;pJajwB9R77Na6AgK9dDcnvd2UNG9D4Qfykf2QWqi40N129XZis1mxVdff81kOidJdNydvY9xXb2X&#10;9sFu/bU0to0kLy0qeNJsEn2y3HJycoMi31KWZXvvTZtLGf0f7x3TyYx33vkWP/nJj7l584w8z/He&#10;oZXk7MYN5vMTfHgWgcd1/q4LapU1QZbWGuPNfmwxkg8dyuMNkTM0ILvKWrRWKKn2fbNaDbgbpw8B&#10;7K7HJezFd0KAkvGnFxEYa23096x1PL9cUZYfUlYV4nvf5vatMypbUNmK4ASz2ZwXz57z3nvvcedk&#10;jjaa1FqcVJQuYIOIwHopEEGiAqRGU2032MoynU2ZpBlZlkQCsDo3VFqHDzEOkAgyYzhbLKjKiiIv&#10;yLKUk5NTTk9PW+KhsoykT0li0FqTVzneVvgQSJKsHmeBIi8QIZAlCZMkRQD5Nm/Jzi4ul1wt1wSp&#10;MDolBEFZxWemjleFC3hb7vxPEWNfJSWz6YzT2SmL2YI0jSQWWgSkUpyenpJXcX3Mq5JNUfLsxXOy&#10;+YwTZTAmw1YVUoqYG0kTopq2b4m5Qmd97YPpmnhH1mOgIcKyNrZP8968LGuCAJBIfB0jKyEwJom5&#10;qCRBKoEkIESgtCVffv2Ex1983omPqUGmikSb9vua9aILImuIzfb296YFWz+8JsJzgcuLJUo+haCQ&#10;MkFrQ5amKGqiPRdVsG3wda7G8sFHH/Cf/uN/5KuvnpGZDK0UAU/wh/OeY/NlaF/trt9DhKLe7/Iq&#10;zTO7HoHp2Brav94hULWSkQhRm0jA+NqtG/wP/81P+P5bd9HVBc8vnrG8/BqjFOVFiZokCCWi764T&#10;Tk5uIUJgvdqQJBN8MFQucPP8jG+bjGQ2Zev+H67WJc8vc7RWoBTOh1HV77H2bXLjohPfOedIUolJ&#10;Yr7RKI0xCYlOIIhIeOmgqhx5XmBLj0rSZsDU66C8RuDaJ77p+7LdPHl/Lx8Db3b7t0t0M+R/DAPW&#10;w4Df25wBNCS8NeEkMX/w5IsvWMznJGlWt0VH7Tx4vN/ty9bt2iLUMVtRVfzLr37D7fNbvP3gG3Gf&#10;DwHnmr0jDJK29J+j7+sOKYcP+U7jpHUvB4EO+dd9le++avgYGeXQ+dSQTzrkR3bP7A5dcyi+GwO0&#10;j50r9q8/dmbb921fdp4z5rMOzZWhPObL/OEhZfMuKUr32n1ixe6zjMXKh/qqT0zRfF8zNvp+9qso&#10;kXfHt9b6GlB/aCx1x0vznd2fQ+3YHUcviyGHyLr69zsG6O5et3+O+arK7EN1Cn3bJ9EdVpUfrrqG&#10;aQAAIABJREFUI5oZIg/rz+l+ew3Ff43v3NzLMGHcdeK3se+9ntOX+3nMaznRYd//ZfUaRwX4ox3t&#10;aEc72tGOdrSjHe1oRzva0eq4/tgERzva0Y52tKMd7WhHO9rRjvanWb94YkghbKx4d+g93X+PKcIN&#10;KVSMFYMMqSS8rDD5ZaD1IVBr6ChAHSoAHlMlOKSk0H1tWB2tRd3s/d7/TLfgZqj4Yf/asbC3uZz3&#10;TbEPNIVTXfPe40MjRCMGx0kX4NJvjzF1937hQ1eZuw8+6LbFGPiiX4Q8NL6G2u1Q4Y8QUdW0ua9+&#10;8Ua3jQ6RPvRVB2WvMO3QWOwrlMGuqNfUwGZr7bV7Gi80H1a+GxqHOwW94fHd3FP3+1sw+xAwY2Re&#10;dpXe+4Vz/eKkIbWHQ4U0Y23bLdYb67ex9esg6KMGgSqpI4BIKqRUFEXB5WrFP/zDz/nks8+prEMn&#10;Sa2Q5dDatIUpSWLa751mGcEHjInqV0u72gO8UwPIjImFksvlEiklm82mHbON0q3sEDporcm3sRDe&#10;GI0xmvPzc5SS8fU8qpeGAK+//nq7Bl5dXeG9Z71ZE4DpdMp0OsM5z3q9JoRY9F5VVa1apNlut0gp&#10;mUwmlHmBl65Vi2nGTqMmvNls2n6ZTCZoa1mtVlRV1bax1qZup6hYenZ2zuPHn/KLf/4Xzk7/jtlk&#10;ii0d1nqC85H4wYYaMAVaJ1FFzQc8YINFidBRrI1KeHgf1c1DQAQPOEQQlHmJrwpEiCrxNkQVymaN&#10;zOZzpDaUneJe36y7vsaQNnOFCOYWCHxd/O28p3ICHyIYXolYfF16h/clvlYbDoC1FdRrcHAeHWKR&#10;UwMWjuCgCMYMIVD5wMXlkl/86rcUDs7O7yJOzsknL6iunhOKFdgtlS2ZTaZMZymTVJMmGcJLbOnY&#10;skUlGpWkKJ1EsLqe4kMEiVQukJcFrnLYymGrEoRDmwRyS1lWLJeX2LxA1oWm1lmEFBRFgXMBQSR3&#10;yIuSALFwXymUjKBkKT3CO4xO+OE7D5gYiRKKXz38jCsRqEIEVvnKElRAqkYZqp3ILRD12tonuKaU&#10;0i3w6hby7a8NO7+hqirKsmS73dZroq+f0yEINTA6EsuURYl3Pj6bkiAkzsm272J/uhqQ6wmOa2ti&#10;f9kbKjoeKyKPf5eRnKFTpNdtl+6a1/U1DhV3D62lu+L+EIketMIoTWI02rsIbkFQVo7KWrAO4Tx5&#10;VZE3Y0PE4naUwiSSxJgaqNTdK6CsLGVlsc6hpInPJcAFuFqvWa62mEkGUiEBow2TSUqaKZIkRQmN&#10;QLHZbMjSlNvnN/nLH3yf+w/e4OzuXbbWUdhYbP3111/z4Yd/YD6f8Y1vvEmiTVRVJxJVlGWFr9c4&#10;Zy3e2Vjb7QNSyZqMISoxemfxUiO0BgPnZzf48z//Do8ef8ZqW7XjrAsQ9T5cKw7u+0NdHyb0AEJN&#10;u2ll2j3RmEBRlC0QvB8PNHNCK0WZF5zdusWNGwvAcXm1YrXaRLC1UjhvI2BZaMqyoGoUF5tie2gL&#10;aqfTaav23ewPUimCi0q/EegSWqKUHehKgYiAHB8cXYIKKcVgoXGjKNo8cxeI8iq++0713V+bd32V&#10;wt28qFU/uz6hUi0gbm9+NWCKmuTA+3DNRx2ONcQB8EVPibDZj7iuyNz+7PzetFUcVx7XuVZTqN0o&#10;1/bXIeccTgSUV9d8WyU1DXWSbol37DU/WtbESK4G3yEFUmm+853v8s1vvf3/svdm33Ij17nnLyYA&#10;mXkmHg41sCapVBqsyb523+6+a92Hfus/ux98r1fbvnbLlmxJNZFVxeJMniEHDDH0QwBIJE4gSUuP&#10;zq2lVeRhHiQQiNix9479fR9KSaqm7v99l1yA7Z4uRhQBQiCUxDaWurZsNhvquqGsNvz2N/9Cvd70&#10;LCnd/qqNIctykFBXNdY6ghe44HqSgyzP2WxKimKGMobZ4ghPJP8oihlBwFcPH/L1tw8pm4qsyHEI&#10;pMw4ns/58Wc/5vz8nH/57b+yLkvWZcnR8TFHqxWXlxfcOltzNJ8hAGctSmmE2Cpzzmazvvmd/nuL&#10;7Ryg3Z9EF1fEQerJENgFa4dRLpfKfbo4cwrAPZwPXQ6ZAr5OKQYOQSBvUgwb5xJjIMEUuHwcF6Qa&#10;8jvykf+oTYGIpnLnlBJ3Kh8e778p4q+dfGWCNGXqnlN/nyJCTD3rvvrQbk2nczlhQO6SBhpEPxMm&#10;xjQMAPLb69HCC7sYK+U3UwQFU2Cocf3qZuyTHt+utpCqDWwBKwyuEXYUr8eAq5t70E3QUwo0n5rX&#10;qXeYGuNUfXBYExmCPsZ1ql2fQP+eunfWPbf3PhKPtPWhsiojQZxrk7oAtmkQCpq6otYyEqA5F0m5&#10;sgxjdB/rDlGfnS9wziFaEqrAgOgqsFMT3BvXjhRRpwg5+/2GLbmWDw2bquTVy5ecnpxx+84dtJZR&#10;IT5EhfKt2nEkNAx05DO+HTOJVDGvEUKClGhjAE02K5kttvm6lC2RmtiCU40xKKk4OT7h17/4BR99&#10;eJ+qqqjruifkOTk5YXF0hPUBTYzJuu+zzlLXNVlmMFqgtERYEQmq/ADcOFFzmqrHdtaRCTZNE0Gu&#10;Qt4EMQ1ApFOKk+MchhaI3hHrKCnQMhJGBr8FRHa+KfgYiy1XFV98+RWuqfn004+4d+82WhsWR0dU&#10;ZckfvviS66tr7h0fEzzk2lBjESFgTI7Jcqzz1OWGmRDkxnDx4lmMG7TGKIFREklgXdd93UdIgZAQ&#10;rOdoPmNRZDx//pRqU3J8cszx8YwsNyglqDdVjAVkHBt8QASQQuEDKCUJIlBXDeWmpChyZnlcL03T&#10;QPBkWca6rLhYrlg3FmUiYLixTczTaONCKfEykiEoJdu1RFuHURRZznw+pyhmzOeLSKoYorq6ynIs&#10;YAM0Ns756+slL168pLaB09NbIAVFMWNWzFFKgw847/p4O5DYy7pYBKK/kDLWWBpLVVVY53Euxtp1&#10;sx1jWrLQ3Jg+NzGZwWiD1BpJQAswSnK1LHn44CGr5YbM5Ght8M4jQiRjC9b1uUKcT7t7znAPGGYW&#10;ot375IAcKgSPtTXL62ukUBiTc3Q0j/dmdKyTmFh/LMuS1xev+ebhQ/7xn/6Ri9dXzPKc3Bi8t1F1&#10;fMLnd4RYHTlW/3OZJhRN5YZDsy0Jhm/PVJzzOGf72u+NmsroLGOrLj30qbInVJVt7RnvUVKhZzkh&#10;NCyKgv/2X/+KX/70U0z9msfffElwFVfLS5x1mMygS0VRzKKyutHU1uNcBdKgswVezsmP72GKBedy&#10;Q+01f/OrX/L6akNVfsPGChoXWhIIsc2rAJEgSNutw4iW4IWWoFYRgiN05yFE4gWtTb9HeudbQjDP&#10;9fUaH0C3hKdSKjry1TE5wJj85yb4MvTEOylg5hQxwvjMLkUanALDp/xyR+Ibx1Di2d6zURrrLS9f&#10;v0Q/NPzw088wJovkerhtft35OjxaaYLsiEMdTbXBWsejx9/z+edfcu/8DucnR9E/Kh3JCbvn2nOG&#10;0MUDYyDz+Pyi29+7+Tuuq4lxIhpGQO5RnEKbkxGGhJOxzkSQPaGclCrWn0blCtGPkWznUySujbUP&#10;16+n7XHj9gyoqz2N6x3Ddz3O+8bK46n5M4yvu3zwTWDeYaw5rsF01xufvcFN0H1KnTuVt6TUsqdy&#10;ue5ddcrnw3Om8T2kgNHDe0uRXacU1Pflv0N/HedriISPSg1mUGjrkPLGHE2dc08RaqXeSfcs3dlE&#10;ivgxtWdMkamn5lNHDjWOz1OkDMP1O3XWPOX/Umezqd+dyhn/o3WC8TWmSCC6tdbVRVP1+67em65X&#10;ciMPHRN+7uuh6EiuUmR+b66jphXu933+YAc72MEOdrCDHexgBzvYwQ52sP9sdgDAH+xgBzvYwQ52&#10;sIMd7GAHO9ifaMOD7SlFrO5nUwodY6WT4e91f04Bp6cY1of2JrX5fT/b95nxAf6bmjBSCgtj9Y+p&#10;puEp4Pp4bLqDeqXUDfDB8D62wMcwOTZjIE7svYn/td4jtNo2u7RKiIHQKlrfVMDsfjZsNp0CS4/v&#10;Yzim3ZgppXpQ8NS7nWLeTzWDw7aJZKi+M/U+h/N/OI/HjS3jz6WauaaayN9mTo4bNYYKJ0MFhyGb&#10;f0rFMDXXp4D/YxWfbo7sWy9DRbJxA0pqHCaVFBNzJUVaMB6jKZKFVNPJsEEv1SA1HI9xo+DU3O3+&#10;vlWAj+pDENU0pdTUdcN3j57w//zt/+Dy8orj42MWR3n7+YD1gePjE46Ojri+vsbaBmMM57fOUUGy&#10;qcpWKclRW0tZlmipmBUFSqsenA5R3X2o9hHB9Vu/MFwHJ0fHHM0X1Lbpleu9cyyvr2nquld9v7q6&#10;4p133unHdbVaslptaBrXg7679eqcaxvgs34cIzA+9ED92seG6vl83gOFy7Lk0aNHnJycMCuKCFjI&#10;MjabDev1uleeB1rQvkGbnHKzaa+b84c//JH33rnD3/z1fwHhYmM18ZnwASU1wYv2Gha0oHENddOw&#10;MGYw17fKuB7XqkpHaJi3Ja5quHzxguBqaJuvpdEUecbagS7mqDynrBusDwgpsbZteg5ReTYCzATC&#10;R/A8IvTNjKptxndeEoTA+YCSARniswQxAIqJ2CAbBVtlBPR7T+iageMIIIDaNqzLmn/4p39mWdbk&#10;szkbL8mzBeZMURwdIeoN66tXlJcvqYRmZT3atEB0F7C1Q+WyBR0aiuIEk+coLbC+oalqqqrG1Q5b&#10;W9brkqbcYF2NR1I7z2azpqpLtJIczeaRRKNpYkN6U2Obhs26omksnoBQklkxYzGfc3ZyymKxoCg0&#10;ea7wypDnM358/x2av/kVAs//+uIRa0QcJ8B6C0r3jZ8d2UtogdhdA2ro3/pNso4UYclYfb0DrIqW&#10;mKSua6qypG6a2ITbKVl112sJMuomkgIIJM5GgHyv+NbO3diUGG505O7u69yIyaZipakYY7xPDOMU&#10;pWSvHp9qiEsBgVJEId57nLUcHc84OTomN5pcZxSi9VWuHY9W5bOuG9brNXVlW+V4FcHlwZPnOVJL&#10;tITgWpVnJWnKiuV6RdlEUOr85IijoyOM1qzLirKsqT0YGQFDRmsyk7GYz5nPs5bERHH5+gJB4OzW&#10;GT/56We8/8F93v3wAxohQSmwDRcXF3z11VdcXl5wenqMMVlPfOLahn/notK5cw7rLASPQuJ8/Hls&#10;PA8oEdXgtRQ46/HeAZ6q3vSAepIqvSFJAtO9C601s9mM5XK58562CqBbsEhmTB8n5VmGcxbv3U6j&#10;d2yWjvOsyDLOTs749a9+xU8++wGr5TX/7z/8A2VVUldNPxYIesDrlqxAYowmz3NmsxlZlvXzJs/z&#10;bTwbQCCRMsaHVVXibKDyDYIInrXB9UQqQE/EIgQ34qSuGbRbJ1rrySbclA3VtKxtBuBdv90/ws04&#10;P4KXupjR45zvAU0ARimkND0QPz5/FwtLpOziol0vdbNJOEzGfWPgfNvxHvfyRIwWQkB3KqvOY4yJ&#10;13KeMGpkHse5w+/djplIxondOgBaEBvIDoIjYg7ine9JZHwI+BDJaj76+GN+8pOfAALrQw/KCn4c&#10;I3ZrJ/Tzr2/qJ+CaBts0rFabnsDkX3/zG55+/xijTU/IEIkrVJuTRQBVBFLFF183TT+OZ2enWOf5&#10;2//xP3ny7DlZnpPnOWVTg1L45XXcE5SicY7rq9e8fP6aD+9/yI8//RHv3r3DO++8z1+ajK8fPuTy&#10;8pLr1YZiNqMqS169fMWsKDhaLAhAWZW4QATUSIlQslVF9Jg8o5gVZNog+0lKPwcCu0Rk/UTe3TiS&#10;+fpUTC4SQJwpEMVUbjTMMcfg9ak8YLj/TIH0x9873sPG+cEYEPHnNmdPEWpNEQdO1VVSOfV4DMZr&#10;bmqP3pePpsZv+G5v7kFv91xDMpdhfWJIYjLORTsf2QHah2PZ5cYdaEepzk+5Qd7np97KjVrH8F2N&#10;VbeniBGGcWFHmtGpc0Pcq7qcZqyeN6yxbO8z7BC5DMd+Sh2XRBw7Xov7VBHHKp+pa08RD3Y/6/LT&#10;MQgoVWvp9kUYkFUR0EpEdXaTUdmaqi4j6Lt7BwiUFAjvsVWFlZIQYlwwn89QKs4H27jpHJ6tArj3&#10;rie2iARoop9v3TubqqHskmPIm6DB7nOja7gW5L9erXn54gWzWcF8nkfpcSEi4LfzPSLuoy60xFZd&#10;7tEqlgtJ/zw+CCQKrQ15kbNYHLHZlFjr+nFxzmHyWF88Whzz/nvv8tmPPkUKia1qpJA0IeaSxhiO&#10;T45x3Rz1AdeCxK2zIMAHT2NtVN5V8f+ujiBV8ZZ+cehnhyROHQmWUmILfh2AdUIIKFS/jrr5N0Wc&#10;uv3SFjgoBEq0RBTB0zjf8t60IFwhWzBvHOjKer54+C3PX73kBz/8mLt379BUj3j0zXc8ffAtd49m&#10;lGUktmlXMSozmKzAK41UjlwIjvOM8vqSpokkNkYbCmNQCOqmofaOxjsEEu8jwZewjjvn5wTfsLy6&#10;IMsLjDGcnhyTZ5qqLCk3G/K8YLOqIqGVB4lCCo2QgSLPCEry6uKSqi7JMs3R0SyuWaEIWmO9Y900&#10;XDcNVQjMZUvy4x2CLeBaBkEjYpyojImxh49EhEUxIzeaYpaTFxlGR2Iray1N4ynrhtI6ShdARsXr&#10;prFcXS1BGIJQ5IsFWhu0ySKA38V140PMKIb1cd8yHnaq8N7FHKu0FU0Tgfu1bbDWtaSCxDnbrltt&#10;oqp6lmVorVBKots6QpABCagWaHpxecUXXz6AoDAq1r6EBB8c3ksEqt8PfJ/Cbf370KUOiYbCoIYT&#10;2hzPZIqmaVivrmga2z5/Q+1Kzs7OWMwXSO94+foVDx4+5MGDr3n8+AlNWTErihhXq0HsMVWnD0MQ&#10;/GCttGthX310XFeQMq4ZZ7ckjz74/qpamwHRzWAvTQAOt9vFltxGCoEQntCBl0OgaTyZDpzOT7h3&#10;+xh8RbW+5vbZMVeXDZvlNc43BJejQsa6rjk7fwepBN99+zVBQ57P0Zkin88JaKwVFEcnnHrBDz6s&#10;+d9+9XNevnzNdy+WOA9BBJSWkdhSSOgIu0iD37t6ShiMq7UWIQNNY1vQNJE8S8U6rpEKKQONa3Ah&#10;0FiHkNDYplVKl3Hvaud8Ss16uGcN8/phHJaK79MkudO185Qy8VRcu5N7h9DXf7aEf5EAUitJ4ywv&#10;Xr3k1vkd3nvvAySxpmCtxQe5489DS44XlNiC6T1syoo/fvk5771zj6Of/oRMS6QA19bwh+R841hh&#10;SgF8DPqf2tdujEefzkfysVgiljsR6Q7BMN34gLcR0DzcWXdiMiKpgmhzaCFpCTdV7/eGZz6xzheS&#10;pOfjOD9FBD1FojSeD8Ma1PDcKVV7fBsl6BTx9DB+6K4z/vvb1EiH6yQFnE+d3w5jwDHIfveMbVQH&#10;GZ3hjq8/RVq1L28eEzIIGfDBEdz2nF+2623f+A6fJfWuhp8bE6QMyWOnxlprvUOIPDVOqTO71Pik&#10;rjEmHNiXB7+JVHuqtyFVX5h6f2/68xTxWIp0YNwHMAXcT63pt5lr43PilP/bR4r7pjPpVG3hAIA/&#10;2MEOdrCDHexgBzvYwQ52sIMdLNoBAH+wgx3sYAc72MEOdrCDHexgf6JNHcimgNTDRoPu8+OD/Cl2&#10;7302BK1M2T7G/ilwVuq5Us8+bC7uADLjMRj/zrDRaNzgn7rnfeqpqQb9QFq1KwW6Hzd8pBoFpIyt&#10;QxAbfTp11k4Ft1MDYQCYGb7vfWPRjUFKtW1qXnTgqrGqRmr8ppr8x+z7qbEeqg+m3v+w4TY1l8Zq&#10;auN3OnzuFGP/PhW/KRWxG2QI7eeGyiLD+x+qye0jcghts1mgBc2w27CXWrP7nkXw9qoHQ0Wz1LxO&#10;rZ2UokyqmeltfNxU08vYl035lzTgX0XQstasNxW/+7d/5+///h9ZlhVnZ2ccn5xQFAVCCoo8x+Q5&#10;xWzG1dUVSom2cV/jnMfapp+nxmRYGxWEpY5N5jh61Yc8zzk+PqZuwetd83cH9BMhYLSJ4HGte7Ch&#10;bGTUzvIuNtGNms6631+v1+01HU6BcJ7LyytC8DuNS93nu+t3oPymaVitVtR1TVEU+BDIi6IHq3Qg&#10;TUFUoosK5xEkYlpFWK01ZVmyWq1YrdaxWVzCrVu3ePz4Eb/57b/z4UefcO/8Fk5agovPJEKrhNOC&#10;IbXJcK7GhYCSUcXVGA0SlAgIHCI0iGDREjItUQhsE3jx4hkvnj5C+qggFtXYFEFJhFTMTk6QeUEN&#10;uBa4GILvVcBlp0DoIxAvdI2JLQjet4rzslXmUwhCkLgQ90PrGgCUVEhBq+YmW8UntqrJvX+WBO+x&#10;zvHg4be8en3Jya1zlM5obMAFzyyfsTi/RRYsR+e3WV3corp6zcvLl9SNp64DM6NQEjItUEpisgKT&#10;bZBa47E4H9VuBBLbOJbXK1bLFc46bNNQNg11Y/F4nG0IIaqiWesgtICm4PDOEmwE4UmjCRbWmzUX&#10;F6+5eP2S0+M5R4s5i8URxyfHhCAwOufH9+/RND/j6uqKL55fU3qLFAqlVQuWDIgQxyKOySBuaEFU&#10;W1Xk6QauoU/eKre1a19GyCZS4HwEOdVNzbwwEcQiRFSZDFG1OxCBDFFpOxCCiyp1PeEMbQO/7wH2&#10;4xhrDLqZ8p37mtWGKjhT+3SnPi3EUEFsCxoaXmtfbNU3OgqJURLhA8FZZBZB0pVtaJxHIvrv7VTf&#10;M23inBdRsT0zBiUluVHUIbRK6FHLKCoJOpTJyDKDjiwWrDcbNnWDF6CzeI0izzleHDHLC4QIaClo&#10;6hIpHIvjBffevcPd99/lzvvvEVRGkBLfkn08fvSIi4sL5vMZeR5JSUToGtBdD/i3TU3wDcE3iBCw&#10;vlUwbTG+oVUpxHnwjqapqJuKq+sVDx5+R1nbCPRScT6n3vu4cXn4HqqqmoynvQ89wGOo/maMxhh1&#10;Q7F5uO8613Dv3Xv88te/4K9+/jPwlqpa8+jx9y34vFOljupSs9mcLPctYCsqyCNEVDTd04Q5fL6o&#10;OBo/1ym4Z1nW7j2uVQ4fgu7cDXKq7llSxAGpWH2sCDwGQHbN3B3garh2hjFa3JtbgHcLkvBdc7VU&#10;CAFaq5ZgYAugHMakqXju5jvdBTJvwYwjgDtbhV05Ap51Pq57F914WhvBGd1ev70XMfKL2+ba7jrO&#10;2R6YOlR1juu2BYx0/loM57ZvwSRtfuM8CM38aMEvf/lrkBJrPQ7fCvyGkZKdbH/mbhCBhfa7Q/A0&#10;dYO3Fts0PPzqa759+BAI/TNvc7FAVZWYLCrRxlRJsDg+pnzxoh2vqIJ76/ycr766QEiN9wHnPFW9&#10;5vXrC+azGfPZDDy49hm1Njx79D3l9ZKn9+5xfvucdz+4zy9PTnj69Cnffvst3333Cm8dm7rm+fPn&#10;UWE1zzGZJDRRiXc4b7Msw3mPMRl5niNaFUDX5XxMN1ynlNnGe8+YcCW1D43zkRQoZyqX3Kd0Ppxv&#10;Y8X3/0hOMKw9jMcilUt2a/M/am8i2RiTcUypAL5tTpnKuVO54HgODGsJb7rndJN+mlhn3zuZAqim&#10;yAFDu+d3wPAtOYvfyd1Tv5uqC433n9T86faNfaQAQx889tHd3tHlTOPPDfeVsZJ16lmGaovjMR3u&#10;b0NSwZQ661QdrLvfIdFaqtbUxY9dLjfO54ekmsP38zbEgJ1ye2j3yuBj/NBuojHuFgIhNEJqgjAx&#10;Z2rz1aZpqMo2V0P0hAgpEoCp+tQwRt6SqYTk3L7p49L1x6ECpZQx522sZbPZcH19RZ7fiirqIap2&#10;O++273ukpt6NZ9M0SBXVX6OqfcxHTJazWCyoVmuKomC1WvX3pbTC5AVaaZTW/PCHP2RxNKexNd47&#10;PALrHFHkW1LkRQ8QH87X7j3XdZzf7Qoc5AxiR2F26GtTdcXh/Nr+d0j4tVvrTKnPThEVpN8TOyq3&#10;fb7V+ewoyx1zGLW9flVZXjRXvH79W4yRSCEoVMbJ6SkEx+VqhVYSZTQqLyh0gTYFlbOtAm8cq/V6&#10;3cbLOUZHUj2IMa5r1yAtaLauNpzO5pyenLAq12xqi86PODs95/zsHOHBW4uSAinhenkVr+NiDalb&#10;p1mesS5Lrq+v8daxmB3F9es9Qe6qE9vGtoRWMY+OhHwCrUxb34ixlxSK4CJxkQKUkMzyjHmRU2QG&#10;LQVKSqqqoqlLVqtle08xNpwvjiiKAq0NzgeqpsZUNShDXswxWRGJCLzHIyLhn/MtCD7mJLCN0V0L&#10;vm5sS7LX1qlirdn3QNCutqra+lie5y0pq2xJl3yfIxEiOZ/3ge8fPeb7759gsrwlfxzUvX2kUuyA&#10;pTfiF8Eb8/Rx/JFlGXVlWS6vaGzD9fKSb759wHw+R0pJXdW8fPWKq+V1VA+XCtmSUhqt6MD3U7HB&#10;JFA3sR+nfj6MvXZVZ8POmuzWulLyBomFSJx3bNd1PCPIM818PkOIwKZcY1RABdmSQkZCFAW4zTUv&#10;vn9IZlcsXz3l9euXrNdXvPvuXRCCqrIUiwXK5FSuYlVeks/mCFuDgmKWEyTY4CE4pBLcPT/j13/x&#10;Y569es2rv/tfbFYNwQe8A9m+azERfyWBrEMVbCFaIoyoHF4UWevf41y3LlCWNZuyompqAgIpZF8n&#10;aj1tTyowPg8ZnzFs78W3e5HqfXYqbtw3H8Y1iCHp7D6g41R8vQOy7mpgQuCs49mzZ9y5cxfd1rVD&#10;CNEHjK7lXCQJiGR3BmsbCPD46TMefPOQjz+8z62T47hOvGPAJtmfTQwB2VOA0rGi9XCO71PSjgQ8&#10;7TvsfULo96MQaAHLoicHEF1+KyCESLIqRdgSIIhA8IIgtsRD8Zwnkn+2D7ZzH9HPpYCy6TO9zr+m&#10;/NU4h7hBBJg4t5w6Z3ubc+qUvxzf7/AzQ0Kmt/mOFBn8eN4Ov6s7s+hinKkccCovS9V0h9cZn3+l&#10;CNmGvlYptZOLhZ40LBI/MEFONPYVw1gzpZ6+D/w8lYsN86DhGe5UHfttYrp9eebwfY3r66CxAAAg&#10;AElEQVSB+qk62tRZ/3gODH1dKmcbnh1M1TfGtc+3ITpIERCkctkpUvZx7WOYq71pPaQA7EPfuS/H&#10;TxEZHuxgBzvYwQ52sIMd7GAHO9jBDnawtB0A8Ac72MEOdrCDHexgBzvYwQ72Z1i62Zsbfx7bVJPs&#10;8PfGgKvx9001aKcaSKdYx9/WUop0w/vqVMnf9NypcZtiXE+pinV/HzYU7LvnKUDy+Lne+PMRmC/+&#10;yE82AY8bV4bPNAZGjJvf982XDsyUmkPDcU0B7FPzJvVuU80KKUXbrmnSWrsDIppS2Ru+2yF4Yt87&#10;GDewpxrTUs8yVp8bX09MzLHxetu5l15ZtgW/t/9Tuz3e/edvNCu+oVFpau739wdJJbuppvHxc001&#10;zKVs2EQ0JmgY2/jfx01Gw2Yna20Ek4WAUIqH337HP/3z/8fT5y9RWcHC5GRFgVQROHZ0vOD999/F&#10;OseTZ89ZrdY9ONRay+vNpldAKrKoGjorCoJzbWMofSNzByLP87z//aqqdteyELEBu1XGpVVk7x/H&#10;RyDw6ekpeZ5zdHTEkydPqOua1WqFUiqqu+d5lJCSks2mRKkIrirynLKq2Gw2rFYryrLsleC1Ugjo&#10;Qe4IQW0batsgfATHvf/++ztKN8YYzs7OWK/XVFW1JcWQogU4SrJMY22D0hKlFY+ePOP3n3/Bnf/9&#10;v2LyAltXeA/GOCoZIsGAAERo1YA0eTZDhAiutQEkIQLfQ40SHi0Ei8wgbGBjPevXr1He4q2lqUsQ&#10;mvWmxElJcfsdbt25hzAaZwMegXMeR4iEBaEFve+AJ7Ygx454RCB6P6JkVKMORLUr1wJH8W3zuVSt&#10;eutNtZEOLGkDPHv+jK++fsDxySlGR8V7JVtwpVQEZVDZjNnRCbfuvYvyjifffMPVs8c8vn6F9EuM&#10;9BxlCq0kuamYFS4C4IWNDZot0NC1jahOZ1SuonRQWfBEcoi6dtimjir1Aaz1EQQtwXmL0Rk6nzM7&#10;OkJIwfX1Ncv1mnV9xXJzzVFeMJvNOL9zh9PjhrOTU6RSfPrebf7bLz7j8u9+w/ONow4O2apvihBV&#10;E6WMynH9ftuqGfe+Nn4wuW9NkXN0im6yVTMSQvZEInXdxAZdnSGFx1tPwBOkj8+PoK5ik7gUAqEF&#10;1g2u24I93qZBbArQltp3xo2Hb4ojuudK7+c31XxTKjFD0HGntOitow4NXs9oWpCCDx6pTARbuEjC&#10;k2mDVgolI3A+MwqjBJKwVbRynqpu2NQ11nmEUiwWC3KT4RpL5Syr9YbNpkZqSV5kzAvDydEi+qUA&#10;uVYEb1mXG4qi4PjkjPsff8r7n/wANZsTpO7BE1VVUlVlvyceHR2hpIROMbQFmwRnwduoUOfdALgX&#10;CYhciPuMkhHoX5UrynrFqlzz6Mlj/vj5123DqvwPxeJdHNG0itRdk/hwX4h/bxseAe+i/9GZaoHY&#10;u4DyIRhMSoGQGqEE88WM05MTQrXm9slJBPsHcC5QFKJvwBUiYEyWbIj1wbdgfNWSvph+Hxsqhc1m&#10;swGIUPWN2x0A3tqG2Ce/VTsf7/FDIPm+NTKORcZNxUOQTXffY/XoGwBiuY2nuzgzgoccdS36Z4uA&#10;6+57wo3G3SmAboeqmVKie9t8orvHbh9XKqpPDmPQoUqwEOqG0u/NPEIybO6P/5UoLfDBIgbTuYMZ&#10;jgGHXZykshmffPIDbt+5TWOhrBqsc3T9/b0vnmj83b6fdi4iqEOUE714+Ypvvn4AbdwS1d5HseHg&#10;uZxzZMWMO3fvsVouWS6vMGbG9WpF8+gR18t1DwwNPpAphSPQVCWNlChtkAiaqiY4j1Gq3/e+e/qY&#10;R8+ecvede9y7fZembvj9736HalWKX754hTGG27fPIQTKqr5B8BVCVK3P8xir9X6agVrwqDl72PA+&#10;bE4fzpEhOLFbU+N4fByrT4Gz9xHvjXPwcZP8cH2m9p5+3xnUDMZg4/F3jsk+UvWIP6Vnu7vueN9N&#10;ge7H+/A+xfvUHj6Vp+5Tn58CxL2ND5kCz41BxFO1pTEoefvzLZB4WI/Yp1g6/nlKuXLfGE4RCqSA&#10;TlMKuG/Kgcc1k5RKZup3x8CeJAhhcL/d/ztf9qacfTxe47WWyte73xsSGI7rKkOw8r53kBqnbh/o&#10;fEHnb7pnUjpD65wsK/Be4lxNB0PMixwpBR6Hlhmh9VdSKfxgD+v8yrgOt41funsNaeXkyecZrseb&#10;BFNKRBVt21iWy2uuLmdkmeL45IQ81/3uJ1ogdsAjfNw7/ZjMsVX5hEgCADFHny8W1Mcl682Gumlw&#10;ziJ1JA9SShMQnN+5zQ9/9CkmN1TVpgUUx+eVUrX7a0vOYD1SdzmEu6Hy2cUG3dg562J8PFqT3dwY&#10;11fGc9p1yuv92O0S7Lxp/qTIlHZ8LLvXds5iPSBVXxML3vXvX0oi0FbG+MwTcB4W8xmLowVKBGy1&#10;ofaBq7Jkro9RWUExP0YUc2bO4W0FjcVu1iyX1zTescgMRsd3Xjc1tW1u+BlF4M75KQLP5XLNxgbO&#10;Fhn37t1llmnqcsPy6gIfLGBZXr+iKkuC2wIRtdYEiPWazaat+8zJTVQRraoK7y1CKuo6qqXn+SyS&#10;UfjQE1LIzCBbor+4rjRSZUglMcKRG0WuJbNco1VUGbbWcn29ZLW85OrykhB8n1cVWYaQinw+Y3F8&#10;ytHxCdpknJycUhTzmFdbS0DiQ8B1xGchRNJI7yOxFpH4y7VkEbWN8aGLKH3wYkv6mVDo7UhKuqWl&#10;ZKxjOe8xOsZSZbnmwYOHXF+tKFrSRxADcotY40jFDmJAPvQ25yf9331oiSHzSE65uub16xdbv4RA&#10;a4UGjIz33QQfa1stCVbvU4eBOLtEEIT9ddwp0o/xuurVk33oc9Hx9br13/veBFCwA+dpJTFakhnN&#10;oigQEIkWFBgZ56IQkBvB+3fOWWjNqydPsNfPybVHCM8nH73P8ckx69Kxen7FV398xOVvv+XHn91H&#10;yYZTXYAKVLah9pZc0RJQWqQSzHPDDz98n//zr3/NF999z+s/PEAqiXUWk836Z7Y3yBJT9ffdszFa&#10;le+4RhXGmEiaKiQISeMc1nuul2s2mwpGxIPbs4BpwuFxXBnvV0wCT/fFeeM8o/P7YxLeFEFi6qxk&#10;KoaVMuYhUkCwjuvLC16+eM7de+8g27FTIfR71HDv9mHg80KgaWpqa/njV1/xyScfc3T0GVlLFmGd&#10;vQFWnToXG455ipByHM+mCJNldwbSM3HEXE22gPUOGB88Lfg91jViLBDJ47wLSNURqQa8j2Sjwbvo&#10;q0Xoc2EpOhX5SBwSQsAo1e5t7R4saElK6YHSAjl5ljv1/sbnh8MYfx/RcLend4rWU2tnX/7zJgBx&#10;iuxtTGQ9fv+p/GQcWxhjds4B9+WBY4LrqXU6Vuoe15VS5BLD30mRpKdA81MxVGrOp/KgqfEe18Cm&#10;yMdT57Hb2C99BpeqF6SU11N5Zur8f/jf8X2O5+IU6H+cx0/l2lOA+PE7HBNZjomiUqS1w3rIcK2l&#10;COJThA5vs74m5810+DDZU/KnCCUc7GAHO9jBDnawgx3sYAc72MEO9p/FDgD4gx3sYAc72MEOdrCD&#10;HexgB/sTbZ9Czvjn45+lmoLHh6xDVcGhctQYOD0+tB4f3o9//rbP9ibl7uFnx0DkfYqRw3tONV/2&#10;39cCUlOs7W96lmHDSUpVY3zvXSPWeLyiOk1U0+hAyH50+J1qRBiD58bvd9zUMbzfznaVtJhsSn+b&#10;Bv3ueqn5MZxPQ7DOm5Ryhw09bwJEpeb/UHktta7Gc2II2kip0Y2bx96klt41eY2V+6Yaz2JLtogN&#10;UcOGDJ9+xrEq3Z/jV2Cr9LPvelM+ZQwmeRMxxNhP7ZtrqfmdatBqL0AIcHm95De/+Rf+9Xf/RkBw&#10;fHxGaFW/pVKx+VbAarXk88//SFU3CKUwJm/f1U11Fd82/xQtCN6F0Kvbde+jqqoeQLlarXpl3Nls&#10;BkRluLKq8Na1TWUBZx1BeLx3VDY2QOZ5jjGGuqowxqCU6n1IB0YMCMrNBmctZ6cnmBaAkGUZIQTK&#10;suwVSIfAztPTU7Is43q55Or6isZahA892C8zWVRhbRrm8wVFXtA0DXVds9ls2vsIzOZFVBq3joDn&#10;1q0zTs9O+Lt//Gf++PmX/OSzz3j/nXsRZBoC1B5CQGuFU5LVeonRgoBBS4MSEtdYpM5RwYF3aGfJ&#10;jeLOrTOMkLx6/orNy5c06yUCj5JgMoPzMjaom5yj01vc/+hDPJJNtcE2FhGiyvpWRU7069IHv9OA&#10;3Kk/CSFwHRmFJ6radupMSqHplFsFeKJ6kGwFEeXWZ7lW2Xe1Kvn8iy+5vLrm3XffjwpZRNC5MVG9&#10;rXGeIDUqz0BE9fr53Q9YlYGX1xsuXr3AhJoPbt+iMIrSOpblEk/AC9sroDsPm6qirGrqusF5qGrH&#10;alOyXq/xznL3/IzCzHF1SVlukEIhkCglOVrMmR+dILXGuvjMxfExp3fuRhWn0HBsMnxT8+zZ8xa8&#10;Ejg7vcVcCf7mZz/i9XLD3/7rH3m5cVjnMFKCUtS1RQjfgk1aZb++mSyqlfnAzj7RNydPkPH4FmDS&#10;KQgrraFVLLfOUdd22+Qu6BUQm6bB2vgOO2VeozSNtT1YplO8SjUa7uzjbYP/sDFuDOzbpzA05XtT&#10;wMTxHh79oJiM1yYcKlpKjNZoEZjlBgm9Ml8AlNLt90T1ZRECWZ4xy0yvTC5l+zuNQJsI5tiUJev1&#10;Jqr6CYWUCmM0IfgIfi83BBE4OTlmVuQsFjOKTKMFGKNR0rFeRvKR46NTPvjoR/zghz9lfnqOzHJq&#10;66jqGmctTV0jWsTubDZnVsxoRbkiEMM2eGcRwaNEgOB7BWsZ4qxx3uNtVLQLWqOVZH485+mLJ7x+&#10;/Yrf/+EPNC60Km+CsXpfan8axopDsPZ4D93GSC1RhrUYbVAt8DoC36PCbhcWbOeuJc8zjMlYrdcs&#10;1ysgoKXCKIlCUuOQMjYER6C6alXpfLIhVwiJUnH8OgDKUJGo2287JW6lFM56nI+qqRH47gdx0i5p&#10;Q8qmFJ5S6kbxXlxUtEdwdHTE8fExi8UC7z2r1YqLi4v2Xmy/Hw6Bh1opMhN9bCSioQfwN01NVZVx&#10;3VuHb5+xqqpW8XyrALc//9kqn4+B8sOp0z+blK067s0m5JukB7JXuh/Gitu51kP1dsa1U4IU7Xsd&#10;5wFCCiQqKtEzAOe0vk22+0t3LWM0t87P+elPf4bzgcb6uEZUjLU6gFZH5LT1ha0vlXEDsM6ihYbG&#10;UlcV3jk2qyVf/PFzyvUaOnKoNl/q7oE+/osqpSaXLZCwJY1o13QhJZv1hizLo/JgS9gR3JawynuH&#10;JII7rLNY7/AEpG4Ji5zlcrnk20eP+OC992nqOoIl5DZOvLi44Pj4mCwzO2CibnybpqGxDbOiIM9y&#10;vPO4xkYAm5LJPWK8J4yJr8Y+frhP7VPxnsoLhvMppTCfAr+PrYtXxyp9+2oaU0QY47WVIs34U3j3&#10;xjWIVBP8PpKTN5Gl7cudxzWMfWpzU+84pd6WGlsh4v7d+evU/U6RDty8H7Enl/STKojjesS+udeV&#10;Zsbx1S6RityJt4a+bh+YYXe/Y3LMp8A4KTLBcS46nj9D1ffxuI/B86l11Pn4VG1pqDw/VFG8UVtI&#10;gCymai/j+TNUSXduG0MbE8G1ztHHBCbPKYoIPM5MjvdRBViqyNc2m822c0HGuDvIFgCrVfSnE2SE&#10;45pjiqRgXz3rZv1oN8aIY9gCzBvLppRcXV+R5RlZPseYjmDHRHX30Cmhtz5xi6mnaZq2/uORolWr&#10;lhKhFfPFEfV6Q5ZlZFnGZhPz6bppyFVGnhd8+MEH3L59jrUNTWMjoV8LeFZKUVfNNm7cmVcS520/&#10;77r4LVXbS+UmY2BZV3MYq8t3AL1Oqf1NteCxGu8wFrmRS7HN93qgu1RY69rcrYtdRe8LuvjSWoeS&#10;CiniWDTWIYUnMxqvFCvryLTh6PQMnxVUXrT/ntFYx9V6RV1XbR3FoJSkLEtsU/W1A2MMUsT9zUu4&#10;dbLA25rVZoMymvlixq3jBbiGfG6wdUllS6pmzXp1jQgtkYKUGKPIi4JNWfLq9QVSSvKi6JXulVEo&#10;L5Ey5rPr1aYllZJ4F/pahdQa1SkXBx/rXFKi21jfiMA8UxzPDIVpift8zJ3KsuLq6hrb1DgXFeAR&#10;Am1MH4/SqlrneYaSUdXb2gZpaGM8QYiyzy2RTwTiXy+XLFebmNc4f6Ouq6QCFcnKhnVv59xOfNo5&#10;nU5NO66HgHMeMLx4+YIvv/yiJXiwyFkOwid9+bimvO8sZWoed+DU6NstUkgyrcj0PI5ZC5CNMaJH&#10;CxnzKdPuwS3BYu+rpurvYeundm+Mdo6n6/FDH9jlbt77WA8M9EQFY2KhGySjA2KpYVwHsY63mM3Q&#10;AgplWOQFYrGgyDSzvIikYr6hyOD9u2eUqw3rF6/QvkIeGT755BPOzuYEHK+un3K5rvn9g2d886Tk&#10;9w9f8OH7t/nRx4F7dxXZrGa+2WCDQSkX1dGBYBsypfjk/rv8xWef8vsvHlLajjjA92M99PHdM1tr&#10;B/E5WzBzW/PpFL598CgtMZmJpHFS0ViHdQEhNau2zhH/P30eN4zLh+QuQwKe4b6073xjvJengKyp&#10;fXD8ueH51M398mZc7b3v706JWPuty5In3z9iNptxcnwS506INd9xniKFbGkaPUpqrLA0Tc3ry0v+&#10;6V9+w717d8jv3UNJjWL3jCNVb0uRB41jmhSZwPbM0yNEC+jXJqqzh0hGppTsc3wXYn1RCkGDR0uN&#10;6u6hS0C0QshACA6hVMyVg4y175akhJaI1gcX88+WPERnGi1jTGEb2yo3CxSC0ALeuxOi4EOSaGH4&#10;s9T51fgcMQWG3l6zPWEYKZ5Pze1U7DU890qdEe6br/vyr3HeMpXPDomAUueQqfhyHzFcirBi6ixy&#10;TDI3dYY7BRzfN86p+sCbcs9U7rCPFH54rTGZ+tReMUVMPq4xjmsC3WdSxALDXoVUTTBVJ3hTTSF1&#10;pjt1vt09a3cvTdPsnPvv86ljUoUhQeFOzW3QfzElJrDv/H1ISjruX9inHp8au2F98Y3nBwc72MEO&#10;drCDHexgBzvYwQ52sIP9J7QDAP5gBzvYwQ52sIMd7GAHO9jB/gxLsaKP/5w6xHUjNaVxg2jXHNAD&#10;R9nf7J06rH8b1avh/Y1/Nvy3lJLFEPQ5btRJMaVPsdL33xcCIvi++ax7xE7tQ5IGAUBsSXKjRqr+&#10;2b3vG5+2zXGxKVuKmwoWKRB6DzSZeF83nqdVPgwhKuWm1Aim5sgUwDjVRLNPoWys0DVWr59q7hiz&#10;/k8d9HeqEzcUoiYaO3pVphYs1DVNjBs2xsCN4WfGzWKpJqudhni2jedKqr7hRoze+7bBYaugdxPQ&#10;IPveNxFuNqanmuDHoMx+rjCtHDhUuhHDdTwgJ9jXBJRqbpla5ylfth2j7TinFFr68ZNE8KrvrqMI&#10;QeCDi8rn2qC0wQtB3Ti++OprfvOb3/H948fgIc9zfPC4pgal0DoqFjbWU4cQFdx9YDYzCKH6pq9t&#10;Yxm9sm3ZlIhWhcgFj/UW8G0zrsN7y8rF5rYIEDNkSiPD7hg5Aio4pNK4YLGN3VEE896zXC6p65o8&#10;z1ksFkgpWa1W1HXNe++9x2ZToUVUPO50hmbFgtMiR0q4uLjg+vq6b3wVUmC0oa5rqqri8vIygv+A&#10;xsZGwOPjCCIsNzXr9QYpNPfu3SPTOaWqOT0t4j1Um3bco5J9xLsJTk7OUEry3aPv+cPvv+Dd2/fA&#10;BxQe5x3OeoTQGG0QwbYq3wpk23xjG0S5oQieeWbIlGFuJM31Nd+9fMX3T55Srq9YLZ9hmxXIgFeB&#10;0taY+RnezPn5f/kbFie3eLUqaZr4bvGBIQbTtQ3iXnSKc6OGo+5dDcQtnW9VP5RCSx2Vkp2LgFip&#10;6WRzI05IEnC98ljdWP7ld//GVw++5d1330OqbKDQ4QkelCA2l0tJ7aPC2OXVJXVV89I6/vjsNU++&#10;fU6o15TB8N577/Ly+StePn9O4xyZ0ZgsByF7paVyU3F9fc3Vdc3GBnyIoMM8E7hiwWf376KrEmsD&#10;SgRyYzg/OeLO+THn997h9t07BBH4w+ef8+zlSxpXYVRGsThiNp9Tr5ZkvsG6mtXqEiEFp4sjzoo5&#10;//2XP6MqK/75iwfU0uAQkTQi0xEYHeK6do1v35HFtgAoqWKjfd1YgpQE1wEdQIhd1d+tklFsipZ4&#10;PBIpuoZWTxDQWIv1ihAsWsXraS8ovcUGj6UFiUkZ99cgwHmED21zvkcqgSQSVww9ampffZMyzxQg&#10;qVM+nCYCkTv+dxvrpVVbg49q91GvEKTSSAFGqbiGpSBTMMs0izzDVjW1r5AoTLun1eUGW24o5kcg&#10;FGVtCSISOEgpYrO5Aysk1vlIPiAlWoENcYVlRiGDY7W2eOD4eMbpyRGLWU6hDSJ4FoVmMZ+xXF6y&#10;2qzJFyfcfv9DPvuLn3N+7x7SGGpvqZuapi4jyUfTYH0geMnx/BSFQvrYuN7UNqps2grpXQSH+EDk&#10;pIi+nRAIrsE2lqpxyKpCCc/81i3uf/gD8IrzkxO+kU8IHqyP5BzbeMlPAtRgWkmKHWCZAzxaG0xm&#10;QAWE2irQORtB30P13WEs4130IS8vr1jWNSdConQWwWU+glk6dFYEesd51N33LljVbkFvArQSNCIC&#10;AgI3QZjRj0m8s1Tluh8PiMC3GFmDbAH+HeFFD44OUTWt67YXQY5AjDAEXobgyDLD3Tt3uH1+J5I0&#10;SIHWmvl8znw24/Liku+//57nz55RNTWNs8wXM4zR4AO50cyKDK0U2pxgmwYBmExT1w3lukQQyWZq&#10;5xCqVVMV4F1ofWyrpIhoSQNk62+G8bzvwd7QATjDDcVqgYjbRwfCCCECkMQW8NPNm2FD+rA5dxck&#10;ut2LdkFH3Tz0dIBRKdr7DR4lI8hOyHZP7FAQrb8TUuMC1HWN85bjozN+8atfcXrrnLqxWBfJS+L+&#10;2d6P2sZ3yBDngY1qeACinY+Nt7impqkqJPDNwwe8fv0SJEjUFrw/Umn2IcS4LjMUShGs5/M//J7l&#10;8gqlWwVRBFqKuMcKHcHxLdBrmwfQxicC1ZI+rNdrTPseaq2BwHVj2VxeteBChZICLU182zYwy2fM&#10;ZgUgYvyWZdRVHdeZsDhbkxcZWWYIBGzjItmAD4O1sxt7pxrdp0jRbuQofZ7WxdVu0idNqd29TfP/&#10;cM9LEaBN2RDQOpVrDesAUz72z6mx7LOuaX38HlLPNSZ3S72bt/3+VO7/NqpwN8EBEq1lsraRUptL&#10;gfKHitvdpW+CpbbqeON5uk/lfN+z3qwTDOssDHzdFpw/pYI5BXhIqYKmACXj+ZpSo0/VUfYRuo2B&#10;MmOA6BQA/E1zKTUGY+KKFBljak2m7juSkAikkNTO45ynmM3IijwSiUhQWhAaC8K19yxaUp+o1j2s&#10;1WyBoCFJBjV8b+P9703vZh9I/mY9qQNCgnOe1WpNlq84PjnjaAHeReXiIESsKfhYTwxtvCk8PTFR&#10;JOlRKBXQKotEd60CdFEUFEVBnuesW4KXqJbtKTLDrbNTcpPhrcPWluCIatn9PNj6ymI2i+9DCJTq&#10;8k5PVdf4uibLc0yWQQhsyvKtQGidjYFHHRlD9946n5Aim0ztCUNg0LDOsjN35RbU3xFVdCHguNa7&#10;facd+YZA6RhPV3VFrgNKC4osow6BWVFwdH6H2ckZaxtQPqAI5FIRqorl9TLu62argF1bi/O2VQLe&#10;PlvTNMyLgiIzNE3FanlNlhfcOTumyDRFnrGYzyPRnfVUtcWoDBe2z21MhhCC66sldVNhMoPUEofH&#10;i4BREqkkEknjPOvNCqUiwRcdhyuRDEl2quIErLexlkVXV4BZoTk7WbCYZWgZo/LMGIL3bNYbnLOE&#10;dt4orZFaUzeW9WaF1CqCQTsgnBCxDqY7HyLRLXGkD9BYSV1bVuuSurE4F6jqGq0lmckQIca8mcmQ&#10;QmJ9fF9dnbSrE1prqaqqJTVqY6zgUULGd62gtjXffPsNX3/7DcboCDhlGwN77xGkzwX+3Lgh8jdF&#10;MH4HSHc+klkK4npEiQgIbon84m90OX7M22MNMbEemVBwDbu+cp+y8nA8uzOV8d40VhROkS7t7BGt&#10;oyzyjIzADz94h1/87Md88uF9zk9OKLI8zgNfQ6ipN0se/Pu/c3m1IhM1y9WSKsD9+3exdsPrq5Lv&#10;nl/w7LLBz4757lXFdXXJi5fXfPZpjTZHFLMVJ14iREVmZhRZgS1LhPfMspyfffpDPv3oc377+UMQ&#10;YJsmEkMoBUHs1GmG5wPjWFpKSRgoHXvvKIqcoihibdYFXBx9hJRsyqr9s0Jpg2vqwd4qbtSHpkih&#10;boKUxc08MQFqH5OLTJ0ZDXP2MTHOEGy6/f3QEyUMwZ5dDt+FXsE7rpdLnj1/ymK+iIR53hMmSKIl&#10;siW+gUxnKGBTVjx58YJ///xz7ty6RYZAK5kEX+8jDBo/2zC+GI5/F6drpREyfsYDoSMwIgLaEYLa&#10;OzxQVSWPvnvEk6cvaOoG0RIwWWdjPd9o8iyjyHOyzJAZgxIKqQQnJ8ccHR/HswgpCEFFkLxSZO3Y&#10;KKkI3iOl7s+PqqqKBEIy5m0hxLpkao2mzmT2+a4pIOw2tp7OYYZnbSki7PG52fisb1/8mlJjT507&#10;7q7ZjtV0wEMkQlt7SRONDa81JpVLzRn2naklcvNUfrrv+ffFpeM1PPYnQ+KxKfLN8X2kCPSmyL2n&#10;zh/3vdfUv6XGb6iOPiYkT937eF6l+g/2qbIPv3M4bl0MO5wLqXrEFFnn8P4iyai8McbD5+/WTqqe&#10;N7U2pkgGpuZZqj9jqoaS2oP29Qsc7GAHO9jBDnawgx3sYAc72MEO9p/RDgD4gx3sYAc72MEOdrCD&#10;HexgB/szLXVYvU+B/U1A1GFjyFBBqjuUHSt1TR287mOzn2oCmFI4m/psd0/j++PKqOUAACAASURB&#10;VJlSlNsHqO6sUzAKYauK1jcVjA7dpxpph2BvUo048RduvMfhdVMKBKl3P/63nkm+Y9YfvdvUe0sd&#10;2k81BqTUUqZUCVKH8KlmkFSj11gZYPznsbLFPgB7aozHjRLjf++UcVLzNXX4P6V2OGzM3l0D22aI&#10;7edIrp2pa06pAU79bj92pEkrpt7XPr8x1TAxBr+/qRGzW8vDtTNWzRsrpUKPK24bmgLB21aVR6GU&#10;JkjBuqp4/PQZv//iC7786gHeRzVg19hewRYh0HrbmNITF2gdQa4+RKB4q9TZzY+uGSzLstgA2YLm&#10;h6oOxhiyLIvAsBYA36nidYrKUilcq2hmtEZlpn9urfXOfVlr+7ExJqqJlmVJ0zR8+OGHvPPOO6zX&#10;Za9yW1UVRpuB2pvGmKy/57IsqaoKJ1z/jN13aW2YzbYNnldXV6zXazabDavlCmsts/k8Nu+1Y+Z8&#10;oGpqdNt4roxmU5VkTcH5rVs8fvSIv/+Hf+Avf/Fzzo4XBFe1IngCZx3CxQbo4FWrfGpxTYlyDUWR&#10;MyvmCO+4vrrgyfOnvHrxguvVhk1VslxeUlZLAhHIWtUOi2A+W/Dzv/4/+ODjj1jXFWVVRmGeVk3N&#10;426sq27upZrHuu7jm0rNole1HfuWbq70TVBK4QN88eVX/P4Pf+Ts1i2K+ay/rkD0qttZllEUc7K8&#10;wDsbGy+FYVmt+bcvvuSLbx9x9foaReDidw+Yff2E9aqkalzb+9c22+60e7cEE+3c18pQO0ttLQ+f&#10;v2Y2O+Kju+ecZYpcOm6fHHPv1il375xy7713KIoZjW3I9I+4Xt7HIWic49XrVzTVBoSPcyczZLnG&#10;+YqykhRZxt2zY/7qxz/g5dPvWbpAHTwR5gvORfW2qIQH1gdsgLUNeG2wDtZN1cpqeYRUBAEyi+rE&#10;gptxQu8rpaCpGxb5DIHAmIw8y1qVXYESUVdJa0NwgUBDXdftmpMtgMUhhR7sN6Ilx4hgXyGmG9uG&#10;e88wtkjtf29Su73pR2/uwUM/nASatSBW3/voOEZKCYpcopSnKEwLZA8tAERHAb0Q8E1DcC34mtCD&#10;vpvGQpAY3arMEpt066bBhQgSqpoGGwQegclyqs2GsrbkRcGRySlMzsIU5EpzcnTE7VunSAnONczm&#10;FUen53zy6Y94/6OPyBdzrBTUVcN6vaaqok+7vr7m5auXrWqbwHmL8zICckOI4PEm4Hx8DqUi0Yzz&#10;Lvrj4AneUTc13kNtLUoJdOM4PT1j/qMcHySXm4o/fPVw5x28CSw3jlt336fsQR4x7o4exTmH0lFB&#10;W6lWBVHcBC0aY9qYIyrVEaAqGxobaKTvSU2Uij7AWtuTqwzV33ufPmj6H6tmaa2xbtswOgR6eu+h&#10;3UuMMVRV2fudxtletbH7mXNuR/GwU7v0I1Ke9DoI5HnOyckJd+7eZV4sWqKSuD8TAnVVc3Z2xqwo&#10;mM/nPH76hIvLC5ragbcoBKqQqFYd0EiJKbL4bEJEgFqmMcZgtGZdlSijEVq3+62PoB3nsM4yBCp4&#10;PyTn8G/MjaZyly52GO7TQyAL7Z6Ralh9k8J39x46YLe1Fh9awp9AD+Lvr9s1lYuokl7XdQSFzAo+&#10;++wz3rt/P64zFwlhPJ0fUTuq5tGHClwLVOvjfylbcjF6IN+Tx4/59rtvWSwWaGNYb9a4RN6rVQRm&#10;nRyfcL2Kqrrraolv1elTTelRnV2x2WxaFVLZjofG+UBZlv360joqyXsfAW9d/NoTWrXEK7JVEezi&#10;xQ6sP5/PI5DRtQAkGd9rB34UrU/dNkKHZH44XGtjsGGqaX+8J2wBCZH8YCqX2UcslgJhd2CSDlyV&#10;Ut9OAQnG+95wXr+J+Cu1j/4pQLYhIHMfICMFnE6p170J5J1Situ3bwzvcYqALPX5FHhDSnFDiTwF&#10;Thqr0I39lfdhggwxeu5U3jqVo075wCGYfvwexqrd3ZyLqshhR6V+TOCXAvVP3cuYwC/1uXGdYsqX&#10;j8d3ai3dfNatj+9st5aw+73jmt5U/WoMctlXxxt/tgNtdCrbQggaa2MsLyXX19fkeYYPDrBYX0el&#10;aJXF+Sd8VPImzkdjzM1Yao8C/JQvmVJAHY7BEKyVGusO0CpkQKlIjlTVNWVZs1mX2BO7QxhKC4DE&#10;xXgaoXDO9rWArcJsuwdKSeMcvqnRwMnJCVVdsVwuaWzVk9EYI5nPipgna9pago6ETd07VJKqqgg+&#10;kM/j/hJzTol1TawpmBypJPPFAmMM1jqKWUNTN7368dQaHM617rPdv8UxEP33TfnJFEHpVN1z6BuV&#10;VEgZSeu6iLAbP0ZAryFwqrvvxtXEKM5T1RUqKColKPKc09vvcP+jj7FC4TY10jpUplHesvae1WrZ&#10;f1+XUXcxQiRtCEgE1nqcsxydnRK8ZbVcUpVljEvPT5F4lNC8fnnJ65cXOAIuBGKbVKvWKSJwvbEN&#10;q/UKhEQZHVW3Y5JL410L/If1psT5gCkMQQhs0xCALNPkmWljdItvybKkiIrEsQYSOF7MODmeUxQZ&#10;s9mM2WwW1YhbAtcQPLbby3UGXSwkYlxW1zVlWbJer6nPKm7dvoPOsph/tORY3nuctZRlhXMR4N00&#10;cc0LodFKoVqiuiwz5FkGCLIWqd/lQ6GxuLYOppW+kUPHupVES8WmXPP1119SrpcU2Zw8i3UqqcZ7&#10;7TiGGBBRif3xcgqI3pFcbeuX8ZMdGDO49j3TEVNMKO+yBW3eiN/FttYxrk0NayDjs4dhzLebP2zX&#10;zHCP21HpHsQychT79Qq4MgL388zw0x98wP/9f/13/vIvPuP89AgjZayxKI0NjqrasFle8+6tU/5R&#10;BJ5++zUhGB4/u+bx09fcu3sH5zMePV1TBg2FYVYYrKs4vf0Bn372S87OT9isK3KZcbTIyIQGG8h1&#10;RpZnBJPzzvk5P/r4Yz5/+IhVZfHCRyC778jX3N6zoRt+yUfiRNHXjUW/VpCy9cFNBHt3/s3vqvoK&#10;bpL/Tp37bPd0bsQw47gzBSqdIi56U9wxVnqeqiP1sXI3L0Ks51rnsbbm9atXvHvvPY6Oj+Jeu/M9&#10;gV0Su3hvRmskntVyw7PnL/jqwQM+uX+fzz7+BEKbZ3s7Cdje+Xm7JobnSqncxbd5m2rJcKVQSKMJ&#10;SCpr2WxKqrqmqkq+e/QdX339gIvLiwjyf/aMzboBGxXdOyo5JwLIWK/XSpHpjMxkEdQO6MywWMyZ&#10;zQqyLNbli1nO2fERH9y/z507d5gXM7K2VjmbzZFKozNQLfBdStUrye++H8GWlyJNVJ6K+YbnDeMz&#10;tfF82Ed4NnUO3cVb+0DS45guBZqfUq/f9ZMCFWSfS/f/FsQNxXjbnt2kYvhUTTZFspQinBiT+0zl&#10;dm9LhDal0J4CVqfy5Cn/Ma4VTxGGpc5tUzXvNxGmjwH1KaLYYSw3PAsc1gdunL+0JET7iO8nffvo&#10;nocA+PHYpfzvFMGDMWaS7HZM3DhFyDY1d5Lk4BPrfLwnjOfqvlrH+Fr76iMHO9jBDnawgx3sYAc7&#10;2MEOdrCD/WezAwD+YAc72MEOdrCDHexgBzvYwf5MGx9i/jmWUo9KNc8PFR+mmmjG1xhaqiE4dWif&#10;us4+IP/48DdFDJC6rw7cTq/GGG4czDvnEAO1xX3Pt/P3VrFx+FwhfmiyMTp1iL5vXLpnHR+md9/T&#10;XX9KAX5K0WBq/IfPOAXUSzVjpd7TuCHg/2fvvZ4kR7J0v58LiBCZWVmqq7qqtZoesSN2Z+5SGWnG&#10;B5rR+KeSfCR5jXv30mgkV80sd6Z7pkW1qi7VpVKGAuCCD+5AIJBAZO1cvm0cs7bOCoEAXBw/x/18&#10;39ctZGi3QRdU3b73vt/vUxjo3lvf+9vGf/f3+wqn28X6QwD8+rvdYrQ+IoT4baC/gDvUVrYKglrf&#10;6BuXLhYMbysGGQKrbyvEaT/DkArJZeoi7f7vmx8XCBRa92VMhfcuAMaVxDrPfDHjkz99xh8+/QyD&#10;CEBCY8D5UOQbQeFaB6XYGshUvx6KtaJ6UwSJ1EVSQWVKXVBZTdO0udcACHNrcL8DL3wDGDfGhPtI&#10;NFkNAIyFZzUYPcuyWKRuGv9bq7MDLJdLvPdMp1PKsuT4+JiyDMD3ug2NMcznc4j3XBSrqJotyPN8&#10;o1htb2+PNE05Ojpq/MpiseD09BQIyrdSSvIsw+Mpq5LlcsnZ2Rlaa5IsRSpQUmKrKoABnWNVFFw9&#10;vMrR8xecnp3x4OFDrv30Y0wVFMe0VoFcYLlklATFc+stVbHEFgtG0lGdn/Do+JiTF88pihUqAudz&#10;DSfH55TLBdZZKmNZlQ6vMtJ8zMe//DU//eUvkXmOXyxJUo2vgvpXAAj4phxV9MylC/O3AVrXn4tF&#10;YnWBvKBRlxWsldEaH4dApynf3n/Ap3/6jMl0yngywVlP7eba46YeU0VR4p2lMg7jPN99d5+vv7vP&#10;0dlpAMgKSVXCrFpFd6HqBacBL9KsP1ETTgmEDgWelbF45zHzii++f4JONO/fvc71ScqVLOHK3pg0&#10;UczPjpidOpTUXNvb5+bhVUobioLt6zdZLheYVQHOouuCKSxaJuQ6By/5i/ff4O1b/wPWSawnKMAD&#10;xloW8yXnsxkra7FOMK8Mj14856vvH3F0VqG1xEhP6cEFMXZ8ZfGtIsCNeCiu3UrpphgtAGOTCGbU&#10;KBFUe52pYjsJnIP5fBGAyDIDT1O4WvuFoMQUgNEC36sMtK2wrKs6NARk21agtv5NuTXuulBgGAt+&#10;4xIS4iApSbREK49WkOigkGytwVQmKgo6XGUol0Ug/FAK64LqZaKDqmyaJggRQb9aU1nLqiqpnKN0&#10;jsp7pE5ASpZFSbFaRUU2SKRgojV7ScKV/SnXr18lTTRSKRalYW/fs3/tOnfeeot0MsbgWa4Klqtl&#10;9IeO2fk5X927Fwohtebo5CVZrjBMsQ7K0iJsADY7L7GuCvNECObzGafHx5ydnvDm3TthLFiPcZbz&#10;ecnpbEVxreBwf4/Dq4fs7U1jrCU2lMUuA19eVnTYVnxz1kIEWQkpm3Uq0RrnTPAJcT2p16kAEknA&#10;Sc5PZiznK8aTnLNZANWMRilap0ipe8kS6rWtJoqp/6vnTP0ZjcDJTQWq5j9Eo4hHBDnXvlUi8BFs&#10;LqBROhtUUfLBPwbgfDtv8KRpynQ65urVq+zv7SGFDqAdYxBRcXtRLRjlOaM858rhYVCvFAJTGoSQ&#10;SKAsCpQIcUSx8iSJRhDIE5SUSB0Uua2twFkkCm9D24uaPKtF5lM1QMW2SrGMarjDqt0XlYPD9bRU&#10;Yf2QEUgSlVeNMQ35QLsouE/VtV1U3u7r2qy1aK3RWlNFsI6pCSKa9Y+Wz3FYU5EohZOCD9//gHfe&#10;eTfAuZyLZAAgbABa61Q1JGBtVfqaaKMNxKmKAuctwnkWiwWff/EFlbHkeVBJdx2wcVBf101MdOf1&#10;13nw6DHPnj4j0RqhAjAxy7IAMouxVBv4twap0BANCWMwUbFetZTTpZA4G9R+ZYwntFYNMUB97STV&#10;TcyltWY6neJseM6yLAFIdUae5ehEg7MIEcgDujleX+7fLTLv80HtGL2ey6HfZTOP+gqvh9aPvnWm&#10;vteuMmiX7GoI/NBVeqvHde1vtvnUy9TdXtUuA5N385Uhlbl6Lg0R3XTjhO7323Oznf/Uucg2QHO7&#10;H/ry2TpLDEqeohmbbZXH2m/Vc7RWmO7mi+H+/OCYafd1uy3C77afe/hZ2u93VdTbAPiLYAvXABDb&#10;ytRBWXed44Xv2N49hKG9pCGyxVchLujuVw3lu337c5ftqa1f2wQrgAxxnveXEjX19WMfQGk91x3e&#10;eZJUB8IZGXKKsfAcnxxTlgVXDw/xxoIDWxjKqkIQFaqNxzkb+0U1+1dtEBtKQhz77d/vzpXuntcw&#10;aZS/mCsMtKsQMsQmhFjYupJlOWdZLijLgjzPIJLYKaWRUiGUi3uHEqXS5lohNguEKDqRMb4SWCBP&#10;00CoUxlmiwWnRwbhJRKBxCFFnJ8EciBkGM7SB7C9cZbz2TlpljbXrz+UJDqs4TIhyxKm0ylZmqKk&#10;pFwtWGlJYSpCGiA3xlEguXHN2rHefwp5UiCakBvkCO2h1I1J+gBXfcSS9bxXEgQOYZuZHgh1Wvuc&#10;bdM6aUg5mj03ghK5DKx3CFKknnDl5g0++MlP0ZMpwngOs3HYf3EGvyo4cVAWJUpJRklCpjVCQJKm&#10;CF/PK0lZrHBmhcYxGScUtuLobIZTI5IsgBytLTGuACEpjaOyBuMtxjpwEmccEkiUxHjHYrnCGIeK&#10;uViq0xBJWgdCUHnP8WKFU0nY23MG4ypEEojnrhyMydKE0niOT09JRADrJ8qRKMk0SzicTNgfjQMR&#10;wMEhk8kepqpQWiKcw3tBYTzGSVbFErIZ0mZ4F8jO0lVFNiopVgWmLNFCsD+dIJXEuEBiVythSyXx&#10;JpBCIFUY/0qQZilpkiCEJ9EhB5VCggiA4rIsMVJjZQR5ihCHO2vx1iBQIGQg9nKCRKb8cPScb795&#10;gPAKpQTOmwDA9rLZM11P8Bj/1P+Uw6DMZg11a2Iu79b7RV6AFwIf8/EAvnQNBaFQcr0KxbW13ifq&#10;rt3WbwKEm/fb8UTbZ9W7Ue1jiPo+vK0fM9y7F8FluQDK95EsRrbjthirQdwfuEA4W5M7rtXulRRc&#10;v3rIX//mL/nxjz4gzzSz81OyJGvufU0ulfHa7Tf5b/+7a3z1xZ948P03PHn8kNMXLykKgUoUUqVc&#10;ORwzs3B8cszPPvyQ//q/+EteOzxgNTvldD4jESlXD26Ac1TGkCYBaFzi2R8nvP/WLQ4PJsyez6IP&#10;CDlNIgRe+C3r8Jo0tlEH1wneG5yzzJdLzhYzlqZk5HKk83gLRVGyKiu8DPtCVVkiRQDCS3GR9GCI&#10;VPiys4rLSKTa12krEA/FnNsIcbsxXff+VDM2HQiP1gJbFayWghdHz0hHGYlOEbVKtwT8JjmNkB4p&#10;wnGc0JLp3gTnLY8ePuLb+w+5ef0mVyd7AVROIJMTEPZHemKmev7FRTOS86h1HKTi/BIKLQRZlqKk&#10;oHKWZVFy/MNLnj8/4vMv7vH1t/c5PzunWM0pihXGWIy1jEeBSObKdBz314s1qNpavPAEVyYRKIrK&#10;NfF0db7g2bMjlJIoHZ7HOYu1DiXCPvtkPCZPUw4Pr/LRRz/i7bff4dq1qxzs75EkAucqjCnxgZUB&#10;5zxKKLSIpEHC4WoSKnzwvT60s2wR6bVzlvY4qIkYh9TQh/YZuuN6vZcxrLx+geS4c67UJsi+0M89&#10;AGMpVHjmOkfwbORUfefB7d/uEoL0gc3bz9JHStanKt83f7vEk9sIwoby4KE8Yeg8bqjd+vqir0ag&#10;/Vzb9gS6sfY2BfU+sHz7vW5+PeSj2iTjQ/sCfUD9bX5x6PV6X6dNLtM+J673l7qxbnscrknbLj5r&#10;n9/tG7tD46ZvTAzVBGw7F27P/x34fWc729nOdrazne1sZzvb2c52trO17QDwO9vZzna2s53tbGc7&#10;29nOdvZnWl8Bbh/bep+Sc1c1vX3NLsi8fWDdPqgdYu3v+/cQi3l9zcsYzodY5Nt/9xX0dJXL6td6&#10;gb+sFU28F42iR5d1vq9Nt6oYxEK9jcKmCFrua7d24Ulb4XEIaN3Xps1vsV1R4cLne5RDum22rdCq&#10;Tw0B+lUIu/3XvYe2Ynq7H4aA+tvA1n3FFH1FBX1jp0+5vq8PukUs7YL8tgpgGwDSV5QwVJDeBtNv&#10;PH8kOtjoBzbB7917lFvUzrapJfSqcYhQABkKLEORV9A9Ca8NFY92ra/Ar699un6tmZvxfZ2mJGkK&#10;KF68POYff/c7vnvwCKlSqiqA4XxZNCBBCEUnSgcFqsoYhJS4KvxfBIRTAO5FIEtdCNZWivLeUxQV&#10;o1GOUgne2wvFLVJKVKZR46D+baqKJEtJkiQqgkuSJIIXC0NVlbGQfg1CzPN8ox27BTfOOc7PzylL&#10;01I6iap8UqKkoizLoGRTFOR5Sp4H5ZmiKDDGsFwuARiNRhRFUL9erVY458iyrFEKFlJSlCWz+Zzl&#10;conUimw8wlQVeBNAco16KcxnM0ZpULEpVyu+/vprfvLR+6EArwW8KsuSVEhWzuEiwP74xTO+/OMn&#10;VKXBViWuKgP4DUdpK6yznJ2/xDlYlYaz8yVqNOX2m7f5xV//Z9x9531EknEyP4/Ft4I0UVhj8QKU&#10;IBRSRkX0tsJbuxipZyXe8BW2LrSTfeObRnFbCMXJ6Rl/+ORThNJMJnukSR6BEWUzdrQOYBKlFNba&#10;Ro18sSp5/OQJ3333NSdHz/EujlcZCkhr/2+sJdEJzruoKC+j0m4NlAxF0NYF1WLnBUjNqrIczyq+&#10;efSMyThjP7+O95qqciwXS4rCkGcZOpGU8yV7BwlZluFxeC04SBPEFRmU+qyLv2fROkPJoH6khEep&#10;m0Ht2nt8kFgMRfVlRVkZKiuwNqjdLY3h82++4/d/+orPv3vCk9N5KGrNU+bzEmssUimQF5VhGgBq&#10;a04mScJoNCJNErRSeB8LP/Fh3nuB87AqCpwXZDrFG4NSOqjASxV/IxTPeoKqY7vwvL1+byPhuey1&#10;be9tA1APxSsX/X5dmOfQQpKnCamWKOFQEhItsYUBAljMWUNZlRSmwliPVyL4NGuwxjMepSiZRgXk&#10;AASYF6ugvG6jqqCQEYQa2tMYi7eORGsmqebKOOHG1Sn7exMmowSUYlFUFMYxPrjKRz/7Oa/dfQMD&#10;VCYQbBgTiD+Ojl7y9IcfGI9GmCTh6OSU7PWUyXTK8ckpJyfnHF69gXYgorq3VhrrAlHIi+fP+eLz&#10;zxllKe++9SYmjsmiqiiNJUtHnJycc35+xu//8Cn37n0VprbcBDC0VSiHilH7VJgEdIoNxZqISaQN&#10;cUmWpqyWKxbLAilVQ+pSr89KqTDrPSzOZ8znc0YSTk5PsVEpUcWxH+YFGyq73bW4VmG86Bc3i6Iv&#10;xnWSxXJJWRZRCW8NqpBivb5KGRQjN8AACIQULYAu68/Goax1wv7+PuNxzmQyiWqEQdG0Lkouy5Ki&#10;KFguFuEeRVDhvvv6HaqiZDmfB6XLssBZx8qssNpQVSqqnwewvhJirSYnRQDZO4v0IFUA7ABB8Snc&#10;caP4uh4CvlnT6+LyIVBBU+BbxypKXSA3apMT1NfqqvZ11cmGYjxYqznK+PtKKYSsQeEB0EENciPW&#10;2BPWlVu3b/PBBx+RZ2Os85iqCmCdCMxRWqGUju7YNWPOORcUQCNxDlI0hDLOOnxV8fDBA2azc5Su&#10;46WgFFpW1QXAag3sffnymKOXL1gs5uRpGkGW6zZJkkCU4L2jqmwzb7XWCNYAZqAB7WyoYgog1lg7&#10;b2IsHNU+gcoEgP3+/j5ZlmEjGcBqtaIqq43C+VVZkCZpIHiIqu9SrudYX191i5EvUz1rrwNt1egQ&#10;tKgNlcm1z4oAroEcb2hN6qqodQHd3Ty36wfbxEx9gIVtoJ1twNZX3V+p77Weg933+66/TQFvG8la&#10;H5lhH8lgt+B/m6LnEOC0bw3qAzn0EQ5uiM1eUowfrsXG+rAtZtnWF9sA4Nu+O+TjhsgkugQS3X2Q&#10;ocL/y9Qh++Zge1zVY7ydz/Xt+7xq7Ne397f5HH3axf3tNgSo6ZJcSClD3lfvcQRPSFlWgMBUJiim&#10;V5blcon1DhnXtFUkbKuJXup9si65oxQyKPgOKHO2+2+IXHDbfsQ2QsKNfToRyHJWiwWz2YwsyxiP&#10;Jg1o1bsQCvSNt66vM5EkJ8syRnmOsRadJFy9cZ3z85CzGmuRSuJ8zCckJIkOORwhxxc+EHKdHJ8w&#10;ynJSLZs4UGvNKB9jrUFnOXkeiPX29/Y4Oz0lTVOsNTgXlOYvI3BqYlMCeYbSeoO8aEjZs09BeBv4&#10;09dg2dqHUvsTj2vtdg2RbXbvYQ181Ogk5crVQ957/wPSLKMsA/DQOceVwwOErXDpkgfOROV0gZKK&#10;RAciARn35oypsCb0aVmVjPOcVGqKVclsuWQ02ScfZQgBlTU4CatlwbwsqKxjVaxwDmzpEN6QKs1o&#10;POLo7IzFckmapSgt0XGvSPgQGxlnmS1WnJydo3UgWDCR4DEVkmmWMUlDvu0waCQ4SBJFphOkcORZ&#10;yt54TJ7mKKkRUmBdhXMCYwKQVyiNsY6iNDgH5+dzZGUZe4GyhspWrMolRTnC2YI0lbzx1hsoFcjt&#10;Qhwj8V6Q6ARjHKM8I8vSkLeLsHeXpkkkonUoKQKSXEikDLGylJISsEUgiiysQ4gUo0MukCQS4R1a&#10;JTjnePz4EQ8ePkQpTZakEGCgvf7yVVaUC2PsEt88tKe6QXQV9wyUHCD0Fa+2Xm7MVzdMympMHf8G&#10;cqVa/b3Pl/Y989D50npNEEzHI370wXu8+9ablMWS718ckSWacT5qwN91vD+ZTtAqZTQZ85Of/YzD&#10;awdY71nO5mRpzmRvys9+/D7/5+8+5+TlnBs3rvNXf/FTtPS8ePYD+6Mc6T2z2Yyzs1PG+RjhJdZ6&#10;qgoqwDvDlb09xqMRnlmgZBORzDmSAPpt66vfJMhsiKI8WGcpijK0p7OBnE4qRvkIrST70ynL5Qmm&#10;dKBkQ1q7DWQ5TBjktyrVbzufaMeE22KYV41jhuLvJmZp3veYquTZs6dcu3qN/CDHxZhaK421DiFa&#10;a0KMS6SQeCFJk4z5YsbsfMGX9+5x9/br7L8/DmSucd/K2OF1oI4ZNu/dhhxSKpRW+EjG4bzn5ckJ&#10;pycnPH7yA9988x1ffnGP09NZyA09ZFmC1pDnoxCn2XgG4NbndxuEuFKGvcG4ZkkJaR7INKvKxHwr&#10;7EEmqY55aElZVDH39ZRFxXK+5MWLI7689zVJmnLj2nU++OA9bty4ypWDKbdu32T/4ADnPDrVaCnx&#10;xkZyihAbVBGECxYpVCRysxfm9ZCid1shvTt+61yyb31/lXPErrL30JnvZbnWttj4Akl4z/nbZSTP&#10;XfKq9jl5e9+lbz+nD+A+BCjvO4vfFpP1ERJ0Fe5714r22WBnX6jv94aAVXpxjQAAIABJREFU2ENx&#10;dP287X2UbXnLZblNN27v2wfpkgUOPUvfWK1B6EN7Jq9KGlDPhy7o/bJ+HFrXh/qy7z7rMdr29X3P&#10;2kcq35cDDdWK7GxnO9vZzna2s53tbGc729nOdrazte0A8Dvb2c52trOd7WxnO9vZznb2Z9qrKHbD&#10;xULuPmXmbartbWDGZeruQ0DivoKJvu+/isJFl4W8fq5uMXEXtDOkgtYurlYCrDW96lJCiABm5yKg&#10;u75m/Rs1eHuokMLTD+wdKuBoihK6bR0/48KHB4u92+1fM9Ffpjy67d/dfrhMGbAPYN937aFCi3bR&#10;8DbF9Y02bsBiYuv47BbetgsUugX3XRKFboFvexzKqHaqOmpkdRFiexxdNjZ9SwHoArgg9v2F7zBc&#10;oNGnZtEuXOsCzLv31VZVELimMNl7H8FtsZhQDM/pvvF1WWFSfY+bSiD182tUMsZ5T2Ud33z9Nb/7&#10;599zdHqKSjOKsiJNMqTWOB0UtWuAsQNkBGU55yiLsgGnBdXJWlXFXZhT1tYg26CCWivu1QCqJAmF&#10;uLUa+3g8IU0zlsslVVWF972nKgq0DsVoaZqyv7/fKPhKKUgS3Shg1uO6/p26sKhWgg2vBYX7ekxm&#10;aVY3Ns45Tk9PWRUr9v1BeC1eo2hACKFAsapKyjL4iyRJgrJfqz9WqwCkRwrSNCiqFqsV5WrV3C9O&#10;oJMELRMmowytNLOq4rvv7/Py6Ihb1w5xVSy8w+OxCCXwrmJVVlSVZbU85bFxjEdjrLWslguctzgl&#10;WZoCIT3z1QJPQmEEN9/+gL/41a9556MP8alm5Tyz+RxTOZSSaClRMhTHgsUjN+Zin0rJkKLgBYCD&#10;qFV8ArhDRgkp74LqpNIJi+WSP/zhE1Zlxd7+FZI0pXIW610EvtEAIrTWAVwuJMtyRVVVPHv+jAcP&#10;7vP44QNsuUIAOlFRyV4G4J53SKGj2s9amT4Uo4f5q5JAXOGdR9frlwuFukvrePjiGCEcGkn+1hto&#10;o/DCIEqDqTwrYSiLY54/f0k2ykkTRaY1WZajk6AsLaRG6QQlIE0zkiQL4Ednca7CuzBuq8pgIlDU&#10;lBXWeDw6gOWlZzxJ+C9//jG//PAD/vjtQ/7+k8/47Wf3eLlYoL1ASo1pqXRt9I8UiMhNUPuuPM/Z&#10;29tDUCuetUFbgRygqgyrogpqjkJgbWgrqSSmss38x3mcDyDQur6+C/DrFhluW1/7fOO2z6yBsv5C&#10;7NCnrNS9J+8cUXwZKQVpkiC9oCpK5HgcxlNVBvU8XFBzNxUrZ7AiAJoD4UkoAE+zLChaKRnUz4wL&#10;ZBMEcK0xQS0e78kSjZKSNNGMU02WJlw72OPWtUPGoxypJWjBvCh4+PwlVk95//0PefPd9/BaYUpD&#10;aSqsc5RlyfPnzzk7PeH2rVuM8xGff/EFr12/wd1br/PowSP+x//5f+J0NudHH/+Mv/6rX3Flf4qw&#10;Bm9LfFUxPzvn3hf3MMbxk1/+FKUSlssFxtgADtIJk9GY5WrJ//4f/5Y/ffYVlQOEiuOk7t82aYu5&#10;0G9dMOhG/4QFvHnfGBvmcfy31poszcizDOnB2orKuI0Ypl6DjLE4a1mczzl6+RJpSxbFiqIsyNK8&#10;Adh3465uvFD7/CRJ4j0ZtNYNgD4UW28W7Ic1KhZOsybtqRWD22O7z7c2PiuSzNTxxQYwPJJZTKcT&#10;8jxDSslyucS7EO9a7zg6OQ7zvr6Od6g0RwjF7ddusTfJ+eOnn/LyxQsqWwUAmk5w1gXykPgbNZGI&#10;QKC0RiqNdRYQZFmGEBLjWjHoQCxVxxc3btzg+Pg4EMhI2QDV2mRbSZK0AP/iAqlCW2G6G3u3fU0X&#10;XDmkXtwm1gnghDWhliACvmOnCBFAjWVVhTGZ57z59jvkoylCaIjKsFom4dpahrXR1zKuayCKlMGH&#10;1+DCsCZUlEUBOF788APff/8dUgdfIYQPBA5aIVsEAHUclOcjDg4OOD0+oVgskT6A8T0eIT3WVUhP&#10;XPstnjqWWyvd1WQM9TX7co66n8LnPGmaNmPUGIOzoJTkypWDDWKKsiypihIhBKPRKD5riAmlAEdQ&#10;1FRS4vEbRfHdHL2rgqy1/leBjDfXkz41N9+8V6+TYWz4C2CormJeG2TfB1boAi6647JNOLUtF+3L&#10;M/7cIu061+grGt/2e+3nbCu1D63pfeSF7dy13V5DBBnbAGqXEef1tU+fKvn6XtyW+OTic6390kUC&#10;mK5C9Kv0ySUjd+P/fkM5dztZQl981G37LqFZXxu016RtZG9Dz9NW12v7lm0kktsUio2xPb/jN+b0&#10;q7T70P7U5r5G+NvUJFJCBhIpF6g1pFQYYynLiqoylGXIG9t+WytFgb8wdjf6puMLtvmOoRh7qC1r&#10;pfPeuLyt8ikC+Y1EsFgsODs7Y5yPSFQSwG019F+ufV/tC7pxX7vPjRCcz+ecL+YkeUpOzsGVA85P&#10;TyjKAhvXRI8PYGUhsbZAygQpQSvN0x+e8+zZC7yTaBXWojRNybKkIVNROkEnkizPGeU5VVlG8HYV&#10;x1zao3LqLsRpUkqcHwZxdcdYl1S1L6/uAy2F1lxDl30LkDq03xiuRS/5lHOO0jhQU67duIFOU85m&#10;c1QyxhpLkiict0gfBu/Z+Rkq7mcorRmPx0hCru6cDYQ1MuyjTPIxeabRUnM+m+GEIM00k0lY48V4&#10;xLIseHl6zqIMhF5FEXIhrAUf4mrjHbPlIvgUCfkoJ9Ea5yxKJREYWXJ8eopznjRPMTaoXwsgT3RQ&#10;q1dhX6lYLiN5E+TpiFGaURYLUqXRQiIcJCrBWYM1JaUJgPeiKBEoysKwXJV4nXN8MqMSM8aTJZPp&#10;mGSUgvDkqyXOlUz2pigdlOaFlGB9BFp6Eqkgz1C6FdOaQKQglYgEtCqCW33MSR1ZllJVpgHXFmUJ&#10;XlBVob+0kjhnUEKidc5iseCrr79kdj5D4NAq+J82SdmFPOMVzl02xu1QrBFJQGrOw0AGGfH8lxDX&#10;dOeYQLzyffX5vva5RFWZGFsEUhJrXUsdefjaffnFeg53z6E80/GIt954nUTAsx8ecXZ+zGQ65mCy&#10;F/ZFdRqvW+KA8dijESglef3uXQDSJKGcnTMepeRzj3IFe0rxF++/yzTxfHvvC0ZacfjeO9y8cZUX&#10;L16yXMzItA5+D4mtDBaHErBazTl5edTkMTXJJWJ4JWxiF9akdOtzoUgiJRXWhmtJqdCJBufY39vj&#10;YH8fpdWmcvXAecUQAe+QGvaQ79tGAl0Tab7q2c+2s6leUCQ1ieSaKEDE/eXZ2RnPnz4jz8foJI05&#10;pmvIF9btsI7hhJcUVYkUGmcMjx79wBdffcVrNw+5ce0QPLgykorKeEYn6FUJr0nJhGi29AMBh4fl&#10;quLJ08f86fMv+OLLL3n27BmnJzMSnSIFKJWgVUJVVXGfdH12kyYaY9bEuHWuXu/9hzko8N7G+SbQ&#10;UiJFGJ+OSJbnHUXcN090glZhfReAt2sibSEllbU8fPyEx0+fUpVL8Ja7d1/n57/8OXfu3uHwygHX&#10;rx4yzjKE9wgvkXiS9t6JWF+zfX7VnvPteLebEw7lINuIPrs+bluc+ypq568Kfu/zj32kUNsA0kNk&#10;Z12SsqGzgXb+3nd2um3uXgYc736nTab1qt8bOjO+LG/alpN0x87QPbWfsbt30c3BNs7Eez7Xe3be&#10;AyDvnku3+6VN5tAXP17mm+vcpe6HOvbvzpc+wpnuOOkbi5et1dti4ssIDboK9e37q8kwX2VM7Wxn&#10;O9vZzna2s53tbGc729nOdvZvzXYA+J3tbGc729nOdrazne1sZzv7M23bwfY29erLAFVd4Fif4vKr&#10;3E/30HqoYLV7jW3A8fbfr6JmX99PGyzSd7hfg8m9sxcKMroF5H1gnT42/bZ1D97XxZt+i2Jmjyp7&#10;p5+GyANaLw4q8b3K+NoGyn+V7wyBa/qUTYY+X7dft6C+q2jZvrduMU234HZIvWZIJb77d5vRv/ve&#10;BkD9ErWLi4U+Q4pVa9B8b7+/YiHChjpCq0CmT6mrW/Df50sAlAhFrpf5hW7/t/ukSwTQ5y+67d+M&#10;awVCKrJsRGUdZ6fnfPrpH/n883tUxqFUirWOLMmY5KOomBYAW1JK8jwHFQtEK7Mx72sAvENQGUNZ&#10;lo0Ca31PSZI09zIajRoF3sViFgrVO2p+AGVZMp/PG4BUAIRWaK2a322PsxrwWBeu1SCLqqoaZfbp&#10;dMpkMmE2m0VgkqSqquZ+kyShKArOz+bMlwucgGs3bkS1upaqXavPF4vFBsC+fT+j0YjlcslisYjF&#10;+Kp5nlBwF5S/lZIBGOxBCYl3nqtXrnB8dMTZ2RlPnz7lzs3r+KioVhSrSEICHou1hrI0lKuCST5l&#10;MZ9TGsNytQyKaVpSYnG+onCSG7fucvf9H/Hxz/6CfLzHvFhxfnwaQV0qghgcWgmscyghQAU12bpY&#10;vj3PumOwWxTY59dCwaxsCk6VUFFlGpTUWOP49ttvefL0KUJnqCSNwJAS5yx5LA5N05TRaNSMG2tD&#10;Yfzp6SkPHj7iq6+/4eT4BBBRIU+D9EhR+7g1aEkK1lp5Uc04FKcSwN7egwtqQSoRJCrBG8vSWu6/&#10;OGW5/JJV4fj4rdfYzywZFXmSkmkQXmAWBUVZkmWapdKMxg6lDUIqhFKsQUmLSD4Q5pyxFb4q0AEr&#10;E8e6RETFQyssiUxRMgAtkY5EST588zqv3/zP+fG77/K3//AvfP7gCafG4Al9bCP4t+2rkkRjvcWL&#10;0C9BwV5TmTD/jBVo6XFOhDaUkrKqglJlBJ4EtWMbFIyhUXXurs9dv9UuHOvzjX3WVYrZVGPtj3Xa&#10;6t1960V93XbRphCx/72PZADxml6QyIREa6SIfgFQQmC9ZWUrCmeorCHXSbPehUJggVYKpQLgtSgW&#10;mNh+IGL/JEwmo3htwWQ0JtOS61cPuHX9GqmS2AhGfvH8iOfnC+YGfv7rj3nrvffJJhNWZUVpDIv5&#10;gmW55MkPT1gsFrz37ntcv3aVk+MTbr/2Gq/dfI1nT5/xv/2v/54vvvgK6wVHJ0tOT4/5d7/5Fbev&#10;X0OYCqqKqiyZTqbcev02e3sHrFariE1xaJmgsxRrDJ999gX37n1L6TxC6KgG6S/EH93i4vY6NhRf&#10;uU78HMCY675P0zQqaQfVd2sNs9UKay3z+bxZL4wx6CTFV56jly/446ef8MF7b/PDs2cNqUNf/DhU&#10;QNyeT2maNmB454oLz1KDhq0Na57zERRXF6i3lPQaMFUfyLj2XWJNLrEZq9RjTjWxhNKa5XxFZQxe&#10;BjIQZwPRg3M+zF8X7ufHP/6YD999izzV/M1/+PckUrMqgoI8Pig0OmtRUclcCokSkjQPaqyVcwhX&#10;EwhZwixaq6jXfSmFaEgfZIzDaxKBem2pqqoBKKRp2viMmrSqXZzaVWdu53h9hdXted8uyO3r73rd&#10;F4hmXgvhmzHuvUNKhTVVaGMkUifcev0Ob775NlIloR1MIE/xhDVHaYV1wYcOFVrX/7bWUhYFzlrK&#10;suCbb76mLAqEDkp9Ugmkl40qe9tn1kDMs7MzhAhF1dYapALrfKMI2AWtOrcJOPLO4ViTDg0V29fg&#10;hy5ZFwTyov39fUajMVVV4oE0S6mqiirGoVpryrIEAjGLsxaEj742gv86BCrdgvD2PdbrzRCopqua&#10;BmIreV39fj3f2gr33XyvDcaXPXlG3bd9sVQ33xsiGmMgF66/c5ly9mXWBzzfpvo+tG5v22cZyje3&#10;AbS35Vd9PrtPbe5fo1R+2Z7RNmX4dXyx/T6H1AT7gCHb73UIcL7ZN305ZXu81OvQRdAfW8kMunOq&#10;jv/7iI/6xlUf4KBv76ALuGlbTVxSx5xtdc9u2/aBL4eUuPtIJNtztU3CYiP5Vw0yC2Aw1fiZts+t&#10;/bCqicJa/RG79AIIxHu7ES+026b2u+1YoqvWuU01tG8cXxhIfk3yVxYrzqwjTRL2p1Mm4zFSjBAC&#10;nPAX2rbbx028EvN0YwPJ0nQ6RUjB6YlnsjdluZhjrKVYFVTGUBlDohUeT1IrfDvHalXwpz9+TqJT&#10;RuMMTcj9x5MxeZ6jVIPuJ00148m4IbwxxmCNQat0gyzHx7hNtFR0u6RIff6km6tEbrheX9TeD+ob&#10;q6Ju/hag3Trb9MllILiun5NSYL1nZaqgRly/7wweWK6WFGZJImH28iU/PH2Cs44sy9ZESs7ja1Y1&#10;X99fUPhNlMJ7wXxZILUmyxL2Jnkg69Ehvnz89BlWSAKUVoW5koCwHpVonPcBQO8DmDbPU4SPcy7G&#10;istVQVFWaJ1QGYMxFmsMQkKSKlQiQILWCVIJrHcxZg9FWR6YZhmpkigpSHUS1MN9uCtnbST0kRjv&#10;cV6wKisWRcXSGGbLEl4c42XYNxiNMl67dYPrN26jdUJpfIj7ZYitXGwnJSV5KgM43nsq5/AQAPCu&#10;pbAtJAhPonRDBlkTDCmtsCbE19aD9R7pHKkWCBxnZyfc++ILvDXkk0Cc6CMbR00eOgRA3wY0vgyM&#10;ueFEhKgXjvV7PWDRvlyxG6/17Vl3bSinXF9bI4SKeYbD2Kjo3DpLGVqf+n57TaSyub4d7E9JlWQ2&#10;O2F5fsZ8NmO1WuIrS5Zl5PmI8XgSyL2cY7FcMEpSdJKghOTW7Tvg4fH9b1mcP2eceX75oze4/+ic&#10;W1cylqdPOT96zrU7b3CwNyVJNCcyKI07Z6jqGD/mb0pAsVwGxe16Dyzmad55lJZNntYlwgnrlNhQ&#10;bVcy7hli0TpFK43WCTpRBO5byTjPmeQjqqLEGovzcnD8bCNt+teMwT7V7vbaGMbQOobv+1x3PW3H&#10;R33rZ3fc2w5RkBACGc/Xfnj6hPFkwmu378R9p7DPJjbyg0CO551Hx71RITzJeEJlKr746ivefPM1&#10;RuOc/ck4ENdaE8k/2SAYWLeFjERrYQ9BqkCctiwKvv3+Ef/3//P3fPXtfZ6/OMZGMtBRPqqTQIT3&#10;KCnQSRpjG9mQ2CmpGgLB9lrejte0UoSQSOARmKps5k6ShDOUsK+oYv6qUHF81nmd1hqRJHghsM5j&#10;hEEgGU32cM5w/8FjHj5+zmicMRrl3Lh2yPvvvstHH37IrRs3mU4nYV2xliRT4EOsITZIbi6Sk7XP&#10;Dfvyw+6+Zrft27HXtryj62fW+9629yxuCEx/8exsDUTuKnFfdm61La7orht94P2+++uSa/d992K8&#10;InvPn1/Fh/Sdp3X3gPv2hvv2GTZi9w4h31Au2Y7Dh0j82s+0TWG9fYbZvf+hHH1ozezumb1KrtvX&#10;nkMEdO29oW3+e1teP0SA1yVobrdFF6DeJQttt1FfTtp3Ztz+bvvs/VX2D3a2s53tbGc729nOdraz&#10;ne1sZzv7t2I7APzOdrazne1sZzvb2c52trOd/f9gg0rjA0zl9XuvovTdPQi/7JC9/s6mSvNwYWP9&#10;d7ugcuheup8HNorFNgA03iOiInPfYfOFovC20ru/CGoIigkXwfTtYum+dvQRDNrtl75C0fb3+4CY&#10;nligUF+/LqLoKVj2UX3mMhb5ITb+bv8Ojbu+Aup/jV1W0NE9dG8DlLtFWLV1CyPaILJ24UsfUG1o&#10;7A23i28UMb23sbyphvm1FemCYiIIfF0YTd2vHfWF+BUhQ1Gec6HAtikSrufXFpB9d1wJ1kCEPrWO&#10;pqCh3ZYt5U961IPD00fwZPPJWl5lGFQ3RJDQVl3YmAuxfWQEYykBQsXiDSFBKMrScf/BI/70+Zc8&#10;e/4CnWYo7alMRZ6m5FlGohOEFFgvQQV1KevBVUHp3BiDkgGA7qUAKTHOUUbVpO58DDcb/ILWmr3J&#10;mCRJODk5Yb5cxoLx0Ae14nxVBc3x6XTSKK43KjnOUawKnDGciRMmk2lUS00QSgaF2dY8ybIMYwyr&#10;1YqyLJtCFxWVY4AGmLAqVgghQyF9VTLKc5QQUd1Go9KUSlcNSGGxWEZlHonWHmOCerlzjqtXr3Ln&#10;zp0ASCtXQBinNir/pWkalJeMjSBYgaksZTljoeDg4ApJknA6m3P/wUN+9ZOPSfB4rXGmCOA740l1&#10;grMVpjLMZjOmkwmzxZKiMjgvqACnFOODK7zz3rt88NGPuHb9Jmo8ZWU8p8sVRVXifSh2Jyp9OxsU&#10;1CQgfVBvc9G/+qaePRRgEgu3h+ZL20+1lXK99yiZIGVQOQpFkWCN5dmzZ3z37X2uXbuOQ+KFglgI&#10;bp0MRcBSkiUJWZpgrA3qsMawKkoePnjIt19/zYunz4Jyt5Sxz33jeWr1WgjFu66lhimiBJKIvoSo&#10;cIxUDUAhFKuHa5QeHp3OOf3dH/j+6XV++uFbvHEwYVJZclWSyqBwKzxUziGlYVnNEMLjvMR6EdSx&#10;RZjDWipUVERy1iCwaCnQiV7PURfGkk4ieF6neGRDiFAVFaMk5xcfvs3+KOM//vb3/MNn33LqDQhF&#10;W6g0qHMF8gWHjetHUCkPPtE1KtPOesAik+DJi7KkWBWYqkJ6RZ7o4HN8HPO+ReLi24X7tZLkukBc&#10;KYEQmwpcYQ1SW4ssu8Wdmwrjoumv7vc24wrfITLaVBUK16hIpCRL06B86BzSOUZSkUiwiQIkxhRU&#10;lQUb2ssSwD6Vr8hUBO06i8MhESxXJbP5kmVRsrIeJJRVRTpOqKqSw9u3mI4yqComqeLOazeZjnJW&#10;ywVlZXl+fMLpqqAg4aOf/JJ3PviIazdvRmCqwVlDUa549PgRq9WKN+6+yeuv3ULg2Z9M2H//fZ48&#10;fcbf/Ie/4Z//5V+wsa2W52f87nf/zMnxS/76N3/FO3dvkQJX9vf58UcfYqxndj4La2ztHFxFKjN+&#10;/+nn/N0//iPzwsZYy1EvW3WxcgAF0FobuQBwaMe9G2RNbJInbChxOkh0GtreOrIkIUkyEhtINJr4&#10;hzDedSz2ts7y5Vdf8ejxQ7788ism0z2kVC2QqsV7EUkL+sEg3Vi6Bk5JKcmzNPgN56JivYjjzOC8&#10;CTF2a2K2ld8uI05qJiix8DMST9QouzTLsN6C9Q0pTGlKtNKh26zDWoONiu5ZljFfzpnsjblx+wav&#10;37nOG69fYzoZ8/zlGfloRFlWGAcIhfFBOdJUDrAkWuLKFabOQ1CUVRHmYVxLwpxXG2qlUkqsCypw&#10;1nqePPkhAqDD58qigKiG7vFBCU7roIbpHTpJsc5SFAXG2Aj6txc4kNZF5LVKrMU5Ewk71sqo66J2&#10;EdeNtWIlSDwOL8DjUEIjRCCC8N42YxM8WT5iurfPxz/5OZO9PVaVobQmFvyvwUzC+wCGGCjIds42&#10;MYs1FcJ7nDXc++Jznj57ysHBlXVBsAMpFEkSlE9NVUEEnQbiAcdyNWva0LkkjmGHs1UAyAgZxrxU&#10;VLYKMQ4CKdQaqG0toioa1cpmHjiP8w6LwwuPjiQMuBArSanI85wkSbl67QCdBCV3Zww4h4pqhFKC&#10;MSXGBPX3/YN9EBJrwjW8d2HM9KjHdX1E3TY1+cTaF22SunXXlHXuJJp1JcxPz5o6xzW+LHxuDXwe&#10;Uu3rK/rvqpt38/HunkMfyPWyvPQ/tTh7CPjwquAkt7Gf0E8M171eX9u9ilLgZSSI9TjuKpsPEdD1&#10;kfytr9nfVtsIUwKhle8l3xtS0nvVfYOhPt5sK3qfr76fLhlI+GzLF3b2I9oxXnds9LXZZf3SBTYM&#10;ARGGyCn79o9qH9pLpDiwR7C9DWOMGWNPEdddTwCXbZBxCEmik1a8E/IppSRKh7UOVFC9js+cZRmn&#10;dUxkHU5GgAt96qL9Y6cL5HnV8TG0J9fXBo2frH2R95TFitnZOeeTKVcPr5IlmtKFnE3Gfaqub5Md&#10;0Fl7zyrEAwnWhbhqlAX19tVqSVlVnJ2fU5UVJtGBgE9KqrICKbj/7QMePX7K/pVDvPAkMiFNU6bT&#10;CXmebYBdszSJ+W0AUy8WiwC8U7IHAC82coiLqpyi2Sda+2nfxBabfScaNfnLlIjXqqAJMv5GE57U&#10;f3eAe30K8F1iSaUEUimOTk+49+03WDwHB/toXeKswxiDcRWJhPOjI5aRDDDPMqQQmKoi0RIZ979c&#10;3C+o4wLvPWfLBStjUUqyl+dcmYzJkgRrHIvFiuPjY2QyoqwqjLFBnV2HexyPx5ydnXH88oi9vX0O&#10;D/Yj+VoAijvvKSvLsijCfrWUeBOeXycJWgsSrcjzlNEoRypNMl9SVjE/cBZTrphkKVemEw72xoxH&#10;GXmaxhw9gHkDULoMZAOROK8qTYyvDbYK+Y9KFFiHSFLmK8sbb75NkqQU1oAPYPOwh2ijUjY4QkwK&#10;Aq2j2ruz4G2ILWrWPsL+pxQCoRXeeaRIMFZiZFhbZCS7k0QVe1Px8NEDHj95jEoUWquG0KkZBz3+&#10;r45V+4h5LiN/7fv7gr/uGafNHqe/SLQqpQR5kcCmHb9d2ItCYL1pyEA2AIwOqsoGIq56HZMh7msD&#10;29r75W1r75m3SSs2gNZRaf7Fy5cIu2B5+hJbVQg8R8+fMx5NODi4wt7+PpPxNBCH5hmGAtPkKo5r&#10;166Ta8XjhwLnCu6+dsDt126CN5iy4HC6xwfvvM2V6ZRVWTLKx5jK4my4R1NWOEHYn6gsChilCSdF&#10;FffXxdqn+P64qgZPt59fa42QAq0Vxnq0ShiNxmRZHsi4tEAYT6I1o1EeCWcFGL/+Pv0xyavEPd02&#10;Hzrburim2Y31c70vIRsf3Xd+2CVG2HY25OJ5VPt3dSRncQLKouDBg++ZTvfJJ+OY39iNs7Q6pyDu&#10;u6Rpgq0CCdxyteToVPDZl99w+9YdJvkYKRTeV2EfXbL2GXW/SoHSca9TSLIsZ7la8e039/nDJ5/w&#10;d3//D5zNF+gkY7q3jxKCqixQKhCLKpHgvY25u4mAcb/hR/rI++o8NPgdYm7pYw4eYx8lIhFfzI8J&#10;Y1J6gs/tnE3WkzjRqiH3DWNCoXXCdDzFOsdqZXj0wwvufX2fv/0//i/evHOHX/zy57z5xl3u3LnN&#10;JM+BQLrmrEMlusnNpIz9bYZj+/rZurFNtw26+1vt97vg3b7zwDZQYPOuAAAgAElEQVRBUNvXdUmt&#10;t53VtT/XjvcvI+XqI3zoiwUvOytt51t9vzVEXDakJP+q9QB9Z6OXXWOb8nuf/2n/Rrs/u+ciQ/ff&#10;93ofGdcQ2Xk3x+4SdfSehbby0KHahPq8bxv5S9fXDvnlej3r65/2uOzOi8Z3tHKGIXKc7r5C+7eH&#10;APfteTRUxzBUO7ADve9sZzvb2c52trOd7WxnO9vZznZ20XYA+J3tbGc729nOdrazne1sZzv7T7BX&#10;OYTfpvxVW9/BbfeQe0iJtH2tVykOv4xZvV0Q2i3equ+rqx7dvX4DImatHNllhBcXESONulD7M0Pq&#10;7EMF6H0Fx0GR56LiTF8B/GXg6+ZeO8839PtdwOZQUUTf/WwDhrc/2y6u3zZOu8/aLqDpUwHs3l+3&#10;KKHL3r9tnrQLZ7bdZ/f9beoozXsRMSQ2usfjvWgK8C8Me7EFaE9HKb7uaSEaUGtd2FBX6Q8WvRHL&#10;20RduCQQvr8QU7aK8uv2bQq16QeuuwFQRLsI7TIf0Z3n/QqPIIVHhXrQ0J9C4L3k/GzGJ3/8jGfP&#10;j1gsi6h8HlQ1pZIkSRJU0NMIri1LdJIExbNYZFKWQS1dR0XbUOzmmyKUbpF6fBiMqeruZLlYcG4M&#10;y+USlG582LovA9g2gLxMVLICrRVpmgTwohDMZ/NGRUYIQWkq5ssFeZY1QMzJZAIE0oA0TUnTFIAk&#10;SZqC9iRJSJIE7z3L1aopvBOANYZKFEENTAh0mgQgWbx/Y2wA3qkAVpCx0NgYQ1EUWGsxxjCZTLDW&#10;N/fe9J2UeOma8VEZg9IKpGBvOmVvOmX2bMbLFy/wVcX16YTT1RysQSnFfL6iUIpiVasnwdOjIwrj&#10;sAhGe1d48/0P+ejjj7l99w75eAxKsygKzufLAJA3obgaKRFe4kVQohciqonHPgyqbQHQ4WJnegQ+&#10;VlNK6Rvg4kYxXAOGWSsaCymCqjw0YBHnPcY7pFCsVgX37n3NeBKKgC2C0hi88eSjHOdD4ew4y8nT&#10;DOMNdrUC5ynLiqdPn/Ldt99x9PIIW5Xr8UUolFwX7G6uAwF6t0nc4WuwZu0/alV2Y+J3I2jcg0Ny&#10;6hyffv+MRy+OeevGIXeuHXI4TtnPE8ZZgpCgVEKqNVoLtASpFM5G9ayo9CRFUACuqoKyqnBVAc6S&#10;6qQhD6giaCpLk1jcrkiyjDTLmUynXD+8jk4zrLO89doV/vv/6jeMJ2P+9p8+pZSCAoVFRGCBQsRH&#10;TyOQPktSRklCIuQGUYwUEmcDKUK5qpjPFxSlQYoEJZNAnCAU1sQCeoK6XSDckXhvNpRx1+tvPW7W&#10;hedhmgyr53TXxm7he1tsrg10v+g7faP8tR4TfkMJLNyHRKsw5tMkIUsScp0wzXOqYtEAXGwEemil&#10;wReNqlYNrNSqVpk2SCEoipJVaSgqQ+k9XmnGkwnjvX3+8lc/5+5rN3nx+DEpjhuHB2S67gOJcfDs&#10;6Bg1nnDt5mu898EHXLtxE4SIioeG89k53z/4HofnzTff4sbh9aAMWJVIBEcnx/zTb3/LJ59+ElXI&#10;wxxJkpSqKvnq3tecnZ7w67/8BR+8+QaTJJBOnM0WHB8dk4/GTCZjpnsThPc8efqM3/6//8zJfIkX&#10;MpLeBNXxdd+swaJ9cWNX5Woo3tokhvKUZUFRZAGkgwEfAB/5aExhStI0RWtNVVUNmKwyFVbYpoD8&#10;h6dPSdKcRCc9hbb9JEZ1DFWrmtd+wlobwcW2FffEcUqIJWwEXtdAFrxvfFVfTHWBlKgdSzQkIzKO&#10;YYnOMybTKUmSgA9+sqpMo6gqpcQaE9aoODbLsiRJFHv7exxePWSc57z37tvkWRbU57ypU4LGNwq5&#10;Vmq3Doy1ce5IHB5jAui6JucRQjbkQGtigzq+EQ0hUgCp10XzGiSouPbWuYzoKX4tyyIq24W4rgtg&#10;aatht2PuhiyjVQRsvQdXq/UpEDX4OcRb9bhYkx4EII2pHFIrklTzi1/8ktu3X8e4oCop1BoMRrMi&#10;+caPdBW9wv0HQH+xWuGcxVvDD48f8fDB902Mo5ReF1srRRaf42S1alT5GtyUgyzLm/azziOtpYrt&#10;ILzAGIeX9dgMfSK1DgQDTYzfAXXXBddCIeR6zCohyMcjRuMRWZYxHo/RWgcCJCWbdvAe0iQjzw1F&#10;UTbAgzSVTKfTGFNsAlO6he19fd0GVdbreNv3tIvU+wrWa58lJRGc4i+AzjfXEQbj+m7hf/d+g99w&#10;F3xM2/f17U90883L9hn+3GLtbSR1fXlKX97dzbe7anpDhel1/9bP+ipkdEP7O31gkD7l220gi817&#10;3r4P1bevUIPILhbpi8Hv/Gv2vi7b96oBfn37OF0VvPA52UtY6H2I2brzrm9udZUK2+qTXYKHto/u&#10;a492btx9trbifPt3u2OqCyrutlWbmKmfvG6dQWysRzGO1TKsWZU16ES35jRoHXLhUZ4zGo+wMXZQ&#10;EbhqjSVJkpizq439h/oe1mQyvicW9hfUPdugussArduAOFvf8wHwv1ytODk54cqVK0ymU6RWUV11&#10;PV7aqon1fTX7OLFfnHVIPAUrVsWS5WLR5EF5FsCUjx4+5MXLF0wmb0SSRIfBsZjN+f0nn5DlE4RS&#10;5HlCnuakaUqWZWH/Q4RYf5yNONjfoygKZvMZq9WK45NjkjQBtzlWu0ruXX8jY5zT0KR0gDTdsVzH&#10;Rn17au3x2QbZipanqIkHfHzfuc09qC4wr29/OZAHhbjt4aNHlGXJ7Vu3OTjcJ1GaNM0C4Y03SKkx&#10;lWM0ytFJBFoLGcluTNwfE1ElWsQcyTEvS0pr2UtHHO7vk6kA3q5Kw2qxItUplXV4axHOggBTOQ4m&#10;Y7z3PHzwEO8s08mEg0kgMDg+PWO+WOC1YrFaUlkbSSjBxnYQwCjLET7k1KMsC/EFgfzPSRCRnOxg&#10;OmYyTskSzd54RDrKwQuchTTVaK1YrmaUVdnkNB7wMsRI9Z6IcYZ8nKOSlNfvvsHtu29gHUih4746&#10;ONcmLnBhHgsXiIxQCFmPMbGZz8Z9s5po1Ina/wiUDLQ8Og3EBNoH0qj54oxvvv6K5WJBkqYI5xFK&#10;xGuwQUrVjMHIrtCNr7bFEX5gj35oX7vtRbt7tgguqLN67wMBVc+5QVuptx33tedfHQfW++fWrslR&#10;1nFYJAwU/lLikD5l3W7M4pzj0eNHPHh8i8VZQuIq7LIgS1KMKDk7OeXo5RGTyZTJZI/pdI8b169w&#10;/eAKZllhvUNrxSTP2N+/gr/9BsJbpHyMdZ6z0xXCwLUrh5iyYn6+IM0zRlkgLbPWoqUKhMVCUtmK&#10;YlUEXy0FidZcuXbIwZU9Xhwdszifh/yuFT9vxmJuo6/r16wN+VqSZBwcXCHPc5RWUdHbIquKPM1I&#10;tEZKgRW+ISChZ29nKMYbOj/ZFnO18/o+4qGuv21Azx3/3o2z+85GLpAXyc25VOeOXgTntJgvefHi&#10;Ba+P3iDNkmYPtok//Pr7QhD2DKWkXC5AChbLJV998z13X/+Wq/sHgTwRcN7G7V7R9JGQIoDM8ThC&#10;Lvzdgwf83d/9A//0298xX65ACdJ8TD4a44wF50iVCorxKJSUOB+J3ESt1l5unEsJ5IW2r/fDrLVx&#10;30mCCHPT1MBTIRAyrJxaa6SQF8idLhADC493Fd6v9y4RkKUpWsJ4PGZZFnghGE0mlEXJw8dPuf/9&#10;/0KWaX7y0x/x67/6S9548y574zEWG9qq448quwlQ7xJHd2OtbeQI3byoO+67r7V/o71H1o1x+4jE&#10;uvue3XyiL/7dlj/V3+kDGA89b9/55dDnh4jl+2KjbQrlfW2+LZcbzu/EYI44lFP03V+7r/ry9b5+&#10;68bz3bh92zlzu+37zry746xNon4x/7tYI3FZ/UI3D9zm17vnzH3kc/U63p0XNfnEEOi+j6Rg2xpS&#10;kyf2xisdgvJt69TOdrazne1sZzvb2c52trOd7Wxn/9ZtB4Df2c52trOd7WxnO9vZzna2sz/ThtjG&#10;uzakMLHtELp93foAtqvm3vd+u6h+qKjgVQ5P+8DRfQz8r6RULoI2UZ9iwMb3NwrTGQbldNq1rSre&#10;V8gp6gPoliJv36H7tsP1rkLYtiKILiP9RaWmi0X4XQWZvoLR9pgZKmjYBmjve9Zt6vM1sKq+nzYo&#10;u/7ONjD70O92x3F9333jrtvGfYXQjSaVWKuWNEQH9CtGNMrvXZWxRo0l/KsuuK8VgpTaVFboU99p&#10;/9ZmIUdb5ah/DnXnWLuAyPWQY3QLiYb6Y5u6a991um0dCqxNg/gUSuJEAIkdH8/4x3/6HY+ePA2K&#10;U2URlIyTUTOutdYBFOUD6LethBkUb1Uzr7Isa4DrVVWxWq0uqEq0wf9tW61WQUVeKVRUZsuyUJwX&#10;lN7X6hKr1aq5Lx1BAHmeY81auamqqgbob51lsViQpykH+wdRmWut+NtWSFkulxRFxf7+fihkqyqq&#10;qgwghagG6v1aKTcU6blG+bdus3U7mKYYx1rDDz/8wOPHjxmNctI0wTk25qfzHqEV0ntKWwWQnpLk&#10;oxFCBOBgmqYIZ5mfnlAtZ5RUPP7uG5Q1CClYlYbzYo6UmmJlMU5SWoHeu8Kb777Pr/7q19y8cwel&#10;E0pjOS0MhVnhAFNarLGhjlJJQEWs+tov189YFxPVpqhVDgVOAdY0xfo60QE0joemuCuOae/QKvQl&#10;EeDtvI3gelBSUlYVX3/7HaUxvPX2O5TGUVmLsR4nggp5nmryJKi24cFXQWW7qiqOj4+5f/8+T54+&#10;4fzsFLzDuRrg+GoFht2/hwAfjVKV1ljnKeO4LJ3hpLAc33/Onx4858Y04+remINxynSSM85HZFIz&#10;yjTjXCN8UPv2PoACvCnCf95EBXpFpkALj3Ch2LMu6gwAa4ErDFVlMMbigcPDQ5aLFbdef53xOGeU&#10;Ka5PU/6bn3/M+dmM3352H6RgZjwBy2lRUqGkDmBTKZjkOeMsA2spywJnx4E0Q3q81EFZ3AvKyuGs&#10;R8oULdMoYK1wtozKTcE/eWcboGq3iG5D2fuCH7y8oLG9PnX7qr2G911n029dUkztPUoIEhnGoIr+&#10;S0oVFQA9iVacFVXwjUVBUZbINBAU4OOaLGUgkojEF8ZajPNUzoPS6CRFj1J+8+9+wwfvvc3Thw9Q&#10;3vLLn/yYVAmePHmMcf8fe+/5JclxZXn+TLiIiFSVJYCCJgES1Fy2mJk9Ozt/856VZ7e7p2enm2Ko&#10;2SRBEiAUAZSurEoV4cLEfjBzDwtP98hC73zreDiJShHh4W7yvWfv3mvwDh4+foqVmoMbx7z9rW9x&#10;94038IB1juVqybKquf/gPkWWcXznDocHBwg81rY4Z1ktl/zuvd/zox//hNPzy43Ccx+fp24sjx4/&#10;5f/+u3/kT6+9yu0bN1gtlzx49Iiz03OKouTNt97kK199kyLP+dP7H3DvyQkehVJZ2OddXHPwG4o9&#10;Y0WOKaHKELww5Yd3a6u1lmpVsVwuOT4+5mBvnyzLsNZS5DPa1rJcXtK27Rpkah3W242xOJvNxv2Z&#10;CeXhFEzd3Ue356TAuf45hNxQW7TWrvfvAfh5TMVoshh5QEgVlOdLRFQCP33+HK10bGe34T92925c&#10;JHeRinlRsJjN0Trn5vEtbt+8zf2HDzEYlJJBD1xIhAggEakUSiu00msVxR5QLnDWQwLQ7fbXtGh1&#10;7WuK+LcEQC0VnkgAJlW/n3YkLY4BmFXIK37tmtAktIFzbQS/2I129HEfQwqE8wH0DgH43pM6detG&#10;8FulWJMAtW2Lw6MzzZtvvcVrr79OludUl3X0jUQ/37pYzLpOhXOtDA9pkbvv/RrvHatIbqGUTNSc&#10;470lILqiKNjf32e1WgVyBUBmGicExkOhM4p5WNfbpsHaNvhaNvhaSkpEplhVDSKqUBpjyTKNMW3v&#10;O3XgIRVkjSM4L/TTrCwD6H02pyhyirJgsRfAbG3cP3sirg5wIIOf14HVZ/MZs7IE3BWA5BDQIgd7&#10;TVfIPAaI6vzfVFVsTB1+TP37OjXkK3N0sPcMY7cvA+beFod1fvIYIHiscP/L2hTAfxuJ3dTeOvWa&#10;KZW6KbK6sfdN7RNjfTKlCj5+rU1ilI6EZfjsU4D19e9kD4S6qkC6vd2+jOruWPy6VqCOhE6+exbX&#10;+17DPEn3vFdj9M19cghuHwPcjoEoh2Oze003ljfW6YncyZjy5tBPHMt3vUjuaHwuh93ARiIlGQlo&#10;iKA2KcN+KOP6rERY4ZUUeOfQUqGVCqR1IoBYpdboLOtJcWZlyWw24+zsdHL98NZt+NnpmB/2/xiY&#10;8UXyRMOcY6qkPBzbUgaSMEwgnTs/P+f87IyDgwMyBM6HPdtaQ11VSKkQXF2buryBsw5jW7TXuNYg&#10;XAA3IzTlbEZdLXl+dsaz56e8+sor4C1Chz3o9+99wMWy5uDwAC9hNi+CL1/MmC32grK7kuS55sbB&#10;IXvzOavlkrqqePjgEauqhVKixSYoJoyjiKwW6z1dxP3buzAMXK8qHfIEwV+U6xyWF1dyUVfUY4Xo&#10;ierSMWydIy9yvPNY5wKYWoD3IWcWyHpED+Rbz3kxsp8EdXpjTCDSaloePXzE6fNTbr90mzu373B0&#10;dIPDoxmrsxXnp+fMZyV5loW8AIAUUYk9KEyL6Bt5GeYCUkVfxLO/N+foYA+EpzUNMuYX8jynvlzh&#10;bIhrrfVIISjKBeeritNlhZSaMlOUZcH+/h6PHj/Ce0tTW5wLRFAKRWMs3guMtWglmBUFi0XBYl5Q&#10;5pq2hUwJFmXBqrUoITmcF9w+KJlJTyYgUzllXmKkpHWGTBS934C3WG9Z2ZaVdSGWkwItJEprGttQ&#10;FBl5nvOVt77K/t4hVWtoDRiv4prv+/xn+Fn2oOSOyzN0o9wgsA1kTPSA2vD6mOPO8kjAJgMgWUtk&#10;5jg9f87Hn3wMwpPJMOZtRxYQwf/9KIxjpyPV6ggO1rldP0kMazsfWYo1iW7ynEpEf8wHcgs2h38S&#10;e4fx3D2z9YEYwDo7CQBMXOEu+xPUot2mKm8KXDXGbsQhwY+N5A1yvdaO5frHzpA6Yj3vu3kciD+W&#10;lxUnz56zXxzhbYs3Fm9qlApjvTGWpqq4ODvnbLbg8vSE9pVXuX3zFt45MjWjWVVY27J3dJM3ZwX7&#10;Rwfcv/cFT59+wfKyJi/nnF+uyIoZx/M9IADNhcxC3k+LkJ9sQSxXaC3JM8He/pxiPme5XHF+eooU&#10;GXoAMl7Ht926IfuN0Dsb9zFJsZiRZYq9eUGehbUdIRE6+PZ5kVHkOiwUcSxZb5FeXiF4GfPJxnzY&#10;beceY756P0jYToo81u9j5wvp90OSqo7iSyS8ddbFfEAkCLHG8OzZCYc3blDO7uAJuQqpkpjdrX3N&#10;LM8wxlKUJaJt8AKWl0s+/PAj3nztFd75yhuBcKe1kWha4K0N+bwsiwrwmmfPz/ntb3/BP/3Tj/ns&#10;s3voPGd/sY8XHq2zSJwQVwIh8W7o73lkpBLNsyKQx0pJ0zRY63q/u7POB9cJmZ2Na73uCDHD5h6J&#10;I1X0Uf2GSnkK2O1yK965eCegdIg/Ww9ta/CipshzrHO01lFkGSqO39ZYfvKTX/C73/2Br3/9Hb73&#10;ve/y9ttf5eDgAC1jHtOFs0qnLc46Mq3x8fkQgTx5vYaI3qdOCRCn/MghKPq6uGssDzV2pjQ8wxzG&#10;icMz1DHfceg/byN12wYqHidw9lcA0mMxSxrfTz37dTHXFDB9G5l9uqZsIxAa7gNj7X7dmfAYoH7s&#10;PHyMtGDYh1Nx4nU/p3mVMWKPIRnEkMxvWxw6jAWnSD7Hnnn4jN3YNcZcAe53ccNwbKZ9PZZzGQLr&#10;u3UrjUHH9oEhqd8L1V/sbGc729nOdrazne1sZzvb2c529m/IdgD4ne1sZzvb2c52trOd7WxnO/vv&#10;aNcdiG9T/h4rcBoe5I6x6r9I4cx19zGmup7+PDx0TQv/xwpfN54fNtSutypsbQF6d8UfQ8WtsWLz&#10;K4rjsKEaOHaoPFRqHB7KbypJ+2vVq64bA8MD8bED+WF/diYHQP6xIogrqiCD6w5/P2TNT8kUuoP5&#10;tJiiO6gfHuaPjan0fsbA/tuKFKbGTPIQuFACiY8KL84GmJJiXVyTFkZ1aiFCgPNu41rD+xrrg6Ga&#10;27Bw4Yr6G0HdvX9vBCYN1RnGCvn7Z0/GR1pAOVQEGoKwuusMi2quqB9tWc+EWBelSamC6q6UPHj8&#10;mJ/99Dc8fPgEnWW01tC0LUjQmaLIC4wxPZFC1w8pUCgFyaf30QGdxhQq+zHk1wrarTW9Im5RFOBs&#10;rwTeAaeapsFHIKnw0DYBRBuUr0MRbVmWoTg3Wd+cteRZRjabM1/MWcwXVHUVlNgjkMM6h3XhM1pr&#10;evC+EAJjWoyJCvfxXpRSGGN6oKRznizLWa1WPflE13drQJpHqaxX7pRSYIzBmHUbNU3TEwM4gkpb&#10;URZBsda0oZjOEwBteE6ePOaLv3yKXcx49Nlf2J8XLNuKl+/e5eTZc5arJij3lHNe+eo7fPtv/prX&#10;v/pVpM6ojMdUQe23ahpMHNuCWBxP+CYdXt0zp8qA6/7sdoy4zhFAjek497ITLHLoWLjtIjmFkgLh&#10;HUTAo4hgYCUlddPw4Ycfce/BQ27fuo3SOd5UNK2hbhpAkikVvvIMawPhgwdaa3j0+DGff/YZn3/2&#10;GU8fPw7l2wkgtVtZukLkbfvwcL6Ozbk1sUsgMNASsmIG3tLUNQ5B6z3L05p7pxWlFOwtMg72Fsyy&#10;nDLTzMuMLCqKd8DJUnuO5gWlKpHOIbwA4fAiqCf7NpAKWGtpzTKoJEuBVJpMZwgPJ0+fc3Gx4vTs&#10;kldfu8vhXonEcjDL+fffeZezi4oPPn9CKyRWCHA2qjODzjKOjg756ttvcPeVl7AmKPCGItYS1QM8&#10;Y2E+FmMN1rU4n6GJ+3Aszu2AkD3piRhv22kfJRbfjxQbDvfFsX66rghtcx/min/XkYAQi5OVkJRZ&#10;jvAeZwKou6pXAYArAtDbWYPzsaZbigA86J9vrfZqrMU7j7EO6z35bI6VivLgkB/84Ad8492vcf/+&#10;55hqxb//wfe5s7/H/XufY03NclXx9OSM08sVs6MbvPTGW7z73e9CnmG9p7WWxhoul5eURcHRwSF7&#10;h4dYY7G+xXtH0zY8ePSQH/74J3z2xb3Y2kEBzhhL2zQJDEJgjOfPH3/Gnz/+LPEFYbVc8fy9P/KH&#10;P/+Z2azk9OwChETrLKoluji+/Qa4YQxoOKZaNSzIHfOt0mu1bcPFxQVlWXJ0eIhUEmMNRVGsyT2i&#10;UmVRFGGfiD5qtx8OCySHY3Sq8DH1L1KQlFKq99GstQEkEBXgXa9iTAJQug5w50fjkyuF9yoQxwRA&#10;u0ZKjRCyf06tVVirtQ5AY2vDOhP7Yl6W5CpDCsXe3gFf/9o7/Mt7/0Kea7zXOKcCiM35zcLvdP5F&#10;wboACFr7GkImCm1sFu26XsnW4pwkz/OeNMm7QLbS7cue8LmtWQNZAjBm3ebOG5SUAUQjRE8+0N1v&#10;CnoOz+7xUqBI/MW4DjlrAgglD4p0zhmci+r0BDKftmnCeqEzXnn1Vd5+5x3miwUX5xcJyEf0qnyb&#10;/drt01fjg3DtADgXKJ48fszF+Xko+I/jtlemTwB6Silms1kPNleASQA/dVVhrQv7CT6QC+SKVV2H&#10;PsoUucqpmyrcdxK3KaWo65q9vf213yiCIxCIghRFUTKfz8myrFcyzuN8rNsm9pELxD9xzlVNTdM2&#10;CCWxrcMYw75eMJsH8qbKtIkPv43YREz63qk/38Ugzrne77tOjW1bkfg2P6PrnxSIP1zPppQDh0rx&#10;G/5Xsi8Oi7XTNXYbSOBFbRsRyDaA/TC2HuYotsXqw7VvLL8xlVdJgW5joIohqGpIqrf5LFMgkCmQ&#10;1bRqaDoeOgDjWPtNkQJsyyMM23p4H+vnHWaFui8/oZg+QgDIeo51e9/UXp/mJdL4fwwIMlSgn8rp&#10;pbHKMHcx5l9MtfE2gM94/C1Zg+ciSUqMfYRckwUExfMAetYxHtIqgLWsMUGhWSmkVOS5xBiHsZZM&#10;ZyipaLxHaxXi3bzcIJ6TSgWQ5khuYmyMDEFNLzLvhvmnsfV1rdYsemVaR9hXjDWcLy9YVisWiwV5&#10;VtB4sK1JcjQSYyymNbHtNnOFrQlgUSkDGZ/ONHv7C4qi5OHDh1gEZ5dLPr93n9def42jg32qquWT&#10;T//Cg/uPeemll3EOZBZAv0pAkc+Yz/YjkY9gsT/npVvHSKlYLivu3XvIF1/cZ7HYxzsTCA5GwJld&#10;eNzFPmul7g6sCMZYwEe/y4+MMZm8ZyRHLNZEB11bZ1mGiD5b+C+Cz2033nSy5qcEG36SUKnLp3bq&#10;2IEksGVVrTh9fs5sNqOcFfi2wZ1fUOgMa1raVqFVhmNNTCmikq/36+8RkqquyLOMsigoy1kA3VsL&#10;IvQzfW7agVCBnEArrLU8OXlGbSzzWUEWffmOrAACyBMC4ZKxAYJvrcW0LWU+pygyDhYLFrOSPFPg&#10;HVJ48lyzqhtmRc7xwQF7ZUGhJEpItNLkeQ4SrDcoJXpCOm8NxrSByAeBi6Bx50AJSV4UKKU5Ojzg&#10;zddfR0pFW7c4ZD9mujHS52W6LEvPrSB6ksr1/OvmrMM7kSjEr4lqlQrrQiAhFFjb8uDhfe7dvx9z&#10;hgEYviaB2/Sn1mtCR+xAT6C1znVz7VrZjc/eX/Mhv9s9KWI6Nu98ZhfnhkL1ivBTe0SIFwjraxKL&#10;pfeT+gLB72twbpNIydmr5Clj+1Tqj6RESimqP/h8ksZaTp+d4o73MW1DIcOeIIUnyzRCQtU0XJxe&#10;srq8wDZ7ZDqMtRuHh1jTYtoGRMjZFOWCw6PbnJ2tkOoJQgVwr9CBbLQ2lqoxYa0QMsZXjrqtWS4D&#10;0ediNudgf5/PP3vC2eUKZxqkVjTW0FwGgtAUqLxWxe0bfiNno6REa02WKWazPOR2te7jBy+gmBXk&#10;ZZb0SUeCJXowsR+cfUz540Pw7BT4dCzHFF6vruT+wv1cBcVaw/gAACAASURBVOim196mXp3G/EMy&#10;KikENvHdLR3YW3B+dsazkxP2Dw8RwuOF60neelLISFQhhEBpyFyGEILlcomTkk//8hkff/opd27f&#10;ZG9eIHz4BGMtWiuKsuw/970//JG///t/5NNP71HXFiEVRZ4hI5GuMS0u5r27PLl39HMlXaOcD7Hw&#10;fL6IbSZ5/vw5ZRl8ls7X6+ZMl6Pt5mNKxt3lEjofa3i+2r2+v6cIhqX3RcM47GMpGfwLIQJg1tsQ&#10;67V9TjfG5U7wm9+8x+//8D6vvvoK3//ud/jed7/LzeMbFHmG9xZd5NimDb3RrRWAvELO4Jlyq6ZA&#10;8GNnnEM/buycMm27IXnO1DnocO0cI58a5tzSOfCi6vbDuG34muvOQ6dixevadApQna7VbmSN6Z5v&#10;jGxhGCeO5eO6Z0zPZtP3psRVY2QbY9ceI+Abi6+m8t9jNQNTls6tsTzkGFnwFIg/zYdunP0nvuaY&#10;OEC6no/tvek5+PDn9BmnSLqnxswYwWHaJ8P5NDwfHgL9d7azne1sZzvb2c52trOd7WxnO9vZDgC/&#10;s53tbGc729nOdrazne1sZ/9qGzuQHytQ776/jnl/rMhl+J7hgWj6/dRnj33ONpD0lLr7GDh/CIKf&#10;UpIWE885fE94Xo+LhShii9raFGB4+CxSBqCE0noNtZo4nJ5SHEjvdaxYYKyIZOwQe/iesYPvqTYf&#10;FkRdBwLgmmfdVuQxdd11QdpVEOd1SjVj1x97fVes8KIAB0gA7Yi+Srgrlh8D25MWH7jw+u5KnSrm&#10;sOBwCgw/BL2MjYuh6tawsDIthGFQ9N0VdfjB80+pcqTtN6Wa8KJFE91z2E6lUwgcEiU1n9+/z49+&#10;/BOqyiC1om6aAJp1lsVsRp4XPSivA8gJIaibhlVT94Vk3tu+37uikLZte8X2YaFICqjvyrGNNdjG&#10;rpU7ZFQQd466rjcK37xzoWA4y/rf1VVFlmcgJdZYZrNZrwDft1cslDTGUjU1QkpMV4AqBKu6AqBu&#10;mwjyIqrDhyK5IQBD61DsvH6e8PrlctkrqnbF593rUsD41L7Rtm0/nLs2FQSwfwdGOz7aZ29vj7a1&#10;nF9c8tvf/h7z2kvgXQ9L0Vpz5/ZtPn/wGJcpvvLut/ib//k/cfjSXc6rinYVCnlN2/WfhljI60UA&#10;3nsfFHa8N/39pUVK6XzyBEm50H9RrTwWWaeAnSGoKwV/doVgUggkAitARlDAvXsPuP/wMfsHRyz2&#10;D1lVNU3TsqpqbFSUVSqoGedZVJr1lrpqefzkhHsPHnDv/j2++OwzvLMBeE0HKFVbFWGu21+mCTZ6&#10;qAG5luSZwphOJTgU3SMVRgjOreH8ouX++TMkoEUkABH0QBglBful4q+++TZ3X34J3dRIY3FYlA5q&#10;cDhP1dRcXF5SG8OqbmmdRSpFpjNKnWEay/JyxbNnzzk7PeX27SMODvYoyj1evXWDv/3213h+ekZm&#10;HC7LaG0AF8pcsbdX8NqrL/O973wTj+Pk6Qnn5+fcPDrAWo+TkGkNzhH03SytqXC+xTkTAaZhhe9A&#10;krHR+mLpsQK/bYpd3Z+mFGW32Yu/fg0CS8dtD1oHhPMUWcb+bI6OKowuKiFLiIXaYY+wEbzkI2il&#10;IwDQWY5zntZZVKGwztG0BqUy0AXzvX1+8Ld/wze/8S5PHj/k7PFjvv3Vr/DyzRs8f3if5eUpeEPT&#10;1pycnpPN9zi49RJf/cY3yeYLWhsKmltrEFJycHAQlesl3jiEA2NavLWcnZ3xX3/4Q373+z8Gooro&#10;C3brqozkNd6BcN3+G16js0AQonSGcwQFz8ZSNRcE9cYCAZiodCmkQEt9pcAz3Zu74uj0Nd2a2hGT&#10;jO3xm3M13OdqteLx48dorbl161a/ri0WoSj74vKCLNcbfvKwkPq68ZO+plMaShXguz1hrVjV+akW&#10;kD0pi9IK6SVN3YwWAo/5sWOxyhpskd532MuKomA2KxDikKZuMEZS1w1ay34fa6KPIHVUrvfQNC2B&#10;QEYiVc6dO3fItML4dO0U/T7bK5/HthxbY4UIqq+yA4JFtdENALyzPdAsAAgMWqugZo9EqQjY9wY7&#10;GC9hzAQwXdfu0udsyEjCFVKvoc+uhAoKfdbhve0Bit5bsjynyDK899StC8ASkuJ8pZEIFos93nnn&#10;67x89y7LqsI41yvIW2tB+g1FM5eAdVL/M6hTBnV2rRRaS04eP+HDjz4MZDlqk4CsA290qrJdEXCe&#10;52uigqi211RVnF+u35+VUoHEwrpA1uAdRTnDmJLlqmYtYL8mhDEmAGxCH1jKIii+Z1lBURQorcmy&#10;LMyxLANBT4zU9Uee5yAEl+cX1E3dF1/PZjPOz88py4K9vQVCDua+X0O2hvHBWAyYfp+SVKQAi278&#10;ygRAMRUnXfcZQ6KotAB+Wzw/lndI15qhT5KOm7E9c6zwfQhG+DJ7a7oWDe/7OsK5dL0cAsyui3uH&#10;cceUH9HFaGMg9CGQaazdt+VbxtbfDui8/l2MdwVXlN23kfS9iJL9trzR2P6VggG29dVm8b6fyDts&#10;gnQ7hdJ0vqVEiGP5lDQ3NaZE3QPDkvXwulxfNzdSgrL0WlOkNdvG3dQ6stlnQSW4azMpgv6ojARh&#10;HYjPWYuMZHW6B4KEPdNay3yxoCxL2rbp/QrvPU3TUFVVBIZvAkiGhD39c0m5/twBgcHUuHvRfOoQ&#10;aHglHyYSEkE8Ds+yrpCX55yen1LO5uwvFERAc0fSAgKliPGi7PfzjpgvJePTOkP5sD/culVwdnHO&#10;xWrJ2eUlf/jgfW7cOua1V1/lwb0H3L//kKMbtzg4OCQvCuq2RakAHM6zIvgVPuQdbt++yWyW8ez0&#10;nD9/9Anv/fF9nj8/Zz4vEEoFApxRZeDYNh1ZnFgTjA7zP71C9sYeME5M2fVp0zRX1v34gT3pXtu2&#10;gXAyqst3APLwRb8O+UgMOLX+d5/bXbfP77SWk6cncYzDQivuHh3hnYlj0uC97kGBMbTayFN5RLhP&#10;78izjKLIybTCmZa2dchMYT201kaVXgPOkOmMoihoTcPz58+wziNljvOS1XIVckkuqkjbbk3SeAKx&#10;k/cOpQTzMmdeFCzKMsThIgDAlZYoBUUGe2XGjf05+7OSMtcIJM6DUJK2bch0hgQUHm8Mq+UlTVMj&#10;JciQ3QA8TkqMBy0lWZ7x5htvcPvWcU8s5l0CCt+STx3LyfY/IwAVgLIx1u77tVuTIkGbzjKq1SUf&#10;f/Ipz5+dkWkdyAm6HDZu8wwg2QG62P0qUay/sk+kOfGpvHO3jlyXlxlri3Tv2OZfDAlc1+ugBFyy&#10;T/Vpiiv3NYy70jkxBRCdygV3DemF4PHjJ9g3XiFDBB98VqIzgYr9uJgVCO+4uDjncXWOwHN0eEDT&#10;lHhrEM6RaYWtTVBzz+Zk+YKmlahsFgiuvOd8ueTk9BThQaq9SHApKPIsxKCmZXl5zvNnz/CtRRpH&#10;SxtyqMbhRCCfTHM3nV++JvVLY6g49YUIcVNc242JYGFJnKeC+d6CcjYLhBGii0Vz8qzoiUVtzCNt&#10;I4Xe5p9ef/4iXuDsS22AmHvy1Ynxm6oSD+O7yXNID0QiEys9JydP2DvY4+bN4w2wbLcPisiWkeYv&#10;gEAW5zyrVcXv3nuPV195ma+9/RWkzhDeksmQD850xqpu+PkvfsX/9r//H5yeXaBVRjkre+IMIWN/&#10;x3i6+0xjLErqsMaN+P/DdqjrmiwL63cKgO2sixtTQuSxs9Oh2vNw/nUxXOc3Dc+uuvZr25Y8zzd8&#10;p+6z9vf3+5y+9/DxJ3/h408+5Yc/+jF//Vd/xf/w/e/x2muvonUe/Dzr8MZgnOtzn5tr3npdTvf4&#10;bX7XVCzJyDnTEEC97bXbzsC3xRJjOZwxH/o6VfixNXuKtGy4TwxzXi+SKxsbP+k1h/HrkOR57Cx+&#10;LA7ctn91PvpYrDwFZH+RM+NhXLNBIj44D38hsvKJe3+R+xsSSE7F5ilAfNtZ2VjMOUVMN0auNqzr&#10;SH3YLj4cA+yP7SfDXEPbtpHYUV45N0zj2i9zlruzne1sZzvb2c52trOd7WxnO9vZvwXbAeB3trOd&#10;7WxnO9vZzna2s53t7P+HDQ+ntxVaTYGdp645dcA+VhA9LDAcL54MNiwgHhaLDFWXxp4zBRQM37Mu&#10;mgNiGd421du+bXpFxnURhwdED5Bk4xnSQocxBbG+gCxWS0kpeyX6KXXN9Ppp+6TXG/btWH8OCzaG&#10;7ZgCoMbGwrCAYeqwewrMMFYA0vXZWNtPFXuN9e8YSCodV9eN8bHD/6E6eXft9B62XWOqH533SBgn&#10;ImCzwGOsqGJYTLNN8WzrGGegQBwrl6cABcPifOeCqvVUf43d41DxYfjaF+mbvo9EANA5B14KPvjg&#10;I/75xz8BLfHO0xoXwGBZzs29BWVZYFuzMTfruu7VW4aqCmtQmhtVZkhVgdL2dy4A2bo51Y2boKCe&#10;99eqqqpXHddKIyPwrWmaHlRgbSiC7AD7s9msB9pJqamqVQRja8pyznK55OLikrIs0FrTNA3GmPBv&#10;axBeYK2hqtaAs67gslObdc71aqV103K5WtF0yuNtAGUJJYMSdBwHWmfJ2Fyrh3TPXdc1UinysiDL&#10;MnwEStZVIAJQMoy/+XyBF5JlVfPeHz/gpVnOy8f75Jng5HHFo4cPOT0/5+Riic8yXvvKW9y4c4ez&#10;qmZZNUFJr1OXdQG8i/MBtBtGzUZBazcThoCUvv+jxI/HY53rVb3pCl0Z7GmR2CTdd/oiKVQoyAa8&#10;9VxeLvnss3soXbB/eERjDPWqpmkN1hh0UaCkpiyDiqwSsLRLWtPw9OQpT58+Zblc8dFHH2GjKqyK&#10;yuqbgNvQth43uh5NFQEO17ANFUwRFeAIqsqtaRFKkcmgWuRcVKKTAu+CurJDBAApnUx4IJMR3nPe&#10;GOb3HnPnzi0OvEebmqZahkJla2ljManFIZRG5BnegAGsaWiqGuE8UoWOrpcXnJ085KW7L3F88xZ5&#10;NuP1mwu+/uoxf/r8Hg2ORghsBlI5cgzat9hmyfnFBW3dAC6oJgqFQCKFxgsLwvZkCFrnoW0D0rvf&#10;261zAQDSSdu9oLLpi+xVwz6ZKoTb5h9O+W3re1xfS0lBWZSUeYFrKqw1ZHof8BhnkEpgjQkFsXiE&#10;VOAcQgbwh85UPyessRgnqFvDcrlEZDMODg559zvf4zvf/i7np8/44pNP+OtvfZu3X79Le3GKtQ3e&#10;WS4vL3jy9IRGwNGtW7z5zju89MpruLhvVXVDY1qMNbhefd7hbFARc8ZQNzW/+OUv+PnPfxbndwBB&#10;u06B3BPUxRCAXe8JPgCk4w6Ns9Ef0xkBUADeBcCXj6qKiKj05zbbOC3k3tb3Y/7GGNlRul6tVgEQ&#10;o7RGKoVWilxnfXHz/v4+p2enGBvA/t26v82P30b01IGSlFI9yPfs7CwBd4X1aF2UGZVh47VUBzDg&#10;Kmh1+P0UkU8HdkqBvOHvcHR0wGxWsFjMOX1+yuWlBRyr1aov5uyICqQM4HyEpKpWNK0Je4aQ5GUB&#10;QmKtR+uwZ1rfqWh1vs1a5a1TVfPeJerwm2qWw2fsfDCPS2IhixDhPr3xCJUW/tsNgJyP402yVugV&#10;ohtDYnM/6MBBAwU6rTRCKLQSYT3X4XsVEE44Y6nrAEgri+BjOGsCYMSF9RIpeOW1V3np7l2s9xFI&#10;37VFUGNlRPFrTDk5LazN8ozl8pJf/vLngdxCSpQWERjZgXs68hexbrfk+kGRMMxw09TgHHmeYZGY&#10;NpChCASZzjBtGFdCwnw+R0hNU5v4OR7rIM+zfrxJGYhqZnG/9oDSqveldJZhnQ37ewQTdrasqqho&#10;LCnLkrpuqKpVBF0YdJaRF1n/bAHIxxXykqHfnsaJY7FLCtLtyAa6MZySAo0VTE/tXdsI9RjEPdcR&#10;9aVEHcM8wZV4IIlNxvz2YTz3ZQhl0vuaKvR+EdKQ4b1O+WDD9hq+ZwPwO+K/XVGTTD4nBXFNKSFv&#10;J3nzE+R6cqTfRaLWe/X5UqKUbe01FdduA5VM+UjXET1uy5V0+0r679rH58qzjO3b6ZwbA1xMERgO&#10;98Hu7ykYIR37U0qwY307pty3rY2vfN+9P0YF3kbXNwIDrbUorYPydV7gre2xoyEOrHAmKFWn47t/&#10;kQh7kDUmAOl1VE91IyCRASnIGEnEi5BNbiP/SOffkJCj/x4QStC2DeeX8PTkhFm5oCzmAVgZ1WOJ&#10;cb6zlrwo1uQBSfyc5zmFzrE2kAuVZUFdN9RVzXyxT3FxyZMn53z62Rfk+a/584cf4Z2gyEtmc9Er&#10;4C5mC5TWtMZQ5hn7e3sIb9jfWyAwnJ9XfPrpX3jvD3/iw48+6Um/pGKDoHHDPyT4T/1alahwp3mj&#10;IRhn3cayB9Knf9v0pda5GCVVrwAcxlyX240gQucIAEW7MU/X1x8nYBz63CloP4QAwc/PtWJvPguq&#10;7MYRwotA6GCMgX5srteitg2EgsuqBjRSahazOUpJqlXNclWzlx/ghAzkW7hIFuTIlSIvMs7OLmjq&#10;AJYHibGO07MLrGmw1kfRdEFVNViX5Ku9J88yZkXOvCzIVQD2FpmirjxF9PH2ypJFkTHLNLM8o8wU&#10;znuMswglsStDqQRlniFcEfTmfSB9KPIcWcc4yDqcl0gtkEoxn815+eU7HB3s44zpcyhdTv26NXiM&#10;JKSb5yLJZXYa6yH2iiuR92gVyB5Pzy748wcfRZKqPAJDRWA5G1kntwElN8cVozHTmM8xtp5Pqaun&#10;1oHPh68fP/dZk/tuEqisydLCXBTrPC4pUcV6z+7m3hB4u025N82fp+BP6RzWwsVFxdNnZ7x5+wbW&#10;GJSQQT3aObQOavBHBwsyrTg9O+XZyRM++EBy5/YdDvcOuHl0yLzIcW0d4nAlOT6+xUt3X+Hk5ISi&#10;yHj27BkX5xcURUGe58w7gsIOqI7HtCGvkAvBG7du8+TZBQ9WBplnSBdinbSJ0719DOyvtQzEokrE&#10;Pgs/O+9ivGCRPhDGdLGyt+G5s6Igy3S/H/Z7zzXESt3vOqK8F9mzu7Gbxg5p/jP1JzqSz2FefIog&#10;aeysYGydvUpmEfYngOXlJU8eP+LgYB+tVQR+J+dfCeB1CC6WUnKxPOf+oyf88YM/c/fuyxwuFnjT&#10;qbhnnJ6d89Of/ZK//4f/jHOQ52Wfl3fe9v3nfUfwk54Hghd+o4+GxBhVVfU59Q743oGB0/Ou7mwg&#10;bbd0ntuoPN/F+B0JRQpA7chfxmK54f4rhOjPDrq5nfrf3VzXWpMVJQUeawyPnjzj//p//o6f/uzn&#10;/Mf/+D/xrW++y907d5gVJVYZpDUhD+48zobcqPc25EWSXOJY7Hnd2n+d3zkG/E79tjECqWH8OQUI&#10;fpFzvevU1Nc5LjEZ8479fio2mIpJX8THH803XSEP3IxRps5Pp4jurwPLp+NtjLzqRc9Wh23eXXdM&#10;cf662odtKvIpQeiwHVJCvm1jahhPT/197Dx47Bx1iqh9eMY65l9cl6sYO3tOLQX8XzcOdyD4ne1s&#10;Zzvb2c52trOd7WxnO9vZzoLtAPA729nOdrazne1sZzvb2c529t/RxgAz21SzrlMmSYsrhsUt16ma&#10;bWPcHzKmb1OZuO46kwWu4YeoViCvLbxYFyGJvshuTNkuLcQDQrHuCBAgVUNJ239KsW7z3n2vfJFe&#10;a6pQe9geqYrJWNHaVPH1sH+GKntpOwxVkLcBAqaAEmPg9bF+Go7Lbmym7x0DVQ3H8JgNi/fGrvEi&#10;AIptfdSrFr2AYuC2wrbuN12pURijoRg9qCGFX66ViPu7G4wllxSOOjrFeqlkX7TqYtFp3zd94bO/&#10;UvQ8nHvDYrFUKXXY5psPuS4UJyq8KSEQsgOmSv70wYf83T/8Z2SWBaWzpkZKSVHkHB/f5OjoBnVV&#10;cVo/Z9WslT9bY0KRX1Rn1zpbg9qi8riMRXdBYVusC7bjI2aZRimdANaIoPY1QN7TFVB7yrLEWsdy&#10;edmrvsosAODbNqh2SSmZFTlSqgCijH3ZKeYZY6iqS6y1ZFkGVcXNmzc5N+dUqwolQ7usVivato1F&#10;0EG5xVrTF7I4F8DiKiDQaU0optM+wwOrasVyuYxKtBrpFBBU2S7Pz2nahrIskVL1YCnrDMvViqZp&#10;++Ig5x3OOHQrg6K9DQVyUoigUuYsQnhmsxl5HgDyZ+eXGDxHNw6grWnalratubi84HxZsf/SK+j5&#10;DCMCgMzYADx1dGq7Dm9iMXs3xnrw9XBvmAZ6dkBW54nqhrHQkADm6+AWQsigKtavOS6Co8PfQwFs&#10;UIEyHj76+FOWy5obN48xJoC829bQWovOcmZFyf7ePvuLOUoILi7PMcZyenbJ48dPqeuGB/fvs7q8&#10;DGA7GYldCEB47zd3Je/WgJLN/XyzoLsD1wWggIsEC3JjfbcIVOw762y8tghN62xQzBaBhcB7h1Sx&#10;cFoEsGJHItAVATfe8vH9p7z68mPePJhzIAWtcTSrFThPY1pab4Myk4csL5ktygCM1BneGNq6QnmH&#10;CshrhDM8f/wQ2pbjm7codcHffudd3nrzNVohqYylMg3Pnp9RtyCrCx598meycsbe/ACDD4BmJxAR&#10;8C9k2NuVlCiVIWkRIigzm7bZKELGBSVM7xzW2L4AOwUWdmCMTjF1PSbX6/TQL1iP16sgkw2VLNKC&#10;SiKwZnwfHdt3uvV8PltQFkUECjhs21AWGi0FrQOQWG9QWiNEE8HgjiwLhBrWhHVW4JBYrBNUdYXO&#10;co5vv8xrX32bv/qrv2ZVr/j9b3/L97/5db71ztv4ZsX9p4+4//A+j5885uxixenFCr13zK27r/DW&#10;O19jtthjWbfUTUNV17HYfD2WpZIIPE1b41rDH997jx/98Iecn1+G/cN5nHV44cO63vuHQRXRWRvX&#10;FIEzNq5zEdTlTPQ1RP+ZcVVY/yw2iwmH6q+pHzT0LcaAlsNC1bUfE4rtjbFY6zk9fQ6E9fS1u6+i&#10;M02e56xWK4oi5/Txc+q6Dmr2Uf29BypFoE/vh0WipzG/bF0wOSRPEBEQFPanPNdRVd1hGoMxLYXO&#10;e3Wybq0JbCN+sii4+/xubK5BNGmbWKwNQOW9/T1u3DiI++WSqlIURR73eNEr7UkZfBFjWnKtMFGB&#10;03pPplTvFwihMMbRGofSGq0VrW1p244UKp07Q/+PwJKAwAm30acd0EApCdYHNXpBP8fbtg3umZQY&#10;E1REu/iiJ/6K66kUYS/3GwqP48raw2JaKQWzskApQZ5pyjwnzzVFXgTlRO+o65anz55TV6swTiO4&#10;X0qJsZajwxt8/d1vkOUldd1GhUMCUAyi5N+mv56OcaV073MG2hhJlimMafhvP/4RVbXqaQJ0D3JP&#10;49FuTPowDmLsJkW3t0UwnXc0EeTexVeCLAKrPHmuoxqvR2c5C5mT6ZamaSLhguxjSGtdVPrLOT4+&#10;DkQQFxfkSiElaA3W1NhOFTb6Ph0BmrMB3ICDuqkxraWpo5qfgyLPwz7nwnw0HclNH0JEsE3c46eU&#10;vVJgwDA+Cf5y0f++U94diyOniqRTwPq2mGUYpw1jgeFak97nENxxhWjomvzFFLHHvyanMny+65TL&#10;p8j7xnI1U+RlYwR3U/P6uvvaRrg39D3W+R17RQEu9TOnVHu35YO2AdCvI1u4Lm7eBmqcaochSdbV&#10;dlm3R1h/bL/ujK21HZB56K8N52mqkD2m4D5soxQkPDVehoCobTmKFKw8BTLanEPxGVJl9C6GEAKL&#10;w4eEAt45yqIgz7Lgo/sAoO2Bd8bg7JqYDUCr4LdkWQYerDEID1oFvWnHZh4pBdhMAZyn8j3DsTtG&#10;QrippOyvgOAGHxjjRUFbrzg7O+N0ccrxjZvMZjOcjFRLUpJleYghjKFtmx5gB/QgOql0CEAEIDRS&#10;eVTm2d8/AKCpa548PWG1/D23b9/km9/4NllZ4oRnVa/YUwsyHWN0oZjN5hRFRpbnCAmnZ6c8fvKM&#10;n//il/zmX35NXa8os4xcS4QM/sXYXJnKc43lrfp8QNJn6/YLu3AaZw4JUDsfS4qEMDVZi1JfOgUu&#10;pXtON7/DLQXguhBcAYBdXVjWMVlH3CTivXRkDc47vA95ItuPreAHIxRt61CqCIrDRUGuNaswikM8&#10;Ihx10+KsCwBzCVqFGPLi/AKEAqHJ8gIP1K0Je75SCJkhPVgPTWtDzBJj+7IIflyeKYo85/Bgn1JL&#10;JJ7Ts3NmWtE6KLOMeZGTa4nWCqRHZZFMKw9kb4vZjL2yYJ4X4DxaKMq8RLd1WA9weGfJVEGR5ezv&#10;7fHGq69TZCXnF5d41grOYzHuWN5wNPfqg9Mr5FUgtpIO7yXSQ54p8I77Dx7w6Wefk0XCry4f6rbk&#10;qLcDvdi6nn6Z/PDYzykxqe+JrURPxLDtHkfPfiJI1VobCPqcu3JGcd211qB4tq4B3RxJgboiTrrK&#10;ej5/dMLxwSELXdIai/AehUBpQaYyirLgYP+A27du8uTkGQ/v3+P02Skv3X6ZXGkW5QxnAnmpzjNm&#10;RcFf/+D7/Oznv+DRo0ecn59T5AUHB/ssZjNu3jimyHOcNT3JaFNXZEry3W98jVvHdyDP+Idf/o7K&#10;mLCXJ2c+Q5DmmB+xJmYI+S6tNVmmYw4t5CK9DySAOuaQunXFecdqVQUSvYRUxcV8zvS4CWM4KM2b&#10;yfOw4b1a64D1Xpbm94avTdfisTOZKb906I9vKssPPi/Gnkho64qnT59y6/YxN2/eioRg9caY68gt&#10;lFL9s1trwXvyvGRZVfzxwz/zla+8xbfffZfFfA9rDCfPTvmnH/6Y//rPPwpEjUKjMtH7b3mehVgc&#10;8F5izBp43hHK+oQsd3NfCvm3qqoQkeRAShnzH/kGuVgYG9kGuH3of6XnqZ3/2BEnSCl7tfd0X+v6&#10;pCM1TPezVAl+eM7YAek7sh3iNdvWkOcF3ntOL1b8L//r/8mPf/xTvv/d7/Af/t3f8PLLd9B5ibEt&#10;QoQ9zFoDyD4XF+LR69eq4TnydWRQk+vlIL5LfY6pvXr0pQAAIABJREFU/WQqPkhJBYZnWClBTve6&#10;9bmKu5YYPO3bYSzb/W2TjEJuEBaOKYlfdz47RqA1to5NxY1jMfW2uGLqPDu9j0BwcT0p2XAt6cZ/&#10;SnI4dt6+bX8bA5wP+3/qnHqK5HvqPH6o6D6M2abqMKbI6Ya5hCGJc0ewMTUeh7mcKRKDIblEXdf9&#10;WjI2l4a/39nOdrazne1sZzvb2c52trOd7ezfuu0A8Dvb2c52trOd7WxnO9vZznb2r7SpIpUxNZUx&#10;RdIvq0a6jaH8OjD1mAL9FHB6mxLqtp/H1Mg7AOuUSnb6bwD8xsIz/Ghxf1eME6s8QmGTjwqkiXrR&#10;Rj91v9vCVr95qB+Kij0CKdaqmylL/dizDIuS0sPuMSWCocr7tmLWqf4eA19MFdqPKQykxQGpKsnU&#10;mNim7DdVjDimLDQ87M+y7Kq6WPL+MSXlbfcAoWA2FIm+GJB+qC7StVlfSJUWGyRqKuH6HoHrld27&#10;olExMd6IgN2u+D8A3QP4zQ7BFBFYL0Q3jv1GQU76bENQwNScTQtZNsdsLFR1PrRf/L3WilVteO8P&#10;7/GjH/2MxggWZUZTt3gHeV6wN1+wv1igpWBlTSgkDXJmtNZinAMHzhukVCgVCvU7kKt3FkT418TC&#10;9DwWAoNAKNkr3YYxGopTMx2KyKy1ZEqjZVACzTIFWIxpAY+KajPWWSxgAsIpFJtLifUO27ZkOuvb&#10;aLWqWC7XwPamadBa8+DePU5PT9FK4ZxndbnqC/a01hH8bnuwVtr+KoL+OnB9B4oM4ywA9ObzGQCr&#10;y8ugUK81Wgh0XvTq8d4HpfTWGrIioyiKoGBqNXQKMYIeRCMkeBxSBmU1OZ9R5AWr1RKhFAfHRxwe&#10;Llg+q5nN56hGctlUzMWcrCw4vHmMlQEQ5qLq9BqULgJgALCsx7QfzklxVSmmH4MpYUM/L0SisRVU&#10;14B+HxAqlCqrmN5cKyFZWmPxQvHgwWMePnzC7dsvsVgsaJqG1lhWbYPwgizLyZRmXuRkKpAKeA8X&#10;q5oHD084efacx48e8fEnn8TPEGRa9WDQAMYRvTJleE26NssNJbNeOWxD8Wq9TgRih/XfdXxq61wk&#10;jwgtQVRN6v4vpOoV6JXq9hPXF/8668J804qVM/z89x/y+OYh33/7TeblPspnFEKQuZbKNeRKkUnJ&#10;wY0DbhwecLi3R1GUKC2QypOLDCUDSUNrWgSC+SynKGcIVSB1SZbP0EWGFQ7jLWcXNReXLbV1GAGn&#10;Vc0Xj04wOkeaFiXCOhvA/BZEuP9CFwhf9f1urMPFkRfAF+s1wSdjZg12v1p8t6newqgv07f1FZ/P&#10;IyU9CDJ9zRDQNWXpnq911qsHzhczpPRI5dk7nDPTgkwAUrGsV7RdkaCUtK1BodDIqO5tkXiMrcgz&#10;HRTa8RzfusXNO3f523/3H7DG8Kuf/4w3777Eu195i9XlKZ//5SPuf/EpZ2fPuagaziuLnB1wcPsl&#10;3vr617n76qucLitaYzGticp2AfSqlQoem3M0rsVZy73PP+Of/8v/y8njRxGDK/GYOIMjKAORzAMR&#10;iRvcJukLIIRjLQqU+K2QzIfxfXwKoDXl544VcI4BOkOfhZuypuX0+TPOTp/z7OQpi8WCvb09siyj&#10;bVvOz89x3qOTQka6OcsasC06pU3repXPdH/uioCNcVjrsLbCGNsDuIKPKqJymaJp2kRpfE0OI6Qg&#10;CHb6K8DxcbViGb4iuE5EooMiCyAfH4kKLpcrXn7lDvXZc/b2D2iaTulcUdUG6yx59NcRAl0ohISq&#10;qWhsG/wfY8OniQBIqFuDUmWcoAHgptSa8CAUzLor89sl5BRChzcElUHRk/V0YMI1mIuoBBre26ya&#10;6G+ti5yV1r1/t/abPV4E8PQQgNC3Z7hAH0soJVBSoJXg4HCPTGdkSvZ+ipYygLHLGXfuFDw/PeHs&#10;9BTrHLOyRFqHzuHb3/k2R4fHmNZh8QgRCHA8wX9L15hhYa5SWVB0R+CdZXWxAue4cXTAv3zwex49&#10;us98Po++bgcAF1dUB0EG/1cEwJCMgDedKZyTWBOVZOUm+MM7yDLFYlFGQgkX+zSouS/ynAWL3k9q&#10;W4NpLXiBd1CtKuq6juAHhXeO28c3uHnzmD/86X2sl6gsR8igrhr8cYmWCpxnuVr2QASlZNhNrGdW&#10;zgPQrhcrDeDPjrhnTYqSxvV+MhYbA8gMC/BThcIpENpUP14HMB8q6G0rmk7jrCGIeCp/MLXmjsW+&#10;X8ZeFCw2Nuem4qGxPf5F4tMx1cJtwKcxwsKx+9ymoBfAUldVt7v9Im3jbaqHUwQN1+Uppv2h/z7W&#10;+VHp9afyICEu9RuEJ2P3tk3pcAzokJLDjc2/7uchMGOoSDlGujOWd+kA5y+ifryZUwl+0JWYKfr4&#10;4Zo+kNQhEB4yHcDvWul+zGmpekCLjb5DIOQBqRRlWYb4ciPvJq/1o1Ll8CkyiOsIYabGaEoemBJa&#10;XSHi9Lbfg5u64eL8gvPnZ8xmM7RSGGuQQpLnGc5d9etms1nM9wSwagf484DSmnmWIVfgihk3D49Z&#10;nV3SVi1PHp3w2eILvvbu18hyzY3jQ44ODlFC0zaGLNfkmcD5Fih49Pgpn39xn1/++tf86le/wbWG&#10;WaFZzMoAaBPrgGRs7RkC1buvFASbZdkVFfiOzGgNtLRXYvGNvothTepHbBBKwoaK8fja6DbisG4O&#10;d4DmUUVSIRAqAKlFJAwUoud/jPPVY9oWX2TBH433YayNwEBH3TSUs5Av0jrkCSSSLCvwSOq6CeD3&#10;SLimhSTTmmrVsFpVtI1B6wylVQCaC4XUGmdBKMXqcsWyDqROxlqkUkgCSWOea8qy4ObtmxweHlAo&#10;j/A2KMxLgY3EEvOyZG9RoDKBU4qsDL56XmRAiAeFtxRZhkSiZYaSFqUcWjuE8WgRvkqtuXPzNq++&#10;8iqmNaEtdJZKtm8lRhnb/67MZS8A25MOhi8NPvRPphSresmnn3zK+dkFWgdCK+tcT8Q3JKB7kbOP&#10;sb07XWcniTG+pIm43nWxQX9tOaGE7LlCJNqBKT2BpKoD4/Zr5wRR7BhBcjqHu30q+KtqlLCon4OA&#10;1orLtuHTB0/Itea7b7+JRGK8QaJwLvjcblmTF575Ys4rL9/FWcmzZ2c8fXrCPJ+RSc3R4SLEvCoP&#10;7e4se/MZD62jXVVgLefO0VYN7359FklJ80BqZQ3PT58hVcaNoyO+9vYrnLXf4cPPvuCDBye0gU0M&#10;idw4Y7g6Rtdg2EACawNBq5J9LO47QjYpkdZj2xZczDREPk7TmkjAJ9fg9yHJ8uC8o1vLvGdjvZs6&#10;q7lurqV/HwKwh/vb0D9Y5wHMlXuf8mGGvpVSMSYSHtOsePDgPou9BYeHRwlQnLA2Cn8FnK91yLPL&#10;XGMbx8npGb977w8cH93g7s1bnJ2d8k8//BH//MMf46ViMZuTFwXVMhDJqk6B3YY2dSNkvN3zdW3R&#10;xdtpO6XrQEcsmJ7RBSX69dldd820XVOwuhCCoij6Nuj6olOUTz839fOH5GDp2EnndUcg4Jxbkw2F&#10;SY0S0c9VGcZaGuDJk1P+8b/8kPd+/0e+971v8e1vf4M33noD6QV11QQyl7iehjOnSAY78B/GSIem&#10;zonSdTUFhU+BlsdimevW8G2EcVOvSf2frl9Sf3vqHHLoow/B6+lzDOffmH805lcN22HoC6XX37ZX&#10;jbXHWH5ubI4Pn7GbL2PrwxToe1jfMEXiN3ZOO4y/03a8rn+uIzsZI5FY+4JXx1car6XEZdfVRmwj&#10;sxsjH5mqixgjQBjLRVzX3z7JRw7HeroXjPXxzna2s53tbGc729nOdrazne1sZ/8WbQeA39nOdraz&#10;ne1sZzvb2c52trN/pV2nKpb+OzzcHCv87H4/BNYPbQwEnf4+/byusL4r7tgGWJ5iLR8DfI89/1ih&#10;9lT7jN7LxDN1h/h94Unynp6l/wUU2LaB1zfbXYzW500VUQ/7atthf3ovL6reno6XscP5oUro8H6H&#10;zznsq9TGivanWPaHhWJTymfpIf3U2BibH9vGzZAM4GohAxvql8P2GCtCGRa3T/XlsE1epM/G5tgY&#10;YIMJpSOiIvb68+Uk+UY3JobkG0NF+O73xphEtWStDqtVRqY0QkiePT/j17/7A7/5zW9pWkOW53gf&#10;ipOVCoBzIYLKa13XnJ6e9ioqLir/ds9l23YNePOOPM+Yz0qEJ6h34aPCZ9GDultjcLEYZKjiobSi&#10;adZKiYvFom+bDjyV9nGq8tL9XFVVuK7zZDpL1ChCm+o8C59vApD/2enz0F5e0rRtUOVLxs2wQKdr&#10;o/As4XODUu4KKSV5XqB1KLRzztE0TSjKM+aKqk1d19R1jdYa7y25Dko1udJgHa1pyLRGsKmG2LWF&#10;ECXeejKVIVxQSFVFQTmfobVmVVWUsxmtNRjj8VJzcHTMweFhVBYOhAgIAWZ8fRlbeztygG2ELVNr&#10;wqRCJwJcUD7cBDRIlBY8PXnOnz/8M0VZcnBwgBCCi1iE2c0TrXUA+glB1TQIoGkNz54/4+Gjhzy4&#10;f5/333+fermMytNdMa6bBCH1SvDJvrJNLWrYZqkyY2dThX7Dgqgx9ad+H/cyKPEKwdNLw3L5GKTm&#10;O2+9xuH8AG8apBPMdcb+YsHR3oI7N4+4cbjHvCiYz2bkeQBwIvLoY6hemdM5F3GyAo9GakVeZNRt&#10;jbGecrHg1kzipMRIqJ3j9Zs3WDoB8xnK1njjcUrgcNjWxGW8l6SibYMqc5i7EdjY+QmDthzujWPr&#10;fbqejKkEja2xYU3xk4Wh1ynTpYWJPYjXB2VO07S00lJKONibI/EEwa7Qh7Y1G8pUWV6SZxlSCYR0&#10;oLoCY0lrHIdHx7zy6hv87f/4n9BK8s8/+mcO90u+8c5XqC5PefDFJzx/8oiLszOWyxVVY6kcyFnJ&#10;u9//Pl/75rucr1YYGxRpQh+vAcU6rjveWoS3nD9/xk9/+lMefPEZe7MZl6szvDcjKkbj43/Mn9m2&#10;974owP0K4dKI2tBUQeLYOOiKpjvgkbWWtm0xxvDo0aN+/5vNZmRFvvFcQT08gP8DaEdsKMtJIfvv&#10;u0LW9Z69LohsmmbDt+/W++7ZuvvrxnT6fa8KuWV9Dc8b5l9sNYQXIDx5UaC15nK1ItOKxWLO06cn&#10;SO85jACwarWM6mQBuN21VafqXdUrVpeXXF5c4L3ryWoQkQxBSqSKBcTexoJ8O0n2NBxDvY/lN/3R&#10;LBLOqIHK22q1QinVK3IHoodUHSz874of59lQDLPW9rFXqsgoAGvbUPyuFYdHB5RlSaYVtm2pqirc&#10;v1I4TyAWEYKyLJHARXWJsYamMXzzm9/irTffREmJaVuEVhtF0MM4cziulQyf4a2jaRuMacl1xsmz&#10;E95///0eGK6jQnw39oQIALP1daMSvJB4GWJOYy1IQdsanPAbJECdBbCfJ/capbII9qX3c8b8+07p&#10;L6jcWx48eIDWmqKcURaSxfw1bt28QV2tkDqA3+nmXRzH3nvatsE5S0cCoTMVyYgk+3t7KKmwbY2x&#10;BtGv5S4SCnVtuFbb2yDm2EI8NRWPpAp3w3E9BngfFtdvI7Ebi7em1P6m1M+n4tSx/S0FDwzV57+M&#10;jYFLtsXIKQB0LB8yVK/blgsYa5OxnMvwdVMq4um+l7bJVIyexvbrOS0S0qXtvsWUMvtUDuPL5Gmm&#10;CKyG13sRFUrv13NJStWvJ+vLhOfuwLtj43IyV9AhPyMByRjIeoxkYQiQScdJFy+MgRWnlQtlXGsY&#10;BcRM5e42QfWqX2/6T/BuMB49kUOlV9KVCehDKU1HQBTm1ZpIDBGIzIwxfXv16s1ynMRyjDjBw+Q6&#10;OHzGdF0bU+YcrilTBAZduKUIJHYSQVtXrC4vWC4vWC33mC/mKBlA0M66GDcIlM4oihII+44xbSBD&#10;iX00BMIpqZFIFrM5B4sFF+cXmKrhk48/BikQX3ubm8c3I/Gip5yVZKVGa0XV1Dy6d58/vvcnfv6L&#10;X/LRp59QZhqcYb63CKRpLhAe+o4oStADcbvcZArWGwKBU8DRUDm128M6AonOtxnzj6/moUMM4lkT&#10;KYV+sxtx03BuDHMuQ/97uBas5230gVwkjFAKXCQHIDxXrnUkffNJrO1RikBG6DxFoZnNCrRWMffi&#10;cE6glcLjkUJgrQvK6lmO9pLlsqKqGjyeoszItCTPNDrX1FWNtY7G1Dw/O8d4R2Us1nuUVCgpybOc&#10;Ii+4cXzE0fENyiJjkSuaakWeKaQHpSXeOcpZzuHhPq1rMf2490iIfodD4FFSRMBqJMsSEmcDSLvI&#10;M3KdUeQ5b73+OvNiTlW1IDTeS7zzsd+vB51vVSVnPcfX81KB8Pg4DvCWs9PnfPD++0gpKWMOr23q&#10;MD9YEyCM71nT6qxX/Ud7hQjjX3uOcxWELgLxA3K9Pm7xpbuxbK3r4yrjTB8PTuXGp+57m/82BMGN&#10;kSuHGDKQUp41De9/+hm5FLz71uvkuggEa95jjENKh/NNAOVmBbePbtBe1lyenvJQSJQSCPUqhwcH&#10;NI3p+/nm0U3Obp5xenKCd57LiwtuHB9T5BpjG4o8R8hANHFxfonOC6wzGLPitTs3+MZbr/HZwxMM&#10;Aj+V30t9i/hft62LSBhL3GONdbTGkkkdld6haUNMXi1XkURD9HlrgbwCZk7zb2Oqweux6yMJkRjM&#10;CLjanR0RdHj98HwvBWgPc/pj8e2QcGcMcDk1l1OCXgEoIZFScfL0GTdvPuNg/4A8y6idi+DqOCcj&#10;oZo1DqnW92iMQQuNqQ1ffH6Pv3z6OdVlxa9/9Sv+289+DkL2Z3PVahVypkqgoq/nvIvho9zIcbRt&#10;2/tam88Y2vPgYB9rLcvL5ZU2qqpqFJSc5sLT+GQIqs/zAvCsVtWV/XEIKu7ub+jTB18i5OnyPO9z&#10;O51KvbW2J9PtCbddOFuQrP1XpTVt0/Do6VN++OOf8LNf/Jy//Zu/4Qff/wEv332JPJOsVpdYE8ls&#10;InHx2ksUSbzgRuPEYSw0HFtpHnuT+O7qWdlU3DAVJ22LF4bxX9q+qT8+9BHH4rQ0B78tX9T5S2N+&#10;6DC3si2/P/X822KnbeeNQ3D7tvP39H6m9tJtauxjOYj+7G5LHcF15OzbzkqnclXb8sDd/YydjaR+&#10;aBprDcHo29bLsZ/TtXpYl7DNtxjbr6fOntPxOIwTO6LT4Ri9Ls7e2c52trOd7WxnO9vZzna2s53t&#10;7N+K7QDwO9vZzna2s53tbGc729nOdvavtOsOs6fA5mNqXWPKAi+ibDJWYD4E3m47mL/u/qc+NwV7&#10;fFkl+7G2SVUSp5S++5+T78cAH2PP0rXVVEH+ZhGcoysU9vgNwFD6uVdVZMfbb0w1fYoIYew5pgqJ&#10;xxj3xwDuU8pww+uPFcMO3ze0bQV4af8Ni2nSwoSu4Cl9/bC9x0D0w8/t26MHcceizShQ7ftCNZ8o&#10;mzJajDOmItiNz7Rg6jrAfqrWdR0IJAUFjs35jeIVP13EP6VEmbZ7+vuuWEwGSWMkgkxrjAOvFY8e&#10;P+FXv/4X/vjBJ+isRCpLVmTM5zOcM4DcAP8tl0FZMwWWgceYAAjMdIbAxkcVfaF+aOfwWqUkRVH0&#10;BSfWuQCYYg1abtu2B697H0C9JGPNuagE3rbJXB1fI40xeOfJtMbjexU4Gwt7W2P7IsBefT1et1Mj&#10;lkqho4peB070SXFkqgLVti1N0yBEUJwLwHQdlVBNVObLKPM8KPllmqqqsNZS2SVKKrJMU9ct1hpa&#10;4PzsbK2IOp/3KnDd+1JCAms9eb5WTXcSpNZBUd60AfzuHFYILJLXv/I2Kis4X9ax3lNGYCOjY3S4&#10;hqVzbGyvEkJstNV1+wfdXjEAigeiBVA64/TZKR9/8ilNa7hzfCuA8gRcLpdBjbgo0Eqzv5gzn5U0&#10;1uKt5eL8nE8+/ZTHJyc8efKEjz76kOX5ea9Mnf1/7L1psyTHdab5+BJLZt6lFlRhIRbuFEVSaqmn&#10;W+zNptU2S//VsfkBM9YaG1NrZDOiSEGiRFAEQAAEClUAarlVd8klInyZD+4e6Rk3Im9R7E+tPGZl&#10;VXWXjAgPdz+Ln/d9tR5tptvuW+6lwLn5802phe7zaVPgkjyO2GnyFBLngkqk9wInBGsPv/jNl1gL&#10;//J73+H+rWOkWYJrWNQFZVHQdobzi0uasmG9aSPhjEUpTV2VlIWO1/PM53NmR6d4FF1jUE7Srjva&#10;zoBzFMpQ6JLWtgjrKYFXFiXPr9Y0m0s23RLpj6nnC5TUNLal6zq6tosAnS4AWaTAd6nZT1xT/Zzy&#10;NcN4YOhvhqqKQzBIDiQJoC251xdO2TAmsNagRAB8bNYrZvOSsixY1CUChxRB1VoQgKu6LGlsaNQW&#10;zgaFYueQ0rNpGypdQGuZL0555+vf5n/41z+mni/46U//mnkp+JM/+iHSrPnyiy+5vDjDOkNnLY3x&#10;XDYGOTvmu3/8L/nW73+fi/UGh4x7cFRYQ6BlUNySLqxFvGO1vOLv/+5v+Zuf/jXSGU6OTji/CA26&#10;bmxuQ6+CHhQi5Y1NkWMqeWN+ewqIlUDguQ/fB2oYizNS43OuPpYIPtL3E6mMMQZdhP/Xdb39vAi+&#10;cc71TdGpSTpdNwF+d4lcdveW4fxOqtapWdIYg0RkiuXiRsIG50LTvlQSJcO+4ZxFSYmUAYhc13Xv&#10;W4WH+6/cY7GYc35+zmI252hxxMXFOU+fPsEYw/HxcT/XtdZUVUnXbOg2DU+++grz7W8h8XQuqlcq&#10;jc4AXQKJw+7EgVN7Za4Ol8iDkkKcn1CCy4G0CQTTmV3gohuQFO00GWeflzew9uC06OOUCqp0x8fH&#10;VFWJlALrHI0xWASbrsNLifNBpT397v17d/nG4m02TcOjr57yrW9/l7KucTYo01v8JBlaAo+nOATA&#10;eh/V3z22s9R1TV1W/NVP/o6LiwvqusaaDiXKQYwZ5mBSBt6u5S3gTqoQ1yilEGzn885aReCcpW0b&#10;lJJBediLnigoJ3HI9/kEzBBS4iJ4HwG2c+AMhQRnWoqywtoOKXSYt/G9GduyXF31azTNpwSoOr11&#10;C6kkXeO2e5Rgx7cLIbO1uI31c5WxoUJpDs4e+qYpBe9hPpe/z6GvmlIBGwPW7gO85aDJKZK8oarg&#10;2PVSzHlTDnlTjWUqxpwig7upGX2sTnJTHLtP2Tr3+0N19zH1wOE4DusY+f7vfchjvM+B06IHEO4j&#10;Y9tXU3gZ4MPY5+wbr5vi9bH5l8CC6fmC/2eg9p7yYt8DRPfNhxyksJWqnr6HfTWNtP/s85tj8UKc&#10;vdfimZzMJgdR7CMWSAQBPVHAYL7sEJF4QdK6RiqkDkqvQTE3+PCQxwik1Dhrwl5nOooqqEW7wPCB&#10;ccFndsZgeuVdd20Mh4qYU+t9jGhgOP+GhBdTyvDDa0gh8QhUfNcOy3q94vmLM2aLGULC0fFRqOcZ&#10;g/UgpKauFpRFwfLqkrbpsK4LRAFe9LFY/ozWhTz59OiYzckp66srVusNy6bhg/c/pN00nD075523&#10;3+b01i20lnhh2awbHj16xG8+/oRf/epDLp6/oJ4V2MZSFgXWOJQOsRZC4FKdIpIHAn2+7W/Y14d+&#10;JR+/5Fedm46hEwhZ5OAyeux5jDsjyYKQOyqxw/c9RQ5xnfQjiwp63yIotIoAzFCR9TiUKnDWYhAY&#10;Y9E61EJCDdH1yuRKCapSU5VBmX3TGtZtgzEOIU4CiVuqDxpw1uA1mLaNJGueutbUlUbFWHTjXIg5&#10;Yj5jvMM4CzKsDa0U8/mc45NT5kfHzBcLSi2RwjKrCkqtEFLQmQ5jO8pScHQ0Z71uaJzDdJbOtAEU&#10;qgSdNSjh2XQNnW0DKZy1YU12bRgVqRGF4vad27zz5luUSrNatzhdYL3c1rNTjSz6j+FanvKd/bxi&#10;4GOExAmBkiCcC3m5d5w9e8rDh58jBJRlgfOBDAkhI0GG7Yk39qkA75sz+3zR2L5zUz37+mfTz3/v&#10;/DWSsHyxSBEA3NbanqDAeh/qZ95dXweMk+cOa/bJ1w/rSVMx0E7ukdW8hYSVc/zi089pBHzr9Xvc&#10;ns+5PZ9RSI/3HW3bsFmtUf4SBZxWCt94Ls+f8kg6UAKpNCeLOSqOyb3bdxE4vvziC86ePWNxtOD2&#10;rWOcb+k2LULMqKqS1aZB6QIlFV1raZtLvIXTk0Vc9xK83PHr13xJKHnHP6HWgA9117Zrg2J253BW&#10;YE0gAPQIWmNYrtY0TRvILnzYs8Lv+n6fEcg+5hjGtyme2Pqv9C6250XXAaYye2cqqx0M99pxdeCb&#10;SJem1Of3kR5vAeSi9yM65lAewbPHTzk9Pub4+BglBd6KMN6RjgVAqDBOzjnWbUtkekAhePHsgp/8&#10;9btI4Xn46BHOgzWW4+M5tm1AiFDnj88W/IYPr9/tAqxTTcXakGsVRax14KjrGWVV0G4cWsstaTUi&#10;1tHFjlJ3IucdqnuXZSAlXC6XNE3Tfy2Q4IQ939puFPid6iqJqDbPedL1Um0kzZ9cyT6vQ1lnIiFb&#10;eDdeQFmWHB/P8U6gdIkQHqE1jTH833/xF/zdz9/jD//wR/z4x3/M/Xu3kb6gbQ3WmECQ6Nghmkxx&#10;9E0E5cPa2dA/3BT/j4Gu8xr0TTnWWF42jAOnzrWH62rsGmOk0cNcbIxoYoyge+z8e4r8dMwH3UQQ&#10;v48Ua+oMPa877MttpuLyqb0jzfF0pjQkmpvKJ4djNHbuPBbXj+WcY78zzLmG71JkRFZjY37Tnrrv&#10;a1P5ytTzjPVOTBGwjZ1J52eIaU0lopZ/CsHgwQ52sIMd7GAHO9jBDnawgx3sYP892gEAf7CDHexg&#10;BzvYwQ52sIMd7GD/DWzfwfcU+B24pvpwk/rl2OH1WDNsDtqeVE0a2LDBYAy4PTwIHjZFiD1KHlNs&#10;//01o4ry2Gf1jV/xT2pk6UHtEZwypZQ+HKMhK/zO2CWVecEOeGGsSXAIjLoJyDB8dzc1ZO9reBiC&#10;mNPX9ymjDRur8sP4oXrwlPrI2O9PkSzkzUjxQZydAAAgAElEQVQ3qSAO539uw4aAa+tt59lsrwpM&#10;gAamrt4MrBRUtqYU+0bV3CbX+rYpfwxsOXw/Y2oM/WdmDWrXmipEBsL0u+97rEFn2KSS7zdD9cmk&#10;VhqU3zVeSKQQfPLpA9599+/4/NFXlNUMYw3HJ8fM53Xf2JVU323fXO2o67pvMAtgaY9yUSFaSspC&#10;hkbGcLe94ksO7m+apgfVW+9QWvcgrrZt+2budO+60MzqGTI+Z2s6bE96IfBeBEVTLXFuq0rWX1cC&#10;UrBpO1abFzsN46lxLQER8+aVoih6oKKUEutsaHpUkmazwdoNWmt0vH8XQY/DuSIiQLnrbARPQlnW&#10;SCnouhZrA0lEoVUEiwVSgEQ+kMYwge+H91tEtdu+KTcSRThvcc7gnWOzaXHOs2maoD0mC8r6mDfe&#10;ehtjPcYGNcKgWD29r1zbt/c0ZN2kujnmW3uVLpHAmqJf31prNpuWzz9/yLOz59x/9XWUKti0DW3X&#10;hXllDVVVs5jPmc2CgnZrHG1rePHigtVyzdmzMz7++EMuX5whIIyf1j0gNKk6bWG87OwDuY8c7qdj&#10;z5qv56Fy30021dS2E3tIQSkEntC4LqXEWUtjDe999iXWS374jTe5t5DcqmuQHu9avJEsmyWt1lyp&#10;EiE1XniUgEJrlBRI4bHOUlcVR7c7PDooZKkwZmE/ivNeBLIIet9jYL2JClOGi8sL9P03qE9OUR7M&#10;usG0LYqtcnZ8qKDomO+lkcTjeiP59bHZ/j/FE6FpNVcf3c4zMdmsNvZux8CIUwC8FJ9orSKwXFIo&#10;TakVSgq0AEkASzebFofE2Zam7ZjN53ghg5qUgllVU1ZhPpeq4s23vs4Pf/QvODm5xU9++hNct+Q/&#10;/fsf024uefzocy7PX+DxrDYbrjYNsl5gNvD13/t9vveDH4EuMcZhrMV0Ya+xziJFAOtIZHhHxtBt&#10;ljz87DP+6q/+ivV6zaKqKFRBXRZctQYnQA+BCBOkQTc16Q6VQ+G6IuAw/hwqvw/fY75WcgUxNzKf&#10;UkyT9v207wz9an9NHxrhq6reEpwohRGmB6wngPZmE5TH6llN16uGaZqmCY3X1lKVVfR5BV3b9ipr&#10;PjZI5sDTpIyZ9uPdPdfvxBup8dz5QJJircWJAPKQcX1aCD7UW4pK4yI4zxrHq/deBys4Ol4AjvPz&#10;+xhjeP78eQ9iDmDn4DOPj46weH790Uf80R/8iHmleXG5ZN0avBTUswrT2aheKXaU3MeUiYfzIt97&#10;i6JAIDCm7UGNPVFN9t6MMQHoJrexq9IFQiik8EHx8pq/kjtAsrzpe7vuPTr67vl8zmw+j/tNiKG6&#10;rkNISWcCIMF78KJD4JnVFbfv3uV//dP/iDGe//Ln/w+np7fpnA8AxwgWDXGOv65QP7L32TivTdug&#10;leDW6Qkfffghv/71BxwdLwJQJ8ZIfbzgUtwvonLdkIAqxvqIAHSQAq2CMp1NiuthowYnQFiapunX&#10;i5Q6NvnaHcVFpWQEIPp4T9ucTikVPjvGiK3p6ExH6cO7EhnoSMqwVzabBjmPUNGolBlGT3B6ejrY&#10;nwOgaUhQNfTzw3w+jy3TfeaA2qncacrvjwFkp0CG+X2M7ZV+JM+eUhXNP3uYx00Rf+Vgj3+qQtkw&#10;x7zpmlPkgmP1jZTPT/mVsc++SS19KteeGu99tYCx7w1rO2NkL0OyvpdR1btp7r1MDPrb/swwnh/W&#10;L4ZEAdfn6nise23eprFCJr67ve9gLBYY1lnyvHHq2ZLCerpoDsbICW2mSOpuAhNP1kh8IvoLtYS6&#10;qtCFijlLiA2MNSilgxqrUL3fUFKjVYGzHilV/DkVlabtZI4xFeuOza38+f1IvS7FUNfJBPav09zC&#10;2Ic94+LigtniiKKqwp+iiHu5gkj056xhs9lE0j7Z5xTps1JcFuICx2w2g7Lg+PSE48sLOtOxWa64&#10;6Dr+cbXi008/42/ffZeT0xPAYW3H+fkFL56fY41B+EBGplMuI0Qk2wsAap/lstfW4sDnBkXk63FR&#10;PleqqurHviiKPtZIe6vNSOSC7/VIuY1hQs0lgM99woxHQsiUVwq3Swo5JGCbepdbf5Ir1Q7il+gv&#10;rbXUZUlZljhjccbirUMUKpL62VjD9FvyKBEBj1KwXC9Zrdeoogzq0K2hbQ2F0jjl4vsXmM5Efy23&#10;NaxYZzDGhlzIBgAuIeTBOY9WGqk09WzG8ckxR0dHVGWNwqKISu2FBN9hTYdzhroqqcsKiUR0FuMD&#10;gZWSUSW4M5Ra0hqDEB6tJcaF+MYJEFqhCoGSglfv3eOVe3ex3uJFILvwIhAnOB8JBDICkWF9ZapG&#10;O+UTw74a5p6I83nTNHzy8W94cX6FlgqJwFkb/i0DGN9L1YONr8US/rcjQbzpTONlz25+m+/t1mTD&#10;aLq4Hpx3OLZnEemZd/y1m1ZiniLoGYvhxnzG9u8Agg2/E+LwZWv4x19/xhdfPOadN1/nm2+8zqu3&#10;jjmu5+hGsGqucN7isSjhuHU648XFFauLcx5/oTmaL1BSUmmJFh7rDKenR3zrW9/kxfOn3H/1Pj/4&#10;we9hTMtmswRXc3V1ydnzM5bLJcfHJ1xdXVHWFcvWsdx0GAKAXEqdqauPxEZpTPsqdQS8upiTON8T&#10;onof65oujJcxJhCkRNy8ULt5odaRFDTmhcPzuOuxvnvp+ZNbUgSfIiYakmVO+dupOXMTUUxP4JZi&#10;mSxW8cCLFy/48osvqaoapYp+fqdNf/ccA7RSAb+uC6wJNYzHjx/TdS1aK5yUzKsKZ0OduigKFKrP&#10;HbWQdCaA383EPhRq3A7vZe8nnHNcXV5iOpPFH6E+Now10r9TbXyH7DfGG9/61rd48uQJl5eXvZ8J&#10;NZRdRe30J503JOLcMcC9zXxW27a9CnxeT0rnAd4XgeyzaTDW4L3s/bNSRfB3zsSYKcSeT5485c/+&#10;7M/44MP3+I//43/g+9/7HkfzI5TU4WeN3YlTlQTnd+PYIWh6LEeZUvFOuUaqNQ1rY8PYeCwffZm8&#10;YFjDyOOL9DWt9c7Z5RjBxL6z4OE+OjzrnCJEzfP74fi9TA51k98ZG/d9Zy1Dkq6x3PW3ycWHZ4lj&#10;575Tucs+Qt+xs96XHZ/hHEz5wtjcyevCUznVTX0QN+X1Uz0aY3tyfsY+vEY+j8ZIBJJvSITiYz0O&#10;BzvYwQ52sIMd7GAHO9jBDnawgx3sAIA/2MEOdrCDHexgBzvYwQ52sN/Z9qmpjamK5s0CebNG/vP7&#10;LD8QnVK5HP58fn/7GrmnANRTgMSxcRheN29q2cfuvnOt2Oy0T/1zSg18Hxg7jXs4iLZkmIbQ4Jk/&#10;lr/+fnNgyxTwH7ixgXff2O1TdBubc8PmuDFFprwxYahOOdVkMWVDEPVNoIPhux82i6R7yUGfw0a/&#10;fDxHiSAILbpBGSYAtgLohf7v0BOeA82ZBKAMnyUBbMe+fhNYLzVMjamOXp8702QVO40vSblq5F6n&#10;bNi8Nba2tFIIpeg6y3u/ep+f//17nF8sqeYLjDVUs4rj0wWFLujaDhAIqdBFibGGpuuoqxpdVtR1&#10;HQHnJQhB07WsViu8t0GRVgfwnDGhcbEsS0xrWC2XlGVQPt1sNmHe4imFYDab9c1heSNUUJSt0EUc&#10;66alM6ZvaAxKiq5vRHOuBRgBGsdGd+t2iC/yxpXhH2NMvycrpUDrHpSdgOld1/WN9IlwYIxkJJ9T&#10;zjmaZoOSiuVmGRrA6xodm/u3Dd/uWmNlAr+v1+sdAH8PFJeei+UFm65BSoHrWlbLJS9cw/OLczZd&#10;x/PzS9at4Zvf+ybzo5MASvQZiBTfq8Xt8wMvu++N+Y7hfpQDynr1KEAKFRoyAWMNz1+c8/DRF9y+&#10;fZejoyNMBPVvNmuEFNRFzXw+pyg0s1mFx+GsZbPZsLxa8eL5C86ePOHsyRMEUFZl2GFc0CDu1RRF&#10;vgcHMGmuCDUkGBlTs3kZX3DTOp8CTQ39rJcq7I8EsGwAqWuMc7z/6EteXF7wnTfv87237uN1gbcS&#10;5cK600oivKJtuwjglRGc6nDW4KzBWoP7/AuEkFSzGUU1QxUFQiqEKjDOY30HQiFlEe+jDSD6sqQS&#10;kvXVJV9cbnjlrbeRZUWzWgWVKREUqyKu8bqf3aPEMwUyTIAA7y3W0jc3b8dP/Nbgrqk9e/odb/fe&#10;qggNr3hPWZTICMix3tM0HdbB5XLFqmmwUWlOJaBuBDo7oK4XvP3WO/zoD/6Qd975Oj97912uzp/y&#10;n/+nP2VWSB5+9IDV8pKyLLi4vOLs7IKnF0s61XHy2lt843vf4/TOXRrrMMbSdYauC+8XAd6aoDwY&#10;lQS96Xj65Cv+r//yZzx9/BXrxjCvZiilqasKlpsALMqAbVLqQFiQAcZelrBpCjg3tmZy9cvk/4ZN&#10;mnlsNKW+lq/bXL11DEjoMuCwlJJ203LFks2moWkavPfMZjNM19F2zc5e0TRNUD/zWwXsBMTRWtM2&#10;HcZY6rqKoOCtIn3enJvijaB6vh3XXYXn62Peti1KF4GgwhjKskQrhZJB0c12FikExloKKVBSIfA8&#10;PzvDWc/9+6+hC4kxG95443XaNvi/1WpFWWrKsgygKh8U3Lq249GjR3zx1RNunRzx4cefsWosUoEu&#10;TEZwElT9poC4Q1BiapBVSrFYLFCRKGI+q3De9X479+FCCNq23QF36yKA3/vrCXYa3sOfqEg40rgt&#10;pcB5ixSgddmDYpZXl3hvUUpjTFDLruoZQoQxkUrTdA1SC0o0r77xGm+9+TYPHjzi7p17NJ0NqvHG&#10;UJZxj+1JWdK4BMXN4d6jtcZ4T9e2eGc4OT7m0ecPePdv/4aiVFjTURYlxJghuDfXK59v/R1ZAuV3&#10;ABYIgXe2B7BpJSE28AscCI0nNCg3zQalFHU9wznbJ2DpPfSASRFVCJE7IMHOWFAeXRZcLldRwnP3&#10;PQGB/KZpKbQOrBRpzQJaKpRSnJycbIH+QoJwUcU++Xc/mgMOfXwOtk6xV8rNhoReeU415TP21RrG&#10;lMj2/c6YbxwDAQx/Nve5ef69G5dtP/O3JfIZe9Yppfmp55vKx8YIUfwewN0+QsOpGsNY8/tUDSaP&#10;Dceebzzm9XvV5XO/NkVsMJW3jsUwU6C836VONgZ8HoKIxubkLhDlOhlfDjQI4Pd8L2KyNrUPQD+2&#10;VsdqZFMESVsgPAOQ8XUQTk6esi/GHAOc99/3WzInATEf3oJedaF7wqiiqLh95zabRJZmTA9qlkL2&#10;McWUomSeaw5BScN9KfdHCfyagzvGiDRfJke6NmeFBOuQGbnN1fKK+XLBfLGgqEpMZygKjRRgbUfb&#10;NFugt3PgQi0wEOAAwgUCPy0oygqFp3WGclaxOD5iuV6x2QQAoO8MV5eXXF6c8/jsMUJKfGcQwRmh&#10;lKIqyuDjosp6iM8CCLEzBqTA5+UgKfJy5Hbs8FuyTsYBRjlIKH8PiUwprxVufUishvowjtZapFI7&#10;QF6X1JMjADgB6a21PeA+n+N5vXpqb/ADQr1AvpSIKlUcIxmA785TlgVKSEqlkFriKgMINk1H51uU&#10;jPmU1kgpadarUEOZa7rO0G5apAelJUIrvGmxrqPtAhBWVXWfoHnvsV0AYwZCMEfbheuVRRnUpq1D&#10;lSXz42OOT045OjqmLCuk69A41KxCSrC2pdACRQCRCu+RUqOVwHsVAeUxZ3Ee6QRtF/YRrQPBovWW&#10;zllUUaK0oio0X3/nbY5PjrlaLWmNQ2g5UG337LCADObTvjr+VE061FlDPQEBF5dX/PJXHyC8YFbV&#10;kBGDpXkqZCAmvUnBfSfnwu9M8d8G+P7bno+M1fGHMdZYPGB9mBcetsSbbuSzJ/zp+B7rru2jY3nu&#10;NRImIfG4mP/oSIbg2RjLl+drni9/w+Pn57x2+5S377/C1165S3VcUihHIQ3SN7jOsvBwcbFmebXk&#10;iy+/Yn58jJQVUoG3HVIqXn/9Hm987XXefvsNbt064ezsGTiPMQ0X50uWV5d0XRvroYbWCx5fbnj4&#10;5Dm2L2P7nVraWFzmvcOLQKggETjvwIbc1nkXibFsUA1XHmO2dUIXybPI4oOiKKjrmqqacXV1hena&#10;0TUwBuYcqvfeVL8ciyPGCHX2kWNO1fSnfOLwbBECQaQfrWM7TAdPnjzllXv3uH3rLmhJZ+y168v4&#10;GULpSEbp0UpSFgXCw+XyMtTai7A/O2fi70SSa6FYHM2ZzWZ88eiLEEPIQJI7BNamnEqp+AxRfT6v&#10;uUtCTdC63dpdUkbO45IE2A5K7ybGL5Kvvfk6Dx5Ymk2YA4mUcIxgIuV0ec6WE2Sn9xnuW+0QEuYg&#10;8FTr2Z1vYuC/6Qnhko+s6xkKRdOs+c0nD/jfvvjf+fGf/Jg//uM/4q03v0Zdz9lsNii/rQEpGUig&#10;hu99ak8Zxts3+YGx3CtX3x47r5yqcb/sGanqaxM3q53nucG1uTxC9jZ8V8McMs2tfWO0lzjmBnD3&#10;Ph82te/flM/t+//U2e0YGDt/huF7HatjjK2hnFgqJ+p+mfPMMcLBMaK8lGtN5f8ve261j7DhpvUz&#10;vNbUs471gYzl9luicnZql1M54cEOdrCDHexgBzvYwQ52sIMd7GD/3OwAgD/YwQ52sIMd7GAHO9jB&#10;Dnawf6LtO1AeNgtMMYcPD+VftlF87MBzH2t5+v6+Q/axJoAcXPm7NC4M1S1GQddRvRV2FRT776dr&#10;ZuCi9LM2oNd2QPN5Q/Gw2bZv3FdDoFzETgiJsw6l9GgDxD6lg3xsppjnx743BeiZaoQaNrwP58VN&#10;TXM5e/5QGeGmeT8EPqRGhn1qZmNNE8PrD8don9LurhIRBDkmrjVTT60FD3vBpddAAi/RMDHaLDZo&#10;UBlruhlrsvB4lJDkTVH9GPvr+8zL7hv9s4wp5ErJarPm3b/9e/7hvV/RGs/s6JjNZsN6veT2nTco&#10;yoLNZoNpLVoVlHVNUVWsVivatg3A1zIA4iE2WUcAopSSuqpYXa24urxEFpq6rpgfzQPIuAMpJFdX&#10;F7RtaEYry5KqLFGF7pVcknpKriTXtrFxWQaVmbIse0Uz77fNJ6lRG4Kqd2oSS0q53g/AJwiqukIp&#10;1YMXh3tkrs5AfGMuA3QopTDG0DQNx8fH/Z4awHbbtVMllboI3G/bDq3czj4aFMe2zW2pkTN97osX&#10;L3qFQe99UIuHTAlesmk3PHn8mKZrqJXEdx1aKk6Oj3j8hWXTbPBCMlsc89rX3kQVBXbdBAU6a8M9&#10;ROXbf4pPGFtzU+QvU81BQUkoKmcg+mbD1XLF+++/j5CSo6Mjms5gjGW1XtN1Fl0UnJyccHx8xLyu&#10;qKuK9bphtVrx/NkZz54+5fmzMx5/9RhnLWVZkNTAlYoEEuHG+sbEHIA69KVDH3RT/LBPYXVqjPcp&#10;leX/doiwrxDV2KLCOQI21vH5+ZIXy9/w1dkL3r5/i/u3jjmta+aVZ1EqKqmQPrTRF0olbAaiByuG&#10;L7Rdx7rtMFywblvazmKsD2pwpaCu52hZgXXgDWVdUtWzqD5VsVlf8OkHH+LqGV99/hBvDAKFNcHP&#10;h/WxBV76nvBkOtYZNm9ux2a7hod79pii8svGZlPNyUPAVVDnDgrbUkaShW7bIJj2IOtcUHs3oSHW&#10;2AhglmFeejqss5RVxWtvvMHv//AHfPe73+Ldv/s5H77/C/7nP/13lAoef/EA2224c+c2V8sljx5+&#10;xbPzSxqpObl/j2//4Ae8/uZbNCYoHQqCKqKL+7hzFh3JCAQChOf5+XP+65//OY8efspm0yKkRBdF&#10;ULCqapS8xPQCf3FtuAAsSuriQ2Knm8AR+X6wq052PY4dAy3k7ydXfhs2CefAtTweGwOLpj3oGrkM&#10;vicj6ZWomxbrTABHywAUFTKAi1rT4Tf0e/h6vQ6/pxS2De8hnx+9gvzIniMEO8DknbhMeKy9rs5l&#10;rUUWFbPZjPlshtaKOhIzmM6gSo31Qd1Ma4npOi5enPP4q8d857vfRWlP04brr5YNeM9nn326e39K&#10;o7QArbi4uuIf3vsl3/j61/n080c4J5jNqqgaDqB6VcU0zsN3Ncw30t/JN2qpooqroWk2PTFN3pza&#10;zz9C87mMhBtBpXALLr+W67END6+BISWoCNjexn8O6zxChAZWhKSezaISoUPLoFisonqpUIp7r75K&#10;ay2PvvqKpusojMdbqHQVAASCvcDcNO/SvPHOInDM6pqrywt+8d7f8+LiOacnxzibyBMSmHILuvMe&#10;0tLJn9kFpMn19ck2fglqsrGp36bPkj2IckiWNcwfPb4H6AlSI7rCtg1WOMqy4uLyIpA3jOzBQY3Q&#10;orWK7zcH/wWA2Xw+H9nvd/3KsLF6uN+P5YP530Pwbj6npsA1Y/nmVD40FhfkyvTDeZqrAU8116f1&#10;kf/8GGnIMEecik9+m9hwqk7xMipxY/nwGMlJasrfl5vtErhMExbclH8OP2vqeXIwzVi+NyQjyAkY&#10;xq4zNjZTZFNjIPV9AIJ9YPCXBQ0Ma2FT4PcEDJy6h6RM7W1GZDESL+9TVp8C14/V+FJOmRORhTWS&#10;GBb9JNB0H2HDVH1kqByYYlUpJUknV0pBeGyH8zb4Ia2pypLZbBbutQUX93QdAWxVNQs5ftOE3du5&#10;Ps7fV6+YUhHdfU++V+Yd1kbGcqKxvWM7FgKlrl8z+ewEPFteLbmoz1ksZtSzmrIooiq2p203tG0X&#10;fZzApFy+kEipdt5vIn0JYOcOLwXzoyPmV1esV4HYSGqF0hLjXSRyEXipYmwmAnEUnrLQJNVaIQL4&#10;r+m6AJLXuo839u1pPjrgBHgVI+s37Ru5P5pSsNzOddnPV4SIYNoMlNjHjhGEOrKG0z40VXvcF9tv&#10;/VS8n7h+yqIIwEsRCIVMZ3BaIxEsqhKMZb1pcW2HN5ZiVnE8X7CYzVBCsGq7GHcq2qZBRZIHpTSm&#10;aUhsqG3XRUZN0QOZrfc4EwgALbDpDJ1zWBfqqK01rNcbbt29y/zoiNl8QVXXWB8IHqtCoIsikikJ&#10;pAxEcuvNJs4tiS4U3sltbUUprPM0xmK9QOmCzrpA9iMCCFVphdaKV+7e5Wuvvw7Aqm3waJQn7gW+&#10;ny+eNJ5Mr9NUR88qjyLWO67VrSNZrcThveHx0yf8+qOP0TopPe+qbYe4yfeftUu8sJ3XPYkgCczN&#10;tfx+qk6bz7Ex0PHYvp6fIwxjtH3krrmPNSbUmTxbAjTJCJFHrFVMqfXuI6SZUoofxpY+vjQlAlmU&#10;DF4Ar8I0b4GPv3jKw8fP+PCTB7z52mvcv3vCK7cXHC80yndoIZF6QascDsXlesPV1ZK6UJSqYNW0&#10;lE4xn9V8+1vfYLGosaZFCkGhFV3T0HUbnOno2o71eo31sHaC9x884Ze//hQvJTqqv/vos6ZqXlIq&#10;jLXh56L6uFJiJ27wPhBUeG9wXtKZLpLOdXgf6oXpXSUQq3OOrmsxpqOI63N4FrILyvaTQNfte7x+&#10;zjVGnpCTx0yR+E2pPeeZiWCaMOraeG6T2HAPUiJ9WO2mbXn25IyT49tIXSKsz8DXWcwpBFJkz+Ac&#10;eGjbFh/jBRlJ46TUSCWRQuFsIKV5cW5YrdZbYjBPf/aXx3qLozlHRwvatqWJRDVCSLTSdMbgrAfp&#10;s3e5u466rusVk7XW1wCobdvy6NEjbt0+jTW1LpKdjStqJ1KdpOA+rBvO5jNmdc3Z2VlWL/A07Yay&#10;qK6pZBdFwa1bt1kuV0ip2DQbpFaDWpTdycGMMVS6RCnNbLagbRv+/C/+kn/4xS/58b/5E/71v/pX&#10;3L1zB+8Muqho2w02Oz9N9ZMUs46RaN9Eij2Vs+w7/xrLY28CfY/F9Xm8kiu/7yOyTn5orA4/5h/2&#10;kYfl1x7zQZPrdE9cvG+vv6kWOpZP7Tv7zf3dPjKD0TPJifscPn8am7yWMexZSOtyau7s66kY1kvG&#10;fi+vZaT7GZ4NTxKqvyQB3D7S/7GcMR+rqTpMTgQ35odSDS2B38dqTwc72MEOdrCDHexgBzvYwQ52&#10;sIP9c7UDAP5gBzvYwQ52sIMd7GAHO9jB/om279BxrGExB4HnjQZ5k8DLsMaPgXPyrw+vP/z+voaD&#10;sUP3vIFgH1v7UIErf7a84X/4nP3XCAoVaXxU+n22zW8+gt3ID+kjcF7J3caV/hCeqUYLAV6StxL1&#10;vUGOa2Ob7mtfA/lUY97Yux3+Tq5gmd//vgb5MTXCYVP/lOLAWLP52Hsd/k7+WamBJm/EztX/Euh5&#10;R5ltpHl7al5OqRIMmwbCO1bbhtnYASgFfbN0mjbOBZV4kQFznPPZHIvAGrFV4vLOZfMjreFcWWmK&#10;aEAS+sVCI1h4X+PvP/y+220qJjX3AEb2wP0AAALhfS4EP9nEP7w3lc1tGZVDjTFcrq/4yc/+ho8+&#10;+oTWwMnRaVDSOlpwcrJA64LLy2VQiVUKh2eGoiwLpDyiaZqgUh6VCpqm4eLyAq0Upu2CMonWdLZD&#10;SZhVBd/81jcp5zVeCLp1x8nJCZvVbZ4+eczl1QVaBxXhoYJ2WZRQCtZNGxVbPM4ZVKkodYX3DYUu&#10;egUVp8M7xXtkVL5dr9cAqEJHBVcbwV0CIVSv4lJVJbdunXJ1ecXZ8+f93M8byILKcIdzhrIoIsGA&#10;jyArH7cpgzEdObA29wlJeSZ9bqFS0154X123BemtmxYpZVSMhk3bIBFIBU1r2HQdiND01Sva4JkX&#10;FULI0BBKgcQjfUMpLUeV486tY5quY2M31Kd3eOcb3wiqYxGM6GKToPACh7vmB/ep9+0DzgRVp6zR&#10;FD+qJJLv8ULEZisvcV6waSy//McPOT9f8urrr2KswzrLar1huVqjleLW8S1un95CK0mhC1abDev1&#10;hmdPn/Hg88/58ssv+OzhA548+QopFN6F+8qb+kmgx2wfnGrQytf4lA/I/eNQ8XO494XpEp59fFxF&#10;fL9bhedtK3tQIvYEGfXw6nzfyI+HpXW8/8VzPvryjONK88bdE169e8qtecWtWc2iVGgh0EoxVwWl&#10;EjhvgmK1c1hjgtqesxgv6ayn2awCqLU09u0AACAASURBVFIqqqrGLECJBrNpwDl0JSjKkvn8iNn8&#10;GKFrxMawfvYCc/acuTd01uFUGVSgbEdnO3QC91qHFeB7sGZQGRYRgBSa/91AHdmN+pVdn2t39vcx&#10;pcWxeGDYhDim7jWMkcBTaImWjqrUSOmRBLIJ41xU7+pQEUAgdWhudwiMd8xmM26dnvLG197m+z/8&#10;Ad/7we/x3nu/4Od/8//y7a+/w0kpuHj2JXVZ8Nbb73B+fslvPvuQr56d44savTjhzW98l+//8F+g&#10;ipqmNREk1GEiwZDM90Wp6TZr2vUFf/s3f81H7/8jzlikF2ipkAgK6SmUQAtonE9eK6qGg8DFOTpN&#10;ejNsNp8Cjo0plQ4Bnjv7TabetU/1N8W8Q/+TgzukvN40vfNZMU4bgugDkMXH3S+EFhK1VZw0eSwQ&#10;9wklMlVx0atwpnEMxBYp7ttVRzKdSXwXCAQuoLOjeppHS4WQMhA/ecdiMWde11RaUxWBCMSUBofD&#10;eUEhwFiLMRs2TctytcTTURQlplO41rOYzbh37w6daXj+/JzWGIQu0WWJdB218pjO84tf/AOfPfiM&#10;X33wYU/0ggXnBV1swg8gE0NRFNdIR1KDcwJUJ5U2rWTYL5yJCp4dbRv+JDADHqz1WGzcG10PFm+a&#10;JoyvCyAk78K/iVAiJVVPNCClxMV4Q6q4j9sw4FpryqqiLDWd6cD5sA4iAYQAjGnp2g5XVCgs1jkU&#10;irC5FfzXn7zL06dn1MfHoKDUQZ3eYSHub+ndh3kDKAXO4azb2Zd0BOiUSvHw8RO+ePQVSoQ4SKmi&#10;9xveh3lq3S7AMyk27vg4FQkUTCAqKpTGeDMKUkR6bBdU22ezGUVR9ONHth+ka4acMJBupP0y5Exh&#10;W57N5uiqZvn4KUJEAJaMcU6fE8oeICmVwuHQMoA8PBYhK8qyiDGyouva4B/jHCm02sm7clK1/P/5&#10;+k/gjLTP5PnxFAFQntdtcxQ32oA9bGgfyz3H4pEx1ezrOb7s51HKk5QKwI6Qn1q8d/Fr4yCKqVzy&#10;JptS0htTgJuKrW5Sts39QiIbya8xBdLdR1I0VHwbi12HNZIxQsN95FBjOV3a99xA4XOsLpHf5005&#10;9hSIZQiyf5nxGYv/p4C+0/Wp68SGwzGZAu0PY6+xMZ9Scp/Kp11GyJhATdu90/d1gymgxtTcHQP2&#10;vEwNTwqBswYpiQqtoLRCKhnWqRRsmoZ79+4FsLYzuKQ6jaCuy3i/Nubx/loNcErVdpt/jAM78rky&#10;nC/D2tLUXBsqSe6sr2w8bQSCmq7l6vKc1dURpycnVHWNtx7rBcHVBFqwRKiilMKJLaldituUCqBl&#10;5y3GGbyAalZz6/YdLi+WgaAnKlsXUoFUgdBI+0gi1URQ8C75lfcmgoMjiUWMxXLfsbPPKxlzHru3&#10;RjdGtpJioqHPGCVUTd/H4x0gUv2Vngwgfw/5XprvyzeBt8ZqpsG3qN6vGGNCDCZCrGqtpXUeRB3y&#10;TAvOOzrbcbW6pDOexfEpR7MZldJgHaUu8N5G0gSLVCEmczbkIAiFULonPVVK4SMZVVlIOmMweBpr&#10;MR6M9xRlFeZu53GeCHyfIZVm07TgLcJ2zAuNEpKiqBBSg5QYB21nsHicNSxOT9l0ns6YWDvSOB9y&#10;PFVWGKFZbjo8Eu9sVFgOUegbr73B/Vfu0RmDFxKpin7/8X2NUMR3OF2rEXltI/c36c+IH1ACCiVo&#10;u4YPf/0BF6sli6Ki0DoC3d3OnAj1TT/qB5xz2zpsX+l0k4DMsb19yj9OgRPH6u/556f7yn1rn7c7&#10;F+rAMTdWUtI0AXTrBYgYu+6MdRzLfWDTqTOCqXOo/Hd6ldh4oUB0FWrh+FAjSecoGwfNuuPpx59R&#10;fSKYlZLjo5JZXaITOL3ruHf7Nn90+y7LqyUnsxnzskLKiq5t8M5ycnLErdu3A6GY82gpaDpD17SB&#10;7MsYzs6eI9QFX56v+Kv3PuGqszihQ46y55nz8VaxFp9IYLNyXBwLgZAuAOmtR+DZbNaBaBQZ8u0M&#10;ULxarXBuG6el84qxWGQbA9ATf94E3t0Xm+eES1Mg9zG17v5+BmS+4d8ykMoNgJSJ9MxlBIQ7MYOU&#10;MY83PH7ymNu373D7ldeQUuO8Ga1zBbJG35/b2S4QvHrnKMoyG08olEZHAg/bbMBD07YhZ45nI8N4&#10;OdS2Q83BWtPXxaVQ4X37YTwnszr7bm7Wtm0PuK3r+howNSmxF4UO+f0e0un0vbzmm87qyrLkzt3b&#10;vDh/jjEd0ssdQPBwPzo+PuY73/kuSml+9at/5NnZMzrb9TGjta6PAwK5r+z3Rq0U1grqeoH3nhfn&#10;l/wf/+ef8f4HH/Pv/u2/4bvf/Ta3To+RLtYjRoDIw9j7JhDy8P9DcvFhnJaTC4/tw2Mg4NzyMZ46&#10;+8wJwobrZkx5fhhv5PW//uw5+7ypHGZ4/j6Vc+exV04aN5bbTZF379v/h0Qaw2sPfdoUCdfYM92U&#10;f07llTedI0/lQMPayMsQyd3k12+q1efX3pdzTH0v/3pOspDnb/k10s/kz5vnj4Ec08bYX+wQruSf&#10;l3KDmwgSDnawgx3sYAc72MEOdrCDHexgB/vnZAcA/MEOdrCDHexgBzvYwQ52sIP9jravyXsHNAcv&#10;dbg79tnDBoBhc3xu+xp8f5tnyg/qU+Nk/v19gO4EThk+d/r+aNN4+MHrat/TN9kD4QNgZhcwmcbe&#10;xsb2vPFoTDlgCiA1bNIYa9qYasAbUxt92fmUj93Y2O+bR/uaRobNsTeB9CeVevY05OeqG1Pgjd9W&#10;vXx4f2OKi9ca3weNA1vlMbezltJ8Cp8pR8c2NXXvNkuMA+KGgNZ8TYb7sBPraFotI4FZk+K9uPbT&#10;XHsfU+Z69RcFUbGoaVp++rO/4aOPP8H5AKxOCp1aa4SCzWZzTUkj3d9sNmM2m/XN4lVV9Q2FSipa&#10;16CUoq4r7h2/wuuvvcbdu3c5OT1FFgqhNaUqsV3H+fPnfP7giAcPPqMz3Y7SQQLfp8aluiootET4&#10;bTOQUoLCB7BUoQqUnvXqMy6pt7QBAJaUYdbrNUJKFotFVIdtKYoCpRSbzYaHD6/68a8iID8p827n&#10;kQ8qowiEVtR13SvTJ4CKMVu1wLS3aq17MH4CgllrkYBQUUFHil6tKClpWWvpuo7GWazpKIsCaw1d&#10;Z+j66wYiCgHoQlOWJVIEcJjWCiUMhQKt1xRKcu+VGae330E+eMqdr30TpRWrVQtSR6Vv268HmZqq&#10;nQ9ATC8SmhXv/KTy1hiodQiAyIk1phradlWcHb/59Dc8/OJLXnvj9aDsZkxQHncWITyLxYLT45MI&#10;HPSYzrJar3hxfs6XX37Js2fP+Oyzz/j88wcoKSmKIij7DZrIhn5jbF8dPvNQPXq4xl9G9TWAS9L1&#10;3aQPnlahcb1HFXIX5BSU52wAOUdyi2drw9mDMz54eMZCSY7nBbePF5wsFpRaUHhPIaAqNbO6ZFGV&#10;mGaNNy1ds8G4oFpdFYrZbIZTMoADuobNeoM3lllV0q4tbnnJarnk9h3LvfuvU3qYlTO+ee8unz54&#10;hEXQKUFnHaJQFFLSmAZdhuZdYUE4RdcZhBRonfY22yvf+Qnftk9la18cNdWsPvW7QyKg/GcKraIy&#10;JOAddVmgJJCaYGUASSsl0V5hO4vDgVAcHZ9wdDTjzt27fP/73+dHP/wBv/rVL/n//vLPeeeN1/j2&#10;199idXWJlAG8u2k6fvXBB3z11WPK2QJVLTh9/U3+8I/+JboosT4QUKzWa9qmJS7uHoyqFJi2wTQb&#10;fvHzn/PuX/+Ebr3CuwC2Mp3vQSt1VVEohfJb4pjt2hFY50ffx1ST6MvM8+F7GFNOHgMJTjVGDn1e&#10;+nqKJcfUnMeaRIcKw8lfpVhleK+5orwUsifFSUq4+efGADp7vvQZQdEzKLcFwExPIhPBEsYYZFKD&#10;iyD45DOkCHtFIJWAutS0xvRKgx6wXcfV5Tkvzp/Tth13777C0eKUV195jQcPPuXLJ457xuAcXFxd&#10;4ZzvgeLGGOq65unTp3z44a+jX4/+RaodP5LAaFrrPsdIvlVr3asjVVVF13VR7c+xvFr36knOBUBX&#10;DxYgxDVJ5TQpv6bPT6DC1MS8BTZe36e3anAqNJ1LGXyPEuiioirLAJC0jtYFUEZSMQzgkdgIG1XK&#10;iV9vmpYPPviQ+eKY2XyOlAql1RY3MkKo0a8lH9ZcnxdJSdcZpHcUWnNxccF77/0Cj6Ouq165bjh/&#10;09wd7o1+JMYe7oEJDLEDDNdqZ9zaNsRbDBSwhus5X39KKbquy0ArsF4vUVrhPOghUMVvcwcpVVB4&#10;tR7hQQmFFkHdUvoMaBPHN7/3ob8eAmXyvCcpTo7lT0M1vGGMkT5vCCwcI2d7mTxybP9MQIUEfB/m&#10;JOlZU5ycAzoC2MrtqOINCUnGwJX/1Fw4X2tD8ql9zzg27sM9OydamKqn7Gt+n/IzOzWOgdrny9SC&#10;hmttLE7eV4uZUgPM/5/20KnaTw5umQKADPfA4f4w9NVj4Nd87xoCQ7b1CtfnQsOcIAeje5cpRPZq&#10;yNO1kbE5MwbOyNfE0NfnQKftGG/98hjg6GXqH1NAuOH/Q74dSNCEDMQrSsuoBE/MFw2r9QqhBEI4&#10;pBIILzBdi7OWpmmCknGqcyF6NefhHjx8z8O8ZGqMx3KmPHcaApDG6p7DPTSPedL3urbFdi2FFiyv&#10;LmjWp1RVhfCOrrUQ70PFakoClazb9TWV16AWLnE2kBxIIVBlhRaK8/Nz2udntOsWpUq00lFJ20XA&#10;nkMnUkUfAM8eGeMEt7O+wnoTO/tnHic6twUH7yPPyIH7qV7ivY/v1/RA2fE9bWy/8D0IOvLB7M1t&#10;ptSMr5EWsCVpGxJOOO8i8NEFFWvvadug3u7wdNZgfcGm6zDOgpIYPLIq0VUgBlRCgPNUZcHV6jIC&#10;Zx3Odmgt2HSWzhg0MsQD3gXiQBWYdUxnaJXEWhdA8M5h8UitA8GODfeutGa2mFGUJUjBcrVis/Es&#10;SoX1mk1nkVKjdI12HqkKzi8u+ezB55zcOuH4lTtIZ/HGI+NeoqTCC5BFyaoxrJsOIRVS+pAPeiiL&#10;km9+4xvM50dcbdYgAhmgkqJfwyn4CQDs7VoZElOonGhroFbqx+oJzuKkRwpYXl3w6w8/wBmDUxrr&#10;Qu2JAZFhIDpkpCbqJvfgqZx6W7vwOwD9PEYcqxMP9/+x84hcNTity/znbSRqcsbiEvlfZ3DGhHgx&#10;7XGMxyZD4Hoee9xEpDgWe1z3z/SEBokkSgjwIhC0qGzMrbOsHWxaz9lZgxQN0gfqwBLP+eWKO7dO&#10;qKRnXpYcHx2jihlXqwtKp0CF+WWMDarcHtpNw2q97PfzW3fvcuvOXT776c959nyJRQXyYnxGsORG&#10;a36ptioCm+g2n4gkI2HvTjGCRSjdx/ubdUPTthDJEtM+Gmq8BqU1UkhkUfQkSFM+Ns+7h7Wjm+LW&#10;9M7zs7RhbDZFqjx6pud9eB6p4l4Vgw2xx2+OxPU742wtm9WKh48eUc1PODpaYF3Y+/AxL8QjepI9&#10;+rzAGEPXdWgtd0lbfKyTaI2TDmHimagjEqt6ZnW1Q1rX5ySuY7VKNfKCoiiwJhBcpp/bEkVLAiHX&#10;LtBbKRVIYrPnTuTM6TpXV1eBJCHGjen+8/tJ54mJdDZ/h6lu3zQNZ2dnO+8xxRRhH9y+D+ccDx8+&#10;5OjohJOTU549e0bTNZGoSEUyXdfXNLZ7g+xJQpzzMTaTaF1irOPDj37DZ58/5F/8wQ/5D//+3/LO&#10;229SyBLbNH1slu8z+R47BtQf22uGxFhjJF/78o0xYtux+t1YPjFWZxhbO8OzuCFJz9QZZHrvNxFz&#10;jdXxx/b5MbKoMb80uc5fwl4GyL1PUX3M77ysrxnLrfP3l+93Y754LH/MSbL2EZtOjfdwXuYkB2Ok&#10;Mzc95xgh4ZiP6Gv50Zek889hbWXf+UDaV4VIOZyI57ACwXUCst+1xnKwgx3sYAc72MEOdrCDHexg&#10;BzvYf092AMAf7GAHO9jBDnawgx3sYAc72O9gv03D9dhBbv4Z+9Tf099TDbjD6/63YATPm1CHh+Tp&#10;77HmgzFVrrHnvgY6m2CV33dIvVVFUj1wAkJzphkcOg+BTPk1hofSYw3H19RyRsCP+UH3TcpnUw19&#10;Q7DXsDl9rHFvOL5jqm35zw0P9Mc+Z6xZYmpshmQCwz/598aU4m5q+Jj62eE8uwYMyednutfE1B8/&#10;Zoypf2wu3KRmOA72vX6f/X3FllJH1iQZm83Tz46BAKWUiAiGDKou/qWA8DmgGELjmlRB/f1queKv&#10;/vqnfPDrj/BSUtdzhNRoqXDOR4DctoGnLEvKqPISGsNC8/1sNqOqKpxzXF1dsdlsWCwWaKW4e+cO&#10;d+7c4fT0lLquWSwW/TxtjcG1G6wylIXm9Tde5/69e9y7f5/PPn/A0yePsRGksyUxCOOho9Jo/lxl&#10;WSIkNM0GKYJSU2poT0DOpAST9joPXK2W/TxyboMQ0HUtTbPBWktd1yile7W27c/GZkClwPmo8GqZ&#10;z+d9A1sCRTXNBuc8dV33jbSp+S5Xp5FSMp8vkFLQmgBCtdbQtk0PJgtAPYXWW5XRpmlZr1Y0zRrn&#10;InDJhWZdKaud/aFt1ijRUi4ctW4oBdCuKItTvvutb9KoitXVJWp+iiGos3ohwAXwgErKdc7R6zsL&#10;CX5XuWJqn9nXxMQepdOhD3LO8/mjR7z/wYecnp5SFGUP+mvbhq7rmNU1dVnirEUJidZB1bbZNDx5&#10;8oRnz57x5Zdf8OCzBwH8pnRsMJTXwOtjQPjh/pvmVWroyhvxRv3fyP58ff8O4xu+t18VZp+i2LU9&#10;K3ZHCxGbS5NqtZBYHJ2HlbGcXTo+Pd+gxDNKQAuopKLUktNFyR///neoixmmMxgvWG3WdJ2hrkrK&#10;qkSWBXfvvQLA5YvnbNYryrWiEJ5ZVaKUoNlc4eyGo6NjQPCdt+7x5Ox1fvXwMSvnaZWnaSzeeQpa&#10;nBC0wtHE5n60xnmP81slSvy0csuUsty+5s8xvzQV2+RqUakhdtjUqYREedE3rJu2DT3lNqwpLRWF&#10;Vgjhwx8P3gXVwcXxgrqac+fOK/zeD37Aj/7wD/jlP/6Sn/7ln/PGK7f5ztffRGFo202vfnx+fhmI&#10;NYqSRXULvTjlT/7dv+fO3VdYW0drDE3bYp1DqqhSLiQe0FIivKVr1nzy6w9592fvsj6/RAvNqm0R&#10;QqELhfUO60Nzs5YghccLudPA630E1ngm94MpwNpYk/w+QN7w5/NG1BzcNtZIO9UYmn9vSvE0J2Qa&#10;zhnnHCJdPwIFhnMxbyYPCooxUhABXO1dkn4fU2RK9+Ku3bdzjlIHopo0L3C+b+Ruk5p4VGCToqDQ&#10;CgnUusBYi+9MLz9/8eIpn/7mY95+5+vce/UNbp+eYE3L4viIV/w9mrbj+HiNdb5vmE9gnqZp2Gwa&#10;rq6ukFJSzxeMKc/KSEqS/s6b1Ou63mmgTUAHYwwujl/TNBmQHYqy6Ndmr5wIO+8rjVvXdYBAKj2t&#10;kkVQtAv7TgCMq2KrmB3UVF0ABvkYi8aEJcSoARCPlxEAYPECFvNFBJ0EoIDzqYneI4TbUWO/BkAn&#10;kGf0cY7ztE2DFgJdKd577xc8ffaUui4jyH3rW6aatIf/zoErOflYHqvl89/7MA6lLgLgKhILyKhC&#10;PNwzh+RkudrWFmTRAY6m3fSKy37o53o1Tx2VdIkqmR6FZF7V6CAhGMiHIpGBinufz5QV9zVAD3PN&#10;HKw7Rbgytvck8MQwR5mqPwwV6KeJcLbjmKsC7xJ9sBMfj+XAKfZ3zlzb214GaPwyOd8YiHrf3rzv&#10;Hsb25DGV9mEunseew3cxJD/IfzbN4aHq21QD/U0+bwgQS+9qeJ08/x8qSA+vkX4vxSVDfzgcj9xy&#10;UODUfYffcXmJp/dNIZ7Zzq18zefEc+n3AylKpgqd+XgfSVUSCEyQk9sxqQi5Ty14uI6MMdfit61P&#10;FYCLqp2yV5tO4OGXqQWNKS1O1aKuj7kPfk5phJI4OkgqoiLs6SGX78A5us2Grt3gug5rPc5C07Rs&#10;ujaAiXFoLXHGIoS8tp8N1QfzvTr54LzuMCTNe1li0Px3xhQ0d8c1kN6FzwHvLcZ6lpuW5ablatWw&#10;OHKossArBT7krwFEKfp6TD6/0z2ld69l8P8ShRKe8pbiza9/jU234azZ9KCX4MskgpAb+/y9CRnV&#10;XF3AgBKVpCNBTXruNMeTHxgj/ZAyqIT7COwO80/EmCOoOM/qGoTH2m5nDeUAv5xYLd8P0urzCGx6&#10;11wH7u4CzlQPfh4CRsdVZ4Mjds4iJFG9GayA1luiAH0E/4f7EN6zaVuaqkJ6ibAe5QAfCBdxNoKw&#10;QSrBxWXDctUyWzQhf7KgEAGw7R0uxtZra7Fa44TGW4H3gsaYCHSO4H8HhVQoKWi9w+IoipJalwgR&#10;QPo4jXSGgjmd1bTNGoqaeragNVcIDE+fnSFcRzGvaLtA1mc6i6WlqGokYJzAobhYdWyMAykpywpa&#10;g9IV9165w1tvv4kDlpsGUdRIH2Iq1xN9xrlCVFRnuyX5RKjgiXGyHCVb2c4Rj4w/L4VAeI9F8+nD&#10;Rzz47AGllBSqwJgOpVw/d3eAzCN77DCmyve5qVq1iOQG6QmlkLu1o5j7J+eTU+rmufm1zxKBPMBa&#10;h0334X1PYJGG1cd3b6zFGod1AaQtYz7mncNHpfip/DZXFnfO7JATbNfLOGFbWvMyEpalvCfkPuFn&#10;LWE9CiHx1oGzCB/jNyFJhfA0VFKm3MeBdVjnuOwszy4vaOwdzl485dbtE27duk3ZzvA++IemtVRl&#10;jXcdzabl/MUVl5drVo1hfnzMbLagritevX+HupKcbxwSi5IK54N699AH7pItuJjnCjwxdo9EIUqA&#10;xqPwFFojvQLb4fEsm4ZVE4HtOJQKYOi6rrl79y7Hx8c8e/aMp0+fIuOeZ10gLBmLm6TUfdzjvRuN&#10;N8eAnWO1wzHSh7G4fowcKPigVG/112oYCaidfIj3vj8zGI3nemIpx/n5C86efsmsfoO6UKytj3uw&#10;RHrbE/IpKdFCRLK35Cl2fbvzgqY1SNWGXCISUXoRPi/Vv1P+vUtkpGNdOfhq73eJ/4b11hTj5DVU&#10;pVRfMxjGJzKSweVkMWF/8qNK6encIH1+ImDbEkk5LpdrrBcIFa8JOOL7i3utsxakQJUF73/4fiAL&#10;jir3WugYwkq0CCRuQgi8tFhjAYuTKq47EerYNqzBQksqKdlsVvzsZz/jk49/zX/+z/8LP/rRDzme&#10;zWg2KxCO+DZjYAwSGUmRrwOpp9TBx87chjna1FnrvrwnJ+UaO09M62ZIPJlfd1hr2yHGysD+U+cR&#10;2/W9H0A+dfY3do49rPkO1/6Y/8vPaqbi5X3nysPegyGJS/peTvT0MvXWIdH5FEh9LL/Jff+Q4CDF&#10;+MmXTX3WPqL2m66Z5y5judfYHB0j4RkjyB/G7WPros8PsjHb9XkyLEuXGGviWbUXPUlnfp2XOT8/&#10;2MEOdrCDHexgBzvYwQ52sIMd7J+LHQDwBzvYwQ52sIMd7GAHO9jBDvY7WH4YuQVCTqvgTIHH94GV&#10;0+fkh/L5Z6Sv7QPk3fQM+5TE/Yi6YP69McDPVMN++lp+CN0f8HMd0ndNrTNc4NrY9z8/8jxDINEU&#10;iGBsPPOm2zHg47DZY/j5Y80hUwftw/sdqt9MgdynVMbFhNrHcH5NNR0OldXy5pO84VXsqGOy08g0&#10;pnY3tnaG73oKiL9P7W8SxB/B76n5a9sumcZGRbDHtFrF2HXycc0bZ/LGnElQRWw0JTWDpTtKXYix&#10;gd/vfHMw94bPyM0kGNt1IBFSI4RkuV7zX//iL/nok08oy5rZfEFRVDSdic+znddJEX0+n6O17hs9&#10;QhNbR9u23Lt3j9VqxWq1RGtNXVfcuXWLe6/cY7GYB7UdqaOaedd/9vLqitVmTVVVnJ6ecrQ44q13&#10;3uHk1m1+85uP+eijXwfVUGMQSgZlrKz57+j4ODQ/aU1VlnSmAQ9da+iw/ftSSvWqw2VZ9MBzXSiQ&#10;u8q+W/W3IgA7dcliMcP7AK733kX1TBNA01kTi4nq7PP5nKqq2Gw2LJdLjLHMZvN+LgRVWhfB9dvG&#10;rdRct1ousdheaScpygshKJQOYHQUne/wwHK9YrVZIUVodu5M269LpSTGBvW3tm05Pj7Crc4QwoZm&#10;bQOVXXN2saYpO4wKCkB33yrRxRwbAeFIsN5jjd0FyySlOAFkwDznDQIZSRSuK7+PNULnDVCJPKBf&#10;nxGclYgjnj17xvsffEBRFhyfnoCQPWFC2zYorTk6OqKuSmTflC958eI5Z2fPefjwC54+fcKjR48w&#10;tu3nSQ4+GNs/p5Rr9qleTvmcsYa2vEkvfspeJewpoNj2Hq/HCNu/k6+SCIK6UFFoNEE5WkWyjK7t&#10;6IyljaDBKydQrWVpVnztcsU379/GtmtcC03XYp3EbFoq53FNy4vlmqquuP/qfZyzXLx4gVmv2bQt&#10;xhgWRwuuLl8wm1ccL2rmc8nvf/NVhOj46vklspwzn83puoZms2G92fDk/IrH3YZLu0GrAgNBCT6q&#10;X///7L3ZkyTXdeb5u4svEZGZlbWgABT2hRRFQhJFqbXMtNparRmbmb91+mWsbXp6rNusW2pquIkE&#10;F5EASGKrKgC15h6Lu99lHu69Hh6e7pFJSU8zccyAyiUywv0u555z/HzfJ4W/1Djbb0IeAnReii9G&#10;vh6KwYbOs/457iIYNteaWVmSCYmWMM0zpI3gAefRQgZyDe9x1mGdRUhBpkqKcsrB4S2+9nvf4q/+&#10;6t/w8Iv7vP+jH/DC4Q1+/503KbWkqZZoGRTXjHGsKsPZfIWXGT7L+ea3/5hX33iDlfMsqhXGBr/m&#10;O6pJSgRwET4o3Z0fHfOz93/K4/tfUOR7LFdLEE1Qr3QCLzzGWiaTkkmRc7yaY4UL504kXPCxsW+N&#10;VxDXAkYNNTr2z78+sGcsZu8rTIP7CAAAIABJREFUhg39zRhIbmiNDM1zvzG9G8+muET0GiKHGm/X&#10;TeyyDXgTaNh5NwCO8K26Zid0jmNj2d+fcefOHWazPSSC1XKFUprVasnJ6Ql13JPGGDKdUU4KUApn&#10;DQiBznQ4wxFI4Xn8+Ct++KMfkZUT7r38Mt421NUCnWXs7+/TNIbVKpC9LBYLmqZGqYymWbBYLFtf&#10;m5TTE9C/O2/pLEhnZ3p9ngd1d+ccVVW1fxOuD1SMV7rnjO0AGJIqXDp/klJqAscnIMrQemjPiaii&#10;F94vzmdUzw37N5CNZDrD5i4q4CXF20B+5FsFPEteZCiteffdr3F4eEhtIgA7qsOF0C+dEcNnygZx&#10;WrwvpRTTsuSDX/2S3/72t2itYoN0s9Gce5Xi8BjAuBs7pbiruye785biZh9BQ9113N+fQ4pX4Tod&#10;RV6QZZqmqZFS0ZgALtQRDASQaR3HKY69dWgp0UrjvGM6mZJJjbcOZx3e2Rbs1wWybssjh9ZHvy4w&#10;lrsPxepj58hYHj8GIBpSfOyu/ctEcPLS3usD0pJiWask2q59tXG2/nNqK2PKfWP1havqKv2YrAuC&#10;79cohlQKr6uS11eWH7rGbfM/lstZa1tSrf5501dwvM44bRvTMSXSvnXj5eH3G8rt1+fSEMBxfV9s&#10;kMKl13dVrceUsIf22hgR5dge6/qtLpizq1CZ7nFNHpJqIgYpFVrL0XU+pIY+thbGYh5YkwtIqSL4&#10;21PkJcY06Cxv145zIbZDeDKdo2SDcyaueRtV4xXWxHNYrAHRXZKCIRKQPnlCX819CMzUNM2gmuiY&#10;3+oqn26rESVQj5chBri4mHN8fMLeZMbBrZtBTdbaAFjt+Ja0v7rglr5i6prw0tA0K5SA2zcPWJyf&#10;0hiDNQ0yLzYAt916Wdc/buzxCGrZ5udT/BM4JOJ7tnWLoK5tbYjXlJZxna5f2yUTSDW7fl13wz+l&#10;xdUC2Yfrbf1aZ/jZGujUJVoZj+MTUUByDxJjbKfeJVrgT2MNpdYslyvQikJGQL8PIMPwNwHMKqVq&#10;/5vPFwgPOsuQUmB9ADB7wBiLsQalMpyz1NYwLXTkl9oE0yWgZV3XVFXFbHaAcyYo9/oCKQVFXoIQ&#10;zBdLsBaVaWb7M54/f0ZZTsjzMhBCOUdjLFpmeOdwjWljRgc0xrCqauraEECeoS6nteDNN9/g8OYh&#10;ddNEjxpAz7g4mu28r4HcgdYqgrTb6RVY5wL400dCERfIIaQM16Hick4ERkqGdWys5f6DhxydnFJk&#10;2brWOlD7dZFBoE/Aso00tg/ma/e986OkN1ufd3AZ1ClH6qaXyEvjeHkfx4lAKuKduESQ0+agjBNG&#10;jdWDurllNz/u+42+723fOxJSKrEG3noPSmi8SPvDByCzEggvEDLE3y7NrwiEX5WpOTo9Z2UsDs9i&#10;ccbtWwfsTfc4Pz/D4bHG0TSWZdUwX6w4u1iwXDVYH2LJ+XxBluXsFVPKMofVCucd0ou0skZz9eSI&#10;fMdH53lOlgUFeCUVUob9UhSaalGzXK1YLCuOjk6o66ZXc5HMZlNef/11sizjwYMHUb1c98b9Mtnx&#10;mnBoTeawSZYmRmOmbaROYzWK7nUP+01astH+GgqkbVdbeq6mYi5l6pqzs1NuLm4E4jWl8DbteQFe&#10;UGQZWRZisOTbU17XJU/p5s/WmpjXd+onAwDl9Dddkjvv189AsiyLZG1+I74YeoY1pHiefm+MIcsy&#10;iqKgruuNGulQzJJi3H6+kGKNsDZjrCglsh8T90j9lFKo6ZrcJs1XqgdJRDuWWml8JA+UUgw800xr&#10;1JHnOTqTnJ6d8b//+3/PZ599xp//2Z/x+uuvooTHLBaBaMa5SGeS4tftOe1QvNffJ92x75MLdklH&#10;+vM0RgzRJ/Dqx/l9nzhMsHMZdD72PmO1+qtI5bcBwPu1mKFcfOx5wjAR7ua4jZHTj52p/bpE2ktD&#10;sdxVz2W7z/OH8uOhmvhQzjD2bHWr3xogVfpd6wubz0WHa839fH2otjz0nFf1SFS6ZMjb4hTRe86j&#10;lL5EivwvIXKws53tbGc729nOdrazne1sZzvb2f/XbAeA39nOdrazne1sZzvb2c52trN/oo01bA4B&#10;q7q/+11U2q+jTtpvjBkDVm+7jyF1yDHW//71XwYj+NHGhr4SVPdzlJTr7sqB9w3A1ahO2xvrceWx&#10;caBif5z7YzD0Pt3vh8ZxqGFvaC76jWtj19Qdiy6wutt8PKaA55yL4CgCMLd/Pb2mrrGm8LF77D/w&#10;7wNXhxpMhhQdhxrOu+8JwyCCsXkeu+6NZgyIjXmxQcq7Ndhj4N6vUovrjs0mkG6kUaRH/rC+0M5n&#10;RWX49C9ivTedtVGx+bJabZ+IY3DcRGg8W9YV/+3vvsvHn35Gnk/IiyIqhkcQuBTkeSgduc7bVFVF&#10;VQVl7bquUUqTZXn7mXfv3kVKwXQ64fDwkElRoqRktVqRZTlZJnEOpIpj0TRIIZiWExye84sLLhYL&#10;DvYP2Nvf4969V/jiy4dt01hSnzfGUKgAEsvynMYaHFA7C0LjaVoVbyEkjTEY5xFK0dQ1VVNTFjke&#10;R0lJnucba7dp6qiwpFv12KC6SlSW0VF1jZatQEiB9CD8mjgiz3NOT05YLpfkedmu5+l0inOOyWTS&#10;Kth676nrmouLCy7OzrDGIrSgrmuyLCPLsvY6ZVJLNaZt5K5qA0iUFDgbPr8oC8qyDNdDaMy5OD+n&#10;yAqMzhBuhTQVhW+YynM+f/aE4+Yxt196BycFF88KZrfvUeQTjJOYNf1Cey8bijHWrtWGIkmAVgpU&#10;0A8bU4Tv+pGgQgiZznHGk3V8gIjgBymgqhvuP7iPMYY7L9zl4OAGy7phdR7mN9MZs2nJpMjIdCB9&#10;8Hgu5nOeHx/z8MsvOTo55suvHnJ8/HwDzLPNPw/5+iHilbEGrdTYmNZUaAqVnfjB4r3oqTf7HrB1&#10;HAzcnZN1k5kfUanpfh+ULKVS+Ci65byPSpAeKTUy060ano17buk8H33+BYezCTdne3jXcFPeRCkd&#10;9kxUuxZKcO/1e7z2+isURUaRaRbn53z28cecHx+xXJyBNxzcmHG4n6O04utvvMjX33mTfLpPMd0L&#10;YAXbQGOpq4YHj5/x4w8+5ns/+wVfPJ8jpMR68D4AWbzkEsh6TA2mr/LbV5wc8qvbzvih87mv0Kq1&#10;pshyJkWO8jVlril1RqEVwhiSlqSWiqapA4BBKGazGVlZ8s0/+CP+l//tf+Xs9Jjv/f3fs5fl/MHv&#10;fZ1JLlktlyAEWTnBWMOXj57yw/d/jlOa2cEtXnrjTd74+jsYAcuqCsBg0wSQrbXxTApglqap8dYh&#10;bcMHv/oVv3z/fcpsQtN4nJRkRYlxHi/CulvVFYdyn9mkhNOLqKDnkDILDbgSkpzemLr0WIwwBrYb&#10;GuN+XDsUh4+BGzcAxL156zd/9s/5MQDm+j2IalxBXRDcYMNqAHsNK7n348ghkqEEltZaRlISz40b&#10;N7l16xbTaYmSQWFT60AGpJRCSdBKRqV5x/niAqTE547lchkVTD1NXQfwDI7Gwa9//RFeKf7yL/6S&#10;OzcPsY2lqgxZVnDz5i1Wq4qqWmGtYVVVnJ6c8tVXX3JxcRGB2OE6pIyAdk+r/t69ryqu1dRc75yN&#10;jdWOPNctMY1zlqYxyKZBad3mGF0FpT5wz/cU9VL87b1oG/aHzobgMyKgJDYWSxGAVQJBURSt6pzH&#10;45whz8sOIM3hhQxrQobz4N2vfZ27L97FezBNAxGYLHAbYALvL6/hroK48NDUAThfFAWff/45v/zl&#10;r4JvyEIsExSZtzcUX0XeMkb61X19UqlM85pAfUmJbygf6DcobzR7e8X+/n6M2QwIjZAZxriwTp1A&#10;SI+QUBR5VHFdn4dFUbJa1hSTaSDEij9vrEHIzuExkpsP5Rr9PKjbID50H0O59RCwcxtowFq7QRbU&#10;f88h39YFwG82xq/zl7GaRYop1n8jeoQyCbz8uyuU9cGS/ThxiJRoLEcbG8uuH+2DCfr+Oo3vNuKT&#10;ofOq+9ptc7wNCN+PGdO+6Z51YzWRofcfU68fU+ceGs+h6xva98TUKIFhN8dCRiAZg+d0d2764zuk&#10;Ci50BCBtEKdcPisHawJbFNaH1Lcv72W5AYBbA+UEUuqt9aFtvmRbrLm5lzvkYkic82idBVIR6yLA&#10;S5DnGeDDWRKhTwEc7Dav34W/EVEZujsX3XG/7A/WsVEfnNYnAhqqY42p327GbttrpkAL6jEmnKnL&#10;5Yrz0zOq23do6oYiAeQHCKq6oKAUJ3RfG0B/DlMbptMZS2uYTUr2Z1OOT05xbc6rNxTQ+z6rm2d2&#10;iRaGiEX7NbMEPl7XRyUGgyWoyDtrsY1BKE9dB0DdmrzA470ZrZNt+LkIPk9551Dtr5vndgmXEpg/&#10;3edQjD8Yk6cstAOMbKtiLeGjwDjHYrXCKYEqS5oYz4U9EAj6qqqirqtWhbuuGsqyQGcaE1XdjXOh&#10;HlatqJoGJRSZhlxrwOG8xMWCg4jgYu8DgWO9WoX8rciwtsHbQLgkpYxEjeFada7Ji4zptESqCDR1&#10;jlVVgQgx4bQsAvFhJD9TmcbVDShJluU4FwgepQ3ns9aKF196ESEFy9UKrRUogbW+rRWImN6vU32B&#10;a+s3ogW/Ou9BrsHhxoWxVELhomKwJ6qfe49KrkJ4Tk5O+M2vf42zjmySk2kdSNqG8mLWQOZt9eb+&#10;c5RtREDb/ONABLtBWNquWwj57kBs149FEuDYeYvzLvjYzt69dDa263dY/f1yvicH72ds3yXrks+G&#10;17hejd6CioQOiTCFDvlEh+hBah1E4I1FCM3R2Zyzec2N6YRVtaJaLchVSVOHPKupalbLFcvVkvP5&#10;krpxNNaB0BjjUUpSVwZcqGW0wGcRCBbGnkdtnJF0fWci1AzXrJVGKh0I9aQIZKnes1gu2vsLZLfh&#10;/ZbLFcfHx1xcnHN6ejr63GUobgi5y9qPdWODoTi1f5b346ChPHIsnuyvn/5zsv56GiNy2qh5xCAt&#10;5LlBgfn8/IzTkxOyLAeh0EpjI+g/zxRFEcDuq9WqPR/zIkMgLxExBf8fCMWUDNQMPjKdKK3Auku5&#10;X594tAsoTeMVnj2omFM3G3uwT0w8RnAopWyJfZumaUHxCdjfEmTEPDXV57uENmkNOO+xfvMZT9+H&#10;DBFcJJLBjWdJziGFbMlqQ55atM8hEglWl3g6xaF13WBsg1JhrL73/R/wm48/5W/+5t/xJ9/5I7LJ&#10;FNc0CJ8A+8kpj5O8JjLBMYK8bXlWNyfsklaNKY2P+fQuCXw/P+gTdY+pdl8nF+u/17bnvtvOnG3g&#10;8bFnBf1x7MfIY4Qv3fxt27PLoVg7rfU+yf11zub0uWmvDH3+GMFXn0B8KNfflnsO1T+vev4+REY7&#10;tFb6pFv9WkB//aYx6NZfhs6AIbKpbbW2yyTIw70hO9vZzna2s53tbGc729nOdrazne1sB4Df2c52&#10;trOd7WxnO9vZzna2s38R67PLp58Nfb9Npa1vY4rdYwDCoUb3baqlQ+/RBw1ta6AfYyTvNkR2m1q2&#10;NuJLieiB4tM1dP9eDFxrH/i9TU2mb90H9mPq7leRCIyBt6567TYF0THG/D45Qb+Zb6Opt9N4158n&#10;3yNo2NaA31dpTg/60+dugF8HmjOuImQYag4ZI3UYYtq/SpXvOnssNWcyqsrjOiprm400aR66zQpj&#10;17FN6WGb8mxf/b3buMmAysXQ2KcGFZVpqqrme//PD/jss/sU5QQQreqT0jm5hFxppIyKW429pLCb&#10;AGRFIdA6/G61WlEUBXfu3EHrAHTy+A3Fz9OLc6q6xljD3t4ehwc32N/fZ7FYUJkGYy15lnGxXOCc&#10;pygLDg4OqKoqqr3mNE1oMFc6RyjJ6fkcYw2r1QoHTCKYXwkVGywFpm7ItUYqSV4UQRlUCmrTYOYG&#10;j+yo3E/wPjSczeerjUY3IUJzt5ISJRVaKioXAAXEMUr7I5EEeGgB7GksXnzxRaSUbUOdMWZDeRZA&#10;ZxrkZjN5ukZvDavVkqa2NNaACO+rixIlCApj1oZGOpVjMZRlgTENZ6fnNI3B1haZSZrVCTSWQpwz&#10;0Uc8Pj5meVyyJ2B5rPAI9u+8EkA4CFwEziUigv6+3mj66TaadVSIu76969ecczQmquEgyHR+CXTi&#10;nMU5z/Pnz3n89Cm3bt2hKAusd6yqOoAepWQ6mVCUOXmeU+QFUoRGx/lizvHJCY+ePOXxk6d89dWj&#10;MN5aBxW2niJR13clNaOkcD/mz7bt53T/68ZPsQEYCWtEBFW/3lglcFm/YTH4n3WD9lAz2hBw5bJ/&#10;jYhYPEpoJEEZrHvtCIUSAhF9Xu0ET86W/PbhI779tde5cecurObsTydoCZmQ7E1mqFyhS8382WPm&#10;WO7cvsnN6YTpu6/z7OmE2XTGwf4+Bwc3KMsSLTVCZQiZI4sCr8B4gUGQZSW+KCmznFlRcPdgyv/9&#10;g/f55MtjcqWoO8qB/bOkC9AZOpO7Yzp0Ro+d3UPxQlepplU77o49AukIysPeooQMivBSYBrbEthY&#10;54KqaF4ivULlOb/3zW/xl//jv2a+rPjb//5dtPd85w//kJvTjJPjZzTGoPKMqqp58MWXvP+LXzJf&#10;1cxu3uHwzl2+/t63yCYli3oFQmCaGm8NzoYGWS2CYrs1Bm8szhh+9rMf873v/i25FljXsLIOqxzI&#10;AMyVQlI3DctV8JuZkmgBTQRZbKy/zhk6BoDqx2RDY99tNBwjpeiCbhKJSPf8HWo8HyO6kB0Sm6Gz&#10;+npNiR0wl+fapAlD8UR3f/dVYVUkgMkzHclbBEWRY52lqmpq0QQwkHVIoairijoCzI311E1DXpRU&#10;TcNitYjkOLIlSPDOo1WIH2pX8dOf/4zVquKP3nuP24c3AthKBsKWGwcHXFwE4owvv3rMZ5/fZ7mY&#10;k2WasiiRcn1OLpZLJOG813pNQpPiztQ8HuZEDoJCjXV4IbDeI+M4Oxea1QNQSbSkKH0A7GUig0RU&#10;IjbUUzd9hm9VeI0xqKjEmGvN/t4+SBnVOgMAXkrRguKbxgQ1OWvJi5zpbMq7774blPDQCGm7HGHt&#10;5/aVZNP9K6XCuK2q9nzN85yTkxN+9vOft2rwmwqGl9XUhvKRIZDeWM6arrUb43bjmW5eMbSnh4DX&#10;/fgiqfYaa6mNRwhNVmQtYNJ736o8OufxIp6t3lM1NY2zTPb2Ubkm4QGSBq6N6vRKXg3kHmpwHstd&#10;hmKFq/KXPsi0D6i8SkGuT0TQH9N1jODbtdZVPLzcVL4ZV6xzxQTC1YjfHf8+On7b/OsQGeB1gOVD&#10;cd4QCKu75/p7bwh80T/TtpHoXUVkNAakGAO8D50R/Ryzfy721QSvut4hQNdYTaQ/Zmnt9BWl+zWZ&#10;fk2gT6a4ERsIgVRyq3rr8BoWGzlIP1a01nXeg1ZpM8Xt4ToSItRfWu/9z+vWU4ZijqE1349N+4qS&#10;CQDfRZeGupqKRFUBVFsUJVmmqZsaLVWrZt2YpiWNaeoaGc8FlxS4Bwj++oChsfvtr9F0dg6B0tJ9&#10;hfNBBkXqkZrXmCLlxmen2M46VqsV5+fnqDxHx7OhG0+kz01+rFtTW4+/QMksqGIbw8H+IRqPqxtu&#10;HB6yWK5YVaY9y5Rcg+eGlDoRBHXdEYDkxpmu1Ma1KanItG7nSjuNaQxSZe3+SoDGxhiMsYDEexvj&#10;FDlYf9rwh4JBZeuhfb7++TB4aMz/bnzvCeD+BDCO6r+BiCaeR86RaR0ImYSgsQ4f47ihM2G1qiO4&#10;MRAkTWcTlNbUlWlJlHzMr7wPRDl5rtEx75VB9jyC2TvX6wKwVxd5ABsKj/cW5wzOWpxWZHmO1oIy&#10;17hZw2xaUBY5wsFyuWRyY49c5+CC6nqe5zgT6mI607hVRZ7nTKfTFkgqlYBIUCMjkZCPBHN4hySQ&#10;WgQypbS2VUtmIMWaUCvcTKwTR1VwBagI5BIxdm5JRZwNQGop0VIDnkePH/PJp/fRWY7UOhAUuhEf&#10;PeLPx87IrcSmkRx0jDxj23rr1mu7JAvd+K0fV/ffx8Z8PfgMRt+/7xfTeutd4WB9fNPXhfxjKKft&#10;58DD5/aa3MOahqZpsASCNeEFQsmgEB9B/QEIr/DGYIznk/sPmWVwuFdQN4b96YQin3B+dowTnqqu&#10;WK6WnJ7NqYwLIHHhwvkpJHjB0ekF80Xd8fUyzuNwbb8/Dmv/LzDWIIXAGouxLtAECkmWF3gBalHR&#10;GIO1bqM+Zq3l/Pycjz76NU1Tt6DFLtCaXiw0RMgspdgALq9jmnF14D4gt3sujCkLD5H29UlUhsho&#10;usrG3evox3iedayfiEYW52c8e/aMvb19ytle8AtKgjNouVaYD7WUDGNFWEcRAJ8AsdaG/WFNE2pD&#10;SqO1whjXzp/sxQZpD6bcvg8eT2M+BFROdfS2lturC/XPraT83h2nbgzQj0W7Y97NwwIR22VAeP/a&#10;h54Zd+c4PTfAB9/WVVEvigII50bTNG3Om/xsGBe/vm8VainOweMnz/gP/+d/5OnzZ/z1v/033Njf&#10;wzcN1KZ9hidYB+RDccgY2HwozuvH1X1V920+f8iHdcHvQ/PSn+Ohz9j2/HQodt0kc/NbSbPG8qNt&#10;z9zHCMeGcrrrkOMNPYMdGoN+rNl9fjNG7jh0/g7lVVd9/pAP65OejdVUuuM1RgQwRuAwVlsYqqOO&#10;1X63xa3d8euTVW3rDRiKbbpzsulPXIfMKJLauzXh1M52trOd7WxnO9vZzna2s53tbGf/f7cdAH5n&#10;O9vZzna2s53tbGc729nO/hk2pKg11Eg4BoTb1vR+FUC+z6yfrP9Qekzle+gBcNe6au1jTdFDTa5j&#10;99RX9erfY9tgGxsNfQJgdFS7gbZRj2s87B5rFOtf8xB7/NAcXMXY3v+bMeD3mAJp/z0uvZe3ocky&#10;aSRF5XKP2LqmBlVBkw6Qj82QRBWxbjOGi4DVpHLTa4Ru11ZUm0cI1EZzr7jUbLFNPa97r0Oggz4Q&#10;vz+u6TVDag9jc7VxPVEJad0kGt8zqrkPAy9EVHnrqzS7Vqm6+z5D19y/xi6Qq9/80gW+29j0Knsq&#10;kBtkET6oW2mt0XmO0hnniwX/8KOf8Pn9L8l0SV4UgMfa0KyoM0GZleSZZrGYY61H+NBo6LxHZ0Hx&#10;fTqdIXXwE0VWMJ1MeP2119ibzjg5O2FZVSilkVJjrOfo2RN++5vf8vEnn3F2cUFjDbPplDdff533&#10;3vsW77z5NqV3HJ+cIoxDaYUzDWWZsbc/46snj7mxf4MsK6mrOVlRYKzn5PiMzz/7nKPjYxarJXmu&#10;uHl4m729GTduHDKdTnn27Bkff/wxAs/+3oxbNw+5c/s2d+7cwjlLXTfgHLaxKCVa8BgOvDEBxKkV&#10;3lom0wlKSBprYnNnANmvweahub5uGkRUjRVCMpnMWnBfWZZUVYXWmvl8TtM0TCYTlFIcHx+HJr64&#10;Hk1VBweYxYbSpsEnEgovWgUZpVQADUcQnTEGvGcxn7OYz9nbn5HpjOPjEy7OTzHGob0gQ5ALy7I+&#10;olCWw4lHVmccP7pPrjTeeawX6CKnPLiFINwjxGZD5yNgmqCUNqJUGpTkgpoYorfm097zAYxR1QGc&#10;l+sM72z0UUERWMXG7udHZ/z4pz9n/+AQoTRVbVisahbLBms9RZGR5zl5VjCbzMjynLqqWSwXPHv+&#10;nIePvuTJk8c8/Pw+zrhAlBB9W1IWTg2ttKdQ+K+vRNhtmlPqcrl1ff5dbvJTKgFo/IBSkIr+pAu0&#10;Sef/pipV8MdhjIeaF+PsDAAaXVA3ZlPs1sfm2H5zrVLhzMF7pAAvNF54lk3D/edH7O9Pee+Nl7hz&#10;c5+bpWJWFBzM9tnf22MymYCSeOlRClxTs6obbkxnvPLiS0wmJWVRIKVGq4w8nyCUZlUb5quKxlic&#10;B2Mt1oBrHHVVU0r4xmsvcXbxNVaLn3P/eInX8R5cUNPz3mKtbxt1kyqajKrKiAiiSuPjbAvSSqQD&#10;QQV6WI0tzcd6/kRc77IFUqWfbTTAEhrpsbKdYykFjWmwziKlwjQNq9USXWSoosSrkrffeYu//PM/&#10;pV7N+bv/+j0WZ0f8yTff44XDPVZnz7B1jdKKsihxXvPgq6c8PTqi2D/k4NYd3v3Ge7x871VWzuKl&#10;iEqJBu9sBEsLsKHJzgloqhU/+dGP+bv//H+hXUOuFPPK4JICpfU4PI01ODyrukEqxWQ2JZMSk9Qk&#10;RSQKcdsbC69Smeo3GffjnSEwamoUTg3E3YbKfjPqmGJuX8m6D5wbAjdcjrejJ/Gbzf/dBsqhOHJY&#10;hTlsXKV0CtVoFRtjuJwpQZZpVFTHc9awWCwQeIyxG+Q+1jsa63EurHchJFIqmkSE4xyGNSFOnuUI&#10;KdHSIauKUis++uAfefTwAW+88Ro3bx2Gsy2SXC3mF3z6yafcf/gQYx3T6YQ8ywKhjZKURYlSoUne&#10;Ox8JaaYUWR6voSZTmsY08WyyEdRFBPGt1ay0UshCYazpqDASSVmI99ZZJ+l/QgS19aRO6GnPOKUU&#10;KuYmaf6c9wGMJsP+dtHPaKVASsrJlHIyZTKd8tLdF/jss894+uxZCxKoqwZvHVJHIIpWvPv132Pv&#10;4JDlsgo+Gt8SkWzmYmuF1vTzFGc4a/HOYI1p45IPPviAi/MzpAKt0znTJVbZjKWvC+AdAn73VW27&#10;P0tAgi6J1hj5V/pdv7k4kQfkeY53QQFeiMka0NW9VBHOcyXBmtDwr7SiWtWYxnJwsI/OJNZZGtvg&#10;vEN4GUnXhpvjx/LCsXvo5h1D4I6rQFxDwNn+2HTziD6h3BDBWDdnWhPWdd+7G//0Yx4xAvDgdyAC&#10;uWxDan39usdQ3j2Ur18FvhzKtbepcvcB5UNjf9Xn9ffNUG1kDEB6HRX27ntfAjxdgwzwqrx57Odj&#10;nzEEWkmA8iHwxnpNhRhtSFG8r/g5pHaa7jsBq8bIDi5f8zrWDj5d9uK8LiFXW5nq/OvWYCa4llrf&#10;EPBtrF7Rf89ABKLac6ChGvwTAAAgAElEQVSNS2JMugb5WRCQZZqmCqQrQEuSYq3ZGDOif05qq9ba&#10;9r27Nc/udSUfksZjHR+JOJaXyU766zWAwdSg2ucYMcrQnk9EYkIF4puTkxN0kVNMU91jPX5d9cah&#10;PZnyq3R9RV6yXK5orKCY7jOZrdg7WCEu5jibCBL8YL01nOUxb0sgZhtqbkNgrnT2Cwg1BhnyPSkE&#10;Kn6PDPlynudRJVZTTgrquqZumnVcJCQeu6mwPlAn3QBFMR6HXz7rNgFe2xS6+8QTnhB3hYVsQ55n&#10;LbOixHmLRZArhXAuKO4iyLMMoTTGr0LsJEN8pmN8LqWgKEvKusG5EAdJQjyb9kpTNZgmzNnhdMqb&#10;r7/K6vyC88U8wKyzqIgd6yoKEedD4BoTgfoGa2usabDGUlPjVEZWlGjpyLViVuZMco1tQq0tLyfk&#10;RY5pGsRMAhJvArDdW4c1hkJnAZCvBd6EnBQBddMwv7igriqE74yj83jhAlGhdwHgLkIuoISKecHQ&#10;XNMSQ7WxoHeBgA0QwgbNeO/w1iJFRl3XPHj4gKPjY8pyGokZZFsPHfJh/bOta13V5asAhmmpXSaq&#10;2vJ6sa5Pdck4hmKsMdBhAlEnP5ZIIvqfn86rbk126NnMWByyPrddS0okOgA4IWSnNuE3/CNsAvHC&#10;PshwHqytEQLyTBEZzEKt2rtAHClkyNUI622vUEwyz707h+SKQO6AJJ8U3Lh5QLWcY5oK29Sh1rhc&#10;sFzVrKoKlWVkrsCahqeLJfefPGFpbCBOdDbUARGIgfhyY/2Izhp1DqlibAs0kThUSBVJoCzCCqyz&#10;LBaLmN8KnLVtPhfITppLz0yEEJfIgbvn29pnXs5HhqxPXtmN1bsEEV2i6CGw7RiZbSJt6RKMDQFD&#10;h3M10dYHunsi5LOW58+eMJ1MefWNCVpKtJLI6E+VlHjnwlhFf9A0DiFVHO/N8+Jgf487t25wcnbO&#10;+fmcuqmQKp63PWLB7jNLrXWsBZgNQpo+aVoa55TDdIHXQwRiaX9aa1ti3SzLLsWBxpg2Lgi1XdUC&#10;z1MclMjmAvB+k5ygu/+Sgnr/WViKqbr+QEX/n4CwzrmWADAR4VjnUBHsHvx2IINTLTm1wVsXCFa8&#10;5+Lsgv/yX/4rT54843/+m7/m1ZdfopxOWS6XCBt8vfPjBFnbFNuHnuGN1eL667Ifg/TnLBEaDD3b&#10;7MYX/bh0iGRgrLZ4ndxqiNh7LH/YVke8qhdg7HV9kHh/XrYBvoeuaegz+70M/WcVYzljl8Rj7F6u&#10;eh4/SnTTi/+vm+cP1aaGcu4xYoMxIoJtue9V436d59/J712aq+ibW9/tfSR82/Xi7GxnO9vZzna2&#10;s53tbGc729nOdgY7APzOdrazne1sZzvb2c52trOd/bNsDMQ6BoLuvu4q5vju68fUsMbUr/tM793f&#10;jV0/MKjCeZ0m06EGib6SYlddY6wpDtYtUG2jSP81bUPU5caFoYbvoTHt/q57PZeaVAfeK33dB2wM&#10;zWP3321A97G1dQn8JCKIOjXAEYDsQqgrH9D3P1OqqFYmI1DPOdrmne51+dAmJaTA+fV9dxUwdUdB&#10;cqMZI87TWLPBVaQM/bXRX9tje2bbuu3Pz6Wfx8Yuer+XG80HDOypTaUej8R2mv6vmpshXzG2fkSP&#10;FCLtr0tEFRG4n2UapTM8cP/hQ37xy19xcb4k9PFHwKUSaJ2FBkNr0UWBlAoVgc5gccKRacVkb0ZZ&#10;llEJWjCZTJhMCu69/CJlXmBcUFXJ84JnT4949Ogxjx494vHjRyyXK4q84OjoGK0zMJ4PPvyQDz/8&#10;kD/59h/z13/919y8cYPz83MknqwocDYol3/16DFlscfdFw5YLmo+/vhTvnr0hMY4LuZBFUVpwenZ&#10;nKdPj8jznHv3XmEyCY3qq6qiWdUsLuYcHx3z8P5DXnvtFd58601MYyiyPIyqD8rj3oWvi6Jom9ma&#10;JoDusjzDrBw6y8ikoqoqnAvqr6tVRdM07O/vM51MKacTbt+6zcV8jnOOLMsoiqJVcjk/P2e5XKK1&#10;5vDwMCjvxqZGb10AxskAxNIqKAY1dcNivgj3rBSTsoxN+UEtvbaWPI+q2QmoqHOKrOTk5BxjLE1d&#10;g7XcPrzJ4Y1DDM+ZKUGpJa/cvcnHnz/HLG5QrWqmUrMopmidkU8PAtCV6ItkULFGgBJBybrvY50L&#10;TbY+/o3oLGDvfVDPiX5lVa1YNRVZnlFSgABjGvKiwAuBcY6z8wt++rN/ROuS6XSGA6rGRDIA2wIF&#10;k8LhcllR1ZbGGp4dnfDp/c95/OgxXzx8yOLiAiVV7Lv3G01dqfdr80xcu4fLapOKYUUOEYFk4hIp&#10;Tfh6GNRljOuo5HZ3/WZjYWrO7PvhvtrmGNB4qPlYdM7ivm+RETxqbfCNzjmEUhwvGj798gnTXHHz&#10;3ZexwmBdjXU1ja3IrSbTGXlZkucZhc6QWYZzHtM06ExHALqjNo7aLHFA43wgOKgqzudLVk2Nd4Jq&#10;WXN+ekazWjGdFHz95RdZvPcNFj/+BU9WhppAlmCMbwHu1gdwTRRRweE6YMHgE62ziMjVEOKWbN2E&#10;7Ww7OJfjuzVgPsxNUnESkczAbcZZSaVeCpQUaKnQWRbU2E2D946qMTSmpshzKDIsBfdef5u/+qu/&#10;4vBwn7//7ndZnh7xx9/8Bi/fvoGt5uSZ4mB/hpMSlef84oOP+eLLLyinUw5u3uLV197grbffDo3F&#10;3lHVgVRDWIdKzXUC6mrJs2fH/OqDD/nNBx/x6Lefkrma6bSgToqBSlFkGStvqK2Je1xQ1w3GWiaT&#10;KYpAjmPiOpdCXorbrox/ekrnybesVcD9pXU/BPRMzcbJx3bXeLcReyh26Dcud/ddP+7rKiJvqv75&#10;NdlQb9v1Vbf7vxsCf3b9TldVV8YYzOGxzlI3DUWuyWRGluk4B4GYwTmLEJK6rrDWY2wEmRGa2uu6&#10;BhHPH+Euxew2ghkD+Ehghef4+BnPj54iWlC7xBtDXVVt/FiWZTinxLqBv6rqFljvvKepa+bzeavY&#10;1qqRRZC/s5Z45FDXDc5ZlNIoFXxUmJ/YHC1AdgArCSidYjsRBrpV+m3jOhn8d1J6s84FkFUiinC+&#10;bUh11uNVUJyXQqCyjKKccOPwkBsHBxzs79PUdTjT8iKA/ssiEE3hKIqCb3zzm7z9zjtUdYPz4R6d&#10;d5HSgBYyYqNC6nr+k7KgomlqmrrBO4dtavZne3x+/z4P7j+IiqWBzKSvYDyW4/XX6LYm3u57pDWb&#10;9slQDtHfq2Pg8P7+ds6xXC2YTSeYumG5rJju7QWCglbZcFh5LH2WMQ0Cxc3DQ5QUNHXTlaZu882h&#10;BvI++Oo6RB5D9zpEINdXnezm1t1G8wTA2MjvOtc0pkbXz/ObCJJcv99l4i/RDdy47LvW1y1aUoV/&#10;bm3lKlK6/mu7QIihHGqorrKtFjPWGL9NBb5f67mKCOAygI2t597YHA6dV9vGaywPvYpkYKzmcSVg&#10;ceT7fg1qPZbjYOcx5ch+fSEBosbWSxc8tr6u7eSEl3P/6JFFN96/Pshj6HOG5qAPFtpQOJUJ3BzO&#10;A2PWwMtE6FY3NUpJptMpT86ftiCyBPIPaveB7A4g07oFYvXX+VVrKVyv7cwJlwCnG7W+AeBJd1y2&#10;qxtzaeyklCgt0XkGQmJMzcX8nOK8YLI3JS9ylNIxfnRxrYkINBUbPrX1uYiWNAcIuSYCJzOy6R7T&#10;vRXVqqYygVxozHcgBKp3b0F9XKypFLo+JQI/lZChFpdUVSM4HeFp6galFXv7M/I8J4vzvVwukFIG&#10;pV5TtWSX6VK6fqvrh6SUifPn0u/7pBOb86Si/2djb11Ve27zJ5dYnMK+apoG5/OWxM2aECfJBrx0&#10;lFq3CvGqE8+DiEREkiIvMdZhTFB8NsYgvA9EBcaGs88YnHfMZlNyrVj6QOxpYhxnrAnAYa0BwcoE&#10;4LuUEiUBbwNY3LkQp9ZQqwxbZFgM1WKB8IbZbML8fImUisObt8h0TlVVrOqKlTE0znF+dkZZTsmU&#10;pixy8lyRFxnSWYQTWOMwdsVvPvoNr774Eq/cu0dRFFho96uJhJVSBtB7mz+ICGBNIOpE7CeCErhf&#10;Myp18giHRKQUOnDpOcfx8XM+/u1vEV6Q6WxUsbb/dbdW0c29toEtL+WGvTPjOmf5WHwhevXdPslG&#10;/2/D/uuClocBeX01+ZQvXhUTjPnCy89pBuKNuAelDESBxPxBikAMIVEhK7Q+5PwykP41xiDxQeHb&#10;B0X1vYnmm2+/wr/+znt85/fe5IvPP6OumuCHtAqEE0riGgHW4mJeczG/oLGWAk+tKu6+cIcvPnvA&#10;r+8/oPLrGqFzHi9piXOHnrW054MID0FCHSX4ShsJIYSQSCGRMuSnSElVVdR1fale14+l+v6MHjHu&#10;0PO0ru/rx4jdORkjUgjnYPCRaT0MKWX36/7dnKqvjj20X/ok1uln3edrrf9uiSs0tQkx/KMnT7h5&#10;5wVu3rgJeLSSaL0GiwsRSMfSfnE+1TfWcUeWZbz44ovce+kFnr7/UxbLBUplFEUZXx9A3gkgnmUZ&#10;NhKfJAB8Ivftx8hd4q6koJ4A091x6QPi0z1rrdtYoQ+07uelCWw/TH7psM7iO4RY3f2e1Nv7c9V/&#10;Htwli+0SdHTXqtIq7GspQh3eNICkyDSy856hBqLCanQGrXPOFgt+9JOf8uTxE/7m3/4b/uC9b7I3&#10;m7FaukDE6s0Gqd9VzzfHamRXPTMe+/l1awpDoOwhH73t2e9lhW0Gzyo3QIjRJcwcu69+XjKmcn7d&#10;HLm/j68CsW97VjqW2/RziyEShLHPT+vV9wgtxp6tXycn6uY9Y8Q4vwsp/ZgYwHXnZVt+m/x4vxaw&#10;7SzfloMPka0n37pRQ/M7Bfid7WxnO9vZzna2s53tbGc729nOYAeA39nOdrazne1sZzvb2c52trN/&#10;lo09XL+O6tlYQ/B1getj6nz96+g2XA011Kb36/7b/fk2tb8h5fmxceg2gqXfd1+TmlMSOKl/Dakx&#10;yUfVa3qs8P1G5m0Ajr6CZ1VVg2qi3UaLfuNxf3yG3n8bAP86qnD9dSGEWmul+KQDL0YB/KK3ni5d&#10;T3jB+jOcG4ZuinWDt4qqU6HPKTba9BROtq2XobHpXvvQuPTVFq/aV93mlKG5Glp/YwCfdXPkZZX5&#10;ofldKxP5rXtr7LqHAD/p67EG8P6+bhugpNhoGPvq0SP+29/+HbUx3HnhJWZOcHZ+gZehh0Jp3QLR&#10;uoorWZa1e0Vrzf7+PlmWsVquUCrn1o2b3H7hJtNpERRVVo75suIn7/+Un/z4fc7PF2RZxnI15+03&#10;3+Ddt97ilZdf4uT0jHIyQWnB8fERv/rgV7zzztt87WvvBgXkpsEYQ5ZrinzKcrFiuVihdc5yueK7&#10;//3v0XnB3bsvIpxnNplQTgoWy4wFAtMYjp89o9nbiw3nggZP0xisNawWCxaLBfOLOW+/8zbC1xEQ&#10;pqOyaACX53kegFbLJXXT0FhLXuQtoYdAbAAhz87OOLh5wGRvQm1rcqO5ffs2d+/c5uTsnFVVsVqt&#10;qOsaa237OXt7e0gpKcsSYwzTcsLF+RnOBVBcew11falBKzUOJh+YZZrpbBaoC2xoaptMJwihQtNp&#10;AmU2Cw5v7AMSqTJ0AZNSczD1FLKhuXiGlxfMkSwWDaa2vPz21wMYHYnD4lzcB3FJ2s550PWhQcVi&#10;vT021DS9w+IxzmK9C0pDSrcqySAjiMFQ1TUfffQRVV1x6/ZthJS4JiizJeA7PoxBnhdBTSMqcB+f&#10;nvHZV1/w9OiYB58/4PjZEamxKDXNb/omf+3m6tR0mJTAw+/Cva5V3i831V1SoOqMy7pZ2gXQLGsV&#10;sj55S2qq7Tbgrv3g5jUPkd0MxSLdZtC++mL36+QnvFM8OlniP35IhuMP375Lsa+pjEUua5aLOQiP&#10;KnLKYkKmizCvTdMqIqZmcqVEVPhyzJcrnh8dcT6fU9UG60JjfqYVOM9sskemM+yq5r0377FcLfnb&#10;n3zIXEoW3uKsJc9yQFA3DVVdB38nBYioMup8PE8DAMNHkLbzDpkaXW1ziSRhUwmUjXhmmyJqmDPX&#10;gsGVVORZACcVRYkWltOjowCMzwqMWyCyjJs3X+CP/+RPuPviC/zD+//AxclTvvOtb/HOa/eYZHD0&#10;9IzaGnSWoYoJnz58yIcf/CPeGYqypChytFYIPJkSrKoaU1U4Y8GE6zTO8uWzp3zwi1/yDz/4Ecdf&#10;PWKSFdy7dQdFw7JaUtUrhFZRrcqDI4AkEBgblAeXyxXTckKmNfO6pg8MG1OG6gOD+mdharQcUlfr&#10;gxfECHh1SL20fx2XgXGb85c+pw9A7d5Hd490r2Eohr8qVhwDiARwmQnndK9hX2vV+cw07hohZFR5&#10;h6axGBNVYI1tm9rTud+NBVKj+qaSqwv7JCo/5nkeFMi9xxrL8uKCNeESIAVarGN36ywyNtA6F9Rz&#10;V1XVQrKb6B98HPumadoY1kdA+hpAICKgN9xDURQtAUFd123Te/qc7lwmVUEpREsOJUgA+EgqFAEE&#10;Wmt0BGNI5eIrPT4p8RKITZq6wVjD/v4+r732Gk1Vc/PwJlmes1gsaEwTchAlKYqS2d4et2/fCSQ1&#10;NhC42Kiq11XuXK9fhdZpngJQsa6bEFcIhRSKspxwcnLEP/zo+wgseZa1czUWy47tieuoXXVj6G6O&#10;ltZS9/Up50sgh76S81iDfPK5WnkmpaauF0iRyGTEWmFa9nKzhG2P5A8hVoYbB3soGQFvUuJ9ICwZ&#10;apqWG0A7rkWC9ru8bsiGADFj75vAImlch0C+QyCM7r4eA2SP1THSe3QJQa4Dkh1bR31A81DtoA9S&#10;64KDtjWdX9WMPtagP+bnx8Du1yEqHPP9Q2fkEKhgW968TbXxKmXmIZBqF6x42TcQlIZ9/7OSYl26&#10;Jrn1nA7rkEvvk/52TdSxBtwGX7gGuveVQcdqa/36yCZAJP0n269HfRERh+AvcTNurW0M+dKxms3Y&#10;uk3v3RiDFCooYvsoFSwFNio7SymxjUer+Jou6CzPcKsK7ywCMUjcN1bj2lazvBynDBMejhEejcVw&#10;23KVzRqXiERigQwGIVksVszPLpgWE8q9Gc6H2MVYcwlMEtZdmFxPHEcR15UQeCRSKKx3ZHnB3sEN&#10;qlVFtVqAs1gf4oR1btneXQS5BRCoQJBpjbPb67rWO1yT6nQCIwS5cCAsxjTszWbsTSfkeagFWFPj&#10;jImK6JqmOUdKjfeurQMMndvtGEaiTT/iGwbBexvkc27rWXXpzPMBvErUhRYCKmOonUcrjaAOQPPo&#10;Q6QQ5JkO6rdetISdUqT6pMNYR4ajrlcIAXVd4xAYB94r6qbBNIDXeC/JhGSSaZZasfAOSMRTkRxR&#10;CFwE8EqdkxcFSkeQpg/q0KaqkFJTNxVOFDTGUq8aMHC4t0c1X1HkGa++9CI39vZ4+vwZVV3hZYgx&#10;jbWoTJNLTZHnFFowmxY8vVjgUZjG0piajz78iDLP+fa3v81rr73GdDpFKkmuC3JnQ023Q0ZqjMUg&#10;sZEIQYqwfgN41SGlawkg0jQ57xA+rcsA8pdKYJqaZ0+f8cnHn5DnBZnW0f/bqFYacmtiLHyp3jxC&#10;0jKU6wwT814mJR3zq+1rPO36FIg292bAz/h0z3EHpP1incN5i0m5jx84axPq2m/unxTrdgG36xOE&#10;tsazJjvs1nPCv8a4DYLTtE/TGhVCIgj1S50pyqxAIdif7fHiiy/w8kt3UFLw+PETvnr0iLOLUzyK&#10;LPOsaoOUAu0c+0XGn37zHf6n/+E7fO2NV7kxyVmdHvPbTz/Fe4upK6QIJGCmcnhrsMZimrDupJDc&#10;uXWHV+69zOuvvcrtuy9wai1H3/0ZRyb6e6mQHR+zrhF21kg8x9LaCf4UjA3K3UJq8qIMgHwtEU0g&#10;PDM25LWB9SwSPuDwziMjWQMEwtc27hAi1BN7StL9uDL4t3TWy7bO149/htb3mgzBYm0AYae8ultb&#10;2EZo1H0OuC1+7Z/dfaKJzh8g5LqeqGTI05rVkqePHrM3mTItc7zzOCep6hVN09DYpiU8JIYc7X8E&#10;wjwhBE+ePKFpKmpjKcsSqTTWNpjGoKRqSbe6uWJY66bzs0Dc3K7zuGYSOU83Rk/K6f3Yuvt8cT2X&#10;Iu7tmBWKLpGW3Yj5uwD29IxkM0YCJSR5XF+qiLUfD5OipKqq9uwPBLseiWjJEGVcg0Ryv+7cJSV6&#10;6yxaKnIdiAJq68hzHc47KSKxcSTLjuQX3oHUkv3ZHhfzOU8fP+M//af/jLGGb33rW+zPZuAsWSap&#10;q2W7F9JzxuR/vBft+Azld2mMurWvq57dDcUSQ/lN8ptjsfw2NfqWpCBe21WK9kNg6T5pQp90dijH&#10;HMsH6ZwHV+XyQ3niWN9An5Cz//d9Vff+/ae91s3/1+/h2ppbqnXRI4toyY5bEvRIKili7c+7lpTw&#10;Oj0S3bnfWouI5MJD3Hzdv0nzP7Quh3zm2LP4q/oc1rVXvbGW1/VSrnzvy89814FECGEEsdS1s53t&#10;bGc729nOdrazne1sZzvb2c7YAeB3trOd7WxnO9vZzna2s53t7F/M+g/a+8Dp66hPD30/ZEMKlVcp&#10;bF0Faui+ZqhZpvvzoQf0SYWhD/wZU/nrNiIMgQnGAPUt8GzgPlIDwBAIaaihKV3HdRjo+40H6d6G&#10;FEDHmu2v+tl1wdLda+grYfRB1H1Vm7b5Ax+a/6LiktiiUJj+VR3QmI9AoKHm6JZEQIiNfgQ/2GTo&#10;r9XAOKQmdNU4XwV4v0ptfltjw3Xn76omnesqwnX3e58QYBzssSaFWC1rfvjDH3F+cUFeTvjiq6+A&#10;oODsvKMs87CecS3ArLuH0zrXWrNarTg/P6csJ7zywh1efe0eUgtWdcXJ2Zxff/RbfvD9H/DVl19R&#10;FBNOTk5D032hefjgAd9+7z3eefttvv+DH3L0/Cl1XZNlkqKY8tFHH/LW228gVWjob5qKoixxzrNa&#10;1VjrME3DL37+M06OT5jMJpyXeVDwpqGRFukMtqqQQlBoTaYU1WqFqSqUAJlnAJg6AM8+v/+A/f19&#10;Xrhzm6bxSDm5RIKRwNWhGZgWDJhlgmq52gCG7N84YG9/j8Y0rJYrFucXWGt59ZVX0FqxOl1yenra&#10;acSCspy0c6eVpswL8B6tMyaTSQS11S05QWjmiyC8CO5b+21LlmsmkwLhg3q6jmDf2hjm80VQplWS&#10;xhuUEpycnDK56Xlhv+DwxoyL+TGFcgi74tWXb3O0mvPJJ7/AWEMxKXjhjbfJJntYL3E4vBfgHM66&#10;thk3rZ3U5IUIqqBrAFzHDwgfVMYk6CxDI1A6gjS9DyrzUmKd5+HDL3n+/Jj9/RsURYl1niYSCXhC&#10;02Ux3efG3n4LPjDGsqxq7n/xBU+PnvPFl1/w5KtHoYtVCqTqN1h5hBj26f3vNwFBoQG821y53pvi&#10;Enior47X9wNKrZueExi/68u6zYbXOcfGYoCh872vMtlX5+yrKoXmOIkocp4van752VfgHfMXD3nt&#10;hdtUzQpfL1Da4c49QmSU2QylJTaBUJVuQYl1HYkiGksdm8WlEmSJhMXXLObnNHXDarHENJZqUXHz&#10;7m1+/41X+PTBI+6frPDCUTUWTAC8qiypPomwp10ATORK4R2YCG6xsck+z3KkhKap2zlL4NlNtSfT&#10;AjPGfPMatCXb9aIkJCSykjKqNyoKWXAe5KrRhaLc20dkBd987z1eevEuP/7Jj3n61Rf82bf/kPfe&#10;fgvtDYv5Cc7WAZCB5OGXj/jVh79mtVggpAhK3ELgTAOmQvsMUS/IjGW5qFjNlzw/OuH9n/+Mzz77&#10;mMXZBdXFBXf39njx1h0OpjNOT54y947aGZwW4Cz4tWqkQuG8RDioG8O09NzY3+f46TO88ODDXh6K&#10;Mcdi0v7+6ILO+3HkVQpD/cbxIbXgfpzdVZzuEij11aDGPrdPQNVt2O42816lCjg0Fuv7XoM22iZl&#10;AcY2KCkDUYmSGzFcl0zFGMNyuQQETW3Isqz93KTKluKCdO9DcbWJ/t1aG5rgpaTM86A0qCTW+wBm&#10;N0HlLV1DAkdrrbHetedEIvpo438ZGj8TOYpnk4ij65NSLNMdp+6cddWBu5/VbWhvzwPWSo9aqxBz&#10;iKAMr9IcWxfBmzIor3tH3TScnhwHsHvTMJvNeOONNzg7P+Pi4oLjk2OqqsJ7z+07d3jlldfY378R&#10;yAOsRSBbsinEJkAixCHhbNdadfIqyPMC0zicbWhMxYcffsDZ2QlFUW6cbUPn0HXyxG2xeB+Y0VcI&#10;68YHiWwoqf5tU2jrx7lSKiZFzqQsaOoqvqdBq9B6nQDvXRC8j0QMwgUAvFYKLSWzSYl3BhHjkCCw&#10;u92PDBOVbQft/y77u593jJ3x3X3Yz6n74Ma+KuSQiu8QGc/YmhhSZExfJ9DBP6WeMjQufYAmI3WA&#10;oRxyLJcc+vt0H908qA++SGM3BCa4Kk+8iujkOjnj2F7sz/tV+eUYYP+qmsblNdEFfw0opIs1FDCB&#10;IMbOvH69aEgNr0uYaK3Z8EVdAMdV9bZhoqIO2oA1GL7FUfavewMlvN0HDI1/H3iTfHwfzDI2TuCQ&#10;QoWaDAG8pLVOV41QQd21yHP29/YDWYBcxzEAjamDkq6SESAdYlIt1SUyim3A/TFQ+lgdZ4iEaAgk&#10;e12lxzQuYQ8QyXEs1lmquqZaVdTLivn5BdNIOmcaE8gAhETrbD22Hqy37bnvnMNiQ2wUQb5SefCK&#10;2iqK6YRyOiHPC1amwXtHluUb5DwtoVkEVCcVcSlk4Fro+fG0nh0tInkdcxKUyYPaeph3Zy2micrd&#10;1qKVYr4MuVRQ7o11nyuIJVsf16utdhWsh0hxWuDwCNh5SOm7SzqROGq88yG3dxbrPJIwPEqKCNZ0&#10;5HlOWeSouOYjXRFaKVQk4mqMIbcG7yx5UWCMZVWF2o91Fu8FxnrqxpJlBdJ7Sq0pEqjQ+/i+Caob&#10;15hSTPI8xMLWUVJoLUgAACAASURBVNWGZVVT1wbtg+q8kg7nGhACrTSzskQc7PP86VPyDPanBUUm&#10;UVJijSGfTskzTVXXeCFAhs8ReA5mM/DPUSoLNSgEp6dn/MOP3+fRk6e8/dZbvPrKKxwcHFCUOUqr&#10;lohKZzqSWWlyrfBZAOB6PFpGULgxeCDTAmsMxrmQA0dfba3DO4uSAiUzVosFv/n1rzl6fsRs75A8&#10;yzCmDjMgCKC36Bvb9SXGz5AhfzKkQNuuJTzin4D+2vibEf/SJQBIiYDzto1TWxV4O567MnBv/Wcr&#10;m5/b31PDyt/tMwchEEJGoi0fCa1Cbu2FYzIrkDhmk4xX773CH//hH/Hum28wm+Y423BydMrPfvEL&#10;Pv7kEy7Oz7Hes8wE3nmmSvEn732Dv/rTP+Llm/sIU6NVCVJinKOxDXVdo4RAaUVkFmC5XLJaVRwc&#10;3MDYpH6dY0zN4cGUP/ram/zsg99w/HiBjwQiAhvqBR3A7Zp4VmysH9/GNjbUTpRGSo3SGVKpCJSP&#10;pDhCUNdN8CkyLj0Xx6kz7rYTO8stzzQ2f7b5byL0vOpsGno+leJjrfVGPa9L8jdGdDS2Z/q/66sS&#10;b6zJdVS2Jsv0cf15x/Nnzzk8vMHhm68hXCAEWVVLFosFy+VyowYthSDPAzlsVVVxWXjmiyVVXYca&#10;sFI0TR1A6gSCns369aa6fSKK9anOHInlAsB7M4dfLpeX5jAR/aQ6RnePOec7c+g6+yh83ycCGnrO&#10;1X0/JWQ8h2A6mSCl5Pz8nCqevTLtawjkRO21i5ZMOty/uxQfORfOOykkzhuctdhIbiOij/JCxHp8&#10;iBmsd/H5XqgxSimZFgVN03B0dML/8R/+I8+eH/Pn/+pf8cKd20jhKWSBbRqsG8p50xwMr+/+mr0O&#10;wdhQrj9EGtYnrhyag36M2t+3XUK48TxmPAcfI+Yci4eH4vX+M4ChPXkdYouxeHgbqecQqVyfVC19&#10;dtrT63sUIDo+RNBNetrzauOzvQ/Pdrzv7LVOPDXir7blR8PrY02KM5YvpPpS1z+MjevQa8ae1w49&#10;D+qP+VUkh9d9pry+91TL2fXe7GxnO9vZzna2s53tbGc729nOdpZsB4Df2c52trOd7WxnO9vZzna2&#10;s3+iXdUUfpV6Q/e1Q4026TOGbOjh9rYm5W0gu36jdPc6twHztt13atDqP1xPqgnpc/uNC31l1fSz&#10;jeb61IAw0Fg51Mifvh5Tb++CecbmZ0i9vE9CsO1ztynC9RtA+w/6h0BbY2qNY8z1Q2stNQwMNeZt&#10;U4Tsgr26a6gP8BrbM91rGdoT3Yaw/t8M3eu2JutuM9l11Biu2gd9kMdY40y3sWzsfq8z50NrZmxf&#10;9D9fxIbo8L1kuVzw7NlzFhcLrAsqyFlW4CMo2ZgAfpdCbqhAGGPaPZvnOWVZcnR6wt7eHnfvvsC9&#10;V+8iNRhrOTud872//wHf/+GP+f2vv8Nf/PlfcHR0zPe//32yTHFycooQ8ODBffb293j53ss8evyI&#10;58+f45zlpRdf4uT4mOX8AoGDqEbrbFCkbeoAZDs/P+fhFw9BOFaLcy7OJdPZjDyfIbxBC49SoTk0&#10;i+pgQoTx8KzBLFoq6rqmaQwffPgh8ve/gXOWuq546623WtBfXddIJdF5TuZ9qzhjjGW5XGEbw82b&#10;N3n99df59NNPqaoKE9VnA3AeTk9PyfOc2jRcXJy3YFoRGwaNaVitVhR5Hpo041wnEGJV1e16ds6T&#10;53lUqxcb4MQAjnc0JjQYElWr8jwPhUCtWC4WZJnG2QaBZVpmCKE4Ol7y4n7G/sGUG/MLphPBqpkz&#10;m2Xs377FV09+y+njz5juz5ju71O+oMllhvNgWStlyUR+0Tv3vPdB9aa/h/GxoZuoYq9bFajUnOm9&#10;p6obnh8d8elnn1NOZty8dSeANldzVnWF0kE1fr+csbc3bdWLjTHUdc2jR485OT7hi/sPuH//fgAs&#10;SxGBzN296DdUHPtAcKD1UeF61+Qv6ed9BekhHz0UF3RVaqSQUfk3qPzK2NyYmqNNB/Szfs81yOLy&#10;7xj0ddch3+ieP2PNXlprvIC6WlKUOcerhn/89CuqyiDzGTfLDLOcI90KnUkyVTCXNfPFeWiuJ6kX&#10;SbwjKmQ5jE34cIt1TQD3SoVUjrpahUZaP+fp0+cU+RSvBOVsxruvvsTJxSfUdYOIYCAtA/BdoqKi&#10;VGjetiYogzkhcJnCAHVtMI3DC0/duBZQnABDfRWZ7hiPKyB1lUslWSKvwCGlR2lBkWsyLdE+rMsA&#10;gJAU5Yx7b7zFvVfv8ennn7A4O+Ev//Q7/OHX36W+OOP45DlSOg5u3MR6+M0nn/KbTz7j2dOjAMDI&#10;CiaTKfuzGS/dusEL+1NOT55Tn59ydjbn888ecHF6wfOT/5e993qyJLnOPH8uQlyZomRXd1croKFB&#10;EAS1AMkZjtn+uWO2+zLG4VLMcIcAqEAALdGo7uoumTqviggX++ARceNGRtzMxsw87PIes7KqzLoi&#10;wsP9+DnHz/d9F3z28YeMBwOcBCEltydjDocpSnqWWcYyLyisx/ocKT14jVAqKGJLiXUGrTXLVcbB&#10;dMp4NCQ5FVgb7r/yEc31UcWN/cAaf0VRvRm39TV+Np9H1z7fF+s2P7dNwLQtxuuKjbtiqfa1dinh&#10;Xqf+3vy72bBax9y+BPuWn29N2LcWi2XY65UiiiKU1AgkQgQ/QyQ2mn0Hg0AKU5GwtOMaUSqmr8Gi&#10;KqgBWlMK+CmMC/7fl03ZstHoDwGkbKzZIM2qGoabylXN598VS1fjUDWMV3FMtR+0FaLbjc2VWGVj&#10;4OvmfqEqhFoArikpN0HypbIfztfEUrL8XfhewYNXH7C3N+Xx48cMh2PiJGWxzBBScP/+K0wmeyCC&#10;+lylKljtS837rZQDRRnjFXkA8IkArQs+jeDvjk9PePToVygpiCvw3g1Uhbeto/be3hUTd8W5bZ/Z&#10;p8q2jdCleobWWiIEo3RIli3D86jUTFkTQ1wF6oe/tVIIFyGcIdYSJQSF9/jQ/d945SbYqgZAOdfZ&#10;7C8bKpLXjUc7x2v7t3aO2KV43teE3VwvXXlyOxdv54JdCut9frMz3vs11N+35Y1N37BNda/Lr/b5&#10;5evy1Pa4V+qSbT/cBKps+67rVK9vUiPa1lB/HWHhtnrONtK5rjmwCRyo39mhAn99nWpzX/RXgCx9&#10;hIkVsLgrr28SmlxX32k+x76x63q+V8fD99b9tqlUNv+/j+ihTw25JuUpfV+lKF7pdwZymUDskec5&#10;pgg5RR0vCIkoY2JR5g9RFOGt6619bZAh9pApXEdA0bePbHt/X81jgySnrpWImojGWYcRltVqFeIf&#10;qTm8ZZAChCnnsV5fQ/Pe2gSfbZVLJ0AoSSIT0uGAaJCQ56E24L3FWoP3YoP4qrrHao421Smv+J2W&#10;DPsmCYfHlORembGcnJ4xGAwC2d5qVYPAnfNXlKe79o1mjNv0P01Q5jYl0r553YzXu+qwzTpxURRB&#10;PFyBUCoo5XqBFgqpFcYT6h1WBShVWcfCe7SSaFUBg8GUQO80HdT5sbeWYpVR5AaExApwEpQKzz3L&#10;c7IsQ5TkCJGI8bYk03GUQFqYDFMQgtl8wWpRcHmxZJIsGScpzuR4CzYviAYpxBF5GiOxDNIYU6w4&#10;Pz/CjSZ458D5krAvYrnKuZwtiIcjpA65VRRFCO9RACUZI1IyW65474OPeP/Dj1BlPSlOE5I0IU1T&#10;ptMpe/v7TCcTpnt7jPYmTKZj0jQijaOScC1Gi0Aa4E0AYmqtMN6DC4qj3vv6WXhrefr55/zTP/1z&#10;rVpeFDlKlfFwA7TcJjO56T50HUD+Jnts31nMtjOdzesWQTXcE2qkzpdEAOF3nTlcqVq+DdDWzGm6&#10;CNK2+c56PAEnfIhhoVTndgjvGA8GpKlmfzLiO9/+Bt/+xjd49ZVX8HlOkc1JteL+4ZTbf/h7fP8b&#10;X+X87ARjCi5mM148fcLDV+7wvW++Syzh8vyYYhWTZQvOzs9xUrIocoQKuYbSGoTH4SicZb5coJOE&#10;ZDAAKXjy7ClSeMbjMdNBysF0ino2x4bCXqj/iYbvKQmrmj64It0I+WsgRh0MonKvWo+ndyKQgajg&#10;C6oxVSIA+4WQKKWvENk0CY7a+UgXYLXtA9s5cXcu72rC04pMp8oLq1piRdi5WCw6zwC2xYXXnau0&#10;Y/nm2uzKg6ULcVyR5zx9+pSvvvMmUivyzGwAnSsAfJVvT6dTlstlTeoWcvIIY4s6fq9q21pr8sxs&#10;EDu0CbTWpHviCslTRbzYtKZKe7VnVft187rDmIacvLn2qlpBHwi2Pb7t14X5GQD3g8Ga2La573aN&#10;e5MsrOtZe+/rz6328aq2L8SazLNJ6l0lwKJVW47juNznDH/113/H8fEZf/onf8Rbb74OUuOlxdmi&#10;Jourr8E5vJedPr1NlNqX+7fVyNt+rcvX9+UMfQD1Zr5YXVObJLwrX98GaG8/j2Ztahsgfdue176H&#10;di7f9dptZ4Tt+26uo4q0tYo3u2K9rnPxjfnkZQ2+xnOF+OgqQF/W/7cmfwoEmELcjNyqPdd6c1RE&#10;lwD8xvOs9pF2nalNVrvtbPUm+UgXAV1XLee672jOh/a+8+sQC+5sZzvb2c52trOd7WxnO9vZznb2&#10;/2fbAeB3trOd7WxnO9vZzna2s53t7H+h9R2odoGz2yzjbTXFLvWq5vfctJmsqxmn+e+bAJera7qp&#10;el1Tjb3rHraBALc12W80TUIncLgLTN/X8NBWUN82dn2qaF3N8l2gcvklqNqva27vUvaAbpVEwXZg&#10;dVdjSrtRat1ofrV5qg8sv1b8Edfe67Zn0MeA37zO9tyrGo3agLX2PP9yQI21quo2MF2tPOp9rXLb&#10;NS+6mjK3qVI0m/Dac7frO6RYK+dICaPRmNdff8jsg4/IVlkAtMnQDCiEQnqBo1JrCGBQDyit0DIo&#10;m0RRxGK5YDKZ8Pbbb/Paa6/ifE5WGB49+pz//t/+ng8//Ihvf+vr/MHv/R4CePbkC165d4d33/0q&#10;jx59wocffsDPf/FzpNbcunWXKE5J0gHOW+IopigK5vMZg0FaKpqFBuT5fM5iOSdOIj748D2ePX1G&#10;FGtE2QidLeZoEdShBapuPIvjOADPi7xUcPe1YlKsI5IkAcAUhsuLSw4O93n69AnWWu7evct0OkFp&#10;jfeheaapblMUBYvFEpsXfPUrX2Fvb480TVkulzhjsM4SSYXQCqEUF/MZtjC4wuCMQYoA3Pfec3R6&#10;wmA4whamnrNZlnWqdFaNg+umOY/3ogbgOhe6tE1RIKViMpmQJEmYQzgWyzkOi5QQJ5LJZIhWEoqE&#10;0/NLRncnxAlECeQe8qLgYCq5tz/gl58/wZy/wunjz9jXKcnkgEjHCK/wwuHlusHpikoLHuev+n8B&#10;JXgyAH29DuvNlmrycRKUp+bzBR9//AlKae7evUsURcwXC/Isw3lHJBOG6ZCDgwPGowHWObIsI88N&#10;Z2fnnJ+fcfT8GV98+ph8PgfhiZMYb2zdsFw1ZXXtO23QVSBBMHUzYhN40QVSgzV4epv6Z9WopiON&#10;yQuc83gcloYqobMbDYdrYILsVKTeBlzatp+3m3zbzVltgLd3MB6NGKUa5RxZnvHo5JTFBwVfffU+&#10;t8cpSjj8agW+QDgw1mFdUI+XKiqfW8FitSLPMlarAIYQwmNcFlTN0gSpA6C1yDOSCAZpAtpxfHJE&#10;mq3YHyjevLdHfDpnhcLhUEKSKEUaRURKEsURWkmc8zjjuFwumZuCeZ5xKTxiEJEbi1KS3ATAQWh8&#10;tL2At7aSVd/+GP5YPAalU5QWeGxQlJagRfjsy9kFVsTce+1N3nzrbZ48fcLF+Rnf+frXeOvVV3FF&#10;zuXlOUpJjLVY4FePHvPeh5/w6eMnzOdLJqMh6WhEmqTc2t/jwe1DdLHi5PPPePL0Cd4JbsWawlnO&#10;nj9DW8vs5ITVcsH+ZMreaEgkITM5F8slOQIvFIlWSKkoTNnMLTxehHmaF4bFcoVzjiSOkEiU9Hgk&#10;SmpsuTe11dCbzbBtwExzbrYbaLcp497EumKMJuixSwW4uc7aqlC9MRFXmzi7mtO74rSuuVU1zQe1&#10;6xB3NMG5SoE1tvYbq2VW+6IoigJwWoY1oJWu/U8FPEiSBCllvedVTaQbMYvcBGg7ZwIBjdZYZxBK&#10;okXp/50ArTbjZlEq8ZUEL7689oqAp92o246L2kDkrvi12TDabAhuxrFSSiTXK1/jgh5rucPhykZx&#10;rcr1YItSxTQ09WerFefn5yitsdajVcz+5IDRaIrWMS9fnhDFEXv7h6goIisKKNdRRRrjy/Gp7qcC&#10;wI9HYy4vLsiLAiFUOU9KZTzpMLbgw48+JFuuShAYGwrw24jcrls/XarXzXnRlW8213azkb8rj9mW&#10;B1prKfKCYZowSsdcnF+UABdZxt6+QaqxCS5yvspNFd4XKCHQQQoVY4oAulCqfMa+Btm177O5Fvp8&#10;Sd/a78vh24RXXQDZrnyvTVIT1r66Aixoj3WX32o+x2aTf3tNtfOOpk/eRhL2ZaxL2a9r/K4DZG7z&#10;wX25fPuZVGPalZd2ER7dpF7StQ7btaQ+QrttNaht9Znr6g5d6tBdpAObfiKsOX4NVd6rdRy34aub&#10;39cEd7SfQTX+7dpEm8Sg77m3520X2U2b3HFz3qzf01Qmve45X1fH68vz1zdS5vulv1NKEMcaWQIl&#10;siwjkoo40lxezplOpwwGAy4uLnB2HddCyNOqMWj68a56TxOg2LX/bouB2mv61yHOuH4dBUCutL7c&#10;EwuybMViMUcpyReffsb9B/dRJTgH72uldKVUqSYsaxBdc+2vSUZKEjcR1JfHkwmzywmXl5cIAcYU&#10;GGNLwoGqKtdNFtKee/Wz9hUxm6iX15VaFDCfz5FSMl8uasIiWJNzFHneOf+7wLfNfbomWGiAp9rr&#10;67p6bB+oq/nvKh4QQgXVZgnL1Yo8ThiPByg0qywvCRs9hTEl+F3iSrJEWRFgOgve4V2Mkoo4jlit&#10;VgFMX8rMexdqFgaHUyCFJDcFRRl3aq1RnlCX8LYkYvMYa/CyJCcCiqxgpQ0XF0v2xzmJUrhIgdcU&#10;2QqZJowHKfk8wuQ5sYpYZSsuZwvSZISzAuklgyTFWEBYssKgkagoRscp3nnSKLxPlX5IxgmFMRR5&#10;to75c4O7nJVq2aL2l1ppojgiSmPG4wGj0YDhIGU4HDKdTNkb7zGdTJmMxwwHQ5JBShQnpIMBSRwj&#10;Ae8s2Srns08f81d/9dc8fvwFUZQEMqgyznLeBzrEBoj5pr6/js86zg6uq1l07e/t+kfXWcLVOrqs&#10;VZlD7UUEH+kFsY7xDowLxBnV+mgSrdzkGrvWR5tcpM/X19cqAjFBZgMxqJKS4SBlECfsjce8+foD&#10;/vD3fsAbb7xKFGkuzk+Jcdy/s8+tvSnDZIhEYq3BFiuy1YqL8zPOT46JcMTKc/TieSDPsAOKwvDy&#10;5JTcGJbLVSCcCCkJUklQgWwCYLFcILUqgdGCF0cvwXlsURAp3bgXEF7U9bc10Nbj/LouV+VppliV&#10;eY0sa4QWIcr6TaUwLAOJg1QqqNOXQHPvBIG/LOwFlU+qanJ9St/bYoFtz/rqeYujAr63c3ljRJ3T&#10;VXU8Ka+ShPSdlXUR9bRjx21EZJ37bUk47bxnf3+f0XjMaj6vY7Bm/bECZOZ5zmKxoCiKGqBujKEw&#10;vqwJBJ8Qx3Fde7fmKpFOc4wDIF2itEZrVfuzJtC9qy7UJOlpPq/m+YmUgRio75yxqhE0f277l3ZN&#10;t1qfWZbV11idG6xJbN0VIqdmXFmNbZIkdX5cEfk1X1vVR4KyPfXZxrbYuOlnYhmRF4Z//pefkq1W&#10;/PBP/pB3v/YOQkdI57Hl923kpT3ndtedjXXlKH1kXV1x5HV5Tjt3bhNb9K3LLpKLLxOr9xHZdhFm&#10;dp3hts/5+ogXusDqXTWAvhynOU/7QN/1+WUL+N4Zk3I9uVmT0LQvFuzbo7vOe9u5yBog7q7knl05&#10;fZtgqq/etK020zV3++o9zV6IbfWKbTnNth6Em/Zv7GxnO9vZzna2s53tbGc729nOdvbvwXYA+J3t&#10;bGc729nOdrazne1sZzv7Na2vmQSuHky2Vajhqrpa9ZlA5wF4uzm3D/Cz7WC360C4UjPeANWKoCZS&#10;NR+5sumhy7rU67sUsptNBtuUwLsavn1DiS/0j/aDANoq2c3PbD+vLuBVu9F/mxpAXyNHn3J8e7xu&#10;CsxqvCE0d4UfQk+sEEhkt0J6/Tu/0XTTVn9vX3fznpoN5RWgpJqH9UMRPersYvv6uYkiuxRrVv9m&#10;o0a7maP9TJvrqK/RsK+5pg3ECT/4zkaNzaYMUTfINlWw2/Og2bzVbDTfNjfaaqXt+dbVJOdsWMNK&#10;aQaDAW+++SaPHn/B2cUFUqm1gqhQGONq8E9QZg1AD60UDoEqrzNNU9565x3u3r0bwNYIPv3sMX/5&#10;X/5vjl6+5E/++Pf57ve+y5PPv+Do+UuePXmC945IKb76la8Qac3F5Zyz83MmewelkrlGoRByDS5w&#10;ZSNlXuSgFY8/f4x3gdzg5z/7GVIL4igO88NZlssMvCCJUtJBxDAZorRmMEqDOup5wWKxYDAYhAa6&#10;hpqt96B1hPeO+XyOdZ75YsGTp0+x1nLrzm2icr4VRU4pcIXWEaORYMmCjz7+iF/84hcBUE1orPPl&#10;klVSYa2hKERQIipn9N7eHt57fvWrXzEYDhkPh+tmbudZrZYUudmY/2maorUum5PCtQeFHIiiuJwP&#10;Eh0F8EOkNXEcGg2jKOJyds7l7BzvDM5ZRloyTDVJLJF6xOVyxio3SCVQEZy/yJldZtw+hDce3Ofz&#10;z56Qn7+kGEw4/jzl7psx8TTBAEgV1oCxeGepSCM29qONf9NQLlRl4zoBxFeqh3jhMS40tv/yk1/y&#10;8uiY+/deQUhFlufkRUFhDb5s8BoOBsRxOYesIS8KzmczTs7OODk54fGnnzE7PQ3K2pEGHN5ZlI7L&#10;NdRce9U6c1fWoNYK52QNeqmAUUpKlArvz/Ki4X9Ln+08CF+DTQBciUj0LqiHaR1RMhmgI0kcKaSQ&#10;aB2FZndTEGtNluUBJOADYDQA9TxKrdWmqvtpKlNe9THV3839tt2QKGtygFoBJiAIgjq9lAEAqjV7&#10;0xH745Rb+/vsTSZk80vmszNOrePVW3eYnbxgfnGBcjaADY3HOsgLS2Ycw/E+B7duczZ/zotnx2EO&#10;64hIeybjMZPxgNfu3+HVB69w9/ZtTk7OePbsOXlWqZIFoooHr97nwWsPeHa2wFiB1AH4fmt/n8Pp&#10;hEGcMB4NUVEg2Viuci7mSz5/8YInRy/5/OiE5ydnPD8+JfcencbMVwVSl03jzm8CScOMoWpylrI9&#10;/zdjktDUK4m0IiqbbJUK4OHFYk6qgx8ej/YYHdzi4dtvc3R8zOnlMb/zg+/zm9/8NgOlMKsF8vCA&#10;wuR89tnnfPTxJzx58pwvnjzj5OQUqRXJrZS96R5JmvLKrTvc29vHzC5Znh4hV3M8iix3XBwf8fL5&#10;M/JSrWs6GnIwHhIJhxCeL54/Z+k8TinSdICUoYHdyTK2K8UqTVHgXSDPMNaho6Bqn1uHJagISe9w&#10;bAJu2mqbXXFDu3G4r8m3K54UPcrX1wEluppPmyDQ9nVsA1OC2Kpo1Y6Rmg2b1tp6FUuxJj2pgFqh&#10;uTz4iTzPg0+RVTwUgFRCiAAOsmzMxSZpUh2/OMdiPgfRADgKkFJtxPmizBmss2VstvY5UgalQK2C&#10;gp8Ta5IgKnUqXylyayy2JlDZBByClH4DkFvPk4r4Qym8tSUQMdyMaI5l6dOFUnV8Fhr9Za10JmVQ&#10;DxWN/csTFN895bWXTfPGFOvnLaAwtowPKhKkoMyW5xlPnz7h2fNnvPHGGwzHYwSSwhQ8ffqM6XSP&#10;wWhInA5QSuO8Q+myyd2aeox0qWJfNe+D4PzinKxUkBclOUdR5OX+r/j5+z/n+bOnNWmOrAeHzpyl&#10;PYe3kTi0wcHNddiVvzYb07saeJt5aBsMVMe15evjEkARxTFJnFDkBmcsIrJoFfZVFbKWRv7aUAnz&#10;YIocYwoGo0E93tbUCyOsBboV6bfF4k2AwzbQbReQtytvrT6/Asi0c4Q2aKNNvte+7j4AY1ce2JV/&#10;9F17l0/90nluT15X3X9RFDU4sS+vbCvpddULur6n7zk1n2v7//uAUNsASu2110cc0VxX7bFurpmu&#10;WtB1pIV9e2cX6GHbe9fzo1xf5a8rVdC+Z9H2PdtAs+3va9fWmrWJEEepKyqNfeuwvX7bQKHN6wyx&#10;nfeu3GN8bxzdFxO0770vTugDPHTW+DbuiVLlMwIczgUCHx1JrHWkSYpzgcQtjhOscVdIvajm3TXz&#10;QbbIdq6bdzcBifbFYH21kW3xXV13dA6tFMbZQAKUrUiSGOcGyMqvmCI8ewJ5QZqmZc5GZ82pqp/6&#10;8neR1kipiJUiP7zF+dkp82xFUeRlzqiRcjt5aZsstb7/5jy5MhcE1nlsXgRgqpDEUYTzJUmPdRvP&#10;sW9ubatrdu1LfbFBl/Jr28913eP63uW6TonHWMtiteDW3ohIaLKsABcAT9Ya8JDEEa6su1WkWlpH&#10;uGKFVBIVqUDQRSDo8lSke4LC2jKvNmgliOKYOImRSmGLDKU1zoU6hC1rLsZ5isIyX+YIKcmNRRSG&#10;vDBczmZMhwnOBUDoylmKQU4cBWV6gWcwHDJbrJgtDbeIcN4ivEBJDVKgDRSFxQuJjIKatlKKYRJz&#10;crkg1grrgLLuEMdJmJ9C4HyoU3kR/GAFnMyto1hmmPmKly+OAVvXLYUI9RcpJJPRmOFwyHgyYbq3&#10;z+HhAZPJiCSJsMbw/Nlz3nvvA16+OCJNB2UNUeCcXcdueCKlg+o2siaDohF6du2vXSQaXfFp5fO2&#10;Ec/27Zd9+/I63wpRn7UOZx0OVxNgNImPaBFF9H3fTUh7tv1/OzZbn4c4ZKloLoVkkMQMhwPuHt7i&#10;O1//Or//PbZs1QAAIABJREFUu7/Fg3u38K7g5OyYYZrwzusPuHUwRnqPFoFA1DmLKWKOni1wRc4o&#10;ijg5ekG+WiK8QyvJYrHi9OwFlxczZKzJVxmXZxckcRzyzBpkWcYizpNnOUoqlBSYSHN2fs4id1wu&#10;lvU5TkVQUoMX15MjuDy5jm+KIpCKrf2oDeBlX5EvVnUXjVQOpTRpMggf6UWDwIp6j2zn920CqXau&#10;0hcv9pFg3ST+qv5YaymKgjRNGQxSiiLUYKq51xcf9oFRm/fTRVbZBohfncMeIRUKxTvvvBNA1knC&#10;apVvvK66zgqovVgssCUhhhAKlwcyVqXlBiC2GRsOh0MGgwFZlrFYLDbiuwo83qwPVd9tjd+oGVXX&#10;0D5z7Lrvrj3Q1QRCCu/txhh1Pffm/zevS5XnK+3n0/UMmjldU6U9iqLa11TK722SnCrGrvdUFYiK&#10;syyrY472udhGnuhcqFnLiH/9t5/x9OkT/uIv/pzf/Z0fMBhNWM7ngCuJlExZd1Jb538XcVKXr23H&#10;ek1l6z7/fN0ZdBco/Cb5V99ZWhs43pc79Z0XN+dF+7qqM8A+IodtdYY2EUPfWGwjVesCpTfXTEW2&#10;0JV79JGCNP/dRVDelwu1v7si1KrGpk1UcnV/rEPkzmvo2qe3+eyufLXvufT58754fltPQdf3tddI&#10;19zd2c52trOd7WxnO9vZzna2s53tbGc7APzOdrazne1sZzvb2c52trOd/drWdQi8rfm7asjtayq+&#10;7vd9oPD/2XvoBhJXKkNBybcCmFCCQvquu3l9TaWDtoLsNuDzdQe87btuqm211Tm3jVO74XybWt11&#10;SoRd6u7tceljar8JOH6tAuVrdcoNlQuugrKqBibnzMbPogmagt5mkSbIYd0A1JrrLjQ6bk6JFtCL&#10;6xudu5RK6qazsqnVhQ+tP7tLGbb9LLapL7QbE7pUyJqf17z37iYJ3wK7skEecNPm467P7wPWtef3&#10;FZUTBFpJtFJYH5S05vM5aTpESo3WMVpHtWJraB5zKKlDg78XSAjN1d6RpoqHbz7ktddfpygM1sPj&#10;J8/427/579i84D/9xx/yla+9w7/+7F/58MNfMRlOmO7vI4Xg+PiU5XyBEhEPHz7k9PQUJUCKoAok&#10;pcKUaiuRjilyC0IGpWtj+OyLz1muMn72s1/w6NPHpGmEEEH1R0qFc5AZw/n8EpRgMjhkOp2yN50y&#10;u5xRZAatYgSC+3fuYKzh5OQkAP6lJNIRaTrgcjGjsBa7ylgslyxmM9I0Qe1NAshZACqAlYUQiEij&#10;pmOyLCMZBkBWtsqQUuOFCKDgag4Zi9US6y2zxYzRZMRyueSNt98gTVJwlKB8W6qgQZxEeL8mr6iU&#10;6ULTcWhSyvO8bFYKTZ9KReX8DsDiogjPdTod8/L4Jav5JcMkZjmfsT+JyS6OmWnY31Og9ljkAu8j&#10;dCQxFi7OlqiHiv1Ryp3DAy4vn3Pn7l2Wx19woiUHb2lcMsZ5CdaB6wBzNIDCXQ1lviZaKUGHFZgR&#10;g7CO589e8OjRI/YObjEYj7EIVlnOfLXES0ESx4wGKYlWOO/IsiV5VnA+X/Dy9IQvnj3nxbNnvHj+&#10;DI8jKpuGnXXIsklQlA2567V1db23wR8BAGJIY00cRWhJUDpGEEnIi9DIbp1HCtkAHor6Oyo1Wi11&#10;7VPjSKOkRypPWjbyGmsh1RS5ZJVlBJ6AoKhdAThLjpSGgqZvKHP2W7UnVOD3JqhnDaqR9e+kUBQ2&#10;NEhLQrPmaDRgPB3w9a9+hR/8xvd458032J9MyOcLnn7+GY8ef4LTHj8cc5CkyFK9KzeGL54+5+zy&#10;jGi4x9vf/S0G4yF2MOZ8vsIVOTqS7I0Sbh9OePj6A77y1hvcPjzgYLLH2w8tq1VGYRzWOqSAKFIB&#10;5Co1XuhSDUyXvljUoBAA60wJVtUYY3l3+RqFsZxfznny/IgPPn3Mj//tPR69OEbhMYUjqMMBWiAq&#10;oIkXSFyLRKEEvpcKghVIbO33PcJ7nLEYbQCJyTLm3mEjjdQJyXDK6w/fYjZfcHT6kt//nd/kB7/x&#10;HfbHE0yWcX4ywxvD5eWMTx59yovnR8wvZ+TLnGE6YLK3x/7BIXuHU0bpgIf37jFEcnp5QYJnb5By&#10;cTFnNVtycXnOKl8hY0WsBZOBZiA8aSS4WC04XawgTsp5JkqFqLBPSASmJCnBBXDwfGWZZVlQoE8i&#10;ZpdLrABrQXqPl66zubMZK14Fu10lNeoiG+qLqa5T16te01QObzdzdjVOtwmu+ht6Rb2WNjh2rgEa&#10;el82pEuB0qr2YZKyAdx7rHMslsvw/bVEYVivAXTusBUCQAafq6TA4/CmjFcE4GyNIPfN5nklQJS6&#10;2C0ykwoq7J2oAZHee2RNBiHQsa73stwYnAMhVVhDFfGGpFbx3CRgqnhBXCtOBE8A/1SAeB2p8hZl&#10;CewJV6elINIR1hqkVkgVYYxllRXlvmPxJTDIl+GslLJUDJV4HwB/vtwnrCesgZIUACql8EAmJKQt&#10;lcQF88WCZ89f8OLomO/9xm8wfpjy6NGjQFajFKPpBFuG01LpUtWwJP4S6xxyHVMSgFmmVPCtckwb&#10;/H8UJzx/8gW/+NnPUeVeVTdjtyZfXzPwNpKHm+RKfe/tU4bfply9zi9cqbgbIZVGaYEsOXOklGG+&#10;lzFFeC4hV3HeBaIVY5E4Yi3JVgXGGlQUEcVxIBCoVHpLYokrYss9oNZt4Ji+OL39mr4m9W15Whep&#10;XtNvVvFWX75ujOkk4GoDvttj0EcW13ePv059onk9FZijOU/6cqltc6kLMNdFIHadEvd1z7BrDXXl&#10;6dv2oT5iuuvW2DbFz77vAeq50M5Z+wgXu/ep8KdLQXDb3tz8zqDmehUsW/m9q6Q13WQ3TXDJNkBv&#10;35rtjznYUD8N19tdz+qLC66b910kCO37WV9w6724ktDF4X0Y26IwIb+SAdCYF0VNQlYBTlQJyLIN&#10;8EtlbTBPOy9qzultfuM6UNKXrcFuU+ncIOFp+MQsX7HINOkyYrmcMZ1MwVuQAqWimhzQNvIEgCzL&#10;asXV+j6cxzuLQCJUiO2GgxF3bt/FrpZkWVbOXUrg5nZwTZuk0zlX19G6FDttFatVsaWUmCZgr/F5&#10;Soac1zWeQzs+7doXmgC99trrqn92+dU+pcz23IE18YJxFiVgmWUU1pAqFdTFva9zDmcDGYoIKOuQ&#10;Czd8SpXXm5KcKYrKPXK+QCtFYQ0VgYaIIpIkCTlc6WuEEBiXU9iiVLhWSBVT5EuOzi7LtaNACawz&#10;zBdzjNkDkbJYLIhHQ5aLDJXIUKcYpeztTTk+m/Hy6JxheoaOIqR3ZFmO1FFYr8bgEURJShwnxHFE&#10;pBTSB0CpiBKE8FhblHWfcC8CRZqkSLX26aoJMPSVmr0pycosZdCNtZbT8xlnFwvEi1Ose4QXHiU8&#10;UaRw1lJkBVJEDNIxWosySHJ1vaQa76p2cDVv8ltjzq64qXsfExs17S4g77Y9r31N1Vut9eBtrSru&#10;ha+ByBv7ayu+ahOBbNvf+/LGruts557VuY0j5DWRVKRpwng45O233uJ3f/B9fvPbX+fVe3dQwnF6&#10;eoSzBXdu38PjePb8OcIaKAkXtFZESrBYzomkxOuIYTrGGYHJVxwfH3N0fMpqlaMiTSolxXLJyfER&#10;o8EQ4SwKifDBvxRZRhInOGMoshwRa5aLJXE84NnJOS+OzrFCIqTEYolkIG0QLf6Y5nOtAMCyJDqr&#10;lMDDfhj23zqWkQqlNJGOGAyGJROv6CRzaau/d4Fhu4j2uogTmnWKLqXwPlV57zcJFlarFcPhkDiO&#10;Wa1WV8CnzXnWdybYjpGVKmv6rftsEvFeWX8InLVM9/a5dXiL+XxBtlzU76nA2s0cvbr3CrwtRIgn&#10;EGF9VWR2Fdg/EJWGfbUit6rWWZP8TkpZ7kfRJiGBKzBmfT0gSwKL9Vqu7ltr2UnYQ+v8rN6vVCAj&#10;Mc4FIl7vQ/1dqvrIK4rC9VQkEBV4fn09m3FKlcNXJLbVtVTPokns16yVt+tjgTRgQJ4X5VlBSY4m&#10;1oD56rO11giugroDSYEvzxE848GQk+NT/vN//j85PTnhT//kjzg8PCRfLQNJrIwQfk34U41fM+9s&#10;k4+3z+Ka99tFDN/29+153Hd+2Dxn/zLEa21Snq73NuOjrhisa//qIkpr//smtYN2TNi+lus+q+2X&#10;+mLlrvrpdT5uW+2ia/9rE4o0x7vL91b32iQK6KrD+pL4tyIC3ZbP9ZGetc+P+0i/2vFue441a9fN&#10;+2oSf2wjYb1pfrptDu5sZzvb2c52trOd7WxnO9vZznb279V2APid7WxnO9vZzna2s53tbGc7+19k&#10;1zW1bmtgbgNX+9TzrlNC6vr8mxyQthUK2qD1ALwJzZWe7YDy9s/txt/rXtf1u/Z1tVUQqt/3jdu2&#10;8W+/ZxtJwbYx7/qMZjNNV/N4Hwhre3N5dxNWVxNyH6i93ZTfbh7sakKsGkE3XiNCk1QFtrx6sF/9&#10;uWrNZ7lN/bR5Ha6HcKJvzPqsq7GjPUeuPBfRrYLQ36SwVlHuaoLvA8S0P6/dqLVNSe8KCQUGZyRC&#10;ay5nC37xi/fROqmBUlXTe/Udg8EgqIYZWzdVOedZLOZMJhMODg545ZUHFHmGEIonT57yV3/515yd&#10;nPAHv/s7vPvuV/kf//D3/Pz9D5mM9wJgO02JtMY7x3A84tVXH3A5m7Fcrmowd15kDIfjoHCqNUma&#10;sJzPQHm8kMwXc548ecJ8uWDx6SPA4a3FeVESc4TmSWst8/k8qLhECaPRiNVyxWw2wzlLHEc8ePAK&#10;77zzDp9++ojj42MgNE2NxiM8nvOzc5bZCoA0iljMZhwfnzCZToOKUKm4BbDKcoRUG0QiVbP7eg7J&#10;jcZF6QKhgygVvt94+DA0oxnLapnVDTTV+IfPXTcMWWvRWpcKM3JDAaZ6lhsKGsaQrVYkSWgGPXl5&#10;FsgFEihWc8a3psh8ydHTZ5jFkAev3AqKTUhA4Z0omzBzBIbbhyNe/PIx2fwcGRs++dkL9mZz3vnu&#10;D4jiASjIS5W0qjmZ8MRq9dk+cJL3oMIPSBzCFzgvODm94P0PPuTw8DaHt+6g4pRslTOfL1jMF0wm&#10;Y/b39pmMxgySBCSsVjmLVcb5+TkvX7zg+OUL3n/vvbqhtO0Hm+t/vQevweBNlZ9KXV1IBQIiHTFO&#10;I4axZhBrlBCYomCxXGCVJtOSzAgKE1TDkSoAtWuSD4ESKjQRazCuwHvDZDhiGAnGccKtgwMm0wlZ&#10;nnP88ojnp8dkieJivqKwvsRuyNpXXafiuenzfadKedOvVE2kzgVAiPWhaTmoHurQoB9pfvNb3+b/&#10;+Iv/wLtvvY0SAZwQ7x3w2p07HO5Pee+Dn3H3zn0e3r3N/nTEaDREa82zFyf83f/zE371+TMusoKl&#10;yJkXjmg8ZXlxgQGiNOXWwYRRquum4WW2IpKK8XRCkgzAery3RFqFuV/kICTeOYxd4i1YBNaDihMK&#10;YzBVw60zLOYLiiKoOu8PYg7ffsjbr9/nndcf8F/+24/4t48esXCQ43FK4owLgIxaBdpfu/c0gWIB&#10;OBUICjwOJcA7g/eKwnlEFPPqW2+SW8Pjx5/xze98i+99+9vc2tvHGcPxyyNMYXh59JKf/vRfOD46&#10;ZrXMOT46JlutmO7vsbc3CWQPBiaDMfuTAbPLY148+wJfFNi8YD5fcHE55+XJCUGXXTJIItI4ZjRM&#10;ieOYF89eYCU14Ga9FkrAg3fY0m8JEQCnrghgjTSK0UKFOSElxvm1ChxX1V0r9aqmCtE2QN42ddXr&#10;AAZd8fNNAH/tWKZvT+5rGg2KieJakqSN6yIo/qVxTJrERFqFBubCkuUGJRV5brHGBNIHJeuIvd2M&#10;WsduQqJCd3oN3qZsKPWsm5eLIseZoLjthQMve2PpDQINPMYHYpThcEiapiilAoHJbEFRqqhXa6IC&#10;6zWb9IOf3iQfWaugKTySIi9qYKKzBu9hkKRoLYm1ItaKJI2JVSBJKQyAIhM5prABMCRkmLflHlw3&#10;kJcEIc51g+6EWl9PUZF/Ad5WKuSC+XwZ9qPjY87PzwOIq1SKS4cDdBQH1ckGyKzZMF6pyq33owAA&#10;EUoiUFgX4iJrCiKtWcwu+dGPflSq2Q5KcoJyTSC/tNJue121x6BNTNC1ppo/V03ObRBc9by3kZJ5&#10;7zHWkGUZajJE6hiLQOo4kJ4gS+X3EEMJCfPlgmqKeh8USb0vY9/hEB3H2PLaq6brnvTlSu7ZpQ7Z&#10;l2d0je9VkO967jc/pwICdTX6N8EiXdfRBlt1kcdty9O7muqr6/3fVVNp+9LquVT3et0cvUkdpEvd&#10;vg+QcBOl2a6G+r59oWry7yJY6qoHtesKXd99032xXYNok8d1jU/ffK6Axg2x6hsTCnbP0/Xi2wRd&#10;t+/Rd/yuv47UB7BsE1t11Y367uEqCV7/a5q5Yh9YqP09TdBH35x0HnSkAhbVl1Q0pZo5eNIkYbXM&#10;y3x+QZImKKkovMHasNcZYxBSEem43Cd8CS7ZJCbq8u11nVBsPrMuNc2bAJSuIxK5qQqvAFwDUKmV&#10;xllDThgHLSVHRy9RSpIOUrzz5HlOkiRYG4CX+EDkaJ0NJCrW1PNTqbBXeBfygKA0H8Dze/v7zGfn&#10;FEfHgdDHBbKtkCeIDcXKZrwkRAD7KdUgn/GNymsF1K3ANhXgr6zRVT6lIvuqFNErJXlPP1FIG1TZ&#10;5f/bz3dNkrapxlkT0nT4rnYds55XQtRzts5lETg8WZYzmkyCIrAQFKZAlpu5LuswWgfyP6lkID2K&#10;I7x3uDJnEUKUJDclQYa3AeBdgtgrFfVVniGkIE4SMlsBjh1FYYgjjfGOzIYYcjIeIFUY97zIyXLJ&#10;+WzGMI3BZKSRZq4yxoMxw3SEjODo/BKE4GI25+XpCbduHZDKAJhXSYKIEhDgvCeKE6IkDTGRCiQK&#10;1hgMgfxJyYpQcF2fsJYylvR1FVbJkDtoIbEGfAl4j3SIrYWSGCFIdBTA35TkQQi8M5jCEUnNcDLC&#10;mKtxRjgjoK6ZOLeOoUQZc1HWjfvqvn0xyoavLmeH865Ot7sIFnw5CWvyCLiSazbzjo39xFXkUgbj&#10;ijoXaO8PFWi1Ce7ru5fm7ysgbHufavv6LrLXmnjRWqQMOcHeZMrX332XP/+zH/LNr3+FB3f3SYRn&#10;dnFKrAVawsnxC46fG2yxZH5xjjUwmUyItABruLt/yJ1bt1lezBjGQ2ajOY8efcx8Ngt5vQz+TiGJ&#10;pUYR6h+RBKUEkdIIBEVeYAqDLX2hyT1OK07Oznn0+VNmmQng/ZJI0ePK+kG134QJIypSprI26JwL&#10;tWTvKQobCF4Ia10gMOU+plRCAEIHMtVQq1CNurxvENBt5iHVM2zGXW2yjz5A6TZg5HqOicbZQNgD&#10;KvKKZhxujCGOY0bDEfP5rFY2Fw0V9LaSeTVX2mQva4IH0b2+PCUhZFXvLIHxQoB33L9/j8FwyOVF&#10;zsnJScibxNUYsEm0Vc3zSGu8FMQyRmlVEryG77HGlkRmwXfP5/O69laB4YuiqO8zinUJMNeAxxSm&#10;3nuaQP71va1jxuZ+1yTnrlxSReQcSEpLnyXX41QD1r0nLusk1fhqrRAiZpUt8X4zrw4gc7WRrzTX&#10;dBMw23X200eqXhFBNedbHEVYZ5FKkkQxrvRNSkiQV4lowhyqnnmIXQaDEdYW/Ne//GtMYfjTP/0h&#10;d2/fpigyimwVat6+2lMCQXog4d7MDZr32jz3avvqZjzYd5beNQbbgOTXkYr3xTdd+eb1hHz9583t&#10;MdgGEr+JGnjb//TdVx8BW3t9tOPzPrB3O9+8bkzaZF1d19qe8+04sfma9ll/Z/7a4vhtXmsbaN91&#10;VrrtOrvOaLfNjep6q7O5Zg2n7yy36wy6uU639Uv876q/7GxnO9vZzna2s53tbGc729nOdvb/NdsB&#10;4He2s53tbGc729nOdrazne3sf8K6Gqb7lCTazPFdzVHXHched/DcPjTt+7w+VbltSmjNxprrxgLY&#10;aKjvU9LqagzoY6VvNmi3D5HbKgEbKg49QKltDd19Dbp9Cn1dz/GmivLt+242u13HBt+nJl6DJ5wD&#10;GdSqkbJuJgVKRXVqEDuq2Zi6JjoQhEa0qlkLKoXLcgzweOc3VDf67rX9+yawp9nkXjUpOefQFfFB&#10;65C/PTea4Ijm8+lSNtk2fm0CiPrznMfL7XPiymf6zWagLjWkdvNnV5NwV8NFX0PNBjjKGeJkwGKV&#10;8z9+/I+8ODqFEoRYNastFguc9yRxWgLsBLpUbzHGsFysSJKEvb093n33q0RSYvGcnJzwd3/7Nxy9&#10;POI73/oGD994jb/527/ml5/8inQwQgrJcrkMTe9CMBwOuXvvLlJrclNwcHCAc47lchkaJUtFn4OD&#10;fQQepQVKR6A0H7/3AY8++5wkilkt5wySmFjr0CBcqt9KRN0kOJ/PUfKY8XCIt4blcon3niSOEATF&#10;rKqJvRrrJE4QQrJcrXAuNKxk3hPpOIyRDc2cUsgaBC+lxJYNLlWDrBCCOI6x1pfqNwEk7UpgmytC&#10;U+CtW7cYj8fgPaYouLyckWfFBshgMBiQZflGo1vz/621LJdLlstl3WzTbCZ31pLnOUoJkiRBSsls&#10;tgzqZaZgMtK8/fAuo6RALJcU2YIXTy+4NX4FoQhKuM6znM9xLiNSsDfSxHguT454+NaEl8eXfPiT&#10;fyBKxnztO98jc5ZYRxTGISTIsvHPlc3ZVSPglf0DgSpVpb2zWGdRXrPICj7+5SOWWcH+4YSiMCxW&#10;l2R5zipbMRgM2JvuMRmNSeIYqRTWW5wQzJZLXrw84ujFSz54/z0uLy/WSqKtfa2PoKTtr8K1C1Sp&#10;9DdIEoZpzL29EW8+uMX9wwMO9/dJIkWerfj086d88vgpj5+95GzusEqysgVCBoVfKTyyVM8Ch9aS&#10;4SBlNIi4f7DH1x++xre/9i6vv/IK6TAOJA8XM97/9BH/+G+/4OcffszJLMcCxvjQpCzWqkFVo3Vb&#10;lbHpO/qaztv7Tt0MRmgYVVpjnSXWkiTSvPnG6/zJH/w+7zx8g3yxRAiYTqeMkgQF5PmrfPbpJ9w7&#10;HPPq/TtIb9GR5vDgkMnkgNH0gP/rv/4tH33yCfu37yGjiAzJwgVQgoxSnAdrchbzGa7IOCWst8l4&#10;ShQlOCSR1jUA3pdqwc660FqtIwrnya2juFyQ5QXGBqCQFKWfL+81L3KUgGES85W7B4x++AdMdMo/&#10;vf8Rx8aQVUrQBEKLCixAJ0nQVbCi1gopStKPQUqsHJFSaKVASpzUPHjzITKO+fDDD3nj4Rv81neD&#10;8vtiNufZF0+4ODtlPr/kJz/5EcVyQbHKOD05BWsYjwYc7E8ZpHEAMjvJa/fvo5XlfHbM/OIM6SWn&#10;L094/uKY5xczzi7Osc4hnCfRCamOGA2GXCxWHJ1esPACFYWG4FhrJB5TBKCpExBpibdhvNeqsgXe&#10;2vB6H9QbtdJ4Z2sgShcpRVuRqU8t6suB1NhKutO8BiFEDcC/KXlT+7u7wO8Bh+Q611sfmLZ+nQ9A&#10;gzSKSaOIJIlC82cKxjhWqxW4sB8FxbLQCF19nnWVeq1AKoFz4IwNQOxapajR4O/Cuqmek/QebyxO&#10;BrIHJVRN8tJuTm2Ct8Oc13gvyXMLwmJtsSa3agE+mgDRCjAS5oXsbo52hiTRGwBMCPNRK4mWgr29&#10;KZEW5NkK4R3ZKsc5QV4YirzAeYMTJeq/bKxPkgTnHXlWBKBZRdhQEYUIgdTqikJWNX+spR4/6yyf&#10;fPIJk709Dvb3ePjwdZ49ecLJ2RkqirDG1iqF63zLB+XPMibbVJUTdZzvKMFtzqIC4o0P33+P4+Mj&#10;xqNRDXyr1eyruJ9u9a+u+HQzvnQb4JFN4EE32VhbdbCdCzZVsq6zimBrMBgiIwVaUrgCHUUU5Vhr&#10;XYJFhKxjOu8J8a2zGBvIipQOBEg6inANIIWrwDhb8v9teeO2xvSuPKLPv3TlBJVfaisEblMWb+ZZ&#10;zWb65prr843N++hTeLtu7nwZ63p/3xj2ASi+DKjhujm77fVdee1N7r0Jgmuu62as2awlNGsgXer1&#10;2+oEXXtT13ptE+h1va+f1G8t4dpVZ+mqi93kWW7eV0VM1QXaEFtrJ+353fX5fcrv23xAWEe2hzjK&#10;96oYb6uNtNdy1/duvCcUd8Jc8jaMUamIGEUxQkqiOCKNozoGUFqVe7LAmKLcGyTWuprQAH894WCf&#10;qmGff+i677b/6SMn2kbw0PVMnTcb81prhTEeYy15YVhmOYssZ75YEicpaZLgncF5i3dRAML6EKca&#10;k+O9RemSXKUC1UqBkDrEBTYAqqWU6CgmGU9wR6d4G2plZQiz1b+GukEUFLobta167hLA+BW4Luz7&#10;vs4yNmu/viZ9qYB/TbBamzy0T/k4DK0swe22zme66sj13EF0xg2V32vno865QCTkXEnOVNUiwXrH&#10;5WLJwXiKjiMsgYjAG4sWMoD8XFAcVkoicGgtEB6KIqfI86BOLQRZloVnKTxeSfKsoDAWpTQOmK9W&#10;RFoQKYXSgM0pcoMzIGUgT8ptQeYsTkZYL5AE0iatBCttOLtcMYjnTAaSzOQsbUyBJB0PiY1iMrxA&#10;S8iLjNPzM4bDlOl0SpZnJLEm1oG4QApXkxc64RFa4oQgilK8kJggVV/7v4qYIQiwC0QJfKwYCQpT&#10;bDwzXQKKvQtgxlhHNRg3zI1ANuc8jRjNoeMATA51rhBj0QSRNxTVK9D7erqLa31fZw2GdcxaZ9mi&#10;B9BexuiUwFYa8Xo9M333/qCUpLAWh8d6X/vDZhzmWurvXdYFTLsJCHIbANQ5h9I61PWiCB0p7ty9&#10;w/e+8x3+/E9/yJuvP2A6HYB3zOcXZMsFeZYhLCwuZ2TZElsskXjwEfPLOcIteXDnDvcODslmS2Kp&#10;GewPef7iCwq7Ih1EOGFZrHKiOJCIIQTGWpQ0SGewJkcIMDYQQ+bGoKSmcAbnBNNoDycjnIxZWF+S&#10;rkXhn0oNAAAgAElEQVSoQB9Y1sobAORyDuFL4jO/CQZerQpG44QojktSTVW+14WfPcQ6asxG14jl&#10;r9b7m3tLV61sw0ddA4TsyukrX9b2j33nUUVRMJ/NODw4ROs9jo9PsM42iPC6ife6CI27zh42Y06C&#10;QjtrMswwdz1Sad5+6w2UUozHE/YPDjg5fo61ogZ5Nusl1ZjW4+gtHocxtibkwIuyzrb2Vc0csj12&#10;VV4YRzHpIEUgWK3yktxFts7bfL2wnQvq5t67UiVel8Q2dnPsynMd6y1Sr/dOgdioWVfnC4F8zdZK&#10;69470kFE7BXZyrYIm3xJHhhq+0mS1LX66rqLoqh9SfUd7fm1QWpbXn9F5lqNfxRpXFawWizBS4aD&#10;AVpplqslpjG+zVzC2XWNJc9ztNZIKUkGQ/7u73/MYpnzwx/+Ma+//oBISoo8A2sRBCLfSnY7kGaK&#10;a8mtutZH06e2Ab99cfu2c88uwqgvc5Z6XZ5+XSzbBXa+Sbx/k/x2W+4tO85Iuz6n62y+y4c197b2&#10;nO6Lw9v5bFc+3/VcriM17csj63v2V3Patl/fVpfYRhjc52OrOLZJYtcmGd2WS3c91+v2kvb83xZ/&#10;7GxnO9vZzna2s53tbGc729nOdvbvzXYA+J3tbGc729nOdrazne1sZzv7Na3NpN8HcO06uL+OQbz6&#10;d1+jcpe1Wffb39W85jYjOnBFEbz5f9eB8rsaB/oAhX2KaH33LKWsm0K01lc+s/n9zYPo5vV1KaZV&#10;1qfg1zV2zd+3AdjN7+tTfum77yaQpP1d7WfcRRDQbB7eBCEJnF2rUF+5Hg9BpMevFdsbytWNKy2v&#10;i5YScuO1QtYNhqEH82oTUDXe7Yapvufe/L+uxi242oDY/r4uFYJtz6JqNGoz/ztj8F5uEEG0gQrb&#10;yByqz24qGPbNqW2gkmpsuoglNhQDBMSDBC80P/nxP/CvP/8FQmiU9MhI4wQY78htUH5zCEQRxjhW&#10;umwSNmgdM0gHvPP22wyHg/peZ5eXrJYrHty7y2uvvcqPf/JjPvvsMYN0SJbnQQmobOwyxjAYDsjz&#10;nKIo2Ds4JEk02WrF2cU5URwz3Z8ipeDuvbsYa8o5K/Fe8uiTR0iv8NZR5BnJaBjmbAsM1wQyn5+f&#10;MRgMuH//PkoJBkmEkrpshjNYZ+vr896jo4isKMiznIP9PRaLBYvlEj2dUhSWk5MzDg72S7UXcYWo&#10;ojlfwxiFBsI8z8GGxrfQyAdpmtbvX61W5HnOcrGq11wcx8RxTFEUrFYrrF37T6UUy+USgCxb1vOx&#10;uvfKV1pjiKIIrQOQ/mBvn3yVsVpljCdTTHbKeKB58+E9Jv4liwwUBukyvLlDkiYc7u8zmRyxvMg4&#10;OXrBeKiIlSaRitnJKaOvfYVb45RnL1/w8T//hMODQ+48fIhB4LXEWlBls5+zpvYj1TOqGq3DsxPr&#10;puZSUcYCnz95xrPnLzm8dQsErLKcrAiKXDqKGA0GTMdjRDnPvPfkJuP8csazly959uwFv/zoY05P&#10;TupmRlgrz7Qbr66qTG8Ck2plMy8YJJr9UcqDO/t8/5vv8v1vfZWHr95jnMSYPGO1nHP+zXf47OkL&#10;Pnn8lH/86fv88rMngfRAeCyybCSUSDxawiCWTMYxb736Cn/029/nt775LremU7SEwhRYZzGjlLu3&#10;93jjwT2Gseaff/E+zy8yFtYBm0pS7XtqK472AYOv7I+IUmmuhE/4oJ4rEESRZm865re/9xu89fA1&#10;VIkmn+7vMd2bgncUqxXpaMCDB/chn5EvFqwuzjg83GepFAbBeBjz5uv3efLiOd4VyCjGCMHCWKyX&#10;nK4Mo9kKrRXOnzMdDdES4uWS1XyO0hG2lK32NlyfiiRSCoyTWKcojGWZZeSFDQDSChAiRADAe481&#10;oSEULdHSkyqJFBHTwR7/8Y9+m2gQ8zf/+FNyW4BOSoXJoHguRTdpiUdsEsdUTa2lcpP3HpxHCYmQ&#10;EV4l3H7ldYbjMe9/8CH3793n29/4OvdvHbKaz/niiy/45KOP8c7y/NlTsvklzlpOjo7IFzlpkjAY&#10;jtBKEkUKELx65xa3JmMiAWdnJ1xeXoKTHJ9dMFvlXMxXrDKDiiJG6YiD4T73bh2wP9njg89+TmYE&#10;VobmcqVlrTgopEMKSYTHeofLC6QQaKUw1rLKcgqTk6ZRrR7lSsBFu3G1i4yhD3TZnqNdsWdX7NaO&#10;FdprpPn/V/16d1NmF5lEP4lNtf4CoK/rmtqN9pXvEiI8z0ESo4QIOtcl+ElJ0FKilCCOVIjJ2sqs&#10;QpCmadmUnaGEIC+VNI13dUOzqGMc6pgwAGVCq7P0EinBEtT/NkHbolO1uPI/Ia7QwZ/ZzSbcLuWw&#10;9TMogfstsLVSkkiHdRSU44P6pZQKnMc4gxSa4XDIII2JogMWiyW5OWM+X7LKVoGwRXi88KXyo8WU&#10;attVDiKkQDbiNiFEDWZrxiBNlVxrHd411M295Uc/+gfyIuNbZ9/mxbPnJEkaAG8+NJWvFf5AyvjK&#10;/DHGlH48qMD5OhY3KCmJpeSXH3/ERx99RKQ1cRyvnyVlr/AW8oi2WnEfIUMFwKuutysu6spRu55x&#10;M1av4u+tKuSI4G+VRmqBp6AwOYig0qq1J1GDAKSjnFelDxYItI4wzuKVZ7XKGY3GxCXZgSuJw9Yg&#10;vKv5RVvpsx33N31aVz59HZC8neNsqNJ31CCaP7fXTjs36SKJa/quvry/ec1twGSX0t1NiAy25WNd&#10;frEPDFDNn3qttmoNXUqzTd/SVS+4ThG+q5bT1ZzfpT7XBbbapgTYR0qwzfrA3l1zpzkefTWqbUDo&#10;PsBAG1jW9JPt57o5vqImianmfleccNNx6Pu7C3DTHru+eKKvbtPrs1pkBtuADV3ztm/uV4ri1hpU&#10;BQQs98AApg51M1m+L44j4iShKDKSJCKKI5zTICxRrEsyOgm4cv9na12qD8zRzstvQj7ZrgldF7s1&#10;6zB9z6/593r/CXMqz3Nm8znD4ZDReESUxIEEwBi0KgHjtpwnDSXXXhBP45qkEIwGQ/b39rk4O8M6&#10;hymCQmtzLmyqoPaDYGWjplUTuZV7oZeboM32uto239rj1l6b63us8scQv2+SUlCSCooNxeHKJzf3&#10;i/beUdUvAmlTR13Oh1rAfLlilWdMBin5ahkU3pUkjiJUqd4uy5hECkWkNFpqLi/OWJUEgM7aoE5t&#10;LYUxOO9qcKJ1DmcEeW7IC4NO4vJebf0arVS49zJnRDiMzdkbT8AIhHUILyiMYb7KSZOUwjoKYyms&#10;Q0cJw1HKwf6MUTrg5HxBURgK6/FCkhcF0hpSqZACcJbhIGU8HqKkQniFcIHEKIjxVmDzxropSQPa&#10;vn5rXlUSIm0Q3TUBraW/bZIXeO+RXlwBh3cpu3bF+H2+t+9MRPT4oE6y2QbBU0+EgZTruVgRM1Rk&#10;Dw5XqnNLhNAURcda6gDW3aTm395324S57RjBltcWyuolAWeSoKTgzq1Dvv+97/If/uzPeOX+XaTy&#10;XJyfYmOFXc4osozLizmzywXZKkNIj5KKbLEky5ZgDXf2h9w72MeuFpjVgiSKmS9yzs5PA3lEYSiM&#10;IU4Spnt7HOwdhOsRYZwKY0J9vMybhFKs8hxb5BTWcWt/nyhNIUqZZXnI4UqS1nC/65gjKmsh3oNw&#10;oibRtM6hpEbKoByuVJjjqgTsRnGEjjRJHAgwAqevwFM9Xw/e1cDuyrIsq31wl19sgnPb8WNfjLpt&#10;DnfFEU2V4ApQbq0NNTetGA3GGGs5PT0tFcv7yZ6beVQ7/mzufxtnaaIEMwuxBqj74EUmkz1u376N&#10;FI7BIGYwSAKQ3W+qo/cRehljSt/pkcJdC/qs9opmrlONTV7kNZnsapXX66Yas74aSgU4b+cDYQ6L&#10;QJFZXmtzL2oTNFefFSmNLXOMKIqQKhAwaB1RyE2CkcqnVH6zyk2aa76PXLy9b25Tgq7mr3GOLMuQ&#10;QmOTBCFsID9qETo2yXLb8b4q9zgtFf/yL//G2fkZf/LDP+br33gXnaQIa3FFXsdRAfpezjW2x4ZX&#10;4qUKiF/OyS6F767Yuulvmz60HZu1aw1dxBZ9cX2f777uDPG63/XlkzfJZ7b5l+vy7WaNZhs5X981&#10;9eVP7fne10fQnHfbSBf78sq+POC6/ojrFNS33XP7fLldT+naO5qEnW2iwZt8ZxcxcztPr/xKF5n0&#10;zna2s53tbGc729nOdrazne1sZ/9ebQeA39nOdrazne1sZzvb2c52trNf0/oaCrcBca5jpO/7/OsU&#10;j6rft0G1bWs3PDSt2cTfBAB3AYzb99J3bX1K732qeX0KbdXrupql+1jz+9Ttu659Gyv8TVSvtgGe&#10;tz3f9ntuqm7X1xTdZr9fA2nktffSd53NxpwN5YzGwbuDUgG3aoJZz6n2dXc1Qnc2MG6xttpIE1TV&#10;RxrQN07NMWoDEVTZ8Byasa42LVbf393AT+dc6FI52fb8m40Q25QirjQDKYlUMT/92c/58T/9KzL6&#10;f9l7zydLkivL7+cixFOpS3a1REM35GIADAaDWQ7XjDNc45rxL6WRZjTSbJdG7u7s7gxGAY3umUaj&#10;dXXplE+GcMEPHvEyMjLiZQHzjXzXrLuqMp+I8Ljufu/1e86J2dvdu6bw2hwzKVVQjq+VwrwnTVNe&#10;e+1Vjg4P19+R5znf+/53mc3mlKYgz1ecnJ6C0OR5yXCY4gWsspLz83PyPEcpxXRvj/v37pMkKWWZ&#10;M5/Pef7imDffeJ2DwwPSRHP79mEYbyfwXnJ8fMY/v/8Bwzjl/PyEKNJIVStYNJsAxZWGEystxycv&#10;EALGw1GjsdDw9NkTsmxFkiaURYnWmjRNWWUBUL6/t08cRUznM6bTKaJyY60V4/GIonQYUwQQp6MT&#10;GBlAdEFpXlWNuJPJBI9lMBiQZRlZljGbzcK4SomSan2deZ6zXC6vNMiXZVkpzviqSdChtbryDHWl&#10;DmWtYTwehd9LRRRHPH70iNl0xt7uBJfn3Lk/4Wh/wi4Z+UWEEhYtQ6Oot4bdccr927t8vjzjxdNn&#10;FBONszGxgCLPsdmKo3HCXuL4/OGH/N1fJfzif/hLRke38etmKxuAiLYCrbWAR5eNU7ICxVZq8HHM&#10;0+fP+fDjTzk4OmKyMwnNmcKux34wSNnb22M8GuFsUJk3xrBarXj46DGff/mIL778khfPjwPAXOm1&#10;Ql573e+ak5fNh1xrUk6SmMkg5v7hhD/9V+/w53/yY24f7OFtgfAWV1riWLG3O0JHd7h/54A37t/m&#10;//4vf8/fvvdbFtYhZFBglsKjhEcrwc4o5c0Hd/m3f/4LfvDNr5PECukM2WrOIltRlA4lNFJI7h7s&#10;8Be/+DGRhv/2q/d5elFSeLFWQG4q6jb399pfm4DD+n7rJsQ1UN4HpcgrYAgA4fDOEUWaNI749je+&#10;xg/e+Rb7oxHeGHZGQ3YmY2aLGdOLKfPpFLzhYj7j3sGE73zn25SLGXm2IjMlzjpMuWIyTtjbGVB4&#10;Q6JS0iRiulrinKc0BUU5ITeCgwxOzpeMYk0aSdI4Io40UnqED6CV0hgcQa0vywzeKYwNja3GWvAe&#10;peOg4OyCkrL34IVAKc1oPEYmEd4rnJRkZUaapPzRd77B6cWcX37wMStnEBVhQxN2cL2Z0l9ptq/3&#10;AQVBwRCBlppYpzivuf3gTd58+23ee+999nb2eOdr3+Arr72GlvD5F4/44IMPEM5TZCsW0wtsYTg/&#10;PWU1X6B1zO54TJQkAaBrDa+9+iqv3NpFuozzs4Lnz08xpSMrS0qhWJSW80WGkDGDOOVgsMP+cMwr&#10;t+9wNlvw9PlzdBRVJAM2KIvqKKgwKhX2DiASEFmHKQ2lCWp1qzxnsVoxGA6ItSI3DqE1sl4PxHWg&#10;XFv1tgtI1waMNht4+2Kul40b28DErgbGLsBCXyxz9fO7gYh9SrxSSuI4XscpeIu3hmSQXsZUgHCe&#10;NI7w3mErwI0X1xWD67ltyhKhNYN0gBC+Atz4dcP5ZRwkgwpnGZ6VcyD8JTgJXNU030/iU8dp9XeH&#10;v5fhs6RYx5Y18LF+z1U1ysu1qm58F0IQx5pRGqO1YrVcYa2nJICcgtqtYLXK+d1Hn5DEmsFwEK7B&#10;BIU7pTVCC8qywJQ5IIiTmDgJwPFaYV1WALAm6LtuKG83zda/jyJPURqsNWgpcK5kuVrw7vvvkRvD&#10;K3fvo6MIrSOkVtVeA1JyBVhelsWa6KAZh4alJZBJmLIkThJeHD/n/fffAxxpmlbxgaOr/7Yv12r6&#10;f+13bRB2U1G8HWt3kbE1Y86m1aCAvrnZNd+8dzjrMWVOmh6EzylLyrIAL1EygECVVo3PDGu8wFfg&#10;JoVUEp+VDEYjdBwhTVmplfbn522wQpsIqyvPbM6H5rrSlTd2EQQ0f1bvH00Coa4cp+k/m9S2+5TL&#10;6nnXJkHoy527cuI/FATfpRTepXTeHpNNeXhb3birebwvn+sav7aCXvPeu1T2ugjPuny+eQ3t724D&#10;1LuIIrpyyU1K9c1r7POnm4AXLwukaK4tbf/uU3Xs21Nelmihr/bUzp27PnNT/aXrz756X9d3bbrO&#10;NlDlpucrJVhXq5FLXD3GFWmVQoAMIPk0TUniCKU8WodYvywtIUnzV9b4Wlm8r/bYVf8KfFC+s/bY&#10;VWe5+rpLosU+8oY26M91jH+bJLDpc0oprPOURU4hBKvVitl8xs7uDskgrQi2gjJrkZsq5nCoxlpa&#10;g+Waz7kmV1kD5aKYYTpid3+PoihCzmzqOFFsAPNeBw0JeekTa9Xuer3m6jrQN2/qum7Xutd+tvUY&#10;W2ur7wtPtgaQCnF9XtQEdDetPe29oi++rn9vrcXiyZwlL0tu7e5QxhFKOmxpKiVah1ZBLVpJjY4i&#10;Yq0ZDVOy5ZzVcoWSClsBxkFS5AV5WYMkFbZwSARSaoRQGA/We7I8W9fHbBneWyuml6ZEpAm7kzHK&#10;Goo8J40TpJDkpsS4BOsFWVkyXcyZL4ZEImEyGnPv7h1Ozz+q8lFY5gVSC4oyxENaSDCWSCqSOAav&#10;wGmUihHSYkyI368p74r6f9cJV/rIh5wLJGZ1nbOtqtw8W+jLfa76sVjP45tq4y9N7EtQtO9cc274&#10;vC6fdO76erGu+9TxorWYKh9q7r0hD/O9ZzM3xTZd+0In6Q6ADGrrAl+tAx4dKe4cHPCTH/+In/3s&#10;pxwe7FOWOc9ePGecREyOjtBxzPJiysnxCRcXc5QURLEgW+VMzy/w1jNQkvuHr6MrEHsSC7w3nJye&#10;kBcZRVFivUCIiHQwJEkGVMxcFZFHteeI8LM4SkiGI6yQoCSj0ZCdo0Oi4ZAvnrzg4ePH3Ll9RCk1&#10;xjoWqyXLVRaIC4HS+jXQXUoVVM8ta9KQABIPRKIe0DpCRRFxEiErsfg14a8MpIZCBOI2QTMGuQpS&#10;7DqTaIIM++Lcrnnw+54fymqPbsdlpSk5OT1lb2+XNE3Z3d1lOp2uc1Dfs5e2axDteOZarCU8VggU&#10;AfjurEVJiXewM56glUArD1iWywVCauKG+rFrEDQEwmVBfUTkK9IXECDdtTnUdZbVzDOvqDgTwN3W&#10;OqRQV8DlbXK15hlOM66tv7dNpt1UU+4ChbdJ/JqENdY68rxECkiShDzPr+Ro9TNtnqU2SQ/qXKs+&#10;b+ojD+/zrzVpQGHrH1AYwzJbIRGhvlDliu37avpMHMeN2lO4ryiK+PSLLzj5X/83/uT05/zkx3/E&#10;KNZ4qUI931rA412/evomotW+se476+paS5tEApvW2U25TN9nd+UKfUr1N8X0zTOF9me388Wbzj77&#10;csmbAPftmHXT+Xf7PHnT82gSKtR1uZvOw5vrartO0XcW3rymPnK/5li1yco39Q687D7eJpqv15I2&#10;0UhRFBv9qcuP26SfbYL7ts/9S0gGt7a1rW1ta1vb2ta2trWtbW1rW/v/mm0B8Fvb2ta2trWtbW1r&#10;W9va1rb2L7BNTfrNfzcB5bW1FR6bTWddikYvcy1d6nFd17fp4Ldu7Kp1MtbNrHVDHN3N6X3NcX0q&#10;931N4W31oS5lsuZnNZVb2gfpfQ0V7ab0rmbsru9r2k1A5psA0c0xqN/TpS7V5W99jVhtANUm0HvX&#10;9d4Eum82jFUD1evzXUz/baB2G5DZN6f65lgABpXr59HXRNs13u2xa4L7u4An4b6vXnOfwl/f+tCe&#10;Fy/TMNfV8NBWd+zyRx3FPHz8hL/6r3+NcZ7dnREOF5Sj5CWgOoCPaoCdwJqgnlw3jN26dYs33niD&#10;JE3w3jGdTXnrra8w3tlhMBygcnj67ITZdM5gsEOxCsBt4yxn5+cURREaYqSkKAryomA6vcBax+8+&#10;/BCBZzgcoLXizTdfRylFWZZoFeOs4J/e/4Dnz86CUjaQJgk1kkuqS7DvGovXGCdjDE+fPiXWmvv3&#10;XyFNU6y1LBaL0PAVRRR5waACEs7nc0ajEbdv3+bkWCKALMso85IsW3Hn9m2GwyGlKRoqaJcKNU3l&#10;Gu/BmABWf/DgVfb39ynLAH5zLgC1Z7MZ1gZAfJIkUKnqFEWxfjbBB+26oSY01keVunulyN1aO6UU&#10;DNKU4XBAnmUIpUiTmMdPHpEohS8NdrVkf7BHIhyRlgxGKeViysBLynwWGk+dJ46DmqopHRLJ+fkZ&#10;2cywXEhWsynpcMid3QEPHz/hxecf8dtf/4qv/vDHDPcPgBqMAVrptdpve/+79NvQ2IjWLFYZf/er&#10;d5E6YjAcVGBGh7EGIWA4TNnf32cyGRMphcFgyqDUdnY25emzZ5yenfH06TNMWSBFUIxVSq9VjV+u&#10;YfXy9zV4M0kSBknMwd6EH3z76/z8x9/nzsGEMlsEoKTyiCiAFExpEBKEL3jj3iG/+Mn3eH5ywseP&#10;jzHGIVBY4/DSsTOecLA74c/++Cd89+tvM4wkpS3IsiWlyVnmK2bLDCVikkijpedwf8zPf/QOeWH4&#10;j798H2c8ZZBKXu+dSZIAhHlVAdyvNtr5tdpmUPUODc1SqqAgja2aiql+HoDxREH1aDwe8vqDB+zv&#10;jvG2RFrYnewwn8358KMPOTs7YzlfkBcZjx9/wflxyhv37+HzFednJ4wmO0RpTBRHxJFib2fMs5Mp&#10;kRKMByk61qwKy7PpgvlszovjC+4e7HC4M2YnjRgo0MIh8QhvsaXFWbCeoEhOpYpXKUg7QVAP1hIl&#10;c4zxlNZSGod1Hu9D02gaT9nb3eHOnVtoAUW2xJQz9nf3+ck73+STLx/zbFWQWYOOo2pMRUcjqKyU&#10;tfwVMKmzDhVHCOeItEJJgUBx684rvPbm2zx5cYKzjq+//TZvPHiVneGQ2fSCjz7+iNl0yuHePrNV&#10;xsXZGcvZBav5gkE64PbRbaIkJSsLVKxJ05g7h3vsTRJ2RjH/8KsPMQaMh4vFkmmWczKdkxUGLTU7&#10;wwn7own3Do+Iteajzz7GOoPQEUoK8JJIa5I4JsscAouAoD4tIorIUziPdA4hJVmeM8uWjEcj4iTG&#10;lxnOGrRWCNm9P3fFx12As2bjYBts3VZjb5NY/D7NxX3xbDOe7wKbtmPzy/thDYRqxmzt7wkg6mgN&#10;PPI+KFcunEV6R5wkeFzwrwZphXMeJQMRzmXMEkC/RVGEZmupkEKE10mJkqJapw3G2DBvGk3cpS+x&#10;xiGkx3mHt1QkHlXjfLt5V4ALN7oG5NXXYozBY/FOILwM+01jb6iV3ttjFpprL3OVuAI/BBV6h8dX&#10;wPqqIb4ai7COeZZZwflsGQARMoCdjHWVqqfD4sF5hLUkSUIcx+R5fs0Pm37nGkQBlfRk+O4KOKS8&#10;w5ZBodxiieKYe/fu8uZbb5HGCVooJBJZKSGGxfUqWKMGIlnrGv5YxbyAK0uE9ywXcz755BOm8ynj&#10;0ehK030fuLcrZu5S5W0/3z6F7Pac62qA71OabsbWXfnlGsjlPVEck2c5WsVY41ksVuAlSZQSySgo&#10;eXoH7tIhrTH46plpSeUvdk2ShDXIKg9brzE0yR76c+92bnMlp+6I4fvy/E1N2c11rAkUaX/fTWtV&#10;G4RS+0f7c9vEHs1cu+87mnnsH2ptFdp2ntUek6Z/9+W7bfKlTXvBpmfS9bltX20CePrGqi/PbM/D&#10;rnu4iUixK59vz7GmL7SVmV+WxKAPKN8ej7bPtBXt2telVAWq27D/d11DF3i9TYJYry/t59+nNthX&#10;Q3gZxdfmdzSfcXsc2orJ7ed8E7DYNddUQdj3fAVgd76xZyrwrto3NXleUJYFRWGCWq73mDUZjUMJ&#10;2amjvAl4Krgm5N0J6r8ay9VpvV8DGNv+3bXXtNVwu/aiTuJFZxCAMaEmcXxyxnA8YTAaMYw03lqc&#10;lxW4M9yVcyHO9c6BD3/KwFRTfd+lqrQxATg+Go0oy5LZbM5qtQqKxVWu2647tuf4lbGq6LWafruu&#10;QbnuWmqX2no7pu17pk1ytLDuyzXhoBDX15Y63m7W4dox/Kb9bH29BDKnq7XB4IPGOy6WS+5zSBLH&#10;gWgOKPIMUw7D8xABuGer+C7SOoDVcWgdI6zFE1SEldIIUzIcDiisozCGNEmCCrVUWA+lDUSDdfyw&#10;vjcfnkdN4DRMYhI0U5PjTIGVYI2kLC2z+RKXaGJpeXGqicQeURJz584RJ2dnnE2X5KtVuKYoCiSH&#10;LoBQg0q2I00SlFREcUyaxrCYV37or+RQNci3PQfbsUY7/ggq79fjLSEqvxN9atLX1+XwWR5kTxwY&#10;AqoK1F5drffXiIeaOVytdC99P/j9qm+FGLFrDQiEYV2rVJhzZVlibCBzCER53ecV7TOerv21uZ73&#10;rV/ttd1au94jpBAYX6t2h1wtijQH+/v89Mc/4k9//ifs7u1ibACtf/Lph7x27y63d3ahyHj67Dkv&#10;jk+w1iMkmFnG6ckLlrMpqdbsv3KPW3t7+GKF847BaMBsseTFyTFZXlBYDzphOBjjhMcS9pdQPy5A&#10;KrTwSK3BeCa7+xzFI0rvkXHEwf4uk9GIQZqybxWvv/E688Ij4yGFKcnLguVqxel8xmKVYUpDUeqJ&#10;G9gAACAASURBVBqU0igc3rHOkZt7g3UWQSANlUpR4e+xzuJsIGfUOtSq2nXhvjO4vtinKw/qO9u6&#10;iaC4ay+q94wuErDlcokxpqp1TvDec3Fx0Xuu17UnN++tBllf2RtCIoR3ocbufFhzRsOUt99+AyE8&#10;JyfHZFnGxcXFmkitrrFba4miKMyBqvhd5991ntok0WoSc3bN3yYBTxM8Hkd6TUbSJIFpPreaKCEQ&#10;mVT3KiUUXMt967WtCWovy/Jajam5blprkcJTcfShVLU3lSVShbpYTUxWj3eTjKcvZ2iS93aRFVwh&#10;5+AqwU9Niqu1IlIKLSWoKgdRCuNs2Cs6cngpJUmSXCEnDLkusL4WwYvjE/73/+P/ZLFY8Oe/+FN2&#10;J2PKLEMi8M7ivd2YU7X/bJIV9J3tduUO7XnbBXpvftc1X7+BnKcv12k+g67r6FKZb8+/+p77gPPt&#10;GmYdh7VJ1dogcAgkgn2EWW2/a/+uSQB+E/FZ31lt+zva5/Bde2bz3zUJYl/M3xyzLqLzrpig3R9w&#10;U12gi4DUdZxxd+3l7by96d99Z7ld/QRd+frLnCdvbWtb29rWtra1rW1ta1vb2ta2trUtAH5rW9va&#10;1ra2ta1tbWtb29rW/mB72eZgqJWK60acpvpst5JaF3i4/q5NjdrtZsebmg/b333lPYSmWu8ctZyD&#10;p7tpoEsFsAaDNhtfmr/vu642KLp98NzVCFwfcreV+dpNZjepzbcbNNoNB11g7qZ1qbq1P7fv+zYB&#10;UpoNBe3PvYm5v4/xvgtccl1VTHY2Aa3vNbwQKfubRpp/bzY+tRuX+8agBhexQUmovtZNoIv2M+/y&#10;ky4AxaXPASJoeftKprMekQa+ppaLrho9rze/dQF7uppwmkQYXSrwl8/AB/CXMwipEEKBkLw4nfKf&#10;/uqXXMwyhoMhRV7inWeQDqr3OrIswznHYDAIQCln8MZirEcIxd7uDm+8/hq7kzHOw8VswXyR4bzk&#10;dx9+xIsXz0nihMePnwb1nyRhtVyxWCxxOIbDIbu7u2itieMYrTXWlMxn5zw/PuHR0yfs7kwYjwbc&#10;v3PEK3fvYo0BIbFC8PzkBf/4m1+TDCKKPCeK49DUWqmSCXHZ8BsaJeW6kS2K46rR2VJYw2K1YLwz&#10;xjtHXmRYB1IHhaEkTcFDscrZ2xkxmQxYLlOGwyFky0rd1lXAfIW1oemyNBneWLABhKaFROvgh1IJ&#10;1CDGGMN8MWMwTBEigOLrZqUoitAqIokHRFGCF1Bm+ZXmmboxzRi7VoY1pgj+oRSeBsCi8qd0MGQ0&#10;HmK8wbmSw71DvLVMZzPiWGFtiaDg1m6KXJ0hxiV7+/u8WB5TWI+zJbF2COfQSiCUYO/oDvfv71Jm&#10;DzlRp9jccHZ+wauTmJ00YUdrnp4847N3/57Ser77xz9nvH+IrZSMHGE6eOtxBGU1pTT4oICkpEQ4&#10;wrhax7u//g1F4Tg8HId7s1AUhrw0aB0xGAxIY0VZZlirsM6RlyVZnvHk2XPOTk95/vAL5icvkEIQ&#10;RwnO26AIBVWbPRsJM2q/QvigcO0E1pSMhzHDQcJX3nydf/W97/Lq3bvkqyl5nlXkBDG5s8xmS1ar&#10;jLxYhcZlDa/c2uUvfvEj/upv3+X9Tx6xsGG9GI+HpIni62+9wTtfeQvlPYvFjLLMWGUZF7Nznj1/&#10;xvRiQZQM2N2dcPfuHYSQjIcpP/nBNzhfZPzdbz7Bu7r5TxJphdaK0ji8s+R5uW4U1ZV6nKzAHQiP&#10;kqFpGKEqBa4AbJaC0OhYgUAcEoQiHQwZjgbs7AxItEQ4gRegYgWZQwlBvsq5mM45PTvm8aNn5Ltj&#10;/ts/vMvBOCWJJXoyQQtJEiUcTHY4mIw5P79AC894NERJiRLgvORstWK2zHl8fMF4mLA3GXAwGjKK&#10;IFEwHmikKTFZDiICqclNCXgkjiSO8fGATGicVQgbSBXKipxBAN6U+PmSJNacn5/x4uSY/f1dkjhl&#10;NByhJLz54BY/eefr/F+//DVGBPV2Y0tchV11l4ieCssawER4sQYDx1KghEACGkGsJfsHe7z6+qsc&#10;n53x6OGXfOX1B7z99uvs7A44PnvBw4cPwRS89eABtnR8uViQZQuK5Yqhjrhz+zZJMqBEUljDQGru&#10;37rF4XiHo4MjklSjY4WMBCfPznl+es6T0ynT1YI4jRjFMeMkZm8y5GB/h88eP+Lxs2dEaUJmDNIr&#10;JGBsiccRpwH4b0qL1p5YK4ZxDFJRWEdeFjg8y8IwHkfEcYJiFdRInUdr2QnY6Yqzm82QbXXPvte+&#10;jJprH9CtHdd1ASDaoPVOtehKLd35AJwSCBC+AmdXDZY2qJ+HWNuDrwHegTzGV6AIb0rSJCbWGqVV&#10;AGpZg5IK58ARlE2TSKKiCICyUiB3zlOYEmcdWimGSQTO4cqCZDAkqpSMrK/20rIMDc7eBjIJ64Mq&#10;pgkgIqxFRxFCVM3VVDGPr8a+UqL14hKUrqQMoONG07RwAmjGb3JNuKGVIIpilJKoSplTK4XzhlhH&#10;QZ1OgpKKLFuR5wXLVRZiNSFwLoBYrLFI1QB+eY9EIXGU1Z6cJAmSgKQQIsRSo9EEIRSz2ax6ztcV&#10;G+WaOKya8vUzdgHUo0TwAecBL9nf3ee73/w2e+kApKIeNuGDUq8TV/2zBhoJB8JLpBB4Qkwa69Bs&#10;L53FO8Pjx1/y6OHnxFGMkPoKGPkSDCIQwl2LwZt+XgPnm8qfTZBbO0/qA7h3xeFd8X8zz+mag5VD&#10;XapueoF3nihO0FFEbjyzZQ4ixBRKBfV3Ue9t1cYfxzEg8cKQlzlCSLyxDJKEWEhyf70pfw3UukZi&#10;4a80p9eAkHZs3wR0BFVAXd2v7yBsszfWHfpI8ppj1wZMtNe6LsK0dj7ZBGU0Y9Lma5qqwu3m/5vU&#10;+16mvtIHMm6PQ1/jfxt01AX07gPU933eplpQlwpdF+ipfjbtWkJfraQP7N9FZtHMidt1o656RXvO&#10;9oGOu55H1z33AbG6xryv/tQcn01kcX1q7Jti+nZd52VtU62vfT9NcE9z3WwCojbV4LqUJjeBloVY&#10;lxYb80GswZv19SkpyPMMay1xFDMcaopCslxNr4C5g/K3XK99m+Zzt283SbVehgijBpD/fgqH7Zpp&#10;37Nv11fr51BagzUGHcWcXpyzs7dDkkQBXCkEgcamUsGu1LGVkKhIXs4vwCuBUtWeDyilcdYihGc4&#10;GLC7u8d8MSdfrpBCEGnZM471M7S9/ruOK2s/27C33jRuXbFuV725BveHn13do+r9rTmv2uSQf6jV&#10;OZkQIb49ny+Z5xm7SYLwFqwO4Pyq1iyVq3z4EnCGEFUoJoiihLzM1vNRK1nVJhxSgtYCYw1FqYhj&#10;jXVQGot1HoSu6uIOBERRTImhLAKZwjhNKRZTVuWK0ltkGlMsV5TeoHZSilSSlSWZdQx0zN7eDm+8&#10;/grZbz+myJfYoiBJIqyrYkol17Wi4XBIOhgQx5oolnhvEEisC4QE6/oqgSiqBpS31+6uWv3lcxbX&#10;Yrgwflyrf6+B7D17ivMg/XVSs5AWq+s1ZwEI1wuWa65DV4CardruGsipZCfgeL23eLfOy5qK8Na6&#10;kKvYQABWIUH7Y4pWnNce4yaRUHutb4Jkm69p7w/CgxSBnCyJY44OD/jpj/+IP/3Zz9jbnYS163zK&#10;5w+f8OJ0hvSSAZJiOePJo4cYD8aE+mUgUizxUhGnCW++8RqRUjgR6rdSR5ycnXN6ds5ymTNf5iyN&#10;DWSj1vLqqw+IkwFlloUx0iCTGFs65lnBW9/4Nl8b7jDNMow3JFHEIElIkoRk55DR/i0ePnrBi9Nz&#10;ZssFhSnJhimT0ZCL2Yz5ckVRlKyyDJOXIDXOWzyqFp4HeUkQ4Al1LKXEmgjOBJh+RdQWCCid8deA&#10;k02igZvWsyt7aAvAvSmO6CMXa/p4e++qv9dWZB3GGMqyJEkSdnd3kUIE8tQOReQ2ULfL79pxkDEG&#10;vEQiA7kJDiXg+9/7Jl99+3W8UMxmgtl0SVkGcroa+F6TtF7GJ/LKuUmapuR5vvHsqz3e7fupSV+d&#10;t2viPiEkZVmu9/F6nZSqytFVUyG6Ir50rPOzdfwMFRGe7IyFO9dP76o1txmThe9p3kvzedSfWRM2&#10;N3PC9lmTMeZajleT5tb+18zNa9D+3t4eZVmQrVYIKvC9UiEMdL7atxr+WJ2fNM9o63UsvBesC2uh&#10;RFBmOf/5P/5n8tWSf/Pnf87tw0PKbIUtPVpH65ilXRvrAhw3/b1r3dyUQ7YJtLvOfdv1una+tQmE&#10;3mf1erEpr22eRbb3uPZ19q07bbKoTTFxm0C9q37S3Eu68rT6zKyLqLPtm11Eou1rbiukN59Zex1q&#10;5rBNYrKua2kC2dexXSse7rr2NplfVy7aBrV37dvN722Pc5tUf1Os3Ufi1tfP0Sx/VWnSmhDT4xHI&#10;bUPO1ra2ta1tbWtb29rWtra1rW1ta2wB8Fvb2ta2trWtbW1rW9va1rb2L7Ku5uD275q/b/68Vimp&#10;/76pgbjrILhLaa5tm1TE+35/rVm62bDTatjuatpuHgw3D6zbTSRdAKabrrPv0HjTeDXtGqihA0zd&#10;bD66aSw3+cXLNGLX19JUaWwrG/SB3PuurT1uVxR0bmiI7VJH6FM5uXJNjcbdvs9sgy+6mlc2NUv7&#10;hk+1VQ/r8bqpMaVPTbLvGV/9d/Oexcb1oMsPulRrm8+569lt8tP1mFVKwgiPFAFAPFtm/Jf/+td8&#10;+vlDhsNhaLwqCtS6oS+AY7UOaq95nuGcJYkUXoSGMK1jXnn1Aa+99ipKCuarjKfPX/Dh7z7my0dP&#10;ybMlBwf7LBcLHjx4wN7ePien07UCCz6Ajeo1oNl4Ns8yPvrod5Rlyc7OPfb2dnnl/r2gvOWD8t9y&#10;mfGP//APHJ+8IMuWaKUxzmEdQTm4UlET4ipIRzSUpeIooqwav05OTtBSsbu7Ay4oc9cKUZPxBO8d&#10;y+WS27f2UEqyWi0DaD/WrKqm9aJYBXBw3awjJA57RZGzVtiWKvhq3bS2WMwr1Xa9BkLEcUJRlGt1&#10;LQgq3c3PaTZd1sq5l4odgAhqVnVzelDKibEmgB7jKGZ/f4+nT5+xnM9JIo2zOYNEcLgbY/JjbBox&#10;Gg04jQfk+RykZjiKOZueYWqVXy8ZDse88uoDXrxYksxXPH9yzK39IcrAK0f7PDv+HG2mfPLu35AZ&#10;w09+8d8zOTjEeoH2AZDhZPA5KSWiAvEpfFAfkhLvHR988AHHxy+4dXQHHYXxKo1lucxAwmQyIk1T&#10;QFRgsqAIZYzh0aPHfPLZpzx59JjHXz5i3TEkrq5TL4t9EVJgrcHaoE4/HAxI45hbB7t871tf451v&#10;fJXRMMLbDI+nLC3ZdMHx+QVnsxnHx8fEAg4nY5LxgPEw5Z2vfoVhMkTLv+e3nz8iJ2KUpBzujfn+&#10;d77F0eEelBnzZc7F+Tnn56ecnZ+xWq2I4gQhBNPZjMUqZ5SmjEcJd/Z3+bMffZf5xYL3Pn9K7oK6&#10;vDGWWGsGkWScjteKt0KIoJSFQGkJ1E2VskL9B78SXgQVxEoxXSuNqDS/ZRQBnt1hwiiJkd4HoK2H&#10;oiyDMt5wSBwnzOcLPvvsc6YX5+SrJQe7Y7i1z+H+DnleMBwMSOKYnfGY/ckOhzszcpMzHkRMRgPy&#10;ckE0GKDShLzIWZQF0/mK5/MlsTglkXC0O+Stu0fE3rM32sNZi/WeNJIkg4Qkivj4k0c8OX/BhRXY&#10;RgzlCWBspRSjJGEYx+xogbYlixcL5ssZt28fkQ5ihASF43vf+ArPzs/5uw8/JV8tofJtpRRCBRW8&#10;QNIhKzU8hTUWISRSCaTwKCGIlEDiONo/5P69O0wvznl2fMLbb77Bd779TY52R8ynZzx7+phESx48&#10;uMv8fM57773Hlw8/Y7WakijBrcM9kkSSFzkXWYERgru37/L6Kw/YHaUkkebx48cUec75xZTjs3PO&#10;Z3MWq0AIMko1k0HCZJBw+/CQs4sp//zb31EUFh0naG/CfSACqNoHIBGV0jiAswZnPVJIhA+AAqQg&#10;L4pwEBHpCiTs0FFC4Lax60boNsC2S0myj+ip3k+NMWuls754urkXN1WN27Fis3m5rZLUBj10NaOv&#10;gSWV6qCQl2qhWgWAuDWmauq+Gh9IWcUBpgzNj3gUkOoAbJeVQmAsdKV4GWL0SGuGlZKkc0Gdr8Bj&#10;bYGq9sVIhfcqrbEVgUs9FlEUY6xZg0kg4LqMdVjvruBeyrIMpAgqANNr9VjnHEIGIHuFw7umwAui&#10;UogHqeR6LCHcfxJrBI44jjjYP0ApjbGW2WyKrYBP1llMbkkQGOvxSKSOMMZdVbquwES1X9RNv/V+&#10;GsdxaCIWCpBXGnG11mitMaa8sje0G3CbpF+sQYTBB62xCKlJ45Rvfesd9nf3kZVCuVJRhZu7VDps&#10;XvtlHOqvqO8JoTBlSb5aESnFMsv49OOPKcqCKIqv+eLV2FdUc28zIVcb6NEm4upSM+763ua8bse2&#10;XcrX7XF17hLQJYXEeot3HhVFJMmALC/wBOChFzIQ3FRTrwYeeO+DGmDN0wAkSYKSS5IoCiq7PflA&#10;mySg+V8zZ7Rr9WSqePb6a2uSh/A8xfq5b4r528+n9o96jau/u7lmtUnh+nKr+jO6iMjavtNce5t5&#10;azMH26T8+7LW9JWblLY35X1d6m6bcttN9YNNNZ3LtYuNqqJdOWc7T96kZL8J+N5Xg2o/v2YNZlON&#10;owtIu4mMoL0/N6+1ScTRdX3XwJV0gSd9pyJk03frfOumOtfvA35vk+z11aI6CfxaSsBd4JD29bSJ&#10;Jq6vHVzzq7A7VFDtCthpK1KrsJ8EQLpS8fqz4jhZK3rHcYJ30zWYYh3vWBfIyTaoZbYBJXWuf9N6&#10;1lWbe5nn0FfT6VoHbEWW155ra5VTISjKEhmVQeF2ekEaR4yGkzW4XK2Jc3wn+WWI53UAhotGDUJp&#10;hHfs7e8RJwnL1ZLHiy/x1qJV3FujuhyLS7CNkGG/6COjbPtO33xrq8B3rY/tz61JHMRaBby9R9c+&#10;eplbB/IDeWNdb9N8vFwHCKRKQpE7w/OTUyZ37hAJjfV5IBgSIuQciIp4QKAjTWktQspQD6mID2yl&#10;/o6A0hgsUBpHFCm0gtVqibEGIcc4B1JoUI6iCMBaV4HLA1mjICsKTFEQjxLSSJPbAmtLYiFIKrIb&#10;rVWI/SWgFF4IjC05Otpj98mY58cXrJYL0sEAnSbremPpLMYaoihhOBhQmowsXxDHmjyHcl1/rfYg&#10;KSuyzuskuH0KopfPqKd2SQ9BjOgmW22ebVxf8wS6ikuurxHX53qbNNU6e2UtbpMxrcHlN6jZyopg&#10;q7nnBqLisrFe198b6iDtOVHXGZvxVle83ASxdpH2FEWxvu46P/FVLUVHEcJDEsckseb+vbv8+Ec/&#10;4qc//QkHuztEUcRiteLzL77k8ZPnXMzmzM8v8Mslu4MIIRW2LMnKnDSJ2dmb8ODBA6S37A9jDg72&#10;SeMED0z2JuSm5OTsnNUqJ89KFquShTVMdibcunuLu/fvI60F44mcI9KBLCTLS+LhhK9981v4aMiL&#10;8zOyMg9xcJXb3p/s8urrb/DD70py4zifX/Di5ISnT57z5ZMnPH7ylJPzcxarjLkO9d7SC+arJQFY&#10;fTn+xpiK3DFC6wghfCC4JICdhWiAEltnZ95zJZ/vyv3be0iXinV7/brpDKJrPvYRUtW1fV8RT69W&#10;K6y1jIcjdiY7lMawXC47zwz6iI96yad9qBtIrXDGIPF85c1X+frX3sDZDKGH3Lp1m8WyIC8MUngy&#10;kyGECPlTlQes834ufTmOY8qyvAIMr4HEzfyovebUefcVcqsKDA9iXS9uEgy185Ir818EEtt2TF4T&#10;VaZpugaTN2PIdp1ona+Jq+drYQ9kXVOoaw1RFHUSm9f/bs739plf0z+b9Yh6HanHrz5PuHV0RL5a&#10;MbuY4mqivmqhruk8lFZX4uRm3ampXB8IUSuSmECDGAhRS8Nf/83fUuYF/+Nf/AX3bh2R+cX6fd67&#10;a+e+zbrPJqLJm842m/9ungN2xTvNnLwZs7fHsQuc3P55FwlXX37bzn2b/tgEerfj++a11/FqG2zf&#10;dVbYvKe+ukUX2URXjtQH1O7KWdokNO160E15Y3tu9ZH0tPPDS0JIt15HNuW99XU3c4B2zapPrb5v&#10;TPr2gDahXReBflc9oy9OuT6OjRqYDOSeW/X3rW1ta1vb2ta2trWtbW1rW9va1i5tC4Df2ta2trWt&#10;bW1rW9va1ra2tX+hdTVUXz3whEqbFymDMtLlewG6wfObFPQuP9vfCPrd9LM+0H0XYKj//vpBw/WB&#10;e3343Dd+fT/bpEbWbmbtau7pa+DepGRVgwi6xu2m5qau79j0bLrU1btUvm5SU6xf035WTYBEn7Jq&#10;19huYsbv+lPI0KzVBJB0Kb01G1Ga490GO3RdY3us+prGbvL/tt9e+Q5aSmFN/4eNftP1nPrmUZ+i&#10;1yaf6wNNBFEPSZJoHJ7CWH75y3/gw999wu7Ozvr5jUajoH7pPF76qnGsbDS4WJwPwM0sX7I3GnDn&#10;3h2sczgEhXd8/uWX/Ord99nd2eHwYIf9vV1uHR3y5s7rPD8+4eIffo3Witt3b2ON4eT0DB8FBWlj&#10;LNY64iji088+I88yRsMBO+MRu5Mxk/EYKQP4TCB4/zfv8cu//pugPh2eRlBquQKKvApkvgLqcB6B&#10;D6A8E9RTz8/OsKZEKonSEV5KIh1UlcqiADxJkuK95/j4mMViSZxGKAHWGS4uppyenqKUYjAcBpnR&#10;BjgiEAqEhqsoTlBSEg9TvHcVgM6htSRJktC8gkWK0LyGECxXS1ar1Xqu1PfSbqxdz28XGrlDo1to&#10;5rOlYeUcpigYDVOc9xRFyZOnT7HOErgScg4GEftDQb56wWR8iNIpO3v7nD1fkJUW4xyFKVmtHCrS&#10;zBYnXKw06TDm/muHXCyecXF+xvMvFYNkyH4Crx6mTEYRO0Lyxa//Bms9f/zf/RtGu3uVYlgAoCkR&#10;9j0BSO8DuFoE8oUvv3zEw0eP2T84IB0mQbmqKFksMpx3xDomijRaabwTeCew1pFlBS9enPDRRx9z&#10;dnLKk6dP8d4TR3EFTHj5ZqH260LjYwDOxZFikETcO9rlna++yf5kgPQFcRSBVJRmyWw54+TsnC+e&#10;PGV6cc4kihBFifCWg71dDnfGjL76Jmkcs/O3/8j7Hz1EeM8ffecdvv7WA0aDiMIVCAd5tmQ5nSIK&#10;w+5oQuEd5/MZi+UCgWI8HHHvziGjNOUrd4/4ybe/ysNnLzjJHHGUsDse8K2vvs3R/i6PHj1itVxi&#10;nUUpufa9ONLEUUQSx0SRIk0S4rhqLK7AF0kcEUdRBegGKzzGeiKtUUIyTGLm0xnOQTocs1ismOxO&#10;KlUix8npKZOdPZarFYss58nzEyItkUoR6YhIaXYmO0Qq4nB3j7IwPH72DCk0e+MB03nGKg+KWHGS&#10;oIYxxni89ZiyxDrHw4ucwyPFwXDA+PCI24f74AxaOrSC5Srn+WnGR08XPFvkZCooOepKkU4hsasC&#10;ZisSrXiFHQ4HKamA5XLFfDZnOByyW+wgkdw9HPOnP/wWx6cnPDyZsXIGKdVaUSo00Du8t3ivcJX/&#10;O++wxmAEqDhiGGn2RiMGScTpyTHWeb7+jW/yox++wyiNyZdTZhfHpBqSWHF6cco/vf8bvvz8U1yZ&#10;M5CSu4dHDNIUEUW8uDinRLO3f8Bbr73GwWREEinOTo754vPPyXLD2cWc+TIjKxyl8URKMYojhrHm&#10;YHeM847f/PZjTs9niDjCyxC/ClXtcZUyokdUACAb5rWQJEJg8oJICpJIU1hLnudBpVFItFa4Sims&#10;LAMwPoqiK83RbaBZ1x7bFV80lZCaJDN9zYzt2KirObFNnNQV8/bFxvXaLBp7/JU4yF82Idfv11Wj&#10;tRQgCcAcVRHLRLFAtZq+nbGVTmnY75RUpHFMVDV0lw5iFSHjAPYSXjBOB8RxRFkWRJGoFLzcFRUy&#10;AB1FFGUZlNxb8f66cbQC4vtqGOtrU1QEIs6ipApzobG3+TWg1iOtuEImEFRGBZPRiP39fXarpv88&#10;z5ldOIpsRSYERWmqnGoeAElS4l3AS0mh8N6u/UprfUWNq30vjScarkkGMFSWBYKgek63lU7bMW8T&#10;MFGTtHgfiAcevPKA1x68ilYabBPUGQbPer/+e3u/lxWZhpACSbhPaz1JkuCd4YPffsDp6RmD4SAo&#10;cFakCZdu7ztztK78ZVPTdTsGbc/Vvvc2G/7bqn9dwNWrsXOH4KgAYw2j8ZiiNBjrArGIUlgPWIdW&#10;ch2j1f+VpcU5s/7eOE4YDoZB2a+VW3fN8XYeUl97l5JdO1+5BMR2g9M25TNda2FT1bIrd+xan7qU&#10;6dpA/a7v7Fq/uprGu3LS39fqedRHJNc1dl25fVuFsA9w0VXTeJlcf9M19TXIb1Irr/2pi2iw/oxN&#10;uWKzqb8r3+5r4O9TAHxZAoMasFurWAtRr5UC7zfltpfz+3LdFRVBR/gzgEGba3UTYNkEzLtrz7uP&#10;QI6eed73PG+qyzXXuC5geP05tWppF6DuEmi8mRigV9nVh+BcKIkpLcYWIe+RIX+21lXrpAUp0Sqo&#10;qjqnGQ4mGPMcJ8J+XCuu1kCvl/HvLtB7E/zZVavr88M+goCbVBbbz7MJxgrX49exVOnsWt/ZFDkm&#10;kyynMxZJihQxQkWoOJBXhbG9JL+7ev0eL8B1rFdKKqI05ZU3XuVids7JyTG2LDE2AMR1DVimawzk&#10;FSXZen+qX7MGeXl3hdiiD1TUJo7qqvd1qWo3AXp1bCJEE0REqNuIyzW3Cd66iWjjSh2sJqu7Eo15&#10;LA4pBDg4PZtzMN7lzjhFC4dWAaQtVVAxVl4gnAfnkN4T65jMe5wA5UOuY0xZkZEJbGlQShPHCVJ4&#10;iqKgLMpK7dejI0VpPN6aGuWIlGBx2ArIfrZYcm9/h0EcYUqFlQrtLLEMYPdEpQgRgVA4P1iG+gAA&#10;IABJREFUDxfTOSFI8dy+c8TjZyecXkyJRzvsDSeslgU6yoiSFGE9kRRM9iYYF2olUkikCIDfUNtQ&#10;lQ95pK+VQRtBU+NPL7r3uY37tG8A29zlMw9rcfdzvQIo9Jf1VYTH49bkHDV1h5JR+Gwae7oTwe8r&#10;P2uq1l7LQ5r+Xt37uibtfchRGnWoSxBZzYh0uXavQf9SIqwDQQOY7tf14jAP1ZqA0jmHa5IQSbku&#10;UoY6sgheLgWijsdhTU5a759aiwB+dgVexKRpzCt3b/Onf/IzfvTDHzIZj1Fas8gLPvjkUz7+4guW&#10;iznz6ZxIWI61ILlzAHhKUwafNobMlJSlZXeQEivFzmhAOojwWuKlYp5dkBcZWglKX6LjiD/+wc/4&#10;/r8K33ny9AnPv/gMaS3SlSgJtswp8gyXSDJToiKPTGLSOKoUu2VQkZaSNE2JdQoC7vkD3n7tVYpv&#10;GabzOY+fPOHTTz/lo08/4eOHD3lxPqUUEh2PWBU5wstAROA8SgoGcYSWoJVEyQDTlQTyA3yoh0ql&#10;cbUfBBhvFZ+IKjdr52tcA5A3/asZA/ed7zTrtu3XtcmCuuKM9XVUBW4B5HlOlmUURcH+/j77+3so&#10;JVgul+uVM+TBfuO50XqNv7KfKhAGZ3Occ+yPEv7ke99mZDNOL+aM94fI+JK8z9tyXa9xzhHHMaZ0&#10;Id6o5k59T8YUeCxCeKQMRHL1uNTXZytSTlOTxwVmDZSWCHepvB3pqCIyc9CIKa/kXd7jXStu9qAk&#10;VWxzuV5IGUgaAYTzFbGlwAuJFAIn+uJIsY5Dg080zsp0qOXX+2YURWtAfPsctc7d6nFoEpvXRI51&#10;ztwG1CqlSNP0knRACC6mM5aLBQgZAOzeo4SsCHbtNVI/7z1a6TX53xUCNSEQUoc5IwQOE8hqtSZf&#10;Lfj7v/9HstLwP/+7/4nbRweY+TzcV6Uqf4WQhEsCxHYu1He+fJOKfF0z7FPubtdoah/qynXb6uHN&#10;2KVNyrCZJPt63rSJFKMr92gTAd60TzfPrJt1ly6wftOP27WZPgB959laK+ZuK943f9dHJtBci9pk&#10;Nl3WPA/rOl9vE401ySbqudT0hfZ130Sg18zv2vFx01821VnaPt/+Wbtecq2vwXGZW/sQMzT7Sba2&#10;ta1tbWtb29rWtra1rW1ta1v7/7ttAfBb29rWtra1rW1ta1vb2ta29gdar1J1q7n28mDVV8o5rab+&#10;nvPLvsPmZsN980C/q7nxZVSwuhjsm40+m17bdX3t1/cd2r8MKLh93U3m/ubv+76j63VtRv72vW0C&#10;5Pc17/4+723/7iZ2+K7n39Xg0H5vFxCh+TnNhtn2dTb9YP27DdcVFFeqhsMNKglN1amuhou+Jt3m&#10;a7qeaR+bflcDe1eDdpMkQOLWTZOVkFL4HbJzrrTHdVPzdv33LiVA59waoNUFZOlqTIagZKSiGvxu&#10;+PWv/4lf/fpdojglzzO0VkwmkwAEroBpxliW+RKcC8A0QlNwVIHdpJKMxgOSJCHPc2QcYbzj8dPH&#10;oASHt48w+RIhBW+88SZRrJnNF4BgPBnzyit3efj55+SrjDIvSNI0NKAqxWePHnF8fEIcaXYmI+7c&#10;OuTBK/eJ4tBslSQpv3n3Pf7Dv/8PDAYDpBQslwucD6Ddq89eXltn6/VQrskBgo/HOuL27dtk2YqL&#10;iwv2Dg6RQBTH5HlOkeekacp4PFo3FTnnWC4zlAgAvmy1JFstuXX7TlDnqeai1pooCs2eeZ4HNU5j&#10;kVEA8+d5iTWONE3X6vXWFCwWS4qi4ODgAOc98/kcXzUzFUWB1po0TUnTlCzL1k1ql+u/RsoOJcpq&#10;HJI45mB/l1WW8+lnnyOlpshXxOWKtx4csKM905NzRqMhO7sjxjsjFtOIwhRYG2GtZ5U5lBxy++6d&#10;0EUoBVGiObq9x2L1HC09sTSUWc69/R2ePn/B3Vfvc5Kf809//f+gtOTHf/ZnjPePcAXgBapuUnWX&#10;ZCPeeWbLJZ98+gVeSNLhICh4W8dsvsAYy3g8YZDEJHGMswa0IitL8ixjPpvx6OFDLs7OePH8Odl8&#10;jkSgtQwq1NAJJLmJwMVXyrx106wCBknE26+/yr1b+1iTY01Qn7XWYazn9GLKwy8f8fzJM2bn5+Tj&#10;AeVqTm4zpA5g8fEw4iuv3WWxepuz01NkPOaH33iL+0d7eJORreYUqznFYoo0BbGUXMymPD09ZbZY&#10;4q1hOBgQCcH0IiYSkkmq+err93nz7gHuyTmFcHz/nW/zr3/2E3YnY/I8I8/zCnQRFKiVUkgcsQ6K&#10;ykpKtJIIwDiP8aFRM4njCsxdgVixoZMewWK+wFnH6fkFSTogGjhWecae2ufg4IiytLz11lssswxj&#10;DSfPn/Pi9Jyg0yuJqmbOQWoYDAbcPjzClob5dM5FYXj9/ivcuf0KQmiMscxXc56fPGe1ysmyklJI&#10;rDWYwvP07JxBcsTFasWe22MnHTJQAluusKLga2/eY24Ms48fE+sElaS8dv8ed+/c4uBwD6U1//zB&#10;B7z/3j/x8Pk50b07DEdjNIassFxMp+BhdzLhtb0JX3/9Ln/58z/if/n3/4nTzHFREX1Y56sm09Au&#10;q7VGS0WZF1hToKRHCcUgkuyPh0zSGIWnzJe8/bWv8aPvf5uj/QnnJ8ecnzxH2JJIOHYGEb/++494&#10;8tmnCJOzO0w52t8niVKMF8xWBbkVqDTi1Vfucmt/QqQczhk+/uQTlquC6Tzjxek5y9ywWBVY5xkO&#10;UlKtgm+OBjw/O+XDTz8nHaehOV5JMBWoTQiM9+R5sQa+CRGIcKSsAKhOk2lBbjw4T7bKyfKcKIoD&#10;iYkPim3NuK6ec31Nozftrc1Yp9kQ2VTS6ouBNykldsVFzfihK/64sif1KQdX68parZGqtbqhgj4c&#10;pExGQ9I0QUlBmRcIAvmAIihbGmMQWlUwEo9wHlvmRDKs16s8xzhHnMRoqYjjiN3JhOFoxHK5xBhD&#10;aey6UbQ0JfPFAiEEcZpSlEUAIvpLYMj6fqr/nHMBAO8CMUvYPz1KVQC8pupZBdw1zmMpEchKKV2j&#10;lWI4HLK/v0+WLVFVjFPmBd558mxFlq1YZRmlCzAf4zy2tOucqo4LlHJVc/pVMpk2UKypJnXpP2E8&#10;iiLHWlMpmor1+9tN0UVRXPGTSwW4mDwPiuy7u7t89zvfZTQcggOpFOAx1uKoQPCCdVN+02eklBXg&#10;5nIsrTEoEQB9//zh7/jiiy/WinySphKrqMA+rmNvY2Ou0YzLNxFAdOU1XfF2Xy7XpYzY9jPqmLlS&#10;mXPOoeKI8WQH5z2lMUSpWPtkPa9cAywVlAMDuNB7R57nDJOUYToIZCrGXgMQduUerkNhtOk/bcX4&#10;LhKxtYroDURdfarY7Xyp3dB9Uy7U/vmmtbUmLajVBpsAtJtU6/8QAHy7of0PsS7F7K4csQsw2h0L&#10;9pObNV/X9um+eVI/s/q51TlHs0bRZZdqi1fJF9uN/ZuIFZpAm2tK4j3A8C7SwaufeXXGXq6t/qXI&#10;EK5+3no3rH52zbOaK8NL1aS61rc+5b0m6dhN4Je+/L45z9vxSXtu/L6K9M3PaiplSwWuAVKOdIQQ&#10;QfW6rh26GjTjSrSUeCGxxlPkhjIrcdbjTIHSEu88jkCm0gfMaF/bprHrq9e9TG2yi7Cja55uzvEa&#10;5CXOrQmdTFmyWgmWiyXL4Yo0LYnSoEBLpUAuhQxkjy31zRpUW8/fS6KdsBedX1wQJZp0NGQ4HJIt&#10;VywXS1QF3mzWMdrre1+s2qXO2bXnNvfaGvzTfE9bZXYTOY4QVCSFbbV6de05tMFKm57vy6jDa6lw&#10;Vb1gZSyn0yl7acQ4ikiSGERNbOAQUpKXOfPFknR/jzRNycsCVwEzZUWQJUQgpA2EXo4iL0mTiDQJ&#10;Ma+plbmrtci7QFogq9jLWoMVCiVjnhyf8tqtQ0ZRTKw1hXWBsMkUpIMEBESRQkhPXqwQ3lWQXMdo&#10;lLIzGbGYTcmyFUoqytKwWMzZSwdBnVkKxqMB6SAhikOuLqUFW4FBhQ8AVedpQri712nRUzsN62qn&#10;cqvoWPe47m/rtUlcJTKwzgWyPKXrd4bYtM4hfCCisDVAXYT55oTH+QbdSQeArzl32nXt9h5fr5Pe&#10;B/KoZmxXlMWl39b3Wd9/y49FoxYvJRjTVNTedLYhqInxmuulquZoFGnAo5QmikJ+l6QD3n7jDX7+&#10;xz/le995h9FkjNCa84s5X3z5mI8//YKziynnZ2f4smAcKwaDIWVpsKZglRcY75F4pLOUZcHpcs6d&#10;yX2MMcwXCxKdYIuCi7MLIhHIJUWU8NOf/ZTv/eBHHNy+Tb5a8fl8jilLhmkKVmKKgrIsMKYkKxf8&#10;6le/Id7ZR0SaZDjgYH8fkcREcRzITCU4byqCUoeSMB4m7EyG3Lt1yHe/8TVmiznv/vNv+fU/fcB7&#10;v/0tL6YXKK0wpaPIi1BnHg2JYomQnjgJIF58wx+rh7jO10SDsGAdW/lrJB3tvLBZm+jbxzcpu98U&#10;j3TtXf1+68myjBcvXjAaDdBaMxgMKIoCY9yV88Qbax3eB4IAIXAEIg2JR0nPT374NY4miqdffo5R&#10;e8zkOVZFZFmOrcZUVmMW8lx9BfBcx66h3i3Ji3wNik/TlDiOKYqC5XIZ9t4q124CwL33FGVREUNc&#10;7ld1XUFUn1fn3TXJdqg5iErl3F4ZV631FbBtExhdlgHUX6vOt/eu2h+SJKnIZt2VXEhU651zLhDs&#10;ynh9JmDXwP5LMH+Y69Ga2ABgOByitaYsyyt7chNoW8f4cRyvCXeVUhhjmE6n2AbQvh6P2lWb91B/&#10;DxWAdjAYrAkW6nMl38pT6mcUxzF5UfDuu78hiSL+3b/9S47291gu5/hqj16TSVdrqWzF3F1nsF1x&#10;dTNmac6t+v1N0sFNhO5tFfabzg/7SNXaZCvtWOem8+6b8sd2beEm1fk2kL+tbr7pXP4mQvs+UsT2&#10;fXSdV/blRl35d38+KTqJn9s1pE3nw83cuDmX6vrcJsLB9Zlwo8+iTajVFzP3Pevm/fYRFvbl2tcJ&#10;TcR6D9va1ra2ta1tbWtb29rWtra1rW1ta1sA/Na2trWtbW1rW9va1ra2ta39i6wPOLMJUPOyTX9r&#10;BZGORujmIexNimZdP28fJHepfbc/p8nW3v7e5gH8pvduur4+Rahmo30TON2l3tgHhupSXNvUnNQ8&#10;bL7pgLz5u66D/ZchStjUmN/nb11j1mwe6vPBvuaItl+UZXmlYaCpudZ8j1KK/5e9N32y5DrT+35n&#10;yeXutXQ3QDSAxr5w55DUaERRI3ks27Im/M86HLJDo7BshmfhPiOCBEAQQKPX6u5a75bLWfzhZN7K&#10;ys681aT8ybpvRAFddfNmnjzre97zPs/jsRs10656bdZ98xC/Wc9dgPi+PlJ/p53E0HyProSKvgSV&#10;roTK8PdG0oZnk+HfRU7RBXDpaseu+m+C8Lu+066jZlKPUiEpu3SC3338B/7+p79ARTFJEqNjzWw2&#10;I45jyiynMGZz3ziOr6hHaKXJ1mvyomA0HvLqK7dJkygkjljFerHm6dOnfPObH6CU5pc/+y3vvPUW&#10;3oOznihKONg/YDQa8+D+Xf7w+ecV2EhSFgXOWU5OTjk5OUFUoPz3332H737nW+zvTQNINEn5+NPP&#10;+F//t/+AR7G/v89XX93FWkOcplXj8JxCWHsOklJim8oOQmCc5ezinGy9wjjLar3GVslg6zzHlCVx&#10;HJGkCc45FosAAIy0JtZRpVruODs9RUjJ/n4ArTf7d62qUtdp/f88zzHGkKYpSmqMMWRZvgEfRlHE&#10;xXyxAWPV79NMyLPWUhQFRVE0+o4lz+2VcWWtZTAYMBwE5dyvvfISX91/wNn8giRKyIuSoSt4++Up&#10;kVsjHKyzNVJ6xuMhF8OIJJV4HNZAkYFF4BkhxSCoRUeWGzdjRKTx2QqlLcIXrC/WZAvD4SjhtcMR&#10;jz+5y3/52/+ENRk/+PFfcvjyq5TGUZQlHofUUVDNc0FV6w+f3+V8vmLv4BDnw5hcrzPyomA4HBNF&#10;muFowGQ8xlqDUBFlaVitl5wcn3ByfMKToyccP31akQAIrDXQSM7sWyedv1Tjqv9unauSpS0RCoEj&#10;1in7sylvvfE6sdbgHTrSCA/LdcnxsxO+unufp4+f8fjBEyIlOLeGPF/jpWB/NuM0vmB/OiVSnjde&#10;vsWHb75KOp7ywRu3cdmSJ0+PyNcZxWpNvprjTMnZquA3X97l4dNjlNTMxgOchfFwhPeO5XqF8p7D&#10;6ZBvvfM6Z/MlZTTg5cN9puMRsVLs37wJeOI4Qskqfco5rDNBxdDaSmUwJH7HFqyvQJ+VumedVG+c&#10;CyrGHog1F/MFZ6sFNwcJRZlzcXHBYDBiNpsxm02DOl8NPkVwcfqUi+WKZyenDNKIKApjZ28ywZQ5&#10;sZAMkwGLYsHtl2/yyqt3SOMB0gsKk3OyOKfIDNkqZ75a8fjJE54+fcJqccFiveI8gs+/zHjntVeZ&#10;HR7gvcFHCmMz3r9zwMVqTp4e8Oc/+jHvvvMmUhCACVJy++Vb3Dw45Le/+5iTszlDIRkqKE1JWZYM&#10;k1EF8i6ZpEO+/e6bPDk+4yc//0d0krAuLCWKvDREOtSdyTJ0EiOcIZaCSAlSJTmcjdibJKQKvM14&#10;7c23+f53v8GN2YjV/ILTk2OW8zmTNOHGjQMefnWXe59/wXq+QCnF/myG93A6X1BYyco40Iqbtw54&#10;8/WvESkoipyvHj/l8dNjkBGPnhxzMV+zygvyoiCNU6bDIeMkYjIa4r3jo08/RQ40IlKVujgoJSsw&#10;gkd4KPMcnCOKJGmahKT2CqUbSxgNUpyQmOUa4zzrVc5sOkVLRWHtFWXmLuKlF1Fb6vKFush9XsQX&#10;7fON+hR02z5u33Vd/nZ7nZeVivrlS1iUkAzThP29GaNByng0IM9Lzs7OWa/XrNcZIHBCoBEoFYXD&#10;Hh0StGvgukBQ5DlSCqbTKdPxGCUEWIcUkqIoyPOimu8CINs6i1CKvMgpywBSl40k4s26Vy3Hzjls&#10;BQIJau8e6xzWgkKiY10pIiriKCJJEhwuJJ5rxTBNGQ1ShBAsV2siqRgfHHJ6csLZ+TlaRUghWSzn&#10;GONQOsaUJgBnhEdGsrFHCMqOVD5pM/m9CyDXBirXn+V5fgUgqrXeJNrX+5L6O1qHdb0JTg3rdSAo&#10;GKQj/tkP/pxbN25u/qaUQmgVQHW1Uq5xOJqqg26j7ikIQA7nTKVg7pHS8+D+V3z22aeVup5GSlWp&#10;9146S33qal1A7nY/7iMcu7J+tsAifeOrz0e+du9a+d8BdKVASKwzxHHwdYsiC6AAJZFSYZ0JfVxc&#10;lkkphTW1kmhFAOAgSVLGozG+AQjuSrruAnO31eKa9XCdEvdVwgX3QonMzXsURbEBYbST37fFFZqA&#10;ivaeom/f3lZKa5KG9SWAt4Fof4xtU7/741TJu/tge+9Wg1ebgPR27GDbPP8i6thta7ZXm2Dij01q&#10;r+eg9v60jwSuDXrtAn30kVf01e3Vzy9//hhw94sCzdvzUV/coS/Ws638ffNUX1m3qZl3zY195fpj&#10;58Ua/HQ5hzQUl4VkNBwhhQLkpRqyc3jniLUi0YGCygpJtspwxlegsSoW6ILPh/OdMb5t46uvL/eB&#10;ePrA239sW9dAl3YZ2/N07XNZYzfAaGctq9WKxXLFaFwQD4ZopXHGIIXaEDzUoLYmeU6TtK7ZN0pj&#10;8MJjXIk1htFoRJEVqApI7nzYd10Xd20SSrTnqPa7NmNJbULJtu9Tg+eeJ8fxvSqedf3WALyyLLcq&#10;pTZJWq+Lp/aRtvpKRZxqD3J8PufmeMh4NgqEShKUcEhhcV4wX15wsUzYm05J05SzChyo0gFSQlGq&#10;K2D+LM9BCEbDQQUwFxWxk68I9Kp+BEiliZwnUprCCrxXLEvPyWJNOhsSRwmmXJHbEl3kRKmuQJ4W&#10;7x1lWaABYQ0Sy8FszAfvvclPf/FfKIoMYwpEpCmMvQRaSslsOmY6GZE80yjp0cqjfSAjw/vgs7ci&#10;tV1rVd3f2+rWQEOVvKFyvsWf61PKDa7XVRXgmhDuEmx89TvGlJWiadM3cc+VoKtvtuPefbHtrrMO&#10;YwxlWW58euccplaVVrIC6ovOeeg6sHP33Nasw1DbYa/mESIhSaKK7FMxHAz48L0P+PFf/AUfvv8e&#10;o/EQpxRHx8c8fPiML+7e5+T0gqMnT7FlQawkzskwr3hBaRzGBlKIKNJo4Oz0mHGkiSJNFMVMhiPO&#10;Ts9w1lIsc4QL3/veD/45//xf/WtGs30W6xVPn53w+MFjbo6HRNKTrwy2NBV5yJpcxJw/eoQ/uSAZ&#10;jRhPxhRlyUu3bkIU46SkNJ4iX5DGMZEOfU9phdaSJNa4JCKJI370z37AN77+AZ/8/gv+7le/4pO7&#10;X/Lk9IxBHFc+hUNgSCJJEmnSJN6QCGyIGWoqLHFJ0oZ/nqiqz99snrP1nSM015+uM6O+frGNnPd5&#10;Yht/hTCsBjvXCuNdZxhdfs4l6UI1/qq+F1TTw2B//61DvvnuDaLyKa8cDnm4hOH+mNxKiidPsd6h&#10;K6Lcem4vy4IgOH51fE0mE6SE5WpJWZoNWasxhjzPnyMaqNXSN3XhGrOur/wbJAJ3hcy6OW6b+9qm&#10;Mnb9kyTJBnBeP6u5p2nOhyLImV95ryzL8Nahq7qvn133O1fHchr+Xr1OtmMO4/GYwWDAfD5ntVqR&#10;ZRlJkgQC3QYhXxNoX9eVMYb1eh18jAowXxPj+kZ/sNYgtbpCdFOX2VqL9GzOJ+p4h9aBULnd/y7P&#10;WXXFdqn45S9/Bdbwv/z1/8z+/j55tsLXxJYb5WrX6wNeBwSuy9zet7bJ6Pr8iz4SsC5fu2vP8Dzo&#10;+Oo71O20jcR9W97Atv35dfdo7hmbxOJd79lF4tEV97xuT7bNL+/6Xtc5axvU3RU36CKl6/pe8z37&#10;z3FFdVaqes/a+3zQNplX97za3bfbbdleJ9p+fB/x3rZ8jp3tbGc729nOdrazne1sZzvb2c52dmk7&#10;APzOdrazne1sZzvb2c52trOd/Vdan7r0dddD/+F687PrGODr37uu61N4b5elmTh5XUJC1/O7nrUt&#10;saiP9b2dLH+dWl2fOkd97XUAj74kpBdJaO9rh6537rJtKlp9CXx99dSskz6wRleCcZ+aQf2MLqKF&#10;Jlj7sl1knel+ReW92ZfrezSTVFwLcNIFkG8nxDb7QjN5okstoFnG5vfbCStN5T1Eb4N1ftQHjugq&#10;c9+426baUL9jU8Gi/puUAoTDe8Enn/yev/+HX4CMGAwSBFTgoIRIabwOAOp2QnRTYQMHWEekFbdu&#10;HpDGMdZ4tNScH59iy4LXXn2ZL774kvOLC54en/D44WMm0zGPHjxiuVxz76v7/O7j3yC8Y5AOAILi&#10;0MlpSNqLIuI04f333uWHP/wBNw8OquQUzRdf3uU//B//O8t1wfvvv4cUnsViThRpbFFU4C55JcHR&#10;bVGI8AKcCP8vneXs/ByHI4o16zxHRZp4OMDhcXjiOKgTr9dryqJkmeUMRwO0FFhniU1MlmdcXJyT&#10;DoZEUbRJKKvVaOo6rpPUhBDEccz+/j6j0QjnHMvlkpOTE/I8r5RXig1wXUlJnuUURUFZlpvk9Ppe&#10;NSA+jM2rivAbwhQhGI5H3L59mySNeXbyjChNwXkUjtu3ZnztIEXZE6xxZPkC5y2DNGI8ThiPwJkS&#10;W3jwgnW5DiJjSlPmOU6AiiAZDkhHA0ZK4J0kf/AYZ8CWa0aR57XDEcerYz79u/8LYR0/+qv/kenN&#10;lxAiKBg7IYNqkxTc++IuX3xxl8n+ITpKyYqCPFuR5wVxnJAklz9KCaQMCsJ5vubi4pwHD+/x7NkR&#10;jx49wFlbqcE15qsO4ONWkpqN+sxl39JaopRgf2/GdDoLgVUdkcaa+WrNxXzBo/uPyeYlz44X/OHe&#10;Iw4OZhzujYm9JlusefL4CdgSvGOSjnjl5k1+8O2vEw0ifL7k4ZMzClvinSNbL/DOscoNH31+l08e&#10;PWZROA6nI1JSYicpSovzFutKrNcIJN969w7Pzud8/uiYYnXBg/v3GQyHvHzrBpFWlEUWEiNFIG2I&#10;tQTviJQK6kWEJG0vPNZ5hHBIqTDOIaRASohkuA4cSsPKl5yv5xT5DKUihMg2SbqDwQDwzKZTPnz/&#10;fbw1fO4Kzk6ecaIEo1FSgRIKstUK5WCYpkxHAy6yJfPVHFOuGU4nxCqitBGT6RglVADGakVWZBw9&#10;O+LBvcfMT44YSsvTB/f47W8/gjfvcHN/TBwJpjohGiR89/23ePXrf8ad997HCs+zZ0+4+8VnRPGA&#10;0XSfr3/jQ27evMmXn3zM+eP7jPZGof2B0phKElMhpeClg33+px//BdPZlL/5u3/gzBmIY1Z5UNs0&#10;ZQA+uCJHeYjjiDiSzNKEl27sM0oUPs/Yv3mT9957kziC0+MjstywXCx5+PCIvWHK+vyMzz75LWcn&#10;JzgPk8mU3ATSgoWxrIoSoTST/QkfvPsme+MRWkiOTi549PSY3MBiveDZyTnrrCDLQtL9ZDxiMhow&#10;jBUH+/v8/suvcLbk8GBGaQzWe3Lj0F5ifegXAoEUilhHREoyHg4DmKYoyNZrtAQtAGex1Rhcr1fs&#10;zWZMJmPmJ6cETbp+5d3r1Njb/97m2zV9hqa/0ARwbkvybD+/SczU5X+0/fJrla4a/kW4n0IAaZKQ&#10;RBq8Zb1aYp3HWkNpTJV8bjZEHbqSvRMywFbqdUlFmrEeb0DgZZlTWEccJThrWcwXgQCk8v0LU+II&#10;oOx6LfNebEhCrqy1zXokKGzXyeMBDBbKsvEruUw2H6UDhIA40sSVCuJiMWe9WjOfL3HOkhdBvR4U&#10;WoY+ZIxFaR2gMXUCfQW60RVgRQkufaTKj6rXzi5Vsebe6ApIruFjBkX44kq7N0m5muu0EIKyLPFI&#10;hFB85zvf4bXXXsM5AnBZKZwQ4B2XIpvV71f2HZfgRo/atKtzjkgLFhcXfPzJR+ShqFOxAAAgAElE&#10;QVR5hpYRUJVJCRA+KLn1qOW+KMCzb19SW5uEqmuv0gZK96n39o7DilgjfBZ+6jpKk4j1ah6AEd6B&#10;D4qG1VfCmKiSoIsix9owhqQKyq6j0YjpdIazrgJauGtJ25p7iOZ+rF0XXfNDfU0fgVm7/rvmlRok&#10;Yap5oFYbbPbzLuKCduJ4316/a8983bzb3tO/iOp3n7WTwvtIzvr6S3N+79ovd/XXJqi/L4ayjYBu&#10;W7zkRdes5trSBSbuImho13/fmtm3NnXFM/qAIdfFg3xLCLcGwPfvz+nxyZ+fJ7aRyNTAwj7/oVOl&#10;uINMsavO24CbLmXQvjlsW3/uA/v2xbz6+vBl/5VVHw5EM9PxlEGSsloXAefmHCrSeOfQFeiwKAzr&#10;1ToQ5QiJlAIdRbjKhxANSOx11gSi1iD8JvCqK3bTNQddN662qTW2x27XPa6AqURQzZYq+ASr1Zr5&#10;xZzB4JzBeEA60AF45wOItD0f1/vzLuC9B5AEYGlF1jMZT1kvM/J1jnP2eT+wFfe9LLt47j3b46YN&#10;uGnH+br6nqlIEZvXdPXnNsi4jm80x1G7nbvm6D4Sg662bKq9Ci/CftQ7DFAAJ4slh+MhURyTKkGk&#10;ZQB1Co/zjsV6xTLLmI3Gm7LleY7a+G2XfjKbug8g9w0BXuU3lHmBs27jjykpSeKYLLMYDwbF0/mS&#10;m5MhaRQTqYJVWbLOMtJBRGkVxlqKsmAtYRgnCOcwZYEpS2bjAVrB6ckz9g9vMokTvJU4B3EUIZVi&#10;Nplw68Yh9x4+BufCT+UzInwdgqULtt5u/25F0QAWFoLgC9V+TgVK7yLy7Fs7nPcIJzZ7kPaeKfSj&#10;uq+H+4fy1X3sEtTXVmR+kbmxT5W7Xfb6/rb6cTXwvUF8Wrd57dvXRCN9cfsudeDL+vctH8OBgEgr&#10;tJJoLRgMIpI4IY1TPvzgA77/3e/w1htvMBmNsHgePHrEVw8f8/jopFJ+P6PMcuJIkcQRSRLhrKM0&#10;BiEVg+GIOFaMhym+LLk5mzGMJHt7M27fvo0vLOcXC/LVmmydU5QGEad869vfYTzd42y+5PHREz7+&#10;p98QoRkNJ9hijRISZy3GlAwGA6RKyY1mnRcs8oKsLChMSZ7lzGYThukALTTOgjMebw3eOwbpkMn+&#10;JPRzIdFJjNSKZJCyPzvgzbfe4uO7X/CbTz7h448/5dnxCacXp0zSCVoJhmlCpCOErNdqj6/GhvfV&#10;zBmY0i77YUMVuEkC9Hybyg1gfNt6/qJ+dHut7PK3mmOm9kuf77uXwGelFM49v448V6bLDVEFMA/1&#10;JARIJUmxfO/D1xiyZJo6vBhihzPUbMLnD54ipCSOkhAtr+5Tg7vBXyEm9t5zenqKUuF9tFKb2HcT&#10;zN3cI9bvU887shp38orvKDbEJU1QdnsdbIOhu8C2dT3Va3izPMYYhJLVnC+qOg77fynCe0dRdJXc&#10;rIpBSCGreMQlAL4Gtq9Wq82ZU00CoJRiOBxeIdOrn9cub73Hq8vSnBPLstx8rpRCRboigJOX81lj&#10;HTfGBAX4BhFB/V6FKRv7ba6eL9QxFOeI44R//Kd/ItKKv/7rf89sNiXPcvAWrMM5e8Uvab9Tl3/Y&#10;5Wd37eHaxHLXrQVdvmHXetg+I+s7I26e3bX9pb455ToCoL6z8m17oRdZE9v1vs2/7otR9pEcNcdX&#10;n6p8HwHTi8SltoHfu3IpugDn7ZhAPb7aMYLrwOddcZh2jkA9v3XlJDTbrn2O3qV230cg+KeQ5O1s&#10;Zzvb2c52trOd7WxnO9vZznb2/3fbAeB3trOd7WxnO9vZzna2s53t7E+0F1Gn3HaA3nVN1+H0NkDN&#10;1SRaceUnJBY/rwbTd5jedVC8Ldn7RYARfffqe8cuBbK+RPv68LgraaG2doLEdcpG7TLU92+3b1fS&#10;+XXAq20qi339q6ssXWzx29Tsm/2lmUzYlyjRVM+4CswOiXpSCTyuyqUKSaIhIUlA68Be1M/xnmYv&#10;re+tGtfqmmm/9R5dSjt1glhd1raKYR84olboDuXx4NwmOU7gwItKGfJ5ZVqhxUblXlSKMgHQJS+T&#10;+Dd1GZJREbKzn3cl/fQpVG/aPBQPXSn3FGUZyq4kH3/yGX/7dz/Fe0mkFRJBFCkipSnzgtyuN6on&#10;dRmaCmZ12ax3qDgijmPSJEUrtUmcWi0XxFoyHg1QSrJeZ3zy6R8os5KyyPjdxx9z9PQZUgqGowGS&#10;kGCcZWuOT85C4rGOmEzGvP/OW/zLH/0LZnsTnJQIKTk5OeFv/tN/5O69+3z3m9/mnXfe5uPffYRD&#10;4Ktk5CgJgGlfAx2um2ertq3rcTgeo7VisbjAOoMvHabIyYTAW8eNl26ho5iHjx5zsZwjVVC6sU4g&#10;vSfSJYPUbNRSakVSWSld1SpSAYinNkos08kkqL8rVSVmVn+fTonjmPV6HQD2UQwejAkgv5AMmSGl&#10;JI4jRqPRJom7frU89xUISlQgKEmkJc6WnJyds1jO+ez3n5FIhTMFaaz4ztuv8fLBlKMvPqEoSmIf&#10;YUxGEt/k5s2Xid05dn2BsR4hochLhC+ANTr2KA3HR6eczw3vvPE6whUkQ8NopFgWhvOzc5JBxCuH&#10;U5YXT4hVwR9+8Q/EccoP/vVfMt6/gVUSZz1KR5yfzfndJ58xme4zm+5RGEO+zjDGM0gHDIYDtIoZ&#10;pAPSJIAmjSnIi5Kjo2d88cVdHj58zJdffokpM6RQAXzZTKCqkl83AM0thDW1YllIavQBrFga4jRl&#10;kKa8tLfHjfEEV4PQXCAtePLkKQiBLSwPj864d5KRC000HDMaarKsIM8KlosVk9GY/WnKIB1w83AP&#10;5y1nT48AT6wV89WKfLXCWsf9pyd8eXTKwipEMmSeWyQZiRoG5WZTolJNmkYIZ7gxm/CNN14jXxVE&#10;puTu558ymc04nKaIOMI7xyBJ0EoQSY/yhjjSRFrhrQPvcGWYH6QLpCBSOOJIVGpPjkiBRCCsBWcZ&#10;x5I5nsV8DlLjEZydnyOkZH9vyng04eWXJKPhAK0lebYkW685vZgzGQwYRBGRlEhXMh2O2Ds4ZLiM&#10;SC4EZ6uM4+OnzCYzooFGeo9znmQ0qObCguEg4q3Xb3Nr/wZnxy/x6Ks/IF7+GgPhQRju3fuSg4OD&#10;CpQrufPKy7x95zY3XrrBw5OnOOcYj2ebJPiDvRkvHezz7p1XeXjvKx7d/Ry3PEc4S7ZekecZSkm8&#10;AC89B3tj/t2/+hccTKb8zf/z9zw+XTAYpVjn0GqAybMAgLAG7wrGMubtl1/ixmCIMhk3b+zzrQ/f&#10;YRjBxekTknhAUQru3fuKp08ec6ok3pTc/fwzCisYTmckgwE2yHRSloZ0MsJ5z53XXmU6HqG1whYO&#10;6yAeDinmK47PzlllGXlpAEEUaYSzDJXkpcMDTk7PODo6YjQcYKUMIAXr0ELihA1DSkXIIMoVQNXK&#10;E6mgVl5qRVkUYCzCe7QQDJUGrTHWUJqCNI5Q3mMkmyTnq4DfAIq4zq953o8SjXW7BtddrhQb4hhx&#10;qaZNYy3u8r36fP0uZeBt4MOmP3pZdofaALEaibh1ErUEayzGOiIdY61lvlhxenrOarVGyKBiaaoE&#10;9NrfiiswrCeAV5yzeAgEMkKSFwZvHaULZA7zxZx0NCKvVOJtBV6r/TFZOW4u6JtBgHWHtU5uUIdg&#10;L+tEaVWVL4DqNn6cJMwvtsQ7xWQ6QSvFerVivs44OT1hvS4w1pMXOY6gYIgQJEkaFAeNIZECIVWl&#10;PG+Qka4SRlUou6vaxQXgWu3z1O0Qmk20FMxrALG6sqfoUn1+vj+wAbgEv1lW4yvm9iuv8O6776KU&#10;Ji9KhFLISOMa4Pf6PrbquG2Sr+BfBkV46z1xrHEm595Xdzk9OUHpCK1VpS55uR/cloDctw/Yppjc&#10;9lPLsnxOdaxvf9OV/NxHRPPcmtwsmxRA6J8BOKSw1oT9blXvSoL3NvTZ6plxHOOdw5gSKVWVnG/Y&#10;n02YjAbgHEoKSvN8Qvc20GWf6lpzD9O1B+zyXbclW7frKSRx+wr0oBv7/xq05V4ojtENJr7aLl1K&#10;4V1EIi9KIvLH2J+qrNcEPrSJT9p13NVGfWOmLzbTVOncVu5mezeT4NuJ8X1Aur662QbG7lK+3Vav&#10;bfXTFyFf3KbY1wdy7gN7WOuuKFlfF4drvso2gsNmXXfVad98uC2O9yKkl8227QM1XPY3uVl/G3ep&#10;e0JPbM5tCL+iKAJjiaIYJTVSWqwN9w1xFjaKy0oFX11pjdASodWm/rWWDWKB/jmsPXdcAvjY+HQB&#10;5Nq/vrwIEOc65cxLsh7fq8bbNWYDGDCAv4wxrLM1i+WcyWLIcKBw1iNlshmv9XPq/mOM2ajxdpJQ&#10;igDa0zomHXjG4wmrxZL1usDaQNrTVTd9oKFtBB3NmGhd1jbgrw3Kba7tzWfX5CptFcxmXKwJ1qz/&#10;XgPx2vPiNhKH9nzSVo2vlcND7M3jleJ0sWRRzLCAr/xe6R1SRFg8uTGs84L9iSKOY4w1AdS3UfVt&#10;1EXjnfUgQUhBXhEVWQTSKIQMcSKpwj7ZW4eSYJzH4jk5X7A43COKBFGSoPM1riwpshKTJOS5ZbW2&#10;WJvhrGeoNN5BaQpiL0mjiNPTY06OT0LMIAk+v0CQRDFpMmA23SOJ4uCFO4t3Ai8kOIsQIeaEAOHF&#10;1jHaFcdunwVcArAqhehWm4UYm23NT1c9ts1cJ+u+IFAq+GmmNAG4X/c9L6/0N2PstUC/rr7U5+N2&#10;+Zyb/YALOx1fkYd47yqg+1UAdDOW3hxT/QDqdpxJ4FwV23MmqJ8rRawUNw5mvPfe21hbYI3jm1//&#10;Fu+8/S6HB3uMxiMKZ3nw+Igv7t7nwdETzi5WzM/nrFYLtBQMk4g01UwmA6QSOO+ItGaYRBzuz5iN&#10;UpIowpSG+ekxk/EYD6zXBUrFKB3hhSB3jttvvcH0cI+nz55w9OyUu19+xenTJ9ze30crgU5jXBlX&#10;JKQW4wyZLVgWlrVT5GXBfLlkvlwwXyy4uBgyGo4Zp1MG6ZDl0mCKDO8daZoxz5ak6YAkThkOhygl&#10;sbYkSVLeeuN1Dm4e8tYbd3jn9Tv8x//zP3MxP8UZE+ZtEWLeZVmiIx32vP4S2Ot5HgzZnP+a+/+a&#10;HO3yXMFd6cft/U+fH9AmDmn7DvV9mr5pe/x1fW8Tq7dmc+4QrpPXku057zZgcjb14xAOImX5xpsH&#10;vDaJSLILBsMRz+ZnnJeQ5Y+ZL3KUUIDZxLnrNaaPbCKQxQXSTKUUeWFwptwA5JXWG9+tCSTd+O0+&#10;nM/U61hzfW+Cy+t1u263+u/Nuq3JWtqELzVpXRzHDAaDDbDcWrs543HObQDsWmuUkBURayAyy/M8&#10;lLGqY094t+Y5TxzHm2dbazdq93W5lNZEWlexlzB/2gqYL2V4XlEUz6nW12daTYK+KIrQUYT1gQSi&#10;7sfNc9M6FuJ9IH2r13EIivCuWievxM1kOOsSMrAKSyUo1hlCwi9//U8MhiP++7/67xiPR9iyAAE2&#10;N1cA8O0z2CbZV9d+su27tOfZLsK4rjPDbXuPJpnRdQD1F92bdhFibBuffbkEXaDoPmB2vXa2540u&#10;UPU2Apt2TKM9n7UJIrv86vZc0HdO10dY0CTCaPu2ffdpf9b1jm2SkOY7dxGPX9cPthGztef05n6/&#10;Xea+vIAuMsE2+doOCL+zne1sZzvb2c52trOd7WxnO9tZsB0Afmc729nOdrazne1sZzvb2c7+P7I2&#10;O3kzaaMriasrGWDbgXjXIfjVBMZmwumlSkQNytgG4pEtZaMuYHe7fC+qftb8vCvRvnnA20y47FPH&#10;gKtKQ10J383vvMhn9fPre29LUG63Y7suuxIy+p7Z1c59yVXtRKlt92jeq1mudqJXV5JBM1H7aqJj&#10;pVZDj3qZv1QvuZJ0234/AgCNVjJAnZDlrlGeaydBtRNdmioe7STHSyCRvVTEqMoVVYlE7X65GQtV&#10;slj9rpv+IHylEsQGcL1RJ+9pl+b7dTH9NxOzN4lJMiSROwGL9Rpngvrjr3/zER9/8hlZVjAYVEpX&#10;zqJVUHc9Oz3dJGA166JJiFArwxZFQZTEzKZTALI8R6kYrRVlkRNpxeH+Abe/9jJaS/7w+ec8vHef&#10;dbYiSWIQnjhJAuDOWdb5grOzOdY4oiRmMhnx3jtv86O/+OccHhxgvMEJydn5gp/85G/54ouveO2V&#10;V3j//fdZzOd8+umn6CgCIVBahT64Ab/7jVJTl4JIU22q7gvhPS+TC70DV1qWxYIkihgNh0ipOTk5&#10;wyFIkxiEoCgdwzTBWFit1wyrxFHnfCAJqNqqTvyOIs14PKEoCubzOWVZVmVmowwzmUyI45gsyyhL&#10;s0miqxN/ldKbcRjHMdEG4Cc3yXN1Qk1IFjV4L9E6RkmBwOGFY7Fakq0yMIZICr62P+Bf/Nk3mcpj&#10;FpMpq+UKZyqwnJOMhgcMZMpZnmPtAqUEprDc/eIeB9PXSaKE5XLN6fEJTkSU1hAnKdYvGY5i9pGU&#10;ecbNW3sMh4rH90+Y7E95cHbOpz/7CYUt+f6P/hWzW69gnGOdrfjdxx+TDIfs7x9sxr9WCuchiiIG&#10;aUKkg8pTUZYI48jznKMnx9y7d5+jo2MePHzE+dkZeI+O5BUyjpqowju/SaZvJ3yJDnWgeoLwwm/G&#10;v4okk2FKhCVfzjnN10SR5vT0nCJb4zAssiUPnx2TAafLHHVyTqwkYqSZL1YMooiLZEGsz3HT8GxZ&#10;eiIJUaxYrDOK1YpslXG2WHH38TNOVgU+TnE2JL6vgKy0lF5QGofUGudDfxwPEu68chPnHKvCMRgP&#10;2TuYMPQFqdIIrRgPUrQCZysVKWvw1uIrQKm1pgLP1vOWgyrZ2TuHcyXCgS8NqywjM45YJszPL7AE&#10;ZXpbg/ME5HlBHCfMZjPiuGrTOOYXP/spz45PGQ4SxsMEayUIKG2JjiRJrFgtFyyLoAJ96/AWtigZ&#10;jIZkRY6MFN5ZlBJIIXFeMtvfJ5Lv8NUfPmWWSEbC8PDhPc7mCyIVIbQmmS0pPvoNHyYDDm8cMr/I&#10;sF4jlSROYoRXeGNJVMTw3Q+4eXDIl5/8jvnTB+TOhHFdGIaDIUIrhsmASMb85Q+/h8Lzjx9/RmY9&#10;o9EQY0tcnpGXOeuyxNqSvdGErx2MiYRhMEx45507DBONXS1RgxRrSu49OGK+vEDHEav1mvPTUzIv&#10;SMZT0vGIKI2J4oj5ao3XCQbBjZu3eOnlV0gHYxyKwpSssoKTkzOWyzWrdUZRlkgVgA3DQcrNvRnT&#10;0RhrBX/46j4qHeCVDCQxlZp38CUDvtR7HwhZvMOYIgCcvCdSAhyoSol7mEbEyRAp5izLEi8lRZmT&#10;JhEaKJ2r1rWmOmEFuPDuOVBbW+Hyef/7qjpf3XdrMNZGTbIBEhW4KwqFbZ+4ORdcB4Lu8ifbnz3v&#10;v3mUrMtzubaVxpJW7e6eBuVIKuKHPC8oiwKlI0qTb9Y1hEerShm9sf7lZUlR5DjnyLIs+FAIvBRk&#10;eYYFirLEOBuAMx7wgSSA2q/Z/Lf1f1sB5Hz9LhKpNUJJ6qT8KFKXREhCoHUgP8rWa/JsjdYRzoWE&#10;+ShOcSiksWSmwJpKmSyO8Dictxtwh3Bio1jm/VXVPC8u/d520mloHxHAfxsVJ1EpwcmNj9DVrt1E&#10;RZdK7c39VhTFxOkgKClOJpf9UStsR+JsIBQI63vdT2rfLPidkjwvUQLSNObe3Yf87rcfB8IXpS/B&#10;tLLBECToVBvv2lc1P+/bu3Sp6nURQnTtd/v2VO0E+d59ZLVNYKPqLgORi5CURSCEch6UrAklLrcW&#10;tc9nbInzoZ8HAgLLeJSitQRrKh6vqwpvfXvwvnduvk/7/bsAMV2kXX0g0eb9AljHVaQPl3Pa5d7O&#10;bwAWfYp3NeCnuf/dtq/s2vt29am+efKPjadcd5+++MQfY32A+K53vU51ti/m8SLgz/q6JuC0HYu5&#10;jpyla0/5pyjVN5XPuxTcu96zr7264jah/4peZfYafN0eD31zxKX68dU99HXrdF+9tMnp+tbwFyV8&#10;6IsdXdcPr7vnpv6VQgoFDkxpkEJiCoOtVKvr+t6sNc5inURIUFEEUoKUqEhuAMLteb5N8NAHxO4j&#10;ROgDsXeRa/TV37bYZHPcvEh7X+nfEEDN3rNer1ivl5ydHzMaRwzSAd4ZPPqKX1g/L+zPo00MpRmr&#10;k1KiUHjCdc56BsMhk+mEoOKbP9d3t62p2wBETfXXrjhft//Jc3GzvjWn7UfV/nLzel2BGpvxqxcZ&#10;b31+wWZNaqzneEFRWhbCcXR2xkuTEcPZhOFwGCaCag9gned8vuCl/UPGwzHPTp7homgTv/NUMUhj&#10;A6jee4wNgD0tIVYaopjSg5QKpRSFsRUovXI2cGgdYa1nneWczRdMD6fBb8sdOEmxzlhFEVIohNAk&#10;CbgS9FCRqBgpBHlWcLC/x8n8AY8eP2Z8eIPBeExRFAgESmqUVMRRTByF/ubmS0SlhlzXj7+sIoTn&#10;hea+rjZprh2iFci9EnuV4jm1ZdFB4CSFwBrbIB6wSFnFVKRCSYU1voo9VDFPD95VBIQVKavWupc0&#10;uA2C65+bLq83xmKtuwLfd1WMN+wV5Ubxur2eXl3vLolQ22rHbZLey/glG5D2aJDy+u1XGKQxZ6cX&#10;fPDu+3zw/jtMJ3tMJxNyW3Lv8REPHj3m6Okxi7MlJ6cn5HmG9I7xMCGNJbGGOFYIJVBaMkgTbt68&#10;weFsHGJWecH87AxcIE1brTOWyxVaR8RJClphFbz5/tscnz7j0aOnPD0548mjR3ibMxpq4hgEgnwV&#10;yEuNd6zLgvvPTjhaQu5kIGUTntF4yN7elPl4xN50xmqwZjKaEkWaMl+GeIJzZEXOmV+gdMR4MmY0&#10;HpKmMUkqiGPFxKeom7coVxm/f+1V7j+6T+kdEhXIC1xFrKvVhmTXVTGrPl+nBkm3CYLa1zX95G3j&#10;qA1k7yOJbvelbWd72/zTmliu9vWvnrb0k0RYazdzpJaKCMsrByl/9u7XmNglE2WJSoMvPc7DYpVh&#10;LDjrUEjyvMA42yJGkVfiKM35QWsdyPCc3wDLEQLrq3WyY366JCa5ShDcBsA366i5XgTS2HDmUZbl&#10;ppy1anoNmnfOMRwOkVKS5/lGhb4mtVNKUZYlRVFszsTqdbYGtdfPQARSRU+IT9f1EQgdVEUwGNo9&#10;TQPRw+n5GaUxnJ6ebPyI+v6yIn1J05TpdLpRjAc2z63X97ot2ntLKVXnHFjPp8KH8Vf38c3c7z0q&#10;0t37Xuex1uFsrQRvMc7zi1/9ipu3bvK9736XOFJ4658bE5t3q8ZTm3y9ufa0SRG6zoS7yK1e5P/t&#10;/XrX2tbnj27bp/cRWXftY65bh7uIibp8tPb8UtdtF/l8M47aVeft+m6T+3XlLjT3Se0YbR85TNf4&#10;3UYe2Cyj7CAtbZPG9Z3PvwiJzovEEfoEELrGYNfz2n2subZ0Edm9yJ5xZzvb2c52trOd7WxnO9vZ&#10;zna2s//WbQeA39nOdrazne1sZzvb2c52trM/0drM3G1rgzLbiQTtA9vmIWczybL53ebBb530cHko&#10;2gS7N8t4VQW+tnZiZF3m5r/7gOsvYn1s912Kf/VzmwoOXXXclZzUp0jXLktf+/UlmbbL3VVfzeuv&#10;e+6LlKl5r2Y5aoDCNrBB+76XAImrQOA+Zvnm97vqUVbot87kwyCx0gkQ8B39pqnG91xyS5UN3KUE&#10;1UzKaJa3mXDQJnNo16mrVN89V/tNTb7QHg+1wkatotruw1cU/7hUHvdbxkQfSL+PKEMpBSIoTT28&#10;95CTkxOWyzVPjo74/Mv7xOmAOB5cJlyryyS0ttpXPWdkWbZJAKvfNVIa5WE8nOCdoLAlUnqU0kQ6&#10;Io0TRsOUr3/4AT/8s+/ws5//ivV6zmQSAPNxFGGtZXGxIFst8d4ihSJOI27c2Odb3/om3//+95hM&#10;RkFZ3XsWZwt+/vNf8g8//zU39mZ8/etfx3vPZ5/9nuVyRZJEVxKr+wANbQKSdr0751gul9V1siJs&#10;CACiWAX1zCQZUpaG5XJFpGO8Ax1ppA5JaGkUVTgBhbN2A+hz7lJBRUqJ81AURVCScY6LxYKoUqqp&#10;ky6TJNkAEsvSkmXZ5h1rJblakaT+ezM573J+DYrzATSiq57nmU6nSCFYrVYBSK415XrO97/xDd64&#10;/RKRkZTmDVYrQ15eUBae1WLF7ZduEhFhXISxgihW+NIxP7lgdbHivJxz9/N7nB8b1AAW84xRlGIt&#10;DEcjjLQ4L1gvV4BinGgmsef7773GT3/zez77u5+wvljyw3/zbzl85TZPnxxxdn7OwY2XQArKwpDl&#10;OcY5SmuJnMM4TxJpZKSx1uCM5fT8gkdHT3j67IQnT57w+PHjEOhUCqU0zvneMeYr5d3NZ1sUwpRQ&#10;WFsilUAoz3AYkw4UAoO3UBqLzQ3z8zk4gzUZx4sLLtZrnIDcweNnZ0hrkC/N0AISIZBOoIUG65gM&#10;B0gRlJ9xgQhmMV9xfrHkyXzFo2fneBkTJ8NAjiCgdJbCC4wXLNc5e6XDGE8UQWkLDvaHjIavMZ0d&#10;MJvuMxpPcEKyXGUsVitiV6KAsiwo8oLCXfoQtjQUeY6xBus9xhSYPKgiBaIQhylzbGFDmRVYEaFH&#10;QRWpyHJMCVJotIo2qpTT6YzZbMpoPOF2HPHjKIyFj/7xFzw5PWE6G1EUOVIIkjghiVNmkz0kD1mt&#10;c7KiJDOW1+7cwRpLbkqMM0il8VJigbwwDJOI6cEhr/Eudz/9HZ8/+CIk3JYFtyYz3nn7LZxU3H/6&#10;iL//z/+JO1//Njdvv8aNr71CYUvy1ZpiXWCExZmgonRw4yaRknz8kWF9/pTT+ZyHR0fESUKaDhHe&#10;I71jb5zwb3/853zvww84WyxwwvPo6BHnZ8/I84w8LyqAhULJoI41mQ5I0rhSzdYUuePZ0WMeHB2z&#10;XIeE3SwvWRtPPJqRDoakkwnT2ZRVliPlgFuv7DEaTbm5v89gNqPAU6xLTFYkaT8AACAASURBVGFx&#10;8QARDUmniqnXFDKmePyAJIrZGw2YjockwxGffHWfz+4/YbI/ZjQa1F4lQkqUFpR1kt5mvXVYExLu&#10;vfOYwoB3SByxFBuAyGgQUzjDqswpioJBMiGJNevcXFnPrwOrXQfcbavBXr3u0tcwLqgqCik3gNe2&#10;f9uneN3l7/UlZF/xe6r5pp0QarwDYzdK6TUYygtJYR2rs3OEACUkQgZVsI2ytwua7K6awuTGn6pU&#10;xKuE89wUlKbErZaYithiMBhcApSkwHG5droGIqtOsheiSl4XolI6uyT6EQSCIKU1SqtK2U1uyEwC&#10;SDcA6m0FMHKEJO71ahX6l1Sb5Pg4SrCVSmKapptEaFvV02UdO6QMCePWdq/9bZ+qSaDUBplGUbTZ&#10;hzQTtmvLsgxrLUmStJ9SkUGYau1xVeK559vf/javv/HmxleQaJyzz/mZXSD1+n1qAh18ICwZDlOc&#10;tfz2o99SWMMwTTuVhfv2PS8CPtuWMNz12bbE76bP31RZ61Jl3JYgXqub1m0v8CglkUpWbRPKYI1F&#10;KFBKbtT0vKdSFL0E7yklkFoTpwlKSYzjOX95W3/qAu33KYF2AZn79nIvSkIX+qekCXxpE9s1wZDt&#10;dmwnajf3iNsU7+t7b1Mj75vD/xhrkw/0JaxfITdrtc11KtBdBAcvMsd3EZ68iMJdFyChvRdvEhJs&#10;q9u+vWPfOLyubbeRzb1I3KJdD21Qezd54/P1HfplTbjXBtL7FkHFJfjde57b63aB6LeN8csy1GrF&#10;arOXuFpudyX2dlkG/9x4Fz2xkXY/vfz7JZjt8r26SUg2IEsvoPIfAgEa5EVGaUqEVES62rtW+39r&#10;PMY5sAVeOKJEBxAtckMKaG2twBqAjg6PEt3EML6hEv+iipVdIL9tRCrXgWm6YmB9a9vzcc0QexIe&#10;rAkEV3GiOTu7YPzKhDiJyYsKNCYkbJTd5XMx3yvPcx6JIFYRTnkSD/kgZTAdsswWYBzWWOI47owb&#10;tX3YLvBPcx2t/6213oDxmwq4TSXdLmBNc7yHdxNY66q19Hkiiza4t0262TVfds2BfWNkA6BWCl+p&#10;9RKouSg8HJ0uuBsdczAaMxwOUFphqsHobACWzxcLBonGO0tZFCRJglYaKSBNIpx3uNJSlhYiH1Te&#10;pUIojVQx3gmUWAewMhYhNRKFEgblHcaVgUxRKh6fnnL7xgHDSLEmALud86zWOUJUv3uN9BkRnng8&#10;JI0HRMJyMNtjOj7n+OKYZ08fs7e/h3Me6y1WeFSk0JEijiPiKILKNw+dV+K93JBRiStzSGtdEv17&#10;qudi0M7TmKQDsF40/DVXD/5qPhZBRR3vNsRj1OSTCJwtscZwMBtz57VXOTw4QCqF9VDkJdlqzXy5&#10;5MHDRyxXawoXyKlCWVVFcAbUhFcViVVAy7NZH6pg7OXYrhWHzWW8sz5vqL/eJMNg09ft5t91NWzA&#10;pt5XxAls/MyGg1pdLyvFZI+3tmqX4L9GWiGVQEcKFWseHj1mvb7gxz/6Cz784ENG4z2SdMiqyDg6&#10;Pubp8QnHp+ess4zTs1OKLANnGaYxgzQi1oJYS2KlSCLN3jjlcDrm1v6YvekEUxasFwsW56dMJmOK&#10;0oGMEVFJmqZ4CUQRBsH8Yo7QMWfnZ5yfPqVYXjBLB9zYnyKx5HmGcbaqB8F8lfP46AnzUnE6zzi7&#10;WJA7x3R/xsHhPl+7cYPVfMVkdM5yNGU8HgeivCisN8olICKcF5yenHJ2esZ0b0KaxsRJglaK4SDl&#10;tdde489/+ANOz075/VefMxwmKC0Q0pPEUdXm1XzkBfhAfOmrMSFo7llsPY1fWYebYOB6jDTBuF1r&#10;eHv8NMkauvzL5plOPbcJKYlU2AdvAJGiz99tky34DcHNpQ+xObFASIEkkAO4as+vJWjvuL2f8lc/&#10;fJc7e4KRuWCsIlbFGmNjDALjHc7aijisip0KuTlLCHUmMNaAv0raHOso7LmsQ0uJrggIhRAUZYGo&#10;fC2qeUbJxrloBSg3zgViU60qggNRkXAGoHmT3Ln2++qfKIo4Pz9/DmitlMIYsyGYq9vEWrvZo0qp&#10;SdOUOIrRKpDYuIpcSClFmsS4SKI1GOPI8jKorgtJFGtGo+ElWS0hBjIaDSqVdk0cR5RlQZ7nPH1y&#10;xHqdh3dUitFoxGQ8RkrJOltzdn5GWZpQl4S5S0mF0gqtNYlMcPg6ELSZywI5rq1iJDYQ7dZMKc4/&#10;58PUdSSrerTm8tzLVGdnIDZEkmV1buadJy8MP//FrzHG84Pvf49BHON8gZbucj7FViSaVX9qjbt2&#10;OdrEPNvIyrbtT7r8wi4fZls8si/e2PZz2zGm9h5xWyymfQbRlSuw7V22xXj6iA37SNe79rHtvIDm&#10;udeLxDrae8D2vtx3EKC359wuIpIXId5rx6i6CPmrK/E+7PH8lXNusfXMvS8G1k2Ub6/E9uq4lPeX&#10;+Rv1u3YR62/Wjtb+fGc729nOdrazne1sZzvb2c52trP/lm0HgN/Zzna2s53tbGc729nOdrazP9G2&#10;KTR0JXXW3wGuqBj0JXt2HZ63v/N8Av5lAm0T7NFO8u5jL6/L2EywfJGEgq6yX5co3aUs0FSY6mJ+&#10;b4Kg22Vog5K3JXlvSxaok9u6VAC2qYQ1f+8Dw1+nQv/H1PO29+x6t6YqTZcqY7tv1MDvK/cLvzW+&#10;Uz2P5+ugBprTk/TQNX66EhLabd1FHLGtD4qOBJ/m21xN0N9cVSURXz7LVWQSdbJcDUKzVXKdx1ck&#10;AVWyY1OOqaMftAEO28B0EBLhPvvD5/zfP/lbnBOUpcFZy3i8B0KQ5xngieNoM1fUAPcaQN1UfI/j&#10;OAC0q8Q+Ywyx1hweHvLGG29hLVgHUkGe50wnEyIdcXZyynvvvcf/8G//iqOjx3z0m4+xzqCkYr3O&#10;wAcFOmcNg0HKdDLm7bff5Jvf+DpvvPE6UgnKssB7wdnZBX//Dz/nl//4G8bjKe+//wHeO372s5/y&#10;xedfhiSxSCOERAnZqM6r/2onSzfJH5pAtqDcFfpmURriJCi4RDIAdZMkYb3OyPOcSMc47ylLSxJr&#10;hIAoiUiTBKXC9Wk62CTShXnDVUQCitI51kVOaS3rPCeKopD02ZjLT05OwrOiZAO+q+drUylhee+r&#10;a0IZLpN2/RVCgwAy1uhIoSPNZDLhybOnPHnyBCEF3hSMYsF7d14l0oI0mXDz1TdYZSXHR3cpcoMd&#10;GgbpAOE8WSkpyvCMooDxaMIwSfjDV5+TL0pMBoYAWPcuY5gK8kwx8DHDyR7WlTx7esogidHe8uZL&#10;ezw5mvLw7Jxnv/81PykM3/qLf8nTiyWT6ZTZ3oz5cklW5MyXC6RSxFFEHCcMh6OQoOvBWkFelJye&#10;XnB6es7FxZyHDx8hPAipq+TAq6q/XXN1c+1sk2pcAWFUQDvvLUJ6EBaJRUlPpBTeiKCabC04i/eW&#10;s/kFaxtUkawHU8Lj4wu0CApKAxUzSiyrxTq8oxQMlEZIgZISnKAoSoq85N79IyKdkghwZUkCaBHA&#10;si5bs7pwzP0adzBC+5RBnDJMh8z2ZsRRzHA4QssIrROckKQKhM2ZL84CiKAoWGWGmivHOospDUWR&#10;Y43B2DIkhpYWZwy4yq8AlFRoLTFYSpFTLjOGBzcZRJqsKFgvV2gVSDEGwwFeCIwzCEBKz97ejH//&#10;7/8dL9065Fe//CmPnh5zY2+KOD5jEKXMplMm4ymv336Vz+49IMsKlnkJOmE0ThgQylKakFTvnWeY&#10;Br1FhOfma3eIh0N+UxZkZ48Raskrr36N/b0p49GYyWjMg6cn3P/tf+H4yRNu3LmD0wohIoQLCb1Z&#10;niEQJLFmsr/P116/w93PMi6WZzw8ekKaDoijGOUF6VCjJEwHCYd3bpMVOasi4/bNKadnNzg9ecpy&#10;vmA+X3I+X5CXJQjJxYXjNx99xHQyYbp3gI6HLAvD8OAWw4NbrFYr5sUDiqhEK40YJAz29xGDIcPx&#10;HnuDEYPxbDOHXBiPcA5vHM5BNNvnzuENhFLkeYEW8E+//jUf//rXzEYDxuMRp6uMT796QC4lMQJt&#10;PBKPsUF90TkfFNV85UtukmFD8rL3jqLMUQLwjiSOEcahPDgnWUeK3FjyLEft7TMcDjnLzyvwgOhM&#10;5OtToe73K32vOqxSakM+Yqo5VHqPUM+T+mxLdG2XrZ6L63s3fejNvRrguKtJkgIpNLZSrbz0ScAL&#10;QWkdpQ3EGE7W10iiSId7KkUsBaY04XepsNZha9/BB/C5tQ6pI0SltuZxrPMCsfHzHM4GtbYa7F67&#10;dEKIAGyX4do8L5EILAGAL0Twm1Sl+h6mkUpNduNz+Aq4IrClxXtDWVrKMifLsgCo8WKTDJoO0s26&#10;XgMFnHMhcRuP1hFlWW4Azt4/T4xVJ7LXa2rTr2/7yc12ayZDNxWn2snzNYCmVr+r29NXYCTn4M03&#10;3+K99z6ofA+H9S6MIdFwnhv+at2HrLWbsdx8lslz0iQmjSN++rNf8uRJIOCQlfp7U3Gycy2DrUrw&#10;L7Lfbat71n7Vtv1vW1HsejXnHtVGmvdzeO+I4witFGVZYJ3duIauUj6Wmzau9jZeoFVUvZTHWcdg&#10;OAjkO6asgCSytzxde5n2vrKtnN202n/r2pe062wbsdvldXKTPN2VcF63Tx9otAsE30dc1xc/aJev&#10;r6z/NdZWNX/Rdul6p662/WPWmmY85k+Jm/QByptjqd1/2vdtPquP9KsPYNFV5r5E+nY/ad+7i0yg&#10;qy/Uz2kSdWxfc91m1D+/H26BuwQbP6IrxnKdqnjHJw2wSk2eIxvPkw3Fbt+Y930nCVtf/KiPHLMG&#10;+rffr6/cIaYhA5BMgI4UeWEoTYGxZgOSAhfmQxvIisQkQiLQPoAwjTV46+tNdSB6q4j/6vXYO4ts&#10;1W8gffObuXbbO/fFzPriN31zSt8Y3rZ+ta9rqmRugLPeg5CY0rJYrEjiOdPxgpduDYkiSV6UeARS&#10;6WofI6/M7V3l0o05WEpJFEfEacpoPMRka6wtKPIMFSUBDNlBitrng7bX5q51qbbmXN/l87TXkHCN&#10;rPq+eI6ctN1nnXOXZD2tv7+ICmjX/rw9v9R+Tk1kuHKCx+dzFnnGNB0ziDWLwqBEFHxaAgmg9AlK&#10;yg3wSElFpCIyUVRg2Uu/TAoq9WDJurQUpcMZtwHLWmtBSOIoYp0ZhC0QXoEULLOcs+WSg4N94iih&#10;KHOE1BjjyEtLYSyJDb8vFgv+X/be7EmS7Drv/N3Ft1gzs9au3tEACIAEwYZIiaIoG2lkM5qZhxmb&#10;v3dsxJFIjShKAgUKC9GNpbura6/KJTbf7jIP1z3Sw9MjsgCTXkZxzMqqsjLCl7uec+75vm+kIJ2M&#10;mIwS1mvFJIs5v7xkcfGGuqqwNuSqEmfQUUSkNWmSoKUkiSK8ExgblJoDgUUgDunmKA/tOUM5+529&#10;owWTe7cF43pc8PHb3K9oQOktl6APRBtKSipj8N6igUhK4iTje9/5Fj/4/nd5cPeMOEmwXmCcp6pq&#10;8jynKEpevHzFsxev+OKrL3ny9BnGeqSMECKAxkVD2LclS/Vim9u9Tr2Kpj3auX09D4wxO6DHVqV+&#10;YOG4MZ+v50EYK22eyFiHllED3r1eDwUtYVMYRwH8muJ8iG1irYmjiEfvvMs//x/+jA/ffYfpfIbU&#10;KZfLJU9fvuDqasHF+RWrqyXn528oqk2IsyPNZJQynsQIb8iUZhxr7swnfPToHqejhHEaYeoNq8sF&#10;68UlZbEhSxPKqma1zlGRRmcpkfSobIRQEfm6wIsF5+dvWFxekS9XfHjvPtPxiHy1xNQtUFgihKaq&#10;4c6d+7wzmmOR/ObxUz7/4jFPnr4iLytMWVOczNlMU9ajJeOrEaNRRpamxElMlCVE8ZhIWXyT+xRK&#10;8uTJC07PSkaTCWmWcXp6wqc/+EEgnfjXjmVRoLWgqgskrgGTE4C7TnQIGnZzBNfzgoPnNH1f65Av&#10;1ydU6+cV950DiLC4XZPnbsnlCMQzHbLV6/nbJ9fpnNDcGMd+S16BswEGLyDylvdPM/7XP/8HfOue&#10;IsqfkiiPqTZsKkflFJUzVLZsyFxlILqTEbWrduK5MJZDe+/mXgXOBoC8FLskKqr5WYpm37X+migu&#10;MM02ZBoNgYGULdfyQZKxNv6PoojRaESe51sSzhb0PplMmnx/vvUDhBDEcbw9O2j7bjzKUDIowRtV&#10;be+nGzC+AKJYoHUMSpIkgQh0PB6RZSmvXr1iebUMJLVKkyTBX3r67BnLqwWbfE1Vllsmp9lsxnQ6&#10;wTlPWVXk2/EnmjzK7p4YRRG1MRhjqOuapA6kmaNRAOAPDQfVjrtmvLT79s649IEsYXv27K+JQFqC&#10;AqVCu0gpyTclXz1+ytViRRRF/MkP/4gkTama7zhntntw2FbEzvnNUMzZHUv78oO3nY8OxbBdMsqh&#10;c7l9Mf4+/+dtvnNb/NGNHW4jdrvt/W97hn0xXN/36q9p/Xk2FI8OnWMO+SGH2q2bQ+nGj9s+EsNn&#10;zkMko/t8zT6IfPuHzhzrnPta58KYHai9aJ+1T9iwj1w/EEDs9q/bkouoG/tPv73b9alL8na0ox3t&#10;aEc72tGOdrSjHe1oRzvaf+92BMAf7WhHO9rRjna0ox3taEc72u9oQ6CZ/oFxn2H+0IFva0Mq4/vU&#10;cYZACX3rgkj6QIR993hbpfe3LSi/7f+HCiCGABNtYUq3mLr9/JAiXfu7/vPtAxT0CySGig/2HaoP&#10;KcLte6/fpS2HnnEfm/8+1cb+mOn3wY4yaQPqvf4MtEqKAXTReQb2AVaur++c24J1+8/dLTqRt6hF&#10;vQ1wvvvZvgrcttDRD6kBBDWbUGR1rWDqEVuV+9AGolEh8Y2CbNM27edaJTT8DQW8tkCjO8b7Slnd&#10;30spUVrx8s05/+lHPyYvLVGUICRMJzMEkqquGxXwoPjhnN8WQ2mtiaJoC6puVRva5wiFvkE9djQa&#10;8+3v/B7zkxOePH9OFGl8VaOVI4ojprM5f/WX/5YsG3H33l1+8IM/5Fe//A2X55eN6mtQzI6UZDo/&#10;5cOPPuAHP/g+j959h/lsSlWVVLUHqXj+/AV/+Vf/Lz/96d8znc955+EDLs7P+fFXX3J5uQjF5QSg&#10;n1JB5k+wS1Tgt4pUu6pjLXlDf02Mogicp3JB0UxJiakNpS85nc8BwYsXLzDGgthVs5JCYL1DNmAC&#10;rTVJnFBW5XY9qqoarRWT6RTnwJlQNBYpDS6oaUkpqZ1juVyy2WxIkoTRaIQxhqqqtnvA0BrdzscW&#10;3Cel3Crk1nWFkI0SfBQjteLN61csri7RWmDyDWfzhNNxxHLxirWoySYx9x69i3EVng3W1FR1wXic&#10;UtqIqobaGJyD6TQlUp5REhFJiRKesjCkusbXr9GiwtU5khnz+RSk4OXrC64uL7h39h6rq3MmkePd&#10;u2MuKssv/+6vefr8Od/7k3/C3fe/galqqrIMYP8kDoWCUcLDhw+b9qlZrdZsNjmr1ZqXL99webXg&#10;yy9+Q5Wvt2Pfu5tKKzt7QLv+0CgdN+pFQrZ7b6Me5y3gmznukCoU7jln0ZEKxZxeNkVLgfBBilB4&#10;u9oUWBfuG2cp1npqV/H45RKJIlUR46xkPK5wZYVLY1yogqUuHevVKiguOcs0zSiNYITCC4cWMElH&#10;jLKIWRbx6M6M9x/d4e6dKWmcoGSEjjMSFaOUxhqHocJsNlRFxcXiilVesM5LqjqoFm2KEusDwLkq&#10;r8czwmPqCmdcEGhyHolCKom3QZWpNhUGg4wiZDJmeu8BWivyi0uqsqI2htF0gtAK72G9WiJwTCdj&#10;xqOEySjln/7ZnzEepfzH//Dv2RQ1sZAsN2viKKIoKpIoQgGLq0vSyZwvv37C6dkJUZKgowiQeKXx&#10;wof3EKGonCji9MF7/JN/8S/563/zr3j+m5/z+NlzxklKGiXMJyNGo5SSiOeXK+zVJYwyjBN4r7He&#10;IPBBKYyUNEv45JNPuHMy47Of/Rdevny2XXPeuXufzWpFliVMRiPGozFJHFHWkMUx80eP+PjBg62C&#10;1mJTcLkquFgtWa9XDehYUCNwSjG5e8aDd96nrCqePX/GrDasa4vDUwrBxSanWqwAhYwSlH4FMoAR&#10;RtmYyWhErDVSQhRrUpUSSwVJxOnJnO/8wfd48/wZiYTaWn78s5+z2GxQWYzUEbV1YG2zB7qg/tQA&#10;YSQCZKuCF8Ajwnu00o0qvGWUabSGvKgwUpBGmk1dk29yjLUkcYIEXE8B6nq5vlmU2d0n9/lFQz5D&#10;1xfQWgflqqoK+3PH3279k65P1Pc3+gpIcRxvQTlDvqH3QQF0ny+8LWj0vlFDC0pwre+ho0AgYVsF&#10;eQG2Bcs7gVJhf29V1YUXDTC9jSc8SoX9vwXU6CjsjwKBkAphGx/Gt3J47PhhWkqSNAkkB1UdipZd&#10;ABM7Efxw37g+QdDeQtNOWmnAU9c1daOw5pzDVx5rDd4LTFUjlUQ2ao5lVTfK1tftlcTxVrU7AJuD&#10;32KN2aqTdoFdbXzQB7sNgZa7ZE/BVxMN+M81aoIBNNX6St2+C76U6IxPCR7u3bvLD/7wj5jPTsJe&#10;g6O2dgvs7N6v9VGHinFboE5VVVhTcXI65fHjL/nl55+RJglSqkAOtAdIeBsR2dAeeVtM0f/MoULq&#10;vl9+SPn81mfuxMgh5hNMpxOE8BRFvi1ebtVQvXM4Maz4Bj7s+Wgm0yleBH/AeTf4LPtU1PsxVJc0&#10;YShm6ypJ7gOl7SMpGAKEtkrNUsodv7dtse6YGsotDF3vNgX77nN1x2u3CLwbB/+u+ZVD47Y7z/cp&#10;9u37fp9wZZ+K3qF8Tb8Ivksy8LZKgf37dPMdQ+Qc++bnvrFyW36hC0zdl1N62/c5BGbt52j2XXt4&#10;HRkmgThEHHnbPO0TKt58Bjmo5tglYOz7AV3w2b4cy748Xb+Pb1M4H14jA2C9VWhu1U+D8rALxFqN&#10;L+KcoyxK0uQMAdgAUdqqekohiJq9rvtMWzKWRpG1S9xiaVV3d0lA+sQKhwAwQ8rht83jfaq8Q/09&#10;dP+hcW+tx9SGfJOzSXOuLq+4c3qKkFFQ8N6CwT105lDrY/TX1XZtiKSibPJgWZphx1NMXrK4uNzG&#10;pP1n3AUqDe8PQ+rD7fhs/91dL9t9os0h7Prfw2Ck4Lf4vaSkbT5pSK207yMcIkDY72e4nXm53XOk&#10;oLCWygZCulmaYuplUHVHoHREbS1lXQXCQ2sxpg7zI45hU6BkRBRJpA5AztJU6FoFoiVT44XYgpO2&#10;ACkpAlBeKhxgvcAZi480T1+94v50zHQ64fWbDVVhUamgrBTGZgiv8LXHuJrNakGmLZqCWNV8+PCU&#10;88s3LK/esFhccXJ2n6p0OAPjdMzp/JQsSdFKksURtnbUOCpvg9/TgFuvFdFv7l++v5Y34HDn3S4J&#10;7fWA7H3HBdB7ozgtfMiftGRUIb8qsRYUgkhJJmnM6WzGP/zjH/Ltb37IOEspig1lvsE4gXGCyhmK&#10;qqQoctI45tHD+2ghiJXi4mrBJi+xLuwJqomLnLHbvM5Wgd0TyApv7FU31V6H1ge/BaZ1Lr1d31ty&#10;lgDfFD6QwQUeAI+xJXEUEygCQxzmnME71xBnhrxjrBVSKkajEQ8fPuB73/0uf/zpp8znI6bTMUJK&#10;Xl9e8cXjpzx9/Zrzl29YX62oS4OxVYgpJYxGMfP5hMkkwZQbJrHm4d053/zoEWeTDO1rNotLVosF&#10;m01OXayDgnuxAaD2ljhOQSniJGU2PyXJRrx6/Rq1WPH69TllvkECjx4+JEkSys16S45gncM6z2q1&#10;xnpFLBReer794TvYuqJ+/DUXFwumozGreINzJThHmW/I84Qo0kilyMbTQCaoE0ZpyOsURYFQkrys&#10;GE/XTGdTxuMRozTmT/74h+R1zl/9u7+hLEuKvCCOZMivNDxYzgbytaanOiQ2+8/v+vv+bWdXhwiG&#10;+mts12foXtu1Y9D7QOTYHbMdX8O5MLe6ytiH4rcbcVdD+CUBZSyPzhL+tz//B/zBB3fwl79hltTk&#10;mxVFWWEZ44BsPOZETnBXCzYXy0BsqJocUO/eUkqk1kght/tNURTb/aYlcusSybVnekPE3t3zE+/9&#10;9lr4MO/65yitWWsbIo2Cy8vLsPdGEffu3ePJkyfUdU1ZlluSWWvtliS421fOmECuVtVYaQPQWynS&#10;NG1yC7I5J6qpKxPIIn1zNikldV3z5s0bXr96RVXXpGmGlDKQjm42LBcL1usVk/EI8KRZyoMm391V&#10;tW/PcbyHujZIea1g375/2eRtN5sNlxcXOO+5d+/eTvu0aveq6bu6rjHGkGUZWuvtmZ/WeruPF0Wx&#10;nQtDZ9wtAL8ll6jrmqurBX/xF/8P8+mY73/vu0RxQlnknQ0k5OmbqGfQ7z8UXw2dsd4Wpw75hUOq&#10;2kPxzdDZ8tD6MPR87PHp9vn5Q2fT4gCx1CF/ujue6eVObjvTf9tYun++uY987hAh29A79WOBobqA&#10;ffc4lFPoEzx137d9B2sDYeeW7Kw56xW9XN2+2o1+PqKfd2l9yO68uj7fE1vClv443yekcLSjHe1o&#10;Rzva0Y52tKMd7WhHO9rRgh0B8Ec72tGOdrSjHe1oRzva0Y72O9q+Atz2d92/u//uqxS0B6Dd4sn+&#10;d4auuQ9A332WbsHxIfXv7ne6h7iHlOL3FfEPFZAPgZaBg6ChfaD2virAvufqKxMOtWm38KV/nfb5&#10;DrHnD4EHDika9g/cDxWydr87dO23LRTutsm+/x860D/0Pre987YotlP00BY73abE97YKAbfNx37B&#10;Tnd8h+JVsVN85ZsiT9cWXvie3nivqP1Q0c7QWOr2+RDhwNB7KqXIsoyyqvjJT3/O+cUSISO80Egl&#10;myKuANR1rsZYgXYSQSikaIuZ+qqmrVJXe784jgPILE24c/8Bv3n8mNIYHozvMopjqqogm2R89I1v&#10;8Pnnn/Gv/81f8UeffsqHH37MRx99zC/Nr0KxmFZMRiPee/89fu+T7ia7XAAAIABJREFUb/Hhxx9y&#10;cjrDeUtRF9TWY53n6ZOX/Ou/+At+8+uvSNKM0/mM1y+f8fLlC5SOAqBvC9Y3Dbhf3SCV8L1+aIvG&#10;ugCF7nvHUQQeahOA6qGQN6g7TGdTNusVL148b4rizBZAp5ux26rhxnHMyewErTXrzXpbRBdAAhrX&#10;qO4KaFSgwlzdrNZ4G/pLCEGaptv+AbZAxrZvuuuPMQbnrokLtNYd1QtBFGuSJCHLMibTOZfLFefn&#10;bxDCURUbfL7kvU/ukOkcaTcUZUlRaSKpODm5D/UFUlTYugSR4UgwVlIWommnHCgwVYmtPVo1BBDV&#10;ithL6rrAljmlcWjhOT2bM/rBd/hM/5LZNGGzWVDma66WFdHohIeZ5KvHn/Hq/kPmJ6esalhXFXVV&#10;EaUZkdaMsxGjJMN7KMuSuq6oqoqnT57x+tUbHn/1BZdvXiPxoY+EwAWM7kFlwT7QoC2R9d5t94QW&#10;jCubtUDKZk3wkEQpuKBa5qzFmApPo5SDZLEq8SJQOJTG4r1AScWmrnl5uWaaxMxGGWfzCZEUSFtj&#10;SouKNOdXl5y/OaeqCpJI86c//EOy6SkijokTzSSNGekYKR2J9GhqpLAI3a5RGqEShFBUuWWdr1it&#10;l2zWK6q8JK9KNqamqB2VgdW6pKzKbaFlbU1Q1k0SkiQOiu8NuYNxgAjgf2ddUIh3NTIWpHFCLCRR&#10;pMAbxqOUN+cLXp+f8/C9d9GRQmRjlBTkmxWxgnGq2SyvECi+/73vo6XiJz/+W5brDYmWpEmKEhJX&#10;V7iqYlMWXKbnODSrsiAdjYiThCiJGSUpWkegBA6P1xFGRaRJytnZCf/4n/1P/Kuy5vGXn5HGE87u&#10;vst0NGE+TtBxxt0HnkVRU3rHuiixtgKtEFKgIkWaaNIsRcoxD++d8u6De/yHv/5rvvrVZxhrKYqC&#10;08mETCuyLA1q7vMTnA8q6r4GhcPZmjiOuHN6yt17CUbAYnWFc4Y4SUmnMwonKB14JEmckH74Hh+8&#10;/4jFtz/hF7/4BS9evuDV5RVlbbZFuEop0ixDas1mU7DJcyaTMTpSRFaxqSuEFMRxwunZCaOTOWfv&#10;PMQsl3z19Dnn5xfEsWJTVhQ6Zz6eIJTCQ+h7a8Pa5hxeCKQPJDLNdAvzTSoiHZNmGcZYkjTFWEdZ&#10;GyIlQvG/hrIowloqBMbv+kdCtKBlybUi+m6h5T6w3T4wbls8LYRo5najXGVqbANIavfb1m9sgUOt&#10;KnfXl+4WX3YVh9rr3FBDgsGi9a2PTgDY1NYGvyTsGLSwOq1kU8AfQAfOXasLmtoQ6wgp1bXCeKfA&#10;s67rbYGzViqMR2Ma8IrYlrFb5xrwit7V1xUNyF5ryrJAKYkkoF1Mo7B5XTBqd3wxQdinlBRYF8gU&#10;bEfZWDi5BY8HpVERAN/4MFaaca2UImoK66WiIaCJqMqa1WoV/HwpBv3rrpLyPhBCX21ZCIgivd13&#10;W4B9FMWAoKqqrepZC6au66AerrXCO8nvfee7vPfuB0RJzPnicksQ4ADZiGq6gULlvvI80Ph5NUmW&#10;kJc5f//3P2e1uGI2O0FKTauI/LbFx7eB0If86iF/f4h0ov+5fSDQfsH0EBjlRhyAp8V3Odf4m+MR&#10;QohAnNP0WcNh06i57weTaq1xeNI0ba59e/H0UFzYB9J236GNL1RP2XdfnHeIwGwfeLOvBHYNKNmv&#10;otwHMO4DEvT9qO762y8iHxpLbYz13yr/clvseyheGwKiH1LsHGr7Q6QrQ7mbQ4QP3UL5IVD0vvnT&#10;3VveRu28Cy4YUj3s9l2/eL8/X9vn6udkujmKPrDp0OcGshfAMAHeUH8MvW//2vtIDXcJSNwgueQ+&#10;9UUhJAHDNjzHh4j/9uWB9r1Hv492ny8AMYW8vkdLfOecRUlCbCAE1jYgLaECEVxtMKYiivR2PLSA&#10;qO5ase3DRj206w9Zdw1E7YNa9u0d+/J33XzFvvZ+G6DOvtxZf0zczMM5rLeUhaUqCpbLFcvFiunJ&#10;abPPSrZi8QO5m53rykCWKJrfj5KUSGu0ELiqZpOskEqFvYqmD3trVvdPf93ursltDqLNDXT92H6O&#10;V3TyX+3nh0kxwTfqvv288tDcGsrDdQkwh9a2ofzXTfKpANDufjesG56qUVfHS8ZpymK9IsfinKCs&#10;SiLliWPJOE2gqoISLRIpFFrFICqkFBRFSW09cR3jyBGiCHGIUkGtU8ngxzXPprUitg6cpKhqHCF/&#10;sNisuVyvSedjEIKyyFFCYjxs8ojTSYqUCi1Dzubs9JRRFnHv7Iz1esPTV6/5xePnfPXlFzx450Oq&#10;2uC8QKuIk+mcUZoxilNGUYHxNYUxaKkw/lr33DeEkYNnCZ2l8lqFt9cnni2xaXvVayX11t9UzVxw&#10;CNcSTQWVX5xDCkmsA1D/3nzKP/2zP+W99x7hTMFiUWCspawML88vePnmgrzc4IxlOp6SJQEsejaf&#10;otUHLFdLrpZrXr16w3KTU5V1AJ82ZF9CyhDTCNko0fubRK0D5xvX5GXNdQS4Rl2+VZreBcJ3155A&#10;Ntq2j9QaIQEpwQbwspKCOG78UiGJpGcyynj06B3ee/Qup6envP/+e3zj44+ZTMaMJyOKsuLZy9d8&#10;8fg5T56/4ItnX1Mu1ojKo6TA2AqwjEcRp/Mxs3FKrATZyZSTUcKH79zlziTFFmvyKidfLHBliSs3&#10;uKrAVkVQlRYehERGEVXTX/PTU07P7nC1WFJuCuqyolivef/+fe6czsBZnK3x3lFXOVWVs9ysuFpd&#10;oZIxps5JEo0W8OGje1zlOT/74hnrIufO2Sxg+ySMxwnjUdrsF5Ll4orLqwXTyQQhTkgEeFMh6xiU&#10;YrVucpblmNlsQjZK+e7vfZvffPEVwnm8szgXyFKllGia9a/Zl8SevfUQwfE+n2ff3tz9/248tw8Y&#10;u13j2vWss766hmDSNzlk0VHsDtfkhrL3IaKiLVGxF2jgJNb8iz/+AZ9+8pDVy98wVytiUbOs1pSl&#10;JZ4/YqrO2MiERx9/m88++4znL16TRBqpQDhxg3ArzK2Qgzg5OeH+/ft88cUXbDabHVLXdi9o4+c2&#10;XukS0XkfzgoQ3ABBh1yvHPSHuvtTURQ7Z4beh1ivKIotaLwFl3f7OMTyjiSKiJTefr/NpSRpivee&#10;OEkRCK6uVhRlyWK5YrlesdlsMHVFVYd50uaStVKoJp/U3idNIgAm4wkP33lEkmVb0LkQYqsm75zb&#10;5vrCeUjIEgkBSumtzzoajbZrW57njRL9eDfW67SJ6RAuhBxHtM15tf5fNy8SSCTkjXjJNwSOprnH&#10;i5ev+cu//Leczk/48IP3MNZgGmX6kOsJJIpD8dO+OLfvf7f+REsE8NvYbcTa+2KKrs/V9cX6fskQ&#10;Of2htWXIB2r7vb9uDMW0+0jt+37YkF95G0D9EBj/kI99qI7h0PWGfMF+jm5o3u87k95Hnta2bR+4&#10;vi9X2xcz6KvJd/N3b3NWvz1T3CFpb7yygb7b186/K8ng0Y52tKMd7WhHO9rRjna0ox3taP9/syMA&#10;/mhHO9rRjna0ox3taEc72tF+R9sHHj7EED50WN3++9AhZv+Ad0h17W2fsw/gaT/T3qd7z7ctKtgH&#10;eLhNhax7gDwEzu8XJvfZ4Pe9pzGGKIpuBei34Pd+8UUfMDz0vH3rqyftK9o41B6H+r///bcp/u+3&#10;4dB46rfNPkD3jUJxIRB7xmnzoZ0KrWsAGR0lJaADPqdRPGEABNJXbuu2x9AYb8dUX9W1W0jcFhKF&#10;Rw5grmtAFnuLKXb/v/nbs1XEDde+CfAZUsfqXrsFe+FDIWkcRdTG8NXXT/jpzz/DCUWkI5I0CcrM&#10;zqG0CIV/QuFcWwCtts3ftlkLQmlVWJRSxHHcAN+CIsFHn3yCUoqf//0vuP/gIaezOdQGsMRxzLvv&#10;vst0OuPZs2f87Y/+M6enp/zwhz/kvXcfIaXgdD7nzp0zJqMxcRSTJDF5saGsCpCavKz5/PNf8xf/&#10;5q9YXq2J4wSB48XzZ5i6QEcRulGho+mf6zWuUZRTDeTyWnTvek3zHqTENe/quS6O0lqDCKpdWioq&#10;UzeA5VDInGYp63zDcrWiKIutor13jjiOyLKEJEuJ44g4jpmfzDm/uNiCJNvxFtTZLUoGlWxnbQAl&#10;uNDGdV1jrNn2hxBiC3hvC4z7BTWt8q1z14D3Rp+iWesCIDCOY5TW1Nbw9dePKfIcvKfIN0ypeedO&#10;BuYCLzdECK4WNXXtefTwEdJKtFuSjTLqymLrCOcUm5VFRYJIe6py0ygAhuLEWAtsXYNPkUQoV+Iq&#10;y8tnT5iMFdPxhPnplDSLKa2hrku0F5SrK+7NT1ivKp79/D8jpeb+J9/D1xXjNCXOUrSOmU4mLK4u&#10;sU1Hrzc5Xz95wmeff86Tr5/w9MnjBkgLEgdeoHpzb7sXN0WkDICGpLgu7m73BGttULaxQd1ayQgl&#10;Nd6GAvKqqsGD9JaqLkGAtVCVjsurJcYLkihuCjgDNNQgWZWGZ+eXZBq++e59skgTKYFQoeB8sVhw&#10;cXnO1XLNJ598m48/eEQ2njGeToljRSxBWo81FVWxARsK84kkOop58+acvFggiDDGs1guWCyvWG+W&#10;VHlNaWoK6yg8jKenOOtxxlGbGoRDS0GaTUiyLKwX3mG9wOsU6UVQgm/UDKdpymw+ZX4yZTqbECdj&#10;tJacn5/jjAFnuLx4g/GhLROpQSuSKGJxdcnl+Svu3jnhdH6HJEn49AefEknF5z/7Ozb5hqLIGWUZ&#10;wnvSOOJiccXi4oJ4PEWmEXlZ4YVEKkmWppyezImTFKkEq3VOFCWcnczJLUzuPODTf/RP+b9evubx&#10;q0viz3/NfD7h5GTCZDzl/sN3+eDBCUVV8PrNG0xtUHFQJ1NaYrxFmBInJNYEdeGPPvqIJ18/4cmL&#10;l+SbnFmWcW82IYk1OorIRiOy0Zg0HRPFEVJ4tIJUeEZJihSOIi8oy4JICTbrBcYZhE6ojeXickUU&#10;RUxPZrz76B1Kc8J8lvLjn/49L1+9YSYV1gS5s5P5SdjrpCSOE9JsTJzEaC1w3ob+UEGtableM45j&#10;jNL84jdfkEQRp/fmVN4zU1EA3UdxMycgTRKW681WTS2oBfpmnw5rs1RBNWo0nrBer6nritl8Rl6f&#10;B5IVHRFJQxJDVVU4BFpIavr+yXVRuB/YI/vAtiEf8GZBZPjdZpOjlEQ3e2zXF+764N01oA+K3FF1&#10;ckExcltY7K4RUUOAq+uXuHaPwnOG4miEwHXu6ZwL7d2oC3rPdg3DNyrszR7nG9Sv7KjRWhcAAMvl&#10;kiRNUVIitSKOop32Nc27ukbRVAiBF2yLzK2zVHVNWVUY5xEiqM1K7/C+uZLwNwqalRSYusa24G/v&#10;Gp9vt+1bZb6WnCj0j8fjkFKjpCRJYkajEVoFgomqrrgyC5QKimqtalIfcNyOgfbn6301EJdcj5dr&#10;5dyWnCZJku01izxvfMNG5VQIjKnD37UBxBZw+M6jR3zrm98iSmI2RYExtgFP7RKwDIEiZdOHbUF7&#10;GIOW6WRMlGh+9rP/wtePHwcFWWNByy1wZ1/s8LZKxPsAivvUBQ/53vvivX5x8duQYXnfAt/F9m/v&#10;Dc5aZtMJQsBmvbq+fu8Zu+q3LZCirkukTJGiIR66RSG9O3mv14C278R2Hl+DssQOYKpLBLav7Yfu&#10;1yXGGwboBNKl3ZglKJR2270PkG6VKfsKbt1nuAHU2QM+3RcvBUILy2+JTbjRDoeI6G4b77eN66Fc&#10;Q1ddcago/xCI+ba4fB8x01CM2o83h4gMDoGe+u3Uf94uoGLfcw+DUW8qJB4CIAzmB5r5I8Su+t7N&#10;/j9MdHBIXbwLTm/n6V5yjT05u6GxNQwU2b1vd83p+w1D7fjbjO/BMe08XnhkA0jdITcQAtPZF00d&#10;wKPWeJQSxJEmaXwCIYJybllV21zI0LsKOjGqd90OOQAsD+tVt68P5Z0Ogd1vI8Doz5V9AO+hNVUQ&#10;8lAeT14U5HnO1dWCKMlQUbRdl7VWaBlhncOZmlYxcjtypdhCiANQTW3JSlRDJLZer9GLJUWeo9q9&#10;SoQ4ts2DuWZvcR0V1Da3NQRmasl5AmmeG2yv7ve6ZD7tz/39swu86xN6tutlt227qsXdfr4NEDYE&#10;gHKuUdZlt/8iHWG9wXnPOq9CzJ1lqDiizmucdxRFgRSObBTjmjyQNb5JFQniRKNKRVXVjWI0rDYF&#10;cRwFvzONiZVGR4raiQaI71GuGSMNOV4SaayxWOfJa8PFasNsnCGSjPxygbAbRkJQ1yV5sSGLJ0RJ&#10;ynh2QpROQHnwAXQ4TmMyJVhevOL586fcf+d9rIc0ipmMJkzGY7JRSrJUxMqihKf2DpzASwkSBLJF&#10;U92YR/35tz1LwIMlqDt38rdSSIx1geDDeby3JEkS4p+G6DHSqslNabQURIkK6u1acTqb8Od/+ie8&#10;/+4DlssL8jLHWMdmk7Mpay4XC8qqZjKbcnZywijNAtmVkBRlQZrGzCYj7p5VPLx7xvOXr3n+6jXL&#10;dYGUbY6viWm8a9OA271lSKm271fsxmO7+2tLVNw9d5FSIqQKsZxr19ZACoczxFIilSBWkiTWpFnG&#10;dDbnbD7mwYP7fPOTTzi7c8ZkOuXunTuMxmE8XFwtePbyNb/+4muePHvNl18/oazW+NqQqQhrauo6&#10;J85iZuOEk0lGIgVZJJkkmmksKZcXvK7XpJEmVoH4s8zX1HVJVZZs1muSkWjIGw2bzQatNXEUk41G&#10;/N63v80vf/Urvvjqa1aLBa7IOZlkZLHC1xXO1NiqwtQFdV2yWK/Y1CUKSVysgTQ0qAl5ZgesiyrE&#10;lFIivSNSkMUhjqqs5cWLl3z9/BUP33uPj4XifpJhygqvS1QSo/DUpma5XCJE8HHPZnM+eO/dhtEh&#10;0IsppcLYNxZja0xdN/FpmxG+XSW4u4bd5lceOq/r/9wnCeqfl4hmb8CD0iGOcLgmD3Pt0/tmP9nn&#10;Ow49j5SSqqyJgYmS/Pmn3+NPf/8bRPUFbvOUaC4p8zVlUaKjKSdnd1kvFS9fvuai/ozXr16jlQpk&#10;mQPkJ+2ZgnMWawzWGdabFc5bokg3RATyxjlpC8AejjFDj7UxkGxU1b3zyGYf7oNQtdZEze+qqkJK&#10;SZqmSBnykm1OZzKZoJRitVptQfjOOaIoIsuyJkasqeuaB/fv89777/P1119ztVxQW0OiI0CyWq74&#10;5S9/zXqzobIhJtU6EBRHUUwcR9trCRmIibWOmmdTSBna4dGjR0ymM1abzZY4rR0v7VlBIOKTjXJ7&#10;vT1ncq5tv0Bm3JIXtX8A4jjeAuuTNCPLMvI8p67rHZKc7r37JHXt/ZQKJIBdsG/4bLiGkgqvPT//&#10;xeckyf/N//l//O+cnc1xzlFVJaIZy+E78q3PLodIlfbFcUNzY2ju3QDxd67VBx7314L+mbXYQ/60&#10;7736hECHY6XD60z3vPoQkcBtBFzsybke8tW6Y2CIGOltyOGH6gn2EQEOPechBfruOXCf1Kt7zf4z&#10;9/MO7Xf6OZwuOerQe/f/bygXtxtH7t9n9okqHO1oRzva0Y52tKMd7WhHO9rRjna0IwD+aEc72tGO&#10;drSjHe1oRzva0f6rWXvY2VWUHip2HyrcHCrIHfr90Pf2FXK+bQEp7B4ed0Hf++7VfueQCvkh5bXu&#10;74eKBYYKYg8rNvnBfhhSVRw6LO7/rr2X7qg1DD3bkFrfIZD6vnGwDwzRfq7Lfj90GH6IPGCouAJ2&#10;D/EPkRb0bQvKdY3CdbeYMtw4KFmJtrj9Wp2yLTAMGLoO+UG3MKO5xr52ODT/uqrvffD7zf5pQU/q&#10;Wumnufe+sTpUNCoaULXzrhUfIohluaBG1LGuGt7QM4mtBJFHi1AcdX55xV/+u79hXdQBYKXB2hLZ&#10;KJFZGQq2Yx1vi58CEKumqkIxdJ7noWC4KQzbAdhJgSUAf+/dvYcUEoVgfXVFeTJHJEGRXaKIVMR8&#10;OmMyGlO9X25VJn/w/e80hAieMq+pyworBOuyCABBJBdvLvnxj3/Kf/rRj/HKI5UD0Rbi10RRHPp4&#10;W9h1c05vxzu7wKjtmtQo2roG7ID3JDpGRxGiLQg3lrqqG1BmTF1XtOpNX331JcZapNJ4H/opjjWz&#10;+Ygsi9FaMUoTjDE8e/G0URi9Cejy3rNarymqMoCoCeNDax1UogCsZzSa7IBRVqsFVVU1P4umuI1Q&#10;PCf0djx77FbtTwqBw6GkxljPJEpZLBdcXr5GSEFtHM7CO3fm3J8oFq8fMzlLqKqC508vUMmMs3nG&#10;fJQwTqdoHVFsauoiFDevNw4EJFGEKW2j2gtFCXemimQSozONNTXOW4rcItYLoGa1XBFlKWoyZqwS&#10;JpOXOLvh7jwjnVisgSdXrzj/xY9x1nLvw2/gRUSiBNP5hCiNkUbgjWG5yrm4WvDZr3/Di1evePH8&#10;OcKH4kkrBAK5VUXev4f4nSL+0M5h1WnnhJQS1RREKilxQiCtRziJIkUYia0LrMvRMsLUFlPbUDxv&#10;LN6CqQxCeJyARIDD4bxCeYJCdxUABlka4WhU151nsdzw/OUrFosVq03O85cviRLN3bsPiWOF9gmV&#10;8DhrsHVNXVVUVYkxAZhqvSPf5BRFQZEbFosFi+WC1WpJXRs8krwoMTri7kcfkp3MKesLIhLSSUaU&#10;SJSWzE5OkTLBOodxQS2+NGGGxU2BaBonTEYTkjQhTROyLKO2hqquMaYhMvEW4Sznr14GMogPLO88&#10;eECcaKpyzdXVOc4GoLRWEi1jfv+7f4AW8OvPf0ptLM54tNKcnc65Wq5YbVaUZU5cJSgd4bHkm5LV&#10;xTkRDqkiEIqnz55R1QYhJXfunHH35JRisSY9e8jF86/44tlzPlYPyRKNsJYXznD/4UMircl8jdZw&#10;MktJ05iyztmUFZWpyGu4XG/4j3/3E16frymN5GrtqHzOsnK8XCyZxDHT8YhslBPFK2Kd4LGM4phx&#10;kjKZjJkbiVMbrHNoJJu6pLYVpTXodIRDMktj8tWKUhjKWUbpPXEs+N7vfZNHDx8AisVqw2ZTIEUo&#10;xldaolWEtQZbw8nsjDgLRCrWOrRSGOuopKeWkkIEVfjpyZzKGgwBrK48WGMxpiaKEiajjLKsIAIs&#10;1NYExfF2z9IRs/mcLIl5DdR1xevzc/KyACFRSqMoMHUBSpEkI2KtqWqDbUlvRFA+b8HMfX/PdgBA&#10;QwWSh1V/rotNTW9fb9fVVsmpLf4d8m13CyJbpUXR7DnXBAEteLxVceuCnn3TZJJQuy+A6WSCVIrF&#10;1VUo+nYe78WWXGe7b7f+DdfKhLUxOGuIlULoqGk+i1SCSEaUZU1eFMwmE7SSjNK0eVdPVRuMC/uh&#10;8B7nCMqAeESjGF/UNZUN65wXYvuOO/6XG1CWxoV28bt+qNY6FPlLFRTSVFBvbMlk8AHwFL7rcM4g&#10;ZAPW0xGmrqjrCueviWRasFcXZN0FdbV9et3Pu36Xs67ZP4LivbXheUejEcYY6qrCmDBW67pRnG8I&#10;j7wArSNo/Kg/+vRTxrMxy3xJVRs8Dtr22TM+u/6raPh9yuY9dSSJIs/LJ4/5u//4I9IkDfuTVg3Q&#10;Rxz0V9+mQHafCthvA/IY8tn7c/VQzLOvuDf4PA3ww3mEkhgLkbSMYolwFdbU6Cio3wlH2HsQN9aL&#10;lmhIK4WpDUkSb8ejkA1TzfAbb5VBd5+PBsQA1jqMqTvvsVtg31eR3xf/v028vLt+dd/TNfFMBzCz&#10;51r7VM66z9onH+uquR9SxGzVCreqsb+l9cnnhogb3rag/tDzDqlzevYXl78tSHqoLw/NpaH48BDx&#10;Wheccds77othu/mNfjv3Y+1+vqf9bEva1p1f/b35bdtsSyRzIx/WvY5/K3DGbvwvbozDQ3mgrur8&#10;25CEiC2Bltur/L6vX4fIFW4b1908xw4AZ7veyW3/CikCOV6zJjjrqauKTVFQFCWRDvM0zWKiWAfw&#10;65ZERwyONUEvF9aoc4tO7oZebui6XYfX90O5w99G9X1fHutQjvXGZyHEgN5RVRV1WbFcLEjSEbOT&#10;OTR+n7UOLVXwX1yIG31L4th4g63/JwhxfJuDsc6hk5jJbMbF5QWbIm/UkK9B720byobUpJun7BOW&#10;9NeGNg+9j+ym2079vNnN/OQw8c3QWtGuYX1wV5f88ZB/MeTPt2tyO/d3lYNDrnGZ5+TWEkcRSTKi&#10;vrxARsFvMM5iakNZlcRKAxJnfQMkdcSxwviYyji8tyA0zksiHSGlDirMDblYUFFugE02kDRZ54ij&#10;GBXH5NZgTM3z1+dIAamSGC9wZcVoMsI7xzovGY9GRNJztS6wtkZJg/IOW5bcPb3LNz+M+PzpS75+&#10;+hXvfuMTzu7eJVaa8WjMbD4niWOsswjvwvhwBtfkM/EShL9Wlha3A6paxXhnA4h/uxZ6EMIFoLuS&#10;YIOquXCuATJ6lFREAduJjiPGo4xYSYS3ZHHMH/z+d3h47w7nb17x6s1rrpZr8rLAGEdtA5j+dDYl&#10;SlKKTU6+XGHqGkeYBxJBEsdEaUwWKbI0ZjyK+fLxUy4Xa7QKPpCUNEB9uQUIO+sw1mznazuW21iv&#10;JeXoj82hXH37nS3RblUipUDJQOaWRgrvQi52nEaczMfcO5lxdjpndnLGeDolS1KU1swmY965f5+z&#10;O3fIxiOMl3z2q6/49Rdf8OXXT3h1fsXl5TIAZV0gQ3U4EI7ROGV+MuF0PmGcREzihDgSjLTHlRvO&#10;LzdcONuAcCO8s9R1iF/yvGa1zpE6ZXG1JI7OybIRSmvGoxHTyYjT+YxPvvENnj1/zvrqkjvTEfNx&#10;hsZgbHgeV5X42gGKl68veXO1IptItCpwPrSJdZI8LzEeiroGIYm0Bm/B1ri6wAmQMkJqyZdPnvFs&#10;mbO2go9qy73TM1JrAnHYZAzeYa0K+4zzJFnGOM1Y5ktwgfxFNerpviGTqKpyu3b0yex24zB+KwXk&#10;Q4rVQ2vuzevKhqzheuyFvvLMZlPiOG7ITEqqqqIoS6pGQVsQ5nhJAAAgAElEQVQoGd63k3u+bU90&#10;1qKFZ6IEf/CNd/nnP/wu9zPP41/9ipPMEtua5WaFrS2lyHn85AnPNjFvLiR25dFRTJKkbIoNtXVE&#10;jW/Vgs4DKPtaMfzq6pKrq8ttzkY14O/2fVuCqXZeDZFu9ckE2/ON9ppDQNNWuVxrtSXB3uZ9mntG&#10;UcRyueTs7IwHDx5wdXXF+fn5juK6lJLVcol1jsVyyeOvvuLZyxfoKKIoS87Lkl//+gtev3xDWVV4&#10;GfIaDhcIyeQ1ubJznkhq4iQJZ2fGIJv8RxLFnJzOmE6nlFW9c9bXxlptm5RlyWaTY60J67GUxHE4&#10;9wm+bvhs62MopbDWkuf5zl7c+oZxHJPnechrtKTBzRxp1ce74F4pQ5sGMl63M/ZaArgdMjkh+S8/&#10;/Tkn8xP+l3/5P18r0dtAHov3eCEHcwSHziP7JO43/cy3z30cIvga8ne6Z4tvo7x9G7h9cNzvic37&#10;ZGNDz78vxm2JJoaI9IdyUUP+WDuHumShw7EQg/HpPrD7jTPQW2Lk7hhtY8/+mjDUD4f84SFful8P&#10;MJS7aXOWh8bgYP7Yi508w6Gc3L6221d7cbSjHe1oRzva0Y52tKMd7WhHO9p/r3YEwB/taEc72tGO&#10;drSjHe1oRzvafwPrs7IDB0HS/d8PWf+Auls40meeH7pO/wDXD6jkdYsh+0o9/WKM7vPf9uxDgN8h&#10;ZZb+Zw/dY+j/2rZuFZnbzw0dTh+y28D73f647fD5EPnBPlB9fwy11j1477bXjipNBzA/1M/9guYh&#10;1dShcdy9ZwtIoVckMDQW++Noq5h4y7zpKyr0f9ctStgFtMrB4oV+Ox9i5e+P037b94t5rbMBCCPk&#10;FsR+SDFh39hyzgeVDxXAO9Z7fvbzX/Dy1QVxnBDHETQKX1qq634V4VpxHG+v1RbQlWW5o2DUBYp5&#10;71FRhG+KA3/yk5+CkHzz29/m4vyCi6srHty9i7U+qP5si0w82ShFSoEpDaYyQFA7r2tLbQzGg1CS&#10;TV7x85//jB/96D/z/Pk5STYCalQDOkP2VDE7oMTrtcds01i+kakTLUqsO7c6Y7AFp0dRhFAKY+qm&#10;+MxuwfB1XeO8570P3kdKxcXlZQNkE1uwtG6KyZxz1HVNWZb4WJDnOUmS7qzD7f2stWw6Si7dgvCg&#10;VhsK7NvPhiKa8Pu6rncKrOI43vZdUDcNIIZWJRnnUVqRaI3HY+uKX/3yl1RVwShWVJsVMRV3TqaM&#10;EoG0sF6sqas1tlzz5vUl9+cpd8Z3mWUZiqAwU1QbKgtl5UlTQRwpokiDCIpnVe2Zn045OzlDa0Pu&#10;NngBVQ0zJdksF1gn8M6j9Zx0Pubd9z8mTV9xcpIymcRgDSqG86Jk/eSXrJKIh9/6LtkoI04i8rKg&#10;rCpwnsVqxWeff86rV6959fp1U3zcquoFwoADC/oWHL+7Frit0t5WEtn7oKxLA+r0nkjpoPgufWC3&#10;EBJrHZEIKsfeWby1gA+FjyL8cdaAVEgtUShkFJFowdk44fvf+TbvPLyHdxvWmw1FUfHk6SveXKy4&#10;Wq1xeH7z1ZfISLDJS9arDdPJjEipBtxcYUyJqUrKqmCTbyirmk2+YbVaUhaGsqwwtcE6j7UwuXOH&#10;b373u8zunJGOJ+RFhY4SYhWTpAlEAhlpVBxRFAVlUaJsTKQdiqCkNMpGxEqTxRmzyZjxOGM2neGl&#10;YLFa8+Lly6ACZQ2RUnhv2axXGOtRUYxxhgf371FVZSjqNRl5UTObKqwX6CTl40++hbM1r54+ZrXO&#10;8c7g64JUCc6XOXmeo5OEOPHEacrJyQlZmvDhBx9gjMV52GzW/Ke//TF5UeA8jEcZwtbEAohHPF9c&#10;kb46Z5QmxBIuXjwlv3qN8J7T2Zz5nXvcm2iMyamKSxLn8AachXGscNawXucsi5pcaOpasrKWSMHz&#10;ywWufkVVlWTjMfdO73DnZMwszZhmNYtNwSIvScYZCJhNRkjpcHiMdSgHWivKasN6uWC1sry+fM3s&#10;zl3GozGjJIXpmNU6ZzaKmWQJOEFRldCAMdu1/uWrVyitmE4mTKYTLi4vSOKYxWLBs1evWNcGkZcg&#10;AzBEeI+xYdy7Zm0yxiKFJMuyUCwrLJHSOFsHIg4VmF+iKKKsCqQSeAfnby6gISRAAo2iaFmWRHFK&#10;FCX42mxJcJqKwDD3GjB5d29v18u+ktE+dctdP0IOqiV1fYF2Ha/reqsC3/pU7R66z9/t+mNd4p2u&#10;r941KWUXZ4fUmkhrqubehxSht0DBVimUUFBvvMPUJVop0iQiUhrvIY2TRjFT45v3ds5hbShidg1I&#10;y7HrM1pzHbtsi9uV7K2hYkvY0ha4D6kBD7WdivQWMKeVJk0SxuMxWRJTlgVFWV6TXyGoyhLhBUVV&#10;bAEuQl77aK3f31XYkk3fx00xvHcepSUQIZW83r+Vv1aCI5AKLBbLMFajCB1FVLWhqkxTUGybPhQo&#10;qSiK0O5/+Ief8t777+IJRcdtIXk73oZ8zT5AWkmFsRZrfVjnIsWri9f89d/8+xvqYb9NTLpvfgz5&#10;qIdUwW4DLA75u/vinUPPuHsvH4gxOmRbSof+DQqxPoDQpMKKhnxqH+gPQRTH1HWNUoo0zXZioz4Q&#10;d59y8KFYtPUvhsCqQ4Xth+L9fTFqPzY5pKbcfbauunk/hmzHY/u9FiTd7ZNDOY0h9evfpUC7H8sO&#10;ga8PjcV98eQ+0Gjro/fX6bcBcu+bR/tUrfcVyvf3o6F7DPV5ty2GiuKHVKK74JZ+fw2Nz52x0sT+&#10;Yges1I+/3F7AWeetmutfK9+1P1+DEq8/2yrGXz9n9xrD7b0lDfOeLtDRe78li+ivv+F5Dquq3szt&#10;tKuS335/tz3FFhDVgoVgF0AfPiN677f77teAfraf8d4HQjwtaUHr7X4axxGldVjvMFW9jUfzoqCs&#10;alITYXzYp9I4oVUoLfINSZbhnL2pYsiuRmFLAtS2bzeXuA9s0idD6Y/NfXPl0Dy8LWe6249iPylL&#10;41dJqXFNLH8VxUTZiHQ8JkkisjQNQDQXchih3/oAyKaDWsyLCz6B3JLweNLRiPFsyuXVJdZfg6t1&#10;R4E1zCOFQFAbg+6oWbb3avv1OucZCFv6BH371pRum98k5hE7Ocj+5/blD/u+QTdHecg/GFo/2/nS&#10;ki/Udd2QQYHBsalqNnXNKEtJdIwSMhAQNFxNeVUGkrVE7pA1aSVJ4pjaNm0sBShFFCcBWBgF0Lu1&#10;lnZZcoDsPJs1Bic1WkcBGOo9VW15cX7J2WREFKdQV2gVxlNZGharArKQCa1KiLRBesvZ/Ix7D055&#10;8EjwZv03PH/9nKfPn/L+ex8zSlKy0Yiz0xMm4xFKCIypGjKtkOMQDXEiuB2yv7BuXxNDtuuU7ORG&#10;gpK53JIvCBqSrtY38p4ojlECtG5A5g1ZllQeLRVJHDMZx9yZz7kznyOA+3fPePPmNT//7O+5ulpi&#10;XSAlEFJxenpKoiOqvGS93uCsQRDWbRVpnHdEOiJJYgRgqhIXa+6enlAWJeuixLigTi8CE2noWwIQ&#10;2lqLt2H829qEd5PXBF7O2QBib8Ci3YXNd0jGnAvvqVTwK5WAONUoBREC5R2TRPDw7kM+eO9d7t2Z&#10;MR2n3L97RhxpPAp0hPERUZyRTcaNEvOYsqr50Y9/xt/+9HNeX5xztViSFwXWWmxtGMUarQXGGrQW&#10;TGcj7pxOOZ1NyHTEKIqp83UgMvM13lqKoiAvCozzTX6MhsjLU9Uej2a5XJOla/AigHNNja0rTuYz&#10;5tMJ3//936dabxhJx9nJHO9suE5VUlcl3sLVMueLr59SOJC1Z1MZvKhI44SiNlytNngExjiMDaSd&#10;zpowZ6wBKUmziJP5FGvh+ZsrNj/7BReXV7xz/x4ff+MjvITNeo23NXEUMZ1M8daRlBXOWGaTGXGS&#10;oFQgZJUKhAv5N2PqMH5ViLev16ju3ive6vxm395z0wfzg+cGYf+W238755t8gSZLE+IkYZRljLIM&#10;rQPhaV2XOOfZ5BsuLi8oijKsRwM+4u5ztqQ0IhASO0fkPB+8c8b/+A//kI/ujdm8+QKbv2KSRai6&#10;whY1SoAzhtwuKcoUrc9IRmOcF4i6QHiBFAH03uZIQm4homwU1wUtUVYATYc22I2tuj7C0P68JUbG&#10;D+ZN+m/eqrcrpQLYF08cR9S1wTRrStsX7dnIixcvmM1mrFar7d7Uqr6fnJwwm80oigJrDU+ePqGs&#10;anRkKMuC5XJFuSnxzXuhRLNni4YAR+AJ7xhHEd56TG3apAVCyCa/n4S8lrNYW7NDsNb4DoGINufq&#10;8orVeoMAojhqAP5tbAzZKNuCnaVU2/FmrWW9Xm/Jkeu6Zr3Z4JqcVhzHVFW1zXG1eaab+7pv1ku1&#10;k4vb7R8R8kYt4Yhz/OVf/Tumkxn/7J//OXGUYAR4bwNprh2K2a7Jlw754UNx7w4B40A+Yii/MHRO&#10;eij3MaT23b9Hd9/tj+suaWPfPzrkF71tPqDvY/e/t+9M9FCOo3uP6zMrfSOW7saS3dhvH4H50Ll3&#10;X4W96zN2n7crNtC97z4/8hAR1A6Re88HbgHuQ2faQ+/V/3kwr0A4L74OOXZJx4byRbcRQxztaEc7&#10;2tGOdrSjHe1oRzva0Y7237sdAfBHO9rRjna0ox3taEc72tGO9l/R+sWUXaDpUAHgUKH4IeWx/sFw&#10;93ddgPpeZaMD1+wDVIb+PVQguVWS3vPsh4rD9wH2h1TZDn23237tYfPbqOr173UIcL2vuOC3UU3c&#10;d8197dUvBj50jf732/HRb7uhApe3eeah5xPcBFh0Cxaui9tv3qPto7563Nuq2w0Vd3SBRl0F124h&#10;xXYe7gP699qze50WmHZTJetacah93+646IPtunN0d+xfg/9UpHn67Dk/+dkvkDIiy1LiJCbfrLeK&#10;qqHgVW7fq6qqLQis/RPHcVALbYqm++uRMwZjDMUm59nT51wtVvyjP/3HzOZzNsuc2WzOLEnA2KAi&#10;7R1KCcqyCNewMihRiaC+VFYVdW1ZbTZ89dWX/PSnP+Grx19jjUVFMXVVBvV3D3iH8BIhJc7aHQW0&#10;rqpDC+j03hEkgxies9Aj7WjUGbhW6kSBaIpdrXOMxiOm0xlffvllKOyx4XuhKFYSRQrnfAMYNKxW&#10;K05Pkm3xT1dxrQW8WWtJmwL5ut4FGykRwKJtsR1AEseAJ47jrVJH9zttMaS1liLPcT6oZvmm0DKJ&#10;Y9I0JY0TVusVpiyJdES+3lCulkwomKjR/8fem/5Ikl1Zfr+32OZrZERG7rUXi2xuzVa3Wj2jHgED&#10;CdC/K2EwEtQjCaMBpF5Ekexu7mSRrKys3GL3zba36MMz87CwMI8s9uib/AKJiPRwNzd767333XMO&#10;sbB44yiFQQqJs4ZIFpyfvOD9xzGqATHmxZpNuaIwYCxMxlHTHqGg3FqJko7JLCbNItJIs1IaLyUI&#10;h69ryvWSbDyhyjfk65yDe2OOHzxhOplxeJBSrBYk4i3lxQpjHFkGb375E1CaD76dEc/mVMJjjWGT&#10;F3z++9/z9s1brs4vKJarRgFENEXe4mspaYSio3bt8tvPSRlQ61JcF9g7a1FSEWtFXVcgPNkkAyXx&#10;aIwT1M4GpTLhKU0orl5tVqSjhMi4oKDcrovGMJpmZNR897NP+O43P0b6GlvlSBHWn7youVqVLHKL&#10;iCRSCk7Orshzw2pdBPB5FAfQsXPYuqIqc6qyCHNHStZ5ySKv2KwLhLdMx2Nm0xn37z/m/ntPiWYT&#10;nNYURUlelNQ+KByVZxcYKVgWOXGsefb0EcpLdJwyyYIaXhInjEcjDuZzju4dM5uMGKUxOtKUtWVT&#10;vmSxWmJMjanDXDB1zSjLmB8dktcFv/jNL3l7+pqnjx5x/OgRx/ePKKzjar1hOpkjZcxoNufDjz9D&#10;K83ZqxfoumQ6SlkkEa5ecHlxAUKQjgxRQxChtcZ6S5YlVFVNliXcO5iyeZVjnef88jIoSztHJiEV&#10;Eb9//QYhHOn7T7h/b0qEYZImOFuiMMSxxvma+XyOF5JVUbNYlSyWBcf3jji7rDlZ1RiVUqOoihql&#10;QDpNvsmpDZSXJ3z59oLH9+/x6OiQw+mUTGvSqyUqikhTTXk0Yz6bIARUZckmr6kqS7lZgTG8Pn3L&#10;69O3zO4f82c/+AHHjx6hsExSzfzgPlJoTk5OwNeoKKasKlabgrwo0VHEOBpjvWexXPG73/0erRTn&#10;p6e8efmKOE7QcQCMRE3BbV2UCO/RWmHzIoDRpcQ4G5bfBmiltcfVDqUlSRrIDdbrFaoBkCzzKhQD&#10;N0QIPlRlh++oQ7HvtXo61wqm4qZv0S+k7Po1Q0Wod5E/tXts63fAzULUvoJm66O0e2zfn+r7pV11&#10;pKF78p3Cb2sMNM9/cXER3iclpkc21fctpZAgadarpg2UDAXXzS1FSpPECXio6mrbBpUJBdzGWoqy&#10;DnvmtgiYrf/hu75do0jq8UhHD5Aqt8WbQnCjiLobV7Rt3m23siqJo4g4iomUZj6d8uD4AXhHWRbU&#10;xmxB6uv1irzIWdYryrK8UUgspAgEI833tipVSiloQD5ahf3a0fGnpbgmwmkKeoUQ1HWN9wQVQ+tI&#10;kvA9dV1f950PBAJlXjZ+C3z729/io48+IkljytrivEWhbsRlQ7Fgv3+dC0QYxjkyFYAFP/rxT1gs&#10;lmghb8WRd/nsXbWsvtreUDH4LiK1ISKtXcXl77K7lLJ2q8Q3Bfjeo7Z7uURphfMB6CRkIKMSSoG7&#10;DYht44MAZgvAxSiKyUZZMzf9ThB517cfivnb8d0tvJdSDT57tw/6cdrXUZXbpTDZ9Zn7NrRedlX8&#10;WmvHSRcc3c1jDMWc/ecL12Drt/9LrLs+3wVC36XWt8sH7L9v6Hr9nMau+9g1VobA6e+K+3ftX3cR&#10;/+0aD909st3LdgE87gK/99fwLgCazu9bMNM7iAOHQMgBiHwNBgsf6Su2+85rkpvwpxY44LgBHurk&#10;xaT0N/anm4Du/hqmboDsh9Tmh4kx2D5L+/9uLqAF1vfHRdcvuUH2caMvrt/TXjMAMjvjT/jg3zbE&#10;G1pFYW9VirwsKb3Fe0FRlyipqI2ltg6Dx8vGL/Fh75cyxORB2dXhnN0Srgl/e81ucxG+ITDq+kr9&#10;/WYo/9GfO+8i/9gZ390Yd9eA/G07Ny8J0RIptO3e2zPlNcGj8568rhHrNVxcMZrMmU5moQ29wziD&#10;aACBYWx19jAkUlznZltfyjaEd1pqhPDcm89ZXy1YLFZN/8pbPlQgWnQh/nY2KMD2xtXt/KjrAWzu&#10;zln318Tbaqzyzr55F3HoXQQ8/d/7OUDBTfDR9ZoUciplVZFXNSKLGaUJOvZY7xHN1HAOyrIm0Unw&#10;H0TrSygi79CIhrhO4OoalSZMRhnWO0pboyJNBGgdU5Y1piW/Ky0YR+Ur6jqQGwTyBLDO4YUiS1Pi&#10;bARVjfGO0gk2SiFw1FZhs4jDWcR4OmJ+fMTBwQOWl0vee/yIN7/8FV/8/td845PPOJhMSSPNk+P7&#10;TLOIg9mUZVmiao/0gdhJqOCztmPauhYMKbZ5z3bNpsld4j1aCLwAITxxrAO5ECBsIAlswZNJlBBF&#10;ijA8Qx6vrEtqWyOEZzbP+O6ffIuPn73P/cMjTs9OEULy8tVr8rwiimK0c6QqJslGpKMRqAjrPM7X&#10;xGlKmmaND+6JVcx4lOEI9+qVRmmQomI6HpPFCcv1Bgv4hpwxKGt3gGlbULLEe7Ndz5x3CNmC6QxC&#10;qGbeElSMmxhQqkA+IYUiUhJnKkaxRilPEkueHh/xYD7lvQf3+eDpE44O5ghhUUpycHBAFKWIOKFw&#10;glUlMF6D1jip+er1G/7vH/6In/zzz1jkNaV11A0Bo3CONNbEaYzSgkhLRknMfJwxm6SMs4hYad6+&#10;fs3m8oKjgwmTLObicsFmUzR5rGYOeYsxFhHHWBVTO8XF5YokGaN12hB6eeqyBO84PDzkw/fe43A8&#10;4vL1C7IkRkiF9YbSWIypqb3lxek557lBJBnKClZlRWUcV6Xhxdklp5scIcJa6BDbXK9AIGSI2ZT3&#10;JApGseJs7Tg5u+LicsEXL9/y6nzBR+8/43g2IdMQxzrsc02+NIki7h8fE8cJztsmvr4mv5J+u3IE&#10;Qgzkjb22v5Tt8ge/7trWukZDgEpBT+G5ifezLCNLEtI0QUpBbUqiWKIjjXUeHWnGkyOUEpycnFAU&#10;1wRwXV8VQDTKwq2PJpwD5xHWcZQp/vpP/4Tvf/SAiCWvX/yBUQTSVdRlhalBKEEkFNMk4k1eY50j&#10;1hq8ROuaLE0pmrl5vVeDVhGRZksq1p5RCEBJfSP+6LZzlyC2e455DQi96atu92538+wy6hDVbvMR&#10;UqB0o4Bdmy35QHePbNXRQ5uKrWr8arVCSUlZFpRlmEujLMNaz/Iq5CBsQw6kI0UUqQZs3jmTrU0A&#10;5QuJFdfnA0IKdJO3VI1SvTEVYJE4XLP/J0nE5eUly8UaJyRKaeazOVGsOTw85MmTJwjhG6KEmqur&#10;q8YPcaxW69Av+nrtL4rius9qsW37KIq2hJnttdrfbxJOW7x31HU4Z0qSZLtOh34Jm63WAq3i7Xfq&#10;OOI//O//kTSL+et/9ZdIoTDWI5VuSKg6frVoianULbB5d651/cohP6J7bndXXNUn7r4rrvw6IPuh&#10;WHkXOVf32t3z+6Fr9n+/QSTZyav176kPpu4/51D8169h6OYC+uta31cbImwfWi/7ZJB9QvJdcXf3&#10;fHiIEG+oVqAfr+wiMel+vp+n6+dP+nF123+7SBO74zjsx+JGXNcStN5FArVrXO5tb3vb2972tre9&#10;7W1ve9vb3va2t2B7APze9ra3ve1tb3vb2972tre9/WfYroPUIZB4twD/LoXH/rWHAAG7APO7gAu7&#10;CvqHiqGHVMG6yvD963f/NgSs2KXw0Gmx5rt9R+GKbbt1D577gOb24D+8p1Uo6B7gsy2w6D77UFHF&#10;UF/03zd0uP91QNrv+o7+e7vv6bbfLusDpYYKIPp/74+f9vVdQIHuzyEFgSHAgJCywbuJRoGjvY7b&#10;Aqy64PC7QDb9cbxLwb17rRb43Vd4lT3VgBuF/exWV2zBM+3Y26WisEuFb4ic4jZY3qIiQVHV/Pgf&#10;f0pVh0Iu59y2cFBtwV0NMM0HFfC2CEMpRVVVW/XSFgDVgtO6IPn292q95vLykspY/tN/+k9M53Pm&#10;sxkXF2d887PPmIzGTXE9FEVFVVdB3QXRAN9zrhYLTk9PefPmDb/51a948/pNUBlRYX4qJfDSo0Qo&#10;TlK6A4jrjf8ukC6oEBtqY4jjGIG+sea0yq59JQrvPWVZkKpRs1YEdRZrDEJKlNY8fvwEgNevXm1B&#10;0q4polRakWUZaZoAN8FFXYBdWVWYuiZulHbbcdK2dbeoqV0v0zSlLMutcqmQQbGnfZ+1dguqb/t1&#10;O+4blUCHAB/WxTRJODq6x6vXXxFpiXeO1dUSVdc8vT9iLB22qjh8fB9TrVivL9nkBfiaojinqg5A&#10;BhX59WZFXq6oTAANZLFANrI7QgY1caE800lEEjniKCiPWULxZ12X2MpQyTVlnnO1fst4PA3zXlsK&#10;VyLiBsSJg3JDljiMK3j+j/+AtYbP1H9JNJ5ji5JXL77i9cuXnJ+ecH56AlgQoci73QNaMEurwtfd&#10;m1xnXQuKphY689E6S6zjBkzqkUASBUIA7w0Cx3w+I041yShlU1nyGiprqIoSnKciogQqL4iyFLXJ&#10;8T70W5bGUFtiWfHB42P+/LufMU001fIS6gqlNcZCbjwbJ1jZAIrN0oTTq4rlxnJyuURJiFRQM9Ze&#10;oaVq1Pl8qKeSmt88f0NeBND2h0+PePLwHqYsqcoVz798QTSfUtQVZ29O+eKLL3h9fsFiXVEaT+lg&#10;eu+Ajz54nw+evs90NCLSQe1wOhlzdHTEwfyALBsRJ2kAC3jHuiw5v7zk98+fc3p+ThorVBxRVxWz&#10;+QFSa8azOV++ec16taA2JWkacXT/kNqCFI7leoNHMxqPUEIynd/j2QcfoYXg6uQVKhIcFjXpyYJN&#10;UZBvNkgVBTV4rVFScHpyShxrBJJIK549fcp6U3B2fhmK3pUkihO0kqQqxW/gt1+9QuFJs0/45gdP&#10;OZhmfPXlC5arBZ9/UfPy5SukUhgPeeXwQvPq5JIXry95+eqM15crXBSTjqagNbktcJXHygSRJjx8&#10;/JQnDx9SFxteX17w/NXnHE4mjNOYNEsYpREXl+ekScRsOmE0HiNVTF1b1ssrhPcUm4KqqDg/OWe1&#10;XHPvXoktC+7du8dknBFFMUkk8F6yKWrysuL07Jwvri7YrMPYra3h8vKSzSZHGEOmY8ZRghCeLEnQ&#10;IpBAGGsZRRp8AEs7ISjKkqIqsN4jlSKOmnHnBFKrrYL4YhXILKSOUbElHY3IywC0cs4hlQyqUEJS&#10;lTWuUTy12/nabMK+LeBmu9d219DuOt/3ZYYKRFu1z/7e3FU06u/XXX+hT8wztLd3/YmW2KTv11yr&#10;53bB5cO+4i3/RDR+VMc3kVJuAfXhNYkUoKS6Vrxvn9sH9a7aWapNAH3bcJGgRCQkrbSat7f9LdGo&#10;Ju4Cl3p/DUDsg7v7APhtW+K36vFaK7RWGFPjXFAwFFIQJ3FQM8w3FFUV9lpjwctwT0IEsI5X22Lg&#10;JEmuAXjWbQHSSoWxKjoqgGVZbov2N5tNA/4L8VntHXVVUpsarfS2yF7IUIxu6grbKM89ePiQDz/6&#10;mKPjY8qiwjYA6D4hVT926cdKbXvVpiJJYqI44sWLL3j16iXCGMaT6S31vCEb8vWHYsqv87dd8ccQ&#10;gdquAt2+735XzNi/dle9uVXabf8W6QhsIIWIowiLxLoOQVTHn2z/ee+DH+A9OopIsxHWBZVkmjiz&#10;X3B/DapkZ8x/u+D7NjBzV+H2UPHzXW061Gfd6w+tl33FxfZ9Xf+ye41+fNz22RC44HaMdlsB84+x&#10;IfBCf4x0Y85+Ef4uUpR3kaXcFWu/Sx2wbaMuscBdhBzss1kAACAASURBVBG7cgS7vuMu0rvWumCI&#10;uwD/u/Ia73reVgnYd++9o5y9q89u7xd+kODGd3yBYaDZ3bmUIcX6FujTJXPoEyyEvlM7166h3M4f&#10;kyf8ugDkXWNxiHDheu0V25UpzFG5JaLo+lDW+y1xmrUhrvQOvISqqqjKshm3Yey2aqhBQfgaVPgu&#10;MEt/X+rubf08Yn88dvfGu3Kiu3Kad3fErhd749Zf71FaKnCOuqrxzlLkG4ypiVKFczbEm85tx2V3&#10;P3TWBnXqzvpkrMU7T5LEoU9MzXg85vDoiKKoKIqiWX9lbzpdt6Gpza02dc7cWLPbnGgLhH6XOnsf&#10;qPV1yE525Q13vdYfD0MqqUNgse5e1s1xWWuRSiGVpLSWZZ5jZ2OSKGaSpmxyg61qfKRwDqqmP5RW&#10;aCUxxgbAoLQo74kBoSWVqclGKYcHc5brFeU6Bx9IpdI0pTZuew9aa/KyQsjgVzof/E0hPLUDYw2x&#10;gsPphMuLM+rK4R2sBVhXUUUa6ohROuOeinC1oSxyalPx8MF9Hp+e8fbta37+0x/z+PCIZH6Pe/MD&#10;ZtMZo1HMKEnIK0vuSrwNquphc6QBE/oGBCzQzbj2UjYALKjLCuGbHKyQZGlMlmpiLcmSmHE2Jk5S&#10;4jRjNp4Q6Ygo0ngsta1RTnK5WHBy9pY0Tfjed7/DowfHfPbZN5iMx8wPD5BKUTvHr3/72zAnjGE2&#10;mxInCWVV4SuDVBoZKaTW5EVOXhSURYmUkqqekaUJaZKCUIHESmqUihhlGav1BiUkxgQwplYKgUXQ&#10;AnAbzLQEicA3z+5846819ApS2JZmBWdNswYIkGG8RFKSRgqdJNybT3n65AHf+Oh9Hh7OuJfFjCNN&#10;qhXeOaRSRFmGdYD1rBcbNtZho4w0S/FS8fL1Wz7//Lf85lefs7xa46TE1jXW+SaO0YyShFGSoJVl&#10;NNIczGeMsxStoTaW33/+BYvzc1IdgOHT6TOsTEjvTTg9OSPfFNR1hcATac041oznUx49ex8hBC9f&#10;n5COxkRSUFUFWoccdBRFZGnIfR49OKbMNyDlNfGNh9rCF1+9ZZE7nKnYWIF3GySewlhOlgW1EFgB&#10;lTcUVYXWcyIZwO9KXpPNaKUCaehiGcjcBFxcXlEby8X5GZ998JSPnj4G77i6uqI2hnuze8wmM5TS&#10;1LVFyLBuSum3sbZrc+TWolW03V/epfi8a40c8jWG9vlB0reGAGUbAzTgY7U9v5EoJXHekuc5xhha&#10;EhMhBKPRiNlsHkDHxt04h9jGVDIohiMFoLDOkSJIpOC/+NaH/Ktvf8BMG05evyJfn/L4WQJig5cC&#10;oSRKCw4mGWsk2AIpCGS3IuRNg6q8xPtrn8oYi0AynU7J85yiKG7s6e15Z//srevjDxL0cnNr3vr7&#10;cItsqY1jqqraKrzfBtVe90dLktc9K4iiiDRJkM34KMsC5yyj0QjnLUVZcXZ6zmKxIE3TG+cA4Z7t&#10;FmQPbEly2/OAG3scDi01cdz4AbZuzgwUWsfNOQ+cn53jvUA26vbWhj6fz2bM53NaYqfFYkFVVSil&#10;yLIRi8Wy49Nex5yt0nt7LpTGyY37bMkA+wrnxpgbvlkYm734uPV9RCCbaPN2ZRlIl/79//TvGWUR&#10;f/kXf4Gx4RxDKXujb9szwj8G2zsce7MzT/fHgN/v8ufvOie9i8S87y/vyvndFe/1Ad9DPvGuM9Vd&#10;7dT/7qEczV3x81D81Qfd7wJ1f52cVr/v+jmAd/mdd7XBLpX1LkHBEKlAv8/EO2LgoTzEUFt1SVnv&#10;aoc9CH5ve9vb3va2t73tbW9729ve9ra3a9sD4Pe2t73tbW9729ve9ra3ve3t/yMbUrBpfwe24Lv+&#10;Z4bY64cOZXcp8bW2i2V9l1rFrcKA5vf+gXL/+4eeu/+e/mH8kEpn+EwXVNRV2eNWsX73Z/c7ugpa&#10;18CIa0C8bxFHnfYeKn7utumugs4/Vpmq2y9fl4Sgfx/t/1tA7S71v7v6d6i/3qVi0r/3W/+/VTwu&#10;b6ky6Di+ASrefrbz+W7xwNCcaZUphoof2u/tFpT0x2MfbOKbgjixu8Nu9dmQusRdxcTd7+6C9/oq&#10;9N2+bBWtlVLoSPGr3/yGX//2OUVl0LFAu1Dwq5VEKLUF8Rtnt0pF7XfUdc1ms9neaxew0q5DbTtp&#10;rUNRnnNh1nhHXhas1itevfyKL/7wO37z61/z4MEDJtNpUxSZNkX2sCkqrhaXXFyc8tWLL3n9+jWL&#10;i6sG5J1hjWnqJgVah6LuuqxQDQihVYkRQgQNvx6AvUuCUZZluOc4pLS6wBfBTfCJMWarfiKFJEoa&#10;UOlqFQB3UcThvXu8//77nLx9i6ctqg5qgt6H4tfpdIIkKNJKGRSdsiylqioEgiwd4Z0n1hFxHIdC&#10;GX9d9NYSDHTHiVIKJSWR0tt+M3UoKAtqMObGmG+B9KEPPc7bphDcB5W/JGE0GXF+ccHFxQVaK5ZX&#10;C0xVMtaejx8fMItWLC/fEn92n6qWvHx9yXJRMZ+C9DXF5hJsRmUKXn/1Ja6qMbkj0ZAkHqUkSsUg&#10;NVVdE0WCLJHE0qARGOMocodSAlM7yiLcf77M+ertJfP5iPtHc9brFcgR8+mIycEx49GKvLAcTRVP&#10;Z/f4/OUFb//57ygXCz749g9YlZaLN685efOKk9dvsFUelMukQMrufiroKkfeUAnZrl8BLCKFpF0W&#10;nLNoHRR8yqJEAFpHeGdQOqF2cHR0RJIkZOOE2TSjcrAygul4wmR2jyTOkELjEIwfPOPz0zWbX/4C&#10;ZyHfbNDekEaCR4cT/ps/+y4fPzmmvDoN47R2+NpwdrXmalOwto4ySpFxwtJ58tIhqhp8hRKeJA7K&#10;jspJhBdIJUAoag9/ePGSN28vSUcZf/XBN7BJxtkyJ8KyXmxYVRfwUoAICo+fPnvGx0+fYpAsNwVv&#10;zy+5//Ax7334IU/u32cymjCdTLh3cMB0OiaOE6wHYy3VesViveHLl6958dVLXr56Rd0UUJs0JlYK&#10;oTT3jx+QVxWnZ2csLi8R0mNMxVevXqJ0xOMHj5kdzDBxUCjzwjPOMiKhSLMR9+4/wFYlFse8hlF2&#10;Qmk8VVEi1BqHx5gaOCCKdSjilUFpLEliHj98gBKSVb7EOUuWJCRKIV2NZ4ZVmt++PqWwDhEnfKIe&#10;kd475OjwgJOTU/7wxZcY67m4WlJaj9Apy8JymXten56To9GRxHiHUhprJEVt0XEGElQ64Xs/+Aue&#10;PX5AVeb88O//nt/+/J85WS7xtmacRExHKWmiGWcxxw+OmU5m5GXN6Zs32KqiyDdksynf/f73GY+m&#10;XJwvWCyuAqmMdcRJTBRFnJ6+Jc8rVBQxGyd89MFTLhdrTt+8pXSW5XLJ6mpBhGAcJxzfO2Kdr8F5&#10;jLd4QaP2Hoqoc1NTe4dXAVyPA+uDYqhowNcIBd5xebkIa5rWRFpRWYcV4FVQrjTWgRekaUZR22bN&#10;p1EjdVul72ulR26A7IYKOd9FuHS9Z9MUJvtBf2yo6LKrRrYFQ3X8927R8FBhaxds11d5Us3+61zY&#10;d51zJElyw7dxBKKe1n8KXqxHcQ3ad9Zu1RmlFDhrUCq0vxdgXABbWTzGWKyzGOMCCMsLXKtO6i0N&#10;wn4QCNUvxO36MFJeq5B2XaKhAuHufq0aIoU4ScJ6phTG1izWC3CNr4SiKEuuFgvWRShGDyu9xNGQ&#10;lcjQMq3KZXeP9Y1qvXUOaQ3G206BtQBzk9jgei+ut8XYxjqk1OH+mqJvKYOf0O7vo9GYzz77Js+e&#10;vY8UmtJWIHX411PNusvnb4mMqqoCEdTbNusVv/z5z5DOMZlM7vTvd8Vp3WLhob55F7Ha0D0PFTHf&#10;BaQdKo4eio+GVLKHlOBDPwQ/bpOvGj82qOPWxoU9YEfxu1IKpSJsVaF1RBzFbdAZVHZ7MUQX0H0X&#10;YL/19a8JNbg1X7r30leWHAJ4DsW8Q7Fp9z1d8okuwdgQULz7evu3oPxcb2PO/r0OPdPwuPjj4+X+&#10;WB5SXO+uz/12aGOKobF9lzrbrhi8/76hgvuh/ag/xvvEAe9Sgb8rDr+LeHHX631Ch36b3q1oOkCs&#10;945xMNTO7/rbzfe0Y/amCnp/n7kejwoh/I0cxFD7RVF0S+GwvX4LXuq3Ywu2HSKd+Lo5oH+pDe3H&#10;/fxeAIX5RunY4axHaolu9izvQSmNkJ4oTqgaYjznPGVZEadB4dU3YKpAguOoqgqt1RYQH9Dew2vO&#10;EBBwiAhwF9nKEHHRXQri727f3YQl/Wvcul7nXzMysMZQVyVlWZAXOdkoQypFWRQI1eYi5c0cXbMJ&#10;SK2RgG2VnaXYkgsIH5SM5/MDNuuck5OTBoRmt3maftsoFeFFAyCTsvFp5A3Cpn4b3JXbG5rru/at&#10;XUCz7h4ztNZ281/993b97xZo17ZjV4W2m79tc2taa4SU1N6z2OQYD6mOGMUpq80CpAwkBNaihA6E&#10;iNG4adswzqNIkWhJpWSTYxNIAoY0iTSxDsBDZ0Muoa4rVKNwK4UgijS28cuN9xhbb4lXi2KDmI+Y&#10;jlOqdcxqvcEiqEofyPXShMs6Z5RKjmYTnLGsl0ukUmRpwve/+Rn/8JN/4vnvfskvHz7mW599F4lg&#10;MpqilUYricSTaEXhLFhDEkUB9NtMZiUIqvcuxBwOD1LifYgFtBZkWcx7T5/w4OiAw/mENA5kiN4r&#10;DCF+ioQi1jFRrMkmGek4o1yVnJ2dc/9wznw+YzabomRDNCgEUZJweXlJFGu+8a3PePH8BeWmIE6S&#10;0F5lRVkZdByTTVLKfMNyuaYoQr5tPBpRVxVSCIwJY8WaoOYslWIyGbHON6w3xTbX7y0YGfoWAsFa&#10;VRl8ox4dAP8KJ+Q1QW47xpsFTiuJSuLtOhApyTiJODyY8tnHH/Dh+894fHzI4XREIj2xsChnET6Q&#10;MQmd4OOYq9WGRb5CZROy+QGj6ZzlMudXv/kVl5eXnJycsN4UpHHKpiiIlSbSQYk7iSTjLGGejZjP&#10;EuYHGUkayL1WyxX/+ItfsLi8YjoaUdcl0/kB2eyIB+mUwliev73kvLCURQXWcP/oiKcPHvPB+x/w&#10;wbP3EAj+4W//lpev3/Lw/iFFnjexYGjnSGmk8ETSIbSmrGukDznHKIrZlCvOrpZc5YEghNxirCXW&#10;ChlF6HTU9FeNEp5NvgGh0FqgpAIvEBJirUnjiMkoQ4oF1vktOdrVckkSS4oykK5qCavVinyTk0YJ&#10;6XiErUPcu92bbAC+V7WhrKrtMriL4G4X6LJdc9q9f5io57Zv1H3f0NlEG7sgIIpUk/cXDYmJ3gIg&#10;wRNF+kZsOx6P2Gwylsv1jfX4Okds8VisJeS9hSDF8enje/zbH3zKTK6xq5Lnv/8Nk6kmTiSzg2Oe&#10;//YNKkk5uj+hqApWyzUaS6w1OktZbEpqazokxl216evY8uBgxtUCqqq89tmwuEb1eJe/Obg/C26Q&#10;nd2IcYS8QZLb5s6v++0muVMUx0Q62rZtCzBtyQpHoxHj8Zg4jtlsNpRliXeWJIlJ0piTk1POzi+4&#10;OL8ijtPt87Z7UOg7f8s3dS74Ue2+155/qaZPoyhuniFqrhnapqoN68UCYxxpOqKyYc3TKpAbfvXy&#10;Jc+/fL7df1xLbuQ9xjjqqmrOHtT2fEUKgbWOylZ470mT5EZOq1V/78aMbcxyDfL327OInWeoXtwg&#10;ezfGIWQYE3/zH/6G8WjCd77zJ9RVgXVc+5dcn9/2z227cVd3DHV9nj5ZTve5huLdbk7kXeRKQ2D3&#10;fjzd96u68fQQaSedc9HuOO5/V59Aeei8sX8Wu4tYbyguHTrr3OUb92PuXfmjoTV1Vxw6RDTaJxzt&#10;t8uu2LK7Hu7KQe6KO/ukD0NE6G0bdImu3wXcf1c8PFQfcNcaOZT73tve9ra3ve1tb3vb2972tre9&#10;7W1vewD83va2t73tbW9729ve9ra3vf2L7V3KZt0iArjNXj5UQNAFEe8qUBw65O7aXUXNrQ0VcDNw&#10;CD/ERj90rV3qT90Cx9v3crMwewh43x4u7zpkv3mvu9Sp3k0cMMTs3r/WXYVSd9nXKUTY9ZmhsTN0&#10;cP6uYvzuz36f3qUs1r/WjeKNpmhwiPRgO4bhndftK4X2QQZDqg39uXUXqKCrLLAFRzTF3H1QFzQA&#10;vwHF+6Ex2gKsQj1pUMdxjRqqFPLWONs1ztu/KylRMijf/OjH/4SxkjhJUboDRKEpEGk+p5RGKn2j&#10;3dvCsK4SSvcnXUBap+BkPM6wixqBR8lQvjbKUk7PTnn+1Quca5SkdIRSmjwvWK3WFPkGrCGKFKaq&#10;iVVMlEQYF4r4BBItBUq0RaZhvRH9eTUwHl2jrrYtLCeo13nvUCq6bseOuk4oOpLb4jQpZVPwD9Y5&#10;hFQkSczHn3yMc5Yvv/wStQWqt2PQMp/P0UpR5EGVLU1TxuNRo4IVM5vOt8VVLUjCGBOK3m8Aobpz&#10;hK26HkAcx9R1zXq9AeExxqCUIoqiUCDfGbut+kptqjDGVBQIG1RQpD0/P0dKMHXN+dkZriz49MkB&#10;j48niMUbtFS8ef2Cl6/OefP6lFhCJCQKizAFtrhgcbWhuDqFwmPXnjSCNBGkaYKUGuckVeVJRhFJ&#10;nKCEIVKaMnd4p0kTiXUGj8IaWF4WoSDVVkjhsKWjTCyoiI8/+YSryyVHh3B8PGU6P0IJ+PUf3nLy&#10;ix+yOL/EpDNeXS04e/uaMl+F9hMeVF8hb7eK7RZ02RTjtvNAqaCYLLzHWUeapgFUKiSj0ZgsS1FZ&#10;xDQbMUkzklHExx+9z1//1b/iW59+ymQyIksj6tqQb2qsdTx8f4XMZqh/9+/47S9/xdE4w7uaP/3G&#10;p/zVD77Jh4/uY9YLVlVQeTPGkeclX748YV0Zaq15/ORDVDyiKA3eGUxd4F2jQFjVlJ4AcvUBTGGR&#10;rMuaFxvHhVPoVcXf/+K3/Oln7/PsaIKqPdYqtARpLNZWqCRiPs64NzvA1iW1cXzz8UP0aMxoPkbU&#10;JfPZIx48eIAUYOqKTZ5zdrVgsVxzdnbGz371W3735UvyqkZJ+ObHH3J0/IDLi1OqsiLWEdZ58qKk&#10;yAuEc0GYyjuquuZ3f/g9m03J0yePOJzfC3NdClxtmI9GKKWJ05Tp4TGVteSbmlGWkheG0jnWyxXG&#10;WqxzKBXUr8q6DuNSBiB8EkcczMZkmca6UMBtijwAApIUoRQi1pwVhv/t737E6Z98yp9++xMqIfny&#10;5JKTRYHWMcsK1oXB+A0bA2+XBW+uFoyOH6GyGIPDmpp1nuOcxDtJbSw///w583s/4/D+EQ8fPuZP&#10;//zP+fijD8FVfPXVC37x05/y/O0JaSQZjSJyZzm6bzk9OWd1ucAUJUma8PSjYxbLnM36K5IkIko0&#10;+aYg0hodBcBikW8Q1lG7Eqkjkljx3tMnnJxe8uWLl9TrnNXlFWmcIKzD4Tk5u8QZ2yiCO2SkcNYE&#10;IHsUinIdgBR4muJAIZFSIRU4Y4LSNZCXFWVVhzVUSpwAnWi8UriypsyrAA7AbouYw57pUMhr1DsN&#10;HkEwCI5q/eT25y4QaXfvllI0Bco3iXZ2EetsFcQ7e2fX92iJTtrP9a/TBTt2C2AhqEIqFMYaRFPg&#10;baxBcBN8NOjXdQg+pBDbftJKYpu2R4gt+N1ZF9StnQvgFw9CR1hjMc7cJONxvkMqIpoiZLFVSw+3&#10;c9vXH4oz7iJr2haDIxAuPEtd1+TGEMVx4+ME4E6ZVxgf1gUpFN7bxoeRDUHAzT5sVb63cYH3GGso&#10;qxLdUdsL5CPXBfSiUYYM6p2q8S8k1rYERmFMtgrkLXBGa80nn37Kd77zPZQOxelCKKzzW5XNofZq&#10;9/JbZEo+7O9SgrU1P/7hDzl9/ZpEB0XZtj/uUnQdis+GgGv9YvGh2KI7x3YBh79OjLOLaKwbaw4V&#10;Em/n1BaA2YC4rEOICCkF6/WGSGsgAAekDKA4ay1KqkGF82sleLUlKWoJKfrPFOazGiyo7r/3zpiJ&#10;YZKBofi2H9+1scsQoddtH3OYuKv7mW7+oU/q1SUKaOdUiDXUje/oggd2gfb/pXZX7D2kTjdE1HZX&#10;kbjfoWa9a2z38zG7VMF3kQDuitmH7mFonn0d8PUQUGMXGcBQOwyTx3y9PMXQ934d4PO78hUtAGrX&#10;PQ8BeLvP0if96I7d6++8Vk0fmqNdtcu7xsyuPui+vmtuvGvODJEQXre1R4pACrZ95mbvs9Zt43XX&#10;5AUCUKpRN27Iy5IkJctSkjQOJGFaYRsQnuqQEwkxDB68AaTB36lSuMtfeJei+xD4xzmPVPJG7N8n&#10;RBrKD+1aH/t9FcBfAlNXrJdL0jRhtZ4zm89C7ND6TVrdAJ63wMDQ9urWcznjAYvSmkjHjEYwmU65&#10;apRcnfMNiZ++QYDZEsAIFYBtzrUkgSEGuH5ef6caZv9Zu8Chvv86RFDT9+/6Obl+LnAIPNofN13f&#10;rQXd9deRITAYQuKlZFEUFMaQKsEoTblavUCnGaNYg3EIW5FKgWjU3E1VB6CtlqRZSmVq8rxGCFit&#10;1yzXGyId8i5SGGrntrkCgcXrqPEXRfDNmhyDF4raWoQS5EVBURUoLRmNM6q6ojImALIJ7xeRIC9r&#10;yjr47FdX52Rpxnx2wOMHj1hcXfJ//vSn/OhHPySKUp48eszhwT2SJCWKNCpgaQNQ33s04BU4Ad45&#10;lJAo6WlZxwIZWVDdJomZTFP+9V/9JR+//wxsjTElRZmzyktqG1TT8YbpfMbRvSPW6xVSC64uz1mt&#10;cpI0JskOSJIY5y2v3r7FK4FUkocPH+PwxEnC8fEROEe+zhmPsrAmPfTEScpkMkVHYRyWZc1yuQwk&#10;X85RWhPifGMxpmoew5OlCfP5lLoOhFFVVTeBYyC+9RKcCWuhwlM7h9ISj6Uqa2SjQu6bMWRsWOe1&#10;kuhIE+so5EAjxcPjIz79+EM+fv8Z9w6mjNOEo9mUcarAGgL9YTsuFXntuFznLEpHdvCA+f1jdJZx&#10;crXk7/6fH/PFF8/J8w0SiKRGa8UoTVgVBUjBOE2YZBmHBzMeHBwwnSQI7THO8fr1CT/9+S+4OF8y&#10;n88xQiOk4NF7HxON77GozvmPf/v3/O4Pz0lHUyKtkM7z2aNnPP3gIyazOUInPDy+z2d/8if84qf/&#10;zHw6wXtBWVaMast6vSZNErIkARWuvy4KlLXIOELFESiFFxILVC6QDopYhdxDkrHaFGF9QhJJqGuD&#10;dSC0CoR6CCIdI1DESjEZjwnZgeDvRzoi0hG1qZFSUFUliYIokiRRjDUVVZUTpZqIiCaYbldINvmG&#10;5XoVXvNim1S4iyCnnweQUt1YC/ufGQLO9oGe271HCHwnny2b/FQgam1JnQxCtnsUFGWBNpYkCYrj&#10;xhjiJEEXZSCM7K2x1jZxKR5na0Za8TCV/Ns/+4wPDiJUecnp5QVZ6pjOx8yOj/jgg8d8/vkFD58c&#10;MZ5K3rxeEglHLABnmE5HOKmoTY1zZpsX6PpQ1lpWqxXrDVhrbuwH7VmQsZY4DmSNRVHcyrH04xzn&#10;3Q22oy55bAutl1I2sWHYGn0nx9MSxUopSZOUKIq3vlw3Jh6Px6RpSpIkFEVBURQkSYIxgUAhG0+o&#10;asNyuUJHMTqKwrra7P/X8bHfgr4F4ayhOx62JGNN/1trG8B53FyjIVBzHmsCYWULoDfeMZvNiaOY&#10;vMhZrzdBhV4GVff5wQFZmrJerrg6vyLPNzx48JBI6i1BgdKCylVIZCBS9GyJP7TWFEWx/V0ImrOs&#10;xo+JQl4oEC5GW4K0m2rVvjmHFVtygZZcxFkLwvPm5IT/5X/9DxwdH/Hg/hHeeeo6kJ+2vmXri/dz&#10;F11f410E1N3X21i/m3tq27/73j5QfoiUaciP7f59KIfY96F2nUEPEo33/NXufOuS/O6Khe+KDVt/&#10;qnvO1I/R+kDybtvsWkdvEjZzC1Q+lAPp56J2kRf2442+j/ouP/ddMXc3DzU09vqEB12Cpl2CA0Pk&#10;7ENxfd9fv2uM99thb3vb2972tre97W1ve9vb3va2t73tAfB729ve9ra3ve1tb3vb29729i+2mwDN&#10;r6fM9nWv2z0UHio87BcVDgHQ+8WfXfu6CmJ33X8fHLRLFXv34azHe9t8T6v01SoWDQMD7lI176pQ&#10;BCWva+DOrmKCrvULpYcUBXYpA9zVt3cVPfSLl7rf21ezGypI7RdX3MX03+/PuxRM2vboHu7323ur&#10;cHXreUGppt2dQTYKFN13h56W2+t376f7LH11+G5btMVHd43xIdWW7ftFU7DX9kPzPLuetTs2bowD&#10;f2NIo4QEJbcKNn1QXDsm2aqt+QAR1xHOW3CSn/3yt7w5uySdTlBaIr1Di6BC5tt7au+nUxDTFl91&#10;Vef7BV8BZCoRKhSR1d6ho4jxeIx3DlPVlGXJeDLhB3/6Zzx68IjFaslPfvYzXr18zWQ8RRDU2NN4&#10;ysPjw6AOLhWr1YqzkxPKosT5GultM6MbtVsf1GyljtBSNm3ngiK1kAhfD4JpWsBZC5rDOrzz288h&#10;QClJjcN4hwe00CRJFoqqG0X4tqAcPB9++CGj8Yif/+xnXC2vGI2Ckrt3FuE8WZYxHY/AOyKdoKQg&#10;TjTWlMSRYpTNSJII8ExnI6x1LBdBoV5wDRpqFQdbxfbrvmqK4SpYLpesVysQAWTfAk+1DmrweIe3&#10;viFnECgZvncymZLEmkePHhLFMeu8CKpHZYH3lpEo+OzDZ8TaEI8046Ti4vQLXFURSUcSCaLYkaaC&#10;SRIhXUW5WSK8Z7MCZ0FmkGaKONJUBpabgtpCqgJgcLneQJY1BXmwLixSSNJMY4ylMh5jJUpFFAVU&#10;RU1Z59w/nDM+mvPpNz9ldbUkkoJIeL7x/kOef/EVT+Yjzk+f45MJ64s1q4uLsJZ4EBqQAtesN1LI&#10;7TwMYAO3VQduwQe+VR+SCikcQgSSBy0EWilUHOOdIxuNOJjNGI3GJHHEeJoym074+KMP+fMf/IDv&#10;f//7PDg6RscR3ofixGKzoapWbIo1Mk753ne/Q+SiXwAAIABJREFUi/Lwf0wmmHLFd77xId/55H0O&#10;JxnF+opXpws2myWudhR5zenlmot1RSkTjp89ZXL/AclkjkPjGzVA74Pas6krqrLEVDXWOMqyYp2X&#10;rNbnXOYVRipq63j+9gLnHcsnD3g8T8kUaOmQGiIFSSKpizUXZUmaxGRZRpJkxKMRKlEIHOV6w+mr&#10;NxhrWW1ynn/1iucvXnJyfsHZ4oLVZgMo7h3cYzIeM58fcPzgIRbH2ds3SEKRr5YehSFWoQhYywit&#10;Y5TWLFYL0lMViviFwzuDKyswlvlswngyR0cpUidsCoOVitpu2NRhXlvA4hEarPLMcHhriaRGiTBn&#10;kywiSWO0ViSxpi4LyjynripsbUijKVVVsrg440e//j2vzi7QCl48/4o8z5FKUxlHZaG2gqui4myV&#10;k1vHNFZEccxiucY5R14XCBT5qgAESRzzs1/+isrWPHvymGmW8uzBEQfjmKOjOU8eHHH69oQXXz1n&#10;s1lxsS55ff47ri4WzCYTjo/vM8pSLhcrFqucNBmhIsmTJ4+4uFqyKQqcD+rfOIJKl/dgPUIn5GbD&#10;OBvx5NFj1lcrhIWLi0uqLEEYw9nrV1TGYRBB2V2EAtg01iRJ1IC3ZbN3hL8b4ahMiRewKQoEgjSO&#10;qa0PxbvWNOQjCq0UTtgG6BwA80ICsvXyAqjEO5DN2uy93fpwLbHRDVXIRs3dCxGus4NoqVtQfRO8&#10;/G716iECnj5g11ob1hcfgOWBRCoAKpxzCAIIjZacqQXZuUCSY60Le5eU24Jj14BZtJCBDMK6a4Id&#10;wDuBV839CIdUMEojIqWp8JR1jTFBca22lkZUbCveap1DQgDudFTfWx/KWrNVdb/pv+5SudvtD3cJ&#10;A4ZAT2VdYZxlUxQN+EQAK6wNBEJaazb5hiiKcc5ui6MdPviWslUK40Ys0gKptipmjbK3qw2uuWPX&#10;Fm87ixTXWq+hn0xTeB/aV8kAjA8K4x6lBNZUKKU4Pj7me9/7AUJpjPNY7zAenAPHNclP1//sA8rY&#10;Rj2CqszRhLnyy5/9M3/4/DekUbxVQu6DlXfFZ3cBoHe9Z8gHfxdQuBs7Dc2dXYpjd93Hbf/P34gT&#10;BYBwJFmGVxF5VWJ8q8DZqEEjt0AT7wNI0uKbcQTGVOA9sVbEWoU1qAOUv02G1sast+PuBttyTc6w&#10;jW/ZCfrdFaP1Y7ou6LwbD95Ur749DvpEcv376N5L8InFDXKAoT6z1m4VA/tjo7s+e++3Ud4uxe53&#10;Wb8Yv41Hu9/XHzPd1/vEDX2QQD/H0leT3DXW/5g8Tv/9f2yh+i5QwpC9K8/zLhDyLvKCfrH9u+zr&#10;ECC8i5ygH7+/Czx+fZ3r8dhVKuyTEnSBGbcIRVrFUTEMvN/Vbl8n33PXc941PnaRL9y8dkMAhwhA&#10;eO+pyjIQ5Dm7nd/GBHKj5XJJVVXMZpNGLTWQuUwmY64uYrwHHUWNz+S25G0CsZPY4EaCZ8ff3qXq&#10;PjxvuLGWb/MYbX7nDvVOY8yt/fJdCvK7+qPMN+SbNadnp6SjjIODQ5TWW9KU/jhJkgQhZFCT3RJH&#10;XoP0hAiEOVpHWOuYTCaMR2OqssTVFc6xzXMJIbAEAsSuwnzwLx3gdq4Tu8BX7wIj9QFg3d/7qp1d&#10;MGD3em1ealdf7yIr6eft+jnS7U8CiaOQkk1Vs8g3TCcjxlmI26/WOZtSkzV5qEoJ6qrCaI0SEis8&#10;tbegRQCi4hFCYq1nsVyTNjmeOI4pyxoBzKZT1psCa20AcxrbgOTbzyuU0hgctbGcLdacXC25Nx4R&#10;rVcsVyucCIB0rTVaKoqqxguNihMSW4OzxFEEGB4eznkwyTh/8wf+6ScRo7/4S1LtmaYp4zhhFEXk&#10;RfBHhQ4EZs558DaQfqkAqmxJNrX3xFEgiZtkI/71f/0XfPPTDzFlydvzc9abDYWpcCh0FOOsI4oj&#10;jh4cc3m14PPffc7i6pLDowMeHN8njhWSMGY2mw3GGPKi4JNPPiaOI4o8xztHEsW89+wps8mMyTgj&#10;ieNAFonCGIuKrtd7U1s2m5yiyMnrMoBJnSfPC4o8J88LlssFsRZMkpgsjri4uMTWNcbUCAnCS2Qk&#10;sQ5KLamcwzqL8RJPIB8zxqCkRkcxSiVoJYklxEpwOJvywfvv8f6TJ9y/f49xFqMVjNKY2XTC/eMj&#10;kkgG8iUPl5eXnF5eslgusEIRT6aMZ2Om80Okjvny5Wv+r3/4IZ9//kVYT8qCWHi8jNBK43yINZIs&#10;ZhzH3JuMOJpNmE5Skiziarnkt79/zj/+0885v7oiiTLizDE7yDg8OmQ0u8e6cvzm9y+4XOaodIZX&#10;MVZI0tGI0XTO7N4hVVkho4gsy/j000949dWXvD05QQiPqTZUVYHWj5FN/kLrmEiBNxXKW1IRiAaj&#10;SOK92ebglNIIxTX56iqnqkqkBBkrrHEETLO+QVhsjUVJwXiUbs8Jtlx4wmPqGmtqsAZXS2QSoyU4&#10;W1OVBSM/AnENmPY2rE95WVLWVdg/mlxCN7Yd2g9uExoNq5D3zxPuOiPa/mwChe1eKkTIneuGwAUb&#10;FLFtSwhisN4ihcE0wHZjLWmaUteG9XqzBR+7JsftnCfWGu8qIgkjYfnBJ8/43rMZB4nj5OSKs4sF&#10;n33nW3z16g9MH30DPZ6yqQyWkqKoiBWM4ohEVeRXK+75MP91FGG9wFYFUobMfjjDAd/sVdbWN+KO&#10;azC63+7H3b3jGjw9HBO5AUJD7xyq4YJRWuLqOuRKnKERfsfjcM5u/YQumYrWektW21fpfvv2Ld57&#10;JpMJeV6idUy+Kbg4v0KgiZM0xI+9eOGanKYFxoMpA4FQFOmbeSwdyAQEgrpuzshU44960YDRK5Ik&#10;4/79B7x8+ZKD+QHT6QxTG4oyb/K1SSBxbca0qVtlezg8PApnGt6xWi1RSjGbzbbku20/tHtze+bQ&#10;iyqwTd5FtTktofD+pgJ8FxR87UeIa/9deoytURoc8Ifnz/nbv/t7/vv/7r8ljQOY3nua+FLdUla/&#10;S5G9n7PYpdbe7acuKH4XedvXUUPfNde7r3fbeBe53664cehcvwt8b8cvcKsOYVfc08bwff+sD3Lv&#10;54XaOdOPm/vP0J49tvOsS/a/6zy/PQe+S1SgG/t019x+20dRdIM4f8gH7sbUXaKOXefJ/TxH9z76&#10;Pmq/DW/nRdgZZw/14xDwfxfR3972tre97W1ve9vb3va2t73tbW//f7c9AH5ve9vb3va2t73tbW97&#10;29ve/jNtCBTbZ4IfKr58Fyh5CHjwLgD20H0MHTrvYprvfk9f1bL/LH0W9NaGFMe6Nlx8ejeIpn+4&#10;/G61qHcTD+wCI/SLOna1/b+k73e1X/d7+9/fZ5y/a7zcpQB5lw21Rase3i+Q2FUcvC2y2Kpzy0E1&#10;hubD10DuHYXwfXXC7jXagoKhwnzXU3C8pdi+a/51FMSH5t+uebS9ZgOw294ntwkjrq/RUAI0wLKg&#10;QCeQMuLVm7f8+Cc/BSEpig3jLENHGul9UNzp9FUcx0EtrKN4GkXRoApfW+BkjNkWlW0JGGRQwPLW&#10;4KyhMhWffPwpH37wAf/m3/w1Bwcz/ue/+Rv+h//x34PQHB8/5PHjRzhnUTJiuVzw5fMvuLq8YL1e&#10;NgUt7lbBj9Y6fLdUJFHMKMswxrBYLG4AVOq6vrGm3BgXzm3B/6autwX5tXPUTcFbW4DZKrrUdU1d&#10;15RlhTGGp0+f8OjxY169/IqXr16RpulWhVcKcNLz7NmTpoDdgZOAaxTX7FbdJM83jMcjHjx4xPPn&#10;X7JYLPA+tHVrrbpGuK+2cD0oYQcFmKZAXHADhBPU3HRQkJMekJjabIt7lJJBqUpJsizll7/8NV8+&#10;f4G3FYurK0y+4dOPjjieSQ4zw/HDh/j6jKuLM5QUjFKYjSPS2DAdK+4dTBGiwhiorWK9MTgEcaLI&#10;khjvaorKs1o7agc0RXdKSNarDc5ajJOsC89knJGNRzjriZNL3Lpitdjw5uUZeb5gPEt59TIlS1N0&#10;FIGUbPKcfLnk2bP3eHw0I3cxk1HERQnlQcrLN55LPFYIpJdIJ6AZIs47JGpbSBUUXm4CxZRqitOx&#10;zdoU+kn6UBSbRBFZkjCZjsnSjCzLuHdwwLe//U3+q7/6S777nW8zn82QUlFVNXlZI6Si9hIVZcio&#10;pnIrsJZYCT771mc8OL6HcgWRyxHFmmKz5OTta66urthsCkztubja8Pp8wWVR8eD993j03ofEsxle&#10;x1gnGyV1RZZlSClZXF0h8CxXK/L1hvE8xl9csPzyBXlV4TzEcUJtDS9PFxSbDeaDxzw+mpEKS6ok&#10;oyTDSYlwAiPBSY1FIWWEViqA7BeXVGVFXVtOL6746vUpL1+f4KRERRECyWwyxyMx3vP24hz5KkGP&#10;UoqiRsURTni8r9GxI44FRRkKWmXALWNNKNC/Wq4aqGij2GNCIWikFfP5FCcVE+s5evDo/2XvvZ4k&#10;ybL0vt9VLkKlqMqSXV0tZnrEcsQKLGkA+QBiDaSRDwTNwAeS/yWNpBlpJEDAaMQuscBiZ3d6p1pM&#10;d1d3V5dKHRGuruDDdY/09PLI6hmQT4xjVlaZkR4R7leec+75vo/5wSFfvHxJYTXGJJRVTYMnaIFv&#10;AfY+86QqQWkVAfhKoJQhTTO0EkynGSLsE5ynrioIlqqpyeZzjA+UtqKuSuTeLfJZVEAPjUN4gbSe&#10;aVkhphYzLzhfnrNcr1mt19S1pfKWLJ2QmBStorqXD57/+1//Jb9KU+7fOeLv/+kf8sGje4i6wGjD&#10;g3v3eXD/DklqaOqab5+95osvnlIsL3n1+oLprEYCVVmRJhl7B/ucnF3w/OV3fPD+u/ziD37K4f4+&#10;66Lk9fExUkl0krAuapbrimwy5/6DR2R5znK5wrqGaWrY39vjFz//OQFBA5RNg1QCIxW2KVmu1zTW&#10;Ym2gqSoiqQ0URYUnoJMEoQy2bliXdQQnt+AFgUS0hd1SRDVA5RXagHMBR1dAHouTHa368hu+cvy3&#10;8f2EbAHjLXg5jCiQbvE7h37OGKBmWPy4USsXV6pWnc97TbUodPuXe8MP7oqfZQt0Dy3xS1e4LIVE&#10;hOgxiFbdTAgRwT0DAGT3GdY7nGvQMu5bWkoa77De0ViHJ+LufQh4eipRIgKzN+7JAKx2TYx84IsP&#10;izD7vmofoDosVh36r1dFvNA0NSGEjX9S1/UbCtVNc1Wo3hHKDH25YbzSFbQP/b1+ES+dJ9YjnNqo&#10;ykoZyQJkJCIgYghJk5TIYSCYzaf84R/+IXt7C2zrg3Wqb1HtLxbi0/Pj++MrAgbcVbvYqHKZpZpv&#10;vn3Kb/7u481YiIXu6nuB34evjRX29v3oWIAetviq2wvJu3E+jJWGsceQrGtbDH0jwLUbqiGgtERI&#10;yXQxxwvBumyobUA2jhBkVEMW0afqiI+QYkN8pbSKIBnryNIcKRTBe6QQhF6heb+dOjD7m4X2YWsR&#10;8nV1wDfn8k3xaddWfYDLMFbbBh7tx0L9edcvmO/34SZiicwCo7FPv7C93z5vI4H7fcDvY+NkTPlv&#10;WLjfv58xVbWbVJ+H43gbocRwn/g+6vJjseP3KVrfRrA4jKnHcjU3AczH2uRtoNkhwcC2+/0+OYmb&#10;2mo4Nof3NCR43JZj6dqkvyf17zHmNbap7YkN4ctYP20DNdyUt9umCvt9VLqHe+rYOr/xK0QkhgOw&#10;zkZF6hYVlibJtX0qAmI8yKt7yPOohMoYmEnISCbTI8jYdq/9vN3Yevc20qFtPslNa9821cjfjZhz&#10;uG+pjZ9qbcPy8hKdJrx8mbJY7LU5DEdt63ZuXH1GBFk5qqraAIKkkPhgcc6TJKbnYyomkymLxYLV&#10;akndqlFvxpZsFYQ3+aNeW4eAIFwDSXX70vDat+Vix9aT7wOm769Xwzk6Rj46pijaz3sOfcux9UAp&#10;RWJMVOoWAic8F6sVd/OUJEvYm845v1xjG0dIBUFJVlVJuo5xWZIkse2RBBdQRiGVRAiNDVCUNT44&#10;kkQh6NSHA1JG/9VZi26BiBFwHkl0tJAgBQ2eui45ubjk6bMX6Id3MYlp59LVvFJao3WCF4LKWVbL&#10;JRqBVMcRJC8dH717n98+e8HFyy/48pOcIAwpnlxKZiahyRzCpOgkwZgkkiMQqOuaqq4iiLfL2UiJ&#10;URqF4Jc/+yk/+9FHJAl88fw71mWNDYKydmgNRnikhCTJ+fyLL/nm+XPW6zW39/c5OjxikqUQIrFZ&#10;VddonbB3+4B3Hj9iMplwcnxMsS6Yz2YYrdvvjuRoShDjJgJ5YkDFXE4gkKaGNDWEMIt9pBXOOop1&#10;wXq9pqpK1us163XJclUwTzOeSYlrGiZ5xsHhnNlkgm08JyenvDw+5fj8HIumqCRaQuMChkiK2Pln&#10;WsC924f86MP3+MHjRxwe7JGlKc42COHJJxm3Dg+5dfsOkzxFCFitVjx/9YrvXh1TNZ7ZYo+9vQP0&#10;dIpKcqqy4YtPPuV/+2f/jOOTJcZkkYARQaI1uBj3IBWLxZzFYsrhwR6HixmTNCHNNa+Oj/nX//ZX&#10;fPzkt5ycr9CJZrE4Ip/MuHX7Dnfv3WFZVHz33QuW65LF3j5nq5dcrioW8wmemAOxzhFEnDvrYk0I&#10;nrt3jvjtZ1/w8uVzslRxehrj/cO9ffI849HDhyzmGRIQWiOcZTKfcuvWHlJKpqmhqQMy+KgurSXK&#10;KBBx3dKJpnY1RVVGQhapcK6KxANKIwGtNGmSxO8QArmJxRxCCeqqREkIrgaXEGxD05Q0TYJzNsbd&#10;IuaHnfM0TcNytaJprgD6Q3Kp/trUJyIeku7cdOYxPBsJW8lYrpSxY05KorUkMQalonJ7P67dxNxK&#10;Utc1dd1Exe92fc/zSLp6fn6+IR9xziGFhhBJYjMN797b509++j4P9xO0LzhfXrJ/9wFH9x7w/OQl&#10;7/zwF/z2ySdxrWjW2GYJXqEAoxR1seb41Wv0bBH9BRv3fm0M3rs2Ry4QKIwxFMUqzuEQKIpic19K&#10;6g0IvSPl7dZwpdQGkH3tTEXwxplY5+t0+6nWehMjxXbr4tzrhEHWuQ3xzDB3o5SiaRpWqxVFUWzU&#10;0LU2TCY5p6cnlGWNTtKWdDdscvxXquJRAV6p+Hdr7YYIUojr6uIxDlNIGXOtaZqyLlat6n1AK43S&#10;mskkZ71ecXBwwNG9u1RlhXOWNE2Zz+fcvnWL5y+eU9cVRVGg2vZJkjT6cLB5ptlsxmQyoWmaqChv&#10;7aY/6rreerbab/eomu4JPr7/DYVwEXNTtKTF1/IMHjweqTXBw5//+V/w+N1H/OHPf0aSJNFftRYh&#10;wlYyy2E8O0b6PYxXhueHQz+mT6q2zecY+pRj58JDlfPheeRYzLnNjx2LH8fykUOyoaEf17//vs8+&#10;XNNiv75Jete//6Zp8N5vIUrgxnzRtthxGDMNSd7Hnr8D8Q/jof546ROrj8UNNxFC9feEbfnLMbX3&#10;sXE0jPG2xY79vOgbc2rEr95GJLmzne1sZzvb2c52trOd7WxnO9vZ/99tB4Df2c52trOd7WxnO9vZ&#10;zna2s9/ThsV8Nx2WjimUdTYErw9f739XH7wxBCP0v+N6QcjNBfZjP/df21Y0OQRy9P+2TWlo24Ht&#10;sKi//yydyubbFNXGVIa2sem/oTIxUIcbe95theJjzzj2PcPxsO2aMeuDZ37XA++bFBy3jYV+sc5N&#10;RA3b2hPGQQm9izYA8ZuefxtopGuT7rPHikxu6u9hodk2JYfhe4b31V07LKx7e5+zKb6PSpVR2byq&#10;Pf/23/2a1boiSTK0igWdQQSENtfGead0cF1Zng0QrV9I0s2fjWKNtXjn2yJDjxLxGrXImS0mPHrv&#10;MVIa9g/2ePjwLvfu3ua/+i/+M16/es3//i/+FU8++5TzizPmswnOCr7+6is+//xzjBEkiWlBgFGt&#10;dQwQobTmnXceYrRhvV5jjOHs7IyqKm4E0wzbta5j0Xks9hJUVdWqoigg0DQ13juaxlK3qie3bh3y&#10;3nuPuTg/56unX3F0dITWmqqsaGpLWVUc7O+hlG7VSCRVUUTAuTYoaSiLirqKim2Hh4eUZcXz589Z&#10;rpZonaCN3ozR/hoUgZD+mgpJXZdt8aO/VlTXVz3zLRC0U9MwRm3aOU0yVsslX331FWVZYus15XLJ&#10;nvF8eH/ORFySiIKj27cp1hOK1QnOwiSH2VQwSQQH85Q0E5SNZVk4ikZSRUFpbt+ak8ioTLsuYFVE&#10;LOBsf4oyEmygWK7RUlLXiuOzmtnCoFo159l8znfPX/P8m+842J/hq4ZQKWbZhERrzpuGsqowSpJK&#10;w/Gzb8mxlHVDmqbsJZrD23c4Ob/gb767ZK013nkEClRcRzpSgRCuwCCxyNZtVNpCCLHQVkKap1gX&#10;2zvPMvI0Y5om7O/vkecZd+/d5Sc/+TG//OUv+MGHP2Bvfz8W9skIEq4bi1IaDyA1XgS8EMRSbmhC&#10;QGnNfG/B2asLnj97Sn36CtFUrC8vOX79Cms9l+uG58eXvL5cUamMbP82s4NbOCmxIaraJekErSRI&#10;w3Q+Q6cZk3zC+fk5Ugi8c7w8PePVySnWRwVq63wE6hM4KRp+881LzoqKO/Oc2/MpVgiyRKGVIAmC&#10;pvEo6SmlxcsCrwRWSWpbs64s5xdLrPVkkyleSQKBWZJgXWBZlqyLgtJWnH3+KULCfJJjlMf5mlQL&#10;lAxkqcK7jNpGBd7gHQgZAdVljfPnOOfI0ozZ7QUmMTTeRdW2lvxjurfPD3/8Yz55+pRyWROEQCiJ&#10;1AbrAmfnl3EMJ2smScbB/h4mNehKQwjYpsY2AUmr3i0VxmiETCIpRGIIjSNPbiOFoG7qDfCBdq0O&#10;PgKOnXMUdc13L1/zxdOnPKtWlE0EGtRUSGKhYlFGcgiFIgTJ1999x1//OiVPFUfzjJfHr/G1JU00&#10;UkYylHt373F06w6ffPIp337zDSenSxBgTAJB8vz1GWW5JtEwnSxwNnByes5yuaSo6ggULWrqxrIq&#10;SrLJlMk05+Bwn7qpMVqRZxkCcC4W3RbWsq4qGmtp6rpVYAsbELbzgXVRIFtwlQ+BUMf3eu9JjUEQ&#10;0FqRTtOoYq40BI9tLN5H0JVShmlmWBYl3nmUVEBUaYt/7wNdRgrLpbgGWO4rLG3zU4Y+4bBYclhQ&#10;2VeIGvoPnXrS0DcYK1jcfJZ1kRynK8Jv3y6FuAK7tz936vH9Qsg3AUDdM0gCgsvLJUshcCGugY21&#10;CKljWwoIzr+hmrTNh+2KYbcpjW/zqfqqUkN15u6aDoDb92f7pDddYXz/uYcqon3FuDGyraEq04b8&#10;5C3A0f7vEaR0VUgfSRwkQoLHEVqVtp/85Ee8884D8izjYrm6DlTeqAuzQQF3z9IfM0mSxDHsLM5F&#10;5crVasWv//ZvKcsSo03btrRzQ/xOscM2lfaxGLavWjXs/zGA7U2KYcOYdhgX/z6Fu4KW4ISA9T6S&#10;rEjBqigwJsVaB51iLn6jttj1R/dc3nnwIKUmyyYIJN47tE5omnL0vjuSqrEYd1uc1LV5N/66uTU2&#10;5m6KGYd91V8LblKVH1u/xvzxjYI019Uuu2s6wMhwzo3FY2PPIH4PFPzYGrINZDAWKw/XhTEgdb/t&#10;usL+m+L7sXxCuEF9elsOYSx3dBOgfiwOHa6BY/vfNuDvTSQKw/VzW1x703cO50AHJr8+TnkDoDts&#10;k21AnPF8GXE/DB6QLRldPxfRkVXQxgniDRDFJkcXPLhtuY/Wf21V06XsAOExQNhGQjEkXhmbizeu&#10;fTfkIOKHASIQgmjXs4BUKqo/O0sSDJlJsdJtyHUCMW5SSJrGRoI6IgkPwcd9h0BwrfI4b5In9P2c&#10;vspqH4QyzIHcNJbeIFgQV1SCb8tJje3pwzF+bb6OtfEbc2fzCkZnuMZzeX6Jkorzw1vcvX0ngs9b&#10;heHuUyMGMeCs3ZASbsa1A6VjztS5OCaVMsznKU1tOT+7wDsfCQm9R4RWOVh2+sjDHHPYEBRgO5Kf&#10;K+KDsVz00Hfq59GG5AW9Gdh+lh/kNfzofr9tbG9TKb2mGPwGiejVHhXjpE5ZuFWp1YraOk4uVzS3&#10;DskQzGcZQkVCI9sEdAChFJdVzcQFjJRI7yN5lPOgNCiNDOCDo6zWSJlhtAIh0SqlkQGhBDpRVLUH&#10;H0ikAhn71DY1slNeDwrrFWXleHl6yXQy4c58ynQ2wTYVoalpSoVPokLwqxcvKc4vWMym3Lm9j3OW&#10;vemEZJqBrZgkhqfPj/nqsyfk0wOUbciVIDGKWZ5hspxpPiHLJljXUNUFhYJLAq5xKClRQoAGjWdv&#10;PuO9d+5hEsk33z3j/OKCgKSpLIk0pEmCQtG4hrKqeX18xvp8jVKB+XyCyXQEOraEplJq0ixHJ4az&#10;03Muzs+jkr1WKAJNWSFMghdQFDVGRvX0EAJ1VeF9QGlFkiZIJbDWIZUizzOklDSixukKkSdMEsli&#10;ktI0jqqq+fDRAzL995imhvk0JU1zpBA0TU1Z1ayLipfHJ3z9zTP+7pPP+PK7F7y+XGND9M9m0xkH&#10;+wse3LvLB4/fZTGfkiUGLQVawnx/znQ6YTKboHVCWTW8Pj/n9OKc84slJp2wd+cROklIsxTnPEXt&#10;eP38G16+es1vfvOE5XJNogSZDugQECoSgWIETQhkk5y7R4fcv3ubySSJcwv44utn/Nu//mu++PIb&#10;zi4K8nTCu48eM5ll3Ll3xAcfvo9WkhfPX2CbmqIo+OrpUy7WDdIkVFXJ/mxOPkmxTRzvZ+enGBXA&#10;1ZjMcPfBXVblmtOTYxIteXV8TFWsOJjNSQKY995BaKjOl4S65mA+45379/hP/8Hf43/4539OeWk5&#10;rxqyoEgTg2saFtOcqtY0rsGGQN1YmqbB5Cm5NIgASigkAodnvpiSakHjIuFnCA7nA1ImTKc5eWqw&#10;xYqmKjAt+LmparRSNI1DGYV3UfnbWkdZxHxPaPftuG6Ka+vJVZy33Zfv+2gb8OLG13QbpfrQEsuJ&#10;0K1x0fcRAVzowI0xpyykxiQpQiUgQfjbLBaFAAAgAElEQVTmjTOySKzb7r1Sxpy9VHgPh7f2CcKx&#10;Li6oGxdB0wKMDlhbM5WCH9yb85/8wfs8WiT48pTz1QXrywvuv/8BJ+dn7M32mOYzvvnqW45uT9Cy&#10;xCjFuhJY58nSDKMMq3VDJmoECkuNwOJtG1+7SFjhXezbDpxvEkNTx/xrILTnHf4Nct5hDqcPxFVC&#10;ogQ0NiqpSyFBiLjXugBKIpAo2SqsB3qxa8uOKm0bd8XPaGpLYiJAPOaI4/VlWbJarTEmvn5xscTo&#10;lPl8wWoVQfFGxf4mXO3lSZK04P3rat/Wxj04jmOxefYQ4nhIjaGxlqIokVLjHXjX7q827ivLouDk&#10;5IT3Hj8myzKqsoygf2W4d/cBDx8+4J133sU5S1VVrFdLLi/OSZKEW4eHMbcQAlVZbkDvWZYRQqCy&#10;Md8SCJRlu/aqSBjqvd0QVCulIPTyDsFH/7i1Dkgf/b0ufoxzYwOWFtG/kUpsyAGr2vG//K//jDt3&#10;7vDwwX08LXlAS57QtETN2+LbMUKo/llcP490E6n1WC5sTIV7GHeM+bI3xeHb8ijb3te/bsynHXvv&#10;mJL78L6HNQrDeJhNuspv1rMQunsA5+RoHDO83+HfbjoPHSO720aWtP08WryRoxiejY7FHX1yh+FY&#10;6Z/BdWr2w/yd6IjTvY25ciGQMsaYIXg88sYYdtg/Q5X74fn/MF+wA8DvbGc729nOdrazne1sZzvb&#10;2c52dmU7APzOdrazne1sZzvb2c52trOd/Z72fdTNh3YTyP13+fxtB8ZDMFD/e4ZFyR1ofXiQOlTN&#10;uoktfeyzx4oG3gYW2MYK3y/E7B8cbwOCb1M7u0mlrSu46Q7Ah+DvtxUnj6me3dS3b/v7sC2G4Kch&#10;2cD3GUvDvhwbS2Ngg22qctsKSrqCrevtLt4oYL0qKt6uaDh20L+tyKJf1HHtOUUEDocW8Ai0AL6r&#10;wvsxwMCwT4egirECkK5g4W3KmfF3f12JRMRCvGfPn/PpZ19SFlFtdzad4myNs2EDJu8+qys86p6/&#10;Pz46wE3Xh53C55XKwPVx4ZwjeIcPlsXePlqlJEnG/fv3uHf/LnmiePTOA/6bf/pPef7qjL/4N/+O&#10;X/36b3FVia1pwX0hKnkEj/d2U1j4RsFQC1her9YblZioXCPeAMXdNKe7+dqpl0gpUVpvAHa+BcjH&#10;4rRYBDmbTXn8+D1CgCdPnpAkESxflmVUY7cN1jYcHOyRpgkEQV03CCRpmrXFcVGV3fuA854Xr14h&#10;EBG8qTVKi6jWFrYVf18V6VwRGIgNSLsj/JhMJlEpuVVzuyoYjArIaWJi4fNsxieffcrLV6/idVVJ&#10;Jhw/eLjP0SyQhkt0KFFygRSeNEto6gatBZOJYJYYEh3Vf9brmmXhWBaS2sHhkWaSC8BFZfhGUxSB&#10;fK65dXuB0AGCoqwszkJVQLOOzyKlwiuHTqLii1GS/VlGsTxDCYEBQlMhgmVvPsMYxV6acPr8FZnR&#10;lKen7C1SRLB4f8kfvn+PVVHyxYVlRaDxAeortRwfAs417fqt26IlsVECrqqSNE3I0pRAIM9TDg4O&#10;WSz2yJOExSTj/r27/OKXv+BP/uSPeOfRI+bzOUEY6qqibuoIdvER7mA9CKlwweGC35BYBCFxuKiC&#10;JCQ6ywlC8/LkFNOUFMtL1uuC2nou1p4Xp0vObaA2AZ9OeH25wqQpAYGSJirWGkUQmqJygMJ6gUoy&#10;hJC8+PYZ33z7nJOzc4SKa4TznoDGE2i8oDhb8+K8YJEI7h3uc+dgwf4sZ3+asZenCFETgsA6UE7h&#10;VACtqQOsqppV5fBCkM9nUQ1dRCUo5QJBBPJphlQRBBBsTVMFkGBknPHSg/SC1ERQbmNDBNlEmCLW&#10;eWgsl8tLvv72G5IkIUsMzhtW6zVpmmOSjDRtuHf/AQ8fvsP5k88pyjVHBw/QaUJtG2xtCaKkLmou&#10;wgUXy0sWswnzPEMpjXUOW1es10vOz885PT1DCsn+/ozEGIqy4PTsgiTNmU6mJEZDW8wpkKTGkGqD&#10;UQpaZedHdw95594tXr464ePffMIX37ygCY66WiMlSK3J85RFviCbTXh9/JqPn3zGxckxHzy8y+3F&#10;lPk0w4qA8CCCZbVakhjD48cPSVLDk08+5fTsgtpFIgKCZzHPef+dB0ilObu4pK5rnr98SW0b8jyn&#10;aRyNs8xmU6ytWa+XHBzu8eDRA85eH3N6csqLYs3Tr5/ThEDlwQmBNhopBEYrlAIlFWmaYl3Ah6hI&#10;5j2xvYON4B0pqWoXgSLWIaVCKRnJIGxUwLRBEIhqlcE6CAHnYpErAYIPSB0LhGVbKNwpa1nbXK2f&#10;I77dEDBzk+87VHrqSEfeprQ7piTbVw0eKvv0SZtsaDb3LuirhknEwLcFCFLiesDTbp/olCN9e3/G&#10;JAihQVgq20D7mUgVCROSJCoLclWcvY0caEzpXWs96mv1fZruObqfOyC8937jd3QkJN1zdL7YUGWr&#10;a/e++vYGtNxr65uA7G8o6A18tz4Af+Mr9NSCuz6UUuKHStII6sYiheL+w3t89NFH5JOMoli3e3TY&#10;gIHi80Wl0L7PfjWO5DWQXWiBXInRFEXB6dkZAEli2vv1b40RbyKdugnE2vdd33btWBzzfVSQhwrm&#10;20Bw2+JI70OrcNcRCYVIdqQjQEsnirIKJEoTEEh0BHeqOMeFlPiqjAQKgBIaAaRJuiEnUlpR1zfH&#10;VWNtehPwrw8e7wNFx0CIY+3UX1vGlOzGVLD7c3Ob+vS2WGYYZ/e/d0jg158r3wfM//vmWN6moD5s&#10;v22EadvUy4fX99eZfh+P5Uy2KXPfFNtvIwi5ae/aphw/1rdD5eUxwpC3Ae2HOZg+Sczv2rfxlgVj&#10;ILOxeb8tLh8+85tqlf38BoOf4z2E4HvkOtfvc+MDtO8ZB510fRB6z8a117b1003jfBux4/d5TYjr&#10;jlEEv0OaZZgkwbqLGN+2Ko6dcmpV1SgZ1Zidc2itcbZVhd8Q5kXw3TYyimH7DH2GbUSUY220DRTj&#10;t7TPtnE8JHMYzce0+3m/z94yiqPP6kMEF1cFx69fMZ/OEEpFpWFAIggteVSX59FaXyPxQQiUUBs1&#10;4P44ns3m3L17h3WxpKptSyQVyY66nMIQfC5aQDgjfu5QUXIst9X5Wzfl/uD7ke1sG8fd6x0pXbcH&#10;Dn3OYb73at3rg4Su+jcAtbeRZCs4TteelbXM0gmpSTHacFnXJGmODwqpNFXdsFwX5JMIrBYuREVm&#10;o0m0pqhqnAtXZFe99V9rhQ4aV6yxtlM2jkRTiVZkOqOpS5yL8VyeaqwXNLbh22fP0Pfusj/NaISn&#10;LGvqsqRMFMulQDlLk1UkacJkNiPYGmtrDhcHhIN9bFNzd29KUzW8PnmNNBNmWUqu1yzXa/ant7hz&#10;dIRShtV6yUmzBtdggkcKD86TGI1rShJtuH9rn4mGF18/5eWr55Rlha0DWqfk0xxtDLbxLNcltqy5&#10;OL8EF0hSQ54mcaz7EEnMhEDKSMbQ1FXr+4OtCxIV20gLHf0w4lzIkoTEGFKTtHkaEI2ksQ6lLbaN&#10;G2iVlX3TIEJAS4kQkawjDXB37zaH+4fsTXMyA1JElemqLAjOoPUezgvev3uHX3z0IX/885/w8adf&#10;8FcfP+HVyRmT6Yx79+9zcHjAfDohTQ2J0UwnOZM8Z7HYI01TfHCcX15wcfmKunHkswkqmXDvndvo&#10;JEMoQ+Mcl0VJXTf89sunfPfymOVyxcX5ChAYFci0ROPRaYJJDEjJfp5zeOsWtw/3SI1BSkFlLV89&#10;fcqv/vbXvD49Q2jDYj/h1sEd7ty7y/7BnA8+eIw2hqpYA7Bcrnj69TdcLJdInVJVBXuzjL35jNls&#10;Qm0t0sS8ynySIXwkQ53NZ+SzOV8/e4ZpQbASj3AeKUAmglu3DmiqimBr1kUkKvgHf/oLTtcF//wv&#10;PyZcrCkax7ooWK3LFjDpcSHmw2zjWBUlbjFDqOiTN9YhRSSgOthfcPdoQfHiIuYJvEcojRSSg/19&#10;EpMg6khQVRZlJKLMcrwPaCLoOIRICmmtpyprrPUIOoVu+cZ6H+Pi68RS28iUr62jvlMo78h2wsa3&#10;8L4lTOtInH3MD0oRiWW8Ay8lUqp2jQkE7+Ju5P0GfBw68HuPxCsISZIkTPMJiVZU64JXx2cEPKlW&#10;YBtupYYf3L/DH31whw9vT8jDkmp5wrooaZqCNAl8+cVvef/dB6xOnnPy4re8ezRleXpGPjWARypH&#10;mgRSbVn5GnwEeYsWhO5agHLT1MRwTGzWdecc83TOfD5nuVxe21/G9q8+4dpwvzbGbBTCuz2080er&#10;qkJrjZSqJTiIRFYdWLUj3Ov2WaV0SzYbNvl2pdQGxG5MgpSRPMFaR5pIyrLg8uICEO01qvUBIU3T&#10;a3u7tW4UdBt/7p79Su252ZxP+PYZGoQQNE3Der3i8vIyPrd3JElCaPNQ9+89ZDKZsF6v2/EjkUox&#10;mU5I04TZdMp8sUAA61bRPqlr1us1SZIglcLYhrOzM5xvEDLQWFBqQiS5UXhnQYyrqfdjkqGa9VXM&#10;KDa5jy4P1BHNheBJkoTvnj/nf/yf/mf++//uvyVPE1p+YLy3o7FMn5Ty+5ByjZ0/ve38dhgPjPk3&#10;Y/HKkCxym7/eV3DvK36PxXzbwP7b4uKh8vk2UvOxNe369ZEE7CqG6s43w1uJxcfA2WP5iM76ub7h&#10;Mw3Pdbf5m0NfsYv1lZJvkKxtq1G46Sx4SBw6JIqEQHCufT51fXyG75cTGKtx6P7eralj5/A7Ffid&#10;7WxnO9vZzna2s53tbGc729nOrmwHgN/Zzna2s53tbGc729nOdrazfw/bxkI//PltBb5jvw+/p//z&#10;WEHnsCh0yCS+DdDdV4YeFt0Pv3t4T2+q9LwJcBgeXve/Z/ie7j66woBhccw2tv/f5QB4DHwxLH4a&#10;K3IYA4yPAnxvOMj/PooCw/Z4W9HwsM2H42lb4fw2GwN7j93bsI9jgctgLCDoXr0qNe5+u962N6nr&#10;DcfYGwXAW1QPZPfs3qOu5FWjosEWkMC2sTJs22HfDufEGFhlbH5ABOU3jeXTTz6Jaj17C5IkQWmB&#10;FDoWD1rbFnvJa0UZSimMMTRN84YqXB881zRXIMKopNIW7AdPXVuMVpjEUFYNSaKY7yU8fvcReZaj&#10;JOTThMeP3+O//if/hK+efkO5vmCNJzUSay1pIvEugiA7JZMhcCYWLHu8tZyfnwNsQOrdnB8rbh9b&#10;P/uFM9ZaTJJgtCJNkwhesI7G2thGWhGAvb19qqriu++ebYDoRVHQNA1N01DXFbPZhNl8RpYnBA9l&#10;WbZggKhwJaVBKUOaKnwL5O+UYEIIG7XWCNS6Ggv99S2SGVwVtHTXGWPIsowkSVitVjRNCxQUfqO0&#10;laYJUkRFo8Nbd2mc52/+5uMW9OXxdcGtHD58MIP6FOvOSOYZ3lWIrhhIeLRWGANZKki0xFvHxXnJ&#10;eg0nZ5a6gTwPpKlDKo/zhrKCfKLZv7XHbGoQRIWLVeVpvMA1gVTDLNWkRmObhoDDuaja5uwao6Fe&#10;l6zPz3lul5ytVtRWMJ/PObhzm7v3jliWji9fnuJdw2Sasa5WHKZTfvHoEL465oulo9SS4GPRKb4t&#10;kO6K3vAobYCAEpLGVezvLciSBAjk0wlHR0fMZjP25wvu37vLH/z0I/74j/+Ydx4+ZDqbReXEAKvL&#10;JWVVElpFxFjYGgEJvgPStIV+UdncgmrXIKWZ7t3i6NEHvH59wpcf/ztcuWZ5saR2gstG8GJVcVzU&#10;FLLkzotXPMomKOswSiNCw2S2h9aGAFR1TWMdJ2eXrNZrmqbhqy++4MunX0dwMjIWVLfrq7WxYBap&#10;KJ2jLB2nz455+uqMw70Jd/Zm3JrmzFNNnuaR4EFJrLRkkynzg0OcSmlkhdcCqXQLshBRtSpI5nmK&#10;1gat43zwweK8R0ZJb6RXGCExygANPji0op2TEo/AEokdCIFiteTLzz9FBceDB+9AYqI6r5RIIDUp&#10;P/nxj3j+/CUnl0vqusTLqMqupABnWRc1wQVOz854LgV/8MMfMsk0MgiMNngPxqRk6ZSmaajKCoMg&#10;FZJES16/fMEnr0/xAabzOfPFHsZopPfI4NACdDsHHz68z2Kx4OHhHrOf/5Q8SXj67DuWjcN7ixKK&#10;LMuYzHKKcs1yuUQKxXcvTzh59Zr7R/s8fvSAd995QKI1uVYoEYu4lRbM5lPuP3wAyrAqK4QUTHLD&#10;NEs5ONzn+OSEFy9eUjc1tW3wPvDZF99QVxWHh/tkeYr3lmK9Qqcpk2nOyQtLsy4IzjJbzFlWFiUV&#10;vlO6F5AmBi3iPukAodgU2yrno5Kgv1IWbxobAfxSY70HJWMRvZQIrQm2JRzyjsa6K3BocBEQpCTi&#10;GvBQbFSH+n6BdS4CL0K4tof3AY59wPi2olatNUqpjaJ4R5Qx9PHGiKGGxYod6EuEN32TECJQF7gG&#10;fJVSomTUYX3Tx5Gbz4rq4K4ljKAH0IsKr0mWokSOvbygcQ7v3Qas2O2tQyDnEAjaJ37qK7P126/b&#10;b7si97HYZAjW7UDvQ7XrYfv276fv7/cLT7t9M37P0B+kVUHlDd9hm+JWX612CL66Igq6Pr5oFZ7y&#10;POPnP/sF+/sHlEWF93Gv2LyfN33jPjCwKwYXQrbqbUXsYxFYrZb8xV/8eVRKNCaO8WsgsO+vGDwG&#10;uB3OhaEy2E1x5002RmQ19O+HymDbYrdhzNORBHWkGLFSHiZ5jhaSpqmo6xopo3qfd51KbGzfSLB0&#10;RdYglSLRqgX+TFvVu6u4ZLzgOqJMh8XcN8XVfcD0NvXnN2KWgTL5EBjfJ3AYywMMQYVjgMLu92FR&#10;/LD/OnKQ4XjZlgMZU1D7/yLHclPMP9auw1hsG8nJtvh9DFwwnGNj8+Bt8V+/X28izHtbbmgISrlp&#10;Ln3fXNM2UMg2opHvk8caa+OxHM5wjxoDJoyRFGwjwRkj4hgqJw6BINufI4Lorqtr90H2jIJ0/n3b&#10;6uaxJJEi4IVACHVNtbDzPTqgldaapmk2/3fKqVpHojJrbSTX05q6rjFKoeR2EqGun5qmIU3Trbmy&#10;4T5/E+HD28gDtqlh3gRQGgWLdDmhnvL7tY4ctrfwBO/BK5q6Yrm85OT0hIPD23Gt74CUSiII1HUV&#10;1X8HwK2oiuvRSrd+QQQSxnEN88Wc6SSnKpZIJaMSJ1F5lo5YEFoimG6fc/Hewva1c7hHD9e6/rzb&#10;RuxJl9n7Hv7AcL8Y2xtcCxzapu7ZjTGlzEZVue9PdeRALjgsgdIHXl0sOZhOmU2nHCz2uXz1mqIq&#10;SPQEKVKCcBRVyWq9YjaZkCYpjbNkQZKlCdY5GlvjnKOua5LEoJTYKNumWmO0ovQVzlYoGUGFAk+a&#10;Jkxzg3eWoqwoCdggWrIvz8XlJUd7MwwZ2MC6qlldrgjW4iqDnWeYc8PLk1fo4BGuYTHLWcyn2HpB&#10;ZgzGJJycfs75ssJkExaTlNW6IBUgbMN6veZyecnq/AxvI4jZSIVSgqRVJ92bZBxMc6rVJd+9fsHl&#10;ekVd1midMD/IMW2fXC5XnF1cYjf94rl1sMcsm6CR+CAInhYIL3A2kkNUtacoS5q6xGjFNJuSpSlS&#10;Cmobx3qhNFmWkWc5aZri2jGjtEapGJ/VTU1dF2gpWgX7mNeVxH/5NOXgYI7RsFqfc9msKdaXFGUB&#10;3pOnGfPZnOl0weHhDCdgsci4dbDgxx++x7MXrzlbrvBC4pUizwx5nsf7yidoYzi7XFO+PgUpMGnC&#10;/PCI6WyOSVMaF6gbR1E1rFdLVusVVV3zzbPv+PSzr7hclTRlTbA1wnukAq1gmmYoGcjzDJ0kHN29&#10;w2K+F9dq7/jyq2/5/Isvefn6mNrWBKnIpynG5AglyScZd+4c4b3n17/+mL3FjLIoefH6FSdnpxwe&#10;HHK5WpMaRZZo3n//fdI0pbEWrRTSCqq6wRBQ0lDWJS4EitqychbrDMFZSrPGugrnakJTsZhPqOuK&#10;l+WKLE3YWxzwj/6jP+Ls7JL/69efkk8niCSjqmpW6+JKWTpA2VjOlyvs0QFBRJI25xqCjKDiaZbw&#10;0XuPObn4DSfrlszSO4xSJNqghCIog5KSsqqwZcn81i2qqkYaE4lHhMC5QFGUrNcF+Kg+jXc3+BwB&#10;793Gx+sTk21XZBabOEQE4rrsfIzTZdiQ/vhNPNjLh4iA9zE3qrSM63ZL7NUR3XagU4Lf0PX64PG2&#10;YTabMs1yFkdHnLw+4fXxeSR0sZbDieGPfvwBP7i9z5EuWIQl7vKCsjrhZF1z+84DJqnG1mvuP7jL&#10;d19/RibPMGpOsAEZBFJ4pKhRQmPwpCoCYhESJcEJiQsxr1DVdSQ8lPoK8O8cq9WKLMvw3lMUxSYv&#10;01//h3maft/0zwOEEKRpSlmW1wj0IlB8fS0uMsa0BJBN+zlNe77gSROJMQnBXxE65Xm2IQRSKirY&#10;Z1lKkiSkacr5+RlVXbXXQ5JovL/a37qzg45cqCMS6vJJ3V4VAm2+yVPXNXmec3l5ie0B+TvCFecc&#10;WZqhlGqfL+Yt0yRlsdhjsZhvfK44NqMquzIGnWicgKIlimi8xboWZN+eFUkpETLm3FxTI03M61pb&#10;kyQpRVEwneZYF59JSfVGjNER2XT78DCm7Pb1IVGVlJK6rtt/DU+efMK//Jf/J3/2j/5hjN1bAgja&#10;PNe2M7rubLhPMDcEeN/ka7/tTH6MVPttsd+2uOttfuwYEd4wfh0HXvPGGXY/xzYGNO9sSHJ//V5F&#10;zLF261+bc5Li6kx+jHiv+/4xos2b2mmYqx0D5W/rizHygJjjaa/z4saY+m35p7Fz4OH7fet3h3aN&#10;7oPfA+Gt+bSxHOQwTh2SgQ7zizvb2c52trOd7WxnO9vZzna2s53tbAeA39nOdrazne1sZzvb2c52&#10;trN/L9sGrrgJQDy8tv9Zv+t3hhH1yCGQYQh+H6rKjR36v60oe3gf2xS8m6YZKSpiK2B57LBXbsCF&#10;b1cJu7qm365sipW3FTqMtdu2/tqmYH9TX9/0+ljh9lBxbnjPw74b+/7fBfQ+7NcxoMq24oxrhfLh&#10;Oggp8Kbq1tjnbgPnbAMdbBtDNxUDiLago9/vNxVLDwunxxRi4KqwZFiIcdP87gOwaNXFv/zya578&#10;5glZmqAVyBbQ5fFYHzDy+jP2QdNdsXtfIaUrcu/f79W4krGgjah85YVEG4X3EkJsp6Oj2/zghz9A&#10;K421jt88+ZyirPjgvff4L//zf8z/8S/+Bb/59BOaoqSxFc75FiIk0EoTemCADoTnvcf5QBCOYN0b&#10;Y7ordItgJvkG0GL4u/duU6SjlSJri9nq2m7UUjpAWpanpGnK2ekpwfmo+Fysr6m/N9aSJHskSVSs&#10;KqqiVXpJMDqBIFt146jcY527pk7cERT0x0PXH11xnJRJC+YSPYWgZqOuoZRitVq1baBwzuNFaH9u&#10;IARMotnbWzCdz/nVr/4G5z1pmrI8PSNxNe/c3ePOocGdLVvFFVgt1xiV4FGgBCY1SKkxxpMmhmAF&#10;xQrWK8/FWcBWMJ1o0kSCsFgHl8ua+cKglSXRoJzHW7BWEZSiwWISSDSIEKjrEik9QsPBrQNu38m4&#10;WF5Sl466KDCJArvm4uSM9bnhzkRx+/AIkwiyLCrEuyKgpUaEgntTiXx8hPzukifHK7zWyE2hIWil&#10;ELIDW18BTSeTCYvFghACeZ6z2JszX8x5/Ogdfvmzn/OLn/+MDz54l/l8gfWeunH42uEDHJ+fxyJG&#10;JXEeEq03irKBAFKgVQK2IeKvG4SPwHsXQIiEbO+ID376Rzx/dcJvfvVXKJGwLGuevjrj69crCiFI&#10;5ykff/pbktmCO0eHZEozSXN0YgbAjki20LjAb794ym9+84RXr46J4MxICgBRgUp1wA4h0Mbgg8A6&#10;z2kTOHu94qvXl+RCMDGCvB3jqVE8fu8BHxzcI53tc1GWBOUiQB2JblWrlNHIdm2wzlM3NetyzWq9&#10;QhDYm2XkiSTIgNACIxTKR1Vk73yrZtUBnzVaCrQCLaEqV3z5+SekxnD33gO00gipmWQZq2LJo/sP&#10;+NFHP+Av//qvOT5+yWzvgNl8xjSf4F2NtJ6z1SWVtUghODtbktxOWj8g4GyAoBBKY6uG6XSf+7cP&#10;OTs7IQhJaibM0gWvj0958fyE18cXHN25zSxLWUxzZolGB0eeag6nGUaBdxVH8yl/9OMPSY3iydff&#10;UrUqYC9evWK9vuTi4hKtUvLJjPkk5+z0mK+eH1P5QJLPuXt4gBZd4SEgFCZNyfOcw1v77AWHb9XU&#10;dIDLywuenZ9TliUmyxFSIBA458nynOlsRlEU1E2N8xZXQz7JEUIwn81YLS+RArJEs6wbatcg2v5t&#10;GouTLZGCi4rtGxA2tEqYDqVjAarUitpZhJJIERXiIc6HxnpC0O1nRcU1qXVbIGhbpbc+qDNc8+X6&#10;hdVSSpSQGzWtbeRKQ79l6B/1C3iH6u1DAqKh/zFGbhMLROmj4DaAmc6H7QCl1rVzAL+5NjAgPiIq&#10;rQUXleE6sgE298dG1bV2Hmt9qzTXfqQPG+Ut6BRJ47q88c24Um3v2qRrp24v69ql2yc7EF3fR++K&#10;t7ui9W7flVL2FM7kiNroVcFrV/wsRMA5j1JXBb1Rec1slLr7vlWf+KAPQPxd/fCxeG14fVFU6CTj&#10;Rz/6MY8fv49t4h4hpMQ3tu9E48N1v7Rpms042Chk+e5vNSEE6qrk41//Laenp8xms01bywF91Da/&#10;fdtzjsU2Y6RW/de3ETiNxa5vU1jrx6pvA4VuA0ZKGWMhKaIyZLCeaZYjAjR1wHmB1u01Mq4hfaKE&#10;pm6w3m2UwSIHVGA2mxK4Is7YFufe9Hz9dajr37Fn2xZXjcVDY+tQN+f6BHFDhfZhPDgsiu/fV/95&#10;pbwC/XTXdOCCftH7cG71gY7/bxZibxsHw3bcFsONjesxAMI2AoCxfh/GgsP+3EZq0I9v+u8b9sfb&#10;YuyxexuOjSEw4W1AkLHvf1tf3ue1HWgAACAASURBVLS2fh8F96F143msf4Z5jm3ghbEcyhjxwxjh&#10;3nC+blsbr/ezuPZv+Ij9ObiNgGQIFt+2Fm4bt1fz0UdsdAu46/aKK2BXXJPquibLMoQQVFVFWZSb&#10;MeOdpa4agouUhVprrLVv9O0oMGMwDq/NLa7rL44BryOxyTipwhixwBhxZkcQ0ycm6M+HN9p3Q9LY&#10;+Wq9ff/adw8A/cJjm5qVsxidMpmek06mTPIc24IsjVbXnrnze5IkuVorXYxFvHfXVDalkGRZxsHh&#10;AetiSV2WuBacKVqnQW72iM2SHfuBqBJ8E9BmbO0ey2EN3xPC+Nq6jSRy7Lu3vbaNVGPo23VkD934&#10;7uatFLRkUgLnFScXKy73Sg7ylKODQ56fnLKuSqo0wflAluUYDdZ7nHdobVBBESRM0thHZVVjbcPK&#10;NQgpSJMUbRK0jvttniUUqwJra4xRBCeQJt6HMQplInGEUZLGBTwO5R1aSWzdMM1SvHUsVwVNqxzs&#10;gyXIAErCbz1704RUCrSE9+7d5WB/j4ODfVRyxr2jM9bfvsLVBROt2csTzl8959Wzb1gVBZ4I1hTK&#10;YKTGtPetlUAoQ5omJGlCUdZ89eVTposZszQjTVISAtI3WDRlsaZYF1gCBEmepty5fTuSCQaBC7Sg&#10;95IkNThnOT094eWrM4qyYjqbkaUJddkwzTKkBBtim9uWgMy2ZJVCm9inVY1SCqUVWikmWYJIIoFd&#10;EBH4rqWkbkouyzOK9QVVVUFwSOFRKhCEx1nPy5NjjElYzPfZ3z9gtjdDacXRwZxMaxazCV9984yL&#10;ssJJg06SNj4SrMsKUVuSfMq9O/cwSQpKRkApcLoqOT+/5OJyxfnlisvlkrJac3J6GoH15yuybEJm&#10;DFICzpOmmiTLmM0mzPOM2WRKkqXM9he44Dm/WPIXf/lX/M3ffkxjPXfv3UPoBOHg/OIS5y7YW+xT&#10;NxUXF+eU5ZoffvQRxXrN6dlTXr56zXQ2J80yzi4uSRLDnaNbvP/eu0gpaPA0tiYQOD+DVKvN3K6d&#10;o/GgdIpKU1SmOb84JriKREoyJTHiFklmQGguLlYoNPcP9/mzv/8nHJ9f8qsvn8V8tUlIE0NVRYVw&#10;QUD4wMnJa4p7h+ybDG8FSoAIHpVkJN5z73CfvUnO2aqJ+YEAqTGkOkUJBUqjlQLqqFAtaddRH4lH&#10;fCQGWa/XXF4u6YTafQiIsP2cJ64vjPhoV3vTNf8ngJQm7ge2ue4rB9uSvcb3OhdzF0qAVhF8LKUk&#10;MZFII3jVxuuWjpUlguG5dp6yIfCSkWTFmCTG4gSUgJmR/PT9h/zk0V3ycsk8lJjG4pozymLFxaXj&#10;3Y9uUaxXzBYHPHj4kI9/9SsOFylnr49xlUcGiZYSIRxpYsiEwwpYN47GOxDu2tmJ9z4SV7jQqrWb&#10;DblOl/c3xlzzJcb8reF+0vkrdV1vyPzeIA7u7Q/dZ/YJ/6y1MV/mPc5bAjFXkSQJQimUkuSTnJPj&#10;Y6yNyuR1XWOMYTrNATg/P78G9PYtWUH3+R1JirUWqRRSKzzgCHHcCAhS4JurGLPLSa/Xa6grGmdZ&#10;7O2xKgqkgMZZUJI8j/dmlCbPJ+T5FOcCp6enZFnWAurj/gSgpKJlx41ESIBQJhLECoX1AakNjfN4&#10;G0hNRhNACk1jLc5VlFXB7Vv73D464pNPPtuQGPTPYPukW0qpawrVXZ845zZ93vfBuuuUisSgdVPy&#10;r/78L/jg/Q/48Y9+iCUQcO35lBj1Nb4PodxN/nwYIb/elvP7PvmJm873x+6jI6u+KcYY+kfD7+hy&#10;dUMC0GFMOoyZbsrrjF07jJWG/vQwzhvGxTeRqA+vHTsXH8b8/VzDtpgXEVqS0O2E9WNnx9uIDG/y&#10;pzexRgi4Qa7zpvffpGrfz7UM6wP67dBvj53tbGc729nOdrazne1sZzvb2c52tgPA72xnO9vZzna2&#10;s53tbGc729nvbWPFG8O/bwr0BofO34elfht4dgyAsg0I3T8cHR5cDw96h0D562WrXFPF6H4fHoL3&#10;P6Ov7NM/DN5WYD18fQgk3ca+PgagjsX83TN2yhrixvf0C3v7/XZTIfhQlb7/jGMF12OM/t+n8Pom&#10;dfj+d/bHY388DK8Z3ue2AtabwELDz2l/ISqkxVHSFRffNH+6th8rzBibJ/2fO/DacB5u/qcHiOso&#10;+gHZqywTbYX1NTVROSQlCD310XBNIbUrOrlJeW+sT713KCnRSlHXln/9b/4KS6xfquqokKSCwjZu&#10;M9+ttW8Ue7hWQcSYCJStqqqd92xAcoF4f4lO2vvwCAJGaxJj8Bi01DQuYG1gNtH87A/+gL3FHqt1&#10;wZNPPuerp894991HHB7s8Y//7B8ihaes1rw6OabxluJyiVGxKBXkps2v+qUd8z6q5NR1dW3+xPaO&#10;7TVUn+3+/kabCoGUApOmeKBpLE1jI8AyXhBVm7Qmy3OquqKqY1vVtqGqK8q6igoqLbBOKgVCUpU1&#10;TROBdybpFK49Smm0Nq1y3tU6GVXg1TXAUdcHIfgN8UD8rla1xbtYrCME4HHOUtfVBrioVGjVdVp1&#10;oRbckOc5+/v7XFxe8tnnX5ClGZeXZ+Abbs80f/qzD7mdrbgoBGkIBFuzWlqybAJSkOUJWZqSaEeW&#10;KqbTOcvVmnXhOTmDogClBNMsoy7XeBOLlRrrCFKQpIrpRABte6OpPFxWFVqDNCKqUSOxPqB0BNzv&#10;7d3i8Naap5evWK0u2JtNML5koiXOho0actNYtASBJ5GewlZcnC+ZZnu8M59gwxwpG568rFE6wYaA&#10;dZYgFEKJVs1JY4win2RMZxOSxLCYzdlbLHjw4AF/+h/+PX75y5/z/uPHTKY53jrWVY13Hus8aTah&#10;qsrNGFUqgheVSdr1IiBaYgItDTIHpQ0+RJC8dz6qsgtBkAmH997hF3/6H/PNizP+7uNf8/zlCcfL&#10;Bis1TQC7KhHqgidPnjCZ/JLZZI6XkUgiAI11EWxuHU1T8/lvv+CTJ3/H06+eEmgBvHQACLkh+7gi&#10;IiGq10t9BZZVhpVzLGuPrBuUqEkEPPzhD5ndvkstNVVoIMkJBKSMCuCVdRQXK5bLFUVZcXJ6xtnZ&#10;OatixfnFBXma8PP/4Cd8+O4DaucgWERweBeLTEVLhiJFQOJIdFTQSxPDxCgmiWJ5cc7XX36G0YrH&#10;j6dMpzneOy5Wkllu+ODxO3z19dc0x6et8mELHLeOREnwlvXyEi0N33z7HfPZjCTRVHUcl0VtsTaQ&#10;phn5ZMaybCjrQFU5vBdMphPumwydpJxeLimrJt6/d6T7C2azKXuzHC0UykUQhnCWRWr42fuPkQH+&#10;7pvvKJpYHGuSjA9/cJdJmpOmGSevjsmyKdYaTi5q/vrvPuXHH37AR+89wkiH8AInJUmWcevObfZu&#10;HYAA6xsSrblzeMh8MuP4+DWfffYZJ8evqaoaAjhXI1Vgufp/2HvTJkmuK03vuYtvseRaWTt2NED2&#10;cGmyiWazZ9qmbSSNurX8QZlJv2DMxkbSaGQymabVLZl6euNOECBAgACqUFVZucbi21304bpHeHp5&#10;RIHU6NPEMYNVItPD4/r1u5xz7nnf9xod75OXBcZV1MWCWDgmaYwzQZnQeRBCIYVBCYHUOhAnOIfz&#10;QXVPArW11GWJdQGAY50LBAhNcWykFbb2FFULeHdrQhYhUAoQEu9DgXpV1VgfgNtIibNhLVz5bs3y&#10;LYS/4UJ477HeobUKqosdoFsXJN8qcPWBbt29BFgVMXf39E3FnQGYTqPmZtuVvwEmgV8VXnq886Eg&#10;v1FQss6AWauGeRcU1VZ+yMp/atYMa9BaE8Xxqh9dCyiTAQhkrKEoihVYPvgG/iZoVUgQrVpol8Qg&#10;gIqiKLoByu4qTUdRtOrHqqpu+Fp9H6ctdm59kqHC9K7vO0zAFZS4pRQvFJKuv7cPLLXNHstXIiPr&#10;Eh0M+ZvdtrXXKaWCih3w2iv3+cY/+X28C8Q6zjYF210Vq2at9W7t/3SVyqRQYax7R1WXSKAsSx59&#10;/jmPPv+cNEvWBbC8GI/1QYh9kPlQrLWJ3KnvV/eLhDfFt/04ZlMR7lBsMURo1L1+CHDaEi04UyNF&#10;AAomcYJAUJYGayVJGocxgw/sAo2qosM3+2jzbkULMnFkoxTvA4jFmnpQTa6dmi/2l2jWq+2KYi/+&#10;vl8U3X2H7saYDe2RK3CO9466No2i4Ho9XQNA/Q0wez/W2lRovwaOrgEC3SL7dmx014r1d67X6Zvx&#10;5suJ9LblV4ZA5C+LS7fFs9tiyf7cGAKa99/xJvXyTWOgu5a1oO8ugGFb3LgtJt4Gsh66T5uf6apU&#10;vky5vr9vDvX9kNr8VwHTt3t2f5z2AR0vy00MPceQonV3nRxaS4f2t22EfUNEkH3gwqZ4dms+Zcuz&#10;3hwLYQ2QihWYm0Zx1BoTfDilVmrwrSJrXdfY2mK1pSoNpln/4jheqYpHek3o0QVB9XN+XUXurnpr&#10;u8AJGQi5hsfPdgKQ/n4z1CctiLwFp23KV93cp4OfO0R+1K6F3dxh+ApFXVUIJIvlktliyXg+J1Ih&#10;RyOa73AN+ZHwbW4gJo7jdX60IX7q7m2rPEISs7e3HxTmzRm+qsGLFXDyBR+18Tda4p3+mN9GHNHm&#10;WzblGNfzQ74wlofIKYb+3l/rWn+wJRLsgtL6tvbJu4QuN9WBnXdICZX3LC0sCsP1POdwNGKSjRjH&#10;KfP8Emsd87IkG03RiaKua8pSrkgF8J4sjkP+QUlq6wKwuvG+dBQTaU1tLJEUxFo2PgWgaMgdRaNk&#10;HogHoyghySLAQl2QKklVlhyMM9RoxNX1gqoyGCeorWKeO4xb4K1D+ilqmvH02XNsVfPKw/sopXFC&#10;MJ5kHB9MmS0KKgt7WYIzNabKmY5TbDMbpFQhbm9iA+cteMjLkmdnZ5x//HG4xgUSSQVga2xlMUik&#10;99jKUJmaOEq48/AWWRqvcqjGGsoqRyjZxAGWZZ5zfnmB8xLjBZWxZJGmrivSJEJHeqWYDJJqvgjX&#10;TKZhjloTSB+cgjgO6xIWLzyRcAjpqZzBVAXCW8bjjKO9Y6yzOFPjfI1zNcWyREYSUMyuZxRlxaGp&#10;ydIMZw3L5QJrLPfuHDHJS/LaYTx4oUiyFBnFGOdJshQVR9TOM58vmC+XXC9mXM3mzOYLZrMFs+sF&#10;11eXXF1dUBvDsqgC8aCw7E1GZFFKuZRMpmMO9qbsZRknhweBLBRY5CWfPX7E3/zdP/Crjz8DKTg+&#10;vkWUptS1QaDIlwXGWk6Ob4F3fPnll7zyyoOwphcFzsOde/cwxvLk6Zc4a5iOD3jr9dcZZxl1VaCE&#10;x5qSsqoolzPSKEIJQVUH9WsnBHGckE6m3L19yDNbkS+uOL+4QPoAMn/w4D5H+3tciUuur+ekccZb&#10;r9znv/3P/5T83/0lP/3oC/xkxGQ8YTZfBLV0IQHH1dWM8/MLbmW3sEaidVgzhbdIZzkcjYilRDV7&#10;gsAzTkdMRhNwFVpFaC1JkohIChAOIVzA/Trb7ACO5XLBfD5b5VWVEltjoW1ktYOfESBkIGcTApwz&#10;JEmCEAolNM556iYODtxdgkg2fnyzaXvnSOKYPqC6S3DVxo1KSXQzx5wxFGWBEyGPr73nKFF8662H&#10;vHY4QefXmOsz9u6M8SYHb8gLqL1gsj/i2dkz3v7au6AiXLUki1Ou8+dIJ8ArkiRiURdoFTNNDbOy&#10;pJYJVgg8BiHkCtQuECitEWHlaHI71Wp+J0lCmqYrtfLuGt8nC+uSkFlrbxBAbyLZas9Du75kURRr&#10;splmz5RKobRGRxEIgXWGOI7Ii5zr2RVKBsKfi4tziqLg5ORkRcbb5u0bysAbaufd96UaAHz/73Vd&#10;4xuijzwv+Na3vsWDBw/4m7/5GxCCxXLJw4cPOT09xTvREBmKkJvRIWepdUSWjUM862qqqmI0Hq2e&#10;ryXZW5+LBMK3uvX/mveUZlnIpzlPpCO8a0lwHNbV/N7bbzLZG1GW1Q1ioT4ot0uS2O7RrR8fRRFF&#10;UazOq/pnk62PqLUmimKurxf81f/1f3N8fIuT44NAYqoUzrqtMUzfzx4iE992Rj9E2tRXIh86o92m&#10;/r7tLHXobHhbWzadl26LB/qxVN/vGyKb2Kay/tuAt/tK9v38XvfeXRKNbWe/XX99G1mYEmKV1xGN&#10;Txx2gmGV9P53bzsn37Qn9PuxnxPo+7R9MsNt92/v1T1b7r+Ldq3cAeB3trOd7WxnO9vZzna2s53t&#10;bGc7C7YDwO9sZzvb2c52trOd7WxnO9vZfyTbpk606brfRTGtD6TexFq/STW5/ftQkeS67dBl318/&#10;18sP5dvCnbYoZVPfDIHDt/XHy9ToX7xuGEy+7T5DwI+hft9EeLBJwa1/XVvY3T80H3qmoXYMMfN3&#10;ras21/7/bzO+vsoz9/uoO376xA/9e7TtaQtvu59rQU9DB/9Dc2mofe19A+grgIc8bgWwXY/u1Y1W&#10;91BaNuD9zncLcUPRvKs8MMTwH1TIq8FiGSmDAoxWGvAIJfnVhx/z8ae/IUoSTFWFomAEtQnFqt55&#10;vPQ35lTb/3Vdr8DvXcCAMQZ8Ow4aIJAPhVqRCkAhJQVKapSUICOcLZFSECvFvdu3scbwy19+yNPn&#10;lxyfnHD2/IyLs1PSLOYv/uJf8vCV+/yP/+v/xo9++GOeFiXeVoBrisZblfk1OC20z4OrV+vJGihn&#10;V+2+qW7nX1B9aH+vtUaoFggpAbEG30mF9w4VaZI0xXvP9fUVcRxjnWU+n1OWZaNWU62U5JVSGOsa&#10;wK8CQlFRKEaTTbG5CsW2DpTqptbcqghpPbdFBxgkVmPTGENZFavrWmUaay11ZVZqwVKKVZF3nMQk&#10;WYzUEuscP//5T3HGUNcVWgmqasnXv/E6t6eS1NekxxOkqREYitwzX5ZYD9PxhEhJYlWTJhleCK7n&#10;S5aF5+oK6goOD2KyOEJRovWIspZYISiNJx0ljLIIZ3Jqa6iMpTSasnKkExXUxoVDyIiirIlSxdHh&#10;AXGcsDedgjjD2RrpDNpbXOUpCstyUSK4YrGYI4BYS473x5xfFzwtFqRxzcmtBB+Bjo5QcsmHT65R&#10;SYqT4G2NihWjLAC29/amTKdTslHKreNj7t25w7e/+U3ee+89Xnn1FcaTEdbZoPTlA5BuPp+TphlJ&#10;JojimElHdVWpiCiOV0WvSgcgXrui6DgGpXE+FF4prcEGhSQj4N6rr/ODf/5nfPTFl9irJbIGUzni&#10;JMF5y+L6ii/qijhJiL6VsLfnmSgJ1lNXhqqquby85OOPP+JXH37A2elzvLcN0JZQ+NgAXsPYaYAN&#10;DVjPu6AcJWVQWXa2XVMCWLO2FU44Pnv2nPHnjxBCcnF5SZ7nLIuSfJlTViV1VZMXBctFHtSsXQs8&#10;CWrIs0XJr379BYcHh9zay6hqC87iXI1kTfIhlES7UOgZ65g0iYkFJFKRHezz7PyMs9OnTEZTsiwo&#10;Mo1GGd4Zbh0dcXJ8zPnVjNJ55vMZs9kVkQ1Fw2VZkcQxAkVV1cwWcw6jA5wnqNY53xBZGK6uZ2Rp&#10;gpWK2gryoqKuKpSUHN86ZHqwR1lVFMs5xTLn1NYsZ1ec4pnEmsO9PXSkQUiUlCipOU5i3r59m59+&#10;8jlpHFMVBfNrSa6WAcyC5PbduwghOH3+nPPZnF98/AnzxYw3HtxmL8tIswnZeMLB0QlShTlvrcGa&#10;kpOTWxwdHHD/wX3u3rnDT3/6Mz777FNsXSOlw3mH9RYVKaIkxgtYzGYUs2vSOOK6zFnkJQ6FbdZr&#10;nAvA90ZtUuADGJsAjghg0rAfWQ/eC7zxGFtjrSGKEqTwHB0c4PFcX8+pjcG4oIjlbCjINV7ghQjE&#10;FXiEUgjsinxm5UM4/4Ka8cqHClW5L6iRddWoNhH8dH/fVybbpDLVFmTXxiIbFbSbwClHW93eTjln&#10;AxjV+YYQwDRg8Trsw9YF1bC+b0fzO+scuiGwWP3XKmFKgXANwBzb7FeCvmqWVHIF+hVCdvyvNVis&#10;VWlr99qu79YW5Xf7uQ+Q6irNd/uy67v1+1M2YIC1C7b2VVph6tYHaNXfw56vXlDr7sYmL5JhvUik&#10;NeSXdZ+93+Y8zzHGcPvkhG9/6xtMJhl1bRtQh3iB5Ml5h+BmYe9avU+iVUxZLKltSVWVmKqmLAo+&#10;/eST1ftrfQgfPJM1sHFDTNV/tm2/67ZpUzz6MpDxkHL2pnhp089DYNn+u1rHMs3nnA8ENXEWxizB&#10;l5JCI4Vuh3VDCiFBuKDI59fjOo4aQJp37E2njUJ8tfKXh4C3X7WfhoCcw+/sZsF1Vw3tZmwh2+Wg&#10;GZ80fumLY7qrWtnOk6HxPRxDu8FrW9+3+15bH3athL2eAmtf1///kl8ZGi9DY3RbfuW3ybv0x2o3&#10;99JXc38ZeLefK+j/PBQr91X3NuWD2jG07dpN+Y6Xkf0NgVO/qhLiV2mH1vrGet7dK14GzB9Sd2z7&#10;e0gVfgiQsylHtE0JcmhdG8pN9PMEm67fliv7KvlA32QsVgQscr2PqAaolCTJCtCbZWnIU9QVkVYN&#10;0E6t8hNVUYT3YixS3ARjrPqtAZ20a0K3319QeBwgkWivWe11PYKCvtL9tv2uvyd1x9IQwcpq3m3I&#10;vQ2NhVYNWPtAgFdXlsUiZzZfcLh/QJZmWGuCTykDeVSko9V7KIoQ7xdFgauD3xnH8SpntSYMVYzG&#10;U6bTfZaLJfPKIpArgqP+WHE2AD99T/3zZevhNjKcvl99k2DIv9C3m+ZbPxfdzf31czwtmK7//sL1&#10;gezFWteQB3bmlZQ46XBOYKRiaR3XRU5elURac7y/z8V81oAZIypjGWUR3gXgsBQQ6wgJ6EgH5eMk&#10;xrjgyxVFQZqkeGcRUqNVUHnPspRylrMsS0YqKOxa5xswrsdYjzOWWAVSsTSOyZQkTpIVYVUUxwgb&#10;4qm8NDgC2HKmKpIoZ280xkvJl8/PuC4rTk7u4KXm4PAAqWMeP3nO+dWSREtODvaJtGCWF1gTwMyR&#10;Vo0v1JKHhTjLeEltS7yrUSpinCRID956hIYqz6kAV9dI50lUxNHBAUf7ewgalWIkHkuURCil8c5T&#10;FjmPn5xyPZuj4pRlXVPUFW6c4eMIKXxDGtDkHrxckSvGLXBURwgJqhkfpjYoJ1AanAi5F+FLnFvi&#10;rOPp6WNmi4r5MqeuSqSETHmyJOPhg9fZP7rFaDqhqCuSJMVbRy0cOlFk45Q4TngtyRA6YbYsWBQV&#10;pYdZXpDPlizKgrPLSy6uFlzPC5ZlFUDwywXzxYLFbEk+n+OtQyswVQ3Gk2aayUiSJp7D6QjGKZNJ&#10;xuHBPopAmDavCp6envHDn/yMn7//AaXxiCio0AsVnn9/74Cnp6fUtWU0Cmv489NnHB0fYa3l+vqa&#10;09PnnJ2fBSLL5ZLLyysODw745j/5fd56842gyFzX4EJeuK4K8qoil8H3zZdLiqJCac3d+/d569X7&#10;iGrByckxk3u3+fKLR1zP5oBglGRkccLJrWMu44Tr5Zw0TXjrlbv8N//ZP2We/++c53UggXCeOB1h&#10;aot1NXnpOL+YU9w+BqGRSqMaBrlYSUax5tbhAb9+eoFSEuEdk9GYJE7wyxItNd5Z4jgCLZAyEFFG&#10;kVyRvMmGYNU506xWFiHUKt7tA3k3ESt387cvxo7gvUFKTxzHKNUQximJlmBqgwPKylBWFabJtymt&#10;VgSdgbgxkNLpSDPRU4qiQDZAd2sdCNBKI3AIQAmJqWvm8zknx0cI7zhIFN9681XePB4TlQsuz894&#10;cJCRxWNiAa5WLJcWOdmj9jXGL3j962+ytJCkksWloi4t2guEjImjmPnpnBrHdCSxF0tIJygVNaTC&#10;Cgi5FiUUSoe11DlHnuc39v8uUXC77rc+H0DVkv02v+8S6XVV79uYf8jf7ud36rpGa814PMZ5Q57n&#10;TTvkDb+jqqrV35Ik5urpNWVZkKYZcRyztzdtiE5pcg9R8Fe8Iy9LLuezAC6XIdasrSGSwRdqcxZS&#10;ykAG4H04ZwGqqmQ0GhFFGusdV1eXeGA6nTKbzVaEOcYYJpMJ19dXCKHY29vHGENRLCjLgqoq2dvb&#10;I0kSlstlIJH061g3SRO8UiFX1uyl+/v7AbDfAvMJ62kUa7STfPzrX6N1IEFqCZO6cUX/ffQJ0J1z&#10;K1LF/l7ePxOs65o4jtFa8eMf/5yH9x/yX/4Xf4aOYnxVhlzjSxTZ++fO3fe7zRcZ8rFfBvwe8p02&#10;+4p+oy/Wj0H6xFhD7d1Eot76llVVDYL5N/3bz+MMnTNvireHcjjb4vDuZ1q/rZtrHYotumOqe6bb&#10;jaX7ecaQw+gQ8b2E7HGIIP5lZI5DMV6fvK6bt+q/k/542aRGPzTWXpbb3NnOdrazne1sZzvb2c52&#10;trOd7ew/ddsB4He2s53tbGc729nOdrazne3sd7SvAmAfKoLv21Bx4JAaWB/03v3d0D37B+abQOjD&#10;bOfrYoauukK4ht/qmbtFrn4DiGPb4Xv3npsKLIf6Yltx/La+67a9r0Kx7R1uOjgfYm3vF+FuAotv&#10;Yq3fxlC/TUlgm+LAV+mz/jN3+6vfB9sO5fvFBm0f9++zCbjfHw9Dz/xiIUn3sw1wiReL4Fuw14vK&#10;ozf7Y6Ww2nvOfkHwUNGElFEDx5csFzk//tkvEEojRFBp6xYZ9QuM+oqB7bNXVUVZlqtCEduoFUdR&#10;3CjGrgGCQkqyLCVNk1BU7MFY2yhfwf7hlOl0xGeffcbz00tM7bi+miG85d7dE+7ePeHO3dv83ju/&#10;x+0HD/nv/7v/gb88PSNf1MQ6wvgAOhoeg6yUKjcVvPfnYbdgZDqdYozh4cMHRFHMr3/zaVDFcv6F&#10;YhglFWkDfi/LoPzeFqLXdX2jEDKKNEpFZKMRsFanaQGAAfQsqKo6fJ8JoEO3UncNKmVd8Hv/WVZF&#10;ec7x7Nmc2WxOlqWrIsEoim4Aj1Zqm40KuJChQPvk9m0+/ugjPv/sM7yVeGsoFte8dmvM63cmjOKC&#10;g3FMJu/iypjl7JzT0znW+I1bGQAAIABJREFUCnQKENSLs1QTa8lsNqM2sMhhMQNn4c7tPZSUaJ2B&#10;HLFYllS1B28ZjxK0klgL1hsQliJ32AqSWJKmKcYY8mKBqQ3eOsoix7oYGUmsD2qFIujSUBYVphYs&#10;lwVpnOJMhRaQRTF7SYqYRjxKZuQmJxtpXhmPONiHybikKgseFRaUxiMZRTFpErF3sE+WZUwmY155&#10;8JA/+Pa3+ZMffJ83X3+NdDQKBXhVHd6njkApvJAUVc1kb5+yrCiLMig3NxbHaUfdR7LWbpZBCV5F&#10;zbts9l7n8YQi16CYLXnjnXf4l//Vn/Ov/vW/ofTPKSkwpkYgAhh/seAXP/s5p0+ecXx8zHQ6Jkkz&#10;TO04P7/gyZMnXF5c4GwDTFFB7Xq91qxBae3YC6BgdwPYexN05AKgP4pwtuaDjz/l0ZMnTfFu3cF3&#10;tsC9Rk1atIWrzXd6VoQAXzz5kuPPD8jefZOxVkhn0VKDr/E+KMGHZ5CYsiBLYzSOWGu0gOViSRpF&#10;fPn4MWk25fD4FpPxBK0SpKxI44y7d27z688+ZbFYUpcCIXRQcPM1eWUQSrK/N+bu3buMxuPQTu+x&#10;dYW3JoB3jaVq1OEgAONFAzZf5Esm0ymRlgiv0HGM8g4tPMIYokgRKYUpS1xdU9UBiELtSFB8+803&#10;GKUpH3z6GxaLGefzGdZrVBQzykaMshHWeRZ5ycHBMXfv3ybNEp48n/G4eoYxcPv2bd54/TXu3Dkh&#10;Xy5ZznOiJOLiekFRGe7evs3hyW3efuddlNZ8/tmvkUZinSEbZUynU26fnACCug6gBSE11nuiNEE6&#10;j1nmUBu0B3wA2YS1LYC3wz6kiBNFJCXGOEye41puBTxaRiRJxHQy5vbJIc5bVCR4fnZFuSgwLqhI&#10;einBQ+0ctXMr0JZuCoa7/lF/zx1SK+rut+363vqbmxSqhxR7Xubfrfdd0Wq+31DFCjBlgbG2QYGC&#10;RGJdUAizJsw1pQNRQqQVwtkV4Uu7B7Tqre1craoK0YDo8WGmdYvE+35I6zv0C4O7vx8q2BRCkCTJ&#10;au+p63oFbO8Cgof25bquXyBA6pMhATeA7JviqG7bu2D8l5ExDZE9DRUED8VeQ/6lMQHI1q6to9GI&#10;V155lfsPHq7WUt/2f7fQFpByrYbbVcxexW7CUZuKqioCbFHBx598zHw+J4qjVYy1un6gnX1Q4BB4&#10;etszbouBNs2J/nyDrw7UHLpX3z/ujsduv63ACy74W65ZN+I4pswLhAfdkHa0xFUByKkw1uCaNUUp&#10;hXDh2toYpJKMGn8vtMmtfNNNY707rrr7aesfDpHMvfjsNxXUw88SIcI+ehNg7ldENu07b+OlPhFE&#10;P0ZcjdMNhe7bYufuuGmV/Pog7i7gfghE3f7/b0PAtikW31bI/lXG31d57k3XD8XD23IWm8CgfbDu&#10;y8bKpsL3/nN0CcK68ce2+H0TEHxTjmEIQPGynNjNaztt4iY9QhcE8TJwxfqr2/auAQ/rdbP9uX0u&#10;uVW18WVr4bb9ahNYvn2WsHbRURBt78lg3mSTuvy6jX61TkAH7OMDYVA7RV2TvyryPKh7WoeUGu8F&#10;WTYmTTOiOCaOI9I0AgS6AW2362ysdfgW71YkP60qZ0s05Dt7TR+g0yUi2pQvGyIaGSJMeRkBwZC6&#10;ZZ8YZP0+xEZlz+3rQegL532IF4HlcsH15SWzvT2Ojo6o6xrb+MZCyBUY0xi7IlIzxuKNXfXhzVzR&#10;Ok+TjcaMRmPm8yVlXeN8UAFuAXmetc+x8jF6fXdzXRE38iObSFO7+afu+2lJaLp7ZF8ZdhPQaFOe&#10;rAsU6gLqXiAqaMZh6Bt5cx9uYhUvwOJYmJqzvOBuWXE8nnDr8IBnV1dc5DnaWcq6Il96Ui2RAqqy&#10;JIljlNJYF9owTlM8AUCeC4F3DmNrhIQ4ipmMJMJL8qImr0ryogQhWRYVWRLhjKWsgm/vioJICnQk&#10;MY1C/CIvAuBeKW4dHnJ+dU1VmRBDjhPiOOJ6UfLs4ppX798hiiJm8xzjn1NWFZHSvPLgDnvTCb/4&#10;1W84/81jhFQc7e+ho4iL2YKirsPoUI1XJAQChfdhLC7mC4R3aCmpygIhMlAyKKO7Gic1ri7IIkGc&#10;ZRwfTlFaBoJI79FakGYJOoopi4rPPn/MBx/9isvLq0BASYVHUAlBoSWxBKMlvg4jMY4jEH5FOFqW&#10;OXEc44VEIfBKBoIjBNJZVOWINUSJ5vxyxscf/4rzy0tm84JlUQOSJIkZj0d85xtf58GDB0z3Dzi5&#10;dxsnPHbpKfIltq5w3jKZTsiyFOkDyZvHcOtgzMSkXFzN8DVUWC6fP+PsOmdRwtWy5nqRc72YsSxL&#10;8jKAx52xHO1NkM5grGESx0zHKUd7Iw4O9siihEhFZElErCQOwdn1nF988CF/98MfcX4xxwNKRYE8&#10;S0iurq7Bw+XlnGenTxFAWdZcXl0xHk04PDoiG414/5e/5O//4R+bvJtFCsGdk1v8wbe+ybe/9Q0S&#10;LajKHGMCASENmFo0RARCCqI4YiQjvvH1d3n11dcYZSmXT2siGREnKVJp5vMcLSLOzy6YjDOkgtEo&#10;xUtPZS3W1Lz94Db/9Z/9gL/8f37Eb55fhbMkY9FS4iRY4Pl8wWVecVtoEAovgmqvkILJKOWNuyc8&#10;fXbGk3mO0BEqUgjhcLjAaSUlWitqF9TItdIkaRb2JufAViEekLIhw2pyjQNARLEisHQvxPvdfcE5&#10;v4r/W99DKk0UaSKtOD7Y5+G9e9w+OcZUS84vr7i8nnF5NaeoDUUzTqy1CCVxq5yuZH9vyq2TWyyX&#10;OWdn5yyXSxaLBd5VTc7KNaQ2MqzvQrJcLPn8k0+oL5/xnd+7y709jSpnmPklsSu5fXxILHNGScp5&#10;UbHMHXe/9gCk47V3H3BwO2P+5ZxRFvHLL5+jhAw+gopAKsqFIdkTHGYK+bxiPE6oncQ6QVl7lNIo&#10;9aKPrLVC6TisD0qjlMSYqvHHboJd2/i4qkqMba8Pfe1Xvg2MJ6NAVpLng75hN0exJtR1DcjaIBrV&#10;dmcNUigilTLKMowxPD99zijLiOOkIaiR7O3trYDZLaC7G9/ZhsAwS9PV3hfH8ap9XUX2dn9qY70o&#10;ivjJT37K2dk55+fn3Lv/gMurSxazOUcHByyur0i0RHjDKNYcHRzw6MtnnJ5dcPvkhGyUkI0inj57&#10;yjLPGY3HRD7kb1uCYdf4a5EOJAsScB2PWyuFbUjN4iQGBHleIJUmaRTslYpJk4y6NoNxU+sjWGtX&#10;+3Z4l9UNguJA9BjyvVK1GfOWeNJT1xWjbIzWgr/667/k7t0jvvudb6O1x9oCgWtZH1cujGD4bHCT&#10;j78N3LwtN7gpDh1STO/7O5vi1U1n4P282ctA90PPtY0ovP9vIIkG50M+03m/ymu2gVZ7Vteqqfte&#10;u7qEA5tiIjHgj7bW+r5D57D95+r7o31yOOf9jahSsCby997duG8/jzEU4/Z/tykH3W3b0HcMja8+&#10;yejQWNw0FvpzcGc729nOdrazne1sZzvb2c52trOdrW0HgN/Zzna2s53tbGc729nOdraz/wj2MjDx&#10;y8DRQ8zsmw63N322+139328q2h5qZ/PbDW31WwuhNxVBtuD3/sHzVwHwb2v3pqKG/sH7NiAU8ILy&#10;Z1ukswkEvanNfbWvTe+8C/re9MxDSuj96zeNr36xwLa2v6xoYtP47aum9MexlPIGcKKv4j00P7qF&#10;D93Pdfu1f+0mawHELShO+FA4PASIv/kvg8XZjeDZC6qwXUBK+7myLG8oHrTvZDVOvEM0yimff/IZ&#10;v/n8EXGSEkWaNI5WhVP9/knTAJau6/qFv7UgLWstZVmGwiXXfo9ugI0gUERaN0XwKWVZUhYFy6Kg&#10;9o4kTbn/8AHpeMQnv/iQ2bIgzcYcHe7x5huvcnLrMBTZC0ESK37w3vc5f3rOB+9/wAcfvI90HiUk&#10;zttOUfNNpYJWiWUIlNInMRAd5dooisiyDO9hPJ5irAkqJV6ADv1zdXXVFKtJklEgE2gL01pQVauW&#10;0b6/KFLEccJ4PCFNG5U87dYqKDIU/9TG4pbLVTuVUhhjOup5ajXuu4oWXZILKeUKgK9kAO4rFUBG&#10;y6ZAsgUudRXhvLAorbh1cszl5SUffPgR3guqoiKfXRHba7722pscjUuEKRAuJs1iktGUUWqp6pL5&#10;zDKeJCSRJ4krJuMUHXnmeU5tIS88s5lnMpG8cn+CLWdYJ6krQV4pyspxcDDmzvEeSlgQirI0VNaS&#10;5+AtjLKIJNbMlwu8dxS5Ce9rlICoqZ3DGkc6Srlz54Tn5xoeFXgHF+fXREpRLBfEWuNNzdHBIQc6&#10;5VdfPKd2lliClB6Zah4eZ/zB2w+pPnrMpddEkyn7RwdM96ZEcczbb77F9777h7z33nu8+uorpEkU&#10;ADM4qtrgvUCpCIRECIUQislkD+egLEJRcyi6DWNPN0qJayBKUJ0SeFQcI5r3q0SjCC093nmQhDGq&#10;JCrSfO+975GXFf/qX/8bnBAs5gXOhYJw6z2mrnny5Zc8efxopWbr/XrNklKgtVwpCoUxIoLynPer&#10;+XZzr6Npbw+M2ZhrADQ0JdJX8xKBwHu5gtQLqRowpkSqoDjoffALVAOWET4A+Y0XvP/xx0ynI959&#10;7SE6SlDehkI7aRAyKFwZ4xAup1gIMiVIs31cXbGYz7BIai85ffaMo6MT1D2N9xIhNN7B7VvHvPv2&#10;m3z++EsePz3n6nqGlBqtI/KyoqxKhFS8lqUkWYqrS6oqxzlDWeYURYVv1qLKGOJIN88sqIxhNp9R&#10;lCV70wlaCO6dHHE8nSKcJZJwdXGOr6tQlGwtpqqojUMh2JskyCrn3Qd3yWLFx48ek1vBrHAYEfai&#10;52fP8d5zcnLE4eEhr7/xJq89uMP12Sm//PnP+OTzz3n09JRFUQRldO9IRhlewPViwXyZs8yLAML3&#10;cO/hA2TkqaoSay1xknDnzh1A8OzJKadPz/C1Y7YsySuDdY40SxmlGbY2VHVN5TylNSyrEo+gdmH9&#10;cd6j05jj42OsFzx+/IRlUVJZg7OBTCSOYyaTMYgA0pJSsMwLPArrLbhWjRmMt9geSLPrpw2BwobA&#10;Uu3+0foaQ6qh7T1uANYHikb7bWj/1iVDaRVSaQGHvgNcaogDWgW3FTBJBHCOcw5vDXEcE6cJkffk&#10;eb7ah1b7Hm6l8u7wBLxbmFe+IXppwdkvI8Ya8k+6IKcu4UpRFMRxTNoUdi8Wi9Xf+orumwBkXX91&#10;SL21D1Ab8jn7fm+/SLh/r03A0u5nvwpose97dNt/9+5dvvuH30OriKJcBhIcH2ATvvUbGz9RyUb5&#10;rSnyVkojpWrWZU9VFdSmxNgaJRUffvgBv/nsM1SkEbJDYuD8Ssl3Exh3SDV90/h+GQi0G3dsixGH&#10;Cne3xQ9D7d4E+hyK+cL7sA0IzSBVUFGMI83l+Tl5niO1IG34WZx3CATCOegQPwTyp0Zx2tVA2NdX&#10;RAW4F4ql+zF1fz0aUmR7Gbh/KD7vFoP3+6T7uy5RRn9Otqq663niNip7byqk746BvlLm8LosbgD6&#10;u30hhF8BJH5Xe9l47Y/tobh1G4nB0Fo2NI43gcL7a10XdDoUq/bHyzbAd5dAYFuc3n+O7rjo+3nd&#10;dm4bCy8DNQzlPrarwvfyP6u/vUhkMrT2r9u8Jl9q4/J1XkquAOBBKXr7GOrmFoZA2VEUbY1Pt42T&#10;m9/pOyD48PTrPMPaP2flNYgta6nv3FPcANYLAumWjDQOT20MVVU3KqsCgUbpsAcVRYF302YtNHhn&#10;SRINrg55gxtEOhKEQ3iJFnJjvnNITbG/XmwDAG3LnX4VEPymPF+fVGdbPnVTu9b5zwZs4z1YQ1nk&#10;5IuI09Nn3D45QTbrs/R9IgS58lOhVZO9SVrhvW9yB2uyvNF4QhRfUZsqjNcVFiy8F98hVWgdEHkj&#10;LuwD2TereG5Ti18TSrgb82dbDnZo3duU/+3n+F5cg/wNUov1d4bfO99cKyzGwel8ydlszsFkxHSc&#10;cLQ/4XK5oCiWlImi1pIsUmgtcaamqisyrRtfQBNpi6IgVgoXRyBlUG0XMhBJOEccRYzHIxZ12ONq&#10;a9BWkxd1IMHTQfFcaxUAwDis1FQObG3QwN7ePkmaMru6xglBUVuWeRV8du+wLoCI33nlIQf7I56e&#10;PiVOIm4dHBApONrL+Npbr2Kc45NPPqP0jsPxlFjHnM9mVM5S2QqHII4aAj+hcNYxny3QShJpS2UM&#10;mBCf27oE55CxIJKSSaYY743Yn44Yj1LKusaLkK/IlznzxTmnzy/45YcfUZRlGH8NWNdZC9ZiTE1V&#10;S+JIgXBEWhMyCy6A5E2Fr4JKso6TJucR0ibGW6R15EVO7Ssef37Jxx99SFnkGGexFqq8Ik5SRumY&#10;P/n+H/PO229Q1TV5mfPJpx9RmYqyLBpAaPD3FvMF+/sHRHG8GmeZC/HZ0V6G8o5U7HM4HvHrL57w&#10;60dnzJ4/Z1HWzPJ1/K0iTRrHAGipODk6ZP9wysH+lMl0hCSo0WsdIYC8Mnz48a/5xx//nN98/hiH&#10;QDRjyjqHbIB7zjiePDltCAsDUDyMfbki2/vi0SN++MMfky8Kyrwky2JefeU1vvfdP+CtN98gVgpv&#10;zWqH8N5hjaEuS7w3xFEAuO/tH5CNpiRRIEWZLwrOzy85jDOqymCtZ7FYkKqI8/Nz0jRCSMH+0SFJ&#10;FFNSI7zFlRXfeOs1ri4XPPr3f4MATF2TJklDnmC5KnKeXlzx+r1bjIXEexPIE5UCZ3jz/h2urheU&#10;n3zOvC6JU4WKQGeaSLqgoi7A1h4lNUpH6Cim8mHeSF+hdQRe4lofANkQy3XXObnKRXdJi4YIqNfn&#10;NgLnbAOuFyRpwuH+Hn/6gz/mn//TP+H28TFKe5Z5zuePnvDDH/+Uf/zhjzm/uGCUxMyXC4qqwjq3&#10;UuqOI82tw0Oq8ZhUa56fnaOABVCZCucdUmiUDISLAYRdUVw+5517R9yZKKLqIhBiCkMSwyRTZEmY&#10;Z/PcYpTm7bcf4OWMV946AeaMZEVZ1hSzK7JE4qVHKovxlkiBEpZxEuPrnFhL6qLGmpDzCwSaYT/E&#10;e5SSaB3hmpijJY7z3gZyDQAhb5D3rTeDZm0XzV7BmuQkPLsIeaZmj+iSJLZnAmVZslgsVjFSq/Be&#10;lgGQrYVARxpbG0xUIUQaKC+qGpGNubq8btoLSRLm8pMnT1ZEua0PYW0gvg2q8YEwcLFY3DizaYkD&#10;Q0wWyFKlCODw5XKJqWs+/fRTRqMRRVEQRTGnz57x9a+9S5YklGWOb4hYJuOENI14/xc/59af/mlD&#10;ciHY39/n0ePHLPM8kFXWJuRvBXi3VlcPfdjkgBqA+mg8XuXrZosZ2ShDNYSoAkFZVVRljbOBFLE9&#10;z2j7u43p2li09QOiBlRf1zXGmIZEIOQ0vO+eR7r1O3eOoljgnGGZ1/xP//Z/Ybq3z7vvvI0QUOYB&#10;3O+FwFrfALX5ysRFfR9wSJl8W0y56Xxyk+/fX0M2ne9uyoX148mhmGUon9Ve2ydAGzoTX/ltzgWS&#10;B+/DfvuC7905++RmbrS9xxBQe1P+bUjxvE9i3u9/2SPY2lRn4V7I9frB9Xsoxu4SCQ7VUmzKDXfP&#10;8DeRIPQJOftEhENn4v0x1icA3RaH7mxnO9vZzna2s53tbGc729nOdvafsu0A8Dvb2c52trOd7Wxn&#10;O9vZznb2/8E2KQxuKpoeOlQfAgP3r+3b0He9DPjeL1DtFqW/2E42gLS3q6hvOgDvK3ttK7QEXij4&#10;Hi7IFC8cvg8p8PUPjYeKabvqaf32bVIA2wTEbtWb+v0w9B66DPrdazYBIYYKzTcVmPaLT/vg9P7n&#10;2zYPgRX6/bYNUNEv2h8qJgNWRSyiUVfyA/camjubyCL6715rTSj461zDGgQ/VHDSBcj31ajwDJIi&#10;tEoXfcKBoTnXzimlJEjFbDHnP/zt31Ebg45CsVpbSNQqj7efz7KM8XiMMWZVYNUvDukqtWZZxng0&#10;WimVtkVMURRUztM0wzuPdayKqIVUxFnKwfEx8+WSoq7YPzrg5NZtfu+tVxmlybpwv+mDJNK88upr&#10;vPr6G3z86ScYU6KEQPightsqx0mpXpjf2wBaN5XHgsJ2HCeUZQD/f/jhr4LaGhatI7SOqKpq1Wdp&#10;miKEYNkA1lsQY3ctavv68PCA0ShD6zgoeWtNFEWrYi+HwDbANpqxoXW0Aga2hWFKiZV6bguW7D5D&#10;UKKvKIqCJElWirhCQFmVARSv1KrtrapxW6x0eLBHliR88ItfMh5NWMyWlHmOqpf8s++9w9dem3A0&#10;LfD1DMyEfLFEjQVSgdaeKPZMxhqFYW+iODxIqcsSYy3LQnI99xgLr792SBrVGCGBCEtCbQ1RHLM/&#10;TcligRZQ1bBYGCrjqQ2h8HKskcqhlcbZmnJpSWKB1kGBJ18WlCUYU2G9JU5ivATrgwL89eyaqqqx&#10;FiItqK0lSjXT8YSz5+co50liTV7VKA/feed1dDLlP3z4OWI85vDoiHfffov33vse3/jmN3nzjbdI&#10;kqQhhqiIkigUcRKUlFoFd4RAKkUcx+GdEoDmUmqiOCJN09U8FyIoMrfzKklS4lijIh2Ui6QA26oB&#10;yxtAASUlSRzz/fe+x9X1jP/53/47TFljnQwAWtcoA5qGiMXbUHArVAOiDEWVfaWRNZDmRZXWdk3v&#10;q0Ov11qHlKzA7hCA7AKQzq4K40ToFEAEFSERVNxDsb7HAcK7Rj0c5ouC9z/4mL3RhNuH+6RSEscp&#10;WkDtSqgtZVlTE8bGOI5Ijo+4vMrJ84JFWeNQRHHG9dUlx8fHjfKUxHqHRHDv5Bb7ewc8fJDzyWeP&#10;+c1nj1nM5vhQVs5iMednP/s5f/Td77A/GVHlOcI7aIvCG1UvrRRSBLIMXEueEmOtYTabMU1TJBAr&#10;iRQNkFlJEBFaa+qywhlLUQa1q7HIKIoFs8tzlrM5R6OU0nlS5ZhXnihWOBEAzlkaE8eKolhwfnlJ&#10;mRcs8oK7D++Ddzx9fsrD2X2Oj4+Y7O9zdnaOQ6KEYrEs8bbGOUsSS45PjhsQ7nosf/nsOT/6h59x&#10;+uVjJJrpdJ+yqlgWBftAJBXeeqIoRgmBdhahVCBjMAF0ba2lmM24ns8DQUBV4xC4Zp/SDTHEbDbD&#10;u5Tp/jT83YsAhvAt4UhQ+3OuuXcPsLOpAHGbatKQWmV3ve+atXa1pvbBUK0P2AWStnOkJb7o7iFd&#10;H7El1RHNmrIuFPUNYYVugGhr/7udm33fqft93QLNLtC1+++Qz3QTBKVu9FXry3dVw9u9s9+euq5v&#10;rF99EH3/nbWkMF1fc4joZpMNgYS/qjruVwF5D8Vo/ViuJbHRWqO1ZjKZ8N577zEeTzDWEUUJ1jmc&#10;a9Rbm/EcgI3Ne4BACiJCm7QKxBy1KSmKnKrKETgeffEFv/j5T8myEQJWPmDrI2/rp20x4CZF6aG4&#10;dShe2PSu+jFhfx4OtXOo37dd0/f/gnpfAMA7b9Fak+iYNIqZL+dYY9BxS0phAYeQeqU0V5ZlWM+V&#10;QitFHMXUdYlQjbp8Z3/rN2+bwlp3/g7Fnv19eFPcvCmWbAHmm3IO/THbLbpuSXH6/buJKGGobdvG&#10;WPd9d9eHdfwXVP82FeS/zIaKw7fFn5vmQX9cbSsk3wSUH5onfUDFpne7zYbit5e1c1PeZds826bE&#10;3CeYG3r3m55vU5w+tHdvUtpbEVMMzJFNsf3NdogbgLb1s65Vu/vA+iG/og8O6e65Q3mgbXtLnwji&#10;hjLhlvH7u86RmzE0q5xKIF+RGFOjlAbhUErjG3I6KQOIrcLiXY1SgsrUWGdpQfJJkqwAJTQqkd21&#10;o/VT+u+qCyh8WZ9tGkND44XfYk/sgxrb9bqN47blWjcpgwYCJIl1HilCjFQUOYvFgsurS+7evUtV&#10;VdS1QQuNx62IHlqiFSCQBFqL8wKFCkA/H4DyUaRIkphIa8qiYD6fN6C4QEwQwHFsXQO769NNohSx&#10;8v+2+URDec3+z0M5nKG97GV9O5TP25T77a5XYS0LfatWAHWPVAovBReLOZU5ZKTg9sGY8+uYi0VB&#10;WVXMA2ciOotRUmOMoapK4jgLY9o5tNZI7/Fe45VCClBaopQANLI2RJFmPMqYL3Kcc9TG4GTQ3BXC&#10;IaWglhKtG+C8VDipw99xyChmOp1y784dnpw+w5iasiwxzlGbBOcipLhmb3rN66885GEco4Qj1pKy&#10;WJLEEZNM885r97l9sM+jx19SFJaTgz1Go5THp8+p8hzrBYt6QZykwZfylijSOGMx8wUjB6kXaCXQ&#10;UiAaIj4hJKMsJUki0lTjbEW+XCClosxzruZznjx7xpOnzynLerUGpZEOOQLvMaamrgQ+1pi6QjjA&#10;KmrVxBlRgreCyEd4B84JkAJbBbIIKTx4S319QTG/IF/OieMUJSJm8zl4x97eEce3jvn+H32XB/fv&#10;cDW7pihznDU8efKI2ewa7x1KSiSyURFPSLMJaTpmNBkzHmfM51ED3gXnPId7+5zoA/b2JhwfHmCL&#10;nB998AmuAZMrBVJAvlygrCWdjDk42OPevVtkWehrLSVJnFIbw+nFFX//wx/ywS8/YlFWYWdo1pFu&#10;nCbafVoEdXqEWKmNx0nK6dkzfvKTn1AWBRLBdDxiOh7x9a+9y3e+9Q1uHR02a7/B2JAz1TpCegMW&#10;rK3BWypvUU5jjKesPaMspryo+Lt//DFyseRPv/tt9g5HeFuSKDBFRZ4XPH36HBVrhNZM9qYoIZFa&#10;UFcVqYKvv/mQv/67BD0rcbKJfYUHJcmrirPrK66WOeNkhLQV0oPSCiE04yTi1fu3eXp1yRdnBbEW&#10;KC2IVYzGEceKqqyQUYLwod+ElKAkgbISpFZUpl6RT/qGPEPeIAzrxor+pWRPrW+glATvyUYp+/t7&#10;fPe73+HP/+LPefPVV0miCIQDD6++/hbf/Oa3+MH3/4j/86/+mvfff5/nF5L5cskizynygroOOZGq&#10;LImiiKOjw0AK2LSi1scpAAAgAElEQVRJFs3eiwykEd4R4dCq5nA/5SgGmc8ZRR5pDVW9ZLw3YX88&#10;JZMFZbXk8nKOzsbE2lCTs7+fQbXk+vyCX3/4CVoF+KuKQOlAjJiNJFbUjNIxol5SLZdAC6g2VFU3&#10;B9LmRkwgHFACrwKZi0QEclEZCIpawlghBHUdyHmEHCaGXsUajZp6F3TdvpMoilZ5rhas3f69C7a3&#10;1mKdI5IK5wxKQZ4XKA3GBvLZkKuRGGOZz+cr4iBjHFmWrfL6NHFVnuerMXFycsLp6enqPOhm/ink&#10;ldZkuWsf/PzinCTNOLu44MmzZxzdusUXjz4PgHFrSZOYO8f7fPrpF3zy8Yf84XvfA2qSJGHcAOiT&#10;BmjuGgKN9nvb/urGa22OK44TnHMsFkvSLCOKEqBu8gaKqipZnp5ycvuENEmoqnJFvtwSSyulAlkw&#10;Nwkmw9kbnZy3AqEwpn7RJ1DhnMgBcZTw7Nk5/8e//ytuHR+zvzdBRTESj23I6bzz4NlKaL4txt7m&#10;9/X9liH/dei8tduv3bh4U9uAQXLzIQKn7rleN3bv3refY+tf14+jV76wsZQ25Llkvxah33/NfNoW&#10;p3ZzoX0C8CH/vk/g18+3biMd6L6/bl8Oxc3bSPDavt10jt49d2/jhpvnki/2/SbSrm7/9+svhsZK&#10;17/elkPZgeB3trOd7WxnO9vZzna2s53tbGc7C7YDwO9sZzvb2c52trOd7WxnO9vZ72h9RvDuoXe3&#10;WGZTMWdrXfDOJhXMPkgIXgQIbAPb94tCN7Ghdz/XqsXePDj2L1UG71v/ULxr/fu/rCh1G8FA24dd&#10;oFL3PkOg8mHAwTCQZBNRwVChb/9gv//eu6CAoXfUH0Ob1JWGxmO3bf1n7INU+oUKQ20YAs9vU1/v&#10;g6GGxkNbhisIKsI3+q/Ddt++z22KYJtUxcJzhiI3KVUDIhU3lN6H++/FAvn2Xi2wq+3DIRBEn8Cg&#10;O/ZbYL7Ho5Xkww8+4PLqiul0inM2FOA2BV3dgqL2Hq2CSNmoLIUiq1Dkvy6+EUwme4yylLoOYGua&#10;722LOLIsw+Mp6xpTW/K8YFnkJFmGdJIsGnF1PmM6nvL6G29zdHxEpBVB71Q0RfChQNTUQQ1nNN1j&#10;enDAxelTyroKRcgbxuGm8dwqvQshCLIhzRgSDZhMNUWNEFR2nSCSEXGcYK1bqZ60fVbX5oYCbnfN&#10;sU1f3Lp1i+Pjw5VCaxSpG/3tfVDyUkqu1H9bkLExFq3D+CzLgijSg0Cp7jtcFTNG0er9KqWCOo01&#10;AZzpekVZDg729jg82Ofxoy/46KOPGY/2MFWJLee8fjLhD955yFRcokTNdDoiVh7vCqrSUdcFSkmy&#10;zJNEGuktWaoROMqioqokV1fw6JFBKjjcjynza1SkkVGKMIEAQOAYxQJMgU40Ve64uqzJc09VeMYj&#10;yXgcUZYLvJAsliVF7tg70sRaIJynziuwoBRBLShSoAW1g7K2AbgsJb4BxxbFEpmNuHf/BGtKri4v&#10;mEw9poLLsyvuJWNeuzXl2fUh8uQu/+LP/5wf/MkPeOXV14iTBOs8ZR3U84J6DtTGIpTErfYJi3Qm&#10;jGwVir+VliipieIY3RT7tWQaYRxZEEFNNo4VUgniWOG8RUrdKEWJUCjdYOxrYwMozQume1P+2Z/8&#10;MV8+ecLf/u0Pmc2LIODnHGmSYlULSq8xNii0IIKqmm/A5us1RtCp410B1vtg3c1qpu06ud6fVAOi&#10;aZWow/hVq/s5Zxrlp1aVs1nPcSRxTG0tdWl5+vSCn77/Ed/55u9zvJ8BHqkjdOSoKwu2xmGxxjRq&#10;SYr5YkFVG+bXCywSFcVcXl9QVjmj0YQoDmAELQQKSSQkr96/z/37D3j1wRN+8csP+OzxI6RWSASL&#10;62s+/fRT3nn7TdI0ZrlolDNFUPl85cE9yqrg8eMvWcyuqavqRjFuWZXEAuaza1IJY62IlSDWOgAt&#10;PVSNmp3wHh1HGOEplnMuz68oqxKdZWRxyjTWPHp+Sb6csTCW2/cfcO/+XX7z+RecX13y5d6EWEkK&#10;Y7hzeIQUgouLc/7+Rz/m3Xff5d3RhHQ0QpYKb2rKyrBcznHWUCWaOBbEOsI5KEvD9dU173/wK54+&#10;ehQKW41hNl9SW4NxhouLS3QUUdU1UZyE5xGCoB8siKOwF9WmRtqIvKrwpgJvcTYQOozSDIljPpuR&#10;K0WRF1zPC+bLHIRq1FjFSi3M00j7eV4KVt4EWBsCO/Z92y5Ac5si7zagYb/gc8jPCXPGYa1bkZYY&#10;U69A8VVVrxXNGrB560t0ffL257bdLRlKWZYvFDC3hdTbCLDae0ipbzz32u9+8bNlWeK9ZzQarYq4&#10;23Z3ge3bSKH6qu/9vXfI9+1fP1Qcu63Qcxtoe6j4uQ906N6jJa9pwfxf+9rXuH37Nt57ahMKV6u6&#10;buQEWSkPr+4jBM4HlddIy4bMpFWlKxtgTk2+nPPhB79EOIc3hihJEb71kQVCdfqxmTLdvhwa631F&#10;+CEffmj+bAO8/jYK0UPx2lBM8lXsxrzrtSHLMpIk4aKqV7GENQZkAGBZ7xAN8GA9p0K/WmOwzpLE&#10;Carxi9s5/FWw2n0VrxYU0CXIGeqPrr/X7rNdgGZ/PWg39O5c2AQs7rdLNiC87ljo/tzNNwzFvn1F&#10;3vZvN8h8lKIl++jGai3wuDvPflfbFKtviiM2xRv9OdDfC/rrwSaVv02kckNzclNs3wd0biIE7BfV&#10;D82jbeDwvv+3ybrxyZBC3VD/bgPaf5V32u2LoTkwlBvpAt3Xcbrf+u67e9gmUEYfRNHfv74K+HrT&#10;2tm2cei9DRHwbMrtdJbBF/52I6/TqsI3Kq1pmq5U4tfgq5bMymO9QXiw1lMbj7Xr+PYmECPscZJ1&#10;Lq0syxWoq5vv6foZm/bobSDpTYDol60N/XxTH9gSxri8sbe0eYd+P2/K7VhrGyIAj7V1EwdZ8uWC&#10;s7Mzjo6OSZIUa3Pq2jbAvxdBMKaJHwWACoDfutmTtFKAR2nFZDrl+NYt8jzn+uLshgJ7IxR9Y8z0&#10;AThdgM/6WYfzd+0c2JRL7r+rPmCrnwvdBsTaNHdaYFAXuNf6u+1ndUMS1O7tjoBJFO18wFM7y2W+&#10;4LpYkk0S9sYR904OWCyfYAwsbI2rPd4Kjg+mxEmIgZwrqJsxncQRxjaAQgSmKimco5IyEBjqGCly&#10;sjSmKEuEFHg8tQ2kdcaUOGcDaFkrpllGGsfEKiJSkjQSXC7/X/be7EmSKzvv/N3Nl4jIyKWyVgAF&#10;dAFoEEA3muqWKHK0mERJRkrUmMls/tB5mBmZzGYkaqjhgqa62Vx6Z6OAqkKtWbnF5std5uG6R3p6&#10;eWRVtx4VBwbLrMgID/e7nnPu+b5vQW0rru3vkWYJT56/4OVsQVl5TuwCZ1OEVDw6OkYbw91bh0zz&#10;hNPTF6zKJSGMqW0gyxS3s312xim/+PsvWaxmZEnGrf09vHPMq5rSOmxd42yIBHRK4r3DO0/tAtZ5&#10;0kSjVQTsKxFzb9bWVFUBwVGuCqrVEqkTnIeHjx7x/MVLFosCbTTaGIQMSAFGCdCK5XKBczW50Ug8&#10;wijwgbqqCSiUkGgp8dax8gW180ilMFJCcGQmtt+8WOLqqhl3gvmywjqJkJo7d97m29/6iN3phCdP&#10;HvHi+AVSCpytqYoFwlVUZUHlHAGB9yCkQaoTlE5J8xEmyzGJxqhI/PXee/eY7kwY5SOUDKTqkHHy&#10;24Tg+JO/+jFKp2ghkTTkmL5iunONyTgFW2FLAVLhteLpy2MePnrMX/7wr3l2dBxJ0YzBt7nbBjjb&#10;DP5XfBMlBUqACI6qWFCXBS+ePSVNUlKteOv22/zD7/42n3z8ERJPsA4XPN42oN3I8oShRjR7kveW&#10;EATOR8XtVeU4OTvmq4cPePjoa947vMFoNGFvuost58yPX1IslkgEq1XByekZaZbH/G+eI5XEJyn4&#10;mmvTlG998z3uP/1rlsHjGnJHIRTCKI5OTvnqyXNSdciOCSQIUmNIkkgScWN/wvt3rrMqZmg8uKiY&#10;niW6ISkNSC9xVaNOLQVCEftVSYJoVIEl4CO5ZfCvxq/tGtJXG768Nl1WdjYmIc9TJjsT3n//G/zh&#10;H/4Bb7/zNjoxlGWFShK0lCTKcON6zsHeLh++f4+f/+Ln/Jc//q/8zd/9mFUxprQO14CCvfeMRqNI&#10;olHbOC+9x9WWVbVAGIPQIJzHCMutScaNUUZ98pKwXKAmBi0diMD+eMz1/QPs4iln5yXLVU1yXVCV&#10;xyRTQZZOqWaWH//wb5g9f4xwAWniGHOuxjtHkhhmqxU7e4dM0sDL1QKZJ+s8oW3uzxiDkjF2stbi&#10;XYx7nY+A5bguC7yL+bY2/ukTs/RzFl3yQudsQ54YXjkfiyDuxfpeutds9yPvPcEFrLcIExAiZTqd&#10;kuUpL1++pLY2qp7bijTJQBCJTAJIpZEKnHfU1hKCRakEwgXA/t27d7l37x4/+elPePHiaA3Kb8mK&#10;67qiKipck/+9GGKBsopkJ9PdHR4/fconn3zM3sEhL18e4UXcR25c22d+esqPfvgDslHGBx98EIH2&#10;xlCWDXFuk6drn9lae4kMYH2W0bxnPBqxWCwQQjKfL5hOp+t+SNMUKSXHqxXHJyfcunH9Eqi9S2DQ&#10;BfJ2r98lwm5dAufC+vzLN33kcA0VDDgHUhl+/otf8bc/+Sm/+zv/EGUSXF22PDdxj2/U40VMujRq&#10;8vKVfOJv4rMPnbG/juSsO1avOgscitOHvm8IhD/kEw+d5fbB05vimPX5YWh8ZHk57zZE9N0l4OyS&#10;g20iRLoqL3lVzu7Xiev7/28ie+uT27fXquv6Fd+3H29vUrG/FOOIC3IwH3yTaYrHmDS/dy2SGDPo&#10;U/fJ1zaN5atA+1vb2ta2trWtbW1rW9va1ra2ta39z2hbAPzWtra1rW1ta1vb2ta2trWt/YbWPfzt&#10;F89egFP9K0WufdtUbLzpO1+nirnpcLwtSr9QJu5/V3sAKxolLV4p7o7XerUNhp5p6L43FWx3f38T&#10;9aghBfPu9/SLDt4EZNW93lDxbb+4vX8/Q8z9v+7396+ziWl/ExBgU7F7/7PdYuF+sexVKnCbgO9D&#10;Bf9DILNwgYqIgBXvo3JwiMosUkpEr2B9qI27drXSZVgXkjUi7p2RfhmkAS0xQfP5dg6FWEgX8K8W&#10;4ksR1YSEWBdodU0pdUlZwTXFJkLCbH7Oj3/8Y6SICm2mUZhqlUK6hb7ee5arFUCjytTOkabQ3Pl1&#10;YXSWZZjEUFYVi/ksAlM6iiRSyqj4vSyoKov3Ya1MO0pT9qdTPv34U966fQtrLfl4FAHJtIU4Hudg&#10;tSoJyAikrGv+0fe+x9HL53z/8zPmx8eM8jy2m28LO8NaHaptplcJPsRFnyCQSq4V7AOsVbdbRXSt&#10;NaM8jwQAtmA8GmGSJLZhVWGtQ+qLQupYjFav2/fa9escHBygtW76zxNCLLRui9u01ojm86oFWErR&#10;UYhVOGcbBd2oFN4FGbVjtyUngNAApWKbtCCo4KNSrxQKL8L6HoUQjLKc27duUJc13/+L73N6fMLs&#10;dI51SxJWfOvDD6hn55wWT/GTmjp3TBOBUiVVGRW4vId8lEHwGCmZpCl1WVFbmM0tXz2omZ/BwfWc&#10;cW6wRUnAgjccvVzy/Pmc1HgyPWE1O+X8Rcn5eY13mtWqxFaB/UNNliicLQkhYT4v8A5G41jYaquC&#10;1apCIsjTEQFPaUsCUXleSE0+zjGzJUGAEJaqLBhTo3UEkjtXc3ZyzKoKpEiOnn5NduMtPnzvDr/1&#10;e/+Sf/1v/hXXbt1GaM2irLDe4wJok1DWDil0BOV6sM5R1zUmMRhtUDKC1tE6KmErhU6SdbF9C5Ro&#10;fzeJXhc9tetB7PNIurEGSzQqXkFA7VwEsRO4duM6f/RHf0RVez7//AesyhrTFI+265D3EWQcQnc/&#10;JypZhTgf1+rTdIulWlXi+P4LMEhfzTIQEE0xYVQrku1yqmQDqCGqkDXzMBYaXpCYdP2CICXOW/AB&#10;KaIy/P0vvyaEwD/47Le4vjsikYogNCZJCS7OOWM00/GEZ8+eNUXJUWXIV5aTkxPm83POz0+YjEcI&#10;rUjT2GdaaqpyCXKOyXI++MZd7r59h/sPH/DDH/01T54/J4TA/fv3EcHx/nt3ybKcneku8+WK6d4e&#10;SZrw6OtHPHvyFFtXhKZYVzdFpd55irJivlhiBPg0YZpnpHkaldFXETQBknE+ogqW07MzbBEVrmQQ&#10;5EqTaIV1nokKlMslk90Dfvd3/zE6SXj45Cknp6c8ePAV1/b3Ed4R7DNqW7NcLjmfzXjy/CWPnx3x&#10;8YcfMBllyOikoYXEyQjsLFygDHHts7Xj+PiEJ48eo4Rq+llTW0cgxLFmLWXtqEME9XpXxRHR+oDe&#10;N+pzhvFkh9FkB1cX1NZR1RalFYnWlOUKW1vqqma5WFHZY1wQOGJRK7LxnYgKli14B3nhm4qLzXkN&#10;Znl1T9+kBHvxvr7vO1SE2gdjdwt7u8WI3cLJ1meyjep9+9oayBrimtGqYHnnEETlPd8U/8frxv24&#10;qsrO3hDjhtFohBCCoigIwXdUxjwgL/kEXXB6W5jef54W+NYCiNp9Lq4Nr4L/W4B+6y9044khIpku&#10;eKB9rb3HPhHYENCvD1zbpGT8JoC4vt/6ugLRoWJfuFD/9d7zjXv3+Oijj0iShLKKY8G2gENBLJJv&#10;fJc1QQCRHMhZh9GREEEbDY1fYa3F1TXPnz7j/PQ0Fswbwxqi/RsCLq+KxV5HHvA6kOGQv70pHnql&#10;OPjXuO8+UUP777iXtkQCijRLMVpTlVX0w5VCqBa46XHWNoqagd3dXQgBV9eE4CnLEuf82n8LhIbk&#10;5Wp18U0F3O3c7YKIh9adIRW4PpnXq7EMg35zn3ivD6qWstumXVAkvb9djh2769HQHOoWirfXlvKy&#10;+l1Llvcm8e+bzOM3Hf/9ftpEoDIEcLhKgbr73iECw6gaaTfOs6vI2vr3MbQODuU4Xjffr3qWTeNt&#10;iOjiKhXnq+5viFBgk4rhVTmFTXmITW256Vn6ZHpDeYShOblpfHXny1VrbpyjDJIubAZavJpfu8h/&#10;uCvGVbP+SYkPcX1L03Sd17sAxDsCjqJeULsSqQxV7XBe4pxcE+a0RHwxDm5yGeEyKLnd37v+yCYg&#10;/1DbbwK7DI2Tq3KwQz7JUL8Nfd+F6GUYVP8dzNUJga0tQoKXUNUlZ+enzGbn7O7uo7WOBHUdxXnR&#10;kBM4Fy6tla0vKaXEeRfV4Ju2TtOUvd1d5rMZy9lZJFlqQO+yjSu9b4DwF8vuEJHHRfvz2rVzCAA1&#10;lB+9Kg879J6hdh1aSzat44MkHO19Nb6udZ6yqlEBXiwXTFLFJNFM85xJnlF4gQ0KGxSr0lPUAaVj&#10;fid0YohEGMDilMS6qO5eVDVpnsf1PkjGoxxZVRRFwrKINGiRTFHgQwRSWucoKyiriswkpCbBKIVR&#10;gUwLRlqyKiv2dqYcHBxQOo9frHAeFssS5z2OqNoebMGH777FtcNDXhy9YLZYUlQxthjnI3anOdcP&#10;99BnC+aLFamUvHvrOs9Oznl+fMrs7BSLRGhQNiq/BiEoqwrvPG6UkaUpQQiEDCgFocmhLuczqrqm&#10;WJUEChyKoxfHrBZLlFSMs5Q0S8nHOVmWY2tLWdYUdU1lK5ZFidEKpyM8rHaOYC0uDjiUUDhfI2zM&#10;ydRAojVBelwIZEnC0UnBsig4OZ3hfYyHbty8xXvvvYtJDOezUx4/fkDlqrVPvZwvWM3nMbZvgcUu&#10;4INAmhSTZOTVBLVKEQKU0oxGOScnJ7yYHLGT5exMx2gRyN66zr/+J/+Ioqr44U+/IFGaNE1Isx3e&#10;vXuHw4NdBB6NYr4qOJuf8uWjx/ziV19wdHy6BoMG4vhoYzPnHME7pFKt0xdjeyVjHkoGEglZmpDl&#10;KXMTEzDfuHuXb336Ke+9e5cb1w4oi1UkPfWR5DPGJD76aTFhFJWYvYsgXhfzFlJFksuyDrw8nYFK&#10;yEYj0jRFa4WSmizLmcs5vomBVquSxXyBEgIjJVmWY7TGW0eeSL73yYf8+Odf8tOnM6TR4GIO3HvP&#10;6aLi/uPnTPMEfTDGJHEsaikJIrA7Trg5HfF8nLGjBL5RoJY6EoRoYSgqi298r5asUSlBaHO+bW6s&#10;jasaItyLvVdc6XNe7C8XZDpxL4c8z7h16yb/7g//kHv37pFkKT4EhFbxDAMg+EgUGwIH+wf8w+9+&#10;l/fefZfv//cf8ud/8TkPH31N5Rx1FWN96yxGG5LEMB6PqKuKYrnE2YI61FSlZawcN/ZyPr59i+r0&#10;jJfFklGSYqRgnGpKW5BKj6RASMdiVeAEpJlnVRwzunYHofY4f/aI1cuXGCHwBLSUSCFZzAqcEMzO&#10;KkgSJrnmcJrz9ekpo2yKVBrhWOcQqirGuFLFnFxZRFIc4QQ3bt4gTQwPHzxo1sRIOKm1pq7rdb6j&#10;qguANZFYd19siUf75M1tP7V755rY1rm135Km6TqXH2jyOwiKoiTPR1y/fp37X3xFvaqxPhL5rsqS&#10;VVmyu7tLXVkQktrWBOvxzRlLsJbQzN2WTPf45GSds7wAi8c9xQtBCA7nakKQHXIXt863zM7PGY/H&#10;nByfMN3ZZT5fUNuYf9LK8PEnv8X9Bw/5iz//cwSBt+/eRWtFWcJ8viBkgSyPvl6apjhrWa1Wl86j&#10;23FtjGG1WrFcxjz7bBa/u5vjEQKkElR1iQ2e1Bh8cza1Wrl1HrxLerbpjPaq87w4rzRatXM0ko/8&#10;yX/7Uz788ENuXj8Aa8H7Jm8YkC2pLJHgIuZM4l8u+Qs9/+B1cVM3ru0TzL9JfNr3PYe+83VnuEPx&#10;dpsj6yvGb/Kn+7HXULuLZn9fn2s3Z2/d2HhIibzfv0PrZbc9N53dD53Tbzpvvyof1s+DdAkZXleP&#10;0I699gylm4d8UxK79U9c5zPtuUokDGvz2iGEblpkTfjdzwcpKdf5b9EkfsKljAqvHZtb29rWtra1&#10;rW1ta1vb2ta2trWt/c9oWwD81ra2ta1tbWtb29rWtra1rf2G1j0Y7bOhd4sbNyl7X1V0PXRg+3pl&#10;KLGhODHC1C6KalWnAHINX1sXgV4cSg8VGw4Xrl4FRtrEgt/aZWDz5e++qlB2iEV/CFCwCYSwqbh6&#10;CGgzpP7Wvrd7UL9J8Wjo99cB5LuKn0NtOzQOumpnm4o9uuoMQ4CLLpBpSOlp6NrdQov+dftAqPX7&#10;O8UpqikQ7qtW9sf+kGJCO/eMMZeeK36fuzQPAg1wlHBZSasp/HDer4topIzK2+uCIDxKN/dBq/4c&#10;FcW88+vCi8vF11GFUYqojCyVxAWP0TmPvn7AyfEZUhpkox5J84z99aQFz6sGWNcWXlVVVCAzWjPK&#10;skb5GcqqiO2p1FqJvQWo1HVNUSyj+jKSsilS1TqqPl27vs/e/g5pZkgx6wLr2LYe5z2zxYKyjkWk&#10;9798ALbmP/zRHzCZ5nzx1ZfMzpeUtV8DddsCE9FF8TAElrgMQmoVWJGXC9zaMdACYOu6RiIwSqMQ&#10;lGWFJyD1xbM76yjLCucjAPDOzZvcOLyOVhpbWaq6RiiJUAKNwHqPUXFcRkUsRZZnDbjNNSBHiRCx&#10;OGk63bn0TK8QmwhPVVuktRiTxKScjsVyy+UyAkCFwLm2QDUq2qRJwsHBHnk+4u9+8mPOzufkeYq1&#10;Drdc8vGHb3P31h7L44fMjp6wHHumI8FMSVRwKB2QJpDmsbhMYTmc5uykhsWyZlZYXpx6Ts4FQQQ+&#10;vHeAVjXL2iGd5/TkhIePLadnnrtvT9nPM+zqSVTJJiPLUspVgQgwzjWpUUgfWBZzZucFUsDeZEoI&#10;ltJXnMwXaC3I1YiyrnB1jZYSV3v29/e4cXDAydEZri5JjaSqC5aLc6STpConG+cED8vqlOneIedV&#10;LADcPbhJOT/mxdEz9m5cR2GQOsEoiXQOggQaIgcJeI+SApPnUcVINQAEOmAxIbHWr8EllxRQvMfW&#10;kbhASUUqZATXoyAoJBIdHLULrRZIVHFvipnaffnO7dv8wb/5N5yenvG3P/kZUZBE4LxFCVDKIITE&#10;uW4xmYDO2tYSYVxek7vFWu3eHZr55S4B4lgXDjZrP11gSKegK8Q2W6+dbXFx87Nd0NfzV8s1KPT+&#10;V19jnee3v/URd27uE5QjaIdVAikMk50dxnlOMBLVqKacn5+zKmZYdFRAPD1hbzoly8ZoIRnlGcYk&#10;LBZzLIGJ0VT1kjRJ+fAbb7OTJ3z+gx/xqy/vUywr7t+/T57n3L51i1uTXU5eHvP4yRMePnjA7HxG&#10;VXsUGpNFcgofAs7ZRu3IslxVJEJTLUvOTs+YTLKo/NYQfQSpsA5WZU1tq+gLCkliUmTQuNKiJXz7&#10;3jeYVZ5fvDzl9OgFXz58xLPHz1itluzvTdmbTimrmllRRqKPbMREG05Oz/mzv/wrvnzwmO9+5xO+&#10;cecmMsT1Koi4f6kgQXjwghAUVekw6Kj2KQJCeAge78BVDu8D0kjwAVvZqGQO1D6O21axyeJQ1pMb&#10;AdqQ6pQkDSRaIghoFbCrmrKqWbkKGzxVo/yuhIykDjKuq9Y7XAh4H2dkF4Q0VOU3BH7fVJzY9zuH&#10;fJchxddN39n6U+2e6/1FsWRfTUlLRZLEtd02KpQR5B9BMRfvB6VEA4ySa18FIEkSjDGUZdGA5uW6&#10;UWIBdR8gFNe1luSirySklEI19+ecJapCNxpcgY3kT6vV6kql1vb5+8pQfX9xUx8JIdZkXF0Ane4o&#10;cr8JiP11/bYZWHyhIHrx/vY+BM7BjRuHfPad73Dt8AZFVVH7DpiTAEGuARItsEIIERUWG0BWWRSk&#10;aQZ4qrqKfYrg6OUpP//ZL0nTUQQMSLVmFRkEj/VAekPP8zqirf6/3+Qz3XbapCbf7fMh4OlV1x+K&#10;87pqfxfbSqP01hBOZWmC0Qpb19i6RjYgDALgwDuHlJAohWnUL4MAbRowopNMdiYoo3Ch8d8Dr8yJ&#10;buxylcpYn95M6lkAACAASURBVNhtaLxegAteLSQfiukvF+EPk4wNFmO3a6uUa7+y3d8vSDDCxvvY&#10;pIQ5pEjexuot2ORyrBf+hxXgu+3Sn9NXxfVt+w0Bz3+dNeVym15eX7s5niHSvk1ra39NHYp5N93H&#10;pj553TNsAqYPte+mdeZN15yrVO43qSpuypv08wvda14FhO8qvA6pHw6pLfbHyiag75sAuy+PU/9a&#10;Bb8uWWYk7uCNx8fF5y6Ig5z3JEnCaDRqXfVGIdVhbY0QYK2jrCoIgdo2RD9SDI4DACliHNzNu/RV&#10;169SLLxqzGx6/1WA9P7YCp38SZsP6t7rplzf0BwZWvNezV3GPJF3jrIqWS2XPH/+nCTJogp8gNoW&#10;neuERkHYXIrZvI+kLC14TggBUiKavcgkCdPplNPRmPn8rPEGVQRcdolDhVyT9Q0RQ0ZfUlwiderP&#10;x03z+U38hU156f5a/Ou8f2hMtf0JEeQqlYrK0lEWFqkEUkGJ5cnpjGmaomSKNoYsTSkKH/NaUlJ5&#10;x3y1IElG7OxOI6lBnxRGQNHMk9JVBOsIJpIwJkYjBdjJBOdmlLUjEImnGhQhPnqLlNZR1wU2BaXA&#10;1gWphmmeUVtHbR27O1MmeYYtC4JIWFU1y8ISThZRVVpAkiju3b3LjZt3OT09RS2W1FUZQYI4jIL9&#10;3TG7kxFHx2cEobhzsE+W5jw9OuLF+QzvYLGYobQmNQmZyqBRr09lVFVvifikMjjnmc/mOFczmy05&#10;nS2ZL0u8rTjY38XoCMxOEsPOzogqSKQ0IA1TZTibnVE5T1F5gvDIypFYj1YWZXRUj04sXghwmiBy&#10;Uq1x1uNVzLMapVkuCs7mM4qyYjrdJR+NOLx5DaEFpa04Ozvi7PwMYwSuLnnx7AWnxy/BBUQAo0UE&#10;1QtBVVuCWDHe2UFrWC3OcN6RZhmuGhOcY7VYcOPwJm+9dYfRKENT8+6ta/z+P/4OzlY8O1syGe9w&#10;7fCQLEsoioKjly85Ojrl0eOnPH/xkvNlEQHRMq6hSqmYC3YOay+IhRMj0SYSp7WkZlmaMR2P2RuP&#10;ePedO1w/PMDjsd4zGqV8+P4HjMcTRIBitaC2VZPrvZhTUokmFwvSRaK84Bri1AZ06rzDBc35fMV8&#10;UZOPdkmznCQ1SAHj8ZjxaIdZuqAoFtiiRhrFyekZRiomoxFaKoIIICIBy9s39vnuJ9/kl0//Ei9A&#10;KMXOaIKn5qyyPDue8WT3nGuTnJER2NrhlEUZRaYNd29dZ2ecMS9LXDEnnUwJQSCERmmBLUpkYtak&#10;brLJe10QCAA+EAhUVRnJrjo+aszpyXXu4SpCoDbeTZKUPM+4fnjIv/93/5bf+vi3MEnMkSAFSpqo&#10;PB8C4KmdJ7hISJXkObfv3OEP/vUBH967x1/+4Id8/pffp6oKXp6eIFQEUNfOEaTAi4BONUmtUM4R&#10;bM1BAneSwMQWnBYLpC2RSpNIQSYCxkBCibUnBF1yvoikHIkS2MoymY4RIuHF46fkqmYhAsII0lRT&#10;14HVwoJWVFVglEsSCXfvHPKDp49YLvaQoz2cDTgbYxIEEQRvJCqRKKURIsYXo3zE9cNDjl4cUZQx&#10;l9USRbXEMMYYymo1eK7X+kV1XQ3GY+15V/uzqqqG1OyCJLAF1NfOoVWCUorlYkWajNjbPaQoLgD0&#10;1lqqyq5z70YnZFnG6mS5jnla8rDW97HW8vXXX/Pw4UO892RZRlmWQAT0h+AjAa27nNtYk/8JiQ+W&#10;o+cv8Nc8v/rVfT766Jvk+Qi79BAU81XN9Rt73Hv/PR48fMj3v/8XFGXJteuHVFVNXVXI0JwNGcl4&#10;PEZrzdHREVJK8jyPhC5Nbso5x89+9rMmbxtYLJaXiAuBSAqbGEbNZ9v4GxFw9oLocJNP1/UXLgiG&#10;X/XxGlqORsndNzkwyZOnT/mv/++f8L/9h/+1mRM1SkiU6Cml+4CQ7Tzu3IfqEOkh1uRQQ75ql6Rx&#10;kw/U91f6APAh4PvQ+W//7H+IEH6I4K5L0n3VefoQ+f0mX+tSftR37zueV4bQgrfFOgchkIM+W/tM&#10;LbFFt13bf1913/1naNfbvi/ezT1cpXK/CYDfH4PGXKwVm4i7+s/TPcu+IENnsK5DtLUVPQS79zEH&#10;2x1H61xbm2PppMQFkUhl6Nx0a1vb2ta2trWtbW1rW9va1ra2ta1F2wLgt7a1rW1ta1vb2ta2trWt&#10;be03tKtUwq4qAu0rbrfvf12B4ZsUOg9/NryiTt8/wG2/ty1mXStawiWFy27xR2v9A+mhovy+0uJV&#10;Co2xLeRggXa/PfoH35tY2rufHwJdvK7wuvu5of7d9L6r2P77hb1D6m/da28CaXXveVOh79A4HSr2&#10;7YN3u3121Zgeareh/u0+Z19xrV8IMDSe+vfWFtf0CxS6bTZcNB3WasmXFRujKk9bNN0t3OgWyXXb&#10;MBZOuVeep/mm9TNJpRBaYV2gri1//Td/u8aCt4V5LejeWntJsaP9XikkylwUdYfQgG/TdK3sXpYl&#10;SRILvdqCq7qu10XRF20UlWirssR7hzHpuqgpFhJH4Lt18V58iErxZVmzWtUIqfniV19wPp/x3c++&#10;xeH1A/7Fv/hn/B//8T/y5NET6uUC7wLSRBXOddt3gDFt27RKIlon6/5sC+VEB2TbLXyOa1VgPp+v&#10;i8rrOqolA4imTWMRWsC7i4K4yWTKW2+9HQvj6voS4KosCqwEJSMoVCBJEoM2CiFiX1vrSUxURmrX&#10;TWPMJWXgthCuVYqXSkRQY6NI0xbqtetnkiQkScJqtcS5WJQqpWQymTAa53z51X3++q9/RJIYJJ7Z&#10;6QnXx5Jvf/NtDnYT5lWCqvdQ7gThPUIJjEkoVhWKwHgiqMuS3Vyyv5eC8ixKy9GR5ckTx+xMMJpo&#10;rt+Y4OqXSCUoCsfZLHDyMpDn8O6tnJ1ccTS31JXCOfAelovYxaPxGJMYvCspi5piEZBCsDtJCd7j&#10;rKBYBSY7mhAq6rpRyvWB4AL7exPyTJOlgvnc462iLgqW5ydYn6Jlzf7Bbaa7uxwubpLsHPL0ZMGX&#10;z8545507/P2DL/izP/ljdJrz0aefkZuE0l30f/AeZLPWNEVzWhvgglhhDWy9Yu1vX6/rev16UUQ1&#10;eSVjMaYUolEXCRE42VGGb9cFKQUOzzfee49//4f/ltWy4Be/uh+V4q1FKBX7UrQlUJdW3fW86oKw&#10;+gVa3fW3u05u2gcv70XDQJ8u0cqmNb9bsNbO3YePHlOXKz779Ld47+3bsajdBxItmE7G7E13SM0u&#10;ZVXziGc8fvKMk5MzVDamrixCSM7PzmMBtJKkaUaSGKqqYlXXuBBI0pRSF2htOLx2jX/6e7/D7nTM&#10;z3/xC+qq4u9/8Utevjhe+xjz+ZzlaoZ3AREkSZrFgubgsc5TOYcxCfnIoINnsVqhBEzylMWiAFez&#10;u7NDQFBWBbaOAKOWJEApRRDgrINgObxxyI39XUaV52h2zp/95/+b0iRYG/fvs5fHHL84xiNJM8N4&#10;PCbLUoRMyNIRJSUvjk/5/n//K8Jnn3Jjb0poClLxntrVGBPHtw8eV1Uo7xvCB0ikjCp0RlF6T1nF&#10;z3nXFMX7QGiQVEoncQwKQZLlBKNZNWtlogRGa5RRGAm7O2NcaZkvliR1TeYDZ/Mlq7Kmso7KWoSU&#10;6+J4Hy6TKv064Jq+SlF37vb9oP64bdfovn/W9cmH1J+sta+sA5eA3s39dNXT+/fRfcbWv2hV6Nr3&#10;rVYrVqvV2qdQ6mLfc85jbXXJV/K+BTNdzNf2+9c+Y7jsG/ULfofmeOtb9cG/m+KNTURU7fv6pEpd&#10;X6lLbtMnfeqrvm0aK0NqXJtion7R8oVfIdZFvokxfPbt7/HOW+9T11AUddPWrboY63W52zat+lzr&#10;07T/13VNsVo25BOOn//sZ+ui7NZ/u2r8DwGwh+KJNy2IHfKzu9fqz4Oh/WEIQDcESBwqGB+KHzaB&#10;y6Of2xA9BEHwjlGeopWgKpdr37iqaiBgBNFnUwolxdqn9T6SfyRpRmVrptPpeq547yPgkGG16U2g&#10;yP7v7Xu7wNChsbmpgHxTXNWfqkNkYF21v24M3/Vr4vwPdLvgKgBv9/7bZ2p96qH47OI5Y+H3JpXs&#10;X9f619mkrNcfk1e16yaQ86vxor8yz9LGKq/Lx7wOXHsV6d8Q6HkTGKJP8vK6deBNiQH6JI5D/TCk&#10;4ryJvPFCCdO/Moc29cPGNgmXcW+iWacJl/u4vze9Ls921Xq7WaU80CWVjH8WvPpYosnPXczxrhp5&#10;9/u6BHtt/L5R0TsEkjTG0klqGrKZmBtQ6gL0UpceKTR1ZXHWRVIc4dfgwLqumxg1qo0LKS6RePTb&#10;dUg1/Kr9d9PY7o6vIdXX/ne0398nqOjnBl+nJjkEAr8MXLrIZQQiIWFLWFNXFUVRcPzymPF4wuHh&#10;daRk7R+sAT00oK2OInw7bqPvKEnTFOtcEy9GYNt4MmZ/f4+yXFEWq3W+qiUXlA2JlEC8Vg1z2H+6&#10;HO/181mb5nG/v9rPbFof3sQv68/39n9jzCVCi6Z1Lz4rVcQZCUFA4Hzg+ckZh+MRqRJQu4Z4wOEI&#10;+KCaOMlRVSVJqlEyApOFlCitQYSGMOLiGX3rz4j47WmSMEVRW099OsNZh2jzb8HHPElwOOejynmI&#10;5FMqSahdxfmqgCCRsiBJMpIk4cb+HkHAi9MZ81VJsao5OV0ggydPc9L0hLdvZ+zs7DPKd7BVgasK&#10;nK25fu2A+apA64T9/Wt89eAxq9WSg8mIyeguB8sVD58+5mwxx3lP7SEfZzhCJMSYrwhjSZromPeS&#10;CtHsc3VVU6xWiACjLGd3bw8fYl4tSVOSLKGqLMfzJcenC4rlChs8ZV0jvOelPCFJDPt7Uw52d2Ke&#10;oyyoqoo6qTFZigyeSgoSlSGkBm/xTnB2ds5iUVBWliRNyfIUnSrGOxNMlvD46VOePPoSIWqMDJyc&#10;nlIslmilSbMR9979BocH0xires+P/vYnPH76mOVyRpYo6mWBD55QrtDBsyKg8LxAILXk1s0b5GlG&#10;qBz33r7BP/jkA37x8CnzRYmtCr589pQvHz7k+csjnr48w3uBEAqlE2TwaCVjzsc6gnUoFYmDWgXk&#10;nVFGlmbkecZ4MmE0GpGmCaMsYyfLub6/yzjPMKlGmKi4PcpyqrqirCNppiCCkSO5aYXHNyDwZswJ&#10;4p6IxFoHQqJVXMfKsubZi2P29q43350ilSRJE8Z2zP7+NY6PzyjLFVVd8tNf/JLf/uw7KKlYLpYx&#10;XtUKtCAxCcLXfPub7/HffvQTjorAZHeX6c4OyyrmBWZFxZOjUw6nIxIRSACjJekoJ8kysiQlNYLz&#10;1YrCeSQO7ypCUJEoQbDOefsm5ymaee+djzmYAEZrZJDrjfLyOv+qP9xfryKIWqBNQpal7O3t869+&#10;//f51qffYjIe45xFK4XQkawuENaEJ4EAShKEoLQOnEMZzUcffcTt27f56KMP+dPPv8/Dx485OTsm&#10;STNCgNVyhQeSNMVVhnpVMs0UtzPJxK6YPV0wOz7FYNEEpJe40pJqT555rt/MeXlacXRS4bxCSc18&#10;VqFIWJ3NOH76kMlIUOQi5p5sTW0jIaE2kjwT4B0hSD779sf86ZenvGwUyyPhr2/OKC72mrKEEOwa&#10;8Pzo0SOePHlMVRYYk+ADlGW5BrRHdfb6FV8mhICtLUpFIkpnHUKKS6rI/bzBBaC+IWy0dk2ot1Zl&#10;Dh4wZNmIk5NzQojnDPkoj2NExr23qmtmszkHB4ckSYJ1juloRG0rrK3Xz22tpa7rdczfntl0z9fa&#10;8yHZyYf2z7pifsAxP58hEXzxxX0+/PBDAoLZ+QwXPF89eMR0OubOW3d4+OAxf/n97/PRJx9z7doh&#10;WhuquqYsCxKRUFU1Whtu3LxJ0eSTlFQYk2C05v79+5yfn0fwvXdUVdUQuUrQGgI4L8iynCzLGt8l&#10;+oRaGbS6nM/pnycPEVW1z96PlZpejXF3Mx4goE3Cf//BD/jog/f53m9/htKmyXP6uEY3RBeXSPqU&#10;QjdjJoRIjoP3a3XzTf7L0Hlh19cYitf7P19HRtb3W153pjqklD5EKNn3U6/yu/uxlNKvEtm1kzD4&#10;uHYKKdft3Cdo7D9Dn3ipn6/rkwBsigE2nU0M1Rr0yU67NQv92GkoP9j3Uzf1c78f+u0su+fI4jJ4&#10;nfXpTecZIyv6K30SCRto9nI6+9Lw+foWBL+1rW1ta1vb2ta2trWtbW1rW9vahW0B8Fvb2ta2trWt&#10;bW1rW9va1rb2G9rQwThcqEG+Tvlu6DB7SKns11H56l6rb13A7hBzev8aXcXLi/dcVoHfdA9DYIou&#10;IKBfONBpmUugqH5h/VWA9k0K8UPt3n9tqH/67db/26aD+KFi26vu7U36+qrXN91X/3N94Hl/vG0C&#10;e24qSO0rCWwag5uKO4buPQJUQufgv3mmDYW8m/pvqA0uFeUDgVg0HHVaLt4rxavt6b1HqpbN/7La&#10;aQuMa8HMfaWCtbpto7IghOSLL+7z/NmLpvDRNAqiFqXlWurzleIOJdfqbC3YRcX6XaxziAboDqwB&#10;78aYV9qkVRvTWjcgOxeJLUSrHObWBWrxuSJIzzrPclXibEAIxf37X3FyMuOD999lujNGyaim8Nad&#10;O+zu7nK0KjBGRmUEZxHrefAqaUS7ZnZVH4RoFcuhshalxQBJQ1RjT9OU2tYUq4I0TdFaU/sISG7b&#10;hBD7KE0Tbty4QZKm1FXJYrGI/a4Vcl1kXcfvboqYpYqFjXVdN/2tCPh1vxdFwWq1urR2pmm2BrZp&#10;HVXqg78gF4nqT5aqqpjP5+zt7SFlVMVtCQwSo9jd3eHLB1/x+effRwoBPlAsZuTC8k+/+xn3bu+i&#10;3Rk7E4OxI0yoyFWB0QEZBCfHgbFRjLIU6Sp2xyOyLGW+nHF8XvDi1HN6BuUqcO+DXcYTw/xcYkYp&#10;x6cr5ouAdbA7VVzblRw9f8aytEhzgMRRu5piAeOxZDJKkNLjXIiAQQtZCpMx2Kri8aMXrOaewzsa&#10;ZI2UGT5AVYdGnTUQRE02EphZLGS1VU2oBEp5jKp58eIpo3FGNh6RTqa8Nb3O49OfcvfttzldVLx8&#10;+JD/74//mDQb896HHyFCBOEjovoW8qIIK0nMukAqqiM38zqEdZF7v7BxXdDnY1GmkorgPUVRNUV4&#10;zZoqo7qOVCqqXHuPEL4HFggopZF4vvXJJ5ydn3F2/r9zdHKK9xYSBY4GTKkZBsEP7yvt+jQEVOur&#10;Yl9eQi8U3uN7X1WNeR1wtvta+51aa2pb8fTFCfZvfsp8vuSjD99l5+AAWa+4cf06h/sHaBkacgLN&#10;4yfPEI+fYhuiBWc9rrZIIcjSFO8ceZphK4uXktlszjgIaukY5ZGA4PBgj9/53ne4df2QZ89fcno+&#10;Y7laUdtAlo9iu/pAcBZEBEibJKbLnXVrdVutJNIHilWBMYbKR+X1ab7DKBvjBJzO5nhv0UZTW0tV&#10;1Q2gomQ8SsjMCGkdq/MzkIq393YoiiXHRYmejAgBnj57jgsSoQ2LRU2WjRAqpSwKtEnRJmNVrNBp&#10;zi9+9SXlnTvsjHLyRGCkRoYQQaIuUC4WXJ9OeefTT1jOZizmc1bzOVVVs3Iep4BUR7AIASsC+EAd&#10;aNY9AwJMlqPzDJSi9p7gXVQd0waTpYwaEHwdSpLa4ZSmWKxYLgsqD56ACyB8QEi/VrIZUgp/U+sX&#10;UvZ9277v1v7eFkR3yVSu8iWuIqS6pCAlomIb3oGtL0inuCB06n/+QlXswh+qquqSz91VzhoihYrz&#10;6/L874JVvffU3uLrWDwspbhcnB8uP+uFmqwcBL+/Tsm2e42hmKAPcO4Crbvt0e2zftH7m/TT0Dp1&#10;lSJz/Bn3eR8c3/70W3z00cc4FxVeL0gTmr6Rch2vXAJqN3tF+2xZluG9Z3Z+TlWWIDw/+bu/pVwu&#10;10W7fb9xU+y2KX68apy+yTzq++/9sd3tj267tn3Xj+02kXq96TgaIuKKQzaS+ggRMEYjBNR1JITw&#10;wSOkQklFoqPfJgiIRnHTWhvBhyL6o0pI8jRD0OzHAoKI4MTu83b3sT7IfZP62KZ2HgIbXxXfXf5b&#10;oCVf6L7eJbZ6HdD8sjK73BijbSK6aPu661sMfb4FTHT9iN80x3JVHDn0+tC6vmnt3hQnDsW3fXW3&#10;PiHbrwv07X9uKPcz9Pnu631SkU1EfpuIQfrA4T7J2NAzDJHDvC4HMJSjGALR93MTQ35tF9x/6fXO&#10;f+vnb0lhevP1kvJhTymwn/u4iqjx8toZ1ZK7gJL2slGdmvU61s69VuX3IqcgL+3bw3miy2CeNr8g&#10;RJxvAo0PARORKkgFta0wWlJVJXmeRfCaVOACoY5AF2c9tq5xrkJriTERxIZ3QMDaQFCRJKSrhNgl&#10;sdl8z5vJITflczYpPbZA7W6ftGRybVzdkv71x8hV6+LQ/b1K8NLJ6YYIbo0kC47gA2VRsTQLzk5O&#10;2N2dMJ5MsE5fGhdKKnQS96eqySdcjBdPWdYNMVubd4ikVaN8xM50ymw2uyAkFRFQDxIRPc3BXNvl&#10;vTTGdBcko925JgE/2E/debAJHN+fr/2x/Lo1vd9XXV+0nzO8RO7hA6gG5CsUPgicCxAMRah4fHKO&#10;RpJLiU4zVL3A20j6JUSCc46irJgvVoySBKEkorl35ROSJKrIVpXFaEVVR9Bgkmh8ECihyRPF/mRM&#10;uSo5X1WRxNJopBBR/91DQFLWnkCBlgIpQUmBlYJyuWJZWVa14/ruhBs7GbvjEUYIHhTPWTnH+dxR&#10;1jWr2hNMgheSPNEYGTjcnTLeOYikfHoeCRSkIs9HvPPOW4RHj3BOcJCPefed2xxOx/z9gweczmbU&#10;NmBrhzQRuFVUFV5IpJmSaoOUCokEL5Aiweicsi7iszmPyVLG0wm18zx4+oIHj55wNluCkoimO402&#10;TMY7TPd22N/dIUtNzJH4OhJ7LQvKVYVaaVSSoI2mMIZUSo5tjfQVxWLG2eKcLM3JsxzV+HvPXxzx&#10;1aOvWZyfYcuCqphRLhaIIJlMxgit+OCjj3j/nbvgKqaTnNo67t37gNPzBdYW7O3scu2db1CsCp48&#10;fsbZ0Qn1rgURUEry8rknNRpz8zZBgjaCjz94F6Ti//x//oSXi5IvHz3hfL7EBwFKkhiNIPaxFAKC&#10;I0vHjA7GZHlKkibkeUqaGaajMQe7U6bjMSZNcKEhmjOaxBjGScYkz+M1tcDLSEBn6wpblRFYLSNY&#10;PWmIOV8cFxTOUdcWKTwKj9EG0YAbQeCCQ+Jx3uI93L51GyEUvrTsTUYobciynFGicVXFZDrhxdET&#10;lFQ8O17w8wdPeefWTcSqxCQZUnm8dYyTXTxwcDDm42+8xed/9yVFVTB7vmC5XOFdJKN6dnxGOspB&#10;OoKvEdKTjnfIZcpoRzDODJOyZlU6qhAaZeIK7wVawaquqFYlwUZyyyA8SIUXrAnLfBAoKQaAl10f&#10;a1j9XSlJUa2Y7k7JM8P+7i7/5Hd/j+/9g++xv7uHq2qMMSRKE7wnIFBCQpM3cx3FaoKKO0izdk/3&#10;dvnt73yHu3ff44d/9UN++rOf8PToCFSKlgpFHEcyGyGD44ax3MohrZYURYEMNfkoYX+ak0nHYrEi&#10;N4Kdfbh2LedsseDlmUePFULHPFk1h7OvnqCqE4IvUARKF6isQOo4TrWQjDLB0jpCMub22+/w0Tef&#10;8fkvT8iyHBcWCCUbAibRkOlKnKuxtl6D0a21lGUkgiuruuMIxnYvymWzJxqUiu9HgPPxjEEp8Uq8&#10;2Z4LBX+xZ7SEsuPxGCGhLAuEYE12GEJACoW1jjwVjEYjvvrqPo8eqRhLaoESAq0MVWWxznM+m2GS&#10;BJMYrLP44Br/LG2+88IXaImC2jOglgixPXvQ2oB3uOasaGiPNgacqymKFWom+erL+xxev4HRioAk&#10;l9O4fu/foCo8T58+56d/83fcvH2bW7dvI5VmsZqjVFR8H43GZFmG87BclexOdylWBV88/prnT59i&#10;VEO+WwcUEt0Q/uI8znuqusZIgxYa0RBKICSEeKbTxtT9c+Xu/t0lXevmuy5ijO45TnzdO4c2AqMC&#10;q8Wcv/j8B9y9e49r+xOCLaM/LyWiifXaGBMEykOw7vIcRl7KcQ+R8/X9/q5f08+fd/3dTeeubxLT&#10;9+O+fvy+KQYbOu8eygsO+W2v+Fu+OUMIrNsohDZe0g3Ro1gTihGIOZSBM4Qh0vJ+vqSfZ+yTVG2K&#10;d9/kzLcLvu/nq4baetO596a8zCaC9vU48THOa5gx1wTKXoj1ubEP/TzehtyGEPi2LYJHXrqfYdK5&#10;rW1ta1vb2ta2trWtbW1rW9va1ra2BcBvbWtb29rWtra1rW1ta1vb2v+QbTocd28A2N2kmNU/DB4q&#10;Luwfxl7FAt4emF5VjNq9j/79dYtaW3BH/wC7e91NQJdNB+Hdn10gT79Q4ao27D9DH0DTB8OslXx6&#10;RQxXgTZepzA/VCw9BGjZpJS76bpDRbxDRRdXKRv0+3Lo8/02Gmr/Te3zOpWnoUL/jcruTcH1q6QB&#10;Yl3I3r2XTeO6W+Q+9L3wKpVDqzSutV5fcw0+ChHI1v1QVPSK4PQ+KARaMG1b/CsIPmCd5+c//3uS&#10;JMXWjbKzoFHouVAU7YKeRKM2RYhFXV1grm/At93CIqM13gWMMetnrqpqDcYWIqoAt8AfKQXeRzB8&#10;VVbM5nOuHVxDtQC1WBfFYlWSZyMeP3zA1w++5v337zGdjEAEXPA8fvyYd955l93dXV48fQbE6wYC&#10;Ssimb1rFnZ4yWlMo3LQU0jRARd8A9RhQZxAgtaFysdBNGg1KUreqJp0ibIIgTRL2r+0zHucUqwXL&#10;5ZKqKsiyjETHwlulJEmiGuBrhlIa5x1Yt57PSRKLQkFQ1w7nAlVVr5Xc8zwjy7JmXrEuzm//T5Jk&#10;3SerVVRza5Xr2zVJa8nBwQFlWfHDH/4NxiSMspyjp09YnZ7wz3/vUz775jskYY4MFZKaYAI5EiMC&#10;QdimUm/eRQAAIABJREFUyDQqu2ghSBLF4d6UEDxnc8vTI8vxsWR27pjuad6/d4jzDqFTvC05nwfO&#10;ZwIvYf9wh729nHpZE5KMwjpcGZjNa7yDyY5mNFZoI1isPOezGudgMpUkxlOWS85OFngbyDKB1mCS&#10;FLtYUtcgNKAcFovQAmEkdSkYSYEKgeBKcDXF3DcEBRll6ZgeThllI6qi4v277/LyRz/Gzc/40//y&#10;n9mZTrl2+xa19zgluaiXv7yXCXGhHmKtXSvAt+/prk/rvV2IdWHSRZGUasAoLcA0znmQSKEJwkVg&#10;OwLnffM3hdIaLSW/84++x8npCf/Xf/pPrIolSkiCaNdm3yGhEYMqyVcBia9SW7m8d/SLzC6TeQyt&#10;3VcpJ16sz61ilObl6Yyf/PILzmYnfPbph9w93OPwYJ9xlpLoWLx8/fCQW7du8quvHrKsPLWtmiJt&#10;R/COVGtWgDaa0WjEyWwOSrNarhqwvaeqLaM8IdGaD+59g7fffpf5fMGXDx5w/8FXnJ+dxL0mOFRL&#10;huJqXN2oArtIcoAQtB6dGY0wQmGShNRoXLAsyhqhJaXziBAINhYje+cwSrI73WFvOkEHCLaiXK7w&#10;IpCg+Ob1Q0Kako7HBCn5+toOv/r6GceLIo4nBEoZoMYHy+50h53pFFsXnC8Kvnr6gnfeuo1Jc1IV&#10;x6SRRCWlomB/Z4fr0x3s3pSyKFjO5pycnvLs5JRga0obQBlQmrJ2jQq8oCZQe49KEmSSUPuoWuOD&#10;RCqBDZLCeURRYa0gkQJnLUtrWawKjk9OKa3FxUUaRGjU30OnGJUeAGfYvx7yl7vEFJsKRIfAepvG&#10;6JsAd7tAnnYP7vsgr9zzBl/+Yg+X632iLdjuAozaAu7Nastyrf4uhLzk661VoUWgtnUzBztAxTDc&#10;3kNkAkOxzCa/9pVC2xaU2Dj5Q8rSXSBiX8H4qkLY1/nFV93zhd8bx6EUkVTo8HCfz77zLUwa/Sjn&#10;PULGQm0lG1BXQ6PUVZfq+pstMdJqtYIQqMoKgufBl1/y5PHX6+/uFwL3SaZep1bbB6UPxZFX9e9Q&#10;XDAUnwzNq65CWj/26xaKb1I878/Dfjxx+Z5ko2JnWBarqM4qJb75m3eR0EZJASL2l2zmRwv8y7I0&#10;gjHKCgKMR+M49pxtipiHY7M+0K9fAN/64X2A4BAR2hDo75Kvv6HfldKXcgtD4OPu97ZEH93+XZNy&#10;SF47PzbFbt31qI3ZL64rNwKVf127qsD/qoLvPkDhTXI4QzmEN72vN2m/TffYzVEME5tcBtj327c/&#10;hrp7xuv8wVcJJsLgXteNoTblDfrrx1CbDSmGv04hvgvK7xM4bWqzoTXmKiKUTWN96PWhXNxQ/11F&#10;ptBfX7pt1xKuddXe+7ml4bXxIncWOb6aNmt82ND4BrLZu+q6IkgNIWUxm6O1wnrPqiyonMU2ALb4&#10;fA7Zec5WbbX/bO0a2M2/dNfF142NTTmlVwlGL8CK3Txre09DpEdDxCCb+rzfr5tyf5f3O3DWUlJi&#10;dMLZ+TnLxZI8G6GVxPk2d3BBimYalUpLHxAU1s+ilIp5ExmJ+abTPWbnc4qiZLVc4ESErAs13K5d&#10;Vcwhsonoe6vOWI3/HgJ39f3B9rXuPtPO6T5hz6a53fdTLoHaB3Kj3fsaWntfBSZpUIrTlWdkKq6N&#10;cxyglYpkD7aGkGB0inM1p6dnhPEEnSZIFdXk6zKqvydpQmoty2UB3lFXFVJCmqYxpvcCowSTUcai&#10;KgkuEu1IAYkxOBWoa4cXFo/EInC1Q+DwziMFrFTJYrXEuoq3bn5InmfcOAicnJ5hi5IgBc7D06Nj&#10;yrri8Ysjdkcp0zzlxt6Ut2/fjOBnJdBG44LAuYokEdy6fsD5+Zzz81NOTo/Be+7duc2sPOD45JzF&#10;coUrQWYJTgvm1RI3D1hfkZkUKTXWeWwILFYFnkgw56XBmIwXpwt+df9Ljl6e4IVCJwkEyEzC7nSX&#10;g4MDbty6idGC1ewU5xzL5QJblw05JigpkZWh9nNCiOtOIgU7qSFRMD87IU8yRuMdjDFxfmjF8fFL&#10;lssVUgQUgmJZoUjJshTv4O133uXOrbchKB49fBIBr8ZQe8nhjdscPX/CalWR3xxx5+Zt3rp1h5/8&#10;/Ge8OHmJkII8zSi15uj5MyaTCUmaxRySFLx14zq3Dw/44qsfsTPK2RlP0NqgjIp5RWNIkwh0z7ME&#10;k2QYrdFGk6QG0eRftRTkWjMejfDBgTSMsoy8UUJXQpKoSKhgg8MGhwoRgJyPc5TUCCkxOkEES1WX&#10;eFtRFXMWqyVKCEZpQuFrvHB4PLV3CKVRJsWMx0z3dyjLSCSVKoMpZwglMYkmUxpx44Dl6i2ePvka&#10;KTyllXz56BlP359xY39Cbh2JUUghqVwkx8yU5Jtv3+Hzv/olL14e44lxVsyVSeoQePzsBYm0jIxm&#10;Z5Qzn89J04Td8Q6jxJAmjskoUDlPaWtKV1M7h7IBUTuErcE5hNeRP9aDIpIvKBFzcC64Nbnt0D49&#10;5D8KEUk4R/kIrRR5lvHpp5/wz/75/8Lh4UFcv93/z96bPcmSZOd9P19iy6X2ulsvMz3oBmYHYIMh&#10;NoqEoIWkZHrSnymZSTKZ0WSUIJKAKA4ICpoZzGC23rvvWntusfmiB4/IioobmXVnxDfkMau+ffNm&#10;RXh4uB8/fvx833erAH6715Cd3Jm4JZFsiWtERxFcaY6Oj/mzP/vPef9r7/Gjv/spP/zpT8mLAukt&#10;iXcksSRFcRp5EpdTLeeUeYWWMB1FpLFCCs/B4R7ezHnwcJ9sErMoS7wMisLWaKSTFLNrnr78gr1R&#10;TTWzFAWsViAjiJMIYyqqyiC1DvshnXB4csrv/u53+fc/+1cYWzCZZjgnWMwXVHXJ4ydPGGUjPv30&#10;szug5zYG6K7PLfC57ec4jsHL1/Y1LdhzmKhJUtX1nXOW9r6mrqmqikjH69+JogilI4qqXK+vQoi1&#10;Gr33I/I8x7WK7XU4Y7m8vGR/f584jrHW4b1t1KXdHeK+Ni/cze23fxeN6nmkwtmLUsEvBHKAch0f&#10;KaWQUlGWJVJKqhcvWeU5JyenSCVwlnWe4vT0BO8cr87OePHsKYvFgqPjo9CXwPnZGVKq9dpsassL&#10;/Yyrq0uqqmaUJoEsoOkDKUPsWVUVvsFD+4YENsQRAmuavm/yTf01tx9rtet/mqZUVbU+j+nmtPpx&#10;sZTN9de5Bfjp3/+Un/z0G/zJH38fqSKcDWTRr8eHt33+GpFyT3l8W56xH9Nvyy9tInbqx5+bYt9u&#10;X/X3NEOA9k1nx9093zbS9f51u/mbofO4oT3ipj3y0P2G9mBDZ/hD5wf37Rn6/RPIOOSdnNp959n9&#10;vfV9OYc+afemvHO7N2n9X9u+O9+XoiFadus8bJsnlajOvRviCcA7v56bQ4RUO9vZzna2s53tbGc7&#10;29nOdraznf1Dtx0Afmc729nOdrazne1sZzvb2c5+Qxsq4uvapr9vKoa/7/e7n7+p8l9XIbIPvNlW&#10;DND+OQREl/L1w2rZFHlsOrR+E6byW3DfZiDImyp0tgf7Q4frmwpr3+S6Q/3063w2BProgyWGC5zF&#10;xmsNgSe2Ped9oKYhUoVukXuf2KDt723X7hYvbZoPQ+P2brtv8Vr94oMh1aiuanP7nW2A+CGyg00k&#10;D13Vi6HClTvFMOt+kQipuDo74+XLM5wT62IqJRUIt1ZkvVV4D88QRRFOgLeuUQuJsNYhhEd07q+U&#10;whmLFJLTBycg4OrqKiSAtF6/s9FoRFXVmEYtw3mH1uE6s/mM+Wy2foa6rpE6YrFaMR5P+PSTz/nl&#10;L3/BV955h+PjfR4/CgVaF9c3PP38JVkyJs+LAEItC4RwSAUOF0gMOgUkSZKs+9EYsy7Uv1VFu6vE&#10;1hbTSSmDsnKj+GatWfdVq0AT3lG4llKKUTbi5OSY0XgUxkHz7GsgtBRNMbNtChohioL6lbcWZ4Oq&#10;t9YRUZSgZERdmzu+pu1npdRaQVxFEc5ZhJIorUnSUABb13UoumvG0l2CAphOJ2RZxt/+7d9SliV7&#10;eyNevXrG8uKcD9455vvf/iqJKpmdX+CLOamuiGUBdoVUQbGvqixxIkgz0Mrw6MEe47Hm8uqG569W&#10;nF/C9bWiLhzf/L2HTCea+WyJ85JVoVksHFUtUBp+62unGLuitDlCKYSsyUs4f1UTxYK33toniQXF&#10;yrDK4WoGtYPTh4dk2ZirqytMDVEMUSSQWpGkKc7l1DVEsSBObovvjYWiMBxNg0KbFx5XOaqqplit&#10;MN6Rn5fE6ZQsiXn1/Dnf+f0/4Be/+hhtC1588gt+9B9+wJ//t/8NUZygRLRW7RHWIpVaKzEqJRFC&#10;rcEdUspAItEoCYbixNcLpIKSkVsDWUWj9tRgNBB3fFMDXAdsW1jWvZb3TEYZf/af/SlXV5f8m7/6&#10;dyzzEmPNmkBDNqrDNKrSQrwObOj7tK6P7hajdv3obcFuf93bXIzXB5XcD7wXCC/War3LIufsUvDz&#10;n3/E+3/2h0Ra4YzBOoOMgmLS8fER0/098osrimJFXVfhz6pExcEfCh/m6eXlJV5pTk+OiJKUVMZU&#10;xiFLQxLLptA8KMK98/YThHD86sOPWC0XRDIA3KUM6n5FUTRrVvDHZVkH5RtrSHREFOlQxB1HWBPA&#10;sPky5/xmxjjNmnVdkkQxbz95yOPTQ0xRUi5XgRTBBxV04T0jHZHGEVoKKlvxZJKx91tf4Scff87z&#10;eclyNuP6Zk4ymhBHktoG1ciqyMFZYg9LY5g6GAlJpBWJhIsvvyARkGDx1QrpPFp4puMUV2dUVQmF&#10;YCEdy8qgdURl2rlnWNYVKkmYJBHGeYT0KB+UgJQIoOGqdpjKcFWXaCXI0hQnFT6KidIEX5aN0JzD&#10;u6AcJbgFbd0Xt24bX+v17g3UJbvzoQvWbD9r5/xQLNIF5Qyp9A4pj28C93bbHYqTaQqr/Wtgt64S&#10;b79t3eu3fRDaaQfj3OCjgrrnOn6RDfGO84Pt3Nbvm/p7iHBJKYUXBGKVNubr/HTjqU2gxU1Fvf8p&#10;9nBrciLvKaqKUZbxrW9/m9MHJ4GkxtRNP2vWQtzQkAP5O+t/FEUA67VcCEFd11RliTGGxeyG58++&#10;pCpzsjS7E6duivX77+VN+qA/Vvpx76a9SZ+gobu2bCLn6l9rm5LWpjF8XwGvECKQxKgI7wVlVeFR&#10;GC9xBMW7Ng7WWiEJoKJWIVQKwNs7pBXeOcbjcYjFXLN/keHz/r37inD9Z9qm/t4Hyw+RZLwJqReI&#10;18CB3T3Y0Du+VZZWd/Y/feWxTXuiTaDP1+/zej+1QJc3HbO/zlrwJvv2IdDrfXv8bQXzm98Lg8Do&#10;oX4dmit9wMimffw2kPXQ3r5b2L/td4bG6LZ8VR8E0Acb3Jev2USIcN877vuLTfmcPuik32/99t5H&#10;IrmJ4Km/zoXPusraLVEV65zZpve4LUc1pGA4TAzUrKlCrokCW2CM1tGd3J1uSHCsqZnP50wmY1xL&#10;5iJEo3osKEuL8B5j7RqU1KqtduOTIQKhLhjlPgDQJiXOYfIIQRwnAIFcpvNON837TWvom5DLRFG0&#10;VrPtE/TcPjcIJcF7yrIkX+VcnF+SJBnZaARSBhXZJtZqWoFsgHtd0FYgOgmxhZTNdZ0nSTPwgr39&#10;JfPFsiE9dEFwcsN86/rjPglpn0Cgn88dGm9rQqVObDCUp900FzfNw00kCX01z3Yt6xOydePqO/5K&#10;gBcKIyXXpSVLHJnSJEmCMR5nLUVeMs0ytIpZLnJwnn11QKJ0MxVciKsJYG6jg8qx8IDz1GWF0got&#10;NZEWjEYx0zrleragLbsK+aqw/6XZZ9IqGXuPViE+Lm2NjiRnN3OenV8xfusBKo4Yj1OWxuGkwDiH&#10;9YKz6zk3yyV7o5T9ccrF9YzLmxknB3ucnhzz6PEjLi6vWS5yyqJAK0uWSlytELmhxGF8zYPpmNP9&#10;PfK8ZL5acb2cM69yTFVxnS+ZXWuUinBeU1lLXlZUxpJNp6RZhrGO+Wdfcj27wTrQaYYWijTVPDw+&#10;4cHhEfvTKVJrajx5viLPc6y15KucssxvzxS8x4tAGAGg8GgJdpQQSU+ZF4xH00bVN5CLSSWpq5J8&#10;uQDn8NagRQx46toxHo94952vIKXm/PyKm1kA1yMU6JiicggVAwGAqpVi//SESH+DH//9zzi/uuRa&#10;aSQC5+Ds5YiD41Nq66iKAoXjj7/3u8wWc0qniNIJe/v76EgF4kkdkcQRURTIEcs6EJLIhgxUiDCm&#10;Iy1JdEQWR8RJQpzGREoTiaDOrIREEvKEwlu0ECTKB8C51EihcASV+doYzs7OOT87o6ot1tbIKMJ7&#10;S2UrvAfjHRaJ0gnZ3hEPnrxFFE1wPviFYrYkzsI4VVqiJBwfH2Gt48svH3B1cUFlPBeXSz5+dkaW&#10;xqRxQZaM8F4yK5boSJApyftPHnC8P+Ll9TKo4UpNw3iAxTMrSj55ccnBZMLeZIyKS/TshjSWHB0c&#10;kMUx2lhUZUI+GUcsocKiohjpTZAz9uBc2NO2RCl3XPyAevKmWKH1T3GUorVklGZ84xtf57/8L/6c&#10;x48e4n2jkh1Ft7kiAoGIYICYGd8om4u1OrzDI6RG4Iml5P3fep+3nrzDe197n7/6d3/Jpx/+Arda&#10;MY49h7rkQDrq+QxblQjvSCNFqiQKQZqNmY5irs6XHByM8Frw6myGjIHI46UkSVIunz8lNi/5yrtH&#10;fH65JM89xQrG+yDxmNrjlWN6fEAxq8mrmiTL+OC3P2Bv8m+5Wl2T6SPeeftdPvnkE8oy52vvfZWi&#10;qDD2Q5SMBpWVuwBb6+r1mqcaIhjnDFKFxTGAPC1SRms19baftdbYJnffnmm0+f48z7Gubs40/Hqt&#10;2t/fxwuBm9+uR9fX11hbr0mClqsloDHGBn8ZhTV/Op2SZRl1VRFA1hXW3q49Lclwu5YGoPdtTqol&#10;/PO9uLPNFRRF0clh+TUZrlKKytbUpub09JQsDsrzdR2IR9559x0m0wnn5+fMFzNWyzlZNmI8GjMa&#10;jwFHlefNOZHA1jDOsuCLpaQsy+CDi4LJeEwUReRlgWrPiVTIx0Y65MmTNG1ejETq4If68Vq7NneB&#10;1W3c1PZRkrTPUXfWanmbP/EWYyrqqiGKtZa/+D//gnffecLXvvo2dSXQ/pZQoRvvuea99AmkhuKQ&#10;IdLYoTO8oXzRELHSEHlWl0h70zn40N5yUyy0KQ8zlHcb8nFD56ybyDn7+8JfZy+9aS/c37f048xN&#10;z7Ppz/ZZNxFFbiLmHdqDbMqfbcoNbNrbbho//fyo8ARS2AYEf7tfV3fHoezuXeTGXOzOdrazne1s&#10;Zzvb2c52trOd7WxnO9sB4He2s53tbGc729nOdrazne3sN7ZNRc+biqT73+vaUMHIfb9zX9vaP8P/&#10;3jK7tzakGthvf/ezFjzXLTYdYsv/zYvdxR1VuU2Ag21qTv2/94HSrWrDfSpv9xWab1MrG+rDTQXt&#10;97Wjf+1t72toLHW/2y2k3nS4v2kcbiNs6DPbb3rGLkCiW/DaL5oV3g3Or7vj426RWrdt3aKXLuCl&#10;WygxBMTZpoo8VMQ7pHI1rIzg1/PPIbi6umY+n6FUGoDtzhFJjXV3r9sWh2mtiaII4x2mKe66VXuX&#10;KK1wXiNtA2DQmjRJiaIYYwN4t1tsFPokKHM453F1tVaFdc6xXK5YLleheMlajLF441guVlxcXPKL&#10;n/+Shw8ecHC4x+mDI5QKxWZffvGcyfiQl89/wmK5YrI3pVoqqjrH+xak3oDDG4W5tvh77VPkLWlB&#10;d552i6/jOEYp1RBuOMAFZTXvGkChXReShMI4z2iUsLe3R5KkWGsAR6z0HbUWU9fUVYWQAiFYFy+F&#10;wqzwPaUlSRIT6aAI01V9aYvzRqNRKIprinqlUtTOUpQllQkq8arnw7rF4FIKjo4POT4+4Ve//CU/&#10;/elPOT4+5vziJYvZBSeHCX/6/W8RiRUfffwpsqiYaEmclqi0REcOAZg6/OwfZrz19h7jZMHxcUxe&#10;1FxcFpydW2YzmM0Mk72Yr733iDyfMV/MkWrMxUVJbQMY4hvffMDJkaReLEiTiLLUUHmub2bkc8hS&#10;QZYpkiTm+sowm3suLyxRLJhOJ2g9orYz8tKTZpIsG5EmGc4FlfSi8Ez3NFmssbVBeIWwEClFHGuU&#10;9ORliUBSLC2L2Zw4FWAcq/klxfIGoSXWFjx8eMzZ2RnH030++tlP+ObvfZe33/9tvIpAuEYVNozZ&#10;tkA2FGOyVtARIqhZ3yrzyNdAQiJAopvPbfjxpvEVrNWE2vXs1i0ERSrXKMML4RtAvEFLwdHhAf/i&#10;n/3XLJYr/uPf/pDrer4GsTSepvkRd3ziJsXWfuHVsIqeX1/rdUDQsFpKf/x2wQfDq7tsFBAdKgqK&#10;VVVd49r+F0H5xxmD0hFVFZSJsixFRYqqrijKFdgKKQQPTh8FIHlDgrFYLoPqWFUw3T/k+CRG6pi8&#10;stSmJtIxNEprB/tT4BHeVrx69YrVKqeqHCBwDSjZGBMKlqWkrKugUufBmgKMIVWSygRQt1IatCcZ&#10;TalaFXXjeXRyyNHelDJf4W0otHXOUdvwzjUKXEV1dQkCjK1xCLJsyvuPH3O9+gwXaaaTfY4fPOT8&#10;/IyiLHDG4K0hihNq57hZrZhmEZMoJfKG+WzB6uqKh8dHUJd4DVpHQZlOJtRlyaTIqKxlVRWYumoK&#10;sSVgAzmKsyjZjjaHd6AbqVHfrDXOE55FKAyh8DxLUkbZCK80s1WONTXOu0ZpErx3a8DDfQCkbfF2&#10;P47ox6N9hdn+Wt8HIfbX8v4YHwIRbVL3HbpX95q3BDeaPC+oqgpjbgFLrSp5mOOymV9yo/JSV0G9&#10;LfrurvdSyEYVthMjic1EA93+bMkBtr2b/rvstsU2YHupGjAcXXKg11WVhuLv7nU3qfH+OqRg4Tvh&#10;7wHQF2ONIY5ifud3vs63vvVdoihhuVw2xdoWpEIr2QBXBNa7pkj/VmW1Je7x3qMbAhVjDHmeY8qK&#10;Tz/9mC+//IJIa6SSjSqv3Bh/b9srtM/f3qc/1jap174Wb2+Jhbtjq0ty1d8f9omiutftrgtvUqg8&#10;VAittUYrhVSSsqiprUPqGIeiMp4ojkHroCC3Xp8a9WqpUBLq+vb9GGNw1jJtwAAtiFE2BDVDbesC&#10;PvuK3EPA9O5aO+QT+nuITSrE7e9ba+6ocbf9cp9yXff936q73VWGv6//N+3vh4D7t2Mi3Of/rzrZ&#10;pr3zpr3upj35kLLwJkX1TUR7XSK4vk/sj41Nz91vz33kFEMxXH+t6bahT9YwBPDofqerZLktd9DP&#10;Kw0B5DflEjblpjb5vCEfs2k+bpo//THbjQeG8ltD/dPf1w+B6YdyNO0e4L48zZC1PmrIZ9+b9wOc&#10;s2Blh6gyrP+t+mzwkYpIxTgCwNo4i7GWqq4QgNKqUa4NoN2gIj/sA4eIJlsQ0puM4aG8zBBpy+28&#10;uktY1PeV9+VW+75tU/wghODB6Slaa2bz+VrBdJNieQCtW+qypCgKZrMFk8mcbJQSKUlVd+Y7/jWf&#10;3Feub5/fGEOsI5RUZNmY0XhCNhqxWi2pqzLEcb2+HIqP+n69u6cdUnzv+rohYFR37RsiaBoClvbb&#10;tWleDfnjblvuzP01v9rdvhNSoIXHOYuxnpW3zIqCOA1ERm2/V7VhscyZjlOUiljkK3QcoRuiyfY5&#10;IxURZ3EDDpQhf+BcQ36gSGKN856Rj9ifZlhnuJnliJbUsNlfSSEQKuSnjDVBZVkK8BHOhrV9VRs+&#10;/OI50lseHR+QjEeMK8eqKDHWoaVGJxpjam4WOc5BUTnmq5zSOqJsTF5VLJYLvHWkacgJPjg+wNSW&#10;orTkVc3VbMHlzRxjDMfTlMcnE4w94Wq24OxmyavFiuuyZlXV5MWKq0VB5UBohaotQl43RJICCH0Q&#10;xyn7+3s8eXTMg+MjIgRVWVEXJXldURnT+AbQUYxt3pepaypX41yNQKKVxOFwiADUJsR8Ve0xsSdL&#10;Fd678Ll3FMsFdRX6czoek2iNtxalJEpLtFacnBzinOHF8+fkeUlerXh1dYXAcrS/T1lW5HnB3mTE&#10;eDTiK++8zWK5YHZ9g/cwrWoQUNUVe/uHKG9JFbz7+Jh/+sd/wMdfvCQZHxCnGSpSa5CrUipElt6R&#10;V4aqrHDONrldzWQ8ZjqdMBlnaKnwzmCdDe13EOGwzuKsBWfxxqCUxBtH7UwDIJWUVc3NzZz5YsWq&#10;qFgtc6q6Jk1TtNQ4F0ghVquCxbJE6JTp/jHHj99lvH9EHI8py5KiXFE7S75YcDSaIJUgjiMiITk+&#10;Ouar736FKi8ZTcY8f3nDR0/PePvxAyK1YpRFRFmGjhVg8d5yuj/mq2894BeXH+NV2PNY7xt17JDz&#10;mFWeH3/0GXVd8t6jYx4cVIFkwML+wR5pEpNGGh2r9TpQVDWzsqTCYusCEal1zsoYG/JNTQyqlVoT&#10;zA75mHaed9cWKSUCwXS6x1feecw//pM/5Z23n2BthXOSOE5C3yoNvvXneu07rXVI2cYJEindOhuG&#10;EEjREFI6i8QjnGC6t8fvf/c7PH5wyA//5gf82//5f2QSwYG2pN5g7AohIIk0WaRQzlGtSibTPeq6&#10;yaXjKZZLrs5ypBZ47RkfjHjw+Jjl+UeMY4lyYKpATtvmvJUKBDNpFnF0NGVWzjk7e0ntDO88eZdv&#10;fvAef/GDH+JExGQ85uHpA5bLJR9/9BFVVQ+SOfXPC6uqAhHyhe35h7U2+EBYg0G7Z0v980alFWMd&#10;iGmsc+SrFUJIDg8P8N5xdX2FqWukVGsCm8VqSW1qRmnK3t4extZEUdg/OWt5+OAhT5++QEdxaFNt&#10;EM1996Z7vHjxotlTukBg0oyZ0WiE9475fIZAYsqyE0OGqKxL7m2tZbVakSRh7IQxZ9Y5R9EQYzhn&#10;MWXF/PoG4T2nDx8SxzE6iVGEM4STkxOm0ymz+YzPv/iM5XxOvlhxegppmjRnTh5TVWvS1aqqqOtL&#10;+aMkAAAgAElEQVQarTUHBwccHR4ymUyorVmD39toUuvQf54gP28aXx+pGGPMmly4VZq/JSE2d85w&#10;2tzBpli+m+/SOpAPWxtIgyMlubi84i//6v/i8eP/niSOw5pJyLffxpVuPe+6Mclm0qLtZOX9POLQ&#10;vrdP3Dh0ttglcx/aS/Tj0KHv9nPt/RqB7p6mGwcPxW792Hcop9+/dz8W30Z224/L+yTv/TZ0Y+ht&#10;e8Wh8/9u37e+xDm3zoltIzvZVqvQjb835R425Uu660kfnP86YaRfHw65dt1Reh3LrvcJ7fM32dN+&#10;P+4U4He2s53tbGc729nOdrazne1sZzsLtgPA72xnO9vZzna2s53tbGc729lvaJvUwjYBY2+BmXLw&#10;ELy9zjYAfF9pZ5O9foAeFKna4iAhOgewr/92e9e1Wtyt0ib3HsoPFUu339mktHWrUinuLUwd+v9W&#10;EbdpTfN3GhUuP6gweR9gZlOxQrdwfRv4cFOBRb8t2xQZ+5/3CwC2Kad3wVbdAoShg/mhsdMvPNqk&#10;PNBta18FrPudbYoLd/rfyzuqwa8Ny0471+0Rrqkpkx1wXRgHbXPfVEV0U5H00DMOgeTuABSEwDqL&#10;TlKQEmscz1+8wFnP8fEextoATpcgGuUda20AvBvDaDQiSRLKsqSuDVVVYY3FuVadTBF0gW6BO1JJ&#10;hAoqvq1aWxzH68KQtqh6NIqJIklehWKPqjLEScJymfP06SuKvEZpqOoaj2Y2W/Hzn3/IdG/KZG/E&#10;4eEeUVNUuFjknF9cgZT8+O/+DpwkSxIiIKoFVZkjhAIvkCisUhjvwTpMHQCSSiqkt7QqB91iJgiK&#10;KVmWobUORZpFjveOKErWiivhncu1gpoxhvF4zNHhIbHWFKslUgaVUK/tuvDO46mtQdemuX5Qa9NR&#10;hI4lHhn8k5QIpaibgrUoDvdGCCKpGjAcSAlBMyyMn9UqZ7kMau9ehWLMVtVURRpnDFJJYq053N9n&#10;lKZcXV3ys1/8gr29PeaLK4r8hsQLvvfBO3zz7QOuzz8nvz5jHI+JdMooU6SxQIuIuqrxShCPBPsH&#10;INycNFEo5Xnxas6ri5LFSrFYeYrC8Y3vf4Xjh3t89PFzsvGEmxvDYuWwQjEaWb7128conWPiGluN&#10;yEvJfGF5/spTGsfDk4TROEWIiKo2nJ/lmAr2jyVRAquiYpZbSuc5mApGaYLWmro21Da47DTRKKEw&#10;NkcqsD70oYgTxqOII/2E88uPqCuPrUp0smReCD798OdY50j3p6xuLnn78UM++dUvefzgAZ+/es5P&#10;/ubfE6UpkwdvkWV7SEJxoZAS0wA7lA7j2DcFSd62LkciVVO4+FqRUasw5dZAbGdBSg14rHPYZsx4&#10;48I65G0zRltf3sCLOwofSisePXrAf/Xnf8bNzQ0//uWHuFWBNZY0TgOgVMlb9T8hGsWkW6V5wevF&#10;d23B/zAYRGyMM25V57t+v7vutgqX8i7Ifx0rNKqYgnWxl0Lg6hIZS4yrqI1B0vSHAGNKXJ0jpQvK&#10;aFEAFyAU+/sHuKpEYMDXCG/wpkZ6hxKC0liqqys8kqNDR5ZmOCEQqSFOoqYY05MmGV/72vu8/dY7&#10;XF3NOD875/LyEgGUpsY07zMUJwfVeu8CgUJla+b5AicdcRKRiFCwvz+dML9ZUpuCUaJJtMIbQ7nK&#10;KesaQVApM1Ug5qilREuFEgLjG8CQEPi6xFnDaByRI1ktl8izV9iywMSB+EFYi7OGcrXixXKGqleM&#10;Hz8g0orLFy9J4whT19g4prYenQqc8WAccarIRopRLRGLCoSlriocOvhPLYm8JhIaW1tEHOEJiptK&#10;h2L+ZhhjmsI97wTGeqSWTKYTHj95QlXVfP70y+bdm876yWBx5bb4+j7Con4s1S0kHQJwt8XVfTX4&#10;/v2H1JS6qvNt0W/7O20B/VCxbzsnhAiqfVEUUVYlolU+u/M7fkBtnk7szpp8I/if15V51zGnaAqC&#10;adrl20l8C9QbioPfhOBraA/UtmFdPNygtISQt/wdBAKF25itp9bH60XB7f8PAa5cq6vq+/GcHNzn&#10;OO9AeJwPEUcURTx88JDf+/3fJ8vGFEWB9Q1ADN8AomKipih8tVpRl1Xj00Rz4/Ac4bkdzhp8XZEo&#10;yYvz53z26YdBoVypoKrZKRJ/k/3mpj3ntv1AH3jYnSvdcTy0L+oSSA2BGoeU0TftJTapJ3f/3l5v&#10;6D61sQgr8M6gpCdOYyprmecllfXsTeIwv7xF+oa0A4EQOhAvSRtUeI3BmaDCOUoTJEFpVDZKr0Pt&#10;75Om9YHVm9S5Wz8z5H/6/d79Xldd9/WC/vb9yTt7nE3F70P7XinuKt132yelbMilbve7URShlO4Q&#10;6rU12rJRMfWdvILr/Dsb98L32X0+/00J5Lq5h25/t0QC3f5+k3ZsAwB0v7OpsN93lClbAq1tBILd&#10;99YH8Xfb3geGtzmbbdfrj++hNXWIcHAo97EJAPIm72cIpLyJdHCoPf38wqa83Fq9+tdo3ybw7iag&#10;cX9u98l1+uOiH7P0fffQv3djju5aKUSTF4jDXJVKNUR3Di1jRLM3BoeQEKUJ2XhMEkfkeY4Ukkhp&#10;nNbksgESWosS8g6QrQVqBRIf9Zr/3rTP2DQvhwD0m/JqQgjqur4DUGnzGt2YZ8gPvkkM2f6/UppJ&#10;Q5ByfnGx8T2H56bZB4U5XRY5y+WK6+sbDk/2GI/GgZTOWqQKORvcbVzarnfdXMetgqoNGZ5I4Lwn&#10;yVJG4xHLZYoxJcbWJFGydcwM5Y27c3tTTvEWyGnvgNj6vmMop7eJFGbT2rQpD96dP+01u2ul0hqp&#10;G0Kn5h2oZjx4WwegsIMKx/UqJyJlrBQ6inDeY41lWRQICWmskXjmiyW2qplOJugoIhtleOMb0LJk&#10;nKWN4nF4b6aucVGEUoo40iS1Zn8ywXnJcrnCGksUR0Gtu4kTpVII76ldDc7jm9xdVRtAsawcV6uK&#10;JM2JhGacZTjrSJOEbDxCKCjrgsuLKxaLglVRsyw0xsF8VXC4PybVklGScXx4QJZovDWkOmGZV5xd&#10;XvHwwT57h1POzq/J8xXL6wqlFI8P9zk+2OdBYbgpHfOy5OpmxuGqJHdQO09ZlVRVCXHI68VJxsHB&#10;Iaenp+zvT8jSGNUQCTrvcN5hjcHW9ZqAIPgSjXUW68EhwjmFFOgoDqreBAID4SU4RVFUHEya2Mc5&#10;IqkYZyk4S1UWeBTIkFtSjXrq82fPGL//HpNRxnQ65eLykrOLKwoTcgpBCbni6mbG3nRMVVWUZYE1&#10;NWmcsCrrkH+tC2bXFyRRxN5kzChOQEoqD289PEZHCUQTZJziRIiVvGuAoVJwdXVJVZVordjbP+Rw&#10;b4/pZMpkPMY5gzEFpiixdchnCOfxdY31BuMcdW3WW7faOIrSoHQg1MiLguUqp6gqVqvwY13Y40Sx&#10;ZjQd4ZxnPq+YL2ukShnvHRNneywKS3F+w+lpRm09N7MFnz/9El0sePdkFIjzlCLWMZFOePLoLW4u&#10;rnlyesTHr254cXHFTV6SRpKrRc5xmpGmEVXlccaiI/jgq0/4y598TE4gLb0lsBBIIfEILpY1P/v8&#10;BbXzrEoTxnRVM5ndsDcekcaaJIqZjidopRnFAUjvnaOczwIJaZwgXQD9KiGQCKRqyBC0em197oNQ&#10;W1KpNk4bT8ccHuzxp3/yx3zr699AS0XdEBAordFRjGxA70AD5G4Buaxj9bDnDHF3C4hu83bON/Nf&#10;BHLMJIp45/SE69MT/k57HqSKg8hRLRZIZ9FakeiIkYIYS+UVWkXMF1coJXCmJr++QdmaSHpcHDE5&#10;OmT/+JjrZ79CpkGNHiHR0mNsyLcSxOlJopg4CnmesrhiPrvmq299wHe//gH/2//xb8hLwU9+9GOO&#10;jo/RKuLF85corTfGTd21yFqDkII4VsRxTFVVd84l+nvTFmDdJZcLIOsa65qckgzEP6NxRhzHzOYz&#10;yqJCyvBez8/Psd6hGmBsUeZIKUiShPFoRBxFKKm5uLiiKKo1KD1NxuR5weHhIa9evUTrkD90tjlj&#10;lKEda4I46QeJX/pxqveesiwbkuF6Dd5WSt0hd2mB4Iv5AiEVDx8+CsQppqaoCvAhVnjw4CE60rx4&#10;/or5fMHLs1edIMU1AGGNR1A3Zxzj8ZgkSYjjmNF4jHF23e9tPDIej4niGGsDMZIUmrquB9fv1p+X&#10;ZXnnrKl7XtoSgryeY7slCWjPm6MoWr+zolzxox//HX/4h3/IN37nfZQK+ybZkA51Bt2dmGYojnyT&#10;M79tMXif9Gf7uTuvxe7bCH+2AeTvkmNuJpsfJrFl436jH5v1AfhDe8ZNfTlEMNAnsxoiKt923tr9&#10;rLvv2UTgP7Q/HGpLS9rb3TP3Y+U3yQsMEbb1n3dw3HmP8D6QOXhQDVGZBHzb/8350vo8Z+AgvEvA&#10;ubOd7WxnO9vZzna2s53tbGc729k/dNsB4He2s53tbGc729nOdrazne3sN7ShAuG2ALL99+5haB+A&#10;1v0ODKuG9++3SVm7/ffWhhnp7wLY3qwwmdeUwrqF431m+KFD7fsUtocUtTYVEmxjX7/9bHuB+tA1&#10;+u3ZRDiwjahgW3HFpmKC7c+xXS1xm/Jd//C+HXvdcTsECrhPhWkbwH+osL47TjaNjSFgzxA5gR/o&#10;n+4YBdGoO7ef3wXcvykI4z4lwH67NxWh3PZ9FBR6pGI+n/HJx5+SpinZKKOu60b9w66VpvvFSXVd&#10;h5/KYGpzBzQR5pzDN+C37jWcs+tC8SRJ7hQNd/1Rqy6glMI6R1XV/OiHP+Y73/4Wb7/9GI/n+vqG&#10;L758RhQl7O/t8ejBKYf7U7SWeODs7Bzn4fzinM+/+DwoxjlJmiZYV6G1wrXAfeERStF6keZtYV2A&#10;sBlToXV0x29qpchGI4QQzOdz6romihTeyzvF463CXVvEtb+/z8nJCVoqqrJcq7eEfre3it80hfwu&#10;FJtopddjSAqBs6H4WUrRFK4JlAqFuwDOWGQUIaWnLIpQlJ+kTbFaIC6oqgotgwLTcrkMRXzOkTff&#10;j6IRR0cnaCk4Ozvn//7BD4KCEHBxdk4iJMcZ/N7X38Xml8TkHE4yFjdzXGxJ04RY6qAe5R0yEkxG&#10;I6LIobXg5PAhi9mCs7Mli4VgtfKsFp69w5RvfP0JZxcXxFoDEdc3lwipsbbgvd865tGjlNnNSyAC&#10;YpwXXN6UXFwYRlPJW08OOD2aMF8sWBWOq8sCrQWTSUocKcqy5uJsjpaSNJZkmUYqRe0MUSRRWrA3&#10;nQIK5yVCJuTlgrq01NaTjcco4gCkFZ7F7IZEeZSNOHv+lGTviHmUMb++4Ml7JzhvKVZzjkYx//Ff&#10;/ys+/Phj9OFjvvO9P+KD3/k6R0dHIAU40FqBC2OzrMpGqVw2RUetz7IDin8CgcJ5sx57URQFRfmm&#10;6JDWZ0oBzt8BwQYVIR98A4FEwViLVoGg4YMPPuBf/PN/xsX1jGcvXlAWFXmZh+JAHeNaYGlTGHUf&#10;SKvr818vmGrBm0P+sO99h/yh3AB4uSWB8N7jhcAYi/AyFH41CklYj3c2+MK6wtYG7wyxEkyyJPjC&#10;dMzewTGT6YQ6X5GlCXVtgkqfkk3fO5wMCkRX15cIPPLomDTJyIuSoi6JIg2NEpJSivF0j6PDE548&#10;eszTp0/55Ye/wq0cXgSgsHeeSIIXCt+sLx5BXltEWQfFFlcTaYUUMIoVOp2QxRHWFDx7doPSAq0i&#10;pGCtjqS1RmkZVOGtp24KUOMkw3lHVRXESnKTF9QuYnZ9hY4kSsU4b7G2ZjVbUtWG8ShjNY5Zzhcs&#10;bm5QxYLJ3hQlFV5IvAwKhMYbyqJoVLEUoyQhizSpddwUNRaBRxE14IMoilA6AiGp6yoUbAsP7rbA&#10;tFWCEkIQH+ytCRoeP3nCOE44P3/Fwtj1+L8tcPb3xmhDCknb1JuGwE7d2KcbD2wCtPWBPW1M3wci&#10;9kGtQwWTQyrw3hPWTR/AZbZ574JNxZKt32jBrnfbXNfl+hn75Fq3a76/E++1gZMYAAIO+Ycu+HII&#10;8NvGeN3vDsb9CJx3d1S1uupom0iWhoqJ+yrGNMRHLVfHEGnB3eLhQDoUyGgC8O9b3/kOB0dHlFVQ&#10;H2zJO4Rwa4Kutl/zPL9VCwRoSHe01mRphsdxtZwjvWe1XPDzn/10DZKL47hDhiA2xp1vpPr7BgDO&#10;7v6sDzrsvvdugfEmwFw/7u3vkYbmbv95/IZx1+4v+wByIQTWeZyviLVAK0gSxXx+zWx+Q5KO1kpZ&#10;QZg1kGJZbxo1UYWQEuUVtSlRUgGGpCEwctauC+/bePJN9n3tXn/onQypJQ+9m+59+qrWm64nhEBr&#10;uY5LAhC97UPbmVO+8bPizvy0Lij6CSUH1dC7amrhx6OUWM+BMAcDYY1Sd+fvpjHyn8J+3esN7S/7&#10;7er7xU1g5vsIW9507vbbtI0cYhtpxJC/bMdjX7VwE8HfmzzTNgXzTap4sLnwf1vOYdtefdM77wJu&#10;1wD3Xm6j9dnd+boJQNG/5ibw9CZg/H05hE3+t+tj23b2CUu6YPNe76xjdbnOe4CSkizLwlzVMvhA&#10;pbDWU1YVyWSEiBSyIXVJophCFujxmNVysSazaPuq3bN0c5ndfFILHmxzFEPgaKlU46f9IDC6XR/b&#10;99WPqdprdpXX+77nTdbJ+5RAhfA8e/YM25IU9t7zndxn8LSBBEcE4htTlcznNyxmh0wnU7IkYVWW&#10;OO+R96zRXSIYGmBgGN+KNI0ZT8bM5wlVHbFalHfWzU3+5nX/0yUK7c4VOdhfXeBQP14eArJvI77p&#10;K8+3ZB3tfdpnN8aE/lDqzu6069+ctSBuwVFtfjrsNwPpE9LjkMyqCkVNNI2IlUBojQAcnlVRIgWM&#10;s5D7KfICvGe6NyWKo8a/CqRqc0weUQucDzFtWZTEUYSMNLFWVMYyHo2wxlJVlqosUSqov1vrqau6&#10;IeATawCs9w6vJFolVM4zW5Q8OT4miTTeWE6PDknTFKUVRbmkwFLGKfO8oHIGL+DseoZxlrLKOdob&#10;k6YZ1nuUlpycPmAymvD8xSteXZ4hpObwcMrR0SFlUTOfzbm8uuL65pLCOLxKOExG7EUZj6djSi85&#10;my2pnAMJRVmikhFKRyRxymg0Io4jkiTCIamtxQpH5QXWS2rrWa2Kdc6zNoFoUkhJbep1Pi1VgbQI&#10;HxTgPQprHLa0SANVWTJKJcIZhLPsZRlJFDOzy0BWKSQIhZSKsjRcXFwzGb+k3t8nLwoWy5xVUVI3&#10;5yBSa7yUIBXGOa5nMy7OXrJYrcIaoDR5WaK0xBrDcjGjzlekUx2A0CpiOvLUTlCLlGVlqaqaPC8p&#10;iwqaeE1HmrfefsKjhw/Z35vijKUqSspiRV3l1MUSX5mGYM7iqgrpPCgw1pE3/sM7KKuawhQIBTqK&#10;qE1NUZXkZUGe15SVQ0cKrSRRrFCR5ObqhourBXGSMZkeMpoeYZ1msapIUs2XT19gneHZs8/4ux/9&#10;iKkwfO3hhLp+GxFFAfjrJSdHJxwdHvHkwTHxLz/j/GbB5y9ecbz3NWarkrTIOdif4l0Tf/qatx6d&#10;sB8ritrincN5j5ICpeSaxA2lOFvWiOdn1LVhtcpZLJccH+4xyxL2JxkHkymJjBklKaMkI00zmM+x&#10;yyWF8yTjCcaBqC2Rl0SekGu0Fm/bfWIbe4k7RG3d/weI45i9vTF/9Iff5/vf+x5pkmCaPHaUhBwm&#10;IviPlhCqNhbhbaOqLtYEks6HPJeQLWlvWDecC+3Tqrm3dbi64stPPuH/+au/4lBZDtOUxAXlbgmk&#10;UYS3VRgLSiFlBt5RVyVZJKiqkqvVjIOpJLuSrETGwfFb7J8cgUoC4Z4AIRUCR1F6xkJjTRhbkVIU&#10;q5JICoRd8cVnn/D+N/6A9999wjiSzIzl6Rdf8vTpc5SOiOKESZoySjOqslrvJVv/HcdBMTzslxXW&#10;1a/tq1rAdAuw7sdE3fPHlgSnu8a0yuqvXr2iKAriJEFJtc7LLvMV1hgKX1CUqzvrjVaa09MHnJ6+&#10;4unT59R1TZIkaB1RliXHR0cc7B+wWq0QGkyjVi6ExNoA6jfGYPAo5J11aFNs2X1WT4gb+uepWit8&#10;Q8I3m8+w1nJ6+oAkiZHNGY8QAqTg8PCYLB1jjOX6+pqz83OqsgjjENb5zr3plDTLiKIYpTRploEU&#10;CH+XLErr4NvAB+C6By9ZvwPdEB60Z05tjNQ9I+7GSt09c/ud2xzbbUxQloFcQkqJsw3BUaSYzef8&#10;9V//B977yrukscI5hbHu7ilSj4S9m5d6U/Lrbed69+3xhhTjh0DUm9TJu9/vn58O5SvvnEVsAbpv&#10;2o8O5Z+2gfqHckZD+deh/u63f5PS/SYC9e59NgG+tdZb4/7utVt/86bn7UPE6H1ygn5eeZP6/G02&#10;dHiO3L2vXNOb35L880YEYzvb2c52trOd7WxnO9vZzna2s539Q7MdAH5nO9vZzna2s53tbGc729nO&#10;fkMbKtxsPwdeAxsMKb53r9X9s71m9z7blNHfpK1D9xoujNwMpO9bX1m8a5sOtPv/NlQIPnTAvul5&#10;wt95Y+WpWyU9t/V7b6IQ/ybvYdMB/5u8s/7v9AGYQ98d6rc3Ye4fam+/eKNfuH3f++mDW4aeq/+Z&#10;6M6je4AJoT0SfAdI1SV3EJuL0fv37hfv9kkDht7ftrHT9QPWWYTSfPLpZyxXOVGSMp/P8bBWf+4W&#10;TE0mE9I0ZbVaURQFZVlijHtNeeKWbONWLSXLMkajbA26btsTCprUuvioLVBrn80YgyiBKOaLp1/y&#10;4uVL3v3KOzz97Eu+fH7GqqjJ4oRRlLA/HhNHEUJCVVs+/fwLjBF88vEnLFcrwJOkMWkS1DucirDG&#10;rlXUu/6jq+IWQDa3wMWgXh8RxwlVVZHnOXVd33k31rrXSB2EEIxHIx4+eMBoPGYxmyMEawWSttAx&#10;TdNQPNeCm81tURzCN0B+3/RXBPgG8GmZTPaItMaaUNBVFAWjUUqcpneK0YuiwFpLEkUoeTtuyrKk&#10;qmsA0jQlzTJ0HECsP/jrv+H88oq9yYTFfEYsBWPt+e2vHrO6vuDV+Rfs72k0jkRULGcF82yESx3O&#10;V1QGdJQ2fV0zHY8xdc35+YwiV9S1ZjGrKHPPd773mDR1fPnZC7IkYr6YgdAYW7F/kPK133oLLz1V&#10;WaFtTF3W5DWcX5dYC0fHESfHKUJUlHXFy4uc+dIRpYKToylaCerKUi4rtJdMxxlpItFaUeSG2bzA&#10;A/v74wYULylqSVU5hIfagIw03tboWIQxYh2rmxlOxEhriDBEWM6ePePRk68wSlLm19c8eXjKDTXL&#10;Z1+wfHnFrz78jMMnb/GP/uiP+c53v8vx4SGiXacdKKHW0qXOB40m7+3W9e8WJNsBhjgfgPWiAaa1&#10;wDYkUgbihva6rWqwQOK8oTYWJcPY//Y3v8V/989n/K//8l/y6dMvkQiMNUiv1mC/BgMf1KN8gGcP&#10;qVe3YM0+IPi+OORNwZjbiHhalfrgewKgwQuFQ+JFW9BqMTqAcoX3TNIM7z0HkxGfe1iscmobwOdJ&#10;kpAkKTqvQqFqFCG1QqOom4JJpSWVrcmLnDRNsc5QV4baaIQAY2o0EbF3OG+J04i33n6CcTVffPkl&#10;8+WSWhi0lEGhRUpo1HHjJEEKibGOoigRSRwUdQVMxiPwluVyAc6SJTE6irDWY6xBcOuL27XKOktl&#10;TCio9RWVh+nePo/TCWcffUblKuI4QXmNLSuKqsRUOdJ7ppNpUNoraw729jl+eMrzj36FTmKS0ZjS&#10;WjAG5TKWteGTLz7n5PgA1SiPjeKYq1VJXVVYJVFRRCwEvgX3StH8tGq/IeC6JRyR64JVpRUyUrz9&#10;7rt87b33uE5TpqMR8+ubNSi5G8t0iyb7KpTbSJS2EST145JNKrzbVFvvA9v179cF1t0HiOveo6pC&#10;UbtzwddtU1DdBpburqN9Ffp+wem2AtU7wKuBOP83idX797lbkLzJ/9ySdG0q7O2/r1YBfv3HhgLc&#10;bjuV1AgffOO3vv1d3n73HSpTh1gIsQYdSyFI4hitNbWpyfMVVV3fFm57j3QCLYNCYaQ15+evWC0X&#10;COf4+5/9hNVqRZalDaA+gDCGCoq7RFF9ooX7xvB9to1A7U5fNmOlBYT3485tCr3b9iRDxcGbCqq7&#10;12vjVOMskUoCeUcaU+TLAFZIIV/lKBWhdIgtrLMYUyOkXtO3WGuxziGbZ4vjCO+G50t/nzFUBL7p&#10;HWxSYBtS7e7vLfr928aS7RxvybLuguUDSL0FNrbdKGULRr0FGdBEG6IBP7Zzsr9Ha/cjLai1S4DR&#10;ncfda28jLvl1bYgobdOeut+X3XG8ac70iTy25Q+27feG5sK23MJQrmjTPN0MzhV39jz9MTc0l7aR&#10;2/VjtW1+Y1Pb+srPfWKFIbBGX4F+CMA89Eyb/PrQdfqxwJBa+X05kqG1c1s80o0LtuULutfp+qBN&#10;+ZYuQLqflxDtfyQ4H1RKvfMY47Heg/RIIbDGYrzFeIezDltZnNRY63A+qNQqpXE+CDBrpRt1U4HU&#10;MigVNnumqqru+ANr7RqEsm5bHxTSLNFDRAmbFL+HwCe37+MuOcivs0ZumxMtYK87njYppYeApVGl&#10;9gLnLFWVU+aK5c0N9eE+UZSQKEXtwTmBwN0hIBoCGEkpcTi8FHghiJIIZQTT6ZjVYkJdllRFTW3C&#10;+xEixOq3BEB+vRa8HmvYjvJq9324JkZp//82TvNeruOWW18W1pk+IKi/z+wrjwZiuDCOalMH8iCl&#10;kfo27gr72wBmRjR7asDXvT2m584PHoSXTf7DIxE463BCcV3VTGqHjJp3KsLaWVqBqC1pFqMESB36&#10;ryorhJBoIdFK4gJvAHHkcdYhBZS1o6rroBDvIpSXaAfKO0ZJAr5kmRcgE6STDfGMQ3iH9R4rFEZI&#10;jBFI66lxWKm5MZ5KKN49PeHqDMoiJ44DMNHaCFMbNDKQJHhHVdaUhrCHizV7QnCzWrBYXP/ADfYA&#10;ACAASURBVDNJYuT7H3B5teQnP/8582XOdG+fyntG6Zg0TfF4oiRiNMq4vL7har5itcpZ5RVWSOJs&#10;xDSKQEc4BC5LcD4CqRhNRqSjjDiNiZOEygkWq4Kq2UtYZ7F1TVEU5EUVFJ2VYk2QhwPRgGC9xEpJ&#10;JCXSCSpjcHWNswYhPHm54sBGKAGuKEmSmAdHR3z2xXN0nJLnBVkSoYWgKmtuzi95JgU3V1ckaRL6&#10;3NKojBcc7E/ZnxyihObi7ALlSnAGLRVJlnGQ7YOO+eSTDzncz5jujZgvznGiIk3GCJkgnUILx2I1&#10;59XFnNwE3390eMTx6THHx0dkWYpzBm8ti5sb6qKgLkvKvMDZCo1FOk9elhRlQV1WSAeVM8znc/Ki&#10;IIoSLJ68LChMhY40UZKgtArz1XmkFyRRIL+LooSytlw9e8X1fElpI/bGCSZOqIVEKIXwgnm+oq5r&#10;Pv/0M371y59x8fwp+8Jz9d1vcnWzIBWeWoDSimSkePDwiHefnPLoMOXZ1YrPvnzKe48fkB2NyBcF&#10;/oEiimMqU1MXcLK/x5PTCS+f3mDwCNfk1/AIqcEbtNJ4pbiclXh7waoOCvCr2nB6MAXv0AiyKCJS&#10;kigNe7L9UYZXisIYiptLjJVkznGSpSwPxswLSyUjKmuxjd8LTkLiUWsVeufAOkcUSbQQPHxwxHe+&#10;/XX+6T/5E0ajBFvX4CGOImIdETWxcav4Hla2kJRz1gPBz4hG2R3fxN4dkhEdWNHQUuJsjVbwsx//&#10;lH/9P/0PLD75ew58SZ0bHj06YLFaIijRSgIK7wyF81hbkq8W+LokSSXUEVVeMU5ihDM4p8kO3uL4&#10;vfeIfvhjhHgZiHOB2nkscHFpKSvPyUnKyekRz89eIRxEvubZR5+yWs35xte/yj/5x/+I/+V//2uc&#10;GlMWFutARZplvmRv75DxZI+WcC+A3zUIR22qdV4/ihVJkqCUWpP0tiD5LglZN7ZqzyvWBzvu9qyn&#10;bggYrXHUlUOrhEjHWFuv8ytSBrIC4xymDoQyUWWQeYX3JQf7B8RRShynVPmK+XLFyHusqXl4esJ4&#10;nDG7viSKA8GJdT6EWx6k1AhkE8O9Ht8PrYO38UtzftXMBjlwPmKtZ6RHLBdLitXnvPXWE0bj0Xo9&#10;bAIqoiQlzSSjUcr+/pSLiwvy1QqlNV6Ec6XRaISUmiRNAwgYXotVA4ly8CfGObAeZwIZjx/YK7Wk&#10;y/34r5836JPctJ+FRw5zR0jdnIk1Z4EekigFJ/h/f/xjvvPd7/C93/sOQjmEtQTNbIEVnjCtBPjN&#10;+5QhNffu++gqyG+KD4fiwDfJmffJuoZi4HZ/P7S37BMkbCOHv/PM3jdEP8PET5vyekPk9ptISbv9&#10;ue0soH+/9nnvIyTtX3vomkPn5Jti/iFyrk1nuG9yXj60N+7uG/r9IhpiFCl8S8cSCLelXM/J1te5&#10;Zm74N8xl72xnO9vZzna2s53tbGc729nOdvYP1XYA+J3tbGc729nOdrazne1sZzv7DW1IYfA+gMAm&#10;8PsQEKH7b13rAiS2KRgNFVn3ixQ33aN/rf7B/9Dhe/fA+dcpfB9SE+w+25BSVBc81b/n66pSt4of&#10;2xS9us+y6YB7UyH5mxTa9sfEUAH+tna1RUBDRf3959qmBjCkPjB0iL9t3NynsjXUxv482VRM7/wa&#10;wXR3Lgz0590imtt50Wfl3wTcv0/BoN/Hm8BIm/qhvZ/WMUVZ8YtffYgXmsoY7GqFbIDo/YKaoihY&#10;LBbUdU1VVUE1uSmO6P60KmlBQTwiy7JG2QBubm4wpg4qvk0xclmWCCFIR2Mcgso0ypeiAQeZUIRh&#10;jePjTz7lt7/+O0RJQpZlLFYlHoeSoVgQKfBeMFuseHV+SRSP+fSzTzGmxpoaYypqFcD2FQIhFNAo&#10;qRKKq1qVr1BsLTH/H3tv+iRJll33/d7iS2y5Zy1d3dVbdc9gMMBgmQ0SRWEjRJpk/DtlkswokyiK&#10;xkUESRiAGWKA4QDTM4Pu6e7q6tpzi93d36YPzyPS08sjs3rIT1Jcs+6szIjwcH9+/b1777vnHBdV&#10;DlZA/lUj0HK5jKrpUjSUQ2rii7rnUApio38I5L0+u3t7eOepihJnba1USYc6h8DUDddpmiKUwllH&#10;kkQ1nqoo0WlWfz5+tt8fMBoN0UrjraUo5LqJTykNQq4JCIQQJEoiE31FmTAqVyuQUaEmz3Ks8/zk&#10;b/8OYxy7O7tREcpWhHLO+19/k/feOuDhZ484ffyMLA3cO5bsDRVaWpazOa4EjyPNFCLxOFfSz3uk&#10;ScLTZy9YLizGZ0znFdOZJ+tr3rl/yOTiguAs87ljNnOMJwus9dy5dcidW/tMJo+RQiGFpigrLiaG&#10;k9OSJIG7b+yzu5MzX4w5u5jz7PmCICXHt/vcu3eI8CVFYbBFbBLd38lJE5AqMJ2VfPLxGSDYGaVY&#10;ZzDOsywdpQEVBIgUoSTOVaA0AUe/14OqxAeDkgItBFpKFpNzZuMLjnZ3ePH0MWF3wFEv5XRZcHj4&#10;Bi8qwcNPP+bho4f81Y9+xPe+811++7e/xc7ODqmSCATGGqx1tFXP2/PD5b1cAYMvG+iiGo6vAQaX&#10;oHQpJEGGKw2eV5RelCSEqHarJORZyn/7ve8wnU74Z//8/2Q8n0d18LKoFcVXzXqXIDnfOu51IMTV&#10;z/hM0VCP/epKpjeCrJrq38ERhCAIhfWxCdk6T2UdWSLJsx69QY8kTXjz9jF/89O/Z3J+RlkU+DAi&#10;T9Oo5E5U0VZar5slk0TWqimC4B3T6QStJHmWE5zHuArnLFLHprSlkIgskOc5g9GQDz78kLfu3+f8&#10;/JyXL0+5OL9gMplgqzLO5UqQaImSEoUE57BVhUwTvA+cVwWT8ZhqWXB8sMsoH2CdxZkCRSCpwe+X&#10;98tjrKU0Bo/EOUN/Z4ejo0N6xvP4xSnL8QRjlsiQxuZOY9jp97l1dEie5Tx5+oy93V3uv/suAx3I&#10;U8H84pyldSy9pxdABcVCKk6swc4XjLRGaUWS9UiTCqUMlbMgKpyP/l0WBYkQSASEpsJqWDd+KyWQ&#10;UkdiEO9wIZCkGaPRiNSUDHs54nwMGwiQVnapVv6qOlA7HmnHzV2gwGbT5nW+2Ywpu+LANqDtuhi1&#10;+bl2nBR/hyzLSdM0XqdpKL12NDe+jkpuc8xW49hW+46K112AsrCe5rqA2F8FyPq6ZEjN+G9zyHyp&#10;THodcdQVP1op69XKSl1+1hwz5y3GO5z1vP/eA9555x1G/QGltetG75VppREIrDUYazDWourmc0+I&#10;c01D0X02nzKdTRAiMB6f8eLFM/I8Kso5Z2mDyJoxbFvpuyvevSnvaCtcX5dntgGiTWBoU8W3fYx2&#10;M3IbkNtFttB1nPb72j66ivciGBCUTpFB0c/7LBdLghdX1kApVARweosP8fyj2miMpVfrc97rkaZZ&#10;DcG5bC6+CXzclYs3bZMq23XrafN5awOEV9/jnavV7aOSpV+9t2PeahJhrEDx3ouroIs6x2rHM+17&#10;tlJKC4FX1LVXc0jz169K9Par2E3kA6+rBH0dkPmmes9NKvDdY/VqTeVXrT01x6CtRNcEK9ykWN/1&#10;rF43XtcRxXTNs+3zaM4xV9eC7njyVyX5aNqK0KWL5OKrkN1cN3bt+bC9NrevuetZa8cYbYLNJtFN&#10;9zmFK7WilUJpgxUmEsv4ENevEDBVRZbqmsRCkmYpi8WMZVHgnEdLVR9PkyQJidJIKZnP51f8TsoY&#10;EzdjuU1rVvOa20ShzdyoXXPpIlJsHr9NRNQEnrwukVf7vm4iW+qOReWadMQYQ1WWnJ6ecnh0wM6u&#10;JkkjMDHWUa6u66saTVPl9groXggQEhcCWiUMBjuY0rJcFBQu3quo2FrXQ+RlTPLVn992jXBVY4xk&#10;V/F9dW4butf5TXF7855IGXNdISRJEv0RL1BCIVNFnmekWSQHDMFTlgXWWKwxlGV55Vm5qqB5CUpd&#10;5d1SSkL93eNiiSQlEwIlJdZWuCCZzOaoYBn1czIJqY41G28tXieRDE0KZJA1iZlBShXJ0Eys03nn&#10;ETqJcWjwpInCiwwTAtaDDQFVF6yEUuBcJEcLAY8i1P4TJIyt5XRZclRUnM9mSDx978myFCUkvnL4&#10;IEiSCF5fVAU2wGSyiO/tZ1TGkSkoC8NHH38KIfDi7AznJRfzZ2SZJksz+tmAUMdbUgkODvcZ7u6z&#10;qByTxYJFEQkbnS0Ax2AwpDKOi/GEwc4OvVQz6OWIJAKKReBK/GiNXZNHuiiGTXA23itZk15KgfeR&#10;KM5ah659wloXCTR9oPKehalYVoY07eEBawy3jg54/933+PjTz5nP5/SyXYqqRAcoReDpk6ckmUJn&#10;KePxnOXCsKwMKkk4PjysCSohTSTLaQnOkQ6GZL0Bo9Ehu4dHZIMhX3z2c8qqYrGcRx9A134scZXl&#10;5ckpnpS7d+9y69Yt9vd2EEQg7ez8jGWxoFgsCcZGdscQAbkhWBZVQTlfsCgKjPN453DGsaxKZrNF&#10;zDuSBIunMBUOUGlCkpoIhFfxP0F8HpI0I0iNI2FRFTz88jkXi4o37t3jDpLKBZCxXjwr5jz+8im/&#10;+OhnnJ6eEqolvYM9xtM5k9mEUQL9VDNIh0ilGA4HvPPmG7z/5l3Oxr+kKEtenJ1xe38AXlAZy3DU&#10;wy4XSCHIs4T33r7Hjx+P47MaqIHoRNIOwFmLVilBai6WhupsTFlWMU8LkUTB1wQdQUhCoslFHoHo&#10;SqGSCGD3QfD+3duY7/4Oz88uePj4KY+ePOd0OqdwsCyrWsU7IOr1MMTyEWmaAJ79gx3effdt/sk/&#10;/mN2RgOctTVxVhJr5lKghETVMXgk1pKv5AUhXMbWSuvLa14hUmv1bSEEiZR8+vOf8W/+2f+GefIJ&#10;t4aSzMH+3oD9W4ccv3GPv/nRj8mkJhU5i9kY70EoQVnMyfOERAWCjWDwJEliTV2nhHRIeut9xOCQ&#10;cmLxzhKcx1mBd7CYeaSG4c4QpQPel5jKkUiYnjzi+eNHvPf1X+eP/sF3+cu/+s98eTImIcN6kCqp&#10;650WKWPOsCYtc46yLPAuoHVS53SSoiiYz+cApGmK934NgC+K4kq8put5eL2e1Krhzl3mJUopJpMp&#10;4/EU7x1JkhJC3F8YjUboNNbbq7Jcz0tlVZFmOZUxKK3oD/osFjOElJRlJLSFwMX4gqPjWzz8/HOk&#10;ikQoqlEfUUrR6/dZLhYIukmLuggd20DZZizZro0VRcGtW7eoKsPTp0+4ffsWOzujmhjAxbUtOKqy&#10;Ik8Tdnd3GQ6H6z0iVDMeq0lX6+9akf2s4qdVLLJ6f1GWmKJcn6vWen1NKwKDFaFjJEaWa/LlTfWr&#10;ZhzQJp6uJ4X1euCMI9GaZVHwo7/+a7724QcMeinBW4L18dljRT0h1rXGr6L6vqkGtvKVm/Znm59f&#10;xcO2JmbYVItyzr9SA2vvW37VmLW7mvZfJ9/eNF5t3+7ab95kzVh3U67dBsE3n5muZ2rT/erKnTbl&#10;U5vU7DfVCroA+tffG9Has16R4fpXiFBvuv//JbWErW1ta1vb2ta2trWtbW1rW9va1v6/ZFsA/Na2&#10;trWtbW1rW9va1ra2ta39inZdw/B1wPRNjPHXKW91KUG9rop4+1jAK4zkbTDx6m+bmoBvUr7rUtna&#10;dM6b1BI2bTo3z6WtiN7VaAGbN71XDRfNRof291xnNwFKbvKVrmN1Kb93KdptUghtg82BV5qqu5qC&#10;r1Nea5/7TcC063z4OsWErufkEvDcrV7ZBYDbpCDWBcTvAkRcbaa92tDWblbapDgoRAQ2RxErybNn&#10;z3l5ckaaZ1ERfgUkb92rlaraCriz+pkkGVmWrdXaV99rbQUIjo6O2NvbwxjDZDLBmAgsX4HMV+9f&#10;Aa8XiwXWORKpYmNfkiClpChLysrwFz/8Icd37vDg/Qfs7ewynUTFIpVqKu9r8Cr87O8/4WIyJ/gF&#10;s7qhLQQHwVFVjgBkaU6iE4rFIl47AiEvVSyVEigVAeT9/gCl9FrtfaWgHkIguEAQDXU07yDEJmbv&#10;PUpI9vf26A8G8f47hzUVaRrVSYL3CHmpPGGMJctyVJpEAHyW1d/lkSI2rK/ujSM27nnvSdM0Ks8Y&#10;g5aSPM9IkhStEyprcCFga/KCRKkavBSoqqqhdq8IIjZsZlnGYNDnk48/4fTkhOPjY8piwcl8gi8W&#10;vHt7n6/dv4Ov5jx+8pJhqhiNwBtLcIH+MKqHV6ZupBykZIljZ5Cwt9NnfH4em4q9Zr50zGYWF+D7&#10;3/+Q0VDy+ItTEIqydEznJVXlSBJ45/4tvJ1RFVO0kASRcDGe8/jxguUMDo80d27t4YHz8YKXJ0uW&#10;RSBJBIcHGcOeYjpxvDy9wFjPoC842s9IVWyWnExLFtPA/pEm70l8KDFVwXQ6Z7YIKCmobN37rxSo&#10;DOsNw+EI6Xq8PLsgzRLyPAFbYYNnObmgpwBbUC4mZECYXrB/X/D1b36TP/3xT3h4es7f//Rvefz5&#10;Qz762Uf8w9//7/nw/fdj06SQIH2UgA+XyoYra6sTRT+8bLzXWlMsCxIuSSpCCIRaUa+tgF1/LP6v&#10;BtK74GpVKkWe5/w3v/c9Ts7O+NM/+zOmfo4jKrrEeSHZOJd1NYE1lYUvX6/HuEMZc9O61gVCu05R&#10;dQ2eJvq81pKABKkprGdZOXqpBBfQWgKSNMl4484d3n/7TR49P6VaTvF2l4UJjMcT5osFRVmCEKhE&#10;Y52PjZNKrRWcjTG4M8sgH9Dv9esLBWccQsX3lNZQLR1aKRKd0Ov3yNKUg70DJpMxZ6enPHn6lOlk&#10;gqsshDiXBATBBargWVQLzicTpvOKRAn2R0NkklNZj/BRw0VrWSupizWIJHiPCx6hEgQKZw1Jmtfg&#10;I8Fbb9xlZizTsqgbrzV5ljPIE3pJCkJQmUgcYYSgVIKX8xnOOpZlRWUdIe+TqwSTptx97wHSB+xi&#10;SaDCJ4JsMCQ3DluatdJncIIKj7UGLVVUedc1cB93xQ+UEmRZH60kVWXwIQLmh/2cLIvnuCkuuo5A&#10;4bo4rCteXMVz15EjdYGArlMU7vL1Jlh/E6i3CUj0BFyIDfIrsoZer4fSiqIsXmnabcfQq79f14jb&#10;Pl9r7XqOaSu6XxmX8KoydTOOua5xu4uoaxOYcVPMtQLnvRprblZ37rqfwddgsdA+16sgrsvYISC0&#10;Ym9/j3feeZe33noLgFRphBJY55EhAnC01uR5bJRvNkavcxcg0wlpmlIUC5bFguAqJrMLfv7zj7Cu&#10;ItHZlZxECEkI18fT1ylPv+7fbwLAdsXeq3Fd+dAm4qibwMSbFHzbirc3+fU65g4ChCZLNcNej7OX&#10;J6RJTqIzlGoSi9TESgh88CzLguV8QfCeXt6jMpEYakVEEdX3rja9XzdPtYHvm0jHmj7bVHZrq/x1&#10;3Y9XgMF1s7yQ6ur3hQgg6lLYbeZQV/LvcKme2DyX6xWw1Sv3TsqVIvCr+f8qzu26xl+lztL19zZA&#10;tqlc3+XzTVKP1wFwd/ntTTl8V21iUy590/Guqwe9jrLh5prIzTn+68wvXSRxXWQwm0Agm2pfXSCD&#10;r+JDzfffpHT/uvfzde7LpvimCW5ujvt180w7vmhbmzygkUhcfl5Qg60jQNc4S6pSQJAojXWWypRI&#10;OSTJM6x3FFVJWZVrYrrV9zjr8MqT5JFQb7lcXiEpicRWAdEgctl0rptqLk0/Wn1+k092KT92HatN&#10;IrAJULJpjfoqz2V7npnN5wThefHylKw/oN/vIwQRNJaozvmiGWM2r8V7R1lUEDxKp/R6fcp+Qa83&#10;wFpLZQqkTBqx3Aqk/uqztCYK6iAZfbVGLdZ5bYxZLp/zTaSnq3m5qaba9gPvfVR3TTOC92ghyLKM&#10;0XCXNIvENCpRcZ3OUoSUzGYzZtMZtp7jV4SObQD85TwTwa3W2/p5iHWnwgcmZcV+P0N6TcASBFgX&#10;mBcW5xaMejl5BgkiPgs1yNKHmL+uzz1EgiSvFEVZUhmLrQxSaXq9FOsDJAmVD5TzItaHCkuWZuhE&#10;o6XCi6iyaxA4KQgCCheJED7+8immXHJ7kKGkYr6YY6uKVCcIJL1+H10DaStrMM5QlEvG4yXOvmR3&#10;Z8Dh7g6DPOFiaVBCkA13MJVBeo8PNVmDKBFSUJaxuqDTjN29PW71+ljvKYxhNl8wmczxQeCFZElJ&#10;GOb0+xn9NCFKaEdA5qKoWNb5+YpIRycpSidgIpAZsSKnFQgZFcFFiDmxNQYjIllACGBcQASJ8TCe&#10;FfSygqzfIxcqknyEwP27dzm7mHAxOWe5zOP9URITPK4y+HKJShLmi5K333wHnSb085RhL0VhY85s&#10;LYv5DCkkTmVkoz32b98h6Y/oz5egU3xQUeE7QHAO7y0ETZoo3nn7LQYHd5BJj7IoOHvxgqpc4k0k&#10;4jTGYCsDzuOqClOVsRZbVZTFgmJZYp3HIWL90noqH7A+Eip6Z6iCw8biFNIEpHdoJ0hTRU9KRAjk&#10;OsGgKArLw8eP+MUnn/LsxRk+wKMvn3B0fIvdnT28D4ynU2bzGdPJBGtc9HUhWZSGxy+ecza+Qy48&#10;+mCP1HnyvMegP+TNu8f8ztcf8NnnX3C2LDi5uGAyPaSvUk5enpCmtyMhaBpw3nHn+IBMCByBEESD&#10;TA8EEi8C1RpQmzBdGvAFy9JSGMe8LFgUJUXlmVeW3aJgdzRib2eXXk+Sao3WGcEHUqn57m/8GkFK&#10;Zoslv/zsC/7qbz/iJx9/wlR45sZjXCQK8T4ChBOtCXhGoz7vP3if/+Ef/wm3bh9HgDweITQxxazV&#10;v2tywOADiljP79pTW4M3ic/pen0SsY6gUWgp+PLzz/k3/8c/Y/HwF7x3mOAWF4x6sDPK6Q8GzJYl&#10;ewc75FIiKgfWEAAr4rFCCPgA5+dTUmXQWT8C/XVCUQXsUmJMAKXxIhBkoAoBJwJZX3N0Z5ekpymq&#10;Bf1BzsV0iikDlT/j05//lPv33+WbX/+QP/zvvsf//s//FYW3FGWI5BRYpJzT6/URordez2xN3KVW&#10;Ne/W/kUTRDsYDMjznPF4HPcpGqRB1tp17TLPcqQUNZC+Is0yrLWUZcXp6SnjizEISBJNkmiOjo7Y&#10;2dvFWEuappydna2Jhgf9IfkohxAiYLxeu0IIjEYjhJCcvHzJu++9V69VkSxhRXi7XC6x1pKlKYv5&#10;PO5vdBB1bwLEXxfLr649qrFHAuO9vT3G4zGffPJLDg/3OTg4IM/zmnSFqMQePHiu7PkIHfc54/5S&#10;qP3ev6LGfZk/KkJIqapqvU+zOteiKNZxbZIk9T7U5RrbJoHrIktf7buufGH1/av7juDK/q0QgjzP&#10;+ehnP+PhF4/41m9+A2crUB5RrxGizoc3AaO7rLmf1yYt6yKza9YjNu3xr/bt2gQH7XivK/fqivs3&#10;jeerfqK7axErP/MeWgD71wVXt/dgN9U/2uOz+szKP9YEBxti+ebeRLve0iRlbMd9XbXJ68gH2ufc&#10;Vftt5wGbasfX9Xa0x6eL9KGLUKCrZ2Gr9L61rW1ta1vb2ta2trWtbW1rW9va9bYFwG9ta1vb2ta2&#10;trWtbW1rW9var2ibAGZN61LD2cTsvqkZu3mc9u/XsaZ3NXy2lbHbKkObGNLbG9SrTexN6kJd19B+&#10;36aG8E3qCM1z2TR+N6m3bVJzf91G59ex12m42NTM3T7/5rW3QUrtY25qBF41HK2aBVbNyl1+2m7Q&#10;bo5Xly9dR9rQ5R9NdctuMNSrftylmNZ+X3ucutRGN/lo89rbTbSbgArXAUubDRurxlnjKj57+Dk+&#10;BLIsp3KGEPwVsJZ3EfS6ahIztcpVBFxnpGmK1noNkF+B8JTSaB0BilpHoHdVmbphOX6BMQaAXq9H&#10;qM/VOUeWZSguxXmTJME4T2UKHj15zP/8v/4vfP873+Pbv/27fONrH/D85SlLU/Lo+ROSfo4xnpcn&#10;Z+um4P5gwGg4YHZxhg8WJaLCvU51rcjsqaoS5yNgDaLiTq+XMxwMGO2MAMn5+Tmz2eyKn0WlE7tW&#10;ifHeYaoSLRUWyPN8rbp0cXGBMQ6t1bp5jDVAUiKVwCwdUkZyhQRJkqbrRt1emiElpEmC0hrjPM7b&#10;WEjTGiGiao2tDKaqYEV2IOJgxoZ0g7eGypq1f2ilarWj2p+JqvOj0YjzszN+8jd/w/7+IUWx5OmT&#10;L8EsORwlfPcb9xhIwy9+8QVp4jg4ShllgmGq6fcFCIOtaiKBJJCklqODPke7Gd4YqrICpSirwHhs&#10;mcwCR3cPuH9/xHJ+SlXMCOQUlcE6gVSK27eOONhNseVF9BEyJjPHZCqYTkEngrfvHzAa9ZnOxowX&#10;hvkcygr29uGN2zt4U+CsYz5fYj3s7vVIVUAJz2Ra8vTpBUIK+kONThTlwmIry2Je4b1itoTZ3EQw&#10;OhJTQWkCg9EQqiViHAubtlpSGc/SesrZGSkO6QuCKxiNdhF2wfjlI37nu9/mD373N/kXf/4DTuaG&#10;6fiCH/zgL/ns8SP+4Pd/n9/73vcYDYYEZ6OiXqOB/9W5Q9RK4+11i9jkXSvFrRTfm/NDe52oodAI&#10;L0B4CFFBSwiHInB8dMQf/8EfMpst+Isf/pBKBUxp1uezUuFpE86017bms3T1PMQraqI3rePtNWsT&#10;sUl7vZNSxOZxIfFCoNMcVMq0qMhTgQuSYDzGOvJ+Rp5n/NY3f43d3cfY2Zj5ZESSpBT13OhcBJc7&#10;D0ma4WrsrNKaIDzOVRjrmMxnTOdzsjwjzbKo2mVi43PQkkSlQMCain6aoaQk72Vk2TGDQZ88z/jl&#10;Lz9hOnVRdV4lGOOoSoMXkrPJlHlhGOQph0cHDLIEcMyXc7QI9BKNTjTCX8ZQ1lqsc0ilcMazrEq0&#10;SpFK4kNAJ5q7x8eovMcnXz5iVlRUlWdRFDhTkmiJTBNmVcm4KrkoCtJ8QFAJ4+UFk+kCYz1OpBwe&#10;5/SzBIdgf+eAs+enfPnZx/SzjGQgGDqP0CWV9TgpcRYqG5VplFIIFVXOBFHJKz4TkbQucQAAIABJ&#10;REFUvlaLrJXgRaAqywhUmc3Y05H0YaXovWn9bjc5vg4osL22N+OFZqza9V1Nn+5qJm1+vk2os1LA&#10;Wq217UbXZiywag5evZamsVG7qiqGwyGHR4fM5lOKGkzWBQ6WHaqq14HjmqrNm+LKy8+KK+DV5rm2&#10;x+t11OivG9c2uZC1UQm9e44Jna81z69J6lRPxxt8a0N8HwK9JOOte2/x67/+TZx3ICVeQFXFOIMA&#10;SspIMuIcVVWugb3rhm/i86GUoCjnLBZzympJUcz42c9+ymI+I00SQoj3MKqnrcBp8kYSra65/Lr7&#10;2vx7l0p7E5C5aY1orhPNubutTt/VWNwNouNaMrX2tXTn1AGpIhAly3LSVFGWC7SWDeKGgPcWa3wD&#10;nB19rSgKgveoOubLsmxNZOSD78yfNuXmzRy4S/V2Ux3gCmlCx/g1QYPt+3lVObdBoiIEQooNhHH6&#10;yvy6Vhd0niAulTe76gpX13T5Sn5++fOqbzXn3DYg+lfJpTcR7XTll+1x3ZTDNufSTbnepp+b7l3b&#10;2qQjr0P8tqmW0PVsdZG9dc21Nx2/XTu4jmTvJuKANjlEF2lGcx1tA9xvAh1vImzYVIO4jjTvJqK+&#10;5uc2xbebal+b4ufXUZ/fNAe278srczdRiRao85YYmyVarwEwxlqSNCXRGi11XDRr0J7UOoLpvI0q&#10;1nUcgQ9rEp8VKMkYsyb1aM5tK6BaF+Cn6zq7SIPaNcJNwJYuAPxNvtk1R94Ehr9uTug67mW9CnyI&#10;yt6n52fs7O0iparrFf7K3PgKIVrjuE0SGmsdWaZJtCJ4x2KxYDgcsljM8OVlfU0grp0/VgFT/Kdo&#10;geYv53vvA0pF4PtqHW0/603A12r9ahNGttegKIB+CYbK84zRYMDRwSG//a3fIev3+LuffcRkNo0k&#10;DM4iiGC7vJdT1vNrFxCqeT0StVbGXV+rFFTB4q1FFYIdrVFJFsGkAkob8MGhtCOrPEJYslQjXSAk&#10;AiUVQYa1ErG1DmpV6ixJEUKyrEqcrZBaoqXAes+wl8f3FiWlFTFv9JCkKf1ehnWORWkjAFMJSmOp&#10;gmZcVpzOlrx1dMhOpikmE05fnpD2ehgXSJKETEQQ7ihNcATKLGO6XDCfLZnOzpjMDXfuHHOQ9mMe&#10;iiLNe/EafASdJ0oipaaoKpZFgbeW88kFejFnuDNkZ2eIVhLvIgGDMQ6zLBn0UhItEXicNTgbMAGs&#10;sci6vuUJBCFJjSNNC5ZVRajCOsT3zkcl7uDWvlYZQ57WoFkdcNaDCggpWJqS5xdTghCwt8N+PydY&#10;h0Bx/96bCCWYLkpKA2mWEJzFOkOSag72dnnw4Zs8uH+fw4N9lss556fPqZYLquWCsphRLRdkaZ/F&#10;rCD4GWPxnLPZZ1xcXICT+KAxxmGNISiPTgQ60SidEkzg9MVTpvMKUxa4qiI4A85RmRLvIpmRrSqc&#10;MRRlwXKxxLtYk10WJS6AFwKlE6ROMTVRoJMBT0ClPbIsJeAboFGFVhqV9UiUZDab8/zLF3z6+SM+&#10;//JZrIuIODMs5gUP5w9BfNEgQFs91yqqmgvBbFnw6OlzXp6PyaWgqkruINE6Q+c99naG/PqDd/hP&#10;xwdMv3jOxcUF48mUvhJIHRieZwzyNKq2A6mSKMBbh0AjlSYEu55zYh2BdX1YqoSFDXgRMCdjbIDK&#10;eSbzJc9Oz9jfGbG/M+LW4SF3bx/TyzKUVngCUqb00kikMTjY5fbBt7h/7w4fvHufP/vRj3n47Dlz&#10;KyiMQ2mJCB7vLMPRkLt37vDHf/xHPHjvXaQMlKYiEZoVidqKmOPKvsM1cckrhHjeA4GkVtJOlOLi&#10;5AX/5l/+cx793Q/5YEewm1iqzLLTy0ml4PT0jJdnp+SZoJhOuXf4BqOsx8n5Oc5F4gtrLT0tmY5n&#10;DPsKmUusiyrsi9kUNz/DVjPSbAedanQ2pb8b2JcJDsVwt4cLBudcVPJGRh+zhhdPnzCZzEkHu3z/&#10;27/FD/78h5xcLLBaUbnAoljivWc4MgipGA6HNSi9JNIEXK7PproEOjeJp733FEVBkiTrGmWsE1zG&#10;P1prhsMho+EQgC8ePV7XZIqiYrlcxtqMdzVYu+Thw4d82Ps6vX6PPM95/vz5ek2sqviZfp6TaM3O&#10;aMR4MokEHQh6vR7nZ6copfj1b36Tj376EUVRkOcZeR7XXmMMi3IZ9xocV3KMdr2qK5bvynOuxkbg&#10;nGexmCMEHB/fwjnD06dPef78OUdHx+zs7ZPnOXkvxzmD8zYSNAhZq7vbxrFVIxcN6zqecyuSAcdo&#10;NLrcwyLWU1cxyyq3WZMDr4mM1fo620DnTaSObULB9ftYAYH9OubMkz5FWfDD//RXvPvOfXqpjrk7&#10;Ad+ITVZxzCZCzC6Sik0kr5v21ttA5S5SgzaZ7HVx3uuQoW2KOVd/b9ZnOutJG8Dzm/K8rlpAFwi8&#10;q6bTzv2uA753EWRu6j+4bs+8K5foIsBq7/Vu2re+iWS0S1SgnQvclFu0P9vOaa67jq1tbWtb29rW&#10;tra1rW1ta1vb2ta2dtW2APitbW1rW9va1ra2ta1tbWtb+xVtU/NtV4N7+zNttba2vY4q1XW2GfBy&#10;9Ty7lHy6m9yvbr7eNCav0yS86by6Gl8vN+O7wdnx99hU1HXsrsbt68dxU5PyzQppmzbvm2O7yTeu&#10;IxS4bkN85UdN32u+1gZONf2z3Tjc3Ii/zreuaxLe5BuvCzDpPMZK3gHRSWTQ1VTSbu5vj0mzIaf9&#10;3F7nq81GtuvUMSUCZy2FsTx9+gIhNa4GVTkb/TWES4A6rIDerlZwlygVAVhZlmKtrZuUXA0ojCon&#10;Skkm0wvKsmQ4HNLv9+n1e+zsjlguFsxnsUnLOofSCSKAloo8yzBliXPRd6KiucJUBS5YfAj86//n&#10;3yIE/E//5E+4c/eYp8+e87d//RFF5RkN9xjt7PHpp4/wIXDr1i12RiNOdYJSaQSJG0ue5vSyHC0V&#10;8/kMX597v9djf3ePwbCP94GL8QUXFxecnZ6twT1SSrRSWGMRASQC76JylZSKLMs4Ojpid3eX0Wi0&#10;BiYmiUInCilU4xmJ6kbWOZCQpAlJmsRmQKVQDYKI2HQWlUR1mpFmPYw1aJUQHKQ6wxtHWc+dlbXI&#10;hrK8KQuqskRrTZZlsZmvVnECompynpGmGScvT/jhD/4SU1nOzk5xtkIYSw/D733rA+7sJzz69HP8&#10;Ysq92zn9PHCw0+ONO0MwBecvzyiXkGSeD7+xz7e/8xYHu32++OUTvvjlExKds5hbxheG6VxQlvD9&#10;X3sTLS0XFy8pq4LSwHReURnHaDjk6w/eJE8ci7IgSXpMLkqmM8fZJLBcBg6ONe+/dxutFfN5wWIJ&#10;42lsdD067rO/l4M3TCYzisLivUAlgoCg8p7KpMymnkQLRn2NloLSeRKdUBUB76I6TJpKrAMXPNNZ&#10;gXPggkIiydIexWyOxGGrGdjAyeOHZPmAnoTl+IK7B/vs7w94/uJzFuOXvP/2+/z2rz3gL//2F6RJ&#10;ytx4Xj59wb/4v/5vXr54wR/8wR/yxvEtEpngvMU7c9mgGUJsdK3JC6iVY2UNZnZupTAsoo/Va9J6&#10;jqkbOtdAA2o14PbaIWqgeAh4GRA+cP+tN/nH/+gfMZvN+fFPf4rKovpQ/IxcKwoHLpsmoypOrW7r&#10;/VpxuD3XrUCim5R4rwcmciPxzGrp9M4jlIAQxyHxCUJAbzDAS814umCUp9jgWYjAiBG9fp8PHzzg&#10;7bff4dnzFwQh2dvbIVHxmrXSSCSmsgwHOxSmwtfK7xEo6zEGrC1YLhdkecb+wQG9fh/rLecX5xxI&#10;iVQSpSP4vLSGTKcoIREKkrzH0e3bLIoS9+gLiuUiEmogqbzg5OKCygd6Wcbh3i6DNCXTgHUIGVCB&#10;CDRXkqoo8YSaGMVTWI9MEhZlgfMwHKQkiQYRSLOMPOtz+MZdsmHGLz77nKcvzilNhXfw/NRivceF&#10;QGEMha3QyS55P2c8mzFbGhCS8WyGF5LhcIhKcg4Pjzk5uaCUGik12aDH7f4IZw2T+ZyT8YRZVeB9&#10;IM1zpFYRzGNjU63SASlAKBnn11plNPj4/E/GYypTMa4sxr0ak7XXz6+qdL0ZMNyO2y79uw0a7wJR&#10;dzV0ilqlavXvPM8YDgYMh0Ok1FSmoqoqptMps9msAfxkrW4nhUTrhCzJKKv4/hcvXqCUZDGfxzWH&#10;zWDH5vPaNRZNZfMmSNx7jw8BGRqAVJpzw2VE227avARnyzVYvg2IbY55WEtwiTpOpwHGukq2AQIp&#10;1frfMXZv5wqvXtPl98X/vF/NdXKtVkuAIK+q4voQ1fqEFFhjCSGqZR3fusV3vvtdkiyNypzeUVVV&#10;DfCL36uThEBgsVjgQlROkzUonnocdaIhCEzdrO+c4+OPP+Hs/IJemkZQidKNBmi/BqN0Ad7/azS5&#10;XgcCvUmZva04tgn8uynHax9n0/N8nWJWO0fzwSOlACxKQSI9KphI+qNkveZaVorktl6Ly6Jaq94h&#10;JC4EnA+MhkPyLIvQjBoc5EOIRFRsBkx25Y83AbU3KYq3ibu6Gq/Xau5+RUYirz5/4irwuDkXNM9j&#10;pbjnnMMBYgWev2buvTyfzTWKldJwO2cN9bMZ+C9r1L4J2H5TnaEr91s147cBC5vqHtc15a9+vw7A&#10;/TrK6jeR8G0C3TfX0668XimFc+5aJfGbajqvq1S/Cfze9ftNIIOu8WjXN26qz7WfrSbwoWvu+6rH&#10;7rofm9Qhu45/k1LgdePz6j0JjfUuglqVkvR6UWGbROMJlFWFFKCtI8kyvAvMZgt6/TwCnD1rAJrD&#10;rpVCdf3MFEVxhYiuCfKJQCt3pa6yCWDeRbrSnk+61pWmH9y0jt1EtHkdaQEb1uauZ7WrxqeUBB+B&#10;u8ViyfjsnFRp+oMRqYwEV1KqWk1YoKRE+ID1bk2edJWoQ4AISCWRBHSi6PV7FEWfLMuoTBEJCy5P&#10;9ko8fFMNtg3Wal7L6rhtEHyXQuqmGL1JhiaVXJMLSikZ9DLefvNNvv/d7/FrX/8GJxdn/P2nHzN9&#10;MWMwGOKMBRvXZa0UPknWwMgmGG9jLtr0ASAIhReSufFIHKM8RQpIBVjrWRoLhQFR4ELKSEqkcgQC&#10;vV6PsiipqgopBGmaxLjEe6yt0FaRZgllaShNiXGODEkiBSJP6WvJonRM50vK5aIGz2doJchTSTAO&#10;5x1eQPCOynkKY6kc5L0h0loW4zGTyZQqBBKpOdzfx4ZIuKikZJT36ed9np6ecja54Gz2nJfTBbeO&#10;DzjY3WGvn9LvpUgFWZKSylgrS9MEM12wnC4JOLQW7PT67OzuMp/PefjoC4zx7O0dYW1UdxZK4p1j&#10;OV/gVEJQKVYIqqqCGgBf1vE0UqKkIlEa0etjXawxBnxNQuTWPuZw5If79NIkEjiGOhbynqA089Ly&#10;+MUZ5XzJdNinn+UkWYZQkuPjY+ZlYLZY4rVieHDI7s6Qvd0hu8M+dw73ef/d99ASPvv8HCVFrc7u&#10;ODk9R4lAkDlFMDw7eYx9foGTCVkvZzDYZWk8lQ2YyrHwC1LtSTKP1ZaqsMzGC+aLirIo8NZA8FRF&#10;ga2JQ7z3uMpSFiVFVVKWFVonoCRGiKjQDQSto1p6rTatQoi5ZJYhE4VzhjzrrfMUnaQgJY+ePeej&#10;n37E02cnVC7mfDrJ6vpUTb6FX9eZlFKxrgoEIUiVwlcBHwKPnr3g8ycv2en3OT+/AJ2RZX0GWpNk&#10;fd64fYt/+P3vMl38ByaLOctiRmE0QoxQKtZfnAOpJHmSkkgBLs431rnGo7kiYwu1EvslkVxRWYLQ&#10;PHx2injjGB8kk/kF4+mck7Mx4/GMyXTK4cEeg36PpNej39fkaYZUIEQg0Tlf++B9jg73efv+Pf7d&#10;n/+AH//8Yy4KR2UDKknQScLdO7f4kz/+I7724H0koX7OFULImLMKgdYJWid1TSDW11YF+U0x5kod&#10;ezUra6XQWqKlYjo+58/+7b/i5z/4D+z6CfeObkM5BenRMoBzzMdjMi3op5p5saSXapQPVGVFZSus&#10;cNjKUumELBsQXIWzAuEFAoekQKkF+VCTZIdkvZREnbLTdywqx9nUsSgsaSYJvmCQ52R5TggLlFSo&#10;4KhMRSo0ezv7fP29d/nFx58jheV0bjCAJGBMgU4U1pp17WA1JmviQG+urD3OOdI0qo2vaijNOGql&#10;bp0kCXme16S2jul0jveWnZ1jZrM51k7w1uFqELd3JpL6VhUXF+f0B31evnxJmqZXcqtiuWQsJXu7&#10;u+zt7GKdozQVZ2dn7O7scLB/wMd//zEfPHiAEIKiKJAy/lyZVjUBaUioquqKyv1qjWoDwNuE012E&#10;15fxRqCqSqw1SCk4Pj7GB8dsOuPk5JTZouDw8AAfPFrX9bXa16RSrMgbmiDdFcDc+1gvLYolxhh6&#10;vd6aoDNN03i+dT59SbysroDf2/FQm6xrdb26XvO7CM6bccYqdFnFUpEUpUIIyd999DN+55ef8q1f&#10;/3r9zDVzMLlxH7kZ49yUv98EQn4d0vQ2ydemHP+6fGhT3aB5jZvIlNbx8poQ6Gos1EWSeNO+7qY8&#10;tEn40K49bKottO9RO39s7+Vuqps0n59NxGHt/KF53Pb43ZSjd9XLNtW6bqofNEkmryNZ35S7bMHw&#10;W9va1ra2ta1tbWtb29rWtra1rV3aFgC/ta1tbWtb29rWtra1rW1ta7+iiQ1s6k2QwSbVxPZnNlmX&#10;KtemDc8uNblNG/0rayrKbWrg71Jjuq7ZcFMzQXu8mo1B1zULX1W+ig2ycq2i3ATVrADFm5XW2hvK&#10;m4B+IbQBN6vXeQUgsjpWFyj7dTfRN92frgbp9nh1Na+3m6Sbir+bVOzajeHNxpZNqgHt5oZ2Y0bX&#10;dbbZ929qUF77sKgVyBqAqk2M+V3ntkkN9jo1vS4/v8n3m69FhfHAcrFkPJ4CEussWtbODFeaJyJY&#10;IaoaJ0naUFmTOGexNirHKxXHOU1ThBR4b/Emgr+i6qxiMBgyGA5JamD3xcVFDYDPWCHUlJAsTGzU&#10;ShK5bujt5xnGe4ajIdPpjL/86//EaHfAhx98gA+BVKf86Ec/Ye/omOVizrwsEEIynkwoK8NwZ4f9&#10;/T2kEnjroFbefOveW0gtMN7hfWwKM0XJyYsTloslF5NxBFki8PKyOcev1Lilwq38VSX08pzDvV3u&#10;3L0bwfbWMp/P8d6TZprhcMDF+Ritk3qMBVVlkFqTpAqdplFlqQa0SSJYUdYKeq5WtHMhEMhJVIIS&#10;in6vDz7UwuRiDYZbLhcopbHWRHWo2rdWjV2xYSyQJJpePyfLEqxx/PVf/YjlrGDYH7Is55hyTt9b&#10;vvsb7/Hg7g7jZw+xi3P2d2CQSYJbMuj1kcLigyPVGqMren3Fb/zGA27fy3n59JSPP35CKjPKyjNf&#10;wHgMF2PHvfuHvHl3l/n0KeW8wFqYTucURWwAv3vrgINRRrl4EVVVkcymBWWV8/jJAiEEb97bY7jb&#10;Y3w+ZVGUjCeG+SyQJXD/3hE6EVSFZzpfEoJAJ4E33jgizTOmiymn44LFMtBLA3cOdxCuREqPMZai&#10;CATvuHsn4/CgF0HzpqIsDDIIZFA4B0mSIUWJFJpEFgQF588fkQ/36PdyLk5f8EhLVJaRBMujLz7h&#10;+O17/ObX3uHk/JRfPHzGIO2BzJheTPiPf/rvOXn+kn/6P/5T3n/nHbTWeBEa4HaBq5t3EYJQK5A7&#10;Z6mqct0QGBqKssFdErOEWtmKVnwg68ZYXyu5RdB6BLD4EGplLMmD99/nT/74j5hOJ3zy2acoJTGm&#10;IknS+tx87G+TrEHw1CB4hKQJkrmcOyMxRLuh67r5+Toly03qq+u/BxHPVwayLCFNE5I8Y7i3x/T5&#10;YxSBXqrJFSyLAqE0ea/P7s4O3jnOLyYEawg6QSuFlIrZbM6z5ycc6j5ZJvEEnLV4FxX64nNsCFLg&#10;kRjjUMZQVkvG4wvmi4Lj20fkvTwCuR1oldDP8vU8LnTKrdu3KYsFJy9fspgvmM8rJouSwgcOdncZ&#10;9Xv0EoWvqvjcy0CiE/oqIdcJ3llkFECkcp7SB5Y2Ah1KFzjY22d3Z5ckTSiNQTuLJrCzM+LD/vs8&#10;Oznh+cl5BA54QZL1cC6SbCwWM6qyjHOZ1hRlycW8QKcJKtF4AWnWY74omC2XpMMBPklYEpXm9no9&#10;9ndGCCX58d/+HS6AtA6RROUzIQSZTlhBmoOv4wMh0WqlrONIkpTnz5/x5NlT8iRhsiwjKJlXyZNW&#10;vrGKNbrUkbpip80A2/b7qZW3/ZUmyTZgfBPpjZQSFyI4QyvNcDDk6PCAQa9HlmVImSCVJMsyjDE8&#10;efKEzz77rNHkHMHZ3nussSzcAmOiwpoB0kGffq8fG6nF1bin2TTdVhK7TtW02Wy8noOQIIjqletr&#10;DNfEpXQ2D3cRQF3GXZ6m+uYqFnehJku4EmvV92p1vf4SDB7P/Sp462r8uYr7m022td8Esf79Mi6s&#10;iT9kvBdBxIbwLO/x4GsfMtjdwRHBHtYYvHNopRG1byitWBYFxlmk1FfjU0CoOFcXlaGqKrTSvHz+&#10;kqdPnpEkOQLVIgygs0n7OhXhm9SHNwEpu/LPTURgXXlY05euy1O7QJnXkaKsQLnt8+0CL66f8xDX&#10;N+ksWZYghQdnYnO3CFhn1vOIX1+PWJM3KJ0AUJmosrq3t0cv7yG841L9UqwbxDfNQ6v71FQ/bpM0&#10;NNXa26QD3XmCvJY8LD7D8ZHwIVCH/53fs2lM23PJTeQE3fWNy+e6CxzfJARTMqo+eviVGrSv8+nX&#10;Pd6mXP+6e3KdT67Gru27m0jhrjvepmfouvdtAj8317UuNeouVfdN9YNNYOKvMt4bfbgFAOoCkn8V&#10;gqXXfU9XvWLT+G6q71w3t3Yqst+gZHidDzSf0U2xySvjJBpjWqvUKlXH9avlVkrKqkIJARpkEtV2&#10;y7KMuXgVY+VVfhBCBE9G4NKlIqupc9smoCQSe3UrK76O6vrluMX4o01Y1BzPTTWkJhhllXPfRNZy&#10;XQ2uDeB6HXKKpsqkMRHgWyUJk4sLelnOIB+QKEW1qq/VhIjrtVFGBePmGK98Qqo6zpLxdvd6Octe&#10;xmg0wpiSsiqj4qkPa+XUSyIjcS3QadOz4pxrgHRWgCFXx2DRsXRDHXYTAWwTGJqlWTxO8Az6OaPh&#10;kO98+9t87zvfQSWK0lcc3z7ipx//AusgTzOcrfDeree5WOcSV5RYm2RuKwLFzvmyzoctnoVzaGvI&#10;lURpRUBgXCQ2rGYzCpNQGEMY9UiTBJdl6xjBe4+QgiRLUQJMGWPdEBSZ1iyKGLMYawkIklThtGCY&#10;p6SJ4Hwyp6hKrLNkSYrSipGWlNYhAzjvEcEzL0qeX5xzuDugn+W8ee8eT5+/5PnpGaWP+b9OFMZU&#10;pDoj0QpBIFcaZwPOS07HcwyK5+dTEgl7e0P6eYYM0E9S+rlGhYA1lmUVVZxHwwFJaXj+/CWz2YzJ&#10;eIpKcs4vJpTGYVxAeIczJSSBkNTQaqniWHq3Jssoy5KqskilGPb6eAKVMRRVWZN6ghWOEBwgUVJi&#10;yordQZ9EiEhq51xUSifGQSZ4Xs4KCuvI0yX94YAsi+O4Oxxy66036I+GJKlG1Pl4r9/jjTu3Wcyn&#10;PH3yhKdPHrG/v8d8UXBxNmaxqJAyIFOHGuzwxv4xerSPVxlFVRGKGecXT3nj1h6lMZjSkChLz4NI&#10;c4LxLMcXjC/GOBfrDt64dRzqgsdYg0JhnAUhGe7uQYDK+wiylgqBxCDwSpLlkTx0tR4keRJrjyqP&#10;JBJCUVWGpycv+PyLL/jlpw8b83gEuQfv69qDQgiP1ilC1ERjIQCqzto8wTuUiKSeiyLw+PkZ33jw&#10;gP5wF5Tm+dkZh6MhB6MBvcGA3/udbzGbF/zHv/hzSjPDqyEIhwCMsfEcUOyPdhkNepxOFnE+8QEl&#10;RKx/hdX85IH4WYmvAeYSHwQWyax0HB+OoEqZzqdYC9YYxpMxh+e77O4OSXs5UmbcunWbQT9HJ4os&#10;67O/f8DR8T46EQx6/4DRsM+//4u/ZmohzVJ6/T7f/fa3+c7v/i55mmCqEiFVrJEFYh4bBGmaobTG&#10;Bo8OkRivHu0Y37RUoldgeCEEMoDUGi0lgsDZyQl//u//HX/5r/8lyfgl794bksmSeTlDS0WgYja5&#10;YGkc9968y3Q8oZiW2KokUQnlsqL0Bi8Dpgo4L/BBYKwkTVKEB41nfPqMYnKGwHH4xrtglzjZwwmL&#10;I1AUnvMLR6pTEunZ6Scc7u3y5dM5wgV8VeJcRWUt/f6A+2/d4+TFMxbzUw4HfcLConPNcDBgZ2+f&#10;0WiHxXzJcrmsieou1d6b8cJqzXDOUdb1qybAWghREwBn6/EsyoKyWDKbLVBKUZax9prnOcPhkLOz&#10;s7Uvr/LN589eMBztIoRCSk2/3+ft+/exznHy/CWzyZSDvX0++OAB/pOPefL0GbPZlOViwWAw5Jef&#10;fsoH7z/g3r03ubi4IITAcrlECEGe51Q2gvqTGuBdFMV67WyvtW2l6y5yxnb8qLXGmEjGenp6Sq+X&#10;c/fObV4qzXJZMl9WfPnlY6QSDId99vb2GAwGZFmGFpGk5JIIS64By95bFosFy+USrS9J+nq9HtPp&#10;lCRJSJOUIOO1mJrEo6n6vrqf7RpVU9W9GV9orZnP5xuJJ1dFKCHlOhbUWse1xgcmszk/+MEP+Nr7&#10;75IlGu/KV+LMrmO29zSvAw931TG6QMldKvJdNYyumuUmoqzrFOFX490kH2jXGZokikrKehyvxkPX&#10;7We2fbOZ73bVGVdmjOn09658oF2nfB0S1NX9uq5W1e5naNZSm0Twm4DlzWOsiE+vq8tt6rvYlE9s&#10;yt825RnNv6/Wkevqhlvb2ta2trWtbW1rW9va1ra2ta39/9m2APitbW1rW9va1ra2ta1tbWtb+xVt&#10;UxNnm827CzzwOs28q/dtUpd7nQ3ULkb7pnUxprfPcdMG+00qfu3zbDebtxsOUA4aAAAgAElEQVQl&#10;2+zv3cqIl6CWy/MCuF6t+3U2pFtXv+FarhDov9Iw0MWm3/aDVVNM8/XXaZy/ye+UUhtVe7v8rlNl&#10;sW5QUkpdUTB5XVW0rutpAs6az0ibjb/rnDb5+E0NAF1KGl0AuE3j1P7uTce6DgQvovQrwQuevXjB&#10;YrFAp73YrKXEFQ9bqWJYG8E464afxrO3UhRZNZisXq+qCh88Som66brCuRDVMhT085w0jWrsVUPJ&#10;dtVwdlV1Q2CcxePoD3o4U4H3/PLjT3j8xRe8+867fOu3foveYAfrPS9evGQ2m6KTjNOTUx5+8SVS&#10;Jdy+e48kAakgkQopJLYyIKAoS87GZ0zHE6bTKfPpDBCMBoOoNNwA+K2a4Nb3uPbNEAI7OzuMRiP6&#10;/Tyq29eN+cvlEudcrVTniP2dYa0Mr5OMJE0jkLMG1AlW6j4hNjLWqr0+eIRW8T7ikUkEzqlEx8Zd&#10;b9dNYJc+JTBVbFTLsgxg3QQcG/uiWm2eZUDgJz/5z1ycn7O3u0e1LPDWIaoF3/jwNh++0ac4f8J8&#10;8ozDg15UaLFLBrlAYZmcL6gKFxVMNezsDFBB8PLhC37xs89xc4/saeblkrMTw+mZIMsUX/vwDaDk&#10;/GxMUQgWC4d1ksXScPt4n3fuH6MweFMivWB8MaUyni++PKVcBg4ONPfu7GOrivH5mKq0/L/svfmv&#10;Jel53/d5t6o629369j4rZyE5I1GkSCpy5MS04zhAINlxgPyJARLAiBEbcIAgtiFIMhQ7EhcNTQ45&#10;M5zp6b37bmer7V3yw1t1bt3Tdc5tMflN5wFmum/fs1S99S7P+7zfZXrhCD5w607CW/duYMsL5nlO&#10;XluqMnDzVsqbd8Y4u6SqHC9OZtQW7txRHO0nOLcEYVksa8oyEETg+HiEVh6togNvXXqyzGBUdIip&#10;65qitKTDduxZ6vqCLGiMVqRpYHb2gsHeAZlWPH/0gHJ+zt7eIT/4nfdZLGZ89XSGSBUqWGzl+ORn&#10;PyWUlj/5kz/mG++/g5IKIcLKCdHoSN5r+2V0+6lWoFffOPitiBpCrJzh23G2yfHj1TkvAoM9Eucj&#10;Yfx3PvoWy8U/5l/+q3/F148fIwBnq4bg1zjghIB32wlj6+t7O/f3ESf7PmPbz5sAXAIJIo5fW9V4&#10;F3DeU7gSUsXSlZQzy+2jfRJpkEpRFAXzxQLfrEWJ0bja4pRFNXP5bLnkZHrBuX/IvTs3GaQJtfM4&#10;63DW4mwE4kslsd5TWIshkA5HiMWSRVFQPXnGcDRgMMjAQaJTlmZJmqYMsgFGabJBxmRvgrU1eVEz&#10;X5xT1Z5xmjHKMrSARAYSJRkaxSBRDIwhFRJfV5GYJBVBKqwLFHXFsqyQyqB0wuHhDVKjqayNc3Ht&#10;UCGQFzmHxzf48L0P+eLBY5RSVNZROocTkmAtMkCobfwvgNIJ1s4xWYrQGmUU0igGoxFFWaF0Qll7&#10;hIgA+OOjQ27cus0gTfEOvnr0mF8/fIQTEj0YYJI0gpmdx4tIGL7sLwpjJFoPcSESZb588ICz0zOe&#10;nZ5Gz7kNzrzrAODrwHybnFeb3155XQumbgUpum6R645B605BvuNqnCQJWZZxcHDAeDTG1hVVVROw&#10;ZFlGnudkWcbdu3cJIfDw4cNmzm9JQ1ddeIVgtY71EWC742+Te2/fezY5lHZz7nVS17acZ51Y1s2p&#10;X8lxr+R8USikBTH3uSOLxnG7zba7bkzrOeXV+fAyN9hE5rzSFrDKrdp9A0LwjQbMHoCqqqjqGu8a&#10;wDaX/aMoCqqqWrWBUvqyDQVoGYUtirKgtjW2Lnnw1VcEH0i1Zlt33rZ3et28+29Lju+OjU3z+DZH&#10;103js09wbdO+q4983UfS7ebY2phIJvKeNElivsblPASsSIMrsoSLhKI+kY3xZA+TJuTLWdPvAqEz&#10;1jYJC/QJULTPqt0zrTv+re9priM3byLId9/f7tP6XO3Wv3Nd8GPTXnD9WXcB193v7M4H67WKy7lV&#10;NVJlYTXOf5saSx+p4Lo1Yhtxua9/bctdNo2nTfvJbddz3R7zOtG+TeOyOy93n3XcD9bXzg2vkLib&#10;OVkIVqTTq+vrdiL3ej2gb71ad27u6/frz2WTYME2Qvm22sSmnOS6+W7bd72OAOMmkvC2/r3tO+OT&#10;CY1GYBRkgUgltNbhA2iiI7kIUUgwBE9ZFGSJJkvGKKUwiSHMoqAXjduwb+ZEKZp5htA7v1wnXrRN&#10;6HFbza7vOaz3g03Oid3/+tp8U51029jdJDLS97vgHc4GqqpgvtRkFxfs7R2yt39A6UpqG+s2oTU8&#10;laLR8QxXxE1aAZQ4BzcCakEgjSEbjsjGS5JiTlnXUbCuEU3UnXvetmfra5NuznbpHNsVhmhniXBF&#10;0Gd9PeqO+1a4KK7JMBwMGA8H/MH3f58//C9+yGCYsSxzklSzN5mQmoTaxXqAdw4hmxpl0x7GGCCK&#10;nF0KMCj6pqSr9xjHixUBKQSL2hK8IJMSqRTaGJCCqoxO8M4FbFVQWc+R901eF/f2SgpCsDgf4h5L&#10;SrwLmBBIjaZsckvnLIkMOOuxUpLqIZmWnM5yqhDHla1rUpMwVAajAjaAqz2hrnlxdsbpwR77N45I&#10;k5QsmZLoKJR2fjFFp4YkTUlNAkJQ5Dl1UTJIEmpbgxCUVY3zitw7LmazuC/ysUY3zAyjzJAmJpJ+&#10;HczzitkiZ5DFdi4qh7AViVM4H1jmBS5IXBBRkG44QgawQuI81FXNosgpq9gvrQ/RjTwxMTdTcW9W&#10;eBsF0hDtrgvnLIt8iZkqUiVRQhCEpGpI0TpNkCLOZ9ZobJLgtGFydIO9yRCpFUIpiqIkrxbkeY6R&#10;islbb/Gr3zzgwa9+yXiQcPv2Lbz1JElKkqSkSRQIdV4CCmUGWC/IiwWLZcHFyTMO08DJ6Rm3D0dk&#10;yuB8SVUpsiQhkYJiPufi7BQQWOeioGe0VydIH8eoDCAkQsfajgMqEXBKIoRCSM1oOEBoE+slzhJk&#10;bDttNNY7PJplWTOfnfPgwdf85qsHlHVLRI01ZO86e68Q3dBXyohcrheXYmEe3zguIyWF9Xz95BnT&#10;RcHh3Rt4CbPlHAUc7R8wHB9gVMYf/fD7LIslDx59wXK2xB05iiJHSxVFP6UgTTL2JxP0LKfyHuEl&#10;6PX5m0YwLwqVSSQ+RMEDKSUXFzPmBwfcPtjDa0W5mDGbL/E+UNQnPDs5JSg4PT3n9u3bvP/uO+xN&#10;JhyM97F1zWg8oCyXHO0P+dHf+wGzWc6Xj09YBsVHv/M7/Oi/+q+ZjEbYumz2GLIRagtx7ZOxXi8Q&#10;zXXGP6VY7VBXOZKQUVR2Ve1vtHuVUkgEX335OX/27/8dP/mLP8U/f8z9geRonCBcjRYSGRx74zGn&#10;p1NUEEwGmtPnJcuFp7YBtMMGi0fgffwe5zxVWTM0AiU1wYOvltjZGY8+/SUJOenoNn4BFZLKx7nU&#10;esmTZ1PGowPu3NjDOkGWarJEsqw91i6YnZ8yTg8I1nLnzjGJcWTaIoInU5b5fEY1yXHVmIvzc7yP&#10;Yq91HefmqqpW52jdkkFXiNCY2N/rul7tQbIsu3IGUlU1AkizlLKqOT8/RWuDNorj4xuURclyuUAp&#10;jVYGJTTOeU5fvOTu/Xt4G2vVp2dnK9EUj2eZL7h3/z6z5ZwHX39NIHB+ccHdOyMO9g959PgRb7/z&#10;NidnL5nNpnz4rW9SVRVnZ2fMZrMozi0iaVsp3ZD//aoOtSlHatfJrmhP97yw3Wes9tgIHj95yvHx&#10;EdZ5kJLJZIQPnqosmU/nTM8vSLOM0Wi4ElM2RqMbIbgQwDtPXizxPgofKaVYLJbcvn2HDz/4kF/+&#10;4ufMZtN4D1F9OoppANY7CKCNjoI41+zD1gV1uvlN+/xbwnHMM+VK0PDy/CcQnCVLFD//5S/5/MHX&#10;fPTND5GybDLgRmS2p67QVzfcJB63bT/ed4a9/p51wcr1/L/PXb6vRrftTH29bton+P1K7bCpUWyr&#10;FfTlvd2z4PVz2G7O3dYGrtuPbTob79Zl1/fUfeL5/RiBV+ssrUDT+j6z+7zW9wDd3Hs7VqBfJGFT&#10;TWC93bv78/U/153plVKrOXDbPmoXu9jFLnaxi13sYhe72MUudrGLv6uxI8DvYhe72MUudrGLXexi&#10;F7vYxW8Zm4jJ6wD6q+TIGNcdXPYdxG4DPnffA5fAdeg/5F+/9k2v6Uafg/brAI/7yMLrn7HNAaH7&#10;maIBYLSvbV1V+sDHm4Cu3evuA8g2d9u9m7X7fdWNc5OSf9+B9rozVR8ge1Nf2tYPt/Wp68gWfc5x&#10;XTDDtme53r6bwNvrz7kFBm0SiHjFta8B4Hj/qqtK37Pvu7ZNIPj19lxvs7+NgMUVMIoUWO95+vQF&#10;7RQQyWEOJeUrRDKlJM6FK+3T/ntLhmv7D0TiVgsUS5KULMuQUlJVFc57yrIk0QqtNWma4hErN6D2&#10;WSVJsnJw9XjKusR6Szk9b9yhA8YYXpyc8sWXX/Ef/u//yP7+EfuHN7hz+z6TvQmL+YKnz59jkoSj&#10;o0Py5QJrK1KlV24fL5+/4OzsjNPTU6yrV/emG7EF6x2+tA24OeA9iMZ9t64qhIxOK0Y25GZjSMyl&#10;CEBZlleIR3Xl8Q6SJOkAoyVKRcekLiitFXxQWlLXNVIKdEPGV0oRRMA5jw8O7y1FGVaOKWmaYIzB&#10;Wtu4tNiVu0rbF2azGVprsiwjBI/WhiRJ+NnPfsqXX3zBjaNDlJQkMqOYnXLvaMDH3zgm9We46ozD&#10;yQBnLVoGtFZMRilYS57XzOceZQTvvH3AjUnKz3/8E8ajmnwWGGQKZyvyhSQvFSqRvH3/iJvHKUU1&#10;4+XLU5wbUJaRpJ5oybtv32IycNjqFKMtVVVTLCvOzmqev6hIDPzu777BneM9njx/gfeCs/Mly3kg&#10;SwVvvHnE/ljy4mXOfD6jrsHawBv3Rrh6jnUVRblgmVdIJbhxNEDJEqU8Cxc4Pa8oysB4XzEeBgYZ&#10;+FAwvZjhasH+QYISNTIJ1DZHNm7nxhhkEPiqRuJwdUWaGKbTJWphSNKM+cunLC7OuDEZc3ww5OP3&#10;3+T84lOmVcHB3pgqBE7Opvzi009xeP7Z//g/8O6bbxF8WDmChBDw1kWX8QZgNhgMsHVFXUeCQlVV&#10;JEnSgBXDCvgXepxx+kheq7nUe4RQK1BfVZUMspQf/P53OT075X//1/+a+WKJDR6CR8lLZ+LLuSy8&#10;4ui8Pl9118Du6zblHn0Esk0EtZWjtfdoLRFE0ORob8hwmDEeT6iDI5sM+MY3P+A//flfIPFkt24i&#10;lWEwGBCAxWKBc47BIIJhp9MZXhpsXVIUS6qqZHpywmCYUQ4GK0EQKQRCCpBQVDXzvKB0nqAU4/GA&#10;yf4Bi8WSqrboykEoEQEWtiBNDOPRGK0TpBAkiWE4HOLKEndgKecFHkmSZXhryYBUgpGCYZqSaUki&#10;Ba6u8LZGCMne3phFWTGb58zynGVVkaaCt+7dZ288xNY1CQqpUrTJKMqSMJuxd3jEzZu3uHV8i9I+&#10;wxcFi3yJlJLxIGNvOGaUZjhnycsaoQ1CK6RSDMcjZCMa4UWgqGt++emvcU4wGqQoJfjyq4c463n7&#10;jTfZPzxib7ZA8pDKWlxRoE2CSRJsXQNRjOSqE2c7t0YXwYePHvHlVw8in4dXSU29buvNeLqOVNeX&#10;98SfL53Dr5JwXs0nuvN/Xz4bmgU7yzL29/cZZBnDQVTaiEIqBiUjINEkZiWKcXx8jBCCBw8eEEJ0&#10;AFSqFRVq3a9pnLfqV9b6bnt022ibqE9fHrP+vj7Cap87dJ8IxrorfR+hUIrmswMQJEbHXMZ715Ce&#10;5CtOsb77rNdy3/X2uHxGXHGBXW+/VwSWhIhOmo3LYPBwfHyLb337Y8aTPcqyWpGzEALfAPPbz75K&#10;IA2NW2Wbf4rG2bKkrkqUkHz+2Wc8ffKE4TBDdtzI+3L0dQB1X355ndDStvdfJZ/174U2gbj7HLVe&#10;J+fd5KS9KTdfXwP7iHgtATCOsUDSiAdF0QK32pu2APpVPyXmwu2+qysmpY1eiTNs2r/17e1DCK+A&#10;kNu9Up+rfZdE3v39usDV+pjtc6Fe70ObQNrrjuDdeXWTM9/6HHtJegy9bdAlWq+/X0rZ4UoLxG9Z&#10;X3ndesm212zKea773aZ+8DpudX2ftWms943zdULA64gnrIP5u+6Am4RS1n9eEW1pCfB9fY/eGsum&#10;e+8bW90x161V9eWl6/PAel2ir0ayyeWwj/C//nyvq9Wtr43rwh19BItNNYS+utT6uNzkMPhq31tl&#10;/bQ+utY66rrCek8mFJJIKoyk5ShuUBY5o+EArU1DzANnbSPUFJ14tdar9a695+4au6mmsml+2zTW&#10;riO+bxt363WzdfGOvvdtq21tqyetr1f94yDmo0I4altRVjFfP7u4YDQ5IM1G5OUSF3zzXKJbZ7CW&#10;YMNqLVtdp/eExrk1OmALhNQk2YDx3oTZ/IKiKLF1ja0cwyzFe9dcx/Z57nVIRKv8afW7WBvq9r3u&#10;HLdeq4ptJ6MjfUPGM1py+9Yt/uCH32c8HrJYLrG+JjGG0WAAIZLClQHXiDeI7jWLWKdpa8CXhK9w&#10;7VwOAS8kNR6cRwmBCJA07uUueJSOYkfWC87zisKdUdSWg9GQcZYyHmYkxhBw+GDJkgyZCAgC7wIE&#10;jzGaqi6jMGVdo0SCR2E9jI1hqA1ny4JlZckrS+08qUkwDbm+BnCessh5eXrGnb09kixj//CQwlpe&#10;npwwXeYI60i9QCpNMoq5RZIMGCmJ9DWLqqJ2Poo9AgiDdQ5vLU4HCgu2ssjaE5zH1Q5OzjiYTBiN&#10;MhIT29kIhdAa6aOA2/lsSZqOEQkQ5lBVlC5Q1o7lMl/lSq2wgHNt7hxQUjIeDZAisFwu8CEKTbZk&#10;7DzPwXsypTAmQSqF8w4EpGmCFB6tFUYb8DBf5gwWc4QK+OAJLnB2fsGL01MW+ZLhYMDDLx+xP0h5&#10;69YhR0cHGC1jbXk4YLHQpEmKUoZKGkqvSIThYjbH+UgsPrpxi5CfUdWOqigZTgzeWqyrsHWF0UOK&#10;PGcxW2CyYVPLtCA0yNhXggjUCJCKICLB2wqJDZF0rpKEbDhEGY3zUUBICQhCYIEiL5jNZjx7ecaj&#10;x084O7vAWU8IoLVZCa4RRDPmmnlYxpUhhBDdyhENuVs17uQS74n9QkpsCGileH52zief/oo7x3+A&#10;mC8YDwbUtSVflgwOD1Aq4c4bkh/+/ncJtkSnmrry1M7F2jUW7yUm0YxHQ3QIWNmItlyO6Dbr6BBY&#10;4/7J42PJQUDtA2dnMw7HE8ajAaOB4fz0lHlRUU5LBB6TGGaLJZ4XDNKME/2C8WDAwcEhx7duooxg&#10;b2/MzRv7/Ojv/yH/5v/6C9LD2/z3/90/4Y07t8mrEuejQIFCgIhiZ0EETBLXSR+aa/cBqWIfas8o&#10;ArH/tW0fPE3eEuv/Sgh+/P/8FX/+b/9Pvvibv0LPz7mhA+/cPiQVFbasuDibc/v2EBk8vi4Zj0e4&#10;ekGRL1gWsCwsISypvQelAAWhItWKYB3JKI3X7UCFClHPOHv2KZlZxnUGT3AW4WPNMqiUPHdYH1Aq&#10;i89DWG4cTphXU+pqxuzsGSrbw1rB/mTMcKDYm6S8OFsyTA3Ti4Knjx6RpkOy4ZjK1SglkI5VX7PW&#10;RkHQcNWRuV37y7K8InzbitB1BWzatTFJEtI0aWrq8f03bhyhpOA3X3212vdN9iZRgKOqqcuKNEmw&#10;3nN+fo6zLgpXJAnT2Yzjmzd55+23efDVA75+9Jhnz55zdHjM0dENnjx9xM3bt3jn3Xf56U9/wt17&#10;93j+/Dm/+fI3cewp3ZC2owBYmmY4V1+pT6zy+579b9fZu1uPbfPf9ufaB8ra8vjpiyu1LC0V+ICS&#10;CiUVrnbMLhZ4P21qMAJj4jmIcz7WzKVEaYWUmtDMF2+8+SZ37tzh2eOHnJ6fkaYZaZo2oo4OR0fc&#10;ph29cZhccQ3vPrOuOFwrVNfN5/sI3Y1S02UdTwjwcU4prOM//fgnfPjBB2id4F2gqm3ML4J/JY/p&#10;Xs+2fcamXL/9uY9I3bfPW98LrJPR+8QlW3J6+6w31fX6XOY35czee+o1gYVt97+phriOA1i/h759&#10;1DZBs015fLcvbNtDbjq77dYGu89rXaBx0z5t/ffds/Ft+5y+M/FtIsHre5Jt+522/btn5n2ihrvY&#10;xS52sYtd7GIXu9jFLnaxi138XY8dAX4Xu9jFLnaxi13sYhe72MUufsu4joTSBS50f7fpYLSPbLzJ&#10;jW/9vcDKEa9LCm+devrc9TYp3m/7ju7P64fNm0DW607fr0P8737HNvBxH1iz+zmbiNXrh+vd5/Q6&#10;TvR9DlPd69skMPA67br+97+NI13fvW66pj7iO1y6bvc5t2/q45sA230kq/VD/U1t3d8Wr7bfOmHr&#10;dcC+fYSBTa+77jXr7dAFmQglWeYVz1+cIpVuxmJAdvpr+9mRGBYaAM9VIlh8Jg5jDFprrLXM5/Pm&#10;eRmkJDpLWQtEB7c0G6yuI01T6rqmsi4CcXoAVs55XHCAwGhDVVYNYEojBAySlKm74NGjh/zmy68Q&#10;aLIkI00SqromCMF4NGKQpSxmMxaLKcFbBFBbS5XnKyJcmiQ46xBEZ8+WIGsb92wp5QqIL6WMQC0l&#10;MEoxHGSxHRowrHTyFULOK87xq/52CQiFCOyPbUAELPpLkYu2nZsBHF1e85zEJIxGI4aDjOVyuQKR&#10;dV+/t7eHxK9I+UKAkICIjjjj8ZjPP/+C33z+Bbdu3kJrwfOnT6hnUw5S+M47bzKiIp+fUC9ybAgk&#10;RjBMDZPJiEGm0KFisahxHo4O9hgNDFkSOBwfUuQv0BLq2lEWjtlSsCwcqMCt2xMIFU8fP8PWgqKw&#10;FIWnqgI3jve4dZSimZOXF5SVZTa3LHLJ8xNLsQzce3vEe+8dkZdLiqpmWTimM0dAMDlM+OYHd6nr&#10;KWU5pyorqtIjBWRGEFyNdZaysOQLh5GwNxkCNQLFkycXPH9WI41kMlZoWTMaSJzPWeY1+TJwdFOg&#10;VaAoKnyoESJQFUsGg4TUZNRW4GsIJqCQqADL6Rk3bhzhy4Lnjx9zdPcuEo8RFUcTTX1hQQach9Fw&#10;QF7W/PSTT/BK8T/983/O/bt38RAJc87h8SugvWlc35x3V8B/l+tKJJt0HY/b1/TNI1fne1a8liAE&#10;ymh8bRmNRvzRf/n3mM/n/Nt/9++ZzubR4VxqkBFs3gfs20ZY2eT8vr629q3v24RPukRU6x1aCibj&#10;PcbjIffu3+aD99+N42k4IslSCuf58uvHDExKYhKEUCSpWYEogw+MJ2OMTjk5n2KEZagFmRKczwse&#10;fv2QwWjI4dEhaZqQKEUgNE51Hutgvsgpa8d8MSAbZBgdQe9lUVHn1Wo+WkpNbT0IycHeGC0TptMZ&#10;y/mC44N99oZjLqYzyqqgzGs0gQSFblzHBfHP0tY4axlP9tBpRrnMWRQlDtCp4ebtIw73RmgRUGnC&#10;46cvqNwUMV3gFAwmIw5u3EQIxTfefZeT6TkBT1lBmhiGacL3v/cdjo72mS+XPHz6nOkiRyvDIM0Y&#10;DUdYHzg9P2c6nfPrz75kOp0zHAxJjCZLEh6fX/DZlw/Iy4qDvQkvT14SZ0zfuD756HCooLaO2H31&#10;lf4RCTGRrDObzcnzqplzw0b38W4euWnd3pYDXe2n0HWB30YUXCeRrv9eNi5VaRqFZQbNeuqci0Rp&#10;7+N9KYmQkqIs8S4Q8AxHQ+7cu8NsNqUsS+qy7nUZakVTWsfqdefoPiDsJpDltjxvEzB2M1n5VeKl&#10;c27l3tVPAHs1b7/8jv78rEt+35YPX34XdN2Hr+4VLvPDfqCyQCpJNsj4/g9+yM1btyLwP1wSpy/J&#10;nZe5pTGX4gZtu61yNyWxpaXMC2QIPHn2jP/8858zHA7QJhIeVJN3bOq7fXuXvr9fJ7jWve8umHzT&#10;Z6wLUm0i2vcBg/v2HZsA5q+T3/eRfde/OwLE4zobfHTRzPMc6xyZjm57zrnV84o9JURBImtJ0/QK&#10;4cIkBqHkSjBm2/WtX0+b43f39t3xtA667oK622trx1LfXmqVd3b626b9b/t5fWIe3efcR4TfVF/o&#10;zj/t57Tjvr2Hvj3+1X3Ylan4t66xbCKZvg4gflMf3LRPvO49r/t91znCX/d92/59E2i/77/r1s3e&#10;PkFXu0BcWVtjHxav9K3Xved10kcrArHpuV4n2LRpfdsk6rFNzOB1n/v6XrMlZLVrSHdMX1cL2VQX&#10;2tR21/Xd1slXKRl/atdA4ho3GAxWNUGlJYM05n8gsdYRgidLMxY61hmqvFhbo8NWgcBN88Emovl1&#10;NcDrcr9Lh9SrtcV1h9HXIepvGoNdkZE+cbBN1yVErG20hNOqqsjznIvzc/b3Dxnt7aObfWMIHueu&#10;imuu517tPXWFLVpX1yxN2d/bo8wL5lVFMyJXglDXiSRtqtluEpJYr/++luhlQ8QPXBLijEn41jc/&#10;5O7dO039KzrRRlG54arGY51sNElDawq7ItsJqUikpq7rDjHoMpHblE+xot5KnAjkzuNwkAgSrZFO&#10;4GXA25raOaSSFDZwvsib8T4gSROUDmRJQiDW37XSq9qfkAJlFKqWyFJipUQJSaYNIHBBcji2FJVj&#10;kZdcFCXniyW2tjh8dFYXHpNqhAi8PD/lwYuMd27fJslSDvcPKCuLk4qitpRViT2rKJY5WZKSDjKk&#10;U6TeMkgyirrGNsIJkZgcYv/0riGWRxGzZVWC1CSJoQqCelkiRMC7QGIKRrUnSVNOFktenF2wv68Z&#10;KI2oA/P5jLL21A7qxo1ca7USofI+YLRpcuz4vFxtCT7WCAgiko2ReOuoRY3Qcc8l6Qidifi5SoIQ&#10;HuctxTLny6/OSYzGKIMIkiAVQRj2D48xQjA0ivt3jvnme+9wMMkQjWvyUoJREpUYSgtWaNLJPsEk&#10;FLMlUmo++NaHvHHnFqnP+fKT/0iWGfbGe0wvpnjrEEiEVFjvKcqaoOw4TcYAACAASURBVOqVo71W&#10;cX/hpQYpCFLghUKZJIp9CsUgMaRZFHeqg6N0tqn9gBOCk9Nzzs4uePr8Jacnp+RlterLbW0zBK7M&#10;Ea+sEGv77U254EpEJAimi5q/+fRz7t085uN33kLbApEmnJ6fI5RkPIqE57feeJvldM7XTx5SlhXn&#10;5+cc7e+TGo13DqMFe+OUyTDBlpY6BES7p5Ob1vywIu8rZajrmtwFchcYSIHSmr0b+zgXyKqafDHH&#10;lp5Rto8Ukhcn52SJYrpYcD5dcHox5fadY2xVMRxPmIwG/MEPv8cbH3zMh++9Q1WXBB+FX1wIIGL9&#10;MgrBZiRJBiKKQUTxjbV5D3ANl1/IxiW+uSWFQoXAT/7qP/F//Mt/wYsvPiObn3GUSY4HBlkumOZn&#10;EBw6gfc/eJuT58+R0pENFME7irwEopij1oEPPvwWJxcznj5/RlU7ssEAIWoSpai9RYSAFpBoR5ot&#10;CPU5vl4i3AJCjSsF3oH3sFhaihKci0Kw5SJnOMyYDAuevnzOr3/xY749GjLcv48Ojv1hQrWXcnK+&#10;AAejLOG8siwWS7LxPlkjDhJ8gBDF76qqiqTnlbhvrNV33dLbcxQhGjFfVzcCgrqpqcc53jlHkiSr&#10;Or7WmqP9Q+7fv8t0fsHzly8YTjJqXxKcpK5qlsslw+FwddbQ9jfVCPIppTg8POTOnds8fPgIby1f&#10;fPE5H3zwIYlJ+PTTT/nggw842D/kL/78P3AxjQ7pWZahVFzfvABpNKkxWKspq/JKDiGlXOVmrUBY&#10;u+/rigx295BXRMpdjWpfEwIieFxV468QfqPgoohdENW0d8wlwDnLnTt3kFIynU6praVwJXvjPW7f&#10;vINAMBqPVrnO6vuVwjm7ykeuiN81dd6+2kI7J3nvV7lyFAS+FBlcz5H7BNiMMSACSng+++wzTk9P&#10;uXV4gPcWIdwr7++ecW07s+87r+7b17Xtu75333ZW3X3fJhHPdWL5JmHz1xHq6zvHbvNIY8xr5b+b&#10;xMI2Cd2+Tp12Uy12U87d3VteJ263vq5tO59Y33etC5F393ibBO437S2756rr5+t9/eM6Mb51ceLu&#10;HPK6bb2LXexiF7vYxS52sYtd7GIXu9jF35XYEeB3sYtd7GIXu9jFLnaxi13s4v9DbANz/m0c+9Zf&#10;0+egdJ1bWwSBXvktXeLFJvf19t9eF5Davm8dGK/WSHebQFWv42a/6fs3ARg2ga9fxzmuz5n0dR28&#10;NgF+u8Ce9b6yrS/13e86mGS9Lfqe5/o9bXNU7b6+6xwXnbBfJV9tcijr9ot1p9VNAOnXGS+rz8NH&#10;J+Rw9brXn/02As367/rU869zutx0ja+4DyiJD57FIuf09CICupTAVxYpZOPGwxWSmxCXQKf2ObTO&#10;G1pLbt26xe3bt/nrv/7rFeBrNBpHEJGtqKoquk/50JhnREcVKSKRTxcF1gZkI4pR1/WKANG6VWul&#10;ONo/QklNXhYYo0iTlGADb96/S/CWp89eILxlNl+ywEdQVAjMTl9GkKp3KBkdX1ona9OA6kNoHEpM&#10;A+gQkSDfAr+6jiCmaZfM6JX7cgs8yoYDfONy3wWHrfqyAGUMSmt8iPjp+Nny0jFcCqQSJGmyIr1d&#10;kooiUCg+h9guWZKgBBilOTw4YDFYUlQlVVWtgFxKKcbjEQSHD45yXiBkJAQliWEymfDF51/w8OtH&#10;3L51myKf8/jhQ0JVMjKe333vHm8eDqA8Y77ImV6UCAE39jSHBxn7k4Qkje66ppLcPTrgaD9jmFUc&#10;HwyoywV5Hu2S6jphuhRM5xUuBN5/9w3eevOYp0+e8/TRKbYSTOfR0d5ozUcfvs3hJMUuzijygsVS&#10;MJ3B85OS8/OKdKD44fc+YDBQvFiU5GXF6UXOdOYJEt78xn0O9oe8fP6EMq+wuaeYeQaZZDRM8FjK&#10;ynN24vEl7O0rJpMEk9RURc383FPkAqeiu2sIAikDVfDRJcsHhGoId3WgLkEKGZ2OgsPoFO8awoAU&#10;XFzMoiNeXWHwGFvx9a9/xdvf/BA1SlB+yV5qObEXeCnJzIhkMkTKBWfTnE9+/gmJ1vzJH/8xb9y/&#10;17hRBTx+RSSx1mKdJQS/cnlqyaKicajzHXJ864jWktxa4lr//Bddb6xz2BBwXhCCRyI4Pj7mH/7o&#10;R1xMZ/zlX/5HlnmFkBrrHVJ115urxIq+9ei3IYNtI8Cs34f3HiEFAUc2GDIaZdx/4y5/9Ed/j+Pj&#10;Q24dDNk/PCKUOaODQz796meMhiOklNw42GfkBqRpglKSPF9SVxXD4YjDyZhES7737fd58Pgx1adf&#10;MasqZlVNURYc3bjB/mQPIzVKCwzRIc9aT11ZLuoZJyfnjMZjhlkC1qIFOO8b57WSqrI4C6lJMVLx&#10;4uSMej5D70mG2YjD/X2KwpDLQKgKFB4ldTO/S0pbk3sb3dFNSl7XXMwX5HWJSgw3bxxy++gAX9V4&#10;YzhfLPnk178hqIS9G/ukk4xpsWTy+CnHN29zfPuYN+7d4fTkhKoo0Urxgx98l7ffvoMQnqcvnvP8&#10;5BQhNXvjlPFwhEQyWywIHh49esLp2SlaJdGpDCidw0vNoqj4+uETFuMLbFmRaQ1KE7RGiihAEhrC&#10;d1VdrqexL0vq2iOlx1tLXVY4Gx0b296ntd4IULwu171OaCr+/ZKotw7U7HOi7svfV+DIEBCNw5W3&#10;jrIsV98BgbKsUNqjvKasqmbOMWgT3eHu3LnNIEv5zZdfXiFZ02mLdk5oxVPWr6Vd67rX280Xrttn&#10;9Lk897XDunv1JsBwS/xdd7OO1+ZXQh/d3yulsNZfue8VQb4LVnauA1im1xUcQiP0xSv5dSR3vJqn&#10;WWuRq5xC8vu//33efPtdAgKtDdY6lNJN27re+9sEkm5/TpOE8+cv+eSnP4MQ0FqhjW7cXeXVftWT&#10;T/aR2Nef+7Y9Y/d5dYnv1+0z+oQn1gUh1vci64JhfYD1PiffPjewdafe9fmg/SylIoFKKYluSFNl&#10;WbJYLNA66Z1XAIL3kVTV9JUVsFoIZNt/NswDfSD8dTB9l3Te7S9dov36v7Wv7YK8153+bCP8tG19&#10;7rrO97kX9+3t25xkfS++Cbjf3dN3+2bfvPLqPlREoQLC/y8OZX3CHpvG0OZr2l6LeZ16wW8TfQ55&#10;265rG5GgS+ztjtnragB/2xpWn7BKt9ay6VqvEx9s/76J/L7ebzcJ5fURPK6rdbxun9lGeOjOkV2C&#10;w6Y617Y26RuDm4j57TyxLojR9/lSqihm1+xzY3vL5u9xrWwJUa3zu7XRLTzNMobDIYv57CrZR0SR&#10;vE1r1roowraa3GV9Mmyt7b3uGF1/eTefue6zttXzuv2vV7iH7WJiXQJPXdeUVRmd4OczlEmafZqj&#10;rhxKa5SKImltjtSuE21u2L2nloCmtSFJU8ajMcvxMhJAm52qFNHn+bq6Vl+/66uDdgVcurXB7lpm&#10;rW3I7eayvtWstULGmphUEmTg7t07fPTRRxitWSyXK/J7CKCNifl346YuibUiOtdpvUVKEYnOqzEb&#10;rq3nifb/jeO4F4rSeywBrCUgSKWM+x3Z5gDxOqrKsQw+kvVF4MbeHoEBk8kIoyRGSrTSDbkcRAlC&#10;S9IsoyoKgnUoH+9DAmMtSfGMdcLRJKM42qMqK5ZlQV5ZLB6TZVzMZjhX8+zlC8Zpyhs3bjIeDBgO&#10;hzgJfjZjWZSUVR1den1gPJYM0oRRMDgB86LkIs+j+3Jo3NONwRiFD5EAH4gO1dPZkrKyFCI0Am4e&#10;nEUpiTydkQwHnF1MmRcVMquwKta5am+xLlDb0OT9ASlB4KJInDFIkSKlwFqPtw4C0b0YgQ9xDLjg&#10;wa+YxNSuxlsLElQjwqKlYpBq8IFZXVFVZUMIlZihIUkzpE4QdYXAkwjJ7374Hh+/9w63DvbQKtYq&#10;nz55SrmYo3EYo5lWFQc3b3Hjrbc4ywtGVeDOrTv86B/8A+7dusnLr7/gyS//BtW4e4sgsGUJIY7z&#10;oihZliVyMFz1fR8iyR0l0YnBCxkJ69pgkgQQOB+oQrztvKgpq4L5YslsPufFixOePn3RzNNNQRGJ&#10;UjJ+7pW+3ogE0BGDIBLw2/HazjF9pM7u76SUWO958PyEn/7iV+ybhHs3DpAHY4qqoqwtoiwZZgOG&#10;ownfePcD0JoXJ88RUlEUZRSl8lEgINEwHmbM6wV17VbjXa4c6l+dV5WUq7lAqoTSwbPTM4bZPgfH&#10;+xhGFHkVxSHTlNnFgkWeM5vlTGczRqMRe5MJzgm8EFjvmY4zJntLZDLmu9/9LjfuvUXwFu8sWkp8&#10;EEiIfbd1bpcSnSRAfHbrQjgrkTYZxdYAfDPOpRI4Efjlz/+Gf/Mv/hdefPYpQ7vg/tGITNRIm1OX&#10;OYm24B0fvP82RwcjXjzNyVJIlcXIJt+QgcVyzsH+mCRJmM+XkRjvoawqqtQSQkrwNYMEytKRGMF4&#10;ALPFDDc/Q/kLjI5nKkoKamvJi8BsXnM+XXC0p1kuA4tijiIgK8/p0y/IZx8yHh1QL07YywJuLDgc&#10;CZbnFa60yJBQlQWLxYL9o0Oc9SQ6oa7slbrHpa5OWNVE2/pCmqZMJhMuzqdIoQhIjE6QUlJaj3ce&#10;peVqPequl+cXF3zve9/jO9/5Pf7sz/+Myd4+SmuW8yXW1iwWcw4PD/AEbJE33y+wOp4NPHr0kMnk&#10;W9y+dYssS9A6geCQUvDGW2/yi1/+gqIouHX7Np988vN41tHcEwGU0thmjUzSWGMLZYlDIINAhCiI&#10;2jZA6AjsrK9VXfGdbu7fksxZy5274oRRICCOc6OjyJFzlpWghBA8f/4cKRXz2RypYn74nd/5mOEg&#10;w9oarc0V4vpgMMDV9WpPt54Dyi01h7qum7XGrPYmXUGfvjPtdWf0mGPEGrsRjudPn/GTn/yUf/KP&#10;/yGhIzDXrUN086X187ZtuVBbs+8+i8vcTm7dZ64/z9cRUdtGet9We9qUl67XyNr5vCuOsk1A/bq9&#10;4Ku1J1bzXSujFi5LcxtxBH17svV93OvWwdbbvO+set0Jvpu/tv3sdc6CN7XhdYJd2+omm85S+q5x&#10;XeB7F7vYxS52sYtd7GIXu9jFLnaxi13sCPC72MUudrGLXexiF7vYxS528VvHJsfxTY557b9tcyB6&#10;BVDQc1i7TnC5BEM3YDHWib9+46H/urvX6+LU+whGXWD0Okh6m9Pcprbd9PdtBKnXUUW/4krbA67u&#10;gpv72nwbeftVsOwlyHeTk9L6Z6w70W8iqvS1V/eAf5tbZBfQ2h6kd0nEmwD766CSvgP4dcX69p42&#10;gb/X/9xETIt4Hw9BRtDr2nv63Oz7nlH3fq6Sz8W1LpzrgJhNqvwhtMRVz6PHjyjLktF4RCCQGENw&#10;/pX7vXQejwR2rfUKvC5lBD7cuXOHGzduMJnsUdcVo9EogiWXeXRUl9ERS0tIjKEsSmQAJSsGgwGD&#10;wYDlMm/AYBGQVpYFznnSNEVJSZpkJFmCVAo1n+FFBMunqcYVlvt375IozcvnJ9QhEnUCARUigDH6&#10;ncrGQVc14HqLd57gfXQ7o+lHQmDrGmfr6PAkL0FKxhiMNqRJglSCLE1JkgREQ2bXmkRKcudX4CZr&#10;7arNirJsyFMaRSQ8aa0hNKQjFcemMdENKwLpkgaEF0FqxhiSJCFLDbauGAyG3Lx5E9m4h5nEUNma&#10;oiioyhKEYDAwkSwZXAPe0nhfMRwO2Zvs8dWDr/jZz37GjaNjlnnOwwcPkMGhXMW337/HR+/ewk9P&#10;sdZxMa0pnWBoIDGS4UAjhUWqBJOm3NsbMsgyJqnmzqFB1QuePDyJzl2V5+Ss4sU5TGeBu28c8/57&#10;96jLnGdPnyJQLJYWJTWjYcrd2wccH6Z4O6eqchbzmtkiZTqFs4uaIATf/t33uHXzgLw8Y5EvmS0L&#10;Ti+WLPPAwXHGx998k7yYkhcltYN86Ql1YO/YMBgYfCiYLmqeP7MoFPfuj5hMDMYEXr6YsVwGyirg&#10;k4BSYIzGe0ltAy4IpAajBSFIIKPMA2aQoBQrwK+zFqNAS0+wFVWeo7VCBs/QSE4efsnDL3/D/ffe&#10;Blsg6xk3J4Jn8znj8YTcBybDlOViynR2zk9++hOkEvyzf/pPuXPrVgNydo2zbzOPNfN1dMC5dIBX&#10;SuGb9dd7v3LBQ9AB67mNpMUQAt7ZiNUngsuElEQAdODOnTv8t//ov+Hs9IL//ItfUVSWRCcroCM0&#10;5HMiGM6F/nX51XxgM0hrk6Nj3++7DqNSSJSU7O1PeOedt/j7f/+PuHnrBsNhxtHxHrPFAmFrsske&#10;c+d4+PKE4BxVWXJ8eMBkNKSqSqqqROs4xvbGE/YGKd//+NuMxnvc+NO/5M/++mcsXCR1P3/xEoLg&#10;9s1bqAb0XZY1RguqusY5i1aKPC9wVUWiBIVzaG0IQO08QmqKouThoycY4UnTjHI+Z7EocBaSJEFK&#10;xd3bt7FFzvT8ND4rD2WwlGVB5T1ZopmXFXlZ8OLsDGkShsMRB6MRoa4xScZ0WfJX//lTXtaO44Mx&#10;ornPIAW/+vWvqJxHZwm/89G30FIQrCPRisnemOAtD5484Wc/+wTnIVUpRhu889S1ZbksyfOcZy9e&#10;RKcrE0VYKucIziK0pi4KDAJbWnQQJEJinaOqLGiHTtJIJpY25iMNWSH+ndjXbXQR7XJRhCCK18iw&#10;NY+7DiDYdSDvW9/bFCms3EpFb27eJSZdcX3vACaDECRJ0qyxnqqsUKoBvYum/1uHkFUkrAqJEBXW&#10;1eztjfm93/s9IGBdxZe/+ToSSITAJMmV3L4LAFZKrcZLN/d7dYw1Dq9hPa+JrnPRXWw9b+kSzvry&#10;sm4e4ldCMasDpIZk3LZtew2XnytoHQZbooWUMZfp5rRt219xQVs9F9HJH686Zsd7lVfyr7ZdWoIe&#10;gLPuFeC4kpLaOr797Q955513I4hailUO5JxriFuR2BCfCVvJl1EEolqR2z7/9a8plosVWVu0oh8h&#10;NMB41btn3ERAfx0y7rZ9TN+46hKYr7ZtP9HPB49g7VoaoH8UPGgdoXnFGby7d+1b1/r2tNv2LDE/&#10;U4QAg8GAurbMZ0v0cHiFTN8Fy4fOPrnb1kJKlNE4H9ff2CZX2/LyGkUj7CCvCDy0QPi2zyqlV+Mg&#10;BL8RwN66Ffa5mnXJSH3Puc8B/nVItd355TpRt77ns6lesa1PrgDav6UNfPf++moX29zr+kTjtrnc&#10;teNCrQklXEfG7eunffWO1wGpb9tzb6ql9Im7dPf/faSCbaKHrfBLaMb5tjmoC8Lvcz3vywmvE77b&#10;Rsi4Duzf1q9a8ZSeV1ypm12ZD3r6fV9/6ROeeZ1aS1+9ox2P67/rEyDp1is2tUO7XgnEygledgR2&#10;2j/j51ikklhbY8wYpSRJYqIATIh77y5ZJvapRuRjrT61rQa0bby0YkXb+sO2cbKey3Wju//aNA+/&#10;Tm1vU3/dlKO+IkLim/prsx5UZUFZFswXUwajIYPhECk1zQYSrTXaGHyTj7T5YbetW8Jfe5/t96bZ&#10;gMlkj9l0SlVVTW7TEsauJ9n0CZu8DhmorYF1Sf+vrAE+kt6LsoqEYBHrN/fv3eX2rVs45yjKMtaF&#10;hMB7sdpTrObFpi1D8J0VRcZ6zpW5s/MsevpeWyvvOsGHEEAoHJ7ceUJwyFTFGlgQKOkRlkh2FArr&#10;HPOixBLwQVBWNaW1HO6NSUZD0ixlkGXUzlLUFYlWOOtQWiGkIlioyqpxmvYYDZnUSK1RKiEgqK0j&#10;LwqsEEyLgsVsipeR7LxYFlyYGXtJysHBHuXLEq0EEk+aapIkWeW3SdMOSspYF5QgiOR3IQNGBIwE&#10;YxKUVngkqdYs57NI3tWG2bzEOkdmTHRfFlEIIEiDFRWzoiAZDAguENoxgEQIj5IyEja9R2tJlhoS&#10;E3Mn7wIET2I0koBERkFM57DegRIkxsS6TggorVBaN58hmeztc3ywh5KS+XxOUZTUtcM6hwuBysHy&#10;7IIk1QyN4A+/+x1+8O332E8NshmTs8WC2ekZ5WLOIBtwlk85nReo2lGfnpLXnrJ2vPvee7z7jXcZ&#10;JQnTpw+xtcU5zXK5xNkaQcC5ikXpKOqKoDSYhBDZ/wRpQGfo1KCaPFZJiTIpSMUyz5nOZ8xnC6az&#10;OWfn55yenlEUNc6HtT3h5R5MSt2TC8bX9J3T9AnntPP9+lwY16cAMlB7zy9+/QVHwyFKvYtMBcPx&#10;iLPZlIEdIGR07JZpxq17byKSlLpYYCT4IHAugAgkSuIbkQzspQhaILxClFzPtb2La1NeVZzPHPN8&#10;wGy2ZG8YBUAUCmrL/jhntlxyfjHl5OycFy/PKQqLunmMkDVelEwXSw6qwHsfvc3x3Xs4QaxR054z&#10;+A5JG6RSJGl62SaE3nylre+1dUFBwCiFDIHPfvMZ/9v/+j9z+qtPOFaemzcmaCrqYk5ZzDADyBKB&#10;0oZ7d24gqSEUJDogRYWSDqMEJoWqXJKaAwaJQTe1c2sdRW0RUlFXFhsCSrZCFI66qgn1nPn5Mw73&#10;PGkqkNKTJjqS653g0dNzJoOc4fAGJ2dLrCs5Oj7k5ekJ1WLOV7/8JUOVcvr4F+xnBVjPwRCqoNBZ&#10;yvOZp1xMqYYTbD3Be8/+eML0Yopp9lh1U3tLGoJ1m3u3fTRNEpIkoSiKpi+LK8Kh2hjG4yFaa6aN&#10;A3vb7/O6oshrvvGND/jVrz9DC4VWmvFohLM18/mM5XKBMpo0TciXS6z3SJkBgSePH/H2229x995d&#10;3nn7TX792RdkwxEnJy9574P3uX//Pl99+SXvvf8B33j3XT77/HNCgKqqo3CLD3jnL8nqUpKkKUZp&#10;8qIgBE+y6kNcEUULHfGb7trarvPrgkt953JtbnC1X7Y5nMS5mlY4w1qL9/Vqj/ad3/2Yjz/+iNnF&#10;OcFFsWHRfK/WOl6bvcyt1oXcfLP69glbdfOEtmbSzWfXz7u7728d4qN4giQEh0Iiguevf/pjfvjD&#10;3+fG4QE2X1JVVa8D/CZBrfV9+OrvwRM65a2wqt/ra8nsffvn64Tnu3uo7j5uPbp52uuIi7f3246f&#10;7p5nk0j9pv3KuhBeF6cgZVMv8vHsLKxEGkRvf11vj26bXanDbrjP1znj7dZWt50Prwu7d79jE6ag&#10;77PWv3/TZ25zhN+09+3rO10BxF3sYhe72MUudrGLXexiF7vYxS52sSPA72IXu9jFLnaxi13sYhe7&#10;2MVvHeuE5j7g6iaHpk3k+PW4zm2rq+bekjYvyT+snOFbkNRmUG9YHabGw+bXV4PfdB+bnCX7AMGb&#10;fl5v7z6H8U2fcR05r23fPqX57s/r17AeLTg4Aim7ggL9AN/17910n11y9nXg8XVXuNc9EO8DVq+T&#10;B9aBA10AxiYSSxcI26eQv8kdbSvIPQBB9r63C2LpAylsdlh+1bGhjwy3/nnroIx1UYr4b5JqWfD4&#10;4WO0VEgEta2RWiG1vArupTtuQ0MuklhbUdc1UkoGg4yLiwsePXqE1gYpVSRZ1jW1c7Hv+ei7oJSi&#10;KhtiXgMgM8YwGmbYumR+xXXk0pUlAM47yqLEW8/AZFTOIvAIA7LyGK24c/M2oQ5MLy4oy5wQPGbl&#10;EueorUV5gxDuSjv60PZRT1mVEVDlPEoQAVlEAt8gTUmMIUtSjDFoLUkTsyIBSwFGxQE2Ho0AIoC6&#10;A8hKTQoiuu+IxrVYKcN4OEIQCXZKS1yITinGJA34zJMkJgKERQSKBe9IkiS6bTlHWTuWyxwfAkVV&#10;ki+WLOZzkiRBIaiFwGQZUhpGQ4OUUfjg+bOn/PWPf0xRlMxnM168fI70DoPjo3fv8INv3mEs5kxd&#10;yeNHp1TOMx5o9iaGg/2UbGBAKjwaKSRplpKowDCFzEi++OIlISgCgsppzs8dxUIwGmref/cGStQ8&#10;fnTCxXnOfA5FCYM0cDAecus4Y5AuCXbKdDHjfBm4mNbMlmCD5u337/PRx/cp7JLZ+ZL5+ZLptGax&#10;ACng42/dZpQumc9nOB8oCsvFeVyT3nrrmEQHiqXl4qxkmQdM5tifGAZasJjlXMxK5oXDesHQKCZD&#10;yd7+IaUNuDphMYviEEZpggcXagQCa0E5i5ea4AKu9ri6JtQ1vrLY0pJmgqpcIJTB1zVf/OLnmNRg&#10;8xq7PGeUJGQyUC2HJKObeCE5OjokL55SzC/4yU/+iuFwwD/74z/hYDLB2Rrr6uhE5hzOukuCiQ9U&#10;VUWSaIRsycFhtSgIJZEigAO8j862KKTQr4DA2mlPiOjK5pyjpbhIpfHB8s47b/KP/9GPmF1M+err&#10;x9S2xvoK1ZC4acHDoX/t2OZYskn4Y11o5TqSVDsfJolmPBny1ttvMBkOqIuSQjhOTywDGVAEzqdz&#10;Pn/0jAePXzB74x5lWeFdTZWnJFo1DlyeuizIlUIwJE0HfPudt9lLUpQI/Olf/ZSq8hR1xdOnT5A+&#10;cHR4gDFxfNd1M6c1QhwiBJbLJTmgtSJxgIDBMGOQJCgZAesXiwVCWFyAoCTLusTjGaaG8WiEGGTU&#10;RQRehwQqoKwdUhtsEJRFwcvzcxb/L3vv9SRJlp35/a5wESpVVXXJruoerXowA70gsOADH0iare1/&#10;SjM+cHcJEMYFFuAMRsEGI7oH06JaVXVVVqqQ7n4VH657pKenR2TNLN8Yx6y7MjMiPNyvPOfc831f&#10;5Xhjb8SX3nzMQMb1/qLy/OQ3H/H5dIUBLlZLxuOUTCictSxn53z89EPu3LnLcJwyHg8ZDYdkSlCt&#10;ljx99pyf//o9EAItExIBNkARHMJWTF+85OTklKosyNKM4D3OGYKUSKHRSpFlKQmRwEQJxSgfEaoS&#10;JSVpPiDJcjwCbQOJVCADZb0/BeFxLpAkKbNlwfGrs3UBudAaZw0yyCsgnq6ach+gr6uo2QaIXt/T&#10;u+P1ck/t86+a37vAUOc9Qmm8czUgxxOcQ+kMRFTSEiICTkwVC0tRGiEhUYqjoyMePrzPaDTgk6fv&#10;c/z8Gd4JVqXFe0eaZTjrrih7dtui/btznoCsC3Cjr9kActvAqVbVswAAIABJREFU5ECIioRCXarR&#10;EfH6DYgXQkdF9hKs3gbNh3A99ogAUbsGx7cVBWsUV+uaHpBXVNmbAvaWJ3ylALj5XEDgfK0mFVox&#10;VvCImnTn8h7rouoQC8+95wrAWypBZUse3LvPN77xNY6ODlmUFUFIhPN1AamrSYbk2n/v82vj98bv&#10;M9bgQyDNUo6PX3By/gqhReQmkTICgEIzATaDAvvG5usqRXV93psApNdImjogxiYWJHh83b9NO6ua&#10;fCAIiQ8BpAbc2ldtq1P1FbF3442+eLjPN1/vOT4q/wkBhwf7mNJTFYF8eFWNva30FqmWrpI9aK3x&#10;BPJhXs+XGlTnm/1M1fF83AQiT9PV9akh4Lok3rrqy3svWmuPvwZQbhe7d0G1m0CZXZDuNmXpTTFZ&#10;V/WsTfLWJjDoU/fdlOPoi43Wa4sUNVXU/zc5lk3zpS8Gex1fpi8eb6sFNtfp5gluKlC/KZfR996b&#10;4vY+5b1NoI6bivy7IIhm/V37nj3Ji23Eg30gki6RR18eJjTPvHYULr/X1wDum0Dpl+M1XCGe6BLD&#10;dPezvnGyrR9+V9XEdq5kWy6wvQY0c7Kbr+iu0/1z4JIEhBokLOo1UchGUdPWMa5Y5wZHoyF5ntW+&#10;SIzRq6pcg47Wc/BKfiJszMd158smEPVN4JFtc3zT/NoE5Nk2L7btO6+zPvXlJq/ek6SBYlvnWCwW&#10;DAZzBoNp9LezqHRuvcc4i0SuSdHaZC4NCNBauwbJNWuVkgOSJMMjmM0XrFYFZbFCBND60r/t7r19&#10;bdudt30kr9052CZyaL6rUYS19ZhWWiFUJD2USpHlGQ8fPSJNEpy1OO+wBPIkjYDCssS5QJqkJFJh&#10;qwpXg++EauIIj5cgr7T95Z62idE1EMG4olaBF0LW6vLEOI0IZBQSRklKEgJaeYJXkdQpCKw1eAtF&#10;YZBCUlnDarVimmfkWcatw32yQVQ6F6rOWzLAW4vXxNihdDjjCN4hgdR7RBLQOiHRklu3brOoKo5f&#10;HeOswdfq4LPlklRJ1P4++3t7nJ2fMkg1phQEqUgSHZ+lqggqAvuddXjnUATSVEcizhAwVRX7qBLI&#10;RIFSBA+Hh/u8ce8uQkk+ePqU/YMDHj+4Dwg+//wLXp5No/Kx1sxmS5argslkhPMhjjktSEnq/GME&#10;3adJnVcjIEVASdY/J1qSJQqkpHIuxrFpgkASqAmKhEBISZ6lJEpweHiIVJrSlJTeUwYoXcA5SWlW&#10;lEWJQpAHyV/9yZ/y59/5BrmwlMsZBJgt5pyenVKakuFozLNXZ3z46TEvV46n//ouYjAkGwy49cZ9&#10;ZuWC09k58+D51W9+hadWe/ce4W0cF85QGsOqXKHyHHSCSGMeE5XgRIITARMi8LtaVazO53zx4pgv&#10;XrxgOptSliYSZ6z9JolUCYSGeORSkbyJjS7nNBvjlzZJVLOWtMk1tvmRhEhOMK8cP33vN6SDhCRP&#10;GU0OCEKxXBQomTIejUj39hilKV4qTl8+J9iSylicC3gJWZpSrEqkygnB1WtCaB6vx78B5wOJkmgV&#10;SUQGgwF7hwe88eAxD+8ecHH8nMoHxmnCcDhGijGTquD2nds8sY5XJ6c8/fApnz17xmA44tbt2+SD&#10;nC89eMJbX/82IRlgrMXVcayUAtn4yE7UueMUnSSRtOCK0vb1PUbVMVIInixJ0Eg+//QT/vZ//984&#10;/s3Peesg41YqCeWKYnlB8CU4Q6oztBYMBgMO9nOm58/BB5RQUZXeWgSQpoAtUMExyhK0khACDoFX&#10;CdlwiAvVmhQoOKhMHFepFlycP+P24QOywQAhC7SDPAns7deEdSLHAjKxjAYJR7cmfPz5OUXhOPnk&#10;Xd4t5yR6xr1DDdazl8HSQD7eQ2rHh8/OKUf7CO6wt39AphOyrGI6u1jnO5x3KJVfAXk3/80XC8qq&#10;qkHWcWA0sclwOOTgYJ/xZMTp6SnWWrIsw3tfg3wlr06O+cM//D7f/PrXeO/dd5kMc6oYuWOtwVrL&#10;aDKOqverFaUxuBBIkgQbPOfTC+7du8dbbz3h2bPnFJXh6dOnJGnC0dEtnj9/zhfPn/Pmm4+Zz+cc&#10;H7+KRJPBYIVtnck5EHD3jTc4PTnFmuhjuXpvbBM5dwm7uqDxvjikz0dsfm6T3bX9XwRYZ5FCrfM3&#10;Skn+8Pt/wPe/9z28MwgR9wUpJWmaslhEYj+tNVUNXG/6xBhDmqZrf75Pibt9RtmQDW6Ky9qxaZ+/&#10;533AuYDEo5Xio6cf8ctf/5r/8a/+8sp+3/ZtNvnh7VxiLzlI3QcNWbMQ8RyJzn1183ft62+L27ad&#10;ifadRbbJyrtjY1vc0hfr9Pl2fd/djZG7BOvrmIToZ3aJFa+fA4hecHq3/9vj+HV8+H5CcXGFCKvv&#10;nLt9v93c8LYzjk15gebZ2j73tlzJptc3nfs39621XuePt5Hj72xnO9vZzna2s53tbGc729nOdvb/&#10;J9sB4He2s53tbGc729nOdrazne3s97TuwTXQexjatU1M35sUpbrva9676ZD0Oig4XKkD7Cuk71Pt&#10;hu1gjW1F3ZuKVjcBuTcVlG8DA2xSqdumdt9lvN9WgH6TMu5NqkqXxQ/+mhrVTQq7fe21qSi4+b0L&#10;Su/2cXPY3y1G6PbZ6xSBtxXXt82H7r3eVLCxiVV/U1HztrlyU4HBJlDDJkBS3/W6bdYtDmkKnmkD&#10;+JyvwX+X99+oMwCUZXkFgKG1ZjgcAvDBBx9EkLVK1uPcBR+BW17VyioRXOicI0kSQl3QXlUJyiu8&#10;86RpeuW9TbFGV5myuT9jbQ3y1esCoMPDA4L3JKlaK6GKK+CqWHRlm6LlK2MHtMrq74z3o7XGB0ee&#10;D6IavVAIRFTlkRGUGNvX45xnsViQphnDfHhtHCqlkCikFrXqlkRItS7299bFQtK6ABckSV1UnmrN&#10;IM/WYLeyrMhHAwaDAUopTGUwxtb9G5WQ9/f2mIzHFEVBCIEkTZEIEBIhA8PhgMVsys9//i+cvTgm&#10;yxMuzitcaci04PZI8p23b0NxzvNXLzg5nlIax2QiuHs4ZnIwYH8iSTPJfLGiXBnyLEFhmewnHE5y&#10;Xr445eL0gr39hEDKq7MVi4XAO7h375D9ScLpySs+/uQZxipWpSFIASIw3vc8fJAzSB3z0rJYGKoq&#10;oTSeVWlROuXh3SMS6fCuZDY7ZzpfsFw4ygIObmd85UtHVOaEqlwQvGe+gOk88MbdlLffPMRWZ8xW&#10;lot5hdSCfCA43BtTFiWLWbEG5APkuWB/kjMcKAiG6cWSk5crRkNNIiucKZjPFpTGk6UukkkAITh8&#10;DWo0xkBwaA1aBpwrSKQgLFfMXr7gi4+fsnc0QQdHtZziF4YPX7ziza//EXo4Zn84Qt69y8VswcVs&#10;yj/+03/j0f37/NVf/EWEeQZiAf5aYUfhfMDV6633LdWR6ytpLISsCz6FkIhEXiONWa/n9XXXr9v4&#10;utaaRAq+8863mM6m/B//+f/k408/i4CX4KPaXKPCGsIaiLlpf3gdRcSuWk+zTnXX0/b1ZVwMkEoy&#10;noyZjMacvjolTTTZMOXV8xV3DyYcHu6xqhzzwrCcLrGrirOz86hIff8WR/tjMgU6ieQUlTWk3jHS&#10;ilRKHj54g//53/87XAj8/U//FWcjwODly2MIgcPDfZTSSBn3v6gcLRDrgrVYJFuZiiRJYieruCYv&#10;FgtMtSLLNVpKKmfRUuGdozLxfaPJiHQ6xF5cEJxFJSlBCApjKCpDZSzLxYKjwwO+/NZjJsOcRCmO&#10;zy746a/e47OLZSzUrf0GfCCv18bpcsn89BXlaoVOFTpJotIfnun0gtOLKV5EhbxAwFmPkZaAp6wq&#10;bGWx1kSg9JU+jCugdx4lBImSSAVaKpJ0SBk8pi5WzPIMH0CLgBYSowyJjuO+MhWFsZyfX/Dy5ct6&#10;XDTK4+KSZKUHsNf2V9v70CafeBNw/nXIdG4in2oIaCSxIFoKidIaL+w1Nc72XhlBSwIbAkVRMBlP&#10;uH/3Dl96/ISf/ujHrKxZz/0+UqE28PKaEp9WOBd6VWgvFas2K071vbZJNbxvHWjusf2+dgHr5fdd&#10;V6purtldD+L1wrXri1ph3IerRajtdbO9bjXqcYgIbPL+0pdN05SqKsmznLfeeosnj9/EhljYLDpg&#10;vm3xV3MfsibCcM7WPkQkQHn64YesViuSRF8BkN0UP9702utcYxtYun2tK8Dwus36lNoiEZKoFTyj&#10;6mlwlsF4hHeeynkQsoZ3NwDn1ytS3gbw3/aMzXyxzjIeDxmPxzgfSYuklHGvb/nLa2I45Fr4uVGs&#10;E0KQpyn7k0mtZnwJtBW1gnJ3f+uqbd/UZ+0Y2vurc65N4rGZUC30zqP2WvG75ipuil/bY6Rvbe67&#10;5iaVum15jtc1rfU1gEI3zuzzNZp1tKuMti030xeXbosxN8Xum/ps0zzou/f2etkHJO7eYx9Yta+v&#10;XncvFI26oJA1EC8qs4Y1YDTURCxiY1zcty75K6Rrrftu9qf270R13GtzToi1wmRfv11eSqyVL9tK&#10;m21F7U3j8ybw+00+cl/eYJNCeF/f9ZH1vc7YaxTalVQYY5GJQilFnueR7IhLwp0QAmVZMhwNUVox&#10;GAwoilXtH3pcDcAOROVLKWvSk5ar0YC0t5Fw3LRnbcolbcsFvs463AWTvc5cvIlEZNtn++bp+vf6&#10;f817q6pkuVwyn88ZT8YkqSbU+5BzHo9HK4lSeg2kafte7Wdf+4tao4UgKXNGkz3GyyXGWYTvrjGs&#10;iZP6gFpNu8X4M6wVkRvSpUZJ9lps1zNHGuCsIJJZCF+T6MgI/hsNhxweHKC0pFw5hAhrskalJEVR&#10;xsxMPQ6VUkRRe7EG0gUiYVn0Py5j8XXfvPb+6Fk/qBQ4AaX3iBBIlUIKiVaSREskoITGCIkxFpt4&#10;bAAVFJUNLCvLfDbHmYqDowN07RNa61BCxPsVAiEDAV+r4bqa6G0RycaShPFgTJ6NqCpLWVQILcFF&#10;koRFWQPHlUTW5I6pVoyGOcYFIrFUnKjOu7qNPDgIzkHdF/lgEMkuypLgAvNiReV9JDVLFGfnZyA8&#10;t44mPHl8nzcOD3HGUS3nzBZzBqMhI6E5OnCYMiogK6VjDG0dhBAJ5bIkjgPnIuGQt1gXCcvqEByh&#10;FEpHcoTReIhMEpROMNYQvMc6F0HFRDVbLTXTxQKBwuMwXjAvDctVhbWeqlohgmeSpfz5n/wh3/vm&#10;1xgnknJVUllLsVwync+Zr5YY56hKwxenCz4/mVKme1ilqBYVqnJMy0/4+bu/IskUoVhw9uxjskHG&#10;cKAQ1QpPqH1RT1GsWKyWWDWi9A4dEqyxmNJifMGyMszmc169OuH09IzlsqgVui9zQ/VWF8k361hI&#10;wHrexjF7mSe6XIfbcaXY6Jc2vlF3r9mUpxdEX8AKyXlp+Zd3f8utwyNu3b4TCZZD4PTsDJ2mDMcT&#10;RJKDVATvOD95SeUcpiZvzJKkc04SQHgk/Uq7DfA0+Eh+5Z2F4BiNhty5f4/Hb93nN8sZx8+eEyaC&#10;QT5kMhlxd/KALEupTMVyvuD+3Tt89NHHFJXFBsHdR2/zne/9KcO9IwoXcEhETaq63pulRAQZ57/W&#10;9T7okfhrAGXqNVIKgaz/1YlC+MB77/6Kv/3P/4mPfvZDDqRnkkiwBeVyCtagg0VLT6YkWngGuSLR&#10;nouLE7RMsK7Cuxi3Vibmt4fDBG9Kgq0I1kKQgKMqSwIjpFRIrdBaEqpAsVpBGMZ8frUAkaKTIT6c&#10;4YwnSQLZQLBaCoxPopK8cigFSnvuPzjggw9OoDIsT59y+96IvdEB0/NAJgNJCKSJ4MGdfY7PplTF&#10;nOV8Rj4YsqiB376Zw61x1oBmjTFUZXWFnEGrBKU0VVWitELXMetqtWI2n9Yxd3KFBBw8Tz/+kG98&#10;46v8+Z//CdVyxv7+HqfncypjeXVygveeLE0x1pLnOYnWGFvF8wrn+M1vfkMIcHTrNl/7+tf5t3/7&#10;LRezks8+/wzrPQ8fPmJ2cYExhq997WvMZnOKsriiyNz8fP/BPd5++23u33vAL37xC5arBcZaUq0A&#10;1QMMjuc5jZJ7Q+q77XzqJn8mkmVER0TJmCupSoOUMY/6zjvf4Xvf+34kW1YC6vXZGlOTC5QURYEU&#10;ElNVBME65m6Di0EQarKkS1LCSGYi4+IV94D6jEQpRagJk9tnT6GzFjWEP977SFwjBMGDFJFo8P/5&#10;wQ/57rffYX+UR1KWa/m5mI+/BnC/ITaTUq2JV5IkaSIJAtfzGG1i8E0xfV+c1Jcf2xZPt88GG/B2&#10;F2jf9YPbvt0m4u/XjYP6fP149icIQV5/vc6pd8dtG3TejXXbsdrvElNvExy4JPD013z3q+f1lzFi&#10;M37aYPa+mLbdd+3rbCLw21bP0f5MN0d7mZ8JOGfXeZKd7WxnO9vZzna2s53tbGc729nOdhZtFyXv&#10;bGc729nOdrazne1sZzvb2e9p7cPjpoijj6G/r3B7m4r5NoB4V8Wn/bduYXEfkL17b22wy3XF7rC1&#10;MLV9X9v+vknhva89t13rJkB6mxV/2+F9u/02AZo3Fdtvv3e/VlS4vJbrLTToe96NBbQ9hfp997Lp&#10;gP2qMqG/9px9Y/F1+mkbeH5bIfzrECB026cLzure9zZVjNcpzO6qG/T106b+af7WLVZw1mGNYTab&#10;45xFKgkedKLXapqNoldTxAKQ5/n6XobDIVmWkWXZWjmjUVFt36vvjNlYxGFJ06QGIcaCpbIsqSqz&#10;Bgr1Fe20f5ZS4o3Fu4B3kOg0Fq8ER5anDMdDpIqFGWVZorWqFYoCPlAXNUYlTe+jcqbWCu8vVcJ0&#10;psnzLBanBItWsdBNCQVBkOqUIBxCqFiEVBkQsfjZGodRsRCrKQSRUtbARYXSkiTVuOBJ05w0jUWM&#10;UsdCdJ2qWr2krl/0kCYpWmmUkngfyJJ0Pc6sqaWhEaRpSpKmHOYZwyxnNptxenqKMbFgFxXVZ+M9&#10;Kd5979+YLwru3b3LfDGnrApGqeQotfzZN94kNWdMz084PV2wsp7JvuJwIrl9lDA+yMEHTk7OOT2f&#10;obVC72fk+xm390e4asWnHz0jT1MSPeDVueH5C4e3kr2DhK98+TbOLPn8k+cYI1guPcZAlkqGI82j&#10;NwcMhyvKsuDifMF87pnNHctVwDjPvYf3uHM7J5gpy8Upq3KBC5JVFQsav/3OI4aDwPT0Amsc1ghO&#10;Tx1OwKMnt8m0ZzkveXVRMpuDTgRf/8Yj9icDysUZIaS8Ol1RVaBk4GA/Y2+ckCWBEBTLpcEb2B8L&#10;BqmnKqfMZvMI1FXgjEemrBV8szSjLBekiWCxqAEdImDLklAUUDnuHh5iMGgBVbXiIEsYqCWff/6U&#10;r37znTiO9iYM0pxlsWS5mPFf/+G/8qW3HvPk0SOcsRgXEEHV64ys53JYk0pYG9VlG4Wmq0Vwal2Q&#10;VVUVgqi2015b1upI3qGuqUJH8HyiFePxmD/5kz9iNp/yX/7m/+JsOqMyrlbeS9frgwibVQu37fNN&#10;IRqwvudLBehLoGrfWn51vRTkWV4XCUtEgEwnnLx8wf4gxXvPfLliZRylE5wVlnA656smcDJb4L1h&#10;v4oEGcPxQUv5qaIyBmctb9455D/+T39NPhrzN//wT5wsLMZ5Ti+mKK2YjMcoFdcSJSXeORxRuzp4&#10;vyYGEQKs1SyXc5y5VPpeLiKRgswEw8EQWSveGe8hUQz2xphngWVRoOrx4Inq6GVRMhwOefzwAUoE&#10;Fosp85XhX977kOfzFaWIq6UUAWMtxapkGKJSlDIW6R2ryqB0gg1ggouLFoG9vYNY3O1sXDvr9i5L&#10;Q1GuEKi6KDtFKR2fOEicdayqCikgU5IklWgt0DKCrk1lKW2FV5okz0BFtVWtFTpN2E9TprMZi+M5&#10;Z2cXnJ1fXIKSY8/TVQ7d5ktv8lU3+dTd/WqT3939vnYxZBtw2LjMUklGwxEHh0eIAMvlgqJYAZAk&#10;CaZWwmq+x1qLElGhUckELTWjNOfNe/cZD8ecnx/XfVIXWCKukCLdREB0tTD3ekHtGkjY8XGBK0q6&#10;QlwF+LZB/X0+9HUl0Kv+87bi1PZn2/5Ro6Lt3FUQxmUB9HUAR2gpAvf7ZiKus9i1+nxZVkDgyePH&#10;vPPOO+hEU5UViYrED4amwFqtgeF9RbfrmKomRShcXAskgl/8/Od89OEHjGugYZIkG1UVbwIgvw4h&#10;VPe1TWN9GzCxC1692tcAqlaujU5RludoINT7a2U9HhnXEHF1frfH57Z4YFM/9v1dSomrFYuD9+R5&#10;ji8KECIW4ncIJa7EuGsgYoAgSLRiOMwZDHJY62w2AJbLYvZ2LN8FIPYptrVj6mbPbCtxdp99ExlY&#10;X07gdeLkbXHNtvHTzQf0xfxdpfi2v30TyPR3Bet37717n90i8z5rgL6b4uguaGGTMl/3uXvJIl4T&#10;ZNu3jm9aA/oIErpgiy75UDd2fx3AfO+cq30h1irJ0ccT9RyJ4JNwI/lc97775njwfg1WkTW4PVx+&#10;8PqY2LCuXfaxXH+siTcjIQpr4pRuO22bgzeN3+7e180rrdUjt+RlukCc7t7RzdVszLnVVCTOR29W&#10;BIUSkOcp3hnwMqoLh1ArCCsEisoakjTBWwMuEHwkDtFaI5Rc5ypUTWIVpESIsAZtdudm3xrX9Uf6&#10;5s/r5Nj68labSLq2jcnXee+mPXXT/W4CkkY0l1wDu5zwLIoF+SJjuZgwGo3QSYL3Nu61WUqi0yvA&#10;t2a965JErdcLcwmCGg5HTPb2WS6XFMslSiik1C3CoRpQGlxvDtVZQyDU5BfUhBdxVWjnuLu5yN71&#10;RYCQAoVA+ECi61jZWvYHOaNBhsBTeXM5HrzHC8H57AKpFblO8c7iQyBN8wgYd9Ul+B+JVDXxkIcg&#10;fCT52pZbRV4qxNfA1di+Dh8cQglK57A+4BzkiWIv0exnGUMl8FUJSmFdYFUabAhMRmMQGqkktw6O&#10;SAicvThDZxqdKpRWeKKCd0AQBKR5ipAKLxReScpCsCorpsWMZ6dnvPfZp1gXqKzHBYNOEpCBIALG&#10;BU7O5gyH+0yObqFTjZheUBQl1gVKb3EEZFWxl4zJtEKrqPq+WBVUzuEJZIkmyVNE8CRBU1iHrUqm&#10;5zNmizk6TUmyjMX8fT4bDihWBfPFEpnm5FqjSUhTidOa2WpZr7eSRERCTCki6N75GpTvBSrU/oME&#10;maaAJx/kHB7sMxwPMcayXBVU1lOVJbYylEVZEzbGfWBVlEwXJTLUJJcqKtGXlYmqxIkm0SmPH97n&#10;2195zCTXGFOhk4zUeUJqUUBwgcIGPvz8JR+9OMEkA9RgSBUEy2WBWwkmFn7845/x6dMP+d5XnnBH&#10;wcFgwFBBRUGQCqEUIjhstWJpPQtrOTczSnfOqjCcnc84vZhhrevxp/r8YoEQKsbaUtTrQaj/1r//&#10;NO/3NVi8uxY1a0izjjSg7r4Y+tIfiOSOFhtzrkjOVpYfv/s+d964Q7gtUd6BEqizjGQwJk1T8jDE&#10;h0McjrOXllAUKC2Y5BmDVHK+LKICdk2UgezfYyMPab2+CIlMEoJSJKkiSwV7+xP+8q/+B374337A&#10;yctj8mHK/mFONsi5c/cuiUpwpuKrX/4Kb7/1Mb/6t99iQsZ3//jP2b99l9IUdX4wAvYbIoyAAKlR&#10;tfOgdRoJYIkktkSYO4I4zl2IcbZUEkFAaYUpCn72ox/xD//lP7F48Rmj6oy9XFPNpyjpcWYVcy0C&#10;hkmG0BrnCg72NMIXmHJOomBmLMEI9ESgUgE2MBzkFKsVL754ji1XaKHxykcFb2IuNFGCPANVgisr&#10;nMlZLRwSjzEane1j3XMqF/P1wYPxgXnpmS88ygWU9lSl4+hwxCfJOQjIM8UwGyOC5M7tIW+clVRh&#10;gBhnTG3g7q0xv/n8lGJ5i/l0EHNLSUKe5SyWC1yIbWYqhyDmkCOprKxz73GfUEqgE41OLlXilRKE&#10;FgFBkiRUVXU51p2j9Ibj42P+4Fvf5q1Hb/GLX/0SneXkSYpC8PzZM0ajAVJJ0lRjRUAJgXcVqY5e&#10;6Acffsj+3h5vPnnMZ59/xtnZKeViwYvPP+PW7TscHd3i1atjHj56yK3bh3z27HOkFoC6ciZcFiUv&#10;XxxTlit0okh9iimKNbDbGLN+v7UWpeQVcG7X79tG7t2d5+vcSxPbhYCqlaObNehr3/gK3/3e91mV&#10;FalK0UIhM4nzFc4YhllOqjNWlcGaOLZkC4R9JVYRAud9/Rw1aFjVpNt1fB2kiPNIyTWRlmyRX3lB&#10;HetfX7+afFkIgiBBoEhCwvPnr3h1NuXW0RGqqvC2jCSKHqJTEEHwm84D++KCIJIreQyP2OhTbvIR&#10;N8US7bxjO0a3LSKATeR4fXF5X+zSFwP2EW9ti2G75OndOHKbovzlGL4559uuo2g/V/tctu9sf3OO&#10;cnvbdb+3G4ttqqnoy0v1nW/3/a0bG7ZzTF2fum+OAzhvL5+hJhyPn9nV4+xsZzvb2c52trOd7Wxn&#10;O9vZznYGOwD8zna2s53tbGc729nOdraznf3e1j0I7oJCGusrXN5WfN78vq34vn0P7d8b1ef2NZ3z&#10;hOB6D5DbB/xXvy+slcub97W/s7l++/m6akLdtmrfbxcU3seU3gfyb37uKuS+jor7NpX5LjC8D0Sy&#10;6fPxZ78mDWgrVF4tBLiqTN8uPOsrjt500N9Vbrp+L+FGYNKm/uj2Z1c1oK0g023fm9r7d1Wz3KRY&#10;tw1stan/Nr23e2/bAKHd4gjZo1DXFGrE4h9JURQ1KNavgevUc1RfUc6IBaGTyYRbt26xWq2oqgqt&#10;NWma1iA1TZrmLJfLWAQWYkFkYQxCSFxlUEpFVehavThNkyugLgBrXa1sIa+qbnSKXRoVReUdzim0&#10;TNfXCwoGwyHG2rVqijQVQkCaJCgp8CGC0ta6LGuVW4lUgizLSHSyvgcpJYN8wni8R57nLJcFi/ki&#10;jkGho6q1vxyTaZquCQGawpmg1LoNCBHYFoJHa0WWJQSGUu5tAAAgAElEQVR8LKikBslL6mfVJElK&#10;qlKUEiRJVEmJADqwxmNtQZamZFlGnuexiIywVidZLBb4GgAXhc4c3gVG4z0+eP8jvvjihDfeeMj5&#10;6UtcEMgAB1nFH3/tLodpAcWS1dKwLBzpUDCcSO7eH7M3liAsn39+xunJgsFAcXgw4O6R5sm9fQ6G&#10;CR/+9hnSO0ajMbOF5OnTKfM5jEaBr3ztLuOx5KMPjlnMLGUBxkKSSBLtuX9/j4MDRfArTk7Oef58&#10;xXKpWBYBY2Ih5aOH+wwHntVsRrGaEnxgWQQuzgJ3Hkx4+/EhplpgDTif8OJ4xsXUMzkUPHwwpqwK&#10;VpVlWcKqhDSFw4McZwucD8yWjsUSnBfkAxiPJKOBYpinLJaGi3ODD5BowTBPydKENE0QRYl1Fhlg&#10;Mh4hVYKzF0gR0Ap0Dd4IVpCoAZUx2MoinKUqSkIaSIRE+0AiHLf3B/zkw/e5c+8eh0dvIJVkMMx4&#10;eP8+v/nwIz759BP+6Qc/4N5/+I8oFVWDmrHrXQQJhdYa2ii1ey6BPuuErNZIBngPZbHA2Tg/kjS9&#10;sk+oZi2SYq2qJ+tiQec9xjqUkhwc7PNXf/kXLFcr/vbv/h4pKxarEmcNaZojiOo719bXLcqH7bWu&#10;C0hrq4/1ra/N+xqijUtFQIF3PgI/tKSsKi6mZzy8t4/HUVQrKmsIUuCTHLIBR/cecrCXUlwcU52e&#10;MxmPMV5TGYeWirPzU7QU5HnOaDDk7q19/vrPvo/1jr/7p3/m5cyyWC7Js4Qsy0iThCxNESFEZTKl&#10;ECHgETjp1uqhy8USYw0CiRKxQDVNFFIqCmtwBAaDDJ0IjDfMV0uy0ZCgNfPZBVJphJB4wLlYFH3/&#10;/gN0krCsLLPFgvfe/5gXC0MpwNfqTMF7CmOZLlcMtCZLE7SQpNSEJR5MZfHe4INlMBiwPxghKSmq&#10;AlMZTGVRuqoBLZ4kUbFwtS7w9iGqtjsXCRjyRDPeG3EwygiVQQbJfLFgVRbY4PFViTk9ZTgZo7OM&#10;NE1RWoGQOAQX82UNfr/qh8ThcXW/bfaWvnHTt/e396k+n6ztW21SSO/6Au3v796LlBIlJbeOjhhk&#10;w6iAG+VQI2lNS/286/MmSVIrpEKWZNw5usXeeIyUx/gafEStNt31wft8kLWvVgOQ2upW18B1HZDY&#10;muAm3ulWcqfmXvra7Kqv6jf6d9v82PY1G7WwuHdSxxotFflwqUR8xRe7gpC82temVplLMx1V4pYV&#10;IQgePXzIn/7Zv2M82aOoDMZYlEzq9nf1Pfje8dX2FVU9d6ypC8GD56MPPuSXv/hXZKgVi3uIxLrF&#10;vH1r7DZQXZ/SVJ+/2yVIuNrW133+tt/XXL9RSKcZo3VzT8ZjnI0EI2mSYFwFPlySoHBdDe11Y6++&#10;2LKPNEHKCIawzsUi/hBVx3z8AGm9b14F6TUAHkmSqNofhDxLGWTZJQB3/f3XFaO7dj1u863vU61n&#10;91fi+q5a8DbCsptyDn2F15vWuW7M1Ef+tu1eGv+2Pa7aoPFNimavE/PdFA/eFEf2rTWb8hPbFNg2&#10;xdl98+Wm4vhNOYJNPtJN97FpvnfHRN/122NtEzlgX07mpph7G2HFNvKUbXvFNh/gpri+jyxhE6FM&#10;93u3gd9fd5x2fYFNoJG+59qUM9tESLFp/Ic4Ma+81hDdRUBPbKeiiKqpWmuKchVJfYSH4OucgquV&#10;hyM5TjZI18RZ7bXPOV/H4/05ldedB+0+3EZg2X7+NnFQN0+4idjhJjX3baD57r627Xu23W/MxViK&#10;smQ6mzIYDBmPJwyGAmMNFh/J/6Rfg+G0jmRL1to1uU4XHBeB9rEPR4Mcvz9hMZtiiiISsZgGNN+A&#10;Za4C6q+Mfy4JlUJnr9r0fH3+5GVOiXrfverXDvKcPMtxje9FBJAKKTCm4uXLl+hEkemU4BNMWY9J&#10;7wirFplCYA228zX4rg+gvy3/eXm/UVUWBM4HvHcILNZ7hPekaYwbdZoiQ4nWkqKqKKzFFY58NMCN&#10;c8aDjPFoyK3DHCFAJ1Gh3ZmKYrXEBocNAecDQUKaKoJIEEogEokwCuE882WBFYGgNKLySJ0w2ttn&#10;PBwzGU7IdBIJK6Tmzu0ReTrk2fNnWFNEsLAEFzwueKQQqESThZzSxJjvwjvyNCXVkkRKhBSkCsaD&#10;HO/BIghO4QrPfLVkdnKBEpIgJAqPGArSRGGqss5VgFRRxT0Eia5J5pxzOC9i22mFFJdjLKrAK5I0&#10;wZiK45cLiqKiNIaiNPgQkELhnIda9dyLCMIsyoJqFQkb4ndGgtEkieSXk/GAh/fvkSU6koAg0ElC&#10;pmLMcXT0Bp6Mz3/zb7x6ecb5vKQSmuVsyqK0KJWQD4ZkSmOWK06eVyyODnjrwR3284ShCszcAm8t&#10;WkukUMzmFZ+9PON4ecrSWJalpcF4ByERHRKyRvH6Ety5mYSjzy/Z9J7umUZ73Dfg3D5SlWuxZ2i4&#10;9ASC6IMnWcqL4xN++vNf8dW3HnF7f4hSt1BJSjo7587hLZI0I/NDxnYPW5ZUqyVKa7I85k/NdApa&#10;13ktuSaq6pK7NT9rGXO8SspInCAlWivG4xG5Unznne/wzz/8EV+8fInSgsF4j6pyjCYjxnt7lMWK&#10;L6eawf4hJEPeevsJRVVivEEoebn2EQG2QgqQYp27aMgCmnchIvmXqp8BF5AEgjPINGN2ccY//9M/&#10;8qP/++8YmCUjM2UwVGgc0ltsZSIJq4oEq/v7hwgRMMWco6Mxxq7IEk9lBa4KaJExTDNSBQsX78EH&#10;T1HNkYlDJwLQSOmojEXkioBnmEuSuaUsCkIYY21Ah8DsYsVwMGIwyFhUK3QiUDoq3M8XBeUkIxMa&#10;Yz1npyeM9ve4fWfCy+NzlEqZjCYMRgmDYcp3v7PP6DPLbz6fIW3K7VHGxzh8WWJXC8ajMQfjCcs0&#10;5Xx6QSCgRVR9l3UuyhhzTfkZIQjGrAHuSjWEtVeJ1tpnKMbG85APP/yIb3716zx88zE/+unPoDSU&#10;NWnhqiw4O7vg3r27OFNhXUCnmlRJSqVw1qCUZFWuuJPeIWm+UwpWq4JPPvmEPB/UZweSt956m6Io&#10;UUpxfHyyjqWllCyXK54+fYpU0Q9IkxRd79dtH7Hts/UB32+KG5ozG2vtNZ/Teo+s91ilFKuyQEjB&#10;l77yZb79ne9gnaEqDHqg0EnKYDDA2gpjLc57qpr803mPqr9nMBjgvWexWFw5s910Dt7NU6wV5FvA&#10;ckIguAYcrtaksQ1haVwrHdY2pMqOLM8pioJf/vJXvPXoIWmaUtiqPpO99I3bfnlf222Kv7v+T1+f&#10;tElhb4pX+vKG3TPsPrD2TX5rN4br86W7cVJfnrWPYK79tzZIvVv3gO4j8OIacVL3O/rOodvxtuvk&#10;W/tih/b7+4Dom3Jum2Kr9njpOw9p39OmmHgT8WGTc27nc7r92O2/Zi++JDh3JEn02Xa2s53tbGc7&#10;29nOdrazne1sZzvbWbQdAH5nO9vZzna2s53tbGc729nOfk/bpqLdvN4FKMDlwWf7MLnvkLuv8KFP&#10;MapbINtlhY9FFqoX/NKnLBRfvw5yeR1wcd8Bc/vz7Wu2i1heR52p/fe+IpG+gudNAJFN1+8D63QB&#10;LdsKwvvu/6bD+G3jqW8c9I2PPlXC7nds+rn93d2D+G6/9QEE+p53G3h9Uzt0i4y7yjTd574JfN8u&#10;Qurrm23X7Ssy74Lcu6qotdRXrZDqQHguplMA0jQh1OBt5z2mqqAu6GmK60ajEUdHRwyHQ7yvC9y8&#10;i0qc4rLII457d+VZXK0k3y56HA4HJKmmqqLyu/eeLMtJ00s1+fbYXgPHuQS+CCFIQgTQp2oYnyN4&#10;5ixrJfVYVO2sxTmLd7YGlWuci2pFzXWaojatNVmmybKsVo4vcNahE42QmsViFRWm6mJoISFNM4yN&#10;yupSSgaDqAJdVdVabdi3CryUUkgUSaoRwpNkCaouwnbOkaikBnoFpNRrAHyWZGitODicMJvNKFZl&#10;3R7qSrv44LHWgBQsl0vK5WpNPmKMwVaGPNMsFku++OKYn/7kX9jbP+TFi5dMz1+QCjjQhj/66n3u&#10;jQNhecFsseJiXrJ3oLh9S3LrcMCdW2OGuebs1HLyakmWaQ72c0ap58FRyp29EZ9++oLz4zOGw4zl&#10;yvHue+dcTAOVhSdfmvDo4QHelcznFu+TOPZ8IM0Uhwea27dSxgPN7GLG+UVFZRSrSmFsBE0c7I/Z&#10;n0iMWTCdzrAGikJwceqQwLe+eZ8sg9nJFOcUp2cFnz4rsB4ePhgyHknmFytKG5hNA94J9vYS9vc0&#10;Zrng1ckFz19ULFYBG2B/pBjlgjzRDHTGJ6/OefWqxPkIxldBIYigWxcEwgr29nKGecZiJSiKwGpV&#10;cPf2kOAgSZZ4B1olyKEmmS2Ynh7z61/+ioM39kgFeKn54sVLxvt30GbKp0/fJ0sHDMcHuACT8YS9&#10;0YSz2Zyf/cvP+dbXvsU73/42SaJZrVa4RjhKxoJY78MVkhC/Frhq1qJmrRBopZFKsVytQAomWl0q&#10;VDt/Xe20wYLKWKzvAwipwXvu3LrDX//lv+fVyQU//slPSBMdFdGqCq30GtzQXEbUqo5sUDHsqg12&#10;96hNvkrbms8qpcBHkMFyteJ8NiV4x2fPPsGaOZP9CVLFNc/agBIJ3gukSji8dYe9sWYlAu+/9y7j&#10;RcXRQSBN5oyGQ4Z5TtCSYT5AJwnFskS5in//R9/FlBV/8w8/Yeocq1VBUZRoJZFakyYJUoBWESRs&#10;jaMsNZWNRbdFWWGqCh8CiZKkaUKaDSB4nA9MV0uUFqgswYmAdZFsIB0McGfnESDUKGZLxd7eBKk0&#10;Z9M5JsC773/MRekohMDLqH7lvEPVioYXy5I0SUi1YjIcIauSRVngCSR4BmlGno3I8xxpLIkPzCtL&#10;UVZ4AWlIydIUSVRgikAItQagl9aCIBJ+EHj7yROkN1y8OqEsLLPliuWqYOUtwlq8Erz/9COWxpKk&#10;CZPxhNu3b/PpZ5+xmC9xrtkj1UbfuFv42d6vu+DSTQpL3X26q+C+Vp9q+cTdfbtdZNhWZGq+P8sS&#10;lI4EBlmWRXXxYFkuF5RVFffGJFkXHMfrR4C7cwFTWiSCyXDI3mQSAd6yWQ+uFqpuigG6tm63DvhJ&#10;tBS0Gmv2QaB+v79CstVVoerzidvkMpd/2xSjhBaI/XocsgbjX+lX0dpfwzX1sm7fex9oP2W7qFYp&#10;jfPRD3HOgRCMRxO+9/0/5NbtN3AIZssCKSK5QbvAtaqqa8XD/WMtUFYlQgSef/6MX//ylwjv1z7O&#10;Jr+5PUZfR+H29/Ghu8XD/eruobcI+ZqPHGL7eQJCSZZVhSSwKgsQulaErcfM5Za0Vb2sz5/uU79q&#10;rCkwXrenlAQfQMXvaYickBLXA1J2ziEQJEl6CYYXgrJckWeH5FkaFV99HC9SqTgvO23a10dX7zO0&#10;CNCugsT71Hr7iAz6FL+3tV8bLNq3Pm6KhzfFnn1zv903WZZdU1XfpHy89l06xH3/vbYNLH1TPNhH&#10;/NcFLGzKYfTlLW5SPn8dcPu2uHVbnP+7tFd7H+zG05t8ue4aeNN8fp1+2pY7a+eAtqn4tfe3Te20&#10;CSzUnmPtnFuXnGJTH28jY+gjRGjP076+7s75PgLI9vrcHWMblQ57AC2iBulF1drLHI+1jixTFMUS&#10;awzOW4piSVkVaxJNZ20NgBRrf6fJX0awVQSVbsorde8lqkFuV2gMv8ea0CXlEjX49/chM9iU3+r2&#10;5bZcUv+z+/XzeedYLldMp1NOTk64oxRCykh25sI6X6N1sgZ+AWugbJOnMcYgpSRLEhCCVA3w3hG8&#10;4+jgkOVswXK5QLTA6A0gqWmvRgn68vnEOv8khFqDyGIeSvT6d93xdvl6qNXmL3Nf3geSPCEbDGI+&#10;iQh8VzURoZSSV69e8eLlC/Isq4nlAnmeXfrySuJdWI8nEJRlecXH3zTvNq2pl/OwjhGEwCEJQVB5&#10;h7M2Km6GwH6eIJOETEQ/xIf4uWJVYayhWBUUtw7hzi2GecbBaI/bBxOGWlAtF6zKFYWpWBQFy7Ji&#10;qSRlolhVFR6H0BJvHBiHShXBBXKtOLp9mzfu3mM4HJGlEUgsvSCsSkJVoJKMfDCkqCqCNeAh6Khw&#10;nChNaS3GXQLZnHMsy4LKCFRNTqmThERrxsOcIDXOR0+vIcXw3mGsx4YYV+SpRsghlTUIJTDORhXs&#10;Op5VWuHdpT8ghSfUa0CaJGt/y5mKi9mMVVHiA5SVYVWUSK3RSoOQde4tkOVRvVkYS56PUErXRKOu&#10;9gEFOo15GFNVrBYLCi0QQeBEjCGEThmOcx5kA7LhAOMDFx98ymq+wjtPKiSJjjkoW1aU1QpZBMxs&#10;wX7+mEEiCW5JEAGtAiJ4vIePn5/y8RdLVkJGEr+aTErKmhjAh3p+xTxpjMv0OobapP7aXWu6PmVU&#10;x1bX3tNee/riyb4zlfZ1GkJfWQPg0yQlHwwR3vHsbEZlPuQbb91nbzJkMBpTFEumi5zJeIxKUpIs&#10;ZzAcMdrbx1QlaZ6hU73OmQspCD5sJsWpFaLjc8YcmyAQCFCrRSeDIU+evI2zjh/88Ad8+Oln+KDI&#10;shGjdIDLMrLBgKAVX9m/hcyG2GDxEoKIQHJF6+xDxhg9+Hh/aZq21uFmnYg5POs8SqYgAniLtxUf&#10;/PY9fvKDf+Tz937FBIdfnDJ0C1LlCaZCS4GpSkSIath5lrK3t89iMQUJWSawZslwkFAtLd6CVpo0&#10;0WgREC4+uydQlo7lyuCI+T0fInmHE+CdZZAptLIsl2UkebQxT75czBmPc27fypkVJdoKlIzPVBYV&#10;ZaWwziPySLyYO8t4lDC9kJjKs5xbpNAEGRhmCbY84/zlK47uPkLupxyNFYUpMMUSORhiq7inpWlK&#10;Wf9svCfPMpLW/nPVHxIxR1DnCaTQdY7paqzeEDporQkujuv5fMFHH3/Kl568zd17D3j27DOyLI0K&#10;9nnObDbj7t278azCl5TGsppNkRKyNKVYLpkvV7z19ts8evyYTz77jKqqGI0neOvqM57AR0+fMhgM&#10;+Pa3v83FxQVnp+e9Pl4TP2VZhpOKxXyKMfZKnNiQYGwjiNpEMJ7nOVpryrKkqvNT6/Mh5zDekw1y&#10;ijqf+a1vfYt3vvtdRAjYqoIQMKbC+QRj4l5wdHQUQfzlCiFUHH9ak+c5SimKoli3fTvf3Sb86fPt&#10;r+zJdUZnrYgNJFJda7/mzKpe2daK8w3p8I/++Uf88ff/gDcf3gUp0XUezntzYwzVzj12zx83nUN2&#10;278LWt8WF3TBzX1nnq8D0u5r0z6SlHY+ZZN6ezvntY0UrzlT7caHgdB7RixFf/zUzsV2c4xtX7KP&#10;IKB7jZv2yS7xYN+zdXMo7c+1/dpNJAd9fmWfgEC7vfvi3+2xbMy7xdfFmmw27kU729nOdrazne1s&#10;Zzvb2c52trOd7WwHgN/Zzna2s53tbGc729nOdraz/07bVsDeLgZsFze8TsFo83rb+pSublIPVKpR&#10;Wexndu/7twHd9r12Hfx7XTm82xabAOLbwPLbFMluUg/r+56b2nbbdTYB/rb14zYygL7rdNXAflfW&#10;/24f3QRwuKkAvQ8IsKlYvqtes+2++4rxuoUR2/qlj6Sg2wc3KRBuK3C/SdWwKUK+/HyoBTN9BNCE&#10;CPJ2znFxfh7bMGrDxMIKJddF5Y2qjNaag4MDRqMx1roatF7VShmLGvBj1wVAxtha2TyCZ9ECJeQV&#10;Fdr4HJ48z+sCQ1kr014WwjTXDCGs1cWaQsoGLB7VugYkdZGKtQatNUpJkmSE8IJEJwwXcxbzGVVV&#10;rJXD4FJNvvnOWEA1XBdcOgdKJQRkBL6qumg/UYwGWSwQFQrtdCzsgjV4Ps+ytXqMUioq8ihVqzyn&#10;Nag+oJJaSc060iRnkA6pqiL2RV3gOMiH6Frhp1GaVyr+3hRZN0XgVVmBiG26WCzxxlwFB0hNVQre&#10;/+3H/Pb99xkMB8wXU6bTGaMQOMg9f/jVBzw5zGB5xrwsqZzjjXu3uH1L8eW39vnKk4cMspxnL57z&#10;/vvPsRWMRwEpVtzaP+TuwYjp2QWvnh+TZVEZ7cXxisUiUFRwdDfhK1++h7EVnz59znxWUlmJtwFE&#10;YJBKnjx+g0cPx7hqwfl5SVFG5fdVCdYLsnzAl95+QqoFX3z+gtW8IATF+bnj7MRz780hTx6NMeWK&#10;4A1FVXFyXjBfwWCgePP+bZbLKYtyxrJwzM5jNfWDR4dIYZjNLihKODsPlBUECZNJxmSck6cp1niO&#10;X15QFIIgAoPhiDwbUZmCoqwAgTUhFoNnGcev5ghgPq14/OA2SgqyZE5RWbx3HB5MWFYVz05XHD/7&#10;GKnv8uiNI4SSnH1xzH6+z6M3Dvngs6eMhoc8/vIIPRiyt3fA14Tmhz/9GS9enfB3f//3vPnoEQd7&#10;Y3QSCwB9PV+0uiycWhd2NciDnjVIax3nXlkym81I05Q8z+OaIwVhXeRUq081+3JdyE2QOOdJVSz4&#10;vvfGPf7D//K/MpvN+MWv38VKh3cWlN5AlCKuAPi6e3nfnrRtje4+43p90QkCiTGW+XLJcDDi+RfP&#10;+O1H/8b33vk6aZpdgjO8INUZwteKXAJG4wm5khzcPuezj5+yWBQcHewTQiBLEhIdQeyz2ZzzixnC&#10;lIyTjD//zjd5+fKUH//6A4qq4vjlMenD+wyyHKUkUqbouuCylFERvaxiEamxPqpDqYYIB5y3KBHX&#10;tcrbGgQ/YG8yJEmTqBaoJGUZyUCSJAI70ixD64Tzixln0ykvzmZcGIeVChtsLJJ3Dl0XF1ofKHzg&#10;bLlikGrGWc7B/j5DO6Y0ZSwK9oFcR/BIUVXoIMjSDOsDKk3Y29ur55HBOHdZeGwMxhi0iqrIiVLs&#10;D0eRxMQaRuMx09kxZ9MLSmcwIZAqGVX6rMX7gLWe4+MTjl+eRNBSvV1eqst5nPNr4PA2QOImH2TT&#10;mOoqRG8CjTXX3eRT9QGELws8VU1gUIMLtGY4GOKcjQprrf27qqroFwiNrQzOeWbzebzHGlQS6qnb&#10;Jpfa5MNff2bWBaaupXC5jZTpil/ZKlZtA3Tbil2b/Lxu2/UBLKJfcBnjGGOuASnahaRdYN81f7UG&#10;RDWfW/8ZNvptITTro6y/O+Fb3/oWj5+8jUoypospMknQUtV+ULxWG/ze5+9dIVIIPqruLZYcH79k&#10;uVgwyLP1c25SHb0pDugDQPZd76aC3z7ffZPPu1FJm+gfBBwgEQim80Xt00VACHV8GEvXXQ3kYaP6&#10;W5+1fcK+e+zGlVIIXPBooSKoqh6j1hqCuFTkaoidALROSNO0Hm9xXFZVRZLGQn4RIlmHF45NS04f&#10;uLxLihZBg36953dBR5tU35q/dYvne/uls2/fNPe3geD74uvGd+2Oxz5Q+zZytr41/HX9he5+sIkQ&#10;7iaivb44tUs0so1EYlt8uCmH0yVc2RSrb9r/NsXSfUQHm3Iv7TbrfqYBqGzLnWwCivYBPDatPX3j&#10;YtO+29fGXdXzbeO7L8/UbYv2712imzaJ4jZChNfJz/Up77ZjgD6Vxy7goktmuUmxsHcv6Ysvmv27&#10;/pvWOiowS4ExkfwozTKMtdh6bWzuxVlb+y1hTZwV4361JtvzXt7oy1xdB8TW+ReVzG/2/bp7ZJcM&#10;U0owxl9Zt14ndunr9749s3v/feQSfWNEa00QYKxFS42pDIvZgtFgyeRgglAxzyPrPUTKmCuSUpNo&#10;1rmZmAMy6+drYhMt1ZqQcDgYMJ6MWa2KCCKVguDdjWtod49pXpJyM/C9/f6rYK5IWnQJPqrHAIEs&#10;S6N6cqgB8CpqwToP77//IUIoBnlOsSqQEtJEr4m1snwQged1vzZ5rDYJZNvPba/LfWC0NtCJZn4J&#10;RZARCE8QGGuZFRXeOqxJORjkpJlmIBTGepyJSvFl4SmKkuWy5NmrM/JEc2sy4ksPbvP4jSP2hwmZ&#10;ThjmObcO9ims5f9l782eJbuu9L7fHs6UmXeqGUBhBggSIAmCZI9i2FJbcqitv9MvVoTcbjmkkKVQ&#10;d9OWzB5AESRANEgCxFCFGm7dKacz7cEP+5y8J889mVXs9ptyRVRU3VuZZ9jjWmuv7/sWy4J5XjEr&#10;SqJFzKKoEMpSGU9lPNC0qZBcnF9wcTEjShKyUQZeUC6X1Is52tSkScztmzc5n02Z50uch7yqKU2I&#10;a60JxIVeeLwUeEFQo/ceU1ZIWZOk6UrZ2tugVo3TjQ8cgr1IS6SvUcIzGacYH1PVhrwhjUQIrLN4&#10;Y5FC4r1t2jkAd4XW2CafaqzBWscizynKiqo21M4hRACMG1sjlUJoRZJl7O0frHKJk4N9lFRcXFxw&#10;enqKqSxCBmLA+bLg0eMnnL9wixiHs46Dg31GaYbFYZ0lSRUvH9zi1u1/yt2//5L/++9+zhePT7Aq&#10;xniNXZFmSlLtuX39GrduXEObJfPZHGtKBOHdauc5Pp9TE8g+VKRJoghXB2C0Mw4ho946KFGNIn1L&#10;vrDtLGNofQrzX9JdPkO+SPSWU7F2rjOk+NtfT5UKquBSSIRQ1JWhLCqMqXl4csrsaA8pLUdHR0z2&#10;jqjKkulsipSSSZYgGsH0bDxCR5qDw6NAZEoYB945nGeNjHnrmY1zOCeoTYlq43QvGGUjXv/GN5Cx&#10;4sf/5b/y+f37OOtZLpa8+MLz7B/uYYF0lOAa0LuFhjwr5I5ocubg8R3ixjiOL9dGWjA2eGdCuyMR&#10;wnNxfsr/+xf/iU9/8ROq6SmRqZAeVLkkVYAN65OSmsnBIWmSsFgs0EoicFR1jYo0XtTUZk6kwh4h&#10;pEArEN4hG1CpwyGjiOnJnIsLD5lHKE9lPSKOWNYVvswDIYqH5bzi4myB8BrvDUU+xbmMmzcTPv3S&#10;gVco6Ykjj/eGRZ6TSVjm4KWkKgx16RBe4qzm/GTKk8ePQFTcunOHennBJFZIV3Cwt8/+RHF+eoKO&#10;EoytmS8W1ATyFyUVSBE4A0IgfiUH0JKyVGW18jNDwVQAACAASURBVD0ATG0aMolAyNOSz7VnGC7x&#10;LJc5SmoePHzEq6+9zvd+8AOenB4TxREv3n2Bs4sp5xfnPH78mBdfeYXFMmeUJrzxystI4SnKkuVy&#10;yelswa8++YS7d+/yB7/3e/zd++835w8xzromDoVPPvmEd955hyzLiKKIsqpwTd5zFX96SKOYvckk&#10;+FvWMJtOwzlOo3De3V+HFMu3nceVZblGGtffj9szKVPXfOub3+S7774bxjGBaDhKwv0vzs+JY83e&#10;3gQPVHUV1jIFOgrnTc65kB9tzl36cWFf7XvIf5NSBmILG3IqYWPxqzxX19rYxTmHkHJFsBIZcHU4&#10;E1vM5vzsZx/wwvP/gjiOsZVFSoex7qkE9dti5X4+8VnX5afl9No8Y3e9HcoNDMVOm87cu/frg+nb&#10;+L5PxDjUZ1rrK2e1/Xbq5xHD2qiwxjVnnN1nZC0H2AW398fJUNzQ9eG74PR+LNX1/fr55E1n7UPx&#10;RDc/1fqUfXLG3s7UkGkHMhfn3YqgBS+vjL9+DNInlRrKLbTt6L1CNGeRoWGbDXZnO9vZzna2s53t&#10;bGc729nOdrazne0A8Dvb2c52trOd7WxnO9vZznb2D7U+a3fX+gXTLbAGWFNCHDqY7YOQh67fZw/f&#10;VKQrG0BnV6WpvVf3WTcd0guh8D4oqrQKMO33r4Ln24PuS3XHFvzUoqM2FQUMgTuGAFP9A+2hgvTu&#10;9VYs9D2wzyYl+6exvA+1+aaCh22Fs8+iKNb/Xvfd+u++SUWxPx777TM0FvrPMVSQ3bZjWxDdb6dN&#10;AIlNhbfbWPXXx/L2MTvUF9v6ZZNtAr93i2Iux0AokBXCBaV2a1A6wjrJ7CIHJxESrDc4QlGnUnJV&#10;uKW1Zn9/n729PYwxLJdLiiJfgchCQV6YW1JK4jhGa02+WAaV8yhCKIWzNhScOo/DUZkKnzuSRDRF&#10;6251zRboXpblqsBPa41xBi/8ShXTGIsUrIqZdaOiPs5G+Ka4XzhFkmQcHh6S5zmL5Yw8X1JVQR1O&#10;a4U1hrJwCC/QKhSHBjSbREYx1ll0kqJlRBTHxHFEmiUIJVjmy+Y6GqQMaraAR+CFIIoUKpJN+4Si&#10;uCzNoCmCDe0nEUKTJDFaxSA9UZpcjhfnieIIJQXzxZz6vA4FnyoUC4qmGE9FETqJcSKoX9XWolSE&#10;lhrvHFoHqoNIR9y//5gHXz/g6NohB4d7PLh/n8TWTBLPOy/d4M2bI3Q1Z1GXFGXN4eF1XnvrVX7w&#10;+2/x2osT8vMn/OS/fsxf//UvWSxqUi0QzpKJiFfvXsO7ii+/+hqpAoHAyVRyfF5T1DCeKL7/nbsc&#10;7AkeP3zCo4dTylpQVEEJOooEk7Hm1o0MXMnJ4xOmpwWzuWCaGwqjKSvP3bvXuHVzwtnpA/JiidQx&#10;yxzOzi1IeOsbNxhFFfOzGdYKvn604PSJxQG3Xhhz48aI+cUTjBGcXtTkJahIsD9OqYoK4yzL2jLP&#10;wSKItefm9Yi9TDDKJCfTOefnBms8iRYcZDFZLDmbG/LCYWpJGoPWHqUVy2JBXYLLIIk1kRYoDSZ3&#10;FGWJ94dEcYpnjqtzqsUFShwipUUJz8mjxxxeu02kLrj/1W85PLrBnRcDeUGcRhwejJkvlnz8q0/4&#10;4O//nj/8/R8ilMI0YAQcCKnCGHWuAQuyUrvq6uW2YA+lFFEUk2UZeZ4zm82IomgFhEKIBjgbAC1e&#10;hKJ175sx36zHlSnRKoDpX3n5Lv/zP/8T5osFn33+OVVpAuITj3dh7oSRasP8EDRFVa3qUquytK7O&#10;vV4Q51YF12H/ofNdcQWMZJxFiogyr6gqyyef/oaff/hzsr2Eg6MD4kSDN3iCQpylRqlG3Vcqojgl&#10;8pZXX36ZfL7g3ldfUJYl3hkSrUiiA6oqqLeZsgiEINJz7WjM//DeO+SLBR98/oB5bbn38BFSCRQj&#10;lFQY43HeM18sqOqaPC+COhNBfSxJklXBpqk98SgK7+8lzkJZOorKMhlP8HWNd7DMLXGiiNMIqRWx&#10;jikqy/lizqOTC3LrqBvgpKdpyEYhHAFSSaw31HiezBckOsZaxySOUVEcwLh1jUdgvGS6XDCrDEYr&#10;hFQIqVE6xrig9ukI6l/W1lhZIYFIKVKpyaKELI4plgVxrDmfzvjNl1+SlwWl9ySjCeMkY7pcUNc2&#10;9IfSKLGu/HRZGOivgL82+QRDajzdwsRnAXv3gVHtc1z6gLJDABP203ZPu1TPufRfvQdnPcIHAinn&#10;HKPJhGycYLyhKEq886jGB9Bak8YZWgoW+RLvDIvlkryqwjqwemeJgEbRLhDEtCQBlwWOlwWN7e+a&#10;IREIdjqg8xactmrXts3CL1Zt2fcvu8Cpoig2Egn0ya7CmtCANAEhNFEUh6JoaxryD0dRBPUtaw22&#10;UUj3BLBLS1LT96fW7u8cbigGINRJdxXZfbMWIRxKSkxliaKUmzdv8c4775BkMWVVhD5oilOddwHQ&#10;5VpwkWzinAa0T6sE3hL4aIzz5EUJHoqi4KsvvmKUZqhI4bxde/4u0cA2koNNQNg+KcGmmKs7t9q+&#10;aovgt/n9m4jQmhshhQJ/WYwupcL6oLaoRAv+8E1fRs1Y7t5LNPEfDGn6bgPNNsO4AfAEU0phrKEq&#10;c9LsEK9iZlUNcUSqEwKkC5QKxEwIQaQD6K9VzC3LgpbESKugrOu9w4mgcu+cA9+OKDr79KXCex+U&#10;HBRoW2VdcSU+HQINb1PU3hQPbiIe66u6XSnyb9tRMBjj9a/XXUO760Yong/rVRvbd/2ALsHJNvKw&#10;38W6IKx+/Pa063XnUL99h4ruN4Ei277uglKMMWuqzH2gwZDq9xDhwFDeYpMC4NNi+SHF+qG+Hfr+&#10;UH6i+52+0uxQDP67KtMP5Rq6aoCtOvHa+jDwzk9rl6F8SX+/2ab8vqmNt71Tt73WlXSfDmzpjqH2&#10;701goqcBcbTW1I0iMo16e7vvtkDqOE64fu0mOoowQpGmI+p8yXx+HhTF47gh7rtU1g4geo1zlqoa&#10;zuVsa6NNY2soPzaU+9s231uV1W4bdIlJnpbv3DRe29sO+aBPy7d157iUEtfuKwiKsmQ+n7O/f8DN&#10;5AZSSRZlsUaYigiq41KGXE9d1yuSl5USvDUrXzESGqk0OklJRxNUfEGZFySxavaBQJzm/FVygP7a&#10;3wUs9dfmbWvOOjhJYO06qA+grGuWec7BwSSowDqHUIqvv37A5198FUgSlUJmEkXIPUWRRqkIYx3G&#10;WKx1WGuZTi9W72KtXbXLEIhraJ6ujbPGAxB4Iq2DM2IdDkFuHWVdU9QltfMcTsYIKbFYvBTgoa4t&#10;zlpqAxdFRaQUJxdznpxd8ODklOsHIw6yEXuTEVIF4sKyrKlrH0gvrUcJjXAW6QVZGiOrisoKzk9P&#10;EUIwnuyxXC45OT1hsVyGce89e0nMUZZxa++A61GEOxWcT6eUxuDasewCwFUqiVSKJIqJG/KBStU4&#10;GwgzlAzEXXGkwTpMbfBSNeSdHm9rqsJz4WH/6AidJNS1JYkitAoERWUDkkQ6bFVfEoA6j8WS5zm1&#10;sRhnyYuSZVkGQk+lQsym9Grx90gQitFoEkh9gfHehChJSNOMylj8ySlChPxiXiwwRc7xKOW3Xz5E&#10;vnCTLImon5xy/egaoywLCsLCYV3NZJzyR997m+du3uRvfv5LfvXFVzycLsm9Q0lHoiMmGl557g7S&#10;GrypcabENYr3xkFuLKcXcxwB0GzrAJ7zxqJ6gL+uwnCXnGbTvjO8NgUCp8v45dL/BteJabtgQLcx&#10;zuufIbTnR6PRiLII5HllaQORlAm5hy8fnoC33L71HLfvPM+tpFWHXrK4OKXO5yRakqUpUsDh4QF7&#10;kz0k5+Ac1puGbGLDWupCXkTJADJHykuQrLyM68uqIo4iXnrpRX6v/iH/4T/8R37z5Zecz2bcf3zM&#10;t771TV58+SWcjqisb/JzCiHUKr8WkmP+EljYIX3pxnQ0kaeUkjiKsFXBl7/9lP/87/+M4tGnxMU5&#10;cjlDWYtGIvGYqkS4mkhpokhxcLCPIszpO9dvEScRy3zO4YFGa4FwUNWe5dKRZhIvKmpTUVYOvMDj&#10;AnmNnVEb0D7k/S0SkcR47TClwNhAMru4MDx6eMaLN1O0L1nMp+SLFK08pgJXOyZpIPNwzlMVlmyc&#10;oCJNlqUIZ7C1pa5MINXAEcU1o5Em1pbXX7rO4Y2I46Vj6eDmwZiHT86grsOZggQto5DDaGL5lY/T&#10;Oa9r95uW0KSua+I4XiM3Ew3RS3fstqSOXgQCnMVyzseffMzLr77CSy/c5Y033+SDD37GG2++SZQk&#10;TKczHj16zCuvvc7eKMPaiuPjx5RFgcNTFBVlFYDqD+4/4Pk7d3j+1m2++upr9vb3VqQI3lpqY/nF&#10;Lz7i3e9+l3feeZv33/8povG5upbnQTFdJzGTvT08sJjPVvuitRbb+Gyb/O5NPkdLbNn3x6y1pGlK&#10;VdY4Y/nut7/Du+99j7woAglmk99slaWvXTsMpMl4Hj1+xPRiinGQJClZNqIsC+o8J45jlFIrEHxf&#10;QfxpvmA7r6qqaF7Ak6YJQgjms/lqXrd+2+XZbYgFnLXQtFtVVWRpys9/8SG///vf58bRPrWvQzs2&#10;a/wqjyab/Fjv2fo5x21EdH0/vU9+tS23sykXsI1062kkakP5hu4e0ydHexrBWrsnDeUC+gQl3bOB&#10;tfGHX8vTbToHH1KeHyIP7MdyQ+fk/TP/IeL6Td/t5y/aMToUk1/N4XhEQ86A96jm0Md7j9tCntA+&#10;a7v/d0UShuL1kDsORNGyzZOxU3/f2c52trOd7WxnO9vZzna2s53trLUdAH5nO9vZzna2s53tbGc7&#10;29nO/hE2VLTaP2DtMq+LjtLB01TGW+sXuLef3QYQ7z7bUM1o/3pD3w/F/V3wuF+p+MBVEPhQQXP4&#10;uatKIjYWE2xSFXsWdv0h4PhQgUC/GKBrfQWKvqLbs7DybyqK3dSH3evDuiriJkKAoeLTbYXRXVb8&#10;vvJmt22GxuSmg/juGO6TAgwVLw/10RC4od9W3Z/76m3/f8/fPtBz01zsq8ddFg+GYkQpBHVt8S6o&#10;EdfWoGQoGJdKopVGCRXUhK1dgSnG4zHz+bwBj5dXxm0LLl0VxUuJ0qopBjJUVdUA0xplzKrGKbsq&#10;Ctc6Xis+b4utkiRZKxgO379Uvgmg+cu1DCCJU4SgUWtvi6Ake3t7LPMxy+WCvAjFrGkckecFxXLZ&#10;FGwERdpWvd54R1VXxEnCKJ0QRxGR1kSxxnhDVZehltOD0ookzpBNYae1FuftWrFYFEWhXYRq1ILC&#10;+lOWNWmatR2J4FJFzVrL8fExzgU1kb29PaT02KagWoimn1aq9Zb5fI5SmjTNWExnSCmJIs10cc69&#10;e/f46KOPg4JwJDh9coxbTtlXnm+/fJNvvXyTqJ5xdn7GsqrQ2R5Hz73Ae3/0I777e+/w4Ktf87/+&#10;6/+Nh789pljAOFPcujHixoHiW68fMR5JPvvNQ4wFHUvyXPD4uOLiDIwR/MH3XuTmzRHnZ094cP+E&#10;qoLKOGoTlITiBA4OU7SyPHzwNfOLknzpyedgjKKuLKNswmsv3wGXU+XLUMbpBdOp4eLcsn8t4pW7&#10;t6nyc0xdU+SekyeW2cwzGgvefusOggqwWKeZXXiqOoDmb9zIWFw8pCwts6nFuaD8tn+YcLCfoJRD&#10;RYoHDx9RlKAkZKkgTQRSeRbLgrKEqnTcvDFGR4KyKqjqiroGrSSjRBHFIgA2I4EXkrIORXHWWYQX&#10;OJPjXYnzJZG0TGfnMD7kaH+Phxdzvvj8M7wS7F+7CSrm6OCIxfxrZhcz/vZv3+fVV17haH8PbwOg&#10;si2ACvMkWo13xDqobrXmNEBhrRVZljEajSiKgtlsxrVr14JKTA9MfomhFwhJIGporm2dQylBFMV8&#10;9zvfZpkX/O9/9ud8/egRxtiOEuDltcIzuzWQa1fZtgXlBhBDF6jiO76FXxO5HwJ2te0+m825f/8B&#10;p+cnnM0uGB88xygbBYIdE2qQpfTUpkbHEVVd450nTVKiSDGKYuxbb2JMxRe//YyqKgOhiAp9LYVC&#10;K02eV3hnEVrx8vPX+ad/8C5niwWfHk+ZzZfcf/CA+uiILE6Daro1FGVBWVY4bwOQkhbgGYADqFAY&#10;WBQFUaOcHhTcNLP5EqU1WktmyyVpEjEa7RE363stJY+OTziZzakgFMbJADQVdNS0RWdfkhJjHXNj&#10;eXRxQZ1mVGlMliYIAWUdgA2Lcs7JbAFxgrcSFSeY2vL4yUlQp2uB6c6jhUDpiEhpYqmIhSLWEXVR&#10;clbVlHXNF1/dI8+LAJKQkigK/TC9mGEbFbaiKFYELu2e1C1mDOuuXwHQ+35dfw8e2ms37dNDe3jf&#10;X1xXVAr+7Loq0JU7roEIjDUgBQeHBzjnSRINwlHkI4plQVWU4R7ekyQJsY6RIihmFUXOyekTZvMp&#10;mBrbK5QNIATdcGK0CtJ+gx+3rvTnBwC0Qz5TX8mv9S83xSWb/NKrRF/BFwnqa3FQ2U5S4kiSJvGq&#10;aLRVxX7y5ISHD79uxnd4V9l5tv56sXrmNZKhq4ro620gsa5eKSqC4Pvf/wHXrl1jWRSr9lcirEOt&#10;z9USfXRJOy7vJTvF+DVFUeHxVGXJ+++/T1WWRJFGC9W8kxxUsdoEDtsUQwypu2261iZfti2k7ZJT&#10;bCv6Hb6+WNOV6sZH66qql6Cay/cSq2v0AfDbYoz1zwja2wQVY4EUmlE2Bi+ZznKQMQJFmqYURbEC&#10;uwNEOgqquFpjTIUx1WofiuM4jC3bkKKt3t2vPW9Q6rxaeB3U21r1TnWlKH5Tm3YJ2DbFR0+LbbaB&#10;CobH3fpatw04vJ2AbdNY8VsL01dAzn9AbLaNHHBbe/Tn0iYSik0K5P2+7j7PkJr0kJLgpv1pWx5j&#10;0/tv7tun9+e2PXZTnP67qF9vI+V4Wv/21/OngfWdD6Qz29rB9faNoXk5lNd5Wvv037W/Xw29Sz9/&#10;MXSdfh/0SYCePr87z9nZq6WUgSDJt4Q7IQ6OIo0xdUOmlwbSEBHiWO8Fdr7AOwJoqqoa4qz1faBd&#10;D9p36uatntae2wApz0oO0vqb7XdboFkURYGwpgFJ1nUA0XVBZUOA7m1jdUW045+NqHG9P+kGRSuw&#10;X/AbHXVVsRRLZrMZ3jqiJCGyhtKYS5/Ura8rLQgwSZK1XK3SEuNcUEQVivF4n/39ivlsxuOioCgK&#10;kiTuELbIK0qWLeGa51KZlxWJ23BOdVsbhP1ToFQAL/rG73TOcXp6yunpCbdvXg97tDXkecFHH33M&#10;aDTh2o0xxjicsUH5WILzDqX1imzVWk9ZFlRVSZ7nK9KJ/jqwiSR1uOP8JXircXe9BycVUkusV8yd&#10;pV4sWFrL4Sgl0cFfVFKQSEldGiRgbUluLHkB57MF909OiSPBJImZjFPGoxgtBQLP3mifOIkb8HYJ&#10;QnDt6BpowXQ+xeUVOMk4GxEnMWVtWCwWzKczKmtBKfKqwlpI9IhRpLlx4wZeKR4eP8YLQZaNAmCw&#10;DjQM7SzQOiKNY2JdYK0BL3DW4TBorUl0gsDivMR6tyKLqsoaVy1YFhXjwwOSNCWJY+qyYpkXVNZA&#10;G2Mg0KpVkbfURYmxFuM9y6KkqCqE1g25W0O+J1pCAUekI2pjWSyXlFWNjjTGe5Lakuc1+bKgrB11&#10;aSjLkrquMLXh/qMTUuEoF1NuXz9gL03JZ0tu3b7F9WtHRJHE2pKyNMRa8trzdzja2+f5m9f4q5/+&#10;N746m1EVlloKbtx9jhv7E6gKpK+RBIClR+CQnJzPOH5yHtpWSnxDxiRU4zs3f1wTe207fxk6H7n6&#10;//KKn78pl7/JD+kDD1vyjcsYyXHz5g0ePXpMsazCvWSYX0kUo1CcnC/46tEJr03n3CgrDqKY05MT&#10;FhdnHE5GJCrGOUMcRxzu7fPyi3f56LP7xEnEdFkh1DYCH1Y+uGiIRyMdB4BiFIU1EoEjgOCVVhwd&#10;HXHtxnU+/MUvKZ0jnuxzcP0m8XiPygWi2NVeGtJiQYXae7SUgSCy2Se6JL9ChNhViKBCHWlFnS95&#10;/yc/4f0f/18cyTmRnTGfnaCqAlEb4myMlAojLA5LFMcoLRhPMubTGVp6Dg8mjEaSsjLEyYhRllKa&#10;KWVRUZaeKPF4Ua1ib4/DuZBXVLEkTgU6VVgRiCZrPDpNKOcLaAkCCoc1CluDFA6hHFVpEAaSCFTl&#10;iBWMMkGRe3wNZWXJMoV3If+nhCBLExZ5yaxyHBwKEp1wuLfHnbt7HEwNy8+fUC8Mtw732IumqDgi&#10;jiLGh4eA5PTsNJBatv5D084t4LarvNwS/kZRRJZlFEWBMWF+C+Gb2M6sPuth1S/eQVlb/vLHf8m/&#10;+pf/C2+//TaffvprAI6ODtFRRFXVJHHM0d0X+MUvPmBqLcYalI6RKg40EsZSLBacnJzw2muvcXE+&#10;Yzqbcnh4GMj/GrLTRV7wy49/ybff+TbvvvtdfvGLD9fmcNTkyS4upuhYo1YEyBGmKldA8m6s3fdZ&#10;h/Ix63ty2LC6eZ9Wrd05z/ffe49/8qMfNRmTKTk5giYeFpBlCVmWoaTCOstXX30V8q8i+BtdYqo2&#10;L+iu5Lau+nNDe22rrG07a6GUksl4TFWU1MaFvYh1oo423rTWIpxHCkGWpJjacDGbcnp6xq0b15BC&#10;YmyNIHzGdgjtwjWbXJ8Xq+foEjBsi6/7fw/5rZti9D4pT3+t7pNBbjof3XSNrt8zBCTvjpv+u3b7&#10;qx/Tb4tV+77hEGnXJr+xD1bfRPjQff6WwOuqvynX2mfoPdrn20SI1e2jrhp897z3Sn6CSyB71wft&#10;55CGahSG8kUb/VQffPLWlQhf3SnA72xnO9vZzna2s53tbGc729nOdtbaDgC/s53tbGc729nOdraz&#10;ne1sZ/9I21R8DWxU1xg66H3WwtH20LqvYrXpkHqocHabetRQcXj3HfrX7QJ0+/e4vBZXCoD7bPXb&#10;lMm6NqQMNwT67isjdv/dv/4QGHtbcecmZfhtgJfuYfemAuinjav+/bvvtukd/IASaFtw1FdBetrY&#10;3qQE1S0oGCpk3z5unk39oP33UCH7tjE0NJ42EShsUlvc1Efrz920kQgqX8ZapvN5o1rqwEt0U/gV&#10;wOMBrOO9Z7lccu/evaZA6mIFjL8s6HArwHfdgHiFENTG4IyjKENhWAs20VoT62ilGNYW8XUVxLTW&#10;JEmyVoBkvW2KnS+Lmy772q6tBa1ybQsmagHxaRoApXveoXWEQlCWJUVRrMB7vh0HMqi4CyGY7E2Q&#10;IhRY6QaouyhqkigGRCjKspZYRzhrV4BGTzMHGu0uU1u8L4lbsDusgErdcVLX9VrhqHMB9DoajdBa&#10;h//rkAVEUYS1AcBb11VQs/We8yczvBckScaDBw/54IOfcXJ6gpRgnafMS7SvGPmSd16+w3dfuo6q&#10;pyyXF1jhcTrGq4SbL77M699+F5Ed8ut7H/DFo4KqFEQSskRwMBG8/eYtjvYMpyePmM0KoiTGy4TH&#10;J3OmM0Fdwnvfv8uLz2dcXJzx5RdPmM88HompbVBSHwmef/4ar718E+kq8oVlOhMsl4K6FmAUwlpe&#10;fekOSVwxPf8ajUc4QV1Lvv5qjgDefPMFEq1YLA1lbfny3hmLuaC2nm+8cp0XbmUsZ8d4IXh8nHN2&#10;6tGx5PXXblDbBXk5JS808znUdVB6unF9H61hNEk4ny04PllSmVDiMx4rogRQgvmyBh/A/KM0IpKe&#10;+SIUKmsJWSQYpxLra8raIpUGITC2QgmPt544jhllMaYucKZkL1PMa0u9WJLqDF8vOHvymL1r14mz&#10;fYQO33HWscgX/PqTX/PxR7/ivXe/g8AQx5pIS6QSOO+eqlLZV2MWQjIejanKivOzM5I4YTweX2Gw&#10;uVRW6QHpRFMIrRTWOtI04/ff+wHL+YJ/82//LWfTKZUxWOvRKgo6gE0BlWg04ft+yfq+7rbu0/39&#10;uKtsFgpdg8rfyckJZ2dnXEwvUKlCIHHW421Q3XbWNUJcgroOxB7nZ+dIXiWSimw85o3XXmUvSyjy&#10;nM8//5w8L8GHwuQsjVE+Yj6boWJNksWksebNF2/zo+99i+n/83ccF47pNMeUlutHh0zGFu8cta2R&#10;GrRviuPcZf+Zug7z1VnAITs+jZASh+BitsAJwXRekKRjlIyoTFC7e3J6ynleYj14KRBCBSU771Yq&#10;Lt3CvVa13HqPtZ6T+RJbGwqTktUVZVFSlyUOQeU8KklBSirnKC4uWJRlsy5CrIOanwKyKCbZD8Xt&#10;SmriWOOdYT6fM18smS0WLIsaqSN0FqGlwkvBdD5nmudBNNtf7vctwUp3b+4Cop7m4/bVifrKQEP+&#10;60YA2MD+HK59qUzfBbn2SZzgUjXUOI/UEXGWcbC3zzhLsaagLgtMbTk3p5SmBkEDyvGUVYmOJNZW&#10;3L//FY8eP2YcyQBoIahWKR36VbTPK1jz1bpEP/2iz03+WtvPfR+n6yv3i1G74KcuMVfX1xtUUW7U&#10;jVofIU0zkiQhSTRRU9TdtmMYB1DXgdTDGLsq3uyDSIfihjXfz7mVatzQmupsQwokI374gx/y+utv&#10;YBuAc/CNdCApEaIh9fGrWOqKP948pJChn4qioK4r8PD+3/0NF+fnQKum7lekFUOEXk/zJbcpwvdj&#10;pqcpMPeJD4bm2iYQ8DYA9jafvqtSPBBBDD7Ds8S9UgqiKPhhVVU1ivKaLMvCHjxbUlYB7JFp3fjI&#10;bjW2vPdBuVBAbYLSqrEGRADHKykxlQPne8pvV8dW+7xdXzkoKl9VG3sWkOvQe29qf7eB8GIbCHn1&#10;twtgPnelKFsOxlSbY+rNKsctMc4Qsd9V8oxntz5hW79QfAXy7YEsnkYO0M3LDM2jNobq5xmstdi6&#10;wlmLteIqcKEtcmc7QH1onj9N6X3o/TYpFQ4pcm8C6D8NKLfp+Tfttc9CbDM0BvuAjU0xvuwG2mwG&#10;4V79XVAFFSsg+FVV6E1qjENttwnYsWncx5GchQAAIABJREFUtWvEpr37WUAim/Jwq8/gwdswDglg&#10;6ACUDoBS54Oyc6SCeqoXIU6pioLrBwf4KMY1RDwtqZOUCmN9IMki7HV1XWMb8JKOI6xzwZ9123M9&#10;Q+04NKb7BAbDfRzQsVI2OQsJhwd77O9NSJOYNE1pCQO//vohJycnVHXd5CwSvJAN8ZR/5rm5DZi/&#10;iQwygF/8ym9poyndgLMcAcgzm085PT3h+ew5siQOIOMm1jO+DkA8e0ky1c1lBKA6KxVo5xyjLCWJ&#10;NXW9x2J5yGI5J5/Pw/eVxDXKkYP5woYQRgrRqKU2IHw57EduA8U7d5k3CoByhzOGvFhwenHKyekp&#10;ZZ4jhUSqmF99+isMglu37gQCLSmDwrYM5AZVWWFNUNxWSlJUJSws2TLh/MKv7c8t6da2vuvGH5dj&#10;Uq54e5xr4uJGfTqoeUq8FJTec5wbimrOQZaQJQlSgpSOWCq8tXjrccaAkFgnKL2gyC3TIkdOlySR&#10;JJaCSZayvyeIkwghBYmOAylcpFmWBfNlyaIsUUKwqEqWtcE5z2y2IC8K4iTBS0VVe44vZpjac+Nw&#10;Hy094709svmUZV6yLGqQCq0SlBQI4Va+q/OCJEmpTUVRVhjvsJXBldWKGEGK1g/3eKmwTgQ197Li&#10;5OFjbFhpqauKvCrwQJZmjLOMJImpffDF2/xhWIstWgriOKJxx0AorDVYF9SVvfNIISmKgqo2DYg4&#10;QsgCoRZESmKrkqqsWOQ5ZV0jvCeKYwoLXxyfUZY5p+fn7GcxNw4PKaqS6WzG/uEecSTZHyUIVyGE&#10;5WgU896bbyBQ/J9/9VfM5udYb3nrj95jPxGI0qCEQDmBlhHWg0XyxYMTTmfNuYzWIRfc5D4CESIh&#10;dyC78R70iZf6687QHt+SEPaJidaJyvrXZADcGdb8doeVkmadDNcfjzOcs6E/fCCFk7LxkbxlnKUI&#10;PF88eMwvPvkMbzzPXT/CWwN1TqoEqVYYC0oJxmnCe2+9ys9+/gFzYmZFhVBh/IU1QrI+XUVzfmSQ&#10;UuOcJ4oStE4RIsKLRp1dhLzMfJZTFDmmCuQvk71D/sd/9ifcuPMcaIUpSrwA6UPuqeH3CPkcwKEC&#10;mZkDqRRRpFe5GC8kXkokkkhqZmen/Pg//Xvuffg3vH6YMD+Z8ejLTzkcZXghiUYjpBAoPFJpam+R&#10;QpAmCiVq6rIgjiRgMFZhDFhXYY1jOS8pqhpvAAWSCLwnVgLf5J6sNwilEAq09OAEpnIUSwuTEbXw&#10;2MgjYw8llIUgrySVs2SZAOvYO8x4+bUx818uMEqSxR5TWupSMF840pEiqiNiB5HypLFnelExm1vq&#10;AqrlBUoLXprEvPj8IfefPOHJ6ZSD8RG3b4wpIs0oiTg+PkE3ZxrehjkthMKzThYeYj2/Os/QWq/O&#10;SVp/3xhDFEV4J7DW48KxRXPGofAqYrEsUNqxLEr+5qc/5bvvvMOtOy+wLBbcunWTNI3Il0tOT54w&#10;eelFdJRghUFFKUpJ5osleVHgvePGreuUdUEUJdx87jaL3xZMp3MODvZDPBlHSCWZz+f86pO/541v&#10;vMkbb7zGbz79jEjpMMflJaFoVdco65AynMlI0eQXG3KYp6mobz6j8isixX6M9M63v80/+dGPSOIw&#10;ju4+dwfvHMt8iVj5KxK8pK4N977+ms+/vI/zkjhOmlg3nG/hAzGNcxbZEJ/KzpIjG5V22vOuxhfD&#10;g0TgvMfWBi9F2GetQ8mQB17mOQ6P1BLhQ+4R51fnUd47nKmRQiBVIFWpTY3SkqquuP/oIW+//c0m&#10;FwTGOpAS4QN4ntX+7psTo6tk512igSE/px/b9kH8/fPXIWKTloDW049FAuOHc+sx5qb4YdPZfBfE&#10;PQS8Hhpj3XsM1Rhsykf0x2Gbq2xJflvg9nomIcz/TXHvprP5TcD8IWB6N57sixT0c19DeZeWlGK1&#10;ZwqPJ+yNCB9yR7hweuIDybKQzWmKCEQl7XnvtphxiJBrOI/UJk/bHKXfeia+s53tbGc729nOdraz&#10;ne1sZzvb2X9vtgPA72xnO9vZzna2s53tbGc729k/0NqD8q5tUhEfUtxobZsaWP9zbVF2W6TdL27e&#10;pKDRv9cmte/uM25ShuszyF8eiK8Dby5BAW51ANy2Ub/dtgHI+880xBa/SUXwWQGIQ4UC/X4dUlQc&#10;UrwaKlAeYnnvgw6642oTUHtTAeogUKlXNNBXamiVElvlg03WV0fvPuOzgDC2kS9sU/Xrt/NQQcSm&#10;9hi6Vv/Z+oWvm0ACQyqCQ2qrnkvgotaSxSKoUkmlkEoF5a2B9wPI85zFYrGmzg6sir8uC/dDAboH&#10;rLPYfEkU61WhRquALht1eK3D/3XbQim1KkLtq/74ViZOybXfK6WYz5crYGM7Dqx1nTERqp9CsXKM&#10;9AGQFklFkiSMRiNsowLWXlcIQTLKVs/pnMMaQ6wjrDWMklaNxAHNmHW+AV3KRr1erVTeVn2FDMrZ&#10;UuBoCjYBLRVKCLyzKCmIVLwiF/BKoiO9Ur1vi+xGUQTIVRFeVZUBsD+ZYKsKK8B6z5PjYz786EPO&#10;zs5Jk5RlPidGI6uShCVvv3abd1+/Q0ZJXi84m55TGI+MxxwdHvHy668jVMRf/+Tn/Pmf/wUPH87Z&#10;V3BtEnHrWsTb37jJrWuaYr7g+PEZcZpgrOLJ44rHT2B64Xnh7iFvv3WT2ewx9786ZTF3WC+wVlBX&#10;YawdHWa8+PwRpprjnGWx8ORFjHEK8ORFzp3n7vDS3X0kC3AF3ocioOPjJdOzmhdfP+St118gX8xY&#10;zCtOzxacnhkupp7RJOJbb76AxFOXltnM8vBhyXIJr711yME+TC/OKSswLmKZV9S1YJQJDvcVWlcI&#10;qXn0+ISygrIKQtlZJoli0SifOUASx55IOKSQzJc5xniSRDBOFZGGxaygKBxRFjWgFwciFB1rFZMl&#10;GUmcUeU5WSwZxZ6zIscpia8rKpdz8uQJ6fiAbLLPZDRmnGUsFhUXpxd8+IsPee3ll0jTCCnDvNAq&#10;KAK7pghQinUV3O68a5VD8KE+Mo4ixqMRZ2clZ6enxFHUgDmCBeX6HjAUtyp1FkriBSAkWDjY3+dH&#10;f/zHPDo+5i/+y4+xiyXWOSwtyNyvABliw77ZKh+ur3vDBZmXYMCrgGLnHK4q8NYipQpgYK/QSuGN&#10;wxqLt46qqHAOlFTgoSorHh+fBNCG0qFYfXLA9b09iqJiOl3y2We/IUlGRFHC0UHC4WSfLI0pywqV&#10;pUgPIw1/9O43OJvN+Yu//SVTB4uyQlxMcc6SJAnGeYT3CNmoZSsZ+s97Ii0pywBkFoBofBsda2iU&#10;2i2SoiwpK4dCYeqaRVkwK3MK53EiKMIprcAFMIHWYd51VS3D3hT60TtLAzHkvKqpBBwohU4zrNTU&#10;JkiYFdYEYg7vqGqL95e9VBmL0Jo4TnAeLmZz/GhEpDXW1hT5ksVygXUeLzUqjtGxRiqJUJooTfn6&#10;8TGmLWTc4LP0Cza3KdhuAvB2/YIh2wwGWAf/dv2ey0LOAKxtVasD2GvdH2n3IuNC4Wycptx+7jn2&#10;Rxl4Q5om3Lt/n7qsqC4ucLbGmJpEp8RJgjUVsZacnZ/y4PEj9kcp57MZjqDQ6jxIcakw6Z/im19R&#10;d2eLanPPl+oXVg6BzLt9OERAcOXZlCDNMqKGYCfL0sZ3aAq7O6Q9zgZVzNu3bzKZjLi4mDKdzjGm&#10;XgnL9gGCa353HwjvA5j30v+wl/6gD6C4l156kbffeQelNPP5HGMtUoU5dvl+T1GyakmKpMRZixbg&#10;heCTX3/Cbz/9jHGWkmZJ894OidgYz/R90E3+dd+37f7cVRkfUhveNHc2+cbblL0GyQcGgJxt2w9b&#10;S+BxdY/YFuet33ddIUwIifOe8ThGSotzNUpJojjCeUMUazwOqcSKLKqqg2qix6G0akDMljiJ8Y3q&#10;W6sA3+51LeBmqJ/6cfcm9ecuAcEQIHlbO/fjomcFJF+5lnOXhdL4jeNmSCH3Kmj6sj+G2mVT7NZd&#10;V35XexoouJ9r2fRMfUKQIVX6biw+lJsIv7drRCP9PAeihXpsf58+CV9/bjwL6V7fH9sEkhtaU55l&#10;HG3KvzzNNinVbvrMUF91+2ITeGOb2nzbt+vzr53XfV+838dulRcZmlObcj+b1tJ+vqQPHml/Z61d&#10;qRp2/ZYu8Ku9Tp848rKfL9vNN/6kUsG/dg1oVSkZCI2cx2uFjBQOHwDsCFQSE2cJRZGv7mOsxVgL&#10;LgC6jemMOymRv+M83rSPDY2JjXPCBxAV1hMlmlGWcuvGNQ729jjY32M0GiGUwljHaDRGCDg9O6eq&#10;DOCwTqCewdfcNl+G5t9mMhc5kDcNSsTWWcqq5OzsjGvXDxjt7aGkbOK0sOzKdj3vrHtra7WSAZjs&#10;PRKBbdaqOI6YTCbs7+1hyhJnaoy3q5is/15tbnYFAOPpvslQDnwoJx7GTt2AVTXz+ZKziwvO5wvG&#10;owmffvopX3zxFXE6pk1DSSFRccz+/oTJZBII0coS5wx5UWA9xJHFWlguCqqq6swVO+j/9t/5Mr/m&#10;BwBS8iq5a9MmLvQKc+Mp5yXJsmYUK/azQAYlvITCBwIzF/YH6z1eCZSM8UIgkxihJAtrcUUdkh14&#10;pBPEekqSpRhnmS4KqmZ98HUBQqKkBh0x3j/ACZgvS2pjKBZLTs/OOZ/v8/ytG4yJMR6KqsIpj5Ca&#10;lAZ4qgTOS2rniQQU1lBWNQ4wQmClDCSbDUBRSYETBOCqd0il0XEg3LNVjTU1RVVT1hVIEdaN3KMk&#10;1KZauSNSqqAG710AE2uFrWu8d1RVjbEW74OiqkPgrcVKga0dHokoSqI4RusYpEZ4i3COuiGokUoi&#10;fSAmE0pRCcfD6ZJ5vmR/FPPo/JyHJ6fs7424c+cmd25cR/hDjsZ7AWOGY5REfOeNlyjLH/Dv/vNf&#10;kWnJq88dIl0OmEC+QUMO4j2FdXz26JSCS2AauBXhF/Tz8XYtFtm0Dm1Sjt10PiJW/p7bqKbe+c1q&#10;nF/Oj5Avbc8F4jihKMoGJC5AhHXh4OCQg/0J5XLBYj7l+OSEn3/4S3RVsbh5nZfuPsfh/hghBEVZ&#10;4oxBCYlI4fUX7vDeN9/gL9//CNXEbtb5xnd3q9hQSnnF7Qz7syCKYnQUo5QObRnJAEL0nsV0QVUa&#10;rl27yb/80z/lpZdfQShFXlV4JEqqdkav572an0KMqdBaoVWEFIGg0jV+dBQJZqeP+I//7s948psP&#10;+ObdGyyePOaLX/2KsRZI51E6Cnke7zG1QeKJdIStDZEKuRdnwx7trKFc1ngHVVFwfnqBq1xYJwjE&#10;awKFkpDGgiRWIc8nw9ytKg+RwQvQkcDZQC7rvAOhEDiUhGVtKGqNso4sCb5HNtK8+94rnJx/wef3&#10;FmSpIs8d05lFKM3F3HJ88gTtLS89l1GVBmc91gjKwiMOJM6UPLj/GdfMbW4fZfz0vz1CjEdcv5bw&#10;YAbfeOMNZh/9itOLixWgtKprpASto9X54FBMFcfxivCl9c1ateXW34uiaJW3r8pqRUZlbciNLpZL&#10;fvbBB5ydniAV5EWJEBDHmvlsxpMnJ0RRfBk3VjXOWjye8WSMVApjLY8eP0Yqzcsvv8T9e/eZTmco&#10;rVBReC6lFRcX53z88ce89vrrvPWNN/nt55+32PdA3EKYW22QKYXEN+/ZkvJ253J3n+76GUNq8EM+&#10;l1KKw6Mj/vCP/hgdBzKkOI6JoohIaWSkKRsFetmcpdy/f58PP/oltQ0+aJvjsdayt7+HrerLuLkh&#10;88C3qup9n8Bf5kzb92KdyF2oJiaDFTmhsQ1ZT3Ot7jmldw7VECwaa5BSBkLi2vGzn/2M73/vu+yn&#10;Kd4ovGgICNZiAFqcOVKKwRhtyM/pK4Jvi936+ZjhfIDvxCbr8Qhczd10CRuHcjzdsdIH5ff90PZ3&#10;Q/HUtnqFPtlp1x/tf9dai5Bi1cZrMSziSvz1rDHs0Hn2pjqG/nu386b9fv8MuBtHDuVoQj7Jr0iH&#10;O4e6gcipG585rpyvbqsJufSV5RWCyXYmCcdazqGbJ93Zzna2s53tbGc729nOdrazne3sv3fbAeB3&#10;trOd7WxnO9vZzna2s53t7B9hT2OIf1rx+iaVr/5n+iDevhpkv8h7vTh8e/FU/159MBuwVhh4CRIQ&#10;+FCFswIVDb1nFxwf7sGK+X0IwNRtl00Aju7hcJ+9v/+eQ+CaTezx2/r4aYft29p0qJ/6xeJt0UK/&#10;wHlIYWwTmGGoH4eK11fFzcZsHXvPAmYberZtbfE0NcOhvh5SC+v3zVCh0NC7dft8U/v1n+1ZQChd&#10;1SmtNE+enJCXJTpOiZKI2pTgPdYESWsph8EYXZCFFCIAyghFP3XTX56mMN2YUGTHZSHvZd9aCl+s&#10;2s40qm3d4qQu0F4pBbJRq+dS2ff69es455jPFwHg29ynC9bsjuO6DuBkLSVCStI0C0UwVQ1xALBZ&#10;b1eFcFoqyqLA1AYVRygVUlV1FYD+kYrR2oeCcGtBhAKuVZG0lI0ap1rrW9k8o5IKKRvgfgM6FKu/&#10;QUi1KrBzIhRgtSo0cRzU5JxjBYoP6niSPM+Jteb6jVucnJzxm9/8hpMnJ4zGKcvlklhKUm8YyZq3&#10;XrrFt16+xkEK5aLmweNTFlXFZP+AO3df53/603/FW+98k7/9m5/xb/71/8GjL3/NWHtuH8YcxZ67&#10;t1KuHymMyfnq/hOM1WSjMScPlnz9dcHZmSDJNG9/6wbHx4948OAx52c1iFAgaYyjrDzXrqe88uJ1&#10;oshQFSVVXlGbAGooKsk8L5AKXri7T5IaisUUYzyV8ZychXslI8l3vnMXJQwXsxkX05LFUlGWGkTN&#10;22/f4cbhiIuzhxSV5Mv7c4pcEiXw2qs3cDbHGoe1EU+e5CzmHmvhxVsJh3ueyUhSLBeYCsoqKMrv&#10;jwVxFIqLptOconA4JxmNNVkckSWak/M51gmSVHBwkCA85LkNxaPeo4QHZwFBXTnq0uCdI9aaSCq0&#10;cMRSkAnFyTwnS1LmlWV6fkY6PubIQSQl1w4POD+fY03Fbz/9DQ8fPeCFu3eYL2pGLsM5j1K6Aew1&#10;Y2zT2tFbo5RSTCYTyrJkNpvx+PFjXnjhhdX4lEKuKcZcgmpYqen4VrHPBcXH/f09/sU//xOmswt+&#10;8tP3yfMS7yzChXEshEf4YX8GLov/r4Li2biOD62XSiiMC3MrVIMKJIGEAu8RPszvFWGHCMox3kvu&#10;PXjINC9QqUYhMLUmTRJef/VVfviDKScnJ3z48a+oveAP3vsGizxnb5JxdHSAkJo4ipDSMbGOP373&#10;W3x+7yG/vHeCQ7AoSqyzTMYj0iQJBAbOI4Vu1FwJinMqKB/FccwozYijiCTRJEnSqHEJvHF8ee8R&#10;eWlwrqY0lso7yqZfhJehOB8ZiudalgSxvje1/e1pFR8jvLdYb1nUBp8vGxAQWBf8QdvKYCHwSMBd&#10;FnlLSVU1BehRhKkq5vMZT3REpBVSgLUGqRQ6BhXFIAVax2SjEXlVkZd1UFJyBEW7zt7YLaZsiwuH&#10;fNttyu1PA85tK/LtX6uvBtQvGt3mC7eFo846prMpFo/UGh3H+NozmUw4OjxieXNBWVeYuWG5zJGZ&#10;5GB/nyTeY1kuibMRJ2fnPHpYcHZ+gYewLshAwOIJxel9f7c/166QGw0QEAz5ll1lamOqZg9sC359&#10;o0Iorigs9wt7u/GEEAIlNVqFfVprTevdt4/k8HhjkcLjpAThyUYJo3HGwcEhn332W6bTGV1SGd9R&#10;qG7vNUQQ1e2zrvK4sxalNePxHt/5zrvs7x+S53kgOOgQ9EjpmzilVRV0wzGLVKu2K8oCU1U8eviA&#10;T375EaM0Io6jZu2EIQXGIf9z03jb5Dt3442+Gtc2gqwh33hTPNNt+01K49151p3b/fhzE6j1Web5&#10;ULx4tdjb47FMxjFKWoyp8FiMh1E0WsVO7fWTJMGYAKoqiqJ5T433FZPJHt66MG6kDCp03gWldDms&#10;YtwHXveL4rtx1Sb1tCGVtqG4fRMp17a2vQLGpAUssVaYPRRTbgLVro9LPxj3hu9uBrluA4ZusyHg&#10;V5eAblMe5mm5jS7IeKgIvT/eV/ftXFpwtTDfOY8U23NFmwjztv28UT2QzSrs/XzQuiqz+53B7/+Q&#10;nNimeH9obervQc+ak9mk/t4n6Lskcernw9rtdD0nsKmNu3vqtrzKJpX4TXmOFpDcJyccirP7fmI3&#10;BmjXzjYPsSLZQiCVxrqwxtGSxDXkfFILkjhGNGAyJQPwz1rXAI+grtfXJ9ncuwvAf1bCl02f6RIF&#10;DI3nFaineT5nDONsxCsvvciNa4coAWmk8dZQNgDpNE25c+cOCMH5xYyyqALI0l8Fjmwbq9usP8ee&#10;xUdtx6QxNWWZczG74OTkFKGioI6LwNvAZbZSYu/co1XIbf0fmlyI846qrgO5VhSxN5lQHh5SLpbk&#10;y8UqftzmO7Qkim3eaGiv6363u/d2SUHaPfzSj9EYU1LXlnyR8+W9rzk4uoYUiuNHx3gfSMacC8Db&#10;OI5Is5TRKFsBFqVSVFWFNiCExdRwenLOxcWsyUXrJh8d9MhbEPtQ3rKbAx0CE659p7P6r/4IqJBU&#10;zpMbQ25qvIQDlRJJRTwaI6uKuqopq5LSWpxo1V1hUdQoKdCRoiqrlSqtrQzOWLwA4x1RHCOkQHsJ&#10;UgbiBGso6wAqL+uKoqqpaoMkAF2Xxycsy5Lnbt3AC0WUhTyW856qLhBGEekIEgJo3FbUxlDVIW/k&#10;nA9K00icIKhvIwJwXylcbdfmI1I0JF8CHWlqa4mjmLQBsLZjPYDSA3lGrCOMdZTWhuQb4TPW+Ya0&#10;siUKJIBSm2cSNHu483hRI5xFIdBaIVTIeanOAu+kxgjBaVUwLRaMtOBkOuf29QN8SHsyjkckqkJp&#10;KEyNsBYN/PCtVxD1kof373GUKjAFcaSwxiGUDGcZwvH4fMGv7x1TYJEywg+AAodIbNq5M3RetGkd&#10;8R3Cpu6U7OdoNu3Jm/ym/vzOsgwpFPP5nNFozM0bE+I4CUBhZ8mLnIvZnKqskUry+PiY8fe/y/Wj&#10;fc5OnnDn9jc4OtinXMypakNdVZiqRGvJH777Dp98fo/ze6cUxjV5Z7lae7rEyh6/RqShpCRLU8ZZ&#10;AySv7WrtKauS5bIgSTJ+9KP/j703f7Ykue77PrlV3e0t/XqfpWfBYACCmAEJkRQp2UGZXhSyw/4v&#10;HXYoQuEIW6IsiaYYJsVNEgkQAwxmAEzPdPf0/ta71JaLf8iq++rWq7rdgPwb7wkMuvu9u1RlZZ48&#10;5+T5fr/f5xsffAjKkFclria8C97HPVL49cr2tbpuLH8HhJIorWvAv4o5ITAdac6fPeH/+Vf/grMv&#10;/pbv3D1gdfKYH/3tJ4g8Q88mBOuw3iOEJtWGdJzibQSOhxCYTiZMJxO8i4rW2WpJCC6ueSfJlwXX&#10;plOKZWCVFaTjhtBWMJ14ZrmJRBDKUNoQ6zJSEqktwXmLUmCUwVU5MoBRkajVhYDwcf+3OMLII1TO&#10;dBaQBKYTQ1ZI0srhGVF5TRAOW1WsliUSGCWKIvEoHXN7JTVlvuLk+VNGe7eYGsOL+ZxkPGPx9IJs&#10;teLDD77B3/zoE7IsR2uN0XpNhtuOwdpA36a2b63FWlsT3uoN1W3gsgZX1w8bn6+VonKOZ0+fIELA&#10;aM3+/oyz0zPeeutttFLMFytevHixBp835xKj0Qih49nBYrHAOUeSJJRlJMa9c+cOL1++YJVlVM7W&#10;OXQk4lguF/z85z/nzTff5OjaNU7PzmpCFtWa26zVsZuftdWm462FK6Dmdh43RDbW3u+m0ynXj45Y&#10;5RmlrZiOJwgZCWKyevZXzrFYrVgtlzx/8YJHjx4yXywxxuCcY7lcMh6PGI1GaK0pVtkakN5X7+s7&#10;PxsiXGsImdfrXYQY/4oYoymlCM7j3OU+3Zz3dOtERic8efqM4+NTbrz/Lr4qiCxCw2fvQ3WzvnPU&#10;IVB2n6p6O6fYIJhu5Tmyrv+tawt1IT50SN7bsW8z//vIoobOSptn1b23vjyxvx6zqRLfrLX1uVkL&#10;TN6dh/GcTfafxXtxJUftq330nWs399TOlYZy6WaedeP0NkFql/RzXYMfyPWuEJYGMQi475JNDREc&#10;bpAjd4Dw3Trptj6Tne1sZzvb2c52trOd7WxnO9vZzv6+2g4Av7Od7WxnO9vZzna2s53tbGe/ovU1&#10;/vcdnHffs+3ztjXKNj/vAkUa1Zv2wWi3UaKxrspCu+mv71rbTRlSyloxLyDE9mt+nUasdtPL0Jhu&#10;U9h6lVp814aUpl4FcN6mirkNuPSqedN93y/TON53bUPWZZfvzs0hlaT253cBIF2Vtj6A2evM+1eR&#10;MQwRAPStm7YqQ3c99q2jPiW9IbW37vdfmes1sEwphZKGEODBw4c16E2S5TlSBhKjIYi6WVxebUxs&#10;gd83wbEQfFSQQUBhK4SNjajOuajmYUwHUOOw9bg0yiZtVYi2EkIDLPERvrZuTPPe8+TJkzXIxdoS&#10;rVXrMy6vsfEpzTNQSuFtVOFUxqDTZN2skmVZ3cyTEKzD2YBSBiEiSE8JRaJDIxtC5SoQdSO2czUI&#10;X8brFFFZV0hBkedxHGQcszQdrxuPuk0pV8BFQoBQNYC5acIkAoZDYLlckiQJaRqbwvI8Z3b9BvPF&#10;is8+/5zHjx+TGB0VrvH4ImM2VXz33Zt8eO+IG3uKanHB05fHnM4zrt2ecf3mHf7Jf/9P+d1/8gfM&#10;Fyv+/D/8DWdPHjKRnpsHKWNtmY7g1vURIlS8PH2JFw6TTDg7Kzh5WTKfC5yFj7/7BrOp5PGTgtPT&#10;ComgKD1OCLI8YFLJvXcOOdqf4qslVaU4nwvKMqUqKk5OV1Te8fa9ffb2BUEsKasCRMr5vODR45zl&#10;KvDxP7jNjeuK+fkTsqJkvix4eVJxdu64diPh29+8jvMrVkXG2WLFKgtUTnB0a8y1gxFFtkSiKQvH&#10;8UtPVUmSSeD9d65z+4bBuwVZUeHFM8iLAAAgAElEQVQdVCX1OoY0SfFesFyWWBsBF7PZiERLlDRU&#10;ZVQlmozhYH+Ec4LFIhD75jySqBTvXVSAL4oVIUw4O3uMKzNuXL9OpTzZhWQ6UuSl5HSVcX5yghpP&#10;kUqjpGA8mZAmmqJ0vHj+hEdff8WdN2+QZyXeBbLlCq2TS5Bc7E+NYOeu/+j4myRJALh27RrL5ZLz&#10;83MODg44ODjob8Br5nGEvceG6ED0MUIQlEAEwd07t/mf/tk/5fj8jJ9+9hllUTfE1T4nDPrV4X0B&#10;+oGP7ea0xg8016ikiOQdNjYga6WiyjgeJaPUYRRJDwj8GrD01deP+OrJ10zeeZPUQlkoUjMiNQnf&#10;ev9dTn/rt/i3f/If+Ju/+4z9vSkff/A2iSyiwpZO0CoCgFKjePvWdX7no2/x4MlfUHmoQiArLC6s&#10;KEvLdDxCCYFWGpNEQBC1euZ0MiFJEmaTKaNRiveW5XJJUVlCEByfnPP42UsQEluDbITSsZG6ZkMQ&#10;MvozKSJYIODX6Io2WCT60TrmCFHCSNQECKuyRCCjsiCSEBwCjxQqNnI3CtdhM+7Jy0gukBrDaJzg&#10;nSMrKpQA7zzCx6Z/TSCRKePJGC0Vjx89wXm/Vn8TIlwBKrev+yoALQySB/Xtrdvi5m1g+W3KRdvi&#10;wWYpbsQa3vP82XPOzs5Y5Tn7swlSK4SUaK3Y39vj1q1bCKXIs4zUjAghgtzTdExZOr588JCHX97n&#10;9HwRV2iIRDbBu9gUKsUguEFsAWf1NUVqrQneUxQFEEltGvBSW/k2hEuV27jXqXUe0QWid/dJKSNo&#10;zhhTz69QA418VOySCuED3lqMViglIiAhW3J4cMi9e2+xN9vjL/7yrwC5AXjsxv59Tand3EprHWMa&#10;QJqEX/v173D3zbeonMP6QBCR4CPQgPkbtolQ5zFX49uobKvQRrOaX1AVJavFnM9++hPKPOPg8LBW&#10;E/dXVNq6+V83ln/dRtXmdUmSrFXwFovFYGy6be0019Vt5N4W87c/q7n+RgGuS3jRxFObuRFcQsbC&#10;awEjN+e22ADUee/RRhFcYDxKCcEzn89xDoRWG03MVVWt82GlFKtVTlFE8JTWAa0SDvYP18Cq4AM+&#10;RKXA6NPC1lyxDcTue7ZtMoE2gHoTrCp653Nfc3o392q/ZwiwJ6Uk+JohChHJW3p8ZB/RXftZtn1j&#10;e7/fBAz3q7W1G+qvkHi8hg3lxH0A5aG9YAjMv635vEtK0H0OWkeAZbt+EqOUMJgj9q2nbblun+Je&#10;3z0NgSCGxnzb/Xbz5de5l1eN9ZBP2qam3ec3u9fUJaEYut7Lz6iBdC3Chm6+2gUb9NVi2q/vq0f1&#10;EdEM1au6z64P8N9HgtG+tu69Nx+vlFwDi5TSkQROSQiCylqEigBXEQSJMYzTlHGSokWF9AIRIElS&#10;nGv8WCR9CEQV0xiHRuIsMZA/9MVYQ7/rqpkOxm6NUqy6BCBfOzzkcH+fSZpGUh/vqcqS83kdc4lY&#10;v5zN9uoYRVJatwaN/zIklsO/f3Utq6/+FJ+hw9qK1WrJyekpyiSk4wlJOsL6gJY6EmtI6lwEyrLc&#10;IANp+1mtdSTxas23w8NDzk9PWa4WUT21lWcMET7EWq/v/Z6htdGd1918Jj5nRVVGIsEff/oZWVmy&#10;N9vn+uF1jBlR2SqSjhmD1oYIio5gdqVVzKWsw7qAd/DkyTMePXqMta4mRvSA2lB8HZp/7bnXjWH6&#10;73lTMXutDK8EQWoKb3m5yJjnJaPUcDCeInxASc10rNFlgcPjfIhxh/eRyNJLpIr5ndYGi8SLWgVW&#10;SFaFxXvHeCLRWlJUNpYTpKIqS/K8hBoYiPdrIpaVd7y8mDMbGSaTGThP8J7SFTWxoSMISxYcp4tz&#10;EpMghSL4CueaOp7Be3AhngUQAt5FpXUIlN5jEhmBt87hQ4iKxsYwShLGo3HM86UkKwqst2tgu3MB&#10;h8Q5sM5HEjfEmryycSxCKmxZXvoJTSRzA7yzSCEwWmGShCAkYynBOUKAysaYNSiDTDV4T4nHlwV6&#10;XmDMnESkTM1LhC8xSpAYzciYSE4gJL/zne9wfOsWE62RIQLDz+cX9VzQ2OD54U+/4tGLJU6AaoD6&#10;W8hd28DRrmryNpKbvr2xf46LdU4r5XYSrLa1QYJ7e3s4a1kuVqRpCkGSZTmrVUaW5+uaDlIhpCAx&#10;goP9PW7cuMbTJysWqyV7e1OCiISHKMEqW6EKz60bh/yj73/Ew2d/SlnV88YHvJO999zE9C64mlh1&#10;hJIy+l4pKW0ZifwCECTvvvs+//Af/i6TyRTrPa72PRCfTaDx/y0GwmZ86v3TGBOJHWRACcHYGJ59&#10;9SV/+cd/yOKrH/C9d65h52d8+dMfI1zObDqNdSPdkJZEPyaCpwq1/0PGeaVEJB3E4myB81VThIj7&#10;dV2SriwkacJoYjAGphPNk2cVQSt8EIBHm/rZNfW8GhCvTYq1K7QSjEYQbATGj7UhCMv0aMr43UPm&#10;j15wfr6KdVadMhqVmMxztswpnSZRAS1htbJMRgYBKOMZTSTWWRYLjzaB4CrQZ7z37h7PfnzKajWm&#10;dJb/9z/8Bfc++IDZbEoIHms9cgM8K3tjemANfm+ISroERw3ovSzLtXr4mlBUSpRKatLNmJtVVdx7&#10;Dg/20VqR5wWrLF//vjkvaNZjlq1IElNfV/RjlbWMp2PumLs8fvKYbLUiSRNCkDhr8fX7Hj9+zO3b&#10;tzk6OuL4+AVKyXVNpqqqmBPGXaqem6JDfug69cDNNdolies7y03TlNJa/uqv/opVtmKUjphNJsh6&#10;fjY1qOVqtc7vQwgorVuffVlDKMuSsvbFTd2pLwbo5h9DuXQbBB/PYfx6TiQmfnZVlrFutj7Puhy/&#10;5rOdc6jKElBkeY7QGqk0Utm69t4PwN+W03Svte+8vC8Ha//ZR9o2RO7VJvDrI05p7nMotu4D3/fV&#10;EJrPaI+dtfZKDtRHWtCuB22SRl4SwzV7D4J17eEqWbno/fxtNam+PbSZA+2aYV+tuO/ct/lZe963&#10;39etgwjkOtdf9zB0znHaNdMmXunLLftqQF0igT5ihW0iCjvb2c52trOd7WxnO9vZzna2s539fbcd&#10;AH5nO9vZzna2s53tbGc729nOfkXrO0Tfpub3KpXsoWbZIcXsqw230IA72ofCl9+52SDbAKz61No2&#10;QR2iBR5hQ/GpAdZs3tvl75rfX97LL6cY2B2/zUaZbhPX64Osus9x87WXYKH2718H0NIH2IHNQ/Hu&#10;Z7Svta0E9qrvftV9Dc1XuGzK6DtwH7qvPqWBOD/kKwEur1It3HYP3fHYtt66KnevA8B4lTptF7By&#10;ZfyJSmKy7obwBKx1ZEURwdiECHirQSlNL2JbKWs9fjIqp/u6eWvdgEGolZWiGoqo1cuEVCgtesFq&#10;YuNaLxUcG+XTRmm5UfmKqhtgEoOWaq12HhtkfA0gUmswTAgBYzQIEV8bJWVJ6musrI1gz7rhXuv4&#10;X1kWOOcoivinEjKq66j4Z6MYIXX8mbU2qpsho6JNrXDdAHukllA31CZJijERHJ9os268bRRXGjW7&#10;BgBI4+eEQGkdG5Mb8FmtRJTnOZWt8M6RGE2apKxWS2aTCfOLCz776c/49NOfcu/e2wRXcPLiGSY4&#10;DvdH/Pa33+Zbb+9zMPUsLk558vQp52fn7B8Y7r5xj9/9/X/Kb/7D3yOv4H//5/8nP/nb/4y2Gbeu&#10;pVyfSUwoePutW+zNUo6PX5BnOdYGFvM5Z8dwcgzFKvDBh0fcvJny5OlLvv76FFD44HFIlsvYFPTW&#10;Owe8ffcAvGO5sLx8OefsNMc6zWppWeWBW29Oee/924xGsJifU1ZwMfc8fDjn5GXg2q2Ud985IFud&#10;Yl1GVVnmK8vL45zKwvsf3GC2Jzh++Yy8yFgsF1RlbI769oe3UMaTLR1ZZplfWBYLgRdw+4birTf3&#10;EOEMo+DcBc4uLHlRK7IC09EIby2rVUlZglSQGoVSkrKoyAtPngVuHCnGowTnK1ZZSVXCFInRBmUS&#10;svNlVKAvS0JVcuvwiDzzVE6yco5Hpyvy3PLk6Tk2GSNUElXgx1OSNCUdT0AGfCjAC768f5/f/P5v&#10;IICiyLDORSWpeh8EWat8iw1QQgiR4GHdfysu16g2iulsSnGcc3Z2xmw2u/Rnzf5fqxtv+sDYOBgb&#10;gePnBwRKCt575x3+5//xn+Gt49OffU7wAWejWlKjDt0oI7d95iV4tg2Ya+4vvqetghpjh0bt6HIv&#10;lQKcj02m1vnYMJ0mjEYpaaJJtKK0EiXEurFMEQkLjk9P+PyLL3nv7m0mRlBWBYvFHClgmqb81kcf&#10;8eT5KX/yF3/Fn/3l34At+eiDt0mNZDzeQ2uDTkeko5RklfPB22/yzps3uHjwEi90bIj2sFxmOOsZ&#10;jRKk1EwmKbPZLKoPhQAmQYo4zkWeU1YlReVYZBkvX5xwdrGkEgIpIiUB9f2LQK1iFgHwou4/9MET&#10;nF8DKroqWIG28m4LVFurol2+p26greeFFAIl1drfX6rDB4qqxBNIRQIhUPmAJZKrKCUxiSEAB/sH&#10;7O8f8uCrB6zyjMudJBJJtGPRPnXIbszQp1TTbTgcipdfJ25rNx32gXSHPvfyHsK68VbK2Mi8Wix5&#10;/uwZ9956m4PZhMPZlDt3bjOZTBiNxgitqazjXERwmfeesh5fQSTDODk5I0A9vgrnLRGgE9soh66n&#10;m19sxCedRmMlJePxmCLPN+JP51xURewQEzQEWaKlQN8Ardvj2iiAtcmwtJI4Z0mSpAagW7yP/sCF&#10;QLARgJPlBXlRUBY5Skne/fg9fvd3fpvjly959OA+D79+Eq+lBghtxHXb1MhDM0bRb3rvMSbh3Xv3&#10;+PXv/HoERdTvV6oZYx994RpQE+M1QUAqVb+m8Z9glMZWljzPET7ws5/9jMdPnrI3i43jEWStruSB&#10;XQB/u0l4W4zZNz/7VK62vb8vNu5TK3tdMqq+/LarcN5uFA6BAeDi1Ubyodh9871iTdq0TssEmCSh&#10;qgqyLEPKEWmSbjRDj0Ypo9EIay3LZYZ1EUCVGkFVViTJiL29/XVs62v/GUIAGeq9OwyOYVtBfIiU&#10;onuvQ3ljdzz6QN1DwNguELbtY6WUMezwrOOF9j5dhyI9DdYNuL+bY3fnqF/XBNrkGu29K86RhqjC&#10;/Er1lb46ShuM0M3z+nLRPmXJ1wGrdmsizb+99zXh1uaaaYgPJMNN7n31nVf5hCHARjd/jv/5jXXX&#10;1HwuQeDDys9dBeRtwNG+nw3tW0Pvf9X3bCWc61kDV2tFwyQCfT5syD91ARND/rOrgD3k216H2LCv&#10;XtF3P13VxvW9tRymUhEQLaRGSkVZVqAEQSm88xA8qVKkiabMS7AuEu3VcUaz3kUduzYRqPceGpBq&#10;m0SuA5Zpg0gaUp7uPXXX5JB/lFIghaSGwjEaJVy7dg2jFFJLpBCsiqKOyysq5wk+AsajgngSwT4+&#10;Q6Jw1vU+n1fVarvPQcrt4PD+vTqSh/jgKKuCrNCcL+Yk4wmHSiNrdWwpJWiJhHU81iak6QPLqDrm&#10;i4BkTzJK2dvf5+ziHFuVuOCjAm/POLdjjyFl+77n11fH9jVx13p7EHKd665WOYWzfPrTz3nrzbdI&#10;zZjUjDBJQpqmJEmCMQk+RICj1qM1gVhpK07nZzx58Jj7979gsbxYq8Sv9yzk1ufQJqx5XeKOjc2w&#10;dq5KRL/rfIz6vTCULrBcVXGeec9Ya6ZpQjIa1wDQCmttzCvr3MyHgJQaG9w6t45K7+4y/3Yuqj07&#10;B3V8uTdKSZVc167itVQIGVVJl9mSVM1Q6ZhxqhE+MM8lhBIXoKwqKluR5SuMsYzSGE8ZHcH0ZVlR&#10;1d8bFbFr4ou6lumJKtaiNY+0lIyMYTqeME5TlFKUlUVJia0CQXjQKhJOukBWlOSVjYrUyHU8fpnj&#10;XM55rQ1aK6Jmt8BISaI14yRBaRMLQ0rGGo91hCBQWoK6JK8RzrE8s8yfn1NUASUSBAJnV9w83Mdp&#10;A5MR49EYYwypEFw/ukleLEFqQhObWodQCSenK3702ddUQAixTutF6OToDJJNdNVmXxUfvM65xpDi&#10;cl8M2Uea06htr1YrAoKiqsiKs3i9NeCdug5tQ0BKRWIE+7MR44nBGMnnP/0pJy+ec+v6dcajFKkk&#10;+4cH+KogBM9H33qfT35+n7/+yYO4rqTEewsWpNJropX2vui9W9esq6qKBGzNPihioenGndv82u27&#10;HBxdwzobiVxCDXqnIZltalqR4KWJeYWKMWJS+yFHJLA0MvCzT37Af/rjP0SefsZ376ZM/Zy//ORT&#10;fFVx8+gQW0RiuyRRKB3B9lrFvIPg6nOCQAiOqioAh6sKtJngK0/klwg1qDiuL6PjGCdGsspWrHLL&#10;2YUjlRVSKUYp2CpgQ6yvSS1QZkQQKcusBv4r0FJgywj6N0ZjXQkjAXvgp5LMeZSWyCAxErRw4ANZ&#10;6dBjHUkGKo9zJbIG8EspKKqAvSiZzgRCC4xzXL8uuXNrzM8/OWaxGhNExcOvvyYg61w2RMXkVjw+&#10;RHjX3oca4HOX8LjJE9tkRk19wlqLd4L4q+b9cHExBzzGKHSl18Rp7RglAubZIOjRWq3jiDtv3GU0&#10;Tvn555+TrVbrNeMJVM4xn18QQmB/f5+7d+9yfHyMtVUdK9YkxIjB3K+ds+iadNCHgK6vpZ3vhLpu&#10;0q4LpWnK/v4+eVEQhEPJuJ4jeZyjKiu0ka1zR0mSNOrqcg1wTxLD3t4eq9VqDX7fXJN+Iz9q56J9&#10;hJXtekbbxyml0PW5S1ETFTQK8JZq4zsbwPzm+Z2kKksu5vNYx1O6Lr2LdS66Tam+SyjVvq4+crHX&#10;yTW6pFmyda637Vx/6Dy2qxK+bT/oI9Hrkk72geVf5+y1v3eh+a6ruXl7Xja/a+oH3Rxs257WzQma&#10;eHioHtwlShvKxbpzo+8z47nq1Vy6XVtpr4numu4ji+3LG9okB22CiV/mvH9nO9vZzna2s53tbGc7&#10;29nOdrazv4+2A8DvbGc729nOdrazne1sZzvb2a9oXSWC9s9fR+mubdtULbvWPsDeZBbnUuEidA9W&#10;L1Xbmz+bps32a5u/XyqHyFrhEfqa4ZuG680G+UvFuMtrFYMA8G6T+XYQex9BgAQ8V1Q8thzW9z8j&#10;0SJyvwo87wNYt7+n3ZDT/Z6+Q/nXAYv/KsqRfc0Y3aaJvoP9bYpvQ83725ThXqW8tK2Zf+i+h8as&#10;T5Gy+9y6gPg+Vv7XVbC/cm9RMBYpwXmPl5BMxpgkqgfPpqNaZcHRIOBN3ejTNG61r1EpRZqm6yZ9&#10;3zTXNo1gdeNU/N9A4zhXlcYapY3Yu+6vfK8UEWQex3NTdUIpXQNlL4kaAKx3taJOVOgSUoIX6MS0&#10;mqAgSQzeW1bZiiwryfMcay3j8TiuYSFRUl02gzpH5R3WR0CxCHVzbTKKQMOyjKQcHtI02VCxlFKS&#10;arWhANiQZDS+SAhRq285tBRImqbvCABwlSVICT4ggTQxpMagZQTXz+dz/u7vfsjnn/+cW7dus7c3&#10;4+tHL8gXZ9ycjfj973+bb791jYnKODl/zoOHj5mfXDCbKUazGR999D3+8X/9+8jRlP/tf/3n/Pm/&#10;/VdMtePGwT63DxV7Y8+tw33ef/uILDvh5DiCyfMVzM8DF+eCciW4fnPMB9+4xunZS54+PcfagNGO&#10;ooSiEGQruHM35cP3b6BDyWKVs5yv8JXDKMliWVI4gRkJ3nrrFqNUki3mFIUjzwWPn5xzchIwRvDN&#10;b95gnAqyZU5pHfNlxum5Y5HDm+/N+NY3bjBfnjGfn5HlgdXSU+bw1hsH3Lo+oaoW2BDIVoGTM0fh&#10;A2YEb76xz2wKrgo4DxeLkotVIIQ4/9MkYX9vRJZdsJiX2CowSgSjRKON5uTsnKqIc2FvOiLRCUFW&#10;5EUW1csq0IlBCCjKAiGj8muCIMGxyJYUNl5rWVXkmSAI2N/fw6mU88WKxcUF48mUaVUwmYw4vzhB&#10;6YQHXz3g4vSCg4NZPd9CVNPW9X4VLvemvibHIKKiiFiD4OPefHR0SFkWnJ6eMh6PuX79evQHNCCs&#10;vqYv1origrBuiKQGRfzGRx+zXK44vzjj6YsXBC/wzhNEQ2yxSWqzqfC6SagRQr/S5uU68wih1mQ4&#10;DVjeN0Q1EpSWjFLD0fUDUqPwZQTsOA9GxTEqigopEz7/7D7f/+aHpNcnKCIgBB+BHNf29/iDf/y7&#10;PDl+yY9+/DP+8gefMh6n3Lt9DSUTUjMiy1Y4H/3Y4f4eH3/7m9x/fMKphSDCGsC8LAuqEKisYzJN&#10;cTWxhq3KGujjCcFhPUiVgKt4eXrBy4sFrolPqAHvDThQNDFFgBos4GuFvaskBqEDKG/vzVcb7qRk&#10;DeYUNdlB+xmugd1rIiPwvsS5SGCiTPSdslHWFJo00cymM45PTnn64kVUfyc2PHuxqVbTBQi2/91u&#10;Ut0WE3RjkdcFKL4q/nmdvfsS1BvBC41CunUWVxU8e/KYp0+eMBmN2J/t4RzszfYoy4qsKFmuMnwA&#10;W5Y4W0TiFsDmOSfHL1ksFi2Cg5o8YK0c5DeAc31NsN3xaeCm7SZKay1VWa5JZZq4olmT3rsrqk8x&#10;XnUbKkXdhs5uI/NoNIrK7lIgBVhbDsbF0XdIEIpkNEJrw80bNzjan/Hu23d5/uIJReXRWuFDDQAS&#10;Yq0o247V1sr0Ia6b+mNrAg/BbLbH9z7+HrPpbCPnqTOPCPSvAVlCRBBdXCLRV4YgCeu+1ghQsGWB&#10;MZqHX33Jw4ePSNMUIetr9WHtK/viyPazbAMBh5S9hmLc5hkWRbGOBbfN5T6irXZsPKQw3QZtDilO&#10;94EC2/Nlk4itAYT6NXHaUB4wvPY74+QdgkCiDd5HldgkTdBS1UC7mIONx2OSxFCWBbZWJJVCRjIE&#10;I0hSw3g8RQiJ8xZZg6XWcWHjqQdIxxpCiKu5adho8G7fZzuO7+aAbfBT3xi150w39x/yc+u9Qen6&#10;e1mrgG6SYtV7sg9cqmI3ebbcyKVEi6CnyfsbkHx3Pl3u98Nqd79sbaR7r331l217Qxd48Kr11CV3&#10;Ca21UtmK8TjZeHZr9c1fMl/v9fEDSn7d9dgFQcc6yNX5EwEJ/ervbaDNtlrEtufSB3R5XULHvrHY&#10;9tq+OlEXtNG3NofW1TYSy1f9rC+uGSLRa3LmITDktvrNL7NWmv16QyHTBwIeax3OlkgT83jrHaWt&#10;yKsCk2qqqqS0UaF5uVyt910pVQ3ca4GcvIcugKVVDOzOjTSNZFJnZ2eUZbkRV2xbA5sDGbBUkQQP&#10;ONw/jIR7zpFXluA9L45PyPKcrCgRMqrvOmsvvV1N7FMW1Ua9oG+8XzX+QyQdQzFsl0ymAQ5bF0Hw&#10;EZy2IB2NGc/2kAiKqiQVhiAFprVnNASGTf1ItxRbXU2KZL3DhgBKMd3fYzwZs1w6VlmGt25dg+pT&#10;He2qXw7VqrcTc7T2mSBaJK2RwMuWFUs/59nTZ8zGM9584y2m0xm6JosC0NqQpgYhYn0mL3JevHzO&#10;/S9+wRc/+wUnL14wGiekqcbaBgx1dV/u3k8fwdTr5hmsK0mXRW8p1XqO+fq9KxvwzjG3FaOyYJoa&#10;xsagtCZRihCS+g2u3q8vAb9BCZz3WFsDoRJNYkwku0omBOcviTfTNBKfKYk2kWQrSVISk5LnGSIE&#10;PIGsLJEIlNCMRxqTGM4Xc/KqwHooi5LCB2bTKYk28X3SopWmdBZrK3zwTEdjDq/toxFk+RIhFSYR&#10;JGlKXkVwv5GScZIwTkYIKbGVI1hXq1sLJBIHFFXJYrUiSF3Dk12dH8k14R8h1ga1lpEosyHBEbGG&#10;MBmNGJkEKRUWouI3gqBiPTNNDCqJANKLxZyvv37Mar4C7zk+X7EqSrIqx9oVZVZy++gQhMCYJOb+&#10;OApf4aXABYH14ByUpcfqhJ8+esnDFyucAK00riYv6KrfDtXa20QWQ36xP3bfEJ+9Yg1hRgPobe8P&#10;bbKWPrXb9j4SmjxKClStLu5sRfCWIHQdOzoOD69z4+iARAm0gLNnz1kdnzP9tmF6+wbWlkxGU8bT&#10;ayRGMxpd8Dvf/TXuf/WE06DISxsJHkQkQfA+4GmTl8ZraOq/8WdyzS/pvUcqyd61Q2b7+6yyjKZC&#10;3gDPmzwvAo/l2k9FkpdLQHb0jYpEJ+AtP/pPf8Vf/tEfMl3c5zs3Sg6rY06OF7jlBd5rvKmoypw0&#10;nTAaTSnyHJNEwjiUBBXrIUEIrCuxtkAIh5BNHUgRhMB5ycuTM5ayRGEYpwJfeYRwSCUQ0mC9JUEw&#10;GSfszxK8tyxzcCV4ETg5nyNdwep8HkHtOuAKT2FhmVWkwWEkBKFAeaY3Z4yPDBdnFmtLVPAoAkYq&#10;FrlHTlK0CigqvKuQSrA/G1PZHOdBmzHnFxmrrORAwORgyjt3D/jrn8wZjyaYwwPuvnWP45PTmvij&#10;JuCrzxOEEDWZwWbu1OwBSimMMRweHvL8+fN1bNMAqSPx2Qhgrfbe1EUieYDGBY9A4j2RoDjPIymB&#10;FFgb1s+8IU+LpDmCvb09jNEURYFA4ep62mw24+LiAoD333+fBw8ekOc5SWIwSYpUjuVyyfzinOVq&#10;xfc+/i7Xrl3jy/v3WSxXl0rcUlzWArvxhzYxPrAWIxU6Ha3PZJt6bFEUa+JLpECECDCvqirWLIRg&#10;lKb4EL9PpaM6h/WI0RhX16fXZ7koggepLs+bbt26SQiB8/PzON6IjdpQG5DeVuXeFhN3AcBNfUqb&#10;lMlkgijKmnjZr0khGjDwarXa8Ftr/+UDVVnx5Vdfkv3W91H1uDgfyVLaBAl9vrVLoDZ0ltqOGxt/&#10;0eev2+dn3Vy/76x0G9F297O7JFtsqVkMxTbt72+ure/cuy922hYLvw5pmPehJrJmIz7rkgsM5V3N&#10;+inLcoPwvx3LNzn+VaK4MEh83q2dNfN0vf8MkBL09QkM1b3b58/NtTfX2dy/qsm7+wgRfpmegJ3t&#10;bGc729nOdrazne1sZzvb2T4eq0sAACAASURBVM7+PtkOAL+zne1sZzvb2c52trOd7Wxn/wW2TdXu&#10;V/msvsPT7me2D743m5/DILP5UJNp+/3dBvu2Ms7rNIYOgZ+3qeu8StnkKjO/x7mwAcDtsz610fZn&#10;9gGghJA452uwr/il1Erbh+ntQ+ttDbR94zn0uUP3MHSfQ89lyLoNIF0AR/t13c+6BFptbxTfxtI/&#10;pMzwquvtflb79+0mg741NaTu123g6SMxGGp2WTcvSsl0NsF5xyhNY+Na3Wgna4VZKaO6ebvBpPl+&#10;rfWaUKENuGmApc7ZNTDV+8umwHZzyKYSo183GEW1lHClWaRvHrYVCKy1V8Bezjm8YEMlowGMNN8r&#10;pcQYgzEJy+Uiqirp0SUgwAekis1nTZNT/PJAlmUkSYK3Dt9SeFFKrdVqhRCYFjA/1CAUreVGM01X&#10;ec57T1EUVM6S1ipVEMfQJBrhoSgKrK3ieBMoEo1SkouLC37wgx/yxf1fsLc/psiX/OiHP4Qi441r&#10;I/6Hf/QxH927gajmPHr4gEdPnrNcLDEqoCWkWhKs5fFXX/Ln//HH/Mkf/iHF8pQ3riccTiXTNPDW&#10;nWvce+OQYnnKy6fHzM8CzkmyzLFcCfJckIwFv/G9N7HFgrOXc4qlxxhJEJ7SwWoVAbHf/vANjLLM&#10;z0/Ic0GVW2TQkVSAQJY57r17xPWDlHwVm+OdM5ycZrw4rsjLwJv39nj77UN8yCPgs4KzueDlcYVO&#10;JL/5G/eYTiTHxwt8CHhvWC4KqgrevncdpQP5KqOqHPOV5Pg84Ahc2zfce/MA5zO0geUiZ7HylGUA&#10;H9XTj65PMUbw8mVJVXikhNEIZrMUpQRFUWK9QGswSqGNZFU65kuLqEkplAZbZohQRaIKGwXpFBWp&#10;8KANZbGIIBEvMUmCSWLDua9KlhdnjMcTppMJiVKx0dk5nj9/zpdf3ufjj79bK9MWgEcKBcKvQSNr&#10;Oc6u36r/Xwi1VjeO4lGSo2vXyVYFT548IUkS9g/2r8QAfbGBr5UZrbVxXtfNwWmS8jvf/z6r+Zx/&#10;+a/+NScXFxSVw9oKrfRa3d13GtPaPr69H3djoOY/Y8zg/mwrtwbfKqkYpSOSNEFpVQNUa0VzoaLC&#10;W2Ioy4qvnzzlx5//jL2Pv4XymgSD1hKlJUrCnVs3+O/+q9/j+PScBw+f858/+wptUlxN9GBcQlkV&#10;aJNgFNw9OuCNm4fMn5xghYogeCWRSmGDY1U4Hj99gdIJ164Z0nH0Q7pRgAuBvCh48PXXvDw9x8XB&#10;2NrM2AXDtveB7r60DeDYZ10wYPu5SVkrL3IJjC/LCOh3EUGPkYpEGkaJAaX46vFjLuZzllW5BthH&#10;UL/sVTYanIdwBWSzbd/u+3OIaGdIPVn2kAoMxZldUOl6X3OBdJxwcX7O/ftfMtvf5/bdN0AYhLfk&#10;RYWSkoO9PUTwZKsVqzx+T5qmnJyc8PLlS7zz6CQFxOBz7QNMDykbD4EOm8bvZu21STEiecElCLeJ&#10;7SOw4CrwvrveQwiMRiMmkwmz2WQdRzSvb+KYZm9u9n3nHNoYUJrp/gHTvT0Spnzw3vt88qNPKIoS&#10;lShc6SJIADaAaldi4ZpkJ6poxu8cj2Z8/PH3uHv3jfX4uo7KVXO97Xgwkn1FZXgvACSJSRAEyiKj&#10;LHOeP3/Gj370Q1ywGKM2VIO7MW2f+nR37vWpEG9Thm/8Qxsg87okTX3rppufdP33q5ptL0nR/JXc&#10;sttQ/LqK931+TGuz8Rnt/SLVBhVACYFE4KwFAaqOJxeLxZrYQQiBDGINKkuSBKMN0+l0rSTZ7M+i&#10;tT7az7l9/13isyF/1qcC1+engCs5QNt/thuwt43dkGL8ELi2TwWuDabu+qGYP9g1yLIBWGwjAIyC&#10;nmJrnv6qvHVbTrnNv/cBNJvraOcnr6pjdOOdQAQpIjbzNSGi3rAXAvGK/PeK/7584cbfRU1K01dH&#10;GAbedvdFWnnjVVBrk7f9MvWHoZizu5f1XetQfetVpDWvM0/aRB6vC1x+VX1kaE13lbFfh9Ck8eFD&#10;5I/bYqPXUyRvVMUjSDG0cnDnHcFXCDEhNKQ4LpAVBassZ5FlmDThtAbDVlVJVZVIFUGnIQTCuuZw&#10;mbP44HtrYN09oSH0s9ZuxLrdudMX+2zEajXRhAsekxgmozFKRVXU5WoVc/qyonIBj8RbB8E2jEH4&#10;4NHG4EKgyIveWKPPt26bH68LnB7cC0MEMQcf8+NFumAym7JvS5I0wRfx+Ump12tLSY0VrgatXfro&#10;hljAhxjjFVWJkJGMcLq/z42bN6lsSV7kUVXdaAIeH2IdJtRKzt14eBuwpy/2X5MttYCrDS9aqGtY&#10;UcUbvHOsFnO+fvw1qgYgHhykl0rB3lPkBUIJsjLn+OSET3/yKT/7+c/JLuakoxRTz9E2iCsSuITe&#10;Gl7fHveqOvcQuUPNXBeV0WkTVIGtNadBYL1nleWkRUVKINWa1BgSrRBBoQCtVSSqqWNqW5WMx5MI&#10;GNeS4D2JUkxHo0iaV1+DkgolFS5E8Lh1Md8TtkAR10tWlnjnSbTGyDjOQgmU1iil0SbBK402hqJy&#10;hFBGYkgpkUYTAnhvkUpFoCVRSdo5g3Ue7xzWuZokTlB5R24dSQq+chRlLLgoEdDKYL3nYpUxzwtc&#10;Q7BHzEcuyagieYeqa7KRYDOulUhWJBglCUmiaWjnJCBqwlBZqyZbEVguliwWC569eEFelFGBGsFZ&#10;afnswQtWeUZV3IpzDc8tIVDaoJNIfKW0wQfLKstx3pOXgcpJLoqKv/nJz1lG6sHIYRgi4dwl8VlY&#10;ExC195CrZzj07mXNeuoS4Ww7Y2j2gs3adRMLNNcjOoTIcfwbQHsEGBY1OFw11QO8izGr0QkSh5fx&#10;nt+4c4ebR9fQviSRgkTAxfELTl8cMZ2MCViCrWB/HzObcDCb8sHbd/jGG9f57CRjsSpAC7SWjUh4&#10;/E4f50RD6AYhkieODUbHtRWEwNmofj4az+paUu2j6j2rIQZsSDjWY4Co5YtDjHONwSQmjomv+Is/&#10;/VP++t/9Sw6rp3x4x3JrfIEq51BYvA0oIynyFaNUMZloRonm+OWC6zeOCN4RPBitmc+XTEYJobKU&#10;ZYF3FlWfa/mgsGUNLnYgVCShHY8FAUdlHUpIZuMRMmS40lFkJcZotI51XiUgCMHpaY5dZrx37ybL&#10;5ZylXVEuIEjBqnBMtI8EcmUAFGbieevdKU++OCMvVkzGM5KzigRFcI6yEtEXBEliNIeHY+7cvcaD&#10;hw8pCou1siZeFaRTSZJYbuzNePfuAZ/+55dgPTqd1HGzYDqdgoixYuUiML2Z2w2QuiFfMMas53xR&#10;FBu+t31G2bzfGLMGsHvvmIzHEZDuLM4FlBLrkFgqjVYK56v1Wqqq6nL/qonAtDb12gj4EHPL5XKJ&#10;FFCVJUoIbt64wbPnzwiAc5aqrr0653DWcv/+fe7evcNsb4bzjjzPo6/zrRy8Jql0NVGiqkmOjdY1&#10;mWZTB9lUPY8AcRPredZhkhRjErwPZKtsTeYRSVFDJI3zAqUlpp5/TR3SOUfwtS+TEu8se7MZZ2cn&#10;JEbXxDtio96zrsWMx0gpKcvySkzcR5bTxKeRlNnXdcm49iPJT7weHzxCSZTRuJrkpp17KqVIRyMS&#10;rSjOC37xiy84OT/j1rVr8XsDCNkh+aoJnQSvR8DU9blt8HtfXtqu8Zh6H+p7XdePv+5ZaB9we+i9&#10;3Z/11e/bn9nM277vGs5Hw0C9uzWW61qMWJejtwHetym1D5FKdutz7XPJvnvue9ZtBfcuMU27Njp0&#10;Fj2Uu3XV6Nvz51WxaLve8MuSNe1sZzvb2c52trOd7WxnO9vZznb298V2APid7WxnO9vZzna2s53t&#10;bGc7+xXtV1Wp7H5G3wHqqxSp+15/2Xy8qcjeZ10AQ/swvq2I1LxmSJ1yCJj0OuCHoTHoqnO3QQmX&#10;ipbdQ3NxpTmhabRtN0V2x63dHB+V7sVg8+sQoK2rFPerAEG6jRNdAPaQKkH3+Wy71u68ar++DbYe&#10;AkNvm99DTaZDc7oLQOg2zfdd+7YGjO57mqaHvgYJ4EqTfASFuzXwvJl3rwK+b66ZqG/sAwgkoySl&#10;LAq0VhipSZJkrRTfsPu3wRjthpmm6bGZw5fArctmyjVZQQgkxtQNqq4F5FfrsdBar59t4yNio7JH&#10;KUmSpGu1zrYifXs8m4aY9npsvitJE5SSdSNTa0ytJUlTgoc8y/AuYIwhKL8GukfA7+XfG9Vp6eQa&#10;qKmlQhtDnucEH5unldasBZZb69BaG5vYtIpjXzfENffVNOFrrRmNRqTisglVK4V3juA9xiQEPCbR&#10;BBdB8FIInj19xo8++YRf/OI+k2nKOEkoljlpsFw/VPwvf/B9PnzjELITvvriK548fcLJackoBW0E&#10;WgIu48/++P/m3/ybP2a1ypkYw8FMMFUFylW8f+9d3rh1SDa/4OsvH3FxWlBVgqCisru1mlXu+P73&#10;32RkPM+fzVnNI9BXSsU8DyyXnjK3fPjtI966c8Dy4hnZImO+jOB3b8e8fLZinoOejHn33g3wBcI7&#10;qqpivrA8erLi9CyQjATvvXcdSY53jmxlOT+vePq0wHn4tV+/xRt3phTZKVWRIaQmL2C5FNx884jb&#10;d2dU1YqyrMgLePB4xXIFUsEHH9zi6FAj1QLrLWfzJcs8UFZR7XdvprlxNMEHx3xRUpagFVw7GHG4&#10;P2K1mFOWlqqEJAGjQRrJ6fGS1So2yqYjjZRQ5AWuLCPw08f1KkWFxrEsA0ZrqjLDeo0LkhAceBDB&#10;kS3mLCdn5AcHzPb3gMBoPGa5yHj48CEff/zrtR+xOGdRKj5rIcVlb9haDDz+RQz61bgOxuMJN2/e&#10;4uHDh3z+81/w3nvvcePGjXrtVld87Ma+LQLBRr8mZFQmk0hm4yn/1e/8LmfHp/zRn/x7bPBEPSxq&#10;YOkwIKnxvdGXqF6g37rXbUDpMjZsNkNQq/ZUFdY78rKMaj0BEFFpDCShspyez/nhpz/jW994l0mi&#10;ybICrSHRkQxjnCo++uYHHP+j3+Zf/Ot/x8++fMpsOkW/dxctz7l2uI/0AS9AicDhKOEbb9zkq6fH&#10;FFLU6lv1QwrgQmCRW548f0npCm4cHWCkprCBsiqZr1Y8fPQ1i1VGECJeq4jPuts01x6Hxg83Pnlo&#10;7x5SRx5qvtsEf2wC7dtApfae5VwNJBZQCklelVwsFlGRSgo8gSDkxtzqa7wcimO79z+kcDr0ea9S&#10;i+2qE/UB4vuuuTu+/dcQ96yirPjJT35C5Tyz/WvcPDokVCVlUSCVZjIeE1yJDJ4gfE2sUvL0yXPm&#10;F0vgEs0xRHDQVYhuj902Nfj269sqf5v3znq/7+YAIYgrMXuzF/aN38HBPqNRCsBqtSLLso3vbPZ0&#10;Y8waGJ+MU6rgGU2nmHTEWHi++f777I+nnC0KbFlFpEMNAO2CNpp71FrHexSC4BsFSM29d+7x3je+&#10;gTGGytoIkNuIJ0MdF7lWDBWbqj0eVRNteB+fua0sWbZktZzz888/I1stAY8y6SWgogcc2gce7msc&#10;7nt+Q8+3GcNuPDZEHvbLxurd+dC+rr7m7qFrbsY0zluxkUu9KhXuI7OI3xPWeVwEXJcYZRiZBIVg&#10;NpmwyqMSvNIaXcep3gesjaQuce5rIpBkjPcWozVpGuewFBJrq6hG6hwuOKQQiIEx6+bJ7XtoK9G1&#10;wQR9uUw3LxnKNV5FItf+vD6/1wZHtveIPnW2PpXx5t9xn3JXcsauNQRUjZJ8E8f8lzZo95GQvWpf&#10;6FsXzRpt8q++57NJFBBqooz6+SPWOWK3qR4247lN4r4wuI83Pq8t5+q8R/qo8NtHijKc/4oN0oQh&#10;UowhH/Kq13fz9G1EH30AmG5Ovm0v7pI/tMdtm+r069Tp2vWj11GK7z7TbQp/bYKQvvscAstvi/+G&#10;lB231dJSY6jqusbGviprAocQ97qyqvBBsCpKlnlO5SrKqsCHqGBclhEQlmpVg5gv45QGgDZE0NGu&#10;r2RZtq6zNOun6z/b67FvTcfagsBoTaI0aZIgVSSvaua7c54yr6IKtPV42UCQo3/TxqxjhADoAcKE&#10;/79BJVdBPO6ydokCD7aqsHlGNr9gORmR3jhCC08DWq0TO6RUaGUoq3z9GQ05iXMOKSQCQWqSSBwj&#10;JFoorl+/zmpxwWpxQSXrvCDIuNf2+IVte36bzEFKuVak31gXXM4Ra20EzzaxBZexRlVZFos5Dx9+&#10;xY3rN5Fas8qz9fvyPGe+WnE2P+frBw959PAR3jn29w9QQuCd3dhrLoGuV31xd+/ti6t619m2ddcb&#10;g0Wwl2iAxQG8kFgPBQFVWlLrwUW19OlohPGBxCiM1ugk1rhGSQohoBAYo0i0RIlIACREwLuohhwQ&#10;UHM9SEQdzwQqaymdj/m01lgkNnjy1QoEJOmYCZIgl1CDJl1VRUKtJMFWBUFUVNZhEo3Smsp5llmO&#10;q2Kto6wqKu8pvadyDus8Ds+iqMirgFGGyka1bikFlfNkZcWqKrF4pImkVjH1rvNOHwlDpBBIGWtF&#10;kUhUEghM0zGT8RihAB9w3iGERxuN16As+BAV5p+/eMHp6WntXxqFcY8PMddfhcCXTxc1MPkQ8Hih&#10;qJBkNnD7xm2Ort8iW56xmF8wX2RkeUXhFPcfPefR4+OaREusizxSKqx1rX2MjZykL3br+sw+cqrN&#10;n/mBmD/Wcpo1eTnH5TpOv4zVff19YSNf8t6RZUuqKiphE9q5qcAjCUEClqQmoDjY22OUGERZMkoM&#10;Usan+fjxI4QWzPYmpEYhvENjSUaam0czvvXe2/zgi/90SQIkAkoofF0LDtavfZpQCikieFdrgZSR&#10;9HNVVHihI9mqNvW8qeMgwNPkIj2Kzc1eFgLgmO3N1jD5v/7rP+eP/q//g5vuhF97y3NvP0cWF+Rl&#10;RllGsL6V4L3inXfeZpZozs9XeOcxWoKP5K1KWvCORIMrS3Ap3nqCd3hXYiuJAmaTCUaJOJeVwqRx&#10;LS+XOXvpiEQ6UhPXeJFXICFNNUUpcLYiSQynLwrEoSQEQZKmJEmBdw7hIS8tWRJQDvJ5QVhahFhy&#10;760JP0nOKQrJ+ChhkuTMRcUoDcxXS5J0Cs4jQiTDUlJyeDDjyy8ugEA6VvV+oiiLgoOZ4te+cZs/&#10;//EZT8/OeBi+4MbtNxhPpqRpgq1yyqrEOpAiXMkrjo6OmM1mnJ2dcXx8zN7eHnmeb5DttePJqqrW&#10;+0UDotfawLre2CZ7kGsf7WsCtIY40LWIdkV9NjCfL6AG6Tdr0NoKKUAKQVGTD+7v7XG+WGBbn5Gm&#10;IxCS5XLJp59+Spqm7O3tx58H8O5SCRvAE4l+EAFq0mHWtdl4X8iYLzQA+Ib8KBAQMZQg0SbGAzaS&#10;4eR5jBWSJMH7y3OahpijIVVuSCFCTZJxdHAE3lOVBWlicLaKIPo6j272/nU9s0XWMUQc1ybS69Ya&#10;goeLiwWecElk2NS4XJPXb5K5+RCwzhFcJGh5/OQpX3z5FdcPD1Fa1eduQ6RpYjDv7cvFu+e+Q+9r&#10;x7XbapKvIo1/FeHhEMlhX1706vyRjXryq2KiTTD3ZS67UQtDALUSO1fzq6Ez2r6z9r7x6zuDaOdg&#10;2/LAISL1pn7TzOtuvaBNDPiqfHMbIe622uHQmAwRqO1sZzvb2c52trOd7WxnO9vZzna2sx0Afmc7&#10;29nOdrazne1sZzvb2c5+ZetTWhs6NO9T12r+7KpybTugbprR+9QA28CzPsB03wH20EF5Y0PA5CEg&#10;05C9Ss2t/Zq+Bul2w0rznvbr2kCLZoy61zoEgG4aXryPKgoRRGF7xne4UaKrIt7+d6OU2QYf9F1b&#10;39zpKou339dV7+4DCbyOul137vU1PHRB9q/bfD5k3XncVaUcGqe+exlSYtumqNp9bhtKudD7mX0K&#10;ipef3QY/BKRgQ1Vr3SjSaswdelbNODfzplFcbJo6kiRZq6dHpZOCiLGNTaBxlcSm6gY4lqYpVVWt&#10;GyIjmAWECOs/L32IGAQktJ9bs8aUik2K1lYbc18EgbeO3K6QAcRohFE6Kmf7aq1Ea0yCklFFxDqL&#10;87Hpa7lcUhQF3jtKIElSlIkAG12rwggguEswfqNKGRvsL8G8a1B8TSqwvnatkLJFRuADwXlWiyVh&#10;VquQ1ErJ6WjMyfEJf/d3P+LLr75iPB4xHSXYbImbL7h9KPn93/4mbx548rOvefL1Ix589YzEaK4f&#10;pWgV2BunTKYKEBRFBkXGWAS0zTjcS7g20dy+nnAwhhfPnvDs4XNsZnGVQChNaSMAfrWyfPDhDW7c&#10;GPPyxQtOX2aUmUenAm81RWZYLgvu3E74xjsHFNmCs+M5RR7ViIoq8Pz5gvMLgZPwD77zFpNUUOYV&#10;BIe3geOXK06PLVLCvXdvsT+LSkMnZyvmC8+jx0vOzz3X74746Du38cUyNtZby3Ih+frrHOcD9965&#10;jvMlWVFQlYH5PHBx7rBOcHRD8e5bU0RYABWrvOR8HliswPlI0HD9aMp0rLHWcXHhqKzg6HrC7ZsH&#10;SBkoigzroCoD04nk2uEE5yyrVQTASRWYjFKMkpRIyjIggkCKgJYSWbfH5llBYqZRwcdHVSJXVSAD&#10;0/GI44slRV5QFAVH+gglJEUelfSWy2UE4ilZNxAGnKtQIoJGRKgbt4Pf2pB2SV5Rg+mUZDqbcf3G&#10;db64f59PPvmE3/u932M6nRKC6lU6bTeAybr5j0blj9gEff3oiP/2D/4blvmKf/9nf8ayLPAuXr/W&#10;yRrgHlWP3BWl4j4w2qXPuAQvXt0nWDdKEsBZS/CB5Txjvsw5OZtzcb4kuLphsW5uR0i81Hzx6DGf&#10;3X/E4fRDtCsxpaNSAqMNSsF0ZPi93/wOz45f8kd/+h/5xZcPubE/jWvdaPb2JMolGCU5nI34zvv3&#10;+PzLB/ziJMcSwfGamnymHqvTiwvmi3OePnuKDJLgWTfw+3DZvKlq8G+oFbW7cUB7327IVob2/e6f&#10;7f2mDeToa/Trxi0NQAYG1HXWsZBfN8UmoxFCCApb4fEI/IZS0rZmvvb3N9fXt7cPAdCH9v2hWKYL&#10;Hn1dhexXfa6UiuA83lV45/jqqy/5wd/+LR9+431mswmCgBJgRikjP41rbak4Pz/nwcOHvDh+WTfz&#10;i97nHfdO1QtGbccn3bHpEi51c4EmbmjnBX2x29C8a8hufAi16hi1iqxHm6RW5qrWzcvW2jXgvT1n&#10;G0C+9zVwrSaIkErxxp073Ll1m0fPT/A16GENjBNR9ZFO/NZ8n2/mllAcHh3x3Y8+5ubNW9GX0BBM&#10;NGryYd343KhwXa7LzUbhxESFQ1eW2KLgxbOnvHj+lBA8Zk2MJAZB7NvWxZCyb3fOvQrE3udzh4gy&#10;hn7el3tcEiyJrXH+0D0Mra3u92x7z+UaaHK0qGjdjHFUpIzEUt7mCARJYiLRS4ikCF74dazX3Eea&#10;aKyNca+1ltnEoJWKsXmjhBkE3vkNlbi+/L79s22q3N29cggM3LZmnx0iHuiSVAzlypt5rriS17Xv&#10;o3sN3f2kreAsJVcA+20QQ9u/xf+oAW+/GgB+G4h7W047NFe7eXQfqPP/Y++9nmRJsjO/n4sQmVlZ&#10;4tYVrbunp0crzC6hCIMRtmu7Ru4D/06akftAggpGZSQXsOFigBlggJ0ZANPTuvuKkilCuOKDR0RG&#10;RkVm3R7gDXnMbnfeulmZER7ux885fr7vG66d9p9avxjHrQXibjfaD5/FUHl+l39Q7RzxfgOGp69Y&#10;ul9FbqyeIzoyCD+6p4zXj8ZJPXaBzXft/WPzdp8/Gav/vAyBzb7v3eVrfhPCvX2+ql/DG8Z7/fkm&#10;9oCLd333hpjR741rhtfVz807EkipcA5cA9qiyW8kAXxoAFIFqqk1eK1Jmxw7Kqn6BgC/n4Rg+Lz6&#10;99r65P5cHa63XX5pOM7t68l02r3WiWa5XEbyExdjgbau54PHNyqvEQAWAWPOWYRWO+fKrnkyfF7D&#10;6+77+eF97qpHtr9vTU29XnF7dUGWKWbzOV54QnBImUTV2LAdf7Tx1wbM6pqYJgEpcbUj1QmTbMJ0&#10;MmOST/G+aFSiZeRDCD2Ht8MX76qp9cG623UytwUcb31oX0E1ktvE2tTNzQ1/8Rc/BgRSSbI0w3lP&#10;XVesi4JVscaWFQKY5hmKQBiQSO7aO/t1zH1x0T/G7tbd78ZY3nscCgcYGxXTsYZb40iVIFOSRGsS&#10;pVFKMkGRJSm5UkwmE2azKbZcY01FmiRI3arAS4JMcB6U1LjKYJ2lrD2l87gQCFI21cGAdz4q/xYV&#10;1kS14kwotAbjHVZ4am+wwjUgTXC1p6hKcJ564kiTFIKjNgbrHM57rItEMV44pAisy5L5kcY35J3e&#10;RjV4S0DqFBEMUimM28T2HXmOkBH4LARaJWRphlYKvGeWZSRaYpxB+GYslUQC1nvKyrIqF1xcXbFa&#10;r7o8uCVoavdyKUDLGP99flkiuUb4eJ6gUo1OM27XS7I8IT86wjhPbVdIKSiqJf/w0aesK4tCEYSM&#10;4P1gUV7fiatjLCW6PHsXYdbwTKFPNjp2HjDum8RIbuzvnO/0CV9bXzRcp8OYr6t5B4e1Ls7D4Jk3&#10;4G0nBUgZSasSRV0WXL14gVbnTE7nOFvjXE1V1mRa852vv8vp//c33FyXIHQErLYK7gRCV76Iz9CH&#10;OHedjwr11tRY61Bab6kt3z2X2RBybOUxIgJ+g491jkQnpFLxs5/+lP/9j/9HsvIFX38j4fV5iayu&#10;8cWKugzcLEHlM2rjQCoenD0gxfOLv/+EfJqRpzIqcPsanSiyVBCcxdYVSpzgHQgL0oOvTZM311SV&#10;IJUBT8A7KEsgqIb0zXM8F5QBpA7gLbOjjNtlifeBRGnSmcRWFc568lQzTRV5IphNJIlOsN7iJVw9&#10;vaF6cUSeOWY68M2v5fzNT0vyFM7mguXaUwdBYQTeGCb5FOmLSJxT1EyymEtdXztkKlCTgHGejBTr&#10;La+c5/ze9x/yP//o6lIGtgAAIABJREFUBXVZIoIjTSIhmQgSUxqsl0i98cFtfaEFpD9//jySBzfW&#10;/rxPvtPmKG19fxcZYr822s6Bdr73z4Ha6wje9eopm32uJfAxpkY09VqtNVIpamNZLJeIEOcTwiOl&#10;wAaQMqGqLLDi6OiIo/kJtq4piwjs9y5EpfOWkDoEpIrEf9bEcxHVI9Ecq49orWNdu7kv530Ek/fq&#10;QtskXuEOUZ3WmoBgOp1xcnrK9fU1prYdyYBOko5ErizLSFLcEBT2x3UMIL7vbLh9ps45mtR/+0xJ&#10;iCZm2SZI9ARMbZE+gBQ47/nLH/+Ef/Hd7zObnVCslwixiY1b/xXCeA1l7NxzV71z15lg/7x3mLMN&#10;Y/qxcRoCyV8md9g1zmOEEbveM9wHhmcSu2uqsY7SnYR21yu29pv7rvdlwP/D9/cJtfpEosPcfIzg&#10;cVcu2+6B/d/dVc8ey3v2EV+O1ZXG6r1j8Wz/ng52sIMd7GAHO9jBDnawgx3sYAc72LYdAPAHO9jB&#10;Dnawgx3sYAc72MEO9htae+i6C4TQ2ss02PUPPvsNGsMm4l2M8fE9u0VqdjXIj/29D8oZU+G67z6H&#10;DSdjYzDW+DrWPNra5gCZLaD75vP8VnOLbZQThof9d1WY7hIU7GuM7l/nWKPs8BD7PtXWMfDTLjDM&#10;WINnX4mrPdQfzqeXBcHfN0d3zcf75vsuUHt7T2ON/Lvef998HgODjt3z8LOGTYjDa+irAgyvLSqH&#10;y9io5z1CSJTSlEXR/FssvcTGrO1rbkEjw0bDsWvsK7xOJhOEECwWC5SSDTjIdes//n/zHVmW4b2n&#10;KIqtBpEhiKtVBRZCkCRJp9jWbxzqN2BGAHsyutaFFF1jdutT0jSLivDN57fA/lYBRTbXsFHQtJ2a&#10;aNtk1TY4CiGwxhCcJ8uyrgFuA85znfJJWZZd01x7L9ZafBEa8dnYQKzERsVztVp1783zjA8++pif&#10;/fSvuLh4wdFsilaKcnmLrFe8dZ7w2995k68+zqgvP2Zxecnl5S0PTjWTPCPVGUmqcc5SlmuMsdSF&#10;xRtPomCeCs6OBOcnCfNccfX8mufPLjGFR3iBdQLn4Po2UNeC07OcVx6lvHjxjItnN3gDSSIwVnB1&#10;U7MsYH6q+NY3nnB2nPLFpx9TlRXGQpbMuFhWXC0DtQ+8++4jXn88ZV1cUBUliVTcXFVcvTAED4+e&#10;5Lz7zhmTHJa3BXUlubytubr2JInghz94k4dnCTfPnmLNGmcFFxeW22vPK2/OeXCeYlwBQeK85sXF&#10;gqqCJA1842unTNOS4NZ4KVgVltsllJXE2NiU98arZ+SZ5uLCsFp6nAscz3POjnPK9ZqqLLEmYA1k&#10;E8XZ6YSyrFiv6qaZFWaTFIXEucC6ClgTSHOiUpTUyFRh3RrrPULFuZUqDU1TdZ6lKFFgrWW9XnN1&#10;fYOnBZgEVqslVVkScZcRVBd8BJETfKOU1aKpIvAuKqC3/k3e8fM0S1gnmgfn5xRlyaeffsrnX3zB&#10;2++8g5IiArLv2c9jOzoROIElkQIvAk9eecy/+ld/xNMXz/nrv/lPWBUwtSME0+wp8o7C2K7GuWEc&#10;0ve5G78WQSeCXjzhHNZEsoLrmzVXN0uWy3Uk8BCCACgpQWmK2uGAH/3FT3ny4Jh3n5wyDYEgA2u1&#10;5PjkFK0EZ2cn/NHv/gs+/OBD/v6DL/jVR59xlCfMJylHR3NynSIJhKMZrzl499XHfHDxAabdy51F&#10;SYUQslGODlTGU9ZVvK/GwWqdNOAh2ShftUDzkec4GKt2vx4+s5dpkBs24w3jqVHFIiAIQfCD94Vu&#10;s4ggUtrGvwRjDcEFlIigidBTgHsZMHs/bhwDBu4COfXjmJexMQBdHygwtiZgAzjdBZL0SBABGbXj&#10;KG6u+PMf/RmfffwB3/jmN3jlyROmk5waH1XpkhTnF3z08cf8+sMPGzBHAyYYfHb/WtuG77Ex3Qce&#10;HjYZ9+fU2HrsN/KOEQW139equEvYAjdNJhOm0ymJlt172r223Zv7jdhd7uA8SIUxdQTWS8H86IjH&#10;jx8j+HmMEZxHSrV97WH7Xttn2t7jZDrl+z/4Ae+88xWs9YBoYpfme4PHNQrOoje3ujkpRSQmCYIk&#10;TUiUpFgvsaagqgp+8fNfYI3t4pTQADD6RGPtM9wVU97X/D0W6+4Cxw9VvPsx3C5ig+Hn7VPqHQMM&#10;7MpH7ounh9+3Kx/s50ttPt0SNni/8b+tongIAakl69uC1WrNZP4A05CVWWsJJmBd3c3jOFaR2Ew0&#10;hCvtz1suqrZJWykFMgJu2v1n2Ow8HONNDYDuM1rV8Difw94G7+Fntn+GBG5jJDljc3AXqdYQxDRs&#10;aB8S8g3vWWsFyK1rG8ubWjK5dkwjtug3Axfep5o2psI9VFIbzsld83fsswWC0Amz98ELbsu/jYFC&#10;27k/XAv9/WhLhXzgQ8YI73bVLfbNp5dRMxx+7q6a01hz/675OXZt9+3pY6QRY8R8+wgfxmoww1pJ&#10;Wy/Z57f6Noxh7lPqGyow9p/BGCB+3/cP47yX2T9aa4ne2px583dJaIlkfMwNvIu5tpSgtcSIuP3W&#10;jbJpVJhmJ6D/PhKkYS1lrD61qwa3DSCRJIkiNMQeeZ5FwJdWCCmoKxMV620k8PEeHK6rZ8QaqSLL&#10;NJNJzWKxGPVnQ6DOfXWt+4AvY35oF+Gldw5bFxSF4PYmIZ9mJGmOcZaqKjdK0kE096470FhL8qeU&#10;aoD+nlRrUFE1PkjJdH7MbH7Msiijrnz/WmSTE+yI7Yd7jFKRuLBfW9kaD0QkUpKyqwX14+z+HmqM&#10;oapriqLq1ct68ysEtFLkzX0J4n4OIHtgs32Aoy9TT3xZYHwIG13TbVVpOpVeZMytWjX4llwttCre&#10;wuMEOCGoHQRTARVKCLK0JksSUiHRNzckSqBFJHub5BlJEnPWqIwrCEhcECxWJct1QWEqau8JQoKU&#10;SKVI0wRjHPiAMRXBRRDzLAQypRBBoKSOtQPnmvUUx7slTbgpKsK6xDvb7Wc6SVBSI2Wcf85bhJag&#10;BN4EVmVBQFA367MyBhsgReKNw4s4Lroh9FQifk6i4hpPpIp1D6FxLpI1BsDYuNca57herrhdLbm6&#10;XVGa+O9tZi4QSOJ+G5+HRBAB80pIyhD48EWJtRdYbwlAlk1RiQLpOTs5ZXp8gnUSKWuMV9EHyfi5&#10;Smp8MFHJfAdJ8BDI3t+b+utjbI8aI4fZXau/u+fGGsx+Atx2TbY53vCsqw+EVxqcjWRkuZKczmdI&#10;4THesy6KuNdGNljqcoWpZng3IYQYG9dVzXSqefzgmK++9RqfXb+PbWpa3hkkkZyjJTFVXiNEJG9o&#10;Y7G6sjjrSfMpSqcopZFSd08cQgP8j+QH/frJ1lrFY73jaHZMlqR8+P4/8Mf//r/l4oO/5/feO+bV&#10;o5LMPkO5ZZOjKAoTWBnH9armeDLFe8+zyyuWixXvvP2YJBFcrxdkaUqiQMkA3oO3mKoG58kShUIj&#10;nEXIwKosObE5PkRiWWcCVQkBSW0MwXsmOVgb57UUutnXPEdHCqUd0oeo9l6UJAoS6Tg5gnSW8OSV&#10;V6nLBVVxw/WVYXVhSZ5MWFx+xre/+5irq6f4YslRDqdzgZcCsQRjPLd1gQgVWZZRFzUycRzNUp49&#10;LVguBV4F8qkAlRKCY5Za/rNvPeIXH9/ws0/WDZlOoKoNSgimRzNW6xLbxCntXgbw9OnTbi9r6yTt&#10;WcNYnaPdL7ZBztu5TvvMhyTiSqle/ik2JLpSILockKbG0FeIlyRZihKbdXJycoKUkqIoGgLfhrBG&#10;NvOv+YzVcsnp6SnT6ZQ0SVitVhRlBcF3BH6yufc0TbprbM80OjX4fgwCaCFRvVqKde0+GutRkVwg&#10;kqu0tZ32/mLe2uztWpFlGWVRsVqtIhFgqpvlsjkP2xAd+tF60tg5ZBuv9H3LnfgIurMZQWSYFtCt&#10;4f5nKakQ0uONAQSZzvnsk89ZLdZMzk4RQuGaukCvML43J7zvDHQsXhjmhJv3xrqGlDEeivcyTnw5&#10;dnY5jC125WW7anq7CJ72xUNjcdR+IvtNrrz5frq6cZ+wtU/UNLy+to64rw6wjzB0NL8e+PsxIqRd&#10;Z/33kTfcR7r0ZYDw95GuDc9h9+WtBzvYwQ52sIMd7GAHO9jBDnawg/1ztAMA/mAHO9jBDnawgx3s&#10;YAc72MF+Q9ulIBbt7gHn8JCzfwDbB+LsAsG2Ngbaia9hqPLZvybZqL/EhqDx5s377D4g+xiIfdgA&#10;3Lexxvvhvd89FO5fZ/x7XxGp/Zy2mab/nPrf3298BbrmEu/dne/fdWDdf73vQHqozrur8aH/eh/I&#10;fAzUMja2Y0CTfpPGmDLgPhX2sTHpq4YOG/fuU+YbU/gbm9u7wBD75tQuENJYs0EH+ho0JPbvNYLD&#10;HVJumjm6ZkYZwR7OOdIsiWpMPnC7uAUJZ2enWwobXcNoqxrcA5YMVdf7c7V9b6vEUVUVzjuSNImN&#10;VX6jIqm06pqO26attrFxuVwCkGUZSZp2z0xZR/BRedrUhrIsO5B6pyAiIhhdSIEwAhvsVrNk/7no&#10;TN9ZZ95HsGiWplF723uCa1QmVGzqbkHrgQY00jSEWWu7RjjvPUJGRVDZNLSqBtxUVRUQgXlt02Ac&#10;l9jU1TZutf6kKqvoM6RkMpkgpaI2VXfPf/3Xf8Mvf/EL8JbTkzl5mnB7ecks15yeJPzu997ivVdm&#10;5K7g6vYGWyw5mSryiUDKCCSvipp1uaYsLMFHmNVskpEpz+lM8eA4J0+gXNVcLEqKVSBPFXXtWBUB&#10;6wOrVWB+nPDkyZz1asXNzS3WxuZd72C1gpvrQHqk+Mrb55yeplxevsDUZTPWisurms+/sCzLwINH&#10;CW+/dYStF9i6wpiapxcrbi49ziRkE8/Xvv4q0wk4Y6gKx8XFmqdPC9YlvPveCe++dYrwa5RwBG9Z&#10;rwMXLwwBwZtvnpNox3JRYyrL5eWaq8uKEASnZ4qvv/uYo1lFtXY4L7i9qVktBWUVqGt49fUTHj44&#10;4vb2ko8/fkFdR/c/n+doJbi5XmFtwJgQwc+nU7JUsbxZUlcOJSFNBFoGvDFUxlKZqEacZoFUS4hw&#10;aJz3rIs1UkflMREiQNsjSZKMPM8oy4rFckkQktpZqqpGqbieiqJgfjzrwNAd0YRsWVsCQgybrlqg&#10;QISpt/64VZVvVZe11pyfn3N5eckHH3zA8ckJ52end/zdmN/figqEoN1dPZ6vvPMO//W/+3es1yV/&#10;//77mCZ0iT6Pbm/dB4oc+tJ4T3KLjCf01GCMNSilCcFjjGW5WFIWhqKoqWrLeh19DiE2YeI8Qiq8&#10;MdTW8/HnX/DXP/8lD49/izTLOFIJzjpW61VUIULw+iuP+S//6A8o/+T/5Pr2hsXiltUswVmPagD4&#10;takR3nJ+NCMTAtONU4iEHDIghW9ACpJNGz2NYpgCotq06ppmBaEDLInRmHEsdnoZhaTh3jzcL8bm&#10;wrZTloAHJEKELbx+bBDfxFLWGLyziD4wRsgo8hPu3tl9oJ+2CXkYM++KTdr77QMa74tLdylfD4Hf&#10;G0VjuQUc3bp+IRA+roHQKEPnWYp1jo8/+oCLyxe89+67PHr0CKUkVVVwdXHBp59+xM31TVT+4q7y&#10;0BYoHzrly7hHW1RDlrMdA98Pbt4Addt9ro1ZQvdsxxSJ43a+Wa/OeYwxXVNyv0k8TVPSNGWSZzjn&#10;SJIU5zxlGYEOWZZR14b1erWlmCykxIRAUZRY70AkCKV48uQxWsoIzmnWW399RYXK0Kg/qjuNn9/+&#10;znf4zne+hzE2An+C3yLbMcbinaOvwrmVc9GoS0pNIhXOGsrVGu8Nv/z5L7i9XjA9mpJl2dZaG5vz&#10;Y7nBPoXfsXzqZdS9xhp7x4Dau3Kz/Q3MmzXUB7y8jHrxLl/QX3tjoNCxsWi/y1rTgDJll5cJmSCQ&#10;rIuSsqqYP9DRr7lmrwiAiGupvf4kTVBSMZvlVHVJlmZIJYGoWKqavFlJiRehI0Ea+qox8KdvCK/6&#10;JC/x/mS3y46BIoc+qY2fW5DqUOFvrAbQ1hlakPn9Ddah8/VCyDugzc130pE9tCCq1rcM9yMpZQRs&#10;eo+zLuYfjUpfC66s6xr5jwTB30cOsiuH3pWHjwHOhnkwLUGR2Aaxt+PXf++YWv0uEPautblvTY7d&#10;zy4AxK76w7BuNYwd9q3jYT46XAetbx7b3+/seyPjsst/jl33PuW+4RrY54vHgM776jpjtbJ9ZAJ9&#10;fzdGBLJrDHaR8N3/bMfihLhGpYoAoXbNtsRyzlpSnWCNQaoGLKYUIKirqsk/osorPfXglwHE7CIj&#10;GANTDtWFd9WKWtCXztKG5FKRJGkD6DUdSM2HqPp+t26qNurxkwllVXXKu2O1sbF1tWvetUrsQ0Kj&#10;fSCn/vNu54i1lsoIVK1Zr1bUVU2aTsA5nLQQ4n0gQqOOTRPnxXVom+/WWiOkwIm4L1lrQCry2Yzj&#10;Bw+4ub1lvV5HgrFB3W64nwxJGNp4vl9XGgNLKamR3PUdtMRbzZBolUC3Z8T3tESHLTAS7zul8jZ4&#10;FduMjzvzoTFyn31Ep/t+to9EZejnOiKV4DtAmBASKTb5uJR6o8LrPS4IkCq+JlDXhuuihODRUiCC&#10;J5FwfDRlWk+iCnpdU1UGYx21cSwXa2SWkOQZpbH4ECKQ2AeE9QhjY+wQQlTFTlJcgLqo0MBRljHL&#10;UqZpSvCWQlXU3kY16gbUab2LBFPEekddWxLnmUwkEtWQ3ckmn/ZY57DO4wHjHMZZyioqPTtrkaIl&#10;l4vjorRmkuVMspw0SWJs0UyQQATPS6VwAYqiZF1EwP+qqqhds+Z6xLlaaXxD7imk6mI335AVeR/w&#10;QiK04tmiRj+/YZZnHE0+5qvqTZwzaKU5mZ8ym88hrHiQJPz+b32PX3/+lL94/3OM8w0YU+IGcfAm&#10;9tv2Nf3cYpcS8NjcGz/f4Y5i8XDfakGKrS9u61TDfU4p1RGgjPot70E3tVnvmUxSzudztFSUzuFq&#10;Q6I0Qjk8sW5urY1zQMCqKKiKEoJkmmq+8dar/Phnv+KmIZWUQkIQzXqRIJtxExsgpTUeaz15OiXP&#10;Z9AB38NoXSA0k2Fr/+6NZ6ITZrM5ly8u+N/+1z/hH/72L3nzSHCWJpyka04mkiw5wVnJ0+Uty9Jx&#10;tYqEHYkKXF684PL5BXkuefXJGblWfPJ+hQyOLJtjrEBrMLbCGINWIhKX1jUhWFQqSI8fcv7qI8qb&#10;j5gmCucDxoJHIxOJXd2Q5oKkbnNc1cX3SRoQ0jSkAwqPxvqaNE85O9csKstnzy5wZk0uHGkmuHlR&#10;c/72OUoleGX4+nfO+fmff0aaKU7nKUVVs3QeU3lqB3miKCu4ul7EGmoK82MoajBGsV5bsrVhepST&#10;C8k8rXjvdcWvP61Z3S7IJ0fMjo9BSrJJhsNTrE0HbhdC8ODBA6oqAq/TNO1AsW3dfpMj2l6+b+6c&#10;r7V7VBufJknSqbW3e21d12RZttln+jFD6JMAyq19rFtnQiC1RilBJiRJ8xlJA2pfLldAExtIGQl5&#10;AtjacHt9Q57H2vKjRw+p6orL62tMd1+y219VQ8zaEhq35xftNTvn0A3xTZqmW2rsvslv470Ybm9t&#10;R4zUjm27TqqqRmvFyXRKWZasrSNNIqmEVookjXXU9lyoJRsfI/TsW3sW1T7jNt8cql/fibMa/y2F&#10;ashLFK73fVLKKDzekAxoqamNYbVY8dmnn/PgOJ69tUQ9Xb4W2hqtuBPX7Msdh3HtWP12CGJv9/vQ&#10;5N8qsks2tfhtgvmxM82XydHG6iz7cuL7gNPDM8l9Z9r78iDv/dZ56b4z7eF+eF+9qH+vw7ywv0aH&#10;MWG/tqx65En76gXDa72PUHTsnLy9pmENbx+h7FjONVaTO9jBDnawgx3sYAc72MEOdrCDHexgBwD8&#10;wQ52sIMd7GAHO9jBDnawg/2jbPuwXiBEn82+PbQMtI3w7XvHmmiHwPh9qqDjze7jzdDx761C+EaZ&#10;rTmOf2nA8Ni1tD8ba7rqv3+siXRXE/G+5q32mtvx3gYVb16Psb0PG56H9621IgTHPhKBL6MQMNYQ&#10;+TLM88Omgf7h+xgYo38/Y6qhY2pTw7Edgs/61zt2jcPfHV7D2LwejuXwGQ1/NpzrY2O/r9ljH0ji&#10;PkW54fj1lQ2lapoI2YBfIkB708QavOfs5IQk0RhjsCY2mnp8VH/2YatpuK8qsqsBxwYfG4CIymxV&#10;VWFtVCiVQuNFbEoUUqFkglZJN0/KsgR6TUhSYQMYH8h0Qt4oyrfNYsYYinrJuirJRY5CYWxUF5tM&#10;JqBkp05irUNK7jSv1N5099mCelvllSzLSJSODW3GbtRdGz8VAfpR2b2qK5QAKWQHEDLGxKKW1gQp&#10;cI3KdaJ1XDuJprI1q7KI46OS6Pe0JiAbAG7jb50j1WnTmCRQQiGFIlUZt6sFP/9Pf8uvf/0Bx0cT&#10;ZrMpInhMseQ48bzzOON7777Ot16bk7kbLi+e40yJVgm1LXG1QCiBtRW1kZgKygKkDiSZYDaBo0Rw&#10;OgkkoaReeq6vK6yFVIM1AVOBc2CsZDKBV145Yr1cUhcFENBC4p2irD0Xt47SwpuPznh8OmF5e831&#10;5RXCC4IXVIXgxYWlqiSJ8rz39mPOjmbcLi4pyhpTB6wT+Abg/ZWvPebsNIMQKEvD9e2Sz7+4ZXEb&#10;mMwVP/zh68wnNXa9pCprFgvF088KilXgjbcf8Oj8mHK5oCrWrJaG588qVguQMvDtb7/OV99+wu3V&#10;R1QqUBjB1QuPqxSLhYUg+Orb5+AtV1cVzy9qagSzqeLs9AjvSipTY0PGelWSaTg7mRDBGzV1GZXe&#10;tZTkiURrj/cGH4DEIzWkqUVLh/AO4cFW0f+XxhGSDB8MWTpBqsDJccbnF7d4Z6OyDwFva6QPrG5u&#10;WK/WHM1nUbXWewQyNrYjY0NqXPlNu53olG3CwN/Vdc2LiwtW6xVVVaG15uTkBBc885M5T58+4/33&#10;3+fk+98n0UlHPuK8bZodt8HG3d4oYqOX8wERQMiUREu+9Y1v8a//iz/i9mbB589f4LzAOo+ULrYS&#10;N/6v9Vd9cM24audGgazxuF1cJIQA3/htIXDGU6xLTFXirGW1KrhdrjDOM0kUKkRQYu1sBOBYRykV&#10;P/n5L3n7jVeZf+2rlEIifMAVBTrRZFlOCPDN997lDy8v+b/+n//A84tL5nnKg+Mr0lShlMQ4A8Iz&#10;nWqmuWSxDgQpkCKgpMKEBhAIXfPp9j0GvOg32Umca/eMjWLlZsz81r41poa8T6G19Z3tXj0GKN8b&#10;m+A7pbN4bWOxR6OsFjw+uCYeDYggOlDgcL/ug5eGRC3DuKavyDUGLh0DoO0Czu0iX9oVl44py/Z/&#10;r6/KF0Ig+EalSSis89AAw4WzrK+v+NlP/nIkRvadItWmUdohpOqeQtuIH7/HExrCpRib+x1xf/8e&#10;t4F1G3AF3Z/2WYbg78QV22u4BUIIkiQFqqZRuPETRJKZEEBojcomyCTBuYpU50zzKRJBbQxSaoRw&#10;sZG+UeVWSiFUBJk8e/GMoq6ZZykgOT0+jrGBswSiWqtqAQyNmlSrRiZEIEs0q6IAlfDw4SN+8IMf&#10;IqXC2KaRWgSSRHVAC29N06AelcRciNEXgBSCIAI6iWAVYyzr9RoQPP3iGZ9++hkqkeR5C35v8zsx&#10;CirflZPtA1gO481dOcSunGhfPrIrZh677l15zJBAIv6OepmseGvt7lIi20cm0AfpSCVxwSOVJMsz&#10;hNJUK4eQEpVoZAgESReX6yCpa0FwntlkQpporIn7sQiKo6MZSjYAyYZzQYqAD3FljZFz9Bu428b9&#10;jS+Pyn4R/H6XKGbMtw3Hpf/evi/azkM2ALq7+fXdRvJtkG9/XOlqEvE64t+VEj2Qe49Uz7vYrB/8&#10;nQZv35BXiFbprbkM3+xVQ5/0ZW1YIxhTRe37wl01hH1zvT9XW0BYt681g7A9d8UoEHt4HfsI14Zr&#10;8T4l8F058z4g8j6Sifsa5+9TiB9r+B+O/zD/bsf1vu/YBfjbpSC/q3YwVgcYAurHahj7SETGCHPG&#10;gM77AIpjdZld9Ytdz3p8P7n7XKVsyHy0JhDVMYWSaJlgbUlwHiUltq7RidqKNVt15A5o7AM+hC0A&#10;+9h13rcXjYF2WkK7++qC7fp0zqESjbO2ydsVy2pFUVTNftVt2U3FRHRxU/scZHN/Q2XmoW/eVyfq&#10;P49WdX06nXJ1dfUb1ZEhgoMrq9DWsy4q1uuK42NNlmlKUyFUJGjbAGs3wK2W4LAlCUzTBKU1FtsB&#10;SYWI4Lvl2VlDMhjrRh34T9ytse2qn7U1mOG62LyXqDw/8BlxC9re/7WOAHjvGlX3phYkCEgREFLi&#10;t1SbxRaYdV98sWuNDX/vZQBFu9buqP/wre9Sg1h+owJLiPfaxlehjTWVwPtYF5Rag4iAOe8cXgou&#10;ipoXq6IBBTbEZc5jnEPmGUprvJCENG+uJWzNbSEErj1rEBJEwAawROCn8pDJBK1TJiplqkAJSVXV&#10;lGVJZQ3rssAjESGQpgmEmO8EJXG2Aakag01NR9RQVBWmAdDneUaapmQ6IVEJKInzDp0kSCFItCaV&#10;miACwbtmrkcySIOgKmtuFguWyzXGWGwABwilEE18J6TsSP1kEzuJ9mymU+Jt8sUQMMTveX5V88bD&#10;wNMXl0xTxZMnjxrlY80sz0lzTSgsbz4+5V//zvdYFit+/vktFoF1IdZIBz6//3oI1N23D47ls7ty&#10;Z9FzfmOfswUcHYnLWyJga21HtDpWn3DeI2xDUKEk56fHvP7KY7TUJCphludkaYr0jjp4Ap51WVBb&#10;R5JNKGuLNYKbmxUnx1PeefWMs4nmdu2wAZIk5oKtz4+xX0BpTZImGBMJKAWaSX6EUlmcxwDCxbx7&#10;6A9ES+QnGxJD0VPW9aRJxnpd8md/+mf86f/9fzCTNU9OEs4mFUdpTfAVZ49eJZvk/PKzksvbJSjB&#10;owdTZkohQ8DSu6rjAAAgAElEQVS6wDTPOTuecnVxFWvgOuHRk9c5ffAKv/rFLxHC44LHBk8QltqU&#10;iETjlWJ6+ohX33qPD//uEifXBCWwIeCEikDrRDOZSNZeUpU1tXUYU2Jqi/WgkKSZ5vba8OK6QKUJ&#10;EqidYVUazKJmPpV4Ed97+dkVb3z9jNPXz6mvl1AvePJ2wsUzS6okk0xwNFOoScbzm4K18VRWsi4N&#10;1gfmRzOOjhzm1iGCxDnB4rbg0fkDFjcrhKx582HGt78i+fH7X1BVJWdPXmE2m5Ekmmw6oyxuu7km&#10;paSu6y1F95b8pn8OM9w7++cp/f2wJaVZLpdYa0nTlCRJtpTLx4geAFRDlqF0rIkqqZA6iQQcdd0j&#10;RZY4H0gTjU4S8jzv1egC63WBqQ1Kqw1Zr1IUZclqtUQpyfn5OadnpzzUmuViQVFW3Vrt5xQdserg&#10;DDlNUyZZhmrWQJIkscZKQBHJLxOdAlCUFbU11NaiG9/TAuGrquL09ARrHUjQDXGw1rKrfQLd+VNL&#10;mNgnwW6fS1dzkjKe09i2xiYisSggBzFV//x7GIu1z7Otk4/FG84ZsjTFGsPHH3/Ct7/5zWZPZWv+&#10;+Ka+G0k2xB1iu5eJ2XbFAXfyjnaehoDsKb93nnpHTPKy6t4vQ2S2731jAPoxIPkw7h32KozVkMYA&#10;320e3//5nRhxZM8cI5Ef+96O0LsHbh/L0/vfs0WOMCAkGMsP298fAuh3CQIMx6k9U9lVC9oVnx5A&#10;7wc72MEOdrCDHexgBzvYwQ52sIPttgMA/mAHO9jBDnawgx3sYAc72MF+QxtrAB0CbsZsX5PeSyl5&#10;7rmeYXNsPNSN6nnD5rfIPG93AiVeRu1weBA9dlC8uzlyN2C+3+Qx/K4+yGqf9Q+4xxRGh83VY0qK&#10;L9tYMNZM9rJNDGPjMtZkOTwE31Ll3jMH+r+7qwnvN7nOsec8VKMfNpb0r7OvULFrjn2Z+T+8331N&#10;BbsaDHatyX4DjhD9dd4DuPSAp9ZaHj9+zGw2YV1U1HXVAMRCVOVyDidd9/4++G4IoOhUepwny3Oa&#10;tvStBgzdAL/b5vQkSbomr1YxRLTK7UKQTyaUZdkpTdd13TUyt8ryrRJLC2zvz63+fFdSxmbVJCGd&#10;RgVsY0yjvrq9NvogCGsjsCwESNMsNlA1Y3h+fk5RrJpm2BkEqMq6u9+2caRtbmvVPYqi6FRdqqrY&#10;ul5ogHGERpFy00Q1n89RUnXjkGU5T5895a9/8hM++fRjTk+OUQJ8VYOpyEPJO09m/Fd/8C2+8mSK&#10;qBZUa8UqSyiKitrWJEKRK03AM51PeX6xiCpTDRY2U4FZEjiZJZydZHizhuA5Pk4o1ha8ZF14qhqc&#10;hzQTPHwyJ00Fi+uaqoiq51JKitpxswqUFbz65px33j6mqpbc3F5iq0DwAm9htbBc34Bx8PZXT3jz&#10;jQdYa1jcLFAKipXl9sZxs/Dkk4QHpzO08JRlyfXtLReXBVdXsbH4u997lTdeOcKY56zWt9ws1lxc&#10;eW5uPdlE8eYbp9TVNbVZICQsFobrK4cQgcdPFN/75gO0XLIurggi4fKypKwCy2UgWMX5k5z5POX5&#10;8xdcXy1wTmKM5+zBEbNpxu3VBQC3NzW2gtlccnacYUxBZQx1HZXmEi1I09g4XZuAdSDzqOyZpyma&#10;gPQOj6CyUNmU66Xh7EmOdTWTNEFnCUnQzFYVBId1Dk/AOodzgcvra25vb3ny6pNGAbUlzmiav5Tu&#10;ABedynijVtiq1iKiympdVzhnkFIwm02RMjYWWudQUjObHXF7e8uzp8958803evsORABu/Nyhb/W+&#10;UTZvrkE2SmST6YTf/73f4Wa54H/6X/6Em9sVzkXludhEKkeVrHf5yfv8s9LN+veOTKTQNMYLIVgu&#10;lxRF0e3FdV1jvcFYj1RxrIz3PL++5cc/+wVPzh8yeXxGikCFgDWOLHFoKZlmCT/87jcpioKf//xv&#10;sXXNYrni7OwMlSiOT05Arnjy+BEPTuc8K26BEFXlnO+a5gX3k7vcVdYeA7VvVKqHKlK7gO93FMx2&#10;NOT9UzXEDefMRtnY7419Wus3Nu4jxrkvht0HhBvbr+8DlI0Bk9u9sv/efrNm3O/1HRWxttF3SHAE&#10;ASnVTnDc1s9hC5g6vM+hota+8drE4GF0To2pU+0iYdooxLqoyBmIwDcfGpVQ2ezBEo9jOp3gnKGq&#10;S0KIIKrpdEpdl1vKYFprbpcLKlNHNUohSRtFtBDFKNsh7OOiNmBfIfGA0glJPuGHP/wtTk/PME0T&#10;e+vTQkuk01MoRYpO/ax9flJGpba2cb2qSryPIPgPP/yQ1WrFg/Oz7pnHZxw6v32fktawYfi++HoM&#10;ZDdU597lZ/cpCe+K1/+pG2h3KWXtyx1351gbP9nuoUorjuZzTs7PkKmmNCYC+5rm+yFJhlaa6VGO&#10;1rrZQxy3i1vWRRHJnqQgmLgGnHN4InFUH1y+L1cYU//d9VyHz671O0P/0ScSedkcbLPvj5O6vWzD&#10;9Ngz63wX23l8v47QgU25CzTepUj3ZefVy47zWI73ssR1rbXPqlUp9qGNy/rPXXR+cN8Y9gG995ED&#10;Dtf8rnU0RnDXV7Qbu5axufCyavG7vn+MJGJYDxojC3HO7SQO2LXWxhQRd9VEdtWw9hELjX3vmH8a&#10;1o52xbvDmEB0ssabvUM2gFXv7ycgGa6t3XUj7sRk7TWrBnSFpFO/TJKU6WTa7bMC0ZDpRRBqq5Ta&#10;EtdlWm8BiEZJFhsCwF1zqD+GY0rwY/vlcK774FHEmkcLkivLksViQVmWOO9JdAIuAuYYPKO2zmFM&#10;vTUn+2uoHxvuWiu7cqFWpTY0cU581uFev9up2jpPUVtkZQhCsVqs8Q8D+SRnVaxRWhHkXWKJvhps&#10;P5YNtUEEyPKUoDTCB0w+YT4/4frqhqIsGwVVsR3nDOamaJTiW99GA25/mf2xU3wnRBXuEZLHlhxO&#10;ywhKCyGgGsYWbx0tGLabH7BRft3h88fi29bP7/K/+/ai+0grxubLKKipBWLTJwOIBFjxj2jIn2RD&#10;WuN7cQLYbg0mkdjJxfFByriWlQQk3gaEij9DNesz0BEoSKkaIHCsS/kgI4i8clR1QWk9kyzlaJIz&#10;zRNUIBJEIpipKSdHR5TWbMY6+CZflhjrqasCYzzG1BAioN0FkN4xTTRaabI0JdURpCu0IM1m6DSl&#10;KkqsMRuld2ewNoLfS+O4WixYFCWldRtiNkQDblbItq4gt2ORjvhI9kDRzURSeKyz0U8nOVLlaJ3y&#10;+aefkSqJFAolFZyckucpMhVo7/neV99gtf4+xX/4C/7+oojq787dqR9AwLm7RLgvQ97Q+pNN7Wg7&#10;l9sm1WtrTEO/s1Gh35yPtLmrvEP2Ogaeb314m18lOgEReHB2zIPTY7RUZDplfjTn7OyU9UJxcXVJ&#10;mmdonbAuaoIXaJ0iMoWtCtarJY+OZ7zxyjkf//pprNV6S6LTxoe2y2JD0pSmKXk+YT4/Jk0n+NDe&#10;V0A13Y7Bh+53hJRopZs4X3Tj04Lfo0uT/OLnf8cf//f/A9KXnBylvPvGCaeTmtN5ynoZWK5WyFRQ&#10;GEdtYH46YZopMiTBB5aLkrfffEKqFeVqhRSCsrJ4L1mtV1gXyIQgTRK8b4i7lCDICEpHZqTTU/Rk&#10;TpY7krwgBEtZ1jyvbziez8mtRVYWYQVgmc5SfFDcPC2Zao0QGucNT58tUWnO0TQjpsqCRAmEB60D&#10;woFbWK7e/4JH7z3m9kLw658XzF5JQQqCN6QaslRQ1gakoLKedWXJG4KOSSZItOBoDgYLZHhnef9X&#10;n4BwpHNFiuadJzm/+nzNslpQ3k6YT48wtYdQM5/Pubq66vbmWMd33d7e1hCGdZT+/9vaU3su0L5O&#10;07Q7IyiKIp5NDM6p9sVXaRIJZYqibL5DYBowfmjiqDzPMCY+I7yLZwh5TpbneB8w1mLqmroqG+Jg&#10;gUwSEi1xDfnJ8+fPWa5WHJ+ecP7wYbz3ouLyKpIouIbQ4Q5RY/M67v1NfSuEjiaxPRtyzqF0JOlB&#10;QF3bbt9wznZr+rXXXuP09JTPv/gCqTQqSzsiwvacpb0OrTV5nnf7aT8m6ccmOtH4sLkH5zcAcB9i&#10;zNgSEsQ4YFxRXWs96hulkPiG4NMFi9Y5zsLnn3/eXGeCNVUzT5qR8T1CDIZ5ke9q6Pty5DHA/Pg5&#10;s9yKW3r8TL09gC99/jkaa+2ti4Y7OcOwnvUyOfnL1vrbdTnMofpx9i5Ci7H7GMsNd51B9NfFMBfv&#10;n0MO84yxPHpIVtfO932EdEPC+zZ27a/fPtHjWC4wVvf/smfiBzvYwQ52sIMd7GAHO9jBDnawg/1z&#10;sgMA/mAHO9jBDnawgx3sYAc72MF+Q7vbUCzubcBrbax5cqzh82WBMP3PvXtY7OmrRsIGYK7U3Qan&#10;l2kCHBuD/n0NX4+pCO0b0+F7dv1837NpgSMvS0jQByq8DPi/D1geHrrvUz7fda196wOsxq5nrGl4&#10;7PkMm933Ad/HwNf3jXH/+fZ/b9i4PtasMFRYHI7HyzZ/3NdcvA8cNAT87Wq+iM9Ddh0rnRoPolH5&#10;bdqGG0BK8I4k0UzynKIoqeuayaRp0BKCiCcLW40ZbXNP/+dtU5fWGp2lTPIcU0X19/649ZXX+ypg&#10;w+fZAv+yLOvmWJqmeB9Bzu11ZFnG6ekpWutOOaVtIoPYzFGWJc45UqVxxjLJciZNMxQ+IHTSfXcf&#10;POh96FSkkiRhNpuRZVm8n+DRaYIQgvV61QCYY/NU26QupWQymZCm6RbAaAiAh22Qo3MugvIESOGp&#10;69gIJ4WgKCVpmuMC4DzPP/2Ev/rpT3hx8ZzzB6ekOqEuVmAMM1Xzu999h2+9cURafMHiCzBVzc3N&#10;EqEC5w9OCKeeo3xOkmo+f/aMxbLEekEQkGSSSQqPznLefeMR0wzWqyuc98xmUxbXBcFHMO+6gsoI&#10;Mh04O58wm8ZxCY0aZ23AmMDVwrMu4ex8xtfffYh3t9ze3lCVAoLE1J71OlCtJbUJPHp9yje+9hit&#10;DKvlDVmiKMuay4uS21tPEPDKq6cczzSmLFjellxc1nzxrMZYePMrp3z1rQnBLSjWS24WS0ojuF16&#10;KgNvv3vMdBIgOKRUlMuKy8sSa0BJePedYx6fBYriCyq7Yllonj+vKGpYLGPj8ltvPMT6inW5impR&#10;FrIUXns8w9o1xhjKEm6uHXh47ZUj5lPFcrmgKj2mhiSB+VGGUo6yDKxXvgOEZBnMJhrpaxSCykDh&#10;NFfLCIQPQqCTFGdKTs+O0JMZl7cllbVYKjxwcnLK7WJJZQxFVXWNe/2GsxA267MDwbcoT8H2Pt0A&#10;4YWAolhjreX05AyUJtEpwYOSkgenpzx79ozz83Om0wkt0CYQlW6HAPi4DiNSIDSdd0EIbNMIdnwy&#10;5w//4Pd5/vw5/++f/gjrHdb2fdr9aqb9Buq26e1uc3foKZQFpGqIAoJDKkXUCSO+bmMrqUhS1a3V&#10;EDw2CH756495eP63TH/7+7x1fkxiHbasyBRkR9PYVC9O+J0ffIerZ19gqpLnz19w/vAhUiU4X2OM&#10;ZTabcXo0RYVrrGgBIGJLIXK43+0jLmqBKPsAe2NqtWP7T19VvX3d37uHjXL/lLYL5N7/tz7QqiUT&#10;GWucH5tD+/ZqKWVHkNPe89ie/2XUVId76zA2HDaMxvc6pIzK0kq18ZG483ubRs7tuHOM/KkFRfgQ&#10;hmKbd5owx5SQ2ubcu/MHnPN7x2EM2NDumy14Kq5fHQHwPiruucpweXlFWZbkJ8dR3VCAQHM0P0Il&#10;Ems91nryPCeiFaJNJhPq4Fiv16yKNfbkBBBY4/AhKs1vgd67FxGYIJXCGBsVB4Xkvfe+yte/8Y0G&#10;xGYiMKtzbHQxykbFLYL7lFLoRolTyEYNMgjKck1dVxhT8/77v+KjDz9idnTUgf82c4ed63SXDfOD&#10;+0gdxpqfd6lB/mPX9csA8kc8F/RoXDZzSPQaeu/6ujEQ60bV8c63N2useU+i0VqTZgn50RRUVEm1&#10;zmGNJdUJnh6QEkh0VIuM6nS6BxBUzOdHSCGonYuKxjRN4OxWa39ZUrT7wN5DIpnh/Gg/f5fqbrs6&#10;tp/NOBHffXNgTM1+NL8L7QCJO4QvrTJ03xf2m///KQgXxgCzu2oSY2ppu/LjfUQSm9x6jMREdkQJ&#10;Y6reu+553941ti779Z/fBHi5K1ffpWj9ZT5n7F52AQB+EwKGfc9XjoBnd415H4Qxdq1jMWp/bo8R&#10;5+z2wQHnbHN9oQPq9Xe2+CuhIUPaEFHuekb9630ZsoI7cQmQKEGqQQsfSdycw3lHmk7I8ilSKCbZ&#10;hGySc3F9E/fjZk0rqbHEvFkNQEIbv97UzwhoIaNSdw9gsqsGODbf7lOnDIII8vUeJUVDgJcgVQRA&#10;CQWpSmOsXDT5fwP21FIghWCaRzJAZ2q0UNQ9UOdQZfJu3N7kLYMYXAjRgcPKsuxqNvvqabvzqkBw&#10;jrqokSiubhacXF/zOH2CFgpTVmS5RDZ1HAQ46zqQW59cspltaKVx5ZpEKRCQZjlHkxlH0yPq2qIk&#10;eG9ROirWhhAaEDUds0L73whob+5bik6JvRujfkzuNwBgAl2tjLAhVun2QlqfIbcCwV35kWCj5N1X&#10;8dznQ3Y9j2Hs3x87IVq/IXfWwL90XNVtraE/xDA6J2R7tz3irnZfaP2K7v5dCIEIkfBCStmpnod2&#10;HwcamHp8Dh0YUaBQeDwGjwOKdYlcl0xWa06PpswmE2ZZxiyfgPd4a8hCDT6gkwRT1VjryJIUFwLr&#10;RCFkIMti7QIUaRpANfF4g1ROkoQ0TRAyAtatdQTvsDYSj9naYD2UVR2B72WN7QCDvTkS3QOiTyLQ&#10;EiQIGqKj5ll7T3BxPEVDSBK8INUJwsVcbjbJeHA0o1rUfPrRhygJuUoodBbXhxA4IUgTwb/89td4&#10;cbXg+s//hs8Lhxce7wwiCFSSxtqMBNkApcfq+GP1e7p6kRgAM++SDG/IMPqAP7rYsQVj9n3bhkBp&#10;d744plovhMAGj/YOmUmOjyfMMh1BvWnGw0ePuL2+wlpDss5Zr2suPnnKa6+9wRuvvEKWJ6hEURaW&#10;qrTMZqd85dVH/McPnjdz2CMIBB8Z0mrnSHSKShKOj+Z8/b2v8d57XydJcxBgyoog4rwXPo5Zd71C&#10;IaWK4GNBJEFo7i9JMgSOTEk+/+wT/v1/99+wvnzKw7kmSyynZ2c8fChYmY9ZFCV1ZfnwszWffFoi&#10;NJyfHnE6T3FlRbG21IUjT3NMLVmvKqo6kAnDp7/+JWVtCMYjgyLTikzF+qyQOl4vASkyZHKME1Py&#10;iWV6tCY4iy092VyjJzMyYzDPr7DO4oNlOj1CCI//rERIBSKQZZ66llzfOqwvmGUpUnqCjwQPHrDO&#10;I5xg9fktMwl1YXnwxow0BVdYyhVYIzBWRKV55whBUKwdCwWzVLJcr8jzQD5LWBSOVVFjfCAEg0Jj&#10;vMAFQyoED2dQL6Pi/c3tNZN8FsHLuSabpHhrIcT6oQ+xFmdNtUVSM51Occ5RluVWXNfufy3gvZ2z&#10;dV13NbnJZNKR00wmkztnrGmadvuIc44k1WRZGknYVCSz8d7jg21ISiUhxBpRnqcYs/FLUsDJ2SmT&#10;2RSdJSxuFlxfXTdknzISLgjZKKvH76vKkotn8WzktVdf44133+DFixdcXFxQliVFWXb7bZsfd0TA&#10;0fHhm3jMeNeB1KWUaJEhvEB4Qao0xlfgHUIJJpMJeZ4zn89J05SnT59iaosUgVQn0aenCWmiOgLD&#10;Nn/UWpMkyRbpzvDsKVGxliIDpM17jTHR10gRiUuaeMM7F8c63CXUWq/XeB8Jltv6j9YaJQRKCOrW&#10;lwYPEp5evODq9pYHp3OQCq0VSfM9VkYfEWP1pj7ej0mCuJNP76pDjhFt9mMJ65uaBiI+o84/08UX&#10;rUp8aPb1tqbS3wvGzufvI/CJJC++Fy/0P0/uJJkbU4K/L88a1k3uU14fi9uGteVdRHbDWG2Xgns3&#10;z3rPsT9Hh3l4//p25WL9OscuAP1YXLhVk8DHc2Bvt85uQxMnD2PZbeC82NmTcbCDHexgBzvYwQ52&#10;sIMd7GAHO9g/ZzsA4A92sIMd7GAHO9jBDnawgx3sn8B8A85o7a7qFvcqovdtDHzUbygYqry3P+8f&#10;Am83OrP1GcND2rGD/H1KYbvARf2/9+2+ZuoxhdGxQ+kxMPsuZcH+dQwB1v1/H2uKfFnw+rB5bfgs&#10;xj53bHyGqlrDZuExdfmx53bfz4fgi36j73Csx8b8PrD5UFFjeP1j49kfw37j9C7F4TFW/rF11f5O&#10;v9FhqAKwb/31Gfy7xoN+06FQtMQSIQSE7K8FT5pqTk7m3N4uthqspZBbqggtuFwpRZIk3c/aZubu&#10;HkNUz2qbs4YkBm1TR9uMHRXfBELJrhnKiwiglUTgO9CpqMfvNc2fgDFRdkeIgCCQKo1io0aaKr0F&#10;3odt9TOg+7kxpve8XQS2yag8sk0EEAjOUlYVVVU1ij6beZFlGUmSbAFM+z6trmuklOR53r0nKmrH&#10;pqoQBME7qoZEYDLJmUwm8VkLMMHx0cef8He/+AUSz9tvv8Hi9pq6WqKF4Ugbfue7X+EPf+sr6OoF&#10;t0+v+OxFwc1t0SjZK2ZHhrPzU05ffcD85Jgwm/Lhj/6Wm+vYPHh+mnB6JHj79XMmqWd5cwkYsjwj&#10;z3PqzKG1Y7Xy1DYgEzh9kJClnrqqWa8M3sf+rNoJXlx61pUgn0m+/rVX0LKiLNYsFxbfNHEVRaBY&#10;C4p1YHos+fY3X2OSwWpxi3eG2pRcvCgpVhJrJGdPMs4e5ARvKNcFq1XFF58XlCXkU8X3v/s2D44l&#10;i9sXlKuKqtbcrgyrMjCZJ3z9vdfxdk1AYGq4uS4pi9gENj+R/OA7r5MljosXLygqx7MXhnWhWK4C&#10;69Jx+jjn4fkRxfKC2nlWZQAJjx+kPDzT1OUtxjuKUlDXEqkDD04zvC0JLrBaB6yF+Uzy8PSIPAss&#10;ljVFEUHUSgQenEw4nmZQVTgrKGrBymq+uCgwHtZFyfmDU+pijTGWk/NpJHZoGs2zyYTj4xOKqsIF&#10;T9EoFalec2CS6E4RHsAHF/+O2vaDYlvlpihLrq+vef3115nkE5I0aQAEgpP5HGMtxWrN8+fPeOut&#10;t1qv2nwQ3XvvALrkBkjng8P5gBIgUTx+/Ih/+2//DUVR8qMf/5hKuA7w2zZSDn3jcO/b1aDX+sQQ&#10;PEpprPOxCVkJ0klOCBtf4VvlIB2blgWy8WmxuR4EQQguFkv+41/9FUfThPQH3+I8T8h0VA6zdc1s&#10;OkFm8Prjc/7z3/6X/MOvP8A4x2q5Is9yXO2p6hKlAuenRyQCqk75UL5UXLZLdXRsPxyqDPXHLUmS&#10;nmrkNhBnqGDTfwb3ERYNlVl3KjSO/F5/P9kF/hw2yI995q64cOxzNvuQvRP/9ufSWPzaNjIPx6b/&#10;p69M1TYGjynY9pWgvBdbIPNtJb674LT+fewDPnVqm+EukLBPftO/xjGQq/etypK8Q2Y0Bugdxjjt&#10;50R/lfQ9SQQIN9dbrtdcXFzw2iuvQJoiQiQFKMuC1SpluS6o69hs2u7TIQQSnWBqS7Fe88lHn/DG&#10;2UN8XXOzWlNbG9VACQihesCj5tk34+h8QOqUhw8f8Fs/+AGz2YyiKPHOoVUD6PBhK87bypegU6bt&#10;GkgDEURtLT44fv3rX/F3f/9Lsjw20LdN1nd92P6xHMat/Sb9Xflhf64PFd7683tfDja2PnflE8PP&#10;2KWmNZ5z3c1FNj7g7trepZS7q0E6hAhiagE7zjkmkwmTaYZOU6RWmCa+7RrtG2ACzb1uGvA3MXaS&#10;aISAswenIEJU9+6uRdxRax/Lh3flhPsAeO2+2D6/oW+4DxDdu5rRZvAWCDGmFtbff3aRkQ1f9/eU&#10;PsEJUux45uIOsH/sM76s7SI22beP3Pf3lwXj36dgvY+EbpjL76v5jK3bfet6+Ex3Nde3e8ewmX9X&#10;7WJ4TUNwwr597MuoFO4CQ+wiGRqC8V72uY35nP46vK+ONOYXx0gOt9XtbafUvIso4O543U82sI94&#10;Yxcp0xbhnVYNSH1DzuODR0qQKsY4WZaRphohYl6O+P/Ze9MmSbLrTO+5iy8RkZFLZVV1VVdVL+hu&#10;AI0GAYIEuMwmiByONhvTT9BP0lf9B5mNNDLpi2w0Jmk4omlIEAsBogE20Oit9solVl/uog/X3dPD&#10;0z0iG+QnMY5ZWlVGRoS7X7/33HOOn/d9Kz9FfY8FxtqKWKQb30vA1hr3G3/tqxMOrcldcWy7vmmN&#10;CQQ1piSOYw4ODnDOkGcZxgSgjzUBOCmlbtR94zghTQLwrSwMWqtr9bVtRIhUoJW++L8mqNqVI+z2&#10;NwEEVZZlABWXJWdnZ6RpymQ8oizNhrK0hw1F5nqdFEVBaQxJHGMJQDVT1Y3SNGV6dMzRfMFqtWK1&#10;WiEkTV2pvZe5VtzU9mfdvbGXcGRLPXUXIWn7vX2kojf5fF/O9KX2oIa0gmvgsV214W3reXAf2HJt&#10;Q2Qj7fXYlyvtOsfr41Wt6VZONVtnzNdLtJTEUjEZpYyThCSOGMcKqQTOe+I0IZUCW5Z44xhHMVGs&#10;AjgTwTSdYL3HiVqN3VPDDr3zCO8pckNpLIXxLIuSdVawynIWqzW5sTgqei0pwYd6Zl+u3I17+mKe&#10;bo2+nfelaUwc6wpgqikLxyeffIq3EickIg7q0lEUUxrPwRj+8Pe/xa+en3Hxi8/IpcJYh0TW6MZQ&#10;W/Cbx9qmQt0mPeonEfZIqZp4t64ZD/tTMeiThshq2nHHtbkSqjNoobj32j3GaYr0liSJSOMp08MD&#10;ZrPLUPNxlsv5mlNjm/xOCEGeZ0gtwDleOz1BeY9CogJSPdSvjUGpAGAepyM+eP8D/vB7f4RWCUpG&#10;IX+UBMB8K1aux03qq9zSuitCMyl1Uzo7e3XG//I//1s++9WHnB7EvHYrYRytef93vs2DseeLn7zA&#10;lwoXaWJBwWsAACAASURBVF48z4hVzGRScngQEWmPoyTPMnQk0JHClCVFsUbLMFWNycF6xmPNeKyQ&#10;skRFkuXKko4UztbkshEiSnEqwYuYJEnQaom1BqUjXFVDs8ZSloLS1LUTTxyBdwUQoyIFxpOXlgkx&#10;6eSAVbYG4bFeULpA+pmVjmylWC0MSigevXnI5N6Ei5dzyh+84Pl5ydqXqChmkjoyVxFJaM301iHT&#10;EQhynACvY2bPVmSFR+kASl4VJZNbdziZxJyOMpa54eVixnlWMIsTbr/2OlESkyYpToXnB9aYQFgg&#10;JKN0Sp7njXJ7u07arqG1iW67uW+9L7fVmA8ODprX5vN5s8fVBMLOOYwpUVJSlrYhlYmiCF3NxRqI&#10;fwWopwJmF5RlwWKxYDwec+/ePd548AYff/wxz58/xzlHnucVGXHcrMt6vi4XCz759BMuG8C84OTk&#10;hDTLWGXr6tzMxjh45/AVA12bfNF7j5ISXeWdeZ6T52vyPGM8HnN4eMTB5IC8KHn58mVDNKCURCtN&#10;FFXEiM4RaRVIlLxoanQ1aUAdW7Zrd/Xx63vXrb0555pYLkmShnCwXc/p5pXt19I0bdV6fBMbBiI8&#10;yXK1ZLVec3py1DyPErTyNr8lPunske3nbn17RjeH3hZTbn6mlcO5mqhmdxzR3Te2EcM57/rjlS3P&#10;bYdihpvEcjfJOfuIBbf1AAyR223bx/o+W+cQ7WeHfSQv3XHuy/mG4rN2zLy9f+J6TbcmSWiT3/rO&#10;mr5Jb8Le9ra3ve1tb3vb2972tre97W1v/xhtD4Df2972tre97W1ve9vb3va2t7+HDQHBh4BHuxSx&#10;hh4mt5t/+x7uAg1YCTYbu8I5bDYE71L/ah+r3RDZ/n2oufumqqTdsepT4qqvZVuD7E0b5dvWJQJo&#10;N3d9mQfK2661T8mvfr17Xt3Gxb570SU92AYs6ALw+wAr3bFq/9vXbD70EL9P9bUNUOu7z33X3lW9&#10;H7r2XXO2e41tNazudwyNS3ccwvyolUZtIylUk14IEZrJlSQ0p3mPRvHo0UM++fQzpPAkcdyAbvoA&#10;EkE5lY0GoRo4HtS2wu9B3XxzzjjniOOY0Wh0tV6kJErijQYkWamEWHOlKhzHcaMIb60mz4Nqynq9&#10;3rj+boNIDfSLomjDR9T3MYD4TdWg5Rv1L62Dcln9et1sVZYBfC+MwFYNj3Gl/FyWJePxmPF4vNHo&#10;VhQFy+WS0WjUNE9BAPXXDWrBbwVVmfA7aBWhRpq7d+829/xidsnPf/Ehv/n1rxlFMZPJiOXlGTZb&#10;kVJyoA3feOsuX7k7Ip+/4uNf/W0F5LMgPLGSICNG8gg9OUUf3yGX4PSYRQY6UhxPE968f8hB6jg+&#10;0FyePcPZgjSNUZWfNl7z/KVlvYIkldy+M+JgrBFAtrIs5w6pICskFzNHbgQozztfuUMq15h8yXpd&#10;YIzAWigKS5YL1hmIWPD1r9/j5EBSrGbkRYaxlsvzklfnnsXS4YTnjTfvc//1QxYXcwoDs2VJWQS1&#10;kvfef423Ht2iyM45P5uDl8yXirOLjKKAr7x7zPFhyvxiTV4UrJYLFjPLauUprefr77/GwwcTLi4f&#10;czEruJwLFnNYLiQXF5YoFbzzzm2kKLHOsVpL8twjJbx275hJGvFitgQUq6zEAAdjyfQgBVfi8Fxe&#10;lmBhkgqOxiOELJjPXpFlFucEsfLcmqaME8Uqk6xyT2EizmaWl3OLHcmggm5LvABjPat1Rl4U5M4T&#10;j4Li2tPnzyisIUoSClNW6nntJrUOAIbQXO2p/XelNONFAzYJDa+Kw8NDHj58yChNGjW9oiyZJxGv&#10;zs9QByNevXrO3bunJEnaAuqKShDZbyjxeO9x3gXAXEX44CsVL1s4tFQ8eviQ/+Jf/UvOz8/46c9/&#10;gZCyuZ4uKYgQqlexfAhc1JB4OF8RdFRrNQmgRhVprHMY57AecA5lBcHt+kYdxVmBdx6pNU/PFvz5&#10;D35MohXfee9N7h2OWRfBRzrnGCUJo3TMu29/BYTkk88+wxmLt6GNXmJRwOnhhFQLVjaoPColg2Jb&#10;j6LPtphjG3ChTzm5HtdapaYP7NwXE7Xji13xyS7g1DYQVR/wrv33LuCne87bVG/7QMJ9cULfPBoC&#10;pvWB8btxdxcYsgtE1t5ja0W9tlLUFeiNVjwwHNuKSsErNNn2z4d2jD3USNoFydc/Q+C79nl0r71N&#10;sqUqldD6PaaKFRCCPMtJ0xFpFJHGATTnvWO+mPP48RNevXxFUeS46jPOWjKzonQlkVT8/Cc/5d3X&#10;H5IqydOzVxS2Qjv7oMwYjlm5sGpMrXUIqUhHI773vT/g9p3bGFNWgABVzR0HHRKOegy7+Un9ujGW&#10;Mg/kQ599/pif/exvkBK0UgGUL7rzIaxh76/HpLvynDZBSF/O1J3fQ4rKu2LyvnmyLabetk52WR8w&#10;tj0221SWhwBI7TXVxJ3OcXx8jJCe6SQoBhZ5ThzHpKOUMi+CiqC1KHn12SRJKIqSPM+rODPsJUdH&#10;04rMipY/FhtA8m0A6DYYcxi01J+7d2Pkev1270f/Pbhea6hBUG010C5Ad0gVbtce1vh9Ia6p8XZ9&#10;tKzVgBEN0YRvT4jfwvoV2bl2/F3kfNv25psce9vY9O2rfTFQ3xzpA5gPNdd36wzd/P8mRHFD+X7f&#10;eNXzZ0idtru+28CQbeM9BJQYqpMM1Ui21eKGxnrbXOjbJxvCuhYQYduck1IhhEYp2Ro3QVj+tRIv&#10;LaIaufU7h+K0bXOj10dXpHXWVgAkaxFKVuQvBUoJkkSjdBUDeItzhiSJW8Levjp5BhUPaQGK2jWd&#10;BqB1A1KU3XXW2r+EMTRlIAo8OJgwnU4oi5L5fI4xltVySZZlSKlI4pgkjomjiKg6n7p20Z6/bRKl&#10;9jyo86i6LlMTFA75w7ru1LdGb3StVSxkjSVfr8lWa2bnF0RSEOmoWS+2Is2qz6/+afxLy2fEcdz4&#10;Zuc86XjErVu3yLM1ebaiNCVKxc167Kq4tu9fm2Cjzx/fSJX0BjX1bXnATce1WxP/snsQG/kbW/3G&#10;l7nO3u+onMQuX9Ctw/WRrvTFnzufYVCBmuv4BoEXHi8CitcCS2uZz2Z455B4JloySlMipUjjiFgr&#10;JJDoUFeMkgS8x7oAmk2UojQFriINsV7gqmqA8JCXJbPFiovFmtliSW4tprkNIc6QQmzUUvtq3kM5&#10;ULt22TdfS2PQ3nN8eMB4lGJb8dp6teCTTz/FS4WXntt3bpPEI+JYU5Zr7t8+4p9/93f49W8e8zir&#10;yAOrcQWPFBJbEYD2ERR0a8Ld8x4imG2Tu/TlDn3PZ/r2ySFV4+4aaohPVYT0EEnFg9deY5ymYHKI&#10;JFLCZDIhrtSpF6s1ry4WvKMjjK2/x6G1QgoP3nJ6csg0VpTOo4RG60CiFlf14iSO+Op77/En3/8+&#10;R4dHITZFYp1BSFHl02HMu/d2c4zD9Wil8NbhnOHTTz/mow9/wjiyfOvr71IuXzIdx7zx3geMRc7y&#10;Zz9EHpUU9gXp1KIuLLEGrdbMZhmRT7l375RHbySM4whjSiQhvdVCoKUAYYljkN5XNUDFKis4FQpr&#10;8rAfaY0RmsLHzNcu5DYCLGA95HmOEGkglfCSLAtAbSkdB2OwwmKtJU1Tltma0oBxkqKwWO+JIjDG&#10;kxUKO4kpfUZRwnJmkJHh5cfPee/RO5y+PeXrvuT5xSs+febIRUEcSUgcFoGIFSJSRKmuKlsCryxK&#10;C9brUDPVylA6OFYjbh8c8uB0ziK/oHSGuV0jZERWLBFzxcnxCel4DMCrszMEYB0cjQ85ODjg1atX&#10;FEVBURQb+VN7TvaRfyulKKvnGWUZCHOaOgc0tbeaCLjeu00FpC4Le6UIH0VNPbRNIG2MadTIwVU5&#10;aNiXV6sVxhhOj0+5f/8+RREU3rM8b84rgMyv6oPOOVbLJcvZvI5+GY3GjCcjkiTh+PgYYwyr1SoQ&#10;9eGxxuJcIFjtEnVZa8FZZKWCPpmcMJk8JElSZrMZOtJ8+tlnOOeZTCbN86PJdIKSEqXCuTlf1bS5&#10;TnbWVtruEsLVoPg2wWXXz9TkHU3+1Cizh3vY9m1tUsGr10EIhVQ+1I6sYbVas1ytkUoGwqS8bOo6&#10;IiSuVHQq12MKv/t59dB+281X+2qQrU2386/YGZMM7QN98UIdK7RJIq7e4wDZu19si9+25aa7yMy6&#10;dcdtQPGbkqv11TS35YHtnomatKEbq3cJA7v3bogsse+c270ZQ/FtXw27O6b1ffwyMeje9ra3ve1t&#10;b3vb2972tre97W1v/5hsD4Df2972tre97W1ve9vb3va2t38gq1U+2w8prx5o9r33uu1Sfqnf06d+&#10;3X39qom5XwUlvOYGj9330LoPnAH9Cu1DIO0hFbn237oqStvGrK9JeBvBwLYx/7Lg976H1zdtyLwp&#10;ScJN1dO641U3btcNI+0miCGFs11Nq7tA8HWzza5GiKFzHwKxDam+txsZ6zHZUP7sA2GyXXWnfa5t&#10;1UYhVIuRvwaz+isQiqdS67AgJFIIHr3xiIMf/QSlItI0pWyB8WvAdt2AXZZlAybvMv4bY0jiCFOU&#10;18aubgKrldGvLoANgE2e501jszGuadgyxjQgeGOCKm0URc05OefQSjffpbXeUEupx7OeY3VTiRBQ&#10;lgXOhWa1OA7nF8cxJycnjepx3cTlvUSIoAQSmh7LoBblHGmaNqD5GhC/WCw4OzujLEvSNG2a2K5A&#10;775pPqtBUUopBIJRklbnHkAKL54/5wd//QPOXr1kOpmQKMnq4gLlClLpePvuiA/efo2Ht1JuHaXc&#10;OjmhWH6F0jgOcRwdTbl9NOFglDI+PKSUms+fn/Ps2WNuH0957bXbyHzFODEcjR2jGGaXASw4GY+I&#10;IwXSssoKPvl0wXwpODrSHB8nREpgSkeelczOCpyH0sBi4VmtwUvPu++ecjIFk1/ifWiEU0qRrT3r&#10;tSTLBRbP1792n7u3DymyOd5YTGlZZYYXLx2zhWSdex6+ecg4hdVyyWKZ8dnjGV98lmOM5Pi25pvv&#10;38HYC87Pn+JxZJngxauM5QoOj2/z1qN7WHuJ80tW6znZyjKfe7IM7ryu+da37qCiFa/Oz7hYeF6d&#10;Oco85uLSkGWe49ciTk9HGLMgW+e8fFlQlpI48RxNU9aLJc6CsYrZ3GGc596DY9KxwBuYzwtWM0es&#10;JJNUc5CkXCxX5JnFlCAjQaI9x5MILTxF6biYF6yLiJfnOUZKhAqt4EorhFRkhWH+5DlZXuBEUJkp&#10;8gwvJQGrHYCiztlKQbz20R6lKp/nHQJbNe2K0KwoJULWatLBn0RRxKNHj7DOBcKHskAKgcWhFBwe&#10;TdCR4vLygrOzFReXF9y989oVQQeBqKDtT9uAJqgaskUFJpESJ8L8UELw7jtv89/+6/+G5XLJx598&#10;TlHaZl23mxy7e8JQs3nTpFr5RyVbgBmCgltQnhZBGd76VgzhuX1yi4PphJcvXzIr5kipqu9yeCK+&#10;eDbjL3/8C16/fcp0lOIFSOcpiwtuHR8zSkeMJgc8fPAAa0suLkLzfhwprBRYUzJOYtJY41clQtV7&#10;g2gpYF4HEddg521xx2ZT+W5ily5Ycoi8pqtovuv4u+Kg9vzoNs9uXrO4BowZAsh1Y5lufNMHehtW&#10;nR4GHG+LC7v3rr3v7wK79o1f330YInDqKnj3xy/b4/8+4F63sbV+n7Vtkhe39b4PAR2u/g0Ak6sm&#10;5gDaz7I1eVZw6/iEcZpiyjI0bwvFvdc8RV7w9OmSsiyauExIwdFkivXw4tlzPvq7v+PO7VM+/uLz&#10;kH0IwSYVgG/UIY0xCKXxHr797W/zlXferZqtQ0O1VFdr0FSxSm1tlbH2ddX3Lc9zhBdYZ/jVR39H&#10;XmSMW3FBn5q5q8B3fWu+j8ih/gmN836DvKdLYDEEaN0Wh+8i7RpSQ+2u/XZz9JcBCrfHtZ7PbQKY&#10;bnzdF79fz+Gu1kUNBpxOpywWM8ZxigTKoiSOYiId4axDAJEO4NN6LZiyxJoKGCMkOgox7Hgy3gS7&#10;hzuL96JnvlzP9/qAVkO5RJukopsXd9d299jX7+l1/9pVge3LEfvy5yGik2ug1vrv1focJIBp5XQe&#10;j5ACX92Xf4jm7L7x6iNDaa+h7tjeBLzQva/dfeImoPK+9TbUmN8llhkC6+2qEXU/317Pu2owWxWJ&#10;t9Rl+hr1+0B7fep6u2pbQ+fTvpd9sdHQGLc/1zfe24CGXeBIH/hkk8xCtPaIzfVbv9b2cd370TfX&#10;276jb+703WPXgJ2vlDeds+hIg6gB+Z4kTZp9VMgASpVSkiRJtQ9bdKX8qVpkmm0/Ft5XjZO/TmxQ&#10;A8x3AZd3EVpIKbAu+GxrAxFhFIXaShJHTCYTnHWMxyNGaUqeFZTGXs0BpVBKNrWHWr10m6pjDe6q&#10;QXMhV9mcV13V6T5ymb7v7wUm+7CXOedxzpJnOcvFgjiKGI1SDo8O8c6F+Eyq6l6KDQKkoiia14qi&#10;QEnFer0mSZLqPguUijk4mDIapYxGKWZRNrWobh2xzy+25+PQnGWL8mlfXrAtTunzGX0xeN98GvJN&#10;u+vI19XZd+VXNyG4HTq2aMVA3Xyx7XdqMsn2Otu2x99kbW3s/+0asVRoEUDGHlEBuMGYAPLMS49f&#10;zhHOIgAlArWHEhKtZVPTjOOIg+kBR9MDhLdhbkiBcZ7clJSlYbFaMZvNWa4KSuurvEBAnWtXdQ3h&#10;QfrNuKN9r+s4fNu8atep2+Sr1jomseRglDBOY5RwoCOc1RxMDsiygsdPniC0IIo1JycRkYqRTqJ9&#10;ztfeuMfvfu1Nzn78axyKqmKMs3ZDnbwv9xyez0P7oe8lju2rGVyRF4re2nhbNb37nGeQLAlQUjBO&#10;Ym4dTomkJCsL0jRiNJkQRYHEVErIioJlbsOYeE+WZURKMkpSymxBaUoOxim3T6a8fH4JUcjzpBJE&#10;KkJHknffeYv/+r/6Vzy4d6+a9wrjDL7xoWHGeC+3kvzVUT/OU9qC1fKSDz/8MavFY77x9pvcPZ3y&#10;6fnnnLz+gOTkFFNmfPNf/3dMDgUf/fv/iYOj3/D+t6b8u//zIySwuMi4c3wQ9kcX4l5b1aXPXhYk&#10;sWQ8HlOoFTgoS4c1YI3HO4+pla+FxFhPbuByWSKXa26NR7z2+gGLxZpkLCntGiXgcDohKwsqPly0&#10;FIxH4KRitS4hUkSxZjEvWK0MWoS6KVriBYwOTshdRuEjcuMpCk0cF8wvSz76yy/4+h8+4OjBlO/9&#10;ccLs7DG/fuoofKjrS61Y5iXnszlKjUhjgbcm+CTvEA4cAifAGc/l+QUnKuHO4QHPzy4xDsqFYbaa&#10;I+MJwi9ZKMXd1+6G/dV7hA852bNnz5hMJmitm2ccWZZtqIpff8bEtZhHdIiMatX32l+0yclq/9Am&#10;kAv7qqEsLUIG0i+FYJKOmnsnhMTJ+pmMbQh2lFLM5zPW66y5Fq01RRSR51kTH5VFgY4iSlMipEI1&#10;auyB5O/8/JwoSSjLAiGqZy54Tm+doLVmuVqxznKkks35g0dHmoPRiOn0sIkBnHM8e/aMzz//nOPj&#10;4/AsYnLQjOHkYEI6TkMNpoq9wmIK1xPHMVmWsVwuN/zZkF/ry7Mq2pON52ENiaEP8WZfHay+L8aY&#10;DTA83qOExNlAiFiYkuVyhW0T9dS+sue56WZOuT0e31V37Iv72r64XSvaVQPsElu2n3X21Uuv1fk8&#10;CFQVU1T7gKchMugj69xVN9z13H7bc/W+Z7FDeVs3nu7rQegjX9tFWFs/Hx+qW3fPq69m3leL6APO&#10;b8ZuojX3r88dLwjkQp1rasc018dn33+zt73tbW9729ve9ra3ve1tb3vbG+wB8Hvb2972tre97W1v&#10;e9vb3vb2W5sQtQqOJbR89Tf3g9+pCFZbu6Gwfn9Xaa7bcHilZAK1QmFQSKoVKf2gqsdVo5DoNEG5&#10;GylxDzXkDzUi9zVqdW1I8XSowWtI/WyIWX6bOl4fe3/f9XfPY2g8tjUL7FIJ2DZG245Zv9YHMmk3&#10;RXcbufvAarsANN3mjCuA+Hal3D7wW/e+DCn+de/Trib+vs+3x6JP3bZ7v0Pzs0AIj3NUDaiV7knV&#10;bGVsaCwurUWqAEifjFKOjw9ZZwbrHM5BHOtG8bx93bZqkJRK4fCUxmCrptJatSQrclylqqaUrFR4&#10;dCVIL5rG5yiKiOK4UjK9GpfwuaB6U+Dx1uBMibcGncQkoxFpHIfmKWtZrdehQcsYSusrIHvcNMhf&#10;NULb5nqstazXa6x3aB0htGI8HhFXIFepZLg+azDWILUikoLcGLwXDZiYSllIJwnGWPIsw8iCsjSs&#10;lktWqxXZcgnCk3vLaDTGmRKpQqOPLQ3OWCKlEEhUNe5ZlhMnGm8l3nk+/OiX/OiHP0IJOD48QKAo&#10;sgWRy5gIxwfvnfBHHzzk7mFCsV7x8OF9VHrIVw9voaJAIhJribBBXfzVsuA//fin/Oinfwdlzj/7&#10;g3c5nmqsgpPDlNF4zKvnT0l0yTiNkAikUpRO8dGvLzh7aZkcxBwdpzi/Ji8ceS5xRQAmZDlcLh2r&#10;zKMjwRsPj3n97phyfYYUniJ3FMvw72zpyHJFWVje++opD+6McMUaZz1axiRJzOdPXnAx9yxyyXgq&#10;ePjwkNKUrM5WnL1csJgVZAWMx57337/DZOSZXT4jL2Z4H/Hq3PL0WWhUff3BlMlYkucLimKBKQRn&#10;557LS086gg++fp9H9485u/yUs0XO+QXMZuAMzJcepeDtB1NiYZkVKy7nC5aLMK73X5twchixuDzD&#10;C0GWO8rSk2i4f/sArWC2WnMxL/AelBaMUo2SjsU8IysFpfBEsSdOIU0F1hZczC9ZlTBbl6zWnijR&#10;5Fgmh1OODo6YL+asi5KXFysQMUpHCKnRUUxpC4QHV+aUeRbA7a014ZxECokXAUJWCZsjZeUbnQUR&#10;VJ7woKTCW8soGYUGvNISRWHt4wKwzHqYpKMASlGa2eyS8XjMdDqtVKVDzCEbECuN8ljlPUOToCco&#10;z7vQjOW9QGqNd45vvP91/uxP/3P+x3/zb3hxNsc5T56XwZ80x3AtgI+o4oz2/kMzDuCRSuC8bPwn&#10;oq3cpFAonA8qc8ILlKr858ktjo6PmM0WODtHSd+o02mlEd7yyefP+Iu//hmT0Xd5/WRMgkVYh0NQ&#10;IlA40khx7/ZdhIMiWyNlilISHEg8aQN4BS/cjtgvqOdsAkOurjm8FkAKQe0NgtKO692L2grRbcBk&#10;Oy7sxjLb1KL71P76QD5tkEujFMVmc+A2VfQaLN+NW/uAb13Q/BDxzhCYpb1f953TkIprH0iurdJ7&#10;E0BeG1w0FLe3x3NIXU9KgbUu4MmpgcNXAOI6Vwhx+9X8qkkHutdS368usFZ01NC3xdi98VLVmKxV&#10;BBqsDce6vLjkN5//BuMLjiYHRCoOe7wS6EiRJhqtFWUZFonzFiUCYUWsItarNb/45Uc8f/mS33zy&#10;OQ6HQiAqVKADlFaB8MMaBGF9Pnj4gA8++ACtFKvlqgGV4wLZh/euafiWFaGG9S6oxNdq30IilUYq&#10;RZ6vAwGJEnz2m094+eIFkYxI4hQpZPBVnTXUJr0YUrfqV0X3vQDPmqynG2+2AXV9oMFt+cAuAqu+&#10;/GvX9w3lPJtr1W+QAwydw67rqGdfW8k2iRK8dVxeXvLojQdIJ8kLyzgdB4CAkuAco1HagBOLoqA0&#10;BqU0zhriSIfrcR4tZdCI9Ba8wzVrMTj/IRXNXcpdXdB4l3SmLz/r+vVdwOR2nt0G54a50j3Htur0&#10;pqK77/i6vnxsY84M5KL13t2uPVyRIUg8budcuIndtIG+q1TaHa9t4NRtubbYApbYpsI3VN/ZNia7&#10;wOjd/9fX3wVqD82fPjKWvjpO33Hb86RPia4vrtmmRDvkD7pEEN170CZ87Ft3XWXqbXtee86044I+&#10;kou24v1uP/bl53gf2LDrH7bNn2EQcVCcdc4hlahiUoVzniiKwQewoVYRprQVyV2oO6xW6wporgLA&#10;y/prCp/N8Tq4ovZ1tGPEIZLD3SSX1fVXdU+to6YeAZ7xaMTJ8TGj0QjnHOtoTVmYDT8rpEDiOZge&#10;EEfRNfKX7rzuzsW6ztF3Ld17NxSrbttH6hqKMbaKEwT5OmMVLVlNl5ycnOCFwFdzsL62enxrEkRr&#10;LcIHMI1zAXBaA8aU1jgEOo4Yj0eMRylFkWONa/aGIXKr7n43RBLSJFOIG9c0h/425Cf7APQ3r9+L&#10;wTW+Ga/tBhn11WB/m73N17mA6APt0skR6vN0TY2/+2xgmBxkaE+wTewvpd5YC1JIytJgra9qGLqZ&#10;f8a5ALDzHu9cRRxng4RzZprrSWYz3nz0gMNJWh+FrCw4O5/x6uycwtpQQ6iCFlERidb3QdTEVDUD&#10;KcNzNOTbbORWV3UKv5Ev1Xm3dx6tFEoKJknM4XjEgYKVzZDCUJQFh4djzmdLvnj8mMlkTBKNODo+&#10;DgDb3DOJFN/75nv85O8+5fHK4ip/FeD84hqJXb2f1Dl3W5m+DXSv88DNevXV9fSBAPueU2z6Khpy&#10;0KDMbK+BCoeetUgp8UWJjhLSSDOKI7wtKcuM6XSEEhKEJI4ikiiidJZV4VkXBmM92AKnQBMIO+Ik&#10;JtKayThFihkohfAeHSuUFty9e5t/+aff5803HlTxO1hjGsKlUHsLuV4d47bj13qPEDIQPyoRQMre&#10;Fvz6Vx/xwx/8PyifYfMZn3/yK6wpOb59l/T2HdLRBDk6Rqg101//nPhshbRrpHBoGRNrydFhyheP&#10;n5GvS775/ltIbxjFmvFYEUeS6STl0loW8zWHhwlJnCAQRKq6z0KCC/+33mMMFMZAIoljeLGweLHm&#10;9p0EKzLeeusRF8svsCaQXAss40SyLjzCenJbQBWbr1eGWDoiJfFWkI5GTKZjlhdz5gvDJFZkRUlC&#10;gsbx2d/OObx1xoP3T3n9nRF/+E/nmP94yRdPIY8gx2EslN6xWK9YXBakkSRNFJECb0OtL1KCRDvW&#10;FRB9fQAAIABJREFUs3O0EqRxwp0juHVnzCN5wE9+dcbZ/CLUT4s1UgriJK1qnrbmu8AYQ5qmG/Ff&#10;N0eu835R1QeNKatxjUOsIBRpmqJ1yAXX6/UgQWjjD1rEglKqyi9KpBREkd7wtev1Gm8tUkeAIor0&#10;RtwhlSJOEpI0pSxL8jzHeUdZ5KxXK5bLZXj2U5GSeu+gesbsASk8cRxjnWM2m+Odw5oSvGcyHnH7&#10;zilFWWCqc8+zDBnpas+XJGlMlq14+fIFZ2fn5Hne1BprMuQo0lX8IFBSVbVbhxMC2SJZK4qiGX9r&#10;r4D+23LXbpwnZaiNO3HdX3UB8N3aV7vedvW3qpImBEURCCCchcv5bCOub6XHIT7qiT/q+nU35xuq&#10;7Q3VTbrkSO14sSiKDbLRdn61se/2nHtdH7nJc8vrOYPAe9fsiu09p4/QaIh0bpv1kX9ue7bfrZl0&#10;58nQNQ79rRvPd3OP7nm199yhOnf7XvYRGvTlyd3cZyNOrB4kXD+f6zHzEMFBd37tbW9729ve9ra3&#10;ve1tb3vb29729o/d9gD4ve1tb3vb2972tre97W1ve/t7WHioWjUpDCrd0Ns8NwSS2QZMqf/eVuG8&#10;agC4UoDd/Pzw8TevRV77TLe5cBcwuWvtB/BDKmrdBpQ+NazumA/di21q3u33DH3PNuB333kMgae6&#10;YIc+BdT2GO36jpuOd7tpoavmugkYD6CVPmW89j1pn28fKKTbJLFNBe/LrqtdZBFdpdptCgZ957br&#10;+O3x7DbL9qrTc6Wo4KxFjzSxjlBS8vLlC46OXNNUmqYJcRx3CCw8eVHgRVBrN8Y080NpDdY1Sjce&#10;sHVThzcbjX51U5OrlGjqhq82oFFJ2TR/y+p8rTFoFZpYpRB4EZoK0yQlywIIvlZNaopKlZKJEJI8&#10;z5vxyLKMdDRmNBoTxZrxOG0aPbO8QOk1URSRZVkDnCpLQxrFSKmwtuDFixccHh42zWXr9Qrv6+aS&#10;ACo9OjrE2CCBo2TV7AIURY43jkirCpBXspovw/hoDSisKfn5L3/JT376E9I0Jo00viyw1pNIw60p&#10;fP/3P+B3vnLMRK1Yzl9w++49RKyZZSVOKCKncNZxcbkgW2d89sULfvTTj3ny5AytPW8/OmI9uyQZ&#10;O26djBDW89EvnjAZC+7euoV3axyWPI/4+NM5z59ajo5iTm8nSGGwRcQqy1itSuKAiWSxgvkC4rHk&#10;zTenvP7aFGdXKClYLi2rhWMxB2M982VQHn/9/gHvvHECZsm6LBilY0qr+PjTF3zxRU5hBUI63n7z&#10;PtOxpijXvHi+4umTZWj2S+C9r93jwf0D1utz8nyBt4qzC8vnny+xTvDo7Tu88egQpXLWxZoit1xe&#10;Wl68sCAF9x/GfO87DxHO8/iLBU+fWF6dgbWay0uDt4JHb57y5oM7rIsLVqs1q5UFCaMR3Lt3iMeQ&#10;lSV5Di+er8HD8UnE4UGEsQXLdU6ehSb+KNW8/vAey/WCy9mSdQFeCHTkmR7ETA4SsqJgtV5TGEdR&#10;hEZSJQR55piMD/BILi4vOV+uyYwmSiYoKbHWUZYlSkuMtYFQIsur5kWBUpKiCKBMKTRKSwjQ7uan&#10;Aat7XwGjCaB0AnC03s+tbfkdf6VepVXE8fEx5+fnLBZzxuNRx3/JSrGxpVIpQ9zgvA9Alur4QgX1&#10;ImstQkqSJOUPvvddnr96xf/+7/4957MFxhqElRWgHqTqazzv27fqJjaBlFUjoXA4T/A3wGiUIGu1&#10;N1mpyAKLxZLnL15wOZuxWq2Dz7LBZ9lq3ECwzA0/+umHJEnMn/7R73In1Ugcl5cXxNmaW4dT0jiG&#10;6QHee16+eslyMcdhcRK8M6gaGOiCvJwUN1Fm9b0xWtg37IYaVVvRrw1Y6QPwtWOnvgbIbfttn0pM&#10;33V0iXDqBuJaBauOMdvNpl213frvtiJl6e6XbXDekCLdNiXQbszY1/S5Ld7bpvC7TampC4gZAvv1&#10;gaSH4o6r6/DVGvYVEK3dlNkmFfBbVY/6jjWkCNWnVN+NtTZeqxTfXQUaDmOuWK9WfPH0c+7fv81o&#10;nHAwPkRKTV5meFeQpAmTyTiQQ3iP85VKZF4gpSVNU168fMVf//CHnJ/PGpV2a8uNtZAXeTW/4OTW&#10;Ed/9/e9yfHSMMSUgq9i1yoGEwNmrZvg4jptruBqroEQfxtyE+ADLbDbjxz/5a4oiYzIeN2AQvNya&#10;VwyB3LvvrddQHTe1m6jbIMquqtdQHLtLQf2m6qk3ySluErcPrZ+h9dyN3/uPfaUKVxM2XV5eMp8v&#10;KpU9hbEerTWL5TIovHuHc5tNzHEck2cFs9klp6e3yPIcX+85zgalRnGlCifwgRCGTcXoPl87pPze&#10;57P68pZd5F19826o2bp9rvV+Ez7fHs/W+fsr9bE+QHbd7L2Rg7XAjl3ltZBXyGs1D0TYS/8+4Pdt&#10;OVs7r237v/ozXcW0vsb+QeVihlXJuwCxOk/rmxdDv28Dbg4BsIcI9dqqid33bwN8t/3RTXzckJ8Z&#10;UgdsE8301T22EewNEee1ra3g2/3O7hprf2ebtKe7pjaA0j3rrqu6OFSn+bK1jr75PHQeQ/52qGbS&#10;vF7Fy0LoRj2aKt51zuNdIPWsgabNmFiLV+IKZDQQ+wjAt8lE2CRS6vrLm8ZsG/619tnUIDdDWZZc&#10;XFxwOB1z9+4dvA8EKLVirHMWbCAdq2sj3lsirdFbgFtD+28fqcaua9vmu67N0cp5h+sNSaG1hvV6&#10;zWKxCLWV8bhxtFJcKdvWIMH1eo0xBu99yJkqsq76Nal1o/J9+/QWq8Ul62zNcpkFQhmGSUO7YyV6&#10;QTxcbUKeLwWOu+l+sKs+OFTb7VO2HjrGrnrrrljppqqxfce75ou3KFr3XY/sUc8N95Emvuo7P+cd&#10;AhGUtStF9PAdplJdpjmXoC7rkNXpOYAqFvA4BBIhZViDwlFax9OXL5ktR5RFyXqdk2UlddgtlQ7r&#10;ogL1i4bUxzfq774iC/S+gWQO1OrF1nqw1rpZf0FJOay9OI6RLmecRByOJxwmGl8sWZiMsjTEkwlH&#10;R4dczC949fKMJIrRsWR6cICzCcYs+crD1/jdb7zDq7/6BaW3TS7nCXmIwG+Q3bVz2q5P6O7Vm/Mj&#10;kFtsmzsbgFMp8X6TOKb+3nCfXfO+oX1lc877AGxOIpJI4Z0Bb3DWUZahLj1KE5I0qFob78kLEyJ8&#10;KVitFkhrccY0zyTiWIMUgVDABNLPW7eO+LM/+xPeffct4ljhihLhA7FkXS8KWXX1f7+pr9vs/coH&#10;8DxhTkrhmc0u+cFf/b9gSk6PDxE+4/JixXQ6JR2PUOND5PFreA5BvODBN9/li7/4CR/+4OesLy0H&#10;xxmTSUyajimzF0DJaj0j1eAoSUcSpTwIy2yRY61mPIkZjSImI40tJEVeUjgHUVpXwUKu44Lyto6h&#10;KAWsHKt1GWrJFGhtiSNJkeWBzNZCrCOkKPEm1LEiJbDGY4pQh9VSEymNsQGAvVw75plnPEmQXnPr&#10;cMSTZwv+9ocvOL6TML1/wDvfuQOl5z/+hzmP5wJnw3wajVO8X6E0xJFESsvxoWa1MixWFmcgGQmm&#10;Y000WnB0J+Kd99+mFPDrxxmrPOIXX6w4z0oQUz777FOOb93h9ukpAliuVhuELu04tyYF7saxbX8g&#10;hKAsyypWDHtRnVO2yR7b31PvkXVtwhjT1FO7e2B739VakxcFDlGRBQlms1mrdqbQcYg3dBwxmR6E&#10;9Wgt52evEEKwWCwAKK0NBACC5vrr5K2ueSqp0HGox/7mk4958uQL8tKEOmul0F6P0Ww249mTxxRF&#10;ESojXhAnCc45Dg+nKKUrkH8A94cYKg91UCkDOWH1/KH77C2O4xsTGV3zcZuJ6ka9syY/aPufOuZv&#10;x+tXCvCiIUXx+FCn95BlGQjR8n+Ozrax4dsa39dTK+0j3ekjCxrKd/piqPZn2jlKX47VjqfrvWOI&#10;FKsvH+zWUPvqit170Ue4usu6udVN4p++8RqK79rx6FCPQB9QvY9IrY+svTs+XQKGXfFftybUP8aC&#10;LplReCYkNkio+sgErhH77xXg97a3ve1tb3vb2972tre97W1vewP2APi97W1ve9vb3va2t73tbW97&#10;+3vbLtB19a4bfb5PtbIGUbTf020E2Hacvme2fU1h2xjlt6luXr9WelU/6+/ZpmS1qwG77/y3AfTr&#10;Yw5dV/337rkNjdG2z3XPuw9UPqTMPnTuQ3Oqe027xqLNXN8H3BtSDeq7331N40MNsX3Xta35eds9&#10;7lsrN/meofvS1/zfJWzoa0Ksm6e2NsdWoCxVqc3UDeV5nlfNK2JD6TdJknAPRAVut0FRva08EElF&#10;rKOg8u6C8pNUCt8oIokNLxCOLytlH7MBxDJ5UPCIogilAkC8Pj9TAd3bYIK2Am7dhFODJOux1FoT&#10;x3HzndZ7lJZICcYUQdWdoM4xGjmKoiDLsqAq5wIRQJImOBv+VhRFBXxfV01LATwYju/J8wwhBVrL&#10;RvlT66Dw6vAIGRrFytJV1++rH8Ozp8/56Je/5PMvHjMej4kUKAzOZOii5N6p4j/7vXf4xqMxiTln&#10;MXvF8e3bjA+mrHLDKgfjDHme8/iLz3j8+ScsZgvOz0vmS8f0IOHh3YRUlxyPp4xUiTeWzz95SSrh&#10;3qN7SGExhIbQy/M5l+clt2+nHB3FIDJwEmMgX4d5VlrBfOF4ce6ZHmkePJjw8N4RkXSU1rMsLbNZ&#10;Tp4JMitYF4ost9y+m/Le2ydIv8YUS0bpAUjJbz55yePHK0qjyErHgzePuXOSYvIli/mKVy+XGCux&#10;Jdw6TXjrzSOS2LBaXGLyHFOM+OLpnNx4Tm4f8OYbp4xSz+LygnzlybOYZy/mZLknHQu++3sPOD21&#10;nL16xYtnlwgRk4wEz18YLs5Dw+pbb5yiFKyWC4oMslVQAz8+HnHrZMx6fYmUksU6J1tDpARffe8O&#10;k4lidpGxXhvWazAGTo4nRLFgdr5iXTrWq9BcJAUkiSTSkuV6SWkdzgbFJe+D0uFY6KBGNIo5vnXC&#10;PDPYwuLLgjgdUzqDKSVRnCCsxROaNUtjqsY5OgClWum9/r1WZm+rtNYNUZtKM12Fy8ZveIfzkul0&#10;2qyVWoknqOsEoP21BnnAOY+pwO5CiKDEUxFmRFGMKQriOOX3f+87nM9m/F//959TmsrHuArCO6Cg&#10;17d3NMDf6v/WGJB1syOMx+MAvBAepQROeDwGIeDFi+dEOqqINkSjpO2tw9bqh0Iwyy1/+eO/5Xg6&#10;5o8/+BpOGExRUOQrxloRRxqlJAeTEdYeUbzIKK3BFCUaiLVEerCibk2jakUTg81sfYCldrN5n0J3&#10;O66rgePbYo2+Br1dRD5D8VQvcUurwa99nLrxt92Q3wa9d+9/HxisC8juiyVuul8Pqflui7364tdu&#10;c+lNwTPbYq6+MR0CB9Xrsw8AffU9bieYeCjOuokScG3tGH3j2ghAYVcRfdj6upzj8uyc+eySyTvv&#10;cnxywny2RHmFjjRHx7dYrnKUjlgtl6zWRUUIohCEY81WM549f96Q9ZgK5LDRWO6CwqOOIt7/xjd4&#10;6623q7jEIaVqQh2tdTjHwjQEDlTxE7JFKlCDXKRgvV5gyjXeGT7825+Tr9ccHh4GNTDv8RLcQIw+&#10;FK/3gZPbxBJdAoj656p5e3sz8pBvHcpHdimUfZnYe9u67PMpfQ3JQwDjvnNpj1c9lxeLRfCVSlOW&#10;hiwvKFYronREFEfEWldN+2UFHJAYEwATx0dHrNdryorgSSl9BUjyogF1VrtlA7pq59ltX9Z3Hdca&#10;krfk2NsUyLfdg3Z+XvvmriJ1F7x0bXxb/9oqH+j6xfY5tUn2uoDrq9hf9R9LsHXcdtk2Arm+PPim&#10;wNNta7fen4dU1fvism1K5jepa/Tlme38a2gdd9dR37rcRZrQ3U8G500P2cBNlOy7vvImYIj2e/vm&#10;Tt8+XJ9bGxwyRES4bfy66ovb7uNNCAO2+cDfVrVvGyni5pwJOYbSEq0VHo9UCoQgjkPMaZzBuqAQ&#10;KqQjVoJRGjPPc4qiwNoSj8U5AaKKv6VowGgb99k3esTXFCj75ssQedBQTNfsD0LgpMeUhsXsktV8&#10;xtFkTL7OieOIZDTCGIMxliQZkRUZeVFUfsogkUGJNU6RQSK98vkBZBvAxsO1yaG6WF+csI1UZmiv&#10;2Pi/DEDi0pSQB0Kw5XJFOhpTA750rBG+AkwKQVkUeOtQQiKkaPYKpYPiqkQgHUG1WwrG0ynToyNW&#10;WUaW5ZTWI5UkEgrrTLNp9K2joX3v6t8aiBrAzGFch/3ltproNh/128RNQ/XZzTiNKoe+WV18V7x9&#10;k72iu1c3QeygnxHXyGs3/98eM7F1XILiugwq7o3/pQHBCyGDSnx9jUIgRQB7GmubemPwv2F9h5hc&#10;VzVDw3y+Zj5bN8DtmmxL1n6hBijSWRP1+6VvBODbtZPre6DrfEeoQYT3y43PNTlPFOGdRSuJkpo4&#10;ThiPY8qjY9brFQIVQPDpCIHi/OyCk6ND1os50/EEHceQrYhjxXfff5ef/uzXLLMSZxxaaaw3SKGo&#10;SRCdA2tNa18TWwmV2vGoVKoi+ZKd9cJGfb+773WJ1a7qSppaTT6QFarqvf3kt+AD+Nw5kjhGK4WQ&#10;oCJFaQ1IBd4xTmIOxwlZnmM8WG8x1nE4Spmdv8RnOdI53MTgdQJCYp1FFBnjccrx4YTv/7N/yne/&#10;820OJmNMUeKRKElDICmudp4AH69qODWot4nhLRVhg0BpjXMlv/zw51w8ecw//+M/JhYF509/RbGc&#10;M04ktrikLDK0SJCMwI3JjOP0/n2ePLPISCK8ZzIZ47zDG4tSltXyAhHHOOOItEWpmLIsWSwdR0cj&#10;oliDzxlPLJcXguXaUuAZjSKEVqiavCUr8RJGSYhnciPIy0B64k3GJPYcHoR6XOk9KpKkacLZwlGW&#10;IKVnHCnyzGCsRAuFcQHHfHkxQzlAR8xnJSdHktw4xpOIUap4+czys79+xbf/WDG6O+WtP7hHLix/&#10;+VcrzhZwPrdczuZEynOUBFLL8YFCG8FpCdOJYDRNODgeEacaLwxGrrAmpzQr3np9yu/9kz/krLzL&#10;f/8//G+8vFgiZES2WiBun6LiGFWW2AqQXhRFQ95rXT/5Uf1cAnwg06hyJd+JrZVSG889aquV2Wty&#10;4jQNxL1ZFsgv6rqM9xKlo0AcbH0VKwUSYZTCuSuyz/pY9VoqyxLRqiclcUySJEwmE6SUlGVJZC1l&#10;WTSK5r7mP/EerEUoGerMeLRSaK1ZZxkCgY4ipABrSjJ7dX1KaKSwCAlJnBBHEUoqxuMDjDEkSYxS&#10;ikiHOonWGlOUiCiqyCjsBiC3JgjYzOUrH9sisdsWF0khEITn29LL8NxGKGS1tp1zdSgWxnbgOWgT&#10;a7gKII7ClYHIeZ3nuGofUEJgWzGI9y74ig7QWEqJxeOt3xm79dU0dj3f7pKTd58/bntO2pdXDdVw&#10;ugSrfXXJ9t93qdzvyhFvkqcM5WWuRbK3K8fZ9ry8rw7XzQf7iPiHwO91baW+Z33A9L46xa48pnnK&#10;4IGGfifEJ5vzeni8/yEI2Pa2t73tbW9729ve9ra3ve1tb3v7/5PtAfB729ve9ra3ve1tb3vb2972&#10;9vewoabamwKa2jbUXN/XfFQ/lG2fw5XSaPdY1x+QdhtT689dNV4Pq4x2r6N9Dt0H1bUqaN94ta9v&#10;qInwJmCPXQo+2x6mD6k39d3LXYrxfcCDXWMIDDLY3xRIMnS+XbXJLtip24QwpEjQvR9dgNsQkOW3&#10;VU3qu3d9oIduI/W2Zvu+43YbFbqAwJsozQ6t46DKZYgjTRIFFXghIIpCk2G9zpxzlaqSI47jqknS&#10;MRqNiKLo2n2sVc1qkLqUktFo1DSI1co3ddMU0CigRFFEFEWbTZRSboxHlmUNWD6KIqS8UnaXMqig&#10;6EpVvSgKlJLEsa6AaXGjbB9Fiqwo0ZEmTWOcC41iAWCsG7C9tQ6lZAOmWS2XOGcpipzDwykASslK&#10;Fd5u+D/vPcKLK9CvUEwmE/KyoCwKRKSDyo9UAeCG5OOPf8Nnn33Gky8eE0eaWyfHlMYgREmZrUnN&#10;mq89OuaffvMBD088zD9nnuVMbt3h6OQRy0Lz/MWSL56f8fLVM7L1jDIvyLKS5dJgC8HBCB7cSZhG&#10;8PD1W9w+ille5Dz9/BXSOV57bUSaeLywFMZzcW6ZX1oODxXToxghLEUOeW4ojUdqKAtFvhacnRvG&#10;h4p79yc8ejDl+CBhPpszny1Yrw2eAGZfF4LF2jM+ivjgq3dQfsZqljE9nGC94+mTlzx+uiS3itLC&#10;4cmIdx7dwZWXLLILzs8My6XDyghrHe+8c5/DA02+vsTkjovzkrNXhlXmEBreeOOUwwPFcnZBtipY&#10;L2G5jDk/c8Sx4GvfOOar797C2iVPn38RGn99SVEKzs4teSm492jC6WlEtrqkKEpWc1gvwDm4d+8I&#10;icEZh7WQrT3eC46ONK/fGyEoWa2WZJljufTEseDkJKHI16zyglUOeQE6FmjlSSIJeArjyEuHF4rC&#10;OYwHT8nx0YQH92/zwQdf5ac/+yWfPzsjijVRPA4N3c4jtMIah1IaYw3rLMNYC7a7h/gKhAlX0Orm&#10;T40C7ZUPcy0QPBtN0Rt+27kGRNoFU0spUbJutG4rssiqEdyxXq0orUUpzXQ6rdaZxAFC6aDyJCR/&#10;8v1/weXFJT/6m5+SFxYhNUoqvLdfKk6qL9haH9QHg6MiiiN05RNcNRYei7MGrXTVkBlUG12t+l4p&#10;OmspcR6kjilNwfmq5D/8px+jnODbX3nI6UQhneNydsl4NEZW4J3RaMTJ0TGXs3O8d6RxxMF4jL7I&#10;mqZuL2jAkEPNfttijW5Dn1Kqt/G8TSQyBEbrUwveBaDYFjP0keN044J6j+qCAlXVcNs+nyE11r5Y&#10;dpfq4i5lR79FCbEvLtum0tkdh6H4u01W82VAfUP3px2H1c2ZmzGtG4wtbqo0PaTcty2u2gDcYlog&#10;latYdbVY8eknn3P//kNUNEZIhUcyGk+ZTo9BaJ49fYJWEh2Fzm2lIvK8IMtynjx5QlkGJfcrAG5H&#10;mUkIkIpHb7zB73zr2yCCYt8mgFg28VO9vq6BUoVoQD1aa/J8jbWGKJL85Ic/4xe/+JDJeIJ3rgHy&#10;3mTtbPMB7Zi+2/R7E7KGPvDqthi6rXjdVdsdypn6jvNlc6guOHuXCvy22HkDpNK6hzV4LwAaDUk6&#10;4uJyxmq9QkQRh+NRtZ2K1k8Av4f9MEJImMQTXp2dMRkfVPPGV/PFXPlAF1TjpFTXmqHbCmB9Sqt9&#10;RCh1DrENoH3T5vW+z7bB6XV83+/zfAOKC0D/kBt0Ae1dlb2uItoQGPSK0KcLShe/1ZzYtt6G1LyH&#10;wPG7iBeGgApD63Qon79J3aBvr+kjnBsCUAwRXPQdt30f+hTkdtUP+q5pWy2mD1Aw5Nu6r7eJ1YYU&#10;3bfVr4bWUvdYbSKfbv2sb9x3qZT3rdu2D75J/W8bqeRNyQK2+5HwEwixFJ6wT9bKoCH+kDhvUUoS&#10;aUUcRURasVrmrS+qlAmd742VttWRbgrSGAKBb6xFrshKVqsVy1HC2aszXn/tHrICfztnWS1XRDpi&#10;PJ5wdnGGdR5jiqDCKhWR1ozGo0bV3nmHR/Lb4Ej8FnDytn118L76ioilJqKyBqUVxlpWqzXz2YzJ&#10;eIKOo0DoZx3CXylkB6IYharAdFfgT4cUQc3VlAXGOKT0xHHM5OiQk6Lg1ctXGOereKsLYxv2D0M1&#10;7Ta4WNBP/NHnA7cpmf629cS+Nc6Oa2Mj+t39/l3zvG9P6JvjXULLG+ySG2u+ngdXNUxxI5I6Uc0P&#10;j8C1QKYhb94k9mv23qoOUdcLr3zrFRi7rleGV2UFOnQb5Hg1oFNIMficILgi0Si/15cwvDe25+jm&#10;WIV5dfW5sGaCD9FJQhLHHB0ecjjWSOFYLxZ4a8kKgxCKxarAi4zzyznjgxF5XqBUIOCU1vHW/dt8&#10;4703+fRvPqIUAoREeHdVn23mjGzA71IOxRpX5KsAZQUKvppDvudZwnVil/D7VZ7Tfj5z9dl6jciK&#10;RCAARfuIF6SUlKbEWoc1FnxQIC+LovI5JbGOmB4chN89FGWJ95ZIp0RSsDIF2gmssXgJWgq0gDSK&#10;mIzH/N53fo8/+N53OTyYYgoTCNCoaxK0gLetye9lr5J9PX+lAOcN89kFv/zFh3zvu9/lv/yzf8Hy&#10;8gUvnnyFv/zz/4NEZNjFS558+HPeO/0KaI8rDC8eP2MyX1KWIU83xrKcL1Feg/B4B3lWkEgNXuNc&#10;RVDhNTgBUjMeH5Bna+JIkOUWK8FqAUohlEYnKTKOyU2JtRIlJXEsWRQO4xTrrGA8Sbh1MuZysaqA&#10;zgCaPLPgfABh40lGgSTOGI9RDkVEkQsuzwqOxjFeOYpSMJ+XHIwDaP34ZMzZ5YLPfr1Cp6/4xvci&#10;Rnci3v8nrxOPnvLjny4QrwRCg1aCVEAcOfQIfOE5PgXjBcQlKrUIJzk6GBNPDyG23Lo7RaZw+tYx&#10;6elX+Yu/+hv+7f/6c6JJTKQdF+dnRHFKlMTI6nlHTbola9I4eUUgVxPyGGNauZeqV3/Yy3z4fFHN&#10;zfqz7WdYxhi01mitN+py7X00kP0qlJKNb2vqYJVqexzHzTHqdZumEXEcc3l5SbbKMNVzn6OjI7TW&#10;3Pr/2HuvX1mWK83vFxHpymx/7PW8hrz0ZHezqdZ0TzcwDyNhhAH0r2pGEkaABAyEkTQDDkg2PXn9&#10;uefcY7Ypny6MHiKzdlbuzKq67H6SagEb+5xdVVmRkWHWWrG+7zs/Z7FYeLK2siSXnogkLwqsqK5V&#10;geCtLnH4thupPBFOECLX+UpbbboNUkQEURSjTYmszlxCFazndk0SGMbR+vy3Xt+lUmuy0eY9NQkx&#10;wedLrXUoJ9Da3tl32+dN67nb2FeoiGfqvcA3ho3z6fp7m22oReDrZy+kpHSORUVMGyi17kenmWYw&#10;AAAgAElEQVRjq3UOh23sIRvxtuNrxa9duZS+/Epf7nAbGX43Ccl2Evq+WKIP6N4Xd/Qp2nd9bp9r&#10;d50r7+rjtk9Yz812G5t5mHYeblc+uhkfduUdtuUA6v1HtnJDbXLZLr/t9lq3qvDNHNK2PLar2YAO&#10;drCDHexgBzvYwQ52sIMd7GAHO9gBAH+wgx3sYAc72MEOdrCDHexg/5zWXyAr9lSKv7VmYUYTmNQu&#10;nu5ihe+zbUo5mwe6rlc5ve/QuN2m7uvud+99qpp9fd38fxPove2++4Dw29q8jdW9rz93FVL3taHd&#10;39v6v/7dLCLvAuc3FbvbgI0aQNQF3t9GztB+b7Mwoa/d+yok9YKzrF0XKdX33C5a6PvOPrBCGxDY&#10;BsE3Cw7q722DXdbXr8CuSRTx5htv8PkTD7h2TqwV3pvFFnXhVpTEYFirmTbXgBokPxwOyfOcNE2J&#10;oogoim6BdIAM1Iaqgm4oZ8BdgIvWekMppwmk1VpTFAVRFFWF9AJj9LoIrC64klXhU1HkFehcMhjE&#10;JIOEIFAsFovqs75fyrJkMpmyWnnV6iiKfCGZLkmSBOdsAxwYk6bpelzVxS9xHBMEAUpV6q4i8IC4&#10;wgP+tbFEQchgMEQKwbNnX/GnP/6R+WRCEglGgxBsgV4tSALLRWL56x9/wPfePuVcpeSzr3wRsDzC&#10;cMw//uYZnz+9ZnozAZejIuuL7RewmDuMETy8n3A8UkhrSJTitXtnFOkVq9kMYRynJyH37h+jIsN8&#10;kTG5yVktDclAcXSUoEKDc5Y8q5+bwhrFauVYzg1JInjwIOHdd885imE6veL6akKeOWZzR1YKlqkg&#10;KxxBAD/49iOSIMOmc0IVMZmkzJcTrqaGtADtLGEMb752hBI5k5sp1ljSwlFaQaE13/rma7z+6JjF&#10;7BUmz1jMNZfXcD2xGKs4Pgl467VTdDYlT2cUmWWZOj7/8sb3yesRP/nRY8ZDy6vLGZdXKUWpSHPN&#10;ZOooUoFQ8K1v3qc0c7J0hi4cN1clRS65eBjy4CzAlEuwljwXzOcOaxxvvH7CMJE8+fwlZalZrRxp&#10;6ri4FzAeBmhTUpSOrACEV0RSEgZxgMORl46iACES5tmKArDCcHyU8MbrDxmOY4bjIUWhCcMRQRB6&#10;wgopsUWJkAKpVAUe9wA81yCP8fNKrUGe1npVmloXz3ILSrgFpbk1MMP/uw8M4lDCF2E6pTDGUuYF&#10;URzdFrO31jcpvQKkNoblcsmXz74C4P79+zx48IAkSUiqvkmSIZGKORpG/I//9t+SFQW//s1vcc5g&#10;tFdq37WmNwsf60LJep1yGKju3xiHNh7MYawnAJBBgNVmvfbV6s56Y6/xRaJCSIxQiEDxap7yn37+&#10;a3COn3znPYQEoQ2iIuwQThJFCffvP2AwTHh1+QphFkjnUHhlRKkUtqVC2gc+b95fe41t+m31ftFc&#10;09vF6V3WVo1vA9b7/LE+gHRTaajPv2vuT23V97av1aU42+UDNb+v2Q/7+oq7FB63+WDblCP7vrv5&#10;mabCcpf/06fquwsMQ8MXaL3KBlEGm4WlXaDbNlCo2b72+OxqW32PtSr7bfFly4dG8uSLp8TJP2Jd&#10;yMXZBUEoPSGOlJycnJKlKWWRczQcMRgOmUxnANxcX3Nzc1MRd9wWdiolMaYqpBYCGQSMj4/565/+&#10;lMFgtC5wr/0nWZHi5EVZkWZw11+jAtI7h1ByDaKOwojPPvmcX/3q15UKmmzgJ7p9xL5i2L6x3iYu&#10;6wPGtcmbmgW7+6hJ96lrbwPQ7xMn7hOLbQMa95FRbItpbse5qogXPFjHGEtZasIgYjgYsVwsSYZj&#10;Ts/PCKIQZyxZlq33Ftso1F8tlyyXC84vzjHWMh6PPSheyI14qet+tgGB+wjbuoDxfQXUXTFOU5W7&#10;vo/2vO4i7GqCo5pEUbdtb8XH1Wdqkq0usFkfALoNzG+D0Jo5hH3WwX3W8K49dleeoRkb9sXrXUrV&#10;zf839/6+IvouIHOfInsXWL8LZLCt37YR8rTXkuZ6uE3ZfFs+Y1ceYJ8cz75kPV35lTZoZpvf0AS7&#10;1wCnrpxaTZjStZbtGivN72wTZOzqiy7faZd/05ez6wLFbL5OBbwD8IrHWnt11FLnBEFAFAZV3OLW&#10;a2+olPe/pbxVILXV/irkXnmcPt9qX1LLvvv0r/u+LnXJYrFiMp2hrSWJY6QUrLKU6eSG0WDI6ckx&#10;19NjpApYLReeLEwKhHKUZcFisaiAU6ICVcoNkO+uXGBfPq+9l+/KF3btCc2+qgFe6XLFdDJlNBxx&#10;fnGBkpI8TVFh6BWRK8aDoIqVirIEITzA34KwBirCqiCKkMJhrGMwGOPOHCenl7y8vMFog1SuIu3y&#10;iq7tPmmDS/fzxbvJYqUQ3o/jrhLnnrvEGlgsNuaM/LP2nH3z6dvW5F3xSB+w/59jv9x23T7CGCHE&#10;OuJonjXU+2jdt1Ar9979rtpnqXOazTxeG8jVpTzbta51KdXeASt2tLv/WTXn5+0+UWVvCJRfA4/G&#10;I5I44Hg8JJIO+egRz5yjvLpiuVyxyEouZ5ecXpwTXk1QKuTs9JQojBBYwkTyg2+/zX/506e8WDkM&#10;FaDWbZIJ3a4TdsPf2Jxbm4Q4QeDL+VzjPpskek1wf/s6XWvatj7cRvojq7UkyzKWqxVllmNtibMC&#10;U4HhjdYcnRxzdDQkUldkqyXSGUJhUWiiQKIIyMsSQwHGEEvJMBnw7rvv83d/+7fcP7+H05YwCCqC&#10;qmocY+7cZ33W1rV/SiVxxlIajVSWJ198ws31Cx6djfn5L37B3/zNT3j/mx/wf/4f/wFhZ4gi4ZNf&#10;/Iy3PvhLksfHvPr8Ez7/za9493iJsALrIM1ywnDAvfNjsqXm5YsrhAqIBwNMpkkzhxQFSRwRBKIi&#10;i1I4p4jjIUUxJ0i8ArC1AicDwmSIiGIWRc4qk9jCoAKwGawyQ5oXGAsnpxGjiaKcejX6fKURzjGO&#10;Q2bT3BNIhg6GAfmqIC8tBAWx8WN+tSoYRQkysszmJUcngnuh4uxehPzSEQp4+vEMwpIPfjjm+P4Z&#10;D7815Puh4+3UggoRQYAUAUIKkoE/E8A6wkhyfBoTx5LAgDSK2dzx24+fk+cpSoV89eQL3hm/xnfe&#10;u8e/Ly2mKDGxHwNOa4yEIIjWudX1+G+cjXTtQV17RzPeK4oCKX1OoElCCKxjImsts9nsTjxfE1nq&#10;0hDHCY8fXZBlGTc3N+s2lmVJFEUkSUIQBGtl+TiO1+tnHMfEcUwYhiilODs7YzKZcH19TZqmxHGM&#10;s9YTq1of05V5Ud1fdT7j9DqW9eTGGmO1z49UeWUhJFIJnBUIKYkCf2aUxIlfwyugvwf+qwp4roiD&#10;CBzr3F9NDNAkCLjNy1T7SLXHe8KBTRKZNjnb7RnVbbyKFD0E1XYjb9reR+t8q3UO4xyuivVNmrJc&#10;LinLgjAQKBVUZEe339uMK5pEl3Uevi+f1/b5mqRazTHYtZe3Vcb74sp2rnib4nuXn93MDzb33a7z&#10;8V1g/12xyT6EjX35la57bL6n3d7N59TtpzcV25t+dLvv96lPaN97Fzl9dVFEKybsikO3xUDtvmnu&#10;w02iuI3+OpTeHOxgBzvYwQ52sIMd7GAHO9jBDgYcAPAHO9jBDnawgx3sYAc72MEO9mfbPkDeXQed&#10;zYPUrgPh+hC1rcDWvE5dDNV1qN28brOwqatdm+Aksy407VJx6jrsbhf5t7+rD2y1T//uUl5rv2df&#10;UFXX613q59uuta0YoQ2yaL+/rfTWLDxrF1S0x067WKANpNtHSa2vKLL9/NpF6O1rdYE9vk4xfZ/y&#10;U1ff1Z9tqqA351LXOOuaZ/uMhWbBRBMk0SzmbL533S+V0o5C8c7bb/PzX/6K2WzGaORVzW1rvpdl&#10;6cHmZQmVSvFdcKFdA9ab86k575sFXk1QexO4X6uZJEmyVoKr216D6esi1vq9TVBNrRpUt6suJmuD&#10;9QMdEsURxvg25nlOWdpKJU+Qphmz2YwkSTDGeGUWazYUiI0xawX65jyp1aaklLiqsFQKRZ7nFEWB&#10;cRaEAiSrVcqrVy/5/e9+x2I+YzROsDoDswJjOBYl79wb8w8/+QHfuB+TyCnlcsW01GSFV5r54y8+&#10;4svnlwQhxIEgSWK0kyyWmunUgIST85hQGVxRkEQR777zBmWx4vrVK6QznBzBybHAGcfN1YrJfInW&#10;jtHIK+8lUYDFsFzl6NKhVAAyZjbLWCwMcSw4Og74xtv3MfmK63nG5Gbm1dStxAGlhtXKEMSCt94Y&#10;Mo5ylE6RMkBrx2xZMJtbFnPQRiADeOONEx6chlidMZsXOATLQpBpy4PHR3zj7WNsOcWUOemyZDrX&#10;XE8cqXZIZfngvftgVrgiw5awnGteviyZTDRBBN/9zkNefzggS5c8eTLh+sairWS1Crh6WeIsvPXB&#10;OaenMeXqGucMy4WmyDwI/IN3HxEFlmKVI5wkXWqyJUSJ4PHDMboosaVGqZDVKsU5iGNFEDiMtixT&#10;TWEcUoEKII4F4+GQdJWRZgUORWkkV3MohMBKx/HRiEGSYIxDBSFCCozzijRirRTsC8a9uo4jimKv&#10;WONkAzTsENhKicf619fKaNVa7iX/qqt1K102gUBrUDaCQPl5KoXEOD9Xnjx5wutvvsHZaURzObuj&#10;LGN9oWZZlnz88cc8ffqU9z54n0cPHxIKXxD56MEj0nTJ44cP+Tf//b9mNpvx5ZfPsM5iDRtA6j4Q&#10;dvP/TWC/qNc55QHwOHAWcKJS8FFoW0K1ViVJQhzHTKdTylJ7oLy1leKKJYoCD+oLFFernJ/97iMe&#10;PbzHe49OURZkqYkIicIAEYQIZzg5PkUgmMxShokn+RBrQRUPDGoq+fYplDbX4SaosI94py687QO8&#10;dgG6uvauvuLJrmfQtf+2ATtd4PgaoN0ci5tK3N1A/GbxXhd4tKlQuE2ZsQ8k1ud/7g/G4U5Bbn0v&#10;zZ+6aLkoijWhTO1318W3Xwewcrc4/7bva/KZbX5pn7/d5c+1QbJtf6FLbbjpd/rP2LXCs3MOZw1l&#10;Yfn973+LE4oPP/wOo6Evpg7DkEGUcH5xQRQG6HyF1iWr5YoXsxnPXzz380nJO2vdRjwkFT/60Y95&#10;/Pob/rul8sQ6QqACtQY6l6VG69IrsgVhNzi0AkQURYGzjul0xq//8Tc4A8kw3iim9WpoinUt9x7P&#10;sgvs2hUj7EOq9U9Rym7PyW3gyG1jsgvMu8uH3wUG7Pps1/VvCRFq37Uky3KUCojjmCiOmVxPKLXG&#10;4okTvPqdBwSUlapeGIZkWQbA8fEx19fXICSj0XgNomkTQdXjxDbILpqF8X1Fz211u3o96OuHbWvc&#10;NuKA5sea8VaTjKtrLdj8rKCxtfV+dzdA6+5aUQMz2+tGH3Dtz7EmUde2/EMXOUUv0G+HWnmX2tqu&#10;PE9XnmRf4rh2v7XzPfsqEXblktrg/l2qf7vyR/vkv7rGct/9doEQdvktu8hBusgEugApXWCQvjnY&#10;7MevkxfbNQ625RC7fJ8+4oRmrmJz7HhyLusqAKFSgPdbwsCDr8JA4azFWl2p6npFUUdzL/EAqiDw&#10;Kqp9ecu+e94HaNKX81s/A3ebl/REeprFcsV0NuPs9ITBcERRFnzjnXdIkgFSBdwsFozLI6bTGK1L&#10;jC6wWOaLBdPpnCCMbvvRbvqybcKN9n2u/1apmPbdW9/87SOUab+3VqY11pCmKdPplGSQMD4+QlDl&#10;Z4TwoDcp1mRqPg8CQqo18ZhxljCKiOMQawwKQTQIMdpwcnbOdJGSptl6XfekRO5rkXb2rVv1Pntn&#10;nPf45X1r3+Z4wbevehKIWkWTNSCvq4/7csR997UPMGxfUoi+dVC0N/ote90u/7HLX9m199R/r32j&#10;dd6wIsRyFbiQjjW0vf/77+fOmca2WG9bzLqPP70rBmy+Xquc13PcOod2lkACzqKLAuksgygkFkNP&#10;HuEcabZidbMAGfDFs0tO712iAsEgCjkejxgNB1gjMWXK+2894ofvv8N//MdPSI1GECLlZm67STDQ&#10;dR5zJ9ffXPMrEHrTF6xVlZ2zO+dmH2ls+1m048j6O4wxBEqyTJfMF0t0qbG6JFAhzhjOT09ZzRUu&#10;tRwNY44SOB0PGESKUDmSOKRYpTh8LGdcTp6uGCQhjx894u/+7u94/fU3qxhZoCo1aFFNE9vnH1QA&#10;4TtkORVZmhBQZis+/fgPXL36iv98+YJk+Pe89o13cTojGQ8JVi8pswmT559y/ewzHj96jWLxivT6&#10;GhNZwjBgvjKYQnM8kMynU1ZLT6gShQHHRwNWboXRUFqDsZooEJiyJMtzlDPE0QCkJFARhSkotCFK&#10;hkTjMTYIWOaa1apklMSMxgHTVUFeWLTPKnJyNGI8GnBzPSeIBCYEZRXOKKLAIYUnCFBKoRQIVefs&#10;jY+BtK6IRyRFIViuDNrB6fmYo+MJ6dJwPIh49TTjjXcDjt4qOfvLC86+dYzLBQQRqBCU33cQEmFK&#10;KI1Xs5cWrMbOV2SXc7LrAmMXPH+uWGQlnz/7Oa//bsazTwtGkWCS5djBGOc0QijyvCDLMmQF0K7n&#10;a52HqWO95l7d/FuTiLTvHKyei3Ecb+QxRZsA01qsc9W1pSdlC31b0jQjzwsEYk0KUeaeODgKApyx&#10;FEXBfD73c7sCqDdJnJVSjEYjANI0Xa+1WZ6zTFOM0ayM9WSprTWwXoPrdTcMQg9eN37NUkohlEIF&#10;ATKURGHoieCqLVNJn/OQSqCqWFqFAdIJ0jRdt6/u56IoyPN8vR7Ur1trwTqsNVV+rCbTpMohUZEM&#10;1arxdr0/N/eL22dW57pZk1a1z0drED6AwVLfVKk1zlrmsxl5njEKBxuEbdUqsg6E6zG17lfh8/RC&#10;1rl5cPi8e9eZaXvP7fIdt+Xz6s/0ka5t2wd37al9vkdzT27mFPpijr6z441zhR5V920kpF0xWJ8P&#10;WOdimrnlNjnfNnB7PW621U3sEiroi1eb+eAuIH/fc23fQ/PcfVusuH6m/Pl5w4Md7GAHO9jBDnaw&#10;gx3sYAc72MH+v2QHAPzBDnawgx3sYAc72MEOdrCD/TPYdvZzt7XAbhc4oi486AK8dKkM1bZZANc8&#10;IBY4tw34TfWebgWsrkPtXQCQ+rVdIIK+PmgXrnUdcO/Thr4+7yvq3JfkYNfheP3+LsXGrsLMPmBN&#10;ux+arzWLvXaBbZrvbzPMb3uufcqtXUXy+wBl+tQV+xQTmwVJbcX75jXbc6Rv/Hb1ebuP+wokRIdC&#10;8Bo0qC0lGhUKHr/2mDfeeIP/+otfEUUJYRiijfaFyg6c9eCsIAx8MWNdTOTMbcGwAFPqCvRV3inS&#10;NsbggDi6VUYx2uCkw9lKoUIbAhmQrlJwECcJUgVI5QsopFII61BBQBhFlEVBXpREQQh4YFCtalID&#10;4+vvyvO8Un0fAL7YqS7WBsdqlbJapRhjUSpYqyLUqs7GaE+6YY0vDlRqrYa9SlOiKMRYWxEL3D5r&#10;FSiEDFDSK9CWRQ7OMIgihnFMukr5/IvP+cMffo8whvFwgNY5ShrQGYnQ/OjDB/z0229xHOYU05es&#10;iillplmsLKvMcjN7wXyuOTkKiAZeMa/UguubnPnSEg0Uw4ElDAqiICRRgrffusdwAKv5lFAIklHA&#10;IBGoQDBfrLi+SbFAMggIlAfwZkVGnhuy1IANKErLdLYiz2EwUpwcKR7cHyFdznw2pUhztPZtWaWO&#10;LJekmUEqeOfNEx5ehChbEKsAbS25sczmjmXqKAkwwnJ+mnAyClitZugCjHGkBq6mjsFRyLvfOCMK&#10;NcZm5FnJamW5vjbkBWgL3/7WPR7eG6LzOWVhmU8N05ng+aVGO3jvG2N+8J0HhLHm8yevePFiQWkU&#10;1oXc3JRkKRyfS95555x0NSdCoGTCfLbEWcHRacD98wGmnCAJSEvD1U2J1vD2G2POz4dcvXyJkoLS&#10;WLQGY2CQSAIF82VBmmvyEgwCKeHkOCGKI2bTK3SpESLi5WTFdOUQ4xDQDIZD0izHTADnGCQxi6xE&#10;SUcQKrLCeMB1GFbFioIkSQiDAG1LP59kpSwm69J8X/rfLOhbFzSvYQF1wb5rgFoq5XY21T2VCtC6&#10;rAp+JUEUkhcl09mM1Z8+4kc/+jFhDQqt10brkFIQhgEPH95nNp+xXC7RZclylfKnP/4JayyP7j9g&#10;PBjirKMscxbZkvffe59/86//O/7dv/v3PH3+8pbEQ4AxNaiVtTJcn2qOq9YHVRWBDuMBcQXEcRXw&#10;VAK21Fjj7z+JEx4/ekQyGLBarSjLck0YYK3FGo1UFQjSOKw2fPrsFf/p57/GfP99vvX6w6prFUoZ&#10;ylIThQFxnHAqBe+/I3l6mfHRyxteppoSV4GBFA67JhwQ1EqFbsOvk1KuQZi3wN5mka1bF77X7+8D&#10;DXb5ht1gvs3+rYmLunyU5thpFr23SWbae2ZTwaZZcChl0yd1FVhG0iwmbV+n/bvrtb6iwa5rdO3H&#10;2/qyr1/6/ialIoqi9R4lxK1iWN0ffcqv+/uQzfvwY92TT7kKhN3to/c9qz7Sqfbz61I2XyshCq+U&#10;FUVRBfbXSOnWgCiPQbDY0vK7X/+KbLXigw8+4OzsHCVDSq0JlSJJhhRSUMynXF1f8+Tpl7dF2kJ6&#10;pglqMoRblTGtDd/85od85zvfQ0mFrUAdUiiUkqhArkmDyrL0IOhqNXCAW5M3+CJmJaUHvhU51ho+&#10;/+wzXr58yWg0WqtA3oJ067VX7ATM9o2fvt/b4odtvnFrsDeUThugDsftPrMFNNkcE30Kmptrl2jE&#10;sP3zZR+1+n0As7fF42YjRrXWEMdDoihiuVoipFe/dM5RFuW6AF8phVSKyeTGq9ABoVIMhiNWq5zj&#10;42OCMMJZsy6w92uwL/x3GwXot2udc2wAlboINJpxSVdR+Da1sWbxeb2ubMaKYr0etK9d+8mevEEQ&#10;BGq95zRRmbfxm9somO4jRmuuJ7f7za2SqAc0SA+sqcEC6zHNes1s5h++bk6lbzy3462+tbdrD6lB&#10;Ym0F8E6F0x6V430U3LvuZ5cKe1OZfFvM2pd3uOsP3AVT9BXRd4G8t42P5j7fB5L/Os+5vl57/nS9&#10;vmudaf/eBozsy8v05We2qbHv8i/6cjp/br6q/XozT1OT6ajAg9bXysEWhqMRy+XS7ycViZQVNSGX&#10;X2+VCgCBVAHWaA+mquLy+jua+by2H9k3p/r2xU4VykodfA1kExJdATuDIAIhmc7mfPHkGcPRmKws&#10;OTs74fz0lOVqxWKxwhrHIBmwWCwoigLtBNIKZpPpWpW1bJFr9OWi9sn59hGJrB2+PUkS2iQW3vcU&#10;lEazWq1YLOYkw4QoCsl1NzljoAJs3ZXIat0LkEisuyV2EVV/Do+OGA6HFHmBNRatPXhNSXUnj93n&#10;3/ftJf4/Pl5sA/b65udmX+J9xrXbuM+e0j+nu0hEd+fy+/2dXWtCc63p29M2PK49iQa2vtbxtztr&#10;Xe1TNl6v98gaXGitqeJ621gb6njyLrjdjw0BqA3/qEvpfRtBRJ9/3Jc/3u953Poozbd48gFPqFQU&#10;BbPZrIpJFEIEhHHIxb0zlqsL0rwkCBW5cTy7nPLg4pjJbMrpdEwUBERRyDJdchwH/ORb7/Kz33xC&#10;ZsEa2/CNunLsm7n227F6+9w84WL1OWfrkx2MKddEZdt8KU/wJb4GqY+9M298W5QHPEvJYrVivlyi&#10;rWWYJFhj14DaZDDAUPLNb7zJ1eUNZwNFJH3+ZzQaMZ/NwVicdSyWS7Q1XDy4x09/+lM+/Oa3vL8a&#10;SJwUeHYWnzP3a4lECLcG1K73PNlN/mudJwpxWC5fveCzj36HLhaEgzFO+jVRKsf4KCZbFixmOcOj&#10;S7769Jc8/v43efBojCkERZYxHg94ebWkLCE8CjClYTrJEUphdYnEesX3ssr+WUOoHFmRo01JlCii&#10;KOT+oxE3lzlOCByCMFJIqZAypCxBW0cYhRwdx6jrEmOFbysQhCFRGCE8TytxJMgWBUYLhomPCwIE&#10;4SDGFpaiEMgwQLoQpEJIR5YVhEoRKMFibslSw/37Iy7OY56sVqih4WysOH7wEHke4cYWjgRikrK8&#10;eoEzligOPDjYCoIwQagIoRQohdMSKwIWqeDjT1d8/EfDbGk4ulC8du8+X330nI//kPHmowH2MmM5&#10;W5KtViRHI4bjE6wFjEQFysc2UmCN99/jOF7HSus9SdUslpXPEAiCQIITa0B2DX5tAqqFEAyHw1uy&#10;vAbxb+3raK03gOB5nvPs2TPyvFz7V0pJAqk8QbPWyCQhUIowCNbq0DKKobq+JwItub65YpAkJEnk&#10;SX2loshLSq0ZDgecnJzw8qvnnuRNa7TVGBNQ6krxvYobagI34SCQqgGAD/z5TFCtIcITFgZS+RyX&#10;ABX4sxljfba6JnvcmEMNcG69htzmPn1fhWFIWeqqT8IGOYGf90EQVkD4FkmjkBtkOPV6qLVGIraS&#10;PtZruACkkKSLOUIFLOdzn6MfJRRF7vPw6/zl5udrMufmmWENhneV/+OQvYrb2wjvt+WCduWE9iGA&#10;35aH6ovhms+wK37pIn3tO/PdlcdtK7q3z5G3EaA2fdpm7rWdW+kiktknLmue87bb3ZUn6PNTOsmx&#10;WrmUvhxx+3y7TbzeFxPvM64OdrCDHexgBzvYwQ52sIMd7GAH+/+LHQDwBzvYwQ52sIMd7GAHO9jB&#10;DvZn2j4KOF0Fg31Fxn3f0T7k7VIo315E28+2vutQta2U0NXWXUo97aKFroKKNohnG+Ckfb99iqz7&#10;Xq+v/5tF3tsKlfcp3uzq713jZVuBcPv/24olu1To62KxGvTU1Y6ugv9mcUgfoUGfqlWXumyfMt+2&#10;QpD65xYk3V103CwY3FWY36f01n5Pu/31nG5fpwa/lqYgHoz53ve/x+//9HFVTAPGGZwWgMRZryth&#10;nQenBlVB8rrQT/jCyaayQP09RVFgjCFJkpYSU6WUUhVsOeu8arOyBDLA4NDWUVbXlO0381cAACAA&#10;SURBVFJinVdBUsqrqeZFSRh7hVRrDFaUa+X1Wv22Vt2sx0Xdb2EYrYGxWmtWq3St2FIXlgVBQJIk&#10;OGfQuvQqzlVBm7O3qpZIgQwCD24zt6QNYRj6nyheA4VPz07WgLcnn33Kr3/7K1bpnFBFHI1HmDwl&#10;FBahUx4fS/72x9/kLz64QM9esJpOub66Ic8caeYotfPAaQcn5yHxYEDpBK9uVkznhjyzhLFgNJQM&#10;A8EgFAxCeO+dt7l3HLJcXSNtziC2HI8GCCFYLJcsVjlaO4JQggspjaXUBbo0OANYSVlYFnNDmkE8&#10;DBmPFacnCUFgmVy/QpcGYyBdWdJCMFs4tPaAp7ffOubNxyNMPgenKYHCSi4nlpdXltGxBOkInONo&#10;FGDy1IPvC4dBsMgcWsC7793j/kWIMytK7UhzwZOvMiYzhwwkJ0cRbzw8RVqHs4o0zZnO4cVVjhWS&#10;s3uOH37/EadnIZPJK15e3XiQhYiYTiWTa0OUwMPHx4xHMenkhvFwxJOvrljO/Fz6zrfuE4YFaV5Q&#10;asOLm5Tp0hHEgvfevu/Vd5YLLIb5wpFngtFY8trDI8JQkBYZpZNk2qCd4OHFgG+8dY98tSDPCjCS&#10;+dLxam5xA4FMBJEIOD0/ZbJYYKY3HI+OGSUKYzSDWIKU6KrQOKgUFY0xxFFEKCWF1RjrQMg1wFJI&#10;6cFgtXqhFSDdGkQufUVzY82r1xHWiulg18BMIW6LE33Fn8MZiOKE09MLnj1/yosXL3nrzTcxVbGj&#10;q8AkAFEYYuOYh/fv8WWeYbVmECc4JE+//IoiLXjt0SNOjkbEg4Tr5YzQwl//xV8xn874n/7X/4XJ&#10;dAmiWreUonYrlBJrgP/GniBANFV+nCAKIgKpiKRCYCoSDIszt/0HHqQTqIAyL8izvFpHLFCBxYTC&#10;OYGtiszLokQIxy//8Bl5lhKrgPdffwBlCTii0CGUYhAEKBMyGoz4qx98yPVyyf/+//ySG+Pw2lke&#10;QKIq8HogaxUqswb81eteXVRbFLraG0V1r2KnGmafWm1zf9n0e+Sd/fcWgG63kst0gVaa19qmPNQG&#10;4Fd/bQAJXCeoZV813V0qovsCU/bxzfv8gLrtWZZTAz1viQKoitNvC4HbRY99as5tX+y2zXCrZdf0&#10;2UWn/9Gl8t70b4IgoCzLjudFb8Frm1SoVu+SUhGGsrpeTYZg8JgIgbDw+cef8OVnT3jtjTe5/+AB&#10;w0FCHIUoKcizlK++esrHH3+0blNTLWxTkQuMtZxfXPAXP/4rhoMxutRrPzUMwzUYI8/zNemOqogv&#10;BBIn/ILpaiIvIRDOYYoMpwuuL1/yu9/8ktFo4P2JBqB3H59829/b/vE+Y21fgPhGga9rxXViExzd&#10;BrS248gmgUNXjNlF4uHc5vzuUyPu8v93xV93530do9yq91lrSJKYQEkWyznD4QCjS/L0VpkuiiKO&#10;jo9YrlYMhkOEEFxeXuKsV5e0DkbHx56oxenq/j3Zg5RVvwgJwnbGHE1CimaMsS1+6xsP7RjYNPxw&#10;Y8yGup0fm3JLzNsukK+v69bPcAOUKm7V7tuxXT8h2Sa4fXOs2nX/1Hti3bd1d9TP8s/Jr2wjV+jK&#10;jeyyNuil7zvbOY+++L4PML4N/LttTdkGBNj2uS7SvPbn9iEJrMdenRtoAwu6gKJ9oPBd62j7b02w&#10;QVd7+9q/TUG8a7x0zcG+PEOTlKKLEKFLCXHbfW7Ll/W1fxdxQpdpbSqAsweAaVOQFxlp5uORsrRo&#10;Y8izDGu8yncSRlUOwXpV+I5+1lqvx8g28pav63915iLdprbhmvyl2ueFlOR5weXVNZPZnDCOuBdE&#10;rPKC2WJJusqI47jypiTJYIxNU25u5nzx+RcexFYUG+OjTWy4K7drre3No925x9pDb127j9yy+fyL&#10;oiSMA0pjyIqcNEvJy5yT0QkiwIPWqs+GYViB9QKErYHMzser0serTjucDJAGTyIkJcfHp5yd+dg4&#10;W6025j9blE93zes+1d1679Za776OcDQkxdfEL/SpYtaK6nvmU9s50m3qqvuO7U1SH3snT9aVz95H&#10;Ab3rPrra3dWWdvzhOtaaO7FNReTX4KW4o8La3i/9e90dMrQ+dddtJAS79vW2kvn28xTZvW8JgbHg&#10;rCYXljTPKEvtlZ4rItHhaMjD+xdcTSYMhzFOCZ69uOHtx6ecDRWT6TWjwYDx6B5zIZEO3n98zmsX&#10;Q25erXweqBH73B2L22Pjmuj0VulcrAkHb88pbCch3D8lLu7y+YUQ5EbjSkfgBM9ePmcyewMxigFJ&#10;MggZJAkmCBFS85Mffo/xYMxnf/odxWrO6M2HrLIUoRSBEDipKHSBVvCDv/wLfvLXPyGQntBKKOXz&#10;4FSAfOFJEoMg9ORmxjGdTBmORsRR0B/fWAdSUBQ5X331lNn0FWWZEUZDrl5dk86mjMOC83HApZKU&#10;WY7Nrrn85OcUX/0QISxZBpdXcwiEB6hrCJQkQJGvIB6B047ZZMowHqELTzotrEDgPAkCDqXAknNy&#10;EvH82RIXC4w1KCWwVlMU2hN6OtC6YDBUqECSO4er8m7LxQqlDEfHCikT0tRiKCiNIYmr9cQIghiC&#10;QJDODTayEHkuASsM2oLDEMUgA8d8PmO5lFxcKK6uQOHIU8snH815+/ge4VFOeKqQsWJ0eoIzHozv&#10;nMKWksXKkU6W6HyJLgSXL0u++izj+RcFphQcjxPunQ24mqW8+OyGL74oiF3E6xdDHI4nLzJWGhYT&#10;w3h8xuho5MlztcFGoKREKklYkfTV8VINlPaEeK6K7RoEgMbeiYXqvbJey6SUZFl2Zy+u18z22l0U&#10;xfqadZzjCQPlOpabz+cVKDxGVecmZV6sif1CpUgGMVEU+b3QaN8G6xAEJMmQKIkZjkbY0pGuVmid&#10;YbSmNJq8yHE4gjD0Hobz+/x4OGIxn3uyQQRxkhCEIVZ68kAhBHEUEUcBcRyjtcEYS6AUEqDyG7zi&#10;/V1SrdrnaeZz6v6pz6U82fFtDNz0Hdtk2qLOJa/zk7f7hnauIh7lDjlcM58ZSoWt7kGXJdIJsjT1&#10;Pm7l1/o1U90B0Td/6vHUJKZbjxvwRCkdcdkukrF9zs2bubG+c/FmfmefmLLPz9wWC7ZJz/tI37ri&#10;sl0EoO08ZNv/qZ+x91flnb932R3Sgi055NpnqJ9vU2Sg3Y9dQPs+f32f2Lsrfmx+V/O5N2OR9jnA&#10;ZlxxAMAf7GAHO9jBDnawgx3sYAc72MEOBgcA/MEOdrCDHexgBzvYwQ52sIP92bZXwWNHEd02MHXX&#10;a/soRX0dBvB9AOb1+5ogil0F5n1AoKZ1FZ53HZh3qZp3Mc7/ucznu9r5dUDd7ef0z6XqtauP29/Z&#10;p+jYBGG0mfe7wOH7KNhvKzLoAhF0qfxsK6Zt/rtLdXFXf/Upk7UL3LvB67KzSLOr+KEL3FIXK1jn&#10;MA5KrXn9tdd49523+ejTz4mSiCgM0aXxgFQhEEpWldEOFJ3zrlmIVP+uwed1wY41mlJrrPVFEUGg&#10;7qg5RVFEWuQYYyiKYl38IaUkDiNMqSlcRpHlYCzGOoo8IwyDtQpKE6DjqoKrWwVZXxBlKgX7up/i&#10;OCZNU7IsXasQ1X1d/46iiOVyuQHyrftASq9yUhRFo48ty8UcrY1Xqg8Vy1XKb3/zGz7//FMCKThK&#10;BiRBhC0yEqkZhiXf/cYZf/8Xb/HmmSK0E16ZOZObGZOpY7GEVeGIB5LBQHI0OqJUgpfXc65uSlap&#10;QyjBaCwYJgGhMIxCRSjh4uyM1x+dcfPyGa4sCCXEwwitCxaLkqJ0yCBEhoZlZiitBicotfNjwTqy&#10;zLJcOsoSBsOAo3HI0VFEFHjlIavBaElZQppZVpmjLEApx+PHJ3z43gPy9ApbLDBCkmsoyojZXHN2&#10;b4whJ9SGoyggFF5lW1tB4SyrQjKZOB6/NeDeqaRYTpAiBzvm8ipnMrdYKRHO8cH7DxhGijxdUhYl&#10;01nBi8sFi5UjUIIPP3zANz+4R1lmPP3qivnCsswkiwU8+XJFoR2PXhvx2sMzYmEpkVxdlXz+2ZJS&#10;C45PJeORA5PidMlknvPqVUGu4YP3z3j88JjJzUuMMWinmM81eQGjY8VwnFCYlNwY0sJhncA6y+P7&#10;J0Q4cpNRlgatQ55e51wuHCoOEVIwSBJGowFPnz5FYDn94IjhOAEVYASeNEIqkBUw1Pli70EyQEpV&#10;FUHeFtJtEGa4zSLn9b4imrX9d4Fum4AJ1dojzfq9URRx/8E9ijLj6vIVjx4+ZDAYUBhdfW9dWOUB&#10;+cPhiAcPHjKZTHj67CuCMCJKYqbTCWWR8/jRQ46PjxmNj5lNJjx++JB/+Pt/SZZn/M//4X9jtcrW&#10;YFhnHVIF6yLBZpvXCurCAzVu57RYF20brSmLEmc88YdzvqhTVEX0eZ6vC0QdtBQPXQWAr0GNnrQj&#10;t44/fvoVg0AyHvw3PDw/QpQG0CBz5ALCAIRyXJwO+YeffJ/lYs7//atPuDJgnAPr4cnCOQzGVw7T&#10;rwbTLlir768JotoHbLvPHnp3T3J7+RnbFFPbr/WBANv7fw16qMdjE2jY50N1tbG9R7d9jG1Au32U&#10;urv86r6+qoHWm4pAsvpRXxsQ1Kd2uA+xUtt37vuuurCzq9/28fu19qAPEAwGg45rVfdQjTfnQJcF&#10;n3/6MZ9/9qmf0xURgzV63VdNf3TDn5QSY1ylPhbywx/+iDfffIO8KP0aobzivNbaF0FrR5qm6zG2&#10;viffSbCeXwqso9AF1lnSbMkvf/kLprMp9+7dx+EVFPsA633P7M9R5vw6AN2usbEJ1OkH2TZ90ub6&#10;uyvO2WzXJgiw/ez75ty2cbwLINtXMF4/3zzPCQOJxFIWWbWvKobDqCrQ9mvOy5evWK6WjEYjptPp&#10;mhDK4tDWMBgka9ImXan+dqmLtX37moilXl/bMX0TMNYX+zc/Vyvm1f5z87W7imGiIlPpU5P1P01w&#10;XV+Re1/xeJdK/eZ6zY74y3XkKm7B8v9c+ZX2uGsD3/ZV1W7uwW1QV9/+s2+eZdc82wXq3+YH7IqD&#10;u4CVfQrqu8jmmgCVfZQHXVtSt1YWFrfO7T6KvfsCOnYRhuxSwm3H/+33tNUP+3IF9RrTReq3bQz0&#10;5XG6iEN25ZHa/XbX/7xd171qqgeI1WrC9RpSWoPR3k+NwpBBHLOcLwikLx+xNdGF9GRellvVTrFH&#10;/nKzf7rvzbraz+kmHZRCgnCVmqvGOM10NuPV5SUX9y6YL5YkSUQcJ8RxwjFwdX3N8ekRcTLgxYtL&#10;nj9/yWQyXSuyKqWQypOVeb+gNUZFDTJp7v9UKuoSh9t7HPYRl/YRJvn2BVhX4nDkRYEUgqwsKbXB&#10;uSoPg0BVJFxSSiSCOI7Q2lAU+Vrl1WF9HxsQzv/bOUUYeYDe2cUFaZpSFBnZKiWKQsBVY30TEHQ3&#10;Nu0nxmiSGhhjUVWsuE9ueb3FrF0g2diOxS2zgGjPN9cLztrmw+xDTNu1Tm9bv/oAWl0+nmsgzb0y&#10;bkd+tAHcts2+bq61O0BXd/wXP8JBCA80lRJjLFZQ+fR3/Rqf82jnhd0aAL/NJ+6bD/0kUv2ENXfi&#10;ih7CgyZZ2+ZeCc4JjHWUyjFdLZhnK/K8QMUSFfi819FoyOnRmNPRklgJbgrL8+spr987oixKyrKg&#10;MJYgSVjN5gwixYfvvMkfXv2B0pqNMbk5NuUWMhS/JgZBsCYS9Qux23j2mwRWd0nU/Dhsj3txx6fc&#10;7Ns6v+I21K+tczgcIlCU1vD0+SuevbxCXhxzNBihhglSBgRJhC4LjhPBB68/Jrt5hbWW6WxBXmrC&#10;IKRcZVhZYgS88Y33+Rf/7d+QDBKElCipPBBSVBNeSq9qHQgEAqPh+mrC5eUl3/3uA4R0CHeXMMrv&#10;dQ5nNUWe8fzpl6BLnNGURcrVqxdcvXrO4CLk7EiRDUesXqSY5TXpq0+Zf/JHRienKCTPX0xYphZt&#10;NEiBI/TEWoj1/pEuUwIbUuaOKJFIFSBkRhB6pfsoHBAMJMNhiBMObRyBM2hjKNIli6sbosq/WGUr&#10;giBCKIfNPSGFtZYszRlEkvPTEZOpxSFxTpGXhqMRhEqRl5YiXTGIBPG5RCjH8SmcXYw5Pz9iPFKM&#10;h45BDElkCGRBPDIMjgeo2GK15Wqec/nxS66fvCI8gpN7kuGRwGnBagHThaXUiunEcvnKsFxU/oew&#10;6BxkKYjDgEA6ltOcmSlYpIa8EJydhJBanCy4GAvSleDV3KFUwvXVFUdaMxqf+L3L6IrczhOX1Yru&#10;/v8SIW/JD+SakcvnE2sAdFderR7zZVmuz0TacQJAFEWMx+MqR1JW5y9qPadV7UM0/DuttR+/OCo6&#10;T1y1Dvj5JBFIdKnX80oKSekMEksgFQIo85xkEGOt5mQwJlQBi9WCm5sb78/V6691Pmc7GlIUJUEQ&#10;eFC7DHAClBR+TimF0RqEIooSklhyfX1NoAJUi9ykGSevz14aJNr13+I42cgfbfoAt7/reL1eh2/X&#10;X8CpKocErmpDoJQnhO4go2mChj3poc83RUHk55x1OGM9KTUCVRHR1utmvfzV91vH5F0Ae/9j1wQw&#10;d/2C6vl6nXn/NynAim7F+hYBT/PemmOvnYPr27+bRA3tM9a+s922j90mGG9et4tsvp0j7spbdt1H&#10;+7y6eR9dvkqfwnr9b9VBLLOrfqJJctAk9OnegzviYMA2COP6SOPbPk/XuXvzHrrOmP3f/Vp2EHw/&#10;2MEOdrCDHexgBzvYwQ52sIMdrNsOAPiDHexgBzvYwQ52sIMd7GAH+yfaNhWsdtFr86C4S1m8fQC7&#10;jyom3FWv2bfN7XZus3Zxfd+19lUCax9471L23FZUu7Xgcss1m7/3URZtf3/X9fYpcO8ugBN7Pwu4&#10;Vb2plWf7gDltNZ/mGGsX+PQVYnYVI2xraxt03j7Qb47VuvCgCTxpF9G239/1bPrUNLcBErax+X9d&#10;AESzHdZaX1CNL75Joojvf/c7/PFPf+L66hWnZ2dEUYAuKyVpGeCc2QAd1PdZA9fXxVKVilEYBmuA&#10;eFGpmPn3+LYncYyoXsuybF1cUf80i/br+8qyDCollbIoGutSVXBeA4oqZUpjzLoIUxd5VawrAYlQ&#10;oioqd8SVkvxqtUJrgxCOIFAVsD9a30Ot+oBzGK3RxhCoYN1mxS0RQBzHICBAEkchxjg+++xTPvro&#10;I6aTKcfjIw+eLTKczTgJNY/OFf/iR+/ygw9OOB8WqHKK0ZqbmzmX1zk3c8gLydm9U5KBZTwaogvB&#10;k2fXTKYlTsBwpJDSEgQORUmsBJF0HI+P+NYH7zKbXWHKFaHQKGC5yNHGoY0AqYgHCVbkGAvGOIpM&#10;45wgDCS6NKSpo9AwGErOz2JGA0WgLFYbhPOqMGWRk+cObX2B1XDgeHDvmG+9/whbztDLGcoqtBPM&#10;FiVpnnJyNqK0miLTJBGMIocrMkwQUhhBaiSTueP4NOLb758TuBRbZISR5OnzKZObEoskL+H99894&#10;fH+EKVakqwVpBi+vUhZLhzGC198Y8OPvvU6SOL744jkvX6WssohCR7y6ypnPHYOjgLfevs84Udh0&#10;hdABXz2bow0EMbz1zilHRwmuWKK1YzbTGBsQBIbvfec1rF1wc/kCFUhmc8tsDhbHYKSI45DZYkKu&#10;JdfTEq0lcSI4Pzui1DPf7yXMV5bnV4ZpDpnQlFZwdnSBAGazKUmoMCYnihTGCVa5V8/JyhIRRJTa&#10;F0DGScLR8YlXGXKNoq/WeksvUMIXznWulbh18Z+fr00leNbgjLo46mg85t69C64uL3n14gWvvfEG&#10;QaAotfbAg3WRnGI0GqO1L/ibLRY8efIlZ86P5eViwUefLDm/d5+zs1OkVMzmMx7cu+Bf/cPf8/Ll&#10;JT/7rz8jLzVwq9jiizHv7pG1Yr2Qwe2+o5QvaJUOrQuvTOTEui/C0BdvRlHEYDBgla7Wxd+b63sD&#10;IGYdUihkqDDWkVrNbz9+yr3z3/Ov/uavsBRMpxOGgwGcnoDVJElEqAxv3T/if/iXPwUZ8h9//gdm&#10;pkQCQoYoqbyCmDPrNbG57t+SHbB+TnUNrn+WaqPIrQuM1iwy7VKRaY6jTdD7reLeLtDGNiXbXT5h&#10;VxHkbfGqpVafb/oBfWq77Wvu6+s29+k2qcDXAVvuum8/fe3GHPWgVYvWrlMBdhuoo8v/2ua3tvu6&#10;9vN2qcF2+YH9z63b1/MgCUme5xs+l3+PB0QI4SExtV+ijcZag9W2mr8euFP7L03fqr4HixfcllIh&#10;peLNt97iw29/p4bTEgQKi2soiqk1cLkJqhd1oTte9d2r0/vvNGUJzvL73/+eJ0+fEMdJNVflXoWk&#10;uwif2n3aJC7q8rG3fb4r3uhSP+5qS1CpyzUV1rb5tH3j369Zfl2x1jTa1a9qto9Sbh+wcxuQvyZ3&#10;KoqSKAiQaJzRFEXBYDhGCOmVcUPl9+UsW/uRxhiiyJNNxVKyfHVNkngAfJYXa/+3XaRcf6fWekOl&#10;tnk/XaCrvrnWpSDWJnZqEua0FfXYoe61jUxv21jrUylvtrt5vzVZTd/zvfv/TZX6f2qOpW9M7bvH&#10;7atW3J479Xza1v9dSsH7EKjtuw9sI1DpIqLp+r5dJBxdfdc1TrYCz5tjut22r7Fn9fVDu71tNeNt&#10;4OJtRAHb+qJNRteVD9lGutCn7N3+TN/vLrXwXXtHnQtQSmG0wxivluvzRQrnDGEcImUdw/uHZ4yj&#10;KDwoMVQBpyenTK5u1kQGTngQvBPg6mdV43Bd93zbNlZqYOVG+/HA8lvQFNXaU+ch7FqV2hPowCpb&#10;8uTLL4njGCHeZZBEHI1HOFy11pccn4ww1iKl5eWr5zhrCBqAE496p2PtajxrYVsDuQKeOXEnstvX&#10;P9y+d7IGIyFCtLU+1+Mcy+WK1TLl+MjgrENb60mEgkqZteo3hGMwTDa+PwwCQKB1pQQbhySDAdYY&#10;huMxJ+enLJczyor8yVqHkO5O7vHrrt+e0EgipFoDxPqUQO/O08Y8cK2+Razj5PU1XaWQ3ZMH7CP0&#10;2rZv7jPvdtmufGR7ANR+Nm3ylB7i0PVcbYziXftf7beaChgoNubBLaC6u79YE/E08xvb4sm+s5J+&#10;H1femZO3QHt3h8Sob+9vkvk0Afq3+6MnBtRYpumSq+kN+cNzxsMhUaiIg4BQjDgZn3B+tORoEPAi&#10;K3gxWbIsDFhJluessgypvDJ2HAa8/+brHP3sD0ydw3bmgG4Jg5rg0nYf2Qo46+NsuWONlX07dC8J&#10;STfB72bevfZdERCEfh3JCsOzqwVPLiccRQHSwCCJCYIIIyAaHiGs4NH9+wQ//kteXb8izzPyVQrW&#10;ryeFLRmeXPC33/0Lzo6PkUoSKJ//CZXPj/ssmfU/zmKcV8t+8uQp77zzNmEYUOpsrXrdBHKuiWCc&#10;ZTGdUiwXvPbgIQEwW87JixnLdII1Y46OYj5arjCZRekSsgnpV59wrN7j3smIj5+uWC3h+OyUt998&#10;G7vMoVgglUA4g3OCsoClyzDOgggQUhJFEhdY0jRnqixSCmQYISKBcA5rDMIUvPjiI66//IShAm0M&#10;1vnPHx8FlGXJap5zIwyjKCSOFZPrlKuJIUwSpAxxpiRUikHiiIcOlOT8/hkP7w959GjMg4cJg+MY&#10;FUtwBQ6NcwWYEmckUoJKJKN7A2ymeZgX5KWj1A6Uw7qS9DqnKKBcOViBTjViCcHCIuaC0gpK47fM&#10;YSTIc02aQ5IEXuXeWU+QEIaMEKx0ThLC0cCSacVVtqJMFRPrCKIhSRIjHJhSE4QR1jryPEPr0pPz&#10;KoGwYLTfr5ywWHsbX9XEpDWpWu1HNElK27FaPW7KslzPgYuLC7T24y4IgkpNXa7PXmpiofaeJqo9&#10;WUiJVpKiKPzzlyFa+/xnrbgexwOEyP09CTC6RElBksQYoxmNxpycnKCur8mych3/R1GE1hqtNatV&#10;RjIYruPo0mgGyQBVxbdCCJQMEE4wmy6q/hCePFm4jRxLGIYMBgOMMZRluc5F1XkZr3AfVvdek2ZY&#10;wjAkSRLSdFWRtIn1c6jzORvrjUcUr9cuwW3utH5PM25vn2MKASKQILzivXP+fCmUCqUkYRRjdVEB&#10;4P16INXm/ts8f2uShd8+S7n2de/EeBv5z2pvEgqk9xHrWLKZc2iTojZB0k0ihmY72meo24jR+ghP&#10;d8XGXQQ+bYK8LhKkbfmd5hzrq3HoJ7/prwNoAuzX1+oA/rfneTvPset8t9NB3/Kedjxe50K78nNN&#10;0sf239e5JqvXZFsbZDVOHQpxDnawgx3sYAc72MEOdrCDHexgB+MAgD/YwQ52sIMd7GAHO9jBDnaw&#10;f7J1FXbd/dvme9sg5Pbfuq7d9x1dqh3N9/Vdq/3e9iF713vbBcH1a+0D6H36rKs4rk0GsEvlq93G&#10;9mv7FAbsKgzc9Z4uQHb7WW1r+65i/W2qcM0CkjaDfZ/6YLNQoUvVbFcRwNdRPG22v92OZjHSnUKY&#10;1nhqf2/fc96ltNqcc11s/O12dbW/jzTgDrjIeUFSKyxSlHzzg/f4/ne+zf/1X/4zQkqOjo4Rok7L&#10;OMIwXBdUdRWalKVBKSr1SH9t527nilJeKcc5rzBSq6DUhfA1sKfZ5loJM0kSX3RZ6rXqRrNASQUB&#10;BshLXRVyWMqyrOaoWRd2BEFQtU958CpegT4IArIsq0BFNcDOVYrBtirKt5RZvv5uAOW1vnDWq83V&#10;feLba9ZA25cvXvD8xQs+/fhjojDk/sUpolL2iVTGwyP46Xdf46fffcQb5wJpr5AUFM4wXeUs8oLc&#10;ggkkF2djjkYBg2FEoeGPn79gnhrCSBCEgiSOsWVBHEASCYTVjEYJ3/3ue4QB2CJDSokuS1a5IUsN&#10;KgyI4xiDJS8yQCCkJF+W1OXbRe5YrQApuHc/5PgoZpQoFKZ6TgatQZeAVAhlGY79OI0DycP7CWV6&#10;g87mYCxZ4VhkgtnSQRggrCXLc+JIMowkoXCY0jFbFqy0YJE5wkjy3Q8viCgpn8MDDAAAIABJREFU&#10;VwuS0ZCry4KvvkyRKibPDfcej/nW+w8RNqcoMorS8uo65epa44QkGcMPfvCY+/cDbqavePnqmsXS&#10;keaS2dxwc+OJBC4eHHP/wRFuNaMsS65ullxdL9EOHj864vWHxwTCsChKrm5yrm4sZel4861jzk4C&#10;5pNrHJbSKGZzyzJ1DIaCD967h5KCLHdc3WjS1IM2To8TjkYhy5llmZaUTnI5LZmsYG5AR4Ig8EDn&#10;dcGjEBhtCIOI6WyGNiGlcVgUVv+/7L3ZsyRJdt73c/fYcr1L7VW9VK8zPcD0cNADCIC4mAmCjKJJ&#10;RvEPpUl8BmWSYJSJZiQGGFGaYU9v1d3Vtd79ZmZsvujBIzIj40bEvdXgk5DHrKyq7s2MxcP9+Dkn&#10;zvd9JYEK0MYym82YTqZrVRmllJ+z1TyuGw5F099XClqw0eu66iftWvF3WyH+6t6mlMDglW729vbQ&#10;ecFycclquWA8meKs/129ZpSSgKr+dty9e4cszTk5PyeJIg4P9rHOcXl5ibOWQAoWqxWT1ZhHDx7x&#10;L/+Hf4EpS379t39Lrm0NZ1ir1bYbSdeK4MI3NNqqoV4bjZB+jIzWXuSramAOgpAoipjP58RxwrPn&#10;z3GIShHoCuSkAsIKrNEIAbpqLsyFI9WWtCxZLM4JjMZqjXSWKJRI6ZiMY6R1PH5wl3/xT/6MVVbw&#10;N59/w6V2rHSJjCRC+gbRzZirXgXavrhmPReu2ef79uKufa32vW31oq696Sbx5BBYpCt+2DQYbwAR&#10;9Z5Tx3HNhs7rwHjt5ta+2KxP1dF1quINx6NtRaLmNTT3zy5V+77r7wJGtp/xUBzTnTNcBSjUZAzb&#10;xAjbCqp95xuyIVBJfSVal5s1LiW2Wp9e/V1dURJrNvEao9d+bjbf55d/9Cv29m+RVkQXttr36zXT&#10;1SS7GV+5VsJWSoIxFFmGwPHDs2d8+eXvmc3nRGHk17Cr1Lk64t+uddt+ju37cj0qx9c1F3edbyiH&#10;2pAhiS0ijXpMfEO+WKuM3zQ3aa+BGujS15Dct9aGfMq1oMjWNTV9ZRwqQgHWaMbjMXGSYKz383kF&#10;1Isir3JbkyTUxFDO1Wq9njSq1KVX1av2+WaM3OfLmyro7by5C8zaPkbXWHQRfF0lQxkmIWuqmjaV&#10;n4eIDppN1V332swTxDUqsv0+1V4ZtzexmxDK9c2dm+SyQ2uy3kebY3rdXvKm1zt0jL59uGt/6drH&#10;+0DdN/H3ff6wi7DnyjXDWlXbOdfAE4t1Xtn1/b4aSR9YoG8cumpvzVy+K35or5Gbqq93+brrntdQ&#10;DNA+Vh9YfsiHdsVp1lrvD2sF9QoQhdxWHKQi16vvIEmSirhOUmiNRK2P1x0DvSEBETcjsmiTHTXH&#10;IgzDap9ynF1c8PsvvyAvcz784H3SPENKQZIkRHGCtpp0lfPkyRPOTk6QyC2Q19Z1XVODHRr/Lr8x&#10;VIe6DoAkGirg0mmsdpTWki6WXJydk0QJ09k+WMhWOaNxDLIiLHFsKbZuyCn87wPhycWCMKAocoQQ&#10;jMcj5tM5i9k+y4sFWus18VCtBN+sn3XV7foUQTfgbda575vURuu9XNzAj/bVvvtUOd/UT7eVOq+b&#10;G2+yDw3tJdcB9W96P20Am1cftji7AWo1ify88Pb2tfnYpDm/rt+7bhKHttVou8anSczUlzP1Eap4&#10;kOZV8gKhwFnQFhaZ5tXpGZfZkttqRqCqGqsQTKdT5uMR8+kYd1pydplzcrHi7cNbFEVBnmZMRwlx&#10;oJDCcu9gyt29hOVZBlFE2SBAqs9dx6x9BGZ9OcrQvGvngbVK8mb8ZG9OuP23u1Inx4FSEl16oOt3&#10;L17wt7/7PbfGCc45Ti7OeevtR8z39lFBQDyZoouUW7cOEcKxWF6QIUi1Js0zyjjkzr0H7D18BMKT&#10;DcpQVvUEvclvpUCpEPDELi9evKiAyYc+nq9IWnDbJDl1TGetQwlFkoy498EHvPPoLr/5T3+HEhqj&#10;U6wNCYOIxWXGfiKJhCQSS15++2uSwDCNHWXpAFXNd0VRFoTOEoTeL+SF8T4Wr2YthUKXBpwjUKKq&#10;kQnSLCWKJFEMZSrIVxplNUc/PCG9fAGqRI8UchxirWU+C1kuNaevNcVCMxmV3LszYXlZUuT+XcNs&#10;PiWKCpwzfPgHD3n38R7TeUwcBwSywOFIs3MWLxZoXWCdwRqNMaUnPJMggoDJbMx0EhNKiQhgHEqs&#10;haIsyLKCEA9UloFgOg9QByHj0ZTTi5LnL1YcHacYp0AkKBWiwpjChIzGB5yeXnL+4gVCSpx2CHx9&#10;MTCWUQjj2LLSljwzGB2SrhYESqLiyK/3KrerCSH83A4qILq44tdqnx+GYSdhVXMNtnNt5zwBXxRF&#10;CCF48eKFX+N5vo4t2zGyEGKLqE8p/x4kTVOCIFj/rM6zpdwQedS/8yRAbisXAQ9Gz4octVqBksz2&#10;5p4oOAgYj8eYGpwfhpRFgXOeqGIkBFJUZNOeZWhrbVhrSZJknf/U11nfXw36b9Zz6/w5DMN1PadJ&#10;4taseRqjK5A83XFX651dk+C7Se7X9tvNMfcEqD6vj4LYr7O6/mgsYRiRlbkn05FBVf+x6xi5Wdds&#10;P8/NHuM8sXL1u02ts36n5a7kEaImZ1SgtamIiVgT2Xb1A7TvsSv3lo2YfihG6RqrvlijGdu1+wL6&#10;SPPa5OVdxGT1M23nJn3va/tI4vveWV/Jj9gQsjWvqVkj7yIduAmJ2XXv59vxYfud91BfRh+RnieI&#10;cJ3EaNeRou5sZzvb2c52trOd7WxnO9vZznb2D8V2APid7WxnO9vZzna2s53tbGc7+5E2pGACbIE2&#10;hNgGF6xVfWBQDax53OtAFm0155s2bvaBttqfaVvdUNXXrDs0btvNaPZaZvc+taybqNh3NXQNNY8N&#10;qRC1f/8mzWh98+Sm86v+7hoc3DF/6kab65Sm3lSRqqvZcui5dY1zF+C82URyHSgO6FT6aZ+jnpdt&#10;sF295trrsN1k3QfUaTdL1c1Bg2QGSIzWhEoSBpI//dM/5qsn37BIswqgvmlkCUKvjKysugJkVCqg&#10;NIZCa4SSvkmz8CiuOAp901pznSCwxlBWcyVJkk2jitgG89eNTlprD0izm2uqmzVMWaIbSila67U6&#10;rLVmrRTqG84cQSCIoqhS/LAsFgvKslwriNTPsf5b65KiyNG5Xp+zfl7GGIRqqsF5gFupC169esWL&#10;Fy95/fIlRhdESjEfxyQSXFEQmgWfvDflL//sI37+wT6JvMDkRyyyc5argjQTnJ5lpIVDhZKRUOzt&#10;RUSxwsmAb799Tl5apnOBNV7dXjlNHDhipRAGRuOYX376MbcORrx88ZxYWs4WK/KipCwd2gpmoxgR&#10;hJTZEqxv0ipWGukESgJCUFqvXn54OGVvHjJOApzRZKlXfShKTbp01VyJEWHVjOUckygEvSS3GmEc&#10;WkNaCo7PLFpKZrOYXPsG90kckYQCW2oyY8iMZJVbtHF88HjOJC7QWUaoQi4uDN9+u8KUvqlsPFL8&#10;4ScPiQJBuSopcsfJacbLlzmlliRjxeOPpvzkJ4cYk/Ly+QlnZ5o0FVyclzx/Zig0zA9D3n3rkCQS&#10;HB9dkl5kPH+Vkmvf4PrR+w+IVUpZrlikOS+ONHkmCWLHJx8dglmRpgucEORFzDLNyTLN3YcjDmYK&#10;U+YsLgrOTiwOrzB+986IJHZcmpKisKwKyfGl5SSHlRRE4xEiqhv5vA+JwwgpAh49eptXR79Fa4O1&#10;nrxAON/E5xBMJhMmk8m6eXytwFatiVo1R8mGDxGeqKJyFD1+pGo+dranubla665WG5c4awlVwN58&#10;j/OzM7AWZw1SeJW8NTBJQBAo4jhcN0W/9fZb5FpTFgXj8RghBU5KpHU4a1mlGa+OTphN53z0/vv8&#10;9//dX3J8dMQ3332HqQg1wjDs3K9rsI1DoI0FVf1OSqSSUGpMoRFObhSdHYRhxHy+R5rlPH/xkjCK&#10;OkAQleqzEFvKbkI6nHCgBPu3bhGPJ5wev0KbAuksZRwQqZgizwnCgEiFYOGdu7f4V3/5jymd5T/+&#10;7gmlcGhdAtUzd/ZKE+IQULje95p/10CS5s+7CIT6iGya4Ms+gN5NVZr74o8u4IgQtSIgW/fv1025&#10;FYvW+1hX7NaOF9qg926gp7gCCN8ARW1vHHLd/bUJnq6LNetG6rUaKVebJ68DcHTFW12kT90K7U1g&#10;ubyivtgVR7fnTBu4tz2PoQbTXxk/63zjevX7QNXEOl6VUknpfc1ahW8Dgt2eK6b6iiNJRvz80095&#10;7733KYqSLMs98KFJEtKIz7rIugS+wVsFEuEsRbnCmgKs5fef/2dKXRIlMcZalAyQtWpozzjXPwsC&#10;D5puq1i11/114JSh536TvKAdl/p4bVu9rv372sf05ZpD5Aw3JTP7MTlzV+7Q5bM2oABJEsVgHely&#10;iVAxzlmUkhhXorUnCFJBwHgyxjnH8fHxGmjkn7lCKuWfeOuZtZvom8DFJnBos/7klXysKxfuup/N&#10;vBVrhd/6HP64rgPI2g2o33yum/CiXRNoj2tb6bwJMNj+jugF17b/3wUA+DE2dJwmicZNcvY3mZtN&#10;sG1zn+47btea7leyHR6Pvv2wb+9q13+uUzYf8nXtudG3P3SBCm8SQ1xHLNIGu/cpBjf31aG9vQ/M&#10;0JmnX0NQMzSvms+iDfwdUnO/CYC66dv7rqvvHv1alOvcQqznsiCOI3Q1hkEYYJ0jCNT6fEVRNJQI&#10;q3ihAUBa5+U3JMPoAkT7+PxqfNz1POrf1UCoK7VOvBrsUZGzXK04PT3j4aMHnjgriryKrrU8+eYJ&#10;//l3n/txEHIrfvSyns4rYNP33Dcxw9Z+D+tYpu2X6mseIuXsI526Mp+lB18551gul4wvl5xHF8yn&#10;BwRhhHGaIi9Rgd8zm8qp7WdVg9yklOR5TlmW62cexzHT6YzRaMzF+Vk15mIrFhuKoftIqzaxsVqr&#10;uHf5+pvUn2/q54fWTBfA/DryzKHa+X/p9wp9hDw3yetuombarHc653BGY6xdP5taab4mtbs6R5vj&#10;KwF7Rc116JqvqxdvPwt7bU7YN/+u1q03cdZWCUGCQmG05fwy5+h8wWW6ojTGk3sZA8YySmKmScTt&#10;vSny6Tm5dpwtMgrjfWSZ58jJBBVIjM7Zn8W8/fAO35x+T57nyAb4s76Hrrp9XxzUFw8NxUF+bbtG&#10;7fp6It4qVL5C4Lw5p6+FZWWJM47ffP4Vh7M5v/rp+0xCwbMfnuGsY753QJLEBGGI1jn71oKxLOUl&#10;WVGQlho1i5nsHxBEMRaQUlQ+zD+rOgZXQQVk1IaLi3OeP3/OT3/6CXEcU+rcP0Qn1nXuNblDRdCg&#10;S0OWFXz++Vd8+O4hkwTiQBJK59WhTUm60jhrcMphS5B5hj7/gfMXIdMoJElizk5XLBYl/+d3v+bx&#10;/TmH05BAQVaANgIl/cBJKdYA46qshS4MpZJIqVFhzGwWcXGZEScxI+FYpedE0uK0oMwc2ahgVNX4&#10;MY4iBWkkSoPek14dfCTRtmCxPOHwTswHHz7gJx/fYjyxLBanPH12xipLyVNLuioJIodSAq0dzkAY&#10;+Ny5dJbSFshAE0eKUSRIRhCqKmfA30+aGdLUUOQCKQ0qyDm8JTg4HLG3PyeIHnByVpCbiFUOL15c&#10;ENqQTGtOL1OyUiMRBFIwSabMw4RRViLIuFwsiJCMA8miTCmzFZmUYEc4GYDWhFVeK2UTcA7G2C1w&#10;dU2EtgaWV/XYJpFLWxm6neM55wmKrbUsl8utXKkNsG37n2adrygKtNbEcbyuIWltKIoSKf2+u44j&#10;HVgcQRiC9WNeVjm9dpZSV8rvYbheoNZaVBAQRpFXk4+iNei8NLr6nADjj12xEK2vsemXtdZrpfc0&#10;Tdc/b773qt8fARVx84aMsz5GG8DfHqN2LaW9/9Xx04ZweZtccosA0G6+W+gcJQKsrcD3UUiRZdW5&#10;6vqUo+aObNdI+kj7PNGnvRKb+ljbbtW7u45R76XWWgQb/+bJHMR6X20SXXblp+151rXf1/O9K7eq&#10;j9OsD3XVCernVxMbXCUEuDp2XftKM48ZIvLqq4sNxZxd370aK/iYVxuNkhIhNoTgzVilnrtDPQvt&#10;Wk9zLva9M6/XztBYddUMtvMluSYOu2muv7Od7WxnO9vZzna2s53tbGc729k/JNsB4He2s53tbGc7&#10;29nOdrazne3sR1q70avJfn61SfNqA2tX01aXgmcf+Ljr5Xe7AfNN7mEIQNVsumq+MG+e+02bEbua&#10;oevmivqlfR9b+o9trh9qpBxSNm+rTw6pwfWxy3d9pu9nQ41p7THpAsb1naer2aDZXN3XnDs0H/oa&#10;GYbuu0vJ8yZzaAiA0ByfofFo31tXs2Fb7a4NKGmC33oVd+vjIzDGApp79+7xJ3/8x/yv/8df12es&#10;zuUoixKpPDi6ay1LpUBYtDG4Sl0kCAJWWYqrGjm0MVtNVGmaEscRSgWbJg1jCZTyqu7V9zZNgl5p&#10;zKu+q7WqcHvMgiAgDMPKX5nK//nmjiSJiaIEpSTWGvI8Z7FY4EVHtoE7RVGwXC6R0oMKawWSWpGj&#10;2YQVRSGuajBdrVZ88803PH/2HGshDAOSUBJJgTQ5oiyZBUs++0cP+cs/f5dHB4bAPmO1fM3x+Yqj&#10;kyVOO6yWhGHE2+/s8+zZihfPUoRyLLKcl0fHLFea+SzCAlpoQukYhaCcIBKGvYM9fvnLj7l/OObk&#10;9QtcfkF6uaTMcrLC92Md3t4nDAMuzi/J0hLpAqwBXTriMPDjYg1xLJkdzDncGxNLh5IOIwJWzpFn&#10;BThBGEuK0mFMiQgkoRBEMkQJfPNmANbAKnMsU8UidURTP2+s08SBIlYKhWCV5yxzR+4EhYXbd0fM&#10;xopssULZnMxIjk4NuYaiEOAsP/35PQ7nCbZMKQrDcuk4Pi7IcoFQgvEcPvujB4xH8PyHS55+v2S5&#10;CFhcGs5ODOlSICLJBx/c4/6dGcuLE8oyY7HSnJw7yhIeP97ncCbQxYqyKDm/SClKSVk6PvzJHncP&#10;Iy7Oj8izEm0UR8c5xycGBDx6cEgUwnKRsrjMCVRIHDvCxHD/7gRMSp5eorVlsbJc5IKzEvQ8Jgij&#10;SlUwRgUBRVnyerHi/Q9/wmw2wTqBlAFBKEFFlNpirAfsHx4eMp1N0RWBhJBiPd+3/XOlBCN9N2sN&#10;JKHR4Ly9t7jthkHX9GObpkdbOQ1jwBrLKI7Ym883Cs3U5zYbdZsKVB/FAUkSs0wzoijhrbce8d2T&#10;J5yenvLorUekWYoUApRiNp+T5zmXiyWH8wmffPJT/tX/9C/51//Lv+Gb774nL/UaWNEEy/hr803A&#10;UgVeDbSKmWTgVehNYdeAxRqsE4YB8/mMZJTw3bff9cY1taKWlNKPuZQIYQHrgS7OMZlMCZTCWcNq&#10;sUCONLNxjA0DdAGLVcZ0khAHAaIsePf+If/jX/xT0qLk7775gdIakIEH/xrb2fR20z2vr1FuSJW0&#10;ftZD4Kp2vPImKuhdMWFfDFQTJjQBuH7vDapGzm1loGZTcXOPvU5JpyvmaP+7D4RzU/D/UMzXdR19&#10;gLQuEE1bAWhIKbYd23Y9az9+AmtNBUzoV6JsEtn0AQbb6mXb134ViFiTbchGgy54YBrONwdjHU6I&#10;ai7YtUJ1c+2ugewqQCD54KMP+fQXn2Ktw5i6gdr6uKaj4babmMiDvgSCIs/QuiAKBf/p//4t33//&#10;HaPJePNdV01i+kEkQ8DbrrHsmoddSqld+ctQLtOcD6YCAZV5tqWQJuSmmTcMw7U6W1sx7bo1PwRA&#10;6xuLm8bpXblR06ddHctt0pAgDCmynHS5Qo1VtVcryjLz9xyEOGc5Ojpa70FRFK3JZwJ8zNvM4eoG&#10;8S4/2tX4XoOmrj5T0evHu3MP0QJdeFCgv65uENjmcJWinNuQ4DTBXH0N/G1rjm0fEd3mGrqfrV/T&#10;2+DONpnAj7Wufa5XefyaPaBrLQ+pdddzo2++t3PGoXXRlZ/37S3tsb1OkW6o/jJEonKTddq+t666&#10;Up9CcRcBQNfYN0EwbX/QvtY2Wd7QvTWvoQ0sHCK26fKJ15ECdtUO2ucair/6/MTV9d9PsthNYFmT&#10;4UmEUBhjcc5irMFYUwF5qufXyPtroFcNYGoCpg1ua11snd+6LUXMpm/pXpNvpnjftZcKIYjjGAdk&#10;eYkQgjRN+eqbb3j6/Bmj0QjpHHE8Ik4STk5OKvB1BfinoTRd5VptdfJNbOvJU9r35Ae9u8YWRdHW&#10;XtwXL7xJTG6dQwoPplssFyRJQpaumO/NiaKYRbrAp1diDcCvz1U/z5rUJ8/ztcJ7MwZUSjEaJcxm&#10;c9LlCq1LZEUO1+dPu8gymuCrrfolG3XO62q763uvwHp17vsmAKCbxN7X5RZ9BAZDaubX/fwmtc72&#10;vtxHhjvk0/v8dBPgVo+xJ57ytUCxNb5ucB9tgqS7yHi7yFZrX9F+n9FH9NunEtvl27sUWZuxWpMo&#10;bysuA4IgJDeG44sFy6xgtcoYRyG61EgkYRCyPxlz72BOIp+iraDQxtdmrcaUhfexgEYwnkS8/eA2&#10;/PZ72sDGdkzcJoBpg3H7bBuU14wX2+83qlqQ2yZMRQytn+18z5+rilvxdTEjLMfLgl9//hWTUcJP&#10;3r6HLnPKJ99wcGvB3Xv3mc6mjKYzkjhhPJ4QjRKWZcFZliPjEePpDCckgVKEgUIIf71KVb5fCKz1&#10;80Ybww9PnzGZjLl79w5CQKACjNU0CaNq5WjwRFjWwee//5IXr09ZXJ5w9yDEWoEUAl0U5FnBd9++&#10;RjiIQ//zYmVIxSWnwfdM7xxy/94eZ6clWguyZYHWJXluCULQKzAWnAIVBqhI+XkjN+vIali5EgNE&#10;sWM2HREEGVEcEoeK1WXJJFasLi1FKSitJnIBprTEYYhzBUVusZGgKErm85jyvMAax8O3b/HLz95G&#10;RSuOL57y7FXO8nJFllrKwqG1wGhBGIIKPLGrEbDKHYXWGMDggfFZWjKKYDqDOIZAQqCErzcXAofE&#10;4jz5pXEcnV2wv3/J4eGIR+8c8OGDh6Sl4PXxApWEvHq+4OuvnnB+mmG1w+Hz/yCCUCqmkSTcjzk7&#10;L7i4LLEKSmPQ6SULXaJ1gXESFUXEcUgSJwSBfw+htSaqAN/td3XNWKSpbN78c7X+sYlBmntoc601&#10;CT/b9Y1mjlnXeYMgoCzLdU7qAd4CpSAIpI9l6vefzv8JowgZ+v3auG1SpGYsUpYleZ6vAePrmK32&#10;7zhPHtokea5y2vrzRVFs1RuaKvddKuX1PaxWq0oN3tdhmjFkvV/XY1ePZV0/bBMRdJEJlkWxrg03&#10;n2uT/LK+R8FGbdxKi3WerLF+BrXvctU7NeGuvltvzoU2eZFSnmCjXeMxdvMurJ3D9cUpUnpiWSEa&#10;ZIyCqsbcnQt0vV9u1la7CATrOtCQgnz7d+34q01Q2vy7/R65TXLQnj/NPoc2cVvTar9dvwNs73Vd&#10;77Kv/FzWMY3BYXHOYKxFStWZIzbJBboIEdv32BXXdNVamnO+r6+jK95p9pUIZ9dk413x9s52trOd&#10;7WxnO9vZzna2s53tbGf/0G0HgN/Zzna2s53tbGc729nOdrazH2ldTOiwedlZNw4IUTfPb763BqH1&#10;qFbWn6utS5Gu/ZmuprTrgEzt5v/rms3bQPihhvC2ElL9ubohqa/Bu6t5vs14P6R2MtRAfF2z4JAa&#10;ebOhqvk8hkDkXY2PTRXLrmtpN5x3KUE17SYArj6Fo3puDQGy+sa03RjRVtFof7d7bm1Anu01cR34&#10;qE8NqGs9tcfyusbdrnHsUnhsNjZcWXPOg9BEEGIA5wSRkPzi05/z5dff8sOzl+zvj8iyDJAVQNQ3&#10;XzbPUSt50hibZjORb76pQCxpitZ63QTmv+abPryKjj9uHIVEUUSWZThdeuCucyActQ6FFAKDAyUR&#10;VqKqpp8kSdaNKVprIKrUPxxhGBMEHkjsjCVPU1aXC2Q1JNJBFASA9QA9q3GmRKkIJQShCnxziqoa&#10;T5RgOp4QjmLyPOf181ecnJywzJacHh8zn0ywZYYpM6JAMp9EHE4kH78z58Pbd3l4N4LiBSfHKcXq&#10;mGxZcLkwaPBNj8ohA4ezGoEmCAXLZcHJZcYy1QSRxGFBWEahJBKSwFri0PHW2/f4+R9+wOHeiIuz&#10;Y9LVBcvLC1arHKEko1gwmk1wSJ4+PcGWYC1YrVFKMBlFRFHoGzZdQDKOmEwCkjhAVeNjjEaXgqKo&#10;FENxqACQYLGECsaBQmqBLS156SiMJC0Vixys8irjJhPEKiAKJNbBeVpwkVrSApCWg8MRh/sxOl8R&#10;CIsuFKfnJatCkFtJZi1vvXXA40e3UbYgz3NWpeVkWXC+dBQ4osjx6afvcO/WmLOzM549P+XoVJOt&#10;JJeXltVKYBE8uDflzsGIfLlicXaOJODyosSWktkIfvbBHYTL0dpyepFxeWkpM5hOJO88OsCYgsXq&#10;AuMClim8PikpSji8HXP39ggR5JwvM9IUMJZQOQ4OIg5vJeTlgtIYisKxzEOOCs1Cggy8Crqzlv3D&#10;OcYUpMslUkS8eH0CIiQvBU5JLALlvPY6ShEowVuPHjBOInRhCFQA0pFXYINms6V1VYe5swRSIaW/&#10;RhDYutnKNRvJNo3ZzlI1Hde+wW6UHR0Iobi8POP7p0959/H7HO7vM5vNKcvCf08phBNrRbe6KTEI&#10;AiazGWcXC87PT7l//z7ZasGr1y+5e+8O+/M5eZbXLo1QSi4XF8znU6bzfT777DPOL8/51//zv+Ho&#10;5ARtDUWxaTbd7BEOsGhTIiQ4KjCO0TjjGxZL47BogiD0IJUoYDRKePb8B354/hQZSFTgm5KN3igw&#10;1U1lXmFe4WpwjRN+bBCEShHhiKXkIi3Recl4NEGEI+ZhBKVjtViQhwlRIFG25J3bU/75f/0rTs8v&#10;+f3xBToAXWQeVBSElYpvc08RLVW8bpBLc06095o2gVJb0bdLjbUdH7VerLUgAAAgAElEQVT34Hb8&#10;1gYdtWOKvnhsEx/p9fGMcYBqXJ/obPi77rraMVJzH+/au4cAxX3xXVd803U97cbILsByOybwY1/H&#10;UrYzth8CC3bFdF1xe60+tVF+3sw7v8TWLBleid3aNRFHU42sfb6+xtrti/BN/eB9Za2mVV0QDu3J&#10;P0R7TfjzmnVs7f2nsXD37m0+++P/imQ0QZfV/JAC3IYMqB7nOhZq5xNKKWQAURigyxKnDQrJd99+&#10;y9/8+m+YTGdEUbTd9C76G5PbqnDtXKbdDDxEhDQ0/24CIN+KtW0VQ1gQKJRUCCTGbDcc+/97xUet&#10;PRGIEGwBmbvU1rpyuL7PDxFNNP1R39i0z7s5Xt3U7xUftSmxWFQSsSozcJogjNBlibW5v1cpvaqx&#10;1oxGo7XfWa4y8rxEBQFJHJMkI08AJUOwBcYY1HpdWrAOIVUvEZwQ0o+9UB1rE2rgUf2nCRqq94Uu&#10;AGhNalaTRVxtqrZb31knGD3zqUs9uSsXboLf+3LBPh+18SMbIonmvWx/5s3tKlhAdje4XwNO7gPK&#10;3+ScfUruQ9dQAyja6+kmauhD434TtVbbvMZqD1ivu4H9sAmo6ao1NIEAbXK4rnEaAns348L2OHXt&#10;wV21ta4x7KtzvQnI+CYkCX11pvZ5u0laRG+drm8e9/nYvrrZBrixUZwMg7BS0fQqqUGgcMIDujfq&#10;tP54gQrWiqqehCokzTKcsCgprsQ+XTWrZnzajM2b5JEec3kzEPgQqUgNvg+VqvyvxQmBLkoucp/7&#10;jMea+5MpSTJmebnEOe3jBqkac7aOYbYV4LcIm3CDz6D9XLtIG/p8Rx/ZxdY6q+NL4feEoshYpQsW&#10;l6dMpwnTZEJWpLgqZ6zVWMGD25rkEmVZslqtSJKE8Xi89ttxGDKfTNibzYmDkDzNOD076cwjmj65&#10;yy+095Z1vuZsRcwgemtq3f715vF93zxq16RvSmpyk/3iTebwEOB+iLjspmD6IZXVts/YzIvNXiFF&#10;tRKEqEBX2/v59v7vn00bLDZEvtMGjd7Eh99EHXaYdGNT92geyvqgDizIKnjT0nJ+seRymbFKM6Qx&#10;CGNI4hEKyd50zKPbc+aR4KKs/CHWA0yNRhc5utQIGRIIya3JiMBBisO11HSvI+jp8w19ecKmtt41&#10;f6UnN9gaH4GoAaStOej9PB3vO6pnbA0KgZIBuXF8+/qU6ZffYGzJe7emmFFEbgxOCoxwTMWMyXhE&#10;EgQ8nE0JJhNMELKUI0/UKiVhFBJFCqFEVSeq944KfIrk/OySly9f8emnP0cqAcJff5uMpN7LAIQS&#10;HL865td/9xtUNMUGgpenJ8ySgLGIUDLi4mLFF7/7hokT7E8nBEGOw7K4LMjK16yM4c6tO7y+XXJ+&#10;foK1jrxIKVVCGEhspbStwhAZCJIkZGU0UgnCOABnvOq3BpfDxcUSiAhCCEcxQRSyWqUc7O2RXhxR&#10;GkOpY1aZJMsLT4SrBKV2WAFZkTKdT9BO8+jdBzx+/w65veD5s+/Q1pKuHEUmMAVg/bxKogirBVZ7&#10;UHaROxaZobQCjSf2DKSkLDwpqXYQRQIlJFZbpHMkShCP/DsCY3xt01hIY0FuLGfpKRdlDlJy6/Ye&#10;89mIwz3N3du3OHqd8vT7U46ODOcXlkWxZDQWJHHEJFS89+iAZfaKF5cliZIUaJwtsLnCygCLI44C&#10;rLPkRVY9c0EURWtyl837iW0l7GZNsukrut6LtonB2r4kDMOtHLfea5s1A08KnKzrSTW5b61uLiqi&#10;Ggdo6wGuQRAQxTHWmeqYLbV6/wIAgUBVuagSyv/bgkTihNsop1dgel//9cSCYq02LnGyy/d6oLiv&#10;7/k6Tn0NTaD89r4qt+6/Waey1q6B8U3C9zaRe9tn26p+1Vefqa8hjmMKo7GNZ+6JmGzrXZ3EGFsR&#10;D9v1vtbcB5tzpE30KRr+s+kPPbmrvAIc98QA3f7aE2NvSBk2c851+u8hktA+8vKuPLKLiLCPrKyd&#10;H7afeRdJ53XxSFdu00Vg19wj+wj62u/Vu2vtdotkf5O7bNcpuvLtLrGBod6DIZL4rhiuXdcYOn6b&#10;pGYzHj+eaHBnO9vZzna2s53tbGc729nOdraz/z/ZDgC/s53tbGc729nOdrazne1sZ39P62rK2n6Z&#10;Ofzd+gX7ENCnS7ml69w3sTaAvq1kX5/jOrDwdYD7IVBSu7m6PX5993aT5r8uxbW6uXNYle/q95vX&#10;2/xOG6B2E1BT87vtl9xdDQddqqFdLP7NedPX7NB1b0MKlkNzqz2+fQ0PfeD/+jzNxoT2nBhaY9cp&#10;AXadu6vR8jrF2faxuxQRTKORsb6/xpEQyAqEIFFSYbRhOpnyx599xuujvyLP0rWSet1g1AW0N8Yg&#10;hURJr17qKgXWQClkS7ynbnoKgmDdWNO8viZAPgzDLZU351gD2PrGpW4qWze6W0sSR2uFaqNLTFli&#10;jSFNV0RRtFYiqZVNmkCerfkjHCqQBGHoG4ccaG344esnfPfdd1yen2GtJopDRkoRWoOTGiEyDpKA&#10;Tx7f5p//xS/46N0xy9df8Pr5tzx/8pLJxAO0F0uHExBIiYpHHhQsBVkOKhSMZwnni5TlSuOsQEjA&#10;WcJYEEiLRLM3G/GTj9/lw/ceMJmOOD8/5+jojOfPXpOvcnQBBwcz9vanXF4WvHhxhnCSJA6wukTG&#10;gjCMkEqhrQf9TicjZpPQg891gXGOIvcArrOLFWlqUco3hgbCK8CNwpBRoFDOAwBWWrDMDLmB86Vl&#10;WUCYSMJYEoaKJAxBWJargrPLgsJCoeHOvQkP7s6w+TnoAiMkRQ6LpWOpoTSWvYOEn3/yCGcLFosF&#10;abbi+KTg2+9XGKfIc827Hxzy3uMHrJYLvv36Oa9eaS4uPb77cuVYpI7xXPLOoz1mSczi7DW2tBwf&#10;F5yelDgL7z6+zb07CZfnJyyXKxYXJYsFFAW8896cB/dnrJbHGG1wNuRiUVCUoCR89NEdZtOQk5Mj&#10;zi9WLFNYZBYSx2QaMYoVF2mBsYJlKXm9tJxmDpEEWFdijCWJR+zN5xwdH7NMUw4P9lgsVrx8fYoK&#10;Y1Z5iXGyqqb6htzRKOHx48eVP/CNjZbtZq26AbO5pnxTnW+QtFUDJNeAI/qapL3iuiVNU87Ozsm/&#10;+D3/6NOfMxtPCMIAUzVmtxvJav89m0yYTyccHx2RpRn3793j8uKSb598y88++YTpdEpZlt53VOru&#10;qzTDWkecxPzxr37Fy9fH/NW//bcsVjna1MALsWm2ZgNW2agCWazWlKWhLErKolyDZUGwWCz48qsv&#10;10pEzcbJLgKWGiBcq1F6/2SIkog4DBlFEePRGKkCzs/OcOIV92VAUZQkcUgQRUQORuMDhFXEWD56&#10;+yH/zZ/8gsv//d/zYmWwMqC0BlUpkm37ySaAU1whLOkjq+nbr+s4Y4gcqQ/UPgTeaqusdu2/XfFF&#10;3QRZg47XSkstkGU7trvuvvtUFfvUuPvAHc1G55vGjc1x61pnbcXTvufQVJ1rKi81Y5DrVHq7YuU+&#10;heFOcIy/jPqDlcomnQpRXc29m9iT3jnUF7cLwRXV5HqeNOfO+vqB0XjMn/7Zn7O/v0+e5+DqpuBt&#10;sFlXXNj0X15pVWKNQesSgeDo+IS/+ZtfI0WwjlvqBvj2muoFlA4AT/qe1XXguKF53+cTNv/efG8L&#10;TNjYU4wxOGuJomgTO0qJlOJaQoib5AB9ucNN763dyNzddO1VJZWSICSxFExnM4wxJGGMEFDkBWEk&#10;0KUBaddxb02UkOc5AskkSYhUwHQ6ZW8yIQAKo7cUS7dyYCF7gf5tZem6Wb75/y717Ktzwyv0GmOR&#10;UlRqzHYNWm2OYV9j9lAO07WfNP3SEEFL+7nVjfntZ1z7tiaZThdwbyivu2ke36fu1jfO162jv8+1&#10;tPflYbKSbkDCdWusrbbYVyPpvM+WU67b/K8bmz6/3nddXePSp5reBxDv8pVt0rrmXOsiM+wiWhyq&#10;Iw0pR9+ERHJo/71u/Nq1o6HP9oE9rotjNuscnJMoFXi1c6lANMBdlb9s5vP+2gRxkoCA6WRCnMSo&#10;1RJLFQeyTa5wpeYnKwARDqO3458m4IwW4HJ7nrmtmdwXy9oG+ZUU/vi61EilkDWISSiMdbx6+crn&#10;EbImr2oRUVY3Jpr/vuJf3XaxxQ37Ga31FolSXxw3VHfaBhYJZAVWK8uCsixYLC45Pn7F3v6Ug9v7&#10;JFHIKsspqnkWVAr0RVGs7zdNU7QuUcrHBVqXSKmIIl8XCpRisjciQPD8+XMuF5doU3pf0so12iRX&#10;zZpoH9hfVgRHQ2uvDRJaK6TSTXJ5E3KTJmFa27f2qZB31zffXNG9P27uJxPpAorf1G5CBNt872Ct&#10;3ZCkeFncK+Cqrpy7JvdtEvp01c/7fO0Q2L/P5w358G1fJgdIUESLTExitCe7rOOwy8WSy0VKmuWM&#10;lCBaqzpLkjDg/u197t8ak71aEYUBSoCUIKwBrbGlQShJqBTTOCaSfmjb/nDtWlq589XY3/WSy275&#10;1mti9s2/q3XYwI23n2G7VrBem1Kg16ye4KxAhZKl1fy/X3+PKVLKt+/w1q0Zd+/c4vXpEUYKMmNI&#10;y4KD/X1uHewjwpD304yLEgIhkGGIUoogUMhQ4awHhIrqWoUQGGv47rtv2dvb5+7duyBsRRZqkFJd&#10;idXW46wk33z7DZeLFeFowsXiEpcXCKd48GgPCHj+4gXLixUPHszYm48JjGYUS6R1ZKXl2dMTJitH&#10;kRcARFGwfi4OPGDcVHubhDCQKOn9tQokgVRkRUG2MISAcJrbt+bM9zThOCLLV6TLJXEUMh4HIDWl&#10;DSlXFowDaUBCoQVZBlo7ZvOEOw8TPvrJAacXRzx78YxFakhzyHLQhUDgwcDWGFZFUZHjOaJYejI6&#10;40H1xvn5XaaWvPA1cOEk2coQKkcyinwd2WrSVKMNOOPn5nimGM/GjGYjzi5SXr16xeHtEaFagdXM&#10;55LDecxPP7jLyw/3+PyL13z7/Yon3xWcHh0ThyHTecJ8NuO9tw+4/OqEMvcRrHYGU2a4ICGKY4zR&#10;rJaaOPEq8FEYE8dxVQs1vXFhURS97/X63g3W+8QaGF0tSOucJ2KrSDOMtajqvUjT78VxTFEUaK1b&#10;ZGeCIs/R1jKZjNCmAm8HgVdrd6bK6TWuIumoAfD1ugyD0PuOwJMX1fdYluW63iqFQEqF51v1yu91&#10;vYaeGp2vGagrJAFCbJPd1Hu/zxNl57jVscW9e/d48eIFZVmu88pmDN8mWAfI8gxBm6jFrcMvB5iq&#10;3qFzi5USa0qk8IQkURgSxTHOOpSSGK2rtSpw1uCEfxdZ+996DF0r/twiw+yo1UslEWJDrFDvP3VN&#10;piY8aMY2NRm8MaaqYdVjYhGoznrShlDANUgwu4k1Hdvq8F15zZW4vGfvbROz9tUTusjQ+vLXNnFS&#10;V77bJtwfymHbsYdSCkdbkECs91Nn6VSrb8dhxpg1cL6vDtEcnzagvU/woOu5dPmfoTp6Teqws53t&#10;bGc729nOdrazne1sZzvb2c52APid7WxnO9vZzna2s53tbGc7+3tbn9rT5mVnf1NeG3TTD67h7wV6&#10;b5+zqcjUfPndVjdvg3iaL4PhakN0816GmvbaCiP1d9tg/B97z+3muq7G8yEwVZ8yV1dDQrsRYAj0&#10;fV2Ta/N47Wc2NN+6mhuuA8K1x+JNmizbwLT2tQ8B3ZoKYW2wVJ9CbFN1qGlDiu3t6+xbs33qrH33&#10;3BzjpmpD9xx1WGsAi9bVGtOWDz58jz8//xP+6q/+ivn+PnGcUBQarTVpmq6bLWoQ+xp0WDWYgwe9&#10;hqpqpG+dtR6X5vXV42iMWYPe4zjeApQ2fVUX+BY2DWRrcgmB7yapwPW20VjvGxmD9edrFbW68TRJ&#10;kqoZW/vmtTAgiEIQEqTk/OSUr776iuOjE5SSaG0Iw4BYBUwCiV6eMUsMj9/Z45/86hN++Ydv89bD&#10;EYpzcndOKM+4cxCxSnPyDMI4ISsKnAiBGCkirHPIWEJkybRhmRpMAYESKOeQWJQWRCHcu7vPn/zq&#10;D3n48DZlWbDKMp69fMXzp0ecHxWEgeLu3T0mE8XF8pLj46VX4JOgpEUFI4RwGATH50uEFMxnMUkk&#10;EORIAemyoCgNq1VJWUJeWmSoQHgwQ6QgVo55HCAtpKuUUhsMFo3gfOlIS4kIHNEoRMoS5wq0URhj&#10;SHOHCCWusExnAYezEGkWSFNgSkNqLHkRkGmBcTCahHz2i7eZjgrOXh9TlgUXi5xnz0oyLbECpvsj&#10;PvnpY3QJX3/+iqMXSxZLiEcJr08KzhYBIrA8emuPOwdTVhfn5KsLVheO168KDPD221M+fv82WXbC&#10;YnHGcgXpSlDmgngM7713gGPJanUOFrLMsFhCkQtmBwGP35mSZ+esliu0VSxzx6qE2/cUjx7OsTpD&#10;5x4wf7J0PL9wLBzYwIIoPTnFnbuEYcCz5y+Jx3NkFHFyfkGeG0oHUkUECCwedKmtZjqekIySWg+r&#10;Ak9s1H+6G99987XR1q8frm/g71MGaSrp3Lt3j1Wa8s2Tb/jyiy/4g5/9AXEcgXVoZ2kq9DSJMUIl&#10;2Z/PmY5GXJyecvf+fd555x2+ffKEp0+f8tFHH61JM1arFWEYbhQAnWX/8JB/9k//KadnZ/xf//4/&#10;YHMPtjDWolRQKXd5/6KkRFcgzaBqPHTOoUtDWVbKTcaCM5RGo+SmeW2tOufo3Yc3QGSLM5ZQeRDk&#10;4d6e95lBQByPWAVLnj17Tonkwb3bpLlgb38PoT1gZJSMsTZlmgT80U/f44fnr/nffv05l5UaHtZs&#10;QEFboMmroJCbqCe395ouRcX2v7vGYGgv6wLLXwfia8Z9zVihC+w2FC/1xTZdMUobBDekRn1drHTT&#10;mLjrmPWcbyp51vtrE2hff99a07hW2wtWaO7R15H+/Ng8oA+E2h6TOr4Yiiv7xuo6FV7vH9Zy2Otn&#10;6UlCHD/9yU95/Pgx1hq0rnKPShGt9heiQqT5hm65NfZ1LKmUwuqS5WqJMxZnNV9++QVHR0dMJtMr&#10;OclN7rOt4lrHUjVgsAvcfB0g+brccehzPrbajtXrJvd2HCor9bPmtfvTuBvtNX250dCzvgkwfkjt&#10;dPOZar4aKPKSMA5JooTxaIItNThLtkqZ7+0TxQpMga78kzFmHXvWjeoH+3tYa5jNxsRx6BUljUYp&#10;sZV3tp/lkI9p+qPm99u5Xh8IrX4WSol1E7uf8ps8oUvFrc/Xta+z6Vuaqq19gONmTta3Prrua9OA&#10;3+1H/74AvnbuPgSs7lKIu0k+N/TZIaB615h25fhDe3jzZ02SmSHw9tB1XqcFd53iXt8cH6oRtK93&#10;CJDaJCK8Ttl8iBykr8ZyXW2lS6nvJqQg7WvpJj2E7UNtVDNrv32dUuNQ/aK9h3fFVc0alDHevyAE&#10;qiKjElIRBgqcWOuc1/uuJ+CwCClRlZpxGCtk4AhjSWkkEolwoDwkCWf9Pi0AU92/khInhVfzFR52&#10;R7V/AVhnkEJUgEYP6ubKPGiSZDWfgVmDeraVxT2IDwGBjKrjVHNOSq+6axxRHKxB6R7ZB6Y6nnBe&#10;URUB1ukqNvKKpbYiKMTJhnKqqGoZ15N+9u0hXbWxvvqUW8dDYgvAXBQFRyen7B2ccHjrgFBBICzG&#10;KUIV4oTbqgXV918D3DbAHA/wSwJJtlqxOF8gpGM6HxOdROSXBSiFdAJr9dZca9eD2+DtNgmA1gZB&#10;d222XZ/ezG+vSita+1vfmrrJmA/VMa+oc2PW63zrbyRtANp1+cVQvrQVx/WQZg2p1w/V2rt8us+n&#10;a9Cebo3TRiXZWrcF7Gz6ve28ux+kPVTb7ovJu2KyoXioL16pY5xa9bdNgOHzW4fFkyBpYzld5Ly+&#10;yFmVmgNrUAFYNEmcYLKAvb0p79w+5NVRSpzEvjbrAEqKcoXVGuEMjELCOGASCc5zi0WtAdMOKpCq&#10;rAjLbINIzLVIkDY7vBBgq1rE1effVcut96jme5Xtz/bl7l3zTQqJJMIqA8qtyXZAsdKGz78/QkqJ&#10;tprC5NwuclarlNOTU+6/9RAZBRjhyQrv3r2Pfn1EujxnkowJkgTlBMI6tAOJqojMDMaUnJyecnR8&#10;zGd/9EfeDxgwxlZEUgYlvDo6CFyt+qw1kVLkqxzrvGJ5HEfgxqTZJUevT3nyzXf8P7/+NRdnJfl+&#10;gLEwjyP2ZwnCGVavzzk/d3z/8oRCgzUSKSRladHOegCsgbKonpmTKEoUYAxEYQDKIUOF1oYY6fdj&#10;gSf7KjNOXn9Pqc8rxXjJKoPFcoktYRxJJBCHktwYEAIDBBG89fgWx4tzvvzqKascMiPIClAyZDSL&#10;PWj9oiDNDeQOpfy+fbEyyBBUIBmPJ5RFgaPEyorbwAnKpZ9/UeRrx5NRghCeZKx+PaiUJR6NmRzc&#10;ptAlL16cINSYxVLyxe9fsTeWJJHDWsF87zZ37swZje/zztsZhwenfP67JcdnmkWWESnD3mjEh+/c&#10;5j/+9ghtSowSqNiAU+gs4/LigjgZgYN4L2Y6myCUQpd6XXvzf/uarJAb8s0u8qUmYUbbl9TvY6Io&#10;Ik1TSq094BmBUBKM8arintls6z1LGIacnZ15JfZGzWhD3AOhFAQVGapzDqcNVlR7qXE4Y6uasvCM&#10;skrg3VZdZ3IVwZ0PpaQU3L9/Fykly+UCrUtPcFBW4P+6hqL1FXBumyRmsxep9X7gyV+7/LBp5QEb&#10;8G+e5zx79uxKDlmft7mXN/e9IKhyUycoS68GbytPUxOdChVwdrlAqU1s7nBYA3u395nMZp54GevD&#10;OAJw1fs0oZDILcJFACfdFVL6Oo7xtRi34ZqUYuvZKqW2iEHrd2D1/lO/G7Pa4IzxsavyMZis54Do&#10;rqcJ6TAVYZ5zDYLSKg5Z5+SN7wsnPOHF1t4qkHKYgLEdp3SR59Vxfd93hmqb7bigGV/U8689L4aO&#10;s7VHOYczprHHWb8XrPdeh5PbQPzr+gOa706buewQaXoX+WO77tuMk5sxdLNeWt2Un6eiOQY7/fed&#10;7WxnO9vZzna2s53tbGc729nOatsB4He2s53tbGc729nOdrazne3sR1ofAKLZTNB+MdoHQmk3td0E&#10;RNQHqLqJYmGzIbEJcm835LZfCnexu7ebuNtg+ubPa6uP21bXbLPG1y+EgyC4vvm7cc3Nxsnmudvs&#10;7F2g5vpYfY2JzYaRLkBNV5Ne+7hDn+9T+e263uY11c0DVxtXZKeya5/yXFdDYhehQFezYT3GfUz5&#10;dSNR15jXDUF96nldc6cP/N+e+13zpd3w076nNuiiS9l2SEGxeZ/Wbh8rUAG/+PnP+ObrL/nqmyeY&#10;sUEF0bpxqgkwrf/Ua6E9TkOKtc252vxs3cTRfFbGmKpBhCu+rDmPmmCy2o/U328+cyklZVlSluV6&#10;LDwoy2AdRFHEdDplPB6vgfJSSrI859Wrl7x8+YqXz59jjSUZxTirSUKv5hlQosoTPn7/gF989IBf&#10;fnyPh7dCCv09y4uE0SgkHCXE4ynGnCMLh7a+CfFiMebVScHi8oxC45vmA0GaWcrUYbUgFIpRqAiV&#10;IZAwCiXzvSl/+quf8fbbd9HOscg0T5++5usvfiA9X7E/n/DOW/dwruD09BXZqmQyCVBCoouSMBih&#10;xIwsy3l9dEIpBO88vsf+LECUCwIsRmsP1s8deeGq5kKJVIpQBSgJkRSMlSAEjNHVMwkpjWWZGc4X&#10;lmgsCSJwFEhBBfby4IZorBDGYil4eH/OJHEEtsQgyLVglTvSwlJa39j1s4/f4nAacPb6BYuLc7RR&#10;nJ85ylLihKTUlj/88AGTJOabr3/g1bMTbJkwmUWcLTNOzg2XqeDeg5i3H9zF6YLF5TFlrnl9pMlT&#10;CGJ4cHdKHBguzk9YpZYsizg9zUlXjg9+eps7txOWi5cUeY5xisulJs19U9xPPr7LKIKjizOWK83p&#10;mcUQ4kTJnTtT9mcKU2bkWcliZTm+cJwXUEiJFY5IQpQkPHz0gOUq48WrI/YPbjOZTdGFIT9LKa1A&#10;RqF/HkiU9E1uQaBQUm3UeaTENYBn3QQcFdiibpyXDV/VVtpqNUx17bf+944oirh/7x7nZ2d8//Qp&#10;8XjExx99iMSfwvXs4TjHOBlx6/CQp09/4OT4mAcPH6FLzcuXL3j16hX3798niqKtplCLq5q+BY8e&#10;PeIv/+K/5fJyyd/+5jeUZVt5WNaYoLWiXxgEBEoSKK80tVbdcSClQihHxfex9je+aVT0+ra6Kd9a&#10;1n2At/b3ODzYwxkNznkSjdEIfX7G7774iqwsePTgLmq5oiwKbF5y69YdknGCVJY7BzP+8Wef8ups&#10;ya+/+R7rBMLZDXZHgBQBskJBNX1xlxp6VwzTpULTnENdZC7tOTKk4Ny1P14HoBhSpe47Z58K4HXX&#10;dV1cPHT82sqy3NoDh8D5Q89kqPG/GYNsH8+twbtdcVxzvNpxYNe1dsUsfXFve7z6SLn6coyrhAbX&#10;A1bbMf0Q2dRWTAVYZ7lz5w4///TnjMdjlsslQSArMD4VYNCuybZc3fxNS9GvOnae55R5hi5LRknM&#10;kyff8fXXXzMeTwZjpaGm3yHAax+AcWgtdM3p9rW1P9ckBatBanWsXD+DNslR5T6vxHg1qPA6cH7f&#10;mh1Sr+263zaZWldM2r/mqQCZHigZBIo4ilmeXuAq0KSSaj1G2ui1GrA1dr3JOuGQgcBqx2g6IogD&#10;vyHI7nXe9r/1dTbV6pq5TN/+0z7e1Wfr76+ZtzXnWJfPHgK91f9u+71mA3WTyO4mze5D4LwaQFkr&#10;wHogVrffa4Prf0yNpWv+deWlfXWPNpDhJv61uQaHFGy7fHsf0O+m+82Qnx+qD/0YlfubAAqba6GZ&#10;/3WR4bRjk67jNAGs16nbX0dwc909t59Jn0Lu0HPoqrc0/dcQ2MP7BzEYw73pOhiqDzb9jgfGVADl&#10;tcK59HFKBVI3xifBRVn6fL7yZ6XW6CJr5P8+x5BuO15o18GukBS3h/QAACAASURBVG805svGlzZU&#10;fVvjOqgGLTbf2AKWOItzshKubgLUaVzXZj+tiY1MBf5t8Xhs+fstHyLktfvk0LPrmx9N33Sdr2mS&#10;/9RELwAnJ8e8Ppqyv7+PswZjHYELfc4fRet4wBjj77naP/1z8QChMIy4c+eQly9eUeqCZJTwzuP3&#10;OD2/YJVla+LCrjipvYa6yC6atTc5EJ82941tMtnuGPQ6BfGuuOtNlcdvQt51HRD9uvznur2oS0V0&#10;yJ+1651tEo/1H1MTd9le3z30fqKvbt6sAw/tv/+lrF1v6VM+b17vuqYgBdb5GoTDh9rGCZ788JzP&#10;Pn6IGYeISKKkJ4qIkoSxyXn/rfv85ounvHh5zPu3Zzw4nBJGCXmWVXUeia0UfpMkgjyriI40SFER&#10;iPg4CrFdv73O3zfj+pvM+012wBsRwHaRUqx/J30dq/69UgptPGHkkx9ec2dvzGxsWHz/A5PRmNls&#10;zmW2JC0z7t+7x3wyZTIZc8sc8OrolPT0FVMlkUFAEEUV4UWdFzqctTz/4QV7833u3LmzVQ9f31dF&#10;xmIdW++2lFJ88OEH/PVf/7t1HQ4H0nng9O9++3u+/uIrwJFnmjQtuT2OkcqD8BcLS54GYCW2LNG5&#10;xZQWXYEQVaBQQUlRGMpCeN+bBOhzR15aptMA5wqEg0gJpBMoIUnTFVIYrFlh9IooBFxBEHjCl6IQ&#10;2NwRWMs4VgRSgjTk2nHr4R3e/fgu5+kZXz15zmLpyErJxQrSlcW5nCAoEEoQOHBW4oRFWrGuk2kD&#10;H/7kAXduT/n6qxecnZYYA6V1aOMwGnQJQsHJWUoYZiSJIowUUoFSsDebcHj/PqPphNPjE/bnbzOd&#10;z/jiy6csL0oe3Q+YTLyPOT17ThSdMhqNONgb8Wd/cp/9vQt++/tTXhxpjIYgDHnr3l1UtMe/+w9f&#10;4azACoELC4QQjEcRYRxUpINgnSRbZsjKh2mtKwB6QKAURZFVKuDqStzWJsdrxza1n6zfy5hSY0vB&#10;bD5DKcXl5SVCQhwlIDbg8bIsO1Wu6+PX73qaeWe9b9bnrgkKm9+vAdVFUazfu9TxgDG+8JkkiX/X&#10;Y0pc6tbgXf/MrxLHNP1Os+7QVZfsehfcrmNu16btGiwdhuG6hlFfd5Osr7lWhQAVxDjnKHK9ru1G&#10;YbQFFt74JIsx1hP7VDXx/YNDxuNJ4/5FRQJitwirhuqq7XeAQRA0SKOv5jRXffSmHiOEIAxDgiCg&#10;qMij+shu2nuVtRbXAlE3yWp8bO/XmJBsauUVOH77XrdJa26SQzXHpov0sb13Xb8XbccI7XGvwfVN&#10;Bfc3rR2sCW9wOCHXtc32u/H2O+v6nWZNQu6cW5Mrtms1zfebTQKJrjXUF0u2eyqaz/j/Y++9nmRJ&#10;sjO/n4sQKUqLq2/f21rOdKNBrmEBcLlLYEGj/DtppBlhxrUlDG8LAgvsEMBgBjNAz/RMq6urbonU&#10;odydDxGRGRkVkVU9AB/IjWPW1reqMiM8PNyPHz9+vu9b5Vvqny9zgqYryOmss84666yzzjrrrLPO&#10;OuusMzoAfGedddZZZ5111llnnXXW2W9sbYpZTYC3qpJRU8FBeb02FcWmQ+M20ExbkV+1neXf64et&#10;1QLUTYXHTYXL5bWvA13BSnWyfu16wX8JmK72wXUFi2vFvy1KdtV+bALe15+pft96e6r3aCoMqb+7&#10;TWp+N+nTOjCjbRw1AeSaxiywVtBR/XsVJF1/zjowvHrNpj5qU36o913b2KoCf+p9UgVqtxVoNBUj&#10;tfV10/XqY6Lt503vLVf4SNnZHvCHf/BvmP3x/8HzV6dsb+8S+D5RHC+LZOr9XVf6rKqW1BVLquO0&#10;rk5RV1lYFtcIgR/oNUWv8jNBEDSqdVhjl+om1faqQoXU83IVtSTJVaGFFGAcW1tb9Pv9paJ8kiQ8&#10;ffKcJ0+ecHk5QqlcHUdqhcLi+RKZJSgT8eb9Xf7l5x/z6fu32NJzfCbEi2fMoksSdulleyB9vN4e&#10;oRPMkwuiqeH1heUXv4o4OcmWSilKCoS0aOUItaAXKJQAJTIGoebg4JA3Hx5x//4hh4dbXI5OmccZ&#10;J2dzvvzyCZev5zx+eMgb9/eZT6ecn50jUPRDDTbDZCme52NSwYvT16SpwWnBG49uc/feIaEvOHk6&#10;IUkS0jQjNYIkdWSZAyfwPQ+pFYES+AJ6WmDTlMtZjFSSzCksfZ6/uCB1sLOrccqiPYEfSEIvV7IX&#10;yFxFXkCaGW4dDtnpSYRNsAbmkWW8sMxiiDNDkjoev7nP8X6f598+Q7gYJQPGk5jpwmGVYjHLeP/D&#10;hzy6e8Dz714wHp1hncPvD3B4vHw1ZhFBOIBHD47oe5J4dsk8ipiOLYtI4vmSrR3Nw7v7xNElSepI&#10;M5+zi5Q4dQy2JG+/eUiWLBhdXCKER2YE05llfGk4uB3w5sMd5rMp01nCdCaYTgVKSXpDwftvHbMz&#10;sCxmEZO54WIGk0wwM45Ugef7KKXY3T9m7+CQL37xa6zJQd2e9khiQ2YtlkJ1BQgCDS4H5ymp2doa&#10;FuBOWxTfirWiuKrqSgkCXyl5lWi88n9X1WerQOgmP1+CGKy1+L7P/Xv3uBhd8vXXX3Hr1hG72zvY&#10;zCA9tbpPtaDe5QpUR8dHnF9ecn5xyXB7h1u3b5MkMaenpwyHObii9BXGGmxqsVg8L/cZ777zNv/2&#10;v/k3TCdjvnvyHfMoJUsTPD+40malFErk4zvsBSQLhdZlf4HWCu0rbEHyUC+8LovCqn3kCtUXJ1dx&#10;l+/5HOzuMgh8pIvwPYXSAotF+ZpokvEX//fP+fQzySfvvIkWglk2BSU4UAf4vodSmjfuHvFvf++3&#10;eHX+mufjCKsVscmLb6WTBapxBeL3fb9xLWsCIqzIQewVv30dqKPq/+trT5MKeFM82RaHNKkrrivS&#10;Na9530cR+/sqnNcJiKr3rANOV+AG2Rpjt5E5bSK3aYpZV+pLrK2vTaRH1YLXm4D4mtrQBrZtizc3&#10;xSVNpERtRE114F91LDQVUANkVaVFa/CDgE8/+4zbt++QFSpkq/bmfZkL3Ikr5Fz1sef7fl6YmqZs&#10;DweMRpf89V//CGMyfM+/Qkh0XWzfFMOuq0Ry7XVu+j43gXPqn9M6VySsxnPLfxfKbJLVuEqLfvWK&#10;YvmSW6UJrHtdm5ri3JsoJzfNtTqYrfkeeZyoPY2UIJVAasl0Mc/X37CH8nzSdIGxljiKSZIE3/fp&#10;93qre0hHZlKyLKU/6BOGPtakhfivaIjxWSrM1gvY6/uXNmBYExi1Ts5WBRLWlZur420TOKkJrN9G&#10;ftHkB5rGXRsIvv69cg9RPEHjNatEZb+JbSIsuW5NqecpNgGbr1tfq+vzJsXytvVr03yqv+OrgA42&#10;vq/r9qA37edNfqdJffy6ttVjhPpzl+vidfHDTZS0rxsf162vm/b1TetuNSeyqZ1CyAJs5Frzc5vy&#10;fptin7rP2NRerVWuPEsOOr5CBlkA0QWQGbMkEymJ8spcXZpatNKt/k1Ao5qotSYH3i+VtAsf9T3n&#10;fU7UVfrSfGxZ51YqoKUncpXtlAPLKm9UglnKfENJWCUqcXupulw+V1ZRSa23r0pwuFIGbye8afMT&#10;1/m1plgvf7c5EKvX7zFbzDk9fU2aGfr9IUJ6JEmCUHIF+C/6QWl9hdiinJfnF5ckaYb2NMbk+929&#10;/T1G40sm42mu/Kzk2hxoAqiXe9J8qcuV25M4RSqFVhpZEMi1EV5WiQE2kfFs8mFt+d+2eLDpHS3X&#10;VNkc29xEhb3pPW8aB01joE7AdJ1vbCNGKb9bAkQ39eFNQdL1fWF9r7CJIOafEwxfnR/19bQc/035&#10;fiFysLIS4IzBWIsUDoPg+ckJry9GPD7cwQHGWbTv4ZmAXubz7ht32NkKefbynKcHQ95+cJzHpkmM&#10;kAprCqCr1gRhiBzFS7iaoPIP137W0rb2t/mcTXFHU3y4iYCtjdCq/m5X/Q5aSSyOWWZ5cTnnw3ff&#10;YXr2ktcXF1yMRuzMJqQuQ0lJ4HnIoMfuzg42TRmNp6SXp2RZwkDcRveGZNYs4/nZfM752SVvvfXO&#10;kmT1ynws1l273KM6tNIEYUCvF4LI89mzeAHWISzsb20zm8wYjyYchQopBDYxPH8+Id4RDAIfEEjh&#10;8H3IjEAJcjVul4Nig0Cg/Ygkc0znDhX49Lc07mRClJqc1M3lytTCQpYYktTiiTzXbUWMyRaEgUey&#10;WACmIHKU2MyBcmAtylk833H04ICPPnnIePGKb56+4GJkiDLB5dhweZmD230NQjmElEiKXJ+n6Pc9&#10;jLAkJmXv+C793WO++PZbZouUxIVEUYJJLVL4WGcxGLJEMFsY4tQhRYYQGZ4PYV9wsBDcejhEjiXn&#10;I8ugH5BexmB9POUzvszIUoH2JFgQzidLU4yJ2dnZ4rd+6xYP3rzFty9SnjxbMJ+HDLbv8uitbawK&#10;+Msf/SPTeYLzDUrkeQRjDFL7jEcjZrMIoRTDfgGYTnLi3SRJl0QH5ZlZndy3PKuoA79Lws8sy1gs&#10;FgB4nkd/MKDf6/Peu+8xGo344osvCIMeQuaA83KPFIZhoRZul3v46llbfQ9X/j3LMtI0XZ6fVHOD&#10;xhim0+lyP1LmQUtArDEZvu9zfn6OtZY4jlFKkSTZlZi+vtcon7Ua6zcpXdeJj6r92OR7ymuUgOL8&#10;vSRX8pFV3xKGIVorkjTf2+fv2+L53pIQvUrq5pzLxxUFkUnR3uH2DmGvh4lnOaFiAWbOv5P7Xlv+&#10;UCVqNLbIQ+vl9avvsur/ys+07cPLz5QEnWX/e75PJnKShMwafKUwhbJ725ppnQHWiffyfwOuVJfP&#10;yaCUUrgiXs4jXPm99sf19b3pPLdOdNAUC7WRGDWRTzRdvz7m6uP3yrUb8qO45QFL676t+ixVIvmS&#10;bKGad6sT61X7spovaIpt286V63OxmkutXz//XU6k+P8WoVBnnXXWWWedddZZZ5111llnnf1/zToA&#10;fGedddZZZ5111llnnXXW2W9o1ylmtBVbVxnCgWsBSW1Ffb8JuKipPdc9wyYQeRv4u6mQvnzW656j&#10;DnRpUu65SaFpXbmtSRmv/H21qGETWKr+zE1giE1A/bZigzbQQlMfl5+tghCaAJI3bXu92GCTwnz1&#10;eavFL9X+BYoiDLUR4NNWxHldsWv9XcKqoKhaaFMvUm5SnWwiK6gqFl2nuthGOrEkJ8ilLK/MfyEc&#10;aRxx6/iYP/qjP+Tf/bs/4eTsgqPjY7a2hiTJqoiqWkhRvutqAdB1c7w6XqoFr1WAyhKknhkWi8WS&#10;eKLa7rJgtvzbUn0kTYiiaNm2Ut2iCoAv+zNN06L4MP9dHMfMZjMuzi/49rvvODu9RBbFQlJYlHD4&#10;SqEAbSPeerjPZx885oO373B73yOLTnj54iu0WeB7jskiYj/0CFwPm2rm0YTRhWA86fH8VcQXv0yY&#10;TAVeAEqCpwUKhxQOrQSeEvR7Hns72zx6cJd7dw7Z2R4yGPpAyunZKaPxiMvRjK++eYVw8IMfPma7&#10;F3B5Mebls+f4nqDf72PjjCxJkEKRJpKzywWX45TD4x32jwbcvX/I4eE2vvJ4+eQVaZqByFVckjQD&#10;JJ6SBJ4CKfEl9KTFJRFpakjTXN3DSkeczuntCHwnCfuKXr+PULkyhLSWLI7JbErmBFbA3vaAW/tb&#10;KDKiCGZTw2iWg9/nqcBY2N4LeHhvh/nknCSaEniKJAu4uMjBv9Ox4dadAY/uD1DCMB3PmI4zgjAk&#10;ijNevpoyGeUqfA/fuMud412y6Jw4yphMJJOZRfogrOW9d++hteHi8pI4MUymjuk8V5F6/GifrZ5j&#10;Or7EUyHGSuZRwuXIYlN4960jwsDx/OSSyThjMgNjwGQJ9x/12e6DxDCZzrlcGC4jySS1zDIwnsL3&#10;BgihuP/Gmwjp8+z5CcPhLoHfYzFfMI8WWGdJbZqrqWgPY02uQAscHx2ztbW9nP/lGlKqrlbJJOpY&#10;sbygzSGUWKoLlhqHTUQ2bb68BNVJKYpC35Dt7R1OXufq7cN+P5+DBfq+7nuVzAuWfd/j1p3bXIzG&#10;nF9c0B/0OTw84vnzZ5yfn9Hr9SrKfDJXXhRgnUMriZTw8UcfsVjM+V/+1/8Nay+I4pQsjZFS4Qch&#10;i0WEdTloXhS+QOtcYVJJAVik0viBhx94ZKlcKzx0BeiFAthS7d+8kH2lwp77Icn2sE/gazwjCHs+&#10;vV6IVDkYpzcYMD1d8KO//zU7W4e8dWcfmy1IR5coLbl9+z4ZYNIpD462+f1PP+L//PO/5dzk4CGp&#10;cjV7bF5AWfrtapuqVlXjra9hTSq6bSrb9Ws2xRL1Ir02sHxbnNoGtv6+ivGb4pDrivebfl8vQGwq&#10;IrwpsK0tNqo+fx2Q2Hy9laJSWaBa/X4TSLoOFvs+Vr+edTYH3cmCiMGtWkVLDFVXQ1vFqOv3aCMB&#10;qgOK2siPbHGvzOTxx29//jmffPLJlWvkgLtc+auq8LUOWmKpxtbr9RBC5AXhxT3/7u9+zGQyyv2z&#10;VAUAfDOgchPQtlrc2lSs3baHafPZTUpZbYWv9WsJ4ZaAyvLdmZwpIF9H5Pqeah24bxuJDjaNre8D&#10;zrzJXmaTCuvqM2V8WvhIoVAqB92lWcYiiekDYa/HfJ6AzBWNgyAgCAKMyYERvV4P31d4nmSaJgx7&#10;PUJPY0yKKRSQ14uJ8/WTa95hfV+5SUW2ifSiaZ/btsdrIqmr/r+qotdETNK0974pqPi6Z1r5sOa1&#10;qXq/f0qB9iaSv017sU3fbwMj1ve8Teptbb666Z3V/Wp1/9kGgG6bc1UfVI2H2vJHTWN00/u+KbC+&#10;Pm6bckLtRJBX49Y6ed6me1bXl+p7us6XtQHxm0D6TSD8OkCj+uxN8Vru41eEI22qiaUfr5IPtqkr&#10;17+/iWBgjbih2KfYLFcb9b0c0O7SDOkcxjiiOGbL7yOFzEHPRewcFOursRap8tiijF+blJ3rvscU&#10;BFHV+CMHbJXqi1djjCYfeHVsiIKsJN9fugryvQ1sU8231t9nNT6ox+PVuLxUgb86rnNFdRpyk21z&#10;u2netOVXm+ZMNZZITUaSpozHUzw/xPd6+L2QJEvByitxRwmaKwE9pTJqFEXMp9N8D1oAhawx9IcD&#10;hsMh49EE42y+3yuAZG1zHyj2aYXKtZQoVb5PUVPoFI17jJKAoSnmvI744To/sIkEs3G/JQqQ2RqZ&#10;Lcv/b/K9dXB4/dnr96+Su23yYU3EWvX7NimsLj8jxZL8YknQ1xBj3GTsVtfKujpvG8i66dlvMgeu&#10;I7atx0TX+criBrmSNC7fSzlBahyjecLTk3M+euMe/dDDmJTReJTnDz3N4e42928d8OLiKZeXE6bT&#10;BTtBuCQ2VEU7PE8XRCQrDsQr4wjXGMO1xyn2WlKeqwRNsjGW3ETwUZ+fTX6z/HyaJoSeRnsasoT3&#10;PvyIdz74mK//0XCWxUSLOUkSc3F2zq+cQArFwwcPCH2PMPCxPY/xfMrl8xGXF5ccPnhEb2ePTOTk&#10;A98+e0o4HHDvwX2MSXGYXNGZXC09z0uBsaU6rsTYlLAXorTml1/+uuhvRZqkhFLQ8z3efvM+48tL&#10;Qt9DSJOvk3HCLEkIpCKNDA7D7l6feSaIYocjQ6ocQas9jRQCP1BM5xbjFMrzCHyJ8ASZcTgpUSh8&#10;XwBprv5MTuKmBRhSptMJw/4QTwc4EyOlw2bkoHkkSgiGQ8vO7QH/8vcek9oJ3z19xemJZZGB9CVW&#10;QmIM/dBDipzAM44scSowmQNh6PXADwXOCbZFn8uZz4tTn5OXIxYzR88DrEO6GM8T+IHHzs4uA3xe&#10;vLokmkcEvmIep8xjS4bk5Ynj8vIlyeIMTzu2t3a5fbzDIJQomwARJo2IE8dwuMXu3haoCEuKsZa7&#10;dw+4dW/A47fhq68WnF1Kwu0ev/3ZW6RZzI9/8mumiSFbxOCBSSxS5zkFbTO0H5CkJeha0uv1C2LZ&#10;dG1P0qT2XAW+1vO4pS8rFcz7gz7GOnTos+cfYH4JiTUocXXPUz8Ha1N/LttVtrc859FaE8fxWn6l&#10;VKIu1dN931+u48YYoiiq5GkFaVolEW2Ok+trRNv5WP18tM2PV3Mc1euWsUY1v9GUh7LWoHUIIl8P&#10;tbKUPBjlc9bbKBF4WueEtcX1Dw4O8DyPLHJrRAFFsn3liwG3dpZpyaxZJ4ptWAebiHTqBKbVz5T9&#10;Va7xXvHunHPEabKMjwRujRh1dd98faoTiJvMru3FccW5aJGXllLihAFUa+60bc1pI+mp/7s8X6yS&#10;BtTPqOsxXP3cubpHroLdm8jMq0R7a/EAIIv2rPZvbtl/ZZ4pJ9JaJ4d0OcfIGoi9PM8t51RJ3qC1&#10;bhQGaFpf23K3TbUTTaSKm/YCnXXWWWedddZZZ5111llnnXXWWW4dAL6zzjrrrLPOOuuss8466+w3&#10;tqoyx/Jf+V9qBVibQAF12wROKg/Ha99Yu78Q6wWhxZU23qep0GFTEUT1ezcFWpf9UmdLb/p8m2JJ&#10;23XbCrw3PUtTX2wCM1Sv/X3BBDf5W9NztBUINl23qUhyE2Ct/rd6oU71fm3PWS2Cbur7m6q4ld8v&#10;C17rhRn1a9YLZuqFrWXhQv33bYQKbf3eVgDf1Kbqv5cFMC7XFVv+vZi9xuRgJZdlPHzwgP/xf/jv&#10;+Pf//k/49rtvOLh1RH+whXOCNEuxNsX3fKSvMCYHfwZBgOcFxHGcg1BZFatmWUaWpkW71/vKFr7K&#10;CcBZPM9HeRqtvbxYOs0wmcFmBq3UEkgqgDSO8sIsIdGerihiZAiRq+54vsL3PQI/Vz6JoigvFPE8&#10;lOfhhCAIA5xwvHzxnPPTU54/f0EUxQiRF6Aq6THwPKRyYHLF91u7If/FDz/j04/eYm9LMB+/5sd/&#10;/RWnL58yn12ghKMXKlRgeS94gNfvM51MOTmTfPnFJfFC8vRJQhxJeqFEKofvCbRwBErhaUVvMOTh&#10;o/s8vHPIwXbIsBcsn3M0nhBFC5yDKIZnT88IPc0nP3iL+XTBz3/6K7Sz+Erh4XBxjHAaYyWjiWU8&#10;mSMk3L03ZPdgwN7hLlu7e8TWkqSGxICVGjKQ1qKcwg8DPE+BzVDWonFgMpwxeDrAWEGSWawyyMBy&#10;eCfEGkXgeQR+gBMSISznZxdEUa48JJRje+iz3VNk0RQLjMcLxtOMeSyYLCAT0AsF7zw6wifj8vI1&#10;YJnP4eRsAkGPxcLghYr33z5GMidaWCaTBUI4PB1ycnrJaJyQKYlSkjcfHBPPL4nnF8znjkVqMFLg&#10;rOONhwfcOeoxuXxFskiZL2A0yVgk0BtI3nlrnzSdkSUGrQOmiwWn5xkXI8fdN7Z4+40DosU5i2RG&#10;bCVRYkmNQynHmw+22N7ymUzHTKcxkymMIsfIQCpBCVBK4w+G3L1/j5cvXjGdzOj3tkDAbDYjTQy+&#10;9vCExkmNlYWfFA6tJY8fPaQfhCRpVPxeYBFIpVcgDecQOJywuUq8E8tl3OWXQli3BB3cDDDmlkVb&#10;+XoKWZZgbFkwqNjqb5HGKc4KtPagUtC+BlIVLldmBPZ2d7l37w7Pnj1nNt1jd2eHvb095vMJL1+9&#10;4PDoGC8I8YRECoGQebuNyRBSsrUz5PPPf4vJdMb//sd/jLETEmMxONJClQsESDBYnHRkONKiwLlU&#10;XtKeRiuNLYrp13y1WAfNlmuXtRYnLEIohMsVK52DncGAga8IRYBI+xwkMZNxwPlIo+KMKHW8jGb8&#10;py++ZDj8iMOBZLGIOD19je/3GPaGmDQjVB6fvPUGXz97zl9++RxXPLfWhTql9JfSk3WwUhuIqr7u&#10;18Hd1ffVtoa2gd02FeBdB269TvWved2UpZBSA+a6XZ2xWvS/Sf227d7Va1VVoW6i8Lgp7msrVK7G&#10;EmXRZwl8rz7nVcUeu1bIXL1vk5pmG/lTvR9WhZCljmnRlnJM3cSbNKhiluNvVRyeLYtJV+9MFGu3&#10;LfYhbu39OxzOGozJ58GDh2/wyQ8+QwgPnCPLK9ZRMl8rSjB/qcBFBVRTV8Yq4x3nHGEY8JOf/JR/&#10;/Mcv8HwfrRVSgcMuQWtX4uIC0IStvHuxGq1N76lp/1KO4abYsR7n3hSUWi90FULi0gyUWFOFKvtY&#10;ynzeSSnRSuXxGxTqtLkSsHO2ANALSvDKdXOiCZTUtpdpK47eNB/brmNtUUyNQmmJ0orUWoTv45zJ&#10;/0OyWCzQnsLzfLTykDJDynxdctYQLVLS2NDTIRqJUJpE5lQwiOJeplB/Yx1AWRap11XHqoXebfvV&#10;/LkszonCL7rl/FiqzdfWgjawbZMvt9YWQDO39LuQv+dq4bZz1fzECuhWEl3kn1kBmuo+oKo2SmUX&#10;45xZgmVLD1Mn97iJL78uD9JUpN+0b7vqSyHL0sY936bxVycdqBKQ1dXQr7tOtY1tSq6b2tY2n+o5&#10;labxUW3rTeLJTcq9bXO3jSRxU26njZBwU7zS1FdXSVuuJ4Rsan8bkWLTnK6ToWy6ZtO7rRNEbCLA&#10;2QR8aMtBNALhnS3WTos1hthkCKVQBfDGGEMcxQyHPXRJhJckWGfxfR9K8prM4FKHqsWoQA4YLfpD&#10;KYWztojzi+csAEnGmBz0V/jappxWG3j4JvFLY24TEBWAzRIYXKg+CyFwxoJ0qxiq8l7WVE4RjfHX&#10;UiWVzaQxbeSZN1XDritI5n3vSLMUIoFWEYNBCruKfn9AdHmB1hrP8/A8DyklcRwTxzGmomZZ/ns2&#10;n6OEAuGKtcHhac327i5bO1v0zi8xSUqaxUuQXj1PdhVAuyIsKlVQq+Ct8llKNfv6OKjuf+pzqC1u&#10;usneZlPfNl7XVnPvouC2dGvp+KaYqWlfV9/3VH1J+buqSnB17Jb9UY65OjnVJj+yet/pithBSpyx&#10;SMmSkKLqm9rIr9r2Wlfj1qvr4CYV8evORDb9vk42somEpp4TNqaYD1iUypOkqbXETvD1izNGkWV3&#10;R+OsQUmLVgrpFL7yePPebf7hy6co45iM5qTbw1wdXIicj3T2ngAAIABJREFUIM9WiDNE9ehIXNkf&#10;N+2528D91RiriTD4pgTNN8nTt8UmZXuq8zRJUpQW3LtzzG9//lscHBzwtRAMt7eQEuIkYXQxYhEl&#10;GOO4GE94cO8uW2GI52u2RR/jZpyPT7l4DoGv6G3t8vJ8xOvTU95//+M878R6PF6CGm0xV3PVaIen&#10;PcIwJEkMz569JAgGJElMZhKCgcdOP+D4+IBf/uJLxpMUox2zrRQ7lBwe93j30QNslvLzX3zNfJEy&#10;SwSZUziVrwnC5Dkp7Um0J8iy4j0i0Bp6fUkSWxJjCXxBb+Dj+TEGAxKU1ggsaQpJmqA1+GHA6EIR&#10;qDxf6nu5qrOUgsFuj3/xe+9gmPDNN9/w+sxwdgnBQBKGAw78HtaNiaOMKHYkieJybriYCLLEIRz0&#10;eoZeCNoTnE2+4e33Q27dfYdff7vg4nTMsO/oB+Cp3C8kaYJlzv7tHd5+b4vpLGI2nfP67BJjHIe3&#10;3mA8FXz3dA5WIJ3hV7NXHByMuLXnc/eoz8HBEEsMIsYJRWYV1gSkwmM6Swij1/iDKQfbB2x/dMjf&#10;/8NLvn72BVmmubvrsO8d8OTVjBfnMePFHD8MsGmGTSRWOJIswaQJ/f4ArSW4/N1LFNrTJGm89EUl&#10;eLUKai19YplPqYK1ZSW+EVIyn0/5i//4H9nb3yOKIoIwQEiN2EBI0USoVT9HK/ecSin6/T6+7xPH&#10;+XobBMHa+l8nUcznYD4vFosFvu/jHEipEEJiTLYG+q8S5NVB+23nW23EiSXRSNl31b1zuVcun7ME&#10;79dj8OpeZTKZ5n2iSp8t1tToy/vXyQSFlMjiWkpr7t67S2YyrDEolZNjNBHR1vcotshFp8VZWlsM&#10;0gTGblJvt9ahpMJYW8TAeR5NFmcQZYxc8AVhjW0k7HHOXCkBsNbmOTNb8eXFI2U2w1iXE1EXBLM4&#10;2Urm2Ha2WX5OiRXBbHk2KIt8iijA+m2EM0390p5vaCYXaCKXa4o/bIVcJm9nfuaw/Kxb/ri2H7HO&#10;FfNFLIkzqvFMde7Wf95Uo3A1v2Vbz+ibYsa2moh/So6ls84666yzzjrrrLPOOuuss87+/2YdAL6z&#10;zjrrrLPOOuuss8466+w3tKuHm02H1e5ahvU1JdZK4Xob23r19Ht1UFpetwo8WhW1123T4ff3tbbi&#10;/02H6/XCybqi1aaD7evexfcBPVW/Uz1sLkHY1QK/+vWrhTFNReNt4KpNIPvvA5DfpFjaBuyuf75+&#10;7esIAsq/1QEbm9To2sB39WtWVebrILF6v28quq+/hyaVpTbG/U3gpSaVqqYxVW2brb8D53AFaCxN&#10;Ta58jOHhg3v8z//Tf89/+LM/4yc//xlpmnF4fBtnLCevXrA1HBL2ezibFzMlSQLIQmVeLNUIlkru&#10;acp8PgPjEEVxoBRiCeoqC4mSJME5h6ez5d+syfKCHJcX90khsdbgrF2qrJZKGTloTYOnK4WkGYto&#10;hjGG+WyOEILjW8doKfDCkPF4wq+//poXz78DZ7BG4KsAz9PogaOnJclsSigz7t/f573HD/ngrQcc&#10;7m+RxQl/9+Mv+PUvf04ym7CYGTwtGA59olQyVH2kv8vlRDKN+oziHZ6dScZnc5RTHBwNSZMZzoGW&#10;ilvHx9y7c5vbt47Y2eqjPYNNIqaTEaPzmNPzMS9fXZImC5Bw/4277B9sc+fBMaHy+Parl5y+fIkn&#10;BP2eQmMQDpxxxGnG6MKSJALPF+wdDelv9dg92Cbo9zEOPNXn5PQV48mUUEtckuBMrmaqtAZncZnB&#10;pIbYGYQvCcMes5lhOk9wniAMfIJ+iEOQJQm+LxEyVzmdTixn5ylCgB9IBn2PIPAwWYoxCVlimM8t&#10;8wgWqSA14IXw+ME+O33J2atXOJOD5uYzgxGK1MJolvH55/fZ3fFI4zknJy/RKkFpxcXlOYmxCE9i&#10;MsdnnzxCywWz+YgkNkzmCRZQCnzf4437eyTRiDiakqYwX1hmc8gMvP32MVpkxPEMIS1xkjKeGM7O&#10;LMqDD94/RMmE87MzUgOLCOLYkVm4czvg1mEfLTJmswmLGEZTx3nkGGWQKUGgNWmWcO/WLXb39vnZ&#10;z3+REzVIyIzBOYm1Eq0VmQOkRCLQSmKsZTAY8O677+brmSsK5IVACo0TBmNtUVyeq6WLgqBGiCop&#10;Rk5gUVclaosTln8Xq3WzqgZsLTmAxRiGgyE4lsWeaZaRpulyfbvq73M0/q1bh1xeXHB6csqgP+D4&#10;+JiXr1JOTl4yns148/HbBL2wUJe2hYplUYjsLIPhgN/5nX/BeDLmT/70T0lnM6w1JHGEpzXGZggl&#10;yQpwe2oM0/mc0WicA9dMhogTsjQlTZOr62ChUFhf88SS3UOgpECpXAnq6GCXfujh4zDaY6sfsLs9&#10;ZGs04HwSY60jA7589pytUPKvPv+QoR9i0oSn333D/u4eWmpSk7C70+Ozj9/li2cnnCwyTKkYaQ0y&#10;5wwpQInNKtLVuNDzvDWAcTXu+z5g2SaSpWqstwkIdx0Ar021Z5OiaUnIsCkGu055e9P3yjWsrgRb&#10;LcKtx2KbwIVt995EhtT8vXUVxTUV9BoAslr0vASHtajJbiI2qoJi6sXJv2ksmf9o18Bd+T0EVaBG&#10;dX+Rq2qJlUJrMVOVVFib+8Lt3T1++OlnDAYDPJ0DmZcqjeXzOIE1dq3fyr5xziKlQmtdgPISoigm&#10;8D2ePX3G3//kp3jKQwqBErmvFrQDN23ZdtwSmFdVhLyOWKJtT7VpPLeBX6ugo6V675LYI/9uXtDu&#10;SAoFuHL8KClyn1rxibmyYJAXU7scFJ5lCcbYNRXIJv/SFOeW46pp7Nf9wE3VVdvG47oanUV5CiEF&#10;SWZAKsAxnU4YTyZMphP6/T5a+yRpSuBrtM4VIa2DNM1IkwxPewhXFERLkZPOlPEsBZBNrPxpmz+s&#10;AhjqSmpX9yrlGDZr+/SmPWd9/1VVuKuDncrfrxT91oF5UCqfrtb1FZgtB9GscgRiOW6cs637pSrI&#10;vVQerSuQ3gT4+X3yCm35k03kY00KffXrbRr7TffetC+8KQFgXa3tOhX6trhvU+7gOgB9m7J8FdjR&#10;pnTYdJ1NRIXXqQtWwUBNOYJNCsH1eGezSm1zDNGktHvd+LhuHG8i0auDQjYpG9fX97b8URWkWm/v&#10;Kj8l0FqtFLWlJPBVRXW4AAvJfLV01pJlJifvK9Zl7XlEaQZufbxU43FRnWciv04JkFnzX6JKziM2&#10;kjO1KZJ+H9+hpMKaHJDveR7SAcauAaxFRaW+JPRY5XDKfVsZS4jG9e6mBAzr769dBXxT/rQ+drLM&#10;AYb5PGI8ntLvT9ja3mXQH5BasxZblu8vzQyZKee6REhIswwnBZ6n8AMPrXMiIetStne2OTw85PWr&#10;E5LUteZ7N+UPjTE1QiWzRjBS7h02ETrclIT1++Twm/YJbXntJmXyag607qfq17drKrMrAFi53tfn&#10;83Vr6qZcZD42sjXFXKVWKsj5fh1sZf9Qvp+2GNdW1HU3+b4qcVD1nd903btJfn8TIW6dEOe6mEQW&#10;/s8U4EeNJLOOyMDJaMaLizH3b+/RCz1Ic6CpVBrPD3l45xb7Wx7DoM+wt4VWsjg/sCipcsy7datz&#10;mnKMyHZQ+aZ2Nq33ddXh9lhIXEus2xZfXeeDS5Inz9Mo6Xjz8QPeevQAN5vi+x7OBCRRwmQyJk0t&#10;i8QwX3zH85cnPH32nHcev8Gdo0N2dnYYbA2wT59xef6KF8ZycOcxJy9PGAY9jg/20TLftVX3S8t3&#10;LiXWGNLM4BD0PI1UmuloxMXFGGdzEL4rSF4yG/FXf/M3fPXtd8xS0J5kHBv8wRaeSjEmxtmcSPLk&#10;VYI3CMmcQPgBnpS4ZE6SJgTKR6vyHeb+WA0lw6HP68Wc6SLCCkvPDxlsKeaRQUjJbBERJRnSc/gh&#10;hEOwaQzCoCQM+jnIPp4Zju5s8bv/6i2kF/Hdi2dMF4aTM0OUgqc90CEKH38Qcj66ZDKC8cxxOYdJ&#10;bMFC6EvIHDID4Smk8Pjyy+d8/MN9Pv38E/72P/0d0WhKBDgfegFoDUmy4JuvviJDovshfuDzyWef&#10;EoQDhgOfk9NnzNMMJQLuHD/g/OJXfPfNgtMnc57vjNg/1Bwc9Di+NWA8mvHy+as8X6cUSlmCAIJQ&#10;Mdw6pT/YYr8X8Sx6zsmzDJ35vHm8x/72Nkcjw1cnI6bziMyCSeJ8bEoPhyCONUmSkGU5Wazv+2t+&#10;qCSDKedL6R+r51jVtagaK8/ncy4uL4q9ZsDJiwglwaYpVoDNTCtwtx4bV0lO6mSDVQX4kjgmjuO1&#10;9tf3E1ortCdJkgxnHWmaAWKZN7A2q5CWrdbjTXmKTeef9VxWGWOW/wVBQBiGa6TVxhiCIFjmoMu+&#10;iqJorZ+VKs65hFvOaYXI49KG/0Rx+F36A+sct4+PuP/wYYVwpyRglYXkN41kS22xeds5Y3Vdr+cf&#10;S4I5KSQOgRR5vCMLMpRl25VCytV9DWaZ+1rrb0kTu+gShL6Mxdz6O0zTFCeL/RYW5+SVPFDbeXt9&#10;nan72+W9a2fE1+WXqjF4E2FeW36pHl/V34Ms9iCrcZezAArq17iawynzQSVJRpUcwhizBMVXyRja&#10;8oSb8sptMf2muK++b2zyM5111llnnXXWWWedddZZZ5119p+zdQD4zjrrrLPOOuuss84666yzf2Zr&#10;Kn5rqmFrUrIqD1zbwO9VtbXSmgp3b6JiXn63fpD/z3mg2law2FRI11Zk3qbift19/invrq7MVS9S&#10;rSvcNRWMNRVKbiqm/r7FvU2F0ZvU6epqPE1939Su+nXqBbj1AvpNIPFNxZpNChJNIPfynvUChOr1&#10;6oCUNiXLamEusKYcf1OFzuuK7psK31fqjYb+oIc1Kce39vlv/+gP2dnZ4a9+9CNOrePW8R2Ojm6j&#10;tGIyHhXgJVEAwOYEQZirFQHCrQpvfCVxvk9aAKV8318WdBljsOmq4EsPh5iiWEYrSZbmypXW5kQQ&#10;vq8xRmDM1SLeIAjW1KRsUVAFeeH5cNhDSQ3WsZgv+Pbb7/ju2++I4xjl5QVIWkr6vkQLh3AROo35&#10;8P07fPLBIx7fO+Rgq8diseDZd1/x47/5Oa9fPiP0QUuBH+bF/EGvj1DgD44wDJnHHgaP/vYB77z/&#10;A55+9QQTzSGLODrY48HDO9w+3udgbxtPeSRxymI6wsZjTk+fM59NGV1OiVJLZsH3Fbfu3+ftDz9k&#10;d7fH2ctn/OjPf0I0umRvR+FrD2EdaWxyNVEnuLh0RDPoDyV7R33CrSH7t44J+gMMEukHpFnGeDQB&#10;Z4lmC4TJVauV9nJgdJJiFikKwcHBACklsxk8ezWjv6MZDEL6w0FeUSvBmpQoSQHJbJHx4kWuPN8L&#10;IexLwlDjcGQ2QxiHsYo4BYMiNhmeL3jzwQH3DgZk8xFplJBlkKSOxAoyKTl5HfHW+0fs7/VIoinT&#10;8QScwQ8U42lMZmHrYJ+zxYSHD/c52JLMxiekScI8ykgM9Pt9FvOId96+Rb9niCYjrIHp3HExtswX&#10;sL3rcfvQx6ZzlDRY4YgXcH7uyBI4vhNw505AHI/IsoQ4dkxnjswIhHIc395hZ0sTzScsFgknI8PL&#10;meMshpkFAh/lBwgd8MH775NljrOzc6SGoOcTpxk4hZCK1FiEUoiiOConhICd3R36gyHG5ODPfFrk&#10;hW05UNNhyckjpJBLdfClekcBFJWiLJhrrG1rXaPKz9aL7urFnCXZxXg2RUq5LIj0PK8oHMxBkUop&#10;LJYwDLh79y5fffUtL1+94K03H3Pn9h1msxnPnjwlyywfvvdurhApKPySWmvD/v4e/9Xv/x5n5+f8&#10;xV/9JVGcFGospiDXyAF0WLdUnUySJFeFzjKcSxG4NSD1yn9T9DkNPl6uVI89QRAotrdCPAnS5P5m&#10;OBhysL/P6fkEyQVpoZI7Syw/+eV3hKHHv/7sY0JfkMYR0+mYnd0dwGEyw7uP7vF7n3/En/7lTxkZ&#10;S2opXlyC56sr63G9wG6pxGdMY9HldUCMttinVQWzBehV/04TIKR+jSb16/U1vlTRXKkGt8WtzfHt&#10;9bFQVXmnGsdUwSXVeOcmQKrr1Hib2r0JpFdtR7Xd1T6sFpM2xfBtcX49DqwrFX8foF7Ts5cgibKf&#10;11UTudLmJsIB51ZgGxwoT/Puu+/x+PFjPM8nMxlxtKiAuLLlnCjjO2ssQq4Do5XSubq7BJs5Ak8z&#10;Ho/51a++ZDIZ0x/0lj5WCHnt/qdewF2fT21kSU391wQUvSmBQl2BLcsMUuYg9jRNSdN0+Vkl5ZJ4&#10;IydBcggLge8XBCw58YDWGiEVx8d3WSxyoppVP+ZgmJvsTZr2YZvG0U33M239KWVeDF6q0wqRk6VM&#10;Z3Oss6RpxnQ6XRbTCyFyhULjEFi0lni+WgIF5vMF2tMg8kJw4a6CzKvju1oY3gYEa5rfDU+4LLKu&#10;70/qz9+0X6xbqapXnfNCrJNu1MF21f1r0z520x6vzc9XCQqa9s1VApc6oO/77MWvy3M0zb1qG1cE&#10;ErbVb7fN+6b31aTItgmUeVOSlev6oUpydB2Av41I8CYA1fr++SbrRn1/Xm9Hfe+96Z22gRjbnrU+&#10;R+uA07bPX6c82ER80JYPaCKyaAJyNM35NrLCJl9Qf+9NSsar+DIr5p1CKpET7RXEe6h8TyOQuSox&#10;IJXA0xpPScIwJ6OTQuKcRXseQRCwmMcILUGKHOhVkIY4AUKuiLiqPtVam5PZVN97QdCxqS+acn6b&#10;5n6p3CwgRwgJCkXrq0QYzrmcAEXkIKjlNct7lEwoJXjfySXFiIMKWUj7mr9pvVv3AwVZ0DVxfRup&#10;ZklsZtMUmxoSmxAtFswmY8YXF2ztbDGPI4xzBEGA7wd5X5lceVSrnBBFFWC7lQ83ZKlAK401IJVi&#10;b/eY6eWC8XjCLFrgXPF3ZxqeLQeglmRIZWxaAu7q/qWeb72JInV77Lo5NsvvU+5TKMjnCpDUct9y&#10;lcS2vnbWFTyr+5ASXF5XwS3Vb5tyyW2AujYylrYYsxrTVkH1zloQApOZpcKsFGo5H8vuK+P9OiFp&#10;21pZ/Vt1r1sSlNXn9aZ8aX0N2UQq0UY62rZXbiOvqcZTmXNo6WFMTgwgpSIxlnk05+TinNQ95Giw&#10;zej1OZ7IQYxaKw53t3h0ex/P89gaBgjpYUW25ES0Ls8NGVsCD0UBfi8IiFry5CviodW4hPVcQvMZ&#10;gsA5UcudrMf7bfvZzbG6WbY5949ySSJVittLLFIrtgY93n/zTR7cvc0vfvbTZe7L2JRcylxx58Ej&#10;LkcT5vMZL09PSZKIOIl47+23CIOAO/fukH33nOnlOc8jy8V4zqN33qXfC4nTqCAQybC2yN3bHNzq&#10;coFftFKkabb09b7v0esFXI5HCAcmMQgnQSievnhFikPqfFGzUtAbhgS+x+vTZ2yFIT0NoYbpPMUp&#10;geeH+f2sy0lFncDzQEswznE5nRP2hvhhgNRz0tSQWYHf8xgiSM8TMmtR0jIYSJCW3kBz+84tXr54&#10;jZMjhHD4OmQeJ9x+Y4ff/f13WETnJMmMeaZ4+gouJoKwn4+ROEmxzsc6D6cUi8xxdmFQoUJKQ+IE&#10;C2NRGQRG4pzG0wHGOH7581/y4Q/e5Qeff8g//N3PSCaLgmjS4SmFUhIpLXEC47MJp0YwTZ7z25//&#10;kG+evcA56A92GfRCPvrBxywyyTc//wISOEkdl+OU09OM87MFW4OMQDl8rbCexVro9SR2IEmjCYuJ&#10;xPf6/PDdfY6GCd8+HTE3U/xtwaDfpxfs8eRkwskoYhonpMahPAlCspjPEVohtcKXHg7HIp6DsMU6&#10;x1IZ3Rb5R6312t6mHgeXfi5NU+IoRimVkwYJQZamSE8hESjPa5w/5foRhiG+7zObzZZK6GEYrqm/&#10;l3NyMpksweFpmi6B/GmaLvO46/4MnC1UuVWpYp1xeTkt8tFqjXSmHmNciYerSbza2lRtZzUGrber&#10;ug+r57vK5y1JCNb3uWrp65b+K2cXXvpEIQBrkEKQmYzM2fy9CoUzlluHB+wP+7g0IU1iljx3zizB&#10;4nU59ZU/lHlevFwfCk8tirVSSb3qcxzO5rncfE0VSCmWBLFlALlJufvqntRhCtKUqu9f+fL1Nq/A&#10;/cXnXQG2B5woztqLNUhICc4ghF0jIWgGcrslQWTeXbI4cxRrsZQr83xlLF2JmV3LuX4T2VV+Gbsa&#10;0IKCXKsgKnTrY62MdcrxU5Js2SJPJspvFoReUq7IhnJS8KL2otgfOXF1H1eN8cqc/SaSoqrfaCNS&#10;30Smd526/ZVcQoeB76yzzjrrrLPOOuuss84666yzfH/fdUFnnXXWWWedddZZZ5111tlvZlcLrKCp&#10;wCg/cC0/I5qVR4rfV4sAVtetF4RdBV1XP3cdCL5eMFZVnr0Je3nTPdvbykaVrqZ2Vftlk9p51ZrU&#10;vNrfU/vBc1kYUr/ndcr0bUpx14Ea6sWAdRB7W0FamyrYSinzeoX5Oqt/k4pVW4F49f9NgPumNja1&#10;oW2sVwsp28Zkk/LZpnZUf24qmL8pYKnpupvAPnUAXKkMpHVe4BPHUVFYBru7W/zBv/6vuX37Fv/h&#10;z/6cr379Jdu7exwe32I43CJJEqIoIooilFYgLL4XrNQyYKkYIqXE8zw8z1uqw6dpuixCLn8GlsVV&#10;Wmv6/X6uylwArqrKJPV5aIzBkRdiK6lYpDNslpFlKYkxRFHEZDxmOpkxm81I5rlSi5MWz+vhKYkv&#10;HDqbshPCB+895KN3HvHWG7fZGmpsOuPFk6/42d9/yXdPXpAllu2eztU9TV4clCaWsZuztX/Evftv&#10;IVQf4xSBChjuDDgY7vLuwwcIM0cTsdXXDPoBSRQxvnzFeDYHY0mjhMloxMmL1zkhgJ+/k62dPT75&#10;9Ae8+/5bWAHT6Zjzi4TL00vu3w7wtSGLIwQakwiiSJCkuRr58f0eO9sBKvQ5vHMPFfRJrUN7PlIp&#10;Xjx7wWw8IksSSA2ezIuVwCCFxNMaf+AxGAZoJRmPE569nJIiCbdC/NDHZCnKA1xeMDWZOs5ez4gW&#10;FuHB0VGAlhm9QOHrlTZvZCFxAScXU5yXFwzdPerz8HiIyuakSYxAkKSWFMiU5Ozccnh3l/t39kij&#10;hPl8xmw2wRhFnMAithzfecSzszlae7zz6JD55IQkijDGkVlBbxCQJY6drQG3D0Nm41fYNGY2h4uR&#10;YbqQZM7y3ju38HRGlk5w1jCNDKdncHGZF6m+/94ttHKMJuekxhCnEEWONBOEfc3jRwcEvuN8PCNJ&#10;PV5cGC4zzdQaUiSeF6C9kA8/+pj7d+/x+ny0VCR35IDuzIpcXU9IQi8gK+aNcRaHwPPz+VUWqEml&#10;lkqIzhVAYbUqEF4DHCIw1iDkSo2nLcao++Wy8KzuX4QoFV1XytC9Xi/3o1LQ6/UaVee0XMUCyimM&#10;NQy3BhwfH/Hq9JTXZ685PjrkjYePGE9mPH/2BOEsH374AZ6nMCZDCIdzAqXzQkUpBLdvHfNHf/gH&#10;jEaX/P3PfkZmZe5zxEp12dcardQSgFEgTPL135ilStomtdHq7woh6qLA0RKGmmHPRzoDWYaSIITm&#10;YG+fvb0Jvn+Sq8VIyIxgbOBnXz3h3sE+n73zEOEcSuXz8uj4kGgeY6zkd374Ed8+O+XHXz0nFboo&#10;grQIoa8o+lVVyqrP0LTO3wR43RQ/tMVhTfFTW5zYpjbbpnp49b4sgSVl0X5bTLYJ2LYpPmgr2C/b&#10;WldArxcxXgfMbVOybuqTm4I06zFGNdYu19fq50uymqaYuK4OWH5uk3Lj9x9X6+9pXfXpqir1OvhV&#10;FWCI/HppkiKk5vadu/zw008Jw5C4KEauEx6VcV9ZMK21xjhbAfxKlJJ5IXeWkaQxge/z6sVzfvWr&#10;XxKEHkKwVtR7E0XgTaDgTcC06vtoA5FvunYbSZMQeewRhj2U0ljj0KGHsbmyWgnsznSudCcArTzu&#10;37vPs2fPMJlB+ZosNQhpef36NYvFPI8blbdcJ24y39pi6KZn/k1J1JqBgcXezuQF7mmasVgsCMM+&#10;OZZLLovtpZQoqXGyUJF1hiTJi+t7/T6ji3GuREcOBBVQKRavg9hFo6+q7s+afGPTs5Tg9La90nWF&#10;1PW9ZZ2MIh/nK/Ba3cfUQWlN+71N+9wmJeq6gm31722KZL+pAnzTmlUFhG8ibNn0jtrWtpsqwTdd&#10;q6rkeF0epglA2PSc1UL8pjxG2/rdGBe1KNFXP1NfW+r3awPG179z0/f9fcZFE8hzU2yyab/fFEvU&#10;8y5tMVQdHLXpmjdZf5vIE5vGVlOuqPm6bgmOBvC0phf2EIAqYmwhJRJJoPPcgLUW3/cIQ59eLygU&#10;fDVSqyWplEQuEeDLceDWAS71XFypMF8l/snJqdbndn0OVIEtm/qvSYG9XDuq5GD191YFEDWRcwgh&#10;wObII1FhJduUR9w0R5tiubb18iYxSzXvmQPabQ7kkYokiYkWc0aXF/QHPXqBz2Q2XwN2V/11GTca&#10;k63571KR1fd9fOnT7w/Y3d1jPB6zWERkSYySFUnr6vso4GJ5LCeX+aSmWKlsRwkGrPvPTXOmPs/b&#10;crdXYrwStFWQwC3B8I4C4Oau7NHq96+SytTncTVflqbpMp5tanuTSnzTHrH+mSuq17X5UsbT5T0y&#10;Y9BKLeMelmC+fH4bk1ECDuv9Wr9X076rCUBZjT++bwxwkzi8LU6tk6Rel6PO+ysHTzqZk0eZLM3H&#10;roFFkjJeLJgtIk5OTtDWkTkIfA+Eoxd4PLhzxNnFBUq5POdjcwB2ObCSJCEucrQlSM+VAL/STzTO&#10;e1HZUxeAy2vIHlZ/vrpOlv1RXcuvI5xoWmNKdOMSnOly0hFhoRf4HO3u8YMP3udgd4cw8AhCjyyR&#10;BIGHcT36u8f89u/8Hg7FT3/yE77+6gsyM2Kx+ILTk9d8+MGHeL6Hc45AOuJ4ykG/x9HOFspBlpUk&#10;j/leqfTTzhmslct25vlwhVSSXi9gb3cLYxMkCu3XG6V4AAAgAElEQVT5IDSLZIFF4vd6mDhFSoXS&#10;AqVhMAgwU5DO0u9pQj/j4sLi9RVaSaIoQQnIjEUJi+dpIEVIxWQ6Q5Fg0yxvIw6swGHRGjxPEmdg&#10;LGz1e8TJnDv37vDWuw948uQE41wO5ncJB8c+v/O7j5mlY77+7ju2jnb4+knCi5eW/lDhBQaBIkkg&#10;TlPmc4NUIb2hQHpTpBIM+j5mnmIsZEZirQIkzlh87ZNlCd9+8x2P3nzAu++/xz/+5OcIkZ8RZIkF&#10;lZPjBlpztBNwNk85ffmUv/qrBb1A8v5776DJ6A88VKB57703SKYT0vElJo5ZLDLMxCGVIUkc231B&#10;PwBfCJQAEzsyZcFAaixGLhAi5XAnwNM+L84WRM5nR4R4QS8nX1ESdTllskjBptjUooIeUsBiPkU6&#10;ix84pFbL3EaSJuAEvh8C6/uWck0sgeLVtbI8L+n1emu/D8OwIAv2r+Qy1pSl3QpsX+aplFJ4nibL&#10;VkQyaZqSJMnSDxtj8nW4uH4URUvw+NWzSNDaW5IR5WdLuX8v/910HrYeo1XWHDaTZ5Xfq8Zs1Ziu&#10;9DVle6r+2Fq7VLWvnl2u1h+Rz0WlivWpJCnKgcw5mJ0lWVFOepR/R0vJ7vY2gVLE0QKzjC9yf+ps&#10;nigWSizzbevPLXKiqKWfLmMaljmaEiCeK4s35OEBhFwjwav74mqufu29SJHH3C3xZjUvlyvKS5DV&#10;eGHVVlecTZT9rARr76pKaNBMVlcSEQqyIuCXQi7B4ojc76/lIcq5tGHtrcdNyz10hZBq1U/l9cVa&#10;vF2Pp6pzonyvrO0FVrUOttqfa/mf9vxBua9qyitsIi+8bp/fdP7TlAepk0/UW99ZZ5111llnnXXW&#10;WWedddZZZ/85WweA76yzzjrrrLPOOuuss846+yfa6iAXququZYFDvfixSfGpCkAvD7C11jcGBbUd&#10;vJbAu01F0puA8g13oyzIyu+7Opiuq424go1/dXhtcU4UBVzl923rM9QLC68WR6y3tao8t6mvNhVo&#10;V99VW3/dVC19EyC/atUi1LKgoQ7Mrn9vM+hCbAQI1sfNTYF19b+3KZpV79WmuN5kmwop29pXBxXW&#10;x3XTz22FyPXvb5pnbcpwTT/X/5+3uaLaUKgVC5ErjQWBz+ef/ZDbt475s//rL/jbn/6Ml69esrO1&#10;zdHxMbdv3wYs1lkWiwVZofJeFnx6nrfsl9KHlErw1SKLsvjXGLMExpeqTUmSLN9HWfRVqjSrAqzq&#10;+z79fh9HXiw2m055+vQp49Eli/mMRZyQZAYtyNVjgJ4vCQIf38sLlDwBb9ze5Qfv3+fR/W1u7/cY&#10;9kJclvDq+VO+/fYrXjz5isDXfPzeISaT4BTzxYI0tUjpsUgT/N4WH//wBxzdvkVmHWmagUvyYn3l&#10;CIc9TJQizILZ6ITTJ+fMJ+d4MoNMYiPJfJayWCQEnsQIzTQxPHznfT7/Lz/i4NYtpvOEp8+fYpOU&#10;0fmEO7f7bG1JkoVBoYlmltnUMY8ArXj83h79LYHSfQ6OH+CHAVESIRDYzPDs5VMuX59ikwjpLEHP&#10;RyuBMwZPge8pQumz7feYLaY8eTHl7CIhdY47b+zQH/S4OD/D9yyDoYe1ijiSvHo5I0ksO3see7s+&#10;vgdaeoS+QguLNIbIQLRwnI7mZBaUsLz5cJ/jLY1bjFikC7LMkVpBClhPcXYBOuzz/uP72GhKFI3I&#10;5hFSKVLrM5nF3H7wGKtCnj59wuOH26TRJTa1WBTTxRxjJUeHO7x6fsbDx4fE8wkmTVnMDa/PDfNI&#10;Mp073n7vgMO9AOwYY1PiyDAa5ervceT46NNjHtzpMxldEscJ1iom04wkzVX/7t/ts7MjGU8vuRhH&#10;nM8UL8bwcmKZOkFve4v+zg4PHzzg4w8+pB+EOHOGKBRCgiBkYVJMZjD/D3vv9SRJdp15/u69rkKn&#10;rsrSVa3R4IAkQAyxA5ALG+6szZqt7Z+6+0Ib28e1NQ7HhuQQigC6Gy2qulRmpQ7l4op9cPcID0/3&#10;yGzwjRsH1qiqzBAu7j3Kz/d9SPwgJyyQQmKFREmJTlOiKCAIfYRwWBzKy8Gf1uUAigVoSDmsMflI&#10;XKF6TgkWdmCsQS6Gla/HmiZ/ZYv3VvMGa11BpLMcphsMBvnQlMjBozk4RiGlKF5vAa8YLHRIJdAm&#10;By6MtkdcTiecnp0xHPTpdDo8e/qEz7/4grdHR4RRyLP3nuCrXEmpHHizuTQXge/z5PFD/rf//J+4&#10;uDjjq6+/BWfxQh+HJfA9et3uQgGpVGeyxuYd6wJkk2ceuVqLqAxdt/l/KRRap1gnCYMA3/fyIWRr&#10;0DrDWYsfduj1evlwJQ5jBIUuPUdXCf/wu694/OCQg+EIaeLcx+IQUqIc9HzFn7z3lM+/ecNUCmyh&#10;tlMqWddjmjG2UDUqzkbIQq3e3CrPbFKfbQPXNeVNbcD3m0A2TYOb6wANNw/nX1cFblP/bFNJWgfi&#10;bzuONpKbpty8iVCpLZf5LiD4Mq+rg7Pr51DNQ6sDxW1g2Tpx0rprdBN4OR8svV631AdVqyCKUm12&#10;ZejbGLS1SOXR6/X467/6awaDAZnO8wVXHGs5yF2S9uTfYQswiEU6sagvhBR4Xq7QOJ/PkEJwdvKO&#10;X/3inwGL74cr4N4q2OOmvG4dmPm75vs3vad+r+v3SWuN5yk++vBjoqjDq1cvmU5n5DPWyzWjtWYe&#10;x2Dz+LJ/cIBQkq+/eg6ZptsNkEoymUxwzhIEIdXB6Org7Lo64TZ1R5PPWafg2aYOKoTD2uUe0Vbj&#10;+TnQfzKd4XkBQqqVNSqlxLp8DeZqjxZjNGfn50RhiJCSXq9fxMycnMXVAOXLPdl8zOV3lXX9OlBz&#10;k+8sewJlfVc9/3XECXVgXRWIXFWwa6pxqkQsTcDS6rnkvxetcaZal9aV1euA+tuAxm+y+oB701pr&#10;U5dtqsXa1mabz6+Dz0vA/Tol3ra9vy5Ot4Hz1sXwtjjUBhiugwRuo0Dcdk+qCpm3zVlu8p03nX/b&#10;Nfxjei43Kcu35Rh1X10FhTbF0aZ1so6EoG0tVYEh9XvZlgOXgKNy/Xa63UXuqTwv/7vLa5Y8Blus&#10;NQS+RxB4OemIlHhKoLUhTbMirxZ4IgfC5/2K4pyMBU9d63MswBoN67y6v9qUSG/K766D3ttzrmoL&#10;Uzq50sdqIpsoFTub8qCmPtVNPag2X9h0v+vklG155vI1JQFmhjEZ83jGbBZyeXnO3p0DOp0Q5XuV&#10;PpGH9HKV9qTINxZkaEXPqMxDOp1ODgjUmm6/x2g04uLiAmfyOicnKKscvxUgmtd6vaddv/Y39Vrr&#10;BJnrepdt+7rs1Zd7wLl8/YsFMY5t9UFVkqk6SL6tJroNsWs1Rq/+yaJXWCdbKoGU5X91gpLq+lyo&#10;sVdA+9X8Qym1IN9tq42qvr8pN6jH/3XX5CYSlaZYdJua76Z91fZdy+Murpko1kXhd8ex5ZuXx7x4&#10;+Zqn+0N2en2s0yA8hHCEgeLJg0Mml+fMxleM+j2sASELumIB09mUyWSKUh56AeRcquQKxOJZzfV7&#10;KNaS+q7LG5qe9bQRO7TlLmWNJmXlO4v8G1k8YyqoUKSUSGvZ39nh7t4encBja9DlyaP7vH1tsVlK&#10;nGq29+6we/c+0g/506jLNE14/uVnzKZzkkQznafs7e4SeZLQ84gkmDRjenbE1t4uCpkTURakFdhq&#10;rlGCiR1hGBJFUQ6WFgYpXXF/LZ7vkWizqDFVEJAaR4oG4QOOwLMkxUOuKPQQZNjUkSmDY4p10Ak9&#10;PD9XfQ4jmavIC4XJMrI4JfIVHS/3L0qAMTonjZSCOLH4QtHt9kltRtCVWDFjNsvVvzsdwZ07fT76&#10;+BCnZvzh+UteHWv8yZjP/5AwGHUZDhVJMmU8zTDCxzhDkimSVNHpBhzcg7dvpkS9gOHAMp0aBD7a&#10;OKw1GCcQJid+cMbhex0OD0e8en7C5OQVXkcgjEWYnHxOO40zhmHXZ7DVYzK74mKcIj9+j2fvPcAP&#10;JUGoGAz7fO/7H/K7X/ySTGTsb23x9vU5b44clxeSrRHsbSsG2uL7OSkAxqKUw3UkUSDwfYtlTL/j&#10;cW/f52I6JRhs8yA8QJsUYzXS+kgsl/MJ8xgiIfBEhFKSJJ4xj1N6/SFhGCEA3yv7FtkidpU+sQo6&#10;rz6fK/8dRdFKXVXmWUqpnNwvSUjTtCAVCq4Bv9M05fz8fOF/jTGMx5PFd5UxspoXlXVaSXJcBeSX&#10;z3nq+7laq4VhiNZ65Vianv9W40t5Xm1klfVYUAe9V+NOSQhQPqNq65etPv81Ochd5M/HPC8nec7J&#10;FReMO0UML3Iy61BIhLMoIRgNBghs8VkFiWO1pyhW4/dt+531a9Cel9L4fL9OQnA978nPrY3kpbpW&#10;F8fpRKHMvtorrsfqMleo/r665qvEMcvjuk6oV697lFALQixZ7wW0xJaS+Ki6xsv5gcUzjjI2LrXc&#10;rz1/rec99RqttHI91o+jXtuvex5+E3FM07PhOmnaOuX3en5YV7pvqlc2APiNbWxjG9vYxja2sY1t&#10;bGMb29jGctsA4De2sY1tbGMb29jGNraxjW3sj7TbDuSWQNfq++p/Ng3+NT90XwWaV7+j+oC6SWGp&#10;HNqoP0BtUk9pA8vkf+eamlD9AexSqb56jarHVH8t15RsqsCE+rm2Xcv6z5u+o+netSmfrwOC33Tv&#10;1w051O9NfQChaR2tO7+24fV1aqVN571uDdYVVquDuW3Kad91+L36mW0gmnXD6/Vz+2OG79uIBtq+&#10;o9xX60B11Z8t1ZuL/YPAGoc1FinyTo0Qlnt39/k//vf/zHsfvMd/++//yJdff8vp2RmjrSHdbq7q&#10;3Ot1MdrlKqHFcEQ55FyuiyzL8H1/oRJfDk2UyvAlAL4EvZfAeN/3F0OxQRAQRRG9Xg/nHPP5nIuL&#10;C96+fctkMub07IT5LFd/V4UvCJWkG/goHEo4POGQztLrSA62uxzsDfjk/Ue8//iQYU8gxYx0fsW3&#10;X33F29dvOTs7wugJo54gigTdnmA+SzDGEIUKQYDyIqKtB2zvHjDa3sYKS6AEPgJPCnzfw5OCr7/4&#10;gqujLxkEMyIZE3mKO/dGXF3NOHl7xdWZRhuB8xSxBn/Y4y9/9gM+/Ph9nFB89uULkiRF4vBxSDej&#10;2w2I5zPSmWV6YcliSZIJwlHEex8d4IcKfJ/ucBdUhzg1YAUmyTg+esPk8hy0RljDqN9BKoFxlkB4&#10;+ErmqtjOMZ5OefXqkotLg1OC+4+36Q0Cjk/OiacZvYMInERnHm/fjIkTS9QTbO9EDCIPdEKoHFLk&#10;9zJNLNO55mJqSFKIQjg4iNgbCLqexsMxSwzj2DLXFsKIozPDLHH82feH6NkVOrsiSeJcdcR4jCcx&#10;OweP2No94O/+6fdsbUf0QsFscoUzkDlDqh0PHxwyj2cc3hnQDR1ZEhPPHeOxYzKDycwR9SWP73dx&#10;ZoIWGmN9JnPD1cQxmVoO7nV49nhAFl9isilSeMymjosLyLREKsvj+wPCIOPofEqsA07HmuMrxxSB&#10;14k4fPSIH/74L0jihLfvTugNB3QiH18pQi+kG3a4uphhrcMrgNKe7zO/GuOEQ3k+QRTy/gfPiDoB&#10;rti7bqFrzmKAbeE3PQ9hDc46tNPLmGhtDkJXagWAdj3uLoeoyoFMwTJulGA4pTzSNN8n3W6XIAgw&#10;xqC1RttsBYS3JF3J1aNKPcdSkcj3FVvbQ968esN0OicMQ0bDIU+fPuHr5y959fo1XqB48ugRUqgK&#10;qU0+2OlLReBJPnr/Gf/rf/ob/s//6285PnmHtoZA+XhK0YnCpdLSYoCyyGNwOMvKMFw95l3zzwWo&#10;3DlX8AxITJoDOJzVZDrDGksn7OJ5HtpYrIMCgoBSDuPgyzdnfPbyLbvf/xipM6zWzGcxOIUgH8o+&#10;2B4yDBWzWGOlAgRZZlZyruV9lCuDs9U8LB/0FLdSV60rmq4bwKyDa9flrX+sGusfY1X13iZw2mru&#10;bNd+57rBxaYhz7a8o3pfyqHMNoXZdfncTblE2+dYa/F9/9peL99XAsSrSpr1fPYmYH2bqvK6NVe/&#10;flXASKnaucxrlqpSuSqsQknFT3/6M+7de0BmDRaHLlS9qe2T5XAti9qhmAXOr4FSICBJErIsYzq+&#10;5Fe//CVXVxeEQYCn1Iri7LoabfFzUfyfK713+z6s38M6oVDbdzaRVrSpPRtj0ZnmzsEho9EWcRxz&#10;9+4hZ2fnuSqll/uZ6XSKswmjQUQYBQSBz+XVJWfn5+zfOSAIAobDIbPJlPl8Uny+W1HRasunv6tf&#10;aFKyv6keawM2lbVyqRScJAk7OztoY4jjhE7Ho9vt4CwgfKSQSFWo+joBLq9x+4MRaZoyj2M6nQ7D&#10;4XBBSpOff67MlivUukJVHqpgyqZapK0mqfusUiWurJmqvyv9S5Oi9jpgdfvvrvv78rtKv9GURzR9&#10;dr2fUPfDZb1aJw+o1uxtYPPvYlrrxjq8rQfQVhe2/f4msoL6em7a69XXXFdluxls3xSX1/UomvxI&#10;9T6sq1fXAXabek1N1+AmcsF117u+jr5Lj63NV9R7LXUF+3qu2EYg0xQnm2JmHRDadM/ajrFZrZyV&#10;mLqud1Inm2iLK6UvyLKMIAgKpyYXfTuEKABBiiwzZFqTZClxHC9qgSSNkZICHFzUFZ7CGrMg2KsS&#10;PUmZk/c1xQGpJM6291TqRBo3kVPW99JNea0QS//onFsciyyvpcvrNsuSUMwVF6skBaweQz23aMvr&#10;vgshTls/twks3ZaTlArIcZLkoLco4vLqgsHWgDAIMNZhnUMgsUXN4fk+SdETqn9eqVJbgpMyl6vo&#10;bm1vc3R0hDWaLEmQiEKNVRQEp9eBVytALVaBVtU8sgpQaoq7baQJdZXdei+xKWczC8Bs6TNW9259&#10;TVaV3euAqSb/X13bdd9Z7c+1reNqnKjG12oftiSjrH5mvRdZElgqpRANxBtVgLNz5tp1roLz6/9V&#10;r3EVxNbWL79Jcbwpv/kuuUN979VjY1ueu1xPub+w1iGLWkNbw8wIvnlzzBfPX3N32MFEGZ5SaJMr&#10;kCsBw17Enb1tIt8H5/AKYJryPFLjmCUJWaHobbXBlsrvlbVc7SevkhOtr72vr7uKMvua507LfcUK&#10;UXJb7LsOtCvXuMHaXG3a8xWhUjw+vMv2oIcvcyAqdw6QNuXVqzcgfbZ2D/CiHnNj2Tk85Gf/8ed4&#10;UcAXv/0VTGckacz5+SmP7x8y6OTEZvE84c23jt0HDwj8iNRkBeGkZUElIHKSSefyPRIEwWJdg2U6&#10;m6CLHpD0BEki8YVGqJzc0IncIySpRmuDFJIg8Ag8Dy3AGvClJI0tvnR0fEE38NnbHRAqSxxnvHor&#10;MNoS9n26kaDf8ZmImDTRSCExWpNlKUrJolfmmBc9O2c1x8fHTMZznIO79/p8+ukhcTrliz8c8e1x&#10;xnguSS4cni/ZP+iSzGakCRgniK1EO4GzPlJ5pGbKcORzfi6JehH3dw/4/LMXTMcJzkh297psbW1h&#10;teXi7JyoP0KpDp4f0u2POHv9EqPz7qCxDiUFvi/JDMSzFD03dHoB3U4H5Tv6WyNygl6Jtpad/V22&#10;79zh2y/PGQaKTz59wunJjONXJ0zGORj/3oGk35OMBh6gijwlJIgUnY5FKEecQtCJiDoOLVJUL+PD&#10;B112t7c4m8DzNxd8+eKY01lGalJmE03YKRTePcFkMsNa6Hajig+3gFkhPauDuat7oQpQT5LkmoJ3&#10;SSRS+sy2OrHqY6u9pjKuVONOE+C17FGlabqo78r3VgmLq3vX9/1rz3ib/HQ9ftZJn6p/r7+nfF7U&#10;FH/rBGrVeqo8vvL91feUCvELP10kpgufWT1+B1IJlJCIKOTx44e5LzAaWTCRLHpTUiGFwDoaSdNy&#10;eqhC3V0WoPvCxTTVmU3xqho722qzaixdXmMHTiCQS8C3WwL/y157+f1qkSder0Xq8brJt9f7htXa&#10;ptoPKe+htRZjLaqas1VU7101V19Kt1+z6jxCU925ehztgPNyPzTVS/XrXCfKv02NWf1ZfY9Wr009&#10;jguRE+rK4jpaa3ArpJPNeW49rlfV7RsJCMQGAL+xjW1sYxvb2MY2trGNbWxjG9sYbADwG9vYxja2&#10;sY1tbGMb29jGNvZH201KJKvDsLJBFbJ84Lw6kNY0uNc2vH3T8Hz+dxbDhnWlgKZBj/rfq/8uwQmy&#10;ovpTAl+qb1k+jKcVkF0+F296AN30cLr6YLuuHlg/97ZBtzbAWP395b/byAlustuARur3qnpf2oba&#10;245hnWpZ01qqnl+b0n3TwHHTd61TeF+nwla3+nB9k3p60yBHfYh0nfpC08By/TvbVIXbVDPKa1WC&#10;XMrXtu1ZIQSmAGj6XrCYDcmHJciVpAvf0Ov1+Pd/8UM+eP99fvvbz/jHf/of/OGrr3h3fISxhn6/&#10;j7OSx48e0+126HQifN/HkQ++Omfxi0FmFgpX+QhGuZc9pej3eoXC8uJoSbOMLEsJg4D5bMZ8PsPh&#10;mE3nfPX114VqfJYPj+sMT0k6YYhXDHtEnsITDqNTfGm4s7fFsycP+ODZI57e32PUl/gk2GzC9Oqc&#10;t0evefvmFZen7/CVJPR9vCjAUxpcxsXpMTk4VxAFHTpRwN6dO+zde0BiJFaA5wWEvk+gBNgpr1++&#10;5Ivf/p70/AU7Xcfh9haHd/eZx5bPPz/hzesZxgiclGTkwNcn3/uEP/vhnxD0upyOZ5ycnuN7Ed2u&#10;h0LjkjnTyYRsMieZGkzscBmkmWXv3j5/+uMPyOyMaZLhVIRQHpnJ8EXAZDLl7asXjC/OUUISBSFh&#10;GCBshsUQKkXH8wmUxGjL5eWcd+/mTC8dYVexdTBg/84OR0cnzCYJ/a5Hv9cnSTOOj6fEc8topNja&#10;CehGAUpAEEo8maKNJU4Vl5cZ09QxT0F6cHgw4N5Bl1BmeBiy1DKeaKYanPKYzhxnZ4Yf//gB/SjD&#10;JVPS2RQhO1g08Vwz3LnD/aeP+c3n3yJtyuOHW4h0htOOVKekNqXXi/B9yWQ8Y//eFlkyIZnGTKYZ&#10;Z1eGaSrItOVPP7jHsOeh4wlWOpJMMp7CeJwPt33/07somZLEYxwZWsPllSVLPdLMcnA34tH9HWbT&#10;d0xmc8aJz9vzlIsU6HfIMPRGPYxwCE+hreH43TtGWyN6gz6XV1ccH52QxClSBfieT7/fxzgIwowk&#10;y3BO8+EHn/CjH/15HsckCCWwxlLOfJXxsRqHlVKL/ZdPtLkCeJkP8TrjFruw7t/qfkQphTUW62w+&#10;zCtzZXqjDfP5fEFyUQ4og8MrlHPzr3D5oFoBXsmHmcEUA3hSCvzAZ2s0IovTAkRv8IOAvb09Uu34&#10;9ttvefHiWzqdLvfv3ivyC7BGY43FeXke0Ov0+NGf/4iLywl/+1/+lvPJFIMB4VC+RGCRSFyhhi6F&#10;yMkVhFuo95Q5UzmoX/f15WCqtTYnKUCidQ60SDKNcblKclb8LDAZ1uXqlqWQ7mI4TSrmxvFPv/2C&#10;Dx494k7Hw8MRxzHOKYx1JLGmG0j2tvq8e3NJ5mwxTGkXwAHPW1VdLEGWJVFAPlAnr6neVaIOS7IU&#10;Kmpwt89Tm9RD2/KVm0D4N+Uh6/Kc6r+rwIom0F9dtWedSmRTLlwHZrTlHjeBCZoAV+tyryb197rC&#10;dF09tnrMZd5cByRUj6Wufln9vCYCrOrnNymLNudnLHxWme+7peNYOZ56PSOK13qej7Xw8Sef8N4H&#10;H2ALUFmWpbk/ErIYQLZY4xbfK4Rk4R4XeZRdKJ0ZY7BGE8/nfPXll7x+/RIpRAEMzweHpZCFfyvW&#10;vmjI4Vhs+uVJt8/qrt0/t82922qO6lqVUhIEEXu7u6RpAs4SBD79fjcHtxVq5kopTk7esbO7zXA4&#10;ZDy+ZDqdsbe7w87uLpnOuLocg8jXXxzH+H6u/ttU8912/zat/fqeqStVrQNb1+sNCt8vyJ2lNYbR&#10;cITVegFUD6MuOstAOzzp4Qc+zkGa5Ap5ylOF33UYYxltD+gNB/kwchlDKAeib6dWvozpbgU0tBqj&#10;RSXuX7+vVTCc1posyxqA02Lx/lypVhZ7yy5+X80pqt9VJbkrh7XrQIpqbbLih1yZAyxJzqy1C7Bi&#10;nXil6o/K1y0BCTfvpT/WmtZcU31Z94+3JYC7SaW5SZ2tKR42xdJ1PqIpBrbtmer9bFN9r669VXW9&#10;dsBunWSgiWiv7drfFrRYV8FrUry+3itrvob146yDb9eR1jQp9K3rOzS9Z6Eq2UJ8UP93G+lik+pf&#10;/XUlwGodSHwZQ5cgeGsdxlqcEBRIHiwWYQVGSJJMM5vFGGMxxpKlS0CW0RZrwPN8jMpQMo/BVSK9&#10;hVqkvA6KKsk/XeEfqgDZ6vqt+pW287upb1P6xev3UzavHQSyqLaEEEiRE4NpYwpXeHsiyra8uQkk&#10;fBv/tajvKqCxpnyhCpQr1U2NMcRxzHgyQSrBbDpmO9rHFHmWlAJnHVmmV3rC9f5qaSURiSoAwWEn&#10;oj/ok8xnpM4VJaxc5HfLfXw9z7gNueQ6pfsmoHUTyKskaJA1wHcTOU91/dUJGerXeKWnWILjWvxp&#10;roZqlyrfNUV0cwsf19QTrdcWpQpwE/CtBFdaaxf3pk7mcp28xjaC8KtrpOobq3Vcfa227YmbyFiu&#10;1xa3y0vbwGRtr63HbinFQmW57NUIqTDGcjrO+PrNKZ8+fcCgExJGXfwoQgqYz2d4SrK3s53XNQ6E&#10;FFiX/5dkmrPxjEkCGRbpKVzlHtT33KoCr2vtS7eD50RjTbqunmnrv6/+262kqVIW9Zu1OVmANnQC&#10;n27kc/dgF5ulmCQlCiJ0p8/Dh495dXTK23cX9IcjMgSafJ+M9vf46c//Z7zA53e/+Eesy/tIRyfv&#10;cLsjoiD3h+Ozt7z8+gsefvAxgbBYHFZIjAMrciCmsBSAfK9QPM7PbTy+4vj4pOh9GzwlwGXoNMbz&#10;QRcuLNWWNJPEqcY6H+UpeoMIvxtgzJgw8EnNzqMAACAASURBVHFpimcF/dBjd9hnNOjhiQRfGQYD&#10;ydlxTnYZBCFKWbo9DyENzhlMZpE4PAmdUJAYy+RyjJOayTjmPACdOba3O3z8vQfEesaXL97w5thx&#10;cgpXc4szKWFHYa1jMklJU5gZSIzDYJDCgPBR0kPrhO2tgMfP7vH48ROCIOKf/+kztHH0BiOePL7H&#10;0Zs3TK4s1mh8P8APIzr9LknmyLSk2/GxqcZkOQheoJCASQyJixnsdNFGI1Tec0yNRfo+aaJ59Owx&#10;JydHXFyd0+t1+ODZHnd3I9IsZTK5YpZlEIPvK7qdgG7YRagIKy3OM0RdRW87xBifeO44Ob/i6uQr&#10;PnryAUaOeHWUcv/OLqNBxO++esurkwnGSpJpfgzOCAIH6UWM1n2Gw2GFpDsnL7VF7eIKX+mKnKv8&#10;r1R+L2u2EgRfEsUIIZjNZiuxI0mSlb1Uqm9XP6O6t8saqnxd1aeWQPcyJpeA37LP6Ps+zpU9Snet&#10;f1YlQW8iiqr3ykp/X835byKjLuNI9Vir/qM8lurzspLkTtQIY8tzqxMQCCmwdpX0h+pzqyRBSsnd&#10;u3d48OA+DosxGZ6UaGcwBQnQEpxtW0halp9ZJWGkUFtvqxXKa1An0Wl7ZlqveVwth1r0R4oeGJVn&#10;5lWyxnXPXtueJ5fHVN6LpnVR9t9cLX+w1i7yes/z8LwlMUFT7G4ix1mn4L4uR6xfQ1vJrW6uE1Zr&#10;6DZyvfU9Wlpz+GqfN79Hrh5082em1q2so6bn21XipXpPo3rPBP86QtqNbWxjG9vYxja2sY1tbGMb&#10;29jG/q3YBgC/sY1tbGMb29jGNraxjW1sY3+kNal71RnYl7+TxUPk1YFMKVk8zK+ziFdt3YPdpgfK&#10;q2z9y9c1qS3mx9Gs7HX9ofRyIKv67xwUQMNrWVGlqp6LlGoBPrhJWasJ1Hy74715oLLtnjYNG7YN&#10;5bXdsybQVtM9bVpP61RSbzr3m5Rkb/qcKlCjvB/lQ/imQYbq+lrH2L8OdL7umNpAadV/f1eigvog&#10;fvX4blIdqIMPmoZ9qkOm9fNQ0rumRper1IDWElsOOtlcvX13e4u/+slf8unHH/L5H77kl7/5DV98&#10;+RUnp2dkqeHy4oJuGNDrdgg7HaSXD28GnocfhHS7vSUAx1gylw+veErRjTp0o4jA8xnP54ynE4zR&#10;nJ+f56ru1mB0htEaY00OGLe5wnrg+wgMnsjV3gMl8AqAUCeA3e0hTx4e8vBwl8ODLUbDCE9Akkw4&#10;fnvO5ck7zo+PmVydMhlf0I8sg0gQRg4hcmWWcm4/DBVCSLrdiCjqcufuI+7ee4jwO3RVAH4HgeL4&#10;9RGvX7zm9OgN755/yaODHj/45B79yBAFPhdnCd88P+P8NEP5PpmEaea49/QJn/7gQ3Z2dklSx/Gb&#10;U2ZJQtjx8QR4QtLrdXg3vuDd0YTpaYIHOOsY9DyefPSA9z68hxEZV3NNEHWRykMJSSeIOD+95OXz&#10;b4nHl9gsZrgVMRqGJHNNqjWhD6GSKCzpzHB+EfPyTcw8hp3tkP2DEb1hxGQ65/J8jLDQ6/g4a5mM&#10;Y6bTjK2dLncPBwhm2GxCpgQCjXCOeC45u9DMUkHqAM9xsBNy76BDJwC0JU4Szs8zzi8dWkoyZ7m4&#10;0vzg0332eg6ylPF0itYZQuXKVjIY8fDJ+3z+8pznL9/wo4/uks1O0WmCJ1WheiEZbQ/JdMyg72P0&#10;jHQ6JZ5ZxjPDxRTGU8fh/Q4PDiOEm+GcYz6NuZoZzq8c44nj8dMh21sKo2dYCWksubxKuJpYnOch&#10;LHzyvTvM0gnjyYTxXHM293l96Ug8D+P5CBRffvU1b07OOLx7yMHuLnGa0cchPR/rJPM4wTpJEIT0&#10;en20c2hj8QMPhGN/f5f/5W9+zs72iDSLAZlrykqJEiIXonUS1DIuGpMP36EkyuXqQ6KIm7YgwpFC&#10;oKrDTCIf1muN/yIfWBeyALshGM+mTCZztE7o9XoLVcf8z3zCV5QgeiFRQmIBJ9xiqNm5XOlIYFEo&#10;5P5+rujuF2QaDva2tkmThDdHb/n6mxd4XsCd/YN8iNQJlPQwxYCXrzy2Rlv89H/6Caenx/zdP/w9&#10;c6NRvsAPBIEShNIj8BRC5ZjN8npU/WQJBqyDXVYG/KTCEznA1lkLSpBhmBtDp/iZsY40ibFaY2w5&#10;PlaA94SfXwflePH2gs++PWLnkydIZ8gyjRCWTDuM0Qx6Ph+//5jP3/6qGAqWhc+6rtKaA+OX4MZ1&#10;wLylYrysgUmr77M3xvubCF+acpj6MP5t3ntb1cvyO6qgiSawW1URq9w7beqy9feVoKyqWmOT6mFd&#10;TasOzqp+dptCT1PeUM8T6qpbTYD/qnqrtc1qUVUwSz2XrxNb1fON6r2t5lpVYGTzvVzN9ReAtsp5&#10;SJmD0ksSj5KwQWvNzvYe3/vep/T7feI4BpH7HCEL8E5lsLPML6V0+EoW5UM+5GusJQg8wGFNHs8u&#10;zk558fwFVhuiMML3/ELd1i6HhUXpI9uJwlZ+5qqVy3cjvFq3Pm4C+1RfI4XAFQRh/V4XpSTaaIwJ&#10;cRI6UcSoPypUtmAw6qNNSqYz+v0eO7tbdDoBz5+/wNkM35cF8F0uCMduu69vU1e17d11itpt+yYH&#10;UKsClFisMSmJwoAsjskyjXUx4XSO7xXDv54k8IMc8KYUyvOxNiNJ4lzBODOE3S5+r4txriBWWSVn&#10;Wzd8vHrv3IKMoVrzrl4juVJzl7VjCRKvrpfr5Fxy0SsQBYnD0id5FT/SriZd94Vt9dICXJBv3OXe&#10;Fg7f91eOsymWVBVxF4PhFdKKkuinXv9/F7uNz123H5tqvKa12lYP3lQ/NvVmyutaAlLa+gu3+a7b&#10;EMpVAaFtYM8SDFqSBDWt7aa+0E3H06T43QYqX9c7qdfQbSQu6/z3uj7MuvvVFpebfFe9tv8uCsU3&#10;ESy2Ae5X1C9rKtrVa1a/xkqpHMzpQJCTzZgSLCEExuT+J7B5DHdI4ngOCHw/WBYYVIgeamCp+rnX&#10;FQop6uMgCApCPtcIGmrqH9X9TpuSc/7e5jjf5kOMMSDEQqlypfdlLFawJEpZQxCxLv+r3odqDntT&#10;Pn4b8G79upXXriQZsAX4bjKBZB7natUOsmxO4OfryFPe4v1l/ljPD0uAdZZlC66gXr/PwcEdkvmc&#10;NEnQOl0oUC5Vq+UifpX57HVSCLWoaUBijCvqoubzNy4nxMmB3VmRK8kCw2ZXfG95XqXfq8apOgFV&#10;E4A9f49drP11RKhNJFyLPVuQTl7z9YvzW58ntfmE+vlV8/iqcm+dXKK+vpr8bFkv3ZYEtc2vr8sz&#10;18Xj2xLcfBdfe5s8o6x7S5KtOjg8NoaX7855dXrFTr/D3m6IExLl+0jPI4oihsMRSZKBlCgvJ29K&#10;Ms00znh9fEaKzGkTCvBlVTm6jUyqWnvd1Ntf9hpY1Gn182irVZuIZK+TEYhGchnf97FOo5SgPxjw&#10;+NEhu1tDpuMrzs8v8JRPGPbwA4/De/dIrEev32eexIggwFgNQjLcOeA//PXPMdry4rNf47DMZjNe&#10;JzNGgy5BEIIMefXlZxzs7dHrD8mcxSBInAMUIIhTTRAE+H6AUjkA3hjD6ck5Z+cTcBLpHP1uAMkU&#10;nUzpdoZoIZl5CpNYtIXxJMG5Psrz8COJLzs4KXFYoo7K5eCN5ujohKPjUx4/3CH0HP2u5MxopMhV&#10;2lVgkU5iyYlajbF4UiCFoROBScAai+8BWmBiw50Dn/eeHjCfTXj+6ojX7wzHpzCZ5f4yjARh1+Ns&#10;nHCVWNJUMk0VVji6nbDIxw2B8kjjKb5v6UQe28MRP/7R97mcTPnqty+5vBozjy+4f38LzzNczjRC&#10;GqzIuP9on89/ExAnmmFXIjywKejEIYQmkhLp5XV2No/59sUrtg/u0ut3CZWP5/sgFb1+wI9+8kP+&#10;+//79zx/8ZJkb5d+z8cPMgZbijRxjLaG+AqSOOH163dMpo7+QNHpC7Z3Ih482mVrpEAYRoOAIHCc&#10;n37BOA7Y2nqC50VE33vI9nDI7758zWffHDMzmlQ7pFJondeWs9kMIST9/gDI+5RSWVzRA6oShrhK&#10;fl0CTktQe/mzNjKktnq3ToJYBaRbawnDcCX+lgQ0Ze6epuki9yt7VyXpTflZVbB7dR8bY0jTdJWU&#10;R4Apep8WV/RwcvIJISSuxImTkxvWfYWr1KiqOKa23l7db5dA+TRNV/paTeRRi9rEAnKVnKa8BtYZ&#10;vMDHWXj69DH9QY/MpMv+sHML0qN1ZJFNz2NXffJ6wvZ6/6/uu6skAdVYU18/1evRRAx2Uw1c/e4m&#10;EtQqWWH1Oe/qd9iV8l0IQRAEef5hzOJXzrpGcs8VMHiF5KHpufFNvbXb9l3belf158zrCGCuExM2&#10;12jV/Vtex2u9hAYCzrIOu22fsN6DqYLi2+YhNraxjW1sYxvb2MY2trGNbWxjG/v/m20A8Bvb2MY2&#10;trGNbWxjG9vYxjb2r7DrQ3CiFUxefX39Z3Xm+Do4tm5NQ0ptlv9+FdhcV7apqwC0He9thjuuX5vl&#10;+6vKn1VW+baH5k3HUT/36uBE9ed1Vv0mNc/6Z9cHu6pgsJuICerXqW2ouum99WMpv7OuYNT2nW3K&#10;4zcpvjYB3argjFKpofraOuCw6RjKwcy6slddWekm9YKbBuebQARNg6I3qXLWyRfWrYv6daqv13XD&#10;ok3DQHX1rfpxaa1z9RHnGI2G/OiHf85HH33Im7dv+cUvfsmvfvVrzs/PMMmMy3gMMlfVybRFOIHn&#10;KZTyChDUcni/HB5WygfnMNoynlwhpGR3d5d5PF0oEDnrwGY4o9nfPsAY0GmCVA5FRigtvdCxOwo5&#10;PNjh3r273L+3y9awR78b4HTMydFrvvndMScnZ4zHVySTc0ycIoygEwqGHbh7ENHpgPSLiXbhkWmL&#10;NYowGtLv7dDp9fGjkOFoK9eNVhIpJC9fvOL3//IVLz77A2Y6IfLgyYMRn7y/y/6OwqQJr1+e8+2L&#10;MdNYEGuYG0Nvb4+f/cWfcXjvkMxaXh1fkGmHdg4/DPG8ACU024MtZpML3r4+4fjtHDuBbsexf7fD&#10;Bx8+YLTV52J+joo6+J0+zlo60RDP8zl9d8qrV684PjpD6ZTDu9vs7fY4OTpldhXT7ymibocw8Elm&#10;CcfHU07PHMbA7oHHnYMecRLz8uVFoVxqGIxCBsM+s/mYJI0ZjDx2dwcoacjSGZ6CwPNRToITJJnj&#10;cmpwUoCCO/sD7u5EdDwNmSZLM8ZjzeXUMDeQpjCPLQ8fb3O479MNLdM4Iy6k45PEYPwB3/v+p5xc&#10;Jfz+sy9478EW8eQSm81RhZq4FZZef0jYiZhcXrAz9LEmJU4EVzPL5RjmMfR6ko8/3MHzxpgsYTab&#10;M5tnTKaCq0uL9AXvvb+LFCnGxVijmU0Fp6eOzAoMhnuPBjy6N+T84jVx4pjMBW8uLa+vLMYLsUi8&#10;IEBIj6++/prjdyfcO7jLwf4us3TG1eQKpMA6CKIOvcGIIIxIjSVNNanOwFq+98mnPH38tBgozIdt&#10;qQC93AIIloPP63EgH5zMFRbLvCH/JdewYm0KPTnIoAAYUPprx3w+w9rloKPvezlhQcWfVVVirc0B&#10;HyV4reqHhBR4viR0Qe4HMOgCGBBFIQcHBxhrefP2DS+evyD0A7a3txC+QqlcFdBZi040nuexs7PD&#10;z376U04vzvnyxdcEyiPwfDwhitHwnBSAgvQiBxB4Lb62efjLGgvC4IlcSVuqclDUEg66xLMpOk7I&#10;dE44kulsccllAe7X1qCcIwF+9+XXfPrsAXdHPbJ4Suj7yCAHlvS6PR7eu0sv/C3zTGPdUi27Dl5a&#10;HF8F0F7Ne6oKmUuAZZvquf3O+Wmbomz99W05wW3zmnXHUo+DbQC6utp50+vbQKorw7ktCvELoFAF&#10;6NGUbzUN+38XIEY9n6qr2Tfls033vz68WQeNVfds2z1Zl4c25e43gf/rxBTaGKRUGJNr+oVhyNNn&#10;T3jy9MlCpbLcaCXIpATFlQpm5XC5ESLHVMkliEwIQRLPsVoTz2d89vvfM5/P6PV6hdomjQpUTUrH&#10;1cHzUm3tJvXKm4An9fVQH66+DZC3PC6tDfMkYbS9zeXlBWHUQUhFHwiCCGcsw+GQzOR59qg/Yjjc&#10;Ym93n6Pj1/QHAx4+esA3Xz+nE3VXzm1dfbquVmg61j+mXq4DBa5dk2Iu2GiDlAIlJb5SzIq4hs4K&#10;MhEP4XkoqRZzxFLmBCfW5OqPJXggiEL8wMOkGVhTqFa6RgBqWx3XtJbW9QKq6n5VwMJ6v5fHj6a9&#10;V1231fjdVMOs2wN1YjOxQorgVghKVl7XAPir+udSnVqW321dTqzzHUDl7f2L9QQSTUDoOnHdun7J&#10;OlW3NmsjbasDXm/aLznPh/hO+7Dtd00q0tVjbQO3l/e5jbStieSiur6beifr1O5XX5/HujyPXdAm&#10;foee23Vwe1OMbYqzN6kRN62/JiDpbdZMW7+ijYChni+tgLNa/HhbnlLClIQoj1+gpI+UosixJUp5&#10;KM/H8wPCIMDzfASWLEspAT/O2gUAq3otPM9bgIqqYOyyf5BpnYPvixxgCZ7KybuczcHNtiC9WvjQ&#10;lZjONQKXZb80LxjWEWaU19RaCzrPLaQQSKUKcgCzvFLFxWpTXl7Xh6sTaN4GpHNTTtD0/lUwDStK&#10;o2XvLssytNEkcUzY6TAvFE8RapH/VvOf+XyeA5lkZX1bi7OOVGf0+n2iKGJvb4/ZdEKaJFxenGOM&#10;odPpoAowml0oV69eq2UeslQVzWvlci0VypgN16HUUi9rH+cctiRwqfXPqr6/Cugq42b+8pqi+zUg&#10;G8t1X5wPovr9LPxVWe+Xx1H+3C7U4Csxvg6scs010k1126KucBaJRC38x1LJ/Vqfueb/68qwq0Q8&#10;S8K1qhJ5k++t75O2NX9bEHf1/jcB926TG6wjW2nqqTTl6lKp3LdYEM7jYpLy7dsTHm73mE5nSKXw&#10;fJ8gjLAmw+iSaEHk4tImB6KPk4wXb04QKMDmNVLRm6Ak+aw8E1n2oZv7AG3nXc8JhSjBnnbx+WVs&#10;XfFPxdqtXu/F9SrArzh3ndgJkMrDCQFOEnUi7t+/z8/+6if0+h2s0ZydnjDaGhGGHZABdw/vczaO&#10;mU6u6MyneMIhVE4ciHB0BiN+/JOf8Pb5V+jZmDQz+J5HmmVIlZMy2nhKenXBoBPhSYWTApdlpM5h&#10;lY+SogDAR1ibq/AqqbiajEnSDIFk2O/S7/qcX53gbB53ut0O5/IC43I6xMxKUgNhkAO9TUEgmSQZ&#10;YSTxlKTb7zKZxiSZ4c3bM5482GHU7xCFKZ6SSJnHOWNzgK6UOYmkknkfV0qZEzJmlv5Wl/c//ogs&#10;HdOJHDDjq69POR87JjOR926lxRMKlEV6PrPUEluPWAfMMkun6zEYDBiPr5DK4Xs+oe4wv7hAW41U&#10;jkGnww/+5H1efPmaq8sZ48mEfl9yeH+Efx4jXEISZwyHEfcf3+fl779mFmuGvQCkI42zgjTL4AGB&#10;JzGAns64vLpChj6pMQSeRy8KAcP+4QE//quf8d/+n//K2fiKsLNVgGYjJpMz9nZCer2QN98+Z3aV&#10;YlLJ69OMVIMXzPn9zgX3HwU8fNCn2w0wFkQ2IZvMOJokiGiXJFU8u3uHncH77G5t8Q+//pzTWYwK&#10;gnzdF73Ak9NTptMZ21vbdDtdpFRIaa+R8FTJjrIsIwgCtra2cM5xenqK53nX+mbr9mbpa8tcrgRu&#10;l2SEsgIg11rnxDOQE0xUyGlKwpqyj1Wqz1eVoctjKo+//Lw6KNoVx2Wtuf7sjGaCOFn0VinqRyFz&#10;P1P2f0SRV1XjqKqQI1VBw+Vx1Z95N5EMlSR3uAK4XQHo535a4MgJaD/46EOkEqSpLnJLKBKb1Vjc&#10;Vl+5MpKXxIilnyTPoVZIbsrcoLnXUZIptFm1nm/qI92u55KDqoWoHX7lIfzimtb6wtXcrLEOKZ4X&#10;WhzKW9aUHsv+3FKtngq5oMjJeeWS1ter9ECtc1hrlr0YKEgU1Epsbsqjm+YD6kB61xLT1pHNuOJ5&#10;ZxtRXnU2oC1HWSEBEyU/lFjkvlJInMrXUhNRXNP9FhUyJao5vxCYP769srGNbWxjG9vYxja2sY1t&#10;bGMb29i/KdsA4De2sY1tbGMb29jGNraxjW3sj7RS6XM53JcPUMLtFP/Kf68DI5e2+nl28YB5OV8n&#10;rimtrQ7nroK62wbV1oGQlp8vlgN/CwX4/LjWnXvTUH79wXF9aPkm8HibSvc6hdDqn/UHzlXAe9vn&#10;1c+pzW5SeWtivW9Tlrrtd7Yd7zrwUvW+11UQy/eWQzWlCmmb8lr9vlQJHdreU7/m64Drbde1PhRe&#10;Bxe2kTM0/a5tiKJ+T+rAivqwetu+bwL3NZ1bOQxlrSVJEjw/V0VVQrG7NWRr0OPJg3u89/A+v/in&#10;f8DqDJ1lJGnKxfiKi6sJ2kHg5wB3rbN86B1I0xjpBwihsCZZDH/3IwXO0lUOpSRplqGEQvkgcfjK&#10;Q9oZ1mg8z9Hr+Tx78oDHD+7y+N42d/b6dAOBkg5t5mBnvHn5OZPLU67OjknmE7rO0ukawpFHqCJ8&#10;qRDC4gcQ+AYhM4zQOJGrUQ5GW/QHd+n37zAcHeCET5zmiqfzecLxiyP+5Tff8PbFG0SSMIwE/ZHk&#10;zr0e+3tdLqaXTOaOk3dTjl4nZBoMkr0HD/n++++xf38Xg+Pd5ZTpPMEah+f5hFISeB6hFxAFHS4u&#10;zjg9fsvXXx2TTh29juDZJ3e4f79Hks25iAXb+/tY6WOMT7cTghX84bNvefvqiONXx/ie4Ml7h0ir&#10;+M0vj3BZTLcj6O318WXAybsJ5ydzkrllMArZ6QT4gc88Sbi8nGG0w/MEQSAJArgaX+DIhx47eFg9&#10;JskSPGnxRIByEmFzMoTEGFQInifoD3tsDUIiZXFpQprEzBPH1VgwnktmmSVNLQ8f7fDh011CP+Xy&#10;9IyLdxOE9Ek1aNnlo+//Oy4SzT/++nPu7Q2IXIawcwJP4ZzBOIMXeDx+9ojzswv8IL/XWaqZzgzj&#10;uWM6z9f80yd9tkeKNJ6gY02WWbIU5jOLdYIf/OABO1uKeHJCmk6ZTxyn7yBO8shjnePp4z5Wz8h0&#10;ymRquJxJvj1JucwkouejrSuGxRXD4VauCnVxjjYZb0+OmIwnKN9H+QahPIIwQhuwxiGEAivo94d8&#10;+r1PEUIynUyQiyFIuVBRLZHsVVWVxWvyvy2UZKt5xOKdC7/Ungs4cjVHKVaHu3Jlmfw1YRjkQ9Xk&#10;Q7hVAMmKHyuGGsuBLEWu4CqEwAqBUrIWNyVSCQaqizi8i84yrsZj3rx9SxAFRJ0IvQD+A0qSWYsz&#10;jmdPnvI3P/+PJP/3fyFUil4Q4kkP4QTCSawBVeQaxtgFoK7uS5vUd8tjs06QGY1C4pWgdm3ItMGY&#10;XCEaJxBKkGbZYlhQKYU1pfquBSl58eaIz5+/Zu/PPgKZ4pyg14lIJhMksD0YcP/uPqcvXuOcpcSQ&#10;VcGDVd+ulFpRXCzvQTkUuxrj3YpScT13uS248LbggXpsasvdbgISNv1sHZB+HWCt+hmlsntTDlP+&#10;rAT+1JW2mtRU60OfbaQ+bfnDuvywnguV93wd4G4133WNKn3l68o1U8/Rm+5Jue6qSmJNa6ieu13f&#10;c6uAe1EAgmQxtFosWTzf5/69Q/7yL/8SJRXzOCXLslxhzJbKmjkpRT4MTQEMyJWnTTGAqop7o5RE&#10;ZwnaZGA1f/jyc46O3zLo91eux4qyWUONUL2O9fVXVU5rure3VZ2s7ufb5On1/FUqhTMZV5Mx0yRh&#10;PI8ZyBxoY22u7Hp+ds7TZ0/pDLoMR33GkylJkmGB0WiL9957j9/8y6/JdEpykRLHcUPea79Drdte&#10;S92mJqlev3KovwTetZF85H7aoKQkVJIYi5I5SCUMfDxP4axBqhx05wp19lIdVimJ7/sFEUweT6y1&#10;WK2xRSysroN1ZBw3rYVmhdslWL2q1uX7/sraWP1+t5bgrO6L6wPedVW6dSqsi88ogcel+hur/qAE&#10;StbvZ7V+8Twvv5+5DHP+uyLPuQnw1mZNJGvrYk313lVrszaCkJvuaxsQr4zbdf+xLk7cFKdLqNtN&#10;4N2235V1eZVAp6pQ16QaV18b64AWdeXYNjBCFTxUvX9txDXNftWt8AGsIyNpI8FpU5xc9++bQPNt&#10;vnsdyUkTIcq63lQbuKNUea6rM7aBZaskGsWXY53N89Msy0FPSuB5RVzNMuI4RjuDNhnKKwAo5KC9&#10;XO1RL/Z2Pbe11uJEBfBbjW3Ooa1ZYokqwBBZKkLiFnXMQlF08ecSYCyFXNQw1Wu1AN+Uvss1+4hF&#10;nC3fLyXOmVzJWUkMJgejOrEA4lf3fxNIq7526sRA65Tr29ZNG7lGq/+rxVFdqNkqTzGZzbgaXzJw&#10;hkCJlVqjCrxzzuWERMaCdXk9WFFvD/2QfrePlAo/COj3Bwy3RkxnU+LJBJmmdMKwUJeXRa7nroHT&#10;S5D2dUIKtwDo1vuRK/lume8VhAx1wtJ6L69pr5YvqceEqq+8VqfIwi+V5ACu4rxdSzwq3y/l4jqU&#10;AKZ671+uIcRqWyNCCJQUCOFArBLdXntPiw9d9Z2i8iyByvMMGgmi2ghI1+XMdTKmth73unysrdZp&#10;U6u/qffeREZaAs6ssQip8LyA1Ga8uxgzm6XM5zF+6BMGAVHURWcxfqBQSd4rRUiUkBjneH58youT&#10;Cc75eeemJIQtwKLCyRUCEWtXn9vclpRneU+WfSScLXo/DiUUruxLlXlMZT+4SoxaAcEKR5UzYkkg&#10;Bp70sU4QRT0O793hZ3/9M+7cP8BOr5jNZ4QKBqaDAwLls7+3x4PZjNfvzjl/94rh/iFhbwhKoLUB&#10;D7zARwYh07MTQj/EANMkYZakHB6O+PDjTznc3SbqeHh+yGQ25+zyGBd0keGQbhgReAFK+TghsFmG&#10;7+W9KOs0UkKv16UT+Zw6gXWKsNfH17fOEwAAIABJREFUiVzJGAFOSrTzOJ9MibY0QkUIawiDIh4Z&#10;h+/lvW7rIJ5bhn0P5UlGg4BeNycPmccxwik8JfN+HZC3pCxKCFzm8IVAC8fO/h0efvwRV+fveP3V&#10;JVdnl0wTuJo60ox8faW5KniWgpmlzGJDokPmmSXVKV3RodfvMp9PMWaOlAFKQhLDxeUUGYBQHvfu&#10;7XPv4Q7vXp4yTwXj6ZQodDx7+hg/UMxSxWw6x+oU6Ummc0vUhTDyUMKRJgatLYGCSDmcB3M95d2b&#10;t4x29vD8kNQYOuS1/eV0Tn97hx/+h3/PP/7d33M+vmJnNEQJhbY+b99dsLt1SGZyXzgcSDzpmMUw&#10;T+D8nWBymfLyxTl7+xGDYchoELDb8zm9vCCZzuhEQ8YXl/Q7+3z6bMSw/yn/8C9/4PmbC/C7eJ0u&#10;iZlhTcr4aorJErZ3dukPeyhfFRhnuSApqZIplnn/cDhcKJZX42eT32kiCK8/h6vGgLLWqqq/533c&#10;cMU3SSlX+jhlvK/m3SX5W6mQXr7f87wVkLwpQkOVqM33/Ws1XpkDKaWg6KHaBfELCHICI6TM454o&#10;HEsJGm+oWcrauN4XqxKAN9eyOSBb4nJiiYLUzjlHlmTs7e/z4OEjlFRYbdCZWcTikmCnBA+3ExMu&#10;Y2L5Z/6/PI92i1xjCZKvlqsrhDJumQdRISZoIrNqI3tfF0fzcwGBrRDZLuv6nI2FBZlUmdvaWv3U&#10;Tk6Y33dVzZWcgco6ooyXCzJekz8DER6yvIoVgiBZ5ERZlpLpdLEmQa30Z5sU3JvypCYC8iXZvlvp&#10;8VWJI67n08v4u051vikvuab8XqwaKvlVfg/kgkHppu9YqTlsTmSzINIoCBwE352McmMb29jGNrax&#10;jW1sYxvb2MY2trF/i7YBwG9sYxvb2MY2trGNbWxjG9vYv8KqD16rDz/bFMiuv7d9gLZJ/c3WBv6a&#10;Hpwv1W3cihpp9T1t6tRNyi3XgcrNg3rld10fBMzfUwclF1ehduzNgPzq9W36fZPa3U3Do9UhkPq5&#10;N4HLblIaL+91HZhVfXBff5i/DlDRdMz1dVcF7TQdbxtwrv6atsHRJkW5dYPaTfeqbbB+ncrVOmBd&#10;2xDEd7V1w+rlIEjbAHN9X9Z/V39v071sBwA03+/FEJYzOGPwlKITBvz5v/s+gUl5/tUXvP/sCffv&#10;H3L87h2/+Jff8PWLF3hCYI1BZ47MOkARZzmYXkoPBASBh+cBOi6G28YMI4kIc2UHYS3COoyZ4WHp&#10;DyOePX3EJ5+8x6PHd+l1fbqhQLiE+eyKNInBaCZXV1wcfYOnHIOOYtQZIjBk6RgpYnyVIlAI4RME&#10;EVIFWELAIXyP3mCbu4f3Ud4AQ5e5UTgHUXeAmY756g9f8D/+6y+xqWGro+j3A0aDgE6YD2E//+aM&#10;q8uEbk8Rp5YUj/1HT/n4e+9x5/4dUgvH56fMZjG+7OMpH1TuGwLfxxqDSTPGc8fk6pJ3R1ecvj7n&#10;8EGX957cYTAIODl9w/69h+zu30UDvW6PbrTFN8/f8at//hUXb9+RXKVsDSQff3wfpMfvfvecrVGH&#10;B/d26YSCLE45PZ7y6ttprkQ08PEjR9T1mM0yxpcxQkDoC6RyhKFEKUA4fM9DSInRFqNTVDn4ZA3G&#10;OLSxxAYya1Ee7Gx36PUChE6IpylkmjixXM3gYgJzLdHOcfhgwEcfbrPVF7x9Oeb0eIwUCm0t2gt4&#10;76OP0Eh+8euvsemUwdaQ+cU5W6MIIckVeiT0hkMGgy7Pn7/EzMf41ieZpMSJxTqFsZbR0OPh/W3S&#10;ZE48S8hSQ5YJzi8d4yvH4f0+H7y3TTY7weiMNHWMx4JZbJCexCRw/2GX3a2AydVFDrCP4d3Y8vZC&#10;4wIf5UlsajBaI41Pp9Oh2+kSBAHz+RQXGzqdLmenVzgHSuUt0/l8jvL9AoQhefDgAffv3cNqU6iV&#10;5OBPIRQCgfKW6nZCcA2w68iHkqVUUFHDyeNnDvYvfW2ucqNafUcd9GKNwQ88hMgBht1uZ6HiJ5Ra&#10;DAleizetflguBv2q35XHi1w5cdDrcu/uXawxXFxc4L/2efDwPr4f5INvUmC0zhUmlY/WCZ9+8gmz&#10;+Yzf/PqfCfygGJosVWQEUvo4KxBOrADyymNsIixZxsRiQBK5AD5qY9FZhtW56qUtFL/KAcESZKN1&#10;MbSnJDazOAyzzPHZi5d88tFj9joRvnOkSYLOYibTKague8MunhNoloPnTWQ2JYijHEitD+LVfX5d&#10;Tb4e724iCGoDcjbFmaYcqC2XqKus15Vgb4pn6xRV23KfJkBnm8J9HQjRBOiTUi4UyNcR71Tz+CaF&#10;vfr3N+XtTSDMNrXwPG8wjcfeBrRtA83U8/f6fmnKoVaBZbJC3tFMZFQCrgrYB8rz2Nvb42d/9TNG&#10;oxFpmi18XGZ0I+lXFThprcU4l6uyFUgOqzU6y3DG8PrVS373u99ijEZrje/noHmpVLn7FgPAuTpq&#10;M3ixSk5SVU9dB96pD7c3qWXVP79Nfbg+8L1QRnM5wdlsPiPLNJ4fkGYZRoMnPQI/IOp0EEqxvbdL&#10;FHqMp1d0OyESweHd+xgDk/Hk/2PvPZtkSa40vcdFiJSlb12tum8DLSAGYgAs1rj/Yck1/ibuP6EZ&#10;P9CMZjTjfhhbckiOAjCNHjRaotWVpatShnJ3foiIrMioiKwCZj9x8pgB1TdFZISH+znHT5z3fZFS&#10;cnB0QBzHC+D1TcgbrtvnrMql6/vVpjnVRMKyWAvOoKRCa6+IlYZAKzSO4aDH3t4+FoGxuQ9NXUro&#10;ewWgpwBwW0sUpWgtMCYrfL5BCkFmDGVIbQOj3pTwrLqfru/3qw3u5bg3rbkmArzrgLdN+426HypB&#10;EaWvq5JlLPneioKuFBKhmpWLr1MXv7qf/8vB79XjtsWEm9yjOgFJk8J5PbaIBuBr9Vrr8WIVSL9+&#10;rm3g5evWXNvn6mDCpvfbQLttcfwm4PG6/1u1Rqrn0EQaV9asaiWhP7sO1zYP2khhbpKX3DSHWnUe&#10;q+bEjQHOtfWwijwxB58s+yUpJY48MZayILUATJZhlWI6m/Hdi5c5YUqc5gAZY0jjeAGG1kJi7CVB&#10;RlU12xiTq9O2rN2m2mWptl6vTa4CjDd9ti2XWUVskgOYxSL2l+REi2O51WuwXkdtq8815aXXzcHr&#10;fEPT+TTV/6SUJEnCwZtDfC/ApIbNrW2sLdakWp4fWZbh+z5pnCwpw1+eO8yjGUop0jim0w0ZDgeM&#10;xz3mcUyapfheEYeNyUHfFTXNVYDp8hrK+1EnBCvntHPZEni/jTzrurGuXlc1r6+DDJdyt/r8YTXJ&#10;bQnSv2nt2C05QRr3eY3fL94rAY8LH2DcUgx2K/xQU267nKc3X+tVMqzrCYDbYkvTs4jqfWkCl910&#10;j1nP++tkJE2EqUv7dpNhpCLKMs4mE0Zxwng+J+j6zKMZ3SAo1HclnudjXFEvdYZZavnyu5fMrSMT&#10;bkHYsYoMZRURbhMJXZVMr3xGU4JapSzAqQu/6sBZtBRoqZGFom+WXQJul/M+S4nhK+NKlcTEOUcQ&#10;emxu9PnlL/6aRw8eIqVhGmfMVUovSEmzFO1p4ihisNHj/v5tsszy+uwYoTzCIAAnETInbTy8uGAy&#10;OicIPHq9HsJZkjhlc2OT99//AQ8ePsE58HEoLOnkHDu9wMzn6L6l239Ip9PDSk2GI81SHI7BoEsY&#10;eMxnUzxfE3QChJDs7O7zi7/+FZ9//RVffP4tmhwYnCEYzyK2+w4rHJlNCQLwfOj2Fb6WJGmCUgIp&#10;odPxkDKl39dsbSriKCOeQ6AkHd/D15Y0dVhp0dphrMAVe1WpwNoR56fHDDc2QPUYzy2TWDCJIDUy&#10;PyuZE8TFBkxiiJO8XuX7eX1vNp+SpilaSTAgnUVL0BpODg6JI0tvqOh1u9y5vcfJy2Nm05RpqAk7&#10;IRubGwgZYqaOo6MZJ8cneB6kiWM0StjY0Ggl0R5IAVLkhCkaR1dLkukF88kEzwuwDpLEEDtDFBtm&#10;LqE72ORHP/s5v/u7v8UPYvZ2ttna6nF2dMJXX2Vks5ywzBiL7+d5i/YE09iSxjA6kZwfz5F6Rn8g&#10;uHe/z87uFm4+Y3x0iOf7aGNRScitQY//8NNn/OHTF3zyzRFxLAj8ACEyjHQ4l3B6dkJqYjqdDp7n&#10;FevHLQhNSzPGEMcxr169ygmJi/jY9Pywya9V6ynV17TW+L6/RDBdBbSnacpkMqHT6Sxqh3EcY61d&#10;vOZ53uJ8yn2ntXZRGyl/y/f9K8+M0zghiiOyLF08Fy0/U+6XquSJ+TmY5jqZuATSV/ef4nKLuUQ2&#10;WSUWKgH9aZrmYOuG/erl+FpUcZ+syYrjgh90iaKU9957l53tbZI4xhYES2VOV41z1fprM/C7gVTF&#10;XfrvpfpaAWyuxycpJbJSZzaVvXo192h6lrgqT7ouzt7oWLCSlGGVGnkZRxdkcFAoutvFHMjzbIds&#10;yDeklPnnXU5YmqbpYg7n46Ia62RNz0HKfLWeN1TXZDkXSwLGas1vOS9kZR2wnm/W6z9NpOht92VV&#10;PtS25ynXZRv529rWtra1rW1ta1vb2ta2trWtbW3/lm0NgF/b2ta2trWtbW1rW9va1ra2/wa2Skmq&#10;fA2uMr2XjaDAShXH6vt1EHm7amOuppN/5qrC9vI5tF9TnXl/ASypKUK6iurS8kNeqHY1X75/+WDa&#10;1poC2hrk6o3nbYCK+nlU70tdEbOtaa7+ELxNraZqdcWh6jldB6Zva9ptsyrwoar8Vh+zNiBBtXmg&#10;rvjXdg1X77lrvOflWJTNEHWFjCYFvaYm1vrYtH2maVyb7mu9MaJpvlfn1apj15sn6n+rYIuVDawN&#10;11ltEipfSxNb9LrmAEzf85FS4CnJk6ePOH7zHUdvnrO/0+Pdt+7S9Q09leB7kn4nwDmIM4sOQl6/&#10;PuD09JzA91FSEAaKZ88ecefOHoHnM7k4Zz6+wCUJSoAWliyaYN2cXsej1+2As5jkOdHRiHBrQKTy&#10;5srMGqyxYC2hp3ny+DHOWtIsJY7npElCjwG+b9HSIYQmzSRJYvACiXUSpQM6vQ5+J2AyF0xmI5Ap&#10;DoWzlq6veP38Ba//9Dn7fcvmsMPd2zukacpoNOf4dEIcC6xwhD0f1+ly/+lDnjx+yu6tXSKTcR5l&#10;jKZTZtMUjIfwFVr5ZFmKNQ6n8obPdJ6SJCnTccLJ0Yj7D7f43pMdRhdz/vjH57z3gye89fYT5olk&#10;GHSZTWP+r3/4HR9/+BlmluFhefSoz1tPdpjPJnz15TlbGwH/7pfPkNLx3TeHPP/mlOlFhu9LOn3N&#10;9t42UknOzsdMJlOUgMCXhKHADyRhLyAzBj8MsdYQJ0mu3OdAFQ1axllSY0mtIEFigWEvYGPgEXqS&#10;xFjm0wSTCSaR4mSSEaUOoeDWrU3eeWuXja7k8PVrTo7HICHNHM7X3Hv6hEwJ/vmjLzg/fMOTOz3M&#10;9JyOJ8FJ4iQjsxYvVOze2iPNUsbnF+wOO2SpYTI2SKlIjUVJ+P6zO2gFk9EYZw1pajk9t5ydO/ob&#10;mnff3UHJOVGWMp9mXIzhfORQvibLBF5geeetTZSwxC5lHhuOp/D8xBApSdj1mBuDKNRihYNBr8dg&#10;OODxkyc8e/aMzz/5gk8++YQsOUVrn04YMJ9NSJ3ACwOSOEFIeP/99wjDEJMkaKWxZSO8y8HeIFAi&#10;b0Y1xiDJm1wdhUKiK+Pxsp9c+PRqg76gUdm4MWbVAIfGmKKhLIea2BbF36ovrpN2uBaCmrx5LVdy&#10;VlIy6Pe5d+8eL1694uTklE63y97uHlLrXFHQ5epeRuSgdq00H7z3PloVx/QkwhOgc1V2P9CVpkUq&#10;ccMtlIvbY/1lTuWcIwhCnHO5CnK/Q+h5iF6u2KalwNNy8Q0hKAgHisZMLKlxvDo65Ww8Y7szwOFI&#10;kxiExfM0zlmGXR8PSICsBkysxssFwLemylpVkWpqpm0Cl/85qtRN3/tzm+aa1PiaYmNTblC+XgcW&#10;toG6mpoym+JmNVe8DgzYdk11Mom2PKwNYNNEnNQU65vAiPXjlfM79w+28TeXgfJ2KV9pAuzV84oq&#10;WOI60oEmsqF6I2apLlWSeUkp+fGPf8zdu3dzpTTHorHcpSwpk9VB5JdjLQuCilzh0maWLI6ZTkd8&#10;+cXnRLMZYeCT6+g5lFQFMK/AAwlYAOEd14I72/K86/L2tr1KPb++aaNy6S88rZnPZkwm09x/2Qxn&#10;82uV1uGHIbMoAuXodjfwPc1Gf5CrAmaGr7/8hvkkwqSWi4sLfD+szc0SHHX9PrDJj6wao1X+aVXj&#10;9iVorABqKk2SpGgpCTyNSRK6nQ5bWxvMooQkiUicg4IkRQhQWmGSYs66/FiZyVCFjy9kyBbN+nWg&#10;fj2/byMuWEU4UY+hVdKBut9q8ntN47pK4bp6rLpiXxlnqsRldQCCqN4vKVrBAG375HL/bq3NFS5v&#10;qGB3E2sCvf05oPcm0oH6/re+Z28a8yYih1WkK6tqQ9eB2m+6vqp+o74XbSOjqYJKm8amDjpsIlto&#10;q2PV9/lL6sYNr7eBA/6S2lsTucAqv3YTssRVx7jJea76TL0e0pQ7tBHk3MRXl59VSiGFyQFSpR8q&#10;4qHSsgApaTLjmM4jcFkeQx056DMzUIJHKgCt6u+UQJdSWbgtN79CCFg6ZHcJJbbWIVAg7FUCQIBF&#10;bkRr/WxVDGqqA0mp8t905GApewn4dS1K8nW/cB1h5arXbhJrV/mxam22uvattRhrOTs7z8Fid++y&#10;vb1LGHrEaXaF0GkBoEuzxR60BNyV55OmKVE0RwlBpxuy6TaZzCaMpzPm0xlxkhQkC5egr3pubqtq&#10;qC3jU4/J+bm0x8aqP29a31VV3WoMLH1TWw1z6fds1SdW5+DlfvNKjbPNfzT48JyUQP1ZfiQnUisA&#10;WLJcR7mCaSNxZ0M+vzxepvJeDuq9yTxeRTDSVkNuWqN1QHp1fl6Xs7fd86qfavOhTWD0pecrzmIw&#10;CAHjKOFoPOXOPKIz8xHO4UmBIwfteb6PyCzWWIyxzJOMb18ekiFBFsQfrnmdN5FmNfn2Kgi9iWzq&#10;kvTAIJwCmxNRWJETS/ha0e/1CtAgIAVJmjKf50DYcpYak13GnooifE50psCA5ykG3Q6/+NlP+eH7&#10;7+NrTZZmRInlKLrAk9Dpzdjb2yExc6LZnM3hgEfiHkJqpskU4imuUH63keHbP32JwtLp+HieR+AH&#10;PHr0hL/60Y+4vX+HLLVIpQl1wGg8Jp3PSCYjTFF3m/t9tja3mKcZztliHhu2NodsbvQ5PDjkYnTB&#10;7kaIkBKtJUhJFMX0BwMCJYntiFmaMY0zxtOMWRwz7A4JOhKtLZ6vkFIQxwmZKe+LQAqLpwzDoeQ0&#10;AZtClmZYJ9AejEYGqRx0wRnwAsGwJ9jY6fHgWY9o9i1K3eHrb484P5xzcu5IE4EVEozB2pxcdBYL&#10;ZnNLFAlu7Qd0Oh6epzg9vWA6m2CNQTqQziEF+J5gPp1zcT5he3eXNJuzvb1BEOYx2DgPIQd44QAh&#10;PAbCAimjs4iuJxBWMJk6HBn9rkY7g/Yk0oKHQ1qBAjSW8ckJ2g9RWjPOsnx8lY81jlmSsXN7nx//&#10;4td89NvfEmcnbPdCwo5iNo3whAKZ4WQOgJcSZAqZlcxSSxIblCfASY4PHScnY27tRwSBQSlH2HNI&#10;NaeDAZeg9YCffv8u+7ubfPinV7w5u0B4+X44SzOEhPl0jDMZ3W6/qFWIBWFWPQ8uAdpV31R9hrZq&#10;/1aPUVWysuq6L/9drvUSHFyNcyUQXmu95Deq9aBS0b2as5fHKX/DFGSLl+B/ltTtq9eXJAlCCDyp&#10;mnMeuALmLhXHJeJKzapOBFAl3Wl//mgXNZ7cp0MYhCgp8zWmHT94/326YcB0PAMhUWr5mWP1vlSJ&#10;Y5riyJW9RfFsvYwnl8dbrikskYPW1N/b6m7159Vt9eDyGe3VfXEzwPrqXcpTMNsSv5vubVNuXycp&#10;qIPBc0JHR7bYI1zWCCXLBHNVouDrxqcpt6nfjzqpaD03bMr7qM3fOmFePadYRXBV78so70cJ1L/u&#10;2X51jBd1szyQLR1DSnmFOGlta1vb2ta2trWtbW1rW9va1ra2f6u2BsCvbW1rW9va1ra2ta1tbWtb&#10;27/Cmh6GVh/Slk0EbY2STUrQbczhq5TC6w/r62qGVdB3/XttLOfNoCsLyCUwT1XNvWzsajpmHbhf&#10;Xl4d2N9mN2Fjr17vdUz2TcptbZ9bxbReNpqsUk5ras6uN3hWm/Ru2gheVcdpA2zXm9mbzr86XquU&#10;4KsNAfXGnyYlRGDxsP46xvpVql1t175Ksbb6+k3W1HXjVQf3NxEi1MFc111zW+N7E3jeOTAmV7lU&#10;SpA6g0ahpGC4vcnTd97mo9/8HR99+Bu+985bdDsBPR+kjbi10UMoyKzF7/jc2b7P828F8+kUgeHu&#10;nQ3ef2ubx08fIoXg+A1Mz1PSeYrGMOgqzk9HnJwcsdHp0OuGOGeI4pjs/Jjv3qT4QZfEOKzy6faH&#10;dMJcbScMfZAQAkMpEMgctGSTQrXTkZqMwBkEDuc8jNEYoUkyQZZZHBkuy5XPERmj4wMOv/uSnpiz&#10;9zDA1wqyMXEUM5pE6I7P5v07bO7c4dade3QGXfwgIE3h9cWE0WSGcRprMgb9bToqRAuIs6xQTnIk&#10;qcEiSBLLfBwxHs/Y2QpJphHffvuS08MZW9sBnmeI4ylpGvCHj1/y0W8/Z/xmglaWrS3Fu+8+5vGD&#10;fTwfpvMxd+/tYtI5p8eHfPP1BUfPJwghCLqS3Vtdtvd2MVbxp69fMZvOCQNJzxMLEHynF2KExQsE&#10;UguEU3hW4jIB1hF4HeZxyiTKGy2F75E5g/ZgOPDwZEY8j8iSDOsk47nj6CJjmoAXwtZOwLvv3Gdr&#10;oDk7OuDsaIYUmlmUkjrB3v5dUD3+8fdfc3J4ytM7A3Q6xbMWpGAymRE7h/IVSnj0hwNevTqgE0gC&#10;z+P0eIoUufpHHFvu3RuyNVBMpkf5fbYwnjomE1Ce4NmzPTaHgmg2YjIeMxlnXFwIEgNah5xfTPnZ&#10;L+4z7EmSaEKUxIznhsMLy0ksyRT4XZ8oypuHXGoY9PpsDof86te/5j/9j/+J27fv8Jt/+Gf+8//0&#10;n/H9gDDsoiT4QYiHxDlDZlJ2trd56+kTJA4jKipBLlcbF5TNhkUzunPkrX8UatO26KArmr+EwlBV&#10;3cr/bxHDuUoKc+lHBM6ZSzVFZ5eaIJMkXvgRz/Nyv9ICaC1zgyzLlklCXK7+iChA/FXgnBA4kf9u&#10;4HsMBwP29/d5/foNJ8cndIKQjeGwOIbEYjHOgjUIa/EDn3ff/T5aGlAWPHDSgrQYF6OkxiFwtt4w&#10;mucaTZafWxl/TKE6r3AOTk5O2O0FDDs+nqeYk+ErQa8TUOjVLhRx8uu1COcIwg6Zg9FkTLrTQWQZ&#10;nu/Rkz2SyKGcx529HXpKEGU2B/k3NNQ3ge2aFG1W5T3Xge2avrdK8bktJjW939RQWAc21ZsXm+Jb&#10;VbVuVcPndSC168Chq75b/V6VCGkV8U7ba03HbcsD2z57OXer4LhmZUZjLJeAG9mau9aVDsvfaMrd&#10;2/KTOhB2uTnULtQMq6pmD+7f4/Hjx2RZRpYZhFBYyxKQqmlMS9VPAC0lWmmkECiKfMhZXr18yfMX&#10;39HtdnI1wkLFNO89rjWw5v/I1UhbxqZtD9W2Xup5Y32PUd/DVImUmohL6r69bE631pAZx/n5Bbdv&#10;d5FC4mxaSCVDp9Oh2+3Q63c5vzgvVFczpPBI45Q4ilHS4/DgCOcuQcpVH9R2faty7aZ8umkf1dRU&#10;vKSMWgMUL59TRQpagNYKAYwnI3Auj2VxijGmULTTaAlxnOQN+iiQuQp8Pp8EgRfkRAo2b1TPMkub&#10;9yzXR9n8v9yYbVvByfWxrYNcV6215feu+p+mvUj1uJf3VuDc8r2qxuwyzi/PxTwhsdYipGgEydVB&#10;0fUYVgIJcgV5tbh/TWDVP6e20kRq0kZE0LSu2pSym5TIrwOGr5or9fVe+sM6KUlTvcK6fK66lnu9&#10;Kn60gahXgfObCB/aYsgqBfQmcH2T2ncTKL0aW66LqdeBWq8br3I/3US00pSbNeUsTYQ6bQrsbTGj&#10;/p2SrKlK6JSvX7eED16lBtx8PuIKHqLT6eBpjVQ5gMhagTMWXeTYmXG5lq7NEAiMTbHOEIQenu9d&#10;UUQv53m5Z3DVgt6KOk29ViJqubygff5CQTDmWMptmnxCWw2pqaZUV5Ivc5ByHbet+ybf0VSHbctJ&#10;r1t/bflsk4J1keoAy0RIBQ0CcZQwHk2Yz+YMNgI8rYmzHDx2CcaWCIr9XoW0YnmtSMIwLBSlMzrd&#10;Hts7u5ycjphPY5I0QyLQWi5iWfWSXAv4fdX9qa6/Rf5aBeS2qO+2+ccm8ph6Hlod66Z7XJ5D9f42&#10;nccqwqU6CL6JbGoVoVZ1Liqlrqydar1WSrmI6yX57NW9WP2e5GQT1ecXdXDldXurpntYryNXXy/j&#10;aVXRtap2epOcoS03a7tPTWu37nuk0FgMVgouZjHfHp5ye2fIoOPjFWPheR5JkqGsxNqELLEIGXB4&#10;esHReYRFInPntfCdVb9T9yvVObjq/KvzeEFu5CzWZni+n4PfncX3NUEQ0O122RwO2RgOkUISp7lC&#10;+2we4Xs6Jy2zFuscUeTI0gLc6RxCyvx/xT1U0qPbDfnhB+/zVz/6IYNelziJ0EoTdHq8+PI52ATl&#10;Kfr9Pv1Ol9lsTBzH7G1vsbe3xyzJmEQxk1kCScLh6xPGRwds9Dps9ns8fvKYJw8fce/OHbphyHwW&#10;4Rz0+z0mkylHR8c8//YbovmUWZQgOxfokxlaKW49eIRNLKm1GJctalLWGc5HEy5GXYIw4OzkgP/6&#10;N3/DrTt7/OD97/HpJ5+hvYB5aplGGVYoOt0uW1t9Oh2NkhnWWZLEkaUWofNaWAn49H1JGEIY5vm4&#10;sTkRV9jxsTbNyUqsxCnHxl5gfrS0AAAgAElEQVTIg0cbbAw9EuZ88+XHTKOvmY3HOMDzJGkCzkKW&#10;QpIK5olgOod5BEJowk6HwJc4l+IpwfHxCXdv7WMySZbOkEAv8JhOYk5Oznn2PYFUAXfv7NLtSLxA&#10;4nkhg427SNVHiIxOx7K1qQh9IMuJLjMrmIwtuIxeKPE9SS/0USYnuHUp2CgmHl1gtnYRnSInVHke&#10;YYzFGcksMWzdus1f/fLf84ePfs+rkwNEZtHW0fEkm4MuMCfQApuCTgxS5z5zOit8p3Vo7UgyePUi&#10;xfdhYzNXJ0/jCToM8cIAqRypGbE/8Pl3H9zlnz59xbeHM6QKC/IbhzMZcTTHOYfvB/R6fbSSSwDp&#10;S/XzbClvyOu6zWQUdb9SJR8sQfQlyL4pr/B9H+fcQvG9qshe7jGqxyz9ie/7GGNIkmRx3tUaXZLk&#10;e+X8O3m+6fvelVhXAtLjOF6qeVQBuEt5bq3msSAKKOra1trF+NXjYwnIrz7PrJO/Xj5Tv8xxup0e&#10;+7ducXx8zNnZOR+8/0PeefaMLE1wxiw9m71JTae+r6362DwfoJHIAMQik72SB1Z/u1IXqD83XpUn&#10;ttUZqvmEaI2J1ZhRTcGWwdNtcVY1EPO07Y3KmmpJILHY9xbXWychl0VOWb5njMmJHqVqHIumXLGc&#10;91WywfpYVdfdYo6KIv9zFRKDaj2ktgeuHr9+7DYCpuo+t5rj1Gu/q56JlzWbpjpaTn70l9dZ1ra2&#10;ta1tbWtb29rWtra1rW1ta/v/k60B8Gtb29rWtra1rW1ta1vb2tb2r7RSwbNqq5ovVzXuioamvup7&#10;qwC7dTBB07+rDQWXYLFLBcfqb7U1MoOrNDjmjZCr1azKxov8u/m52JWKPU3jVj1+dYyaHkhX70H9&#10;+/UH23XAt2gA+tXPo3r8VUrf5Tg3XU8T+O06QFrdqo0mTWCUauNG0xitUjmtK9LU53DT+DY13Fcb&#10;Z5oUNZoIDJqa3dtUPJuuuek4N1GCu8mYN4HpVwEF2tcFrapvbYrP+TEkQuSKZVnmkNLiac2Dp+9w&#10;cHDCiy8+5qMPP2RvZ8h0dM7RqxdonrK1PcT3Jen4iG5vh7cf7vPZp59yfvaGUTDl6LXm/t0Bg34f&#10;kY6Znr5GuCndYRdf+/TDhJkeMbs4Y9jZo9MN6XcCkkjgSY/RdM7B8RmzeUIUC7KsaMyQEidAex79&#10;wZDhxgadXgdRaGebzCCFxvM8/I7E83IAsZJ+3njmgzQpWnqEPpwcnDA6OyDUEWogmUcpMxMTZw6n&#10;JJt3b/Pw6fe4tf8YRIgRmtgkHF9cMJlMyZxDaR/tJN1gg0Gvh3CWKJoRx3NwHkIoMpOSJBHbWzv4&#10;UnB2+JLjN+ecvTym58POdsjeXp/A03z2h6/49PMzXn09QlrohYL7T3b48U/us7U5wNoQ7Ss2b+8w&#10;uzjh048OeP3NBdlc4fsar+fYv7fN/p19LiZzfv/R15BZtjd9fG2ROLQWWGVJbEJ32CF1KUkyx5OC&#10;TijRzgPPJ4oEx2dzlCfod30yZyG1dEMfrSBNMpyxCOEziQxH5wmzFIKu5vZ+j+0NQTo/4WgCo4uT&#10;vBF2ZkgdBMMhcyQf/uYzRqMpj/YCuiJBWYMSmlmSMZ4b/I7EWMuTR48AyeGr14RK8/rNOV3fo3+r&#10;x4tXI4ZbPnt7AZP5GcY4JJL5zHF+bkmdYHMn4PZeF0nEwckJowtDPHcYBBsbfV4fznj6rMetbQ/p&#10;EubJnDenCcczxcEYZpmjszkA7eNJiEnxPI9ef8D9e4/47//j/8DTt98FoTBK8+rwGC/o4Psh1uZq&#10;eEJKEBJPKfZv7dPr9TAmyxW/tEIhUQvAQBFnydXf8uY/jZAGI0pyBZurUhWgcik0UlpwBkuukJer&#10;4OaNg5JLP7cMRFv2uc7mv2qdZRbPyZwpFOIcJrMgcjB+EzijraFROAfOoAoVe1P6rLzdPr+GQgFP&#10;K8nmcIASgjdv3nB2coKnFJ1OByeKXARB5nJQu3MWgcI5TTrNAA9P+SiliLOM0FcIJMZkFeVSWclT&#10;luP+Ig44B1Jgi/+czyOEg8lkxvODY54+vEfPk2hACsH2xgAtCh0/a3BCIFAIqVGepjfsoSU8f3PA&#10;u0/uYQuwbaD7pHJOljg2Ol12hgHnF1EOxHU5yDJvmCO/n1yCdOuxpi1nvK6B/6aqoE0xb1U+uQro&#10;Vo9xbUCvpvebgG5tII9mcOxqUEjbb1bPqQnIW1dPvg4Queq3q3lJm4p00xhWlXKNsVy2zZbKUqX6&#10;VFbbP+SAlstcXS6B+pqbda/uE26qTqyELMDvEocr/FXuJ3a2Nvnpz/6awWCDNM39nROGNMvJL/Ix&#10;yUks8sZy2djcich9rsMSpTFSCi5GIz78/Ud4OkDr4HLMhMTZYjwpF3IuBZ8DrhauopHIqSl/bNov&#10;NM3HNuXZ6nHb1lvTXqvciDmVKzOeHp+zu72P7ym8UDGbzel6mp6vUTjIDGls8HQXT3dJkpizs0Pm&#10;8wmff/E556Mx2vfJrEFJVTn3ZtBpFQzYlOu2q16V81DUgNWXe776GNaJBBZjmhnAgFA4HEp7ZNYx&#10;mcwxJmM8GTGdznHG4WyGFSlhEJIWICQhBEliSI1BZDn5ydZgA20kmS3mq0lByFZQbDVGXo6HWMSf&#10;HLS6DGpuBomrK9dbb64uc4bL8bGLPTKoyvq8CjjLQWq5Ums+f0QFdHg5/saki+/kpBSVeU0Rn2T+&#10;lRJQV92vlddWB0VeiQMSjKuq23PjuHSTvVkb2LkOYK775qb41QYCX+XzV9Vk2sj52moxtQPdSMH8&#10;OjKY6xSpm+on1TVYv59tZANt5HD149fnzap84SbxvW1+rFRuXlHDaatV3ESNvg1Uu0rB9+q52SXQ&#10;Z5Xcqg5naSPnuQ6AqpQkDH2UlDhrQOkCQGYQOvcvUZKy7fmkLsOkaUEaA0EQ5MrvxhTAJUEVsF6C&#10;vwCkVkvjuQR+aVG2X1XzbJx7XAKfq2RLTX9v4lfa6lBN8W6Vb2rK7drWehMBRxOpQ10Fuyknv25d&#10;OAdaexjriOOEyXRK2O2BVHk+IFShapshRA4Wy/dmbgE+XpyrA6kkUmgcFoREKE1/OGRza4vxaMxs&#10;FCG1t6R8KpGNOUFT3txEjlPd3y6IjQDbAMBuI/moq9m2zcOmPKDqu5b8Ju2g6eviRZmfXgHW1whQ&#10;S7K3NrKm8vvVtdaW3xeJRiW3yOtsVZXgy/rEMlirKU9qm4NNe9jr1kfTuK8iK2jzEW171euIbNpi&#10;1+LYFpwQJJljbB1fvTrg4e4m9zaGpKEhyVJ6YRclLRkxUmiMsMwyxcdfvWLuHBkWRU4yUYJA688O&#10;mureJSlWFfC6Kt+wNidZzFV2BVIrer1BToLieQyHQ7rdLsLla8oPfCwOTytUNyfWSpIkB92aDJNl&#10;mMygPZ0DE4t44Pk+oR/y9tMn/PXPf8L+3g5JNM/JH6VkONzgKAh5+foNUoCnPO7s7SGEI8sSkoMD&#10;wm6P4dYmWglCJZjN5oh+wM9++D7D3s/YGg4Ybm7gByHSOeaTGaKIaadnx3z34hUf/+FfCKTg/PSY&#10;0XhKd7hNbyvia5ETyuzcvc/UGpwFXylu798iTRPSxHJycsFmJ2CeJXgeDHo+h29OmUymBEgMPnHi&#10;8PwOQeDnCuOBwpN57ShJDVJLgr4EbYmyhE5/i34vIAgv0D6YTKI8QZJatGfodEAoiQ4ctx/u8OTt&#10;XVBzRpMLjNGMzgxH52dIJIa8du6EIbUwi2E0h9HUMYsgzRzb2xqlirVtHVpKkjjl1p17DIc9vvjs&#10;j4xPjwl9H18nHB4eEKdRMR8kfqAQWIabW0jtM55FDPsKITIGXbh9S3FxZHLCOSEwFqI5KCHwPQg6&#10;Hl0pGI8SDJZkNuYilQx2brM92ADpyNIMT2t8JYmtZR4bEmnpb23zk1/+iq8+/wMvv/oTIklI0xQp&#10;IPQdSgrCjsdwo0eWOaYTw8lZwmiUYoFBP9//T2eWJLZMR5Ysdigd44cZwSBGdX00Gt/M2ZA9fv3e&#10;A25vXPDpN685ncd0NjZxQqCEwJqM0Sii0+ni+wHWRovcLMuyxbPeMr8pySJK9fRS4VkIQZqmVwhW&#10;VpF3VVXfy3glpSqO6RVgfINzEIY+3W6XJEkWPqRKFlLmZdXn0lJKsiwjTVPSNK2oszuks1fAvNXn&#10;21Uileo+o3p8pRRJlmIq318QgRWVzypQuSQXqOa/aZou4lGn01mA+8t9fe7bivG0Dmchmsecn4+I&#10;ogQpFD/5qx+zMRwwujgmy9KlfXGT6ndTHCuvq076ealez9W8oCg0NQHnXT3233Dv1paX1knPS7Ij&#10;saL22fiMWV6/f6rXtJry7Wqds5qzVgkEyzldfc4OOSGAtW5J1d5aSxzH+L6/9DvV2NcEPk/TtPH5&#10;dkkeUV0TSkkKBi6U9ApyxOJ1qr0K7de6as/atl+sEl7U8976uTftU+o9B8YYXAtR19rWtra1rW1t&#10;a1vb2ta2trWtbW3/1mwNgF/b2ta2trWtbW1rW9va1ra2f4VVQSbGmAWQrEllqrlZOm8oXfUAtUmF&#10;rf5e1aoPx9saN8sHwlLqynHa1dKbrN48uspuAqy5jv2+rjje1AxeVV4rP7NKkbE+7qXaQxPQ7DpA&#10;VFWFpQlc1jQfqsdoU6xrG6O2a2ibNzdVJ7rSvNHSbL3q+01KgeVrdbBlE8Ct6XzaVLaa5kvbvF3V&#10;iF19vU4W0TZH2xowr2uerx+zCSxXv1dl0+RyU5MgsxaMJQy7vP/DHxFPR5y++hMHh8ecHB+RJBEv&#10;X77EOsNwo8fmsIdNE8Ig4Pvfe4uPfn/BxfkJL55LHj66TSfQZNmcOB2jZcx4GiFVh1kUMRrF9Dqa&#10;bs8RxzOiueT0NOP5izMmM0OcWKwB6xTWCYw1ecNyob559voYC2QIRKGSLQHPgzDUdHo+nW6P3mCD&#10;O3fvsXdrjyDsopVEOs3nn3/Cp//yB2R2Rj+QCA1CS+YpDHf3ufv4MfcevYXf2WA2FxweXTCPM1KT&#10;4oTF0x06foivfTqBJpCKeDrnzZtDjk/OOD0fM59HWJPx+Mlt3nvvHYbDAf/nHz/k808+RUwz9jYl&#10;Tx5u8ujxbeaJ4LMvzvnsj6+Jxw5Pw+atgJ/8/F3efraLEylpKgh7IcN+j+PjEf/P337J+etzTCIQ&#10;0nDn8Q4PHu0y2Bjw8vWYj373HRLH3bsdBqHHbDzBpJCpvHHy1p19cI7zN4do6cADTwegNS+enzGb&#10;G4RwbHRDPAVkuXpOqAU2jpEOEJrZDA6OEmIr6A5gaydkb7dHoFPGZwe4LG/8nU4N01gwdzA/GHP+&#10;pzFCwaP7PTa0Q2YpWmqiJGMaGYQHQjmUDrlze4sX331HPEmZzBI2twPu3LvNdy/OSY3h0aNNpLRF&#10;o1rKPJIcH6WkqcT3HW893mDQF6SJIJpYknmuQtTf6RKnCi90PHjQQ+kJaTYnSjImieLlieN44uju&#10;DuhtbXF0GmGtITUp4XATvxPw6//u3/Pk7bdwwNdff8N/+S9/Q5wYep0Onh8wjSK01CglMSZvMOt0&#10;OrlSjhRoqQrgUt0/FCBUKQo1d5vj+aRASYXLXA7uXPKty/5JybJVOm/eqwMkmuI55L40LppIyyap&#10;XA0+QXsqB8E0+M+qOtCSvyx9G4sTzBvZBAvQqSsb0xSE0gfXJ9vZ4fT0FKUUd+7cufRbDkxFKSeP&#10;uRabJVgDUig6Qcg8SrDGITC1eH2JZq03JlbVUkyhHgwQRRECmEcJn33+BZ4SPLm7C1IjlWYwGKCk&#10;ACdxGKzN108QhHS7QZFLOS5Goxz4L1XRJGcwDpI0JfA89na2eRMdYzJLZvJzvfTjNgfqNjQ0/jmx&#10;4l8D3msD0NwkDt4kprUB6qsxq0kFvAn4tArM2EYAcN04tOVO1byxDXhRbeq8LkevKxZWr7WpwbHp&#10;33lz5iWgrNrwWDZYt+VHy8D+q/lYtdG0KR+tjk0TuVd5LFvueTwvVyqz8LOf/3Wh/p6v2yiOF8j9&#10;nAtHLtTLcqDuJfj98nVRKAympEmMkoIknvP3//D3pFlKt9NZymtX3v/K3G0D4v25JEh1sHMTePO6&#10;vUw9z6/OuzTLEFJhM8PB4Ut297bZ3dvOVSitQwmJlhqMIJ2n2MSiuiFRlPDq5QuMSfnmm284PDzC&#10;83yC0CdN09b10jTnm0CBN9kTXvUvl2Crpu81gctyuWFBluWK92EQYo1jOp5inWI0mpKmKUpqhLPo&#10;wAcHSZIslO6SJEEIUDoHcvd6PaTI8+USHOQQjWqpVeX3JuXuy7XtroC46o3N5S2ug5aa7kNdqa2+&#10;tgvMXCvZnud5lQb95XtY+t36nrBJLb0EXFX9SHVsyu9X14HWutE/ropTN4l1q/x/KzCxAWzeRuKw&#10;CjjXVmNoWz9tCsBNsXZpT90QI9r22m1gwZvWC9r8VBMYpO2arqvbVOsg9ZpU03oqGEsqv1etjTXH&#10;p6YcaJViYlsusAoEW1/L15ms5darcoRyTHLfeD3ouule1ONfW/zKFTu9goxL5MDHgvBCiBxkJaVE&#10;ex5JKsiMxfP9RR5s3SV4xFiLLtQ3M5OrxTfdl5JA47p71E4IeJm7VPciTUrzTXnhdTXLNjBtNaZX&#10;gWWrSKCq/6uDe9tU6v9cpc8mYqameVE9bh4LcsJErSRpmjKdTBgMNuj2+1DsFct7u/Dz1iyA0Vd8&#10;raPI7fJ6jpQK3wvZ3Nokms15MZ8jEAuQ4OX9XwblX3f/6n+reSHkJHFL19/iI1bVLdv2CKv2MUsx&#10;nOvJVhp9pXNklbz6in9aes22xrh8X5pX0Or5RTU+N9djxZXXm9ZmVYW3aV+5amzbxrW+j6iebzWH&#10;qoO9q6Rebfvi5rgkinGi9X7W/f6VsSAHdTspcUpyNol5c3RG9OgeSZoSRQkdv4vWPlGc5psdz+fN&#10;0TmffvWSRAAq3wSZzCz5l5vMneqY1NVly/O9BOzLomZlLhXfNwa89dZbXFxcMJ5OiaIIU4BPbZkf&#10;VuZLEARorRcq0TkJpECJ3I9oz0Nrze39PX71y1/w8P4DhDPIQo1WSYkX+Dx49Ih/+eff8Pzla9Io&#10;JZ7N2dnZQApHlqWcXVwwnozZvXWLjX7IRi/E2S3c3X0Cz8PTGiPyeRHPY5RW4BwHB2/4+ttv+fSL&#10;z3DGII1hNrpgHqdIqdnY3CCdXfCnzz7GAJu7+xiX30etNKJQ+p7NInb7G/i+xzvPnvLk6SM+eC/k&#10;/sMnzM/f8L2Hm0y/+z1pWtSxXcag7yHJ/WCUWPqhojfw8byM/VubDDfz+rr0QWpHHBvSaa4G3+8r&#10;NjchNhkP3r7F29+/jfAsn375grOzGfMJjMaWJAMhHFFkia3AakmaCE7HjvMpzDMwWb4f8AKBVDnB&#10;rJd6aClQfo/d/Vv4vmRje5vz40MCqdje6HD85jmnpyc8eHifbjeg1+tgjKPT6TCdjxFeRhD26fmS&#10;MNBsbQlUJjk/daTWojTgFJOpwfMMQoVoD4YbPtLXyEnMfHLBmxevuHXnLkJ7xElMNJsTBgGe8nGh&#10;JEminHjA1zz9/jP2b9/i5VcvOHn+NefjlFBD1nNkxbV2g5Cd7ZCtnQFHp+ecnSUkM0cQCrZuBcyj&#10;mCiyRHPJJLJILyOYGHQ3QQUeYadLt2PpyZTNp7vsDDv85vMXHM4mSC/Emgzl+ZjMcnZ2lq/6AoBe&#10;jWfGLJOfVfOwLMvIsoxut0u32yWO40viCmNwK57/mAr5SV5Hyp+UVAGzl79jcC69Qopa5l5pmi6p&#10;cIdhyObmJq9evSLN0gVQOK/HaKSvFjE/5067JIzJ99JiKV6V53pJTFrxYQ11NVHUfqt15iZCwWq+&#10;WL3u8rrKAGmynIDR0/medzyekqWG+/fv8/4H75MkMSZLi72VXMol22og9T1M/XncggyviP31XMu5&#10;/PlMlTjvyrP66rO+Gglh+bvV/X0TAWFrDXFFfau9t+Bmz+arz96bnq3nRAr5tWkpuXwKAki5yNfy&#10;vYiu5XrLe0OlFBQkmdV5X4/L9Zgfx/GCMKZOGlUnrczvjUEUNcn8OYPCWkeaJiglVz6PtS11xSZS&#10;raYaW9M5NdYoinEs+xJUWR+s9zysW3HWtra1rW1ta1vb2ta2trWtbW1rA9YA+LWtbW1rW9va1ra2&#10;ta1tbWv7i60OEqg2A7SpMlX/lgCVKsDtut+p/rtJzXIV4Kf6er2RrqkJsar80nQdsMwIf1MF8zYQ&#10;dfXBf9k40XYtTQ+X28aqaSybANqr1JTamutWqcu0geabjrMKyL4K3FUHl9ePUW8EqBMIrGrsrj7k&#10;X6V63qYAX/5+UyP6KoXJpmuuNxqtUt5qa7hcBfJpWiNN96NJUaG+ttsaL9rsOrBFfW4tg/MFQmlQ&#10;gtQ5Nnd2ef9HP+GfJuck02N293aIOwHz2ZT5PCHODEp5PLm3h1SCQd/ne997xuef/YHzkwNevXjN&#10;7d1dpHAgLFEcc3B4wovnMSpLmV44/H3J0fGEw4OI81PDxQgmYwsyV4eRkDdRK4mWLJSnHI6wo1Ce&#10;xCmNlB7OCaTMX/f8HPjnBZrAdwS+ZXPYwQmNNY6Pfv8xf/jdP9IPDJsDD4FBeYrIOZ689yMev/UY&#10;GXSJjOb4dMpkZohikzfta0Wv0yVQHkHQQVjBdDzi5cERn3/8OScHR0wnMzIsnX7Iu+++zeMHewx7&#10;mtnoCGUj9jZh716PB/sbDPodXr4a8+G/vObk0CAcbG6FfP8Hb/Hue4/YvTXk5PwYY336gyFKCj7+&#10;+Ft++w+fMHkzwvOgu+Xz7g+f8uDRHVIj+O0/f8GXf3xOf6B49vguyqbMRsdYY0gMhEGPt95/G+My&#10;nn/zkslFzLDnIZTH+WnCm9fnpKlA+9Dve2hpcVmKJ0B5Cg+HMZY0U5xcJJycW2IH23shnmfYGnrY&#10;bMZ0MkdacAjmsSNKFKPIMUphlhl8X/O9xzv0/QSZJoBjPkuZJg7hS/yeRmC4tb+DdDAdjUmmlmG/&#10;w/17e4zmMccnY/ZvBwR+inQOJyypsUwmEGcCJ+HRoyH3bnXBJBweXDCfOOZzmyu6+wFHxxfc2h3g&#10;aUjiGbN5xNnEcDgSHI4F2/fvoLf7jCYxWWrA5E2DmUsJQp+NYZcvPvmE714c8D//L/8rv/3dRwz6&#10;m/S6HdIkrqgRCyx5g2K/1yXwPHAWoSRS6VytebF2KUDxEiEk1licEDjpkAqcK2OqxUmJKOOQFORC&#10;NZcqbdYYpFoNnlryxTUCmyoQpfRDxlw2TzlyUHYummzBXYL/HK5EmxTYhRw4o6QslNUdUkBmLJQx&#10;hhyY4GnJ1uYGOMfp+Tme57Gzu1vSAiCEREqVNygWjXNYjeeH9Dp9JEdIoYjmca6sJGRj43sdzHf5&#10;xuUYKa3IsgwpJbu7O3w3Puf05Jh+IOl3OwipCAM/B+MW4jxKKbSS+J5EaYkUCikdUZTkwAVP43ke&#10;zqY5wFJkaKXodzt0fJ+pibACnCiBbCyAQvU8axUIb1Uu2JY73FQJflWsueln2uZhW75VVxJsyi2u&#10;A6tVv1cHprep/dVVi6rjX82PmtS+rwPQlPOvqkJUzzWqgMCr9/kSqJ5/RpE3Vy/nQiW41Tm3UMKs&#10;W/X4dTDtdcD9JmBuCWytjnd+XnIBfl8oGgE/eP8DPvjgA5IkRWqdK2wrXTRy5lQeulCJVdoDz8/9&#10;BywpxkqZK9aaNMMI8LTin/7xQ46ODxgMBmCvAjab1BvrzbNt87cpd1/177b/rqrDrcrzm8a9Onel&#10;EOAESjiSeMLzF1/RG4RYOoRhiJCKJM1AZDjrmIwnjEZjwKGk5vXr17x89QZjclKShSod7YqYN1nL&#10;Tde0PK7lNbkb+Y/6ur9ckwprTZ4zWsug10ejEFbgnMDzQkDl8VHm8zxOYtI0JUmSxb3vdrt0Qp/Z&#10;dEoYBEvK7VJJnFsm+KpeU9WnVMeoVKcrAVX1ebZqD1z3d6U/XN7r1vf3l2OVY5DEjfcI1ab1EgRf&#10;kvS1AXzre6xq438TWLrqc6pj1gQi+0vqK00kLPXG8VXzdUHWUQP6XbcXXEVEtgow37TXrO6lm+LD&#10;QhO5Fhub9qFNe/FVdYamxvvr9rSrlNpXXduqukwViNlMAimoiiP+awjl2ubFn6sEXP/bRMrTNBfb&#10;7kVz3Usv1QLrxDVL6tC1eszV/KiEiEuEUPi+X6iQZoVrllihChIniQOMyyOzlK5Q1FSkBiyKzFqc&#10;M2iZA/YWQFJVkIcUeyOp1EJ9cUHOYy1K5LqfjnJPlOcAjksQbqtJVQDe3eJvvo7dEvjoOnXV5Yme&#10;H+1yf5ODv+rxp04GVlefbKrr1Oe0MZZlbFJ7HlufT9V9Tdt71wHhL18zGJPi0MzimJOzMzrdLoHv&#10;4ZRGmAwFCFUAV5XEmXx/uljXUmAFCGchS3IlZCnR0lvkpYNOn2hji4vBBZOLc6JohipBs0Vdd/mO&#10;uyv5/tL6qK8ZIS6B4VIW9aTKHrCh/q0qsUmVOXrDXqC6vqvgtiu5SX2sq+fYQLwCucJ2ScpTVY1v&#10;2oe0+ahqnHXO5aqt1iGwuYCpkDmBW4Woxsn83hfS5QihAEtmMrSS5FU6t7RHcE4gRPM+u57jNKmQ&#10;N+0hqgDGJgKgJn+6nGfJRh9cBcTVwfmX61QW4Mfl38rzdHmlhtBWR84BnLlPVlJgrCVGcHg+5Xg8&#10;YdDPAb7GWqx0oAXCeWgcb06OOZjkpBChkqQlwWGNSKht/Ko1+yaC3HJ/Zu3lnlFrD2MzlCfo9Ho8&#10;vHefv/rhD3nw4C5//PQT/uv//f8y6A+W5l8JNq0qWFsnQCiccFgsUiiszX+z2wkYDPr8h1//imdv&#10;vYU1GZkxCOfwpMTzFEoK9h485K0k4aPf/B1xEjGPpuxd7LC9NaQTeFibEUURo9GY27f32dnZwe/k&#10;NR9BDho2af6Z49Mj3rx6RRzFfPf1Cw4PD1CexCSWeDZnPksxJiOOZkib0PcgnV/wzccfcvvx2wx2&#10;90iM5ejgEN8ZfATT6QjJVRQAACAASURBVByTDQj8gJOTI/bv7LK10ydOIm7tbjCejLm4mDDf72Gc&#10;w5Ax6OdzwTqBJ2EQegx8n60729y9f4vJdEScZmQogq5HPE+xFoSEoCfpdBV+0KHfl5yNT3FBgO7u&#10;MXp1xMnphCQWKA1aSxJjmc8dSI/zieHoxCG0ItCWNOfywivIbVxmyRJLt7/Fj3/2IzwfpvMRnq9J&#10;EoPD0uloJvOU8+NzHt6/x+bGJhubOxwfHRD4GiMs0+mMfq+b+/egR9jpoDcToklKlBXzzDmyTBDN&#10;HNHcMggUvWFAr9+hP+giXp9xcfaK0cEBe48fkZCRZYZxNifwLUorwjBAkBPpSHx29u6ws3uL77a3&#10;eP7ZJ8ynM2QiSIwhjjLmOiYMFJ6vuLXbY2u3g4kdvXDAm1dvkIEg9BRRxxEkktHEcXEOTHJFeOXF&#10;DDYi+oMhfg8e74VIcZsvXoz508EFkbN44QBJQDSbc2wP6Q0H+F6Ip/2CtMGSZeUz02xp31MlzpnN&#10;ZgyHA8IwJCkIScsaqajEsjqxxfKzHUeWJYu6bVlf0FpjLQsfmWUZSqlFrbdUoy9JUK21xElCkqV0&#10;B33Oz8/JnCXQXl5vtgYlJQpZ5N+FL7WO1KRLRNDVHKgE7Zd7SmttXt+VFaC8tTnxHPlkrZJ2NJHV&#10;eJ5XiY8CKXVFOdshpcYViYRwDikcJs0JR3GCH//4h+xsbxDNJrhFPamWeVyzB6h/pqwfX+bmqtyo&#10;L4Ddrqy/lzlNAV5WBSFIZrPiFEqSm6IuLC5rgIvxLXOLWhxY5FHVeFHJf/IqW/Nzckte57fOIhCt&#10;+4hV+9hqftxKJlqOibskx63mZ0uA+cWekCJHYTFHyvG5WhOgIKl1OORiLB2GJIsxWYYTAZgcaC+F&#10;XMrNXJnP4nDGImwZ7wzWmIU/ck6itCrWrFwiMmwGvxd7ClHmeGJFXZZG4p9qzljW0KxzBYlVPi5p&#10;QV6mtcbzcpIyKcHYNQR+bWtb29rWtra1rW1ta1vb2ta2NlgD4Ne2trWtbW1rW9va1ra2ta3tv4lV&#10;mwSqTfHXA5rFlQe9TaDiVYp9q8DnTcdYBrgvNwG2KUk1nf+fA7iqn3fT+bapxa0CMpfXUT/Xpia8&#10;pobmNjB2k1LUKlB9HYDedH+qv9HWgF8fr7qi1HXNG9WH7U3qOU33pPq9VfeuaQ6sapqoj3vbfG5S&#10;L6r/ZpMKUrUZsm19rSI3aALkX7f+2gASbSD+akNT25jV53N5/Dq5RLviYe5DpCfJgNv3H/Kjn/2K&#10;D//pb/HcDF9ppFCYTBB2+7x5fco7T94mDBWj8Sn37t9DSsN3X3/Cy+fP+eC9d+gPBggRYLMZwiqk&#10;c/Q6kl4YYm3K6zcJB29gNhNkkcsb3a1Di7wpUHoOpRx+KAl8D99XSGlR2hGnKZnL8LQm7PTZ2Nxg&#10;uNlnY3PAYGOLbreL8jVWKOaJZTSacPjmkM8+/Rd8bdnaCMDFGGcxTvH2Bz/l2bPvczFNeX00ITaK&#10;NFMYW4BXhcDToF1GOo+Znl3w/Ns3fPnpnxidHGNig1LQG3R48PZjfvTDd9jdHTKZXPDm1Qs87fH0&#10;wTYbeo/7e0Nm5yn/9M+HfPmnCVniCH3B/af7/OqXH7B7axs8j5eHJ0jl0e9ucnJ8wcd/+IxvP/ka&#10;O4dOKNi+3ePHv3yX2/f2OTga83d//zlvnh/w6OkdHt3bIosiDl4c4FJHmsBgr8uz99+hu7XBwcEx&#10;s8mc0NeEns/4POXsNMEhCDqO4UZI4ClsMs8bsAogWZQ6pAo5ujC8OjCoULF5q0O3Kwi0RmEwcUo2&#10;z5BIosQyiQSjuWWWCpIUfF/w7MkWG75BJYYsS4nnKVFqQUucBKnAU5LHj/c4PDzl4PUI5WvuPdwi&#10;c/Ddi2P6fcH2METYjDieg7OkiQOpMc6wuaV4cHeIcCkHB2ecX8wwDoKeYu/uLl+/Okdpyd7egCge&#10;4bKUWQYTA8H2Nve3+tjONl+/OeHo6AThAsJAEBiBSeYE0vKHD3/H//G//e8cnYx5/uo4V/DyNHFq&#10;mM7nAPidsFDlnRMGHk8fPyTwPZI0Jm8iF0t+SMq8Cc3aMhfIge25ykgJupN5Q6xwWOcQUiCcwmFz&#10;uMiSQqbEOnMlnjRZqUxEoaJSVYqWUuaAwQqgQJatcC5vunKAcBUlNFfmMKXDWfJQC4USrM116gvQ&#10;rVQCD8XG5pAoiTk+Psbzg0JpPVejzFKLlArnQGqNsh57Oz4//+nPeXNwTBKfIQsCAanlJTC/0hxZ&#10;96VLCrwu90lS5o2hgR9wa7vP9rDD6PSQ45Mj0mwTT+drRYscquMA6/Km4sAP8P0AT2nIEuIkJklS&#10;gn6fIAgwyRzf99E6I7MpvlYEnsJPNVmW5GBLoXNQszWNSt31HOemgPRVpDFt86SMQ01qctXv1dWm&#10;2vKf/4+993qS5bjSPH/uHipFZZa+WkODAEHRZDe32dPTZmPWZmu2/+g+zLztjvXsbM9MTw8JkqAA&#10;IQl5Ly6uKpE6pLvvQ0RkRUZFZBXY/bSdxwyGuikiI8Ldj59z4nzf1wZ2b4t3q6DIdhBXM0itDRB/&#10;kapyHXDXBGxsAv41xSNt8Wkd+FIHujfFgav3px4bsATDNcUgsgBZN82l7xqLN8U99es/p+JanQuF&#10;kvbBwQHv/PBHCOUgETkpCDk5hi1UxZSUOciujGmVWolVS/Um3/dzpcEsJfA9JuMxDx9+TRD4GK1x&#10;lLv0B5chKVpHXnWRQnU1R6h+vv6b9c9V88B1IKGmuS2ERCJRrkuULnhx9BTxieSV197AHwxIrMbz&#10;OoxOx+zv7rHtB3zz6CHCGl48f8YXn/+JNNM5UIwcLEWFhGPd+myK4y8D/j8DUomlcunZ52j0c205&#10;6fK3Ve6XB8MBILAGhMwfYypVEKOgSbMMCmDOYrFYkhBEUYQSOaGAH7gImbcpyxJAZ00zAUExliWw&#10;oO1e5ThP07hWzuaCavQTdaKEKoHO2bo+vz8Yo5f/Lvf3pjGprqnzYypXQPFVMH4TOV6T4lvdv64D&#10;Tn9X8HLT/S6BXtVra9oP16kIrwM9X+QHmvaOdTlmNZ++CHy/Trn6otcvS56zTj163WcvAqCvI/Sp&#10;X/u6/Pn8PD/LfevEkvVxbvOnTb7+MuQFTXHIOlLFtjFZR7DSNPalr2kja2nbw84fl5pKcH4/s0yj&#10;hAFZkKHU7uVsNiNJErJML4FNOTGlLEi+cqC0tTmBiESuAlMLAG6e6wg0+oJ1dbZfVMGsSik0dkVp&#10;tI1osa2Gc+ZLm37z7K8SvFXe9+ocaQIgt41fdZ7m15OdI+toq1HW1eSb5t93qbOWMWSptplmKUmW&#10;IazmdGxzYphOB7/bJ8syrLV4gY/neWhjyQqV9nJvMMVOlGUZSkg8LwepuW4OgBdCEHQCfN9jMNhi&#10;OhljtMUWJIjVulVbPHSR313uncW+WZ53GwFFVWG7rdbbGpuvIbmUSp3f22r11up3yvlUXdv1mmAb&#10;AW1T3qbzwkH+HZEDn4zRIASOC8pRORzMZAXhkSnUck0ZpZHqDGHlConN2X5qzwPu18R91XxynZ9q&#10;89FtxGfV627L65pqIqv30ZyLkfL5kpOMlYDSOgi9uo6Xv1cwe4oiLLPC4vg+mbHMwpB+EBCnKcbm&#10;RDbSglKWyXRGakBjITMIRyHVsvKy9rlPPQ9vqgGc+cbc1+VkSjmhYa/TZX9vlzdef5UfvP0WUgne&#10;nc0wxrJYLM58rc7Bf5lejWnPzsNWgJWGbtCh2/H4dz//GT945y2yNEMUhAI54YWLchS+59HpBLz2&#10;xpsYnfL+b37JfD4nDEOwV9nq+egsAQSO63N6ekLg534k8P0laUWcJhwfH3Ny9AKMJo5Tnh8dowug&#10;aRTHJFlGnBZK2xZm4xHdwGf/4CqTxZwnn31EOB3jbW0hkhBlcgBkmqQoDPsH+4xGE371q9+TWYeH&#10;X37F67f3cJIRe44hSVKOT6d03A7b2z38zgjr5oD27Z0engNxFPLtN0+YTBfMxlMCD7odj7SrSWLD&#10;cMfl4MqArYHHZD7j6PSEeARH4wy/e4XB9m3m4Qmj2XM8axHCQQjyOTbTnJxoPD8niM10huPYXL0b&#10;iU7zvStNU65eOWA47DOZzRBK4jgewnHI4hiMwFNw8uKYJM7w/A77Vw758rMvSVLN3sEuz45eEIUp&#10;vuPge32UO8DvTTjYl4y/DJGOwvNsXs8HFpM5M+ng7/bQmcFzJFf3t0menvLi4ef4/R7+YJdUGIzN&#10;COMY17h4nodUCmlzsoUMiXQcHrzxOvv7Bxw/fcHzx18Dc4wwxCZDxym+TYmzBMd16PV6aBbs7vdI&#10;4oz5PCRdGDodid91ibRlEVqmI43WiqM4JAwTnOCE2Cg63h6vXdnCV5ZPHp6QJRrrJEglSdMEHQc4&#10;bo/A9UmzhDhJQDh5XVI0P+sqQelxnCzV2KWUUKy1kgCojLHOlNhVYy5SAsPr/rbqo6vq8VWfsdzD&#10;teZ0NFoesySuUUot6wTVnMoYgyrOy/O8JYlLeS2+4y7B9aUPreZS5TXV/Xfpb8rcunr/ynjlbB89&#10;u0ZZP0dpl3sbQpKmml6/z49++EOM0WRpWX8tAcSydX9tInKpxg/lb5fXrqRckvCsy53qBC7aNIyR&#10;aCcXs7STn7c9r20kxitr/A35y2WOse65cVOcVq/31uu1bXW2+j1srl0AQp6L1Usi3czmpClKypx0&#10;oabYnu8PBXGqECglzsWMJVmFZ708vpUi3/+h8Xn8GclCHhxUSdzaAO9N41klShVUCQRtQXBTr53b&#10;C+sHG9vYxja2sY1tbGMb29jGNraxjf1bsw0AfmMb29jGNraxjW1sYxvb2Mb+Fe0ihZPzQPPVhvn6&#10;sdYBPOrWBOSt/l397bMHztUGzcsBh0s7U5XVK83zdUXO6u833Y/ytSZFunXX3PYb9abTpiaVi4Dh&#10;9YaWtkbu+ng2KdU2zYc2EPRlwANtSqn1/1ebWepK8JdRuKw3JXwXgF5VLaBJub3p2teNR11ZsGye&#10;aQL5V/+uKizWmxaqx64rHDZ9Zp0CV3m/GhX+GhS/LlKoq8+tOsBqpWHa5spoplAvNhbu3H+AMSmf&#10;/OFdkijFWgff79H1+0zHM3713vv85KdvEwyGjE6P6A2GDPf2SKMZk8kp1w4PuX7tOo+/nOLYmL1t&#10;n92hg5Rw9HxCeKQxMZBafBdyQVeJ7/v0uh06vkC5OcDX8wKU4+L6LkHXY2uwRafbw3UDfL+HH3RB&#10;5oA4owKiJGMRJ4ynY+aLhDjVCM+jvz1g9mKOFYbMWpQv2b9+n2t3HvD4aMF4lhJGGsOZAoe1kKUJ&#10;8+M5x8+ec/L8BZPjBbNxhMkMjoLt3S4vvXaXt95+mSvXr5CmMZPJGKkk+wf7OI7EDiQ6GvHhR0/5&#10;7IMRx8cGrys4uDnknbdf4ntvPmARLfj066+J4oRr16+xM9znT5885tf//GsWp2N8VzDYget3r/HG&#10;919h/9oeXz58ynu//hBpXP7m52/TC3w++MMnxPMJWWJwXMnVm4c8eP0GwvWYzkKwEt/xkCZidLog&#10;XFjixBJ0JVsDiecYFALX9yDTuTqTgSiVTMOEpy8ygqFk/3CQKzWhkcREYYorcrWLMLZMQ8HRLCPU&#10;IB0YbimuXd3m6tAnm4/BZERRRpIZvI5DbCxJprFpxvbeLoHv8/4fP2WxyHjl1WtsHezywUdfYk3G&#10;jVsDhl0PaT1G84goNjiOwg9yKe7XX7tJr2sZj0+YRzHaCrQDe9cOkK5icjrlpQcHGDMlzRbESYZW&#10;Hns3r9L3dhl9PeZXv/uA43HG4eEOjpJI38W6ivki5OaVPUy84JuvvuDhNy+Q3gAVdAFDkqV5Y6Z0&#10;cV2feTgjyzLefO11Xn/t1VxFRSpYrnGRN6LKErBT+M1CBcRRCpMZjBGYlX2AXBYKQBiErajdFQ1a&#10;OtOoUl2naKjLsuzcnlI2F2ZZulQCqwLgsizLAalCLgGApqJeVP5mqaBbB/5BoXFSgAZFcXnLa7Yg&#10;SlCfsYWCo2V7OGQRRnzz+DG3bt1ke2tYNBba5bUYnTdRKml4++23mMxm/MN/+a+k6SlCqIY9kXO+&#10;dMX/F/cQC1mWEoYhSZLQDfr03CE7XcVsNmU+nzPYcul3fHb6HqfjGF0onynl4jo+nuPl4A+t0coQ&#10;pylCKrQ2LOaLvJGzAPy4noPnO/ipZhFFK3tNCZhsaga8LAikKSZqi6+aVHrq+5/jOCt7ZH0vbwIS&#10;1+91Xbnqsir2TerHbfFmW7xYV/5r2kPrsVgTuU4b0KhcQ2Xzb1McXT2X6r1qIqxZF8c2kQ80zu36&#10;vKnK5nKmDpWfi2mMx6rXdhFAq6pwdnZ+xe9LCULid7u89dZbHF45JEtzdUVt9GqTqmVFKc0Yg8gy&#10;TA2UXQJWsiRXPrMGPv30UxaLBZ53Xq21LU5uJxtoB9E1fa7alFoHUq0joLioKbVprazMKwvamKX6&#10;1JNvvyUMY15983WGw20IBanNOBmfcno6YnR8RBQu+OrLz3GkAAyO66CUk4PfK6QhbSDc6ry4jF9a&#10;d2+/y3fr8ywHW1qEtEhH4gUBGRBlGd3tAZ7rEhXggiTVZCZDpzoH1tRi9TTNkAg6vp9PJnJ2CdkA&#10;+q8qtZb/bhqfElyVk9uYS+V3dWBXHSR89l55bLmMEaqq0GlqzgHp2+Z5HVTped45FdG6qls9f64T&#10;zdVJ2Zr2nbaax59jbblSE/i9BIGsO1Ybsck6oHnTnrFuny73jPI7dXBKW01mXU7dNscuc38vIjBc&#10;d8/XfaZtvyjBPeW9K/19fb9uu2ZVI0a5KD5o86NNufJlwQJtRArrwCHr/OpF9ZKm/b2tftU0d6px&#10;8RkQ0i5fL2NuS0UJsbA0TVGOJIqiPB43OdhdIpBC4nkB2DnG5gR3JdC99AEloMl1nLOYvubjltfI&#10;+bpTFRRVAqpVLSZdgoUratttpAut68meKcnnOUxOBlJVP26q35VEIW3xQxP5SVNcdZE/WkeA2VYf&#10;altDJZA1PxdFZjUOORh+PJ3QG3XZczxcz19eW6mAmY+pObcfUoDhwzjKAXT5wCClwHEV3W5At9cl&#10;6ASEU32erOICYtGL1qIt4tt1Nbi2faK8xibAfNOcaax3Fjky4gy+LCp7ejOoOweV51PDroCj6nXj&#10;NlKgOrmuLY9jBUpIXBccR6GURKr8/0JAmqWk2hTXrsgyjc2K2Bu7BFHlxxUFgd76PXtdHfOye9e6&#10;NdRUP63XaNtq13XCiuqzjTLfNMaidUIV6F+tqbTt5xIFNgfCe76DI2F7Z4jr+YRhTDowLOIE3+/k&#10;4201Cslgq4cjLCE5EZVjJWBWYoR1e2FT/NVOrGuXcaLnePS6Ha5fvcKrLz3g6pUDTkfjHByo8uNE&#10;UXTmwzOdkzGK1XqS67q4jkeaGTAW33dwHMFf/eVP+MlPfoS1KdqkQA7EltIBoUB6oFyEcvC3fN75&#10;0V+gHJff/K9/4tHjb0iSBdev7BL4CgxEUYwRDo5yCmCiwilihzAJicIFOkrIEo1BYqwE12X36lWS&#10;OOHTjz9BFCSeAFE4J4nmkIYMfBctID19xvz0OT1SOo4kLfzJsN+l62Z88/iIOIXUWHqBZDGfI6KM&#10;4VCgUYxGcw52AlwXDq8oRpEmCAJczzJfzDDTFM9zCBc50aQSBiUNvi/odF1u393l8PoWFsvRVHMy&#10;yTieasZzSaJPePud29x7+QqJ7vD026+Yz1OEcDg6SYgz8iuToFyJ43kINJ7j4kpJEqdIclB2t+eR&#10;JDFSqlxBW0r8wCNOQzKd4TowOjkhWiR0On329ncwxvDs2Yg7d27z3J6QxJq0Y3GUpDvcJk2PuXE1&#10;YHScMpqA1wVPgq8AbYkWKXM3xFEKx9MEruXKjsfx4piTb77i6oMe0vGRysVaSJKUJM0KAkkXgyJM&#10;slzd2XfZvXqNvcMDrt+8Sjwdo5OQdDEmi6Zk8ZgkSYizjERP8D1wlaK31cH1fJSKGU/ytbA7VNy5&#10;M+T585jH34wZTSxRpOkNNH6gcc0JjvK5v9uj41zhw0dHLFIJ0kcIl8VsRpZapHLob/VQriIMI9I0&#10;oyQ/rdZmSx/lFLFQtX5gijhDCIGu5JhVoHQ11qn7u1IdvZ5fVvOTUvk9TdNlPaW6B5Zq5nmtOFvW&#10;AavHK0HzQopzhEDV3Kn0EY7jLOO3ah5YB4CXv6WUWsaaJbi+JAM4I11SOXEoq6rxOYBZI2Sud577&#10;UIHOLNduXGNnd4c4CkmTOK93l1FvncSxtvfXyd+a9qllXUDKJYGUuKAWckbck9fEmuK/JoK5cmdu&#10;fL6tVPFsy16qViMQrYRmbc9jm/aXtj277fn+ZUjdmsifqnH4RXlmtXZRrg+lFIHvI6U6R+pgrQVT&#10;ENoogTBn9cgy36jnqtY09y603XsBrXXytue9K8Q7xZitED+V90IWdRcgLQiNrWBJYrGxjW1sYxvb&#10;2MY2trGNbWxjG9vYv3XbAOA3trGNbWxjG9vYxja2sY1t7M+0dY3nbc1h55ve7TnFpsv87kVqnxep&#10;g5Z/W1s25TU/AL9IPbxJoavpXlSP1waMr55T0/WuU3yrKsQ2jQlwTtWm6dj171Svs/5e/UF2m5JA&#10;HSjVptzZ1mi+Tr2s3iBXH/uLmhFKqzZZVtUL6o2dTePaNHb1Rte6Gnrb9y6zvurnW157UwNLW7Ns&#10;/bNtgPzq+F9GJbD6/fq4fhcii3UqD/VzzBU+LdZkuXKasUjpcP+lV0iiBe//8p+YL2ImkydI+Rwp&#10;YTQ+YefKDt9/5w3GszlxuODw6nVGxw958uQRV/aG9DoOQWDpHDjcv7NL4BnieMqws8uNfZhdF4Sh&#10;QLsaL1B0Ol1cx0cKCSZB2wzlddg/uE6vv4vjBUWzhiA1miTNiJOMOI6wQpFqS2QS5mHKdDrHWIly&#10;FI7voSQov8Ms1OwLFycIiE2C2+vz+Pmc2UxjjIPARZiMLF4wnY558eKUycmILJwRT0OyhSWJQSno&#10;DwJef+tlfvjDl7lybYc4ixnPjpjNJijls793hX6/x2RyygefPuXd//YnolNNtjDsHfq8+dY9Xn7l&#10;Dl7Q4aMvHvOnzz/m4HCH115+gJIu//S/fssnv/4EM0/odyTdvsvbP36ZV9+8jRYOX3z1hJPTCW+9&#10;+T2GfpeT4yM+fv9DoskCa8Hr+tx7+Ta3714nE5pFlIMCo3mITTTJQhPOLWFq8TqKg4Mh1iQk4YKM&#10;BCkFnnAwWpJkhjAVjOYZV6/12NvvkNkYnSYFCCBFGMhM3lSTZDBeaKYZOD2J58D1/R32tzx8YUhM&#10;RpjGRKlGuRLlOxAndAKBJ2Fvdx+pPIyV7F3d5fbdOzx6csyz5wvuXu8w6Dm4whDNNIuZIU4EW0MH&#10;YzV37nkMtwxROGM6C1nEhlls2T7cxut3+fzzZ9y6sU3X08RRRIZGK8XezTuMU8Xv//SUD78ccTpO&#10;yXCItcZKy9Ur1/jZ66/x8YefcHiww6NvnvDxJx/RGxzi+g4GjUUiRK705iiHJMnACjqdDj/4wfcZ&#10;bG2RmVJdVywVVauqHHkTU646IwApFJnQOSjcFOD5stFJCLTOFT5KQL0tut+01swXc8Ioot/vMxwO&#10;G1Xv6nuA4zjLpsSy0bAEuVhsI/hA2PN7iTEGUwIPmr0QZ1+xmEznoHhhwYLnemxtKfa14dtvn/DV&#10;V19z7/ZdBoMhxhQkJo5Hmpqlen0n8PmLH/2AMIz4v//zPzCdhUuQjRACz/Mr530eQJCD+0VOOkCu&#10;ehlFEdPpFOw2aRzS8Ryc4RBjQWcJ2/0uN68c8NXoEVYKlOOipItFFk2YOZhUiBysHycJaRIj0rzJ&#10;3VoLwqBNhsXiOg6OUmTWYCgAypWbuC6matqL2uKR+n7fpkDbdNySQKYN+N7WMNmm8ntZBdvqsctG&#10;28vsqU2A4SbAUxt477sosVatGgOti6XK81unTHjZa62PcZMaaaO6c/6ByjHECqChqdG6CVBeP58S&#10;qJFfn102URfIah7cu8cbb7yZA3eVIM3SQmVJNyg65uckpSgATayclzGGOI5RViBR/P537/Hb3/yW&#10;TjdAKYHjuWBsqzrxRaDSttjwMvlGdXzrTbLV/OMywMkmH3A2Z8Bg8j1IBmSpRrqS0ekJv/n1r/A8&#10;H9/z8V0PLCzmIWkSYXRKkkSoTpCDXBBFE7hczo+29Vu9J3XCqrY8onpNVfW6dWusCdRUnR/lvLXW&#10;FopeBi/wybBkWoPQ+IGDFZYkSvE8D6EFRup83ii1nK85gC/DcRy6vV6xN+fjphqUNtvWe3NOveqX&#10;mvLcOhFXNYdoUlYvwdLl9l6qwJ8d266AtZZAhYa5VQVdVz/TBpi/CAzYlC/Vgd1NRGP/EvX3pnpE&#10;XWGuKaevz6+2esZF9Y3z89KuvTdtRCZV9d8mcONF+39brlq/hqZ98jLEdU3733cdu/p5VgGbTfWo&#10;tvNqijvWkSe21VGaiAAvGut1tZW2sW+rk10GaLLu/TZ/2Xbfz/59ft4KIVfrSOQgECtyEixrLTrL&#10;lgAkJSWdbo8g8NBa0+l0UK6DzfSSsKuu8njOR0qBqgCYluda5BNL38Z5YiZRAdmfIzGokXTm4PVS&#10;gbE+ZhfVbUtwslnrc5rGoGmc2+bZuni07XfqZKBNe9F5YqLmOWusxZQAftdlES5yUrA4odvt4Xke&#10;aUFaoFSeO1LJE63WBdC9IDw1BrKMTGuSNMHzXBDQ3eoxDAec9vuEs3lOFFfxSbJFGbQtXzlXU6vV&#10;Ki8CYJ9Tj68Rv7SNaam4WYKUl3Ow/EwNhJgD+LLl36sKvaUKvVlR7QRRISg47yOruVmZqy337oJ8&#10;x5UK33XZ8l36vS6e7+H6Pt1+Hz/wSa1hHkfMpiGTyYzxZEIUR+gszZVzqROkNsdlbXXUJsKnJv/Y&#10;RjpwUX26DWDXtFes8+mroNESeG7PEfbU12cV3CpsLv8uhEACniM52N0m8Fzm0/y+RkkH1+8ugXdS&#10;Ce7dvMG13S7z+giirQAAIABJREFUkxCDzYF34rwfqK/fdc9b6td9BjKlALcbrDVs9ftc2d/j/t07&#10;uEqR6ZRU54SKwp7Fj8taCmIlZyvJHKVSSAOOI3BdxRtvvMpP/uKHBJ5DlqQ4Tg5CVcrBUS5KuUih&#10;MAYynZ+L67i88+OfsLO9yz//v/+Zx8+eM5mccrC7xfZwgO8FLBYpp9OTAsDv4rkuVhuieE6WpAgj&#10;SRJDrC3B9h5vvPMOt19+GZOldLcP+PX//O+4SmGylMzkZB+WFGktXd9Fuh6TRcz17S12el1GKUgB&#10;vu8x6HbQ2mJxkDInDU1ThyQ0mB0F0sUKSxRlSJMx2BaEp5Kg45LGIdakCAtJbDGpwGBQfQdrLH4g&#10;uXF7n+GeZJ5MePFiwZOnC16camYRxJlAi5RHj1/w+puvceell5nFmi8+foTvGo5Hlk5fYaXGGEhT&#10;TRBIhr0ugedjTf4MIMtS0iRBa0uWaYRwkNJBKoduv4sjDMPegJOTY+L5lNHJiN29Xfb2BvS3ehy9&#10;OAELg/4Wo8mUoNPB7yh2rmxzNHbwnJSrB4rJaYyJwZfgOgLPkThKoDPDfDYj6ChcB7Y6gsykROEJ&#10;JpwieiKvqQmRE02anKBMybxeFmcJcRSymIx5NJ9js5T5eIpJNMOez05/l72DK5DFpGlEajLiZIpO&#10;pxiTMo8WKCPpBB20SZjME8YnFqMtD+7sc+dOn0ePQ7744pRwqkkWhiCIGQwVSiRcHUoyE/D54xlR&#10;pkgNRCZltligscyjLh3fQwi53MtKsHu+Z7ICos1J+3IVaaXUMsaiQjRWVZ5uep5XfXZZBYq31S3q&#10;QN4SYG+MISv2oPL9pQ8pgqXys6U6uy1qPVWQcXmtjnKI43gFNN+UH5a5agl8r55j+ZkmgrCSMBTO&#10;P9MTCKzRLBmOhaXb9fn3f/e3+K7DYjpHYM/ijSVxq1zZ275LTrJC2GkMVsoKAW573nwWz3KuTnRG&#10;wnSeWFSXRDtNRHk1Ms6zPPf8c3wpJaaoP9fJCJpiy3XPZquEcW3P9avX3UQkWCcarz8brsfPjTmZ&#10;tQhUQURw9jv9nkfixvle5OTxjLQyJ74yBqMkWWaKGlB5T20tXmsgM6VC+lkD3VfrOkKWxwCBbIzx&#10;1xPYiGW87qic2JxK3KmUwgpZqQkZ8sdGatOMs7GNbWxjG9vYxja2sY1tbGMb21hhGwD8xja2sY1t&#10;bGMb29jGNraxjf2Z1tYY2dbU1QQ8EeJMFWYd2/o6wEf52jqFqvrrZw1u5euXB4xcpFTUBo66SOWs&#10;qTm0/sC87fqroIW2Rry6onb9uurn1PZgvj7eTdcC9Qaz1fteb1hvA5RXm0UvA+Kqn/+6c61+rqnx&#10;5iLgf9M6qB6zfhzR0DDSdL5N82e10e+8su06Nd1187pRVbVy3KqK3UV+oL5GmhThm5QN6tdcV2Ks&#10;NoLX53HeMJGrR2udKxtIIbAIfLfDq9/7PnEY88GvfsHo6Dnz2QjXU3gdxW/ee5+Da1e5cf0W7z97&#10;jklDrPB49vw548kIz4OtoYvSHp6bkGUhJg1xlM/Ojs/Bbh/H6THTKfMwJkk0kKDcgF5vBzfoEXT6&#10;BJ0exioSDRmCRGuyNCbVmsxYrHCZhzGTWUSUClINftChEwSAyRWtbIbf8fF7HqNpRpqk7BxsY3Te&#10;pJhFBp1GLBYzTo9POHr2FPScbhBgFxHxOCOeg8lga8fj7R99j9dfu8/N21fITMLjp98yX0zxA5/B&#10;1pD+YIjndnj49XP+x3//JZ++9xU2Bt9T3H7tGt9/6wEH+0OeHZ3w6Re/x3U6/OjtH7F/2OHxN894&#10;95e/5vjJCY4R9LqSq7f3eeuHr3Hjzh4vjp/z4nRC0Nvl/r2XiKcx77/3MZPjb1FOiuvBjTs3uXP/&#10;Op1+n8ks5nQ6I3AVrpTMR2OyJAVtcVzBsO/Q7QdkOiZdxLhC4DmKLDMYKVgkhlloCLVhb3+LOzf2&#10;mExHkCZIa4smIYVjLVbAZJExCg0RFr8rCALFsOMy7EmUidGJZBFlLBKDtqAxpGkMUuB7Dq4Hg50+&#10;YZQw3Bly7/5Vohg+/OgR/Z6i5xniWQjK4fh0QRQZhts9hCOwyYxr+3uYNGY8mjGbGWahpbfbZ//G&#10;LscnIVmy4NrhkMnoCI0hTCz7N++B2+OTzx8R7L7M93a7fP0P/4iSkkWkORpN2bt9m8NrBxwc7qLc&#10;gF/8p98hvR5hqpFW0+n0cpUWa1FCopQkM4YsM9y6c5OXHzxASYOVgihJcTwfZNHEVgA7S2icKOGH&#10;hVpsDhYtgKTkx0dYjMkQ6CVgXtv8mxSN9NJx+eCj33Hz1i36g0EOZRQWYUt1khycYAFT/K2UYKvX&#10;ZTaboK0hMxrlqvw3V/yeXSr9CSRSSKTjLlUaSzX3Ata/8t3l+6XafAH6xxbtYkvAnWRnMCBLU54+&#10;fcY3337DTZE32YqC/Ec6YHSGLhq3d3aG/NVPf8zo9Ij/+Yt3iRODkjJXsLPgSJmr/hq9bCgsfWUJ&#10;QBAWXOWR6gSQTOchaWbxPQ8lNb1OFyldjo+PkA5cPxjS+fgRE2sRJsUIcDwHz3NJ4gjP9RDGFKB4&#10;mQNxhWA2GmPRgCHThjRLcR0fPwiIFzHCaLTOVpru2/aitr283Iuq+1UTMU01vmgCV9aPXwe/V49R&#10;B15X98A2MNplrL7vNimFNt2Hi5Qb1wH21ikV1ff+JgDhumup7tNtMUJzvCQbwcYlT0IbMK6qhFWN&#10;URrHRObkHCvXsgQi2cITFfFtodJO4cOssTmAXgooAHRZpovvnIGAr167zl/91V/T7WyBMBiTnVP7&#10;lEWzu84yjAGpVE7ygSyakhUCgaMEWZaA0Tiuy6cff8ovf/kufuCitcZ1vfzXa0DLdQDYNoBMs4Ku&#10;OKfm1ha71vOBciya1tRlVI9X57BdNjMrIRBOofhkMuJZSqoiMtdjagzWCnSWAhbXc+h0O3ljsKis&#10;f86Ag233YV0edxGQvxqfXpSnrstVq+cghchJEjKL6wZoa8kKTzueTJDSIc2S5TyXUtLpdBBCrDbt&#10;W4Fy8/siVX5MneklKLQtn6j7vWZ/bCtAdlm5D+25wTogozEG13WW4FCwjTlJCbYor7H8d9VPVoET&#10;db99Dqy7jErOlHab8ndyrEEea+i84d4saxcGY4prX64XuQL2+HOsDsSr5sxtZHLVPay6npv8flve&#10;3LZm1/mDprW+TqX5ojrSRXvQRTlkW35/0fGb7ulFtYe24zSBdarAiCoI9DIkDJfZW+t7YzXGuChG&#10;aKsHrSNbWQfYWFcvucxe0OaD20gk66AYWYBEVmKUYo1LpVBCoITI1d4tuFLR6XRwZA52FOT7vpQS&#10;oSxSrYKI6wqLZ0rtshHkaQt/vfQnFbKOVRIZloqhVT+Ze6rz130ROWHTXDU2VzWuA80umnPrjr2O&#10;oKEJZFv1zU21ootAwuuA8kvQdpFbZlmG57hkacZ4PCYIunS7Xbq9HqYASuX7iVqOhdY6J3yrAIKr&#10;55KPnUe/P8hVpFPDdDJhOp0SzeZLclel1DlGgjqgty2mXRmzBiKstvFqApifI0tjFdBll/k6gKmc&#10;8ipgXcoCgGQMUoLW2fI7UK+tr6/JtsVgJeixfF0VMVHgeXQ8B18pdocDDrZ6BL6HRmKVwu/1cQMf&#10;qySptaQHmjCMGY0nHB8dczoeMZ8tiON4ufZKP31RbbItp1r32Top2Lr1VSf+arpHq78lCl9RxDDL&#10;tZLXY6r7jy4UmF3XwXUdkiRZVWiurMX670Ouhm1SgysU+8Mt7t24ypYnGT1/zHgywfcC+v1hPq9E&#10;TiZ5dX+H21f2eHj6GCMEmQBRKPhe9OzhMvc7zyNFAXrP14fnuXS6HTrdDnfu3qHX75BEEZlOcwVx&#10;qZAVH5MkBQlmZR2ckZ7lYF9HCRxH8dL9e/z8r3/G3s4OUkisyutjTkGcoZSDcNRybSVproouLTjK&#10;4aXX3kApyT//j/+HeHrMoyfP0dbSDRJ0akjjCGsMmSMJLWRpitUZWEkYG/q7V3nt1dd54/vv0B0M&#10;MY6L1hmvfv+HzBchX3zwe8IsxtWS8TTi8ZNn3Lh2BaUEAkvHUez2++z0uoyPp1idr3Gv0yXTkNqU&#10;Xr9L31ekUUisDUkmSTVI5RHHmq4v6PVd5g8XxOGMbuAgBaAgXGjC0OK5gnChUVuKuy9dpdODxCw4&#10;Ogn59knE6ciQpmC0QNi8Tvb02Qv2r99msH3I/VffZBY6fPPlQ9zAIegGWBWxmGdYrTGpRhi3AO4b&#10;kiRlGmXEcUIcZQihkK7CCoNT5IWD/ha3b9xi+ps/EC/mhPMxVkcM+n129g6Yz2ekSczezg5JpgkX&#10;EZ2+Ymu4x2Prk+gJ3Y5kd1uxiA3KWhxycLPrOYRRSJrmeUCnoxAiwwPiaEo6O2V/d5dEKGbRIs/v&#10;HIlONamN0cqSRBGuEoxGYx5++QVSgM0MaZzxOMtQ1nDzyj43ruywPRwyGHQIOi5KatIk4uHnjwjH&#10;IzKjcQcDdvqScBGRxAtOTp9z5eo2r73kcvv6AQ8fTvj2cQRWMB3NMSqkt9vl7o5ExYqjWcZJnGK0&#10;BVzi+YT5dEyaRAwH2wx3dnFcb6n0XsayaZou/50kCVprPM9bxrtKqfwzxefzuobb+DyrGtuUuWVZ&#10;/2nyD+V7xubrEQFpmubHL2Ky8jirNSW9VJyuxnDl3lC+XgL5y98qgfKlH23LBUpSQ8dxcN28lpMk&#10;yYqvK+9B9fs5GZw8F2Mr4ZBmBilAIojCBT/5y5/y6sv30VmMowRWC4zWZ/V3Ic/l91U/W/5W3eqk&#10;kedqI5V4bYUIvhaD2EKtvo2orJrPLs+pIT4qa3im2Nccx1khBKoC4JvU1Zv21Lb9uy0fq8YkdbKc&#10;dTWmOpC/7ZlwW3y3SiSX3+USyF5+r9PpFiQTZuUZhgGENQjXXa7Taq2uek31ekFTfFIlRyr3STAr&#10;pGP1GL8ep68j7TEl7L54biAsOQkV1fisOq6bfpyNbWxjG9vYxja2sY1tbGMb29jGYAOA39jGNrax&#10;jW1sYxvb2MY2trE/2y5SDquDXqvNB1A2W7arzX0XFck2EFUTU/vqA9l2JZw2oHlTw3abolET+Lx+&#10;/HqDchNQvX4+1dfqikJtCtxt19SmQn+R2ti6Bra2JvJ1CmD195oaCy5qnm56b93cWHdv2z5bP5+m&#10;MW+bzxcBwZvAGtXfP9+YeB4kX32v2uxSV4Ba1xi/DrjftEaa5ndbc/hlVPmqzeVtAPzla4Il2Mdx&#10;VK6ehiCzAs8NePOdHyGF4qPf/ZphNGc2OyVJQ05OR/zy3T/wf/zv/4H7L7/GJx/9FifYwsQTZouI&#10;W9d3iKNtnn71FQ5THGmRVpHGC7J0jtUh8/kxz0cRUkGnHzDc3eNw7xCvv0eUGo5PI8zRKVkBdheO&#10;h+d5+A6YAv1qrCJMEsbTkCxTeEEHz/VIsxQlJL7jkKQh8/mcF0cpUhuUhMTEzMKv0DwniTTJfAbp&#10;lGHP5drAZzT1OH0eMT1NQFs8X3Ln5Tv85K/e4e79qwglOJqMef7iCQLD3u4B28NttLEcPRvx29+/&#10;y2cffs30xZTBwOelB69w99ZNeh2XJIv4b798H53GvP76K9y7fYM4TPng/c/43XsfEE0NnoRgS/Hm&#10;2y/z5psv4QQuj5+PSGLBtau3EcLh0ddP+eyjz0mnR3QCB+kqXn39Hncf3EC5Pi+OF4SJph/0cQV8&#10;/slnjI5OMKnGFeD44PgCo1PCWYw0lm7HKcDFgkWUMp0bwkQwONxi/7DPaHaKTmNManJlOCnxXBdH&#10;eUwWCUdjTWjA7/pIZXElbHkuUidokxGmhjDURKnF9yXWEaRaEzgOrqvwOg6Olzdk33twizRN+M17&#10;nyB0wlZHkcUJxrpEVjObanYPtvADj6OTU25e3afndUkXMZNxynxhkIHP9VvXSTPD8dERB/s+o9ER&#10;Oo3JrGTnyg2MH/DuHx8itu5w4+5dvngyI0kFXuAxnhvGU82fPvuGN15/zk9/8kP+z//4f/Hll4/Z&#10;Gh7g+T7G5s1To/EY13FzkCaCOI7YHg756U9/yt7+LkkakxoLUi2VCkslwdIPyEJVZ9mQJkBIiTAg&#10;MIXqi8RYXaiRlD6nbLYzIAXSdfGE4PDqVUbjMWEU0gs6Zz5UVxrJ5Jnai7Xgey57u7sMhgO0yZv7&#10;rLErIIQcsJY3T+ssB9KVaiL1WGV5lVW/tQTGnZHoUAHQ5c2B4DoOe7u76CzjybPnPH78GHnjNsPh&#10;ACUMaaKxIr8Ga/LGy8PDPf72b/6a2WzOb9//AFXET8ZoTKGyUo0Nqo3sSIHQJXjDEEYxz45HaCRS&#10;OmRpjJGaYW+A1YbT8SmHwx59R7IQAqtAOZJuJ2Bra4up1QhrkJkLQuF4HlteD8dKjBGMpyOkSHGk&#10;Qicar+/RsYLJIl4CWktwYFtcUo9bmuKrehNiHQTfBiBpil9KoGjTPlrGVGXDZnUv+pco+tb3x6ZG&#10;1Hq8chFwrS0+WhcvNsVeberrTTFA/bjVRsomEpwmZfj6Pr+igr4GgFKPK5veO/uNHKR+9vvyDGRf&#10;NgRbKoqFldhJlvHFKsBEG43jOFgLQdDhr3/+c4bD7WJtZmT6rLG0PIsckAxam6UfsgXAW1uNrxRK&#10;SbCGLIlQEtJY89FHH+IHHo4j83VvDGQWKdW5e79OQbRpDrURe7WpIddjxSaQdBVscxmSqrZxWwX1&#10;2bxBXQhcpXCkyBUZRUlEYPE6ATkXSblGa8RLlbFYB3A//9vrga9NOUAbGVQTgVfTOs8b3/P4Tohc&#10;qdJxHYSUOL5LlCRkxuYqk8UYeI5HkiQrjftLNVZrEUrhuE4BbMsb4nO1R3MhsLSdMGM1j1idb9X4&#10;PFuuwSowtTo+ZfN/tTG8BB80zaFy38uybAn2L5X5yn+Xvn0dmPDsnpOTYpyxbzTnOUXzvVjem9U5&#10;IMWZQp8slMqo5WP/GjWXi2oh1TyrTo5WH891wNk28oN1arhN/vgisr2m373o3NoIY5rm2Dqf2HbO&#10;5X9V0Ma6esK6+9cGcGgC81xEOLMOHNhEVNhU67lMbNJ23+pg2bZa2Dqio3WkPXWw7rqxP//95phP&#10;CFnE9jkYpARiValalJIV0GMBHsoEjqeYTCb5mlYKbQy2zCcarr9ak6ivuZIoawnfEJxTiiyBVW7g&#10;r5BbLce2JQb6c8Dq2CIvWzPubXFD3besq+ddRFx60TpqI8+xTYRkDf+WViCkApMD4hwhWcznBQi+&#10;g+Pm+e6ZsigrIFip5XJPaIp9pFS4rkeaLnBcl+3tbQ72JzyaT8iFTEURM9rG+GldnF4nlBW1Pb66&#10;LzXF7vW6d933VEkuy3y9CoKq+4UqSUMTeVdbbH7+OpuBZqXfLsGGnucRRRGe69LxPfpdn2G/y6Dj&#10;sxV4BEoSyBzEGGcJi8QSZwk9tvM1JCXKcXF7uWpvr9Ol1+9xdHTCaDRiPp9/5723KfZbR4p7UZ2z&#10;Lf+9aK888/dnysVNyujWWnzfp9/vEQSdwu8YoigijmOyLFshFivVisvXS7+JNfiuInAl927e5NbV&#10;Q/TkFIkljiKyLEXrDM/1Sa3FktHxHA6HfVxjSJRAyLzOIezFuey6tXH2/rLSkpMJyvzfQSdge2eb&#10;a9ev5aRPRkNB6GitQcgcjFpesy5yNFuQN5TXrXWWq+lKuHXrOj/72U+5c+tWDiLMsqKuURCZSYEQ&#10;FiFZEjxam9dsrFIgJamFOy+9Sq/f4dnjL/ngvV8ynoWMxlOUMaRJgjWWbhCQR5D5WsiM5PDeXX76&#10;87/j2t37JBbCOCGZzbHCkgnJT3/+N9y//4B//sd/ZHz8nMVkxuRUMR2N2Tu8ShD0AYlJU1wlsGmC&#10;sIbpfEG2u5XfPKEJOi7dIGA0XyBcgbaC6XyBtltIx2er79PtZSgRomNLJjNcD0CSZoZMQxBYvMDh&#10;5p0DOluS8WTO0emUo5OU8Zi87m0yJAIlLBbFi6M5H3z4DW+9c4Bwerz59lt4QZePP/iUKE5QSuK4&#10;oLAII8niBGs0/V7AHMOkqOMtFilCKBzHQZNfz9ZggE0tGoej4xFKGaaTI9JkjuO4dLtdjp5/w7On&#10;z7h1+zbDrS2m8wXzmWF7sEdKn0U8QSlBr5NnlMrYgkAvw6KYTAyeJ4njjJmXolRBkiIto+fPuXn3&#10;AUGnQ5LGRDonIRNOPh45KW5Cx+tz59Zt9obbPHz4iG8ffYmSCuUqbCr49tkR08mEXjfA73hcv3WD&#10;W7ev4W8NePOHV1hMJsRxgnQkAkm0CJnPjkmSI7SdEDgeXteld7/Pzasez44XHB0b5mGGnk7puJL7&#10;Q4e9jsOzuebx1HAaarIoRFuL47pEUYQ+OcHzA4IgoNPprPi8Mo4p/79YLAiCgOEwJ8eYzmZLf+O6&#10;bmNO3pRPpGl6Lp849wxUSawRhEl8the6Dt3iHMMwXNZNpJQ5ON8YjM5BwaUPrte0ytdKUm+nRnBU&#10;J5Opk7adxQpySVZX1kyqCuGr8WLzM9uc7BWUEGRZyt07t/gPf/e3bHV84nBBlqUYnS1z/aVqvG3O&#10;g6p5VlvNr06+s7zOMkaq1Z8E7WQwJUGCEAJhV8kJq+dSrfG2qaqvgslbSNDWPMNuq/M01WvaiOGa&#10;Yq16PtBWp6zGX1USh7Y8p+05rRACVY6dyONdUeagwuR/W0lmNFYIPM9bzr+m6yiJLfLjr8Zr1Tm9&#10;MmeW80IuSYTb+gjqqvPniM40SKHOkTL8S2vwG9vYxja2sY1tbGMb29jGNraxjf3/3TYA+I1tbGMb&#10;29jGNraxjW1sYxv7M+0iNc+mxuulQmlNdaT+neqxLtNIVv/uuvfbGvWqD/jbQMwXnVO9Ka5NgbT+&#10;cL1NLfuyCmbrFMLXKXP9OQ+UL2qWrjZINilKrVN8b3qtPiYXqUm2zaOLwHdtx20CTbSB9ZoaLJoY&#10;/5uAI1WrNtJc9jrblLParqXafNF0DnXCiDbl2/r6qQOpqq9XGx7aGjvKz5bNRlVAR5NCfV3JovyO&#10;zsC4Crwer73zY1IEn3/4HgEZ0VEERvDVZ5/x8Sf3eet7r3Lj9gO+ffQp0unx1aMnHB4MsChmYUYa&#10;xZjUIozAZBZrclDnYqHIRI+twSE7V67TGQ6hO+RFGBEmGmP6ZDoBmyuTmNiQWAvSRUhJkljCOOL4&#10;ZMo8zPCKpixHOVirMFoThylHRyMef/2cJLS4UiBcOH4RcfwiwlWWTqDY3vLZ3h+SRpbx84jHTxak&#10;EXR7PtdfOuS1N+7y6suvYhzFk5MTxuMTpDIEvs/O9g6B6/Htk2f88Q9f8OXHXxDNIxxHcPveFV56&#10;+Q73bt3lxdMJv//jZ0ymJ9x76Savv3Kbfq/P6HTKb37zER/9/k8Ibej1BXfuXuH+Kw+4cecGUZby&#10;7OgU3++xu7fDaHTKe7/+A/PjMY6wKGVxui7v/Pht7r50yCyJmUwSpOsyHPjMjmf84Q8fkc0WWJuD&#10;gf1eDjZPU00yi3GsJfDyZnOtBdNZzDy0RJlg/+Yeh1cHHI2ek0UZJkpxjcBXHko5GCwns5jTScY0&#10;Aa/v4HccfAWeAE9J0jglShPCKCXV5OrvtsBMSYHFkGUWvzPA73ZJgKdPn/H55085fjbipVsDTDol&#10;SwyJSYkXlu2dLp1+h2fPR2z3Ouxu9dFhwsnxmCwBHMGt+zdwXZcP//gFO0OXfgfCaYo2sLW3D8EW&#10;737yhF98eExnr0v88TOePTtCOZIoyxiHMX7fR0mHXmfIF1885t1f/JYg6GALFeKtwYBFHGGlwAsC&#10;ojgmSRN2d3f4u3//t7zzg3dI0hRtDFI5+fwtFdVLkGEFHHYGZl16k5X9f4lFt7IAyIM1Om8gLpqa&#10;HUeCERzs7/PNN98wGo3pX+tijQFZgD8LAECp8muNzoHxVuJ6/tJPSFGoK696uKXfKv2aMRnG2hwQ&#10;sWa/XfGVomiCLgk7yOeEtgYpFDgSzzpcPbxCEiecnJ7y1aOvuSNvs7eznZNd6FwFnhJ4oQ03r93g&#10;5z/73xiPZzx6+AglBdZqtJFYwVnDW135L9Nk2ixBn6nWfPvsBdNFSKcnUFaQRDFK+ASuz1a3y7Wd&#10;IVd2uhwdLzAFuYHnOgR+gN3axmYxMhEo5eC4Hl7gE41nJEnedG+1RQqJVBLXd+lIhZKKrCApMNZQ&#10;6lfWSX3K/aEeL5T+vIwTq/FZdS41xWX1fb++19Rjs2o82qaO3aa8/udYG9D4IoXVdfFYPWb+LjFe&#10;07XWm4DrgJemmKAJSF8nvzlruFTn4oN1AJrLxPJt3yuVoppiwarieekLlFIr8dEZIEIXCt2Kt956&#10;i8PDK0tFJSFZrl8hZEUVs+Y/sEtAvSpAElpbknBBHIfs7gz55JNPePLkCZ1uUICEnbWAs7Z8rG1s&#10;22K5Mz/YrGpVj3+/C4CtLW68iNisbJbOfYNYgr2UkmfEJuKMoIQaOUgdoH4RUUBb7nqZ761byxd9&#10;vtyrckCNKUD9GunkAB5tLFbnIItq03K5Tks1yyoAPo4Ttrb6KJkr0Josy4kYyBXc29TDq/lLVYn1&#10;bF2bWk5c+lCRA36K19M0WwIAm3LEJjByFVCweh9X50+5PqskEOf3c9M4Jqvja4owJp9Eppa/LNed&#10;aM5Bm1TmhBBYxL9oj7io8b5Jra6eXzXVKtrWYf3Y9TGq++g2oER9f2sje2uqq7SpSLfl59V5UFfY&#10;u6hW1ZRHNvnUFQXvhrz1IoK8pjGqn2fbnFpXH1uXkzfFKOt87jqQcr0+1VYraNuX2+bhur3sMvv9&#10;eR98BvIpwTDleSuVE+OlWe5HHVdCphFKlilE4S804GJ0gud4eMolnocI5eBKSLI8rha2UGIv55y1&#10;Z0QrhX80dolgwpS+HYupKIsu9TJFQcglJSh5HmhU1owKP0QJYOc86Gp9vFeeZUFIVWC7ja7NM+QK&#10;sIUGcs7LxLhtr68jKC0iJJacJHlSWXymHQTUWE8rSNqsydXujdYkpIBkNpvT68/p9vt0uh2sKPOU&#10;VTVs13EhS9AtAAAgAElEQVTLkcVanZ9DsYYdqTCZZjGfF+RIiuFwQJYccPT8GfN5mMeNBTg5V8cW&#10;54BcuQq1aCUiNTmSHlkh46p88Nx6Pzv/1X3w7Hvl/83yusp5Ud8/6mu47k/q869trVbzu5KYor63&#10;LeMZIUFKkixla9ij3+sw7PZ5cO8O1w720Is5OpoTz2dE4ZwkiXNyoAJ8ZRYLHG1wPQ9RkPA4ShJ0&#10;A/bVfk7yJ+wyfoiTtEJqU8ZGZm1tt20ttMcZF5NCtdV7q6RedWX2cjylLOY6BtfL82+LYjgcsre9&#10;S7fbzX1gmpIkCY7j4fv533EckSQJaZqQZRlpmq7kwlLkgHjfhY4D33twm8OdAafxhI7votMETIZJ&#10;I1TgkymJSA3CZBwM+3gCZgaM1SgrWuu36571NM7JkmioACJLpcgwKE+yt7fDYGsLIRSZFcSpZjpf&#10;oJTE83K1dmsNSgkWC527igJILwRIBZnWSCnY2dnlnXe+zysvv4w1BptmOSkKeZ6opMCR4DjguYDQ&#10;Rdybv6+NYRFHOejWVdy+9xKDfofJyRFPHn6NUJbrVw+wJiON5qBTdJqRRAnagjcY8uaPf8Lu7XuM&#10;U0ucJGRxjARmsyk60zjdLR68/gaDnV3++b/+F44eP2SeRETPjjgZh2xv79Lp9AnjDFe5WJNhLMwW&#10;KakRuJ6HI2KkNYh8FSFkXms6naYcHUdc3QkQCjqdACUEqbbEiUE5DliJyTTDgeLwsM/2jkumYx49&#10;PuF0lDCZG6YLiBOBUjnZo9UGqTzCTBInig//+DXdwXWu37xCvz/kjXdeRyp4/3cfI9O89m2NyWNr&#10;KYniiE7Hp9vtEvgR09MFz759StDtsncwxPUU+/t77OzuMRqdkmQpWWpwhOX06JhwHhH0PVxXgbGc&#10;jk+5ml3BUQpHeiRhAv0tgv4206ffsBc4+B2D1QYnx06jtSEONb4rkQLiFKIkjwcCR+B0DeHkBTqO&#10;6PUHdH0Xm4DWgtRorLTYzCKVQ5jEBMNtrt28ydVre3w07HL09AXhbE5sE9JEF0S5miBNOHn/Q07G&#10;C773xstEUuP1BrhuSpKkCOHibXXobw/oBNc5fv4li+k3KGJcz2Xbg26/z86u4eh4SrzIc840zfA9&#10;y95WhyvbLo9HCx6ezNBxQXSnMtI0Iok8oqhDksT4HT8nNdUarR2EAEe5KMdBG1NGHAip8H2fNE2J&#10;47gxNq/vJXWSv7Vk1UVhWRSkZhaByfKasOu5BJ7PfD7PCTiKzynlkJq08RmsMc2+WVcIOOwyXhEr&#10;RDnV+lL53TRNV45Vz3NX9tni2PmOVIL8i3icnPRle9jn7//+77lz9y7RYgEmy33x2W6BFLIg9zif&#10;e4NFlWV8LMLmBCEU9aklSZ4g31+K6yzePiMMqcYFiCUnrHTy69MmP2Y+RmX8JJbUuctzYj0p0vKe&#10;NeWMQubEvNXnqMUxlyTZa+qMK3uxtfnZLYdUIIuzNeWdtCxjmHotYnUvW4aPhe9iBQBerVVorZFK&#10;rJA4lsetzqMmsvvyeUhJeJD/rsxJYUpyCmuL0EpiLBgnXydSqTOSXWuXzxZEkZtA05hU9ghtsAaM&#10;tkhpsdKu7edoyhFXa2CrRHZNsde6Xo2NbWxjG9vYxja2sY1tbGMb29jG/q3aBgC/sY1tbGMb29jG&#10;NraxjW1sY/+KVgfElq81NbrVPw/r1S/bgBttTWj1/69Tv7wMoGkd8Kd+LXUwVVsjXNt7TQrwbefe&#10;BKpoU6dpA7lcRumw6X41fa58vVQ9qjPk16+7fvyqUkJTM2b9OJeZk03X1tSk2HQ+FzU5VpWU1v1m&#10;24P670rscFlAf3UN1udRXRFqnQJ8fdyb5ntdvaC6vpt+ex0Yqr422ppV6sD86nw2xpCaAnyhHGTQ&#10;57V3foRQgg9+8ws8b46NNSaN+fW777G/M6TX6yFlD6MNz18c8d577+OJkOksZRQbSBwwFiEse/u7&#10;3L39AK+zC8EAK7ukJiDRLidzg+tvIQNNHEWkxLjKYmyMUBrXC9BCcnJ8yuloTJxqpAro97bpdzsE&#10;gQ+2ULhMUkyS8fTxC8bHc6SWBI7FUwYnEHQ6HXYHA+IoIUpivn0y5eQoIQ5hOPS4+/2XeOWVl7h3&#10;/yqOb5jNE46PxmQ2ZavXI+j6YAWnJyEPv/6Mzz/9hMXJhJ6nOLyxw5tvv8n9B/eYJxkPv37K+3/8&#10;mPv3X+Iv/vJtej2HJAt5cnzExx895MM//gmhNVeuBPzwB69weGMH2dliHMUkWuB1B0gLX3/9Lb9/&#10;7w8kkzmeAny4evsKf/nzd9g73OZ4POX50RhhXHSkOX52wpcffo6MQVmHTMfsHPa4du2Qb759TjiL&#10;6ChBr6NwXInWimdHIeECYi24cnefK9e3ePr8OS+ezyG19B1Bt+PT8zvE2nI8mnM6TlkksLXfI+g4&#10;WJ3Q9Rwca7BpQqI1caz/P/be68eSJDvz/JmZq6tDZ6TOqspSXaKrWjeHbHaTMwRmOYsF9s9cLHaw&#10;u1gB7APB4ZBDMd3N7q6uqi6VOjMyQ17tysz2wd1v+PVwvxHF4dvcAxQq8gq/7qbOsWPn+z4SA0iB&#10;7yjcloM2KUXNWKQ1W7s7CFdx9OqIB49ecPzyhN0tRctJSeKs8HMeWXy/w/Z2nwdPjxDSsNnvQhox&#10;OjsjDEMSYOv6Nbb3tnnw+BVJOMffapNGSVYU2+nj97f5zZMx/+U3J7w4A2/+At9V7G1vcDQc82oS&#10;MdgM2Nna5K17dzBpwn/8j3/FZBLT7m2RGEl/sIHn+kzDEOVkKt9CKWxk+OlPfsQPvvcxSRxhpMD3&#10;fYRUWCFRRRFfrtwuBIhq8bewC3BFGSwnpcBaibUyF07PCvwLhbnF95Wh226ztTHg8OCAve1tHEeR&#10;xOkCAJJdPF+vTFaUNp+HzOL5AjCRgU4gU3QuFS/WATutxRqTKS2LBrBzZRm3mFyB7LygTSJgoW5v&#10;8VzFzevXMcby6NkzDo+O+Dc//Qn9Xpc0MpkyNAZrC8U1wbtvvY1ONf/L//q/cXJ2SphokBKdg/yL&#10;tXYJKIHE2KxAW+WqlUfDEYdnI7pOm25enGZNBtBvB21u7O9w5+Y1Pjv6mihN0BiEkrTbHfb2rhHN&#10;J5wePMULWlgsqUlBZSpvWsckOiZJQvyWn5EHaIvJiymlkAhbyOs2x1RNr60CX9QB8woSlCa/Wo3L&#10;qkpOdapDVwEaXxW0XRdX1MWrq2KLywBvdWD+upi6LlapAgKr93sZsLcuxiyrq9rFWCj330UlyKb4&#10;pyluW6Vcna058lL13kIdthzLZOrudqESm6aae6/f4d1336XdamGsxRiZK5XLRdGxUJmytSADw5u8&#10;WDbv4Ux5Wkp8zyOOItI0odvtcHZ2wq9+9Ss838Vx1GKtqouVqkXbVdXlupi1qQ+rYLu6OFA0KI1W&#10;C1Zlg/J1tQ8uU7eqnV9lQJfJCZJyQET2ILZxXVlFdLUKRHyVuHzVmtQEEK6bgxaTFSVLiTYa5Uhm&#10;4QxtLb1OByklcZwuqYa1Wi2iKCKO48WaEccxqdYo6aBEpoBrTWlsmIt70Ko6WfEb5X7O2r4614t5&#10;u/zMSskLz10lvisA++W9Q9M61dRmWuuFQmB1f1Ddfy4pKpdIe/LJulCkK/ehTtMcvFheDzMVvro9&#10;WNaPdhGX/EtVy6rkgXXrWxmIWCYAW7XvLQMzLlNKL+b0xTW8eW+9CnRfNy8vAw2uWrfryGyK9lAN&#10;REZNMUaTL1tF9nEZyHHVMzetTU1rxSryjKuACOuUKetig1X7/Lq9+WXr+VXH/2WkDeW5fFFt0wJy&#10;CVwshCCO05xUTmFI0UbniokKKYv1SGOMwXGcjCzHSpSjQGRAEXKlTtdRYMVirmU3JRZ+pxhzSiq0&#10;1jmgRWXqwLJQ4rQLYHkB9y7WngxwIy6QI9T1j7V2SbX88iYWpX1LBm4iByJn+zFbn4cpByA0k6Vc&#10;Za7XkVw1jIQFsVqmfF74ftE4LleRzmSkRRKRK7ZrrZnP58zmM8Jojuu7uUu0SAGu61ZiloLMMtvX&#10;UAJKGa0xZGq2wnORtNja2WFre5vZ7Fnun3KSL86JyVRF9bPY+1bJQ5pyw+X+aYrZMkI5sYh/y+D5&#10;836wF1Q+m9aypjVrFflUHfmSEMskPmmaLj7r+T5WCKSjaAUu/W6LO7du8fGHH3Hn5nVsEjM8esV0&#10;dMpESVIMsdGovI8TLEkUkVpIjEHl49txPMjB4YNBP49vHI5OToiTTKlbLp7BNhKhNBGxrNonXebj&#10;q2QCzWujrPibMnFHBlLs5DHixmCDVqeN5/l40slAbYJsPRJyQUpUjhfiOLqgwgsgrEZgcJXg2taA&#10;d+/epOc7zByBpxRaR5gkIk1jlKMQjoPQWb701v41uoHiOGRBpFFVq68jUKi2eWOcQrEeWwwZYF0p&#10;ycbGgMD3SRNNqjWvDg8Zj8a0goB2u40xhjRNMzJN30NKvYjblBI4jsT1HNIk4cP3v8MPf/B9At8n&#10;iSIg8x8oN98XSpQrcVwHIWxGiiizBT0D0eb9YwWe5zCdzXj67AXHR8cMh2O6rTZRnPDGvVtgY4an&#10;x4xPhwgkMYrX332f26/fJ9SWREMSaUyqmUchp6dntFs+QkBqDHvX9/mL//Af+O2vf8VXn33C5OSQ&#10;+WjK4cmEVruDcnxSA0JJtLXoHBzbbbc5O5vhdz1cR9Hp+EzGc2IN01BwOjRMZylh4hDFMQZLHNuc&#10;vFJijaHfl9y8uclgs8XZ6IzRWcw0TJjMLWGSAeYTa0nSNFNk14IkVZxNU0bjlNNTwyeffMPG9i5C&#10;JbTbHu9+523iKOEPv/sSKUEpAcKQaoMxgjCMcBwXz1NYYwnHYz799W8IOg57+9fY+NEP6Pf6TKfj&#10;TK3dWDAwOjllNo1p9xwG/T5CgE5ivvjiK+7ceYNW0GIanpDqGTvb25w8kdiW5OatAWeHY+ahRmvQ&#10;2hJFMUpkwH7hKObzhCS0SF/gd118BaPjEwYbm3RcD2MgNglxGjGPotzdWRIMzw7mtDyPrUGXN998&#10;izu37jGdTBmPJxyfnPHq+QHTaIYhwXEkL54+5cbNfXq9DhqB5wWkiWA2ixHW4rkaLVy2r9/B9WPi&#10;yUtsHGFTiVSanR2PXrfHdJxydjZnPldIpbA2wVOC3a0d7t3x+OzxMQ8PRsTCw7geFoOOY2JpUUoj&#10;pYfWFpvHSsZaOl4XhCDVmvF4RBzHS3O7APZWidzqzn0L/1UmLFwme8kIiSQCm5OuFWtGEscIwHUc&#10;HKVIbUZirNOU3sYGs9lscR3HcXBdF20NNslzUeWcRjmeKftkzveDdee7SzFjaX2txlOLdbHIFBmL&#10;QeTxpMV1HITMCEp/9rM/4bvf/YAknGPShDSOS/6itL9lBVn2Irxb3jMZsUyWU6xn54ry9jwOopy/&#10;OG8kKeQiP78UHxi7lA5exDbLDq82b1R9nqX8UxFXL+UZS0RVNXF17Zm0NeSUDecZ/uK7slCWL84b&#10;RG0ebjkmy/u2uP+KzyvaPU3T7G+5nJMuchzV8bK03yruQZRyYYg8vj/vW1mcGwiBLZEQFQSTqnKe&#10;20SuZXOSIK1zElwr8rwQi3utixnr9g7VmPQiEcX5GVLRBk17+bWtbW1rW9va1ra2ta1tbWtb29r+&#10;e7Y1AH5ta1vb2ta2trWtbW1rW9va/hWsrjC2qVC3rsirCRjdBBAq/q4DIZQLIlYV9Fa/XxTiV0G7&#10;y8ARWSn6Pwd2ZUpyzQW8TSDqVWo7xf/rVMOqny+3X5NiW9Ph+aprltu1SS28CdhfLnIst/Gqgu+m&#10;fr4MlLPKVpEkND1vFQxSPEfd2K4WAl8szm6eM+Xrlu+lOgbrCk3rVG2r32kqOG4sbKhcpwmE0jQG&#10;6gDvxXWrpBir+qMK0FhVYF03tnWhVGlNVswYdHj/ox8S+G1+9Td/xfhMYvWc4fEx//QPv+KnP/4I&#10;k8DJ8YTAsTx//ICWCkFrZjMwsWajH9Dvdwg6W3j96wSdXabGZziL0bmiGjgoXOJEE0YGnVoiHYOJ&#10;2Rp0MWnK88NjRqMh7XaP7e0BftDFdT2sydTEkiQr2JJCoNOI41cvca0l8C3XtltsbbXp99skKTx8&#10;MuTg2ZBobnFd2L3W5d333uStN++yvb2NdFsMxxMODs6QUuI6gpbTQrqSJDIMzyaMhjOePX5JNInY&#10;3d3m/Xfv8vZbt2h1OpyOpozGMULCz37xUwKvhTGG0SxEC8Gr05CHj17S7go+/M4tXru5w6C3xRxB&#10;GKfECJAeaZjy5ZcP+OazLwgnIb4j6O4o3v/+fd5//02cwOfxywPGozkdv818OOXg4SuefPkUh6zu&#10;yKqI++9ex/M9nj894+TVlI2eR8dX+K5gMosYT0NG00wl6Mb9HXav9Xh5eMLzJ2PimWRnENAJHLrt&#10;gDCMeDmccjrTaCHZ3GnT6QUIkSKkwBUGaQzaQBjDeKZRLriuwPUyVVWLxVEOaWLwW20G29vEOuXk&#10;5Iz5cEI/kAxa4KFRjs8sjLAYNnb7vDqe0/Ja3Nh3cW3EeDxjGoZoB9xOm/27NzgZzXn44BlbA0US&#10;RRgtEb6Pv7nN07Hmb3/9khfHFtVW7O7uMOh4jCYhUazZHGyyd/M61/c2+eMf/4BPfvcZD795hOt2&#10;STR0+n3avS7W5irJCMI4YTaf0++0uXv7No4CnWQFjlI5GQA+l4CRQi6pJUOuVCcgTfVSYXamamMz&#10;RRIhMLkCVAFcKUr+pHRQKiuKl1IR+B6tIOD46Ijj42P29/cxOsF13UXB4EKZOb+nOE4I51FeWJ8V&#10;xskcAF+AxAp1H6UUUkh0kmbK6kplY82YDLRS40dZqBIWxWfZ3ZfECpEyK5/T6Ex1RQg8z2V//xqj&#10;6YRvvnnIF19+yQfvvZeptUmLJiUMY5xctV4qwfvvvcvp2Z/xf/5f/w9RMspAL0Yj8wLPi75S4jgu&#10;2qRZXxkYzkKevTrixtZtAgm+zEkBpMRxPAY9h3feuMPffvINVgiUA47rsrO9zc72FuPhKcn4hG6n&#10;hVJOppToKVAC4UhSkxDnxe9SKZI0RBu9KGgsq2ivIqKpPksRc1zFn1b9wSp/WY1JygW2uqTQWb73&#10;4h7K4MIycKGqOr0qVm26p1W+97LrVGPGVW3VpLpXBoCX47VintTd5ypiqXK82PS5c3CtXBQUN91r&#10;cY9lYOaqeyr6zBi7wHA1FUxWiy+ttTiOkxdpn1+z1+vz3nvvc/36daIkxXVdHMcQRelinBSq2edA&#10;+nM1wFRrLBYpHfr9LnEULQqHoyjkr//6bxiNRvh+sCDVuKjguTo2viw++jZxWHVfVxdfVhWcVrVz&#10;eWw0EWqtij/LY3Ex//K135hMna+JOKwooL0K+de32SuJBuW3oq1XAf2XrlGM2wUwEZQLR69OcH2f&#10;fr+fKdjlIKKiX9JEY7RFIBcgzjRJoADmITBpiiwUhAFbIf6oWxeqcXupdSrtQ4mERS/1z6p1qFhv&#10;61Rk6/qlbp0t+jVN06W1uW4fqrVearfFODQX1c6X7qnUN0WRubWG1OiMAKihT/lvLNKuAsSq5C3l&#10;eVx99ibCwDrV+jr/UR6/q/aQl835VetRXV/V+cfL1OOrZCDlXE6V9GAVCd1lCubVHMBVyRNX7f2b&#10;2qfan01rR9O1VsUCq0hlVuUUinuqAnlWxS+rwLtNY6U8nlblaS76wWUCjTRNsZAB4B0HCHPQe5k8&#10;I1PWTJKYIOjR7XaJI4sb+CSxxkpBFMf0Wj10miBLZBTZOporO5bAWeW40pK9fyEvSaYkjzgH9FTj&#10;0zoSo9JTlz5bT7Cyqr0L0rILZC92VfvaS8fbqpxc3bpe/2zn8u857Krp1laO6WW/e743EwLSNGE6&#10;nTCdTAiCgKDVwsnV2h2lFgCyc2B61s4FSKlMkmSBVquFdB0ia/G9gO2dHY6OT5hP5wsAnURmwPca&#10;31eNzS60b/nfJcYDe56MXvJZ2TVN7Vwur2F1Oc0LKvNX2G81jZUqsVJZubzqwwognnQUrbZPtx3w&#10;4Xe+w7/9xZ+ys72HNZr5ZEQrcInDLUZnp3RPTzk5OWY2nWT+3QhiY5mnEbHJ1K6VcjDaZMDsvE9b&#10;rYDt7W20MWh9QjifNwLdr0rqUEcu9W2A8E0kb+fj2y5ir2wdTks5FkkrCNgcbLC9vcV3P/yQME34&#10;9LPPiNOE+WyOdJylOMZasyAqcl0X3/cJwxBgkV8RQmCSFN8T+Erw5p1bXNvs4+iEQEl8R3E2mTOe&#10;jOkNNtBWo1wXaSxCR9y8tsP9127w9NMnmFy9t4kgtppHXkVgLKXMQKrWIqTFkTIHr6tM5d31sNYS&#10;xXPCcM6TJ4/BWoJWC8/zclIzJwdPJwvwpLUGMDhKYjDsbm7xsz/+Ke0gIypTSqGtQSgXmbebVGKR&#10;BxNSIKVaIjQ4v3eBIxWz0Yh//uWv2Oq0SQZ9Xj17zuTskMnpMdubXVotn9RahKu4c/s+73/wYQbY&#10;TyIMiiiaE4dzxtMhxqa02puEiSZONb7r0hps8uOf/Yx3vvMO33z5FQ+//JpXBwcMpzOSdIqRik6v&#10;wzCKiZIYhOXm9T2i+TQD6TsOnutgUhhNNIGVnI5SpnPB0dGck9MxFksYQdDOCN46Lcm1/S26PZeD&#10;kwOmM0ucSOZppogeJwJjBVpbkjT7dxhLJmHCZK7x/DZ+O+bpw+ccvHXEG/dvMZul9NsB77zzOpOT&#10;MU8fPMdvK7SBs7OYTsvieRkJoyPB92XePymOsJwdHxJO52x4PQLHQ4gsx5mkmnA+5+XBS7b2dhkM&#10;emAFw7MhaXrM9vY+OzsdjGiBMbRbAY7b5fD4DGfD0uk6zGYaz1VYxxDHhji2WKFotRSiBeM0ZTg1&#10;pCrm9hs7jI5fwt07+CrA+pKQlKNXZ3z22TcELZ8bN64hXUGqLdFUcnZ6Rrvdpt/t0u312NjZ4vU3&#10;XyeZR0xPh0zORgjHgrSkGuaRxcwT2l0fx28jE0sUhqSRRRuBFS6t3nWkCUn0ETaV+K0W7Z7H8Cyi&#10;5TkI4XF6FNIbSCyarpOipUu332bwnRtsDzw+fXDEyEgMCiE0JgKtFFZBoi1aWYRUi3XGdTzI1c/L&#10;c1pWCGDK+9CCEKXwveX1oCCuEBXC1LIVOSLHcRZ+NgzDWlL2drvNdDpd8lcLYH7uqqRUF/ZM1Rxj&#10;GcBft5co5xgLMPIqIqnCzxvOScEXOWngo48+4uc//1MkEEcxcRQC5gJgOMstyQW50tK9IRHCsCCk&#10;ROTkB2YJgN5EctO0d7lAUoVaeabflBNp3GMUPqDkK3SFQOYqe44mglOx4lzxvGvsQlm97neXfLqx&#10;S7mSYhyUcxFSSlzXwVi9RP5UnivV/WH1jLqOFEJJScHEW6jRF6RWouastkoI2zRGC3X4cptUBRDq&#10;znDL91fNsTeRHBYEGWWCzSq53drWtra1rW1ta1vb2ta2trWtbW1rWwPg17a2ta1tbWtb29rWtra1&#10;re1fxaqHzXUFdNXisuwA11xaQFwHNq4r2F8Fzr3KvS8zodcDcrO/z4vRhCgfIDcrude1wWXg6GrR&#10;QfnQuI51vnivTlml+n6d4l5Te9f171VVUcv31kSOUHef5SLQKuj+246Xi/1nG8dN03go31ddQXxT&#10;Qd+3VY69TEWrqoa7UGuojI0mBds6haK6gvW6e6xT2CuPw2oBwyqShHJhRN19XlaEWje/Lty7EFn5&#10;r9HoNCs4cpTP/bc/xHUD/uvf/w1nBw9QRvLs4RP+ejolTWZIMWdrw9DzYnxlsEIQSYvGEsUJ41mE&#10;23MRwQYHw5hxGJFYgRaK1IRgDZ2Wj05S0jQHgQqF7wU4rsvp8RBhJdd2r+N5Hp7nIaUkCSOmsylJ&#10;mqCkQCoIfJfRyQQTDrl3vcfOVo/NfhttFI+fHvPk8SmzqcbzBLdfH/D2u3f46IO32NnZQRt4eXjC&#10;8dlzohSU4xJ4WbFmGCeEkxmzWUiapAhr2N3e5M1713n3rXtsDHxSPeVkeEqiBXt7Wwx6PcJ5SpzG&#10;pAZibUmtRjqwsal566M77Az6PHpyxOaOZbC7C8pBWpfnz4759DefMz54iTSWTluyud/mx3/8Nvff&#10;usHhyRkvH54RtLpsdvqcvTrj0VfPePLVAW1X4jsWv+tz/903QTn83d9+QjKO6bYk2xt9XEdxdHTK&#10;2VgTJuC0FLde26PT9RhPZxy+HJPMBTsbLXYHLsrCdBZyeDJhmlqkpxhsDAh8hTEhxHOkNRgtQapM&#10;BSnSxBYCR+G3XCSQmjRXnoE4Nmzv7+C0eowmI148fQlJyMBXdB2F1DAPY6LI0u74HJ5NOHo14f23&#10;tmmLhMlkSpxAIgWtzQ6bN64TpoJPP3tEuyNp+RITa4R0cNsDxonD3/7uFY9eJqhAIpXADzoMp1NO&#10;plMGO3t0N7bZu7bFX/4Pf4aO5nzxxR8I/BbzVKKkS39jgLEGo0EJiU4N8+kMpSR3bt7i2s421qR5&#10;oSFobVAiLy4UMgOcW0CbQoquVESc+/jF+pupqxuZKRdmxdfnCojCOlkxt7Xo1GJ0Vq3lOi6dTgel&#10;FKPRiJ2dnUzhNk2zgue8ILyA0GfFx5ky1Hw+z0ALizhjWfluodiYq2EJKoBFq5b8xzJYwS6Auyyw&#10;IxfXbWkzZcFCFazdCnj9zl2iWcSLg5fs7V9je3MTJSSu46FTjQaEVEgMEsn3v/cxJ2dn/Ke/+c9M&#10;ZyFuDsxVSi2ANpAVfhqdgfWkUiRxRuQwnoV8/eQJ7762y8D1chWbTLVFKom0gjdu3+De9W0+f3aE&#10;jSKi2Yx4nikL6Thmo9fD9zw818FRIFwPKxVGKOLEkhqB57cQros2GQFFQRBRqExW47iqL6j6jzpl&#10;uKuCx+p82yowWBP5UR0ZS/W65ULdVf6zCiS9CkDisoLTqxI8NRWZluOIakxZLlAuXqsqKFfbthqD&#10;VAmZmgCql6kEFwCDApR+WVxVjZWuEnOXQ3nhKBKj0TrN5pOxKM/lgw8+4L333ssJPgzz+XwBigIW&#10;f/byUHYAACAASURBVLuui7UW13XwfZ8kyQC60mQxhVKK+TwknIVYo3GUw9//l//M0yePGQw2sgLV&#10;FQrETeRFVwEYXkW1tY6koBgnde1fjgXLilXVMVn9XrlQ9l+67yzfU11h7GUxcPlzxXXqQMJXAbvW&#10;7X8XgJ0SoUSjinXulzJFYomQlslsgjYZIUO5GNhxnFKfmIUvypTeFcqxtNvdjGDFmEyZ2GTF/dSQ&#10;RZT3W0Wb1oFis/6Spd9dblutda7AR+2aXyaHaFLyvbi2XNwv1v1dBSWU/WOSJIv1ejFWTalgnHpw&#10;+Kp5InNAY7Uvi4iARTz07a0MoIrjuDE/cdW8zCp17rrrVXMtK9fMK+7F69qv6k+uQk5XvYdV+8+r&#10;KMlX16m6vXSTSu1V/Hg1j3NZW9UpFF4Gaq671irQfF1epy4Oq4IZLlOrX0WEeVWwSzVHVc0LNfmz&#10;6txVsohtyMGihQIxi7npus4SqDk1BsfzCKMpidGkORBp5bit3EOhQCpURuxTR7qCtSyENuVqxfvy&#10;nFwA6Gs+U6iVXzW2ujA2pFxSWl81z6u/XTfGm4gtmsfpOfg9T56wAGgJeyVf3Py8hjSNcRwHz3OY&#10;z2ecDc9otVu02y0832MymS7I16r5qfJYLEA4WmvMos0lylEo16HT7bOxuUkcJegc0Fd0kCEjRKvm&#10;E1fNbQHLfqaS86sny1pNqlXOrRbxRF0usgpiv6wvm9bU82twgVij+E9Ii99yabd9Pvrgff78T/6E&#10;/Z094iTFYmh1OzieQ6vTobuxydbejO3hGaOzM6bjEdPpjCRJOZ3OGM1DEmNzcHMWwxdKp1JK/MBj&#10;Y2ODNE05TpMsX5cDwwvSvjKZ1VXWr8tIpZr2YHWxZn1Mbxcqq4v4Q2YEW/1+n5vX9/nJj3/MvXt3&#10;+eTzz5lMJoSziE6rDdpgjMbmMWB2/pLlYRxH4eQEAQUAdZHbzWOjtufw5mt3aLsOaTjCcySBpxBW&#10;k0Qh08mI8ahHu9sjMRqDptOS/PDjt/nk6QGvxunSmL+MiKUuT7/c1oUSr0E6eR8JkGSkRNpopOMy&#10;mc14+OgRvV4Pz/EJgmARRxekSNrkuQosWUhtCQKfP/2TP2JnO1OJ9jw3AzCqTOXeUXIBXHRdh+X0&#10;80V/LYVACcnhqyMmoxFb7U12t7aIJ1MEKbPZDKtj2q0gI1tWDhu9AS8eP8Xp9BB+Gy0d4ighSiLS&#10;KERKlcfyWa4yTCFK50gsrY1tPvzhFq+9+Q4vnr3gm2++5vmTZxyeHNPudXFGU2bzOcYa2oHD9uaA&#10;KIoJwzlJkmANzBNJpCXjWcrRyZQ01iip2NkN0Dqi01FgUtq9Fr1Bm9HwjPFIczYSjOcatyXR2Ixw&#10;SyriJGU8E0znguHUMp1rPF/h+pbNjQ5xMuHhw0fcu3cNpSSTWcigP+DDD9/h5NUJSaxRDszmmihK&#10;6fd8XE+S2BTlgOsIlBGkcYowhscPHiPsLcJZzPZOH7fVJh6PUQ6cDYdEszmDbhshfSajGZ6vOD0+&#10;YXdnF99towR4XkC3v8F4fsY0nBMogetZuh2PditgNptzdhYzGhl8V+P5kr70OIojJkPD2dGUrVsd&#10;cATaGFq+g7KSZ199wfzlIUchHD094Na9G7zx5ut4nTZnowlHh8c8/OYhAsn+9WvsX9thq9fD29mg&#10;u9UDK7PABkjjGOnAbBbRavm0WwFK5ODoxDKcOIQywIYe/U4Hz4lJjSUJI1yVohQMBg6tNiRxgjYa&#10;z/fY6LURgaInJC1vk67v8IcnpxycjIhFwFw5DCdjsIZer4cb+AtizSgMmduQIAhQSiJsFl84wlny&#10;LwXgvC43UI55qgRgxT6u/DkpJZ7nkaZpNq/zvXI1PiyI4qbTaR4Pnq+3UU5KWCVKEyXyo7JfbPIN&#10;1fMuKeXit5rW+7K/NyVyzSyf4iCF5LX7r/OXf/nv6XY7zMdjkjhCWJuRMdWeObMUn57Hehlrc6GW&#10;LoRYkIpUz4vr9gVX3ePVxQtN56Wr4gjyNrHWZuB3srXYAjpv1zKxYl0OqImk6yrPImW2lpV9cUGk&#10;29yf9jy3gMBYvRiTxpjF+d9Su9plopsqwH3Vvrfqc0xOEGnKY64hH1utq6jmvS/0oyiNLy7mKuvI&#10;8+rIaatkSXV7wPJvN+XR1ra2ta1tbWtb29rWtra1rW1ta/vv3dYA+LWtbW1rW9va1ra2ta1tbWv7&#10;V7C6Q8zlA+GMSv+8KI8l8DvUFww1HXI2KWSdq7GXP3s5aKquWPRyRaGLRQblIs5qMVT1Gt8GRF5Y&#10;VWmmDlRVvlb1QLkJNFB9zqrVKfTVtU3d89YVW1e/c1kheZXxvkkhbNW9NRVYrPp+3e9UCw7KxTt1&#10;LP3l665S3iy3wyo1gaoqWN3zlIslVpEuXAYOW/Ubq+bSquutum7TGKgCMapKnqsULEVW+oo2Fqkc&#10;UIK7b73F5vYG//S3/4kvfvsrkjjh+PiMtqvZ3W3jqSlKGJQLXb+NkglTNFobtNHMozmHJ8e43T1I&#10;EoSVuZpGVrQdJgJScuCnwnUD2p7A9x18v8XWdh+lFFE4x1rBfDojTTVYg+e6mUqdMASuQ+Aq7l7f&#10;pusqojDl089ecPhqRhxnhZq3b7T4zvv3+fDj19m+toFUHnEsODw95mw0R5sgu29tGI+PM7W7HLwX&#10;+AF71zbZ29pgo9vGEQlRNGceT5AO7O7v4zhtTk6HnI6OGZ6GaOPg+gFuELC3v0UnGNBxznj24Bt+&#10;+8unjIYxd9+Z8k7H5/DokK+/PuLg0UtEnBIo6G44fPzj9/nwe3dp9eDx82cMz0J2d/ZxkDx+8Jxv&#10;Pn3E9HRGtyXwfMtgq80HH32I47T5q7/5lOko4cZumxvXttGp5umzl4wnhnkE/a0Wt+7tgLIcn44Y&#10;noXYRLO35bLVd3BVynyScnYaE6UW5Uk2dwdIR4BO8KxBOQ5pEqNTTWQs08gwmlocT9Dptuh3A2aT&#10;MWmiQSqm8wQQ+J0WqYXDwzN8YfA6ko4Cm2hmUUKqLVYKTk4jDCGv3dtg0PUYH5wRG4sWCtnq0N3e&#10;RAvDwwePiKMp23vt3JGB0/ZxOgN++dlLPvniFOsJDIZefxuUw3AeEwy22N2/geMF/E//8//Ie2/f&#10;4//+P/53tIkJWh2mo4S97W081yGOY5Rysfkc8TyfTifgxz/6If1elzgOkUouFEMyRReRAeAEmHMx&#10;uhwDLxBLoAVyMJpBykxnRluLtRopBVqLvNicTLDOgjG5OpkFa6DT7rC1ucVkOiFJEjzPQ6dJtjaU&#10;1gOtzwHtaaqJonixPqhCS3CxDp+DEhPB+TOxXIhWfHbBdbNQfhfnN7zQKCyAMBeBZ9ZaHM/BGsFG&#10;v8/bb7/JV998w7OnT2l7Pu12C2sMruNmym6Y7OGxdDtt/uhHP+L0+ITf/PZ3xKnOC//KQJmi3c7B&#10;OpkKvUADj5+94Hg44cZgFyvJADfWIoRCWNjp93j/9bs8fn5EksSQapIkJgpDdJqwtTnAc52siDsH&#10;EYSJJkktUWoRysNzPYxysr4x5rydRAZEqvM3l6mtlv/f5C/LPnWVIk/dd6tkLHUx7GXFdlW/1QTK&#10;KYDyTYCyy2LAogC3qiZa55vrQI7n91d+/Vw5NUPPltSca/rFWoM1Nl8Lzkms8ul+Pj3yuN8YW9NP&#10;drE+LMVJ9pxC4nwW5c9pDMZadEmlq+k5q79Xbu8mkMlirmaLVB43ZN9PdQakuHPrDt//wQ+X9hTn&#10;4PfsWYt4UOev2Tx+MdbiKIUwhjRNUFIhyQBHSig++/z3/OHzL2i3uplarbBobRvB7nUFo03joQxe&#10;vyz+vWyfVI656opxi9cKhbPqHqt67dq/iz5rInco+ZrF/tLWkwDU7SurBGJNbdcUgzfvAUVtQXL1&#10;cwWhTNnXLOZ//p9OU4IgyIB6sylJkgKCOE4IwzB/z8/GWmJI4mShgFmA2RxjGfQHWeG8iUmtzRRo&#10;hcDmvi+7p3KRMYt7y+7pnOytXMhfYOhLQuf5PFa1imDLfV+svdna4zhqaZ3I1pQsfi7I5urXvPI+&#10;Wyy+U3w+TuKSWqCTEwNIpCzdkzh/6AwQfznIdnlMVz6brw1ZE5or7+1XWZ0q8FVAx3WEMuXrVXMo&#10;TSQlTb5pFeFL3T1fVESlNk66LB9RN2fLanHVvXf5mS/LM1wcq6vXg6Yx8m2BIdVrlUntLoKcm8lt&#10;LiMz+Tb3VPf9OiKTuvau81Gr1s1VfVrNddX7D7sArRbqiq7jZsRWMiN6Ol/fTL6unY+N4juTyQRj&#10;4ozMS2SxM0JkMY8tqx7aJTVKLslZXlDatpWs5VLcdHE817V9/fizK+K+cmI0B49WgU3F815BQbMp&#10;fm+Kx1b52FUkPheeWVBR1bQrfXP5Pa1TjBVYkcWys9mU2WxKHPdotQJcx8nVavXCT5fHcAG+WVLw&#10;dBSz2RwlyNTjgU63w+bWNqPxhOlwdL4vyYHH5Artme8933tWVesrnmApDj/3jWQAw9x3FoOpjlik&#10;nEPM9srqwhpT3T9dZV9ylc805TkXe3RH4QcurZbP+++8zc9/9m/Y29slTTVhEi/ibCEtSIlyHDqe&#10;R9DpsrG9w3wyZTIaMx6PkScnzA9eMo8TwiRFKgelLUo6KCdbC5SUBL7HoN9jPDpDpyafE82kSdW9&#10;aVMbNI3pq6rCl8fxEthdlO+HHETn02oF7F/b4/sff8yPvvd9NIZup810OkFYQRiGCOkQxyFKyiXf&#10;X6jpeq5L6vkYrZF5ckcbg+solICt3oAbO9soDAaL40raLR8pwHcdTBKjAJOkRNMxYHF8lzs3drl9&#10;c59Xnz9Z7DWb1vnqOUdTHJOtvdk6bi2kOUGCEi7aWFJjiFMNQvLg8WMsgkF/A4FYjPsyERNk5AtS&#10;CASGJIn47nc/YP/atXxPV1ZyhiwlJhaxZRZ/FudcVM6Dzse41oY4jomTmPl8Rr8d8PY7b9HttPAc&#10;B1c59Htd0iTN8ibCYXxyRMckmPkY63gYDTZJUHFI0O4gdYJwHKyRGdA8z7HNEwPG4nZ6vPZWn2u3&#10;bvH86TMOXh7wm88/5cmrY0aTMcPRkK2uZHu3y8MHT5hONe22D0oSpQYN9AYZQYiSmk7bxdoQIS1G&#10;W4TwCLotzkYRh0cJT57C0akmQdHdAK/lIIDEOsRaMQvh2cuIxAg8T+R7CY3vWrY2PI5ePOHRgz3e&#10;eOMuwgrmYcLO7gb3332N3//yDyiRgann8wit2/jSQUmDkpI0TnEdSWoMNrW8ePKAaD6l0+ty6+ZN&#10;9na3eXg8xg8U89kcjKblB/S6XWajE5yNFvPJBK2TDFiLwHE79DZu8uLBI9oe+NIS9AASwKXb9tCp&#10;ZHg6QzkO7bZLojWDxHJ0EHH0ckziOlw/GdLqD3j66DHPHj3kjWsbtJKUB4+OCU9nPE0egYWPf/xd&#10;Xrt3m26nx6sXrxidDfn897/j5NU2N3Z22dndwvgKoVpI6yIRaBsj8/1dEke0PI/Nfg8DHB2eMJnO&#10;sYGDMD1SEdHuK8JpzGg8QzkSz/cIAkt/IJhOIZpBEgtaQhJ4kk7Lpd1WbPbavHFjj2eHcz55+JJH&#10;J1Nknm9NwxlCWpTjklqLTRKMAZNqXN8hCAIc6S5yr8Ys+6ByLFYmd66qPp/7cr3IM5R9XZ0SdnnP&#10;U/i6OI6ZzWZorXFdtzamLeePyjmN4t/z+Xzxfh2At86PVpW1675XjWuUlDjKwfNd/uznP+f69X2i&#10;WTZOy+frtTF4vp+v3bsKLj33qzuPW7W3uPA7l5xt1uXhqoSk1Xi4DIYuXr+MXKyOgLuOIL5Yuy+0&#10;QX5OcH69euD7hZyRsYujASEyct5sjMsL4/+8/bmU3L88vs5zOcvk5E0xV3UvVd7DVQlPa89vl+LT&#10;87OVOhL7Jh/eRDDZRFRQPQcvExmubW1rW9va1ra2ta1tbWtb29rWtrY1AH5ta1vb2ta2trWtbW1r&#10;W9va/htsuWJzFegZzEqFqcuY5evU9IrXz797Xiy/fEDN5QWVl7x+bquLNLNnkSVQwHJBahPQq/rc&#10;dYD5cvFF+XDZcZwLoOgLPVVTRN0EKlt1mN/ULk2K6tXi6FVg/brfKIPFrqIsXteXdUz2qwrwq/d0&#10;FWW5srJhtX2rxRyrgHJ1bVd9v6pK30RYUNeW1d+oztumvim/t6SQDOdFwLWqjfVzqw4csQowX7aq&#10;4nzTc5bnrDag0RhAKYGnBNt7+/zi3/579vb2+e0v/4GzFw/oui181aLbdhl0O5Accn3/GhuTMeqm&#10;i+f3MDJABAO62xu0+ls4fsRkkhCmFpEDYJRUCFfmgD6JlBrXdQg8n53NXTQQxzFpaomiMFOj8j0c&#10;ea5s4bd8XCk5PRry8vmYB2dzxqNM5abdFrx2f5s337zF3Tv77O5t43qKJE2ZjudMJyknoynzCMbj&#10;OFMosymJiVFS0go89nY3abVbtFo+HV8xD0+I4zFYQa/XodMJGA5nfPnVAz7/wwOGZ6eA4o233uH2&#10;GzfZ2t7EceHwxQt+98kLnnx2Rq/j8Nbb+yjH8MmvHvDs8TE2EXgavJbk/ndu8/2fvMede7eZRFO+&#10;fvqIJIad3X2SueWzz7/m0VcPEbGl01J4Lctrb17n7v27tNoDfv/JY3Qy4913btMPFEfHQ05ORoSh&#10;Jdawud/n9dd2mcynvDw4Zj5LMbElUJJ+O0BJwelZyGik0VogXMnetQ2UK5hHM4QWYEyuRC6IU8Es&#10;tEwjcFzB1nabjX6HeD5DxxlwMYwV01lKZ8NhY6tHHEXMzoa4OqXnOQidEiaWKLRoIxjPM6DkrZtd&#10;rm11efn8kGiY4rbBHQy489ZrzEzIyfCUcHbGoCcxOgWhcFsBrc1tPns+5b9+eoZ2FUIqPNfFcwOG&#10;4wnC9egOthGOx0//+I/52c//lM9++yv2dq+zf/MeB8NHtLsBvW6HJE0wxuK6HlrALJ4ghOC7H77H&#10;/TdeJwlDhCOR0kVKVSrcU1mhbe5vlVLZ2M+drrHLKodk3jmDlIpMFd6IjJhCyqIIOfeUMlNzlyKb&#10;P6m1SOGyubXFbDZjPpvjOg7SZgJI2uqM4kJkxWSp0TiuQtpM0d4YQ151nYPrzQUVukLFtlAYXFrL&#10;CoV5IcGahaJ9VgCWF2QWwC6KgkO7AJFkAFexgMkbITBKMOh3eO3uLZ4/P+Dw1Utu3LiRFcIBSgos&#10;mjRJcJWLSTW72zv8+Z/9nHkY8fkXn6PT/LlLRZoCkYF9bKHwa1COQuuU0STh5dGUN/Z38H2waYSy&#10;DgqJVIZACL779m1+9enveXiWAQensxnRPMZ3fbY2WihpMTrBDTrMohBtNcpxEMrBDQJkCqmxpHGC&#10;xILIFZpsNualFLWKSU1AqaYYo+rrmsh5LlM2bfI3lwHZmgA9l4EbyqQ0RQFfkz9uio2qz7HqN8tA&#10;0QwQYymTRIkcUAGgTcY2IRYF9BohwPW8xT2fKwNmc18vrmfySDcnLBDl2C/73WU1oOJ3zlX4CvVB&#10;a+wC+CxYBj1bazFJciVV4LoCz6Y2WiqAxWIKkL81CAwKyUZ/gw/e/wjX89ClaxYFrNqkaJ0uCqy1&#10;MUiVFXmHUZTNVW2QyqHtujhSEIcxrpScHB/z9Vdf4ToejuuhdQbEaQJ11e2VqoXBTW2zKtZu2psV&#10;VoD7y79VVyh8mcJ8HWFRudC94M0w+UZq8Ru54qPMSVaWf/MiyVRVvayqZFoH3lwFjq0rli7vMerm&#10;ZFWp6/z9ouh5+X4d5WR+SBh63S5t30MnIa50SFON5/m4boSjHLACnZqcPClXdOO8ON/GEa1WgBIS&#10;K3JQeU5IUjxzBujTpb1z+f7PC+vLRArZ33IBBqoCBur29uWi7HMQPIv98XkXZIDAAshX3E+5wHt5&#10;P34OFjxv42wfrlyFtgZjLEmU5CB+gVIsq6FJEFbUAkKb+nPxrKV5VNxjQfZSxA7/kgLtVaRlq3xD&#10;Y7amMlar16rL36wCKl/2m3XrUJ06X1m9sY7Uo3rvQoiMdqi493JbVdXvKnv3pnZpyrmsUjuuA6zX&#10;gSKra0Ud+LMaS1RBz1cZJ1cdU3UkgqvyA6v6e1Wb1BEtrso7rMp71PVTte3qcmhSSYzOAJy+5y/5&#10;nyzmlwsQiuu6C/BVEASkqUZIlcf1GeDOVPIO2fy3C7IWUXP/xlS148/zpxf6rrSGN+VyFu1Y+o1C&#10;ibyJiOCy8VC+tsiJRKr9VJ5LtX69DN5HNMbHV7mP5fdKV13Ehctrdd3aVTcejNFk28qMHCVQAUkU&#10;MZtMmI0nDHo9lKOYh+GSKnr1+kUcvJhLIvOjSgjwspxsr9/n+g3DaDxiPplgtDmnTbNZjLlM7GhK&#10;895cmJ9FzF435wpQ9DLx2uq5XPbV1TW4KVargr+vkn9rWjvr8q2O4xD4Pndv3uSPfvgDru3ukKQx&#10;cZwQ64xwQEoJqUFIgVIiU+H2AlpeQLszYGM7JZzO2Lk2IegO+M2nvyeMkyzv57kLIoxCiVepTMG7&#10;3++T6hFRFC+BzOt8UHme1ccll5ycXPLZi/7n4jp4ToAA1mg2tza5ceMGH3/3IwadLuNwiue6+Zh3&#10;iJIYKbJYSGAu9m8et7iOQ+q453lewJcKpWNuX9tlp9dGRzMckeK6kq29LQ5ePkOIDICMMfhS0lIO&#10;odZYJKPhlOfPX4IVWAwCdSWSmQukIVX/mcegIo9BU20xGpI4JQwTprOQkZ7w6vCYvWvXwUqUAN/3&#10;cV13KZds87ytFBZjEvZ2t7h76xauo4jiEKEkVrAgD1BKoGS298tyQ2QAfKUQol412ViLtoZOt4ty&#10;FFESgfDp9Xt0O116nS69dofA83CEJAh8lAKdJkRxRJKmaCRWeiSpx9QxRDrCTodZds31s524yAgK&#10;E2vRRuNIgUIgfZ/br7/O5u42R7Mxf/fLX+MImMzHvPv2G+zuDdi/eY3/7//9OzQp3/vRj3j49WMc&#10;dcj9t27T98fYcEIUR0CE7xmQPtZKTocThsOY0xNNsLHDW3cHWOXy9cPHzKZzpLQY6TKJDaNpgkHg&#10;egrPMUiy9kdrOr5Ex/DJP/+OTsvl1s3rpFqTKsHrb9zk2cNHhMMQzxPM5iHzMMb3HJRyabdbjIcT&#10;ktiQJiDdLBc3nU1wfZ84idna3OBrk42VgxcHzKZz2q2ATqvF6CgljWPiKCQKQ4TjZMSoQnDz9l0+&#10;+fXvGU1GuD1Jr+citGR4NmLQ9Wn5Du2WwAsCpFSQzBl0HeQuHA8jDh8f8Vv5z9z/zn1eHjzl6Zdf&#10;07q7ywdvXeeN167z2R8e8+xgxIsHX+N3Ovz0T/4Nu/sBrU6X6dkZnu/w+JsvmRwf8vAbj87WBq3O&#10;Bhvbu2xsbOK4LlrHyJx0N04zAgU/8OltDkhONLGegw54/NxybQt2Ntp4Dmgj8ryrYdCXhLMUoQWx&#10;0QzHQ4wLQauPIsWXCbsdl4Hf4ubua3z25JBPHx4wDCE2KeFkAlIhVNYnyslI2kRiCDF4XoBSLlLI&#10;xdmR6zpL87zwuXVEzsVr1XPB8plYobBdJQovrx0FgU1dTFmOoao+sfjt8rpf5w/L1zkn2TiP5+I4&#10;zvJoiNo8j5QSx8naRacpynGQUvKLn/+cDz/4gCQMSZI4ixWUxIhs/tTFVuVT6OX4v/58usknXXbO&#10;fJlPK/ISRbvX7Subzp/LJI51xO9VsPyqWLPuvHIpX1jJDy3F3qIU13CRzKU89s73GnqRJ4zjhCTJ&#10;coWdTnvZz0uZ7yHEIpyuI/yuxm1FTq5KCF4e93XxZNMeNzsqyXM/nMeYWFEiNyxfg5V57KZ9dlNs&#10;1XQ2XEf6v1aAX9va1ra2ta1tbWtb29rWtra1re3c1gD4ta1tbWtb29rWtra1rW1ta/tXsCaFpmpR&#10;fR0wehVYoq4ACi4qQpeveZFlnCupyl/2XOfFGMvvl1njs+tfvE4TuL9JpahJwa38nIVprS8UetaB&#10;jesKDupAG3XXqhYNXHbQXW3DuvZaBVyrA7KUP1NXbF797eLvNE2XGPZXkS9Ux1317+pzVF+rKyBt&#10;ut+rKmyVP18tZGgC4tUpy9YVp19l/FdB/lX1wLLqZ12hRV3R9CqV2stUCwrW/6J4qvhcXUFM9d9J&#10;kpAk4PXbJInGaXV55/2P6PV7/OG3v+bVw694+OSEm7FCpZae7+Arl9agQ4pg99oNOoM9ZolkEguU&#10;Ten4DpPRDGnAEQLlSLIaWwFWkeqUNI6IRUwkDdJANA+J4xispe35+J6HHwT4SgGaxCREqebzPzzg&#10;7//hdyRnKb1A0enC7l7Adz96l3fevUun38ZIQZpaRmFIqgWzueHweMZwGhOHAp1mgDJtUlqdgEG/&#10;y/X9XXptnziNCKMpx5MRDjGddoDjOEwmU/7xnz7l00+fcPTiGMcV3Lh1gx/+5Pvcf/MeynM5GQ55&#10;+uyAg2cvOXx5zOv3d7l7c5Mojnj44IDhSYrSkGhNf6fPj3/6Ph98cAu/2+PV8QnPXhxgrWF7c4+T&#10;lyN+98+fMXx5iicEEovflXz4vbvcurePkW0efPMcr+XzwYf3efX8mK8fvGQ6DHHcTG1n93aPe6/t&#10;MZ+HHB4dMzxL8KWi4wt63Ra+73Hw8pTZ1GTKuo7g1s09fF9yOnyFTkFYcFW+bmjJbG6Yzg3Kl+zu&#10;d9nY6GG0ZTJJEBISKxlN8jHlt9nZ6jOdTJkNT+i6EhMnJJEhMYLYSIZji04td263ee3WLscHx4Tj&#10;kHZXYr2A3RvXmUYxp/MJR4fHOELiuh5WgHAEwcYm49TjN18+YWolbpAVFwbtPhaFch0cLImxbG7v&#10;8Ys//wva/W2+/OYJr14c8fTgkCgxtDtdTocjcKDXGyBVpgSPsdy+fYOf/PhHuK5C6xglXIR08qIw&#10;AAkiA2rLktLz+VxnSc32vLhLZAqKRY2eFWijFwpeS/4hV1/O5n/2n+s6+IHPaDyh2+3hOC6JSZZV&#10;62wGnMsKkx3iJMHovFhSyIVOezUWWQDX8rWlyR9eBqYVQmRAByHQFbBl8dsZ4DdTfxn0e4RhYO5W&#10;TAAAIABJREFUzGQ8Zjqd0uv1cuXt/J6VJNUpjnKx1nL3zh3+4t/9ObP5lAcPHhEnCcpxM9XqQp2G&#10;inqcyYreh9OIR89e8b237jG3Bl9YcCyJTVHSImXKvZvbfPDu67z8x8+YTUbE0xmdwCfwJP1+G6UE&#10;2qZ4nstoPCHwPHAcgsADodGpZp6eA0TO/e65YlM15qvzYXXKkZf5p6b3r/K58mfKPrxJxab6/irg&#10;ft3zVP36Ze1Q9a1XiSHq1JQuXMvarFY+Bz0ZU4yfLJ7NVO/0QhFaSVFIhKJ1TmhARoihdQrCLAol&#10;hVie11UwXDEXiuLJokjUGL00H4si4EXcUSINqMZCTQWW1VivLjYpryO2ALtpjbAWzwu4efMW+9eu&#10;Ya0lSZILKmNUYpmiuDlNNQKLdFy01vieixIQzufYNEVJxZMnjzg8fEWrE2SEHobGoupqH68CS15l&#10;/DcpQq0i5FoVYzWBEZvUuWrj9oKoxFJb1FxWT6/Ojcva67I9WDUGvUrb1e3LVu0zy2tiFdSWrT+Z&#10;ymmn3UIJSOMEx/VyZVqJ53kL0GOSJCRRmsXGlbZKtabT6WYVzSYDTRkNRhisNqWiaXulZy2esQBb&#10;FgQeq/bwBWCwIHHL5rZd6r+6/VJ5710l3XIcJ/8dUUtCYK1FKoWyllYr851JrCmUB11XodRyH4tv&#10;6VcuU+Uu7rkMoPw2tooA8CqqzKt8RBPooBEQcEXfVh0nTc9TB6atU38t7y0X61QOyrNkxENL+80s&#10;2XPB36winavzkZcBz7+NsnVTHzTNmTqSgMvWsqsovJfbsQDwXBUs3UQosGpMNOWRmtbKunWkmnNY&#10;2RZSLIi3lJLYNHvNphakwHEUGLMgYcqUgDNAjue5+L6fg7FcOu0WaZIulNmtTrHGYLReAscUwBOZ&#10;DcwLvqCI5W1dWwmRgyZLMCRrEDmo01hTEecUi33RQm3e2CVSxFVj+8IaUPo+BVmnLYAv9fF5U39d&#10;HAAXx1x5nhY5S1szVxsvxjL54WX3IZbkTc8JEazNiUqEIU0SjNDMZzPm8xnj8RjX81FS5GQpGbC1&#10;Gg8UYKYiv6itzcCzSiKVg6MkwhX0+n0GW5ucnJ4yOxtSoKfKYPW6PGGZ+LMpB7oqxr+M4LOIratz&#10;q2ndXJW7u2xflV3/HOi3OA/AYozOiOtkBmJ2XMmg3+X7H3/EG6/dBZORsBkkWmcj01iTE2SJEnGd&#10;QUkHx3Pw/BauH9Dq9vA6HQ5PT/nq4WOS1OA4Ngef2ZzkUAISx3HpdNrMwzh/35TAaLY2P1zsUarg&#10;yn9J3HiZb68nAs3WMJmvbYNej7u3brG7vZXvv89jZWtsTiqYKdFWYzgpz3MjhaK5Nkk2RnL14baU&#10;vH5rn17bxdEzBBprNC3fQymHyXTG1tYuJk2RCALPR0cJcWp5eXjMfBLnwHcWYL4mcrqrnCcsiDDy&#10;5UoKhbSGNE5IjeX45JTjsyEnJ8e4fkC3H2QkfAg67TaOo9CpXizFQub+QVg6bZ+d7U08V5HECQaQ&#10;FmTuW1yVqVg7rpPlOPIFXEiFReSEiA37LyHY3t2i3esxnRzR9lyOjo6YzWYkUYJNLWkQ4AjJbDaj&#10;32/RbQd4jiBNEzy/TZJYtDH0XRhOJmg0Op5gbYJQDkIG5KwAmQ8UgshodKLxpMJrtej1++gkzoHA&#10;higOOTszPH76lERr7t25yy/+7E/4dOdTTh/9I74nOTx6hW+h5UtSnWCMRxzDaDJnMtWEEWgV0N/e&#10;w+t2maeW/Xtv8vVXjzk7OsUJNPNpjOO7bAV+pgyOBjSKjHzU8xSBq5hMQ77+4ht2Nvu0uy5xAt1+&#10;n/tvvc4ffv05Ks2AprP5nF6vg1KCwHeIPUkcWiSSNDYknsFNNDpJGI/GdDoeSgmEhXQ+5fR0SKfd&#10;pt1pobVFxwnhdEocz3DokGqBVpa9jQ1uv3aHB7/7DY6VbG45dHsBLdchmYdIqdne8blx8xpffPkE&#10;YWM6LcXWVoARhsk05ejhI0w85/7bd9j76D3OTl6A0Hz8vbe4dnOTX//2Gx48fkE4GnLw/CX93V0G&#10;W1sEvker6+N6Dl/99neYcMjoZIhwn6JaHa7feY03XrtH4HuZ/5YSowVRYtAmxPVd9vevcXZ8TJQa&#10;wnSHz7/4io/fH3Btq4vVkul8jrUR25seZ6easQVHKYxOCcM5URLgKQU6RtiIQPp4bY+t965z78Ym&#10;v/3qgMcvR5xFGisU8yhEK40vFDqBJDWoRKGExJEKBChHYbTGGI01WawkZZbzOT9fsmgdL539/P/s&#10;vdmXJEd23vkzM19jyT1rr0IVUEABKIDdYLfUFJfmIrJfdPSPSi8zI82cQx1RJLWw2SLF3tCNBlAo&#10;1IJas3KNzd3NzWwe3D3Sw9M9MtGap2Hcc+pkVmSEh7u52bV7r9/v+4o8siSqPSffqQjCPc9D18gT&#10;54SLNWB3F0H12fpQNxi8rabURgBX1JFOiR+FKAg1cmPKZ5YW3/dQSiKFh6c8/uRP/pi/+PN/jSeK&#10;5ypFTn8a3wjZACi7OYR5Iccvzq0kQ5FiIaaEU/LJRYJ7FoDOXXtU87luzZMXZCzi9KuKZwiy0893&#10;PSfuAkB3xSll1DGvyzl7+kyiZNY8/dcg9j9z3IVcVZyOH4s1SetsuffaBtGKQ+sMax1hGC58TpYx&#10;62J0uEjqUJ8/9TGqCLzqeUnbM/SuvXVxjzo9gYI0cXFI5vNDiNpcq97o5vOk+b11soB6DrCslti8&#10;/8219W0Iv1a2spWtbGUrW9nKVrayla1sZSv7/7utAPArW9nKVrayla1sZStb2cpW9r9pzYeRy4DL&#10;zc+1PShva7w77/tPP9sGcO5WGT+v8eo8AMniw1l3wXPsVqJ0DVWntr91KW3X1RG6jt3WIFlXWWhe&#10;63ns/Bdphm5T/Gm+fl5TZZdKW/MzF7tPZ+9DU1V8GUBvmVLesibVpvrkeU2r1WvN5ok28ojmudbP&#10;rwu0eREFh2aDRP3Y1fxsAo/aGhMuApw6T92tmteVWmy94btLRa6VvEBKZqlGOUGgfILhGtfv3MX3&#10;fJ4MBhy9eESa7vHm+R7ees5r7zVxLHBKgt0jiLYJwhiRaoQ15JoCsEbRwOJLj0rB0jmHX4H9Ms0U&#10;iLyAXhiz1h8USvGiVANBkGUZ49Ex48mY0XjK44ePkM4wWBP0Y8lHH77Ddz6+zdbOOl6vR2rh+GRM&#10;mhqS1DBLNLPEMZkYtJFYCiX6tUHMpcubDAcxSllsnnCwf0SWZfiBZBD55GnCy2cvePjoDQ++eMXJ&#10;wQypBJevXeG7n/wO9+/fJeoHHE9GvHz6htHJhF7cByu4fn1IT0q++uoZo+MZOgNrIVzr8f1P7nH/&#10;/l3iQcQ4S3ny9TPGkwmBH5Brw4PPX/HZz7/AJTMiXyIx3Ly9yXe+d5ONS+ukVvDo4R5pKhmfJDx+&#10;8JyjF4f4TgIO6xnu3rvCxnZIbjOSTDMe5xgNvXWPYRyilMer10eMJhZtoNf3uHZ1B6zjzZs9BDnC&#10;CbxSzSnN4fjEMEst8cBj9/IaUazQ6YwkMzilyDLLKMlJZpagp/j4o7sIZ3j9fJ9sNMPGkmxiSRMw&#10;CiYpTGaOe+9u8c6tTU72D5gej4qGZN9j/dIuWsB4NmXvzT4m12z2+6WDEsjAY5IbPn1ywNd7mtTz&#10;8ZQAzyd3Aj3TaJdhPMnd23f44z/7C957/z5KwaWrd/h3/+4/8Ppghhf0cUKirSWQPrmxTKYnWOuI&#10;Ap9/9Xs/YGdnC53OiuY85SM9H4RASq9oFK7trYKimbTaA+fKc7YFEOiqfUDO1ReNqQNiwdm8BNUW&#10;DVXCE0hRNEUGQcRslpTN7GpBETTPc/wSKB5FIX7g42pNisaYOZiha79vksnUr6cNtNW+15V+hqZv&#10;pgQVS4KgUELznc/6xjoCu6CKU6jWUzYuCiwOPygAtG/dfosf/cWf83/+h/+bZy9eFGB5ZxBCYW09&#10;TnBzBUwnBM4L+PzhE7758F16V9YIfIH0wJJjtcGXEPuSf/HRe/zm0TOeHBwzHo04OjlhZ3ONOIqJ&#10;o5BIFOOgM40UEmNztDFkWmOMYzrL0dqcKnZbWyqjBWfUnJaNZZtKbNuetgB6bOwJF1FWbyNZ6gJi&#10;Xez+i06QSleD7UXi6zroe1ns1QZ2L95zCtyoGiTzXONJhSh/F8ojimJ6vZi1QUi/FxOGIYFfrKsk&#10;SXizv8/e6z2EM1hnikb7efNt2fTp5MK8r19Htc6qZuYs0wRBsBCHViCMAoC/SG7jqjgKFlSS6jHH&#10;RZs96+Ds+d9V1TzqUF4xZ3d2dvjkk08Kkpow5PDwcE6sVN3XerN14SvkvAlWlb5Ra134N+cIPElv&#10;2OPTTz/ln/7pHxkMezjpcMIV1468cIxWfW/zWtvm9LLYuu1nWxzdNs+WxZZtsX7Xd7gSFdgEJc+9&#10;qpj32Z45t4sQZjT9Rtc4XWR9LiP7WpbnVeuxylkXr6MgfJFAL4xQOIzOUCpevLdljphl2ZwspU2J&#10;bHN7C6kkWheNycYajMtx5jSHqM6li8Dr9H7JMwrIzd/bYvhqrZ9HKLLMn9UV5JYBievFAEXxfqkU&#10;oedq/sguqKpKKXHGLgVjtqkLV3t2NZfqOU9d/e+3adJuqrx1qeYuU2tv5pxtOVJbjtYE9C0DeZy3&#10;Tqr3VKC3ihynec7ngfPr91UIgRICW/MRCwD5Bgh/WZ5db8p3HQryFyEAaRuLZaDILrXqZXOua2/v&#10;qsc1r7M5Jm3rvdUnt8ydtrnXRrKz7D60jXnbOZ93bcV9L7yiFAXO2AlHbnMo0kScyYtfrZsTa0kK&#10;UGMFdq4AMrNZSq8XgTNYk+GcwZRK7rI5Xm5+cq1jI4XEtswJ5xy2BkYvchQLziIdCOvmPCEVwKW+&#10;bh3ldbbUli4yXnPQ+ylavaYSas/du9vmaNt3t9Wp6oSU1eeq15bFbs04vI1Ma/HzDR+OLOIHJQs1&#10;S+Nw0jGZzBiPp/T7M4ZSIZ1DSpCyqAeYMm8sCBMKsriqDhUEIcbk85ga63BSgBXk1tEfDtna2WF2&#10;MgLjinys5se6coj62jiPlGZZ/bWLoLRJItu2r7Sph14ErHy2Dlnd72K+SelwgoIszlqk8ghCnyiK&#10;uHP7Nh98cA+hJKPRpCDlcg4li9ho8XsoiAsBJy3OloBCJfDjgE1/g9t3bvP106cYY8nzDGc9fB+k&#10;9AEPISxSGQLPJ+rFjGcpeVkrmAMLO2KCNvKdrnvUFRNfLJ5s5pMgpVfMb1mAOzeHA67tbqLTCVrn&#10;OCVLsj2Hp4oYT5sUa1y5DsTCcwYhBZ7vk+emILOzGikFCjDOMehHXNlexxMW4xxOG6wxOFPMkVmW&#10;gZRz0j6hFMJlOJezsbaOJwQIC5ySB8yvURTf72w3oVsbgWvB3VGpq+c4CmKn0cmIT3/9Gf3BgM2t&#10;TTY3NlBSYKxDyIC1/gBPSqw1eJ7C830sDp0lSCyDOCTwVXltptgrhERJDykUAon0FJ7nI0of7yiI&#10;pIRrX89KKRACbXPCOOLWO+/wj//tCU5bnHaF8niScLC/VxCi+gFhFLB2MmBra5PhoMdwbZ1+f4gr&#10;OavSdIYAjM7JnUPbtKjnOIuxlARiHlaqIneSjixPEFJwaXeXSzvbHO+/4XiU8N9/8kukEIxPJqAE&#10;u5cvcfP2Tb745c9561If32YcTnKMKuJeqx1H44w3RxmzpFjPTkJqEvI3RwyNRy4UQRSze/0mr/an&#10;jI9TfN9HeopQQhD5SCvAKLTWkOdILyRQjmEk2Xv6km+uPuODD25iUTjnc+edt3nx5CWzFwd4EpJZ&#10;QpLl+J4ijhQmVHjWMDGWVEOSGPoDgU6njE/GbG6usbbZR48n5BYOj465cu0S/bVe4UuMxWZj8ixl&#10;uL7FZKbBCmzuuHx5m2cPPZQUROEQ6TmigSIIeoyOJ3h+jkeOyzNMbsikJIodvaioB04Sx8mrlzzQ&#10;KR98/D5rt+8xTk7QXo8b7wxY313nyueX+PLRayYnR2gr8aOI/qBHf32T+x/16EcDfvbjf2J8MqLX&#10;Az054FfP93n21TM+/p0P2L18ibAfImSAsxprNHqWQWS5dOkqo+OYNEt4+tjniwfHqHdCBv2IXi8i&#10;iDxwOZd2+xy8GWOloxdHGGt58+aQKPQIlKAfBzijsRhQhrvX+lzbeZvfPHzBP/zqKYcTW6xnP0BK&#10;yJIxwpMIGzDWJ0zECV4Y4oe9gvwEgVQKTyisq++BAs/zyzzL1kiPKzLNsz6iSUpZ9zWVr6uTGM4J&#10;QJYQnbbVFuoEMl3kXm3Puqv91Pf9sg4mT0nwXDHPnIEsz/C84plEEEX88Ic/5E/+5E/xpCVLZ6e5&#10;YY0w8LQ4UuM0cnW17tOYqIqDJWr+/zlJjTuNSef3Yk6W5DjL5STOEHQvxuYGR5kPYEtQfrEPLat3&#10;nkco06yttubtUBC/UA2PK3ICCoLLeQ5Y+m9VvqeLMHPh2oUDinGvrqUgIpBlQnI2blVKFuQr1mIR&#10;CFs8y3AlgFwiseUYVWScAjmfq82aQNs41L+zivPOyzXr89aW5DhVzIxUtfvq5rGcqJMaCVsSHpcK&#10;9i05cxuBa1fcWpG0tREw1de51nrVhLOyla1sZStb2cpWtrKVrWxlK1tZaSsA/MpWtrKVrWxlK1vZ&#10;yla2spX9ltZUr1uugHe2GeAiTdPN39vs9DiiQ0lTnFGobyqgdzUZN49VP151nFNF7Or7CvDL6XGK&#10;z7Qd17U0a1fHNbWH86fj7TrH6jwVvrafzfvU1ShfbyapQD9tD+HP3hPmn2ueSxvw7CLXt+xvzeaV&#10;5oP/LjX0Joi7DezYPM+uhsfm/W2ea1sTebdKJBdSFqqrS3Td22Xj23b85jVWAJYmyKxJ1FA/ZhPw&#10;UlcwaLsvberxTbWvumJz27yuq0a23nfn0HkGUpFZi5QQrg258tYdbKluEqYhO+Fl5PQ5ey9e4CuL&#10;dQL8Kc9fZFy+fZvBxg7JJGU2toQyQAURslQ0MXmOtVUjicF3FqMzprMZuReysb6OEoosTcnzooFD&#10;64wknyGtoBf02Li6Dlqj0hE7m+vcffsGb12/ghWWk6lhdHTANMvJEkuS5OS5K8EfPp4f4UeCKIxY&#10;X19nY70HTpMkE6aTMbmeEoeKnd0NXA7Pnjzny8++4Juvn3O8bxCe4OqdXT68/y4ffnif/nDIOJny&#10;6KtHTJIEqUI2Nq9hUs3B3jHHhyfsnWjIJVnuCHoB7390j48/usvWzhrjZMrTVy+ZzXJ8T7Cxvsmb&#10;vWN+/r9+w6tHr4k8QT8WBIHlrbd3+eD+ZdZ3+hgX8vL5mMN9x9dfPebg9RFmBsqB8QxrWz3eff8q&#10;0TAk1ZLxwYTHjw6YjWF7M2TQD0imCQcHmjQTaCAe+Fy7sQNWc3x8hNE5nhJEQaFklaY5k7HGWsfa&#10;us/1W7v4PiSzlCxJ8D1FJixJZplMLHEs2b0UsrURMh2N2H+xh48gTyHNKNTfjcdolHPnzgZv397i&#10;5OCQyckRKgAjFGvbVyH0Sa3m8OiYZDpmaz0mCBVaW1QQQhCyP5V8+uiAcS6Z5ZrL25fZ2t7l888f&#10;MJ0myDDi6u1b7Fy6zO/9wR/g+TE4SxCvczDKcCLGC3o4UaiP9Ad9Mp3jMDhreeedu3xw712szkvg&#10;sprLvIuS4EEIgRQSiUNUTXHzRmSHFAJJoeaDO23YZq7IV6nBlSBTpXD2dI8QUuAMxbHKpmXjLNJT&#10;9Ps9tM7RWhN4pep51ZQHc7V3pbwScFX6MGsLBUd71i+37VWVH6pUYs9T21wAVJeAl0IAWuBEHahr&#10;T8fLWoR0DId9PCnmzf0FmDXHuqJJsGiatmCL81JS8P577zH+0wn/13/8jxyNRoX/l4ogCDBGlw2j&#10;lMrwAiU9sjzj1VHC54+f8tblj/BzjcodyvMQDhwST3i8fe0qn7z/Lvt/91PGo2Ne7r1ia2vIpUuX&#10;6fmWULoSEFLMAyM9xkmKRqGdIcs0SZZxqmwjANnaGNo2nl0gnmVkJ21+vvn3NnB0E0Bynhp7V2P+&#10;MmBa27l0AR+WgSza4oK2eKM+T0/3bFUqvNuFfdXaYtVGYYjn+fR6fa5cucLGxgZrw5itzQ08TxWg&#10;iBLMncymvHz+nDdv9th/s8fJeIY2Rfu/cCUYoN6MW6qtNskPCiCkKJs/LXluUKoAdRRL2uKcbLn3&#10;dUB8fSzOAuq6VL7b4r6qsdS6AmxWEAQYhoMhf/AHP2R7a7dUzSqau6WSCCmLdSAVssBUnR5fzFtE&#10;kUrMCTWUUFir6cU9vn74gL/+6/+CH/j4vsI4S9kWuxRI2dYIOlesbMjKdn2uGfc1Y7VmU/dFwfRV&#10;jrBsLXQ1K5dZ3AJgcCGOlDXAIMvJupYBjr61Iv23jKG7jtckV7G2Uno9/aynZKFMBgTKw3MOm+co&#10;T86bguc5lawUzb1iTCTz5mXnilbzXq+HLe+LrCkH187uTP7XnR+7hbVW7a8gF+Lu5nqrq06fN67N&#10;JvoKOF2p7i6uXXGGGOT0HyWwVZUqbGqeozvXoRQni7nXtkaWAdmqvKZJwNI2Hr9dnWU5ScCyPbGt&#10;ptG1lpflmRfJUZeBmSvf0CQE6AK8LzvHrv2yK1//Nmuz7e/LQMVtPvS8+3Xe3n5e7WHZtSy71vr5&#10;tZLDdQD92+KvtnvTBK40942u+l4XGcCyeOvM2Fbf44o4RLhCtdeJIlYt1EUlWhfATk+VcXq5p1vr&#10;8DyJ8Dw8VSjBp2la+N4F0i9xJl+on0dVHzuvntV2zzzPK8j9EODyOcFGlwJpF+lI2/e1zc3z5lNz&#10;vKt4sqsWV68Jaa3ndcwuopT6Htymot22x1bfX48x2uqRzfrtmfgPU8a/Ep2njMfHhFERhwVBWKq/&#10;l3mskHPSxUrRvFCg1XMF1/r+lud5eS991tc2SLdT9p69JJtNS1IkWyPAcZ0ksM38pcsPXMTXtZGG&#10;dcVAy4gULuInzzuHUyV4i1CFGnC/32Nra4Pvfve7bG1tkczGtb1czgkl23yaaPxfqYIwDyHY3t4u&#10;SQ2zOdGFMQ7hitwYW5JgSInveQz7fY5zjTGaphJsc99qu/62fLDrtfN8fzcQ/DSfkKIAlA96EUpa&#10;Dvdf0h+uoWeWPJlhtUZ6EWEQkGYp1uoFcsJKHVlKiRcUudt0llAA+yTOGZQU9OMeG+tDsjTFpQmq&#10;JO1DFLmeyU1BbEhJDFQRIgJrvZhhP2T/OCnINYRs+Ehx5jlSPdbrrAk05rWzFqkUk8mYuB/z5YMv&#10;uP/Bh4h+n14U4UuJlYoojuhFESYv1q/yPJywpIlE2Jwo9Od1XOkplPLmxI3OyaJW4gXzXMuWtZyK&#10;tMs6d6oyXK8nlDUqFYbcffd9Hnz2GfvPvyGZZWz0I+JeSBh4xFFI4Bc+aM/3+Ob18xLIv8lwuM6g&#10;PyQMQ4yeEsY+8VofgWQyS5kmKVbm5NYWvk0bcifxhURLwObYHG7s7vLJ/Y/4nz/+r5hZitYZxmri&#10;yMdTORsR/ORv/4rnX/yE77wV4gNbGx5KBoyOp8xSODx2HB4LjJDEQ4WTgnRqefzNay4TsrmzQ5IC&#10;zmdza4cXz55B7oikIPQ9AinwHEgEM6fRuQGjCVVBGpenlq8++4KbV7cZrq9jco3vS+59eJfD/X8s&#10;ahK5Ic8STBATKp8g9NA6JwgFmYPh9g5b2+tMjg84OthnZ2uTq1eu8uiLr5DK8er1K96+e53NjTWE&#10;lUjj8IVBp5ooCDgZTRCeIrc5w7Uew/UeLpnw6PERa8MBl7Z7RD3F0UHC8dGYtf6IKJIcH2YIAUmS&#10;4nmS4SAiDDWHh5rj/UN+/D/+iU9+8Lts7V5hMs7Jcgj6fT746C6XbrzF4cixPxoxmUxJkpQo9tla&#10;6/Pu++/R6/X56d//Awcv9ugHiqFvSfdf8pO/3mP7+jXu3/+Aa9ev4/sxSVrsN3o6w2pBfzDg7eE9&#10;9vdGPH76GRtrjssuJY40URCyMewhruRkk4wne4bNYchUG6ZpRjJJsb5i2A8RUqHTDMiBlFiE3NqC&#10;/u9cZ/8EXh4lPHh+yFQbnARnJFoKrF/UKLS1ZKkpiE/iAAf0+lGhBG+LNdXv9+fPVKs4q4gnShBx&#10;ud8ue2bZBAx7njf3L/V4plkba/PNdXDxstxjWRxWJys/JYWp/J0BHEHgEwQRypP04ogf/ejP+Vc/&#10;+AFCwHQ6LkgUSxX38svLfH/58/NmXK2UmD+av0jt8bxcoy1v6YodqvzdmuXf2ZZ3N8mB2uq15/UM&#10;tJHWVPe9SdB0kT6ExRpWLWZt9CYA+L6PVyrOB0FQPuuQZ0gRCzD6KQlv1zk0yUOr1+q5yUXvWZ20&#10;tHyh85l1a06Lm/eFtJGxt9VTLpobt9Ub6oR6K1vZyla2spWtbGUrW9nKVraylf1ztxUAfmUrW9nK&#10;Vrayla1sZStb2cp+SyuaydsBquc1Szdfb4J2uh6CX8TOPjA//wFwV3P72fO9yMNj0Xltbdfd1TRY&#10;bxRva0xeUJKqKfU0P1Mdq36tbfeh7Xqb31Vnk683/LeBHi7SNNt279rGoK0ppatZ+6Lzo+0etJ1D&#10;m5pc9XNZU3jVgNA814tc83kqm/X73HU+54Hm2+d3t8pTG0C96xralAvrTY3LmkMr0EgTJNU1hsua&#10;9TuB9kKiSlUq48ATHn484Mbb76F1xpPP/hc3NjfZvrLByYuQw5dPScY5uZnx7MkXfPqzh6honaC/&#10;RtAf4kdDoqiPVBJj8lIR22GsIUsTjElQnsWTgsALcVevEMcRcRwS+x7OWQIh2VjfwhMSlxsEhu37&#10;d7h/d5eNjT5SCFJtOTocczieMJ6l6NwinML3Ivr9GC/wCIOQjY1twshHINC55mD/FbPZBGccvf46&#10;W1vrJNNDPvvN1zz44hsef/4UkRqkkly/e5nf+d13efe9O/QHG5wcG778+jGTdIbwA6J4g17Yw+aW&#10;n//01zz+/AEyL85fxYp37t3ho4/ucePWdSbThG9evmI8PSHu9VnfGKKTjF/+8is+++mgTM0sAAAg&#10;AElEQVSXmImm50ui0LK9o7j34S2u3hgQDyNGM3j+7JAvv9zn8YPnuDxHWlDCMRjC5asb3Lx9mXi4&#10;xtEoITc+nz/4hvQIbl7boRcJjo6OGI0yUgNWwdpan2tXNhHCcXAwQmeaMFDEYYSSHiYXHBxMQQjC&#10;EN66dYle3ydJJngShnFMZg15npDnhkFPsrMZcOvGDqFSfP30NcnxCWuxROcGKwVaSE5GOdeuDfjg&#10;nV309JjJyQFCgQgkYRThD3qkwrG/f8zhmwM2N/v04gBjcozyUFGf16OcXzw+5uvXmpkoGnnfvnuP&#10;T773PQ5HKQ8efMVav48MfN66c4erV6/inGA6zfibv/0xhycJvWiNIAjoD2L6gwhjDcfHx0il2N3Z&#10;4o9/+Pv045A0SfDCAKn8uRJz0YQFElsopFStXSWmvVKDx50C/E6B79ValYXCoVSLe7Oor2cKhRZb&#10;KUqXoAcpi8blLEPrhDxQIAuV80oV2hqLKZVcnXWFEpkUOEt5HW4p2Lipblv3Y8vUpRcAKlUbYtUA&#10;XoJwTlHw5evzZjdLGPk4e6psJIRCiErZzCEk5NYiMHgCwsDne9/9DicnJ/yn//xXJFlBCmC0QSlR&#10;UydyRRO7oFA4c/DLLx/yvQ/fIRwGzGYp/Z4qVcAVQkgiJfjevbf5+uETXk5nmNmIW9cvcf3KLiqb&#10;oKRjmszwopB40Gd2fMxEG4wKMOTk1mFrCkJCsLAPtqmZ10Ey5wH+LgKoaot/qv2kDirqigvb9s/z&#10;Gva69tVlgJ6LAPma43ZRFdomkLT+XVVjpOd5hGFMHPcY9HtcvXKZK5evFOtcUSomqoIIwkGmM3xP&#10;cmlng51hDG/d4OXLVzz8+hHT1DCjtvfiKinWeQNn21i60h8Uf7fF/ilkCYI/C4R2ztTW4qIitrDd&#10;eUUbqU5z3dfnqzEWKX2+//1/wdXrN4pLAU7GI6RSBUi7fM3YAkxV+L5TtexizRfAiaLhWoCxxFHI&#10;mzd7/M1//RuyXDOMe8VnkISed4rwbrmvbfOsADfXA0QxV5SirqjeEqdVAOMuIoeudbGsGbcLkNul&#10;vN6MyR1u3uB95jOcgt/b5v9FVNkvuoa/jXURbzSv83QMRTn3JWeUakXhvwPPQ+Jw1swb9j2vIHdJ&#10;0+yUkMwVcadUi03PQkr8MJyPm7EFuYKsNnOq+dkNvm2u1/o+WOWdhYqdm5/fHIDfAIAv5vbtCmtN&#10;Vd+2udj0C3Vgwtk5TKlAa8jzRfXbs6QIDkf3/rIMpFZXF2z6rDrw/9vMp8oqQF+lWtiWx5+nFty2&#10;Hy0jyTtP6fc8penmWqga1dsUAtvOcZlqeFdu15bDntdc36b23gSdthHjLNvT25Teu4CuFwF+L1MK&#10;bq6dNlBrHfBRAUS7cunzrmvZ+7ty8WWEi3Wl6a7v6ooHW8kcnMOVoNaiBmNL5W5ZI+0Ek1ucKMhs&#10;0BqtNSrw5+eTpmkVxCJLUHuXD+qKJebX2aw/lPWb+nur15RSmEx3qh8ui3PPW+MX2S/ra7R5f5r3&#10;bNlYeJ43j7WbvrE+DvVjL6vDNZUs28b5vNrWYk6QI6WPNTlCQJqlTCZjoihmeyvE932y3CJFoYzt&#10;+15JLpYBplSGlhijzxBFVtcchBHWWrY2t9jZ3eXFN0/nuSq4paCzOlFQW85yXo3wIntLV32v6UeW&#10;1W+77lmTOKd+3GJNqpIcqqiBRKHPh+/f49133ybPDXluS1VV01pTnH+PqHbsouZQRlbzGNIPfByO&#10;JEkKxW5RxFvWWqQqcuuC1K8g2AkCDz/wMDPdmW+15bPn+dGu+dkWX1dEMfV11nxGkucFWFI6SSAk&#10;0+NDXj56yOxgwKUr15BexKvnz5FA4Pl4MiATBiEM1uUlEUgRr52ueUcYBmWdxFAQlAk8AdevXqYf&#10;hcxmU0IBhoL4y+QGaxxpqrEWkiQBJ/ECH8+TaJ3TDzy2NwY8Pk7nJAQL41qSEgm6CWba/JZEFEB7&#10;5zClf1CiUNA9PDpgbW3AZDxic32dtcEQrXOmuSXTGt/zkBSEi0WqJnDW4KsqLixrOELiyWLeKFmA&#10;4ZXvF76Doma6cGtdWQcTtO7/zjnGkxnSj+ivbRP6EXmScHJyQGLzQsVcWFSmMQakJ/B8xd7xEUo8&#10;JfBD+v0hOztb7G6tsbO5gQwClFDE0qM3GOKEJZnOMMaRa0OaaowTTNMMl+VIzycIQ/7o4w9xh6/I&#10;ZidYkzKe7iNkRi8U9PJnTJ99yYe3NFe3fQYhbA8v8fL1iMlUoDOJChT4pgAvr61xNB6TWod2ki++&#10;+oZ3vT6bW9sI6dja3GJ0Mub48IhACpyWqEASeorAV0Ren6OTEyS2JK2BQSxJxzMeP3zOhx8PwRfk&#10;xnD9xiVuvX2LR7/5miAAm80wmYfxBdITKF/gA0Pf49bNa1y5tMsvf36CThKSacblS9s8+OwrokBw&#10;fPCG8ckxygkkEpc7MCmz0QhV06g2xtHrD4j7a+hkyvHxjKOjhOl0QC90zCZTEGCtYX29TzLN0LpQ&#10;lY57AcNBiC8D4mDGaGaYasP//PE/cPnmTd6+d5Mbt68hPA8UbG310OaEycwy0w49TdBpgjU5W1vr&#10;3PngHeJhn7/7L/+DwyfPGUaKQDhyl3P44ik/OTri/iff563bNxFK4SkQVpDlMN0/Zmd3g3ff/4i/&#10;ffKcz78eYcyQy5d6TGczQj+n34+4eXOIC3NQBlWSAmmdY63m8aOXDAYbDPsxOEPkezinIT3Cm2V8&#10;fOMm33//Kk8Odvj7Xz/m6ZuE1CmMM+TkCN8Dawt18yAm0wn51DCbTgjCiDCK8PwQIR1pkpQ5rZ0T&#10;UTRzSSklxhaktRXRY0WYVu0ZzRpjPfaoxyT1WKVeG/E8rwHCFxeuKbTVNutxlZQSr8zvBwMfT3lo&#10;nXH9+jV+9KM/592774DNmUwm6DRdJIOzZg6Ad84VpKdLnk8v5DzGzusAzTikmafNr5ezOVrXs+rm&#10;ntWM53CnYOv6mLQ9w26LQ+r5WX0sF2ufbgGQ3pbHNusGzWeX8881yPwbu/kiES4CpJiX4OrPyqu5&#10;1CSxciVpsCgjmNP74jrrHs14uD5/hRAL+9MikWE7uWyzxiNFSVRQIwc4m4c15kkLKVpXjtFGNlGR&#10;EHcRDjUJD5fVFFa2spWtbGUrW9nKVrayla1sZSv752QrAPzKVrayla1sZStb2cpWtrKV/ZZWPDRe&#10;Djw6bRJg4bUmOKlLMe7bAJub1myWbiq01e0iyjV14ELd6g/aT7+PBQX45sPmrqbu5nGXAZebzXFt&#10;jcFtTPcXaZJtvlZXqKr+1tbw3/bZZYpRbXOnDjy8ODHB8ubtxTn77RpG680Qy0ABZ+e8O6Oavuy9&#10;XQCEtrXRBKFUv9fVi7+NdZExtDXF1BtAl82f+r1bpvrXBBh0qQmeN1/PA8svnE9myZ0tFTMd1uSE&#10;ykeGa9z54LukecbPf/33vLXueOfSJfp9n5O9PazOybKEWWYYJ/tMXx9wnDt0LrCuBPkXfS9YCbmz&#10;OAt+AINhwKC/Rh71eTzaxwkIgpAoihDCEccRV6/fYGPYJ449vDDA4WFNoRCR5TnjNMN6gnjQJ+z3&#10;8T2fKIoJgpjAD/GDYn0miWYyOmQ8npLnGqkEw+EQJQNms4xffPo5jx8+ZP/VHtORJvQlN+7e5JPv&#10;f8Bbb11hbSPmeDrj86+/JkkdngwJwz5C+Ughefn8Fb/46S85ePGUQMBw6PH2Ozd57/07XL1xDYfP&#10;0+fPeP3qNUHocWl3G4HHZ795zi9/9jmjvSN8BIGEwUDw3vvXuX59wMZ2gN/3mGnBZ5+95NOfP2f0&#10;JkEYQSAFKoCrNwfs7IbcuLWDijymWcY0tRwfnfDeezfwjWFyeMzhwTFHRxqLBM+yvTNkZ2uT6cmY&#10;o8MRudb0+z7DQYi1MDpJGZ1kOAu9NcXOpTU2N3tMJ1OEcUjyAkSWOXRmkJ4jDiVx6OgFkjevjnj2&#10;6CWRKhuxVdEsNpsYNrf7vH1rHZGPGR8dIJwjB5CCwfoAAth7NeL5k1dsrkXEXkg6S8lszvqVK+yN&#10;U54eah6/MRzljngYM+j1+errJ7w5mvD0m2cEYQRSkFvDtevXSmVlx9/89d/yl3/5V0gZIIRC65w0&#10;Tcj0lNF4jBCCXhzxR3/4+9x+6ya5LhrsiobwACXVXLdd1v7Vm8LEXO24uGYpBFYIhDiFk52uTYkQ&#10;DimLJuMszavd87TxGFcqTjvq6uFIge8rknSKpxS9QQ9jciwOX3poa7DWzNXojTHzfrW67y/2Q7Ow&#10;j9b9TdWcBoVKThvZSNceISpAYd2HVyB4KKQp6/4cgZCqfP9ifGRyA1LOm+EkBbhcOkcvjvj93/uX&#10;HB4e8Xd//xOMKMbW2BybFyrWdX/p+wHSWV7uHfGrLx9z+Xc/KOaztniBRChZAH2M4dr2Gn/yL7/D&#10;f/vZb7hz5wb3371DL1T4YQzSkZHjhT4qCEhyyyjRzLTlaDTh+OSkVIKrxta0ArjbAHv1+wMs7Gfn&#10;qTs39+j2GG0RoFv/bHOfr//9t1Hxrc+ZLiKWtji1S8Wqa99r7t9tYP1ifp+NTYZra3i+z9bWJpcv&#10;77K9vk7oVYp2itwYjM7xlGI6nTIZj7FO45OzFkZsDgbc2tpiN+7x4NETnhyfoB3kpiTIcOLMfK//&#10;XsXkFVnQacxfrL3q/JvNxxV4v644XpBqtKt/Nn9vqkUXc82WfrtQ4Ha54/4HH/L223eRUuH7itls&#10;Qp7n8/NdUJC3hlNBrgIULEpmkELx0yuuz+YkieE3v/kNe2/eMBislT5UFc32xaWfAZp1xcBzgqiW&#10;2EcIAdY1U5Yzjb1dcV8X2LNTvb3l881m4rZYsN5sbksAfHFdcnF+i9qlOJY2dzfXdxsg9aL540Xi&#10;54vkJW1A76ayqXUOV84t3/MwWY7RBs/35+sgy7JyXVQN+uV6EIvNw4W6pSpF5spcoVSyrM6jUp47&#10;zxc37+Hp9SwSoylVKPNVgOd6g/PpfCrU45tjVB2j/v/qZwWmBxaItCqwQwU0r8/tNuKLKnepAxsK&#10;8oky73S29Rht/rjepN0GPF5GmnPRedWWPzXnZhfouev9Xblm81j1tVNXZF22/y7bo9sAq81zaH7/&#10;MpXyi+awXcQJbaDKpr89jxSkq1ayDNDbJAfs+ux5dZM2gsKuWkidqOG3IRSs75nN+9NFWtHlD5sg&#10;oPr87iInbMZgXedf/2yWZUjPKxQXPY9T0HGRexljyTKNH0BuC786mymEzfHXhyhP4fs+wslOwqKm&#10;Gnul/j2/ltp5nRJT2TMElgtxf+mn2oDjTd/cnD9tZJf1+9dWx1rmK5o1xjYAWhcpwXmgqKaP7QK8&#10;VH+v9rbziBbmdTIly63vFCRdrAGJkB5xHJFlGXmu0TojTRNm0xl2owAppTrFOot0Dq0zEJa4F5Hn&#10;OdaZQkDcnCrEV8q0QgiCMEQFPlFoSLwZWzvb7B8ekIxGyJL8xTq3oMBa5UvNtVX3vW1r6KJEnl37&#10;RLNmWO2RTZLT/519TEq1WI8XAuEp/CAgCH02Nzd5/957RHHI5GSM1nlZBnA4bCfpR9P3zc+3jMGl&#10;UggpyXJNbnLC8jBSSaSs/I/B8zx8pZg5i9G65I1yrQSodZ93HmHMRRRO6/FvfS5XsVQnCaoQCOPw&#10;LUidkR4f8epwn4PXb/CHG3z2q18hEXjKL0l0fExeKduLAsytPDzPJwwDBA6tc5Qq/FduckLpESjB&#10;zsY6oaeIZIjnLLnR5DrH5AVhWTpLSWYZgcrAOnpqiBAO4Rz9MOD6pS1+/mQf6XtYFglqrLPz5yT1&#10;+b4sp2iO9UK+jcNkGYeHhxyfnHD9GiQ6w9qCiKeITQvyRM8vwKTT6RhZxtFKFhBEIRVSeThH6TMk&#10;soynjbMl6ZjF2hposJyr9Tiy6cOshaOTCTMj+OR3f8CbVy+ZHO4TRorczJiOjsh1jhI+ygpkZmGW&#10;IlyG72UcHY95/uw5/V7I5uY6WxsbxHEPz/PZ2txi0Ivw/IAwlAhrcIMInWcMUkeWuqI2SM7O+9e4&#10;u/uvmY72COSIk/E3zGZ79HzF+kAShz2sgfHBiGQqEU4xGRsOjwQGyc07Nxlcdnz54AnWBmRZcVwv&#10;9NGTlE9//RW/8zsBu5ubxEGMMTnZdIy0BuUMvlIozxF6AuUH2Dwk0zlCSoyzhL6PyDO++fobrl27&#10;zNrOGrnT+NLn3ru3eP7wCR4GaS25zgiDGOVHSJWhrCMIIvpxSBAG+GFMmo4ZjadsbWwR9wdYPUGP&#10;Ew7fHLC+toFUBbGENQY9m6KsJVA+o1lC5EUMB33C3iazV6+xuUFIwYMHJ1y93GPYC1G+Zv/gEKU8&#10;/KA4ltbl3HUgpGM49OkNPYwIOZlJXj5/xnh0zNHxjPfvv8NwPQTh2NkaIKXk8DgtyAUzw/FhRqYz&#10;tra3uXLrOn/0ox/yX//yrzl8+opBXKyZKAh5s3/M3/347/HjiJ3djSIGCsICBJ9pXu0dcuXSLu99&#10;9DG/+Ml/583LY3rxCTtbcPXqkNDPMSZnY3Md3+8znmXgLMI5jBHoTPPFly+4cf0y21s9PD8k1wnO&#10;ZPSDFN+95up6wO52zKWd23z++JhffX3EN69nZCbHuRCHwhEwOR6R5TOU54EQpGmC1jHJzGc0Oin9&#10;IfR7fZxryfGkQEiHJz2cAp0VZDFpmpLn+TzHq/a1Ktas1xjrMU09NqtqPZVv1lqfAc9flJRGCoGQ&#10;EmsMooyrpBBI5ZX/N0RRwOVLu7x6+ZJ7777Lv/23/4ZLu7tonZIkU2yu8byC1Kk478L/CHfq9+io&#10;G7aem6gT1rbnfMvqj83n6V3P9utjXd+vBbJ8HnA25+/KLZtE78367NmxXyQbatYFul5rfZZp7Zxc&#10;8sze76jR9ZzW9qtTqF+H7/tIKdF5jjFmXsdxGGqMAMX4SuakDnWSrK76chUHzeN2CjLuOslh8aOh&#10;9F6/1nqdzC7GO+0kcI3aY4MYvy0naMaezWcCy+rfy0joVrayla1sZStb2cpWtrKVrWxlK/vnbCsA&#10;/MpWtrKVrWxlK1vZyla2spX9llYHv5++5joV1ZsNqs2GzOo9zQb7iz7odM42mnDtgjJHG9N4m3Wx&#10;wJefOqNMefo8V7Sci52/3qXQ3WxKPT2uXGj2qCuK18+1q+G7q+G8ef1d72kqUNU/c54S1kWVztoa&#10;xJoNvW2KCV1N9PXGlHrzxbLm0a6H6W1z8Lwm8WVN+W33ZBlwpnmu9WaTNpKDeoMd0Nm8cp5aX1sj&#10;yBxk1dJAW18v5zX2t4HbmwqO9UaLpkpaV3N313W23RMAKyza5kiqxhwNgC8VQdzj7v3vIKXi61/8&#10;HbPRa967FnPl1haYMZOxZjoF/wjCscEp6PVi+r0+nudQ0mFyjbZgpGCaGFJtiGIHdkogIQpCLB7W&#10;ZSSjffLccJDB3rNv2NgY0utH9IcDev0ecRyhAp9ZliGkIAo9BoMAzwvxgxAlZdEgYzK0njIajZnN&#10;NAIP5SuCeB0hPJIk4c2b1xzuv+Ho8BCJYnf3Kpfu73LvvdtcvbpNFAckacZvvnzO0XgM0iOMYnIE&#10;Ijfkk4RHDx7z+KsHmHTC9vqA23ducf/j97hydRcrHEdHx7x+9RQIuHz5BlEUcHB4zD/8w895/PlT&#10;POOIpSQKLNu7ivfuvc2tW1eRAQjlODqa8vNfPuaLT/dIxw6pIIwEUSR4984l1jcFu9f6CF+QGI9X&#10;b0b04h3icJ1slvDoy2e8ebFXgK+dQ0jBpd0NBmsRb97sc/J6UhIOSDaGQ8bjKclUM0sKle3NLY/t&#10;7QE7O5s4JDiByR3GgROCWZbghGUwUIRSEvg+vgp58vUTQnJQjlwUANIsMawNfG5c7YNLmCRFEz0S&#10;nFNs7lwhXu/z5OUhTx++phcLhmsejhRtYG33NsYb8uzoFYc24s1sHxV4+EEfQ8CTZ6/Ivn6Gc44w&#10;9snSGaGAa5eu4JzjxYvn/Pt//39wfJwy6PehVP6yLifuhUXDvhL84Pu/y3e/c59Mp0UTZegX6iWi&#10;aFOs4O1SykKbRBTKaVRAulO5qwKA7uYy7gVAoPIrggKQWXiJYj+VzIHvUooKBV4ojCmFynMQhT9X&#10;QuB7HsfHKc4K4l5cKJRYMwe3WRyZTkCCzixaO5SUWJtRNX4XLmKRsMbaogmx8kVzIIvLwUmck2VT&#10;8ynhzam/qnwORRMbZ4FMwgmcE1R6vwKFk6JQ+EUWTdnOIUrwvhQKr1SwdNYiZenjhcRKgXOG9bUh&#10;f/bHf8h4dMLPPv01mdZQNg/LeaxQql4CCktiLH//80+5eW2XD29sF/PVWgIEvlI4AZvDAfdu3+Bw&#10;MuWPfvgDbuysY6XFOIHJDeksJ0k0o9GYb569ZprBaJrw8tULcn3qjytwQR340xb71IGxTXDheaCd&#10;JnimDfhYP59mrNGl7N6lWr0MfNIVq7QBMU+bOJsN/WI+l6Ad2H8RUOAZUiHLQlN+EEZ4nsf6+oDr&#10;164SRyGer5CqmOcmt9hck2UZvh8ym6WkSYIUOf3Ypy/B0wn9QPLB7ausxz728wc83T/GVOB3HE5Y&#10;rBOlklA36PKsmk8Vvwmszcv1aufNn/UYw1qLpzyMKddODTBbkHksqg3Wo/VqJJWShQoskGUZW7uX&#10;uHvvXXqDGOULkA7lK5iB1sUkrxqri/sncfJUhev0fpd+0RiyNGVj2Ofo6IAvvvySMOgR+BHG5IBl&#10;fmaOcwHmZwBu1RXVAFXOLoJ2mkreXaD681Rlu0D5XeQTbeCsepxeNASrAkhS7SHGngU1UoDGRDmw&#10;XeugS5XzvLXe9v8uYFkb4KkNQN4FzqsIWJxr5KXlvqt1gvJCxmONTgtgUpWT6awAKc3Xi18o2hpt&#10;8FRBWGOsQQiF7/lYa7C2AP4568om7mpPKff3BrFVfW2ekhHU9zVDRVJhjMbaCrznziizneZZFYFW&#10;QWxT+bvTsZG1dd8Ej8tyrATWVmGCne/V7bF+9d2cacBeaMQXhZKoc25OGCHkKXmEFAIn1UJefNpY&#10;3z4Pqj2vLW//NlbP6+rKcd8m916WD3XVarrW9m+jOLxsb2oStbSpKXedZ/09XX6mbQyWEcl0+Y/z&#10;SBK7rrkLiLoMFNnmm9vU+try3q7rusi1d+X4bWDnthpF2zG7rmUZeLerpthVs1h8f1WnOwWfeJ5E&#10;KTFXXyyU4kvyD0AqD8/3T9U9S0BstTfpVM/X9Hkqn9V7Tu8XS8HmbXNV1kBbTZXSrjV0kbnQVm+7&#10;yJw+b+231dLqKtltIPo2tclldck2QtNlddBmHbgCwiNKkK0I8P0AY2ypbOtIkpQkmTGZTOgPhgS+&#10;T5bpUi1bEEUBcRSTphmpl5X7m8EJgQWULH7iHKnO8MtYLvB8Bmtr7Fza4fl0gjUGJb0i35N1QF27&#10;D6/Xgtvima612uWDl83h+t5SJ19pqzW2zau2fUOWe+fCOZQ1yjAKiHsxb928ya2b19E6K+Jhdxoj&#10;GmsWQOFtJC3NmmihuqpKoh03J1fKTY5fxkhCOKQo3ic9QeD78zxjvqdICZUya+3aK5B2m0L7tyEK&#10;aMaG9Ry17ZlFk0TIEwIlBZ6QCGvJM43Oxzz66glHxyN6/T5hGGKdIwx8Qn+NvMzrCsX7gF6vRxQV&#10;tcTRyaggAyvFbq21+CIgDgLiMKTnW8g1NjPkqUMISeAHTMZTjo9GbK5vFDGeNRincdYSej5ba30C&#10;6eP3h4ymo8X6cBlHSiE7yeLO81ELNeKy/jQajXn24iWbmzu8Fd8mCAKGvYI4VCmF8iSz2az8jCEK&#10;PJRkXoOxOASlsrwnUZ5CKVnkHgWMn4JTSpwq9To7Jz9snlue5+RaI2TIZ59/xcbWFVQ8JHGv+Rc/&#10;/FN2tjewVrP35jXHR0cYnTObjjg6PCCdJDhjQDgynWKygrDj+PiE1/194l5MFMaEz14Q+IrQ89ha&#10;W2Nna4NBv4dQAt+HOAoZ9AZMJ2PyTHPrSh+3pcnGb7i5rdAziXCQzI7RyQTPC5mMZsxGgjgWvHgx&#10;Zf/AoSKJVTG71zZ58jph/2iCzgVJarF5SqYNxs345S8/5fuffMLOxiY31Q4yT3j+6DFYjZIFSWOm&#10;Z/hCEoVBqeZtkeU+Hvgwnkx48s0LPtzqI4Ukz3J2d7d56+2bfPPlI0RRWCTJNUoohPRBZFibk6Yz&#10;lOczXNvg4VcvWNuasrW5webWgNdPRighGB+NGfZ6eJEizQzWQTYdgUno9wMORkccj6A/uMT6+iav&#10;ZjlCw/r2AETGy5dTxrFgEEti5ZAqwQH9QYg1RX4ynk4JfIhjD19ZhEm5sbvL5rDPz3/5hJ+9/idO&#10;jkb8/h98TH8tJApDdrcVoe8xSwRHk4RplmEzw9HBCVmmuXztMr/3p7/Pf/l//jPZZIxCkKYWi+DK&#10;1esEUUCaZQhhEFFI4Hmsr6+TZSknoyOuXdvm+eVt8tkJx/s5R4eOh1+NUR701xx33wu4enVIHPlo&#10;XZDDGmAYBySRYX/vNbDB9u4axmqkdPTWQ6Qck05fEA/6XOrDzseX+PDd23z58A1PXp7w8nDG3smM&#10;k4MZeAqhBMZThdJ87JFnGZPxGKEkQRAQBBE61wgkvh+c+vlS3bvaX7ReBKwHQbDgI+pEMlrrM368&#10;vt/N48QyBmsjaWqrBTSJTACctTghEI28TQhBros1bUyGc4a9PccP//gP+eEf/iH9XkyazphNp0Ut&#10;Xkhyk1MvZVX5rRCn7IDLCMkWYghKwr2WGNs5N6+B15/D1be2ao+sA9u7yMOazzGVUljTHX9e9Fnr&#10;sr2hiPO7Y+JlhGGt+Qa0PtdceF8NwL5QexDVnu6QqiC8dLkt51ZFmuvKuKQg4SwA7HJOqF99Z50g&#10;pnqtLT6EgozbGbtAxDWvfdY+V18bLTz/C2NVJzybz3PRnuN2kdi1HactzjmvpueXedvKVrayla1s&#10;ZStb2cpWtrKVrWxlK1sB4Fe2spWtbGUrW9nKVrayla3s/3M7D8i77HPNRsq2Rq4G94sAACAASURB&#10;VO82paf2B/jt39PVSNy0ZtNf9X315uW2c60fUwjZ2lDcdi3V8esqtPWGi+4mf1qP0aYyf+ah9ZJ7&#10;VweftX1vl/p8874sjodoBaMvU1vrmlNdY9kFFmtTU++aU8u+o00JrTmGzebc+nm1fUezIb5rnKrf&#10;q4aTNlKF31YBflnTSh2M3qVW39Yoe94ca45ZF4ixOS51oPyy9bXsPjaPAwXexVhJGK/xwcffYy0K&#10;efRPf8OnXz3i5o5mPbaEIaxHPvEgIEk0+Uyj9Yw8zYiDkLX1ED/w8VRcqDh4oAIf5UMv3uDoULN/&#10;OOPNwRGmVDQx2qFnjmwy42T/FcZkWAdOKqL+gMs3r3L56jY3blwjDAPy3JCbKXo2ZWYK8K4xFuUp&#10;+nFM4PfIMkmS5kwmGWk25eTkCKMz1jfW2d7ZZmNtjc3hGpubaxijGU3G7B2fcHg4Ikk0UsUEKsDl&#10;BRjr+bNXPPzic0wyJooUH9y/z/e++xGXr2yjneNwPOHN/j7JdMZwuEm/v87eyz1+8YuH/OpnX5CO&#10;JvQH4Du4fClk93KfK1e32blyCRlEpGnOwy9e8Y//8yGjvZQCBOwIQsH6Gty+s8P2dsSl60Okr5mm&#10;lqODE7bWdlGiz7Onr3n04GuO34yLpvNQ4IWKy1c2iEKPF8/3yaaGKHDEsU8YBRweHJOkhiwDo2Ew&#10;VGxsRPR7AmMTrFPoPGcyS1C+V6p4CyLfw5OS2BfkacKDz7/EGkfc8yg7N0mSHN+T7G7GSGZYbUht&#10;hnUC7TzWdraJBkMePz7g8aPXbG+HbG/3kMowTVP629fxB+v8+skb9qeOw2nOJMsJwxglBZnWpR8A&#10;rwS5aa3RqebBl18RhX3+8j/9DT/+8U8Ig5jAl0ynKXEc44RgMpmQ5xlv37vL97//u1hrSdOUXq+P&#10;8nxE2VToACVKAFwhDYJSomzWKpXc5o13FoQ7A2I6BTzauZp5kyzjFKgr5o3rhV8QQNGcpUoFLocj&#10;SWfMZjOiOAAcea7LRixHlmZYZ9A6I0tT4shfIARp+rumb6rO3+Q5zhaNk0J6C4rmbX653ced9eui&#10;GlfVANWVIE8xVwg0c+CgnYMACgCwryRSSK5eu8qf/dmfMprM+OLh16RpNv/8qX+ufLlECJ+XBxN+&#10;/LNPubbzrwh6HtJlyKwEQ1qLE4bBIOTje2+z1YsQxpBrg+dL0lmG1oZpkvLk2Qte7B3w688f8Pzw&#10;mEwbpCxK7QUQCCqgY3M+NAHp9fOtyAyaau1d8c9FwDxtMV9dYXjZnn6RuK25HzaBGk2w3+n3idbY&#10;pQKmNuPCZU2bzTi6fk22HO8C9BDS6/XZ2Njk2vXLxL0eOEOaZRhdxBDaWIzO0JnmZDwlzVJclrAR&#10;K65vrhEZg29zhJ6ihOLK9hr3bt9gPJ7wZpaTYRGiVGU/vZTWseqKGZqgSCFYUD9a3MsNxtiFOGWu&#10;EN9QFZx/18LYFsfMsowwjrl//z7Xr18rVD5t8d3G2EXV9Xpj9FxtaTE3ULIA4E8mE+IwwA8CfvrT&#10;n3J0dMRgsNaqoNv0SdU9r0Bx583LNmXjNiXCb6Ok1IxRLwKeq8/Z88gh6uQPXTFs5Tvb5vl5sV4X&#10;Idh5yp1dyqMXAeQs8xfLzltKSLMMpTzGo2mhyFm+NQgCfF/P72+e5xhs0eRM0RBsncPmOZ7v4/tq&#10;TrRRoLiYg7mqvaeNZKv9PovWfe10HZilYNnKCmVT29Lo7BbACNW/071ELM0Tz8715aQRFShpfrxy&#10;/6UEcFWKpIXS4FlfUe2tSsmF863mr1Jqnrf/NjlZswG8OtdlY7tsf1y2ZzSV2Nrs2wL5l62BZf6u&#10;DSTeVjPoWsvLmua7SDPOG6cusPK3iRPa8utlNYuuddgkClwGnG879y7fcx64Y9m1dK3zJulQc80v&#10;i726xqerVlet+bM1rEppkjkIvioQep43V0KWsgDB5lkBgM+ybA76aQJFukgcz86zUxB8UxGzSQTT&#10;HKMuwsuLgt6Xrau2+bNsnS77W6c6d8O3tI1Z3efUY/4mqWPztWY+1x6rFOrhbZ/DSfLcYg1IUYCx&#10;0lRzcjKi1+sTRhG9/lqxRxiDcxKTQ5Y50iRHZw5jyr3Dc3O12So+1VqTphrpIAwjBsMh2zu7HL7Z&#10;Z3p8PJ97TdXvrlppF1HARepr5+0NXURg5yrIXsAX1mP46vqqukX1iSiOeOutW0RRSKrT2poolLYX&#10;8pja/G0jJ6uNBOBKQL2dvz/PDVLIkoiuyBsKkpsC9Oh7Hr7vFUrQ1uKq+L/DfzYJdX5bawLMmses&#10;x84FqL/4PfcUTkGWZyQ6I/ADkiTj6GRE2OtjVTAnBPA8iZISz1P4vo/necRxTBzH83HMc0OWZiAk&#10;UhUxkScVoecXZIZeQQSmjEQoibMGT3n8v+y915ckSZbe9zPhImRmpKws1V3d1T0tRmDkDgeKGJAA&#10;/1Ee8onPPFycXQAHXGCxmN2dnZ3WXV06q1KHdmVmfHCPSE9P98jsOeAT4vap01WZES7MzewKv9/3&#10;ZZklilM87YFzRf3G5qq4xqC1xDnDbDa7TmpaxJbl/L+J/GJVzrP4jJIqV4tOLa9ev8EP2kSZ5f6D&#10;+2z0umghSJKYt2/PkRK6vS69doiSOQmioxQPipw4Skqx/GNdUcW6Rnbmrr18Ku9tC7Du+XDI26MT&#10;Pv30h3z79Dl3791n996DnBhDwNZeQKu7RZrMSZOInf17pHFMFicIl+JMwsXpMfF4QpLERGlCNs5I&#10;45QkCJHS4SlJHM2Zz2dsbW2x0e/l5IloUjR+u0sQSDwR4JKYcRQjOafbtZyfTBlfTPBaPr7QzGaC&#10;sxMDYoRUGuUbJknGy5MR7w32efDuHb74/DOcs1gH0TzD9yVCeTjj+Pqrbxn89FPaoeLenW2SyZCL&#10;41OEzFXR0yRFaY3vhQipSLO0qBNaEp3RChTPvvmWwU6fewf7gGM2m/Heo/ucvT0lTRMCJTA2w1gJ&#10;KHCCaD7j4mLIg3ccYbtNZuB8OOTewR57uxscfvMaoWF4es7WVg+pHWkiSDLLbDommk/o7u4y2Owx&#10;vJgwn8/Y2OigfR9tYzxl2egL5lOYR6CkJWhrhAMhLYiMIAyZzw2zeUIU5wFKt+3jKxifv8E6Sb8N&#10;FyPD17/7ksl4yq//6SfsP9yl3fJRBEiRgggQU8EsMZg4ZWINzhju3N3nx7/4lD/8l/8KsWQ2S0HA&#10;YHuTVqdFHM8QsUVKi1QBvm7RbreYzWIEjt3dXYbHM9S24PQ4I5qCiR3T1LE/MXTGczptn8Ggw4bp&#10;5N9zc5JZxniWcHp8xvhgl1bLIzOGoOOxt7NDoDXTaEKWJXT6Ae0NycYPNvnpDx4wTkNeXsz56z98&#10;yRdfv8YaicBHKk0ynzOPIrTv47dDsjQlywxpktJqt/Nd3S4A8BalBEJ4eJ633DsWIPjy3mGtQRZk&#10;iMbYnMiCnGhooey+yGM9z7tOMFghoam++63GdQvyoyXBXVF7K/vEJElIkgzf9xDC8eEHj/m3/+Z/&#10;5fHj9xE4kihiPp/lNfYiBjWZw2KXOXGOe1+c213LDarx3/UcYXWuVCWlbnoPXN7nyqRN1+uapeMI&#10;d20Mm2LX6hg3vauvra80xLfV+m/dcamMlBTyVu8WL6OQnOS3TAIoZQE8L94pLHKUMiHDkmxQioLg&#10;o5kwXRSEWU15VG0dq8hrqj538VxKX4aa9yVX4z5HU+hTRyRbft9bfXZl4onqsynPkTqQ/NrWtra1&#10;rW1ta1vb2ta2trWtbW3/o9saAL+2ta1tbWtb29rWtra1rW1tf6KtUtm7/tnrzPdVKzf2NgGi/3u9&#10;7LypWa0J+FBuLCg39N0E+l8Ffi7fVxOYtwlkXndfq55N+Xe3ueY6wEAdkP77NoTXAcNuela3AbjV&#10;zZMyiGKhoFe9ntvMiep5Vn33NgqtdZ+7CYyzsKpKU93aaFKZa3omTb8rX3uVFKFp7lTVbpvGoPqd&#10;xWerivDVsalTMa0SD9Q9tzog5pXxkoLU5A2UUrV48PiH+FLy9A9/xavTL3gTn7HRNuztdRnsDGjb&#10;DBLH6GLCbBJzfDLj9HSKUgovmBCEbqle2+616fRjdnbv0R0MeOfxu5yejXj79ozR+YgsjTBpipIZ&#10;vspBNUoJhJoyevsNs4tXmNmYu3dzwKIvPYTSpAocCqUDhNTM5inD4YzhKGE2jXPVZmvwPE1vs83O&#10;3hbtTitXE0lSDk9OiaIZs9mk0DvStDudolEsYTQ857sn3/H25SvCMOBHv/wRH3/0gHt3D7BO8+Lo&#10;iOFkzngaIdEMNnaJk4R//OwPPP3iG6YnI2QGg55g+06bR492uHtnizDsEoQdrITnL075+98/49nn&#10;xwgn8Ipmrl5fs3dnk/vvdNk96LO9P2AeTxlOE6KZQmQ+o1HEk6+fcv7mGGcMnhJoT9Lvh2zsbLG1&#10;vcmTr58TT1IGGx4bvR5JkhMDpInDOYHyIPAlO1sd+l2F7wucNZyfzzg7H5May9Z2PwdIaIlWGiEM&#10;vgJnBHOTN7t52kNIQRRHaK3Y6IT4KoMsJc1srmwmFarjoTshr96O+e7JMXs7IZsbGikSoijBC/t4&#10;rQ1Op4bTCCY24HQ8xDiBljpvNDUOT3tI6VBKErQDxuMLvnvyhP/jf/8/kfL/4tWrt5gU/HabLI0Q&#10;WHxPESUJnpbs7x/w2//5X9LpdrDW0mq1CiCIQmkPY23RtHsJIFkokefqJOK6Uh8CV2pWK4N8hRNL&#10;AHzVl1QVnfNmQYdNbQksk4N3W60Ww4sh09mEIBwsz6E9iU0ss/mcJE1o6XysckW5SxX163scgCMI&#10;AnzfXwIY0jRZNolpVQ94uUk5tbILLRvFFqqzthhjJQR5u3jR4F8Afq2xlJXAIVcUskJiyQj8kMeP&#10;H/Ov/tW/ZDqb8vzlKzJjSdMU7XlorYqGUdBKYbIUKxR//Po579zZ4Z/++AM6nkCnGVrIXIXJ0ygB&#10;LT3l8MUz2v1N/F6PWTRlPos5vbjgm6fPeHF8xjcvX/H29ILYAiJv8LwEp9hK4769RiK0qrG9qYly&#10;1e/dDYo/ZQKZ7xNb1jXk1ynnVn12Hdh/SbBgDGCv+NWFonA1ZqtrFrzJn19VsLq8niAM6PV6bG1t&#10;0Wl3sMYghCPLLGmh+pQ5i0lyBb8kiUmiOdol3N+9zyDQuFnejJ8lBuUF2Myw3Q14d3+L+fMj0oVC&#10;l5OXwICKP64CHVZ9pgkYtPyZdUtAka3sP6ISAyyPUfzMGFM0FEuU8nj8wWM+/uSTAvhmybI5Skni&#10;OFqqgznnSJKkkexAa70ErKdxQrsV0u20+eu//s/84Q9/WH4nB0yJG+P2qsrTKgXhxX7apEh+mzyg&#10;Lm9oysluil/r5nM5Ls/n6CKey4Hct9kXbqNA36QMexvCi6aYtu6+V+WYq8asHCcLIfCUQqlcJV0p&#10;D5MldFttBK7UAJ4r2C0sywyiWN/WOZI0xTpHf2OjUDa2SJkTJRVnZKGKehNY+Oo+Vj8+5fy4vF6r&#10;qtx1gK7yH1P4ujoSDOdE417cnM/YxnlZBtGVP2OdA3sJuLSF+qvkci6UQe356dSV61nEMov1+qeQ&#10;kkmhcpXR0jUvrncB7ihff5VApjr+VaBglVywbmya6gbfZ82X87m6OkrT3l6X5y19aTHwJV6VIrri&#10;GvNhkwLdTbnvTcrjt1EwbyKjqQOxV1X9bspj62Kianyyqj5027pR9Xffp/7WRODXNAeagNR1/qw6&#10;X8qkkzmQ0+J5GutASI2UPg6NE3JJSmNMWvhfD0QOftVKIzyP1KQICUhBGLaLPMAWpFQ5cC8HkliE&#10;dIVSY43/Xogj5miogsRHXk5YlwO6pBS4zCwR/GWSw7rnWxcPV2OlunrRqppiHbjkNvlNE/mkWKzT&#10;WyiSXu6dhbqyWwBjHULmA+UWRxUUBG35mDpzFax0BYhWudbFnqylwKQp1mYoKRA4nDXMozmjyQQd&#10;BAil8f2giMnB2YwknmOdQWkJUpEZgzUUZClLV5D7AGMRUuFpj067y/aOY3RnxPNJhDVJPgez9OrY&#10;1PjHpj2sLo+q+pzbEM825VN1ZA8L37MAut2mnpjz7zgolE21FhiXoFWAVop7d/a5d3cfKcAkWQ6e&#10;xmEx1+79aq60KicUBTGkw9hchV7mqzRXfpcyVw7WAjA4UcRfno/nB0RJmufeJgcYVnPw28R6Tftp&#10;3Xqr5hBVP1Ge3/m/VU4UCKTA2XRKexjQ63YYz+dM4hgjNEJapMrzkSAI0Kq4H+EhPYXv5/ueQjCb&#10;z0lNRmZNzgbqHCiBFA6JII1TXBCCFCiZIaQmdQblhVjlMU0SMmfwpEZ6HjYFKzIsDl8pjHXMkwhw&#10;VwCq5bVZRwbWpCBbR2q3UNn1lU+SJMwnM7784ksOX7/hm6932NvbZXdnC5PF7O1s8+7DB3RbIZ7I&#10;iR4NuTKuJZ8zKA+DwJMKKRTCgcLl01k4ZPFuqygh5WQLheqvFAKFyMdSFHNQ+Tx/9jXgcXExxJiM&#10;x++9xzyJSJOUJMlIk5gknpNlCTgLSIT2kdbRDrp02i3u3n/EZDRmNp0Qx3Nm4xGzyZgkSVAiQwtB&#10;nMRMp1Om0YzRdIPQ9+l02kTzGQiLIkJlp/jimDsHHtkEhheON29HRHNLNrYMthXx3JGlEHYlViuC&#10;nmM8snz97Uva/S06vRDlBwTS0rWSbBRjhUR7CulDPDvl6Xdf89EH79Buax4+3MdlM7JsjlYKISyZ&#10;tSiToYv9XWmN8hTSWsbjFDO3fP37r+gHIe2uh9KawfYW77x/ny/+4Ru2ZIiVUb4fF77DU4rJ+RGj&#10;szO2N7s4KUjimHk8Yme3S9BWmNQwPh0y3DxFZikYmM8dSkw4PDziJ/fvsdnvkKYJs+kI0gS/G9IK&#10;DPFogvYE/a7H+Shlngp0amh5EDiJsQaTzXHWYTNHYgQ2tUgcH3xwQJpGXAwviCMJmWU0lhx+8Zo/&#10;Pxvxo5+/z0efvsfGoIPrabSvcVLgxxkGzTSNuDg9RiRzFDE//ukD9gf7/OPnL/j6q0OeffOE7e0B&#10;/UGHGAepKshgUgLPI/A7xFbw4NEHOXng0WsGG46JNIxnjiSB4TjFDyKiKKXb9vC1hyc92i3Jgwcd&#10;QDKazJA4tBRoHAGS2XDERAislMQIsvGELLogTQW6vcve7iPu3n3Avd0Nvn30nC+++obD0wmTyDI3&#10;ksBTaAQuyYhtSmYtnpY4myI9nzTO61VaFXNMdBCAVhKcuOIDpVJYYwCDICdJxJETV1hHmuXzxfcD&#10;PO0XxB2LHOoqyUmZXHFZy1M5uaRSEqEgTVOUKGpJMs8frbEIZ4rv5XMzTuYFkSns723xv/z2t/z8&#10;Z/+EzY0NovmMJI2J43hZJ86MyfNOl0dCi71SSomT4GQOkr8kc5O58rzLry+Xe7dItbinIp93zTF4&#10;laxwQTALdUDsnLzW4XBWLOs51iwx1MiCQ9e5ArnvLlXrr+WUsuRHrSuehStqQ3UE7A6JrSSDq2uk&#10;V8hJlrGEykmMRV49uHIOB9KpZZhmjC29C3FX7uWK3rpbeohl/V9KmZ9GCmQxQAqVg90dCOsu64KL&#10;OoDLa+xl4s1qjnAtJhQyj5xFOfZwlw+lEjflx5TFrxZEBVeJM8ukncvnby8B+3Xx6bWc29nchy5I&#10;f4vrw1mUuLwnKRaxoMMVc2BxjnwlFKSFa1vb2ta2trWtbW1rW9va1ra2ta1tDYBf29rWtra1rW1t&#10;a1vb2ta2tj/V6prPqr8DahQvWf68DjxUBXncpLBaVXFeBcque8Ffvafyi+RqA1v5hXMVnNsEOG4C&#10;bJWtrsl41bXWAVsWtnhBvWBSXwUMu6n5sQoUa1IIa2qKbwJIlL9fVkBajHH5mpp+XlUWq/tOE1im&#10;To21OierapV1CkxNjaWrVFqbmpqr86s6nldBc9fna915mkA/5d81Ke2uUnBoWh9136vOo9sQM9St&#10;+fLYlNW/qutv1fU0fWY5N53Nm3CNQGkP54XsPPqITq/Hk79rMXz5R9x8SPQmRYSad955SLfbyxWX&#10;zk6IZ1OGFyPOT0a8OUmw1hFo8DzHZDpFDyMyNPcLtaugdZd7D97BpBlnZ6cMz4/I4gkujRAmQ5Jh&#10;TYT2A5ASOz7k+MWEvYOH9DZ3EFJjkcSp42I8ZjSZc34xYTrLcmUfFH7YZndrl41+O1dpsQnT+YQ0&#10;MUymM5J5RKsdIrWPdRKJJE0t89mMs9NDLi6OmI4u+NGPfsiPf/wx9+71QSdcDIc8fXbEeJIQhF18&#10;3UVYwRd/fMKL754yH53iOcugA9t7fX7w8SO2dnr0NsJcsdz4zKaOv/m7z/nH333LfORoh/nz9/yM&#10;jS3J3n6f9957j727OwQdxWg6ZDRKwWiikeHzz95wcTwmm2ZgHEEoCFqasO2ze2eLnb1dvvz6DSdH&#10;Y/a32zy8u8H56ZTpeE40t1ghENIRBoLAg83NFp6yuEwyHEe8PRwyTxzdTY32JMZkSOnQIlcj1wpm&#10;sSWK82apvNlXIlB02z4CmwOOnQXriFMIej7tjT5vTye8fnnB1pbPZl9i0wmJlUi/g24NGMeSs8Qw&#10;dz7W9xjPT9DaKwDdBqE0SS4phPYV1mQEfkCn0yeezTl88xI/6NHvdXE2I04iut0u1hqszfB8j9/8&#10;+s948OAe1qR4XrAEvy/AHLnylawFqy0a6JbNUKW1ZktqM1lmLlVwoNEv5z9XWGfIm8VE/l1bihOE&#10;QGlNu9Pl4mLIZDJhMBgU4HyH53kYY4mSGGtNcf3FOd31+KCqrN3p9JbgVilztbQsS64oki/+XFfn&#10;zhv7Lv/e7Mvz7+Xj5JwDCxKZN6hSkAQUqjBSXm3QWwIdrMXTHnGS4nken37yMdF8xv/9//w5rw7f&#10;4oRAqlyZ2pi0FLc4pPIYZSn/6W//kc1+h588ukcg8jkqydUQlYJuJ+RsPOb06IhOlnExHXN0fMJn&#10;X3zF0dkFz96e8O3zN8TWIYXGCokUZaXyS1Xf8jwqA/TKoPjFPl/eo6tK1VX/XPXdVVBaE0FMXZN9&#10;vRK7qFUXqvqTVeqJTfHb5c8cZeDnovG2LhZYgKqrjZtN5y6rCSmVK/912m0Gm5vsbG/jXEacJGi1&#10;UH43ueIlYNKULMuYz2fE8wnv39tjd7MHkzFk6bIJ1ApLmmaYaMbBYJNZapkfnhA5i3MSpLsVcVFd&#10;XFAe57o4ewmSVBKKeVYm0sjJSq7mFVfOuQCfGItDcP/+PX71Z7+mFYZArvqV72HyChHBAgRbVri8&#10;2kibj6fJDDYz9DZ6fPnlF/zud/8Nay3dbu+KovuCLKIuj6jGvk1jWQcwb8rPbgK7rdqrm35/E/Cy&#10;6VhNSrKLPKZuPdXFhzetu1XX831V3W8Dxmy6z1Xz37kc/OwFIa12j8npW5TWmEUnuRDM45gsywpF&#10;O4kqSHGcNaSFKm2SJmwONvB9ryB3WgCoLvfkKiC6nAtU87acPOYShHoJ2K0HWbsGIPKqnDb/Y6/N&#10;yToF4epcrs9x3Y25+FIRuJRjXAd/cw2ctth/tZbLnGyxN5Sbxf8U8PvyHgS1/qWOQO77qI3XPZe6&#10;/PmmPLfpO9Vn01TLWPWdVTm8qC6Y0pO+iSjvpj2zbm02NfGX/dJt1ntTzNK09zXVqVbNmbraxipA&#10;ZtM+3nQvq+Kr28yXW817mkHZdXWbumvNSawyRKHInasCX6rSCymRi3xH5H4aT6E9hacDsiwh8D1a&#10;YUAa2SXhiCimXNMev4p4sI6YsRzzVuthTaSXTaD3ao3k+5C8NMXVTXWaVXXO8r5anePlvbyONCgz&#10;6TVSjDrCKmvN5X5dgGjqYnYhxTUiKmctThRkY8U5FvGcLzVRFDGdTGi12oRha6ko63t+fk0yz63i&#10;NMnViisKnZ7noZQiS1KcNWSpQ3uKTqfNwcEB47NzTo/fFn7jEpSU57GicR+qrvMqqUmdr6gSR1Tn&#10;TFO8VK1/VnOyJhB6Y8zkyAGhJgfCCZnn8kHgs7W1xd7uzoq6wOV9l+Pu1TVPt/wvy7LlOEgpoVj7&#10;+V6QIpUCqXAiJ7oKAp/xJK83SCGXc+2m/fQ2RCJNMWpTrFAl0FmQRC3WuLEpSZoynkWcj2cMpzHn&#10;4xHK8/Oajufjhy18P6+7SWnRykPpFkHo4/kSUQB0jc2JlXJSvrzGI2ROLmaNJctyhW+LzNWkA5PX&#10;H3wf7XlMZlPiOEG31BIR7shzs6BQOV6QWy1ypjLZ6U25yk154+VnL2M7WxC4nZ+fcn5+yosXT+l1&#10;2zy4d4fHjx7S6eTkUloW1+wEFLGu1hq5IDNTuoi/HcKJQg1YXKsHWGtznKIUKHG1rh7HCfMo48Xz&#10;l/iez3g85je//iVKaZIkJssMURTlxGomI44TjMmwNiONEkJf0w1CnPbwgoC97kZBzGEwacJodMH5&#10;6Sknx68xWcoszZhHU0azOerNEZ7WDPo9Oh0frQTODJHpIb3gHM+laBPz3YtjJrEgiRVRZmn1Pbpb&#10;baJ0TpwJptOUFFC+gMTy7PlLPvrkQzrdDabDc8JA0W4JosTgTIJQktCXnJ8e8rKlePTwPjs7W5g0&#10;4fD180KZW4J1GJehi7qqI6/9tVo+1gqsyxgOR7x69Yb33r9PamJCz+fOwT6f/+FLkjim3Q2wWUy2&#10;IK3UiixLefrkWz794ScMen0uhqe8fh3ywXvv0epvMj0+wyYwHo7Y2mzxNppgYoHxJK9ePOfjn3xE&#10;K/To9toMzy6QzoHISRG0Bza1dFoai2I2NQU5k0R5mvk0xlibk6YKgVCC2TQhswn9QcjB3iZaQact&#10;6PcA4dCRY3Y64r/9xe/59qtX/PRXH3L3wTatoAdtzQxBahRS+vjSojx49eaEfpjRf0/w65/dRzPn&#10;q29O+I//7j+w9+A+0pdo4dFpt7h/d5vtzR7bg03a3R7GV/zgo4/5xloOp98RBJBYwMIkjmjFLZIs&#10;JTUZvorxVIBxGc5lhEFIv6dohRJfOgIFaTJnMnaMhoJpYmlv+3Q2ZwgrGi7H4gAAIABJREFUwWlk&#10;Omd28ZZ2mmKH53y05/Ow+z7nM8uzkylfvTji8HRMlimU18JKCUqSWcPFxRAtvWJtS1It8WyAdZIg&#10;FGiZg74FAgm4gqTFWINx5kps4oqlfll/NKRpShAEgCCKomt1J1XEksaanITUAki08gBLHEXgwLoU&#10;pbx835AKIwVpkscdJsvXtMOwv3uHn/70Z/zmN7/h7p19cI7JZESapFfimyzLSjVwlsSzy/gKca2O&#10;KnDL+vzC/zrnyBaEskqV2JnElfqjK1GLXYu3CzKg637Pgbvqp6ox3gJUfVM9ZUFKexl/2NIe666R&#10;++RA+2xlzlQl2q7WOa74detA1r+fd0ty3oryfCUPravh5WR6pXeVUlzLCazNSRKEkI11sfK7/up5&#10;ynF/kx8VpRrp6hyzPtervhO/coyCoKFKwHe9/pPPa8/zFmWt2lh2WduzFisbyOHX7ThrW9va1ra2&#10;ta1tbWtb29rWtra1AWsA/NrWtra1rW1ta1vb2ta2trX9ybZQxbnaZF4Pgq8DK5et3KR3jVkcVgLH&#10;m5qpqw1VNzfMXVXRKf++2pxap2xX/fxN6vB1ap7VF/uipsGqTpGnDlywCjBy09jWAbvqjlsd1zp1&#10;nupxq8epO0+5STZN0yvjVQeAutLc2vB8VimRV59Nea7+qc3cTQ3oq+ZfE4nE4rNVRca6Y9TdS53Z&#10;ayrN3Eopqnodq9ToqvN68bk65aimudg0fmUygKpCUpOV51W9knOpmchmqMDHiQ6tnfv84M/+NV96&#10;Lc6f/QHnIr59OuJi5PjJT3/E3u5d9g/eJ47HjMdnjC6GDIcjjt5cMBnOiKcT0rEhNJbj16/pdHsc&#10;HLQJW22018JaS7unufdgQBLNyGYTRmcnZNGUNM7BTJlJMCbFGMuT2Xco7wQd9nA6ZDKbM5pMiW2u&#10;xtTtbrHZ32Iw2CJsd5ASotmE87MhF6NTptEc5yQbm9vcuXuP0dk5cWSI5jGj0YTZZM54eIEzEXfv&#10;3+HHv/0NO1ubKCU5PT9lOB4ymkREkaDfGYD0mI5nHL1+zfHrpxDP2O5rdncGvP/+AQ8fHiCVR2Yd&#10;idVM5vDtt2/4m//6NWcvzvEQhDoHIfQHijsPWuwebPLOO+/Q6w2YpynnR+ekqSOZSd6+Oub518eM&#10;L3I1lcw62l1Jr+/h+YKd3V1297b5/KtnRFPDr375CaGynLw54uJsjHMSz1M46VA6/+5gs0+r7RHN&#10;U0ajhMPDCxIDnY2A/f0B8/mIOIlwxuEK8LcUmlkE44lDeQK/pbCZJfDzxllrDK4ARmeZw0oPI9sc&#10;vol483bMnb0u2xuKbD5BKgEqQHW2iFWHUaKYJA6Uj7C5sFw7CIhTg1ASIRTGGtrtDr6vmM9HKKXY&#10;6PeJEkN/YxPP75BlhiSJUWoBWrcEvsfPfv5TfvSjT3HOoKQswFYSJb0ceC0kSJBKFk3gbqmgXlZS&#10;V0qxED8RQiwV8BZNe0JU4gKuAx8W4NFcGUxizGXznjUWqRRK5aAHHGjfww983r55y/bWDt1uDykK&#10;lWuZ+8QsS/Nj2Yxcm4jG/bR8HYt9wfM8fE9jjMd8Pr8C0M59zEIJpqqiW95rykosl43ZORj/sslQ&#10;CJn/S7gcmINAoMhMVtqruASVF81ipjhukiaEgccvf/YTzk5P+PO//PeMZwlJmqHlElJP3kuaq2Im&#10;xvHydM7/+3efs9Pv4u30CXSGBjzlE/oKoTSpnfPqyVeMvkiYZYbnh28YzWKmKXz+zVMioNVuMY/T&#10;XM1lxf5ejQ/q9uxq3NK0r9eB9JpIkKrHa1LGrv692uRXBWFXfUhTjFWNd8rXWPVfq4DiZfCHq4C9&#10;m/z/QllZyFxxLwgCNjY2uLN/Bykl83kCzpGmFilypeXUWqzLsMYQRxFZnOBZy8FgA5GmYCye55Em&#10;KQhNkmZYA2mcIYXivfsPSJ3Ht4dviDEsQLKrGieblIarioCLsVo0oS7U26kh6ZEyVz+yxl4hzlmM&#10;41INVHuk1tDtdfnxP/kZnU63UGaSBUDOkCSLhmjJbDbLwfVaL5uitdZXG5XJgVDzyQxfa148f87v&#10;//7vmE7GbGxu5fvr8t7Le8Ht4tPq328DdqtTVi4rT9YRTTTlL00ESzepQa9WJl48f9cY76+KZ1ft&#10;EU3Ar7o4exXAry4+XwUYrdsDqwrb5Xu0zoD02BhsEXa6HB2+wFi3JH+xzqE9D2MtWVb4B1SuhOty&#10;tUntKaLYsr01wPMU1pqSB87n2ip12Ztygbrm7rq9sG5MbaFKJ4v9qAzqdu5S2ay8Jy4UT6v7RVMu&#10;ekkO4q6AGBaqo03KodVnc/mMAK7Px3yOQhRFOViqRJCzKu+7fY1FXPNddfO8vI6reVoZ4L8KXNlE&#10;6HDT2rtOiNDsz+tAr011oCbCmMaG98XeUzPnbpPXNuX/q3Lnuvu77T5VVWnOsmxJWtgU39x2zqwi&#10;PllVq1hFIHeTQvtt9snb+KbbzLWmNVKt+yxAS6pQS176PhaAJl34XYvD4vmKsOXhSZ80jRAC2u0W&#10;5/MRDovW6krdrry+BOpKjlBHjlDdI+sAOGV/0FQrLROV1MWn+f/tEqh/WwXwVevmNmQKi/G+qjTJ&#10;JTgdcUlw4i7zGLFQSk3NFQXJ5diWYsfydS0ApwJZO8Y54Og6qHtB5HLF7xYEMJnJSXfiIGA2nbKx&#10;sYHv+aRZRiZzsObiWhZ7vnE50ZLS8ioRz/I6HLogYbh/9x4uTpiMhkTRHCEkV8mvRCO5ZHWtlGO3&#10;6t5ZRwxWV0+rA5k3zcvqOr1Nnb4cx1MAyIyzeH5OEhCEIbs7OwRBSJrE145RJaWpy70a9zaR1xOc&#10;ywl8EDlwMteBJ9cOVXmtRjiH7/lEBanQYv46tyAm4Mb9dJXPbMpvqjF5HfHpdaKLnFTUmDyPySzM&#10;E8soyvB8iWr18ZTE8wOk5+MHbYIgyIkZtERpH98L6fU69HsdbJoxHs84Pjvh4uKi5M/zMc+MIcky&#10;MmvJCnAsKDw/JAwTWq0WrVab8XjEeDqh1w6xWZIrNhfviDytECVg+k1jtyqXqO6VdXHDYv+QUpKZ&#10;DE97OfGCy9jd3uTXv/4FH374PibLCoX2At9egN9zdWa9JLPIn0U5gr5OzLbYQ7T2CsApy1g7NRmJ&#10;sbw9PuH8YshGf5P33/sB/X6fzBgEOQlHlmWkaYqkIFXL8vqhH4aEYQs/7KC0InX5c8GBpxVBp8fB&#10;xoC7Dx8xnY2YDIe8ffWa4ekJWRSTZPn5zcWY4URgbYTITgjlW87cW9JpQte3DKcZ52OBdIJ5DG9O&#10;Yrq9NiI0nL6eY6QkweYgaSU4Pb/gm2+eMZtN8bWl5Qu0pxmPM6LIoAWEvkIJwenRa0JPcffOHe4c&#10;7DGdjDg/PUILia9zELEocuk0TXHWoj1FGHpYJ4mSjGdPnjHY7LO112c2T+h2Orz7+F2OXx+y0e9g&#10;VUYmBMbl+ZE1MDx5Szx7h4/ev88fPx9zcnrM3YMHDHa3mJye5zH8LGZnd4MsNgxP56Qzx8XJCcOL&#10;IYP9fYJWwM7eDpPTM5xSTOeG3a6HExlOGHqtfP74Ot/PUZLUCbLEgbW0Q0EQ6Ny/KctkknGipuAk&#10;B3e3CIIZ6fMpEod0OUnH2bMj/v3RMQ8/OGBnf4ON7Q12t+5hpcZ3PjMpCboB29u7PPn879nbgo0g&#10;4713FUK0ePI04uWX35AhsCZXaf/cl+zs7/HDH37Ixx8+otNp09aSre0BZ2+eIzB0lEKmBq8d4pTH&#10;NElyALwnUCIjS2a0Q4kfaIJQ4MQcLT1agSgIX8AZRTQxBF2BJwMyl6+rwFOMzw8Zn74mjWL8Tp9Q&#10;etwf9Njb2OXjh3c4myR8/fwV3744YhQ75jnPGlLoXDRcOrLYILREOst0HjEZjpFSoAS0221kEUtb&#10;6woBbonF5nu7zlXhjcn9glQFeaGWCAnOWmTOyYBdgN2NJTMpWuUkrcbYJVndYn+wmcUPfHxfo3VO&#10;pBNFGUp5zOYzlBKEvmZ3e4df/uJn/PwXP+f+/Yc4Z5lOx5g0w1qDMem1mlldbeEqcLpaJ7msN4tC&#10;NT1Hdbt8DIrfuMITckXp/Go9qnwNOFu8fxAVMLbNlcwb6hzVnLhaT70ei7ja/FQ0xEE31X6q+dci&#10;hi4TNV0SmLhCdb6ujiFXk1wVBYNyzOJ53vKWrLtaP6h7P7kc6oZ4qonstC6WW1UzqfOnjUryNd+p&#10;q1uX/XK5Z+FazWw5b8wyHqiSWFZrH8rlecKqvHRta1vb2ta2trWtbW1rW9va1ra2/5FtDYBf29rW&#10;tra1rW1ta1vb2ta2tv/O1tT8VaeiuUohe/G92zTwVs9T/vv3UQYEasEgUM9of5vm3/I5y/dYVaOu&#10;Xt9NjY0L1Zi6l//lxrBVY/N9lAmrY1SnOFR9ab6qIb4MbFr1Ar6JbKAJ/LPquda9YL/p/uvO86co&#10;slWfQfX3qxrMq4CZKjlC+RlUGxLqlIjrlEZXKVfWEQnUfa9JmbHu36vmW/WY5ftv2h9uUgq6qQEE&#10;wLq88U8KiTOO2XyOrzRSBaj+Hh/9/Dd8KQSHX/2O/X6fs9Mxf/Hn/4l33n/Mo0f32N3rs33wgI3d&#10;e+xHCffenRFFU8ajIa++O2R4fMToLOLF16+RVtLfntPrb6N1kIPtwg5B2EL0Nult7JKlMa9fP+Pi&#10;6IjhaMTFxZTMzEjSM6IIUgO6FbJ3Z4+D+/fY3N3Cb7dptXso5ZGmltH4hPk8IommZMmcbq/D5uYG&#10;QatNp7vJ6ckFp6fnzCdTRuPzHMyjJO+8t8O9gz0evXsfhGEyvSCeR0wmEbN5RpYFSDRJLDg7P+Lt&#10;m2cEKubBgxa7O7vs7W6zvb1PKwwYT4ZMxxO07vH27Yy/+i9f8fybt2BAOYnnO8KWZfcgZOegzcNH&#10;d+lvbhEn8PLwLZmNCf0Oz7495vWzI8bHY1yaA6+tMmzt+3R6PmGo2d4acGd/l9OLMXf2d7nz8YDh&#10;+ZDPPnsKaYIVDucMQSDxQ0W3G7K900d7mvPzGW8Px0zHjtnMsbHX4v6DHcaTMdPxFKkkzoqlOkeU&#10;wGhqGc8FD/b6BC1LliRoaQGDFAuVb8gEZMBkOGE4TGi3IAwznDUoCSkC6beIdMA0E0yNIEbk6nYm&#10;Y3ewSWrg2YtDnHYkLqPd7nDv/j0+/fQHfPnFZ0RxhPY8hidneH4vB0dnGUorfD9vyrU2473Hj/nF&#10;z3+GknnDovJ0sc8uQBUaIUFIUDIfZ6UUWi98zWIPL3xsRUHm6p7BtX2nuv6u7G1IhLj0fVJ7IMjV&#10;dpzB2BwQv7W1zcnRCa9fv+X993sFMCQjSzOU1iAFvq+x1pImKUpKpBZFg7K+so9Vm7UuG9bcEtya&#10;pOaKCnwTmUtZNWWhZL9sKmxwG27RZLjYx4XESQdmMcaVfbPoTzTWoaREaYWWAhn4/PN/9hvORxP+&#10;89/8jlmUkhmDryXCieJrBqzDCQFewHdvzvjbL7+l7b2PEh2E5yO9Flq38JWi7VlMkDIfXzA5O2d6&#10;ccE8FXzx7BXDyZxWtwfAPI5yYIErA5ZZXntZyX3h06tKgnVxyirVz7r9vMmXNTXU38aHl33bKsX1&#10;JgBEU2NiFYzfFHdcaUClnrxhVSy9AAMordnc3GR3dxetFdF8Ds6Q9xQKTElFKjMZaRrnyqjG0vY8&#10;VJohNCgpkBacyxv3hXU44xDSI8ss0jg+fucd5lHE84tzUPIaCVaTP64+qzIIpBz3Xo/nLCCvqLEv&#10;AFmLjtKFEuTyGtzl8cIg5PHjD3jw4AFaezjrSG12ZX/K9w23JGUqg17Lzbie5xGGIVEUMZvPGc5j&#10;/u7vf8erVy/odjs5mYUDJUoEGM7UxoJN6sl147QKgFOdQ+V1WCXjuo1q7Kq8ra7xtrpnluP84icF&#10;8ETcCPi9Kd6+TXxZt3bqwKy3OV7dPd/UvCxqCBusswgnUZ6H77cQnsc0isisoe0HCCEKMpbch/m+&#10;TxzHOLsA5BRqioDDsrOzjdYKm8bLuVYwwSzBh9WccQkaVWpJMHV57baG8CwnzWjKAer8bB4TyJo9&#10;4PJcVbKqpj24nCdWx3gxl1blV+VnXVVUu7rWqM2nlyCxQs2sTMzVBCq+9VxG3Oizquuo6pcWY9lU&#10;V6irUZQV8ladb1W+WAUi18WA1Wda93xv2+he993b1GnqCN3q1n9T7t9UJyhfbxU0XZ7bdUQvN5Hn&#10;rQIJVmswTdfbRESzithuFYHiTWQPt1WjX7UvL8ayqT6x2LuMMZc+WoilGrFZAFxkHgtnWYoqSBOC&#10;0ENKgdYSXymckWglwNmclEQIRGmPqfrThZJ3E0ipaQ3V+aU6Rffq35vmweXfm8e+/LPqOq4D768i&#10;U6hbK2VfsuAtKYN+yvXDSx+zAKFeByuVn3t1/5Ayz8nL47Lc72yuWFq+ziXgydj62hp5fJdEEfF8&#10;xnw6JRz4OGuJ4mi5x0tP48ylGmj5PABpmubxJrkStDO5+mcrDOm2O2xubvLmzbw4rwJMaS6IJeC6&#10;qfbbVMe8icym7AualEJvU89vqu3XfT9/3gWoWkoym+IQaM8n8APu3DkogMrmUk12RW2/KX+4Qgoh&#10;8nhoASr2PJ0TK6kF+D1PUMMwzHMcewnEWoCsLo8ragnRmsZjlT9q2hfq7q8prr5yryIfxxRJZASe&#10;F+Y1AQk6CNFeQNAKaYUt2q0Wyvfw/JBA+3TaIWGgiYoc/fD1ayaTSWldWSyOOLNM44TEGFKTkVpD&#10;y/NRysPzfFphyL27B3z2+R+5uDhjd7BB4GkEOcDUOoMUjgUlYB3xal29ehU58MLKJBBX/Fppzwt8&#10;n+JH3Nnf5de//gU//PTjgrwwB1m7zIK7XHdeQW6mhCyu2+KsWB43x+S62pqAc5dkhVp7OPJaDQhe&#10;Hb4hiiLee7TFuw8f4Jwly1KsS0mSOFeCNykKtyRhQ0DgeWxtDOh2O3ndROQ1HGcsWV4awxTXrlt9&#10;9vvb7O7f5+z4hHg2I44iZpMR4+Ep02gGVpDFjplJ8W3MoCtp+T6pNUxmlm47pNPvYFXAcGqIbIuL&#10;+ZzEGqQHkRFkwjGbZTx9/pqNnke3HdIOczBwoBXR3GCNAAueVJgs5e3rV0jg4M4+d+8dMJsMSWYJ&#10;RoDWed1LKYnJZEFIInJldM/R6Sgm05QnXz+l1fmQMFQYY3n3vXscvnxJEsUEvkfipaSZw9m8bqiE&#10;5fDlK37w4QPebHc4H8+Zzqf0NwKk5zDWEE0dDBy7m22UyRhfpMTKcfzmnM2dfZQQeKGH7Ya0um3e&#10;vDR0PEfPl2SZQwhDpyU4uHefzFgOD18jQx+bJmQWPF8TBAKnJBbBcDhnNIzY3FRsDLrs7Gp8z+fo&#10;aMT5uWE6TQmAdAJPfv+a451DtnY8Zg/OECpABi06gx1kZuj4ho0uRJNTAqfRWvHBBxuEoeDs3KBU&#10;wNlpxOgiw1kYHb7lr94ec/TykJ/+5EMO7nRxNqXb85m6OZm1+J6g3Wmjg4AktaQWotkck6aYNGU8&#10;kVgX0e91ckVzX+CpkMxFIFIgpdMWbPY32Nnc4/j8DAphbWFTnHOEocSKGOcy5udjZnOHEy3e3b/L&#10;/a33+NnHDzgbxxyfjnj2+ojXJ2MSZdC6jRWFUnmW4YwlTvNjBq0Az5OYxOVEFEIVdZ88XzYmy6/X&#10;5l5Aex6SXJ07TROyLL2Mz4zBAVophASbWTLyWpPJspxwVUicVXjawzhHGsdE8wlRHKO1xrkchB+G&#10;AY/efci/+Of/jA8fv8fOzhZKQpREmCwjjqKiim6wzhYK89fJIJtqkNWYMVcSZ0n4kx8rz7slC7Kw&#10;m0lGq6RMoiYvXPihulyhTGJUF7vUvYtcxNLV81/WlJuIxJvjnyrYvq6+7Ip3Na7476a6T2PcVPH9&#10;y/cLzq5873v1euoV3uvyuLoaXzUXqeagde9qrxL7XVV7b8prqu+Wy4Q01eO5q0lJPt+du6zTNsSx&#10;y+9KcUmmVf7MGv++trWtbW1rW9va1ra2ta1tbWtbG7AGwK9tbWtb29rWtra1rW1ta1vbn2zVl9Y3&#10;AZ9XNcDeRhF6FUCqek21L1xrrucmdcE6gE61MXypQtQAKm9qqK6OQVODQNPYNKl3/6nK5auaK1cB&#10;0KvPYlXDdtN5y00OTUC2psbguuNXG0SqY96kInQbkFwTcKs65nUNe02N+U2KhnXnXvXv8vHLTS03&#10;Kc/XgTqb1vSq+6muyTJIZdlceq1xfPW8KB+nab00KQlXwTFNY7Zs1OBSsUsIgXCCzBTKkbqF393l&#10;01/+C4T2Ofv297QzH+0Snn3+Bc+//Ec62zu8+8FjdnfvEHgthOrghX16usP74RbTg/u8ff2Mi/Nz&#10;jv76j+zsbvHOo3sc3LtHt98nSR2xyQCLVD4Wj607H+D3H9A9G9I6P2c0nDIdzfADS9BqE7ZC+ps9&#10;OoGg19J4viCajzifxURxgpCKIPDY29ug07mHp32cE0ymc77+8hsuLi4wWYoXCj6485DNjR4bGx36&#10;vTZJMidORownM2azGUmcEc0zjFFMJnNOT04xaYwQlk8/ecy7D7fZ6Ava7VxFZTi0vHo7wVrDfO54&#10;8uQFf/s33zIfJWipENIhlWH7wOf+gy67dwfcvbePdY7zsynGerRaPZJ5yGf/8IzvPn+BicgB2Vg6&#10;Pehv+wQdn+6gz872gHbg44Rhs99B9HxePj3iy3/4BuEcnbYACWFL4mlBtxvS6WjSNOHk9Jzzk5Tx&#10;yGEM9Lc97t4dMBoPmc2meaObEWidAxwza5jMDNPYsbnbpd8PieMzPCXwhFiqpjscVsA8gzizzKOM&#10;jb5mZ8snDPIG1lhYUh2g/S6TVDIyGZnSpEJiHJgkot8SHJ3OyWxO0iCUot/r8m/+t3/Lr3/9K/7y&#10;L/4d/+Ev/5JnT19ghaLV0gjnkEoQhDnBQpZldLod/qdf/ZJBv5er30gfITWe9vNGfCmKLsW82dci&#10;LhXRCuC1tQ6lRK666ZZaLYAoFHOuAxUK3VmEoFCQl4ViVhkYWwbB5U3zUitMoXbupMYah7UQtDp0&#10;uhscH59w585dut02kgWo2qKEIPACPKmZzyNarTBX69FyqY4Ii3PaknK7KpoHCyIALNpzGJuQpmkO&#10;2HALtTDZEK+Um6BrVMcXn3ILDR5zCVoRrlDzzRugcRIhVIFZzFV+89ZNh1gA8JzECQUKNjYH/Ovf&#10;/pbRZMof/vgZaeIKBXCJNTmYHkAXjzqKM548f8mPP3yH1nTKdDplszfHZptIodBC0Gv5iN0BiTWc&#10;nQ15fnTEq5cnuRpYkpClad5QKsp+mhIJwHWF2CY/XwVKNwEY6/zYKkXmOrX1pnitSR25viGzWTW1&#10;6TrrSH5uq6japMhYBTrmfmwBrpY4JK1Wm26vh+dpjE0ppPxKKlA5QYYxGalJ84bgJMKlEZ1Wh2Q6&#10;I5NhAQzL9wFjLc66QhHTw8ZzknRGICV725scjS6YG4uxDqkUQjiUFFibz/yb4tWmZshaEq1CXdQV&#10;8nuypBgsivgmy/IWZikEUiuEUKTGsL+3xw9//CN6/R5JmmLN5XxJkqSIJ0TeAJ6lBEG4VJYFR2ay&#10;S2AvkngecXF+ilaCb55/x7fffkur3VrmD1rJZTPvTcDzm+bXqvyhaV4vYr7yPGwCW5XBtdW48jYA&#10;qfJzK8fuZWC8KECKZRD091HRvolA4/soE/8pgOUmIqsmgrPq/S1IG3ACIRV+y0NpQWodwtNICdF8&#10;jjGWLMmVP53W+Xg5e2U8F83brdBDYJfEK1IqLKZwQBIhqs87962iIAm6vPbFs6Zhjl0ql12db7Ly&#10;XC99w8IHL4BCLEMOWQt8toVfX+bgBTmQc7bww6qiHrfw4fIaCL8KNr48X1mxThXXnsMSFuvl+vdA&#10;CF0798rr6/tafi5q1/Cq/Lz87+r5q6rBTXWKJpBfFZBWnu+r/OFtx6Dsm1f5xtsAP28DMGxS3b1p&#10;j6lbw9XjlGsMdSqOV59zs9r3qnuvm2tN9YW6GkcToPQ2Ks/V+XKbnP77gmnr4p6m+3e2yEWMzbHI&#10;1uEHPgLI0iwnryqPA/keh83z/MUzssZhsXhaI4UkTVLSNFvG+k0AX1sC0NaNMeQEOnVkfnX+trp/&#10;lMe9vIabSEJXgdXryBiqStvVNb7KLzb9Pj+2vTY/ymSiZYBUdU6W86dlrbZmHixIwqpkO1LKnLyg&#10;evyCXKRufHLwZUYURUynUybjEf1eF89TzNIU4Qy+7xfX7ZZK2fkcYAlcWtyjcDmQzlqFVorpZAoI&#10;+v0NTk6OlwQA1ub3YS0opUu1M7f0r1WkTzXOWYxzmbimbt2uWo9NAOSmY6yqMy4sHyMw1hQKqxak&#10;RGpFt9dja2u7lIu72ppmdU8q+/G6PYQiNpjNp2RZWoARc0KEwNeEoY9QqlANlljj8Hyv+Fw1ppO1&#10;+3qTYvuiBpA/j0XcQyU2YaVPa3rPcvmdPAdzkOclTuCEQvsB2vfwPU2r1cELQqTUhGFIuxXiBQFa&#10;+XRbbTqdgNl8jHWWF69f8fTZszxqEgXxogBjLRGSt6dnTOM500jgKUkn8NFaoT0P7XkMBhuEoU+a&#10;ZWRZSkuEeXbpHFppAq3xc56HJfFdXXzUCH6r8YtN7z5yEqh879FagXD4nmZzo8evfvFzfvjJJygp&#10;crJKrVFCYeUCpJ7Hv0IsOC0WdQ1K/q44p726Bj3Py0HbaQY5f2GebwpQWnM+POPZi+e02yGffPwB&#10;YcvLFZ9tRpJERFFEksbF3BbYzIGzBFqz0euxsdlHSImymjRLMc6CkuBEXiNLTV5lM4I4TQi1ZmNn&#10;n0UVJk1jRhdnnB6/YTIZYuMuIukyPZUcTY7wAk1iBcZJdGuDsLPNOLYYPLw+7D0a8PLwDZNZhA5D&#10;Oq0OQdsgnKXlW6R0+J7CkyEtzxHpmMk4IkkMKA+tJJnJeHt0SBD47G5v8s47D/num6fEsSFs+Rib&#10;E016WmMzMEbge0UsLgLSzDK+uODls0PeffSAqYBOO2D37i5nr46bGZTMAAAgAElEQVS5d2+PdhCS&#10;JnMia0gSCEPNcDjEco+d7Q38Vos0mtAO2/gthYgNAks8m9LremxveghrGI4thy+OePfRI6TKn3cQ&#10;htw5uMOrL77j9MIiN8CTGiUsnhYMtgZs7u5C2OXVs+/wnYLYEKUGqRxaOpQOODqOuRgaUqdo9wMG&#10;/ZDBls9gcIcn353x5nCGTARm5lAo4nPDVDiO7HM6fYnyuhy/ekFrc5tkfMF+t03LQRqneXQjhuzs&#10;aj744CGjScazp6c4OyKaWGyakwK8+OprsvmQn/zkfRSOzW4HD4F1cwLp0fY1WIuWGussmVXMk5SL&#10;i4wstgxHGffvB4ShJk5SLH5B6Opyok3n6HZaeErQ8rx8b0iTfP1IVRDO5KSnsTUo4RAqYTJ8BVrT&#10;1j69zQ7vDu7wk/cOeDuc8mY859uXJ5xdjMmcw8QJmXUoodC+xqQx0dThkERAZkwBfm9hs/QSCF74&#10;/zRJliQTqlCDX+xNCwCyKe3tSnpY6/CUQnoCZy0mjZlMR0xGI5SCIAwQUqC9Dju7+3z0g4/45NOP&#10;+egHHzIYbIJzzOczUmfIsrwmhVvC0XMwub6q7t4U/5br8lfqKYsiNQv/k9+3FIATeS4t6mO4/HxX&#10;a7ZLwhUlijpBhdBSiqIuLpbK6nX5XHkPr5LA1/m9xXNYxoyGK+RAV9TU3dX38aveCZffR171M+Ky&#10;hvg96kGOq+rvdUSHlx+6Hk819SxcyflX5E51BHdNZFK3eZ9crRM0ff42JLX1/QluCWYvx3LVGG8R&#10;y1bfH1yJndYI+LWtbW1rW9va1ra2ta1tbWtb29qANQB+bWtb29rWtra1rW1ta1vb2v5/sesA4dXq&#10;3Dcdq2yrwCJ1rObl66m+mF4oENU1eq4ClDQ1ZJW/e5OCUtUaX+42/HwVeH9VU3ctcOiG6yiPXVMj&#10;e7mZ9Sb19KZn00RK0NQkfZMqbBX4XFWKaSItKD/HumbmJsXa6viVm9+bgNuLl/xVBvwmxdjFWDfN&#10;t3LTSdO93sTi3zRvqs2fq+b0KhXexXG01nnzz4r13jQGTYQM1c+Wx2XRRHENkLr8+yWUd9FTIWXR&#10;gKQlzm8jteLDn/4ZTwSMn/4Rm7xBG0sgYPT6Ff/x65focAsZtEEGKE/R7/t0WgEHOwP27z1m907M&#10;6+cvefLVS558fUp3+xkP3z3g4O4GnV5Iu9shTS0XozlatgiCDe4+3OKd999HAvNZwtvDY85Ojzm7&#10;OOXV6zNevnLwmcQLWzx85y47B/vsbQ/w/AAv8MiMI0kNJydnnJ0PGQ3HxHFEt9dlsLVLr9Nia7OD&#10;wGJMymw+JktTxuMp81nKdBoRRTFpahleTDk6OqHXDfn448f84MPHDAZdpEyZzM45H485Ox0TzxzY&#10;kKfPjvny8+94+WREqBSeFGht2NkJ2dtrM9hSHDzYZXtvj+Ew4vjoDIHH5maPl8/O+OKP3zE5HoHJ&#10;1VSEgo0Nj07HsjnocO/RPZSnMcZijWE6mfLq5Rmvn1+QTAzSObYGim5bk1mDlI7NQZdWyydJMk7f&#10;jBgNM9Ikn0etvmL/YMB0OmEymqBUToqQZoUqk7VMpgnDkcX3FbvbLbAJwtgCnO5w1pIZcGhG0xRb&#10;ANEG/YA7uz26LYlxKefxjKlRhNt7RKLFNNPEaOaJIcksCIWUYEzG2ekp4JGlhjRN+ODxY37y4x/i&#10;HHz2xTc8efqK0A/pdPsFAD8rVA09bGbQvuZXv/olD+7fQxZNgEJqpBcihEYpjVQKpAT5/7H3Xj+S&#10;ZFma3+8KU65CpxZV1V3Vcqrl6BnujsAOsNgXAvwz+UJwQIAAQYIAd+TuTPdM6+pSqSMjQ7o0syv4&#10;cM08LCzMPaJm3kg/6EZmZYSbm11x7jnHzvd9YqkKj6ia8qomO1c1X3MFRHDZ+F0D8uo95SvVWS+a&#10;+6yCcV8DGS//FoBylQqq8CI071VjopWmNxjij95xdn5Gv58ugeOmNEgv0EqRJAlFUWCdJfKXIPvg&#10;L4LafB2jlKUhipKqgVAE4DlBFVIIdaW5TlZgjLai3qUvEksnsmwW5FKNsh69K8QuVVumrUCKUgQA&#10;xxVAuQ/aY+FSocnfOhDOoZRGeMGD+/f5q7/8S2aTKZ9/8QWLosAZiCMdQPdK4mxJpASP7t7hv/zV&#10;n/KdD99j/PYFxy+fMRuPwRsG2Yg4jhhtjRhsDUFHaBXx0199ggaEcRSUQaFLaay/quLTVLDpIsdZ&#10;BVptE6e0z+9Vsc2qeKN9Fqw7p9YBDNsgoXZDZ/t518V6NwH22sCSJaCnFcOsi4+WKstSEScpW1s7&#10;bG1to3Qg/agBnkI047oAEpFSBLW/Iif2hizSeOMoC0MUSZQQlKVhYUqUilFSECtItKp+b86wn7I7&#10;6vHqdLZUoZLCVyALWYGWrivNrootmirrnT9f+hS39F2+3n/1NWWgufGNGCqKEn7wwx9y/8EDXAWC&#10;an5f8750FDHUEUII4igCgkJYYSS2Uuxy1jGfjsnSmMPDN/zs5/9CkqVhf0pRqSBe+rjbxE6rcoOv&#10;AuRu/3d7Ha9SZWzPzSrQ46r56iKc6p5n37mObxtbrspBV5FUrPNJXfdwU/66DlDWNV/NsbkkJVAI&#10;BJGWSFWrXqkAHFAK4cO6m0ymCONwPsQ8qgKbR1EUCBx8IKlR0mOcDSQoIpx3Uvpq713OYQ1Su1SP&#10;82itr62XLtXoQBrjEA2gUPj9y4byS1ViQRME1lTMDNf2nXMiZQB6eR9iK1/7XM9yz1+NR7imwN08&#10;B2pf3W6Cr69xFfgmrinw1bFA/fOudX5Trn3TWqrx9zfVOr6Kv1in7twFsF+V/3b92XVmtnPVm+61&#10;Bsd1ghpvWTvpqs10gbybOXjXM6/7nnUEBLe5r3Uxy02qzO0Y4ab11UUI0vyZ7FB1bM7HqnpEW0V8&#10;HSFA+/uagI1VRICrvrM5X8v9Jq/6WK2D4mdhzBU1ygCOraMFS7hUhPOeojBMZ3MK79ka9aHKJZz3&#10;eOOw2uMaSt3Ne20CNNbN3Tog/7r6XPvaTQKbehzXEVusIm1oKja298uqs7M5j12/fyVOvqF+2xWf&#10;d9XM6vFdAtivXFcslaWba5aKiO7aXAgR2KE69mGoxWnKsmQ6mTDt9ZhOp/QGA7TWRFGEUgprA1BT&#10;VCD4y3qyW36/UhJX2ipPDOckwtHLMvZ2dzk52eX4+Ojaeu6qt9VkVevijLJSwZUrVFq74rF1Z8Wq&#10;9de1XtermYZzNcQgIoDflUQKxWhriziOQ6zQsSe6wPz1GlsFyPLeBxVd7zg/O6MmsKnJt6JI08tS&#10;dBxR5DlOCDwSqzVKa5SSgQjBGvDXz8ebyLrC+q8VaV1rHK9tiZXEU6tIR0Pdola6VxSlIUlivBDE&#10;cUx/0CeKYqI4KMCDQElNHKf0e336vQHDfg8hLSdnb3l9+JZf/+bXGGMQ1V503iEqoNrCWF4fveXN&#10;0Vt68R7DLMXZEhElJHFCrz9AyCOQgtlsTp7nDNwAKSTSB+IzqRRSXJ5bNcCuqz6wqobbBvmtIlWu&#10;SQ3rf4u0Ik1iPv74Y370ox8y7A+wNl8SKVkb8kMhA/A/EKVUuZkHWZNyVcRNgaxCLgnWvPf0+30A&#10;JpMJ3gWfEEUxSIExBleWvHj1kovxBX/6R3/CwZ19nA91QesMZVmQ54swV9VYWWuI05h+r8/B/bvE&#10;cYLzHmMMSoIwdknC5KyrzjKBcQ4lBTNT4q3BVbG8FIr+zh7Z1ghjDPl0TDl+y3z3Hnb6KcezzyiY&#10;4xOLjaFMJJ98foInpT8aoUdb7IiE+ZtDtrZGvPf0EcVijslz3r19iTULvI/QUpNoTyzBFzmUYEqL&#10;jiRaSeZ5zmdffE6kPmB/bxdXCn79yy8YTxcMBzFFaUijlDTOmFsb9iEBpL41GpC/nXL48g2jUUrW&#10;H5IXivv3dzk/PGI+X9Drx8RxjFCOvLQI6YhKw3i6oCgKIinJFyWT8pzRzg5nr96RpgJcji8FkYbd&#10;nQRjFxy9fsVkPEH1U6TSKGIe33/M53u/4Pj1GSdnnt1tG8gdHLx4ecjB46/x4be+zbwoOP7yM6yH&#10;yczjnWFrFIEtiJWg15MsSserNxcUhWF3pNkaap6+t4OKDYeHJbMFlKUFIzg9LHFliUIzGpXs9zWf&#10;ffIJbw4X7OxKdt8f4XxOYSxOSmQCPnLs3t3GRzGT+ZyiDOveGQfO8+bFEdKX7A4cg7is9rbB6YQk&#10;0lgbVOtza5E6oTfoIWPHfDZnsVjw/PUFO9tDIkpSLcCEzRInEocliUAQao04gZICYl2RcgLeki8W&#10;IZ9TGqkFsfI4lzMbjynKE3r9LXq9Pu/vpzy9t8V7e31++etPmBQFhZOMc8PFLGcxWyCkwhqLQ2Bd&#10;qB+jLIuyJIpjpGjU6QRIqZeg+NpnGFNUAHB9TTmb+iT2DikgiQIBjrclW6kiiiQ7uwOevPcB3/rW&#10;7/Dhh9/hyXvvoePg77yzXFxc4JxfKr1f9WuXtZC6zlXHG+33Z1drMFeJYvyVc8MjJKhGfa9mcfVw&#10;jcD9kgBFXMtpa934a3G65wpJVBuI3X5vvD5fqsk43bWzXcrLGsPVnM4tCa7WEbA14+br5JNfDVDd&#10;zG1VHQs3XmI045EQx4Q4sI5Y6/lbReB9Ux6wDny+Ko5YVy/vOo+vkE+tiT275vqmHIIGAWrdh9Gs&#10;M10jwlnx3Bv8+8Y2trGNbWxjG9vYxja2sY1tbGPBNgD4jW1sYxvb2MY2trGNbWxjG/t32NWX2I66&#10;MQu4Fdjo+jVWf0+7MbDZDNDFdt75opTLF+DNxudm41qXClb7pfG6BrjbAOZveu7bKrivalKsm0W7&#10;XojX99RuSFin4NZmhu9qOutqKugan/b1bhrXrub1VQ2c68a+3US7Cmzfnvt6zXSprLbndpWSTZdi&#10;6TqlpfYz3DSWN4GFbvNvt1lvbfD5umbY5nPXe7T+fBNYs64ZvHmNduPKKt/QBiXWYJf6523lwva6&#10;aTdee+8xzuMseKlREtTwgPd/5/d4oWNOfvtPuOkRPj8nFp47I8UiP2F8fEJuBKWDIxnUDn6lNTs7&#10;Q3Z2YlwxIUkks4nj7M0p58cnPPtUMNrucffBIx48fsLdg7sgI4xxQYmpMJRFiXeWwU4fEXt8Ikmm&#10;jtkkR9gFsTbk40PMTh+bRChhmcwtL98cMR7nCJlgjWM47PH06V22Rv3QmO0tRT7B2LJS24T5LOfs&#10;dEwxN5jScn5+zunpCVHc47vf/Qbf/PApOztDdBwznl5wfPyO2XyKdR5rE8YXJb/8xW/47c8/x8wc&#10;kRTEyjLaFty5n3HnzjZ37u2T9RVRqvji+XN8GbOzfZfJuOBv/+u/8vrLEygkwgmMcSQjzc6uJos9&#10;+wcHvP/1R0gtmM4LMILXr494/eKQi1ODKQSJFoxGEaOhxpYlOlI8fnwXqQzT6Yzz8xkX5wZXgFKC&#10;dKgZ7Y6YTMfMJ3OEB60jHr73kHSQYT384pe/ZVF4kkQy2k7pJQ5bGlSlTO+dQypJ6QXn5yXOwnBL&#10;0+sJtgYJmXLYwjDOc8a5YHD3MefEnM9hgWTmPLPC4lEkWqJ0jPWKWeEoncWRY8oF04sTfvrP/50v&#10;X7zm7/7uH0DExNkoAMOdpzQOJSW5yRHO88Hj9/j4e98NjYdCImWEQKNQCBEa0kEh0ZVqlKwUjQHv&#10;Q3OwlBXYZDUoolZ177arBCBKNRUyL0FyAZxXq9SIClfviKMIXTUHD4YDRqMR5+fn7O/tEMc6NPRZ&#10;QOnQOOgsaRoDDmPajdPqStOWteaSxMVVAL4aSKEUcRyT5wusMwihlkDZlU/aAMotCU6WIPaWj6uI&#10;Apx31A37PlANgLNBMUVWjYuNBsdwr36pcCmUxFvH1z/4gL/6i7/gf/nrv+blm9eUpUV6W92zJ4li&#10;ntwZ8V/+4o/54bc/IsJhe0Peorm4GNPPTlFSkfZ2cNZirGN3OERLyZ/9we8y/r//G1+8mzExDq/C&#10;fQkRcQlg9CuB7V3nTTOmq3+3S/Vl3Tm5Dphx2zjqq6hcrovxugh/ulRXbzpnVzUyroqNrp6rl39P&#10;4pg7d/bZ2tpCSUGeL5BSYI27upYqFfOyWFAuckxpyCrgj/dB0a6UKqi/W4NzHqUCCFyJEi0FlWYW&#10;gzTjwf4+Z+PnjI3D+8uGW1mpL3ILlck2qdFNarhX5qrjPF9+p/MIJfnxj3/I1772QX2hoCbbApoJ&#10;BFJLojhBSYmSkkhrTFGQxDFSKaxzWONYLOYBKGHhpz/5CWVZkmVZ5fMuiTFWxV9dBAtd+cFtlHfX&#10;gR/ruKjpA9tA9XXr7yZrA+u7gHWrrnUbJeZ1n+sC8N5GbfimuPzfmh+v+576v7Mso9frYbxFqwCE&#10;z5KUs+rcrJt9LxXF/BWlWZxdAuG0kkRKo6XCEFRoBU2gpFyZC3XlQKty01UxdFtp7WpuTiMGCEQ0&#10;q/LHep3Llpr7FfWvFgCv3XzftVfaDf9dZ0DXnDXz37aPbfv+r5Jbtc15d803do3/qnXc1UC+Lk9c&#10;d/2u3K7r+1fVI7r25m3rGzfVUW7yP11q1zfNyW2JLtapY68DLqzzC7eplbR/px07rSPnuwZQXjMf&#10;qwgA18VWt1ELvxq/cC1WvE0d5DroowKw+ACGD2G7BUqUqpQ9K6IM5+0lPVUFHsQ6yrJksRDMioJe&#10;L6PfC0qeQqqK8ApKG0ChkZbVuLtKibkF/u+oHdV1EK31cs7aY7rOH3Xt+1WkNW1Ae1tNvVnLa+cr&#10;9T6pc5blOqGR9nmBr4Wo/WqAcPs+l/dK8P117oKuSY1kZwzia2BqDWhv5EzgloquApbzHEBZoKSq&#10;/CnVWXEJzL+uZn6pcDqfzzk9PSXtpegkwkuJER5jbaVI7IlihTMeUxO/OBdU340BF9aNVCqsEWdB&#10;SFQS0R8NuXP3LqdnpzhrGs/qlrmv9zaQsFU54br91ARjfZXa323Ifa6pwHaQhnSdp95fXQdaa4QQ&#10;GB+I+YRwDLKMROtqD4VYAFynymubNKOdI9bxRF1LcM5zdHSEEhIpJEpFxHFKrGOUkmgpKbzA2cov&#10;WIOzpuLnkYEsToJz9hoh2U0kpZfEXn55jIdxu65kf5vz5qqv9cvYR0oQXrAoDPO8pHSh9hFnGVna&#10;o9frUxQlaZKRphkBYC2YV3WMPLe8enXI26PjsI+lXCokW+cRUmLxvDud8OzVMQc7I+JIUxSGrFKX&#10;HwyGHBzc4c7BfWbTCZPxnF46J8vSQEDhBRLCPFS+XitFuRwHeW2+m4QUTaKX67VbuRyRuu7mbAlC&#10;YD3oKCHJYt7/4Cm//7s/YDToY4p8WVdytvIdVc1CqTA+qiY5xGM9l2B3mvMQSC16/R5JmjKdTimt&#10;BSWRcYyKIqwt8d4xns748ssXPH70iA/ef4+yWKA1FKbEmJKyNFfnW4DUEb1Bn+2tbUbbO0syFiEV&#10;UmmsNFABaZ20oYblHKoiAHAILB7rHGWRIwgAZCEFXmhEnCH6e8RC42LN9N0cwxyfXGAjwfl8xm+f&#10;H5EXmt07BXt7e/T7Ix49TikXOWXpUTrC2xIlNBdnc3pxRKY1Xlh05OlnCmc9RaRwPpA8auMoFwWf&#10;f/qM5BtfZ293h4O7Y169fMMgS3A48rIgiTMyrcnLAuM9xju0kuzvDzg5HvPsi9d841sjnJUkSZ+d&#10;O3uMj09I022SWNHLFHnuyHOHLgwX4xn53FCWljTr4VFs72W8fXZc5fRwcTEnTjz9XkKWQJ6f8+LL&#10;Zzz58OuU1qGFpJdl3Hv0gPHZmGLimE09ZAKdCI7evuX8YsHenQMePXnM8ZsXiNIAktKUSCIWiwXe&#10;erSCSCiMEbx4ecH5meLpY4FSjg8+uMP2ToFOxrx8tgARiA0uLqAsSsbDc548VXz4cItH+wPeHZ/x&#10;7tWEwVaCSBwzV5DpHs4pjMvZ2kn5zvc+4qfmU86PZmghMLmgyD2vX5xSjAQHO4KyyLGAdZ4tnWKV&#10;JIo8zCxagRcBpC6EwKcZ1lrOpznSWzQWjSOJLFoLYgT4Ai1TtBIUuQMlUULiRahNa6VxVmCcX/oJ&#10;rAVbEqGQ2iPsFOnA5XOUTSjPjunZCbujFJ32IepTuhinNCqJKU3JyckZb49Pmc4KFnlBacCbObau&#10;7woVSG29R0qFkqGe67xDY5FaE1yXRXiB8DKoqmNCvOIsMZbtJOJgb4uHjx7w+NFDhlsD0l7Ge1/7&#10;Brt3n6DiAbk15NM5eV5UREtFILqrAOV1bb3rfez13HJFfSGk9A2y1QB0D/4ynKpNcrdmHf7KGW7d&#10;Uom++d6sDbQOGPU2YbhvRmDgfThDEI17aRDxGHslXpBShDaCKjgXjXhTVCS6NRlAILhp5AGtetbV&#10;A/SSWK8mRAokt/W7hvoMqt5BVPW/WtW+VrZv1hra+azzHtEiGGrGScszrBlXdQHcIcRNFTmB8Fd/&#10;tqoOfY18qLFY/Ioc/6b6VP2u9qb8vqtmcJkHVetPBqIZX43T5bNeEh05V1YxZoMQsSKqMM5WsUlH&#10;n8C/ob6ysY1tbGMb29jGNraxjW1sYxvb2P8XbQOA39jGNraxjW1sYxvb2MY2trF/o3UrSV0qu7VV&#10;levP3NbWNVo3m8baDaDNz69Tk2y/mO4C17aB4qsUR7quvwqcc1s1wa4xuO28dCkprVeU4cbn6AJv&#10;d4GFb7q3plLqqjlpf6ZtXYz568Z0VQNxu6mxvoeu+W03AnSp37UbduvrtZub6+dsNkqsuk7z/ppk&#10;D6sUl7oakG8zJreZu/b9rfIJXU3Y7XWzChC1ag80QVo3KRm019NtAWUr11NAplI6Qyk8sYxJdu7y&#10;/vd+n1RrXvzs7zGLOZks2BpIerHj7ihDyAgnPTrRWCcoCsdkOmFyVCJ8UMgZ7EOSaOIko8gLyosF&#10;z2efcnZ8zGjvLjt7d+mPBiRpShRFRJEGYRBSsHdnhycfvId3kny24OToFeOzN4wvjvjH/+fvKKwm&#10;yjK2d4ZkvYyDO/fIegO2d3YYjnooCdPZlOnk/EoTv3MEZfR35+S5wdqgTqQSxR/8ye9x984uSRxz&#10;cXHBq9evsNazWOQIFbNYKPLc8Nlnn/Lrn71gdjZDOeingoePhuzup+zu9ti/N2JndwuE4uj4jOnZ&#10;mDgakPW2+OKzY37x08+Yn+U4I7CFI00EewcZyUCyezDiwf19drb7KC2ZzuYcvjrj89+8oJxZTBma&#10;roZ9GAwV/UxTFgVCCB48PCDLYk7OZrw9vGA2CQ2wSSrojfr0Rhmnkwmz6ZxICoa9mJ29bXr9jP27&#10;d3lxeExhLCqCYS9hOJCkcUnpbGhocg6tY0qjOD3LkdKztRsxGmiGvZg0kZR5wXhacGEURbrLu4Xi&#10;bW6ZGyi8Z1Y6cuMojMPmU4S3eGLmBtJBxny+wJWWV88/5//6P/8PXr89w1jBYLiFERFOCKx3uKqL&#10;zFhDL4r4/vd+h14vxXmIdIzSSWgMlxolL0HwslIwF14sm6m8c5WKnQxK7n712eOu+Jb23ryq/Fqr&#10;7tS/G9THat8ol4qvztbKXBKkwjlDP+uxu7vLq5cvubgYc/fuAaZ0AewtJFIpPI5FPkdrhZJRC5Dn&#10;l4C8EEdcKnnXTXVK6UoRRxCT4JylNMVSkf0moHWTeEU0we+N8avVC+umwTa5gJQCYx3L7kDhQkNm&#10;1YgYUDweaywoERrNpefj736H6WzK//q//TVn5xcICxESheHDJw/4H//Tf+TDx/cx0wlvj46wZUGv&#10;P+J4MmYymaKSiKzfQ+sIAaRaY+OIH33761gR8T//739DOV6wwOMA3QC7tAEZNykAtQEyXeffbYiH&#10;mo3zXZ/tAnt2EaB0gZDaCuztGPSKSiWrQUFdYLX6OjVAdd3numLwzpiuGndJAOz0ev1KtdyHRlDn&#10;KU1QstRaUpYlZVlijGExX1QAC0mSpiAEzhrKQqDxGOcwpcFah1IRWkvSSLEoSpT0eOHQOA62B2z1&#10;EuYXC4yUeG8roEvw0X5F3L6OJKlrLXWN57X1U/kxCErZZVHy9a+9z3e//R0EAURcmjLMhVB453HW&#10;IivwcaQ1UkdBXTbS5PMZzhiMEEuV7dKUzOcTemnCr371S549e0aSZGitl3GvvCGW6iIaWrcPbpNT&#10;dK3Fdern7c8293MXaO+rxI+1P2gTl3Xtm3UA0XVKwTflUuvu/SZl+6+Sr61Sy277OyklaZry5PFj&#10;Xr15hRCCPM9Z5At6/QEqijE27J3FYhH2gARJIHGpz42yLHHOIoQkjqIKUhbAE4LroNNrje2Ne7sN&#10;ALbtv5t+rAvg1e0fL8GYXWp0y1ghfKge2Oq71BVQUjM/aq6zprpYl2JaV/7czk27VNKkrBQAO0jy&#10;rivF394CEHJ1br02X+F2Te435YZdn+uKdbrIHNrjHhrc3Ur/0zw/28SE7XVzm/vvyhG7iBHX1S66&#10;6gNd49HlB9o5bzu+uMl33wYY/1VqSevms00w04ydVtXFutbCqlpCPe5N4Pflfr0dmeRNJH8hfRBL&#10;v1ADlJ01Ve4iMdYiBQ0VRo2UCmsMRZ6jIoHSwYdKqRDV/62zDPvDAIhVUciHy4KkUgP3LgB9pABZ&#10;EXpRxxsN1HizLtcGoTfHpOkD2/PQJjBYRdzRFbuuU5Ws5735e/V91DmTxS/3cQCgV4C1FqdPUwHd&#10;47pjXS5jippgKABMQ46zJCJrgptprPn6vBHNeMTh2mSTNTC9+lNJiUcuax3NcatjtLIsETKQlk1n&#10;M46P3zEcDRhtb5EXBUJFpGlCFGskUOYWZxfYelwq4jTrDLJaI3UZCQEqioiShOHWiO2dHY7fHS2J&#10;msLZfXk+Nwf2pv1ez+FNoOqbyApW1XfbtbRV8evV+2zHGCBlIBsUwpOlCVrVAOhuH1ivp6749epZ&#10;LJc1BCEkeb7g5Pg0qP6WhiROl6NpjcE7WxF4KcrSYG0AN1prwxzSTdy2zjdf9aVtNfJO/rvO8bvp&#10;nYGvFO6FDOD+Ii84Ojlh72CfbanxQiC1wuFJehlRlGC8pzAHOhoAACAASURBVCxyiuMFUmmKouQ3&#10;n3zOL3/5G/LFgiiOw7WdaTyjBOm4mBlevbvgGzNDFhfMogVZmhBpBQjuHNzlgw++zq9/9q+URRhL&#10;YwxearwL96m1hNIs6yv+SrzGtXdH7dr49dygle/VtI1SYJ1FxylRrHn46AF//ud/xu7u9jKu8g0Q&#10;3nKXCZbkZmEL1kDE4JXaPlwrTZZlxElCaQxFWYZzQIF1rgK8ljg8x6dnvDs65Xd/98ckaVwRjtoA&#10;Tq/y6Nrv1c+dJAlZ1qfXH4KXSKkR3qOkxmuBUQE8L63BSgG2AsS7AOxvquY65yuSxwDWtK6siDci&#10;XDzEmgNM/Ih8PqZQM5yO8FaT9GMOTxYU8pxpoTjYdxzsjNjd3gVXkiYRC1PQ6/UY9p5wcfKGSEuS&#10;VJFEiiiJiI1DOEWReySKxEVILPPZnE8/fc5HX3/K3v6QN28OyfOcKFZIGQgp+70ULxS2tCAFXgiU&#10;gt2dPsdnE549e803vvkBpizY2t5mNr6gKEukgDRS9FPPYl4ynVoWCwckTKdv2dndZZEbsihGpSmL&#10;PCeLwjiVhcWnln4qiZXgzctn3HvvCU4KcrtApxHD7RH9kaL0jvnM4a0gMh6VRjx/9pzdg13uP7jL&#10;xUdf59mvf4WfW6QHoRxlITDGoyMP1mKcR+mE03NLYSZ87YNdpvmMnYOUP336LT7/csHf/92vcQuB&#10;LWA+80wmlsX8mKdPhmxvx4jdPu+Oc559OiMaQLItsSIn7c3pDWKszxkMB/zwRx/xs598ypsXFyBV&#10;pbQtOL+weCsYjSRxAiq2eFciZCBR6yVxWD9AWeY4m4NQbG9vAYKXL19iFguktwx7kOkQG0znhqQP&#10;SRJjnalINQS2sOAFcaRCPcUGYKwx4XekFAQ6VoEUDm8WSBUzn+UcvnyN8p6+AluMkVhGvS3272wx&#10;HGZo7fF+m3z+mPPzktPzOeeLBRezOaeTGZNFybywlMZReIexOViBtAotPDrSaOnxvsA6ixKKSMck&#10;WhJHkl4Wcfdgnw+fPuTJ3T22Bj16oy28UszLkv72Pv2tAcaWLOZT5kXI22u/oZRq5Mvt88R3Ehld&#10;ni9cAomXZ1+d2/rLujQ+kD5V764EzbNJ0HR+l7FSg6hIyGvxXF0jv3LuV+BwBAjpl4TTyxjW2UYd&#10;vM4Fw7sEpKAO25d3JVr1nepdgJdUvrH+nUswegCzh/cDXXVaV9UZ61g8/OwKfH8ZqwSipQpoXRPv&#10;VvchENWRIDrzFNeK47vy4vbZ1syXm8Qqy3+/VvO9Gm/UZ2kzPwAQ9ec6asRduVTX31e9Z1+V6zWv&#10;3yRiCESny1loTPQl2dQl6fHlHqjPrwa9WWdMtu4+N7axjW1sYxvb2MY2trGNbWxjG/v/k20A8Bvb&#10;2MY2trGNbWxjG9vYxjb277BVqpRdv7fus+usfd02cHlVs/O6e66v126gCw1C9krzZVczfrO5u91o&#10;v6qx/rb3t6rJe1XTedfn2k2KXY3XtxmfdT+/aZ6av1s3uiqlOpWK2vPbHvtVY3ObtdScszbwflWT&#10;SfPvXQ147TGor7vu+7sayev/bq7nVQ3nXS/5240NXQC9Vc2i69bdKgDSqr3d/P6uuWx+vrlfVt1n&#10;e303m7HbwPkuFdRVAIOuubuNgp0UILxddmAYLxBo0uEOTz7+HoVZ8PY3ltn4NeXZmN1BTNbTOF9g&#10;nEGR8vT9R/SHfWaLgrPjY/L5nLKYIUROHGm0Fhijmc0dF5OS0zfHnL074bn+NVFvi6y/z+7uATu7&#10;Q9KeBiHxTjGfW2bzOXk+5/XzZ7x7/QKMxQmJihzzswX92PP04S6P7w3oDweoyFPac87PZyxyA0Ij&#10;0BjjcK5uQoMoSZHK4UXE4/cesL21RRRJ5rMZb49eMx0vKBcerRPiKGMxNrx+e85vf/1bTl4fgZUc&#10;7ETs7vXY3xtx72CXnTt9sn5MkkTM8jlnZ2c4l7C/s8/p6ZT/+o+f8tnPX6K8ABtUYQZDyf5en7Sv&#10;OHh4lydPH6ClZDI+593REa9fvuXd4RQz8wgXGqx7IxgOBHHkscYglWBrqw8Yvnz2mtPjGaYMClpR&#10;DINBQpxqLi4umE8XSAHDYcbu9oDxfEqydxevE07OxugIMq3ppZAl0EsUuXN4G5PEGW/fjjk7y4kz&#10;ye5ewtZWRD+NKIucycxQWpirIROnGZuM2VhyMsuZ5gum85xZbskLV4Eqc7IkIetFJGmKsSWDfsrd&#10;/W2kFpwdn2KNp9cbkqQ9nPfM53kFTAggdingzsE+D+7fC2Byr1A6RkdxAMhJiVISKdVSmeYqgEd2&#10;qnSFpqR6TwbAOssm9xpI4y/Ba42Gu9D0Za+oc1Z94igpce4S4OC8q9S9FN45tJSgNFY7hsMROn7H&#10;6dk5ewd7ICAvFsRxhKsaqYytiEYEGGOrBkRxRVmvVpYxxlSADC5Vqiuwro5iIhuU5I2xXDbbixtj&#10;jqUvbSrXNrHwSynZ8Hd/RW6xhjFSNeSJTrIR7z3CeSwOIRVRrPjhDz7m9PQdf/c3f4vJS/o64fd/&#10;9B3+4o+/z34vobi44O3bt5ycnACOONKouEduYb4oeXN4yP5OyWgwxFeK3YM05uOvPeHZd484+duf&#10;YjxYGcAbdQN33Sh5m3hsHSBjVQx4U8y5Lp65Sbm1TUyzCmTeBA6tIqAx5rLh/6Y45jaKjW0w5VrQ&#10;cqV2HkUx/V6PJEmqfeaIohhrzTImy/NiCeRcgtQI6pVSCPL5gn4So9IE5zyx1mgdU9gcU5Y4HYWG&#10;Ue/AOxQSbwp6aZ+d0ZC353Ok8EtyDGddUNjybiUoqysmWhWDrIoDlv/mg5phHbeXZUmWpPzuj3/M&#10;3u4uuTHL+SzzAoNdxnZlWRLHMVKqQALgHfl8Sj5fEFW5gtCaoliwWMxIYs274yP+5V9+gpKKKIpW&#10;NjV3qROvi+3b4MNritj/TuX0m4CVbZDyTc2nXQRbVxpk1+zldaCjVb+3ypqA89sSOHX5ha7fXRcn&#10;N+PoLsD/FRUx5zANENZkOuXzL7/k3t0HpHFEOTdBJU9KhHBLMFdQ1QoN8LJS78R7kii+BBtdiZuv&#10;Nt53zfmqP9vg5iYpXXu8r5xLK0DlS3BlBb5srqe6kd57j9ZRAPXU98ul6pxg9djXYN5Va/l6fiQ6&#10;AcvtNb/OJ4lKZbgGHf1bAPCr8pGbSLy61uG6GkDX768jq+l61nYjfzv37/LR7X2xKgdd96w3qYbf&#10;tB+7xqwrHviqBBmr6lOrxv+rqNu3f38VCGAdedC682QdqHUdIP22NbebnmtdPWnVGdQEr9RgGu89&#10;RVEipQ5ALoLyqBKq5osKvkNQ5T0h/9EqwgqL1BHOgbMw6I/o9/soIVjkBUUZckxfgZ3L0mCdJYo0&#10;qlbs9pcAlZpEq7nW6xpjHX/V/q8L/N5F7tSMTbvi1NrKsuysmXaddU017XZcUitmqiUwSFyqsjdS&#10;lat+kQYgq4K81OeGvSRFaM6nkCFubRKoAGilkS0inua9dcXvq9bLTX5CCHDVueGcYzabcXJ8zM72&#10;FrGWuIpAKouyijgpv6KWKuV1glWtNXmeI6UkijRJmpJmGXt7e5wev2uoYfpr87tu/7Wfu6sG2LVH&#10;u8jb2rW1deSUXXHbKt/WnEfrHEIFsJjWAUAc9oBfSZBS75XmXF/mmd0EoEJKJrM55+djlFIY49Ba&#10;UxRFIPaTniRNODs/QwpJnIR9WJZlIM+TEu/F2udaNR7Ntdtci83na5Ot3fSupF1nXcZd3iEaxH3j&#10;yRjnLA4oKgcWe808XwCQ5zlFnrNYLHj25Zf86he/Yj6bohp7STa+yzmH8J5SCr48POTw5CGijJHW&#10;kCSaQdZHK00SxTx9/JiL01NmixlChRplaasYT0qEuqwZCSolcu+vkAmuqm8338k0x8FWMWEdk1ln&#10;ETikhCyOuHtnn7/4s//Io4cPEM4ghcBW83LF93B1bF1Vh1EVULI5V/XeDISk0TJeN1UOqbWkKHLe&#10;vDqk188YjUY8f/aCXpbx5NHDpeKzMQZjLc4YnLNIGc4VrRVKKbIsIcsysiyriA4CQDsQbICOYqQK&#10;OamyhrKQGEz1/IHYpa5N1LUATwXUFAKkwhqP8xKrt1C99/CLKYvJGYVQiEiwvZXy5mjOwizIz8+Y&#10;LmaYwnNnX9JLJbv9EZESDHsZmBwhDEfvDkmSmIOdPlEUg1yghUBEKtTfNFjriWO4uDjjsy8VH7z/&#10;kP2Dbc7PTtBKhNpARU4ZxxFeCbwzoUaNR2nB1lbCu8NXbG8P2NseEKmYLBtgnSFWEVo54tjSy2Le&#10;vcsZzzyjfobzMF9MkUKxNczYv7fH8bMX9GJINEghMIUhSxSxFEyLMbP5hHQrwTnBZJ4TxQlJmpDi&#10;KZTFlQ5TCGLtOXn9jPOzB+zd2+Vr33gPxZRXnz3DjCFOY1TkKcYFOJAGBv2MKO5zdj7m1csZxp3z&#10;8JGCRHDvzi7fP0jJRgk/+e+/4OQwpxbKPjv3zD85Z39PsbudcHd/QJopDo8WHH5qSXdzyuIND54c&#10;kA0SlCwYjhJ+5wfvkfRe8uLzc6x3lM7hnMCMPfPc0u8J+j3JWXrKvYcPsc4hvcAaj8GTKJjjyYuS&#10;wpRkvQH37j+kLArOTo84GU9IVVinom8RPY+Wc7wrQ3xlHVEcIZA4b4gimE0XlAuL94I0SRA6kJL4&#10;CtjsbSAmtHlBqi04KGfTABDO5+wNU/pqQeQNkQGTzxkKzWikeTSIKZzHySFWJBROsjCBsDA3hvm8&#10;oCwNvV7GaDQkjjSX4ZIjSWKSOCaJFVo6pPYkSUyaRCSRxFGyyE9YOMFg9w5RL4UkwwpFkdvOGGQV&#10;QXszBkF4vF39Duv6GeMbcfDqay/9azsXaMSjSNWZP6+qsQlxHeDdzpnb56Gq6vnt862LHHXp+xuk&#10;TM76BiCfK3n5krSR6v3BCiL3NiuNB5TWVQ3+ej7kWudA81xvx07t2PzatVa8A71NDrSqttZ+Tr+i&#10;rtUkteyKJUVHrN1FSFfXl+rzuX6my+s6nOPKe5JLEoZuUkghrj63W/Fu+hLsv1GA39jGNraxjW1s&#10;Yxvb2MY2trGNbQw2APiNbWxjG9vYxja2sY1tbGMb+3fbusbam0DXK1/M36CU1XwZu6q5fNV3txsh&#10;uwBYXX9fdd0uIMhNqnerxu4mRa2vqtLdBYpuW1C/KTtBRF3P+lXmtq0stqq5svl9q4Di7TFaZV3M&#10;9m2AeVezZ/s7VjU5tNdjExDRBe5vNm/eNK7t71kHzrtp7TTvsamevg4QuIrEoAsos645dp3SWNf+&#10;7nreLuWp2yiVrvItN4FU160lWSlvIC6VJLxUFB7i3gHvf++PQUScP/8588PfcjYdg/AkmcQhODq6&#10;wOkjfvCju2zvDxhu7fPu5IjD16+ZnBtwJd7lFKWvmv8EykO58OQLQ+5OcOKUZ9GXPHh0l739EZ8/&#10;f4czgiIvkNKBcmjpOTjYJtWCwVCztZURJ4qzswvE/Jh3z8ZMt3rE/R5SZXhSIpVSlILCBPVaawu8&#10;9/SGI/bv7CGQQclkNuXs7JzFdMZ8Nsc7h/eaJBnhSslnnx3x6afPOX7zBqxj2JPs38l4/OQuu7t9&#10;4jji+PiCOE/wWnA2PsUZTxZtU+aKf/nnL/j5z19w9iY0S6rYoyMYbifs7qeMRinvvf+I0fYQYwQv&#10;Xh7z5aefcf7ugnzu8aUCJ5CRZ2s7YjRUeF8iBCRpTJYlGGN58fwt+dxT5B6tJFEEWaYQyjEeX1CU&#10;juFAMxgOGPS3eP7ykHTQQycxP/nZLzHFlH6qiT0oYVFE2NIjhWY2X/DuxHB2VjAcxbz/dJ848hW5&#10;Qcmi8BRWsfARM9nj1azkKM95cXKCVAIpPZPZjKIE6xXGWfIiKAR9+I2nDLcvePHqBWmWEamIyWxK&#10;biXoHmma4fEYWxDpGCFCM7B3BVpLvvPtb3Hv7l3yokCKCKE0UgXAupJhzYXt4QC1VKHzXoDwSyB4&#10;7U+We0tcqrk777hEu7eVYqqmW66qvivVOHMaajShUdJiXVn52Fq1MVxLItBCkMQxo+GIi4szptN5&#10;UJVREMcBMFEWJgBQpFqquqEq5Vh/lbzEWkue5/T7fbwAL5raX+EzcZyymOcURX6lcWuVH7sGZBFN&#10;9Z0OH4XA2qB4H1SDBEIotBI4HN75AJ4Xfkk2EIDx4d+VCwANV6llZVnKH/34d/HTKcXkgj/58Q/4&#10;+JtfY6sXc3FyQu4881mOKQ2z6RSPRWmF8ylx4SjLKd5ber2U3dEO1oMoC7Z7lj/8+ENeHZ/wD79+&#10;ztx7vLA4dztgVPvMWwV2vSnmWA1iuRoLtQGwXTFmE6Bax0xNper2+dmObdoxQjN+WHWO3lYNdt3Z&#10;VccYQf35skFUKY0TjizLGA6HaBUILoy1aKUQQFnde1nWqn+hSdU6j/OgEWil8V5QFCUmjVBRUFpU&#10;WiPLAghAf7zHek9pDNILNAIlYG9nG/3iLYVzCKWDCnzVzNqlcNkVx3SRXHWBTq7Ojbhs4hUCUauv&#10;WosUkj/6w9/j8aPHFBXphaRWcpX4RlwfRRG9Xi+QaZRFeMYy+CXjHMI5ejpmsTghjjU4yz//0z8x&#10;GU/Isv4VYFvY46wEEK4je2jHMF2grq8a39wEiu9SBL1JkX7dd7XBeE2gzb/lvteBYFeRDqy65lfx&#10;M7f57DpQZzsuNcYwnU45Oztjtpizl+5jncU4R2EMmbiah9TNzc655TkSGr7DdeMoJo5jbGnw1i0b&#10;vEVFoHKbMV6VQzUb41cRUnT58ctrBPKbdnwffCmdasjO+bVEZc17WYLtGkrWq/K99ueEkCv9edda&#10;7aojhPMs+DZjyiv38RWLK2vP0C7l6C5SinVreh1A8qY6Qxf5YBvk7huqgutqKm3l8a78s+331ykd&#10;r1J09x0qfTetqXXkDl3A89XqjbfLSW9LVHdTbWTVnK8CTnTl5euIRm4irqk/3yS5uI1PXvcMzfim&#10;7Q8vf88jtSZf5CRpitZRmPs67vZiCVK21hLHGqWCEqnWGrsERoa8btBP+OC9p7z35AnvTk54+/YN&#10;48kF08mEfFGgVISxxZJEy3tfxUy+Uuy0nYr29X69KV7uAgeti2PbMW0XGck6FfF1cbNgNali196S&#10;NWC+nlN36fub91uD772rAG91nlNdz5qakogrBCxd+6YGpbZjwnYM3/RLzedvxv7OOYwxXJyfM7kY&#10;M9zaojAOZ4Nqs6hi3xpM21RbNsYs76uOF+u4VClFmqaMtrboDQZMx+POnGFdrbwLxL6ubrdunXTV&#10;TrvuYV2NsOv6y/VRkcotzyghiHQUSLmUWgLO2us0iqLOGL95zjTBVZcqtYKjo2Nmsxmj0RYIWfkh&#10;GQCdWnFxccHR0RHbW1sYI5hOJ2HPS10R/l2S+7X3xU2xx/WYp3sM1xFyrqrDLkn6KqVfCKSBEs/b&#10;w7eMx+c8ePyYe/fvs729jdIKKRSz2YzPPvuCo6O3vH19yGR8EYgoEIEQzZtrdeNAriQocbw+nfKb&#10;L1+Rvn8fqSxpP/jWQRoIvkZbW3zjo494++YVDhCRRpqgJuw8GOOWJBhcIRPqJsxbpfJ6uW8rECWB&#10;CEBKAbYCv2cpuzsj/vx/+FOePH6EMQWRCuD3Zi3dV7UkJaucuQIXh/H11xR3m2dakiSBXMEFAHxR&#10;FEt157OzM/727/+eP/rjPyY/PuXF85f84PvfZ3dnB2OL4FsIObC3bqmOXF87yzKSJCHtZaiKfC24&#10;jqCGHICFgehQVGR1KhJIrXAOjCnxBBXtUNWrwIrO4rwleFdLYQq8MyAFOtsmGT7CnL5ili/YGcWk&#10;mWRrW/P2zGJcgfOSZ6/e4YXk/p0tJvMFlBblQCHZ3dtjtsi5OD3HmjF39nskWY9iYUALlI4oi+DJ&#10;TenwWE7P3vH8paQ/7FEWU7w1mLJAxQpjS4TyKAFaSawNtUDvSpT0DFLJyy8+Qz99Sq+fkWZ9ysUM&#10;JUHrAkXBVi/BDDVnZzNGg22UkhT5HC0l0pd8+5v3+G/nR8wXBT5yxFpgpcPJQLoZKcH04pz+zh4G&#10;QW49Dk2SZUSxZ2doWcwWzGceZyyiWPD8s8/pDXtk/T6Pnt4HM+bkxQk69mQDT1Z4LibgSk9SKnb3&#10;BpRWcXGe88UXU+ZFxF0TMdib8fDBkI++85DRTsa//uRTXn15xGLqKQtPMYGicJyeztjdLdk/GHLn&#10;jqTXN7w6XHA4yZlP3vDoa/sMtyRxqkhSwUfffMT+7i6f/OYNp2/HgWvWSzBQnjsWc8dkcY6OR9y5&#10;u0WsSsrCkxtHGikGaYwUFlMWTMYXgMB5S5RFkEsmi0B0cVGUiPMJ2i3IEk2WVGraSuEJ5KQ4hy0L&#10;bF6iVIQSaThXqfyFD0rw3lkUDqXAeCgNaC3ZGm2xv7ODQpDFCa6YgZmzWEwpFgusdVgMUdwn6+0y&#10;yAbEwwQQlFYBfaSQ1VnjESInijUIWOQ5zk3RQGQ9wliEkyiRYNCUuSK3MTLdZXv/ITLrI5MhJTF5&#10;Iag5VmuAdjvmaxI4NWthSyV06Sti2Ot1oGsx/y3iuzbgnRWE37a6Tu3P1uUitQJ8TaDZfu/cJi9Z&#10;nmd0P0tXHWUZA1hfvasQS+KUy5rCKiD69Xiprp/Q/HNJIuuWavJX7qkas/b4tt9Z1/WR+oyp85/2&#10;e9ybcu3mGK6qiTaff/mnAFnVi2rCmVX5YhfZXT1/zfj1NvWz5vXqZxa+fo/UjmXojhPF1X2wVLmv&#10;iJRtRZwVCE3FJYnBxja2sY1tbGMb29jGNraxjW1sYxvbAOA3trGNbWxjG9vYxja2sY1t7N9jq0A9&#10;TbsJrLAOTNEEHzebjZsv2FepEN4Eymg3atf/3aUk2XW9VUo065pZmy/Uu9Tiu8D5XU1wdQNo11x0&#10;KR91WX3dJgCwS9lr3by31WzaY9V+Vq31cs66XuyvapRfx3Tf9UzrmoG7fu82AKJVAKWuhuR187JO&#10;Ya25BroVTWGJwF6xD5vX61Ksbe+1VeQKq8AKTXWALtXGrjXQvqfutbIajHBTU/+q9d2lnHGTj2r/&#10;ewAYSWqkqUBivcfZEq0lXkX0hvs8/faPeSkFpwhmr3/N+WRGVhr29gY8fNBjPD3jH/72J3z0ze+z&#10;e+8uD0d77D98n+N3x7w9POHdm0OmszF2HlSbnHUoCbEWZHGlhG1zxqev6Gc5ZnrK9LxAAHcf3ufx&#10;03tkGaSJCc1q5YSyvCBSikhMmV1cUEwkb94YbNSjN9wjjkfoeIvSKnQUk6SK/taIrBcxGA5w1lGW&#10;nthGXJyUvHz+iizpkcZ9pJKcT+Z88tmXfPKLL5idzRDOk6WCx+/f41vfvMP9ewMsBmM9s/kMmUJp&#10;DXkhiHUPqQRvXp/zj3/zCW9fzREopBfEfcXOboZwU+48GPD0/Udsb2UkseLk7Jwvnh3z2188R1uP&#10;N2ALgS0d2UDy+Mke/Z6knE8pTUEUS5QyXFzkTC8MZQllCUIK0n7McGvAYnbOvChACAa9hLQniWPJ&#10;l8/foJIedx895JPPP8fYOYM0Joo0Pi/BeJTUCKlZzEvOLwzzGWR9wZOn+4BhPl3gvMN4j/eKUqYs&#10;RMJnbyf85LMTThaQbG2zs91jtphxMS3Jc8+88FiCUllZLnj56hDrSrIsJUlSxuMpF5McGaV4b4m0&#10;R0kQcUSaZpiiIOv1WORzvv/x7/BHf/D7oSFWJ8gK6CGVwpkygMaXSGqPEO7S31SKsku1Ge+uKG74&#10;Jark8o8gBH21aQwB4oqyeVCWv1SPcdf2o1IqALu9wOBwSyBfuE5QK/MMB/0AHJwtyHoxkQ5gijhJ&#10;QMqg6CbU8p7wtcJfaMR31XM455gv5vQHYX07PEi/fN76vnqDAWIaQMNXQCKVUvwl5r/RlFYNTA3C&#10;byrAB78UFNSlkhizYDpdkPUGodmPKsZw4LFBtEaGJjfhPb6at/A/VzWXhvnTwvPgYJf/6T//J0ax&#10;ZKcfI6ytGt8VQgdygPFkxqtXr7DWMtzaQkYzjPPc3RsxmUx4ffiGJM2YL3LiJCZNPY/v7fGXf/gj&#10;Pn91yKuJwUmFl2CKMjQQqqq5vWqAq8d/lWLNqjPsNufyuhin/s4mEKl9btdNnnXTXxuEskpNt01Y&#10;0/x5AKGrtaC72yjY3qRe3QQONr/PV4QUSZqQJAlJnCAroot6vUoZ1BdBVAp2lrI0lEUR5lCCNRan&#10;YFEYplqgBglRPT4IjLP4qhk17FGW61w4y86wz3Y/oZgWlR8UyEZQs0pN+zYqs22l0k7A3pXPCqTU&#10;vPf0Cd/97sfVvnIgIC9sGB8ll3tTqaDgXpMLBH8U5lZGQSVyMNpiOhkDjl6vz0/++Z948fxL4jhp&#10;ECD5Jfh9Xcy6LvZvK552xTX1OnfOLZXnb5PP3BRHt9djfR9tZajb7NNmTtAVD96kBL3Kf3TFr20w&#10;8005xLrxWP3zxvzeQPhxLRdoKLGXZcnF+II8n5P2Uow1CCRlEZQr4yim8EFt2HmH82J5RtcN4B6H&#10;1ooo0lVDf5tMLYBhhOdWcXA9bl0gzrIs0TqAyq4c/q012p6TKolZgkzBXVMoDoD35e5dNteH9SeQ&#10;MhDF1N/b1WDerh/cBCgOJDuXoDcIapzBx7orzdmuUqdszvtVtTtf3d9XJ95a3ltFbtCuF6xal+tI&#10;NVaBo28DQm7/W5e/XUdisQ542VxTbaBuex2tI8frihnWKcWvIje4CdC9rtbSlbOvAoauA5t2nQW3&#10;qcHdlghkFYHBqt/pqsGt88/tn7eBq805XRcXdROveJoAiWY803jqishCIYVEKxnUdQU4HJGUVWxK&#10;K/ahUgaWlEWBFYIkTen1h/zZf/gPfOub32A+n/Pm8BXPnj3jk08+4e3bI2bzBbP5FGPMFV8JIc/w&#10;BFB2W2G9qZ7YPKdqUrDldloCMa/vv1V1yVWgoubab39WSnmNsHEVAcIqpc76iq7O8vzNQJ+bCBTb&#10;a7RJftAEZ7Xvrw2abe7PLiITcRXteqVGOh5PODk5nP2njgAAIABJREFUJe31EFJhTMlsPgtAfX9J&#10;uFLPa60mbq0lTRO0jpZ57mIxR0hJFMf0Bn32DvaZzqZgA3FKW9l1lWJ4F0nNbQDx7f296vfasV2z&#10;ZnubNdKcu1qNdZmjQJXbhpzYeXsr0F4TTBbmXwA1AF4CEiUls0XOZ59/gdIRzkOaxKRJqJ24qoaw&#10;yBcMB0NwnkWxYD6bYYzFu8u9KarixTrSkK7zcdX53HX+rSNDa+7rK0DAClgnCbUA7z15viBfOCZj&#10;x+npOV9+/iWj0ZAkSYh0xPn5OYdvjzB5iVQS7+zSVyJC3iYDA9GVfWOdBQRT6/mXT56xvz1ERRnD&#10;6YwsnRGrmEgHH7d/5wCBZ76YglToWFI4S1Ea5rmtSEjC+IuWYu+6/V/XmpuxgKhAflIIXKXC7r0n&#10;STN6vYw//IPf55vf+DpaVeUR73CWKwRkl+vcL2M5JcRShXYJRG3sQ60DecVSLbmK3et3HNZYfvnL&#10;35AXBuvg088+I8tSPnj/fWTlA0pTViQaFoGoAO7h82makWU9oigiywZEUXxJ/CLD3nHWgjDV96sK&#10;8CiwTiIrkHDIdWU1Lg4pAgmBdQ7vbUVEUuW0WJwQxIN9Dh5+i3cvfspooHjwcJvJfMF8YRgvJPli&#10;AZHj6OSYOJFMpmPm5+fc293hwZ0dBv0eSsX8avIrzk7H5HnB4wd7SDmnzHOiKCGKJQgNmKXi7+nx&#10;EYPekDRJyOcGYw2pAOctqdZEQuGdIc9zirIkiTWREEgEZWl4++YNd+7fJ9IxxJZIWvAKKUAnjq0h&#10;WF/grEHpCK01SsB0csL2/jYffvSAz3/xOaUROCuIIkHsHVgHrmRxcY6yoS7vvSAbZqSDAbN3J/T7&#10;MbraN5OxxxUlZ6/ecLS3z51H+ygdcf/hHVI5p5zOWRQWoQXZAPAxZT7j/PwE4cNCzeeC1y8Nb09O&#10;yM0z4mzIwcEej98b0B9mPHvynF/+60vevZyRL2Cee4wVTOeW6WzC3m7M1kATRz0Oj2ecPC8p83dk&#10;Wxfs7O8z2umjtWa0lfDhR3d5M0o5fHXC7MKihKT0Apt7pjlMf/YSh+D+3R5aOax3RDIQEsRaUlQ1&#10;WA9YZwCDVAIvHVk/Y7QzojQW6xJcHurHEk9pC6SOEHh8UWJKj5IhX83zAqEkpXUID5HWiCrny9II&#10;JTXn4wIhIe0Jev0E5xbIEvy8oFyMKedjFvMZs1mJ8wLdy4h1hPUlWpWkSqAU5A6Mdczn/y97b/Yc&#10;SZKcef7s8Csu3EAelZV1sru6+mSzh83mUigyS5GZP3ff9o0UWc5yd4ZNcpp9VVdl5Z0JIBM34vLD&#10;zPbB3AMOh3sATfJpJ1SkColAhIe7uZmaqrp+3zdjNs0pipwgkPQST3Q6nc+JooB+P0AoiMIArGI2&#10;L3BFDGGPIFkjWdtDROsEvU2M6pHmgsJKlBPgfF7e9OHX/V1jv3N1rlS3qLW17RmihVj2mg/tIPl2&#10;jTxQ1J6pWycWsciCuLVRt7l2HojWWuVNgrurOFe2kCHW67Ftz+KsgIoJSXA99nMtMYoUAodYuh/X&#10;Aetd8eRdegjqx63H0V3x0jLy9S7Cz7Zn4v7+2MWjhirurgirXEv817xHzWM3c4Qusp62nP1abFlu&#10;9zdzRLGE8LVZw7siP7ie+8nOfo2VrWxlK1vZyla2spWtbGUrW9nK/le0FQB+ZStb2cpWtrKVrWxl&#10;K1vZyv4dtkzRstkk3fYw/C7HrANu2xoe7wLAaAPCNs+rCSqpW1dTdBdoaxnYtu049X/f1pjedm5t&#10;D57rx7rtHJYp3S8DItfvY1vzZf3vlSJSs2lgGeCpa6zblO9uA8XUH+xXjcp15aCu8bwN2F5v6Gi7&#10;T7eBd+7yAN8DZQDrEA3VhLJt75qiTd2qNdMFQugCXnXN7eo99XXYpVS/7NpurEWqxhXReX63KSe1&#10;KatV59q8T13zvbVxmFK92rpSkcM381rnVZZnxtLb3GX7sx8ilCA3BeP9b5ldjHFmwsZGn43hiMl0&#10;xotvf0PuUu5/+Jjh+h7RYIuHH1kO3rzh3eE7Nra2iJIQZwpMnjK5uCCdnzEdn2KzlK3NHhsbMbML&#10;QSw089wwuXzP2YkmjSRJIgmURQY5QsacvpsxmYTMZnB2MuX9cY7hjP7wgv5ayM7uFnv37rOxvsdo&#10;Y42oH2FcxmxyhsklrggwNmXQj3j8+DHTccHJyYwXL/b59tuXHB1eIB1EseTTLx7y/e99wKOHWyAy&#10;zs/Pubg4RWkP3k2iIVpG9JIhh4fH/OGrtzz53SHphUUiiSLL9gcJa5sR65t94mSPRx88JIxCJpMJ&#10;L18f8dVXrzl+M0Y6CAIJxiv2bGzHbG5ECJWS5Q6pcgb9ACcc80nB7NLgct9sLTUkw4B7H+6RZ5aj&#10;kxPCwBFKr8JuHLzePyfNYXsnwIWGPBvzcGeL8dkl6XSOAlQYYh1MZ4bXby8ZX0ISwwcf7LI+TDjc&#10;f4XSAlSARWFFwoyEJweX/OrZKSdTCEZDgiRiMkuZTKYURiICQb8XUJSqy2Ec8fTlawLpWN/YxDnL&#10;NAV0jyDuIYMQJyQCSRgEvoOoBEx8+tFH/Oe//muiMKSwDh1ECAVSeXUZqTVOeCCnwCuwigXIxANV&#10;Ramw5ZW73EJVxTfuigqWUSq8uStVWimwRU3pdeE/rhrtcCwa0oUQoLzanyzB8VIoAi0RFGTGlGB9&#10;3/ystcKYFGFz5pMps8mUKAqJwh5gCMMAqbyKu3UFEg80oWrcqhoPXQVmhzzPmKczer2BBwkK32Tu&#10;sEjlfV4Qhzibk2XnOFMCZoUHzAvqzW2lWlU1XuUYOOf9iaj5dlU2GVprMKbg9OyM3Fg2Njb8MZ3A&#10;SoewDoTBGl/Uds56tXe8SpKRCo3AGYMwDulywqIgjiBWjnyeeoIC6RCBIIljcpNzPL5kYixChcwm&#10;Ge/P3/P88Jif/eBz7q3FnJ2c89K9ZLi2ho5CcgOB0nz+aI//8os/5f/4u3/kuLBYPChBIHxDrwAh&#10;LK6wDeCCvBYj3KZ83eanm76/GXvVY8Mm6La5bzWBQ8tir67GxGb8WD+Pqjm/2XTYFcst+30ZYLz+&#10;nUUJwLQlyCqMNM4WHgymFDa3uMyTL1RgAueEn2uFwWDQgUYJgSly5vmcOBfkuUIhkKWqlTMGqyRa&#10;eLC4Tj2ZiJISgSUJAnY2RhyN3yOFxPgViawpODXvTZv6X9d96coBrnyMRQmFsaBUSBLH/OxnP2c0&#10;2mA8mZTr1gODq1jK1QBIeZ4zn8/RWhMFAUoqRNngGkURRZFxdn7M3s42+2/f8Jvf/AbrPCAkimpq&#10;pI1zayMT6gKKLgP6ixYVr2U50G15QNu8b+YDbSRNyxQtu5TQu9ZZW2x8G5C/C3y6LG7sWse3vf/m&#10;uhQ3Gtnb1uZinpdYTlfFqoATkOYZOEjCAOEsWkWY3GKL3KsKB/6DxhicUCghfZO3c2ilkEohpSNM&#10;QnQQ4BB+rS8A2yBpaX5vARzW/VTbvLyaZ7Z2neqGH2wq8S7OQrSNq1io5C7QR1TN+NV7LEVRV3e/&#10;OUebOchd5qYnEjELoK3WqgTYVU3cFaC9XVnu+rzz5y2lWqh7/jG2TBm8K6/8Y/LJ5vxu22u65vtt&#10;v9dBzm25XjMHW7au24Dqdxm3tnXcBHM395Cu8Wn7/mX5Z3P/qvuWuiJgl/reH1NDavv8Xaxtv1l2&#10;3W3ndRd1+bb6yzKf21WLuPpM65VTUeqIMj+pQIU+HLelWqQnrpNx4EHmQuDs1dw0hSFNM6zJmM4m&#10;2KIA5xgO++zubnP/3g5SCB4/us8PvvyCy7/6S/b3D3j2/AXPnj9nf3+fs/Nz0nSOyUtAjc4RShOG&#10;IUWee78lPICxOeequW5L2VAhG2MiPMC8a/60+bR6vFAHkLbFq23rrXmfOn3GlTP037sAWNFJ3FH/&#10;7jqZYl2BvVIAb5KYtMXzbbFVVwy5rMYlpUQ4HzdX9yW3jtPTC4br64w21imMochmSKEQ9nod+QoY&#10;W48HrpNmKa0IwpB+v8/e/XucnpxwcX6Os25Rn+xSGm2rUTbJQ9vmRhdJ1DJwfL2e10UGsmxPaNaF&#10;/T6uFjFvmqUURe4V4msxUp1Eou5bPEGFvkGwU31O64Aszbm4vOTw3XvipAcIBoMhcZSglaKwBdYW&#10;9Pt9klAwT+fkRYpSGuckxs5K8ppqD2+AATv2oXpO2xVHdsUhbeur67lCnTDDK5iDsR5IXfmOIs04&#10;S485Pz5ZEBJ6WgqFlIpAKwrnc1KpwLgCKfX1WkWVl6kqhy04GGf87uVb+v2HDMaXDJIe/bBXao0X&#10;KCnpD/pkNmeWZp5cUEiyPCe3PsYVLXMERIO87aby+835UJIz1XxWksT0kh4//elP+fGPfkAcBZgi&#10;vSJIcPbmJlKSPMprxFRljmydz5fLeyulJI5jTyZX1rHm85T5fL74+8HBO77++gm9wTpn55fsH7zl&#10;xz/+ERsba2TzGbZUYc9yT6IpnFfEVbokaQh7KBmgZEgURYtqXJ1oCyEQUiOFRUjngdlCIAqvlC2U&#10;vx5rC3CeFFHV/FFucpwBLQKKsm5HIDCiz3DjI2aTS569+h2jviWQKYPYMc8sBkFWCMazjOPTS+7t&#10;rIOM+NVv/sDJ/V2+88lD9rY2sZ99wu9//zUXFzPeBWPubyVIIM8LTxoaqnL85v66CsfF+QVJost4&#10;2THPU1CWKFYESpPEijRzjGczZAGhCjz5p/RK8cfHx6xvrBEqibU5WocEKsQZy97OiLfHl1ycOwpb&#10;MJ5a1oYJuckYj8/Z3RmSfrjJ4ctj0rlDSUEShThbYI1hfnpBYCEJQuYuRxKwsbXL8asXqJEmDCHp&#10;adJijE0t6dkl+89fk/QVw1FIECR88Pg+s/MLTo5PmJ1YCgtC5iQaZuNTjBFo5dBKkM1B24Bf/eNb&#10;3p9k/PwXP+DRo23itXU+/DRgtLbBN1+94/lXL0lnBlMIslxx+D7HWsfmSKO1YHstIYgyzk5yxuc5&#10;7w6mDDYH3HuwzbDXIwgkDz9YY9TXHB2ecXE6xxSS3DhcBvOLgn/9zRtM8YDd7T5JElIUY7RISW1O&#10;KEPCMMA4i7CCdG4QJamBDiGKNEGgyTJLmqfYNMcZS54brCzrzcaSTwviICDQAbkta6dOgRW4zMdC&#10;YSAJI83DnSFkp8wziAPFsCcI5JRsNmP/eIo1kGWW8TRHKMH65hpBGOKEIivmhL11nCiYFymFEVgr&#10;wGVYk2JNhgwDT5ykC/q9gDgJ6fU0SoKzglQEFDKmICaOtoiGe6jeFqq3DeGQwnqfpco80mGv7V+3&#10;kazLss5+TdUbd+3Z2EKpvUZ+WX22GVfWaGiX1oC80raoVfO7ibpuPGeT4gaIv813t+1xXc/QmwRF&#10;pqz/2zpp6bX8wnbGr13xbjP2ds6BUuW9u7EJX6vD3SUu6sqTuvb8ZfW3ZoxxLQa6Pvi156oszdGa&#10;APjbyMza4r5mTlfF8BVBsejMm9vv07V4cUnde/H7qhVnZStb2cpWtrKVrWxlK1vZyla2MmAFgF/Z&#10;yla2spWtbGUrW9nKVray/1DrUslua2y6rVG2ebwuZfMuEO4y4HJlbUCR+rktO6+26+hSBW82znUx&#10;x3edR/NnF2v+Xe/PsnG/reG6jZn/LufRBRTvArtfa0hgeaNlW2No27VXx9RaL206aDbfL1ONbIKu&#10;b3tv9T6t9Y0xb2t8X7zmj3pzrLje/NDW+Fofy2Uqqm2Nr133td7g0gS4tM2JNtW/G8fsuM9tgIW6&#10;KaWuAQyr86qrOizzA8v8SJuKYh3UmOLQQpIJTbJ5jy0saW5I4oj06JCTg1eMTy9Y34rY21tjMrvk&#10;8NUTjHFs7j0kd47N7RH3P9hjY2+H/nCADqQHFwIYx2x6ytHhCyan+6wPJFppkJa0KMAKrCh4/eol&#10;WimCoIdwmkJkpKnh9Djj4sxiCt9spjToAOLQkWjD7qZgZ82iOGF2MSbPBkgVUjixUL0sjGU8znn+&#10;8phvvn7L8ydvmFzmSAf9QcgXP/iI73/vMR883ACX8/7oHePpGGsKhFQI50iiPr1oxOnZlH/4zVf8&#10;4devSS/BWlBasLsXsrmeECaS4daQ3b17rK9tYK3g2bM3/OGr1xztnyKsIwoqkKZjeydkayMi1IIs&#10;naGEot/rEccJaT7l9GzG5YmlyARaOnpDSbIWce/RQ07OJrw/OCSJYZAMkUIxT6dcns2YzyHqxUwm&#10;Y3Zdj411RxJL3p5N0NYitcZYx8nJjOOTjMtzw/qG5v79PvfvrTMeTzDWokVM7kIyQsa54um7c373&#10;6pRxISjKRuTTi1Ns7huXt7a2MdYyTXOyLGd7a5O97S3evnqJs4Y0txTCIoOYXhgRJz2Mc+S5V3u2&#10;hWGWGd9YKB1/+de/YGtng3maEcY9pPIqQ5WY4qKZ2k/2VlBtlz+9Uq+t1M+vr+ab+8lN0JirHe8a&#10;UJibe17V+L5QflOaPDc8ffqMN2/eePcohVdGL5uWrXGL5mcpJJPJlNlsysMPHqCV8gqNzpaKsv77&#10;5vM5cdxD6cADFY3FWbDGoUONlII46TEeTyiMJXAVeLZSY7+551cAxEWD2I3x9fekUs7O85yjd++I&#10;Ak2/1/PEJ9YhnEVSkgZIT1zg8KB+6xzSWVyeoXGE0tGTgihQaOf9SWEKhPRN40qHnE2O+eblS47H&#10;E/IgIjeC1wdHHF+MPZBeB/ziB5+z3Q84nVxilCYZbDAvMnKXE2nBTz9/zKu3h/zdb55hrERIhTUW&#10;KS3CiVJ9jRsNktW97oq1uvbhtj2oC1TQta/eBei+jPioi1SmuRc2yZWWxWZNlaQ2EMWy2LEeY1vr&#10;Ff2EFDhnENLfj9zkXjEQr/4nlSSOI2Yzs1Co1FoThRF5kXpCCwGFs7iioMBRWEtuCpLQK59ZKynm&#10;c2QYo6VCALkxCGdRzpCEIVsbG+jX78mdRUjlgQh3tCbBUVucsSxeVUr768AhBXzv+9/nw48+JjPG&#10;v6a8yqEHPlGCSK7PI631Imarr2lrLReXl+xt72CKjF/+8pecnp6SxDFaa7IsuwEarN/fyv8uA81U&#10;19FsCK5Uptpimy6l3rY1U2/oXTavuvaGJjHZsnnepiLa1TTc1Xh9J8KohpLVbXlhV17RFe93Xedd&#10;/Nm18XC2BL9ICmuxZczVTxJwBiE9UNNYh1oAccpjWodxBh1E2MLvQEppHAVBFBBGIcYY1EIl/Qqn&#10;WM/NlymOLbufV8RSppXMrC1HbyM7W0bm0EWI18x1mvelWht5ni/Os56v1NfAMuB/Pf5oXk/XvtRc&#10;h/8WAfhluWbX2qzvScvy7LvM29tA2M18qGt/XqY817ymrr/dNQfvmktdoPRlY9oGDLhNEa+rbtO2&#10;f982tsvu1bK6213qJbfVi+rrpL5GmgDaNgDObXt4fRya87SLgK6rbnWVL1ypZMoqtnQGrTV5kWGt&#10;z4ewZkHQJTz7Dkopr5AchFfXV4KQbV4gpSBQfu+Pg8Dv5ziG/T69JGF3Z5cvvvsFZ5fnvH37lufP&#10;n/P61Wvev3vHu/fvEdPU+29jMNbHX1Iq0jRFQqncWwHF8eqpzi5IONquvQ3gvUw5s0mM1Iwhumo2&#10;zTnvgcC1OSWuQKO4+vfVQVKik2yxDnhvU5739yVgNpu17uFt13hbPFiv1TUJIGpvWlTbHA6PZfdA&#10;18vLCXG/jw4D5mmGNTmh0otx9Md314DKxlhP1FaStimt0VJhBYShZmN9nUePHvHVdIrJqmvx89CJ&#10;q3GuvqMtn2j62j9GGfO6v5G1PH15jbsJcGsCwqRsq3v7uIWSiHQ+m2Gt9cq6KZ1+ql4LrPsjpTwZ&#10;npSVb/V7/pMnT5inc5I4JgxChsMBWgX+vlhFljmCMMJiyXNJHMWAYDqdMZ/NPVGilAsCu7ofa3tu&#10;0LUvLHu+0QS1tZGAte1jzVqzf68HQgsrFnWPK8ciECXBqMAhhcPkuf+3kgtiv0qZnUW9uT43BFKF&#10;5DblxcERu2sxgygi0RckKkKuKQorkeXnozgmnc8pirxGmFjWNMtqkfcdvhYBnjTjLuTD1+eaJyA0&#10;pkAHmiSO+c6ffMZP//QnrI2GFNm8rG+V4FOlFkFwdS+lEJ5sRJa5X0lEKGQF4pMLUGEYBERhuFBQ&#10;ttaSZyl5luEcGGl5/uwl01nKww83ef3mDcPRkC+/+C55nmKtIS9yjCkrRs6iVUCgNWEUkfR6hGGA&#10;UpooCstaEUipr62tqzmhFvUwX5OTWKlw1mKMV6D3c0uAVB58b0uiOykohEMJgdQxmZnjlCCzBfFw&#10;D04POTt7TX8Q8uVWn2S4xh+envGb35xxdj71pLXO8XBnh517Bc+fPcfMp6jvfMju9jrzTx7z7bdv&#10;OT6+pBdKNtYSpMrJs7wk85VIJZCF8IB9wBnrCTmVJ57Ni4J0nuJCh5QR/V5Mbgyz2Zw0TSnmOTgI&#10;4pAimzGdBIheiLCWfhwz6G9wdHhIHFk+fnSPi9mY9cEWh+8O6fUSAglZari0Zzx+vIXNCg5eX3Ax&#10;diSJZJhEaDNjfHJKPstI1gZkRmAyRxStUbg+k1lBb0MQasmjDzY42r8gm1revXhF0NN89icfkEQ9&#10;nLlgtBHy+RebnJ0dk54LosCLNwsBcSRZWwMpHJOJozAZWM2L359yfPQP/PQX3+OTjz8gjkes7wb8&#10;2do2o8GAr3/7hPPTOdm8QAo4PSsoMsfaUKNDxzAShEHEyWXObGY5fzcmnc558OA+/X5MEEhGQ0U/&#10;WudyPeXdcc7RyYwCgzGC+VHBf//vL/j4oxEffrSNswYpBP04QkcJTkhm85w41EgxQquIo+NzpuM5&#10;eZ6jVUjhck8G6wTWgHFQGAlOUmSGPLdktqAnNEiByy1aKBQS4yx2nqGDBC0FD3b7kM/Jnebe/R2i&#10;0JKlE6bTGXZakBcG62AwiEmGa6ggQqH8wwYhyVPDZTYFfIwhymctSRTgYkkch8S9mHxsEAZUrLFK&#10;cjmdYp0i7G8iwwFOROjeNjLZJBpsI6IRuVMYY7HCgii8ryv38iom6FLZvh4LV2QVtThPlAwiiz1D&#10;etB3RdhRks/hWBDcLZ4RwoJIYxGrXVXlcc5/v63IT6SqxaE3ybn83ntF9NOVazRJdK779Cswu3Pe&#10;H1bPIKozv1Krv15AlgvAfR3cf0Wet6wefG3f9M6w5OsVJVmMwZTEN1fnwOKZSbVXWmsbtcnrz2jb&#10;alZdxJ5tsU5XPab1uq7FAizmBI3csC1HvEEQXiOXaeawTbJRUSMTruZcReq4mHVtJGvlSInys4tz&#10;rM65+o76M6La9VRzTpbx6spWtrKVrWxlK1vZyla2spWtbGUrWwHgV7ayla1sZStb2cpWtrKVrew/&#10;xJaBwavXu4DO1c82YERly1QPuxRB297X9vf6uXU1t7U1cteP1Xy436WwI/6ITvg2EFhdsfyuwPdl&#10;gN6u17oa2qvzWAaOuE1JfBmwvXmM+v2/DbzWBKTd1iS/DGhxl8b0rubSuxIILJtTbd9lqLd5wE3S&#10;f9c59nede02wx13IJboa7etgq2Yz7rJzaR672WDfNSfr590GCrmNzKDtWpYpl9WVLwyC3EmQEXrt&#10;PjufSfaLgp3BGu9zQ37ymsuTlHR8hLGgeyccvD1jtPuSnQd7JMknrG9sESQeoJplBQiJEhqTC4Re&#10;Z2NXc/j2kEAYokCTpYr5vEC6AOvg7DKlKAymGFPkV92mOggYbA5Y3+yxsRl54Hsk2doKiOOMMCw4&#10;ff+UNIVp5hByiAzXCOIRqZG8fHPEm4MzTo8mXB7PKGYeCP7pR7v86Eef8fjxNoNBQGEN+/uHOGtA&#10;WNaGuyhlydMJWJhPCn799XO+/eaI48MxOIhiweZujwf3NwhCR5Rodu/v0h8McS7gxatjvv12n7dP&#10;3xIqSEJBPnfY3KsP3384YjSQ2GJCmhcMeglxFAA5Z+cp52cZ4wtLngqSvqC/pllbUzx4/BB0wvG3&#10;b1hbHzCKQ9JMcPDugiwtkIFERoLMGRIRcX+7z8PdD3j27Tkms2ilmEwMZmaYzcAYx2gNNjc19+9t&#10;Mpteks2n9Ht9ZrlgTsjYBLw6mfD6bEYqJbqXEDtBXhRYJygAJRVohRYB6XjK5uYmf/aTHzK7HHPw&#10;9g1oTWohkhqhNU5pCgsgkdIDtAOlyBEIafnFX/4Fn332MfMsBaE88BRRNv3634XQiwZZWWscU1KC&#10;FLf3FpWKi9gFZN2vSWMXKodXaiVXAPiute/X3HWAZn19V02E1lpQiiTpsbe3x5v9A46Pj72CLo71&#10;jRG+eU3gPBaYAsf+wQHffvuEOInZ3d0BKREWlNKA8yCVUvF5tBb5MRMWKy3Gls2GTpTqfQMuLy4w&#10;pcq0uNYwJ1pBrOJKxrYldhJEccRsPkcpyfnZOS9evODTTz8hTWc454iTiCI3ZQMxIK8AtF6J0BAK&#10;QV9IRmFIIC3OZGihcXh/OpnNmaUph4eHPHnylJPxlFyGnE4znr864HxeUHh6A371zVu2NjbY+P5H&#10;WFKm86lv4s7nTOdj1pOEvVGPn335GV+/2efFWU5mLEivKocVgFoAK9p8b90nt/n8NpBOGyirbU9v&#10;U5u9TWm9zd8398NlcV2XOmU9VmwDyXeppHbFlstA/ZViqJSSOEno9XpoHaC1QuuA2XyGdQXCBeSZ&#10;V//TOiLLCpQQWGNJ04zMFWRRgBLghCM3lswY1odDttbXuDi/IDs7pcgzyn54r0LtPAHNPM2IkpxB&#10;LyaUkpnxkYxU0u8ViFvj1mXX7xqqTOVKu6YGZUsAhhOCjz/5iB//5McEkSadz4l6PRygrF2AciTg&#10;pCCKIgD/Wp1kCa/gCnB5eUm/1yNJEv7hH37JN998w9poDZwH0VXzty1G6rp3y0C1bbHJMjWxZYqn&#10;barFd80l2uLlNkBZE9y/TPm4K3/oyiOX5Utd49ulXNr2/XcZg7vG1TdAqtVPIVBKogKNy3OUlERh&#10;xHDQ4/T0FMq8z6tcXrUCq2quO1D4NZe7gqISg2eAAAAgAElEQVTIMFiSXkIcx9fWT12ktx6TV3tq&#10;RUhyG8lAVzN329hVayAIgoVyet03toF6blMtbst32kCzlVpsc552+e1laqPNY3fNp7Yc4d/SoN2V&#10;Dy6rq7TtVc3raftb21yu10La9r62tdJ27NvqM8tqRF3j20aGWAeWtNUX2oDszfcuAHEtavDL6hzL&#10;1seyWskyH3OXY3TVLZrxVNeabfPjXfdx2R5xm7pi/W/1sW3GOTfXTdu6r8/zq73eCVcScl19prBe&#10;MdKDZCvPKTHGUbhyT1dXqsq9OAYcQgWkaY4rQaIAeZZjEWRFwTxNPclWeT2B1uxsbbO1scmX3/uS&#10;yXjM8fExL1685Ntnz3j+/CXHpydMZlP/fdITdGEMRW7IM+Pnr3ResZcGSY6QV4qcNVC8lHKhFt41&#10;B24AVVgOyq2TB9Z9tQeJlgChGiDI72VXed/V/W0n62ybJxWRQdPn379/n36/z5MnT24oXi6rX97m&#10;T5eRKggpsVUu5wAsxvj7kOYpk+mM/jhlfaNHLwxI0/kC4HsVy/ocNgjChdK5Uoo8z8t4kJKpwaCU&#10;ACyj9RGj0QanR0cl4N1h8fMXJIgSPO5uJyfpGot6Daw7bhHlf/ZG7l2/N21AqrZjXzuPch5ZY7CF&#10;wOQFs+kMUxRo1b8iHlhSj9ZaXyO08edTkcv5HP347JRnz54TSEGRpWxtrKEUOAq0DMA5TAl0lloS&#10;SEUY93BOcnE5YZZmizUoFkq83T512T7alqvU70XzeUN9LTTvW/O1Kq8wpiiB7r42dVVrqRNslfub&#10;EghRy5mQPm/D4VxRI1ut1XAR5Ty2KCG4mBi+evGeXtQj1hGJDkAJwjgiUSGxUiRhhDMeUF4YC/ZK&#10;Zd1JPDDbCk9MIj2A35h2X1Qfv2vzD+fXKxIhNaFWPHr4gJ/99Efc390iT+fl/boCvYtaNLa4lxJQ&#10;AidtCTyVfi+xZvFvgSAIApK4h6p8hJJYLLPJBJsVIDUmt5xfjImSxNfti4K/+t9+QS+KmU4mGOv8&#10;uBSuBKs7UIIgigjCCB0ECCUJQkWvH5djIW/6LCqFd3tVCypfE1LhKlCpUwjlL9FIgzOgrAaBJ4bR&#10;3r9YUz1XEFipkcEa61ufMg0kiT7gz378iPt7G3z29Iyjw3/hm6czLqYzZqnBEvDpgy0SJdl/+pyv&#10;XMbnf/KI3XsbWKH49puXvHo7BhmwNgyReQbOIqWCKGTmIJ8bBBbhJLYAAk/qmOa5J3x1hiDICXXA&#10;qB8xm85IU19fCrRAK4iCgCJNmTiLoEBrxWijz+V5zPh8ymg0YL0fY6UgSx3v3k94cH8DJxyT6ZxQ&#10;RXz4+D6T6ZyjdynvT3KSvQStFNPplNev9/liZ48wh4nNUb2YYLjFm/3naBRbI80wgGhvwP7BJenY&#10;8uzXzzCZ4eNPN+n1NXmWsrkR8vOff8A//L9vOT226JHCFobRKGZrc8B4POf4eMLRacFkblBCMD02&#10;/N3/+c88/+4pX375CQ8erJNEIX/y/e/RG67x9MkL3r4+ZHyeMS8EszPDxbRgdyuk35Mk2nFvI+By&#10;brmYF+Tjgv0379ja2WB3Z404GZCLOZvbCdt7Ce9Pxjx/8Y6LkzmFgelM8PT5JVnh2NleI1SSOARM&#10;RiEEEoNQiiBMGA4GSKHY3z8inRlEz6GFKv2TRklBauYUxqBQOBHgdERqC1yWEwiNQjF3FjCAJQwE&#10;QerjMZOljNbXUFGECiSz2YzpxQXSFSQ9RWwEQgWsb+/hwoTMeWIFawxKhmTzAqUUqU3RRYGWilBL&#10;pDAICYKCdD7D2oI4igil5OhkwrSQ9EbrGNPD5RG9jR1EsoEe7BD0tpnlvn5sbUWIaiu8+o16yK01&#10;Gus8mWuDzFnICiBuPXGrEmAr4LJaxMjX4ucFoNw7QFcjp618m69HlMBjv8G0+t9re7xwCOlufb7e&#10;Fp+C3xtESe5jqzBS+DsukRWbVQms9udtTFbuhwFKecIPsYiNufZ8QdSvm5ukQEo4nPR+T9F87u8a&#10;P8ViL6yzuS7GRfpzF9ydHKcth2wjGWseo0mccyMWEVwR7JZsCDdjle68WGBrQPVupfd6LUtVY1u+&#10;rhe1A7MA01/PTYSPaRv7cXWMawTB1bPc+nU650mBV/LvK1vZyla2spWtbGUrW9nKVraylS1sBYBf&#10;2cpWtrKVrWxlK1vZyla2sn+jLXtAC+2g9aZ6TFsTX5uyTNf3t/2t3uTZpbzZphjW1hi/DCTRxdzf&#10;di5tTf9NWwbuqY7VVABtnmdTZb3tHiy7l3VVwOa4tL2/eY+6lKnq76uuo97k1wXUblOB7VIDvw1Y&#10;v+y+3mVu3QVcfxtwpEn40HaubY35N98nFopngptK6V2N0F0ghi4w4m3goWUgpSawoKvp+OY9E7eO&#10;axcIoDk32ubVMhKDtjXXvM83xtE6hLAURYrSEYQxg+0H3PuTn3Dw21/i+uuofEzgcsxsRp45JpMc&#10;oSUn797w7OsDXj4/4uFHD3nw4UPWNodY50iLnNlswmzilY1cMeX5q1P27SWBUJweGc6PLa7IQDtE&#10;oAgSSRz06A/WWFsfsbe7wc7OGhvrPaJYEkQCrSzC5eR5hrNzsvSM45OnXFyecX4hGI/HXIwPeXds&#10;ODu35JnAOFABbO8MePiDHX74vU94/HAHKS1nF6e8evUKKTWIAKkEg36fSMcYm3F6PudybHjy9T7v&#10;3pyQzRxxX7J7b8T2Vkgv0fT6MRvb2wzW1rAWTk6m/O63T3j2+9eYzCufWifIc0sgBeubERvrfXQg&#10;mIzPSULBxtqAMNBcXk65HKfkuWM6BmtgsC5Y24zp9yN2djbZvXefWWr44rsfM59OeX9wwavXZ8xS&#10;i44C1gd9EFMKZ9jbHRIIhzWWs/fnCCeZZ5Yscwgt0VoQKMPGZsDu3hoISOczsiwjKySF7DNxEU8P&#10;zzmcpJxnOSmuBGxIirwgTXNya+n3Y7I8J0szhHPc37uHkpqvvv6awjmkChAqxKBQUpNmBXlhicIQ&#10;ayzGGrSTaKV59OEH/PCHPywBqRqQHpiqBEpppFIIoUoghwd5VwobAt9AJYVcNMW2rTlXNlcJR9n4&#10;5FWlvSJsucdZtwCgL5Ttrq1R78WsNa37RbPp6lrDWSEIgojPP/+ck9MzXr3eZz73Kltr60OCICTP&#10;C47eH5NlBXEc++tSmt/89rf8xeDnxL24tk96lUZjDGmaopRC6YDcZr5ZVyosAhUErI/6hGHEdDq9&#10;AmGVClyiBfRRNaIvrqmm9l69LwgCrPOkAXleYBFYITl4/56j4yPmsyn/6c//E87YsknNN0IL4Qik&#10;Q+OItSCx0McQ44kihJZkac7R6RlpnnN8esbxySlvDw45ePeeWS44naV8/fwt48zhhCoJGRyXxvKv&#10;37zg0YMtPtzuU0zHPHv2FVKAEgKdxLhY8+HDPf78y+9w+N9+BVJTlPPBlqpLAndDTW9ZTNmmStlU&#10;ubQlYLk+N/xn4TrYns54chmAsRmTNoFybTFSHfDb9Vo9FuwC5TfjmruQ2dTJIXx85efUaLjGoD9C&#10;qYBAexKMMBDgCuYmQyDRKiRzBUoGHlBRNiFK579XaYUMI5TWBDpAaYVWkjgKEMKhlVe+Aq+oJ0ul&#10;RwUU6QyFJFACZR1ZudaX9S424/dl4LrapxDiirxHa70g1LAIBqMhP/7JT9jZ26XIC8ISIOxJSCxF&#10;nuMKgxNgSvDIjZixbNitx3CbGxu8fPGUf/mnfyZQ+gqcXEpGSSFb45Y2IoSuWKQ+R9rikrZco21N&#10;NV9rjnMT4NSmwkwj5qyTnDRzlCYBRVte0gVKbV5zW2zZZU1V+q5YuM0HLIsx2+envLGvdd3HazG3&#10;EFhnUaUqbAV+6iUxUaAweeqbs5VClIprDlDK+3OBQpQAz0AHuGnuSUew9Pp9dFAes/BAcN+M7MFc&#10;9XtQ+Yu2nLZN9borx6r7Wv8eDyjyxwfnKr9dgoxafFpXs3zlLdpy5+YcNyXxTpvK9DLClKafbQNc&#10;1segAtfXQQr1+Vd9xpji31VnqfuKrn2qTfG3a97e9vdqDdfnxbLv6AK+L6vfLFsfy66/7bNdgPd6&#10;3aRO7tAWZ7ble7fZbar0y3LnrvpL21xbViNp+uqu8buLGnTzPrfFJ82aTNfeclstZdk43uX9TUVD&#10;V0EbRW1eGu9bXYVO4WpeF6WKaaD0IlYIgoAsm2OM8QReWYqp1HWlWHwuzfPFOSilPNdc6Z+llIxG&#10;I4bDIY8ePeKnf/ZTjo6PODg45Mm33/Ly1WuOj0+5HF+SphnWWGazOc4ZpII0nZdEZCVxjqugjRVo&#10;5PqaaNbr6vevi7CpCWpurot6bbZSd6zAV87efL9A3LoWumLY+rypwM2VDYdDjDEYY8iyDOAaocmy&#10;eLitztNc382aYfnuzrWV5xmz2Zyz0zOGoxFxHJPn2Y26W6Uc7s89pygKgiAgDMPFd83TDKkcWgce&#10;vBv12Nnd5eLsDFvk5M6gS3Vzh1i6D922nrvW5U1/JBpAq/a9sc2P1f1zc/7V3+/9sIVAYIylMIY0&#10;K67F1dUcrMeU1fG01i37gLzKsazg6dOnjMdjer0+QaBIohAtHdYUYMFYw2w28XMOxWjYRwBpUTAr&#10;FemvrsssjU3v+oykvj7qcUIbUWfXnrzMpzfJgpr3q1rTYRi2KNe2+93FMYyhMNbPRSGwUnB4MuPJ&#10;6302hwmxlkSRZk1JjBMIFRHpEBcCEmZ5hvXIUrTSGOF8Yc4ZpFNgwZY17bus53p8aYxDKYHWiocP&#10;7/Ozn/2UDx89ujaO1f30au7Na2ShAC0pfV3lbUUFIAWhJMPRiF6vhzFFWXdQTMbnXF6OSZKEIPLE&#10;KWmekiQJeZ7y2Wefcv/ePe/rrSlJLBzOOox1SKEIwwitNUpJKpJIrQLCIMa6q73nxh7vrudsVazm&#10;8PVKISRaa4zxgFyMRUiFVAHOujI/9rUkREGAQhRQECPliKjvGPRDDl4f882zVwxHPXZ3RvzXv/ke&#10;0T+84p//9YT3xxcUJkNh+M6jXaTIuTx4zbdff8NHHz/m/s4uWmq+/voJh0cXKLVJIBIMKdZZkBqt&#10;AwppkEiMsTjjENbv3YU1TGczijwniSNi6RgOYi7GmmJmsXjwZZEL8mKOCgNs4efH5eWEJFKsbQx4&#10;8/KIt/sn7H2wQVH4PfbieIw0KVs7Q5RQnI/nrI0Ew42Yy4uU2XnB+5MJWxuCKA44PT7D5IY4CshN&#10;QBD02Nze5qunz7i4AFFMWBsINjYGWBEjDub0reLF714wPTvj889jtjYE04tLNjY2+cVfPuTv/++3&#10;nB8XhKHg3dGMRx8mfPBwndEoQEcnHB1b0rkjMwKRwZNfv+Bg/5jPv3jM5598yLAXsfPgHmEYsLk+&#10;4OWzt7x/d0GWQmEUR6c5mVEMBxodSOJAkhvHxbzg/CQlTc+YTAvu3dtmbbRNkaeY3LA+iPjOnzxk&#10;Njfsvz3j8M0Zs6njzds5UkcMewpnI4R0CG1xpkABURyTJAlJFDGbXJJOZiRR5AHd1pHnuSdeRaCl&#10;KheZJIhiXz92UBg8UQSuBEl7YPGscOQ2B2uQSmLzjOnsnGI2wRUZkfL1Jqklw/URlDmvQCKVwBkB&#10;TuGswliDc1CIwgOppQMJaZ4inUYpRxwEGGt4vf8Ogk3Wth6QmgCrBvRGOyTr94nXttDJJtMcsiwv&#10;83rvzxByEU7c9qz45p5xs+a97Lmkj9PEjbimWcNp21O63reMMK5O7NaVezXj0a68u5mbte2L1WtF&#10;YTCmQEpVAuC7ySNdnfGv5Vm1E9313q5a0IIUpoxDrpEBCLGo9d2o9bQ+61weq90lV1y8Jrrmk13U&#10;Ra9fH53naW1ZqxfV8+WrOlHbs1w6yAir72kLUV3tc/+2a3flcyP7RwkLrGxlK1vZyla2spWtbGUr&#10;W9nKVvb/Z1sB4Fe2spWtbGUrW9nKVrayla3sP8juqgLVfGDZBHlUP9savZtK8V3KWF1AhKbSZhdI&#10;u82WKTQ2m9G6muy7jtvWaNDVzHyXRub6eXSRALSdR/172sara0yawLS291R/ayoJdY3hMhXdpkLO&#10;bbZMsadJKLAM+N91jHrTcBugpE3NtAukdBtZw2LcnFgoLlcNCl1N/V3Awraxb4IO/xhQQFcjzF0V&#10;Rtvm6W2AjbuAJ5YBm7q+v6l40TYfK/EzC9gi90BxoZBCMdx5QP7Jl0zOz0kCyXpkON1/DrMZLhOY&#10;whELzfi84Nm/vuLp718Tr0fcf/yQex/usftgj7i3Rn89Ik9zpIDtvfuMj6bsbq/z6ad9xpOcydSR&#10;DAYMN7ZI+uvEyRpxPEQKjbU5xqQUJmWa5tjUEIUBSdJDhj2ULLicC56/Frx/B5fnhvG5YDZ2ZLnF&#10;KhishXzy6Yd8/PEDPn68y/pGQprNODk/ZnI5Jp1OCeOQMAhxThCECZKAy/Elr14f8+3Xb3n/9oyi&#10;MKxtar780QO2t9aIIwUiJwgDBv014njE5STj6dO3fPXVa872z1FOIAqHU1AUljAUPHwwJFA51pxz&#10;PjZsrI+II8F8PuXsfMxsClkmsNahtWDrfkR/5Bt3N3f32H1wnyx3vN1/x+Hhe47fX3B+UpAXsLY7&#10;5MH9bS4vL8EJ7m0OiGXOmxdvMFYwviiYp2WjLhAqSxKHOAvra2v0kj5pXiB1SE7BeSq4MI5v37/j&#10;/bhgamFSWFyoKZwlywyX4wwjBckgRgeaNJ3TT3r0ez3ydM7/+OU/Mp1OQSoQijhOyn+X6oNBQJzE&#10;COEYj8fkJmV3e8R//S9/w/poDRxIBFoFHmCgPGhuASuTGqhUwa77RUEFerhS35OlYqKzZWMVldqI&#10;V+RwtpSBrgOQS8Arihs+punj2n6vr/N6A5Zv+gtQgeSzzz7l5OSC3FhmszE4ydnZBW9ev+by/IIs&#10;KxBKsLm5webmJicnxzx5+pTvf//La8q0SnlVkjzPyLKcYZzgCktRGKTS6CBga3uLfhzSixLe7R8w&#10;m00Xe61UN5v9vA8VDVCdb8q82g88cLlwBQivnGuNIc8LTk7PsRZevHzDR58cs7m+hnVZqchmkcIR&#10;CEdPwUBCLBzK5MzHl8yLDKUDzs/HnF2OOZtMePX6LScn5xyeHGOF5myS8vT1AZe5JUr6XjG7yBAI&#10;jHO8Prrk7//59/zvP/uSrVhgTEoUhZh5weVkgk569ELJjz97xD//7hueHs9wQpZqleU4yOsgs0oV&#10;sQkWXwZ+aAJ2bu4HXs2scuvXQRzLY4H63t1GwNS1h7bFnU1yp/o++sfELrfFtPV10Qp4kh40tVBA&#10;LQ83T+fgJL1+D+cgi0OkhNnMs1lYY7DOq+vpCjihNP04IBACZ8HkBUXuVVTDMCQrcrACLKgyRhNS&#10;0gsilBAEStBLQs7yufcZ1iKFvKYO1GyerOZBG8HSzTjX1YWZFmvOGq/FFUQhf/Hzn/Od734XU6q8&#10;W2OYz+fM09QrQlrvv5x1SO0VOyv196tGV7EAUuR5zvbWFhfn5/zt3/4tlxeXjEajq/hf+P/VCRu6&#10;SLFuI2JogriqdVMBfbuIxpp5V5di97Jzua1B9S7Kz23x1LW9puU7mj5/WczZPO+2uPWuoNx/b6za&#10;pbB8w994BAtSKYIwREvJZHyBtQYtBc4UOGsIg5Ck1wMEZqH460E/AoFW2itp4tBakaUZw+GAIAgx&#10;ZVO+knJBMtN2+XXf1xYz1/Pueq5SEdhcvbcOfpModf3zV/PsOknFMuBrFyFKc8ybIM82xeO2z3Up&#10;bi+bJ01F6zaChavz/OMbtO+iclx/ranuu6yG0AZyWOY7umKyrvFrjtGy/bbLz91l3S5TKr9tPJe9&#10;fhdg6W2Ed7cRrnXl4m2xcVftowlA75ozt4Fulvns5ne15cnN9bds/1oGOOkC0d+l3rDQa1yQH4ny&#10;/2Khzl3f8zy4/Cp2iqKAosgoqj0frxgq8LG4s87nOY01Xxjvj6VzC9VCrT0JjtKatbUhG+tDPvn4&#10;MT/84fc5Pjplf/8dL1+95tXr17x+/ZrzizPm6ZyiyFBaYDKvPOyB7YCr9kd3Y8+uftbjlKaPbp/3&#10;Po30YEwPlhQVQZVw6KCsHZZq0iAQTnmyM+sQSiLK3PIua6wZrzXXcBtA+OnTp+R53kro2Yx52hQy&#10;23x5Fwj/WqxeERtWnttdkbvMJhO01MymUwaDAVoHzOezcj/Wi5xGSkUYBlhrFrGa1posy7DWYa0j&#10;ViFKBiRxH2cFGxubDNdGnB2/v5rTJbmcuGOMssz/3f7azVirUhlfVstunscCiOuu5+pFUdRAUY4s&#10;N6RZTppluEbe1VUjb9tbPLhL4hycnp7yhz/8gV4vQSnF+tqQJAkJlcQ5RZpmHB8fQRVzWgiUxDiL&#10;MQXj8bgkfKjipZsxdH3ddfnWNj/aRgywbI9Ylgd2kcI04/orMrQrooz6Pa0+UxTFIma6CVgErUoC&#10;QGswUjMvCl4dXbB3dEYUSHqxJg5Dor4iN5ZQB2gdEmuFlYok1PSk46zIMcLnpF411oCVvm4ilgMp&#10;6+dkrUUFEiUkWkk21kf89Cc/5ovvfKeMi/FEbC317yuf4IF+oiJ6dK4k65MlMaTAOgNOEkURSZKU&#10;gHKDFIosMxwfn3pygHLcjDPM5nPCMCRJIr77nc8xRU6WzUuV+6qW5uP2uJcQRZEnWywJVLQO6fdH&#10;CKHL6vLyedEk2rPWIJRElir2FQkcKAoKtBaU3JU4IclJEa7wRHZSIZUk1wVaSV4+fc540uOLvR8x&#10;2vyYb77+io31KV98vsG79xPeHKacnMxx2TtCDR9sx0Rim2J8wv7LZ0zHM+LBOh9/8hFPnz7n4P05&#10;gzhiOAgw+dyTXiiN1AphyppA7hAOhHGAZDIrMIGj1+shnEABe1ub5NMjxpcpWS7RWlLYlCDyYyYQ&#10;zGcpJydnbIx6rG/2OHgzYWNnhA4lvVCRa0E6KRjrGf1hH5RlmuUoLdneinmfzplNLfOeIuxJpEuZ&#10;TcaEwzWkAB0E7N7b5fdBwsl5Rqg0WhrCOKXI5/QST3LQC2NePT8jdAHxd0fESczZ5Rm94Yg/+/Nd&#10;/sf/s8/8UlCM4dWLE4KPBcNhxCcf7dJPLjk8nDBPYZo70sJx8e6SX578mqffvOKDR7s8frBNYHN6&#10;sebxo20219c4PJpw9P6UeQHZWcF4ZkgihdKe1CMWPj45ez/n/f6cJ384Zm1nyP376zzY3SRKAmSY&#10;MlqL2dkZ8nZ7yMHBBdk8J7eOSZqRZYYwlESRQEtBIAIirRHWEgeKR/fvcXRyhHIO6wRFUdYsnAe/&#10;m7zACk/cGoQhQoDNC19/LFWorQMlFQQRqTOkeYE1DmtT5rOMLM0xaY50jlDizydISCc5h+ODEjzv&#10;/U0cRcRxTESEw2KcwJNoZDibk+VTpHQEoQRXYEzGLM2JR/fYuvcxp2NBIfsMRtsMNh7QX7uPTvrk&#10;RjBLU8At6uZ3rTt01QoclDX25Tlp1+ebvq4rp67v1/UaUFt8dcOPlqn/H3NdzXxgWW5yg0y9rPFW&#10;YG4pZUkWJW/UJ7qsXuMoTFGe/4I7oKTRqlDbYgHgbl6ibYtXnCdsaMaqbfehq47bdt+64vfrf1ue&#10;h1YkEsueb1/di+raxbVny8vi6mXn3EbYeRXatj/3byPvF9fO2/1R5G4rW9nKVrayla1sZStb2cpW&#10;trKV/a9gKwD8yla2spWtbGUrW9nKVraylf0HWZvyexvYtAvsUL2n7SFr871NYFTzO+rH6gJ2L2O2&#10;byqptD0A7vqO+nm0Pdi9TcWsCZrqAvy2HaepHlNvLrgL+KPtHJrX0faZ+r9vU0NrAiHaFH7r11E1&#10;hdVVXJpj2nU+lVWKgPWG8CY5QBeA/C5Wv0/162o+xK9fn7X2mnLXMkKGqoFNiMY1e1ENqsbV+nc0&#10;52597LqaSatxbyp5NskQ2poWulRxu5Tn/5hxvcs8vI2woAms61Iha37/srkghFdoNq5Alg2z1eyM&#10;w5CtRx8yPt7n8Pen2Mk5jz/9LtPzU/bfvCAoDJiCjz4cMUlTLmcpZjLn7W+fcPD8Kf2tLT745Dvc&#10;f/CY7Z1Nhv0Bg+iHnB8mDKKMXmiJwiFWxUTJJjreIjUhk1nBdOqbMvO8IMsKnFU4J3yjscuIE4sO&#10;HCenR/zTP/2eN89PmI0BKxDWEcaKjz5/yHe/+JgHD7bY2BrinOX8/Jxf/eY5AkcUhEgsYdRDoslS&#10;g9aSfG74w1f7fPXkFWfvzpAWhoOAP/3Zp3z53R16/YjpLEeIgMLkOCcIwwGH+2f86lff8PrlEenU&#10;IZwkLQqkgF6sWVuPGfUDimyKdZYo0oxGfcJAMZlMGV9kZJkgzb0ydi+RbK6H9AcKoR1buw/Y2t3m&#10;dDLmxdMD3rx4y3wKs5mlcPDggw0ePNhk/+A9gyRgb2cT7JT04oypNVxcONK5YJ46pIb+QNGPod8L&#10;ECiczRlfzsis42I84WyScTTTPDs55e2lIZMBmXM4GZEXjrTIyQqLSgKiOEEry969e/z0xz/GpBn/&#10;8s//kz/87ndESUzc7+OkQgcRcdIjLxvJlVREUYhSAqUVQkGgNX/zn/+aDx7cJ88LdBAShRFaK682&#10;p6q5LHxjIXXFVRa/ewV4fFNXw28YL+daaS7inC2VpFi8HgYBOohI05Q89+frjCcOuK587P/nag1c&#10;SnnlnLofqsA/CyU564EnQaCZzzI2tzZ58OABT549Q0rF4eEhaTbn8uICk3mAR2ELTk5OCQJNEIS8&#10;e3fIwcEWu7s7NVBhQF7kZFnO5cUFSa9HFMeYydQrFwnfoFwUDuMcYRQznU6Q8naw8g1AUpsKsRMo&#10;pT1YIs1YG60znkyIgoi93Xsc7B/ST3oEqmrVc2AMgXL0AkVfgDIGMOQYsmzO+OKS9+9PeL1/wLvT&#10;U6bznLg35M//6q/57R++4dcv/ienWYETEuW8aqHSgNUU1jIDfvfsHcMo4uffewSJIQ4D4sHQq8Xn&#10;OYEQ3Fvv8Wff/4yD//ZrciewSKT0e7bsOU0AACAASURBVJRsNK1VTfhtMVSTtKf5sw6Or1S6l4Hh&#10;lhEdNZvqm/6+DYTZpsS9jFima2+6S+xyW9Nk81zrsY6fQ3PSbAbSEEWKMAiIkxBrBYUxBKFASocj&#10;B1GgNRS5xVjfmOwKgykijBAgPdkE1pHOU8ZqTBSF9AcDivElLjUo6b/D5AVKSDAWKx1BEJLEMe58&#10;5uOYcp1b6zrvWZPsahnBUv0eeDCBJkvzamD4/pff4yc/+VOEc6hSebvIMuazGYWzC+8TBAFRFNHr&#10;9Tg/P1+od1bHV8o3OM/n8wVY6u///v/i+dNnjIb9EtThFj60mufN3Keu4tqV6zQVsOoxdAVqqZRn&#10;uwjBmuuibQzr/rVLlb0tXq6v13osW83Btti3KxfpIurqyoPaYtguNdtledmytdUFCL3ZRF4CLmvE&#10;L81zvQH6R2DK7daVxDFuMRaGQClkqXLpAKUDBF5NvJrjWiq01h70ns3LNa8gdcRxTBBoxpMpoZIe&#10;bGBtLYfg2tjXCRWaY3ht323kUlWTeO1qa3+zWCsWc6MoilLBVbaqTTfvTR2o5WMMdy0eaOaPXcDG&#10;Ln9fvVYHf9WP37VWKzBjk7xloUJ7Y67+2+opyxST2/bFruv7/9h7syZJsvQ87zmLL7Fl5FpZe1f1&#10;Oj0rZoABhgQGJDHGxcQbSiaZjFf6K/ghutByCUkkTaCMNJkuRIokOAA4MwBmuqfX2qtyz4zd3c+i&#10;C/eI9PB0j8wa3knxtWVXVWSEh/vxc863+Pe+73UKgk3HWPX6/Hfz+zAHNzb5tVXqd6uOv4rErLGx&#10;vkRIVx6LOTi1Or5vsz/UxSR1e0X1nlWBEHXzskqUUqfUvSq2LM/HMuFgeX9tugdVVfGbzIdV5AjX&#10;kfk17e9149I0v5deEwUQdmnd5MDEHOyd5zrOFSriCoy1GGMQApIkwdiMQCm8dzhfgEErc6ZAkmDL&#10;wHBxuQbm7zPFfPMlfE+n1aH/aJOHDx7xve9+j/FkyvMXz3jy9Cu++upLDo4OOD4+4eTolDRNwOfH&#10;VoJCTdRfIbEp29wPV/19HUFGjoD0DevIFY7JX4lbqjWRpjVUPqe6faqOAKOsgC1EHmPN45umuKCu&#10;xnmT/bSuJlsHDrusITpEljH1E6QKOD87Z2dnhziOSJLZYpzncVkO5HcEQbC4LlMir1FKLIDwrVYb&#10;gCwzbO9sMbg4xVuTK3EKmauLVurqdWN33f7eREhUH/dcHdPlvN3XxoGVUb+yNwVBgLVZvvacZzie&#10;MJlMa+ul1ZpqXa1Zypx0QArFdDblz/7sp4Cn3Y6JgpBWFBGHAaFWWGMZDYb0Oi3idoc0SSH1xGHE&#10;xXjE6ekZo9Eoz6qL+oeHQpleIoQrwHCi2Ev8ypi2KQ6pjtvcL63Kd6rHL8dr5XypjjC2SiJ2SVBw&#10;de+t3/cFUgisy4nRvJAYBMPE88svn9PSklYQEEUttNI58ZqWOckAmlYs+eDBPX7v24/597/8moHz&#10;ZA58UcNAXirCluOwahxYjTGsc4ShotUK+f5vfYcf/NZ3icKAHNRqrzw7yOtMl/Nyed/LCdSUyEml&#10;RM5ehlSSKI7p93tsbGzkZJQelNYcPn+FNRmbm5uFb5CcD4aMJ1P6/Q0+fP89+r0u49Ewr9UIkdeJ&#10;iv1MhyFx3EYqhZI5SFdKTRRFi/hSyhyhWVt/9/W+eYngwOfHdM4ipUB5cNahgwghJV6khRq2QziL&#10;kvl9iXzI81ev+enPv+TBwy0+/uHf5879+2zd/gF/87N/z+7pX/P+O0O8P+XoxHB+NuKLryzYPo92&#10;u3QjgTQzjt68xMhz7j98xN379zh89YbhdAbaEAUCgUMFitCHmCQF40FZbOaReKyDLIPZxNKJLTa1&#10;4Bxh3GZnp8t4lDAcZmxuKXq9LmGk8QiyzOGEYDyeoCXs7G6SzAzT0YQw1rRDwUx50hTOj6ckSUqr&#10;qzk9Mmgn2OnG2O2U81PHZOqROiPKLjg7fs1e3CLUObnX7bv77Nx/wMGnnxEqh0TjT2d02gH9vmY2&#10;nWKNox0IXn6VMZme8fC9Fv2diPHZOe1Oj+/+9h5ffHrC6RtLlgi++vqYvd2Qnd0+j9/Zpd2OOTg8&#10;Jxw7xjOQiSczMDo647OzM05evuDuzgab3RaBDuhvBXQ3uvS3Ojx/8ZrhKCOzkswIpM5rPEEk6bVb&#10;RMqTWs8sU5y8GnDw/IIvN1+xs9the6vF5mabVivk7r0ud25vcHxyzsVgSJZZLCnGKzIX0Gt1iMIe&#10;WmqEz1W6+702s2mMNxntqEUmZA46zqMmksSQpgnW52QYKgixXixiL4FHSI+XEutBeMksMVhjsNaB&#10;l4TtLiLyDC8GOVg+aGGDFonNcoILQPr82YaTQODxxfxKEodxAu8zsnSGtSk61GgDHolQXTrbW/R3&#10;9zmbwsSFbO7us3PnHr3+Pl62MU5incF7W4jc5766XPep82llf1AL3vbkKtwN+d8qQpqrRM2+lhB7&#10;blUSujrwulJqEdsszhe/BPWvkn3WnUeVCLSuXiVr1OmFyJ9XyCjCWlvUEURRd3ErfW9dzpjvo+oq&#10;IL94fjEH2S/721Ks5Ry+dH2LvKmSrzXVzJpea8r73TzfEL4S27vFfKnLsS/vwWVcX625VGvqeuEX&#10;57UdXxt/NfUnlPMMa1cTE1TnfpXEa2nuLq0VcVlrWwvAr21ta1vb2ta2trWtbW1rW9va1pbXeNZD&#10;sLa1rW1ta1vb2ta2trWtbW2/uc0fgpYfZi83xstCWbbaGCe5VJspXikpg1/HHl9tkJp/n/ei9HcQ&#10;QlFA9BbHmB9zrlA3//0ly3uzIlkTW3n5/dVzvg4A3KSG2/Sd1e9qahS+CZN8FeRyHTDkJspodaq9&#10;1Wutnnu1cbc6fmXVsyZwd10jRfU86pTS6n5Xfb2JtKDOmpo2mwDn1eM2qV1WASvz7yifaxm4sUqB&#10;cxWgZ9XcrM6bJrB80zU1EU7kfymupQQgKjdqNo1/VSm4CniqzpEmwELTmlm1NuagX1HsPXnjvEVq&#10;jfEerQLuffRNsIanP/t/uC9j7j14h9E44/D5M27tdrl1awvHDGMynPPMshmjJEWKMcnRF7yZvCYd&#10;3mL/zm16nRZie5/D559gOxkzBd2tO3gBw8mY1HnGE0uWgkkF1kKWQmY81gkmU8fF8IKDgyPOz84Z&#10;DgZkU4v3go2dDpvbmzy4f4f3Ht9jc7OLkjCZTnhzcERqcyW2Tm8D6QBrkdZjjSNxkBjJ189e8/Tr&#10;l4zOp3gPu7f7fPj+bT547x6397bxLgHhmV2cIbVHyRhnJV8+PeWn/+4XDE+nWCPw1qOVp9+XbG7F&#10;dLs9ZrOM4XAE1rC30yYMwFvL2WDG+UXCbOZRgafTVrTbko1OjNLgpWVvf49Or8WTJ895/eKYi/Mp&#10;s1QwGucNcO99eIfb+32ePXtJOxS8c3uTZHrBdDYlzSyzmWMyE0zTXI0+bgt6G5pWKNFBroxnneNi&#10;OGacOQaTlIOR5dmF5eXQMfUCIwwoiRcwTQ0z44iigDjqIKXkd//Wb/OP/+E/xGaWP/mT/43DkzM6&#10;vT5Sa7SOUWGI1AGZsaRZ3tyrtQbvGQ0HWGsIAsmPfvgDvvmND3AmyRXitUQGCqk1yMvmbSXypsO5&#10;/5MFSNkXTcJC5GQIrlDxRhQKWV4sQO4It0RMslgjoiAu0RJlAzwJ1jmE9LX7gqOmAVtQAAAEUqu8&#10;2Vdc7gnCS1AFkDYIwCg++OB9ZmnCs5fPSdKM6SRFCk3cC+h0u0SBZjabkmYZmTGk1vLy9St2tjdp&#10;RRHW5U3eNjNYaxkOL+j1erR3YqJWC2PzfWp4PiJQkulsjNQRQRjDQu08P/km8gxRAGiWQAZS4HAF&#10;uEaiZUi33eZ5OqPTbdHf7HF0dMT9e3dJs4zZdIZqxWQ2339iLWkpQQyEQoKEzFrSJGM6mTFLPa+P&#10;zzkZpsT9fb71ux/z+N130WFA1N/hi9dHnE2+xHjPLJ0SqADhNcZZlBJ463BByF9/+ZJbOx2+895d&#10;JjZXkxKpJQgVKGi3Y773/mN+/fULfv7ygsx7ECESAz6/vjJwZQ7krAOe1MVZVZKXsu/zBVi03jzO&#10;SS7BmfPvYAEIrQK/mtSq60iUmuKAMmCyzndW45abqKTWAYrK/n+u2gOXTY7WWSwOFWqU0kih8V4i&#10;TIaUE+JWSJKMcwUu55BaE4QaL2JclmKMJROeWeqRIkCFOTHCZDoDIbAuV2qLtMwV9bwg0+CFw+Lx&#10;DtpRizgMUQJMkQNYexmbV0F/q2Lb6jhfjtdl/D4HSyil2N7d44c//BHdVofJZJwr0HvPLE0xzuXN&#10;tDJX/ex0OnS7PabTGUmSorVaAhMGWpOajOFkxJ3b+zx59jW/+PnPieMQL8gVYecq2qVJtkqZ9zr1&#10;47q5obVe+mwZBF+NQ5uARXO11euIgOoU5KuAy6sxpbgCpKqLv5pIH6qxfxOIrs5WqcM2je/b5DtX&#10;Aax+Kc9s+o6lpnfvc/X2QvEwI4VAgXcoEaKlLpR2wWHRxdwWRd4slUcoj8OQpg7nPCoICQKFt55I&#10;BYU62gLHWLlWV+TubkkZvglgXUdWcJmzrVKAm/tBVewvLNTq63K9+WtzANPl62JxjMv5lasD+jmh&#10;2Dz2F5dg1bpm8rr8sW5Orsqby+uhqgy79FPKbd62tlIFRdcBwd8W9PmbnEfT2il/RxlE0TQXqv60&#10;Cs5uApU35aVlcF8TALGcH5Y/M7cyKP4m9jZkNqvIG1crGi+PQ1NNYNX9Kq/VOp+6qnZx3XuqPqV8&#10;7qty9ipBxKp72xR/VWOFxXELMKBgrt58qYwoZZ7rzBXcPbIABCpClQNp0jTN40ed50SZMURKLkAX&#10;i/tnba4OXuDHvc/Jgup8tDGGtFDIVDJXqXUOpJC04ohWFLG52eUbH73P6dkJz54959nzl/yb//vf&#10;8tlnnyOFRWuBw6LIgVWXANzl+S2bCIJYVlqc3ztnzUIdtRQmL5SB8Tn42vkqePR6csi6+3uTz5Rj&#10;ivL+30TKUEc20rQmqgSPi3EorcfqPrBE/mgtVkikdEzHY05OTtjY2ODW/h5RFOH91Zrf/LPVPWZ+&#10;GcZkaH0Ztykt2Njss7WzzcnhYVENy8kAL9fWpT+/yV71Nmt7uW7JyrrzTXxFXbznnCvmnMBaz9nZ&#10;gNdvDnjn4X2kYOl5Qnm9N9W2c6CkJE0Nn3/+JSfHx+zs7NDttAl1SBRqgjAHGE9nCV5ItjY20EFI&#10;pgLCbkRmLaPjKc9fvSyILWQew0u5GG/vPFLq4trkklpqeW+rqx+vmqPleu0qH9sUh1aVVsuERWUQ&#10;fVNcM6+9V9dU+f3OU4BRBdLlNU7vPQbJ2cjw62cHxEGIlgolPSoQCCUJRIiQCuk8+1t9/st/8IdM&#10;jeEvf/WcsQdr8/jW4vHWEBSgxrpnCFVyG+dz4HTcivjmx9/gb/3eDwm0Qoic+FOpAHxOUlDeM/Ma&#10;QR4X5+QaBcEGNp+XhX8oJOEJtKLdbtPrbZBlKc45giDizZs3nJ2fEAVhQbSiAcmzZy9x3rOzs8Oj&#10;R+/gnUGpPP611hb7sUdpTRiGCKWQSiEpZIg9BEG4WOtSqPocogB+1sUQsjwHhQA7HzeP95q8bJjX&#10;Y5TzKO3AeVxg8/zCeLTTDC4GnF0MGXw240/+5Z/x3/xX/4TIhXz43d/j4cOH3Lt/nz/91/8aHZxy&#10;cpxxcjbLr9dYHuy06Mea7V3Ji9fnPPn6CTv7t9jY6jMZCQbDIXEo2doIkQLidkwiBGaW5vubszgH&#10;CoEWAqHhYjSi0wqJIo1ME9qtgFu3+3z11RmTaUK7HRUEkhK0wFqJzeDkZIgUAf3NFniwWYpLZ/Ta&#10;iplwJKknmxi0dGgVEHgBztNpB5jUMJ3YvJ6STnj21Zds799GhQFCKrz0fONb73D05HOMFVyMMrxQ&#10;bG/1aYWglOPkeEarCxmC49cwScfcfei4e3eL8XBMtx3z7W/f4av2OU+/GOESyZuDlElyzO5On729&#10;DTpdxeHRgMOjBKUko6nDWgi0YHg65sUsxd/dp7uh0VLgnWFnu0u39z4n52NePnvDZJZhyNfnhpRs&#10;RjGtVkSSjZgmKXFLMJ7BdGZ49eSCl08v2NzW7N2KCAJBHMR0Wm3CoMVslnB8NGJ4CqlJ2NowTDPP&#10;jt1gs99CSoFzGRu9DtMkQQmPl3lwYaxFSoi0JJ0lCCexicyJF61DSIhbLQIFmXFYn+d71lqcBWM9&#10;SgXoguBCtzRbrbhY2x4nJVoqvLco6dFSEkcxnV4XIT2TdAbWk1lHNnNoLRFSo2SMCkJU0EUFPVrd&#10;TXwQcTQSWN1h//Fj9m7fp9PfwvqA1CqctziRr2dvPXMOvHJsuirPrdaDLsmt/ZKf/03IuarA9yuf&#10;nxPceneZq85jQl9PfrMcv4MX9c/LqnFw2UeuqsWU68HVMVJKIaQiCHJ/7JyHBfhdLtXdy77C1BDD&#10;vE1+W32vlHKJyLeswl6tDdTlc6t6C6p5/pXvFzT2GzT1TyzHF2LhU6rPT5evUZC3U+Q9HNXrbyIl&#10;ukpc6lkmRaTSoyFqc+DyceZ5gFiq7YmltGVta1vb2ta2trWtbW1rW9va1ra2ta0B8Gtb29rWtra1&#10;rW1ta1vb2tb2n23VRuWyagjkyjlSLquJLD8wZuUD9CZG+usaAS4f+i6Dh5cb8soPVH2p0V4sNQC+&#10;LXDibUDiN7E6xvbqd60CiNSBjlcB7euUhaqfXQXwq4LAVwEQyiqu5XNdpSBWbb6eH7OsIlQ+9yqr&#10;/Kp71kRQ0DQfb3rvV6mh1QHSmxoDmo63aryue60OaLdqXQFXwE9NapvVptCmMVulSNU0x5rIBuqU&#10;G5vm+Sog1k0IIcrtF0LkAEAPpCZXFo9afR596weMzof84rO/4MP7m4hCHenkZMLxyTPijqLfi+l2&#10;Wmx0enS7GV54dJghOCc9Tnk+GNDf3mF7q02vv0OWneK9ZzR1jO2MmRXMMs/5ecJsalCE6EAhpMQ6&#10;ySxxZFYwGueKP5s7m9zav8X2Vp/t7R63dvrE7RjvYDpLODo5YpYkgCAMIqQojucd3mV4b5lMp7x5&#10;c8KLVxe8PhwwHqa0OpJHHz3gg/dv8/DBDnGUr9eTwTlJkqCkRgYdjHMcHQ/51S+f8+STV7gkB1W3&#10;Wp52V9HthgShxJiUs+EprU6X9995RDoek06njMYThoOE2SRXCUJCvxPS3wjxZIymU+JQsrvRx8wM&#10;nzz7jNPTGeMxJDMYjARhS/PNj27Ra7f58vMXtFvw/uM9ZpNzLgYDhkNLlnm8gNTmInyxhn4vZrPb&#10;wrkZYJFKk6aewdhxMnUcTz0vLiyvxnCRCaymAEkAmcR6RRiF6FCDdPzob/8e//Sf/rcMzs75k3/+&#10;z/jZX/4lcauLVEH+pVKitCYIQxySzM73OYcxljAMSVPHD77/A/7Wj34EQuKAINCIvPsW5HxPzRWM&#10;lxqkfa62VF3HzrlCoZYC9C4KdZYCpFZqniqr/ub/NpCKknqrm/ce16x1seSLyyDPMhCyvJfk6vV5&#10;c53UGiEs3W6Hjz76EB1qjg4PiaIQIULa7Tb9/gadVkyWZWRZxnA4ZJbOMMYWSnwOZy2Uz8M5Ls7P&#10;2ez30TrAmAxwzKZTps6QJDOCQNFqtbA2wzuzUIWr86WXSiYSJy7HeqH9WxALKCnptNsIIUiShN3d&#10;XYbDIcksod1uMTi/YLPXxWYZzjqCMKQdaELhsCbNm9O958WbN0xmKTMncUGb7/3ouzx8/C5be3sY&#10;50mShA8//jY/GU8ZzxKev3qFL5pQlQStJBIwzpE5z8g6LmaesLPJZDIgVppASrzXIPK5emtrg+99&#10;9AGfvPhprvImc1V75y26pIY437fLDZWryIZW+b7rYq1LUDil+TZvIKcxfqrzP6uIbcqfqfrCOn9e&#10;9V+rrrUK/q+O2RzEkPu7kl+GBbBJFU34ct58L1WuFK0VWTpjNs3V7aSx2FSRZYIwCvHek5iMUFEo&#10;XuV7kvOe4XCIdY7MOgKlEeQ+MNCa1FqyLEOiUUISBkGuyCUE3uVN+EqrxviyDnhd5/+r8YsxBu9A&#10;ynzv+8Hv/DZ37t1jNpsBgvFkjMORZlkJqJorj1lrGY/HJEmC1pogyJX4tNaEUYiSkrPzM6QQTCZj&#10;/sO//3cYk9Lv93LgTlVt3eeAh7n6dROY8W1ygnnMXFZtv4nyc3lfL4PLr1MHrq7HJlKjJtX06+LZ&#10;ppi7qvLdFLc25TOrjn+dcm3d60170nUxczWvWY45C1U8IZEyV3hXQqKEYjqeorVGAoFSZNaQJsli&#10;PmqtyLIMkxmc9yglsZYCjDcnbsh9sfB+Ababn0+ZXKAp9p6rrc3vxRzM1zSmy+pnfgkEWH1fE5lZ&#10;1Ucsf8/8z7kKXd4ULhf7X97AvyCU4SpZQ/XelK+pbu4urWeW1VdzgJW/onKbprkf1vLtANZ1c6rp&#10;7zepJ6xqqL/peTTVJKp7xtyfV/e4ptz6umb/VYrqdcevU8Su+tC5ovR87jcR9jXVURoJ3K7NE6/W&#10;ucpAxZuM/ap9pm7M5tdcB7pftcev+p662ksd4LUJcFkH8r8aq62+11VQz9L9wy/UGqWcg4vlEng7&#10;BwYWa7O0D8ZxhNaKNM2wxpD5OaBQLsCLoohfKO7fYtNpmIu+UHE3FqzLkMLkeZSUhFqDtwRacvf2&#10;XTb72+zu3ObLL57yxRdfAxKpJMI78uTp6vyuxktNQO4r965QWF2lGL24j+SAozmB2nV7yU1Iaurm&#10;XTUOqVMcv+66qkRRTXto3dou5yPl98xz23lsnRnDZDLh4OCAbq9DGEaMJ5PCJ+tFnp1l6VXgrnMF&#10;rN3jvGeazMisAeHRoabb67K/f4uL01NMluWfU2Ipd1m1J9X9vfreVfflJoQqq+LCav32CpjaOYRw&#10;CKFIkozziwsODg4Yj8ZsbPbQKs8ZroupyiS43sPFxYCvv37C5uYWvc0u7VZMr91FB4rZbMJ0ljBL&#10;Lf3NbVqBJjMGlKDX7XF8fsHJ2TlJmubH9GKxrD3LNb4y0VT+/W5lDf7q84jL/WYOJKuS/zbF83X5&#10;ZTXuqgLe5+sqCAKUyuPFclzdlE8u78U5KUghRl58Tz4XEyt4fTzi/n7KXj/j4PiEVqwJVZCTOQUh&#10;WikC5Xlwe5v/+h/9PUajf8UnT48YG5vHqzIHtEop83pOhaSmLlZVUhFFEe8+fpe/84c/pr/Ry0G2&#10;RZ1KFARwovjP5yj+QmVdLp45yIIEMuctlCBVUaQChMsVoUONcSbPjZVmPJrw8uXLgmzl8l6Np1Ne&#10;vz6k1Wrz/vvv0W23MdksJ1ybEz8ICd6itEYqvagb4+VSXD9/JuW8KID87grpVpOvFPKSjGZ+fKVy&#10;QklfPH8zziOkQumAwHuUEAXBpEEoTxDAgzsP+fgb3+UXn3zGP//Tf8vFyPHb336fbPiM/+IPf4t/&#10;8I/+Lq2NkP/hf/xfGI0H6EgznGR8+fSEwG/Tvdtle3cL4x2Hbwa8fnnAzt42W1vbeAvnJxeEcka7&#10;E2KdQyqJ1ApjHCLUkHmkc4RaYDwkmUVrg/WOLEsIRMzu7iZnFxPGw4zRaEIYdPEiJ/iMgoCZTUlM&#10;xtnZgG5b0t/o4qwgnU2JgwhBBhi8l/iZJ3UJToDRLdqtGLeRYswUrcBbx9nRG0w2otXqkxoYzy64&#10;dXuDnTu3mB0cEmnJyZFDiTF3b7eI4pj+jsS6CbPUM5nB4BTSZMpsDI/f6+OdIW6nfPzNPp1ui0/+&#10;+ohs5smOPVkyZDSecmt/gwcPNmm1J7x+PcYrQTrzCCSZ9VyMMpIXh+zd2mK7v0GsAwIZsNFRbPRa&#10;7PZCXrw64uXxkMHUMbMZupXw4M4WG1GE9wlpNiMzktFUcHw65c1RwsunGaeHGZ2OpN/L2NnL2NnZ&#10;4vat23S6A/7Tz59weJxxfpFydHTB3laLdx/dYWe3g5LQ7bbRYZiD240hSWcEQUgYaqIgQCCYzAzG&#10;5Ws8SzJanRa3b++DzRiNJ0yTlNk0AetJ04wwCGm140X9KAgDpFI4m+Vraw7w9R68ASnQYcDByYjj&#10;kwt2Nru0Y4XE5P5YKLSWaBUSt3u0WlsY0WKQwmxmiPu3ePzhN9ncvUUQtzAyxBWkt8Y7jMsLnTmx&#10;nSvq6wUZpLhUDy/vr9XYX0q5qA9V/e3bEHCveq5X/6a5irtf1OaFEHg333PklXjzMje/3Ifq/FxZ&#10;Bb38vGEVsaC1FilkLdB7fpp1z/Gviz/rnp9XCSCvewZfNlu5T/Pnft5TCyi/ST7cdK8u4ykW5H51&#10;5Hir6tFLY4EryLvqyfwXz2jwtc/j6+ITUckf5j9ay8Zzq8aOdXlemdAHKYvnT2JBPvabEvutbW1r&#10;W9va1ra2ta1tbWtb29rW9v9FWwPg17a2ta1tbWtb29rWtra1re0/w8qKIVUlk2W19jLg9LKR8zog&#10;S/nP6vdeVfz2DYrszc30uQqUXLyvrFZYtlXAh+r7mq6j6fzrjlcH+mka/6ZGyOsA7VWQ1k0ARquu&#10;pUmpqem861jr61QC6poZ6gDNq8Z0lSp53TXeBBizyprA6E3qinXjf5PjNymf171/larsbzJHV93L&#10;8u9WKbKvGp+6a1g1J+bru64Zvwy+aVJmWgVsaGqeWdlELAVeahKviFshH/3g9/n5aMwnT/6alj0l&#10;6kq0zxtyX7yY8PyrIWE0ImwJ2l1FHCuCQBKGglbPocKUk+NTvpYCLQ3GjLDOYtwbxjNB6lsYF+Gs&#10;IghaRFGHfr9LuxMSBAFxHKMyePfxHTb679PttIjDCCnA2YQsm5LaCVlmAEEQgHUiBxFYi/e5Sst4&#10;lHB+ds7Z2Sknh8ecnoyxXnL7wS3uP9jl7t0++3t9Ai2xNmMyzbAmb/oO2xFSRFycz/j002c8/fwZ&#10;6SglVhIRO7p9TX8zJGoLhIJWp8/29j6dVo9AC06Pjjg7STh6fc50VIAcBISRpNcLaLck3idIAVEc&#10;o4RjeDZiMJpxMfYMJ4I0E4wnqMnz2AAAIABJREFUju39Fu8/2sdkCc+fPWGrH/Hg7i3OTsccHZwx&#10;nTmcAaEkVoJUgiiGKIBuWxMHApNJMucYTzPOR3AwhNdDy5up4TgRnBtBgswBGNqjdIhwctGgqlTA&#10;t779EX/n7/4B/+lnv+B//xd/yvMnT4nDiFmS0A5CojgiiOJC+1UQt2I8uXqc9y4HwBnBx9/4kB//&#10;wR+wsbGBd54ojrEeVJCrG8+b8mXR3HtJ3uCWmpeu7FOL/xX7rne5StR8zTtXqNnmf1+APp3HuJQC&#10;Q4+gAKvL/F/zc8r38nq/NV9Lc5Dn0nqsAM+EUkjn6HRaPHrnHbSSTCcTojCg3++ztbVFqxXjnCNN&#10;U7rdDt47ojAk0HqhGI0UBEFQxC35MQ4PDti7dYcw1FjrMdbisSgNWWrJ5SDLSjTU+t2lfcNdXo8W&#10;ClGAbPLhcHRaLTqtNsPBiPBRRK+7wetXn7HpPM5ZhhfndDttNKBxuGyGVzn0Dymw3tPpb5LKCek4&#10;47f/9u+yd/c+6IBpZsicJTEWFbf4/vd/wHA84U//5f/B8fEZxlmsNWil8HikVHnDtJBcJA6jO4Sh&#10;YZYlqDDAmBSHQFqPsIZ37uzyYLfHF4dDjGcB7ly1n5eVGW+0v0ItwKLZ99U1XM6P16x2XP2+qs9p&#10;AoGV/UYdMcxN/10GuDf5r7l/qwKftNakaYqzHiU01vii6VhisgwpFe12h4vzM5SQbPU3SVPDxWDI&#10;dJyPj0IipEMqTWYtqcmItMp9T97Zn6sIasVc/iqKQpx3zMYZmbHEgSbLUnAe6XOCB4u/1p9XAXF1&#10;cUwV6DRX2vPkTarf+f73+OjjbzCejkiTlNl0mu8ZhVJsEOSgJWPMAvw+z2WiAvzvCtVDrRXD4TDf&#10;V6KQX/z85zz5+mtarXiJyKl83vN7XyYoaFJmrgMil/9dXh91wPDqHKwDQpWVvMpAmCqQZtV6q55H&#10;9VyEkKXvbM5XVtl159R0jHIeuionaVJkuw4Yuio2vWnOfPn3Iu9EYEyGMSlYi1QSawyjwRDhPEGg&#10;F752DkgPgiAnsRCCmZmB9xiTYV2+90dxvFBBds6hFl7YL+WZ113DfOznKm5CCMIwXPy7mqvX5W5V&#10;AobrQJTle1gHpp6vtTngdb6XXzZwC3BXP1NW/gWWgGjl/bUKIp0Dk6qvz0l5qvMpy7IrhEC/qdWp&#10;31bzm6Y8ro6goinnugnguHx/qvOjquzdVEdYlavXrbM6Zd1q7al6fVXijPn5LoMml9fAdUrVNwHH&#10;N+0z5TlV9tVVQEi1flMHal5FEtcUQ1eBNqty+evjqKv1uaryYNNeuyrmqTvGKj9UHpfF/FjsB6qo&#10;OfpFbVApPY84wOU5DCqPkXxBHhJGIVqJXFlUS1SgUYFGawneIIRFqTmIJAdO5rlUPZHepZL23Nc6&#10;PALnPc4KvHBIpRAebJYRaEnc1giVg/ejMEbJwt8quQBRVX3cQim9IO1aAsjikPP6K3NAqF8Zh1+J&#10;gYVYwt431UdvCna/rl5ZJbFsisuryuo3zQnq1sClXygRtiGQMigAOBJnHc4mBEFIOp0yGQw5PTzm&#10;/sP74CzWFOeqc8Vx6yzO5nMz0Bql9cJv+BzBg7cO4zLa7XaeB3YFWZLS39nh5OAA7y3eOlA6J68T&#10;Au8va9bz29NUr7rpmr68D6trvHW+pY5kdA4OL8//OfGYcwLpPM6lTCcTXr54yeDsgn6nQyAEmRKk&#10;3uaAJy8K4rz5Hi4qpKmeyXTMp7/+Nc55dna2CALJ1uYG29vbObB+YwPnHMfHJxSnhZcJQmR46cls&#10;xunZKdaYIiizRbVF5uDlBVmuwPucMK8M/lu1T9Up3paJd6p1yev2yqY12ER6Uc4dyv6y6kdXE6oW&#10;n3FcxvZFume9AyXpbm7S6W9xcXHE4cEZbRXSidpYY1BxjI5CrDN8eGeX/+6f/IT//n/9V3zy8oKp&#10;9+DyHclgr+Ytnlyd3QuE1gugdBxH3Lm9z0/+3h+xs71DoAOEdGQmAwnO28WzpzkJcu5T87mjcxn0&#10;fFvzHq3zvNgVxGyovEYlpSIMYpwpCCzxnJwcMZ1O6XTiIi70eG84ODhgOLrgg/c/5OG9B3jvSLMk&#10;z3uR+YxSCilBh5ooDHMiFWeZTccEYUgv7uQEcXPigeK2yrkqM5U5IsVSZUMoeeW5ivUWh8eJgsRE&#10;S4SRCA9aCYQD4zxhEGGEwjqD9Za9/Tv84PuKF68PefL6Nf/X//lvOH/9HJm+piXO+Mf/6Ef87g8/&#10;5OL8J/xP//O/4uh0htAwdY6T8YBbSUynq9jf6yKc4YunY54/TXn06A7bO5tMZxmHp1O2rKTXCggi&#10;0K0QvMBbifMWnyRIldcN3EwyTA3tVka3HePJkMC9Wz2eJ6fYLCNJM3q9AGcM7VgSqIh0ljJLDFkm&#10;CCLH5kaHaGoYDyZEkUK3dQ78FwVhjRc4b7BAK/K4jkYrQRhJ0rMpx28O+PDWLrPhFG8hkCHf//7H&#10;/MW/O0e4FCfg+esJE5Owvxdwd2eTULbw9gxhLacDGF3ACzMlmWV88PEuQSQI2/Do3Zh25za/+ItD&#10;zMxycmI5ubAMpqc8fLiXq8G3Aw5PJhwfzxiOHE5KjFOcD1OMPMch2en30FqjcGAN7W7A43f32dzr&#10;8/LggqOTMa9eDzi9GHFnN+QbHz3gwVYP5wXWKSYzw4s3x7x8ecLRmwmzoWM6mnE6mDFJFFFnk42N&#10;Hg8edojiMRengsHQc3o+5ej8GTvbIXu7LTb7HbrdDjq0BD5EFj4wBzl72lGAsJLMwsx6BtmIwdGI&#10;zEO308oJiYxhNBoRKEl/o5OrtEuFFMX+7AzgkN6gpSAIyUnXhcIaxWyWcnwy5KuvDul2NHqng3UZ&#10;QoKWAToISU2KVxFRe4+pCzk4Swm7O+zff4d3v/FNWhtbyCAkNRZjwXkH3iJc7iWcdznJhncIqYoY&#10;QjKvfi8I2+rAw3XPsARLNcvr8qZStb6xrrSIGeY+3nkgBxXnNS63IHdC+JwLhDlxh89dsKsAspGF&#10;nyyeJ/givhSLagNScUnoYatA65rcUzQToV/xkQXJlVvUUsra4Pne3lRraKx/FLF0mUCvUsgCIUr7&#10;dHGOnnycrskhq7lk0/NZUdwHIfxinMq1taXr8UU+slTnYWksvbsqBlDb0+HlZezjzGUNrojnpJDg&#10;bB4fL85rPl8vz3dOkuPcMjFr/uMRi3zNL85ZLEW2PicH9r54i0JItXjOMicbYA2CX9va1ra2ta1t&#10;bWtb29rWtra1rQ0A9cd//Md/vB6Gta1tbWtb29rWtra1rW1ta3t7++RvfgFQy+x+qRrCQmlzbgsV&#10;2lJz1Sql8flnyq+Xj3VpYqnR+bLJIP+Oqi0DH+YgvKbf1ytXVRs/Vzcn0Pi7VQCfmwBGVqlq1dmq&#10;ptLy69Wfpu+r3rNyc3K5ObLpe8pNqKvUo5oANOVG8fJ5lJWbmuZNee5WAQurFCdvMh7V825ShW0a&#10;51X3uKqQWh6LmxAzNNlNFKKamiWvWxPXrY86FbjrFLzK173qeE33sk49rK7Zv675f9WcBpcD/bwA&#10;r+h2uvT7GxyfnJNNBkifEYewt9sn0BHD8xFCCYwTTCZwdJRxepJxMcg4PZpy8GbE0eGQi7MxZycj&#10;hhcZk4lnloB1IdZKsjRlMjxncHrM2ckhp0cvGJy/wZuEfidif6/H/bs7tNsKLS0mnZIkU8AglUMJ&#10;Sxhq4iCk2+mCg/OzCy4uRhwfXfDlFy/55G8+5+svnnJ6PCJodfit3/kmv/8H3+E733rA/n6HbidX&#10;frKpyZtGUeAU3gkGgxG//NVTfvbTX/LmySHaQaQhiuHW3Q3uvrNDb7tFf2+Hx+9/wKP33mdv7xYm&#10;hU9+9SW//uRrTg7GmBTwAq2h2w/Y3WnTigUmnSJxqAIIbNKM0dhyPoTDM8/5GFIDj97d5sP3bzGb&#10;DTk/PeGdR3e4u7/F0eEZr16eMpx40kwilMALz8Z2L28IE4ZeT7HZ7+Tqec4znFqeHyU8O3U8H1pe&#10;TC1HGYyRJEKR5ZMMFYR4IfH4hQpVHIbcuXObL774in/xz/45o8GQOIpxXtDu9giiiKjVws3BDQXw&#10;XCmFkhJjUrIs5b13H/OTP/ojbt3aw1pH3OqQqwcqtA6KpttL9YyFz0bkwO2KOs2SgmTRFJf3rzm8&#10;y0Ff1poFUCBvQJyD5T24HIgB4K0l7+J1udK6zY83b44rN0+VQUtNa+8y3lBFY7pYgNNMoeCudT62&#10;nXaL7e1tdnd3iKIAKfPGZwFEYUin3abVapWat1gA+xfNw9Yym82w1tJutwjDCKUk3ufN8lmaYLJ0&#10;QaZTJhGoAlWW9rPynrOkVsaiCX8wGnNweMTDhw/Z2NjAWstkPMY7R6fTJgoCpE0JvUXZhJZWhFoy&#10;TRJG0xmZcQymKXF/l7uPHpPiSTLLLE0xhSqcEDkIaHd3D2cdT589wZhCGcm70liDdZZpkmKzlO1+&#10;lzjUSOEKpc0cgGSzDITk8GzAi8NzsqLL0Tm7iAOrRAtV0FfT3vo2ANSrwDQqSkHXA7BXWV2sUvXD&#10;TbHRTfxZU4xUjRmqYJ4l0L0QeOfo9jbY2dphe2u7AA15ELlyVhhoktmU4cUFYRBgjGU6GTNLE8JA&#10;0woDokARBopQC5QUBEqhlUQL0IWarpjvL+QKqVprZrMUay1hHINQnA0nHF0MMEXzYl0z5mogRn08&#10;kv/Mla8l1uVAs9t3b/OTn/x9Nne2GY/HOahlrppUqAjOyS7msWIZNNnv9zEmAzxxHJOmKSfHx0gh&#10;efb0KX/+0/9IFEeL+1BVtV4Vd1Tjj6b8oi4+ttYulBLnBD91cUuTEnx5js7BIFVVzaZ9q27OVWPS&#10;uamSKndTHtcUd9WRajWtn5uQVzTNsVXX/Dax881iwuo4FM3xeEzhT6UU7O1s8/D+Xb7+8gsmmWVj&#10;c4tet4NHkCQJaZouQPDW2KKxOVdwnDdu//bv/A5379zGGoMz2ULlrQoMro5/OTcvkw9UQcjV+1ce&#10;v6riGyyrppfHzBWg/lVxet19ucxzfAnctHzudcrrZcKGm5A/VOdJXdP8VTI+t3ifKhTgP/r2996u&#10;vvKrv77Wx91UBXAVOP66ukRdPaQ6TlcUo2tA3E256ap6yyqytFV5adPe1VT/WKWM3lRnuGmc0FTD&#10;qlPxrY5DE4nJqvvcND519Ybr6gw32QNXATZvSuRXPe9LcGtzDFT1M9V/l+eqsY5Pf/05Xz95ThxG&#10;gENIMNaiVb6PBkFIoHMlUO/Bu5zwJpmlxFHEt775Mffv38U6S5KkOSBXLMM1mu7zPI9YIsHBF3GK&#10;x1lLlqSgYJYm/Nl//HNevzpES1WASXJQFULmoK+G+lV5DBevlWuvN7iHdfWTm8Zi1933JmKNVTFS&#10;nar1TddgU/2wTj17vo/N81prc1COLgB7eZylL/2XF+iC9OnW3h5S5eBZBARRSKCDeZK3+A5r7YI0&#10;pbpHSikJwxCtJHhPoBWnp6dY6xZTrH5t8tb3o44Y6Ca1uZvsFXWx3OX4lhVb8+cCOlAoJen3N7hz&#10;ez9Xu5cC5wv1ap+rec8B6FLm454r6+bj+emnv+b5s+dsbvZptSJ6vTa9bodIB0RhyN7OLvfu3qPX&#10;6WKNIQoD4jii3emAkPz6iy/59LMvMVlWu6aum9dNRHfl6y/Po1X7503Id9+mvl+tQzQR1TStkavx&#10;v1z8KQUIHJ1I84NvfYsP3nmHs6MTpsMRxs7o93uEWpKkM8ATBCHWGvZ2+vQ3unz6+ZcMU/BSIKVf&#10;AOSWrzX/sR6U1jggjAJ2d7f5wz/4A955+IA4ClFSFKSQfmlNzY+Rzx1ZEBewICSRi/qRXCjLAgiV&#10;k1b0+5u0251C7V1wfn7O119/jVaKKI6IgmD+FIu/+eUnZMbx49//ffobPZwzeG/zfUPoHFwt5VLe&#10;pZUiMwZrDZ1Oh63NTaSQFTLAytx4i1hwiSCo+OxijfpLIOocirioThU+q9tucXJ6wtnFkOFgRDod&#10;srPdZjB8QacLm33N1kYPrWJ+/dkTZjOHlhBosFkCLqHbVvTaLZx3DAcJJ6cj4nZEp9thPLEMz6eA&#10;J4wCVEGUYY3BOoMU5KQzDqxxGJOTLrRaOXElzuTElM5gUsN0mq/hOFYoJXJQv3WkWUaW+pzYUSuk&#10;9IwG05wsNAoIA0kQFHPAzuucOdlFqAOUdHQ6MVmWkhnFw8fv4EVO9ulMRq8d0t3ocXx4iBQea2E8&#10;dGSz/HhbO116/RbOGrLMkFkBSJKp42KQsLndIYokySyhHQfcvbPL4dGALJFMxp4kc0ynU3q9mCCA&#10;Tjum3Q5x3mCMxRiHt4LZzIIQKC0RyuJ9ms8lct8VtiSbmz12dnfY3Nqk2+mgtcd7S2Ytk2nCaJpg&#10;rKHbi9jZ7tBuKxAJOhA4C8OLCYPBkNQYPJZWO2Bjq4tXhlnqmE4cg/OMwzdTLgZDZllCoCMCHaGV&#10;AG+xmcEZizOeLDMIJfFeMEsT0ixlMBxxeHjB6dmA8SRByoAo7iBEvgcYm8dPxhoEFoRF+IxQ5aSG&#10;URQRyIDxeMp4NCrqWQF37mwSRTlwVxVr0XlABfR3bpE6zeuzhLvvfoePvvVbPP7gY3S8AUFMYiAx&#10;FmtdqUZ66Zsd/oqyezV+UkUtvuxjlskDxZU9q440qDZ29s3PrOvA5cWGcFmr8eUcpxRry1Kc61ns&#10;lfM/L3P6y7qG4HIPrvYGLF2raCBq82Lls90lv3WDeHNV7ls+5uJcG3KU+fc1PWesPm8ux/9186GO&#10;mGzpXCn7rvpjl2tJTUrql+9nZX5XN3cXvy9If5x3OTGNoOJnRU0MUv8MRLBcuymmwtXzqZn3lGpZ&#10;c/vw4++sm3LWtra1rW1ta1vb2ta2trWtbW3/v7c1AH5ta1vb2ta2trWtbW1rW9vafkP79Jd/tfRA&#10;H5pACnWfXga/z99b9zP/3dKnGxuD6xsk5w9qVzUJNymr1QGZ5n+WlcvrGuivAwJXP9PUhL0KqN70&#10;/uqYVo9T1/xd/WwZYL2qEa86nm/TIF53nU0qZ0AjQK5uzlwHVJ/fw3JDbN1cWAKNVubR24LnVoEW&#10;mu7Dqvtdvj9NoLjf5B40XeOqz6yak03ncx2JRFXh7yZgjiYgfrVJpRmYxJXvWnXPm8g68HmDuxR5&#10;U1+72yHudjg7OWUyGJLOJmSzMWQJvZbGZo4PPrjDe+9tcedOj2kyw2W52pQONWG7TdzugM9Bzpub&#10;e/T6OwRhmyBqsbO9xcMHd/nmNx7z3e884hsf3uHBvW1CmZJOjrk4fcNscoFNRgTSEIeSVitAaYcU&#10;FoXCW5hNDKcnYz795Bl//Vef89WTA169OGA2zejvbPHd73+bH//4h3zvt97n7t0+rUiBc0ihUSoi&#10;nVlwFik8Sgqmk4Qvv3jFX/3s1xw+P4TMEmrBxmbIw3fv8q3vfcTjD99h7/4tHr3/mDt379LpbmIy&#10;wVdfv+E//Nv/xOunr0nHDi0E0guiELa3A/rdAC0twmXEcZQr+jlBkhhGU8/FSHA88ExSaPcjPvzg&#10;Fvfu9BmcnTGbjHj/vXvEUcDTJ284fDNgMHEkRiA1RJFg/06fW/tbTEZjvDPs728TRSHDccrRRcaX&#10;BzNeDOH5CN4kcOZh7MEIgdBh3mQnikYgqRASlIQoUGitePrkGZ9//hX7e/t0Oxt5w2XcQochXoqF&#10;FpmQEq1DlNLYzJCZlNlswnuPH/OTn/wRDx8+JMtSwjAkKN7nPISFWo6SCln8zJuNFuruhXKJ97kK&#10;jJDlN5Ar1TlbqL/PFexc0SBqi320ALKXyW+oqJr5XEHeOUvecusWILYmBTTv5yeSA7EXJybyMSk6&#10;pHJwtfBIkWvShGFIuxUTR1GJgCcHYgsBgboEv1IAD+fAlKXvt44sM4xGY6aTCb1elygM8tjF+xyQ&#10;mCQlcISoBTdf8ZWiaBMUYqEKSTGGUgmsc4xnM16/fkN/s89Gr4t3joODNzhr2drZodtuob0lxNLW&#10;im4cMRmPGI8nXIxGnF5cMJim3H38AfFGn2maFiQBsgB5GJRUeAdBELB/6xaT8YRXb17l6oUOvPP5&#10;fHD5PjaeJrx5c0gUad595yGBKBQzS6q61lqSzPDpk9ck3uPmKoCVxvomfzv383WxVpOP+k2B7E3x&#10;Sv7vSwWn5fiSpfOqO1YdGHoOVr6OZOYm59jkB30FcCOEIAgj+v0+vd4GAoFSmiAM842oABgYazBp&#10;ymw2Y5okCAlxGLKzvYXSEpfNCKRAkgPcAyXQUqDmzbBS5jpQ4hIA77zDZAYvBE5qBuMZB+cDUu/x&#10;c7C8krUq7zclIbrMQRRKaUyh1hm2Wvzhj/8O7zx6RJomWGMK1b/LmCnQwUJFtKwmGwQB7XabdruF&#10;dXYBVjg/P0d4ODo65C9++h+RQhDHIQhyUhMhrzayzk9flpt1xWL9N4EVq9fYpFraFH+Uwbh1sVEV&#10;KHxTQqfyuc2Vsevm53w/bALNNp1LXV7UlG/VxWA3XVOr8qC3VbKtA3vVjUk1z1iMi8t9oVKSIAy4&#10;f/8+t3Y3efHsCZPUsr13i3Y7Js0MWZYRRRGtVgtrba42bi7V5YyzhFHE7/zu73JrZwdnslzZ1Pkr&#10;e1Nd/lDWT6sb12quWtc8XpdL1/nAsgp3FQRQbvium/fL6+xSCbk8p5vuV5OPaAL/rlIrh9x3ltfE&#10;cr6Sgws+/OZ33yoP+1VRX2k617cBv5d9bhXAfx3Qr4ksom4sbkLm0ZSbN11T1ceuuoamOkXd8W+a&#10;F6/KD992r6heR3W9VNdckyLwdbnrTQnpqlYXm9Xdv1Xj87b7aN14VvedVQD5ujlZBW8aa/nVp7/m&#10;66cvaLfaBFqiA50DxaTM1be1RimZg2uLPUUpzXg8IQ5jvvXNb3D/3j2MtWSZKfIocaWuWSY3KceK&#10;5XFdkIEouSAAUQXSc5ok/MVf/oKXL17luaPKlRSFUAuVTV+e/1wqe87Jh+aq23hfSzK0CgBbB5q9&#10;jnzhJnWfpvrKTeuadedRBvOu2s/r9o662vIc1DZXl5zHfcv+D6x1BAVoVmlFp9ulv7mJy/Uq0WFI&#10;EERQENI45zDOkhmDKQDwquTf5nFNoAM2Oi12d7fZ3dvj/Oycs5MzQC7y9qvj41fW4hqBVStIQevq&#10;12+z7pvio8WamedBQJqlBFEAAnZv7dHv9/OamZQ468CLQpX2EkCYE9B5sizlyy+/4PPPP2dnJ6/L&#10;dLttgkARaE2gAnZ3dtja2kIIwcXFBVma0oojgjBAqZDPv/qan/75zzi/GOQjWRPH1YHaa8kCK3Or&#10;vPcGQbAUG1Q/s6oGfN16K/uRKuneKn91k/VXd5z59zhnibWmGyp+9P3v8ejOLZS3nBwd4r1hMh2z&#10;tdllo9cmSaYoAUI6Iq3Z3ujhpeLzr14wdX4pH1q6HiUL8df8T6kF/Y0uf/jj3+c73/k2nU4LZ+1i&#10;H1RKFuBLVXvO82dBcxLJ3JdcLqOcCC1Xam+1YvobG0V85xmNRnz55RfYNKPT7RCEObmk94Ljk3M+&#10;+fRz3n33Az764D3AYm1WgPgUCA3Fmg8CjSx8mLUWk2UoKej3N2i3WsU+ZZeIIS9xjuLa2GTFpFnM&#10;ObkAw859ZvleezKToQrihtF4zLNnL1FByNHREWmasLnVJUmOyJIBkZL0N9pkFp4/P8TaHLAuXA5K&#10;Vj6l1wrpxHktcjBKODoZoYKIfn8Lk1lGwwnIYh4U9Snn8/vqjQPn0UpgPcyS3Nd1O22sTfHeEscB&#10;UgUMBgnjcUYQSqIwJAgjlBYIackSg0kdk9GMONJ4Z/DOoyRoJYiiCClkQX6T1zpM5lDKIXGEoabd&#10;1pwfj9m7d4+4ldcHIK9r7u7sEHd6HJ+c4rIMmwomA8dwnJKahP5mj81eByEdaZKSZR7jFLOp5fRs&#10;At7jXMZ0MuLenS329zc4Hw6ZTizGCLLEMRhMSdMMrQStlqbTUnQ6IVoJkqnFZTCaGHQU4zAYnyEJ&#10;CIKIsBUQBIpur0N/Y4PeRkyrpXAYhqMx43FCmkmMyxXZBQprM6TKkGJGHElCLQGLSQxHBxMOXs+Y&#10;TA1BGBLFAa1ORKsTAII0hYvi+geDKSbzhFGbOOoQ6ohAx6jCJ3iXE4BaY0mTBInAmnz8Z1PLeJRw&#10;ejri5GTA4dGQw8MBJycD2q2IjV6HKNDEWrLRbdNp9/BW8vLFAafHhyAMrXaL/VtbbG932N3tI5D5&#10;vBsMCVpt4u4mJ8MpM9HhOz/8Me999G3a/V1E0MKpkMxJUudJM4uz2crn0lUitlXPnObvmce0ZaX2&#10;aiy8Kjd1BftO0zPzcq687JebQN7LuPJFfi6X61yrntlWc7gq+VBZAf4KISSyEcjdFMPU+aq6uvAq&#10;Au/r8sNVdeYmYP3c7zfVr1fl1YUHWHq9XC9ZfI9j0YvRVBeuq6dcV+NbHhu/yD/kNcRyy999teZz&#10;SV54M8LQupyk/J4P1gD4ta1tbWtb29rWtra1rW1ta1vb2tDrIVjb2ta2trWtbW1rW9va1ra238zq&#10;FE6hDLyYqzKKKyD4ywfXy7+rPiC98sC89Pmywnj5mE3vr//+5e9uanBrevhebXirHrvaHFBVRK82&#10;MtQ9KC+fW909aLo31XNvaqKoUwyoXl8VIFMds/K51ikGrppD1X83ER9UG+yroIwykGNuVdBcHdFA&#10;00P8ugbdqpJOk1r4dU0FVaBA+XzKc+qmzYk3aWq4qdUp0b3N5+pef5vjNDWI1qmO3hT4dJP70zQP&#10;y8CrunXZqLiBwObQVjwOKwNSEbH3+COEgy/+PMadfIZ1FygSPI44UkynI7a2t9jsd2jF+7x6eZA3&#10;CwearTt3ufvwDienp4xGUzobO3Q2tojaLcIwJI40ofJ0W5o49thsSppOMXdvMboYkmUZF+enHD59&#10;zqGKkboHuo0TiiyzTCaW8Tjh4OCUw8MzkplhY6vPg8fvc//ePvf2+7RbATrUpKnB+JQ0SRHWY5Is&#10;V6JxljiKUSJgNJjw5Mnv9RCbAAAgAElEQVRzvvjsCdk0odMWbPUVURRz6/Zd3nn8kL3bO+i4hdQB&#10;3mVYkzIZjzg5HPI3f/UVL756iUg9Ak+gBFEguHWrzWYvBG9w1iCcQIdtPJLRdMZomjGewWgCpxcW&#10;oST79/q887CPsDNePX9Ktx3y8YePmE0Nn33xnOF5QpLBJAMRQKctufdwk14bkuk5Nk1oxSHeKy6G&#10;Kf8ve2/2JElynHn+zMyviIy8z7q6+kajQRDERRCYEXI4wiFnODL/6b6syAhlH1Z2ZXe4JJYQggAI&#10;NIBGd3V1nVl5Z8bh4e527IO5R3p4ukdmN992QkW6qyozwg9zMzVVdf2+7+Qy5/M3U16PHacGTrRg&#10;6iQTazEIVBChgghnNAKLKZtYwzAmlA6rM9I8RQnF1voGgQqZZhlCKt/IpAKsc2hjCOV1Y9NwOMRZ&#10;g8Cys7XFn//5n/P222+T59N5IhgEoVQEQqLK/65R7QKwM4CW41o95oYKu6vmufGAimqu+1+1NrZd&#10;g9r9AYRwSOkVdyoFPMoGOFoauW8jvDHGq95KVSnoihnQzFlbqiY6pBAe0F8CQjzwQM03KFqLsQYh&#10;1Jw6TqXIXgGWLYLRaMQf/vB73nrrMUnSx1rIsgyqz5nr/b0CgjcVfObVf/29mWoshUMFHpDrpKC/&#10;0kMqwWh0hRAH9HsxO1ubPPniKSenZ2yvrXolskASCIczFukkAsV4NCFNM6a5I0oScmMpjEOoAPDN&#10;5M4aXF4QhCHKOba3tvgv/+VvGE5G/PRn/wTGzcD5UpREHiJgZDS/e/qKn3z/u/SiBKnwa9FqnJKA&#10;Y3O1RxQIZGExzINX25r+myD3RcCArnisCR7r2oPalI9vxn/l5L8+yuznVdNmVwxTv8dK/a8oCq/4&#10;FgRkWTan8Hbbvnobac5NALk/fwXuzvMCbRzpdEp/sELUSzAOnDZe9UwFDFbXcM4wSif0V1YYqAHF&#10;JCVQiqkxWOE8CKHQGGspigJpDU6qa3XDGdkLGK2ReBW93DmKaYaxFlsbVdcSZ90VlFOptV/Pm1qs&#10;oAI+/ubHfPDhh2hj0LogDEMUEm1yhHOEUYRSijzPZ8+iKAqMMTOwigoUSZJQFAUXFxdEUYQMI54+&#10;+QKdFwwGfXJToIJgpq56Y95V7atV7HA9lW7E5l0qmvXjtsXVbUC1yk+2zbEuNe/bYrHmtVV+7mbT&#10;7TwYuS0+qs/P5nV2k6G0E2K0kSR1xabN6+i6v7vEim3Nz82xXRSbV3P2GiQVgBL0Vwdoa0mzzK8R&#10;6ZWBJ5MU51wJ1rzex4qimIm5OQe9fp/B6gBtNNa6mULdTGmrNp9uNt4vvtfmWGutZz6uWkfNfLMN&#10;6F6B2Os5fDV2baRz9fyy2pMrFU/nxELCvGYu0UVe0Fw/zXyvfo3Nhu1qPlbjOTuXY6b+9nXzsa77&#10;cgvAel9FOX3RGmnmyk2Af9s6+ipA8zbV92Ye2hyHJpC8rSawaLxuG+fbwKFt49NVD1mkyt6WT36d&#10;WOCuue9dYokuIppFvrc5B+5SC1hUj2kCm5tzve3Z1Gtn83tkfYx9XhDHPVQoKYxGImcEXsYanFNz&#10;Pqry0WYW23tyH22atRc5AyrWVQ+rc3aNuyiB7x4A5q/XlnGSxfm8pD6/KfOmOfLQClCvrnO6mgJj&#10;V62pbZ9q1qLqsXLz2d9Wy/uq9aJFMXVbrFT51a74sS02rhMdVXvWPEBLzZ57tc9cn/NarVIbjdKa&#10;aTrl9PSM/YN9VlZ6DEcT8jxDF8YTvOEwzmKdK+FDHkRWHbOKk6y1TLOMjdUeGxsbHJ+ckiQ9H3Ob&#10;+XldfWfRPnEbWUW9btqsk97lezfBUd1+qloXlfq2UgonQViBVAGn5xe8Pj7m9599zvrGOhvrq7jC&#10;EwLYMmGw+LVXgd8nacqTJ5/z7MtnrK+v0Uti4igiigKEcEynU6ZZTqYLXr45RGtdJhyCPM9QYczx&#10;yRm/+NVveP3mqFar6K7ptu1r1+r2di5uqK+XKkbTWt8gdGnmMXcBpC2q1y4irL1tr+giAJpfAwJd&#10;kolVdZe1wYB7OxsIl7E6CFnfXGE6HnF6dsqXkeStR/dwVqDzgrgXk9uAQdLnL77/x3zx4pj/45d/&#10;YGIgCtVMcdi6a+B3pU0uFfR7Md//7h/znT/+Fr04xGntSRWdzzVFuc6kkDjBXOwmlUIKCILgWgme&#10;a9JDW042pTzwvleC0X2MK3jy5AnTSUoSJwRBgDEWKcEJxbNnnlzl448+IgoV1hWAwlqHsTVaqVJ4&#10;WTTi4UAp4igqge+i9On1uSZmBBJNAqC2HLr+vJRSJWnlvG93CE+6iMQ5CVIhcCgCVBFgdIGUgvsP&#10;7hOEikhIgqjP6+MR/NaQTkMOX7zkW+9f8fDBHn/0R/t8/mSdp08umWrHuJBMchilmmmWMogT7u8l&#10;pNmYwxPD6fE5Yi9gfWuNvEgZTXKMs4RKEMoQCLEuQ6KwVhMqiEJBVgjOTqck8YitzRBrNUpG7Oz0&#10;yTU8e3LFm9cTnFXsH/RYXUuQSiOsZTK0TCeGaer3W6G8onGhHVAQxxGyF5OXuVeYKITwgE9nDYEE&#10;ZTJOXh/yMImRCMZpxunREe88fpu33n5Mv5/wy3/6KWM3JrdweQVplpFOjnn/nT3uP9hChoLnr8Zc&#10;XBmMhotjy9X5FR9+tMHbjzeZpCN6/ZAf/PAx/1g84fLSorUgzRz6tMAax8ZGggoMq31FHPXZWOvz&#10;7NUlJ+eG589OWN2MWRsErPYll1HOzu4qW1vrXu29GGFNQRBoVgYJQgquLqa8OTrjqnwO+7sDAqmJ&#10;AnAasI44lEAAQhJFhiiCrLC8eXE+IzrsxRGrayH9PgyHliyD168zjt4cs3Y4YXtzhY21iMGKIhAO&#10;YSXCSUIh2BqsIgyk0wxhvKK8wSGDYFYzVkogJayvr/Bwf421QYSSFoGvbZ6dXvLFF68JQ9je2iRK&#10;ApABg5WErc0BSa/PF08OmaZj+knEymAV2Vvlnbce8vjDbxENdnBRHxElGCSZNRgnMM4iVLVe3Czu&#10;o1R+d7W9eS6HFQB29k58rpDoRMe7dVX6CDdTaq++Ul/31bpukuF0+vnS+cyIfmzX+8iOHBBxp5yk&#10;GbO1vSNm9jaiJLgV/n4FchbLNn1Zs37bVs9q29fa9rP6O916DtEWizZj5Kp+UZGMdr0HrPxvG/lN&#10;c2xbc07BjRpEG9GYUPJG3byNNPa299y3xd6UBDLX74XcjVrJfP3mZo/H9T47Tz7flh+KkkxVa33j&#10;Xf9dYpqlLW1pS1va0pa2tKUtbWlLW9rS/meyJQB+aUtb2tKWtrSlLW1pS1va0v4N1gTLzb+kFqWS&#10;QxuYufqOmzHQN4/RBNY1m37aVN6rY/ufu1njUNtL1erf9Wu7TTHc35fsBI1UDZldx2kCr6r76gJt&#10;17+/qIG26/dtQK9Fn6+/hK430rWBy7uur43l/raG2dtY+6t7aT6rtrFtPrfmvKnfZ1fDWP2zzYbC&#10;5lxqa5RsAzU1mxe6nu1t4932jNqaMZvjuuh8zbG/uV7v1rx/m0LS7PzYOWzhIjXbtnXYtrZuACZn&#10;v6/+Mvtf6zNsmwv1Mb1tvd1oBnbO90YhsEKQO02gFELF7L3zDQb9mKPfrTN5/QcYHzEtThlONKP0&#10;kvPLIXu7a/T6IXEiMdaSplOurlI+3tpl/63HTHJNf2WdIOiXcGaD0wU6z8iNQxnfyJn0E2xksCbk&#10;1ctDzs4tX3455uLqnNHkFdoICg2FAW0FcRKyf3+Pb//JH7G7t8n9gz16KxtYZ8jzIXkxJUsdxkjy&#10;Isfa3AMdVYBwIdPJlC+fH/H8xRtefnmInhh6MayuCtY3euzs7rB3sM/9B49Y29jyzeE4ptMcJQVG&#10;C37xq8/43S8+ReSOwPrGLqUE+/sD9nfWAc1kfIU1GoUglAHZtGCcaS4mmqsJDKcwmTrWNiIev7XL&#10;9maf4dUJ48srHtzf5d7uOhcXYz77/JVvQjQCbR1OwGoC9/ZXUdKrQQ36EaFSSKcYjTRvLlKeHU95&#10;OXFcIbk0XvU9N2Cc9OB1I1DSIVXg1dVN2fQjBALrgfvOEkQxDji/uESqgDhJkGGIBUzZNGUK3+Cp&#10;tQEkQhh2trb56//0n3j//ffRhSYIIg9kDkIPchYKFSicVCB9w6KjVFMD33gnKt0sDyKjBH17hahy&#10;ndiyGY5KbN3O/q5KRXbpUfTYsmnXg+WtV2j3nVLgSmVopXDWUViDKGOEaoFae93QVil5uYY/mK1V&#10;UfdhoE3VIK/A+iZEg8EZhxTKKzlLNVNdr4D8TghUGMyaoJsAPqkkkYpK1XTfWP/06Rdsbm6jtaYo&#10;cuIwnDVnClGqppeq0HVvNOfTcB4IAShHqYjtZv8pKVjpJQRScH5+gXOQ9Ppsbm0jn37J6fEx2f09&#10;+rFCCYjCkCRJwAiGk4wiL5hmGWnuyPIcZR3WSYQxOGFnKmfOmhkYFQR7u3v8t7/9W8ajEb/55Lfk&#10;2mAsqDBCFzlREOJEwNHpFW9OTrn/3iPIp56QQEoiFVJkBYP+gF4U4op8NqbWdPvduwDQusCAXWCt&#10;RWoyzRigvZGcOSXfqnu0vjfM77UVyKoOGgCtzezfVcNkF9lD1/53G5CtLW4pRaHQJgNpCGJFGCoC&#10;KXHGIgJFFCmUjBHOogJJoQ2j0RBnHTY0ZIVFBRF2qrDGzhr3cwvGGWwIfREQOIdQ3oc4vCKRc57Q&#10;gZJkIjcF2gmc8Op7ONvYoK9V/LoaRiuHYJ0HTgdBiLUOaxymVLne3t7iu9/9E+IkJs9zAhUQBiHp&#10;JEUbgwoC4jjyitrazIApHilcnduS5zl5UXB+fo7Vhs2NTZ58/hlffPmUKAwojPFKnxJE6TtvNMCW&#10;BBKzC681QHfFOIuATHWQbfVZpdSsQbQrxm2eYwbOd8z8tBCyRGYszpeaIMU24I0xupHrXV9D1Tzc&#10;BNN3AUvFLaqHXWCsu4Dh29bRovi77Zkt8lVzn62rLlbgnhK86BuLFdoagjBimluyqSFM+hhtmE5z&#10;8qxgmk0Jg5AJKUVReNIGqwnDyE8to+knMYN+34NpcLM9386UNimVMNVcA3N13/WctJ3c5qYKWQWk&#10;qzeEdyuQelCoXwzlXlQC2621aF3MgAT+nN6R+c/IGQiuuidrRakIWzSeWfPvogSnLp5fbQDftj2l&#10;yverP8MwvB6/OV/89QHw9RyvC3jYRcJS/151jYvU0m8DUn9VQF3d1zT9xSJCv65cf5FPnI2XczOy&#10;ETcDmcw36rflcl37adt5bwPZL4o7uoDITbDuXeOCu8QNi5QZF8Vjbbn1XYDLbXFdm19cFOMsqqO1&#10;zcv63Kl8mfcnJRDZOUSVjzsLxiBlQFyuWeccwUxZWlMUBqWCGUFL3SeqUo34+vrma500fudqSux1&#10;ApKyPDlHTEIJSnTVXGYxUeNtc3WRn+uax21kNItqQdXPm+u2i5inLV5dVI9sxh31GKJOJHXbfddj&#10;ylZFUvyeGEUReZ53jKmbPS/rLFmWcXT0hs2tNXb3dwlDQZprihI0K5VsJQsx1qKNoRcGhGGIsRZj&#10;La+PT3n15ojJNCXu99jc2uTs+IR6eatJwtJW//LX3Kz52hKIfntsdJv/aJKPtpHWzK9rMYsNLA5T&#10;GL8XK9C55uj4hN//4Q/s7m7x4fvvsdLrgfW5sLUCKXyu4JzPh5988YSLi3N2dnZQUhGGAVEc+hhE&#10;F5ydn2GtJQy96nSv10MFAdY4nBXkeswvfvlrPvv8i4qJq4z/RWvN+a41+WYcW83R5j7e9Pt3JTHt&#10;2oea72EW7eNdz7UZWyzKk6tcxhSWrfU1VnsR0hYEyhJHkmLiGI/GnJ4HYH3utNLr4wyIWIFU3NvZ&#10;5G///Ed8/vw1n5+OsFqjwhBnXS1084qzYaSI44iPP/qQH3z3O6z1E6zx5EvaaJxQgK/vlIE1SkiM&#10;uI69lVJlXCZna5gSYFoRnQgJQkIYBsRxPPvskydPGA+HSCGI4wStDYdHR7z11jtMplMuR0M++Mb7&#10;PHi4TzadXO8HQpaxLrPYczanrCvV62Gl1yMKAgKlCMJgtuc47HW9rtw/rus13fFpV4w3ty59Uc4T&#10;SAnp8wEJ1hlUGPj8HsfO/h4//OEP+B9//4+EYUhqE0S4x6ujEVYrhv/8Od/JDQ8OdvjWx/c5Prpk&#10;MoLcCUY5TDJBOrWsJ5L1ATw6WCHLhpxdaQ4P37C7v832/i6XF+dkRYHWlkKAcAKMIwCUEDjhSRJW&#10;e5J0ojk/HxIEMYPeCghFEEoeP9phdFVwfpry5s0Q4zT7+6tEQcBgJcbq3CupX6YkCYSh98XWCk9m&#10;KSSrgwTrLJM0I5SOuOdrX5ejKY/e2iezI45ev+TBo3uMJzm/+eQPTIZDdjb36O3vsXuwy5/86Xf5&#10;7S9/yfnhCOMgz+DVy5xcv+Hdd7bYP9imv7bGk2envHnp62fGCn7/yQVZ7njvvQFriWNzEPL9P3ub&#10;zz49oTARr16ekGZwfKpx5AwGijA0hIFgbSDZ21U4LFcpXJxMOD8XrK4UJHHE69Mhe3sj1tcS4kgS&#10;KIdSDiVdST4BZ6djnPB1oDOuUCWRaCghSiRSaZyFQAmSxBObRiH0CoETgqwwTEdjcjxBaRJLkiQk&#10;ywvyzHJxOuL0aETSV6xv9DjYWWOtH/n6tZKESPaCGG0M4yxnOE4xzsdFgRL0+wm9JKHfj+gnikBZ&#10;klAiheJqOOTk9BxrQx48OGB1sEIUK4zJKYx/5zS8nPD8xQmX5xf0VxJWt3borW4y2HvEweNvEK9s&#10;QjxAxX20g7zQGIR3E856QuOybu6EL2E57+hx1vrY0uFr22U8Ab42NQcqn8WCspWgc7aOqRFFzuDn&#10;rvW9k7PcGueLsgbhyX38dVb7XEWU0RYLzPyN5QYR2qL3t8332W3vUOerf9W7AHuDDLyrB+C2d+Rt&#10;+V4riHzBntu81664s+s9b9t7/TZSp3YCxptk7zdqakIuzDHb4uFFtY3O/Kuasw3ySa11ec/1/a49&#10;762IxNpI+bvqcW3EPkvg+9KWtrSlLW1pS1va0pa2tKUtbWnztgTAL21pS1va0pa2tKUtbWlLW9rX&#10;tC51u/mXnbb1e/UXum3HbCqkd728vQn0bWuitK3qVLeBi+9ibSDtRQzqbU2ftzX9tilPN8fkLtd9&#10;23cXNXUvUhxapFBX/2wby37bdbUBz+vnWzQPFzXbtr1sb7uftmfQdW/N++hq4q7/2abW1wS0t4Gu&#10;mw38bYpoXeDA5jq5a+PAbY0GX1Ut6vozzACndUBh2zO9yxprG6fZd+vqGVyrCS2ar11zpK3Bu9M3&#10;YhGu7KbEN+9Za3GBwsYRGw8eorMRx69ekQ4tMndEfUU+MVydOs7eXCACQRA5ZCAQgeRkfErvX5/x&#10;6L1HhL2IXKeEgVdEsU6TpylpmpJlGdNpQZ5lXF4NOT+75OrskovTU9IrTZaCAUQo6K3GbO9vsn+w&#10;x969AzbWBvT7IUI5nNNYNMPxOYUuMNaDWQMRIlD04ojcFJydXfH8xUtevz7n6PCEq9Mx0oIUsDIQ&#10;7N3f4N69Te7f2+Kttx+TrKwgVEiqS3VeJbBFweHxOb/+zWe8+OwJylpwgsFAsr21zmrZ8DqeXHI1&#10;GoGAOJKgJZdpwSQ1jDLLMIPR1IMxHz7e4GB3FdCcnR1hdMq7794niUM+/fyQF88vSXPILGjtWFkR&#10;7GzHbK6E9GRAMR2xsrPH1eWIzBhcuMLpueW3L6ec5I4rKRjmlqscMicQQQDWgpTEcUwcxVgcaTal&#10;lyQgwJgC4SxxFBOGARpJXgiCMCCMI8IoQlszA/KEQUAYRmij0dqrm98/2Oe//ue/4dHDBxitCcKQ&#10;OOmhAuUV7FRIEPhmcK+kJbBOzBTOZ34bEDOFmVJ9RQDOYpxvvlX4xj6HQ0l5DaBv+DJj6g1r5d/L&#10;hvfrhQGBCrDWoa2ZKRq6Sr4WblXPna1BWVPtEhUYv/QtlY8IKPEkAld4NfOZEnOp8idE1azoboD/&#10;6mtdSQ/QD8MArXOuri4JgoAwDFChKmOPaxXHeaDLtc+ZHdc6ZHBNMiClVz4zZSOZkpI4ioh7IecX&#10;55iy6Tnp9VhfX+fy6px0dMl+f5teHLK1to4rNELksz12nKbsP3qXIFBl82Z5feWcqACvzhlPgFA2&#10;Y7716BH/7b/+LaPhFU++fIa2Fm29GqWoFDGl4+TsjPjbHwAGnWk/jk6QxDFxDkkUwij3+5aQnWC4&#10;5v55lwb+pip2fS5WQMq2fb2tIbMLQD8ff10rKEupbuxH15+pABAl+QPzqjjVtbYBVu5y/8010jFK&#10;5U5nwTq0zhmPhxRWo41GCOglMVZCHAfkgOj5NbG+uYV1ljwrCMPEg9ezkEk2xRYThHUY5zASnBJo&#10;vI+KlQLhyIsCh0Abg7UGJQWxDJlOC8bpBFOuEme9xilO1fbaKg5iQezlZipWlVLn7NkKSdzr8ZMf&#10;/4SHDx4yzTMo1bS8wuYUKSVhFFLogiwv5oBmFci2etZFoUnTFKMNu1s7nJ6e8NOf/iPOCaI4vgbf&#10;GTtTsmrzWWIuznEL45uu59wVb7cRTi3KL+o+tDC6saaq2IXWpuwKeGGMmYGZ2mJwP8/NjT2ia83V&#10;lVi7Yr3bgJBde8Wi9XRbDtB13C6ypEXPsdrrbE1ptBojISn9ht8XkiTBaAsExHGCMQbl/GamZIBz&#10;kOcFaZqitUYFpWqm9sQ6SRjSDwMknmhGlnPQOn9+gfPKl646r1eDq1Qxu0gG6v9uqr235R/dzc2u&#10;BOPZayASzoNVZwrGdSUzMQPCG+Nm32uqE9+c6/Vcixt7cBc4qC2PqqvkzWKCci1Uc7dSFa58kSxB&#10;Rl+3T7uZC7btfYvyrrZm/UU57SK/Uc/Jb8uduuoSlZrqv1W9zXTk2DfGpQY24Y6Kd3et9Syqgyyq&#10;y9TP34wBqkb/phLwIqBqW22gjRikFXSyAABSJ8VYOMZ0k9/dpkK8iDyweW9d41+/vjqxiifHCWoA&#10;9Wr+gtEFWaGRKiCQkijyx9KlmvA1mEPMAPB1JUNby5mu15Wce6Z32xcoQb1+X5VKcV2yuI5F2uLR&#10;eq2oi1RxUR1rEdFhffzrxBm3zf+mr19E9PhV61B3IXlcRErZJOlpq9s55wiCiM3NLabTKRcX57SU&#10;PnHOYAwIob3vHw05OT1Cho6k36fQGuECpIxmCq1eMdrM5qcFZDlP89p15NoD41WU0F8dsH+wx+X5&#10;qY8HnLhBUnmdk8g7zDdZkkuZuRp81xxpI2y9a97UnpNU/tjviVIITK6xznJ5fsHLly/5l1/8gn6S&#10;8O7jt1BCYZwpMxmJ0YajoyOePXtGOp2wsbnN+sqAOIqQyq/fLMs4fPkarXP29/bo9RLCMEEpRTpN&#10;yacZZ5djPn/yJb/41a9JpxlSOJRwGCdaSRG6fFxbDbbpS+u+uYs46TbitrvUn+9a72+u86610EWi&#10;Wic4cnh/en9/jzgIcUWBQOGsYG2wgs4zLs6H9OI+ayWJnlARCIcQFlTIO2/f46/+/fc4/7u/50hb&#10;hNYIpRBCYqxBBpIoioijiHsHB/z4Rz/iYG+XQIAIFMY09yeFkK6MqX3cq5RClXuBmN2n9PlnLT6s&#10;alxKSXr9hDAMAcGLF684PjxGIEl6PaRUvHj2gsvRkPc/jHl9dEycxHzjow9wtpjVV0oGVKT0pA++&#10;BFeLW3ElSUNIv98DLEbnFCbHOuOVmmfK7WUdQfi43Zay8m0Kup0EJPW5IQSiImqSAiV8i2SeFzNS&#10;NKlkSWop+OY3P+KLL57y9PkzpkWBihKIYqYWxin8X//PJ/z4ex/z6N4e77xzzOefnTOdGi4njoFS&#10;ZOugjSYSgoPtAVlqsW7I0aXl5asT9g922NjcJZ1ckU2usGhM7hAO4lCQhAEWh7SGXgAmluS55vIi&#10;R7iQzY0IazVJEvD225tMpxlFJjh6neKM4WB/lSTpobXFGc14ZMkLARICWc0ByXgyJYwlyAApDVlu&#10;kEogZIAINTIM2Dno8eTZK94cHrK5/YD1wRZf/P4J//qr3/K9H4Vsb25y78HbSGH49Ne/4I2d4rRA&#10;G8vrNzlXozd8+P4We3urfPjhLmF4ytHrlKxwGAu//+SCwzeXvPVOwsMHGUEQ8tE3dxGyTxgann95&#10;wXTqODrJyHLF+lpAFHvyhsGKIIgStjLFm9OMN6cFZ5cpWZ6ilODF6ys21iO2NhL2dvsc7K8ziGIG&#10;PYEzkrffkUgVo63j8uKc4fmIQIGVYIVBRQ6rIRSWKJbEgUQ55+ux0rG6InztWUUEwQqGEOPAuoJs&#10;qhkOcy4vp2gjOD3NOD07ZDCAzY0BG2t9oiCY1T77ShInEUmvTxgEnugzClnpJyRxiLU5Dk2gJHle&#10;EEY99vYSnBMY45hmUyaZXwvZNGM4HJFOJ4BifX2bje0e/fVNgsEmGwdvE6/vInpraBljnaTQGm1s&#10;CcAH4Sw4ey3a3iBxVqoklRAgRJnjO90JBu96H7iY+KmdeHlRjHxz367Vi7j2HxURpLXWE/W2xvTz&#10;YPk2EpZmTlER43URcTTz+CYBX9c7uSbZzKJ6zqJa1V3i1ibpUJ3s77Z3+V/lHf7N++w+xl0J6W4j&#10;T217j9wkAqznK0IIhKXjOOJGjlN9TClVO6a7MZeb716ac6jeP1D9u5krL21pS1va0pa2tKUtbWlL&#10;W9rSlvY/sy0B8Etb2tKWtrSlLW1pS1va0pb2b7S2F8pdClQe01cBhaDeVFp/6VtvZG07R1fTbpei&#10;c9f11u2u4KOuJvSu5sv675rH6AKON5tbm40GzXvvakpuZ5O/PkfX+HQpKrb9vm5tylFtDPdtzdpt&#10;43yX5pDmPTSVd+o/azaXLwIU3Pb7RQ0JXUrwXd+5jZxhEWFB81zNe643c7fNv0XA/67raqoQ3KXZ&#10;uf4769rXXttn69fZ1uywSJ3sxjGr7nLRvba77rfZeFOBLDubS63X63BC4KQHlTnp0EZgEegCNvYf&#10;EW/e5+roEGnHJNGgc7cAACAASURBVLEHohbaK/AU2pGNvZJ2oR0EBf/n//YzwpVfESYRYRwShAoZ&#10;SJQE5zTOeoBQrg3TNCMdZxSZA+vBx/21AVuPB2xsbXPv3gE721v0ezFx7BvVptmUcZb5pk2rMdYQ&#10;hyFSSVTYAyTT1HB+PuL1m2O+ePqc49dnZOMCrCMMvRLN1vY69+5t8vDBJg8ebJMkCb1eD6cijJBk&#10;0wxnDYEQnJ0N+fTTz3n66ROyNKMXB/STmK21PpvrCYOVhIuLIdjINzl7YSXSkSGdGMZjyHJBmjtE&#10;KNm7N+DBvQ1WeiGTyYhpOiaKAza2trgcTfnsize8eZOTZQInfZP1xmbMwV6ffqwJnSUdD1nfiLEW&#10;xpkhdY4Xx2OenRhOtWAcQGoEw9wxtWCl9OpNQUAc95AqwGCZTiY8eHiPfq/HyekJ43FOEARegQUQ&#10;BCRJct3EXjbFOiAIgpkfm6ZTpFS89fABf/VXf8mDB/exGMIgIgxDgjAsQcyqVHcpm7MbwEZra3uC&#10;NTMl4hkAzZoScGZKlTtzDeauqce6UoG58gUVUMQfS85+r1RQrpkSHGz1DPSYFwW5yZFSIUqloar5&#10;2bl6e/IiwpV5BVtrffNxE5wXBJFXja4AWKJSoRWzJq02shKvSKtne3JYKa0LiZDSkw4IiS3vq02d&#10;5VrFdn4/01r7hjJAIOevwXrQxPr6OpeXLxlORmytb5IkEQ8fPyD/bMx0NMStrxBEKyAc2hkolXUv&#10;hkMmhea93R3iQZ/MFOVzKVvPak7YUQH/PXmCVJKPPvoG//E//gWT//53HJ6cgdNeHVsorPDgZSMg&#10;ShLAYm2BtQYpJCoMUYFhY2OV4HyEdg5Qc3HHVyEaau5zzT2gAh4qpSiK4k7Any4QVjNeaNsHumNF&#10;NwPAf5V4oXn+tkbZtu90gV5m41TO3yI3nF8OmaQZ+arx4Bvh9y6jFUqFCCvI0SRxn/W1DdJpRp7l&#10;GK0JZR+d9hmOLomlK/2CQzjnFa+kRAUBDoM08kaMGMmQJJZk6RRRgfOlb26/S/PiXOyPV96UdeWs&#10;0m9Y6/h3/+7HfPe730VrTTqZoEofOp1OUUrR7/ex1jIej8nyAqWC0h95FfUwDInjGCkUzjryvGBl&#10;pc80S/n5z3/Gq1ev2NzcrKllCaQMwNk54PhdwI9doPV6rNoaPzUahOvK3YsUHqvPzxS/UDcUqwTt&#10;5CMVeKvegNpGylSd+zbA3CKg2l3mQ1us3RaPVeN4F/Ksrri3yx8tUs1t911eAVJrjao1UeP81lDt&#10;n0r5vREZIKQHACkUoQ1ne5FzbtZQbJ1BF2YGvA4CRRCokgCqBIZWc8JaT/hQe05dyqRd5ANt5AiL&#10;1m2bn20jJ2iqlSulCMNwFmNUf1ZzsR7ntOfDtpGfMtf8X59D1dh3rcfbVNfr1wclqc5XACZ0rfM2&#10;VdZ6bLIoZ6n/riKxqwMRblN863qWbaDXtryyK3f/KgD4G/5igVIfJaDLcQ1+m1GbLNhTF6koL6ox&#10;LPIXi/b/RfdeBzTflQinLZ6qAxi6VPNm/qfjeu7qi9vWSRsQ765+tWs/6FKTbz7Daj/Msowoij2A&#10;q/R71lm8pqzE2WtfY6315E7Ck4lIQJQqwrNrEBKEX0eyVIH313CtJu4Bxl61uFL4tc5ifdTj4+4S&#10;aFvFUCUauMwFVFmgEKgwREhXAipdZ+2vK46tP/9FqpBdgJcugM6iOdJVc+zyU7fN6+b9tvnjRXO8&#10;fn3Nmk3dr1QkPNXeWZGGdflKrQvAlYQnMLy8ZGN9nUF/nVAJCuPIdYHWBQJxDf4pc3vKGnfd71Q+&#10;XQjpVc2DmMHaBuvbO5wdH1epXWOsKYlsrkke5sd+frysNTWiGXGruvtXWf9dfn0G+i/vbW4vddbP&#10;b205OT4jVAGrK6skUcT+3j5SKHCO0WjEyckxx0dH5NmUnc1N+v0+/TjyytUCinzKy5cvSUcjHj16&#10;wP7BDoEKKQrLeJIySXOOjk/55PdP+PzJU4ajEQIIgwhjCwLE3D7RFRPeRvixiDizHrPQEWt3rYFF&#10;6+m2/ecu+1k7uYJo1H2vCYqUgjAQHOzuIhAY68gL49XTheLhvfscHh9yenHJYHWdfj8niBJynSKj&#10;AEFAP4r4Dz/4Yw5PTvlf/+E3aGt9VUxAGCikFMSBYH93i//w5/+e995+jMCgpPRgZgFKydm8Aq/M&#10;LEqfqjwSnkAphJSzepcUcq4GAlVOqWZkqYGSHB0dcXz0pvQRIf3eCqPRhNevDvn423+EcDAaXvH+&#10;u++yubGJ1QVC+mNI4TwBZa3kLIUs1aTBaIMUsLWxShTF176pJKG0zpYhrCuB88qTSpZ1ZcvN/MuT&#10;p1yr2kNFfFWfL94vSCkR1vpcQDi/7wUhQkq0czhjsEYjnGNjdY0/++EPOTu7oCgcr1684YMP3kFF&#10;PTCCfCz4f3/2W370g4/5xodvc3ZyycmZZjSBM2W5mFh21kBOCvqxYL0v2BgIMu2QEzh6eYLd3WFv&#10;d4s8CRhfXYAGZyWFMRij6UeKCIFAM+gpxlaQpY6hSuklAX0Z41TB+lrAwX6PF88nCCe4usqBK+4f&#10;bDPoJ0hTIJ0jTSHPBTZSJKFCKoO1mnSSIqTypKQluaVUAVvbG6TZmPXNmIODPpeXp9x/9B4ffuNt&#10;Pv395zz93ZfgNN/+4+9w/8E29x+/RdwLSJJPef7ZCVenoBGMJ47f/f6M8STj4H6fD9/fZ9C/5OWz&#10;S0apQYSCywvHp59MOT8t2NxUPHj0gLW+4v339zGm4PhwRJ7D1dATJayiiEKHFAEP7u/iZEgyuMSK&#10;M4ZjyzQXFIUnen1zPOX0fMr55RWF0dzf2yZQiv2dTVYHA7RRWCcRDzcZDoek4ymTyZRpNsEKT1gb&#10;K4UKXEnesMpgZQWlJM4WGPwaQCZYF5FrQZ5ZjLHs7wrOLoYcHp6R5xD2eoSxAxXiROTJFYQn3xXO&#10;YqxhpK+8nw4DwlAyHHmwuZCeUFbnBXmeYYwjyw1ZliOFxDhLnuc4C7bwdYDeSszm1jarm+sI5ZDx&#10;OgePv8H2vceI/ga5VRgryncolkIbQF5TtzhPZEELoZonWK32OzHLUynru0rWFda7CccWEqH4inUj&#10;DqD7pVb1q5JwY3aQ2eswO1OX9/EOnvChg9hLCDGLN+pEo4vyoWYuUI8z21TU6/WENtX3+jvIubGq&#10;oa3vRFLd8t5UKVX+rB4n3nyH3FWvauY/TfLVRdfWSn5v3dxcqfGG+z2sJAQ1FZlixzv7u9a7FpPx&#10;XF+DddfkcqKsOdU/Vz1na91cDFqfs81/V6lQWw2k/j6/niMvwe9LW9rSlra0pS1taUtb2tKWtrSl&#10;XdsSAL+0pS1taUtb2tKWtrSlLW1pX9OaL8i7m6dFqYYhyhe5sqHYvliZq/p5vRm8On9li5rBms35&#10;XQ20zXtaZHdppL7tBe1tgOvqOF331/zeIoB4VzP6ome76DwzlYCyqb56Id3WXNo1trcphjUBjG1j&#10;vUhBrAkG6mpIr5oSuwDpzftZBBCvf+dmI2o7kK7t+TYVEW5rhl+0/trA79Xc6gIq3bYGrpsb7I1z&#10;LGr0vwYx1M4FrYqjzXGda/K7ZT3ctm7bmsmbig5t115/vlUjU5e6gm/IkSBcqXbrfKOmMwjnKIqM&#10;YjIhWRkQJgOcHiNEwf2Hmzz74hlKCiLrVanCQDIcaqwrCAKBzlNsPiUVAgIIAkncj4nimCiKCMOI&#10;QDnMKhgjSXoDtrc32dleZ2tnQDyIESomyx3jcca0cEyLHGMzrzKd9FFSlc3SlnSSMhwNOb8c8ur1&#10;GUdH5xy9OcekBaJUek8iyWAQcHBvg4cP93jwYJ/9/W1WBskMdOCsQgs/br0o5ujwkCeff8GXTz7D&#10;ZgXSOHZ3Nnjvg3d569EeSaJwVjPNNAdOgpH89B9+jjaS6dgwTQOuRhoDIBxrOwGPH+6wNoiYphMO&#10;Xx/i0AwGPaIo5vWbCa8PhxQarFBoDIGwPHqwxf52DyUzMFNCUdAfRAjhOLuYcDVRPDsWvDjXXCIY&#10;B5KLqcYKQeEEFk8uEIcxQjiM82rDzhTcP9jnYG+HdDKhyFLCMESKAKECCl0ghKDf66OLHOMMYQl4&#10;yysgL1DkGabIefu9d/nLv/wLD353ljgKSmKCAKkU1gqCICqbrC1SegA8ws2a2ygbj2TZIWsr/2LN&#10;bJ5WCjCy6pUt53OgFNaYGQivUl+vVEqELNfmzHdZrNWlPwnKc0mEhEBInAvIJxO0K7xaYxD4xskO&#10;EGkXOEMI4RWx8MAzKQOcsWBrDYhKYJ1BSsqmMjcHIKg+11SqqRr9mmqLM0UtazHoTqBll3/wZAdc&#10;NyXWzDeN+fNurG/wXLxiMhqyt72FUrA26HOwu8UHb7/FQEKiJFbnHkRpNdpaTi8uoTdgPM3oFxmO&#10;sGy+tjMVn1lzoZTeV1mLlL45PE56/ORHf8poNOK//93fMUkLikLjFCgpcUJgnESEIRiFUCVoR0Vo&#10;m7My6PPo4T1++/wNmZ7fJ9rAll1xQFfcWR/fa+DI3ZRxumLWZsNdfW9sgsVa/T1dsel8E2B977gr&#10;cUxXbLYIlDSLnZ3j8mLIxcWQra1dtHE44ZUVB/2EKIpw2hIE3m9GYYAaj5gGKabIcYVA93tcBSHa&#10;5vSjEHBkWUpYKsUlvYSiyMjzYi6OUSpAO4GSijyv1JA9cNy33bbFHQ7numPlOUCNVNiSSOK9d9/n&#10;u9/9HkEQcHp66n2AtKRpSp7nhGFInuecn5/7uC/w9+HJOXzzZRB4kDJSMJ3mOG1RkeKT3/yK3/zm&#10;XxkM+oRRUPoQv0aDIMAaPQMWtc2RJuj3qwJNFwHQlPLg/a7nP+9b7Oy6lZDXHsgzC5RxS7eya5t/&#10;bK7dLgDc1yGS+ir5Tv2au9S/Fj2X24BfixrWbyNfqvbDqvHXOjtrlp8H7nugfDqdUuiCWCqvYIqi&#10;KAx5ns9Ux6+b6a8J46wThEFIoAIqALhr2zsbeUqb32rLZ9sU2poN322A+fm8FsB1+vamP297htUY&#10;NM+xaK9ozs86YU21x7eBzdvyrDaykjq4zTmLdV8fAN+Woy3KfdpqDnVga/0zXSDYNp+xKK/sWhuL&#10;nkM9r+/KTZvXXifgqGLijgVaffla7bRlXrfVhOr/Na+xqz6xiGTwq/iTJmlIGznEbTWkVvBEA8TY&#10;JK1rI/hp85N3uYZFQMyuOOe2OI+OZ9c2V+trpFLbvunDwFiLtAbjXE351c2IR0AgpEE4izOGoCQq&#10;kyVAvdwcy6nmAShSKY5PzzCmYGNzk5WVHsL4MCcMFA5DrjXFLA6mQmnid2CDA4zxTCiBuiY+Q4rG&#10;vJQ3VKpv2z+7yHSaY92mwNjmM2+LrxfFQG1z6rba1m0ElfX5fBsIuIrjpZSehC3PZ/7FGEOWTTk7&#10;O50jy2z6gLqKpTEacstoOGZ0NWF1oJEqQApLlmcYa4jC8JpgxTmUCpCCOfKF6/vxtQSvPu3I85zd&#10;/ftcnJ1jdVGSJ7QplgrqaqHVHlR9TilZ3qNe6Hfb4qavCpLvqjd7ddBrOLAxejaO1jqmk4zD1ycI&#10;PkEJxbe+9TG9JCFNUy5G56STKc5ZDvb2CFSAsI4sy3A4ssJwdHRMOp6yu71DL4oZDYfkueZiOCbT&#10;jvOLIb/7/R94+sULsjybjZ02JchR3i2Wq9cCmuqw9c8319yiva4r3u96Hm1ke3etgXbFVfXjt5KN&#10;4ueRFAKjLVhLHASs9kOkMOS2wNmCSIKwgiROePDwLX79+8/on43oxTFOKMIkRIUJUUm8tr3R489/&#10;9Cf8y2cv+PJoiC7BoxURxUq/x7/78Y/51kcfohRY49DaYMpYWdXIhqwofV2NAE5WNV7hFZqFcIhr&#10;SpLSH3sCRlkSVY2GY0bDIcPhGKcNSkn6/RVA8PmTJwzW13n06C3G4zHvPn6bra0trLEY6wHn3kfU&#10;QOm1XFdr72usLtjb2aTfi2frwloDHtqOtR7sXoFTLcIr3As52z+cdVjm93Unr32CszX/Qk1VuFZ/&#10;l9KTFzh8LmkAqUJUUObhSuBMwbtvv8M3v/ER//hPP0OKiMNX51z0hujsioc7A+JE8uz5Me++/Yj3&#10;3nnIdPqUs6nlKnO8OMnYHITsrgiUTUlCx0Y/IM8MGEeoFBdnpxTFhL3dFQara0zcFGMdWV5gtfP1&#10;vEgShZIwCIjigLOzlNNjTSgnBELQiwLCQHD/3jrZNOfNYYEkZDQ0HHLK/s6AKAgwoQeXjjNDmjr6&#10;SY+VniSfDpFCoHWBtqZUGrcMLy1BaNnYFIwnKWuDPmfjC07OX7O7f8BHH7/HT//3n/Hk188ZXeX8&#10;4M++zTvv7bN38JBQhij5CU8/PebyzOAQFIXgiy/GTPOcx48kbz/epBdLvnh6zuWVwQpJNoHXzzWT&#10;sUWpIb131uj1Yt5//wEBzzg/zxiPHdOpRQUO4xzTwrG+I4kiyYP7G0jlODsdMRwVDEeWNINRBmku&#10;eHPmUMEF6VjT78UkkSIMA4IwQUiFlI71tR7bGytMpzmjdEquNdbkRAGEYYQQgl5JoCuwOB2ADHFS&#10;kOUGayZEQYSUIZNxwWiYkaVT8umULHNMJqACwSSeMrmYEEhDHAl6cUQUhMggQAYBCMl4lGJ0QV7k&#10;WKMxRvtc0gmCQAIGrS3WOILIt/w668kihICVlT5JL8JJx1U6ZnV7h3e+9SfsPnwX+uukLkQ70M7X&#10;uP327Nekz+2uQe7XvtPNvcyyzmGMnVt/QopZXbeqvTbztra6Ruu+6ha9z+14L+YsQopZzar+Tn12&#10;btyslt9FTi6EmNUSiqK4UTfp2s+63sN2/ayemy/KTW7sZbQTnbXlul35RfVMy9JYjVxItL7v7HrP&#10;2qwN1N8zthE1to3dDbI4fG2uIiyo5lxXTbFea77Lu+FmrNEa45VzvCJCcPVrm38SJRmxm6vZzOel&#10;ci5H8WNMSUzcnqe0EQgtbWlLW9rSlra0pS1taUtb2tKWtjRvSwD80pa2tKUtbWlLW9rSlra0pX1N&#10;WwTEmf/dvOTyfDNXO7j4NhX36mddzcnQrTTaptT3VVRUFgGO6o3Mi9TXu8azTYGprVG83pxZvUxv&#10;Nm43j93V4N4cj9uAz12N610AiEVzpwn47jpX23h0HasNgF9vpm+qBlQNjBXgrdk43TxWV+N7/Xhd&#10;zeddwIImGKf+nG9rVuxaE21Nk22NA7ep9S1aF10Kpbc3NNcaXm5ZW5XVwemLAPf1dbRIVeN24g4W&#10;qlQ2j9UGYpBl05F1miRUBGiK8YRsPCQbX1CMLtjd7JNtb3A6OWJ9c5vt3W22tvd4+ewZ5+dHJIFi&#10;bXWF+/cSrPOqP0EvYmt/nzDp44KYIFTEcUgYeCC0kAonAgKliMKY/qBHEEiMyci0Ji0c40mO1gKH&#10;IowkUioC0UPrgnSSMp6kHB+fcnx8zPnJBcPRCCzowpJnBlloVvqKzY0VVtf6PLi/x7372+xsr9Pv&#10;xxgnCcOI0bgAQCkHwivwHR+f8/Tpc14++QPYCf0opr+6w8NHD/nGx++wvr2OdgZjHNYKYguHL9/w&#10;m19+yuvDM0wmGQ0taW4wSrJ30GewErK11ieWlvTqktFkQhQLpIqZTB2HR2dcXWkyK7AIdG5ZG0Rs&#10;r4dsDhTCjJHOEKoAiW/mFXaNq2nAJ8/PeX4Bp4UkDQSptmTWN/DIQBIJSRQlhGGIMRptLGGgCJMY&#10;nOPVy1eMrq5QKiBM+ljrQana5PRWEnZ3d3n1+pVXhCpJRar5NE4nWK354P33+Zu//mvu37/nlerC&#10;kCAKkSpAqFLRt1TM8mrjzNR8K1B61cBGCQCZWwPOlC30DiVlCQQVM2VEgUAXxYwUAeeJHYw1M/U5&#10;nFe30+a6IdyW12KMBqGQSswRj0RRRJ5ls+M5Z7D2Ws3FifmGrMoP1EFyN0HIAie9Er3iumFKSYUA&#10;Kj1GsHPNfl2qeGEYzjXA+QY0Wyp9edV5D14Rc42I8w3qbf6mum5KRXo5+7FSCmdgf3eX52trFNmU&#10;QILEEkrH+48esBpH9JxG6IJ0lJPmBU5bpkVBZuD+wSPi/ip5rlGBwgntT6lgpkYvBNZVomFeQZhy&#10;Dg3W1vnJj3/M8fEJf/8P/4jDgzY9yYBCW0AFOOFIsxRnJESGcZaRoUjikFAJKMQcQcAi9cG7xF1d&#10;e5/WulNl5zbg+KL9sg1k1R6T+ofXBb5tghZuAxbeBkS8TWGzUn2TQjKZpFxdDpmMp4gtxfraOtZp&#10;BoMBYRhhCl2qefWYpjH9wQrTdMJkdMVkeEW4uU6vF/L6y8+xwqujBirAaI2xtlSwM4RhSJZlc6Aq&#10;h2I8zcmM9XOtJMKi49lUTafd41yq6ikPMhBS0uuv8Kc//jMGqwPOz8/J85wkSTw43Oaz2LgoCuI4&#10;Lsk75kEeXs3TkescaTV5mqOE5OLsjJ//8z8jcERxSJ5nHtwvg5li/DSd1AA9dMZtbfO//p26gm0T&#10;4NL1vIuiuFMs3yRm6vpsF/FTEwjdFafWrdk03NXIXL/224Cj9Vi5Pl5da6qNjOrrrM1F5Gl3A3le&#10;g9TqabFSClPuk1mWg4PRZIIVAhUEvqGeeX85R8ZRU2UTCK/G5SyCa9Vso41XI6ZOUONuxPNNIHjb&#10;c+gimmsC6tuav6/zY9saS1fPtFLM7Rr3RcQLbXOv6xnWVYHb8vZ6g3Z9jTUB5804otoL/Pe+OlCt&#10;3ix+Ww5Sf47162xTOr4tz2ojqPmq1pVT1p9Lfbzb8sg6IVE1L9uO1QUU7CJNadZK6vWT28DrbWQB&#10;XbHLXRvz636nq2bV5W+adZMu/1U/bnNNtKkgLpojXWCVtnXWtRd+XcBtl0JxW+1pli9YXZKNVPmP&#10;RcqAUPmWEK31jBynvnY9cUIF2r0O12drQvjYPwxDjLV8/vQpP/+Xn7O3v8cH77/Ho/sPWBuseBVj&#10;AaFShDLAWIs2tswX5qukbXVN6uqPLJ5/dyFoaNtfb/MHbXv+bXWeZk1rUTz3VWqFd6l9tc3tRSQV&#10;Wmu0vo7dipJ8ru7nmz7KA9T97/O8IE2nnByfMlhdZ3NnF1towIOAozBESkmWZeUa87leRVzUnNPV&#10;v/v9FYLAz9PLvXu8efkCJ+bX//y+OA/Iq8fg1T3dxbcsGtPb6uGLYoVmvNgkOXEO0nTK8xevuboa&#10;8ezFCw4OdllbG7CyOiCMIkKpGI9GZJMUXWiM9DUIZ2E0GpGEEYEKyNKc8/OUi/GYcV5wcnrOi5eH&#10;vH51SJGbGwq8XbHpbXO7/hzq8Xt9v2r616bfatYZ23xbWw3/LmPdFU83Qfxd662ZmEkpPRAZRxQq&#10;NtdW2d9eI1aGXE9AT7FGM801KkwIkgFfvr7EylU2N9exjBjQJ4pS4qSHVD5Pffet+/zVT77P//J3&#10;/zcjJylKgrJeL+aHf/qnfOuPPvYVG+uwZWwlpZrLS5oEhTcVY2t5kLNz9THZiHeLomA0GqG1J4oL&#10;goAwCnn+8hVn5+f8xV/8JVprkiRhdXUVJ+ZJmZrAw2sQoCaf5lhr2dpcZ2111a/ZirDXMVPNFbUC&#10;+TXpqr0mkS6JCKUTZS5cPkfjrsla3KzSA+I6EnXOY+iRJcDe2Nr7kWp+KJT0+YcpiTu+853v8K+f&#10;fEJ2esVwOCXpbzMeG44Y07+/wqTQnJ6OWBussbW2zmh4iS0EJyPD89OUfrKBsBN6gWNzJcKaHOsM&#10;xZUhiQRZOuHwMOVgd5f1rR7D0SUGBdJhC7+2oiimH8ds7awzWBnx8vkV58c5kbREocNoCVjeeXud&#10;KJjw8sUUFcJ4knN8esVaP0QGin4AIrCMRh7J2e/10fkEKRxKSLSzTNKCQIVgLU8/P2P//gr7ByG6&#10;GDMeKvSrl2xu7fD++2/x5PPnHD19xesvD/kfozGT8ff45ocPifsbPHrvPeIg4vDViNfPz5lO/Dx+&#10;+jQny0+4/yDj3t4Wca/HixennB1nDCeQTSVX5/CFOSUrLAcHuwjn2Nnbxrlz1gaS0SSl0JbpGCa5&#10;JjkbsrHRw2E52FmlHylOzy7px4bx2NLXgkkRcTXKeXOsiUKLUBZjLUFuETLHoXFWEwYxg5UBYRjQ&#10;68cEOiBQSUncI9BWM8lypjrzxD1IwlBhtEYbQ5YVnJ+fcnKmSSdTlIQglDx6tMrqoO+J2qygKHKM&#10;LijyjDzLsEVKVqQYJ8hyS164GdluHEOSxGghmWqNdRLnDAK/jqMkII5jCm0Q0r/byHWBVIJCF2QT&#10;x8rqAz78/o/ZfPgOrGwwKhyZ02jtPBmsc7MaaXPvr+eJzbimmUO2qYV35VZtMX4XyfRd46aqVuZa&#10;aiRdsXfXe8fbyGgXxQv1zzSJphcR2LXVztrz/bKIXam34xrH9b7VWF/3L1kuO2IT5lXXBTdy/Lb3&#10;vm17Z32PrX+/rd5Uv6cqfqjiifq5KhB42znbah2LxnauTttBKN9W874td6jX5ZqE/l3z+Doe6u4x&#10;actnvg4R0NKWtrSlLW1pS1va0pa2tKUtbWn/f7QlAH5pS1va0pa2tKUtbWlLW9rS/o3W1bw6/wK1&#10;CzR+E5jepbjd1cDY1ZR5W6PkomN03WPX/Tcb4rpUxqrj30Xpc5FKW9vf6w1gTVBIV4PbXZXJ6j/v&#10;Gp8u5fcuWwQK6lLE6WpQbHsZ3wbKuaEa3AD0tDUW3qbG0xybekN9Na9vaz6oN4Q0x69LvWuRmlbb&#10;M1t07XUSgKpxr8m03zbn29bMou/MGiBcq0vovJe26+8ivKgAPNZZEPXGiPKkwiE8AnSu8bSubNq2&#10;ptua+6smlfp8qpTFnDNYnWO1JlaS7PKMq+EV+WhIPjwnUpokMCgsMjAUSnCRFyTTnO21dfYfPmQ0&#10;mTC6vCKbXhHHOVnuCOKAb3/vHT785gfEKwNsFKKUKMH2YIxFSoVFYZzGGENhciaTgkIXpGnGtLD0&#10;egN6/YTRKGU0nmALw/n5Jc9fvmB4cU46GSERxElEHPdwTpCORlhhWV0NeHd3n/feecC9gy36Kz3i&#10;OPEqI0KQ/vj74gAAIABJREFUaYPFkk1THJYojLkajXn1+pinX77m1dMXkKdsbgh6fcm77z3m/Q++&#10;webODoUxXIxzCuMw1iGF4vM/POcXP/9Xzl+e4QqBLQzWwGA9YO/eBlubPaJQYgvDZDyh0DkqDLAO&#10;hleGyyvNNHcUplRnErCzHbO72SNAY80YQ0GUJIRxTKEFk8zx+jjls5cTTqaOSycYKsgcaOv3NFGu&#10;kSAIUKHCAroEL4dBgNYFR/8fe2/6JElynnf+/IiIPOuu6nu6ewYDzGAAkARIkBJpEmha/cUr290P&#10;q12ZKKMorgQSIolrMDN9X3VXXnH4sR88IisqKiKrBtQ35mvW1t1VmXF4uPt7xPs8z4dDlJREkaaX&#10;DIjiHou0oDAGLxVCCk5PT8jy9FojdJ5lFCbn4YMH/Ot/9Wcc7O+RZ2loBI9jtI5BhPNJFdQIhfII&#10;f52gRDiPE6WkCc157ZGlEpYUpSB42RQrfFCIMqbAFAViidwTOHvZMBZA96GJ3baQf/iSYKTe8C+E&#10;J9Yaby3G5IAP4HmpkFKVe+fqxu4AincIKSvkbE2WJKhMex8UXbwLwFutZamgG+5l2SDXIKHpAt1V&#10;IAbwgYDgii/p2qflUhFl+fOAsuES2FICHWUANDrj2BiO+ezT77JIF3hrwFl6WjJEopwh0RJvQkN1&#10;Op0wTXOOzs5xMubBR08QvT5C6AB+9AYhFEpEIMrrReJFaJJUSuG8w5rQhCYRHBzc4d//+3/H6dkZ&#10;//CPvwygau/QKmJv/4Ck18faGUppCuPRSR8zz0gLi45jkl4EaQYdIKhm3LcqXrhJ2afLT64C+HT5&#10;lKbiY5t/rYM+w3nCM74OLBC3ikna/PMqMGEXwGj5GR/USb1zuDxjOp2xmKcIJPfv3GM6n2KdQUpB&#10;bzDAmILpdEIA7sQM+zEbg5hz7ZlNPIN+wvH7PovJGQOt0DIAdIWUZHl2BYitdFgThTEYKfhwek7q&#10;PI4qzhHfOtauf0ZHGuc9rgSS/ehHP+I7n37KfJGWTfIx/aSHkBLj7LVG1ACOuw4oFEKgI8V0doE3&#10;MBhs8A//8xecHJ/SH8R4b8vlGmKJOI6Jooh0cXU+rgJHtsXRbaDWJshpFaiwK35vjmkV13URMtV/&#10;V/cRbUpSbfdTn/da6yuNtW2Nqq3zdsXarceDq5RtbwPQvylvW3X++t+rgNNdOeW1+LJSifMeLyWz&#10;+QKpNUIp0iwjkXEAuQhw1Z+a0qQzhjiOwHviKAoxrSmWBEy+aqQW1/1aBdhqqpl2AYO78sKuRucm&#10;UU0VK3Stl/p1NYHnTZXSVTlsUwH9qhqtvAYgrF9717xtaypvkqctv7O8B/vPqqu0EQB0EUusmrtN&#10;UHzbfXWBv7vyx7Y6TVsN5qZaw6q8clVe3gSjtDXZt+VyXQR5TZW6em5X3x/aiESac2wVMKLtOVfn&#10;t9Yu1+OqOs2q+lfX+mtT/euqyXTNq7Z52TYWq0Clt52zXeDU+hqs+6dr/s/7ECeUJQCFREuJ0hLv&#10;r+8zVayulaRX5tZCsCQSCX5fggjEQkII8qzAOM8//fo3fPXsOb/+zW959OAujx895OMnH7G/s8eo&#10;P0JSkv5ogVRgjCuJSlgCP2xz3H29fsLyWtp8jTHmCoHJZVx6O8LJVevttuQPbUSUTfLC28TlN+2N&#10;N83hm2LJuj+piI+acXsX0On6mATimovJhJOjE7Z399kYjTGmQDZUKyvCFVHzE1f3ClnmEa4k9FIM&#10;BgPu3bvH2fExWZreWMPsWqurYpKbCCFvWutdz6mZT9fjrCiKruyjlVZ2lhkOj06ZziZ8ONzl7v0D&#10;7t19wGg4xOQZrshJIk2SaDSSIg+EhcNezHAwxAuYLFIm84zT6YK3h0c8f/GSycmkXE8BPH0ZE1f7&#10;gO8EkHXlm23xa1Md/jo5zvXnsIqwomt/bssNbkNuc5ucQWu9zOcu78UipcZYQz/WaOF4dPeAve0N&#10;FBlJJMi8Q3qPM5YiTcmdIDWCZ+9O2N/b4KN7W8znM5QS9AZj0DHewTCK+Ys//IJf/eZr/vtvXkKp&#10;Lv3973+fH/3oR/QHA1zpm5XSS5LHtviwCSSs9kTqJFKe1memSmIUKVV5HrA4dBxxMZ3x1Vdf8b3P&#10;vsd4PMZaS6/XW4LP6wR8y1i+Diws/VQUKYb9ETtbGwjvSzKoQMRR1ZWWz7IkYRFC4qwP+WfpgwLZ&#10;qcQJEY4jamVucXVOh1oPSCEC/WOlIlzLo4RQFEWx3A9DqdBj8gKkwuHZ2BjxR3/wI/7f//Rf8MD5&#10;2RnGCs6mBW+PU9SdEV+/POHRnR0eP37K2eRLzk5T5g7eTywbZwUfbcYkwtBPBLtj0ArybMHp1KGF&#10;wBp4f3jCxngDrSOEzHHSoyOB1CAUDBKPL6bc2Y0Y9Xd49tUJkwvDaLRACoUxFqE0Tz7aYXOc8/rN&#10;KdOFY+oNOBj2I5SEfqKIhApAfGtDHSvPsNYFwgDr8doR9RwDCy+ezUizAY8eRUwnKa/evWV35xH3&#10;H97jD378Gf/x3QeUgbMPU/76P/4tF+dzfvgHH7Nz5yHD/oCN7ZdsbMKLr06YXUiyAl48MxwdnjH5&#10;JOLRgzFPHu/TT045Ok05mzguzi1FIVgszjg8WnD3zjZbGz2ePn3C+cUc8/6Qi/mM3HqKHM5PL9CK&#10;MF5JiHU2x30SXaD9Apk6erFlo59wcpxyejxhNBBY44lUQhQp4lgyHA1xVpDnBcYE8gUlBL1oiFKS&#10;3GSYvMB5h7caZ0OdOM8nQTF+kjK7KPAWVCLZ3pRESVBiHw9HJHGCLwzOOGY2xypLv68RPY0nzInZ&#10;LENHmnGsUUIAlvFGj+GozyJNmc0zVNRHRyr4W8p82HuUFDgvyjpkQraYU+QFw80DfvTTf8Odx58R&#10;jQ+YpAbjJbaqz5YY6dY8fQVZTFeMf1PNspkzVPFonZDu2xBqNXMaTyDeWBXfVTWAZm3jOsBalnuS&#10;bCVCb74LrfvCrrpU13vlNuJ3V6sd1F8jOu+Xr/vquVr1h8uS3TK+EqJifvW1Iy5DhGX+UPmNVSQ0&#10;bfdW98/Vv8Mez8o8uv4+8qb8uMvn3wSIXxVbNK+prW5X7zXoirubtbk28rVmjS58x6/MB5u57RoA&#10;v7a1rW1ta1vb2ta2trWtbW1rW1uwNQB+bWtb29rWtra1rW1ta1vb2n5Pa3+pXVfZuPy7/g7zOoiM&#10;zhfp1UvRejNw8zirGrpWKYJ1KQX9PsrtbeevbFWDYtNu2yRe/3f1olxrfUXhvE15oDpWU2nspmtv&#10;u5Zmc+C3URZqu9c2VvxVx1ularWq0byrQbwJ/uiaK81rqRTq2sayC4SxqoH3NuN32+bhm5ojms0N&#10;bSCntmdxWwWxLhW+y9YVv/LzTeXO6yBUusEgvlTQKRtYqKnzIrn2rNsaWlqbSgVLVS5R3XslFCFC&#10;M6OzBoFFugLylIvzMxZnJ/hsTj69IJaO3YMxk9MTvnr9gunFBaeLjMPzc4giCmuJ8YhYkQxjnClI&#10;8wWLhcfOBP/1b37Bly9POHh4n2TUY3Nzg/FwiNalaqbzOOtwzuDLrqDCevLCYqxkkVqeffOc2Szl&#10;+PiE2eQigCW1YjTqs7e7g9jbwllDlqYs0pwkgXv3PuLxRw/Y2Rwy6Mf0exGFMzgnMN7jrQ9/+6DO&#10;a6zh+Picr795xdsX7zn5cIYzjn5PsLc34LMvHrO72+PJkyfIeMhFnmOcRtBHCMliPuHv/v4X/MPf&#10;/hKXWZRXSBzxSHL3/h4fPdgjihzO5xRFwdxkFCIjcxkmF0ymgtkCFpnDluDuUS9me7vPxlChVYYU&#10;Bc4KhFCgBNMs43xmeXNU8Oww5zSHuRRMBUydp3Cl0rcDEYHUQU3IOIf1FoRA4QP430OS9MN89WH8&#10;rcsRUqG0xtugNOXcpJw/Emsdvja37xzs86c//ROePn2M9wHYGSdx2dirkUoipUZJFVpnvWOpbFLt&#10;adUy8B4fNGDLBq8wJkIIZOm7ZQkgd9YEQLYDU7hS3So0b0lEeb8e7zzIWsMS7cAbYwxCeoRQS9Be&#10;UGBX9JKYuSuwxiCURniJ8xbvPHq5tzrgaoPUFf965acyNLd5QEpk9X0RQPCuvO5LBTFbNhlfV2Zr&#10;90NhPI0xxOUxKrAnAlQJZLqt3wfwzuOFwztQUpdA86BotLe1jXFjnAmN50JYElOQCJDeEUWavCiI&#10;tSYv5rw7PGZjd4/BeINZbtBektsc5x1RVIH9a/dWgmqsqxQv/bJRT0vBgwcP+cuf/YyT41NevHqD&#10;1opBv8+nn36H0XhMZmcMR2P0RkIy3GJWWC5OTlFxTG4C6FIJWY6zvOYb2wBMq1Tgu5SUuuKdVbFE&#10;F8il7tfr6vVtvvPSvwcyBmstcRxfaZzVWi/v8TbAwlXguTYw21U/VT7jsKpLFXbH6ckJ04sJ0+mU&#10;IjeMBkPOLs6wzpEME8bxiK2NEbPpiMVihjU5JDHSGoSzzGdTxhtjzrN5UE1NIrSOKYqCxWIB3uKc&#10;J4o0wltcqdA+zQ1vD48phEAIjRTgqm1K3F7RagkikiqQSRDW+MOHD/jxj3+MAApTXDbe1oD5Sims&#10;c+T5pRq8Lq+van/VOii6W1uQLRbs7xzw7Ktv+Pn/+HkgNYljlJKgQq4TlUCBNE2X6/2mmGgVaLc+&#10;N+pkRKvWQnMuNgHcXefoir+bqtfNht4qx1iVV1XX0VSVaq7HZo6yqtm3K1Ze1UTcXB9dpGRd+UPz&#10;WbXdexdJSvtcqPvJ2j7iPYowJyMdYZ3l7HyCQ1IUlsLMUEOJVpr5YnGNXEYpjdYaIcHYgiRJ0EqR&#10;F/ml2ru7Ds6q713N2LoO9G0CvZqfr4hv2ogVuuair0gkLn+ykvCui4itC6BWBzYu5wUCz/V8oQ5g&#10;79p7upT9KiAVDQIJ51yIw51DyG9fX6mvtVV7ShtIrw1csWo/WFVjqM+zVeR0zevpIr3oIpppnrup&#10;jH59znXXDlYBK9rmSjPOa/6/fg+rSGyuqhn7GwH9bXWJrhinq/7TlYevAsbXv1eRuK0CRtwElrhN&#10;vayK8ZqAnjZCkVXz9TY1pSv3LiXOWKwL8VDgpfDlTnCV3Gi5p/iQ0ye9GB2F71Byh3lEqSpazUeF&#10;jhKk0kwnc95/OOLli1f87svfsL054t6dO3z26Xf5/mc/4M7BPYbDITrSKAECF0hKSiCiKMGaV/YV&#10;qvhTXbvHtudfzdWQV7or4Osm+UPbWlhFKLpqDa5am98GWN01X5t+dZUKdpu6ZpPopu7X6uShbWu6&#10;a7yr/UDrMIdMkXN6esLpyTGPn37MxnjMZHKBtyHnrupG9Xqjayqz+vAnEGlVfkAxHo/Z39vn1atX&#10;JamDqxG3yVuRSdy0dm5DzvX7vCOoz802opzlZ8p1UOUv80XG8xevefv+PS923nLv7h32dre4d3ef&#10;4aBHvxcTixgBWBfqAxaYpznnF1NevHnHs5cvOD49w6QFWIdC4kU9B3Vc4pOvE560zYmu2nd9TrWt&#10;1TYV36512Laft+cOskZAeBlT1R9l2/WuWmdtALxLEHVQ0vUukHc+OthnFMeoPCNWMaPxBtk8Q+cm&#10;1F2iCB8l/OrZW7Z2h+wcbKC0ZjpbYDliuLmLFJo4djzc2+Hf/skf8s2L10yl4tGTx/z4J3/EnTt3&#10;y2khatyGslVVt15rbz6L4H8uX1DVY2IpJVopRElQgQ8EJ55SKV0Inj9/xnhjg48/+QQkxFGCUPIK&#10;CK9SXHZlza8MjEMNrBzT8WjIzvYGkQo1kcv9wLbnQyUYU1zqt2NtEda+C/7Il7W7AFCVHft6c52x&#10;BLoLyr0dWQLlFVqBt44o6ZWfMyA83//8M3775e94+/Y9abagl/QQXvH+ZB6OmS0w9oxPnz7g8dMn&#10;LPJnTKZzDs8twl7QE2P8SLC7ETMeaYQo2N9SWOu4WHgK6wHF6dkFw36CjvpkNiV3BmXAiAihNJHy&#10;aGkYDuDhowGvXk44PyvY39smTiK+/PIV+Ugy6Mc8uDfkw3HKIstZ5I7BMEJIh3KeweYAYy3zxSzk&#10;B96jVCAzBNAqIelrlF7gheXNqzl5EXP37gaT8wt+/t/+IZCU3L3Dj37yR/zib/8e72ExSfnbv/rv&#10;zLOCH//RZ+zs3CMagBMLHHM+vMo4/QDeKxYzx29+ecjhhzMODkZsjnpsC8tgJNBqwfm5ZzHxFMWC&#10;2STl4GCLg33N9tYuo80tziZnTBczfAG5KcjTgjR1TKYZUsUoIen1epihx7kMg6EXR+z0eiyMQXmD&#10;lhHeeUxhscZwdpqhVISUjtE4ItICrQdl7uqQ0pLEAmUkReGYzVIuJuekiwLvII4UB/sjlIDcGjKT&#10;Ya3i+CTj7MTTjyMiWeBsRrooiJRgPByQJOE6CmuRHpSCOJbgCpR0jHoKXI4rUmLpUcJgi5xIhDVp&#10;PRhHSQQsECrEbYPRCJmM+PSPfsrDJ99jsHWfaQ7WqUAu5AWq2peFx/mWPKO2uQohlsrqsqwv3fj+&#10;6IYYuk19vQucfBuV9gro3QVEbxK6tRGxXD33JZFPW8zVJCVsi5u6SAu7/GI956Z8D1D3cd778MbD&#10;EwDyLpD5isCEQMl33UKYVtbyRSAquUpuJmp32030f9O722Y9rI20sel3q880Sf/qfqwtl+2KlVe9&#10;n23GyXXrIoO7dt5qXTTGuHnuev2sq87Q7BXpIqxr1uXWtra1rW1ta1vb2ta2trWtbW1rW9saAL+2&#10;ta1tbWtb29rWtra1rW1t/yy73lAnluzqUAfB38yOvwps3aYg1HXcJqj5pqbx+jma5+5S/141Bl1q&#10;313qjavGtrrW5sveqtmgGpem8vtNymuVCtGqZuq2a1l136sA999GEa7N2ogMbgKR3aRi1zXGbYrp&#10;bQQMTWBCW8ND1wv85jlvAxKqj3PX75rH6lKzbLuWpqLaTQ2xXT9va/a8/l15BQC0BKZzs2pXWyNE&#10;U20hjGHZzFI2hvrq+YeH1/nsjTGtYyBVQOs5HJ7QcCMRCB+am52zAQBYGJy1SG8x8wnT929x6Qxl&#10;c0QxRxdTNrfGYCacHr0mnZ+RGSj0mIscXp0vUEKxEQuIBZGRSCXJjSO34DKYn8z53fFv+fUvv8Qr&#10;QdIf0BuOiHsJg1Gf4XDAMBmglCDLUwpTkBU580XKdLYgz1KUVGidoOOY7a0xvV5MFGkWswnCZwgc&#10;w1Gf/TtbDAcDdrY32RiPiSKNFAJrDVlRYLxAaYXwQb3IpZ7jkxkv37zn1ct3HL0/JZ+lRAKGfcWd&#10;J7s8/XifTz6+z87uDsYVONUnzTReRTjvODk+48Xz9/z6f/6Ks/dHaCFQiSDS8OST+zx6OELriCLN&#10;AEuWF6RZynyxYDotmE8987knNYLCB4WkYV8y7CtGI0VPW6xZkMRD4qiHy3N0pJhnnpOZ4+sPOS+O&#10;DblWLLTDSB0A7ziUVljAO4eSMgCfS9UZCQhnQzOyFyRJbzlvjLMsioLdzS2SJCFNU9K0arQGayxF&#10;YVFSYQpDnCju3dvnz//VT/n+9z/HY0vld02cRERal82JCiV0qfruQ9OXd6FBmNDYhfCXAHERgGBS&#10;BjS4LpVnpSgBFs6ERlwCEF/YshlahCZzV6rVWmeWinVVI3EFMqsaspfcEy58x1tbKi+GWGEJgJMQ&#10;xxFpmuNtgXUOHUVhPrnLxt2r+/glQESUioyhqdleKjRKXwIK3LKZ1YtLRfawH1yCrJRSLUC4ukJ7&#10;zceIoDhvnYMl2D3cf10Jtg4SFA0knC/vzVV7pQ/zyuOQlMp01pNEMREKbwuEzRD5AuUKFJooTkq1&#10;snDt6TxlkRfc+/ge54spQmqUKBXTykbpALis78aybNK25bUQGsG9J7OWWMV88f0fcHJ8xv/xf/2f&#10;zOcpW9sj7t3bIY4V08KjeyN6cUJhPEWRgXLMM8P5vECI62DaasybsV2XimFXjLQKLLMqZm3zvXXf&#10;VW+GrMBbbb+r/E6YN5dA6nqMIOX1hsQuUMRNIOrm9676dXEFFCPKfUiKABifnp3y9u0LDva3OTw9&#10;4tHDh2yONzk+P8Xj2N4YEwM7Gxu40ZDCGmye44wjy3LSLGe4uYMpDIuzE4TSSBXhrMWYIqgrSYmS&#10;Ei8LkkiB0CwuZpxnBiNU2GeEQ0iHYBUQvCNv8IIojgPRgLMMRwN+9pd/yf27dzk+PiFOEmQ/YrFY&#10;MJnNSNMUJQXCCwprlwCjau+RArwUICUWD0XBbHLB5mDM0Yf3/NV/+U8gLZtbG6FhtIwPtI5QUpKl&#10;c/K8WDZurpp7zRi5i2yrrl7Y/H79s01waR2E05bjNPewam5Xe19F+tAEeDUVLW/KB5r5WP2autbb&#10;7fLLbqXqNnKk5j7Rdpy2HGFVHnIb8Ke4nAxhunFJ3FCp/XoXIklHpdIYCFXGm5vgHWleIONB6Scs&#10;1htsbjAmJ0n6V0hDpJLEicLZAoelP+whJQhXNoYLAUouiXXqAKE62Kn5zOrKwvV97nqzfT0eb8tj&#10;bGOvE0tfKOXVebiU3uvIL9pIEtoaqevN1ksCnsC2EeKiWt5QB5q3gXHrQMnroNNAOLX8uXV464Li&#10;ngSHC4Dab2lNwOZtif5W1VTa8rKuHH0VELqNxKZtL1r1rLrA+V0EM20qic1n1SQbvCnf/TaEh11j&#10;10YIcFsSnuae3gRQ3qbOdZs9bdWcqO8jtyEd6SIqvGnfbB6vHvetqjE1615dtcBm7aZa09YGdV1r&#10;PEJEAQTfILiqYv7LOgJI4Yh0IBir8h4lNVLVSI+EDnFEwIPhjMfbUCOYnk8w6YzT42NevHjFz//u&#10;n3j65BMePnjAdz/9mMePH4e6UplbuYoUUJZRUUlM5moESpR1hi7F6XqdqtfroZRiMplcUZ28bf21&#10;DfjSFZffRBh5E5HjTWQatyVYvG2tsP77KgepaqJ1f9AFrKnHV2HsQ4xvTMZ8MeXtm9fs7u6iSxKs&#10;JRljrW5nrSXP8+vjsZxbchmP9ft9fG7Y2z/g8OiIdDEvY/wQO1z6Obey9ndTXnQbn/RtyGG79rs2&#10;IFg9NnDeLO9FICkyz9u3Hzg5OWV7e5M3b96xsTliPB7Ti3tESoH3FMZyen7B2cWED4dHHB+fUhR2&#10;mWsLEdS8xbJeHojv2ggVusarfk9NkruumHYVUUkbMUDX+mjmr1XeH/bvS/Kz8L3VOUhb7ls/dhvI&#10;rpq3SgqUEAxjxUf3DhjGCQJPpHvouMf5+RQWBXF/wPvZnK/eHnJs4O+/fs3uzibfe3iXUSRQuaVn&#10;HXEssUXOoNfjh58+4YtPH/PbD+f85Md/xMOHD8ux9iUJSCB/ULWYrE5idBM50tV3VZekNUorpFJU&#10;hCPWukCW4jy9Xo/jkxM+HB7yJz/9U3q9Ht5f7rfLvViIK9GrlCHmttZijKHIC+IkIY40sdY4azDG&#10;YIwN9ePlfKipN/tKvbnKB8s9v6zBSlnm+QJsBUZ0Cq9USRJQJ5i47oelCJVsb11J4uQv6wcClAok&#10;UirSOBvqeFvbm/zZn/4x//t/+A9k5zMiHdPvDyky+HCWU8wLCjdBxB94dGePjx7f49k3z5lfWM5n&#10;jq/fTbAHfTa2evQiy7ZSWGcxhQnV9UzgRKgfTqcz4l6ElILMec5OHbN0jin67G1HJEVGPpuhhGZ3&#10;J+b8NOf16wvu3tui3x/y/u0F/YEkjhWbwyiMiVSoWNNLImbnFxQmpdfrUTiBc4osK7DGB6LHQcz5&#10;JGcE7O0fUJhjtncy3r3O8W7C3taAtx+O+cXf/RN//NMf88UX38FYwz/+7S+QTlDkln/8b7/g/GzG&#10;H//kEz76aIv7jz9Dqj695IQoOufwQ0ZhJIXxHB0XnJyccOduxO5Oj0Ff8eD+iM1Ny2Sac36es5h6&#10;XqZnXEwK9g7m3L2zydbmiN3tMbkp8B6ywnAxnTNPc7LckluPEpbMCY7PPfu7Y/oRjGNYFAKdRGzt&#10;7OKkZDKZMrlY8NU3ExZzj4zhwaMe9+9uIbRFkJNojaIPRcTZ2SnHR0cY44jjhO2tEbECpUJtOEsz&#10;pLcoIbmYGU5PIZvnSOcZbQhGwxDbjPoqrB9hsaagMJ4sB2U9Sgmc8ei+ZtDrM1/MkN6ilUYrUFqH&#10;urT3mCwv8zmJkOF9BUlM3B+z/+gT9h5+zHj/EXOjSPMMW+Kkl3tiyVshOuoRolak6qo5tO3zq0h9&#10;6jXGNuBzW1y26p3lVZ/vV+YT9Zrm5bWE+3Su+W603Z9prVtrTV0x2E2fq5OTdSl8X3nXKSTeu/BO&#10;riQlwZfv5eR1n9B8P1v3i6JBDoJfTQDeJBVse1Ztiu6r5kq9Znbb+KzZ/9CM1Zr5dJO4RZUEXNdI&#10;b1ry+ypmllLW3+R0Aurrc6xrLl76Pn+lDlx/P3yb/GNta1vb2ta2trWtbW1rW9va1ra2f6m2BsCv&#10;bW1rW9va1ra2ta1tbWtb2z/DrgNOfz+V8+YL/W8Lxm6zmxTD6se/jRp39btVgONVSlu/j4JOdcy2&#10;F9DN+2yyuVe/a76Qvu29rnpezePVX6a3KSndpiH9spHv2zO636Qy17yW+r3X/66robWNcdv4Nsep&#10;rVm8rSl31Zxua3xsU25cRciwqjm83uDYdi9tc6XrXHUVqy6Fu66GxOY9dwGibmrqbwIyukgHuuZf&#10;G+FAHWAhpUALEZSjXPl5F0C1QguUAGcd2jtsluKNYXJ6zNn7VwyEZRhr8uwczIKtvmKoLO/fvOHs&#10;6BArFD4ewmDI6XmON5p+YVGRJ+kLQOMzT+4MvQSG/RgcmMKSO8fCOorFlCzNOJ4W5KZs3ipF76UQ&#10;COVRiSAZKLZ2Nrh/sE2v10PruFQmz/DkCAn3H9xhZ2OD8XhI0ovQkQYBpjBYZzBphqqAA0oRCcV8&#10;vuDs9IwPH0758stXHL4+BmMRAqIIdg8iHj25xycfP+TO3iZbuxt4oVjkHuMlPrNk2YKj4/f89rfP&#10;+ObLr8nOM7SFgYbtuzFPP7nH/YMdtjeHnE8OKcyCUX/AxcWC09NTzi9Szs8t85lnUQjSwpdNs5aD&#10;vR7pSirAAAAgAElEQVSboxjhc7QUxKMRDx4+ZG9zzMXpCc+ffcks83w4y/nmXcG7GRQ9wdw5LBK8&#10;ILMWUwI8tdSAR0uN9xVYsQQw+wBr6w9GSKXwPhAUGGuJooT9/X1ms9m1dSalCE2txiCk4e7dO/z5&#10;X/wrPvvud3HWEkWKKIrRUVQqyEdL0HRtFeGcRyFw3l2C00qVYyGvrj+lKvANmBJ85pzFWQPV9627&#10;bIQrgWOuVLkOsjmiBN4S/D8eV2sMD022Iiic4zFFgdKXALiwf1i01iSJYD6fY0ulcFn6hHZg0HW1&#10;9ktgcmgMxgVYiXdVfOLLe/bIcowCMKZS4gq/r5qALwHFbUCndrBWfT+6SpIil99pA17V96XqfrXW&#10;GAxeCLx1uDxH5HPsYkI06KMJCu3OWiiVqE/Oztja22UwHGCMIYo1xhi882gtkYgSfGmRQiJVDXxS&#10;PkFrw/mVLIHxCPq9Pj/545/w+u1rfvlP/8ju1oitjQHeFThnGQwHxFHM+fsTTs9PmRvDl19/HVTQ&#10;yibMML7qGnCuq4HwppikqdjXtp+vIi+6zXmq2KRNubDpBwNgRV0BeYTjiBubOG8LLGkDN19+p13h&#10;L6x9j7EFb9+9Y3tnh42tLR4+eMhwMOT84pwsy1ikESKOQTiUVCRRjIsS9g4E1jnSIsc4i3cWV2R4&#10;U+BFUF33kUTKBC8E1gviZBDGonDM355Q+IqAplyvghKI7m8Vby/HSQkKW4T1LxX/+s//gu9+73Om&#10;sxlxErO5ucliscB7T1EUCCmJogghJbZcW1fGr1ShLzt7yYu8BDg4/uZv/ivz+Zx+v78EzAghl6qc&#10;xgQQ0yWxhV8Zw3UpiN4U73Y16DbjwzohVr0Btt74Wvc5TTXe+jGdc0RR1Aps7VonTQXx5jpfBbC7&#10;KcesE5OsagruUkJri8ebOcgqhfiuPGJVLlWpVrYeo/45edmQvb01JlJQ5BlxMsI5QpzmPMYUKKWW&#10;zeZFUSxV6KwJQBmpFVtbW6UapLgC5qs3e9cBpRX4r/7sq89GUXStebsrB64IcZqxdz03bO6lzeZ7&#10;EJ1rpQsoWR/7JomDMeaKf/bWBbXMWoyvtb4GmG/OoS71vDogok5AV48Lfh+Fsi7F9Zt8R9vauklx&#10;vGuNV/nwKgXm5rpqW+tt+fZNefBNYMHmHtq81zZl7ybJQdu4NoECzfvrIqtrG5ubCDa69p+b8vq2&#10;8V/1bG7K678NgVDTD90Efm7zN23jUK9ztQF7utZmE6BZn9/WWoRSSwIi63yIpV3IZ/D2co5zFWCo&#10;pFrmS8u5VFOcDIRagRAt5AwCJRXD3hCtPOnc4W1ObjMO0yOms5yj0wnPn7/AmZwnjx6h4xhT5GHv&#10;saYEQVZ1qJAjCaocq7zXMmTyvj4vAx9XFEX0+302NsZsbW6RZin9fo+zs3PyLKMwhktCr9XqkG1K&#10;nqvqpl31mjal7LZ12/aZm2LitjnQJLHqutbq55Vvq+63Oc+6aq31fNN7i7EFwsuQgx0f8vLFMx4/&#10;fUoc6ZAPV/FQCeap1kKzRnt5zADUdtYSRxF6PMIbw97uDm/epDhfv25xBTDWrGV1AbLb6rKr9rNv&#10;W4Nv+1yTOKMeJ3rnL8FUpaqoLyW4PY4szXn/7oQP70+RSgUSqliCD7UIUxjywuCdXBJdXsYYIb+t&#10;CAmaoKque2ybo20xfH3OVf+/LRFEG6FM87rafEO9BrHquTTVeuukCZe1lHZF4OtRq0MpgZIw6sds&#10;jwbEOgrEjd6RW4fQMULHyCji+buXnKWWBZKXJwv+/tcv2RltIzf6CF1gTUFvPMYaz2I2Z2vU5w+/&#10;/1301gmfffqdQFAmwNpA6igk4FiSgixrnGVORknCyJXY2y/vMWhBB7LCipwy7N0ByOdK0GOaZhRF&#10;gdIRhXE8f/6SJ4+fcPfgoKyr9JBSlAQrobbWVIyu1meeB0CujjQ721tsb46XpEzhj8N724gZwFh7&#10;SawGYKmBN6t6WyO/EwJXkm4JoWjCeH1Jx7VcC0siKlXbSxT4ArB45cAWIccta1J5mvHdTz/l8+99&#10;zl//9d+QZ4bRKEEMFFk6RfYkH85OGAwmJEqwMeqxszMmnRlmueV05kjOMrY3U3o7EYl07G31MA5y&#10;l5I7yzy36EjjncRYAx6k1iRDz2Rh+PrtlJOpYn9D0pOQ4BkkEXJb8P5wxnSacufOFnfubnJxPqPI&#10;DVFkiHQgvAsEVQm9wYDZ9BSPpTcYBZIcITk5Oqcwls0txQ9++JB376cIEbN3Z5+0OGRrM+fkfYHN&#10;CzaGCR+ef8M/Dnr88A++4PuffcxiOufZr79Ee4E38PJXX3N+eshP/+y7fOeTRzz86Ati/ZxIv6Hf&#10;P+XNmxQ79RjC9X04KkhTy9ZGwmAYMd6A0XiAiuD0NCcvHEdHU45OpxyfnvPw/hbbGwlEEocPqumR&#10;AnooacgLR2ELhJbM8wVv3s8Y92DcF0SxJl8sUEqwsTFASUuvFyEHI169Pufww5yvv0nxFAwHHqkn&#10;pFlGvjDki5xeLBiPErY2Y+JIMl9kTOdFOW/LeE4olBZsbsVs7vTAKUy+wNk81Mwt6FgghCPPDOki&#10;wzqBjhWFgck0JY4Fm8koAN1thsShlaMXC5SCwgagf5ovMA4GwzFJb0DuPT6JkIMhMx+z9eApC6+Y&#10;ZgZX1aypwM6h3lnu7Ms1syRsxi8JXxGNmPoKUdnlJi2FbMmTRWcOUcUHS4JQKZYg7LCuuQZKX503&#10;yZLQtiLCCPtjFUO2+gwpW8lnu97jVntSBbhfkt/jS3D6VaLqq2rzgWCKFsL8Ojlf2Gc7cin8ctD9&#10;8gGEfb/ao0OcLuuUtlf2TrGkCPFLv1DdSxuJfRNM30Z8WxFqN8krV71nXxITGhPixNI31SfWqjpc&#10;Vz57m3e5beD3OrlWFdtUdZblNfmKXLFeX6Pz/clt8uHLWERei7/byAHXtra1rW1ta1vb2ta2trWt&#10;bW1r+5duawD82ta2trWtbW1rW9va1ra2tf0zbJVKWNv/q59dfvfqy/uuhrTbKoI27SYgdBcQonn+&#10;VSCqVc3l7ffcfr83jXMb63zbvVQ/u41yfdvxu15Q3/Qs2sD1XQ37bQ3mtwHDrHrO9ftYpVrV/H31&#10;8y7ChC7FvNs8v3oT8W0Z7LvO19WY2nbsm1TsutZJ27NY1WBQgVPr87EOrlmlmtDWtN8GdF0FXqwD&#10;KJufbWtWWTU+dcAPXAJnwucDaBYcUvhLdRAhiJXE5Clkc7L5lHRyQTGfMTs9QpuU7Z0hLp9gzIxY&#10;WSIsH94e8fbtG7LCkDnNhAg93CPeFpy5nC3dQ04PebTZJ88XICHSIgBYhUdYwSBSSBWRuhwd9ej1&#10;RhyfnDHe2ESUijrOOZIkoTccIBOBUx7rJRAjZABU94dBMb7X7yHjCIUkqRparaWwJahIqBKIZTBF&#10;zunZOSenZ7z/cM67tydMjs/IZgU4TxILNnZi7j3Y48lHu9y9v8vO3g467oGPMM4zN5ZF7plNMo4O&#10;T3nz8g1H716RzjJU7tnbinj69B7f+94DNncVQuRcnE05OT1CahiORjx7dszrl4dMZ5bzC0eaCqyV&#10;FB6UlmyMJfs7QwaxQClD0tvg8eOnDHa28ULx9sUb3r54w0XqeDtJefXBcW4kdiiZWYcRCVJFFC4n&#10;c2C9QAuFlioolAmBErJs0DUoLUvFJEo1qQDi9k7gvSTPCo6Pj5fANSHEUp1PCMVisaDfTzg4uMPP&#10;/vLf8vHTx0gh0HFCFCVEcQ+lNUpHS6CtEKqx77sSV1oCvKBsDpbLRnnKJrqgklKqyHm/bP8qTKVi&#10;X6qbE5oLl2suSKsEpfngxUP/05Wmtusg3Qpkao1BSrVs5gvK6QqtFVEUIa3DFAXSOYSOUEriXEky&#10;wHWgb329h/OqoO5WNbvJpl8M4yOR2LLRLYrici8Ty2bgy/1CUTVDdgE02vbKqw2C7SCmVT7NC4eK&#10;Naaw+MKgbIGbTRgqR0/AxmiAFpKL6ZSj83OOTk85eHCfhYoo8GglkUpiTIF1Fu2jy+b/chy881QC&#10;taGZuqU504dnu7O9xc/+zZ9jsxl/8gffox9L0sWUzY0RAkGapZxPTpnOpnz99j3PX7wpvypKkgHT&#10;CS77ffx9mz9ZRaRy07HaYrRKFWeV2nCXj6uTqSh1swpmm8Jpk+ShOW+uztN20iPnTBAXlYLp+Tnv&#10;3x9ycOeEZ89f8sX3PiWJE9IipzAWGwm01DghKAqLdw4vNb3hmM2tXXQUEWtFogTTk2NMNmdzNGTU&#10;72FyR5oVSK/oD0dEkcbNU04n09DY7X15LR6pVdlwenvSA+89UsslkOt7n33BFz/4UWi4ns7o9xLm&#10;8zlZnoNUeAriOEZqSbrIrsZ/slznJfBAK42SAksglfj//tvf8PXXXzMej0rgscQYQxzHBPAYy/2i&#10;K07uivfr6opd4Ng2NedVcVRTzXpVvLMKRNgGxKyO16bYuSqOrZpk6wq7twHCdpFmrQJg14GS9Rhy&#10;FfirbnXSkpti+5sUmpfnLNWrKnHfulJ49fmgAuzQKsyp8biHVo6iSBkMt8J1+UvQUnWddbUuuQSL&#10;eaIoYnd378qe0byvy5j9srm5UnnvIierg7pWjc914K/v8Jd+CYivE07VgZmrVMSbIO3qHuvAxjox&#10;16r83RgTSDIaTeyrALv+ssP/WlP6UikP0Fp3kp/cxi9dAQi21FZWgZdXEfzVv9+sKbT5lra6SJey&#10;bXP9tQHim35yVSN82/na7qm+b3V9to0s7bbjWZEE+asP6vKfK+pizdikuce2Af274s1Ve/tNytdt&#10;NYpVdZgu0PJt9vGu2sJNsVzbmK2qLTYVDpv+MCsylATrHCag38HEKFmgZNhz4qRHFGm8t4EUC3DG&#10;oqTEeIcvFSZxZXzmg9K7RqLLHKbXj1FoJJZIWIoiIrc5EkexmJOKiImOSRcpkZKALeeTL0H6Eik0&#10;Qioq9K8QsgQpXgIXK1SoXO6dln6vx9bWFsN+wsZoDDiUhPFoiLeOmVKkWYYxDusC7EtKsVJhc1Vt&#10;d1XdsKtG2Px+O6hXfKu53AWyrvzKTTWkOslHva5Vj8/a7vPq/JdIJM47jMmxNuL87Jg03SWKe6QL&#10;Ay6QLUkd8jEhJHEcL33WElAvyucjBBJZhg8S5aEXafb2djk+OWKxmNfAcJY6Idy1mLlVaZ0ba9Zd&#10;sVBXztWMH1bVmFufyxK4Kyvpz+X26r26QmTjrMMai0hdSfbH5XckKCHwkmW+72v7XEWIcVMs3EXw&#10;Uf98G/lnVyx027p62xpp+ssQp7SvxfAcbMfxRamkfpWEMJznqj9ezgEhEc4gfIjnrbHISLExHLI7&#10;7KEweKXQXi33lf4wIvOG10fngfwMT+EVX78+5smDEwa9O6gIJhenJFKhowTrPV4KPv/OU9TWAf04&#10;Cnu2K4nWPEgDWl1em5ASJwP5iBcSWQVltZoGvvbs/RKZWhIjBuIQocI6xnoOj044Ozvj4GAPqTTv&#10;3x0iUXz66XfCnqkkgTuyimNLv0ggXhAlyYKzliLPybIMrTV7u9tsbwzBewpjKIy7VLz1LIkjKxDm&#10;svQiS3JpwPtA1iikREbhfiuCgGU+KhxBCzkQvuAlQsplnaeq+4TF5YJCdi02CUtMIAU46QMQ3Ttc&#10;5hHSgTREUvLHf/xjvvzd1xwdn3N2cYLUMtSZRIRQm0ymjmIvZp7lDIcDtnc9hx9OODceNXf0318w&#10;jEZsJYbxsMe9vRHWOrJiEVy0tTgJcZxgbSAZifsxQmoW0wJzasF6dkcSFTtQjv39TdLCcXaac3h4&#10;xs72gJ3tJIDoEQhpSFNDMU2ZOMFgEBEnMeksw7sFvV5MEim2d7Y4fH/G0eEUHV/wnU+fUlhPMhyy&#10;tX+P3/7yd2TmmLOJR2nBIIp5/evfoGXE559/xmeff8J8fs7xq/dEMmI2NZy/PuM//98/59WrD/zk&#10;Dz9nZ/8hWnn6sSCJz3nzesbFhSctPEbByaljOl0w3sj5+Okd9va32dnP+HB0zpu3F5yd5NgFPJ9O&#10;OLvIefBwi+2tPhvDHt5ZhPfEWrAx3gCpKXLDbJ5SpJ7nz844WgiOTmAwcgyGkl3r6DtPfzAEkXEn&#10;UWyNE77pveP4eMGHt6dkORjjMdazvS3Y3NAY5/lwOEPJFGM9Ek8vkQwHMdubG4xHA0Sk8EgQCmc9&#10;abpgPsvBRCiCUreUJfDaWpQWjLQi6fUYDIdY58iznCSJsNaglcaJAm8tizTFI8hNIODwUhL3YnqD&#10;IVYoUJKtg7u8PMn4zd/9huF3/4zPfnAPpCxJhxxaeKw1oQbqK5qIGgC+yiGXFBK1fRexJEisPutK&#10;8K9cgs9v955zWSNyxdKXeX95Hcs9rQawX8aH/rJGU68jBsfaqDOVW2RVl27mgwLVmhtVvqEZM4Z7&#10;r+V5gmWdvZN0TIQx9uV7BOe7gdKXYOurNYWreZm/Mi5CyJIcNhDwWh+IIXwtd/NOXI0V68+ihMpX&#10;JLFdBOiriOm6Yq9VZDgCyrpr+LdktShAPc9u/r5JKNaMI1apsnfVA6u4uSIZDWTQzZywik3dtbrI&#10;krzFt7/PbSMMXVUPWtva1ra2ta1tbWtb29rWtra1rW1twdYA+LWtbW1rW9va1ra2ta1tbWv7X2RL&#10;tVlWNzFeZX+/qkJ9E/i6+e/qmN2KNlC9LO9Sj7vpuM3GgDaA3+X93zQ+V61NZanrmtqUWbqag5uN&#10;7atUKNvuoXo+dZXw24Lo2/7uanztes43AgM7rqVLAa2rwX+VEnjbNa1SG2v7TFujSNu52uZEF8h+&#10;lapV17Ouf7aucNWl9tPWtHmpp7AcvFYV0VXqc12Nsb52rLZ1vKpxqAn4agNj1J9FewNzezNvHbhr&#10;yiadaiyk90RKIooF6ekR6cUZZjbFp3NMuqDvCkZ9jcin5PNznFnQHwyxJuP16xecn00oHGTEzLXG&#10;R5ZosAFSkWnN65NzcDNGUiNtaOAXZZORcZbCgbIKby3Wpjgp2R4phkO4d28XnfQQwmFtjoo10XCM&#10;6o+Jh9tI3UNJhZQaVTYtGu8onK96kjC5wThHXgQ1lizNOT054eTkmHQ25d3btywmBa4QaAVKwcFe&#10;zM7+Bg/u7/Ho4V0O9nYY9pMAQDSWNDMUviA3gvNJwTfP3/Dsy2ecvz9k3PcM+7B3t8fde/t8/PQh&#10;9+/tU9iMtx/e8Pb114zGGwzHfRyKr74+5Fe/OiTPYDoBYyTWgVCO0UixuzVgPIiQvsB6x52HD3nw&#10;4D6D/iaHFxc8e/6GDy8Pmaaeb44L3k0dRkvyWJEZgVAajcQ4zyI3FM6joyjMNx8ABEoppApqQrJU&#10;Fw+gSoHzoSnXeVikKc4LdKSYTqfLxqMKWJbnBXlmGY822Noe8+f/+s95+tFTcKCShChOiOOYOE6Q&#10;UiGkKptiKwCmLJvAKxV3v1Q9C01uolQ/oQRu2ssmqxJAUSmwWWdL9XeHL//tSjKFKwqf1ZnLJkJr&#10;QwOwUioA5OEa+Cw0qMlSfdWWADGJFKq8FojjGGMsaZoFUJ6QNSCauAZ2bO791f4opQpNoC37c/is&#10;vVQxaXy3zU9DUIZfBcSsrK5av0rpvc2fhYbzMkbSEh1phPPgDMXkgt1ezEYvIlaaOIpw1pJmKe8+&#10;fODZ23csRMTmvQcMdhKUB1PkWOdQkV4qB13OA7e8f1FTS6vGwjmH8DIoJHmH8I57d/b53372F3z3&#10;yR2kN+ACmCPLct6+f8dkNmW6yDi9mJPmDqF0qSbk0Fov778OzLyJgKcN4NQ8zm1VCtuIUVYBaoEr&#10;4NC2hsFLn3oJ2Lh6P+4aKP02QLj6sZs+tA5OvlSpb48xRLlnVf7w7Zu33Ll7n1evX3GwsxWa453H&#10;WUgLi04k6WKOtQ6tI7K8wAlBMhiBFCRasTHsM90Yc/TmNSoSWCnR2qNNUAPy1qAGfY6nR7w5OsMQ&#10;iGS0ACsszjsquMKq2L/+nJ3zWBP2vK3tXX760z8l6QWFU1NkCDzGWIoSxFop7/nMYU0ggwFKta9K&#10;2UkRR0EBushTeknC82++5uc//x8kSVyOmbgSn0SRJo4TFovFkkhEStWq0NulRL4qJl4FIqp8R9uc&#10;7VJsrWL5Zr5RV/5ui+O7QK/NNdAWVzeBlV17601kTW1rpA6ob4Jn2+L6rnXdFZu2gYJXNduuin/r&#10;QGlf84uV78UHwIzWmiLPGcQKLT3eWbRSS76X6jC9Xq8kInLEcbxUgo+0JkhEera3t67cU518oGpC&#10;Lrd9vHfl793Sz1Wg7WbO0Bazh/vhmr+vwOTNnKW+VupN223Nzs38dFX+1Iw1KgBAHcwVLuaS8KWe&#10;3xpjlv6pmYfU11z1neVzFSV5kAAVabwxJXjWI4Wv1SG+nXX5pTZF+fo4t+XiXePazClvQ2i4at12&#10;rbuu/aqrsb2r9nPTeN2m9nKTqnHTT187Tz3/reWIlQJkl5+/fQ2tux7VBPjXgRt1IPPNxJO3u5Y2&#10;Iru2ffI2+2JbjFNf820+ZNUca/t9/Xha6zLnCM9KK4X0Ahm2AKSQWFtgTIpUEc4a8jxfghm9kiUQ&#10;WZYgDrdEziwVqsuSpxAC6T13d/b54fe/wLmcb55/zfvjQ+bzBXmagiqJwpbqiQEJ4vF4a9E6EKap&#10;K+RbYqn+efX+rs/XQW9AvxczHg0Y9BMWixRbOIyxQV0TcbUm4m8mNGkjO+iqdX3bddhWt7upxtc1&#10;B5vn7oo1us5d91XNuV0HPtVr183nUeWSVZ6yWCw4Ojri4aPHxLEgzyzeB78fAPry2nhW411Xo3fW&#10;ITxIPF7C5s42e/v7vHrxEmfdch9aNU5dNbmm72wDUP2+e++quuUqIoVuP391roiS9EcIAY4l0V9X&#10;jbYZq7bFgl1zsMuHdsVDt/WXq9bFqpyvrjhbr4lc/U4IOpv+SAi1jPWu7/G+YxzK8fclmSIW5QU7&#10;W9tsjsY4Y9CxLutFBi0Ehe5xMc94e3yOEaCkIhKa8zzjNy9ecmdnQKJHxFqymM8YbahAuOgkg1hz&#10;Z2cDTAZonHChDiREGRP7kgwxAM6VVEuw5dUidYCNXyo0t6//8LkwV45OTvj53/09n3/+Of3BiOOT&#10;U54/f84Pf/AFW5ub5HmOrtW8rzx7f6ms7pyjKAqMKXDOsrOzz9bGBt47ijxfqr8vySjL/Sc8r5rP&#10;5DLOCErSZS6KxtvSh3iWMbVzvqztBV1rZKitCe9BihqYVy7JLL1zVEGxEBIpPd4JnAvjIrxFSwVR&#10;RGYtSiiMLbh//x4//NEP+Kv//Ncs5jOiJCnrfw6pNNM8Y5rB1tYOzp6ysaWZzjIuLqZI5enPLM8+&#10;zPhoT2PdhFG/z939EfMCsnxBbgUL67G5RccarKPIMoSXaA1ZCsfnDiUkAkccWXZjzcdP9nkuPrCY&#10;FcxnM+JEL/22VopeT2IsZOkU7zWRVAihyNIU7wp0rBmPd8DD+3envPzmPWkBP/jBZ+ztHLC964h6&#10;Av1PksNXh1xczLEeEi15/atf463nk+894aNHD8nOzxlGikHPc3ximZ0V/PLnz3j17Jif/OHH7O94&#10;RtsbWOuRQnD0YcHFxDHPHB6Fd57JheX56zPQms3NPvfvbXGwt8fzVye8eHbIfO45fJ1x/P49423F&#10;J5/cYWcjDvUbpZDeoIQmSiL6SUwcDUBGvHp1TJY6JlPLdGaJ+ud8/tkGuUkpjEELQ4zlYKvPQEty&#10;Aw6BVDFZUVBkGUXmmc0s8xkILDKCJBbMUsfZNOXwzDAYpPRiSa+XgJAUWUqeztgaRfQihS1ykigK&#10;vjHLUDIQkiJBCENRpBgb1pN1loU1GJMR6VAbzguL9R6HwiHROiFJelgLNpbce/IJRwv4+W+/4swP&#10;+H/+5m/Zuv+I/e1dpBA4k2OdLeO8Wr4mbt6v22o9dVLoyz1bXanB1PfrdpAy3Cb1uXotdcKYbgL0&#10;eq23SW7oyviEjvfwTV+kVHVfFaC93fe1kni7kk7gComAa5D0yasxF8Hn1fPxVbFDIGxZrbperxW0&#10;5cl1AtT6+9PbvNutagn1OnfzPM3xEQQC5WaO5Z3rpAutnltXPNME4jfrG6vIyuvvTdvfIQfi3Gs+&#10;deX865rc1+vbbQTnN71fX9va1ra2ta1tbWtb29rWtra1re1foq0B8Gtb29rWtra1rW1ta1vb2tb2&#10;v8AuX0peVz/pAiJUCvDgW9XIbjpf/WWyK8Fzl6zi9ZfAV6+raTcpEVZ/34a9vasJru0l822b6OrX&#10;2D7m1xvWbmKmbzt+83f1htBvMweaTXptzYNdY3Sbpte28ehq3JcrGkNvUmNYKg3dQhFy1XXd1Bxe&#10;NZDUz9t1nFXK5TddXxs4q+26VzWE1kezarp1ZZN529pYBW5qG7dvC3qoNz/cpoG+Tc2rrRm/Cd6y&#10;xiBDVyESj/Qe5R12kTM9ecfk+IjIWZTJyedTXJ4x6CuUtUwuTsmzKb1eTL8f8eHNMbPJBdZaFrOC&#10;wcFd+lsHTPUm51NLlMSo0Zi//5+/4a2a8aPHW0iT0sfRAyIpEFqUTdcO5z3OGKbTCYXxzOZznDcM&#10;Rhvs7WzgbMbG1oi9+3fpb+3hRI/CeKzxpFlBtsgx1lBYy6IomM/mzKYLZtMZk4sZs/mc2XRGtpih&#10;RFDHnV2c47KCQSyIx5qDu9s8eHiPB/fvcudgh/4gwmExFqa5w2QFDscin/Ph+IJvnp3y2189Z3Y6&#10;RTnPxobizr1tvvOdu3z3O3cYDiXT+YIvn3/J0dEhSSK4c+8x4+E2L98c8Xe/+Ip3Lw2FLRXFLUjh&#10;GG1I9vaHDHoReIPShvsPH3H/4X3ipM/ZZMHvfvuM589fcHa+4HRieHtqOHOSNFKkhaOwhqTfJ9ED&#10;jEnJ3QIhJZGUKK2DWriWKCkwtsAYjxYiABi8QAgdGnLDTMFYWwKMg0p8tYqMMczncwD6/T6bW33u&#10;HNzhxz/5Qz79zicUeUEcJ2gdo3WEUlEJfFdBwctXlBThj3O2bH6rCCtKZdhl829owLKl4rxdAlgY&#10;oDUAACAASURBVM9KgLu1S5CHL5VsvPN4b66tuSUwApYN/aGRLSjdhH9fBwNTE3CvFMesLa/BBvIA&#10;JRUikljryIsCawyFEEtwWpOApgmea4s9lNJLkP/lnhDOF/qWL1XkXKkWJkqVOCnkFWUsKanFHH4l&#10;cOTqtbCMdepj0owLlFKBEMB7cFBkOcV8is7njJOInUHEaJggUGRFzvn5Ba/evOPd0TEv3r1j4859&#10;CufIi5zIWiKpcDLcj3N+qX7ny27tyzjsct+UMqhdS0SFLMAUOc5m2KLg6aP73N3bwKXnWDzzxZzT&#10;0wum0wXTWcosLZgtCnIrcFLgrcH7oIZbV0W/2iDargZ5XdnOt/rkLpXbNn+zCiDT9Z22+K8ZN2mt&#10;lo3lVxsGL8e4DXTUBlBpgo/axqbenCkrlbhaXFwBX70P+4Gw4d6z2ZTfffkbdrc3iZTk4cOHjEYj&#10;pFCY3DC5mDBI4ivXb21o4k2iBOUMUli2Io0Ukvz8lMLmeOmQkcJlORbPNLf/P3vv9SRJdqX5/a5w&#10;91CpS1d1tVZoMQNgZzCKsxxyzWhG4/9JI5/3hUvj7C5GcgZqIBpooNHdpSsrdUgXV/Dhukd4eHpE&#10;Zjf2iRunrKyyIiPC3a/fe+45x8/3ffzyq+cMncdRAVaqRlk5J9W5PP5iDnhZNCVX46NQUvNnP/hz&#10;Hj58yGQyRYhAnOEB49yS+nNRFAhZ+g8R/N7intg5EUmWpURaYYuCn/z4xzjn2Nrawlo7B4prrcmy&#10;lHfeeZvZLGU8HgZPK2oqXY17W7+P62K7trlXAW+FEBhjLq2bJih9HdCpfh7r3tfWePpNY93L899d&#10;O9daFec1ybnaAKtXKUJdF2TZlp9cBcpru/Z1ql3z3/uSoEZCgaObxKGNv9yDPG6+ryop6XY6CKFI&#10;0xThFwB2qxRFXtAbdEiSZDFXGoDwMFcCIU7zHAOIT6O1nvuVeoP5dYCKdZ8V5qSj2excjbu1tqG2&#10;W4GtFuekGo3gV43/qkZzpVQAoIqgGmqdK/2axXtbqqJebtZvErW05TjNZnnnHFEUzeem1vJb11Tq&#10;c7R+Dk1fsoo0bR3Q/DpEc6tAzKvU1q+7Fq+Ts16HYPA6uetV13ed9y29Vua9siowrVHlW/U96wCT&#10;qwgM2uLGal+pk/RcJ+e+Ti2jCfBbIsBqAbV8m5z+m6r4XVX7qe+HAdAuAlmZFEGlEI/WCiUEtiTK&#10;ElLibAAtVwrv0sf4bhT8KB5ThDxIVWAMApEOpZpunue8+87b/M1f/zVb/Q6nw1N+8/sv+MUvPuP5&#10;02ek0xlZYUBSqgirORiRecwoQdQAJviQT7UoMjq78Ae9bpdut0s3iekkGmNS0jRlMpkxTVPSLMX7&#10;AGis/KkxxZXq16tiznV1yVX75jrym3V10XXx76q9+pus//ocrO8dq2KZdfOt2tOKoiBNU46Pj7lx&#10;8w7d7oA0HeFMgUAhpSz3WElRFEuxVqVejyhrsN4jnUVGESrp0BWCO/fvcXZ+zuRiOAf4XuXjVtW6&#10;VsVx38ZfrFvXzf2q7VzaPr/I922pHhqyhlC3YP5ale+sI8/5JnO3bU42wVj1OsA6/3cV0cR144Eq&#10;L18QAq6rt64G/VXzr8oPw2cv14gXMUUghMSG+CxSCuk9N3f36Xe6xApwljSboQUoKZAOzkdTzkZT&#10;rFAoIcktiCji+dkFL0/H3NrdwflQ08I5tJJYIYiVIhEFxlmEiChsgVQRSoAUhNi4VItXUiK8L3NL&#10;GuD3qh5Wqz/Vn1FJAmmlCsDwwhgePX7CyckZOorxQvLi5Uu2B1u8+cYb2MIQRzGCy76iyrMDaYXF&#10;lD7AWcPe7g439gOg2hk7r6FJKeYkFzg/zyGpaurlOXsf6ry2BMEHApNF2FHNByEkSF+qWot53lAp&#10;yOM9ogS9SlWuDecbIF03zxG8l+AEXiqwnkhHuMhiCwMEErt/9+++z9nZBT/+6b8xGU8Y9PvoKACR&#10;jezw28fHxFFMIjTOp9y8fYAVMBxPSKaCREEkHXJX4V3K9qDP26/dxPszXh6NEYVklhtMFkhDdCyw&#10;hcVpgdEwyT1HFw4tJb0YZkXGdj/h9s0uZ9qSWx/A01kYW6Uh6QTVd5nlpFmGRSGFAOHxBKKSNB3R&#10;63e4dWeHZ0+GPPvqkOk054PvzHjjnTe4ff8uSST5ohPxxa+fY1JBMQuq609/9yvSdMjNvQO6ukue&#10;juh1Ysyu4Pg4Q7mIyUnKP/39z3n73Zu889YBO3u3EU4RSU+/n3MxcpxfGLIcrBe8ejUlt4e8dn+P&#10;3Z0+kVa89/YDDvb3efz0mCdPTphNHcfHljQ75P69ATtbkk6icK5PFBuiJEZo2N7t8NZbN4ljwYsX&#10;x8xmniIXPHt6TL+viDuhTrzTDwSb3mQokXPrxjZJJ8Gagsk0YzpVXIwMmRYMtgXWgnNQGEchQBrB&#10;JDMcn43wBrSETiKItaffkUTbW2ANNiswWUGkJc44HDLUX5WiKIoAgHc+KMRrSawDuZh1AhVpUAJn&#10;QcUdYi/QcYitiDs8fP8jJl7wt//1J5zkHdTOHp9//YR/++Vn/PWf/yWRlnixIHCXZZ0UsaxQvS7/&#10;XOxRl3Ox+f6GX0k+0/b/ygesew7dzAkr/9OskVxnPw97wUKxW5QeqAnWX0XMVVf6btuLKuKOS6Tt&#10;gjm5ZciVdWueufjexbGulzuIWtzAWpK3tli3WQOpE43VgeD1udAcsyYQvkmo1LJJX2I/EJV0+pr7&#10;KJuEbI04qi3eWlVfaeZ+bc+O5/9HLJM7NkiK20hdRUnm0pZbOGfmvSGrnvU0SZA3trGNbWxjG9vY&#10;xja2sY1tbGMb29gGAL+xjW1sYxvb2MY2trGNbWxjf7BdV2mn/t46A31dmWidAmTz++aNgvP3VN+3&#10;fG5XPR9fB05Y1/y57jrbXq8a44G1D22vo4bTfG2deu26JtPmg+yrVPeuO4arzmOVEuZVqmvtc2e9&#10;SljzQfw61aF1TbpXqeI1P/9NVH/aAHX15sbm9zSbGtoa0a97L646r7am/3Vz6jqKcOvG9Do+ZJWK&#10;4SqlyrbruoqEAZabbpxzaKmIhERLTzYdk09GFJMx2XiEmZ7RER7lHPl0AtmUfhLR1Z7R+RHD02cc&#10;3Njj1o0dbJ7x8sVTXD4hkV0yHXPn9h2OfULS2yU2BYW0bB3sk8UdfvFojFSatw920MLgZiN2tEZH&#10;ZROQDB3AReFxBgaDAXme8eirY5Q+4VGsAMHOzQs6Xx4j+12ETohVhJQRWWaZpjmTyZTpbMo0m5HP&#10;pkRak8QJUaTpdrvceHgTW+xyfPQKbwoGd/a5c+s2Bwc77O9tsbO7RbfTQ+mEWZ5yOpqQZgU6jvFS&#10;MBylPH9+zO+/eMSzR89Jh444Ety5s8u777zG66/vc/Nmh34v4vz8hM+/eMzF+Ss6vS4PX79Dt7fL&#10;8XHGf/37L/n8s5dMpgHEJAUo4dnZVuzvJ+zvdJDSUbiC7YPbvP7GQ3Z295hlhmdH53z26y948fyY&#10;ydRxOnacZHDhBFPrSY3DS0mcaOJuFycEs9xhnSKJY6TSOEIDnlYC7yxSB9UnWTV3IZE6wluJqxGx&#10;1FVZIIDfx+Mx1lriOKbT6fDmm6/zR3/0Ka+9dh9rCrrdHp2kR6fTRSoVunVLYGhQeXKENj8XfuU8&#10;QoKQAlU1yc4n/0Lp3ZiF0lQFfrfO4k1RguVCE5xE4KzFtgDgqwbZau8uimLRIIacN2nNm3jnjVmU&#10;KlQLxT1BUJvyJSiWUj2q0+ngPcyKAl/7/mZDV6sSV7WHSVWC+Jcb8Ku4QFQAPSFQUmNKoHblAwRB&#10;dQUWKroBROJbfW6zAW1Z8d0tgaPn/sqz1BxXnXsA8YLwFmUNPQnbiaYTR4DAWMvZ8JyXL19xfHbO&#10;y+NT4sE2N+7eBa15eXjIG90tlNalumTV3Cjmze7hHoVO6kot0+MXisGlepirlNXwgCNLU0waob3H&#10;WMt4NCIvDAjJLC1IM8vR6RDjSyCzrK8FMf/+emNhE0hXb9C7qmmxruLYRnzzTQiLVu0tbYDHts83&#10;wSzXiWVWgZCbYITmHK7+bVsLxpgFQN55nAdrLK4EfZ8cveJnP/sJeZGR5hmffPwJO70+eZ6jVABi&#10;xXGMs6Hx3BQFSio6vS6yGzEeetJUEHV6uLyAPMXkE6wL/qLwgi+fvOCzRy/JfPABSsqgEihFE4vQ&#10;GBtfztNlZaoAcvF8+MGHvPfue9jC4KxFl2BepdQc4A6gdUxe5MGfSRnIesrxqlTcO50OaTrFWsv2&#10;Vp9/+8lPePToa3q93tI6VmUz9u07t9jd2+bo+FXpP6vxV5fii/q9u25u1Jyz1T2vK4waY+Z7R3Me&#10;tcXJ1TpbNadXAR0rW6c6vy7ubCMk+abAqjYVq2pedzodZrMZRVFcKydrxqjXIWhapTK/6hht67dt&#10;nc/j99LHGWMoigItFd7aALB0DodBSD0nronjGK00edmi7t0CnFWBo+YAGedwNRBZdX7GWIwp0CWh&#10;T/OcrLVEUdSqatf0fwEos5qMLezpTb/ua4rzdZD55fvdlpOuIr9pkiS05bUBeBrA9lEk8T4nzy0V&#10;GY9SCxBipSK9DBRrz8WE4NIYXQUSvmreN/eZZv68jjymPmZthDFNFbdVudgq4F5bY/uqddTWkH+d&#10;Ok9bjWLdHt42F9ad03WOv4oAr6kkXAEwr6oDtfmB5vqrn0vz/02itjopkG/WOoQIQP0acOK6SsRt&#10;tYUqBqnvZ22+9Do1p1YwTMvnVymEt8V29fNdgAxVUA1mmVRDax1yDinxBAB7HEVIEUCmaZrS60Vk&#10;WYZHzQnDRG0PEiUpj3WOzFr2DvY5ONhnd6vH3t429+4/4Luffp+nT5/w61/9kmcvDzk9P6cofXlF&#10;vuN8Pe7xc2Xr+dyu8jJ8LQdbjEEUx3N/enp6xng8ZpZZTCEw3pHntsw/6v7ALymWr4qRr1LIXncv&#10;VvmJ1fXgq+fPt61Hr1O1bO7x64heVtUxq3+TJMFaS5qmxNOE8/Mz+v0BUayYTDK0Cnm81hpjzDyG&#10;M8aEfaciyCsshTVEUuGVwDhHp9fDa8WW2ePe/ft8MR6DWyZsbFNavyoGrcbjslr4NwPCr4sH1xFX&#10;tNX1mntXRdxWv8Y6CLmNKO0qf7HOhzXnSpPwZVVc1zb362QlTfK8NnK2+j7SnKf1mD/UDURrTlqf&#10;18vHXB6DijhFtCRkzT3AS0mR53STiEQ5bt88oJtEaFGQm5wkUjgfowBJUDi3LhCICO9RKsJ5w8U0&#10;56sXR7z94B4HIkaIQEIilcY6EF4Qi0BShPcl+agHW5IpSRH8Xw3wLsqHQL68DhFYWedEjcK7S4Rh&#10;9b94mGU5X/7+K7Is56uvH3MxnvDi5SH/4W/+p3ltLIoinF8Qv9ZrQ5Rr15axfFHkbPX73LtzG4nD&#10;GhNycBdIl5xzCwJJY+fPxJb2RimXiu8Wi5cSJyzSOFSkgyaycCAkUkmU0iVxS7nte4/DBhI8SgIB&#10;F0gl/FK86WqEeWU9y0uEBKtCrUerCBUZvAjrbzDo8zd/8+9x3vPzn/+SPJuhZQehIywK4xJ+8ZvH&#10;vHZ7h0QWREqyNeiAMxydp+As+cyTZYr7BxGGCTu7MW++voMUGS+OCpyDWRbqlJ0koqM7OF+gIkth&#10;YDyDVziiCPozw1a/g9aCra2Y4bRgMjHYHHQkKIxHFoZYaJI4wntLllbENIAXaB0RxQrnU3Z2Olg7&#10;4NmTMUfPTynML7gYn/LRH3+Hgzu36fUTur2I3/zsEefnMJo4+lJw/uw5o2eH5LMCZCBWPdjr473g&#10;/CwDIUknjl/89BXHRzM+/vA+N3d2S+D3BVJPUJHi4sIyycAYwclRhjWn3LzhuXunR0TBzm7EJ3sP&#10;uHd/l6fPjnn0/IKzc0uajbl3v8vWwDLLJUo7orggSRT9XsL2IOHBnW0ikXFyMSadgkcyHp2wLbuA&#10;YDoLqusXoylCwsXwDDkR7HR77A8G3NyLQcbkVnA+nDAeTciylDQzGAPWCvIixFiyE3IuvAXhURom&#10;szEut5jMs3ewC65gOBpjCo+U4X0I6HQUkfIgPVqDjjSuMDgncF4ilAp176hDFCtQFq8jHrzzMana&#10;5j/+p3/g1Vghe9tMUksiBf/0z//C26+/wxuv30PpKJBt+ED6GqrQ7c+Dm8RoS8SDnlAHIqibL+Vb&#10;pf+par2r8tb57wQrn4nXz6P+XBkvV8Ztq8D33pV1BN8keVvk9td9XreSsMuLFbXT5X3Pu/XPtitf&#10;TgP43ARcV/t1RYy/KofwtZi++Z7rECk1a33X+Uy9htXMMefxQuO66p8RtJPa1evkzXpwPe5o1ibm&#10;x6nfxxU1rTagf1XDqt5ez0mvIlNq1jUXsZ+qkSeHp0hhiNw3vkcb29jGNraxjW1sYxvb2MY2trGN&#10;/fdkGwD8xja2sY1tbGMb29jGNraxjX1La28Aq9TefEORffFgtmq0qX/POiBz9f2rGqeXlTLrSvSi&#10;VI1ZblReB16q2yoVoFVgk6uawZuqsM1rbL5+FQh63XvaxnEVIKV5ft9GqautYbl5bc0xa76/Tdlu&#10;lWpR2xxZpchXP86lhr4VzdfrGu1XNaSsG/91a6h+nU21xXXHaWXib/ls231dp5zevNa5CkLZSO8B&#10;4X0ARVZrugH0a21IEA4Fc5XlOTxWMG9WxIsKLblSefC6JA+yapaZe6ZKgzYAX8XcNwWlHFkqQeNF&#10;2TAflItD363B5BnZZEx6cUoxuUAUGWQZsTcoachmY2xmUcB2v4u0E0Ynz7l9+wYHN28ikTx6/CXZ&#10;9IxIC5zw7N3Yo7sdk50WyLiDiB3CCMbjnLOzEeMCfvH4nMk04qP7N7i3v8t4dERiLYmWSBkaPrWG&#10;ONZ0OxqFx6QFxsJkYvAGxqNDDC8xArwSqEghg+wJcSdhe3+PnX6fve19ouQmcRSRzQpMlhMpj8gv&#10;yNKU2zd2ef2Nh9y+dYNIV2CsGGssWWFJpyOmeUaaFxSp5eTshK++fsGLp6+YXIzxHgZbHT76wX0+&#10;/s5bHOxvk3Q0uR3y7PnXHD5/BS7l1s0d3vvgbeKkw3Bo+dd/esyvf/mK8XlQ4Es6jm7i6fU0Bze2&#10;2d3ukOc5aZ5x49YtXnvjAVvbu1gDh6/O+d1Xh3z59TOOzya8vLBMMk8mBMPCM3YeIgkyCg2gWpFZ&#10;g7UOaxxSRkipUVoRqwCYtqYAQqOPkBIhNR6FExIvSvU2U5SNZUHJW8igOD5Lc4o8Zzabsb094Pbd&#10;27z77rt8+tHHbO/sYK0n6Q7QSZe420dqVUHdEIRmYInAW4cTVYMQRJECUTWJlU2zJRAWXFizzgS1&#10;d0dQXne+VJi1eGuxYtEMZT04awl49gCKEzUV6wqsVgd9z32LAy9CLBB6lGVQYqwa6liowgonQILz&#10;Fukl3oOxAciXJBEWT1EUmDzDR1FQiQ8otSBqVSpftTaxS4FA4xHoSIM3c+A/IrQDS6nm6u+yvHel&#10;9k15reF99QYzUTotQdUgKBbiLIIAsmsCBr0LQGR8AMJ7j/YOYV1oXCzB+K4C6wNKCXya0nM5fWHo&#10;KJAuqGFNs4KL0wtOT895eniE72zx/offIep3OTw548XhEQe37zPQMcKFRmmpRKkEaUKjrRdI69BE&#10;uOqeiPmdCffJeYSroPGOJJZs6W5QbHOgdEInjilyz/BsxHg85fRiysnFFCsqJaWg8OOdDQ3x3iPL&#10;xs2q776MGksyieC/nefKvbYNaLNKfbCpGLOKzKa5B9bfE0WBgMA5PycWWAAdqr3VlWvMhnm/IsZY&#10;15i6StG+2RBaAWnC511J6hDGXZZz1gvmanNUcbK1HL18yW+1xnnPzv4u3X6XThQjnSfWCqUkVgb1&#10;dyFNUNtynjzPyE2BsQbnPU5pRNLFOUuuLFuDXQ7PhvzkN18w8wIvBHiH82HeaVGB8ku/1hoXi9L/&#10;hvWuNFjr2N8/4NNP/5idrS3SdEakZKBl8KJUdV7+i3dIHdZ11SiqpSKOY5JOh8IUFHnGoNfhyaOv&#10;+dd//VeSpLMENKmUF/f397l75z7Pnr7g7PQCISQqkvMxrjf1+nJSV75pHci0GXc1G0ihrvK3TP7V&#10;Ns9byUBa1kYd2FxvzK43Qi+Bv4UIsVsJSvElAMU3mpHrhB7rSKWaQKdVClzNNVIph/v5/sa1FK6v&#10;G6dX41cBjIJ/D/FWUwl8ZbzLZQDakh/wstwbPYJKPdbgFKU6bwB8CBHmt7WO3Fi8UKhI4AQ4AShJ&#10;LGOcMRTOoDsKqf1cOTKMo0cpMW8Ir8+XNkVTawuECOqYQlQ5gp+rtC37I4A6OMwtNWSHfVGW67xc&#10;Gd6VcYsrv7M6D3FJGaxSha/W0YKAR85rDZU/DgQz1TqXJdlPRcMj5/tJdWzvHUoJkiRqvf/GmNpa&#10;CseriH/8nFTIrSTZ+0MUytrI6Vbl583fNwF7q0B/6+bsurl8HVXktnrAOtKxdQDEb1KLahLqXWXN&#10;965TaaznzKtqDKtIRtrub3NfWEUq0EYgcomYooUEYX5/GqD1q+Zc28+r7lObcuC6mk99XTTHrA6G&#10;WEVodBV4tQIEzWMypVCl0nsVAwSyMo+OojJ/U0iliHWEkgKlFel0zHA4Ii8KhJJYZ+c5gxBiThYV&#10;xtejpaRQEqElXoUcraM63LnV5ebBDm+9+YDPv/g9v/zsN8GfO4hUSaAmAtmYKHH6c0AODXKvimzE&#10;cykuKEzB+YXBFCnGOmazAuvAIbHWoQLGE1/69z+kbnXduuA6Qoq2Y38TIsSranNtn2n61CZxSFuc&#10;3ZxP1ZpbJl9dxOSTyWROHpPnORcXF+zvH7CzvY0xFlurudVjl2q/9C5gBEGGfBSJsR7lPUVhEFKi&#10;o4jd/X26/QGT0RAlF+unHj82lUbbaqT1OO3bkrWsW4/f1Oe0qY62zY36e5qxVZuPWuef2ubxuv2y&#10;jSzhOiSqbYqx15mnTdK8xdgsiDDqOUP5baiSGKwCuVffWcU11dgtQJT+0vzXOhA/OmdC3C8lEs+N&#10;3R3eeHg/1CBdEZTUCUrv3oGTgkma4RFsd2O2BgMEEYNBl8GgS0d7Mg+psXgp8NIHJWdTxmXCIbzF&#10;WIOMgkK39Q4tY5RW4doJuaUSsqRZ8nhREoiwyC1kGSY2SU6jKJrfS6U0FxcXnJ6eYZzny6++5te/&#10;/S3//n/4K/b398EFwjHZqHUtfg71kcKYkmDKkMQJrz14QKQ01hQ4a+ZElNbaEvxuF3W4CjRbPSMT&#10;IJxHsEz+IIIjx1HgvEEqhVQVmZUCEfYEJcJ9ne9Ti6kRiDPngNJQXcQvYm58RVipQvytdVlStKAk&#10;OI13Bd7D9vYW/+F//h+5f+8u//L//gvHJ2dEQuCcQAuNFV1OhhkH2zFSOeJI0+1EOCe4/db7vHH3&#10;Nm58xLPhM4Z2ynlxwcFOj929BOPAHBfkNpDqTVJLv6vodCOUAuEN6RRGU3hxaojigp0tAa4EKCuB&#10;1gHwr6NAdmMNTIs81HQjjUgcxjhMAbkDh6XXj+h2OuSpZW+3j1KKp8+HnB5PMe4RFsF3PvmQwc4u&#10;H336Jr1exK9+/jXHLw3DM4vNBTs9RSQcaA/O0u3EPHwwAH/IeJpjnQAbcfhyxPD8c+7c3ebdN24w&#10;2N1DyAgvxuhYEY8tFyNHbuDiLGcyOeLV6YgH9w/Y2oqQCvZ3e+ztPODWnS6Pn11w+HLGV1+NGWwJ&#10;DvYtO7sCmRYhTskMO9sdtra6WLONkIZzZngv0Fox6HSIoygQr1iHjjpkeY4nzFehE4SMsVaC8+xu&#10;b7Gz1WeWzjg+OuLiYkikIwQaqTXOeZwvyIsCZwWDbpe97S6umJFODbcf3uHttx7y8vCQqCM4P5kg&#10;hERrQdKJSqKGUGsSoiRqEKCjGKVjQGGcB6mYpDmd3R0evvchhd7hP/7tj3l0augf3AYV07GGNEs5&#10;PbP8/Fe/5PadAwa9DrYoynVnobYWrqpfLO8dogbcbSeJbuaEzeedi72Eeby6iiy7nrcDOMsl4pM2&#10;cvRVe16TnKXt/c3a0Py6ZOn7a3HH/H2inTiuIl+t7YCtY7wUe3mHlItaRR1w3Z6XipXP3efkKKVz&#10;FDUn6VaQza3rE1BKzclrrno+ueqZdfN5bVWHmserjbhuVX7efL57CaBfA73PCbdqXRxtuVp9vtWJ&#10;IMIYuktj1TzP5fhk0QeyiiDzMqlAex31D41ZN7axjW1sYxvb2MY2trGNbWxjG/v/i20A8Bvb2MY2&#10;trGNbWxjG9vYxjb2B1g7GJU56/qqZrb656+rDNgG5lgG8or5s/Q2pZM25vWrjlW3pkrSN20evepB&#10;+rcZ81WA/Lb3X9XY3dY02Gzo/kNUmJrzYF0jfb3RtGrCqzf2tykyfJt7chURwSpVy1VN6qvA2W0A&#10;n/pn2hSEmwqC11WwbX5ns1G37XpWrclLKm2wkjjhOudW/qbmIxrNOCWg+A9dI0vzjIUKhSMAqKtG&#10;GykrVWRbqhwHoK5EoAnqed7m5OmU6cUp09MjRDaloyDC4V2OwnF6cshkeIryit2dbTqqy+PHX5PO&#10;hvR698Aanj57yenRC6TwRLFmOMlwfspnn39ONniNbSnRWjEcTRlePOH87Jw4TjARfH1qODl9yfff&#10;u80be7dJsxGSCTq0TRIlEqEk03SIQtEfaHQUVBPS1KKiCBUlOO9IiwLvBf1en61Bn16vi5XgpcRY&#10;wfhizEWeB3B8DNtbXe49uM3B/g2U7hInA0zZiDTOc4p8SpEZrBGkqeX54TFfP37Oy+cnTMcjtPDs&#10;bA948P5rvPnGbV5//Q69Xjjzs/MzXn7xktPT5/T6nnv3DtjffROE5+x8xmf/8pzPPztmOHJo5VFa&#10;EGm4c6fPrZu7bG0loAzeObZu7HLn7n32D/bICsPJ2ZinTw/59e+e8vXX54xmcDH1nDgoBMhYIHua&#10;npSkxuCcn4MJ8rzAWUcURSX4UpdNVyI0oQuIomSu8u6EAhRSaryXKCXKhvUiNKUriSI0p5xrnwAA&#10;IABJREFUvM9mM7yzvPn6Q773ve/y1ttvsr27jbOhMbnT7REnHeKkg1Bqvk4CkJZ542+1spQqFaxq&#10;+511RWgQsyY03dpK4TRcZ/BFct707J0F7HJzkrMlMHmhEFOpDNab0tr8YlDQCQ1LAN6U6uc1YEe1&#10;BrXWCL9o1g5KlgsgaRxF+FLdFllr7i/BvvPzXUWiEzxCaJq2FRjOz0HC4deVar3kEk6olDep+9Fw&#10;/Wap8bHe9OW8K4HcdeXMEgRfgvuxBpvOkM4hpMIKgcGjogSlI7SOEM4gnCVyho4WSOEoipw0LRhO&#10;ZhwfnfD46QtOJjO++9d/Rm9vn6nJibsZUkecXYwYbO/NgTPOuxI16ZBezcHZ+KCY5stG8erO+fkP&#10;oYlcOk8vUnRjj8IjpSbpxdyMOvz8sx/y/NkrRmnB86MjhqkBqYiSiCLPAuC+okMQohwfOVdtq1SP&#10;FuPpVsaG68herooP2kAGbYDjpvLp4hi+BGVTgi4v79FVE+QcdL4iRli1d68DflTXWf99BRQTUqMa&#10;zZNNdcswRqUvyzNevniBUBIdB9W4+7fvooCD/V36/Q5aCYS3FNmMs6MLstkUa3KsK8LcVBLrDIOt&#10;Ad2DHSbDMRdnQ/7ls9/x5HRMQSCpqKuZS+RSrtAW+wU/F8hyOknMdDJFac2f/Omf8Nprr80V7p2x&#10;ODzWhfVcV2s2JoADtNaBEKAkvtFao5QizzPSdIaSMB5e8Hc//CHj0ZgkiZfG0FpLt9tld3eXV69e&#10;cXR0FO6vUkglF/e41lG6jtSrjeBglXrzIr9Zre7VBM43rQ6IasaDV4FxluK7cn067/Cu5hOrRuKl&#10;OSYvfUczhm/mRVcBa5vvLYqidVxWKU6vyzWvA8QKyo1+5ThfN29dVkcLyopSEoCYUpOlebktBTV4&#10;J4J/rsBKFYDJWluSPNi5s46TGKUE1pn5PFy+jrDnV7HO6vkSSDwq8Ht9Dq4C0tXvkzF2Ht9fziHF&#10;vPm5UnYNc1OXIPa6/5Oln/BLKrXrlMQrAEEbOUTld+bgrlLxvvmedoW5KrphDsoP7eJ+qY+/ruJa&#10;Nep/mzy/nheuqzusAke3KcSvUwZcdR5thHGrQKer1Njb6gjriCS+SVN7W4P9KnBA29itql20rfOm&#10;T1yldL2u7tXmy76p0vIlH3mNOlATBH8VcUEzl267xlV+d9UxmiqNTb/TnDOryAnrMV7ly+pAkQpM&#10;TwhfAwEWIHXYs31VC1BlTKAipJL0ez2SbodnT2ccHh4ilCZRyYLMo4wznLVz/6q1Zqe/xSDpIrUg&#10;s/kCfIMn0oL9vR0++eQjjk7OOD85mysI+5oyvajlcVQg+/p9ruqqVZBexX/OYp3AO8l0WgT/6wJp&#10;oXUBWOmdL4GN7so62Tog8Detw1y3Lriu7nZ1zVksza11638VIK0OHq/+RlFEt9vFWstoNJoDiZdI&#10;gVgmj1FlvFkUBRfDIUm3y87OCUpHKCXJs5woijDGzOuaFRBeSok1Fl/bo+YxqPNMpykqkqhIs7O/&#10;x+7+LpPJGOcuq2iuu7+rAOF10Nw3vffX8QXX8d9Nn7Cq1npVzba+765TsG2L8+pAwOZ41slUm0qr&#10;TX+5Snl2FaFpWx24uoblHNS1+vImwGyZLGh5fLXWSzFViCvt0vGqXMoSlMoVkk6s0dLz2oN73DzY&#10;xXmDxyJkyAGMtSA1M5MySlPuPHiN26+9xu5Wj7jTo5d0SHoxkXDsas9sek5WdIiNB+mwXjCbpWSF&#10;w/Y1ngjrBEKCUhqExAUqSDyhsU8ikGUt1M/zkQr8XgLgG7lU/d4559BKcHF+UdbrIqZpRq/X5/at&#10;O2V9zc+JAipSxPo8V0qSZgVZlpGnGVLAwzfeIIp0OcZ2nkMYY0oiEjuvqVXlKI+fk+gFKku5dE+c&#10;d2HvKeNP6SXGO4SzgeylJGaUUiEkRJEOxHDeB6KyCmBPbX+X1V7janFzGDvjqjpZIIoRUiK1RiMx&#10;JpAmWpvT6yb80acfk8QR/9d/+lsm6ZQ46SClQpKQFjkvTifc2IoYRNDtdtna3+ZP/vKv+P6nfxwo&#10;GLMxk/NDfvern/D4yS+ITc7WQONkQnGScTE1mNwznGYcbCfEUYQSAukMaeo5GVoEM27s5OzGCodH&#10;KUm3q8h8jnWWKIpwTjIZ5zhX0N9SJHGEVoKptUxGBeNRijGWu/dv0+n0yfMxOzsRUu/w5ZdnHD0z&#10;TKdPyFPPJ999l63tA975YECsI37+49/x6rBgMjU46zjYicHneOuZTqbcubvDW2895OmL5wzHEyaT&#10;HCkEWe55/OScyXTG26/d5ubuTXSSMJ2N6fcdO9uek7OU06FhmjouJlNGk5S7d7fodQT93pRBr8eD&#10;G/vcvXGD83cMT16MeHl4BKqgyMd4K5EixuaGLMsYDDp0un1uC4XLjxleTCiMAyPY3u3htAChyHuW&#10;0WhCURQopeh0u0xnM0ajEd1OF+tDPTnLUlyR00uiMifK6MQQKx3mSjcCL9jf3SdWUOSCvUFCvw+T&#10;yQk7Owk72w95tTPk8ddP6fUSPIbCmFCXdOW8VQtyI+McmXUYFLNsilcJb7/+MT7Z5//+4U/47dNT&#10;4r2bkCQUhUVHGpuOGfucH//yZ7z//ju8/9ZbSBWVquClL3UWL9oJ+dr2/7Zn3+ueu64j7m4jK78O&#10;2V6d7L2Zm7TtkXUCmYpUsH68dXvVpb20Bthv5rxNEvx5HuXtynigXrNaqsU5g5R1gr3lPXnpOUSl&#10;Um65RAoXiFzan6db5xZU+i17d1suWwfht+Xi62oVVQ13Pj6Nz1e1TlriijZS1LZ4pY2M7zq5Z1t8&#10;XicpW4Dpl5/tryJlbx5vXU3pMgmgWxlTbWxjG9vYxja2sY1tbGMb29jGNraxDQB+Yxvb2MY2trGN&#10;bWxjG9vYxv6b2SqF9ToI5yqge5PtfZUKIFxucKs/5K8/DG5+f/OcV11L/TPrzvs6SvKXm9P+sHGu&#10;rv86D37bGi2aTRn1ps7qQfy3VWO77ti2qRRVv79KXe2q8W+bi8250XaPmj//t7jeNsBd2/iuIiBY&#10;N6/WKcVeNRfb1OragBqrxrbZmNJ879pzLxVmQlNH+RqLpsLrNEKvmgNznyEqhYl644XA2gBE1Vqh&#10;hMCVf7z3KEA7EMZiTUY+HTMbX3BxeoQZn9MVjq1eDK5A2IKO1kgP5BlbnZgsnbHdE6TjI7BTlPTY&#10;PGWYzhhfHNOJNFYlTLIUhGA6Szk6z1HyJntKcnh4yNePnjGdpTihyJ1DojAyxjjP3332ilf3t/no&#10;/j5JkiCLMYgC4wwUAZDovA0Nn1YQRRGdvQ69rS0G/T69ToKKYuJul0RrrDFM0hnGW2bpjKJwHOz0&#10;6G/fpj/YotPpknQiettdEJpZajkbjhiNZ4wmUyazlFlaMLqYcPLqhLPjIfksRceSnd0BH334Pndu&#10;bnHr5i7b2z0KkzOdTPji+SHjySmj8ZSD/Rt88OHbxB3JLDX8+osRTx4f89XvT0inDucVSiq6Pbj3&#10;YI+HD25x4+YOSgtEFKO1pN+PUFLh0ZxepHz56AW//s1jDl8NOT7LGRcC3+3gtKXjBB0piJIIHcdB&#10;VXU4JHUOFYUGPe8cWutSISrMUetsqTIcGnFDU64ODW9IHKpUOlckSUwHmEwmpGmKsxZTGGbpFI/l&#10;/Xff5c/+9E95cO8uUslyzDpEcUKSJGilF3uYFHPwVV21JIBwK+C4Kxtp/fznorB4Z4NijwvA6dAE&#10;pkrVVTlXQ3fOlEpeoVF3vk4Ba8p17gNgpAKWVH6kDkpbACKX1Z1FBXjzYknJhKqRHIGXomzAcwil&#10;lxqLoygKDXqFKV8rFa7LcRBSrNm/Q+vdHIQpJcLLUgWWhqLiMpBtvlepUnFsyT9e9usVmN+ZCuRX&#10;ejYhiSIVVMCKjIvzE4rJkEGk6UYarSJUkLNHAUqU4N08I0rH9GJNLDxgmaYzxqMpF8MJj5+/4NXF&#10;iA9/8Jc8fOc9jkdjlBD0Btt0+1ucnp9z6849et0uUgaVSmMWqsCSIAvphZsrEvvKjwLOLUDw0ju0&#10;t3SlpyshkoIk6WAKw7/+9Cc8f/6So9NzZiLmg08/ZevekM+/esTZ+QVKgnE+zOuywVDgcSWpQZi3&#10;AaDj5uQH7XvBqr17lcpPMx5o2zObQIG2PaUtPr28Ty++o9mM2YwB14HjrhPf1OPe+r7urA1N6lV8&#10;6P28mbPZbCiFoEinPH/2NDQTG8vLm4e889ZbxInG+wIl4ejlS2ajc2w2I5+NKUyGxJNEmk6csP/a&#10;fTpJF4enkAmPvnjK7w9PKUSAh+qGMlIbIHKpMXYeExLAQrbAC8cnn3zMhx99yCyboZUKM0SKoJQp&#10;l8EizjmSJJmPi9b60v2dTWfkeUonifjRj37EixfP6Xb6S821dTDU4eErsixDShX6fWVQV6Vs8K2I&#10;Jpbyj0rKi6uBZfXX5oqgDbBjM/Zqa26tf3ZVk25z3Nti51bV4Eqx1vk5UYmofbZ+jtUx5wQNLaQS&#10;y4qWvjVOXbXe1wGEm3Fo2ziuilXrKldtDbvXzRHawO/z172bN8x777BOIqRA64g8G2MKU84pyr1z&#10;0XhvjMGVpDC+UsWzFo8j6cTlPAwN36o2/s28YR1ouq7KXDXXX5XDLM/j8Jlmfrf4Vy7lgBXAdFUu&#10;01R6a/rQtvlT/+wySUSYyHW/b62dA2lpmc8B6GNbFOfaVdtW7TffNp9sy9FWqaa15Wptv1+lZN6W&#10;Zy59rwhkYmLBXrKWFG5Vnroq317XLL+unrFK8XjVWmzzM9epDzTnZB1Q10YScB3/dBVRz7qYp/bB&#10;pXtR3/+b11kRQLlSCbB6jyzvrVpRA1h1T6+q612nrrCqxtE2F5qvVyA/1SARlAikE6W6bgG+QPio&#10;JHIJv1daIVQAyUeJZme7z3NnKXKD0hKZgBIOKXyY9yw4s5wNedP7771HJ4lDDGtD7cG6IoxtCdjR&#10;SgfFWSExTqCRJSGfBxUF4KYMpD9B2dnhsSitA/irPF8hgpKtxyOkKvMWgSMA1goTlHlDRO9wwmOK&#10;IuROsn1vXKXCuGqurSN2XOXLVvmA687zq+ZY8/xXfbZZI24jR632pYokpQ5UaoKdmnXuClDvvGc2&#10;TTk/OWert0XS6VBIQp3Glbm9UmGNWoewHuuDInQgiwNRrsSKfEF6SZzEiE6X/tYOSe+cbDzEe4GS&#10;ugrRcOX+u3DRC1KYRS2hUrxl5f6xam+4Ctj3TYlhr1J8r6wJPF/ln+v1iWbes+5arsq5VoEC255V&#10;tMXqVf0z+CNZuew5KaCf5wslCFkuXveiJCAMgtKLWksJYA/XG+IoJSTO2nIuLAB9tiQ6dMbWxs7h&#10;jZ0fUytdkguG75JEyAiSSLLT73Cjo3jj3k1ubnVR0uKMRvkwT9NZFmo5TrFz8x5/8d4dvI6YTSeM&#10;J1OmeY49N+STEW/s9Xltt4sxjqIoQAR17qJImc0KSAZEPU1RgdmVRCqBFAs1WOErCqIwrkou1JvL&#10;4Vma90IucrpAsFYRUBVksylCSnScUBiLtcH/x50IbxVaSYw14EvSJB/I8Jz15LmhyApcYcFbXnv4&#10;Gp1EB+C7tRSlKryzhqLI5gRv1nqkqMfBgaxSVgSsolZz8g7h6nPLYkuCQlXRoToXVOqlxckAEhZl&#10;HuC9DCQBPsyK4AgkgYuqBM6XuYmb1w0kopwHToAUcRh/4dDalgSbBmNSnC14563XOfreH/G3//m/&#10;YApHtxs+ZwXMspwiz7mz12XQjUiLKf/lH/4Og+Iv/uQHvPPJH7N30Oe7j/+UZ7//FS+//JLnTx4z&#10;PX5J3x5i3BCFIzWes1HOoBOhI9jaVqgILoaWk5HnF78/4dM3d9nq9OhFDpMXDOIeae64uMjQsSRO&#10;FHlqSCeWSAiSboLtCKKuYzq1nJ4WOH/M/fsHJElEUcBgILl1q4PNM8ZnGZ//8vdcDKf8xV9+n739&#10;Dq+//yZxR/GbXz3iyZdjshRenWXsbCuUdIzPR7zwioPbt3njjdc5fHXI8OKC0ciS5uFZxdFJxmz6&#10;lPt3dnj4xi22ez3SyQgdzVBRl6ib8+okpxh5JiPHV+kQHcHtW5aDPYFHI6Sgl8R8553bfPjOTabp&#10;kKPjY2YTQzqdcn5qsHi293rcu3OALwxCx6AybG44H44YbPdIlEYpAVFEt9ehJzrEsQpEmkoTRX1m&#10;qeXLr59zcWEQSGLtEMqjFGz1FD0vyacpkyzHGdgaJGg8rw7PyPMUpT36dBjIC53i4+9+xFvvv8Hv&#10;vniJGAfld6XK/LOseWvtUTrCeYfJc5yHwitE3OPOm+8xNAk//H9+wu+enyD7O3ilSfNi/own0jGF&#10;KTg6POZn//Zz7t+9y1avgyvAYYO/FFVU3FIfQJVrhlqNZ0GuetnnexBlbVm0x/9N8iePL/eIQNi4&#10;2JfKPaMKRKu6cUkAX4/ljDFlTgt+vt4pgeqX69hteVrbc+ZmHa0i4K3IA4KrEnMiOo9rrZsIQt4d&#10;yFNqe6cgxCbOzUk7fEmAIITEO1/uaJI5t4kQKClLMiGHQAW/6i4Tbc9jiSqwqvbBEvhe5RPXyVev&#10;Q0xQkXTV611KqaVxXCLdaZCN+7JWywoC17bjN2vEl+KU8tpdBfZfEfO3xXmXaoaAFKpWw/Hl8xUx&#10;/39bXXGh6r6o91ff5xvf75zDOzsnjaq+p3o2tLGNbWxjG9vYxja2sY1tbGMb29jGNgD4jW1sYxvb&#10;2MY2trGNbWxjG/vW1mxUa2NArz+UbQKr2x4Yu5aHzleBIOrN7auU/9rO/duyhl8HuLQO9N98qFx/&#10;eLuqKbTZoNDWuH0VAHvd9VSfb1O9uy5wf5VKwbrm1zbVg1WKiVc96F/VwLEO5HGVMlvzPc0mjuuo&#10;V30T4oM2hbVVzSmwADqtWo9taomrmvmb71ulilsfi+Y8b5tTrc0ayIXq7xI4TCw1YrTN41XN2ZfO&#10;U4RG8tCIUTYR+6ARJIUKIHFviJRAeihyg7ABaGTTlMn5MflkSDEb42cj+srR0xqyIc4VeGfodPt0&#10;4oT7d28zmQzJE4XAMB6eMhkPsaZgeH6KKXKEz+n2uqSZxM0yjAMd9Tjob5FGEcPTc549fYHUmqwo&#10;QjO7VAjdxVpH6ixO9/jVsxE66dF98wZdHSGzCSYdo70nkhJfftZ6gbUG6UIDfJ6NmUYRN+/eI0m2&#10;8Nbw/PA5RZGxu7/D9iBh0O2yvbdL0k1wSCZpxvHxkIunlotxymg4YTKeMRyOGF2ckWWGogCEZnt3&#10;mzfffZ17d26zu9tnZ6DY6gf1mxcvX/Dkye8Zj0eYbMqg32Vnb4uHD++D7PH85YjfP3rG11+/YnRk&#10;UQKUAqTg4GaP1x4c8Obr++zt9tjZO8AgQKswj6zHOkuaGh4/O+Sz33zNo68OGY2hQDK1EjHoEW91&#10;0QJEmpEXBhkJhBZY4/FCIqTHmtBKW6mDIkIjVGGKhXq5kIDAeYHy5c+unGsIZAlMczY0vBZFaLxL&#10;05S4E/HBB9/hz3/wpxzs7Qbgm3Ek3S6dXp9Op0un0yWKY2QJgpcA3rIQegxA4SiKgNAs65zFeVcq&#10;vNtynYQGXWdCw64pAlgOLUqlr7ASw+dNUNYp1ajmKu/elY1+JZAm3JQSRF35jPL3+EAuQWja9TUg&#10;cxCRUuX313waAufKdW9BCo9Ueg40D01jnihSIDqks5QsTekkHURNwVasUc1ecic18F1ovHKX9tfK&#10;HzWBmUJIkMyVjpebt+q+jTlhQFONzhhDNhnx4tHvORh06Hd32e5oYq2ROsZJzelowmQ8RkQxAwk9&#10;4dnqJHiTkmYF48mUyWzG0dkZL05OefDBJ3zwR99jbB2Z9+TWIXXMzu4eT5+9YDqdsjUYYExQJasD&#10;PqpGaF9Jv1MCJkolIVGRA+DRvqCvYDtRbPdiOnFMmhX88B/+mV//5nPSNCe18PC99/ng0z9mlBm+&#10;9+qYo1dHTKcTLoZjnj1/zvNnz5iUYBxU2UDu7KJZcn4vq7Z2anOBlcpKbc2a6/bq+r5RAQjqe2ZT&#10;DbBNZbIZM4Sf3VrF2Waja9v7VpHxrFLLrhr6rV0QZPiaipFo2dvDHLfgHcVsypPHj8iyjPFozGQ8&#10;wX7nXW7f3EcLUFrx3jvvIvGYImM8POf89BRrCqx1eCfJMsPFZMovf/M7/vFH/0bqmM+ranxbwZQt&#10;8VY9pnDeYbKC23fv8r0/+T5xojmbTkiimEhrkBLrFupAVUxUV7i2DeWg4DthOpmwv7fL4ydf88vP&#10;fkWv2yvVpeSlfGU6nZavyYUak2NOsBPIdi6DoqipX62LF5uxXQW0WgVyrQPM24CCzViybc20xVbr&#10;gLvVGsnzPJClsJ5wrLIKRNY2f+txZPW+q/K0NiX5Zl5Rj33bwPZX5VyXj8l8b2jLzdYBltvyGKiI&#10;VwL0BCHQOibSCePhRYCdOIeSgsJYsAUqiucg7EqNNqwtOY8/er3e0nHbiDfarqEOGJuvmzKGUUqh&#10;lEbK9aDXtnnUVDCt9tjlObA6h2r62qbSbRsZyDowd/N66+dcb1K/vAbkfOyb67iNRKL+2rcFwDfr&#10;B+tAe+uUuVflS/Xj1Pe5tpx56ThzkAZLsVdz/11XQ2gjYGvbG1bVA9oI7lbVPFYdqx7rXmfOtAFB&#10;riIhaFPhu4pMsenXrlJfvFQ3ayG5a6spLKnH1+PXRk2ijYxkHanfuvNdFb+tU2luG9MmEYGdA2V8&#10;C+GHLMnJQlwZyLkswst5nCnK9SqloN/rEidxANq4UgGZNpVlMQes9Ps9okghcNjSNxsTcr9kMMAZ&#10;EwD6WiOVwhqDc7Ik0FiAIMOtKOE9UuJ9EQCNWuKdnccTC+V4N1cLd9bPVemXgL8tscDlvKfdT1y3&#10;VrWu1rjKJ7StsW9Tw2ybY02ikrZa2irCkmo9ZVnGyckJWuu572/7/rZzjaIIj8DkBRfn5/R7Pd56&#10;+228EGRFEXJy63F5viC1U5JYxSG+miPcFvdBa00cx3hvUUKxu7fP2ekZx9NJADtXitdU/ljN8Xbt&#10;KuaXFUSvU+dd5evaYoBv+jxhnf+sxxHravFNwtNV9cg239Wmzlq/1839uEkgW/nLtlizSsYCAK2q&#10;P5RxESUx3Ip9TcqSrKQEVApPeL9kHj+F8wi5g/USoWKUFGit5iqy1gWAYMhjFJFWWBuIOjqdBK0j&#10;pFREccSg32ew1SdJEjpxRCeJ2dsaIKZnvPXwHoNegshmZe0IcpMzmU6xznExy3h0eER6PsNLzWQy&#10;ZTydkBcFEkFHwa1+TNw9IDWWvo/LWpot11taglWjQNg4H8aKvC2kXlX2Na/PIeaEiJfvt5iDISsS&#10;RlHuf3mWMRhssbOzw/lwQl4YtrcH7OzshNxHqzlIs/prvUfgyfKcdJaGGFwK7t27R7/fC/fXeQoT&#10;VKytDQB4511t3pQ1SGdYUFf4sn60VLaqqbOzUHsuFd+DU/YIHFoKnAzjIL1A6RikQkpVEh76cqz9&#10;XHG+IloAudjrCCRv+MrfS4SQ6CgOAHtrSUkDGNkajMvBOT79+COePX/Oz3/xKwSCpJMghUfpLtN0&#10;xtmwwBiJJ+ds+JT/8//43/m3n/yc/+V/+1/5+Dtv0xMpO3cecPvWPb73F4qL0ZCf/vRn/Ogf/4mX&#10;Tx6RSIsxnvEsY9AJCu7eOUzXMUs9p2eW38ozPnxrj61EInwK3nKw18c7y2iaEUcanMYUpiT9dMSJ&#10;pDcAYyGbCc5PMwrzgv29Lru723ibcbDXweaew6OMbCZ48dUL/nP2T/z5X/0xt28NuP/Gm0gdMeg/&#10;4cvPTxiee86GhsG2JNGK4fkFaWp48No9Hj64z0m/B88PsRc5uYW8EEyF5/GzM2bGcvf2Plu9AQiN&#10;0DlRr0tvy3J4NOXkJCUvYDT2TGcjTs5Sbhxk3Lq5w/aWoyhGYfxVxN72NttbMJ1azs5mnJyMefTl&#10;kEdfDZE+1Ntj7en2IE9nnJ+dcTO5Cc5jvUGrEJtESsyV0btRD1zB1hZICdO0IEtniMKgpMekhpNX&#10;QyIpkHGY51EML49OyNM8PJspPFqH+WacZH9vjxeHZxhjKQT0ehKlQ71ba43HoqWisJ7ZLMcjsF4h&#10;ky4H99/CRFv88J9/ytORQ23tI5TCsKgRW2dRSlMUBl9YfvzTn/HO22/x3U8/RmmFNDKsI6lw/vrP&#10;7ypStdacRNQW84IusOaT2kHGrflAWW+vfET9+M365eJzbTFXCST3i72trZ6y6rnhpWd7zrfX3Fvq&#10;fJfIiIS8VPep6nmUBHNz4LiQFeJ9Hv+CmMfPYQyY15PrcWobGd/SNVX3oawjrso7VtWj2mq91evN&#10;nKSq7y0B39uOUdVzr0mUWv9sPXdbVSP3rL9XbXOiGQ9VZMbL4yTnz6uap14nD2zN9aVcItWck08Z&#10;1/rMeU68vLGNbWxjG9vYxja2sY1tbGMb29h/57YBwG9sYxvb2MY2trGNbWxjG9vYt7SrFL1WNco3&#10;gWWrAAT1z7apc7aBe5vHavuub/K+VWDhdQ1+1z1GWzP6dca6GkNoBym3nc9VDa2rQOhNoNV1zq06&#10;ryaQrHmvmt99laL4qnlxlZLPKkD6KgBB2zWvAtY0Gy3bFNSr8agDqtqUK9uudZV6Uf39TYBeXQ1o&#10;nXpXszGi/rdqKKg3ZzTVjJprYp0vmJ9//eeyiWWu+o5YeT/bwFnN9zTvl6vki4VAVY2SstQW8DkY&#10;hzVTsjwln84wRUHkwOU52XiEcgWJdPjsApuP6W31EGZClo4wtqCTRAgnA/AzTXHW0Okk5PmEdDoh&#10;n82w1iHxOJejE4FKYkxmKURE7gvQks6gy4uTE3wRI4RCCMnu3i5pkWHzAluqdCsFHoWRfV7OHG7/&#10;PvgZ5uKIWQE9ZYh8gUQinCMvLNZ47NTgMMRaIqXn6DRFJy9IOjHZbMxga8Dh4Tl5lpPPDIUBh8Th&#10;ML6gsIbUg4oitFQoFdOJYrq37rK3s8WNg132bxwQxQlIiRSKPMs4n1zw5aMvuTip747WAAAgAElE&#10;QVR9QawzdgZbPLhzQKd3n8JaRpOCH//8OY8en3N+PmU283irSBJJpByDgeKDD97i9p0bdAaewVaf&#10;bq+HRZNbiXNVM6tmOHH86Cdf8Ktf/pbx2JIVgqgXYaRCyJjUOV4dnRB3YvrdLloICmsZjyfMMkNu&#10;fNAMiQLoXCmFx2NqCiRhTkEQG5aBoMCHRh+lFZGSWBdA6FOTk+c5pjAUeQ7A7u4uH3/yIR9/8iF7&#10;2zs4F8AQURzT395CRx10HKOjaFn9wrs5cDkA0SSRigiAc1MqzQWld+dsANxbV6rABvUpfFAN81CC&#10;3335b1BcB4+xfrE/ewBXjq+kKAyitkaBoHx8ac0HH+ewZZNkCURFBCUrWwJJbPBRCBHAJUqC0CUp&#10;hgXpl3ykFIJIS2wU4VxQC1sGrJe+S8mWBn23DDokKJiGa5Tzc27bly8TbMj5dwRADXMQPYCxBt/y&#10;XUVRhONaSzadkk9H5KJgIj0qz3BJQrfbY2dvH2k7PH/0GwoPOw/uk8QKJaEAplnOZJbx/NUxTw6P&#10;SPZv89H3/wSjIkaj83kTogC2d7ZRLw+ZjMf4G/uh8VqK0sc0G/tNORYlWUipQKTKe6ox9KVhIC3K&#10;OSQxWZbz9//wjzx79oSdnV1OLp6jets4nfDy6BR0zP7+Pjdv3ESXDXGFsbw6PuI3n3/Oo6dPePXq&#10;kIvhCIA4judqNNZYEAqBXdqXgrrPMpiyurfV79btC82YqPq5agqs79HrgGN1ZahlAFxFKHE99aC2&#10;/bhtL1sHHmxERSXhSxMgKC6pwFYAAFs2tpvZjBdPnpLNZkxGI4p8zBsPH3L39k32trdBxvR6XQSO&#10;7e0d9vZucPzqiJOzc86GM778+hG/+OzXPHrynMz44Ci9C/vuChXgthiuAqIqqbClP0u6XX7wgz9j&#10;/2Cf4WTEdDYNcUOphGq9Cy3B9v9j782eJMmuM7/fvdeXWDNyrcqqrKqu3hsbKQIgSIk02YxGQ71J&#10;T/rHZPpjZNRQ0kgEaeQMSLAHBNDorq1rzz0zNl/uoofrHuHp6R6ZDepJjGPWZl2R4eHX73rO8fN9&#10;n1sAlcqCaVmcSaWPGQYBYRhyenrKaDgkSxJ+9eWXfp8M3TXFpGobpZTYoi+vFKWWKvTOXlED9qpF&#10;bmUBa7Uotepb1n3culJptZDVtgDcmuKRVfFZI5FQQ9wRhmFj7LYgTrH2Gji0DURUfZ4wDBekMTf5&#10;ltV224pi2gLIXIKqHTfGpqvAT0vVNVcBorgbwbv1WPf6uBdxrPNKsFIpgjAkCruYzC4K2h0WayxK&#10;LtXJ8zwnz/Nl4a8ryCaEpN8b+PnuuXGwBalN07xr8+nLZzTGeIU2IZDyKlFIU0zXtM+1E5pdueLa&#10;XK6Dv5uU8upzwTYAyOoA9aXK5vVxLEFi1+fGck5XC9nLzq+D39pivO+aX7kJfHEbkromwGITmUZb&#10;XHxTrLwqD7BqnVXHqErk1pY7uSkXUF9nN6mu19Xs2vbSpnizrc+/ay6iyW4i6ajP/1VkB23x/5U5&#10;WgFjtD1vE1nGTe257by+ifSxNZdADfhfOXPr42+cJYw8wJJCbdnHeN7XtIFFCYFUHiwadTpsbW/z&#10;8vUrtLMIKX0sWCgnemK94nwrfW7pyb2s0UghmCcJv/r1bxhubPDFZ58hxBKwGkYB2lq0MQvSJ1nE&#10;j64Aw0tKOKLAaO19HVco/CqFkOKKn+NBtQZdxIRN504JkK36vW176W3yl23jssoHafJJbtojm/yT&#10;m9ZaHRTTptzd1LayX8rfKOO3Ovi6zS8v75+lGVkyJ40iJpMJFhgMN0hPTzFaowsyhiAIFiCwIFDo&#10;KhmJvbpO0jQhjALyPGdzc5O9O3eYXF4wn4wXoFyM82A+IRcIp6aYQkpBU8pylQL6KoKDVf36Xc+7&#10;+vnZpKS+6jxqansbUdMqApabzuR6/roO5KvPGesc1lzNSXggMgvyiqZ4SKoQa4o4OM+LPcwDOj0W&#10;chn3KSkxeGIwYzVaZ0UuRhCqkKjbI1AhURQx6PfZGG0w2hgwHPQJwxClQjqdmE6nQxgqpASd5+RZ&#10;jp7PUWFEGEiUBIP3X4NAMU8TjDOk2vD87RFPXr3FdjeQYUia5bhiH1ZBSJpMmaUZUbdLOp+QZLoA&#10;O4ol2YT1TmwQBD5nI8o41u/BTkqkW5IqLUDhLWQpQnhQeAmWX+x/xpBnOVvbm/zohz/gH375X0gv&#10;zvnii8/Y3ByBMwgE2lqMc1iHB8eWfrJzZEYjBGxtbTLa2EAJiSlB70UO1xqvKl82z5PHLYlMEA4h&#10;LEbnRT6mJGq8vl8KoXAFEFYqUVE6Bk3m81MIkAEmSwiCEIQHwi/neSV2Kwi0vEK8rPjkvg1SSRwG&#10;qXwa3UoQRcxitMMFIVZFaJsx6HX4r3/2x7x585bT80uiToxUEcJqtDScT3OvXG8MWTJh/+4WL578&#10;M//r//Jb7uzf5fPHB3z+ySM+fXjAvbv32Tv4iL84eMwXP/hD/v5v/46//flfc3r4BmMF2kkCBHFH&#10;IZQlDA3jMbw9t/D8nB99tEWsAnSSYbKE0SBCSMM80UiliAOf63YIBoMuUUeh5IwLZ8gyyDM4PZuR&#10;5457+yO0SrizFxNEgrdvUsYTy+HLE/7DX/4tP/2TH/LBoz3uPbhHHEInDnjyu/eMx47xpeXSOXqx&#10;QGcTXn37gvsfPOD+/h2Gwy7HJ2MOjy+5GM/RxqFzQfLyksvzhP27W9zZ22C0OURbzWDDMhwO2NmZ&#10;c3Q64fg0YTa1TN/mHL475dX2Jffv9djdjhkN+ygHEkmv12HYF2xvDnnwYIejs0uOjs+YXuboHJIc&#10;zKUgj2A2vcDKHoNhj8EwQoaWKAgIlfJgfCvJUs1Gr8NouIEr5uMsyzg9Oub06ASsKPwaD7TudgSD&#10;jYhAGGRBdhEFik7oyVq6ox327/eZpxfcO+iis3Sxb8kwYJZkpGlOqAJybci0QSpF2Buw//AThvce&#10;88tv3/Pk8Bw1uouTijCM6KoAY80Vv7HX65GmCUmW8Nd/83MO7u+zv7vrSfi0z59r6xoJq9ri6Xqe&#10;cPnZMt6/yY9a7lUOGcjrCt4l0VHNp6mCxOvnqCcEcddjxpa4pYnArh4zlQR8Tf3RRC50m9hg8VuC&#10;gqyqIZamfCdql+enszjj51A9JqnmEtrI5lfFbm2kXdW9uI0IbZlvcK15z1V+zW38kKbYvqnNTe97&#10;V1mdDKrtnfsimdXwzttfY1a2r8ETXIz9tXVSyQmVPkId0L+2ta1tbWtb29rWtra1rW1ta1vbv2Zb&#10;A+DXtra1rW1ta1vb2ta2trWt7V9gbS9mV6my3NZWvQxeVXzf9jvfRZWm6YV9CYwEWoHOTYVXNwH7&#10;265d1edNhAA3qb2tAuuXf1dKNRZ8rFJ0/y5F81VF1aY+qLepDuy+CWy9al7e5oV/W1+7BmXPpjlY&#10;7b86cKpJNaGpcGRVIUbb99oIJurj1cTkX7VVxfVN7b9JNe9K+wSNY18WkLTNhTbV3ial0qqqHw4U&#10;yit/YHDWeHUknWOSCdl8zGx8TD6bECEIZUhmLOlsRiQEw26EyeboySmREmwNOuQzQy/oMk/Bao1O&#10;5sxnM6QKffGm1v6adO4V3wxkScJ8PiEeDJhlGUF/yPZol8s3h0xzw3h2QWZCBt0ucTcnyTU4QxQG&#10;zLI5OLwCnBBYoTDGcDhNONOK0d1HnM4MF/kFRgkQhp3NTZxJsDrFaYcSIek8J9UWEXpVkzSZMJt6&#10;1Zs0mSGEBzurUBB3A6QEGUHc74LskaYarQ1xp8/O3gFb2/sEQQfhLLic8XzKu8NXjCcTZuMJWI2Q&#10;mjhS7O0M6fW2SRLH4XnO4YtzXr48ZjrRWCfo9jvEfQVYAiHYGIZsbcUMN2I2thzbd0OC7ggVdtFK&#10;YqzxymY24PRyzq9+/YQvv/yG0+NLZqnDIBGRZGYt45lmplNmuSWIFIExzNMZQnqwwTzLyHOHDEJE&#10;AcBbzsVinsJCYc8VgHCDB0C7oqBWBr6o1ORZAU7zRa+ymJdbW1v87Gd/zGeffgxCk6YZ3W6XqNMl&#10;7nUJ4g5SBEgZYIvx9sXwAaoodC6Lm42xzPM5Rhu0zgo1KbtQfTfGYE1RzGo0AuexgAXY1S7ODlEo&#10;FJqF0nupyqGELzSrAt9wHmBY34+vAwotwjmc8EWzvjrbFxSW/6wqYJVFybYgGxDSehX4OkDDOeLY&#10;g6TTNCVPU0QUIcJlUbsoVHja91Hfj1JKT2xQgBu9SsmyIL0KfPP/2Wv7ocUWwEv/zLaiAN10jiip&#10;kEqSp3MwmtOjQzrOInPNGE0cxZyfnSJVSF/Bm/fvmQy73H34ACEl48mM6Tzj9bsjXr1+w9hJ/vi/&#10;/TOi/gaTTBMEIc5ohApInaYTRWxuDBlfnmPye4uzqbrPG2P8HHUU4y0L5R2JQCCFQdqc0CXEaCIB&#10;TgsuLi75+usnKCn4wfe+4MnT14ynCdHmBkeXE6ZOebXiAnDc7/YYbQzo9rp8+OEHPH78iCzPef/+&#10;PU+ePuPVm3e8evWa4+MTrAMhFYHyiuauBuBsUl9sU/ZbBeSoz43y3L4NoKtUkSv/XhaEOmdu9LNu&#10;6+O1fV5Xr7zqh7X4l+KqQtJC8TgIEFL5ovlc43TO6eF7zk+OefnqGV/97ise3rvP559+xt07e4w2&#10;NohDicCQzuYcvT/i+ctX/PNvv+Lrp8/Icl2AuTz4xu+Tfv3Uia+qPkddIVcU6urWCgQBP/zhH/DJ&#10;p59hnWAynSACiXEObcyCREMWyIhyfmQF8YiQS/C/UgohJScnJ2RZxtbGBn/z87/m6dOndDoRQaAW&#10;AAGFuFLo20pWVKIOivPCWnu10BZx45hXx7QpfqoWGpdtqZMT3eSTf5f4rQoKrYN6nXNEUVSZ89fv&#10;X1fSrvqmq9aWVz5dFjs3xVnNIMmWmMStjstWgeGv37O9D+vAqiZiqfoettjLnCVSEUIIwjgmDGN0&#10;bhHIxT1L0A5ItLb4o8uD1zwpg/dHcIKtrR2EUJ7cRno1u6Zna/Lt620VQngfRCkWJDO1OXHTPKuT&#10;lVQL0utxSnnfKvFXUwzXtoeXbZvP50RRdA1YXa5LpXwsXxZRV+dqUzG6jym4Qiy2PDe8amcbEUQJ&#10;Rv2utorUov69tjXSRBSzmpShOa5rVAyv7n+3yH3U+7P+DKvyRqvA7G172U1Azfpcr6/PJoKL1XtQ&#10;8xjUif1W5YXqZ2BbDqfM1bQBVNrWW/3MxTmUlEvFvcVZ1gyUaGpzWy7stmNyWxKFttxRE9lK+T1j&#10;DEGgcM7S7XRxDrTxcVAkPSETolBntJZASYJAEUYBw40BYRiSGZAqWKgzV05z30eAqhCV4BxOCOZp&#10;wq9+/Wt2dnb49OOPCQNFpxPz8ccf0+u+QylP3rMYJ08T5vMWnu0Oaw1OeR+iHDNt/D2FEHS7Xfr9&#10;PlJK8jz3cVGeeZVTGVzJRVX92kXc1ZADagPPtI3bqn25jUis/vfbru2bSB+qipCrCBTazr3lXm9v&#10;zN1W+7B1XRRrLEsT0izj5OSUewf3iYKQzDhwAlvkFoQQmMzgilhYa00YhovfK8+rPM+QaqkIv7u7&#10;w+TijJfT6WL5UpIBidUkWm0+yao97iYAUxOpQn0PayLQqSuoVtd3U95xVS74NsQkq/yyVXntVWDB&#10;ut9XP/8XAO4KWZMn6fKkgKayl5VzMAj8uOu8IPoq56kzBCIgVL60zVjN/v5ddnd3EUJwMZ6RpRmd&#10;OKDb6zDodRn0+wRxRBx3iaMu3U6XOI4Io4AwUAgHSZIync6YTmecn52Q5zna5qRJymwyQxnD470h&#10;w+EAYyzWGpQQWGCeJkglyYzh+HxMd2OLnBCHoteLoHhenRuEkzjt6HcH5GmC1Y7U5TgnMMbHdqK6&#10;ziuATLkgag08GUjDObUAnNbGW9QIyrTWnjyviA+nsxlplrK7s833v/cFYeSJB3SeY43BGoe2BuOs&#10;JxjQlul0ijGGjUGfzdEGYRB4ggutfY7NGqzWV8gYvTqxnwfWGpzNixxMkfOogGarJIvLuMGACLBW&#10;EwSeME4WJC4Gi0QW24/BkxoWwEJpkFIU67AkwBALprCr7zZY5MZcZX2X61epgCjqkAFGa4QKURZw&#10;hvv37/ODH3yf/+fnf0OSJLgY4kAhVIAVMM0s/ShmZ7dHHEnyLCFLJjz7+oR3T3/Hf/p5wMHeXT75&#10;5EP+9E/+hP39O9zdv8e/+ff/jv0H9/g///e/4sXvfkPuwCQZnVgSxp5IDCU4Pc95fajZ7M757OEI&#10;GRqc83FMqCS5dOTWFvuvn79hFLG5s4tU51hzwjwxZDnMZzC9nGOM5IPHmwRhigoCojDg5es552cW&#10;Tmf8zf/1D1z84Yd89vEDNnfuo61BRZY3z08Zn0vev0uZW4g7MJmmPH/yjLt373Dn3i4fftBja7vP&#10;6/fHHL6/ZDZxCBtwdpYzmx7x9u0pBw/22NruIaWg14nodQL2726QZIqXb8e8+vaQy7Hh/Mwxvhzz&#10;bXfMvfs59+5usrXRJVCSPMvBaALheHB3xP6dDS7O57x/f8np8QSTQ2YF1hie/O4dvVGHg4MdBj2B&#10;iw1WSbQxGOsK0DEIcsLQ4SSoEPrRNoHLmFyOEUrghMRZyaAXMugonLbICPr9TTpxgBQGY1JG2z1e&#10;vHhNt9vh3v19Xj574UllrUUnM0ChgpDcGAwQxBFBp8vm/gO2Dh5yODd8+c23zEVIX4U44ekbhHDX&#10;8ijeNwzJTc43z57x699+xe6f7RCqAOkc2uTgijiVIl9q7ZKwecV7Sa01SimCIFjmgFyZCxLF3l8o&#10;l8sWpfU2wDxXSa+rORvRGovRGOMsMlQtsVobMWDb+/d6HmsVIWBbPFi+Dyhz7tUYtswr1ff68n1f&#10;3d9c5aO2+TBNOeWqT9MeV/oxLagYKbNSQgL2ev/VyVbr/dLkZ7TVM1THYUlYKK/4ZPWc13ch4F/2&#10;symeESiJCBZkqs21B03Pc1N84QrSmPKMco7Wcb9trnNta1vb2ta2trWtbW1rW9va1ra2fw22BsCv&#10;bW1rW9va1ra2ta1tbWtb2+9pTUDe2yqsNKlK3eZ+dbvN9W0v9m8qxq1/v+m3blKLaVM0v0nluvp5&#10;k5UFnnVG9rZi0puY5dsAVU39vQokVn9Rv1RmKe9nC8DAdRXV+pxqK0ZsUxFdNa6rQGltv78K4NGk&#10;blgtxi7XRFtRenUNVAFp9WKaUnGx3saqNRUBtClm3UQM0AQsv40ywqq9YfE954vM7EJdulDwLgCy&#10;ZbGwV3at3KdSxLh8ruI6X7VfgJRrpAQ4X5hZAISxKSaZk80uScfHZLMxwub0cfTCmCydkieO2Bi6&#10;kWN+fo7NUiYXZ3z44QcMOgEpvhjy4vycQDjOL06ZjMcMRiM6vQ65ThC2KEQ3jm7cQQUx/eEWqtsj&#10;6u9w5+Pvc/+zH/Eff/53fPPNV+RCce6mZM7Q6URIJTl7e4zOMl8oJR0IWSjIGRCO8/Gcr56/Ye/O&#10;fcTGXWQGJ8evybRhuNGl342IpCMKJYocgSaKFWEcEHUDgtArB1lrybOM+XwCzpFbg8kNSiniTkRm&#10;JZeTjFBmxJEgDA3p7IwX4wlp7rB5htMp2mpkEKBUwKAf0on7COdI05zjk5Sjr495/WZKlgGRJO52&#10;6G8OEEKQJQlGw8HBPfb3ttnZ7XH//ojhZhcRCKxTONlHu8CrE8mc46MLvvn6Hf/w5VPevTkFCTPj&#10;UIMQ63yb0zlYKcmchUiROUmaQVrMP+csae4QUqIERIFaFI/7Jayw1hfSCilBSAIV4JAoFeCEB1GV&#10;Rc1a64ViKlgEFmMsH3/0mJ/85Ccc3D+AUi0rjIi7fbr9AVEcI6QgCkMCpUB4UEoYBr7YTQlfDGfd&#10;AtRptPHKhUZjrFdwL4t+jTEIJ3DF/QUWXRQN26JAy5hSLdstVAU96NkX5BrhEAVQ3YiyUKvc12qF&#10;8vW91FqvPIfAGt9uKcEaA84j4Ov7kVeTL8CTePVDnPPXFOdduV90Ox1wbgG+tNYsyAKk9MDZEre+&#10;3MeoKbh7kIovqq7ua84r6ZbnMe5awSOFeu1i7yyk20q1PVeAWEqFLRZqX5o4DIm7PYyF6eWYrcEG&#10;/U4fYzS9Tpc4CAnDDo/u3SNN5lyen2EfHjCZT5lnCSdnZzz99ltmWvPxj/+UDz7+lPNEE2CxEqxS&#10;OCWQRaH51tYmh+/fM0/nDAfDhRK4WRSuLsE3bnFmKYSzSCyxMPQj6IcR0lgCfL+fn12itWZ7Z5f3&#10;Ryd89fQ5R+cT0olhpCUHnT5bww10kpBpTXpxztHJEUEYMtoY0et0GQwG3L/3gIMHH5BpzdnpKW/e&#10;vObo+IS37w55+fIl48kFzuLB1NpUzoUa2ACvwO0KNb1iRKgqC4uK8qW1VSUgeaOfdJ3o4epZqnWp&#10;KFwQQKzw3W7yRZrO0evAj+p5KBaKykJIpKwC46rXFfcv57/zxfsl9CoIAvLcnznWGcZnF2TzlHdv&#10;3vPLf/iS3d0dNoYbxHGAEJY8TTl8f8i7o2O0sRTlvAhJAdDVi7NcylXkTCwWrLUOYyxhGC3W4b17&#10;+/zhH/wRzjiSeUa/M0Dn+YIkRMqlWipCLEBDS7CEXHweBgFpmpImCQ8ODnj65Bv+8Ze/ABxhGBLH&#10;XfqDIaONDWbTCSenpwX4olzmYnFGLKBwkiVZSgVs1kY21AT+qRdzrgIqV8FRZYF1qUq9Kr5pI26q&#10;k0w1xQ9NhcD1guQmta46Scoqf7gN6NqkotkGdF+eLbD88LoK7m382+r6WlVf2wbqa1/b5TliF0DG&#10;sm+jQn1zNs8LYgqHsAKjc0QQXCPbKv8/UJAbByhGw10CGaNJoKK+1ba3NBE7NBXVexBBWQTd/Ex1&#10;tdb6WFWJG1ZE+jhnMUZ7oqOawmobGK8EizknCxCjWRCVSCmKwvCl+nx1rl/5XbeMVevKfcboxe8J&#10;UY3x6gXp4tb5idvmPOqxdRW4fZvzpqmg/ybV9qa22EIJuy1uvG2c3XRdE8CwvhfcNkfSlsep9t13&#10;yUG1taVO1NB0xtVB8KuK9qvg9qZYvak/2/q+KU9TV5NvVCC8AfTeBkC+aR5/V6BCda62gR0Wz1j8&#10;J2rfLZ8vjGLAq5Ra5xZKvM46MNb7KA6iIKDX7TAabTAY9Jkl2oOXXAXAK2SRc/BkAdZakJ4Ep4yl&#10;PFnPnG48RTgPxDJasznaYHdrhzBQPp63phgHg5KhBzEuyG0KcP3ijFwCEEVByFkSczrnSNN0MXyl&#10;iuI1Mhpx9QxtIpKq7v31PNYqRcw20su29b5q7jbdQ9xyXt6UI66CkG4ia21rh1JqAUqvf1cphdZ6&#10;QZx3ORkTdbq8e/+O0WiTXtxBZzlSBYgwWFyTa3++RFFUOfeWYxMEwQJEW/Zdp9NlZ2+Xw6Mjksm0&#10;AA07r9vcAIq7+jzt49UEYmrrk1XKnm3+5CoSkba4pyn/2JRnXZUvbsql1/3eVQRJTc/d5DMZY64R&#10;ey58YyW9ovYCCOcIQ4UiwLjlOnWALlTQPbmaX/tx3CFQgkD5nFscR2xtbfHhh4/Z2d1mPpvjkHQ6&#10;MUGokIt1D8aV+USJ1Y5ZMmV+OsUYTZJkHB+fkMzTYs8MsNYwTxKctcRKsd3v8f3vfcbO5og8S9Fp&#10;ShwEZElClmc4CfMk4XQ8hY0dAmKUUNgQhDU4B4FUyDDi3t177GxuMclmCOvjRSe87yWlJCzIAcyi&#10;P9wCIFnuk/U9ZOnTGpQsFNRxS9X3Ys80uc+fZamPJZ11HB8e8e7dWx48OODRBx+wv38Xhx8PrfWC&#10;pEAbD1DXRjOfzjF5Tq/X487eHp0oJM9yjPGkoUYbnPVgeGs11hlPXmXKeeGKc8BinS75ZxbnWBEq&#10;LOZEub9b5xDSolRQXOuvl9YWedNy3kqUdAinsFJ7Fd1AEijlzxe1VJK31i1yGCALGKdZ5L2KKNET&#10;NjiJCkKi8jbWYXKvxCzwRIrf+/73eP7yW549fU6gJCLoIAOJNRLjBKk2fLC7jxQp56/PcVKgpEJn&#10;htTBm5cvmZy95cVXv2Z7e4fHn3zEJ58+RmF5cGfE+esYnWnygsTTSoVQgrhj2dqRJJfw9bdTojDk&#10;3l4XLQzT8RRrLEYr5lML0tLpeYKDLDfcGW7THexghMOdnGAnliRxzKeQvJyQ2ZxHD3cZbAQINSfq&#10;dnj56pL3bzPyJONXf/81h6/P+PSLB+zt9di7s4PUcBpeopTi9MJgjCLXkKeGt9khSWY4eLjH9maX&#10;bu8Od/e2OT5OeP/2iDRxJKkjzeBy+pa9OxsM+iF7uyPiMEQYzSCWfPF4i71NxavDcw4Pp4zPHToP&#10;mEwvef1uyp3dDg/v77Cz2aM3iMmyjHmSY61jY9Bh0I3Z2e5xdjHl8nJOMoMss4i5YTJOePf+nL3d&#10;Id04KHLFLJTIZRAikgChJFIIOnGXOO6iY0/IEwSSIIwJBeRpCjrj7v4ejx4ekBvNPJkhheD12/c8&#10;efaGze09nj89Ipsaoo4g6ghUqFCBz4/bDIQL6A236I326O7sc2YEJ7mlt7NHnPhcdyAVQSAw7ipJ&#10;1JI8yiCdIMs0v/jFP/H5J19wcG8PpAErffxc5KdcQQBLLQatA8+llARB0LAvVUgFhV9f1XOl9EUW&#10;51abz+IsUqgr74BXEXvV/f2reZd2UHfbO7+muOMmEHwTWHtlzLrIG8qV+ZRq7gS39GfqsUI9H9Hm&#10;rzS9r6/Hd/VoTziHKIgMrVuq0vt5YpfEYpXf82eBvfJZWz+X7b+aixGtsWHT96p5nvp4NPl+bfGp&#10;lHL5vkeU7zqcP5+47muWRMtN5Kf1PGHpL10lfRGAupJvr+dWf9/cytrWtra1rW1ta1vb2ta2trWt&#10;bW3/f7Q1AH5ta1vb2ta2trWtbW1rW9va/gW2ChB+G2bxm8DKbb/X9qL2psLi8ju3UaJqKqhrKjav&#10;K6vdVhmv3t4mRcfS6n9rYnOvq6I2qYatUupeNV71gtm2sav3ib+/qrRBtnuB+JsAACAASURBVBYR&#10;Vgudq/dsKxhfpVR1G9X7Vd8pn7NtnlTnQr3IsYkMYtXcqj9v9Xna2r9K3bZeGNq2TprGuEmxvmme&#10;1H+jrZj1ahvKInWBoAC8F3PiCvi9+LKogeDtlXsXhSUOnLDIQlXDg4oEEg9qxuTgcqyZo+dnzE/e&#10;kU/OETYhlgHKSYQVCKvR0xlOg3KW+XTM+OwEgWB3c5PdzRHJ5JL3R2/oD4aY3KDzjNnlGcIaZpML&#10;wsihhCXJMqZJStTdIO4M2Np/zHQ+RUvJ8M5jfvw//I8MP/w+8YMvGP7H/4PD9+85vvw1Nury6ccP&#10;OT074/nzpx4EZC3dICwANZYgDLFWoxF8/ewVH33yBfe27rDTHTHt7fD0H/+es9ND9oeSYV8y7Ads&#10;9AWjjRAZgggE2iRolxOGHjAqlKY/CEBK5mnCfJL7YlGJB8F2BMJF5FlOrudkOmOapjgZ0OnE9Ec9&#10;VNDHGMVsbji/SHh7NOdy7IGy85kv6u71Iza3OjhVFLRaSxjF3PvwYz54dMD+3ja9XoQUGqE0MhAY&#10;JFpLTA65yUm14Z9/94x//KdvePH0hCR3yBBUJJE9QWoF88xiOzFREHD34D6z+YzL8ZQ006RZThwo&#10;gjAimafkpgBHhGFReFMAwYUq1rBXWhVCFgBPgZJe9cg6h7YaLyHo0LkmzzVJkhKFik4n4kc//BGf&#10;ffIJW1ubaJ0SxREqiNjc3mW0uc08SVDKA909mMEX9oahQhWqftaxAFZkWVYUWTlsrjHGFw6VRdwl&#10;AF8VSt6+OEkTSIl2BmMNrmFvs8YCZqkMrk0F+H0V9Hi12M/XnZWqebJUQpZuUZAmpViAcS3lXscC&#10;rF8CWF0JsBcWh16okJcAAKUKhasCBJ8kc/I8B60RUqJ1ThzHSBkUarle1GoBWF1sJ5W9tVSCRyxU&#10;xbTWVFBwdYwABbK+tqfKCgi2UBJ34sr9SnDvaHMLEXaYJjnHZ+f0ul1Ggx7dTpfN0SZhEJEbw/6d&#10;Ozx7/pTf/PbX7O3sMpvO+OqbJ5xOpzz44of87L/5cxKPwsHp3Ku/S4lwgkA5RCwYbQyZz6ZMJxO6&#10;UYdAhVgETlicE6iCWMHgEEp44LuwhFIgXU6gc/pRyEYcImWfNJ0xGSdYbRhtbvLN85f85ndPCQbb&#10;xBuaySxlMptxfHpG3O2jZODHsoAmzecpeX6GEOcEygN4NzY2GAz77O/f5dGjB+S5ZjJNODo+4u3b&#10;Vzx58g0vnj5jOpliCiUy45bw1vJcEUAQhDjhC/JEOU7FOeGLdd2ywFxQUVa72Ve76tPVlY2KeSxL&#10;ILe9lZLPTf5Z/cy9ChhnsT6FoADciAXJQxW4WehOLUCbS/9hqYaHABUUqqHWgnGk0+kCWD++nCyU&#10;f2AJHCpB2H7PKVWulsWKy7a3+ejLdVIWTPpi4JA47vPTP/4Z9/b3Ob84B6GIw05JkbEciwIYJuRS&#10;GROWis9BGNLtdHDWMp/O2BgOefH8OX/5l/8bWud0Oh3CMCoIXAb0e33GFxd+T1PK77llYWYJulcF&#10;0LZUXFIKUNdBXsW50VQw3EZgdZPSbpUU6TYFoG3xRHU86mDI+vVVcqd63NIUC1VB+eKGYuZ6sXSb&#10;n9qmYlX280IpqrJEHe7GOG91TOAai67b4s1qPNAcW4jFtPVASn925sbQ6XQQSjBPc8KogwAPAlqA&#10;3mURQ5kr62oBTBGCTtxBihBBirH2GiFHm0pa2zNcva5tvolrMc+q36kDLa/2tQejliqVTeDhBfFF&#10;8ftX56BZkICUk6AkB1run1yb8wvVYCrgwAppiBVV0CaLdjonajHP9Xv+f5FfafrsJrK7Ori5LXZs&#10;i/OacgzloVsFAN8EIl8Vq67KpTSdf6tyAre170qAuGoPaiJ0rM5VsVCrVTfu122A9qY9qwrabPut&#10;JiBpfQ9rU2Vs2x+aAJ1N/XKb57qNNSmU19sSBIH3Dcs4pPA7fJ9bhJRY6wpCDb9vGGNQMsLgFj6V&#10;K4hwOlHMxtAT4Qg590RoeHKtBYilAKiLihuC82B0pECqECkDcNKL61qHdI44DAlksCAjQwhEAYAK&#10;ZbiIBYEFaVmBCvXnQDGPZBGrOOfodrseXGnNFeVpay0qWAK1lVIoyTXQdvk71f5tysPdlNdcpY7d&#10;lr+7LZD9ppzjqjnSRMBazoFVueRVOeky1q4SAdVJe6yAXOcYa7kYjwnDmLOtEw4eHCCFYJ6mhALi&#10;TocwDOl2u4tzM01T8jxnliU458nvSr/2il+lFP3BgN2dHV5PplfO3XpOuO7P3cZX/C75/1V+UVPO&#10;dxX5afXsb8rv1vOvt2l/U8xV9YerpDLVZ6z6y/W1UP1bPW/a5F/79WYWAO4wLMCYzoGotK0gWOh0&#10;OvS6Mb1uj7jTZbixwWhjxNZoSL/fIw47hIHPHYWhIstzep0YbX1cmiQp48mY2XxGnmuM8USNeWZI&#10;koQ816iSHA6vqm5cQZSmfa4pjruEgUSalEcP7vDZhw/pKUmAWRA4lErNudacXp6TWovBEUjlcxSU&#10;ZGQOrCHXOXf395BK0Ov3fa4Wh7WQG0sUhp4csiAcsXh/ufy3UhJksx9bEk+U++RS/X3poznh49qg&#10;2E8vLy558fwFP/rhj9jc3uHg4QNPPonP8xlrsNorX1vn422da6wxxFHE/bt3GQ0H6DxDG4vObQF2&#10;98ByD5B0i/F3tlR6tgUxcO08tx4k6+e6u0LUWObR/e8bgpJARQiwnpDPUa6PwON4jUSGxXNbiQ18&#10;njNQAqnkgjRF2IJ0owgshHVXch6ukksoc6VBEGFCQxh5shidZ+RGs7e3x5/87KdcnJ0xm8ywUYxU&#10;kkAqhPBn0os3R+yMuhgTkGUJIFFGME0TutJhyRnFMenJS357/Dt++3eGThyz0emx11eMSZkVObw8&#10;zQlUhBKCTmhRA8lcCH79/Iyws8veQDHPPNnrfKZJ59AZgFSONNOcnk0Y3Ul5+OgBqhPx7Mkz4DXa&#10;WLIcshzevU8Zz97zg88fMNraxJ0f8+hhnzAQHL5O0Ynj3bfHHL894sNP9vjik/tsb9/B5KCiCb1+&#10;zsWFZjyxZBqyiWWWHpEmCY8/ukd/0KG3I7h/d4vj/T6vXnlF+PnckaaCb19e0O0rTi8zHty7w+Yg&#10;wpoM6zR72zG72/c5uTvj9fsL3hzNODu1TE8s5xc5L19PuLvXZ3enz+YoptcLQRhP7ho57twZsrM9&#10;5OIy4fjoDGs0w61tjIWLS411l/T7HTYGA5RU5FnKZJpwOU5IM4exRdbYMwsRKsdGXxFIsC7DYJln&#10;kjw1mMMJk/SQ58/fk6U5g36I1hnGOk6OXhEHio3dAf1hzCydYZ3PPGljcEIQRl1yG3Exh2fP3nHG&#10;KRsHj7n/4Ud8ezRGG69IrxEY3CKGLvfwIAgwRmByg8kMz559y9//51/wF//dv6XXUYu8T50wryRb&#10;bYubVr3LXfVuuk6SuEhUNpy1TfnFJnKhxXllDY6rxOWy8IkR7URtbaTgN8VwbXmcpveajf5fqaC+&#10;gji+ua3NwPHFe4aGs7r+PruVFKwhU1zNRyBaCKGKPbn+/FXyyNvWCzT1Yd3fqL9Hr4PrbxPntuWL&#10;hPDkYddiQbFa/KBOPFF9Z3UVLH+VRKotB7AqZ7i2ta1tbWtb29rWtra1rW1ta1vbv2ZbA+DXtra1&#10;rW1ta1vb2ta2trWt7fe0JrDEKqWYpuLb+sv7Jib5NoBC/Zp60Vqb3fTyvfq9NtWaNgW6m9RzVhUY&#10;VNWaVikSleoy1fvXn/82z9f29zblnNsoNdULFutAkmWbm0HrQKMKZJPVlQRvQ2pQt/Il/Ko+WDW2&#10;VZWsKkCofu/bKM019XFZtFGdf21901Z0Us6rJuXFVcpsbWCoVaCLulrbUom23sZ2sMBN7Vrcpyzw&#10;oFBxs9YDdKwhjCKUAGsyyM7JxoecvH4C6ZhuoJBWIZwBF6BkRJbMsFlGJ1BgMs7HlwROcmd3j24v&#10;5vTwHU+efE0UO7qhAptxevye0SAkSTKMTpHOqxDPZnPCTo/eYJuN0X02PvghwXzKyxffsNHdorP/&#10;ITbe4uH3f8zO3bv86j//J56/PGGsB+zu7pGmOSCYzWaEYej7RYJUAYFUpKkBpbicTnj+8iXDjSGR&#10;iFD9LXoPP+Pd17/EXOaEZxO6EYz6imFPEHcgihWdjqLfD4i7AiUtYRR59WQjsbKLiA1SBdgAlIDN&#10;QdcD8J0gzy25BZHmzLUmd5KjM81kcs75xZzxZco8sVgrIYjp9ja4sx0QhYAwCGHZ2LzDYGOTYW/A&#10;/Xt36XUjtNE4DHM9A+cVhkIihIzJteD49IKn377jy9884+mTtyTaEXYDZC/ABQGq1yFLM7Ish0iA&#10;8Qqgg0HMxqjDwcE+UgXMkwStDSfHZ1xejpECpFILZTUPkigKw/BFSkLKAihfFhI5cp158LmzSCXJ&#10;s4xknuCcV+sajTb5oz/6r3j06BFBEJDkGVEUEXU6dDo9gjBGyACLBKEIAoUqVHVAYg2YPC9ADLoA&#10;KGi0zsEZ3AJgKBZq1q4oZjPGoL1MhwdNSLD+A3QBkr62xxZrsgRCKKUW62tRvVVb/0pJjHHYxVp2&#10;GOsWysxlwW51n/Aq7fIamNIViowL9WpjALMo1NNF20rVY6UkcRwDfjxx/p5ZlhHHkoKtYAEOFqJd&#10;ddbvJaXqrKnswzQC7zwQxl5RUiz3Sn8OLFWIrTW+OExIgjDAOkO322Pnzl1eP3vC+XhC8O6QzsMD&#10;5IYHH6fp3BNfdCM2Nzd58+YtOjO8e3fE6zeH9A8e8Wf/5t+hCRjPZmTG4KwhUAFOW6QzhFLhjKUT&#10;Ruxsbvm+SRNEDBaBLea2VOUYWAIHoRDEUhBJizAZeTKBaEgn6hMEktPTEybTKeeXE94en/C7Z6/Y&#10;vvcRH3z8ORf/98958/XXmMmMILwgDGOGww3iAsA52BiRZhlpmnryiDRFGUN+esLxyRGBEmxubjIa&#10;bRLGXR5/+JjHH9zjp3/0h5ydnPLtixc8efqUt+/e8u74hCw3hThTSZwivEKv9AXdWuf+DEHgBTrF&#10;opjcExaUp8d1VaObQHarzt5VxYxtSsu38dWug+Bp9PuqQI6mM7s6l1Wh2GXtsjhfCFGADa7e70pR&#10;akX9eAl0dot2Vf3YJh9+2a6r7V6CmQUyUPzkJz/ms0+/QKkQFfpzqlRhrj5nlfCnWvCptWY4HBJE&#10;/hw9OzsnUBKjc/72b37OfD5bqG36vdbffzqdcnR8jJDiaiFmUdBav1/dX7oGBLPuml/XVsxb76uq&#10;j1nep4kQq6lIuRkcIlYqLbfNybqicdXfa/Oxy3nQFj82fafu51ZBzk0K9vV1dFOxb5ufedP6q9+/&#10;aZ3fBPItlekXao5SIN0SrNbpdnFCkFtDGIaEYYBCVQBa/jy/WjAv0LqYC1ITdxRCFoQN1i1AP039&#10;1gQwW1Ww37wnioU/3xbz1ov3q22pgjFvExMt/QWzKGyvfrd+72osUgWoVRXpq+2yxT53JRb32LTG&#10;XEapDtg8537/wuzbqBKvim3brqkXmrfF9k2F5ddI3QogvLxhz1iV62lau1Vygyblt+re912K35va&#10;0qbgvipvdJu5WravrgS8Sim5Lc9QvbZ+tjat4++S37qJCKGtD5ryeE1nzE05sFX3WaXOeO0src11&#10;pTwhkXfBRUEuFhAGIThHlmmi2KvgWgPO2ELl3Yu5x1HEgwcHPHvxitlcEyiv6mnK/asAiQopfEzg&#10;BIhCbVgov/cWasdCSE/wJRTCWUzhD3iyprLtoiBrKfwo4fz3F2wuxe86f09rLXmeMxqN6Hd7dDsx&#10;o41NZrMZk+mMs9MztMnJbYqU/gyJo5BASfLcg+WtNehK7qrWjbdeR6vO+VWK4KuA0vX8003kqq4Y&#10;C9x1H6fp7FtFwNHmG7QpnjfN05I8CSAkwOSaZDbn+PiYe/fuMRptMn7zBidygjBESE8TZiugfCEE&#10;QaiwxnqSK5MXN/E5CiWVV+aOQnZ2tjl6d0iWJot8TUmwUDofJRnd1Wdr399uWt9NfuZNPlHT/lH1&#10;46v92+bz1ffvtn3VVXnsyjimWN+Oq0B7ay2u9O+NKcj8Cmq1CrGSv14s/gRLv0JQAsHNgoxMBWrh&#10;74mC4ItCANgJP2f39nYZDofEkSfiGvT69Ho9OkXOKO6EhHFEEERL4BwOayw6N0zTlDxLmc9nTKdT&#10;sjRFW0eW5SRpugByWhwUuS0hBLm2ICTamArBglzsOeUe4fNj/pnTZEo2HyP7Iw+GDnzeIc8N1hhS&#10;bTgdz3FB4NXWRTGnC3I4JSVJOuPh3R3u72178j7n6MQxQkBS5D8plHUFft4KBCooALZKQCV3UYZm&#10;y7EXC6IyhPD9vpirqvDv/LAaLUjTjCfPnjHa3uHBgwP6gwFRGJBnGXmR6wFPUrCIw7RB5zlSSvb2&#10;dhkMBmRZhtEa4/x/VmuMzv0+qzXOGiward0VcscSAF/uZLYAEAtX8y/LdQeFX++V5Bd+sBRo41Wr&#10;rbOLsQyVxFqNcA6URDkLTnkCS5ugXICQCijA8FJiCwIFnPXnVEk6WPBKeaKo4vyzgkCF6DD056lz&#10;SKPJdcpHjz/iZz/5KX/1H/6Ki4tL4l5MGIUFeZQkyXLeHU+IZNefizYrhH8lc2uInWKWGbZ6IVv9&#10;HgEZsZSYdAJOI3qCUCrSzJHkRY4TSaQigo5FCsNsIvj620sGX9whHowwswu2hwEbfchdjogc1kku&#10;Jwm/+tWv0ULx4Uef8Gk0YDQa8vLFE5ybM75wWC25PDf8ly9f8snn+2xvbyEux+zv9+lEHV6/uSTL&#10;HALFs2+O0Lnho0f36Q13yY0EMSGKBUGQc3JmMTZAAidHY1KtefjoDsNhSBQKRsOA/ucHfPDhA377&#10;1Uvev7sgSQXTM8vJ5ZjjsykP72+xt9mlFyuEEQTCsbPRYWOjywePBUenc94fnnF8OCWbW16+nPL6&#10;9ZTeQHL3TpfNUYfhoE8vjpChRAnLqB/Rj3bJjcUhmacZn33yABUKnLSEgSKQEqngcjwjUAFGGpwx&#10;5JlFBqKYG5JBv4e0KVI6pIyYJobLS8d0OuHkaIYQsLkREsUBSipUKAlkQJbNQcIkGZNmGVJEOBSZ&#10;9nGziiIyFO9PLnk5SZmGQ/b7U/bvbzLcGHJ2doHRkKUKJyWhKudsMX+FJ6iRIqDXVaRZyj99+U98&#10;7/NP+OzjD33uWCqkW6q+OyEKEiVa/dtq3uZqLqPwDRFLMrYKML/MFZe59Dafe3m8lXuCu6LI7aqM&#10;oIvXAPbKebmMg5d57Kb4o8n/WkVIVT3P23IlN71HXpD3uKsA7lV5RH/2LslH636klKII4FcTMK4i&#10;Hm/Kk10hJHFLsmBR8UlxAqXkNdK/pnYscxn+Nxb0rDUS4lX+WJuvelMsdxP5qh8XuyAsrxJLOsci&#10;LrpCzmkMUgpMcc4JR0EG4//fORbEsZ54uJofrJIWl7GeuPU74rWtbW1rW9va1ra2ta1tbWtb29r+&#10;NdoaAL+2ta1tbWtb29rWtra1rW1tv6fVgRm3Uc+p/n0V8GdVAX31ZW3ZhrKI/raq66ts1Uvwurpa&#10;+dkqpvJVoJJqQf5NQPa2l99L5c/v/iK4qWC7fp96e6ov75uKQK8XQdorAESvquwWYNOqWlHb+Lcp&#10;MNWfoUlt/TZz4bsUbtbHsA4Gaiv6burb+n2a5k7TnL2N0lITKL0+7m3qAzcpC7bNpTq4pa4etiAO&#10;WIB9l3PKzyEa11TdrLWIBXhB+kJjaRHO+KL0PEFKTTo+Zn76isnhM4LkklG/TyAVuQ0QIiAQIdZa&#10;5rMpUhkGvU1sBme55mD/PlGoGI/POD19h56doIjRyZjZxTmBzMFBluYEvS4i7PuCDTWjtzuk0xuy&#10;/fBzfvo//c88/+orvn7xmkx0ELKHpIM1U969esXx8TuEgtdv39Hb3PVKu85hrCUulSydf+bUGLQ2&#10;RbGi4zdff8Xd/R0e3j0gyyU7Hzzi6Og10+SUURwxzxPS04Tzc0cUQmegUYFAhY5eXyIDS6cTMehv&#10;EoQRYadH2I99n6QzrLOITJAbS5Zp8syhtWCWGCbzlPksI5mlzGYpUgm6/Zg7OxtsjDYIoxhrc3Se&#10;MBj02d3dJgoUd/bv0+n10XmOzjMyM0frDCEDVBThjMAJwdl5yss3L/jt19/yu6evODlJcCogGg4Y&#10;hGClIFch8yzn/eEpzknibpfdO3fZ2d5me3OEUo6Ly0uyPGc+n5KlOWmegbBsbA5IEr0ANQrhVddd&#10;uSYQWOeJB0J1lcgjryjm6SxnMr7EaEO3G/Pxx5/wvc8/5c6dO6ggIAgCoigiCEPfx3EXY2E6TwhD&#10;XwwahyEmzwp1V8jStAC5a6xz5FnqVV+xWKvJ88QXXDnVTIzhHEoKtM69aqwD67wioLAOlC/Ougo6&#10;re3h7qqqSn3v8MW7rii68wX6rlCOWp4RvojaOQoVQo21slDRUYvC9DAMi7W8bJMoCq60NgT4cbDW&#10;orX2SoZKEkURzmXFmpC44hpZFKML4RZFxk1kLIvPpcBqVyPooJnQpVTPqf1GnVRAVCoQnbBYC85a&#10;cgF3Dx6wtX+fd8++weSazcGA3a0d5vM53ShEKUEcKDY3R5ydnXN4fMyLb18hu0P+7X//74kGQybz&#10;DBcECOlVuqSTOOEwucNYA1LgpKA76GOML2IXRR2gBAIpCYRAOEMoHP1Q0VGCWDgiLP1+jwuX4qwn&#10;YhiPx8znOW/en/LPX33Fm5NzPv3BT/nRH/4xmRGoTo9U56A0aZpyfHxKlml2NrfodTsIGeCEBhkg&#10;nCMqlOOsMxitcU5ydHzMu/eHGAsbmyO2RgM2N0YcPHjIw0eP+PFPf8LZ+TlPn3/L23fvOTo65s3r&#10;16RJirWGXGs/R6xZFGs7KQunw9b8HYr1VoKOXCPApekMr5+TtwXR1c/eJj+sDTy2VK2019pRAjjC&#10;MGzxD9qAPRUQdfEta4v1I1xBICE9yQQeLCH8xVcKfKsg1Oo6uKr+3g6mEYWa6VIp0fHg4CE//vEf&#10;0+sPmKdTnIUkz7BWXymELBWesixDSklQ7LnGGOI4ptfrMUvmnJ6cYK3h7t4e//iLX5CkM0ajDSaT&#10;yYJoJk1TTk9PSZJkofiutV4oDS4UneDKMy/UVitAsBv9lxa/qwqqr/69TrbkiUDUFTB+1Q9b5ctW&#10;51fdb20CiZXfaVO4bBvTerxULzJuK7ytxhirAJptwLab4rjqnG2Lrer3rcYbt4m1blQiraim23L/&#10;UZLcGVAShwe4Kefb6eeouBIrOcsCDBkECmscYQgO40GfSiHl1bZXQcxN8edNheDX55InuynXXEk4&#10;U8ZoberrJXD+OiDPVeJa1zgvqsD2hbKxUgvl+DqQ7vq+5xZrtq7+2jTGyz7xv++/s+zHct1fzQks&#10;sYdt5Du3OSduo8q36oxalVdp2nua9oGb1NiBhcp0Uz6oTRV3VbvqZ0m5x/0+auI3Fc2vIsJY1d+3&#10;jdvL+VZ9pnreYxWIoS0m/y6A9bb8xU0+ThMYuek56+PSpui8SjV6Vc6nvmfVn184h5ISUZyJ1fWH&#10;gzDwACtnLDjpycOMIc9zut2uj3ecBxTO5ynWWIaDAZ04Zp7oAoxSgjgVjiUJpS1AsSW6aok/cgt/&#10;CaEoSb2Wz7Tcd5RUBSeKgAL8IaT04FUsgYq9UqvySK6sUAbPcw8gjaMOnW6Hfq9HJ55xcnyGMZYg&#10;sCgpiOOIXjcq5p4AFzCdTb0adJ4jpUKpoNhnxTXCmzb/tymH2LZOqrmyttxVaUEQXANGt85jWRCW&#10;3ZAvvknptOmsaJqr1XluCzK6Ovnl8vuSUCisgSRJmE6nnJ6ecfDgIdtbOxydHqOURJtgQSaiizjG&#10;P78nQHTYK/sGDoSSSCGJgoh+f8Dm5ojDw3QBHirPqDAIEQJMobK9ChTVtg5vQ+S6ymdYRSZWv28T&#10;EWxTPNSUh7/aNlcBwRfznsL3cm4BGCz9I6kCv1kEyqvmFvkJU6izY5d+gAfoiSLXIhHOx2YWiMIO&#10;KvDEiNbaxZoNw5BOJ6Y/GHD//j02RyM2NoZsb295Ii7p96goCJGFyniaZczShCRJ0XpKmnoSOa1z&#10;5vOUNPVxT5qmZFlGqALfB1JcITuTUhGqABSLNV+C2IIgXIDRfFxRIQVwFmNzdKLpBpLzs3OMNago&#10;8jkjq0lNhrUKbRyZE0w1WCmJpcIYD7KUBUmIznIiCT/5g+9xZ7OPvjgmmyfkc4exOcYJsjxjOpuR&#10;n58zGoyQiiIG83uTCtQCiNcYgziQSIQrzgupCl+4mpcCow3GWl69fs14mvCDDz9lMBgQRVEBXLcF&#10;+N7nbqwzBWjekKUZuc7Z3d1le2sLYzVZnhdrV5PlKVbnYD2ho7ClqLtACFuoujs/Z+ySYalKkuWc&#10;P6ukkAXIchk3WmMotxznHBiwoStfuRT94/cPZ0GpEGEdwkisAiMNCIEKJKGzSOUJ5mQgQbjlGVCQ&#10;azkKAgm7YI9ASZAy8MQPxvgzJHSENsI5g9EZ1jp+9MMfcnR0zC9/+SUik1jniOLQkzhYyBEYFJ1w&#10;AGaONSlh6ElsZ2nOq5MZjh7aOvZ6gi4QBhDFIamzhIEgmTtAk1tBmmkQCiUhiiSiD7NJztevTvnR&#10;J3eR0hLiyUDPJxotHLt7+zwe7fLbJ6/4h1/8E5kL+eLTj4g6HxIEkpBnKCacnlmMg4uJ5Ve/esPj&#10;D7fY390gHAqw52Qm5O3bjFlqUAaePjklTSyPHt5lOBrRH8Sk8xlBMCfqag7fJyQJyBAOj2ZMszc8&#10;erDH3k6fXi9CSstwoPj8kzsM+zHnU8OL16eMLyx5bplOT3m/FfLwzpD93SFhEOHwBKWjrmJwv8/B&#10;XsT4kePN+0vevj9nPNacHhnGpxO6vSn94QV7ewM2RxH9bkS/06Uf99AFgHVLdEE45lmGcdDpRjin&#10;CZzg4w/2PIDVWGazhMk442IyBWeJQ8WwGxBLSSAt2gjy2YxhT9LtHdBjhAAAIABJREFUhXS7AcZm&#10;fq5JT7CbzjVTnZLlGiNyDD62Db1bhHGKIOyT0uHJmxOeXczI+tsEYcD5xYSdOzndbsjFhUUUuSEc&#10;GIcnf5ACKxzWeJIY4xydKCQIFEfHh/zq1//M/f07bA6H/hxVApOni5y0z30tCeiqBG71c3DpN7Ek&#10;jSzy3D6XTAXAXvFZihizTiy08IdoeD+3yK/ZK/+ukrRdj62uU7TdhvCz6sM15YFW5XWafI824u7y&#10;d+o5qnp7pZTgxJW8w5WcgfRj4ErmmVruti1/2+jPNhAGLnwQivxlZQxKEs0qwLvqq5T3vjKPqOQO&#10;3NV+WfUet55ja8sntCm8r/LvyvezQhTnQ/lZcVaVBKq28F1L0nVjl222hY+BkMVzLXNCUqorecIq&#10;AfGyXVRySW4Nfl/b2ta2trWtbW1rW9va1ra2ta2tZmsA/NrWtra1rW1ta1vb2ta2trX9C+ymIurq&#10;Z7e5vrTGAtcGRvM29Z36768qlr6pGLLtmmohfakSuQpI3FT0XQeIVIExbUCOaiF4+Xm1GKEJgHSb&#10;fm9TJa0rPq5SKWsbyzZ1s+rL97JAfFV7Vj3LbRTqmwoamgAY1xj+W+ZZnXihaf63te02RcNtgLum&#10;9jXNlVUqW01zsG2O3DQGbWu+rWi1VDhobn8LkUZVqXEBH2JRmCdxBNIhXYbLJpwevmZy9C16fERs&#10;5uxtbSJsiNEBARHTacLZyTuS+Rhrcz759ENipXhzcorOPNBuPJlweXmCzifEIeTzS2aXIVlyQa8/&#10;QCqJcSG7+4/40Z/+Oe/fH3Gcfc2f/8Vf8PbwHWF3l2Brl72PLKo74vJySj6bYTjmy7//a9Kjr7m7&#10;0SEZn5LMDMfHJ1yOx8znKVLIBQgPC9ZqXwAiZaEMBJPxjCdPnnN3+y5hp0OSwvaDx7z59TmiY3l8&#10;sM/OIESalLOTM9JkRhQOieIuIlSIQJAYR3opAYURKVk+I0lTkBadZ+SZJtdeHVdri9EOGcTE3Q5x&#10;PGSrv8NBr0u3GyOEI4oC4jgmCgO6/Q6jYY/RRp9ABWRZTmpyZvMJeZZhrFeblyrACcXFeM7FecLz&#10;l4f85qtnvH37/7L3Xk+SZNeZ5+8KF6FSVVaW7K6WICEGQIMAOTMkh7TZt7X9N/dl33Yf1mzM1oy2&#10;yzUOaASBBqFFq+qSmZUqlIe7X7EP1z3C09MjMgtj+zITp606VYTH9SvPOX6+7ztnkTsWQtLbTZCR&#10;JreWReYonKPwc7zQPHr3Qx7cf8hgNEJpxeXlBc9fHnN8/JqTkxOSJFoWy6ooKFMFxb5QTKaqQvK6&#10;YDyoezXUlyqQk6sAB7Uaa5EXWGsoioJHDx/w8ccf8eGHHwTArwgFzGmaEicJcZySpD10FOErNXml&#10;ZABFlzllXixntLUGZ4PyuwTKogRCMW5RZFhnkEIgpV6BwWo1KTzCOWxVKBTUYV19aaRwGNcopneu&#10;Ugi7qowqPNdB3a3zSoigYlaX0UnEEkR79fyRy2IpQSiINnalaGkrULwxZqlWKBqfZ61ZtqFWLY90&#10;RBzF1fULrHV4a3HGILUPYF2xGj+EqFRH/KoosWMv3KQ6udyfKvm3lUpJfTGxLOSiKp6ulebCvUkK&#10;40n6Iz750V/xz1nGm2dPObu4ZDqbouWANFZgfKXgnpAmKX/84+dMZjO++YNvkS8yLs7OSUe7QaEp&#10;SM0HkLKXSDyqIiaItURoRVEUoT+dI9SSS2JvkMahpGeoBSMt6WlIlEYJSRIp9P4el5MJX3z1NZPJ&#10;nFcnp/z+iy84vlzwZ5/8Rz750b/HGAmFYWdvvwLQOKwpKYqc8XgcigDZw3iHVDKMt1mpeIf1ZLG2&#10;rOaURKqYy/GEs4tzFM/Y39tjb2fE3bt3uffgEXcO71OWJVmWMb64ZDoZ8+r1K/7wx895/uIV2WJG&#10;aUqEEqFPpFoCS5qACNUAS9VA6kAUIK75Yl3AvuY5ta6487ZkNl3+UVslewUovaoCWxdxdpHdrD7D&#10;30i+1FwHztlqXbtl0WHgfwiFpnV/rcTRxVoV3HoJXvOz6u8b/WitJUn7/OAHn7B/sM90PkWIUMgf&#10;FCwrNbpq/NqKuE3F9jRNSdOUyWzKbD7jwf37XJyf8Ytf/hu+UtmO43h5HedgPp8HkMVyboQ1H0QA&#10;/ZIAA7/qV+Hp9Mu6fLN6fNpFtzcpMtfvqdt1XWFsM/iobV3XuSkO6Io/Nr12ExC5+fsmEdY6ldVm&#10;MfgmP/+m++4ir+pqV3OdbFJ7Wxc3rCMFqOcuBFCNqMbUCo9XgnmRM19kSKWwxi6LjeszpgY8Ls/7&#10;qop9uRcogXOmKqx3y/etW+ub5um6uLf587K42dnlGVh/v46YoAnMan7fLApvntFdRA3t61Szmi7V&#10;9Xa83o6dmjFgPc/q87qeA0sfxq8HPNdg+jrGqdvy/1eh9k1nym1iunaM3xVHbopTm6Dkm4jUbqPA&#10;fBW0J9fmetqg7K52beqnTSrl7c+7Ka5u74nr4t9Osqrq/W2wyyaAapci4mqebib2u2nurAPB30jo&#10;ccv2rsvD3Db/sI4koElEIyulZaWqvIENIKqgRhjIspIkQiixer0IKoZCCrJFAC+WpcEsY98WqMbZ&#10;pTIofgVKqn3JWu3zWg6j8uFCHqMRh9Wgx1opdKleGVR24zgmipMKvFos+8IYQ14W5MWCo/t3GQ2H&#10;/OEPX9BLY4piRlEEleL+IGUwGFDkOdYGUObe/j6TyRTnfPidXwFb1o1FFzDptnMu+Fju2vq5DdFK&#10;19jXwPMapEmjPfVefBOhR9d87bqvFQGVvZZvra3OB658ULkkf3POkucLzs/POD55Ta/fY29/j8l8&#10;HOIOYrSOsKZYzuX6DOoiCZVL/1SiVEK/N+To3n0uL8cssvmV/SaQ0PllHL1pT7htnvw2zwQ2KZa2&#10;99GuPu/aQ9rX6wKvXd27mz/L6kwOINwazBgphZACk5tAoFfH7fX/RaWMrYLP5qnU2xXEOibWMUmc&#10;MBgMGQwHpL0UrQIRV5JEJEnEYNAP6uL9HlpXpJ1eUBQhfzTPFsyyCYtsQbFYUBZlUHMvi0C218gz&#10;rMDpq/OkLMul6+O9x5qKcGUJEAx5pJowqSxLoigiiWLKsiSO40ZMuNrzA6AvXD8WEcYKoihBKk0c&#10;aYqypJjloCOIY8bnF7w6u0CqGFOpzePD2kh0DN6zs9vnnaNDBrEik4JSC0xpKfKc8XzGfLGgRDLq&#10;9ZEywtX5m0q53rvQ935DTltQ5fdEUJ1fraNVnFk6y2w249Wr1zx57z2ePHl3tf7ligQg5CfquDP4&#10;hsaWHBwccP/+PQQeU9jlmjUVQWY4GkJ+zVeq7IF0JewTzjYJH8N9WdeMqYM/u2wHzbUS9uy2L7Ta&#10;wxQCucxThX0r5DaEkkhVkTiWoMsIpUwgjzNRyJdE0ZK8Rbga6FjdTxVWLOeHDfGy1ipkAJXACEK/&#10;xxESwd/8h/+AMYZf/PIXWBvhXEKSpCgd46ylMCEvqFVK0kvoRyEf5W3J5cWcX35+yfGe5BsPejzZ&#10;S+klAk9BqiUaRywlSsWM5wF0L1UAN3tApZIe8OZ8we8+P+WjRylSWZI45XCww+uzc754esx3v/+Q&#10;v/7rv+THP/k5//ovP8F7xzc+fpeH77zHzmBA8offEaVjjk9KpotALPDVH8+ZX+Y8fLDHoJ/wMI5I&#10;exkvns8Yjx3OKp4/G7MoDPfvDznY6xP1ehwkCf1hwWgn4eyi4ORNhssFZ6eG8fQV946GPH50yP7+&#10;AFMWWJ/z+NEe7+geR/d3+eLrlxy/yphnjkVWcHZ6xmejS+4d7XDvcJdBouhJQawkaM3uLuzuHfKN&#10;D494eTzmxcszFlnOdGZ49brk5PScJBGkCQwHCTs7A4bDlN1Rj0EKaawYpgnOgncajybuxURahty0&#10;ktzZO8C7hEVRcHFxRplPGaaKQaqw+QxrBfJwRFFKSmvJsgUegbGGwgS/RFRkD0IonBRIFQVfCEHp&#10;BU4lnC8Ez87f8HJqmIgUJWIwnnk2wxQFe7s7HL8+RsrwOSBBquUaRhBI54RHChV8PGsxFv7lZ5/y&#10;wfsf8Ml3vxvyPlKio0CUjBDUR/C6Z7ptEuiuOKkrzuoiC1znX9307LydS1r3OynFEmC9KcbflKfq&#10;ev65IrJ0G4mt1vXj8nlFR/zRJkVaxu1Sr+mXdown1uZ+mkDyGrC+iaiyncPqGvN1z7G7cgdNnwUf&#10;SCy8XZH40PFs5SbS9y5Sp3a83ybkXDfmzfnY9Ie7/OdmPcOmGo9m/rydV1o3X25q79a2trWtbW1r&#10;W9va1ra2ta1tbWv/o9oWAL+1rW1ta1vb2ta2trWtbW1rf6LdVqnqbYuz28WumxTUbwImNF/XfmDc&#10;BKF0qbhvUmRvF093FVeuA2S0lQfXtfO2Y7Cu797W1gGhuvquPWbrPvsmVYB6HJqgpXX3dtO9t9Wl&#10;2ve0qYD/bfvyJhb9247hJsW3txm3rvHaVLhSf22rOHRdu12csG4c2nOkq/h/1S7R+NdUvoEmaOQK&#10;wKDxGVJKZF2kiUPgUVikncP8jPMXn3P+4gv6PmegPEkUI53E+QghUzSafHaK9AWH+0OE92gn+OL3&#10;v2Ny8YYkiSkWF2TzOTaf04sirE/AOSaX41DIhGCRWwa7B+w+eMyT731C8YfPuGslH/3FDzn5f/8r&#10;UvaRSY9keIDuH/DqxTP+n//z/6DA8+bZ73i4q/js1WuOv/oDSrzLyetjnj17QZZlqEiHQk8dOkf4&#10;oAxSqy2EPhN8/tlT3n/yAe+884jIRuwe3GX+/p/zy5//hDfzV3z/w4d84+FdDu8cML4Yky9y8iJn&#10;cpERpzE6CoW6RWGYZnOmWYHBkfRi4rjHYLdHmvaItSaKFHGkcN7gcUFZDImSEqUiIh3R7/U5OjpC&#10;a4eOwNqCxWJeqWtpjAvF/lEyQEuJKR3nF1M+/+orPvviGc+eveHioqD0EgOQJET9BKM9i8Lw6jjD&#10;CsHOnSHf+fa3efTwIcOdEUVp+fyLp3z+xZccHx+TzXMiLTm8u8/OcECWZZjSsCgW4AQCXRXVVqAF&#10;rYNKt2ApNeEcCCeuEF7UxTdlmZNlM6SUfOubf86f//mfcffwoFKMEsRxglCaJOmRpgPStIdUCq00&#10;tlJPN6agMCWuKpp1zgZlMu9W6uXOUZYFvlISs85gralq/cvOPcmbAJJrgnnDGgrg7Zq0pVbZ897j&#10;5FVijxrUWStV1UVNzeI2pa6qSNf6KteL7VwgHCDM3SVwVASFFGMMzrqlErNHLQHwq0K6EikdQoRi&#10;RGctUqml6vViERQRnbU4UQHUa9UexFJKpXOvbSjThj3RXvNBlnvhshBbImUTkBUUsGrlriBwUoPl&#10;/fJ+rXM4IdnZP+Bb/+57/Pj8FIdjMpuwv9tHK4kUmr3dIScnpwySFGMM88WcZ19/SWZL0t099u7e&#10;Y/fwPnHaI4kSdBQKOY0LY5JljsKYSkUsgNKFgERHDJKURLlQOKwEifLsJNCLI4RQ6Dhmls25HE94&#10;/vo1J2djTk4uODk75/XFlCff/C7//u/+J7zUXJ6cIpCMRgNUpbTuncGUC6JIk+cZ05kiKhMG/QFJ&#10;miBV2NNNWaCkQAiF8AH0IZWACoCsREysFVGccDmekBclcayRQhFFMVIK7hze4d0nj/nmt7/Fj/7q&#10;rzh584bf/f7X/Pa3v2EynjCfFaHA1VuiKCjSeU+lvOYAd6Xgv14bEArd6znZpdrddfZprQMYoWVt&#10;IO0mn6j5nvZZvFSGo7sQc1WsGArSw55lN6hki87CxaZanlKiASB1KKWX/bgJyL0JlLwqcqxVmgIZ&#10;h/ee733vu3z0jY8oypxeL2U6G2NsSV0Xa20Ar9fK8VEU0ev1kFJijFmChAeDAd57xuMxw8EAKeCf&#10;//nHjC8v0FriXIpSijiOq/Gt9rEKkCCFwjt3ZY+QQY6TNvxCim5VU3/VudkI7Oran5p/qwFRNZCs&#10;7cc1feBNQLNNPmBb7Xxdce9tfNJN/nVXLLUJRHlF/fSWbbkJeNW8/jqiijb5V9f11wH3u8Z8GX/i&#10;w1npPCoSFRBeky0WFMaQJAlRpFFOIiuQgPdiSb5TEzA454IyqQQpNJFOEELiXLHEA64DzHb1cXv+&#10;tAkS2vPpbYqQu2LwNpCr/sygRKqutb95rWbbgj8iQ9+wWaW6/fd6bIuKaCh83gr03hWbbopx6n3z&#10;bdZM25pA/U1EDrchgFsHxl7GVq2+2BRDtoHfTdKVmwgiNgHrm+O/CTiwCQy5joijqx035V425bSa&#10;YJY2gUJ7n1iXA2n2V1d8vQ7oeROpSFd/bxrDrlzebXMuXf5N05p7Z/s1m8gLun7fdU61x61JRCkl&#10;S/AvAqJYX1EPdD74NUmaVudpBSQ1BmM9eV5wcnJGUVo8grIIKuk1ON0TwLDWWqSoFIlrIrDKr1Iq&#10;+F/erVfKXOY0GkDVGrxZK0kqpZfzpCxL8qJY+oDW2kAopQSHh3cCcZmAu4d3iBPF6ZtTtIqJoh5K&#10;RkSxQrtw73EcoXUgm/JLzdDu/WPdWto0ZpvW4E1rryvv2n5PPa8irYNP3/Bz237DbQA+XWutTbqx&#10;jgyz/owa/FqfIdaaiphJYC1MpxNOT9+wt79LnEbs7+1xdnGBkqpzH6m/Nn2yAAJ2qDiCym9O0h4H&#10;dw558HDKV19+jnO2QRJ5fZ+9Kae/bu3fxndbR+a0yRfdtPe31367nW1fuJ23v3pO+aAIKyXWGLxr&#10;kHN5hUBV6y7ktbwH4RxRHDHopSRxzGg0ZLQzpNfvMxgO6Pf6DPp9dnZ26Q8GQW1caCSBjEgIRxRr&#10;0jRFCs90MmN8OWYynfLi5Svm2YLSlCF2d1Wur/L3PRBFOsShgemIosrv1CSEUsqwBtxqLCKll6Dv&#10;ZV801lUURUghl33TjCGE8K14lSq3AUpHREkPITRCxqhYEqU94r6CVLJ4eczlLEf2+3gp8S7khEJe&#10;A2SiOTzY4d7hAWkc43p9rHPki5zFIqM0BaV3jA7vsXNwiJMRSBXyU42YdN2Z0SSaEo3nO6v5J5cE&#10;bmVZ8vmXX9EbjPjggw8QQhDVYFdWCs/11xUZimFvb4/794+AcFaURSDDNCaowIulfxve720Awptq&#10;HXvnr/he1gSSN5bKuD7MQ1/vCR7javKNen9y187bFVlelT8TCrAEckYbCDO8xPqgZu3r8NSFPcXK&#10;QAIYsdo3tdbL/ccu1apr8he/VEVWSi/JyqIowhhNWeQgPKPhkL/7T3+LUoqffvpTSlMCgiRJQ+5M&#10;BICzF4p+GhNpT6IsEkOid5j2+pycnrPIZswewEeP++wNUmJREguIhQ25IpVwNskpPCBiSmMQgIoF&#10;2kqOzydobXnnfh+le3z4wQfszhb87g/P+PXvn/JJf8g7jx7x1Rev+PQnn5JlC779zY/p3bnDB/E3&#10;0PFXpPGYFy9nLBZQlIpXJxnzfMH9o112dlLu7KdEGl68zDg5NuQ5LMyE+WJO9mCfo8Md9nZGJL2S&#10;Xj9nuJPTGyheH8+YzqDMLa+ejbk8HXP/nUN29lK8KdgbRQif8/DeiN2RYvy44OQs4+unp4wvHNOp&#10;4+zijJevpxzeGXD3YMAgTYiUQscSKQxKeN67P+TRnRGzvORyPmcyK5lOC6bTBZdnCy4vFrx4sQj+&#10;USJJkgoAP0wZDQcVKFwRKUkcSfr9BGSJdwVFGUh3cIY4SSicYXY2IZsWZJklLz3GBn/HOxdy4TIQ&#10;t8WpRmpJURZI5YlEAkpU+5HCWEdWeJ5NMl5OHXM9pBQKLWOMMSzmcybjS4b9AbvDAbOsQAmwtgQp&#10;8HgMgexIVoSOQoASGuss88UCncX84z/9M++/9z57OwNwJc6J5d7p8Djjr5BkdsUUV/xcIZZ7ajve&#10;6soN1j5EFynWJvLyZux+PSaVS2cgcKZ6XANc3Y4Z1hF6Vq7p6iv1Y7z6ud5VkPVNvmMzhhINVXEp&#10;15PUtX0Oay0yUahl/r1J6rYi//T+upfb9B2asVkz/m7n3JptukJK1PAzm3mJ9vvar2teT9TPnQjE&#10;1+t8ni4f9rZ5uq4c47q4cR1ov5tklWu+cjtWb96v7IiHm77edVL864T1f+pz861tbWtb29rWtra1&#10;rW1ta1vb2tb+e7QtAH5rW9va1ra2ta1tbWtb29rW/htsU0HsJjWum8DqXQ/Ou8Dwzc95G9AxrB5W&#10;10qIXe2ur7u50Mp3Fj0337sOfN2+ny6QxW3uZR14Zt17blLlaf+uLsRoAyDbfXS90CEUBXeRBTTb&#10;2n5Yvm5Obbr3m153m2tuUj5YpzrW1bdvM3brCiJue42b1Ne67q0NHrlJ3e2mNtxUlNNx1VYfXJ+D&#10;zWsqpfCNuSOlqAq9BTiLcAXK5SwuX3H+/DOy46847EWM4pSyyFlkGdNJTtzbZzTqkcYxT955gHcH&#10;zKdj8vmC+fmYfHKGWVwSqz7lIsbkCzSeSCgWxnN5OafXi+iPhigVI7TCRX0efvAhycMHnP7br9h/&#10;8Bi1s888txztjRBossLw7MVrzl8/5+R//9/QkWDUF3zzP/2I9N1HaP1ppfTgUFqyv7/HoijwvlZx&#10;WoFSrLNUEilIociLgt/84TfoBPrpABErdo7ucvDhx/zhV79ifPkFp8cXPLnb43BX0+9LEhWDiFBS&#10;MZ5O8bqg3+9xsHePuD/AKYWMVCj+d3XxqkTLUIhtnURGirQXE0eKx4/fQSIoioI4jokjTV5MKUoT&#10;qvGVwjiNtZLcOPKi5HJywdNnr3n+4jWnp2POL+ZM52CdoPSSvaM9rPKcnI+5PCkAj9SKB+894uNv&#10;fMyT995DIpjNpvz617/h5fEJT58+Y7YwOOvpJRF37h6wu7vDIptTGhP2LxlhrAvECdX+L1VQnXG1&#10;clLA8VZAZo90nnxRUph8qQ7inePo7iHf/+T7PHjwACUEzjqSOCGOg5pbnPZIkhQdxSgdhYJc77Gm&#10;xJclzlusKXE2qC37qmBWVIpfzllEBUj0tgIyOxvAGEpeKaqrzTmH9JXK+mKlYlqWJVrpAFKu1thS&#10;TdaHgrNaBV4IuVyUHnDWrRQWfQCqOxsA9dZXhWsi/Oyr6jhRqa2F6yqolN/bZ2FZlpVK+OrsC+D2&#10;WlHPLwuWIQDchRAYPNK7UKxbFS3neYExJXiF1BqxJM4ISmDyynm06q9QBlzv6bXKdbuQrSqIoype&#10;9nap9h5U40K/hjZXBYDeXfEVwhmvsQ4Ka7h3/z5/8cMf8eL3vyLL5hVIPRQAWhsID+JIEccRpc15&#10;9uwphTXI1y95+fXXJIN94v6IwaDP3u4uURwhRSA+wDtw4Z9GkApHGmt2Bin9JCZVEEuPK3OsKcnH&#10;c0opETKCKGE8n/Hs2UvOp3NeHJ/y8vUZWenQg10eP/kAFaXMsgU6ivDWMRz0iZTEVODhunC8VtZU&#10;tlad0yjZIHLwEi+oQEIBOOSsxTtHlMQcHOyRRDEmV5VyXYH1gmIyxhhDL0nRF4okThgOB7z75DGP&#10;3zni7/72P5Ivcp5//ZKL80vG8ymfff4Zr16+xnlRKc97hAjF3TVQuS42l7JSF6+Bzw0AhZTrfaVV&#10;EaNb61OtAy9eBSquAFW1gnrtU1lbAx9qMED4aqo9TmsVFLSu+NGiw9e7qlQc9hHfUvq56q8EkKm7&#10;VhC6zgLAgsb1WRaUhj0h7MFlUSCE5MmTJ/zlX/4VXoAQniybc35+RhRFywL7pkqTEIJer7f8PFvt&#10;zapSJ/ryyy/J5nMe3L/HT//1X/j1r3/FcNCv1NxXpDLNPSEA3DxN9ah1fs/Kdw9qWtcUoKpO3ARE&#10;XedHdqmC1QD1rphjUwFs+1ptgq92HLIJqL4OsHlbcP+667YVo7rWUVc8dRPI7jYA5q62NYkg2kXd&#10;m8B/60nZfKsYugI+CknpHHEcU5qSKNY474jjBLso8YA1NpxLUiwL0AMRE5S2wFmI0xilYpz1y/O7&#10;LsBukxrcRFCxjtiqbV3A1NX1u/aQFflNfV7Wbav3hSiKwxmGuLLem0C29XFYpWznVsQmKzUyufzs&#10;1Rxg+fpVbHK1ENs5T5PwYl3seXWeuisK9m9rNxGZdZ0fzTl7G7X1TfNh3d9vAl7fJs5e1/Z1au83&#10;xezrFBdvEyO3P7crVt4E2F1HFNjObbSvvykntg6gvk6NcNP67No31503N5Hhvc3v29ft2if+lFxX&#10;vWesa/PKDzdLUgwPKFkDYSzWGmIdwPJKV35eRcZVFgFg/ubsjOPTE6wXFRmZXcVE1+5ZXPEbamBq&#10;7Qcvx7+hXrncCZf90FLpRKCkQgizPDesCWrRZVki5WrvdRUodjabYkuLVorRaMRod8jOaI+itMRx&#10;yiIP8V7wpWQgaRNz8jwnipIKwySXeYfr9+jX+ifr1kZXnmjdWXsTUUvoozpPSnVGBIBtAI6JClgZ&#10;Yg7n3RLw1LXW1/kx9d+VUvT7fSAQrNWqoG1ih6bf1PQX6vMsxEIBSOy85fLyjIuLPQaDHv3RLkmc&#10;YEylCu1Xypn1/dXnd/1z/ZlFUZAkyVKVPIpjDg4PeX18zHw6DQBD75fkkXUbbspHrgMsdeXobpMf&#10;Xweq2kQeuw5wvyl33H5trVBaj9OSnKCd83B+6adLqSrF9h79tEe/N2SwM+To6Ij93RGDfp/BoBcI&#10;NbRCqNCG+WzOYrHg7OyEojSY0iOFZLHI8D4QsFlrAMnlxYzZfI6xZVAHxwUiSplgypJIaXq9HnEc&#10;U5QlSgXQpvAC1yAITZMk7DfWIbVaxgZa6yugwav5oZrcK+R4mvHqaq/yRJG4AoDXSuFw9PoD4qSP&#10;1CnWO1QUESUxkVQIE3ExmVH6eu5rQCK9w3mDRNCLNB+//x57OwO8NwitSfp9rPOoKKI0FpkM2D96&#10;BFEKSiFkpSy+nDPgrVvGbtfim3o9Nv0BVanAEwCmRVHw7Nlzzi4u+eFf/Ih+f1DFzdV5hVw+GypL&#10;gzEOYyxlWRLHMYeHh8sYtCxC3sk6g3UmKLlbi3OmIp+rFNwugHU7AAAgAElEQVStC23zV0Gd4fsV&#10;sd0KFBpygTVBQwCFhrxg1xm7Gi+1iumFrwgbRQUsleA13gRilzq/hwZpFVKqoHhvLEprlJaoKs+l&#10;pah2WxdiXRfmXr2XKiUDsaiLEbZEKIVUCl9avBQMBgP+5m//muFoxKeffsr55SV+5IiiMMbOCwrj&#10;mC4KnPJkdkGqShIVcbg/YjhIGE8n/O54xnSR8fHDHR7sROykKVpbRF6g+hopJNPCYojIyyiMhypR&#10;ylJm8PWrGRbJw3uSO3PD3uF9vr97xC9//Rn/9V8+ZdgbgRFM3mT86me/xCP58299xGD3IR/+Wcre&#10;znNGgxM+/+qSV28MspQY5ynLcw7mPe4cDBiNIt6NIvrDkpcvZywyx5tjx3x+zmRS8PDhPnf2hvRH&#10;MXFPkPYk/b7i1csxkwlkcygXki//eEo8VBzsDVHSkqQeVZZoB3dGCXf3Rjx5cMDpeM7L1+e8fjnj&#10;xcuc18c5g9Eldw96HO71GQ01/Z6kF2tipZDAMJWMhkOEcBQl5CWcnE25nM6ZzRcBsD535JlnguPV&#10;6wLkGCUFkQatQAlQUX0Ih1knASUCSbEvHd56XEiLEieCtKfQGiSCRCjiXkLa6+EFTOezQETrPVqV&#10;ICOkViyMYXT0iMnZjFfjY6YkEMVoqfHWkpcLhByQzTOePH6Hw/0Dnj59ypdffk3pHL50oCvSj3pP&#10;8D6Q90pFkib0vMFax5dPn/LTn33Kf/77v8E6lkQP1gYyJe+uP9/tygld8ZwapOvrCH7afn4zlrvp&#10;efRGv9o3lM99uO82geNtyNjrsyDsR24V2BNIMWo+jk1kaO3zvwkQXz5vlhLRIO9r+vtdzwi995jS&#10;4BVrydJWn+uv7ZnNz2+PQRexeJscsUm8sy5OaZL5tc+s9v1TkQDUJLqC9e9ZF4O+7XPd28aP63KA&#10;7b5u5iA6cwsV0eiVPqsJhpeEKmrts/I/Na+yta1tbWtb29rWtra1rW1ta1vb2n/PtgXAb21rW9va&#10;1ra2ta1tbWtb29qfaO0HxZuUC+uf132/uZB8vQpZUyGnzbLevE67fZtASG9dXLDmnjeBPboKDLva&#10;1KWY1X7AvK4tm9q7TqHpJrX2dQ/f668r9QF5DfywqU/bSqc3KTWtG9d2P3ddcx1ZQHsetQty162B&#10;m9rV9Z6bVP02zZub+m9Tv9WvbYNmu/rtbYsLbrPWl58BOHwAIftmOxugAi+WIvFCEFQucaGgT2gE&#10;HmkN2BzyMcXkmJOvfkdx/pr3jg4YKMliNqOY5SzmJV5qVGLRGLzJsCYHaVkYEwBE+ZQ0shgNtliw&#10;mE8DwFCEAvPSlKSDhH6/RzLYQeqIebkgSobs33kISZ/ZfMaTdz5mkRvOXr3m0cM/wwnJ5OKENydP&#10;Se2ckbIIJ3n04H2+9YMf8otf/pZFYViUGXFsiBIdAFBYnK2AxJVaSV04H4CPQenZes/JyRnPXxzz&#10;+PFjlAjA9b39Ay4ePuL16+csXp5xPI+4P0q4NxowVIJ3H+wjXEGkQ9HmncMeOo2J+wnD/QNKJ5lM&#10;FmRZwf7+LkIEMG2vnyK1QiWanZ0BzhqsccRxSjk2LIqcwpQIgmqU8BJnDRfjKReXGcfn57w8Oeer&#10;p8+ZzkpyA7O5wXpB7jwGhROe2M9wzpPsxHz87gF7u3s8fPiQu3fvUXrJm7Nzvn72iq++esrxm1Oy&#10;osTZAJY+OtjjYH+HKNLMJ1PyPAuKJ95RukoxpFKUcoB1gDdIpYmioAbsvENUSvfWS0pTMp1McM6R&#10;JDHvv/ce3/zzb3BwcFCBYoPqUaQTojghSXtBpboqog2qNorC+aoo2jeAWg6MCeDNBnAqqLyugK31&#10;fupcBcwXAmPKhiJ0VcxcKYgFoKxdFlA7ZysAOVgrloXxQZldYE1NMNEo4qoUqLytAfEeYw2K8Hqk&#10;CAW5EqiKbfEBnB/mqAoF5lIgG6rPNThNKYXzHi1bYEcXCuy8IxAS+NXeLCwIES3XplKKJEkQQpDn&#10;OYWxxFKhZWgW3gU1Z1yjYF419joFolLgap0F4T78khwAX4OPw37kl2rQfjk+3kNA8LfUAr1DSI2z&#10;HoUkihIuLscs8gXFYkExzzCjEU44yAW2knMc9BKUVOTGYvIcO8+Yj+dE8QVKa6a9lLMoAgHDwYD9&#10;3V16vYQ0ilBaE+uYQS9m2Ff0E4HwBYkIhbCTecF4fIHzjiRJOZ+cBGWo6YxXp5ecz+c8Pznj7oN3&#10;+c7H3+T+o3c5OLrHoiixxqNEROmDUneaRkyyAhAssgwBJFqzQOHLoJJdz0WwgcQBEYredFCw986j&#10;dCjW9qZkcnnJ6OFDIqVYLBahIL3IQ1JfRygdY61jPJkxnc2xpmBnZ8j+zi47g5R7378X5oaGF89f&#10;8pvf/JbL8YQXL17y2R8/JytM8FeqZgUAdVgnUqiqdlSuCvYafk2T4CeYrM4weaV4LyiLd/tX63zf&#10;8JqrCtxh3Vpq1fqVAvtqfi7V4kxxzS++Dgp0S/KGtgJ0k5zmuuKzAwKw3Tm7BMNf9VHEcj+CdQrk&#10;4JyhyAPgandnj7/5679l0BuSFyXeF2RZhpIaJXWYKxWoqC6MtdYyn8+J43ilCBpFKCkpspxsNuPh&#10;vTscv3rOz/71J2gV5lkcx0tgel2E6yrikTCCogLIN/xsQQXMb9xHXUS7lvCLxj7LWj+37T/VwJ2a&#10;bKBN1HUNXNQgarDeLYu0JdfB3uuUOWvAUPvv1tor6rr157sGoG+Tz30T8L0LCHUTaLerrzfFYZvi&#10;tnX+bN3nzcL1Lp+8Hcd1jWlNiOJwy0JypRTeBfVHJ0BrhSvzsN0g0Voxd7MKPEMFXFKgbL3CENW1&#10;nLEMenvEURrO/epz3QbCgC5QYHNcN5EerJuLV+N22dgL2gQNV+PgQBqkUSpCa30FtC9bSp5dCr21&#10;X1HP06vttWgtW/NWNEhEqM4TeQ1gv0kdbV3cU6u41fteF9DyJrstGPm2JGbtNdoFxt4Uv3blKpok&#10;Bl332BVjNwHhm/I6N8XRzTnRVtGr50CXUt1tciFvE5uvi+k35Z425beWM9YFsJwQYklaVf8s1sTs&#10;m+6xax/clCPpAgrfBORf58dsAkTfRDawbo+6KTdnrQtkS0phrKn2G3AmAMnRyYpUo/KdpVJYZxlP&#10;LrkYX5CXOVGc4rzFE+Jk1wAuLvOPjX4KLqJfC9TpmsM1WVQN/ojiaLlvuoZ6fFEUFTBMY125AthI&#10;idSa8XgCNsRgo9EODksUpZSlZTqdMpvNQAp6UqK0ROuIvMgBuVKBJvjpbcKclc8r1qqg3yZvdBNY&#10;etO6qFVM7RJ0qdjb2+Nwf59sPuP0/BylFaUxlDaQv3l3u5xtU2W9HpvhcFjF946LiwsuLy+vxKhd&#10;xCPts2mVF7WVvwyz2ZSL81OGwyGoADotirJKdq326dr/aIPiwh6wUjoXWiK9QEcR/f6Ao6N7PF3k&#10;OFO01oavcrN+7Rm2bk1vOvc2vbZLUfamZwQ3vb/9vto3awLamoQ/tU+rlCJNE6JI0+/36fd6SEI/&#10;99KU/mDI/v4Bd48OieIIraJAvqcilI7w1pBlc96cvSHPFyyKgtyUZPOMxTwLBIpCBr1tvyIqC6R2&#10;laqr0OS5wXqH1hGJ1lWsFgDGUZoQqUBgZ71DabHM7dRftQ6xpVQSW5olk5kxBmMMqgIx0/CDludu&#10;FbPUcVkzhqlNKdkCHdY0a5J+f0icpCAqoPSiwJaGzOYUZU62yJfnr5ISKRRKSIyx7A0HPL67z4++&#10;+236qcYucnrDPpOLBYt8jsUjVMxo74hosIeJkhCjVSBAUamySy/w0iFQV3LZTbKVel5IJUO+soqh&#10;hA9ECG/evOGrr57y6PETDu/evTbvpQz5LecCGWFzTh0eHlYxr1nGoNbZAIYvS7AVSauQgAnK784E&#10;4LvzV8aj/moqcG0gUqtygiLkwbx1SwKL5plRx91Xzz17Ldew3DtsyGUIU1SEpgqpNN5bjCvC3q80&#10;kYux0iKtQRmF0mGPUlKhRCAMNT6QyVwhr63VrpVGKI2KQm5G6hqgqkh7ff7ik0+4e+eQf/rxf+Xp&#10;82fs7u0S6SjcO1AYMIUlJmJiLMpM2BmUqDgi6qeM9gbkRcaXpxlZtuDOULHTl8RSEEeKfa1JC8t4&#10;bjC5Z5KVSOVJIkka9xEi5+XJBOMsXj7ncJKzt7/HDz75Fj+Xns9/+3u8sdgCpueGX336azya73zz&#10;Q4b7R6g4YjJfsDO5BKV4/dJitWZRWE7eLCgKz4OHe/R7JQ8f9OgPNMcnc85OCsZjS15MmMxyHj3c&#10;4/7RDqNBD60S4rhHv9fn5HjC5cWCs3PDJIPx3HBxdsHxyZQHD3cZDWN2e0lF9GcZpin9oyH3DnpM&#10;3y04vVzw9bMz3hwv+HI85WVvRppCvyfZG6YcHhywPxpgyjlxHPwe4RUayb39IQ+OdpFK4IVisciZ&#10;T+cUeUlZGmZZRr7IkVIw6KcoqZjNZpTGBZIJESHxaCFIY430Hu8sQkiiWKEjiZSBwCKNU+JYYYUl&#10;LwyzWUa2KLBOoLTGyXCmzYoC+jvcefddfvb8l0x9jI0TArOioywsFglCMc9yhBc8efyQd+/f48n9&#10;+3z683/j9cUFQiQI1QvktkIiq1yPMSUeT1wRqRZZzo9//GPef/9d3n/yGOPKKhdf03BcBUDXe846&#10;VWzvfSAubsXKXbmPJrlOl39xW5//ip+NA7+ewG7dM8l1z/abR38XaWE7f+JbPnNN0LIkSW3nBqvc&#10;ZNNHqImE2rnKZZznHVTn/FUyxVaewvlb1RZcJcBz14DX7XjJGHONLLENhm/6h6u9eh3RfzXPvOgc&#10;i/Yz8+Y9bso3rHuuvy7mXTev18Vy6+K+TgGAVi2BrJ7HqY4cj2+RNmyKPbe2ta1tbWtb29rWtra1&#10;rW1ta1v7H9W2APitbW1rW9va1ra2ta1tbWtb+2+w24IUmj9vKr67ydY/kBedxert668r7Guzm9/m&#10;vpvWLE7o+tx1xX9dbWlft/1AfRPY5G0Umdo/t69dt7lZQPc249YsPlg3Hje1+yZyhPbvuljw17W1&#10;OV5dgIr2WDeVHze16TZF7rdRbWu+9yawyU1j0v59XdzYvO8uQNTbrMu33zwAcf2XgqC+g6JCm4Xf&#10;ezzCWzSgncGXBSxmmOkZxeQFb77+Pbqc8uG9+6RKYbI5WkpGgyGjwS6FdRgLwpdgLbZckGULsukU&#10;Vy7QvgwAGC1RQq8KeHD4Ss0nTgeo3i6799/n/oMH/Oq3vwKdInUP5zWLrGDv4IDJZMbl5ZTSGoRz&#10;XLw5xWaX9BLP/jBl4T0/+NEPGRwc8vTlGyazKUbtkQhPEkdEOqIog6KQF601Ipb/wzhDFClMWWKs&#10;pShLsmyGt+Cs5M7hEdPpjLPpGX7qOCsyXlxk7AlPZgV3BhGDfo+9kWI06OFijYwER3f3Sfs7WCtZ&#10;ZIb+qF+pAuXoSCGUpjRBndsJibMFWbYABMY4iiIjK+ZMJnMux3MuLjPeXMw5fnPJ6XjGJCvJC4fz&#10;itJDlA7Iy4LMGGQk2NsbsHsnxdgcoTQ/+ORjHj16DDLi8y9f8bs/vuCPXz7j/PSSRWEREqJI0R/1&#10;OdjbZ9BPwTsmkyllWZDlRdVtEiEUSRwhpcLiEKICyxDU14syr1TBBVGscK5SJZpMkVIG1ffvf4/9&#10;vT16vYTFYkGv1yNN0wCAj2KUiqq+MHjAuKAe5WwAo5elCcWjlaJ5KMytisSW6k4B4eor5UEhQxWy&#10;xweQsJJY0SwsW+1R0jf2GREA/koqLMvlBASlFfx1kOwVUICxCCmWasv1uWCpwMAWqDR1PPV55Stx&#10;57rwX6FQFTg40F9Y65AyFDBLcbWYq33WBEWuq8Qwxhg0AoupgLECrTSFKCjLfFnwfLUQTnQWb7lK&#10;Ja9ZZNfY3a6eV8v9bsVS0FSQrgHDTRXcZRGgB4VDq0AG8OrZU7LzM4T1LOYZRZ6HAnalUBq8NTgb&#10;wLpKaUxZMp3NiZQk0SBygy8EkRLsD3oM+j16acLOIGY46CG8RwpIU0UcK1It8WUW9g4i8DFCRlgr&#10;uZxMKcoxby4veX16zuuzC86zBaO7R/zl3/1n/t33fsBotMc8N8wqNcQw5zzG2Ir0oc94nhNFMWka&#10;gAV5kVOWDhsbXPWfx6GkIEliYh1dU4txLiit9fp97t69S7/XJ5vPV2PnAymEVhHWhtcaYxBS4Kzh&#10;9PyS8/NxULnq97h374ijuwcc3T1kf/evEEIwHo95/vVzvn7xnC++espXT79imi3AuwCSthbjLfhQ&#10;vCsQKBHOI7EECjcID2BZeN4FmF0H+OpSHAr+hr8CPm++R8qV2l8XGLJ5ba31stB0HdCxrYLURQq1&#10;6ffrfJm2X9Tlb/glcFvzwx/+kKOjI4qyxDizJP6IoogkSbDWLvehNsDRWIsWgBREcUy/1+Prr7/m&#10;8O4hZZnz05/+lOl0Sq/Xq4C26ro/uRJgoqlSvVTjEgEg1tUfbxs3datTdft4XaCrNuGXv6Iu3vAZ&#10;W9dvF1bfND/XxXrNguab1KTWKZjdFiy3icTrdnEIt1ZR61KHb/dBfUbcFAdc7+MGoEsEgIyzFusc&#10;UksipcBVqnQqWqnHerc8d0SlGB/OxLBXaq3xUrC7t0svTXDGoqqx71rz7b1iE/D4ekE51+bRbdTE&#10;m+A9pQJpR3N9p2lanQNXFd/ae2UXoLbZtqtAgeYSWKnfBrKQ6/Fge640Ffjahfqre1HXlGiX/VoN&#10;+m3BCreNqd4WZLour7EJmL0pR9Eu4m+/Z13upf0Z7fvoOh/aZ1QbmLBuTqyLmzf11zoF+bcZj03g&#10;0XV5qquEM6t9W9xiv7wNEKBrbW+K9bv67W3zATflSdYpW24CY9Sg4HY+rQuUrZQkiqIAbqqa4Xy1&#10;l8o47MW+BieFtW29I1ssmM5nzOYzrLFEcQVg9Q7rDLAi0AjxRJA+bdISSCGXMaRsqRg2fcZlvCbl&#10;FeXDoIYbCLnKsiSNKx+uRfzpnCPP8ypu9CwWC4a9IcPhEKEUiyL46b1+wnhygXFFIFDBEkU9AEpj&#10;lueE9yDFCiztXPcZ+Db5pk0+4ab8X9c8WCqjK83+wT737t0jSWJ2R0Mm4zEqipjN58zmM8rJOBCr&#10;KX0rEpzrBAqWLMsYj8cBqN5x5rWBa133sxovsYyNF4ss5GXOTol7faI4RQmBcRUJW5Uba4K/+/0+&#10;zjnKslyCgZQS1VdFFPVR1Vy4c+cul5cTzk+Pl75gE9y/bqza4LJNueTb5EGb49wVX9z0HKGp+LmK&#10;Fdp+hVzG9iEvEPqn30vZGQ3ppWlQKI8jev0+u7s77I122d3dYdAfEGmFFCLE2FKBEBQmZzqfMS9m&#10;GGOZZwWzaU6+mFPkBcbkLPKsWjuaXtIjjhNMUWCcp9fvY6xZklPU3yup8M4hZACIahEYEWIV4pEo&#10;DmrV3jnK0uCqsfXYRhwX4tGlb1jvXZXP5GwgFRVqRcLWpSRcd6NzbgnupFYIr9Z+/SLvPNZ5Iq0r&#10;wo8wV1NkAP1XaZJER6Rx8OOMtWANSkkkHlsWKG/56J0HHO0OkXbOZHqJNYZscklZ5hS2QEYxyWgX&#10;p2KQChVJvFn5bjUJqPdXgftX45swploHH1qroPzsHSA8k8mU3//+D0RxwscffxwIl4zBU4+PWILZ&#10;i7ykLIKSu3OOg4MDer3e0ucry5LSFLgqNqXKJ9nSYW2J9wZbvTcA4FfxmfNuFcPLKrZwtnEuiEDK&#10;VsV2jqtqwU3fSwgZNIOdrwgjq3xX7VeJKkunPFiBEmGeOFvlFjGBSMWvEvNaa7zWWGfRSgeVeFWd&#10;VdV6qwlGwhkUzkUP6Iq8wBiLclBaxyJfYMoSDbz77mOU+mv+y//1X5jOswBM9wHwn5sQ23iliHQP&#10;6xzHkwXOzIi0ZG/UJ03BOgHOsrCWhdXs9xSDyBJJTz8Jueh8YZi5EusgLwRJqtk7GHIp57w+mSPk&#10;GTJJyPIFRbng+9//BrujPr/4118yPs+ZZZ7J6YJf/esvMEXOt7/zIcO9e3z8vR5RP+X0xQsSmfHy&#10;lWVqBL0elG8WGHvGzo5mZ7/PzkgSxz329jSvXy+YThxvjgvm2QnTec7jB3fY2x0gtWbvICHtDdnZ&#10;nSLjM+ybBbNcUhSCszPDLDtjONQ8uLvHnd0RWlmMmxFFCuEdh3sJd3ZS3j3a4cXJlGcnE05Op5ye&#10;WSbacnE+59mzOXs7PXaHEb2+Iu0n9NIARk8ijdYanMd4yzCR7PV6CBKccSwWKVleoqQKvo33mP0+&#10;WbagdJY4TkjjmH4UwO9lXmKMRfqQ7ytdwWwRyC4kgqJwXIzHZHmBdT48f9EqxIhKYpCUMuKdJ+/y&#10;++ev+fXXbxC9HazU4D1KBMK/0jucB1MGQsR8Pqcfab798QfcGQ34p5/+K09fv8EZHdZ5lccLWetA&#10;ICm9REmBLUpev37Nzz79OfeP7rIzHFDmC2Tll5kykM6GXHwgXhOy9gDX+zOCAMB23l8BkbfjnasE&#10;rKLzWeU6/6o7Fgt+anjO4at1Gtoachmicc6u4maPX5sj646TrsYz7fxmfT/NPayt8t1IwC2fdYiK&#10;8FnraHnWK3WVLCDkS/2V2F7U+do6je+5gt5v+25deZB1z32b97nu+WnTh+kiEevKD4fHVNf7uysP&#10;1XWtrtzzbWK1m+K4tjq94Jor0alEX6u6+8YQtOPqFalTeAYjl2db85kNOPenP6Pe2ta2trWtbW1r&#10;W9va1ra2ta1t7X8E2wLgt7a1rW1ta1vb2ta2trWtbe2/wW6rCnObB6zrHuR3FQ9fBwu5a59/m8Lg&#10;ujCwWeTfLLrbdN9tdc11fdB+uN4s2t7UH/V7uwqgu1jw1xUC3/Ye2g/6uwpV36aQv1nw2wWGWKnF&#10;d8+Brv6plQOaygvtvmu3uQ3caI5L831dBRvtttz08H1dEWfzc5oqeDcpzXWNcdda6FKSaLan+bem&#10;quIVxeVWIeHbgjY2ETt0v2HNr6XESxmUs62DWslUgBYS6Ur8fI6bTzCTU+zlCy5e/hY5/5q7B3cp&#10;xm+wIiZOYvr9lNJ4prMF2TxjMBxg8jkvn79kkeU4RyjqFAU68gF4mRfIRBJHCq1lAHC6Ej0YMtp9&#10;wP0/+wE//J//F9Ik4bPx/8rs9AJUjMks0/GCWEeUWU5RWvIsg7xkenqOtiXaWigh7g/YvXOH8bzk&#10;Z//2G0DgfFD2jSNNv99jls0rNSd5Bax3RQVCSJIkpt/v85d/+Ve88/hd/uH//kfOLi7oaYnUCXuH&#10;9zh2jlOzYGYEUyG5VJJnfzzmTk9xMIq5f5ByOMvYPRiRJCXj3/6O0WifQW+XJB6QGUuUREjhyWyO&#10;KTPy3FCUC7JsynQ2ZTrNmM/mFKVlNs95c3nO5cWE2dwxnlqmmWNRwiT35C7gpj0OJEQ+pygs1kuE&#10;tbyzt8vHH7+D1p79/T3290YsshmvT8f8/N/+wC9+/YysDCCy+w/usXewjzUl3lq8MZyfnuLwRHGC&#10;9aJS+BYIKVEyqHp5USvdKQQSIYOyea3caa0ln2dkWY71MNoZ8mcffcSjxw8ZjYYYU1CWhjRN6fd7&#10;QWUatXx/nuf1wlgCZoOq+UrNwlUF79ZaJIIoCoBejwPrlqpxvrWHee8RRuC9bSheslSJwtWKvaFY&#10;FcC6MhRHsdr3C09V/KaQQlXqcGBNKIrz1Zwry/KKqqaUsipSE6v9vVa09w7vbTVnq6J1H9okUK2z&#10;rVazMviGMl3zfKuVVbwPouorAKLHOwFS46wBr1BS0ksDsKMoFstr1eunuY5UBaKvt6IuwFUT2NZW&#10;S7PX9k65BNrV/VH9dQlaxINWEoUjn47Jzk/ZTRPmRblUdywWC/q9flAnqpTDtZYordGxZFGWTKcL&#10;4kjR7/VJ4phFPmM6FUgssfKYQuHTULispMRZBVZCKbgcnzGZTRAqQYiYRWF5dXzCZDZjnM14cfyG&#10;8TyHpMc3f/AjvvcXP+De43fIC8vpeEZhbHXvlW+DRypJ2uuTpn0El+AFcZSitMAag9AaX6mSl6VC&#10;xxFSq0AQ4T1aa6SQREkcCkpdULE8ODhgNBxhypIsy4K6Wu1UENTwagCQMYYojpA6DuPiHF7AeJYx&#10;/vxLnr18gSkK+mlKL03Y3dnhe9/7Dv/uO9/h7OKCz778gtcnxzx9+jXPnz9jPJmSlxaldAAleIex&#10;FQGCbytDB+BmWN8r/2K1ZriiaLTufG7/vb5G/ZraV63LCLtUwZs+opSSsiw7lbrbQOq2ulBbqbfL&#10;b20D0W8CNDbvuf7cKE6wxvLxxx/z4UcfhaJ5ayjK4sqarcHv9ZxRSqG1XqpFB8W8QFzTHw6YTadY&#10;74iSmJ/8+Cd89tlnjEajKwpUa1WCqy7uVITyHf7LnwAOvIn4qO6nmsRjU9zU9v+XIOllCfNVv/c2&#10;as3NdjT3/vY820R41iyE7vKFN/n6bxtvdMU2XX3aLEpeR07VpbbVBJFtUktuzvtOl7ceqyU4svos&#10;4Yi1oiwWOOfo95NV/Oga50+zrRVgSQpAS/b29kjiGJMvwLlrLva6dq/z3TfFrZtUr28ay6b/01S1&#10;q/2XJsnFuoL/dSpk9ThJKdFaXlFTWxX3y+W53EXq0RzzdXFie2/rAnf/qfN33fhsiq+6wIm3WWM3&#10;kbRsAj028yWb9oImYL0rxtykCLzuNetISLrGqSs/tEnBuiuv09431uWv2oX9m8C3XXmM2lSNlN6w&#10;H25SR77N2K+ba+vu5TbkJTfl3bp8ga77WtePXWPTHqNwvgvKsiL60xohBVKEeEoIGQizpMT5FYGM&#10;tY55WeKcAQfWBOXM4Ht5vAOlQ8yDl1jvEV4gRQ029GipKqViQMpKrbwCGEmJd6ZG3uMrgKISFVmY&#10;p4pnHM5XQEIdVeDXOp5wSOEDkF0qTGl48+qYQZxwsDPivfef4JxjOp3y+edfkucZxgQwt5CaQX/I&#10;IO0hkGR5yWy+QGiFUBLhq53R24Zb08yNyRtzPDfldEjF31YAACAASURBVNvrrAtstG5sy9KQJCla&#10;R9VZF9FLY6T2JP2YoR0wHA6JIs2nP/8Zizzc2zIO5TqoZx3xkBCCoig4PT1lURF+3eQjdOVw699F&#10;UdTwvzST6YIouWBnb4ejUY8it1hrcF4hlLjiUtZkbjXRVz3HbQXoTWSK1pqyMAilGO4MuXt0yPjy&#10;HGsK8CFXEgjoVsRt6/a9dq5yky+1bqzq+KNJ1NX0Bzddq73H1GRgzfYEcoawjp1zmFodFsHh4SEf&#10;vPcun3z3O+wMhug4opRBhVsA0mm8czhvl0SOC5OTF4bL8YTxZEJRGqwLDsNsluGBWEdVzyki3Ucr&#10;h3UepTRKabQO4xJFUVjfwuGsJVJyCc4DgVYhpyLkkv0LLwKJ13L+6QBGNtZUcR7Vv7qvQv5EyABo&#10;rH2pOIkDQWKler6KGdfHmXWU0IxpVaUM7vHY0qJ1II10ZYktC2wcCBiFC8DEWMSkos+DO/eJ5edY&#10;Ahmdl5osz8E5elrw7sMDYmEpFwXSwXg8ZjadUeQZi7Kk0DGiN8DgscagvaxyDGpJQCijkM9zzX3J&#10;LaPiak8WSARKhf3ZuhKlNEVuefr0OednY/7+7/+e3dEIY0qiJF7Gch4qALwlW+SURYkQgr29Xfb3&#10;96H+ewWSN8birQuq4dYGshS7+n6V73crtWIIYFpvqrxS2BuaRBrWhnFegudp+j6BeGW1XzWUdL1d&#10;EkYIIRGuisXCYsJ7gUFgqrOQipxBawneUTiDEBprHIUuw16jLIVxRBFIqQJYvlLgFhVph9MhVpVe&#10;4JxEqYQoslg7Q0WKyCmMKcKZWxru3Tvi+9/9Lv/wD//I2E/o9XphnSiJFArjHEoqRDTEOEXpg0L4&#10;OBvTTwSJgBM8Oz3J5Y7nwS7s9z2DCAZJxO4gYZAOSOIFb85nlAayLKMwBelQ4Zzi2bMxpYOPPrzH&#10;V0//iHELPv7m+ygh+OOvf8/x8Zjx2HN+MufTn/wbl5cXfPLJtzi8M+Td9z4k1Ype75QoPufVK0Ox&#10;kKAExWnO5bTgbglHd4b0RhGRhkEiuDwvePm64PzMczm55Ox0zv0H+9w9GtLvRwgt2dnbIYpj0t4l&#10;L46nXM4chYHJzHMxLnj95oT79xfs7ybsjxKGPYi0wJU54Bn0Ij58Z8Q7j/Y5nxScX2acno45Pbkk&#10;n3uOJ3PeRAIiT9IT9HoRWkmSVHN0uMfuqF/lji1OQRpFSG0ZDiKO7g5QSmGcJVtk/x97b/okyXVd&#10;ef7e4u6x5Vp7ASigABKESFCUxJaonta0tWlm/uWxsbaeGRvrlqiFklrNltQSBQIFVBVqyy1Wd3/b&#10;fHjuER6e7pEJaj6N4ppVZWRGhC9vue++6/ecQ1mUJArOzs4wpiQUIAYZiUwIVuJKiyOwXMb8YeE8&#10;1jsuWFGagJSKJEnQIsSYKQiE1KgkJQ9w570nFCT82X/7FS4dgJQIKVDEmMkFCNbiygLnDNPpJW9e&#10;wUGiMaMxHzy4y//2R3/If/mLv+F/PPsWJzVqMMILicCjtSAIgap8YjpS5HnBX/7Vf+V73/s+P/78&#10;M6RK8TannmYRWx0B+9sx77ZSdb1+EeQ6ny5FY28j+0kO6zxXO3fdfI63a1/YdV0CEEpsK2qLmry2&#10;IpOpcoyhQcQTwjYJyW0f6O0iFWuTqzefScuKLCYEjwiyUkKvnm9QE6DU8Wj1n4h0IVJFoD+i3rNE&#10;oo6Yq73+bH7nM1MpgJjn9sGvz9m1z2yTtO1SQN9Fku6rPUe9Q9j1LLqZe2iOib5n1H21Eu3jdRIk&#10;VqRcYj2eWD+bbWeb1vkbNsTBdWf11o2EgHeR+Kd5PU1Cw5pQuDlWXPD7Ypy97W1ve9vb3va2t73t&#10;bW9729ve2APg97a3ve1tb3vb2972tre97e03tl3KPn3qTs3vtdWvuoqT64K3Lvb0+v2uczSvp3nM&#10;NvC6+b2+osj2PXax9Pedv1m82/x8W92meY1dbP9dBeJdxcg3qbR3AdHr7/V99rsAV7b7p25re+2h&#10;ex8A6DbqZF1t2wVK6CqM7zvXTQqW7fO173dXgUL7dfOa+xSw+sDoXde0iwm/CyzQBShp3t8uEEXf&#10;uboUErvG7VZ7Bdas/+v+EhIfpd+jIo+1qBAQUS4Na0pCucIup4TFBX7+jqtX/wzLF9wZS2Q5wwWL&#10;SA/QQrNaLPjm5Rucj6C3slyymF8xv7hAkJIkQ6QMpElAikBuLEJqdJKSjYYU5QpUQOmEVAwZHZzw&#10;wW/9mNMffo4tDergDmJaoJOM+dkVq/kSs1rikpR8leOWK5jPWJ5doJ0HW2IKgcjGBC+ZXcyZXZyT&#10;KoUzliJf4lAEAmmSYRKHD3at/t1sayEESiuEFIzHI568/z4fPX3K2cUV//v/8R8pgiVJNJPDCYU5&#10;ZTq9ZFUW2BAQo5QkkcynS17MVnx9seBkIjg8POf46JA0TdDyDVk64fDgFAdYZ9CJwJQlpizBB/LV&#10;irJcURY5eVGQF4bVsiAvPctcYFygtAHjA+k4JSVwKAQuSIrSk5fx/WXucFVR72AoOD094mAyJlEB&#10;bw1ffvWCf/rVS549v+TbNwuETjk9yZhMJhwdHVOUBdPZFFvkOGPwPqDSDOsqdZeqeFcgUDrBV0U8&#10;SiZrMLP3geAlRQW29c5A8FFB+uFDPv3+9xiNRuhEVUXNmnQwIE2TCI61tpJ30lAajDV471qKwVH5&#10;ui6EDZU6Rg3Yct7EQlrvUaoC1vqwLowF1oDPOBZco/Bp4yMkglAV1m7mvMd71mBGJWIxmKuA9olW&#10;6+uqQb3WOlRV4NcEEsWCJlEVhMG6sE6oCBoR8Vo2BVmBECJApAmk8N5ibQ0d2fiQGvRZqz22QbYh&#10;BNI0rdqlJgGI30u0Ro7HVQGyBfQ1AKOUklCvCx0+ur3ON9uXsO0HY4H5toJn8B7vIhEAjWJHFcAs&#10;c5wtkPmSu+Mh83zImazU3AgUec4gSRDeV+QXsa2y4YDn716RDcaE4DEhsCynHE4mWBcwDkoTx7EH&#10;HILRcEAiFavSUpol82Xg9bu3LPIVQWqWuef8csbb8wtmyxXLskANJjz50Q/5nZ/+lMfvv4/IUq5m&#10;S4zxBB8LRcP6vhVKCZwTDIdD7t1/wPNvX+N9qFTKPUJKtFZEsTuHsQadJrGvfXxfyAjwD95jXLyH&#10;8XjMnZNTyqJYk0lIKSmNWRf1G2PXbR8BRiqC84nn984hpEZKwXxlCN6TmyVMp7w5u+Dh/fvcOTrl&#10;7p0H3L3/ABcM8/mMr795xj//6gueffWSFy9fsFiuMM4jlUBpja0K4ms1UFkBmGrF3+Z4q0Hqfetm&#10;e01uKzI2X3eRFbVjxz4ioD7wWtNH1DFAF3CvvZZ3xUxtcHUTfNH8bn18pRO8C9y9e4+f/eEfcnB4&#10;yGKx2JqrTd/Tjk9qUFIIgSSNQDEpJavlkrOzd5yenvDixXN+8Yu/3Pi9ViFxVxwneuLxPqXK6PtY&#10;FzhvtS1ha+1u93MbXNylkrULVLgufg2R3KRWklUtoOou8oIuQPg2mDD0Kod776NiXGsfEQHIeq3y&#10;3ac2flvF0Zv2MV2gSbEDQNql4nrTOep1qT3PbgKDbZ1jLUOuKgCTAOHQSjJIE4rVIhLSNIhbrLVI&#10;lW5dc62OluhIfmO9Z3IwQVVAF+9sdSqxBkJdGzOtv3X1xy6/0d5vXu8LsVWwXH/GGEsInrIst1Tc&#10;0jRjo/h1fdw3C9a7SODq17XfaQOM+/IItdX92zUP1DUlZ7Hlp5rv12Olfn8XaPe75ll2zYu+fEYf&#10;eLprn9zsjz6gYldu4JrC7C3vpUuBuM9XdhFLdKn0tX1NWzW+3Y+7iBP7AP7tMb3rXvvICW9SsdtF&#10;MtIGu/8mZAt9BCB9PvS7XFsfOUUXeWS7fbrICLvGcFfc1M7L1UBcXSkLaqXjPlBFwqwmkMOYEuFj&#10;nFerMDfbIu7JKuX39YmjT5cNYiIhAt45tFI4ZxHieh6nBreEUOspRuBRjGvcWgUzyzKEEFhr1gCe&#10;ds5ruVoynU25k59wcXGxjoMGg4wkTShLS156xgcxBiqLIioXe8d8sSDRsU2kIJIOyt/cR32Xcdj0&#10;MbWf7ItVhRCkWUKaag4PDxgMMkajATqREYRXmtg2IlCagvFkhJCi2t/6SILXM3Z3qZk755hOp1uE&#10;RF156r41pdlXGyC4oCyXTKeB2eyQDz78gCzNKM+neO/QMtla8+rv1fugWnk6vg4s/IIsyyJxHpCm&#10;KccnJxyfHnP25nXcWxOBXITdfdi+lz6CzL78bxdhym3IYHblY5tzvU0843ylfB4iweDx8TE//NFv&#10;8Xu/+xPun55g8oJFvmK1zJkt53E8OMEqX7FcLlitVriYhIhxk49TT2qNVDHXopKERGmctXG9r3GD&#10;UpGomFus13tZEes1Y94kSa6RhNX5jabPa8f8dV6oPT/a67ZvPStw3m4R+t52bbpOgBuJmnwFtnbe&#10;UpQls9mcw4EiEaCrOFWrCE58/8FdxhoKZzFWY2UEEWZa8vGTBzw4PcEbS6o0RmpsWbJaLilMycJ6&#10;Bkd30FmKrQDjPlSkqB3kO407WsfMovLNQkVSgfVuLkSC07dv3vL1s6/50Y8+586dOxRFsfax9VyL&#10;a4GlKPJITOgDx8fH3Llzp4pfI6mcKcvqtYu5vq3YMQJGXQXirAGUzXO087ltMrYYP/pGbi/m/GI8&#10;ugEDttfxOBTqvEgjZqnU2eOaqOJ6J+QabOo9SK1QKqlydhZpBVbr2L7KYKxFyTg3lJKVinZF8qE0&#10;VmzycQRHmiY4l2BtSZKmmNJgyxIfPEpIPvzwIx4+/hUvXrxGaYXWScyZRg5DcuvQUhB0At5hg0N4&#10;T+EDKElpPIvCczX3XM0dD040dw8STr3kZJAwSBWPHhwyPhxydbFkuVqRG4sMgZOTISIUvHs7RaeC&#10;T77/kH/+5mv0aMSTTz9EJRr3t78kyXIuLy3lLPDrf3zObL7g46cPefr+A+7cucdkkDBME4ajC56/&#10;WjGdCpxVeOd59XJJkVuefHCP44MDVmrKaDjg4HjI81dzZgvH27cl0/lbXr454/HjU+4eT9BSIhPF&#10;e+894OTOKS9eXTCdLjm/KFnmULrA8+dTXn8rmIwlD+5PODzMuHN0yCADU65wzuCd5mAw4mR8xEeP&#10;jpktCuazksvpnPPZjPmiZDaDi4sSoQRa53z7ekGWCLQUZKlmMtKMhwmDTDEajVgWHoHHWEtpDNYY&#10;TGHJV5ZESFSWsrKORfDkqxJrPV4pjPEYE/Ocg6FiMNKkY40IqiI4dDEq0gqhNSobMBwO0JMD/uof&#10;vuFq7pFDTVAaJfUaoCyVxOYrjCkI3uFsgTErkBmrheVKBe4/uM8f/cG/IU1/yd9/8SXBFgSZRvRu&#10;AOddzHV4jw8eUxQshODP//wv+Pijp0xGGVJIfLBVXjrBB9tJIr3LuvIHfc+Y+/a87c91nb8vb7eL&#10;wOq25Ne7COvbeaCuvVjfM9qb8jG3iTOvf2aTE+uKKdr7kPaauH3wzeeaPrzuz2Zucxu4LTrjq+Y1&#10;NWOBvr1o336piwB/F6nhTTmf3j6oVtPrqvDX47KbyBX79xIbstiufE17bjjnsC0yiL3tbW9729ve&#10;9ra3ve1tb3vb297+tdoeAL+3ve1tb3vb2972tre97W1v/0LresB5ExC7/nyfUl79fhebevN49YP2&#10;XcoybfBH8yF9X0H1LuB48zM3qa51WZ9a2k2gjr5raX+n6/WuNr6JqKD59y7AVt+1tdu+XbB9k0pY&#10;u73bZAB9/dE1LruAYV3s/H1jtq8w+6Zrv+kzTZWkm6xdHHkb5cWb3u+aV/W82HVdu8gvdhWwNAF2&#10;dbFireAEValiBSi05QrlHdIYMCYqSNsCXywRq0tUccn84mtYvuZ7Tz7EFUtCsFgPAcP88pw3b855&#10;e3ZFOjjk8GACyqGtQXqHx2CNgNQjhcaFQJCSRZGTjicYoQnpGGt1LLBIhgxP7nDnyYeQDVhdLZhe&#10;zRFCI7VmdXEF1mLyGWYlyecXmNlbzNkb8ssLgsnx2jLPPclgwmqZI4zlaCA5HEi+uVqgRyVeaPK8&#10;ABEBZMZaNuqVYkudVwiJMZ7hYMwoG3EwGvPDzz7jxcuX/OnP/wStFMMs42AyxhY5K+uR0iPTBD0Y&#10;UAhBOkwZn4zQqWRuLcu5I9GC87M3zKZfYV1U1XLVdUSVO0i1QNRYZxGQSVTGCuh47UcDDrIUqSXZ&#10;YIRKEryIqlGxsFPggqC0nqurKfPFiiIvOL4zJhloXr5+x+XFO5J0yH/75VfMZp50POL49CQqPStJ&#10;UeS8eP41hSlJkhStFUprEqWjqlYAgcSHgAshqkxrha+Ak947nI8qT7Ys8YCxlixNOX1whwf373L3&#10;9ITJZBJBvAi0VJXKV7pWoXLW4TwINM46lHEEYlGsVFFJLpI9BHQFunDetRRPQLlqbfAea00ESTQK&#10;oNsAr7qYflM866p5FQtvpdoAPJrF2cFHALmsFf38BkwawRa24TMlUslrc9wFv1aPiiDICjxWgZqd&#10;C2vVqhCq6xIBKsVEITZENLJSnt8mqGGtar+OBbZ8Zyx8RICqwNbeV35RCoaDIWVZYE1ZgVO215Lm&#10;/fb55u21MGwpmWxU4WWlRled24d1QVit+hWrujwiOCgWmNkVExE4vXPCr96+IlEaYwwuBEoT1eDn&#10;Yo7x8Xs+BJIkYTAaUdqoOpkkCUpIVsuC5XzFlZSkScpsdszRbMlgcFndh4qgHylQWnAxu2KR55Q+&#10;sFyVzFY5ZRA8ev8Dfvjx93j6ve9zcvcBIkkxzpHPc7yA4AIyCISMxaKxDTxCiqogO+Hw4KhS6IkE&#10;CvFzsWA8eItONcEAq0CWDSIkIxiMjSDaQZLibBwTDx8+rkDuZl3oqqQGazZrIJFsACLIQAqBWwOO&#10;oxq7kFE9TngVi+kRWB8IDp69fMOz5685mBzw4NE9hqOUu/ce8NFHH/H7v/f7vH31ji+ffcXrN285&#10;v7jk3dkZ3zz/hsvpFOcDAo9SOpIOBLdu7yRJ1kqN9VjeLlDvBmJeB8Nvxv9mvLITeNtUVeoFeLfi&#10;uTYQoxlj9Cllt4/bFZ83r6MZs68L/n0gIPm9n/6UR48eM5/P18AeqnnajO2bhaa2AqOkaRoBp5Vf&#10;TpOUb799iZaSIl/x8z/5LxhjmEwmWz50d6weAWn1+Zrf643Zd8XXoRtwXwNku4DaXeDfvpiqJiSp&#10;52J9QW1gyy415y4wcRPg20X+VIO0u+LqJkirazzs2g92FXy32+ba/XfExX37xr6x276PXQrVbSBw&#10;u936zrv5o0IlKYkQ5PkcgEGa8Ga1AgG+0e6IqODqG+D3CMQKJGi01uSrnDRNIcQYo4S1glvtF7qA&#10;Nl332ve6vd/aVYQvKsXZ2odd30t6nIsg+Ag8r8faZt43923N62wWmXftj+sxaW2bnE70FlXXY7kJ&#10;OKu/WwPjm6Da5jGstVhrt8g1mu3QBE1+19zKdyn871PX3rVf23Xc24zjmxS/+47Vvu66v9v+8KZc&#10;SVduoF0gfxuF9779bpc6XhdYexdAr8svCCG2yKy6+qMP3NB1bbfd+9+GpKCZM2n2702Eiu3+6CN+&#10;aM7hZrzTd/83AYy7fNlm3sVcQ5KkcX20EVDoncN4j9Sqoc4cj6Uq0hcpBGlSkTU1FQ9lDSYMFddX&#10;BUrUEZUYKhImJQXOuoa/2vCf1BD66M/jHrqG0IfgG0B+t1ay7/pXE9BMZ1Om8xmrfMXB4SHGWg4O&#10;jxiNRrx6/ZZ791KkTLi6uuTi3Rk61RhTUpYlWZpG8KYQERDGzf5i1xy5jUL8bfKKzRjUeYd1llEy&#10;IstSBoOM8WTE2fk7Fot5BQCHVZ5TFAWj8QilNfPZgqIoqv7tH7vtcd4mBtqV297OyfTnIes1xPuo&#10;VJrnOctlzmy24OT4DoPBELNcrteLSKAV9/D5aoWrQNPN2FHrGrhrEZJ1DJhlGUcnR1xevMMZE8eb&#10;iOQMUQm+u1+6CF37CGr7yLDaZDE35Sh3gfK6Yr+t80ux3n+nacrdu3f58OOPQQqW+Yrzt++4uJpy&#10;Pp2SGxNzHc5jTIlzfk2MtVa+jZMRZzzeWWoCIao9mKz2JqoCtdf9UMcPzb1CjBs2+ZT6XNEfJdfm&#10;cZMQovl7vZfsXq/Deh1ZjzXnrwEt+8hz278rparrBGvDmsiqrEiLFqucs6tLTicZw/EArSWu9r/O&#10;cfd4zJMHx5x/+YYgFMtyxWigyLTg6eOHpAGk9yRKQfARVOo9q9JiZMLDB4/wQhIaz35oxQibe9kA&#10;3qn89ZpUdd1O8Z+SirIsef7NN5yenPDBB++vSQjahGPWugoAX+KcYzQccXxyBGIT6zlnsabEO7PO&#10;vfmKKNF5i18D8yLwPQRXkXGErWdQbb/RRfTWjEdri8B4roHmqxQ6UjbfE+tcXzwPkagSUREVBhwB&#10;6wUaURFrxpyz9R5ZjW+hNIl3pOmAYAxCSNI0RafJ2g8klf9xtlj3WZpmWGtACNIstl+QkbRtMBzy&#10;2WefMZ0vWS6XjEbjqLZdrYs+CEoXleB1NkQnGaXJKY3FO4+WUTG+NIGrbz3P35YcjQ2PjzUfPxrx&#10;6HTEcCA5nGhGyZDpTHJ5lbNcOaw1nJ5McG7GxfkVZxfHPHzvQy4XBXfuBt57+hjvCr7+8ldoteDd&#10;W0+x9Lz86ozF5RUXb77lo/fvcjQacP/eXQZDxeHdK559PefNS89qBcYHincF8/xbHt8fce/uGGdL&#10;hLB8/GTC5VXB23PH2bnBGM9ifsarwymHRyMeP7jLQGuGmebp4xRz33A5XfDi9RumK0++CpQFXFw4&#10;Li6uSAdwfHTF3bsTDieKyUiTaIkvc4xboZOUw3HKwWDIvdMBhTvhcr5gvshZLAsWK8tyblnOLEbB&#10;4YHCisDFxZLZDJQICHFOogQypnJx3uMsKBGJKrRSXMwNZRHHq/OB4EFpR5opDo4njMaDNVmNdZbV&#10;aknwkiAUUmuCEpCm+GSAGB/yy2ev+Ot/eIEYjJFE8Htk6fEVSZ9Caxnz+a4keIOwOU5EAsrVAhZX&#10;CY9OT/l3P/2cyUDx1//wK6wPOKmionxFRhRB7h6dKAiOX33xBf/0z1/wu7/9Y5Iswwm/3oc7F64R&#10;EvVnk67vw6WUBFzvWtgkgG8+m7t+PrGJK3uer3YRe3Wt4X35or49SPMe6Tl+e89cx+ZbhLQ9ZN/N&#10;97per69FXCeubarW74ph+3JiopIc981zNNbm9nrcfkbbdZ42WduuvFjftbZjynp9aJPs9+2pmmtp&#10;3z6uTSTWl4PbdH739fpqAf6uQPh2TrC5Tt60Nu5tb3vb2972tre97W1ve9vb3vb2r9X2APi97W1v&#10;e9vb3va2t73tbW97+w2tq3C+rVB5G3Wr27zXp+beVQzbVlbsA1C0lTNuU8QNbKl79j3Ebj6Ybau2&#10;9BUiNK+hr1Ct7zt9DOm3LXbuOnfzdR+5wK4x4X0NILglIKSjv7sKS9rKNre9rr7x1AeQ72uv21z/&#10;LgDJbYrpd7VJG5j2XeZru7/7wDzfpai+S4Gmb05un8PjQq3FHQE+SggkHpOv8PkcXyyRRQFlibAW&#10;b3KEy1FhSSjOWZx/ydP3HnLv5C7OwCqfcX75inxxQT4vKa4WSONJUsgQCGtRwkeAkAsoFUgSgRCe&#10;wjrkIGV8fMzxg4eMTh4g0gHT2YxxmvH26orV+Ijh4ycghlxe5FxerBhhWM2nWBRlsSRVgauzc4rl&#10;BdN3z5m9e87i6gytIxB4VRpWsyumV+ccHAz5/Pvv443hl89fUhYrShcVbJFJQ+G2Uqeqx0itiAto&#10;qfEukChNphPu3znl3//Rv8MH+Pmf/pzgcgapZjKZRPW30rAsAlZYPIpyUeAIPLp3yunpKQeTIcMs&#10;4fRRwa+/+pbL6YrXr8+ZTyOYe5gptA48Ojnh4d0jRkPNcJShtECrjHQwQquUdJCgtUCqgJQpHoX1&#10;AuMtxgaK0lIUjvky5+BozMvnb3DjCWjHNy/POHvzFlM6suGYd5eW4SRDJoLczChKCV6A8OhEk4xG&#10;IATGOqTQ6CStinIkpY1FzFola4CNqwqbvTdY5yjKHFMUTA7HPHr8mKdPn3J4OEGJQNRTrYD/alMw&#10;ZJ3D20AwkQVACgUkeCcRZYFOYhEvNlCWJRBIEk1wzbkQ1oAHLSBIGY9VzR0lJdbYCErw8fy2jKDC&#10;UCmpe7cB30bljBpUTwWIF2uQcFQlr4utPYmSKKWj0qHwa+B2s8hYSNFZhO19QGm5Bqp673HGrb8T&#10;cd+hAs9vF2x7InHC2pdXynTxukWlYFiDzky1hso1AKBWfkMEvJMVAL7RpjagpEQrTfABZ2Phu9Sq&#10;d91rr6e9infX/NyGxKMu1q7vs/kDPMKXpDjSVHNnNCBYg7MWrRTzfEnpLMPxMePJGBCYoowF18by&#10;4NH7fPo7P+PN2QXPnn3Nxbs3GGeRApI0wQJFmbN6d8abq8tKcb1S2lYapTWOwHyxIkhFNh5z5/59&#10;fvTjJzx68iHvvfcew2EE2Oc+EIxDBCJYXNZF5VF1uBucBVk2JPjG+hJfxLEhRFS1D4HlaoVzHq2i&#10;UmWQgkHI0DL2z9HREcPhEGPMulgyL4tra5dSqirkrggioAIfCYKsi1PjvKghiMaW0ZdSrfnSczG/&#10;Yv7lnIODCePRhHx5Qb5cMhyP+MlPfoJzjrI05Mucd2fnvL58y/MXL/jnX33B2dkZ8/lyrZgXC93F&#10;ljp5LMjcjBhbKQ7W881XQIA6hqzHVZfaU1Tk9p3gsmbc3aUi3hWztwtcm9+5bTzQLnJtxlVNReX2&#10;cbwP/M7v/jY/+MFna6KDNI1K177RdnWsXQNJkiSJgKcQGI1GFRA+YzQccnV1SbFa8eD+PX7+p3/C&#10;s6+ecXQ4Wd9fE9h3PTZjXUjbVHnapaJ1E9irxtV0fb8JHm+2WVdBZ5uM4BrpgGwo9vqG74rMIjvj&#10;4ibQvysebO+l2sDIdtFxXYzbLF5tEit17b92ox0mHQAAIABJREFUkVR1+ee+fVJXHN9W+mofr0uV&#10;rPl+c+60i7ZvQzzWdS9KqRjHhQjSHWQZgzSlLIsI+Kl8mjEmjiEpoeoDHzZzVGuFVvGzOkkqUinZ&#10;AFOGG5Xittb7jn1zu63bRdDNn/X4rUGlm3WZLRXdGpAeAUEOKRVK6c551/aBu/aofaDx+H7YAuQ3&#10;x0RN2NAEsXcBIrvig3ZBfPs9rb/74+ebgOxd19IusG/O67rNu/bWTVBG13U026n92duS2/X7zEiG&#10;tFm/6hBqQ/rVXt/auYD2XnoXycYun9IeY82i+649823zIc3f2yQJXb6pj2CxL/fVR9RxE2C5i2Sk&#10;C4TcvvddebkuIpX257qAIu24ow+E07y+ZmzRXtM3AI5IJhJVihWrPIKBvfekSVKpPrs4R3Sy3ltb&#10;65BCMhwMoj/zcTzWZFqhIsgJzlfHC1hjo4K3jsAzJUUEdAWHtWWlFBz3aLXue+2ro4/fxMxSRuVK&#10;KRXgNiBdmor0tXKqJc8Lzs/Pefz4ESeVAnzc8yo8EcQjKkK18eSAPI9quISApAVmCdwqF9WXm2yv&#10;jW2/3R5jfSqcWz+JAOfJeMJgNCBNU4qiYLlcIqXElBZrA3lRYJ3FurjvGY1G1TjZrWTeBzBuzs+2&#10;76tfd+WZuwhimrEnIvrji7MZr1+dkaUHDAcjlkXRAL2BUnoTTzVAY1vtqSBJ9XqPb0JOkmjGBxMm&#10;R4dcnZ1HhXMfqJu6K9/bBYprA+1iO2wD77r85m2JT/tIOGtfGb/nt3xls93r42qlOZoc8OjhIy4v&#10;L3n9+iWffvIUoRTz5ZLlKsd6MIVBSYkIkkwnaK03ZGUVqDhNdAR2Oo+SGuGiKnBSgYWlkut1ps7x&#10;19dbE65s+bUqXmuCrY0xFZFiBMIXRbEVazfnSXMf1ZkP9uGaT6wJFtvkO7sIi7fX2uaaoEh0wLvA&#10;1XzGi29f8d7JAQepIlVxwa4V10dpwk8++4Rnb885Kx1aCQZS8oOnT/jwwWNSAVqAc5YyzxGAsQ4n&#10;Eu6/9xQxGOIQSBFzOj4ERAfgsCY9iwM7NPyjQDQIlKTckCtOpzOUEPzWZ59xdHAQ81DXctkRXF4T&#10;rCVJwsnpcZU7jYrvzlUK8KbEWRvzss5uSKuCx7oI0A7UoPaYn3AVSSTE+VgTpji2wXxd/VMDdGmA&#10;biOJ3Cb31QYMVslCgmjs0Rv+1jmHkJH4REqFKzxSOpTWUM09pWK76iTm7SNpVczRWVeiTcwvJYlG&#10;SEmiJCFNIAiMiWQfqiKS0SpBJxpXrYVSKT755GOMc/zyl7/k6mrGcDgiywYE52LezzmQgqRSiE90&#10;RqlyTL6kDIYkkSTDFKEdy9KwWgQuc8sX317x0YMFn7w/4fHpmMPRkAfDQ46PAnke1ciDcCQ68Ob1&#10;FV9/8YJv38x5/4MHHI9nnEwy3nv6HkobJpPXpIML3r61rHLB9Nzxwp2Tz2Y8ef8hp0dDRgcZT8YP&#10;ORyv+FX2im+el8wXAi3Azj15OWNRWO6dDtFSMEphcJpxfKC4f8fx6t2S80vDdO549Tbn29cz7p8e&#10;8OjOXQZJwnAwIMsU47FiuSiZLQvOLxcsVoFF7smLwOu3Be/eFSSpYDQU3L93yKMHx8hgKWxO5h2j&#10;NENLSGTg4P4BSp+A1JTGsVyWLOc5y1XBYrmiLAskCUJE0gRrPM4GtBaMshTtIbeG0nqEBCscyUBx&#10;MNYoIUkTTZYmpFKgdfQRy7Kk9OC8ZFUscViUTFE6xQnBYDJCDzJKOeD1u4Jf/N3XuMEAlSQoPWyo&#10;RFdxjfRkWYb3IfL3uBJfSoxbIVSCVmBWC0yiuX845N//wU94eP+UX/6Pr3g9W5JbS2mhMAVSaZRS&#10;ZIMhwXvK0vDzP/szPvzgPe6cTBBK4ktTxVe62o/bXmLqUOdfEJ37lTrP10d0fp3UK/oAsY7ammvn&#10;9s9r+wIf1oQXm1iSxnuRbCf4EAmZWnmerv3bdux0Xel81z6mTfzZtQ5dy2/KDfGqgDUJgaA7x+V9&#10;zK3uqhdo9kv7b01gfe1/63trrs/tPX9XLNjM/7bvtxnPtGsNNtcen/WIKncdl4KqvZHX9qx9dQF9&#10;+ZMmMUNXTN7sq3bfb0hxt5+nSyEa61NzPNd7/NDgTbheS9K87ua+oUkOdNvajb3tbW9729ve9ra3&#10;ve1tb3vb297+/257APze9ra3ve1tb3vb2972tre9/Qusq0i+q6Ctq3i3T32sXTB4E7D2JkWsXYz4&#10;zZ99wIemUmy7mK99/V2guvZD7L7v9QHxdil/9V1H+9jtB/R9wPZ22+xq174x0Fa0qQGZfUqiu35v&#10;XmcTFNQG4uwCwzfvvfl+fbwmMOC2wKZd46rvXm66r11A+fa99ilUNtu/rwi+S7lga97JUKlSxOKc&#10;SuIMgtxZ8L4FGKlBsoRKn2cDvA0ujgslNEqlUdXZW/AOnMfZAjM9JyyvUDZHFgXSWaRzlLYkuBWE&#10;GRevvuJ4POThvUek2YSVL7icLpldzJDeIpyP6lkqEEyJK5aoFIQXUcFGZAxHEyZ3j5hP35EcTFBp&#10;QshyTh5/wk/+w//K4PCIfLZgNp/xn/7jf0INTkgPjglCMV+ssIUjtwumZ284fXgPhcHnc1x+BeWU&#10;2flXzC+e4cpLlJmhhWLlHWY5Zfr6JW+/vuTugefuScIgAekthcsiIEREdStn/bpIXmwGUCwCQiK0&#10;RiYSlepYgOYM9+/d5Y//lz8mG2T8/E//hEWegw+VwoogL0vK4BCVWuibyyXn0yWHo5SjwwOSVGOt&#10;oyhKslHGB0/f483bc+azFQcnR/zohx/zvU8eMR4oCBZjLMY4nIMgFNY6ruYLVssVxpQY47DGs8wL&#10;FrllmRtWqxJrHS44kkRSFgbnoCwLlsuSEEBrRRkKstGmSNi6gJSx4NkHcAG0jEBwgsQT6zuFjgWd&#10;mrreU6yBNd4HiiKPCuHOMRoOee/RE+7fv8+dO6coJXFlgUw01nsSHYs5I5jekiQpwdp18beox7rw&#10;lcp0wNuGIm9F+OArFdftIrgIpvBSxT7C43xAKYEpS0IQJGkaIRPeYUxZjQQZQXHCV22lSdMEayyF&#10;i8XVsirQK60l0RqEREiB1gHnDd4blJG11HQcZ1JWIIh4/QiJsY5QK9YT8EQFeHxUkxPronpZuYwI&#10;agpCIXws1IrK8JW/EIFQAe5tGQvKmwpV0CzgrYufQAgF1eV6FwHaQXisNSgZsFTFgVqTaIXyCpAY&#10;U1a+h7Waa/2TBui1a30kRKWhWnHIUwMQt9Vta+CpD76iNYhF3iJ4JBZhC1S5QtuSw0HCMNNcruax&#10;cFwJXAikWjPMBkBAJxq/dNjSINOU9558yPc//x0KH1gWK87O3vLu7TsuLq749sW3lKucoigRRHWt&#10;SIAQ1dhVkkKacHx0zE+efsy9+w8YHx4yPpiQDjKK4LABLpcl1gdAI6VfK+QlSmODXSvhSCEIKpIc&#10;+CBASUKwZMMkqhd7ixApoKIqu7NRNc9LTB6LRy0OtCDLEtIkRSIo85zT01NOTk8jMDT4tYJmmRcR&#10;zFeBx5WQcSxoCKFWHYtF6ygVx0bspViYLnwcd1WReJLE/nc+FvgXxiDmS/7kT/+c2eUVk8mENEtQ&#10;UjCZTJiMJ4zHY97/6Anv6yf81o9+yB/87A9YzBe8efWaf/yHf+Sb58+5mk4pjanmma6KHRXOmsof&#10;1LQXFcgavwa8CiGq6w5rhfsIgAo1bQTGmmvAxT6ioF1xXd/a3RUbt2OqPoBhM07ZBknWIIzoZ5RO&#10;cNby+L33+P3f/33SNGWxWFTFxBGkVYM3aiDC5tgKKRVZNiBJEpSKyn5JkmC9YXp1yb27pzz/5mt+&#10;8Yu/ZDhI18CUJhikD+wcfPRNoSP23RUr14QecaGuCCNCaELLOgF67ViyrQzc7Ou+PVB0mFWxaWi9&#10;1yoerePyPkX3LkXWrni7C2jaBiU1lbW74s12u9bgoa7rayuIheAbylOs148uINquWL6t3NXeg3bF&#10;yLchhegeLwIRYh8pIQjOUhYFBEGmUwZKIUuLqMBURVlW7RnB8krG/ehaVQsgeEobyZAGowEyUXhX&#10;E+SwBke1VSc3YLyalGADlq6Lk+tz14C3ELrGpNja41XhKeDXisd+fQ2+Ok/szyzLKhX4oqHEep1I&#10;owtU2+Vz2vv0LqB6HUvUsUV9r/X1eS+2SIA29xvJ3GIb1iQIG4B/DVLsuubvQlRWW1uJt2t/2Jdv&#10;aMdR7bFcz7MuVdhd83k7Lrs5F9DVh9cB1nW7boPiQ6hj9m7f06VQfptrabdXuz3bRBx9vqQvB9N1&#10;nnYuYhfwvXms2m92EQ7sup/vSozXt7Z1rTNtwPoudeGufEzbP98Eeukb5333eY2YpfJQqkG+IoRA&#10;KoXWClvP/UopXiaVnzVlVIBPU+RqFb+/NR/FWpm4Hq+28p3eO6QQaKVQiUIpGX2oq+7HVz5TVnuI&#10;GshVOcw1sFNscie1v5LVnrJN1FEUBbPZjPPzc5IkYbVaMZkcMhgMSBNNXlqcd2itmByMKcyK5WpJ&#10;ovSatEsotfbxXfnB2yh674ojb5OD7Mql1jnYg8kR4/EBk/EhnsBXXz3DecNkPMG5gLGOorQs85yA&#10;j/mNKp4qS9s5PvvG0TaRi+z0pTcR3/Tl8pRS+BDXxfl8yetXbzk6POXuvXsMsozFckmSJEgp1orc&#10;Tvlr/rNep6y1rFarijhOMBwOcc4xHI04Oj1lfjXDVcR5TZ/Z7qttdW06wO9tX7sBMHXl6nf5lj4y&#10;2CY5VDNuauZst9Z059FKcjAc8dmnP0AEmF5cIrTk1eu3fO/jTzhdlVwtVnhn4jZeeJKKLKisYqy6&#10;PePfq1iFgKhyoTX5nWipsgshSJIIpK/B8HUsU/8UspkP31YubY+tLlKlrvz95nfWe41dufS6Pdvk&#10;Bs1YoGudjXETFRmAIDclb87OmS8XnAw1WjgSnSDUIO55E89HHzziR9//mP/8N//EYJxy72jMH/zO&#10;jzgcZchgsNawWMzJ84IQZFQez0YkwwNKBF6ISFgnOnLuVY4nXldF6iE28amsiC9lTa5X3VeRl+SL&#10;nIcPHnIwnlCWJVKpSCrhHYHYp87HNsmLggA8eHB/PZ+MMVhbboiprAMf86i1rwgh5k0iAWQEvNfr&#10;Q8w3VPO4iiPr+LwJINwmG5MRwF7dbxC+1x97H+L5xKZNvAud8eG1+VgB4AkKIT2hLCKgvc7fIDDW&#10;xjZrrKVKRVC6TjSlUWgdFbpF3XkiKsAHAs4YdJKgTYqxNuZ3vCdNUz779PsMs4y//ItfcH55hbMe&#10;7xwnx8cE7/E+YEqLSOPxkjSu7aZUlNbhhCdTMDxM0SolX+WY0vDFG8vrd1c8OF3w/r0h907HjFLN&#10;cDhgOBKs8iV3TkZkacJ86fj65RnTyyvml1N+69MPePjghEdPPkHpNJJgqCnnZ4bzq8DVORTLkun0&#10;Gz54csSd0yHHhwec3jnmx6MhDx4v+NUXF7x8scJZcBZevsrJc8Od45TD8ZBEa1woODqQGK+QSeDi&#10;ylLk8G5pubq44M3bJXdPD7h7OuHwIOXwYMLhSHCfwL17Cy5nK66mOZeXK5Z5JORJ0oxskHE5NUyn&#10;L0hTjRSQppJxphiliizTpIMBWg9BGnyIbXhwZ4IMR5RE0kHvI8mOQEZF92CRwhGMw1qPlBrrPNY7&#10;8L4iHI2+MFERqh2CY5mXEVTvAqUL2BBQiSQdpEilsTiy8QHZeEIR4N0q8Jd/9wyrD0iSDZlFCJH8&#10;NFTEcELISCKr47jz1mKKJUXwqMEQpzWmXOFMyqJcIBLFD7/3Ad//6EO+ePma//5PX/Drr1+CkFjn&#10;KaxAS8VwOKTMc/7xi3/iF3/zC/743/8RaZPEZu1313RzPc/s1hwo14nUCDcCzOu1QinVAr2LnXFz&#10;1zPDrv1OV2xer2Ndz/C7iBA9HkL3M/td8d1t92XNvM/2etVNyLhRmtcQtkncugh++skU/bV1qI/o&#10;rpn7bBNttp9/Nwk9m3mPrni4qXIfX/sqL7zpq2r56LyX2xLit9uknQ8U9OTBwm4C/f59Z+iMN7bu&#10;qwHKbxJr1rFLWZbr/cHe9ra3ve1tb3vb2972tre97W1v/9ptD4Df2972tre97W1ve9vb3va2t9/Q&#10;mkCKLqBE/XtfgWO7WLyt/NJlNwGKm+81i5mbxbr1529TKNxVGNBWBOor5KwLCJpq8V1t1HzdLvC+&#10;bRF333XvKii47X33qaK1+6DdrvWD6vohdl/heFfR30332+yDXiDTDapsu9Ti+kD9XcpON7Xhrr7q&#10;GsNtVYA2KKTdxn191le43AZWtBX+tq93G5SwqQRp/F1sv18XSVADG+oCieCRwSNEVHwM1pPoATIE&#10;nClwxRJXrHDLGXZxQeYNA+FQOLwrcWWBNyucmTG7eoVfXvL4vU/QUnF5cc5ylXN+9g4zX3IwzBBS&#10;EWwB3iGVQwiPSjQmSJLxmHRwytMf/zaPnrzP3/3tL/j4Bz/m4uqKZ18+4+TpD3n40z9ETQ4B+PLv&#10;/ztB/j8onSBVhAA7Z/CuxOQLrt5+y/2Hh0gs04t3mHwBdsn88gWzt8+gvGKYeh49vMuJTvj23QUv&#10;n/8jDx+mjIeS2ewdKgS8syg1ZjgcYr3HOINzAtFo8bXqQVX8FAixKFFHNdHSlAipOD6Y8D/94c8Q&#10;wfN//5//F3lhEEiMs7i6mJ6AtR4lE1ywnF3NObuarxWttZRMJmOSNGN8eMDJ6V0+fvohp6cHnE+X&#10;/PrZBednV3z77WtWq6gKhBBYayidwbmoFhNVjsD5gHEe5yDNNAcHY9JMk+clZVmSryLgm6poPUlS&#10;IKC1woWo4qYUVaG3RIkI0JZS4Z1dFzwprSugtKgU1EqEiAWcy+WcEEJU4FKKzz77AY8ePoxKqpVS&#10;Z63KHXxAq4TgJaWzlZq5xLsIzpVCNFRXOua6255TRbGCUBdGE1W6XaWUKgCpsMYRvEWIBKkUAYlx&#10;DiFjFZ0nKvFIBalKAEVZFqxWi7UymQCEjKrn3kW1emCtjJWlkixLGCRpBa4TCCUIQmBcVGOVUmIq&#10;/6hUBM4PsgwlJc4ZXHBVUXRUpiOAVPHerS0Bj1I6gsWNq4D+Xet/LGJzogKoCrCu3KytQa6BaUqJ&#10;qthQxnvDbwqPZYwbAgGFWKu5xe9E9SnrLLVK1rogvCLpaPvF+tri3+p+lRHcIiWxkr5j/akKxayr&#10;ABh4KAuSYBhXBfZHkzHFaskiX+GlYDpfEIJnmGUkSiIqpb5VBWpPsgHzVYEJUIZAOh7z5PiIDz7+&#10;BEE1Ho0jzwusWbEpuAapNGmaIVVUm0NIgpC4qjh7lVuKYCq1Fo1DVgplG8CFs25L2R1AItYEJ0pI&#10;vIDxeIiUkrIsGY8OsNZW7RyVa6yxcdwNBtUYU6RZymA45Ld/9ENMWbJarcjStFLgi4W33rk1+KGp&#10;tqsqsgbvuoCP20CDJI1Akgi63MRjdUG3krEdjTFkoyHGWoy1pFmCm804v7xEVICo4XjAeBIB8Scn&#10;Jzx5/wm/+5Pf5fzsHS9fvuDLL5/x9Tff8PbN20h4YQ0g0DqLxXohKgvG+zEVQYdn7RQQBBkVQUNj&#10;rQ1UgIWwHXu247u+ItQ+VZ92XN4FSutSSmrHI22Ad/O7MjJY4FzAOY9OUn72s59x7959lsslOkkw&#10;1hKcq5RPN0WOdSwdj+krwE28NmPM+jyXl5dorSmKgr/+679GSsFoNOr1zzcRde1SyexTp4aa7EMi&#10;boix+2LNuv12KZLXc6FPrbOvILgGTN20h2jOtSYovRkvt9uirfzZBjj2KVI1x20Nwm4WA2+UQDdA&#10;YyEaqob14rLDvisw9KZjdbXfzWRiNRwzgllkvX4BWZYhAhR5jjWRJMQYU5FCgLUGXQFSVEWKoURA&#10;KijKEgSkWQSiLOY1SUYEXjaBY9fJs+K1aN3ca6i1GvcGEOyv7TNcI1a4DiAWW2DKbeWvDdGDlIIs&#10;y7b2/LuIzW7aG/YB4bdVeLd912Z/Gu+pScSwGf9iTeTRt99sritNsOO/NM/S3g92Fdw3r6OL9K0N&#10;dGvnYG6jHt4FIujzie29847eu/EYfetVG+y/63ztMXIbcEDfd9r5kNuMzfbxuwgOmiQSXcr2dR/e&#10;NPa/i3WRTfQdt33+PqD7TWtdF7jiNnmSfmXq7T6qwRJxLXbRt4oNYD1Uqru+Au8qrVFKk2UpMoBW&#10;Emdt9fe4t1kTdFTAZSkj2VozG1KrdhMCWZbxW599SpalDIYZpTHQAJCwBkABUqCkXKvCRxB9JH+y&#10;wUc/X/kiGoCpZg7We89sOuXXv/41IQQePXrEeDTCOstgmFFYS+SGGqCUYPVyxWqVk8oNWLdeM2q/&#10;3beedRFytsd2Vw6qGbt3kR/0kXt4HwHLaZJV7aAoC8vVdI4UAe/i3iwvSoqyJC9LhBJrpek2GWhX&#10;fNSX822qdrfBo33gseY9tJU1a5CsdwbrHNIHptMrzs7eMjkcMxgMWS6XeO8QQpHneczFNJTKm+O8&#10;7vtaCTPRcY+TFwWD4Yg7p3e5Orvg6ux8rRzaFSy1SWN2EW50xZntNtomnJG3ypP2r3/d60qdl9BK&#10;8PmPfsi9O3dYrJZYPC4ELi6nGOM4Oj4hff2aVZHHNkp1BCkD1sd9qZCCgR4QRFRoDQKkqtj2AmtC&#10;NSllBFpWebgN8Pn6ehRBixIhaczfaGmaruOOOh/R9ms16LGPWKdePUPgmk9Iq1xIDbJrjtXmGtP8&#10;WfuAGvRak21EAqP4mcIYzq8umc/nFAcZiYz5OZWk+CAxruDo4ICTgxGZ9GSU/N7nn3D3OEGEZcyD&#10;lQV5sSKIwHKZU9rA8OgQlQ0xQuERiHUs2cp9IzdK6KFONDf8U6ACX1eZ6Goc2tIwHo+QRFI1pTft&#10;6pzHIzDOk+c5ZRnzkR988ITxZEJZFFhrsdZUbRPV34UzGwVcZxtq72ENgA9+s0/zDX9Q97fzbk2c&#10;1gS/rxWVG310bc/UIAPYIh5WYn0dTXBiPaa2/fZmDQKHFAnIGshvYk63jmOlI1iqvMtm3us6t1QR&#10;dqTJAKVSQtiQavqQENI05mKyFI+nyAPW2AoorXjywft46/jFX/0NFxdXkcglX5FmKXlexG62Dqk9&#10;QSbIBLSQ+LLEGoMInpOjYz795EMA3r15w9uXL1kUJc/eWWarJd+8WZAKz+FgwOFkwjDTZKnDBc9s&#10;ecVgpJjODc9+/YLLi0s+/+3PePreA+4/fIIEMvElp4crvnlb8uaVoyw0ly5Q2ksK68md5eToiMnB&#10;mE8OD3hw75hnz8/49a/fcHUVWC3g28Kyyh13TwOnxwcMJ2PcIifLBHfUgPEwcHWVczH1lA7enBec&#10;X5S8fnPF8bHi6CDj5OiYyWTEZDxkOMi4c+iYHiyZLXMWq5y8NCglGY2GJGqMSBJcCARvWBrDfGmw&#10;dkVgSppqdKJItGSQZoyyIYN0QMVOzOFkSJLomJs1DuNKvLV44zClxQeBWawo8gIR4prrcRjjKWYl&#10;q1V0oFIFdCIYjjMORyOEkCyWK6x3JIng8OgINRhSuIDTA/77r7/mahXQYw3CV4QRZSS9rJTQ45gO&#10;OBdI0ySSwUqFyXMyCRZJKTVlsSLPU5SWFKsrri7fcv/eY/7Njz7lex894W///lf81S//B2+vFqRJ&#10;gjGexXyJyjS5WfGLv/4Fn33vE37w8SckWmMbRJS4OItC8Ou81Fb8UxGnNIkc13NcXH9O2JXj2c73&#10;3UxK1Ee43hVvd4PNZecz7b5nqTWZXlfMsIusquse2s8yr+czQ2c+rH3Mmnygi+ylLz/W9Rw1EHqJ&#10;gdp5inpNaRLONPNWzRig2Z43xaXNBxLdeUG2ct63eQbejBfqa2iT7bRP3zzcVrvTHUuzk6CBnXuI&#10;rrh8s2a7zjVxb3vb2972tre97W1ve9vb3va2t3/NtgfA721ve9vb3va2t73tbW9729tvaM0Ct7bC&#10;17UHyDsUzOvf20Xvu9TW+wosmz+b59qlonbTPe5i5+8q7G2zvG8Xl/YXXHb9vdkO9fHb994uSm/e&#10;X21tAoAuJbbbWF1A0FcY2354v+sBdVd/7VIW7Rs77QflfcXYXa9vKrjuImnoA+LfNH5uIjPoGvvt&#10;4nTYFFY0C9na462rHdtjp60iu/lbT1FqQ6Vv834sJK9VsAWeCt9Sfa4SXKp+WZ/bWYQPiHyBL3PK&#10;2SV2MUP7gsQsGAZLJgXCG4rlAmsKklQyDAWFWTKYaJLxKQMleff6JVfTRYTf24JhqpFAbgxOCNJE&#10;kwwUephAqglpRlEqTu8+5ON/+++4+/RDvi08T//t/8z5f/7PiOycwZ0HyPEJQQ8BT+4EpXOoRMWC&#10;JTzW5hT5lKFZ8vblMz744AS7vOLNiy+ZHE5IgoFiyquv/oHF2xccTQT3HhwzunsXLwWBJR9+9CF/&#10;/1//EWE1w0TzbrnCZaMK1GmrdhXXCknqgujalFSxKLHqJu881hnGgwG//fmPcaXlv/zpz5lOZwSp&#10;CURFn9hoscBV6RRXKXRLIVG6AowXHl8s1yrmV4s5SgjevX1DUXgQCpUqlNJRLau6zFVRqYMLibdR&#10;aVtrjdKBdCDQWmKdpVwYCGBMwPkIEJaVWrvzAiEVQga0SKo2iID/uthKSlmRAUi03oDlpIrjuiwN&#10;ZVkAtWpXLBhPU82nn37K48ePq/nButBepynB+6h8pDaF+s75ihwgRODxGhBIVPlTERwRAp1z17nY&#10;b85bpBTISl08BIF1YQ14EyJQ2gjQD3hKa/DORdUkGxXfrfXMFzPm83mlTGUpS4OxZq1G5pxftxP1&#10;vAwBJQXDQUpagQrSRBNkBNIZY9dF3kmaMhgMSBLJYDDg8OCAo8MDjg4PSRKNUrHAV4moohXbIwKH&#10;lVLgDVIIvKjUiX2oh9xG+aZSW67HeRNkE8H8kXRAqVr1yyFl3c7bIAUpdeXnbNVXEfScJArnotq8&#10;c3YN2utaG6751DXMpQaXqc51nq3iwoBy7ShiAAAgAElEQVQChPeEYomZnXEwHnB6cAjOMEgSphc5&#10;RVny9uycN+/ece/eEUJ6wKDEAJCY0mG8iyplCFSSgTGsCsO8KOOYV5osHaKGkvFgTMCulcyiYqQi&#10;eLDeYpzD2qj0hFAolcSCbhELHl0cjZ0kMdfaxW/uW2uNdSWDwQAtJQRPUSxRUkcF+BAqwoII9AQo&#10;ywKtE0LIcKZkMZ+v1ynnHIUpIniA6M/qwrwkSRoF5b4BkOhXIK2/K1sqoKGpvC4lQUTAdJqmGGNY&#10;5TmhAqUbV1AUJZm15GXObL5AKc3x8THj4ZhUae7eucMHjx/z+z/9N7x9+47Xb97w/Pk3/POvv+LZ&#10;i5cURUEIDkEkiVirClIXH2oC4GuQu9qAS7eAkB3jtDkmm3FaE+TQjs2abdQGMXepHDVBoX0gqL6C&#10;0Dhman8p+fzzz/nkk0/I8zwC1qrzroEBDSBqHfPUhAoR7BN9rveew8NDlssFl5eXnBwe8Xd/90ue&#10;PfsapeRGOasHVHuTOnhfMW8XIVK7LfrAhLuAlfV36vX9toRVzRivy7d1AWF2FY8mSbIGe7QLkPsU&#10;gfv2BU0Adtde7BoYFaKPqu/fRR9vTInWSaV0X8uqVceE/88A7l17v679xS5l2/69ywZ44uu9rJIk&#10;iaYocubzOZao+L7eh+hIMhOVxwNaJ4gKAK+kRCtJqhVJBcxy1m31SQ0Ibe7Htud36FS33e73CACv&#10;5+9GETzgvV2vw00AT63WtmtOjUajXjKO9jp0W+tSMW8qzPevbd17/k3wtL13jq8F9SHaZB1t3/2b&#10;jL++PWzX/e4ineibo33EfLvO2+ff2vmf24Gb67EVwb3175FwQHSCMtttdJ38ZptEpLlf79ord/3e&#10;1QZdeac2+WPfvXaBXLbBbuxUR+8Cf+8Cv3QRU3YBNzbz2PcqMrdzO33HuK0PbY+dXQD6rj7rIglo&#10;9lv9d2NMVD3PMpCR+CkIgdQKKnCrUgKpPEoGtFSkSiO1oCjyqGyMxIewiTGFiMRlOAiiIvkTSBmJ&#10;SmQS8w9KKz79/sfoNMV6h3F27fuFrHJWQcTdhfckFaiw0guu1sD4GURYA6uabbo9viXGBd6+u8BX&#10;yqjeB9IkJTiHlgElQKmEb1++5PL8AukdoiIVAhGJZAjrtWc9/lQEm4qOPFxfv/bloPryv91+TeFD&#10;QCqNkJpBlnFycoiS8NWzb5jOppyeHGGtY1UsKEuDJ8Q9pfW4KuaMKurhmsp231isP5MkkaxLCMFq&#10;tdryETftH5t51+uKoAKt4tiy1mLLgovzcw4mB9x/9IjRcMR8uVjnjRWb+KbZVs34bL3WBAhCoJKE&#10;QRgCcO/hI6YXl3H/Xe3ZhBLX5kt7bbvuk+ocYK16W/9dXiPHaoP2tnOq7e9v4qJIyNNSu69Oux4v&#10;slprtEL4wEcffszjJ0+YL2YYItkeLrBYlczmK4aDlKPxBFuU2ODxweFDQFXz3ztItCYEjymqPYdW&#10;EWApNsrddb7CORNVjkMcawDOW5SS6ESt8yCEWqFdXsvbNkkLlFKkaQohkh55bxtqr1TXEfDVOPD1&#10;OBAbgPSWb1CbmO/6eiXwvo5T9JpYof0sx/uwyR0pgSSJYHSVkueGy9mc1emELNGMpYq8bdKTpAmT&#10;8X3eu/eABwdD7j58wPcfP+QoSRklGu8CpvRonbJwBZeLFaVMOTw4JvcCY0MktlISKUALQahI4aRI&#10;kCr2k6jJQqRY7wESlUQcd+0XK7JErMOWNvprLRBaglJQ57+rOeGMIV+uKI3h/Q/e5+BwTFEUlMbg&#10;rcGaMoJ7vf1/2XvvJ8mx6873cw2AtOWrunumx5NDUrSSqBV3JcWL2I39q19sxO5qRYlPHFGiN2Pb&#10;VVdXl08Dc8374QJIFBrIqpF+3DwTPVPTlQbmmnMOvga8rcd8RTav+xLOlbmkq/uNVb/CO4d3HuNs&#10;IPRW/1T9FFeOdR+OyzW+h9rtuL7jGGcbDr2ydqTuE3Nrz+uwrwjwAq0VDosvRR2scRCF47GFQahQ&#10;p0upgghX9axABTGr6k+eG7SOUaVAp1IKJSN0lBDbcE1skVNUe54FXwTFgHffeRshPb/+9e95eXzC&#10;fG4wdlCL2HjvyUwWeqd+1TOQUmCN4exmxrywPH7rIYeHe3zzo/c5e33KsyfPuLi6AaUYR4LX85yT&#10;q3PwjjgWDJLw/EJpTTJUXF9ZlmbG5T/8ghfvPOTDxwc83E+IB5pIKj4eTtkd5zx5lrJYwnwGX315&#10;zXyRkC0Fu7swHEaMphHf/viIBwdjPvv8mOOXC66uBKennixbMl/mPDjYwRiLFJJIO7SWTCc77O5a&#10;Ts5uWCyCaOzVzDBb5JwmGUJes7M75mB3wDhJGERjDg5GHBJ63lezOTfzOdbl4DVKaEajIUm8hbeO&#10;whiEVBTGYooMawsykzNfzniRnqGVZDgYEGmNeg3Whx6+lAKtQHiPd4IsN6TLgiwz5MZhnSjzpfAn&#10;HkiG2xGDUYzWOvR9pcDY8D5jHclowHR7BxUrFrlAjg745Dd/4uXrG+LRGCssLrDegxBs2fLzPojf&#10;mYpcrGQQZRWKbFGgJWgkLOdhL08StA/9o+VyydPlFxwVlu39Q/76R9/l3cfv8LvPvuJXv/0DlyZF&#10;JTHGe4ZRwuuz1/zs5z/n4OCI3e0pwjkiFWpf4cF6cB250Gr/dPjqT1DmCM8tUKVYa8grpQiiLpWw&#10;SbX2N5/XBBHIsGfiRWc91JVnratTms9rq+chXf0n7wj5pQj5onPVGiI7837nHEJWz1d8nS9UtZ5A&#10;rq3lunJKz0pIryrNq0dkTbHaIFbl8M701ljtWquzb0kpmue7+5ztXDbkm6rsc+dv5ELV3hxFEbAS&#10;8ex6Jn/7mrA6L1s9+6pyAf8G17yvtmzWT83eeJ0D4up7BOV8rvOPSnBGlCK75T0t6/Xmc2nW1Av1&#10;8+PG31UiAX3PxLvE2qSU6A0BfhOb2MQmNrGJTWxiE5vYxCY2sQlgQ4DfxCY2sYlNbGITm9jEJjax&#10;iX93rHMIr37ffn0z+kCEbVeyvoe4d/1/l6N21+f0ubm1f27GOvJ43/d0gZibx7DOxazPZb7rGNvk&#10;+LvuQxegugsw0SazN+9307FmnctSH0nqPo5D7WvVB4zvElVox12A/q572ue2vm7s9F3LdWOlzxWh&#10;6971AcwrIkr787oAqc37J0vH2XWklTYxpkmoEr4FZClBfUoE93fpLDiDSZfYLCN1BrIFbn5N4gum&#10;iURpg81zXJphiwKTLfHeEI2HSAxCG/Ae6QSz6xuur69ZphlSKKTLGcZxAGVZD0oHUOpgTDzaxkrJ&#10;o8fvcnZjGe09YueDj9FHB3z0n/4L0w++wfKn/whJwuRgD6EiPBE4w9XZFZmzSC0QWIS35MsZ+fKS&#10;KLvi+qXg5RdD8qtXpNcTpFtClkImef3V74lNzu6DXazNiLTh0YMR3/3RnzGf5fzhd19xtP8hjw5e&#10;8/rZDGdtIO87g/fBhQl3G5hdEZwD+UkhlUSX5F/rLIWxaBVc0h8cHfLXf/0TxpMp/+N//k9ev36N&#10;1hEmXRKJlVOSsx4vogCcFyXATUiyApABdOms5/XZBcY4hNAMJgOiOAkOMloF4LkPrqY6K2o38izP&#10;sUVJxvKB1BrI3halImTphqwiHfCfPji3y5q0FMCfKxdhWzqWBrCY9w2QvhJYZzBZcLKyxmKLHGcd&#10;w9GI8XSX7e0ddna2mU4nJbGuuEWor+aFMRbnsto5Lax3viSWNwUlqIHSFaGsaympSPZSUpK1V+5d&#10;UkhsKSCQG8NisWA+n7NYLEizjOUypShscMY2FiUD6NMUhtFkzKO33ma5TEmzlB/96M/Z3t4K5yMk&#10;SkdBWEAKsjTl6dOnPH/2nOPnL1gszyukXaBdeE9eBIf3OIpxzmJscBOSQjCdjNje2mZ3e4u93T12&#10;d3eZjiYMBgnJIEbqiCRKSiWG4LgurC/doHRp1w0IRQXka+951TrlXAAMhmsWyO/eBychiSrv02q9&#10;y/P8Frnd++AOpFRwctRKUxQ51gRivhCyNN2WvQDhLgffAA5vvr5ypi/Bed4jnEG5HJvNmGrB4daU&#10;YRKDUyzTJVme8/LlCS+eH7M0BftHD9BxQBsH8o4hzVK8CIQGLyVZYUgzQ+EDGE0IMNaRZvOSSC0Q&#10;SqCUxFhLUZhwrFLhcCUAewWilm7lqhbc7T3Wu3rsVutMFwmqAphXrzXGBQK8lrVIgNaqBu5JqUmS&#10;BO898/kc7z1JYpnPPGIy5eTkhMlkUrt7ezxKDmpnmXo8uAqIG84xrHke13BXau+tSgURjSpHaRJS&#10;8CsRFyklxnnyPEdHmtF4VM9pHcUlWagE/ZXnfnV1zXKREWtNHEUcHuwxnU75YGvKO++9ww9/9APO&#10;Ly95evyCJ0+e8Pmnn/Hy5Qvm8yWmsCVMOIAMnS1WxBDncYW7Baa01lZX4w1XyS7nnq48pYu8fpc4&#10;TzsXaQv/3E2WLMUtynv34OERP/7xj1FKkWZ5ILs3iDxFUZRzebXuVmSOKI7q8VsUOdPpFCkFT558&#10;xdb2lJvZDT/96U/x3hFFg15HyzaZriun6sqNu8SQ1gk93ZX/NXOz6ueKVNGVs97ljt1HjGzXZutE&#10;rLq+v026a5PFuo6pj/jbdS+aNUMUR7WoS03wspLlImVrK8LLUoymHltvnn9frdS/tt9PGKt5/uuu&#10;e/d3ls7v1Xx2NgjWyIgojqAUobE6QUhJlqZ4gtBD2BdKoR0pSj0qi7WmzgOTOMZZg/OudiL2znc6&#10;y90e37yxnvTVvHcRdivS3jqgvSzzSSEgjvWt760A1X3Xsm8OdddmvnZvbx67c91uqk0hlWZ9VOVu&#10;XXOpenvXmrHuet4nmoSE9pju60G0yQdd96+rT9AlXrhuLevruXwdV/R2v+M+Tu5d339Xv6Xr2qwj&#10;1XfV3H1CipWwQqgh+p0Iu763i+Tedx361uy++3Lf17bX3+b3tV3o+wQd7itQ0Xft+/a2+/T5muO7&#10;LfAhhAjE0lJgQepKKEuhtS7daaEia0WRRglVOh+HtSDkfCvXbGvL+qUkE3vra9JSJSSCCBl1VObP&#10;phwnxrQIqX710d55lBK31hmtNUp5aIk8do0vj8dZR5rlmJOirK8D2SjLMobDAUppjo+f8umfPidL&#10;U5wtSOK4Fk1qiuqJJjmUkmjq+p1D+5wr78pV7hgwOLsi6o6GQ7a3pqRpymx2E5yH44giM0HkrnSF&#10;llIQ6YjlYomvc/27x2U7n6nIPHEc10Smrr5d3xrSHJtdoke1M6kxLOYLzk7PmGxtM5oMyYsi5D1C&#10;4K0LQgCtXL89PytX8oq8H+kIOZLs7u+xfbDH5ekpvhRGq4Sh7tMTvz1YV//fXMPuKxZVCeP0ubpX&#10;4//W+UlR1zyhNAr31BQFjx+9xXe+822EFMzTFB1FKCmJZYSOCk4vznj74QPGoxHL5ZJFnrFM89AX&#10;KfMwEUMcJWW/wNZ9k+q0V269lNfO3HJ0DcdVid3KOrdpOns3Hbq993V9o7UOBPuynxfmmqzd11fX&#10;njf6IwD2jvW9+7nDKudr3q9q7DRFk6rr70XopUipmaUZL16d8fbRDuPREGMtxhqMs0ihiOMB7z1+&#10;zNuH+3z74w85mo7ZG42R3pPanEpIZLZccrVIiXYOEMmAvHRiVzop+3HlmiKgllIt+xz1OGiKTZZi&#10;Gb6xvjpna/EvUd2P8p7UvQ0ZRKPyLMcUhoODA3Z2diiKLLi+FwXW5FhjsLYIIoxQO7pXZFTXcmtv&#10;13LOulqAwrrQK63dhZ0o5ya1UEUQ6AuvqZyifaM/472t+wXOOoTwb9S23flRc50OwloVwdPL23ms&#10;MTlKqTAvXLgH3jmcsPVcVjr0UKMoKnstBUoVKBkHAVMRxEElgiiKsK5AF6Efp3WE9TYInrkwfx49&#10;OiKJE37xr7/kxfMX5FlW90GEEDhrcVikX+XlQio8nqv5gv/9039hf2+Ld956wP7OFtu7+3zv8JD5&#10;7JInn35FenVJrBWjYYRWjsLkmMLhCtDaEkcReuSxFrLU8dmnzzk7OeHR0ZCDMUwSwWAAj9+eMplO&#10;+OyrCy4uDFeXnvksZX4Dy9Swvz8CMSHSiv2DbabTKY/evuTJ0wuePLnm+tpRGLi+umAyVSSJIFZR&#10;cDeXOVtjzXi0yyJ3zJYFs3mKKUKvzWWK51/NOHs1YzSO2d917O2NGcchz4ljzZYcYWwQXJgtr7m5&#10;OmM4HJMMhkDoscfJIAigWkNR5KiRQO5KnK+I8YZlXlDkOSa3FCY8zxFCYCzB3d1Ti90msSbWkjhW&#10;RLECUTAcxXjhKIqCNC+CqIPwxMmQnekO27u7iCjmfL5kuLPPT3/5BZ89v0AOBxjng/CCcSghgjhu&#10;RZ6W1GtE6BMIBrEmjiTGO0xhMVEgB99cXxMPIh5sHeG9xSjNcpny5KsvOMpz9g4e8vjhHlvTEe+/&#10;dcQn//Zr/vT0BcJ5UKEf+4tf/orvfe+HjIYfESmF8xYcoc/pHN72i7aHJcnX67r3IJVEILHW188A&#10;Qk9y5XFeOas398Pqt6IqTKGX6Nyu6dqihs39u90T6MwHBAh/+xgDgZ9bzw5v129Vj7zq8VXkfTrz&#10;g776581a3b9xLu1aRZTjpav32VdDt/fQSgjnLtHPzh554z5Uvc2qbtRal2us6bxuXXu5qAnoKwxF&#10;EBl296q/7tX7KvfN1et8LbzqWYlUVgKyzUbIGzVtT73QPJ62QH8zx2mOz66es3MO4+wGkLOJTWxi&#10;E5vYxCY2sYlNbGITm9gEGwL8JjaxiU1sYhOb2MQmNrGJTfyHYp2yfB85os81+74k967P74uu7+5y&#10;8GmfS/O9dwGm73Nd1j3Qv4sM3r4OX8eVcJ1KfVuNvu0Q2vXeruNaR7jpEzDoI/Gsu27te3MXaLqf&#10;7LEicLXJCX33qbpO7d/1uSv0EYS6rkHf2GseW5/jWhcZ5z5g4zY4rsvR7o1rWVks1JiW0tW5cnP2&#10;rXvhPREeb3OwGdoZfL7AZUtEukQbizA5LpsTFUtGEcg0uFtEUqAixWhnytMXTzHOkGczTHqDz5ak&#10;8xnCeRbGYk1OkRu0ihgkcXBFkhqUACPQ0YTHH/+Qb37rm7w8PeOjH/6I//F//pmth+8wOTiC4Zi3&#10;Pv4W3gmubpbEeshwvAUiARKcF9zcLLFZweLqCpun6GTE9ekp+dU5U5UyP5nx2b/dMFEZFy+fcCE1&#10;kXABYCclBzsH7D065OT8NdOJ5/DReyxmC/7+H/8N42KkVBzubRO/XIJWUOQ1kTwQdEUNRK/uUZ7n&#10;6DgOoMMSVCRLgIwxFlWNPwTDYcy3vvUNBsOY3/zmN/z217/harmksEVwZBa+JCDq0pXEo7REKFcD&#10;YQKBMZDikQ7nBVluyYsF87lHKkGkJM4ZjHW1W6gvCaZK6sAbKB1QpNAgJB6FdYBUKBHOUyBq4KRS&#10;CoQPRnjluFU6QqqS/OZ8IIX54KBeGIN3DpMXZFmK957p1haHh4ccHOwznm7VIODgYBKcOKp9wVob&#10;CMcelKwIwKZ29QRLiXsLx1WC/0CWALDgnFVtcYG8BkrpGmDsHLVzijGW+fya2c2M65sb5vM5aZqW&#10;ZOIIFSmGwzF7+w/Y2tpGCkGe5xhTMB4OmW5vs394yFtvPcYYw+XlNQcH++zs7NaAN6UitNY1ufjD&#10;Dz/m5fEJV1dXBAd6G9ypgflizvn5GZPJBK01aZby7Pkzbq6vWSzmKB1xdb3k6dNjnLVoHTEaDtma&#10;Tjk8PODhowdMt7ZK1/iI8TAhimJsYXGAC0oBpQHXbaGWrvUN68BZTOFKsQeB9KLhGG+IlEYKiTMW&#10;qUpgcnlHtA4Oh877QPYonddk6RivlCrddvpdLFurIU3wfkWix4uSpCDAGKRZkNic0UCzO9kiiYKD&#10;2ny5YDab8fmTp3z6xVecX8346M++zwff/AZ5YbFWICLBfDbDmKycU0HwIM0yAmA5OIaFQwkA6QoY&#10;54zFFAEdKkqSvDMGL0v+SgM8Db4UD2gD+PrFa27tz8h6v1BSlYQUTZYWRFFClmV1zhVFEVopsjQF&#10;79BK4p0jzzKKOGG5XBLr4FJVOYKb0hmnEjhw1gYn+cDiL3lIK0B8Xz7ZJDpX4MMmoO6We6ivHP1c&#10;TVAIOZLG2kBKCWIeCikVprAIDEpqXp6ecnz6ivFwyNbWlCSJSeKE0WTCR9/4iHfffYe/+vFfMr++&#10;4fXpK549fcpnXz7l4uKCNM8oCgNKh3WpcmErczO8r0kwsselt+2W0ybIrCO+r3PzbOc8zdyjK3dt&#10;5ztCSIwpwhoaR/zkr3/C3t4eeVGUzni+dnf3AorSXdEYU39X5S4XRZrBYBAe6pTiL198/jnjyYgk&#10;Sfj7//W/yPOc8WhEksQluF+sJRC+mSdVjpthvtcuxVQumP1k0LtcwfuOoY/w3pdn9+X9fbl5c9z3&#10;nXfzmGsiUEMQpr1W33Vs64DNbwCVG3PUGEeW5mE+VISo0nkwz4MYi/cuuPlWn8+/j9DeVzc1c60u&#10;kuq6mqh/DjVAv95hSjKllIrheFyKlYhSsEVTmAJKB0mlFSHlCc6YwTXSY22BkoHkPRwOy7mvGmQa&#10;94YQ2n3qqrtq777apHmtpFRviC5UZLEo0m+A+gPBX9Xjb119f1ftLDsdyVaEpOZ46xM0aL6u67y7&#10;1tzmcXUJ0N032u9v78dNt937rN81Caxj7jbn97o9f92601zH2g6+6wii6wRC+noC7bWyDaC/a16u&#10;u2fravyu9b0iL/TV+e2x1je22m7sfT21rvX2PmIfd/VVuvatrvHS1R+5qxfXJ4LY1we8z/27ax+r&#10;yI1REgUxJaVqUmtYE6KwxzuPkgIdxUynU9LFEqU0peFpmUMH8S0pK0dnUQpz+TL/F6XoSNinjHfh&#10;NY6Vw3sUQ+n4XZFJHLV6Rink5Bq5VTg2hwuuxry5zq6ujUBpiXQAEdZaXr8+459//gkqTsKYMoai&#10;sMGqNDBAQ06ude1A2dnDbc6rjn31PsIM64hNd+1HFUk5SRIGScTe3i6vXr1iNByV4kkOpWQgJTuP&#10;UIpBnKClwrslWZY1xlvpaNlaO/vmixCCNE3Letvcq2f9ptiL7MzPqjVSKYWxhuVywc3smtnNNdOt&#10;CcNBwiJN0SXpU4ZC6FbeXQkWND/ztpgJpcigYHd3h5vLC2xelL0P+UaOd1e+2SUA0HfdugREuvKL&#10;vr57ez9akaBscNX2ntF4yHe/9x32DnZ48fIlUqsgtKcSpFLM5zPOnnyFxLM1npR1pC3J0OKWgElN&#10;klOhtyBlmNPWWGxJXBZe4FUgb1d1oeNNMSygJrZXx13N+4oEJ6VkNBoBkKZpuZa4ut6NotAvKooi&#10;zMHSYbyaD11rZ/Na13UjbSECbu1LXXNx5WruiOMYqWS4Fq5ACsgKy/HpOWdXRxzsbZOagomA4WiE&#10;EpLhYMTDh0f89V/9OVp6RtoziFUpnOmJY83VLOfseo7RMVs7e3gVhS6G0HhZObQ3iaDNObVyob01&#10;HgWr3K8SJDEmkMhFRfyv+iIrkn+RFSzTnPl8znQShB2dtRR5EM70zgSSZ1B0xRtHbu0twYSqD9h0&#10;gm+7KjdzihXB3dfCT75s0Kz+cYFkW9eiFZHU18KLtfgEb86jZu5bOcNXefAqj1wdo9ZhbHnBqtcg&#10;BdbKWpgKEURhgiioXNXpqtEPqByYkUQ6QUcaIUGJqBZ5iaI4CIxaT06OlWAzQ54XaKXZ39vlL374&#10;Q5RUfPXVE+Z2ho4jBoNBPQeMdwjnUTKIqmqlGY+nFIXh/GrBq7M/ogRMJwlvvf2A997e53t/8X3S&#10;6zlPvnzOy9NX7EwlkRcoGSG0pXCeIisQUoH0LJaWmwJmWUFuQT0ao6UC5VEYDnY14+GU08uCz5/M&#10;OT9zvHyZkRWGq5s5770nGQ4jhgPLIEp4+8EBDw4PeOut1/zpsxNePFsym3uWBUwnmoEuGMQKFDgy&#10;hFQMYsVgkHC0PyQvchbzJcsFnJ/lCKHIC8VXL17x/NQzGUhGw5gkioi0YmsyZjhM2PM7ZIXFGguE&#10;ubhYLDk7PQUBo9EQrVQQQhUijDvvkHiSSKGIkUnoPRpjqhHEdFtijAUESRyjwiwLa7SziPJZRZ5l&#10;mMIhtCQZRsTDmOn2NpPpFteLnDT3qPE+n/zxCb/94hg93cKK8LxBQNDAVY36p6xzmz0m7zxb4zG7&#10;21ucX50iyr1CK4GUnnw5J1KCo/0dTr0hSxdkWcqzLz+nSDN2Do6YjKYMHx1yuPc3fOPLZ/zTJ7/g&#10;7GaGw3F1dcHf/8M/8OjBIQe72+AliCAuWu2hTYHN9j7f7DtWBGhn1/cp3sgxGutcU5Kmaz9o1xhd&#10;Qo1ddbwrxTk6j8m/Wf91CWK1XxOEYVpEaOHrfa1LDH/d8+FmT6tdLzUJ020xuq5r0tej6jqn5tq+&#10;Ln+svr/K16y1dU3S3MNFmUv09Vxljzhvu3bswhOsq6W7xFFWQubu1vHfzvP7ifpdPYQgMCM7nov3&#10;i402z6GZq7f7HcaYsLaU9csmNrGJTWxiE5vYxCY2sYlNbGIT/7fHhgC/iU1sYhOb2MQmNrGJTWxi&#10;E//OaBMh+gi2cPuhbgVs7yJj3AWk7SMFd8VdgP8KEN4XXc6EXeSH+xJK1v33LrJyH3mk75zXgeKb&#10;51fdj+ratn9X/byOaNB33H2g7ObD8rYrXd8x9hEPugC4XYDMNlG8AjHYlmts3/l3ObC1QR997mht&#10;gMFd0SSvtb+/Cb7oGyfNudk3B9tzrb5m+F6nQ8nqNeF3FcBn5aJTH5P3CO/QNgezxMwuSReXsLxh&#10;IB2xs8GhzOSIfM7i+gKrYJAkjCdTIhWjpMIUC87Pj4kSxXyWUdxcoExOtswYJpqtUUKaG1yWkYuC&#10;WCuMUGTOQ5Lgkew+/ojv/D//jfH2Djfbr5h88zsUP/tXxnu7SBWBjyDWzM+vmF/esIUs8YECnMQ7&#10;wcWrc/wi4+r4hPT0HLmwnH3xBE/PumIAACAASURBVLWck4wFskjJri1aGNKblNF4i/2tEXmeEknD&#10;ZDhh/3Cbl2evmV+nvL4+559+9iucSNjb2We6vc1fHHyLf/7TGU4FsKArGvetRayQUtaEbFkSjW6T&#10;csGUjigAWsN4lPD2o0NGgz/naG+PX//ylzx99hTjDUJKfEmyl/iatF2BLMPPEq1V7cYNnsIUNRgS&#10;PMb6ALJ3IDUIEcjrUmokFbG2AsmEY/a+CcqqXFAkQqnw2VIHElzp0ocUJZk7oGOtNzUYxjlHlqWY&#10;vGA8mvDBhx+xv7/HeDwijmOUKonq3pNlGQJQUpZOSisAm/XgS5f3AMJ1WO/BK6SXGFZOZEJW80w2&#10;gNThvZGOqFG8PgA0A+F9zmx+w/X1DZdXl8xnc0xREEUxg8GQ6XSHSUl2n0zGDOIYax2JTjCmIFsu&#10;MLZAa0WUZZyenqJURDwYMF8ueP2HCw4Pj5hMxiyXGUWRk+cFeZaSJDFFEdxx4jgKzu1JjBSC+XzO&#10;cpnx6OHbOO85Pn5BMhjw6NFjppMZL54/471332E4HPDb3/6OLMsJpI6Ci6sFr17/iX/71W/wUhBH&#10;4c90MuH9d97jweEDdnd32TvYRUmJNQG0JEowvhe315563StXHSUV3lucgywzCBHVzoDOBuCqlBIL&#10;COeCy64Haw3eB2CnUpIkSVZCBxVWV1AjrPsETVZ/KUoQ4GotLH8Rxq3zUGQMXc7IpYyVQuYFWsXc&#10;zGZcXF7y9PiY3376GS/PLzh49wN+8rd/h1nMWN6cIXaC03huUnQkEIWjyJdsJTo4u7uVm7Ys52kg&#10;g4c1WFSk3dI5LAhoBLseUe0pVPPA4b2sHe2lVKCC4xD+TbDbKh8qr4FcvUYKidYRyWDAfJFinMG7&#10;AMQfDAYkSVKC//Oa6AgV4VPhvSNNlwgBg+EgOKKXOYJSCm8dSpZOZNVaJ0pashRooW8B8Kq9vQKb&#10;tslc9f7qHEpIrHet+y3wTgSQpq9ypEB6ULHA+bCG6UTjrePmZkaaFSzSJVdX11xcXTGdTFFK1A7y&#10;g0HCZDTi6PCIBweHfO/b3+Xi6pKLiwten53x4uVLTk5ecXZ+zmy5JM/ycD5SBrBrA/jYJOS0c6K2&#10;q06fmFEX+LOPmNZHvuv67jYRo86PgO9//3t88OGHtQvW7RnkMSa4wYtGTlq7HVrLSA8ZjUZYa4nj&#10;mNevT/F4JpMtfvZP/8jvfvd7xqMRcZLcIr+vqwXenPd0uorTcENal2+2r0sz37qPW26Xk9TXcdht&#10;R9vtsy/Pbf7c5Q7aBBLfRVy9K6dvE0KrXLUoCtKsqMe3KEVubOkO6fMM4QmkRa2QCJTWbxiK9rlO&#10;fd3r1zWPuly++sSvOl2voHRDEyRJjMezvbVFmmU47+s8wVqL0BKJLIn+ZXbhHM6GfDdSijzPGI2H&#10;jCfDUtxF4mVw9fP3qM+66qw2WL6Zd3a9vl2fV/OoTX6twN+V+1mTfFntLV0CYOvI+X3k4LZbbpOI&#10;0K7vVp8lO0nd/eO7pMn21Oz/Xvf3dXV+tee7Lifsnnt6u3b1NFsfXde3j7R611rTdT/61oX2XtMW&#10;wujradxVrzdf1+5TdZH92r2PLoL5unO+j5BMF+GwSWBY11tZJwxw1/5z13rcHON987qdA/atfesE&#10;SNp5V3ut7Duv5vG09537fE71+yiKahdHa4MrMEKUwm0RcTxASslwkDCeTrm+meHOHbYUW7Iu5J1C&#10;rhwYA1mkckIsKe0+CHwslxkvXhwznU44enBUriuNOSZCziyUBGtun7sMtbJ1Di1Czbtay9wb61JF&#10;9vRiJRaU5xnX1zegUpTWOGNRQhErDd4zHA5ukVDuIzbSl/P1CXGsWz/65lN7HYrjmOVyiZKC8XjI&#10;g8MD5vN56SQMaVYgSvEBpQVJnBDpCJMXDAeDknApbgmqtB2S+3q3TQGqu9aAvj5u5Z58+1qIuvdR&#10;FiGk6ZLZ7Ibry0t2drdDHbVcYKwn1lF4R6Nn2yZTNfc4ay1pmhJFYa+OdMT27g7bl7ucvzqtx2y1&#10;l3fNuT5SW9ec7puvXbnSivzUXru6XicaLqPV/bJlfu559513ODw8KIXJBHEU4VEhd8oLPDBbLPjq&#10;yRO++/G3mIzHXN5c46xFSd1xjC0ROBdchiWCpslo6FeUzt5S3Nqz2oSt6v5U46/Kk+I4Jo5jFotF&#10;+X5BpHVwX/WhP9rcm5rEyjZ5b91a3TUPq7qo6jN3ibxUPbYgQCnBG1AK7wQGz9nNnLObOanxxIXB&#10;ek+SxAjACBjvTHnvw3dZXF+gY0FmMhARBkdhLE+PTzi9mrH16F30cIqVClf240oJgrKT5ldinvXx&#10;rOrbZi80kqp2TA7Kf75D0IV6H6j6QKF3aBmNRhwdHSGFIF2mGFMEIVJT4KwJ96Ccd94FQVBY1bjW&#10;NsnvrrN3X6kQ1i7vlEorvjEXyl5Y6H/5UtyLxtoRBBFE1SuFHqd3WqI6sleU2HuLtQ3yJh4rRBDb&#10;Kg9gdQ1lEFgsCfBSKoRzgTxuDcHpOkLK4Ayv8rAnCYKwg5DUAh4uEjgX9johNIhQ+5jCsru7x5//&#10;+Q/RWvH551+QLsI+mcQJoiTnr3L26pmSIkmCUF6WpXgc89zwx8+f8eWXz3n/7UM+fPyQP/vhd7g4&#10;f8jr42PSqwsoDKNEIqQNpPK8FMqKBFZIrnLH8qzAsiAzQw53YKTB2QyN5+HekOlkzPGrOc+ezbi8&#10;sswzxyJ7yeHehL3dEbu7klgFoYGHR1tIBfHgnOdPbpjPHEVm0ZFjMDAMRwmjkSaJggircAWxikgS&#10;yViPWSYWLR2F9USxxMsEqXXYV6TACEG6XHI9u0EryWi0xWQ6ZTQaUxQGYxYIYdndnTAYDinyHGsN&#10;caRwxoTnAFJjfRBZkwoENvS7kyTkOyKQsU2ZvwRRtzBG0yzDOlc+S3AgYTQZBNGdJGKyMyEZjXl5&#10;doGJxpgo4Ze//COfPntNpjVOKCItS5fwUuC3EoEohYbqXoQt62JjGCQRuztT9HKP9OIyCKNai44M&#10;3ix58vkfeOfdx+xuDxG+4PXrK/Lcc3r8guUyYzTdYffgAcpZfvDxBxzt7vB//vmf+cNXX2Gc4PPP&#10;PuX3v/89/+U//6QUg9BIEYQq1tUaTfGS1e95oxdy13NscUt/1a8Vqmn/t/k96559hucesl6D3swD&#10;5J11+K18lpVgz636q3wm1PUc+C4xtL76p6vn1vy5EqZpP4fu62/e9Uz4rlqqvR+vE7DpI9S3j6cp&#10;4L6u5uv7Xde1u7UvtJ6V12T5jv5Ru15vnv+6Z8+r3gl1TtPVQ6pe28xzq+9wpZhxsSHAb2ITm9jE&#10;JjaxiU1sYhOb2MQmNgFsCPCb2MQmNrGJTWxiE5vYxCY28R+OvgfwbfeRZrTJz/cBFq/7/vZr1z0I&#10;bgKnmq9dB/5e5+R2F8h9nVveXe44fefa9ft1ZIb2e9vXuOtBevsz+1zt1rko3kXcuY9S/brj6iII&#10;9IEX7rrefd/dJpV3Oareh2DV/o4mGLILqNgGhbTBjn3CCO1r0AUo8DXQM4DnrLXB0V3KkkxduUd6&#10;hJMoIUELvDW104x1Nji7CBFcdpxDKIkWAuEtyhrSy1P88obi+hUjkUK+ZHt7m3S5JF9eI2yOSOfI&#10;7Iqb5YLJ2+8yTCTp4oaiMMwXcyJhsEWKya6w2RybG1zuGW9PGA0TFvMlsY5BSIbDIYs8Z740yPEQ&#10;NZkyevCQgx/9JWme8ejgCL+zS+YsaphA6f4EgiIvgtO8MxibgcjxSIpsxrMvPsctFsxOXvLil79E&#10;6AGf/dsvGJAjEQwHCukLcmuYL3KyhWcxy9jdHaAHEA0iJpMJ3inOz3Kus5yHD79Jlgdw/dbeEcPd&#10;99na3uHiMgfnETgiHdXOZlK0x6RACYUzAUDpgaIosCUBCkonbGuRQjCIYtxkikQyjhMeHh7w5Vdf&#10;8a+//CUnpyfB1UpqnHdkhS2JtCXYN9iV470oCVgWoQRxHJXj0AXAqvcorcPrS+f6SjihBrBU4FZP&#10;7aCnlCxBqdW5yfC9HpwzJRE+3KfwiQ3AklTkec5iscAYQxInfOvbH/H+u++QJMEpOE1TvHPBTUaG&#10;8R6ukcDa0tVJuFtksYpgJERJenDlOiIqh3oR5kU5N70ILthxHByPlNaki5TlMmM+m3Nzc83NzYzL&#10;y0tubm7w3hFpjY40w+GAw/0jtra2iOIYS3BmiuOEQTLEGUuRWxaLJUoJCmNZZhm59RTGMRwNOT09&#10;49Xr1+R5QRIn7O8fMJlMOH11ymw2L0Glhq2tKRVoN8sy8J6Hjx5wuH/A2fk5L54/59Gjh8H9bpFS&#10;FIbCGM7PznAOri5nmNySxEOMcaWDWnDaGo4GCAYlGLDAmpyLs9dcnJ6SxEOGoyGP3nqLb370IQ+O&#10;DkhihbMWqVQgrNsi3AssTgShBVeaFjqp8aXTThRpIMb7BCUlhckCkE4oomiwWidL8kqkBZGM8S6Q&#10;7QeDAcYYsixHKV0CeRvEnNba76u1uRqkVGZgAehsrQlOkkDkLZG3bEvPSKqadJItl1y8PuP56Qn/&#10;+pvfcHJxxTsff5f//Ld/x2gy4tOnX7GrXXAUEookGbA7tcznCxaLJbs6BikxpYOfUKJ2AaYE0Ifz&#10;pnavDg6S1I7AK0DjyuX9DbKB9UhV/l2LAF/vWyVgu4HDxDuIVMJktMX5+TVZlhMnA0xuS/e48F+p&#10;JEUeiN1JErM13WI0HpPlBUIoHEsKZ4m0DoSGyiWxMHghgjBGBR70JTm9coBqEejaTkzNvbAGgFKS&#10;2ZHI0mHKleIX1dguKqdy54Jbj69A5y6AhHEUJsy7KIpIl0ucgzTLiaIIJRXpsmB2s+BcXCCBWCuO&#10;jg7Z2tpia7rFu++9x19JyXyx4MXxMZ9+/jm/+8MfOD4+CSR9FQgC1TrWzA/6nLa7SDt9OWGfgE/z&#10;fc28penOfhvQK265SDXrgIODA37wgx+gtSLLlhjroeFEWTnz6ZKY431w86v2jsFgwGgyxgNJMiAv&#10;Mi4vzznY2+f3v/st//LJz4mUAO9KAkIAxFebmSe4n9aEAi86819Ei0/tHWJN/trOd98gdjavd/OD&#10;Okj2TbByc7x2EZK68s0uMpqq85z+2qntNt1FFLtvjbUuz+8UsyrHdZEXLNMUY1dg8eCSLlA6wnlH&#10;UQThMqk01gUnuCiWKwfPDtGnrly/y422XU/0kb265kPX79rnHn72ZV5Wup8RyMjjyYR0McM5iKOI&#10;Is9Kd2KNLOd77RBZ7jsIiSM4B49HI+I4wjqDFw6FwPq765FwTI6KlHfbYbIpgiRq0ppSsv65Ig9V&#10;v29e30pYpbk+NNepypG3KYDUHP9dTtjVZ992P2s6hN52Rg5g/eAa2iTE3763vj7225+1mqTV9Huz&#10;Brztdn57zLnG53y9cLX4T2cB2Ul+71uTuuei6CU/tnseX0dApP296xz22o5xXX2HdaIdffO5eY/7&#10;BPO6HIy7CJ59hN4u8mxXHd/MR9rjrk1UbIr0rCOW9PWSukgXXe+/6xr2kZr7RAXa39G3L/b1ndaJ&#10;LXSRd1bri+skn7bvvzVBbKTK32sCKR6BROkYrSJGwyHDJGayvcXF5SXPnpqwVlfuvuVSuHLcDT69&#10;VT1Ima94B4Ux/PYPfwTn+G//9b+SJEOKIm3kodxy7TXG1G7ftSOkIJDfcW8IdLWvi2v1NJXUxJEk&#10;iuNQ7yGRQqGUwFnTmSO3hSG01rdchMtTvrNn2TWHvg45p/m6KvcGz2iYMB6PSJJQFyRJwjJz5HmO&#10;cyCVJI5itJJoAVZLrC1u1RBVbt81F7v2/b58ocvpvStHaJOhwhiVt0hASiucF1xfX3N1dc7Z6zEP&#10;Hj0iiWMWyyVaaaIoxpbE5WYu2CayNYlESgQnYYYjEIL9w0Muzy9wxtTk4Pa8WifKus7xtK933s6V&#10;mkTz2+9t+tm21zdq0aBqj5ZScnhwgLWmUqML+ZISocdjHJFUHO7vk81mvHp1yqO3HjEej8kuszeu&#10;Y0WmdT6QqpqiadWgr1x7lZSYonJnFx3CPx5nm72tQKCXQmKdDU7cXmAKhylcberrdbmvlLVTdb1M&#10;YWoRq/Z+1dXzr/5UZL+KPC8afYJq7Kzrbzc/z1WfISXGSq6WGScXN1wvc8bDMQZPZnJMbhgMHIPR&#10;gMO3HnERS07PXrHtPDoasVimnJyc8vzlCZP9h8STLUyDxA0iCL2VudeKa+lr8ZHmtakI8FoHkU18&#10;cAT3eExNbg91qFQSJUvH4PK8KgKdEIL9/f1asKIocpwxWGfCz87hbRD39NaF69EQzQvX2dx6TtJ8&#10;1uScC6T3Kuep529zDwtj3fnqnlWkw+DeXvXpqznRdHJfua+vctk33X0dzjVf70rxxLL+aj3bESK4&#10;gZcU/CCpWH+voZIllVKF/kueEzrXjkgLXCn4YoTAaIkUEVm66sMorREEN/g8D/12KSNyZxEl+Xq6&#10;NeUHP/w+g+GQP/z+j2TLDCUjoljU/eLC2dCL9aVzeVkjSaUoijDfpFRYL/niySteHJ/w7uO3+PDd&#10;x3z0nW+yuL7k5PiUs+NTxpEkSRQ6gsL5IIYKKBWRGcOXpzmvL3Me7ig+ejziYCpIpAJrSSLLtz/Y&#10;4tHRmN9/ecbLU4PwFpvNWCxyrIg52J2SpkvwnkhrPnznEQfbh3z15JiXxwuy3LNIPVGaMsoF0+mI&#10;JNYo4clNjsKhhWYQw9F+xCK1WG/IC4c3EhVLolgzGg7Qaos8zzGFIS0c6dlVEACTlOoeHuctxhQI&#10;4YkjTRxH+FI0xueWwlkEnkiFPo2SEoQtx7egMI4892SZYZk7UuMxhUdIz85OTKQVSgcyexLHDIcD&#10;BuMRXkUcv57hR/u8vF7y689+x8wobDIk1gOcCP2uwHcP88cIgRSVcMyKiC1K0QwpYDxIcHnG3vaE&#10;TML8+gZjCnRhkPGQYrHkyRef8s6773KwNyVWmpOXpyzzBRevg1CskgqtBS69Zn8y4r//zU/Yno75&#10;5Fe/oZhd8rP/72e8//57vPf4HbwpMCYrBRnerFmbfZxqja3WGOccUqg3+jDNNaP5/829qFkvt+vP&#10;ds+orx/S7jHd3t/ffF4vpSx7ZuvrhTfyAnF7jVo95+mvje7bV2rnrNU+3SVq1vUse52g/dcRdlzX&#10;61r3TPmuZ8/N+y/LtTo8k5JBEKn8O7sGb9AlwtnM/9vjjPJZQVsEs+o5dQkLtMdr/V20Wp63hAO5&#10;JboaRVFv/7lLbLEWv1FyA8TZxCY2sYlNbGITm9jEJjaxiU1sgg0BfhOb2MQmNrGJTWxiE5vYxCb+&#10;Q3Gfh8ddhN0u18j2e/rcrfv+bh1ougs01vz7rvNqfkdTJb7P7WjdNWp/Xxuo1gWybruT9bkVtb+r&#10;i8jSF2sd5jquX9f1aQKRu+5P3/k3gcr3JV3d5/7d5VDU5xbWdrntO/4+sG4fgKOPZN93j/rmSHu+&#10;VWPirrHW6+pWiztYnAuEYOccWimcC+TlwEsODpxFkWOLHIWoCavOOLAuuA56SyQELpvjlze4bEbx&#10;8gXKLBj6GVsjQTzVSG84PXlJrD07wwSbg4oUwkQMIsny+oKTkxPSNEVphYw83qck0uPjhMI4BkPP&#10;zvY4EMTFNWlesH+0TzwcsXSOZDBEDLcwDNl++JBkb4erF8dILUmXKctFiog0QglmpydkeQFeMLu6&#10;QgtPfnMNbokQluuzF7z84o/EswucXPLr//3/cna54OrJr9geeJzJyK1id2tMMfdcXVpwC7QWaD1i&#10;Mt7CuwHWaIbDMec3C6wckwzHTLennJ6eQzRmurfPzsE+f7o4QSqNyDMiFWGMDTB7vyIp1aSkkmSE&#10;EFjvyazBlcD+ijAvRQCHRUmMimKEF2Ac+3v77OzucnBwwG9/+1u++PJLFukCrRNMUQTTlhJ042wJ&#10;FJICa2z4aueDe11FHpUrcE0F1K4stpVUK0CVCCAXQemuJSWR1ogGeF9KTV4UK7CoBK1VOE/ryfMi&#10;OGTZAF611rCzu8v+3j4PHz5kZ2uCltXYpnQPFyUA2dVuvsGFiXBNa68lqgtXunG50nmmBJurcFoS&#10;SRxXbqaVE5MMDu/LJfPFgpfPj7m+vub66pLCBMd2IRQPHz5kNBqWrtgQ6YgkGaBUOO98mVJYy9XV&#10;JcfPn5FEcQ0YHQ6HLJZLlukSFCwWC3Z39hgOh2xNpuRFHkCheUqsp7z/7mPSZVrijQQ6ijBFTpou&#10;cd4GsqlznL16zpOnT9maThlqweXlFccvXpCbDKkVOtJoFTG/PmdxBVLC3vYICRRGYI1EacUgiYMj&#10;r7d4Z4gjCc4FhyEcs+sTPvn5MQ+OHjCdjCjyJR5JMhjy3ttHRMKiZIEQGZ4sgBFVBCpCykDq82mC&#10;iLYYDPfwhSAaDoh0IHl7k+OlKl2zS9cZ5zGFKV0gRQ2Qs9ZRFAVRFJViCw4hBe0Vu9qdgnCIL8kD&#10;JXDPOYS3JFLgi4LYFmxpyXY0QHuDcYJlnnJ+fsbxySv++OWXZMB/+pu/44Nvfw89HLM0BXmREyVJ&#10;ALSJkvSIR0lBUVii4TCQYYQoQYhtoJkIc7skt3s8ToAsXccCaC7c68qXp1adENSEeCFVcCOrXNT6&#10;iJ41MWG1LmkZMR5OEQRCh/OeeJAQxTGFCSByJSVRFBHHMUmSUBhDlmZIqchyg1SqJL2Wa5cMOZDD&#10;kxU53q0IvSWE8pYjZ+UyVIHi63mLb4HVbUmybTqJ1YtmICFIixDBvcwYU7srKilr0C0+rLVxpJBK&#10;I6VCK8VyuSTPC4xzxFFMEiUURUFuCjyOZeHIXhaMh6Mg6aEkOzvb6Djm8TuPOTg64sGDh/ziF//K&#10;nz79DFt+fxBsWAkzdYE7+/K+Plfydl5SuRU2Ab1d+WA7/7v9lSt3NpBEScxf/fjHPHr0kNlsRpou&#10;EUrj3CqXqQG75fiq7gsiOGUng6Qkonqsc3z55Zcc7m0zu77gZ//0D/giZzAYIJUKK3oFrm0ct6uM&#10;3EVFWJOd4k6idSqVM5KnmzzdlYdWn20rkmwputJi2N7K05rA1PZn3eUadVf+3Un2r7a71uf35bN9&#10;omBth+O76olmDuuo9vQg9oMUmDKH8OW65ADhRTnfJcZ5cIZYR+goCAVV86FZrzWJPW3iZhc5r88l&#10;6z41Uh/xa0XIrMgvIduwDownkBqUIi0sIEmSGGcLrLWBcCVEKeYS9hsZ1F6w1gWSDJAkCYmOavGH&#10;ChHdVbv1iYF5XwkV+VvrZZMAH/YXVZ9TIJY3Zxk1UL8Culd7SxgnvnaAXYHhm2vGeiGCN+sjVzt7&#10;Vse0ep0qQdnVuPeNdalZx8nG+XaTlIVQjc9eEfO6hEiq8molqvP1GfC2Iqz1rOd9c+2+RIIuwvd9&#10;ehdddfC6z+36+z6hjb7e0dedh+29zHUQu/oIret6Qm0i5137bHutvE9fpq+m7xMR6dsb+gi+93Ww&#10;bvcgmrnTOif2di+qOqcuEZW7+j3NdbtPKLPdM2wLa3pXEifrZSycU57nSK9LF0FLURiiKGY4SIgi&#10;idKgdEns84LAJJYIXC2asbo+gBele7HDy3Ac8/kCZwxxHId8Xii8bPU6nUdC4zwDoatOQOp7F8TX&#10;6OoxNcgkssxLoyhBOYekcnSOw71Q4KSqRaP67n8XqVcg1vYFv+7fryMHBeEiSZ7nxHFcCnpZTJFx&#10;eX6OsQYdRegoBi+wJpB0A3FHopQgz3y49jJ8Dh68XDkc33dd6SMy3bUW35WfBbHJ4DjsEViTMZvN&#10;uDg/YzQeMdneJstzjLU4nwEEQa1SHCjUsPbW/WoSwUK2JNE6Jklge2ePrb19Ll+9qvfZPnGjtpP5&#10;fXKiu3rAq/5q1xhYI+TZVFqTAoUiSWIGgyGucDiTY3NDFMfs7GwzHW+xTFOubq6ZzedIY8jzQFL8&#10;4MMPyf+YI3xwSL4liOY9rhTtaq6rviHUUxQFRcXI74h6zauJ/vL2eugpe63hs6p6dVWnlkJgjecN&#10;eZp19qW79or2/tR0kF9dU1/nYl1jtL03OmfLWt/XvcelsTx/ec755Zyj3T2yLMd6E4joOhw/SpGM&#10;puSn55ycXjCZOC6vLvjsyVOWhWVnaxurSgFNZ/ECpPBoIZGlu3Rd5UuJlNTimkHUSL6x3lc1H56G&#10;u3sQZ0UGV3ka/bw8zymMYf/wkNFojLNBAMEZizG2JFQH8ruzDuFXpEHPSkDAmKLxvOb2nlk51FZi&#10;SaLhpp7opMxRbEMUCirpUGtN2XcCfOhZtXNuIVakwpVgVbf4ligt3UNvNeTPznuwddb/hnhPlauH&#10;Ut2WY7zK/QXOF1DuOUIEAcHCFHhhoHRm11oBeX2MUoZ1SaCwzqCVwCoJXqJiTZamOGtQEqJI842P&#10;PkIrxR/+8CnLxYI0EwySIePxOJC88URK4cq1PQiURmXe7rDGYIXFAYqEF6+veXbyCW8/2OWj9x/z&#10;4Z99i/c+/JBnXz5hdn6CEp4o0kQiuNg7b8P+qyTXuefmheVyMeeDhxFHW5qtsSYW4GzKg70J08lD&#10;Pnt6yfHJgtOzjJul42ZxyvJdycH+CFukCCMZqpjthyOOdoe8fmfOl8/OeXl8RT7zpEvPzc2C8TRh&#10;PI4ZDgIRXnmPcDlSuiAGA8RRgTUFrjCYzDFPE0aTbQajEXKsEUKT5yaInpY5kbWW5WLJzewaJQVK&#10;CqSEJNJopSjyBSbPcd6TRAOyLORJeW6wBgrjSVOHdaGGGowjdrZihsOkrMcsQnmEtIyTIYNBRGYL&#10;zq/PWfqY1E/406fH/P7FJcnuHguT4qvUx/pGnRn2B+sNxntEKYDhnMMZUQslDhLNIBEUxQyfXaOE&#10;I0kkZAbhBTbPGY9GZHnK86fPODg6YhBHvP1ol9fnl5xdXHF+fEl2/Yrp9jbDyZjBYJut7T3++9/+&#10;hAeH+/z9z/6FFycv+eSTX/DowSNipTDGhrUJ3ykm1N5HV3t2mZ/2iJq01/uwvjTntugUmVoninWr&#10;Z7y2LvDdPR/krfXlrrw8RpyF/AAAIABJREFUvLEUzbxVh8ne3tJ9hRX7xKDaPanb4jt0Et/Xie3d&#10;9Xy3r25ZV1e3700bY3A7T2w8G2vXkHf0eZt1UTsvMMY0hF5XdVboOdAhaMZaof7qs5riArJVw62u&#10;mbv1HW3xiHZd174uSiniOMY5R1YK6m5iE5vYxCY2sYlNbGITm9jEJjbxf3tsCPCb2MQmNrGJTWxi&#10;E5vYxCY28R+MLvezdW5VzageevYB7drvvY9TvP+admt3gZi73K7ucwzrQILr3Bir6COjdH3nOiDD&#10;fRyYvs61an//XYIDfaC8ikx2F5C8DdLsAiL0CRL8e8D968bHOmL71wWYtz+7z02++acJ5O9yb+gi&#10;9XeSJwC8xXlwlcWJCI7ekVR4FQhmAoFQgeToCxMIx8YGJxhAugAJjyPFOJHkN5dk1+fExQK3vGLk&#10;rhglCuUE+fyKWZZiDVyenLKzvcXuwwfEe9u8fP4May3zyzOsySnml1hb4Jwm1hHe53iviOKYbLZk&#10;vDUkiQXOFYEYiUZND1Hb28yvvuDw/W8x2N7jd1++5OH77yETwc3FGVvbO1yfXVAsTWnpWPD62Vcg&#10;IlQ84Ob0lPFIc/78S9zld0FEfPnLfyE9fUayOEfpAVdPFlyd37ClDbG35MbhGTIc7XI1e41HkAyH&#10;KCVJCxhP93lx/BzkU/K0IF0UWGVQOLa2J1h3jrMwHI549NZbLH/9hCSKQCiUksRxxHKZBp+5W/e3&#10;nAeRQCcRQglQEi+DQ7g0ATQZScVkPA3gFGfx1mFzR2Etwjveeecx060x3/z4I148f8aTp8+4uryi&#10;KGwgljlPpEqSPR6dxEghKPICWxQoLWuSbEUwUFoHd/oSrFq7v3sPQgVSNIFkqrUuRRcc1gc3cK00&#10;OtbBTcg5vA+gy9FwSJYXvH59htaanekWOzvbHB0dcXCw3wArBzcmKEE1JUHYOVe7NjkXAP1NRwpR&#10;OabWcw6sCy7TWse3gU2IEpgX9og8y3j+4gUvX54wn8/JTYFCMp1u8eitt0vn9gLrHI8ev8VkOMJa&#10;y2KxwDnHbDZjsVyUbkqCvCjI0pzCZhijiKOEKNYURYH0gslwjIoF1hRcvD5lFsVY57m+uWF2MwPn&#10;eDadBEd5Y0rnnLDmeheIvUkSMxqNwAfHK2EztBiBT1nMzrDZBfs7+5xfXJAuDPEg4sHRIddXVxSp&#10;wZtALhDeESlBvpxxPQeERimPEg6bKIZJRKygcAYrHbFWnBx/zguTBREBL7i6nHH1wdv85Q/fI03P&#10;iSKDpwj3JI6JEo1AYg0oMUaoB0QiYagGjLRkOEwYjUZcXS+4nC+RUYRUgTiBoCbByAokLWA0GrJc&#10;pqRputpnKj53GBJhbEtRu29X4yI4vweCSewhvTxliGWaRGwlmsg7vFDczK64vLrk1ekpnz875snL&#10;Yw7f+5CH775PNBxxk2ZQ5HjniZOYm+sbTJry8uVznM1Y5ikWmEynpXtXSfouCZEVea+de1TnU7u8&#10;dYDIakIvK4C0d64egyIsNB15Rrnv1gD/4IBpCsN0Og1EFK1qVxfvPVlWBOdg5xHY2p3O2BwpNXEc&#10;xCCyLEepAYbgUqijCLtc1oQAFckShBmiCbiTUtZg8yiK6mNWSiLkbcK41joA/xqAzub18yWpxmLD&#10;+5EoGdVCH64xFpyzt663tZbBYFC6yxky5zF5QQCNK2xJupqZeelOGtZHpWOcq0Q9HFEU853vfExh&#10;cz7//Eu8E2gdEUWaNE1788m+fLEJQqzcc6rXt50k7wJ0tnM8Xzp11WtMPWbCv773/e/zne99D53E&#10;6DxGWoOz/jbRSlCKONx2L6+IJwEAqkgGCScnLxkkCUJKfv7zT7i8uGAynoaPaQsauFXiU62DbeBx&#10;Vz69jjDevgZ9YNx1oGR5h0NUe0w2r1UTVNoFwO0ST1oXzeNtA4e7ct8ukaZ139WcH7fqPQFFXoR8&#10;ohTacQ3w9y1yVCmK4ap7IwRRFN0C9Dbdv9q1aRNQ3j7O9v3qq3fan9s355q/b7pi3bonpfCULHMO&#10;Y20t0OMbrqNxQ8hjRWSSNfE7M4bJZMpgMAx7gaf8HHeLp9VVo95VqzaPvVpjjTFoHWGMKdeRqCbF&#10;lNtKYwPtdqPuEk/omndd4nhtl7Gu+qlN4ukSlnhz/LeJ/7eB2U0g+tepHe9L3m5GJd7SVWPXe/Pt&#10;L6tdTTvrvoYgVS0eU49D1ymi0jX/u9y9uwgebeB9c125j2hHX42/7j3tNaw6lrZzbtd61nYNv2u9&#10;bxOuu+ZVe9739Yi6CAtt0nnfPn/fftI6B+sud8R1Y7spzLjunjSJ8u05dB+RlC7xwa571jzW9tpQ&#10;5fTWeJRUKKlWghlCUBQGU9iw9lqL0qHGyrIgyuRs5dwbakZZC2CVtQGADDWitR6tBYhA1C2sBdsQ&#10;PREghcKV5A+8KAVLQCoFpbCSs8Hx17uSSOtFxfm8o+f6/7P3Xk+SZNmZ3+8KVyFSlurqrp7unp6e&#10;GQxmsIvFAEtbYaSBIPn38oV8WRptsdxdI5cYiAWmxfS0KJmVOqSLK/hw3SM8PD0iq4E3bhyz7OyK&#10;jAi/fuU5x8/3fbWCck3mJsWK5govmvXQxA39xJW9fsc/IUd4X45122vNsa90IDMTUlCWFdPJNBBJ&#10;FQU6SjkYjakqQxwleG/I0hilAojPD8Df3BLFMSrPmc+XVD6AfoS/P2d3n1+2y3fYlvfeGKcweQKx&#10;m/NoJSmKnJvbG6I05eThA4bDIZdXV8RxTFSfucEPDnPYEeZuk/tQqgbCS4lt+ZlaaUbDMY8fPWF6&#10;fY0ty5VfHXzm2p/YmsPuJyLdTqq1Ozfc/uyajEzs9E8apXQhBFmWYqoSh8caEwgRRExlKm6nE+az&#10;OUVZIIE4jlFKE0URR4eHHI7HXF5cbcSNfT73Oo4J68l5i7frHGoX3NhV67XWIG2IjZ0P6uGrmItG&#10;+V0glajJJQIAX7T6ydpAgNmsgVU8LkQNZu4nRFkRStb/aeaNaEgzdzyXuEM6K4OivfMgfCBgSrIB&#10;V7M53758zeOHR6SZJBMRMlIYb5HWAJ4sy3j/g2dMbydcnF/y8s1bZnlJcnCKiDKsV0RSBsX3lVKw&#10;rYk1Q35h/SNAru+xq/TrfJPLcJiqIi8KXE3RJ1f5DocXAmcJ4Peq4uj4mIODQ6wxlGUZ5pOp8N7g&#10;bIUxZYhNgmj2iqBNeIlzJuRZtcZag/V13pxA/Olrn9LWpH6i9p+9dyhUgLkLcD7k5KI4wlmHIyij&#10;xzikEtQ3XsdIrIDlxtgVn5qpSmzdd64+mxoyQCnBeo9pkkirOe1X80025KUtZWnj1+dGA44XhLEw&#10;pcGLWolbCIo85GlCztSDF0gdyE/LskQ14F1AKU1RlPUMDcBeUxNVhLinntv1GpBK8vHHH5OmGV9+&#10;+RVXNzeBJFcptA45AuNs82RivWcpiXAerwTGOKwXeGOgUhwcHDEt4D/91W95eHLEB48e8PFPf4wp&#10;n3H+5g3T6yt8VZIlIVc0z0uqyjMcZDhbcDV1zL8ueXhYcXogOBwlnBx4RmbCIE348bMhJycpv/36&#10;mvMLw+1sxsVkydOnD8kiwYNRyjgDM58jpeTBacqD0485e3/Oq7MLrq4WTCYF14sls6zk4HjIcJQQ&#10;K0ckJV4EwgBnLRLCuScElfF4SorFDaYqUHFKkg3xQBQptAxEoFEUcXx4jDUFzhm8cxhTYaqSygSy&#10;RiUF0guKsqAoa7C7kijhUJFkfJCiI02apigp0NrjlacoSwSeNE2I0xSFJC8NpYqw8YBX5xO+fPEt&#10;F4VGHz4gHR9wMX1JpKNAgKHA1U+amn0SGchUvZBoJev8SZPvcRyMMiLlqfI5Jp8zShKEsAgM1igK&#10;5/B2hlQS60suzs45PBoyGA54+PCY0XDA119/Qz57i6vmzGdjsmyBNZbTJ0/441/+gvH4gP/w13/H&#10;119+zueffMI/+9UfkmYZVVkga5D+mqBiHQsrrfHOBbJpKWuCCw3C9cZV7b1YKbUi4Ayxm28RmYj6&#10;fAgEqBu5NNZrtckpNP0lxd1cyCapklj5mwKx85nztvavXiPsic67QGLYjkHZTgq2i9Dzbq5lnTNZ&#10;7zKb+Yi+OKv9fd34tC++6APN9+X97nsW30fK1te3TRuaPKjtAPUbb5JufNvkLlrkCd04rB0jbcRz&#10;dd5IioYMeD3fZIe7028mfOpxcOF9DTHv6plJa75QkyE2a2VHTLput+jkPSFJ0kDgsre97W1ve9vb&#10;3va2t73tbW9729ve9gD4ve1tb3vb2972tre97W1ve/unWLuovF3ovEsdrPvvblH5LiBv++/bGNu7&#10;1/ohwPX2Ndv3+K73035tVyF1X2HzNiXPH3IP4h61uHdVAut+dpeyeN937SoOB1aqbNvAP9129gF9&#10;uoUG7zrv2oCGbSrp21Tdu0Aka+3OduwqQm9//65i8O66alu7D7tqc9tIAeoXoQYfS60x1qFUSJEs&#10;lyW30ymXNzfM53PmsymL+YzJ5IrlYk5ZhaJCCRxmA04PDnj25JTTgSajIHEFqSvR1Zw4KUl1jHAe&#10;m1uWs1ukjhgkmg/ee8T4YECeL/Ba4nHYYgl2hrRzsB6SQ5599DEvX71A64hqUVB4T3Ywhkhye3uL&#10;jhMGB4f8/M/+LWRDXtyW/PM//184O79GnS04+fBjqqrg63/4nH/5b/6cF6/PqQpHVRq8C6D709On&#10;3E6mmMUMYz0X33zF/NvPWSwN//l//19JimsOE89BXJEojxrDNHcU8wIQJIMBB8cnvDq/RUjBYHSA&#10;1jFewujwFHF+wbfffk9ZGM7OJ5CNePbZEYPBgGfPPsBUBZFS/PznP8P9b3+J1zFKReHHml7ikFCc&#10;a5F4sjRBabUqBBJCMBwM0EoR6wiJxHiHRDIcjtAqIkoi5vMZi+WMk5NjTk6O+OzHH3F9e8vZ2Tkv&#10;Xr7m1Zs3XF5er4ofXV1N62VQ+26uaUwD7pSoGvDqnEOqsNak1gH4JiVpmqG1pixLnHUorZFKIpEk&#10;KkbWAIWqqjDGYGuV90cPH/Gnf/anfPHFl3z80cccHh1yfDBG66DQEwCSIFRQkHc1uFW5WtHJg7PV&#10;hhIXG2Dgu+CsRvVORwm6vgetI6wxzOZzbm5umM3mLOYLLs7PMdZxcHDAaDxGaU2sgtJ1mqY4Z4LK&#10;d6S5vDjnNoqQXpDnOUWRo+pCUuscSRwjUaQ6QkmwNhT854ucqixZzBdB8daXmMohXKNuHIrAIiHQ&#10;kaKcXqIUeG8RwqGUREpd37tk6sIcCgWGGo/n4s1zvhIeJUErydX5IhTSS4kpS2ZTTbGco6TEloZ5&#10;vgwq2EqyXCzqrozw3qCUYzzMWEYyAOy1ROuIWGsEjiRSSOHrYmBDtbxE+kMkF2hhEN6hkSQqIZIB&#10;ICiswlMQMSBxCwbigCEWVS7JBgmjB0dEUnGbLxvR+7rwz2KdD+rqrNVb4zgiz4u6wMwFUMpqajRS&#10;tfXeLkIRPLZWbXQWaSpcvsBPrhgMI4ZiQOQFSkfkheXq+pbzi3O+e/mK337zHemDh3z0s1+QHR0z&#10;KyqMg3KxRCDIkpTD0QiNZzabUZRzLuY5Ik4ZDkcsrK3VhtSqKFSslNwDmUnXZ1gV4zu/USjWV0C4&#10;BtYFILzfem41xXtBLTgU1HsQnoPDw6D45YNCizUGWxc/gieJY/ChIBogGwyoqlBgnmVZIIOYW7Is&#10;CYQe3gRSDUUoxHeeSAewRNePgjVgugEvrAAHNnCeNIX07ULu9vnc+CZtgpkAmFerPaABE4R7b4FS&#10;XQAvtFXo236ZEBKlJFhXA08E1ssaWCU4v7zEVBVJHPPm9RllmTM+HPLZZz+hKHJePD+jqtZqcW0/&#10;oM83uFOI2gHnNffYtL/rezbFt20fv89vWRfjrtX62v7a4ckJv/jFL0mzAcYExbkAlrcrRSul9Qr/&#10;4ivfAdl5TK2kGkXh7JhOp3zwwVP+9jd/xd/89W8CoYJ3Qf19h0KvqJXfm2t1QYrv4vt2fcO+mGjV&#10;Ly3VJu/9CjR8r4/WatsupeVtr3UBMe3fuwjJtimH9fmgXaD8rna2yc6adRbAdbImwjA1IDCcJVEU&#10;4ZytAR4tH7jelpVS2LJakVkUhdmptrUNILmrH7eBMPv2nW7MuG0NrtrhA1GP1poo1kghqWwgHaqq&#10;ClH7VqPRCCVEIL6RokVWIVYgK1M5BoMhWmq8rcLe3Sg8bmn7LrK57vzrrgfvLcasi7jvAgD7gbx9&#10;87T9+S6wdlesuY7D3EZxd7Ontc+0dpy0QQrTuf67xNbb3nMfQPsHm3Mrxbx2wfwKpOjbxf53C+Hv&#10;kAywLlZX9TpvwE99ceOu+bIth9BWKnxXYpZte9Eu0EMfEV13nNtr+10U6bfNhzZpzC5A7LYczra/&#10;v4ta8q59flfOpPuebYD3bf3dPr+7II++tbLtLNsF2n+XPNquc6i7TzfnSTNeqiZVc86vFES1Cmqp&#10;WmuCQHEg31JKUZVBwVdFikW+ZDoNuQA8yBD+BJXPxq9pVlyNTG8AHkIodK1qLIXAeYESAaDlXR1f&#10;1MD3tS8qQx6mVpJfwYIaX8U3hHfuzjlGe/23AKBitTmIDYX45tx4V9Ia31a7FtwLRtqVx9rma/X9&#10;v46jlVK7IwxAXlYIIXn44AGIL0mSlNFgyHyxqMk/FEmSIAjEW1IpjhDoKGI4HGHcOcV0irGWSMje&#10;efVD8qO7CDu25ZQ3966GMCuMa54vcd6iI818OsGUJYMsY6I1RV4QjaJNIlC7Bqs655ArLssA8Leu&#10;ISIBJSXD4TCAfY+OuD5/uzGH1kRg/s7e2MzRfj+4fQqx8T7oJ3+q3eIedVW33ef2rO/VB6DrZDYh&#10;zRJ0FAXVcRHONO8cXoLUYc5pIsqy5PLqEqUVWZqu4rwmxmnIl/r28Ca+sdatyFR8HWu2z+d2zKm1&#10;qv01h6nsau16Oj59Teq12j+atW1ZExQ01/Aegdsg9Ot7duKcA7kJNGzI6NpgNCE2c8heNOQ6ouU1&#10;OFx9X1IqpABfA5IrB9+8fsWj0xFKVhzZ0QoQ7RxoqdBKMhwNiaKE6WzJMi/R2ZDk8JgKDTLCuVp9&#10;GoV34JQI37M6j9WdNRZI+lokWT6QFArCvDcuELVS58JW86zORRRlyBmOxwccHR0jCCQBpirxziCw&#10;eGdwtYI8LcCfq/NnzthApCZrcKcURFJjKlfnmjbJ4YJfGiFVAM0LGRTeizwnL4ISvRQSYxyRiuo9&#10;02JsFYg9V8q8MuRNawV2rTRaSZI0DTksQLBW9bUu5FFxQQF9lev0gsrZ1n35OlfkkCIov1eu2tgj&#10;vHVYZ1exiMcjtKhjjroP3ZpoidKsfYYarC2EwBoLQuCcXeWPvPc4a9FKkUQxuTW1erzGOY+pLO+/&#10;/5Qo0nz33XNevHzJdDYhSeKw74sGTMmKRE1KiRceqTSRAKcinDHMZkuqsuD09JjTB09x3vH3Xz3n&#10;m+9e8tNPP+LJs2c8evKEYjqhmN2ymN4SRxFxTfjqkYyPB5jCcDFfcDMD7IKnjxUfPR1z5EvSxDMa&#10;Rnz2yQOSeMrzNwsuzivOz1+RZXByGPPB41MeHSu09kiRIJE8eXjC40eHLPIl15MF3z8/5+xsxtmL&#10;Ccko4sHJmCyNieOIONJEscVXOd5WVKZASGoCWUll8kCGZkP+U0mFV5rFYomUiuEgQ+k6JsCCcjhr&#10;8M4Qa0Gk6nkrBEVpQjyOwFmPUjqMrQBrFxjrsUZALEgHKWkc4fE1iWcCyQGXS8vfff6aN7clPhsj&#10;hgk6y5hMZ0gR8nqmJpRs5ulqvzTBL9WRDiS79b6NkAhhORgNGA+HyLyiyAuMCLFSpGQNHBYs8hJb&#10;74XWGLywLIqSk5NTjk9O+NjD8+cvMFWFqab4ypEXBaU1nDx6zIfvP+S/j37Fb7/6nr//zf/Ljz96&#10;n9FwgKrPTiFVOJ8ENYFvIGSQKJwgAPJFTWiB2OkzdwkGG0Bzm/AU4dekOjUxa0P02P6OkGcTq31/&#10;M4beJNtqk5yunpP43c+++4jS7oDga1/ZrUhCZCtDsd1f2hbv3X3e2vZNPEK2/OIOYL0vFnmXZ7b3&#10;EXPtipW6JDl98WM75mq+o+/5dy+peeffgjAPXCf+bvK9zf649gsach25zhnUZNHBN6lJtWryHWsb&#10;X0tukNkL4dseYSD+as2/Zl55RH1OtsePDcKtrq/Z+KK+ZirWWjMe7cv797a3ve1tb3vb2972tre9&#10;7W1ve4M9AH5ve9vb3va2t73tbW9729ve/km2UUB3jzp2FyDwLgp07e/a9oC9e+323+4ret6lPn8f&#10;OGKbElpfW7vWBYP0Xbf9vbsK9NufacZkV3H1fcpg3SLo+4BBfSpku4rPtxWL7ioQ31Y4vwt0sK0Q&#10;vV1MsE31sa+Nd4s112C7vnn+Q4gXNhVlt4N42kCmvnvrzpU+xbrw0yjfSioTlIxvbq559eoVL168&#10;4vnLV7x6c0ZZFRhTgjPkxQwtPGkckSSSw0HKyZNHjGXMscrJyhxVTDkaJWhfUJWTUACpFTrRDEcZ&#10;1h0wmy85Oh4zzBTVcooxFdYZTLlAyxzpc2LtmZaOn/7sl7z/o2f8/vk5H3z4CWcv3yD0DPQIkQx4&#10;9P4jbr86Ixs/4/jHf0B6csp7Z7cc/OQXXJivSIZHJONj8mVBPlmSRSNu3l5j8hIzneGWOZOLC548&#10;eMTk4oxqOsGUjotvvuKv/p3m9ZsLrr74axI7wztLpMbgchQercElMbaq8FIxGB2g4hQPZAdjnAtF&#10;+XF6hGPIm9ffMkg0ygeVbu8sRb7g2+++IRqM+ORnE04OBmSRYrmcMxgMgrKLkGilV4WCq8IwQAmQ&#10;1hIrRaI0WgjSJGE4GCGVRPga0Mm6qEkoQZIlCHVAnGjMeclyOcMag1aKw4NDRsMxH/7oI+bzBW/P&#10;3/L65SsuL6+4nU2ZTGdYUxGpKKgQWQPO1WpUfqWOjfNEdRE7QKyb91dU3tYALVcr8G0qcCiliKOY&#10;LE05GB8wPhgxGowQwCcff1QXfwY1GFOZAIqN4hW4UApBZUxQ7/NdgGazt1Grxa/XSqNK3awTY0xQ&#10;RhNBudpUjsvLt7x+9ZrLy0vKskQIGdSkdcTDRyccHh5SVKHIzlWO5TKnKAqiSGKqoDAlByLMG19D&#10;1LyjKoNykzGG5WSKs0GV3VkbVGJa4D+tFXhLJDxH4wRn1qBcqRVxDGmSMRiMiOMIHSnSLBRMGuMo&#10;ijCXrLdYF/rJeR2KW61ZFd06a9GxxEHoTwSz+RJTWpwvKcscZzw6Cip2jqDshBUopfFUOKHIqwDS&#10;016EgmJp0VripEMpVgBgU5aUxYJIlShh8NaBSFbVXHm+RMsRSoAr5sh4jsin4CU6SVheXiDjDLMs&#10;8SYosAupsbZCeN1SHa7BzzKMeZL4mmxhTWjSqFM3gHiEA2eRHnCWGIc3BeRLElvw8HjIQEMkPSrS&#10;LMqK756/4O3bC56/esPXz19y/OxT/ux/+LccnT5kNs8BRVlVVEWBqlXE4jhmOV+wzEsMgnleoQZj&#10;jHdYL/ECrNsE0bZBytvOMI/rBVU171N1MZwLCyYo6mm9HdgaroivixgbcH2WJkghyAYpWZpQlXUb&#10;CcpnxhgG2YAoisKP1hhjV0By6xzChQJv7w0iCKfVa0wQxzFCBDXIPgBqW4W9W2zYfW8DmGwA681n&#10;pZSBlEM24IRaxc+F9UHdHmsrKlPVFfGhP6SUgRyi/h5fo5JWxAKsrxkAVzoUaTpHpDTDLOPm+obr&#10;62tG4wFFniOl5LOffEZVes7Ozu8Q+PT5KA0A7D6/NIDEXK9P0QfG6/ouXV9VrEBSTYGl5k/+xZ/w&#10;9OlTyrJiMrldA3gan0XVc8iuway62ePrNiZJxGAwQCvN61evefDglMVizt/+7d+iI02ko/W5sBqN&#10;WhXqHrKArh/b57N2ibr6vqffH61VuhpgVz3uKxXHVT1oDaqra5m3+ZLbVOfb7eu2vw0Qvg+Q28zZ&#10;rQRVnftZlRtvAUv3xYp9MU1YN0Gl03hXkwXYzX3K+QCUkXIFWLLWBtVGa+8tXt62Brapg99HcLYr&#10;Dusqmm8WGK/fH2mJ1gGkuCwKpNI16NATxzFPnjzh7dlZTQhUrhQg12tWYqwnS7JaMVgF/7ClrLVN&#10;9WxXPLkrRgSxUfD8LjFONz5tFDzbCmLbQITbwNjtgu4uKV4AFYZxbRRm20rgbUX7TcXufkKx7v54&#10;H8HdZjH+D7c2YUVbpdZai9iyV/UBmDfPa3r3DkE/aV3Xn2ifsQ3gb9ueeR/537u+713m7H2kHtuA&#10;vn0qfLsU1duvr/yEHuX47vn8jxn7bf/uywXdR8Dwrn3XJf1pz7u+XNB9BBXvks/bllNr+rjdtvv6&#10;qY+sIKi6xygVfMrmfc1eEEh1ouCD1GuhqsqalMVSGRPiZilX+pKyVrlt7+9ttXshgyKulBJHM09W&#10;m/4Kku5bCt1VZUDKldozIigIG1MG0B3+zvncBt9um3O79tIfqszer/S9GwDfJSzdtq9sqo/6oBgc&#10;2NvCWFQhTkVIsuGQJE1I0gB+TpOEsshRUiGEYrHIsdYTJzFZlpFmGTqKqaxluQwkcl6J3hzntvzj&#10;fa/dB6TqrtOGTKvrQzvrKJZLiuWS25sbHj5KOBofMJlO756pchMkKGQNK+ucVW2V5CzLePjwEdPr&#10;a0xVrUDG3luM9Wip3smX6XvP5r3u3se2EdL0KanWy6b5P6z1VJXh9maKkqoGWId4UkuF89Sq18FP&#10;WVQV1lrOz88py5LT02PG4zHn5+et66lAYHZP3r/ZO5qYu2l7O6/cnI3tv/f1X9/e0azlJobty61v&#10;xPveI1n7Bm0SnOaManJbGzFpn3/WzCWx6TC0x0Q2oHnnKSrDZJbz+29fkCqw5iTsS05A4nBRRJqm&#10;IWaXMR/86CO8jrmaLzifFRRljtAeogilYiIVgxThd036sVaQXfdB0/9tf27zXPcrxeT2XhPA347S&#10;VFRlxXA45ujoEOftWXS7AAAgAElEQVQ8lcmpymKVh3BVtQLZKTSWhlDKr8hIwp4uVwBRYw3SCywe&#10;LzzWQ6RjfE10WVUVs9mE2XyG947J5Jbz83PyIkfHIXa9vLyiKhuQscV5u5oLTeyglELJkL8SQhLp&#10;iCSOSZIIpSRxnBAnaSCbjCLSNCFJY5JEk6UpQoqgtO6Durx3DtfSTQaPqRXBbU3kInwAsToXfOtm&#10;XjnnqKyp2xfOrAakuyY+C6B9Y9fz3TqHa7hV/JpkwtcEFs2zlQaAGXJE4bMnJyekacrR8SFffvkV&#10;y7wIo1Tnq5prd2M6rRWgcTIQjhlreP36ksl0zoOTY7LxAcv5jP/7N/+V4SDl6aOHvP/whNPDEQ/M&#10;Y24nU6Y3NyymMyoDTlZkgwifJNi8wlbw4q1lWUx49l7KyZFCy5I4GvHs6Zgohm+eL5jNPWUleHNZ&#10;8vbyNYcHio8/fMSjQ43GUplb4hTiWPDk0YiT4zHTecXttOD7F2+4vbllFgvGoyGjoUQLRxJFqDjC&#10;1nmfZZ6HvKeQCBymKLDWoGRN5GgMy6JiOZNEkSSJI+I4QgiIJCEmVRLvHEkcAYL5PIDctVLoKOwn&#10;xbLEWM9gmJJlKXGqiZI0zFtfkTuBz064mjv+4fOXvLkpyFH4ZIiIUnSSUFUVRVGga/+sG/M459aE&#10;Q4DSEbLx5UQgzxDec3R4wHg0xrocH6VY64iVRHlFYcxqTyyKIvgA3iO1xFu4KN+yGM6RQiI9LJZL&#10;pDCBXCKKmFxeYK0hG495MMr4o88+4s3lhJu3rzj80UdYb1Z67LJuo0NgTCDAkEIiZCBgDVuVD6yc&#10;W3yGbYRa3rkVEVGff9bnR/eRe3m3psfr5j36fMFtBORtMHUf+D2cJ37lD2wjd++LC+/zL7flKe/6&#10;uXJrn7bf340V7/MB7yOxfBdAfZ9/3f7Z5tf3xTm98WtNwNn1Ndrt7ovz2n9bx8l+BUJvgO3dXPqm&#10;r9aOs+nkpFu5w9p3UUqF875D7rPO428Ss67n0r4WZ29729ve9ra3ve1tb3vb2972tjfYA+D3tre9&#10;7W1ve9vb3va2t73t7R9tzQPIPhD5feqE0A+iblv3wfsuRauu7SpY7CuSvU+15z518fZD5y6ze/f6&#10;fdfYVRTep0C/i7l+24PybQD5PhX05ncfAL87FrtUvn6oUtQ2Rfb237sAnV3j177n9ufb86A7Xn1F&#10;AO/a3vtsW/H4LiBJV7Gy3QfdQoUGXLXt/ldFKh48kqKouLi85MuvfscXX3zFq1evyPMF1nqK0mJM&#10;ifAG70oS7YgizVGq+NlHH/IHn37I+49OiJwhsSW6nKHElAPtubp+y8XZGx49fkyWJERaczDKKIuc&#10;YlFyMM4ol7e8+Po1KM3N9TUHsSdSHgNIFRENMz79xR9yPV0wOnmPD3/8c168vOHo8U/45A9/RWVz&#10;0myA/dYQHT0mfvw+0ZMnnH74Y5LDh1xP/57RwRFKpSwWc2Kl0Fpwcf4Su5wyPzvDnr3l5uwlfPIh&#10;t2++J59ekZewjAr+6v/4Dlc5Rq7CSod0tSqG1CAsWkpyZzHGg4yIshEqSrEIhodHlFXFdDJHxyMG&#10;w+PQp4uKWAooAiB0Ppny5uVzTh8/ZXp1SarHDLNGkVpSVSYAU4XCOlsDzEMpmLMBNCqEJ1KSSCsi&#10;HQocy6pWiq6BarJWIxFCIhU4HAjPcDTEmmMuvSPPl1SVoRZ0QUnJwXjIePgjPvrgfcqq4vrmlovL&#10;K6bTGbPJlNl8Rl4sQ1F5VSJlXfSoZCgYdS4oYNVAtijSVMasBHi11pyenHAwHhPXYNgkzTg8OCDL&#10;sgAE8IDwlJXBViYoWhiLE4EcwNWqNkopZFuljBrkXQNhPeviH2vtqti5b88VQpAkCUmSYIxhNlvw&#10;8uVLXr58xXQ6JUkShsMRWTbCe4fWEVmWkmUZi8WSvMwDCFWo1noMhYfLRc7F2QU6khhTsVwsMcai&#10;hSeIZHtiDVpCrCVRLJBCkmQJUqta5V1wfHTEB++/x+MHp6SxxrkKISAbZIzGQw4Pjzk6fMBodMhw&#10;PCQbBJUkpWKcVxjrKU2FcVVdLBwA/1UNNKiqiuVywfPXr3n5+hVvzy+4vLhkcnONqwxFWWKzjKIo&#10;VntSURSYyqDwKK2IogFHB0ecX1ywXBi0dmglqQREkSCOFKYytVIdVMZTlY50pPG2rAGhgjwvsU6R&#10;55ZhphFKsZwtGIgZaTpACE2cKLwVTC4uySuDlVGd9tUBdKIcUZTU4FJXFw8rYh2AeEVRUJYB+CJF&#10;KD72LhTPORN0CIV3KO8xZYHLJxxlmliUJMpwMMiIolDceDud8eXX33J1fc3bqyu+O7vg4NlP+Lf/&#10;01+QHh1xdnkN1qOFxxY5+XxKpiRCQFVVTKYzhuMDllXJdHFBcpgipMZUBoRfFUC2i9aaoviurZQX&#10;/d1zZa1iblaK90KG/lopiXUKAtsgznDtoBamlMKUFWkSo3UAgZdFvlGYl8TJSrG3AUCG4m6DEGEM&#10;lNakSYLzntLYUOhN+EyMQmeD1bpuAFt9wP+uWrkQgjRNN+6/UcozddF7WZaIul1aSUStItSAl6JI&#10;IwRYG4qCKxOK3sPeslbWk7IpivcrQEFbDS70fVCrTNMYnMdUFZFWFEXO5flbxuMBSZKADIp7h4fH&#10;/PrXv+Yv//Ivub29vTOObbKCPrKpPr+lD+Tc59P0gT77QHcNOETKWvnKC371y1/y85/9HDwsZnNc&#10;ZRGy1puUEucdzra+SwZ1P62CArYxJhCixDGDwYC3b96itGI4GPAf/6//wOvXrxgPskC80RS6SrFS&#10;wqyR+Ov5QQuA7Pvjk12kVn4HWLfXh/NsKLB2fduNHhRNF/R/Zx/pVh848j6wYl8c1syFKIo2wDed&#10;W6k/czcWkGwnA9jWnoZYIgDBI5QK/qsxbgOkGOZWHXPStNUhd/jxfTFW931tsowuwUGfX78L5Nan&#10;qLtNeT6oLYaiYCnAGoPzjslkEhTrahIAWSu/W2NW+7ExVa2wGdRBA1jKEUcJsY4wZb4aqC4xWl98&#10;1yWx6wNqdcFo7XnYEO80Y3VfMf0doJsQKwWx+2L7PlK07prYLAS/G0e1yefuEh+sz732GSGlugM4&#10;vauQe3dfvC+2uy9WbGafbKmhGuc2Vto2BeLeGHoHkUDfntZ+vU321o1J/T0EBt343W0hy9gGPtg2&#10;B/o+/0NyL9tyOe3cwjYl8jYArN2OrcQh96ic95E8tEGiu4AiXT9t2xzcRkrYzSO07+u+PFvffvcu&#10;gOhdY9r9rr6+7pv/7X19BUh1jkg1oJ+VFuIGkLXxTV0NtnM2KIQ6F+Ig4wMg1fkQv4S1EGLodpuk&#10;0CviltDmoOC71mOkVo9tHaaNerxr94tgFSSv1Cs383C75sR982xb3vG+ufqPWVft/bG9rvp8hNAb&#10;fu27EYA9zjicSUMOwFqybMDx0fEqjjg8GNf5B0me5yzzktk8ZzwecDAeAJIiL9BKAUG5tusXbMsD&#10;vMu+8i4gp+667hJeNuB0X+/v89mMs1evGWVDoiQh0hG2Mni5Pmub+EnUfkIDTAo+tcPLNWFYY1pr&#10;Tk5PuXnwkLevX7MmM3K1IrPborrqtwC416Qx9fS+E3tuywO3iUT7/JG7n1nHUPkyZzabkaYpUkrS&#10;45RIxygpwdYgxDjGGsPMOWydH51Mp4yGA05PT5lOp+R5Xsf8aqWw3Ucg0yUEaawN3m/v1c19r4Bd&#10;rXXQ9JWp1cX75l8D4G5i1rZ/VJbl5rOBRqBXtomp1qD3tpJsQxLZHeOG+C60Qa7WSRN/hVgt+J+S&#10;kENx1rPMK64ub7k6GuJMji0NovK4bMBwPCRSClWDSEcHB/zs8Jh5WXF2M+H7N+fczHK8D7kWHEil&#10;asV3R0M80t3vVv242lf96pdzNihY177pBsmR86tYfzgacXJ8jBAS6yxFkeOsxZgq+NiuJfnufYhv&#10;BHgRyP6896ACyadz4E3IxRpnWOQFeV6QL0tuJxNmkznOQpxk3EynlGXB7c0Nxlree+8JeXXJzXTO&#10;aDjk0ZNnDAdDvv/+OW/fvm0aUA9NyOGWxmJNAbg6RypwNXFlyO5KhFR4V89ZJYgjTZZFjEdDjo6O&#10;GA0HpFnMYJCSpRlaJmvSOeewVYmlvm8fSAWavpR1XtbYELdYvyZmNcaEoIYu2XEgPF2TsXlaJ2eY&#10;cz70rXEOWROABqIBXec9wbpwDg+GGU+fPiGJY7763e+4up4Sx8mK7KMNpm7i/oboCSmJohSoAMnV&#10;7YLryZKDUcrRwQgRD6mQfPX9a77+5juORgmPTk948ugBp+kA1AXz87eUZYH1hlgpZJKgYyiXFW9n&#10;luWLJY+XKacHGQcZeF9yOJB8+uGIi9uKq9uSySL0wfwSLm7e8ODwksenIx49OCATgtQnaGUQ3nIw&#10;lByOBpyMn3J7u2SeVyyWC8r5HGKJFhEqVuh4iFaKbGDr+exYzHOcq5DS431FUZZhvYngE3kDlTfY&#10;Ksdbv/I3vA+kAbYsKcuKqnRUFpbOoLUlzRKG46wmZdUkSYyUgRzDGMO8WnJTCr5+fcW3l4apV1RR&#10;hoozojhCRTEeVnFsew9t9rv2+WBNIA1sfox1NSGEQAORlkSxJhkOUeaQKp8RxRoRSyhhMV/WxA9g&#10;Kku+KEKMOABvPdLXfqLx2KqiNOXKFxRCsJzeYquSPNJE2ZBPPniMKJfMbq5QKgrrLI5xzTlSEw7b&#10;mrjPoxGSev9weCwCfYckqBtTtf2FkFv0O8kotz1b3gBZu7Cf9MXt7c9186td0sU766w3XgrXWj/L&#10;DiR+os7V7fQHt+Qn+3yUXbFj+37apFHtZ6nbckCbvrNf+VmrnJ3fJIXcBoq/r26hndNv5v82wst3&#10;IZvr67Nu/vfuPn33Git/wbPKcTtngM38e/B1JN6LVY6i6WelxOp8WT178G4jn7IKfTo5zbWfux6f&#10;dv3Ju8b3e9vb3va2t73tbW9729ve9ra3vf3/3fYA+L3tbW9729ve9ra3ve1tb3v7R1oXaLQN3N78&#10;u1t03v6e9vvar7cf2Lcf1navuU2Nva9wsV2Ut6sYtE/9pu9Bc7st71L83y2S3gVW2aVGdgdIs0Ph&#10;fdfD8j5AfFM81r63PnWBXQpA7ff8kNe7ijjdsdhWiHqfYly3L/vU3/vuoztHmoLGbmHIrvZtm9/t&#10;9m77bANsbMakDXRsF6S110i3b6IoQgDWhaLCvCx5/eoNX371FV9++TtevXkLUuBMha0KytJgyoos&#10;iRkPBkhixgl89qNn/LOf/4RP3n9EIivy2S3KlkSuJHJLsthRLW6YTy/x3pJGGlyJM55lviSfT8Aa&#10;8vktZZVz8eJbQKIixXB4CN5irKK08PjDTzn58AMuP/+SP/7X/xqdHrAQKf/8X/4pH/zyD7i+umSx&#10;WDKXX3J08oj44SNKa/FaU3nBV5//jgejEVJIFrcTJreXVNO33Fy9wC6uKa7PKV6/5OrNC86+/5rb&#10;198jbUEkE5StOEg0pStZ1gAkY0DKBK0VVVkQxQlRLKlmOdZLoniA1Al4SZKOiCLH5fktzluGo5gk&#10;kSjjMRV8+MEzhHc8fPSQTz7+MW8vLpncTBg/e8izJ484v7ihXAYw6Bok1iq8FUFJ2FqDjnQQqRYB&#10;OGjrYl8pZSgQXYHmg7qctRZTFcha/frw8Ig0zbi8umSxyKnKUBAsauC8UBItgzrMaDziwx89C+pP&#10;eRmAW85irAngZ2OYz2bMFwuMsYBHSkWSpBwcHARQgbcsl0vKsmQ0GjEaDldq6xAK6bwLiuPGmDBn&#10;fVCdEas1WxcLKY2L3QpoIKzD2ACUb5RKqRWkvHOrwvrwIzfWV1PIJaVkPp/z3XffYaxluVhyfTNh&#10;MV8wGA45Oj5FIIjjpFaLcnhfYaxhMV8glcLZAOpWUYLAky8L5rMZ1hpsaSnyJZEWJLEi0Z7RIGKU&#10;DRikGWmWooRnkGiePnnE+4+PGQ0zQFB5ga2nQFUZIgVKQFUu8caSZBGjkSLJIjSefDFnPl9iX9Vq&#10;2FJyeHTMwcEJSToAKUJhqvToOGI4GhLHMVmcECcJURTXKuoKYyuWyzmL2Zxvvv6Wf/j8C56/esXr&#10;12+4ujjHliVFrMELFKEo0TrL9PYGjCWLY6jBxEkcoaTH+zIUP3uPkIKisMxmBWkiSOI4FMoJiVSC&#10;KIp5770Ditwxny5Y3HpG6gQnC4hLvCnDmlSS/HpGriJGgzHOWbyQeBmKuk1VIr1Ga8CDFBGyJmfw&#10;3lPkBXlZtEDaUU04UYExaCWIneFoGDOOJHY+I9OSSIlAejFb8NXvvuP1xSXTxYIXFxcM33vGv/rz&#10;/5H04IjryYxaaBbnLRJPtZxzMoyIVZj70/kC6wWT+ZLZsuTpw8fISONLw0qjy/uglt4QYrTO8dD2&#10;9dyHGlTbKG6JpuC9KQhuK3AFtSWl5E5111URuFCr81qpAOoeZAPyfImr9x5dK9sHUoQ0nEXWBnBn&#10;DUAN5AQWFWm00vXfDEkSo2UoUpcyrhUh/UaBbFfZpmlzU/yfpila61UBXlmWK+BmUH8L67UyhiiK&#10;VuQYsgauixXY39ZF5qwINQaDIX4FGA7A1ABQ8Ai5VmoL+7VbgX0FLqhxSYmQoKUgXy748refkyQp&#10;w/EQYy0KzdHhYQDHeMuvf/0v+Pf//i8py2q1f7n6+m1fodnLdvk3XeWfXX5aV7Gx7fusfZI1CNV5&#10;+Olnn/Iv/uTXjEYjZvM5vla1rqpqdWbdUZqtv6cZzwbAI6Xk5uaGV69e8NFHP+KrL7/kP/+n/0hS&#10;r1s2ijsbtaJGr3xdWLpaAPV1tt1zH7C8XWzZp0jbGyd1+r2tlLQxLi2AnFst1B7F1vVAhjXdgPx7&#10;fOU+P19IsXHbrlYUaz5TmSrsi7V/u9nWTcD+qp98q0u3+Lx9sZpzDm98uA+1jmOimsjJOb++PVET&#10;lwiJkmCtR2sVfFspEZ5egF07hukC3hrwWF/89C5g3m7x7jaiiO58CX3m6j22Bh55yIsyAICUQnmB&#10;0prpZLJe587WgMj195gq7Ds60kSRplyG/ckFibc7IO1urNLeI7pkCO029/VDo7TZxCC7CtCbNdy+&#10;XhuE2m5nNybtW6Pr32ukaGivuLOuu6DD0NY1qGc9N9xGDNqAQKw1KBXtbEtzX+v76yece1drzvX1&#10;/hBMd4CvfbF9HyGMa7zhDshxtVvuiLG3zfNteZy+nFA3j7Arxt7Wx++SM+rO7b7P9+UEuvkmv2VP&#10;7QOGbyOZ6OvHbSCJXfmbbWfNrr7q5q/6iC36xqjv3reBgN/lPrvfvYtMYxuZQl/+qX1fbbBIdw+W&#10;StVbhKjzH9R+WJinugYAhXg5nDFRHBHV8YexIY51Lb+4IQxrL9BA6dO6T6EIatVu8z5b53cg+JK0&#10;3Jfgq9TxqW/xVknZ+DCus2f5XgKDXXmwPn9vG6nluyrE9+Ved63VXfO3idNdTVRnjMFag7GOsqw4&#10;fXjKT37yE/72738LAipbEScRo9EYIST5N99ibVBcrqpAbFVVFQKBd2Gsgi9/l2hn1z3d1wfvsqc3&#10;fd8l8GoTIlnnKMuCszevOTk+5vjkNBAn1EDcVZulQMto5f+twKVWIGrShyavEs7ZcL1sMOT0wUOu&#10;Lq+xZUETGPq2c3GnL9rA+PaYrt3PPlKgXXtFl+BjDfJdA8zW68at1o8HKuOYTOekaVYT+2kiHfJU&#10;zgc/N0liloslcRStPjuZ3JImMU+fvs/x8TG3t7chJ2bvAsO7sVHbx1nHj66XqKS7ltoK7FrrDYB2&#10;E0+1z60GdLntLGs+125r3x7fBpZt88kasP0qPqnVXY2xd9eoDyBkISHWmlRp/ugXf0BMzvXbc6rF&#10;gnw249l7T0gSzXIpMc6RpAOkihFCMsoSsuFjBlnCl7//numyCkSr3iC8XMWRzR4t5CY4cd3PdV6z&#10;URyXHu98IAt1Pvz4AHzG13+r4+TDg8N6HCvKytQxdFUD6AN5qCAAhJ2zKB32c+MCSDtO4zpn4MjL&#10;irO3F5xfvuVmckNVOR49fIwUmsXSgIhJBylKa45UzDJf8Or1GWmSMF/kvHx1RmUqlsuShw81L1++&#10;5sXzl3XM78mytM6TuFVeRkcKKT0gSaIEqQRVVeBxSBUjVYSSEcYYjKnvC5gtDTfTM/LlgjRNiGON&#10;MRVH4yMODw9I05ThcMBgmCGlIFI67JvCoeq4zFhT70cBgB/iMVvHGzWouvGFG2IXURNzuIbIK8Qt&#10;QgaiQQgkpd77cObWhDPhTLNBMb4eP+89cQ1yf/ToIWma8buvf8+bszOqihUpRvfZSpgmErzEEcgL&#10;IiKEjijKnNvpksWyIEs1B8MR6fCQKl9yu8y5+uYVby5u+PC9J7z33lOGhwdcnl9wc31DUVoOR0Os&#10;K9GjhMWiYD4znE9yEpacjAUPjiJOj0aMxzHZwHNwUHF2MeNmWuJjyfHhMa4yvLpc8v2rG8aHMQ+P&#10;Uk4PhwyzOOQnrSEW8Ph4DN6RV2NKY8jLEucNkYowlQv3FkWoKCGKIk6PBKUpMa4KZ2JZ1UQPIcee&#10;aL1SiXbCY63DEXgDG4IIpQQyixjoQKQaxRE6UiDrWFMEX2axKJnMJsyWc+bO8XbmeT0TLHWMVTFC&#10;DxAqjJ1WkqIq1/uYEKg2QLZzXqzImazF63CeBbKXAmOWLGaXxPoRxCBHKUo7Yg0KhdLh3CqKMsw0&#10;63GVxRSWUlbIVGNNuI9Ia7RUGFeQJTHKe7ypKOcW4T3eaGwV+lJKwW29RwnhUVKi4ogoHTAYHRCp&#10;uOaDcCFX6jUOj/MWa1vPJ1pxRx+R4S4S8vv8ja5vKITA1gR77XOiC4huP+Nsn3Hd+L17vt89M9aE&#10;JVJInBcbucL78ml9RHO7Yp7N19fX6ou12nOtmyfojVHl2gtpnitRk8fiuTN3u2PX9d37fItuP++K&#10;y9s+xq4+7Kut6LarL1e2SX4Q9urw+RC3dPt0lW/wjbJ7cxbojXvXWiLc5vUhEIF50U8I90Pyrnvb&#10;2972tre97W1ve9vb3va2t739t2h7APze9ra3ve1tb3vb2972tre9/SNtl0JWY30PlLcpS/WqN21R&#10;cn9XNfn2Q912UUG3OKZ9zb4H4tuAQNvU1xrrKm9ve7i+Dfze/o7ufXY/u6s4/V2UjLqqoN1Chm2F&#10;teIdVOXuU6raNs7d9t8HLv8hxao7CzboV2jvzrNdqpPb1sK2Nt3H6N9VWeyOx7owwK8KycLcE2ip&#10;EF4gJLx684b/5ze/4ffffM/l5QXFogTvKRZTinKOryyRVAwiwck44mQU8d7xET//6D2ePX3E0ThD&#10;2WuW0wluuSCLFJmGSDu8LVkWc6JIcnp8hHIl8+sZUymZ5xXz6RxhCqT0SOOIZACBHo6HqEjircYZ&#10;Ty4sP/34U2SiePz0mMNP/4Bv/+u3ZIenPPrVnyA/+4Tx7ZTLz7+gkBnxaIRMB5x9/RXGw3J6y+Xb&#10;V5wkz5CzG5ZvL1ne3jJ58ZzZ69dU80sWkzdcvfqa2fkrXn6Rcf7tN4xjR5Z60ligtMRUgihJscZR&#10;OgNRRhQr5kuD1gnHDw54dX6L8QqiCHSEJwIfFG3yfMKyuCVJFZFOEKIiihwffvCIZZRyfnPFw6cP&#10;eXN5ifWG46MT/vhXv+C//M0XOOuJIxkUcRVIFYCf1EXcWmuQEqGC2rJCEAkFVgByVcDZFDQ7Hwp2&#10;tVLEUVBtCaBozSDWSK25vrokz9WqYNw1qvNSI5CUZYGQAbSslCSOUiShfdZWBBDSE4xZA0XFSpU9&#10;gNyd97iDg1XBXVNIXFiDx9WFnTWgSSvwAfgVx1Gr4KYuVJYgXVOQbKlMWVdjN4WWrgawtoqqvUBJ&#10;jWwUmfGIWjVNKc3tZMIXn3/By5evAuBBa5RWjA9GHB4dBcVnH8Dd3nisCapRuFp1TCqcDcDeUswD&#10;2NPVhevWkMaQDQU//eyn/PiTTxiMUpJUMkwiHj54gHMBuE5V4IoCpKEqpiwWOWdvb7Deo5zhzcvn&#10;5MuqvkcQzocfL1CRJBKKykPlPdpalPQYLwOgPdJIGeGlqlVYQMaSKIlIEk2UaIbjIacPH/DowXs8&#10;fu8DTh4+5OBwjE4y/uzP/pi/+J//AoPnzdkVX/z2c7775rd89/uveP79K6aTa6qyDEpSRqNlKJrV&#10;ENSbhwlRpDAmoqwKmiJA6Qqev7jk8tJydJRwdHRAkkXEGESeowSMkgPmNzOWiznFYEF06Ig0eFMR&#10;DyWDNGY+nyCGY/AVSsRYKfASSlMEdTHLqhjdOYtWCiWCSpYxhsqooDpoLd7UID1vEWbJYaQ5OU5I&#10;hSYSUIoRlxfnVBa8EPzum+/49tULbpcFF7M5px99xp/+639DOj5kOl/iKo9wEus8TlhMWSJNRRIl&#10;GGe5vJ0yny2YLSrOzidYEfPw6ftYJN4JlIywzmJZF3ZLoVrK7IFMQEgBLhQpKyUDWN57vAhqyl6I&#10;ukA87BZ4UZMRhC2jrZJ450xcwZRFXRDvcQ6EVCRxKJBdLBcY5xgOh+go3sBVGFuDzV0UAEJeYF1R&#10;F/UbcAHoKoXEAF6He1sUIty3U7WfImpVK0ccx3dUi6MoWqmHN75XU/TrakVA4Qlno/PESkMNuq3K&#10;Eq3DZ6WUVFVVA/nXqotK6kA6Iixg6v4zgFuDVbxDohFC4zBh/9ERri5GNmUArkqp+Pa775gu5hSm&#10;4mpyS5pmaK0pq5LKjBB4Hjw45dNPf8xv/+G3CA9SyEDwsEPFchtgapsPsg3c0/ZFAyC3owSMwFiD&#10;kIInT9/jv/s3/4qnz95nNp9T2WpFGiD0+kzwYv3b1cpUQtRkDAJ0HAVChLzg9uaWJ49OyRcT/vL/&#10;/HdUxZI0TQk7r2jfyArU6WsFvIAm82s0dX029pEndPugWwR8X/zS9ee2jY2qAQKrvyFqFdq22rSv&#10;iQIagoBarXyFY6/PML/F329Wa0s5rVFZ8rVy4gZQwNVF3EqxXC43C6/ZVOxq7jcA/mSvanyf39/+&#10;d5IkOOdYLo9nmN8AACAASURBVJcbYDQvg9q1qxlflFSUrgaAIAI4I4qRKpxh7h4l7G3z+l2Uw/qA&#10;lX2x7y5Cs41YctNDI01TnIWytERxHPrYeGKtibTmZrkMQBxrAqGGUFSmCsXnXiC1ZDAchPeYCu8C&#10;wUQoWBar9dq3xrsF9s7Zldrw+l6a+3WduR5Aa+GjrgNgYyNOaqaglAJrwxpsF323Y5v7iMQ227+5&#10;3pQS95LCBTCpwLngs/oVKYZAiKaf6v4TjcqrXRV9O8dWtfJ1fC/uJcV7l/zKu/TFNrBr99pdhe++&#10;YvK+ufwu7dyWa+hbH33j2AeMbgP07vvudox8X86ke50+Arm+s7Cbu+nmR7qEgX39su1c2GXbQCLd&#10;62wAaXdcZxtZ4K7x3pWLa/pwGxlkex3uysX0fX8X5NHkp5r9rDvH+whMGl8vqkGoIeYMfpzS4X1V&#10;VdFoJ0dRjFJq5SeGa62/N5xzqgVOlysAvPfUSuOtvqO1D625MdZEGYLgR9b91CZYVKLZU5vcnNtQ&#10;R78vv9WXU+wjPdqVU93lE267xrb84C4ftfGCoF6LLsTmURThTKDwWC5zlNK8/8EH/MOXX62I8ISS&#10;VKbCWYezFcNBSjbI0JGmMrWvbSzWBFA9+F6A2S5f5V1e/yF7ZXser8ZDgDUGqSTGWi4uLxkfHKCl&#10;wnmPVjooLgd2Lrz3gbSolQNsFDPxYkUcFNZKICSU0nFweMTJ6QkXZ2c42xCm7QKq340n+sZ9F1Fq&#10;OwcuO0QuzdhLqe7MRykFdvV9riYUE+R5wXQ6YzgcslzmjEYmEPilaVDi9Q6pJHEUoaNoNQdCvsjw&#10;5MkTjDHMZrPgxwixUiOWUq7ixm354fZ+1qzZrjX32cSd7T19kzysn7BpFTMbE+LV1jOLLhnInXhs&#10;A/xoN/LE3VjZOYer9zYtAylRVa0B8K4BxSpJmibgLPntjD/61T/nZ59+zNvnXzOpSt6+mSCsYZQp&#10;pHYk2YA0GxOnOVGc4p0kL5akg5SjbMDPPn6fb56/4XZRYq1ARxKBDuSMNVGR7KjAt1XIV/6MdwhH&#10;yF2WJd4GgKeSIcanjgW1VhweHxNF0YqEr6oMngAU9w5wnqIqV0QADkeZW3QcoXRCscz5/uVzrq6v&#10;yPOKyXTJm7NzvIB0kGArS1meYUrL5HbK7c0teRHyXFEcyAAnt7c12VidB3UVs+mEy/NzlFQcHozx&#10;3jMcDHn06BFKKa6urpjNppRliVRBCVqwJp9KkiT0l4qRSqNVhLVh7aZZisAipMAahzGO8XhEvlxS&#10;lQVaa66vZyyWb1kuZ0gpGY+HPDh9SJqmJHEgl1BKEWkNzgZgr3NULhA4SKFDLFoHo5WpNgkuXD0X&#10;azC6947Aa+FXQNL2c6hGKTuATWUdbzQgeEEcBTK94XDATz/7CYNByvOXr8jz/M46CkQJriaB8qv8&#10;sRCQ6RSpBKZSWFtRVY7b2Zy8MgjvSKMYnSXc5IbFNy84u7jko48+4PGHHzA4POS7b15xdjllkCmS&#10;NMZrTS4txggiBPncMbcVN/Nrjg8ijg8GDGPBk5OYQWIpXUSaCtQ4AzFicjPj9nbB5OaWl8ktB6OE&#10;48MRx4djYq1QrkIKj9KQ6YjhIMbZQOJgVFgzSjdEEmFP0FqiiNBKMhpmOBfmPjXhjjHh80KGfhVC&#10;4G0Y42Zbc84hpMILQV5ULBdLrAOHZLZYcnubU5TgtMRqxaSSvF5Yrn2E1zEiCiSYwZsKQP2qJqtt&#10;k4T0nZuuJm8O4+pQMswfKQI4fZgoRDXju9/9Ax8/fQ+pgFghhQVvSdJ4lWu4PLsBJN56yrxCSY0R&#10;gZw2xBsVRZ7jHBRFgRAaqSNcTUqUphEqUoBheQ3SVchII2Qg5bM+5NrjbMSTpx+QDQ/wQlJVNjy7&#10;QNbe5CYRezdG74uPjKnCur/nvG3n6dY+a8vn2nK9vv7vnlPtazd59N48x4784q5ntdtyLn0Efm0f&#10;u+vLNqB73yICbOKHhkhjG3HNttoGv5Gbcxv9KTqEAatztZN/3cxXqJ25wl3EVO2zvP09oh13sZsA&#10;rs8v7Xu23Ci2s5EDEqu84Lq9IRenRds/uevrdYk0t5G1NuPUjvfaZPTtvNTe9ra3ve1tb3vb2972&#10;tre97W1v/63bHgC/t73tbW9729ve9ra3ve1tb/8E26bYtI2RvWu7CnN3va/9+i5gd7udfa9tK87c&#10;pka17fv6/t0AO9vtfJcC4777u0/JrP3edvvb/98G+rfHaZvSWR8gqK8Y8F0K9N9lzPsKn9+lALer&#10;IPou4P/7ijO67eiCyLpt6ivY2KVy3y1WfJci223Fi925tWozoi4akzgfCry/+e57/stf/YZvvvuO&#10;6XSGFKAjxfXFJd4VaOUYDBMO0oxRqnlyOuTXv/yUj947hmLBYn5J7hUai8/nDLUkkxEDJaiKJWWR&#10;420oAHfVnOlsQr7Mmcwq8hzGWUokLFqWKBdUb4WA8UBjvQEpSIcjlpXn9KOnLPI5bjxAjMd88buv&#10;iY9PyJ6+hz5+SHT4EPu753gVEw9HICLOvjvjwcPHzK4nzC4vmGYJ+fk5izdn3L56ye//7m+Yv339&#10;/7H3pk9yZNeV5+8tvsSaK7IAFFBk7VWkSIkStXW3VlOPRqY2m392bNrapsfGWlKLLYoSRRaX2lEo&#10;7MgtMlZf3jIfnnukp8MjgWLPp5m4tDICgUwP97fcd+/1e85BFUvOHt3nV/9iWDx7xJeLGRcn5wzS&#10;qFKFiwJQ1mUkSQpolqsJOkpJeiluskDgGQ0HqCghLyzGOJI4QcVRmFsPpnR4C4Okj0CSRDE6iuiP&#10;Bhwc3eHvfvJTvve99zk8OiTPl+wNI9578w5JJCitJRagFcSRJs9WL6whpVRQLImiAOKtFO0sIAWd&#10;ClHh9wXWmgrUIzAmgAR3dnfQC81ytYLVirIs8F4i3GXDTVBSkTgHpiyxxqCUoOpkxLnQ6Bm+T66b&#10;VNbKyBVgydZrumrWDkquAfDnnUfpoARtq6Z/KVVjndfghNBQXCtYCV4k86hNKtkAO8qgXu8hjoJK&#10;0irLeH58wmeffs5iseDm0U2iKKrGIPiXMs/XauWqfmLrcMYgnKe0JZkxBECnR0rQAiIN/SRmb7zD&#10;67cO0Urzw9//Az788DtEkWAyPeH4yTMefnWP49NTFtMLstkFqXRESlGuZkiXIT1EcUoaR7y1oxE9&#10;TyIdsZboSNGLFYly+EjiCodUGqljpIiwQoKKUEJhnKUwDmvBOoNzJc4Y8nIeVN6nJeW5Yrk4ZFlM&#10;GRyN+fDmO/zv//m/8D9+/M/s3rjL29/5Hm998B5vvvsBf/Uf/4Qo/vdkqwX37z/l/mef8bN/+xlf&#10;fvE5k/MzRqs+WMdsOSfLF8FXZCbMtahAsN6SRpqTkxIpHU+fGlS0IIphZyjYHQoO90fsjyTz2QIl&#10;FEW+QviSSBiUy4mFY2kyfJkh7YCyMOgogEYxoaFWxiC8whGAbEVp1+ufqpk40gpT5EFtUXhiX9IX&#10;jvEwqL73pEdLQVFkzJcLTibnZM+Omc7nPHx6zMl0TqET/uCv/po33/sAg2IyXZBlJc4FUIKQYE1O&#10;ns1QwhPriGyxZDmfI5WgKAscAp0OGAx3yPIS6zxB2O8SEBP8u8Pb5tld96k1FeAlDrduHg6fNc6z&#10;SlldNImCWmfgpljNGBMU9Aiqe1orjA1gziiOL+HyDfKW2jdpdUlsEZraDEWRo1VoOA1AX4UQkGd5&#10;pVCnUZU/kFKEptPqel0qwkVRrJXLg5rkpeJercYnhL/SKOqdv9LMCJcgB6115V+oFM5YqwrXf26q&#10;KAsRzuD69+praa2r8dI8evSI2XTOaDTCGMNovMt8vmC1mqN1xGqZrZvG33rrLS4uLnj88Em43yr2&#10;qZtRr4uVrvt7ExjV9KFrUHJjzmvl5ppUoLpCUOhWkj/90z/l/fffZ7Fckef5upGxHvtLpU95ZXwR&#10;IGpiFCnRUVBfzfOgVNnv9/mHv/9vHB8/r+ZDXVHw3KQc1laf7oqXXxabd8XVL41Pwz++cK1aHa/d&#10;PBxFEd6Hs3LdoEx1Lnq3bvR9FUXeGlDVtOa6bIOR1me8VFeanttgm00x9KaxaxKB1f6iBhft7++z&#10;WCzWza5Jkqz3qBDhjDA2EOp45xBUpC0VYCmO4xDLdChrdSkEv8r9biL6epWc9Jsow9bfMx6P1jFG&#10;kiTr744ifaleK2plxQDevmxehyiOGQwG67EOfjyQH+A3kzJ0A5PD9S8/u6qO3rxWW2Gx+extkOVa&#10;gRHfuRbrBu6X5fFtwoouQH9Xzlb/F+JGuwbTXK0B+Ctn5iVgLxDD1D6v2djejMWbueg3zYs3PeuL&#10;+XJYA03l3ZftSd9el828ns3Eei8jROnKUa/bC13Xa85VFyiynVO3lRCv27/tHOC6+kHbd2yqc7T3&#10;Uv15+4zcNE6bFOdfhUyvvV7bgPzrQM9d6vRdNaJvsh7b6oWvqkpZ30/XvXUpiHfVVLrmtf07dZyZ&#10;RAn4ShkYiOIIKjKeWl3cWlGpANs1GVpRkcCFy/pKkbYiWaj8cB3P6BqA4itKteaZ7170m7VvFqL+&#10;+RCjh/FUeE8VQ4sGocYlCGwTkejLarPtWtmVeKSDTGFT7fEFYNA1vmLTPu38e1W7qvhIgsqr9ZRl&#10;yXw+5/jkhJ29XaxQ9NKUg8N9BsMBn376KfPFjGy1QkrPaNRnd3cPLwSLxYI4TgJpgQ8kW1pfxjZd&#10;++Nl9c3r1vvLfqeLXGm9NvCoqFZaLpnNZkynU3b39gOpnSnRVV5lrF37b2MNWqo1UaAxBmsqYLu4&#10;BBAFBWxN2uuzf3DIdHJBvlpUMcNmMtaufdulpNoFUGvmQ20wXSNKXgPtL2/Br2tHnku/oGRU7VnH&#10;KsvJspzVakWWBXIErWIcYKwhiiJG4zHWWvKi4PDwkKRSiE6SBK1rZdKgZNwmzK1reaJxjrbVWrsU&#10;Vds+tgnyahK6tJXNr/rCMAZlWa5zu+bPtwlRu/bj+vuc76zxr++hGnhrLVZeftclyKwm4hLkRUGx&#10;WvDht7/FH/7ub7PbU9idMcXqgGdPn1AWOdPpOcaWJGnKYLRHEvfxSKRQ3LhxQCwgxnEw6uFuHfH4&#10;ZMI0L8AbnCuQUqOURKqr93oVtPmiD8rzAlOUgWSqyrFrgK9SitF4hNYaY00A9ddjh63Ijkqo6oJS&#10;yFA3RLDMck5Pp9y7f59PP/2M6XzO3v4ui2VBXnqs9RgXQM/T2UVYU0hEVcvc74f4fJUvsdYQxYHI&#10;sCYCFSXESbIm9DJlhhISJTyz6QS8J1uusGUZCg94lA4kLN65QITnbKjDaIfWMdgQc2utccYgpUdJ&#10;RRQnJMOEWMckSiPEmChNcc6RZysupueBUADB2fkFZ2f3AEev12M8GrG7u8N42CeJ4wA+rObFu7DW&#10;6jmr98/aZ3i5BsCzXt9unRtIWWnB13mMr0CqyOrPjXXtHEVRVOeZYDQe8Pbbb5KkKQ8fPmE6nVWE&#10;AIGsVCvdUi12lWK9R2tJEkckscYUBWVZUJYWU66qdaBQvYThYIwrMqZZwUcff8nhwZibN/b44Lfe&#10;4/69J1ycHJMVBSiwWpIbi6EicyvAIMmtYblcsDsc0uv36PUSVkvDIl/gRA8Zpezsjun3+mTLgsV8&#10;ztPTnPOLnPFwzqCfksaKJJLEcUqaxPSjFOEdJs9I0yjUFtekBAIhFaLyK1ppBB4nRfizVJTW4mUg&#10;TXU2KDBLpbHWUxY5Ao9SgqIsycuS3DicF+SZY7WyFCWUVuJlgo3AxJq5lZwUlgsfYeIYocLel0Kg&#10;lUBpxSrPAumEd1fAyV2k2d5d7vco0uGdg6vWii/53nc/4PauYnn2mAdfLrh96yZKqvCOSymiKMYZ&#10;z87OmOlkQbYoMIVDlBX4XCp0FGFMgbWGLMtwKHopOGtROgpkD3mGNxlSeuIixRYlsRJEvRjrLaUU&#10;AezuYLGYIYVgd3+FTvvE0SC84/CiIm4TG0megju+JDEWgvAuhCrG3FCLqmPIGvgN7fy4JkaQL4C0&#10;2++KN+UUTUKuZp7VVpNvE2N157P+hdii/XPtPKlNqhZ8i7hS67ocmxd7Bdr1iWbueR2B+6Yam6BB&#10;Vtnx/rxdK6nHRmt9pQ7XnINXyam7CKs2EZS9Sm4XYkN1Jbds5rV1xSDUIHihdlyHcnL9XZeERlfX&#10;l7xSJ7+ae1/W3J2/rBM77+oArHpXsQW9b21rW9va1ra2ta1tbWtb29rWtta2LQB+a1vb2ta2trWt&#10;bW1rW9va1v4nbNNLyJcBtWvrUtMyxnSCeNqN8l3XaH+2Sb29CZa6rmH5ZY3fXWru7XG5ju3+ZYrg&#10;7WaAuvm+qSTT9cztZ9/UTLxJ9akJGmk3xnapIP4m1lZf2vTiflNzdleTwcsU4LsUel5lHTWbFzeB&#10;7buajV/le5rP2KXwdp3a5Kbvrv89KEGFhrNfffIp//Cj/8HxyUkApJmCpN9jMZ0jXMGdW4eMhyne&#10;lByNUu4c9Pm9773N6wdDFmfHPH76NcvlghuHO0Ra0pOWnpAMtULYgsn0lLQ3QogYa0oQBcItcXlB&#10;dr4CHxHHmn4ESlVKGJEgjhQqkmTWYQ2UzhIN9xnfvcH8/Bn65k1yPBeTCbfuvk883AWR4oHF3IKO&#10;uHnnNr40PPrsa17bP2D65CnF5JR8mDB9/DXP733O6vljPv+5Jzt/wigSFBfPefL5BapYYmYlsS+x&#10;IjRCeYJahzGWnfGQdBDx8NE5Mh6ws7fP1w+f4h3sHRySjsYBtJkXDAd9vHfM5zN6vT5FYTg7veDm&#10;0R5SRXhKVnnBg4fPOf/qjAePT/i93/9dxru7zGdTEgU3D3YZDvqcLhzIAChVSjCdEZoGL/GqaKXQ&#10;KigKSRFURaSomp/Y0LjjwDUaiwOMOzQ/x0mKRxBVKs6LRVAwFzY0vERRhPMFUnoEmlIaVJrgXAAR&#10;SBXUhbz3eKEqYKqnyAuU0vT6Eb5qzHJVE6eUCmFKoiTFi9Do5qwLwHg8spLcrIGBQTEGpIzJc1c1&#10;rFWqbn69Ia7uJxGa5y5VPzw6CmozRVHw8OEjvrr/gOUqBw+j0Q5K6wAsFZLSGGxeBGBmWYbfr0C+&#10;zloUHm8trjQIPJGESIWmyjhSjHoJt24csrczJOnFTGcLPv7oF/z0n3+KMznnx4/JziZ4E9TMewns&#10;jCP29vbY7Un2jg65dfMGrx3tM+wlRMJjVzPK88eocomsQBdSGCJRgNDkxmFlhHGS0ggKI7FKYZEI&#10;GRTgQWDLVaWS47GmRDIGHHmxZLE64+LJCfcuHvH8o3/l5PED3u3lmMWnfPF3H/OLv1PI/gGvv/0h&#10;b7//Jt/9ne/zxhvv8eG7b/MXf/UXPH32nHtffsVPfvwTvvrsC54/f0S2ShCmoCxWGAtWBLA33uO8&#10;xHpJkTtUDLGS2EJSnlkuziyzyYrsKCaNNEkcESmDcDNW0xWSiGw5wRBDuUC6HbAC4yRFaYgjiVLV&#10;ueYNloASt96HpsxIV6pijkgJRKKxZYm0JUPp2U8U41iCNSgUF9MLnj57WhF8LDg+nXA6mXI6naOG&#10;u/wvf/u37N++yyw3ZFmJ8RKkqpDpEmEtEiiWCwZKoqWkLHMWywW5ccyXK5aFZefmHZJenzw34Gul&#10;60BgsT6TqJrOXgLQrfeEtR2AlBqQQwM49dKmuQbQoWpYU1oRxWFv9bTGObtWJ2wCoOvm+rrpLo7S&#10;UKivVO6MLQNQX4D3lSqRIKiPCUeW5SgVAORlGeKtWvG9PlODelNFEKL1Wt2v2dhX+7/67EySBKVr&#10;NesAvtGRJk0iojhG1cAA57DGslqFJmmtPavVEu99UB+sGhrrmDY0EQcVR7xDyvAstdL248ePGY3H&#10;mLIkTTVRFBPFhjhO6PUHgA8ALedIk4h33nmHydmE5XL1yjFYGxTYjqvaYKi2QmDz35oxR93kWpqg&#10;sn7n7l1ev/M6T58+Y7FcYU0VbxMacMvS4J0PIIBq/tuNqTRA9mWes1zN2Rvv8MXnn/Ozn/2smtNo&#10;rQDdjok2KVR2xZ/XKZ9eF8t1je0LPytejPXW8W5D3bBJKFDH31rrKtb36zO/qZJ3XW7VBDS3QfBd&#10;wLfm/a/JKSpyiC5irHbcWYMLu+6pfsayLC8BU5UvOJ+cI6ViMBquwSqz6RznIPD7hGil3tu2ihuo&#10;rjsYDLiYnF9Zo+1c7Dqih+vG7jo17E1K0F2qZZuVyBVlmZMkydr3qYrISFQN93leVuqvjtJVIG0n&#10;12OI8KRpj9F4p2qUl2ugRz31XWRbXc/4Yt4k1+pd9TXbatlt8HKbRKNLBf0S3MUV0ENXTtS1vpuq&#10;c22/1fz95mdX78uvVe6vnpXiyoatv1/rCHAbwcPNJu46xuwiK/um+XHzO2sF1/BvAQj7QpM94HxD&#10;hbw55i3/JDeQ2nQRiWwC9bdBD20AZNM21RO6fqZrLXbt2ZfVnV4G4m/vza793vUz7Tz9OlD+pvm/&#10;Thm7vf6vU9dur8Uu4Mqr1Oa6/Nt1YNeu2lL7/tvX3lT7qM+9TfdzHdj9uvGUUuIBqQRCBpCjr9mn&#10;hMM6j5AO5wxKxQEYZj1l6SgLW5ExZQgfVMUFFkENfPcIr6gge+HaXlQApOaeCNjTmnRKiIrAAgmy&#10;BsEHwJqOI1AiqPviUFqiVE3O5K6Aedr+vD0ebTBR0w+7a8hivil5adeeaQKLftP6p0BUdQoPIoAs&#10;nz9/wnhnyM1bt+j3+/RizWCQ0usn3L1zizzLOX5+TJEkpBXIWQiJ8NDr98iy7DKOaq2zTX7pmxCr&#10;vsrPXgeCr5WKoSJAsxlzPeXk5Jg4iRnv7bKczPHCk/RipAXrHd5alAgQ7RrgHjI6C0IRRdEVAihr&#10;A8BxMBiSDgbkeVaBal0H0UgNSlLX+s9N8XNz3V2O8eU5e7lmmt91WeNa+9zAhBbWhS1D/CcEhSmY&#10;Zyt6yxXpcoUTGi81pbWY0pCmCUrHxBqSOMYUBctVxu6eIO336Q0G+MkppjSImtyiVhU3ob5zBQBW&#10;gbTEOvf2ncQbbb/U9qXtuKXpU9c1eOOq3ECv61/t/KypZrvJLyql8BX5XXMumvG+rECEUgVCgLIs&#10;q+8RwWcScjvjHN4WaCl46407vH5jl3ECsb7NznjIzRtHfPX1fU5PjlktlqT9EdnSkKR9oigmTVOK&#10;1YCdnRCvYgrGscPtpEQryXSZY52ofKkO9UwJIMFLjKlJvTxKVkRP3oEXuCBHHVTRlQIpcZWHVlqx&#10;O94h6SdY6zDWURQlxpY4b5AyKPhqIVGRQkWavCw4mZzzxRf3+eTjT7n31X1WWU5/MKTX7/Pg0VPO&#10;L2Yc3HgNPOyORuyNRpw9f8Z0Pluvl9qNrVYZxpkQe1VK6VoKlJLYosRT1T4rAionJSerKd47lIyJ&#10;dBJ8mg9q68rJNVA91HJtuKZIUELibElhDNZFlKYgiWMkEqUssZJEWtDr9RFKkRuHkDAY9RntDEnS&#10;Hmna4+TkhNfv3iUvMk6OT7j/8BH3Hz4iTmIGvR57e7vsjkeMBoNQm/EeZ1gTel15jyMJJCRrv+fX&#10;cesaEN+I8anVm/Gt90IOi8fbS9IH60Id4a1vf4v93X3u3/+ax88CQaB2MSSglcTX/3MeJaKKSPLS&#10;50kdIVxQTrfGsspM9Q4lJ45joiTFaYXCcjJZcHx2wZ1bt3njzbtM98ecnJxwPrnAC0nUT1BS4FzB&#10;PC/JM8vSKi4yx9OLCXdujnnzzg2OjoZkecHz0zOOT55TFJ7xzg57O332d3pkWc50NuVslnNykRPH&#10;imE/op86eqkj1iVaOeJI4a3HGxdqcUKirEdKT6ojEB7rQs7ovaA0oaatECAUgkCgW1rHalViTY4t&#10;cnAOZz3LoqRwkBW+2qOSXtpjuJvgVUxmweiEp7MVJ8ucc6exuiJUk2pNECmUpqxqZ03yp9qPdRFv&#10;Bz8bzjsVabRSxHHMYjVjf7/P979zm56b88nJiqdPHmOLJXfufBsVK5QSCAlOeISSjPd2yLJjSpOj&#10;hcJpjSkd1pfh57wNa84F4j2ldHB/1uBwGGsQSmCcJUWwWkQURYSjDGvMCjLrSAYjYruinJ6xnM2I&#10;kgG94S46ThE4lA/AeuccQgXleGsDga70BB8hBUiqdyUeCCQFIf936xwxkHaKF1Teqc7QmjD0khiV&#10;dW2yGStuyh+uy5Ga50j7GpvqC5sIwTaRsTVzxHa8VtcnwnseWrWgiti1Kzdo1TG67qNZxxVCoGW7&#10;JiZfiCm7ak7tHK2+dleto1272FTfvK5+5WHjO/Suvzdj9q7371fuQahq7a0/fIFkP6xMV9XvKxIT&#10;G4gdtBYIH2oabfIB78FU11YovKxIF7zHu/pM8FeJaK3dNuNsbWtb29rWtra1rW1ta1vb2ta2xhYA&#10;v7WtbW1rW9va1ra2ta1tbWu/sTVB5LBZqek6BvPmC+z6xekmEPA3acxsN+F3KWW9CoC42ezbvPdX&#10;UV9qN0V3AbXb39++xmUzQa345q8osrSbzpvNbc2xfFkzcdPaQJKuBujrGt03gda7GsqbiqWbFO+a&#10;LPFta4Mw2vdzHRjwumb6ruaMLsXQrqbGTcr11ykmXgcKaAMOuu7xRZCSROu4akiBk7Mz/u2jj3h2&#10;fEyeFwg8WbbC24JiteLG3oDvv/8mw55m8vwZ77w+5nc+vMXN/YT52XPOnzzi4viEKI7o6QRhc6R0&#10;DPopw57m/OSUPF8xGO2zWORYa0g1+LyEokAaj44szixIx0OU7pFnFucl6egm/Z0DVtMpB7duczyb&#10;Eu3tkiaS09WMw9d+i4v5HONKeuMxcdJDEOFcyenpBO8Fuzu7TJ895/jBA/QPfovzR09wqxlmcc75&#10;k6+YPfuabPKM524JZskyL+knPUxWIsoCoXRohPcWpMSiSfsJ2ek5+2lK3BvitMKrhOHuIfFgl6zI&#10;SYcjjm7e5NH9L1lMZ6SxwtiSbDWj108pPZxNLnjtxi6D8RibzzCrgntffMXDsxy9f4SWcdXj7VnN&#10;Z5RZZesn3gAAIABJREFURhJH2PkSL0LTR71yL1Xjqk9EUGsNivWy0SgYGkWajbUNz7JWwQmgJod1&#10;JgDRCWDRumlWShmaxq3DWYcxJc5HCOHBK+JYIYRHyBhrg+qSi0KjvnWh6UpKh9LRpRKy44UmG6F0&#10;aKKREikFkgDuMi6o8YlqrxRFUe07S1nWyn0WZ13VDHn5rAEwJ0OzmlcURVEBzEKz6Hy+4MmTpzx+&#10;8oTZxRQvJAJJnCQIAcvVolKOskGxxXucM5iyQOIQTiKFI9aCSIWGtWSc0u+laGHxriSOUw739ylW&#10;K4Rb8PDBM6bTFVIAxhFbRyqhr+DOnmaYKPZGCbtDyXgYs7s75M6d27x25w1Gh68RRTE2m7KanPLg&#10;+XPE4pRY5PQiiROwKhaoROBFAkqzMkB6gDy6RTI+QsVDlI6RSqOEwhU5y4tjFmePsadP0bakryyp&#10;diTDiNL1WWYLsvKUxekp76QqNMtawQ0ELkqZFyesPv7v/Msv/29+8p93GB6+yc033uL7v/9D3vzw&#10;ff70L/+M//AXf8HkbMLPf/xjfvav/8KXn3/M+ekTLA4vJEVZUiwztFTkKqMoViBDE+JoJyVWimK5&#10;4O6332R2dkK2zNgZpMhUUSyf0E8VzoMzQ4h2WM2eUoqIMh6TJAO8UjihiSKFKYNauZASWykNR5FG&#10;YAMYHo/CEeFJpaMfaYYR7KSKSDhEHHN6ds7Drx+wXC6ZLpY8OznneDJlkRv2bt/lT/7yP7J/8xaT&#10;VcEqN3hX+WjpgoqvDerqWI8oHGmq0VJxcjbBFDlWKObLjEVpePvbbyJ0jMuD0re1LqiU1cgZAimG&#10;q5slWzFTMx6SVYO3r5S1aIAQkUEZqKnQ24zLQgOzDI3ytUxfY78hBL4iquj1+qHptLqO0jo00Tbi&#10;k/qe8jyvFI4FkU6uqOMFMLvFmAAOtcaSrfJ145vWLeVvISgbQFzrHUpqXBWvthUIa0X4oiiIoog0&#10;TYOyVAUytsZhTADCyyg08OEhy/IrisLRWtk9qPXVanPtuK+O3S6V5BVCwlf3763vyxgDQjKbz5Ey&#10;NPkul0u0DiCIOImRwrG/v88b3/oWH//64xfmrCtG6FLRbSuDdis4NkHwfn12tOOSoJQoObhxyJ/+&#10;2Z/hHJycnRLp5Arguf6zjjSyIgSoY9UacB0AGZokihHOcXFxzmjUZ3Jxxj/+6B+D4qq+BPV0AcG6&#10;wI/NRt/r4td2PnNdrtEV560Xfq2czYtqmoHMS67VvgLxQzifrbVrJU8I6keuUv+qVfauKiHWJ3tX&#10;LEgDcOCuxpotBelaEa8Nmr6MN+gEzYnWmHTlWs19V/972kvp9fvcunWL4XDIvXv3KI1ZA61rvxPH&#10;MWmasFyucNYGcFtFHDEcDrm4mLySevimfKxzDlu5QtezdeUTXQDirty5nvfg++TaD/X7vfAzxmCE&#10;qGK5Ssld6OqaYeqCSqKnPxoyHI2wzlUxlLz8nmvAae35vfS5l/v+KkBNIoQCNqsytwnqupvZXwSP&#10;d6mwdY1xV87VzqHaSnRNlVRRAQU3KQ2277UmZHHONPau6iQE6crv/mdU4Os5rM+MTaQNl5+LdQ7Q&#10;lcduIm1oft4EGHT5zuvqHk1FwS7AwatYFzHJNyEQqO+/6/k31U3aZ14XAOe6+sCrkAG2ayJtEOPL&#10;vrNd92if113P0VQx3gRA7iKIvI6Mov7uTSSVm3xvm0SwPXZNJcqus23T/bTBKp3r3fmKZCkGoChK&#10;lBYY69BSYL0FKfBCYJ0jy3OyPF8DQbUIYA1f3Ztz/vKsxVeKh41aZk0cUpNvbFBFD4RA66N1TeLm&#10;XPD5IR4qK997WQPcVK/cVHur//yycX1ZHexV9m1znbxA+HPtmfDiWdu8ZhRF5PmK05MTFotFRYCk&#10;ePrsGaPRiMFgyHA4RgoFHmazKdPptALZQb/fJ89ziiIQZzV9QNfa+SbWBd7aVONt5j5t4suaDKqu&#10;3XjvWS6XnJ+fEyUp4709er0BRVGSrYqKELCs4sVAupVlOVKWa/B4M96o86YAqFUkScLu7i6zySTk&#10;R2yqkYsX4scu39fON38TexVS2HocQ45mWMznYX/HcZhbGeKVsiwpijzkTVqR5xnz+QLj4OnTY7SO&#10;GY93GJyPuTg/wzq7JmkKN+CvJb3xVY2qS+W2nn+tdSOGcFfmu6uu3Py8ro9rqYJycKt275zDGLMm&#10;DW6esW2i2/b3da3T9n2tzxlVk74FwjotJZGUDEeB0BFpGO6MGY0GvPntN7h15w4/+8VPOJ9OUcuS&#10;JM2IK1KKnWEfawo8jr2DA0pbUhQFyjlGkSTDVTQlAolEeIFwHi9c5STXqwHn6noE4B3Zcok3pqGC&#10;HIJlqSTj4Yg0SbFlibMB3OydCWQKziKkxnmP0IrlKufeJ5/y6Rdf8PEnn3Fyco4UIf/VUmEKw9Kt&#10;sN7QT1JmkwlZlnHy5BHZYk6RLUjTXqhlChnIJa1DOEcsRSCr8A5nTACF20B74ZxHeAsu1EJtGcg/&#10;BAHcWtpQA3Le4jOPpCKl0gpVkaYgPL7niWMTyMIqwiclNd4KvJGUZcFpBT5WkQ5zt7PDeGePKI5Y&#10;rpbMZxmTyTGrLGM0HnJw44i333kfEJSlJc9WTCcTvvzyc549eUaaxuzt7LC3u8NgNAQhKSu/E2pH&#10;AmnB+aICq8orMbrflLtXc1hnDc65S2KBhl9Yr9VIsre3S5LEjHbHPH7yhPOz81Dn02q9T6SoyAMC&#10;6yptEsR6/5nS4Lwny0ueHZ8gRajdpUlMnERIIbj3+DGzxYLbRzd46733ePzslM+/uI9dFSSpJlIR&#10;XitKYygLSywgArInU0Tc5927Y6I44fZrr3G0v890PmO5WuLMDIFgPEjY3bmBQ1AYx3xRcHY64/nx&#10;BCUDoHQ0iun1NYlU9Ac9lBZEWpJZi5aWxMfr2kGNjA58ag5jA5lAAF+HeSvKEu8M3jpUVQcvnMQg&#10;SPoJUdyDytdmZUmBpH/jiIvZioeTUy5KSeY1VGNeKz7XeUwdX3WRSXfFe1RrSGuNRGGtpfQ5ebak&#10;f9AjUktseY4SJWVeMp9MWOzMUeM+ea1qLzVCa3Z2dykyy3L+GOvcOi6UVQ2zzArKvECrCOEdAocQ&#10;AYDurMXZUNMVSpLLJXEcESUxzuY4Ac56UBHDvT0i7yBfoVROUa4oizk6GRAnKVJF6CiQLrsqqXfe&#10;VUQBKqiaV+9rBAKBQspAcuycQ9TcGnUNTahrz9T2/zdjnnpfBNJs21kLa8fpXXlVm3CuGTd0AePb&#10;ufN1a6Gdx1yJo+TVnOryPfbVuPm6nH/TPTTzqHrM2iR8XTlYV/2iWWNp1qSbP9eVX21693tdr8Sm&#10;XKxNbNke4/b3NmPlTaRbXTlkOwZpE120c7hm/tTMBes/eydeqD0ppULetLWtbW1rW9va1ra2ta1t&#10;bWtb29rWtgD4rW1ta1vb2ta2trWtbW1rW/tNrd1A1dXc2mXXKYhfp6S16VqbPutS1G7f/3UvkJtK&#10;MNcBqbvGpH6WTUpYmxqNL69Xq0g1wQLQBqjVv7eJ4b3daPwy8P2ml/abAO1d89m8zsuaX5uN0V3f&#10;2R6X9n28rHm1S42nPW7XPfema2wCaTSv22wAqdVuu5oqXlVFbSOQHh+A276+L4VSulKEgdIZPvn0&#10;E766f4/VckmsY8qixBmDFZZIWfYGGr+a4Izhd9455Acf3OVwJFlcnPL84QMuJjOE89y99TqHu3us&#10;5ufY1Tk4yfGzZ8wmx3irODs/pTSGWOZIaVhmOVlm8EIQ9VKi8QDZH1Baw8It0fGQ937wx4xfu8P0&#10;Z7/g/T/6Y4pf/Qw5FLgiQyQaPRry/NcfI3XE8MYNVNIDr8jzFSfHp9jCIEzB4tlTzPICO73g0Wef&#10;YucXlHPN8dcfM3n8FQNdkM3PKbIcBWgVE2vBKstw1oAIzUVeKN5+712ePTumtBYVJ+heH6cVRgrS&#10;0S47B68xe/wQGffQcUKRr8gXC3r9BInH2xywWCdZLhZMJxNiDcYKMqBY5ijrSYTA5jmr2YxiZfnl&#10;v/4zv7h3THb+nFikFHlGLHtQNzyJywa+srSVyo4i0kERJTQuBaUU1WhEugKCr8S31mLpQZsY5wXS&#10;h4ZJrRQSgU8qQEsZFO6DKaw1OE9ouJKhMSyA84Jye9BgCms4ijRCNJRtPSjEC6Ck0AAp1/ftnENY&#10;E5TsvQlrttHwWzd+Cx/ULQMgzFeNoAJr6rEQa5CzUprVasX9+/f58st7LOZLoigiSXoIKVBagatU&#10;WEIfamiAsxacQwuPkoabR4cMBj1smVHkS5wpGKZ9hv2Uw4M9bFny5MlTlPcszs/JZlNiaUk13B1I&#10;hLHs7ykOh0NGsWJvmHC0l9JTnp4Cbxb0B5IbtxOisac/Uuwe7XF2fM7Z8+d89OMfIRdP2FcClSqU&#10;9SAsRIILFyN3b3Hwwe9x9867jF97g+ToNnJwgBB9EBohIkCBNdhiSn7xjLOPf8HDn/6Yi1//iLSY&#10;IF1Jqg2jPngZYXYU3ksQCuNiciNwSjLPDBeLnJUtmJvnTB9ccP/RJ3z+T/+V9OAW7/z27/HdH/yQ&#10;23de5y//5i/487/+M549fsKvPvoVv/7FL/n1z/+V+XyK7A+JlcC6giJfUZoSj+PocIwxhuezGeeT&#10;KSfPJvS0QNqSGz3AlQhnibWkN9BkxlHOvuTpowc8+Ldfs/f29/js0XOiOOGHP/w+b337TZIkxuQF&#10;ikBq4AqDKX1Q5VGQRJpUK5JI0dcCjUVJiY5iHjx6wv2vv2Y5n3M2mXA2nfP8fArpmN/+D3/Id3/n&#10;+0S9PvOVYbEscB6MNdRKPWulKWNZzRYoZ+n3+hhnUFojZcrTkzMWRU6BYOfggHmWUdpaCboG9IG3&#10;VajgLxX0dKQ6z9D1f83z7kqMFWIL5zxah71pTblWb18TbEgZIpMr53ODaKdSZQ7nnyNJAuGCq9Te&#10;20DsOI4xFRGBcxlK6vB9KpA65EWBrtSxAwgmJ89X9Ad9nHdrMPAaKLNWzQZdqUb30hRbmo2xitYa&#10;Hek1+L0GLih5qZBUg+WjKFqr8dVjUBQZUso1eUitbF/73SRJAoC/oXCbJAlxHHPv/j3uf32fmzdv&#10;4SrVtACEkdW1c6QMz9/r9aqpCr5vZzxu+E4u/eYGwFU7LmrHHnVjZvhMNmLNWt25ijXkVZBTIGOQ&#10;SKH4oz/+Y46OXuPps2frhtw6TgkgjlqDjbDHXQA412QC9T310h69Xo9nx09I0xilJP/0Tz/i7PQ0&#10;AFri5IX4qR1Dbco5uvKF6xpvN/3+le9tq6zLKoasAOJtVeper8d4OODs7Kw608L5miQJaRqIIBaL&#10;ZThxpVqvq/b8Nbevr0BzXQ3KnTlI43dlNUc4fyXDaDb6NufoSp7TQRLWfNamon3tS5arJcNkyN7e&#10;3vq5h8Mhq+UKNYzo9VIWiwVFkaPjy4Zd7zwHBwd477k/nTKZTKpn4hsDZ6/Lfdrj1VY+bq+Zrmbw&#10;TcC+5pq1zla+wZHnOcYEMo7m2tZaUZRm/fvNRmygAgOGazSJBmpfUq+brjymS21srSAP6+bx9rq7&#10;bIQP+/9yLO2VuLNrbC4D0Rfzqfa66RrLTeC7NrBws+/jpXt+U55bj0kbEND0va/SiP4qJkQghArX&#10;lWv1y+b41RvYuTWmaGOtogtg1JUPd6kAdql+d1l7LLpqPS+rD3Wp1P4m9aBXrV/Ufm6TSnMXAWNX&#10;/epFpePN50wbhNL1b13z2Fas7iK56QIqdNXCms/UVYPpWiuvcq1N52/XNV9UchQvErV0zHObTMC2&#10;VADXoG8p1/FgHEcIIKoUkV1gWsF5T2kNhbPkpSErisY4Vnu8Ij8KYyVwTlyCNMXlmSmlpDQmxGPr&#10;Z7xU3Aw356+SzXiHr+7D43HOImUAdkgt19fYNCftce9aL13rqwt82xXrvGzfdq25TeCg64hBumqD&#10;V0FUmtl8wfn5BTqKGQ5GnE4mDAYjpFRMZzOElPR7fabTaRXHKwaDYRVLF+v4RVfAvJfVk1/NT3eT&#10;Lm2qtW4arzqWDjlYyBescxRFwfnZOdkyR8cRRjqy1Yr+YHCFdKS2PM/XsVYdL9QxQV3XVlqitGJn&#10;PGYyGnNxfrrO30RF3CTEVaV2YD1+TTKj9tppE5PWZ/nVmNR3jNn1df32mWutxQtYLZcopTg7O6Pf&#10;7zMY9Ne5WFEUZKsMo8IelkLhnOXsbAIebt++za3XbpItFjjv1msk3Hc3GK1rfzRj7vr5a8KBOoZu&#10;5ldthdlmrbx+vho4b63FFKZBYHB1ztvvTZr+dj3m4kWynhqIVhOyNefsCgEWV5XkhXcBNCwE1juG&#10;4yGj4QhnCpbTGa/dvsW/2/1znj8/4dGjJ5yeHLNYnhFFmmweMU3Pmc8X7DzfY29/j6SXoDxEpmQU&#10;CQop8Dqoz68JQQR4WUc+FRCuAodKBHleUBYhh1JaBtV3pUB4eklKEidV/iAwZQCxChxaSYSWWOeZ&#10;zuZ89NEv+eijX/Lp519grEXpGKUiRju7ZMuMYpVhVzlSFDjhAlAYcNbgbIEWnniQBt/vXCBWtDbU&#10;hV0AwXs8SgZSTeUF3jqEVGghcCKQWgglkYj1WeG8WRNUhPPGAzooRxcFxjmkFpTGsJjNQy1VR0ip&#10;kEohtSaO4pBfRkmVc0ts6VjMpmRlxnw5JU17pGmf8XjMaLSLq84rIQRJOiBNeyRxymg4ZNDrsVzO&#10;efL4IT//+U/54vNPefTkMaOdHYaDATs7u/T7PZIoCiRuWBSBzCEQC4orb7TacYGrAPzNWtW69tQC&#10;V9Y1G+8cxpXoSHPz5hG7uzucnJzy4MEDlqslSmniKKrO1WocG7lD8/3fZe0izG9pq1jbGApb0vOS&#10;NNFIAeeLJauvH7K3u8P+wSEf9vrc//opjx49J9KgY0UkIZGhbmoQLHPL/PNnTFeGb906Yq+fkkSS&#10;11+LcW7EarViOV9gvENpj1AKqWKODka88fo+F9Ml01lOllkWec7x+RJnLEk6I+3VYGlPpASRqoH/&#10;AimoyHyCf8F7pKhyRReIE5TWeAFKRuGZq/ve2d0niVNWhWGyWJEbRzTYobd7wPF0xU/vPWa6slil&#10;EToKe9WDVqE+FggWVuR5fi2Rz4txzmXttCwNQoPJM7wpiXzCcnqKWz1EU6KBfJkxOTtnb2fAYrYC&#10;5YnTHlEcESURBzcOmExnLM+nWOeQa6IxQbEq8GUZSFWdwZgSJar3At6BM0ilEdbhSwNlQWlLynKJ&#10;EqClYnxwQD9WFMsZUmtkFN7TmDyjKOcUC0V/MEYPd9BRD+Ml3geSpvAuhQZJaViDsq690sgBrp6S&#10;r0TG1fUesQuE3Y5bmoTlm/Kk6z7vOq+6YtbranDtfOvyLHUVQadvkaCFcekkdKSb9KyZY9U/Xz97&#10;O77rigOaJADNulFXznYdkUC73nJd/v4qefIl8aa6Up/uyumacVx7bF5GWNGeq3Yu1ybZu3o98Y3j&#10;7Fcl19va1ra2ta1tbWtb29rWtra1rW3t/+u2BcBvbWtb29rWtra1rW1ta1vb2v9L1qVI1WWblNw3&#10;vSx9KfBkg7r3JlXxl4Geu1jgv4kSUvNa3/R3rr60f/H5mkCPTSDpLgX169QRu9je68+bDQDtsXjV&#10;hvTrVM3aqjVdgJTrmrk3KdVvAj+0Gwc3qbu1Ge/b66prTV+nXL+paeA6kFZXo0RXs/3lPYpK4Tpa&#10;/2xpCj7/4kv++Sf/zHQ6RUuNM4Y8CyrUkYK98Yj9Uco4drz3xhE/+OAWQ+U4/fohk/NzyqzEWsdr&#10;R0e88fpNkkiyOH+MdDnziwk+X2DyJWeTHBFPGQxidCzQXuCkIh4mGCVR412O3nmLKE7w1vD4s0/Y&#10;ubnH+MPv07vzDuMyovfW+1z8/Ge8/8Zt8nzJYG+MV5Kn9+8Tec1wfAAqAaEoliWTx89wq5xiesF8&#10;uaDILiguzjh7/ITIGXq+ZPL4K9ziOdqX5AGXTpREDPoDEm0RboYznnQwgDhlNlsRpQPS/grjPTJJ&#10;SEdDnIRVadBxytHtO3x+/2u8jNjb38OWhmwxJ9KeJJKU2YLnjx5RLubkswXT01NctsAUGbbIUcKT&#10;SNgbxjx59ID7X35GDMRmyWpquTWMmZ5muCgCOQoN8tXe995Xik8CpTQgUFqvQaD1z23ao94HlaDQ&#10;aF03JCmEFyhx+btCQqR0UHkWCikUWZbhXAnoNdDc4wLwRghQrME6Yc3WzbVq3fSivMC6q6rUxgSV&#10;nSiKq7XrkEKEhlAcJi9eUN9wa3UjsVbdDU2LodHUuqph2FKBAi1Pnjzms8++4Pj5MUppRqNxGD+p&#10;g5K990GBJXTdAqCEY9zXpEmEKwtiFXO422O1XECxYigdSU8z6GsGqea1YQJGs3hscFlGL5KMdxXj&#10;fsr+qM/BMGanLxhHjqGGWHliBYqMSAhcluNVQbkqWJ6X7A4Tdsaa4/uf8fnHX3L+8HNG/oT9o4RU&#10;emQc4UyG9zA8+DZ33/0hoz/4a9I3v4PQO4DGC4F3EnyEkBGOBOsjlAaVjOkN9rh9+C32br3B/3X/&#10;Pv74HKsMaU/ijMNTYLxFKU8UKTQx1oJ3gt1IMxgKSg+5V0wzmBU5mcmZPv2ET57c4+f/9f+gt3vI&#10;2z/4bT74/m/z7ne+x1/9p7/lL//mb3j68CH3v/iCT37xM549ucdifkpZLHDWYI2jKJdo4dnfH+F8&#10;yWCYYvOMJE7xzpJoR6pz0iRC+hnCKA4HBaNkwONffcUvf3LGw7knt5Kf//Ijfvi7P+DP/+RPuHl0&#10;iHQWW6xIIk2kNUkkSbUkkZAoQRppFB6cwjjLV1/c5/79r7m4uOB8dsF0vmSa5Rx+6x1+8Ef/nlt3&#10;v808z7iYrzCFDx3b3gEurCunUCIGb3GmZDmbMFAQRYqTk1N8mZNlC85nU6arFen+LYY7Y5ZFQVGU&#10;RCoK57+kAt6INZCmPgussfg1iIH12XAJJGmcMTQBMME3RLpx/jgfcNDQ2bRPq7FRyKDYlqQJcKnK&#10;k+d5INaoGvjbqtD1WVmWBSKqwBU+ADkApEgqBZig3CZkaHIM6n4xaZoCAZwh8VcAoHEcmr6d0mt1&#10;9mZzHwTwrZSiIioIfiTS0fpMbTYLBqXyGGvLtXK9lGINuGg3j9Z+OY7jhvJzuO75+Tm/+OgjRuMR&#10;eZ4hUZcgCBVIAOq5qxuGtZbEkapb4YP/bACjN8V3L4uv26Bm57pja2f9Gqh/NbaB995/j3fffQ/v&#10;Ie31ybMC8BTGIKSoABNhDMo8QyLopylxFFVj4/GCoBS4s8PkYoI1lsF4wI/++z/w2aef0O/1A9jz&#10;yrNegvWvA7G/zDbFtK/2uVj3br6MKMpaG5RJrVmvxxqklyRhrYe179dNzlrpK/NVA/7WTaQVYKYm&#10;aliDnyoFxBfma0O+sum+QzO2qBTKRGcc2pUrNZue631ZliXOee7evcvu7i6LxZLlckWv10PriH46&#10;DE36FXmEcSW7u3ssZwsm5xPOz85QWrO7u8tyuawAiubaeP66HKUr52hfpwvMvUkBugsU384D6txH&#10;IEiSGGtr8gcJwl8BrxtjcNbRFLpaN6MD1jmMDwqZbXWtJghuE5i2OUd17NYEqEkh10pzzUbsyzVl&#10;X1nJ7RKAfnWsmnnqdUDyTYRhm8CM7Tz5ErzXRX5wCfhr+u4wds1rXf69CUauAW7N/O03BVXWZzXV&#10;mrB2M/nC+pz3gZtkPWbN+XhJ7eY6Zbzmz7WJ216lHvBKvuWanPpVAblddZ/rgAKvqjr4TZ9nE6ih&#10;+VlTZbELQLKp1vWytdVFfLgpFtj02cvqdV3XbhKtNfdi8/PmudSOlV6lLrOJECGcJ+6FetVaRZmg&#10;KpgmaX01RK24aR1eS4rSkmU5bhQUQeM4xntPHCdocekaAjmRprRl5asv82rvg28pbVDgXpNNiXod&#10;NWjnanCxCHG2qH8mbHmkDPcWxsV+4xjnhT0iGjH9S2qxm/bYpjXSBrLUc9mugb1KvbRrz7gKBC61&#10;wgOffPopURyTpClHR0ccHB0xHu9gra/iAR2Aq1ozGPTXoO8sy17Yn+31+rLa86b77yId2kSK04yN&#10;XgTMu3VcH3IeT1EU+MWCL7/8ktdfv4PUgaBQEMhv6jhhTa7WAFu357FZc03TFDsccvTaEavlkjxb&#10;Xqta31WH3FR/7wL5d62hq+qsLxJidNWRr8RiPlzflCVlUTCfT9k/2AWh6ff77O7ukuc52WJJbrIQ&#10;X+oeZVlwfj7hYG+P/f09BoMh55Oz9TiG+qlBtZRs23FttM5d3JX4pf1OpJnv1uPQJl1png2+yuvL&#10;sgyK3xXZWz23TZBd115u7j2tNc7YK2C6tsp8e9yb/thXZQDrwn05a5HeURQ5k4sJicw5PTtlZzjA&#10;G0NpPDf2b3C4e8ibd7/FfD5nvphiTYEzBYtlhrUCZyzeerz1WFvijEML8JRYL3EevFPVuvBIdFVz&#10;tI33IBJrLEWeYX21p7AoDdaVpGlKr99DViDIMLYuEGDomCzLefz4MR/96mP+5af/xqPHT5BKYaxH&#10;6yQoXxc5+Cm2LJDOY4oCvMdR5cJCBIVoZxG4kCM7j7OGdWlUacAhCbVKZ8pAvKcElgDyl0IEoDwe&#10;hUdKEMIRxxHWeIxxeBHOGuc9SkuiKPhE70KuZ71BSlBKYmyBcxJjPH7lyIQA51FCB4AzkihJGIxH&#10;JIMeJh9g+jkX5+dYJ9Aq4eDoNQ4OD9BaByI/qcmznOlkSr+XcnTjkPc/+ID333+X6fSCBw++5tOP&#10;P+b4+XM+f/YZSip2dnY4ODhgOByuFX61loHU0VUA9Joso45VnYNGjWlTPtY8g8qyDOBtpRFSooRg&#10;PBjQTxL2xiNOz8+ZTqecnJxijSGqiPeaPqpJwrfm//Bh/gIhokUohTGW5bLEGE8vlggU88IymT7k&#10;2ckZN27c5O6dW2itODk9w9gS68E4j44Ia1WEFfHR/VO+eHLB7b0h3zoac3MvJY3Dd0ZpSiIDaQCu&#10;3BwwAAAgAElEQVQerC2RzqG04sZejxv7QxAKh6coDItVSZ7nFKaqdTmLqp6vdC58qSeooVuBFAKl&#10;wv52EoTSpLHG+kD6KQBjLVGssRZOT6eczp6xdLB/+zb9/THzvOTeg2d89tUjVi7sKx8CmFAbU2p9&#10;rTROuLiYvuAj6znuOhOdC/VThQo1ROewzuOtIZGSvlKsJguUyzClRXqPC2wF9Ht9zk+myEjgfIGx&#10;kCYCGStuvHbAhZKYvEQRrmsKS7aYI4zFGIsSEnB4b3GmJjL1CO8o8py+lnhrcGWJNSu88ET9HnEs&#10;sHbFMsvQOiFOU1Ts8NU7Fmcsy2xKnk8Zjg7Q8RAhYiCt3v/aNbHS5bnIlRzWOSrCYdbkHl3nbReh&#10;QNfZ2t5XXed2Owe8jvS+/S61ntvmOfSy/G3T++J6n66vUcVOXb/nnH+RCLqjV+C697Jd9YdNfQTt&#10;GncXgXsXUVTXvHVdr0tFvf1OvCsOaM5De5w3kQe2n2NTTPeyfo5NpIBtQiwpBc5fHa91LOvEldpn&#10;u46/ta1tbWtb29rWtra1rW1ta1vb2v/fbQuA39rWtra1rW1ta1vb2ta2trXf0K4Du78KEKcLUN18&#10;Sb6Jab2rYXeTWvame2k3jbXv8zogQ9c9A6/0IratgLTppXFQ1LtUyqkvXYk1bBzrrgbpl6kcvjgP&#10;VCCIywazqwpDdRNB/eI+NH/RUCe5bj10qdVfBxS/DpTSrV4oOptaNzXhNl/MX236e1H1rAYpdSmo&#10;biI92KSy0HVfm9bxdQqSteo7IgAOnTdYPMZ5fv6rX/H3f/cPPHr0FKkkSkkWFxc4U5DGmhujEbcO&#10;BtzaUXz32/t8750b7EQLTh49ZXa+wLsE4SGJS9588w32Dnd59uQR88kJfbHE+iVSwGpVMD8v6I8t&#10;/T1Nr6fRSNKkT4Gin+7w+gc/4MM/+w8IGfP8s89wj8/pHd5i/OZ3sYM9dt/+gFU0ZDor2Nu7yXzy&#10;NeN33sDZkuVsBVaSJgO8CMDE+cUZs5PHRPkFs+fPmM+muMUFF6ePuDh/hFYlShnsakGKYIYj7sWo&#10;oiDSip2dfcBQPj8hdpLdgxsIqTi9uIdK+ujBDqWIETqml6RoFXN+ccEiz9i7cYhXMXm2Ym93jPWC&#10;2cWMSFj6EswywwiDWTmK1YrVbIIoLb5qmhdYcJ7lZMKnv1pRzCcgBOnNQw4HEW/eHPHlk6cIqfB4&#10;yko9tW7+CErrEVoFpdA4UihdAww9SurNAJAK/OY9iMrHyFqlNvwF5z1CK6QAjcdJBxI8MWUJ2EbT&#10;GkG5TigFUmCqBnuJqJTvZCUWVfkRJMp6lJRI6bGV6pkXVTOxMTgbmv4dDluWmNJhbeV/nEX4oFsv&#10;ZQDTB2hBIASwZYkUgiRKK/UqyfPj53x1/ysePnxAXhiStEdSNT+uVbWpxF2swxkH1qCkJ0k0u6Ne&#10;AEuXhr3BkHEiUU6S9MZIvyRRkuW84OnTCWJ5wcEo5v0bCYeDXYYp9GLFKI25dbhLqhyCHGlXSJej&#10;JdiiQDqIYolNLRcXAXDOcsrrPYnPJ9z/5Eu+/vjX7KSWYR+U8njlEdoTxxrrNQd37jD+1rfxO3vY&#10;UiF9ilcaKCuEs8W7ytdhsWXGs/sf8+izj5g9f8zswZccP/qcHbuksBYxAa0EQpQIAXEiEMrgyBFS&#10;IJVAKEUa90mlYohkqGFlBcuVZ6ElmRPMzIz56Tmf/59f8Ol/+y+Mb7/NO9//Xb77uz/kze98yBvv&#10;vcUf/vm/I88WrJYXZIsLJicnfPn5PT794tecHz9ldXFGma2IBz3KOCbznul0iTkUyL5CK42UHrOa&#10;E8sCpCOWnjdvjpjcP8dkktlyxd//4494/OQJ/9t/+l/53gfvcmP/JmkkiJQAZ4mkRFqLK3PE/8Pe&#10;e/7IkqVnfr9jwqQtd133be84hs2Z4YjL3dWKXICCAOkPFSRxJUAftJKw2BWhBUGznJ6enpl2031v&#10;376+fFa6MMfow4nIioqKzLpD7idtvkCjb1VlhjvmNfE+zyM8OorIs5xHj57y4NuHnJ2eMZ3OOJ9P&#10;sDLiJ//yz/noxz9BJgPOLxYsywJH6N1VIqgjCwSqArsIJcAE1fBiNuH2Tg/lLNZmSCkoCkuROxaF&#10;4Q8//AN0nKIpUGWJ95YaWeMrRUhP4LNYNbdRrd/aT4RFWiltXVUJRYqq0Z4K2CqxxmCFRQqF1FG4&#10;cg/W2Er5XDQAOvVeEjqFpVTgwzMMEkZgjMc6jxISZ0FpFZqcPYR2b7dS2YwqpTBjy7C3CInWmsJa&#10;fF4EgK/zRBUAxDuLjhRowXw5RxAA73GSYJ2tACKaLFtCPe+lruK1EucsWiviJFqpfNYxjzGualy/&#10;CljI87wBULDVmCqEkjhrV4pmNei9BpU6H4hGpARjDYtszq9++xlxktDrDXDOkmd5UD/v9VFao7XC&#10;WEdZFCxmc7x19Hsp42Gf07NTFvNZWIPW41mvyNOOdZrgpK54vCxL6s5vIWSlLqwqBTGNt6yU0yoP&#10;wni4y5/8/E842D/AmJLlMsfqANpVWq4AcDUgoyiK6h5jSmMoyyI0xiuFVJLpfMr55JTxuM9vf/Nr&#10;PvnFL0iTFCEUSaJbYNzN5E7NGL0rDtsE0OpSmW4/21rhvkk00RVvN5tUsywjyzJUPQ4EtdpFluEq&#10;/5imfaw1laKsQEmBDWKIQe2uCTgTAmMt1jj29vaYz+dk2RId6QAyqK7QN8kqmk2pghXIGeevgGdW&#10;sScgK5npq3pNVwHT655dDR70XmCdY7yzy63b93D2kPl8Tpr0GY80vV6P58+eE8cRUvW4c+8ue+M9&#10;vvrqCw5u3WI+n/P+Bx/w5Zdf8vTp09AMbterm7+KKvEmddqbALdda2iTimm9bysp0VKRxAnG5gjh&#10;iOKIsH0KjDEr0g7nCXFOLYgoQqzlhURXsaCoQHFU5ENB+VVea0Luyoeb5EmdTcpSrBTW6kb0GlBE&#10;pYLcddxmTlcDybvWXn3Outm5i3BgXQ7Zzp1uAlzWqnDhGsUq373Mf6+C7QIoUXIFuIpfgeHDGmS1&#10;/sPXg8plWz3297YWscC62kcbfN/1XJrj3B6j5t+7fMcmFfVX8TuvWlNa3WcDtC9EiGl8QwV0kwLd&#10;Tcfvqo9sqmV17Q1da7xLNb59jldVs980jzcpSV/bZ9YAKZr+cNNae9Wxa9di2kRATaBGDUjuyk/b&#10;a689ZzeRKraV41f5MgE4miRJtZ7CupcVYZSRQOoxJqh+6iiA/YQQgZzHFCtvF5RS80ufWQfQ9Zxd&#10;KcQ7Iq0ptFqB38PWEYJxIWvPKUC41R5LOEwAfIlq/Jxt3Lf//bYPLs91hZipIl+5idhg09xcV0Ns&#10;Emp0EVmuq6eum/v1nCqtxS2XWGN58OABH370UfCXIpBsqUgzHA5RQjIajRgMenhnWCwWGGOYTieo&#10;Som2GTt11Xt/H/KS5r3+PmqUbQCWqoCVzVhTociLHGNhMrlgPJ5y995drLMU1T3bVuyTJEl4XhUx&#10;RDOHuQSwefq9flgPBwdMJxNePM8a80tUftJ3khp1AbugJohQ1+rQm/zC9RjBXzlGs97aBlYFkHSl&#10;kl7mZFnGdHrBYOBxkWM8HpLn+QpAGMUxQkZorfC2DP5bwsGtfS6mE4qiWOVuwl/dI7vq9yElD+Ru&#10;WutVzNYkqmr65hq81VwTTZDa5XMK49Tv9wPZmrlK8tFUpG3P4866cwu81iTtWeejroyLdStQvjWG&#10;WCtOz045O9uDQoMQ5IsZdw4O2N/fI00SlouMHilpGpGmEXEcVJDjJNTeFouMPDdIGVEWJXm2QMcJ&#10;/V6CU5KsLChKh0MGwK7Tq/nnsEgVESUpyzIHs0Q6X4GrIxCQJimDwQCBwNqg5Owrgr4sz3j8/VN+&#10;9avf8Hd/9594+vyQwlmUjnB5jjGGNPIVGNuTzS/AObQUSOlxxq5A2kKqClge3n8UJkcASgRSUaUk&#10;UlikBl37M0fIfyONd75B7ifoxZooitBaE0cwHo84O71gNl9UOZqgPxzzzrvvkMQRR0fHHB4dUeQG&#10;lcSMhj3G4zHGWPKiJMszsjzDlCUOh7cWV5Q4IbEmp8gWoX7hPTLSSKXp9Yb0+wMmk1O+/sKAgIP9&#10;A+I4DXWbOgewljgOauu3bt3irbff5Yc//CEXFxd8+7tvePz99zx+/Jhf/fJTBqMx+/u79Pp9dvf3&#10;VoRtUsiVCnu9Fppzvf1urU0g0iYX8XhkRR5Xqx3v7OwwGo3w3vPyxUu+/fYB2WxBHEeoJL5yvss9&#10;DlYIZCEQUqAjTVmUICXWexbLjLKUDHs9pAfrNaeTOfP59wyHI3q9Hq+9dpeiCM9ZupxIa5wH4wuc&#10;h6g/Ivfw2ydnPD+74MM397k17jHoJyjVY9TvhVjAFChnUFLgKzI6Y4pAHqs1KAeRZBAPQm2vyted&#10;tRRlUVcAQ+1dSGSVA+VlhslzINyf1IFUUbjqPaS3lF5wMp0xX5YMb7/GaDQiGo54fnrK4fE5T16e&#10;kJvwfeq6Iy68m8JjTckH77/HMst49Og7qEgeu+LpLkC2rPa4AIAP4PysLLi9m/L+m68hylNGgz2O&#10;suckicBYMIVFCB2IVI3FL3PSQQ+lQk2uP0zRcp/p5IKiMDgHi9mMIs/C+hYSLTVSVCQcSmByQ+lK&#10;pIwQUqGUxNmS8/MTrMuJlCSJNVpBWeY4qyicIC8tOtJESUwcSWIJgpJyfso0m5P0x6SjAyIJTkSh&#10;voukKE1FoFTXDFSDfE3SReRWk+d11TbaMU5bWXxTfNImeOkiummTrHQRHNS/q4lcmn7oxryQqyD8&#10;ZqS7jvBsRSp65T329RhuUy64roayLs9qzt2uOuS6Xoau2HcdKdG6Xol1vRNNgolmrF7HWs3raxLj&#10;dMX77ZiuvRdvqp1tIl2r53abuD/UP+WqdgkEErM15Atb29rWtra1rW1ta1vb2ta2trWt/ZdoWwD8&#10;1ra2ta1tbWtb29rWtra1rf1ntPYL6C5gcvOz675Xf77ZPLYJtF5/vvn/9t/Wg82v/7wJKNH87CZg&#10;sqtULV5FWa2rgdn7pooXK4Wcdc3ANzWyrgP/NK1uErxskGOlTLVSXaaL/KD737WKxk3N8JvU2trN&#10;Te0mzE2g+S4W+nVzra2S2G4eaLPmt3/fNR5dJA+bnsOmhvd1jeLUgMfG961z/OKTT/gPf/UfyRZB&#10;HTrSEXmRsczm7A173N4dcW9vxP3dlHfvJnzw+pABC84OnzCZTECMQEXoSHN3OGT3YEhuFrx48T0m&#10;P0MlnliD9YpFbhFVhUXJSlFEK7SKyLKS4d4bfPTn/wO9n/wU7zVn3xzj2KW3/xZ67y4yHvD2x2Ne&#10;PPwWIRQ9HXGeLbmzN8ZmGRenU7yPKwICh7clj77+kvz8CMoZk6PnzGYXmPmE8+NnlMsLnLHk+YKe&#10;StFK4wAdRfTS0NQ1HI5BewovSXRE0hugkhQjJKWD3f09VNzD2fDstI6Zzea8fHnI+x/9ATv7tzg6&#10;OuLOvdvoJCErMqbTIgC0azCQ9yyyBYWJieII4wRaCpSARMP8fMI8E0QxJIlC4Olpx91xyjiGs6LA&#10;FkG1qtfrrVSA62MHoXJPnEQI4clNuQKLNMGNnXtd81dVc5X1jiiKUNVnlJQ4IcnKHCxIJYmJsdIi&#10;fACNh0Z9ScDABvVS5z1KXFXSvNzHNTKSeGfBO6QCHckKwCnAKby1l02hZVkpzzusNRRFUc16Xyl7&#10;CKJYYW34e/ibxgOnZ2ccHr7k8y8+Jy8y+oMBSU+hpApATm+xZQHCXXlmQjiiRBErGCYJ2jjy+YRY&#10;Wd66/zZaKQaJZHmRYbMCJS1xVvLunuL+rmJ/INlLdulLS6py0hiEm7J8eczMG5S0aOWJJJXqTAVU&#10;U5AXjrwU6Bhu7/eYz495+eWCb796iBaGOPZIJbDOILQKytoqxhUlX3/xW6Zfv2Ax+k/o0X1U/xal&#10;kDhX4o2hKFwA9tpAUCDMgvLsMWLxgpGb05OGP3xDMVS3wFiypSErFUWR42weFMBMAN4Z5xHKoyNH&#10;kU+x1XzScUxMDMIhhScRklQJxtJRErG0Ey4efsIvv/uCz/7q/+b2Bx/xp3/xF/zwZz9nuHOb0cFr&#10;CCxvO8fHf2rIizmTkxMeP/iWh998w/PHjzh8/j3F+UsiEaOIEcYhRYy1BWU2J5aQuZyysPh8iaZg&#10;3BuTZYbSGR49fsT/9Jf/hul/9xf8+b/4Z9w+uE0kPRQF5XKBKYtVY/tses7jx0/56uvf8fLlIdOL&#10;GVmWk+7u8if/8s94/0c/YmZgcT4NRDVBtBtrPV76sB5cABKrCHzhKPIlxy+eMkwVO6M+xXJGL4m5&#10;mFxwdnbOYplD2ued998jL0p81aTmrFsBrOvAQLTiLF+h3WtKGlHFD3UDPM14pWpgRoRG2ZV/dA6k&#10;RxGFNV6DALxDoK74Ol8pbjkXVPi0qJpgZWhUC+syKLYhAQNupYTXRVTkcS7EfboCqpRlQZT0V+BJ&#10;icQ7ga4A+tPpHFsa+mmKswFc7Kib4UtirYh0Enylq5XwPForkjQijuNwLfpSXSdch1vtXXUMkWUZ&#10;RVEQRdHlE69A4zUoKo5jIh2a2GtAhKyaZfO8BA/fPfqOs/MJu6NxBVoJyk/GGHSkK9XLEG/lRcFw&#10;NGQ0GKKAo5fPOT87Yz5frsDT6+KmTTFvO0avG1Evm0Qvx0RwqUwoKzV3IQVFaVAy4ic/+SnvvPsu&#10;ZVFyMbu40tQqhMc6i2ooW+pKuW+xXKB1aFTXWq/OP51eoKRgcnbObz77DBxIoa8pH27KRbpirnXg&#10;pjYQsCt+ayudXjnXDervzd/V8XStMlv7HmMM1jkiFZHE8RWgYE18410gp2n+bbFYVM9O89777/LR&#10;hx9yeHjIp59+gpLqMlZuqO22424hGyrRgmtK3+1nuronTytXud4o28wdvA+K5lppEJJef8Drr9/n&#10;u+8eMhoNSdKIwXBIr9cDLxiOx3jg4TcPkFIzX2QIqXEuAMKEUJSlWQEbqebpJqDkuhh8nbLpJtDv&#10;uu+si/WbsbzWCikVsdYs82kgLNCKKNLEcczZ6dkqBy7zHOcFosrLZBVPFaUhSRL6vbTSjqybzK/m&#10;MU0g6U0Eb9dyDzwKdS1Paq+pNjiz+Zk2GLad07XVyOpxbOZubZDKTbl511ptNuCLlVO63Otq4rfm&#10;dV5eurg2hkJ0q7oF8I288flusk1qeOty+XXEd01wZvOYzUb3rnna3APa6uI3+ZtNfucVikn4Bmjh&#10;CtiCmwHo6+bhTdfa/kxbQfGm/P0m/9N+tptqMptU2bsIPrrqUuv25SbhX1stuj2/1gHQumpfXXtE&#10;+5jtvblL/b15j11A+OZzXAeqr4GpQkhKWwY1Z+dWirxJFIcds8qHTRlIk6SQKwCix1fgT7+ieXEV&#10;qRVQKar7KoYOpCVSBQI3UYHui6Kg3w+gZFkRTzVj9HBMj1LVM5F1/Y/K5zsqjMo/ribrutYKK8XM&#10;6/v4q5CIdO/tm8hi1s3rdUSdV9aiFEgCCaXPc05OTtg9OuTd996jNOXqWQtguViG+hOS+SwjSRLO&#10;zs44PDxEVKRam/aJf6ytU/O8aXyuzv9AJnMl5qzmtClL5vMZ3t8hTRMuphfYwqFVmMdSSKTWYVxd&#10;mPu1v2uqh4PHWYtSIqjAFyW3b9/h/GxCls0bRBLX67P18dqAteYe0PYR6+KO36c+34ydm/5IS4Xz&#10;nqIoyLIcZwzLxRwhJJnISZKE5TIjkorhcEhRGMoKLB9FmtIUTCZnjIZ9dnd3Vv5Qax2eu7sK2mtf&#10;i/cuKGNXuUtNGFUUxRVCDudcOCaXoLP23lvvhUqpQBCmwjE9DuXdtTnTrK/Vx20eq0kioKTEVz+v&#10;e5fSHL8re0J1DuE9woMBrHU8fvyYbwdwa5xw+9Ytdvo9BLCYz5ktplV9EqwpGe4MSZOESCsQFo/F&#10;C02cRPTSMUUx4vzsBBUpojimKC2RtdhIIJRc1QOstcxnC4wzKFWivcNTYnyGdyB1jPAWHffYGY1Q&#10;cYS3FmPK8GzjmKdPn/LXf/3X/MMnn/Ly5THOCUojyEtHTFAhj5QKxJRSoqRAVOrq1vpQtxQeKYJP&#10;kA7eff99tFL87usvSbQkjXUg2azJNX34vKrqLMaWYV/2gRzFYfHCBMCy85R5ibeBfHA5d2TLWSAm&#10;q8jubL5kdnZCrhW+WBD5EutKIhlx/9Ye+/t7gQSLoOC9zJYssiXGhtwgy0oWy4LcGEzp8MbirSFf&#10;zDAe5vo8EIX2B8hqrV+cHFUEghIZxagkkI945/n6669RSjPeGfHWW/d57d49PvzBD/jBj37E+fk5&#10;Dx884MsvvuTBw4d479jZ2+HOnbvs7IzppQm6OkcN3G0rGm96H9LlL4y1SGyobxGIZmp1+fv3X2c0&#10;GnF6es5kcs7x6QnGOeI4XvmGVY6w2rOqugcg0whP+EyeW5ZFiTGWSGlkpIiTIUmvR+kMy/NzoiRi&#10;2O/TTyKwJaYsMK7K6a3FS0va66P7dzDO8mhmebmYsjs2DFLNMLcMU0UqHYn0KAdaRERagi8u16p0&#10;9PqhFudlIFiQQiLQ5EUgRDGlCUS8hPxESx1IJKMessrxkIHg4GKecT6dcTKfMSkM9Ha499G76LiH&#10;EZonp+d89/SI49NzSquI4gAuD/S0dUFEkpWWP/74D3nzrTf59FefURQ5Oo5WRGRNP9N+h2atxRqD&#10;0hH9ithFq1oF2vHRh2/w7ju3SYygWE6ZTnJiGWp7s4sJ33zzCJylLJY4AdYbnLfESUwaJ0SjHlIJ&#10;ZrMFk5MzsnyB9zYA7lWMsw4lFaUr8dU7BuMMkQq1UaUUZVkym01xNqcXxwxejxHe4UyJd1CaDOM8&#10;UsXEpcemMf1+jPAG7UqEt5TzjDKfko4OSPt7iGiAq4jl3Mr/VmTFNQmhaK6Fy9puvYba7+K7fPJN&#10;5DTr3nlfz5HdFWKVrny/XWvrIhx6lbisDY6+rEN1kZNdHrNZx70pJt1Elt4V16wjqWvX0JrEBOuA&#10;+euIz9fVN+t10jxXm3ywJiBtg++buX8byN4FpN9Extf1mU05dHcsWBFtdhDY1zlXN6HT1ra2ta1t&#10;bWtb29rWtra1rW1ta1vbAuC3trWtbW1rW9va1ra2ta1t7R9pN4GpuxrabzoeXH1x3Gyy61K76gIf&#10;NBtnNrGPb7KbFIna5+xqLqdS+WuDTTadb13jcvuF800qbOtUFboaD9v3Uqt+3tQYcdOxagsgVXkN&#10;VOV9d2NT11xpKwR1NSGsG79NqnXthux1oJeue9+kttN+4b9ZueBm4HzznM3GhlUzh79smrYOzicX&#10;/OKTX2KtJcuW9NIEoWA5XRBHikEvZneQcKunuN3zvD6EsVxSnE84e3mMsRE6ibDGEyeSu3d3QXiy&#10;eQCb76qMUa9HrGOOzxY4L1BpTDLoM9q9RaId83zB0hkQCpWkiIN9XJLgjODZxRzEGDW+A8kAOT5A&#10;+JLDwyPGu318NiXpBUXnybNnXLw4op8cMD1+jjALikXJ55/8PWI+IVWGF99+RV4skcWUp989RHkL&#10;PijQK61C8zsSvKiA7CVCpwx2UpxKcFIjk5TR3j5eSnLjeP32HUbjfcrcEMkIHSc46zh8echHH/2Q&#10;vd0dzk5fcHBnn53dPfKiIFGCfj/GWofJS7SG6SJjaQwDrUh1hFeQ6oJCgVWCpXUYC8vSsshzholg&#10;fyDZHUcczgpGBEU6KcUKgGiNXa2j0KyfBEUaVwSAlLGde0OtWFmDNldzCoFUCinUCvBpSxOa74VD&#10;CYWXGhRYUTXweInA460LygxCVICV62tDKQk+NM2KSpJaSQFUzdgiKMCXpaG0BoTEOMNiEVRsnTUr&#10;sK6tlXlE9QScxbsCCIp7QkUsFzkPvnvEV19/zWRyTpImJGkvNI6F/lUQQb0pIAFcOAcerRReeOJY&#10;kmiBJMctc3ra8/Zbb/DxDz7i/PScTz/5FDeb8tpej7ujhN03JONUME4FPQWJKPDZgmHk0UKSFQvK&#10;MtyHkB7hBF6KoOxa9a/1hn0wBrs0JD3QqcYpQxwLRAWQUEJQFoLCSsqZIy9yhA+KUyWGmZlS8ITc&#10;akofY3B4ZxBOEHZcReQUsXBEkSGKFaNBSk96lDeUFhaRRskEMegxlAotBygVgP5CSPLCcTHNmM2W&#10;WGspjA9K3xbcIiOJywDiUwZdgeCtBycKCqUZoyiAxex7Jp99x//5u7/jP97/A3763/y3/MHPfsrd&#10;+/eJ0xSpU3rRkGRwh7tv/QE//1c5+XzCyeELvv31Z3zyb/835osjbKLwpcX5DCUKlHBIDcvCk80s&#10;WmnOzs+JtMZbgSktT58953/8n/+SL7/8mv/+L/41P/3Rh4wTSZEvsKXBWMHh4REPvv0d3z9+wvlk&#10;ymQ2Q8Upb//gR3z44485uPsaZ/OcwkuWeQEIoqgGtwTlbIQHWa89iXcGm81JhOHewQ6mmBNpTWlK&#10;zk7PmS0yji6m/OjP/jWD8Yj5osA4G5qZg4j8Rt+2CYDbpXzaJodp+idrLEKB0lHVsO8RuOoiPFLW&#10;oMjqfMERoaNoBfp31obGURma/2qlvJUvpVbPbikJOocryxUgoN5XjDEoqeglCiU0i9mSZZGTJjHO&#10;epzLkVG0atrGVQqBlSK8MYY8z3FVw7M1DiNMANNfU78Lz6JuuKsBDMaYSr2svKLAq5QKBCIVuEGs&#10;viNwxmGKEmctR0dHPHzwkCRK0CoCBEVeIBCkSYo1Lvjtfg8hBKPRiIO9PZI4Jl8umVxcUBpDXgRV&#10;r5visfb417HIulinGWOsPl83R+IrZXoLXoDQvPvhh/zRz36OUJLjk2NKUyCkrp6drNT3zOVzEYIo&#10;inDW8cYb91kul+T5cgU8yfMcU5akScLvvvqSo6Mj0kqRdVMsf5P676vkIOviuraS1TVlYNbnDF0A&#10;L60DmL8syyvAmZrQYAVwLoqKyEFTlg5R+VJnLa6xhuM4JolTPv74YyKt+fzzz1egmyaopdhNQMUA&#10;ACAASURBVB1/rsA5UiOqGEMgVs3+m9S41wE623Ps6nOrQA1SMp1OOT4+Jklixru7aCURUpEVBdZ6&#10;emnKYr5AK83dO3fQUcTZ+RnGGL579Iher0+W5UHZcaU8JjaugXWx901g05vmV/tYNynJe2fwhPhK&#10;Ck+Z54BlOOgTRxGTyQXZckkVLlW7q1g1eq+uy4d9LKytctUE39WIvC6XeZU8uJ2D1XOpCb5qg167&#10;wNLt+bcODFfnjMaYG3PfLuBme9zWKXd3kae1P7+OMKPr2E3Vu3UA4n9qraVNbtWcc011vuY1NVVo&#10;m83vN83pds65Wcm5Hu+VdOYlaY1Ua9dFey9qqgMK75GAbyjCr6vBdKmdt8FUXT6jq77SJl5Yt1e0&#10;n/9NNYMukpWbVNDX7WVdoJJNtaP2fN209627ry4wQxdwsq3o3EXAse4aN117l5pi+3fX6miizj1D&#10;HBji9ARRkVUFokeJM45I6Uph0CGUCmQzPsRo1KSQiEqtPcS43gfQJD4QwgkriXXMDz/6gNl0QpLG&#10;lMYEteq6/kUANgWFVAk+kDIJ6Zu0UCBogWTZ6HOvxf012Z33KwBJk5izjsm6FK43rdUu379pXd3k&#10;ZzfV2IQQmEoJNdIRznqWWcHjx08ZDne481qE8AHMHYDLgYRKCoFQisnZGV999Q3eKyKtAmgTvxaU&#10;3QQuv4p11fXqeRcev6+GUqxYyZrnrkHX9ZhLKS79aTUu1iyxVmNtwfn5GfffeAOlY/IiJ00U1rkQ&#10;+zhwTiBVIAnyQlL4spoC1f04z8HePs5a5osFUkqGwyG3bt/iyeMlQoQa0aXysaqKJpeAqXo9i4r0&#10;oblvtveBNnlolzWVyLvixvY+196TnXMUec5sNiPtJeA9SmmePlsS6YSd8S5JlIAQlPMZzpY4bzg/&#10;PyPPUw4ObnHn1h2Wy4zFYrHyNQGjGUjdXE0OV42pwxNH8Srvi1aEbeWVMW0D3q759bAxrHweEIgJ&#10;jA+5qrcVAFduzHe64oTVM3d+I0HLunimvmYlZajWOYmPEvIs43gy48tvH7MTS3rxQ167d4e333kb&#10;rSOcC+BegJ3xiL29fVQUMRqlSBzOlpi8xJSemZ8GYLe3RDLG5w7tPX0BUmuSfoLUMcZaZvmCgTYk&#10;kUImCQ5IgcQJlhZKBF5JhsM+sZI4Yyvge0pRFHz11QP+l//13/Db3/w27N1ChrqMh0GaIiQ4WwYI&#10;rwDvigAOr/ZSj0dJEC6sj0gLRuM+P/rB20Q65uzkJfliisSByatZEvZ640O9tEmkJKRf5X7WWiSO&#10;SAiMczjriIQm1ZJYeqRwyDQotd+7M+LWfo9vfvcAnGN3OMBUNfuTl894+ewJxrpASioDGV+aBkLb&#10;KIrp93rs78uqJio5PHzJ9GJGsSIUc9gsY+Fsdc8SKQJxaCRjSEoin6yU663zLLIlT586vvr6S6SS&#10;vP3W27z9ztvcvX2Hd957n9v37vFHP/spjx494uHDh3zz7bcM+n0O9vcYj0bs7+8R6WgF1JRCIHUA&#10;GNeLURDqzk64y/qRr2Ps+q/B14UpHYDvUBEyliUIwe7eDjs7Y+bzfcaHY56/eMlsMauIHkHpGC0l&#10;QrjqHh1ChPqnUjL4UCGIowSiBGsNpQdfWqyXpKlkONwlIRBeLpYZozQi6ffwpMynM5YLj3eCsrBk&#10;dsFgMCDppSyLnFmec/T8lLIw7O8MGPc0455mpxcxTFO0sChCvBJLSCKF1tVeImwV23g8Bi+g10/p&#10;0WM2nVOWJZGOwvsiD4iY0nuWhWGZW86nc84u5pzNMnQ/Ze/OXYaRJhmHOTYvHS+Ojnn46Htmi5wo&#10;ihn0Q31dSImr9yIpKcqSn/70p7z1xn3KsuTo6BjjBMqrQBLqXYMo8WpuoYTAS4mVCqk0cRzRTxOK&#10;PMcWC/qx4M7tg6omFTPPPMILrJN4L5Cy5PToKWmSYsolHo01CUW2pDfoE+8foHREFGtGowFllpMv&#10;lmR5jvCKWMdIKdBaYEpHbgsWeYYUGpVIolhTFCV5PgfnKDNLL1bEvX5Vi7QUpiDLLc5HCOmwRlAW&#10;BlMUJLEk0gTyVZfhzZJFMaOYnbJz6y2U6iNkiEfL0oELMahbETP4FYlAtaFcU2Bvx93NeLkZt3TF&#10;Qm0Afft9fjvu61LtrjxRRY7sULoOgKrgG7GmJmUufZis/JoI3+vKRwJRn7iy7ldZaCvO2kRcf1Pt&#10;sP0+dx2we9077HU1jzpuasY17Vx+3XvvZqxxnSjQ46p3fgi/eoEgBAgfiF5Ug7RfNOKxa7FXRW1R&#10;kzFwhXeh+56qSHs1V1dE7YR3fuHDdfU0jJ+sif6bMVhVA6AiDOUK+cE/jbhqa1vb2ta2trWtbW1r&#10;W9va1ra2tf+/2BYAv7WtbW1rW9va1ra2ta1tbWv/BGu/DN+kkt5WCepSFex6GV2rpDQbkpvH6VLB&#10;ajfHvgoIvW3r1MXWNcw3/91u/NwExm8rjd0E1FkHXFinqvSqzPqX97GeZGBdY/U68Lao1AoulR6a&#10;11i3J1y/t3Xs8Zuuf1NT95VGwI5jNOdI/flNyvKbGr7XzaF1IJSu+dI1vldUSVoAxqC6EZoorbM8&#10;efKUw6OT0Pwngur4crlAYRn0Ynb6KcNYMpA5d4ead+6OSNyUl0cvyKYFg509nNQIDONhn91xzNnJ&#10;CS+fPkflM3Z2YZB4sjxjuZzhvCfqD9m5c5+9Nz7AZHMOX77gZHaCUANkb0RysIeU8OK7b3ny4Hfs&#10;Kk082oPeAEuMLwzfffOQg57i6PkDhq9psAuefvk5i+ND4oFn+eJ7/NlL8nnB7Pg50izAZMxPnlOW&#10;S/rKcfriCdl0RhJrojjFC4dzJVrFiCglEgI7meCEZrh7QDwYU1iDl4ooSUBqZvMl/f6Q8XiP5TxD&#10;a00UJZhsxnRyTpEvSeOYF7MpJg/gycViRkQApwnn0UqSpJrZzLAsHDujBKkjiD1pIsgKT+khkhKv&#10;Q3PHLM/pRZK9cZ/7d3f5+uI8KMVWqodaB9WULMtJ4hgdRQgZ1OoQl8QS3ttqHbNS5rxUfKOaN5dN&#10;Z5FSKKURqppb1oXGs2rvjbxHCoG1CmPKqukwqF8pUan2elc1xIiqYf+y0XM1d6VAx6HZU7hqf8EH&#10;gGRpMNZS5AWeoFrknAvgF8CWATyKDHNcSonyUJQlzpXESUJZOJ49e8qvP/uCk7MJxhjStMfe/h5F&#10;EYByUQXktdYgA5IQcCghgmqz1pgyQ3tDjCSWjn4chb8JxcvHz3n0zQN2yPjBD+8wEI4dbRn3Lf0U&#10;8mVOmvQYpDEn0zmllJQGytIilCDSCqUVUgm8AGcNSnt29scMdxIW+RSVeVSkuFjkvH7nLs+ezrmY&#10;FPQj8CV4I7CFxZeerARjgo6pUhY0OF8gDEQCEhXmgSAoADsbABBxDDEek8HJcaWQBKvmUQDjQt97&#10;HMFwAKNRxL17e+wfjNGJJkoFWVYynxdkhcWY0CJlvEU7RxwJlAblBba0CGFJhGeQKqwHIySTfMbS&#10;FGTfL/j7v/yav/m3e7z1hz/n/Y9/yv033uO1t94n6vXxKsJrTbKb8sbOLe7ee5tHv/6K+cN/T5ym&#10;ODtDiBylDDqRCBFxcuE4mc0Y39vF+7Og3B0HlUDrFPO84G8/+YSvv/6CP/tnf8yPP7hP7A3Cexa5&#10;4+nTF5ydnDCbLzAIXnvvQ3788ceMRjtkxnN8do5FIqI4NGfhsUYghQqNYQT1d6lC85iWgiJbUM7O&#10;uL8/Qpoli+kEFac8efaC49MJx5MFarzPOx98SGkdhQnrQlRqsvgaNH49/mj74JviiCukNF6s1m8N&#10;snTCVc1xla+p/HkQIArNu77+DgFE5PHESbJSIQaHFBIl1UqlpgmabF5qM05z1uKND0qcUSAICCBs&#10;j7YFUvTxtgxrOpZEWuExK9VO1VCENMZgbLHyn7ZqrgxAbYnWEcZY4GojYTNWXTVlV/utcw5EAN0E&#10;BfdkBQaZz+dYa0mTBK3CnmKxFEUAgX/++RcoGTEajEAKZvMF3nveeeddvHM8f/ECrQJwWWmNVIrZ&#10;fM75+TnnpydkRU5pDIUpr+yxm+LBTfFtW82zE7xbzRXnLFYEYiO8YHf/gH/5r/6MO/fuYcssALdL&#10;v9JVrmMprTXGmErZUDEajXj//Q947713+cUv/oGXL5+xs7tLuQzPb9TvM51c8PnnX6B1hNbxK8fG&#10;Xfe16fPrYtx1QJwaNHblPIK1DcTt9VnnMk1wb3MNeO9ZLBehMVzKat2JVQxdz0chxcpHe+8ZjUYs&#10;FguePnnC0dHRtSbadY3Lq4bUWjXcsxZcd9Mc61InvkqsUQEjgaOjE4ajnUq9c8lwOALnyZc5F2cT&#10;emnK3q0Dkl6PJEkY7e6y+DJjFMcoKZleXKzWZVSpnTYVvH+fHO9V1NH/KWusnQd4D75qSI4jjTdB&#10;xV5VY7tYLFbqcjUQ3KKJInVF+cp7SxRVRELOVs3OYqXuWyu/rlMmu54r+dUzbKpvt+f1JkKy9mfq&#10;ed2lJN2l0N48ThO43c4Nu3LwtnJY7XPaSmzNa2w3kHeBd7uurV1naCurvwrgc1Ntpet5Nv/dBdTc&#10;BMLuAoC358GrALrX76sCkK3jdl/7umu9AhKsAJj1kbuufR2ZT3vP21QzaM+ddj3n93nGN9UW2nN4&#10;HSixazzW1TfWxX3r4sKbjt+cV12qjm0VxeY+UN9rE9DRBcpc53eb99hWhtxEQLlefdGv4pYoikKM&#10;Xqng1v5zRbIk6msXIf6SgRhOEWpY1tpANqL1pSq8qOd8AJpIcUl+9Pabb6D0W0ERviLE9L6jDimq&#10;+Lvhi1dznnof9qu8et0zXOeDrq3rCsBcA8/yPL+xRrVubjVBVpv2yHV73Kb9p/kZpRSuzk2lIMsy&#10;vPd8/vnnnF9MeP3+fQ4ODkjTNIyRlFxcXFCUhs9+/Rtm8wAw9NZWxH5Xx6FJtvoq+3YXOcy1uLpR&#10;5rxG0uHZSNDaJnNFOMoiI8+XzGZTyrIkSWKMNSFnF6AQCCXITXlNlbS5hvtpSpqmKCmZzWYIJdFJ&#10;zN6tAw6PTyiWc7wLoOuwZmRF1nB1TjR9XPP/zbVfz412LN1lXX60veddVzevPY/AGstivmCWJkGZ&#10;PU7oa01/0ENpVdVIA9FEr5+wXDoWiwVlWdLr9dkZjdnZ2WE6nSKsXQHDvA9rW6xqWx7c1blQx2gQ&#10;nllZkbd15dtd96ka67FWiQ37lLtCrtUcx666e3NvtlUNzRhDGickSYJSakUA17z2etzqc1+rcddj&#10;ZAPhknOOrMx5cnjGkcm5vdtjMp3y/dNn9Pt9+mlMkkSkWnOSpiRJClIRJ5peHDPq9xE+EFvEcUoS&#10;RSjhyRaBRMRV9y+lZu/gFv3hGHyoaaVRhDEZWZEFoDKCcRqRODBe43SEVA5vMkSl1Pzy6JBPf/Vr&#10;/vf/49/x7PlzjDHEUYSQl6BA7wDnsKaolNldgOR5iXcOJcJOr10gHtWRJNIajOGzTz9FoDl5cUjS&#10;E6SRQgtNEqX00gSHYTabBJ/iw8m884H80pRIJEms0LJa+4lESpDKI7MpO1ogdAQi1ECSfIE5dgyK&#10;gv64x3vvv8XO3h5ap0it8EJQOpjOA2HexXTGMiuY5yWT8wnL5ZyisCRRQi9JKLIFSaQYjsZY7ygr&#10;ErLCllgX9l3rHHkJJkrxuYS5JNGB+EEJwbAXMZsvyBc5uTF8ucw4PTvjow8+ZNDvU1rDwcEB73/w&#10;Iffvv8Xz58948uQxx6dnPHv+jLt37/H63Xv0+320Dr4aBbEU5Fm+WgU12UwNkhQEMGeoWV2COIPP&#10;NlcICuWq9hTAnDs7O+zvH3D79i2ePXvG42dP8Eik01jvQAUgt3CuQeDmAbtaM03f57ynKEteHh2x&#10;WAzZ2RmRJCmuzJktMiwQR5q410MuMrJlznSW4b1gNs9I4qD6raRAiIiFETz//hwlIBKCQarYH8eM&#10;E0jihFRr+nFEGkf0k5hEBhIAsHhnUEpW12xw1mFKW5GVLgHFbJFxsiiYZSUXmWGeOayA0a1dXv/o&#10;PjvjId5LnFT4SDMvDA++e8zjJ0dIKUl7A0BWtT8oq5pUpAMxyJ/85I948803iITg7PyMw6MjVEVQ&#10;6b1dS+K5SgEQRFFMrzegl/bBO8oiRws42Nuhl8YUZYnVHh3FjIYDZrNlVSf1CG/BO8Y7e0ync4os&#10;xwnLYj7DW9g/OEBJiYgk/UGffJGRL5d454nThDiOG/upYz5fsjPaWVVgiyJnMV+wXCwpC0MUp0RR&#10;XJFYFjx6/AytE+J4gEr6JNYTmQiBxpjgswf9iCQVeF+AKMiLKUfFnNHu6yT9A4TXaKmRUYwj1B19&#10;NX9lHX97cYVwvekj27FyMw9v17FeJee7Kf/pqkl7Z6/4sDq3FnTH9c43wOCuSTB//XyrYzVIVet3&#10;GKJ6p9GOTdeROnblg+uez7qYtyuH7OpPaBJFtmO+thp7ewya19aOXa9ccw0+55L8ekXaL+S1eERJ&#10;uSLWbF+/rwDwV85Tx7FCdROd1bwFvjl29c9iBaZf5WrVddUiAu14ugmK75rPW9va1ra2ta1tbWtb&#10;29rWtra1rf2XbFsA/Na2trWtbW1rW9va1ra2ta39I63rxW5t7Qbb0CBBQ8FI4L2g7iLbBFxpN4Cv&#10;Uy5pf7/d/HxTE33XfTSb9ttNZ13n7mJsbwMIblKl62pS7rJNyoSv0ny6/hzrwQ31MdsN4W1VgVdp&#10;zr2cB+vV27tA6M1zv4ryWnusu35uN2fWTYhdyp3NzzSBUF1zoal0236WNykCrFtz7ecgpUQqUQH4&#10;JOeTKb/57RdkRYkC+r0epsjwZU7sPQMlGUSCUWS5v9/jw/sjRrHl5ZNDJmcTVDIk6UVkRQCrFtMp&#10;X54ecXp6iijmjGMY9hVCFMyyBVZIVC8h7u2y+/aPuf+nf87h4+e8/47n7N//X+TLguFwD6ETstM5&#10;n/y7/xdd5MQ6YXiwDypGCkWWW148fc7OzpKn3z/jveE+7viQ44ePsNNTTOnIXj6ifP4QU0gWJ4eY&#10;/ALdEwibQ5kjrUV5yaCX4I2lNxgihWOR55TWkUhNkiZ4McUi6Y9GjHZ2OT96gUJhSwveMp/NMKUl&#10;iRPOTy/wzjEcDHh5dkwxn3NxekovVszOT7k4PkZ7wXyZ4fu9ANL2oJUi0oLFAkxewjhGKImQJb1U&#10;scwdy8zhLag4qHws8wI37BHHiv1RQkyJsQZbgcUlEmNCg6qOoqoJRF5RUKkbZmuduUuF4FqF8bL5&#10;JI7j0CwuqgZ+gtpN3ZArKsXjFeCuUjVTOoBZTVkG9XfCVl5fjyCom9dkGtaGNRLHEbL6ruBqk49z&#10;DmtCM3dpzKqZuAbkB6CbDddZqeSumnZ0zHS64Leff8mjh0+ZTpf0+wMGgz5aK6wJoGYtgj4Qzgb1&#10;dzyRCmAHWT0rjSWNJMKWpN6SeEk+yzHOcbaco04f80fv3uPHH35IZOZMnj6i53MiV2Iz2N29w3vv&#10;/5DlvOTxgxdIY1BO4gVEWmBxFLnDWMgLS1F6klTSG+WcnS1YFjlIwb1be0zmJxwdTfjmmwneSKJU&#10;gg0wACJJuTBEUqK0R+LRKoy/9RBL0FqgdAW0dx5hBE54vJJ4YfElaAFSg6x65ZQUSCRF4YiEx0cS&#10;oSR55iizksnZS5L+MUkaju8J2I0oCuQGxniMdZRFAFTGWqC8xVuPdUGRyLgl1mYgBUPp6WEpzAzn&#10;c4piwsnfvODR3/4H5PAOt9/+iP3X77N77zXe/fAD9g9uo5VmfnLC5OyM/UiQ2wXeLxC+xAuHThXC&#10;KlCCs5MMtVvQG/RYnM8pyxwdJURakxU5tmrk/odf/T1Pvu9za9yjFyeUJUxnOfNFyXBnj//q53/C&#10;m++8i/Whqfj0bEIUx0RxivYuNHQSVMO1EpXydVDlkw6EK5E+w05P2Y3ALedkyxlCas6nU14eHjNZ&#10;FBwtMn7+z/+I0c4BiyKAvpEC60MztkKuGkTbwKAuf/VKsVI1+xEVDYIEakXBVYNZAOELHwCyAcEh&#10;V/HCyp9JsSLmKE1JHAV16xoM0VaTrcEbXcBM5ywCHU4lQlNkANhHCAnGGZCBbMS4MjTqerdqmpVS&#10;giOol2lBWZShIdoFBXIpJVHVwF0DTZ23SBmA5945nHcYW1SEHHYFeJJCIpVESkFZlpRlia6A8TUg&#10;PswJgoKRDGD5L78KgO7Rzi5ZUWJKQ1mWQf0rTbi4uEBHGuHDnucBWxRYG/xSni3xEhb5ktl8FsgR&#10;pOgE8b1Ks2o7DmzGFVfieC5VfwSKtJeS54Z/8c//a9559z1miznZYkZpTHh2jbAujoOS1mKxDAB6&#10;azAmZXox4W//5m84OT1BawXOkWc5kkCY8Yt/+AVnp6f0KpIBGsC43xcM36Xw24431xE7tf/dSTZV&#10;+dt1a6wNem+Tcl2JY30AZVhrGfT7YR+NIpI4Ii9K8jy/PI5SSBHm4LPnzzg6OibPshVQxzUAfl15&#10;zpVroTu3apKYNdfwppyjHqMmuNhaG9TzpGS5zFhmGc45JtMJWmnyouBickGahiZypTVlWfLNiwdo&#10;IekN+vzxz/6Yfpoync14+ew51thKeTc0z3rRVKwSqzhjkyJ7J+CnaxzDQS/vz1f7l7++ltrPqE3M&#10;VsdsSiniCkAihSArCoBqD1VkeYlzHl+fa3UMg9YB6NXrpzhvwZlVI7H3XFEMbjaJt4FZ7TnhnL8C&#10;ZG2PczNmW0f6cBM4a1N+WH/+ijJmK+/rUpttgua7VNLbe0czX2+CxtrnaX9eV3Fxl1/tAsv/Y0Hw&#10;zWfdPkZ9783jb1ILX6cW21Y571r36xr/XyXW2ESk9yq5bxeJX1dOvklJvZl/b4qRrioxX39O64gM&#10;X8UHbapzrKvNdAGEb/psF2h8XY1uUyxQW5OA4lXiy6762SYiw3Wq411kl2t974Z9xHvQkUYrjda6&#10;Gt+gMOld8IkB5AtSyWoOQJokREpf7qENFXlWvr5WsbwEUeODLxZK0ov6KCVWcUGTHMPX/qqGdVfX&#10;Kny1hzQItGr17XBt4nps9orEme3aVT3X6zFuxgibxqBrjrdBKJtA869CGNm1R9XK9Qi/Au6fnJxw&#10;cXHBcr6gfCsPcXQF9L24uODTX/6Sly8O6fV6FXkfINS12Kfp/38fAp2NcfYl+r0Wfq/mjF9LHtuO&#10;oy7JwiTOerJlxqBf8uL5c3Z2doikxpWmAneG9WatQcoIrXUAO1u3IhARlXLxsgJBexHytSzP6fX6&#10;3Llzm6ffBwV0V6mZC6kq5c/rvq4LrN7lL7ri7Zv2kS6i3K65fAkYt+R5znQ6QylJHMUrwOtyuUQi&#10;scau5n5NomCM4eLigkF/wM7ODkfHxwgpg9qoMaua0+X+cfWerLUhV/M+5H1VjHzTOwxRz4tqn6yP&#10;0SQgCZ8J+eNNz7NNNtz0jcaYKzlBGwTZrHd3EcnYSs3de49Ehpy+NMT9EeM0Is8vMJljujhHywlp&#10;LEhjjZaSSAXV8STtE8UxsVYMe316cRLyQ52SJhFJBEiPsYH0z1iDMZ6nT54glULHCYNBn8Ggj7Ul&#10;QsJoZw+lE6yxSO+IhcM7gSs9utdnWRb8zT/8iv/nr/6az37zOYvSEumIpKoR4yHWgewTb/Au1AeF&#10;94iKoEpIgfahHqZVIPMLe5HFFAukEJwtZkg8d/cTkl4S6gtG4ErLbhrhrGVvJ2WQaPqRZxAJEglK&#10;BHK4UT9hPOwz7GkiJVAyEPct8iWlsUiliXRUjZclz5fYwuDePmBZOmbLb8mmkBuJ7u+xe3CL3fEe&#10;w5FiLxlS7qVYBIWxODxSakoLWW7Is4KLyYKT8xlHZ2cURYaSHq0UcRQUva33WC/REhwWgQMrsKYE&#10;o5FaIrRibzxAqojFcklhSl4++Z4Xj78P9ZgoZXd3j/39PXZ2dhiNR/zo44/R0vP4+0d8/vkXPH32&#10;jNFwyP7uPnfu3KY/TIP/thZrq/r0am+ts7KrcZ2DMH6tvSSM8aXftM5hTCDNHA4GvPHG6zhvefzk&#10;KcYu0XGMR6yI6HxFeugJYxPy2UvwqVQKUSnXWwuTiwsW8yn9QY8k0sRKMUz6JL0UKTyF9Rgm7PcV&#10;vV5KmsQoCUWRMZtNsXmOcI5BT1VE0p5ZaZkeLlAe8AskYa44E+43lgIpQSuIIlAStAx13Ton1Fpi&#10;PSzntiIiBSKJ7icMbw9IBylvvnmfJE0wxlMUjuks57tvv+PF4QlZbuj3U6RUQJWDuRA/eW8QCOIo&#10;4Y9/9hNef/0ueIs1lsPDQ8rSkkQx+Kv+45r/rN5TKKlI0v6KFGE+vQBnkcJx99Z+RWibBdICJdnb&#10;GeKMZ7lY4q3FeI8Umnsf3ANxxPPnTwFHmqbMJxMiHTEa74AM5DFxP2GwM8bllqQfU9oCs7BY78mW&#10;BWVukKOanCjsi8v5HGcdOE9/MCCJY/Ki5PnTF0zPZiSRwfUcujCBpIaYQmjSXkRhIFY6vJuQAqkN&#10;SlrK8pjJ0Yw4vk1/fIdoMAYp8GgECou7VN6uwP4IuTanu4kwa1M+sg7Mvakedq1u0pGTBK6+bvB7&#10;F6nOal7gb3ynvS5OW3ev63LKZh7ezrU2PdO2SnxXjtbMj+oaXe2Lm368LSDQrrGtW0e+2gM93YSW&#10;6+Jtueb5BGKvDnKAakzazyycx3XGthWHyfW81F0qw78KoWldF97a1ra2ta1tbWtb29rWtra1rW1t&#10;a1sA/Na2trWtbW1rW9va1ra2ta39Z7PNCttNALC4ooJ39XPrVbDXNSZ2vYTuetl8HZR/ed3rGgGa&#10;SmvrrN183qX22LyXdU3NbRBS+zubzr3p9+vurd38eUUNls2N6zepuHU1YHTMmJVK4U3j+iqfWfe7&#10;LuA50NlE3P5OW+mz6/ubnn+XAl270bs9Z7sUCtvP+SogKTRbSSkx1vPVV1/z61//BoskikPDZrHM&#10;8KWhpyWjOGYcSe6NY9692+egb5mdHnF2fEyRw85uH+scrizweU6WLzmbTsjKOfvD2BNr3wAAIABJ&#10;REFUMQf7ezg5I7eGi0wQj++jC49IbjF++wfoD37C3df/EO8s8W9+x+TxQ5wHX5ZMj85JpWOUDki0&#10;pLe7DzKo9C5mUy7OzlgKw+TiiJ3xjP3BmPnLY2w2xQrP9PkDpt9/w9lCMHv5BGkKsoWlLAdICCqg&#10;1hPHkmWZMxzvEkWCl0eHlMYRS006HOHlIYUxCCXZ3d3l6OljpPckWiG9ZHJ2ymRyBnjyLKMsC/Z2&#10;hjz53Rzldjg7OqTX7xFJ+P7br5idX5Bo0NLjKmVvr4JyqxICU5TkRY70HpUqIivRC4EuPBqIdISU&#10;CptbkqiHwDOKJeNYMC8tzgXQoZSOOIrI8xwh1Oo/VREtOO/xomrMX0MkEUUxSoV5EcdBVdcZC97j&#10;cYhGk3M9x5uNs5qgsCxk3cjtGsARednUc0WJJF6tJ+scrv6eseFna7DGYEuDMSVZUQZFVGuDYpv3&#10;SAFeNpRORKWDLRVHh8f88le/4sWLI5z19PopSRIF9RvvcdbgvcVZizWVKioQIMsOHWt0JMCVpDom&#10;8hYtHAmO2DqSSHIwjHn7Vo9bQ80P3r/L/bs7zKYlchoj5nOsc4zHt7l193X6gx1Kk5HuHJBPj5Gl&#10;AymYZxZTQsVngPOQpgKN4vx0jo4Fzkuy0iLVCa+92Uf3BsRM6WkYJoqd4Zj+eI/779zn+GjBiydP&#10;mRwfor0nEoCtQLfCIyrVQaTAaUh66v9j782fJMuu+77P3d6SS629zYbBEANiI0gBoEUFRZAh2pQj&#10;HOG/VpIXKmzLskVQFgmQg33A2bunp7v2qsx8y938w32Z9epVZlUPTP8i5pmYqK7KzJf33fWc8873&#10;+yUEh5cJ9BwcSCMRmegUnjswsg/kOkIEFyJCBqRIvAERSTMPNFVEZwKpBEpLggApA3lhkFZQN466&#10;jTRNRJEUoZP6dioeJYBSaUxxgVwlxScVPTo06GDxpxXnx7/h+CcKlxX8p3IfXe6isxGxbfEvP+Kr&#10;b6quKFeS5yN0cMTWApbDPclHx57jo3P2Hz5E65qqbnHWIVUiwyhHBQf7U3w747MvXnJ2rpgWJTIK&#10;itE+3/7e9/nd3/0G070Drq4WtCHiAvjg8XVLCJKIAh0TcBlw0YEHfCQKgZAgvCU0V5ShhXrO5fkJ&#10;WZZhQ+Tk9JLLquHF5ZxHX/sW3/1n3ydEhXNNUn6PqcCUKAgCFDeBdncp4g7fsx7ke/03vwJ5XxcZ&#10;pzOwA90jkDKd3cv3LZXmhBBIrdFGY4zpFLgCSvXUM7szdQVgHPgANwFUnVq7T6AN7z1aa6wLzBYV&#10;RhtUZohCJcX46DEiIpUmBI9tLSIKdJYnxbZOhVxKhVKaLDMIofA+JKV5rYn4jnzjuhAz7YFpv/Pe&#10;k5mMoiiQSlDX1UqFWiiF1JqyA24uz3OtNW3wfPrpZ3z8ySfs7u9TN5aIoCxLhBDoDrDjXFKxb+uK&#10;6XSSlN5tmwDDVYVta+qqYrFY0DT2WgFR3A9mG/59rVLTJuBSB9whCAgC13je/drX+L3f+y62bZjN&#10;LwnWpv5VaayIqTAbAnmeY4xmPB7Tti0hBI6Pj/HOk2cZk3HZ3VPNdLrDL9/7Ge//+n0mk3FH8qM6&#10;oNi1GuFdNvRf++pEm4gj1gFm18U5w7ghxmuimU1KT0KIFXCWeF3Cuyx27QNPfAwQBUWW4X1AK9WB&#10;wjVZY2mb9rrtJFCVFIlgJPkGYm0b7rqvdUXFQ4XpTYDKdTHNOtKp5Z5ljMH4wPnlJa1tiTFQ1zVa&#10;Z1R1Q3CR6bhESYX1gXIyJjhHUy94/uxTptMdZldXfPH8GcE2CH0N0pRD9SnEvXNkkxL8rX4aFOa+&#10;SiH2JsC3UgZtMmIALU0iFkFS1xYhBcrklGND3VoWiwohFRLRgZfcas4JGdnf398Qq4kbtcH9cdik&#10;UL5WoZjbPuFqrnbAqE3zagjmUkrd+My67xmCzPqkKZvA2Ovi06E68TC2WhezL8+y/meX/u/y9yUw&#10;P50T12fhOmXvJZHTb2t9heJNiuXr+qJvQ8XuIdHJpv1t3RoZEjnc5XvcBXbclPf5MrF+/5pD4oL7&#10;5sZwnPp5nD4YeN3ZeBeAf9MYrsujfBlyhHU+0rDv7gJ6vCpw/y6lwk35n7tIKV+F3G8TeONVgN3r&#10;/Jw++YpSsgOZLgHFktiRC4WYJdCRlFhrV3NICkFZFomUBzo/MAFVr0kpWMXYS3XDpaKlzkynmL0k&#10;I4k3con9szuGtI8rrROWKcbEKNYp2rbekhvZAadvr7G71s66ubUJdL2p74c/7/MtN83pV5nrm9pw&#10;wy/q4gIlJd7HFfj4/fff57PPPmM6nVCWI4wxzGYznj17RowhAQC7sV4C0u9bp6/S1nV+zo3D9Npt&#10;WOXC1+WI1yrI9/Z+59J8buuGtm3x1qZ5IwXWJUJB3wGdpRJkpSF6AU2n/9mdwyEEmqahrmvyPCcr&#10;Cpz3yVeQksPDQy4uzrg6P+3mfkSE1H/D82MTMem6frnr/jblmdftk8PvvXmuCZz31HVDXbdMJolA&#10;oq4aZOc/KaWXmEFMloFIytaxO/tHoxE7OzssqgrbtokAQMhboPBlW/og2OEa7+fz151JS5V3VvvD&#10;9f0755e8Fz0Sumu1102+yzC2WcafhLja41IMLNeSGQ2JjxIgsXu9O++dd7Rty6gc87u/9/u8/mCf&#10;F59/yofv/wLhPIUWxMZxeTlDeA9hmTdQiI7waToek5uM3BjyvGRU5pSFRsiYALxagpArUoBlDHiR&#10;G8rRiKqukVrz8JFjZ+9hF88nEjUpWvIguDhb8D/9h7/i3/7l/8nzo0tUPiYvs05BPIAEJQTetmlv&#10;CRFCQIg037VIBJLaCEQAtSRDib6jywwcHO7j6zmhtYxzyd5UofAY4djdzdgZZ2SiwVtHrgumk5zd&#10;kWK/1OQyIDpwcPQOI68YGU1uFEJEgg44A9YGhGiQqmU8LsgyTdMaqjbggyag8GIMMidEzVVjcWLO&#10;or7g9PyK0NgEvA0evGfeQKN3kaM9Ml2wuzvha2+9jikmiMwwbyrOLy/49JNnPHv6jMV8jowCpQxF&#10;ntNYS1s3ZFpBBO9qYhAokRFtUgneG5covcOFSWD4+XxBXbdcXVzy+bOnlKOScjxi/2Cfw/1dJtMp&#10;3/zWt1jMF5yfn/Or99/n6OSYt77yBjs7U4xJazXcivO6XPByvxG9eHZA2BHiMla+eRYuc9B5lvHW&#10;m2+QGcPz51+waJoEwtZ6RZLTf9an1DW5Y//7pVTXJBgxsKgqnMuphCAbWZTJyDLNZHeP0Xgn5aGj&#10;p1rMaZsWYzQHe7vUVc2OUHiXyB4AnLd4H7EupP/biA0gEiKeBpXyviEgm4jRgjyTlCZnNMoYjw2j&#10;0pBlGm1yclOgpMZFyaLxzFtL01o+f3GBUBIfI6enV3z+/CW1DWiVMZ4kYp/+UemCI9MGrRQH+wf8&#10;4Pvf52B/H2crtBa03vHFFy9u5EliRwQ39F9CRyIQAyijkDL17XL/EkS0CDw83INgEcIjZEdIqQSH&#10;BwdcqCsWi1lHirLg7OyMt99+HSE8nz97im8tjYMrfQVIilG5Al9PdybkOkMEgXUO6wMxJCJjhUTE&#10;gCQRU9ZNOiPyTEOAyajEW0tT1agomeTj5OO5FpSinl1QN5rxtCTPpkipaJoWpUYpx9YGilJhTCD4&#10;Bjd7zlVzSd4+QI8fILMp0pQEBIG0R8ZVliOufaZ4l+9y13Pmu8DSw89tipcg3dZNxe+lb7eJSD3e&#10;GS+uiz3ui6nWkfXcpWrff+/wfH+VeoRN8eYmEr3lNYeq78t9Zpkz6ffzJp/ixt+FRISbyuwJyH6b&#10;aP+uWH/pyPafCVy/JtY+804kkesJN5fP/od7aiSAkLdqIJa7+rJ+5FVzA1vb2ta2trWtbW1rW9va&#10;1ra2ta39U7ItAH5rW9va1ra2ta1tbWtb29rWfkvrF2Dd9yB4WazfB+vEeLuAq6/A0y96v3mdux9c&#10;9691F0B6WMy8fOCaCt7uVjO7T6X9ruLhm+0dPsjlXub+V7E7H4ivaefNQsRwqzDhuo9ED+xzXeC7&#10;HM9lIXAau2tQ1uZ7EL1r9BVt4p0FuXeN8Tpg+WbQ0s0+6AMz+upYy/k+VIYfFq+uG/thEcqrgObv&#10;GrNrtbGkPhtJBdsRwQcffsT/8r/+JQhFYQxGJzURHxySyLTI2C00h2PJ2w8NDyeBWJ8yvzimrSt2&#10;dh6TZyXVYkG7aJDBkmeSIhPk2ZTReI+3vvk9zo8/YXb8CZgnfPMP/oRffvwZKt8j23+CmD7ATAva&#10;xYJG7iDllNA6mmfPMarkX/zLP+U/HP0bTGHYebCPEAmEfHFyTDu/4mV1jrTHNJePuPzihPnpBaUS&#10;yFDRXB3xm7//z7z/4Qlydsak0BgRyXNDW7W0rSN24MZAUiPePzzAhlTsqqRiurdDGyJHZ+e0tmUy&#10;KRFIom3REUQUzC7OWVycMy0znjU186tLRplERI9zLbPLM76yP6HMS+aXx4wyQWYk1tZomYpOJNfq&#10;K3Xd0NiMMtMgPVkmGRWSeRtxi0ipMvJMMb+ccXRyxXha8ORgl6+9NuNvP63xqyJahTE5Ui0I3X9S&#10;JyCxFKmIbqiMs/zVGLMCeSbllv4+k96rhE6KdLGvJJlek1JiOoXjEAPRRqRIoEQkq+LYpVrecL0l&#10;cG3EhwS2d97jvceGVJBrrV0pvwfnCa5ThHdpPxJCISUIFxjlRVLh8Z5PP/2U//Sjv6Zuk7LzaDSi&#10;KHIkEmfbpCYRPc62qdC5KziVEYSWKC0ABz5SGEEuHaWMFDEyInI4Mrz72gP2R4KRbDF4mtMjni5m&#10;QIUS0PoAUXJ5ueCLsw/4HSv59LMXnJydYHxA2LS5WwuaBIjWJjKZKIoCkA7bRLwDoTy7E4kRHt+2&#10;vP3Nt3j3POeDH/+KXATKTPPu77yJLDV7B2/wu994xMe//g0nz56yW44wQBQOCCgp0doQJARip7zs&#10;qOqaGBWgcTGAFmQqQ5tUeNS2DW3TQBA0NtK0Fq0FzqWCchcE1ndA/gCxjXggiIC1DdZ3s2YJUkj4&#10;aWTowNaKpHCchiYpZAuPURpEQEZLrhQiWsgl1ju8DLSNQ4mG2OYorfBFoF5ULArB/sGU8bRg3p6h&#10;jcK3Na890Lwxi3x45FiUNXs7u9T1S0IHXstjjkRRzSu8bcl1yfnVjMW85Z233+Z73/sB73z927Q2&#10;cjlfcLVYoJTBWYuSirptk6q9kGiRIxRIF0EEvPRkSpEpAa5F4xC+pm3mLC7OU3G7zDi/OOPo5Jyj&#10;8ysYH/Iv/9V/ixlNmc0WaU1KRfQgZdfXncr6siiuX+jeL0rrg0dSUV24oeyb1nin6ifXA0AjHtVb&#10;0F3pGyDTPhMjSQHKrc5sZxvKomQ6mXJxPiNKndrZKdtIkdTVVVfQLjoygRDiTZXW0AFYhUjgdkFS&#10;8VTpvG1bR4yCTOlUCqpU2m8zidY5stv6MmM6nyqBDaRUZFmO7khDjFEJcKoU0+mEuqlWPtBSOS+p&#10;ZukOiOLIc0NR5LS2XSnrhRBw1lKUJUpK2k6l++DgAGMMn5ye8rOf/4yqqihGY5rWJuISIOsIUOpF&#10;RTkqybMMXxQ8fPiADz78AG8d0YcVsGNxNWexqAlhOcaCYWHgENi4zt9Y57svAas3fb/etbth39/f&#10;4c/+7IdMpyMuZwn87kNS7VNRJkKX4LGuxYdUAas6IHee59eFkjoploUYqOuKMs94/vQpP/nJj5GS&#10;HgA2jZ34LX3hobLiqwDAhuthU2HoEmzdf39/PQrAO49WmizLVq/Ztk2kLiGuQClGG2RIqoNEUEp3&#10;53aGENBaSwj+RoGody4pJCoQSvTWkd4I9Lw1R+K1bymVWoFy1pF0bVJJ30TqtPz9+vsio1HJrKo5&#10;Oz9jd2cHaz1VVZNlBRIBUrGo67R3asXjx094uL/HT9/7e45evuTo5UsuLy+QQlAonZT5Enr72geK&#10;t1Xt72rvvXFjJ1u1uhexLoq7PYdux1ESrRVSGUwGggRKiyGmvS6AMRmTyZTZbM5iseiU7dOdKakw&#10;hV7t4Ts7Y6RI54Lv2riM1dbN5U3xZZon8laRdx+I14+Rhj83xeL977fW3lJHvUuNehOZ2joV+3Vz&#10;b+iDLu/rrphsuedsIsy7WaS+nAHXxeDXOQzFuoLtV7V1YPP+/a0D5Q3X96rgXYi1ZCDD19YRtG3q&#10;501x+H0EeZv2jk2q8evyLXcRVdzV/uHPIZnA+vOPO/NA941h/9/DMbubOPI2qcK6ed0HK/bnS/+e&#10;+vNh0/cMSZX6a+UuMo9N6s6bwNNfps/W5bPWzaV182Hpu/guALkGqyb/N/hELtc0DVmW0bbtak81&#10;RqOXBIghEEUCoS/zP0uCJIFcgbkg+dKR5Ddezq5oqwWPHz1aSyTTT/wtQ+1rlfDuHHauA+CqVd5t&#10;uE43rcO7xqw/rrfnj+z2tdjb2+INAPddgKhNPtUmYoRNBDvD9SZJRFhLsjYlBQJF61qUVszml5ye&#10;HoNI56fRJuUQYljlJdfFOv9Y9ipzfR3Z5V2krH3ypBAii8WC/OqKIi+o5wumOxNsTOrIWhvyPE9A&#10;2OCoq44oKSb/uk8MsSQTy/N8ReglEKix4MmTJyyuLjqfNOWz+uDs67Zdg9WG5/Owb/vx6rq971WI&#10;Mob+9TKOXeVCO/KItrVUVU3bWpqqJQbBeDxOa5+I86GbC4kMwRiDNoa6rinKgoODA64+/TTNHSAG&#10;jyAptFprV7Hj8r6G4LZ+rLFsc57n1HV9yx8RXI9Jf4+WUnSA3RQf+XB7rx76McPYZhlTXO8xaa0X&#10;RbFqp3PuXmKLSEQqSSDibCKTlEqxt7/PwcNHTA/2ePjaE95+9+tkBC5Pjjh6/gmfffQRIXjQAu8C&#10;wQVi69BN4OKqSirdHXGBEDCZjihzQ54pxuMS3d1PnmvyIqNLN9GEQGsd0719ji4asvyI/b1d9ven&#10;jCdjtNTMT8749//3/8O/+9/+I+c1FOWUxgV8Y9FaImNM4sPBp9xFDPjg0EKiRCLHNFIiiWRR4UPE&#10;2hYjOiB8jOwf7PDO6w/AluwUglIFXD1jqiJvPtpjd6Lxdk5btyxmFQe7U3ZKTwg1IgSEDzjnCa0j&#10;BI+QiqsqcuED3gdCECmvocAYgZSB0CqUVAgJymh0l6+VEvKsRSuNGFmQiXbSPTa0VmAbR+sFXuQs&#10;GjibL3h5dcHZuef5hw0fYsgnhzx+6yu8+813+c7Xv8Mf/t43mc0rqqrlxdEpP//VP/D8xUuqeQXB&#10;IaJGS8m4yEAKqramrmb4KDFZTp4VKCHIlERNR/iQ8oG1bWgWM5q64vz0lE+V4PBgn/Fo3OVaDIcP&#10;HjKbzfjVr3/DdDLh8eNHHB4cMh5PsNbSNg2qI2EdAtBX68P7BJBf7hW9OE71AZlCIk0GBMpixFfe&#10;+gqHBw+4mi9orGWxWPD8+RdAXJE4mi4flMhz3ComD32QqRAdEWwCkrcu8NGnn6GlSHM6yxmXI3bH&#10;JUWRsagb2qYiM5qyyMlGBWVZUuYGLRVa54CgbVuqpiEdgxLrPPP5gqpa0DRzlBAURclkPGI6GZFn&#10;BhFlItDLBT60GKNQUhMlBJ3yuQsXuZg5Lmc1trU0tmW+WNA6B0ImIr7MdDF1imFDCCghsL7B1o53&#10;vvpVvv/97zGZjHFtgyCgZCKjef7sGUZriN1zABE2xhWiI5/I8kQ84JzDtk0isg2B/Qf77E4nyGgx&#10;WmKUR2pJ01SUxR6TyTR9xjUpZvcNDw7GOHvA8cvPCS7S2Jr2LKzg1lJKtJJkSlMWBdEGXPDoGGnb&#10;FlcvyKQg+o6cV0BT1ygpcc6SF+k5Tr2oqBctdlEjo+zmioAQcW2Db6rUbhGZTCfMFxUI2ZGGKqSS&#10;5MKghSczkdafU51XsJhTjB+QjXfIyh2cyhJBbaKXvTOO3hSj3wWGX3curCNcSu3eTJguxG3/aEmY&#10;LCK38hFCCNRSa7zL6SBC58eIWzUIm8g87/JFXyUf9Co1Dq9CArXOl+uTq2/qu+V1lvvMulj9rni6&#10;7xf0yWqXfsdy4t96Zr2pdkBIBLfX6XVmittEojFs8H/Z6LdsjpNY7e/9+PRuov2tbW1rW9va1ra2&#10;ta1tbWtb29rW/unYFgC/ta1tbWtb29rWtra1rW1ta/8Idl/RnxDXxZMJrLNZoXwTwGJdcW1fqXtT&#10;0fPwOpuKpTeBOvoPZDcVEA+/627Qe/990IdPXL8v3vrudde5r1jhPgKA5UP1pV0X7cUbyoHX6qJx&#10;BY5dd83++26JJ95qz7AI8vpnX81007hs6pO+DZXvNoEhbt7DesBQvyChr5KzSel+HeBonSLSUOVq&#10;2abl3261Q3bzQ8SkUBYj3lmq1vKj//w3LCqH0RojFcE1xK4wK5eKstRMR5H9sefxvmekr5ChJgRL&#10;ludJQbSqsXWNa2vGRbZSfjLZHm9+6w957Y//nLMf/UdOP/+Cx9/8A177/R/w6xeXRF1iyilClBAN&#10;PjRcVS1GFCAkdl4z/e63+OKjzziZzfnqw69idsdEWvCKf/jp3xNnVyx4ycHI084CTz99xtXxCVkA&#10;7T3t5Qs+/ek5x19c8bAcYxcghWI02uXi4jnOe0xWkJuCedPgCezt76NHY6pFg3Oe6c6UfFRwOVtg&#10;raUsR1gfqGYL6ACiF6cnnJ8cUSgITc3Z0QmKBNxu2pqjF0/RNOQSnp8vGJUa70IqCCxMAhEFR24i&#10;CwWzuWU292Q6Q0WHjAkwn+tAcEkBfjTOmV3NuZgvKEqDUZZHOznCX9C0NcbkSRmOToFSBKLwKOkR&#10;IiBFp9QlJG6pfkNSr9G9Yr2bhA7dOhSiU51bqtdAKjUNJL3payBt6ICshIgWqfArSNUBRdM1lUrF&#10;MmlfTvVLPgR8B3KNLuCtx0WP6wDw3ieFdjq1dxc6oK0U4F1XxAZKKERXBPj+Bx/yV3/1I+rGJmWa&#10;8Zgyz5BCduCESAge71qCdwTvEFKiiSglMEZQ5hm+qWmbllIYCq0oo+XhSPDaeMRXDnfZzQPSzdGu&#10;geipfEP0YwQLQlMnpe+QQO3Wzvj1L37J/GKOiAn8baRABtA6omQkLyQ7uznGSJxvkFKyV+aoXBBo&#10;KQvN4eMpDRe4AG9//S2e/ep9JqPIw4cwmVpqH6mbc8Z5zuMne2BP2J/kFFqDiEkRRwoCCbQeO7Bz&#10;DILLqxnzeUPjArZxiAjKdMBklQpQM5OKVY2NZLlaqZVleY5WBhsDAUXwEudSoWDE44OjapIKlJQC&#10;awM2BKJQSDK8T4DxGEkA0OiRQjIajTClwcikVAYC5wIxtkiRxt1h8XZG41ORbYwNl1XF1GXsiJLT&#10;q4rTyxmulfg2Mh0pfu8buyzCKccXlxSZodSaRZNAePWixbeePJNoBdmkQJsxTTPn+fEZVz/6G2oK&#10;3njrbSKKKCTBOwg2FfZqhXWOppmnyel9UnLUCq0FRI+vGwoVyIVnNjtjcXmOkoqsnHB8fs6zF0cc&#10;XS5wZsqf/cV/z+M33qKyPq1hklDZqrhMkICp4vrcXa7ndUDB/lkXAjdU25fnF6RC+7VnF4EQI1LE&#10;rsC3A/74uCp8W615LZNQvQejNLnJ8N4yMhNAkGVZAol3gPF0b4GwZEeIIJDIDniOUkjFSpUpFex5&#10;nPUoocjyPO0rzhFtxOQGUWQ4HwnRkgvZKYOBdS2xA+hnmUnrIiRVcq0lIXqEiJhMM5s7vHedH5KK&#10;Uvv9aoxByIh1SUVxCZa01hI6Ep2s23PbtkVrzXw+57333uP07Iw8K2hay2hUpr5FkBWp0Nl2ymqL&#10;xYKdvR3OLy8ScUBruTy/YLaoUFKxmDd41wdBLEHw60FErwIg61sfACfEtfqolBJPQEjBn/zpv+TN&#10;t95gUc1YzGcdAVKaI0rplT+T5dlKRVDBDaKhJRBHKFhUM6QWXF2e87f/5a/xoWU0Lldqy13jUw3k&#10;lyC9ul10e9tHvgsEdRcI866457ooPxWOK6UYjcdIqaiqBbZtkUIgjaFtm25OxtV6F1EgpUYrTYxJ&#10;idO7QFVXnWLnzfYpKVfzbTkXpFQbAXFD0OCNmKHnK/dVJZeAm6Xq3boYZx1I86YP2ylnq0CRa06P&#10;j5mMJgghqaoaKRV5UVK3DY1vUUoQbECjuTo5pa0d3kdeHh3jvKco8i6UuAYRkmh5XnmODNdBX237&#10;5qD25sLSsem+8i4V+SEJQwgebRQxSozUhBg4OT4hxk7hnUiWgdaJlONqNiM6mwgviB2Jh6Gq5mle&#10;jXJEByYIwSNjKnCOPQX4dQDlYZyxVGXrj20fKLmpz4Yg+GHMsgS+9eObZT9vio2GRHj96y390P54&#10;LQvKNwHC1sVifRX0IYHMcK+Aa9W2/vdcx/B91fdlXqJb//q3e/y8Scm7f+b32zMEYK4jDVj+rQ/Q&#10;uytfMVzHQ6BfH9AdI4RO0Vr0yLfu2h+GOYlNZ9VdyvKvAlB4FeXzYcy9aV8f7p935ZY25W2+DIh+&#10;uLesIz5Yl6/oz+1N86m/5tadDZvGor9OXiUv9qp5xLvGZpOy41B1efiZ0Km6G2MIHcBdyk75WUBd&#10;12itcdZirUOJBHhf+R7XuPPBuK0D6qf1Ma8W/PSnP6WpFvx3f/7nmA5ge6OfuQabyAhepJjbGL0C&#10;vWdFgaQjMBD9T3Av+Oau9TTci/vtX/rHy5zc0Ff4x7ZN174NhOnigG4PWgGfO6KfRH5XXO9vQkJ+&#10;7b9LlfIJMQZElLeAykN/8f+vfPjwe9bd+9IH8d7fOG9CiCzmcy60QUnY252wt1NyfjHv1oMmxETs&#10;oJXGk8DKrbM3z7aY5pyMsLe7i9Gay8tLnNXs7e2xs7PL6dkJLEnUnB+c7az8zPvIg4YxxX0+2br+&#10;G+51wzNv9btUOOupqoaqajB5SwTKskRqnXIL3Z6luzjNWou1lipGlFbkXTzmrb2mtemdld77O/fg&#10;pX98g9Bt4GMv83ECiCH9HsXgrFz5IQEEq7kwJDcZfsfy9eUcSiQe1377EsAa/RAPAAAgAElEQVTf&#10;f+/Qnx/uuVImNfa2TeDZoih47bUn7O7torIMkWsOX3+DnTzn9TfeQhUlxf5jvvX1d8myDOs81nnO&#10;Ti84OT4C73Ed0eJiXnFy9ILPXjxHREemYJRlKfMoQWiBUolwyseIRbBzcMi0FUgxwzbP0Fpw8GCf&#10;nYN9zmcN7/3iA376i99QOU1AsKhmGKMhCmJrE41fl/aUQiC7hGlmFFomALyIkWgt3icSPBMDEwOv&#10;H454slcyLUt2xg2jXJLLQHV1gRgFXj/cQcUF7eWCplrgvSdXmsXlOYuzSOsDUSQfSYaADGA0aCmQ&#10;CGwL1oEPAqE8QqUcTFmYRJZVVXgfu1hbUOSCsoBRqSjyHGUiPqazLS9y9sqMYsfg0cwXDZX2PMg1&#10;7xyMCSrDy4wgMk7Ornhx8h4v//o9PgwjGrnD3pM3+co77/DuD77Dn/3xH3LVNPzyN7/hV7/5iM8+&#10;+5zZ2Ql5pro9xRGsBQKxrWlsm5SqhSRKRW4MwkjKfEQUiqIcc3Ryim0tR89fcFkWKK3JswKTZezt&#10;7VPXC87Pr5jPK87Oznn44AEPHz6kLMsO4O4SWeJyX4jX5FR052UH9+ytETol+WvCl0TMaDqSRsnh&#10;gwc8eS3Hec/s6oqd8YRPOlIMpTRLVs/gA9G57vopJkxrUq6ec0XRrVllyJXoyCBhNmtpW6hbixSR&#10;xfwKk2mikmihKbWBKHDWc7WYc3FxxbxOavBSCfKsQOuMsijZ3ZmyszNGqcMuHhIoKQnBM69qrK1x&#10;zoMQHOzvU6A7D8TjYs3l3PHF0SXnlw0RRfABa1uQAqkzpFYYqZCJ2RQXEkGtFIkg5PDBId/+xjf4&#10;yptvIBU01cWKeDKKkqPjE6wPKJ2ejwh5c69ZEnFc5x7TftWxVNA0C5yzlFlGax1PnrxGlhlEbMC3&#10;yAiBQN0sEJQU+YiDgwPOzk/Y39/jq289wmiP0aFLqup0D3WNOzlBCMl0OqHMcmSMKATCGHTT0DQt&#10;TTVHBEtuclRHwuODRyIYlSXz2SXTnRHgCE5TXVUEl5Tio3AQDIjkh0opwQbcvMYpgW89rcoQZYlU&#10;kbb2EAW5MUgTkMKhY0NoT2jcnGj3sfUuxc4jtMyJpBxdEPqVcnxDn3kd2durkAOtu+ba5/qE1TPd&#10;m7EPDAniliTKsiOWYnUWdr7vcl33/NJNRHDr8i/3PaNfp9y+7t/957/DGHaYh+jHlUN/ZV3sNczp&#10;L0l2lnmUYfx9F2ldP17rn/ExpH1xbSx4T77wVp91PvkwdxNCWAHg+591zoEQCCVvxKkxprydiKwn&#10;ShLrfezfNr+yta1tbWtb29rWtra1rW1ta1vb2n9tto2Qt7a1rW1ta1vb2ta2trWtbe0fye4qBN5k&#10;m4AkQ1DGus8Aawu4NwGOh59f18ZlYdvwM/3f1xXGL/9+Q/nhHjW89G/Wtjv97f4ihL6y1/A66woK&#10;71Mm6r93Xf/dB0bvv3b90P3+71s3tuvm0peZY8vvH4IFhgW9m+5r2L4+ALhflLCukH84j/tzZAgg&#10;2FTEvPmaAHGl4BRCRKI4Pj7i6bPPMXlGDEnVwvuAbx0KGBU5o0yxM5I83jMcjiNGLoiuZr64wroM&#10;7wONrQi+ZpzDOIfLqqK2kcneAbtf/w76nW/DLz7Cjt5g/xv/jHhwyLyx7I4KhMxAGILQhBip25pc&#10;CIpsSvnoDVQ55vTykkVTY4oRKisICGhrPv7Fe+ShwrcLMI6L4xNmF5JxJjhpXMJo5w2RliJYEJ4o&#10;FR7JaO+A/Sg5/eB9BJEHDw+4bGpmdYvMMx69/ianL04QjSVGyHNNVc2pFhU7kx2U0FxdXWJtg9aC&#10;eb3g9OglozxDuJazoyP29ifgwdmW+dUZz9orxqMxo0IhREzq2Eh86MBRAowW5IXi8spxNavZmxQY&#10;bbq5UyFlAO+wznPw6AnnVw2LakZTG/JScDDOKQjU1QKJQApDDBGjNSGSwKIyKYwsi82WADAlJdoY&#10;lNFriS5S4etNhUoRRK9QOYFju1l3Y98LISnpRQCtaa29ufblEsh6rdIVfCr4Cd4RbFJzaX0CwAfn&#10;UjGjt0mVz/lOYSh9NqnSd4VPQbCoGn72s5/z45/8hLa1aJ0znUzJ8jwVshIJtsV3oPfoHVqJVFAa&#10;SIVlMiJFANcQGsveRDPNBHvS8fXH+zweS/YzKKjRbYMMFrzFu0g5NZSZYHFl8RYWs4CzoBYLhIZm&#10;cYUBCIJCC3IjUlGdEIxyw2icoUwA4fAqMBoVTHZKJvslV7MZZ6eXtFWJKhUSSa41T958xBsHY4pc&#10;cXY54+S0omkdB7v7TApNCJovji6RdIAUUnFvAiqnYj2iIEaB865TUjEEKXDW4epUhGu0xOgEFJDC&#10;k2tDjsR5vwLSW+uw3hGjJEZFDAItBDFKpDSoojuThMDlYAPU1hFC0RV6C5qmoY0WkIyLgqwsyApD&#10;EJHGeaJL8zMGn9RtgwXfIoQjNJbGg1ABgSXKgtp5ZvMFzktCtEQCBs3eSPC1N3bx9hzXzNkpSwSS&#10;xkWcd9gQENKA0MyqhvG4wNvA8xfn8OKSpy8u+OGf/hnf+vZ3kEoTXIvOErAgOkB4QvC0zQKtAOnR&#10;5CjnibZGR48WgaaeMTs7JVOK3OScXMw4uZjz4aefc2UjP/zX/wPf/u7vUztPXbc4azFZAkcuQQjO&#10;OYSSqwL2dWo8Q+XvmwVssqsfFDeKgfsFcjfOQHHz830FmmXxYkRcF7p21zNZjlKJFISY1OOUugkw&#10;XAE74JY65rJ43we7Vq3Yd6QZQqgVoN55R6g75WxspyonqW1SCstNvlLuMiZPSmlSgIhkxjAaFStw&#10;g/ehA3jcVGlMoJt07jdNhfeeoiiIETKT42PAGLMCxBtjWCwW/OxnP+eDDz9GSkUQEiE1OstxzpEZ&#10;w3g8ZjQacXJyQl3XOOfQyuBsUon3MZGO5FlOVVU4Z28VgG7yj+4Dv28CCS7H21qLSEwEK0Wz7/7B&#10;d/nGt76J9Y6qrhOQbEUMdLNdN9R9OgdmNQeCRyqJtQ3ESG4MP/7lLzg5PmE0Gd/yJe8ryL0PQHeX&#10;7zn0q4f+8l2+dTohuQEaX/p63nlUpsmLktF4TOsc2ueY7jxYKhotyWK8T6qNznoyowjBIRB4a3E9&#10;EFP/Z18Nsq9yv876oN91cdXw5/L9fSD8q6icDveeW7GWdUQpmV1dcX52Rl6UOOcp8gKlBE3rcU3L&#10;ZH8PM9J8+unHNIuKGANXlxdcXl4klV6tVj7xpnnyqkXdd732ZdRi7yIeW10rBNq6phyPQSia1qGV&#10;SmqChI5cQ/Hg4SNeHp925EGeiEQKRdtYYgAlNUabzrfyK59tCfS8Lybpq9GmeXS3Ovd96+uueG4I&#10;Hu5//7AwfDk/+8qoy2sMVXTXEYgt78evIYvoA+j67dFa3/i+dcro/fevu7/+vQ3BZb9NTmVd368b&#10;w+Hr6wAJw2v194o+GcHwTNikEHsLLN4rzk8gBnGLHGKTavUQkH8XcPdVQe2bYuxN6uv9ebdpv98E&#10;Ati0l94V59+35wy/fxMZy1177RC4cR854hAsvy6XdpMA4ubZMFznm8g2vmxf3GXrFCRXbVkC3oiM&#10;xiPoCFyS8qsAmc7r4DwRuLya02SSpmm7eDoSnUd2QMlVnE1Sjk1+TVwpwUsRyLRCCsHp6RlnJyc4&#10;68jGGq811rnU3kgH6LkGfC2RJyvCK+9JWGWf3i/UjZzhfWftXWM4BPJc+wfp/kLwg3l2DVi6K+93&#10;1z50Y3z77bznfL15bzf9nqQUm+KApq4BgckMSqpENNOBY1YxcYgduYC8My/6ZUDw60Ds95HGDM++&#10;4Z50mwAmJgAjyUecz2doo2mdZ/dwj4urBVU1JwseZAKCZsZgTMrPZMJc79sIvEjr1lpLZhKIsm1a&#10;rJI4N2L34JCzi/NVfNj3428CqvpA0rvX8br3bJqvt86A3lxZJUIHyvYIgXUWJZMfdTWbM5pMyTOB&#10;dw7yPM0ZrdBd30ipqKuKuq6x3nF5dckkRqaTCYSAs5bxeMz+wQFt2/Ly5UsWi8VSTvoG8GsY2/b7&#10;rWmaFYCt769LkXJlEFliZld5fZXa7ZxFStERYLAi+1l+zxCI1wfbreKwJbmFkh1ZZTrzjTE39vNl&#10;nqHvJyES4aT3AaEU2mSMJ2N+593fwRQ5LkZEABkl88ZS6Izv/uC/wXTq5UpppDLp+zs4su5Iqwie&#10;2WzBe+/9lL/8d/+GUF3wzlfe4u3Xn6CI3R4tefb8BZ989ilNiKii5PnxnOcncwSCTCkODvf4/Ncf&#10;cnRxzhcnV1y2AmNGad00TSL19A6jskTAmDLPKx9ZiUhmFIoIPmKdRUZPISMTLSkzyYOdgm+884g3&#10;DkeEesHs5IQdPUITqWeXSGvRUnFxbnHOYyMoXWCynCgzpqMJoyJHaYExYIQlo0aHihhbiBLnIq0F&#10;FxVCKHxwWNtgmxZrA0RBVmqc89R1xLqAtTCfgZQeIS3SJELCRPJgyYxnZ5oznuQgA5kJKCoELSbL&#10;EvktCx6plq/tZDiZc24lp4uKl/Pf8A8/eo/3wg5P3vldpg8fsDfW/I9/8UPGkymffPaMX/zyN/zq&#10;l7+mbiq0FBiVJRKXCE3jsdEzb1rwFm00HjDZiP2dCbvjCR9/8jFBCAie4KCONc2KzE2RZxnOO46P&#10;Tjg9OeXo+Jh33v4KZVmu5q/3HoEguNDliUOnEC+6WOhajTrGSBAdtprkG4RuPQup0EomopFqgZIJ&#10;GJ1lb3F4sM/R0UuOXh5xNZuv8lRaaaSShBgTVU1/L6dHlBZcl3PqztgYaVpLG/wqdrOAiwEbGuYL&#10;j4yRPOtI7fIJZQ7WOdq6ol207EwLfJTYKDDaUI4TCYJAJNITH8iERrgC5SNKadogmF82VNWCqqpo&#10;W89s0dJYQBq0kYmgoXu+oJTu8jWxI1gJhBjQSiEIfOOb3+Ldd9+hzDOUjHjfIlVAaY0MiuBbnj57&#10;SogRLa6JOIcx1A3iEARCikRGKZJauFGazCgkhsPDXZSIiJBUppXUVG0ix5tVFabYYbw7JsrIV99+&#10;jQeHBVK0BN9gbUDp5MMpmQhQLi6u0EqzM8pWc8ZoSRTQti22bSB4XFsTXIa3IpE6isB0vEMMnvGo&#10;xLeBRdtQ1xYlUv4mhkCIGhECIaT5JoVE+Eg1m4FQhKYmKEkbEqlxPYfpzi6lyAkxIoRD4yFUhIWn&#10;qc6xzRXF9CGm2ANhkheqNWF1vgqi72IxkYDo3QOatBN3587wjF4Rjm6I49f5Nf3c7jDG6MeEkZuk&#10;ccPn+NfzIq6ILRK5Zve5Qa57U65rnT91V65z3eeHud9N9QPJ9ZBrferheXxXTnJ1X2L5e0BImUjn&#10;rzvuBmHfppjummSLG3kT0RFd3+Sn6/dfAqEv5w9CrEYqrvzveMMXv/6iZVtUb3glvY2XyDWYXTAQ&#10;LwhLMtwuZozXF48b4gpxHZhsbWtb29rWtra1rW1ta1vb2ta29k/etgD4rW1ta1vb2ta2trWtbW1r&#10;W/stbV2B37oHsUOQzqsqcS3/PfzMXUXotwBc8dUK8/ptXadUMyzYv49p/VULeYfFjtfFbOvbO+yb&#10;TYpX69Tght+5Djy3rsh/3XfdZTf771qhbwgCWMdavyz0XP67Dxj/MuCToSrAuuKA+4gKhu1cKW12&#10;ALjlvfbn512F5UMVvXVjubzGUNHg5nguxSeXgDRB20Z+/vNfcnU5JyvypOvhLc4FVIRMCsaZYZTB&#10;/ljzaGIohSMXgfNqztVsTkAiafC2ZmdsGGcC21zSNgJT7HH42uscvPMulDswfURx8CZvfv8POT1+&#10;wdlsxu6jNxlNd1KqRShs09DMLpJyTjnGPHoEUnD8xXPausI1DTGAjIIvnj3l8vOPGUuLcA2TPKdU&#10;mtnsCo0n04LoIsbkxODRomHvwR6tVxydXbLz4AFX1hGkxgfJ/sEjnh9f0lqJD5rHr73Oe3/zY4Rt&#10;sLZBZZL57IrF1ZwHBwcI4PLyjPn8nMIoTlvL2cvnyL09xrni/OUzZpc5WgSCbQhaI7OIjA1lLqjb&#10;gPeRpk3F7cZo8iKnQDCrLc476trR2gTq1nnG7v4erZhhzi6YLWqmew/Ze+L54Bd/z2S04EFu2BuP&#10;2BlJWu/IlSR0c8BoTW0TmF8KSZYVSJFAph5BkWn0EjDE7aLl67m1XG+iU/pdqnopYvTL+l5Cpzzd&#10;TUaETEWswaci6qV6yxIAiRQQYqeS0hUfLX93DoJHxE5/xjlEV90UQ0DEiJbgiZ1CdAITKq0QIXB5&#10;OePvf/Yzfv7zXxC9YDrZpShHqWmdKottaoK3qYg/hKQSJGQH7s4oTEbbVARv0TJyuK/ZLyKPR5pv&#10;PD7kQS7QdkbhW7ANQXiUEDibSshGo1RYW1eBau5p26TyThMRTWQsIdeS0SijyDXe1kgRKXJNWWhM&#10;ZgjBYb3H5FlSXy8lMtMIbZDK8PTjM2SREcoLZOHJ8n3+9r3nnBzNWCw80UVEG8nMx5RFRjVrEBGM&#10;oSuAS4K1QoJQ6acyIDUdqCK97laYOdsNncCoSJ6layFZzQutFVmWr4rOI6lILQFMroEbRqV9zEfI&#10;tEGhECJgg8aFpOMno8bInDxTGJUKLl2ING1L0yQFbiUCQii0vJ67EiiNIs9zrAgIU5ONxpi84NHk&#10;gBglTz/7BxAVMUZy5ZgYx5sPMv7hiznTg0dkRcGzFy/T3ERhFwFfCqJQUAfG4z1c0HjrmC8a/u3/&#10;/JdcLhq+/70/SOQTwRFIZAJSiE6JypPLEfvTMcI7QlMjfIOyDdbWiOh5dHCAs5GXJ6ecXM746a8/&#10;4Lz2/OG/+gv++Z/8EItgtljgfMCYHKJfgTUgKTpLcV3AlhSeU89LmRRYhVwPZJMqrc1lXdvyZ6cz&#10;t0ZZu1NcXOuLxRuqL8TrfSG6RL6xIp7p+RLGmBvn5vLc8wM/YKiueZucJ9C2LUqZ1TW9dx34OH1X&#10;1dQ0tkEpSZ5lKJFA3F5KtApIkwoIlZYEHzg5PsO6pkduc9NPUErhvWc+n1OW5UrBTwqJ0oaiKHDB&#10;0do2Fcx2wImnT5/y4x//GCEV051dtNbkRbHac6VSRCJN2yTSlCxjNB4hpODqck7TNAgp2d3bI0Q4&#10;evkS78OKUGAITNmk/D70afp9O/QXbxaJ3lRufvTaa/zgj/45RVlydnbGxcUFQqU5apREyVRYu1R3&#10;7/v9RVFcq75354XtgN1lnvP550/58MMP0ZlZ65t+Gd963f2+ymeHak1DhcV1vqvoKbMO+1AbzWgy&#10;oRiN0saLQGnNJNtJ/k9XcOpskwrWVQLW6Vyt+k6rpPgtBOQx0DTNLYCNEIIsyzaqUg797PuAoevm&#10;Sr9Y9b7+3eR7X6t/J8W9ECNfPP+cwwcPGY/GHfhgqXoK3nlOj084Pj7Ct20Cg1i32k+Wxfn3qZ4N&#10;/fmhf37XZ/pg6/vW07q9tx8v3FC9ay2jR2NMNqKc7lGdX5DlOadnp4nowkcePHqMEBLXATSFVMQQ&#10;u98FUirGozGCDiyemDtIgvBprxzeX78dQwDyMrboEyVsAlm+SizfB7IPQe1DEO0whh7O8U0A4BiT&#10;/53OyJvx87CN62LKV1G3H55BQ8KZoTLbXfmE3ybX0v/ZBxxvAlm/yhxft477JDd3rZ21oPwunrgJ&#10;TLgFXVy7boZjvuk+NpGibCJhGBIl3KVqdxepwJfdUzadObcVt+/PZbwqacd9RAN3+QDDebQEWAz7&#10;qE8osW4e9efPqyiGbyJc3HSGDftyHbDl1lnd+bJZkROiQIhr/05GQW4yiGlPPTo+WcW0RIFvE2Gb&#10;0aqLjTtgUW9/FSKC0IjoER2YUsSI94G2dUgkii5OWMZJ8Vp9eHVfQiTStyVQFpABnPDdZ+QqTu/n&#10;yTbNh1eZV/2xuvYl4krdOzVr/d53n791p0/Qdd9SAfu+nHL69/UY99WthUj5iMx0/k9HiCPFQNm9&#10;994hoGldbvSutb0WbPQl9/l1c3xd7nwZ+2ktOrXclhBBzyuOjs/Z2d9nPJ5yfn5OVc0QyiQ1Y5H8&#10;AQGrfNCSwGHph/dJVLVRKF0gpeTg8AHPv3hOPV/grEvg6zuIbu7yI4fkG0PF8k3jvSJF6c745bjJ&#10;1efDrbkbQ8THtM7mi4q6biiLkqZqKPIcqRTOByItkYiU14Q3zrfUVU2IUOQ5k8mEul4gpSAzhizL&#10;ODs767BeNxVU+77OEpB7HZv6m6qofSIQkUjk0j36W3MxRN+B31OsGGK44YsPz8t1xDXL96b+ub3n&#10;LoGnwz28D1z0IaQ4XaZFuzudUpYlQkpEl4f0PtAKCMITW4vRAR0V2JYYLVLoDhAvUVKhlMSYnOnD&#10;Md/7F3/E5y9f8uP/69+DkpSTMQ92p0yKjFE54tvf+hbHswUxHyOygstFRVXVnJye8tnTz/n1h+8z&#10;W1TM65raSRwSJQQhOqQUGKXSnhv9EtcHMSCXZKEKNEnxXcRAIQO7I8U7r+2wlwvyYPn6Ww85mGac&#10;Hh9xdXaG9JG5t2BKdPmQYneH3f0HvPbmEw5ee8hob0o5HlGaDCMURkhkcFBfQn1GffWCxdlTqvNn&#10;yLAkCtRdXlencQueGEfEkGKhsPSdkSzaSNN4vBM0lVuR51U2MJsH2sZDiEgiz6kYjRt0DlFCrgWT&#10;XHOwX6R+kI5RAeNcEQhMQuCtw4woDFWb8+zoktP5T3j2rOJo1vLR7jv80Z/8KX/+x9/jX//5D/no&#10;48/59fuf8F/+5u/44De/pqpnCCIySjIZsTKddbauQAmilFRXF+xMdpmOCmrXEOIyX53GyHmLCAJj&#10;NFlmaNuWpqn59JPPuDg/5/DwAa+//jrT6TjlnEmEN8u9SnVKxyGk3/0SANzlwa4J+VJc7n1Eqy5G&#10;VwqEBxIZTJFnTEYPefTgkNmbb/LF0REnJydcnp7TVBVSSxygjCHPc3xHdCOluAYa9/c9AUJ1+1qU&#10;XS4vESB452gqTwwVMfpVPkpKgVISKZMPobXBBoGvG4RoEQKOztvVfF8S/VjrmC0W1E2KnYOPWJsS&#10;v8uYcpnolVIQSMD3POvODJbEHhEvIpFACJ6d/X2++51v8+abr+FdjZABISNKKqJPBKaZMZyfX3Jy&#10;ckzsVJ/Z4D/cUsYOER8DSIEWEikiTV3x6HDM7sRgZETTkbYaw+yqIURD4yKjKInO8ZV33uTxownN&#10;/AXjcUn0Ed9GtIrpeYmNEATOBupFxchEsrxIeXkFO7sTcm2QUXBlTxPJl3d4l+ZRmedkRlEWOUVW&#10;0raetnW0jU0EvMEi0ciY1mIAHCCdpW4iwlmyLOdw7w2q1tM6S/QNzluUEBh9iM7H+GhxtkISEKrC&#10;aEmY19TtFa58SD46QOVTZMxBJEKEGEPa6yLXz3rEzXhMcJsQaR3H0V3PgIdK5neTAYnVfFqpug/8&#10;HdGdiWmehV6DbpMfrfOf1vlxm8jM7vLrhs9h+wToq89I0fnHAgJ3Es/dRah3gyisu1MlRQLXx/6z&#10;883kgWv7O0Lwg2fv3QjcvP2eT0A675fvFB0IPhI7vq4+CW53jzfike6zy35Zvrpst5Cdz59GObWf&#10;9ByiB7xfkTh0wYJS14SG/xh5la1tbWtb29rWtra1rW1ta1vb2tb+a7MtAH5rW9va1ra2ta1tbWtb&#10;29rW/j/YumLBYXF5HzC8rrgRbiuADq83tKEa1fDvdxXoryuY3gR6X3efm9TA1hVVb+qn7tMDJR16&#10;IHjuVTIc9sPw9buU/+5jzO+/fxPwaKiQtw7M3mfGH7ZrWDh48z3hlYkLhgp76/pkEyjsrnZt6pfl&#10;e/ogruF39Qsn1rVjXTvvGod1Y7VUZ9Xa8MXLY378d+8x2dlBKI1tK2xTJYBf8ORakAkw0bNfanYL&#10;hY4twUcuripcFNS2QfgZ40KTlwVSJ3VyqTS5mqIne5RP3kTIAjnZpzh4DTXdZ/7Zx0ghUMZQ7u+x&#10;lDGqLs4JiytCJojK431Dc1rx0d/9LczOOX/6CYvPnlI+esyP/4//HXf2nFw2eByCHHzASEWmI3kh&#10;uLx0CDNGS3BU6GJEwMBsjh6VPHzjdcLPfom1kI92mOwcUleW1kWUyTqltxZvG4os4/jkmMvzMx7u&#10;7fDwcJ/jo094/nSSVHl0xDYLri48SlpiqLk6n1FkHQAgKkT0+LamyCXWRWoHTRu7QrVIjAJlCtAB&#10;XRiqxuM9ZOOcrFQcPHkTdbbg/f+XvTf7kSS70vx+d7HN3WOPyK2yMiuLWSxS7CGbbA7ZIFuDbjQG&#10;89CP+hMFCAI0ECSgB5AwjcG01FQ3xSaryCqymrWRtWTlGpuvZnY3PVwzDwtP88gg1W/jB8jKynAL&#10;N7O7nHvuuef7vq/eo64NQQ74+n/3J3z06aeczCuKoqQYbXO4N+Ds2CBxCKkhkXgnoQ60Ku1SKgQy&#10;ArMr26jDi0b9LqwlXrg03gjLwvq24P0S6QJR/ZemmNcY06jSuiXgRTTqLj4ECL4pPgyxeNZ7nHVY&#10;UyFDIBCVs0NToO1sVEoRUoCLWEHrHEpFBShvPePJlPd+/WveeeddAoKjg33SNMP6qJYRnKOuFjhT&#10;xdIq5wGPFKCEQEmBD4b5vEJYy639goOh4DD33N3OuJEn7CaGxFQEs8A5g7cOqWKhlrWBbKCpbSwi&#10;VFqRFZ5EeVIhSQIkIkSQe6KAgAw1iQadKAbDAUmeRPUZIZFG4ILEoXhyXDP/smI6tszP66iEVNf8&#10;+v13MEFgbUAoGBSKw50Bi3FUIRPEIrrtocQ6j06aYkrAeQsyghl0qkgLhVBAEJFMwcdCM+8DLliC&#10;A+8CwVusCzgPQgu0kvEzFEIpgtDgfWzjAN63hdGxOFPrCNRIhETIhNqBSEH5gLEOlCZJEhalQeDi&#10;fPGBuvJMZwucd2idxOItBNaDkhLnm5IpkSCkJk8TDm7c5HB/wCgHqVKQGp1nSFlhK082lOwMJPO5&#10;53BXM5mfU2zvkWeaelE3RfRR4QwUnkCWFxSjHRaLEl/VTM4n/N1/+YztiN4AACAASURBVHsqY/jh&#10;n/0pmVYoAR5DpjU61QzzjKODfRLvqCYzqnqGKefM57MlgN95iXGBz54851e//YSZk/zgr/4Df/HX&#10;fw1JSlWWsTBWEJWfpWyAL43ajVadQjma2CUSE7TKMZ6XC/LbeCPO6XbdbOK0Rv2qLcZfrqUiFt0L&#10;etajsIT7NkXlEQwgpcTJuASkaRKJFkJbRHwBjru0Psd/vBSPGRMQ8uXYarm2NoXJIegIHGjuIVrw&#10;nW/V+cAYyyIsSNMUpTXGWKQ0IMAZh3O2KayTDAYFQgjKsly2RSQ1SS4BwfM8xxgLSPI8j8XqIkQe&#10;iRAoioLZbMZ7772HlJKtYUGRZ6RJSpqmZGmKsRbjLNOT2VIx/saNG6RpireOsqw4OztDKsViUXJ2&#10;cko5n13q18uAa3Gpvy+HDqEX6LOuiHTZO53izCRN+e6ffZeDGwecT8dM51MQgkTpJUGGEJKqrLE2&#10;tmlUcZMNcMcuv0trjZCCcrog0YrZZMIvf/EuwUdf2S1wvYq06TrgwPWFkiuxYKuS2AELXQaCNWpM&#10;ffcRLMdGCCGuj85R5AMGxYA8K3DeoZRuCuJBJopyMUPrBCUjKMAjEL4pG5UKrRN29/bY3dnlyZPH&#10;L6lkdxUl+/ZPq7H5qlJv3z6nr01bEE1fTH4VQdlqjL+c/wScMTgfx8PZ8TGmqrCmJvgtFmVJbQxV&#10;VVIu5tR1xWx8Hg/ztGqAALI31l9976uAvdchjbjOXmzdvnidWlrwkfQlAtUkxdYOyaKKhBgBisGQ&#10;vChYLCJowTlPkJHoQ4ZIfGVtBGYMioK2RLmdry54lFRLkFb3eS+pboWwotQme/fgq+rqXSDjqhLX&#10;suy5uaYlC+kqlrb3bfMD7ZhugfLd3MC6vXcc966JuS+rGMd1Xb70Hu27tMqRqwDa7lxatzfrAoO7&#10;bXNBVCNfSarwh+RYVu+9uudun7fdky7JZ0I/iUz7fN77S+3fN9b7SADW+You0Pw6oNA+n776Tn1g&#10;3dXnXM0B9OUmumN33Tt0gYLrckarY2mdXQUUDr2EPy9fs07d8CoSguvmzq7Kq6zLFa3zaxekJqq3&#10;vVbnchfscdWzXqfvr8qzxfEdVWSljIDfCIJ++Zla/xSVjqMPStOUqirBheW7vdyW8kLRlAuAfASf&#10;xTi09cHOOVxDeHMBLOnEG22/N6RIEfchI9FWAwRe7aPrEjn2jYE+QpcuIHoVuPyq9r5OrngJEm5V&#10;La+R4+v2edd39f1ut5+6Y+QqhdKrYpg/RM38D/XpffdYl8vt5hsBqqoizw2nJ8c8fz7ixtERUkpq&#10;Y0hUBF6HHtLR5d9CYI1BKYUxBikle3v7EDzT6ZTd7R2O9g94tCgjcUNn7r5MNuHX5u+vyjlf1T6X&#10;1ishUEJF0p+GOCJiVhXB22ZcCJRUSBHJ3pyPJGmTyYQkSRDDAYvFgiRNsd6TZmkch9Yt29e7gBSa&#10;urbkWdHsMWE8mXI+ngBRDTiCbFkSkPYRtHbB5y15Wh/RqRRyuZfvKsS3prVGCtmoCPtLBD7tfmp1&#10;HnfjriXJXBN7hVZdeSU2T5JkSYrw0hroQSLi/kVKJPDgjTcYZHn0ccQ4wgeHlwIvoHaeIAXGhA7I&#10;NyC9QLpWAV1iTI1whnxQ8P0f/Tnvv/8OH372GVIJ3Ou3McMB4/GEpBhy++59Rgc3KYlsjlmaU9WG&#10;L7/6iv/4vwc+/sn/g84yXBMDmiqSYMr2XEXIqGJNIFEC1QD7vLPULuYoCwJ7A8lrh9u8ff8mt3cL&#10;ps8fIY0hWTzn7LwEJ3hw5x57t+9y7+Fb7Ny5S7Z/SLa9Q5JkqERiiTlvaWu+/PhTTh49wSwWzOcT&#10;zOyMUE0Q9TmZP2Mg5wyGmixNI3BZSRZVzJOqVKHTmC/LUoWQCc5anHekg0bRFwUhJYQC5yxVbajq&#10;gPOxDcrSUDuoa890VlNVgsU0cB5qjs9PIzGmCOSpItOSNIOkCKRCkKmcQZ4xvJMwqSVv3RtyXlpO&#10;Jid88g//I1998FNuP/wWb7z1Tf7iB9/g+995i8mi5L0PPuSdX73Ll59/xemLY9ImL1QMRlR1hVnM&#10;mQaoqznGVlGxXWkkgiAEnmbMNuBdrSPZYaI1g6ygtjUff/wRx8cveP31e+zu7jSEaDH/Wdc1xrn4&#10;fU0+Y32842kZafxyDxVB4O05nW++Q2rFzu4uw60RD+7dYzGfM55MeHFywsnZCZPZnIUzy5y4EhoC&#10;xCxYk19oSA5C8MgVMhbRMBwrqQhCYl3MAzhrMdY1OZYIahXCMJnOaQGpvvHDopsr8w0Jj4rEez6A&#10;QCKbNcI7F3NmDUEEjfq2B5SQnfhI4KRviPYyvvnNb/D63buMRkOCN0D0C77Ju0mZELwgLQoePfqI&#10;8/MpNM8TVtaHVeB7zA3JCKNtCYxE40ec5c27d8mUQLgKgWU4TBHCc3Z+Tm0D1ktUknDj9j733zwk&#10;EXO8jbkU71sCooCpKhAJWT7g4GCbYOdUixiX6CTBS4VUkrRI2dnbhmCYjcdLUmGpJUWR47wlzwu2&#10;t0ZMpzNmszHWOghgnY3Fx951zloE1nq89DizIFGSQaFI8pTqeEpl5nhnmU8gTRK29H4zNlJCsEhn&#10;m3MNh3enVPUcXx2TDI8YbN0ANcKFBEfACYsSugEdN2MuysEj2rOal0gSxVrA++ra0MbNfbHh6rp0&#10;VYzQR2B1nbh2db941Znpdcii+nJl69bYy7/YTza5SpB31d5vOR98c7QXLnIpS/V06M3dXBVj/jG5&#10;ht7Yt1FtX9dffbUVIK6sp+jm2K88n1wTb29A8Bvb2MY2trGNbWxjG9vYxja2sY1d2AYAv7GNbWxj&#10;G9vYxja2sY1tbGN/pK0WLHeLKq9bKLwKUFj9/u41fdYevl+lzte911U/X1dUfJUK+jq1oNVr+wuV&#10;49F2W2DSFjj2PdOr+qF77+ta9xn7QAZ9Bdh9SuZd8MKrlCVfpdK4VJddARqsK/K9rrLnJeDNmqLh&#10;1WLN7vXd69YVdXStW+hwHTKGq9RN1439FrjgfODzR19xPpuzt39EWS4QAbyJqsTeVGidkkpJJj17&#10;g4xhBlIYnIdpaVHFNlU5Q+Mpdg4Z7B9Szc8xiaKuHCrNKfZuoAc7BKlBJ6SjLYRKWSxKgrMIGdB5&#10;0hSDw9mTr/DzMSEEqvNnuGdPePrlV7x47xcMqCi/8Hzyf/9nbj14i8/+339g4Bb4+hxCU0wjojLP&#10;YJSzqKF8MUEVOwSg8s/JR7tomVI/espkbjg6OmKwvc/s9AwQbG1v8fknnzCdzxAEEp3iK4OtLFok&#10;uMpw9uI55cEO9+4cMT39kvHpMbPZnEQGnKuZL2qkDqRZBGFXVQPOtBbvZVRpEFGp3DqwlUMnikwq&#10;XBBs7x3hM4PMpzz+/Anz0jIaakItGOwc8fpBQfjZR4TacnY+40/f+ho37jzgxee/pqorElfy5p1d&#10;vjp7jDVVBMeJqLikpEJIgVYpSZKiGsUXZaOyqG/wkOtUAC+PddEUtzSkFTIWAIYQ8C4CS62zHdB7&#10;VLchBLRWF8Cn4PE+lu6HYBslV5Yq4c5bPA7vI3iVRk3G2kBt7FJZ3jofiw9FBP8qmTAtx/zyV+/x&#10;83feiQq6oxHDQYG1DhGi4patK4TwKBWVqKVs1HO1Ym9vl7oqmZ6fsJUp9nY0N0aBrx3kvL6dU4Sa&#10;xJVkxoOv43M5j0CCF9QuohIDgfPzMUIKcgn7WxnSB4S1YCNpQ5FFQGOa5VR11bQVGAuuqrEzy8I4&#10;5vPAeGyZTj2V8cwXEdA8yEHogMxAporDwx0Ob9/i6OCQHM/8+AnHjx+xmNYEL5FKAA5ro4qRkBap&#10;mv5v1N9DsARr0Ui0VngPZeXxTpDoqNIklEClUSGt7VPjAsJHZWcVNN7E71VSAg2gJKLjI6heSozQ&#10;KKkgWMAgpCYRCiEsSoNtVM1UrvFNUTUISuPw1iHaAlEpAYnzDmNMJGFQCT4IjK3Zygt2R9tQl9SU&#10;6LRgMNqiyFKkD4TaMzk5Z7i1xTDx5FjmxlJOztgd5dTWUNXgiAqy83lNbWt0mlMUQ4rBiGIITiYc&#10;n5zw9//XTxABfvRvv8cwVUiVUaSancEA6S1mfIwpS1xdUk4neG8I3rMwgbKsWFSGTz9/xCdffkkl&#10;cn74V/+ev/h3f4nTCZP5HOtdo+x9ofC6qkIDLFVzhIhFp1HdvZ3TnfVJdAroxPJHF7iTiJhfgty7&#10;xYQRiCPWqG9HxRfn3fJ+bUE+wpEkiuFwgBABY2uElCQqvbR2Lr+3U4D5EqiHflDBEkjlO+t2lM5E&#10;+Eh0QYh/XEMcIXOFSjTGOYKwaJEihMTbqEAupWzGrMSHC1BEq45nrUXrWIiutY5Kbf6iXWazGZWp&#10;0IkmyzKqquKjjz7i7OyMvb1dpJBYazF1IE1TSmubPrhQR5dSMh6PSdMULTXz+QLnA2U15+zsjJMX&#10;x1GBKlwGll+OYfqIfvxalct1ZE1xDSD6aB9/9u3vfJtvf/vbeOdYzKckWpMnaqn+G0JUL2sBZF3A&#10;q5QygkeafzvnmC/mbO8MEc7zX//pn3jy+AlFMSDNcqRYH4v+oaCatapQXEyMVpk1BKLSIasKSZ1J&#10;1LOGBi4DY1twyu7uHt/4+tvMpjNmi3n0qdZSmxobHFmWMhrs4J2LRC4ygmVMVROcJ00Sjo5ukRc5&#10;H3/6KbPphLquLxEyrCpO9/XzKqi3DwzfF+/27Yv64vx1IKDu3ubSXqqJAaISlKAqFzhnOTl+wdb2&#10;DlJpKmMQQlCXizjelFyq2nXft29/9SoQ8lrih2uA39Z9ftX+pPuczjlEniKQeCFYWI/KcnSaMJ/P&#10;SPMcpTTOeaqqim2nJEKEJfiBEAFRNDFOQ1HUYBjEpRF+VUF4qwB68f7977gKmlwqRANhFQgffyGC&#10;izqAytX9U9uX3eLnFpSuOgqGfYr1fXO8/V25AtZbXXeklC+B0rqAz66Sa9/Y6oL4V9fH9tnbGPlf&#10;o0C7rx+6z9mXc+nr9z6yulUw/6vm/auecx15wlWkJattvwoI6iM27AOwXqWG2ze/V1Vv1+Wb+kgy&#10;XkVgdx3f0R9bXY7DXpU3+EPsOjmu1TzWVTm7brut/s4qeGR1Hq6O26uea9179qnW9+VpVHN/0/hS&#10;GjV2kYhlbNJ+XxtXXZBDyLiXuhQPdAHhQBBLoG5UqY7xT/RfF4DjFtzWxlcxfo79rNp9tAClJaJR&#10;eXUhksIFIVpMzNJH/zEgl+7vrctxXbVOvorc5ar86qVxv5R/7yet6fMhq8/el2/tU8W8iiiib2xf&#10;J9e66neuQ8j0h+afWzBgX95WioAxNXVdc/LihMO9fQZZTlXV+OAReJRKe9vIh4BsSdyaP0IKqrom&#10;TxOGwyFnWnN0dJOzk3Mm08laQFrfutT6hb6c/FXEA6txRtuu3nuaqbIERxrv0CoC3pWSDAZDtE4Q&#10;QmKMxVpLbSrGZ+dIIjnXYDRsSOXiPiU0oNqqqgBBUQyoqooQItmeThLSPKesqkv7mHZbqlQkzFvN&#10;n3f9SLtnNMZgjLlE9COEIIjL+eLunFwSBBEVWbvtH5/5ZZXabvu3IPjL5DBqSbThnFsSRqwSS7T+&#10;b/mdkekQpTW3b97ktVu3wDfq9CoSUmnZAIVlBOM6Gz+TIvaZkBKav50XhIZcMlGahbHsHuxzdPs2&#10;73/xKZ99+YhUBrJ7d0lVCqnn+fPnnNcOsiHF9h7ZYItyXvHRZ4/48Hef4dMCmQ8op1MkHqUjiZ9E&#10;ROBtQ5aklCQRUZ3a2JqyqkmkZyuXPDgccmcn4+7+gMSccf7ZZ2g8h3sZR/uaLN9la+cGW/uvcfj6&#10;2+Tbu7g0x1jL6ZdfMpsvmJ6PqcsFSge+9uAuT774PR+++3NUqEhlSa41idJUi3MCJUIHpi8qvC8Z&#10;DROODvcoTcCYEhagFCgtyLKERKtISBGIOVrvIPj4TknMCec6RSuB9xafO7Z3EmqfMi9hYCTjqcHU&#10;Am8jAWLlBG5hGM9qoCJJYGukGAw0WV6hE9Pk+Ty7wxG3b4yo9nLuZDPG5Uc8efcDvvjVLpXa4fDu&#10;23z/hz/if/ibH/M3/+HPefz4mH/++a95/4OP+fDj3zE+mzIsBpT1AmtLajx1WeFCQEqNTlMQDYGm&#10;klTOUZuK4CJ5nGrI47TW5FnGdDLh17/+NYeHh9y58xr7+3soFeeRcZEYsV2TWQOsDY0cvFQiruHi&#10;QvW465OiX41g8UymyEwy2hqys7/DjZuHTGczvnz8lMdPnsT4vzZUGKTUJFmGW+7Huvvl5WK+9CkQ&#10;c+Y+QAgiEuCoBNWowFtrEUov95LNgQkBFQcLAh98JMKVmnxYAGC9ayH4DbFOQGgRiVJFPFvQSrU4&#10;+CYH46iqGqUURZ5zcHDAN99+m/3dXZRW2KqM7Y2IeX4R/UCjMY33ks+++Gp51uk660J3XWpzQi1Z&#10;mpSS0JL7CkGaaLAVh3t7vPn6a2AmSGUIoaTI99B45lVJkIokydnd2+P+g3sMtmB6PkWlQ7LBkKLI&#10;SDOas4yA0J7XX7vN/XuH/Pq9d3h+XHJ0dIiQgaQYxDVUQVYk7O7vUNcl1jp0FolPhQhUZcn+/iFF&#10;Eck6ppNzlFCR0CFItJDEXgkoIvFdS/prrcXqGlMuKHZ22B4NOKtn1LXFLaYsJilaafLRFgKN8wER&#10;PAqPVAFJTQgVvpxQ2Rn1/JRkcEQ6PEQmg5gbEK3PCJF8McjlmuLDBWnocn0mrAUir9tXduOfdj1s&#10;x3IXIP+q71wFj6/mB9YB5a+zv7nq3HwduVY3zlzNI3TJJtomWX2+7vutnvGvPtcFOWQ8a/JNsC/p&#10;5PFZT+7+KmKnl3OZYW1dRXduXkqYig7Nl7jkutbUPVxNwrZKTLXaNt13WiVH3IDfN7axjW1sYxvb&#10;2MY2trGNbWxjG7tsGwD8xja2sY1tbGMb29jGNraxjf2R1i2W6haRAmsL5fqU+br//kMAwO3vveqa&#10;69i6Q/b2s6sUAvuKM9ep+qxrwz7QyXXfbfXAuU/Vsc9WFSP7ldhfBhytUwRYrxYfi3y8v1oN7Tqq&#10;9ddVq+wbO1cVNvQVUqwrhu0DYq0bl6vzoe9dVwvF177PsnCYJbBZSsV4Oue3n37CD/78RzjnefcX&#10;PycVgmAt3hvAkiYDiixld7tgZzQgTecMtzVPvjrDBhVBpUJwcOsef/KDvyDLRnzx2acMhpLT994j&#10;zTMODg+bAjLD/OyYItEoETDVgmAN3hmCM4BH+MDzR1+BWaCVp3z2iPP3f8XjT3+PnhyDn0MwPPnl&#10;P/Lxz39G9eXH7A8Ctg5YL1CJwgWLsRbSBJ2mOCfJ8h2cCNRO4IJiZ/cAawVn53Nev3+f4WibyfMX&#10;eGdIU8ViMeH87JjRaEiS5CwWhunZDJzE28D5yQs++x3Y2pIoQb2Y4qoaJQXGGlSmUVoig6c2noCg&#10;MgGtHLVxFGmKUpo0ExQBFrXBuQiGS5KcW3fuc6g1O2dnnJ5NOJ8uGOSBLb1PNtxj99ZdBjtHlCcv&#10;mE3H7O/u8OBrb/L08w+i2lU9YzdN2CskT6qaoBKUigotqiky04laFgVHBaemgLUp6guCl8Au3bkR&#10;wbYNAEo0PoFGdSW0AHUTFVmrqilobUkzLpNKtIAiRANwJzTqOgLweG8a0FssvIptFSLwN9GEEKit&#10;jcBzERXnlVSMJ1P++Rfv8M67v2RQDBkMB6RpivMea2rqBmwo8EghsI0CvVQCJSVJojk7PSXVkv0i&#10;5+Z2wo2h4+GtIa8VCYOqxpsFqQIpLF546hCLkJyLJACIQFYoDg72SbIkKvFUNXYxw7sqEiEogQ9Q&#10;1Ra8YzavqY3DOo9zYNycug6UC6htLLjUKaQpDHPJ3nYgHaYMRjnp9ja3Htxj5/U7DHf3yNSQYCS/&#10;+dk7fPLpIzJX4UpPkkSVozTVkMdCz9FOymhUoFNFPswYbg1wAZyp8LbGGUOqNd4rqtpjjada1Hhv&#10;MdZjTIqxnrp2CBfJD4SXEAKuju8YtEQKT8AjRARLhxDba1ot0E1BdFQIEyidxuJjGZVopNBoGZV6&#10;pBAY67ACRoMhxkflHO8DsX5P4YXAh4jot85TmZotAjgLtgQ5JygPXjPKFXhHKiR1afDJjP2tnNOx&#10;o048k7pEpYrtImXsLFUQ1MbigWBgMp1S1ZaGj2U5r4VQ/PSnP0N5z9/85Q/Z399lmCjsfM7Ji6d4&#10;a3DWsJjNcLZGKsVsXjKezJnMS568OOXpyQk+GfAXf/nX/OBH/z0WmM3muOBwPt5Tqq7qCwgl43xu&#10;fH8LWe+S14SLCrz4uQhcQNsv1uKAWBauieV14RKA9QKYRe86JgQNcDV+pxARnBmCJ0k13lmKQRZB&#10;PSHOUSV1oxG1Egt21rZ2fRUdQo0+EFwX4CnEhbpXVHsDQquoGYGOhICxlp3dXbTWnJ6ekxcFWgnq&#10;um7Uy6P/sc4u79uCGFqwcRckFwHOsSC5LEuMNUtlYQE8e/qUDz/8sFF7z7DG4J0nSRSEqO6utSbJ&#10;UrIsY2trK4LoqwprDbPJjPF4jLGGyfScs5PTqOgYLoqkLylqet/0ezc+6sZgrAXbdWPCCKAPSNEo&#10;AzuHQPDGmw/40Y9/jJKSk7NTvPOkaYYIYklc5Lyjrg3OedI0vdTXq0qIUcEyY293l5/900/54vPP&#10;2dneboq+wxLIuy4+u27sdx1w9PK69r5w6f59MT0rz4e4GBdJksRxLCU7OzsMBgPq2rCf5wghOBuf&#10;E4h+X4aCVERQjc4y/uXjT9ja2uL2nTukacqzZ8949vw5B/v7VGV1SfVRSNEAyf0lwozVuLqr0tUX&#10;q15HyfU6ar19YOJ1cbEUAiEVXsafOecxdY0Qgulkgg9gnYtKbLYmSTSpVpfG02ofrCqVX0Usdd19&#10;5FWfvQTqf8WeratwlyQplTEE4Hw65Xeff8GoyAi04GxPVZU458iyjLKuCESwCyIs91U083wJqvAX&#10;5EHeN+qpHSXQy8Xq0X8tV4NLTCkXYM3QFMm3/fbSvrO7VnXnXWj71vUC4fuI17rqpW0/LglZVte6&#10;5fe1xCkBpcQSSBHXJdELxlsdr905sqpAvm4/2s73vrHQzoFXEfNdd0z2gTtXwet9+9d1vvKqudEH&#10;hO4Dt6+2T59y3+r91ykxr8YfXUBGF8DXB7zuJdi4Ys53P38J6HeF71gHXngVOHTd71yVL7hKPf66&#10;1/YRR6zrt1f5rav6fJ0CYJ9PXudD+9p2XZ5lNY/T+rf+52s8VGA5V4PzcR+6JueTpmkEJllDmibI&#10;0H32EHMcQtHiQtu9anCmUUNufFvjHZcq1ioSj4nQEBW1FE+r7yn6xggNSI3eOfmqde4q0qNX9fkf&#10;ko98VZ61u4cQQuCsuxbgvfss69aNvjnVN66uM6+uapNVsFdff6wDVa32wVU510tkZFJ1xjPoRFDX&#10;FfPZnDzLOH5xzMHBPpW1VLYBNCp1objb+k3CEnTtnFvGk1prxnaMSeN+RCWa3b09Do4Omc5nSBF6&#10;c6+X9xvikvL5qu/vksf0jc0u8K29pp2zSiqkUlFhOHhSrRiNRqRasr21xc7uXpOPklRVzenpKfPF&#10;nLIsWSwWVFUZ1xWlUMLjrFvGFnVtkEKxNdoiz3PG4xnG1Lz++gOqesF8PmdeVRekPyLmlbqxR198&#10;1a5NEAGXq9c455qtmViCYVcVba21l4C4LRmbMWZJzrZKPtW2XV3XL69pXBAT9ZEXd9t++ZzeRbLN&#10;JBIW3nv9LlmWxFygUg1hR1jm+xQSSQTuiUADhQ2IBoAbQkPMSFS2FkCWZdTW8eCNN/mXX/6SF6cT&#10;tvJTDnb2GAxgak7RiwXbQnF4d4/BIOfs/Iy//8k/8h//t7/l2ckZo60tahPJK5XWkUy12dApKQnB&#10;kWqBEpIQwFQ11XxBoQN391Ie3tnjzlZC6iYU9XO2s8DNB9vsbmdo6fChIkhIC82iLPnwXz7kdDJn&#10;bhykKUmeMtoakiYF2zu77O7vMxzs8rW3v8PN219DBEeRQxEMypUcP/mCF198xNnTT1nMLVXpmEwM&#10;Xz15Dk1ObZSm5IkgYAiiRKpAmmikFAgRyWZ9Jy+QZxmjoSdJFc5LrIHSWHSxx7e+++fI3buMzy1n&#10;p1POXjzjxZOvyEyFNHO8XSC8RXjPfDHjfFLjVcwlJwoGhWDbGrJBzu5uBniS58fcPtzlxt37fHV8&#10;zrPTf+bd//wO+cFDDm6/SVLs8+ff+ybf/963+fyLr/jNBx/zy/d/y+efTxDeE+qKBCB4nKkx3oFU&#10;6CQlTTJSnWGspapqEqVIkqhe7qwjSxJm8zmLqub05Izz8ZSjwwPe+vpDsjRd+lbnHFpK3BoiQIFA&#10;iUiWcBUhh1Jxz+1boqZ27gtBXmRsbQ3ZPzzk3v17jM/HnJ6ccXZ2SjmPOR0X4pxWWkeSRto9mGpI&#10;YkND6tgQVchAENFfq+b+EJXZjY3zX0m1nMuq2fe5VtV9haQ67qtksyezSCUjuF4mF+9LwDuHdx5H&#10;PGfYGo0iwcDtm7xx/414f1PjWkX6Bqgu5QUhSKIi8+p4POXLLx7Fn/ecFfedAYYlGUCC1tHnSgF1&#10;XXLj8DWKROEXFiEteZqidBrzrlWNQzIaFmzvbVMMC84nJ8xmjqEq0HnBaHdEPshYnCzwDvI8cOso&#10;J9c128OM6ekcgsPWJUFIXFiQJimpVKSp5vbtGzx+9IxUKxItqesSLQKJDARrwQdMVWM8pCojTTJU&#10;EpA4pJA4bwlBoLTGO4eZ18y9o1zMyIcFo1GOrYZMTIWtLb5esJiOcd4hkxSZKIJUeCQ4Q+tkJRZX&#10;jXH1HOwUZ8ZsH7xOku0RFNQmEGSTQ4eY6276KqzEXlEV3r8Ux6/2VXcN6e7R2/myjrj8Eth+lZxn&#10;STwleonI+/YTXQL2q3IzVwHwX3XOvW4/2JI5tjnndi/Zt3+5Cmx/6X5BXCIi9KElJqA5T3uZVHE1&#10;T9fN/Ioef9YlRV1trza+Ng0B5cW+RCKQy7PB9ky/xbl3cx59lQu0BQAAIABJREFUsexVZHhX1Vx0&#10;+3CVsGxjG9vYxja2sY1tbGMb29jGNraxjV3YBgC/sY1tbGMb29jGNraxjW1sY3+kteokcLWqy+rB&#10;9GoRXLeYcd19XqlWuab4uF8hM6z97u41V4Gy+4oXu4otq/fqAzvH+7Xg0KjCvFoI0JaOXTxf6AWy&#10;dgsCukUD65S81hWDdg/Pr8Mmv46B/vK/oyp08w1EoEULMWrv4a7s/27BzGrR/Opz9xXHdp+1237d&#10;YoWrDuO73/Uq1ce+MdS1dQCAVx3mxyZztPz7QUiCSJjMLYe3X+c73/kO77//XlScDgFTVWgZFZeL&#10;4RClAlu7BekwQ6g5PgSePT+lMpJZXTHausGtN9/g6Nt/Rr53i9Hb/wbEhI8/f4QgId/ZIWhJPT7l&#10;6ae/5d88fBMhPfOzOdLXhPkUNzlFH76GWSz4/Hcf4RZTEILZ09/xzt895/TkBUNxhq8M8/Gc0QnY&#10;hWNLTijyATOXYBYCLx3ogF0EhCnIixwnz0FljHaGOJ0ShCQbjnAq4XQ8ReocVWwRAlTzOcIHbGmY&#10;HZ+wnSSkScJCwvjsOZVNcMYzn85YTCWmjirU3pQoEbDEor9cSlKlwVmqAEJ6hIwg39p5QpYRvMC6&#10;KVYqTJAEBz5YSBTFaIeto1vkhxNO54FPfvZP7FlFhqa2ga2dI964/5CTF8+ZnDyjMpZiNGDhJPNa&#10;seMlR4OcNw62+OqLKc5kZFrhhEAEj1YyqoCIpqjex7KmRj7uivEVlvMwFg3HIhaHx1mLkrEwtS4r&#10;FosFxnSKfptfjwo1EQzQFuEuVa28a3yRx7lW8SoqMIWlorzDWo8IolE1jqpReH+hYa0SHj97xi/f&#10;fZ9f/vJXJFpT5BmJFCg81liqsoyAfBGLu72LwHqtJJnWDPIMETzWjNkqUm4OU+7vpnzr1hYHmUWU&#10;E6yZI20gOEkdLM4HFpXH+VhDWySCNFNs7YzYO9onSxNkCOjgePplyXxuEF6QJxnBeOZVHd8HQEJl&#10;YbGI/q/INPsHkuGWIEnaoiFwQTIrSw5u73Hr3mscPHwbub3PxDlO53Omjx9x/LvPefLF51RlRSoF&#10;29sClQiSXKMzTZIqkkwzGmmyLP7/YHeEygv0cAuhJX4xxc+nmMUMV3kIGQSFqSq88wQvUCpBILDO&#10;Ma0ci7KmXlTUtcMaODudI4zEOY+3scI5ySQykYjgSYNHCdBSYuoaZwNBVXgRC/+E0hhf4YMgzQeo&#10;NCPRCcoFFFHhRutIZBBEWAKUQVFWgXJRU1Yl9bahNiXOWIRaIKsFITVkSYgqR3iGmcQ4S55k3Nwb&#10;YuwMXwoWZcVAFzDQHE8XDSBF4q1kMa1wmUVKgfOBEBK2hjvUi4pMaf75F+/w8O4hP/j221hrOX78&#10;hPH5OBYjhkBZG2bzBWVZEVA8fnrCsxdnPD+fMDw45N/91V/yJ9/7LiWW8WyKFLEA1bkYP6g2rhCi&#10;KVJtimRD6MzfGB9orZbr60U8srp2d8F+aqlYSQhROB3RgAW7/qFvbevEI40ujWiAlu0i5XxUl8ry&#10;HCEgz3KMiarloQEoIMSlost16653F8XGUsUiYamSC4C7oAE7iqhcFcD5ANaitEaqWATsAxjjMMYt&#10;27gFPOokRSuF1rE41XuLd01bqQiuGgwGAEynU0IILBYLZrMZOzs7JGkRgQxCIKUm1ZJnz57zs5/9&#10;M2mSs7uzH4EmTiBVig8CD+we7GPqmrqskNIRhhfFpM4Zzs9PKWcTfPBUswXBhSXYal18FoK7UvW2&#10;D4QDXQCPagojm7ngPAJBXhT86Mc/Znd3n/HkPCpQI/AuLAG0IUBVGhaLBVmWLQkEkiQhLRKs8eAh&#10;aYhOQgjs727z7PFjfvXuu0iZELgAxQrR96zXV3+/VrwWLpNAtaKkq/FiO8b7VKe6cT3yorjXI1BK&#10;E7RkUk5JhxlKShaLEpVoClWgsgRnTCzs15ogBNkgWxIiZFnGdDwhUYrJ+TiqBiKWCtM6SaJMG7wE&#10;hO/Gm+1479uLda1Vi/QrKm2r79kHhl/dC60WLvcpawcRkKIhqcDEgzrd+kKHlgof7FJJd6lgttKX&#10;q0DAVaWtPqXo1Xf6Q+L71fF1JdlbO7RUo2wtIrnS0a0bLBYVaZFhTIX3ljTbJsky6sqS5ymL+Zws&#10;y8iLnJOzUxKlGsIZsSQ6SXQkkBEuIIPENXsDFdzSX3vf+o7WZ3efX9A8Vry2bbMOMFh0+rYLA21B&#10;7l2FMtm+f2f8ee9Jkqi22vZt376yDxjR/n77XX0F0C1xRwQJisYnvTwP2qL89u92HHb/3Vcov464&#10;rAXAX/isC8IJKQXOWVrlwz/GrlJGW3ftur3mVUrOV/nMbp7jVSqA3e/vAiDW5YKuyi9cBVS46r6r&#10;c7uPvLAL2Oi2Uwva7IJCV5Wlu/mG9vq+9u7L+6yO9b7czKuA9H3qeas+vq8vXwWO7vOpffmWV5EA&#10;dHMwq+vFurFzHX+77rn7clmXgKY+RPKh4OM+08V9qtKKNE0vzYXuHvbie8Bah7OulXtfAt5N7ZfX&#10;SBk6QBOxjIte6sv2v6EBIIkWCBeWKvGhIY8jNLF1Z59+kSuU14qD1l1zXbXy6xLk9K1/XeBdSyK1&#10;Ol/W9f0q2L0bc7Q+t29udZ+1b9xdlxTnutYlTVn3Ll0187485ro8bfe66GvatbBRzPWOslwwn6a8&#10;ePaC0WjI1miIn84iiEwKrPMr619YAt+7IOsWKFpVFXlVodOU1HsOjo54/OQZplw0uaWoFs+S+Mpf&#10;a962sWUfUHvVr/QB4ZNUNe2gGQ2H3LnzGnt7u8xmk4ZcS+OcR6q0WXu3SLOU2WzGoiw5OztHSsnR&#10;zRtL4jMlFWVZEkW0DdNZvJ+1NSFIfHAUg4Kt7RGL2exiPHK5b1fJ0bpmjKEsy5cIV7txy5KorfNz&#10;Y0wHCEiTI/NRtXfl/KRL3rsai1dV1Zvn7ubCV+fS6jXWOXzj8wZ5xo1bN5v1JsbwgRAB/t6jVQTZ&#10;CkEDlLs444g8JBfkHy7EONB6i3Lx/b/z3e8xHs/4r//n/8HptObZ6ZQDosJ8FgJFvcBWM2ZjyU9+&#10;9kv+p//5f+H4fMZoezfm/qoK3eSQpJQE5wnBERAkiUThMXUFDpS33N5WPLi9y51tzUFmGckJNw8L&#10;jna3GKYBJQzWTDBlhQ0eq3K+OvuCafmMhS9I8i0O7rzGwe1bvPnWA/YOtknSgqQYYOuacjxGSsgy&#10;jasc1bSirKZgZpjKROV2nVKKCinB1mAtlHMwJvCMCq1AJZE0IASQypFoRZoG0lSSaI3SzbwJJUov&#10;GBQpWa5JtUAkKVVZ8dXTU8S0YLh/m9e/+xYPt4aYRc1k5piNZzz//e84/fxjQnlGWo6pF1OoLQkO&#10;V0+ZLGpKt+Bk8igCHnFkyrM9EtjJC964ucP3/+2bTDnhg48+4bfvvcfpScDIXUR+xN7RHb7/zft8&#10;660HfPT5Z3z0ye/54L3f4q1HJRqPwPqACx5rSgSeLE3ZznJCkVOZSLBrrUcKRVEUJGmOns3xRBK1&#10;p8+eY73hrYdvkWfZhe8l7jW7Pns5h1dIpLrq75f8c+daH0Dp6GODBCU0AiiKlMFwxO2bNxFIjDGc&#10;no55cfyck7MTptMJZVnirMUHj1YaZ2kA5BJr7RLILqRAywsCstD4B51ERW98iHkD2aojR+V3IS4A&#10;+1LKGAOFgE5iPib6Fnmhti4UpqqX+fdUa4qtgps3b/H663fZ3hoxKHKUjISItSmjsjgXBGpCKpAK&#10;KX2kvwgx93f82SPmizKSUDT+rG8v9fK5cfdPwNYVWaK4ffMQb+pIHeQ9RVFA0NS1Y1EFvNQc3LjJ&#10;a6/fobY1lfVRCT0TOKHRacFoe5fJpKasAjdv7XB0IHDljPlkAsCinDFKt+I5hnUYH9BZRggG62qk&#10;DGgl0AJQkBeDhlSlROIJxuGMQ2pIpUChEcGihAI8wQeUVBCIfsVYZpNTkkJTDEcUWYLNckpfgneY&#10;+YSqmqMHA/JBjsjSZq8b89XOWpSWaAHOV7hFyWx6jCnPGe3eIt86JMtGBKGpnYCG8FhqCV68RDjW&#10;JYBcjZv69jBXAbH7VNv71pju2tlV+u773lXCsz4yl3VnsKukbn377HVEit319uLdLpPL9BGq9cXE&#10;fQRBbbyzujfttvFVIP9u210lNtCeESz3MmvA5y+RM63ZV7ZEiqohaYpE6f6l/cM6sry+2L+vruG6&#10;wgIb29jGNraxjW1sYxvb2MY2trGN/bdqGwD8xja2sY1tbGMb29jGNraxjf2RtnpwepUadp/6V/tZ&#10;3+F533esU8e+bmHmVUCaq4oXX6WIvu6adSDsPib01ee4OCgPHeDHZZWYde38KkB2F+BylaL6ukKB&#10;1aKF1fd6RS9cUm9dN27WFcasU3jqV4ft/85uIUEXBHHVGOjru3UqaOvABX1KY6tKO1cqU0miQgkS&#10;RAQCWes4PT1nd2ubne0dHn3xiPH4HB0CRaKQCLa2h+SFZrSV8NY3vsH+nmL8/JhyNuPstCYkGRDY&#10;290mybdJDu+i7rzJ6HXB2ZNPGTNkRyYM9ncRwXN2esLpixeMfvg9jKl58snvoZyzOH7K7NHvSXeO&#10;mD55xsnvPkHZObY0uLQm+DMyX1IoiyE+n/Ylia/JVcne7i4ey3gmQG0jE828esr9N97AhYQgnuJQ&#10;HBzeIMmG+ABpVqB1xuR8iq0dWiU45xlPZogkJ7jA+ekZh3s7aAKJVlG5JNZ5US4ss5lBhAjO9i4C&#10;JH0Ab6GsaopERSD1QGIXhtoYQhBYBz5IVLrF7q0j7t56g/fe/5DF+SOGQVAuFshEc+f+fQZ1RTLc&#10;4+P3fsOsNMhpVEW5//Z3ePjwTd5956fMzk6ZnJ2TJYrZ3HFsZ+xt5eztptw4HKF/f4JxBiEHy+JO&#10;rQRKKKRQyxklRFukd5UvlC8XgwsRwfw2UJoFpjY4YwiBpaJtCAHfKLa1isttUfZqQUwLumoB8ISo&#10;NtMqT4QGIB8L3OL/KynwUuAdeOf5zW8+4KOPP+bx42dorUjTqLwevMfUPhYv+wAy4K2N4HkhGWUZ&#10;qRQIHARDcBVHQ9hRNXdzzdsHA24WoMwc6ypk8FQmYE2griOYUClBniuSPDDIJEoH7t09QCUCUzkm&#10;Zwuq+Zjp8RhfRyHyORa7iIU/Oo3q7lIEUi0o9jXDYbEEp0thG0UtyWyywC3m7G9nbBcaW1u+/P0j&#10;TP4CS4LWGTrNeeMbb/Hw61/j3X/4BbNHXzK4uc327hZZoVFZBMPHujhLbSvKcs7s+YIgFelgFItt&#10;hcNVFdV8gTMWvEKqBKFa0LXE1eaCxMBDkUq28jwWZnrJ6VBiPTgbECFpig9LkBZFIDhBlqSxwNLX&#10;OGJRVu08dmFwwmJ8wAtF8IrgAirVKB0TtT6AUJpcKZB6SaSwqCxlbalrS1U7ykWNMzYSqHhLEA7h&#10;E1IBsgGVKCVIUo0Ljp0iZTpM8DKga0EZHMkgY15VlJVHp4raeJx3KB0AiSSCML2DgGNeVnif8Lf/&#10;6e8IiznfuH+L8fELrKmRSlJVhvH5FEdgVhm+ePycJ09fINIBD7/3fb7/wx9w4/ZtZmVN5Twi0Q2g&#10;uF1fPaAugeb6isOUSjqxUTeGoCc2ES+twRc/v7zWxvWQl2KSGDOoBvTYPC8XypSEWGDsnEMqxWgw&#10;QooITOgW26se4EpfDPmyTwlLwo4IuA+XAJoQVa2in4nvptOACw6lNEmimc1mAGxtbaGUuqRw430E&#10;e9Osy0pJpBJLYEi3KNOaqMoMEeAQnzc0St8VP//5z5lOZ+zs7GKtQQhJmqYkSUKWZ2RFFr9TRRCW&#10;kpK6rBplUstkMmE2nWKMoaoqTF3H9l2CKNxacF9fW66LWRq3f6nNu8A856OS3o9//GMePHjAfD6n&#10;quqoXBrEUp2xG8copdBax/VJ6wh8MZEEyRPwxhCcY1hkBO/44NcfcHJ6SpHlyyLwq+Lc/7/2KnXg&#10;dfHfKtDlZeKsGJ8RQCpJhsT4OGbyYoCSivlsymBQIGUcL8VwiDGxED5JErz33L5xC28vgFv37t8j&#10;GMenn3xMmiT45juj6l+zbjcKs+sKfdeBtFatLSzuAju7ykt9bfkq9eBu+7VzrgvY7I67WNxsO/eL&#10;Re6IC791FUHZqtr3OsKufy3lqFcRWAX6AfVaae6/fo/nxyfoLKN2lu3dHQaDAbu724zHY7z1ZIlG&#10;iaj4R8f/dfsmbZQOu2A/35AItWpuVwFQV8czKwXe6975Utv3ENytqp2u/qy79+oD4HbzAqvA3qtU&#10;o1f9YR9wefW+rR9r79UHoOzu2V6liHx5zZR/9Hjr3rNbBN6Xo+gbh1c94/LaHrDP0qGtzN9X5Xou&#10;5y58LwC/65e6Sn/rnr0LKFiXr+n7bF0frQIsuz9vgaDrcjSrRA1/aDH+SwQ/3q8d+ywjrP73XvXP&#10;q8DtvjnfVehbp0TY9sm6PN8qOcp1APzXbaN1pD19uZRXEY8s+0qphqgNbEO80RIftWtKl1hjqYDJ&#10;ZRBP4CJY6pI+XbxSBKmxvFZe8o1RuTrGCCHENa2NF2Ks09CVdMebXAEYi5dj+H9NMPdVc6ovB3ed&#10;flwdK30AoT7/tY7YdJ0vXPXVq/P7DxmH696pb6z3xUZ9160SgvTlWfu+6zIZqlwSQyFijsRQM53O&#10;GA6HHL84jgDvROOb+P3SMy7X3bCMx7z3yzg9EhUorPdIBEmasbW9zY2bR3z52edRKblRYQ8XmObL&#10;28srfPSrST4vSBmtdcvcd0tEkmUZ+7u7fP3hW3z3O39Kkqb85Kc/4fj0mCzJYn6JGmN9AyyOgE/r&#10;LHVdM51NGUwHjEaDJbA7zwqEh6quWMxmuOBxLhCC4osvvuD27RtsjUaM83Oca1TjnbvwHSv9uLpv&#10;b4nW2s+6JFMXYNuGNEddkD3Udd1t0Pi9QmCsbUjfVC85bNufq0qs7bNEwrvOWhMCYmUteWntEDGP&#10;R/C8+bWvsbW9hdQKoUQkdgoBQViqVIfgCQ04HsALv6TNg5gT88E32PiAkBovAkmWUuQH/NkPf8C/&#10;/PZDnnz6EdunkVhwNBxgvEGeaILSfPj5V/ynv/sHTs+mSJ3gfcCUJYkSJEp3/HfMAWkp0VKCd3hr&#10;yYLg/o0B37izzUFuubkFN7cLdgc5RepQskLKgDEV48kUZwPpcAdd7DMa7PHa0QP279xja++Irf0D&#10;VJqxWEz57HdfMVmMMXVFvSgZJgkHe3u4smIxPWN2/gTpSlSokH6OXxwjxILd7Ujsp1WClhrvAgKB&#10;0EmkOhQxH1UbGE8qJtOKRQXzRczBxrkdc5fOBaQqSTRkKYx2Mt785n3uvHaXMDqiDJrPPvoAJySD&#10;nZvceONthg+/wd0f/ABnDfV8Rnlyyslnj3j+5DHT06fMj79kcf4V3swozQJbVgjn8Tk8tse4Z8cU&#10;hxUH33iDW7e2ufHwgO/+6Ta/+ckHnDx/xsnpp3z8q/f5TBxy6+G3ePO1m+wMNBmBLx+fcjabUxtH&#10;ZSyhIeKyporkCASSvCBRAhNsJDOsPUJIkjRjZ2dnCYA/O3NMJhM+/uRj7r9+j93dXbTW1HX9Evh2&#10;SVbVbNbEReJrOa9ZElrJJQhUqXgO45vxrZMUHRlnCQRC8EtiNyklt2/d5M6dm9S2pixLxudjTk5O&#10;OD07ZTIeU5vQEFAKCCrGKd5FgjgVST/iPiXmkoL3yIbozTSxS6J1R7VZkii99FXt+hFcoHY11ppI&#10;vKMCrsmVZnnG9tYWN46OODjYZ2d7h9H2diQTsRZBPCORgkhwSCRclEoSEBDkkkRTBNBKo6Tk6dOn&#10;S2Kf1vfR2ZuyViW7JbOLftLUFQ8f3mN3ZxtnK1IRc2/GZixKy5MnxyBzhqM9Hrz5JojAbD6JuUoh&#10;Yn45zbFBkQ22QJ+jUsMb9w7Qco5xNeXcgBRY7zA2KsxrpRAiUJZzgrVU5QIhAkki8c6glSBVkCWS&#10;4CpwNVmiWRiLFh4tHM4sIlmIVAhAS4EQHusMpq7IcljMp/hjz8hUbI+2cMMBAoGxNc7WOC8IC4cz&#10;c8KgICQ5QmiQgdAQLslEISESFATP/PQz5uMn5Dt32d6/Qz7YQycjbBvrN+rvQqqGYLbNAYEMspc8&#10;q+/cv28/vm5fsC4GWCVVbPczfXFd9z6rua1VsPq6GK4LNl+NQVdJv/oIYpZreIeAUkjRu36uxgev&#10;IknrO2Nf3cOt20u+tP/pEHq8fJbvL2KAzufe+0g82+Y7mpXbh5fJJbsxW+vDQohnqC15hQ8+nvEs&#10;9/FhmRu7KjfR9Rfd97wuOd7GNraxjW1sYxvb2MY2trGNbWxj/63ZBgC/sY1tbGMb29jGNraxjW1s&#10;Y3+krSokdn++TvW6rxi6tVcVcr4KKH8VKLxPjfCq+60rUuwekK8D5LcHtn2KL6vt8yoQ+eph+VUg&#10;p6t+vlpo2lXoWv18XZ9ddY/rH0J3VUxjBeW6wtKr3q/vvutU51ZtFdzzqsKN64yzdQpUV7VXX5FF&#10;t9hi9fdEkI1Sr4Cm2MBaz6MvH7Gzt0uRpJTzOVVdo1INSiJ9VAhOMs3u4R4Pvv42Qzfl8cc/Q9sS&#10;pEBqgXKB4c4W+fYhevcOQewTQgJySmkLdjV4ZyA4xs9f4OsSWSTMzs55/vtPGZQzmB5z8tGv0Ery&#10;L7/8APfkdySuRnvLKJOUdkGoFyTWY32gNlFJBAxSGpABlSXkW/t8/Vs/QgbPZ1/8F5LBNrkeILTG&#10;C0WWF6R5EUGyUuGFoprPqeZzJGC9Y17WKC+p65qz0zOePs4QriKRgnkVgadSS+Zzz3hcU2SBEGws&#10;OJSx+CcWuMQC+tCCRIn1VLWHxAnmpeHew7e58/Db7N99gB8c8I9/+78yqBwiqfjqyWPe+n7C3v4B&#10;+fYew5t3OHv6IXmRcnr6gsnklP29bZTSiGA4fvaIw8N9dvd2mTx/zul4Colib2uH27sZn00NZWXj&#10;WBcgGpCycy4WsUgJuKiOEsQaYooIXmz/jsqxsUB3Xs2xxi6L0rROlkB3a00s8GvAp875pcr76nrg&#10;vCP4VrmqBW9JBBohHCGYTgFOBOtLiMB2Z5BK8/777/GTf/hHyrKmKDIGO9sRVCkldVXG53Quqow7&#10;Q7COJNFkOiFPE7A1pi7BOQ4Kyf2djNdGCfd3co4Si5+Nqav/j733epIky878fle4CJmiUpTqrq5q&#10;NT2qBzMYLLFLAGZL4wP/Vj7QuHxYmnEX5AJYEjAMpncGwKCnu6a7urRIHcLVFXy47hGeXhFZObN8&#10;4sYpK8uMDOV+/d5zzzl+vu+bYStHkXvy3FGWkESaXhLRSwT9nkJJixZVAFEXFScnM148O2N2VhDJ&#10;UFj0NigAEjkGY00cC9JUEzAWFrwjSVLiRCMihxCWLCuwMyhyE9SRLZwcz3nxIiMZP0fvbPPJz/6U&#10;nZsfkDmJ8wpZFSg3Z+fOGGkScicoL3J0FmG9oaqVmYMSsUcKhxQVUnqcm2CsRaoE5yXGgi0F0tfN&#10;tcKjNKRpUPACg3MlsfJoIYmUItExAkfai8nLAh2LANArHVEaY31MlpU4XLiW9fzUUiKkIEbijcEa&#10;jxLgvaHKZuArtOhjAWc8znikr+c4HqkUEomJJYlTzEuPKAqcCQ2eQRvR4WxBrAeY0lPmBh2FJuxe&#10;rDGVo6RglEqs9cRSEQ22MDJmtLXNdy/eMM1KojimNEH9PWi9uaC6i0cIj/WSeV5xXBr+/V/+Z4o/&#10;/Zy7+9ucHU+YXlyA0Dgkp7M5j1+85Cwvee/j7/Enf/pveO+DD5BaMy1LCmOxHoS3aKVbzV0sGtzb&#10;jXdBZUV2VGaXilarVPQuAxUvk2IsYG9CIOiCxVYrskMDFF8qV4YuNy4p0gkcg+GoVrSySKkxztT7&#10;m7+koNd8drsBcn3jpazB6Kaeo3WTrBF42RAGBaV3D8iqRCmNUiFe6/f7pGkKsAAYOOsQqlHXZKHu&#10;GUXxQr2vGeNmzJXSSBEUB5vnt7e3UUrx1Vf/zHffPWbvxn6thC5bYKlAEiClJM9zqqqiFydorZnP&#10;ZsznM0pT8uL5c6QIKoVZll0CaHrvfi8QZBfA97Zq0+XXNk2HxoR95oN79/j888/xzlMURT0H5UqC&#10;hbZibvNYCIG3YV7HcUzhM7yzRErwze8e8sV/+YI4jus5a6l3gv9PgcqrYrHrgHHa4/cuwqrWhyMI&#10;zcWzLGM6mZJnBXt7ewz6PSaTC9I0Ju2lRLqH1BHUoJHxcMwg7XN+egrec+PGDW4eHvLN11+HBmoC&#10;aEc3e7poXWPnL+Uebf+wLidYlVtcRQTV/vyrlNJXgVrboMtunN72Hd3cZ1WD9VX53lV53Sq1zD90&#10;nl33/auO2VrL65cvef7qFR988imz+ZzBYMBoNCSJNeNRn2w2Z+Its8kEZwyR0lRVFfalFgiw3++j&#10;paoJSARVTS5kcSGObTV8r1OcvaS21ZBaCBGAUW2ANFwJ/m778fZP7z1lWS7Aj81zbSXGhjijiWe7&#10;82BdI3wzz7tkD+1j6D6+CkjeBq2vWz/tRvHl3rTca7vH/4cowLePq/HFq/dEsQDYseb6tJXuu+vT&#10;00BsWQDi25Q5q9ZTG569+L9CmXzV+HWV9Lq+pAsuX6Vmd5X/Wgcsbb+2rb7XtmaP737euvW9jvRu&#10;ncr9KkDwpbWzfNDmlKhrJmEtK7Gsm3SV669Sfe/uZ1fVWbq+rT2ffQ1cku/wJVfVltY9d12CS7mG&#10;pKO7T4dY1Nf5cL0uhUBIjXUeWzXEMerSWiqKKhA1eYFAIiNdL4gAQnQuADyEAFWTJAlsTaAUgKrO&#10;2RrkHq6lcQ6pFMI7cAKPC8hSwGHqfKgBvmskAfwVRZJmZvgarFaPQn087so9b92+vyrmXhc/Xmef&#10;W7cntElGuv5RtHxOu97Yng+XgMIrjrmdE72LzPQ6ZKvr4ul1ddz2ca0iC23vO+v2nC5gv/2dS8CR&#10;b9VLZchbcEjhKG3GdH5Bch4xGI1BSfKqQCqFkgrd+FiCulcWAAAgAElEQVRrEZ7AMLcAW1uUCgRd&#10;UoSc19kK4wxxHDMcDjg4POD0+IjZdEJVEyDKOv6sM8u14P1VseFqAFWzk6g6x5F4UZNm4UnTlK3t&#10;MZ9++gn/w5//Be/ducvp+QU6Sjif5IwGijiKmc/nGGcDoRQWpQVJEmHnoUZka9KzJElRUof1LBxC&#10;CSBCWRNqNs5RzOdMz6dsjUeMR1scHR9TFmXIAbXCuKA0vgBs1aQXWmtMQyBYkxS156rWekGcFqa/&#10;R0gfQNxVtSBiWfpcEEou6gLGmIVCfJP7a63RWi8eryUyaYgLhFz48Ea9XdT+zdYgaiECmRfeY6uS&#10;0XDI3Tt3ieIYqTVCtkh0hAr1BRlYEcSCIcHhvQwK0UIifMhjfPv+goXSlERKo7Tk8PCQn/7sj/h3&#10;3zzkxckZcarITMkgCrHjr778hv/0q694My3wUhIrhTUFkWZxPnGkcC7kYZEUeGsosgLpPbup5LM7&#10;u7y/E3HQL/ngVo8bw4hEQTE9wlUWoRV55SmKiiwD7yVoyaSaI/tD5vmc7PlTXv7jb9Bpn36vx2DY&#10;Z7i9RTTaIvKeNCuwswnZ9IRyfkp2cUR+8opickTiZ6TaoRUkWqAlKATCOwRVILTUEh054jiqr0WE&#10;EBKthigdFLdtFcayMhnWWKrK8+q4YDLJKIsAFj87L/inX/8Lz09L+ruHHDz4mL29ffrjHVRvzPzi&#10;hNmrl6SDLXbvf0D8wS2G9/sc/FHCp77CFROy4xc8e/glL7/+DWdffYE9f4mrJigq8jJnclFhzl9y&#10;9j//R37yr+4wunsLYfrcvLnPh+8dcHaWcfDtE47eTDl+8jc8+tLzOvNk84T3D29yS+1xdDzh5OSc&#10;KIqYzaZcFBaEJZ8F4HHcS4PyuIQSzzSbwXyGde37cWHNnZ6cMZ3Mef/ee9y8ecBg0K/zkKqug4lQ&#10;064zGyEDcltwmZRtkQuosN8KH/IhpSVRO0/wDSjWLkgerXd1zcyipaafJmyPR9w+OMRaQ15kTKcT&#10;5vOC2TTj9PSMyWRKXhWUtgoEpTUxk7E2KLSL4G+11HWNUNREs6Eu1qx1Yw3O2UVNcQH0x9PvxaRp&#10;yvbOFnu7u+zv7LC1PSZN01Czsx4pAtGsKev7DUog6jplGKslUWED9g/7k0TJGAlk2Zznz57iPAEV&#10;X9fWPCzJWeq6f4h7JEJKrA+1a48JvsODwHDncBfpCkyV4XyO9EHJ/vxsyvn5hN39A3Zu7DMa95hM&#10;JwGg7yuwBdb0mF44Ti+m9MYj3rv/Pr7IGKQKa6eUJpBLOATOaPAqkGBKkBJMZZlN55R5SRRrPB6H&#10;I0p7KCXAW4oS8rKirMceofC+osorjHFEfY/TMV5KcB5nDVIItIpxheHN+RNe8Jjv//AnjAdDfJXX&#10;hIGgfIQ2Dl9VVMbhYg86CeMpDdqATwVRokjSAbIqcFUOlJjTJ0yLc4rRPun4Fulwn0j38QSyBaUi&#10;nK/nDGGeifq6hnm8zEfCXudXErRedd+zTXq26v7rKnKudky56n50t55w3Xvj7ZitC+ju5o7dPoJu&#10;HcLb5vMu13fWkaqvU0Nvx7ttwpx1NQYpJUI24+RWxleLa1SvM1pk1857nBcrajc1MZ2s4/J2XcDa&#10;y4Sxa4gIPHbh95oYpwt6F0IQeLt9q7rU/CovzaluHeH6hPsb29jGNraxjW1sYxvb2MY2trGN/bdl&#10;GwD8xja2sY1tbGMb29jGNraxjf1X2O/THLxOrXKVqvY6oMO6ZuN3gbS7jbGrGhXXAa+6j68CYay6&#10;MbtOtavb0NluBO+q+V01xqvGYN35/CFg+nXXuwv07z6/Dozyru/tghu6n9tuAOg2j64CdFx1LOua&#10;tle9p/293SbcVc2y3fneNAisev+6a9mdIwiBF6Gp2zpHWRrOz8557+4dBmmKLStE6GFAeEekg+JE&#10;kqbs37zFrXsfUR49QyZbJFFG1T/FCMPO9gGD8ZB0ew+ZjvH0kSSYMmaalWRJSXF6DMWc8+++w80n&#10;YOZMnk24ePOSocxx+THF69/ywk55+qvf0DOn4EuUBCkdwlTEQpBJSSkct+99yHA04MXLJ+iox+7h&#10;LV49fM723gHbe/fwzqGHBxgBvX6EjGRoKNcaHUWYqgSCEkqV5xTTCdIbtBLYMqcsDVVlmM+mvHpW&#10;IW2FqhvYyqpAaSgrR1F64siBt6GZzIGxrlYrl5SlRcZhHiog0ppZ5igN9PpjRjf2+fjzzxGDbb43&#10;Lfi///L/onIzrBO8OXrBs1cv+N7d94j7fbYOD/jm8W/YqUqy6RGvXz5id+c2W9tjsuPnPHv8kH/9&#10;4V/w4MP7/Or1Eeczw607Q6xQfHJ7jxf/8oJ5lhGnSd2P76nKiiwvmBd53fAPztgaVLdKVWy5Bqyp&#10;MFVFVZZBIUeJhSa0YAlQ8s5BC5jkfa3MigtNefXn+npe+hrwHtRcIbzNLdTHnPV1I7VqqYiCqQyR&#10;TvjtV1/zt3/391SVpZekxElMmkRIIcizOaaqwDsiJYmiCGXASRj0U6T3OFMgMSSRY6Th3k6fzw4G&#10;HMSOgTZU2QVZMcdUDmMlRebRHrYGiq1RTKLBm5IIH9RaUJSZ47uHLzifWnB1n68DrSVJTxInkPYU&#10;/VjRT3pBBcuZurlPkCiPqTKKssB7iUeiI81Wf4gQkovzGX0tcV7gTEF+esH/8x/+FtSvMNLhECQK&#10;9nYHPHv8kuxNjiszyjI06CkFztY+Ar9odpbCo5VAhadwvqJyULnQSCmcbwS9A4BYtmaIAq0FcQSx&#10;lsSJot9XxDEo7dEa0jj4qspYSlOR57bugW6aoMJ7pRQI5dGRIB1o4rRHZSqyokRoCUpjrcFWFulV&#10;UB0zDi1r3+g9qgZ/xDoiiRKcsUghiHRoQBTSEisopaCqIIoEURoFADyWynqGWmFUGIAIT1aVRFay&#10;nUYUeY5SGq0TjKvC+OBJ46DOPC1LrHFYLzFCMH+T8e//5u/5/JP7xM4QAVmec3xxQe4FO+894Kff&#10;+4xPP/sB6WDELMtxVcE8y4IfF4Ke0guVuHAd1aX9YAl+uLxXuIVqOdiWlHfT4OabZlPn8PX4LYFq&#10;S9Vqrtiz394T28KwTdMfrXig3vucJ45SZA00om7UM8YE0IHwK5v0u3tze/93zhFFtaKfWTYpN+Dw&#10;WpQPKQHha6DoUrFGeih1hKzB+kXd4JzEyXJvV+IS6Cs0nzaNm+G7m+uzVOLxjGtyjpcvX/H1Vw+R&#10;UhFFcQ0IF1CvhQAddBRFxWyW1cApSPEYU1HkOZPphLIs0VJSFAVlWbZA5n6hsLcu9hVrwETdeLIB&#10;sgeA/jKWa8d2w9GIP/75zxkOh0zn8/o1CttSyg3jwGK82sqEy3kt6acplavI5zO2BgNevnzJX//V&#10;X1GVlvHWCBbH3CZJ4p1x7Kp4b51q8Ftq1/BW/LhKVbH9+gak240Zba2a6b3HNfGDc2RZTp4XOOfI&#10;8jmTyQXj8QhTVWTzCqE1/eGA87Nzxr0BpqropX2MqXDW0u/3KcocjyPLZpfJMepp4S+t7dXgyqvy&#10;mKti4lXxcVcZa1We1v3dtppn22O9StWpG9uvywGuq/i8Kv94F0nV72OrGpq9X8qjrspDH333HZUN&#10;YAlTlsE3aoXWCogos6ASVxQFURIHEJsTuLo52nuPlpLRYIgUEnEJLBjWnbEGEGvJ2rpN1QBKNMcY&#10;FP5EDXH2iIbrJHzeJcCfWxAaNY3gUoYQsa1Y1gXFd0GMXSBg+/muCnzTdN001bf3jOW5us750smx&#10;/cJ/LfcyubbJunt8XWW4rp9apRT+h9RY1l27dUp718m531Vjka3NfV0+DW+D338fheh1as+riO2u&#10;Q0531bhcVRdp72VX1Zra/qlbp1lV/1mn4rcW8H0Fgd4C8N1gGDvgkbdUha+oZ60jYGwfX7Mm28AG&#10;0Q74VuwX6+p5q+bNKv991b60rq64Tmm6+bsxFqXDfqmVwju/UCYM+1gg/zLGUpkK6xzGOoSO0Urj&#10;vGkpG64melmMSw00cwsAT3s8FUopytIs/Gj3+spF7N/wSjVK8mLx2dTXeTlm7spxe9c4vYvo8rr7&#10;4zoQfnttdUHi6whEr/Q3nXXavKd5X1cx8vdRrr+Oz+qu41U1vPb3NSDlVX7tqjWyDiTVJmhpq+hm&#10;8zmzJGU2m7K1swOFC/WUdJlfBoIwidYRwrs6t4CqMgtSq7IqG+nOEEdrzWAwYG/vBlk2xxrTAjuK&#10;taCxVeNxFVFoE3OEXKnlDwhg9ThOuXP3PX72s5/y0ccfIhyoTFKaavHasiyxLuQhIXdzC9V1gMlk&#10;QhxHJL2YQX+0AJBa62sFXIGINGWeL3KIPM/Z2hqzf7DH+cUZ1jbkUlBVBRLxVs7u67qcZ6nI3o6B&#10;GxB8A3RvcuNu/NvMn2bdNPMoSZJLMVB3jjev74J4u+uiWZNNHBWUiQM4Xqmg3OqcoSFfuH3rFoeH&#10;B6jalzlXIcWyXih8q3h4af35t0GN0oNcHqsUgbTBakmiNT/5/HO++Idf8uybh5yep4hRn1T1ePzi&#10;iC++fMTJRUbc64ecK0if11QnDoTEeoilJ9Iy1AuNIcFxsKX55M42d0eSu9uOB4djBrEDLjBFibM5&#10;eSWw3nM+r5jPLa4MhADoc+YIkm046G8x2t7jx3/2I7b3DhhtjekNUqJ+iuhHoV56OmH27e84ffoN&#10;x0fn5MdPMbMjIjunH3kS5YkjjfUWU9XkfaUniSKkUITBLaiKKXlRURaBuyLSMmwLShLpmCRWKO2I&#10;Y0UcSe6lGmuGWAtF6ZjMM+aFITv+itNXX/PVP/4tVozojW9x+N59bn5wn/HBTWRvgLm4IOoNkGkP&#10;lEYIhdIJw8Eun773CR/9d/+Wi6dPefXVr/n2v/w1k5cP8bMzIjtDW8fF64r//X/9GiEekiYpt2/u&#10;8+n99xDO06Pi7rbn01sjvE54OYG/+80LXpw+ZFL06UVDxrFAKEslPaNeilcS7zzpoAcSzqZTjJeY&#10;0iFNhFQSZz0ojVQ6kDrU1eiqNDz57imz6YybhweMx+OaQKJRGNZ1Hu3qenrYZ5v12c5LqiqQ4igd&#10;aDHbJH9KKUSdNzh/mYArkOEFUo9AmFgCAi0Fg/6AXprWCs0K76AyhtIZSlORzTMmk1kgfDWGPM8o&#10;8gxjgi+vzNLPLXMlRZqmJEmMlIIkSUjTlCjS9Hopo9GQXpIQRRFxHAVCJWcwzmBtvlSjjxJwMoC7&#10;8a08rB5f71rKz6HWRk2mqpREScnx8TEvX7xqEQi8HVtfypUaf1GD9rWWlEWFs4Z7t/Y4PNjG5VMw&#10;FUoGgl7rCYRFOmZ3t8fBwQF5nnM+OSfW4EyG8AaFZzrNmUwz4t6AkYyI5Zjz2UuSRCKERgISSWUs&#10;UZSiVLjPZJ1lPplRzDPiKGE4GqC1RIiYOApkJqaylBayrKAqSyKtEfU9De9AyyTUyG1B2h+gI403&#10;mt4gpdeLSeIERJ83J6/55rdf85PP/4j+YMgsywKZh/W4qgJvcEhMNcdrixOgIgmJRgkD3qJ7MYO0&#10;T6Qi5vOMspyR25w8nzCbnDDYucvO3vsI3UcQ4X2FrZW6IxGIQyocXtR1JRnuETQ1XinVW/c3V+3n&#10;bYLWbozwrlpUO17sxpeXyFY794lX5Rmrci/bqqO0j/X3jYO7sW2X9HFVPaNL7NTNJduvWRXzht+7&#10;95jX53dX3Ytvx5sLwtJOPryK4Kx7Tssanq85wMSl2GVVfLi6LiXeSWp13eu0sY1tbGMb29jGNrax&#10;jW1sYxvb2H9rtgHAb2xjG9vYxja2sY1tbGMb29gfaN2m5S6IZpW9S3mq/dx1Hzff/S618qsAHdcB&#10;g7Qfr7opv6r5+apjaX7v3uhfNx6rQCir1M26x9sGqnSbK1fd+L+OAvq7GmavUvRavsa9BWTpNsGv&#10;A5Zc9fcuyKnbcN5Vn1z1cx1hwB/CPr8KDN+8tw3c6H7PW/NPNMoLfqFIPpldkOUzemmMEgJvHLFU&#10;JFKiCSoaSZowGG0x3jlk6+Aux/MMFQ+JXZ/ROMHgef+j7yH6N+iN9kD08CgQcPL6DXY+xdqS6vVL&#10;skff8uQXf0+cTzEvn/Hm2RF2dowYuAD+PP6Wo6e/Q84K+iojGqkAAhZQVoYkiki2Uvqx4qMf/ox0&#10;NGbiNQcHmvHuDpPpN9z7YIvcQBynjPf2mRZztm6MUZHAurJWvYKqyvG2REiYT885efMKqoxEO8rZ&#10;GZULze4IiZYC5x0aUTf6UgN0PDqKSZKgdFKaCjx457E1xrsoCmKdEEeKqrIo7amcJS8tQmlUkpBs&#10;bSMHQ7b2txHDIaXN8QokhudPHvG9P/o5vdGQ/VsH/LMVzLKceOo4efkdh7s3uHVrn69eP+HN82fk&#10;8zm3bh7wCwSz3HJ+NkNFhu1UMY48kypHElOYoGbnrAugc4LijIcWCEksVFpCQ0qtXucc1hpMUVJV&#10;Jc5aBEt1ObGcvFhncS31Nu8C6YBrlN653HRbv5HLysKhydo5h7NBTclaqIVLF8D4OE55+O0j/uqv&#10;/5p5NkcJTRRp0jhCCUmWzcmzDO/DHIhijdYCFSmiKCESgmI2Q/qKVFm2I/jgxhaf3NxhRxQkNqfK&#10;SlxV4QxURmAqRxJF3BhqRn2N1p4yz4LqnoeiCIBGvKTIHYkOartpT9HvKfpJTC+J8dIF5QtrMCYQ&#10;CkgpkCKsV43HCYFWQ4SMyAvPZFqRZTnzrGJ2EVSrtaoVFjW4+JTRAezfuctgZ5sbox7b/YRiVvLi&#10;eELUE2yPNXgHIqi2qAWIWmAdQR3JB3WywCHhMD4onsWxroFsDuskxlqM8VSmvn4yAKm9F5gSjs8r&#10;XtkSEcS8kEqgVUkUQRSDjoNSiFa1eiygpCDPHUoK0l4EyiGQGFuhFeyO+zgRUwlFRERVTEMTqwBP&#10;aBqtbBnU1lQK1iE9JHGEsxUCG/qEvSWNNUI4fBC4o5dKdCqwpkQKwaCX1CpkHlPMmBwfUaDJjCOW&#10;MYn0zKqCqNdnMBijtcRUJdI70jjhzq0hFsmL10ccn55TWcF3r865mP2GcRrRj2K2dvZ58IOf8pOf&#10;fc7O/j5WKk4vppwcHWGNr1WFJEqqBcisLPPQgN5qul2qsMvFz7YyzALwzmqg3QIALCUt+Z7wa3u/&#10;kZf12FfFRSsVsOuVLy4pxobzqSrLoD8kjnrM8zm2bjBWSgVQgLWXgLxt8EqjFNmAqaMoWgBcmgbf&#10;OFZBtc4HlUzvq3rsmn1VL8D1SgWwJiqocS6aJuuxdy7MeaWCih1iCeaOooher1evZbloEFRKLZT4&#10;bH0up6en/PrX/8jJ6Tmj0VYAD3hfA5kdvV5odM6Lgnl+AUAUReRVialK5pMps8mEqiqJlGI+ny/U&#10;5cN1kJeAJ6vixDbgoRuzdGOcpcKkuTR/jDEL0Maf/9mf8dlnn2GtpaxKnPMUZbm4dgHgH74/KBda&#10;hJBEUQCTBGCNQCUxQgomx+doJ8imGf/h//hLzs6npGkKPjTVht5ntzJmXxVfts+lnQt0z5+6aRu5&#10;BCZ772tRsrcbUK+yBtDfVv1s9jzXalqFMF/KsiBNNc5Xi/VbFCVZnpH2hgyiPmVeMO4PmE6n3L59&#10;m16c8vz5C3a2d7DWMM/mnE/Omc6mC0DPYn2Ly3t2N35c1ai8rrm4DZS5KifpjvUqwFpDhLBKvXod&#10;EdeqY1ynGHqd/HGdiutVzcCr/OC6vOyqfPCq3EkrhTUVUkhSpVDOY4o8ANZFyni0xcXZpN7DDQfb&#10;B7x69Rolw/pvEx70+32UFHjrAxhLCBwttU/Wq4B3SQeav7fJCtrWKMJ55xYKnhDiwFXqr83Ht/1L&#10;o1AKdPa79Uq564CA7Xm6DqC46m/d1zf7xjp/0gUFv7XHrviO8Jni2sDtdfN43dxdNbfbjePdPHwt&#10;UPMd9Y93zuk6rlgHal+1TtcdT1f1uJmvXfK4dWQX76qfrKvBrDqOq+pN7wICr1OfX7dvr1ZCX8aA&#10;DQARLhOItNfVKp/eVSxcdfyrwA3rakUNuRLvqP2su65XAYDXAX7Xff71ARD1XmQMOooWMY/SOuTM&#10;1oY8RqtFvKZ0BDikkkh0iOGMwxhLksQ1YK1LxiKwuBpkHMin2sfgfYhhrXNhvfjL47iI23wg0wn+&#10;VtQxq8KLkLuLxfVxtEEw6/bXd62RNrnIqrrdu8iG3rUeVimFrlorbbLHdYrhV/nodbW769Qir2td&#10;gpXuuHXBQ/5SPLi+ttxdH1cR1nTXtzUV+KBmnJc5VVUCHi2gLHKUFMRxEnIrZ1FK47wjz4O6bBvg&#10;mSTJYn7q1t7WHwzYP7jJ6ekp5+fnC/8cYrz1ZFyrzqFNiNNdz0vFULkEYtdg4N3dXT788AHf/+EP&#10;0EnEbDKlMAWlCecQAOQCW+eKxlpcvW9EUbSY5/MsYzKZIlALAsaQkwdyCq0lcZJgjcEYw2RygfeO&#10;w8Ob7O3t8ebNm0vXvIlvm+9ocseqPq7utWzGu8l920D2ZnzaJGvNz+Y72sDbqqooy3IB+O/ej1lH&#10;MNLeZ51zxHGMsxYlQw7sKwtSokWo0wBEWnHv3vtEcQAZg0cgahV5aKgzpXibFKeJQX1NrBAIQzqE&#10;sYTaRGUsEtjd2+PHn3/O40ePODqbsDMaYnzEV0+e8t3xDB3FIX/3Afa+qJmEgkjI17F4ZzGVIfWO&#10;ewcR37+zzcHQ8smthI9vb0M5Zzo5oygLysKRzSxF4cnzkrwK4NLRKCbta/rbfXbv3OPOxz/i5oc/&#10;Jnr/E1w6ZHpyytHzp5x9/ZLJ5JyyrDBZzsWLF1w8fUh+/ITt1DAeKFLtidQypwdFpBOUcpiqwnvL&#10;PC8ZqIhIasrChHOwPgC0nUAKjRCesqiwhSGbOtK+pNdLiaMYLUFHDiLPoC/o9QRC9sjKkrNpxbz0&#10;TOYnVJMjjr/8Z15/qalMiujt0N97n+07DxjcfI/tO/c4vHefrcO7qGQIKkH0InY+2WPno+/x4F//&#10;91y8eMTzX/+C5//0BcXpC8p8SjKbMp9MsVnG4/PHZMczqrJA2zm7W5LbH26xuz3k4OWMkUk4m2te&#10;TBT/8nLKP72aMC0hThN2dkekox7Pnr1kb5SS9FMmp6c4q9AenK3AqzpMknhsTTPoUFKjdYQxltPj&#10;MyYXFxweHnDr1i201ktiRCkRzVxkCeZUSte1twAMlot8qgb0yiVgVGuNkuF362yoF4tl6CZrUlJr&#10;bQDDO3DeBrJTD85UCAyCUDuJVYQTPbbHO+zvhTmsZDhDUdfdbOODapId52vSiyZEk9SAfdUCzDqU&#10;EFhjwHmECyRp1tsA7Bf1jJQqAOOVaNUg3SIOlbWKu2jV0wL6nUCYIEErxeOnTymsRWmN0vLK+6/G&#10;hDpUu0bnvUMrgXeGD+/dYZRGnE9LhA/5Zi/tYQ1UxuGFIooT0jQJtbOswCiP8BVYg3SS8/M51kuc&#10;g8M7t7mx1efhb06xOJSKakJQh3UEZXQjccaSTScU8wzvHP2tHUajIdPJOUmsURKMFZSVIcsN+TxH&#10;1iQV4eZGmJsIiXUe40MMqaXACk+SaKJE1ewhAoxndvKax48e8+Cjj4iiC8qywjuDMyVYg7ceYwVG&#10;5KAihJZoOcBqgTCKPKsQQhJHKfFWwmw2JcsnCFPhZjMu5mf4+TmjnTuI3g4iTohUskg5lND4mgDF&#10;u7CiwtpyyHrPXKXevmqfWwWMXxVfdmOHrvJ5l9xr1evX3SNfde+6CzB/1z3dVcRm3di2m/NdRcS2&#10;jsSrG1s2a6ELJgf/1pisq4Hxjvp+933t67mK4Khb67lEZNm5n9Alpu/W9N7OJ94m11xXK9jYxja2&#10;sY1tbGMb29jGNraxjW1sY5dtA4Df2MY2trGNbWxjG9vYxja2sT/Quo1+bVWs1c3w629Ytpu/1jVx&#10;dm8YdxsL33VDtAsAuI696zPXMc6/60b6uvO6Dgi+AbdepdTafd+6m9btn9cdj3WKP+tU4K8zDqua&#10;BNeN11XKZtcdj1VAgrataxxf14x7HesqjHYb/a9qZF58r2iajDw4T6QVzlliramKgovzc0LLtkQ6&#10;h/COwWCAVDFxMkT3t3A6JS8hBZQGpRIGw11OS0082AJihPd4V/Lbf/5HRJ4hTcH82TOSaMDF0+/Q&#10;vuDbX/6Sf/7tI0Q1x5eeGIWdvSHxGpUoZjZDao0nQqfbeFmh0xGDdMzcl6SjQ3YObzN4/hKvTrHO&#10;IbzF2oonTx9z78F9buwf8OLxv3DrcI8o0hRFBt4gBZT5HGuLAICfXPDi6WOE8GwNE8rsjMpFQQ3e&#10;GLxXaClI45hCKnRVgzBx+Pq/VgonoPIWcFgbVDAqBcYa4jhBiNpPidCAdjGZcHI2YZbnjLfHDIYR&#10;va0B+dEzpOpTZHNOXj3n9M0rbt6/x2effcp//Hd9sjJjWJQcvXiG+fAzbt+8yW9+KfCl4fGj5xzc&#10;uIGMUww5Z+cX7B8cECvHVj/i+XGF8C6oOyMXqu9KKUxlsLZCSr0E/UGrWdkvmmaNqajR6CgtkNQA&#10;eueCgnjQkg8qoLW/dc4ha19qrQXxto9tPQpj633dJO1wziKlCsBIRN0ICFJG4CynJ+f84hf/wPHx&#10;CXGcMBoO6McpztsaYFkBHuHrzxIRQliMM1BZprMpwzhimCpuJJIHeyPu744YKQvZjLKcYSuHN+G8&#10;pYBBCjsDyTiVaC3Ic0OeuxpvYvE2gGO9sySpIOlLIhWag7WESDgEBmMqvHBgXFA6Lgyg8F5SGY+1&#10;GR5BWRXM5w5jggKW0oIkEQzHoTFdyNCwXTnDve99xKc//zmD+58g0gFmcsH01bf4CEY7gp1+xKCf&#10;BhVwW6KkJFIaLRUeATrCYXGuAu9IZBQ0sryjKCuyeY5zoLUi1hKtU6SMKCpDXlRUxjC9MIGsYKDY&#10;HkZY6cO6URqkwhlDVRrK0pNlLjRNao+znjgKY2VMICzIvUcKT6QtkTTECnqxQ2qPSARKKgaDiMp4&#10;jHeE6RRUb23lcKbEWwnOh6ZRFdaqFBBJRS8JYyS9zoEAACAASURBVFhZR6QF1jiksJTGU5YWFYEi&#10;Zns4INIp3zx7zXyWoRAY4UiVpDCW6fmUuCgYDHogHdZYSgeHB4cMRiPu3t7HVBWz3INKePz4O16d&#10;veIv/vxP+Fc/+zl3795FaEXlLdPZnPPJFKRCEhrbVa2g64SnKi0y0ov1E8DFQYso/A9jcKnZdKG8&#10;xEKZckl0Uata0uBrmnUMiwbx9n5NFwjaxsuvUQ1mqXBZH11oRG/Fg0mSkiQpF7NprWTda6mDq0sx&#10;XBtw2TQmrlLB8X4JkF+pIForeHkffE+jGq+Uppek9Hq9S6RA4RhCg6cQAmMDcNE5yPMcrTWj0Yiy&#10;LBdA/AYYH8cBCNU023711Vd8++gRSdrDelf3vQqkVgs/2bxfKUWSJEgpyArDfD6nKPIApjeWqipb&#10;yu9N/LAa/NjEFu1G0VWxWvNzSSQga3X7y4rpzed/9tln/PCHP8Ray2QyqVXN2zGQqMFeLIAUTYzZ&#10;BtFLKSlMyWSSg7Xc2N7hl7/8gtPTKUnaB+xSQQz/FhDrqvhvFWhqZUy4DsQpVjeEdhtjr4ojFw2d&#10;iEUTetOQrpUmzzMQYR9VSpCmPdI0pTKWpN8PgBcvEXhm0xlSSrbG2xweHjDeGvPlb7/k9Zs3HB29&#10;AeGJ43gZ06ugNluv7MV23I5fV+UAq9S5GsKIy+qy6+Ptq0C17TXdjGcgS1gCNbukXJdjX78A+LW1&#10;cq9qbL5Ovrru9evItK7Ke6/6/HXWrDFjKrSOwToiEWJ1a2wgzRCCvDDMs4KyMkxnU4QWWG8Rfgm6&#10;AMiyOWmaIIXEedNM6YVPFjUIe10e1c1rGp++GtwfYrr6bBFiSZ6xbsy6atSrHq9SXmsrmbYBc21S&#10;hG6T9iq19vbjNnlMV03tkho0b5NGtH1sNzfsks8sv9MvYt/rkmusyzffpZR9FUHfuu++BCxXNROV&#10;CFH/opazJk++Tq5/1fpZVedp7/ur6jbdeXFV/aB77lepFK7aT9et7atA9OtIB67jY1bXhFi5Brsg&#10;havqTqvmwyWgRsvDNmrSokWW1AZHL/bFmlDJrqgpNa9pE6BcZ/y6x9ommFlHWNIlMVy3N0lZxzUu&#10;7J2ey2NmbVAMdkKGiFvKxZp1XiHlkhQkAGprpWq/3DuXx9CA5CSIAIJzi72qs6ddASQXrdhdKYWQ&#10;PhCAtfbHJUHW7wcI6c7TVdfwXWry3d/X1cuu8tGr6odX+cn2XtB+3AXCr6sdrvMR16m5rnp9+9xW&#10;xSVX+bJ1Y7BuDndB7wuwYE2k5r2nMoaiyCmrHGMKkljjSkueZZRlGVTfayBmA6ZufG5zrAsVciGQ&#10;StVrJ6yb0daYnRt7TOdzbFXV5GFXx2Gr1uWqOnc79ljGGAJjLVoIBoMBO1tb/PAHP2A4HDKbXlCZ&#10;ClfXs4SU4V31ui2NwRpTE/Z4qiqMl1aa+WzO1ngLZyy2Kqi8xUiBMRaPrJWTJUVVUZUlWimyLOPi&#10;4oIbN25wfn5OWZZAAKF7Id+aC934ppujtMG3bRX49jxq4vF2PhLH8aKGV1XVJZ/ezIl2nNMFKXbj&#10;8+Zzm+8SC3I9Vys9B39lreHm4U1u376FqlWgrTVEKqhhN6rZAdhuL+VVq4iDFr87ECrkTcZatNII&#10;KTDeI4zh408/Ze/WbV4/eczF3PD67A1fPTtC9frgAjjTOotWEnwAH+s6l/Qu1AWdgZ7yfP9On5+8&#10;v8XNvuHezTF3b6QUkxPOzk7JipKi9DgjqOra32isubvVY7zVI0rACYcRoFTBbHbBr774AvvVQ2ZZ&#10;RVl5Bmmfne0tPv7w+4g0xRRzHv7iPxOXJ5AYpkevOTspiFQgp4i1JIkkSoIQBik9iQ7EZkI55rkl&#10;q2Y4S01MIOpc3eOo6PUSklhjTBmA1FaRZY7pbIrSgjTWxLFCCYnSAi88o2HKaHuXnf0HVDbm6GjC&#10;s2evODs/Y5ikVKKiPP6al6+/pJCSMkpIhjcZ7z9gdHCXB599nzsff0yyvYdKB0S777G3c4sbH/2Q&#10;7/2P/xMX3z3kze9+x+vffcXpk4cUJ68osnNsdk6ZGWYFTCcWod/w+Q8jtrYEe0PB4VaPT+4N+NGn&#10;ih9/eMGvHx7z6FXB6anB+ZxYWo7fvMR6QawkCol1hsoZhFcBlOtAaYlUQcHa+yUphjEW6ywPH37D&#10;y5ev2dvb48aNGwwGgwWpjFaqdR9S1/UNByLUhLSu1eW9DUSJLAm9jLF4GdZnlCTBr9pAJBLVYHtr&#10;DVIptIrCdTQGqSCSEd6bhgkWa8N/X9f8nLWB+FhIcDasPWfxbkmmuazlLOtp1hqE9zjj8ELgvMV7&#10;W8c5ov48U79HIpDIeq4oGYXnL8UBOiiC1/MQv/QbbX+jlCLSirIs+fK3XwWgvnNooVbGgYGIsiYj&#10;rsH6UkgiFSHRICq2t8bcOdhDWIN0jlhrkkiRJinGlHgk/f6INO1hreX84iIQGyFIogSEJssNZxcZ&#10;lRPcONhhZ+8Gtppz9/577A81Tx6+QiowlcW6QEoqvEPi8TXho4pT3r//AXk15/TkNcN+hBICGUXM&#10;ZgX5vKDMcxSgaeWrWhOnPYiicI/LVLW6ukFFAqkExlmsDYD5OBIcv37Ggwf3GfYHnNtzLk7PUUAk&#10;JQgDVmBNhUgckU5qYqYQe1onmOcG8ookiUkHY+I0ocwvcKaiKs8pjirc7IR4+5B0vI+It0EO8NLj&#10;hER4jRYRVtiQF/tAEiPqddEQQXZzufbe3q41dvOUbqz2rni1TTZ3XXL5bpzV3QPbcatfk880zzX7&#10;a/c41pEVdZ/v9kt048DL5+yD36HZgwNRRiCfUJfqNIuahL+6ftD9/lX5QFvEoFs/bK5lNydr12+W&#10;v/u1MXd7LqyqbSzvc9f3LETLTyDfqnn/fmRoG9vYxja2sY1tbGMb29jGNraxjf3/2zYA+I1tbGMb&#10;29jGNraxjW1sYxv7r7CrGhZXqTR2ARbt/92G3q51n78u4PxdjcZN00bz/FXKO1c1aa5SuFo1Fqse&#10;d28UdxnR27CG7mvWgaKWjQO69V5/JeB6+bgNnhMLUFzTYNO85/dtYliez9VKU+s+d52aY3csr3Ms&#10;3UaN7nesaxJY1dy9CsTRVhloK/k0TVOrmke639cF94landwDOo5JkoThoMfdmzc5OTrizZsjHE0T&#10;tkVK6Mc9+nFCLxki9ABETFVYjCjw84LclDx//B1ltM/7QhH0UwTS5rx69BWimpBoy+T5t2gscvoa&#10;nWief/Nb7OSEnV6KcDOwBVLCQAhyq9CRxHjJ1o17vP/RjzmffUGyvYXujXl5+gIhBwiVMK8Mu7s9&#10;jLEURU42OeF3pzNu3zrk5uEhJ2+eMysM460dzk8vMFlBKiVlWeBLQyQFxjpm0yN2xwOGqWCeWcqq&#10;ohd7lA+qGVIkREoQY0mko/QCB0xnM0a9hF6skUisk8wpsFYwtxKpLCqvSNMEpWOkzJHKY41gPis4&#10;OTri5ZNHjG/vs7V/g8P3dnn0qsLhMKbg4uiIo+dPObxzi3sfvMf2rVvMX31D5SJOj6ecnJxyc3+H&#10;JE2ZXxQ8ffSUP/4373NwcMj5y6fklWWezYkHI3a3RsRvjmo176B8I6RASo+WUDqBcAInHMLVc64G&#10;tZRFQTafUVkTwHkiNE83TW6VDU113rvwJ+nBWbwp8T4ozfugcR5wtKJRbVoNgHO+VsERQWF8AYSv&#10;lb0D6FQivccKj5eCh98+4ptvviXSEb00JUkTjLWURUWRZbiqQAWRPJx39Id95rMZpqworSUB+sJx&#10;cxjz8eGYuwNFz1zgitCYZrOKqvT0ogB8j2JJJCWJ9CRSU+SWi/OcygSQQ6wh1oIkCeD4NE0JS7kZ&#10;G5iXJfiKKI6wDorcYKxgngdHWhQBHO5cAKXFkaDXk8S7EpUoBB7pAgjcoahKQxQ7RuMxt98/IBom&#10;FNNTbJaTzaY4Y+n1I+SWRivPYBwDltJIYh0hvaCqCpI0oTeQ6EgTxz2SSNcNtx4VR1hjyPMK7xVS&#10;SKR3OGtxxqOjGC80ZWk4O50zmxvOJzmT6YzKhKZoHYlACBE51EjjUOSlY14YnPNUUiCUxAqBk5LK&#10;euYXFQLopYokkqSJoLCGKIZISEQcIWUNFvURQgQwiiAA+vMyXL+8cOTOEAkbmgGBSGuUjMErnMtI&#10;Y491HucMURQxmxjmsxmOisEwZXc7oTe4xdPnZ7w6nnJhDOgoKLP7ijwvmRhLfzxAqxhjHc+fPqU3&#10;6JMOBtx7/z6jEczygjiRzAqLkTHJ9hbTqsDkNqj+GEek4qAOXTfSeV8rQS2U0WugC6H3ywO2Pmvf&#10;6gKTQgaFlZYCfKNStQQ3X+5bbZoihQLvWvsYLTBHs2eIRinK143W3VhnCZwSBAC+8wHkY51FSJAu&#10;NNcq5UCGc0ZKYp0EggfEAgzbBr01DW0NOCBJklr1vgFUCaz1CGFq32oQolZlJzQDOzy2csRxhNLx&#10;AoAd/E+YV/N5RhzHSBkU+7yUGOdw1iG9QIrQbBnFCmNLprMJ/d6gPuZAPOCFxzhHEsX0+wOePn3K&#10;o2++IY40zgQlxSTWaBXUmB0Siw+KhnGCUopeL0VrzSybUhYVVWUBhbWeqnBUpa2/TyzA787ZlfHL&#10;qgbHtlL5esXddpOqWBAajIZjfvbznxP3UqbTaWjOdRYI6tWNGpEQy5iwUYNsK5RHcUSW56hIMp1e&#10;sDMcMZlN+frh18SRBm9RUSBoMK4Vz9UBp2/HjNdU5V2n5rQqXhQLPbX1QKdVMXZXpR7CPhyWqqiV&#10;ZU3dMAyTyYS9/RsgHKlIGPT6zKaBOKESJRLY3hqjoohXr19jrOPBBx/w5W//hYdff83k4pz5fE4c&#10;xZcbSKmJa+oG7XbMuQow21bJCuQQ0Vtq8W3F9nVK6U1Me6mxuR5JKSV1zy5uBdi1DdK56hpdJlvg&#10;rfxnXZx+lZL7OnXjVWP1Fii2AaQG8crl8YjFk2/nDL511Iu5EfyAsx6pIE0jtJLEWoMNZBzWOyKl&#10;w35hLVVZ1sQ1Homqr5sF4RmMBkgtcbZuXLZhf5b1PPR+XT7qFkQW0PYNsr5Gjjb5gPeXc9D2ZZFS&#10;t87dL3LIrqrtVfn6unz0KtXAd5GGLXPZxoe+DfZvCGLCPmrWAunfVW94+31tIok/TAG+C/xfVXtZ&#10;B9S8yu+/BVhogZ49rCQhueQHukEGrFSkXwf07Pqhd9UkVp3rKkW+dXl09zvXvWaVit+7akvN3G4T&#10;CqwDfq67XpfG9Yr50JCdrQLxrwOXd8eqfYyrfCKAd27hadtkRL4GMwkR9p1VvveqdX2del0XLHnV&#10;Pv8uX9LENdZahBSX6nyy9nPOW6xzKLesQ9o6HozisMP6Zr9b7P01PVx7n609iVI6AOrLCiFVneuG&#10;V1hrahVNCc4hhFqAkp1zKCmX+wyBKCuKIowpQ8pZA7KWtbklWcJ1bL2PXJ/Hd33OWh+y4nvaJDjr&#10;aqLriCraOcGq2qsx5hJIWLwjPrxOjfo6JB7r4o3m92Z9rSINafz4lb71HfXINghr8X7nERJmWcbx&#10;8TFaScbjLSQK6xyyVQP2LgAomxyrDahulI+VqoGkAYdVkzBIdm/cYDKZcHJ0hHc16VXDBnGF3+oC&#10;/7s+v/2cMR6lwDmLx5Okffq9hHvv3ebu7VtYU1IWJVIpKutC3iRqsjjvESgCUEpg3TL+dE7gvMBa&#10;yLOCfr9EqQFaC4qipCwNaW8IQFmWIabWOpALGkM2m7M1GjMejnj16lVQcEfgW3HNpXsJDXlFJ17u&#10;Eht04/JVyrptgHuTW1VVdYl4LI7jhSp8229fRSTS/g5nbU3q4WpCBRuugTdIIfjo4wcMhn2kEIGg&#10;z1kaUWyx+MeCROdy7PS2z2nI57wLc9p4s6hfVFWBrQzjnR1++sc/53978phnxxecnF7g4wSUxLsa&#10;6K9EDaINRIh4X6slV2hgN5H86P4On38wZl/P+OBmn62BYjY54uLsgumspKjqFNPD1o2UnXGfQS/U&#10;MJyfU9mKee6YFp7s1LKVD7j9yY+489lHjA/v4EpHkWWUZUVlHYpAPnvrxh7TJ99yel5wflIgrVuM&#10;Gd4ifK3sLQPVYSQh0oR6YxRyKmM8OgIdhdpEyI8d55OMNBYoDR6BLMPnlMYhtSaNBVKUxJEg6Wmk&#10;cngpMGXJm5NTxtu3uf3++7z/8Q/IfMykcpxeTMlmU+anr5i8eUZVnuPOZtjz73j1UPHkFwPk+Cb7&#10;dz/h45/+Cfvv3ycd7dAfj4hv3GXvxgF7n/8x914/5cnf/x2P/vb/JD95jM8nDGOJzw2TueO7bzIu&#10;Zk85PEgQZc72WNNLBNvjEUMP7413eHKu+OLhGY9fTrBWokcDzvOceVnhrCHRAu3A4rHeUTmHqwSg&#10;w/owBnyok0kZQJU6iji/uOD45IQkSfjkk0/Y398nVrIVY7drKAYdtfJqfE1J6bHOgRCouq5tnaAy&#10;hkhKpApgYbkglVDoSC/qalopRFSrftfvFYR5K4VDIHFe1PFG7Rfw+Hp/8c6ho1DbaogSF4QoKtzD&#10;kVJfAt8qpfFe1iQ+AqkCkZqoz1npEFtKoVBS1zX+GhCrAiFAZU2dH4p6nMLPQNgZch6lJHGkOT4+&#10;5sXzF1jvg5r8mpjThSFAChVA+KhQx64B864suX3vkF6smF+cEgmIlCeKwlgUeUkUx0RJio40s9mM&#10;oihq4ssYKcK9sotyxryokCph98YuzhmqMgukpDKlsBIRK5R3uApMWdKLNFoEcg2lIqK0z/7NW8zz&#10;C06PXzIeD1BCMZ2VzLOMojA444ilQjfnKkRNVhyAwULAfHYBaUwsQEiJVAKhFMYJvJf0+z2KMuPo&#10;9UtuHB4wz6cYV4EXeCNIRIhLtZakvYjh7pg4VjXpZwCsW+tREkpfUZSSXpoSR0MKMyWWBuEyfFYw&#10;L47JT7ZIRjeJhvvo4S466SHlEGMD0U04fo9QGt+QH8NbpJndvbydE60i/1kHVl8XN6zqH+h+1jqi&#10;v3U5e5s8tDmndtzaPrd23WqVAv06oq91KvRridlo7Zl1HcU7G2rPCwJAUcc9XLpHcFUu1l17q+5T&#10;t2vwq8aruearCAXb5H/rrmdbKKEbd6/smWjXkTxv9WpswO8b29jGNraxjW1sYxvb2MY2trGNLW0D&#10;gN/Yxja2sY1tbGMb29jGNraxP9DWAY2vuvF6SUmq9fdVN8W771NKXVJTeZdyT/vxumbN5nEbLPSu&#10;c7mOUth11Li6qpvNmC4b85eAggAEXP7ebSRsH+vbyvBttTt1qTFuJdCj/s7mYWhy4a2m26sam9c9&#10;1zTrrlNju64S57om9nXkBQ1gqzt/22PRbTJtv7/Ndt99z1WA+7bydvv4uo2+3b+tbY6vmwCkEmgd&#10;wFW7u7u8d+99vv5Pf8M8L4i0QkUKYYPqUyQVzplwTRF4ISmLkkKU+JlnNi94rX5Hf18zPzlm1xWI&#10;KCGfnzJ9/ZiBz4l9QTl9wYvvzklVjkWTVxbpDQJLFCvSXgrakU1zIEXqlKzw7N28x/7dB0TfPEGm&#10;PdL+NlnxlCwvGbuKyuQIqXn54jVlWfHi6RNktMX87JT7D+5zvH+Ho9fPiZXk6PiE+XRCL0l4+uQJ&#10;L14cMR4MMMZT5DOq2IMrQyOkCIoiatE4oUFCrC1pJJhLwdx4ZpnB+X7dSAlJKhlJxex1xnxq2BnF&#10;eFdhrENIhVKCKBIY48nzCmvmPPn2N9z/0af0RkN+8ONP+eaXf8M0zxkPEvLZKU+//YoPv/cJ4+GA&#10;z3/6OX/zv/yOrIB+ann83SM++f7n3P/kY373j7/m5dPvKPM/4sEHd/n7Z08QUpMVc4bb23xwe59v&#10;X014cTEhHe/gbGgCN84gYAFqN86GpjxbN0R5V6tWhSZRpRXSC3zd7IqQQTEcFqBjW1XUUjoL/GGj&#10;/uG8b4HAVqw7sfAUdfPeUpnGUAZQPBa8rRXy4PjklF/88h+gbsxOk6QGJ1iKfB7UTrzDGoPHEiea&#10;Ip/jqgwqw1YvZjuNuTOKub83Yi919NwUm0/IcktVOoT19PsRWz1NooMCvK8s/y977/kk2Xml+f1e&#10;c026ct3VDmgA3TAEQT+cmdiRtCttxIQ2JP2n+qAIhSJW2o3Y5cwuh5yhAwkS3pBA2+oum+6a1+nD&#10;e2/WrezMqib1bZUHUeiqNNe89pxzz/M8RWEp5lOKuUeIgFYRqJ73BHmekChBoiW9foq1hnlRY43H&#10;1O2PoK4swcUC66iqBlJ6slwy2NUkmUQpyaCfMRpmpENFYSpOT85wpWtA0gKVR9X28XjKz//5fdIP&#10;PyNohZEapROErRHFKb6y1EoyPzxBqYBIJFp5pI+qQ2VlmJgSrQN5mpClCpkokkySVprgoupWII6Z&#10;RGiCChS2ojg7paczUpEw3O0x2EvZKi3j8ZS6LKhmJUIqeoMBs9mYuqoRCtJMMtpKkSoliJTKBKZF&#10;SV0bgo/KtlXlGE8cSjq0EigJ/b5n4B25TPBCgJR4G5BIhJRY50mkQqaBIAzzqsJUBiUl1jisUfhE&#10;EVD4IBZ9qIWgjIJkDIc9Ts9KbGUJ3qCFpK8F3773CndueB4dTnh0fEZqHboPIe9zcDbj2bMJWgv6&#10;WYJLUk7GhxT1Ez7/8hHBO3QqUElCliX87J9/yfX96/z4r36ECwJvHQJBr5dT1TW1sU1xomuK1hOU&#10;jiCFSEax2H67/yz2XdEt1hMv7otdsOkqcGhYUnOJH2wL1pcBjgGxUFRfBqbFguJWZVh4FoXvPgSE&#10;EkgEWkuMNfT6g05x/oug067v1QVKnu//crH9LYr/XEuyIRZEHFJJvHVIpTt+ncL7EJW4aQv9xDl4&#10;uwGaChkVUIP3aB37JgSoqhKtEpzzJEmKEAprK1ABmSccHx3yh9//Du8DeZ6TZRlpmtLrRcX7oiio&#10;jV/0p9aaPM+ZTacYW+OsYzqdUVcVrnaUZUlVmQVws73/hfIoL4IZ1xWQLoMnl32LLsBosWgL+NHf&#10;/BV3Xn2VyXRKXdcIoZBSY52L4Ji2EHsBVFJN4WTcc5MkJUkSBoMB+9f3+ezLT1Ai0B/0+Kf/8lMO&#10;nh2QZRk6UcimePoFDM0FIEX8XwvYFXCp/78OTLns9wa4FLS5an9bS/oVGp8S38zpxjf0gYMnT3nz&#10;/n2kUNSmJM/79PoDKuMJIqC1RqcpVW3Yv3UTKQTPjw6b8Vfx5PFTkiS9AApfVuFaLhZep8jdrhHW&#10;2hdU2rv3vaxsvXz/7bEWgPbO+xd8WugQJogLqrmX+cVtv3f966sAapfFZuu+t0rhet1nPeHCSnn+&#10;y0USrBeP1a5RDWhCRUKXwaBHwJP3craaw4UQwetZllIWFVt5hjWWLM2o6ghUk1JgrcF7y/beFjRg&#10;ItuooTY4/QiCXzOOu4D1F8kGLiqsr2szrfULa1Ebb65WsBaXqsV3f19es64COK+OuV9UzG6B+csO&#10;a4zV9Ir4eb1y3XpiEUF3M/c+/MV5llWx9rrPrCN0WHWdq0CIXSDeqvl0rtB2xTxZkZe4rL/Wkc2t&#10;GyvLqnqXAfxXHX8dkeJluYt17d09ZrsOL+8Ry9e4Cnh81Rq1Lp+yro9X5dVWtcvy/tcSIlxGBimW&#10;1pDLAP+X5clWgVxWtfk6osTuOFiX14JIGiiEvMij0xAdSWSDne2QMwDOW4KTyETjStfJWzV7HJF8&#10;Kf4esys0YK5INhXXxyRJL7g3gnNiji5x1aL9fQfM0gBfIxhYnIMnL/THRfDLy+57rS0TJV31/XV9&#10;cVXOdd2/q/aIq3KvQkQSravWk6vAMZflLK/yN9btSZfN2VW51pVx2op5tQ7kFRoiKoTEOsvp6TFZ&#10;oki0Zmv3GmVVY6whVSoqScvI4OOamETIBuAndQNilsC5f0+AVOjozw+H7O3tcXpyEgmxmlyk6yiH&#10;XjYeuvHp8rxvSXdifltC40fnecLWdp9vf+stRsOcuqpRIoLZy3lJVVVorUnTFNXkxksTAfKRbK6T&#10;rxWgEs10NkNp6PVShBiQpinOBWpjQFwk5rXO4RxolWBMzbVre5ycHDft4y/k19v7kFJGdelGkb7N&#10;A1trF9faKr9317Fufy8DxQCMMYu1rgW/t+2XJAk08WX7fWvtC0QRraVpujhOVVXxGltAHQFrDVLG&#10;9eH6jRvs7+8jQvs84DwWDY2fKaXskH1050+4QAIkmt99J44RzfhzzmG9i/miEBht9fn+D77Phx99&#10;xG9/9QG1FzgNQjiUaMZyk5MUhMjZ6T3CB3IpeHU346/uXePdmyk3h4a9Uc61bY01FWVZUJQOawXD&#10;fkovgyxNGAx7JFpSFAWurDDOU9WBaeEg6fPKO+/w1g/+Fr1zi8dfH/Cbf/mIb774ksnBQ6gnEdAc&#10;ZCSOqGu0rUhFzZ3bOb1EkCiF1jrmewhoLcB7bOUIzgIe7yzGeKz1eAHOAJ6FAnzTkIwJpGnMW1RV&#10;VAcXKiCVIdEOGQLCB1RS0x8m7F3vce3mbVzS5/D0hNnTZ1Q+5dqrb3Lt9W+x//2b6GvXESIweXbC&#10;6cEx09MxR19+wuzJV9RmTj19zOSjx/zik/9CLXqko9vcfe+73P/Rd7l9/w2y4Tb9O2/xzr+7x833&#10;fsTXv/hHjn7/c8LJ5+Rbgf5McHrmOXtc8/TLil4uuH7jlDt3BGniMLMxuzJlsDPg1R/uc3C6w0cP&#10;jnlcWfp5Tk9LagPz2mIDWC+YlhZn41wVVpHmOVIokAIhFS64hgRH0e8PFuPzs88+x/vAK7duRJXu&#10;NMXai/HtqmcwPpwTjBnnCEIQceeCRIgmXyIjoU1L7CcjoDyqaROfS4gIshc6IXgHIRIfGNMQRcqY&#10;M3bOLvzuEHxUJJdxrcjz/MJeGtcEiVLiwnPGlqikdoYkSZBKN+814GYRxyZE4P2C3CNEAHfMZ8T3&#10;dZIuckDd52tSKZJEI4Xg4cNHlDbm35SSKwlQFvGiJOZ6O/u6tQakJ1Wemzd2Eb4iS1piNYMUmqou&#10;MdYglCRTkXigNjVSSrI0i0RxLubSpvOS/Z88PQAAIABJREFU2ji2BjmDwYCnT56gfMHuKEerSAz9&#10;2v23+eOfHlOVM4rZnF6qcD6ubx7J7s076LzHN599yN7uNlmaEBzMpuckllopMq3B20giJxUISW0q&#10;vDegBScnR5SZ4sbeHqnOIsGS0lgP1gek1vSE59nTB+zfus7u3g7T+RgzrVBBRnC/Tkj7Ob3RCD3I&#10;McEinQPvIvkDIDTIENfls/mEnd3rDEZ7FPMpwRakKpALQ1k8oZg/ozjdIdl+hd2bb5D0FVIoKt+Q&#10;Kai410udRP+4k/+7rEZg+Vn9cmzY5oS6ry8Thq8jClqOY7r5rcvioVX5wmWCsFV+5KoagVXA95fx&#10;p9eB1OPr56S2F3wo3/VJzwntl5/zr4uFV/VXG69276O9/lVq8asA/S8Q7cjwAtAfWDwLb+f5ZX3b&#10;JV47jzvDihzhX55b2djGNraxjW1sYxvb2MY2trGNbey/NdsA4De2sY1tbGMb29jGNraxjW3sLzS/&#10;YCK/CJRY9eC0+/5KJcY1YPFVxcIXFBBfgv17ucisy3TeLbLvspNfpny4/Fr3PKvubW0RcVNM2wLM&#10;u0WsSsmlovmLqnurikWvUplf9VpXgW2dauLLHGOdUtK6Ytd113dVP/4lgJe237tjsgsKW379KjW5&#10;VX2+XCi1ShVqHcjnMmvHnPc+gh+ljCq7Ko6b8XhKVVnmdcXT58+w3tJPBigR0Doh0wlCQFXPMLYE&#10;b/HWMi0KElEhy4AvwM7GmOw5R19/xO3Tv0bt3ODZNx9ij79hJCqSeowvLGWlSVXNrHQk2ZDx+Bky&#10;lPS1YrB1jSQTTGfPyNIBo1GPyXxMvrWNHmxx4+7rzKczkt4WlTE8fvQ1/S3P7OyQYjennJ0gvcNU&#10;JUmAP37+ezIJz755zOHh14yPz8AHynJKlmU4p6hqy7DfQ0uJs4GyrBpFoUgQoBJBaSxppegNU7Rw&#10;aByJhiRRGAOVEBQVyFCQ5Ip8sEXoKZKpILPzprizKYRqFFaSVFLVjsl0TlVNOT58yOnxATd2hnzr&#10;vXf4v0dbTOenbA1TBHOeP/ySh199zq037vHmvdv8VGnmhWFnaBmfHDOZnPLd777D04cPKOuCs9Mz&#10;3r53l9/98lfYAMY6sAXXBiPefPUaD/5wQFkWDAY53nvqqo7Ff02RvnMROF4U5aIAbgHKEYHgfCPS&#10;2qzdjdoWHZU/vygEulhssvgvsLKAvV2tQvARDdAAgCJw3uNCVJHxeIILOGvxzvOH33/A4eEhg36f&#10;QT8nz1NMXeNMTfA1AotS0M8zhPA4bxF1SV8Jdm5uc22Ys99PuJVJtmRN3xUIP8fWBmsEzga2B5pe&#10;KiNowIExDmctQgRq2xBLKIGUAZVC0kuQjQqYMYbyJKrD2yAp5o5yDqYSVEUsCM6y2P79viRPJYKA&#10;ThQ+OKQISBEQeKbzGfW0prIWUwWkUBSVY1JY0LFtvIJsCIkLKBmwtqYuA9YEbBVwFUjvSZQguEBh&#10;HM6aqL4ro2JrcEQFHF2hZEAmsXPitYBSIJTAukBwkCZRyVYEgWCMVpI802iVIYXEVCWKQCoVSabQ&#10;WUIacpI8aRRJBMY6XEOK0UOT54qiKKkrz6AXgcTGOsrCUJae2TRQ1hYvJGiPSATGRAVs8EgkMkiy&#10;NCWRAVSjtigh4DGVwFqFtTCZztF5VFiKCpUCQVSi7vUTkqzH6WlJnoISlrqKQOb90XW2+gOENZwU&#10;JUkVKBPBqQDpice2hlmIBfIOcL5ESjAO0hBVs49OzvjJP/xXru/f5LW7d6nNHCUlkrYwXVDVEfQc&#10;VMDUDRBGgBcSRwSQa5kQy6Mh6jUFpJARzCjO59hVIMLlArMuULY7WQPLYJCoFh/n8Cq/rPl7sccK&#10;FFE5hyAWoKAkSS4oRENUbow+jrpwze3a2oJz2/daRbuoTCcJwaES1dxLu28358YvCvTP7yc0xb/n&#10;YPtIBsLiOrSSC3X1Vgk9STKscYRALET3Fu8jcCBNMryvmE1P+fjj33NycsTW1i79wYCqrrDGIvpy&#10;AeZIkxRPPG5b+Dcv5iSJ5vjomKqqMFVFMS+Zz4uFYml7fVf5cqvA8Msqkd0x0YIx4rHB+YBOJM5b&#10;3nzzLX701z9Ga41zjXKitxhr0EkKxD6x1pIkCUpFcEzr46Rp/Exd12iteP78GfPJmFdeucNnn33K&#10;r379CxKdNAXaF/3xy/ygdT7gy/i5y/OhHW8irPedXwZMdUEx2NMoZ+qmeF0tJsnjB495/PAJt+/c&#10;wbk54/EcJaOqptaSXq/HaLRFWtfU1uKM4cmTJ/zu/fd58M031FVFniXN2AwrCaC6rznnFkCY5Xtq&#10;AW/tOOzGQKvaafneuzFSWwC/+PxCsco3wCouzLtl33udIvNl6rJXjY8/J3ZZfq97nSv7u/l/l6ek&#10;EZ28QOy1biyJBjQhGp9SK01VVhBCM16imqvHL9YBU9sLylxx/TKEYBEyjh3ZVQ5e/LT7pFg7R5aL&#10;0VfFSusB3qtBjMvkYW1fLxMsLOcC1gERLwMorhojyzHcqvzDuvGzTLawTslt3ZrwYqwb/uIC7XZd&#10;XEcUt4pQb118vNzG3XNcdswL97Zu32kVAl8SwLou57OuX9eR5a3q2y6ocpUC+rprXF7f1pGcLK8v&#10;4RKg+Kp1bZWS4YX32uO019s4Y6Jdk1gPLl8FhF9HQLH43Atr2+W5uBACor2eNTmodX2z3A+rPnsZ&#10;6H05v7ZqfVpWDQ8hxGRJCChoFNZjuwYfMM6gtGp+ZFRm9QEfIogoZClIsME2Ue85eZIPfkFGGbxH&#10;yHbtC3gXY98sSRgOcpAtMEShAhE8LOOsElG/FyWj4jadtdX5QG1do2zsO7nCbptcZM26ShWxBaut&#10;y12tW1vXKV9eNp+Xx/iqdXjVPGl93gvvda+FgGiIk2JbXxzzK7//krnEy3zMdfvUqu++DEnqKsLN&#10;VetSd6/u+sqhISJcrBM+UM4LJmdj+nmPwdYWWS/j6PiUrDcgSXKcdTG+V2KhHq+0IpERQO2Db8DP&#10;8jxvJCVJmpHbwHBrh8Foi8nJyYpYSyxIZ0KT++mOsdZ/6aqsLrdXJNOSKK1JUkWaKG7d3OfWK7dx&#10;3uJdHZWT8RTFHGstWW+A1jHWTIIndzllWV4AdUW3KBIFzesCpQRnZ1OypEeqU9IkYTyd4X1UUl88&#10;LwgB76AyNWeTMbdv3mQ0GnJydoYLMaejlUJK1ZBOuheeO7SxWDv36rpeAoGKCyQey4D47pzoEn0s&#10;++Jt+2ZZFlXca7OCAChcUG7tnm+xpiFi7qRRGr732uvsDLdJdYqSkiACiEbhGg8ifjdeS3tN0Ttu&#10;ld6FiABt32w2cX+L+QznXaN27aiqGmstuzu7jPp9zGDI6/ff4uf/8luUSrF1RZKIRXwhfPTIbbBY&#10;58m0QgfPKzsJf/f2Td7ZV9wYGPZHGl9POHo2xgfFwdMK7+CVu9cYDgW+LHCmpi4MRmnG4yISq1rB&#10;vI75wSAN40//xJePp8wrRzktESpBJSmZysi2evR7KTvXrnPv7l2G0iOqMfOzp0xPH2DKMQpIlF6s&#10;aUmq0FISvCFREhkCRVHibAwqauOwpm7i9LgnhCbGimRaMu4no7gF1MZSG6hnHhM5TwlCcHxY8+zp&#10;McMnkmxnh9pZhA7cvvcWed5ncnTC1w+e4tIeW9dvcuPNN3njf/ohUqS4yZTi6BlHf/ycB3/4LZOj&#10;x5hiQlnMqI8/46v//Clf/tP/xfW33+OtH/0t97//rxjs3WTnrXfZvnON8XvvcPz7f+bp5x8wmJyw&#10;NbLMJhNmM8Ns4jl56hmfnJDmkmt7fbZGGdiCnh1zd7fP9eu3ODMZH331nC/rksMAeeqpBNS1RCWC&#10;2UxSFh6RSVxtkEkgYElEStLEbFIpAuAbYrU87/PVF3+kl2Vcv36NLMtIZNy/rXUIoSKhHa3fQzM/&#10;JMKHOMZ9BKRLpaOgu4skqpEoUCIT2fhzNDmxmC8TgHcOrRMQIhK7NnuX0rbZ2xyJSAihJVVq5r/W&#10;yIaoQyIuPMtqfz9XaraLqFUrRZrkCyXpIBuyIxmvabEPLQjR1ML31El8/uS9R+skkgA09yGlpHYW&#10;HCS9DBvg64ePYypaNgrooUv0c066qFT0u1qCcyUF3lkIgUzB3Rv73Ngb4F2BEr7Jp8V+rOuqyRea&#10;SB4hI0g2T9NI6qoUSgumkzGuKsmznP3r1zF1RTGdkqtAsp3x8PERRW155bXXUemQD99/n0EvQzT5&#10;cy8lKknY39/lo48+pZ5N0P1BfJ5mBOW0BuMQ1qKSBKkTJBqMwUuBUnGtq2pHPaugNnhvKM4miIEg&#10;Hw1RQuOtAx/QSYoQnqqYUc7GJP0BgyxjbhwaRa83QGcZMlPIBOp6Sm1rvK2b/lAEF/mLK+MQMuA9&#10;nBw9Y2//JqPtHWZTRfAGEUqGmcbUJfPpY8rZCafT54xu3iPfucVosEcdwIWEoFIIDpEpjJPgHSE4&#10;rPMED1pHsD8NWfJyfcCy3x9CaHKIaiWB40ofrH1OJTqkUi2ZKasJFrs+1nKcvCrmWOXHLSvFd+sJ&#10;lu9TroiHl2sMVvnI57GLW8y77l7vCQTX8Z+DWMRiUlyM0ds4zfMiSH+VT7+c++je27JgwaI9mxhS&#10;NKQgi/b2HbKwRcy09ByxIQuDhoSp9SPbmKjhzAneN/5DJBkJ3tKStQpE3PuE3BTkbGxjG9vYxja2&#10;sY1tbGMb29jGNsYGAL+xjW1sYxvb2MY2trGNbWxjf7F1HwADV4K+W1v1sLj7XvvvKrV4ufRQeFUh&#10;+nKh5iq1qauUBLu2qsj5ZZSFLjvG+bUJ2tu7oMRJBGJ1FRpXHXcV0UD3+G3RzFVFBauA/asLPVm6&#10;/vUqbSuBsS+h0LZ8HZexxHfHxKpzryrqX6cef1kfd4HoXWDZuuLh5THXBSGvK36/SklByPjQX8pY&#10;KFjXFQ8ffMPjJ0/49//x/+En//gTpIRECbQUBNMUBntLVU7xrkTUBa6cYU2NVw4to7qMm9YU7hFn&#10;X7/P0W9fYXTvHX73k/9AMn9KL/WkGrSryKRkZ2uPW7fe4c673+UffvJPPP7iN5RO0hvdojdKePT4&#10;jK3+kIES1I9OSHs9SBVBSQbbW/SHQ7yrefDVBwyyI9zkEScHGXvDhJ0tzdmxx9cl5dkTPvz1EbPp&#10;nASLKef0BhnlfEqeJYgA0/EZ21tbpElOVVYUONLEo2RCogVpFjiZGrCOvW1Fkggya0mdI02ikkZl&#10;HKeTkmxPMeztkO3e5Fvv/gA++IwP/+VnjGcVu1sJEBViEutRpkYoTzH3FPMZ9XzC8cETbrxxn2vX&#10;9rn12pv86be/Yre2JJQcPvmaTz/4DUKBtHOyXFMXFc56bFVydnLI7dfu8dY7b/LRhx/z/Olztnb3&#10;GA76jKdTbA7eGEQYs9tXjHKY1AXWDijKgslkQlmWCC8oy4LK1NR1vVChkU0xShybLABShFgc1yrA&#10;eJpCO+9eKHppwe++XQhWzKvu55eVP6yP6k5SSVyIRUpSSFSa8eGHH/Phhx816shRucXWNVUxx9QV&#10;IjgEHq0k1/Z2qOuSYjYh04qbu9vc3huwnQl2NQxdQe4NOMu88BTzgNKCfk+RpRotHc44KgfB+gVY&#10;XMpA3tf0trcYbm9hTE0xO+XweEoqBcJCcBJjBEEoxlOHLwKJliSJIEkDo1HCaJSSqFgIGcG7gWBj&#10;4ZJ1lom3UZHIB4KMx6uMJXhwWmOzHskgo7/dY7AzZDAaMBj10UoTfKCqDGVRURtPWTrq8QxXz9kS&#10;nkEvRwvY2e0zHGaAwXpHCCmoHGcczhhM8IynZ0zPjnBlhU50VHETsbBTCYn1jpn3TCcOb2fgG+A8&#10;IDAQSpKjCWkmUQq0lghAq6haZG2JDxLrarSEtKcQQsURJFKc71EbQVl6jHMI7ajqOgKpTcDUvgEY&#10;erRQSGlIMkWaCEYyQ0jB2XRO8AIpY0GmrQqkTkh0HkEjPmCsJx8IQigZDfcY9voY4xAEJuUMLy2u&#10;rEjzEfduDhmdQjJxPJyMGYjAUMPce3wDUBFCkmiNVFG5yznLbFoxkBlZlvHw4SN+9vN/4fbNW2id&#10;RPWmWAOLkgotFUFqvHMEAaYySC0JOhaRS6nwBERTLKekbIrr271ieX9uqCxWKDavUqe5CsByGdij&#10;qxC8WEyWVBm9B28cUkj6/T7NtrVQnO4qzkADQG+UNI2JBftpmqKUWgAFugAK5xrwkDgnMeoWN7Y+&#10;Ues7JUkSi+Q8DShbL9rFe49u9uaAJ0tTdJp2ivblAiwcrzNBa4UzNUoK/vT1Az76+A/cuvUKoPE+&#10;oKTGWsvpyRnWRvBqludIrRbqoVVVYa1lNpvG342hqirKYt6o2nMBzHwVSGnZ71gm+FkGHLdFoq16&#10;txCSNM/Yyrf51//m37Czt4eZl4v2dI2qGFI1Y7QFT8R+FSIC3uP9DimKAiFgMrEcPH3Czu6Io6ND&#10;fvOrXy7UrZMkwQV/5X2tAlz+OZDSsOKY5+15uQrxsr+4Sj140eZigURqxnkc2wIoiprf/uZ35PmQ&#10;0WibsizJ8oxBlnFtb5fRoE+e50gl+ebhY85Ojvni8895+vQAKSS9Xh7Be5wDvJbjoeUC3VUFxe21&#10;dlVf1yk/r+uTruJkVCOXi3nb8ZhjAWtHcrdbULtOvbh73VfFV1cpTF82plaBNS+LIxZxq1giSOuQ&#10;bKxqpxeBux0iEGNjnwvBbDoFqdFZiveB4BzeOfI0JTjfALLEgmQgzt/Y57281yE2kRfA14IXx20X&#10;mB37JNBVsF9eL5b7vd1zLoLnV5NUXAYYXAXyW9WXlym3rYsXl+PZZZDZVdfVzomrAL2rru383OFC&#10;u/y5dhmp3TqQc1dt9rL5fFW8vQpwfMmFvkBOuIro7s8hLVw3X1+WEOOydlzXJpeRcKwDz18FMF93&#10;76sA4EK0dGRLRBZc1Pfufnedwvu6fevS+dMFxK/J77RAlXXg91Xzdxm4uzx/rlp3X8ZPXfX9xVyQ&#10;Md4UQJLoxfuJTqIidtO+idJoIUCG5rPJYp811kSQRtPOSmm8vRjftmDEEOLep5Tk1VfusDvqobXG&#10;OtcBlomFAnzANzG6bPYGsSCYsy7GvOKKPNU60sZV1iW9aEFnXYLGVWvOVXmuq/K8y59dJvbo/t76&#10;zCvJvJr/oFU+b1Sg/cVzvoyS/WX5x3V71WX53cvyzlfm9pZIIZbvo1XzXm6/tm+c9wTfqBKHQFmW&#10;nI3HjHZ2uPvGDebzMu7ZeKy1EdSpFKrZ69M0Rcqoem2MwzqHbmIzpRVCxjGf5Dlb2ztcv75PMZvh&#10;TXUB2HXxNi/6Rcv314LgL/p8jaJ3iCQUGkmaJuzt7bK7uw3BN+95PIKjoyOCDyRKk2iNTjRaKVwT&#10;X3bjzQjojgradVVRJymz2ZxJb0qvl7O9FXOT86JcXNe5Mq0EISmKqDi/u7fLdD6PORzvMdYihGuA&#10;Z+drh7FmQUbV9dXbvuzGtauU37traKsY34Lbl591dEFrCz8u+AtjTIhzgGBd1xfI1Vqwv2jiGIGA&#10;IEiTlFs3b9Hv5SQ6iYC2RtG6oRIhhLb/xYX9IwLf5KIPpEwWxG7LPlrdkKp579ja2qLXy7HOUlUV&#10;n376Bc57pPSkWjfnZaGsHVHNgkQJMhG4s5vwt+/c5M1dye2BZXvkMabg9Ljg4HkBAfaupdy+tYWW&#10;nnI+xZSWugyYOmCsoTaeICNxZmUETg8Q+Tb56Ab97T1uDEf0R1vs7N5g/+5dejf2STJF4hxMJ0xP&#10;jjh58Ce++OIh08OHyOKIXFZIHMKBVnHtCo3itpKQSEmeJWSJIKJvA5lSaC+w1iEJZDr2pXXN/hOa&#10;4sYAQigG/QykQiqJtY6yqqlqh3MCGwTHz58z/tMzjAOvJaeTnB//D6+zc2ufW/s3Eb0RNqQR2Pv0&#10;lOzWK8i9uwz2XmN47/u8+t//z9SzM07/9EeefPg7Th58THF2QF0XlJ+9z/sf/YH3/8N/ZOfem7z7&#10;g+/wyr27jF69z+j6Te784O949vGHnH7xPunhl2xlZ9ieYl57TgvP8WHg9NkMlc25djNhMJSoUNBX&#10;jjyt6d1XbPcED84sb/3we4xuXcMHzVdfP+cXv3jEw0cnlCFQW4+3Du8DznrSvNeokEcyANq8BRKt&#10;NB99/AlvvnWfG/v7DIfDZv+O+fA2dxdXpk7c0rT5eTYiEILDO4sTIFQErCay9cdjHp6GCFWKyEDa&#10;zknd+FbdPVnJ8zU6zm27mF7WGYKPPqKUagFgP/cFRGdNPffNtThfc2J+KwJuQwioRn393GfTL5Bn&#10;xpg3toVs9gghBL08x1mL1orjkzHfPHocQcoNkDWSazStKFhc3+K6tIqEAUikVjhbkwjH/dfukKcK&#10;rKAsLYnXgMQag/eRVCN4R1UWWFPFnF+aEYKnrGt6acxJap2ytzdCCMHx4REyCNI0QyrN8+dH1Mbg&#10;QvQRdSIbUrlITFTWU1QiOXjygKPnh7x171VEmCOEYDYvMcYhUWjp0UpHAnNjYz4wSdBpgkGikFCV&#10;pEojcRhj8M4zGg6x1lHN49qUpz1qZynLUybjU4Yyrg9axzUiSSWouI8Yb/Chxtpq0R5JkkFQWBPw&#10;vkaIZs0OMD87Jb12g9Fwj9lsQl0ZUhHItEJUBdPpMeXsgGJyQO/aa+y9+i797dtUIqf2Eud888w6&#10;jungPMKLDgg5+q6Cy2O2Zb9q2cdcS668QEbTZe3iqqTgZc+E1z1zXldTsEwauIpAbTkH1N3L27hi&#10;+RnZ+flfjBWdcyilVyrcr4pl23zc8r2sIqVaxHWdZ9bdHPGq+oUL6+BS3BFz5017KFYT3wexWAOC&#10;75ADtASabXsKGVlumhg1+HNyTedd5xnIxja2sY1tbGMb29jGNraxjW1sYxvbAOA3trGNbWxjG9vY&#10;xja2sY1t7C+05ULxdaCRdaDt5YLYZXWS9qHvsuLNKhD7uiLY5fdeRmWy+93lh/CXqStddg2rClbj&#10;6+uLLV+2OPgq9ferVA+X/47nPy8YPFeYgvZx92Wg+1X3vaw0+Je0359T/H4VqHy5fVYV+q8b06sY&#10;9C+7n+U2WAYnrBsby9fbqt0GL5gXBaeTMw4OnvL40Td8+NHvOD0bM+j1yBKJkp66MjgvwXvqqqKa&#10;jQmzM6gm6FDRSwQD1ac6m+LKQD+pKJ98zMf/qaTKdvjTh5+wlziytClsVVFZaLT7Kq/+279n9+33&#10;+JHLefzll1gsIt9luLNNGb6iDppskBOEx7iagGM2n/LGG/dw1iODwU8fc/r4jK3UcPbsjNd/9G32&#10;rhmeP35CIsEVU/rDhFyV1HVNgqecVzx69IjRYJteCtOTZ9hyjsJE4K3WCGGQjQLr9naPeemZn82Z&#10;1wU7WUaiE7S0aOnJM8Vx5ShqRyCnN9jlx//dv+b+j/+OZ3P43S9/jgFMoFFrVSSJRqgaqSXOByZn&#10;M0a7Ux588RX3v/0Dhr0BP/jhD/nit7/h+Kzgles9ytkpH77/S549OyDNE7YHkpNTz7yo2LGG8fEh&#10;Wzs7vP3W6xwejfn4g98jk4xqPomqNh5ms5p+HzIViwAn44qyKJlOZxweHTGdTkhVhjEVpq5j8VxT&#10;ZBy8o5Gciyo1zeITld/PlcTwUTnigiJ0q/Qe3z4vQL9kbYwFLFEFL6rRN8pWQi0K1q2zaK158uSA&#10;X/76N4wnUwbDLbIsjWO2LCimU7y1aAVZltDv5ZwcHzEa5Lz3zjv0EkEPy14Gt7Z66HqOLKEua4p5&#10;QT139LOUYU+hiEXdzvqmcDAqoKNApIp8kHD91fu8/u3vs3PjDipRfPrB7/ngFz9jfDYmlFCPHdKD&#10;1A6dCEbbkCaBLBVkmaKfa4TwGOOpjVsUNnvfFEcGkA5UKnABvA3YENCDlGvvfI9Xv/M9Bq+/Tnbz&#10;GumwR9bPSNI0gs89BOMItcH5Gu8Cwirc2Zjq5BBcQZ4JpsdPefDl+/S2HQFDf9BjuH2LZHAD3R+h&#10;0hQvNKWpmM9Kjh4ecfDgGUfPn+HLksQJvHUkCnqJRqmwGBdKhgj4nlf42lNUhlllCVhEsMimIDdR&#10;oFSNUBIlQUlBlmQoJLWx6ESTZilppun3BbW3TbFpU1DtaoyAunZ4Z6iFxIWEnspjMXkDJvfW451A&#10;K41sztNLU6rSoRp1o/ksMNqVjeqRjaopwVKWNqoNeUvtphTlHJ30ub6dkeQaFwLBVyRpwsTDuA5M&#10;5obIYhELaX0A20jRVFXN1u4u3gc+++QTPvv8Pb7znXfxzuCsayadIm0A1nXdqHo5Ry9NcS6cK/b6&#10;WB+mtGoAZm2B4CqA4DkxTZeUqFtQH4GT3b1GnOMTwvlRL/MtLgJwzg8T531btB+aou6AkpKdnR2c&#10;s/jgF99pwRwhhAsq1V3gR1sg2Cq1t0XBLeDWN8r08Zq6CumNgpaKVfHW2oVSOQ0hRRcM0KrtxOJC&#10;tQB2JmlKIDRg+dCow0MITQFocEzHZ/z6N79hOisYT6ZUtWXQHy4KINv7KIoCHwJZL1/0d1mWkWCj&#10;iKpz1taUZYVxNgKptGrUcF7Ot+i+3r2/5ULJrvJfHCPRvxuORgyGA77/g+/x+t3XwFi0lOxujSir&#10;mrKWWOcQUuFDAC8aUoawICVo1ZystYxGQ8qiYDI+Y29nG+sMv/7lrzh8fshwOEAItWJMrVZcXgYD&#10;dQu0V/lmXUKEBZBwnVp6U0R5lWrqKj+t+1rbpt3XYsG9wFmHVIKTkxM+/vhjfvCDH3Lrxg28c/SG&#10;A7ZHQ4r5lNn0jKIs+eLLP3J2csqjB98wn02RQpDnWacN/AU19+49tfOknVfrgFnL+/YqErN1Pull&#10;yqXrinGX47vlsXkZwcNV8dQ6oOeqeOSqmOAqIrSX+d7liubn9+yCJ0szUh3XJkToAC4tIUCe93BR&#10;R4+kUTgN4by4WGlNnufRJwucvxdxFisJy16MN1nMx3X9+aJys+/cWyTkWm6HVerl7fhcjunWxfOX&#10;xVzLSmurxmY3N3FZnPcysfLLvn//9Zq+AAAgAElEQVQ+1ng5APlLnOuqeHt5jC8rzV0FRFjOz7ws&#10;YH5d3uKqOfUy6+2q8y6r5i73/1Wg/8tI+Zb3lqsIHVftveuU45fPs4pcYRXZYZewZF0/LwMb1+Vj&#10;VuXb/pxxuY74YZ0ie3dfacfjX7K+rjp3V7141X50Yc1atEUgSXQDQHUR7EmD0PIenEdnKYnWURle&#10;RB8n+pAu+n2ue47oL0bgmIpgrxaELAR5mvLG66+h5ev08jyCO0MLWpSNX9IA3htAnuwAZbuqlu2/&#10;LK3jy2tr29aXtWN3Dq0i+Fg1T/9c0omrcnqr8oJtv7ZgnBYodGHOimVYdRO7LBGmLuefL8tP/zl5&#10;1XXvX5anvOwYXTLNdftYdzxfBDh2VVFjfkoQ9zznPWVZMZ1McbVh0MuZlpFcK3hBkmiyNLkAuBRN&#10;2xljFg3cBUKFIJBKkeY5u9euMS+mPH30TQebFC4QkC0T7Syv48sqo/FHns9NGedSkqQMR0PSpAFn&#10;ughIn01nfPbpFwz6Q7a3thftaZUl+IZUook1Y6wtFsBz76IKe1EUnJ6eopViF6KSd5Z1yAAMWuuF&#10;4nFd15yenrK9s0OW59iGrKgbV9KG1R2iiS6JWXe9bOdqSyDVjvd1JDxtPq/dK5ZV3JMkwTl3Tn7Z&#10;GV91XWOMaeJjtdhX2mOd94eLyqrOEXzg1VdfYe/aNZTWkaxDyQbrGM5JUxZ7kcT7gBRyAXI9X7tV&#10;k8N2L5A+WGspyxKAvNej18sIIeZ/vvjqT/z+9x8gpUAnKipah5acTiFEoKoqvAvkSrKben58/yZv&#10;7abc3XXs5obxacHzY8OTJwW72yk3b2fc2M/R0nF6fIIpYVZAOfdY25A4ZpI0g2yUsr/3Fnuvf4s7&#10;3/kh17/1LtnWFkJphJfU85J5UTCfT3j++IgHH37CF79+n/npc3QoGeYZO4MBedJD2Sn15BSMpXYG&#10;RMzBZonEozBVhRIVvZ6MxJJakGiHFBEkj3NYYyKYFZCETg5IRcLHsiTImKZSGjINWp7nSvqJYJR6&#10;qlowqQLPPv+E/+OzL3C9ETfuv8Nr736P2299i/179+jt7qFUj4AiCIlPFDLJ6Q1u0rv+HW7/8O+Z&#10;HnzJ4z/8mqe//xn+7IByNmZy9gFHP/sp//lnffKtO7z93R/z5l/9Fddv3eTuv/ofub6/z7MP/oHi&#10;yafU0wlyLsmzwPUdwWSuePik4tHXJXlfsDuS9LYN+aDi9rCP3Nfc2JG8cjfn7/7+2zx6/JyzZw/R&#10;bsb+To/TwjCvPPPKIIOM+XDvUUmjBK8UsgFciyAahWLNp59+yng84Y3XX+fatesYY3F12RDQXCSz&#10;8o1KsRKdnJuLJDvWO6z1SG/p5bHtFuu3kggRvyvb9dwHpG6oJBrgaPuMCB8662/Ae433MVelbOPL&#10;NDmyNua/uJ6Ki75R67s1a117Pt8861NKN3mEmGsU4SJJUUtySTv2OvGcAGSiUUrz6PETnj8/Jiq8&#10;qxd8xgv7QaME7WxAaLHAMgfnyBLB1rCHtwZfO/CiyTk6vDcIPAKBkoqqLKiqSOYqVYLWmuFwiNcp&#10;OsnpDwU6TTHGMJtN0N6xNezz7PCY6WyKNZ6Dg2eU85LgPFVVEELAIKjqmuvXrvPs4JBbN67FCxYK&#10;YwNn42nMETbESFujEf1ej7OTU1xdkyhNEHHvDNaAq0m1wntHZSy7SYrWmtOTU+qyJjiBEhqtNM5Z&#10;JuMJOk2oyjlSOJSWFNWYYDSBSLKSKE/ARCC+VuAExgSMDRAcqQykiW7y6lPmaY8k20LKDEefup4Q&#10;vCHVjp2+p65OqOYVRXXKo7NDhvv32b71Jkl/HyFS/ILsRKClRuJxwV8kqxd6ZT6k659197ju/tkl&#10;KH0hfm59nwsIeF50DC/xZa8iZVvOF6x7pry8jy/nJtfFxetITRcx3NJ52s9HAgrxAqC9ndtt+/hG&#10;/b1dl9YRRq6KHZaP3RKcdudx+/nLcqtdAtcQzkH/520RCUG6ZLgLf37JX3yBqKcTVwohLlzDxja2&#10;sY1tbGMb29jGNraxjW1sY/9/tg0AfmMb29jGNraxjW1sYxvb2Mb+QusWTsHLKffBahDDsupJt8B5&#10;VaEr8FKFhusK6Lt2lRLd8uf+HMBF+/rLFhq3x24BV+ds8C8yt1+mONT+3S1CvKzgcxlQcA6yEIvv&#10;N598oQhzXVuvYtLvnrcLkLis4PyFh91LfXIVCH3dtVw1HtaNj+51rVO86xZytN9tP7tc9HsZQOCi&#10;wlgcCNbBN18/4uuHf+TBN1+htMPWBXtbo0bz0RFBUh7nKoI31KZiNj6jPHnO7Ogxyk0Z5oqB3OJR&#10;PSYhIOoaVRiKx39gWmrS4zkh03jVI0iDE+CCRQlJng+YzmpmRY1IEkhT0v4uvdE1dH+P2meM8m0Q&#10;irKYY2Zzyumcfp4zns0ROBJRkAmJUzCzAR8Uu7u7WPuELFGYokYPBam0uOBJFJSlZ3xygvKWPDHM&#10;Tp9z8vyAREOWpehEoZpW8MahRWA4zJmezKhsgUNjnY8FbThUIvECSuMx1jMdnzKZjjk8POTg+RFC&#10;KayLyti1mzNUiiwTZBYKE7CN2utsOuX54weMnz1n99YN3rx/l629G0yePmKcWbb6Oc5OmD37BjEa&#10;cX0r4ehhoCwdxlZMjo55LL/i9r03uffabZ4/ekSoarRwzGcO7wQHz8fs7++AhL1hxsOTKdP5HD2b&#10;8uzZM+bFHFLAO9JUo2QsllXt2G8JFJpC/VbBJqpq+UUxf0frZqEwE0RUfu+C3/2K4u/QkZlvVo6F&#10;OpSQgSA8wgWU0IhgqMqa3/z2d3zz8DG9/oB+P48FM85SVyXBWoT3JKmg309xrmR7Z8T3v/02/Syl&#10;HB8x8IbbwwE9X1PMJsymJ5iqxJnA1taAoVYkwhK8aY4diPitwGAgUamgd/02d7//I97+/g/IRtcI&#10;MqOc17zzt3uMbr3Nv//f/0/mx1+znUty6cl7gsEwZWe3x+52ymxyhkQRnGB6WlLWgbL2yAbn4DxI&#10;AVIJjD1fZ2PRoOTGG/f5m//1f2P4znv44TY21TgRwY7O1fhQYZwhWAvWIINDhkCwFfPJEeX4OZl2&#10;5HnOs+MDHh484+CgQmIROIL4BNQAmQ7pb1/j7tvvsPvabQav3Wb32+/ydn6NqhaMD4558scHnD05&#10;YPr8KdPjZ7hyhibQ04JBrhj1Mm5mPbRKEUIhNHgsxhqOjyYUsxJfW+ZFRV1OwdUoEdDGoAX08h4i&#10;y7EiqiarFHpSI2RDSBAceZbQqzyTWUlVeKwLVKbGzaOKmLOKyliMERSFIRCPlciERCXMbYlqin7L&#10;OZwcGvKeIksNztlYvBdAJxnFrGZaWIrSIWRJlmXovM/tnX6cB3ODd4IZDgk473EuFoorodCqBQJ7&#10;rDH0ehlVNeOff/4z7tzaZzjsx8J7IRdF+W2hurUuKr47TxACRyDIqDQsVJx/oVFcY6EP+iJgrbsn&#10;rSL8ESKq6p1/9Rxc3YInV+9/f25hWcA2pBpCwmDYi0V0xuBS1xQe6wvERmmaXvCTWtBFq77XVckz&#10;xpCmKd5GZS4pVfMZ1SgDnfumSSIXhf9SREKUFkCQJEksbjUGaRtl0AZgXxtDLwTSpkA4+IDzNVpp&#10;AilaKawz/NPPfkZRGF65+wZFWSEa0Hp7zVmWURRFc29tkaGgrk08T20AsNZQlSXW1IsW7wK3X1YN&#10;u+tLOecuBea2BAQBQdrr0R/0uXXzJt//7vcYZHkcz7ZmZiqsqbBVjQsCHwzOXySlioWZ8Vp1mpBl&#10;GdevXePx40dRrU8EPv/8S7764suoVk1sB78ongwr/eRV5FjtltX9XDuW1sUCLQhu+b2FmtmfOcZX&#10;+YPdYt0XfHA8Sku0THj88BESeO/b7zEaDiirgsNnT5iMT5lOpxweHXJwcMjh4XPKoiBJErJeH6ni&#10;Pt0FlazyEbsFrJeBxNcVI3e/u0w6sFwQvOyXd33dZbDnMpjnMsD7ss9+ma+8Csh6FQj2ZYHAV/X/&#10;qr+vBv+KhVIfPpAmCVIKsixDZTlpFtdC7zzOxv1BJRHY0i0U1zrBOcPOzg55L1+o4y7aP/BCYXIX&#10;GB3JR7qx4+q2W6UW9mLbhQWxx3KRc1u0vQzuXZ43y6D4bj5gHdHSZTHdiyQnF2POVYDg7nUuACis&#10;VwteVoQ7V5oNnTVfvpQi8WXr+nJsvW48aq3XxuCX5S2697Kcy7lw3iVywqvIBFd9dh3IdP3Y4oX7&#10;uSyvsqrN1o2R5XOsIgFZ9/ryuLgMXLBOLXp5rHZVgNflKJbPswr0fBmJ3rp18Co19VX5psvafVWu&#10;pgtcuGrNvYp8cN2YWbU3eecQUjTqrQ05mwg4axtfKzoVzjm8c+g0wzq7OG5dmQjsdJEALh5aLkhA&#10;pIyEkdZG9ecsiaqtBMjzHNEAg4SSeOca5cNzXzzyzoXFH6K5qIaGbqHkqFQTkwe/Ms+3TPyxqv/W&#10;5VUvmxfL4+dlCUUvy/1elXtdBsUv7q3Vfu7kGbr+YDuXWv/2MoXMVevQVfe3ah1Zl+dcd/xV83rV&#10;PFxer1f5TAuyrYaAzDb7l7GOqjacnpzy/NkBw61RzKlZg1JpJATrXJuSkmJeQAjkjZJvmy8CIjhZ&#10;Snp5nyACw+0RN+1NTo4OqIuyIUBb3Q6X5WZfJMw5J/Fpx6hSijRJOvGqQCjN118/4PR0wrA/QAux&#10;UC+WgMsyaECHRVE07XTR363rmrpKMbllOpuhtKI/GJHl+QVfK8syhJANcHKGc4asl5P3etTGEpRC&#10;aY2zdjHvAqufU3T3wy7wqyUiWEf0s7xvd1VmW8KrqqoW37PWLogNrLWLvaVt0/b7xpjFPqK1bsgP&#10;InhOK02aKt566y16/R5IgW9Av6IhQQohnKclLhnzIYgXnkO0+4H3viG6E2RZSi/PF3HTeDLlpz//&#10;Z6rKkCZpk7vxi+cixlQLEPkgSdnG8t6rW3zrRsYb1zWZgM+/POPpowIpBHfu5Lxyu0evF3N2dVVj&#10;SqhKjw+Q54I0VWR5BhpGezvce/e73Lj/Huy+zuE88M2fHjObfsVsPOXw6WMODw5wdY0Sgluv3uba&#10;jev82//l39HHo2yBNoajx48op6c8/PprTieeNEQS0DwX5LkmUQKvACUINmB9oJ65BmgNeQpZppAi&#10;QBAY1xBN6kadXEYwYSCglGjyrgJbne8rzkdlewQMMsGwrxk4QWkDtRXM6ymnX/yCn378K2oG5Ls3&#10;efuHP+LNH/41t+6/xe7N2wz3biKSHoEERApZn8HdEe/ceZPXfvjXHHz4S55+9CuSB4a9NFDXJWen&#10;n/Lhf/qM3/7sH7j33t+wv79PYiakJkCW0E/7pJnFziNpaJbAztaAydRxdmYZHxt8CHhjYAR5cAyC&#10;4dFH7zP/7hbXRwI7/xNiViBDTj/VICHNevggKIqCwtSY4FFCoIVowKHnJBUAWZbx8OEDptMp9++/&#10;yZ07dyL5aPB4b2k4gGOeSS4TyERiUCUFLthIEKjSBkBqkFKRJLIh7pSNz9B0jZILJfXlGDkqKUcy&#10;x3Pl6PjM4RyIzsL/X1ZrvhB7NHmQhW8QAsjQXItaSWKEvxh36a5CfIesRgjwriGa9IEvv/wK2/mM&#10;FAK/JhfhQ0CquBeo1n+zFhE8r9x8lV6aYus5wVi0hER7JJGEkuBxNhAcUUG9KDE6qpHrJGU0HJEk&#10;KcF78mEfKRVPnjxBeEeeZWilefb8gLKsIQiKsgQ8WzvbuPkEfI1Hkg+HvHL3LsY/RCpJVRX08gRj&#10;AvN5RWUiYZ3wIZKFSMHJ4WGM6xONQWBqQzmfkimNxhGQWA9SaeraUM0LfG3BOYK1ZFlColMm4zHb&#10;OyOENzhvMcLEvKBPCU5gyzKqwNsapCbr9XDB4Uwkso0EDgKcRmhBVVQ4ecbO9T4BDSTYkGANoEDh&#10;kVi21JQaw9nJmKOzpxRnh4xuvc1g7w7oAUqmeCFpuPOiCnyHOKdlxmn38GVy+xfyeiti/C7wuZuS&#10;Fo03EJZ9McTK3GHX31j3/PpFXyWcn0GE9rFY9EAF5z+0BKnrySC7z3+7hBZrY0IlLoDNz/fmF9ts&#10;AcLvzCdrLbaTY1/2qVcp1i/H2m1ftQD4lb70inztMhFobEYBoWn7Zk+LvGP+hbxMS3LV2iqSqDZP&#10;0+bxnf/LCLo2trGNbWxjG9vYxja2sY1tbGMb+2/NNgD4jW1sYxvb2MY2trGNbWxjG/v/YJeB3q9S&#10;4uo+4F4H0LjsOK1dVXR8VWHi8mcuA7KvOs/LFpB2v3Ouotp5yN480j9XG+1eR/s+nc+2CvLdv8OF&#10;77SFf93zXtZXzV8r76Or2PPivcZqgK6iffe6LrZpLBq+rAhhmQRhXd8tP3Bfp8K2SgHyZcHzq8Yk&#10;nAMOLlPcWr737rWuAgKtG+tKKQKeNE05Ojzlw48+4ej4gGG/h1aC6dkEaxyz6QzVz6mdjarTXlDV&#10;BucMs9MTjp98Q3nyhETU9LRmqz+krmEwUGQKRklKGQxBQqECwRrq0jMaaXSSMqmnnDz8GvOP/5Uv&#10;n02YnDynN8rRyqGyPulwl+Fon2o2Jcn6hACz8Rl1URCsQYpAXRVIaoT0qFTTQxLGFYOtG+yKGpEq&#10;rA0YIxDoRlUoFj9rAsV4iqYGZ8AGeonCaRmVMLRqAEMSvMVUEWwYJFQmKrMkStHv50zKGVIElBRU&#10;xjMpSkaV4vM//IrffvgRX3z6FXmWUk1KisrRywIIS5pJcitIDSQpFEWNNyXz8TEP/vgV27s73N7f&#10;5933vstPv3nE2bSmn0i0EOjgyHXg5rVtHo4KiqKOxSpixvMnU2ZViTWaTHmsh61+j5PeDGMD8wo8&#10;CcHU7I967G+VPDOxWPjBw0ccHp7wzr0dBGC8JQS3KJaPs7oppwznIMsF2JLunD0vRGmxsW0B6/nf&#10;F5eJBXA+dD5DaID2EomMCuEiIJs5o5KEjz/7go8/+Yw0zRiNRkgJpqyxZU09r0iVJO8n5LkiSyTX&#10;7tzh9Vfv0NeK+dkJPSp2MkHqDaKq+H/Ze68nSbLszO93lbuHSlGZJbJE6+6Z7h6JBQaDGQC2+8YH&#10;Go22ZqTZ/gH812jGB9K4xl1ysQMjwIUYDGYxLdDdmFZV1V26slKGcnEFH657pGdkRGQN8EbGMSur&#10;qswIF9fvPfec4+f7vsnRIWU5RQrY7KZ0k4DBgo0gauscWgiMkfRTxdamQWQpP/6Tn7Hz3r9CdDcY&#10;jac8ffSQyahis7eFSTfY3t1l+uJbeluBV24MuHNrlySBnWt9sizj8OCUw/0hB8+mnIwn5FUgCDBC&#10;IAUIGXCNyo2K/VQB0EZgOobjF0/48G9+Te/uM47KiklVUJZTgqvwtqAsRohQUhUFvqy4Mugy6HdJ&#10;DWx3EnqpxJJzdDjlegfe+W9/jMhA6BrAW0nG08DhgePo6ZR7n/yWzz/6DJsYejfu8PqP/pCd177L&#10;jR+9wd4f/DGhcBRHp5w83efkxQuefflbnn39EcPqlGA9TuRU5QnaGHqDDr1+h75Jef3NV9A6QwmF&#10;84Kjw1PG4ymT8ZTT41NcOUFLiXcB50oCDmlAK41RkiQB7wqSVJGk0cdOTYXzgaKyTIoJp6OcqhRU&#10;TlDY+PPKBbpCo7VEygTrJmgTFeHLInD/3oTtbc1gMMGHgJKGwWCT0XjMJLeMJp6iEgQ8eZkjJzlZ&#10;Z8BOL6MIgnxS0k81FjidVNhagWym2O48RVESTk/odFKcc3zx5ed8/Mmn/NFP/xCldA3qjk3ySkqS&#10;unlLCIHzHukFUqiZQqVSCusEWkiEPAO/N6q97b20vW/7Gvx4PrYJzU68Yv8Pc4I6UZHv5ZQi6wY6&#10;KdAoXFXhfUArE5uOVWxNnFdtnVe8a/bIZl9smnqVUhRFca5JLviooCmFiCAnQQ0grZW9rUOoM1A6&#10;Ul0AaAohEErgg8c5TyCQFwXWWra2NlEmAXnWlOi9o3AVn3zyCQ8fPgYh6XQGaGWwwVJ5h1EmNrVa&#10;y2g8YW9vj0AgSRPKsmL/+T7D4QgIOBtJQIqixHk3e76Nb56PQ84e0GLgr/f+XBwxH98452l1btLr&#10;9knSDolJ+OGPf8Srr74CPrC//4I8H6OUrIG4Fhegso5AVHpvxjISOujYVE4gz3MOXrxgeHKC0Yr9&#10;/X0++eRTlDYRKK/r+wgt4GA79Gw1QDa/jQ21rbtfEpcta3o9B0hpj14AHxYTGb2MrQJ0h0blTcnZ&#10;nkjwfHP/G549foJOFB6PVgol4fjkmMlkihCSJE3ZGAziGpEKJVsKSHNgx1UgrXkQ+7zy6zIgcZPb&#10;NfclpTzXuNtWd2o32S4CzTffmY995/OvRSC0RcDSNpj73DFeMga/uKZW5UKXfef8TG0mVwQunOVo&#10;5xXMoo8OwSNkvA9jFDqJayqIgNSaST6lKAv6aR9nLa6ys7kriD3FaSdDSh2JOmakQ9TywYI2vcN8&#10;83dDsBbH8iIgdpEa2PlnRmuenanIx/xVzHLPBnzVBusuA29e8M0XPufPXYtz1EqgogUIUy315Iu+&#10;YBn5wyLShmVkMsuA5M3Qn/0uzoVVhA/LTLYUbOcV3VfN6/YYtu9x2bp8mZpA+zm1/8zm04IxWuUz&#10;lxGdLCJdWEbcsarmsop4bxURQNtPnSczuLz2tEpB+iIpIUsVqS9TqV90/Mv2rd8FrPsytbJVx1m0&#10;36zy86vqhPOq8fO+Y9HYXlA7FC3wvYgEJIEI5vLe4wlURUXiNUarGIfVp4yq7aCknim0ztx88Cil&#10;IwAzeGxR8OTRY65fvcru7i7CW5yzCBlBL3YGfo8g9lDHrs47RA1A887jfZjFxaphUJMN8U+dUy8g&#10;sJgfk3kQfDsemKnWtoguLqtbXgZ2X3Scl1XanF9783N12dpqP+uo1K1n+80qwodFMcXLrOnL1v6i&#10;muIyApTLzrlqj1m0R8bnHRAy1r+qyjKZTjk8OqTTy0i1JM+nM7Iw52piBgS+iqrpMjItUbVA9c09&#10;6MRE9WIRSBPD1tYmN/b2+Pbu/RXzYbXvmp+XTRziZ8Q4ZzmGDAFbOYSSnJyOuHfvW5Q0GG2iOnkN&#10;3JZa0VHduk4V6rlhqCoblcK9x7t6zdq4LkvryIuKIKYkaYYQEiEUUgaUinm6NobgIwnb6ekpvf6A&#10;8WRKWRTxGFWFagHdlFJnRGMLSEEaNeUQYj61jFirPV7zQLUmRmgTTC3aZ4wxM4KfhgSuGdd2jV1r&#10;XYPVYu1kZ2eb27dvo2qw7RkgMYJeRStnW75PXJzTbd/UAPQ7nS5ZJ4ugWmfxIvAPH3zAr3/9Dwgk&#10;1lmUkigZ49rmuDIEulqTBcubexk/fm2H21sKX0z45O5Thocluzs93rg9IFETuklgMjzh+CjHh4BJ&#10;Jf1tQ2Y0mZFoHVBGM7WQ9Trcf/iED+8ecDz9JYcT0NkmG4NtXnn1db7//T9k84979LoJwgDCY8cT&#10;nn/7gHvf3mf/0SPGz58xevYMnx9jy5K+EUglMCrW54T2CCXQRsdahAVdj1PlA76KgPdQOurtBu8i&#10;WNhXMYcQIhCIAOwsS8kyg5CAiiSBzsVYOUhJaR2VlYzzQOUKjPR0ssCgZ7hSBkoLeTVhOLrL4/9y&#10;l3t/+x8wmzfYeu1d7rz3I37w059z7dU30N1toAvBgBqQ7n2HV27cZu8nf8TRV5/y4G9/weHXv2JH&#10;H7KTV4ynT3n8y3/Pl7kArbjS1+xtOK5vaVIjMT2BrBSqrPDO0dlUXOllHIwlo0nOeCgYTQrQIAz0&#10;hefRN/f40X/zBj/7g10efvSAR6cFxzagEkMZFEIZskRgplPG0wpbFBitmyQNUROSuRDwzpMmGePR&#10;mC+++ILxeMw777wTSRTzCL4WTS1O1KQ19ZrTWkUwtrcEG9demiQE7/AWbChRQBAa6vxECDmrgcgF&#10;MW4kthA4VxPZqrP9zphWvKOTWLqryfGk4gIZjnNuRhQzy+lrYh3n7DlA/vm6hjgXd83ikjqXEzWB&#10;oRRR8Vsrxeh0yP3796MbafZCH87lRfPv95RSKCWA+M7CO4uRgr2ru2BdPecDSoKUHucshPhOqKgs&#10;3lUEL/DWU+QFOtEkSVQ8Pzp4AQKUNZRlwXR4ghaCtNejynMO9l9QFlPStEvWMSgl4comY2nx1mFd&#10;YHfvDkm3izYQRATgK2E4ORkyGU5xXiCVRmUZV2/exFYVk88/p9cdYIlrbjgcoRPNnVdfY6OT8NnH&#10;H0CQKKWpSkc+ybHFlCyRVOWYTrdLv58xHJ1STLYwWkYCECfQWmG0QHdSFJ7Hj15QTidknQ0S00EY&#10;hdaK4AXCRwJnpQyhclSuonRjTDYiSbtIJD5obEgQriIRKUJZCCMyDTK1WKA4+pzTyRH58WsMrr+B&#10;7O4gdBcnJFJqhJJgC3zws7rxqjxvfh+Yz/va9aJz71hDq4g3l2u397SZmvqCuGwRqX57zcyOX6+r&#10;M2B9K8EnnNUlJTVB3OK8rh0DtNeXahfym8ps/Q7N+3BhPLxfRVZ7fv1WVYUxZkaUsSwGn48ZGlKL&#10;9nvuRfHmubh0ieJ99CFq9n4wjk/tP71bSBq67N+L6haz+lXw62acta1tbWtb29rWtra1rW1ta1vb&#10;2lgD4Ne2trWtbW1rW9va1ra2ta3tX2SrVLGWAR0am38B3QZVNP+/rKF6HnTRHHeVMljz/3Zz7bLr&#10;W/Tv+eO2r+UyRa3FQPPmJXkbYNC8/G8ztF8EwLdf/LdB8edBCqubuC9eX6OUFRY2hJ+pPsw3p8tz&#10;x5g/79nfzbX6hY3h803Pq55h+7uXNVPPz6n5xuxFjarNMdsNg+2X7+2GxFWN4e3PzwP3F82vRYQQ&#10;Sii8c7jgGE/HnJwM+e47b7K7cwVtevz2039C1I0PqZJIFMIrrAv4ypKPjpgcPUJVpyhbgA0kkthY&#10;YwNJYnBVgazp+V3d/KG15Oreq+TlEDt+xuHxt3x5/wnJ1g3eef99/vHwIVon+AAyyUizHpPREK0U&#10;BBifHpCPTrHViJODh5y+OEGQJHoAACAASURBVCIJ09goow0drdE6pTO4jrJjnNJYW1FW4L3Go/B1&#10;k59CUJWefFwiRaDfkSAVExvqz5f4xKBEwHkP1pMXFUgoCsinJRuDjN0rA4LRjMoxvakjn3pGeUXu&#10;Sk6e32f72i5v3kj5cnRKkIE894itFOs8SSJItaSbKPoDmIwrrK2w5Zi7X/wTr7z+FhsbfX74gx/w&#10;q7/5NaPpEX5TIfFU+Zjx2CNll04mOBwGisLRNQHhHaf7jyly2OykVGi0k3TSKVpD1K13ZAbubGxw&#10;UgWOvjmhmkx59OQZv/ngY65ub7E5GOCtpPBxrggfan8SIfCEqBDaqIYGIWYAqkbFazYnmwaj0Kh7&#10;1L+vm4MCLZ81I7yoVYo8sQErCJyNHZhGQBCB0jruP3jE3//mA6wP9HtdtIzq2vjA5HREIjw3ru1y&#10;5/Z1+r0unW5Ct5NiEOSnx3RwbCWSTDh8VeDKEuEABxuDjM1M422Bdw5bRcV6rQSpEZhEI4UHUXJt&#10;7wbSGL767EvuPn7Bl1/fZzoq6ZgOCY78dJ+NZMS//jevc3MnxRcTRpNThJEMq4JHLxQPH054/viI&#10;UETlpaCom6cDiY4EAFLWzZMqoLRASfDBoSSMRkPu/+rPmFpJ0svYvrbJ9naP3mCA6aSoQQIiZf/5&#10;lPsPvmJ8YLAqwWSaamMDScDbEiUhTQz64QmiI0k2Owx2dti+doutvTtcefcqqA0qp/ECJmVOGSxV&#10;VTJ8ch/nLBu33kR0Nsk6t8luJlwLjjf/5JSTJ1/z7IuPOfz0V4jjh6TGI4VDhBHCVkDC+FRQWEHl&#10;PEolKJnS6fUYbG4y2N4gHw8RKIqyZDQ65vjwGW5SYlRCr5MxUAYRQCqFDIIkkzXATeGCY8N1mUwd&#10;JycVR8MxWniKqqJ0niASQqgobe27ZAQt9wZwMgwcHNgapCcxGpTKmUxzJlOPtdRN97VCiQdBgc40&#10;O70eo9IxdY7CaKZaUfqAr1xshpRRaU5IQV5WCAGdXp9xXvD3v/mQvTt3ePX2LfCuBuo5Qq3mlKYG&#10;HwLTsoLKY4gNYsFInA8IGWZ7eLMng5w1ns6rqs2rXc/HCGLBHjMDlIdzX4qNfXPNdmeNceGCqnaj&#10;EkutBBQ8ZDohURolzmKKduzQgATae3YDtm2rA1tbzRThrbUkSRL3UEDVp01MghQq+ioX78k5j1Z6&#10;pl7bxC/NfWsdm84h4EM8dmzqdzUgpLVHe49UivEk5/PffoHWmjTJ4rMUKs4bofCAbBT5pKTb76O1&#10;Is+nHB4eMB2P8NZiK0uR5+TTgqqyNOD35jmtAhI0gM+z8W++6xeqwZ7dsyf4WjXQSDpZB60TfvTD&#10;H/LDH/2QwdYGo9NTyrJAak2eFwxHY6Q2JGmKSQVVVZxTdI7jGMe/siXOVhy8OCU4R+U9H330MZPx&#10;hCRNIpCbCJiNQxvOhcKiJjY4L2AdgWDzoKeFYLclMa2Yz1Fq5Xep1ULSgEVx66J4cnXcGQgN0wmR&#10;CMWLgFJgfcXkdByVNYEkSRBCkJgOnU5npmIqpYzgO39+b4bFqqmrQHGL4tpF93LZvc8rzLZ/vkzR&#10;uR37Lsud5n3AfI443zR/Lj9r5xqBpSrYq/LYZTH4aiXt1nVCS6V0toqj8l4IM+XfGWC4BkEUZYl1&#10;Fl/mBBXB3NNJTm4rRA3qm06neB/V3KyPADWPiGC3GjAGIJWMMZSou7IvAf7NN403z6itTjo/Hudz&#10;zuaY7TXpa1/lYywUwkIlt3nijkW1hPO/a6/Tdo4VCEG2fibqfV5cIAVZ1pA/fx2rcuVF+WnbL59f&#10;V+IcwdTvYvN75SoF+mUq46vm/svXAxZ/ZxUx3aIG9mW1kkX1olWqzYsA1cv8SFth7mXW/iJfs2jO&#10;XNagv6x+tKw2NT92vytIfZlS8CIiiX9JfW/eDyz63fxzbGK4Vfc+v5cvOuaizzXP9Qwg4heCNCIQ&#10;XSFFm+gmYL0DIbDeYWQk8XEh5opx9coZEVT033IGkIlguDqmCp7hcMSv/v5XvHLrNn/6p39KmhpK&#10;Iqg3htiqBn54hFYoIQje1iBfOcvHvfcorc7ivOARztegeXkuUF80Xqt86SqgLCwmOVgGyH2ZOXUZ&#10;2cay3y3ad5cRVrZjAufcuXxi9d63/Oe/q7L9srWxiLDhd6mjL1sb8+dogNAxVRQEEbAhUFjLZDJh&#10;Oh7R7fXIjKEsK0pdRnVaqQjO4RtV9KLAi/PjXZZlVPFFYF3MjzpZByPh9t5Nnjx4WOcvASn10n1o&#10;fn61597ZnKxjOx/ne1QaFjOmV2stRVFy9949Xhwesbt7Fak1SquYv3k/UykOrfwyzwuqajTLH0Oo&#10;iQGdmxHEUtewhYiq7w0YXylFZSOZRfMEh6MRaadLlqXk0+nsmLSA6e01t4hMtVFor6pqocrpZftq&#10;41uNMTgXgfmND2wr2CulyGpV9dFoFAk3rb0AjIt1PmZkfUopbt28xcagHwGnaFSIYNcmh2rU2NuV&#10;hbP/hxkB0CJCiOZZlGWJlLLO6SMwDqDIcz766GPy0pKoCGh1rkIqiXeRzDMxBuEcyjmub0h++OY1&#10;7mwbipMTnj19jpTw1nf6XNvsQFVQFAXjkSWfepQRbAw6bG31UNrFvMF7KpuTlyUvTiv65gbdq3d4&#10;+/132bz1Ot3dPUzaQTgoS8tkMubpNw958u03HJ8eMRmeYpxHK+jtbLHz5ju89u73uJ4pnt/7jMmL&#10;B4yfPyQTAudypPIEXxBqhHoiNToTEQRJoCMVhEiA5rFUrkIgCUFhKxfzQl+XXeJWxnhaIKSl00vo&#10;9hK6g5TeQMd0QARcSNm6/T5m93VOpvD8+XNePLjP9NE/YYJlMxFc7WsKKzkZV4zKKcODexwdPWL/&#10;s1/yyV/8R7bvvM27v//HfPf3/pDNG1dRaSSMQHRJBre4/sNddt/8Hkef/pqv/+rPGD38kN3kgM2B&#10;pCwlR4eOw8cVk2eB462KjV7gypUOvU6HRGuwFa7ySEp2+p5emvLixPP4aYWTkG2AzgLD4ykhBK70&#10;Be+9qngzdHh+bLh/7Hh0NGZsFZ0sQ6kMEQSjPEQSURn9g67B4wrZcPLhiPXx+/e/RUrFO++8Q9bp&#10;gqvqlCr6jiDkWbYXfAR8+0gCqZTCVxUVDrRBS4UtK4QMdd0jkkIqqecILcOF+LohdmkITs77S2r0&#10;bbvq4M7FWxFcfkY+NiPFqteqVprWi7m6zlXHVeF8/NwmLJ+9uySglJ7V054+fcrTp/uxxqOTWCvy&#10;1HW2izGbUhKlGnIfHwcxWLa2BnRTRbAFzpVoNEIEbDlFhNrv+UBZlNjK12SbCqkSjFb0spTgKw4P&#10;D0lMikgN4+EprigIQpLuXmEyHPHi2XP6vT47ezuoNMMFz2B7k96gTwiKTneTN954hQ8++keU8Bg8&#10;iZYID6fHY1wVSNKUSVFy/ZU3uHnnNl99dY/SeQZJwtTBuLCIJOHN73+PP/mj3+fh3buUH36ARGKS&#10;NJKelgV4S2oypHCEUJEYiRIeZ0u8l7jKEqQg1RoRLAf7R4xOxoxPT/FVoJMpEt0hSTrYQE1uU5Km&#10;giyVlLnH5x48TE4m0NeRhCkIpM7w3kVSjGAo0SjvSKQjDY4kWCprqQ5LDocHbN75LmbjOiYdEGSK&#10;JcbDMsh6X5Dn3ukvIi2cz1XahIvLY6Wz193n3xurl67Trdpnz733WlAPmwdtz647nNVF5mtr82R7&#10;7Vq8FIIwRyTng48ED629clEs3yZ9vxhLnc8H5slzltk88dt8Ln2OlL6OeWZ/z9VJ5mu188dtE/i0&#10;fco8ufZZvqcIgUhSQXzXJmUkhFjb2ta2trWtbW1rW9va1ra2ta1tbWsA/NrWtra1rW1ta1vb2ta2&#10;trX9i2xZ423796saAJsX4+2m+9+1+bDd4D6vBr6sAXy+IasNTH4ZsERjy5qcF9llgPpl1zv/8nwV&#10;yHtRI/ll97D4mbpzx32ZRuX5a1nWxL6oUbz9/0ZV8rJrXqaKtKiRflHD/LKG0lXzvH3spulxXlV2&#10;/jvz19aeo4uOv6jpPqoFReBor9tjb2+Phw8fYh28/ubb3HnzLW7dvM0v/vMvKMscLUAIX6u1aorC&#10;kg8PePH4Lma6Ty8R+KqgzKdI0eh1e9C6VjJxSBmVmTudHltXrnFyBFI8I1WQiIrbN3bZHvQ5OTrk&#10;6t418umQIBwyUdjgazVmGJ0eMDx5TCpyvvzk71FK0MtAOKjGFaqr6HS6CL2BUAllAQpNaR3eC6SQ&#10;JIlCpxY3CRQFGCPp9hSoQOkVRhryiaUsLcJXJFpQWYsSUUFRG00QktI5TKrYu76J14KnL4YMNiTO&#10;Q2EFDkW322F7o48n51ttqRIoXcDaQF6UCDQSQSfRDLqa4XDCdOoY2IqjZw+4//UX/ODHP+bmzT3u&#10;vPE6X/zXQ07HBSIJdLTG5hU2nJCmliADJ2PP1kYXEXKkdyTSoExKhaEsHL1eRm49WZrhvUUrR2YC&#10;Pe3IfMXBi0MK5/nz//sv6SaGP/n5H9HbGKAdeBuVkb13tWpSqJuJG8KNMAPVgls455f7srOGPIhg&#10;eNEQd8QjRCBBCGf+JESllMcPH/Dhhx/x+PFjBr0BWZqCd3hrqfIp3Uzx3nfe4fVX90hTSWVLEiPR&#10;wiEri3E524MU4zyiKiltibIVCEcnlRjpsVUB3uOtI3jQRmJMJJKoqgo0VCLl20f7/PrzP+f+oxOm&#10;46genxpwXcHtO33ef2+HN+68DmHK82fPmU4rOhs9XFby/HjM4wcjTg6hKgNGgDYBFQJGinjNOjbr&#10;pGlKEOAp0VqTZSnBe/KyoJsIdGHIpEd5R7fM6RYJiZhyUgw5mQam05LdTdhJd3j81TM6aU6QsO8P&#10;YrNhreTaYO2sAq9BZZJsc5eNqzfJdvfYvvMqt95/l5033+DK5iYy6RCCRliFcwahBiA6BDIIKYEK&#10;0e2y8doG23fe5vTdH/Drf/8/M7r3Abo6QdohfZOQJX3Szpik1wWT4gM4bykqS1FM0EYw6PQZno4Q&#10;ItDtSWyVMT31nJwc83y/xEjF1avb9Hs90izFdKL6oRASfFx53W7CxkDQPZmwf3iCsyVlUeJ9wOIw&#10;QaGViurLBIzxdHtQFJLJMAJsNzYV3hLVmmyIoHvAE3BegAItNLa0CCXZSlJG+ZRKGHZu3+DrB0+Y&#10;BlcLOtaNXErWc9hhywrvLPv7z/nLv/h/+B/+7X9PJ0sJwdXN5Toq8UmwPjabV1VFWZYzXx+Cxzkx&#10;U346v08wU/C9AI5orcp2g94qpd2loLIFYNZle10895kai3OO/mAQgSnen7vmtlVVNdtH54FSTVzY&#10;NOQvaqRfpC6slMIYQ6jJCZSMQOf2586rqou432ldA4/1DLiqtaYqS3yAbtrhs08+YzqdkqYZUkry&#10;PGdjY4tutwsiKomJEP+kRnNydEhRlpycnlBVFUJEoE6eTynyIgIrloDqFsVIZ0QIZ2CDZizaDcrz&#10;QOVGjcf5uL/3uz1MYri2e5U/+Mnvc/3qLtaVTCcT8nxK6RxHx8eUlSXLurgAyiSz+d6MZwNeMIlB&#10;GcnJ4ZTpdMr25oCPPvqIb775lqyTzEgb5hWRF8Wty4BLyz63DKy1DDTVVlR8GYD0ZcCry2LuNpFS&#10;o/yYpukMmDJPrAScm+9n9xHn62Vg/VWg9vn4eh7suShmXtQ8GxXq9Dmw9CLF8AbkMyOcWBFrr1KK&#10;X5ZLQK3G16yLS0gRLlN4XwQ0XqQi3gYkhBU5zgWSLyFQWuNKi5CSvCgYT8bo1FG6QFEWnByfAGcK&#10;oXlRnCm718qbwTqyLENLFQGeiJU5UfMs5sm72v5zPu9aBMhYlXtdXFvq3HNtfHmzBlblhPNzKhLh&#10;nG+mP1OZVbTF1Ly/eK+L9rj5/8/7z1V+ZDnhnbg0D37Z2so8KH8VoeAiVbv2z5epcC/1bc191Hx2&#10;bVIW2uNRk+6IBXNuUa67aEzngREvq8K87Poba5PdLGvqbzfje++jL1nhD1+mDtEaNkQN6HyZWtL8&#10;vnRZfWUZsHzZeS4jD1gGQl62fl7mftqq48uAsMv28lWkGct897wfiftdDbbSCiUkogZveu+ROuYL&#10;oWHmqQFpjcKxDwEfmvtpgzrBVhaIIF0fAk+e7YMXVFVJr5dhtKHyHmrl7FCra4t6PKRJcNYSwplS&#10;vWj8Za0Ir7Si1jyOY0hDeBKYUWvUhCOrYsh2rONDVPieH992LfR3rb9dtq++zF677HuL9v/275bF&#10;YJfV9Jb5kX8OUcSiczZKpKvW6CoCj0VrpH19TQzWnKMBYgmgrCqm3nM6HHJ4lCGVwaSdWYJom31Y&#10;ydlkT4xmUhTnfP1MQdx5vHd0Oh2C93ihGGxucWVnl2dPn9Em8JoR/cwpES+KSc/NhXCWzzSgbuc8&#10;48mU8XRMkmXsP9rnyy++ZGNjE60yTGJARtIx6yxFVSKURCkRVZd9QEnFaDSOCvDO0ZDOVlXFNM8x&#10;SYJUOUnSoSqrSLhFiCqlziLq+3HO4Z2jrCZIdcTW9hbdTlYDN89AYCGc1Yfn54YxOsZqQJ7nOBf3&#10;HK3VbNwX5RJt0qf2uDWxtTFRqb4qYy1EaTWLuXu9Xsxja/X6dpwwO1cDVK/9VLfb4fU3Xq8JPyJB&#10;Kr72HVLE+KC1958BW+Pzj8+8VQ1sxTPOe6oy1jsQgs3BgLQTxx4cRhm++PYen376W4Soc9aahDaK&#10;4J6RmAXr6Gv4wVs3ubFhyIdHjA/2GXQlN/eu0Ekl3pYMR0PKMiClpzfQDDZ6ZKkGPLYMlFYwnVRY&#10;67Eh4GSf26+8x967v4cfXGVcCg6//pZnDx/y8Jv7VNahTcL1W6+x9+Z7vN7roRNBmiVs7WzS3d1A&#10;aUn+4AkPPvgHhuOSF09foKdHeAmpVpgkBZkQhEMZhRRR0T5KALsYU0VGWkRwJCrKuiuVoDoKRKDI&#10;awK9RBA8VNYxLT3jgynlkwlJR7OxldLtSUyi6Wz16Wxvoq5e45U773Kn16d68YzHv/orPvrL/xNZ&#10;PaPfVWwoxc62JlQwLRyjqedocszp4yNOnvyWv/zkr/m7//AKb/7gX/HWj3/I1ZuvsblzHZ1KZGoQ&#10;vetsfucP+P0bt9n/zd/y8INfkIy+4mpf8tp2n4MrlgdPRuw/9hwryeGLghs3A9tbhsRoEhNIUkFW&#10;Qcc5so7ApJKnB5aTA0e6Izh94fGHHmNhuxfo6oqb/QGv3urz4d3n/PbxkKNRiTQdNjf6pKnj8GRM&#10;bl0kuzGWJO2cxYk+zu2qKvHW89WXXxFC4DvvvBX9i61QMs75WFEXZ6Rr9R9CAOfxwqPqdRKcwwHS&#10;CsomDyY+73juxcQ1Z+DQhlyr2cPVmW9pfA8NT4hYCtSdgVfDsj0r4IWk4ddsstt5oKr3Lr5DIObd&#10;Sumoii4FD588jWTIQpEmCZPJFC3jOxPZyp8bcg6pZe1HIjmACAHnK67vxrWrKAnWorVCC4X3US3e&#10;KEWZF/jSE1xzjfE4SkgG3R7OW3xZ4aWimlbxfZfzZP0BCsHx4SEiBJQ2bGxuRDVzrehmKdtXdsg6&#10;fbY2t/n22wc8fnifnV6C6RqC87w4OGB8OkRpjRBgjGL32lVsCDx49BiTGHwd7+Wu4tqdV/jZn/6c&#10;RCtEkpBXgY1+B6U1eZFTVZbUaFINWkei1CQ1eDzHxyezuLTX6eBKz8HBPtN8Qj4pcKVFOkWq0zpO&#10;hH63x3Q0ofSONDFI75CBmujJoCzYaU6SdRAohEiRKuDthMIKhDBo55HKIsOU4CYY4dHOIv2I/HlF&#10;cKeYjRskg+tIMiokFtBKIXwksvXIupbtzjOqzuKF6O9Eo7xOTazCGVBcnouRFDRELM0amCVcYnaM&#10;c2rt4Xzc0dQQ5vfUcyDsZTkNc+SLPszyYSnkjCB+Ud2sXQ+IsfziGop3vibXCkvznfk6X3PO5mdN&#10;bXZRztj+eRNrtXPiRbnlovqCbxFpLFNnX3b9un7XHBrHNaOxbD2P+XcZMRKLOfWMMEBcAN+vbW1r&#10;W9va1ra2ta1tbWtb29rW9v9XWwPg17a2ta1tbWtb29rWtra1re2faYuUlhY1bi1TGWofY5GC+2VA&#10;iUVNgssUi1bZPHP6ZY2+q465COT+MspG8/e16BTz1zbfNN5W23qZ65s/97LPNI00bUDBYsU5v3AM&#10;5s9xpqbeUkRcAl5q/r0MND4/rm21scvA/811LLunZfe5au4uU9acXy/z97tMebB9POejqkK/l/He&#10;e+/xyaef8sVXX3Pz1Vd4993v8pOf/ITh6YQ//8WfYUTASIlQEqM0JQGbn3L8/B7XTElHOrAV48kp&#10;goAxAicE2eYVxpMp2jsQY4wxCJWhTB+TTpBS422FkZqdrQ1SY8B5bDGlmA7xwpJ0E4oiRwJZmlBO&#10;jxkePECUB5SjAzpZSjcJlNOoQqGkpJsN6HS3KZ89x1mHBSoVm6s6WYIPFqkDQcZm0dI6EgsiSKZ5&#10;ybgoOTh2GC3RUmNMVFsryxJXBd793g/odxKefPMp1lmGwyFKBrSybGwqrNeMx45p6XBeYIsKbIlW&#10;PjYjBZhWjqySdBJJogVSS8oyNtdPRha3VSLVKfd++xE3b91kMBjw/e+/wz/9+gOmpaCfQFV60iTB&#10;aEknq+htJByPHDe9whDwrkQrjZIC5z2dRNPvZBSnY6KgvSMjoL1lt5tyo58yPCqZjEYcKMN/+s9/&#10;jlaKn/78p3R63Qiktf6cQmqjrnVxni4HXV78WTzmRXIMBz6cKWEAnrOGmso6QPDlV3f5+quv6aQp&#10;aRobd711qADCl/zsj36Pt9+4TVkMKYoJUoKRoJwlCZZEOvpKo1xgWk4pq4okBDqdFOVEVBAKHilA&#10;ohA6Ksx456m8wIlAYQVPP8+xbspoeoqU8OpOwvZWSr8vuHV7i62dLi5MmZRHdAcpb7z/Gq5KOD62&#10;3L33DfuPTpgce1SATAcyJVEIhAONQItAohXdficqfRcFImiCl5ye5gyHJdORoyoDQjqCFFRYnjyd&#10;gjwg6yl6m9sMtq7w+t5VxsNjHn75gH6i2d6QTEYOL5oGwBDHSEuCEHgFNnhCFeDwOacvnvPcf8xd&#10;nfLh1hU6e7e58trbfO/n/4ab7/yIZOsm0nQJIovKh0HUzfQCgiZYj/Ow+er7/OG/+5/45f/6v3D3&#10;r/53knzIlgbhjnAIkl6XpL/JYLAZQf4Egi+pisBJOaGqbO2jK1IjCJlB6y3KcoJRkjIf8vD4AOcU&#10;Jo0N7p1OjyQxsaHUe4SANJUkicaGPDZKhYCt1W+lDKSpiAq0LjYU2spTlRHoXOQF3W5sehVBkBqJ&#10;9AFfBZyUICRVEHjn8NWEVKZc6WRgNUhI8OTeRtUho4CAVgpX7ytlWZBlGUJKvv7qKz7++BN+9rOf&#10;UhRR6dt5CNYitUZKiTGxPF1V1QxQ6pxDSIVzzXpztRIfgJw1i9WPKSrHcxGItip+awMUFn621WjW&#10;ADDPmg3bMUKrERGJ1gm2rMiyLkppSu8IwaN1cs5fRICDuwCyav9pwB3ADEC7SIXXe1/PA4+SWQ3s&#10;1CSJQQZxQYm0UdnW0iClqhsG3QxM0DRUKqVQaUYnyfj889/y9Rdf0e8PkFIzneYkSRIBAfW1Shn/&#10;1kqhpKQsCvJ8OothrK0oy5yizMmL6TkSqJdRqg2zBzB7yq3PqNn5nfM1aFTVSoexMdYTMEmCyTK6&#10;/R4//PEPuH3rJt6WfHPvHqPxmLwsmFYVQUq6vT7WOvKyQDkfyWi0mk2ApnlcSom3lmk+odfr8vjx&#10;Yz788COUlGhtEIKZeuqi+HgV+OiyebwItLzqe6vUzxfFxati+EWqs+fOXTfIN/O3TZjUJhFo1Evj&#10;3D4D/bbJqFZdT7tpdVns3Xy+fd7mOhaRgM0TBDTfbc7TjqHnm3vnY4h5hfj5fy96jg1wahFQctk8&#10;EZfkifM/XwV8XzZ3LgAH28Qc83nD7B6BWhVNKkWRlzWJhmI8maAqi8k8RZ5TVRVamxh/CxmBWz6S&#10;RzRkIN47NgaDma9qwP+ze4RaSZIL+WH7+Ta/a5QC5xug5+fcxTxp9bpcBHZtX8vCxuo5FbK4Zmp1&#10;ZKVbQJAmj2Q2X87dbw1KC/Uf1xxzwRycXx/zDeMN4cGZonskHKLec5qG/rhm4xOYV2f7Xesry767&#10;rC4x7wfm/cEyH7LwHIQoxkgEG7SVG908+UezC3l/DuQy798vq6csUgx+2RjmZWoZL6sI7WsAslgy&#10;j1fVBNq7sp8Rjp35pWX+qD3vLwPnzvvnZfd6Geh23jcv2xsXXe9lxJfnw8iLZBKXPadVBJbL1sNi&#10;tUKBUrJ+phIZAiqiZ+Lv63UqQySMs9Jia6KqRCuEVHhnW8et62FCgAwRoBkcTkBeOR49ec5oNObK&#10;lU0Qje+wCAGlc7w4POT06Jj3vvNdjNY4GwHyPpyNk3f1PAhxTelEI0KIgFI5T2DS4H5ekvRFihbg&#10;TK6s170MaPtl6qGXrflVJFxtEoZlRJahVgdvE1nMxyyL1nD73PMxy8uQcSw69qq698sA8+fHbR7o&#10;3yYWWvicRPQ1kqiom+clx6djOv0tBkmXGv0YQddKIrXGlRVSK0wIyBkJmz63/1VlEa/FB2xlqaxD&#10;acP1G3scHQ4pi/xcbVeIxWt52ThFBXtJvZXGPNkFTkdj9g8OOTg5oXpxwAcffBTV7LMNhEywtsJo&#10;TdrJsFXFcDxEGYVXGuwZMUCSJDVYPK7h4CMAfjyeonRCQJElBd1OFyEE3W6K97ZeMhGsZozB1aRn&#10;k8mEXq/Hlc1NymlBkL7GYtU1tmXroI4NbGUpywpCHd8IBcEujLkXEWNVVYW19hyYTymFzDpxjkgx&#10;+33z2ea5tslbZ+OvYg7ivEMIz7Wru2wMBoQQotJ6jMBmsU5oxbfn95TmAUbCovZ6mim/O0dlHT7A&#10;1uYmnW4XL0Q8vnMUDj788B85PpnEsZcNqE/jECA8Eo8rKrLg+c5r13j1ag9RnHA6fMHWQHHr+gaC&#10;kpPjnHzsqEpLr6/ZlJ4GxgAAIABJREFU2krppClJknBwOGQ0doxHltNhIB8HBhsC1Qn0Ni2f/OOn&#10;/ObLp5TB4IOh2xuwsbvL+z/5KdfffpvN3RsMruwhk0HM2UQFosQHSxAVIh+y//QR+w/v0x8kjPsp&#10;odLgLXleMS1cVLQFpKEG9kYiilQZJFDZKgJ5a+I4bQLCl0gVx1dmoGTcPwSSrJPQl5KiKKmqQFV5&#10;Rsc5x/ueyoFITrn77RDf+4Tdt99n+/YtNje6DLZ67N2+QfF8TNrpYK1DhBLVCfSTQH8guUHKcGo5&#10;nlYc58+YHB7x+S8+4bO/2KS3s8f1N97i1bff4p3vvs/mzi4HTx/z4tv7DKzmrR/8hOLFJs/vfwyh&#10;4OrVhE6/x/6W5fGDnNGx58vTKRvbFdeuGjb6gtRAkhgSZ/CU7Gw4rmz1eXZQ8uxwyv1PXvDZXz/B&#10;SMXebgaFZZuc6yZhI9ng1o0+H9w74usnY0Qq6KQJd25fZzwtmE5zTk6H5N6RdLpIpSNRbgiUxRlY&#10;9+7dewgRePutNyOo2VmkgBBknXdF1XdCHb/ZQJAKQiRZLUKB0BJV1xMjYF0ghUVJGY8zIzH0dd6g&#10;IunnuRxL1KraZ0B3AKHOSMYIAeHVLPcwxlzIZc75I8QFsklZ7x/OunP7TPu7sgYa+yBRRmOURAnB&#10;cHjCZ198CVJBkDgbx0rI87GrUmpWC3E14YYgoGSMwbodw52b18iMgTInSSQxzfWIINBaEkSgsg7n&#10;Y/3ROkuiNEIJkiRBeCjGOUYZcCESQwdBmqRkaYfJNOfg4AVSQtrt0t8YRLLWsiIIjTIpabdD5R1f&#10;3fsGJRSu8pS5RUnF0eGQvIj1miQ1XBlscP3qFV4cHPHs8UMGSUpVluTOIYzhxz/6PlVeUllHMa0o&#10;ck/3egfvLXlZ4kNASU8nM2RJgjSGJFFIdcyzZ/sIIbhz8zYKzXiYY6uAEAYRLEZ4gg8Y4RGuxNoJ&#10;mUjJOgmJliQiYMsykqNYjyBHKkB5lEgITlJZhTIZQm+RlxYVIgnouBghKZCyRBSHaDOhl40j8fDh&#10;KePxPuV4TNrfQ6V9lM4QSkMIs7qw8wLw9X7g494QJA43I1EQ4gzuHAhI1FkM1K7zckb61JCXNnuT&#10;EGdAaiGpiccEbXKe+bx4UVwmGsa3C3Ff8z6Ec4SWkRCGC+Rli2pVs+uYq9WfO5c4f6x2jbj51jyh&#10;4Hy+1Aa6L3rfvCg3n7/GZSRUs1oDnAPPz9ew2z7nQg5RkxTM7nc2zgEho6+rKy5xbwtn1L7n7nfd&#10;irO2ta1tbWtb29rWtra1rW1ta1vbzNYA+LWtbW1rW9va1ra2ta1tbWv7F1rzMrkNvl6l1rPsO+3P&#10;zr/IbR9jkdLcvC0DMyxrsFykrDJvq9TEF6lYLRqH+WtZpgLevOSeB5A0n2urCi0aj/kX/PPjukoh&#10;8kxpcrVi+vyzXTVW7Wtb1gS9yNrKYZcB6+fHaBEYvQ34mb/2ZU3n8+Ce5vvLmguWAXRWkTNc1pQf&#10;QsDV57S2Yndnl9dff5Nf/upX/ObDj+l0enznrXf4+c9/xt/+8q/RwoGLStNpJ2V05JGixJcjTCLp&#10;ZwZFBFtmHYkU0Nm4yu7t1/H7h8jKcjx+DB6USjBJD1SHyiW4YAlC0O31EEpCrZiSj09xxYRuZphO&#10;hjiXkyYCYR356CnajehIi3aOVIETMBnlZJ2UUXXEk/v3eHz/GZkO+NxBAtZVpECaJfSqjFGaU5Yl&#10;OhM4CTIorLdUtm6cEIJGEMUkBuUVO1d63Lx5CyEEn3/2EUZZkm5K5QOJkUilSHPHyTAqvBdlwdHx&#10;AaWt6HZkVOUMUSG+sIKi8iRGQLB0E0M3U4xPK6ajMVrA0ZN73Pvit7z17nu8/fotrt/e4+DhI/om&#10;Ie0qIiTboIHNjYxvDodMCsdmR2K0iar1LocgSHSXfqZ5ceh4cXxMcAnZVkbQlp6Cva0ezyYlh1XJ&#10;ZDLh2b7n//i//hNeCX7+8z8iNZrKOqQQuBCV54I4U4xpADzteTfvTxvQ5Qz4I+q148/AQGfCGXXj&#10;uZAER62y5/AioKRGB8HR6ZD73zzAOcvm5lZstqsqwINzvPbqLV57bQ9CwXhyjBCBTGcY4TE40ojK&#10;QRY5Rgam1iK8I01SEqOoRjnBu7oxRqFNVNCrnMdWAe8CXgaEVJRlBOxc31Vcu9Zjd0ujZEWSBYyu&#10;sE4gsx36u1eY5CVffvKcr377OdOTPCrNIxlkAhUsshLoKA0Um3tkbFLMJxXTqadynvHEMZ2GWk0Z&#10;TKKRQmGUwyiBNIpkq093u8fu3i7Xru+yubNFkIrxaMjnnw3Z2oDtriJRjmRLoHUa1XVaqlGVt5Bo&#10;pNIRvCTA4ckrS2mnlJPH2K+fcPDgE/7LR79k++3f4w/+u/+RG+/+PsJcBbKodCg8kqgAphKJKwPB&#10;SwZXb/PH//bfcfTigG//7j+SHw/jc0Eijsd4OUaoR5hU0xv0SDudqHicyAjYDnEe+Vr9XMpAxJEX&#10;BF/RCYI8h/Fwyng6Ak7o9wcMBh263TQ2SClIsoRqKhBCY32FUALrwQePMpG4Is8FRQ69fhIVskpL&#10;WTqOj0Z18ySkqcJITeVKhFIEKXHOY13A4xBK00kkHV9yfLzPdlfjnMXioiqRECil0VojQyAvcoJz&#10;dLKMqqr46B8/5f3vfY9eN6FyAWrFSAlIqZBBUAvi4r2fKcFLFXDCR8XgptFNqRpYVe9zcgHgbAWI&#10;Y9FeOt9Mtyx2Ew1AUgREowBVKzvFZR8BzkqCExatFFob8mlFVVmMSS6AveaBsY1Zay+otqdpem4v&#10;bhppZ+pyIaoOaxUbiL335HkeG2MRM/BoY809B0BUAW00WaZqBXldN+VKhBQcHB7yX//hA3wAY9Ia&#10;pKpJkkj4Mh6P6GQZaa83A9E75zg9PWU6zamcjYAEH8FVtgb/A+euaZUtenbx5+cVeubBpQBaK6yL&#10;oGqdJHS6XV55/TX2bt/i6bOn2Krk+PiEyXRKUVm8F3SyLlobfPBUVXwe3jlC3YgdgfW+VvMJHB0e&#10;IUJgeHrCBx98QFkWDAabINsqzufVd9vx2iK143a8tYxAaBXQalGMvCxuWxbPLloPyxRnZ/c0G3sx&#10;a6YXNfDMu6hAJ5vWXe9qhTd5DtD7Muq+8wCTZde2SMW9fYwGDLMsrp4db+5v0ahuBRbmQnHu6d8d&#10;QLqkmXg+z/Q16cllz2tZbrEsJ1sFxmuD8pappq9qzlVSIoQiSTKsK5HakHW6SJ2Q5wVpWjeR18+t&#10;ci6S2viAcwEhot/qZh2MVjN/751rqZCGmdLw/JguyosiaYa7QBLSXpuLSNcW5dDNfJFSXwByX5Yf&#10;z/KdFrnCGflaAygVZ83TC9bB2X5wnhDhQq5bO8/Z/1tgkfbca4CvoaW0vJi0TyGEmoHlm7H1SxTA&#10;V1l7rFeRCK7KJ1cBwOfVZZftNzPyhrn6zfyYz+cQ84rf7fNeAOIsqZu8jO9b5t/b51rkH9tz5dy8&#10;bp5/7eNWqdi/7J5NXdF5WWKWVfWsRXWc+TnTxBRtQotl+8Uy4Pv82LRrdpfVtpbNuWXz73cZ12W+&#10;ehkJ5tm+cZbzypqkou1DzkgjFFqABJRUgMUHh5ACa6uzNV2rVMb5EdBS4T0MpxOeP9/n9s0btV/1&#10;kdhGRcDcvfv3uf/1Xa5e2eHV116hKIoYmwY32zNErTIbQcFRwdo7G+PtBfN2fgzES+6H87HWy+7R&#10;LwvkbkxrfW7/+F3WUpuAZCFYqfWz9ngsAoi/DKHGy8zHy+qR83NxFbHVov1zka9dRPi1CGjVfN4Y&#10;gw+C4DyT8ZjJZEy316OT9RhNcjrdLlmaRRCmjwQCRVHO/EZTY24U5j1nOU1ZlvFcWrG9s8Pu1V0e&#10;P3pUAxmbuk+4oCq6ymfE+3cRyFbHzLaqODg85tmzQz77p3uMRiMQho2NbaRKMUlGcDH/6Ha7GKU5&#10;OT0mz3NCEuh3exwcHMzigKIoomIrZyFjmedMtCZNEpx3VNbiRSBIjUoSBBLvHSaYc0ByKSXTyYS9&#10;q7sMh2PCZIy1lqqqEEiSNAHChVp9VJGPayFJDAIZSeLKElcD7tukWPMxe9t/NoRZTb6plYr1i3r/&#10;akjmTk9PZ3WFZj22a+HNsa21QCBLEm7cuE6WZWitSBNDCI5YsRBnpFz1u4JFedS8b2py7ajmHs85&#10;GAzo9/uE4CKpQlmSasmzZ8/4+OOPiWQjCq1EJBHREVjvnUeJQColNzYlb9/q0xM55fAFN3Z63Lmx&#10;iS1yXuwPOTos6XY0V670GGwmZMbgnOfgYMz+fk5eCkoLQgY6PUHaS5AZIFOmU0lna5t3f+8n3Pnh&#10;9+lfv0GS9Ui7A4TpEWSXgI67eyjAW4IvCa7EFmMmR08RLifLFH36fFsUDFKFLyq8hKLyBB/JWUJZ&#10;4QnYKpJoZYmgk+pIeBiolW8dsnRE3llRE9HFeotwDvAoqfEiYKUHFTAqgjZ9UBRFoHKC4aOnVOIZ&#10;j7/4GKsT0u4WXSMZiCkdaSlHQ5JEkmaBNNPYAPlkSmI0/Uxx88ZVLJKD0wkPn59wMhqTP9jn6bOv&#10;OP5sm4d/f4fbb76H6WQkMvDVo3scPPotr20pxsc51zYSMiPodRUbb2Rcu9bj8ZMTjg4dRy8cB08t&#10;27uSa1cNVzbi81dK0U0TrHe8dqNPP5F89WDMn/9vX7BxRbGzEbh5tUeaCLwfcaMnGfS7vLp3h7/7&#10;9DkffXnM4VSS9iW3967T6fa4e+8bvn38jIIp3V4PKWPOJZVGSnAuklrcv/8N3lW8/967pGms6Z2J&#10;WUdiGinrPFnW/l5E4h0pJa6yoDxgUUojHFTVWe1L1edraiRnfn0RGV89Ieqc++zX8d2HkDEfbPz4&#10;fJzXrrstfX/WIFK5CJRtPqOkwLpIUKAlKCE5PD7m4YNHSCkonUeFRuE+kvotIn1GBIQixjch4F3B&#10;tRs32NrsQyhQUmK0QGtBUVX44AhB4JxHylin89JHMhcp0MoghWA8HjOdTPAByqKkLHI6RqEQdNKU&#10;o6NjyskYBNzau07wDiECZZ7jqorpZMyVnR163T4P7n7F9qCPqKZ0Ox184RiPppEgVsS4rt/rM0gN&#10;f/OrD0hFJAkoXKyX7d24w7WtK3zz1V3u7N3k9HiEBFKjI3GMzUlS6OiE/kYPqQxSJLgASdIlTQo6&#10;WYduljKdTgkyvisKTqCUA+UxHUOiBMFVjI8LhJD0On06HQ22IlSB4CuctXhXIY3AiARcgRIJVQCp&#10;upgkJaCp8jGFnaICYCukEGjlIIzJkkASBLIsccWUyWhM3jkg2bpN98oNRNZHSEUQgLezvSgSPahI&#10;5jcjSpmvVdU1sbAYpH2m/D2fN4oZYdtMV96ff5/dnn/z8/88ISMzEPr531+M19p7XRPjNvv3KgIp&#10;Ic5A8xdj7PhesnnP1obLt8lSz8gBl59jFaFou/7ezoFW9VIs6kuYr4OdJ+haTKjfkF60P9/UeNp1&#10;B4Eg+OU5xz+ntrK2ta1tbWtb29rWtra1rW1ta1vb/1dtDYBf29rWtra1rW1ta1vb2ta2tn+BnVda&#10;kgsbapvfLwNet22Rctj89+dByfPfXfbS92Wbo+fPPW/z19A+9mWqqou+u2gsV41Lu2Ht/2XvzX4l&#10;y64zv9+ezhARd8w5swZWFcUiKTZFiVLLancbsDzAMGADBvzH+c1PNgwYDVuQZcOyLbRbgERNnIos&#10;klWsIbNyzpt3jIgz7MkP+5yIuJEnbibpR8UCEnnzZsQZ9tl77bXWWd/3XfX9q5TGNt3X8u+r1Tk3&#10;NZQOscUPnT99L7yiFtn//Zs22G6yq0Dt62D89Zf4603+q3N2/XNDc+lNG5Ffp8y3qkqQmrg9RZHz&#10;4Yff5O/+6Yc8efKSH//4Z9y4doPJzojxuGQ+PUf5pNSnTJaAtqrFhRapcpRWRJvu2UdQQiOzCfs3&#10;36NSB8SzE+btI5RruSYkJi9A5iCTImXwPjVZSUUUAuc905Nj6pNjRlqghaepzpBY8A7fXCBdQyYA&#10;n1oGMyOwPjK9uCBKxUd/91c8ezljkkmmc4eMUFcteZaRZTlF7pNSjkz3lWeKPCvZNwVCt1T1DGNA&#10;dQopxuT4AE3t+OGPPmJaOZqLhp2y5OhoSpRgslECWOeglSWESN14RmWGykrykUXVNe00YIOjLDNG&#10;XlIWGnxLniv2JhmzE4urW3wm8LHh/q8+4vbN6+Qq8MEHd/iHLx9TVwqbBaxt0VJTqJxYpObFiwvL&#10;JDOEEFEatHYoBF45dkcZkzJnNndUc8sskxgpUVJyOFEcFJKpTQq9cyl58uwFf/4X/wfGKP6Df/lH&#10;GKNpW0twISlFw0K9fWXWDc7P5R86n7C+Rpe/S42xvS/yK01PXZOeECAkX3x5n+OTUyaTHTKtaeo6&#10;AfCEoLU1t269Bzisr/DekmlNph2llEyyjHg+wwWH9hHvLArBqBiRCUFo6g5ULdBCJcVwEVMzUZDU&#10;jcWFgFRgVKAoItevF9y7s8fefkmMDhcMzjdYYYhWc3Q05e9+9BXPnl+wu3+b3/3Ov+atu7vsF46n&#10;n33JJx/9BOVSs1WwkJnU4NXUgegDtklKNc4KhIZxIdClJBspisJA8LSVR8rIwY093nr/LcYHE16e&#10;zXn65DmffP4VZxdnVNMTjGi5e1dwWGpE0JhxhkCglaLIc5y1OO+w3pKPDFmuGZc5xhisdwTXEgM0&#10;NuJRnM8aXl484uKzl/z7//4zPvg3/w1f/6P/hJ1b7yGzkiAkIiqEt0RayCUeiYqK8sbb/OF/8V9z&#10;9MWv0c9+TqwrXB2QCKyFqg5kZUsz82T5GVLHBIgf71OUZQKEBBLQWEgkYwSeLPf4YGhajT5v8XHG&#10;9KLh9GRG3TjGu54sM/gQiBhCzHExp7EWrSXWC3yQCaSrPFHA2UWkmGSYPClhBw/eR9o2dup2FqXT&#10;s2t9wPmkECeR+CiIvkUpzd5I4WOLjCB3C15OK5RMqvFCZUghyY1BSsm8rlJzWoRHjx7z8ce/5I//&#10;+A/IjOgazbvmSSFRarkPtm27aGxHaCIS4X0COnYAmRADslOISn9fjjkG1V6SzM5C3SbGBMRPazlc&#10;iuFWrQfGXoo9unMuVIdZgrxCDx7sGoGNMeQhRyq5AI0P7YFDwNx11cMe0NUDNZNCcqe4rjVSKqxN&#10;II7gPVWdGkHJc9RC5X2pXh1jxBDJpMSHdIzM5CjdNQV2gG/rHH/zd3/H+WzG/v4+QgjyPK2ryWSC&#10;tZa2bSlHowRk6IALbdtSVRXHxy/J8hxtDLa1WGdxviP9QA42JF8VOyZf+6p663r8sKoSCqmZUqg0&#10;bnfu3ePDb30boTSffXkf29YdoYImxKQeprXpFADT3K6rCkFSH8yyjDzPU2P6aMSLF0fMZzNGRc6v&#10;fvExjx8/ZmcyAQLBJ4XBft6txzhXNYsOxZlDsehQXrFJdfKquL6PC/t5+tuApmBlW1woUi12XqTu&#10;1i5iDbQoFs/rTUmiNq2b9Xi6b4YfistX19imvK1XLg8xpObVzhclUB6XFI7XY+ZVhflNz27oWWyK&#10;l/v1dXmwX817VkkhrsrxhgDur58vbFTqvJQT0SmRhUigJxpIgAFtMqazKarzXTEm1db+erzvFDdj&#10;IkrJihLpXGrWB8ajBIB3TbtUJFMqjcRgY/WratxD6rrr97M+zzbNm3WgRCJ1SP9Oe97lvGpdPXeV&#10;3G2dqGRdRfaqRu3FXNkAVAxxA/FTB5RbBXCnvWYJAl8HYg6Nzfq/XweAfN3a3kT0t2n+rj/3IVXk&#10;9Zx1075z1e/ja679dcf6Tcj1XteY/ybjfhV4d/F7KRGhY0a6Ql39ddfLBlIi3mDMhp7Jeix0lZLy&#10;KrhxCCi/iRByk/r7JjX4q5S9r/Lrq/HkktxCXFkH2USIub7fvEKC0a1XtaKUmvb2uFjbydf6jlBJ&#10;YUNcxO5Syo5QiVQ36WPesASZKpOUq70LXJzP+eSTz/j2Nz9EZxnOubT3SonJFE3bMpvNuxh5SSin&#10;ktw7UsQFoVCvPO2Dx7sEnmNQsfJKDphhQtFwOZ9/E3KG3xT8vk6iMlT/HIr9h0hvrqp99t/vCZmG&#10;4qL1fW71PJuAP4PKnQOkH5uIKdbn4RD5x5AvW4+NNz2Xfv1orReg9MvryycywhiZz2bMihmjcifV&#10;yIJb+DglJK1NQDUhL4Oq+rHJ8nyhPA5LUqOiKLh56xYvj4+pq9nG+1hfy6sgrvW6czqv6gjrAh//&#10;4lPa1vPB179OORoTxIrqsVTUraUcgTSaIi/JswIETOs5Lr5kOpvz1f0vcU3di8sv4jAfAm1d07YN&#10;dTtnXhvMTNM0ejH+3nuijzjXkfyJVD+wzmOtY2dnh+lsuqKsLrucVL1CTmC9T2tPdPmYiODpSLDk&#10;Rj+8eoxeyb2f85disbgMUNdz59V9oY+z+lgrESA5BLC7u8ut27eI0SOESuD34Lvzd7Fvl+uvAvLW&#10;le7Dgghhuf5s2yKlYlSO2JnsEL3HB4dtbUcIJvjiy/t89egxSkoyLUEm5ewYEoGnUZBL2FOB333v&#10;DjdHgvbsMXcOx9y6vs/5+YyjJyecn3ru3Dvk8LogxJbpzHI0tzR1jW08o4khCkeWCbI8o9BFqmWM&#10;SszeO3zjj/8z3v03f8rorbcQWU4UiigMMWqIEle1NPMptp1xfv6Up/d/xYNPPmZ6+oL2+Ijq5XPa&#10;85eY82NyZxlnLcUkkMmI1BBlImKJvqtbC0nIwXuwNuBmLSqC0SopvmuIAlwLoQoo5ckyTZEbZM++&#10;iSf4iBagtQQkwUV8iBQ6UBjF2BiiktSuoWob2ukzvIUZ0JpELlmOBLtIouvixihoWk8UgRcvj8gz&#10;zU6W8+E71zk9rTk7rzmfnVE9P+PR0wd88eMfku8e8rvf+Rfcu7nP+MZdfvoPP2A/87jZnDs3U73N&#10;1hWjPOfevZJrh5EXLxqOnllOngeqaUtzB8ZjMMYn5W8XQTru3RiT5ZEHzyxnLywnM8hEzd23diAG&#10;stgSm5Y83+VPv32TG4XhB58e8Wz6giePHb/zzW/x/tff46KecXo2Zz69oBwl8LHuwLux23u1znn4&#10;8BEAH374IbkxEAMi9krGy/WppV6AN9N+BFoLhPCIAEJ4HGkfapoG7wNZFtBaoVQfC8VLCvCX98Tk&#10;v2RXS7i0H4oIUV4m+JISKQSyyy2vei+5AAtHEFotVebX9u6kHJ/e4QgizqcY6P5Xj2icR0izAP8v&#10;AciX47mebFNphRISokfEgBHw/rtvozoCt7LIMcJ1xCgBkymUltjWJ7IirRA6Eb1mWYZSgiI3ROdR&#10;UuM7H51JQZkpikxSZor7p8fE6Ll99x6j0jCdXqT4Kjh8cPi24ait+fXJOcpVlCZjMtnDaM2Tp8dE&#10;QBuJlJFRaQi24uMf/xPHD79kVJaJQDYGiqLkX3z72zRVzfNnz3jn7l2+eviULFcg0vug4CqM8ewf&#10;7KCMTrQDHcFokefEnTHjIqetZjTVHHROVBKtMoocnIsUSqMVlJmhrec8e/iQd95+m1zlaAEuOoJv&#10;icGDUPi2JrQaaSQiM2RG4XwiesrKfaQe0czPsY1M7xXqliIP7I5zfOOJYkqZtShhmTlLO61o7Jym&#10;Pqe89jbF5CD5ywAqRqQSiaY3JDKqfu9bncN9LZoIfoXkdLWIGdlMYL+oK1xR+1gn/xqO1+hqlemM&#10;q3H2UNwY1/bBdfKXjbGQlIs3aLEnv+prP86vxMqvZt39cVZjtde9d35drnTVe+9NPRir7/CHcuGh&#10;Gk//nFe4Pi/FIsu3kqLzQXEjyd3Wtra1rW1ta1vb2ta2trWtbW1rW1vaFgC/ta1tbWtb29rWtra1&#10;rW1ta7+lbXoJ2YOTNqmOrr5gXVUdHGoU3KTstEkpcuh8m158r97DEEB76FhDx+t/7hvlXteM3o/R&#10;JtDKJqWjN2kC3XTO9Wb436QRu38O6wCZTWpJ68qKV437UAv9kJL9m1zz+vNZvaah819FFLDepL1+&#10;7tXrWX/Rv97cOXTMTQ30myw1S9MpfqTj3rp9i4ODQ+5/9Rj/q8+4d+cOWSY4OT9BA8F7pFJY5zCZ&#10;ASnxEcrJLtQVs+qErFT4CF5ohBlT7N/hnYO3+OijH1M1lrECqVSnZh3QyhBDIDeK6fkpejRZNqbY&#10;loujI/J8RK4l5ycvEKHBu4BvW3TXWBWjREuJkgHr03POtCL4c0aypQ4eI4AgaGoHuwVKaiQNUjiI&#10;4CzkRcm163tIn6GfX3AxrVKzk/PkPgciJtPMXp7z8vEFdRvZnyRQKSIpUTe1Y7R/SJ5XECsEOTGO&#10;EOaAcmdEXhngmLyAuq1xHuZ1TZkXSAlawTgTGCnwPqKlwLuas2eP+Ok//T1tDLx9e59f7E2Yziom&#10;ZUSpBjrSgUw49nc1L49mTIqSvAAVHLmhU8CwlFnO/k7J6UWFtZ7ZvCXXYAqJUYYbeyVH1ZQmpHtv&#10;2wb7+Al//hf/O1opvv+976GVxtmkXBVXyCeW6u1LANmQD0jzPBCIayt2uY4FMqmULhSC5YpyfGok&#10;vJhV/Oznv8DZQJkrfNcwHGPEB0+RG3Z3J0gVqeoGk2XkRlMox8RIdo3GNorjtqJqLNooxqMRuVDE&#10;psU2FiVlUgwSKjXNiojznnnlmVUBlUMhwSjJeEdy784+k7IgGxVUtuHs1OK94fT5MSenj1B6zAff&#10;+pD/6D/+FgeHb2GyA05ePucnv/wnnnx0nzgHHQShAd9EIhatIrsTg9YCrx1CSMqyJMszskIhc0Xj&#10;Gqp6BiJwuFegC4nQnkcPH9E8aHCuoqodMRr2JiO+9sEhowmMyoL6rOboyUvcTDAalyAVMjMIGSmU&#10;YUfvIA1oA1kmECqQC4WQJVIodjslwevWcMeWnFWOhyf3+ewv/js+/vd/xe57v8e1d7/Oe9/4Jof3&#10;blOWJUIbRCiQlAhhCLLlve/8EX/6X/23/MP/9BV7u6BiwNUW7yNVranrSHPuEWNBMQIbHaftKWba&#10;UI5K8lxjbYO+hRDqAAAgAElEQVTWoJTEqIxynGN0gdCGO/c0tpE8eXLC8fE5rXNcnFdUzXFSHyr2&#10;yIocIQomkwIlZlg7Q0qDFBadeYqRomkcT5/O2T8QSBTeCkalQRnbNaLTNX/r1IIdAlom8Hkk4Lwn&#10;BI/WGRMFQnpUVqBUzoWL1F0bm3UuKeUYg5tOqao5xXjCdFrztz/4AW+/fYd333mbMA9YaxdKsbID&#10;1mRSI2Ts/i+d04eACqmBWQTfKazLlb0hNReuxgj9+l2u4S7uuqTSnBoSheiaqjuA4lUxxQJQJpJ/&#10;ip5LqjisxGogFgrpbXAdwJOFQk7fvN/HQr0q3SqIq1eB74EtCZStmc/nrxAqhRCQKqnpuQVAVpDn&#10;2aWYogfLA0kpUIDWZnFsKRUQCT41JccY+eSTT3ny7CmTvV2kMeR5TpFnFEXBqAO9n5+fc3FxkXy7&#10;ToCCqqoAGI1G+BCp5nOapmE+m+J9D5a43OD3urgm+W4ugeGHYth1UGsvRh6Bu3fv8Pvf+3329vY4&#10;v7jogAw9wYJAKJWU30PAO49WqlPiMkiVVM60NozHYw4PDzk6OmI2m3Ht2iFffv4ZH//858geIB0C&#10;Sms63oVX5tYqwcJicl2RcwwBcodi8025yiZ14fXjblLZXT/uxthUXA5vBQKplkqmCbgirgTsvy42&#10;vCq36c+xTjI1BKwcIvQaUu0MISnXD42tWCNlWM3R3vQ+huLwofzlFRBoL1i3EsYM5XavI0R4FXR5&#10;GVg4BCS+KicWK1HSgnSoU/5KBBIFs9mM2XyWgBfaJLXfQEfwkkhSQgxdzLxU0pQd+EzQxVws52Lf&#10;JC7X7m0IhHgV2LX306+rAawD3y8D+IcJ4TYBCtdB2eu51lXA21fW7AaCu033keZQTCDoAaDmen7+&#10;KkAxXhqHPtf/bWx1HF715fGNahNvogB3Ve1kk/8UV+T2m2oMQ9d/FRh0yEcNXd96XWhob1ioyQku&#10;xURDU3uheN4TSbymRjJ0HX0sxAbV5k2KvptqEkPPeR20sf7MrwI6DdYX1kAQqyClqwhWVq95qDa1&#10;Pi6r5+qf/6rP2FT/Wl8LVykTrl6HUknBWai+JrUCYBHJpyYuqBQfx14hXsSklhk8SstEtibFIHkP&#10;iHScELiYTXn46DHHJ8fcvXsHp3uCKtn586ReKjrl7aTOu6ocKVZqX2nfcNZ1apEsAPuXfUJ4hWDh&#10;dXWzoXl3FShoff6t74Wb4pX1uuZVfuZ1Puyqufu6OHDT+hlaY0NESkPffRM/e1Xdb9M4r47Xqk+7&#10;6plkWbYAwS9IgmLKY+qq4kwItM7QOmM8HkMINPOqA7xrjNEorWidQ2u9mIMhhAXoPcZI0zRk2mCU&#10;BgLKaHb397h+4zqPvpovCHxkF5Otk3Gsk7pcrpWGRU1KSoWLHhFhXjU8evyMG7fuUJQj2tZSZBLn&#10;LHVrEULQOgetZTqvUUqSFRlKaay1fP7555ycnFyqWcW4nLvRW9pqTj3PF9didE6WJwIw2zZ45xfj&#10;rLXu1IoDJyenjEYjiqKgbhryPE8Av+7+nHOXYoAQYqccDIguxoIEhGe5tlcJO1bz+l7VfbBWt0K0&#10;ElYAhEopjDF477HWXlKWX/qIpFocvOe9977G3u4OENEy1ZKXfjN9LsbQEQMNv+9ILkks1KStdbSt&#10;gy5uHY/HALStBREIzpFrQzWb8/EvfoW1PtUtfYvq6onEiIiOTMFIBD64s8Nb+xlh+pKbewU745IH&#10;Xz3n4miO8PC1D66zu685OXnJfOao5hEfoMgkBwdjFIGiI7uLMqJjwBQTxjff4lv/6j/l4Pf+BPX2&#10;PaJRRN9SX0w5eXnOfF5x/OIFn/3ylxx/+Qh7foZtT8FfkNkG5RryYNkLLSLMKEcNYy0oyxHBV2gS&#10;+M8g0UYjYsC2Fh8CPoAUCtcKgo0dsBdUpkkUWlDXHu9B+kjVWqa1oyi63KGTPs5MAgcboyB6gvc0&#10;bcBbTxSeTAnKQjIJkboN+DYB662Htk0A1egDRQmjUY5QdP4lJILb2lHNa8Y7u9y6VnA4TkQUF7M5&#10;jYWzizkvn8340eNHPLpzHSU9NC1eSFoZeXHUYjQUGYzGkTLPyLWgyAKHe4JnTx1PH3vu32/Z2zeM&#10;JjDesRSZQEWJpuHwumSys8fRUcOjJ1Me3a85u7BcO8goskj0LcYJrhWa73+wyyTT/PCLl3xxOuVX&#10;v/gZd95+i51RRj2rsC5g53NMUSC1gZj2YoTqfJfg4aMnSKX5+gcfUBRZR4TT1fC6utFyb/BIBEJL&#10;Ygzdnp/A4LF7jxNCxLlU5yvLAi4B2jcTZ4kukBGIRZ2FmGId4uacVKzFA8uf+z1mJbfu3mn0PqmP&#10;O2JM/5d8fLo3rTWzquIff/QR6esJEH9JxXnleyku61SykciYYigZYTwacfPaPraZMS41BIvUiWRZ&#10;K9kRpgpsR2AkpKTM87ROjMYYgxQJLi+Vws5mCURP8htGR7yvqatzslxz7fAAa1umsxmjcoRtKjKl&#10;8c5xfnFGO5uxVxhKI1FEpufnnJyeds/Sk+ea8diQG0k9OyGTnug9yhR467h54wZv3TrkJz/7mJu3&#10;DgnR8/Txs/Q+T0ZidEgR2B2XjMcjBIK2tcgIPgaE8IzLHBUD84tznPM0sSVITTmakOkMVSYST2kk&#10;2ij8uWV2csITAtev7ZDpLBFqOItUieyzqWZIQiLiCwJpCqxvaZHkWYbJcgQ7TL3Di5baz5idVORm&#10;nxgCra3IiwaVtWTSEUODCJbaXnBaz9i7+R5ZeYA2I2RuCDEmYtkIWmqCTOR+fd3odUTo6zneenw7&#10;NK835RBDn+tjkbS3p3cCHbXUlbHcen60SsL0pmRRQ2DzoVrl6hj0udmmXomr4tP+fvs4UUo5qCQ/&#10;BJIf6iXYRFa2mqv1x18+i+F8Y7WuEqK4HKet5RFvQjS/ta1tbWtb29rWtra1rW1ta1vb2j8n2wLg&#10;t7a1rW1ta1vb2ta2trWtbe23tNepBg01EW5SoOutVwpcPeabgNJXbZM6/PrPQ43bb6oSOPR/Q8pw&#10;69fV3+PyZfLqNfSqD8NN5W8CpN4E7H+Tcbv87NKL/75ZJ/0R9I0ym5oO1hvi0+XEFcDt6nVw5TFW&#10;72W1YW+oKXZIgWm1qWKp7i6AvhE6DAJBhhTG+mMMvbBfn/Ob/n0V8UJ/3vWmj74RMoSAjAKhkrKx&#10;8y07k5JbN67z5OkLsiLnL/+f/5eL8zNsA+WkwLoZdd3y8ug5u1mkaTW1m5CPbmKLOXWICAJZAT6C&#10;lQZUgTaa2bwGknpyFI7gG5R0ZJ0yWaY1bTuntTUiBsDj24r56Qv0wXWMcNjqJTK2CCkILiMYCySF&#10;CZ2BcgGFSFMqekIboXXoGMmzJDIcfLpGa+coJcjKiKwCSoKvZ4iwx971XeY+Ih7TqRMJpvOGyX7O&#10;zZs5Mt+n+fyceOFRIuBsi1YCtOL63a/x3T/8D/nLv/pbhHwB0mOzktvf+n3e+eBd5Ec/46vnf4PJ&#10;wduK4FpqBbZVlCMB1BSZQyrBrIFDPFpEaI55/uVP0dkOd26/y81rI776csqskUzGCiEFMXrwLbul&#10;ZHpmOZk33M4zQvBEL4lRIFWg0I7dsWQ8Nrw4C0wdZI1jIgTjPOe9m4eczh3NeWRmHcZkYAW//vIh&#10;//bP/gIRJX/4+7/HqMhpvMMHn5ptpSL62K3p0K1HOdiYvfg5rlFWCNUhYCOE1PQaSOssxHRMEUkq&#10;UlLzxRe/5IsHX2GdJwaRwKdK44IltJa93TF7owJbNwhgkueY6NnROTd2SpSznAtHMcpwlUPp1EBq&#10;W0fbzBDCMhmPkNHirKVuHdaD0jleRFQeKEeSQgnGmeRgb4fJ5IDGR14+m/Py5RFt65hXDpUf8v63&#10;v8d3v/ttDg53uZi2/OKjT/n5jz9m+vw+GTV5hNgGfB2x86T0s3dNc+3AUGqJiIHoBEJGsjI9z8bW&#10;zM5bWuuJEsYTjcwkAc/sfMb5tAUDo/2cu+/c5vDmTcaTMVmh0OMSU+wyPbrgs0d/z/GTU3LT0Fo4&#10;n3uaOjLKwGSS2DfYyXT+1HwYyZWkzCQxCOaVI8ZAMdLpc6LFn37EF5//nF/KMX872mN84zpf++bv&#10;8u0/+ROuv/UB4707RL2T1r0QjPd3IC9QVIy0RRQGJXJm84a69tS1R2uBUoKgDF6qpPziHW3t8SIi&#10;nUIqjYgWiccYSyAB0YpswsFhTl6Mku8LipPzlkePn3IxP2GiJlTVBfMpjPIZUlqkcGjpyHXaZ5QG&#10;T6T1EiUlQUTakBq5BR4h066gDYQ20osjRuHRhKS4JCRRKMa5JsYGJQNlVmIaz5NZxaxtCQ4aqVBa&#10;o4zp1hoYozg+OeUnP/uYt+69lRrKgyPYGqEUPiqUyRBCoo1EoPHWEVwidIheYiEpFEG3zromebGK&#10;s+qA7f2e5SMC1alRhcGG2rS2JVLoTs398v6TDr7c94OnO4dKz1T47vee0CnkSSmxrkUKjdYZTXOO&#10;NgKzolrX7+tDRDe9YnDf6AepsdCtEmZ0APMeQO19AioZo7GuwZiMvFuDdOQKSdh1GU8YYzqgqMSY&#10;HCEUbduQZwalBUprnjx+yM9++iNyrYghAQi0kmitcM5RVRVNXdM2DZnOyEwGAuq6InqHIOBtQ1XV&#10;WGdpm5bgfUdmIxaApxjXgZIpBlsHL/eNgz2wwTnXKYb1go5ioei3jJlYAK7HkxF/+Iff587NG5yd&#10;nTK7mBKjICDxziMlFCZbzqEY8CGRAZjcrCjMioUK/LOnTxmVBWcnL/nRj/6RumkoihKls3Td/dRk&#10;NXbr48vVhsjVRs9XG1qHGi6H4uNXG17l4py9InWXcVzKPVbVcxd7X68E1V+bXCPj6uTPRRQLcqK4&#10;vKEUz9M1vvuwWGOiA7f183dISfsq2wQ268dpnZxrHUCY1DNTA32v6h5J+0SIMd1ufy/ddNykwB1j&#10;JHREGrG/X7WqNMulcb2qQXhTA/T6/V2KtRPie5BgYVM8vgnwFuNy7S3w9YvPxjVwaH8tYUWla6hZ&#10;OCbwSgwoadBSMB6P0FrTtC3OhW4dK6JIwK8EogoLkgsfBcE5ovO4EHAI8jxHikCmJN4onIhEDyJ2&#10;e9tavtHn1+uqYevzpX8+q2R2Q8Qay/UmF2qny2ccLwGOh4C6Q89kI/nCag6+8tjTmpSXlN96lWQx&#10;4BNet3YQArEyl9L1rIPfl8u7J1NZkj1149QREazPy9+kvrKaG64D7zepzq+D5TbVZ4ZqJZcVy7kE&#10;4N5EOhA3jPEmMOkqgcUq0d1VxIGbSA+Gff1Q3ePVGs5ybq7l/HFJ8rXJD181h1dd0qp0n3hDPz6k&#10;Aj+0N6zX01aJZFb95KZ62hARxjqQYpPfXPXjmwhOhuo66yrB68CRIVudz+v7yJB/X9/nev/s3DIe&#10;CjEk0FVMxG1KSTJjkGLBntL57B4oEhZre+EH4wowuQPBheCpm5Znz59x/8F97ty5iZYKFyxSKSQp&#10;r48IQiSRZSmFC0vfHEMPqrtMXJSeDYPqkn2YfhVQezmWootzBMGHjXvA60DkQ8DsoXnSx/qvkNaw&#10;GeDzJutkU335dWSZ6/OvH/fVub9O4PkmNdN1H9cfu/+5n9+vi+9e53OuWlvrZFJSyjSXRKSpa6bn&#10;FxiTM5mUBB/wRAigjaLMS5qmxceI1nqRm/XXvVSbV1jvkF6QZwopDKPxmGvXrvHs2VNs06T60grg&#10;cci/rK/xvh4uZcprEllEWnshOE7OT3lx9IzDa3uMR7toldaD6UjPQvDM5zOqpiLGyETucHR0xJdf&#10;fsmTp0+7PCQi5TIHiB3SLYTIfDalGJfkRZHyZi2IDqyzr6je98RAMQbatkFKuQDGhxASqFPJSwDx&#10;ZQ06+Q5Jel5SCGKIKJnGdWh99etoFdC+CrRbkLYIuYhHiEuSAWvtIp/u58mrRF+Ctq7Z2dnh7p3b&#10;CTSvO4K8zglJKRb5SwLEbiIUfjXm7K9hsjNiNBpdimlaa/uIm7Ozc379yacdaVQifhJC4aNHhhTr&#10;6uC5tpPx3uGYojnnxliwV2YcvTjm/GXNTim5dXOHURl58eI585nH2zS/chOZlJpMQnSB4APOBrzw&#10;BB1o/Iwwn/LTn/6Ym17TfPopQcDJi+d88cmvePn8Gd4msGdpCg52bvKNr/8O41GJbSvOj4+gOidT&#10;UJ0fUz//HN1USByuscgY0FqgtcQLQcChlcCUCSQaQsoNZa4JLs1Nk0t01qkFC0U5NkihQEiquqWq&#10;Wi7mFuuWBVopIkXhyTORCCalQGQZWZ5qYErItG8ER5YHwOFtBJlRW0/bRLwNHB8H5nPHeCI7lXJQ&#10;idaAgGN6cUY9BS2S8nY2MUSvOMgdd/c0s8ZzcnHE8WlAAKoJjK4Z6sZxMQ1oBaPKsbPjGBWGstTk&#10;piDPYG+/5cmLOcfHLeczwQ0pqZ3HqBYrAmOtyMeRWzoBdh8/azh57jk/qzi8ptjf04zzyHhkUe0F&#10;375RYNghe3DOg9Mp5w8/Q0TJTmGY1xbrHK6p0DEitEFJiYipxuY6UsxHj54ihOLDb7xPkeX4aDs1&#10;6z5XSMrkfd0lhpBeTADexwVg3LaumwcG51wiFskNkYAUGqWW+1m/p4VUfOuOv1IXWgkwV4XjL+01&#10;IXTvHeJKniIX9b9L7786AgspX91P+3XfA92N1mRZzvMXL3n69DkByEyGVArnWpQSxOCRSi+IQy6R&#10;RBMReIieGBpuXLuNii07eyXYihgcEkWWGUJMRCG+i5cQsSO8lRijEMRUo3MOpRLRkHMOJTWZkuRZ&#10;qtGfnZ0RYiDPRxijaJoa17boyYTcKGxd463DNzW0NVpEXFXho+f8fErburSHECnLHIKFIGmbGi0F&#10;RTmm8hGP5969m5weP+Ps+Akf/M5dLi5OuDg5ZjJOBTsfPUWm2J3klOWEEANVXVFPK0IMKAGZVDTz&#10;Ct86RIi0TUsbBc5JDg732NnfRYtAubODzjXOeXxrqS8ucKUkakuUGXmRIVTOvKqJrcO3jmY2xwdQ&#10;JQilEUEQnCfxYRq0KXHZjKwsqNyIympccJRFRmhnmNhi8kghAjYICJ62gfkLh53cIt+9SZldI0aB&#10;kgop0/vGGEJHGrF8t3q59nP1O+31OsFqzNbvjVcRML4upxmK04Zi7yEF9X7PW89drsrJV+PvN+kn&#10;uBzTv3oPq+PUk02sfnbpU8Kld83rNcNN9ZMh9fjV/X49R15/HmGNMPDy52TylSlCvTL/Xo1Rt7a1&#10;rW1ta1vb2ta2trWtbW1rW/vnblsA/Na2trWtbW1rW9va1ra2ta39lraJtX2TIs7r1MmGGntX1eA3&#10;HesqoPjq765S6ult6GXy+nE3gcrX1XqGvncZBCAHXuq/vhn0qsbz1wGD1q/5KvtNmj+H7jO9XOeS&#10;WummsVtnrl8/7pC65aYGiE1jvpxPXbOgfP39rl7zOmhk03htuuZNY3zV/FptyJUd0CQKgbWOzOTc&#10;vnULPvoYISInp8eICLu7e8iYGjads8QQyExOXc2JakQ2uUY4PqJy4KqKbJRhbWQ+P2Z+9oTRbkm0&#10;p4gYk3pahIgDYckLSZ4JqtbinYOQVHoCAe8rXHtKaBWT3BPdjNykRhZrk6p5L6jQg90Sji6BDiQR&#10;o5KqupQCayNt4xeqZ0YFxoXmXLWE7rs+WA5vXiffv8UvPn9Ie1EhUUjpMIWiHEm+9957lHsv+et/&#10;9zlCGOZ1izQZ129c48PvfJNvfPPr/PzXX/H5rz/GScO9r32dd97/Ju9/9zvs3n6bX372lKMHXzKa&#10;jPF+jg8xqQXpDOcESsNo4qnrQNsqTJ7mfLA1OMnT+18Q2jNCjJzNAnt7GZmQICLBS5SWKC24uIhc&#10;35VIAtZ7jNZY7xlPMnaiYTJqODprsK2nzSORHAVc2ym4fTDh2fSMuYWgIrZr+P/8iwf82//lz3DO&#10;8i//6PvkWUZVV7BQ3RCEkMCsPniCD2+w3jt/suL7l+rP3byVnfKTELTekeeG6cWMn//yF8QIOzu7&#10;SfEmeCCgoyQq2N0dkReStplRGImJnpEWHOyUjAtDc1EjJOTFmELnyOhwtqWanSNDzWSkkTLSVIGL&#10;qcf5pI597do+I+s5OztlnEt0hNipiV/MHnM+b/ACamfJRwd8+N3f5RsffsDB4SFPnx/zj//0D/z6&#10;458hqxPKCDeUJlqorEfKyHgEepIUlya7GcZ4hLBpaquk2xQAH1paXyE1FEoREAiRU7WCWdMynTl8&#10;EIgAypV89czy+fNH2BgJBPZvHHDr9lv8+pdP+fRHp4y1QAmHixFhFEJJqhCZzUMCcasE5k4qK0k5&#10;WhFQEULoFyPEYHERomzxaooT4OULghTYhwU/+cWP+eH/+eeUt97lm9//V9x9933ysmR68pzPfvB/&#10;Y1SEKLHRI/Fkec7heA/nItW8xbUN3jlEluFEUrNSUuJswPmkdJMaIBMQ3XlLiGDyHG0CSgjyUY7J&#10;DFLlXLtRcOPWNZrWgQpcuw7GnOD9KRKJbRwiSDITaRtHAutCcI7WJ5V2JQVGJfW7fi2UZYEWDbPo&#10;cCHgo1gAWqVUaJPjpQIkdj7Hy0iuNDIEXOPRyhAjNHVL7FTSnbNMJiMuZhVPnjxhXlUUWuKCwHuL&#10;7MACSgVCt1dqrSFEfPA42yKkQgmJtS3QqxylhjYlemIXWFcDX1ev2QQu3NQkGFaaa5f7bK+Ks1SW&#10;XzS3dc3qgXRPUiaQprWWLMsWe3APZB8C6/Xg97ZtF9faN/BVVXUJEOCcw5ik3t7f71K1eOmPEmhg&#10;+QqgV4FPe3okBNedO12395bWpsa6n/z0p+R5TlaUtD5S15az85q6qcm0wdoEkBgVBeXI4GKAEJjO&#10;p1hnaZo09733tE1LVVWEEJYqghtiztA1IA/FPqsKPpcBPMsYpR8zKSVt2wICIRXf//73ee+9D2it&#10;5fz8AiHkAlCRAC5pXPI8p2maxf2FsARgyA7oPZ/PefrkCcF5fIz84z/8Pc+fP2c8nmCM2ajkOhRD&#10;XSYtElfGietg2vXvb1J8GoorV0G6g/HsyjraFOf2c0/2jatrQJ8hQOFl5cv4RkrpVymTxg64tClH&#10;Wf+9Uir53SuOPQSOvQrs1v+8CpKWvKoOdRX52FBMfNV4vMnYvUm+s+4zrwK3rgJO19fvEGBwPUdr&#10;mpqdvT0inrZNZB1ESV01uBA7IMxl0GsIYRGf9bmO1gYBeO8u5ZBSyEsNzqtqvevAp3U15qHP9z5z&#10;fR1qrS8BNFafyZCi9Xouf1Vz+yvAsTdQ+1qvG6Q8T17xrDfvf6sA+HUCif7+VlXN1gHqPZBaCIH8&#10;Leor6434mxSAN437pvU7tLaHAYpiMQaJzCC+ArIeqgGtN86vPxu5ljesE7y8qYL4kCL1VT5vSOV6&#10;cD6sKNy/zndc6VdWFODFhpz/qlrHVf5yMf86Qrp+796011xFhLAO1LhK5XDd113lIzeN09D6f90+&#10;t3oNm+pSm4g0vPcopWhs08WGnfJ6F2dfIu5YMPWIhcJzjJE8y5ISu3cdKcySwGfVX8SYYvbj0xO+&#10;+OIzvv8H38Vk5QKE35N4JHXkFWKabj9OatGdKma/T0uJkKFbe5f9zBJUwivkF5v21nVKhnWfdhXR&#10;55sShq7uD6vx6dDaGyJGfZO65yq4fAE8HiDouao2PLSmhtQs18dknazyqvm87i+HarVDxxkcry4Z&#10;E5eqMct5sCTEEoncK3TkVSrNv6apqOYz5rMLjDGE4CnKkslknGIPZ1+pg6d8QC5yPSkl3jmss928&#10;k0wmOfsHB+zs7HDcNMtxi/K1QLTLYyAgygXpQyJWDImgySgefvWAg/1dxkVOppNyeqYUmcnItaZu&#10;GryztNby/MUzPv30Ex48eEBTVZ0/Xsa+l+dCxDnLfHrOuBzhmhZVjCiLgswprFYgBW3b0rbtIrex&#10;tkV2da/xZMze3h7z2YxIymHrulnETUvynrQvCCm7XLNXUudSzDAUz/Tj34P8VueJlLIDGCbwffSp&#10;5rSeZw/NuRSvpGu7e/cOu3u7mEyhhFiQMC3IM7rnEkJ8hXBC8CppbYwR5xzOObLMMJlMUFLivV8o&#10;0jvvyJSBGHn2/DkvXrxESpHArVrjO2IEIxXCO0oDX7t1nQOjuL0DB4Xj5MVL6jpw5+YuRebJ8kDT&#10;TJOvB5SJFEoyyQpE9LTzOXhobVL3FlpQe8vMt7xoP8U/fsznD+7jsx1AoaMnl5K38xJTjom+5c63&#10;fp/f+8//S8Y330HIEgE42xK9ReBxFy95+jf/Fx//5f9InN1HyYgIifDAu64uGMGrSJYXmI7UgRBT&#10;w6LxtM6nOeNdGvfoUq0tuEWcaYxAaolGEpF4B85GZpXnYtYRqkSQWrKza9DSoYVgVOQYrUE6fNSM&#10;JzmjyRiL5MXRCXbeshd0yi+CTcQtCEJQKGXQWY51FT54JNC2PcFCwEhHjJ69THLz7R1OdgNPntUc&#10;P7c0M8tkX6CzRLLQtI6qskzGkd1xTl7A7r5ktGfY2RtxfOL46lHD44eB3QPF3l5EKqB1yMIy3ssp&#10;RiPKkeLR44rj08izh575PBJFQGcOQouJc+7tGMK9glJVPDgNnDqDyASESC0crXO09RydF+mPkvjQ&#10;x/oJVP3w4SOMlnzzG7+D1hpnPc6HRDIger8iESKt7RSDyM63dcQo3Zpq25Y8z7r6kEcbDdGhtSHL&#10;8rWcUy72bkEPIl33q8u1fim2lsnPra7XS6Qca6DZSEQIvSB36xXgF+cXKTahIwL79NefM503qG4v&#10;diEg5fL6tDEL0siF+rsQKBEhOkS0GAM3ru1ysF+yPy6ZnVrGeU6hJfO6xXXkQEKk2DczORLIM4NW&#10;fdwucTEs6jZFPkIARkCmJSG0nJ9PIQrG40mqRQrY39/n2uEhjx894eLsnJ3JGB0jKtMYKZBEmrql&#10;mlcdQDeglEy5ttBEn55llIq8yDk9vWD/+nXeunuTF8+eMso1hRT8+osvkcFjREbwHpPDZDzixvVD&#10;lFScn8jsuM4AACAASURBVF/QNC2ts0QgL0syrZE5xNojtaRxc+q5ZWovaJsKc+8Wd24fkpUlUilM&#10;niMF2LpidiYZ7e6h8oy8LFFZAVIyj/Pkf5sGFyOxbTGjHfLSIHza21yngp6VBjAIJljvOT0/5fat&#10;Mbffuo2kYXp6hhKJnDt4AVJSz1vmvqJqpzTes394CxcSqa1WEvwyNu9rvkL0xBpXx6Gb6k+rf68C&#10;4l/9XMpp2ZDnbSJc20TIuA7K36SYflVfwlAcuqlGun6ccIkw61Xi6nXSwtUYYrVusBqnb6q1vGnu&#10;9+oz4RUyJDbUEBPBRiBeGs9h8qR10qetbW1rW9va1ra2ta1tbWtb29rW/jnbFgC/ta1tbWtb29rW&#10;tra1rW1ta7+lDTURrzZm9i+21xvp35SNfdNL2NVG7f48b6qaeNXL2tcxrq8fZ5NK2VVKZKuqVG+q&#10;9H4VUGSouX/T/Q1d66ZG0fXruGrsuk+zyube/zsB4OUrikq9UulSaTEuVLb6Rpv1hvhNYPH1hurV&#10;MR5Sqbp8jcOKAutjt95c3NuQwtrqtW6ak5vAMkNggsUY9I3uulfmENy5fQslBT5YyjJHa0OhNdEK&#10;6q7RKssMJiuoLiSYMbLYR40P8DLnrXt3GJe7nJ5NefH8GS+e/JKvlftoXpDpiPcBax1NW4NoyPJA&#10;nkuqOuCtRUbIsxLnzrGuop69oDWOcdbi8ZzH1OTX6Tcu1NKcTQ0oUksisVNzUoixwgdLYyPOQd0E&#10;vE8YeS0Do9KgpKWtOoUIFdk5OODu9bt89uQJP/nBj5hNPbsTqGbnnJ1XXLs94Z23DZM9yfQ0YDTo&#10;PKlPzC5O+Ou//nf8/Gc/RBsBSjOrGuo2IPIx1977gO/963/D//Y/PEBZj5t59rQmSoWLEIJGSsH+&#10;Hjx6PEtKOWWe1IBNUgyu7TkHO4bTsWU+88yqSF5YykyTi4wQAju7mqfPHBd7lsO9jBAsfVNucJYy&#10;Lxjlkp1S0thAiAKkQUmBtFPu7BY8GVfUPtBKQZQSHSRtY/n8wUP+5//1z0AJ/vj730/AxrYlBr8A&#10;RS+aj4lv4APFQokuLlRul7+nB2UuiCY0UQi+uP+ABw8fsbuzS1kUxOASLDwGoncUmWJ/b0JmJM20&#10;RilNoST7Zc4klwRb451NgIXCYKKhOj2lqSukdGRGkuUa31hmc8d0BkIJru9ltO2UPMs42Clp6iqB&#10;zGygtg2ts8hsTL6zw7c//AbvvPUOeVFy9PIFP/zhR3z1yceI2YyxTgrWrnKczVtUFIxLiclAK5GU&#10;qqRHUCVSAZ3RuBbnPcoo6nbeja2itQ7vHSFK7LRiVnm8FNg2JlIICc/PTnHasHtjzO5BQfCWR/ef&#10;8cWvnnH2eMZOrrvzRUaZBiUQMimt5/kIpMDLgFARKSAGTwgWJQI6QnC+UzYXCA8yCqIQuADWRVwQ&#10;nfrzHOo5bfWS+vQB//TJ3/A3QiNMhhFQhIaxiDSZQEWPkpHxuCIvIkVRMt6b4G1GU81pfYNSAqUi&#10;IgaKvCQXGdYnIgEhBE1taRubmukQ+BgJPina5nmLVA0+zhBolIqMJ4ZrBxkZFb4uaZuK4CHTBVlm&#10;ITqUSUQIKz3wvU5xatTsWrelbxkbyFXOrIlUbQL2Cqkwowm3773Fi5PTBHL3jjpA1XpyISikQOcZ&#10;znfEI93+55zrSD48h4cHKJ3U0dPcB4InSkkInihi1+glMZlBeYntwOC50oSQmta0EkRpFgqmvTo1&#10;JAWoJdhFLBSYrwI2LX7Xqd9eitmW8t3dXk6niEuPFVqs//6TznVKdiIynoxp25aizDu/4ZfNhxK0&#10;SuD1PM8vNUKWZbn4t7V2ATZcBXv0Cu7GJGVybZZKN32jbejuQym5UPJdPY4xCgg41yJVhhQJUGpd&#10;yxeff8mzZ8/Z3d1NTcAIjFbUraOuay7sBYeHh5g8S2ATEZjXdfIxbUtwtrt+T9u2NE3zimrqZUXy&#10;pSqtUq8Cu9dV4If8tJQK793iWEn5NAGf3n/vff7gD/6IGOHo6GUiBZByMVZLUJhegGp7cJFSCq01&#10;mc4Wx57PZ9imYVSWfPLJr/j888/JsmzxXOKKIvN63LOIb9fiKTqFVnFFvrEpLl6PnV6fAyyVpl6n&#10;HLrpWhbqiwiCCAv16bUtM+nJrhDEsFGt+Dcjp9qkbr0aB6/Gw33ja2pAFYu5wmI8e4Afg3H3OjBr&#10;E5Br/dmvX/d6LrfpOb4JuP23zfve9DubSczEpVx0E1h+/btVNef23dtA6BRDFW3rOrXHHOvsojm8&#10;P6a1Nq3iGFFaoaSiKIoOI5bA8UIIpJKYjuxj4Yfhyrmyfr+bAO1DY7QAMnTXug74WlfXXQdqr+dv&#10;q4Rjq0Qfb/rchxTHh/K3TQ32CzAorzbUD62t3lbrELEDP4f+Xv9/1Fk2ESqs3kffyL6q9HYVCP3N&#10;6iUxKdV25GtDdZ6heTUEvl79/Kpa23oNYgi8uj7m67/vj7dU5d20L3SxEst9N/371ZxHr6y7TcDY&#10;1RrXcJa09Knr4P/1GtdKZtXFqIkgbagO8Uq9ovOxLgTEWmyzCVixWqcb8rFX1YKGAPVv4oNX1QVX&#10;58JQbWoIJL8K1PpNfPri2cUuNpICFyMZiUQvgUp1ylNjxPf+CoWPFtkBBQWJmGSV6M3HRNiV6Qwh&#10;VMoDNTRty+OnR5xfzLh5c4RW0NoWIQ0SgRSxA5eyUGNdBc7FLjVQizqhROkcZ21HpUaXvaT7EsRU&#10;Pxmoc62DthMhRw9wG97bh0DbmwgH1ufY6jH7tblOXLDJZ/TxX+zvrT9XWFmLS4njxTFW97nXzeFN&#10;tbarcqQh8s0h/7SJuOKqmuv6WhoCIPWAxEXMuBozi2UNcnWPUkql3/tEIumdp6XGtzXzi3MOrx/S&#10;2hafFVgXObuYJSCrFLhO9VwpxXg8JssyqqpGSpliDqBtW6bTC5xt2dvfw2Q5N2/f4fTkjOAtiLAg&#10;rVmqDIuVevHQfh1BJNXrtAYDPcLSVjXnQfDTn/yMtnEcXr9GORoxKktMcFw0U87PL3j+/DkvXrzg&#10;8cNHnL48xntHX+1Na128EuP0hBfzec3FxQVaGZRWZEVOOR4hGtHVswN1XVPX9eLarclpneV6mZEZ&#10;iWtb6sYxm85SntsBRbXWaKnwIRBFSOr2Kyu5sfaVWGm91ry6ty9A791zFou8SSCVwnYkc6t7TggB&#10;Zz3euXT/K89AaUFZZnzwwbvs7IzQoqvLh4DSpnt+YZFP96UBGUEqhfdJoVqQ4hHrEnA2qTBbpILJ&#10;zhihUi4aoydEl/6EgBMtAcWToyMq5zE6S0B5lxS0tZTIGNEh8P7tQ+5OFDcnsL+TcfryBNd47t2c&#10;MNktaJqWadVSzRzRpfpyngmMlhQSggu4GGldpyaNQERwLilKK1WS33iLvXe/w+TWuxS7B2TFiN29&#10;HW7cu0eeFwRbYwqD2NlFjXOE2QU0mgRcJYLODac+8vT4BXfKiDAS4cHFCJ7FftK0cF7NOyJYgRYw&#10;LjS5UegskS9477GtBQGCgFECLQQWTRMCTW0ROkfpHaRR6CKpaguR7ms2TwSb508sTR3QKjIaNdy4&#10;NibXkd09zWhvwr1vfgNz+13eqiOf//xTjj/9GN2ekymFUAqPp6ocpy8dWktMHtBGECVoH8AHkBGB&#10;QilBUzt8NWe/kFz/YIezW4EHjy54+cwRBBweKMoCcBBs4Pxkymii2b82JjeSvR3NeGQYjws+vz/l&#10;5ZFl1gju3VXINjCf1mR7BqUUBzcK8pFi/LTiq0eW2XHks+kF5zfnlIVkPM64VhjG44y9cY7+7Jgv&#10;zlqyPEcKiTI5qvbMZjUhNPgoyEpJv1LT2kux5JdfPkIpzfvvv7uMRaNEdKrFsov/VQho0dfhJAhJ&#10;DIIoImDxIRAyk0iE20T2mWUKgiU4EBj+P/be7EmS7Drz+93Fl4jIyLX26q6u6kajQQCkABLggJwZ&#10;jkyS6UXv+vPmRW+iTOSIlPgkmczmQcYhMcLeaPRS3bVvucbiy930cN0jPT09sgrEmyYOUNZVmRG+&#10;3PWcc8/3fUro+Hyys8c3ucyVEnyzTp4rwHfZeSL5YZfMor8XtfHL6toyEIQkOL/yTcCvzs4EApxH&#10;JBIXLF88fIjx0afSKiC8RwoV/RIpkFKTyCTmAGnjRiIA3tbI4NmeTEhlwFULjhcnHL0+QgvLKInn&#10;RovCsChrjKkIXqJozgz2p2TjnCTJcB7K2lIbQ10bgjNoCSJNqIxlNjvj7OQ0KqsnisViSSBw//0P&#10;KIqaX/3iKyYjyPMUGwyKgLOeqjKczeeRMCNq1pOlEi0FmkBdRyKIfLJLhWTpLN+5fx8fBE+ePuPe&#10;++9BLfj8F1+QpRCa2D9LNAcHe9y6dY2nz56zLBaoRKEIbE33UUJRzE/J05R8Oo3PMi+orOD7P/ge&#10;IlS8ePolBzs529MJhanJRikqU4g6cHo8ZzTZZ3/vgFoK6uDxKpCOU+pFQfA1wgW8ryDVEFKMCzjr&#10;8EiCEkg9Ih/vY8OC0zcvMaXnm68PmexM+Mt//W1ePn7K5798xGgqkB60V6TaUPoKrGNpHYkMbF97&#10;P+a6Q2xDmrx3olOEF1jnkAiUDFiGc3wtcehVOaI+4Uw7flvy8xDO8+ShF7TZJh92vg/HeOwi4dS7&#10;nacP+Zjr/r4uhr6q7kBckUPs1hz0/YB+u3V9zi6xTptXOCcIi2uM7xFnEnpnCjKe14QQuEhn6uO5&#10;SPBxHVytXZ02bL1DKZv4p5tGDJfavM1Xb2xjG9vYxja2sY1tbGMb29jGNraxDQB+Yxvb2MY2trGN&#10;bWxjG9vYxv4gGyqe6BfcdlUG1hVTdq/VtT44Yt2h71Cxb7/Qo/+d/rOsU0Jof3eV0l+/4L77/uuU&#10;iLqvu061aN29hlQc+tfoF4wPPf+QktE6goJzwPpwv3XV6/v9Ej/XL/jkAqArgutaNSuuVGPvXnud&#10;2tnl5xMrJvlo/lIx7mUVVr8qPOyDQoaUFN+mDD/UpusUTbvfjyCZ2GgCIqA1OLa3p6SJxjlHnudY&#10;E4HmEbwhCcGSphmjfMxSKIRKCUlOTYJXKePpdgSji4BzC47ffMWH33qPWzcFszu7nJ0ucaZmOTsE&#10;vyBPPFkaYoGKqcAHlEqp5g7vAvXylFo7EirykSTTAQtR7RxBqqPqsyCgdCwgD43K8niUMB5H0OvZ&#10;omaxCJAJ6tqRpp4slWS5QioIQhCCoCwrEp2ye22H7/7gAV9+9muOyzqCBz3MFxV4y2jkOLiW8PmL&#10;CqkEee44Oz5Ga8+zo1Ps4gSFwNmacn7Mq5dP+Y6r0Vs7fOdPf8D/8ff/QP1yiTOSReEpTSx0DyYQ&#10;UEwmmlEORWUoTQYuwQkFIaoYjaTgYCfFlCXWBUQQKBmTUk4Z9rYT3rwyzBeW7a0cpWLBIyGwXC4Y&#10;7+TsTjOW5ZiTRUXtDIvSoKVEK8PeaMzd3Zw3iznGWTwaLRQoQW0dj54+53/7+39AS82f/vAHpEmG&#10;s101ZU9bX31VQbb3EbDufQckuxqnrMBYQkViA2TcG4qy4tPPPqOqDdtbe4TgYzG/twRbE7xFZzmT&#10;0Yg8STBJQi4F0yxjmqZID74hTdBakk80ZrEkhJJEOZRWiADOBerSUJYW7wW3b20xygPWlPjaE0yg&#10;LBxSRMCikIKd/X0efPwJt9+7i1SKbx59zatnz5gdvWF5csRYRfXtqgjU3qAE7EwV45EkBYKPRT1a&#10;C5RKEDikkjglMUZgRCzUK6ua2oAPCu/AB7DeU/s4ng0BPRE4BKPdPe7evcFkO4fgOJ0tsQbc8gzl&#10;3/DBfY0gUJYKlYxIR1NIR4h8C5FPyHemZNMJ6daIJNMoFYtmg6+pF6fYoxek9pBMLlChJNQWHCip&#10;CU5gak9VWKoyYOqoJuUBrwK19NTC4cUCV1sSmVLMHccnlkRFdcPnrmY0saT5nPE4ZZxpoohaEsHd&#10;SYpWCiU1QkqC1LFg1FqUtGgrMM5jXUlVGkxTdDhbRoIU76EqPcuyQoiK+eGIsZyTCkeeQpJEBTxn&#10;BQRBmgVcg34PCLROyEY5Es/8bIEm4B2MkqgMr2VAeosMUR3MO0dwnlRrlIj6jFmS4KxHYpikKUKD&#10;yEecLStELRGNzxCVziw+RNVv6ywCH9WQjEEEQaIUSih8QwjTAtlo1KRr57C2RqkM7wLGAFqitGrm&#10;oers3aEDeGWl3j4EgBwCPYbO31sAl1997hzxHoH64HxUDRSIBvTnVsAXrRRZmuCDw3sHuimGFecq&#10;cUk+Ik2z1b9bYFn7TK1v2aqTt+/QArMv7PGcq362oMz2Ws5ZrI1KXEIorPVMJmO0PvedrLEIEZAi&#10;8Or1S7755jE6yZgvC2rrGI/HTCY5RbFkPJmwtbXF9evXSdOUZbHkZDbDeEuapzhnWJwVeGupTQS/&#10;2xZ4cKGY8jLYq12H16mId9fki+uzuwSgcc4ihGQ6nfKjP/8x0+1tDg/f4H1AKYl1bgUgso1SfVTt&#10;jPdK07Tx8ZsxIQXTRjnrzZtXjPKcVy9f8etf/QKpZPP5cOEdWzXcSwWtXRCKEBfA0uvUSIdUkLtt&#10;11c76vutF793mQhpONDp+M09//AcyN8C0sKF92heFDqvNwSAXAdeu0ppfciX7IIK+75sS3QwGo1W&#10;/e3pKLaHi2/YHUcrQFWvP9rx1lV8XAdab8drC8BfBy4d6v8hv/gq8oB1ALS3x5IXhKkuKVMNffeq&#10;eLYfn7Sg1TRLcMFRGQNBkWaaNM/QicY6QwiRuKIlDYmkGA3YKcAoz8nTLI5gfx5rqobQoqvY3pKK&#10;rIst+3FIN+btA/37/T8U6/b7eygm6rZHP9a/ai5eVcw91OftWHtXcrvVGjEQB7bt0G2b7nNfKDzv&#10;3ftfml9pAe7tv9v9rGvtz5RSF4rWu/vDurh8aIyu+1y/nd/WV12yjXcFS/fzFEPtMURwMDS21+UB&#10;1pEr9sGtQ89yVdut26v6wN91hJBCRnXy0KCbrlr3fOMbtneXPcKJq4gT1s3VdTmIdx2nb8sjXdUn&#10;b/vcEAHhOkX47txcrYtKrfJLznuctTivES5CNEJQIKLSsE4VSmlOZ2dRrde7CNpp/OPQ2eNXeSwE&#10;Ughu3blFWSx59vw5z54849atmyvXRnQUldM0abC9AY9fKWy3PyOAVBIaQJ0xBu/cyge/SCri34nc&#10;sz++u3nD1qc2xqydS0P7RPf66/puHWBpaB6IRuV8CNzUHdcxPgqD4/ldxuHQd4bWu7eRr/Sf7fd5&#10;jiEA/XqVerHW5+v7atF/9xf+3cZRVVVhrMH7wHRrSlHVvHr+AqETdJKgVCQUaIFF3nuMMcxmM5bL&#10;JVmWMZlMomJxbZBSUpUVWZ5z+/Zdjl4f8urli2b/7M7DbpuHS77w+Xv5S4Q1MUYS1FXJ0ZHhn3/6&#10;U/avHbC7u8t0skWWZZRlyauXLzk6OmIxX+CsjcrXq3Zu15HLJE7d9pnP52RpTpplFEXRPIvDe0to&#10;Y/jGvwohsCwKCAnOWXZ2d5jNFhRl3aBTYz8kSYZWMsaeUfz2kr/ezr/+etY+ayQli/ccj8cYYy6Q&#10;ybQ+Xvu5lkCpqxC/WgcFF+KzSDbguH79Bjdv3LzgX8lVzH1R4b0lx/PttSLDSPR7VvFoaNrKR5KE&#10;JCF48N6ej3fv4x8hqWzFV189XLWLAnAeiYwK5N7x/o0tPrw55saWZXsUmJ+egKu5c2fKdCvlbD7n&#10;9MRxemYQPnDjWkamAvgaYRw1LgIiI/4SLQVCKZAQahDphG/9+X/Pt//qv2Pvuz9ETfcReoQQKeBB&#10;CoKrefnwc5794z9xcnpMtnuD3ZsPEDolOEOaSBTw9W9+wT/+zV9zzdWUBvCBRAmUjLlZZx3WWbyL&#10;ufCW0EQCi8KQaEuWJUglo7q4SiJZbKM0XntDmkASAnk+xWw9YPrhj/FBcPzmFfOTI0wxxxYlUhm2&#10;ph5TGUaVRVqDqea8eLlAaBgvIT8rebxQvP8nW9z56EO+/+/+FYvrKY9+8zOK0xlSNirnQZEoyXxh&#10;mJ3GsZBoSZ6BJsYnBEeWKLIkAvqF9/jylGmW8tH9jKVJWRZw9LrgrAhkY8GYgFSS+sSymJ9xsJcz&#10;3hLoRLG/nyHUlOTJCcs68OxRxfWbmr0DRVEHsjR+bmtXkqaaNJ/z/IXj6Njz7LHj+q2EfATTLc2I&#10;QDbKUNl18q9PeHjiyPMRJ6WjyDVSOarCYauKMnhUkiKVAiEx1uOdxRD48quHIDwf3b9PonSz3gQU&#10;EudBaUFo/I3WR1udhzZE0DE3FYlMW//dGIOSEtGCcQUIobHWI4VEK4UX7RrqO/GK6OTo+n4jxJF1&#10;DprvrottoqMlsSUQ/RIpmv48P6tpFeVFCKRJwvPXr3n48OvmzClcytuFhrRNKIHwEnycgyIE8I5E&#10;CBSe2/vbjLXkd7/+DLtcsjw74b0716iVxDlLaQ2FcXjrqUuDVgpbnXH02qFVSp6PEImkth6CRAmQ&#10;weJNyUtTdvJjnizLODw8pDYl773/HkdHxzz88jHF/Ixcb1EuS8ajFFfXzGcLTFXjXFiRgI5ywSRP&#10;IUTyTFPXKKVRWjMvC/b3r3H7xnWePn6OlortrTFPnz5ldnqMSgVIKMqC6XSH/YN9jk9PePr4G/J8&#10;glIpzga++73v4Y3jVz//KcbV6FRytlhQG8f2tVv85b/9K05OXvPixRNOjk7Y293DGUuiJNPxhNqc&#10;AWCqgtoUhCzFBY/ForUgGyfYqiZgEUicKXB1TpJrirqGhkgvCEEiM9JMItQMKQus8Zyc1JHMQFuE&#10;dOCWpInCsYBgiKcaKbPC8OVvj9HTl8hsQj7J2b12nTzLSXSCQIGKYOkQIomkCvLSWXYfsN09qx+K&#10;e9qccNc/7u+v/VxEN6fX+l1yQFl+yC9s9+NurmDobH8oHhzKa1x1nt33Wftn0kP5wHX+Y+trdXNG&#10;XaKBc//Sr9ryqrxkt59kkxO9RHooZOu+X7xWA3xv+6EFt/eJEIfO/ze2sY1tbGMb29jGNraxjW1s&#10;Yxv7L902APiNbWxjG9vYxja2sY1tbGMb+xdaWzwBkWVdSoFzlwtauyrWQ4DlIZB79xpdAH1r6xTO&#10;ujZ0SNu/fx8g3wV69Iuk+8pq/eft/+yqAvHzZ17/7P2/t8Vr/WLgIRWh7j2GCoQhHjS74M+LrZtS&#10;ailEX3xsUA3pXQ6eI+O+uNQnVyujhyuJC4ZUrYYK1S8D38VKXXedili/6HRIkb37924/XMXC/y7F&#10;4OuKuc+LHGMPxXt6vLeMJyPSNMXYQJZlWLPAe9CqKV4NBikVaRqVbRFgvGFZFQQkjx49YT4r8cGx&#10;lWnK5QnWXufmrQM+/90MHxz4gro4RMsF22MdFXdOiliASVT49jZgKk+1NFR6iQyeRKfkmWBpYiGk&#10;Dx6hFJpYQEQNs4UjCCIwejsl1YGiDCSqUezzkmJZMplkUbVtnJKOFH5usc7jjOX5k8fc+s497n/0&#10;Hjfeu83rlw8pjcAHgTVQLGv2tlIePNjnm4fPWVSB2nrqqiC4jLs3psznC05qS6o0p8dHfPHZL/no&#10;4Xe5973vs3ewy52PP+LrV89RacpsVnI6c4xGIxIVVSuUDGxtSRal43RWME0zKmNJtUJpgag9kxyS&#10;NFCWjqKAVHpyLUlkIFFRgaeuHadnSw529LkCqLMEW7Ez1pTbYyoPy1PDbFGiGnWpIBZcm6ZM08Ci&#10;dAiRRMCij+DVsqz45tEz/vp//VtA8Kc//AF5nlObGu9iUW9dO8BdWnO6BUZDir6Cc2WcLkBMNv+W&#10;ScKz5y958vgJ+WgcgerWYW1U53a2JtMSLQTjVJNJgZyM0MEwSiUiOLwFa30slhKCxckbzg7fQF0h&#10;vAMlUUJQFgZbO5JEsr8/YrqVYl2JNQ5b1ZSFoy5BiECeS/Ik4dr+lEmq+OqzLzg+fg2uYDk7QZaG&#10;kQdpA955ci3YvTZFS0+wBVq6qCCoFK4pHKxqS7WwKK0w3lAaj/cCY2pMHSAIah+LGpWCbCwpnYdE&#10;sr+fs32wzY0P7rJ9bZ+z0vP6dMH1D7/HvQff4WD3Gm++/Iz/52/+PaNwzGRrm/sffYeta7fIdq+T&#10;H9xE799Abh8g9g/Q4zFCZxF8SU3wNVAhWBKe/gb/4mdQPkK4OcHUhLpCOMBKpFO4paVeVBSF4uR4&#10;zunxGVXlcQIsUVFI6ZSytIidCS5AZSL5wNlCUFY1s1PPyXGJM6BELBpMRpJ0VHGwN+XGjZRsnEQQ&#10;poMqGPIcUh/nqA+CsrIQJMZCbV2jSiawVgM5SRLHxO7eDrmqCNZirWe5LJjNPVXdgPeFxAbwPq5Z&#10;xgdkiIBoaxpFZJ1hncM5T6IVtbEYD84HzPyUl69ekuQ5Sklc6bE+4J0jlRG8WASPqYsGNH++X1vj&#10;SZOM3/72t9y+dZPvf++TZo9T4AXBWhzghUJIhdZRMUlITybA15Fooa5rslQTgsR6Bz7uUdY7pFRI&#10;ISG48z0U2dVypi2APd9z+kDS0OwzAUFAirZwt/F9fEelMrR+X1SsjBNe4J2FRt1eSI1OdKMqaFd9&#10;tUrKa02apXgXQRbdwtl+gWOSJKvi/vY6VVUNAgxbsDyAsxYrJDRqnxGQ1yrIp40yvMfHukuUjAXL&#10;z5+9jGB9pUl0wocfPiDVmtPTIyajMbdu3sS6SOTx8uVLyrLEOMMoz1nUNfPZjLqugFjoaoy5RLbU&#10;kv/0n71biDjkb60jSpJSXQK/tH76T/7iJ3z729+mrgtCcGitcN5eAFd2wZ1KaaSUJEnSkArYpqBy&#10;ibWWqq4IwNnsjP/3Zz9lNp+R5VkHWLFegX0ITH7xd2Kt39r1lYb8tva/FwkG1vlf71g8KbrAWzEM&#10;3PVc2Bu76pLt/85VjtpCeC6ohw8pXg0BfId8ziEV8j44rXs92yhEDhXHygaxN0T61Fc67c7Zfv+K&#10;lfLdRUK0IVXioXHdBzG+TQn+KkKBq+KsPjHXu/jsfcKFtz1bH+gmpMBYS1GUKJUx3Y5zx5gKY+oL&#10;GSSNmwAAIABJREFU8ca5ynokvnHOkY9yRqMc0Wmjdu4rIS8pYvdVa9cRh4k1xd59Erv2mdq1aig2&#10;/n0I1laF5yIqmLqeenq3/7vArXa9GiJn6Mb5fbDnUD9eeP+BuLRPpCFlBLj4Tvv059sfmmPpvkN3&#10;ng0BNftA1CGigLfd513ny7o1vb8utc88VCT/NqKDdWN23e+GlPj61xsa5/2/X6Ukv+7fQ0DfobnQ&#10;36eG9qNW8XkdYOHCO7bP3zB3DIFAhtbxP3QsrOv7dXvTu4yrt+XUuv7Tu1zTuejntIDedq+KeRXf&#10;gMoDSjXET1qglEQqST7K0ElCsSyorcW16vArcIfAWhdVkb2PgQWBa9cOUPo6L5884tE3j/jhD3/Q&#10;Wb9VB0TKqo/bn3VBql2vPQSPcwElFV5EEJygD5Txg2tbf01YRybU7heyAz4Zsn4udogMct146u5l&#10;V6lccoV6ZvtzKQS+kyscGm/r/Md1zz+4DwzMub6f2b3vBSXdK/K/Q/nJvh9zsT9Dx8dsCPyI+R3R&#10;26fbGKId9935sFwumc1SxpMJ+WjSgLIFSquVKi8I0jRDa0VVVVRVRV3XaK3J83wVy5wrj4MUiq2t&#10;KQ8efMjJ8TF1Xa4IlVrQe0t0OkS0OLQWn/sP5/lWbwyl8zx78oRnT56ghSI0pGcrYooOQcVFYoWw&#10;IvZa52c751gsFoy3JtR1RZIkJIlCSt1Zf9IV0VpovvPq9WuuXbvGwbV9Tk7PmnEamu8nSCFXBBeu&#10;M7+6Cu59YrPunJNSUpblam1oAWr9sd+C39fNS6UkNPH4hTMWBfc/+CCCSBtXxzlPkugLuYHL63kb&#10;r3FOPtfEb85Zqqri+vXrjEZZHCvN87XEgCIEREwgUBYVr18frkjTIig47m1KePYmkm+/t8ftqeD6&#10;2OOLY4StuXF9h1QJjo9POT4ylIVga5SyPckQOExRRBC2kGSThCxLWS4WQIikhkmKURLtJLu3HvDx&#10;j/+cGz/+CxjtEEjxIcU7x/z4Bd98/hkvv/6an/+f/4B5/jUqGLx3GAfOW0SwBJmgdI72lj1tSbyk&#10;LhWVdyQ6EIKNczmIhpCPSBLrQ0MQEJtaBZhXBu9AJyBUQGpBkkgSFVeAdAzZeMz1Bz/gvf/mfyT/&#10;o38DTmHrmmKxpFoucOWC2dFrTh4/5tVXX3L6/Cl+9oLESGQoCc4zXxoWc8vrV8/43a+eMr15jTt3&#10;r3GQnrG3P2J/N8FUnuPjU1Qq2N7K2NnJOT4qmZ85yoWnOA1IAaORQCtwxpGlKhLXigBWYH1NpiRp&#10;otkZ5YyF5/CkYrYIzBaeJIO9XUGuNIevC+YLGG9p9vY121PP3duK+cJxfBJ48dhwfBi4dddz845m&#10;nKZI4cjykmvXctI0kKYVT1/UvHhWYWrJ9ZuC/f0Jo0Tx3l6OZhv9zRmfvz5mYSWVT9gaj9DSMF/W&#10;lFVJCJ5kNAIpG8JhT21rEJqHX31NIiXfevAhepV/CU1/NvtpEwdrEUkHRccv1lqtcuhxLYikEaEh&#10;HBTeNz6Ga1Tg47qidDJ4ftrdj/p7rVjlMfq5ldBNXawA8HEZ7a7PqhmrkdhXiJiX+/zzL3nx8jVC&#10;KGRn/1sRVspICIqI8ZJQAkTA1jUaUMLz4O51Pri1j6sLjp89JRWC67tjJmlGWVQYFzDOsTXOWSxK&#10;JpMRt27doFzOqIoFxWKB0oLFbIY1YCuPDJ5UQ54J8kyT5ikgMcYifCB4h7eBwzfHPHv0jDwdkyYa&#10;reJ77u3tcXp0TFGUeOOxDoRSpKls9jODMwYbNJ6ATlOstzgP168doKTk8NUrblw/IEtSvvjyN1FF&#10;W0SCYOsCH3/yHZJU8+mnD0nShDxLOT1bsHvjbgPU1w2BaI3QCWVdUlnHvXsPyLcPOMhSrt+8x9nr&#10;RyyXJSZ4vLUkWuEipxPGFJRlQZ6nq/7He3QicRY8luDBVQEhE9IkZW9nh8PTGSEInIjkG6lOGU32&#10;MaYgVYon37zk5z9L2J043nv/NkdvXiL8gkQlJFrilMNREpTmuJzxn3/1Wx69OqMKglvv3+fBh9/i&#10;j7//J9y8fhOdapxrSJEDiDBM6Dh0/tsnvF+XE1wXF148Z+3ldpozrKF8Tvc7fX+7mydZF8+sfNke&#10;wfrbYsyh+PeqM+QhsqShHE2XsK/1D7pkRPEkJQyeza98wf7Zfcus3aRQWuJR3/x36Pz+KhK8IT/6&#10;D82zbGxjG9vYxja2sY1tbGMb29jGNvb/F9sA4De2sY1tbGMb29jGNraxjW3sX2g+2FWhkxSyUZ2+&#10;fBD7+yi+t99dB2q+6nvdz65THVpnfSb2Ibb2dQp13QPivrrn0POdg5Pk79Xe61jk14EZusXv7Z8W&#10;9NIWOvp1aousUzgL7wh8fztr/RVv+ta+GuqDdb/rfXtVKNwq0nfBYkP36Y/jdQXF68biOmWCq77T&#10;LUrojj0Rotpje/s0TRiNR4gikKYZIihSDcuz4/g5KdE6bYolPYvFGYvlCULUbE3G5Ck8PT1kZ3eb&#10;6TQlERXOTgA4ndUY4yEvKc5ekmeW6WiPrXGOViWmrkmSlIPr1/nq+WOWS0udB+rSg3BYv0TLKCLh&#10;fSz4ko0KkrcRbTgvPHUd0Aq09OzubhFEzqPnhySJxLmo6o2QoATZeMzte1scHn2NNQHnBCcnr6h9&#10;xfa1W3zy/R/w28+eUiwtlXNoL5jPCq7fGvPe+9vs33rF828cpYXKehazGde3brA9GfPm+TGVKVhU&#10;NbUI/PQ//kdGozH57i7v3b3JQxkVl80CDo8qblzfRaUBV1fgIR8lzJaBxcIySRQKcH6JFjlSKoSq&#10;SceC+SJwtnCkSqBycD4Wcm/vZrx8uaQoHeogh2CQgNASZyuUSNieZJzVgaOzJY5AUToINXkKo1HK&#10;jf0Jx68qCu8hIQIigiLVObN5wZdfP+J/+Zv/gDWGP/vRD0nThKqqo5J1UzTdX2u64zA0KtoXiu9Z&#10;aUKfF9ATlUhp1pKnT59S1zVJMm4US1uQblRjz9IMKQKjTIGvSLUnVwotA1DhvCDNMpRMePL4a8z8&#10;BFtVuKIgBE+ejZBax2LZ1JJoj04tZb3EGsdsGbDG4mrIhCBLFLmS6OB48+QJZy9fY4JESIVZLqmX&#10;BtkoQes8MJo0xcaJIYio3h2cxSuNCYqihtoETO1j4VYFRRmi4o2IiuqpFqSpIsEhRWAySdF5wqwu&#10;2b+1z+6NXXbu3sVt7eNvf5ebN+7xR7dusH33A+R4D6yDJGP39kfcGdW8d/cG196/F3+Xb8NkF6b7&#10;sLUH4xFkGUGmECy2mFGePcfWC8LiDJ78km33BCWPQDiEliB1K0uP8A6VePKxIneSnVtTykVOXQSK&#10;hef0pGA2WyIFSOXwfglKMZ1kCJVHlXugqC1ns5L5WSQAsD6wLD1n84rj1zWvXi3ZPZiwszdlspUi&#10;VSwMVNKjVFxzJ+MM4zIKIzAOrPc46xGqxpWW2pak2S5KGvI8Q4oESClLUMfHGOcwTiBzRVE4TO2p&#10;fYkQOblu1FMjNwGzosZbhxKQSk2iJKV1EXsQPEeHh+zdvMloPOa0sgRv0EmCrCzGVNgQi7oDkhBi&#10;Ybizjrq2pGnKm9dv+E//9M88eHCP6XiMd26lmiSaollkLDyXMqCVQkmBR1LWBmsMkrBS5jvfW5p7&#10;OXcOWpc0ai2sgMBdcOeFPb+Z05eUrkNzDTrEF6EDCAwNqF4GZKs6ZVt1uAjyHI3Gcd8cKNyTjVqx&#10;d2GtmnN3/6uqalUo3KpZd5XeAwFj7AXfx3mP8g4XzhX2nAuMRiOEENS1aUAZsfhPK83jx485Pj5B&#10;KoVxBhcEJ6dn5KnG1IY7t28z2dri+PgYay22Npi6ZjwZIQXUZYk1BtuoeZVVdQGc9jbSpiGgXt8H&#10;G/J5osKpvAS2/fjbH/O9P/4e4KmqMn6OSARhrb/g27aAGSkVWZYBrMgJtNYY51iUBfP5nEQKfvPb&#10;T3ny7AlKiou+yjv4cLwFVHiV+vBVpAAXwUMRQDMMTD1XgH9X36zvx0Y11xRvPc75JjYKg4pM/f7v&#10;A0WHCJXWAf3fFVTa/Xl7j7quL/iml56L8z1+6J1XMWADeLnSF27BLAPP1weL9cFgv4/9IUpQbyMx&#10;uypm7LbjunEzBCrXOqEoKurakWWOsozEFN2+uKB63H5XKuqqZjweMxqNV4qmbT/Ecc4FBfB+THFV&#10;vNSfw0MAtfa5+uM1hDCoeva2edRvy3cpaO/H+euKobvPfFlVd/i5hoHJrXJtVy1RrADIQyrFQ4R1&#10;72r9/rqKAKNPNNDv+/56ddUYXUc+d5WKXD+Hsi5ev4q8423vctWe0L/uumfutks3Ll+XN3gXlfur&#10;3v2qvEWfDCeCFv35diSG5+k61T/W+E9D4N4hopF1615/LbrKd+m277+UcOFt46k/Nvtza3ieROVa&#10;KQVaqxXZUQvIcMERDCgtI8mUzjrkVQYlxgQXVvt7+90IaI9/l1LineX2rRuMxiOePvyKrx4+5M3h&#10;IXt726vnXhGT0FNgbIiKVnNWxDGhGmIppTWSCDZuiecu7puXgen9XNUQCKb9WatqvS4H1u/TdcQ6&#10;7ZgeApJ316N1udqoen85H9aNB1aq2eHd59/QGth/pu7e192HhnzaISBS+6x9MNWQ6mf/92KAcOjS&#10;fVoAo5CX3qcFrnfbf4jctaoqTk9PyfKMyWRKPp5QFBVpkjQ5mXNAlrUu5oecI01TJpMJ4/GYsixx&#10;zrGzs4PWmqqsqYoIeD84OODevff56ssvCY0C/MVxeE6OtW5PGOpL59w5sD0EgvGR0DNcBq515OVX&#10;ir9vW89b8LxzFmMMVVVRFEUkSZMZeZbE+/q69Y7xQJZnSAJvXh9R3C8Zj0coFfDekuejc79erLLb&#10;F3ykvu/Wtn1/brW/E0KsCAi6ILX2msaYC/tKt20iWV2Mkfu5/K3xFvfvfUCaJGilV8RwMeT3COHj&#10;eUG4GD+18aZv8jIRwBvj3sViyc2bt5hMJiD8qm3jHLbYulVOVmRScXh0wtHxcUPCGwHwggDUjHPF&#10;vdu73JimbOkaW85JheHGjR20FJydLDk9sXgrmY4kGkNxZvDWkyYCmQp0JkkS1eyzzb7mLIFAKkbI&#10;PMUGQ3F2ysnnv8ONd3j26BVPHx9yfPiCV19/ysnLb/BlRVaX5MGQBocmgHQYX6BEJC1MhCTJBbkG&#10;GWQkKJQNGVATk67iICFXBHORUCHEHBKRMCDJJD6EmPuqA6F2CO+xNZDBaKpY5qfINzNulxVqvIUa&#10;7bJ1cIctqSAErgeLqC2uqKkXpxw/+ZLHv/wnjr76jOLlY+TsJVI6jK2xZ2fMn77iq8eveJpJrh3A&#10;/m7C3t4W127cYH48x5uADIabBzkH24HlwrCce+YLy2wW8C6q3eeZx0wNk4kiSTUKTXAWnAFn2RlD&#10;pjVnJRydOWqjOXxtSW5JxluasjKYU0PwM7a3J1zb32U68WTpgkSVnM0sX352wtFJwfsPdtjZSUi1&#10;IslTtkWFtZY8V5zNwWvPfF7ggmFnb0qqNde2PH/8/phxVvPp85rXpeLMCLLpFB/mhKLA2hpbgkpz&#10;lEpQWoGiIW6Er79+xCjLeXDvHgqBD57a2kblPdBuaSGAMxYRZJN/kXgXgdpSRVBykBCCXOW52rXJ&#10;WYdQIFTMqwfn4jLXnPOE5gYX56YY9JnWnSue7zdxCZVCXfCh2v1WSdkQ7Dqs83zz6AkEgZDDe3AE&#10;lDfkGCISaorgkMGRCMiV5ebBhLs3dnnxdM6dm9eQzpInCaa0EBTWGK7fuI3Dcfj6kI8/+Zi/+td/&#10;zm9+8ylPHz3m2sFN9vZ3ePjNNyxOZxGk7iyphukoI8kiGryuatIkIUkybt++Q1U7Pv/ic7JUo6Tg&#10;9s09xuOEJBPUpsTUFXmWUQeDCw7vPGmiGU0yUhXQLq5rkQRNNSQAnul0zOz0hFQptsdbvHl9xpOv&#10;n6ATjfWO6XSXv/qrn3Btd8ynv/kZIXhu3brF0eEp1gXuvX+HuiwZT6eI0JDqWkvtHB7Bzv4BjgRU&#10;zs7+dV58/TmLYkHQktqbSGqTKKQPeFtzdnJK0CleJyQqiecCpsQFQ5JolEowFpwpWc7O2D4YszWZ&#10;UFiDDRCaPLTOt1B6C1PVKD3iP/+nxxzsCj764BpFGdfq7b1IxhpsRRAzMgG3d6aUd/Z58/qQk5MF&#10;XxY1Dx895Te//R1/8ZO/5Dvf/jY70+24pom4z6wDvw8R6/Vj7wtkS4RBQnvR5OpcM1dl65v7eM4l&#10;xfn+NkTMP0Tu1H2GSMClLxEJdsld+3/6BHZXnXcPxZZdX3mInHGdMMBQnNz1vaJvLlYkGkNxefc9&#10;VzkxoVZxVjynaEPVizUe69Tuu/3VJe0ZWts2trGNbWxjG9vYxja2sY1tbGMb+y/dNgD4jW1sYxvb&#10;2MY2trGNbWxjG/uXWojlSStl0eZQc12R+RBwZQjQ0lUhGiocf5eD4O7v31aAHQbAKt3f9wH5/fv1&#10;ASHrik36yuEDNcuXQQ8MqzgNdke4rLTYLzjtKkt571dIF7FCuwFSnAPerrjHxTZoFGEvqCcOF9r3&#10;x8LlPh3uy6G+6rPsX1UsHb9/Dghsx2q/UPAqQPxQX/cL2a8C9Kxj4r9K3bWrJBoIjYBEBJOnacp0&#10;MqEqFwgh+e4nH7G9s8Wnn33KV5++JEtELHYhgqzfHB9xcnxIqj2T7T2CKZBCkEpNuSzItySmCjgP&#10;WI+3IRYIGgnKIT1keZzus9kcY0o+/vA9nnz+Kcu6pnZRwdFb8N4iBaQ6w7lAogNaKKSPKjAIhQSC&#10;FRAE+XjKwY2byJEh/eKELIVl4bBopErJsjE7Nz7h/g8f8OWz/53q+Dl1VTObn3D6+oSbB7f46Lvf&#10;Yuf/vsHx8hlCJVhnWRaG+aJglGlu3s55/E2BJ95zMa/Iz5YoEdXijXHY0iLlGV/9+tfkmeaDb3/E&#10;6ZOvSEOJ9Q4hBcvK40lRiaecHZGrnJHWpIlhufQYEwHEwXq8VIgQi8XSJLbtfAnbI0UlHImClMBW&#10;LlmOFHVtKS3sTHJcZfDGIbVDak2aCHYmOW+ShNp6hMoI3mGcR9mC9/amvDqpKBY1tgrIRIOIys2J&#10;SlmWBV89esRf/+1/QCcJP/zBnzDKcpa+ojaXwe/eN2tJo3COEATv8Y2StiD+m7aguRmnAoEUAgcs&#10;i5qnz14TgkRJhWuumWhF7UJTICRYLhdMMo0OhkQJMhlQwSCkJFGCca45fH3E4y++YitRbOcpYmtM&#10;kuXUxnH33gfYxZzDpw/J0wTrHOWyIgiJFAKlBDpXTKUkSwVK+giKd2C84GxmmM8to1SSJpJ8N2W0&#10;v8ud+9/ixq3reMBUC77+7HcUR8/Bw9kiMF9ULOZxzc4zmEwEaRqY5jICTaVACoVWkaRgvJUhgsO4&#10;moBlOxszujnFjbeo9u5x7yf/A7e/+6eIdAzBEVCYyvLi09/yj3/3D6hqhhiPEV4wPz7Bz2pKf0SJ&#10;YlYHKqmohECkKQiJr5ecvv4au3yDrQtENWdbluyNDJPc40OjRB5cVP1GkCiJFoIs16TaEXzAGY2W&#10;GVtbmkRnSBnXikQpjLPUxoITSJkihUdpjSYw2su4vj0CqamtZb6omc9K5meW4qSgnhe8efma6X6G&#10;UgKpHKNcMBppsiRDa49OAqPJCONkVGM3NUqDDRW1cIy3RwgNxtdoFZWVVRJIc0gygT0NJERCAivA&#10;VB6pLGKkSEUgbRTFl2WJlDFZbOoaKSSJjiBhETx1sWB5NicdTUmUQgvPKNd4CdWiRARBriS1a9o1&#10;aPwKOKMIQfDq9WtOT+Yc7O6zKCu8jupnq6LTAMI7hLeEVkVOK4IPWBeL82LRuEMSCEpE1TDRAt7a&#10;olnRgFibPYZAWAEDmrncIl1bZRYJ5xu5WxXDtnM6Vr+z8g+i2+AjEL75bAjEolwCxtWkaVRtV537&#10;dIvavIvggDRLm/noLuzJSkVlQmMMRVGgtV4BeC8UCDuHDBLvY0Gj95BoTZIkBBewwuALi5SaPB8B&#10;gsoYhA+xWFYIRqOcN69f8bvPf8fWdIuyqplMtjDGcnh4iFYSiSDNxtiTE5bLJQHIRzllVaK0Zj6b&#10;U9cWgsAZR7EoYkHlgFpXCBdVhS8CV84LCVu1v3PfoK9q3qjHBR9JQNp1WCp2tvf4sx/9hP29A+aL&#10;Gd7ZBgymsc6TpqzAT31fyTZkAkJI8vEInSioSk7OThDC8+jREz79za/B0xCQJCuVwyEFzUs+3YCv&#10;swLSinClP34V2KnbztGfizCKFcCYSM4guOiDDxaJr+Ka0BSYNwpsUqziIGfjHht6fv7Kz5Ss5o6U&#10;EdSAOJ9FQjaKSB0gU/Cu026d2KohoTifhRfV5Yfin66/3B1L7by55KcjmvcJHWBVIPiA7BYIE0Fo&#10;ztiGAO1c9V0AQYTVsw35421bdwFmQ/HhKg5qI85VG7A2xlgH4O2+Zatc2bZv++/zju9FQgPgtS7Y&#10;r3vpsPLZmzWSc2BZlqaMR3mjwqYRKq5vSaIJ3pNqhXWxKFus2kZhrCO4CDoYb20zmmxH0prQ7AEt&#10;kYhqircRa8nM1oFa++C/1Z82xmqCNNf5THc8teQPSilEDxTZJVgInAvaup7S2zo1tAtK8WvirPZZ&#10;GQBrtvvFkFr9IFBUnO9rsV2amLGjCC9C6Aqcna8VIuZHWpXY3zu9sgaoOpRf6RefDwG7uzmEIXDc&#10;0HeHSB2uKlJfB7JfR+LRBfWtW7uGckftGL1KTfoqQoM+ELz/nf61hwAQ/fe+igBgCIQw/L5vHxd9&#10;8sPV9QbmdL/f14Ghh/bfdare6/Jv68Ap68DR70qkOAQsGfID1hNOOqQE793Kl2zncatI6qwlSSRS&#10;qajOHDxZkuBMjRSCpFGA9O5iW0YyN9/4ExHkuL+7y4MH9/n5T/+JJy9e8OLlSw6u7aGUxgFKK4SQ&#10;EQQ2QE7jW7AuzTosxYU9r/VfztUUm0/31uF3VUbsPkMLxr2sGq0ugHq6JBLdtX0d6eg6YM2652jb&#10;og/o6T6n1prg/CXSvv47d+dDFyzc/3lfyb37/S6IqUv+MjQ/+nnrIXX3/v3ehYSjvyZ1QdRChJ6K&#10;eIwDnBMX8sBa644K/IzT01NG4wkQY+rReAJKUdf1BXKjtr0iqHmxuvfp6ek5gYdx5FlGVVhu3brF&#10;q1cvmZ2dNs/ro+rsFfO2n0/tj4kQoo+9AtDLcPG8IMTxopr5EYlCZSefzKBv0V+P2vduVe+rqkJJ&#10;UNKT6ARBjJescStF86IqqcqKF89f8v69u2xvb2Osj2BZpSLou7mHD/7Su7V91Cdd6K6lLfgrhEBV&#10;VZfIGfrzq5+P7n5Ga3Upzr537332dndJtG6A2n7VbjED2JL/iMHzCeci+N37sGq73d09tre3m3XD&#10;RrK7pn2Dc0ghkEqsrv/mzRHz2Zwk0UgAZ5FSkGeS+3euc/cgZ6wtwi6Q0rC9PUEqyWK5ZDYvsXVz&#10;GhUcuIAMoBNBnmvSLCC1w5ia4KM6d/ARACmAZVFSnC2wxwu+/J//J+r87zBBR7JWJHmAaSK5desm&#10;+fYueZ4ymYzJAiR1gajOmL9+ytGzr1meHKPsglRIZAjoJLY5MTWyyo+2bSwFoDUtKUHMrwq8h5CA&#10;J/6sNgElJD6ISK4pA4V1nJwsOS2+4MtX/x7+4f8iu36DnZvv8b0f/xs++Nb30JNdhMgRKehMIndv&#10;cefOB9z9sz/DLd4we/6MZ7/4Oc+/+CVHX/2MG3lA1jX1wlAbx+wsUCwqXryo2d5O2dsZkWaS5emC&#10;PPFoqdnZSki1ZTQSTLYc85mjLALzIlDUnkUJO7ua0ajJi3pPbT04we50i2xkmE4FZws4PPQcviop&#10;JoJspPAETo8dy/mM8VSzvTvm2v4UrQTTLcfpDF6+qigXx9y5t83BNcXefsI4VwShULJgPAqcLj1v&#10;3jjmC4FhwWiiyFXGtS1Bnk8ZZ57fPl3y+KTizAsmowwILKoS6yy+KpG5bNYgEA0wva4sn/3uc7I8&#10;4+6dW+BAJ0kThwiED2glUaIlOwpAJMXEhzj+V0QYcrXGOWebeAOQbR7RN0BrSZIk5/5zG1cF3+R+&#10;Lu6ZQ6QrQ2dZLXllG+uf70kxHyCbsz2lNEh4/uIVP//5LwlCIJS85NcrpSLxJDHGCz4CabWELE3I&#10;Q8XNvZxv379JcXZEqEsmo5xUQqYTjPNYFzDecu+923z+1UOuXxvzr//yTzg42GJ2ekSaJrx39wbL&#10;skQJSaIkxlTcvHWDySglBEvAxRwZkZF5b38XpSVPHj4nOBjnOdaUZMkIIQJCJCwWZyyLGWmmUUJi&#10;XYm1DiEhSxSJ9GglKJYViIBvSFHyPCNLBYv5CdtbOalU/OzXn6FEoDSeW/fv8l//ux9xfX/Kr37x&#10;C06OXvHg/vtUpePFqzf8Vz/4IXgb2y14grUonWBCiHlkJZlsbVGUFcHWSJlQ28BsPiObjkAEdKoJ&#10;SQImELynnM1Q2YjRzl4kq4wOLcJ7nLFkSYZMFR6FD5ZiuSAZbZGphERpRHAE45BJymiyB9RoaSBs&#10;UZULvvjiNYszy85exrXrWwgFRXWK1BU5Eik17x1kfOvONienR5wWEITk0eNvODk+4ezklB/92Y/Y&#10;392lLAq0ukwI1B3HK3+5lw8YIiUCMbjv4wOKeJ7a3TO98B1/UUafor3+GsL51jfu3rdLxNr1o9u9&#10;vd0LW596KE4eOlN+Wz3EULz3tpi0+7y6R4gpO7FJuCLn1o+BV/GBiDFXP0kWCVsvx8V9Vfnzdz/P&#10;09HmGhtfb2Mb29jGNraxjW1sYxvb2MY2trGNbQDwG9vYxja2sY1tbGMb29jGNvYH2HmBffcA8m1q&#10;POsKFYcKAPuAoau+//ZD8OFnaf87BBYZKmbuH0R3AST9gvF1KuLxd7y1qLr/s6FrDz1fHxQ+CCJq&#10;+kyK84LaVkks9K553k7r1N3jofTFglwG3/1dlRrXFWsP2RBpwFDbnRe9ysH364+JofbtFxuhuchA&#10;AAAgAElEQVR2gQLrFKLWqdUPFfh3CzUugDaazygZQc1RIUSyPZ3y8tUZozznxvVrTLZH3Kvu8fUX&#10;v0YIR13X1EYiFLjgefzsMX/+/fcpxoJgRzz8+hGvXx5y94bAJ5rDFy9IshwdXFQcs4G6ciQyUFWG&#10;NJNkucKclrx+9ZL79z/i/ofv8ezh5xgfC4V1luJFwMrA4aHBmMBorHHCt9IiyBCI2PwICi8rqNhh&#10;+9YOYvQUXSypZp7KerzUuGzK9nufsPfJ95ne+RWnxy8JMlAUS54/es6Nb3/MjTs3uf/xxxw+fkZZ&#10;e9JcslyUlIsxW3sJN69vo5MlVQ21jSrsy0XVFE1BsJEUYnm85EV4jK3nfPXbX2DKgt2xxSYaKQJ1&#10;7ZnNa1QQCJlHwL91jDNFXQVmZzV6W5BI8M4ipEYSmOQJy9wzP3MUk8AkkaSpRAtFLjTzHKyF2bxk&#10;f3ebVCYslhV1VTFOM3QITDLFJE8oTpYUWIRyOAE7WjH2gjt7U94UJyycwRGLcBGxqEU5xaKoePjo&#10;MX/7d3+PUoo/+f73GI1GQEFV2YH1RSAkHcWKWMR5voaxUuaK47dVso1Fyc9fvuHZ81eEEAkbqqpG&#10;4BHt/EASvCdLJPu7U7SdMdJJVOf2NSEIUp0gg2N5doIrK4paEKzl3ofvodOE6XTKONU8OzxBakeS&#10;aMw84EwEAOeJRmXxuZS3BATWQQiK2gROTksCgemu5uDaLtdv3+Jbn3zI9Podsp076NEWPnhePHuI&#10;efqGLz59hDm1BCeicv1IsTXR5FlglCvwhuAdSgvSXDMep6SZxgfP1s6I4DxnZyVFWSOSCcmdD3n/&#10;x/8td3/wb0l3HhBkTr2Yc/r6GT//6T/z8Je/5ujTX+Bffc5ELHhmKlKZIpMch6Z2Aest3lcIYdoe&#10;RAiPFpAQYdGhKaQ9DvCkERxvRISiCrg4L28WUWwWqUA0xcJCCrJcomQEqGqlUInEBtsU3VuUKmPh&#10;J+DxBCRejkgzjxcLdncUB9s54abAeUFZG6pYMcpsYajqwJmwKGkY5YbxpEalM5IsQ+kUawPOBWSQ&#10;JNIz3t0hG+WAw9g5W1tjEp2ymBcoDWkqkTgUkCpBBdQelkuDDI7tiUZLtQJqplojG+Vz5zxap2RS&#10;EmpDIqEulzg0wjm0BCdgnCU47/CFY5SlVDhsFQjiHKRNgDzLKYqCl69e8dH9e0ghsc6hW0UkL0DG&#10;Ata4xp8DULI0RTobVdRqQ9A+AmOkINESRyQyCKGrCHhOKOOH9tHOFneu+kwDhBcNgLEFiragjRYQ&#10;GFaKlK2apRQKJSVojRJQ1xVKS7y1kYRCNgqWKzBEU7wrLwNF2uLGPvlQnxCoLSKUMq4vSulzhVch&#10;IwA0sAIctyp0ZRXHabAWpXK2d3Y4PT3l57/8OaPxiP39A4yL9y/LEmstWZZTVzUnp6er4mCVJiih&#10;EVJydHSMNfH6tjbUVY01FoEE8XYV4Is+cAR9CBHBWxf9G9XzHQVSdv2OOIF1kvGv/uIv+OhbH+Ma&#10;AEt7rbIyWOuQUqyKMFuAWAvsaJVJtVax8N4H5vMZxlSUiyW/+uUv8U3bJzqJypSBK33zrvWVPYfU&#10;iYbAsOtIgobVXxuwrfcNMPV87K8DN16Mcuispy3p18V7O+fXxgoRaN/tV9H+v9cu52B3IWLRafd3&#10;TcXnSglUoJq9V6yerw9A7BeiXg0w6jxjx6cN4RwELzqqTW0/r9o79EB5DWDPeffWGKyrirVOST0C&#10;klkp3V0EADLof18dP3QGAufAnnZt6w6g8yZer1J94VmveFch4nxLpMSaGm8NKk2RArRUeOex1pwT&#10;X3Suaq2BEBXnprvbJKOcUEaCjeh3hWbfcgQi+VXww4C7fqwzNP/6a264+MOLsVII5wQBDRBerFG7&#10;DufBZAT498ZfuxYNkV5036WfH1jFUA0Ivq8q31cZXzcvLoyQ7kYqmj23IcGIz+svjJ9WmTkuwRGk&#10;MkQy8TYbAnivI41bB+ge6sP+fJe9YverVHiHCeuuzk0Mgb+H4u7QI4jpE+VcpUR/1V66Lj/Uf+9+&#10;HN6P0a/6zNBzXQUUX7fnx7W3feeLe9k6Nb/VuzG0p1wNkHhbLumqPl2Xs2vXt6FcydvG6FV7fB9s&#10;3AfR98fNkEJjIALWEJLAuSpzkiRMJhPyPEMlmunWFpPxmERrDIZUJchm84k+awTP+IboCSFwBJI0&#10;YWuUc+PggO/+0Xf555/+lIfffMMnn3xr1S5RCTiCP9q1uc24taSULYmHRKAkBOHxLTBdNqRziCvb&#10;dYh4cV07dwk0+iDx7jrZgtO7IPVuX7/L/YbmUZ9soT9++kr0EUjnz/8+kEdbt871SX+GiDT7+VNr&#10;7QVl7nXkIP188Lo2HvITu+P6ou8lVqRFwz7cxfH//7H3Zk+OZNmZ3+9u7o4tEFvumbWvvRS72c2R&#10;OBzSZmg2ZjKZjR44f4Be9OfphVrGRtJoJJLdItlqNru6u7prr9wjt9gQAHy5mx6uA4FAApHVpN4G&#10;pywrIpGAw/36veeec/x837eoIp7nag46nt1PpRS2bphOp0wmEyZnZ+RFp1UqlgQuKt5rrVM+0x5n&#10;8WeMkaap0/uEbOdoJM8ztre3OBudtmOlVtaOl+/ZOp+TeFlFW6OQF1VUBUitiJ7EyihnBE0zklMW&#10;YrswB7Ut3v85mK4FU1lrqaoaM50moGf0aNVByhbM2aqwEyN1U+OdQ2nN4eEhV67uMdzeIiI4O5tQ&#10;ltP505JZDhpWkAet22dn9023ZG6z8V8kbnhVfDB7TWud/F+7HmZkF91ul7ffehutNCKyQBJCm3+e&#10;j+MiadtMcT60OVAIgaaxNLYhyzK2t4cteV2DdXaeZ3rvwXsWSWi98xweHtFYhzEmEdfFVBd86+YN&#10;bl8dMjQlg8zRN7A7GBCt4+BgSjWtERF0SxaCiEgtESKQG0GeRbSC4CFIn+q1XuBcxMUI3lO7iPPg&#10;Q0lz+hi2ply58z5X33yfnRt32L96k/3rV+juDRCZRPgp/njE+NFTTh895PjhiLqpKVRkeGWAFIlI&#10;xQeHVCoRgnqX6mrtHE37wSwnSOQOcz8QZdqnREtAEAV5rghRkvhpA1JFQhsvBD9lfPAV5eMHHGJ4&#10;lPf56v/6P7nz/R/z4X/1L7n17tsMr95CmC2EyICMqDvI4Q7bW122373D+9N/zeFXX3HvZz/j4B/+&#10;HiNfYOwZWlbYJnBy6jg5rTl80ZDnkGeCfifSMR4tI1l+DqAsjKQsHWUjqGvB0ZHn+eGUvb2M3R1N&#10;YUAXAd8EvLAoHRgWGcOBZG8oORsHTkeW0yNPrwuyI2hsxI0aqqZhuNVl0C9QskHrBq0kTw8cX39y&#10;zOimpHmjx/5+j05/iFI5o5MjnFVUmed45DkeObIC3ritGQwL+kbw1vWc6BvG4wneSyov6RU5ERjX&#10;NdY11LUgywq01KAFTePxIVI1DZ9+/jk6U+zv76d1JCRiRrYTF4i42nojIalOz0nt2rpjCGJel1Ey&#10;+VVa8rpzELmiaUK7HweU0nN19RkJ5SwhUe16lkqujR9fygeJBAFqHs8lwoYoEnmwEBKtDU+fPuX0&#10;eMQsOZ/VkGY/059UO5jledF5dK7omoxebPjeO7fZ7Ro+/t19ukWXQb9Lt2PSnuQck+mUm3euUjcl&#10;J0cHvPed29y+NeTv/v6XHB+9oNfbwdmag8ePef311zl68Yxhv8O/+NEP+eyzzzk5OcE2lizPePPK&#10;PqOzEcZonj59wXR8wvXr+3jXYBsP0eNsQMiIdbYll/HzPVSptE6Dt4nMaAH07Fuy4O3hgOBrBJZ+&#10;r8Pd+/d4/vABJpNcef0Of/JnP2JrK+OzLz/l3te/48P33yP4wMHBczqDK9y6c5ODxwdc2dmlqSqC&#10;c+Smx3g6xfpAf3iV69eu4GxDU015+PARQiqm0zOEgaLooDODNjneB3ywOFdRTSbk3R5CKESwKJH8&#10;n6sbGm0oOgPQGdMqUFVTglQErVBGpRp0p8BnBUYItHR4N6JTBIKNnB3XSAl1ZSmnJbv7PeraE8IU&#10;TR+YoEPFO68NsfE1Pv78GTEzBKkpz874yU9+Qlk1/Mmf/Cu2t4dgq5XPS5f3vMtynFnML8RFctHz&#10;vXIhgOJlwvJZ3WUZ2L7qe1f1HSyeq1qo5y0/753FFJcRg70qpl5HPrZMbnUZOda8/ruQI192Tsux&#10;++KYzGMUIAheSd63TN62SnBAqpcJOV56kLGxjW1sYxvb2MY2trGNbWxjG9vYf8G2AcBvbGMb29jG&#10;NraxjW1sYxvb2P9PturB6jpFnnVAhcsapxcfKK9rul5WiPt9FJAWv/8yNbJlQPW6B7uXHee8oXtN&#10;M/MKpfB1IIblY78KYL342csUo+JKxdI51vXCcdcRD3wbJvrfd46tGtuLY3pxTBaVbpYVd9Y1ZC42&#10;oK6bM8vjuE65cnleXNZUHxeUEFc11M+V71RSGAkiMtgaUNuK8XTEo4NH7DZbbG8PeOOtN3l29wue&#10;vXhGtJqiU3D95k3Oxo9pfMON2zs8un8X5x3eBqIFHQwnT56gshxDQISAaMHCZRnQZ2N2rm4z6OVI&#10;pjx5+ICrV/bYvzLg4VcCZwXOBXIDSkAQEqUjVRWpm4gQHq1AytQ8nhSyIzaAkF16O7eRu7uYwQ5q&#10;MkUqKEvL4fGEfrGLFxohBb2tDj46YjTEJvLkwWPeG5V0hrt853sf8uu/+znj6Zh+nmMrC1ZQTyw3&#10;9re5c2fM04djysrTzSS2rkFoblztcHhcMamSYmsoK44ePcUES55r+rmhxiMGmtG44XQ0RpHTNTk+&#10;1ElhTkS6hWE8qmlyQdaV2NrS7ed08wws7GwZqnFJOfGELYNvwVZKO/oDxaR01GWgsZJuJsnyyKSc&#10;0tQlOuuQacH2Vofnh2OmdUWjBV0h6TuHUZ69rYy9s4x61NDEBABVWhOCJ89zmrqmrhy//fwLxP/8&#10;v4CA73/4IUYKgjFYZ+egQdGqZFzwFReILpbn8fm6V8aADxyfnHJ2NqHIOwiZlFmiqzA6HccYjWtq&#10;Xr9zhe1+j/LohFwZcDXPnjzhxfNDru/ukGsYHx6CjwSdcevtd9i7sUeIjkxGyvExuzs5Ph8yOj6l&#10;sa5tBBSoTKIlhBiwIdAEiC7SNDAeQ68r6Q373HjjBm+/9xZ7+3tUPnJcO3pNINQlDx7c5W//+m84&#10;+PRzuiJSSEXRFXQKSb+ngZo8T2pTwhskGp0ppAJlJCiJjIKTF6eMRyUosFLSvfIdvv8X/wP9Nz+g&#10;qhVPDg548PnX/PKv/xMn9z/FnxzQ9SO26hO0tuwN98jNNtX0BNuMcbWnF5PWbBQRnUGuZFKxkaBU&#10;2+gVIlJpolDUZZOaMIXAx5AU2lpQpXVhfh99DHjbAj2EJno4GTu6XY3QAhccjYtIndTipYwo6ZHS&#10;IZXEhcjN19/mg48+onaBT37+M05ePGK3DyI4Mi2J2qKlptPvcmXP0DhLWdaMTksmp5bTI4vOoOhN&#10;UZlGmwKlcnyMZJlmb28nAYKRSNOh1+8RfIWPDUhJjA4NmAhFYZABpjJQN4GqSWo+zkRUCGipMEKj&#10;pSQER2kbYrDk2qBzTdk4KlfjfQURMq0IpKZTRJfGl9RNRAY7axFvG1IjTdOkRuYQefbs2bwRPYSQ&#10;QKIhghL4xB2B97TN0WoOfDEyqYR571pFPodUGik8gvOG2RnAnPk+PQPVr9t7z9dzq2sLyLlq32Is&#10;EEKrdp2Q763it5irvwmpEn7eW0C0zX0zxdcUPMyAGMRIWVcIEekUoLXBWjtvOFwEq60CqMziL+89&#10;uvVxM2UZqWSrPtU2Hs4AGBHquibESFbkZEZjsoyqqvjkk08QSJrGYp1DyKTep7WmKLpordHaUI7P&#10;cCGQZVkCIwlB1h6jaRqctTR1TVWlJk6tFSFcBDV+W1sHgFyMQZVSLTjCtko9yRl/+OEHfO973yVE&#10;z2g0pq4bYgxY5/C+BZBEOW9Ynv2x1hK8R2kzbx6NMVBOSsrplG5e8PXnX3D84gVSKTrdzreO+9eR&#10;PS2DUaVSKNUq3S+Cb1eA35fJnl4erxZ81Cplzkgpvi0h04XjymXI9Pkv4sI+yByEc0FQfgWwa/Fc&#10;l1V71+U582+MrBzHdXnFsvLjZerJyznEKkXhywjJFr9jecwXX1uOedcpyc6INogXY491ec7lecbs&#10;DkYg/pNy3Vev29X5i3OW3BiqaowIHhkjhcnodbs0tqGxDZPxFK0X4n7v8c4lIg0RKDoFSs2ZFC7k&#10;NM77uWL7bO2tyoGW59zyGL4EJFwCC65b3xfm4Ip8Ki75tmWF4VU56qq8clFJbfEziyDAGAJxUUls&#10;xdpbnpfLxBuL1/py7eJiHn8ORDxX5f59/P3MlsHvqwjtVs3/dWtgTsSz4joW58dybnwZAHuVH1gc&#10;kZnKNm0j/GW1onVq6sug58X9c+bLvk29Z3FcZqQEl63h5TW+PO9/H6LH5VrOuj0grY3QkjG9fC6r&#10;iPZma+xcAXQ9GGTVHhSW62/tvRKX1MMuqz2tUnJeR1BzWR3kVfdi+bV1QNAWQUgUolWJTjGikAoB&#10;aKnJ8w5SJIXWfqeg3+/R7RVkheb0tEG2yqYx+Jb4KOJb1WOjZAKWSYFQiizP6XUL3nv/Xf72H37B&#10;l1/fZzSasrM9IIgAeByBxtsEiF2qA6Y4RSA5B6KpFjAZBXPSEGZER1JAEC+t++U1vA4M/qr7urz2&#10;L9trl+/tsoLnKr/zEtEl53nFMihmOY7wsQU8u7BWPXu5ZrpOcXy5HrgKRD+LHZfVtZNEb7vWWgVy&#10;OSdJEfP8bUYiI1hN3rRKLX6xJrg8JuefFwvxRvp7CLTK6ylOTL9LskwTybHWpbpMccp+VhAiTKcT&#10;4oyUTMgZ9xnOW7z1CZisFDZEtEyxuZKK0B7bB4fODMjI3tUrPHv+gqos25vdjr9ifr6rYoeV/nRO&#10;sLiiDhzB20TcKEXa79WM1HUpboXYgkt5Ke4RQiAS/wTeOaqqxGQZeZHT7Wa44BC2RhuD1hlSGeqy&#10;AhR5Zggq1c0ODp6wu7tDp1MwGp3ROItWek6YloCxogX1SwIBISXOLRBJzAhkJWQ6AcFDbE+uBaGG&#10;lnhnEdi3rh49WzOJ0MCkHNfW0O41b7xxm/0rewQCWmXtccWF2sF8bglxHsGJRJDqvScEsM5TNw0+&#10;wHB7SJZlONe09YqIdwHaeNe34PlIwGiFFDCZnBFDIpwodCJtzQtDv5sh6gld4yiMRUnHdFJydlhh&#10;J5FMSpROY6yiR0MiPzSKQS8nuKZ9eCFomkCcLR8ZUUhcECgVEEQ6nQF/+NGPuPnd77P33vuInWs4&#10;Lzk9GXPvq685+/iUydkx46PnvHjwiNMnT/CjI0wzYqACAwNaRLQSZFqitUTQYGY4Z5H8uVESJUUi&#10;x4ughcSHmOpwQuJjIATXEnBFRIRMtSrhQpEpRe0DRd7WQAL0lCDgsTFQRsv0aMzDv7nLVz/9S/T+&#10;TW588C/YvvYG/f6Q7eGA7Z0uV+7s0NnuIDONHGxz5Qd/xJX3PmL8b/5bnv3uU+7+7Ce8uPuPGHXG&#10;lqyxlaOpPFWVSGynxrO9DZ1eRKukTm4yhTKCPJf0HDgrGfYDo5Hn+GnD6WHN9q5mZ0djjCCIgNE6&#10;kW0Ky9ZAkWeKTEdORxZroYxQdA1KJuDj0cmEomjI85ycyBBBJhUnJ3ByYCnLEePXBft7GcMtzY4e&#10;onUDqkScBL554LG15rEZ83qnS29YYLqCN9jCo/j4/gmVE5zFDp1+D0skTCrwqXaihGcGw7TBE73k&#10;5HTEz/7fX/Duu+/y5htvpnrsnFQ6eSS1EGd73xJJSgFRAy1xo1R4TyK29H5eQ5zvDxKCW8zDJeAS&#10;KN3oti4w228iMfrzZ0cLucysrnMx2Ez/m4Pp5/uhROtEoypJ5DzOO7785mtshCAiRss5CZqSiTRx&#10;TvyABCQiODSBntLkMrDTz7l98wrVtOLs+ASzGxE9gxIGZTSOBpUpbt/Z54vPv2bY7/DjP/wep6dP&#10;+O3Hv0TrPr1uh9PRMXv7O/zrP/sBP/mbn/Dnf/aHjE4Dz588xseIjxAljMuKs2mJd57JZMTV/T67&#10;wy6Hxw3eRSIKKXWqHYeIcyW+bghOQFR0MkUn13hXM6oDSqS9NuU5GpPnGC2JviYTgmAj33z+Nd2+&#10;QnYH/PDH3yfGhi8//4KD+/d487U7xBD46qt7HB5P+P4f/pgQPE09psglBw+fAR5rLePxmLOx5Yd/&#10;8D79fo+yspwcHVNOT5FaJHLh8RQtFUWeE7Sk8ZYoEll2U02wZYmIGVqnfcg5nwg+Y0RpQycvGPRy&#10;zqqKsgrIokuwGUpmaKNRQqOVwoea6ckZ1bQE32CyAmEafKg4OXvO/tWMTAqqsqThBC89JhZkIuOt&#10;2zeIssuvPr+HIyfLO9RNxc//8ReYPOdP/viP2e4VNDGAD2nvFIJwSb0qBD8vccd5aSxeClKf1+fa&#10;vyrdkgguAKtjiISWOEdyOTH7cgw3q2XMwOeLtS6l1ErC9EVyv3X537p4fUbUtOpcZsedxa/LRE3L&#10;NSGlNX6BhPacvHOWH85i3ja/YjWxXSLx9WtrD8s1j0trUIkhJBFxtISYs/ruxja2sY1tbGMb29jG&#10;NraxjW1sYxvbAOA3trGNbWxjG9vYxja2sY1t7J9syw8ngbXAilcpAK5r3Fp8YD1rkl/XJLesErTq&#10;PC67htn5LzOoLzeOrmq0XdXMvaoB+KIio1h77ZepOi0+IF8Fvl8Hxl51rLm6+MJD7tnYrWpeTb/D&#10;eQPjRRDJKsD7KiXG5ebSl897tcLn4jEXQTPLxAerrnF5Pq0jYlhuul0c2+VzWNW0ukyKsEzIsKoR&#10;ePkcl8drdowQAgo1Vy+VQjDYGqQmw+B4/uIZo8kRvX6fnd0dntwTCK2wznHn1g0++uEP+dXfHXF8&#10;MmKrk/Pi2T2kCDhBUr+xAREsvnEtAB6cS409QkqcT+OSZRpNpBwd8fDBPTpFAspZJ2lcQAmPyUEI&#10;R6eQTEZgm4jRCagrZFKFijFgfXrt6OSI0eiEXienZzyl1hjpqevIaFSBOeXs+QHXb22xN3AoFSkn&#10;FhGmqMNDHn31iHd+dIPX33yd7as3OfzqM6xPzYUnL86YPpkw2L/Oratdnj04o6wjZRNRsiHPJDev&#10;bePjEf6kwTpS07kL1GcTdOhSmB5aOqT2lE3DaHJG00y5fWWXTAhMppGaFnyUFO13hl1sM0ZJ2Op1&#10;8KMpIYsM+pJq4qm8RgWBRqCBbkfT7wVOjh1lFTAmNcjmJic4ixCSTMHOIGdvp8+Tp2dM6ggKmqZh&#10;b0dBobhddTmrPSdNSI3XpMZ/gcSYnOChrBy//t2nKClRUfCdD95HZYYgIFjbNtWJFn/oIM50bBca&#10;YNtG3USMMZvvft4sE2Pk+PgIHzxFJ8fZhrqcoFUkBIVUksxozs6OubY3pGsk0giwNfe++prDx/fI&#10;sowX9YROrpmORrz+5h3efPddsl5B5Wts1fD43gP6MpCLyPHTY7AR50ApiRQRJUFGcE5SN616rAso&#10;JbhyRSE1/MGPP+LarescHJ/y9a+/wHQG3Hn7bb743a/55S8/59GnX9CnYX8gyGVg0FHkGRgjGQwK&#10;JuMao0CJiMoTuFdoRVSCJoIrLc9fTJicRoIFbSKyI3nvre/RGdzkm4+/4G/+899wePcuNwYF7w40&#10;vXf2mR46qAIFgsnpCUVmEChGTWQy9XS1QLcAdqUFQs+aKmO6JzIiZVLPKPoKpGAyASkDSoNUEakE&#10;0QuqqU9yHQEISWm9CQmUHWNq3u/2JMhA3pGgDacjz9lZoKocnY5CK4lUHiEjXggqG7n74Dmli5yM&#10;anwdOfUVuYmp+ZVIrgUm1GRSsLWV03QEW51AVUI1gfHU4spA8IGyrgkChFIoaTg9LRn2M3y0DHp5&#10;60s9LtS4VrknRog+IqOnkym0NoyVxVpP2QSs9fRyRSfP58rmWZYaz+vgUTGgpSAYSeMdzjUEsiQ4&#10;pzQ+erq9AcO963z96CmHpyWKFswhgNiC03UCyozH49T8PVf9TI2qIUpEbNHvhKQcJiNa5O0+IQGN&#10;UpK6rtv1lgCPRulEKiJSbBFiam6f/bcch5zvP7P9CEB8K0BwUp6Xc0D73A+0vqC9ZKRMAHjdAojS&#10;GCTl6hCSb5It6MU6SyQRBciWnCHLsgvNes65C/us94nUwxhzHrMQcN4mNXjdNjguAFy11kklXiVV&#10;wpmy3snJMc+fP6fodFDaMJmWaK2p65oYoSiYq0FOymkC3dc1RVHgfGpQ9dbh6gbnHNPpdGHP55XA&#10;91UAkOW4YiH6uBDPzH6XLRAnBtjd3efHf/RHDLe3mE4nNE3Tks4opISmqeZNmIvnlt43iwcDQiRw&#10;vXUNk8kYLRQHjx/zu09+ixCCTtGZB4ZxKQdYtMvUL5fjIdmCiEKrPh7F8vx7mRhreQwvAybOYscW&#10;MXg5+GbpPiQVxwQ4nI2TFLLFeYoFxXTmoKNVec66fGU5VlxHEBZjUuycE9KIl1VAV+Umi2CYdWrM&#10;i9+1eP7LDfTr5uu6/HDdXFilXroMfLsQi3MR8L/cTHxZjnlxDUVW3/IFMO6K83yVzb9r1ondfuxc&#10;RU5iMk1VTZEm7cm9rQFFURAmyYcaYxNgk9Q0HbxHxICUAtsSB83ADctjboxhNsTLxCGrfM6ib1mV&#10;/y1/Zh2AcnkuzSLFZYWzuOberAPCLZ/38hycKbguE0HMFOgFJKKSlsEtrslTV4E7Z4qls9zYtSQz&#10;53n8TGFOrGzGfhXQ+rI5e8EfXuLTLlPnntllxIGXkfatO+6yEvIc/B7PwXGL3yHX+LDl714FtF/O&#10;hWc+bN1e8ypbpdK87tov82/LfnrR512m2L5uH5z7PPmyIueqe7gIUo+X+ORVfn6RrGDhzfNjiUvG&#10;YJ1y6Kp9Y52S97o5sM5fryN2uWw9LBKnzOITYlJCTTFGmgvOOlSrVJoZTVHkFIUhy0wXTJIAACAA&#10;SURBVDUuOoSekUqFc+D5zK8R5+AM1cbg2ih2d7YxWca9B494+OiA4bCPEBEfHIGAj34O0Em1kKV6&#10;ZARnbZujJTSsEIvXtHCTlggm1sUyyz5l3Zgt18eWY5FFX76KLGOZMGvdPVtcx4vfKdv9fNVcWya+&#10;Cq1fn+0DMzKnVXN0ef0u7ovOuZcUMxevY9GPzxXAZ9cgLu4ZUsiXfEACqS7UAnlZbXTVmC3uZ6tI&#10;SZfVSmdg5fRynMfxi+sxkSxImrrh+OSU6zdvk+cF48kEbUCKVjk+Rlxwbe0o5Wp5lidQWDsGMZLA&#10;x1IgQkBpiTKS4fY2165f4/7du+l65vPqvFb8KkDXS9d4SX409yORS+a1XOm3zn1vunchRpqqpskr&#10;qiqj7mRJ3VpIhNQoBUWnh/MRZy1SSowucL5hdDamPxiQ58WcuEjqrCVESCA7s7BmnHM451qV5nTf&#10;fSpeodr7MDtP5zy2cRfC1MhqgN8qFflEXkci7wguEXpoxc0bN8gyg5J6rv6e6kehJWRpyRxmeLcl&#10;X2FtAgVXVcqV9/f2GQwGhOBxztE0TdpzQ0AQcM4t5MQSZy1Ei5GgRcrvgnNoPNuDDgpLT0s6KiJD&#10;gwuWpmoQAXqFQAZo6qTi3s0EnVzR6QgyrXDWIiK4AM7PyOEESgmkgsYFIgKjNfnWgJtvvsP+67eY&#10;Os8v//e/4mxSJzXkCEp3yfMevaLPrb13+OjdH6PDmKP7n3J491NOH97FTybU1lOLSKUCWtISAkZM&#10;pojCI/Fo6SlygxCRqrZIIegUBm0EQoFRkhADIaY6iMkUTVNTVzWQCAd0LjFaEnzA2kQqEESgriW5&#10;EPRlpJENVaipD77kyb173AtQighZl05vwPDGVW68eYcPfvR9XvvgXYrhFXS+w+Cd7zJ4431e+1d/&#10;zpPf/orP/o//ifEXP2VQTKGxlE2gLiMnp4HRNNLpC3oFDAoocp8A0EoRrCPEhlxFdoeSrYFhMokc&#10;PXOMTgLXrht6fZDak+VpndR1Ut7udSUiCsaTyNkEpqVl52pGZ5Dhg6W2DZEGJQ15HjE6srPb4eDp&#10;hMdPLV9NRkxfK7h5q0O/q+n2OkgtMHmDNIF7DxpePAeTn/F6t4vKFdtDxXtaMa5K6qYk1hUx75Lr&#10;bZ7b51SNw9uKGBVInYh02hQv+EDTOH7zm9/S7fa5fu1qS1YTEqGgEgQfEaolsJEq7SuzhSUkUrXr&#10;OAAxAciT+0y1p0UCmBm55DnQNhEoxSjPn5kSOGd8EAt7xEJMuC4uv0AIJs4/FwNCwMnJKb/57W8T&#10;CahKZLuzOoQQcg6wj8EjlW5f9+Ra0MkEXRP47nfeo9ft8LsvvqTbNQjpaOwU6zRRQm1rels7NDZy&#10;dPSC9995g+v7e/zff/1XKDT99p7e/eYR/+6/+zccPLlPUZR4d8x//F9/Rjk9JQBZd4AHjo6OmZyd&#10;UVUTim6fwc4OTga0FmQGlAh0OjkhejwK30QEEusC+MjuzgClI74RlFVJ1aT7mBUZymQYo/HBEr1A&#10;6oxPPvmC4Bukkbz33fcQKvDVl18QqhE7/QExBB7cf0hEII3h2rUdjg6fUWQGbxse3L+PlgrnPCFC&#10;0evz7jtvEVEYIxL5i7dIEfCNpwolvayDKnr4kID/QoJQEYVnOj4h+B6dTgcpUw1dCoetLKenJwip&#10;2NraQw97VF5QeUdwiio2RJ9yr1xr8q7m6MkU4aeIkPYKJTxZntO4mqquUFITg6epxmAMGpEcsc95&#10;7dY+TQj86rN7KNEhyuSrf/EP/8C1K3v88KPvo5TGewchtCQR8sKz6kXCo0Se1BIMCdESt5xvlCuf&#10;NXOeO83ygRDDwh7a1h4jF/Kidc9xV/19Fqcu5zHLdatZfLkqN1r+uVj/XgaKLyrOr6r5LyrPLyrb&#10;L+bXcSE2Dgv55Ty+EufAd2hJ1ERYmR/GNTWEdc/D1xHPLX63EOfPGZNfimxsYxvb2MY2trGNbWxj&#10;G9vYxja2sQ0AfmMb29jGNraxjW1sYxvb2Mb+WfbPbexefG1Z5W3RFtV81inBL6udfBtlrsXvWqXe&#10;/W0Vki4Dni+r3ZwrPolXkgSsBH8IcWmD+LdR/Vp+bREs8zKDe1iryrWqSX/5PeuA9Ov+vqr//jLl&#10;sFUqVevet4psYBHYs65Re915rxvPVevkVQCrxQbfWWPDIpj+XAErNUJbaxE6p8gLnLPEtsGxrhsa&#10;d8Kwm+EDNI0jG3bZuXKVrb1r7N58k28e/obyuGFycsKga3g+aqgaaGxEeEA4tEgKL8EJvIOgUptB&#10;01g6OXS70EwcTx/eYzgcoqSgaZISTWqaMJhCI6eOpgUkzzruI0kRS2qFqwNCQl2OeX7/U1z5jJtD&#10;ydHDGhmTwpBrwNVTHnz2CXt7kp2eJC8UZeUoQqSaljz66gFvfPADdvb3eev993n0xdeclY7dbsb4&#10;tEQVBdOziqu7O3Q6L6hrj7WSYABnsfWYXl9zVjbYEHFBkBlBU1lEHGPy1Oxu67pVbxaUlU9qbYrU&#10;pANkJmAM1DZSWY/WghgdIiRFmwgMtyQHE8vpuEZlBV0jcE0gek+3ozk7czw/GtPpDZGIBHLygSgs&#10;SiiMgNvXdiirmqcn6XxtBGVgr5PxhpAcl5bR41Ok6BCETD1wQiIiFJ2c0grKquHXn/wWfGpQ/uC7&#10;H6J1KpXNmpvT/EzqucRw3pwt5LyxLs5VYxZVyxx1XfPo0UMyrcgzzVk5RrfNnYKQ5kxdk0nYHw5o&#10;JiOayZgvvrlHffqMvpHE4Am1x2HoDbb54MMPaJA8fnZIjJbJ6TGnz54xDQHj0/xVUeEbhzARpUHI&#10;iHVQN5Gm8WRa0O1qjJIMBn2GO0OeP3vCw+fPORyNuH7zDVwj+Y//4afc/ey39HPJ7YGkpwU9HekV&#10;CkIDClJ7a1KSljKS5RKhIs4LTsc1o7PAaBxwTaBukip7NxP0ewaZBz7/+5/wzcFzvvzdb7k67PDf&#10;/PAj+t0c4Ut8FRhXkieHUybuFDetGY2eQBRkJrI7hKJQFFmG1gJlBDrTaJXWVrHVhUxgehlkGrIA&#10;ul1/JLC+FBFJQARBU0dcExE2govYumF6UjIZlZRTz3TiEVFQlp4iE+xc6XHtimY0tkzGNVXZpIZv&#10;JbE+4lzg3hdf8NVXXxCEpKegn2uECESZ5ixC4GxAUiNVIMugo0FmmkIE6EYaK2l8wErFqBEcjx11&#10;5QjB0usN6Xd7TE6eYyvH6KTC+jOC8wQbMEbgfEQ6gfJpDmdaMuhmlLWlsY5Or0u3UyBiwDYlslVA&#10;yzKNDCKpZXtPJiUdFBPvENIAqUGXIJAR9nZ2OJ3UHDw9orIRT2pa1cqkBtG2KbQqqxYwo3DBEn1A&#10;64zgI154hBStyh6AwHmbGhWlSQ1gwZPFLDXPe4uQEu8dWht89ODTwjXGtOvxvBlt1T70UkzVdv2J&#10;ObBjdoyZOmBqqk1AipnKCwmwH5LCOjEgRSK4yPPsYiwwa/prfckMIJnUzbhAeDRr9FveJy+SCTEH&#10;ephM472naRoEAt2CYoRK5+68AwHaKJQSbG0NkELy6aef4XxAKIXJcmKrFK9UUtSqqmoOIkAIQowc&#10;n54wcH2kEEynU2zT0DQNVVnOQQ1tBPBSvHLe6BdXAtzWgYaXlaUXfW6MASENSkj+1Z/+KTdv3sR7&#10;x3Q6bsc2nbdrN+NISGtvSUVZCIFQCUjU6XQIITA6HTE+G5Fpwye/+jW2sRRFJzVxXhLDvipeWgSX&#10;Lt7j2O41L8W78SLoYxUB1Muqo/JCo/ccyB1Wqxyvu1dSqTnYarEJd53a7WWx32Xx4MX5wVqSLVqw&#10;VXpfuLCGFxWf1gEPXwWSW5fzLDbxLtsqlbkLY7ikZL1MOCVEIkVBLBCIIIgtMGbVul9Wy143H16V&#10;y67Ks85VL5kzMcRZE/A50wGLpBQzvzgDBIulsZNKIrXEeYdIwniJWGU6IbjQAh4UIfikcpuyyKSu&#10;qCU1CYjmfUAGiCFeyB/Sd7XXENcokEuZwBkteHJxjqg1+fYqu4wsbJ1i+DrCu+VG7sW88jLiu1U+&#10;M3i/Eug+u1+rageLc2UReAYXQfUvz604B3TNVBKFCBfI8v4ptgxCVQvA0MuOve7a1hFSrFMhXgYZ&#10;rFONvjD+a0CKrwLvr66dXIxPFn3Jqz7zKp/2bcksVs3jZV+2/L5FAMJFBb3L98lVMc7s95kf/zbA&#10;78tU1i/scSvWphCCuHTOq+pbrxrPl8D2C3v8Ol+ybg+czftv68tfHl8xJ62ZgV1mMadqifi8T2q7&#10;Sgo6nYKiKMiMQQqBbkFuCRw7qxUlJXbRAmZiSy6khKLIcra3t7lx9SoP7j/kt7/7hLfevIXOi+Qb&#10;WuXm5X3hAhEIIKRqVXHhnDAzrCQeFQi8cwvq4y/PqeW66fKanv2+SFjykgrjCpDtcr1v9vlVc2fx&#10;d2PMnLxksTa6GAsuk5ku7/tKqVSaWPD7kGpQSSnynLBLKjn/+7L/XP6uZQILrfX83I0xLYi3jSW1&#10;WumXtNZzBdGL/ne9352dwyqSjlV+Zx2AaAYuVkqi1EwVPhEGBB8IBIJxTMYT7t27xxtvvJnAlt4T&#10;AOscQsmkGC41wSZwWd001E1NCImsTBuDUaatP0ZkAJNlFEWHq9eu8+LFIdOzs3l+OKsNfVtf/W2f&#10;N7zKn6+ar8v3OPHjxBZ06plMJ+n6jCIzEjPIW5VVRYwSozV4S4wej6RxnqqxjMsGbTKKoiAvq0Ty&#10;FgJSa0RLlOPneW1LrNOuXUHK0YKzWGehYv7+EPx8rc9IwlgihpjNodmfsiznOdYMWJsI5iQ+BPq9&#10;Lfb399L7tQEBCZ/r2ppfTD8XfKmYEzpF6rqmaew8Dtrd3WV7e5umqQg+zAH+ziX/KqNLOTgJVOuc&#10;R8SIiIFBt4OZxdU+sjPssF1o+iaw28/oyArhGmxjqc48BSRykrawvLWVsTPokZuAdROm07rNGRIw&#10;mAtAv4jSApNJunkXdIELis++vMfffnKX4WvvsfP629z88B12b9zgxhuv0dvZRQlDLGump2Oa0Qn1&#10;yWO2ruxCfY3m7IjDyTj5IgdNHYnBn5OTTNN4GgWZgenUIWQimMRJjkODNmAyQZZJOt2cTpFBhOmk&#10;BBKBoFKSPC/IcgPRUVc1ZZnW4mC4zWHTI25fx3d3qbzg9PEBxfGInDN8rIi+xpenlKcPOHv6O45/&#10;Lfnyf+vR3b/B1u23ef17P+KN7/2A/ddu090ecOe//pfcePs2X/2nWzz4+U+Y3P+UbqEY9iOTwjM6&#10;jZy+iIwinHUb+j3odCS9rsFkEqkErrFY69BKkW1ldAvD6VnDo0cNvS3B7p7CBke3Y1K9iAqdQWfQ&#10;oTu1dMeCo5PAk0c1ZS24cb1L3slomglGd5BaYZspiJKrVzVKB87OFI++Kjk5rrl+o8O13R5Kd+j2&#10;NFdVgzJw727DkwdjZJbz2lv7aB3ZH3b53pv7BHtA9sJzphqaYoCRV3lxfMLJqKSxirzbbf2HSjW7&#10;yqGjxEfP48ePuXb1SkvQEpBKkB4TOEJMpDaB9LxERQFKtXV2iZCJ0NT7BPxVauYDEolmiB4ldfu8&#10;p25jTYNzsfURieRTKr2g7h5bcPx5Xnte31/9vHUWqwhxfowUB6X62ZMnz3j44GDuM2e1LKUUpgXn&#10;J2LkVKtVApR0dAuDjDW3b9xgZ6vPZ59+xnR0RKeTo7VgPBkzGp1QDAdEqXjr1jUePz4kLzI++uF7&#10;PHlyyN3PH9LrDpAi8uLwiK3dAbdu5nz887/nT//4O/zyF19TT45BpOdaKkRkhKMXz9nu9+h0r/L6&#10;d3/E3vVb/OYXf8ukesJgUKDw5JmgqjzYBh0E1glsDa+/cZ3Xbu1RlmNcbTkWIw6enFBaT0fC7lCh&#10;ZKov9zo9To9GHB8dkmWSnWtXMMbz6ae/RjRjBnmBCJKjo1PqxqGznO3dLt1Ccf/gGd0io66nTMen&#10;dPIChKJxgas332B3d59J7RgOh0SpCd6hYiD6tKdlUmPLhrqyCGUIwrb7jMfWI0JwRBcwJkeiIWqC&#10;rxAh0lQlY06QRYEpupi8g0Xi230DAoiGzAh0JhkfTQg2tjFSQJguMWjqMtLr5ikO8yVCZmluxICv&#10;z2gaz5XtPu+9cYcv7h9CluOjpxRT/p+f/pT9vT1u3bie4iEp8P4iwHqZIFEq2cY44Xw/bXOHVc+1&#10;V8Vrq1TRmRFxRvFKYqlVavPLf1aRti/WzRbj4cXcb7FGu1gPWI7jZ3H7cu1g+Tn/ZWShi4RLq+oC&#10;L9VFYmj9hHipViDmBLkvx9fLY/Wq/HKZNPTb5oMb29jGNraxjW1sYxvb2MY2trGN/ZdiGwD8xja2&#10;sY1tbGMb29jGNraxjf0z7FVgiVW2Dgyz+O/L/7bYwDUDaC6rwF3WILuuEX8VKPoyxa5VD9JfpVaX&#10;PnfhbNZe76uUwtexpC9f0+J71ilIwvlD91c96F5srFvHzr7ufr4ErFpqpF19/y8efx0QaFVj78UG&#10;UHEpKH3VNawDB16mlrl8vFnz4WKjxqo5uU59bxW4SiyABpVMnUVKSrLM4L3HmCyp3hpB1TQIFEIo&#10;qqbBhQ4+KrrbV9m//Ra/+vrvUc0Z13oFXZnz9L7F14Jq6lCFJgqP0QpJxNuA8wHnHd5LnHVIZdne&#10;FozLSHSeyWiEEhLrPFEY0AJhhvT3djl48Q3ROBof8FGiEFgfGfQNPR8QWFwFroyMj54y7Dqu7Gi2&#10;tjRPnzqCF1QTh87GTA4f8OJhhnSWbhGp0ejcEL3j8NEBJ89P2H/9Nm+/+x5/lf2U0fgIv23wgAwZ&#10;rhEMBhl7uxlPn5TUFYRCJAU4I9EKihzKGhobCA5wMSkXRYcUEeE83UzSOAgi4kMFeUR5gXWW3Eiy&#10;QjI+C0xrS68TqeoqqbOESKYUeSbICkHjJVFohIyprwgJsSHLI+NJzeisYpAnZa0ZUDaTGVp4Ornh&#10;yn6f56dHCeAnFEWR0+0bVFFwWHoevxhRE5IyUAwoMVNcDigEQuVMy5rffPoZSv8HhFG8884750AF&#10;36pnt4IPM7Cd80kZSib064WGbiFkAnXFwGR8xuGL53Q7OTJ6bF0iSA3YQgqU0tR1xVZu6OaayeiU&#10;p/fvMz58zo29LWI1xYfUQJcX27z13gfUQXD/0SMq3xCrCXY6RjiZFFJsoCMEUqYmXiK49r7YBoKH&#10;Ti7oFIpOrsmUxFZjnj+p8QIqMvq7+3zz9UMO7j1H4rixJdFKkOddblzbpmsqoivxjUPKSH/QJ8aI&#10;dRVK5UyngdG4Zjz2lGXE2eTzTQaDXcWgJ+j3FdlA40SkKR8y+eQJN5wnO5Z8+bcvcNETQ430FTI2&#10;GGnpF4KdqwVaZ2S5QUpHlkf6W1v40AJuQiDTOcSA0oJsK0d1JCGPiEIijGhB+wEkbeOwmG9QnSDA&#10;iyTm4QPQI9ZbxDqRUNgqMh01HL0Y4W2DVJ6uNnSKjEkHzkYB20DR7eJ9wAcoK0vVeKyPaBepXaBR&#10;kOcCISJ5JtFG0oQa4RXGCbQWaA3GRJxNalcgyDPJcHfIDdHlZOKpa3jt5lVsPaWuxvQ7OaCIXpFJ&#10;gRYWET1CwbTyoBNvg5YJ1DLoZlQ1FHmBNjlVeUZoLFFJBBIJCSBDwIakwmuEoohpvknliUJiEGSA&#10;iYGu1hSZQXuLVIo6JAXZgCPTGd4G6qbGOUdhDKEJKJFA1kJIvE+N2TPgp/curW+VWli1UQiR1MSE&#10;iNS2BerNVGjRc3XomWJUfEXcNmuGTeCnVaQxS81nom2+J4GAkgKmT2CLKKGRBG/RbSNsnmVMq4Ys&#10;C+k858o3AmRE61YJzqVjSJmUtmd7+mIT4yIwHpJi+axBUCyQx8ziRu9c2hdFCxCQ4L2jLD3Xtm+Q&#10;5zm/+vhXnJycMNweorSh2+0CYG3TNn0mQpCZ6mO326UoCp49e4aSiulkwnQ6TY3+7fvEfGTbn99C&#10;gfdVwLxl8PtifCzmMmSB73//Iz788LuYzHByesRkOsG3QmAhhHR+ShC9RUbJdDqlKIoLJEAhJkU5&#10;75OC33Q6ZTAY8MVnn/H0yVOMMej2XiyDlNaRMy2Dd1apg14Wx4olpdPlmPyV+cccz5xi2RDDS2DY&#10;y3IW4kyVXryUL6wj1Fo3Lqvu++8D4D5//3mT6WwerIvLl89tEZB4WV62DJybgcFe1Qy8jgxgeU4s&#10;Nu0mH2daEGB7DXI5/j5XS70sJ3pVzP7t1qJYvLgVEwouIPCYKQ7zkjCVEIlIgxDJlEwqj85h64a6&#10;rLDWYpSh1+3hvaduwjkgEUFwASk0Shm63T4htqQALOcs53NcxNU5pWj9pZSSKCWiHf9VZALL47Oc&#10;a62aw4sAz9m/L673VQrDqwjV1t3f5Ub45ZwztIRUsz3jgnLumnxvMWdbbFBf/uxl6tTzWgULqmn/&#10;BFsFYp7llbPfV6nGrcovLwNEr8vdL/M5rwI7r/q3y/zz8n1dRW64jqBwXR69rj6yam59m/rWKhXs&#10;y9Tr1oEivg1JzKrjxYusNy8fl/XEB6vOf/5v32bfXNrfwirw7Rp/Aa8mZFg3F1apGa/by9bNWTkj&#10;UomzUxQoqc8Vw4VMBCLQxvtJOVi281BJSZ7lKEI61kx1cOZ74qKio0YgMTpne2vIe+++yzff3OPx&#10;wROmVcUgy9ucOSIXACOEhfsizu+nkq3yakyAeC6p+YkZMi2SfnK+Na0CvL8KUHIZqc86oqZF9fRF&#10;v2hMqlEt+q4ZsdXMhxljyPM8AX1jWDmH45y8iZf8IXP1SrDeXfQTzHJdZhKeaKnXkmcs7iuzmGpx&#10;fJYBRucKvBdrfjN1eIG4SLhJIPqXfdxi/LbKB62LGdfVrGeEZef3QrbqmWl8mqYhywRnoxHj8Rnd&#10;bo/GNnOwsFKKPM9wriHING7j6STlsyHVcKSS83xHtQrvCWStKTpdbly/wTeT9JnofIo7hGSRMGid&#10;ov3vSxr1Kt+1ri58/nuKLZWShFQAoy4nlEYwzlLxoFP0MCanqsrkR6SgriuiFShjKEzGeFJitKLf&#10;7zMZjZlMypTXakVV1+fziXYtynbthoukVhfIgFrSpTiLL2efXbEnWmvnJBSLarEzH2Vd06o4C959&#10;7126cyAvqVboA0QPIswJN2aLJ7a1mEQQ11CWDc6l79veHjIY9KnrCmebRCzi/BzoH4LHO0sUs/ke&#10;U45NxGjF1Sv77O4MODwa0ekY9rf77HYybg477PckWe0IZUWoPTIKYjseSguGuSbTiuhKbABrBVXJ&#10;/J5KDTpLhCeN9XgbUQik1tQOxmdnRD3gznsf8Wc//DHXvvcHyCvXCBFOj094fnDA57/6mNNnLzj4&#10;+i4nTw+w01P89Axdj8hDxTCLGJ32CakFSkZ0C8z0vp3xIhFP0hJ0+JBqLyEGdJYIT1wIuMozraYI&#10;MUUqMBmpJq8EUkamdYnSE3a2+0itQTQgIajIj//tH5O99weIO98h0qd6fsr0eMTJo8d89Q9/z+NP&#10;/g4Rn7KTZzQ2YINgcjrl7PBLTu/e58E//pyf9Ads3bzD2x/9gDfffodBAbc/eIu33tzh2Vd/yMHn&#10;dzm+/wmd3jH9QlCNYVoFmiZwciKYloFpWdPpSDIjybKMTIGtHUp4el0YDDuM68CTZyUP7jn6A0de&#10;lGzvGLaHOTrTFP0BfRsxx1OimoCKjI8r7k8abt0Z0O1vETxolSPySFWPCd7R7wgGPY0pPAfPPZNy&#10;yslZw2t3btDtbJGLKVfNFCMU9x6UPPz6BWUTeOedq8jccuvGFtY6vH/KN0dnCJVhtgZkeYFQzzk+&#10;nRKcRWWJBIeQ8mJrLVIrDg4OePfdd9jZ3m7jj6QCL7VAyHS/XUjxl5S6JWyJxOgJQSDw6HY/sdYl&#10;/6HSXiNFAtkv5wEpL08g95lCsmjrgrSkp4LzGsoCF+Ua8nGRngHNiDfamqRRAh8sv/r1b2hcACla&#10;ny7QWiffI2UbhrR7nrMoEen3Mrq5oisdNCX/+LOfs5V5dvr9RDgcGoKtqRpHeTzhtbffYHs34x9/&#10;cZc/+Og9blzf4y//8j8joiHYSJSB06en/Nt/9wPK8jlvvt2B6Pn4Z18hJXgvyEyXfq+bVMF7ks6w&#10;4PZ3/5Q///f/PXvXbjAqHb959pAQpgy2BkidiGCq8RitNGXlCJCIZWWqWRcqJ24POHh6ilAQhKDX&#10;zfCuoWM0ucl4+uwEpQXd4YCim/Ho4D5GBvrdLiaqRHjaAtFDjFy/vsN4fML49IitzlXGZyOi9+R5&#10;h2cnp9TW8dobbxGFpqpLhlK23HsBJcG7SCc3RGepbY0QAScEjQWlQGqffI+bUrlALXKEzhFAbjK6&#10;nRwRk2K7qyZIMybrDSkGQ7SUKBGI0SFRNM7jXWyf5URCgCg0zkkmU0fjYEuaRNhtS1QoIUrwHls1&#10;nFVTrOjQyzN6meHUWlwUgOfw8Dm//Phjrl29Qm4yvLc45+f1lFXPohfjtnl80pKqriI3X1dPWJnj&#10;xURNE+PLtb7FY6+Pw8RL4PXFmuniZ51z8zrMhbrDt+izeBUwfDmOn8Xh68hDF493aa7WPkZazPPn&#10;1xhTTLj8+mL9ZrHO8qo8evncN7axjW1sYxvb2MY2trGNbWxjG9vYuW0A8Bvb2MY2trGNbWxjG9vY&#10;xjb2z7B1TXir3rPu9eWG58saW9cpgy2+vqzqsvz5RVt8iHpZo/2rFNeWz21VQ+VlY7gMPJAyqbOw&#10;AnC/Dhi/fJzF9y4/bF81FssAs+VxWtcQv/gQ/bL7fZki/cVxOwdwrHvf8jkvMudfpuy3rjF+1mww&#10;ayRaNw9Xjdu6cV0FkFo1J5YBZBfVsF4GPRASCF62irbdbjFvwtzqFXSKLlFIyqZBaE1jLbUTdHo7&#10;9HaucPW1t5nGLmUzJt8ZtOCQU6xN4GWpNE3t56q+1qbGXG0kWgtccBAdWzua3qnjbBxwvsHoVrEy&#10;SEzeZ/vqm1z/8AMeHiv889/RBJ+UyCWI6Blub7Gzl3Fw8JiTJ55QCZpxhS1Lm3se0gAAIABJREFU&#10;+jt99vc73L03wlUCV0fs1OKbMadPv2B3b5tbVwu+/npKZnKEMpweHvPkwQH7N25x9eo1THeALY+Y&#10;VA06Bx0FtnGMTkbs7/Y5OqyZlIF+J6AyQRYhzxT9bkZVN9R1xAbQKtI0ST0kzwSFUvT7HUpnmZY1&#10;48mITt6n3+kh/JggIr2uYTptOBtbuj2DJym3ZzqBjYz1dDqS0STQ2IAoNIKAiEl1PjNQNYKTkynD&#10;m9tICbZMQCmtG7Ksg/U1/a5ie9twNvXorAcqQyuFDo63bu1x8OKMTw/OwBRoYyAkJSpkAsJLIYhS&#10;MylrfvPppzT/o+Xf/8Vf8P5779IpCqbTKjU0k5qpQ/CtivXMH4Z5c9CsyY62mRMhOHzxgqZuGG5t&#10;0TQ1BJf6fH0gy3KU1tTjEVeuXWO73+Xw4RfY6ZhruwNyJQhaMfn/2HuvJ0my7Mzvd4WriMiMVKWr&#10;u1pMT4/ADDDAQiyWwBqXDzByhS3+QxofaUajGXeNxC6XSzNiOVAjsD0z3dM9Laa7q7pkipCuruDD&#10;dY/09PLIagB8QxyztKqMDFdXnnP8fN+3Lrl15x4P3noTmYxZF5baOFbzBbJcI1yNlDFIixQNOYSz&#10;KCmpTRi/znmMgTgWjNKYyShCS4cMmHHmixVOaJ7N1nz+5TlKCfYSxeFRRnaY8eY73+TtN17nxZPH&#10;fP7pL4i0IMtiMj1htc45P7ugLh2LeUmxhiSFKJaksSeeKCb7KeOJJhtFxAnE2uG0pbYGuy45kAYf&#10;Q6QMzp9jAaQgiQQogScUnxlbIWNwSpKOJkyPxoynI6JRzPJixa/e/4xiVVObsH9EkWSyl6AijxMW&#10;GQU1Jqk9KhYoJZAtyFCp0NcmKFZJ4ZEKdCyDUp+XxDIhG8OB05SFx1kwzqKFZn9/RF0Z6soghQVh&#10;iGPBONN4H9FUI1LXNUVtsATVxLq0LBdBrXXiHFI7RkqjIg3CgrBokRB5jYg8ycgjI8HxyQmzWcHZ&#10;6UOSuCbLIuI0DcrVOsLWFdaEcasiwaqyRAh0o6aGD+rw4zTBOxfU7JIEY2vqukJ5j2rJTHREpIOi&#10;PQhiKVDGUFUOnSriKMLVNZQ5e6lGCYdSBHV27xFCbZSrlVLk65zVKic5jBFCYR242iKkRyhFbeqg&#10;EiwC4FYqj/CBiAMTQD1SyQAUJShFWVtTlY44yYLqjw8gi+4ed3Uf8pvCNegDtP1LhbFXwSjtXtqq&#10;hV4luVFSEsUxwgdVTI/A2KBs73v+QNh3GwXOnk+mVUQURZtCxlaVtw8WieKgQIiXTbEdaC03BcDO&#10;O1xtwueNqvl4PGY6nfLzX/ycs/Mz9vb38SKAdYL6uG/WPLdREwLI0gwhYbGY45wjL0vW6/UGpNCu&#10;ly1YKigsB8Bptz0v+0FulMXpFiH6S+XPrlrXxo9pCQiE3Px4HIdHx/zBP/0DptMJi+WCi4sLnHMU&#10;Rd2MgaDquAHhyKAsrVQAc3jngkq8tfiywFnLYj5nbzzi+fNn/O1P/3ZDQuXhUuX+FcD9vm/dL3J8&#10;GbDdVYG+VH/f5kO3fm8XnPuS/+1DvwgZFNtCXbobLPB8CczbqhtxFXDowwVeAnR/HR9xG9ipe64u&#10;4cMQmVTwzd1GVbY/V4fiob7/3Cem2ua/d9uie50uYHioaLfbju33WvWqIXXnVgEXIToMEmyKbFsV&#10;yhZ49nUKYbf2i+j79VfBnOLKsGvGawM63wAI/FWFzEauvnP6jgqf9ygl0VIgvcMbi1eBTChSEVJI&#10;Dg4OiKKIi9kF2muklJRFtRkDSulA2iJ1s5exAWzSkBDhPda6jVroFaKHBgDftrlSCqXURqVzg91v&#10;AVcDxAXduLn7/ytFzD11+StFyx1SCQEbAIjsApUbYK3sgG7b1rySe7g6UC/bvXO+K2vNQGzbnysv&#10;AZLb9aq3RlyC2Zr4rXuugbj769pQQf7XyUFcF2duW5e683JbjNwtXu/O8y7Ash0zL4E2m3a5bu3b&#10;RqTwdfNOr3rmr6Nm3idDuO763di8n//oz4+he9pGdritXdq+cUPAhuZHDgDGtwEbtuWmhsD03edw&#10;A9twO2/FNXvdUN5vW78N9fPQmOmuKX5DBsIGLNoCgAMYTGzAhi1pk7UBMB3pCK0VSokAOheAd/gG&#10;RBZHMa4umnUggFRsA7YW3uNFC0aVWONQQpElGd985x1++Bd/zZcPv+LZsxeMJwcBbO8C4d1m7+rk&#10;uwQCrVSAqTXgae98iB0apfGhcTREoNCug9sUJ/v7eT+n1j+m9Ue2zanueftjsM3PDflq1tqNT9nu&#10;kUM+Spvna0HwQ4D99r673+2vU5dDRAyvY831WjCSUmoDpGrjkDiON8cZZwfXlLquN+3VBcVLIfHC&#10;bZTkvw7wvdtXr1Iz3Ubo2X6mtUJKtfEdvbXMZzPiJAYpiHQc8kXNMVVtqMoKEAHg2bRtd1xFURTG&#10;dqNcLEQAvR4cHrK3N+Xi4uyKi9SSAlwdKzQgs05g2ve9XkHCsm3d6o/Tof3mymcN6VtVlpSFpqpS&#10;jEmpa0Oa0sRbzbEOHJ5EKZy1zGdzsDX379zm4GBKVdbU1lDXNcZadIeQp72m1noz1lqytdBX+gr5&#10;b/v5EHFr/9/WP+62i7WGsizRWnEwnfLWW28hhCe4jCEO3+SbvUDQ5v3C2ielwjkoipz1Og9K6koz&#10;mUwYjUbUddnkgU1DGGZDHkQIvA9EqjQ+fDu/AhGZZZxFvH7nGLtacONowms3Drh7kHLvMMZcPMEW&#10;S6TxeONxRkAMURKTaIEzBmNq8JbKK1a5x5SeyVgTxwohbUhBOU9Ve4wL4E0rKpw0CJ3x2uuv8dZ3&#10;3mFeF3z6X/6c2apk/uIp+ekXQI43K1y5RNuKKY5YeNQIsolEO4l0DikUOtZIL3GVI4liklhTuxLr&#10;DFIpJE3eBPBIqspQVjVgiGPdtLEPe1aTpnEu5Ipd6bEGjPVIDavlMuxZWqERrE7PWfzVTzg4rTjO&#10;Y6Zvf5fRG28xeWfMDWF467/7fZ78ze/w5V/+kGfvv8fi+VekeCZAaT2VKzFFga+e4+ef8YuP/18+&#10;EAlpNuLuG/f5rd/9PvfeeJvbb32Ts6ff5pOf/ojzD98jyxzjkaSoHcu1Z72EsoDVShBFjjg1TGJN&#10;pCUqCvlh6wqm+zGjbMzjx2vylaVaC4pVRV1LTm5lpPGI0XhCMrYkozOS9Cn5CE6fw6NP55zcTvGi&#10;JhvVjCaKLE3ITQHOEieWGycK6z1PXzgeflVRmFPefvMue6MJSayIb4Uc06dfrDh/dM7n2nNwHHFy&#10;fIM7tw5ZLtcYVnzy7BlGSA4mU7y4QVE9pqwspqqQGlQcB9JJGcbVcrXmk08/5fd+95/gGhCotRbp&#10;QOKbEFHTcCE0fWw3RBTC11gBOtJNLsSGXJHwOOE278gCyaUE4fFe4pxo1lGugmgbFttAVNn4F00O&#10;VshhwsI2flK9mD/SmsVyxvu//BAHxEmMEBHCuyt7w0YRXkqE9cRKMEkjRL1mMomxqwVuNceTwCjE&#10;CLUJ7xjq2rFeF9y7fUyxWhCrOe++c5sXL854/PARMRqT11TrJQfHE37jO3fJ8885ObzFf/qzD8lz&#10;w2RvRJaMGO3t432OdWtObk6R+7f453/6p9z+9nco5ytOZwu88xweH3JyfMjjx0+5OL0A7xiNU5a5&#10;IcskCEeWZqzqnEBp6pARjEYxyVhh6jXeWrI44fTFjGePn5Okmr3pPnleomLHXjZCO3BVWGejOAYP&#10;y/WK2zePWF6c4auSvWzE2Ysz0iRGRyGHGqcT7t27S1074lhjq5xnz75CCDBI4lEEOKoqkDM4L6is&#10;Z10Y4kiyF0coabHOg69xXuJs8J9Hk5RYq03O0RtDva548vgxN+7eY286RYsRKlI4Y6jyNbbM0SoQ&#10;ehgrEColSccYN8c075mUVOANWjlEXeIqj7eKfJWzMgU6O0SKQGiSRilSB2KAz7/4kuVqTXZ0QFUV&#10;V4KOrjL6Zs92geS5r16+Lfbt54y63w/+pb9CILTxSfwwWU+7b2+ra+jm34d8lCESoG4MOqROP+S3&#10;9H3AIZ+pnz+8jqS9/5xd//7Ku4TO368+iwTsK4n4L9v9ZbK6/vNcAdgDrtc2O9vZzna2s53tbGc7&#10;29nOdraznf1jtR0Afmc729nOdrazne1sZzvb2c7+f7BtRWnXqWBtA7i/Sv28+/vLoK7tBcdD1i12&#10;bI+97mXwtnsbesZtQJ+hY/pKdta7priOTSFe37YVd7fPpLW+Frjefab2uL4a/BBDfr89hhSKtim2&#10;9+91uG9CoUGfdGCokHEI6D+kYLVNabP7nf6L/ets6Dm3jYUhYodXKehtU/AEECoUwQskSkKWRSgJ&#10;dV1QVhUqD0W/tS1RUYQVBhWNGe9NmRyfUGsB2Q3qYkZZxuynQZihtCBlFIB3DdAeBNZ4lJZkkwwd&#10;54yORqjSszw95+hGyrqqqGpPbStSJSkqRc0YMb6Buvsu2a0L3Ae/xDqPNRK0RetQKHh844hses7F&#10;aUFR1tSlYL2umBx4jqYZk9GcqgjPK62gXBmKlSW6kXK4nxBHa/JVRTZKKKuCrz77lHe/9R2O9g95&#10;+513+OXTL1isHJNYY0yFF551uSDWMdlYsZhbDFBbj60MURYxzhLK2nOxqFlVHnQL1IREKCIt0AJs&#10;JDFeYAwsljXT0QQda8qyJNGSUSK5mFvWleBgL96oantviLRlMvasVp7loiRRnv1RTCxBS02dedZL&#10;Q7G2FLVnuj+mdhbhLM4UxFGM9oJYCQ73x5ydX/D8xRrcKUdTTZyCVjVv3NzjqxcLTmuDTpKgoOYd&#10;UshN8bVWCuM9s1nOzz/4FdG/+9/5t//mX/GNNx+QpSm1sRRl1RQDNUV6NIAr7zb1QC0oCR8IGgSS&#10;0/MZUTLGi5jVeokXAQwsCAphdW2RzvLg7i2UqchnMyKpyJTAVQXGGiaHx7z1zjs4FZPXnvky58nD&#10;x8g6Z6Q1eV1yeHiMiiTLxYxRopDAsnSUZSgSVQLGqWQySZmkComnqi2mcNTWUzmoKsveRHNrEqN0&#10;QjLe5+j1+3zvd36T4+MTPvn5e5xePGZ6lLI4K6mWkqeLGU+fLBglAq2C4tP+gSBqFM7jJCIbx6Qj&#10;RZwIhKwRwoGSaBwKR60cDo/w4FyN8A7lA+jBOIlSoJOE0XiMTgVREhHHU/Lcc/G44sgUZIXkFz87&#10;51c/XeMLsHg2Qt6y2ChPITd1kMgGo+cbYZW2H6UMP0qD1hDvCSINykMSBYKINE0IwlY11nu802gl&#10;qJ0lLx1SGwS+UfS2KB3UotNRinOaPQwOF8g1jKAoDOvccfE8pyoMk8OEJJNoDUKKoC7jDN4byqXA&#10;GE9uVhRlgZQ1WRwzHo2ZjMc4k6OkYJ1XLJc13ktwniQJABghBCiJ9xZhLFJ4vLMQSRCaKIqIEAGY&#10;GGBFeOfQUiOVo3AeLw1agnYGrcbcfe0uL05fUMzO2J8eMhklvMiXAfThBV5IvJBUdUWkNfk652I2&#10;Z3owRSodilgleMIcF0KCEDgXhyJo6/AYpHfgNDpNG2C/xCPxvsIagyUUVWrvEA3AoQtquwL2aIGD&#10;no0mlHd9X0UMExOJru8SAABSCIQPJB6yGW7WOqQO8ynNuAJ+7/paxnQL9cMgba9XluXGD2gBOC0o&#10;oAWlOGsQUqCa4klrA0yrVf6tjSXSGiEDmFqpAM744osvefjoEXGcUNYVWmuqqtyAAKRUaB0hpSTP&#10;c0ajEZPJhLOzFywWC6y1rJdLrLGNsrqlrg1SyB4e3G/3Gdq26IEd27a9VOC56iFJKTb9paTGGIfO&#10;Mv7gD/+Qe6/fZ5UvOb84RasIKzxCmMZnDueMVYT3cdgDtL4EWkuJVgolYqQXFOsVkQhK1T/90Y+o&#10;yyoU8fcKE4d8q7460jYw3hAQyXuQQiFEAH/JhkhgCLR9nd/eLn2iB4zFsQFZv4qg60oxKQLr7Mtx&#10;S+dc14FrhpXWrl63T4jUB8JeKQAVoQDVWbcBkXWVoa/zNYd81m679pWS2/P2wTtdQNtQzND3bfuq&#10;UltBse163axVfku/bPP/r/WzxXBciR8ASvnLP24K+9sv+/54kS+pz9KQE0gJdV2RZSngWRcrnHMk&#10;cYr1BiEirPPMZjMODw9ZLpfUdY2tbQOUFFRVjdCKLEmJhAxkORtCE78B1mxI1BoQ+5W+8B7RxHtt&#10;v14hV2jHcqdfh+L9PsHaS+pc/qo2/abPYHPu1lQXzD4A5hQD+4bvPEOnkwNZTANiE43iMo2CbavO&#10;LgbmeVe5eDMfmvOJgDi5knuw1rZsbZt7Np22VK+Y638f89eQbWxbX/sg0iGVu7+Lsm6fBMN3yAEG&#10;8wGdPu3P869DGLLt+bepw22Lqftj9Lp81qtI/Pqqwv3n6YPir8s/9NdT0ZA0+e6x7djeslZuW8+3&#10;KSx/3eNfRYjwdc/Rz7H0x15/PF8HmOgrMF6uT2Kz5ohm/7DN2mu5JMMwxhBFEVVVEkcJcXRJtCGC&#10;Q4xQgWTKNfPZb4Ko1mcOgC0lJUrJhgxF4KxHCQlCcuf2be7dvcdnn3zCZ59+wd17D5BCI6VG62jj&#10;X3uu9pEUOpAvmRoa0LtvQf0D+dDuWHsJaOP8IPilO/79NXNziNBmKHfXX0O7+ciiKILP2YDGu6D0&#10;rr8TiAXsFbKMLkC+nWet/79Zg2Hr/G6JdvokLGUV/P2WYGuzD3VAVa0/1Z/frcK2c8HnyrJss4e2&#10;PlJX1bKfn3XOocRV9c1thJv9XOt1ucchoH8/B3xJYtAAKGvD2q+Zz2eM98Yk4zHGWmTTDsYapJJE&#10;UbwB9CdJsnneLvGBQhDHMaYOYO9Ia0bZiJu3bjGfX1wBqyHYqoJ6uTt31/OvR3L0Kt+6T9hzpc1D&#10;wr1DNKQwDfi/KmtMbTGqbsZGhLMO4xqSPe8xZU1dVSEuFCE2PTw4ZDlbsipylNYIJZtcj9u0W/d+&#10;umOvT3zV3Se8v/RHWxKFNo7r719dRdz2X60lb771BtPpFKWCTyuVByGbeFXgfCADibQC2rg6xOR5&#10;XmBtuNc0zciyEUoFMruh9xrGGJy1eOdCflDIhljOEeiDHMuLZ7x7b8pr+2+TZSMOxzG39hPy86e4&#10;xQUKg6sdWEEca0apJgq3i3ECU4GtoSoMOpIcH4/JEoXA4Iylri157akNeBmSYOO9lPHBAcnemL2j&#10;hI8/+Qnn8xmlKYlizY2jQ+5//5vceeuEeFQhzBwuTrHnM9Yv1lBF/Pqjh5w/nYeYQgly78myiKJc&#10;kOoEnUQoJMbWIabBI3QgFqitRUeCNEmw1uC8bfIfgJBhzxICZ8ErEQDOUTNOvcUayyqHdSFwwiBi&#10;cM8/xL7/BfI//xX6xn2y269xeO91HnzzGxwf7nFwfJNb//yPqb/3Np//5M+ZP/4V+XLNYuYpK4HQ&#10;Ci89cZZRC89yXVDOV5z94oL/9OGvmN57jd/4g+/zjXff4Ad//M/4IIp4/sGPyWJBZCGNHHkiWC4c&#10;+dqwsqBjRxkbsrEgST3ZSJNkGm8dWlju3Y7I84iLmWG2MCw+K3j2omLvxopbd+9x+/Yxk6MDdORZ&#10;JmfEqma5rJm9yJEanCkRIiHSjlhrXBwIK6VKOD6IkTLnbGFZvljya/+I1+6fMB5ponjMjeOEOMp4&#10;PltxOp/x8EIyf15w6/YBD+4fI7WiLk/5cvGMZV2Tjg65d/s2n37+cBMfWBuA5XEUU1Y1SsGjrx7x&#10;+Ok97ty6ibcK4wzWW2RDeiOdQOuoIQMJ5IlShLXRCQe2RkjfELA0cb4TzR7YicOb/JJ1tsmV6AYE&#10;7zfLaMilvKyyfN07ur5/6zbxluOzX3/Gk8dPGmIhG4gflNzs06I5hXU2tA2WNIrQvmYvFYxjyDDE&#10;kcZVjrqskTpuiJcFaRIRjSQHe4qf/+wj7t455t6tPf7j//kewhisVThvma1X/Ml//3vce/cB2Lv8&#10;u//5P/D+e0/Zn46I4xHGxRRVRV3OuH2yR5qNufWt3+Lmg/t4Vnz0wV/z+a9+RMYCU1Z89eWC9aIg&#10;URE6TcmrNV4JkiTl4vyUj+saJQ37hwecLdZYCYmG6SRlMspI4wSc4/nTM/CCW3fug3BUdcXx/h5J&#10;lFEvc1arNbfunrB4MsfUjun+lL005uzxikSF3Nv8/Jw0iZjPZ+Tlmv3jtzk+uckyN0z3x3zy8Yf8&#10;+uNf4GvDH/3Rf4szBU++/ILl88eBEMQLagvGeGINSmr2JhO89ZSlxaIprCXLEvYnI4SwCEkgcpJQ&#10;mhxbLrD5jJXLseWIrCEKLfPnpOkaFNhKEKkxMpsitcDbZhuBsN8hMKbA2fDuR3iHdw5T1YjE4Aj7&#10;gHcR0oXc92y+4PGTJ9y+fROfrxEyzI/WA+76Ui1pxLY841ANwXUkQoEA1TbETdEVH1KIq35zdx8f&#10;8r/7xJFdn2/IV+7nt7vnHvLHt4Hb+77stnfvQyD4be+eu2tB+/9wXCAG8K71Ly7bweMGc339z7a9&#10;629z/P0c8RDJwM52trOd7WxnO9vZzna2s53tbGf/2G0HgN/Zzna2s53tbGc729nOdrazf6BtA7d/&#10;nZeSQ0pZQ+e9TpFwCMw89N2hQsChIt5+AWH3uYbAK9cpmw/db/f/WxWtuFSsHGJ339aWQ+e97l67&#10;n3VVVfuqkdcVPG9j0h8CPg197+VChZefr6s4N6Ry/6rxdp0aex/g0Qf99I9vC3K3qV0OFaFuAykM&#10;gQu/1hxqi62dJcsykkShZAByemdD8UtVhyIi4VCJQiiJHo1IrEHGE/KZ4HxRIr3CAbUFh8bYoLAt&#10;ZFCTQECSjDk4nKLjmIPXj3BK8tWfn5NMQCYO6zy1CICPZWUZ5TVF5YCMOJoE9RMHVW3JEg8+gKdr&#10;U6Iig1OOtRGsS1ivcqzZQynP3kSwWEBegERRl57TZ2tuHOdEwrM31pydrpu2hqeff8rTL7/i8O4D&#10;3nrzdX7xXzSrvKYaC5I4qGmDwLqaUaaYXdRYGyGjoPaG9URCBAD7WPJiaalXcHIQIbXFeoswntrW&#10;WCVRUlELOD0vGScrsjj0iZaSvUnMfJEzu6jZH43wVFhTg9LESpEowygTzGc141HE/iRCC4sDxmmE&#10;kBbnoLaSJBtj6pqiqkJfOYfSMZGX7GeKNFqwWuTYqqBYwq3b+4xHMfcOx7x2MmL51ToUIYVSuZfW&#10;xTiOKauKdV7y45/8BO8sf/pv/jUPHjxASNkA/i4Ljq6CbJoBiegAaANQ6+LiolHv9QGs7CGKVFNE&#10;5LF1xRuv32M6TijWS5xZk8YKYauAV1IJr7/5FqWQGOtYzAt+/t77lBfn7MWamak5ON5jHKes5wXF&#10;0kMmGe1lPLmYYY1gksJ0HHE0zcjimMoalouC1byiKj3Ww2gsmE41cRzjlSY+vsmbv/nbfPt3/wlx&#10;LPjZX/+QF48/JhIRj74oePzrBdXckyWSUaKItSdJQv10kkgSLcnSiNEoQcaeKAYZOeI0ZrFcoWRE&#10;XVbgwBqoSg/W4WwLuBY4IRFNcZmX8OK8Yp5XFLWhNk+pS8fhgebm7THPXhiefLZkEougWu4EWsgA&#10;eHcugL8a0UHvmwJ032Angxg6tqljMjTFawFxhr0I31US8AYpDUrlSOXZ35fEmUdqTxJH2FpzNoOL&#10;ec3+JEZJBxi0dsSpw1tBEuugQu/rjUr83ijFOsFiUVJai60Mi9KC9MSRwvsqkGDoiEQmFJVlvljh&#10;bM3J8RjhDd7UyFa52sUsZp4ih9pYvIckjrFNcXGo2ZJUtkY0QNuIhLoqAuhZCpSWmKrG2lDYL1Gg&#10;AnmCaH4knvXynFi/xdtvvcGnn36CFnDvxgkPz5YYITHeovBI4YIqjod1XjCbzRDi9WYd90jpQzG4&#10;FHhrkbJRBXeu6UO5EaFxzqGborwWpFGWBcYYqqpq1MsVaZYCl4Vw3X2pKXPfWnzWAuCHlBWdu6ro&#10;0lV3RAQguqlNUBOMIvb29jAXZtCXaQvckiQJ55J6o7zuvccYswHMtAV3LcikBWN4Hwp/4zimKoMK&#10;TxRFGwVIa2rwikRFSKkQQrFcrnn4MIDfWxBL206tMp2UoaC3LMuN8mNVVVRVRZIkzGazzZpnjKEs&#10;q6DyNugXXN3/L4sa3UsESBs/gu3grwYRhfdQG4NA8d3vfJvvf/83cc4xn8+wNvh063WO6ChzFUUB&#10;wHg8Jooi4ji+JEuAAApSgmK1pq4q0jjmJz/6G756/GQDGBoCWvT92CH/rA/m7oNnX/KDOj6Px/+d&#10;Y5Kr442vrSw8FGNcF2f4Lb54N+7YRkjVb4sh8GEfANUtylUq+HDt+L2ijNUDs3HdmOJlMql2jg7F&#10;P6+Kc4YAn9cBva4719Xjw9jvqmNe16fbCoS3OteIwRh0W8x4+V0xOMasdQglieMAHBtP9nDWUVc1&#10;SmmiKEYKgTUW0ais5nm+ATdBR+EdTxxF7O9NGkCR3YAnuv3WKnL7gXWl/beu6ytt1CcmGBo/3fiw&#10;S7AyFOeIXjy9jSRvWw6gH3u1ioZdQNdQPmBzvl6v+g7JWz+mGyJPk0IgBwgsuiqHLclAn2RmW0H3&#10;3yevsm197PbDUEzfn8/X5QeuWx/6a9NQf1+bp9jS79vI6rYB+7e147Z16FV5kD5YYojQb1s+6rr7&#10;eSmfJMQVMojNvOyQ39ABYW4AwC+tSC+39RVil6/RNkPr+HVkCv151gVLXGmfwWu3CqRcUf/uP8dV&#10;IMvwT/u9vtp46wu2vlA7b1vSIe9BKhn89aYrbAPEpAFT05CCCdWQhQQMTrj3hmTGt6h3EfyQS4KR&#10;jnNHIA2RSmGdYW8y5sGD1/nwlx/yxZeP+O110bSHb0DzASzinb+S/tJabXyflizEuWaMCLbu1f1c&#10;Z/DnROsqNmvypbJ833sJqsOXY1Yqddmznq2EE75p85Z4JSg/NySeUqCVRgoZlJ5d049SBCV0H9rW&#10;WouQHSKBzn7RPksAzA7M587/2j3H1HUAF8qrIPs+yVffHw/tKZo+iAgpLeNMAAAgAElEQVSgwxCb&#10;GWM3vld3v7Tt51JtntM2BGpt38omnure7xCweUi9e4jcacjH7J6nu6e2CvZ9wH2I18JPXVXk65xs&#10;PKY2NTUBvCaVJE1SSASLxQJfh7FbVVUgktAaJSWyAb8DrPN1UJUdZYz3JtyV9/ji8y8pi1UgmmiU&#10;54dJq/xlX4q2tbYDNLftKUNj9VWEHUNtG4jNgj+WpiPiON2sN6GPAkjOWYO3jiROMLZuAKGak8Mj&#10;ynXBF189QkoV1iMfAOHd/mpjXKXUFf+9Jd8QSLwL8XG7BjvvrpAXDeWqu+NMbXIGiizLePPNt4ii&#10;qFGXbsaKJIBtfcgLeQFeNPPZhfxKXRuMCbHieDxmejANa3wTI4c1ORDbbdZn7zB1jTEl1gQAvGyI&#10;GCSecr2iXJxxcxoj9w4QUnGyP+b88UPs/JzYhjmlhSBJY7SERAfQbVnWrNaGqgrkkUmqmO5nSAl5&#10;kWNNIGR00IDfCTmoWLNcF7joApkZLCl37pzw+usTquKM0Uhy4/59/OEBhVoyr2f44hy3OoV8xWR/&#10;yvOvKj59uKBeQqzh8PYhf/Anv0OU7vF//I//G8uncyK5QMcCqTxaCmItkCqQrXjhmz0jAhTSX5IR&#10;WuvQQgAN0agUuA65pVBghUCPJFEEKIEVnqK0LOcryhcrxKOvOI9+yqdZwk+SEbFK2cv2eOP1u9w6&#10;UEifc/fBId5MWZyXPH+25mKWI7QkUoJRotmPwKQVReXIreX5B7/kzz76iG98/zd448EdalOyf/OA&#10;sTBUixztBZF2ZJmnqj0XF5b53LIKKXYqK6msY38PxlkMwuG8JRkrRvua6Pma2cyzOHPkRcnZ2ac8&#10;fvqEu3cOOZokxGpKkixJZx51VpOvBesLy+JiyWQf9vZjpEpARAiVolzJjaMJo7TmxWnO8nzFJ3XJ&#10;jZsnHB/EjGLP4UFKmim8tzx8vOa8XBJFipu3Tzgax9w70FTGUK4XLJ0kiifcuXXCo6enVEWOjiPS&#10;NAMCuWxlCoq84Msvv+T2rRs4ATqKqU3eENm0oNHgd4Slzm/Iytp12WMx1oGXgWzSh/28JZpoSQ09&#10;QRnee0DaMGZ88L18YBtBynad6cYDl3n8l4mJuKLkHsdRs38KPvjgI9Z5HXyEZt1KkohIR0ilMJXB&#10;uUDoIL0n1gItLZM04dbeiLhekwpPpSWmcuR5gZcei8NaA9LznW8/4MnjJ7z46im/969+j+dPn/Hh&#10;e+9T5x4lwv6aHGh+4wcPyKYH/F///kf8zQ8/BSHQOkXqiNVsjc1Lbt2ecPPOTUq/zx/+iz8hGk94&#10;8fgz/v3/8j9hlp9xPI04HGvOThdoIYiiBCMseWnYPzji9s1jnj38AlsV6ESzXlUs5itQmiiJmGQx&#10;WkBVFBS2YH5xzt1790mShM8ffcLe/hjlBeW65quHT7hz7yZKR8zmCxSC23duU+UVtqjJkozlfN4o&#10;p0uK9YrJaMSd+3cZ7U1QiQNb8bO//VsWF2d893vf441vvInAMd3f56c/nFNXF+G9XOUREpQWJHFC&#10;JCPiJEKrmqJ2iEgyGqVoFdbE4OdUOGswpiRSjnffvs/jp8+5OH/BweGEolxTVWdIWeKwOKeIszEq&#10;zvCUIMPa5HzIZ4ScttnkLJ311LUFlVBVJd5ZrLMIZ6hrEM6DsXz1+Anf+953A1myMZ334b6ZA5fK&#10;31KF6wghEbLNndIb210ioZd9AtnkbuI4ATx1bQCxycV7LgHwQ3knpSS+48JsI+jv+mH9PEH/vK1f&#10;4Dpkf9cRV7TH9sHv1+UUXvq3yUsLQluGHFZDqill+4XGb/DNO76rZGZ9n3YoT9GNV/p50n6+qJvz&#10;6Oczdrazne1sZzvb2c52trOd7WxnO9tZsB0Afmc729nOdrazne1sZzvb2c7+AfYqkPqrjnsVaH1b&#10;EdurGN6HXpIOgSC6L6H7xR9dNbhtQJT+vW1TXQzFri+DWobA7+3nmwKUzrP1n/k64Eq/vbcWr77E&#10;5n69Uv22/mfgPq971m7bDt1n93zXgQm+jpLcNrB5WyTQL8weeqZ+G193z/2/dduk3z+vAiUM9bMQ&#10;IihIWcsoTbhxcsTF+QylBePRiCSOcC5lTokWEUmWkowyVKTxSlIhOF97jlJFLAyuUYrIa08Sa6wr&#10;UMJjrcdbOD1dkE0sByeeGxOJPEg5uDnm7KIkHQuWeRBZLGvHughA7cX5Uy4+fp/67CE3DiNW546q&#10;tNhUIiLFcjZDCs/BXsKXIsd6SVmDMVAUJVjL/kTxIrasV7BeG1IkWnuePX7BwdGYm4f7nD07o1iu&#10;SbMEu7rgvb/5S37rDzURFVpLVrlnsarJ0gglQyG89440kYxSxXplyKQgkQKMJ4oUGs/+RDFeOZ6d&#10;esZ7gn2hm2JFqMuawhq8FpQWjPOcL1bYTBEJiJRAjiL29w3ns5qyVMSjGKlNKBYRijRyjFLLbAar&#10;VU2x70ljSaQkRlr29ySnM8d8tuLkeI/J/j6mdpT5irqqUIkmkorpOGN/P+PFRUHlBIXxFEXNZOQ4&#10;nsR87+27PLv4hNM6gO+9HS6eUVJiTU1RGP72vfdwzvMv/+X/wLvvvkuSJE0Beig46oIOQn2cCMrv&#10;1oIIxTeVsZzPLjbjVBLUqq3zCBzeCSLhSKQncjXlsiBWDuks3hq0joiSCVEyxjpFnlf84ucfkV9c&#10;EHtBnRtO7h3z9uv3WZxfMF8vyRKBjgXHN454/DTHKcetGxlJBDq2WDyGiIvFDF970lFMFEui2COj&#10;iCgbM751n2/98b/gwQ9+Gx1pHn30Ph999CFPPnpE/uSC2Dv2Jwp9UxDpQCugtSfSkKQxx0fHjNKI&#10;ul6CNMgoEBgslzVPny2x1rFeL5HCI4WkKjxV6RGmUX2vG7SCtjgBKIlKE/YPRty8ccxoJDHGUhQV&#10;L54+57MPZgg8tw5Be4FwoVhWyAAycF5sFOCD6JXbKLxqqQCBMRbjgqKhDVh8rAchVRjzvlEEsx7j&#10;wRiHc4LFyqOMJ05gXRjK3DBfhuLpvKwYpZI4VlBZyEsWqiKKBOOxIokkSoCSob9xgVBAO41KElSa&#10;UNmgEmN9ibUOS4RZK5yMiNMELSxxLPB2jjM1i8UiEDZYxarwlEaxLhxF6dB4jPDgPFKHa2shkN7j&#10;rKXIc5QSuEgEoLuSAcBgHb4pMPUQiraNAeuQHqRzfPyrj/nBD36T0WhCvlpza7rPRCvq0BFBTVJ4&#10;dKP+WFRrFut1o/LuGhC+wG4Em8SmwEwQADN4kFyCG6w1G4BRFEWb+eicwxqD1rIBl6tXAk+3Edy0&#10;KoEDByC1CiAi19nHmsLCALgIgE6lFOPxmKfPn6GcI03TK+rtoQDfbX4P++SlXxBF0WbPTdN0A4jv&#10;+hBSSXSjNNSC8bsglSiKUDJCSUWaZsRxwuPHT5jNFmgtybLsJaBmFEUNKD+oAbVr4Gw2AwiqgFWN&#10;86FQMhAPhGJF7xw0YINNA7EF0BdkXsOzd1V4BnycLujUe9/Mc4VAcPv2HX7/93+fJEmo66DQ5xGU&#10;ZbUBUrWgza5P0RKUQFAQQ8qgRFc7yqIg1hGffvwJP/vZz/HOb1Qvh/yvPvh6m+/YV3LuA7heAk/2&#10;fMHrwCzXE1C9rDw/FB9sA9tcDwAXm2LR7rHX3e91ymtKqSuEDy0IvQvg1VpvioC10oP++6uUnreB&#10;iFvrK6xemXdfQ3H9uj7qx3NDak79sdCuMf2+7Md1r3rGtkBavHRvbMCC28bEtnj3pefvQF6ddUip&#10;iOOYSEcIoYnjhL39/Q2IDMlmDZ/NZlSNSm37bFVV4nGkWcre/h541wA25RWl6KAGGEhSfC/+uE5B&#10;u/Xr2msOxXJdMNW2cT1EKncdEdu2eTcUQ/aBfP28QHcOSNEUa7egz/Z7HTDydXmLIRB1v82UUleU&#10;uocA9X8fG8pJtGtlX22ur/S+bd3qz8e+Mnzf+uQkryRt2xID+01/XIXdXgdof5UC+bbYeetcHCT4&#10;YbBv+zmhobh8m0Jev01af8n35lMX1O7b7zRAeO898srO0gOYDz13r22/Tn7i67bTlbbtne8KMKN/&#10;B0LghQjkcgyTC/bzKUPj8LrczyY/d4kvDgSSLQhDtmqIQeE4EFcJlAAvW6VFg40kVgBaNyBDj2up&#10;rhrQu22In4QIPnkUaXyHFE405E9eEXzGSPH2m28QJwlfPnzM82cviKTCOwMikJm0yta+AwwWChCN&#10;LyVAyZZYhYYkS17rS3V/90CL/LetL8IliVKXyFE2YPGQ5wi+aSDTEo2y7LZ8XgCXBjIHd2WvaRVh&#10;W5KDFvxO22fNdXxDTtAHrHf73bY+Zm89lOLSd5ZSIrBUxr5EvNA+YywiRBRvfKy6rjvXvAT2COE6&#10;Y/zSH+sSv0gpsU080l1LVTPW4zimqqrNvt7uGV3SsEHyq84zqk0sMaz42W2vPhFL+4xXySYs3ok2&#10;9EAIKMqcZ0+fMhplRHEM3uCsQmuFUlHTlqFN67rGmJqqqlACYp026uOSsiwRAsbjEVoHch8tNccn&#10;R3z1aN2MXxVAZfSJca6OqRakNkTO8Q9Z47b6wu2E6fmjxlhWq5w0zUmSjPU6J0uzMPZQAezX7hlS&#10;kkYxSgkWyxW3b97i+OSIx8+fUpoaHcch59AhkuwSivVJDDZECPISFIvwAUDt5UZ5untca1rrl9Tl&#10;a1MTR5rj4xscHZ3QYggF6nLfa2IuL/wGLBhUySXWVtS1QTZA9PEkI47DdSpj8Bac8Q1hnMV5G+aT&#10;tSgF1gUFaWMdAoczJanwFIsZtlwTjTVZljAeT3jx8CH56TMmEoRxKBGA3ko6vPUUuWVWWqraMxlp&#10;9g4iIqGwxrFerfHW42yIk6NYIJQAGVS2hfIgHPsH+3zrO29y88Eh0f4h65VjPpvx7NkFxs745Isv&#10;iEcH6GgKMsGWJZp9EnUEBymFXXB09y6RV3jh+PbvfZfj77/L889Pmdee/Wb/qSqHFRBpKI3AVAYE&#10;xLEgijylKJEi5GEhEBQiPUL4jQp8cGLD80glmpyepq4cWlpq63DekyWCsZasa0/tPJUtUYsCsVyg&#10;pQcNv37yc74AjvcEBxPF8ck+JycHHN044Wy+5vmzGYuzFfXSMsoUqYZESyZItFM8u6j55Q//Kw/f&#10;e58k8tw8zLh5oImlQsQe7SQaGAvJOBOkes2qCH1V1BaVw7oomEwMh8djxnsxSklS43DWME4MeeF4&#10;em5Yn4JZLXDrHHdnyuH0gPF0RJKuybIlZ8+WLOeO0kC5BO8M2X7M9PiY8fSIxXLBfH7GvlYgJU/P&#10;1ixzi332gqqMeP3uLeJIEqcR9+7dZlU85fR8xWxWc3gcszdNuHVSUdo5S2NRSjC3aw4PRpTW8eJ0&#10;hqsrrFToSARCTRVRVDlPHj/l/GLG0XQ/xCMyxpu6AaELhAdrLCiP0jLkCzf+lG9U4UXnfaRFCtms&#10;VcGPbLiU8C6MFy8u31k6KwLJsXebgLcFEavGP2rD6a66dQDQ03lXJsN7TOFYLFd89KvPcQKEUAgU&#10;UoKOGvIO67B1hcVuyEKjSBNryyRWxM6TyEAELGKwpsI6KIsKlKN2NfsHe9y5ccJPfvxLpvuH3Jge&#10;8957H5MvLEJGVKamdnDnwS1cKfmL//CX/Of/9f/GrMEbSZZOWa6XWL8iShXf/s7bSK355nf/hON3&#10;voUxhj//s//I81/9iMPM8dr9CVSOxUxCpoiilOX5HO8ifvN7b5NoiP0Kky+5OJsze3JOWYFPIrJx&#10;RqQFtiqCvyQjbt0+xnrJZ7/+lHgMo0ziy4rHT8/QOuH+vTucn52Trx1pKtjfH1PmFXVpSccR+XqF&#10;kpKyNmhpEMLy+v07xKkiiiLe+9H7nH/5MaLypNmI2XLB2cWcN+/c4tZrb/DFh+8hPXhrcQaSwywQ&#10;Xuo2JLYgXBhbeKR3KB9IVbw1qMaXSzKNtQUnx1Nuv3aP2lSsFhc4Kyhz8LVA6RRkhHWeypgGSB8I&#10;9rwzKGXROqWqFM56rAnvEUprMMUa4UA5iXEerwKRt6otZVlhjMOLQAClhGyIYsF5hxQdn8aAaNTT&#10;hZR4KZFSY50Lfm9grtr4v0p24kDRjYfDd4Ug5JSFQCA3zkE35r7ic0u/iYDCfHo559Hfn1t/eFsO&#10;oxvX9wHfr6qd6JPYXyHF2lJLsImzaN4ReQuuyWfgcS1jMjR+CE3MwBXQ/xDB4Lb34UPv1bv+7ra6&#10;gb+r2MLOdrazne1sZzvb2c52trOd7Wxn/xhsB4Df2c52trOd7WxnO9vZzna2s7+n9V9AbisS774Q&#10;7R/b2pBaYvd7XTB6n128r1zXPd9QsWD/s5ZhvXu/3XN0j9umUNd/jiHrq2h1XxJ3lde99zi2M7x3&#10;23ioD64DkWxri23F4d3rDoGbukCzbQr014FgQqFAp0BeXhbntmpUl/fTV6fwg8pJX6fP+2OtO/66&#10;bdZ/kd8H+2zr+z5AodsOffW0/v31QR1DhQIbsJ61aKWZjPd48eI8FJvGoZCsKj1pMiaJY4xz1LbG&#10;4/DCYxA4l5BbQWqCOmVVOgw6AG61bIBnobDZuqAcUuQGY3LSJObWO1Oe/tUjVCMUr4Wkri1lWVOs&#10;lyxefMqXPztlmmjU7YSP5znOCorKEykwqsIWJeNYkkSwzj21EVQVrBcVOpKMs4hRasgTSV05vHAo&#10;LVkvLCfHCaO4RgG2ctS+Qsmci8ef8OF7CcVsxZ0be1w8KclrjzEOpUMhvEOTxjBKLeulIS8dkYA4&#10;CcVtSSTJcIxSgZCe5cowjSOE98hI4qzEVqGIWMigjl1bQV45ZNwogWs4OsxYLC154TjYj8GXDdgV&#10;Yi2INUxGgiI3rJYF06OgniJlxSgV5BXkq4IXpzPu37vJ4Y07fPnFpyg8rq4QUjHZS7h1Y8r5fEVp&#10;HOtasCodR96jhOf+jQPeuHvM2WdnOJJNgXp/LrQqwHVds1pX/Nef/RwP6CjizTceNGrKtgMsEtQ2&#10;qNNsVE+bf6WA5XLJ8+fPiGSKFqFQ17pQoBnq/DzTSUamIPYVZn1BjMObQBKgVMxob4pEUawrPvjZ&#10;R8yfPCWNJDjP9OSQNx+8xl6WcPF4iXRgatBKgC0YxZbjO4dovca5iLNZyfnpGR5PmkjGhylJpBE4&#10;4ixmWZUc3rvLt3//n3LvW99iuSz57KOf8+P/58/59C9+wVQ6bu4pppMYKS2xjsgOR8Rakq9WmLLE&#10;O8/FbMbFzCOkw3pLXTuMXbDOXVBaN+CFIBslTKZT1otzqrImVZ40EUwPIpJMEk8z9m+ccHzzhFGW&#10;ka8KyqLkq8enfParR9jSEmvPyZ5ilGiyJCaSHnwJIpANGOOwTjTtHgrGlBLQgCiiSCIlCBFRuzDP&#10;rfXU1gVFeOmJlKSuLHVpQUhsQ5bhtUJEAhUpHALnDXt7mrosWa88ZQVgKSrQEUSxwjqPso6idkRK&#10;MM40WSaCMr0JxdlCaqyp0TJmkiU4E7POLbW1VJWnyg1OaFQcoUcRQlqssUglUTpGRQnVyuCEYm0M&#10;L84cqxLGiaVqyAGUgUhKtJRIXCgcdh4dS7zykEToOMJRIKRBON8AnS1ehoJ/4wyurEmkYjW74MmT&#10;5+yNp8zOHzE62uPBvdvkj1+wlmCsCcrxKgIBxjlW6zW2ATB6H5QCvWv3fhBOImWzlxsHKqhkSR2I&#10;EvBN8ZlzSK1J4iSoB5v6UinHebwDJ9zLflFT9xf8BYkQcgOib7ZlYAugtFV8EeCw4TqehnDBY72j&#10;Vc6Joog0TrDGbID6xphQqNj4dl3FdSMsUqit+3XXz2k/a0E23nvqusY5S13Xm/MnSYIUCtUA5S8u&#10;zpjP59R1TRxnlGW52ZdbwEGrNBxUJ90GsNKqAeZFiZQK4wx1bbC2VQdyHRiHG/QDu/ffAozYolTb&#10;9Smu+mpNYbIUjCdT/tl/80ccHh5u1l7vHULqQNjg/Ea12Fq7UWpstWXbZ3e2BQ0JZrNzIimZL1b8&#10;+Md/g7Oe0WTSjAl/bRHldSrnfX+r72t2wUCiA+rrgqq2qfVep0h/5ZzXqIF3x3tLyjCkjDzk8+LF&#10;FZUopeRGOWrI7xyKpVrrKzv2i1nb2GUDUEcMglKv8/37zzIUL7S/90FafcDVdf5wv3/bfr/OR+/7&#10;vZcEG22R7svg7P59dMHC/XO2kcZQ7HNd7LVtLG8rxvV0lWUVUmqk0kgZgVcIL5hM9kB4ZuczhNTU&#10;vt6sEcHvMmHt0oqiLBuAUIb3FiUFpnZXx1Qzb9wWQoDrFNeH4owu4UUbrw4BhLt/bwHRskfa0F3L&#10;tpEMDLX1EIi/r3bcBSUGIKTY+KRdMHK7wW1TUd+cs1El7heUX/ldBoKnoVhx21r4dWyobXwHONcf&#10;qy+N796c6J63+8zbFNWGCAK3kXhcKXbvtnHrSGxZd/r9fkmsNaw4P7T+bMvVDD3HNvXzbXmdPgnB&#10;0BwZym29tI932qS/jw/10XXn8lv6tvUhriPNG/p8G7i/O766a2ifEHJoTeyfX+JfmUtswZr9672K&#10;2GBbu0lx6cc2VG0vKTO2QAvR+EZ4SJLgR0shGsIfu1GMN8ZuyKmMMcRJQuVqrgBjnO8sM5779+9z&#10;/95dPv7oY97/5QecHB3hrBscM5frsmzWzi5xz6VyZX+d6vopfUD0JYFN91qiA2a/RK+065nHbyU1&#10;6atjt3E/Pd+rO86H1Ci35cr6Y+/KPTQPYjpkQO134jhuwMqmQwrGxue11qIbtdq+L9Ulcwkg7xa0&#10;Wm3aTKng12VZRhzHlGW5Ac73fZh2HeuSQ3Tjl+59dxXlu4CobcQcVwiwOsdsy7/3leDDH+TGN5AE&#10;QHu1WlElNfPZnJMbN674W3meb2JBpdVmvgbCg8trhFgpgP7jOA4EBx50HHPv/musVksuLs6xLvRF&#10;X5F+aL5fR9hzXf70utz3tnG9LVcvZfDjq6JgtVigpUL4S/K10McCkA35hsMaxxcPv2SxuODWrZtM&#10;j/Z58vwU720AjQ7sB101+O5e3/VP+gC5bg68XQf6c7D9jjEGUxvSJOW1+w9I03Ego/SXMYd3bkPe&#10;cNkuQY3cOd+AEoMybpqmjMfjzfyq6wprLgmKrGvA7842PlJHsd57nPFoKfGmQmJ456038NUKnGV+&#10;sWBxekpsHXVpSJULRJU4rJGIWlAYi3COg0yTJYE8JC8Mq7XD2JBPi7UgigVKg/UOiURqyWh/j3Rv&#10;j2iU8uxizuN5gd6Hg9ff5vgb3+T73/kBqSxRSiBVhq1gcb7g9MUzbFlRlxV5Lokjx62bxygHebHm&#10;849/zWefP+HRp4+J6po4FmjvA5mlharyeG+hAS1bF0hfVRNXKw1SeZqlCoFHNWxdYXw36yUSLRRa&#10;WdKJZH+aUFaOsrLklcV4kLEmEQptILYehUCJAPI0zgawdC24OK148eI5j6ZzJgcjjk8OeOsbd1FW&#10;8OTJGWfPn2FqR6QUOMO+1pBZ6lQwW9WcrWD2eMGTfbh5IjmYRCSxQgtBVVvwgsOjmLSsKQrPauWp&#10;CljXkK8MZbnk9t0Ro4lCScXB4QGreElcrogSxcU5rFee04c13swxtWI8jlB44iTm6DgjTgpWK4ep&#10;BeuVZbFcU5s5i3VNNomJ4whTwWQywniJX+RYLzifVWRpydHBiDiNiWLBa6/dxvonlFXJel1wc3rC&#10;nft3cTqhlGs+eb5iXlhqB6/dvQk4zs+WFOuCbKJCHzZxx3yx5LNPfs3o298ijaOwRjjQWm0U3Z2X&#10;iDAycV7ibUN6Y9mQHwRSyEuyo5ZBqX0z5p3DOo+XCu8DSaH3Hvf/sfdmT3Jk2Znf7y6+hEdELkgg&#10;gaoCUOiuqt6bw+EMSUkjG5lGD6JxedD/qAe9ykwmk2wkajjNnuFwyGb3NLur2d1V6MIOJHKNxZe7&#10;6eG6R3pGeiRAUk9iHDMYgMwI9+vX73LOuef7vuBWJIshCFQL6nXWEqSI63S7dnR+glLdWtPl8SIg&#10;WCmJUJLHv/mKx18+XpGFqJYcxjmHwBKcb8+NHFpCmmhyFZikGi1kzJ1LjQwNXjryUdquhzIC/DF8&#10;8ugRF2c1b1+c8t/+q+/y/OkpX/36Gbdv71GVDU0TwAomesQP/q+/4cVXTynPDQqB0BmJzigXb0hS&#10;2J2OyRLFIkz45Pf/a0SS8OLnP+en/+FPGfk5v/cvP+LBYc5Xvz5lufBMdqbUdeD1ywXf+PZHfHiY&#10;8+rlM7SsMMJTNp7aBIRSKC0ZFzlaS4KNhAUgEErym988Q2jY3ztgUqTM3p7hTc2nnzzE1oaXz17E&#10;9ywTxkXOydFbrCnJsgnWKhZlRV1XpHlONt7l/od3SJTn6OiIv/qPf0GhDaUAW5UcvXnBbLbEHByw&#10;f2ufx61fG4QnL0bcPbzLZJLgXSTHNC7m+Zx3WG2ZFCmBgDU2+rDOEIwlnYxZVJZ7H91nWdWcvD2i&#10;nM3xLtDUguAkiVRIAtY0GBtQXiLIImnpKEGJEVpnzGpPcA7h48LnnKc2DuPiuYJzMcctdNzjqqrG&#10;+fgcUqqWQO1yT+sTK/V/dukb+NY1FTf6s0NnwN0efBPJ35Vr9PLlgugXDflkfR+9I7jpE+C8q67g&#10;pp+/qz7hXfHlplzeqh+u0LKFFci/I8ga6pt35TfWQflDNRxDuY9+/n8LgN/a1ra2ta1tbWtb29rW&#10;tra1rW0t2hYAv7WtbW1rW9va1ra2ta1tbWv/CFsH5q4X/Q0BsocUAzcBf7vD7X6BYv867wLE3FTA&#10;3L9GZ/1ixX5b++19l5raMPP5MEBn0/NzAzAbuKYGCQwCEt5X7XUI3L3+nSGF8nV19nVbqdcM9X2H&#10;Q+ju0YLn+iD4lcJSJ1PD8DsdUlDa1MfrhYfrxaLrBfhDLP5D4+h9gFfdfdcBQDfNr/UijdUYJSoC&#10;Z2lGlhfUjQWpkVqt+jHNM0Z5grWGxWKBMRYlFEEkNCGhcp7GBISSEQQqFS5EhS4pBGmqqOpYwOZd&#10;AA/zN2ekhynT+yn5TyHLFFJG4LgVYBxYYwjGkaE53N9jpHKepscnLzgAACAASURBVIKylNSNI0sF&#10;iRNUtSFLRuxMFYsLhzFQVZ5ybplOR+SJYlwILmaBqpGMRxllWVKVIH2GwFAUgdkZlHNLCDMQnl/8&#10;5Z8z3bnFnWnKxWuoapiXDWmak2WSWB2oGBeBxcJTGRilYEPAOk8iA7lS7IygyGrq0rHIJYkSeAVK&#10;KrQC430cr1JhncAicEiM9UjhmIxTirFkNl9ya29MkRe4psQ5g0CSKMjzgFvAxcWSnaxgb5K0xSaG&#10;VENTB+YXc86ne9y//xG7ByUXZy/ANzgbSBnz0Z0Jp+cTnr6Z4X2CdZKqcSihkUHwrY8/5PGrY45L&#10;iwvySsFQV3xdLsvVWiuVpmoa/vbnP0cpxZ/88R/yta89Ik2TCPa07dxpy+982w+rORoCi0VJXdWM&#10;d8Y456FVq1opWYXAwd4uhY7gb2tKkuBQLcg61Rl37x5Sm4qnX77g/MULdjOFNZbxNOfOnT2CdVyc&#10;niD9EiUVFxfxmV2z5IO7OfcOd7mYC94eN7x5XSO1YG8nYzopUMJTViVVbRG1RxUClWccHZ/yk//1&#10;/+TvfvGYV7/8OdNQclgEPrqdYcpOgVXzne/cZ3o7x1nJr/7uBS+eVpRzCxgCAu8DxkTAu9KQ5yL+&#10;2ZWMxwXjSc7erV0Ob8PZyQUiiKhILi3T/REPv/E1xvsHnM8Mf/1fvuDlV8/JlEALx+39hERqciXI&#10;MhjlUYFGJ548nzAtxmRZipACnSqQsRAyENXb5/OSxbyKBdNKorUkzTOSNMH7EEkSWlCHFBJn4fxs&#10;zmw2Z1HWNDaQ5ik6S0AqAgrrmqhG5jSLxBOcR6k4F5wPNLXDe4GUUQVLSYGxHhM8RZ6gSUFarHd4&#10;a0iCw2FIU8U0GVNMppxfBGZLxflFQzOvcVayN0m5tTdBK4+zhoBkMa9AKIR0JKng7l1NMRnx+niG&#10;cQHrIzBRhqiypLRC+YAzntI1K5VhKWQEERNiwbttYvGqUoxzHfvKelIlef7sGV//9DOK6S6L+YIP&#10;bx/w7PiUWRMB0kJKpJJY6whCsixLnPMoqWh83c6N1lkQl/5HED4W8vmWYKJV4bamIXgdC11dQClN&#10;luYALaDbtAWCsYAwSVowdFd4NuDXrIgserau0t0VwlkfC+elVAgZ2xWv66IyvYpqilpp8jxHSLkC&#10;OTnnVgCKfgFgvF8cf0NA1I6sqCiK1bWUUqi2YNJ5d0XxsK8AnyQ6gmLwvH79ihAiML4DyHRAna4t&#10;635NVVXxIEEnV0AIHUgmAlVN659AxExcB81d+jJX/eGbiheHfEfnHMgIfP6t3/o+j772iElRkGhN&#10;U9fxvRNBC4GrwImoEm8IgctCae9J0gSpNaenp1TLJdODA379+d8xn88ZT3bI8oyqKlfqjet+zRCg&#10;ccj3GlI0GvKXelrd8V9twfVQfw2RQg35g/22Dt3/fUCPw9cVl2qpa4BbwXUQ9rrPPwT06c+9PtFU&#10;3/degXU3xBfrsdnQfTf2/w2+77uARevXf1dB7BCQfUgNeOhdrAO6u8LoFRB7w1jYCFq/gQzg5p+v&#10;PaPoEV+1ysHWOrTUIBQhQFVW3Nq/RZIqbGNxnkhiAj3V2kiUoVVUus2znCRJrrSjGx/dmnrTWO3G&#10;Tj+27gPr+v3QrdP9YmXbKt72v9cHy3bt0O3YvAokVDeqlN+k7joUD/Xbce2dCK7uXVKuAHvrn+3G&#10;yjowUWxoQ/cZZ+2lsvKAwtu7xv2N698AuH3lo6+9r3UQ5HpOYyi+XwfevQ8RwaacglgHvfe+JwfU&#10;4Yf6axN4cWNB/g3gxSHVuT6YfxPwcuhe620eInW8Kbfl27H39yEK2ZSn6XIm14hUNpBd3LiHteQE&#10;q8htAOjeb0vfb+yvuf19qMd3cHm/9yAbiCQf6sZ+eGcekivTvrceqZZQsSN4kiu/QimB1gqpJIeH&#10;d9jb2yF4j1YaJQTOOqwxSBeVkaUQSCVQSkSCjPbOnf+MuDoO9nanfPtb3+Snf/tz/u5Xv4ZvfBpV&#10;XennpXr9HS6VJK11pFpdPhBcA0/35/iQ7yLC1VxWVIK9vJ5qVTNXIFln8VeUX9W19aW/PnYd7gcI&#10;IaSUNE1zBZjbB+p39++3xVmH7Ohp2rZLFd+j9a71wXWbfyCC7USgaZ+9U8RO0xQfIuHeam740Cre&#10;hiu+eH996FTg18lzupfQNM0VoHofiLWJ+HUTmcn6WrIObu72pP67WM+t9/eC/vP3QdHrvrFU8pKs&#10;UElUL98+m8+YTKfko1FUIg5RdTgQKIoxztpVLCRl9Ee6/ugImSaTSWxLq/YuCNy6c5sH1SMuZjN8&#10;myu4Cfg+5D/elFcdIlO6aR1cXzuGcv5X1pD2ubVKKZMlWimSNEOqJMaLTYNvgacAddNAcFws5uyZ&#10;PQ4ODjg+PaUqS7z1JElyBcDX98e6tnTzcogYpO/XrCvJdnO1I5Zbj593prvcv/8gvtsQSHRC5P+I&#10;a8M6AUZowYkRFBjJJvI8Z2dnZ0U6Z4zBu8tx4L3F2gbhI+C788d9R57UpjkkgHdM8oQsCZzNGo5e&#10;H7E8PmbiLcI4JsWYcRYQdom1JcFYpBdkmWQ6HpMIRbkomS8MLkQVbZ14Ui0Y5YI0jWt1BGoq8sku&#10;2XgHle+S7d3j0Xe/x/Rrj9BpQR0Ux69f8qtf/pL58SvK2mCshMbiqiWCBm9rtFbMzl4hrMFdnKOs&#10;R0ofKw1tIFOSO1PVklIKnAskOoKZE60jgLSxeOcR3uEDWAfae1QiMG2+R4o2rgS0FmRpggwuJhi0&#10;wAaHElHBWWg4vH2L5PYe04+/g95/RFmPOH475+j5E94++SXV8StSYCQcxi65KA2qBVTPXjakM8vL&#10;t0t2ioIPbu9y594BxSTj4vSMejEnhagGnyiMDeyOU96eGE7PA6dvAvUCTsY1xViwMxbkKWQ6Ictz&#10;hAqkCRQjzcVFw/lFQ7CC87NAEDW3DhMODjKSXLNTTKnrhCQtyXPL+bHn7AROnzc01TF37mVMJyOU&#10;N6AceaEIBKqlp2kEVRk4enHC/ge7CFnQGIMQHoGkyDW3xYTTZc1safnq+Vtqe4vd3RGjIkdpeHj/&#10;Li9fn/D61UsQgv2DCfcO92icpGpmHJ3POTlrIMn46KO71LVjsTgjc01U1tYJaZJijePJk2d8cPce&#10;9z/8AHzURVdKA5LgARTBC7yPDkRHphfVlUUvjxTwwYIPCKFaxXfRI/3q/LRI5BICoKJjFLxHBEEI&#10;skeqI6nrGkQ87/G2JWW0MRcZWvV20RKAyPZev/r1FyzqmNMUeJSKvoCS8jJeav1JJWGcJ+xlgnt7&#10;Y+5MMwoR0N5QL5eE4EkTjQ+BqnI0xvDh/bvsFAU/+stfMB1p3rx8y2++eEqWjsnHI5a6YrksmaiM&#10;Zt5wtJxRXwimoynn5xfs7Y3xzgOWcZHyW9/7FClzfvff/E/sfPiQZjHjr37wA6o3X/J7373Lb39n&#10;n1DDX715wXzmyUbw8vUxSSr55tduc370hGZ2hDeS+cxQNoF2mWE8SilSRfANpqnJsgleJJyfzvBY&#10;ppMdxuOC5cU5y/MZdw93uXd7j2fPX9MsSpwPfPrpZ6RKc3z0Ci0teZ5wfLqkLEu8NwihOdzZY6Q1&#10;s6Njfvjv/j3zN1+yV2gMDeNM4U0Vz4uaSKxqQ4iEt6nk1q3dSFQbPI21lHWDdYLGtvnR1gcLq3cM&#10;1gQCGp1NyMY7LBdLXr58iq2WBGPxQWF8RvABSUJQCrxsFdhVex4Ux49W4L3Be4kIov3jo58nJEKo&#10;mD9FYl2A4NDacnExwxhLqiMA3tlmpdze99s6H3L9zNb7sMp/viu26/uu14H0V3NuQzm04MOKXGKd&#10;pGwoV9HtzZvyX+/yWzb6Qu0ZwU2g+U3kjqvYQsTzG7+K3XsA+B4Hx6brrZ+zD51nDxHudZ9fJ/S6&#10;iTRvyC/a2ta2trWtbW1rW9va1ra2ta1t7Z+qbQHwW9va1ra2ta1tbWtb29rWtvaPsE1FazcBTG4q&#10;tu4fxG4CYvfvMXTd/r83FTV3/18vxtx0kHtT8ff7KK4Nqddteq6rhdlhdeA8BNRf74N3FQuu9/MQ&#10;eGmTrRdkd/03dPg8pMzYb3e84HA/Bu9xgcH3tkmBfb2Ph5TLbuqPm4A9fx9w+/vY0Nh+F7jmWkFn&#10;W9wIkI8KPvjgPv/pP/8N88WSyWSCJha2Chewro7FTAGCl6RqxCifUImEYjoik5LxjuftmxOOz+do&#10;77m9myKBLA/4M0djowqPbTzmrEY4Q7qfceeDMSdvG2RmcTaQjTTBx887D4v5jPOLWFSZjzUXM8NI&#10;gJcCE+BiXlFMFMU0AeVwPgLg6zqQZ+CsY5QrlHboVLOzP2V2ZqhrWMwb6mrB/l5KUxlmdcBZT7O8&#10;oBjtUZ2ekmrJuCg4OVowGcEk9xF8LxRCCaYTxdnM4I3AhkDjHMIE8kSgAuwWKQe7hjdHUVloZ6Tx&#10;waGVQLeAbt+qq6AVQUi88BjnEKEmUZ7xWFCXltOzBfnhFKkV4LBBkCaKUW6pK/DWcT6r2Jlk5HlO&#10;YwyNBWcFTWM4OT3n3ocP+OjBfaxbsDg/JTiPreaMRlO+9sEBF7OSZW2ZzyuWkwxTORLtubs74bMH&#10;91j88g0yyah6KvBa66iWLAWpTjDWxaJlIVkuSn70ox/hneWP/vgP+eTrn7QApnqlHB0BpKxUkq3t&#10;ilyj4hNCYK2JhZ9JgpDgnaEoMnaKEaIu0cLjbI3EIUWCcYH927dJtOLXX3zFky+fkCrwxpJruL03&#10;IdiaF89eM9aQqQDSk48gyySJTjE28NXTF9SlZb5w7O1ljHc0mVYE7ylLw/l5Q90EgvTsZRM+/8nP&#10;ePvDn1KelxQKHu4qEhGYJpLd6Yjkds5kmlAUCnTJm7dLnj8/5/j1nKqMhVZaC/JCR5BoC5ZWHehb&#10;B/CGRFhss+DNyzNCkOSJxgaPMQ2ZEuzs7/D4qxe8/JsvuThd4hYNeSKYZBGMnQSDJgJ3lwtFtXRI&#10;GUCB0hVpWqITidSe0SRhNFakqUIlEYBXe4ORlqox2DqqPstSR3BvCwpRkqhq0xaNZhNJUoyYmhQX&#10;AiKkGOOoTU3AoqUlKFBTxUj4WKAZwKOpmrimu0gNgG0C85nnwsFiJphMLXluyXOFVglap4RWXSSI&#10;0ALRFaMCjA2ESc7R6Zyzk1M++eguuAZjK/AW6SzHR8fUS0GqBLtT0IUiSQR1lXE6q6lcVDaqgaAg&#10;VQpFJPhwITBf1pgmKqXlSSxCN3VDICr4Oh9ItWBSZNQXM5x1VDPDxfyCDz76mF8/fozwhmme8vqi&#10;RIlIVyJ7foexNgLge+qR3f4gpFiR5sQ9MRCIClAdSN4Hj/CyBTxE4EOSJCRax3XQGKqqQindFhmO&#10;yLQe3PtuAiEM+lih3XOVQrTFf9AjJFopQkYgfJZlEVTUrjWdEny/0DBNU7z31FVDwJNlGRDB2t57&#10;6rpeqfI45xiNRj1wQluQ1zbfe9+OY7UCD6epRinBV189ZTa7YFRMyPOUJElW1+6AMx04I01Tqqqi&#10;ruvVn6qKyo8gMMZEJa2eap9oi4n7fuo6qLfvb/UBQEOA9/Wfdd+XUhIEPPr61/jWd75DNsqZL+Yo&#10;dakKig+gJKM0jYXMbbGo1jq+kxCLNuPzRHB/1dQs5nMObx/w5s1rfvrTn0awhhBtQa4DwhVV6NW4&#10;HQByDynV3qRG3vdx+i9VbPDP1n3OvvrpsI8WNha3rvv5faKiIbXK/jW8c4C4BuK7VFkdjps2gaNu&#10;atPqUKt9B50C40rRdq19UsqVWukQUHiTH7/+uyGQ9PpaMgRU7dp0DbS5IXbcuPZwszroOvB3vR+H&#10;QNbvIrTa1N5hpeXhOKgjkonEGoEsGyGIoBjnot90dnYWFSGdvQKKu6qSFQExiZZx3W3X4Y4MpN/P&#10;Q6Rl/f+vK9L2SRb6Y31oXA1dZx2oHUJoSVLClcL0rrh5qMi7Tw42tO+sq7D3f99dswN5dW250hc9&#10;crmhePh6jHq5lq+rYHfzrgM3/0OB7u+KS9fXuz4Z4ND6MPTew4Aa3XqOZv29b4qFN63XQ9db9e/A&#10;XL2JwGKTSvkm4Pum97fe1nWSgD5Q9V2x/RC4dShvMgiqaPMa64rMQ/Np6FmG1sWhPaIP7h/qq8F1&#10;zfsIzm9VeVUHBB2YG0Pr7vV2B9Y4QFaq20NjYJ084yaww+qZe8kj0cqg+g35mFUftGAYQufDRqBH&#10;ksQ99O7hIQ8ePsS7BiksidYUoyLeybfAoBY0r6WkAUJwEXTWPrcQolU6Dpd+klJ88snXyfKMNycn&#10;FM9fRJVT0Qfr9HwS0Qe7uZYopQPuh5UKOr1+ZW2Ora/P3RoY43N7jZij77vSgWh6a+cKnCvk8PpA&#10;uOLz9sf5SvGZ6+D99fb2yaHWiUkQV7+vWnB2EOHKPdbzk4SAF5KWEWq1x3RzuA/OvySvklf8q7hv&#10;XSpl9/cYpdS1ffMqeWsEhTnnsDaSmXkvr+xLHclnf225Csi/tC7vt76GrOey+/ttF3Nd7tcxX9PF&#10;cpHwQSGEYrlYcH52htSKPNNtXKRjP3t3Je+7iVypLMvYJyLGFPgYC9699wGvX7/m6NXzVT/1CXE2&#10;zd+bzhuG9suhHPcmBdhNe8W6D+aDwxhL3VToSlMUI5RTCJG3JA2KtN2brbWtOqpCKIUHslHOrVu3&#10;OD+7wBpH0zSrcdTFmn1fqU8qMASMWx/rfQKEoXilm/d5nvPpp58yGY+x1pJouQIrruboWn9H8hBw&#10;Lr6vLMsYj8eEEKiqGDvHZw4rJfiocu6uAfxDCFH9t/0bDMo2IAKnp2f84hdfcn70iocHe9A0TEYj&#10;ijzD1RWmMghACUGWJxSjnNo4zmYLbO1QWjIqNEoFtBBkWqBlIDiPcAEkOB0oXYNrGvb3R9w5vMei&#10;drz6ya/4/PNfM5uVKAn5JOPgo3vc+9YjRjv75PkIleSkmUSYJfu55OxnP+bi2S/51Y/+lP2RJk8V&#10;3lmciXF1nic4Z/FeIIhEEILLsNa5hKZpCB6sj/GA9Z7G+JhTBWxHfAgYHzDOIUNAKYtUgkQpZCMQ&#10;whFUwC9PeXTnMw7/2bfh0W9D8YCPRIGv58xePOXVz37Ni7/9nCc//k8E/4psFMhUwDqwJYyKfUrT&#10;8PT5BW+PLti/lXJ454B0MsYDvmkQ0qODpzGOVMKdfcmdg5Tzc8/bo5qzJjC/gPnYs7cH4wKyVik6&#10;zSWJd+hEkuaa2cJhXOD4uObsoma+9Nx/eECSafJsQjGZUM5LxlNLms8oF4K3ry3V3LF/x7C/J0h1&#10;XMOLcYJWlixT5CM4nzecvzmlXC5I8wylA1JppJDsjDOk1hjrWJYNb44uKCvD/q3A3t4OSlk++vCQ&#10;r5695MWzZ8A99van3Lu9QwiKo7lhtljy9vkLDj9+wM60YHYxp2kqpNfkKgLgm2pOtaj46jdf8cHd&#10;Q6SkBb93qu5qteXHuewB2YLPRdy2xKVvRZAEPD6Ijiezt7+qNhaMa5W8AhaWLcGl7+3rbvU7pEIK&#10;HwH3tCrdIhK34VoyUCF5c/SGH//kv+ChJZVM233W4Vwk7PQ+4JxFESiShEmimCYwkpDiSUQkHXJa&#10;4b1tCTcE1jkQnm98+ohyvmBxcsbh4Yizt2dYa8lu5bEdKJRKYz+ZuK6MkhFSCiaTBKWhsTXGWr7/&#10;ve+zvzvBjz7k/re/B0Lz07/+EX/x//zv3Eoq/tk3vkahPH/1t294+sUCIVJOTmfMThvu3Z2iw5Ly&#10;/A06ePAB5yJzhxeOLBMc7OYkwlItF2RpTlGMefLilKO3x+SjhOk0p5zPKE9PuLM/Ymc8IU008/k5&#10;QQRu3T7gwYd3eP3yBaaak49zUq24uLiIgPpEILzFNQ2vnjzl8dMjvvzxX7FbSEzjGU8y9qYps/kC&#10;lUhwDecXZ8gk7kdZphiNkja34KlrizUe5zVSaNI0aQHZDSGYmN+2hmUTqJ1kfzQFH3jx+Au0MHjr&#10;SJOUygqUHlEZQ64LhEppqgqpPDvjBJW4uPYZA95hTE1jQOmk9bsliZeUJrT+ryLYSMrgvKexhvPZ&#10;HGMs49GUYA3OhJ7re51EaN3viSHNJTnkUL3BUJw8FMuuq85fP0vv5+vpEW5dFwbo+xzr+d/u3jeR&#10;Pw7l6OiIciESHvuO/JGVUvsmssd10YHO75WiT0R6GdANEXiu+1jvqkXo9806+dB6XcIQ+VYYINza&#10;2ta2trWtbW1rW9va1ra2ta1t7Z+6bQHwW9va1ra2ta1tbWtb29rWtvYPtE0s5TeBxG86gO1/rn/A&#10;vKnYev0afkCFbVPh/LrSTv8Z3sUSvwmgsV5wevlzP1CsPAyAXx3mhrBiXe8Di4bUWHst6xW29mtk&#10;5XupjvULQ9eLSTcpxG9SxttUsH7l3YTe4be4LGqOimG9drYH8KEvZwFXiobW3+M6WKxfwLBe9L4+&#10;LobG9o1qbDcoaA6NmU3FA5vG++pzXVs6JUPvI+BWSO7cuY1WCfPZgnpa4aSPis9BUNeWBsPbswXL&#10;WYOWEkVGkism04LdQpNPFK9eLzg9sdzJIJEpWgbytCFNBLYJGBsoF4KqtAQpEbli78EU9/kripHg&#10;fOGjklo7Fq2TWOOoFnNGRc54KgmvY8Fwmkh8cCwbB8qQ5qBT8LXEmkBVW3LX4IQkGxVMpkuWpcM0&#10;sXDOm8ByXhK8ochyspHlYh7wHlKp0CIgtAfRcGcvtntReyrrKRoBCeANKZ5pLrgwgcYJjAkIZ8iT&#10;EYm07OSaD3Yz6vMSZwOmsTQCVJJEBSMBUig8ASlBJhEwTBA468ks3CoCVSE4Offs71kmSRzTkppU&#10;CXINk7GgNoLSeOa15XBvxLhpaKqGUgaCh8X5KcdHb3jw8Yfs7t3GLCuqao5blgidMR0l3L015snL&#10;c6oyEhokQnKwfwdszTfv3+L562PeLB3GBzxRmdCYBuejYk0ESTqcbWKhaZJR1Q0/+vFP8ULyJ3/y&#10;Rzx8+IB0lNOUNdZBkqSEUOFcq6jtPDpNcK2KqROBxnmMj8o1WapJJRxMCqSzTBKF9g0IQyItLgjG&#10;09tMJrt89fQNv/zFU3AOlEDIwO7+mFt7I+azOdJ7lmVF5SMC4s6BIM80DsnFoqGuK9Is4dYkR0lN&#10;CB7TGIzVHJ/WVE0gzUCpgHE1i5lhIhQf3o2Frrf2CopMcfdgSpZpZGIJGExT8/LtgufPLljMDFoI&#10;ihzwtAWOniyL626WqHjfuqapPYiAcUANwTusjQqpxgV8gFuHI0IisaEkUzV3b2XUucM1HmvawkQt&#10;KStH3UDwliBAqojpsM6g5LIF3MfMZ5DgbQSJxKJJQdNE0IRSoLRAiggKESGCRbQKjCcp40nKaJQj&#10;pcOZBmMaDg8PcE7ggkU4ixIKYwXzi4qq8oxW6rSSIESrANMWzgeBzwW7O4rGOprGURmPDzCfWZZl&#10;YLoHEyPYVxqnNNY5pBY01iClR4YaLRax4FU4mmUJokEridCKIDwXy8C8jqq5qQwE79jbGWGahsSA&#10;cWACzF0gs4ZxpinGKcE5ytLQVB7nGlwe8GmGl6qVKwv4YLAuAmKKLOOiWeKBo+O3fPDwY3b2prw4&#10;es3upCB7c46REfyPVCRpiinn0M0XayIISQiCF3Ft9bFCOhBw3oKK6sHBgwxyBThHyaix0yqm+xDQ&#10;OqcYJcAiFr27FnDuHd4GpFaxoFbE+dQpTm3yuYZANUJIVOirG9tYgCd8BOoHkCLFeoOSiiTTSKnR&#10;Ko2F4EJAkJjGrQr880zjQyQFWAdK1nVNWZarwrxYeB9VCNM0FuBqrZBS4X0L9EWhVUqiEpSQpFox&#10;m88xjWE82cG3ylreOIKNYPGouhlVDBOt43MAOE85X1BVNQFBqlKMaTBVHf0xBJKoeKi1HCT+6Yox&#10;QwuM6GxdAbK/56/7rZfAmoAPgoPDu/zOv/h9bt++w3Ixp24arDGUVU1VN2itSdOUIs/w7hKA56xF&#10;Jpo0SeL1ggchMdYzP1+wW+yxuFjy53/2Q8qqiQCKtlh63b/t+yYBrvmOfR+q+/fq++ES0NVBMMS1&#10;2ECuwM8++NW+e5PC0TX/C79SZerbNaBwz3H23keMnBRR4VnG+d75px24qp1BK/BHu7ziA0jZ+a7c&#10;+L7XSRFuVKf2ve92QLXYoI2EZEqpFcmB6ql9Dakkx2vIVZudi+9gpeg1oDK6SZlyk0pzP164iSSt&#10;G11xvgREj3yjHyNsAkxv8s/7oLd3xbebAK5Dceu1PqVdP5BxrQngvGfv1i4BH9Xgk5Sjo7f4YJEi&#10;4H1DQLYEMvF6NvioomkFPrSgFywCiQ1xzEmimqdgM+h5KNbsA+fW94AOIGitjXFDS3giiADETi1X&#10;iY6aoAUZhi6W1INA52HygDAI1O3Hat086QP+18HTQ+NgBeYMAdUSt6zH+B34ch2w7y8H9ZVx3gEW&#10;+wrJ/fVNCoFqiV7+oQplQ0QD6/9+F4i6r3K8eqYBde/18buu4LYJFD8U716LpXsq4JuIEdfH3bti&#10;6vVxs57HuGk+v+v+m0g1hvJDm3Ji6/sjG0kOGQTir++F6z7Y0D03gtx76/LQz9cJX9aJAta/4zeQ&#10;z6wrWsM69cvNQNP36ucgeskfroDDu/2wv9dLEVXItY77dKDNBwKmBX5LKSmKEVmWUS4btFQkWrO7&#10;s4MSqgW/RyBa6AFLrYukSRKw1qC1iuA0b1v1SY8Snv39PW4d7PPVsxcs53Me3buNIGx4t9HP6fpG&#10;KYm3Nu7BQl79DmLlIwUx/P7F2pzoCJC6fbybM8aYy/c3ME+SJEFyFai+WtdagGa3FnbEU+uq5t13&#10;VgruPV+w+1xHNLC+PnnX+mBCIIVcqdGuA7G7v621UeNWRsXlPjA4gk8v1++rfoq/th/FPlOtLySu&#10;zZWqqlZ+Vr//01SvrimlQKmowAt+RfDWX591r50dYLlr39D62Cfx6ADGfZ+289P6pFmrPUorgo3O&#10;6WU/KJqqZrFYMJ5MSdPRyt92zmOdJVG6jbf0yqfs51m9fqUHawAAIABJREFU9+18U+gkISCx1tPU&#10;8Wf37z/g7ZtXBG/fa42/aV24iUh0HRh3EynvprOIYXLbSHxhbINOL+PRJElWSuiRbCqC/5eLmvPz&#10;C7RUpCqlyEdUorm2N3ckCN07MsasxkI3X9bXyW4MD/2uf91unCZJwu7uDg8ffkSSaAQRxCqEb8ml&#10;wkpBtk+OYa3HWEvTNEwmE0ZFQZKm1FW5akOMK13bZmgD3hU5VwgBEVipxMd3YtEK0kThas+zF695&#10;/vQZDw+mJN6yOy7ItGJZljSLGSpY0lSidEJVO+aLJd47EhkJVrNEkmpHoiG4GCs4I3A+Yu09DmM8&#10;zpYkTnGy+JJfvjiiGe2RjPe59+gzvv+t73L7ow8Y708Z37qFmkwAgV3MWS5mONNQaMnLz3/Gycu3&#10;vPi7Lwm1R6USaQNaaPREAR5nK4J1aJ3FvJUUrepxd14TKEZZJMLyMc6pG4O1EbRpraeqLDYELBEM&#10;70IA2amFB8ra0gnCCwWlsRz/8Bd8WE3Z/Zbj7rcko7sPkcWY6WffZOeTz/j03/xrTh//Ab/5mx/z&#10;xV/8GbOXv0TJhnv39/jow3ssyppffP5rzk4N80XJ0dELUq0YZZpUebT05EoxmeYEJ3DeIKTh1rTg&#10;zr7i9MLx5lXF8gwkEmNAJQ25FuSpYDJSpKlgL0lJcsdyaagqqBt4/XTJfO549Okhu3s5JIp0nJFk&#10;DTrXzE5KklTy6rXh7UuDreDW7ZTd3REET2MsKnHko0gXU1tBWTXU3pGNEnwQaC0YaUmWRmK/V6cX&#10;GA8X85rGegKKyTgnTTUfP7jH02evefX8DSEI8knBwa2c3/7skHn5gtmzmuXpObf2dxH3Dnj6/A3O&#10;O1zqwEOaJJim4eWLl3z55Zd8+unXUarN74UQ87beRRIZKWMOlkvSgzhPBEKES3KKIPB4hL9KChOB&#10;525F5NJlP0JYPxNz7b8vibZDCBhnANOStig6yp9Wlx7vAr/58glPnrzAIdBdjkNEH8yHqBqNB+8s&#10;RaaZpppbecoH+wUjZaGpEGnMCRYHu5ycnnF2NqduPFrDxw8PURieffWEyUiQiHiuFP2wCKxfliU6&#10;zdBKIYON7zTVq/yn94GmqdBaING8fHHGd/6r36U+PuX85TH/2//yP+NOn/Pt3zpkmmtefHXEz370&#10;BtOAGglms5rpWPOvfvdrLGevcdUS5wXlMuCcQKcCp2AyTdif5mgsTgVGec6bN6e8enlEkmp2d0aM&#10;EkF5ccHeJGWUpuzv7WGMYVEuIBE8evQBp6envHrxmPFIM51MMY1jcb6A4EkSBcFxcfySv/7h/83J&#10;ScmtAtJC87aquPvBXZypqS7OmO7uUS1Lnj15HtccIdBSM8o1Eo8zHkmCFIHGGZyL+cq67ohSY57c&#10;WU/jYVHW7O5MqeYL6sUcnSmm4x2WzlPNK4RKQArSdEzTNCzLmul0xGQyQqkEgsF71xK+WJxXZHmO&#10;1g1CCpqq5uKiwooxQSQEL5BKRqIqYDabU1UNal9jXczHdcQQQzFRt3f2iZSGzrg3+Q7r5GPhBrK8&#10;a3GXvyQkFEJuzBn1771Olrlen9D33W7KS3W5/z55zsoXbc/5hmKp7jPr8XPTNFf6c1O+YVOs9i6y&#10;vKGYb9O593pfDwkW/H0I6Le2ta1tbWtb29rWtra1rW1ta1v7/7NtAfBb29rWtra1rW1ta1vb2ta2&#10;9v+BbQK238TuPXSN973HP+bAc5MS5aaC779vHwwV7g4BRTqgySYlrU2FeOvA7neDsqPy1buKxzcV&#10;HA8VvvefY+j+69/vFyMOHZx3Kl7r91upT/UY9C+//27lxk1FgXAdiLSpaHxIJehdCpI3jZ2h/hgC&#10;418rZG8BZkJKaAseOkWve3cP2dnZoapqjk+O2dsZI6QgSxNcSKjLJX/7s8/5yU9+yu50wsnRWzQe&#10;KT3j8YhpIdnfP+f47JjgFQRIU8XO7oiT85LFwmJMoGlgNnc0pSBXCcXBFKVfoxRI5UH4FuQasE7g&#10;XSxEzJKEItdkeSx8kVpHoHQiqZsGJVOKQjErA7UB6yW1CSgdixonRcrrUPGbx6fcu5ugtKWua5AW&#10;IRNGuUJLTxQcFwQMWkmsc2gVKEZRff5iUTPSmkwm4B1KQJGnzOYNVe1JpCcpNMZERe3xSFM2nulU&#10;cHoeKJtAmiqycKkwIXQsqDa1QUiHygVFLlEutAWemulEMisNJycVew+mZColLOdIL2icJbOxSLP2&#10;jpPzBTuTEdloSro4JZWOxgQEjpfPn7GzP2V3bw9TzTFNRVmVoBJ0scP+zpi3J3POF5aFkpxeLJHy&#10;hPE4Z2dvn4eHO5Qvl1QLiwyxcN8ZA0K2hZlXlTS990ilsM7z4x//BIA//qM/5OOPPyZNM8yyWilZ&#10;Be9xcblBIDCNBeI7aExNhF97rAuMc4VWkuVsxr2DDFvVjPOcVGuWTWBvf8Jsfs6TJ18AjkQLxkWG&#10;tw0fP/yYRAWaqiRVOcFL9vd2mZ1fkCcFp7M5aZZyvKhJpCQVCmMcy6YGIWmM5/x8SW2iWrxUEQQu&#10;nOXubsJopNmZ5KRZEgWq8BydvGRZLXEO5nPPeKxw1hEamOSSIovAaWfaAkAX1a1UInCuRqkUHxKq&#10;2lJbh2uVsVItqKqoKlNMJGkacDiev1hwcu5YLgyjFOoy4JoIZtACahsLpesQqBpaIgJBngYSBUEI&#10;rAdbh1jknrTVlJIW4A6hBeU668EKXBCYJn7eWYESwJsGfAMsSFJBlgfSBE7O3jIagdQOIQJapaT5&#10;hDCzJEkgSROsi88ZXAs+lSCUgrYoXxGLmeUkI2DbwvGoDLSY1SxLg208xXQKCoQyNKbGGsdiWWFK&#10;w2hvCt7R1FFFKCuiOrsQkmXlOT0NzOcwlbB7a8xYaU7PzlBa0lgQjcdGboUWzCpROq4l1nk0YBtD&#10;0wJilFIEYwjBU9cGQkCnOcU4wzYwO59x/PaUvd1dnr9+yc5kQlFkXMwqZJIAlwptsUivLRx3FtEq&#10;d7dCQ7GAtS1S9d7jRAQMWNsgnECnKqpa4iL8WsgI3gislMwjWMUCAWcddajIyJC6VwRIwK3tizft&#10;p9H8ag++VJZ0IARKqqi66GOpotKa0WgERFBHv0hxSKEuhECe56t1qKoqjDGrYr0OfLEOtopFk36l&#10;dNj5KRG8kpAkOUdHT5AyIdiGsqqjCnr7DGmSxP4MnjRN0UrT1DXeXYKRIsgh7j1NU6+AI7Zp4vge&#10;AP1e7uVy0EcYUiLq/h7yRfuKob/zO/+cTz75eiy4btUZhZSkabr67Gg0agHM8f/L5RJEIEl0VK/3&#10;Hi01QkrKssTUNTLx/Oe//EtOT0/J87y9FitypSvPGCXKWk/zqs8kB5SRrwBS1n2lHlByyE8VPUX4&#10;If/6pvjgJuKmIWXzfjHp9TYwqFar1BqIMQyrWQ75pJvIl6755oFrwLJ19c/+vFoBy6Qc9Oc3qa4P&#10;Ah9b4o0htd6bYrqbimffP56k1w5/XRV4AAD8Pr78pvu9TxzZn7t9pd3V+uPcClCkW6Vh711cm4nE&#10;E0makqYJdW0RMu5/jYlgmT5hRUe14EMgzzIUAhlaIrE1EGB4j3b345BN47IP0OqrBqv2Ox0APshI&#10;UNCtw/3C7iEFr+7n/fVhCPw+ZH2A3xBR26bvduAysUEF/qZYbZOyWX9uXQMmtgCwf6hC2fr3No3d&#10;deK6Dkg39AybSNc2xa3X97B3z5H+OBmKld+lRPeuGPpdsfWQ2t7QuLop3t+Ux3nftryLLGC9vUMg&#10;BznwjjblZ24C5PfH5DpA9ial5E1jZIhIpg9kvjbP4co+tb5+b2r/usr85Rwbfr5u1esUH+lApe3a&#10;I1Wnatj6jOISKK0ILMvlylfWSQoIkjRFyuira9WSwnTqkt04E9HH9d4zan0lHwIBH/1755hOp3z2&#10;2Wd88dVT5osFUh5G0p+1tW/lU7f5MK3VKnen2vvf9L6HlDAJbuU3xee79BeUiuPAmAiYS5JIIuW6&#10;faf10XUb+0jEFd/jChEPw0QwHVlJn9Rq03uPxCGyVSMXV1SjpZQt94G45ieuxy6r7wix8pc64L1E&#10;xBhBXs6H7j5xXjBIprrJnx3yzy/H66WK/NXxenntTtF9XRF+KIe+KVe8vgf2fZH1vTeEgHUG2ZEU&#10;9IBWIUTAc1mWVFXJw4cfU5mGZVnhgqMYFWilWCwWqzFh6oamaa7Edf1YLkiPMTHm984zHo+ZTCbM&#10;Ls5u9NOH9o/33Y/etb69zz52xSeHSLxBWKmddyr3WR79uQ7obYxpiS8k3nqaxvLyxWskgr3dfZTS&#10;OFeu4tlr419KbAs2h5Z4YoCUdqPf0VsrL9daSeTfk9w9PGRnOgUcSmuUiirTkpg3op33l7GPwHqP&#10;dY5RUbCzu4sQgsaYFbCuA92G4FfrBuEqCDG4NjfWdmWMG4HgW2JKy/PnR+wUOUWqmGSaVCqqZYk1&#10;JUo4slwTfODktMHVgXEuyAoY5ZCqQCI8CaCDoAkB23iCF7gA1sc8X64CDQ7nPaNbt3j0L/8VD373&#10;v2HywX3GBweItEDqFKkTEAnVbMbps69ItCKZjFFSI1zN89885id/9m/JlyeMveXC+XZ9EyS5Ikkg&#10;kSICxF2DUB6lI8A50YI0VSglcYBrid0IHiUsSabjEjdK2NvJqZ0j39lF6ITZYoGpKqSQlMsaK01L&#10;LCCoG09VQnV8zIuX/wfuT3/AzoPvcviN73P3m4949O1vMjk8RE1H3P6t73P7m9/lO//Df8+Ln/yI&#10;z//tn3L67BfMPn+KCIaRBj3WHB9ZlsFH1ffUkGrYmUp2RorpKJBlaqVwr5RnPPIUqWaa5xy9rZnP&#10;PIs5CC3Y3RM0KTS1pcg1oyJjOtGkiaJMGurasVjC8qThFz95zocf32Z3f0KS5kgkMrcU+4ZADVrz&#10;8rnh+DWUpaGqJaMclNBI5RiNotK6LAM2xNxzJGMSMfeTaCbjhNt7BU7C8UXFsgosK8er1285uLXD&#10;pBihteDB/Tt88eVLnj8/4u5Hh2Rjyf2DhN/73gPenHzB6ekJ4yLlcG+PxaLh+Pwc09QonaG1JARF&#10;VZU8efKEhx9/RJ4miHat9M61ZC4dWVS7zwXa/F4cJx0MPfhIyqVEPDcTPkQQepv/8q2PoFryPUIg&#10;uLgGCBkJlOOmSKs+360f/lrOQIhIeqakQkjJbD7nB3/+H6mNQ2uNbnNtXT4uks54gg8kSlGkGXvj&#10;gof37qHMBTvjHGEgkQFrGrIsRylJWdbMl557H4zY20s5fvsSXy/IswimV9JGMjXvWZZLqnrBwe4E&#10;rRS+iuuYbPciKTOCkFTG4YPk5z/7Fbfv3qVuLBcvn/HvfvAfeP3rH/Eg9Xzj0W0W85Ivf3nK/DwS&#10;TOiWX+lf/3ff5MFHmrrKKC/u8Oz5BVVVoVQWiTiUYGcyYpQJvPEI73jz+jVHJzVZmpKNc/JU45qS&#10;IpVMtEYGyWQ84XxZUVvD7bu3SZLAy+dPKfKUvUlKnic8ffqKs2PHvbs5o1TgfEWwc6Ss2clA65xZ&#10;UzHZG3H7zpTXr9+gaNgpxrx9dYwMkmJ8i6acM84LskRjTEm1NDSNRwiFqQ1VXZEmUQWeEBAyEmZH&#10;Eg4HCG7tTPjqi9cEa2nw5GOBVGpFmpmmI5wL8YylXDLd2SFPd+N5mPA4V2OMw3lBPpqwcArnYDYr&#10;OTqOc04XGSjfkkl7gncoJajriuVi2e7bntUhxg15vW7fintYPCvt+wJDRJDvivnX6wPWf+99JDaO&#10;85RLksaBXNxNZGPrcetNMdK6r0eQ14gAuvUOhuPH9dzmuv/e9483xcrrpPnX4rK1vMN6nkcpdY2k&#10;b1MMu35m/j4x+ta2trWtbW1rW9va1ra2ta1tbWv/lGwLgN/a1ra2ta1tbWtb29rWtra1f6QNFVDf&#10;BBS5SaGq/5khRe8hYMf6ffv/X7/m+yiar3+uf5j8LiW3TaCQmw5pNz3nkBqZUmqtWLMP2t9UHH3z&#10;fd/1PsJAoe6m4uj3GSdDAIKhvh4aD1cJFaADXQz1Zf//68Xw68891L6bxvTQ74bG95BdUUDdcJ1N&#10;BAqDn/OO2wcHfPzwAT/7/O9igbaHSVGghEOQ8faoZLF8zb//sx/y+//in9NUJRhDlqcU44xmaVBK&#10;YB1UdWiVrhzFOGU0NpyeW0wDPofZLDB7tSR/MCYtNOOpZHEU0Ekcay4EGgPGKpRMcKbGmUCeJezs&#10;KESrfGV9QCtNWTYkOjAZj3j7eg61ZFxL0tozUhLvGhLlIHhMJZnPHdme4OKiZLqjET6QaU2iLMZE&#10;tRQpHVIJFJpUW4oi4ejIcDH37E4E1IZEglCC0SilGAfOZzXGgndgGkuWCUSwaGEZF5LThWNpIDMC&#10;JQxaxgLr4KOSc2OhCoFcJwidkiSeYKJyvBSBnbFiNrNUNjBJE6TSiODQEtJU0jhPYyK4+WzR8MHB&#10;mNGkxAeDd4bGB5bnMx4/fsLHX/8IkaRM9vaxby8oqyXKB6bFlA8O97EvT5mVDqlLdiYpAo/2ks/u&#10;79EERfnsjIvK4VrCACEF1sVi176yazffnHc0xvA3P/4xWmn+4A/+Rx7ef4BWgto04D3eWRyqLYj1&#10;hCBXSsdN02CdIVECJSVJoqmqklR5hAtoISnyEa4pmRYjJsWIx0+eYm1FnguUE4xyxXi0T5ZqmrpC&#10;SpDCk6QZe7sFWSo4Olry6qhk98BhBYzzBBx4F5WXnfNU3iFSSFVUfs/zhDSRKBEoipwsDTT1nOXC&#10;U9dQN47xWKKkQArF9771kLOzt1ycn6HTQCIhUSYWD0uFdQLXFhNWFVS1pakd5dLR2Ag2DgFSDSaV&#10;BBdwNjA796gEZrOa5fKIxghU6tG3Y8GsEhK8wFnP7u6Y6V7GaGeEzncRqsBLyfHJGadvX6FDySgR&#10;JNIjNchEELyNylI+YC1YG/92rgUPC5CpxDnAxmJhKQRxqVLUDTSNZ1EHFksTge5JpyBfk+eScmlj&#10;eVqLiRWt8rkQUTnNuqjkp4WPIA8XAd+0ysaaQJYJtJQInaBEVECXQkYN56CYXZS8fdOAAXHHE6wh&#10;uIDxEp1OCMFjjWC5CMwuYDGPiu1eVXz84B4HBwfMZjMSBZlyuHbcO+tZLmsSpfE+kEqQzmFdYOmX&#10;jMbjqAquNdIFrHN4ohrWZJyTTkacLzwvXrzmW7f2GI3GJCrn8PZt3sye0lhHnolInBBCnBPGgvcE&#10;EQEz1kdSDa0UiexU32jb6FBKt4WAUQHM1w1Ka2iBLNiAEBqpErIsQwhBXdctgFygRSwqTEKKVK2q&#10;s+hUqocL1S6L53pFcO2age+UsztgSvsuJeAdUsW1oyiKVXF8B9BbJ0cyxpBlGVmWrUAz3eeSVknX&#10;WkuSJCRJsmrrFXXs3h6slGJvd5f9/X3SNOXx48fMZxUIgbGGJNHkeRaV6rgEjiZJslLMLpfLFaAj&#10;+l7d2mZWvqBzFh/cCtjStafv46wX8G3yU9efYR3gcKnyKPj0W5/x9U++FhWcGoOzhrpuWmCTIs/z&#10;SwVnb0h0svpZVCvVKKkiEY3WOO95e/6aySjnN48f85vHX7ZgIBeJAtaAOKs+64AYrTrZkG+90V98&#10;T9Dx1f7a7KNu8v2HfLD+dTvATv99XVPkHVBf3tTWdQX0fhvXi07XC0zfSaDlw0al+P7PhuII8Z6g&#10;yr5f3fV5P8bYFM91f/eJLja1cyjmed/39q6frV9/6P287zVues+bAMWr/pYS7xyhVe+z1qAE5FmK&#10;EIIkTVDGU4xzGlMhgiTNMqSK/kpVVTE+6uLLEPABxpMdpFQEZ8DZlfLfqi8HwMVDsVW3PvRVcPtg&#10;xStjDxA90FU/DuurF8e9/ubxsa7KuknFel0hrbvGOjBy49xe7weuEgQMFaavz8OuwLu/z3RzcT0m&#10;6+9vAlYg5iFF8vcZ6+8iBei3s7v3TQDmoVzDUL+v/39INW8oR9G/77W2tErwYUO+ZJ2Q7iaQ5yDQ&#10;94Z/b2ojsMqprP/uXbmcofXKcwleFx1hXetf0RK+qN7PQ29ud5NJDuyL/bHQtUu2RHi0Kt8IQVib&#10;4+vAhCFQxqa8241r3lp8uGp7+2yd8ni3x/sh1cRuLaEFXnbK7b05Lrq5EwIuXrj1VXugaB+u+B1i&#10;pdb+/7L3Zr+WZNl5328PMZ3xTjlnVXUNXWxS7IGkaVMiBAOSbEiE/08/2BZpCCIM2xAsQCYJQmR1&#10;N1XV3dVdU1bOdzxjTHvww444N+7JODeLpN90FpDIvDfPidixYw9rrb2+7wvXMNYEgJbXKJUEghHr&#10;MdahtKa2ltIaruYLvvrmCQ/u3UHoCOM8eV7gFeSmQMkskDqJAFh03uGA2jqkgkRGvP/eI+6cHIAH&#10;ZwNozQtBmiZ8/NGH/MVf/BXOBqI442yTxBIbkoBW+V1J2cRQ4RpSa6TUASwn+xSyPVhL7RrwvheI&#10;hnDOiUBC14LhAig7gPKsdc0aK0jT7HpOED7nGpViW5sAyOvJwbaK8d2Z3c3LSgSiIcXSURzeiTGB&#10;dE/qdlXefEdp2Uv4uZkDzfvvrr9dlfT2c10/HDpAfCkaTNCb3w0xRyD60Vo1IGWD960OLr054BYA&#10;+Oaa6ijLckOe1Sq8t0ri4FFKbMDnzgXSwJbwq93/uqSn1+rZDmv9DfDiTYJQ3vBn25+V1zcIYW4Q&#10;BzhLXRWsFgvyfI2O4jCvvWQ0GlJVBUoLvAElFETRpi8312n6XkmFcRapBWkaUxQFUgoOjo5ZzJeb&#10;9c/5QOwpNoDoN9fi2/bIXXvdrr3zu6jK3wSlhTFia4fTHltbqqJkLQQ6TtFKURtDbQxCSpI4xlmL&#10;NTbMYQGvTs8ZjaeMpxPW+arxkUUTT/oNCUHbnpbIrbs/be/DWoW4rY1Pr/c02ayfIQdnKovwmkQl&#10;fPT+94m0RgpBJAUNBLtdlDf3rCqDadrvTE0SKY4OJkQ6jE9TVRgbVN/rusI7izMWW1eBhFC1hBUK&#10;Y2pa8ibnwAmBlwLpfTOXDfPZgmJ+yfsnEyaRJFGSfJlTLJaMUrh7ckJdllyeXyGBaCAYDEQgVpUh&#10;X+OtReCpywBmRYDSAuVASU+cKbJRhjp8xE/+1f/AwTvvw913qQZHOKl5/uVXKJ1y/PA9soNDvKyJ&#10;M8/J4yPqwlKVjnqdUy3POB5oPnrvAZdfXTFWGiE9UoZ3tVqaZm8GJUP+UTVTRQlYOY8Q9YZ8UypB&#10;olRDcuuBQLKI8xgHQkmyUcVoOOD+4/cpa8nZ2RXMLqnXV2EKyhi/dKznFcrBUArqYs38879m9vXf&#10;8uv/Z8BPTx4xefgO3//DP+DRP/kRg7uPGDx8xEf33+G9f/avePrJJ3z6f/2fnP3df2IoSo4PJNNM&#10;MZ8ZZnPP4tIx97BYelYHjvWoZhgZxqlkkGqUlNTSg7QcH0UMM8FiYTi7clzMLOc16AjGB5DbGr22&#10;DDPN4eGA0SijykuuLlYsc1gXjl9/+pqDkwvuPbjHZDpAEBMPNKPxlOj1JWksWc1rZkvHsycF2VAw&#10;HcJ0nKI0AQQfWVSkKIzHSkIuvai48h6LZzQecDJNG6KYmsJ4iqpmPlsSCYEaxKRJxAcfvcMvP3/G&#10;y+dnvPfefXQieXSg+fEHR/zNFxdcnp3z/vfv8u7DOxTFktmqIBtKhNIMhxmzxZLnr0958fKUD957&#10;h7rIwYf8rPe6s2Y5pBedgKUh9pUS7yyNS4BHBtX4DilNyMM1PpITIEVwSoVHag9YvBcIL0HI8JkN&#10;oWH4bvDTAyOGl4EsNcRAjl/+6hf89Oc/xwFxpIIf5hQC1bRVNIBbwSBLGGcx7zy4y3vvPOD113PK&#10;xYzDyRSk4fnzU1R8Hy80RemYDGMOBiMiK6nymizSOATOGIRQWGdZrgoW65zRZEQiI6QDESUgAg2o&#10;kIAKRCRFWSFVhHOCi/MZZ6evEcrys7/+j8jlisc/PCHRki++OuPFiwIhNFpblBTcuT/g4x8ccvbk&#10;C965GyGM5vSyZrYSLJYlRnju3R9wMB6QpI5ZsWC5LijXIQiIMrA+p64ixpngcJghq3A+IgYJeVGQ&#10;jsdMJ0PWi3N8teLo5JgkA+ckV5dLogi0Budq0igA/CvrGI0T6grq2vLOe++gHczOznj48AG2KDh7&#10;/ZLxOJAA1CUcnUwRviRfLCnXFbUJZFDVMsdWlvhIMUoTkB7rPXlpcSIBUTKdHBAB9TpHekVVW9Zl&#10;iYgj8CKMQQHWeUztcQaSNEbHMd4XOFNhSk9dATpCypTV2vFyvuLblytWVcRgMqWwUEuHQWIQOCGp&#10;a0cUBbIea6vgYTqBU4H4oc1HtyR8QshA7OvD+aW1HimvY4PWf+ruk9s+wm1nvX2x0TY5V0uu5Tb+&#10;HW8lV98mJdvOc/T5Jn1AeeFV4z82hFT++oy8rx3dHEY39t4mJewjtNvOR4fcVDj00UqHs4H2WZzf&#10;Wc9wG+n+dgxw2zn5XgF+b3vb2972tre97W1ve9vb3va2t2B7APze9ra3ve1tb3vb2972tre9/SNs&#10;F2C6/fu2AuJdxWtvUwZrf9ctzr5N6a/v+n/fz/c963YhdgvQ6hZDdu3NvhA71Wx2qRluA8G3FcS2&#10;D4QDu7rvJQrYLpLepc7WPRzvfq8tJrgNDN+nYncb2H4nuz4gZQBjeu82aqred6/1JoBvG/jeN1a2&#10;lYK2x+Y2YG0X2KUPQPA2Bv+++942X7av2xZNOjz379/jP3/yM1brNcMsBQRKR8TRkDgdcXlxxX/5&#10;9DOOxkPe/967zF/kXMznTJMB2lgSHWEtrEvPqqiYTDQ6cgxHocC5LD0jL6hKuHw64/i3DokGgumR&#10;5PKpRyqHkBprBFXlKEooS0ssHWVuibRiNNbMLkvWeQAC2KA9jPehEM2LJXntWaxq0iwiGwiUhNEg&#10;5u49WOc1q7VlNBRkSUKkh0BJIj1pDGXpyEtLNhRESiJFKNKKtQUPeQmztYVBUOlRAgQWpQIQ3VhY&#10;lxaBII4UOEscCYYDRTbwLJaOxdqipCeLwntPo1Aj+k0lAAAgAElEQVRIbo2jrjyr3DEYeOIswskC&#10;gSSJJSNnEF5yebVC6THOSwQ1WglEFe6fxKASTVFXVC5hMEwQzlMZTz2vkEguXp8xPhiTDWKGkyOs&#10;UVyen1IVK1IVMUwUh+OERbmmrBwq0YwnCdkw4sHje/g45dnljBrJ5bJGRzFKNkpp7lrRqVWialWF&#10;cRJTe/7z3/wtzjn+5E/+Dffv3iXWCq8UZek3RTeCoHTUFvLWpsY5C0ohBSglsLYm0gphDL62WAxl&#10;aZkOM169eM1idoU3jkgqJJ5YQxpLlosFkVIs53MGqUTLjCIvqa3laj4nSRXWGEaRQFuLsTaoakuB&#10;TDTaOYQO6qmjQUwaSeqqQsiIvChZryyCUMCd55669qyXFgkcH2h8UWOXa4ZKE8dBKd0ag1QapTPK&#10;yvH6bEltBWXhqCqPMU0BvRAgHArwBioblE6yVKIikCqAE8ZDifMWFQmyzKO1Ax/UYYWISFJPOjR4&#10;uUJJydGdAQcPHxAf/QELk/Li737K6uVnHI0h1hYdCyIlSAYJKomw1lPVlrp0VLXl6mpGXeWkyQCc&#10;psxrTGWoyhpXByXTupYYq7DOo3RQCbTe410Ak1xerEMxJQEoHwp7AwheSoFWDfBHBuC1FKCVQGtB&#10;VXmc8KjEIXANGUeJFp5IBaA5LhAQ5LmnKgSZBukNONAKnJRoFVNUNWXtsTb0cRxBXXjOns+wleDB&#10;g7tIIhbzK+JENAXKgnVek+c2gKNVaJ+wtgEBe6qqRGoZxqz04CTWBAUnB0ymGUma8M3LU9brnLt3&#10;7/Hq/JIHx4f8+skzqoCOCkXZjeqJsUF90rtmj24L1pwnyPuKjvK5wDmLwxLHCb4FcziHF5a68kGl&#10;XqvNvFVKbQrpg38QikOpPdrHiEj3kgdd+wvdvam7afoN0L0VegsKU36jUCW1DIWAXpAkMVEUAChl&#10;Wd4AS2wXwrXq5d578jwniiLiON4oJW7vu10QR7u/SykZDgaMx2Occ7x8+YrZfIWxjqKqSNJoc5/w&#10;HAJnQ/9pHZTfrbUURYExhqIoGqVMQ12bRv3dEceaPM+bZ3E4J3rJm1rwzG17+S4wfJ+Pd+/+A377&#10;Bz9gejChrAqWiwXrdY6pgxpWS36w8UmV3vhqWmviJKhOi4BywjvHcjYj1grhHV/85vNGupUN+UCf&#10;Tx58DzZANrdFOPQ2cLLoeZ+7Pns9Jvt96u9CVPS2GONtxE67ijbf5tvtAqHfNgZ2EX6JHt+1L+7q&#10;U6jfbnv3c28j4ILvTnS1iU221OL7fOy+mHAbfH8bMcAucz6QrNw2Fvrasmtc9MVM7Rrbp2DubhBD&#10;yEYlVZCkMVkSY6oKrRRpljAaDbi8PO8AwSzG2BsFykIEJT8pJePRBOkl1gWFYeffBEyz9U63Y8Bt&#10;1dztOHP7s7KHHGIbFN4dZ9vA2y6YbbuvbsZpbUzQuEutMiLijT1q+57dd9EuFn3r8XYs2H1ffWDy&#10;VsV3e43pvv+umllYcxVxQ9TyDy3Q3hV3duPivjj27zPGb9t7tovku7mC72K7lNC327lNvtB99u47&#10;eds637fWd6/fxjXd77bqtdtrbje/sk04eFvuqK9IX+wgJWjnqW8CJ3HLOOgj86OHoKVv7nbH9HY7&#10;t9Wmt/NLfXPZ9+xRffmeXe+lT9G69Qf61OJbIqg2D/QGIebW7tQlv5CAROCsI0tSptMpp+czrG3U&#10;2wn+/XpdcHU1ZzIaMsgSrHXkeYHSuolbuu+2Jf5Qjfqu5/DwgJ/8+MekaUJV1RuSA+eDv//uu+/y&#10;zuPHPHnybTPuApGVEBLv6wAasWKz1m6ANFyvabKJn7ffa9se56AqG/C0FERRjPUWZ8P4jeME5wxC&#10;+Eax2jV+bSCf6r4XKSXCB1BP26ftXOnm/VpQupA33+82cMb5a5IWpRRChtjDOrPJZW36ljeVsTfj&#10;Xwjc1jzs7kftdbbneQtC995vQOndfbwbTyil0FrvBFdvk2S0/WFtUMZtCYCsvQbqt/93c+6pN3KU&#10;rSpvSwDWAve7bez6wtvzuG1HC4ruErh474nj+Ho8iQCivL52iD9NXWNqw7dPn3FycockSXG+Il/n&#10;AaApFUaEuFc3YOqqqjakOXFDmNXGr1prnPckSQLAg4cPuTg7Y7VcbFToAxi+UTPuEj717F3bhFFv&#10;23/etg/uyktvct3ebcgcW1LZqjI4nxMl62YOh+/oKCLSGq81uV1jbSA1sBZen55y984JWZaxWq0Q&#10;Aura3BhH7T26428XWY1p+rv1T9px0gLOadIJ7Ti/e+8ODx7cb74jG6Bc/5odxpDFu0CWNpmM0VpT&#10;1/VG7T7kLWz4Yy22zRc2RHDe+w0ZwrW/CM4YrDcIWxMpyFc5v/z0F4y1YprETAea1dUl69mcWCjS&#10;bMTVbEW5WKOFJIk9aSaYZJpM60AqUtVYF0gUvAuEH1pDEoHWgjhLySYjkvERo/vvUteGT//uF6T3&#10;lkRH95k+eMC9dx6QDMfY2nL25AvmFxecP/uaJ59/xtMvv6DOc1yxRq0WxOsrBnbGWNugMC5bIGKz&#10;RzmPNWBdi2OWDRDeI5AY47GuXdMgjhxRrJA6AHm99YHkU4bxd3FxwenFBXow5fjeA6YHU4aTMRev&#10;JIPUo6OEB+9l1LZmPs85fXVFPreI3JMqwWSimZ99xdmTX/Pyp/8v4vAudz/+CR//3j/l3vsfcfDg&#10;Ae//83/Ow4/f56t/f5cnf/EfyC++ZBgrRncTjg8084Xl/KJkNje8WFhmQ8/xgaIYVGRxxXicIBAo&#10;GRTOh5kmjSPGEzhZlbw6rzk7ddSFwB1LsszjfInUnsl4QDpMOBAQrw1pIbiclSwvHFXxgqO7Ew4O&#10;M5RKyI1FSsVwGCNxOOm4nHlMCSs8UWTIBhohDTpRDHWMriyFdZSlIVHgTM1quSBJIgbDESeHGutm&#10;+FVFbjx5Zblc5BjnyJwlTTI+fPc+v/n6Oa9fXfDwnQdIaXn/3QOeXsz58rTm7PSUh4/ucefkkNnq&#10;FaauEEogjEEqhbGOzz//DcdHR4yyBFOVwY+QEu8t3gVylu65Vtjbu/5yEwvhb+zN13O4E/M3YNg3&#10;1rwG6N5eX4jrM7aAo/cIJxD4Jtcn+dXnX/Nn/+7PWZU1Xki0jjZry422WUMSKcap4nAYMc0Uy6sz&#10;5lenPDgeMR4NuJxdMpuvmUwLpBDcuXvI4TAjomJ5eYmzNc6Ga+e1QTuHQ7FcV+gkZTTIAsEmEq0V&#10;xjnKJldXG4OxHlOVHB9OyeKIxeqKxelTfvXp3zF78g0nB5offHiH2cWCz35+TrESlLUlG8esy4r/&#10;5o++z2J2Rqwcxdrxy89ec35hWNdQ1AKvBCd3Trh3kqFkwasXJVUpWVWOweGY0jmWyzXHhxn3DhXa&#10;e2bLAp2mVKZEx54PPvoetiyZvT5jkMakqSZNY549P8fWjiwTCGmJUs1wNAyebFlRVY7z2ZJkMCRN&#10;FKZe8fjREaNxzNn5q0CYYB15WRApSaI9i6sl5WpFXVh0lGBMjXCWw4MR908O8dJT1BX5usA6sN5Q&#10;1zWHB1OE8Chhgv/rFaa2eKERQhF4jQTOwWpVEEUJWRbjfYVwFRKHdAIlBMiY0kas14qnTwsuLzyT&#10;OyNq66isw8lAsuedxzoX0rJSNYQK1yrh0JCv+q3zYSE2OYLW7xE7/MTt/f02grrb/IK+XF6XWOht&#10;xI+t37tNCLgr5t+Oodu/67pu/DzVuZe/NY96g0it0z/bpGlsxWTt9dtYYBMr0J4htsQ7jV/aPN9t&#10;Z/u3nZV3++BtAgR729ve9ra3ve1tb3vb2972tre9/dduewD83va2t73tbW9729ve9ra3vf3/ZH0A&#10;qvbn7ULkPtb1besr/Ore57bfvY3Nve9et/2uD0TQ93N78P7dVNFvFvXvAkPfrtTYfxi/rZzTPWTv&#10;u1afWuN2UXMfeOu7qDduP1+fSlEfUL79e7v4vC3SbAuDrvvy5rW3iwS6Bfbbxbm3FURu/7772W1F&#10;1zdV6vuv0y1ovY3Fflvhb1uxsFvY+vDBfeIkIi9LqtrinMdZj4wEk+mUq9mCq6sr7pyc8Md/+N/z&#10;53/2P/P6xd/y+HDKQCdESuM9rCsoK6hrxyAVPHgw5dtvc8raU9aQRYLzZzn3n62YvD9mPE2JkzVJ&#10;KigrgZQJpa3IS09pPAMrWK9rRCqprQkq2CvLdBoKwCKtUEoSAcOxZLlyVMZSVxJrg/qvVIosrYli&#10;x6qA2miETALoMwKcZ5AqruaGvLSYWhFLhxICV5V4Y9AKygLmS88oixFKkaYR1JY0KigiKArIS48S&#10;ECegnWCQDdBZxGx9TpE7SuOpjCCSkGhBrBUy1lhXUhae5dKgdEGkRsQqIVYiFJwrCxkUheFqXjAd&#10;xQhvSWNBUVR454iUaPoDlvmagyxldJhSmAV5XlHWHi0c56cXfO/9d0iTCH0ScXlxjsZSLC4xtSaL&#10;JNORoqg9MhowPbpDpMHkc46HkvsTTWUdpYHaNYAGEZSG8B4lwxxRQneK7zW2tpRlzSeffIL3jv/p&#10;T/4Nd0+ON0pybVF/KMZv5pgLhXpKBpUYDcRKEaug2qS9QdmKdbVAqZT1umC9niOdQzmB95ZYSybj&#10;MUp41us5UaOOlhc1noqkTpnPV+AtSRqRRAphg+q1UwKkpPYeoQQDGREJzSDJwNesl0uscXjvyNeO&#10;OIooKg8SojQlGSd4V5BJi/AVF+eXTMZj0sTivKQqHeW8pMg9ZVUxX1bMLgMoIc0EaSyxKqzDWkm0&#10;EkQxZENNEsdkwxStQega2SjdWFuBUE2BvAAMzjuk1mitGAwjpHaUzlCsX/DtN6/41ZPP+eAP/4T3&#10;f/+PSeqcL4pvUfEKTwmRRCcK0hI5sMRaMUmiRp1MY+2EcrlGSY1SMd44vAVbO1Yzw+V5zutXC1aL&#10;AmE93lmkUigd4Z0nFQIGQRGuqgx5GdqLaYCTEqwG6z2RCqpkUkKcRCgl8aImSnwoxHSBdMADEo8W&#10;Hi8UTigQimGmsZOaQeyItAPnSBNNpBTGlMwXBau1w3mIYsEkjbAGyspw8foKa2AyHRHHKbbOkUCs&#10;FdFAEcmK1bLCGwGRwisQziMF2NpQ5AUkGUoEYKOXmrIyWF8hoxVH9455dTXj+atXfPTRB5xenDEZ&#10;DTkYD5ldrRpxJY/DNcXhjkhLIq2xxiK1QiA66udhT9BaNUpp7Zpfo2QUiv68b5ShgmqwsRXS640v&#10;EscxQkjKsqCqSrSOENbipcVZiRRBpb3Pp9nlYwUlxfCGWvTRBmTW/kIF0gxvIUkSoigUz7cq5H0A&#10;+KIoNurlbYGdc46qqm7sf12AYlv814JblFKMhkOiKArft47Lywust6zLAnBYGwCprdIidAA8zXNW&#10;VXVDCbmua/K8COAmH4DmxhicN0Gh6zuQ3Wz7YbusVf3rUxxWSvHRRx/xwQcf4Jzl7Ow8jBPHBnDS&#10;9dHa/sR71ut1AMGIoAa/XC7J85L1ckldlgyzhE9++gnPnj9FxwlREt0Aerb90fq6GzAUrYKpf6P9&#10;fb5sO4bkDmXyvs/fLFL138kPfpuPvytm6FMB/q5A1r4x2gcQvI10qy9e2rx/qXqVsbeveRvR2LYf&#10;2vd8XeBU37O9Mb5Fo957jdBruDxuAi+3C2939Un7c/hct//cm8XFTT30jbnXgO7kDljpbXGhFy1B&#10;Q6N2TKO+3gDsdr3TvvG+UZ31wa8MxC+K5bKgrEriNA2g+Cz4PkIKjLGN+mYDynMeqQLIygtFlg6Q&#10;UmEbIIRzW89yC8nY9jveVoDdBvRf97HoHY+7+nZ7/HVjsy64re9dtO/YObsF7OgA8ps2t6qrzQNt&#10;lLGdtTeAx31x2jZAsttHXaB+N4bugji7YMsuwLrty24x/D/EtoHCt+VAbotnb8sf3Ba3b8enbyMj&#10;vH3N5g3ShF3zpxtb78rp9I2bt4HUt8ke+uZF3zW+C0Bik9HZsZbLXWDMrn9wyzjp7iVvkF18B/uu&#10;ZDG37deiA8zujvPt9ty41451cdf93pZT2h5fAXToe3OOAcysQ0yrJGmS8PD+fV69Pkc14FOPx3kw&#10;xpDnBcvFisEgQStNUeRoHciSpBDNOiOC38s1MUiIe2E4HNIStngfFNSllDjrOJwe8MEH7/Ps+fNA&#10;XOLAcw24DqqRckMutVGx9x7ZEjxy0y/p7sfWerSOUEozHA4YDweMRiOUFswXS169fN2ZZ4ooEigV&#10;fo4aoo7t/u0qlrdr4Pa+3a63NxkIwngXiA2gGUIfbwAzMuQJAojPXROe7NhLttfqbgzRbeP2eOz6&#10;qa0f382nte3aBrP3rUvdtXz7ntt+d9tfrbr9NnioC3bu3qdL5FXX9QZMb0y9IWMLCvWaJImafcoh&#10;RPh9Oxa9d3h/k9Cgj5DpTcILMLWhLEuK1ZpiUBJHKcJDWZToSCOFoq4LvAclJUkS46uqEQC+Sa7R&#10;XrftoxZMfff+Xb76zaJZS8TmuUD07ju79ru37V+3xRR919ne50Lbm/xyM09942PVxrJar0EqIh1t&#10;yABavzmMJ00UBQDf6ekZi/mM46MjsmxAWVY4l98YQ90zhECaJHfuhcaYADjWN/2EsBY2MrCEmCFJ&#10;Ij7+/oekWbyJn3yAunZ7A+ccdW0wJvyRQjAYDIiiaAN8b2Nz73zzx90gKrHWYHyYH94GgHybo3fW&#10;IaXAVJZYSmIJn33xJWZxzoMHdzieHrC4fM1ysWCYZWgvOTtf4qs6kFoKGKeaw2lMIgSmNJR5RVk4&#10;vBDoBNJEkkSSJFEMBjFpKjFYrLQMhgOy4ZRscMDH7z8m+96HrJ3g9PQ1337xKxanZ5w/e8arb76i&#10;ml+iqiWZzTnQPoDTlQRZoZOSLEqIfEEiPbrJa4kmh2BdsweYhgDPB39WSEJeG5AuqBaDoMg9y1WF&#10;0qAiiBp1eDxYH+YVSuJWc2ZnM0QccfL4MQ/eecTxnTsU1iKjkiJ/zeAA7j4cY4qIi9c5Zy9fYco1&#10;4wyUsZTrJfVyxavnT3j6l/838fQODz/+CXc//oj7hyPu3xtz75/+iK9+YVm+eI7wFTozpLFilMXM&#10;x5KLRc2qcDx75liMBWkCo2XJwSRhOLAoPLGSxBFI5dFakqYRRxPN8xclZ88Mw6lgehgAvqtCkhxP&#10;GY8gyXPGRcFw5Hn6vKRceJ6vrijXBe7uhNoUJMKgBaSZQkUSKQ2LuWOdgxUVQ2tIB4JEhnVIx4KB&#10;lwjvWa0DyZapBYtFjheKJEl4cDJF6yUvzw2Vg3luKKuacRVxOBEM05QP33vIZ7/6Gqljju6fcO8k&#10;4ocf3mc2e8arl6+4c2fKO4/u8fzlGXltUCbC6xC/1cbw+vycb58+50e/+08wxoJUeFqfOPgX16da&#10;jbL1Vtxy7V75jcqzb5L41vobZGC9vt41J+Pmu6JdLkQYv1rLEKtGgq+++ZL/5U//Hb/+zRO8kMRx&#10;hJZ6s2da2wKkw9nBIJKMI8EkhmpxxtVVSRY5JuOMNFEslgV15Vgs1jx6dId7d46oljPq5ZpivqSq&#10;Qn5N4HFWYGUgIZLSMxmlRCoQF0k83liMrajLkqKqcT6sQ6MsZhBLpKsYaMHXn/2c16/PmWj46N0D&#10;Bonli1+cYnKBqR0y8TghyNKIH378gMtXXxGlgm+/WfD02xqLIjcWEsH737vL4wcnnBwbXr24Yn7l&#10;sF4jMo1MBpw+PeXHv/ch796LKS6fsryYUxSeYVZR1GtGkzHrdc7l6SsSLRkkEm8LqlIwu5yDh+lE&#10;8/DxMUoLkmRAXcG6nLNYzrBCce/kAKVqJgcZpi7JiyXz5RypB5i6xpYFd06mSF9Rr1dQ1WgPvg57&#10;RqwF7zw4ZJQJLmZLyhrqGqyFPC8pq4pskFDXBVIYlPTURrBa1oxODkA6hLSoCExZgxeMDyaBvK/M&#10;ISmIlMd6gRIRQqbghjx7PuPZU0M2nTAYjTmbLxA6RqoI4Vpld4/WCiUj4mgAKATh7ERq0Zs7sM4i&#10;kDdyGn3EhH0x5zYJ0T80dm738F1x+9tis25ubfsse1db3pZP3M63bKu9b8fEG2LTrTPybj3B9ve3&#10;QfN9qvbd+3bjll11Bbti+m1ivL36+972tre97W1ve9vb3va2t73tbW/XtgfA721ve9vb3va2t73t&#10;bW9729s/0N6mpN2nXvK2gubt63Wvc9t9t9t1G+ijr33AG4fgbyu6236u9tC3T429D3zdLebfVZi4&#10;q0/72tjXZt8W1Ta2XSTc9+62gUB9YJduf+1Sout+tk/Z7W193dfOLuC9q5IhxG6QQB/oofuZvgKA&#10;2wont1UL+wA8tynx7QL79I3ZNwE9jhZp5LkG6Qng3v173Dk54fLiMqj0GIcRDiEdcZIwPTggny9w&#10;1hClCRfLktnZkm/0Gb/14C5aKnQkWBUOiwYhsaYiG6YcHiRcXZaUhWCYCqq15fLJnMmDCeNRRpIu&#10;UVqQz2qsleSLClELyonGpoK6dhgqHJ7aCqraM51G1LYMqtaAcxWHhwmVybE2qEvXdY1UCR5JmkSk&#10;g4Kihrq2FGXBIItIIvCmJolEaEPpWS1rEpWQpgKsYxhLTk4Ez19aZnPLaFgxHQ0xtQFnSeKgFFSW&#10;gsoFgHttRFBQF57KlqSRJ8sEvgyK1VkkUUqipUDgSBPFqnbktWc+twyyiukoQ9oKLUrSWKGUpzKO&#10;i6ucNNaM0wxrDGnqWRcldQ3EDmdqIjUmTifEacKR1HhfMZ+XlM5jigXz2Zzh/TtMT44p1u/y9MvP&#10;cV4ggUhpDgYxry5rPvvlt9SmYpJpJDVRmvHDDx6z+PQZVg54cT7HVC4ABaR/Q505FNcHNdUoUhhT&#10;U1WGTz/9lERr/vW//h8Zj0ZB6ciHIj5jgyq1lGIDgBNNQUwkNZEURFoifY1GEAmHsRU+SvBYoMaZ&#10;UOA4yBIGwwFJFAWVl7rA1c26gsBLz2q1ZrXMiSLBeKQIIPwU6yxlbUKBuFQ46xiICOEks7MZUlis&#10;8XgkDoH1gnnlufv+D/jwd3+bO48fIaRieXHB/OW3iPUrhn5NogXL5ZJiJZhd1bx8nlMVYY5a70hi&#10;GCSCNJVEGqQXJLFGRwqVCEaTGB15LI4k86goKLHXpiKRCiGCWpRzAucNxtfgFau8xtqKvIYo0Tgn&#10;sSbBK4WPYr7+xa+4uKzIz14RGRhmA+I4gwhcCnEGUnu8tNS2USfyFUhFPE5x1lLbAhmBV+CVY5TG&#10;jE6mPPxwyuKqZn5Vs5wbzs4XlEWFMzYAwhF4LFpKxqMUIaAqC7xzaNXsQc7icZSlRWmB9bZRc3Ek&#10;qQrq75FCKhnapjyDVKOiAdZrautIIk+SeAYjQZyEdTZJI9Ceql5jraCqIS883sF0rEmTmOVqhT3z&#10;LOczEAYdRXivqKsKoQP4aBBL5CBitaopTRi/usGkGGvwCGpl8VEAekoV4yw4U7CcX5COD3lw75jT&#10;5Qoda9IkwmnFeDyEyyW1qTfreCjgchjr0UJinAMbFKBoiqfRGi/9DcIUAO9qRKRRqgHUe4cSTdE9&#10;Eu9btfSg4BjpGHDk+ZqqqkjTtFFUFzcAStt7Vx/u6809tqu/Ge5nsQ1gSGCsJU1T4ihmtZozGo1u&#10;+ExdP6dVLmzXnSzLbgBLWr+jBRi0fkWappv1ajgYNGqXMaPRiKfffstyscAKGA7TDVFHC1h0zqH1&#10;tUJ6t8hvo3T3hgKtQIoAcKJHnbgPVLETbNunONhR3W39ylbR8d133uPHP/oJSmlW63UgGJEKqRVa&#10;XKsBGmOwTd+D35AISClRDbDJOU9elORFwTBJ+OKL3/Czn36CjoKy1nYhZ7ewdKOc2/oznffzXeOF&#10;PmXgXT7g25TI36aA3NeWXXHJLj+1BZ10fcc+4oMWeLV9vV1ESbfFPl2TQvaSiLVEEd33s92336VP&#10;blNZ76qY9vmm3fdyo3DXv+nn9ylO96vOs3nn1wqlfc8hNqCAN3x3//a4YutSvf3SHdt97bwtprHW&#10;kSQx4/GI9XKBVoGAI89zVBxhnaEyNWVZEPn4RvwYFFIt3jkwDuE808kUISTWOyy+V7XruzxzF5DX&#10;Pltf4XhQ+OKNmFBsEVj0qVD3vWvRAYndpih+8//lDYBiq6bbgtG246Y+IrquCnaX2GHXutUFSvYp&#10;mG3HkNt98vcFKb9treq25ba14u8zz/q+s51D6Yt1b51DPX2zndfYFV9vr6fbY6r7Xm8jjduVV+pb&#10;7/rI+f6x7+3GeKB/DXQ7chK7xlTfPP8ua1B3z94en7fnWXhjr9so2jsXcFSt9HjPPrj599ZY6s7r&#10;7fWje59ducA39kAfQJjsGF9ttk0IQZalTTwYSIOcc8gGaVhXFVVdIYWgrCrq2pAkMbJZc2QT52zm&#10;otKNCrJrgDut2jcb/96LkJdIk5h3Hj9ulNbVjXcvhGwk5d1GsVXKAEALBGjuGhTXMx+cc0RxQppl&#10;pOmA46MDxqMhWoITnsFggHeO09PzDSjad9RbW7Vp21Fr3h4T2+/ljfnRfV9wQ42yzzc2Vd2s5zKA&#10;/BrigF2q1Nv7UgsW3l6Xt8E13b/bfWNbdbNVWd/e4/vyrt3x2n7HNMrX2/NVa0UUXZMItJ/rA9hv&#10;E112wftdELn3diufew2IlLKrLCoBvwHQt8CsNqbp+qfdvT8QlAUQc77OydcrsjTFC0/d+H+d1SoQ&#10;GRDSkq4h6ml9VZ3ESEKMqpQKsZ2UpGnC4dERz7LnlHneqMwGdqDbyF76wOm7/Pnb9r7uO+7zm3aR&#10;mVlrqeuaKIpDbktAWZXIXKNGOpB1SklRFFgT1pg4jonjCO8dV1clq1XO0SFoHbFYLG+cGXSJGLqK&#10;8NvPcE2Qd5OI5+azNMRN1oJ3HB+dcPfeMVrLJo6paZWknQg5DufAGMdytd4Qmk0mkyYOl5v7XpNI&#10;hHU3TNuAoLXW4Hw3d2jC2gwbpXitFbFSjBLN+fOnvPrmSx4eHvDowX0WV5dcXFyihSIvDWZVI61j&#10;kEAawfEo5e7RGCUNy8WSqqzRUnB0GJGkEd/5HtMAACAASURBVFGiQQSyqihO8Hgu52uWVY1RCXlU&#10;EftL3MVvKD/9mlX9Hzi7PKO6miG8AWEQGCLvGCBIBhlxekCUJMg0RWiNXcwRyyvs4iXCWiajiFjr&#10;kOP0IR4XDXmlqQ2mNljncDaQruA8MhbX8YmQ4AS1MSAFUaRRSlBXNdZ6sFCWDussMhLEmURiefnV&#10;18xfH3D8qOJ3/ui3ye4OcNnHFMUl6xcvOP31U37rx4/46EePOT9b8+zpa66Wz0kTz1RphAarV+Tl&#10;kmd/9ZSv/jJlejTl0UnMQQxa1IwmMYMsYbVeUeY1HogjyXisWa0ds7nnau64uoI48cyXFZNRyIFO&#10;RhHTUQbSIREMpSJNHZNJwtNnjqsrx+sXDi9qTu6PKIWmqAuiJCJLIkaTCTo65fWrnNXKc/mioM4t&#10;04MIr0q8dURSk8QZ9++OiKM1pxc5VQ0ud9RIjIcsVYGEQUhUHJNKwbq0SBVjnGKVF3jvGGQZh8OU&#10;vKy5WBmEjiirHD83REju3Mk4Ppry7uP7fPPsBel4wPTwkI/fOWI2W1D8esbl6zPe/eB7vPv4Dl9+&#10;/RJTlqhIB5JLEchwnjx9xkff/4g4TfGmDv4IoJCNorZHypBX2iZPCfMOlBKbObUdv3TXic3aLiSi&#10;ZbrF4wkxpRCBJCisjTawLeDxUiAizVdfP+F//bN/z999+htQUSAHjmJkQ8QX9rUKGVji0JFinCWM&#10;M81AW4SpUMISxZI00XhfM5svqSpYFyVJkpANY+qlpa7XFLlp/KdAzuG8wtZhisSxJo41WggiKVBC&#10;UVuHMRbrfSCPdY5ER2RxhK1KdCxJ4piL80tGiSRJBO+9O2W1XvPq1YqytlgEOhYslgU//tG7DLXn&#10;bH2BsYqvv15QWcW6thgvuf9oyrvvHXBwqFitznj27SWLpSOeeLSMODu9ItGC4dDwgx9+yLPfGF4/&#10;m5NmCTryzBaX5Bdrrs5OORg6BokKZMgSLmdXFIXl8HjABx8cE6eC0jiK2vDixYzVYk1Z1xzdOWI8&#10;jjk5HnL/ZMLF5YznL7/EopBIqrIm1jGDbEgSa6qyRjjR+OxhvIwGEZOxoi6vsHWNcymemKKsqOpA&#10;KDocBLV47y3WeRCay8s5V7Xi7v1jCnOJw1NUJhDZOkexXjKKLSKuwRjqqkQnQ7xKmF9ZPv/8FTrV&#10;JMOIdVWyLAzJSIKXgTzHh7EthSCNY4bDEd6BVhotHV686Rtaa8HfzAG9LR/Sl7+77Yx2V3y0/f3W&#10;l37b/ftisL5z5Nvi7G4epkvgdFtutM17tHm8rg+4nde5LWe6yb/sIJfbzjP0xm09JPu3nZnv+t0e&#10;BL+3ve1tb3vb2972tre97W1ve9tbsD0Afm9729ve9ra3ve1tb3vb297+EfY2NZXbwOh9RY67lCC7&#10;9+oriOv7TB8Qu++wu+86fe3pA66HvyXe2xsForuKHNsixOtCSLmzzX19tEutK3wmKCndLN5rFZn7&#10;FZS8dxsQWwCRd0FtfYfMrQKj3AKjswHa36bm3ldE2/dsu8kP2t+H+3ZG00YddxtQsWuMbR/Ib4+N&#10;vvb0sejvGuOiB5The5TKvqsyW1B/AnB4F8CFzvtQwujh8GDMe+885tWr19hWgUtKrPMk8YB3HyV8&#10;ev4z/u3//m/59a//Cz/7m7/h4chzsQxFKIgIrQXGBQV4iUbhEc4ynSRcnTcq1xlECIozg7nwJC5l&#10;PBBcRo71ylNXBTb3LCpYTiWTTBJpgbeKQRpxJQsWhSUvbKOW4zbqxmkGSoNdC6rSslp7pEoR0hPH&#10;ioORZDlzrFeONClJk4osGxMnGSJyZKljubTkuceOLEppRqOM2HhQnlVRcnZumS8c+dQgY41UMEgj&#10;bCUoK0NREZTTixoiUGaNdYJMwTAJY3C9dugKdAypF8RCEeEYxFA7qCvPalWTJRmR1qhIoGSNrx1a&#10;VWA8q7wmSzOSNCK1jigS1JWnyitSqXBoktEhDkOcDRgMB1grsEtDZQWXFxccnRwxTVIOjqZcnh0y&#10;u7oiSxS+MiRSMIjhfFnz2a+eMh7A3ani8cNH3D845MO7GdXLgmUaMc8rZCgDC+PcNqBO58F7pBAb&#10;1Wqtg8r3YrHmk5//DAT8y3/xL5hOD3De4XAoqUgjTawl3oT3LBxILaldhTGag4MJw+qCgTKYssQD&#10;2VCQphGzRYXAkyhJGiuGqcY2xVTe1qAkxkvWucVaQ5ZW4XPDCSryoeDUQl4WVDao0kgjsJXh0ccP&#10;EV7yxeffkBce6wTGSYx3ZMcn/NEf/yE//IPfY/jgHkVekWZT4mxI8eJrPvur/8gv/vo/Ua1KLs8M&#10;phTEGrQGnYRi1kQLJmPBIBNEEiIlGA2GpHGE9wYjHdlIkB3EXMxnVN6ijGeZl0FxOUlYLXKU1uhU&#10;EukBidQonVBdlFydLvnyyRKBRzWChJUBqwQ1Z9R8QqwhjT3Cg5QgIogSyDIYDGRorxJEkWjUUglF&#10;tlXQlE0iiUYySBXJyBNphRAxSgyROiHJBMfHI8q8Zr2uWC0LTGWpKxcUraQgiVVonw9Af61lUGtq&#10;ivpDgbXDG/DWY40PKobKMxylZIMUpWUAxcug8m1FU9BpYTxMGA5BKIvSMV4L6rUljhOcU8wuHFIJ&#10;vLcMB5rx+JCyumS2qrF1gWyuVRqBr21QDIs1WoQ1aZ5b6tojI42xFqkEWgjqqsCIGOkstlHAQyrK&#10;yvD65Qsev/8hlzm8ePWa8WTC1SpnMsqCmpHz6CgoUiZxjFBBBdE2ReTOmACAQeBbwpMGW9QtUpNC&#10;YGwdlOHxeNuCTUUD0JEgBd6GAnktg4ql947Vao01NTIO+0kL1pFS4nyLpAjt8ht596ZNzZ4rEAjf&#10;7IHOAuIGQLLdw5wXIDXJYMhgPOJiNmOVr8jSDO/8G0o9XcX3KIqIk6RRPr4GvbSfb32oLAtqyMYY&#10;oigKanjecu/eMWVZc3p2ivWeJEsDyQcBFGBqE3Q8ZQCK0ICiBALnLcbUWGuw3jbgj5qyLvDOE+mg&#10;mOlMIOK5Bh33q5iGPnENQQg3FbfY5Yv6pviURv1KMZ0e8s/++I85Pj7ianZFVZSEJdpRGUMSxXjn&#10;qKoaYwNQ21pL7hzOBCW+LMsAT1HmeBzr9Yokijg9O+Uv/uIvg2JhHGECowmyB4yMaLQDG6fxBgVC&#10;x6fpAmv7fG3vg6qpoMcvb4GDzT18q7x4o8tugu8RcqNCuGnLRgmxc+n2Av66/eHzCrwPSn2iBXW0&#10;7QxAHtmogjtvW7HW8F2/rZ7UkIL4a3Dgtn95k2yi6xuLm/OtW9jq+gGTu3xP512jcus6gOGmCz23&#10;+r1dIoa+z2zuTYuB9zfHcwdk1vu9HSDcnkizN+688cy+Vc5zm3sLdoOgtvtp48Nvxkbz72ZwSxHU&#10;H28jRusCrNpCaAjrupQCHUd44fAKamtxAqRQXF3OsHVQyTS1xbmgVAsByOaMIYRXQYV0cngQ1n3X&#10;+NBbBGDtU0shbvZcX7Gy3zAUBJVq3xDaNOM4iJ/63nVq++ddAOfu/3UJGrpF15v+E7IhTvKb9dh7&#10;j+4o07cAPiklkdYbMKkIgy0U0gNiK06j0y+uC4Zr+qFVt+4Deu5SLQ8hjNuoQeP95r7/mMLsbSK9&#10;7Zi1by70zosd+ZcuOGZ3zHlzf951vW1wYVc5envObavL7SIg3CbHuY3E47sQqdyWg9pFdHdb3mjX&#10;O7iNJPE2YCdb47T7LF0F67518m0AgW0g/G1K0H1kSNvA0c0cbvdndpPKSCkDxm/rffe1se+7XXCH&#10;6BCtbMDCO97VDYCz0pR1jfNBsVnKoJqshSRK4kbFHKwz1HUJhPXXWkOkI5y1OBkI7zzBPwh+gmli&#10;5BZkfRN8LRpJc4EnijR37t3h+PgYIRRVWV/PcYKKvG98jo2Cq2uIpIRqqaqa3JvrgJ8FUmq0VgwG&#10;A5Ik4fBgShLpQBbnLHVlwIc2tCDb7jrTnetdwF1LRiV2+C/b/dx9x13gdtd/bz8f4pFuDpI3Pr9r&#10;bG/38dvGdZdgq6t62W3Pjbh0S/1yF9FLt9+2lTCvFX3fzEGrzl7W3vf6Xfgm12cbEL28sWdezwca&#10;MibfgN25oX56Daq2jTq8wVrfgOEFQvjNd7uAsdC2cO31asYyiRhkCYcnJ1xezRGiCvBJ60B6lA7g&#10;+iiKKIpiA7avqmozfrIkRTV5byEEQgkmB1OO7hzz8vkzvHVY51EdQNqutfW2nO5tfl7fPtO3d/Sr&#10;jYpN3ttah3GugZcLjHMURcEgGwRyHsCUFbWxRHGM1ioAxb3fEM9VpWE01IG4TNobwLSur9+C1Frg&#10;+TaxQ+vcdUniqqraxGnOOVoH8fE7Dzg8nOJxGBvA9lED2t4kmAWUVU1LMzYcDhkOh5tr13W9IVJz&#10;ziG8AOfB2gYI3+lvruN5fGiH8xY8VGVJJB35asXTr79gGHsGqeT09DX57Io4SanXOcW6IgUSCUeT&#10;hONxTCoDiaExNVXtmI5jkgi0tCSxI4kFy6JglRvMosA4T+U9ay8Q2ZB6AZqKeOKIhxHTgzGHd+4i&#10;MNgyx5ZrtLcMRxl3Hj7m4L33iU/uogZDZDIIz3x1SfGbX/HJn/8pX//8r1F1TSRNIG2UDRGEFIG8&#10;pMvZ5gWmbs9pZCArbOJK7wxKi4YIxAARSopAJBo1sYdQCC2w3mCtwxrP2eqSF2cX/Obbb/nw93+b&#10;93/8Oxw9usfweII/mPLVT7+ivCg5Or7P7/7+TzC/80NePnnOy2++wpQzYgmxFMS6ojQl9emM1+cS&#10;M9IkyiOlobYVcRQRxYHs1SpItWYUS06mkotZwWxpWawsl1eWuhJMJ0kTWjjGI42jAgFRJDg8HDLI&#10;Mp4+u+Dy0vHiyZLFOpxD3H8wxtoaIyBRmuM7hySJYjEvOT81LC9qvPVMxhKhPEVpWC1XTCcDDo8y&#10;DJbLq5oiD+rTQkUY56EhDxBSkwwG6IEgLwKppUNS1IYkdkRacudwgpdrFnlFaSqsg7muSPOcgzTh&#10;/r1j8qrg6vyC6XjCKBU8vhtzPk/47Mkp65MT3nt4j4uLC67mFa6uiZVmkMbMlivmiyXPnz3nw/ff&#10;w4oAgPfIcG7j2/UmxF2elmCxGTOCzdz23iPc7eeD10RwAVAe4qJwvRDrXJPLNSthyBlqxbfPXvC/&#10;/en/wSc//zVOCIR3xFHU+HzhO9bUeGuRUYSKBIkSDGLNUDsy5dGiQnjDvft3iWJNZUqMqTEejHfU&#10;1lIbg9cKVMJokpBEMcvlnHVuWawctYHju0OyQYT0AiUlw+EQb6FeG4z11NZRljUC0HEKDqI4JkkS&#10;Lq6uWK4s04ni6GhMmsY8fzHn9bltgPwRZV0yHGr+u//2Id7PqfKSZ88t55eOykuMg+PDMYfTIfdO&#10;JuTFBc+fXPL8ZUUyzrASruYl1nvu3Il4/L1DHn90zBe//IJ17rlzMqC2judPXpIXnocnYzJlSePQ&#10;l7P5msWyYjRNePTgmGyQsFotWCxLLi7WzBc1DkGUKkaTmDQVjEcR6/WSb5++Yl04UCkWQVlXJOMJ&#10;R3cfcHI04YvPn+J9hXch3Sml4HCSglljqhJBhPNQWpqzwLghl9ZAWHdoCRmEx1Y1CBX2Dmc4Ohrz&#10;7MkZRbVgMjwg0SmRdHhb4ZxFqggrIr785hXrEmrhGGaKV2czKhuTqpjaOrxUYWg5i7OOo6NDskGC&#10;s1XwcTa5uTdjieu0TX/81hfnbBO87Yohd9Ul9PkM7T79XesnbjvT3z537qsPuBkb8cbP2/3QEqlu&#10;37tLoLlNunFb7NvNXXbb1Jeb7Hs3fUSFu+LY7tn+LiK3ve1tb3vb2972tre97W1ve9vb3v5rtj0A&#10;fm9729ve9ra3vf1/7L3Hk2RZdub3u+q95zJ06sqSWaLREkCj0dMN45ADozDSaLPhv8clN1wMyRmj&#10;wtBIcAzANNACLUtXVqXODO3qiau4uO4eHp7ukdVN7OBnU1keT155znnn+76NbWxjG9vYH2jrPm4u&#10;2uJH1cXzVtmqwurlD9WrCtrWAcdnxy1e/6r7XVWwvqyssnwdKWeqw6uB37Pi4UUFrq9bpL2uIHD1&#10;uy4XEIq175WKbC7AVsuPs7qIdNYOcV6IE5fAEcsKgct9tK7A4FWqbYvgoIv7zv7G2g/+X/cD+TrV&#10;n1XHrGL4X3f+OmDCxdiRVyqQztttCkaeF8JPQTlSJiXIVp7xzttv8rNf/AofIoGAD5IYIr12zrW9&#10;bV4cPObp00fs9jtcO7hGM3iGDXqqqh7RKoHfB8OashQYGZAt2N7KuB8iwUuqMuAtnD4tefzbQ/JW&#10;RiEEW12FEo4okwJw08DZmWO3l9FpKYzWSBlotTWHLxynpyX9DjgZabVMAoCGBpMJ/ASaOqAk5Fmk&#10;KCSZkmz1Mk6KmvNBpKoEVRWpGk9mFO2Wpt/zHL3wVDVY76gbEgg7Rtp55GA/4+SsYjIJTOpAYZJi&#10;j5aCoiXpBUN9YrE+qcA7P1Vi8R4RPYWOWBWplKD2gdJFWi6pXkkRaZlURBS8YDC0dDuWTtECZUEG&#10;ovfkuUzKUdYxnNTkOwVZLmkXkrpMiuTOBk5Pz+n0t9m7tg3Bg9b0d3aQmefRsxNU7nn85Bk7ewds&#10;7x1w827DyekpGZ5MeISHQkU6BUwCWK8I5DRNze2+4kd/cg/54VOOf/mQTmHwPqQipCinBfeAhOjD&#10;FDx3Mc+MMVhrGQwn/PTnv8C6wF/+5b9iZ3cX4R0SQW4MrSLH+lTkTgwQ0xqYZxm5kkhXk0tJOZmw&#10;s5dz/do2h8dDJmNLsGB0REvwwVPVDVVZIZzF5BlRKayHnc4+e7ttijwVeY8nFePa0lhLiBEtJcEF&#10;CJZWpun0DNXIE4LABU3ZeLJOxvf+9Ht88I23afW3+OLTrzj6h5/S7Rb88Q9+yLAa8Xd/8zN+8f/8&#10;BHs0IQsRFSVGR0wBnRbkhaLbyel1MjrtjHZLk2mBtzUyBrRUNFYw8WOkVtx44zZ9d4cPf/M5VBP2&#10;D3bo7+wRRcbWXkAoidACYdqAIQaH6VXsHXi2d855+MUz6pFLBWmpaVEyzWEUCA9mBugNUNdpTA/G&#10;Gcg2AUlwFXgLziOaiKsj0keE94ToCdpiNOSFIMYS789RIq0pCdQhETIBYokR7wQKgRKRwcQRI7Ry&#10;aCmBRCBDKvDVShJERCkDCJx3CJGUua0NDIclJhNEIQlBs7Mb0Z20pjXeEYFuu42SI6SMNNZjG82T&#10;pyVbu5pJ6ZhMIGtJqgbyzjbdbsFkIqjr50QVITYIaVCZwTae2ASIHhkDW9tdhKk5O68obVLlEn4K&#10;eBFgtMQUBb7xMK1D11JSlxPquiYzOV9+9YhvfPAeWlhuXLuO/uhL3JREQgpJ0cqJ0ROmCOeZKvzF&#10;/izxwU8Lqpn7DzFGhFQE4fHBTQvWZkqYM9236d5MUkWSUqKEJM9zvPepSL4J5EVBjI4Y9RRknJQm&#10;ldRT0OxMQTPOwbhMgfZcQHKmP0+BTlKglcJ5n8CTQmLyFlvb2zx4+BAfAnXdoJWaF/gvqtHMlPBi&#10;jGgBRppL4IBlf6qua7wPZFmGEDAZj9jZ6VOVY37yDz9jPKowRYssLvisCdNPnuW44HHepjaUgqqu&#10;KcsS6+qpWqLDOkdjmynoOz2HtQ7bWKRILBQz/2iR6OeiGDIuAORn/tVqf3LRh4oxoFQCoytl+Bc/&#10;+hGvv/Em1lqqqpoCwFKRvVaKbrtDXddzP20ODAqp/6RS+JBAYHmec3Z2htGauq742c9/iveWdqeb&#10;+jG8TAqUkPuzin6xVjF3sbhxEZz0kj8+A5avqRede3uLfvVCiy024QUnklhRGCuWLiouKYTPcP3z&#10;MR4vDp6Pt2nRqJ+CEWdq7BenxPk1pEggUK01VV3jvHsJcLrs685AjkIIgo9ccCPEV/qn63zMua+9&#10;1FYXzbCaEGw5FlkEia310yOX1HZna8U6RePF2HAVmPZyG8Vp8f86hfqLlWhOfsBqP/pVINZ16uWz&#10;0OOqAul1YMBIIj4RUiSluhhwwaO1odXpUtVp/Qk+gAh4H6bjJa0pUoBtLDozCGkoihwhE/BaS53A&#10;aEvPMQfDLYD/5u29ImaBRAwiBKDifKmXLFGNLYDY187rpRzBujjqpbE3K2qWEhEScYPSKu17S2Nj&#10;sY3DQlw96yyxAP5fji/VFPQeWSIJWGivZXW45YL5+bvFSFi6h2A1ePz3za+sJuBjLVHe11VPC3NF&#10;1rAS4Lk+9p7GvgttvNjeyyrGi6QHsz18nTLesvrcuhj6VQR3V6nKrwPur5vHy8R4y2Qgq/p2JWh/&#10;BQnDur3uVe+2bv1Zpx74qvGwKleyTOixCvCxKqezjiBlce7OQLCzubEM2Fged+m86Vo0VVV/qW/m&#10;WaHL/eicm5MHWWsp64pnL54yFUG/AA4rOQUdO6q6pLENSqop4NXjvCcKNX1eT4weIWMixkKACAnM&#10;+BJYIxF4eRcRRtPv9bh9+xauLKnqekp+FV8a+5cApFGglVg5xmY+Q/JTLUJG2p2CXr9DU5WE4JlM&#10;JpydDTg7HeCvyFutAnuvApbLJXKPdQQhq8baKhX15RzlOtKJq3Kmi77E4vnLa8UszpiRAKhpDLL8&#10;zrPfFm2R0GN5L1j+bfbvpJR90d6z3N3cz1voi3WApxmgfPH+6fjkHyz6u8vvm86Nl+KqGXHMujVL&#10;KZ1UvIPDOc9weILW0Ov3ybKM4DzKaLIiR4hAluWJ8LAoMMZcIjKz1iYQv1I0PsyJa7Isp9frcfP2&#10;LQbDcybnAwiJII7o14KcXrWPXkVysvwdYt1as8pnnLVrCBFEIhXQOiYCO1J+Ks1BT3R+TrQwG2dS&#10;CUKY/ltIzs/P6Xa7FHmLEGYxrL8UN2qt5yQRM1D7bAwAGGNSDliqS/5KIk3QC7l9yPOMt95+i0iY&#10;E2EprVK8GphH986FKakCFEVBv9/HGIMg/W6tnf/dWosIyQf13s9B+iEEfAAX0rHReeakaVNSKSkE&#10;eW54+PkXPH/8BXu5xDUThqWnZRS+aZKCu4S2VtzZ79BvZ0RbUZYVwTu0hk5H0ekYpLCJFDAERicj&#10;audxAhoLLoLq9Hjrve/x1re/T/etb9C7cZtsexeZa2RmQKv0fK4mjI5hcIgfnzGpHRWK8ckp4XRI&#10;VBneR3YkoDK+fH6GjQJnBUqnMeajJ/iIkorgA94GZhwAMYkoozSomAhMfIgEB1JEjBFEEREiTMkH&#10;A1GKCxI4CU5AlAYhJJkSeOfAOZrjc377f/099//xPm98+y1uvHuDm+9+i93bP+LRL+/zm7/7KdX5&#10;P/L663e59eYd3v7gHR599YivPvmIenROS0u2ijQezodwcmiRRFotSbcjqWSNwGOUQglJEIlYUktJ&#10;2xi2O4pB6RlMHONx5MWzCmPgvFNz82aL/f0WIVikCNi6odvKefP1HYrsDJ0Fzs4dX54eMTppuH13&#10;h6LlqBjRb7XobO2iTAVyAEclg4GjqRVbuxohPK6JTCYTCmnY3s7Jc8PxoOF86Gh8TactKApFjAp8&#10;RHhH0WqjlaasauqQct95ZsmNpp0prvVbSBEIIaepA8OyIR6fgVJ0O22uH2wxeXDI0yeP2Nnvcm2v&#10;z92B56snNV9+/hUffOcet27sMRw8xTUNAP2tPnXT0FQlj5885rXbNxLx7JRBLvg0TxLNQOr7GSB1&#10;tne95HeF+JLi+2KuQSyTB8I0X3hxTJjmCGP0KCXRWvLVwwf8m3/7V/zilx8TUCChaGlyk+Mc0/3N&#10;EebrVkQCHa1oy0hbBlo6UqhIr9ul3cpT/kyS8lAx4vGUTY0QDucDWadPLiSdzNDUJYOBpa4gSkm/&#10;t4tSFikFxuRIqSiriuFozLiuqKzFB2hlBkLax7K8w6RuODmbECI0TaTb6nB+VHP/09PkW5kMax0C&#10;xbe/c4fbNzX16Ql1WfDwwQAvDJPGUuSGfidnq9PFTkqePj3iy/tDTCcH02I4rjkbe95+c4f9/Qlv&#10;vtNnUk64/9kTMq0o64qjs4ZhGdjZLdjqGnbbbYyKHB+PODoeE5Vme7cHMlKWjscPTwjWU5dp32j1&#10;DHknIy8ERgdcM+H0+Jyjo1OE2iLKnEnVMKlrdvYLrt++i4gRVIFQk0Tk5APtIk/A++DwLoH7G+cZ&#10;jmsmtsaYnCzLkFIRosCjyHODix6VSZBQVjXtTgdwZLIghBo1zRcUuiDTEecmCC1QRjGq4enzIV5C&#10;kDkezXBSI7MCH8FOx76b5iBCiGxt9UjD3qGUoKkcyDjfIy/t1YhXxj6rYrpV32QXAdzLvvFVMeeq&#10;+6+qaVjM9S0fN5u/i+STl8j7VuQUFgHry77A7JxVeYRV/vYy6d7i/a+MdRfyJ2KBvG8ZEL8qFpBr&#10;iApX5ZGWfd2rfLqNbWxjG9vYxja2sY1tbGMb29jG/rnZBgC/sY1tbGMb29jGNraxjW1sY/8Etk6p&#10;a51izquutXzuOoD7H3KdVces+u9yIWH6kLsO5H9xvatU22cf19MH4dUFv+vadt17r1K3eRXw4OKj&#10;9MvHzIqMZyrrl4uhw5XF9ovXWH72VQWsr1J2u+pdl4uwF/vg66lKvvz3q9jol4sJltvhVSCCdQp4&#10;ywXJqxj8l59vphoVp5Xh3nuUlrzx+l1arZy6qamahjwa5FQhuNPp8o33vsFnUjAajWgbgTFt0G1c&#10;lAQCRVszOg8Mx45xHeh2DE1jyYtUIF5X0GkrRIwMTxzmqwEqC0gVUSHSymBkI1In0GZVQ1lHIqmo&#10;SshIu51UHobDQHDAlkKbVBzobCp69AaclTgdaKqGTCmUCBRastWVDM89zQTqQlJWFmkCmc4oiqQw&#10;MxlGyq1At4CilaGlA+XZFYZer2Ew9IwrTy7HbHVmYDVPt5szHAWGQ09jBXUNpkjg1iLTuBhoXKQw&#10;4AEk6EwhZUQGyIKkbSKu8VQWDo9HdLsF7W6GqyZIlZSwtRfYKJg0lkmjaRnNVjejHNdUdaApA85P&#10;ePz0KVv7fXb3DygnE4Znp3S3CzrjEoYKTQAAIABJREFUAk9kMhrx/NkhH3xwj+26puj3wDbIGFEB&#10;WloQVcbkrCFEQXd7i/3rXYrcsbOV8ad/dJdHz8/56NEApEEomVShI3h/AXiNS2uT1jqtY94zntT8&#10;5Kc/wwbPf/Vf/Odsd3sE3yCVIMsMOJ+qP5mqkEWPFpLJcEifQCvPGY88vW5BDI7JaEy0QBD0ett0&#10;OppRXVKWDXVpUVFSVZaoHNdfu8Gbb96lU2QMzl8wOD+ktpZx1aA0ZNqQAcpEpIjs7e3y4sWIp4+P&#10;qZqIQ/LmB+/zrW+9w9beFo+fPuLoV7+gv3PAt77xLnm3zce/+5C//Q8/49FvP6RFpJCSTHk6bUmr&#10;gE4vY2+3R79foHXA6EAry2iqClenQt7GRprJhMZ66hhxZxPyvYbbb9/lvT9qcfz8K6SPfPbJGV/d&#10;P8NWHp2BzAR5V9IqBFpCbAKZMEQryZ2lyAVZobDe40PEFIJ2x4CJSK2n6lIBCzQiw7Z22Xnzu/Tv&#10;vEfMejTlhMnzJ5w++AQ/eEi3GRHGk0S4QMQ7aCqohtMCJqAKUzAyJCCIgixLc9uYmAp8jaRV5BTt&#10;NkIIhmdnVGNHr2OQRoEI5LkmqVwHpIwImQrFlZI4l97HOsfpmcMF2BICGy228ZhckOUzAhCQUuNr&#10;qMYBaTyNAxfAN4LO1j61k5w8PeXk6AStBFJFUnGxRigDIsM1DZV3aBmRWHpdTURzNvTYGJEyqTBq&#10;LVORe4hkuaGOCXztfGAyaTg8OuXOvXucV5bBYMLW1g6+gW6ec24tMSQ1306nRQwe7wNiqr47Uw2e&#10;KTy64KYg6KSwd3nP8DjnpmCNqfLgFIwfZcBPnytGgfcOYgJ7FEVBjJG6aaCuyUyGlAngYfIMuFDu&#10;viikTcXYl4rN4st7/fQfUxWzRCwSlSR4kZSjYkxEKEK+pGgaY0RrPQcOzNyjWfG/noKRFhVmE1De&#10;kWX5VGk0IdvbnR5f3P+KwfkApTMa25C7bP68PlwGs4jpPBmPx4xGowQWJYG1vHWUVTkHJYild79K&#10;OfUqQN06H+PCH4iIKehKa817773L22+/jVSS54cvKOsSo81cWXH/4ACjM8qyxDmHVAqlEvArToEX&#10;WZYBAiENZe0YDCcURvHpp5/y7OkzlJwqLEk1Vwa8pDw5U0omvgRiu6xiyUJxdVjrc68Cv19gz+MV&#10;fjsL6rPLoHXWgqle5f8tPqtgNUBycdwu+22L+2OWZWmchoDzbm08sHjuZYDj4osuHP81iaPWATuv&#10;Ihi7yme+Cji67P+uAzWuAskug+OXC3Sveo51sdE6H35ZlfbrxgXLAKx1YN3lIuJ0L4WMAoGkaSxK&#10;JXCSsw7nHFleIIViEIdY5xNI3oe5gqwQaTxZZ7HO0um2U4HxFMDgnVvZHsvvMVP9WmyD5TmSfgsv&#10;qZitAsmuUm9fpRa8eM/lubOy2HrFeJopq87AVosK4Yv7z7JSWlyjmD4rnp8tG3MV1KVneRUYOamg&#10;xovz14z1fwoA/PLcWAW4XEUUuK4PV83PVfmb5TZ+CXg8e44V5ISX1sYZ0ch88xSX2ExWAQhWkRSu&#10;ygmtyn9ctd6u+verwPDLCnsr8y9cBrJHLoPA52rpC2NNcDW496W2WZPfuXTNFaSR6wgTZj7n8n1f&#10;NWZfRRQ4A6mEEObz8KV7hJDabE60tLAuIBAi5cmWlcEvrTcskLnEeMlvCCGgjUEqBVLgXMA7kCIB&#10;HrVUICTOewokEoUKkmg9XgZmTElKKEKMuOiJYrquh4ASMgHXpum8EGdAfJGGd0wA9hAEBkG/2+XH&#10;P/whh8+es727R1lWCwCe9B5h6sO66MmURCKmADU172Mx9bu0MdP2SsDiPNNIERkMz7GNZTwcMRgN&#10;GA5GjMsykShOfW+j9fSBL66XAGoXpD7LypLL+/ZVOa5l0tNFQN6FAvpq4pbla83uN8s7LJK5LN//&#10;EtHLmtzcotr7S+Np2m8xMp8bab+IU8D5BZnVjNxKazmPwWZKveldUt+vW59mc2T2/zOA+PL+M3vO&#10;xX151lZKyZeA9Mt56EVg9DpfbAbISlNIkGU5TZNioeFwyOHhIbu7e+giQ+gEgnPBEYJPRGDTd5vF&#10;a0pKpJiOg6V+kTLF+dcOrtFMaj766EN8aAhMyckWyBFAXElIcpWfPxtny2C5q/zKdcQiyW9jqrxt&#10;IWaIkHIQiEBVTYixh9Ia58MUoJ4Is4w2BC/w+KQI7z3WWrrdNiE6nLVJ/XYKeJ0RB8xIC2axp7X2&#10;8tiYsmSlZ0qEA9bZ+TcJpTV1U/PBm/e4dnAAwSXwcgSJRCqBVJIYEqi/qiqstXTabba2+hRFQV1X&#10;NHWd+tna+bjyziWgrg+4EAjB42d5o+CIPhBDIJByfyKkMSEEZDrH1WM+//gjdrs5faOJwaMUhOiw&#10;dU0WoSXhzn6LnX7G5HxMNapQQKstaLclvbbB6Ij3AedhUlqaGoRWRBVAw/buNm+8/y3u/fGPYecm&#10;xbtvInb2kXkHgUztX02oh0Mef/opzz7+DYOHnzA5fEQ1HlK7QGUjMkr6u3t853vfpXfzJn/9f/8N&#10;Jw8/4aAt8SJS2+leJuKCr5rWcq0T4bBQijAlIQgxgYGVFgSZSCwlQJDpfZxHCUFtYWwDZueA3Tff&#10;Imv1aGpLORzjy5IYJig/JtZjjNRICy++fEZ1XvL80wE337zH9dt3ufGvb/H80TM+/fAzfvXXv+C1&#10;Wzf44O2b/Mn+n/H0yVOePbiPrUfkEm5db1HXnuGwojwPHJ5XSA29vqCVB6J1eA/eWwpj0FrRbUuy&#10;XNFtK0Zty2DgGA7g5DAyKSfUwXNtv4OSgeG4ppmM2dnrcvu1HUwxIjc1Jydw/HDE8LTk9lt9ettw&#10;5sZ02x1MntPb6iQSD+mYTDzD80CnKwkyMKrBikjRCmgjuLbfITLhfNhgM4XyksJotFYQI85aTJbR&#10;6hS4Scotj4Y1oQVSC7SCve02KssYjizDUcnz52fE4Llz6zqtXHPjYIcHT55gjKS3u8/dW7u8f+74&#10;x88GDE5Pub2/w9PHJ5wMG7xtcM5RFDk+RJ48fsLhm29w49o+kUB0Pq12CqRO+74gkeYKqQgxoKS+&#10;8AGJF/tsDITg0l6AmIcxcgaIna/rYYnsRU33NUnwKceZ5RkPHz/m3/zb/4Of/fJjopBIqShaOcao&#10;lJKQEfBz8o0QLFoI2gq224ZuLsi1pzCSfredwO/BE6VkVDkm9YTulubWzZtpDbQV43GFdJ6810MZ&#10;Raff4/lJhQuB7e2CXregKi251kgkg/NzBsMhZ+MR48oSgiQzhpbOaWWKXEWqqubw5IwgJALPzVs3&#10;yLIWh0cDmjpiMp18H6kQmeXeWzuUgxMGp5YPPxkyrsESiEiKTh9hJDt7O4xHxxw+G9Dr51RecTa2&#10;jMpAVkh2Dgzf+eE73PzgOr/9my8ZHE9oS81oVFM3gW5HceOgw62bfbbbbY6eH3JyOqC2Alc7Oh2P&#10;QuDrmkIKhmUgOtjaa0OuUDJCDGgDZV3y4vgMZIExLcZN4NmzE3b3+rx1723yTpfxcIjKFM3E07i0&#10;Z+QFRDxV5akaiXWCqknA+Ujam4u8hRKJZCVr9bj79j0eP3tOfVQSfEVdV+SmSHurrJAGlI9sdQy5&#10;apAi5Td0liOU4OHTc4ZVZOTg9tt3eX52hveQKT31Y1Iu0HtHq2ihpUaKRAxiXYN3NcFbRFydU7pI&#10;HEQW2CNXx+8LsYNYyjWmMy/I7WaEmRfRiVybz3wV8fqi/7mK/Hzm562L25YJ65b9lld9j17OXy7G&#10;slfVGSxec2U+N8Zp8DsjE0yxXWpH8dJzLccW676FLz/Xqvh+o/6+sY1tbGMb29jGNraxjW1sYxvb&#10;2IVtAPAb29jGNraxjW1sYxvb2MY29k9kqwqsF39fZ1epx70KGH0VWGKVstHys86Ou0pN7fKH2nhJ&#10;0eeiKJeXCvKX771YtD9TkxGCK1Xofx+g/7r2WlUwP2u7WfHL4rUulGiYK67PgO+rPqin8y6rUi2D&#10;n64q1p99kP991H1eJlu4mtX/Vdd/FWBqHSBoHZho+dzl6y62ubX2Jcb+dc+4qCy1qBYghUBLSa/b&#10;YWerz+HRyVSpTNM4y6ScMB4P2T/Y5fR4hycP76M7LYKPWCTjpkFngV4/5/TYMhzDoIQDabBNhRcK&#10;k0km44h1Ei0jGpic1mzvtciMoZA1vVZkNEqKNyhJlJLx2FE3gRYakOTGUBSCchKpG0FVR/Ii0Gm3&#10;0cqT6YA1nskIpIa8aWh0KuZUItJtR7odQd2EaeGOo5/l6KxAa8v2tmR07hmPYKublCSKXOOlp6cF&#10;1/cNw7GnrCF0FNY6WkVGqzCEGtptxXjsaZpIXQc6uUTIgBKgCbSNhLYg67TIWhqjItFWCClRLv3d&#10;mVS05OrA8fE5ve42rXYXvGU8LLEWtM6ofcP5sKR90CcrPL2uJ4QGHFjnGA+GPHjwnPa9t9nZv87R&#10;6QluMsTkAlzAe8fp8SmTccX27h63777J8wf3CdYjcagAhVR0M0PjI1t7PSpXM5qUeHHGjZ1b/PA7&#10;73F0+muejxzBNwilEVHMsYViCfwyW8O01gShcM7jQuQffv5z+t0u/9lf/JhWlmGMotNp05wP5qrB&#10;3gdypZDR0zGC3aKFq2q6XYNznmdPX1CNKrQErTRGZRwenSOVxVaBpomEGOjv7PLOvdfZ2W/jouXZ&#10;0VNGgzPq0jI8myBEZKub0ckyZHCAZzh2PH7ygpNjEDqytb/Hd773Tfb39nn6/JRPvviU26/f5s9/&#10;9H2k0nzx4Bk/+8dPuP/Rp+TOsWsEbQktI8gKSbuf0W0ZOl1NqxVRqsJaz2RiOakdtg5MRp7J2BNc&#10;KgC2LuIiSCN48PQjbr0zJi8Ug+MjypOGapTm+tuv73HztT6d3R5buwXD80MGJ+c0I8uLRwN8I9jp&#10;TkHnRSQvcoQCoTxSOcYu4kUqONStLbp7b7P/wQ/Yf/dP2H/7m5j+daJsEUMkjMcMnj/l+YOP+Orn&#10;/y9Hv/4pTF6g3BHGBoKZrl0yATtCEIRpXZhHEmJEqkiea5ScKgspRSRiQyDPC6TKGFUWJS2NtUQg&#10;zxVFSyc1VpmAA85N1bKm612WKXb3AiFYxuMJna0eSltM5pHKJsiKCigFVVWSF3B6MmEyFhgduXar&#10;x/5ul8PDEx4/Pib4QCuXFFJgpMA5SwgKrXMQBu8cEol1DqMUncIgo+R8bKldwCuZyt+cZzQa0+n3&#10;0HmGCIJQO5SJnJ68YHt8i7t3b3N4fMrWzg79TsHBbp/BiyOkiAgR6bZbCAHONYipgrf3dnHnIMaA&#10;D3FeyD/3e2JC3CQ1NjFXfRdCEF0EKYkiTNswTwqW8aJgNs9zECQQPJCZBIqJPiTCC7EK5CJeuW8m&#10;ddhFcKhCkApw260WSkrMFEiwCIq8AEbIC6CGEPgYLo7TmjB9D6UUeZ4vgLgkSgla7YKDgz3KSclw&#10;OOL6jVuEGCnr+oK0I4T0nlM1UgAzBRdUVYVtLGq6rzZ1Q13XF6qlc5CWWKlKnEAxL4Ncvo4vu+wr&#10;zN7Ze8/21hYf/NE32NrZ5vj0hMo2CClpbINEsdXt0c4Lnjx7RtMkNWmlL3xOLVNxsMkyTFYQgCdP&#10;npLnOYOzEz768HcoJVLfTEfUHLA08+XmY+ECdL5YsLgMUrvKF12lkDQj87nKL09Fqwv+aojz9v46&#10;McA6FaGX/D8u+5RXAemXQaIzkNEMrLKs/L4K1LgI2Jq3w7wNF1SduFgbl5WqVqmsz/pNCFY+/6t8&#10;znWx0+8T0y33wzKw7VXA+nX++Pp7rD/3Anh3NZHYYnz5+ypMLYPvEnAx9VVV1fR6PUBQVRUhRkaT&#10;CcpkWJ/Wejnt7xQXXYzbzGgmVUle5FP1zukYRizEarwEUFwmI1sEIq6KbWaxnJSLRdyXgXiriMiW&#10;22tVHDRbR2dr/kskZgvrzaUxPI1xFuPJ5XG/isgirgF6h9m4lvISwZNYmHfrxtey+q8UIvkwK2LF&#10;/z/F2VeB11eN2XV5lOU+uEzO8DLJ3yq151UxLDAF1sS5ZzD72wzIeblPltpi/v8vr12LfbsOzH4V&#10;2cNV7ff7HLesfreONIAlL0nAZUXf5b5lEa8RF9Z6Vu6Ll8bUIoj+a4yfuIaYYDFfI1bMravG0dfN&#10;7c3bb02bzcD/YqHdFufwLM5cJti41CezcRMCAi6R8syJAqdjLaXuZqRHCbEutSQS8D6ghE6gHw/O&#10;OwRQZBntdgtfN1MoZyQS0rlToDMLZBsRMWMHS+uyiPP1v53nvHn3Ne7cvIHWisa7y/vVtK2ETGq/&#10;TAG2fvauxHn/z9rhwg+FzGggcHJyTDlpqKo6KXl7n0jFpmMSBEoGtFJIIS8UG6e+z3JectX6sDxG&#10;l/Nvi3vtsp9ycZ3Zeetzd4tr7bLvMMsdLoLIl4kqFmOLVf7qDJh9+drMny89IytBR4vzJgS/ACC/&#10;yEsvjt/l9XV5L3xp/1po68V3XCStWAW2WqXyOVN+X3wOKeVcuXwGiLzoS4FSGms9Snkm4xE7/S2y&#10;oiAQcT4glU4q5z7MiQmapsEYkwDgU3Xi4C/njyeTCSCQQnLr5m3KSckXn36Gkhdj72LOz9rq66m7&#10;LrfJVb7iVfvG4ridkcwl1WRB9A5iSHNlmiurqgmHh8+5fft1OjrDO4f3DiVlArEiUFKRZzlKybk/&#10;2m63OT87m64Xck4CJ4S4FHsqpabPIS75UlJe7OkhppxgWusECI8xmrffuYeSKu3XgQXChUDT2Gnu&#10;xVFVJVmW0e12yLMsgbidvUR8C6R7k9ZI7zw+uOmW7i9IIEh9FqbfS2QgAeBjYif87MOP6GHpZgZD&#10;JAaoqgoqRwtBJ9Nc73ZoacnJ8ZB60tAysLPVot8zZAakSO9bloGyCngPyqTcU5Zrut02xVaHx8+e&#10;8uVf/Xuy/jW6v/4IvbeLzNqMxyVng1MGR88ZHj2nevaQwg4ptCP3ltjU4AMmCESA8fkLTvptvvjl&#10;r3nwm59z0JLkagr0g6T2Dmgt8NPfhAChBUJFBB45bYu0WYFUEqEiPiTAu5EKoTQRjxLQiYJMtHn3&#10;X/2XvPGX/xq2b+KDIDiHqyfUZ+e8+Oi3PP301wyefUk1OKI5OaWpSvTJEQ/vf0bW3ePGrTd56533&#10;+PFf3OW73/szPv7Nr/mb//grOhm8/cZNvvmnf8bzxy94/NnndEJDyyi6LUW3palqx9lZ4PnTSJ5B&#10;py3JM4VvPCFYel1FZgQ4jzJySi4j6PcM41Ly4rDmkw9rzm7C7ZsdfBOxtSOeDOj2W9y61afXb2i1&#10;x7w48gyGli8/PebgZkFvS1PWlqKQdIqMnb0eRgzR2lPWgcnYozOZSHSlovEeIxVSWG7d6JPlE86G&#10;Jd43hChpt1tIKVJ8LiU6N7RbOa5xTKoaaz3tTp5IbTNDt53hXWQ8SXvB+dmQVma4fmOPfjfj+sEe&#10;z09O6fb32Nna4v23FEdDx/HhEdevXePWzQMGk0c0IRE2Sm1AQl03fHH/Kw72r5FpAyqRORI9wUeU&#10;TETDiHg5NiORKSBnoFwx96ND8AmwLqYEaWKaM1iZA7j4rjcj8spaLR49ecL//O/+ip//8mM8EqWn&#10;xJ9KI4XCh6TQHQEZ054hZaCVKbZbhu2eYasj6ObQaiWSjRDTPuuD4tHTY8race3aDgd7W2RG0FiP&#10;xLOz1aOVZUQk0rRwAbpbGffu3SFTgXJoMUVG8Jba1kyaiknjKJtIv53TzgxaRvq9NtaVjAbnNM7h&#10;CRzs9jjY6yGE5/R4kPb+EBFeEqPlxp1tmqrk84+O+eKTEScngWg00uQgI8FkvPet77DVlXz86HPy&#10;lqZuAsOJZ1QKSut5426PN97s8s0/eYsgKj769VfICNZ7GgumENx5bZ87N9pc28vBSw5fHKK0ItSp&#10;XZ2tMKqHd47kzglMplFGEyVoHVDCYbTi9OScsvKEUJArzcnxIdjIa7ducbC3RVVOEMKjVOprF1Ku&#10;t9M1ICI2RHyMuCCJ0Uz5FgXt3CCIdFs5ZVNhih3e/eN/Qf70kN/df0ZmHHlvl97eDqeHT3CuJC8U&#10;0jo6hSBTjmArQmgoihbWSZ49PycoQ++gz9buDr/69D5Z3iIvMpSSGCmpnZ8Styga22BtQ8SnZ7eW&#10;GDzTDPzLAOoZLcR0kgih1sYkajF+WSJAuphoYUr2mdxAP8stSbX2+/KrYsVVsfhyLm8xP7MOiL6Y&#10;z7pMqn/5uovXelUeehW53uKzrqprWP4GP4tKZ77znORqhd98lS8281OX449V7f11yfM3trGNbWxj&#10;G9vYxja2sY1tbGMb++dgGwD8xja2sY1tbGMb29jGNraxjf2BtvgRdPFD7nLB7TrVweW/rzp/1cfh&#10;q1S6Fn9bvNe6+y6es66gelXh56r7vOqdXy4cffk6V4PVX1a9uercVW2wDmi/+A6L/TkDNCwDDVYp&#10;xF0m2I8v9desqG9ZPXH5nHXjbFVfXVzjoqT8Vap2y/21+CyrisCXbVZseKGYdHVB8LIy37Kq1iIQ&#10;aF1fLb/PsgqfVAopod3KufvaHZ69eIH1jkIaAh4XHUcnxwjRp6wnjMoJeaZoZZqTyYQto9kVkHdy&#10;TDFkMoDzcaSqoVfkyCi5dXObzz47ZTTxZEZgBBAC3nkIOVoKWq0LfYSAoPKBysJoXNHuKISWaAX9&#10;fs54VNHUgsZGbOORHYGWiklZ45GUTVLIaRWBqqwwWYYU0CoE27uaZ88ahJAopdnbv4ESkvOTku0d&#10;xeGxZzD27DpovCPLNO1cEa3l+q7h6fOKceloYkaQqR1zYwhApw2DwlPVkcYGYhQE75FKkiuJQKKN&#10;JGio6wovJYVSSYUtBoyUZCoJn3shGZ7XnJyOeeu1fXxTIqhQ2hGxRGcZ1oF2u+Zgq4cZ1RQtkFYg&#10;PUzqhscPjrhx/TavvXaNm3XF4bNnSOmZTEoGgyGDkyMePnrC2++8xTv37uGahsMnj8nqilCmoqG2&#10;FFgb+Zv/8Bk7O5KtnuHa/hb33utz77XbvPvGMeXnTzgZO7SU+KmCFElc5iVl12UCCxcdwQX+/u//&#10;HhkCP/zBn6FzQ7+3xdlghDEZ1biEGJHGEIJDBI8WEL0n72T4ANFK8JFcC0QMPH3yHKSg2xYoIG9n&#10;tLb2eP/9e3Q6OY0953xwwvHRKUfPB/jK0soEt24U9FsaWzUQPbvXDrj95h4ffvwAaUreePdtvvnt&#10;e0yqkt99+gnXb7zOD378I9rdLr/78DP+8Re/5vlnD8kR3OlqdEeR6Ui7kFRjR6ujaLcSEB4RaCwM&#10;ziwnhxOqScDZQF2CbVJBWZZD3opIleZHZkAEwcn9R0gVaBvoSOj0BSqDnV1Jd6fN3u1bFNt9Pr5/&#10;yNnTc27v9bl+s0WR5QgUHtg76GMyQAa8aMjbGtHJ8NFC+wB198/J3/lPMfvvI8weUBBRhChACdR2&#10;l53tm+y8+y3u/fmPOf7kVzz9yf+JOv2Q0bPfEUcjoo80jaWuAs4mQLPQipjk1xEy6RUlpTBSca61&#10;lJOScw+uBhWhqSNVBcEpzoJHa0enr2m3FHkmEHgCM4V5gZSCTAmMMfR2e7T6bUaDCZkwaCUQEaQC&#10;6yqcT8pztsoYntVcO8hpyTGnL75idFJRKMnEw6QMSCQmV4jgkKEhCsiNxuscJSRqqhAlQ6BXZCih&#10;OBlWlN4TRMAoCSGp3emiIESJMIrb127x8MUhz5894a333wcCVdPQ6rfpdQqiD3gsrSyn0+lMgXNi&#10;quAU5mQocgrMgwTyXfaxknITc2U7Jc0FyAGJlMyVrrx3Sb1+YX8xxqSC7anym8Be7O3prgsgTF4i&#10;7RGs2UvnPsR0/SCBA4VWFHmOVknlLrgLYPtMJXT23jOgRypQTUA6pRRaKXSezwEbM0DHbM8uWjm3&#10;b9/Ce8tXDx4QAmglcbYhz/NLasNKqTmYvigKrK0ZjUaUkzIV/cdI01Q0TYN1dg50nPk61ropsCos&#10;tZFcwnrFSwDSNZ70QluGOdgmhEiwjlarxXe/910++KNvUJYlVVkiRAIvhBBptQv6W1ucnp4yHk8o&#10;igJtEpDdOZcKPo1BSIUxhsxoDo+OcE1N3mnzyccfUZUTtFZJKRWRyAaCv1Lhdea/XPYBr1ZcX0VY&#10;JS4c4StjjWX/ap0fe5V/vsp/XB07JCVUMVVXE4hE9LGkwL7OpJRz5cZVz7msdHRVsetFTW68pPL7&#10;ddo0LijIX6XYuy6WWKWwvNgHs/n3qljnVfHTVbHKOtKBS/dc7GcxbbTptLtE4TETCSbO5/NVsdMq&#10;0Nvvp1Cf1ujgQ1pLbM31a3vztVkqhY0B21jKuiFEkZT/VsQrM+XUbqeD1hqlXlZLX1ZUX1bWmq1V&#10;V/Y1YkZhMsVerB4Li0DxmYrzbC1fnGOz4uwZMcQyIHKp8V76fbG4e9W7LgMdZ0C8FIMw3z+W16d1&#10;Beqr8hCzsb/YvvM+WUHusCqf8YfkV9blNpbjyFWg+5WK21cUja8ibLkAd4aVa8RifmDdc1yAneVK&#10;oo5V+Y6vk5tZtbYvkz6sIwx41b52lWLdqjViFQHE4lp5CfC++D5LYNRVbfLSs073gZUkHle06fL+&#10;tIowY936t/zbIsDiqlzavO2WSDEunbNib1xcYxeJBJaBmJfHFy+RTM5V6KNHTVVUnXNprZoCNbOo&#10;E4XU1E9TJsNHqBuHEJKtrT43bhzw5OGTqe85BdarMAW2z5Tfw4wlbE4iQsKpTdWTp+rdQqBNag9n&#10;HXGRNGSpX51zoNP6Rbyguloep2rqt4WYANhlWXN2NqCuLVmmkMoAJc57xNSv01qRt4pL4yzE5FMu&#10;j42r9uHZvrIIdl8mWZmNmTkhwYp9dzHHu+xTLuYOV4HJl3ORs+vMYonZnrAYZyyvozPgcQgXdBWz&#10;fWSRLGR5jVdKXew3SySo63J4s/e6ADHLtWvb4hq7ql2X17hVOfLlflmca4skZIuEO4vXds4xmQyZ&#10;lCPywhCFTD6CVNOY52LdnYHZrkE7AAAgAElEQVTzZ22ZxlWcsYPRWIuUYKaq3zs7u7z11jt8df9L&#10;YvCXfIPFtebrEsO+Ks+77vx1JFkzwohFf0PpNI6luhgv3iVUc1VNaLc6yfcUgrqp5uMwyzJiA60s&#10;w1rLcDRkZ2cHYzLqqkrxWZbRNA1VVV0aX8t70syXW1yDhYA8zxFCMB5N8CFw9+4dDvYPZpniRBom&#10;L+8tVVXNfbR+v482Zn5Pax1xmp8I03xvnK6pMXoifmHdjgtzJsKUvA8fp2R/DiMc9WTC+eMH7BWG&#10;DIuMnsZZQuXpRMlWobm23cVEz9l5Sd1Y9vcKbuwVZNIRnaUqPS4GrA00dSQgyAtNiA5kWpebxnH0&#10;4DG1F8i8T+M/Jfz87/CZQZqMGATWJYKUECMmBrRW+CixMcPQRUtHpiwqOJSwfPkPf40A3ugaRAi0&#10;M4EWECyEIBBSIXRIRClxClYmEUpJOd2jg8C5GTFLUv4OTmCFx+GJ02MVAhRUYczDTz/E7b7G1gff&#10;o3f9Fr1r1xA6h6i59p0f8M1mSH30hOHzpzz89AtOnjxi8PQ+5dFX2PKEB2cDnnz+Kddvv8Fb997l&#10;+3/x53zn+9/m80+/4Le/+5Ct1pgP3rvHjdfu8auf/4azo8/Z7Wds9TLkqETIQNOSTMZwfh7IC8h0&#10;JOSQ5xEhLdZbpDL0el20DtR1Sacr6HYyXjxzvHjUcH5iuXErp9NqM64sUVSYTHNwo0u7n9PqDTg+&#10;shy+cJw8rjg/h+62prdtEFKz1crZ3hXYeEaUgqqEchLIckEUDu3B2kheSFQGB9d3KboVp2dnTMqa&#10;KBR5rjEm5TiClSgp6W/1ODo6YTgZESW02y1c4xBK0S4MW70uTd3gg+Ppi2Oc91y7vsPOTotJ3XBy&#10;fM6duzt084o3rvd58ttnnA1H3Lq5y8Mnz6iGFttUGCERyiCl4fj4nJPjAa/fuUlZD9LYw+OdRcqA&#10;1AqhxEU8OyWK8NEjlCSI5LNImfyCxDURiCr5lmG6FMqF+Ohi7YvEOI1fYiDvaJ4dPeXf/W//np/+&#10;4re4IBFakGXZBZHJ8nfeGNAikhtFr5Wx08vY6gm2O5JerpG+piohBI0QgUnVcHR8is40nW5B8CWh&#10;kRgRuXVtl0wqZBRolXN6PqGykddfP+DWrR3Ojw/RMiIjNLaibCyng4rKBbJMUxSGTIpE6qMMo9GA&#10;YVkTQsRouH1jh8zA+ckprq4JHkIAHypidAhr+d2vHjN4NmI8jAityfKCUxcRW7v8y//2v+Ggl/FX&#10;/+v/gnI1PigG4xpkm4hlZ6tDr+14780erXDOb//jI559/IxWkVNbRxUCOwdbvP76Hgd92GrDr35x&#10;H+sSIZs2gnanzU6/g9IRV6X8kcoFrU4HjEQYT6ej2N4y4C2TUYmrI3lWMB6VjM4mbPc7vHHnFpPh&#10;OePBgDs3r9Nttxk2EREj/Z5G4Ikh0viIjYraJ3C8QFEYSaEj0VfkOjIuHeNKoa+/xXa2S6e/T4hj&#10;fvRf/3d0t3b4n/6H/x4fxnS7mmZUEkUNwtDYGq3BZIajF5bBMFJauPHGawiT4yJ0Wh2UMmnfmO4x&#10;SiqEgEk5Yf9glyLPKZ1NgHYxJWYmXh2vLyjCL/sOaiFmn/kazrlL32IvA7kv+xZ+IfZZl0dZJnxa&#10;jEmXv52t8reWSZkW/bdlP3eR4Gnx3svfmVfFr1flA5fzi8s5m0ViqjlJEVOCsBkxWYyJ+C6ysj5i&#10;VY3DqhziVTULq1TjN7axjW1sYxvb2MY2trGNbWxjG/vnahsA/MY2trGNbWxjG9vYxja2sY39gbZY&#10;4LsI4l0u3F0uyPt9bZWK+LoPuFcBGdYBqWe2Tilm3cfjZSDEsur5VQXdr7JZ+80KS51zGGNWFhcv&#10;n/Mq9c2LAmOuLNJfLEBcfOfldr6q/WbHrCNGWPcxfNVzr2undEx8Jbh/XdG/XFGc/ar7LyttXnXO&#10;11EiuqrIeHkurCpKjsQEJDaau3fv8A8//wVVXdHttlEmIwqJzjLGk5LaeSKKsg5EETkaNHSFIssD&#10;7ZCUmYfRcT6qaZoe5AopPZ0OmAxqG3FIbBDoGLHWs110KHyg248oZRFSUlceGaAqJN4LnA1omRSf&#10;ez3DC1lRTQJCGCAp2rTbGYgyqZsYydnA0W1JMilQMaAQeBfodnKktowmgb6XHL8YsbfbI8sV7SDY&#10;3ofHTwOD2tP3kqopKXKFEY7tTs5uX/L0KHA+cXQKTeMsLdMizzRFHinamnFVTxWxUoGSUQJFRAQP&#10;0eMJND4wcRLZLzBRoghoAUUmsd4DAh8FJ2c12zsNB9s9isZi8pq6avAuIpSicoKsu01r0lDbY4zR&#10;tKQgjAKHZ0MePHrM3vVtrt28zWRiiWFAG8F4OGAyHvHkwQOuX7/OtevXePvd95mUFVX1lOAgNB4V&#10;IwbBeCQ4sp6qimR5wNrInTt9vvnB6zwdnDG2LhU2x4htXCJWWBrLl9f4VFwnHUQkg+GYv/3JTwjA&#10;d7/zbTrdLq2iTZ4VDBkkNSwiEMiNRDIDugqacYnwkUwoghLUdUArMC2J0JpWy/DGu++QtbsEAofH&#10;Lzh8/ozjo1MmI0t0cH0v486NDkY3eGc5G1hCCPSuFagoGFUV3/3+++zt7/Hi6ASZtfiT7/85Jst4&#10;8Pg5P//ff8L933xEW3j2W9DvQNHzbN/Y4Rvfeg0tIr/71ZeExtIu2nhvOBuUjAYlJ89K7DgiYgK4&#10;Ky1o5QKpwWSpINNkEmMkmYEYJFFGhLDgIsbIqZKRoqnO+OrLAa5Q3N0y7O62qU8NtraExlFan9TC&#10;cs1kfIa0HpkL8o4iSAtRUhd9+t/6Aa33/xNCdg+4RqSDEBpwIBoShM5AzEC0UL3XuPa9bXbvXOfp&#10;3/6P7O2N6cYBvq6wNjA4rZgMPb4JOG8pG8tk4qkmkehT0bNRkQBkCDIgCkCnwmvnI3UNwQWiB2th&#10;7D229LRaiqylyXI1VaxJxdRaGry1lKMJAU+/ozFEfKjIlEZIsI1HSUNwlvOBwztotwVGelSIbHcU&#10;tYvIiaCsIz5EKudScZbyyJD6QCmNUApjMkbNaSK0MNBRhqhA1payCTQuEFzEyZpWXmDyFk0VEHnB&#10;rTt3+Pjzz5hMKvr9HZrG05OSnW4XEUEE6LS67GzvEJEJVL6iaC0uAHkWQT0zJfOk0Kcu7VkzpdwY&#10;IsF7UIJgLVoDEaS4KJTTOqnPjUYjgvfUdU0IgSzLEzA/JhW5SJiDcOdFfyvAUhd+SbpX8AElJUpI&#10;hJAUeY6SCfg5K+qfFfvN1LIXAZPLyogzgoDZ/jdTbxcCmqbCmG263Q6//e1vqOr6/2PvzZ4kya4z&#10;v99dfIkt98ral+7qRgONBjAgAZJDcUiKI75Q+2ImM9noP5OZnmQyk5mkB5Eih+SQHA2oAUmQAEiA&#10;QO9dXXtm5RIZEb7eRQ/XPdIzMiKryBk9TZy2rqrMiPBwv37vueccP9/30U+HmNqCEEEVrjoH1CgZ&#10;APV5ngdFwjyjrirSJJkr4dW1wVmLVgoakIiSEms6IM8lQMmLoUB3P18VA3djQzqg/kDs88EHH/Cd&#10;736Xuq6YzaYBJO9BSxX2da2DKnxR0O/3w9g6O49R0jQNCp/WUltDcVYwPjlmczjg8eMv+ezTT4gi&#10;TRJFIAVSaaw9jw+XAirFOeD/TeK1lUDQN1TvWQXQWx0PXg2KX5UnXLorzf3wzbwMKn3yyhhzUY1p&#10;GQC928S6LJ8R87FZAOp7LpGOLca3l0BDLmjWvkne0QW1duP+dt204JbuulzMe1bFtK8DLb1JM+7i&#10;z+eg7WX3z8+BjXMf4n0Tfyz/0FXkassAwq+bh+190LHCe0dVlYxGQ6QU9Pt9BsMh3kNl6maOgRMr&#10;8iApkCqowUm1oJq7In9czG+W5SmLyrgIMd97ZGd/8RcZzoKKOnMhy6XrrgUeLioyd/ezLonCIqB9&#10;MeYUC9fWzsc4jgEuqKV6wDaN7e2xoihaej2rgOuLDdrdtXW+D583Yl9soue18/51a3FZ/rgqT30d&#10;CeCyBvmrSAFXfefrFNAXa0Pn77msYh/ACvyDVNxeB4Zf5meX1ZKuyteX7k9CzAHKgtVg/2VkLVeN&#10;W3eMlqncXYoLX1OzuhyPXSaaXDZey3zw6+bum77fLwBChBBzMpnFeT6P/7Q+9+TecY6Xv5r0ZpkK&#10;dAtaFSIQ2dCodHvvcdYhtUarQBoktaYoK2pjMbVj99oGW1sbfPHZ50xnM8qqJIoSoljNSR2sDaRx&#10;ztH8H9TUkeH7vA/5mnMXiSVacdcWfOoFyCbwkJ3ajmxAPQI5DzAvXl+oI8yyjNpEFGUZYlOgrA1C&#10;0Kh2m0BY5yxVXVLVCUmSdMgIzgPYS/sCl5Uku7676+u7vrnrExbV2BfJdOY5TPOexdpcFzRUVRXA&#10;XBU7iqKla2+xHrs4d7r+Orw3gAoXiVa6KurteZ3nIGKpT121DrvXsugnVtUau9+7rI66uH8t+uL2&#10;+pb58i4xgffnuXcXWFVWBbPZhOFwgJAar1RQATdmDrAMeaU+Jydrv6uz9yMD8Z73QWHeugA63tze&#10;4ujwYH6sRfI1Ifwb7aVvWmtfRmiweg/tEm+EvMd5g/dBxV7pmCrPcc4zmUyIdNzEm3Y+17tzuqhK&#10;ZF2R5Y7NzU1GGyOcd0RRRFVVc+X3JAnrs67rOXFHe4xlBKvtM4LwvCDGGMM7D9+h3xsgULjmP9mA&#10;Zs+B9RLw9Hq94Ieco7J2PidaMq9A5mSwzszVXYMbdzhn5nu8dzaAdAHhWiaqoDIdacVHH31IZDIS&#10;GaMEGGOpi5rYejYHEdeGA0RlOJ1MSCO4fXPIzf1N6mpKXhTYGrKZwXpQShAlEWncEJyUHlt5XOGJ&#10;rIRaoJ1H+Zw0SSm8w3mJrz2ohOHmBtfu32f33j16gwFxT6N6EUkSo61DFjPE+AV+fEB5+pyj55/j&#10;yxnKgxQDpACcxRmDtTTVzUAm0lIFKq0Ah7U13gcCRmdD9Fxbh/UQx8yJ1iojqEooylBLq4Tl8K//&#10;mh/+6KeY/h5bdx7ylW9/m/2H77F/9x2G23ukm0Pim/fZu32bvV/4Lq6uqU6OOXr0OSdffM7LT37O&#10;wZMv+MnPPuSzR495//2vcffudd7/1jd4+M67HDx9ypcvX7C1MeSX/vk/49Hnd/j53/wFkyIjxpFG&#10;mlEvYWNkyAtLXjhs5clmjQ9QDqU9QlUksQjjF0VYW5ImPfppzKtXM8Zn8MWnORs7imt7Q7K6ojg8&#10;Y9d79vZ3uKljdDRBywlF7piWcPbKMJs58H3iKCHtxQw2HV5lKA0yt+RFmA8B3C5wtaHOc4YbKRtb&#10;I1SkOR5nGGdRXiKcQDoQ1iCEZjDs49jm5ctDyrpG1wlaB73pWGm2NuJQA53OKMuS4+MzRps9+oOU&#10;na0tPv7sGb10wGgw4M61EZvpAcevjnjw1l1u37jOWfaMqqrRkUPpsFazac6Xjx9z5+Z1nPOYyiAj&#10;gRAdYi0nQJ7nH5JAPuKtQ6nAqOAaUos5WV5T/wmzpwEEd+sQNPU1KXHeEieK5wcv+f0//DO+/1c/&#10;xXgJ6jwGiJo99nwf8TTRD1rCIJFsD2M2+5phatnc0CTCkqo+gh6zzDEtCqZ5hdAxD27fYpAKrCmQ&#10;MqEf95DCYMqSyjjKMuPw6IjtvRHXrqVIkSFFQaxDjGGsIZtmFIVDxZrd7W16saIuLHffeR+tPV+8&#10;fEVpQjy1u7PJg9vXcKbk+WSGM2BqjxOSyht6aYqwCdPpFG81QhmkgklR4jf3+K//x3/Bgwd3+F//&#10;p/8Z6TxJssmLo+dUNmJSBJLM3V7Cg7sD9rc1J18e8sN/9Yih1KAk1o/Yf2uff/rLDxnFM7bSkg9/&#10;9hFHx2c4Ee5vFEl2t4fcv7tLPj1CSjAOol6M6sVYZegPFJujiH5PkU8y6syT6AHWGV69PEUh+eDr&#10;77HRT3l+8JibN6/z8tljnn7xGc54tIY48hhbI4SkdhKnYoSKsZVCSsWoH9GPwVYFZZaRJgllnWGi&#10;AaP9lOHWLjLZ5uF3foUkHfHVD/6WT3/4h6R9RYynqsaMzyTCzNjdHaFUzNPnx5xOHOOZJ6ots/wU&#10;FfUwNswjgcA4F2qPxuABnWjefvg2kdYUgJKqqcm5ed1x2fP3OeGoX16HdI3q+2L8dFGB3c9rsRdy&#10;IyEaYl658rlwu/9ezNP9PLT2Te6B41J8u/jvxdhhVU10Vf66rIa1irxtWX1rKcnakjgWmOcbeIEX&#10;50SUYklN9qrei2XP47uv/UN7Kda2trWtbW1rW9va1ra2ta1tbWv7D8nWAPi1rW1ta1vb2ta2trWt&#10;bW1r+3ewxebF1hbBE1c9lF38d/fnVeDpVeey7LjdpvVFlaFVzeVXNWq2x13V1OyXKDReVMoKjU/n&#10;zXRXg8bdgspo91oXrdug19FFbH4v52okr2tcXvVwutsEevlhelfZPoBjLyhqXlBZf/NG61X33vsW&#10;JHb+3cuPJzrndhmU86agqsXfLYKXVn12mbr7m4D9lzXIL1VDIoBuRaMafO/OHQa9lLwosU4gvKKq&#10;HeOzGYmG6TSntjDJSoyTGFFyYBzXrm8QOUnS6yHUlPHUMCssGz2F9yX4ml4qGU8tRe7QKTgfwO2t&#10;Iu5wkJL2LLOCphFEUFaesnKAQkmFVJDGARxcZR5nPLVx5HnBcLhJr6c4mzp0LJidwXRqSSNNOmjm&#10;nasQytHvC07HjvFJgTUvqcoz+oMYpSPSgSEdeMbTiu0NjxaOXi8iiSOkhr0dwfEYxpOK3Q1JLg21&#10;mZGkfSItEViUFKFpXoZmubmIlXdBhQWwxpMVjjiB/a0dEltisglSBRC0NR4lJVlhODnLGQ17JP0h&#10;thZURYF3ECURSa9H1Bsx2KwoypLZZIY3gl4cEYmS58+eMNoe8dX33mH3+g0mkylSSba3Nzl4eczZ&#10;6TEff/QJe3t79IcjRrt7nJ0e4kyNc9CLHVaDl4KzwmPRnI5zzqYZQjjeffs2R7OMk7OfMs4MOoqx&#10;rlUukvNG72XrRUpJpCOcs1gHk1nBn/2b7zGbzrh2bR8t1bzJXkgFzhMhSZQEF5qdnAtqeLYyKCSm&#10;gmzm6I80caqI+5vcvneT3jAhLzJms4ovPnnE4dMJIBgMBLcfDLi1P0R7z2ScU5mK0kBWws8++RKd&#10;at774H3effsBUsc82NimNoLPvnzBX//V3/L4w8+JPWwlnpt7CUlqufPuHl/55i22b2+iRMGrJwdU&#10;bsrZRPD0wHH4pMRmjkhAPxEMBpJ+CjoKCk5SgYoE/UFMnGgEHusLtPJonVBbRxLFxCoi6cWkPYXE&#10;BsVA5ykPn/ECz4vHz1FCkhU1pnZIqYgjhXACi0aqoPg+nmbExFz/6i8zeucXkPe+hdM3EPTBp0AS&#10;mpZtiRI5XlgQMQiLJ0G6CNQQff1dbv1H/xnP/viAw+f/lmEicc6gep5UgPIaVys2xQbWCvKipq4C&#10;aYIpa5w1QX28toDEeaBt3N5QGOPI8oq6DB6MGjJrqQ2IzCO1J4oEQoIyoY1zcjhDnWXcub1HEgmq&#10;OkdFEXiBNQJTQlVLJhNLbQPYfpAkpEogY0dqavAWJT0y0tR1GGMhQFUGpMVHHonEahvUeZ3FmaDY&#10;3usnWKXwsmYyqagqh5Qeo2fcuLVLTc3h0RF37z9ga2eflwdH3L//NrOqxnkYDYZIIaidY7QxpNfv&#10;URQZzlpaLV9PAGnSgA/wAfgoGgU6KQKRQIOSCXuw83jZAV4JEKpRDGyULmtrsTIA9uIoQkcaEGil&#10;6aU96spQN017rfq41hovmauaX2g+8/M/WqHlueJZiJfOGwlbldMWpFhXNVEUnzcjdvazrqq71prG&#10;Bc2B8uegThVUr7xDa0maJnzlK1/hs88+48XLA4SXxHGCkAbhDLY2KCnRkcZZF5osnacoS6q6Cg2h&#10;jcpmVVUYY0ITIwQQaKsQKQTOnoMhBFer8a4GvS80H4YPXtr33374Nt/57ndBwHg8JsuycO1C4rxD&#10;KU1V11hrieIY4QMwyPkAIFNKMRgMqGpL6QtqUzOdnBFFiul0zF//4C8BT7/fm4NejDEIGYhP5Ip4&#10;xS+Jj64CH14JXBFNjNbMn2VjJ8R5HAfiyjjrdYRE3XMLIIWLKut0vqKNdyEQOnTzh0Xw4BwkfkEp&#10;qRk3Ieeg4VYxSSAuxYZdJUdEC5/o5Cecg+CX5S6LwLQWiLcM8C868WP7g/Ohkb59b1fpt11/iw2q&#10;i02py3KJq4CWrwM1LYt5L91jfxnkP79mFmLquRjpVfOkqwLGlXH6svO9+D6PlhLjLGVZ0e/3wDsi&#10;HQXfi2yk+0To2RYsKAI7rDVo2YDvlMILgW18p+z4yK4PagGILUBwUbV5Pofa8exc+aK67eI67gIC&#10;25ESUp4rPTc5r13InY218/dLIZANmFG2+x5cDUxfkmd3lVlbAF7XFzjn5tfUEsQsy9cXwYXL5l4X&#10;1HmB5KJR5WZJjYB/hybtZSD1ZXNtWaP7KnK6ZYRzryPPW5zzy9bi4jEvvd+vPsZV9Z1Fhbhu7aGb&#10;g68Cdq8az2U/d8egJQJbJIloCYCWWfd8LuTvS4gFup9Z5iMXlbJbwgXf+f3rahbLwAKrSBnfpJa1&#10;at+5ivDh0vV2/RRcInKxNsTe3Xu8rBaybL6IFXGHbM8ZFzTUBSglqU1Yz0ootIpwQFaWDId9qjqo&#10;tg/6PXr9mFfHr/h/vvc9pvmEa3v77O3u0+/1UUoipEY5h23yDikFxoZYvK1TWes69b42flSXr6uz&#10;l8m5orxfSohx0TdKyrJq/JgELzAmKDVDmDNRFOGcmwN0dJSTpAnW2RC3LFHMXna/F1XeF9Usu3N4&#10;2Z54WY2WSzHHImlD975KKYnjeK423iUd6h7rXNn8fB883zPcBTKTczC/WhrfXCBnaPKU8+uRS+qv&#10;bR3Uvba2vUrRvguAanOgljisC4patqYXfeMyYFW3Nt1eh3P+0tprQdCnp6cMBkMGow2880h32f92&#10;6/3tORtjLowZeGprSKKYqi5BeK7t73FydBiOKyVK6U6Q6udrJpzXeR25JXN93fOAN/FVV8Vz3VjA&#10;uTAeWmt0pFFaN2SZnrquKYoZnlAXDdcdxrZVVLe2bvxSAMynacpsNpuTvLVrtXuu3bm6CNxr4572&#10;PtV1jdKSwWDE/bv3Qowo2rhLzuN55zx5nuO9J01Ter00nKMN8sjhXM5B8N45POfxVpiP5kJ9EASe&#10;hoTPeaqyRkuFcI40VpweHXDy9DPubCUIV2G9YzYtia1nGEl6GqpsSl0YNjcjNoaCzZFkNh1TliVV&#10;6chLi/OS7Y0eg36Mx1CUOWURSAnwkqp2ZHmJ1E0t2jusc/S273Dvm7/IjW9+i8H+Tbav7zO8toXo&#10;JXjrwVcYX2CPj6gPDhk/yxifTDh79gKmL7HFjKgBMDpXNANrkNIjVOMznG/i8jBftBQ4b1GRwAuJ&#10;ALTQRFGEtQ4vw3iVVUFlYaPXZzrJwYTYwVjol5CVBeXZE+q/f8bfffg9CjR68w6bt9/m+sO36W8O&#10;2drdZHPvGvt37tHfvcHtX/w1bn/n1/nabML41SGvnj/iyQ//nB/8xR/x8d/G7OzfIemN2N27xj/5&#10;zi9ycnrKWTbl7oMH9JKUH//FDzg5PuTGlmI4AB1JVCRIU890UpLPPLOJwXuIEohTgRCWup4hpCBJ&#10;eiRpTH/kieKEtG+RR4bZ2JFnZ2zvK7a3JSeTjMJ49q7tc+POgEjHnL46xp9YpjnMMscX2Sl57rh9&#10;e4t+f4vESaTIUUpgnWWWhXkZJQnWO0xt0aVhOEjo93sIFXM2zahMqMkJIdFNrFFXJYN+wmiYUpTB&#10;Z8W6j0IGYL3WbI5GVJWjqixVXXHw8oRbt2+wOdpgb2eXg6dPuP/OQ25d3+LGbo8vTk7Iprtcv7bH&#10;kxcnjGdZE78RfJjwjM/GFGWO0gpT13gXasfWEerlAmRTO2jV3iUhPnU2EIoEv6ZQgY0hkF1KNa/B&#10;hQqqmpPxaK1wgaWSONa8fHXA7/3Bn/D9v/wptVNIJZFRS5QhQxzS5D9BpVugdISwlljBqJewNdBs&#10;9CRbo4SNYUoiYmIVM80sRZ2jkwFb6QbbO/v0Eo0tJmgPsYzQUlPlJVlWcnJ6SpZXCKW5vt+jPyip&#10;6xxrJ0hlqWtJUTiyWYUUkmu72+ztbnE6PuO97/4qv/kbv8GXjx7x53/5l8Q6xlUF9+/eJI0iPnv8&#10;hNmkwFgZlNelR8aKNInDGDuDFZbKQmWhTgb8p//tf8U7797n9/7P32Vvc4iLHJ/87EPKyiOiGKUd&#10;g8SRJgVf/coDfF7xb//Vl2SHjjgZUfZ22LnzVb793W9yb8dij39GdZbz9PEplZUIBGXmEdKzt6vY&#10;2bG8zErGZznTmWW4O6DGUNuSkYrZ2toEU3Ny/Apba7xXTGYzisJw7do2N6+NMOWE7WFMNTvlw59+&#10;DsZgahiNJKONBBUrTk9nOBFTekVhoKgtUgkGvYhhIiis5eTggNH+LZypmU7GbO/vkowGiMSgBilI&#10;RVUVeOdIE0lPSqTISOMR29f2EFIyHguevizIjKDwmqyqOZmWCKGojaOnNGHCh/2pjcUe3HuL23du&#10;Y+o6kOxJQk4m5NL862JuKWnDrmVq5r6Tl7T72GIPw2JeJOZFOXGBrOkq0jzvwz4QQv6GxMv7+b+7&#10;xK+raqZXPSdejIkX6xhX5XLL6qer8vtVhPcXx1fMa5QXz2t1r8JiXrOsziGW1Gvaz7UEUmtb29rW&#10;tra1rW1ta1vb2ta2trWtLdgaAL+2ta1tbWtb29rWtra1rW1t/55tlUL64utiqXrmxUbhttlvlYJ7&#10;9zPLXl/2HatY0buvdxUPu42ai5/xS5jklzUEnn9W/oPA0N2m625jaHteq0BXbdPa+bEgNMG2qpJ+&#10;pYr56xTFrhq7czgccyB88w0dwLqfq0cLIVc2+K9WjvSdhsfwfc6xoqldNK+ff2bxgXp3jnXv5TJ2&#10;/u7nuoD0qxr4F8Ear+tjgEQAACAASURBVJuXrXWbjNvXF4kQ5kPgRVBlco697W1u37zBo8fPORuf&#10;0eulKOXJS3AWTC3waGpT4zMDGjIhKJykJ2OipCJKoCjhZJax0bfIusYBWoO3YCqPiwOw1TlBWdSY&#10;0iBRDIaC8SS8t5pBZQiKMbklSTVgiTT0YshkADrrCKSrGPY9O5tDimyM04b+AEoLmYGeDQqYcaxx&#10;tWFjJJhkMJl5khSyWY0XHq/C8fo9xemJYTKrSSOJIyJJIBKWG/sph8c5B8eOs0lNvKUwWFxV4pwk&#10;ldBPmuZ1rdCqj2+AhTIWaCuoDUQuKBxMZhVbG9v0+ylCOGw+IfaNEpCzeGA6K6icph/HoflNZVhT&#10;UJYlMs7Jqpqd6zeZFZZZbshPCoS0DCKYzXI+/vlHjDZG3Lhxnf1bN3n2xRekvT4bo4JpXvDy+Zd8&#10;+sUN3vnKQ975yleosxnPys+RdU1kIPUSIx3DvgiKRR7yqsJ6w87GiF/+xns8e3nMjz56gq01UiiK&#10;vEAQmm67TUJh7tOoPlmEFEQ6xpUlWkusdfzgb37Ewwf3uXv3DmmiCb14DiU0O/0+2yn0sCinMXUB&#10;NUgnMQjOZo44TRgMe2xsbbKzvwVacnR8zOTkjOePjzk5Migh2NiMuX9/j80NibUlp+MxdVGRJBqd&#10;OGIhIRrw7e/+Cm8/fAsQTKcz/u7vP+PDv/+UJ58+whSW7b5kYySIlGXnVp+vfPUmt+8P8bHjyZNT&#10;Xjw74bOfveDFJwaTCWxlGPU1o+spo54kTUCKAF5XkSIdpDgMSEMUSYRweGcBhYwjZBwRe4dwYL2l&#10;MI78TDCbVZSVwTvBdJaRV0fYpqE2uFCBcwZjmuapaIaOBV440qFguBez+2tfJ9n5AO92qE5LXh1+&#10;yunpJ1S5pzo7xUyfoZOSeNgnGeyg4k10b49hf4fRVh8tKnR/j2LzG/z4z/4cmb/ETkvSVGBrGCiN&#10;Ky29UR8VafKiwFlPomOk1HgHzpqwE3jXNBZLtBDEEUSDhM2RxlqP8CIQSZSGs6wmrz1IgdYOqQS1&#10;tehEIDRESAaDTYQ4wyNBGmwpMGWrKC+oTFBZn5xU+LJid0uzOUiJlKYoczyepJdwepZjvMBUYPAg&#10;Hc4URC7sj0pqrIC6tghviGJFGkkgASeZaosXnrosOZuMGW1sUZ3WHB4fcfPWTT785BFZWTHcGOKx&#10;xHEUxkMJBsM+YMirHOkCkNDhQEgcDuUF2KB6I1HgAkhHEPxNAPW5oBrsHXjT6DGFZl1vg8oYBNU1&#10;IVpdMo9xFuFkA8BVxFGC8kEh3BpDLVUztgIt/SXlWAgNuEH9LShLtaDfFlAs2wDANUI8jRpgaPgT&#10;RFEcFNUbgEqaJHP/chFII3DOXgCdA+gkItYKJYLa1cO33+bk6JjHXz7G1h4poTYVdV0znU4RQhAn&#10;GnxMHMd4C1YIdByFxvmqxFQ1zlrKsqAuK4w1OO/pxdEF9eHahPepBSBeODd3KVZ6Hf5xrkm9AGra&#10;3NriW9/6Fv1Bj6LIyfMAfhdCBoBBiISoGyXM1owzDRjCNeQFgUjCOU9ZleRFTjGb8unHH3N2djpX&#10;HZRKNg3SjkipOahzEQw6nwNCXlITXhbnL8bjF8fnXJFbdBTPz4GjLUGAmAM4EPIyqBmuVCtepXoE&#10;nosi9ueAubDWgkprC3yVK1R8fQNa616xVHJOBjEH9Ug1/x2Nb1RKXlJcR/hz0qYu4H+FCu5VP4cI&#10;OCjBt0DUdt6xQKR0fm/FhZi1BeV0x2+RXGwRZL3svi+Lc1+n6HRlziFEAOw716jp+vn1XbjPnkt/&#10;d+/WxWubf/OSc3JXErBdUnP1wRfJhrjBIQNQqjbUWYGtLDqN6UUS1fPUSqIQAQiBCKpargHROYk3&#10;nrTXw8sQe4tWKXgBeNtdl6saiGnmXKsE6DsAwtYPt2DJNtfsqrjPwZDtGHW+0/pz1WLVKvN281k6&#10;pB/tPLuCBI/2vQtA5UWA5WIupZXCd4GWziFatVuWE9l1/dwy0HhXhXUeC3dzwfZcWQ66+4fWUrpg&#10;6MXzXOV7V62xrmJzd24sO9YyNeFlc35VHWZVvebSHtCUDK7Kt5etsWXfe1X9YvG9i+DRS59bmG/z&#10;+79Q1+rWad7U5ue/Yo90C2vxwtpdMUZihb9cRTiyiqhg2Th2f9cF5HbP83XK9G9CdHKBTIbl4IeV&#10;sYT3l4h55nNFyjmQphlBnHcI2alTeY8xlrwsECqoTSql6PUSvLdMp2f8v9//Pj/9+U/Y2Njk3t37&#10;vPvOO9y+c4fr1/boJylCaFQT68ZSYmmJSM4Bu+dq0oHcqgtodd4F9UTvEVIiVQD7IgXeeqwz4fed&#10;udvej1AbEg2wxpDnOXVt8N4Cfh6PhDkVAINVh/SqS8bZxrPd+7x4L1oAdVuX6sbuLcA+juNz8OwS&#10;IFL3OtoxWFRyX/R3re/tkmUtA5G356U6ZAoXSVAvEpH6JhZbtZ67Y3GZeKTrm87BUeF48tK8XeaD&#10;l5FidN/Tgg+7CuDLY/Pzc2lB2t3jdWuL3fMJRDduPiaL9XAhNVVlODk9pT8cApLaVPT7AwTh/Fry&#10;sPbYrRr8hT1Za6yrA5ZMhrg0ijQ7u1uMtkaMj8/wgHUNOYUKwE3bzKEoiprjyfMclNWEJ4tkIq/b&#10;K5ftV9210B7DGIOzYW1Za9E6Ahq1dFcT6QQRR80cb2vQFwmthJScnJxw7do10jTFGEOv16Oqqjnx&#10;UFuf7q6Lrr/s1olbsgHnHHEseeute2xuDsNcF81zAyEwVVB0b+P6Xq9HmqYNgV0Yd2taYLvDu0Dk&#10;Wdt6Pg+9tUHp3Zp5rhleo8lOZQP2DeOnhMNbw9MvPuXGdsJmX5JPS4xxaOPpa8lGLw469c7SH2mG&#10;owglLdOsAivIM4sxjrSfsLU9ROEwVU2W51Rl8LPeCWrjQAWAsRcavX2D/fe+zi/89n/CzsP3GFzb&#10;o5Ywm80YPzvg0Yc/ZZpP8c6STyeU+YRRP0IVFdMXB8Q2Jzs9o+cyMDXGWKQVCONwPhCzKe0bf63A&#10;u0DQ12wtpi4bEsGQx2ol0VqitUBriRPgDCjVZ29zm+39XaazjKMXL7BVTlkZEqvYrh3WQF46jIwo&#10;TU01fUT+s0d8/JM/xgiJVzGqP2Rj7y5bNx+wef0u1+7d5e5X3yPd2eHe177Og1tbfPv9+/zl7/8e&#10;n/74B9R5hUWzc/shH3z7A95+eB9jPWJY8o1f/iaTV8d8+nc/pahmbI9kIITsRWxs9JieFUxOS6rK&#10;U5aBAEYnCh0H4kAnErxI6Y8G6NSQjGaoZMzRq4qy9ORnFmtg99qIZDDg+Cxna7TB5rWNQGAoJ0Rn&#10;NUkOWWV5/sUJJ8cZd+5tsbs5RAlFlWcMh44kFczyilleMNrexAtJlht6aSDl0koyHA6YFRV5WeEr&#10;gxCCJBJYUSEFbI4GRFFFntdUpkJEEd6B0pbhICEvU6q6pC4NpyclcMr9+yPeeesOP5pk5EXG1saA&#10;D756m4Pvf8TpqyOu33uL3e0NJllBVdU4UZCkPYR0HJ8c8vzFcx7cvY2xoZbmCSR5oa4W8ju8D7EB&#10;XQI7Md97WkJJSSBtnAN7m/xO+lBf00rP6xlpmnLw6hV/9Cffa8DvAhUpokg3tX0x91NdwpRIS6R0&#10;c1KL7Y2Eve0+W6mgF2tsBT6KmOQlh8djstKB6pEkCb0kocinxM7Qi1O8cdS+IssqTsc547MSGUXs&#10;bu0x7Cu0qCnznDKvqGtFWToOj6fktWO4MWB/f4vSViQ7+/zSb/0mGzfv8PInPycvKlQkGfYjtjd7&#10;PH16wPMnL5FC4aykrg3EggjAVOSTiiq3FJWjIsL1Nvnn//nv8ODeDf7v/+N/5+bOHrkU/Jvv/w2i&#10;rqmdQ2uPUI44Nnzj6w+4vtvjy88PeP75jGSUUOld7v/6f8c//S/+G0abA7KP/zUi+4yf/dVTyqlA&#10;yYSzcUk+c3zjW7e4daOH9BUnrzKOXlbUHipTkDuPlZ7dvdtsjrb45MNHTM48xjim2YTjU4PzcOvm&#10;JklkMGWGdRWffP452UmGc0GhO04lST9mY3OHo3FN7RJqHzErKsraMhz1GA0ShpFD1o6TV8/R/R2U&#10;cLz87HP2djdRqcZHBeic8ekxz7/8Gd6VJLEgUpLNUcL+/g4SQ+UUL48KprlgUnqcjsjrmjwvwAUS&#10;hSTt4xCIZm/x3lOZmrfeesjW5jZ1NsM7i8ThhEMKdSk3WMxdnHNzBfircpF5PVnrJfHA8nyyrcct&#10;EgR147Rln2nB4YFoKgSNXTKji6RQHufNvBbHnORKdMiVrs6RVz23f5M8eRXh3qJAQFsLWiQxW3Zv&#10;rqr1rSJbW5VPrgLlr21ta1vb2ta2trWtbW1rW9va1vYfuq0B8Gtb29rWtra1rW1ta1vb2tb2j7TF&#10;h6FdRbRFAPFVjeBXNewuqsvXdb0UYLHqWIvqPcvO6XUA5+7vVimmvYnS5Tkgm0vvXXbt3UbLZQCe&#10;qwBHbolK2LLPrVIwX3yYvaxZs3usN1Omv6wEtQrEf5VC5Hnf+PLzvkrl500esq8C3revt2pGiyp0&#10;q75/2fxZNm9Xzf/XNfS376+qCq01/UGPe/fu8vMPP0EriRQQx4paga0stbEIL3A2ALOIFDWO46wg&#10;GSj6UUw6SJm+yhmfVZzGhlQ4hsM+caRw3lJaQVF5ohLoSUxpUCiwlmGqiKOaqvYYHYD0RSGYTgqG&#10;A0EkBNLDoB8xjiuKysME9IYgyzP6vYRhXyCFpypgNvOMM8MgBS0UkVYYZ0hjyaDvmEw8k8xT+5K4&#10;rhhtDVBRQpzWeAF5BaUVGOeJqJFoNgd9ru1ZxnnB6cTQ7+nQuJVXeOuJhCdRUOMpa9+Ma4wvZvi6&#10;RlqPBnQcURlD7QynkzHD3gZJL0EIi5jNwn10gkoIiqwiLyw7u9tUpSIdlJjKYM4Mxy+npP2X7Oy8&#10;z827D8jzgun4BaYyaCWQDqbjKR99+Dl7e/tc27+OrWpOD1+wsbGBcY7xbMbHH33Ezt42m9vb3Lp9&#10;m2I246B+jqot2jkSAVIrjITrN2/w1sN7qBiUqtnf6fOr3/kqzw4OeHJscDLCOd000bumMbYLiLmo&#10;vNU288xVQ53l9PSUW7duEsdRAAbUhigVDAaaJHX0RIyZFdiAo0cJzfFxjfWC69d67O7tMhwOqKsZ&#10;Z0czxqc5L1+eUeWeVMFoS3H/rX0GwxSEJc9yrFSIRGObxt1ISt57710e3LnNq8MxX3z2JV98+jkn&#10;BwfUuWVzINjYS7l5fYPZ9BQdKbZ3Y4o640d/d8jzgwmff1qQHUGEIJXQk56d6wMGA0cv0WgpkcLj&#10;RQABJ2lM2o+prMMikVGErR3GCWrvKHNPPa0pK0M+KylzR10Isqmn6Q2nEZ4mHQjC0gpgTa0aNRQP&#10;tQNXQ1S3KuGKvMz5s//tTxncf0KlY158+ZjnX35JXtT4yhI5g7JnQAGRBD1ERpuYeIt04zo37t/n&#10;/a+/xzd+7Ze59yu/jjWWn/zpv2SSfcjk5AQqx6mvEQbMi1mj4g2xFkTSBm0i70liGPQ1Uga1N1M5&#10;ajxJ4unhSXsRO1tDlBRkeU5aCUZbmsJYrAVjDHnhqI2gKsHXYLwkHQwwNiMiwlsoS0OWG7zQ5KUj&#10;LzxRDHv7A7ZHQ7LxIRM3w1tFUdqgnOQdShEaGJ0nrwjq8w1w2lmII0mkNQJBXZcIYZEqRgJprPFe&#10;UNaGsvQcH5wQR302N4Y8e3XIaGuXGzdu8OrVIRs7GwgpUVo16pee7e0tcB5rLBIdAIgERSchQ0O0&#10;wAVQ+0KMYS0oFQDo/lyQNpBqeDcHujrhGpVeuVTBNoBDBCBRUURPCvI8x5g6qM5L0QDn5fz9zaYz&#10;V0dtoCMr9s0AwDfGEkVq3ixnG2C5XtIk14IntNZUVUWeF2jdAuXl/LUoSZDCEWvNcNAnSRJ+8pO/&#10;n4ONhBANAKhuwAAR1lqyLKMsywackZwDBxrVvLqqMHVNbQxSnitIdsevbhTXVxMQvb4p7wJwRQaq&#10;At+AZL0HpTTvvfcet+7cwQNlWTXKjBbEZWIcKc+VOaMomoNEAIoixwGmqphNpgjvefz4MZ988vF8&#10;PGUD2gpNjdH5uQlxKQ5fFjuvAkquUl9c1SD5honHhchvNVESK8F8XXD4MnOuVW4S86bcbsy39JwX&#10;wC3nqu2dBtglZE7L1D9Xnb/Hz9XYrgKtLsayK2bhGw334tpeVCZePJcWoLUIOlsEuC4jAlsWy69c&#10;NyKA+IQPex+vAVD//6EUtWo+z+N3BELo4GNV40+cw9Ql49MTRBSRaIUVHuk0whmcdVhnA+lDB7Dc&#10;kiwMh320CsQgrZK96OTf7fkkSXJhHiyqZXXvzyWQ7UL+0SWBWySEW6Yk3SUHa7938fwW88FFn7Nk&#10;sK/Md6Momu8xq+6974LtFwjmFt93ed+9qLy7uM66BGWr1vE/xNqxWAV0XwbOX5yTXdDosvG+SiF8&#10;VV68eD9cYJ+bU99d1Zi+zDe1wIA3BZFf+uwSYo6r8uVlJHJLVdsXPKXrgN89XXHiDpFIA1ZowfO+&#10;O7arSP6WkCheqt804CZPAHJ1yWkW97Lu+F5Vv7pKiXsVoHYZ8V8XzLuqZrGKVGERZH0hzoSVtbWV&#10;oP4rfHRYv6CVDuMbGETmJCphzC3WWCIdI2VOr9dDigBGM3XF8xcnHBwfoJTmk48/44c//BE3blzn&#10;nYdv8/DBW9y6dZutrV3iJEUIj27iKe8CmV4AiNrz8fVcAJYJBApBmqbI9moEgbhDCKRWnW3Oz0lD&#10;QrwuUSrcy+l0Sl4UKKmb9weFeNHkHwHQGvKRQKYVAMVySby3LM5dvEftfG2VpbsAmcXYYXF9LYK9&#10;5cJethhPCdESedg5WLc93GKM0a73ZQrxIf/RcyK5VcQxizXorlr8xf3iXAE7EFWJS8Q6AWDs5zHl&#10;Yi102TV3x6clS1i0lqCwe/4tqGtOcrOw5y4DLrUA/i5Zafh+hzMVTkgmkwllVbC5s01pgkJ4kvQo&#10;y3J+Lu2xWgKEFjAuhKCqqlA7kmFdKaUQSrAxGnHj+nWKrKCuamgA1S2JgZISY+05YWkzv3wDtBYt&#10;GVxTGu66oAAaO/fa3rsr98CudffOSwS9zmGcR4hz4oAiz5hIx3A4IopTemmKEIqyqhq/43DOo7XE&#10;e8jynLIsGA6HvHjx4kIc05JPLd77FugeRXq+5qqqbuZdqAXEUcS77zxEK9EQ+km8Vpj6Ivi93x/Q&#10;7/WauMjN56dtVN2tdTgbiDTa/N1aC22c2sx5Z22zNxEIO1yoDrREdZH0PHvymOzoS+7c2KSaHAbS&#10;vQo0gu1hgvShTrQ1jNndGaKVZzaZMj6t8M6zvZVyfa8HWJyrKfOCPKtxdajfyIaxTGlQiaDfG3Hv&#10;q/+Er/3Sr7L97leZxT2Oz2b89Mc/4Wz8EukN21vbbN3Y586775HubVG9OiKqHP3r25hJRvHFE+zJ&#10;Aa8eDXn68Y85eXVEjADjkA0JFVIgnW0EggNpiRCEmqfzc8VvpcLvrQ3EiVJVKCWC4nZLMmENR6en&#10;VFXBYJignMdYg/USV3lsUTGbWbKqwkpJ7S0W8BKMt1hRUdavqB8dcvTpD3kuYj4abCH7W+jtLTb3&#10;99gcpdza7aNkwdff3SZ79Yrp2HH85Gf860c/5+fvfZN/9tu/xf33v8Gzj/qUpWD7zg2OvniEPXb0&#10;dMnmhmU0TNm/PmAwUIxPS7LMM5kZDg8MUeLpDwVWeJz0JG6Tje1tNna26Y826A8POT2Zks/g5Mgy&#10;nU7YvyO4cXuLWVkibIHuSbau9VF6RnRmiEqYVYLpuOKTjw4o7mxx+8YGSV9i3RSlLAhN7UUAOOuQ&#10;A43PpkQSVBT8hY40MWCqkqKqEUgiAshcaU0/jfHOkeUZ1kYkvQRnKlTs2d0ZkeUzpEqYnJUcHZ6h&#10;9XMePLjLW/dv8MXTx+h+wmgA233BYT5Da8v+ziZfPn1JluUM4xitFM4bqqrmybOn3Lq1j45j6qrs&#10;EIZ1/H/rked1Ny7s120YeomcyXukc/jG37ZkNL1en8OjY/7lH/0pf/4XP8I061ZHEuctAoWOFHEU&#10;4ZzH1DVaKyKtUcLjTY2Wjo3hgFvXdtjsCyJfY8vw7McWnsl0Qlk1RDsm7CNVPiHyhihOcUJhlSGf&#10;ZTjrmc5yJpnj+s1NNjc3SSODrQz5zJNniizzjCcZ08yge5o7928T9xQnR2O++Uu/xYNvfsDTx1/y&#10;vb/4PtZ4jDfceus6p8cHPHv0DOEDqWjhBcYpFALtFVQG4zzOKiokamOH3/id/5L3v/Euf/D7/xc3&#10;drep84w//cM/I6ZCiIb0DEuvJ9nbjbhzq8fZySk/+eETZKwh3ebeL/42//H/8C+Itm6ByXn84ojx&#10;h5/w5LPnaBFRG0+Vw/U7Q775jRtsb8CXXxzx8mkdnqN4T1FbKmvZ3h1x68Ye4+MzDg/H2DoJBB5T&#10;y2wK12+O2N5McK7Am5KDly+psxmqIeCJUolUECcxaS9Fp33OTi0qTbAYnDCkiWJzlBDVGa7OcHUT&#10;U0jL888/42vvv4eIFCiHJ+P09Dln42foOmN7a5f69IxBqpFYjHPUlebpszOciMirCjnsYZ1nluWB&#10;XDSJm9xIIkV4hmKcxXvBnbt3QQhM8yzJ4xE+kEB1I/1FIqAQ0zQkUQ3JFP5ibUMu6Tmgm2s0f4R6&#10;m+hkgf5Sf8A5YZdvCHEaXr+WorRTF2zjifO4S14iVArxhm/WfrN+hbhUsltVC1jWb/E6NflVIgCL&#10;PR3dfEC8pn6yrC68WC9Z1cew6jn8shrHGgC/trWtbW1rW9va1ra2ta1tbWtb27mtAfBrW9va1ra2&#10;ta1tbWtb29rW9o+07oPWLrAKuJJxfZV61jIQ8TLgTLeZb1Uj/eJ5LVP3XtWQ2Z7nJSDLwoPaxaby&#10;17OrizdSC+/+vYrlfhnIu6tqedW9eBNlt8WH0G2D7uJ3v4m63aoH2P9YAFmreLEMAL+oSkmrRDNX&#10;efIXADqL96ALGFgG1Flshu3+e9U1XzX/V13z6xoEuufbgtja+RzHKXdu30Lr8yZcqRTWhvWgdIJz&#10;GcYGRZG6dkxszStl2elv04sEgw3L6cuC8dQzG0HST9A6JkkMnoqyCiDcKPKkeY3WEhVJpHP0E8mg&#10;ZygqTzIQ5FPP2cyzMfTUlUMSQKdJKpER1IXHTAWpgl5SM4oitjdjcAVmoJmVluMzz96GxDqJliBx&#10;JLFmNJBMZpZJ5kBLipnk8CTDOIi0ZLihKUtLXgkqZ9DWEiuF9Ia9Hc3LE3h17DmbOYSXCGdJFaSR&#10;pizrRrXYUUbQ70UM4y2y2YS6zkikAOkZRJBZR1VlTMoI3VP0BgOkd5DnYMFUQSno8PAV6TBlf3+H&#10;Iq/o1wX5bExReA5evOLGrZz9/WvceusB00nG5GiMtR4lQmP800dP+eL2E97/2jvcuHMbsOTHY6ZF&#10;AbOcyfgVT58+I0lT9m/cwNlGCa46bNSCHbJpqHn34QO2djeIU42zJTjD27e2+dVfeJ/f/dO/JrcB&#10;mGtMAF22zdDWXmzW6c7Hdh4qpUAK8iKfN5hHSURZ1QhvSbQg1pIIgQmuESElZaUo8prdWwlxT5EM&#10;+uie5OTllIPnrzh+ZSgNKCnY3Yu5++AacT/Cek9e1pS1Q+goqPnlJYNYsbszQtQn/N3f/BU//egJ&#10;s8MzYg0jDdGWZDTSDIeaIp8iJESJZDop+fjjV4xPLHkGSsBWXzBIJP1IkESSJHJIKvCO2jisc0gl&#10;0bHCCktucixQGcnZcUZVeuoKppmlyB1VBcL6BsQsiLQniQXpyJNEQTU2iiS9gUJFgiRNkCr4tLoO&#10;qs9CKara4C1IBMYbhIbZxz/g5c//Bi88CY7bCHQS4eMAS5amRgmPihyeKZ6CqjqlPnmByn7GweQj&#10;zNdvkb77Ld77nf+eO7/4G/zkj/+AJ9//E+zzzxHmBJzBGYGpbaP47qkqAx6kAltAXVm0EuhYg3QY&#10;B1VumZaGNK3I8oI0FsSxRgpIY0GS6gYArxj2BFtAVhmy0pCMNHFicaXBOUNdSWaZpa7B6YhpbphM&#10;Hf2B4ObNfUa9EZ8cHmJqR106sgqUVlhfBdB+JLHOB6XdylNWAWRofYUlJk0lQkmUcA3g0COkwDsT&#10;Gp6twzvB5KxEpcc8ePs+SS/l5eEhbz98l48//4yyzEmURmtFrAUqiblz6xYIiRIKaxzOhiZogW8A&#10;7MzJFIKeWlcx1AdFKoKqW1eZXfgGdIlAeoGYg9+bJuxw+KDe7W1QuBYBsNEqzOVFgW2A6AaJtX6u&#10;5CeaplzmaucLsZoQjZKwaJoV3bxpd3NzM+yXDYC3Bbt31SYhqFIB8wb9bhwSFNQcOIeMJHEcs7O7&#10;y+PHj3F4dKQxxlDVRbNHCaJYoyM1V8arqgopFUpZrPfUVVg/Aok1DlM7rHXoKGka2c8VLo0x85iy&#10;C+o9j2U5V+6+Ioa5oADZxh2C+X2+dfs2X3v/A5TW5HlJUZQIoeYkJNZa4jjukAoEQIPWUSAbUef3&#10;01qLqSqy2RStBIdHx3z84YcIIYjjeB6HKRmaUFsCk8V4YxEs0329BdmsApOsijnDdD4HiYeu03ae&#10;d0HNi02UFxWYroqnloF0l8VTF34vuNDguphjLI/Pl4PQQxcuCNnEkI4OMFJdCfxcvD6x8NoqwqVl&#10;asuvs9cpKq0C3HbHWEpJmqYopcjz/CJ4e0VOs+z3rwPRnvsN5rH9snu+TL3232f+exWpW4iDNErF&#10;WGeJ4gTFBIHD1iV5MWPY32Vj0MM5wfi0pnB2TpYgkCHIboCNwoeG6I3RCC3BO4M1ptGVpwMGXE62&#10;0K7PxVx9Wf666KMWj7EMmNpVne0qpC/LoRbzqO55rJx/C2Pf+r0oiojj+ALgr1tbWJo/rSAiW5W/&#10;ddfbsibxN/FD/5j5tSq3fd26XUX8cRVR35uQrc3v5eL8uqKmsYqMbn5OnO+Ziz7vKjXyVfWkVde0&#10;rBl/WU1l/p4GRsacfgAAIABJREFUdBSUN8Pu1CqTt/+vquFc8o/t8RbWpuvER1fVQTwLqtsE8JNY&#10;WBeLJBGLIIZlc2bxu6+ax93xW0amIFaA/F+3xi7t5UvA96vnZvudDr/ivLu1MakExliEUFhfU5ka&#10;qRU0flTiSKOIqQh5jBKKWCokYOqgQFlXhpN8zCzLODg85MOPPmJjc8CN/Vs8fPsd7t69x+1b19ne&#10;HtHrj9AqQStJrBXenfsu63yjDC3xLsw3JSS9pIfykto5vFAIZxFCzompQi4S4iPnXQPSD3F6HMcM&#10;RiOM89R1fcFvSalCjiDCfK/LClPVAdS9BPRyVXxxoQ6Ix3qHNWFutiDxliiqBWgvzp9FfyaXELlc&#10;rDXYBlDqLpEyyHaf7ByzO6e7tb2WUCvE9hcB4ctITK4i01n0y7ZRBQ9jLjsrtAVNNYDhBRX4VfH1&#10;m8RI7Tm34MZ2bKIouhS/LiNL6vqWcKhAnOacaHIgSVWWZEVBbSpOTk8ZbW0TxylCSIqioCwDcFNr&#10;TVEU1HUdiBwuzL82Zg11pdLVSARxJNE6Ym/vGtlsxtOnzwA3z43aWEFpfYHoqI0zWkIB38Y2oiEK&#10;WVF/X0YYszhfus8ILtVim5/r2hD3IJIK4ZvzdJYiL4gjHajjkj7OW0xZNcR1Hq2jAG5zlkhrsizj&#10;7bffQinF8+fPLz3jiON4nr+2Od9iXBbA8gbrPNZ49nd2ubF3rbmGkAtLgp+p6xpjKpIkIU0TZCff&#10;8c7jjJ2TdXgfiEFaAoM2p6mdaWp+EdbYAIa3jSq9DUQP3hoipdACytmERx/9hAc7A0w5ZTatqApB&#10;lQveublNqgzCGK5d67MzSqmqgtNxzeS0Iu1pbtzYYtATZLMpeVaTF46ycGAh0YJIC0YjTdyDJJGk&#10;gz4bezfpXxvx8uAFnx8ek6uY3bff4+47b7N765fw1ZTp6RjjFccnU8affMGLjz/EnB0RC8HpwStO&#10;nz5B5FNEdYY2FX0NhQk1GAko6RCqUYCXoHRYj3VlsLYO5HQOjGn8jwKtgu9WCpQMtT4vASdwfoaI&#10;BFEq2Br12d6M6aUxo9GAYS+lnE3JTM3JpMSrfRhuc/DqhLPDA5jM6AnPzlBR1aEullcVZX5APXuF&#10;O4bJIygSxUtvGSSemXCkEWxsKgbDiGlmGH/5Y373f3nJd379N3nva++TT6e8Ov45RQW9nqS2MJ0Y&#10;TD1jZ2/I1t6A3jBlPM5Rp44891SlYHzkKfKKwQDq4hVOaUYbI0Z7Kb3NEdunY04Pp1h/xMmp5dmj&#10;MZNpzq2bewxSENQoCVs7IyKdISYlsgyESeOZ5/PPxlgEt29tEQ0lIs8ZxQIrwAhBZgwIRVkbDJBK&#10;EAq0FOhUUwmo8oJSOKwTRM6RIFBaMxz0yIucLC9DZKAc2jkGw5i9vS2eHb5Ex5LSWI6Oj+n1NLdu&#10;7rPx/7H3Zk+SZNeZ3+8uvsaSa2XWXr0DDQ44wnA4XCQSxhFfxqh5kGSm5Z/Ts0ymJ8rGRBOHMyQI&#10;EGiSwAAk0WiggW50V9deucXm2130cD0iPaM8shoYPWniwGCdlRnhfv369XPPOX6+78szTFnhTE2m&#10;YSeNSKXhaG9InipqR5snuZbsTHBycsZ8VrC/t4M1DcI58A6ERgiFdzbs+95h/VIJ+jL3XcY/y1ix&#10;u4/JZawoJc4HnxpFMSdn5/zFX/0N3/ngh9RuuY9IIh2FWlKkiNp8z5gQR8RaoqUH6wBHHktu7A4Y&#10;RhLKCucNWoM3ntI2OC9Aapq6wQuDxBNj0FKAaZBxikBgaktdV8wWNfnemNEoBTPB+AaLpVwY5oVl&#10;tvAs6oYoktx94zZHN/c4PTln98Y9fucPf5/aLPiP//5PefbLH4PxHN8cMEgELx49btlnBA4DxERR&#10;jopKECVCRAgVCFZ8NuB3/viP+er7b/Pd7/wNd44OMGXNt/78b8hkTRpp5vMSocL7ifFYcLQ/YJjl&#10;fPyLR8xmFpnskR//Bv/qT/4t0e4AwTkXT37Cz//hW8w/+hBjQg2rqmuE9Lz/G3c5PopoFuc8/OIp&#10;RQNx7BASLJLdcc5/9ZWbuHrKwy+e0jSCumxYLARVJRgNFLcPB8TaYqqS6cU58/MTNBKrYqR2RAnc&#10;f+M+WS4pTUE6UNQnc4TLMK0Py1JPGjWYqqauAplqVRco7Xjx+BMWF+dkSULjIvCGuppSVxW5VgwH&#10;KUUhiaXHmBLjFOdnBScnBVUTs2ggTlPms4KybkAKoiQOQHnncB6UiIjznHyU8+DuXZw1iJboSQDC&#10;q0AC2lPv6RL6SClCfVosY1WxihesDSS43TxjFQ+0pGW+TUoDgUQ35r36fv1qzuTxdN47t8TA7X82&#10;5EJyY51VCtWSyLSEfauYsp90cL0O8GVJSjfVtZax++ve+ffVc/pyyevA8X05+OuA8dfVFba2ta1t&#10;bWtb29rWtra1rW1ta1v7L9W2APitbW1rW9va1ra2ta1tbWtb+zVt08vVvpeh1zWb9b047QNwdIFI&#10;faCRPlDzpma39SbPvvNdpxze/W73mtdB9a9rLn4dIH69QbSPLMCuWOd9R2Xev6Le96uCsNdfyK+r&#10;3vcDml59gX0dk/u6Wt8mMEn/3AeF2aUCTSDxl73fWQfMb7q3X0bFdF0Z68so16+/4O9T1dvU5LpJ&#10;tXF9rFII6qYhyXJuHN1gZ2dIVVl0FIXGD2fRQhMlOVFW4wTYusB4gRMRk3nFtILBKEEmNfnukIv5&#10;nIYBTkrK2gQwoYai8biFII/BGkVdGmQTVEZiJUkSj5IgtMIUlouZY2dsqSpPrIPCgRCONIWzCzCN&#10;Zx5Bnnuy3JFnCUXpWFQCpWExMZwvPFmuENIGFWCt2B0qzqclpgV+OuNZzByRVmSDhExaLs4N88Iz&#10;L0uEFxi5QClFngjGOUymMJ3WZDohjzVaC5T3RFKwqB22rkB4IiUZDmLSfEDT1FSVCWrceQSlofCe&#10;oqpIo4QsTcjyHLD4oqbyYByUi4JHXzwmHwwZ7hwirSebzDG2YTKvePjoCfs39hntjrh9/zaPTM1i&#10;XuAbiLVmVjo++vCn7O7vcPv2ETdu3+JMKqZ1yXQ+pahLnjx6xPHxEXv7+xzdOsaYmn8sCsS8pior&#10;Giym9Pzsp79g53BInBxgbYNwAmUifuOtezx6fMb3P3oMaYI1lrqpAhCkVYKXy8bunvVsjGnVaSR1&#10;YzmfTMnzlEhHuEiDDcrNWloWsynONnhnwQrm84Z8R3F0PGK8t8P+wZAvnjzh8dMT5jNDbcEJQZzC&#10;wa0xB0cHlLVlMi+wTiJkhG9qpK/ZHcfkUUo9L1lcPOPFRU11YRjHMB5GxNoRJxKEZzadY1VEnCsW&#10;VcXpqeXkqSNWkhujAIA+PBzinMHUFuHAYhFEOBGA5423KBxKRZQO5hc1FxPDohCcnzY4G3oalQQt&#10;IdeSJBZEkSDPYqQG7xu0cqSJRClPHEXoWCCVRypDFIdnuaigrmrwolWKF2gZAM9WOJJRTIlkkCUM&#10;IgtKEicxaPBKIPHYqsLWBmM9xnqapmI6n2FqR/n5Ez789zf4yiAivfmbDO894Hf/1/+JyTfe46M/&#10;/3O++P7/wziaE3lHUwsUCufA1EG9vTJQlxbXOIoaKEFpkEqBDGrxVghmpaWoBEqGxsk8j1ACtJJI&#10;GRR+I+8wtaUwlr1hjMYgrKOuDHUpaWpJVYFpFLO5pbGC0cGA4Tjm/OQU6x17uxlNI3nx2ZwsB1ca&#10;okgilUQJT6IFwjuE81Q2qKwvakdDTawUeZyCMVhnsT40fzpvcBBAF8pxMZlwMZtzdOOQn3/6iKap&#10;GI0GlFVJnA2JdUKkJEk2YJAPghKcD4j0xhg0KpAHCECp0MiKD4vGeqRUHdIdjxQOfyUMEiACEYK1&#10;LiiLIVpgtETIJaQArBEIrVsF8rbZDofSiiRJAoChrlFaI6Rfgb8DyPBSfXS1RwmBaZVJpQiN9saG&#10;pj2pQtP9YDAkiuMW8BO+q5QKSkrOobWmqiqaplkBAIbDwSrGcc4iZAC90yo5HRwcMJ/Pefz4MSqK&#10;g+K7dyvgx0pZ8wqIXrZ+ylJUJU1Z4azFGYuzSzVO1eKWw/+iKMIaQ1mWrdpgq4roLmOuAMrZHEf0&#10;xX2+BbVCuM0IQZzm/NZv/yv2Dw6YTqfUdbVq5FySB6zHVUv1R9kqzjnXMBwO8d5TVRXz+RThA0jk&#10;hz/4AXVTtaCpjhoPV0mdunO3SRG2DyC1CaSzHp9fBXYvQYdcXmtPnL1+zNcB218b2/XEectYqhv7&#10;LudlfexXwJob4tZNOUUfcHYTKdRKxVPKVVNsd0x9+Uxf4+qat3gFaHipJix6wZN9TbDduViCy5Ik&#10;wVpLVVXXqk5vivWlVC34pm8thBEun701mOkroNfXNce+mrP05zRd4oU+8p91dXoIpD6yBRFIGYAb&#10;WiliHeO8Q0lFmqYs5gucacA7hNAtoCl8PwDgBXVZIaRoYymFq8wKnLQEv4NbA36LFcnCpsboTTl8&#10;9/r7ctquX1gHAa6DfDflMn3n30Ty5nxQWDPGtCqyYc1FUUQURatr7o6pa6+sw7Vaxbr6+3VqY11A&#10;X9evrZ/7VyGgeF3e2QfsvM4fftnjX+cfNz6nG3xzX83iMlfvV3bbVKu5Tp3+eqLBzfWDTZ+/Lod/&#10;JV9vQfvX+ZK+tbMR/M9mkpkVOHaDanzfnK/fk/V9txsH9QGFv4yf7otBNu0Tr1OE3/Q7vyFe6l7T&#10;1fHCpeLi2vFaUralCrdfgmqtXCmvL/dYJRXeO4ypMKYOADIZoPF4ifQKrRTGGqp5hakspjKU8zmn&#10;z8/5yYc/ZTgccXCwy82bN7hz7x63b93l5s2b3Dg4II3TVqG6BQQv1SGXQBsp0DpCKUmzBP4s196G&#10;+RJCkGUZSZIgpWQwyDGmwZgILC3pk0ALuQKpmlbhuWmaK2RK62SXX+a5UkoTqQAuWiKGlv546WOv&#10;AqB9L7FQX32z+3P3mN1xrCujd9fA8jqX19c913q9dKk4zjVrr28tL+OedcX2vphvORZrzaqm3QVv&#10;db+zHMt1tdEAxA4q4VEUvRLPddXq14kmlsdfrv0lkLx7v5Y/a63RWtM0DZOLC87OTtnbP6BqaoRv&#10;yTjaPHGp/u6coyiK1dx292oAZx1Ka6IoxntHlmfs7x/w8uUJZVmClwhxCYCPWpIb2yrB9/loevb1&#10;rv8NwPPXx6Nd4P1y/i7vj1vlfL4lhLv0W2FNNcYSp6E25J1AahUI7aQkUhpwbbwXamlNYzg6OuLp&#10;06evEK4u89nl3HbBacvr8V5QFAu0ipDA22+/TZylq7XQJYAL6vERw+EwPDvGYlrQO961uW1H7b1V&#10;fw9A2FdJY5dq8VEUwLO2MYFow3lQEEWajz/9hMTOiMWQxcUM5STCOA7GMcNUo1zDcJCRZxHzomA6&#10;KahLx/7hgDs3x9jGcPLinMWiYVFCYz0YSGJBnCoO9jJ2d3OkaHCiwSvLfDFh/uIph+/d4513v8b4&#10;zm0K53j0+Wc8+vEHTF88pJmeEidpcL/OULx4ymzyEtEU2PmUvLGksSRKYJDEaBwKifACpRVRpBAS&#10;qqpq73+I1wOJo0HrCI/AOoezvs3PHdZ6pAjKwbXxOLMkPQTpPI31LBZTHj+BNJbsHxpGgwXDTLB3&#10;Y8Tw1g3S++8i9+/yntBU03MWz55x8ovPefyTj5HWkcaKXEJZO4w10PIPRlIQJRpj65awQFBjkF6w&#10;M1DsjBST8iXf/7P/g6ef/S7/7P33+a1v/C4ffNtxNn3CjXHMommYl4Z5dcHhYcp4lLC3nzEeD5nP&#10;ayaTKdOppVh4JmUN4oTnZyfs3jji6OiIwxu7SB0x3ttn/9YxP/nxZzx7MmXyvKGYPOX4Zs5gAPt7&#10;Q8aDAVEUI6MJeenR0uCdZVo6Pv34HETC4V4UgMx4tBSoSCF0xLyosD6wctb1so6q0UogYwUuom6a&#10;9t55rKvRyjLMc3Z3dnj64oSiqNBJBhLqumE0HjIuC2w9RwpLMSs5PTljZzxmMBwyqRdUZc3uTsJ8&#10;2lDOC8Y7Bxwe7DCvzzF1jdENKlIoC/P5jPPJBePxEL/M9ZckKdaCsEgZ9jjrHEJ4JHKNaOzVvazr&#10;47VSWGPQUcLZZMZffus7fOuvvxfIgjtEKVeIJ6WiWuZaKhDMSDxIRxwpxsOEVEuaxQJNg8DQGKhN&#10;UABf1A3nswWmcaTZgMWipPE1MlYIrZEWrLGU5YLzizlOaQ4P9khih6mmIILfLYqGojQUlcc4z42b&#10;e9w63mexmDBvKv7t//C/cOvuHX7yT9/n43/4B+zUcvsg4u7xHuV0BiaQgxrvMU7hhSJJCO9vnMBZ&#10;mBQNlVT8zh99kwf3b/Jn//f/xd3bh2DhW3/xLZQp2BsPmE4X1A4a74h1xDCJuHmwSzmDTz9+iVcJ&#10;cvc+v/nHf8Lu/SOEm2DPH/Phd/53Tn7+d8hzS54opnPDonTs3R7x7oNdrJ3ys8+e8vhJTZrHeCGJ&#10;Esc7793lwZ2MQVTz/PkJs5MLTCkoywYRx9i55fBAMxoIUiGwVcns4hwlJcZrjBV4qbj/5hvcf+M2&#10;Tx5/zvnZKVE8AgmzWXh+YqUZ5hFQY2xDYxwGgfGeNFM8PXvK7OKEQZxS1AmgsDY8M4M8J4k16eEI&#10;V08oK4/1CReTEusE53NDJSIUgvmixHuJkjFxlOHamqZsYyFjLQcHBxzs72OapiWKCmu+3XY35rrr&#10;5JMrwiHfX4fs6x/oy+G6dYVlHLqeq/mWyAp/qSC/VHMXa4D91d4t5LX5VTdu646jr4diPW5dz6s3&#10;Ac77+g/6yAj76hHX9US8Ls/uy0PX602bYrNu7fPXra9sbWtb29rWtra1rW1ta1vb2ta29v9H2wLg&#10;t7a1rW1ta1vb2ta2trWtbe0/09ZVU/pUsfsagfuAwK8DrCxfPPd9v9vgd52qYt+4voyS+bp1G+yu&#10;A0VfPZfYCIJfBxO87uVvXzNo+O6rzaXrDdGb5mJ9/rvzuN6oed18rh+vr3nUuf4m6L71cPlvuNoa&#10;LVeAmH6wjLj2OrsNopvmvq/Ju2/dvO5768/LpjV+3XO2UQmvHb8SErzn8OCA+/fv8fd//0OyLCWO&#10;R1gbADxSaVSUIKoC5wVlYxmkGaWxOJ2jco1p5uwcDHjxeM6slgwaj27Vi4bDiPLc4LxkUVmGBlKp&#10;8d4gvELgiSKJjhxF7XEIFsYxmVtmZQCxN00B3jHOYi5iy0VpqWqoqqDEmw0SDlTGs5PnRLEMyrUX&#10;hp29DLDEQhEJyTCV7A4Vk5lBGEcUw+GuIokj0kxgveDCQ1lYilKS6Bjpa8ARqZiDsWYyMczmnmJh&#10;GGUxUjicbRAKIiWwoZOTojLESUSeaPLBCO+nobAkHJGAwjjq2lDZGCMUgzxHyNB4WDeOpvS4JjQZ&#10;VmXDwe0jIiE4ffY52UBQWM/s/BmnZ0cc3thh/8Y+1XzO8ycPkRIsHplHTIoJP/nxzxiNB+zs7IZm&#10;SgXTxZz69ITF7Jyzk1PiNGE4SLl99w5l1fDo88c05hnVpCFPFQ8//pQGyzf/6HfY3R22SuKGYaT4&#10;ra+9xedPXvByDoxSphO7arJWUrDUHnRcgjOuNMas+vkF08kEKS+VypytGGYpSs45OTkhEiC9YDEx&#10;ODxvvrnLm2/fYXdvzGdfPOaLTx9imnAvRSwY5zGHhzkHR2NmRUHTSBAa7xpoDNpYMh1hG8+T5xPK&#10;mUMqgROwMxCMM423Bm+D8rZTguMH97goCp4/fUlVQCQcozHcv7WLwAQQKhVaC7yz1KVFESEii/GC&#10;xmsqoyinFvOspGxgUTjqBpQS6EiQZoJIBXX3REtGaUKeRoFwQQmsr/FeE0UKKR1Ke7QWSBWaD3UU&#10;EScJCMGINDSrW0NVBwIBJSHJY7JxwmCUMNgfk+YC38zwSqCzGK89RAoRKWxRBmC1ikJ/mHXUk4LZ&#10;pGBhPYvZd/jR//mMO9/479m7/S6jgwE7d/f4+r/+bV5++h3k4pRYS/JEEkmJNRakRkqNsTqoi3uo&#10;K0vTeGrjmFxUzOeOqghgbCEg1hCnniwXCAWJBx05rLcYZ3FGUhYWAeyMswD8NhZTQ7Gw1LVgUUDh&#10;ak4uGqyEo1vHzIqGFyfPuXn/iDu3Djg5XfDFswUqkkjnQrOrsS3Y2aMFjAaayDhmtaOqa8o6gMdh&#10;QB5HSCspiwW1MUFJCol3lkgLUILnTx6TD0bs7e/z8NEjDo/2WTQV1gawokBw5/ZtsjSlKguctWil&#10;A4jRhr+7pYpMqxwW9mzFUsVdEGKMpbp6Z2dbKZYLwQrMQAuuCU16bqUWZYwJhEIEchTZKkQtQRTz&#10;+RzrHFGcXNmrnAsa88uTu3VSllVjXQAQSCsw1pAkMXES0zSGqqoCqLwF+IQm16AYvVgsSNOUPM87&#10;pEKW/f09sjxjNptRVw33771FHEX85MMfM51O8UKSZhlpkiCEoCzLDij8KqinaWqaxlBUFbgArFyC&#10;yIUI5AtSSrRSeOewTQBd2sasmtaX83ypB/v6Pbv7+1dAZyIAn/7wm3/I3Xv3KYqyvacK4wzOmtX8&#10;SxlATcsYbQnc8Z6Vn/Y+qJ02pqIsC/ZGY374wx9wfna6ArSE9S+vAKy+TANiXxzZpyx5XYyzCey4&#10;PkdfVpV4U1zfHVPPARBS9DeC+ldBuevqpJti4Y1KvmvxIrBSru6eex3U0435JZdj8S2wr6u2el38&#10;fJ11QT5XVa/8tfO7/remaVqFSXPlGrtjXgcdL3/ughSFUK88V11SC+dce48kS0fZB6btrtMuocF1&#10;oP6lc+uL3TeBA/uIqgCEEggn0VqhhCRSEcWiuFSS9h5bG7xrcyLR+m0hW9BRUIVvTINQgiTWIQYT&#10;4JWkaQyuVdftAtfciqjjVXC6EOLK3rGuRtu9P5vu13pev4zvuoq06wrsm1TJ+gjauvd6U/7fJZ0L&#10;c2VW66jv2KvvQK8K/bp/WwfFd8fTBUt2521z7v+r2XXN3Zua9K/bfzZ99suOrVfxvfPz6k9cJYMI&#10;92NJsuJYJ5joPm+b8tz1e/26z3bv4RLced1+ch1Ie72u41qlwE3+Yd1n96ksr/wqm4HeV+5bB3Qv&#10;pXx1znvG332m+z67VOReP9+voqzXBWCs1+C69afr5rgXlHE5Ia+qHfY9G/4yBusFyq/GKLHWoXW8&#10;iqW00qRx0qkbCsq6ZFHMaOo6xGBCo1SEtSH+TpIUbS1EaYjtG3AO6qZG6YiT6pTJ5IKHXzzkRx/+&#10;mN29PW4d3eLOrds8uHePu7duMxrvkKYDIq1b8HEgl3PeIrxDywDGd86hVVB+X18n3TW2d3CAMYay&#10;KIi1Znc8DoRdxlMWBda1BFYuqHtPJtMAMoYrKtpL39kF0V333CzrT0tg0nKcy/W1Xldbr9leVzPd&#10;pHS5TuTQXYNX4piWzKoPCH5JHtrWxXpq131AofV9Yx3U9Cpp0OUSFaJViVYSUFfIq5bHWu4p6/5n&#10;k7/pzl2XCKAvZuvGiCsQesdPdP3l+rxLKcmyLAB5nePs9Iw0SZFS0RhHnud4oGzjviiKrhDXru/h&#10;UgQSM6UUZVUj8EipGe3ssX9wg0cPv2hJTS/jmu6a6j7r6897Nxft7gPrhKvrPnvdd/XFTstNTqpl&#10;HGDwPkK08RpCYL2nahpUWQGSPB8QJ3EL3HctGN2glQqAdal4/PjJ6l6sn3sZT9d1vRZTibYG7omj&#10;hFLWKKU4ONjjwZsPVsRyzjmMdVRVRV1VaK1X4PflYWw7puWa9N6GegEBdLusYTSNa0klBLjWZ9nL&#10;uKxpGrx1qNbfxnHMZHrK88efcGsYUcwvsI1DO0mWSPLEUxUTBolAq5SL84LZRYFUghs3RuwMIy4m&#10;58wnJU0JdQPWeOJIMNqJGA8jRiOJUg2FuaAsDNZDiSMZa+7dHrOznzO9eMann33EbPKMxfwlka7J&#10;Ezi+nZDoCo8ijzSDt27TFAMmL085fy6ZnFwgHSghiCREMgLvcd7hXEmcxEipiOKQT9d1gxCB8DGO&#10;VHgfIz1CSqxzgRiyBT9a67HWo6NW3TiKqawLhBIu1KeEgEVhmX9+gWgJNPPBGelOwuGZILtRkN06&#10;IN/R7L25w+7eA+7cVpw8esbJ0ynltCEpBM5qPBbrPY0zLGaWxjiEhuEoRotAtOiMRQhHLjTHQ83z&#10;X3zAf5qc8P5X/hm/83v/nO9/UPHy4oRYABYaKzG2oq4d42FMksbsHUSMxrssFjWnJwsuTg2m8dQL&#10;yYvPnjM5OefFiz32D3cZDIfsHOzxjd/O+Pinn/Loly+pCscvfzYj35HwToZzDYmO2NkZUuqCWHmi&#10;SJDMHNNS8MnPn7K4NWZvrImkJY1DXTWJokAMUdZYD8JLpDFE0oIMZJNZHlNPLUXdoLUmRuOsZe4L&#10;4jRif3efZ88nNLYKNZrYESWCvd096sLR1IZy0XA+qTk5X7C7P+JiMadeVBzsDDidTXj88Clf2T3g&#10;wZ1jfvnwhNo74sSQZnkg7m0aTk9PuXPzOMBll0SA0uMJ+Z+1rgW6cqXudJk3+9X7v66/XfqKpm6I&#10;ooTT8ynf+s53+atvf4/Gg1DRKz51VVNYErZIRawkOANYIgHDNGJnkCBNjas8DkNlSi6qBVIoHJqz&#10;6ZzJzICBuaqJNYxSMF5hnWFSlVRVHa4witjZ2SXPUrRfBNV7AU3jWCws88LSeEGcZ9y5ewPTWM6n&#10;c/7FH/wx73z1fZ5/8Rl//zff48lPH7KbCm4f5Ejr8MYgnaIuDBaFSvIQrNkKXFC290Iyb+Brv/t7&#10;vPnWA/72b/+Ow50cmoZv/YcPkOWc/XGGRDGfGRZWIGPIE8XhTsb+zpCHnz3CNIpk/z5f/zf/I+98&#10;85uQWtz0E3727X/H0x/+O+R8SqoUVWMpG2is4P2v7pFGCx4/PufHP77AOo1B8ODtd5lXL/nNr99E&#10;8YLifMLJ0zOqiaWYeQweK0Jse7A3QGMoJufUVYFtSrSKmS4Ms7ll//Zd7r9xj0VV8vmjR+hUMR7E&#10;WK9orCVNj5gJAAAgAElEQVROBIMsZ5wPwc3xztM4KKzjzv6YCIt9/phnz56SxjlVmYLPcF4hkCFW&#10;FYookZRVQ11a6sYxmdWU1nNWevZu3cYmmvrkAucEaTogiXMqbwGLUho8VFXN8Y0jYq2xpm6JRV9P&#10;jN6nSr6+x/eB39drGOtg974YoRur9cWuso2D/VIFXgRSSS8ucxjvHJLNJIrrY3rdO/duPreJCGhT&#10;3XZTLXYZ/6/XRdZ7LDbljl+mdtslEdxEyPYqqYHbKsBvbWtb29rWtra1rW1ta1vb2ta21mNbAPzW&#10;tra1rW1ta1vb2ta2trWt/Zq26aXj61589jUod9Vm1lV4us1r6w293aa95b+XwIvXNXm/DoDzZa+9&#10;+9K6D3De14jfd6z1a+n77HqDfRdk0tcQsGxm26TY3gcA6DbhdT/TRzyw6Tq6v+sC0Nava9ML7k2/&#10;e13z/KZ1tj4nfY0BfQqF6wqgffd2E2FB39rqrvdNc/a6dfbKWD2tmmtQ2nHWkucZ7733Lj/84T8y&#10;m89JsiSA/BAoGVSCYxWDrqnrhqI2yCjixWzB/mjAMMvx5YR4GHE6qdgfpDipwDoGecrZZMF8bok0&#10;LErDwUGO91A3BuMcSgqs9TS1C+orHmalZ1oYxnVQmrKNRaPZGUhmM0tVe4rS0jQ11msGwyFRKpGl&#10;I8skp1PLpLDoDPBBpllHMfs7KcViRtMEZWmlBcJalA2fG+eSeWmZTD3DxJPlGqlDs+3hbszTZ+eY&#10;WFJXBus08TDDmRjRzEkTRVE1SE+rIGPRCvLBAGMaFkWB80HRWxhPXdQsIsU8TsjjoALvrKEqZ0Qy&#10;PEPT8wtePj9jd3+Hnb0h+fiAxeQle3sWry0vnz9l/yBnvLuDu11RlmdMz2bUlaWoLBjB88df8MWj&#10;W+zu7xAPM3bZ45333uGjHzc4Lzg7PWG0PyLNImrruHv3Lns7u+SDIR/++GcUtSOSgiefPuRvs4xv&#10;/uvfx6MCKLiZc+twxG/95nt86wc/Aa0QDDk/n1w2xOPAX1VhWPruZRO8R2CtYTabk2YJkVZU1pBG&#10;gkEWE7kSKYL6SlU6rIdbd3d57/23GO/EvDx5yi9//gmmdNSNR0aanUHGeBBxsJPjrKeoazyKxhiq&#10;YoEv5+ynMcJaLqaLoPiTCpJUMRpnJElEPS+YTxuqCmQUUTlDOkywyjMfxbz3/l0e/fIRytYgG6xp&#10;KGtDU1uyJGrVzgTOek4XlqKCooSy9DS1J9aCOIYsFoyGkijyaAVpJMizlFRLXFOTKE8cW6wzWO+R&#10;eOJckecKHSvSJG0V1RqMM1S1oZwanAiqrlEkiRNFEkuSJGY8Sokzgc4VcQwidbjUIQYaoWOcAqEM&#10;Xlt85CERCBeaspAgnCfLFNnhGK8Ewmlmi5dc/Px/4/RnN2iO32RweMDs2Uvu34yI6yGmrnG1gRYQ&#10;HoA6DdIviEREpDLyJEIqAcLjbg5YLBoupiVlDUVhKUvDYuEpKs9sVjMeBXWeKAOEwnhJZSzpSBKn&#10;jqq+ANFgGjAWGuOxTrKzd8C7X5V8+sUZk0nNw5Mz7h3v88Yb95lOZzx+dobUnij2CIJStrUeawzW&#10;CRweBcSRJxdADZWF2jgWZYWSkkgphIrwjcE7jxSeRAXVrsY4mnnBs6fP2L9xxMnFBXF8jEqToIpm&#10;A9j+/t17CCGpqjIovMugwm6tQXhBpKMVgYQU4L1ryUuiVmVPrMh0rhD9+LAuhKBtSG8B7lLgl03z&#10;sgtoEKuGfd+quyulWhXMoORXNzW2Vd1dAUR8kKnvArfpxjat6o4QEtnZb3UUkaYp1i7Ah/mWLWhp&#10;CeCMomjlR5IkWSn9ehxRHLG7u8uLFy+4cXDE/v4+//gPP8L50Fx+PpkSt+D3JWig21S3bPZP05Tz&#10;83OgVRwyNc7a1eeVWqqCciXOWiro/SpkSa9rWryMz0Ij5fu/8TUevPEGxtq2wT40I1sfmoGd80RR&#10;RJaFuVksFjjnyLIsEArY0DmdpmlQ3/aWyWSCFPDk6WM++uinV+Z5qVLknMO7tknTi1dinr4Yqi+m&#10;XP68bMheXuMmoNt1IM/lOvh15ve1wPfLA/Sq9dJiHLsgofW4a12ZlA4pxKYx9c1pXwy4EbiI2Bhf&#10;LpvWu3F8n5rxdeRaK9AY/YrL6+O7qjZ+CbJaqq52z73pfl9V51wC8biWFG2VV3TBTz2Eaptyr00k&#10;VpcK8JvJs7p56HW5TLge0QKJDN5p4ihBSc3L58+ZzRaM9i11XVPVNY7gN60zAfQuNUKFfK8xLYGK&#10;UOyMd4i0opHgnb2iiLbe5L35GrlWbXv93vatnesAt5vIBa4SoLnenG/9fi1Be3RAfkt12aWtyF7W&#10;xr9eG1itxbX1sQ5+6wPpL8/RzQmbVjmyCzz8z1FW37RHLIFs67lr3/HX/e7rjn1dXeR16sfX+bFX&#10;yAlF/zO/Pua+9bOJ0LAP9LBed3jdmu/OaR+BwSv3dU0Bfr3+sqxf9RGnrINO+4AVvefvElasfX69&#10;TrPpeV8O2rmWaKlVD+67xk3zsH4f1s+5qaZ0nb1CzNG51qCSKFZzsKwjiZYUQIlLkigvNpFFQFcZ&#10;VQqBVIqqqgMxQ0u2EscJdV1ijWFRFFQtIE628W0gzvBt7KSwTYhNtNLoSOMJwNCQ01qsCScvqgnn&#10;5xc8e/KMn/7kJ8RxzP7OHnfu3OGtt97m9u3bHB8fkadpiEedwTQGJWVLkJUQSi+uBQlf+qglKWWS&#10;ZozHO5RlwXQ65ejwAOdsS7QiQt5bh1hey1ArGg4HxHHMaDS6ov696Rm8Ph5gFYPY5lLZvEt6s14r&#10;6Kqmr9fbuv9e3vPlM9UFskdRtJqDpSr4er2zO5Y+slTwK+KwPt+wyW/0gXI2kUAtH8DuOPvmuUtg&#10;1PUnff68bz/d5JNkm8+tA9v7wP19NfpVDRewdciXykXB2ekZt27eoqkLiqJYkWgtCdxM02AaQxzH&#10;4Tl2jsZaRFs/clK04O4GHSl0nJA6ODo65tmz59imWa2B7h7bJTTri/deiXWWPlFKfEc9vVuTvTrH&#10;gXjME2LudTKTJbgtqKO3xHIqkGss11NdGerqnOHQtIRjESCpyoqmKkmSGJ1IyqamtobPv3jEG/fv&#10;cufOHZ4+fbrK7brEPt33G6sYzXuU0DgPSmmcNbz/la+Q5/lqTTrnV8RUQgjG4zFpmqxA9UEB3uBx&#10;LSGDaR1nC3x3FmcNznucdS0wuyWe8h0SX2ODP5UC510AzkaSDz/9mEgUSKdp6gYcVMaxO4yJI9BS&#10;Ya3h9GRGcWFIY8FwFCGxFHNLVTTUpcdbiKRnuKsY76SMBhFaS+q6YjqrcUJQNRbrJdloB6KYL54+&#10;5PHZc3Sk2D3Y4ejOiN13j9ndydFRhDEWUzUszufMnj9lMj1FuYoXT04x0wLtAy0hxmGcRUaB/MDa&#10;sDqM8Qhp8bTK3NqhCIBQpYI6/LKGIbQiVSC1RkhJ3TTUjaFpHKVXlMZhVYqxGuMc3jtivyCPIWlB&#10;8k0N5cIzmSx49PBDavcRKpcM9iR37uxw62DA3k7K3Qc3uHtvD1tbZmcFpy8nnJ82TM5rnHHkElyk&#10;mM0855MaHUOaCrJMIVUoPpl5zThWmOnn/PyjOfce3ONffONNfvZRw8XzC7yHsnHUNdRlQ33g2duH&#10;PEuIUhjFimw4ZjAsOHlR4iegHDSTkicXTzh7fsrxnZscHh0wHCS8++5dhlnKLz5+jC48thT8/Ocv&#10;GaWaLHYc7sXkqWA0jIOCd1KgZhY/h9OTC4qFZJAJ9ndGjKIIW9dEUuHjKKwLE+5BVRus80gtULFi&#10;PB4wmS6oaoPDogV4LF5KBtmAG4cxL87OiSIdauTeE0cRe3tDzs8LomTBbGJ5/OQF+ThnkOfUlSAe&#10;DHl5WvHwxYzFbM7eKGM0jKimZlXXw3mch5PTMxprUFLgXHi+AnC2raV1QKKBEJMrJDVCBIX2pete&#10;+stl7pKlA84nc/7q29/lW9/+Lo3zKB2H9zNcVVXWWre5eFjTWgm08khrSLVgmGryWBC5Bl9WGOPw&#10;sSTWmjjZoa49lQHrS0aDiEGcEElJFili7RC2IlYtIYtW6CgmyXcY7e2RxxrKBc4F3eyqgIuJxQJR&#10;onjjrdskieLk5Ixbb3+d3/39/5rZbM4P/u7v+OAv/gpmhoMbmp08wxtHU5fUhePs1GGlIxk2DHJF&#10;ogTStcRaQnPzwX2Ojw/43gd/x9tv3qdczPmPf/ZtZDnhcByTJSnPX85ZLKDCMc4iIlEzGgwpizmP&#10;nzxDj3Y5eO9f8rVv/gEiF2BP+eUP/wNPf/inRPM5uoGyMRS1YFEJDm+MeON4zGJ2wY9+9JjZDGqb&#10;8Ft/8EcIWWJPToEJWWJ4djbl7EXNfOLRUfAVxjru3tnjaH+EtiXCV0gsSZxyMbMsiuAL33rjPmkc&#10;8fHPfkpdV6hshIozZqVDyIQ0UYzyiEhEKB8DBZWB0inSQUpVLJA4iqLh3jtfhScRUuRIHyORxEoi&#10;cXgXnrGmlixKz9nUMK0EjUwYDod89uIZpjZ4lzAc7SCVwjcdIi4X9s779+8jhMdZsyIaDfV6t4oz&#10;L0lu2nhGwjL1uNovcEk02Jc7vwJeb5+z6wgl1+OBTXHy6v10QL63Y12Sn6mN5ITd2KZLSNSNf7rx&#10;4npu9oo6/Vr9dX0O+moIXbLKLjHWMn5dV2HflNNf9+++uHxTPL1+XZvesW9ta1vb2ta2trWtbW1r&#10;W9va1rb2X7JtAfBb29rWtra1rW1ta1vb2ta29mva+gvWrvWBhLrKeZsU+DY1X/adY/2F7mUjyKYX&#10;0bwyxvV/X9cQ3veiuK/pcH1sS3VyOnpf6y+NLxujl41u6pUmyvAZz+VpQoPaUuVveY6O8M2l6vLa&#10;ODc1ei7/vum6+pow17/fB25ZB5uHa3QrJYtL1UfRzlMfoDwoKG26j/1qZkt83qvral1dcL25skvK&#10;0Aeu6FsH682YffP0OlBc3/PSffHfd/7GGQQCLSXeGJSO+Oo773B8fMTTp89YzBKUUBiCIrVpahCO&#10;KNLUjWdRV8RRwrPTCUNtuLevULFH5ppnZwtu1kOGTpFqjVZzpARTSgrlKXJHUzkgqKEIKUhVhHYW&#10;WtX52sOiVkymlp2sQivwLiKKFdnQEp1DWcG8cpxPa/JhQhyXHB8POZ9O0CnYCzg5d4zSCI3Fe4ES&#10;gt0s4YVaUNUOayBWFmc9VWnRkWAQe7wXlIXn5aQiy3MGaURVVwyHQ0YDjTWOogIVZ0SDMaHVXVIW&#10;BVXlg8K2CI1vdeXZHaSM8gGmKSgWbVOOAGtgsSg5VQl5mjKMNGk2YpQ3mKakcLCYW05enLC7N2T8&#10;1h3eeP8r/OIjg7k4ZXpRMy8eMhgnvPPOVxkdHHNYlCwWH+OqCu9ANoK6avj057/g/htHjIYDqjJm&#10;/8Yxb77tePzFQy4uXuLdbZxvsMKj4ph4MODBg7vMZgW/+MVnNMYTCckvP/o59x/c4+33HlB7g5MA&#10;Jf/83ZsU1YIP/vEXyCRG7IyYzBaUi6CsLJRASL1yNs55YKkuZlvAS1BiNsaQphEL4RhkMTtpQmIS&#10;VJzgyxqL4/jODl//xlcY7Ma8PJnyD9//FGE9UijSUUykFZH0ZKlHKs90OsWJBO8bUiW4d+8Wvq5R&#10;ynJ2dk5zMidLBbdu7pHEEqFijAVTlcTjmJtHd6kbz8cff8Lnn36GkI53v/YG7/zGV/jqb/9Lfvbh&#10;Z3zx4Y+QdYV0EKUSncScnxmmF1DMDXUF1kGaSca5JN4DJR1aerQMyupeWNJUMxhosjhCCU+18HhX&#10;0xiF8QYpIR5kpMMclSkQltIomsJQmQXGehYLR1F6qtoGZR4JUksEAiUlcRwhpcXLlptAC2QUVISU&#10;UkRKIpXHSdc26zqUEkSRJB9EZEmgQIBWcV5pvNeYRmNZMJmf8/xj8HWJYkY+SCGJAsmFAbxEeEFZ&#10;VjRzg8EhRRN8kgdvHVJHDEcwGMR4FHXlWBQN06JhUVls42jqQKohCkGSavASHWkODiVaGerGY72i&#10;NJ6yEpS1pCQoah0f3+Dx0ylPv3jCwcEut24f8/jZGZ9//pSzkwlaCFwDxlmUEkih8MJhhAvKS1ag&#10;I0GqHdIrhIeZMzTWsqga0lgQpwOcUBTFFO9cAMBYjyPsz5PTU8Y7ewwGA84mMw6Pb1GboOY1GOSM&#10;8pSmrsAJYh1Ujp0PijBaShym3QH1am8PwIkGoZe6TxqQeOeCWrMHoQKQ3HoB0iPlct8I+78XBMC5&#10;aP9P6Mtz1iO9wtE2ryMQIqj9hUZAgzMK0zbhOu+QXiCQYR3hryiSOsKcipbww3lASGKdcPP4Nh/+&#10;5EOiJEEr2V67ByURMnQwGu+QUmOcbZv/wh798OFDzs/OGQ3G3Llzl7OzM754/JC9vd3gy7McQQAl&#10;1nW9Ajut5KydJ4nidt4C8MIas1LXW1fdRgg8MhAOAMa41r9dNlp+Gbvc89eVowPIwrkQ/4xGY+7c&#10;uU+S5DjvMLYJhAVSorxCCIfWAdwegPvmSqNkAOhfgoKaxjCdT5ktSmxZ80//+GPKoiKK01VDpZQy&#10;AFZawH8IY67Ga32xYD8xjwfhQlMrS0VQVgCRABsU7T5xdW42Ae6uA2qux5jdhsqrY7tc72Fv6ihz&#10;egFCroDlS/CLJ4AP/DIcbYEwrgW6SGToa/U+XJfcHN9tahBdjzvXG277wFduqYYlWClcegFKSpTW&#10;V4BVSIF3/hKULwSrNKSjQLx+DqUCo0dvPtTmFt63TfiC1XnkGiFHN37tXlsXbNedg2We4v2redEK&#10;0IoD0YJp2+ZmsXRknbnvgua66/gqOFNwiWkVnd+Fpv/wt3W1LIGUOqwNv1y3rMDp3TUEgWBFtveq&#10;Ng1plhJnA8ra0dhAVIJ3gTxGBNCCbUyQeVwBh4MPEDoC4RgOMpTwlKbBegDVjtdfmbPLZzis5XAt&#10;PSQLHZVW0c6Z61Gy3gRwXv95PVdZX+d9ANkuaLgvd1qCYrXWryj/eliBOJbAdsel31muey9EC34L&#10;Ks6Cy0R5pcbdfr5vHEqL4B/9q83i1toV4KQPcP/r1lfWCVde50vWbZMifR8g9bp6yJcB8b+OLONX&#10;JePofu46UoH143b9qXOOKIqurU2sq1D3nesKoGDDsbp1g66/21Rvum4er5sv2MyzspGEAXm5Rbdx&#10;iBQhfhRyA2FBDzC2dyw94In1tfOrkAb17aN9x7hUd1+CXAVXqQmC6TbGXt7n4ENCrKyjuK0dhlzO&#10;WUtTN7x8eUpVNewM8hZkb4KPFb6NzUKdIxAPBkI0ISVJmiClIPJ6VXeyxqKkxtaWhSmYXMw4fXnG&#10;51884h/+6UN2d3e5e/sWb771BjdvHuERvHx5hjWWSIccICiHi1U+sLz+ZQzonOP8YkJdleyMxxwe&#10;HuC94/mzZxRls6pjGdMEchUhSJKEvb19hBDM5/MrZJrdPaSP8Kc3NlkDp3RJVNZ/3/WRXQByH0nm&#10;prrqOvhnuYd1x9wXS3T3nxAjXAXcrMeS66CkbkyzTpzRpxy6DrZegpD7anldf7dey+zGSdfVo5dg&#10;8U3+rS/uth1QePdZ635vOW/L+M0Zy2w6pRjtkGc5RVXihUBqhVQKvKep6uXAsI3pgLeDqnia5ACU&#10;ZUniY9I0hUQyHI3Z2z/gxdOnKwB4dz29EhsI8Qogq7uGnHMrzyCVQuCukJCs7mGrtNwtOgspwYtA&#10;NnTF77SxS9PgVBQQeLT+c+WjPcY01HW1OodsazVpmoZ8yAdg33AYiCiyLGN3d5fJZHJlPadpihAh&#10;/+vGelJphG8J9YxlNB5w//69qyRrzq1IqQ4PD8myDOfMiqzKGduqmluMaXA2qPJaa3DOgnOhNuA8&#10;OIcS6lVSmq5PAJQUjNOU6ekLnn/+M+7s5Mi6wtYBNx9HoAWkKiESksW0wtWG8UgzHsVIX2FLi7fB&#10;P2vpyTJNniXEqUIpSdNULBaO6cxQNxZiQTqKGaQ5WT6gwnGwt8+NOzfZv7GLzhTZUUaSRQgdUxNT&#10;G4U3Hj1sGO0ck754xuL5U4xfcFFMib1HeXANCC8oKrMiZArruG7JBQVJokmzbEUA4IUnVioQGVq3&#10;UugWwqO0IFaK0e6Q8d4h0f59bHqA279Nk+3iiWBa8vCDv2b+2Q+o5xOkdxgnEEoyyBJcY2kqg60c&#10;1TPPJy+e8yzXjHcUR0dDxkNNlilGuyk7h3eoC8f5ecnJ8wtm5wXzmUEMBU3tKQrBZO6YKY9OBVEW&#10;8sqmsKBKFs0THts5N28d8957R3yRVhSzCoWiWnhmU8v0s5oXLxvGuwU3b4/Y2YmQsefm4ICDY8nL&#10;5/Nw7okjEpp60fDFJw8xpuHWrRukWc7xrRsgDKcvXjA5syxqmE0abCxQNKiDhGigwJTsjBRxrkmm&#10;jpPzOgCmjWBWNEhZkWURSnoiJUBo5kUFVuGkxjSOWCqU9wzaZ/H0YkpjPV5KhAUqg1aWLItJFhLn&#10;a7BQFCVZEjMa5RjjKYsBVeWZTCpenpxyuD8i0VAt5mQSBtpzdnrG7Xu32N8dcDq7wDkbiG50KJRM&#10;JlOqqiFLog5xh8U7EYh6rsSnVwmhnQv1PggxCR6sdS2gWJIPck7Pp/zVX3+Xv/7u92i8R6pA2qOk&#10;WOXJ3T3UmADG11oTK0EkPGmsiIQlxhB7SewEsYJYCpwxlMYSxSkexcVsgVQpeRKTSkkkPcpbhLMk&#10;UdwC/Q2NM4wGu9w4vkWaaHw9pzY1xli8FZxflNSNR8Swfzgkzz3z2SkqHfDf/NHvoWLBB9/9Hv/p&#10;ux8wfzFnbyDY20lIIsm8LlA6QkYWLz2Nlbiy4OaNHSLvaWqDiiOEztjdG/DZZ59x6+4dFtMF3/7L&#10;D/CzCbtDRao08+mM6dxgBcRCkGmBcg15EvHZ508wjIhvvM03/s2fkO7u4psXfPKDv+Tjb/8p+XzB&#10;7FmDqSSNg6qGqvS89/YB2jsePT1lPvP49Jj/9r/7nzk+PubDH/01xzf3GY8UzdxwcVJTzgU7uymN&#10;V5yfFXhvOd6PGWeCprQ0jUFpRVXCZFZQlJ4Hb7/B0f6AJw8/4+L0GQDGeSyKRWWIoog8T8gTgfIN&#10;UkBdW+pGoAc7qCTDzOfoJMF6xRtf+01GN28gdAYeEunIEo/wNcJ5fCNwJqGqFOezgpOpJx6O8AIW&#10;ixm2sTgscR7hRKhNhDqsQUlFPkh58OAeeEdT14GMwrtVfNatE1yJCa9kZ6/mwa++l3815+h7z3rd&#10;d/ry6fU4ZT2H7RIarRM6bSLB7B63S/DfnY++WH39vTZAXddXCKU29Uusx8l9eWnf9/vIUdfjzj4l&#10;9+uIBtavYX1MW9va1ra2ta1tbWtb29rWtra1rW0t2BYAv7WtbW1rW9va1ra2ta1tbWv/H1gfqL37&#10;Ynf5mXXFtetUr/qYzfsaL7tqg30KPH0g500vwPsa+tdf6nZfVn9ZNvJLoIXvbXgM4I+u8mE/MH3Z&#10;yLu5Ed6vjrEJiLMO9O47zroS2Cbly77jb2qQXR53UzP08lfLJrFlM+F1a65vDW5SbrzOrgOrrwMa&#10;1hsw11UDr3spv6mZd32+uupZr7uWJSBqqea6JIPY3d3h3r27fPb5Q+qqIU0k1rnQ4ClkC1RTeKW4&#10;mF2QxhKlBRdlw4EVjCIFWmCk57yoOdwdUjUlpu1gFALq2lM3krOLkkEagIVaSTIlOBjFnE0rmjqs&#10;5qq2XEwcewPPIJXgPJH2pIkmzRVFY2msYF44prOSLNUc7A4Y7RRMq4p8oHhxUrCTQzzUNK4h1p4k&#10;FuyMImpTIb0PyjvaYawHGQD4WRrhK8N85pgtLLvjHChxtmaUCZpaY32DMRJjFJ6SfJQSxYqLeY1x&#10;S7BYq9pTN6RJQhpFLHwJXqCloHEWU8JCLpjmEdEwZhRH5MOc2jqK8wppoVnMOHlxwmCc8eDBbW7e&#10;e5Ofnc+pFnPqBTx99JLbNwsG6YAbN25TzGuKxSdEkQUTQNcvHz/nk08+5+tf/ypxmmErx42jmyil&#10;ePbyGUq3KmtaI6UmFhLpBW/9v+y92ZMkWXbe97uLb7HkXmtX9TLdM4PpwYAYECAkADSSZpKZNj5J&#10;T3rQi/4umcmMBuldMEk0mZEUBQ4xGIgDzNKz91ZdXVtWrrH4cjc9XPdIT8+IrAbEN8QxS6vKjAgP&#10;93uvn3vO8fN939fe4eTsDHd6SRCCxjm+/+++z3hnxKPH95mMixYjlzDd+V0Wsxk//vVzdqa7uBCw&#10;pqGpDD4OL0L0VTZbH9SCKIMPVLVhsVgwPdonyxKyRJBoSbM0OB8VuEeThO/8g3fY3RMcvz7hp3/9&#10;G5q5Ic0UOhUU04JECWSwKOFYLmexMdo1LBdL3n/vHRItWcwNL08uMFWFErC3V3D3zj4uOJ69OKVq&#10;PEFKRru71AY++fgpSSooRinvvnfAZD/n9dkcmYy4d+8+sjpjfvKE5bKhqiSvX9XMLx2LeWBUSMYZ&#10;jPKEUaHwrgYfYsOgjoi2ID0q0ehEQfBUtUWJgNAa2xga63FE8oRmseTlaU1pBU5EReZgo8KWs1CW&#10;AWOjkvporGOzcuNbtJdDCoNSoBWIiI9e4fe0EihECx6McyRaxWLnAz5UoFZbSFzprWJJaAHKMlcg&#10;PHkWyDSkKqrcCxEb3rM0I9EK7wJCZ3gCtbeYEMC1zdrWoIQgSxMSDVmiKEYJYyMpa0tdWbyXlLWk&#10;bAKzC0NVGdJMMp1OkcLjg8W5gDGCxSKwWDpmRnDuLgmixvmaD7/9Ae892md2fsFvfvkJy0uL1uBs&#10;wKqo1mxNwAeL1oIiVdS1p6k9zglUIslSCRJCIzHeYp2kMgKkJslykIH5vEQISJNILhIJMgyXl3Pe&#10;/uBdTudzmsaATPAh8Oith4yLjLJcIgQr5TspJKEFl3vjUVoTvMcah5CsCG5CCLE5fY0yzQooH3x7&#10;//YAiSugZh+k4VumhOufx1mSNCORCVmWsVgsMKZBJ+mVIncIEfwuh/uw6P1cKbsLEQGdVVVxfnnJ&#10;dE9wm8QAACAASURBVDplosYRuJvqSOXTxiMdcM32wLxaayaTCUoqHj58iFKKn/zkF5TLEqXivjYa&#10;jVoVe0mWZVHR3bfg6xbk0QHy+6qG1lrqul4BcLXWK9Bc1yhomuZanHkTTPvm2CIERx+61geXCCH4&#10;8MNv8Y1vfIM0TSjrejVPnfJ8F2tYa1fX0gFdupg0zwvu3bvHcrnk7OyUalmSKs3PPv2UL59+uTqf&#10;62AgcS32GsZq/ThnqNJzPT69HsutVXrvQUM2xXFffTyvq11vfh+D6wvX1qpYCycUK9Xd1bF7YKrQ&#10;Em78bXOkTec5BB71wZTdfTls/O2rWzKIJYdkYsN/N8WRqyZjIdeTWxHVL4WQN5W7ERtJzNblTsP8&#10;b+VbetbPKb33MeCAa2PfqXwRxA0VrD6wvq8a2s/JhqDwuGnerjh9nXQs/r42XwsBax1KxUbv6WRC&#10;kmVUTYPSGmNsjJ/amCn0CEj639eBq3WiVwC066Cwm4r3Q5BhnxStf9Wh54tE/+74io3FQ1KxoTrr&#10;cA30QZH9pu4+kHAd6FuuIQgDroH1h5/pvM3qNdESPPSIDVaN6r29cp2/86FTd71OZLIJ/Pi3yT/f&#10;5O+GefpX9ZlDMPL1e+am4tqmJvq/aw1ok4//KuD3N/nNdTYEE6wjbxj6p37NYOib1p7jGhBAfz0O&#10;FayHfv5GTWnNuAzvpb4iOmvUmjf5+avzDOtJDwUb94pNZIfDudtEGjlU4v4q87hpPQxriOtqLYGb&#10;wNirsQZrLAiBThKaxjAuRiRJCrCKFZWMvqhcVm28G67AsyISTna+WimJkjKCG7vvVCL+7n2M6YMg&#10;UzGWtG3tRUkNUlA3lqq55MXL13z+5Cl/8Zd/xe7uDpPJmPmspK4qijxHqQhuC349GWVcZ46z8zMe&#10;3r/P/t4uaapJE818NmO+OFmRQnnvMXWN1prptCDP8xX5043xHPi3vvWJZVaK2LQkPoj1BCaDe26o&#10;vL0u3kiS5Frc0AG1u7i8I4Jat+d06777fEeysi4+7K+vTSqh6wDkm/zTus90prW+8Z519/G6Y95G&#10;aNLFBetq6Ovun+Ec9+elT5ran6fVnuk8VVUipeTy8vKKREvKVZxsrVvFrcaY1bqJcYxCOo+UkZAq&#10;TVOyPCe0cXdeFBweHnJ6coK3Fmct3rm2liXXEpFu8l2dYmm3liDeS/3rXs1HS4p0Yxy5UpGNQPkr&#10;32tdVHOmjd0IkagqEhrJ1o93YyFI04TgujUZCLKb8wis9d6Tpilaa5qmIc/z1bn3Y+GrvSGOoSAq&#10;wL/z9tscHOyvxsNYQ9PE759MJmR5jnMOY5or0ovWh/jgVorvHeiwo9y72ldjfNyvL7h2rldj5gNa&#10;SxSez371Kw5HilwK6mWD9golLONcM04TlBNcnM8Q0rO3l7JTKGSwuMaDhUI79kaSJJUkOtagqsqx&#10;WBqs90gZEBKSAoppSlqMGB8ckY4m7KcZ04O77N37GuO3H6F2xuidEVJYgjO4RUU9X2LLClcJCn1I&#10;kB45Uoj8lCDOqeoGFUAGgTcCZyM5gIjcaS2hjMC6wEVoSDOL0DKu18iTRiIFWSLRWiBkQGgH0mGD&#10;JW1Ajx3m7JydB0dM7z8iefQeMhsR5hXu5Alu9IIdfUS9XHBZwayRnL46w1Y1WQGpBGll3KJqy+mx&#10;4/mTE7IMipFgup9yeHeHw4OMg7sZ+3v7zC8Kzs8aXr6aUZeBopDUlcBagfVQXjiQgSQVpCoQnGd5&#10;OuPX5zPuP9qhKBSKjBA8u3uaqnScnxgWM0/jLLPFOe++v8+9exmEQJFMeVhk7B5kvHpxwcsvFygv&#10;aerA009eIBXcubdL8HD33i5F4lD+NWLmKZdQVQFweCqU1mRJhvIeqQJy1yF1yvGZoTGCWWlQUpIo&#10;gVYpWgp0ovHAvKyjarVO2/qzo6mW5FnO3t4uJ+czXIDG+UgOKStUmjAep5TG4JxEeEmiJdPRhOnU&#10;U5ae+bLBBcfr1ydMCkGWKs5fX+LqiiITvHr+nIdv3WV3OoFw3j7vC3gf0FphTMNiuWR3eodyscCL&#10;QJrJNi+M71My5rod+YpS+hrBkzEGWpIfJRQqVSRJwvnZBf/63/47/v0PfrgC+CsdidMYxMqrnCiw&#10;GkOFJ1GQKcE4SxGmQntPIjW5ViSK1gc4mmXF+bzh5LJm72AvEnx4E/29CigZidYiKZnEWEHVQDEa&#10;s1MknLw8pVzOCc6wmFnmS49DsDvJGI8Vzi8wzZy9R/cw4ZJ/++f/kl//7Bf86qPfkErBncOUvd0J&#10;zjUEaqROSPIMy4zZwvLOnYxRHmgWDQiHSjXGO87OT3jvm9+kXCz5wfd+iJufcbSjGacabyyLuaUy&#10;DpFArgTSG1IlODk+4/yiIdl9lz/57/5H3vrOt/HB8Ku//Av+5s/+J3a54OyVwZUC2wS8SKlLx1sP&#10;Eu4dBrwsOTtbEsSIf/LP/3u+/gf/mB//5ffY3dslNM9R0lObwOVFQCtJkivOTmqWpePoIGU6cuSZ&#10;xdQlQoLzgkXZUNeQFVPeeXSX45fPefb0E7xvWkI8qI2jbhx5IZmMc0aZQMqKsixZLCqsA4FC6hRU&#10;gk5yysYipzuMlYnPC4IjTwNSVGiV4GtoSo8LkqoWzJZwvoC9exPOqwV1WRFCwtGDe7z16AEvXx3j&#10;vacxNSFEEoUH+/c4unNACJE8JoirvbxP7LMuzgrB35qTrHttCMJeR9i0ifR9mCPdqHe+Ie7qx6b9&#10;ukIXJ/V/+qTsm+LQfsy2CQTfP8d+/fi2Z/zr8uXbiPWG+eSbyNJuA78Pa9b9ulY3VlJKtra1rW1t&#10;a1vb2ta2trWtbW1rW9vaFgC/ta1tbWtb29rWtra1rW1ta39ne5MSeAcuWjWqb2gQv63p9baGv9uU&#10;wfqqLsPmvU3g8duac7uHvl3j2W12szFv87hdVx7rv36zoXl4jDepJPUfRg9B2useoA+vd9N4b2r8&#10;3HS+tzUTrDvnrtknnkP/PG6Cp9Z936bxetMYrpu7NwHQ3wRIGDLer2uiXddA0TUqbFJTvDaWEQGF&#10;lFe/Bx9I04wPf+u3+MEPfkjTOPJCgXdIqRBEFdMkS/E4FssZtbGkQjFvPPPak2kYTcYslzWXjeFi&#10;UZK7JThDnkKWwqKCqpY0VpB7QaITBI5cC44ORnz8tEYKBTK2jS/LwMXMk2qFbJWJ0kwzniSczx1V&#10;A8taUJaOamkpJglH+zmvz2qyDMoSnr9suLOzR2NqdNOQ5JpRLikyWlXNgNJRpbdrXtXKo2QEjs+X&#10;nmUTCE7gzIJUOhIZgfTLxZIkTRiNFCSKfBQVKc4vK8qqRieeTEvmyxIx0mTFiKLxVGcNSgRSCaUD&#10;UzXMFyV5IskTTTpKyeoELRuEC2Acr4+PsVoy3d/n8P4j7pwtWc4/xlcVZy9O+eLTz/nOd77N7v4h&#10;78qUqrY8+/wzhAs4H2hs4Oc//Zj9gwMevvWIEBzKws7eIZPdHXSS4IF8VLBcNkgkuhhzcF/w7gdv&#10;s/jxz7FVBGVWszn/4Qc/Ik8T7t2/Q5oIJJa3Dgr+8z/6DicnF5yUlr3pCNsYvLU0vmtIvw6eg9g4&#10;R6vIF0RgsVhSjkckSjEZJ0hheHH8CucaRhPJtz98j4ODhOOTl/zix09RzvHg/pjj0xJrAweZRisi&#10;aLyOBAzeB5YLx1uPD3nn8R2++PyEJ5+8xi5njHJaQgbHk2fPaGxgXjbIJEeqhNnxOYuLl7EpVQl2&#10;d0akRcLnX5zwk49+TpopkkRysDMiuEDtJS/PXCRtGAmOxpClEhUcKjQokaCFiMoq1tP4gNIelQps&#10;EDR1E8kAyhDJElJwwWNMQCdRvdsCy6XH+UCxW7B3OGZ+cUl50RA8sQlzN0XQoFQgzxP29vbQWiNx&#10;SOnxocGZakV0YX2IqqVCIEK8NyI5QWze7URuuyZoYwTOSbxv76OkBRf6QHA2/n8pWVpPKeBcRB9l&#10;vcHaCqWiX5gUAq1AyYAIITZSaolrDEoEEm1IWiKEQCBJM4pMkmqFsR6ZgG6iUo5OBLt7BVIGjDOo&#10;kOA9NLWgaSS1Dbw4Dhi1RGcLRkUOruT0teP4+VOmRaAQEtMEFiul3Ni47H2gNoGRlIyyBIWjaSKx&#10;gEwhVZKdVLO0ltI2LXhak2UZeTrGFVE90eNwIVDVAZFoLi5OseYt9nd3sc5CkKRZyuPHD4GoIJkq&#10;3cYTUZ9TCIGSOjai2wDC4QhIJVaN+/F+E4hbGvKkdFH5mdACkSU4gVRcA8GDRdAq3HFFFpSpbLWX&#10;aK3I85yyLKmrEqU1QkqSJGlBmeJKEbcFoQbCjRinaRqcdzS2YXd3yttvv0O9rDBNQ6I0jbPXFAaT&#10;JEFJhcVRVRVSCYqi4K0HbzGZTHj+/BknJydY57i8nJEXI3SqV2rxHTggSTXe+RUYy7TkJR2APDZZ&#10;2mtkSR3QOEmSHojADmIBsRaA9qa4ECRSdsQSYJ0DAd/68Ft89/d+jyxPIkFN8DfAHH3lyY40qVOD&#10;72LtnZ0dkiRhuVwyn89J05RnXz7lV7/85eqaunP5Kk2D68A5fZD2EPzXJ24aAuhX6t5cfWYdAOpv&#10;k3fc9towF9mUS2w40JXKOlcg2vVK4l/9nG+7zqGC9rDR85oK8aBxtL+ON4GvNuVd/YbTfuOtWBNr&#10;syLoapXDVyG5+EqA4P7v3Xf1z+fq2m0vP4r4fu8j2LkDAw1BSn3xrz4QdkhccWV+LZiza6KWPb+4&#10;btz6PmOd8uvVcT113eBF4N69ewgpsc634HfBsixZLpbUdYN1ntAB0QMtaOpKOXRURJKPLq+O5B5i&#10;RTgBV+CIdbncpryoGycpZcy41uTzw7V3W140zGc6n9rPbfrrIMuy1Xl2/m1dY7QYsmy092p/LjaR&#10;QHjvESsyCbnKJfvnRgt27ZNQ9Nfmunx6U/P4Jl/0Vc1zE3y6DmQ+VJsbzsVtgPbhvbpubb8pX163&#10;J2wCPW8iPhRvWG/rrnWY/w+vo7+XrwM9rPueTfn8m0hW+u8Z7g2RdMevJVoRtwDMr/vivvKwuAJb&#10;EvOJeJjrRC2df/Pet+DtzlmH63Wm9l6KqvA319JQoXvdvtIfzz4Qt1MD7n+72AAY3lTb2+TL+ntl&#10;/CVco18SgPMe7zzBe3SrSq2UwjiHJwJTOxXwSBgnMM6ShOhXy6qisTFHFggkAo0EFwjCRXBOS+4U&#10;Jd9b4hwh2/zKo4KKpGgdyUs7v8aZGNN7h28apNKcvT7l+MUrjGkYj8Z43+B9rIOJIFaUPRGgdrUu&#10;RJCkUvPw7h0mkxxrG549ew4EEq1ojMQFSWMsAUloTCTyM6YFRF1XWFQq1pNAbIxl+v77pku+TpwU&#10;NpCUXCdIdSuAbf99nR/23iEHRCqRjKcjB5BIGcHHK38QAiJEsGpU0Q297+mOf90nrKtd9oFDw/i5&#10;//e+quaQ0Ke7j7TWa++noWL7JnD8EKw/JJUZEnEMfdNwP+kIyq5Id65IWZ3z7dJWK3+ipCJ4x2Ix&#10;J9GaqlnycO8RWVrw/OVLdJKAiwlOf4y673fOQRAolVwDpxOgMQ0q1UhSDu/d4+LykhdPv7z6/kFB&#10;PYSA7AGgbsZy4cYaDQGSNKcjBekOt7qn1uZGAqn613JFSiKFatOFsAIXijY28yYgpEZ6ifBxbD0Q&#10;pIp5sozxodbRZy6XJS9fvGT/YJ9iPI73q1AIoQnetWu1rekgCD5gXQ1IrLekecr7738Q6whEsjzn&#10;LMZEws7pZIKSYJwlOIsSRCAuEQDvXNMq3V/V4b0PyBsAupZItc1hQ/ARyO8DoVWTH+cFi9kpp68+&#10;5d5UYcslEo8ERmnCJEkRXnJ+vkB4z/5UkeuAbxyuacgUTCaa3Z0cKeM1L5YVdeVwHvIi4WAnJ0kC&#10;YEgzze7hXUa7d/AqR+c73Hn4HqOHj2F3Hz2e8PLFC6qnJyhvSHDkSnP+6pizkxOKPGOZaI6//JKz&#10;519gLk4RlUMYaAykSevTRXwqoZSI7r7jy2r3H2s8wcTxMqEjpwiUjUe3268JV482dFLxxRcf44TA&#10;qY8I/9f30Xv3SIocYRqaV7/m6/cl00PNeFdy73e+hX7vdygbwYvv/TlPf/Er3OUFuWzPSwtQUam7&#10;rgKzM5idNzz97DVpCnsHmsdvHzDKNVmR8OjhIctFxfyyZFlanBXUtScx4IPEGE/ZgNIBoWM96sUX&#10;JySZohhpDg52SVOFqRp2dy2vj5e8PnbU54Gf/s0ZF1/LefBgj52xRmUp9/cfMNmfMz18xYtnx5y/&#10;bDANfP7z57x+8ZrxJOXunX2UEOxMU6RoqAswXlCWnrNTR13NePggp8gVITiSRHL/7g7TPcWTp6+w&#10;Fs4XDg9MgSTxTCawNy6QCMra4YxFC4UxYJ0l8Q1ap4yznPmyogkCLzXCeDJlyfMCZMq8MugUrHHU&#10;tSHNUrJRRZoHUCmuqqmWhuk0Q8sES0mRS1gY5oua3ekE5cGaBpvWKJnE+Mt7zi8veevhfYSS0LvH&#10;ELHuJxON8DbWJqRqfUGfaAgcoGWM/1yA2cWSP//eX/C9v/xhJCMVYkUmJqVeBWcCUDoScUsi2Vqq&#10;NVqC9B6N587BLqNUcf5yzjjNKJRF2RpnAalI9Iiy8pxezHCAbRqkzAgqFpqVFGglCC6Sv5ogkVoz&#10;vzjhi0/g/tEup69eMc4Kzs5r5pcBC+RTzc5+DizJRgX/8A//Ab/+zaf89ff/N1S6w89/9Bn1Zc07&#10;7xTcvTMhURpbW0zjaZxB6glHd3fY259xMNG4qsHZhjQpCC7gkTx8+BaXlyU//Ktf4GfnHEwEe0WC&#10;QmEQLKzBC0iUYDRW5HhC7ajKgE+mfPif/XO+9vt/CFLzqx/+B/7V//qn3HXHOFLOTjyJEDgEZSVx&#10;1vK19+5x525OVc24rOCDf/Rf8P4/+iM++/xLgplxMX/Bw91zlM1ZnlkuTh1lKXBtvD8pBPcPUka6&#10;QaIIQdM4wXzRUNUJ89rxnW+8i6kuePHkNxjbQJ6AUqAUtWnwQJJKxqlipKGuDZfLioaAkwneB0xQ&#10;CJmhdcHpyTGLqsa6HOElgkCqBQKD8o7LyyWzEtJCcDGvObkEigmjnT2ePfkSSQIq4ejOEflojA2v&#10;QSoEgixLqJuG7/z2d8jTHFsvIsbex7WjVYzB/SBHvYrJABFukO2tcqJBjuXb+HDTs+wuBujqR/18&#10;bJj7b8pX19Uch7HcuuMNY81hPaNPUNSPH/skmeueLffHpCOEui0uHOal6583yK9Efr8ppxte63AO&#10;+tfX1cGG+eObejK2trWtbW1rW9va1ra2ta1tbWtb+/tiWwD81ra2ta1tbWtb29rWtra1rf1HsGGT&#10;MqwHvN/W3Np9/jZG9U2qYrc13296vf/32xS/ur91DY1D4Mm669g0Pv3P9/9+G6Bg07VtApgM/x0C&#10;UzrwV9eQuQ6IMmzy789n39Y1kt8GBts0D+uY9OM5AsiN47TuAfv1Mdg8r5vU4tetu9uu4U2gg766&#10;0m1KAP3vG6qn3bq2fGiVOSU+BKTvmj4lH3zwPm8/fptnL46pjUVLgdIahUAGR5FJTFMxyiex2Ukr&#10;KhNYNoo7+RTlKlSScH5ZcZEL8rEmU5IsqchzT1lDVTmslQSiogBSICWMlGI8kjQzkDo2b9decjrz&#10;jMeCQrfKRd6SpoE8l1xceC4XjsPdhOXSkI1SJrlgUkiWy0CaSi4uHaWVaB9IcVhn0DpQpEAdgcVa&#10;aXIlVs2cLniEiOCWs3nD5KJkWigEDiEMSkKiYNlUzGYSney3KtWB3b0x87KiXNbs7Gh0klAZQ2I1&#10;0/EetYXLi3OE92SZQnvJvHHUjWG2XJImOdNCU0wnFAvHsiyRXtKUjlcvj3lxfMLu3g7vfONdLs7O&#10;qZ9+Cd7z/OnnPH50n6O7j0iKnLffe4embnj99EvGI42tPRfH5/zq159y/60H6EwSrMbaDBmiokxZ&#10;1kx3i9iQjUOphCRP+ODrb3N5ccnTj58gbEAoxavPv+CjvR1UknNwMCFVAUHJ19465J/+p7/L//Fv&#10;/gqlU+7fPUJJxfHpOc7HhvI0Ta815AgRVZlFC45bLCvK5ZKRCtw72iHPHFJUjMaab7x3jwf3pxwf&#10;n/DrX32BX3p2dzKMsTSNRySaRCqEd9gm/gTnME3grXuHPDjco1wsePLJ59jGM50qEu3IRylCKaq6&#10;oTQO3zYMm8qBd+yMBSJ4tIaXXxzz9MUpZ2eOXGuUtdjG83JZc+/BHh9+831+J93j9LxkdnnB7PQC&#10;W1qa+SlVWdMEi0ZEBUFjQUjGI43OU45fLkhTjbUwu4hrUCmPTlof5KJaWFCgi8A3P3zMt3/n2ygJ&#10;n/zyC379o5+TSUmWZjR1gxQurvexZG8CYAnB0jQlzjRkWSDJWKnyKS0RiWY0LkiURLVKqAFHYyt8&#10;iPuBq6BceqqFx1mwJqo/qUQg8AQXleoRnoDEhoBv/bNxYEyEuDjjqWtB6RxaxYbHCHpxSBHQEmrr&#10;UQZ06hFKkNGQKIEJFguIRIALSC0YjxQPH+/T2Ats0zCajmlmhsYEXJAs68DFDJwWjPEkwfL86Re8&#10;FpJUWqYjjdCS+dLRNCGqrjnwIUJa6sYhnGU8khzuT6iahrOLkqp0aOlJU0WhI2jROosxDSEExvmY&#10;PCuobUO1rJBKInVslLdNybMvn/HNb3+I1xln8xKVKookwzrTqiK5FkfqCQjkCoQQG9fTPG+bX/sA&#10;LxcBj6iNsVXsxhZtk7pFCNWqNMoVMMN7tVJLj43/tm2GaxUVqxZAJjXj0QgpJfP5PKo+JSlB9YiA&#10;glwpQPvASh2v2/O6pnkpYTwqEEDT1Cvlmw6w6ZwjyzKyLIsNfu1rPngmo2lUjZ9MOD095eOPP6aq&#10;a4TUKK3ROiHRCVKqOL498Kt3fqUU2TQN5bLCtgrKTavs3qlJxjFR10ibvPdUZTmIHcRXAjgO47zY&#10;rCxblcDoGx89fsx/8sd/jE4TjGkwxuBcBGxFgFK8jizLSJJkBXQeNgdmWUZVVSzmM87Pz1uAVODn&#10;P/0IZ8wVqKUH7Lwt/lkXn/TjpusKpP4G0LaLYa6NRbg9tt3UPPlV4up1MfnVOa0HYQqxHvjYqUXf&#10;mFsRAWibCKI2NX2+CYjeBz1tasbt4u9ufV5TXFyjXDq8B9eN0SYTrFeKvwLBE5vzu/UQX7yR39y2&#10;pvrHvKnUTM/f9ZqauTmeEVAVrqnCD8dzXX4Zgl8pud82jrc1FK/L566NsWjHvlXtk1pHpfEQsD76&#10;fWsd1vvoO0OrNN4D0YUQ86AIFEtRLXGKkBJEJDsZAsXXA97ERnXq/n3setfQzw2/ClnaJtWuTQrA&#10;/dfWEdXdmLv+3HbnDbcqja1I60JY5YPRN8kbYLeuiT6sdJ6jmnNUgQ5RvZnr62G4ztbdX38XAPxX&#10;vXfW5Z7rwJPrGulv82HiDffzuuPf9v5113Qbgdxt59iPK9blz+tIF9eRhtxWk1m3H3Xrbt0avc3n&#10;CW7Ok7ylfjEE//bBxs661Tl0/utNa66vBH9trXAdaCA21GLWre9hna87ThfPDckTRA9k/6a6zW0E&#10;hpvmrf0Doe+H2ntdKbkC2XYK3D4EnPMkSecDwjUw9Gy+ZDoqQMTYVcorohHvHELJDYqJLWkY19dj&#10;HxgdWiB0CDAejVZAFN8C9Ys8vaZuPowlpJSkaYp1FiEleZ4zynNGo4IiTxmP99BK8+WzZ4xHY6RO&#10;CW3OIEnRCpJE47zDGLNSge/75vh9N8l0NpFbblofX6VOGq/9Kibrr7suPhdCgNRtbCawzuGcb5Vk&#10;ozawbAG5HdhJbjjXYZ1xWA8c1kw7BfNONbMPhurHLh0wqU9Cc1u8N6zl9l8b7itD37eOTGBdXXNd&#10;jfimr+i/z6/qwh2hWATt23Yu4h5Y5DneR4Kyqiq5e+c+88UC4yLhQPACmSQrddPr+RB0quKdX1ud&#10;UwtWK4qCR48ec/LyGNPULQmS752P30h2s6423R/z+PvV2A8JYIY5Tp+04Npa7hFFhTZGWJGJtO8x&#10;jaHWdfTZSiKV7l3v1Xh3tdznz1+gtebu4SFNWcX6bmQxXBHahRDXvrEW592K7PLo6Ig7d+/ifEAp&#10;SWUqmsaglWI6nUbyD9PQNA2maVbEaa3Xa/Nxe21cOsB7n5Q1/t8TfKxVIOJ1d/QqqdbkWcJnv3nB&#10;7jgFVyFMQyICiZZkaczToyKw52AnR4mYq2stSQrB4e6Io/0djDGcX5Qs5hV149jbK8gLwXiakKYZ&#10;wRmkkMgU6mrG6dwg0l2KXcWnxz/H/+Y5VmkeP37M3bt3eHjnAfO6pAkNjfRM7iUc3H+LXHjM7AxV&#10;XeJOYSkcTjiykUBKReSREWRpVPfWiSYIh1Ia5zxNYwDZrgePdQ7vrgDHUop2rAS6I1N2ERyf+BaA&#10;HCrc7HPq00+pRSRl2c0yTr40VOeQ72SMwjGH6Wv0aMT9dw946+43uXz2grNXZ5ydLKgrD9aRa0gK&#10;Sd0E6iogg8LZwGljqJevGY1TTN2QJ5LdnRHTnQJrZzTBUeSKNBEY40hUVIU3jcA2HpGCygXBepqq&#10;4ez0gp3dCVmm0Yni8aTg8G7Dq5czTl5aPv1lyflrw9fezzi6d4jzgvHOhHwkuffwgC8+PeHjX70g&#10;1J7leUOzMFyeLDk6nDAajZlKTeEs1gsEDZeNY1l6nn65ZH8/JS0842kBwlGkivt3D3h5fIExjlkV&#10;QcujDLSS6AQyHUHfi7LE2BQpBUnSksNYR5alWJ8yW1R4JMZAEDVJlpDnOYvK4qyl9g6pJUmWUYxS&#10;0jzBhQavJMuyYjSdMJ2O0WdzDnYnHC8WnF8uuHP/AeORZtbEWl7wMdswTcNisYSO4KjNT2iJE4OI&#10;uaEKIpIu9J5v0cuLtQJrDSpNubyc8/2/+iF//r2/wnqPkNdrB118qZTuxbaRCEgrRaIVIjhwhiLX&#10;HO1MCLbGZppxptDEWrwNAZQkSFjUFiEFqdKRKMhG35poTaoVCE9jHIuqwQZFmo9IEsf8/IQv5LLr&#10;wwAAIABJREFUZq8ZZQlBJ1jjcQBSMJqMIqlxYviTf/ZHPHp0l6o5x1jJv/43v+L82SV7I82dgwOS&#10;yPPMbFbSmMCicpxevmY6SXh4f48EcE1Nno2xTnJxWZFOEy4vlvzkp5+RM+fgQDPJErQIBBS1A+Pj&#10;uE3Gmr1phnYV4Fg2gf13P+S3//APkInkyS9/wf/5p/8z6vwJZJLLeYOzEu8ljRHM5xX370948HBK&#10;mgo+e7KkOPo9fue/+m948eo1n/3837M7hmrxS9761pjFyZyPfnTC+SlYFwjSEYLj/t0JRwcFBwcF&#10;1bLCuZTlcsliYbmYeY7uPeDh/UOeffZjtPBYKbAIhNIgFY21IAJZohllKcE0LBbRx+okx4QLrG2w&#10;HnSaoBKJNQ1VbTg4eoDQEil1S6UN3gZmS0vjBdIrzi4Nr84Cu2+/hROC+WKJDwKpE4TWnF/MaIxD&#10;SImUahVvfP0bH6CVZNHWLK/lBW3e5G/pPwihH3OJVTzBGuKlcEsNcRh39+uZfRK/257nr8sPNj3r&#10;H9YT1vUw9IHu3et9IPvwnPoxZj9nHpKpbiRXf0ONeFNOtu6zb+ofWJc7rOsrGb533XG3trWtbW1r&#10;W9va1ra2ta1tbWtb+/tqWwD81ra2ta1tbWtb29rWtra1rf0d7as0da9rKux//rbm6iGwZlND5W0q&#10;6cP3Dx8Sr2syHAJo+g++14GS36RmNhymYbP41b/hGjBn3ZhtUprbBJ4ZjtHwZ5Py2jqgxG3zeBtx&#10;wLCpe9059b/35lzE5j8A7+2G9aLXKga2r/aaIq5UrTqlo+E5/W1t+CB+COZZd/x+A8Vt6vDrlJ/W&#10;gV3omkOFwFqLC6C0ZjqZ8N3v/h5P/uxfYm1ApW0TfWMBh/cCrRLGoynCGwgK6wPnc8+O9KQ4jBPM&#10;F47TtOIwn5IIS6Ikozwqw1R14GJuGBUSJT1aB0QSlYj3xoLFwlF78FJQBc9FFditHHqiSANIF8hT&#10;wWQkWCygqmC+DIwyy45z5InkcKK5uDC4QjG7dDw7nnN3R0RAponrP88FXsC8DljnUFohBGgEMghS&#10;KShtVHwqG8u4GJFlGpVa0swRBFgfME3FclFSpAloxXiUsTPNaOoK29TYROElLBrLeJozGu9RFCWm&#10;LFFakmc55em8VcYOnC+WZKN98p2CSW1ZVg1V7UmUojaWly+Oefvth+zsTHj7t97l+PQUXy6olhW/&#10;/OXHTHb3SfKEbDLi8de+xnxWsby4INeSynief/YFZyfHHBztoTKJLz1lWROEx9gSnaSkWYp1gsY0&#10;iGDJ8ozf+tbXKGeXnJ9cYmuPDvDrn/2aYrLLB994h6ODCd42KOX47rfe5vzykn/1Fz8jH9/hwb27&#10;EdReNXRoTilkVE9t1bCkkPgODG89zhhCcBzuT0gTx3gs2B/d4+6dA45fvebzT55Rnnt2xgpjas5n&#10;UfFrZ5SCierRtmlw1pJIxeGdPfZ2CxQJTz5+hWsadnY0Ini81GTTA0Lw1G4OtiZ4hxaBVAScbJVz&#10;JAQk3kqaEmigto58BDuTBN9Y7GLB02ev+a3ffsx3vvYhSTbC1o5qvuDkxRN+88mnPPvsY8plhUYh&#10;RYINjt1JxsW84fgkkCaW0UiDhjQPjHKJElFhnUSRTeDhvRF37+1x9PAuZIZnT1+zmJ2wN06RwZEq&#10;T64kAoVSEJzl8uwYnYDSsHcw4cHDuxQjhcraJnotQHlEKpCJIggHSiKUAilbAUnRNm07zNJiZga3&#10;dGDBN47LuaUsK/AWJWQLAFV4BNYFjPMY57HW46wlBAkhw1nbtsYFnLE0xmKNxNioWlk1jsYGkhxG&#10;I8coFwShETrBE5AjwW5ecLA/oWpKZouad99/gDEl8+WCxkDjHMs6+guZWqYjiStDCxr0qJECkWKC&#10;QeioBC+ExNYOYz2ViU11LsBsWYMKpGnC3v6Y1ydLjHUo7ZBSMUo0i9riTI2QAt8qoY9FYFEbhAcl&#10;PI0xSC05PX7BfP42u0ejFkonW4W4dn/wHQBXEKTAhYCzV01/XcNqGKixdYD2dc1wom2SpVW4x7dA&#10;EBXV7q9kkuP+43rK2CsggBRXTXWtinyeZXjvKcsyAj20IrSN81Loq2ZdIvFCX2V0tSeGwN7OFGsa&#10;zs/PUUKRJumqCbEDoQOUZbn6nBKSvb099vf3McbwySefUNYlSZqs4kvnPI1p0DrB2YBpoqpd4y1a&#10;Kaw1lOUCay3W2ajI7D1NCwLoQFGdGnEfiNKB5K9iwJux3G0qNv19PAJ6Y0wohUIqxT/8/T9gMpnS&#10;NA0A1kbSFuscxjRIGZXe8zyqJGutsNatwAudsrvWmqoqmc3mGNNw5/CQH/3NX3P86uUqFh/GD5vi&#10;t3WKypti/m7ubotvV7EKV+DqrwrGHsbtm/KQ2xSHhkKmq9d6zeObzucacL8FoawD/A8VkDflJuuU&#10;Pm+71v491AfKDb9zXS6y6W/rxmvde4bnN4zpb2tAfRMR1rq8aR2Itn9sJeM660BVK3INIdeui69K&#10;TLZujjbF8N3r/ZxrqNg6vLek0tTWIJUiSBHh1SFgvcP6SPzhHLi6QqhIZCVER14QQYDG2ghgEB24&#10;N4LjEfIKhDVYN5vy5HX53RUArT2mFAQHnXZziAviRi5+GyBySNRwY6/prd9hnjlcV8P8ad15rJuD&#10;bo0oKZGiA7LK1s9eV+2V/XmPNzqEgJYS13bSd4QD/XFbl7f9bWslb1qfm461SU173Ziuyx37P0PC&#10;g0330m0N8utUwm+7vjfl3UMw4rrrWl93CdfWwDUA8kA5eQjWXnfMK1KL9aDf4ZpdFxOsvvcW37RO&#10;ze42Zed1e7hYU+vaVDt601z11/lwrIbz2AdYrL6jrUvcBhgZ7mN9gsahinTf+vvhOuB+JM0ISKni&#10;7i2v4mUxuDbnrmoydV1TVgsO9qYoKSNpYAsGliqC0VbXC+ieOmF37E5ZfVgPuppH2SPV9CtArlJy&#10;BTgdxlXdeFztN3IFRnW24ez0hCI9QomCd995zHRnh+UygpZm8zlPvnjCYr5AKYlWKpIADMDv1+dC&#10;bpyzTbXYdbHmcH67Pfx6zCVWxDfD9XYVx8WxFyIC+UwLkvItiFjKdt/yYRWrbYrDhvv2cJ11AKEu&#10;F+quS2u9tp7ardshMce6e2UIcur/24Hoh36vX18cApf6eeCbYpj18yjbdSVWuUV3vVcEnoqYJl2t&#10;fWMMqml48vkTsnTEznTKYrHEOIMLrHKrSPZw9Zlh3Ly6ns5fAEmSsLe7x6PHj/j0k0+uKR137+8I&#10;EgLcIDsQG2KV7vObYsQ+mMx7j9KaZACA79aGtRbXVAgZc7BEa2xLUOK8R7Rz5pxDK4Vq51Rr3SMK&#10;Uas1pxFkWcpkPObw8JDTk1Pm8yXGmDZGdKs1ZowBIUjSHKU0WZbxwTe/QTEaI5WkbkqMMUgh2NnZ&#10;IUk03jvqusFaszqGMU0b+1zPY67Fad5d+9tqzRIiIWIArEcg0FIyznOaquT0+DnKG3y9JJexfpUI&#10;iRQe0xiCD4xSiQ4WFRypkqSJYG88YToecXIyZ3axQGhIMsHBnRH37h3gfEPTVFTVMtZyGktpHPNm&#10;wawGn1xQ7M65/943efjoXfYfPWK6s8vOZIxKIc0E1cJG9XrvWM5m1BdnmMtTLl88wS9fszfyiKxA&#10;iYAQAdN48CpGwwIEloBHioBQAZXT23slQqjIzLGKV3z0p0oRlMRbizcGY0EqgUokZeMIXpJLSUDS&#10;GM+yLKll4GIh4NjiPvkx6Q9/RTHR3NmTPNwvuHs45ujwHvXS8vr4nPOTC+oyklaOckUYgzGO2gSQ&#10;At94ZqbCe8mlMdT1nCyJpKU6ASlAyxRrPI31LJeWRArqRrJcOryFkAqk19Qm8OzyjGwkOTgYs7Mz&#10;ZpJK0qJg/wDmF5bzk5Kf/fgJRw/nvPv+Wxwc7ON8jpApb79XMNnd4Te/+Jz5WYkpA5ULWDNnulMg&#10;RUNRBNJEsbejkTKwWAYaKzg+bZjuCHTmmRaagETtFeg05cvnZ9jgmZcNwUu00oyDJ4iA1pCmmqpp&#10;ECKNz0tUQKVRUb4YpTTGUZcNXgh0qldkOeNRTlk1WNtQVSFOsVRMdsbMFwtsCMyrhlFZU+Rj9nYK&#10;Fl6xNyk4nS259xB290ZcvpghUTGnFbEm2jQmPqtq62UB2bFyRX9qHWmiSaRu62xcI01O04QiT/Au&#10;MFuU/D/f+z7f/8FfY7wgCEXS+uGu3tURgYGIZLZ4ZOvr4/3tEd4wyRR7oxS7vETYit1MkQmPaomX&#10;q8ZircFWjnlpUWmGlik6gGsM1jn0dIJSAu+hdlC5mE/u5AWuqVakHQrJ/PIy1udcIJ3mFHmO83M+&#10;+PDrfON330e4kkfvPOJ/+dP/lxefz8i0YHdHopWHICmrmrI0NDZQ15KmDkzuFezv7CBDoFwq5ss5&#10;ZxcLLmuPm5/zyecXZBru3MnJpSFpSVyW1jKrBI2ThAC704JUObIsQWkB6S7/5L/8rxkfHfDFz/6a&#10;//1f/Avckx9xZ9QgrMI2cb9obMJ8blBacOdOQqDhybOaF83b/OF/+z+wkDnf+7//jA8eJ3z60ff5&#10;J79/hySUfPZkxvPPG0S7Bi5nJaOJ4mg/Y29HszPNWcxrmsZTLg11E++N3//W+yhhEKFGyIAMcY4b&#10;YyjkBG89WkGRKtIkYblYYqxH6YLFZUNpLCqVhCAZTcboVLEwFVXt0dN9EDVSZQipSHSCMdCYQJJq&#10;agtnM49VBXuH+3zy5ZdYDzJJcVKzrBrm9RlCSpyNpCBVbdjd242+wRq8j8SGN+oVt5DFB8/1ep/Y&#10;kHPCDfD7V6mb3VaHfGMN8pZa3DoV9WGc1sU8ffX3m/Vlfy2eHdZLhjFiF08MSfA3k+teP+cuhhh+&#10;37r6zabc/k01inVx621jvLWtbW1rW9va1ra2ta1tbWtb29rfZ9sC4Le2ta1tbWtb29rWtra1rW3t&#10;P4KtA9fcBgrq21cBr9+mnv0mYExn6xqBu7/3G/M3AUOGzZ3D5sfh+/sA7OF5vGlMhu+9Om+/9nrX&#10;KegNx7D/sLzf2LgJDD9s7B+e87qxWadENzyfvkrYpnG+DiyLjWOb1lz/e28nXLgOXls39pvY+dc1&#10;3K973zrlpXUN9puAI9019xsShvN3Y320Kttd46jHtyBJj5SCD97/gMlkh9qUsemrrrGNwZklzudo&#10;rZAqxVpHVVvSVDKr4enJkkLMEaZCp1FBebmw5LlEBEGaCooRLC4FJ5cenTQcTlKKPJAQsH7B3kRw&#10;MQdTCSoHSgRKD7PaMhmljElasHRNkcNkJDk99ywWjkXhMcaR6oS9ccKkMFgc+RheHpeMM02eZ9RG&#10;kWtHlgpEoqm8oXGBXCuKNMMta4INpAQKBZbAYmk42E8JiSCfWJCW+UVNWQVs8CwXlxQZyKAZZZq9&#10;8ZTZmcE3BpM2qKJg0TgWtWdvvMuouGBe1+yOxxgNo0JRGkNQOUFpJntHJEqQVRXTukJcLvFKYhvD&#10;xfExFxczJrtjHjx+yG//nuGjH/wQVxtePnvOJ599xvvfeJ/p/i4uaB699x6/+PGPkMKyO1Jc1g3n&#10;Z684uJPhgiLJNMtKIhEE5ykXC/I8QQhBYyzOW4L37B/t8sG33uejH36EdQZbOmxV8suPfk42Skj1&#10;Q3bHOcI5Rrnhj//wWzx9dcpPfvmc8c5ddicjFvM5QmuMaaLSUasGG0GDXVO5QCkwjcELx97OFCUD&#10;o1HK0eEBz5695uL1McvzhkQI8IG6kXg8xUjHxstyiXUGYwyplhzu73L/zh1en54zGWeMizFZAko6&#10;pJ5w9/5DjDecnJxQLRu0FEyKgizVCO+opWLhHEvjW9V2MNahk0CaS/Z2RxSFp5pZZDBk4Zh68Qlf&#10;fHHGrMoQSII3mKrk9//xd5l99+u8ePaM+ckpZjEjTwWPHo14+nTGq5cnZBry3HN0lOMxJDKQ6ICe&#10;ePbe2+W9b99l767CXl7y5Gc/paoCUmSYqiZgSFJFmkX/liQJSku0luhUkKQSpTzT3RyZemQqSAvw&#10;ocHjUApUlhKSgHcWIVs18LYJsu3mRSDJE0k+HUETwAqCE+zUlmZZUy5rTOMxlcU2BhUEaaoRKiOE&#10;qHpU17EhSoYGdFTO8y6gU8m4yJBS4RxRCWdpqFy8HytvqEvPZPeAwzsPmOyOkcrQ1HPqxRmzxRmP&#10;3/k6ea55+fKcxVIyXwRqKyjreBmJjmQaeItKBFJCmk/ZOzrkiy+eUDeBRAoyDcVE4IIgaSCxCmsl&#10;88vYGJ7nht29nKOjEZeLitpaVAgkSEaJpvae4A02eERQJGnG/t4RJ+cXNKbG2ajSI53g+bMXFDt7&#10;0Z+bCKawISCSFN/uR1IEnAApIpBFtaqejbVIGZBSXFMc78cp3f6yUkgkEFpl+at4B3ynlBi6eCeC&#10;sbGxMi6FXKlNJqTIVn0ySIkGpNSMRqN4Xk1DXdckabpS1ezAO0IO1LX9lbqdJLAzmV6BHNIEtIxk&#10;B208Yq1dAQuUUiRKobVkMpmQJAkf/eQjLi8vSZMkEgP4eP3GOoyr0NJC4ApcIATGGOq6omnqCBRX&#10;mppm1fyrFCvw/TqypKqq1+z9YaMizW0AoRAgSaISWyDw4Ycf8ujx20iV4GyFNRZjTVT/dFGhScgI&#10;MliWiyv1R9RKmVIpxe7ublSqryqWixmT8ZgXL17wox/9ODYVK3U1R2tAo5tium5ehmruw3inU7lW&#10;UqwF2l2LdbipqLRuDG8D+m2KcdcDqFkpat84XhsY3px3P4gVw0qlCnnVcD4EUr4pnh/mDf3m003j&#10;1gGDlNY38pRh82s/Xt10Xn3g9iZw/jC+Hq6LTWRft4FQh59fB9S9LaeIzc++BbbdPM/gr6u2vgnc&#10;uak5+fo9e3NddgCCdflRZ6vm3xDwRICk0gqpZFSDD34F0GqaBud9BJe34Pe+dUrAWumozJckhEAE&#10;LhH3uSiVx1rCuOtjuj6/7I9bbKK2hHAdYNdpnQ7XxToSgNvIz4akc8N1OfQv/fcOQYFD8oR1a7MP&#10;pFUy3tvO+bUq4jfGpTt30Wl7SoSWG0H7wzV5RdDi/n/VV9aNxXDcN+WVb1r/w/usO9+uWb7fVL9p&#10;7WzK879KjeO2OtCbVL/XETpsJtK7+X3DesG6cbxRGwlXqq7d3kFvP9nkW7tKkGzX1W0khH0fcnOf&#10;viIY6s/jNQB58DdqJcN9ob//rrvu4frug3y79T0EYmwioxkqwA9rOOsIEYfEHJtqLysSlGv+q7cX&#10;tPFmkOIaALeL97p/u/i385NpmkYyJCDLMkajMVIrjLOkOsFbd02Re1VLFGI1O+vqQf24XMrr49+B&#10;7ENgRXjTgXyHY2aMiQB27+Jy8I4vv3yKMxVZ9h5Hd+5ycTlH6wSqmp3pmN3pBGcN1nmqpolK9j3F&#10;96vj+433+rq65Drft87X3Pye/hqNQD/vr5PMXPN/CLxricJkiPdTHMg4h84iW5KzeCy/ulfWkTd0&#10;AO1ujNedWwd4HyqD3hbXDe/n/vH6MXX/nu3H2+u+Y3iMTaqYQ7KB/r56mwJpfJ+/EZdfrb+wIhvr&#10;xm0+nxME+CB4+eIF9+8/wFpLU0dixKIoSNM0xjjtHtjda/3zMcbEXDJOCj5AkiZMJhMODw958ew5&#10;ZTnfSGbgrIVe/hbJ21rqngFZ0SYCjr7/6+67PunUipiu9RMr0L6U+BDV37WUeBlBeoGodqukwrlA&#10;5J+7WkPW2pa4M4vEbNau8u7j42P29/c5OjpiMf+C0PqtPtGHcy6+3zmEFGR5wp27dwgi1rKqqiZ4&#10;z+7eHnme4f0VaZq1DmfMCgDf3e/hhsp7u94H9fpV/hIiYZ63HrxHSYUWgTxTfPHpx1QXx2R2wTgJ&#10;ZMAk1wgvKEuLM4FEQqoDifKkKpCnkjxNMI3leH4KwfPg4SHFRDAa5yA8p2cXLOYVVemYzz22afdT&#10;JVCTgntfe5fv/sk/Zf/xO+zcP8SP/j/23uRJkiQ78/vpYpsv4bHlUpmVmbV2T1U3miCAwWCGoAgF&#10;M8PtxgOFB974t/FCoXBGKCAHQhEKBksTDWAATHd1rV1bV2VWbpER4eGLbbrxoO4eFp7ukQWQN/g7&#10;dGV7mJubqak+fe/Z+76v4PTpC7798nPq+ZyyueD8YoIXgkQpEjzYmnZ6RnvxnMJP2VctUns8jtZY&#10;JAFrif4SGWsbBIRUKCGx1izeU9hYTvMyHgckqY61HUzMARb5PElAKEVtPMEIrMzQeyPmRuBci3Y1&#10;+SCueWsdWIczFu8D03HLdFwzfQrnowm/7iv6/YT9XsEw02S39pnNGqqZxbQevSDNqmqY1xahQCaR&#10;2EWQYtuWaWXBB5RUJBp6vZQ09/SFoNeznJ+WaCVQUtBaQagEk5kl72uSXoKpLC9OpoRgGAw1vX5K&#10;UUgODg3Dg8CTbxseP3rBxXTKm+/e587dY6yPJLy9YY933rvDN796SHXRMpkEpheesizp9yFNErJc&#10;o3uQpJCkgVnlaVpP1cB0GkAatHYkecHeoCDcSXj2YsJ8OseZWHdQQpJmCoJDa420gapp0UFR9DIS&#10;GQkshPIMBgV4sNaDULTWEdqaRGmsktStAQntzNHvDxn0e6R5gjENzgemszlF1mNvUFBdtDjTMK88&#10;pm0YDDJCmOJdQGYK62IdpypLnPUIpXGmXe1jEZge62sesM6jiEQwy1wmgtqjf64bw09/9tcr8LuQ&#10;CUkS516XPCVJkgWpnCSEWDfUWqGVRARPsJY8geO9HgPtCPUU5VsyLZGLWqJQCUIrxuM5rQsEFZXe&#10;EyEpEOQSkkQSvKWpHD4EauMxQZCphEQqtNKINKeX6lhXtx4bmYUoej28cyBb7t65xfj5BR9/9iV/&#10;9Icf8ezrBmsEg35gMJDkmcC3lsn0IhIYtETAdiIYDvux7mkc0/mcaVViBLRoxmNHr4A7d/YYZApf&#10;x/qOC5rSBCaVoa4sBwcZx4cj2mZO005RqeTBG/fZ39vj8Wef8If/y//MxWd/w71By3Gumc483ksC&#10;gXltaI3nxs2CW7ePeXQypRY3+Kf/w/9E//57/Pv/7d9y82bCL/7u57z7WsnR3h6T54ZffTjFmehv&#10;6laQ5pLjgwH7A8HBSNGaksY0lI2jtYKysrz7/nscH2Q8e/QIZ5sYIyqN84F53ZKJBJWkDPuSo/0C&#10;HRmb0DrBOMHFxQVtG9Da4gwcHx/yROfYSYOpWwKKEDRKJqhEk6SRHADnyIuC52eWaSXoHx1RNiXT&#10;6ZQkzfDGUAwGSB1rGM60lGVFEALrHO+//z7Hh0dYY7opzmWsuci/wjV58rb3z9flj+vvktfznm21&#10;0k31s/X6xDaCwE15+LY6xiZBgG358ToZ2zZAefcelrHZely5iTD/VblAVzigS6S0rQa0iQR0vY65&#10;qUa3s53tbGc729nOdrazne1sZzvb2c5eth0Afmc729nOdrazne1sZzvb2c7+gXZdY902oMr6/98G&#10;mNjEBv59VAa3vZDu/m2pNgRsBDavK4d1G1E3NTlenp/Vebu/ETa9yN8AlooKSFExt6ug2r2W9Xtf&#10;v+b1c3dVz4UIW8d92zPoNv2tj3kXTL+tKXQTEGIJHLpUY78cJ7EEc7/0QvzleXH1XsJi7Nj43Usl&#10;rs3z8FUv1tcb5TeBizbN7fXmgXXFs02/uakJd5tyW+eARYNwbPRaNmgmac7+wYjXXrvBLz/6EEmP&#10;QZbibEvVRsBnv1egpMIDjQ0kWUJtoyqZkYJR0kPZmsYYxpVhmBcoJUiVJPcCXcKs9BSpp5daskwj&#10;UaQKDoaCyTwwrR1JInAerAPjBNYrbABBVFlMJPT7mnEZ1SfKWtDUFpVFFZujkWY6N+SpYNbA2dRT&#10;9CV4g5SQKAWtRWtoW2iDZ1DoOB6zCmGgkJImBJraM57U3Lqxh0oLetJTV4ZEBVyQlK2hampAkyYj&#10;imJEXtTU81kkD5AaRAQVpr2CfNinbWd4DG3jkAFM42hqy70H9+kdjDg62EMlKcZK6trQti2ZEpim&#10;4eE3T+jv9bl185AHb9yjnpR89fHHmNby1RdfcPv1u+wdFKT9jON7t3gn/IivP/2MtqpItWB+MUO4&#10;gA+GrJcxpE81r8F7nHG0VUXez0kzjQGCcQQk9+7fo543fP7pl1hb4x2Ecs4Xn3zOwV6fRAn6RYJ3&#10;luO9If/tv/wtxpM/5tHJmP5gwGBQUTc1RoBzLYlMEFJHBdEQIEjEQqGuaQ1OB1KdIGjp5wUPHz2l&#10;fPEc5TypFIxGGcZ6XGVRisWccRF4bVqkgFu3jujlGXXVcnE6I9djej3N0a1j0iwjTXucT2acnp0A&#10;jlQr8jQhSxTCeRye1jqaVmBtyrQy5DmkhSBLAsM+pKJGGk+SwJ17h7z51k3Sfs6Hn33Dpx9/E9V4&#10;hOTotRvctwfce/Mm7753B9+2NOOHCDOlqi9AKR5+fUqmIEsDSd6CDCgEeweS9/7FXW7/9i3kTYVI&#10;IJwGkiIljFOefnPBd9WUop+hVQQtJ6kmz3OSLEWIADKADnjhGJcVlBY9gV4/qoIFEZjWJUhJ0cvB&#10;SprWMSub2KCEw+MjeNBFhRkpYuOuQhJ8wDuDwKGEJFECRVRE9tbjLIQgCSgIHq0UeZIsQM4B01ZR&#10;qVYsANFEooSiyMh6KQZJkDlCp0it0WlG1cCLr8+o6hcMBxWjAYyObnB88wHfPPyG83HDbOppWmgs&#10;lHVAakmv0GhpSWRAi9hjHILn+LUDhrcO+errZ5x99xDvo9q8UoKjoxH54Aa9vUM++OhzJidnNK3n&#10;fFzTK3LyLKXxselYhECaaJSH2hhc01IUA6z37O/3kFJg6ue4NBBUQmM9L06ecuPOa4isR9yeAsH7&#10;2LAv1ArUAQ6UjGpwyz0uwj0gCJwNUTFcyoV6qAEh8V5GVWEEISz2eXmpECxEWKjBK0SQBE9UF06i&#10;Aq7UcZzithuVE4NbKtgFRJIQZGAJfiiKIqqiLxrnV6DxhbrZEtUvFmCK2BMZVdakkmR7DkRnAAAg&#10;AElEQVRZihRRjUsCSgj8QgVvuSd671dqd61tGQz2UVLx9RdfM53NSPJs0bS/UB4XgixNgEDbNGil&#10;0VLhrEcKQVXVNK1BSU0I0JoIAAhhAW6RC+CJVlF9eRkjhIAzdvFbL0U2nT39Mu7bpgC9VH8HT8Dh&#10;g+fg6Aa/+Vu/Tb/XZzqd0poISHLO0YQ6klQIgQsea5tVGLRSvF6MXaKiWpi1lqqeI6VgMp3wV//P&#10;X9BUVVSOVyo+msVz3hwn8VKMtTxuCRK6jN3YEJ8vFNIXa3/1XwEhiBUBQzeWe5X673Wx7nqM2gUn&#10;XT23WDwvrii5r54jYWPeEUKE/IbV8VEds+gXsVm9ql5qSn0VoUA3p9iUI23LkwIs9tHoP8LiYTpv&#10;F+farvgtF6rhqziUxdoM/iWhrAji2K7SuimX2paXbMpFtgGP1u95K8A+XAVrSiFWhAp0/Mf3mTuv&#10;mmedpUIkQIjggugL12PwdQXwZd6xuF4PWgokgeAtxlmE0qgkw/mAc2CNQasIaAhXzicjGF1Clqak&#10;WuONRSKRQkZAoPMr5VGx2APCS9cjVntLF4jaHeOY64qXgOFL4JsIlxlb2JCjb1K27RKLbALiLtfD&#10;um/prqn1RugueH05D6QQK5/YVdCVWq+Anss8USmxcV0K0c3blmrxYgWidT4SCq0T863n5ys/AlFB&#10;egMo9PvYpvWxqebxKhLBTXad/9/UZL/uc68jr3u53rI5N+6O/TpA9jrit033cgX0/ApA9vp9bVKh&#10;23Q/qzrCAoSxXmuSi1rJtmsW1/ial4+Vi3gxEmZIIV+aZ92511UbX4Lku2uxSx6x7blvIhLsKk+v&#10;P5eNtYhrntEmNfdtoOJNZBqbjlm/95fVC0EosfLFTdOgZIybRefe14kesiwnS3MOD48YDvdQKmHQ&#10;H6ClpG1bgvNIlSCFwHWAqX4Fqnl531mSSnTBwJtqceuAkU1kFFrrSB7lI6lKVdfMq4RpOccjORtf&#10;MJnNOXl+xv7+CKUkeZ7Q7xfMygpr4/kTrfFJsiKdukruJK59npvqhV3rXu91JBV0YsNlzPaSfyEQ&#10;cAsykhgLFHmB1hKlY0zTNIa6aRZ7Zogq3ISN+0hX5b0Lku7e0zpgfps65yZf8yoiGKXU6jkvwfda&#10;6yvg8O66WO6R67Xo9fW1fu3r19AFUS9B2EvihRjfrPv45Xdfnp/9fp/GtBg3oypL2raBILCmRSxA&#10;mUKIFQB+ef/de+j67CXBiA+gRIZSiqzIOTo+4tHD2ZX7dc6tarpay1XMFdedx/uAVPrKM2yaZlXP&#10;74KzNhGDddfccnzbtn2JHCzRKZ6Ad442NHG2CRX9i4iEDsFbyllJCFD0CryM8UlRRALSpmlWv1vV&#10;FWfjMxDwg3d/wHQy48XZKXVTXs3NRMB5C0EybUref/+HHB2NsLbFW4tzlv3RaAGwj4q61hj8gmAu&#10;+CVwVmHMgozBRTX3sCRnIJaYjLtKCOU98b6WH4TFXAuevWFBU0745ouP0b5Ge0suIRUCrTRlFckO&#10;cyVJRQS+p4lg0OuRJhJrG7y39PqSg1GP4VBifODZ83MuzivqyuI9i2ckKfY1OhGIPOHOO+/xg9/4&#10;HfzoiFkz4xd/8gsmF+dkRZ/9W7e59YP7HL75BySDIUInSDy6mcP5KeH0WyaPv+b80Zc8++pXTC+e&#10;460jUZJkkT97Am3rFvcec0el3CpuXKabwvtY/xSB1lmSRDDYK0gSucgjLNZ4kAHvAvd+8D73/vkf&#10;II7u06oBbVVTnZ8xvRgznZbUZYMtK+x0Sj1+QXl+gqlnNLbi8WmDPHekyrJfNOz3JP1+RppqVBZI&#10;cx2v3wdUalBZwFgoq8B80jIYKKSMSvaNlcyqgPeW1lT0+oJeodnf79PLCyaTGVljqRuLaSV+Hign&#10;BtUI0h7IIJieNrRlw2DP0hv0yAcJR1mgP+rx+NGU05OGTz/5krKZcPfOEUokNG2DUJY79/Y4S8/R&#10;iUNPFkrvjWQ+F5i2oSgEWZYwGoBKDHWrMVZRtQpRQpYFHA6VeHpZwu3jEc/xTKcz5q1B15rEWbI0&#10;1nuKoofxFXXdoNSibhkAa0kSSb+fMpk1TGcN/UFOwNIrNP1eyul5vapzzUNFlmcMej1mF3XMQVzM&#10;H/I0xbmKet5iakvbWPq9YuVPsl6OFAqdKibTaWc/0ljjom8ODi9Aq4TgPTYElEpW6y9JklWOVjrH&#10;3/zHD/jpz/4G6wJBROIvQswRuzmZlBIh47yVCLRWKAFaxmepvGGY5+zlisy30NakSsXI1AdMgCA8&#10;s9pQm4D1AY1HKk+mAv1Eob1HCrC2xRpL3TrqENBZQp4oEhFI8wSR9HBtTVk31CbQeNCppm1rpAgM&#10;UsEHf/sZf/KnP+fLry7wrcY5SJPAoJdy4+AQFRQX0wl1ZWkXSuguBG7cPmAwKLDWMJ+VNMbglMIE&#10;xdmkJfjA3v4eN28cE+oZzkPbGhobmNQNs3mLVoI37t+ilysEKVl+QJpCv0j54oOf8+d//dc8//I/&#10;cP9ActRLMWVDOXU0rUTIAmMakkRw63ifs4uWdvAG//y/+x/Zf/c3+OSvfs4wM/ziF5+SlY947837&#10;SF/y9edjzp6yqK9LqtJy47U9bhz1uHEgGBSaZydjmtZT1oZp7Sn2R7z5+h4nj3/N5OxJrAOnmrYN&#10;NMbjJLQ2UOjA4aggTxzBGxKd0BhHVdbMpg1SSNpyztPHz7h9+4D9wR7Pn5/iZhdIWgIW5RoSZdEy&#10;YKxBi4C3gfHMM64C6kAzvjhHKUndOISS9IfDuIe4qPAegifJerRlyXvv/Yg8z5ldVLFG5cMVYqQl&#10;qc22XG77u/XNOdd6D0M3r+/WQPgeeds2wv/raoHb8vpNfQ+bwOzrOdi64vt6Lr/tXfI24sTvUy/b&#10;RG61kfh07fe2EQOs553L73Tj9O6x63Wjne1sZzvb2c52trOd7WxnO9vZzv4x2w4Av7Od7WxnO9vZ&#10;zna2s53tbGf/QNvUhL3897YXwOvN79epr603x3XP/X1/C3jpZesSDLPeYLgNoHGdmtj6eeMxl/9e&#10;jM7WsXv5xe3ye8sX2N3x3QyY3tQIebXJc6WF89K1XKcItEkRbBuYe/2l+Tal+M2gf3FtA/9yDC/B&#10;Zt9/TsbrCyuQ/NVrlC/d76ax2KQctW3M1ufKtnm16VybQBWb7umleR0619+9Hx+VlYaDHm+/eZ8P&#10;PvwFddMySDOyNKVpKkIA2xp0smjWRGC9xJqG2rfUvmZwUJAUBaY1jCvL0dAxTAUShagsWkUQUmsD&#10;rQsIrVGJRgRPqj1Ho5STSY3zAqkUUjscgtp4bCHQwaOFItGePBP0ewLTBspa4ENKwCEV9HNNL7VU&#10;NdQJTGae3qwhHSVYQIaAJDDME7wwgMdZR1YkuNbiG0cQnkRJWg/zeYk97COVRAK9QUZZlgQBZQuz&#10;qiZJh5TG0stTRodD6nKGaQwCyAd7qFTR3+9TtQdU9YSmqamqFt8ElIXyoqQsG/JBgcEzunmDIHLa&#10;xnL67DGYgA+OR7/+moPjPfYGBUWe84P33sE1NU+++5bJeMaHH33O7/7ebyO1JBv0uPPgdQ73D/jy&#10;V1/x9OQxL54+Z3x6h/3jQ4II5L2E1rS0lUUgmM/mCBXQSQqppgWs8RRZwds/eJvprKIxj7DzJqoB&#10;nZzw+adfouVbuFGf/f09mnrG67eG/Df/8vf4X//wZ5xMDLdu3uDF6Rm1tbRthbMtQkmQCvBY69HB&#10;I4LDBYlnAQwInvl8zmT8nCyAFnDr5iFJKnl6ckrAkyhwzkZAvIlg2aOjglRJ5tM5xkzJcsG0PMXK&#10;Hv39AXVlefT4MbPpDClgr5+SJgFvWi5mDo+ksZJy7mhrj8DTH0pu3RwyHCQkyiNVS2sqbPDsH/bQ&#10;heJXD58wm3zF9MLw+msJD94+ZnQ8IuvvIUXJ2fNf8+13My7OS8zsGe+8kdLalo8+vCDJAqOhRgrw&#10;waHTwNGbA370+/fYfyOBo5bQa6BqcUEwLhW//KszHn95RoKgai3eBcQCwOndjCDkQj0YhJQLAIbA&#10;Oo+zgZYpS4/lZRQtzgQ4CzaAcwv1cUkE1/tAEGC9wHvAB+QCaBAk9AeSfuHJM0h0RMFZE6grgRQO&#10;YxsSAVki0EotEArLPTY2pIfgIUCSKnq9QJIGMp2AyKnbwPnZBbPZlKY2ZJlkdCDY31MkSc7x7ddw&#10;aB4/nfD0WYNSCicF0xIaJ0jSQJEp+olE0pJqKFKNyCzPzp7S27/B0a0DJhcTyukE3wYG/YyjW3e4&#10;cfM+87ph2E9oS0VbC6omUDc1SaYAgUoygvcLIgCBsJ6L0zOSYkTe71PXE/IsYTgaYiYTvJLUc4OV&#10;JdPphFHRW/inhYpsh/zF+9goDYCSEfi+VA8OfvEnCVJGSHzwyCAWzYGBqN4U4SFLsN6lqnVsaI+q&#10;igqBXAFmIRCcxYmlGqWMje3SgY+Ns7BoOBNitVcnC/V1YwxNXaN0EoFASq6aFOmC8UNsBhdCopNk&#10;oc4Xoq6Vsws11GWcwhUVvzTV3LhxzPRiwunpCwICRyDJUliAe611q+a7pmmwLvrnto1q8rFxTuGD&#10;p64arLUYYwFBmiYRHBU30SikuVTmlhJjLoECV/dsEOJ6QNnVWJZFvOGx1qDSlP/s9/9zDo+OKcuS&#10;sozAdZTEeYd3C/CBVFdAbiul+k5wmCQpZVVRVyUAaZrwd//hr3lxchKBuiKu7QVib6PK0CbwVTfO&#10;6AK2rlMpF4SVEjdLwH1gBX7fphjejbXWc4BXgUA3KU93400p5RXA+/fLbRZ5Quf+nA+rObYEIy3H&#10;ZZtS0SZ1o/VrXH53M3nV1ecRQlToU1LRtu0q/vPe4YJ/qSE+hICzDustvV6Pfr9PXdfUdU0IAqk6&#10;RE5dUPsrCMu643vdGrgOHNcdoy5Qbh1g9tLnYeljFgBzwrUg4G3NxpvuZ8MddI4LVwDxlznV+mes&#10;APIsiL6kiCp/WgqssbStQWmNUnoBpgyIsFSSXo/9Fw3ZwdIfFGRZhm9rlFSRsCTEuRkW/tlfMk2s&#10;FJCvrI0VcQBb1LU2NV1L1PJ2FudYrq11crD1fKhLkLa+TvwGxdEuSHb9+XVBa6vfWO6ky/sLS/IN&#10;/5ISe9cHdQH4l+DAS3KDhTfsPOMIFOkSWGzLud2iuV8lyUvP9O9TXwlb5u16DeH63PnV9qp1cAWg&#10;uLH2wUbl+U1ECtddwxWQ+drn25TiVsDjl+o8m/3HVnKNDcdsOm7T+buK6N35fsWPb/KLi3hj25iu&#10;jg3ghd/49yUwQGt9CW7tKHivg343jfdyHXV/cxMpwHoNb5ufvUL0F64qeofFntkFXmwCH7+qRrgR&#10;PLvhmccxkQv2lAVQeBFDpWnKUjVV60iiFBVVNVlaUOR97t17wPHxiJ/85De5mAdOT1/EcxJBy3Ud&#10;AW9Zll25l6Uya3cf717res1pfX10fdw6YHd5rFaSqq4jmM4YyrKiblrOLy5I8h737r9Br9jj7OwF&#10;AkeR5zjvMYt9Q6QpAE3ddPZi95IP30RQsKlut8kndP35dX5nuZ8uFeCX31vGWKvALASUkgx6fW7e&#10;OKZX9BgMegghePLsGdN5xWxWUrUNMigEL5PibKpXbyNnWJ/XXXKV7ufr97lpXq6TIC3PkyQJbgFM&#10;Xo8Lu/NhCRzvrs3l+u9+vq2G2N2Hl7+ntUbK5Zxkw/MKqzgk/v5lHJ0kCUIKZrOKyfiC0Wifg4ND&#10;8rygaeqFwrhZqaYv7znP89XnV/ZMIsmPsZ6qqhBAlmXcuHmD58+e0DTNlfuN43d5PZue1XIcu6rr&#10;S8IBpS59ZpeQoKteujzXEmi1vIflOCepjjlbcCxK9HGclvGNi2RDxhhU20aV5QWRQdu21LVbjU1t&#10;DXZB3DC+uKBuGu6+/jpVU3F6doq1lqIoVkQJ1likVkjheevNB0jhMdbgrKfIC/I8XxEdWNMSvKdt&#10;DcZaRIhkTtGXLQkOluRYIhIZLO65S0531c9G0gSJAB9IM0WvSHn0/Dva6QsK0ZLrQCIVe/1erEWW&#10;FcpHf5yngkEvoZelgGQ8nrM31Lzx1l1S7VBS8OLknPOzmrr0WAdZKikKidKQZiBVIAiHyDWz2Zi/&#10;/pu/49l4yvH9N7n97vu89y/+NYcP7pEOc8pywmQ8Z/r0OdWkpjk/xZw94+zbLzDTJ5w++Q7dzmF2&#10;TiEgk2CFZ05AJfFdgrFEolAfx8y7Zcx9SfKmOmQMQoAyUJsGKeMYJYlCqQSpNCJT+HQP3Ttk6jSN&#10;TtD7OXuv3eBmv086vEEQCcEFfGNozs4YP33G2ZPvePzJLzj54pf42Tl1W3EyazmbGfraIRAMepJ+&#10;rki1pVck7B8NOU4lPkQCyfPTksl5iQiQiBhjBCWpDZw8a0hTwd6e42BfcXDQY//wiOl0znRSMp8b&#10;pAJdxZpiOwv4JhB6Em/BtBUX04Zbrx2TZBm9LPBGdkDRn/L4cc0Xnz7j6cNzbt/e5+Cwh0og6Slu&#10;3Nmj16spipbpxDKeBsbnLXkBxgSKzJFnmmGu6RUZVqTMKkfZWGojSOrAoC9RWpFLeP32EQ/xTMuK&#10;MIMiTwkiRYdAVigGgx4eQdVYGgOJFkjp0IkgSRWDQcHXv36CTlKU1oTgSHVCr+gzLxvyoo9CYltD&#10;nqbkeUpVteRZgUCSJAkgF+f1TCY1/WKAkhB89IveeXSSMJ/OmM9L+v1imUTinUWI6EO8s6hVHU1f&#10;Aet6H/OFv/35h/zxn/wU4yEIidYSKfzKL72Uf3kPwZLlKVmiUQSEd2gB/ULTS0QEs2uNtZpEgJIa&#10;hKCsamrTUpkYcfoAekGUWmhPkYAKAuuhtRbbGJwDtCRNE3Kt6GcaGRxN62ibhtZ65q0DrdFCEoKl&#10;yBJSIfjqs+c8O3VIrQlWIGxgb6Q5HhxAHXj+/CmtcXgnMEYQkNy8vc/tOyOcMxhTMZ+X+JBiPYyn&#10;Dd7D/ijj3TfuEtqWtrYkAhyB0sOktAgluXd3j0xZnDEkBGSSszfKqasLfvZ//Duef/sVD25CXwu8&#10;DTQVBCdom4Bf1FAPD4pIPm33+b3/8r/n8L1/xs//8mdUj77ko59/wrNffcDv/+ZNhpnm7FnJl59O&#10;Fj46EIIk0TDoafb3c44OEupywtnpjIuLlNksUBnFf/L+G7TNOfX0GakUkGiq4Gk9eCRpltA0Nb41&#10;jAYprp3TNgrnBcYZyrKmrh0ilWgZ+OLjD7hx3CdLEoKZ8+yLD3nrR+/S2hpRnlPIBo2P6u5FwkUF&#10;T89q5j5BeMu0rGKtxjt0kpNlKSH4hcp7IEliTHP/3j3efPMtTGvA+0icGzwEGQm6gwUfEEJdfc+5&#10;loO9iphtWx66KU57Vb563XvjbfHmNmK26wDt3Rh10/c3EfOv572byOi6hITr47WMl7pkQK+qp206&#10;96Z8rltP3pTHr+dAy78t69/fZ8x3trOd7WxnO9vZzna2s53tbGc7+8doOwD8zna2s53tbGc729nO&#10;draznf3/YK9qzN7ULLtNdbF7zDoj+/Jv34dpvXts93yiA+bqvkN9lZLVOljl5aZd8b3Ha9ML3Osa&#10;SdfVqbrHvAx4X3+53gVhfT/AVhe8sFQ026RitP7Svfv5JgWil+eEuPb5b7qu68EurJS+ukCObQCe&#10;TX/vNpGuz7n1e9oGeN80/7r3ch0Q/lXN5evneblhNzbMKKXwzpEoxQ/feZujgwPOJxfM24ZBntAr&#10;cryz6KUaiFAY31IZgwxRARoU47KmN8zxUlE2jrIxDJLYNKuEQSuPkAFjoKqhNY69fopaKNH3e5L9&#10;oWL83JMN9AJoH6iNxVq5UC92OGtRUtPLFOe1Y9YEqiAolMbZmkQHRkPJvA7YIJnOHLMycDRUBAE+&#10;GJQUSAGDRFBbh6ktWZGSphlJahbqxh4twLYtZdsyHOb4piHv5Qz2LG5mySwY67iYztE6QaeGLJcU&#10;/RTKhqa1tHWF9Y7atdx6/S7WBp5++y0hOPCGVAis8Zw8fkz1zh16Nw9ofGD/5jFvBI91gfNnz3GV&#10;xU1qvvr8aw6P9rl5fEiSZ7z5zlsYa7DPnvLw6y85Oj7ijbffJASJLHrkSc6Piz58BE9OHvH4u6f0&#10;BgN0nqAU5FmCb6MalDWe+axksKeimi+K2nrKpqXX6/P2D9+lrGr8oyfUztOYlhePv+PZ/hCcR0ro&#10;9VP6acKP37nH9L9w/Js/+hnz2rI37KFqCwSQsUE6CHABhIrNS661hIVik1axmXo2GZOqQGg8/UFO&#10;0cuYzee0bWzOT1QEZVjjkS5w69aILJNMpxdY65EyQWcJOtNYJOOzCecnFwhryTT0+xn9TONbQxM8&#10;XmY8edZSTRrSVDIcZuyPYDiAo4OUREmsrUEasn5CW3pIc06nlvH0ghu3Ct7/7VvcuH2I8ILxheGb&#10;L5/xyQcnXLyocMGRF5LDoxwfCga9OzTTU45HKQpLYwP9myk//Gev8cZvDBD9Cq8uEFOHHytOn0r+&#10;8o9f8NnPKuwsqpj3ktisapbqq0FgbdyHrAngieQCLqr26EQgJVFVXApkKpCJQCfEDlcV0EqRKrmY&#10;pw4ZwNlAcIFURxiC8azAdL4NXFSemQSlQSVx31SJ5Ac/vEdV1zx+9AzXRiIDISxCgdaCJJUICUpF&#10;xfWgBNYpXC0xsxpjS5w/BxzDoeJopHEDidaOXl9Ggfu0oNfv8/TZGc+enmGcZnS0x9jMmLYtQQn2&#10;hoJEGbRKEF6QFXBwOODBO+9SWsG3T8+wCF5/9z64gHeeydkJLyYTKv8IY1vyYcae30Oh6PeGXEzm&#10;nL44pZx5RvuSIkuwvlmAXqLfffTtQ3744x+h0oy2nLO/f0DZtuR7Qyp7znhmGY8vyEZDnEhAKpSS&#10;SKUhxPntQohEA4uG8ujbO3sXUUlqifSLIPhIaiCEisDqENHGIUQgZQiAXKgj+0WDNiE23dJVtYsK&#10;b05BCJdKvcioBu28WzXBCXmpGpXohOA8xtoF0FkSNaS6e+8CnCUVQVgCgTRNF6qAcW81xiClIkuT&#10;K/GGWuxxr79+F6UUT58+ISya9XOdkWVpBI/5gHM1zjm0jiX+sqqJu4rqqJcGrPULwEGNUnoFEpZK&#10;bow3gg9Yazbu2d8X+Hv5XVgRAgC/9Vv/lLfffpv5fIYxC3V3wUrlNU2javsSvLBs/FvGJZH8QJEl&#10;mn6vx/j8nMnFhKPDfb799tc8/u4xUil0olFax2cjtxMvbQKTuw74YWndhsQuMdASrClhpZJ9GU91&#10;CB64Xo13HSS0Lf7pnmNdqWl57HI+dM+zLT67ruF1E6BpCT7fRKK1TfG4+xvLJs5ufN+N/brx5boC&#10;bxfU3I0Vl/HqupKvFAJnHcfHxwwGA87OzlbgpxDc1lzrunxj0/12r295L918qfud5Vh2wWTXxcjr&#10;83ZTc++r4upt39/03K8jVdsci28meIiwgOW9Boqix3xe0TSONM1W60wS50RsDBZX1k+cLwLTOvYP&#10;91GpxrUrLCA++BV4q6vuug3Iu1rjbFOr9S/lgEv/41xnra3lw91x7c7Z5e92AWTr835JJrFcF5uu&#10;fZ2U44qiWOdaluC+7rk2Pft1v7Apj1uvNSzBd10AYnf8roDpF747TVP+Ib3aSsb99AoA9Jp6yTaf&#10;9n3m9SY/u61xfpMP2FYj6T63TT5lU01hkzr8et69zS9sUnBfB5N253X3Ga+TK2wC42+qG1zxI5cH&#10;vaxIvnHvXTIcXi77GLotSHnYrlrYvd5IUrSMD8OCyEEQhFiBvdf3lBVZxIJ46PuWr5bnfvn5hyv1&#10;nK6i8wpgv4UMZn3/2XbM+ud+5WejEw6L+1rGTEvyjhiQxjESUqw8rLU+5ilJBLGGAMlCdZoAg/6Q&#10;2zfvcHi4x7/+V/81b7/9Yz786EM++ugjTk5OmM/nCARaykikJ0UkYFrE40KIBSGcWCiYBzxhFUur&#10;bTGkWPEVxfgpRBKjTb5My0Wci8AYx3xecfpiDCR4J9g/GDGdXlBVM6SSpHlBzwakUNRlxXw+Y17O&#10;472/FN/6VT1tff/btF9fV9N91RraBGK++qX4P847siyl6BcIJRiO+hRpSlU3JGmCbg0IUELhQ2R6&#10;U0qv5u7aCTfGaptijOtIUdfX53pMuH7+9Ti6uzdv88VdBcxL0KN/aW+8rka7vm9prRfrJI7HOgFC&#10;/L5/aU3Hz6Btm8U1BKbTC87PztgbjSiKAufdal9P03RFMLaMzev6Mm9b7nFKyYWYeFjFBXmes3+w&#10;z93XX+frr75exSeyc9ymfX557atnsQDxayWjwnwHTNXdm5bXsl7fX46XVmoBhF2MAyISlREJy1bP&#10;wK+ceTwvHuMMbWVJvCHVCWmi0TLm8M47Wh/JN3SS4QOcX1zw5htvcXTjJmfjMQG3yPejQrRUkVjw&#10;9u3b3L51C9NEkHuRZ+R5scjdWZG+RVCbQSzmjvcO6wwLnjo84LyPhIqLOEqIQLwVsSLgi7Gfw/mA&#10;8yAJkQAx1QhnePboW1Sw5NJTCDje75MnPR5/d46tAkkKB3sjjg9SlK+Zzxps27A/Uty6MUQJuDhv&#10;OD0Z07YxJk5SSSEDOomgd0RY1DIABTqROBl47cEdfucPfsTg3hu4YsCjh8/57qd/ydnJCScPv2U2&#10;PadtDKZtMfMpwkxIQkkmAv0kIENJ0VNkQC4U+IBTASHj76ZJJBMMHhBxz7A2jp8IcZ8JgFm8N2lN&#10;oJ2CkB6pwAWHUJAkkrRwJIMBN/t9yPvkRQ+0woTAbDLn5NFzgnpMMhwis5T+3oj9Bw/ov/Ued4Pi&#10;/fkFF999x8mXv+Ljn/0Zs0efYWYnzM2cdl4xmVk0LtZDe4bRoSXPE/JMMxoNuHu/x7A/oZrUVI1B&#10;S0uqA1LBfAZNGXg+N0wmEy6mJcc3Bxwd7tEfFMznFZNJyXTmGJ87hJMEF2jmHmMgHwiEg6dPxgxG&#10;KVkmSJOUO3cH9Huax9/OOT9t+dXZc/aPUm7fHjDazxCJoBhqskQyHFiKiePFC7MMybUAACAASURB&#10;VEPdgFQyFqxEVGh3tKg8ZTAsmMxq6qYlCMW8aknTuB/nvZTXbt3AfveMsmpwIQLDs1QhVfRd/TSn&#10;DC3zuiaInF6WI6RAa0FWFCRZj6q1DPbyVYxzfLhH+egx3lm8ioVTLQXDfsH0wiCVwgWBShS9VDDq&#10;C8YWZrMpo1s3SZWMdWkXCV2MaTHWUDY1w70BprUr0lCxiFsIEGSM6yLJlscaT5rlWOv5xS8/5t//&#10;2V9gfCScTNJ0QQbmYr1xRTLJgkAukgEprckW6u94T/COJJHsZRk6mNUcUonAWodtWwKKsjI0nnif&#10;UiKCJ1hIEBRZglYgvSCg8B5aD0Eq8jyl0JJhL0ESqKuGuprTWoP1DqkVKk2R0rE3HIAITGYVbSk4&#10;7O9Bonj0zZhBTzHM+whvqaYGQYp3lqqxtAFGR/s8eOMedT3FtA1t2WBtoPWSaem4uDD0+oJ337lN&#10;Iiznz04QWNoULJqqdjStZ9BLOToYAjVNY0iUhmBoW80v/+NHPH98zsFeSj/PSLWiNobWRXI77wUn&#10;z6bsH2j2eimN9fzw7fcYDfb4i//zj7h48jW//vJLPv/bn/LWLcX9OyNs5fjl3z2jvPCkmaK1kouJ&#10;pegL7t874MHdA4Kd8Oz5hPFF4GJuGc8Nd9++T6I9vqkJvo3+HLCA1QlOpRgbsKbhaFCgvCN4T9PW&#10;WCupKsdkUuMFKCnQSSBhzsPPP+PmzZtI0/Dp3/45xVCDm6EuHjLSDYUM1K5CyZQXpw3PTiyVS9A2&#10;EDxUVc28svRvHMd93dpFHiERSOZlyU9+8hMODg7wtsY5u4hX4l5qjFuQkqpF/C42vpvfWssRi+jb&#10;h7iOOgG2kJd9AMvatd8AUN9Wm7oOCL8pptxG1rmtR6Ab13VrbN338tvjn+sJ17cRU3Zz3201s+/T&#10;s/ESydr3GM/1Gs2ryOfX/76zne1sZzvb2c52trOd7WxnO9vZP2bbAeB3trOd7WxnO9vZzna2s53t&#10;7P+DbXvpugmUvQk4/n2AJ5teLl/H5v4qVfht4KVtL4uXjYfr319vnv77vIh9tfIgG0Ej62N+HdDh&#10;8hyXCujbfmsbAGQbu/6rCA82vUB/+XuXSonfp3ng+uv0a4QG4RJ0tvaifxtAaVMTRRf01H2+15EI&#10;XAeU29YosT6v1s/TBTet28tEA5fgI+8cWkge3L/LT378Pv/3n/wppdYkCoo0xbRElR8PIHFB0JYN&#10;RZaidY4SgsrMmDeOTGrqtmFSW0b9lEIGijylbxrqBowR1A1cTBpyHRgWGVIG8lRyMJR8+9RSzluy&#10;Hlgks9pS5opemsbOy2BRwpOIgBIC4+H5uKQo+iQqQYiWLA0Umae1giJXTC4s0z1Hv8iQKKQEETy5&#10;EkghaRuLzwRpkdMj4OczfAjkCObWc3Y+Jev1SHQWFdIGgdrOyVqPa6AuDZOkQiWKIhWMRgOkD9hZ&#10;Sz0t+e7ht+R7BXkx4sHbP8RYQfvtVySNjUq4XjA/m/LV599w8/YxOpPUtWd0dMw/+ZHicxTVrx8S&#10;PJw9fsEXX/w6KrUWOf2DEW+88zaWwNOTp/zqs0+58/qtqEadCBrn8Bru3buLw/P8yQn7h0e8dm8A&#10;UpBmCil6lNOSqmxoTIuQir2DEWmaYG2gLk1Uvx4NePPdBwTT8uz5Kc562vmcF09fMBrscSbm+CBA&#10;1gwGKb/14zeZVRX/+x/9Od4WSKVI0oTGGSAglcC7CIz1wSGkxDuHFLFRsJxV1POKgVYrBTTrHbOy&#10;pDUBlUT1Z2sdAsegpxDeUM5agoxKJjJReCGZVY7z5xPqumUvVxzu75FpiVYKY1tCkjObWR4+rNBa&#10;8Ob9jDwTpAnoxLLXzwltyUVbInUAA/mwj0z7DG68xesP7jKdfs2DN3OCmfP8xZSPPx7zyc/PcVNP&#10;ImC4J7lz/wb7BwXPTmd8+skJRa9C5QEjPQ2Bd373B7z3z2/Qe0vCQY3IM0JTUj9u+eWfjfmL/+uM&#10;8XcejUBLgWkCTSMRKoIftIoN5FkiESrqiGdSo4Qg0RKtBEJ5EA6VZFGxWEt0liITRRCCLOshhcZ6&#10;j/PQ1DXWOIS34GqEqQjWopRAa4WU8XdCAGMc1kLrBA5J03rOpjVZnjJrBMEKerlGKUMQHk+gNR5B&#10;iMB8F7ALIKASjjQRKEkk4ZACV4PUhn4Pin6CzuL1p/0eZ5MJH/zyS4Rqee3BCJmmhEmDyFsyBCIE&#10;Uu0J3qAXzWHj8Rjx7VNkMeTu3de59doNrIT5bM5oMOT0xTnj8Tm2sdy7/TqDXo/TF6d89eW3NHPL&#10;aFgQ3D4iXDCfl2TZkKLXZzYrsUGQJhLTWr7+9bf8+Dd+yIlz9PI+xw7O5uf0ipyLWclkMuOwbQiJ&#10;jGrcy32bbgxzCWhdNuU75xZgh9hUfxXEJREiKrl7t9w3liCHSwD3ChQvxAL8IyPpActGurhHRqCL&#10;XAEglmorYvG7UTnPI2QEWqqFip9sW5yL6j4eYKGKHtXQFhLgCzVMgaAoCpIkodfrUTc1QgiyLCdL&#10;c2azGVJFkgzrDPfv3+PwYJ9PP/6EsqoWXcARYB28xy+AyE3TdPZCRZqk+MUxUUU+ZT6fX1EhTBZK&#10;9LGtf9kEeXVPbk27UijcpMa4HvNsAslcVc2Lz+zu3bu898P3oqqRcyuZ9LY1q3NrrXHeU5ZR1T3P&#10;85Xq+HLuLMcuhMD4/JxBr4epWz784EOM9ZFoQGqsAyUvVZK7McgSVL8OTrxOdbULcN52/yEslUol&#10;QvgVYHtbTLQpfr9Okbcbp3X/vS2u3qY+uo3YYD0m697vCrO4RXV4Ww6yrvq6KabsqkuuqzItf3+Z&#10;j7jgETKSCS3BduvKyREYF+fTbDajqiqaptmqVLyej3Wvc5t68PqzX/qwV+Vp6wDpdcX763KcbXPz&#10;+xJHXTcn1s+5aQ6tg3y3kbLFvzmUysC09Pt96qrGtI6sl18FDPvlWC8JS5ZqWRalBUIGRvt7ESS2&#10;VD2NrhbJJTBu6SPW1/E6sYToEiqsqXourp5LRd4tCrpbQPDrgLvuNW2yrqrxpnW8Ld9cAvmXoLjL&#10;46NPjdfG1lrDtubxjb/3ijnTvS7vI0jMek+SJJHA5u9pIW7kL6lGb5q736f5/TqCi79PPWLbOtuk&#10;pL7p9zeN8/q+tGkvva5Gs+n5ru8N1z2v6/LzZRy2SWF52zjIBeB7dcxGoroYI4nlOg4BIeXqua8D&#10;dDfO/e66dh4vlmipS3A4QiA3EAiGBVPZEnoclgUZNhOMrMZycb2vqle9tJ8CvqPevAm0u20/6o53&#10;F/y7BL4jIgWT30CuImUkFlELH6OVxgcf1ZNTtYq/pRD4BVZeqqh+nChNmmRolXHr5m2Ojm7y9rtv&#10;8Jv/6U/44IMP+eTTzzg5OWU2m2HaiuAdvSIHPMa6K0qVfslYEhaEVksAzqb4oRNjiAV4fgmmD4t7&#10;l1Li7KV6dKo13gWqsuXFi3OUShn0h2Rp9D/O+0V8rCjyQJ4WnNQNTdMgFmQb1kUk56XPWdY1r4LU&#10;t62V6+qLr663XoLz1mtfS//rPehEk+c5QkJrDHXbMp9NGV9MOJ9MmM5L2toghEQu8qTLGtlVAPe2&#10;ObutZrlOXrQNqJ6mKUopjDFXfO22fa2rsnndtXStq8rZjR+vez7rZEpXY+Btft8vcs3L/TQEvyDD&#10;uawzNqHm7PyU4f6QW7duk6bpVbV2ISLZWwcYpbWmKIqVsnuSpQgl8C6QpCkSSFIFeG7dusXZ2RkX&#10;43H36q5c6zrxgCCgpFipnGslF2nkpZ+w1uG920j61Y1RV/9VKtarrMVaj1+qoEuJp0NKsvCVnhD9&#10;cnDUJq61NM8Y7Y9Ilca2ZqUCHcfZo7TGB3j8+ClKapyPBHLLfQQRSLTCOkHA8+aDB+RpRjmf0yty&#10;er0CEAuirkuCMmNtzO+dWxGSBBcw1iF8wAVWebJYzAnvPT5E/xVCJPBQQmCtWYHiQwioRNDLFU8e&#10;fsP42UMyGegncNhLee34mF//+pTJixYlBEoFbtzsc/vogC8+/QpT1bx2e8DNwxzbljw+G9PM41im&#10;yZI4M46mVAulcsAh8R6SRNMf7HN49w5SJXz88a94+Kd/xXw6xs0m5P0DioOb7A1GHI9GZFnOYNDj&#10;+GCEdhWuHGOmE5rxd5w9/oRmfoLwILxASNCpQOvoB4OPe7ZzgSBiPUQgYi4fQiTUi1k7znt8kIQQ&#10;azVNYygbT9N6ZqUnTFvs6TmPz/+SD78r2b//gNv/5F1uvf0Wozu3ydIMY6FpHF5qtMopJ1M8lr3D&#10;2+jhbQ7fe52DH/4Ob/7+f8Xsydd8+bOf8s3f/Dnu5HO0OQfjmVeecuwZT2qKvMGLwN5oxo2jAaN+&#10;RnKoSFtLPa9p20BSCJLU0JSO1kDTBJ48sTw9GXP3dcv9ewNGR3ukg4Jh0zI8sIzPG+azFmvAVIL5&#10;3JMP49qr6xJE4PC4z2s3j8hvawZ9wfMnDY+/a6gnhsf1Oc97ksPDjKP9Hon0aC0JokEEzfnY0dQx&#10;NnICMgxZ3ou+TAp6eUFAYaxlVjXkIaFXZIQQKLKEW8eHfPXtE6azktY69gYFSikyLcmTAp1kODxC&#10;S6RWtKbBestAJ9y8OeK77064cTzEOtAq0O/nkQigbpAhRQSBDI40SfAOfBDYEJAeepniYJDyaFxR&#10;VVOKdhTXsQ94a5BKk+UpdTOnbusF2D3mNnL5bmpBkhS8B2uRSuKMIc9yjHH83S9+yZ/99K9oXBwj&#10;rRVi+c6vQwQkCCuixUAgSzPSNEGL6MeDNSTCMch7DAqNtAacIShBmmbU9RTnoHUWh6R1DikFRZHi&#10;jaWpPffvvY6dXUCo8SKS1lS1pW5hsJczKBKGhSJTgno+Yzaf4ZzB+kDron8TwaPUghzNQlsHhNAc&#10;jPp88+QikvymCalQyAVRpzWW2axlbgMHd+7yu7/7W+QaPvvkAxKhKY2gsVBZz9m4IkkUb7/1OscH&#10;fS6ePkZLjw+WtoXaSqq5wVl48OAu/UFCNZtTNQ3ZsMBYw/T5mPPnF+xlklE/JU0TmjZgG2iMxwrB&#10;rAyoRLI/GiBVRn//gMFwwL/7t/+GR989xQX45rNf0hOee7ePKZKMb76c8PibmqKvICjO54GyCbzz&#10;xoD7r/dI0pYvvz7h6bOK2mjGc8Ot+/e4cbyHaSqy4PHOEIQGqVFBkCQDXlwY6tYQQstBkZAmakHC&#10;5GmN5WI85/yswQP9QjLa+3/Ze68nSbLszO93hYvQkbq0aDXdPT0tRixhC2CJJXYN+0DjCx/IP4z/&#10;Bm1fuARpBnKXwGAEZqYbPd093T2tqrp0pQzp4io+eESmZ2REVgHYt41jVlaVWRHuV/m95xw/3/cl&#10;BG+YHj7nKAAmpxEmTO/9hsPn37GbjthoehQVqWxRSp48dZxMJVvXrjANEKYZo0mObGywtb2HRWLK&#10;EiElbkbM0u10+NE7P4LgcbaszqgZj2bw87hLzHIip2HKyvfCF/23md9HFfPMyQpFkHNepXPvpV8U&#10;/75M3L0YQ61q62Vx1KJvM/ff5uSe89h0FTB9WRy+SOK/rB/LQP2rcraLeY85sdAy0vr5z3pGILQq&#10;H1v3mZfl1OvjuwbAr21ta1vb2ta2trWtbW1rW9va1nZmawD82ta2trWtbW1rW9va1ra2tf1XsjO1&#10;8XrBcvV/YgE0cqbOdL5QdhWY5DLV91XFlfWi2cWXsGfXOn+ds++vBm3MwQDLQEOLgJb6fc6KDM8U&#10;s8736awIcVWBZf3/Vv18sXCZhT6fH4uLSvYX1YqWtademL84fucLrbmwJupK7ReLSDkdh1Xs75eB&#10;dS7O5UWw0byIdVm/Vq3BRZKDyxRg57YIXqgXaC4qZS7aKqW8xaL+ZaCteYGBDxYhYuJI8t77P+K3&#10;H3/EeJxhbYTVikAFNnRArBVSxZTllKIweCsQWqBFRG4VWgacdgxyz2YJkRQkUUw7deSFYWQDuQlk&#10;pWA8NcRRRBQrUh2z0VdsdB1PjhxGQk7AhcBJZom0pJMqms2EsjSkEcTaYxwcD3M2ejHdBOI0pmk9&#10;/V7A2Epbs7RwcJLT6USgBVIKFOG0oD2EQGkNQQt0GhO7BFMaEArlDeNhwVN1wu5WDy0jRORIGglx&#10;Nivk8xVYu5nGNFXCxuYmIQjy8ghfeHxe8OThE9rtTfb2Orzy1hs4LM/ufwvjEps5oiB4du97vr2y&#10;w+tv/wDnSnwINLodXnvrFTJTcHhwSG4Cj+8/YHNzg9t3bpAoTXdrg5vuDroRMxwPGYyO6W9uVYX+&#10;scQ7SdRMuX7rJt/df8D33z+m2emzvbc1A55aUAIVxRhjyaYFKprQ3+iT6xIVVyr1wQeuXtsjlAbj&#10;HG7/mLy0HDx5SqfTY1dcYd9PmRYeYwTNdpd/9d5rnJwM+ev//Dt8SJFCIZVGzlWqyxnwUUlcCAhf&#10;KV3b0rJ/tE8aRSgCSmmMtQyGA6a5IQiIk6qw1ZQOpQJRLDHOUpSWVrtJkDNl9DJnMs0R1rPd1Wx0&#10;m3SaKZHQDMc5x2PPYOA4OSzY7Co2OwkbHUejKTGuQMcR1hqMMySNCBs8Fkkmdrn1459y5c03aDch&#10;PTBMxs/5x19+xb1vSnypaVrJ1dd6bO6lbG81yTPFF18+5/7DAWkLmq2MqBFRKkFvd4M3/+xNGjcE&#10;YXMEUc7R95YHn0z47OdP+O4jA9NAgkSpCiTe6SU0tCQWoIAoEkg8CE9pLQKIQiCSVVGj9xXookI1&#10;e1QUIXSCFRE66aDbfZqbW8RpG0eCipp0en10rBmPhxw/vIc4eUjTHRFTYm2BtTmutBUiQyS4AIVz&#10;THJD7DUnJ0MKm5M0Y2IdQ7B4V2IdOFMBDqSUlH6udj5X4QtECqTzBCdoNgStpqC/EbOxlZC2FSIW&#10;iDghRF0ePcwIYsTu1S4ilpxkGcZbohikC0RBksQC5R1KKpSsFGwOnn5PieLw+Dlp8jb9K7uoKHA0&#10;PkQkCpVoSlNy/8FDGo2EnX6XG9d3+OyTL8lGBQRJoxURpQm5saA0abPHJB/hphmxVkyGx3x17wG3&#10;rl/l5OiE7Z1tcm+ZFgNazZiTowHTSU6zn1YggNkh5+ekLQKCFyDrRDNzsOJcBXIO5KsUc2bYpVNl&#10;yUU/YBn5jA8Bb8wZOJVFWKM7BbnMAfnB2hk4PsyA2TPAZU0Z2PkKJO68R6kZoCr400NeKoXWGu9K&#10;tI5mBdE5Ss/bUe3Txhg0EqUiGo2Uvb1dHj58wNHxEUIIiqLEOs80y5hGGq3VqS81V8QRQhAnCbY0&#10;WGNmYNJK5c7YEinFTPWwekaEUDN1LXlaSOi9PwXWzwHwl6nXLPOb6sV5c5VDYx1J0uCdH/2Izc0t&#10;rCmItMCWnqIozgDQQpLnxen3tdan5/kZOHimKugsx0f7REqQJhG//c1vefrk6YzwoAJJKzEr3A8X&#10;yXKWAbhXAQcXfen5Z+ogelVTp1zmTy1e9zJg1MqiUVFf09WanaujLfOZX2beVqkxrVKmXwXyvAzo&#10;VPchF4Goy/zmZfMyBxTNi0jrar6LfawDq33wDIfDCmQURTWfmEvjrcU4oA5oqu8zc/Xy+fzOn5tV&#10;/umyOaj/rj7G/xyw74InfRpziNmzsBj7XfaMv8w6uqw/IVQgcqUEaSOeKXHaU6XiOfjpbO+nNuYV&#10;0EgqSQiONI1RUoAHKSTO2xnYdjn5Q52IYFmMU1+bdaVxIeSSmOwi6cPpHiBl/UNnEe4cpLrimV9F&#10;aLa4P62K9SqCh3AK9DhfEB1mAL2z2KvaR+fr4OI1V6l9X0Z2sazNF58j8c/OqSxbl8vA4ovx4bLn&#10;r96+VbHliwr0F9f4MnX2xTlbFWsvm9NVgPZlAPvLAPEvu//Xx2O+Rub72bKC/BeNx8v4B6u+s0gc&#10;cVlOoA7G9d6fI2a5cC7VHuJF1UBRAx4vOz+Wn8EXyT/mIJVlZCmrcnbLCC9eRIhzTsV6oY/LwMta&#10;K8qiJMhqj9VKwSlBkiCK1PyYOM1N+hCIlMIFj7ElzlvKokQoyfZOn83NHnfv3uEnP/4JX3zxBR//&#10;/lOePnnCZDwiLww+mIpg5FQVtYpLqCmQV0QCcjkpRODUr198LhfJl+bjrbXGWkuWZezv75MkCVtb&#10;W0SRYjQcEc38BekCpAKQHM785vm+PT+nLq5zcelaXJU3e1Eu82Xymqe/F9V51kgThBCUpUEADx8+&#10;xFmLc47BYIh1HmMs1lbq4Vroc35TPd+6iuzoRc/xfE6ccyillhJizH12Y8wLfZQzsgZ5gVBm8XMv&#10;IhdZNSf1NXRKcLbk2VuWJ64/V3Pw1Zn/X4HIAwFrC7LpiCxroXSEyc2pH6KUQklBFMWnQHOtNUmS&#10;oJQiz/PZxAt0FBHpiDLPyXOHQJCmKVeuXGEwGEDwp/njZf55ndxr8YxyzlWAbu+XnvOXrWelFHa2&#10;1uZ26sN5X6VJpESIKjat8bFWz7PzSCRaKJzxTMu8Ij7zs/g6rpSUY6UIOGyZ8fzZY27eusUbr7/O&#10;H7/8kqLIUaqJUgqtFGna4uqVq3jnSZKYOIkR0mNKf+r/ZFl2OjbGWISv2j/32b2fkdiFGtmW97Nx&#10;rgDwznsCHhE8dvZ9gidNIiSebiNmMjjk6y8+ATMiEZ6GluztbDAeGfYfD4m1xDlPt58ynhzz5eEh&#10;wpTcutam09QU4wnO5rhiNh6RREhXkajNyMecBxvAejA4pFBMpo6D46eUX+6TB49uBPpbLba7ffT2&#10;VX70V/8rN979E2TSAZ0ggsUOnjN89B3F43v46ZDx6Jj9B9/jJ2OEl0gBTgSk9ERKo9TsHc1MgVhK&#10;gRBqRg4IUlcEfJKKEMFYg5IQqYqEJYRAuynpB4l1AlM6itIyNYHCZjz7/S95+Ptf8PH/laC7O7S2&#10;d7j+yh3u/vh9tu7epdXfJWmmeJoE3wZSvIwQoTpnon6Lzd5VNl/9gHf/w//MvY9/zYMP/5bBVx+h&#10;x/tIM0UYR0nABcfJ0GKLEw4aks5Gm4aUyEiT6EAiFEmiKRuGvCjJMphOJdYL7n834vhowt71DntX&#10;eySRRCeKTldRFCWHRwcc7ReEQpAde0zuaXQUKhWcHEzBe3avduhsxjRaMUrBs4clRS4oLWTjjHxS&#10;cm2nR6PRRMoI546JY8nRiWdaBooQyCxEZkLDCpK0hRARSZQQkJSmwFhHllekr7HzNNOI61d3ebZ/&#10;hFYaKSKMcQQ8cQxJrGk1GmSmoCxzpHII75hOM3Z2+uzvH3F4MKDbbeCsQUaCZqvFyfAZQUQkSYpx&#10;DmZjNxmX9LqdCoDfSFGyQAmBM4bJZFKRgaiA8yXChZkfEiiLHCmq5xExJ7c7I7Ku8oEWgSZOEowL&#10;fPjxp/zt3/8K4zj1wZb7XxUJznyvU0qgI0mkBTJIhK9ILvudlJvXt2lrRzG0SFcSvKTV7jAcZjjh&#10;sHjKGbFGHGtiJZEq4o1XrrG71eHRybNqH3KB4TRjOPG0Oin9XotEO2IcdjqmLAqk9BReMCkrslwl&#10;qly3RONLjwqCpm4SJTGDUcZ4OKWdKtpxhPIO4Ry2NGSFpfCBndu3+Td/8ef02i1+9+u/p9PWZGPD&#10;pDCMjacIkBvPq7evsttr4/KcSAIJjCeGSS4YjC3jqWdnp8+NaxuMB08x1qKkRsaSybHh6HCM8I5W&#10;S9NOAr6YMs0tzgqQitIGxhPH7l6XRrPLxs4eSaPBz//21zx49JA4aTE4GZAYSyuVbDQ7PLx3xDd/&#10;eEYoNS52jDLHcAKdnuC11zbpdwUnhwPu3TvEuJSTsaGzscO167sUk0M2N2Oy4QRjDU5IiNpYB0/3&#10;RzwfGVrtPt3OBkmqiROLtRl5kTOZGIajMUIGtBI0U0krVQgXyDPLYP8ZqplwfQO2o2OInrHT1oRp&#10;iTFgjGY41Tw8CMhen+5Wh+H+gNJYpgau3tiju7XD8WCIGY9RUcI8S3T75k1u3riGd/Y0F1p/T7sq&#10;L7aMOO2iD8Q5Yq/FuEi8BOB9mWr6i0jZVpG8LYvLl/kbi7nBxbz+ZXHuYmzwovfKl7X9svqDsECA&#10;OPe75sD8Zde9DLRef1e/SGZU78sy321ta1vb2ta2trWtbW1rW9va1ra2ta0B8Gtb29rWtra1rW1t&#10;a1vb2tb2L7K6ItYZQ/tioTYsArvP1E3PCtMWX3rObfF6i4Vqq4q264Xo51nSzwBe9SLI80Vwovbn&#10;vC0D7Vcv6le91A41AoAztfI54P0cQ/0lDOsva4uqjXNg2BwQsEzFftk1Vqm6LYICFkEKF+f+oiJb&#10;HeSxpAcX2vEyfa6387L1uoxFfnE+VynVrZr/ly3yXTa2i0DFZZ+tr/16++vFEItA+1P1sGARQnH3&#10;zi3efP11fv0PHzIYjvChiQgVyNg7M1ME8rhgscaTlYEcA6lgpAJJoglohkXJMLc0tEJHkMaaVurI&#10;Cj8DpUsmmaORWKIkQchAu9Gi28o4HnnyIlRqOjJwkjvS1KM1NGQgUppmYtnqKfwoMB4FhhNLEila&#10;cUyclDQSR7MRyI0nTSpVqcw50jTCEmYFLZ7gq6Lc0hY4K2g2mzRlh/FgRFEaggtYG8jGBXnX02zG&#10;RI0GbSnxtkT4AhkEU+PIxmOakaS7mbJ38wbGBTg5Aa0xkwGPHn5P2mnRaKa89vYPEAgefP0VqnTY&#10;IqBU4NPf/p5ut8vejSuMXI5F0N7Y5kcfvMsnv/+cxw8fIz2MhyMm0xyaDZQQdLc38Qpa4w6TyZS0&#10;2SKK02pNaAVxjA6CG7fucO/ed9z77h6tTpOokSK9RqcJxkqCETjnySYFnY6j3UxRylBklulogkpi&#10;bt69RZCSEL7m6fMjXJ7z9NETWu0ejajPwUnBJLN0Wznt/gb/3fs/5OmzE379+28Qqo1uNgh+VtDt&#10;ApmxSAFIiTeWREeUZUFkMtppgs8zkiQC4SmKEiEF7a4maSQMjnKcDbRbAqEqIH07bZOkKdOioCwN&#10;RVkQCUG/06LfbdJqpYQAT5+d8OjZhINnjo2u4NWbKZstTTtRdDptolQzchk7UAAAIABJREFUNQXP&#10;j4+xQRA1GmRBUwTFxp23ePfP/4LtV99AtDrsP/yGpw8H9NSIrf4GR+kRk8KztaV5971rEEd89vlz&#10;/vD7p1jnaW+1aHeaFG6MDSlCNvCl4Od//wVX77Rp9AxPnj3l20+HDB44zDgQ6wbNTUUrligqJTCt&#10;AiLYChTvPVI4gnc470jSCvgcrEECSoBxFdhOxk1C1EA22jT2brLzyttce/cndO/cJW52kDICGSGE&#10;RkVJpYrnLOb4OU9/+Z/Y/+j/RmSH6EhDSBhPM6ZZhree0nmmeYkVAhcMtvQEUe0xWW4JwaEl6EQQ&#10;zdS5qmLgQPCQTSoluAC0mrC5qdna0PS7inZH0WxGSG1QTUGjt02jd5Usj3APHtDuK3QcOBxk7I8s&#10;Jpd00ggrLcJ40kZaqTDhCRZMVikTRcpRnBzw+UefcO2111CJxGvo93dAaB4/fcbo4JhIKcrbN7h2&#10;ZY/3PniHr796xJNHj4nTlH5rk3anj3WWJE24flvz4cefMplMaDRi9p8+IYoT2klCUZTcuX2Xcf45&#10;hfUcH2QcD0a0NjeRUmEBNyOGqYR8Z35GYAnIpSIMkLJS4Q0hVECamb6c9zM1ydm/tZanargXiFLm&#10;irJzIO7sXA7iDPxYFbDNSCmMRwhLHCc4LN5XbYqEmCltngHHnfcV0U4IoAQChRSVirkWEh1pjDOV&#10;evEMbDkHwPvgT/3BOVDixo3rDE5O+Pabr9FRjLUOoRXBeWxRIkSYgdgDSkXEccx0OsW5CvQSlMca&#10;g7GmIrgwJcZZgq9A72GumK3lXAMepaJZ8V4FnvFuubrli9SGlil9VwAceOON13j99deQUhDHMdaW&#10;VEXJteI+V6mE6kiTpMkpaHnuI1fKgxbnDMPRlOlkRL/b4YvPP+PTTz8BUV0bKRAB9AzsGbi8sHHR&#10;T6oDSJb1ew6gWQSO1n2rU998CRjyMtDOZW2bebK1z8yVoOULfeVlc1cnPniZ+7/Iz1tUr1/mz9fj&#10;nXkb5qqSq/zp+r6w6Osu3u+8/3o25lrrc/ddXN+riovrPmpdZbzuk65SlF+8bl3tuw78qoM/l6kE&#10;Lxvny+b77HvinAr4+a+ES2Ooy+b6TGn8/D3qz4GfAYW8r8a+1Up49OiA0hT0063TOXfBIISowHJS&#10;gFCzsTpb4947kjiqlIwRtQj1IsHCfC4WgXnnFKlrz+hloLtFANy5cZHVeeOsO41l66R3QagLxeeL&#10;626+pt2COnS9P/P9aFkxvJyBTOffX7ZG5mDFeYF2nQBtGQDwQow8Pz9hpYK11vocmZmQEhECRVGc&#10;ggb/Kba49pcVjS/LEyySSLxo/3vR3rYMaP+iZ2ZVu5YV9K8Ch1+mgryanPCfpkI9//0i2L2+R10G&#10;LH0RCGLZnJ3v25n6+jI/YtVc1eP8c+PEirGuPe9L8y7ixWN1ntQyLOT/KkC1MRWkZXG9Lz5riySK&#10;dcDEqn7Wc0inewCXE6yEEAgzsDtUxE0VGVNF+lYUOUmSnI2HOAOeVCqw5lRFGVH5qr4IKK3Y3Oiz&#10;0e/z2mt3ef/99/jii6/57NNPePTwewbDE6y3eCoCKGZkJ1qpilDKVyrPcyXWRd9oxiK35Fz3p4rm&#10;9TxfnaShLEvKsuTp06dorbl9+xatVqtSllaSgERMc767d5/Do6MqPzgnR6oCEkIQp2C70xDlJXyg&#10;ZbmwZT7QZfnNxef+dFx8tb6Dn/dbYb2nyIsZqVZBlhWzs8RTGoMxhiRJaLVa5/yT8+eUeKm9YrH9&#10;9T2iThA0BwBNp9ML5/HimCxT2Kw/G/WzWSl1DhS1itD0sj29/tlF9c/zuexwbk0ty8GfAZkCSZJg&#10;nUWKwGg0oNNt0el08aGKH7WKQFRK3kpJirIEwBjDeDyeAbMNyIo8MZKa4AP5DAynVBXTbG9v8/Dh&#10;Q8bj8Zm68ZK896q1ddaX83HLMuD7PB5dfG8x9yVAzEjYzr6nhKxILXwVB5+6mKFSnw+zyN0bQ5Fn&#10;iBkwWmmF854oVOslSWIgIptMKfIMQjglF6uUjg0iQKQ0u9s7bPQ28M7RbKYIwixGdNVzMNsPTs83&#10;52dEHNW+ewrmD9X+FmoO3Fzd3Qfw3s3G3J99Z+aztmKN8CVff/UF2XAf5SydlqCTKjqNNh9+eh+F&#10;xIfA1naLREccHw7Y7sVc2WoTB0c2HOGtQ8jZ6SIFQQWEEljvkVIQKvFrCgsIhRMeaz0CiVCBKHHs&#10;Xuly7UaXbjtCNzrEN9/mzp+8D81tBC0gApdxeHTE3/31/8H+lx9RHjymJTK6iSaWHhVCBWIVoJRg&#10;PLUIYdGqIp5Sp3mPAkmlVC6lR3hQev4cBbRWSCUBN3ueLMGAt4E0EiRxIHaCSRHoJBFBSabOMxo9&#10;ZnLyiM+//phP/stfI3vbbNx6hTc/+DF7d96kf+UNulu3K0B/RRsIQYNI8HGH5FqfN6+8wmt/8u/Y&#10;/+Zz7n/0Cx7+9m+wJ/fATAgm0GgoVCPh8aMJ5fdDNnuaViqIY0+jGREnCbGOaTQSGmlBmhqyzJPl&#10;kE8C3/1xwGhUsne1QyNNiBtNklbCxl6L0XXB0cEJB08OGZxYhoUjbkrkpiLPDM/3B/R6LRSeK1fa&#10;xLHlwfdD8qwi0xoNLPeLQ9I4YmurTbObEOcGpWNOxjDKSpxQ2CDJCocPBUlDEUUSFSXIQlCWeaV2&#10;DYQ0QStNp52SxFcZjjLyPKcwtiJ1DIHUJcSRorSSLCuJUoWSkiwv2diUvP76bT777GuECJhGpTrf&#10;SBsopRkPR6iNBKUTpJK02hEngxFF2SZJNHEkEcEhPWglKpAv1fsZ5y3KK6yzFcHDLJYKwVd+mzzb&#10;Z72vgPJCUPkwSP7x0z/wtz//FWWo9s441qfP52L8UMVKlY8TaUkSx8RKQnB4YxE+kMSKXivFZCN0&#10;u0HSbKGsopNE+BBwOBwBLyXWm4qwRKmqf8Fz8PQBxw+/o6klUsez90GeICXdTqta9yIQTIktK/II&#10;h2daWEokqY4RwZBEssov+kAapVW+TEJWjGg1BM1EkyhBqiXeWvLCUthA78pt/vLf/zs2dzb4zT/8&#10;gm5XUI4NJ4Mho0lJISJy72h3I3Y3G0Riig4WJ2GS5UzzwGAYmOSCZjPhlVs75NmQyeSENE6JoojS&#10;WE5OJmRjy0ZPsdlNSITBO492fqYyHnN8UNJoRmzvdNjcusLe9Rt8+dW3HDy6R1dpxoNDXOZoxIEr&#10;W12mhxMORgcE44hizTgTDCYQdODG7R63rneZjkfcv3fIaBgohSFoxe1XbjIaj1DllFgnHE1HSB0T&#10;dJep1Tw4GHBYQG/7Kt3OBq1On62rOzRUyfPvfks+GpJPbUVUrAVSQ6uhSbREoslMibUOnSh6aYDi&#10;Odc2Au3IMMoMzkZ4n3A09oydprHZQ8UV2V9eOFTaob2xTW4DzlfvcqwtyLMc5z1vvPE6SawxxZQQ&#10;qjNAIi8QiV7m35zmAeXcbxV1qvkLfqn3fvYuIiwLFlf6Dy8iSXoZ//Fl3ukv+3w9VzLPYyzzBReB&#10;+ovEYavfvb+4TYt5nMVYfH6fxfzTMjLDZaRDddLGuu+7ymd+mXzt2ta2trWtbW1rW9va1ra2ta1t&#10;bf+t2BoAv7a1rW1ta1vb2ta2trWtbW3/TLtY0F4v4DuvdF63RVWt+kvdFwHAl4Hf6yCWy5QXz14O&#10;c04BsSZcx1wps65YX29P/f/q96te+taVmc6uBcvBA/Mxk7JSfrisgH9xTJaNzbwdy1jxX6Satmp+&#10;LwMULBaALr6kr67hT9X2LgNXnL/PecDKsjYt6/f83qvWzvniyKoYc77mloJEuFxtchnQ4LKX8atI&#10;B5YVBiwr+l8GGlmu6Ddfc5Uiq/UOJQW9TpsP3n+fDz/6BBkCQmikEkgfMNZhygIlQUeyUgWfFT6e&#10;ZCW+sDQ2G/SiFFM4BlPDRqpoR4JEazotyMqMk6lnmgsSLRmOC1QsaTQChECzoUiiwLSAIvc0W4rc&#10;WsalpZ0mdHSMtyVKCTa6CcNpxmASGE8NrUYgiTUqFiSJpN8VZIWldAKSSitERglRlIApcEVRgUwJ&#10;ZGWJFAGdpqRJQtq0jMscoWZgTm8ZjsZEjQ3iNCbSgGuiUWhlCFNDURgKJ0h7XdrtNgfHA8bTMaUp&#10;8R6O9h/T29lke2+PRpzy6utvkU0Mj8uv0TagkGSDnA//4WP+tJUQJylGChyazsYmb7/zBlJC1Ipp&#10;tVoIKbDMiuSVRscJUpdYaxmNMnr9BCEkQXiE1kgnabcbXL9+m8fPHvD1V9/y2huvI5VCxTEiEkgT&#10;sDZHlo7xcMz2lS2k1mjpmAwn7O8fsbW5wY0bNygzS1EYjgYjsuEJg+MT0l4fESWMpwXB53gxpd3u&#10;8qc/fZfBMOPjLx+RNHsgFdYH4ijBeAjeoqTCI2g3WxA8SgYEHikDWgX8bG1HiabX71BaS5lbOu2I&#10;ZloVFFf6U5DlJXlhKE1F2tCIE1xueDY6AmBaBPYPHdZLru1Jbu212eo26KQaQYkNOftHORPjMFJg&#10;lab0EfHGLd752U955f33iNvbWBHjp45ibDl4/JzunuLJgylPn5Ts3Wjz3vuvcDQu+NVvvmb/uWF7&#10;r0PSlly5/UNu/eANkn6D7s5uVUAYS6QyqKhAuIy9zTFv3RAcPBgwGZacHE85OTpmeviI2GdE0hHc&#10;BG8MDk9yqvwqq3NGBHRUFUpLIdEqpjSaYQYhbrN5/TY3/s2fc+XHPyXqXodom0AHQVopCuEJOATV&#10;9UQAlwc+/O6IBx9+xpau1I8IAacC1gWsgyAEdlaUGWtJFEcIKVARSOEJXsywGxVQoRKFDERxpZi1&#10;tSlJk4gkjdjcatNqeWJtiKNAmsYMTk4gMvQ3N0k6HUTU4eTZiCfPHhNHEftHBftHlqmJSXQHJS1B&#10;DensxGxv7KKEYHB8xPh4TF5WBdtOVoXcJ+MTHj3+B9o7TV596zV6N7p0W9tkU8snj44ZT8fkkz/i&#10;g+SNN17lz2/c4o9fP+LLL77i8GQAugF40Io4kdy9fZNvvv2OSVntr0dHR3Rv3uDZ82e8urHB22+9&#10;xedffcPByZSToxOu3LhOM1WUbn4WnClzh7mv4KqivEq1FhCyKpgPFXGAEALrKxWiECTen4H6vJ8V&#10;g5+q954pJ566YeKMfMj5ueqUOPW/KiCTq53DM0C9rwDZ8+J/IUTVJlmppQoFxjh88EgvQfhKldFY&#10;gqhU7aRWyFPQdKV6nKQJAokx5axwUbCzs0uz2eKTTz5GCkUUReg4IXgBPsMZixAVOMQaRxSfgUME&#10;AucCzlmEYKbknlOW1d7pQ0BrUalMKYXSupqHuV83O0+tMadEArAI2JyPS1gKFhTirPhvDiZBCK5d&#10;vcpPf/pTGo0GeV6QJC2Emn1mBmm11lakNT5grKnGc6YCf04Bfqb+bkxJkiYMhgM+/Oh3WOdI0gY6&#10;qVQWFS9W6XwRCZKoe/B1B5jzSpJzgoW6T3IOSFhfhCt8upcvZKyrpM6vH07n5cU+5pkftQo48yLg&#10;9Sr/eJlfvvh/cxXJeXFv/XpVAegcpFwbr5lC63w91n3d+nUuAJ1EBWyTogJOh1CpBVcAK3tuHM7H&#10;JucJo+agxjr4fW4VmYM9tz8s+qr1WKFOnrD4rCwSl9WBYJet2dVzdhbTnZGbXYxLV8316jk9ezKW&#10;qclX7XaEUO0ZSisiLbCmwDlLI0nRUlWATGvJ85wZdxNS1eMoD0GilSSOogoMLiXBVcqo1XNQ2WJB&#10;9CK4fBnZ22KcuAz8vKz/p0D64JmD38+ryAuEkqejPR//6jNnRHQhgFaVOrGbqRGfJ9Zbrg5+umdw&#10;BkCfz8u8IL4Ci86JFnghqHre0FDbqepju0gGUW+Ptfb878NZ/G9r4/JPsWWA3sv27sWY9EWg8MX4&#10;eTGnsUotbhnZxrLnZtnaWdzzVgFmV50L/9zC/VU5hEUw6+L6uGyvWaXwflkfLn5nxflCAHFGlCTE&#10;eVXwxXZKIfHBLT3bluUR5krjp/0TvBCEv2rsvT8j0pgDgBfBF8tUSef7wWU+wCqChPrf3nvEknlV&#10;akbAIUBphRCSOElmSs3VvjCdTtBaE0VxRSg32y+9rjZW52wFWg8Oa6ucljMeqSxKKVqNhNdeucWN&#10;6zd554dv8cUfPuWLL7/gq2++4WgwwNhQ+YxSU1oL3s38uYvP2PzfzvkZeeHCeNRU78OZGzT7Ux1y&#10;YjbOk+mEBw8fMJ1O2d3dJoljkiRB64gHDx7y4MFDjClO989VubZVvlr9XF9FAnWZb7RqP1k8v+Y5&#10;3vnZYkxFpGWtO/PtnacsDcZYjDEV+Dc45MwfjGd9P2vrauKgVQChervnMdQq33kOlK6TSK3q/+J1&#10;lu1Nq4irFs/wRdDRsnlZBWZfJF+rn2eLJJ31nLqUEMcRKiikFEwnEw72D1BSEyfNM8ViobDeVdd1&#10;njiO8b4CaJ/uZS6AlBhbKcF664giDVSq8N1ul62tLSaTMYFZf4U8B9pfJONa7HcV04TT/PSZj+hP&#10;fcM54G4VodP8O3NSi/qcKCEr0PPCsgh+BqL3lul0DAK6/T5pmmKMpSxLfAgoIWdkXp4sz9BRh0eP&#10;H3Pnzh06nQ7HR0eY0kCAJIl57dW7VW5USSIdzcjeDGVRYO1M8X3mm1k7e8dySqRwRkQVvMd5j/MO&#10;OfOhnK/GILiAOAUZ1v3wCrAcKcHR/nOe3PuKlJKIQCsS9LsdTo4y8qklTRXCg/COk8MJu/2U61s9&#10;tM8pxlPw1T4ZREBoTWFcRZYaSawHJebvmCAoSWmrfGBns8WVa12SRNLstdm5uoNophitQUcYN+Xr&#10;3/wdvncN7xW2tJBl2KNn2PEhIRsTygwiGEwr/zM4jzCQJAKpAgGBFBURgyJUpLJUHAdaQ+Q9SSKR&#10;IuBmxHmRlohYn/mRM0JWFQtUrIliSbvTwoqEUR4zzQWTyRTtctpK0I6qdZe7guz5Q06ePOSXv/0F&#10;odEjvfIKez94l9c++Fdcv/sGvZ3bRPEGQVTkWSJoguigNrpc+elN9n70Y37wF3/Jw09+xVe//H/J&#10;H37BZHrIdJphraCYwP1Di1aBXl/Q3xL0+5JGBEmckMSKdtuQ5ZbR2DAeO6yVHD/JOXya09+ecPXG&#10;Lp1eG0TM3rUOV67scnztmIcPnvHk0RHjoWMy8Wy7mE0V82Q8Jolha6PN1l5K3JA8ejhkMvQQoCyr&#10;Z8UeDtnZatPqNUEZTDB4JKVMsU7ihKL0iihAmkic9XitCD5iWhb4whACtJsKIRxJrOl3WzyaTsjK&#10;HB1HeKYYX9Dv9WmmKUVpMYUnRAqVKEajCa1mm1u3rvPkySMarR5KxUQ6YrO/wWTyjPFwQrffBy2J&#10;kxhnpkyzjCRpkyYJkRaIUCm7e+9RWqLiGD87L7T3KKmqPMacNJpZLpCAULOcl3VIJRFS8Oknf+D/&#10;+7tfU/iKEGbO1FOPr+t7k3MOLRVJEpFEEZHWVXzkCvAWJQSNSCFdicsNBZZWHNGMU9IkYjQd44JF&#10;KE0SJ0wzWwH8hSAKgVQpYqnQsYZQ5eAnWUlZBjrtlFQLdLB4UxBMdT9HqMDvTiB1jHMBKao+K+9J&#10;4wZpmuA8TKcZpixIE00aRSRa4axlNJ6S+0D7yl3+/V/9Fds72/z6d39HI7EUo4Jnzw44GRkmhcdJ&#10;gwuBnc0evTSQiJzgHdYUlEYwngrGeUAnkpu39ui3Y46OH6GUJE4TcDAYT8kmBq2g10loRKCCx4kq&#10;z42H4ahgPAy8836fzc0eO1d3ePJ8n9F4QJposvGUMnfgBf2e5Oa1Nk2lGO070ghyYzgZCaYlbO8p&#10;7tzp463h3sMnHB3myKgiGG22+zjrKSYTrm+3MEUJQaPjBlMT8f2zASe5oLV1hc7WFq3Nq/zJX/6P&#10;3Hn7DcrD7/mP/9sXFPkBIihK73CielfXiCNUABcExsyIa51hOh4iGids7mqE8RgD08xjXJOHRydM&#10;hCQJAVFYJuOMvAx0t3ZImy2Mdbjg0TpiPB5hrKXT6/Pee++iJJTe1WKd8/HpYh7pgvo4fpabFUuB&#10;2kt9Ovwl8Y1Y6ist8wcXY8F6e1fFLct8ukW/7TSvvSInsypPsIws/UUx3CJI/kUklMvavdjOOunT&#10;MsD8qph4PnaLJKzn4rq1rW1ta1vb2ta2trWtbW1rW9va1nbB1gD4ta1tbWtb29rWtra1rW1ta/sX&#10;Wl2JUYh6ge38d8uLhOvfXVVwvEqdbW71wr9lxYKL15t/R4g5S7msqcFfBMNffPF7ESx99pJ38UX1&#10;XD1HnFMjPPteOGWqrxeVrbKXAeUsK0pXSpwrtl4FpH+Z4vpVhaqLc3V+vuvF+PX7VMU6y4v4z4Dq&#10;87E6U0O8WCB7WfvqY1K9WJcXADp18oX5terfq6svvUj17bK1u9iuevGqWiikXLzmMhKDRYXHs6Lb&#10;udKjIOBwwaKF55W7t7hz8zrffHsfYwydTpMkjilyQ0DivIHSQ6gATyIoJlmBC45eHmhEkiiJGGU5&#10;oyzQTQSR8igdSBOBygPTwpOmGm0gnGR0XYM4yWk3FM2GYGIDxgasD2gpGGeOcWToxjFSCRQRSSTp&#10;tyOOhgXjSUmcOBqNhEimJPEEa12l7BEgxIqAZFQImu0OiDHBlISq+3gfcIUnz8oKZhhrojghn+ao&#10;SIASjMcTUJpkb4Nuq4EtS8TEEzccjaAwk0ApYnTSQDWabF27wXA4pjw+xJmALacMDw7pb25gdEIj&#10;Tvnhe+8hIsmTb78gjsAWgv1H+3z2yTf89F+9S9qQDIZDtNJ0N7q89cNXKIBGp4VWAiErtRWtFVGa&#10;EOUWUZaYwmNKT9KIUDEo77EGcIJ+v4/DMhgMePZ0n82dXaSKiVMBPmAzRwiesrAMjkd0um0irUjS&#10;Bp9//kfStMnedpfbd26RTzOKr74iz0uODw64ees2adpgLMCGQBQ3iaTi7s09/u2/fpenz5/zfDgi&#10;SXsowDBTrnECHyqAZxpH2KwgkhGEEqU0UklMURXvd7ttur02jx/v02gpOh0NtlKt8iEwtTkhSIq8&#10;Arj2OnEFHisdZR4wRjCZerrdiL2tJrf2OiTaUpQFB4Mp3hpy6xkVBh8rSi+J+9d484Of8oMff0Br&#10;Z4OgNfk0ZzIa0Gy3KCclk2nEb/7xGaOnU979kzvsXmvz+Xcn/OZ3D2mkCbd+cI243eC1n/yMd/70&#10;3yKE4PjoCcOiwDx/BtZg8ymmnOBsRiQjmukmrd5V9m5s0d7YBO+YDE548ugBR08fcfLkPjpkqFCQ&#10;j4Y4bwk48tKghGV3q8vurVeJu3s83x+iXUqjlExKx8Y7P+Pmn/4lvtUn0CaQIIkQXhHwhGAILqMo&#10;ck4Ohzx+8IiP/uY/cf9v/yM7wjIoTHU2eUnpA0FJDIEo1Uil0FIgGzEiFkRaoJUjBIc3Jd45kFUB&#10;ow6ghKDZkmgFoQxs9hQb/QaNhgThkDIgpQfl6G61kHEMsk1WdjA5fP3dMQ8fT3Ee9g8cQSh63Yg4&#10;Fggj8FYgXEkaG9pJh93OLQb9Y5483mdwXFJmAUelVJ9GGjee8vjbb9G06G7scPeVm7SbMV9/+Uf2&#10;nz7nq6++ISjPD958mzffeYPdmzf4za/+ke++/IbN/hZBVspTkVZsbGxgDo/IyoJ8eMzzw4TORpfB&#10;8JhXX30dYwXPj8cMJyMmwwmd7lZVzMpcbfGs2NXP1Mn9XDBbCIQIBBnAVyX7Sktc8PhQqTVVAL+5&#10;L1EpN1bnpEeI+fngZ+BXWWEpxVydOCC9RvgAuJpKt55drwIPhuDAB5w11dniqzmoWl/dRyEIUlTK&#10;6QGknyviVb31QRCEQGqFUGfKLpHSOO8IMxW1brfLtWvXuH//PllWYq1AFFVho1IzBSutCAHKsgJo&#10;qLl6YOVdkOdTjDEzwFKlAjlX+1FSksQRUp4V2cnZWSlDwDuDtyXOFjhXnvouFVFSHTSxqojQn6p1&#10;SSkx1gCCRtrkxx/8jO3tXUKoAMOTyZQ8N/hQkSB57yuFQCUJBCJdgULVDPxeB2i6ELA2YEpLpARf&#10;fvlHsqwgTtIKXGVdBViQYraOVgMpF/2nU2DOKTBOnDrGovbv+c8VwDScU3lXSlbAVl0RJBhTVrPj&#10;58QPy/3Hy3yrs6LSM1AtNV+yamtYeu16IekyX/cyH+5ikeaZr14HsS9+rq7WeR5cD5UweEDps3G3&#10;1p4Bvl0VN9TjBSElUjADRYYLfVkEP8/ve+ZSBqyzNZVP/8LYrA6iXFwn9fGqj++iUne9/8v86qIo&#10;yLKMOI5PFeoX7zkf30UVqzrga/V8+nOxV720ejUo9aJ68ypw/WyF1X4+A2JpHVXF9a4kTlN0AIqC&#10;SMVoKSjyjCKfYqzFBUeYAYq8N1TKjtVql0ikUBWgzzkirSitOSUFEuG8InN9nurr8PT3s7X7onj7&#10;sv7PgZPVLc/fY/7cO+cI9QLuGWD9LD8AIni8q0ChQqmZ2qe8QPKwOD/nY/bFYmx5+nd1DqpzYzMn&#10;fjiLNWdrvb4HAB5O2z8H2C+O57LfCSFwfn4uh8on+ifa4vp7kbL5KkW2xfW9uKfVx2WRCGHZulgk&#10;AFh8Fut76LL8wPy6ddDi4tm0LI+zbA28TC5k2fpdBCLU27JKiXnZObVINFD/edk6EZcoC14E356n&#10;YAiLZ92yfINYTlQRakDOxX3g3NbIcpX4c/tuOJ/Hqc/h4v697KxYlm9aBlJdlvu6DJQ991nqJCvG&#10;GBAS6wPOe5RWFfCWSu04iaLT/F+lzD4Dj0lZqSETKI3BzsCLPni8CzNQabVXCwFaRzSShFfu3OTq&#10;3hZvvvkD/vj113z6h8+5/+AhRydHeGNBVvkI6zyxVCtJPcKM1WRpPuhcXvI8OF5IiHRFkoIQlMbw&#10;6OkTnj5/SjNNZz6pYzgcU+QFiEAcRWcEEAvn46pc78uqWWqtT9WnF3Omi0D6Zc9wXQF97m9prZBS&#10;UpYlo9EYYwyl8zjnKwIxqRDCn/qv1lomkwlRFK3Maf5Tcq3L+lAl5uW1AAAgAElEQVR/3utA7Hrf&#10;5s/FPEdnra2pqK++Zz33eFn+ddEHXUYSUf/cMtKbRQDUotr7YowwV1zFh5nfAqZw1Z/S099sUZZl&#10;5WvMtrIQAlop0jRlPB6fkglIKfHM/FwkWmqC8ihdgbdVpMEHtra2ODw8ZDwZwsL59SIirQvn2jlf&#10;pCL8XPSjlvnadRIneSEvG849QvW1K4UACaWzyFLR9i0gmb0r8BhXEbRlZclkPMYjKEvHYPCEnZ0d&#10;bty4wfBkQJ7nCCHY6Pe4fnUXrQQ60jPCtxJjSpyviCAIAmPc6dpzxsLM56p+5+YTg3FVDGK9wxk7&#10;I1QJs1zDfKxrL0lCQAmBzTLuf/UlDWFoyEBDQqeZEozg+++foyPweBCBfJpzbbfBja0WymaU2QQp&#10;A2kzxlmPk4Ld69d4tn/EYDAmeI1xDu8ckQ40GoIkFbS7LfpbPfau92m2FTKO0ekGutmHJMGnET4o&#10;vFEQhhSTAofEFw4/LRgPD0ndiBs3tznUY7JhjpWBd/71q1y70uL3f/cFz77PiKXEek+sQYWAlqC1&#10;rIgOnMJLQdRISJqKSIOQHucM1pZkrgLKSzEjZFJgnceUEAHawcbOLreuvY7cuo5XKXmIOHz8nMff&#10;fcfg2QPEaJ9uVxJm+9toMmDw1W/5+pt/5Mv//L/T3L7L3qsfcPXOD3jjg5+we+cOIu4gRBN8DFJD&#10;2qf3+o/o37nF63/25zz7/Yd8+jf/J8+/+B0hGdHZjbBjTz62jAYwzS2DgaXTFvTahnarIutKGpK0&#10;2aCz4TnaH1NOPQHNcL/g5OABzV6TTi9hZ2+Dza1Ntq5s093usnVtyOeffcfxwZQn90qGA8/mdsJE&#10;Fhg/YnOjTacXczfp8fTxmONDMyNu85jC8/z5iG6/SavVICUwKXN08PggsUJTBoXPSgKOSECiI4SM&#10;8UJQGIv1gqy0laq4FjSbDTa3+jx8nBOIGE0zrFc0Ekuz2aTTbHIyHlJ4i1JN8tyRRIaNfsrxIGY8&#10;zdnodXC2JIkqFfJJNiV0ujgBcdQghCHZxLK3HeO9INGKNIYT66q8wSxfFoRAqagivfBAEFUOTeqK&#10;lMI6hD4jx5uTln706R/4+S/+AePmxDcKMdtHFgnxzvtpjjhKiXRE8L6iQnWORAm6zZh2GqGFpRVr&#10;IumJhEdLhXWePC8JSLSOKYxDAa0oIhWCRCiiEJDWgQQVReSFZTotibSm305o6oC0Bl9aBIqgBNOi&#10;YJIHXFAoLyhtCdphDaRpTKORIJSkyHPGWUUcoiNNEutTkpDCBTZuvsr/8Ff/gXanw6d/+Ji7N67w&#10;xy//wDeffYMMMMkFRRkQ2tNpJ2x1YhraooNlOJkyzQrGExiNwUnY3mly5UqbyWjIZDimu9nBmBJb&#10;GAZHGUpAr6dpNRUhGKSUFNZROs94qnj8xLC112Fzs8+tWzf58t4TisKxs3uFg2dPKG0gK2Gzp3n9&#10;9g6tWDA5HhI82BAxHFsGI49uSW7c3KbdkAxOJhw8z9BRkziFSZFRGkuZF9y9uUUrMgyOjhAiYZQJ&#10;np5kFCGlu7VJc/c68fYef/o//S+8+bM/QyZwKC2l7jF1CmUsQkdsbbXodgTNOEYrxWgyxQqIUk2j&#10;EaElxBp8aTCZp/QR41KS2YRvn1mOLJjnR8jnBSfjCbmQ3NraRAhw1s2OGl8RfAI//OEP2d3dwTuL&#10;t4bgXUWcJ1ia01jlL1Z+H5eCtednWN2nPOcvhJWp3ZcioF+lar4q9qnnr5YRsy3ziReJOlf1dVWu&#10;YtV3lsX0y2KsZX1aHMt5v6ytSMKW5eiWkbfXcxL1ua73YxlR3cvUT6xtbWtb29rWtra1rW1ta1vb&#10;2tb234KtAfBrW9va1ra2ta1tbWtb29rW9l/ZVqn6zK2ufLNYXLxoy9S1lzGaL1PgWvYyellbXsbO&#10;g/rPVFTn/7eoiLSoHLPsfqsKtOsveN2/QDlu8f6XqZnP77Os6H7Zy/BVikSL87GMvX7V9ZcVAJxv&#10;69n4X8ZMP+/HMmX1SkHTn15v1fpbNqeXraXL1tFlyn2Lc764pi6bh/n4Lva73u4KnFb10ZiSXrfL&#10;e++9y737D3DOUxQFm5tbFHnBYFDiZ6hxKSVpHOMRFJMhVsCwMHQaEUmSMHU5I+MZlYKGcvjg0Fqi&#10;tWdaBLLcEquKfKHIHSEUKASdpqTwnnEGzlXAg7xwDMaGbhLRTiRgCQFaTYgTyPNAUUqsj5E4PCVB&#10;WOJY0O4oCiHJypysNHQ6Ldo6rpSpvQMEJrNY4ygjU4Gw05hWq4ObFdoU1pOXjuFwQqvVoNPbZGNv&#10;j8PDrwmyUqf0pmB4MqYwAWUc21d2MUXJfWMwgwERgv1HT2h1+1y53iTXFh1r3nj7DWyR8fT77zGz&#10;IuGH9x7x7vs/JIoTdBThncOGgAtgi5KMgFQdoijCE7AhkKRN0oZjOlM59s4iRYzUqiLY8J5gqQAA&#10;agPvHYPjEVKm9Da20CrGRQ58gneGwjjsyQhjPa1Wm7TRQKqIr7+5T6vRptNqcO36Hg8ePSKbjnj+&#10;5BE//4XltbffJmnFGGsYnIwJ3pHGmkTH/NnP3uf/+eXHHI1HJI12pfDuJFLqar9UgUhDWeagAlJJ&#10;ojRBOEdeFkSRYHunS547skFBr9dCSE/ucryHJG0gQmD/YEojaXD9+hVkKHn69BlZBmVRKYhtb0Zs&#10;b6b0WxJbjJkOMoZTQ24rNcWsFIhEQtTmzQ9+zNvv/4ze1duIVgMvJVIqdFPTSVtMT0743a9+xf1v&#10;H/HWK5t88N4NkIL/8vdf8v29nI2NFltXWsg05id/9t9z4/W7fPvlh3z5ye8w08eEkGP/f/be7Emu&#10;JDvv/Ln7XWPNDYlMJLYqAIUCaq+uJpvGISmqpZbMZsaMZqN/bszmTXocm4cZGSWK5JDsJrvY1d21&#10;79WFHUgg19jv5ss83IjIyMCNRDX1NopjVlaJzIi7uPs9fs655/u+JEGnBcnIkg8tSoMuHAYP42L8&#10;+hprWxfY2tzkyo1LXHnjZW79yY9IOz36zx7z5NuveHTvEf3hEGlyhCvwY0W8vkq0foGdd/+Uc43L&#10;OLGCtaXKUH2jjQjrSOtjXakw2z94wNMHTxglPQb9XZ49+o69Rw95cvcew6Mj6i5hVSUESmCUZJSZ&#10;smnZ95Ghj4oiZNzAi9tEtTb1Zky9GRJFHs7lOFdQFBlZmoLOCHzDucsXuHg7prmSoUeOj/7LRxw/&#10;3kOMMkSgsEagMwPO4IcBQkUYBSqO8TKfzCh+/dsnHD4rG8MPu9BsSbLCIwoMmBRnNFnmMEWO8Aus&#10;y2nEju1zTVbqmlFqOO7mHB1ljDKH8BzaDOn3PiSsN9nc2ubKpQu8fvsq6bUL9AcFnd4Re4f7XIhb&#10;bF+8yJvv+RzsdRl1DthYrRMHdZ4cdUBKGq0Go0LjjKF7sE+71UJYyLWlsdLm+s0b/ObjzynSbIzW&#10;myidlWAYZ8uG0UUqjBPQwCwg0FqLkEyV2k439I2V2Sbq49Pvl8Dt2eZYYw3SiqkaqKUE7JWgwBIY&#10;P2kudG4CQPFQ3vjz1qLGwMAS9KymZDLGFEjlnajxytN7s3V2qnA+ARheuHCB4+Njdnd3y8a5sPQd&#10;eZ4SRhF+GCDz7FQMOUscU6rclWp6zpqpit8E5FYqffo4caIq7aQslbfGqtzGmvL7FbHkorju9L4O&#10;zgmKQpeAdim4efMmF3Z2xsCdjMOjQ7K8IAxjhDqJAaIoOgWe8TyvBIaO73UKogCyLKMWx9y/+z1f&#10;f/X1eCxKEMQEiDa7juYbLatjrMXNl9N4aiYmKo95EocYa2eAOCcxYPndCmXcBfFNVcxUpag0Hzcv&#10;UvB8EWhyNladJ9I6K5ZdpAq16LzT78gTMPb8305UcalUCJ2P/Wavb7LOZ483q7A++f0U6HRGzDo7&#10;5/M+Zn58RqPRwnmsyvmKopg+q1prRqMRQgjq9Xr5fI6Ba7Ng+ueJrE5ysRflnD80T6pqBF4Evqxq&#10;/n0u55KlImOaZtRbNZyAQmuiWkwchWSdBJxDComnfLQ1Y+IRWYKnpUIpD3Ao6RGGMXY8NlNwu2Cq&#10;nD4Z33kQrjHmtGrWHPB4Fjw3O1eTsV00ruX5ShD5rAL0rHKvPeUTeO7aJo3rU/KumT1uNv9dBAC0&#10;zk194vw1zitPz8w8VUDPRfnnZD2eXLNcqMp24kPEGLxo/kV5/CKQ86Km+0V5bBXA8az8u9JfVSi7&#10;nfWcLVJun1cp/iF1kRfl1meN25mEgXBK/XqeIGW2+b7qmueBpLN71KxvnlckrlpnAjF1xhPwM2LB&#10;XjhW7p2ofjvcOKw8ibHcDJPjJJqr8nknqNQTdfkXrckSmEZFfUk9N78TUp/pvU/Gd0YhftbvVoFB&#10;qvzSbM1qSspTQexTnrP8TJbnSKVKFc9Z0hgHcgx6N9ZOCXrKuDMjzzPA4XmKPC/GAHTGPg+kkOjC&#10;IUSOAKIw5OVrL3Px0mXeePNtvvzmGz79/DPu3rlDr9slzwTOGArjcFbjex526vdnfM7UU52sjVK7&#10;ejw+TJaJmN7jLPh/4j8LXYL1R8MhRmuUH6CUTxiFY9Dy7DieXnc/9Jlb9JnZmGr+GWGybjlNojpZ&#10;4vMg8/JzjkajQZ7nDEdDCq1Js4zCgDUloYFSErBoWx6nyAtsammaJkEQnORF2IV++UVA6tl1Osk/&#10;pkRbM8D3Kr9dFVtWEY5UEf68KPeo2p/m49r5nKaq/jpLlGptCZr0PO8UEP/kPhzIUuF8kvv0ekMa&#10;zYQtOVEl1whhUJ6HkBJflAQAkzFTSpXzYkqAnDEapfzx2E5yNx9jNGvr65zbPMfo3gDr7DTnmge/&#10;ze9b8+D9yhhdyDHZqpwUiBfWqCcxlZkdkykR1GR/nKyjmTmeEGk4jTZFyVHmXEnkWBQYa/A9D4dA&#10;KQ89jvGOjg7YubBDo1HDWo0Qju0Lm0RRgLUaZyXZWPXdGEoCHlP639lYzFqDNRpn3fhZmew5JUFZ&#10;rvNxPGZK8p5JzGAtzhg838NogzEWgQWnGfYPKPr7xArqClZjn9gPONrrYzKLUqVf8ZRk+1ydS5sN&#10;fDPCZH2kAKlK0j1tHZk2PHz8lLTQpNqh85xarNjcXGHrXJNWW+H7BktBTo+9gwOyXUvuYvY7lkHq&#10;yJ1AC4nwfGpRRNysoXwPYSVIiU41xSBF6IxaTVE/1yRsKG794U3e+DfXoegyMBmD4jv6hwXOSayR&#10;OG0RzuFh8ZTAFmVN53hYHqfR8KnXI7wgwAsClCzB784a8iIr/bIJ8PyALNc82h/w6OgO8t4x9c1L&#10;bN+4zfr1W+xceYWX//xn5Nqy//233PvsQ/bvfo3p77KxGrFhDEY7+mmP4cOPePbgUx6qBh/83+dp&#10;XXqJl979I1557cesblyi3l7HiwMEEuE3CTdjrvzrC1x46w3u/uPf8tl/+0sG97+m1jIEvqPIJaPE&#10;cXQInUNLp13QbsFK26dZVyjPUI89Go0VukcZB/sZuAJhYXTYZ3jQ5/DpISvn21y4coH26gY7l16m&#10;0driznff8/DuI5Jjw9NhyubFFkVu2dvr0azHrLRqXNhZJQoTDg/7COdQ4w3puDOkN0zZ2t4Az6Nz&#10;OMQJibGQ63I/HiY5zdAjUOVaa9RquCRDG0OmLVKUdWdrNWurTdLcsH/cwziPUWroDRKiIKLRiEny&#10;hM6gh+9H+B6M0pRGM6LRrLP39IBev0ezHqKkIQwUWZ5jbYEvYpQM8HyfXi9DqogsHxEEIY04xetD&#10;Ot53JryBzjqcneRAHlY7dKGnPmZCJmjHpF6ff/k1//j+BxTWglAoWfpJgThdIzz1HrEkJvT9oCSD&#10;QZTkk4VGYEBZ6lGdeqgIncXHEXkQ+II8z0lGCZk2aC0YZQm6sPhC4gORktSEAp3jSQG+IrOGQZJh&#10;jGOlFVIPFZ6w2LxcK8JTDLOMYWowTkxrZhJLEAb4UUC9UccPPPpJynG/R641nlIESqCkoMgKcmvZ&#10;fPkGP/33P0P4Ed/97gtuXD/PF59/y6e//oLIF+TGMRxpdAErzZC1VoPVZkToOdJBTq83pDdwHHcE&#10;SQbrl+q8dG0LIXOODp+ystpGeRIhShKApJ/Tanm0mgESi3CCPDNYIRjmcNizBLWQK1c32Nra4d6j&#10;fe7ef8JLV69y7/5jklQzSEB6gldfXme9HpANRqSDAt+LOTrO6PYd2sLGSsxaq4EUlv2DY5wN0EYx&#10;yjSFVvi+R6MuqdcL8uGQZJQyGMJBNyWXNVStRn19g2D9HO/+7C949Y9+Cl4N63ocHBxx2B2gjIc1&#10;hrVzK6yuNagFlkAbiiJDG03cDLFOs7YWEaqCWAlMbkhTi7U+BsXuccrDPYNp11Fhk1bjHEeDEdIr&#10;5xEs3e5xSSg3ZmINfJ+f/OQPiaKAZNApY9Hx8zDZO6uIeqrVzjmJjcV8tn9SayzjY29MeGURbkwg&#10;OD6GGNfBJzFoVYx0Os6d1NblzPHVc+/UZ2MnM5P/zMdniwjpzorDZ5/1KqLPs96VL8rlzyKYmwfj&#10;VxFiTgjR5nPqRWT7i+oLp3JpMUPRNUMUZpcA+KUtbWlLW9rSlra0pS1taUtb2tKAJQB+aUtb2tKW&#10;trSlLW1pS1va0v7FtkjN6oe+TJ19EbzITqk7jRvyZ22+4Xhy/irFmurjz6p5irkX56eb5E96ik+/&#10;yJ1t9p+9htNNvONWVTH7Qr9sGp6o6C1qcn8RMGh2fJ9T8ZxpeDxrHBYpws3Pw6L5nT/GrBLS7HdP&#10;mk+f/86i9TKvRDm/FqpY8WfnZX6tnrzAt5Ug+dljTOwskobfx2bBbYsU8qpY+xcdq2p+Tq+VmTmx&#10;parsrVdf4Z9/9QF7e/t4hSRLM4LQB2GnzeASh+/7IBQDIdFO0ksL6klB3Q8IlaKbpjTDABFC6Cl8&#10;XxIFmlFmSApHkCsCD/LC4saqwb6wRNKRe4LMWgoDKFmqwGdlI5myFil8wsjRbCieHRtGCWTaI4gC&#10;/BpIneM58I2l0yvQQqE8OOx2kS2Puh8QOIEucjAO4QRWT9TbDFJBs1FHFwVFkYKxOOvoDzMK57O9&#10;vckwyXjwu+8IQo84lhx0e3z+xbfceuMmtXrM1s42URTy+cefk/S7FIMRD767i/Jizm1fIMsLosDj&#10;9XfeQno+u4/vY3DodMj+/jE7F7cJogBjLZ4QNFbbmMMj8nRE/zgHDEEUgydLpZZxY65wlNedp3hh&#10;QBCGCGcxuSHwFVHcIs9yuv2UdJgShglhHOMHPkedQ6SFZq1OEASY3HI4PCIIY6Iw5qMPPqHfSbh9&#10;8wr1UHFufZXuYQ/fCTpPdvmnZ4fcfPM2l166wigrSIc5Sni06zFv376BUD5//Ytfc9TvEsZ1fF+R&#10;JilWa3wcSuhSWVlpwijCMwabFCActWaMkAUHz/Zo1HyuXbvI/nGXQkS06it0jvZI05T1c5tsbZ6j&#10;Hoc8evCE0ciRpaWS3YULLdoNiCNH4AsEIf1hzmE/IylAhQIV17l48xavv/s657cvIvwWewdDHn7+&#10;DUnaR/oeiTbs7x/S3dulHVv+17/4GY1oyJ3v7/Orf/6WLJFcu3mRsBaxdfUar751nWG/x8e/+M/U&#10;a4/4kx9LwloIxkfoFY6fDKi3r7D7JOWDv/kcFSjy1JFlI8QgZXDnId98Z7nzic/qzlUuvvI6L7/5&#10;HivXXufVKze47hSZlmSdPoOHD3ly9wvuHNxl3w658NNrNC6/jjN1iqKgGA04HnV4/OmvePzoIUfd&#10;IYOjPr2H9yi6D5Gmh9BdYpUjdMYVL0D7tmyYlgWZdPjSI2w28dfOs3rxKlduvMKFGzeprW3ixQ1k&#10;4KOkwlNlU6BzBoEpG7tt6UeU0vixw/pfI9xdpIYrj4757f09OLI4bVC+pN8rVf38SOFUhIjWaTcv&#10;kZsWe4cp39/vIAwIYQnrCiMMxmnSTKEKB7kgcJLOfh8d96mFAt9T+ErgNxXbW+fYP0hQHNJNDEdH&#10;lqTvEGGB8w/Zfdzh3u/uU6sJ3n33bS5sn+c3H3/OnbuPaa/tIKOcjfMXWVnfZH//McWgS1yL6fS6&#10;aGPwAp92u87RUY9CG54+3uOtH72LkxIReNQbDWq1Bv3+gLFI51Q5r1TtFHNgVcGsWvFEzbYErNtT&#10;DWgWjbNlA+zJXmWmarUlAF6MYxc3Fx+UMKoTMh8xE6NMmuj0eN9m2oRrjMFRIJU/3WMnQEjPKxXn&#10;jbHj/dWMjymRlIrvcVSjPxiM95cy9jHacfXKZZyFTz/5jDAM0fp0TGdxeFJRq9WmANBTjXO2vK88&#10;z6fACp2dACx838f3/ZKQYwYk4pzDiRLIFHoevX6KLopSZ1wuAvKIyjhv+rLB83CA1obz57e4efNV&#10;arUacRxz3DmmPxwSBGE5nq4kDAjD8JTao+/7UxBXvVYrm6FlCXLIkgHtdoNRf8Cnn36KtTOK8WMA&#10;6jxweb4xsypem8TUpYLxGLg6AbpM7nEOLDyNjdzzyuS2Qnn21LnHEfai+G8RmPqsWPGsWOksJdlF&#10;CvTPxeXi+Rh/EVhvFpQ0BQZaO437Z1XYhSgbza21+F6wsOl2Uc4xew+LgKfPxfQsVtqdjYPnG+rn&#10;1/0iJad5hWit9bQpNs8LkiQtQUxSIYQky4tSHdcviR+mqpUzAO5ZANlEZWp+/n7fmHz+GZ8FcL6I&#10;RK0cGzNWGxdTALsQoiT4UArlnQDjjLX4QYDne+Wz5CgV3pXEVwF6qk5+eh2GUUgtjqdEJFNwujWV&#10;a2AWQD6fd00AlPPrZfZeJ0QmVWvq9GfddG+ZJbWbXZ/za2cyd/NN4SWg/3TeOp/vVypKv+DZf15h&#10;bdYfcCrPcwvy7Fml2hfVP07fq/wX11fm73VRQ/xsTWKetGK2SX22XlIF3q4iSKnyJbPqkrO/q1Jv&#10;W+TPF6nTvUhduuoz80CCqnE8df+cgODdjO9aBCRYVB9YBFBdVBOp9rNlI/8pYOycivCp+z8VHpZ5&#10;/eT7sqJ2Ic9QFZzA3h3uzPE+/Q2LFGeDeE+tVcDN1qGsxY7jiEnUuYgoZlFd8bm1PVvFm1kLZYwp&#10;wUFRFCgpiUKvBMIhwZWEPkJJEApsqQJtjEV5kiQZkWUpnlQ4W4zPLabq7K6E8oCzmEyP4zlwhSYI&#10;Ana2z7N+boPXX3+d7777li+/+JKvvv6KXq/HaDjAOIczuoS1G03gqWmtUUiJECUQVjgxXSfi9ORQ&#10;hqknYNtJfCYRCAeKSe0nIArjmTUuKv2Dc/ygmuzvu6fO12zBjfdNnquzTvbQ2fNJKWm2VlCeRz4c&#10;kqY52piSTEfb8X5S1rzMWAneuJKc0VlLliVEUTDeq2Dy2J9Furmo/lml4lkV85wGip8e18me/ENJ&#10;Vapi1Hmy0XnfUwWmqnqWTvt4NVMbl+M8zmFtfopg5+R7DizjfMlhsegi47hzxP5ek9W1dYy20/xL&#10;eQJbONIkfY7sawJmNw6s1cgZAJXyfKIoxvcDWoerRNEzRsPh+DkpY7Aq4pYXkV8JIU7iJClPnrEx&#10;sYaSEiEk2ujqGHxCMmQtHhMAnCuJKU+B8mV55FLiFyM1OssotEZ6Ci+MiOQkTyvJ5KZJEoLHj3fx&#10;lE+j0aDX62GsZnV1hcKWqu1ZXpAXusynraPQBq0NgrJeiHNj1XeLsRopJMaMSX2wU0V3Z80YSGhK&#10;cCBlbdQag3AOU4AZE38IaxE6IznaQ+oE5WliT7BWq2NSQ9LPESiMdgQevLTV5OK5GM+lWJehAokU&#10;HmlSoJ3HKIVOxyJUTnPF49x6yNpag601j3oc4IC8KOj1BqT5iEKW4Pn+yNBN+jQ2dth55RXC1ibC&#10;b4BUKOUjVYBxjkJrtMkxaQp5gedBreURt0H5A9bbAx7f/xrhO97405fYWGnxj3/5IYfPcpyw5EZg&#10;c4evHco3FFaic4NKLcc9i6BAyATlQxRDLRL4PjTqHlEsiOOI6zdusLp1GdPYYX/o0+8P6e8+RApJ&#10;69wmvvIYdfuM+ikyrLFy7RX++Mfvkh/s8+zbu3z1/vsMH31CJHtsRD6bUpAlOcO0w+C4w/DgWz76&#10;5Od8WltDtS+wdeN1rr3zDjsvX+HcxfME9RpOSvzVLW784Z+y3a7x4JNf8+CTX+FGXdKBRvqQJKAz&#10;6Pag383Z28vZ3AzY2WnihSA8x9r5GisbLfb2Up4+7JCPLL4vMIll78Ex3cMeK+c2uHTlJTbPX+Ld&#10;d9+j3mjx7Rdfkg8tu3e6XHxlnfZGzNFRh85hh63zLTa3aiBShv0Cz5uQgQUMh4bDwy6tdo3V1TrH&#10;3RxXlOtfWyicYmQEwpZRnhKORuQxSh2Z1qTlQ44hR2nH6kqTLMvopSkTAP0gHbJaa9Fs1BkME4qi&#10;QIceo8wR1UNajQa7ep/j3hDfl8ShR70WMRhk9DodVtZLksW45vF0N6E7zPF8QxDXaTdy5PEId2qP&#10;B6TDuJKoJvS88tqVQo3B+hKH1ilCBXz+zXf8/Je/QduSPGxSM5JSTYn15v3fxF9FQUQtjEqyIjTS&#10;GYQwBAGsNVtsrjYJXY6X5yiTIXJJmhUkSUZuLBaJtZI81QR+QCPwiCU0PIXLM6zOqa80KJyg3zd0&#10;e5Zm7LMa+QijyXWOdBopBLnN6ReaxDqE8jBFGStEcUi9XqPZiFGhR24MR/0B3VGGLz1i6REJh3Ca&#10;JM85/9JN/u2/+1cYT9Af7PH6rUt88dk3/PKvf0EQCIIwoNdLkRLqLUmrEbCxUmOtFZMmRxwf9xmO&#10;HL2RoJ8K1jfrvHX7Ko2GYtA/YON8C5wgij2yzPD0aQZW0KiH+NIReIrIU/STAu0kwyEMEset2+dp&#10;1T06x10ePTlie+cSD5885WD/MenQkg4dN15psXVuhaR/QJYkGGcYZZbuwDLMSh+y2vSIfUWa5CTD&#10;FGsi+ollpMHJOrW4Ri0CTxqOej2GQ0dv5DMUPrZWx/NbyFqby6+9x5t/+OcIrw5CUCRD3v/7v0Fn&#10;faz2cMJipSUIPWqRj8gTsmJI4IcUlOQOaysQByOUMwyHmpMJsaUAACAASURBVDR3pKkhL2rce3pc&#10;UqZaWG2vcf7cJl989S2Nc5sgfdqrqyR5znCUkmUpQiguX7nMpYvbOFdginT8HkFN445F9ajJz7Ok&#10;jtP6NWMipzkSsNnYsoyXxiB74aakntPKgHuenKsqF5/GScKNs3y5sEY5WxepyrWrYrpF7+3P+n0V&#10;+P0smyc/PItg6ax/V6nYz7+D/yHkklXv86fncuM62zguehGR59KWtrSlLW1pS1va0pa2tKUtbWn/&#10;o9kSAL+0pS1taUtb2tKWtrSlLW1p/0Kresk6z9591ovUs5RYqhqHJ0CH+WNM/l2lJDX/+dlznYDQ&#10;p7+dNn9OGuOf75lbDMhZ3Bh6orR1+ppmQdDuufusejFcNQfz91el/DP7t3lQyux3ZlnoZ/82D5Cv&#10;AszPv8yeV9J8fmwWv/ifb/afn4/ZpvfZY8w2zU7+Ngv+WAS0mnxm/nPzxApVYz7fNDsL7FikHDm/&#10;ZuZVAubPuQhoN/u5CSBmVjXTWjduGHD4vsJYx9b2ed5+603+8r/8FVmu6PX7SGkJAo8smwBXDIPB&#10;AOWHWCfJtSOV0E0y1us+YRCQu5RBrvGFREiFdRopLZ4PaQaj3NKoKbRx6LzA8xyhlNQ8S24dzoAu&#10;W/fJLXSTgjgsm6nsGIjZbgY8O0gYDDS9JCOKG0RBSFRvYMjYiJp0hj3yLAdZ0E96BF6AiupEKsa4&#10;FKkEUkOR5ni+QvmCIIoRuaAoMpy1hJ7AOEOWZhweD7lwUbGxc57jbof+/hFhXeIPDZ1nu+yut3n5&#10;+hUyC2tb5/nxHzf47OPPOHz2jN7xEfe+v0Ot3SKqheTaEHoeN25fZ+Vcne7xIb1hgik0WZahfFUq&#10;vQhB1KwTeJKnu4/IsxHHBwVhvUkQ1skKgzUW5UoFqSLPSRNLJBzSk3ieD9YgFNRrDYpCo/URTjjS&#10;0QA/ULTaLfYPBAf7BzRrzZIYABh0B3T7j8EUKBlw55t79A6ecePaZa7sbIO2fPPNIyIEJtccPTvm&#10;0tWXWN84x26xR2oENevQoz5Xt1b56R+9wy9/8xlPDjtIv4YvBSOtCSV40mJMRhD4BKGHNILRSONF&#10;gmarQZFrhNPUGorj7j6ZUbzxzo+4c2ePg4O7nN9c5+rVyyDg6LDDk909jC4Vptotn1ZdEfoFQejR&#10;XFnn4Chht5MyMkAUUT+3zVs/+Qk3br+CUfBk/5jPP/kld777nlH/CCcMqdYYDZ7vc+vHb/Gv/vw9&#10;0sERf/k3H/D43iNW1jd55fYG2+fXWLtwifX1NnfvfIhUj3n7D3YI4w2MOsL3LRKf0X5Kkneos0MY&#10;+FjryDKNClZoNNpjf1rQavkYPaDo/I69r56y/+ATRHSezeu3+dHP/oLW5ktgJe7GIZvfXeXONx/y&#10;Tz9/n7V/+ICdNzR3v33Ahx/+lsMH98kHB8hkH+FGWOtoIKhFllBp4khw4XKTc2vrHO11ePywizKS&#10;qCYIGgrrR2zd/AMuv/sTtm++SmN9A2stWZqWikGuNwarCbQBlEYKi3B2rDIV4EVtPH8HqCM4D+4N&#10;tOzwqLNPv6iRDEfkmaDW8OknCi9sEIVtlLdKvXmBRLYRosb3D3bpdjWBByvtkHpdIYUl9D18z+Fy&#10;j8M9RxY4PJMjtcMkUK+FRJECJ8hGCcmgy2pLsblZZ3ROcefeMb3EUOSQWseo22Vrq8anH33H+rmM&#10;w4MR3X4X95bg/vf36Gc+z54d4EnBoNdhWBQ4U2CNpcgczXqTvIBet0/3qMP+cY9XLpzHmlLdvVaL&#10;6Ha7aKOxTuKEHQPTx2BYOW74FxI3VV8fg1ps+f9yX2Eas6ip2qfBuRkw91iRxpjxPoWcaca3U8Id&#10;IQRaa6RU2LEa3OT3MAF1WIQoQezWnjTSKiaBkxor55zs977vIYShKNz0PibKlkEQUYtrHB4doZSH&#10;UsEU7B1FEcfHxxhjSdMMY8xUDdrgcEWB1iWwyJMSo80pJWljTKmGPFGg1xqty5/jKBgr1UsEpXqU&#10;mGnO8zxv3DhZ7lXOuoVKmLMAyomd7PeMm7Ud1jiiqMbbb7/L5ctXyLKMbq9HkqU0Go2psvMkHkjT&#10;dBrTTJqaJz97nkezWTZr7z19SqEzTOHx/vv/RL/XQylvSnow2zw4H4fPgm3mY9Z5MFQVgN5RDYqc&#10;xmIzcddsY2UJ6HDTdXRWLLYoZ6gCtVTFZfPXX6W8+SKA13wD6inQ6xmEVItis9l5EVJOl8/8NU1A&#10;3+VzKxYqPi8C+EzWwPyxJwrWs8QYU8XXF4zB/LmrYtmqOHyRepfWmuFwyGiUIKSaqtNba8dKoSUs&#10;cl65fPZYWuvnVEwXqaYuAowBpxTO5+dzdu3Pgr6qQNgnz1AJ6Js+g3aszj72cULIsXpmGWu6qX+U&#10;jEX6UGLS/F0+b9oapIB61CAM4xIBOyEBm3vWZp/ZKiWwWbIKMc575gkFJt81xiDG4DQpxkBRTity&#10;nYyDq/CF1fPxfJ54ejxtRX40Aewzo3zsJnOzoKZQBcatfpaeJxtYRGa3qCG+yieV67YEwk3W8O9r&#10;iwjpXvT3KmLBRWOzCFC/qGawqKZylur7/Pmq/PDkeZ9dy2f56LN8/qI9xY3BEHYOPFEFFF3kd1+0&#10;X837kipyxkVj/Nx++gPu/2S/WHC/LyAVOAswUVUHma9fnFWXmAfiT+8NXkgqMn8tk/hk1r8sqsOd&#10;jmXKvGTipXzPP6XKPPF/E5cthCgVkhEkoxE6z1FSoBFIIbFjBecJeebJdZTkS7NEEEoppPLZWFtn&#10;5d33uHXzFg/u3+eTTz7mq6+/5tmzp2RZWq57BJaSzEphpnUYgcU5yUQI3i3Yj6vmbXbvmvcZ83Hi&#10;fJzyovn8oSD4RbXaF/mC2f1oUqOTQpEmGUVe5kpKKJT0cFJX1hyttXjj+U7TjDDMCIJwTDL2Yv9a&#10;9XzMjmvV2qzyFbOfqyKcWeQb54H1L/KDVWP4IjKT08c5CW9n7+fkGs0p8pPpseSYiMM6cLYkM8oy&#10;Op0OcVyb5nFFUZAXFmHENN6dnKPM2ziV9zjnyLIc5yyDoSOOI6zWNBo11jfWSJIh1lmUUC/03fP+&#10;qzo+qSb3mhDXzs755JqZyy8meWtJ8PB8/V6MCeGsdQyGQ4TyieMa1pZ56GRfmt2flFLgLE+fPuXS&#10;xR3CMOS4c0iv16PIsvE7g7KW6CgJILIiK+PRSaw0mUPclDDAmnGdX9gxgdzzqqtCShxjMjtnS0KV&#10;MUGLtBk2H5AMOwhr8CQ06iWRW/d4hFCANUS+4Nrlda5u1TFZD11ohFVY4bAIRoXg+DBHKkFrPebK&#10;5TVW2x6+ZwGDzgbsD0YkScFgJHDKwwt9CGOUDNncWeX2hU3OXbpEa/sKsrYJqkWWarpHA4wWKC/E&#10;90OcKLDpgNADv+Yj6wLVEIh6jtEH6MeP2XuwS3d3H5FDtHmeKOuQ9Qc0Yw9XGExusALqOERQkowo&#10;IcGWRAjaCfIMstRiDAhylAIZ5Hz3+DtevgnnX11n57132F5dQdqC5KhDIBzD3pCw1iRWEflgwPe/&#10;/hgRRpzbucTOuz/h4lvvcXjvG3a//oIHv30fO3xK5Cm2Vz10ocnynIFOyfPHpAe7PN7/LV/8/D8h&#10;ghVefvsPuP0HP+barZusrq7jkiFHvRH9LOfyKy9z8PAOjWZCkVoGA81oaMhSKBIoMnjyOGeUdbh4&#10;pU6zGeN5Pn6kuPJKzNr5kN2HXbr7CToTKA1px/Ck94xBN2V03fDyK69z8/abOCe58+WX5McZd7/e&#10;Z32nwdZWm0HvmIcPjtjabtFaaaP8lEInKOljjUcUN+j1B3S6A5q1VYwZEigJBowROBGQaklhC0JP&#10;4SmQShAFJdlYWhQYmxMGljguSdfW2k2ccIzSlEwb+klOlBWEYUAcR/RGQ6JahMKjKDRB4BHXYvqd&#10;hEB6eOtt4lqMVANGw4Jed8D5rfOEQYizQzrdYzbONVDSEkcBUgzJ8/wUgcgkB5JK4fmlTzTWIjE4&#10;ZyisQ6L45puv+edff4QZk+FOfOQ8IdW8f/c8jzAKiCMfJcC6vKztSUsgFdsbK2yutgjJCbSjFvsE&#10;QlEkGcfHHdLcoIKSbLfAEgcBkecTSpDWUKQJyjnW1teJQo9uUtAb9pBKUI99nMsweanuLpRAS8Ew&#10;L9BC4IURRWYwWlOrhdRrEfU4IvR98iyn0x/S6ydYK1AClLX4qkGSjbh06zY//Td/RpJnOFGwvdXk&#10;k19/zd/9P/9AFCjCqATaGwleoGiNVd9jX2CyjH6nx2BkGKWS/sARNyW3bm+zuhrT6R4wGmU461hf&#10;W6HQhm+/fkg2sly5GBAFFiEhiBXWZmgMvaHHccdx4eIaVy6tIUXBKM+4eesVHu4ecNx5RppbkhGs&#10;r4XcuLpFUWSkSYE1DuMUR92cXuqwEuI6hEFB4EMy0hQ2oMAjLQqK3OCFljiEeuSRpym9XsZQBwzw&#10;0b6PFTF+1KSxfZ33/vX/QtBaK+u1LufJ99/y7W/fJ0aQaUNYC0CAMRqTgzQGIT28MKTfGXBuPaRd&#10;DwlUVr67yw3WSowJOO45nh1oti9vspcZdK659+AxuZWsrm+QO8v+0SFeEOBpQ3fQR0vHu++9w/r6&#10;ClZnJzUWWxJQTeoo8zHaPMHbbM3prDynCpw92ceei734/cj0Ju+mnbOVecvsMzn/rnm2XndWLaqq&#10;3lpFXLooH1+Uv86TGp31zvss8qv5HH/+8y+qk9o5ct/qc8jn5vuHEHItbWlLW9rSlra0pS1taUtb&#10;2tKW9j+KLQHwS1va0pa2tKUtbWlLW9rSlvbfYWexo88DBea/d5bNv9ScB2PPvoCeb0qbBWkvYkmf&#10;//ks1fr5l62Lrnf2mPMg9Or7c+NGuMVNk1VNlfMNjYvucZFa3uzPi5pjq665ilTgRaDsRfM5/i2z&#10;Sqrz1/Z8YzmnXvxPxncW9FN1/ueB/Ivnep4AYBE7/nzjZJW64Q9dK2c1HJ81nlXP2+y/7Vhp1FqH&#10;wKALkCogDgPeeusNfvvhxzx5souUlmYzRsqoBLbmBqMNVjiywuCERPkRhdDkKDpJTq2p0PgMCo0n&#10;IAg9QOMHkobzKIqMQkNufQIEtihwzhAEATUsmShwGka5K9WCLQxTQ5IraoEidwZfSlZbIUGQkVnH&#10;UbfP2lobLwowNicyDqV8VpshWucUzuGEJLeCVDvCyMOPQ3JTKo2lhcbLUuJGxObWFoP+kDS3CGVR&#10;TuOMwSQjnj16xvaFLc5fWOPy9Vt8NfwCsiPimqTQls7+IfFrNzBCkFhLrd3m9jtv8fUXX7D78CH9&#10;o2cc7j3l4tWLGBxJbgnDgKvXXuLJI492ZpBAt9ejudZC+n4J4nRQbzZYKzY47hyRF5pslGOKgMK5&#10;UnFJCJR0COfIRilKSILIQ4UezldkecbocIjOLLU4Ii80aZLQsxZPKdZX1vjqs2/p7A+4duUCzThG&#10;WkOrXmNjfZ1arcUHH3zGs8M+YXSApwKuXLlCUSi+++4BhbMc7j7is099dq5cpj9MkEpQ2Iy1dpNQ&#10;wZs3r9BuNfmvf/8BDx4fEcY1JKCEQElQSlCv1wkDQdrtYp1lZa1NrR5w+Gwf5SmcFPSTgltvvc7B&#10;0YhPPvqcy1urXL96GXyPp3tH3L/7gFqrTasWEpBS9x2r7YAkyRkmBc96B9x/0kWFTTJT8MZ7f8Rr&#10;b77J+Z1LDJIBn33yGR+//0vMYJfYlygk/VGByx2t1TVuvfU6t3/0Kh998SWff/QRdtTj+vWLnDu/&#10;wUvXX2Zzc42D/V3u3/+QazdjGu02wtynSBPAQwvFUWfAwdOM/QPFfveQevNl/vgv/gONRotWaw03&#10;Kvj2y2/oHD3ltTev4KmUZ0/vsnF+k3j1IrlYJ9p6CSUkj7/8liePn3Fw/yHff/Jbevv3yI/3+ev/&#10;9H+gag2cLbB2RMNZaqTU6wbjMqR0NAJJFElQljDy8eyIo91jlCe5fqNBEAU4UaDq59l598/Y/smf&#10;If02eqSx/X2S4QHWDBAiBXKsyRForBiR6GNwCZEnkSqgkDHRym1aa7eANSTbOLGN8of8+Geb1OLr&#10;/Pz//I/sPXtGO5WoqEHN28J6qzRbW+i4zUFniHI5H316D2dhpR3RqAeEyhIFNVq1GrXIoWoaX2ck&#10;3ZxBr1RgM76g38uoxYIoDFBKopRA5xlaO5qNOrdutukMco76hsd7KUkGnYOMzv4u33+1i1COqBFx&#10;9PSQrZ3L/O3/9dcc3H/EzavnuXJpi4POEXnRoZ/njEaaRmONtdV1RnmB1Bnffvc7ti6dJ15p0mw2&#10;WF1t82x/nyRJkXGjVF+bKNYJMwa5V+9/s+oxCIFQYwDLqWY5M1aJLAHx1ooTJT9jx0pTbgr8KDVQ&#10;5RwgWiHlRP29VFNUSpQN3KJUeJ+AyxEl+FIqhecsEEwbcks1P8aAB4OjPIc3Pnccx7x09WU63R6F&#10;0Qhge2ubx0+ecPfu3RKwXouxZhzXKInTmiRJ8H2/3O/HAM0kSaZjVSrTl4q7JRBhAvIp/xPIqXKn&#10;UJO9UjBGUJbgd63J8oxplDAHdDmJQ07HPyeNmIyB9SVw4J233+bVW7cRysPahG6/P45ZyrnJ8wIn&#10;3BTEL6UkiqIpEDDPc9I0ZXVlhWa9waDbYzQa0mjV+Pyzz3j86BHK8wj8sARnndEMOBsnVAF/PaWQ&#10;M+Q5E6DxBIAxD4iZB0xR0XA6SzBUxlTPx+vz8WRVLDQf3yz6/KLfTe73rLhsPi4+C+BaFdPON6D/&#10;ELB9CZCpak5lTKZgz/z+fNx5VtNrFRiZBWRLVerNi/5/VuNr1fnzPGc0Go0V6+Q0zp4qgI+f3XLO&#10;Sz+mtUUIhz8GB1QRMCzK837IfC/KG14E+q3y2Z5XqvKVKu2lQijWUY8bmNww7A/BKnJtsE6MyaMc&#10;ZW+vOwVGc2MQFUJQq9Wp1eqUpCgnz4QSDmefn6uqhudZ8KiE6ZifUm4HnBCICWhbCNwE0DnTkH46&#10;Hzo5x2SPmPiMqjGbfL8kfDit5O4WrG85/m/ahP6C5+HUvjmTw06eu8lYn7iv8THn8r1ZkrLn1K3n&#10;6hGzObW1BmM1IJDi9wfALyLhmF/3VeD7+XrFWWrmi/LzyTzPgukXgepfBDY46zl7jmDkB/rOqvrT&#10;Ip98akwrAObzqvVVgPQqX1cVq1X5wEXr86z95ax14SrubxITzu8DLzr2IgDBi2p3iwDzi8ghHODG&#10;a0lARVzlnlMKnwd4VD0XVcSJk/mcxByilDLGWjsF4zrEdPuTUpUA8/HnXInExRmLLQxKiDKOFlQQ&#10;z3C2rx0rtfpKcX5jnY21VV66cpl33nmHb779js8++4yD/X2GwwHWGLSxOKuRSoArWVEEYx8v5MJa&#10;2cTXVe2N8/FfFdh90bp9kSL6WWthvqZ4etzOUobkOdIWpVRJHqMNvvJwfoCWmiLLcV65eyi/rAWK&#10;iW9XCq011jr0WBHb9x3W8twe9kOeu6q1PoltqwCIi8akah+Z97tVNb0XgYkWAb1fdD2zNdl5gqAT&#10;YqWT3fn0eSbEAyUwOo6i8R7qGPR7DJotms0W1jmG/QGeJ/G98FTOU5IfFafqs+X1l78vihxjC8CA&#10;g1otZnV9hb29XbJUj9dXSdh2FinAWbXmcqwncQFj1Xs7E5GcMLAKKBXRq8igpuMux2R0buqXJ/8e&#10;0/mQJhnGdtDa4HklCdwkX5lVivVUqYqbpinD4ZAoitCF5u6dO1zc3qRWq6F1hjUWgcBYhzV5qdzu&#10;HAKLdWUd1LpxbGkdbkp0W/4dJ8a1Aabg+PLSJ1RNogTDG40SFp32yLvPsMWQQDniQBBHAYPRiCzP&#10;MbYkRyjB702y3iHClfOcZjlpDllmGA4NFy6vsL4eEQcQhQWCIU47isIyGKaMRgW5ljRXz7OysYEW&#10;DoOHHJMGPN3rooOI41HGyvmMXHu8/8uPuP/9PXSikbYk3BNCI8iIQkWtWUeGPlGrwcbFLd76kz9g&#10;69aP2HwtRGd99KjLzh/lPPrkd3zztz9ntHcfGSSo0CCtASyBCsBaAs+bkgPkTpBrS6Et/YEhz8Dk&#10;gnToONo75sHvPkD+4nOa/+2faF/aYevyJS7ubLG5fY64VcNr1BgeDjg8PsYIx/DoIQ+/+xAha1x/&#10;68ds377NW2+8zc2f/nsOv/mGhx/9hs7dr9DJU5RwrNQUKI8k0zQzSzsrGPT3ePqLv+TBL/8rtfOX&#10;2bl2nTdffZmW7wgCxeNHx4z6Q9q+Y2WlxuqKwBjHaFjQOczoHBTkmaB7aEiSPq31nIuXtmm3YzKT&#10;Ul+NeH1znYO9EXe+e0p/P8UVHs4a+ns9noYP2L56mfbKJrfefJtmq86Xn3yMHuUM9kfc6yVsbkU4&#10;Z3iy26XZrlFr+igRjp9PDyk86s0Gg0GPo94R0qMkXnAQBRFGeIxywygr0KGgFgWEQiKFIfAVuRVk&#10;RY5xIJUmCiVx5LMqGjgcgyQh045BWqCUR70eMcoSsqwgDEOcUzgB57fWeLp7nzAwNBuaKPYJggA5&#10;SukeD2i1V/EDnyCA0XCAXasjJQjniEJBPsowmrKW5xyBX5K+Samm7wStNTgKrHP4YZ2vvv4dv/rt&#10;xxTjOuAs0fH8u7z5vdfzPAJfgbUITyCcw5qSxFM4gTKawGkiDKG0hMKCLWtu1oFUkiAo/XqWZsR+&#10;QCwhkoC2GK3ZuXSRtZUW2hkeHtyn0JZapJCiwBpNGHj4YUiuNak2GKnKOqIu77XZillp1qlFkjhS&#10;SCkYJQXHnQHGSmphTCgcgQf9bMi119/kz/78j8m1ww9DtBny93/3Kz7+u49ohtBoefRzTWdkKYyj&#10;1QiIQ0moNDYflL6nX5Ckkv5IUBh47dZFzm3W6XT36faOiMIG62trCOn44jff0z00XLoUsb7q4SmB&#10;9EoF8dw4uiPJw90MVVNce6lNXLNoLaiFNZ482+Pbr76isAWjoSOOA95+/SVqHowGQ6xVpFnO0VHK&#10;IIGRFqxuSC7uNLi83UKajDwZ4ETIKBdkuiSGWVmts7ESUosD7t0dkGSSxPrkXgx+A2oNapcv86f/&#10;239g49LVsjZqU3ADPv7VL1CjDkJr4rqP9CEIFMJqhCn3rLjWZPfhIdrkbK63iX0LJsNog7AeVodk&#10;hc+T/S5b16+yevEqXRPw5fdP+fDjr9nYukRjZRXteQx6fQLlUWRlTbO50uL2a7dQUmDsSX1OO13G&#10;4SzOx15UL6yK2ypjUyQWeyreXFRbm+8HmM3zrTPjurmYead9usQ2H9NVxcaL7u2svHsRYegkLp3P&#10;A6pyzqo6RlXMuojs7SzCwEV5bhVR6uxYVNVqnQDjxkSr0/YBwQ9MnZe2tKUtbWlLW9rSlra0pS1t&#10;aUv7/70tAfBLW9rSlra0pS1taUtb2tKW9t9hi4DSs3//IeCRFx33RY3EZzGOv6iZeh60PN+cODnG&#10;WS+A5383C6CeP9f8C+BFYI4qVa4qYMqie1tETnB2A+Tz369SAfshYzC/Jn7IC/1F62j2c/NNP4sU&#10;yRY1U88y91eN1WTeFjH1T8ZiESjgLCb7qibjH6JCddY6XkQWMf7r9CdjLNYWSC9ga3uLGzeu8/jx&#10;k/G9liDBIAjRzpHrYqqMgFRIJdEWBrnhiIKa5xHGgn7uiDyFER6+8vGdwOLje5qisPSGBaGK8b0A&#10;pSzKE9SkZJgLMhxY0NrhCSgKSHJNMVZ0Up5HEEg21hSHA0OSarq9hDiIEUohPeh196EwKCDNHSaQ&#10;ZJkjVw4toNZuYoXC2gGeO1EKNlbQXtskKzwGI4NOe0jh0LYgdyMeP9qntbZOe+0i57ZT0qQgCDvl&#10;d0c9+p1jVre3yXNDN0lorDR5+eY1anHIve+/Z9A5IE9XkF5InlsKK9BGUKuv4XmaUZZSSIf1oLm6&#10;ghirHOfGUWutIJTiYP8IrSUWgfA8jLOM+/PxlcRYQZakeF4AgUN5AmFg2B8x6A5pN1Zp1BoIMtIk&#10;Y//JPsLzWG+v8NXnX5N1j6mFIfV6xMWrO9RqPmtek7d+/Ab//M+fcefREbl23LgquXR5izTP+f7B&#10;E6wx9Pee4M6fY3O1SWoNcS1GW0McRsRhwPWXLvHnheOv/v5X7B/2xg28pcqUUoIw9JHCUOgCC6xv&#10;rKKzEXmW4/AYJII33n2NUZrz299+Shwa2o0YpwsePdvn3qNddKq5cOECO+eaBHZII3AMBkMGo4Tc&#10;SnYPu8iwjfFrvP0/vcNb771L1Gjzu/sP+eTDD9n97hOCYkQsJApFkml8L+b1mze4cO0yhQ9/+w8/&#10;53DvPlcvbnPu3FVaq22uvHQBnY24f/cTzl8zvHyhhbUd8tEBJknQCSQjQUEb611idWuHtc0VPL+J&#10;F9fY2z/k8d4hn379Fbv3HrL34A4/euclNjbq7D475LA3ZL+3R9BUNDZg9GzEo//8T/zu08/Jes9w&#10;6YBYGWo+bMSSSEmc3UcGgij2Cb2yeVBYiRQhXihQXrlmnLPgDF7gCNshcd3Hjzy8wCOM27QuXEdu&#10;NDi++zsC6RNYzXH3GQdHhziX43kGL3L4ocOLMmqrOReueDhzgB52SXNDY3UDLzpgdPT/kmmfZvvf&#10;8v33NVaalzl/6TV+9D9vcnzk+Kv/+L9Do85G8yIrO9cJ6i0KFHvdBGxEd3/IsyeHbDQUKy1F4BmU&#10;gkgpYk9S8yVSgWkpIk/iSYm0GmMhy2DQszTqBUFkkAq0lQyHmiDrU49jNtfqNOoQBoLHexm9niEK&#10;FHEoCEKD72k+/OX7bF89xs8TWvUQvIh6ew0tHOdWWtx7uMfwyTGhF3J0fMjK2gqp6dAfdPn+3n1u&#10;v36LWi0ijMNxM/SQdq2J7/vY3I4Vg73nYoOJH5diAswRc+AeTprsx43tSskSSC9AG00pQDtW7Xbg&#10;ebPHt1NF7sn3y71kQvri8Dw1Pb4ZyxNPAB+lKlzZZGesAaPxhX8aYCkVUlq0sRSFQQYl8OjVV1/l&#10;6LhDb1ACftY3NnACjjrHRLWYOI7J8xzrHJkuCGQwKFmt1gAAIABJREFUBZROx2isJjgLblZKoY2d&#10;2esMnlTTZrp5Fd7pNulOwJB5UWD05F5PmhhnY7mTsa9WywPwPMXVqy/z6muv4xAcHBygpEB53hgU&#10;WcYkyj+9Z58QCHin4oNkNGIYRjzdfUqzXmdv/ymff/4pUohS4dKCk6fjg3m1yfl4dF6ZV47PCRCF&#10;IXY8xvOKvPNx8Swh0XxcMgHyW8tzYPhpbLUgXq+KqRdd/1kxbBUQ9KwYqyouexHB03xsVxXrPR+S&#10;nYBt5mNjwQ9TW5rPhebj0LNypXkE8ULg4oL7WQRAnL+e2evI85wkScrvj9fVLFBaCFGuOSHGKppM&#10;SRgmRFfzczrb6HtWrvOi9bFIVXoeJFi93sRUzW+SNxRFgS40vvJQUlCP4zL+LDTWgDEOi8QKW8KL&#10;xGmVUClLsIaUCms0zUaDuFabjomaTuOJH68iYqsaE0+p02Dy2bxqZlyryBQmz+7ss/QiQHDVmE1y&#10;MjvuZJ5+rgLAPD3uGfn0WTWC5/MoV7nn8gKw8qJnYp44zTk3buov91H34vRuYa67KNefH9PJPniW&#10;H6ryf1Xg+Krxnb+myWfL2IAzieKqGuEX5eZVuf5ZAIhFoNKF9Y35PafieZ9fS1U1hSpSlrPG6SwC&#10;u6raxqI9RzIDppj1wxXkFD/EZlXVq+ZiHvixaG3MqyvO3tPsupv4+yp/VbWOqnzQfPxVVTuaxq1j&#10;4gyrT4AuDjcFeHrCP/FFzuIJie/5JdjTOfIiG4O1XYVfdeO/yWlcOAtchRL0b00JEpsoW6+urtJu&#10;r3D92iu8+fobfP31V3z88cfs7+/T6/fQpsAYXRJWOYdAoKQ/vYb52K5KEfGsdVcFiJkd81n16UVx&#10;jJRyujf/f+y9x5NkWZbe97viKVehMzIjdWaJLNld3T2DngEJEjAQJIw0LEguQJjxL+KKS25ohj+A&#10;wowwgsOxIdmDET1TrapLZ2VmpQ6tXDx5BRfP3cPD0z2iZrAj/ZilZSh/774rzznvfN83T2V83vjU&#10;9znbbs+38fzPJs93vKfRaNBsNfHOk2YZpnqNyVPE0Nef9DeCIBj7HaO2nRF6+DeAQpfNv2li13m5&#10;u3l51mmfcpJ8ZtqncmNwMkOiGD9URhXn/I1J/3uWgvw8MNIsIpf6fmffh2E40d7zhAHT/qUfkjRK&#10;RZ0/BPLUM+ieksQJjUaTLE1rwkdn6xjPOaIoGn++nndn91dKUZYl1tU5O2MMYRgS64i1tTU2r17l&#10;xbNXtRq5rAG7ozlzUT56OvaZvd+OCOP8DJIL/8Z89SPC1FGfSIFgSCIz9O8mzxzhhwQDZUFZRmil&#10;qapqvLaqqpo4Ox3OWipjOD4+ZnNzk3a7zavX2/ziF3/Bz372M9rtVk1cau1w36ubWZkKYyoQ1EB8&#10;IYcA/5qYyTmH82Y4V8R4T3O2Vo0/i7mpfVTn8a5CSM/p8S5Vfw9vcwItaDdibGXIBgVKCETgubra&#10;ZnO5wf6rlzQjSRgFpJnl5NTS6znayyEffLhGp6MJdU0s4IyjV+TkWYGpBEWlKKsabJoeHLLXyygq&#10;h7MlxlqCWBA2PS+ef4mKAiqjKAuHNynLHlqtNtJppFSEgUIHFh04lO5x3E05ft1l/0vB889+zz/6&#10;L/8VWz/7OWGrTdBep0HI0o1P2Lr5AV//n3/C97/7CyLVo9MMMdaCc0gkoRqSREhBIiSVsxjvWF1p&#10;4pwkG2QMBiWmEkg8/Syl+/kX7H/+JY+lRyUh8eo6m3du8Uf//D/m9ofv077/MxAKk5/y+Le/5fD5&#10;Sz798/8d+2d/wu13P+SDP/451/7gD7j5R3/E4PU2r7/6kqdffkH30ef4/IA4jliOPJ3E0U9LBrmn&#10;nxvyZ0949PgJD/9U0O60uHnzKiutgCLznPYrtDOEIcQRNFcTVlsN9hsDTo4zen2LM3C0l5NlL7h6&#10;c5219SYus7QSwdVbd1jbus2zJ/t8+9k3UHhwnt2ne3y98jX333fErSZrN9Z4YO/x4uuvaDclR6eG&#10;vecpYQOSJUm3n1MBSVyD4o21RAHoKCD2Ub0XOkWZQpqWOCGRkURpibCKrCgQApSMCKQkUIJIO4wx&#10;ZFkxzvEkYUgSR6wIgZMCJxWlkxRD3yGOYk57KWEQs7TUQirL0kqb5bUOg26O8RXGKhrNBr1+BhWk&#10;gxSlJUEEeV5QVRYlJYEWREHNuTgioaiJKOs1rtVwnwasM7XCeBTz7XeP+OWvfotxHi8EWuvxmTCP&#10;AHuSxDBJEsJAI/E136P3KGoyWmUK0qNdjooTrnQS4lBisVRFSWk9IooItSYIInqnfZSoge8NCbqm&#10;w+DGrZtsrK0ilSQb9MmLEiUgUp5AWHQASTNBKkVhPZVzOEH9aWNYXmqy0mkTBpIwFARak2eWg+Me&#10;WWEJw4BQK8q0TxwnfPgPfs4f/fFPGGQpVVXx+uUef/uXv2Ln0WtW2wGrqxG5zcgrT/fU0eoENBsh&#10;jUixFGsi7ckHFf3M0S8ERwPH/QdXuHl9neOjQ7r9HaIk4fr1qzjg95894vXzjLVVxcqyphEFNJoR&#10;TkBpDVnhebmdU1rPB/fXWVkJ6fePyApJLx/w8NFzqtJRDIkwPvj4Otc2WgwOD6hSgzFw0i05HTi6&#10;KQQNxYcPbnLnWoys+gxOT8kHFaenJd1UUVhLqxnTCAXSG14+f83xSYoP2hinsbKFS1ZYvn+ff/ov&#10;/yvufPCg9sWqAcac4N0pzx5/AVmPospQGqyzrC6t0ow1zTAELzkeFBwe9bhxo8n6SogWBYESZLmj&#10;LC1ZZTjuCw4Hlp4oWGs0OHxxxMtX2wRxQtJuY/EoJOsrq2ip2NvZxZYlP/rwQ+7euUWRpRRpihT1&#10;mciQDFD42vf11OeWYz7R5TRR+UXvsc/HEnKo9v6mX/dDcn1j0pzxOnTj9Tv2YxHD9T37vf90rHRR&#10;nnFWzDUZX0/nR2cR3E9fa+RnTsdvl5FiXZTrmRfrzvLJ7BSR0OiZZrW9JsYchvBuNon/wha2sIUt&#10;bGELW9jCFrawhS1sYf9/tgUAfmELW9jCFrawhS1sYQtb2ML+njav+PeyQt9ZwOrLwO3zCm1ngX1m&#10;qeBdVoQ/usbkPS4Dysz7ehar+nzwssX7swLHWWCieSCGi5TIJvtk9FhiyJZeFxiO2jqskmPUj/NZ&#10;8GcVH1zUxrM+1gjBWJHVWsekys8bc4ZaNQYhcH5Cmc0zBBLUilpnjPu8AWif7P/JPq2LON3MYoFZ&#10;RZGzxv2yIuFZ4zzvZ6Mi7WmwwEXKbdMFm6PnmC5elyMlWiFgCLL0XqCEoBlpfvqTj/nsd5+TVyVe&#10;BXVRVCBxViOCEG/BViVSiiHgxlMBAytJbUAlNIEWpM5zkpc0NWAsFo8OISs9aWbohSVLicZSEUmB&#10;pi6eqoRg4MEJQQkoAWnlKQ2EgUVISajhyoomTyt6hePg4IBmZ5NWIyAQMQ3jMGXJIK3o9iE1FVVi&#10;0EFALBU6CAgSR5BnVMZSOjjqZjR7GVeSJdY2N+lmJSf9LpFWVJWlyApebW+zunWV9dWQ5fVNKuvY&#10;D16QPn+FVjnPHn1De32JZrNBr7L0Bl2COODG/ds0ljuEUV1UXxo7LKjzSAdhqMFWlLkjqCSDrkHp&#10;gqQR4FxBYRWhUkRxRKMZcdrNKW2GDhKEl5TWYJwBBUkcYirH6UmPoqxIWglhEBA3Eg6OT1iWilZn&#10;ieVVzYsXLyiKikfffk+jEbGyss7uy23aDUW51KSz1KLVaiK9YmWpxU9/9h6/+fV3bL8+QVQF9+7e&#10;5O7tGxjnebmzTWk9S0EMTuCVoiotPohwsoF1gC/Z2ljiDz9+m//rLz7FGI+wgjIvMbnD0sbaCus8&#10;a5vXSJKY10d7GBT9ruXG/Rt4Jfjtp99gewNWmoJAe/ppxsnBEbI0tMIAO+hx4jOagSfH0R306ZeO&#10;3IKMYipr2Ny6ywcf/QQhE774/Gt+9Ve/oOzu0tACK6BvPVGyxMadNW7cvInXisdPX3DSP6SxnPDh&#10;xz+qVcM/+BFx6Pnii7/m2pbgwY/XEHKb4nSXPDMIcR0hVwiXl1DtmKwI6Q0k335zxJPvnlCkBVV+&#10;iKsOCJRHeYfNDCtNjyt6HBzs8OrZK55/+5LBwOPlNwglMbYu1FpRkmQVOklIu6EJpEcj8d4iVF34&#10;ifQoJXHCI0WIHKqiCSUIoppUQukArRQq8CBydAhhGFBaw9PvvuHFX/6etAwwNqLMLL3j15RlgQoS&#10;ZGOVZH2T5toKa9eXuH6/zfKdm6iGJ2gWSFOgA48QIXE7I/QxAsnGSkgjbtDdP2D/1TYPn7ziJHXI&#10;Q8PNt6/RXN2iX1T0uj2yNGNtaYVHT76iKgcsbTYJw4B2QxMqUEIilcD6Wj3Zeo8OHSutEGEkZVES&#10;hoIiEwx6ltMTCwqk0qA8qa/o64pmq8QDnUgRXmvxzPXo9yzeCISrizdDn/H4i18hpWZjuU0+6PLp&#10;r35HaUp++uHbrC916B6d0G5KRLLG7sEpt65d4+nL17x49ppbd+8SxCFJGCAFpFnGeiCopK/XiVBI&#10;PI43gWJK1WpTfsIv8QCuLqa3Q6V2KcVQ4fBMeUZKgbOmVoxEgrNYQw2Sp1Z0Z6jcJ1StHM4QdFlV&#10;hjiJMd5gCotSCqUE3p8Bt6vKIKSkrPKaPMXV5BxSaoR0w6LCYXGadfV8k7Wi/MHhIb/+7e+I4piV&#10;lRWWl1fYfr1DrzdAyhp0UZ/tniCo99Eiz8/7GUOA6WQxoTFmWDxvMKVBibrgXQ/nPMMCdT/2I4bt&#10;kyBcrXhXFkX9czUCM04SDYix2vE0oGXsffi6oFmHCe+89wFhFGK9oajyIaFATQzgAWPtsG31DKhJ&#10;CxRxHBOGEdaa8TleWcM3D7+ux9R7Hn79EFdZwjBBCImxBiH1TH98nlL3RWqRdoLIYJZfM9PHH6sc&#10;jn9R94tzeGrQhRS14tmovy5SHBqNzzyg7Tyw1bT/fikgcsqvnv4a4fHYc0CQH0LgNC/2QTBeH/N8&#10;PDGqkBez/dB5zznr3vN8x1Fbzj+rGI+jtTUwexIsNgIPjv7GjcYDEGpSxVkM9ydRq7Bag3ce4yzW&#10;OxweayqUrNUb3wASi1qF3Jp6z1FagKgBimLOc1+kRH8RScOsuTJvvs+/xjAWFoJq+KzO2HovFrUi&#10;ZxRqsBYlBWAAi8QNn8vjh9cYFWTXZCQ1UYD3niAI633JO7yox8B7h3Qe62eTtM0jknND9KGUsl6f&#10;5wBtnrGO2WQ8PbF2h4fM2b43VAlFivG5gmC47kfaoZNxfn0H78/H4OdIz4Zg/NGeYb3HTYKtR/Nu&#10;CHAdjcX4GsPfM5lfEGK8H43m7VixjfNF49Mg08k+nCZnm/x+NNfU8Ow5ryL7w20Wgd8sQrtZCujz&#10;9tRZRGmzcgvTAMeLVL5HQMUREH7yXBz1y3SOZxpAehGhxqzn+CFx9lzywr8j8eJ0W6bHYxo4cZFy&#10;86w+nJe/GZ19k19PE1ZMqhFO99fkvjcvnzV9vx/Sz5eREUyT7oz9rDnqpGNSpYl7jIhzpm2UK5km&#10;VJy20Xwcr2c5IglQ9fk1/IwxhiAKz65nGe+Pbuhj51VZqw5KUeelhmD4aUDsmE9pDIqvQTw1oU29&#10;15WlG+eNlFK0mzHvvvMWd27f5OOPPuTLL7/km2++4fGz7xkMulQmr+/nQQs5Nw84DXSeHuPJcZg3&#10;H+cR/szK206qn8/ak+btjT9kv5t3L+ccQSMkiELCKKoJcaQgSmLyqkRI8QZZTRRFBEGdWy2yfIKY&#10;dHTG+jfm0ySBwTQ5xEU5z4v8y8mxmgQczSPamF7f9efquO3svmIIBprM584GUF20j43Wyehcrvvm&#10;bB1NriWYTwo62UemrOqctnRkWUa/22NlZQ2tNN55hBRjQqNWq4UxBmPMOQXVyf3DOU9pDAJBEIRD&#10;tfSEjc1Njg5OGPQHbwCpLgL+XxYDvLn/Qa2MfpZXHZE4wNmYjBTt58UFZyRpdW7beYcwHuEdUnBu&#10;L59UgQ/0iFhNc3JygpSK9Y11Xr54yZNnzznp9vnw/ffYvHoFnB+O11Cpfpjvdn7kO52tETkk+bDW&#10;TfR1nVcQfvQ+wI/3Mj9Sg/eOMk85PT3E5adIY1jSmlAH5P0UW4IWsLYa0I4M/f1d1lbX8cKwv39K&#10;t1eiteDmnYRbN1ZZX2mSpwOqqqIqDFlRkBeGshqBLR1BILDGk+clqIqwIeksa0pjabVDooZAaY8O&#10;HLrpSGJNkqySpylVnmNLjyAgCjTOlXjrsKWkkVdIBIWTHD/7iv/jX/+PfPjdE669fYfVm1vEa9cJ&#10;WiusfvxjHqBJK8v+N79AFj0iaYckAlDYEqXAmToeEEoQBpo4CdA6gk5M1utS5RnOCfCa0ji6qWVQ&#10;gpMltrvL8dfb/Jvnn3Hjo5/y3s//MXc+ep/GxhIf/Ef/EF8aTl/tsP/qNU8ffsf/9q//B9a2bnP/&#10;Rz/j1ltv8dZ//i+498/+M04ff8fLzz/n5e9/Tff1t4TulE4saDc0/bwiyzyDVNLPHMVhjyenPaIQ&#10;GgoagaAsByx1QpacxoU5Uai599YKxq7y8uUpr151SQfQP7Z8n+0ySJfYuLJKZQpy02PtygYf/8FH&#10;rG1t8NVnX3CyfYjL4KtPv+b5i21u3N9iqRFSnHRRytFuhjRjxcFhyUkXCgvLVzRVJYf5jQqtA4wf&#10;nr9SI4XHG0/UDLAIssKRlymIkEgHlBUURYkU0GrEhFoRugobhTign2aYyhOtN0iiELTCSsFRd0BR&#10;GjItCKSg1Vqhnx7S7fVpL8ckSKIw4Ob1dT7be0pVOeJIkyQNwvCYyknyIqcRBESRJM0dpoIw0oRa&#10;EoYSrQXU2tPUAHiPkoIgDJBaYUyd21I64KuHT/ibT39D5TxaB3V+dyqenRXzjc6ZRqNBkiRICViD&#10;r0q8LYi1JxKWRAuWY0UsKmxmqVxIVlZUxpEaR2UdS8sNpFTYqiSWEHhDiMTZimtXr7K81KQ0JUVe&#10;sXd0jLWWJBBjsHmjmSC1Is0rBkWFcR6pZX2tQNJOQkItCBQEOqQy8OzVAYfHOUlTopXHFgOu3rrJ&#10;H/0HP+X2W7fZPdzBmpyHX3/PF59+Tbqf0UkU6+tNClPRLxRpWRGGsNKKWW4GNAOB8oYyLzjp5wxK&#10;wUHPsXZjibfevsZJ94BOW7G2eZMwSPDe8/WXT3n+fZcoFqyuCYLQ1Ws6FBgnSYIWx6ddglCzdbPJ&#10;2/euUZU9Tk8HqKDN7s4O3kmqymMqx9UrHa6tN/EmJ+2nlJlhkFd0+45+DjqC+2+tc+1KGyUy8rJg&#10;Zzfl6LiiFILCORqtNistSRg4irLk8HhAVipyISlkgyrqsHzvff7Tf/XfcOvduzgvUNLhKdAq5/Wz&#10;hxw+f0hAhVOWRrPBretbXFvvoK1BGEOWWXb2DvHecW2jTaQsUhiEkFSVG75Psxx0DTvHjjIUfPds&#10;h8fPD7m2dQO3e8iVKxvsHfcQIuXundvs7e2xd3DAysoSP/74Y5T3FKZAjEDkw8NWDHOF58g7J2P6&#10;SwieLs3BXeB/XkYKPy/nNvcd70ROYC4Z5d+xDZP/nxGzijfIt6b9zMtU2efVSszaX+YJDMyqe5hF&#10;gjf5vnry65EfMu3PXdRvC1vYwha2sIUtbGELW9jCFrawhS2stgUAfmELW9jCFrawhS1sYQtb2ML+&#10;njZZ8DxZwD79QnVmEdgcRZ3Ja130/Sx1wem/vQgEMg+MPGnTivCzXr7Oe/k+78XtZHsvUxGadd3p&#10;fp11j9HXZ0WcYkJljxmF/dN9IWaq0c4rTJ/1An2670bKW2cKRm8+46Q6oRdMgG8miiv9tBr96Hn9&#10;zLk12b5ZDPbzisJ/CIDgojk1CWqfRSIw7xrnwetu7t9MFj1Mt3MSdFBrjZyN6xi8LyX37t3h/lt3&#10;+f2X33B83GOl00QrcNoTRAJv3Fg13juHCnQNjtGSwitSq4hURN+kiNRSKoiVIAhroKlUFuPhNC2R&#10;QtOKPaKsUEi0kkQaGpHDlA4jgABEGEIQEkQei8F5w1InId7LSY0nS0tOehkyiGiFIVHD0qigUwm6&#10;acGg9MhAcNrPiZMGSqoaMBuoGuhoPK4qefXiNXGjzerGBtdv3yArcvZfv8Q7gVSSfq9HmpZUSxUi&#10;kGxcvUoSSQbdE6Qv6fWOSLM+G6tt8kiS2QrvJUnSZOt6TJr1SfMcQ4DQAuscBSC1QqqApaUQ4zx5&#10;WTLo9oiCNkLVQGXrDUoYmu0Qh+W0l1HlhihuoUONsYbKGiIREScJ6aCgLCxhVKurN5KEzc11Dra3&#10;0VqweWWTTjvm0e4+T797SqPVYmWljdCaQWrxDHj5/CWtVpPO+jpCam5eX6fdaPPrv33I61cvUWqf&#10;rS3Bja11rEvZ3jvl899+TtTqcFqkeBUgw5DVtRVajZg4FAjhudJSvHNjjS++2UN5SXcwoDcIKQzE&#10;YYAONK12i+2dA7q9gtOuYW19ja3rG7x6tc/x7iHtWNBuhggsO3u7ZOmAlU5EK4mJZYXpp+wVea3k&#10;pjRZJSAIkcLT6azw4J1bDHpHfP3bJ3z7xW9IgpIo8mRZThQv8/4HP+L+vfu8PNjm4ZPvef3sMWsr&#10;K/z0J5+QrLTp3LjGjft36R0f8ee/+Lf86MMN7r3dIevt4iuBjrdottfo9pY4PFRs7w74/Hdf8frZ&#10;K6p8gMKw1GiytdlkecMQqRipJHlacbR7gikcO0++53j7KUniudIWxKtDELAPsF6gQ0HcCAkjXRci&#10;O4mzgso74iRBao3xDuc9pak4PR0ghQYERWmxGKR2ICqsy1AqIIoCghCcN+T5gKIyZLllkBnwGmdq&#10;xQ1hJddufsIHP/kpV99+j9bdd1HNZdCSyvZJs4JYaILIE6gj4ASHR4YKYUKePdrm5aOHPHv0Wz7/&#10;/BGvnz7Bd4/R1tEdGKLmEtZLDg9PsM6ytnaF/kmPx99+ix4CJb1TKAFJFKClwg2L0REaYx3KecrC&#10;oDwIoVBC0GhIksjRO3WcnFiss8hQEsYglGBwmqMVhKEiFpq3rjc5Oa04PCopBp5cOKIYVhuKLHO4&#10;okSHCUp7sjzn8y8f0Y4Uq0sJRf+U5vIqVZGyvr7B1StX+OrJC45PTti4eoVGIyGOI9L+gFAr+oO0&#10;Vp8RsgY6Kz0TuOWcBT8JEmMIPhwV5dckNt553FBZXGsJQ2KEkRCeEGpCyR3AIYaF+8YaPG6sku49&#10;5EWBB0IVDVVXzLkzSUg1JKmp1b0NtgZoYFB6qN48VOUbF/QP23d0fMwgTYmThCiKOD055eDggDzP&#10;hwD8agi8kOR5OSwE1mMgaFEUSM7AU1rroapXRlGUOFeDJkdgAqUUDBXvlFJDAPLkeeyorKFIM4qi&#10;OAcwmfQHzsYFnLPnVBvH/qh1CCn46OOPWFtfI4qjYTGzpSztG76JMQaparDxCIA5UrbHOe7dvsMg&#10;TdnZeU2Z5awsL/ObX/+aly9eEsdJXXif5/UeIOU5v+Mi8OAIvDStGjwaXzMEHk8qUY6U6Wf5xKOv&#10;R4CZ8TWmldenQZwzfK1ZxZA/xB/+u9hlRZTn/dvZ8cEsYNk8n/N87CDGIHp/ke8pLm777GtfrkY8&#10;XSQ7V617CNSv5+KEty3eXBdKq3OARqnkcE9ySKERKMqywBqPViEWe27sJlXe7VDpUp0DOUIYhTUZ&#10;iH8TqDQN1r2o8Hke+HS676Z97MvmmPe+JlwKFFVZYUdbtRJ4YwjDYLgPVCgdkkQxOEdlDGakhC7O&#10;FzZrahAmeLRSaCmxxgJDMKd1YyKJee2bHutzAO6JNSmm+sCNlY1nAxjP98tETCzPiDDEOJ4EZ2v/&#10;tO5zzu2fo3Npch6rqTVljanPgUuAvG8Ums9QgKtBg/JSVdx5P5uOxaaVw6dVyaYVaX+ITQPCpwn6&#10;5sXg0+pps9b5ZL5mMo8zLxcyCWCftR4mi9WnCUtmFb9Pt30SaHoR2H5635nVD/Pi7XE/cEZHMFJR&#10;n/z7i1TdZytZv0k+MA1Knte/F5HcTZMVXARunZdrmvU8k/N2FtB43l43S7V9VlvngeZn5bqmwRKz&#10;+m4WQeVFfsA0kF8IgbMOrTXVkGzSuTovprUen3GT+6J1FqkUpanIi7wG30qJEDVIV0iPt9NjxnmV&#10;59FROT6bJHiP9RYhJM5ZvLdIoQi04s6d21y7dpUf/fhjHj99xqe/+luefP+QIk8pC4PzkiBQWGsI&#10;JvywSUD1vDk1nRu8LBc1a0+dzpnNU9a8jJDmh/hik2M+qYIupMJaz9HxCUVRoKSk3V6irOpxGsUO&#10;1tbEXVorWq0mWmuKOKcoiiE5gZxLrjo9nyaJLmetuTdIhS7I7U0TvcxSKp+ci9P9XseLdsr3fpPc&#10;YBagafr3s/bgEWHqrH3YubovpvfzSTIE52pCnygMEFJirSdNU5rNgnQwqP07ZxG8CfaOogg7Ui/n&#10;jFhFa00YhlS2xFMTna2truK9p9NeYnllhXSQzoxHZuXKLxqneZ+Z/OwZUJ/z7zCGRGgAVVURJUGd&#10;N50giZgkzKg5iCRC1Ncsy4JYB+fmr3OuntMyIAiCWiVaa46Pj1he6bCyusJpr8fO3h6HR0e8df8e&#10;d+/cIolj8IKiLGtfUTAkPaqBhXJEpuGGbWcq3hqFAEOiJNzQr3Mej0MjauXePAVnaOg635dnJTYz&#10;uBJabclSEhP5gq3NNfIKHj09pCws61dirm+1aSWCJPSc7B8wGPTJS0NROowRZAV0e56ygCiGdksQ&#10;h4LllqDZjkiaGhKB8ZpWKyEKBYKKqqwwrqLTiNEarPbkrsQJRfe0jxCCZjPCW0u/m+OswFmBsIa2&#10;hPTwMb/6X55itWbj3ods3H3AR//kH7P57gesvvOAT6qCP3n5NdVxD60F3jpwMOQBBFHnB0QgUcpR&#10;lAO8N0RS0GyCCSVF6cmyCiU9q23BCvWZYp2nkgFdCnZ++xe8+PSvaF1/i1s/+RFbH9zjznv36dxe&#10;Y/neFvd//g843jnhdHuPR7/5Pd/+9V+yeuOQBUaKAAAgAElEQVQmW+++xda9+3z8/sc8+E/+C3Yf&#10;fcezT/+CvS9/STB4zUoSsNbw9KKK08BzOqjJap2FMhRo7Wu16uOcQV8SR4JOJwQlWFlt8/7qJtdu&#10;tXn29IDtFwV5ATsvuwxSw+a1TRCGV692yUrPtTu3aa8us/t8hxdPXrP95CXdVyd8s3vC6opmdSkY&#10;kzU24ohrVwNUkHHY9+y8ymmuOTY2E5zXlFkBaPCgdAQOvCyxtiJs1OrtaVEhhUMHkkBFFJUhL0pA&#10;EAcSLTyhElRakxeWo5M+zgfcjNeRUhLHIaqX0e32QDRpRBGdJKLVbHN4vMf+/iFLSw1WljskSYD3&#10;gtNuQaMp0EFMHDfpZ32KIiNuQBAqTK/CWo+3gkhrokjhbAUIlFQYV/tEWimSpFH7KaYm8f3u8TN+&#10;+evfYlydVxKyJq1w/ryfPesdqveeZrNJu9Wq9xFbgSmhqsHvoXK0NHTCgJYWaF+D49OqojKeNLcU&#10;FqIkxFSGAEGsFQ0piIXA24ql5SU2r6xQliXdNCUrSorK4KynoQXaGpZWVmgvL9EddMnKAZV1iGEs&#10;24pCKlWgvEMB7VYbRMDz17ts76TETU2dsnM8eP99fvyTj3CR5Pdf/A6tDM+evubhZ0+wfYgjycaV&#10;Ds4bemlO5gI8guUlRTMSBMKC9RRVjjWWtLCcZB4ZBdy5s0EQwfraMu+8tUGW5jz+fpvvH+/x/eMB&#10;Wea5viVpNELarYQwVhRlQbdnyPKUrMxZXvVsXmlTZTl7+8fEjQ77R33yQU5VCrIc4lDy9r0raDzZ&#10;IK3zAbml18/JK4HxcPV6m/t3VohCR15UHB6XvN4tUWGAQVAYWG8mtJcEzQjK0pOXktwGVDqmUk3a&#10;N+/zz/7lf8utB+/jqwKJxEcCEQhcmvLpn/0Z5cELGpGi1b7CW/du04wClK3Qqn5nkJeOooJOp8Hq&#10;UgPhT/DeYqzBeotD00/huAuFD1jfukdrZZW3G1coS08vq3M4QkhajRYIye7hATLU3Lp9iw/eex9r&#10;DFKArfkghjmHOj/tvZiZk3GXxLR/n3zfvPewP8gn5mICeHFBfuLvmrec9z56+l39dNw+GeuNfOqZ&#10;pIMz/NmLiMlmAdqn4/lZdQEX+V+zCPHm55349+rHhS1sYQtb2MIWtrCFLWxhC1vYwv6/ZgsA/MIW&#10;trCFLWxhC1vYwha2sIX9e9gscMVkce2kzSrMu0xh/LIX15cprM/7zMimi3Eve9Z5hZo/BBwx728v&#10;e3l/2XNcBsivi+zc3ALOWTYqvptHYDB5v1ER/eQL9fNF1RcriU0XL9fAoDfnlPd+LIg5fb1JpZpZ&#10;RaXTL+pHRYmX9e+sQuJp0M28+T2pzjar4HTWfBqD9OBSlYFZBa2XgbpGBZxKK5pJzE9/+gkPHz/B&#10;GEtVgfQKrQMEEicdRVGAr4FaDonwnl6aE8uQVgDNZoD3Ad08o5KeUELsJAgFoaEswVQekRtkoPHe&#10;Eql6fAMNS0qiY08pBC4IkI0GFZ7cV+hAY3yFFIIwEEQl9I1nb/8UGSyRrDeIkqhWREYzyC3VkaHM&#10;HdZVHIcZzWaDRruDkjWYNzKOsjJ0u6c8e/qMZGWV9uoat+5ZTGU42t0jVBG5qdh9vcvm5joojZSC&#10;IIlY3lgjUiC0qFVJTIbUHh0oqsLRTzMUDikEgVa4yuJNXTRUlRYXRigp0VIifAW2JO1WNBLJ8kob&#10;OwQ2CTzLSx2SuEWguwzSqlZWVhIVhHivyUqDbia0Ox2yLAOvwQsCLdhY7bD94iXfPPyaJA7wrqLo&#10;nXLz6gZPn26DN9y4fZPvvn2JSy1wws7rPZrNDlJpBv0u3sHm1SX2trfZP+niBax0EtpxQtEu2D86&#10;ZO/4kEFZFzCFrSaDk2OyIiUMFWudmLWlDpsNSbm1zKvtU3oDQ5aHFKXHR572UpOiKuinOUUpSZpt&#10;bt+/gdSaw71jkkDSSiSNRsJJ94T+oKDdDtlYbiFthUlTnHFIqTFCUZpadRTnyIqC67dXODna4fnn&#10;n9E9PWQpNPW4NNo8+OmHvPPee0Rhwu8++4pP//qX2PyQO3du88lPP2Hp2lXElS1uffwhVf+Ug0eP&#10;+eSTP+T6ZpO8l9LtKXb2PQfHR7x69S2PvjmgGuTEEqLAcyUJEXFIICOWW00CHCc7x7jKYZwniiCM&#10;YGMjpNkIMMZiqpKl1hKNOKmLaIVAKo2OQqyAo27OIFWcdh3dvuU0t3hSLIJ+XpDmFSe9gpO0LsaN&#10;kiZJs4X1ll7aRyiB1hFSKpSWSKUJgg5hFKOEZPv1c7wrEK5CiSGgOtC839RkTwdEBw8Rv3tNZj29&#10;QY+Tk13yosv1rSu88941bt2CtY2UZqNC0ObptwX//X/3v7L38hBFAEYhrSeWEiyosE2ULFOZulBs&#10;dXmNOGrw64efUZyecKXTRLoKV1bYEogESI+zBq8jnJcorfFliXFDEKEFcHhXEamA5eWEqszIcocI&#10;HFUBwmrCQOB9hfEOZEkUCm5dbbCxHPFqt89J1+JKSBJRF836oi7YUwnLy0vsbB9DQ7LUjMi7Jwgd&#10;0opDtl+9wktNEkqODo7YWF8niiKajQaDbheTF9jKoIMEhKC0DjlH8dI5M3HmTPzzddF2fSDUYHao&#10;QT3egzG2BoxbC96hFEg5AdwewsCklCA81hucGwGBNNZ4kBLjzRiIIIQYg7N1AFIojDFoXe+PxlQI&#10;4UDIWhUeOVRlHJ5hQ/VmnEcrzVKnQ57n7O8fkBc53nviOMEYQxiGY1XDyfsXQ4V278+T/BRFQVmW&#10;Q+C2GLZJngGyp8DG0yAgay06CFhdXaWqCrI0pSjK8X3e9H9q4Ikfqx1LnK2BNXfu3uXdd96l2WyQ&#10;pulYyX10n8k2GGPwlUMpjdYB7XabNE0py5JAKqwxWGPonp6ytLTEzvYO3379DVLKIRBDEcXxXBD0&#10;PNDj9N9Mgw+n/eJJn2rS35hWmJ3u12kg5LTvM0+5bNIfukh58yLw9zyg3t/FZ4caBO65XJ103vNM&#10;Exv5obJirQZ5cXxxmV86DWScpSg8Td41rcY7D1h4LjYbAmSYQbI1TQRgjDlXnF+DmtyQC2EImFfi&#10;jOCD88QL1jnwtb8mx7HAUGXa1Qr0k/edB+ybVrGe9oP9GIQkhjjweu90Q4KoIAjGKpyXjYtzDjnc&#10;a5RSWGlqYLpzWGdRgSJOItxQLbLdaSNlDYBw0mNt7WHXgHYx3E8Njlq5UymJVgqJGPelczXhjaNW&#10;nPwhhdvT4NBz635aPdoOVY8nAHbz4mExSbQ1EaPZoQ+jxiq2bnyWvbku/BuK0efWM5eT1537f2LP&#10;vygXMQ1anpyPk+fPrBh2FiHZJBAeGJOG/H1yK5Mx63SsPEutfdb+NP376Zhxlt9xkdLaNJhvklRj&#10;FoB0Vo7Hj+cNiBnF8vPyNfNA4PPU2ed+fjg/5IxcyjSAf14sPvq70bM758YKwLNyBxfNn3nn5qx+&#10;cDV7xBic6CdyNnZIJDKdH6hjeF+TEoka8CjFELTpzwCujEdlyHkynse1b+3P0QeMG1a3yYMfk3jM&#10;BpzOyldcBkKeznM5JgiMhv0xDTip98UJNXdjUVKiZO1HWlzdh0PyjRGAV8ngjLQHgxWG0hqqyhIE&#10;6hzZyOi8QAhcHZYMWT9qpeTx30w2jNH3HuM9tvIIUQOFlFeEYcDtW7fYvHqNd95+m+cvnvLZ7z/j&#10;q6++4eSkWyudCyjyDK2GAH457HdG/ebOlKbFEMQ6MR/kBOGJm5PfGu13s3KA80DU077htLL69NiO&#10;+u8stvGX5q2cdQxshikrWkmDMAiweJQOqQZZDaAaEptYU5EPUlqNBkoLkjhGK0VZ1eq6o3GfbuP0&#10;uX6Z6ue8eTt5jdH+OwJ0j34+Ky84fT6fBxy5CbJPO3F+ywuv8+ZYCYQY5RmZ8tFHZ0KtTjwCUI/2&#10;uMm9fvSzyZjCO48OwuFeZcnzjCzrMRicEkQxAokaEr4JAXme44VABho3JnWjJq6UchgLCspSoaRC&#10;Ijk6PMaYkiAMaC91aHa79E+7Y79aKYGQNTHcRURgl43dvHEen49jch8zXt+gMM6inUFKNfRxpwFw&#10;I1+hJrTMS4N1GQ5QsiY6CHWA1po8z3H19jrMzQrKwYD+ICWKGyRRkyDQGFvx8LtH7O0fcPPGda6u&#10;ryNwSCkQSmGMxVMrk0th69XmBWLoR3prCPTIzzB1DnccA9Vq23KYW2sEin6e42xOIEAKj8BT5gbp&#10;avB7p6WIhGWl0SYtHU+eH+Ck5/5bDVY7DYSzlP2K/mFBWRryEqoKhBF4BA7Pxoqm3azB7kp4hDfE&#10;iUaEgtIZ8qwEDVkBReGwpibAcxZ63RO8hKihaHVaKC24+2CFpBnjjeTZ93ukxTFVDsYM16eUNIQg&#10;0pKsMpx893t2Hn/Nt59/xnt/8A8JwjYN6djZfc31pCZ5LHOHCiUoKAuLdxJbgckcKiqJEodsCcJQ&#10;EAaOVtQkCCKqwpKnOThHmRakucN5R+gtcRCwpqCwksHJU578yWO++FNBdPUuqzfv8OD9D7n74ce0&#10;N6+xtrXK7Y/eocwr9l/t8uLhY77/7jtWm8tc3brByv17XHv7OsXBP+Lgiy94/Onf0N/+hih2bISS&#10;duLo9yr6KRQDT7+AIBZUypOmFi3hpG/IihKhJXGc0Whr3v/oCteuVzx+csTuTsH+6z4nhznXbmxy&#10;7cYm/W6Xz3YPuP/WPe49eI/rd95i961XPP76IfsvXlP1LUelobUkhrmhgjCM2bySELcMh6eG490S&#10;U5yyupFgnScXFToI8E6hh0rqRZphvEAmGl2UZIMUHWi00HitKKwkqzzWQacREAhBbMGGAdbC64M9&#10;rDSsrrYRUhAphS9KDg5K1tbXiRuesBEhTjUHh11K4xE6YWO1Q2Mp5Ogoo708YKm9ig4ilOhTVhas&#10;Igw0WpWk/ZxA1wTCeEGWWZABDo/1BYFqjAkGjTEEQcKTZ8/421//DmMcckg46R046cYkY7POC+vq&#10;mKPViGjGIQqLsxVVkeNtRhJKIi3Q3hIITxTUvqSUCqTHGkNpHGVV+1DeOZypEMrTjjQJcqjUHrF1&#10;9QoAJ+mAfjbAOUGe5QR4AgnLaxts3dhikBcMsorKepx3aKHQgUJoQTNOCIOQVjMkDDR7RwNevjwg&#10;TgJiLWgmIbdvb/L2O3fod0/YP3pJP3d8890rTl6fEnpPK9Gsr7bQoeDoZEDlBKaq0HiiQCFEhTYa&#10;5wq8dWSlpJ85cu/ZvLVEEjp2n7+kdW+Lh9++5Pmzl/S6Obu7hu6JZ/2Kot2CpXaTpBGSFyVVYSjy&#10;jNOBIW402eg06XQSjk9PkUGAE4KTbo9eBoMCKu/5+O0t1tshqiopsgxnHWVhqCpPloOTkpu3rtJo&#10;Jhibkg5yer0KrxREirIwxEmDVjMiCiTG5px0T7BWYl1Ibi1+qcN/+C/+a26//yO8cAhfDMlDLdL3&#10;efr1l/z23/0/2DInaC1z89YtgkDjq4xGqCiKPt3+gOOTnG5vwPsfbBKHGu0kHkFhKgyC3AY8fZXx&#10;8lgQbb3DP/mn/5yj0xO+/OJLnm6/ZvPqLVaubrGyBb2TLv10gAPCMOajDz+i3WxSZl1MNcwXDT0O&#10;N8wTCxzOTcaPI+5XcQ4Ef1EMOCuOneW/XhTnzqplOBeX1HQ+SCGHRI5uTK7HOCQQl9YTTOdnZymp&#10;z4uDJ/MW04SHk378rLhzut+mAe7TOYdZhHbTzzHyrSfzJ/NqFqbHTEqJkHU+rA49xYW1CyN/amEL&#10;W9jCFrawhS1sYQtb2MIWtrCFLQDwC1vYwha2sIUtbGELW9jCFvb3tskiyWlwyyT4d2TzVPkue5E9&#10;+ZlZxbHTxYmXqWrNU8kZXW/6OX6IgtcsBvh5L4lnFYlPt21WweU81cNZhcLngUn+QlXENwsCPNZy&#10;qeLYrHGaBTiB2eCoeYW0I7DN9PNYawnUWfHoOUVa4We2b5Kxflax6+yX6WJmofus+TbrOabBYMC5&#10;Iopp0Nh0/84qVJg3h2aN/zz10vPgpxpc9O4793nnrft8/sXXVJUhH/RRqi5iNcbihsW1QiqkVERK&#10;0E/7HLuKSEQ0A0FHSpSQFNZQVp6TtCAMBEkssc5iHAwqT1g6ROARwuHwBIEgDjQNHZE6xcApZJBQ&#10;qZLMOSLvEc6isTRiySC3iAqyfsXJaU4z0ay2QpKOQmnDemUxNuVkUCuXDAY5Fk3YbJMkEXme4vMc&#10;vCX2cHK8z/bOHu++94AgTtjYvErvtEdVGZzzbL98wf23b9HsdBBaEbdb3Lh3F1umKAXOleSDHjpI&#10;sKHEOqhshbMW6S3O2rowXTqUlLi6HBW8RHqHcKAAU1Xsbe/RaiYEScyzZ8/Y39thY3WV2zdvsLG+&#10;Tnjap9vt02w0WFnfoDdIefnyNdZ0uXZljeW4Q54XVEVFK0xAWK5uXuOvH/2S3xi4de0qt65f48qy&#10;Jc9KXmwfcOvOW7z3UZvPfv0FSgief/8M7wW3bt9DOU2V90nTY9rLDaoiZ+fgGFNUJKEgDgI6jQoV&#10;QGgEvUFFOUiHc03R7eX195UlDjTXVwOUD+n1csoCjAWERIeafneAsQ6E4s7duyyvrPJ6e5e8f0Ir&#10;ksQ6Js8tg0EJXtBqNAmUJk+7FEM1VYvGK40UDuVqoHKsFMWgx9HRXk364Aw6iNl6+yM++eM/Zmn9&#10;Cq929vif/82/Zfe737CahLSurPLzP/yQUjqM9Ny5f4cqKyhOu0RS8eXvv+PPd3fp9VMOD/apsiM8&#10;Hq0brC+v01xaQlY5aXqKtzlhGKN1SFl5grjDjXs3CWKNDhTWFWRpFygRgSSqSppKY53kVdewvZ9z&#10;0ivIK09mPIPSsX9csn8o6KX1fBMNRdJMCOIYFXZ458G7rAYBHQRZmqG0ptfrk1cG2oK4lRAnCbby&#10;GFPRWmqjREBRlAShRtkEayqWlpbp9nr0e11a7RZ//STlT3737yirnNKVeOHxzqKlIw4skQItHe1l&#10;w41bIdfWWwgf8vp5ys7zPnHYppks0w4adFohrsropz2ipMnxcY/l1YAkium0Gjx6+JhvP/sNEZAo&#10;h3AW6RRJmLDS6RBFitNel7Iq8FLhvBsWjTukoAbCWxAessIQhpJGwxPFGhFCkXtOTysODjyNpmRp&#10;OSQKBEqHhEqRdBSd9hqvdk7Z2S3o9S1xokA7rDVgJNJDqxXQ7xdoKQlCQTY4YaW9TLd7gPElS60I&#10;m+dgPdJLVlZWePpqp1Y6H55ZQ627N0CW8pz6sT9HjDJ5rp6peY8+K+u1BChRK4vXJ6pDuomzQ9Rl&#10;e2PAgx4p8TmktLVCtRdY6caAmdFZW1UVHo9CI30NnNJq1G4F6GGbNEoppKgLFnE1wLUoCpaXl4iT&#10;mP29Pcoix1pLHMdorSnL8ux89HXxvaQ+uyoESkmqshq212KMoRqCWurPeZQaATTqskrvHR45Vu8b&#10;gVAmz+MwDIjDiCgOiaOIfn9AmuZYa875DiMfaXIcRsCLKGny409+wsraKnmR0x/0iaMIrRRm2NZJ&#10;gJFSCmM8cRTTbreJooherzckDPA8f/WSNMuonOPw+Ii/+fRvyMoCpSaAllP+w2V+wfS8qgEv6pzy&#10;4iRxzzRh1DSwckROMA2MnwaFzwJpXwR2nIwxZvmhs2KEi/zcWUDPWfd843q4ueRd04Wls/y5s/kV&#10;1j6pGUH4gCmw2LwYY1a7pmOuaXDzRc/4JrDKz/AdxZtxlxgV/HJuDo2AhKO1NblfjMippBTEcURV&#10;VUMQ9xkobOTfjxWrlCIIArSqFW+TRszS0hIH+/tDognG826ebzzy/efFlyNw4ghgf16d088lU5hd&#10;uCxqoIBzSFkDl7xzIATGWcJQE4QRpfE4L9E6oBwSbFjrx8QeQkqsd2gZYEdgReuQSqKVrueSc2Ny&#10;EMbjId44M2atk0kQ20hpFBirYNe/9+M4DOfPyA/mrK9Z8ffo60nw9whUNy9enlT9nVWcrubEcSMV&#10;ttGcm5zXboY6+PT4Te5zs8ggpq87TfowmvujPp0G809f84faPBD1vGL/ebH99D48vU/My4vMy9nM&#10;2lemCVKm+29ewTuTYNxh/03260VKcbPOj9E4TZ9dM9s+I6cxbw+c9Tyz+m7WOpg3jqN2TpMt/BAy&#10;u1HfTf69t7Wy8tz2e2acX1y8P06e11wM/BVCIMVoPc6f87PW9qy9e27OaUJ5cRKMcY4g4Nz55Am0&#10;Gu7xZ2u+Jmc6W8tuKN8rpBySRVUgwVqDNZYwnJ49NfjV48d+2OQ56WfkvKbn2Ejx0jmPl2fPEOqA&#10;ratX2LyyzoMH7/Hdw0f8/vPPefToEXv7u6TOgpRUzmFNTaCk4Kz/vUe6WmmeN87IYbv92a+myXqm&#10;9+AxeH5i3532Py7yH2YReJwB9pkLYJkk2HTOkecpTkCz0eDBg7fJ0pTj7inX1FXCOOLw8BAhQAmN&#10;FiFSQJHnhEFAVVVDpe1y3IZ5+9YP9cOmc7jz9spRn47ijkkSkXl7/JuK7pN7jJ8gD2DmeTad95yO&#10;MWeN22gsztaTHwPVvRdv7M3TzzFaT0rVZBEM44pet0uj0WRtPa5zYc4Rx/GQLMkjtDhHdOasQ4ka&#10;EDpJJCOlxHnLzt4uzWYDrRXNVouV1VX63d5wjxu1Z/45ehlByeTzTO/H5/4fEX9MXMtai68EQWBQ&#10;0cjHkhPEAZwbSzXMaRdlWcfpUtJImgQ6QAiIogjnLNZ5tJTErRYeODk5ZWN9ndXVFbIsr9sdeba3&#10;d9ndPeDWjavcvnGDVrNBENQkIB6BdwKl1TAWMQzdSJSUWGPrbIFzIM7mpsLXfmmg8a7EekdV9Ai0&#10;Iwk1kfBoB640tGLBUhIQCRAoDrsF26+P6HQ097ZarLYjijyn2+tTlRapNP0elFWdv2k1BO2OImpo&#10;mklEgMAZg3UlQaKRoaCXZwzKkhLqn8UKU1qcVVjjyEtBXni8sKhuxZXNJvfuXsE4x27XsL97wtFu&#10;lywTFKmjLMBbj8DW/SEtSIH3hkbsyXa+5Zf/00NKFyKwbDY9zgtKB14GGO9JooR00MNZj63qnIcO&#10;FEVqgYwoadBotQk1BKGk2YJws00YhFjj6XZTjk77nPQDqlLhnaWpFI1VzbJzmNLS33/O8aun/Olf&#10;/d+YuMPWe+/xkz/+B1y7c4fltevcenCXW+8/wJqcweEhu4++58tffAFCcvXeXa786Cdcf+8d/l/2&#10;3uQ5suxK8/vd4Q0+Ao4hgEBMGRnJZJJMJskkWUVWVZu62iQzLdpMZtrpD5O22slMklmbadNV3S1W&#10;lVWRVdWcc2Ayx8iMEREIAA6f3nQnLZ474PBwR2RXayX5MUuLhMPx/Pp99557znnn+74XH/+BL379&#10;a4aPP6bTdHQSRX8cGI4C4wzyUUDFTPOwgC8F5shS2RNuXG/WNbVWysFBh/2DHT757JT7948YDx2P&#10;7h9y/GLA9959k04r5uOPP2Zz+wZ7e/vcfvM2va0Wv/q54/TRIWSCQenpbEhEI+BDiYoksXbs7TZo&#10;NAzPjwuejks2diOCEESA9JZYKBJVP5cQwRNFmm6nRVkMqGxBLBOE0DVw3IEPEhtATvMqJSFJFNfb&#10;12imtbJ8GsXojkQEwYPDQ45fHFEWJdeu7ZI0U0bHE4YjQ6tj2dtVNNstzvoFZ6OCVjugo6gmVfI1&#10;KU2kFVEkybIxnY0GUte+w5opMYrzSFGTDodQk6gFBPe/fMAvf/krzNRnzOogddwiYQnBzCz3VkqT&#10;JAmNNEaKQFWVda3UVvQ6TW5f36UTKTqRIJUV3XbCRrvL2emQqqh4fvgE4wssTOPDmgZFhkCiFcJY&#10;tFTcONij0Yg56p+SlwVSSLy1CFPSbkg2Oi0OrveQGirrGIwmU0K3uh6ndU3400gUSRKhE81x/4wv&#10;7h8RfKC9KWmnMTs7GyRK8fjxl0Sx5mxY8evffYnNDLvbDdqJJFGeWDtGoxHW1b7Eemg1YtJIoYXH&#10;O4u3lqryDCeCSRHobjbY22kS7Jhm5Hnw+WeUzqCiDoNBxOkLQ7sj2e4lbDQljSjCVQ4XFDLuYHFU&#10;ztFrNtnf28C7EkRJmnZ4djxmOLJkRaCqAtvbKTf2N3DVBOsczjomk4JxUTHJwJjA9kGT3e0NnM0Z&#10;np1h85I8r9A6qUmDhWKz16WVxnhTYsoCbwPGenJjqNottm/e5ObrbyBEDKHA+ALlDT4veXr/E/7T&#10;v/t39B98RgPP+GzI8fNTbEsRuZyBKcmLM85GnsPDCp0qtjcjCDlS17GxKRWehKPTktM8Io8a/PC/&#10;+VfcffMbfPU3f0d/OMQ4T1AK4xxOws7uDr/9/e8ZDAZ0Wi1+/OMf4aw5r99aay/Xt4U4rzNdjlM8&#10;QaiV+dpVz2CvymOviudmdaRVhJYvX+Mi2boSOL+E9OzrErxdVQNdFXvO+4pFkr6rgOnL6sarSAHm&#10;yfCvyvGWEaNe1a+xjAzw0hzJNQJ+bWtb29rWtra1rW1ta1vb2ta2NlgD4Ne2trWtbW1rW9va1ra2&#10;ta3tX2zLHgQvqrldpcw135g932C2TDF7/jNn15n9/CrA+6KtAofMg3le1fj9dWwROD0/pnnlqVXj&#10;WjbuVzVjLhv7eWPvEiDUotrZBQD+ogF5/iF/DXCbV5qCmZqQnIIQL+ZdXGJnX7z3s9eWPYhfBapf&#10;prRZv2f2UL9Wnp01iM6UElc9sF92j1epaM7/fn6dLBv/bNyL4IpV62F+rueBaFc1Eiwb+8vfcR6s&#10;J6bKBKFu0BKBXq/Lv/pXP+XBw0cMzgYoAVppclNgjJkCEsB5i5QCqaDZTCjLgpNxRSIhbic04ib4&#10;HC0hFpLgDEIGtAArwAQonKeZKLwINFoN4iQmSmJKL3CFpyjrRvAqQBQiShfQEVhv0JEnjgJxVYOn&#10;J6Oc41iidcxmGiEiT6+X4J0DWXEycNjCcHR0wp27t2mlksoZBs8OiYQgkYYidzy8f5/969dpNFps&#10;bG9zcMfw1f37CCfAVmTjIWk7xYYpqFMjJOcAACAASURBVDNNsc5SugqTVQgRIZNahVrHAo/C5Jay&#10;NEhf+0LrPUqrKZC0BugGH4iUJI0TBI7+sM/Hf/ycb3/3TdJYsrnR5MnTLzl68Zwfv/sDup0EU2Zk&#10;kzM63Q163S0+HX3F/Wf3wd3jzu3bJElMVVWUeYm1lo1Oj+3tG3z80eeYzLK3vcV2b4s337zDYJTx&#10;xf0n/MmP38G6t/ngNx8gVODpk4dIpdnbOyBBYcuKPMshKPLM492YrY2YZhoT64jKW1IpwEvGhccU&#10;ObnxFC5QCbBmwLVem3Yz4sZug2M8VV4hqBuBh8MRRZbXCtntFjduXePkpM/Zi1NSCd4GSiNxVUDL&#10;hHYzQYTAZJIRgkI126goQXgw1iBwaClQWhKrhPGwj0NQWkdr5wY/+sv/jnvf/z7WBH7xi1/y8//7&#10;Z4TTLzloCzrdFN1OefT0KZ8/eIBMNxF/92sKG8iyIfnpIXY0Qtp6S+kIuh1J2lQIKWnokk4zZru3&#10;z/Wb36PdTWk2NxAiwQaJijqoqAnaIaMmKk6obMk4G/D44QN+/Q+/5MsvX3ByWnA6dJyNAgbwzRTV&#10;2cIEQbPdZuOtTTYJOO/Z6O5QViWb2z0GwzOyZo+969cZ9ocgM56/OCZpbLN7sMPh8xeENEG1W7Qb&#10;LQ4Pn/DoZMx4nKNVzO3bB/Ru3UMKGA1HvPadN3EeTk6PGB89Z6O7iykrCJYkjhgMzqiKnCgSZJMh&#10;phyTVQ2ePiupqgECgRaKSGrS2JBmBQc7LXrdDW7s3qDbbdPd3KG3sYdWmrJs8fTRAz78zT+zlZZ0&#10;Ok2UDwSncZXj9PkJtsi5eXOXjXYHlKzB5cYTKolyOXEsUEKQT6YgbgVFWTHOAiqCjk5IOopmUzIY&#10;FozGlmdHJUjotA0b3ZxuK6HVaPL6zW2ajREPn2dkuUMFiVSS4CqQnliDTyIGY0O3q4ASLytajQaF&#10;KdFKo6UkiRKkLGm3WxRVhXUWoTXOGJyoFaFZAAYvI7d5SdnG1wQll0EpDiFrxXPn/BR0Uf/ezc59&#10;ajX4+SZ84aYqglOw+BSRhhd1s/AsrqsBjVCWFulqNUMlFTWOR6BVDZq00qK1Q2s1VcHz0307ZjwZ&#10;EUURZ2cDQvAkSUyAc/AgU0UdISRK1t+h1h6tWyLLoqQoivOGyZnyalVVCCGIk5QonjYUSzFVkeEC&#10;bPcS2O8CeOG8BzxSK5qtFsZ6TGbOwbKz5uNwHodInK9BVkoqfvKTn7C3fx0E+CnoV1A3kru5eHge&#10;UDkDdgBMJhPiuAY+9HpbnJyc8uL4mK3tHn/88HOOj0+AMFWM1zj3MtDuqkbK+XjqArguL8Xd84DO&#10;+dh+MZ5h7p7NgP3nIO+5+PEqBcZVqvGrALWvssX4Z7FBdbER9Kpc4SpQ6TKg4jJl+Pm49fy6UiCF&#10;OicfWPVdv46q1TIQ2vz7ZjnYIunS7B69TKrBS99lMZwU8uLvl8Wz8581A7fOgD+tVouqrCiKAtBU&#10;1l5SolWzfTLbF0JgTKDVatHtdumfnmKNPb+HM8Dsq8gUXrV2LsfY4muRqC1bq965GuBv7Hm+dK6W&#10;KmoFNSEisqwkNNR5DihkTRY19cpUxtRzENUEGdYakjhCS0WtJyoWxjsjMHEvnSPzuc8q4obF9bSo&#10;XrxsvS/mPvM1gEV/Uit9X6jhhikIYpmC7Pw6mt+/SqkpIddCU3QIS8cJXILhLuaNi2ft/L6Yre15&#10;9bKqqi6RLiyqoS1r9J75xVXkG19nTa7yP4vrcR4suio3XLUPvo76+qpc81X++lU1GLlA4HFB6qNe&#10;6d/nP2ceKLRMpe7rzPOqGsSyNbSsdrKY/y87j68iw/s6YNtlYzz//CWA/Fpd8WXA/nz9aZFA5er7&#10;d6HWPQ+onsVnYQXpxFW+eXFvzu7jMmDxqnlaBpaYgXi1juo9jUAqec5+IKWqY8eyqonMIg2hVmb2&#10;PhBcwBmLM7b+WyFrrxIWzsqaieQcya3mfGGtRu+vrGl6PNbWvtEYUwO4I0mcxmxtbPDDd7/Pm994&#10;k8dPnvDRHz/iD3/4kIePH1BWBifdlFzPoYJAS4UUYaoK7wmo88Nb1FrO07nyK5XNlxFZfh2SiMX9&#10;cBU56MoYY8mem/mCssyJGwmtZkLaiLm+t8vRyQvORhlpM8V7x2QyxhpDr9dDCUFR5gyHw9ofT8/n&#10;RSX2ZSRP82fYcqBTuDK2mM3hbL/PwNzL6r6v8suLczxfQ5632c+z/bN4Nlycd3Ip6YAQL/vfRR+z&#10;WNOc+bAZocf5OTT9/s5aqrLg9PQEHSfsXT8gy3LKsrxQkV9UDZUSa2risUajgRDxxe889Da36HTb&#10;aK1I0waRjhgPBvRP+3Okn57gw5UkKqty7MW1sJgzXDrnACnrfS6kgABqwb/D4nl02efVRAAeKev/&#10;15EmSuLzObB2Go9M78mMKM0YS6fbZZJllFWFd9Bu9wjAoydHnJ4OeP3ubbZ6G0RRnadLrfASvHN4&#10;exHroOrYknNiBVvXA2YjluCDRQhHkY9RlCSauuY2JeCIlaedSBoykMiaIPDkxLC9lXBjN6UbSapR&#10;yfHpkMqA9WAqQyPR7O00aKaglEdp0InCmZIgAG8wBCya0TBjMDG4ADqWyKRJlkdMRhWjgcF48KJW&#10;kI+SGFc4nveHfHp/QlU5KhdQUtCIBMEEFALvwFiIorqsVK9bj3NgSkNZBiIFcWwQClwlGRSW0TR+&#10;cdYzLiLGQ8CLGjAsBUHW54XxAS8NlctpN6HRFDRaNQGoamhaaUz3eodrjdsUO3+GlXcoqpizo0OO&#10;//gB9tkDIt9nqxXTjT2TqiS3Y0a/+if+/T/9E7q9wcG917n7vW9z883X2Du4Sad3jc6fvsPd777J&#10;8NFjHn9xn89+dZ+NZoNbu3v8yb/9Hzj96ns8/PBXTJ59wk7i6bRiskzSH1QMxhYrPd5LhARnBE8O&#10;PaYquXXQwlRnFHlOq73N29/e485rO3x+/5gvPz9kcjbhd//5Q268fpPt3S36J4958eIp+3s77G22&#10;+eZ3XuO3/RdoE8AFsklNUJgEELYibUUkiaCZpGgReNEvmQwMSIEPnihSRDoFIYjiGGFdTdCgBd1u&#10;k7JwhGBqYhgDxlkqHxjlgUgptKjzESUcSSSItcIaQ4hjWmmjVplWN3jy/BDvBVpqGo0EKSWnZznd&#10;nqUylo3NFo++OmZ4VrCzXRO1aS2htBRFQdyIiSOJsbYmDI00fpoLBRcANff8SpCmTR48fMx7772P&#10;8TWxzWJ+teys8N4TRRFpmhLHEXGk0EpRViUueLwztFPJvTsH3NrZIsWR4ki0pddrs793nfIgYE3g&#10;i+4W773/HrYsibQkeE8wBiHB2Io0SblxcI1OJ+X4rM9gPMQLSTNqkJ0MiYOn1WxyfW8HHQuMMzx4&#10;/IxRbut9LQVpGtfg9DgiTSJarZjjQcZXj884OavY3knZ7DRopgpsxbBf4l2LoGP++Zf3caVlayNm&#10;e7NJMxGYfMJoNMHLiNI6xqWl1W2ws9sjpkS7Eik9JigyE8hMQGnJzvYGyhmCyzG2wlhHoMGTx2Oe&#10;PTVICVtbEa1E0owipHd479CNLqOJ4ejMkLR3cULQH57SbGqiRsSTw2OeHGaMxwHroNlQvHbQI6LC&#10;u3xaQy0ZDEuGWWA4FqQdyb3X90g02LIgUhJUQlkNsV5hfCBpJmxuNGuiI+dwxlMWnuHYksuIKG5i&#10;vcDYMI3FHVEE2ckhv/irv+Kf/+ZvOPviIzrBoaVEGMf4+XNsbIkp8JXDOBiMAqMhfOfONhupR8kR&#10;KpJ46zBO0R86Hj+ryOQWfmuPd//8L7ACPvniM45OzwgqxnjHJM+J0pjDZ095/OghPsBf/PmfsbO9&#10;halqctHFXE1KiZqSai/GkbN8nyuI8l8Vo76KqGjxeew8wf+rehGuUipfjN1WkZuvei6+2FOxCkg/&#10;H68uftZVYPTFMa0Cv8/izEVV9/mYdzHPXVVLuCo/fxUh1Xw8692/rEdjbWtb29rWtra1rW1ta1vb&#10;2ta2tv+v2RoAv7a1rW1ta1vb2ta2trWtbW3/Qlv2UHi+6W/xgeuyZuFljbCzhqyvCw5/FdD9KpXv&#10;Vepd8/8ua35bvN6qn1c17F5SrFoAHVz1PZd93uJ7lqls1kCwl8ex2IC9qBT08txx3ji77LMvK+Zc&#10;/T3mgQGXH7pfnrvFh/vLFKXm19i8etGF4s6r186qhu/LCoYvz/MqQNVsfsUVzRqr1u1Lje1XAHKu&#10;+v3ie88BMkAQHucN33zrDX70ox/wH/76PxI3YtI0QeuIySSjqsoLBamZqpnWBBczqSzDAvrS04wT&#10;GtqhpKOhJb1OE+krxqpgXDisAKFkraTeSOg0myRpXI+hMmjtiV0gigVSazyCygVSLbC2QGjQChqx&#10;RKAoKs/wrCBJDalOacWAr2g2Ha08MBxD6QNnp2cMxwWdzW3a21s4U5GdnBAFT2I9/WGfp48Pefu7&#10;b1OUBQe39hFS8dH7H7C/t0MrVThToJI2FokLEoPEO4mwjpwKWXnSbhOlBCoGIVOE1NjCIINETtVB&#10;kbWabEBhnEciSVSETJsgBYdHz3hw/xFKQ7fTZmfnm3x5/xG/e+99vvutb7HVa3MyGPLV/S9oNrZp&#10;p03ykeE3v/6YPIN7d28QSUWZFTx79pzBxNBImoTQ5NNPHhPuSTY2ely7ts0333yN373/CY8fH3Lv&#10;7m2yrODzjz5F4Hj04Eu0FGxubtKOJMpZJpXFOBiVAXNWstOTdNKUpqxIpSYWJbiSzHmcFlgXKIp6&#10;zR2eZFwXHTZais2OJuTF1O9IyrwgSWK01Ny7dxvrS87OjqnyEld6jHFU1hHFEc1GjMRhyhylFVGS&#10;wrR5urIlUgp0pLEelNJYHxhPMmSUEG/u85P//t9y9513GWYZf/+ffsbvf/bXNOyYbkfTace0Nju8&#10;6I/46vHvcQ6872P9FzhRq0prIdAyoFNJb7fD1u4G7VaL7V6T27f22ei2UNJT5o5x4SjLjMHZgLPB&#10;mEmZkxWS3DTJrab0mtNJyeHJGcOs5OmTY46PK9Atmq0WeiMlbDXobWxw49YeKtKcDXIOnx/z6GiA&#10;koG01WSz1aa9sYmTgsOTAbkVBN3k9LTP5599RhppvvXWW5z2z8gmOXGjRV54+v0jjk9OUVrQardp&#10;NjvEjTa72z2y8YivvnzIcDSh1emSNlNeu/cNisIwGPSxVYGUsHPQ5Kx/BkHR7e4ynvQxpiIYjxaG&#10;KBJYIzid5FBZdOR5lp3y688ekkjL7u4Wb7/1LX7wHcH1nS0kni8++ZiDrZTu3h1MNsSVnrPTHGwF&#10;UmILw/FRH6kFaSOlkTQIThKsJElSGpFEpp409vRPK8oCgohxwmCtI6kMcSSIdWCzC62GJs8DRyeW&#10;oxcW4wVZYWjGJbu9LQ52t4hizeHzAeMiUHnwIhCcRyFI0gSPZJwbdORQFCRRggsG7wOTwRmjwQio&#10;QQnGO7Iip7u1RWFqBTbmgEqLjWurzpSZ0nlN9CJqxTIENealVrAMwb90xs+f47Xau5w2stUN70JI&#10;pPQIKQmiJiRZBIHUMYKrAfjGTsFCOc45ms0WcRTXAAZbA1XjOKr/Lgg+++xTJpMxnc4mo+EApSRR&#10;FGGdPyffCaEGAdQw+PCSGs8MOAG1Gn1RFOcKylJJVKTrpnlRn1mIGXB9uaJ4DUgW50AGITRCMAVN&#10;eYo8q0FM3tdkAErWYNYp+Q+hBhbde+Med19/g8paJmXGJBuhhCAEjZT6HFQyO4frZuX4nKQnyzKk&#10;lDSaKTs7O0zGE85OT9nodBicnPLJHz9BBF4JplxUKl8VeywDUs7HZa8Cns8r2M7H7ssaLVeNbVVe&#10;EUURcRxTFMVSoPWrYrhlseaqmOtV8fRMXWg+Xl0EMV0Vn8/GN1O5UkpBENP1IM8JBFbN8bw/WATT&#10;zys5XaWENX+/Fud+WUPu/H2tV/nqZt4ZAcUqRSmt6/0cRzGtZop3BikDAVkDVJzDlAUhBOI4npJm&#10;1GONpiC1siw5Ojo6V+OaxdWL+eYqIPeyuH3lXQ+8ROKwKqecJ9EQol4XVRVqBVOlkErXfsSXSKlx&#10;lSeOGqATiqnPQkCQAh8ktUuf5TC1j1FKUVWGNE1rADagz8k/3Ln6+bIce1nuMj/uczA884rYXIwr&#10;hCnok6Xfe9aAPA9WnifMeGnO58jR4GWw8KrcRghBEOKcjOXy2mR1U/gCSHmRQG12HaXUJQDePPhv&#10;9jfzAMZFH7J4rizWRv4lKvCrCE2WERAs5pvL1uyy5vmv60eX1U3mbZ60bVV+u8rnX0WqsGwc83O9&#10;OOeL6r3zvmzV5y4ju5v51WX+46ozd3aNRXLHq94/r1q/uO7nf577gBXkJMsBBVLKOZ8iXlm3mq+f&#10;rD4bL4M5od6bnIOrL9+TZXM8P0+LoONV9RcpJWYuxlgFUF4E01triKOYMCUquvAbM0dXx451XGzP&#10;40EfAlVl5s43OcW5+wsfzYxsI5z7IkkN4qnJP2og/auIFS/tbWpySWsMQgoEip2tLXa2t7n3+j3e&#10;ffddPvrjR/z+/fd49OQpRVFSFhOMs8QSRAjIcxITd+nsv6iLiRV5xctkjcuIfhZjomU+b5WvWgUm&#10;XraXZmatJYoUrUZKkiZEWtLttohTDU+fIwQUOz2iSFFkOe1WmySJyPKY8WiEjiJCWWKMWUqIuco3&#10;rqrfriI4Wlb3nj9PriLEXJy/RaXOxXHNx0KLcc987Piyv7iosy76Pe/DaoKNJeQu89/x0mcEapI3&#10;V5OTVVXJ0dFz2p2NKeGRP889/XkuW6/7GTFFnud476ekYLNzH9K0gVbRdKySXq/H3t4+w8EQN8sl&#10;g7jyzFn2XOKqNbgMSDZjV/PnRD9iSj7nwIcaCC9mNWgxrZ+HaW7tL83djEDJeUdeFnhqcLi3Dmct&#10;Smuc9RAsQtbxyGm/z61bt2g0m2RZQRQnaB3XsXMSc/riiPfe/wP717bZ37tGo9lARRqEQFLHOVII&#10;xDQGdP5iTqSaI0ZyF7X/CBgPBkQ4YqXAOzQC5T2JlChfgxeHE8P4tGLvWsJWLwJXYqqIwSBnMvEY&#10;C2lD89qdDZpRQOAJwtdkCMFhywqpwAdfA/NVymhgORkYQj3NRA4qW1JUGc4KPE2cShBJg6jVJkpT&#10;VABpDd5ZWr2I3UaTrW5a12qkR3qDMxXCBqTwOJthbUVlHCHE+KCpKoPAgHCU1lKaCmskzoJ1ARcE&#10;x2d5DZivaiX7SEPpbV2nKeHZoCQ8LkmbgnZL0e1qNjck3XZGtxOxfb2L395m692fQvQWQfa44TLC&#10;Xw7I+i/oP/wjj977DS+++IRk+ILIjtlMJD4IRvmAFx/+mkcf/BqdaLbv3OH1b73NjTs32N3rEeuY&#10;b79zkzfv9nh+eMRvf/k7WqrJa9d3+MY73+Vks8HRlx+QaE+3qWg3IpITx6QMlJUnN9DoKILwTMrA&#10;J18MaCbQ7Vo2typKm7G9vc8Pf3DArZtt/vDec54+OuP+h/d52nrEnbsHNFqarz59ymGcsNmI2Tvo&#10;4gtDPp5QVYKihLw0JAlIbYm1IRKazZYCITnLPON+SdxStDoJcQRGBiIp0UqA83g8SRohlMbbgLMV&#10;1jicA6EifNAEIfASXHA12UGwZBNDWZUIArHqEEWKvZ0tBpPxlDR4SmAWPJOx48WLEXdubJ7vk/HY&#10;8ujRU24fbBPFMSp3WGOIE4XWisoYjDUkcQPnwjktcZ0z1rlmFEWcDYYcPX9Oaex0j16ATVeRkL0E&#10;vCWAd1hvscZQFhkN5Xnz7l12e218NcY4i8DR2myQZSOKYpMQUgyCG3du82Iw5LOPP0ZJUCKgfL1P&#10;rm1vs7e7RRoLTk5PmZQlQdQkJOPBGFtWpJFkZ2eL3laPwpV8cf8Jp/0hQddEkGmi2Oi22Oy2kSKg&#10;kEwmhmfPhjx/XtDuaDbaMalOiKhjGSEFeeb58skhk6Fld1fS7WqcKRjnps7ZZQQyxvocHSs2uy2U&#10;8EjrkAGKyjIpPRMjIIrotJq005RQZlgLrnJkxjIYT+j3PRLo9SI6zZgIcGXO2I1ApWhanA4Me699&#10;jzffep0nD/6IVjmbWy2+evCUx4djRkNBp7sB+ZAb+232ew2CzVAikOcl/bMJWQ6jXCKiwN7+Jge7&#10;m5hsBMEQ64RhMWGcebyq8FKys71FMxZYU5BPRowHI4aFJzcSvdlCyQiXF5T5CC9LcDmPPv6Qv/+/&#10;/jc++83PsacnpLYiEhBpQaeZ0tECHQKR1GQ+MBkFylwSa8/upkL6CXFs0DplPC7JJoHDF4axTRiL&#10;hG/88KfcuXeP//N//z84HfTJSkPabBGEwDoDleDTTz6lKgp2rl3jJ3/6YxpJTFbmCAJa65dIDMOS&#10;fOTizJWvjNmuOs+/Ts69WHu76ln7snzyqnrjsjz+Va/P11oWY8xlz8KXPRd/1XiWXXtZDWJZXWlZ&#10;nj+fQ79qfKuA9rNccxnx37IeirWtbW1rW9va1ra2ta1tbWtb29r+/25rAPza1ra2ta1tbWtb29rW&#10;tra1/b9gMxDAvPr2rBG2bvCS5+pkywDoy5U5F69f26uUg14FUJ9/bdkD9IvvIl6pTrQM0DMPMlls&#10;dl18aDsDoL2sjn6BQljWqM1SQApzf+OnAAo/p4izCOivATgXYJ6ZQjhIqZd8R5g1Ka4aw8V1rmbA&#10;X6ZcefEgv1bGrO1yQ//cXTr/bx68PxvD8vsqXgF+mm+GXJxTXlIqXAR1rFLhXFQZXNUscFXj+7KH&#10;/avABcsa/hf/XskpMFtAnCb88Iff4/33fs/pcR/noNFsUVlHZSqkkCgiTGVxlUNJgYpSpHLkznGa&#10;GZqxRDYlkaybVWXwJEpAO0JoQWU8hICxlijpoDQYm+PwWOtQIRALiHUAFdUN41JAHCOlQ7ucOK3Q&#10;xpMgkVJTVI7T04zN9gZplNDekGSTCd12AKF5cVIxmDg+/eQ+u/ubRI0One1QN5SGQBIkqix4eP8L&#10;7t57jXa3zfCsz/71HYriNjdv7RDHCkEg0gIhJbkDITVCBXASYzzOTLDBkLabaKWxIhDFCnzdDKlU&#10;DW4KotZgq5XZFEVlsRLiOCJJFfu7N3h2+JRnLx6zu9/h7bffotPe4ORkyHvvf8y333qTjdYm5aTP&#10;sycPKYygs9Hj408f8OTJP/Lk26/z7jtvoqQkWHj01QN2r93kO999i1/8w2/59PNDOq0O1/e3uHl9&#10;l8PDFzy6f592U3Pv7j6DsxEnzw5Beh4/egrBs9Vp0utEmLMS5yWlgaIKuFDSvNUhaei6Qc1aaChk&#10;6ZFeoqUi04LSWEaZo3w64Ma1Bt1E4oSYgt5roK1Sit5Wj6AEz46OGA0HVHlJWXjiOMELiJMIpQXB&#10;2loZVmv8DHwQ3FTl2uN9wFQWHUdMyorCBqRK+Olf/Lfc+9Y79CcFP/ur/8in//R37EWWSAWEhpOs&#10;4Pb3X4ONCS8++ISqLImUIG1EJK0m12/sc+P6NRqtmHZHc7DfotmAYC1FNmY8OuXBl1/RH4wYjiuM&#10;8QilGU4s40xxPDI8eT7m8IXlLK+VrLxWGJWATjgbBEzaIU4aNHd6XDu4jjGCa9f26HSaPHj4ABXF&#10;3H7jdc7OzhBTYEars0Gaptz/4gv6/TFaNzg66mOtodlsY6qSf/zPv2YwGHJwcJPCGVSkMabC2Yqi&#10;shRFydlgyP0HX5LEClsWKClptVoYbxGT6FzF29mK4AzWlTSbTaTSOCdxAaRuEkKMijSRVBRVjsUS&#10;dRKkgrKyGOeI0y3KEPj8yZhHT3/Dz/72V7z7zpt89xsHSJdxa2+bwYsTslFOWRR4G9CyVuf2PkKp&#10;lDhSmNKQjfpM+gNsbrjWi2hsNUnSiM2NhEbL8sX9Pv2TWuFda0GeB4zNiSMgSGKtafQUcSPhybMJ&#10;o0FgPBJoUTEeveBgf4NOIvCbKfGo4mziKPzUBwsFwpM0W0wmBVVpUT4nbSiwgjzLKal48vgRnZ1d&#10;pFJAYDCZ0Opt4XwgeBBKEYJbGZcsI+ThHBheq/wEP4u9QEhDCPL8LJ812IpzBXdRq1v6KejHe3zw&#10;U/VLfx4/eBdQQs0632uQdpHX6uNK4b3FuVpNMIoikiSpAaBUNYBICKQUEGpA86f3v+SXv/o1zWaL&#10;LMswlaEMnjhOCVMwvgi1Ml0UR0gh8cEhAjhfA9/LqoIpYMA7R1VVlEU5BcdENcBYnEdv02ZJAUHW&#10;Y4GXlA3FFMQO4J0n4IkiDQSSJKLb7TCeTKbKwHVjbAh+ev0aaLGxucHb73yXKFZMsjFBQCNp4KzF&#10;GMvsOI6iiBACWZbhnCNJEhDU82Fq0oRmY4siK3ny8AmNJMV7z4fvvU8xBchHcTyNp+t7MFNqXkW2&#10;tCyenjUnLlNEX6XoycJnzMcrMwCpc+4cKLoYdyxTG1qMh2bjulCnF1eqGL2K/GrZ977q96tipnqd&#10;SGrYiH/pb1+lNnWZnKmOK5WWNWjRh6lC71y8v6BCPlMstdaeg00XwVFiqpg1A3ALUccscRxhjcX5&#10;+pz0rl67qwgQlsXPs9h/Hvi4SqVKTMdy4aMEUkY0mi3G4wznIU1b2GnTf61c6S4Bjwtj6G5uIhFk&#10;kzEhwGSS1WNfsv6WqVWJV6iETaECl36e5RhfBwy3uMdm+YOzDikEHkHtchxKRWiVkJkxCEUSJ2Sl&#10;r3MvmALCpgtDgEISnJ9OfL0fkiSu/XKogWPzDcv1TWel0vsi8Hv2nvm9HxazrCCm6urL1ccXQfDz&#10;gLxZnjFPIiCmCsTnnzWnoHpJ8XtF8/bMz71ETLAERLjYoL0q359XTZ/5nfnG7XmChdk5WJ+XdeO+&#10;lPKcwGY+T1ym+v1fV1tZ3Rg/D2xf1Zi+es2utlVg9qv87jIw61UEcTO1XwkryRoWbRnI/6p7vowA&#10;aNVYXjXeZT5g2bXnr7FqvmZ+XgpVb19fEw5d7JblRDLh4gKXxi1YrQo4T2CyjDhw6fcVrz5TL48r&#10;IF5Rj7vqvi3WV+bfP08QML9v5/CE1AAAIABJREFU59eC97O642JtSpz7ojB3fjnnsMZOCZAuANFy&#10;NrfTe1KW5TnYd+k+QSJkDTQP/uK71rF2DWpdpnh+ZZ1SgPUOZ2aEhQrva1KmVrPBN+7d48bBAd/7&#10;3vf55NNP+f1vf8+Dxw8YnJ1hyvo8hUAaxUipuPhKAXm+h+ZiBi6TviySPa6Kaeb35OL6WkUuehW5&#10;6TKCy/nXtNLEcUKaJERa02m3iEzE1lZJUebcONgnTRL6/QHOO4yVSCHY2Nys/34aQ83Hvv8l5Egh&#10;iLla4UyB8nI8NCM6WkYyukg2elUMukhSIKa5zGVAkZyr+dbEf1KqWn06XK6PriKfujz/l+uyV5EY&#10;rCJUuvhefppD1feqKiukjun3+7zxxhsMhiOKoiKOY5SizmWkxLtwroheE54Vl0hXZ587Hk8oyxIp&#10;a0KgnZ0djp4/5/T0eBoHv5o8ZpVfXkV6+8rnAT7UMXYIWGdIQjQlBpnz3uLCh8+PQ0pJ8LYG/pcl&#10;pbVEUpFEEUJwTsIWQkCqGgB/dnbGaDRic3OTPCvPa/p1zqDpbmxSZCOeHj5jkmXcvHmTRrNZ19OE&#10;IHiLnKaxSgVckCh1QX4lz2O8etAREptnFKMh3U7MuBA1KZu1RD6QqASFZDyuGI8s13Ziet0ELSTW&#10;eE5GE8rS45Fcv95kayslVoEqz/BAUAInXA16d1BknsKDjDTGWMYTh1QJzXaKTiJElOBlQqfZRSdd&#10;2jv77L3+Btt33iDtbBPpCG8MZjSmmowY9U8Yn52SjU4IbkKiDa4cIUyBcAYlLQ0VI5UDERAyxnmJ&#10;8BJNHdcjNNY6TFVgTYFzHmfBVIJJljMejbEBJpmhLNx5vmdCXQfOxoL+WOMeexQl3Xagt6Ho9jLi&#10;vcDr6hNuvn2LqNNDxT1kr0urt0/r7h0O/vSnlCfPOfrjH3j66acMnz6gfPaAOPTpNWoAeV54Jp98&#10;yW8/u897zZSt/WvcvXuTa9evkTY6dNtb/PlPv89kXPL4y0d8/PgrNrRnYiMSWdDrSDY3G3Q3Grzo&#10;j5mMDaenkJ9aoiZEW0263SbZaMjpoJzWePtkWcX2zhY7Ox1+/Gev8fmnR3z2x2fY3PHg44ds78Q0&#10;ewkNFfCuIk6hCgHlRE1+UASCELgARekJoaQRB9JUsRWlCFkQxp5i4hDCECeBypTEkaaRRERaE4Qk&#10;iIDxHq0AYdHKYW3AOI/NDZOxpdlM0UqSNFJiHVM5T+UMlSkxJqmJ2XBsbnYw1mMqQ1XW9bD93Yhh&#10;f0hROLwXqAhMFRgNC0adHK0VaapwIeCchXplUxlLLCKMBetqskVEQCqJVLVffXF8RF7mNWGjkFNC&#10;Si6dV7N8ZeaPZgrV56QnQSBCoCwyRuMJrVTz5ms32dtsomxJcBUheFywIBLGoyHjTo+0GWFCXd3o&#10;tFskWhELT0NBqgXfeP11et0GxhoG2ZjcGDwKqTVIRZYXRJFk/2Cf3vYmxsPjZwOePB3gAkQSkkjQ&#10;7TTZaDdQsiYImeQFL44znh3mtNuKvd0OkQioYPGGmqyAwEk/4/hwTG9Ds9VJiAhUWYkWILTEi0Bh&#10;czyOnc0ODQ2+zAkCjIOsgswIxpVDa+hutFGANYHgFN7HFKVjknmsg05XsdtLSYRAuSkxs1BMSkll&#10;LZ0b3+LP/vW/4fjFIVs37nJzr83Dzz/nweMJWS5wHoo8487NDQ6utdCiIlSWqvT0T3MGI8coF5Q2&#10;0NtW3L7VI1KOLMvqc1ZFnJ5V5AWI1NDb3GC31yaYjHwyIisy8gClivFJzMRaNmJIVEXef4jLNvno&#10;/d/w7//X/wXz6D2iIkf5gJ+esZFUaDzKWxQW7wJlGchyyXjiuPN6QtKsMFJy9+Ydjp8dk5eC/plh&#10;kAGdTYzt8pOf/hn9kz4ffvA+/X4fFTUpjaMVAttbW/RPz4iVJoljfvyjd7l18wbWVARvCd4RuFxD&#10;qGNmv7QGIKXEI5bmI2IJOd5VhHBfhwhzWfw6v9eWxQirCEAXr7P497P9fdWYL9VrLvULLM+RF+sc&#10;y2oh8//O13FWxTurCCZn5JTLAPmvsku1xxV55LLvNV97W9va1ra2ta1tbWtb29rWtra1rW1tawD8&#10;2ta2trWtbW1rW9va1ra2tf1X2eUmMjFt0ruwi2ZIv7QZ/6rGskVAxrJmu1cBd77O+Jdda1Gdbvbe&#10;r6PotdjsuqoBb/bvfKPjxYPl+Qfm8w+uL8AuvKRh6OdIByQXgParFMzmldrnwe3LmtDD+fsvgDxi&#10;icK6uFId6dKIl/xupj528drs9csA+NnnSimQUi1tYJ9vLpzN6/zri0qEs/V7cR13pfrSYjPAzOab&#10;DVaB3pftk1cpoy673vyaWwSMXbVnZ+q+wlluXN/jrbe+yd/+zS8ILkMqfT7PUkhkABEcDoGvofNo&#10;EfBKMbIFZ6Wqm9CkIistqVYkkSJWHoGiFFB5W69NpdFpDcoS1mGKuinSGIUTkqiRoiVYKamkJtIN&#10;VBJIUkvDBqQNSDyl8UxGE45PRyRxmzRRbF/bQakh1md0WpJx5ugfHXP8os+tmwcIq7Bbnqp0pBQ0&#10;S0tRjXjw1UO+/c63GY/HVGbC/vVtfLCUZUE7TVDC4ZUgihXORhTWThUpFXhDVZREkUbHglhHBAkE&#10;hXWO4FwNqvLyvBkSwAY5VY2TxCqi3W7w7a0ud16/htaWTz9+yIsXY77xxms8ePCUX/zjR7z9zbuM&#10;xxOscVgniBsN7tx5jY8++Jzf/fozhv0R73zrLs24ye0bt3l2fMqt125z761b/PH3X/He+5/j3C1u&#10;XN/lm9+4zvvvf8KDz79k/8YtblzvMZ4M6Q8ztKx4+vQ5u7tbXN/bYVwcggwgJZM8cDpwmHDK/naD&#10;rVZEkkgCCpRCWYWo/NSFKCobGJeBp0cZRVOykSqazQY6KlFxTBynxGlMfzTkrH+CLS1lXgKCWCfo&#10;JGJ/f5vxeIQ1HuclKoqQugbF4wOj4RDnDIGAtYHClAwrS+kVr33zu9x6/ZuMhhN+/vOfc/83/4E2&#10;BuUcWgkqD8ORpT/K+OGP3uH7P/wTyiqgI0nSVDRaEe12QqIFzkwoiwEnR494eP8ppjihyHOqsqIq&#10;PHkR8ewE+hNBf2J5elLytA/Pxwobd0maHdobKVGicDhee+11+oMR3X1Bo93g+OSYylp+9/s/cHpy&#10;wsbmJm+8cY+iKgmiBlUURYGzlmyS8ejpIUII+ienKKV4OBnzxWefUDeep+fqvHES8eLkOY+ePMBN&#10;1WnrJn1qAgpVNz5b5y78OuJcfWjRD803Xs6AYHIKmk/TlDiKkDpGBIGtDMEGhFAIJTAh4ASEpME4&#10;L5BB8td/+xs+ev89fni3x+lXD7HjnFYzQsqAjmIiJRHBEgRUlaXZbJKXJYPBEKagyLO+ocoHJLFk&#10;51qbzlabvdsdrM4ZnpZ4oPKeqgiUJUjhiWJPhGdnt02rm3J0PEbHHUajjOP+BCFGbPeiGqwcCVqp&#10;IJhAFULddBkUyIi9G3tU1vL00X329zdQcYPR5/cxWU42OMMCUavN7s4WRWkIQp2faSGIKRjTr1Tc&#10;WwaguHDvYgqwngIjg0f4QH0ECUIQKBVNlUNFrUA1BfIJBFIJgvA4Z1FSYow7P8Ott0ilUHU3MdZ7&#10;nAdrHIIwbXpTlxsDlUArTQigowghJZ98+hl//w+/oNls4Z2nyHOEVGipcLZWy1JKEaaEGK1Gg7Kq&#10;qCp3AagMgRqeHsA5yqKoVeaVRKOnKl1T8h8vEWraRIxcGqecq/1OgatSSIwxBOq5mJ3v7XaLQGA8&#10;zvChboIPUhK8JPiAVJrvvP0dNjY3MbZC6/reKqWQ0z1k3YX6dwiBNE0ByPMcRN0g7ZwjiROcdQzO&#10;hljraKQJv/3tb3j0+HFNFqI1QkqcDwhZK9v7KXh0GTHODIgzUxhfBopfjFsWlYJn+/9VSuOLipPz&#10;gLZVsfL8++fVpEMIU0IAvyQ2vPzZy8a26v3zCs6rwIKLsbqYEUsIeQm4sqg8uypuW2xatdacv6aE&#10;nO7DWZg7VZEVl/925mvnv8u88uqs8X3WOBxCQGtFp90ljmPKsqR/1q/XwVTVO3zNfOly/sJS/3SZ&#10;KKBW3p7dyzhtcvPmLUajEWfmjDRNp/sNtFb44ZBWo0lZ1qQqxlqa3Q32D27w4MsvieMYAZShREbR&#10;OcnC7MxZpf60Smn3fE6nqcX5+mNGmsGl/GPZmrtqvckpMC4AxhoioWi22iipyPOC/vCMrpJYUb9H&#10;KQVewOxcnZGQeI93NYDPK0mr066BC84QKX2uKowQiLBaZWzRL8y/trQp+hWN4ctUU2frc17RdPG1&#10;MAfDPSftmF9U9WH4EjBt3o/MN7lf8i1zgfVs7q9SE78EOpvur9maWiT2OFfrnfnU2Xu8R2l96bMX&#10;1+IqIrj/ktrEYkywjPhhmV9etvavygdX5aaL/vMqUonFaywjA3y5WvDy932VUvkiaeDVoM5XEyKu&#10;ArWvUq1+1Zl2Fbj10r3hZaD+xaBWk7tclGymYIEla3yRZPAqlb2X5ohwqS7yKmJKKeV0d796TSwC&#10;Wpad1fMK2fN7lDnfsnjfatDvaoC9MQYZJ9NYSNRK0Z4pmZBAKoUP7uKsDw7vPGVVYaqa1GlGojSr&#10;Hc2V5BBSYq3h888+o9tqc3BwQCNNiaIInH0JnPPyXr943Yba34QZ2UcIQImbgreVlrQbKc2bNzm4&#10;ts8P3v4+f/jkIz784AM+//wL+v1Tyqqk9J4o1MD8czel6rN3pug8b/Ox3te5f8visMXa17LzY/H+&#10;LcYRi/vNuZkEtUaE+oyNdUSeFzw9fEp/OKTfPyXPC5yvfXRZGKqqwtoaZN1oNGg2m5RVSVVV5yRA&#10;i3t2dV16NaHnIlnRVWCqq+ZmVe17Wb1vHnC0eL5zieDoYo8ukse8HD+LS+fqLGeZB/Uv3rv5OGwG&#10;Wq9V22O01piqIhDIshxTVQzOTgnCkyQJZWHRKiJuaIwr62UeBFmWI4QgTVO0rsmfyqrC+zp3kqpW&#10;hW534pqIrTK0mk2uXbvG6enJNJSYqcnLl+7p1z2TryKwvVg4U1LLKXmrtdOcKQScdyilz9Xor4q3&#10;Z9e3zhFPVeWDgDRN6/qSNWipLvkRgWBwNmJ7e5vNXpeqqvNPay0ohaRWjA/BMRiNmXx+n067zXZv&#10;k41ul0hJlIRYa4wPNTBXSZQSBBdwszq7FGhAB814cEYqBY1GRDb0KAHaexIpiPBUpcVUjp2thM1u&#10;m9Gk4Kw/IpWw0ZXsXmvSaqTECkSo92JlHUEKrAnkNlAZSZFDXgpko4HeaLO1u0VrN+A86KRJ0u7Q&#10;bLfZuX6dtNOl0dlGdnqUaZNBUDx5dsR4mDEYjDl8esTg9IyvvvySFy8e463FZGNiKUi0JM+GmMqg&#10;BKSxoJkKms2Y7e1NtIZYCdqxppOmtNKETlPTbrRptFqkiUYjUUGhpcS7gspaJrlnlOWM8wn9k1Oq&#10;wuK8xAuJ1A2MhWwypkTwYuB50Q/Yh4/5/Yf/M83rf8vr7/45P/jzP2P7xh5xtw0iQTR6pDdbvHbj&#10;Lnf+dYkZH3PyxeccfvABhx/+nvLZA5ra0Ame3BjGo5xnRw94/LuHiFRz8/V9bt3eJW42afeucfP1&#10;A7a2ujz76jFiw2PyZ+TOEgVDu5PS3d5lNCrodkcM+o7ByHP41YRBr+LGzQ6txi7HL0YMHg+YDAeY&#10;oqC92aG3d51vfnuftJnw+cePqDLL4KxiOKrYuy7Y3m7gQ4kLFVILmg2JiwLGC6wP2FCDjkdZSQOJ&#10;kpqNZoQQluORo8gsw6hga7dHZQpCXtKIE4QS6DhCVCVeOBrNBI0CUWILiykdZVWglCRqt0AoojjF&#10;VgVBCPIiJ09jvAwEJWk0YigKDp89ZXg6YWMzZWtrgy/y54zGBc4KtIaqCpQFTLKCdloTkBjrUFNC&#10;ihkpjxAa0PU+i8AFP31+BZUpsbaaAuMlXgiEFIggl9YxFomjL2JiKIuSMs9Jo4g3777G6ze2aPgK&#10;V1b44ImUQAZBmedIBFVVQVTg0JjKMB4OES6QNKEVad5+8032t7oMxwMKWzEscobDMXHcoLe7z8H1&#10;PdppA2kr2o2I3BYcH5/yh48PMV7QaAraLc1Or0unlZJoifeW0nnGecWzFyOUDuz2EpqRQAWQWASa&#10;0htOR4ajowwdQSsJxELUpLvWgpLkhaUKAQfEkaCVKLR3yBCQQuGFBKXJ7YTcQbelkcIzGZyBsAgk&#10;ZVVibAAh0XGgt9GgFUfEKhBLgVQxhZc4nRJdu8tf/o//Ewev3SV/75/55rfu8Pc/+yve+9XHvHiW&#10;IZXEWk/UkuxsNohlRZkV2MKSjQxZ5sgrwSgLRE3Bzu4mu9ttnBnjfIUILYxRnA0841xwbbfN7dvX&#10;0DgmWUb5/7D3Xj2SrdmZ3vOZ7cKnLV91vG1DTzY5mpEEgcAAoxsJI4x0Iein8IfoQtCNIEGQBAGi&#10;QImD0cy0RLK72b779DFVdeqUTZ9ht/uMLvbekZGREVnVvGUsIFFRYbb57Fprr/d9iwyDpdQKIyKK&#10;XBLEEcLPCNyYxz/4az77u3/NT77/13TSl7TLAmNgOLWkxhMmilArpMkRkcSbiohPhprcW+KBZLDr&#10;kV3FB3/0J7jZOYcnT5hM4XymGJeCot/lnfd+n0+/8y3+j7/8S0ajE4QQZHlJlHRot9rgHceHh5RF&#10;zqDf50+/9z2SJGZ8doopcpS+Cpa+8C/kpTj8Ij+xmshunQ+5Spl9kdxuHr/UPtUyAdN1NQOviz1f&#10;F0ev8gfXxaGLx258ueYeGl9wnS+5CExflXddFSMuH6+5jsU2WvbVlwmT3rQW41IMcCV+v94/ru5P&#10;bYpxNraxjW1sYxvb2MY2trGNbWxjG2MDgN/Yxja2sY1tbGMb29jGNraxf7CtKghbp1ZmrbsCGrnu&#10;wfE6Ne11zOiL51q214E7VoHVG/DYb3OO9Uo464uGG9XMRnmusUW1h1Xt2oB4lu9xkYxg1fur2nid&#10;stwqc85fwkes/p5f2dfrlEmvgBRWy4gBV8fEInnAInhrFWhg3RhdtKZAtCqyrlS0ris+Wj7vMvnB&#10;dWP6TYr3l693XUHxqmNcV7jvqJn2ncOVhjgI+e63v8OPf/xzsmnGLE3x3qF0gPQeMVcXmcOEsEJQ&#10;eEdpPcPCMCAixjMpUpJA0o4iNL4quNIQhm3CUGOEYFqUBAKcLRDOoKWiLEvy4YgERxCGeK1QxtMJ&#10;QnTgCKKc2IJNLXlp0VJSWsfB0SHdnkQrwVYnoLPdYpTOiGaeJJSkqeHxV8/Y398naLUIrWOw55kM&#10;zzkfDUlCyfHBK0zxPhaPEwKLQnhVAc3LkrjtsUiEBB1qlIkosxyLRMsQY0vKzGJdSRQrpA4J46ow&#10;tsgL8BIMSASlc3gl0aGmKHKc9wgV4JF0eh3uDPaYTEb89GeHjM9KhAtot7f4yY++4OR4xIN7N9nZ&#10;20NkFodk+/4e6czw61885PnTEwJf8uF7b5GEGmzBN19/ze72gPvv3ODJVwf4zx5jXcbOoMu9Ozf5&#10;5a+ecj56xN0Ht3jn/h2++OIJ59MCFTrC8ZBeq8f+TouT8ylxJAlDzWhSME0Nr04mWBfTiTRBEKFD&#10;hZ+VFNZQ2KoAMNCC3HpmpYCJpx1BEGoQGVEc0GlXwK7paIQrc0yeY0uHUoK8SDHC42xJGGm8tEih&#10;SeIWcRQTRSHnwxnD4QFhDF4LpgZG0wIXam5/8Lv8yX/wTyiN40f//vv84t/+JXExoSwMrq0pvGKc&#10;GnDw5a9/yY39LnfeuseN+3sk7Ri0wpgMbyYcvTrk4OkjJqNDZpNTBAYBTFLNKI0ZzzyHQ8VPPztn&#10;ahVTY0mtYlx4iiikM+gw2N3DWzg5P0WHmqeHRxydDnnrrXfRUcCtO3fw3jMcj+hvbyOE4PHXXxOE&#10;ugJwFwVCiEqB2zqMmwHQakdzBWwhOnPQawWwlSBAK43WnXqtYk5kIqUiDAOUqvejGizrnEcFCuuq&#10;NVFrfWltafanCmRgKIoCay3T6RTREI3ISjlsDjDTmiiKabUT8J5zf8JWr8+pUJyNz3n0fEjP5/RD&#10;TUuESKlRMiYMBcJlKFUdOAgStrZjzk6HOGuQDqJQE4SSIPYYb0g6LW61O6TmCBVANiug9OAqBSYh&#10;BLOJIShD3n7nNjtS0epOEUrjUXz+xTPOTs8AR6ul8cIQhNCSCpv5SvXdlZTCIYIWN27dICtSoiSm&#10;3WrT73WZpFPKdEKOJ1aaMAzr9qpA5kIIrHfgHUJ4rK2UGS9wNXKuVDxf3r1HCD8HSDlXqVU24PdG&#10;rbkhOFHqQonyUjEggtKUKK9AgMVSUp1fSlGru1cKb9RAXeM90lUKU85ZpKxIdsqyJM8rBbowkDgd&#10;IqTm5OyMX/7qMx49/pob+/sopRmPJ7WKucY5T57n8+JdrXWlig4VKL6WyyuKAuq9yjqHqcEWzb5b&#10;qQiqupi4UopUWmP9BZlDo6i6XLCHvlAvF0KgA13v/VQEJ1pz9959Xr18xenJCRbAuga9yccff8Q7&#10;77xX+XG6uqdFgKmUCmPK+TmNMXPfbzKZoHQF3O92uty9e4+joyMODg8Iw4DHjx/x2We/qdtGXfI1&#10;Fn3A5vUqNaRVIO1VRYurCjMX/e5lYPyyr7FYpLqsrrkIZl0u6FwGuRtj5oD963yZ68Caq/z85X8X&#10;AeTriIUWfz+/Tpq+VVeAa+v8uEUg6CVQn3VrQVG2BpAv9nHjmy4X7FprKyXHGtgmpZgDl4qiqNZM&#10;rbHOgPN4WRf5sl7x8jrA45sU+TZjNQxDdnZ2mE6ndLsdQNR7lcQ5i6kB7dbaan9Tir1bt5hMJzy4&#10;d587t27wox/9iDzL5uDjZWKt5eteHMfLCtAX40hcAUL7OaB0/fhaDV6q2r7po8VjGmOJ4gipJWmW&#10;UZQlSiuUrNYkay2KCtTXAK2dd3PSDiEFgdR0e51aLQ3KopyrZa2K3daBrZbn8FrSh9fc9zpigOb4&#10;zZq+TJ4hLhjILvWfWADBixWxpXMO/wYEdNcB1RbjxOU511znorLi8m/UwvGa4vMGlMuK9WmV6vNv&#10;Y6vG96p7WhdXr1r33iRPsqowf91vr1MFX0VIN7/WWvl9se3e9B7XjdtmvjTAx9e1/3IfXxeDvw6w&#10;u6rdrhKHXF5z5uR+zRirSSL8kmL0MhBhXfw/H4sr129fE574hmeFS1hxIXC14u9CumVlW62bf83u&#10;6Ot7aogomgMuE+WsG4vLOZvLRBiq3rMW1115iSjx6jVTEW8VBmqAbgNm91gQCqk0gdYYK3G+6gvj&#10;PM5SqfuWDXFMQ8RYAaWaO64uSuIclMbyNz/8Iffu3OWD99/n5s0bREGIMYYSg3euIqvxriJrggqQ&#10;vjj+aoLJCtghmlV+rtyOceTOIYQkCkL2d7fZ3vpTvvXRJzz++jGfff45v/niC168fFHtm1oiBThb&#10;kpd5BYBTqspLeI+kBvfXKZ4KHL6KWObNiUWv21+qMXDRZ8v5uqt+WzUnirJkOpvRTrtM0wI1HDMe&#10;T3DOkCQxUoU1iDdnlp1QFnlFLearfi/LEmNsFdvKy4DxKre5qPC+PJfW39+yauciwWZz3Mt/64k4&#10;Fkk4r5INuHr8uzoub+bTBfnp5f3vglC1ihHkPM6/UHuXl9apZSIbpdSlWGMdMKrx98bjMVLKOcmX&#10;0hpX57idNeTZjFcvX3Bj/zZaC4oiw6Kw3iLqsSehBr/reTwc1KSdQgqCoALXW2fJUoOQAhlq2t0O&#10;YRRR5CXUCvRzogrEtXHD6/aytXt4k7KuQ4Fmr9Be1+NsYV0TC7Oo3qOaH3scQmq8oyLUDEOQFYkm&#10;9biw3uGtn+cGklabwpTMpindbg8pq7zN06ffIFWVD4qipAZ4ZjhnybKc5y9fcX4+ZG93h1YS4RF1&#10;Wzfj1eNFBeoXEpSviX9Mhi/GdPsKKaocQCwrdWfpqvkZeNjdbdOOQ45PJ4zPCoJAsHc7YbsbATml&#10;nWINCBzWw7SEtLSUTlAYSZYLZNBH91vEgw4+TiiSFkIqjs7GGBtDrlEzS/r0EVZITkczjkYzxqUh&#10;t5bhaEJROnqDXYKoxdlwBFKhgy6FKRBBiySKwFkOM4cQDm8sZlIgnEP4gqQ9gTLHzQoiJVAI4gDa&#10;CXQSwd52zPZWh1ArQiEZdGL6bc3+TptBv8ftW/so5SizkumwYDYtKK3hfDji5HyEF1UeL09ttf5b&#10;SXl+yvnkh/z0m5/z87/6H9h7/2M++cM/5s47H7J/73bVHtKDjgm37nHrD+5y87t/xCdHh5w8esLB&#10;V5/zzU9+SHn8kJ0wRySS2axkOCn55hdPefnwOe3thPZ2j15vi3Z7l1bUZvfOXR5/dsLwbESEpdtO&#10;abVD+oM+vV7E6Dzl6GjC0VHJ+LjkV0en3H5b8cH7b5GlZ5wdvuL0pCAvT0gLi1IxO3s9up0HPPzi&#10;OeeHOUUhePVsSJlm9HsavKkIaLRElI5y6lAetKoUvZ33ZIUliQVxEiEiidUlx+eG2aygbwRSRhR5&#10;RplPSdoJUaJJEkmapxXJmRJ0ugk68hyfTBFSMp2mtFrtem0xIBzWGE7PxpQG9vf7xHGM8hX5ry1z&#10;8qzE2YBeL+HGjR2G5+dYW4HXk5agSD1ZXhCFASrQqLnP6FFK4KynKEoKJ+c+jHWGUCvAY4zBusqv&#10;8N4hpZ7nrRbjlnnMIqu1o8qtSoJAVnnBOqcGnrfu3eT+rV2kK7FFgbCuep6DI9ACal8ID4GWKCEZ&#10;nc94/s03BMIz6Lb55N132O21GY6GFKbkbDThfDgijhIGW1u88/Z9dvd2wJWMz04wvmCWlTz85oS8&#10;9PR6kiiCQa9Fv9siCQKcK8lzQ1oYDg5HBFoyaIdo6VE4olADEmNgOi04O88IQui1FLHyuDxDCVeR&#10;w3lPaT2prQiK46gCt3tncE5gvMBayWjmOBsZOv2Qna0OZZFCUSC0oLQ5pRWUToBwdLuaTiehHQta&#10;gaC0hsyAkQmif5f/8D+smNSaAAAgAElEQVT/V7z13d/Hm5y33n+bv/pf/yd+9sMfc/5qjDOCovR0&#10;eyFv39tjEAVMhy+wRUGZeWYzybSUnI4MMpTcuNnm7p0b6EAyG89IZzMCHTHLLOejknavxYO7e3Ti&#10;gPHJIdksxUiB0SFp6cicJIhjokBhJ2cMszGHX/4C4Qz70pDoao+cpZ6irHzzRGtiJYmlJpACJzyF&#10;sWSFx+HY24/YuhXyO3/2Ae3dgL//v55wfJKSFQFnU8HI9Sj1gD//j/8THI5HD39DlhVInSCtpN/f&#10;otPtkqYzDg5fMZ5M+Kf/7J/wztv3ydNZReQkK1+75o6pYp8FUkJX79nOVTm3imQLLgjRL6ubLz5X&#10;XwZiL35nXWy8ipRrXZ3AKmL3N8khNvmFZi6vAu2vInZbziUu5/+W22BdfcLVmHVFfnMFmds6kqtL&#10;NRNNrm2F2vzr6i8u55+ZP/NY7Ot1z/CXc7Ab29jGNraxjW1sYxvb2MY2trGN/WO2DQB+Yxvb2MY2&#10;trGNbWxjG9vYxv6BtljIWz3wvFCeaWyxgHHxoe86JbHlB7XLKgeritSa7y7a8jGuK0BfXeQ2L8O/&#10;tvh6lWLrokLu8n0sF+cvKpktAjUapSlTKz4tFw6vupb1D7mvB3FfbaP1KlpNQeGy8uKy+tDiw/RV&#10;SnbL/bFYGDBXNbvcS/OzL/fdRXHqetDDcoHCcpHEKkXD6v3rFeOW1RRXFW8vg7eWi8lXkUasV6F6&#10;PThlleLjlTFbV3JLL5BOgBS88/YDPvzwXf7u//t7EpmglETrAGfKeQGmqI8vlMAhyI1DIZkUjnFm&#10;6IYB6IjC5qTZjG4kiUKFFhLdSnBSMrMWhyPRHmtKolAjbMAkMBjrEV7ivGBWlDhp6XZ6REmIcyXa&#10;pSiTQeER3qFlwHhS8urVCOESwlDQ6yZs7bQo0iHdjiA9dbz4+iWnH4546727nAzPaG/t0Gq3UEry&#10;9MljcCUnxycYwFQlWFg8Ns/w5ykqiJCtdlUMrCVBLHAocB6bGqQI8U5Q5gapLIGq2kkFikiEmMLg&#10;XCWibqmUlUGyvbNNHEcURYkUmtnMkrQgCNqUqWV6lvH1w1cMdnugJU+eTJjOvuG7SYetfp/z8xGF&#10;VPT6ivvv73H04oynz89QAm7eHNCLNc9eHJBNZuxtDSjv7XD04pgvv3qJfWAIlGR/v82zl2OePvmG&#10;u/ffZmdvwNnZIZPUouUM6QSDVoR0jklaEkgBBIxmlknmMCc5N7ZDulEAziKEIwwFgYVAeWKhyR04&#10;Kyh8VWRvrMFIR6vdQipFOp2STkb4wuAK14jN8/a7b3Hj5j5Pn79ARyGtVkQQKLCOONBM04IvvnqM&#10;0oKo2+N8nHI+SSHs8Ad/+gd88u3vYm3K3/67n/Llz/6WxIyRpSXpaox3TGcW76Hb8ezueGajrzk/&#10;mRFEZ3jXYTIZMhtPOD044emjJwhbYq0nM55ZLhjP4NHTjJenINptyrDL16UiVRFBP+Hs9ARDSRzG&#10;GC8YT6c478htSZGVTNIZzgm+fvQlhSnnSmtJktBKWpWSr5J44bE1iNw5h7OWMAwIRFCtic5jrakU&#10;rBcKv0UNMKrWsaoAPgh0DcwzgCcMa8BvDVpVQXhpXZJeXlHbdc5RFMVc7U5KSRRFc+D9HDQvNM47&#10;ClNSWoMqFLPJlPMzSRBqup0OSa9HlE7JyyGH05JMeIbjkuFswo2tNjttQStpEUdt0tkQJxQno5Qw&#10;DPAixktH3JLoumhbqUop+3x4zmBnlxs3tlBKk6UFk9Mp3oApDHEsacmQo+OMX39xzM1bW/S3dzgf&#10;jZmMJ7zzYJ+nImcymoISKFWBwJMoIIw05dmMWWrI3AwRjAiSmDv37vD08WPu3AnpDbocnB5SlCkF&#10;4NJq/SisrxXbL+9NqlYxsc7VAJgKwLCojOK9xwlfFwNW4PhGtdI7e8mvWPQnGtKDBhjW7FcVaN5X&#10;CnZQg9qrQtoLUKPBmBoUISXOVueSQqCkwhhbg5ZLkiTCe8HLV6/44qtHfPnwEc5J7t1/QLvT5fjo&#10;CGMdQRjVBYFmDvRprqsoCvI8nxMDNeD0srxQzjZ1MWFZlmitCYJgXsDfqGFV47W+rxpAs0ji0AAY&#10;jfEVoUQNOJZC1LARgVQaJ+DDjz6i1+nyg7Pz6li1J7K3t8unn36K1go/V9Wsrs0YMwfmN8qIjar5&#10;ohJ5EIS0Wy3ee+890tmMV8+fI71nNDzjpz/9Cc41avQXc7C5j1V+wzpfZhVwZT2Q8KqPsUpBctHn&#10;WC5Ibd5v1od1Puiy/7Qqvljn77wpsHT5XpfVLFfZsh92cY+iAo6xoFJVfWNtLNKAiZr7afp+cU29&#10;dE+CORhxUbF+lZ/XvJZSoKSsYwaJsyVFXqtgKn0BClWyBlv6K2vQKmX3dX2ySlmr8dWbtrXW0m63&#10;6XQ6vPfeexhjGA6Hc986L3OSVos4ihiPxxwfH5O0WpSlIZCCDz74gKODl5yfnxOGAWVZrFR/XvXv&#10;qvHTjOFFpfPFudgUWQvx5kRnq+KHZsxrFeC9qVSAhWOSjrHeIdSFYqqSaj4m5oruXCj2Ou8Ig4Ck&#10;1cIYU/V7TZywSOyxLv5dFatKKS98iQUCjOvii3Wqv83ni6rvi4XZQRBcHGMxily1/iwd/zrVtjcB&#10;fi++XiSZW0WStjzPLqlTL82RRfKVRQX4devn6wrBf5tcy3VF7r8NWd915xJzsrM3I4JYNXZWFc5f&#10;iosX+3yJuGDd/F5cQ1dfy+q8TZMfWL7GdWQsy+29TOa3ar96fR9eXN/avJT3c9Ko5bG0rLy3OC/m&#10;+y2rSQ9Ybp8FzIC/OPXlPYvL5Dfr9oJ5W7H+vPIN9+tV7dKoGzZAh2Ug8uK+vJivaUh4LveXrUmm&#10;6n1beuI4IowirK18XeoYxtdgDms8eV7grK3WZVwNnm/AwxVqxyNJkjZ37z/gN19+xf/z/f+XJ89e&#10;8K2PP+L3fuc7BGGAx9bcSZX37ue+vVgiHPAXYGhfA12kB1Ht584C9XpVmpI4igm1Zm9nm53dHT76&#10;+GOevXjOz3/+C7746iFPvn7CbDrBGE8UJlibI2uwLdh5fztX9eICRcHKPNyqvO11768m1PFrPrsK&#10;hq/iBEFRFvgJJK2Uw+NTbt+5zc2bN1GB58WrQ07Pp5yPZoxGY4y1TKdjlKCKeW0Vs7oa9LdIznEx&#10;N8XCPV4GCl2XR163poCc53Kb41zEY27lMRfJO5b3kLIs0aEGD1EcY42rfRpTxzrymn2/2aokQrjF&#10;mX+t8ucyuH95fW++06zN1lrCMJx/T2sNWoMQTKdTyjzjxdOn7G7t0u93OT09x5lqDqkaoC+DYJ5z&#10;KMsSpTStpDUn2bOmIqQoigJTGqSs+jBuxWxtb3N8dIYpC8AtrBf+Wv98VWxxHXHMpf2s8XmFu8i7&#10;UIFeRbBAAFN3hKpJCau4vSGFoVZBNxUxlgMZxnX8enmOKKVQ1ARDRcHZ+Tlvv/U2aTbl5cuXWOsI&#10;Q0npXEXuEVZEStaaeTuMJlPSLGXQ77O9NagAv7IikXPe1/kiCMOgIlu0jsnohHR6RLS3jykLpPNE&#10;UhJSAWurXFqbJEw4PBwyGZbc3GuxvxPTiQFMpULtLEoHGAfj3DIuFTbskgy2UF4RWY0K20y9Io1a&#10;PHx2SNJv093aIo12CFpdXh0d8/kvH0LQ4vbtu7x4PkRHbfZv3sLMxuCOyc9HvDgaYc05MtAkSZuD&#10;oyO0UrRaLYwvqzGl2yhVzY+kq6rPk5gb+/u8ennIk2+e0mm36HQ6pEry4uQEc5yhjxTWT/BYNJaW&#10;BuUse224udthf7fNg9sDPnznDv1en36nIKHgwe0+xjqmmWEySRmejTk4TRmdjfCmxJY5FAXFcMTX&#10;h0959Ld/Tdzb4c7Hn/DBH32bj3/322zdfAsV7eKFxgcB4e0Ot2/f584f/y4f/fP/iBe//hVf/pvv&#10;M/n6S7rRGa1OyXjiGJ87RidTDtSM1uCIVusJyADpFL6Y0Y0CShx2UlRkg7ak2+lx4+aA3b0+/een&#10;HLyacHbuefbwiLPzKe9/sMf9d94ly4aMRgdk2ZAwHpLlYwb9fd557y5PgxeMTlKKDM6OcnzuaHdC&#10;ZGiQylUxtXNEWiGFwwmQWiGkp3SWWEMriLAovM85mRhOj09odVpV3rF0mPEUIQO0DtFGV2tdrME5&#10;kkSTZgalFZM0Y5rOCELIC4OSiiiofN4sLyjKnCiUSF8BhKNAIiVY6zHW0OslHJ+dcHYyJYolSSjI&#10;fEXw5b1DSIjCgNIYrLEVqaaHIi+ZFpbSiwrsLmuiESkpa7DvBendVeKnCzIgi639mzBQKKUJgrDy&#10;f2xFCNLpdLm5t4X2JdgSCRXpjbW40oCQWO9xUpC0W3S7bWap4ejlIdKUPLh3g0/ff4AWjtOzM/J0&#10;hnGe8ThFypCk1WZnb4tuN+L09JDDo5coQArHl18fcnqSs70XEOqSXjth0I1J4oAo0EwmKWmecXg8&#10;Ic8sQaCQ3hKqEIFHao0XkBc5o2kJztOOJZGCSCoiKdFBgJCSWVFgSocKJElSqcvb0qACEEqS557h&#10;+ZTnZyW97Yj9nQ7KFWAMURRQOo8MFGVZkGaGKJJ0WyFJ6NG6IIpaTIY5mY3wgwF//l/9N3z4Z3+G&#10;sDnjly/53/+3/5lf/Lv/m+I4RyGZzhxBJLl/Z5ftXsDw8IhilqOUJM8daQHnE49FcHs/5uZui91B&#10;hLcZRZphC8tsOmRWBKRZwafv3mbQCZieD5mOzzFOUKiYYSY5OJ+SW4djRqDgRkegYkvLODQK4Q2l&#10;h9kMppnHCYlWnn4iSXRJpAQajVGaspScjnJ0ArfvJ3z39+6zteV59ehXHD17irOKrIDDiSWLu+zd&#10;f58PPvmYn/zkJxy8fI4zkrjdo789IIzaBGHAo8cPOTw+Yv/GLf70T7+HlJCnKc5e+B/eebyr43vv&#10;a5LDai9s9mbrmvjCU/Gmrd+jl/M91+UGVvk0TT7odfH7MrHbOkL6xZzom+QwlmPRxdzUcg3AMrHm&#10;uuf2qz6riFr9lXx/c57Gn1vMlS/XYvjLQSNaKbwQlGV55Tqb463KRy3mZf0iuxkCIS/H3Kv7dlOP&#10;s7GNbWxjG9vYxja2sY1tbGMb2xhsAPAb29jGNraxjW1sYxvb2MY29g+2xQJTV6sRwWVw0bIK5Dpw&#10;xTpg+6KtA5JfKcRdVvS75nzrlc7cQtH0esW5xdfrikBXKdKtU9C7+K1YC/JZ/bDdL7T9Rb3zepWh&#10;q4pGyyD31W1VFXQ2xf+LBenX9eGy0uJyOy0CgS4KUlk5NpbH1ev6wb9hIf/VQoL16oiLCpfrlIOW&#10;C0nXjaFVCq3LoKhVRffXzafrlPoa4AwCnK1UzaSEdhzxh7/3u3z2y8+ZZTlKR3PguxQCpy2udFVx&#10;pK3ax3tQUlM6x2hW0E8UnUBjRUluSpIoIA4DlBLoOCArXQUg9uCdIxBBBeBUkjgKSKcF2SwnFpIg&#10;qAvIpCIZ9IjjFrl5gcxL4tiBkShCjA04O02J4xAd5qS5JVCKnZs7TPMzOoXgbFzwxeePuXN/j939&#10;bYo0p7AZuzf3kKHGOoU1JV4GCDQOizMOvCbLDS9fnNDdsbS6XbRWOCTGQZEZhNDoGqCs5qpqAiE8&#10;Qagw0mO9grpIOYojvDWUpaXX7ZAkMePZjKKwGKc5OZuSzkZ4SqxzPPvmkHa3zbe/9R6/+MVjDg5K&#10;fvHzr/j2t95GK4G3JeNRShIp7t7f59XTE756MiSMNINewr1bN/nmyUtSa2kFgihWvHqZ4ewpd28P&#10;6PQC9oxiNC55+ewJOlaoANLcYguLd45+u00SRJS5w2Jpa3CxYJwJzkeO0XDIznbMzqCFCmICWdBy&#10;Cu8LpJM4CWlqkc7TSWLSScpgT+GdYHQ+whYzbF6A8Qgn0EoQxpp2JyEvCrwOKJzD5SWTSc7o9IxI&#10;BaQWROSQkWJUGIZjg3Oa3/n0Pd6/f5Nvvvg1jx4+YXRyQOQNTnjaO22ms4w0c8SJYO9Gm3ff3WXv&#10;RoCKHI6XnL16ztHziJPjkslwxvnxGedDixMdpmXAaSo5zQKObcAodzw6eA5RxvaNAWWrx/3bD/Ae&#10;ZpMSKUuCJELHMYWvitR1lGCtJ1CS0liMrZRy4zieg9OafdQYi3UW6y9AV95VKAgnq3koEHhXKXJd&#10;UoWuj3WhPHlZ8bhRPq1n81xdzjlfk9aoS3t8A25bXLeWFaKb4qcgCOafRVFUAXcBJyVeQJFnnJuS&#10;8XhYAVO8wOeeXAli55nOLMN8xI32lFJ43nv7JqFQ5IVlOitpuYDCKorMoiJAgRSeRMTkpSAf5UzS&#10;QxwBHkXS6iM8ZOMUb6qEcBQFbG8LHj1+zvFoxK17t8jSEcpluEwz6CaYImc8NYRh1ZZKCCIt2O4m&#10;GJuSjh2z2RROT2l329y4e48nz54RRRG9fpfj8ZiZcRSTCSrQOFMX/FVl8wjcFQXZi/VbcFk1lLpv&#10;Xa2+Dt6Luq/qPcCB4wLYWLqyPmZdqF8rxa/ad5f7txaXx9lKkdtbN1et1lrPSRSklAQ6ZDic8PjR&#10;Q7786iuECojCFv3BNt1Ol7K0ZHlZny+tlNujkDCKLgEfGzAFgLEl1hqsq4DySiuct5SmqMaZ8ERx&#10;iFRVoZxWmrI0NZDHLWBY/KWx3pxLa42sP2sAnKa+P+8qab8ojuj1ewRC8PlvPmOSpZjSI7ziww8/&#10;ot3uIJXE4bH2Yo40YFtbK1wLIUjTdA5ev1BX9PT7W0ghefHsGWenJ+xsb/PlF18wmYyqvQQqYoe6&#10;OHqlqu4aP2RdYeYqcqB1x1s8ziIQcFlxedGXWVSbfp0C8SrVo6t+KSv9nuuOuw6svAokvQyWWxcz&#10;rLv2Btyyqr0aVeyG0KpZn0MdXCk2vZj3fmVcswzUnLeVvCg0bcxai0dgXVntDXIB3iXkJfD0pX+9&#10;mLu/ookFloSW1vq3S30dx8kcuCSEoNPpzIF7FkcUhgQ64Pz8nMGgj9YBuXFYYxmenfPrzz7jwYMH&#10;nJydUJriUl+vi/GWx+SqOeA88za+DMz1K33pdfHYxfty9fyhUiD2ONJsVpFPSYWuwV1X/PhKDm0e&#10;f1pnCcKEJIlwDUh+rqRe/86vj4GWY7TlsX2d8vW6uEUsAb6b95tjN+vdYqzUgJ6da1Rs/Vo1+pUA&#10;aC4Xg69TJ1+1li0q0Tft14Da8R7v3Pz/q4gTmrnd7I1zP2xB0X4ROC5qsL2vv3sd0cZ1tm6Nbq5h&#10;XW5glS9xnTrdlXV+ntNZr/j9umOsW9PXHWsdgYW4RiF+sWB/Od5ft043+YNVORGW/JDFNXyV6t+b&#10;Ex0IFjg3Lq2xHrcyzl++3+XYf+X+85pcw/X5q+v743Xjc9Wxr+L7/Rvtz41/2RAJrSOLWacYvvxa&#10;KVUBZbWu4pxaarI5l7W2Ap9phfCijqMqwJjDM52l1V4pl9t9YezUAMr93V2+8+3v8MWXX/Gjn/6E&#10;yWRIt9fmd77zLcCRWYu3FUgOL9YSOjTr+iKh5rp85czNCHSAVBIpNYNum/6HH/D2/XscHJ/y+PET&#10;fvSjH/Hw0SMmkzHWOkxhEbhKddt5tFogf7ikNsuVvNw6pco36evLsY2/5DIsKlKuAmU3/nSaThmN&#10;R7w6OKDbbnH/wU0ePLhHuzPCPX3BbDqj22qjBKTppCI0sKvXleW9bDVYn5U5xXW5wov79yvXZSnV&#10;PBa/2kaX1/dm7TGmioUCH9Lt9gjDEOcMs9mULCvrvdGhVLBw/Vf32JWES2vm+bIq6LKSfbMmFUVB&#10;lmVkWUYQBARBcGV/klIShiF5XjCbzXj16hX37j+o4se6pZRWSCEvjXlfg0ptnXM0xsxjN+89YRgi&#10;ZLWfx3HC/o0bOOsYjca1v9TEtGJOLLGOyOPN1vLVa+DFPnGZ1Pby8f21aqayJl5ytgSnkbjqTwis&#10;vxhTjd+otCYMw6rt8xSoCOTCMJyTeARBQKA1RQFZZpFKI2qQobWG49MzRpMJ21tb9NptWq0EITyu&#10;BsBnqUUKmGQzzl4+o6sLtBJMh2NiCRGVereS0OtFhCrk4NWQWWZ4cH+XvUGAcFPyokQHIWhNaUNG&#10;pWKUGoaFYuIUeREgHYzzglsP3qJwilxGqKjN4/ycu/EOqrWHihN8EGJTR+tmjtYhh+MJL4ZjgjDA&#10;xQmHhwecnRyzu71Db2cLbz06CIiTmGevXhIEMMtHle8gJFJJvPMVqZ+TtHVMWmoePzthOMpoDW6B&#10;BCsjknaHsBCk9gynPK4mq0IIMgHdJGGoJS8PznBPR4i/O2TQ/Yp+N6YdQkc7dvsxN3d7fPTOXfrd&#10;Fg+2drn3liWdFZwcn3FwdMJ4NCVNc0TpMJmhmB7w8PiAL3/wb/n3t+6zf+993v7oU771J99h+/5t&#10;VNzCiwiCXVr7W7y3+y5v/f6f8+JXv+ZX//r/5Pzzv2UQDtntwPTEczAsmR0aXGwIWxKkAgFpakgC&#10;SCRMUsNWbinzEbNJzvZWjw8+usXW7pBvvj6kcw6noxm/+OETTh7s8OGnt7m9u8PhixdMshMKN8GU&#10;gn5vl7tv3WTYOmV0NmY2dkwnJXkhGewqIg1xEpJOPMZ4ZAloEAqEUnjhKIxFUxHq9johQktSY7Cm&#10;QIURIggpy4Lz4YTB9tZ8DQJweLwriQOLx1N6ySSfEpcarSKE8PT7MWkWMR7njEdTuu0QISqiEqUV&#10;AkE6LSkKSxBERDrE2zGBrFTHhbMIacFLAhVgXEVk4RyUpUWFDmccaVbgKoajCvgtL+KJJm66yOpy&#10;Zd1t1lyl1VzFXiBRQlMWBbbI0NIjvCGfThBhHy0lQYXgr0iSBOTGopVAIdChJowUZVnS7wb88R99&#10;m7t7W7g8YzaeUmQZeWHISoND0Op1aW8N2NrboXQlz54+RvqSVtLi66fHHL3I2N9PCCJLp9Xl5v4u&#10;rUSipWQ2nVKaHOsMt27dZDwtOD48JggUStf5C1EBdNOspCwsUSiJtEB6i65z2lprcm8pnEMqQStO&#10;iAKFtAVKysq3loKzNOVoVNDbTdjbahNgiajyekKAMQXOacbTEuehFSTsdFpsdQRaOLIiZZKlhFtv&#10;80//5X/NB9/7Y7xUPPnNz/nL//G/58XPfoA7zxGlJy+r3HwnUvRjSSt0jPIZUiiMUWSlY1o48lIw&#10;6MN2X3DnZo84KMnTCUU6pSygcCGHZ2PixJOEBcVkzGQ4Js9LjI84SQsePs9InUBHhlA5uj3FjcE2&#10;mhlmloF16FBzcFRwMobCgww9/W5ENwroJQIlBdZqZrOCmYHMwN37MR+8t0U/dLz68jEPf3OIsgqL&#10;ZDQ15KJFGbb5+Dt/QGEdP/nZjzk+PkUHLZKkQ6vdJTee0WjCr371GUEQ8Tvf/Q7vvfce1pTVczbv&#10;sM5eEA3WHHLSV8tQtS9apKrjOtd8X+DMhQL6ItHmos+06C9fF0OvynOu8m2Xyd6Xwejr8iKLPsDi&#10;8+Lr/I91fum6GHkxPlzMub5pLlRKsZTTvez7Nd9blT9f9mNsvb6szLctPHda9p8XCRnf5Dn5m8an&#10;G9vYxja2sY1tbGMb29jGNraxjf1jM/UXf/EXf7Fpho1tbGMb29jGNraxjW1sYxv77e3vf/A389dN&#10;gVkDnF5XILiqCHu5qG65qHKx6GPVZ9epD/02QIardr0qzDLQ5XUg/mVVq8WHwcuqXotkAuuOffX8&#10;l697XdH44n2sK0xfLES9/CD+smLn4sP6VcD65XZfx1K/eKzL98KV+21sEdjinJ8Xxy4Wxa9Sfl8G&#10;bi5fx9rRsKIgYd14WqdeugpstKrwcrmNl7+77vWySuBiwf/yuSUCKXWlQAkEWhEFAU+fH/L06VOE&#10;kGitKlVqRIXrbsbGAvDDWosUHqUcgfTEoSSQpirCEpKolTAY9JGBJs1zvBcY45jNZggp0EGI89U1&#10;5aXB4dDCEUUa6x2D7Rvs7N0gjGKkCphNxnhrcF4iZUJhobDgZKXqXVrD7u5dbt66i5OSNJ2Rppbz&#10;syHtXo87d2+T24zSFFjvCYKIIIjxXoCSKF21R2mKejxIirxS50ZJpA7qQnqBdVVLOqoiHa01QklU&#10;oNEKhKqlzJXEIXC+KqoXAqSQBIEiCHWtim7xOEpjKQvDbDxFYCjLnLOTIfv7u9y9d4vJzPDqxRBb&#10;prQijfCel89OGJ6e422JkJqjowwPtFoBUSBJohBrcrJshneQZp6zYUlhS9rtEIlHeE9RlnhpqnXc&#10;KfLckRs3L0SSQuKsxeKxwuIQGAelh9NRSVaWCFUpnwZBhPBUqno4hPO0A8FeV7M/aHFjp8NkfMrB&#10;syMCHM4ahA2wxqEUtFoxx2djnr88ZpLOmE0mpLMpeVqQF4ZpUZJajw9CBrfuE7V7HB2csdtPiJXl&#10;5NUzstEhZ8fPMUWONQVCC2ZFiTGWmzdiPvl4i08+3uf2rS3CyDEZnzI8O+X41TnfPDrn4VdDXh1m&#10;vDyHo3xAHt9mqrZ5MgI3eMDWnU+wUY+z0lLIgN72LXZv3uZ8OOLo6IhWO2Fra4tWKwHnyIsM68oK&#10;KCWox381BpRUc7XURRVsYwyuRs9Ua5kEKvVtISugrqjndfN77yswVqX2Vn2/mmJ+7fojZTX2G3M1&#10;mH2xkP0K8KtJrs4Vt90cpNYUqC/+TkqJkBKlNELV6uGlwViBRYHQOKEphaIUkFnHrPBMi5LhZEaa&#10;GaxXGC/RcRsnJZPZmDQrKQpHWjhmqWU4zhlPS1TUQoUJs8JTOgXS452pxpqvQP9aC0oLR4cpxwen&#10;ZFlKoAVKVAXiiIoUoLQeXysz+1qpJggiJplhmpbVuhAo9vb2sA6Ojw/ptltMs4zCC0qhMAgIInZ2&#10;93BOVIBp4Rd8J+Z9VuMg5wqzztf7XLM/1Oh0twTWqgA8FajPNwVx3lWqeYiqmN7ZeV8Z58gbZb1a&#10;hcdaS2kr4oVmHAhBpWYlBFJCaUqKPKcoCsbjKb/+7HN+/OOfcnx6TtLu0un2GQy22NnZrUCtecZk&#10;Mrm0F0athCgKkdRNhRYAACAASURBVOIC4CKEIAxDiiJnMhnjXD0HnJ2DOdM0RUhBFIX1GL4o2FMq&#10;QDZVlMIvAIwvA9nKsiQIAlT9/4vi41rN0FkCrQnikLfv3affSjg+PCA3OUVR8s477/Hpp58SBBWg&#10;3VhT/ZnqOhdV2sMwnPsEzRxtCrTjMOSdd9/l+PCAhw8fsjUYMBye88Mf/gCPJ2m10Dq4UlS5XgV3&#10;9XtvAmRb56MtKkWvAhKuA6Ou8o+X/fZ1McGb+urrfrvsNy+CibTWK3295ZjhTWz+G676282aaIyp&#10;1EcXwLCmVodb6UfXCrOrYqRV5/feV4qyK9SgKmXQ+j1RkWj4RoEUVhelenFpTZq/xqOUXNmvi9GH&#10;9xVQSSnFYGu78ptUpdpWGkMYhRRlQZpnaK0JAs3+3j737t3n/r373Ni/QSuKSZKEg8MDuv0+p+dn&#10;mBr407Ttcky2rm9WKpizmkhgFXDsdSRq3q8G4FcARsv+rX22d7Z5+PAhpfW02p2q4LcGVDfnqAhF&#10;FoIwUZGA9Ld6fO9P/4RQ62rMIObFyx5f99f6ubE4LhaVWteph1037xbH6mIh+oVyIfM4a5mQoSGI&#10;8Asx3KXr5LIK/KU+u2a+XyL9WaNWuxgfiRoAvwh+x1cAKM+a+HUp5l2Mz+Zx5WJ7ikpJtbGPPvn2&#10;b5Vf+fHf/+CN4sdVa/WqmPl1APjr9orr1thV6/16Ujleu2etytUsr82vA14vn3c5D3CFoK4mL2gI&#10;C1gCUKzas5avbxVofeX9+gsyooZYZBUocl07riKNmK/hb5DLWrdWygXAVUPecJ2tI4tYaNL5nF8H&#10;3H7dGr1qDfNvlL+6rLyohMCUFqEkT54+47PPvyCJEuI4Xsh3VUqsXnh0UMUucRTR73a5dXOfe/fv&#10;1mu0n3+/ydNVqsm22hsR9AYDRuMRv/nqK4bDc7b6Pd5++y2SOKrUL4WvSfKu+kFzspA5Wcd6IqDl&#10;nFH1Z/HOgnO0kpitwYCbt27y9ltvVWrpSjLLMqyzlfpm7fN7VxFIVb7zBTD9cj+Ia9ffdevO6n1a&#10;XPpb9DOW/6prqog5bD0vk1ZMlldKvp1WwnQ2YzKr1N+tMdVodo4sz7HWIRAYY8nzYr5XXVz7RV9e&#10;t96tmqPN7rTa7+QKCczF3PArc4/NbxbXlSAIKMrquuMoodPpsDUYMNgaEMZhDbR0dRwuFvpuEXzl&#10;X+vrrhqLi8Cq5T2/IbwzxsyJ71qtVkUUV+cEmnM0pGBQE8l4z9bWFtY6sixDByFBrfzekKs2OQTn&#10;HEWRV8rH1s7XFq01cRyjVYAQsopPpcCYgkAFaB3MiQEb4oHL3sTriY3WjfVVv2vyM02eowH9L4Ly&#10;Fk9/lVjMX2r3C1CYaNzBuY+itUZIgdIKa0uyNK0UytOUyWRcC6g2ZKeV+vtcqb4md5NCkecFeV6S&#10;ZSl5ltV+IXN/Bl+RlubjMbKc0W9ptnttZmcntJQgQiCtpxVrokAxPp9hjOPOvS12tyJsPsYUM7wA&#10;pxQTF3OaB7ycKZ6NJc8ngsMi4MR1eDbTHLiYLB7w628OKaMOx9OCZ6cnTEvLLz7/kl9+/gVfP3/G&#10;i4NDrHWMzkekWT6/tzSdMZ3O8CjwgvFowmQ85vz8jPPhEOtMFfc347POiQip6lyKZzKdMZmmlMah&#10;wwBURUSV5TnD8RBjDUEcQKBQYYSOYsKoBTLi5q0HvPPBJ7w6GzMpPDOhmcmYMu4it++TJreYyC0O&#10;xoof/Owhv/zNYw7OZpTeouKY3s4W9966z51792j3+0SBpBOHKO+xUwuppzgbcvrsa77+7Mf88gff&#10;58Wjr5HO0O12CONenXNOENGAwd37vPWdb9O6cZ+z0xnF8CXtFsShJVECYRR55gHHYLtD1NLk1pDn&#10;nrIUCAumhKKwnJ8PkVpy48aAwXYPHVi0KNAWzg9nPH56AlHMjdt94jjEmIw8reK8Tq/NoNepSFek&#10;AeEojSfPPc5Vucut7QShIJ1ZitKjAggihdQK55t1VBBqiZLV+JY6xHmJ8xKBqghB8pxur4OUgLB4&#10;Z/DO4sqsIhzSisKUeGuI44hAOpJYEwSK8SgjnRi6vS5JHNX7jWQ4TMlSR7sd04qjeuxNUBKSOEBJ&#10;j/cWVeevjDFkucWimBWeVrdPagW/fjbipPDIQM5z5RVBXnF5PajZ6sSKtcg5h9QarTRhEBIGAXmW&#10;U+YZEkMSaWLlySdD+klMv9VC4fCurGISf5EbCKKQvf0B3W4bLTw3twdoZ5mcn5CNR+RpSlGUFKWh&#10;sJ4gTtja2+Xug7v0em2+efKYyeiUTpIQ6Jif/fwpYaDodCWddsz+zoAoVCgJs2lKmuYUZQlS00o6&#10;nJ2e0ukk9LotWklE0kqqNdw6Ts4m2NwSKYiVJ9aSQAq0DrECJnlGbiyh1kSyIgwJlCfSAqTmfFpy&#10;dJ4Td2J2BwnaGxIlaMchXsCsKHAy4GxYMMtKBv02292E3X5IOzCUWcrx2YxUKH7/n/9L/vBf/Aty&#10;V/LDf/NX/C//3X/LwS9/QH6aoXxFAj2dedqJ5P6NLvv9kEAY8tkMpTRZ6RmlnlHmCULBjZ2Qm7tt&#10;bt/cIismpOmE0ShlNPMcnOVYD7vbEdrPENZgypzcCA5OLS+OCwwaAo0Qjq2O4N27O3RbAuk97Tik&#10;22vX92+qvLOCTjtkf9Bh0E6IdICxkknpGOaOs2lG0pV87w8e0I8LivEJxy9PyUcOU0hGM8/hWDIL&#10;toh33+XP/9P/jK8ePeRv/+b7vDw4QsoecbsHKiCKYn7z5RecnBzT7/b5V//lf8Ht2zfIZhNsYepc&#10;s6lIpRAL+YKrJOPLxFyC1Yrfi3Nn8ZnnIonPOqKb63KUF361W1t78KZ51kt5+mueBS/HVK/7zTpy&#10;tnXx68X3XE2i6+dxTMNLtQzWXyTqXK7HmOdOmu8u5YIWc2LLRG7rntU3ny/332IuZ7Et3v/o001R&#10;zsY2trGNbWxjG9vYxja2sY1t7B+9bQDwG9vYxja2sY1tbGMb29jGNvYPtB//8O/mr9eBSZrPVil6&#10;N7as5rf4nVWqksvnXFeotk75b/naVpt444K41723/AB6sbB6lXLZKoD1chute9i9/HB4HeN69Zm7&#10;cqzF+wdqsEvTHlfv8QKwt6hC1ihS1tdSK2c1n/oG5rCkannRBv7SA/N1xAeXAVmsLG6/rk2rf6sr&#10;urhnf22/riMVWKcet6qAfZ3S6qoxtKhc+CbghVWFD8vzqblTISoAbQXG9QRSIYUms/D02TOOj49R&#10;UqKVrJUmm6Ja6qL2qkjLWoNzhkALAu1ptwJC7ZGiUqDu9/p0uy0sllq4Gmc909kMISCK4npu12Ag&#10;BWBRSqB0yNbOLfqDfUpnK1VpXykRT8azqihOKawUHJ6OGNy6xfsffczOzk2CoEW32yEII5yFyXjK&#10;6fmIe/fv09tq1crCHufAOk9ZGoQUbO0OaLVjkJ48z6jwELVSkFSooFbh1QohJba+H7+kLGhtpVCs&#10;A41QAaX1KBlWai2yKs4si6IqBBJggSyfUZQWUERhwKDfRWvNZHjO6dGQrZ19tgYdhuMZJwdjtHS0&#10;Ik23FZPPcrI0RWqBChQnRxlCGQLtoAbDmtJicehY45GMRgXWObpJQhQqqC/fVMh+LIJZ5imtQWtF&#10;GIQYa7GACAKQFSAOrSm9ZzyrVJ5VoImiiEAHCCxSgsQTSE8kDO+/dYtuSzEZn3J+NEULSyADhNcU&#10;WYmzlsKU5FlBmuV4l6NwlHlJmhkIW7S29ujt3uZ3/+iPuXH7NuPRmEQbdrsRgcsQJmU0nTCeFpTG&#10;1wq5ntu3B3z8wR7v3O+xux0QhYK8MLx8ecRkNMGUIVkRcTJSfP3KMwvuM47fRmy9z0HR4nkqKZId&#10;kt27ZGXJr7/8DdM8p9/f4daduyAdo9EQpaqCrjzLmM4mFGWBs5ZAapIoRtSN7azD1kBz5zxFWVxC&#10;gjUgBVEX69YlzTX4rS4UEwqtA4IgREldKRfOQauyVihtIC4r1OqolKycrwp9ra3AIlIp1BLIqynI&#10;bwB7i4X0DahO67BWGHO10p2vi64rIgghFV5UAHCPQAVBtcdIhVAhKkpwMiAtHZPcMy0cs1nOaDTl&#10;fDgmKx1xt0PUjnFCYq3DWsV4aphmjryAWeFBB/S392j1t4nbfcK4jXUGW6ZVQWxNLNBKAloJKOUx&#10;BRwdFQQROFdiimpdQIA17mK++0pNrbCeWW4xVMQXHuh3u7x48YJer4/zgvGsoPSCSVmQdAds7+5j&#10;bdXuHj8HJyy2pa+vbREK4ueAPbEAFLRzdblmLPj5HlqBXJ23c5Ck826uokfdh947kNUabGz1f+cs&#10;1jnM/8/em/xIsmVnfr872ORDzBE5vMw3D3w1sFhkkxRAooVGd6ObC0ECuqGN/iT9A1pqoYUAqQGh&#10;0a2FFhLUIlks1vBY9apevTlfzlOMPtl0By2umbuFh3tkFrf0AwQy0sPd3Ozaveeec+x832cs1pgA&#10;mDc1xtTUpqYoC87Ozvj88y/54suvGY0mQRmr10dIxWAw5OaNW2gZUZYls9mMqgqkIkkSI5QM1+T8&#10;XIm3VZS31jCdTjGmDsq/DVh4lueMx2Pqum7mopo3sodjCJRqgOdSdGK5sG+Z5jqEEMRRRC/LcM7i&#10;bNirvHON8qdEIoP/koKbh/vs9vs8vH+fB0+ecHR4iz/68R/THwwaxflWbV5cUstpmwZbgEh7nlJK&#10;+r0eUkk++ugj8jzns99+hlYKJeCTX/6S8WSMkIrhcEBd1Z0mQS7FQK+Kg18FgFwF0FkVS3fBwi0g&#10;ZpVC5Lq4Zh0w/Sr5kbiWvGk5pn6VrQNotQQF7RiuA3Euf27d+aiGPCeoSy/W8GyWU1cVAci1eF01&#10;vnWduqZYIi3qAuNWg8oateuWxKT73g5YeqEgvppMyvtWe26ZWCuAb2AVYdfSPZvHQJasP6DX75Fm&#10;QQm+NgalNcZabt++zf7+Pv3egH6vT11VDIcD+r0BB/v7vHz5krPzU6Z5zun5aQMAkldyuOvUvfxS&#10;nnE57xRXfK7gKjDpcvy8BJ7tNGR3x6XNe713vPnWHba2B3z55ddonZJlPbRSQdnMNoRDHWKLebMx&#10;ltpW7B/s8ed/9mdoqfDGomQLshLBd/vVxFjda+2OUxsbLAPUr/v8qnFcNU7La/cKed3Svek2mbdJ&#10;5XXA41cB0JbX0rJy2SL/EZfOZ960/QpCvfazWoc4qzsml+J/5wKwtPn5+Pt/+HvVVz75xc9W526v&#10;AI2/To1inc9e5Yeu5sziWj+7Sqn8dchaVtcgFvFuAKrJORFUtzH/uv1nXd49n5ft/GvJmrr1lGsI&#10;FpdtATINZ+zn66Y75lzyu50AfF4/Ea3vRswVwrsTdVmFe76OGtDlKtLH19kf27ndfolfc82vd++4&#10;sndcIR1Yc7/WzcXFi/JKDXBd/bG7ZzobgG/3Hz7md198RZZl0CpJNwDoLhjEOUccRfTTlJtHB7z7&#10;zltNvOwacqrFHtmSmYmGmCyJEwZbWzx6/JAXL19g65q7d+9yeHAQALleBOXgJveSQiCbeFhHqhPL&#10;yyu1rHX3ZLGHuZDbNEB4Lx1KCba3t7n75l3ef/897rxxm0GvR1XVIXdq4/x5XGcv1ciWyTVfdw68&#10;av6tmqfr4kcpJIJQb7LegBRk/R79wYB+r0e/PyDPSy5GI5IkkO8F0h09z5bKsrwUM1+e0+LaGHa5&#10;FnnZ5/u1pKzdWnIXjN6C06/ua3LlniekJI4jtocD9ve22dvbQQjQUUQcR5R1RVVVgdhgCTwmhFxx&#10;za++Z8tA/O56aglHu7XOFpC+HE92AfBSNvfQOJIkZWtrm6Isw14t1RVCnfY47b1rx7ksy4aow2NN&#10;OI8ojgJRmzU478A3AP6mrhGIn4IzfdW+uprU43ogWuvvWxKVFsQ/JxFoCFDEmuP7Jh923s/rhEJK&#10;8AJrTIi/G7VxqRRpmhJFGq0UVVmys7PD7u425+dn4TwaMHuIbxbEb03qH9aUCGPtPJRlwXSWUxvT&#10;zEMV9iLjqEbniGrK4c6ASHiq8YhYgAZSHZNohakNArh1eMheX2OrEUp54mwHI4acTAWfPpnyyYMJ&#10;n74ouV8nvFQ9jmWPk1pzXglEf4uJ8dx/8oy8toymM4yRnJ2NKUqDtxBHKZHSHJ+ccHZxzngyZZbn&#10;FMWMsipRShHrCGdqpAigaSFASdEQJijiOCKOopC3SYnSgijSZGlCHGuSNCFOdJOzuTlAM4pC3Bdq&#10;Dxqlg38JJQCJUBGj0ZQnT5/jhEPGCqcgGWzz43/253z44Ue898FH3H3vQ47e+QHDuz/gSd7jbz59&#10;yd/95iFf3H/O8UVBUVkGgwF3bx/wxo1DjvYP2RoOiWMNrsbXBj8z1BdTnn97j8/+/u+4/8WXlKdP&#10;8aYkjhU6jhAqRiY77L/zPW5//AMmk4rR48/Z61kyLZAOfA2u9JRFjdKKQW9A1utTO0NtLF54HKGe&#10;N5vNKMqK3qDPwf4Ow36GtBWJ9lSl5fHjC56dTOj1YgaDHlEUMRpPKauand0tBlt9jK2wtgrEMW39&#10;3dQ4LP1BhlCOqnIY44mTUIeUTZ1HSoWWCpA4Gx4YeC/wgVMDqTTGVHgHUazw3mHqCiEC8UwLaNdS&#10;IwREkUapMDeSOMJ5xclxjlAxu3s7eGvRWnIxmjG+MKS9iN2dIcYYRhcTvPVkqUZKB4RcTEpJbSyV&#10;AStiKieJsyGn05Kvnk65cOBVS7wSlNft0jOjdXUG1+zVzvlG9VwznYxwdRkA4NKiMUQYUukoJiPy&#10;aUE/i5vxbgC91qGkxtmKwSBhZ9Dj4uSEJw8eMzs7oS6m2NpSVDWVsRS1RShFf2vI2++8xWCQ8vzJ&#10;Y54+uk8/zdjZ3uPBk1OePz9ndzdiuJVydHBImkhiDVVRMJ3m1NZRVYbJeEpd1aRpSi9LiSPNoBfm&#10;i/NB/f30eIz2EAtIlCCNNFEUI6OIoq4Z5xVSCZIoJlaCSEmSRINwzArH0xcFTkr6/YhBJEiUJI0D&#10;SfGsrJmUNReTmrOzgq1hxs2DAXtbCbsDzWwyYjwqMELB9k3+q3/9rynqiv/8H/4D/9f/9j9TPr+P&#10;rhyqBu8kRenQSnLzRsatg5REemxdU9U11sGsMpxPHF4K3ridsT2IuHGwh4w8FkdROyoTczIynFwY&#10;bt7a540bW2BKTFFSO8/5xPLi3JM7iZUOFTsOdlI+fOuIm7sJyjkiEcgGxlPDixPPRV6jUkF/mHBw&#10;sM3BXp+0H1MJQaUiLgrLRVmT7fX4l//qY472LOX0BFFbLk5K6kowmVqennmO64yp3OGHf/4vOXrj&#10;DT751T/wy1/+itoqahcRJQnD4Q7WOz797a8RwF/+xV/yL/7Ff413NXWVNzXWQKYupZjHuKtqbt16&#10;yKL+oK+sh1fV6NpYZVWsc4VwqvPcdbnm0c1hVtUtV+Vey/v8qlpB9/NdctPrcqHu51c9x39V/8Ly&#10;+bYcU0KAd5cB8Kt7BDo5HIFUsxtYrqoHLd/n5ZyvO+6/TwwmpeT9j763acrZ2MY2trGNbWxjG9vY&#10;xja2sY39k7cNAH5jG9vYxja2sY1tbGMb29jG/pH2i5/9lKvqPetUu9pX/MqHn+vAC93fr2vEXVYG&#10;W1amuq6pZLl5enFejlcBouEyq/vyda8D/VynXNUqCq4D7rTWBVO1YI7l58XXN0P7+fVdVfIMf2ub&#10;Oxc/C0XhFggSQANyAX4XNM3Y4ff2k61KZqt6JlfMg8V3s3K8u2N++T4v3nOFnZ51jYq2ucdcusYl&#10;DMTac1l1XteB2rsNAV2F9+X511VaWnXfr5tnr2weZ6FCF67V47EoBHhJXpY8e3nMaDzh5Ytj4iTF&#10;OoPDIEJnJ3iHFxbRjhU+qOVGKjQjxYp+qohVALencUocRcSJCgrntads1IOFE0RaoWOF8A7dHK9y&#10;oSFIqIzh9hGDnT1UpMAFhV8hFUVRYm2JUhIdx7z5wfu8/f7b7O4fYUWEsaB0RBynpFmCE5bZbMJg&#10;OGRvf4fa1qhIYryhKMrQMOprpPb0BglZP6U2jqKokEI1ikwSrRq1e71orhZKIpTGWI/0EqzH2opI&#10;K1SUEsUZUiQoIoQISsNpmuIhqGBbgdIJqJiiMlTOcXJ6xp07dxkMBtRVST654Oz4BOccw60BRV5x&#10;9nJKrDU7O1v0shhTllRFjZQKISTHpwU61fTTBCWaBhMFQoY5Zp2nmBksjn6vz7CXopXHOkNtwKKp&#10;jac2EmMJjeWhc5Y0TVFCEikJhOZ5i+Bs6plUjsrVZGkaxkkLtJaUZU0/k/zg49tEcsZsMmZ0MaMX&#10;p/STLID0rcV5gbVhIWotiBNFpBXOSVSyRX/viLsffszh7dtMZwVffvZb7MULdrOIRDhMXTIrZoxm&#10;NV55vBNsDSI+/mCPOzd77G6DVCW1nXE+OuX4+II8dxSuz/NxymcPHQ9HW0yTOwze/B5q7y4m7tPf&#10;P8TIiE9+/Slfff0V4+mMOEnZ3dml38uwpubF8+dURYlo/FRd16hGWU+pBjRFowDcNGYF973wP1KK&#10;Rg3FzxuUG0TNJVU264JirNJq/hkdqaZBctE8FmlNV9V22W8ppRZg5AaMLRsAUKvC1gXPLfvsZRAd&#10;HTXidcAAZ+0cTKakmDf+R0lopENrZJIx2NmFtMdFXnNeWAonmdaOR89fkm5tcTGtOT8dU1YwqWHm&#10;BIXzlE5xMqkZm5haJNRW4qVExykeSVVVaB0jhMZ7Ry+WZJFAa49KNEe374BKmE7H87HAS6yBWWFB&#10;SpwP4BIpFbWxxL2U8/Nzhjs7oCIuRmOiOGE0KTFIZrVluHfAYGsHJyTOg3EObx2yIYVxl5SYg1qt&#10;s43fda4BSzmE9M2cWcRVofG+AdV7H0TiG7ft/ILkoAV8OReAAtZ66to2AHSJtx7vg2qmrQ14i6lL&#10;vLPkec7J2TkPHj3h3ncPKaqapJcRxTEqikh7A5z3DLe2iZOE0WRMXhYUeY4QMBj0gn9qgoOiLKiN&#10;6YDAPHVdBRCOUjhrMZWlrg2mDu+LohilggKWVholVSAVERIvg39aqAyrADgRHlM3apBesLW1ze1b&#10;N7HeMiuKMIaIOZFEHEXEWgcQeppyY3+Phw8fcXI+5d0PPuDw8AihImyjtCeVmgNCWsBHu0aMMQ3Q&#10;rr23QRV+f2+PLEv56quvGyWsPr/45BO+u38PpaPQoNyQR6xrHOzGFatA0uvi3a4PWFZw7oJ8VsUp&#10;y8fqgmPa9y4DKVep2nbjuOXYahlEsyr2uQ6Qvuq6u+/vXtPyca4DefoVirZSSryzc7IQH5Yr+ayg&#10;KEqkVPMcqRFVDCAUGQBw1rkA1mr9qFytcn5tTNcoxzvvG2KjZg0IOrFtG5OH646iaOX1hhDRLfKA&#10;5hhCipW51uUG2ct7RdZLyPo9QFCUNVmazf2c1hGzWU4cp+AkVVlS5jn7RzfoDQZ8/c3XTCZjJuMx&#10;RT5Dicvz7DqCs/n/pcA616JPO0rCV+9hN/+4DAwVwdWKlmyDS7lvd220+2NQHwyx8d07R/SHEV98&#10;9R2R7tGLE5JIB8IRUwONSqnwCBkATY23pqpLbt68yR//+E+IhMKWdaNUHAApWD8H7V6XK3SVzJZJ&#10;09ato2V/sqwAu0yK0R67S/Jw6bwaIF9IDcP88qIBfbWN3y35Q6NCPc9S14Dfl+/fdUrS8+vsKLRL&#10;peZqrVxRc10CQLbn0ZzbfI9eVdNo5lwb53z8gx/9fvWVn/907b1cfn0dOPZV6ra/j5pdl+Totdbd&#10;a+bP686JRiX98rFlo4j9aj+9fM/XqdG7DgnDpWO84pyvkvD5BqTbOecmxukC6lec7eLbfLeGsXbw&#10;5kqJy0fpXsvlvZZX721NzC8Wg3vt3Hn1a4tfxGvMh+5ed53avfOr50tXSXC51jM/FRkA8J9/+TXD&#10;/rAhKZONYrUORFHQbNAEAHyScrC7wwfvvwtCUDXgMyFkAyRtCGMa9XfhIVKKLMswxvDFl18xnc6I&#10;lebtt96m3xtQ1XXDWdLuFQ1JEy1YUzRq2OpSzrW+BiquzFjnQy5tjWmAqQKtFINBjzdu3+Ldt9/j&#10;/XfeAyGonaOsqkA2ZS2SQIwV7omYX+/vQzy0bm6s8k/LRJ3rPi8ROBxSi6DgC6RZn3xWkucltbHU&#10;1gSweBTT62UNgBhm0ynj8bhR5GaFP7iqvrl8rd09plXD9A0Z5Hp/u3j/cm15NTnVVYIjpRRRFJMk&#10;MXu7W/T7MUWZ8/LkhIvRmOlsymh0QVEUgdwpCuDOru+5PJ7+EtnDuj1meX/tjk9L6tUqwMdxHEgP&#10;o6gBaZqV61iIAOZGSMqy4vDwCKUi8jzkYEop4jiGpkYyr080NbMsy+b1hiiKqG1NUVbIBkAfCC0s&#10;s1neWRNtTtn6xcsxzuvsJdf9fvneyzlhwZW6NQvF1FX14kCKGOoM7bFCjSLEmbohtxJSXKpb+zmZ&#10;UVCfrqoK2yjeO+uIGpIEY03IqxuF9yiK5kRgQgi8kAipqGtLXhQYaxFIUuEgHyPrMW/ePqScTlC2&#10;QjtPP45JlMIWNYlOONrdphdLMJbaw9TGvCgzfvrNOT/9+oIvTjxPqohR1Efv7SMG29g45WxaURrH&#10;OC+YzmYhBm7yhLKuyYucqi4pqpLR+IKL0Yi6qkijlCRKkA1BTqTkvJYim5woPHBoEH409Q9r0VqH&#10;Opq1ONvGoDQ1EYt19fzZSrhfEu/C8xnrwLSfaWNqKalqw2QyZbA1YHt7SBRpBJI8Lzk9Pef45TGn&#10;pyNOLqaQ9BnuHTDcP2Dv9h3e+8Mfc/cPfszxLObv/+EBv/j153zz4IwX5zlbu3329ofcPNrjxo1t&#10;trZC7mbyGm3ATWvOnzzm209/zue//AnPvviCycuHRDInG/QRUUbcS7ixpfCn35D6c4Q39GLBIBNo&#10;CRiYnRnOTkrQir39LaJehhEwnpRzgpfZtGB0PgYEB0c32LtxizhTeJvja0c+rnn5dMp4atk92CPp&#10;D3j2YkxlfYi+FwAAIABJREFUavaPhvSHCcaUmNoEgLt2WKAqPZWtSTNJvx9jnafMLVEsQ/2/IWUQ&#10;KLwIRDGRkkgRCEVsQ0AkpaSqSqRS3L59i6IoqKscHWlwIoDW44w0Sanrck4GjXf0+hnTWc3Z+ZTh&#10;9gCtJFJ6irLm7LTEe8vB4Q5SwHg0pawscSJJYhVy/tI0uQUUtaeoJaUTFA4mueW744KRD6B+oTRS&#10;SIw1TTzRiXfa9b20Xzrn0Eqzt7fH9tYW09EFJp8RKVDCBbX0SJAIRyQciZKMLyYoLRgM+uAD8YWz&#10;BoFFeMtsdIytCl4+foqd5WghsWWNcY68qCmNRWhNnKbcfftNjva2ef74IQ+/+5p+GrO/f4Pjsymf&#10;/+4eB4cD9g8HHB3szYmQbV0xnY7DGjaGylQkSUyWpmgdk2VpIKaQEqRkVlScnpxhS0MvUmSRpJ9F&#10;ZFlKlPYgihjnM7z3JHHSAP8higJhx6wIyu/T0pGkklQ7+mnC1tYApTVlZZjkFZNJydmoRknB7Zvb&#10;7G8nDHuSyWjE+ekEq6GSinS4z8uLKf/nf/xP3PvZf0FMxpipJRWSOIoockNdwfYg4mA3QlGGSMVb&#10;isIwKz0XU0vpoD/Q7A4FW72ImzcO8Fgq55hVMJl5nj0bs7t/wN2b+ySyZquf4Jzi+Lzg+MJRIImG&#10;GXsH2+zvDrhzY5vbBz0SUeHKEilixtOaew8ueHFmUFlM1FcMdrfY3dtBRhFTK5nqIUV8yI33/4h3&#10;f/gj/uRPvw/Vc/Kzb0mkoxgbijw8mxrPBA9PBffOoHfnY378F3/JyeiM//L//Q0vX1wgZIyM+uhY&#10;E8Uxk+mEFy+e0ssy/v2/+/fcuXOLuswRNM8kkAQuM3mJ5GldDndpr2yIg9taaxcwvi6H7dY8ut/V&#10;xmXd5xcL4li3ILaSAbAfAOJXAfD+mvrLqhrjPyZ+Xq55tWTD3Zx8VY9Bl7h43TNr52wnpghjvOqe&#10;rCVYX6oliyXV9+Va8aocr/tcf/m7ls95uYbsvefDj3+wacrZ2MY2trGNbWxjG9vYxja2sY39kze9&#10;GYKNbWxjG9vYxja2sY1tbGMb+8fZctPichP2umbJ7udW/b783vbf11WFXPf35eMuP+C9TmHpuu+9&#10;DkCw7vjrQMsLwNGioXUdo/xy8/Wq96y7L68iBlgGmq8bl6765HX3ZxVZwbLCWKvMdN18WD73xfmJ&#10;eQPRKlDV6rFw16r/rFO3fB2FO98Bqrb/7zYxd+ffqgbR68Z8+XxWET2set+lvwsQSoTGSQReQu5q&#10;vnl4ny+/+YLDo0PeeudtTk5OsE429yaAhoQUKB8AOjiPlxonLU5pnJJMjaUSMT5OkUmClYrKOpQT&#10;SAFKWOqywBiLigST2uA1pDoiUiCUR8QJz06mOF8yHk3Iy5J+P8Vpi8r6DPZgv7Y8efQY4zTvvfch&#10;W4eHjIqS8bQi1gJbVcQ6KJVnO1sc3b5BMhwglKeoirmQnNSKuJdgS0td14wuLpBKMtjaZmd3i7oy&#10;VFUNSIqyxglLJkCICBVJojiAxbz3OCOonQUkGglOko9zdCLo97e4KMYorcjzCiEsWaLJiwpjaqpK&#10;oeIUHWeUkxlGJJyMcoZZxo07t4hjyYsnL5ieH6PiATf2B5x6y3cPjxGR5mA34+bhDv75CdPK4ROP&#10;R/Ho0QRvDIc7GVLFRAYMBRpLL1EUWM7OKpTIuX04JEvS0FhkqkBYkSnywnE6rnBMOdzdJk0ESnmE&#10;t3hr2MqCElJWAZQUleHlS8NsVHF00COKQqNiHEvSNCaJE4rZKUVh0EpijMU7QVnWQflKKaqqQEoR&#10;1KJxWCfYu3FE1BtyOqnBO376k5+hzIyesgxSDVVNXlfkxQzjHZFWSG959/1Dbh1mRGpGXT1j6kDq&#10;mBpB6SNKmfD1k5LnI8tvvztB7rzDjbfe4/7jYx58d4yVpxRVzcVowtNnz9kebtHb6WMbgHtd1+R5&#10;HgqNWoeGJBZKoS2IvG3aahW4Lyt6iEtA1rbxfdGYu+TbBXOlYQgNUW3zeVVVl5q7Wv/TqrCta+Ru&#10;G8674Lb2XMpWpa2jeto2prfHbv/v/WUlk9bXtcdswcFd8pZWpVs0gDRnfVBU72doIekNtomE5Ozk&#10;hAcnp8TC8+Cn3+Bry1BCTwt6aQoqKJY5Zyhry2enT0myM4b9hN2+5oO3bnFz9y7SJczOX6K8RQqH&#10;kh6VGDIpUD2N8DU4T1EIfAxKAVLitcDVnumsJoolMooZ9mOcdmS9AVkmePDgEW/cuslsdIGpAhHE&#10;xXiK8Z40SaiqCidUAH43O32rIu49V5RkQ3Pu5b3M+S5YLCjctQfrKuouAJ9c2TPmIIgGzB+aEx2m&#10;UYC0dWiYRwR1uJPTM16+PKYoa2pjSbKMLMuI47jBDAWQwmAwIE1T8qKgqmucsaRpytHRIQCnp6dz&#10;AgitNA6PVgoZRYF8o66auW/nCvWm+b3b0LeqkW7VnqeUwjmHUhEgMMazf3jEjdu3EFoymUyo6hod&#10;RXOQmlQSFUd4KZnmMyb5DC/g9p032NndJU1ThJRY56jqmoiFeo0xhiiK5t8rlQqKn6ohi3AO4wzG&#10;1hwfn/D82TP29na59+23fP3VV1dANmuBXa9Qd18XN3Q/65ybgyCuxGhrSKWWmzHb83wd1aHuPVom&#10;qloVF60DRl0Xc18HHG0/1/XB1133uhxgWTk8AMXcPG5v/bDsgIwvqY+KJWBf40PnKtNSXFKtWh67&#10;dflSe4zuPV0XX7ZzrG2mXX5Pl+xESnlJvXv57/Pj+hbIF4CFzkJVVgg0aZbNVdEFcH5+zo0bN9je&#10;3eH05QW377zFo4f3uLi44NGjh5yfn+Ocoyhy4jhCK31FPXPd/Fi+xjnBRrvvwmWykUvjtDRv8JeU&#10;l5e/+xIIttk7nQuYG+stcRwhnEf6Zp/XAbzh/GI+NFlLIEFomrCbyJJsOGhF3ptxtzhBACauARSy&#10;Ir/q/t7Oj/bevw5pxLJ6fJfQa/k43fysu4611s1+FwBKXgQCqdZXLjesX5cDLhNadL+v+9Ml6Vml&#10;SPYqf9n1TavGQs/jHn+lVnGdP3ode5Wit7gGtL9cJ1inyLbW37VB2TX1jlUN7OvWyKr6UPdzq8a8&#10;BWwuiCZWq70HoLPoEI34S+t27fy+/MK8eX9+bg2Aeh253DrFeR8cYUO40M5DyXIgtwoY0SoIdxzq&#10;5fvd+HdjbVA2b3yB4yoJTrtWr1Pya88hxIDMAfarCARW7ZXXHXPdPF0G2DvfgL2EmAM6r9QJWQzf&#10;q0gfFq97rHVoqbANwV4L/kySmLq2DVh1QRAjGsyjsxYhoKrLkN9IMZ8Li/2g2ct9IMHxQuCMJYsj&#10;/vAHH/PZ7z7j15/+ls8//5I//aMnHP7RAZGO8bZefGfjW2rvKYqCXq+H0gpnCeSEXFZkbHCcS/U3&#10;2UpL41slR+8RNoDq68oEwhSC2u3h/j57u3vcffstHjx6wG9+8xs+/fRTTl8eMxtfUFchT1WN8u6y&#10;H2nv1QJQ/PqgnnAs8B18X/taGxwt+zzB5ZjYOcfpySlKaPzRLawTJGnM9s5uALm7kD9nvR6jiwte&#10;vHgRVMKjiBZkLlcAdbrXs+rv3Zredf79MnB2EZd1987rfP7yeGkh0FqR9WJsXTIrCuq64vjknIvz&#10;M5wN8GrdKFInadKA/31DmiHxPij/Xl7DS5HOnIRDrASHd9XcW4XzlrBhWcHU2qZuuDQ8OoqoqlBr&#10;++67e7z59rsNiVkYl7qu5+fS1lOklHN1+aoKYPY4jjG5IUtTsjTj/PyMfpaitSaOI6oykCFIpdFR&#10;PD/udcS2v28ucdVP0vjjUI9pxyuOY5y1QYl9FbGHc0CH9LTJ/auqJMt6KN3kgI0iubUeYw0SSOII&#10;KQXT6ZTBoM/BwQGT+w8wJswJKWVzLzRx5AJhR+NDrGvmfEPS5Tx4Z3DOU1UXmKqitxUTK8v2Xp9+&#10;IikuSpQQpHFKP+kh64ok7bO7PSRWFoulIOLJRcU3L0Y8Guc8mQrKZBd1uEXc73N2fkJZVAxVhPCh&#10;NlzaCmfBVmH9GTvFA7EKJIVyTrqrQ71fhBgaZ7HO4pwBoQg7RTO2rZ9SAQAvvEUgqK3FzIpQ57Ch&#10;ZiuEQDX1DmMMSgfKDe9cE5/6BQGLlAReQoN3BikFSmuUMoGAsK6pTHMcJIM0ZTqe8vTRk1DH0Ak3&#10;79zhDz7+AyINCYqd3beJexl3/mCfbOc2jx7c4+9+9reIbx/w158+5OO7+/zo/SNu70kOdne4eXCL&#10;Ylbx4vlzjl+ckM8M5bkln55z/+Xfcvybn/Dl/3uT4d2PeeN7P+LG3g7x+AG93YKolzI408xOapyR&#10;7O1rxmPD6chwPvWcnY4Zn8/YvrnLG7dvE92wXLw4ZTwbk2iJr2uOOWZqPLfvvsutt98iTlOi6D7p&#10;ScnJuefpdzmnoxf88EfvcHSzz/3vvibtS27sJUSpIk4lzlikF1CDsYrKetysop9GbO/ETMcVRV7h&#10;hCPN+oE00oRcQ0kQIvgYhMfgqOswP7yEyWTKs+fH7O/u8KyYkucFihjlBdJaZCQovGM6M4h+jLE1&#10;w2HMzVvbjL95wcvjM24ebOFcyc0bBzx/PKEsDLO8JE01Oopwswqpwvd5IeZ7mhcCjwyFQw/Oa3JT&#10;k1sBQuGEQCEXBM5ixTPSK3kAoc6e9uj3BpRFIJbEGlSsiJQglZAqQSwkwoY6edaLqIxFRgnG5Ug8&#10;WisiCVkSo6WgnEyQziK8wBmHMZ5ZXVMZBzpCKMnRrVvcvnnAs8ePefH4Ab0kZm/viPG04vPPv+Hw&#10;5i6Hh9uoJs4SwlBXFUUenvdYYzCN345jjRSglZj7/qIo8UjqypLPKoT3KCBWkiSOyXp9dNKjxCPH&#10;FygrwVqEbEhSpCevKs5GJbPCk/YiDveHDDPFsN8niTVlUWAczGYV+czhHRzdHLA9iIiEZXwx5vz0&#10;giiKiTJNXVWcP37Et/cekWSCrC7RVpAMMpSOOR8XFLUjySRbQ4nE4C2UZYmOJKVxTGcwKyDpKbaG&#10;ikg4drZ7eAy2NuRlxdlFzsNHI6RMuH24RSQtEkdeVDx9ec7FzGOkRMcSlUkwBqUkmbIk0nBxco6p&#10;csZTxZOXFVPjSfYS+lt79Pf69PoxTifY/i433v1Dbr3/Q26//zHD3QFu8ozHn/41n/71/8F7ezXW&#10;O0ZnFV4IjPVMK8nZzDKqYz586z1ejkd88e1XfPvwAVKlODSD/oCdvW2QiqwXaqN/+KMf8c47b1PM&#10;ZoHgryEJs76pdTuHFKEe2uFyDf80Mcgi/pdI2ZKirSeTX0V+1iUgep1nrM45hGzyIN/mgIu4cDnX&#10;f93eg1fVLLu16uXaxnKOfUm9fYWyerd2uK4eMa+LiEWMjbicP196VtCpe3RJAxACpWRDqu3mMVAb&#10;S74qb16uK7XP50OdX62sGazKvTe2sY1tbGMb29jGNraxjW1sYxv7p24bBfiNbWxjG9vYxja2sY1t&#10;bGMb+0faL3/2U2C10nQXoHS5SVbMgcerlNteZauAP+v+vU4JbR2A/vcBvl9VLl9vy0D+5Wbpq+cl&#10;rlGYuTxmywCiVYr0qxvSr57ndaQAi9eujtdyA88ywH+V4hwsFMf8FRU2f+31LzPdey/WNkGsfm3R&#10;BLl83dcBr7pNs6vmxnXj3wJE2sbRdcdZBfxYB2x4ldr98rnPj9uAr6LmPFCKr+8/4K///qdIpdnb&#10;30coxWQ6xdE0nDmHkhLnAogljmLiJAFCo2YaabI4ItKCfqbopRFpEiEadctIN41gdc3FxRTrHEmW&#10;opLQOJtECuFMaFKO06CkMy2onKe3tcXejQNqW4ME6w1ZL2XvYI+bt2/T39qmMpbaeaI4BimpncE6&#10;PwcOOW9J0wjwWGFJ0rjR2AwqwbJpFnbGYa0jTlKiWIdjmRrbSLYGVT+BRKGlRsYqqFlI0SivNw03&#10;TYMPKKrS4BEkScSTp0/51a9+h8lrXFnh6hm1LYmiGC8lUsfoOAOhOL+4QDTXmyYxsYoYn55jiiLc&#10;j0gzKw2T8QRvK1IpiSMNBGVR7yXOSUbTirIybA+3qesKnAXhiaKgfGcsjMcVzjsG/X5zrxxaBdX7&#10;yhicF4ynhkleImRQdBeNirSQQbQ2jmKUCuqeSgtqAxdTw/m4JK8N/UxxsJfx5s1tqukp09EU4QWR&#10;lHjryPOiIRwwWOubJrnQuO1VwvbBAU+PL3j87BEvnz+lJyz7g4wMh83HGFdiRI0RhjiVbG9r3n5r&#10;yNt3+kg3xdkCnUR4GUM04GSq+PaZ51dfFfzyvkbe/AG/ejRD7t5iJmL+7tPf8tk33/LoyXPy0mAd&#10;pElCHGm8tZRVjakNVVk1IIYA3ghK0voSQLRds8t+ZNFkfrkJqvUXxlpMo9gdPGMAuoimob3bQNQ2&#10;TxVFCdCoCMoryq/d/UN2ms6XVaS7Kivt8UMz9WUAe1VV8z0//E1cigNWqqk2PnFZvcQ2wGgEYd7R&#10;gMRlUDcbbu/Q392ht3eASzNIM+j1KVXMWWV4MTOcGcXYRbjhEeze5qJWXJiIJ2eWh8/PGRWG4fY2&#10;Koop6xI8aKmII0VtDcbCdDJhNJowyR1F7hFK4ZXGCYEVjtJ4KuMx3iMjiVcaVJ/9/X3ufXeP/mCI&#10;0hGTyRSk5mI6oxaS/Zu3UEnaKK0FFUOHa8Bazbj7oAq9anwWDr1VZ3SLpttGjbyu66D+6FzTtO3n&#10;SuJBhbyr0hwk4o0xeBfmdF3VVFVFXdUU+Yxnz1/w3YMHvHh5iooSojglThN6WdZRp4vQSUyW9ej3&#10;+wtQpLFUVYUxFcYYyqK4pGIjpSSKowAWcI4iz4N6pTGUVUVVllRVPQdutKQOQgiSJLkcPwbk8HxN&#10;xHE8V7m2xjaf10gV8Sd/+mcIJTF1OC9jDFIFYGobGgilsM4Rx5rz8zPOx2NuvnGXGzduEEcxyFbV&#10;PYBVkySZn1v7va7x064Bf8ZxjJKCQb+Hc54nDx/S6/Uwdc1PfvKTsJYaYMm62LW7dtfFbq8Tu3aP&#10;1VUUel2lz3bsuzHPdUD4VWQ/q2K0VwGa16kTvQpY1M1JVsXjy/Hl8vFXqWG3P857rLFzFd66qqjr&#10;sO931T/n1+kB4eeALmttUGptAFiriAfWxbTd93VBjq1qsgjQkTayDqpbYgH6WwZ4XZ0HbePxAvS2&#10;DPy+NK4dkFevN2Q43A7q6UoGZVDVxvsehOfsYoyx0Ov1GW5t8/D+PYypqeuSly9fMrq4CHtPp5n5&#10;da1t2pVLyqqtT1wGtIm2v7pVfp+DDsVc/av7/m5j9SJ3afZz4amN4XsfvE8WR3z7zSOkjkh6KeCw&#10;xszJaoJbDvmxdy6A47WgtjXvf/QhH330Eco5bGVALIA4ckn9eBUwrwuyaudH65/W5Wrrctzlxm/X&#10;kAB196luXLEcd7Sg1PZrpA4x3iqCjVVrf9VPO2+7CvRdMP3yml5uIl+Xz60jJ2uvyxgzB+1dyijb&#10;CUBo5BdS/v4K8J36yqp7utxMvs4/defpdde3PMbeh9zoOmLCdf7odchZXkVQd2kYOz/XKtXPsRH+&#10;yvuv1iwWarwCUFKiWsBo+555XNG5v6ILgr58LlLJEJ97tzj/lszQr77Odbl7iAgb/yUa9eAWFNX4&#10;i8U5BXKSK2B/H2I7t2YOXw4nZXPCXGEAuY6gr+v3uqRKYklN3neqLp7Fd6z6fXGN/tJnl/e2Vd6+&#10;BVIvlK4lOI9UIUl99OQpv/vdl2wPdoiTZE40tgB2N3VKHJFSDPope3vbfPjh+yitqa3BOw+NAq1s&#10;QPFSMFc/VDrkb/2sR5wkfPHl15xfTBgOerz37lv0ekkDNg33R0lBURR89fVX/PXf/i2zYopSgTAm&#10;SROkUpjahjERIZ73oQzRmRtBuZhlZe+GjMF5t5ibMpAdOB9i21s3bvDRBx/w/nvvBpIq55gVOS3v&#10;VkvCJZXEWoNwDu/tnKTF4y4BhFbVsFapN4b8tauIfhk0cwUo04Ciw0mBd57paBLUvQkkYFEcM9za&#10;Ag/j0ZgXz57zxedfkOc5SkmcM3PF38u+bXE+bcwTiCAaRVDvglKmmEcVc/+0ar9aVpZfV3vtxqyi&#10;cXbL69QYg8DTy1KSKGY0nnJ2PuHsfMTp6TmmMmHcnSefBbChFBIdx/N1fYnQo+NUw/dLWhLRxf4h&#10;L/20Dmyxp8qQ82lNFF0m01lcl+xcz+JYXVIF72E4GLKzu0OeFwgRqnJSSbRSJElKIC0LhFV5ns9j&#10;phbYLYDZdMJ0MqaXZYCnKEumsxnGWYy1gYjNGry3V/a56+rd19X8V+9tzf31HiUFkQ41NqWCQrR3&#10;zIF9V+rNMqwmLxbrOazpMCZKK4QU83mqpUIJ1ezvkrIoSdOEvb0dTk5OKPKiAZlGKKmIdIRUCi8E&#10;1jakXb7rUyUy0JyG+eEM0hsG2hP7gjf2emhT4qYTYhGxMxySxTFZnDAcZAitGNdw/6Tg599d8Ddf&#10;Tfi2StH7tyijiGhnn1tv3kUqxWQ8wRlPkZdUlUHI4O9VM18DgZYKqvfNWpRKIpUMtVYlOr4j+D2t&#10;1QKo3sS68/vsXAubnO+HtiUdbNbF3N/Zpm7iwu9lVYV8wQf/aazBWoOzoS4hmrlcmzDP6towy3Oq&#10;ssI5MMZRGYMUkuFwQH9rC6kVJyennJ2e8fL5CWfnF5xPpoymM37z+e94+PgpuwdHjKY5pREUYsBX&#10;zyb84psX/P3nL/js0QW5laRZwptvHPDGG4cM+hFaGUxhqHPHbOwYnU4YvXjM869+xeTpN/TcU3b7&#10;M7LYkSQRUkuqukRrwXCrz852jyRxJNqivePk2ZSTkxFxlnJ064Cdgz2mpcGYGoRidDHh/OyYOI04&#10;PNoj7WXU1RQlLf1MMz4rOT6esb3bJ4odxsyYTXPwisEgIo4JxGANSYFTClM7vBdkSUK/n1DVNVVp&#10;EchAMOMtSquGpCPMBaRE6QghNLNp0ex1YI0niWPiOGY6mqJEjBQa6yqkEkRRzMnZFCcEQkIaR2z1&#10;++R5yXgyYTDIiJRiazBgMpkxHZcUVclwmDEaj0E4hoMkbEjOBsIJrXBICusQkQx7lsx4dF7x8KLE&#10;ahX2bjxSeJwT8/rfsk9Y1JCDH+llPaIoIi+mFLOcuirpJYrtXkIkKjLtSKWgl0RoGfyCd56sN2R/&#10;fw/na0xdEWvF7rBHL1VoLUh1RCIlWE9tLKXxFJWl9qCShCRLee+du7x4+oQXTx6itaK/vY0h4te/&#10;/YatrYy337xJkibN8YPPHo0nzIqCMjcY64nThH6/R6QjvPXEkZ4rt1e1xdSBfGFynpN4SGLJ7t6A&#10;wVafKEmROuJ8NKIschSgBfTSmDiJqeqa8bigKAOp59HhDjf2BySxQkcxOEc+zTk5PmM0MUxLuHWj&#10;zxtHAzLtcHXJeDRGqHCeg619zkcV3kt2BimizEmlJ1YgnCfPLeejGoCj/YzhQBNJiTAeCWidMp55&#10;Ts9rjBPs7Wbs9OBgO+VwfxdjPUXtOTnPuf9ozGwKH7x3h52hR/pzbFlzelJwOqlwqcZFgUjT1DWJ&#10;tOz1JDd2UsrJhPHZGO80k9JRCknUH9Df24c0JepvIdJt3vyjv+BP/5v/gR/+q/+Om9/7Z6QHN5GD&#10;jPtffs7//b//L+yp5wwiRz6pMFZgjaCoBI+OPdP4gJd1xOFb7zKtah48esa97x6j4hTrBcPhNoOd&#10;HU5OTnn27DnTyYy/+jf/lg/ef5diNsJUFda6SwROMiDag++dR1UNCQ+LutXl+GRRr+nWSK+rKy4T&#10;pq57Pro4hgyBdRsjXYqDVtdWlsmCVuWn62q01z0nf12CzjamWq6JXJ9ft/U03Ty7lE3S3InHcZ1y&#10;xuraY4hR/Dz37sbzgqvPmlZdZ/fcalOGmN57lFRrr6lbg/3go+9tmnI2trGNbWxjG9vYxja2sY1t&#10;bGP/5G0DgN/Yxja2sY1tbGMb29jGNraxf6R1G7S7tq5BHZirHbRqt1fBByuammEtQGX5Ifeq81kF&#10;dnld9Z3rAAHLr61qRG/+MH9svOrcV7OYrwYCrVL/vKKUdM0D5usbmFePxfJ5LV/DHHg2/wxXlNhX&#10;qaRJxEpVJbHUdC6WzsevUM8BsbLh/jogVlcF6DrA07q5vXwPuw/o1wHYl4FQq5rol+fz69yX7txf&#10;xbB/BfAmQ7Ogs6EB9Xw85W9//kuOz0fs7R4Q6Yh+v48QQR23KEuqKgBFZcP0r6Rqmk0FZZ6jpaCX&#10;xvSziCwWZKkmSUIjeVmUJEmGs566LJlMZ0gVVKriNGnUPUMzuLUCKUFHgrKqGY+n1MCN20f0hxlF&#10;nWOpEQpU0/jm8RgXGhNlJFGRDCBS6zCmRiuJEoK6DE1v1tkAvNEapaPQRCslSZzikVgTxiVOUtIs&#10;I4ojysogvAKvUELivUDrGCsE1nmUStA6wVrHdDpBCUmsIySS87MR//DJr7k4P+fxo0c8fvCER/ee&#10;8/L5CYNhwtYgqEN5GZq6lY6pGuDoLC+YjHOEE/TTFF/X1LMChMMBQkdY7yjzCoFERxKPwbnQTW6c&#10;xzrJZGKoTUkSSZSWi8YzwLqggncxrZjmJXEc0ctSIgWJFggRWpOkVhS1ZTStcEhUFM/XqrUGITyR&#10;jsJ9weKRFAZmBvLCUxnHu3e2uLWXUU9OEcYQ6YhEa7x1OOvxDozxpGmEUg1IT2kGewecTXJeHL9A&#10;C08iLDuxQJsKWxSYqsYJgRGgUs3ebsSdOz2O9mOiqKY/jKmcwcmU02nKTz8b8/98MuFxcYv7o5jH&#10;BQxuvcnICH7529/x5NlLtrd2uXv7Dof7+0Hl2jvqusKYEnCoRt09imKSNGF3Z4ckjnGN+pzWeg7Y&#10;XeVbLoPT3UqFxrq21I3ydVDrWAbbLUD2Lei+VRFf3l+7r7X+wHVU7LtK7e25ddXeWuXErtpt25je&#10;gvbD9zTzqgHQd9+/aq/qggW8D43EAQDucBU4JxAorPdIHYFSWDw6jhhs77J78xZvvP8B733/h9x8&#10;5z03BceGAAAgAElEQVSO7rzJk+MTdm+/wf7tu7wYTzgdTxjsHzJxkscvz3h5ek5eWZxMUEIjlSJJ&#10;U5LegCjrU1YFSoXGVGOhqsI6ssJROYtFUTtJbR01HoukNHDj5k1mxvLs+TFHhwfkRUllLQaJURH7&#10;t2+j0ozK2A5gYKH41AIUbKOY075mGyB7+2/Azvh5s/YiVPDN/7ugx8uARWsX4HrvHK4yOGOwxjaE&#10;DiWz6ZTT0zOev3jJaDzGOs9guEOa9hECojgizbIGdK/QcUSSpKRpShzHFEWBqwOwPAAkzVwhpl0X&#10;URSBEJRViTOGPM8pyxJrDWVZUhvTXIPHOz8HlrfzMIqiJTWaADZs51PbIGmMQYuwDquq5o3bd/j+&#10;93/AZDKirks8vlnXNR6PateRoNkjLY+fPGZv/4Dbd95cENi4oJLTrpMkjq/EOu34J2mKqSsG/T5v&#10;3LqFc47j58+pq4IsTfn5L37O0ydP52PTPcYq1cnWVhEk+BXK1ssxwDJYvFUrvC5GXfZhXZDr8t+6&#10;f18GSL9O/L2OEGhV/LusmLTqONfFRevir+49XPabq6wdB2sttbEN+H0Rm7X+eXG+zP2ptfaSyqlc&#10;0dDa/f5lNerl+HM+b7zoRNFirkrsGgBa97q6PvrS2M1VD8XaedDNXLrnHMUJaZY1AERJbQ3OWbSK&#10;8B4qV2NqS5r0uHF0RFUWfHfvKwTw+PEjLi7OgrpiZw9dp0C9MmcUa3I71pGpLfbVFoy3+Ju8Mh8u&#10;kyqEe9r6naBY7PneB++hhOXLL+8Tpz16/Yw4VggZwCfGuIWf8wvAnRBQmZqPPvqI9957D2qLq80c&#10;JCTmasVibZ68au12yXmuAMnFwoeuahpfp9zVzW2Wz6MbV/gGcCwv5f+X39cF9F9RHl6TA5lmr7jO&#10;z3SJgJaJeVY1zK/zI8v+rQswbrvFVUcVHvi9AfC//MXfr1xrq65/lYrxMplA+9qyEt6qZvs27hBC&#10;4DugxlW1leXPrQeCrvbz3frFdeQeXZ+2an9b9Znr/l1Xo+gWMlbBIcUr5scqssHXGbvuHFUqAF26&#10;++Z1NbJVIAlxRaJ8NeBjFZnJOrsewMGlWGBdbPCqGtT1ZJOL/7fEMZfHYlXNI4DAgjK64PGTp/z2&#10;t5+TJhk60mG8tb4CklFKEmnFcNBn0M/4+KOPSNKEqg4kfQi1ti7UnaNZb8Dp2YjvHj7AmIo3795h&#10;f28Xa+o5kG80HvMPv/o1//E//Wc+/+or7n13j+OTE8bjMXGckiRJgxlyVwgv18Vnq8gxu8RjLeFZ&#10;XdfzuHp3d5c333yTD9//iFu33iBNe6H+Ulus9diGUKC91963SpmyIYVYEFh289NVRCNdIHJXNfw6&#10;go6uL1Mq1K/KsmQ6m3J6esrp2TnHJ8ecvDzm66+/5ne/+4zHjx5RFAVpmnZA91dr1Kv2gm4OtaqG&#10;uYpo5PL9EFcA/a8iA1lWzZz7BC1J4oTRZMrL4xNG4wmj8YSyMoHEozPGdV03CtZqTnRzycc6f4WU&#10;phtDryLY6s4f1+RwWkfNfF9WMr9aL+76zFYNFhFqDFmWsX9wyHg8RghJHCcNqWQgxJtMJyRxMgfA&#10;tzUJ7z3We4ypmeU51ln6gz5JlhJHoV4zmUwoy6qJrz3emTX+azXRy8p4+BrCoOV5HnLVeF5z9t6t&#10;96FLKtALQh87J09ray5SSiIdoZVu6nMC5wxSKo6ObmCM4+zsrFnbeu47W3I525C+Xc5tmhi2UUt3&#10;1qBw9CPYHybc2MmYnrxAe88w7THo9xFCIVAUFr54fM5Pvzzm149z7pWeyWAXtvYYW0vhDEYKJpMJ&#10;p6en83x+XgdrCDaW/eiqtdrNh1ep2wrZEJUux8Fi4ZvaebqY8xJn3bye1eZx1tl57tGOVxtHZUk6&#10;90POOWSXhKypPxdFgWv8bVlVgdTPGJCCLMuoq5LpZMLJyUuev3jOo0ePuHfvHtPZlKosORtPMESI&#10;tM+b3/shP/yLf87gzrtMRca9x2f85ssX3H/6gkntGOz0uf3mIft7fZJM4UxNPnIUE4PJS/LzE8Yn&#10;J2jv6KcpWZoRR2H+5FVBWddkvR4H+/sM+0Mkhl7scKXl6cMRT56do+KEd95+m7g/YFZXjM8LXG0p&#10;p+dEWtAbpPQGMd7M6McOLTxFUfPi9Iw40+AlxoQ5LaUlSxO0UnhnkEIh0YDCOk9ZG5I0CTV675jO&#10;Smrr0FFKEqeddejAN3UeFWGMI89zaHy9Epo06eGVZjKZIYRqHS1pluK9ZDQeI5UkTiJ0M3/GF1OE&#10;dAz6vYYwznFxNqUsPb1BzGyWI6QPKvQi5DXO0RAjgrUhjq5rqH3Kl08uOK3AKd3EY4u4ZFVM1MY4&#10;re9MkpgkSbHWUBUzbF3QiyT72312BwmDRDLIErIkQguHVoHYKYo0u7sH9Pt9lBJIHFIYYuWQ0pDF&#10;GiUhSSKSLMEJQWkNtTOkWUKaxcQ6KMqfPHtEvz8EFdPf2uGT337NcNjn5s1dlPDUZY6WHpwhn04o&#10;ixlVVWGFoNcf0BsM6GV9Eh0TSUkvTZFCUNaGsqpxTnB6co5yjizVvP3Om+zu7eCFoDA1lTGcnF3g&#10;a4v0jkhBmsZIpbiY5Mwqh/GSo9s77G5nxFoRqxQpoKpznr084eLMks88h0cJd28OSLRB+ooyn1Eb&#10;R9bvM9za5eHTEXnu2N4ekE9zymlNP4vBa4rCMZoajINepjnc7ZEqjyI8w6iMxauESek5H5ds76Qc&#10;7PYZRJ7DnSFJmjLLa04uch4/GXN6VvHOu4fc3E/RtsCbivPzEaNJiYsjfJIwqwyzwhBrye4g5Z03&#10;Dkmk5+L0nKIwnE4Fo8LhdY8oG2BkjMp2uPHuB/zzf/ff88f/9r9l663vIeNdBBrvLV/9+qf8r//T&#10;/8h2+RVv72lkMcVVDofEojgeSb5+7Hk0Ebj+Pr3dfWaV4Zf/8Guy3gClYqz1DIYDxtMJn3zyK05O&#10;zvn+x9/nr/7q34RnQc5SV1V4xrWChLcbWwTfLubA5+XYq6vo3q6PVTXC5bz3ulxKXEP4tS4/6e4R&#10;3XNcjgNeh5jzdfLCdTnxumv9/9l7sydbsiy967cHH84Y052nzLpZWV3VU3VLjWFqhEQL9CDMAEm8&#10;wP8Fb2AGL5jJJJlMgAkQCGEgpKrurlZXqbIqK+fMO0fcmM7o7nviYbuf8HPCT9zsekRnmYXduBEn&#10;fNjD2muvvb7v29zjtp+xizCv/Xdx/WJFiNTkEKVStR/caLNAnbuMftP7SKLTXpqb52sTrW7GSbHv&#10;Y05da00IHq2SrTUe7Wf48Pu/tSvK2dnOdrazne1sZzvb2c52trOd/VtvOwD8zna2s53tbGc729nO&#10;draznf2a9pM/+fGNRcbtQ9VGMSYWo6pWIevV9bqK7m4Cu3/bA2W4XiD6LrXMd1178/C5Ud7d/F2o&#10;1cS6AEfbrhs25dRb73AT+H0b6PpdxcXvsraq3oohnq7i68j6fv2re4zQoQqslGoEuOoHjsfhQl6x&#10;73cVrMoNlvibge9XY29boee28ddVQLFN7a6rOP9d4IA2mHWbOuG1Avct991WENJcP0vSqFhjPT/5&#10;6c/48qvnjMeH9PM+Sip0kjAejXDOcXFxjvex0DRN0ljwZ6PqVFWWOGdIpKCXpYxHPXqppJdLskzH&#10;okAvKAqLVoqiXEQ1LilItUIIRZokJKlHqQh0dK5ESUiUwDjP5WSCTDR37x6yMAtccGilwIN1Lhaj&#10;e4GxNiqwpHVhjPN10U1rbiJxwdUKwbG4bgXi0RqlNcFDuawwlUWrWOhbVYZiYRA+KtknOgEhsV5i&#10;TUDJhDTJkEIym84ghBoQnXB2es4nv/wl88mcPM24desWNqScHF9wenrKeDxkPOwhBXjnqCrLm9fH&#10;eAuff/6MX/z0U45fnzCbzuhpRS9Psd5SmahALpXEBsGiqJBC1SrHmijk7iirQGXAOAeyVrMOPgKp&#10;vI3qdQIKG5gvHNN5gUoVUoKSAimi8lRZVhgHlYWzi4rJokJqTZJmKClXSnE6SVBCQnCoRCBULDZ0&#10;FfzgO/uMEoe2BYnUKBE/K4nKsU0haSzeVmR5Rj7aozCBr795SaoVmQwMM0kqLLasWMwrlqWncp7B&#10;fs6D+2Pu3ckYDySJlDgEp/OSqevzsy/n/OiXJb94m/HZpWSe3+KclM9envLy7SUvj095cPcev/Hd&#10;p9y9dRtgVcQX57NnNByilcI6S6I1WkukgNFohNYKY+y1OdxWTV8lJevPRMXzK7DXZjGTUpo8z9Fa&#10;t9SWr5TkVsrSdaGuMXYNdNblBxvV6xDCCjwmpSRNUwaDAWma1tcyq3vAlap8U/jV/L6tAm2t61R+&#10;3VwDN/+/KkQOETQcv5dUpmK6mFFUFUFK8n4vAjIcFMZRBUk+HDE+OGK5WPLxp59ycnbK0Z27mFpN&#10;92JyzsnlGb3xGCMTTi9Lnr+Z8OrtnNJ5vNQElXDv4RMOjo44efsW7ysIoQbKQOVcJJuwgdJJpNa1&#10;4qLAEYv50/6A27dv86vPvqA3GJD3ci5nM9AJRmkO79/Hac2yMldrjrhSKvbex3kUtZppVGhCaMDu&#10;fg142KwxTWFZBMW7uk/CStBU1PPLWYuv1aa9c3jnIMSitaqqmEynvD094+3bU+ZFhQ+gkoQ0y5Ey&#10;QcqovKUTRZpmeB8Vr8bjMf1+nzzvURZlVG4vyxVAuz3etdZkWcZwOAQhWCwXq8/GceVWqkDe+1q9&#10;XVyRSmhVq7VTK9pFcK6QcqWe3gBB2mtoWRZIqfiDv/wHPLj/gFQLnDdIFftuuVzUcyKSqSRJgkJi&#10;q5LBoM/h7dvs7x8BsVDeWFu3u6/JMcxqLjVj3xiDdZZeL6dcFgz7ffZHI85Pz7g4PWN/b8zPP/o5&#10;v/joI4SMqortAn/ZAUbtAp+vkQt9CxDi5jzMsmwj1hOdYJ+bFIk2AUFtVeougqptAP3umJgbiYq6&#10;4usuAFXXfbcpSN103y5SqYY0xBjbAonVY5Pr5EhCsk4o0rxHPZbbbbeurHk9ttxs43UlT3FtPMU2&#10;E539dM0nN0rosFKqawOgr/Vt3eTOORaLBSFAkkWyIx8Cy7JisVhGIFWqGfT7PHrwgGKx4MvPP2Ux&#10;n3B8/JrT07crpa+tz7aFKGG11jbtgLhSdg5hDUy51pZSXCkIi9b71huSzfkV266tDtvsmxwCSKTm&#10;ex+8z3I55cuvX7J3cEDeq0EfDcjJB6z1NaDL1b4/xkHOWn7rt36T737naYyRnKM9vSUNmcE6qG0b&#10;cKsNLm/2ru13UTIqrzZq2A1YfXPD3p7rDSFIFwi+W6m8UfauQcZhPR66CdDbtc9tA9u3+bgm5mnP&#10;g+597NX37ZitCwx3Ezi5/TkpJd//zd/5C+27//VP/uTavn/TV25Tr+96jnZ81t5vtwkG1tq8jkOa&#10;PtkcNzepx3+bXMpNIMKu621es73ubRKUbFuztpHada4N256p/upaszaJWEJLbVlwvc+2AdC992tg&#10;yM3xtm3N3PTlQog4d4XcmuPoypPd1Gddbbjm9KFzntxEPHkTsOMmQsp1oHX3u8U2kFGxVkqevYgK&#10;8GmSo5MIfNdJgq7X4ZVPDFGZfW88pJ+l/OD7v0He61FWFcEDQl17nuuAdEGe9XAIPvr4l1xMLujn&#10;GU8ePSDPEwKexXLBLz7+hL//D/4hn3zxJaUxLMsl09mcxWJBmqTcv3d/td9sx9Pb2nATjL05btqk&#10;ZG0/571HK83+3gGPHz/mww+/x3c/+IC8l2OtiyA1Y6ICsxQ1WUMNWglXJASRQCMqMzdq6m0l9bZS&#10;eHvuXs1puTWX1T1247hfFgXz2Zzz83OOX7+mLEq8c/R6vbVYZTOmXm8rtZrlV88hO+Pwzblz/dm2&#10;kbZsJyyI+6v15/LeUxlLWVWcnp0zXyyxzlMZV9/cr9a35h0bkHSWZkip0LIGfYYY06wUWDfWqTbB&#10;wPp7ba5zckPlXqxyxErpa0D+dQKZmCtuPhcCjPf2InGMViSJxgdHVRXMF3OKYslwMFq9Y7v9nY8E&#10;gcZZdJKQZemqDZIkpapKlstlPHuQEmfdiqT12xJv3OTDthOS1KCxOqfSzgdt84ObAPgrogeH1op+&#10;v7/KvzR+XquYm2tAa1IIRqMRo/EeVVUxn8+RMuZQrI3EAUmaoJTCVGY9LyXiSuVrcj1rSnItOOjn&#10;fP/pE3IZuDw9QSvJaDQi7w/xJCxDxnEp+ZPPj/lioagGtzBZjlE5Mu1FkK932LKisqYm91Kr9xVK&#10;dhJJ1McEKwCeIMbzcfhEH9S1FkY/U5MNiLDme9o+p+0LCXCdA0esxnMD8FNSoVSCFJJEKQQi5ifq&#10;dYZAvY/Xa/dwwWOdwxiPcS62vbWkiSLPErI8qwnGPFmaAIHZbIa1BmMNy7Lk6O4dnn7/e/zgd36H&#10;R+99h3zvFg8++D5i9Ih/+bOX/PnPv+DkomLYS3lw7y53bh9xeNjHWsflqWE2gWIemFxWXE4WLKuS&#10;NIvr39IYJlMDQpMkA+7cfcj44BYyOLRaMuoLfBF4/c2Elydzxrduce/hE5Jej/l8Trk0lMUCIS29&#10;fkY/VwSzIE0kQkqs8ywWlqLwGOuROq7JSTJg0MuRoYJgARdzOjJhuqioSkvWy0nSBKEEs3lFmiYk&#10;aRb7tCYPDT5gqhLvPFqnTC+XhCDo9/NIQGAt4/0hl5Mppirp9SKpjFKSTEeCW+s9aZqilSBLFEVZ&#10;sCwMh4cHcY0RMF8smV56pLYYY6NKsYrrXZokWAc+QEBhjCMEKI1kWio+eTNnhsKJeo0TCrgex7X9&#10;f5uQJ47TQFlE5fdMazItSLBkMiq/C+9QMpBpRaojuUGvl7N3sB/Jcb0lSzR4iwgVCk8iBVpKpJIY&#10;F1hUJU4ERuMhe3tjFAGcIdiCLFGIRDM6usNkUZL3ezx4cIg3JVWxIJMRBD6bTFjMZ1TGopRmMB7T&#10;6w/p94bkSU4iFVpJtJSYKgLbnffgYTaZszfo8/jJXfb2h1TesagqClNhXMVssiQYh8Yz6CWkecrS&#10;WC6XBSYoHr13n6PDAUo6VBAkMkEIyen5JWdnc5aFYDzUPLnfZ5h7gi3wtsQ5T9obcXB4h69fnHM5&#10;Kbhz54DTk3NcWZEnklT3qIzg7LJkUQV0ItkbaIYZpMISrEeolCBT5qXn1dmMvKfZH/UYpIK+cvRy&#10;hbGe88mC56+nvDkuODgacPswIfEzZFUwuZwznTmMTNDDfYxIOb+cE2xgf5TzwaP7jFOJcJa3x+fM&#10;lp63M4/XCUaAURKxt88P//p/xN/4L/8LHv727yB7+wSRg4ezt6/5P/+Xf8w//u/+a0bLn/HdIzjK&#10;Ama5wBhAphRO8sWrwC+eeb6ZWvT4gFnpOD49Y74o6Q1GqCRlNB7T7/V59uI5b0/O2ds75O/+nb/L&#10;b3z4FGdLnK2uEWE1ubJt+TwC7ySsj/GSYFOZfHMNace7m/vgrmt+G6L89t6zaw/9rvzrTfvhb5O7&#10;7coHtn/Xzod0PWObWGOTaKBNXCQQK0JjKeS1XED7Og3hU3OI/66ajS5C+Uhgw4pkffM624iKvrcD&#10;wO9sZzvb2c52trOd7WxnO9vZzna2A8DvbGc729nOdrazne1sZzvb2a9rbQD8prWLmdbBBmufeqei&#10;Wdu6WNm3FfJ2HSa3D3vbn9n8m2+jiN6lItk+zN9ULmmeZROstGnrBWDbVbzfpea+TbHv17H1NlTX&#10;nufq3tsIC7rBN2LL+9d3va4uR8Mqv94m7cP3zfe8iUn/CtOxvbB2m6LiNnD6u8AINym1dhXTtz/3&#10;LtW0TRXQLrb85mdpkiIA6wO//ORTfvqzj+jlI/KkR573kULUgB5BnqdcXlzUAGBJnqYQAt5arDWU&#10;VQkScBZnSwaDhKPDIUki8MZiKhtVX5xDKU/wJdZW4D1KQppkJIlCJQ4pK5yNCk/OBJwVOC+ojMMF&#10;w+27d+iP+iAgUQneerzziBCLE52DylpEoiKYXUqQgsqU+OBJk3TFy+B9iCBxnaKVXqlJSalRMsHb&#10;EL98wDqLsY7Z5YJiGdWkesMBvV4fRIogAmRlXfh4eXHO8+cvsMawPxqgZeD1yzfMLpekeY97j+9x&#10;/9F95kbw+tU5k8tzympBqhKCDRRFhUCzWFj+zc8+RRrwJgI4hbfkaUKoi76DC1TBY0SgsoGqdAg0&#10;SgeyRMf+EgEbPMZAaTxOQKJTlJBoLWORIh6PwPgIhF+aCudjewShY3GajAXvQmoqK5iXgUVdEK+V&#10;osGYqRqQraVAK4GSAS1BhMB3H+/TF47EGYINBK/x1hOcw1QlIYBONEmiSVONSjSFFzx/eYJ3sViv&#10;nyqGucQaS1k5XIC8r3j8nX0++O6Io0PBoAfCVyiRMq8Unzwr+ennnh99rSjGH3LsEtSdJ1RkpDpj&#10;URSMDg54+vR99sYDyuWck9NTJrM5lTURjqyi2vuwPyBNErxzDPp9+r0e1kSCB2ct/X6fZVGsFK1t&#10;DZQFVgrPm4CdBkCbJMkK8CeEIMsylNIroGRU03arosg26KWqqjUClZuUkcuyXPmJNE3Z29tjOByu&#10;gO5VVa1A/5sF3HAFhN9UOmkUr5uCq0Yde5taYXuddHWhlvcR/BzXm0ja4L2jLKuo8Hd6SmUcQiYg&#10;NMuq4sWrF3zz9Rd8+cXXnF7M0Frz4sVLXr56xfnZKVpJsnzAo/eecjkvOL2ccnTvHrcePub1+YKT&#10;ixmV0/SG+wg0s8sJgzxHS4UxRSRxUGCsYFkGvBAkSYSo2yqq/gRpKaznzoOHLIzn5OSY4XDIZLHA&#10;IfBJRjYeY6XCOIeo26tNFBRa/r5eHeqC/bgK0mhBuuuxRNPWxpg1VXjvPcFF8Hv812GrakVCU1aW&#10;i8mUNydveXt2zrR+3iTroZOUJElrlce6wFtQq7VFwHl/MGA0GpEk6UpBXq1UqzKyNMM5u1Z82KgQ&#10;LxZzZrNZrbQe+9k5ixSCyhiK5RJrXARx6Kj6I1RUTxY1wLVpL62Teh1wK0BmoxJkrKEsC8bDEf/O&#10;X/4D7t6+HQuvlYgKXDKC/q5ilVjQLhEQPMPxgDt37pIlOQhYLota4Vu1ipSv1NvbQJI0S8mznOVi&#10;wf5oj36e8fybb9jfG/P8xXN+9OMf45wjTRKUTrYCQbsAFF0x7SboaRNgtA0gv0ni1AU83QZq2VR7&#10;vwkg+m3Aie/6ftu1vg0RUtc7bgM1NT6yXUR7U3tHENJVuyslV0CNNmlFE4M2fxNCINEJWZajdBzf&#10;DYipuX/zfTO+u4iwrrVJrWbXqfQt1gt+m7lyvf1CDeDsBtyujadrwHLPsliS5jnD0RihFErGNcYH&#10;T95LGfb7WGN4/eIFF2enXF6ecXr6FmPs2prZnlvb9o1re8+Oz7ZBqZvjvWkXv6HSKRFre4zr8b5f&#10;Gy8NIYmslXU/fPoey3LOl1+9ZDjaI89SdKIoypLFYompbK1MG0EIoh43qgYi/3t/5Q959OA+wXlw&#10;EfRBTa7ga9KnbeO8Pb7ba/jmHnW1P27tH9oEK5vXaz4jN8A+N+2xV3/f2i/SkN7U47sNbm6rPG8q&#10;PretK85przXNWtDETZ2K5x3jenMv35WT2OZLN/fg3/+t3/2L5Vf+9MedcdK2PeG2tm78y+a7dqnH&#10;rY3rRsm+tZd81x75XXvhbfP1JtD8JskHgG1iJiGwzhGIew5WJB1xgNk6xmr/rCHWab/fqq/FFQgQ&#10;QaffEN8iR3AtRxPerWy9madCbl93t+enNsCAjccSYrUmbbv/5tqxjehg25hr1rjNZ27ntDaB2O35&#10;1bUv2AZ2WKmPC7GWK9r0Tw3xppQSWY+HV2+O+flHHzMcjqO6rFIrQGjjNxoAsZKC0bDPcNDnex9+&#10;l8FwiG1ImkJ3/q39PpFQRNMfDDi7vOCLL7/i4uyc9997wnDUZ76Y88uPP+Hv//1/yKeffYlSkl4v&#10;ZzwacfvoFn/1D/+Q3/vhD9nb28NUhsZxvovo46Z5tFrrhYjrGgIRwFtHg0YOIYKEh8M+d+/e4bvf&#10;/YCnH3yH/cPDSBRVlFgXSQiryuB9JIyQrX4RTc5OrBMydI2RdX8m1vKM2/zNJtlPwCNlXG/zNKXX&#10;60UivRbBi1JXiuhdgJzNvNm6n2y37fW4rzsf2A1mvA4mZ42waNN/O+fqXFtFaSwBiXOBFXtMfa2q&#10;qmpSgqt1Pq3bYs1/h27f3X7WTVKZ2K/X87rrfbg9B9/82yh72ppAszQVy+WSJMsY7+3hnMc5i7EV&#10;3ruV0ryzfrW/bUjUjKmBk3VuJUkSrPM4Y2tSN48nUJRLbA18r8p43a45u5kn3eZ3txF2rY/zhuRK&#10;rnI3m0RWm2uq5/p5iG+RQjZ+qfldmiQkid7wq7BYLBmPD5BCMZlcXsUpIqqsp2lag7XX/aZSccxa&#10;5wneIULFMBX89gePeHhrxOnLr6iWc8ajEYdHR1gSnp0tOTEJX00Nv3xziR+OCXmOVxInBF7ENvA1&#10;8UIQcX5HQHo95rjK8V+Nq/Y46h5LtM4EmnOmUJMHXq0P9XVrMqs2GeU6KQgbYL71tdA5v2rfJsdm&#10;bRVjjNovN32stY5EfDUZX0NMEYMLhfMu5pSrkmK5xJQlxlmcNa1cmUBqhc4ysl6PJMsonOWLr79h&#10;b+8AZyU///gzpkXB4OgIl6Z8czzlyxeX/Oql5ePnb1g6x3g44PHdA95/OKbX18ymlsu3lrKAZemZ&#10;zJcUVYXzUHmP0CklGtEbc/fxe+gs4fL8hHEKt8cJifZcXCz54ssT0mGfJ+8/4PDOA04nc87fTljO&#10;S4Rw9HspUmk8ASU9mQxUlWe5cBRFYFkEqgKKoiBJFOPRCJ1KAgU6VXg0gYT5rMQ6S55nSAVS+qi6&#10;TozVVnlG5xB4BKCVRqqUs9MFeZ6RZZrKzukNUoaDHgRDmiZEIsMKEQRJlmNsBNInSqJ1bP+L8yXW&#10;O/qDHgiFJ3DxdkkQFh+a/hZkeUKv12OxKDE24FHM5xYvBE4OeT11fHFRYpMEmr2kkFE5voPAqHvN&#10;H3QAACAASURBVPHBDbmpFAIRQvSNxpAqjVYingdoQQJ4U6FVJH2VgKiJ2ZTW3L1zm3I5Yz6bgHPI&#10;EEiVIFMShcD5wLI0XM7mLI0BJRmOBigJxXyOcBatJHme09vb5/DuPfYO9hn0c85Pj7HlEuEtwhpm&#10;symzyRznPTrNGYz2yPsDtE7QMpJKinrtMpXFGkthKqx3DHo97t0+4sOnj3GhYllVTJdLKucJIuCs&#10;Z3IxAxvo9zSDYZ/SWeamRGc5j99/zGjYB2cQ3pEqjQyCt6cTXrw6xTqJEIGHd3qMeg5hC7yzSJkg&#10;kpTb9+7z+u2cNydTHjw8ZHpxga8MgzxBa0llHJczw3ThCQjGw4SjUUYmPTL4SHARFPPKc3I5I8k1&#10;g35GT8EgEfRykAomy4rzacXz1wU6Edy9PaSvHdJFJfplIQh6QDq+xSKkvDy+YDGtOBjmPLy1x61x&#10;Dx08xcLw5niKCwKvNEm/h08UYjjkr/0nf5u//p/9p4we3kVIj1vOefv8K/6P//l/5H/4b/4r/vX/&#10;/o+4xxt+8Cjh3hDscsJi6ZmXkrQ/5puTBT/7yvLlmaDMMyZFxeW8Ih+MyXtjEBrnBcuy5Oz8jJOT&#10;Y4rS8vs//CH/8d/6W2gFppzjnV2P94ljGQG+81wgXCMjWa2tMqwIlRq1cF8T6gQfrq0Rmz79prxZ&#10;V26w6/y8a1+yNZ9yA0FjF4HWJpFfZ06vgzCjHYPedK/NvE3XfbuINDfP6G/av7Xj4nZ+pJ3DbLfP&#10;dbLV+hpSXO3fOkQL2n30vR/89q4oZ2c729nOdrazne1sZzvb2c529m+97QDwO9vZzna2s53tbGc7&#10;29nOdvZr2k/+5F/VB9HinQe28UDbXSsIXKmTthRTxKpYt12Y1iooq4sEr27ZVjlssZCvFHyagja5&#10;do+m0DA+U1MkKVv3Wml9rb3X6q4bB+Cb4Parw/PmeeTqucOazHlz2Kxoqw7dVIB8vWg0AA0I4Epl&#10;r7l/F8h7vYiYrYXG633JWvFB/cm6yJqOQmlRqwiKlfqQ9wERtquQ1T1Xg+0aFVxWAJzN59ssyLyp&#10;j9bf77pyahdhwGaB62ZhxeZnN+/bdb2u5/w2xAvfphi+Sx2UFtgkAuwECM/nXz3jRz/+M4TKSbMe&#10;UimyLIuAwcrgrCPPengfeHP8hkSrWGBYgxRFq6i+MrEQVQnJowd36eU9hEoZ7+0xHPRIs4QkSUiz&#10;HsPhHlplVKXBesfSLMj7Gp0SAYleYisoCxu1MEMgYEHB0eEQIcAaF0HZQmGcBxRJluBcBcGTNkrB&#10;MgKaGkyT1hotdQ161CRZhhcBX6vCK6XRSQRTOOsJVlCVnmVhSNMB1sLx8QmEwN5giJRRCRnAOouQ&#10;gFY8/+Ylz776GmcrBqliNByQpAlvjk+YLSOZwNHRLRal5eJ8wuRyRjlfkOkUhWYyKfjkV99w9uYC&#10;Zz3WebRWEdgq4nskWiFFoDKeyoJxgtIEisoSCCgpSbQiz1MEHusdHjDG46ynl2cRZK6aQvGAF1CG&#10;wNLConC4IFB10bKUgSTRtXqYIEjBfOlYFBaHQKo0fi5EdVuBRysJeLQUZCrw+PaIoXIMlCMhIJXC&#10;W0ewHrwjTyOwWqQJSE0ImrNpSbEs6WWSXqbRWmE9VCYWQO0dZnzng7s8etRnMLRk2iODxDrNi1PF&#10;P//zCf/0z6a8kU+4zO7yaupYkHP/yfvMpjPmiyl7+2OyNCV4x3w2Y75YYmwsWg0u+jCpRK0IrlCJ&#10;Is8icNw5x7IsIjiiBnAvFsuVynrbf+a9uphRgg+uBgY7vAtoFQGQUiic87X6hozj3Rqci9eLdbQS&#10;KVRL8SMWjUVVInD13PR1oXHjIoWK80lrRZpnqBq8JpVkPp8znc2Yz2dR6TDAcDAgy7IVSLPxLUor&#10;lNL44FcAyzZAMYLzfT1umjVDXAP3tov86fCpTWFzo8SV6CyCnK1ncjlhMrnEmBIRHN5apJboNMF6&#10;i/UWY01c34VkPB6zt39AWRlOLy7ZP9jn6NZtnh+f8Pp8zrSwzG1gtlyirCOrVZK9cAjhUUKQ50Nm&#10;S4chIBKNShSusrGQVQmKsmLv6DajvT2+/OJrBlmfsiqZFnOS4ZjeeB8TosqaIICLylIhVmDXGJcI&#10;SqmjmVgsWhf3RUGzAK1C2fivrNXffRw7Iio7FkUBgLMG7yw++KsxYj3nFxM+++ILzs/PqYwlzXKy&#10;PI9gEZ1HUHkNlYlAIknwcayKFZmDoJ9nOFNFwgdjcM7E2EDLWKBYg1NCTY6ACCyXC85O3+KdRWuN&#10;d5bKRECNdwFbOYIHrZMaXK5jfBTCCsBDfLJIuhCuQBtSCLTSpFqjlcS7mlAiyfje9z5kf29Mv9/D&#10;eE9lohpbnmVIAqYqcM5Q2QKBYzge8t6T98iSDAhUxuF9QCcpQkWAnXcRnDEYDDDGYIxBCEGv1yNN&#10;U4IP9PsD7ty+xfnZOWVZ0u/3+Zf/8v/l8nJCnueAWBVVr7Aqm3EYtSLzSt1VbESq6/FEW8mxIR3Y&#10;pnz+LkKpm8DnbRDqNpBt1/5gW5zT9ZlvE/e0465vA07dEh2CqJWqZSu8bMCR0KH6FP/GGFMXrSct&#10;EBGE0Lxb7A/nfPRLQdDrDagqy2AwZDQao5OUfn9AURRrwKsVmLIZAxtAqk4gXNj2vmF17c39W7tY&#10;tv7DGpxyA/FA45fW9heBLI/rWVkWdcyiGY+H7O/vsX8wZm88JklTTk+Oubw44/zsLWdnZyyXS1QN&#10;IOkiALu2RhCFIhv+F+dcrah49Tw++Pgz0ZB41Mp6NARbtVIkV2RlhEj2sdlu8ZrhGpEWcSeG0hEA&#10;A/AbHz7FLud89tU3HNy6xWA0JEs11hiWy5KyMhBAyQb815AXBDyOf/+v/zWODg+xVRWBikQQvK9V&#10;ujftiojGr+1Pu/aRm4XMriFhgfh9AxgOYaU0v21f0vysS2F+rf8IhCCuaBXCOqHZpi/Z3Eu1CWOa&#10;ouqGIKGrCD1JklWMsQl469rnbvqtm8j4hBAREOv9jeR8f1EA/J/96R9vBQB3zfmu9moTH3QV6G+b&#10;S01iJMBqnL1r77rNd3f5+Gv+5R2fv+bfWtdo2j2Os/UckfehBtu1r9cAIaIKLZ6WYl2L5KK1hm0D&#10;/t9EtLI+blkjIekiIWjP3QYAv+3e20gNrynKN8vW5jpV/7tNpbkr/9GV11jvd9bm/7Z1eTP+2CSY&#10;2EaKsOmntuVqNi0qI3sSrams5fXxCT/92Ufsjw/q/IAkTbNrZFSISCA3GvTJs5Sn77/P/sE+tt6L&#10;C9TW+GPteyDNU2Sq+dXHn/L29BwhA6O9IZ9++il/7+/9Az797CuSJGF/b8zdoyOePHjI3/wP/ya/&#10;93u/x62jI4qyiHvEEDpBxttyP++KeRqyk8010geHsYYQHEjI8ow7d+/w9OlTnn7nO9y7ew/rHNPp&#10;vI6rVb3PDBFY21zLb48nNwHjbV/eBRrfRgIaSQZETY4lo8q3s4jQxDdtMM92IqkuYPf1n7fVRkUr&#10;/9y9prZz0+u+2neSFl39zfW4XAgiqF/puI6FEL/wa5/dVKgXQpCm6TVCim3+uk2Wtd5HYY1MoP2c&#10;XfO3rTravs7V9WMga2wEQFpnuX3ndswrBc/e/h6j0YiqciyXBWVZrfYzTYzgavKTQCBRut6/iZWb&#10;C8GjtKKqSsqyJFhPVZT1c3X7qvY7fBuC064+XIGxQxyXSZLUsWZNrrQl/x06xl2o97qNUnQT56Rp&#10;GvNy3q/yTMvFEu8iUWCaZozHY5bLJYvlsibikjU5nl/N06s1JlzlbLxHBEdKxXfuH/CD946Ynb5k&#10;cfmGfq/P4Z2HnE0Nf/7ZCz56dck305LnsxLfH9AbDlskBRHo7lzc7wslkEKv8vvNers6zwlitRa3&#10;v7aREESixXhGEDw1GJ4aCOmvzSMpZQRc1sRgjb9p1Nu3Eba097erOLoGcDaEVaLO0zUgfLlBYBDH&#10;bk1u2ay/dc4n+IDzjuA9VVlRVQbnAkVVUZYV1roVwcxiNuPVixeIAMY6jK3oDYf0RvvItMfJ+ZQH&#10;3/sBYXibj7+Z8NHHz7lcFMgscP/+EQ/uHpFpMEvD5cRSOYGxsf2kTrASSi9xMmdweAupBMcvX6Bt&#10;QaYsw75ibz/BG8OXn5xwPg3cvnvIk/duI7SkKEuWizmBQNbrxzHvlgxTRS8XaCWpKsHxsWOxBISn&#10;MiUuKG7dOQRFPQ5BS4XWCdZekVZoHQnlnDWxj2tSkwCkNbmJdxXDYQ8PXF6WjMZjhsMcrSy9VKGA&#10;xawkHh8IpFIoneMC2KqK5xxSkWYZxjrevp3THw0Z7+2jpGQyndRjOua0kJ5eLyPNUoqipPIeF1Qk&#10;Z5UKm+7z2csJbwqHSxKUas5jYm5821rt6zxWo/zuapKERAoSEVB4eomgn2oSEQHvDekaIVCURb0f&#10;lmRaUS1mlIsFpqzQUpBnkl4vxVlHZSyVdVh/9V5KSmxl8JUhSzMEgjTvcXTvPipLuJxMePb11whr&#10;EabCm4LLywkXFwVIQW84Ih+M6e8doGSCVgl5khKcw9lIKlyUkWjXOEeiNf1eyqCfYk0c+0tbYUPA&#10;+YBGM7+cY5YlvVzS6+c4AovKIJKE0d6YQT/HVRXeGlS95zs5Oefk5AJIqKxjb6gY9QKJ8FhnkUqT&#10;D0eMDva5nC159vItt472WM7n2KKkn0EiE7xTzJcls8ITBBzu9bg9zukpR6Ji7s4LReEEby+XlDZw&#10;+/aYu7eG9DX0M4FSnsJ5iirh7MLx9rzgYC/h7kGO8pbloqQ0gSqkLJzizaTk2fGE09OCg0HKg8Mh&#10;40ySiMCgP+D8csnp+QyRaKzSLK0jG+/x+Ol7/O7v/z77+wdMz0/48hc/5f/6n/4x/+i//2/5+b/4&#10;pyxffMbITvitJ2PevzcglxZTGc4uK1S6j6XHL79Z8PPnntdGYLMELzNsECTpgDQfIGRCaQxKK5y3&#10;vHzxiv6gz3/+d/42T7/zhKKY4ky5Hu/4AMHXPu8qf3GNXNyvg623EVRG31rHF4Gte4V3ndtvU3G/&#10;aW+3uYdpK6PflJd8F2HVZiy2Le+wma+7aQ/6rjPkbefe23IaN5GatXPO2/K5NxPz17G9kKv4uU2w&#10;2EXWtgPA72xnO9vZzna2s53tbGc729nOdgZ61wQ729nOdrazne1sZzvb2c529uvZ1SFkNyi5KRRS&#10;StIcaG4q6F1Z+1C0fRC+zgh+BSa/UjtpLtP+edu6D1hj0XpTTHf1LtvfdxtYxm8AEK4r4oaVomj3&#10;ATJskghsfmbzZ5uHzmGl6LP6FFeQqG3qWlcKvdsO2jcLqq8fkq9w7Ws/bxdNSnF1cN0UxvmN63a1&#10;dfybWpGSzeLtzfZpjxG+tWLaej/crOTW/rdps23Pv3m9mz7Xvs42JYKbxmRbLaSLJZ+6HYWMgDkp&#10;Ap7Am7dv+fGf/imV9YzGA5S6Un6ORZYN6Fny5MkTXrx4zvn5GWVZRYWwWHoLtWqkSjSmKjmfLLiY&#10;VXz3g9/g6GBAJjwJnlxLUmHJlSWVgVBVlLMFlTUsyhlKlQg/x6s5QhiMmSNMQHlIERhTcXb8nPO7&#10;ffaPbtUFlBovqqgE6D2pkGSpxgQPwRG8iECkJMHWAOHQFE07VYNLfa1anqJ0IFbFQZKnJEmGWTqq&#10;ykFp2Ds8IEn7zOZLvvzsa7zxPP3g/dhP3iGCpViUZDrn8OgOz7/4hp/99HOmj25x//4RHzx9RFlZ&#10;nr06ZnZZcP/RYz784D6f+orTN+ecyzkivEDIV7w5mXNyWnL3aMhkNsO6QOU8vgSpLUEE8kSi0z5j&#10;4bHTJVVVIZTAAPPCRqCwj8X/4+EA5z2z0mGC4GLiqMyc20d9Br2oBJ9lkj6OwpVUJqrXXMxKzi9L&#10;xuOM0SBH4lEqFqDJRGOcx3rP6eWS+bJkPEzpZxJpLRKHTlNc0MhQIYByOcOmCt1LSIVGyZRZYXHe&#10;RUC1Dxh8LGQWGmsdLlTsHfTI60IrQsCFQNJLOTrKeXB/xNFBSqIXBOdZlvDq7JJffmX5yScVn7yF&#10;53PBo72MRw8foZcl3zx/yWeffk6eSjwRsL5KFmqNtf6qCMmHqDZdA+SKYon3Kf0swxhDWVZUlUWI&#10;hkTBruZno/7VVn5TSq3U2htlUycCKtEIVSuvyghGkyGqnUXCh9onirqAHFf7Vb8CC0opMdbXqlS1&#10;c25AbLXPbheWRWVUz2QyWc19WRcwaa1XqvDWWpbL5Uo5xBhLVau3xUJVfc0vttc8YyIgulG42iwU&#10;6yo83vb/JIkF/WmWYUxFVZUYE1p+i3p9Twg1gYOQkrOzU05Oz5BJSi/PeXt6zvHrVwQE6eiQmRR8&#10;NYc303MepZ739vvs54o01yi1oHIVDx4/ZnCr5M8/+hyMxQeJ0lFhEqkIpeHi7JSj+484vHuXN8cn&#10;DMdDgnckaYKASCYgJN65WBC4oc7JCoTTVtYTsAKPC1zwK2BEo6gjAFOVSBXjDmstxsTiYSGuQA3G&#10;WC4uInlAM87TLIsKTUpFcoVacb3pIln3cQgB4a6U+QJR6dg5S1kUGBPBgNZaSmvQlV6NGaHUCrhQ&#10;VgXT6QQpBFmakqUppjJYY6N6q7WUZbUqpO8CW4UQULVKTEP00KgGStkAUMMKNCyIAIRnz55xcHBA&#10;kh6QakmeJvTSFC1BySO8d7w9PcEGT5L3uPfgIXlvgDGW4Cp8DX7ywZOqhNliQbFYMh6PV3FOCIGq&#10;qiJQoV5bHz14yMXlOc+fP+dgf49fffIJz1+8XI1/IURNJHNFNrQJVGwiuzYMJ7Sj6A1VoDZIsHmu&#10;rqLEmwiJvk1c2qWmfBUDdwMou9Tit8VM74qztsV+m+pI2+LcjTdcqfo1sXvT+KHj7yPIwUXiHARZ&#10;lrG/v8/FxQVVVeFcWAP1Rv8U/6bX6/Hee0948eIFeZ6T5ZFsRNeKxt67FcC38RdX/rtbrWq9HyRK&#10;0PFz1gDr2xRJb+rzpn25od+afVZpKl6+eEGSHDMaj7l164jxeMjluWU+n3F5cUG1WHJxdsayKMiy&#10;jDzPV+qJXeNrfV6E9SLrjrGjav+z+X5B1Mq3tZpYu5C58a/XFdG7QVLe+1qRTCK1QghQUhGcRxDo&#10;5RlZlpInGmss52KKVBKNXIFjnHVIIfHBgQykabICoVtnETWbU4MZEht7tbbSebihj9u/axPcbIK5&#10;25s9uUG8sqn63jXvrvdDshobEQPkV/GD3yiI3zZXtxWL31Sw3S5Ub96zWdPaMUkzZq/Nly3zoD02&#10;tNar9n+X73qXde29m3G8uUfv8gFd/d7ew27+bRsEsMogtICm23zAtj10exzd5LNvAjJvgiybdm76&#10;siE92Lxee+1p+rJRfm2rHMst79EQ5LXzO+9SQ+/6XTt/sfl8XWvfaq2S28kUbgIPdPZRk6hhE9C+&#10;vU/ac+amOGAbGGOThGOTbKNzPfoLzpVtccu1/QNitQ8OdaxtnUMYczXnW/4Pos9u9g1lUTKfz+OV&#10;ZIRvIgXe+Wt92J5HDXmZVvD44QP+4Pf/Mv/kn/yv/JtffIzQ8JMf/Zhnz18xGIwYDgbcOdznd377&#10;+/zVv/of8J2nT1FaMptOca39W1eb3RQzbYtxGpITa+3a/BBS0Ax5Hyyq/j5JNL0048MPPuDxkyf8&#10;7g9/yC/+zUf85E9/wtdffslkNsGYqo5NI0mflFf5xTWCmNY62gYgbQKe3uUTr+bX1V4WEcmoGjB+&#10;WGsPVr657d8395/f1rrAOM273ETA1JDcdJGmsqECrpSqybJ69Pt9zNlFBI85h6hV2dvt127TBvBc&#10;FAV5npMkCcaYzhxylyL5+rPLDcXRdcX3bQqkm6CoZg+itcY6h1IxfzGdTjk/O+X+w4dcXJwzm88I&#10;HmbTOc65lT/Jsizuk+r8CcGv1IS9cyQ6wdWsJlnWJw2W0XDIfL5gUblVTNeV596cx99mPnWR0MQx&#10;qZDqqj+CFzhXjw1/3Qc2OZ/N8RjJpfxa2zXEFcF7bE225pzDGIezcb07Pj5mb2+Po6NbHB+/Qcqm&#10;zXytUC4x1RXJQWBdUZYQuH+4z4fvP8ROp8zPzqisgt6YH312wqfPJmT7B8xExXzpyAY5eZbhXACv&#10;QAmC83VepF7LiED4LrLam3x8e93fRgjUnotKKQJiRT7ZNlXHZxEXvO4fmrOKzXt27asigaog1Jvx&#10;mOsCFyIJbJyT8bNpmuKaNYHoX5VWCK3xTRsJjzGOqihJdArBYUMkKnCVw1YVarkEBeVixunxG7Is&#10;586d24xGY/b3DnBBQpJydnnJrVsH7D/+ALN8yP/2y4/55z97ze9+MOEPPrzH00dH3HnQ5/R0xtuT&#10;CZenhsNbCYe3UvJ+gtIZSucYG1hMLnChQPc12geUCwwGCYNc088LXnz5Jf/89Ut++O9+j8ePnzA+&#10;OKS4eMHl5WuUkhyMesiQU8wNYynIU41KA5ULnLz1JIlESjB2SpCS+/fGKFnh7YJME4lzFz3KwlBV&#10;UQk+8rpVOGdjnjQogpT4Ve62xDPh9q0+87njxfMLvvvhHVRYUi0WaJEghWY6mzM+2EMkmoAmzzPM&#10;csFiUZBJTS/JGI56vD6e8+r1KXlvQJr2OTjq8frVFG8CaRbHkXEuxhQyklvaELABPJp55Xg7rbAI&#10;nHdxDnhJkCISVvuw5l9XvqVeP60xcXzV4zlVkiQYEgn9RCOdBRHQUuI9TKcLvLMkOpD3MgKCl988&#10;o58kpGmCC4ZKBUwvxSGwzuABoVtEEIKaVELS7/WRCGaLJYuLCUa/YV5MmUzOyGROqnp44ymLBdYF&#10;BqN+7KckIxvuc/veQ6r5Al+V2KrAWYO1jkVR4usz4l6vH89ivKE0nuA8i8LgpAAtSaXGLizz8zlZ&#10;IkhShROgkoTBoE+ap7G9rMFVBcFVFMZwcT6nWHqcD7hg6KWCYT8jUSAR6H5KfzhAaM3pZMLZxSWj&#10;cc5iOccuSgaZIk9SytIxmS1ZmoAH0kwxHiT0lEX6EmskxgsWlWdSOArjyXNJP1McjjNSD74qWBrD&#10;rILZXPDq1ZzxfsbRwQhhDcvlnNIGZDqgCjC3ltfnBRczz3jY5+GdPQaqIsWTpQnzwvD89Sk2CJzz&#10;VBqyUZ/bd8ccDjQf/at/xkc/+TFv3rzhm68/pypLlE8YLR2LZcGTp7d5eHdELxO4pWJZBYTU7I2P&#10;+PT5OccXgjcTgR0meCERTpHnfXyAqrSoVNPLBxhXcHFxgZSKD7/7lEeP7+N8iXcGASvivBACMrQU&#10;x4lkgW1yzlWsIddJNNtnym3iriY2EEjCt8hZNvv7NbD9Rqy2uc53kdJsI/bqyqlu7ke69kHNZ7r2&#10;9l1xWTvuaNrgpj3U5nn2Zh5nM9/XJi9q13OsEzp3x0td7bANsN+1t2363tfx3eYzb46LXze/srOd&#10;7WxnO9vZzna2s53tbGc729n/32ynAL+zne1sZzvb2c52trOd7Wxnv6b95I//Vf3dujp7d8Flt6pT&#10;V3HtZsHzu8A5N6lLvguE/O7/rz/7Nlb0rvu2CxGb4pZtRavbFGe6LbSeqXm+q+fc0koA14AkDSDz&#10;2xwkv/MzGyCbVYE93cz07aID36FieHO/ixWhwlU/fztFsKtnXC+4fRf4qkuBapta2TYltZvaoWsc&#10;b2uPm4qD29eRNCqxkCQKpSU+WCaLOX/8Z3/Oi1cn9Id7JEmKkhIlRF3YJ6PCs45qQ3mvx2A45Oz8&#10;gsWyiKqAoS7aAoSoVRhEwNaqNA8fP+DO7SMIYCqPTjJs/XdSSpTWpHlO2ssZjIcM90aM9kboJEUl&#10;KapWcS6rqKre7wt6fY+xC/qDPlnaw7qodO19wLu6qESJGiArEXUxiVI1gKxGQgqh0SqCkrSSqETj&#10;g0BouVIHFVKhdHpVKOnhzckplbUooTg7veCrz7+IIE3nMeWSopjjrKUsPNPpBGPh1bMLJhdT8l7K&#10;4cEeR4f7zOdzTt9ccvL2AqTg9tEhl5M5tjIIYVHC00tSlAxoCdYbpBI4oPIR/B2CByFRKiFLEyRR&#10;6c4Fj0WAjOD0yjpCrbSeah1Vxz04EqYLy3RZEkRAqQQpEnyICp1KK6ROKY1nWXqM8yu1Y0QEa6VZ&#10;XoN6PVKAUFGVqLSWREcAgVQCKTV4RyoDw0wwSOH2eIBCYOviTmcrpASVZGSDEUmvz3SxZL6s8FSM&#10;x0MGgx6VKUhSTd5PefBwzKOHfYYDg1JLpIalhY+/mfHP/vWC//sjy8/PMya9EZcEFiaOkYvLSy4u&#10;LwnOkSYJ5XIZC2zqIu3GT2pdk0IYS1EsCcHT7/WQQKoTArEQvNcfEBAY45hOZ1xeXq6Ut7MsWxGt&#10;xLmU47yPKk8+qnG7GtTcLvJZ+WoRC8iawvVVAXdYV0JtwO/OuZVscfRxAtUAkBsV9VoRtSwrrHEY&#10;YymrYg0Y0KhZp2lKUZZMptNY4Nn4l9oFaa2pynIFem4Ai22AVaNa1vbRTRFaWyG28ceNP+wCUDWf&#10;aYAMWRYBhY3qZ7MmtMFuV/ePPksqjTMGKYgKVVKDypA6Q2YZlRe8eDtlWhp6oxGj4R5aSmQq6I+G&#10;ZFnG2cU5QipcAKQGJHhPkiYsyop8b0yaZTx79oJEJ9gAIctReZ8qloLXSmusyF5W61FdOO1rpZyw&#10;oRgXELGg0zlwtYKYs0gJpSlx3mGtw4eosONdHG/zxZzZbM75+QXz+QKpdK2Qm9YAeF0XFyp0rbbe&#10;BhheKexKsjwnS9OobidkDX6PZBDee4yN47ut7NhEinFsOPI8ZzQakec5QkimsxllFYv5G8U/rfUa&#10;iUR8DrkOzKwBe+vjTdaqWQ7nLEV9vbIsWS4W9HoZh4cHaC1qshSPkg1A31NUBqkSbt26w3i8RxAK&#10;qRJcaI1PYDAcUlUVWRLbwtpIftG0VSSYiIXbeZ7zxeefMej3ODs75V/8i/+nVvkWZFkeizP9dZXi&#10;rjnQCdi5Ie5px29X8+HbxUqbv98GCG0XKjZfN6k5/zrqtt/mGbfFUjfFYtf2K3KLEn2DjJY8jwAA&#10;IABJREFUHScCUZyzEcCsEhIdx+nt27e5d+8eUjUgDGpAZYxFYptcgeQePnyId26l1AmRMGS5XEQC&#10;nxqkSw3q2gR+b7bPtfeDGnjSUh8VN6vHt+P4LmDrtXgzrI/PVXGud5GspQY6G2tZFgXzyZS3b475&#10;4osvePXyBRdnZ0wvJwQfSLN0bQy1r3lN5bgGorBRlHu9cJrOd91URo/3UgiiMqSSugWu7r7O5njT&#10;tbIwIZBmOT/43ne5OD3m+etj7j18RC/P6eUZznlOT8/Bx11SBO74qGArIeARMvBX/vAPGQ2GeGtx&#10;1tGoRzZrxKZKZte+ZNs87NqDbu6/N/uhrbR+k2/oep4uFbLN4vCu/VaXj+ia8zeB1bvyD20A9bvV&#10;gdmqsN4mHujyS9//zd/5C+VX/vSPf/ROldlN/7WtfzdB7+8C99U3WO3c2/19kxp6V2H/tjFw0752&#10;05d15onq59tUOd98tzYotXMtEzXoVEQwW1gTeG5yDHJFXLK6o5RxDeggD7w+F6/yNu3cjZDiilxF&#10;RAIOaiK/AFsITeicP1fvJdbUpEOjitsiX1nl6xDIsEGoE67+Fa1xIETMJ7R0eVefEYioZiu2+YA2&#10;TQ83xgA3ja+/CFFPm6QxSXXcEwnJi5ev+OgXv6SX9xgNB3j8imxgRSRUq1AnWjEa9AnO8uTRIx48&#10;eIhxnsij0KgTslUpWtTARgEkUjMejfj001/x+Wdf8M1X33BxPmU4HDHcG/Pw4X3+0l/6Pf7oj/6I&#10;999/glKS5XKJcwERBDF8CC3Qcz1egl/vEyKITdZ9F8SWNkV0AntC628aAGcDfPHOIkQknTrY3+f9&#10;J0/4zR/8Jo/fexz3VNZSVQXO27h3qYHI9WPWBF6B4GpwS91BAZBKxZzLRly6bd2+Pr7qHGBNEteA&#10;qKQUKxJWKdtkKXJtv7g+C7pBTNt+B6Lev6m1GPhq3lPHe2FFbNVeV9d93HpsY61lPp+zt7+PlIrp&#10;dEpVlkBNviDBeQMhkCR6lW9u4g9jK/IsJctSfPBY5+scQWx7AVvB7+13V0pcIyiI7ckqlr1q4wbI&#10;JGt/Rss3cEXGASvF7qqMqr13bh+BgGVZYpwjTVLyLCPLsrVnU1qRpJpEp6RJsmpLVauO9/t90izB&#10;W4upbCRGXCxYLBZskgzctGfaFmdsG4+rfZmQKwC8UgqdplADrAlcOyNofh7nrliROuB99K8Qcw0i&#10;knoqKVbjSGtNmqYkqcZ6F0mSpKLf6/Hg/l2KomAxX1BWVWynlvJ6jF0ctiYo9M4hgL1+wu99+Ii8&#10;OkcsL1mWngub88254edfX6D3byN6A8og0UmOUskqF0sdjzdjMS5r9c+C6DznefcaKjrj1U0CnPU+&#10;i7ke7wOESLzbuCQR6lybD3jn1/Z2XTETHTGG8TH2lsQ57HzA2eZcIfahVirm1pVcrZOqyUlJWfdj&#10;a8+iJDqpiTy8W+UEYm6ljPkVF4HxVVlwcXHJs2fPefXqNSdv35AkGiEUDknpPbfv3+P+e0949vaC&#10;r55N+eTrC74+vaQSKbduH3H78ACC4OS44PykZD63FMZCkjGdzjl+85rp2RnDJEH4ei3T0B+k3D0c&#10;cOcgx84KvvrVG54fT5CZ4s6DQ7JBn8IUBA9JmoGsiS8SiVaBRCcM9/v09gfIJKMoDUVRMp0uKAtD&#10;ngp04lE6iYrmKJZlQ+YYnUqjot7kmQjU5I8x36WTlCzPOX07pTSGRMtI0BBkJLf1Hhs8KtGUZRnX&#10;OeeZL5YkSUIi4xoxn5fYypLlOYNBilYwuZxiDaiMSHwpwIuAD5LKeiorsE4gswHfTCq+OKso6/EW&#10;AkilV9NBINdU32s6ijpvLLDG4p1DiUCeaFItyCT0U0UGaEI8zyBAnfuzPiCUQoR4huCcoygMzhq0&#10;cGQ6YTjISRIJQtXE1C7OARnPAGTwaClw1jKdTSmrChc8y2KOqQpylZIKQSiXmGKBMxVpPyMb5Igk&#10;IesNuffgCXeO7lItlkzOT/EmknIaY/DBkKSKNNEoFEpIBAHvDYuipHLg8CglSbVidjHFLgqSVKAy&#10;geolJP0+Os1iXO0dmgDWUEwXTC8XzOYeKwROSJSC4VAzGmbkiWQwyBju97EEpvMl0+k8rpHGIaxj&#10;lKX0eykewWRWcTH3FFbghGB/oLm7l9FPIzGhrSzGBeaFYzILaC0YZIrb+zl95dE4nDEUleByFnj2&#10;akEA7t0e0E8Cvpoj+f/Ye7MnSbLrzO93F19iza22ru6q3tAAAXAAzGhEcTgmzchMfxj/HT3oSaYn&#10;PUgyjZEEARANgmj0hkavtVcusfl2Fz1cdw8PT4+sAqk3xDHLyqzMiPDr1+9yzrnn+z6I4glWRKxL&#10;xTfPN5yvLMk44r17Jxwry1x7xqMIrWMWyw3LLMcqQW49Ik2ZTiOOZpJE5mxePuHy6y9ZPHlEKgSz&#10;OMGW8OLpFWcnKT/74V3uHAswV+TFmvViw3R8SmE1H35ywa+/LLmQEj1KqCxE8YjZyS2EjsnyMpA1&#10;2oqnT57w8sULJumE0ztnfPD973E8m+Eri7N1jsJtPSzrHTUFCVLqOqeltrEWw3utq/dCkDTMI4Gs&#10;QQ3mfoYI5Jo1vUv2NpRr3ff9dc7ou2R8XRKwa8RN3bPaThzZj3e7/+/G8H0f4qb46VVn66+Tc+nn&#10;yvpEo0M1DELWIgnCE6jXXU0yWbsD1PcT6CfrmHO7f/bJS/ukyc11P/jBjw5FOQc72MEOdrCDHexg&#10;BzvYwQ52sD97OyjAH+xgBzvYwQ52sIMd7GAHO9i/0nYL1oeV17YHtdcV4Luf0f95H+C4+/f+e7q/&#10;7/5tSKl7SJVon+1Txuq/5ibw8qtAAUPXHAIWCTGsVtm/99173b6m+VsX1DKkUjSosDioIt8o1dIW&#10;WTcFf0HpJhxrD93PEGDgVcXNQsjB4mq/K/h4rd9ueq43PZN9yuxDf9sHVuiqA+57tv223gSo39f+&#10;/vVDoWOj5lfDpISgsobPPv+CTz//mvnxGZII6z2KjuJw/bNUQQXYecfp2Rlvv/0O1hicqVgtl5gq&#10;FI2puhBN6RhTFjx5ueBXv/2MO2dn3L89C2rfCrQfI22JlwYvLNZUOOEDGD7SKBURJWPEscNVFbfv&#10;rXn85AnZ6pIoMqAqnFtxcf6E6N4IZAoSZKRwNhRWuMqQ1ACmtsgFgdAqFJE6h7X13JcBBJxGQfUY&#10;QiG2t25bqKwlsdKkccqnn39BVRrSKEUJcMby0a9/z/PvnnP33ileFcg4womE0kvu338DLVK++eyP&#10;/OHzZ1gDDx7c5r23H7C8zDm/yPj28285vn1KmkiuNg5/VRHpFC0s86kmyyumI8WmstgKrJBsCihL&#10;j/UCrQ1JJJiPNYIAbHaloHKeTWnQAoyDyuZMRgnTNEESQJoWSVEanl0UZIXnZJISx5o00aAsyqpA&#10;WiAFlbG8uMwYjyImoxGRCoodo1ghfULlPBZPaUJRqJFRAJTWRbuoAA6sjGEyPkbpBJNt2GQFtsjR&#10;0oNSGC9YrTKi1AYV6KokHUeMp1OEd0RpwsO37nN0NGY2cWgu8ZVDkPJyo/mnT6/4f/9pw0ePBC8L&#10;wSZJUD6FKOLW3TcoraUyFUpK4jiiyPN6PQpqeHEct8U+jdIZIihHzeczzk5PqYpQwOdrUIV1jvPz&#10;C7wP6uSbzYbpdMJoNGI0GlHVKl1KKfKiJM/zHaB4AK+HuVcURTuXjTFtMWS7lwKSUEDbqLY650JB&#10;YQ1C9zQqPhJEICHRtZqhsaZWwhREOq6V3Td4bKvC2qgCKqXI8pzlckle5MRxDAKMNa0a22QyYTaZ&#10;4r0nr0HQQb272AFKRlHUKr92wXR9xcQhgpn+3tUoeSqlKMui7ktbX2MLDg6q851i5lq1zlUlglBY&#10;bJ3FSxFUd5MRL5clviyYT464UIJffX3Oy1sVb44Ft8YTllcbktGYJE3wpQlkFFKTlyXCObT0ZJs1&#10;l5cXTOYnxNMx6yxHJwmFqfte6q3abtOuHjlNv9CtAS85V+87Lux9la2CwqWpMFbWyvBgTIX3ARCy&#10;XmdsNmuMsTXxAIFopN6nldatSrn3tgOwHt5HA6lFUK9KkxTnHKuiIChkSsqqpKwqRqPRrhq0c0SN&#10;8mJla4CHpSpLKmMoyzB2rA1EBVqrFvzejJcwLkWrIETte4rOftuOm44isguzgvV6wxP7mI8/+Ziz&#10;W2c8eOseaZJwfHRElhfoKCFNpyid8OzlOZPZMagIpMY4V5Ne1OCOjsKo1mpHBTiO45bkAWCUpnzz&#10;zddtEfyHH/6G1XKJlJI4TmpF8KZ43re+XjM3GhINCGNlyBdrYGY3qXV3AZs3+V79QsObfMR9Pkl3&#10;DMNWqaivFPsqv+xP/f2rilSHfK1mLjRAHq3VNT+vUScKNxPAjM5bIqmJdESSJERRhLWGy8sLhIAk&#10;TVoF8bIsrxX1zmazsEeYCup1N8synHP1eutbUgVxzfOlJiISg8rc7f01AD/vWgXbZs/bKS7eAyK9&#10;iZTAe4/qFb/u9H89KmUDALEObxybsgiAOimYTadYY/GmboPaJYdqiGj6Y3mrTuXbdWDIZ78pdrwO&#10;mJVIoZo3EpRafTsu9sXAu8A3GUhInGOeJAglKcqC8XjMeDRiNEoQgKlMTYwgMNaio6he1+r5j6+J&#10;qcKe630AOljrAilT07/++n31n2d3Dd2nZNq8r7EGXNTM0WbduIkAY2i/2Ecm1l0vh8CwXdD+TbHO&#10;0LrTVVLrKvJ2530DtuySdXRj49dR2G72l+ZzWkW6/x9UyW6MuQfm4ZCv9DrxYtNf+wrjX5Vn6Y61&#10;fUR5Q2p3N8XO3Wfb3TP2qcsFUrbdGTqkOjfYvn7uRnCNuK/XAXvH3+sA+tuVsRtvD+R0vOeawt7Q&#10;vYueyvW+fr5GEOi31+qqRgv2k0z4LniVzj9iGOS+7Se2wNg9ZCtDpBh9X2XfGr83L0dAmQWFZdWS&#10;42mtSZKYVbYJ75P1TuUc+AAEDUDhsP5nWb5D6BiudV1Fsb+fOOvaXMwb9+/x1oM3+eTjTyk3FWma&#10;cnp2xoMHb/E3/+mv+cm/+zG3Tk5wrqIsc4yxgVWuUdv2tEqXUsgWTOIBRTcfJ3Y7vte/LeDED68p&#10;zvmdtaEls8Gx2VSh/1RFHEXcuXOL07NTPviLH/DHzz/no4/+hU8/+5RHjx6R54HAxzuPqUJ8iXVI&#10;RQ2Ar3tTyM4cpM1b7cuL7ge87voNDdFQd5z1iaP2rdOv85r+WAzXYyAPyI7qeDcneF31fnf9CKDX&#10;AoFgPpuzuFpQFWWbPwjxgK/HtahjiBC7l3kRyAicaZXWm/tvQVoD60K/fWE/uz7XduP1LZldGF9h&#10;bDYERds+bNZr35I6RVGMlIrFYsH5+Uum86MQx4uINE6hJs7s5kzSUSC+c5advrA25AGmswnr9Yq8&#10;yImiiMlkwoXWbfu6bd1HxLtv7R7ao/p+l4ed/LYztiaQDLHzEJhMtnNzO3d9B+jbttvXhHeAq2ML&#10;rXXwo4DKGKI4YrVa4e/c5uHDh4GI6txjnCUvcpzzRFoHwKkx4AymsnghGcWav/zgXSK3hHJNQcLj&#10;1ZrPv1tyVQGjKV5pSutROtohPLxOptDpK9d5/ntAbf0+7u79N83P6yS6op0bDdmH6PwOQU0s4mtS&#10;KXaInroqwd39sSWd9D4QV7oKJ+1Ou5WUOOFasrN2nnt3jTzDd+5RJyFv0OTzmrinIb8M48hhK4Op&#10;DFL4Nq9XVSVJkiBFAOxu8pzjsxPuvPUWGji/uOJT9xELKfjld2t+98VT3r31gv/hh3d45/YR7x6f&#10;YEvDYpnx+NsXPHnyGZEWaGk5mUCGocSigarwVMsSLQWTUcz330uZPDd88e05Hz664NHDOT/6yztM&#10;57ep8gUlHhlNSVSGcGHfdBOBMppCphgcxmSsioKsLMg2JcLHzKcROgatIE0lRaEoy4qq8mglkEqi&#10;tMTUuX/wSO+JE03lLFVZkcQxp6cJm03G1VIwn03qfb4iTWM2ZUGajBCUIbc/SllcbcjWBfPZjNl8&#10;hPOaL7/4lsXFJcfHY9LJmMkkJssLrHWYwiGUJvY67Mc+jDTrHGUFXz9ZUohwtiAB3zkL7foTXQKa&#10;7TityXikII00iZJIbwNxLwIpPJFUCAFVTSxjCSr0lfEoIN/kNdmsw1YwGyuKcoX3U4TQiEjgrEF6&#10;CSLMhThJkE5QlRWb1YY8y5FKEkUqKNEDjpLSeap8hRIWrwReRkiVIFVEHCUoBN9+/R3PH/2RySgO&#10;edearDPVMVIrvA0MOVIKPI7KOKwTWAKBnPOezSZjs1qhY8FoMiaZJqhxjBOKhntJK43wjiIrKIuS&#10;snQ4oKw8UkM6ipjPxoxHilhZpPZssoysqiiNx1hJthZo4ZkmEaMkQkhJvs5Z5xYHqEhyNE25ezxC&#10;Y1gsl2HP0WE1TieS25NA2hkrR+RL8lVOUedh1oXnydMCU3neeXjMJHZUeU3AG2ny0lN6xXdPVzx7&#10;bojHgrNpSuRztM9QOsb6iNU6I8tLpIqoqgKvFdNRymwUMRIGu96gi4qR9xydzsgqxR+/XfD4PGO1&#10;Nvz3/+GI2ycO6QN5QZVZnPH42PH4+QVfPMp4sgBzLNFSoHXM8dkJk/kcJwTF1YLNesWzZ09Yr5co&#10;AaPRiEePnvDxx5/w8I03UDKcNFnrEN4jhWj91ZaIxe8j7+v6dDed5e4C2G86f++Cxbsg+VeRi+87&#10;77/mU+/Ju+5TlB8i+O1+fpNX6Pua/RzKjj93g2/cPXfv7nWvIr7v7u/d+omh+PC6L+XbaNH7Oh5S&#10;/fyIv0ZAut2P9+XpxN78xMEOdrCDHexgBzvYwQ52sIMd7GB/rnYAwB/sYAc72MEOdrCDHexgBzvY&#10;v8G2ilLb/wMDBbfNKzpSMOweru4exjbq5K5TZNe8S14Dz/QB2/3v3WK9fiF8v+3XD4P9ax2w7gfF&#10;d4pd9hxO7/us64XC7sZn0X+/b4pMOyAfoAY62kEQd/9gvfvZ3eLRLUB0uFBUCIGvwZevAlvd1JdD&#10;Y2qf2t8+5bfhAonAMt9VRGtHmNwCgvY9q6ECgG57mr7e95z643KfkuG/BkixLaynVTAXIqgVf/3t&#10;Yz78zUeM0hmRjHEoVFOkCvhaPSpJkrYYz3uPFJa7t29x/vwZVVmAt1xeljVw0iC8COpBMqI0JR99&#10;/AU2L/mrn32Pdx8ccTRLOBqNmE2mCJcjXQnS1arbHrBYLwKoXXukSJmlY07vnVKVGevlguX6gpcX&#10;z7m4XHF21yN1APnawgWQlw/FNuv1hsl0hhKqViSiVddxOJyzWOfRUgVwZFYwnqRoHWNsACBFkUYK&#10;TbHKGCdj4kjx4P4dPv7dx1wun3B8fMJ0PuVlueDJk3PyPOe9793l7PQE62MyJ5FacTI/Bqf46pPP&#10;+Oyz78iygnfffsj77z1E/vELVuuKcn1FZRxaCdaZxz5fczRXxFFQ3prGKZGpcIsSPBgkVyvDJs/x&#10;RGgpGUUwSoLSNMqyLBw+UpSVZVV6HA6UYxQppLBE0jFOQ5+UpWe1seAz0kQH9XepQtGdkwitMVaw&#10;WFacL0o2hSNNU+IoIk4i4kSivaMwBnB4KbEoVnmFtYaiMmAdqRLcmsWk4ynGeZxQbPKMWASgt3WS&#10;TbEhyy0zn+Cc5/TWbX78kx8icPzxD5+DMAiRM4pjquIKIwvKKubzLw3/94dP+OcvK144RXR6QnGR&#10;MTs64fjsFOsc43SMqQpMtQmgvUZFSuigeNNRHm/XPw+jJA1AvdkMpXVdXFeSV5bVasXi6or5fM6t&#10;W3dQSjGZjAFPmqYt8DGvgfbWu1rRiLbItSl26hdRVVXVFjO3c9t31h8h6rFsqWqlYR1F6BocL9VW&#10;4c3V6k1lWQbgAwGsVZZl3Ya6kNmCVjFJmhBHaQDUu1oJV2jwgrIsW3Xj9XpNEsU1kDeAqrXWHB0d&#10;MZlMcM5RFAXr9ZrValMDnO3OGtj83BSnXS9m3noPri4+VvW6aW1QGFYqQkq9sx/0i6eDykwouheS&#10;rVIbHmNLrJUkUYJPYkpgaT0XueDZ1+e8kTh++uA2U1khzzdorRkR5lJhPU6FPVXIGLC8eHnB/OQW&#10;J7fO+OaP3zAdj5Cyfs4qAG7agjTncH5YcaUZh1pHOOdrRWlBI1omBDgbgJTegfPUCuoVWV6wWWes&#10;1htG6Tg8Q6W2hEWNcrqoC/OFIIpqZUQvWpBTQ4bQzA2lNQEkrEnimMurK4qyRGmFw1OUAaCRJAm6&#10;VkVvgFW2BhZZGwguTFW1KvW+brtzIPV1Zd6u8nkoGI/ROm6VEvtF6r6j+jgej8myrAYWFXz66ado&#10;rbD2P3D79h10FKMtpCg2m4LNOmc6mTFKRiihKKuqBSk0Po0xhuVyWfupugUqh3vY+h1pkrJcLMmy&#10;jKP5nM8++4RvvvkKKSVRnAK0z3WfSnoz1hvQyFAhoFIKU1+763/0CycbEok++Gafv9OdS11APp21&#10;xQ0QONzkH7/K3x3y5/f5OTcpRN/0/iF/fQgEPgT6bfpA1wQNURwTxymTyQiA5WrRgq+kUijvWzKH&#10;ZnwAPHjrAUop1usN43FYL6MooigKjLUt8KgZe3TUfLtATYkI0UHLWtEFAPotRtH5a2tMX0VxH5B5&#10;KH5qwD5yj+KWkA0oq/kU2/rYEgVSUFUVAomOYyKtgxJUD/g5VNDb+s7UYIF6PWxEnWEYkjkEJG3n&#10;K+LaWO7+3I1Th+IjpRSlCcQrZVkQJaHI31jL0dGcyWTEdDKhzLLW/9jGZGEdxNGuwUoqlNSd+xPt&#10;WLDe14ppw0DZfvuHwOdD83xnDe0pfw0R1fVfv49crQ/i7a8/zXX6imZDc7P/mc3za9aihjCkWTOH&#10;QG79AvShYvZXAcK7Y/66vyFeK959VTzfX+v2kQ4MjdGhcdB/FkN9MZSv2BcLb4GX8pX31d8ruvvk&#10;vr7u+4tD89A51wKLwmeKAETqgCmGn+d18PWr8jT9vNY+goCbSDheTSLBtXvuggKHyEn+1JyBx2+V&#10;3294z01ECtt+ugn+zo3vH1pLbpo7r3N/u4BikFJRVo5Ix0hR+8E0IJw+MCX0f1UF0hGpFEVV1qqV&#10;TU4wfA9jefiZhnG7BWDHUcRolOLxjMdTjuYTfvDBB/yX//o/8f777zKfzqhMRVkWgXSlVYwNe30D&#10;dhUNsSSyHud+hxSpD7AcHPt1KnaQTGOwHwORXrhxhzWBKE3rCqUVp6dH3P6r/8gPf/gXfPPNN/zL&#10;v/yOX3/4a757+og8y0FojKNVfpSNOnpNTuBsTfIk9pNJdveJfftD16+5ibhy3/we2tOH9st9OeYu&#10;0WtQmB9WEe3mUXevvzvvkiRhPp8zSkcBkDmdUuQ51liUUrUfr0iTpEN+VROCSYHwW39TKYWz/tp6&#10;u4/QpAsSa8b60H49BOhqfBLR5o1rAqZ6ffZdcizpieMYKT0vX7wgSkZhbMpARNEQpDUqzY3Su1IS&#10;U1myLA/zq85XSimpqorLy0u89yRJgrOW45Njnj171omdxaBv+aq8+r5c9q7vcB083fjerjemh8ZD&#10;lySwm8+1tUI7NRmer1PZ3oc+BFBVhfOe8/MXPHjrTebzOd//4AO++vZrvnv8Hd5LpBKBdMs5iqrC&#10;W4OpStIk4d37tziKPW65RsQTPv7yBR9/cUWlI3w6Ih5PsVKier7DkL8xBCLvkjC8isSkOxa7arp9&#10;36DrhwzN+f77ms9u/MSbYo2b9pxmLHdz/ts8lg1rXcfP7YIPG0KDPoFZM5aHzq8C6WPIr0hBAH/X&#10;CuCmMpikfo7jMeblOR/+5rdcXlyxXq7Q6QlCBCKGTZXw+03JH/7+KW9MBP/jz97hr/+7H/HDOzPO&#10;X77k26+/5fm3f2Q0nnDnrfvMp2MmsWD58inF5RMcBomiKiuUVLx1JyFNJM/OM86fXPF3T5e8/f1T&#10;3nprjHEF2ntGcU10KyzWZVhToGRCVjpsEpEXHi8luXecLypAcnwkkQqUcsyPRmw2kiwLeVEPSBUH&#10;Ik9rwhi2jjiKSJKY9aZEuIzJRJNlBZeXJePRHCctOBMA9AiWizXpKEEqGKmY6WzCi+drbr+hEFoS&#10;RZAkkjzbUFYFOo6ZzCecX5XtWuItOFsTVPrwvEvvebbIuSqgBGTtS7Sxe6v6vksU2MGM4p0lVoJJ&#10;rBnHGleV9clVM6bq3GHN/mS9CDrKIpxvKCFQSJyr8B5u3zlmPIaLiwsW64x0mgIW4S1SCTwCrSIi&#10;HZGtCtbLDcZU6DhCaYmSkiLPavINsMagpMaJkF9V0RhrwZoS6Te8ePIdRVYwSiTCG/CgpQw+k5Lg&#10;6tyBFFhvAnEKCick0UgRxzGr5ZoXT17gS8vp0YjRfIpONE6EMydfk8ZJESGdIo4TytTiCktVepCS&#10;KHKMU818PmY+1TizpijWOCKkGrG4WrG4LJlEmqPJmFh6pITVJme5LjEORmPFbD7hOEmIvaHMM7yH&#10;ZJIyniRYKVBRTJKkJHHE8uU5plhRVJas9FQCnl14NhvBwwcj5hOgDCQKeeXwhaUg4uW64NHzDTqR&#10;nM0nzLUgthnTmcK6gk0mESJmUzoWWUGJJxqNiBQob1BOEuOx3pNEmnxT8uTRgqfPSnLgzp2Yh/em&#10;xGKDKRaYwuJKTawTitLw9eMNjxewFAKtI4wUoCXTozlCS5z3pElCnuesVyvKsuD4+Jj5fMrFcsnP&#10;f/6PfP/99/jgvfcQpgx5VmMDaagLYHhan+16zBx8UNuSd9eJLoT0tTo4gzH7vli3nxfu7q/XCElu&#10;2I/2nTHfFPftEMD28sJD8fMQsH4oB9AlevID/sS+c/3uXvg6JE/d/bpPzNvPHe5rY3tN78IZjBd0&#10;KNR6DteeX/d8pVeRDhzsYAc72MEOdrCDHexgBzvYwQ7252jqb//2b//20A0HO9jBDnawgx3sYAc7&#10;2MEO9qfbL//x7wF2Cv66Smqwy+beBYMPARl2ixj9TuFQ1xrVoj7AZ9sWdn4eKspGm8NoAAAgAElE&#10;QVQfOoDuv79zxb19sE/ZbregSbRtfh3rq5X176Vv/QPwofuWUl1jfPfe7bDs9/ty3+f11Q4boBkD&#10;IAtRFxfv71tuLKy/qZ9v+ox+3/VBHaKjNnX98/e34VVFAt1rDY2pPrCiX8h/UyHGUFuGvrpzSapQ&#10;BCt1hNARV4sV/9f/89+oSsd4PEcIjRIaJWUoTJZBXzqOYkajtL0vPHhr+O6bb/DWkmcZxlRYU9Xz&#10;ORRGOWPrwqxQdLRYZnz+2edcXJzXCiOGcapIYo2zhkgL0jRGSImtVaW9FFhXYVyF8TYUmImIOBkx&#10;mx8xnZ8ynZ4RJzMMMvAYeBnUhWpwoPceiQrgR++DWo5SAYjkLI4SBzgvQ7GVDeoUSTIOikbGIYK+&#10;ClrFOOvxxpMv16jKsL5akec5Z3dv8cab97m4WrO8WIF0jMYp9+6+yXR2yvn5AqUk89mUq+WSxdWa&#10;bLPBO8dskqKUx5oM4cFUYJwkN57CeJwIxY5BhUeipCLWAu8sSisMkFWexdpSWUscRUSRDkVC0tXF&#10;sRInFVlhqazHOk9hLLkJ/1daE2nVgogr61nlFcZ5dK0oFklBFCmkUBjnKawnqxxZWXKxKsiMR+k4&#10;KJBJjZCqVl2pMKbC2KCEWpahePXWUcobZycIb4lqkKsWJYhw33kZwMmRdKRpxOzomKOzU549f8GT&#10;J19x984RD+7PSHWBUp6rQvB3v1/xv/6fz/noheZcaJZootkJXmnefvcd0lEMOKJIUVlLWRZIJYi1&#10;wtYgBx1pongLUGy+8JBEobBYqjBXrxYLXl6cs1ov0Vpx585dxqMxVVWSpgmnJ8dUxtSA27JVItda&#10;EyfxzpxvitgbQHKjmuaatUopfAPqqwELVRX61XZJTOqFdjabhQLA+rrGVHgX3lPVKrLWuFZlSghB&#10;mqatojzAdDrl6OgIKSWLxYI8z9u2JkkSnllTgG4Mzm5BTUmSMB6Pd9YzY0xdtLvt16Hi86Girwak&#10;DbtA7Maaz9oqBTd7oSSKdK84rLlGB6wQkAIIFQD+vlGb857CWaxQkMzYOMnzi0ucdcRKEyuJFpJY&#10;R+TWUCKoUDipcEKQ5yXJaILQmscvXgRwVhSTzo6pwmLbAlNNh/ygC3zvAuCdoyUTcM7jhcJYU8/d&#10;oE6UFzmbTcZqFcgG1usN3ktms2OU0oF8QYc5KpUK5CVCBvVLGYgglNJIoWplRtGSoTSF4lEUBV8i&#10;UqRxQlVVLBcLHIFoZQcwIgRxEuO8I9IRSiqKPCfLMqqqBAIYwFpLVdWAeBPU2oWUREq31+36bc47&#10;nGgKzrfF9b7rUwrRymY679FRRJ5nFFnWAuYvLy95cX7JJstROkLrGO/hq6++YrPJGI/HQVVN7gLp&#10;ZA1Ect5TVlVoIwHI2/V94zgmTcM+ut6sibRmtbziH/7+7yjynCSJalKGjq8rBQjX+k7dNaIFn3d8&#10;ua6fTc//GFJObawLRHyVb9oHDTWEBk27rLXXVJyvK9Pu+mFDxZ77/L7X9Q33vfYmlaW+r7htp9+r&#10;Ptj9vKIoAHjrzYfcunUbpRTpKA6F6S48szhKAmHGaMTZ2RknJydMpxOyrOT07IyLi0uU0sRxgjG2&#10;HZ/Wmq2KZv18BV31c9mqa8oaCN31Q/v92gCCh8gO+uNjCJxyI2mYvw5wacdkrVLezEnVqH8RyAEi&#10;HRHHYY1J0gTvPVmW3ajM2YyjvWQp3u+ADIae89D9NPNuCOi+XQeug8eaeSqlxFhDFAXCkvF0wvvv&#10;PGD58hmj6RHzo2OUFJjKsFlvWK8zvN++F0DJiDiOcN6SpAl/85/+M5GOsKYK46oD+umOiX1xQ3c8&#10;7AN3d2O65qsl3NgzX/YBnof693Xm+b62DMU5Q+tDv203rUd9Iocu8O/aOGJXMa55b58EbV97hBD8&#10;xY/+3Z+UX/mnX/3jK2Pz/nztx4FDMWr/9/uIBYb6YN+a3B8PrwtQ3remDD3Pdo8fIDDsAsnC/10b&#10;y29zHPLaXjaUK9qOBT+Yi9ntA1pCmoYApE98dxMofd98aEDI/XWmC5JortMH83bX7bb9HUIQUa/F&#10;Aeq0O150RyG52+f7nvdulsy3PILX/y52cmmv+qyuDZH57Bubg/3bGR/GOJarDR/9/mMEEqUCEruJ&#10;dZs9tc3NKMl8NkNJwe07t3nv/fcAgTG2pg4QLdi1Pw+29yVQOgC+LJ7f/Oaf+eSTzzmezTk5mvNf&#10;/+f/ws9+9hOm0zG2MhRFhXUWWrKbQGzja98wjqOWCKdJuwkBSshra1S7P+xZL1uSnP7430MYEYgU&#10;JVvanfB8rLcYV4H3jNIRd+7c4b333ufd99/nzr03QEhWq3UdT3u8t7V/FYj2hKiVmkVQ9fV75uXQ&#10;/L0pZ7a7X4geOF3c6Pvuy9+9HhmT74z7fddnkKyz75dNJpOgaD6ekCZpiAOswxqDQGCqqlV/bnxM&#10;5yzGVAgCyFlpxSgdU6PIQl/LXVXsm/axdobvId7qrk/98XVtnnfA4S0gyztsDRa+vLhgMp2SJilF&#10;UYWY0FqqqgrEe3XcgfcURU5eFHiamDmAi7M8Y3F1xWazYT6fc3Q0ZzqdIhAsFws2m/Vr+bivA4of&#10;GodD+Weto3qs7/dZ+r7azv5Rd6f3DikEqllrhKyVdbeq9mVR1KrEEUpKTk9PiJOY5y+es9msSeK4&#10;JV4siiLkDpMI8Nw+nvCTD95mRMlqk/P7r5/z2y8usHFCOj8mHo1Dnli4OiHFXoKiIRKJfWc0N4EH&#10;h8ghh3Lq/fc3Y6X53iVs6O+R/X2+T0zQJX1oczL1OJb1M+v68OG9brBNQyRT/Xu5RszV8S9aP95t&#10;Y4Amh+udw1YVRVXinGC9yZBCMxpPibTC49CjMZOTE1wkqQRsiPnoD894fLXGyIi7b97l/hunHB3P&#10;iOKU99//gOlszsvLNc+fv0BShTW8jpWsqZCiYj6NmU0UShmsgSePM7LSoCMB3mJtWLOU8HifYVzZ&#10;KrdbK7E+AhUjpKKsSqrS4pFEsUZK0Drcv/MeYywIDUThHENptJT15iUDwarzaC2ZTEZoLTi/yFE6&#10;jH1PTabgBI+fvMRiSZIIvEDrlMUyxyA5PpnirWWzWpJlFic90/kMIQQXVwuMAaUVaRq3CtfGQmE8&#10;F6XnDy8MT3Owqs4vS7GzJ4d9NRCdtWOldaU8sZRMU81IC2IF3lYh3gveB77OAduaQLIhMNZKEktJ&#10;ohSx0nhnSEeKhw9OKasNVxclUmmm03HIhScaXROmRnGMMZbFakNlDTpSxLEm0po8z8jW67DuSA1C&#10;o3QKIkHqBBVpJJAoSaoVo1gTRQLv6/Mi71Ba7Sp8y4YIwODwZGWFimJGaUwkNZcvr1hf5pydTTk5&#10;mSOTmKomQjVVhfeGSEoiqUiimHQ8QsURhXWsNiVKCk6OY+7dvcV0pHG2YLW6QqgInRzx+NmGp48z&#10;5rOUs+MJsyRBCiiqistlQWkFKopIU00aCWS5wZUZaRoxPzvl6PYJMpZULuQuR0mMFoKrlxfYokJK&#10;TWHhci1YrD23bo24dZSgXYECqiIQEK9LwbISfPV4jYtgOlWcTWMmsuJsEpEmmqw0rAtHbgSr3HK5&#10;LrDSoxPF3dNjjmdjEgmuMiyvNhS549unS14uHJkQpFP49395j/fupsjqkqrMMBV4H+MQPDk3/MvX&#10;lo+eOfx8hlVQVobJdM7p6R2yvEIoGQilioLVcoWSkrOzs0AOXJYsVyusdbz9zttMp1OUVjX5DSgV&#10;zgppz/kFohnwDbMLfjB2D3mmoXqBm8+Th/Jg/X12X36p/7ndM9uhWHqIhLD5W1VVe8ngbyLx3Oef&#10;9cH8r3tO3Pc/XhWjDuVAmn2sG3cPnUH3z3naL0SvJkSGcwmhdq7bz7EM7ffee77/Fz8+FOUc7GAH&#10;O9jBDnawgx3sYAc72MH+7O2gAH+wgx3sYAc72MEOdrCDHexg/wbbHpj6FlTtnO8UNzRfzSHmfkWx&#10;fYVnXYXu7iFqn9V9X2FiXyFuSNXseuFaX7n++j3vA9h3lUleVUB3k5LbcDGZ2FEGa/pHCLlTfLgF&#10;aw2rtQfVlG2hQfO+boFYv5/66ipdcMS2Pb4FGm6BmU0tb10wx36FqdftpyH1pZtUALqFpa9i8e+P&#10;ue1nbNVku9YocDVKNH11pa5CzRDgrP9s9o2Fbp8MF5j7awAQJWWtgqvIi5Jf/OLXLJY50+kxUuqg&#10;MNapog4FdqEwsizLWgk9Ii9yFhfnPHn6lDLPqUxJmqZssnVQ8DUOJQGhAEucJOT5hqqqsFrw248e&#10;8/jRM96+f8x//OkP+MkPv0cagbcOlxuUFAipENhWzczha5CvagHIzkq0TogShUWghMMh8dLjpUdJ&#10;hVQQeYE3DmcMCBWKwypbg5xjXFFgHDivwEdo58jWlkhXTGZjXJRQ5AbvLGmcInC8ePKCZ0+f4cqC&#10;h2/d49GLC4rS8O77d5FS8utffcS3316SF4Y4Oub4tibWEUJIiirjzbfuk2822Crj8ZOnbFZXHM1S&#10;EiUgBiUi/MZSOqgQLLJQ0Hs20ygVQJdpHMD469IyG4fuLgrJInPE6xKihFESMRIebzV4g/Fh3mWF&#10;Jy8qdAQ6VmAdIxEK29I0xhhHZT1VZSmWFdYXjBPNKNa14rZgNh6hVMWmrHDCg5G8uMx4cZkxn8cc&#10;z2cksSZSEu8dBheIB5xDYbFlReUcWseYssBpyXsfvIPkDovLC15e5kQV2GKNxKC1YrG85MN//g3H&#10;E80Hb9/lzTemQAYq4rtnnr/7/Yr/4+8veOFiCqVZlIa799/k7r07CAFRpGqQYrN+BUUwgSfSEaPR&#10;GGsdQokdcElTcD1KRyil2Kw3lGVFXpRcXF5RlFUN9p5gnaW0Jc4GoK2KNAgwNgDKkzQmIaEsi6B2&#10;7VytShjWbamaAmG7LQi0rgYP1vunICh8eU9Zq21LWQPQXa2uAqxX6xY8oaOgSu5agBB1sWzFKB0F&#10;ILHzjEcjyqrEmIokTTg+PkJJxcXFOUWxBb8HxT9dz8WgFh8KoRRRFLVF1c55Fosr1us14/E4qMh7&#10;3xKxRFG0s4c0bbfGtOruSqla4d7tFELv7l+1+nBdUGeb9bUurrK2AY77dp3eFv13QVtNQZ6gshZv&#10;bVNhCt6jI8Xaa7JCUr3MyY3kvbtzYl+Cq5CKoCopNOs8DwV/VrBarJmfnRIlY1Z5gVYZOs8R44iy&#10;rIKivQvPoPUdXNB29K4ePxIECmtMDRQ3SOlwZVkX/CuE8EGNZ72mKE0Yz0Ii0IAMoFpZq+3U24WQ&#10;oiV08B4ksrN3QFlWIBXpKA0EJcagVCAVGI1HeBFILtbrFbZWtlIqQsqgGhRFQY3PVKHo2VqL0KIG&#10;uVcICUoK8JLKCYq8xDqLVBolA6BXqTDug1xko1a/9eeqqkLKsL4JGV4v6JLLBBKUqB77+WazVTxF&#10;sFqt+PSzz3jy9BkvXrzEE/ZxUxnu3L6LUmrrHzb7sxQ4L4i1ZpqkrDfrVsk5TQMIxVRbNXdrLUVR&#10;IjzYquKXv/wFF5eXRJHCOvA+kLOwQ2Qhris+94hyGgdVCBEkS2trlOSbsd1VK+/6bI0SXb+oc8gH&#10;b9apQHyhd/wd51yt9hjWWhCkSQJCUhYFo9G4HpdFp3C0CxL0e/3Avh/0OoD9m1Q/9ymbX/M3b4hH&#10;gipb/X7vsSaQz5yeHJOkI8oiIoojIhWzipctENpay2Qy4e6du6zWa87Pz1kuMqrKkKQpSZqS5Tna&#10;ugAuya/fR6v+yC64b59S1E1qikophBPX1KD6KlFDcU9XXVdQq7DV79e6JqXovk5cB3BaG/asZq1X&#10;UmKsJYoCQGGzyTC1ymk3dhSCa8+xX6DbxkKI3WfpPbAL6tqCDUJxtagl5BsVekStdCW3SpENKLNd&#10;G+p4S6qgIN8A/eMkCfPaC+JkwihOEM6ClXjnqCqDEBKtAhGI1hEC2QGyKlQ8QmmN9C7s1905Uceq&#10;3l9Xad43D/rPdEiRvQ9WGipg3qeCvg8gt0+1fSjO7cbprwLM93MB3Vh1qFi8SxbUB/r2gdRD1+/G&#10;yF3yoq466S4Y+9+mUNaP6/8UddJm3e7HzPuK/F/VjptU6PcpeN809rqftY/Eb2icdtexnYJ4IVo1&#10;1n1q7vtU7fflpPoF90P3vgNKu0HZvQ8IGAJqtN89r+zj7lwaIuRoQfF71gEhrufJtn3Z5PVoczhh&#10;w7m+3m5Vw/fncpr8UDfX0X1++/q8D+jfRz6yr9/D/NnuHUpvVdOrqkIlIW6xXWXD+ksoifEO5SV5&#10;WYZcm2zyZBJ/g1Lhzpx1AkftL9Uq2FJI0nTE7dMzpqMRZZVTlgbjbOjjEP4RMiFBjf7i8oI7t28z&#10;TtLg0xJAWtY7vHWvBdBu+/sGP6tPvtAFf7a+pSfskx6wQQG3ciVJHPZGrTXvvfse9x+8yU/+8i/5&#10;9JPP+Oij3/HJJx9zfv4CZyoMFilCvkcrHZ61C8DSBrA6NOZvsn33ftP4GNqDXqUy+apxvo0txZ41&#10;YN/9CLoAsEYF/v5bbzKdTrHekRcFxho2m4zIh1ivLAPpznQ6JY5jLi8vqUrLeDxhNp0glWpzAWEM&#10;m0CaJGQgyWsB1HLvPQ6RbHRjja46aJfo9jpBwe5rvAukWnEckaQJTx8/ZjKZoGQYR1pr8qqksoZ0&#10;Mq59LxfGX1m1AGRjDEWZh7yjc4wmY8bjMXGSUOYFSitOb51x/vJlSyqnVNRplxsEqA31Q/d+h1+3&#10;6y+FeKsm5RTXgfdN+28E4NfA3yzLUALSROKEa/eLzWbTtkVHEVVZ8vjxI+JYE8cxy+WSqjLkpuDs&#10;+Ji/+OH3uXz5nC//8DESePONU378wfucTBK+/fI5v/n8EV88XRNNpsznxygdBaVt0Z0bDO7N/dx2&#10;V/V8KFYdIkTsrjsNyVp3bnZ9mz75QhOjNnFqM44aIrmhtWKXAMdt57LwrSq3da4GbYdwwtWkKd29&#10;cNsHvs3t9FXc+2tL01d9X2u7jrDjdyZJEnIVrs6JEfIxQZHdIzPFYrFilI6ZTGdMJ1OSVDCKRyAi&#10;RuOEaZqykCmJjrHzgl99/pKP/vALvvf2hL/56QN+/O49Jumc33/1HY++/BKTXzJPQc4k4zSAhK0p&#10;EXiMc7giI9Exb9xOSUYl6ZXn4vmafLnh3t2U2dRR6oJRDFoKtFIkzgfOP68CCaIDKwRVKakqsLLC&#10;opiOBKNEMpkkRLHCI1ivSkpToLVjOg652DzPKI3F+ZogUXicKzg+GmF9wtdfX8DtE2ZHKd4XVLYk&#10;jhWb5YZxOiFJYpzzzGZjvvvmOaNxwp3TGTpJieI1z55cMZvPSccJKpZUG4eKwDqDcgrvwnPNK7gq&#10;JM/XhlKo9ozF+ev+qVCyJTVTda5XCEEiBZM0YqxBC4uzZmfftrVv461HIomUIlD6eiIhSLREuOAb&#10;xFFEOgJEiXUlQgoWi5yicIxHY6R3aB32q9IY1uuSogo5m3QyYZymvHj6nM1iRRzFCBkjVQJCYxxB&#10;OT44rSRaM4okkZKYahPOX1C1SL1H+K3/LpTCGEtVVkglsC4Q40aRYj5NEU4QK8+7794mjiOMdzjh&#10;Ka2piRc8kRZI4VAK4jRCRJpSOG7fPSMrLJH0vP3wFpGQmHLDZnPJaHKMjiZ89uVLXj5fcnIcMx+l&#10;+MpRuA3eO5abitKBRSC9R1iDLyqkhOksZXY8Q0/GVEKQlZYKiS0M59klxTrD5YZES4yHVQaLFUzn&#10;mnu3R4ykIlGConAs1wsqL7Eq4eWioBIwmUYcz1NGked0kpLEntKUZGVF4ROcEKytY1N5zo5S3rp7&#10;xoP7tyk3S6q1pSpgsbZscst57rhyktw4fvzwhPffmpDIjCLfgFc1abHk/FLw8dcFv/vWsFGSKI0p&#10;TUGkJySjCZusxBjBycmMzXpDXpRYB2dntzk+PWOTrWkS57/75HN+8Onn/Oe//iu8cWitcSb4e847&#10;ZOCeoEnAdPO2Q+f3nU3xWuzwKuLN1/HbhuLcbhv6MWcg7Xh1/UJ3n2rW/W6e6iYA/M2ETtdJUvr7&#10;zE4M2NtbujmLm+L2bk5mKL8xFPP0czzXaxO2vgOIa3m7/ufuyx309/6DHexgBzvYwQ52sIMd7GAH&#10;O9jB/tztAIA/2MEOdrCDHexgBzvYwQ52sH+ldcHvQFvQtvuaLQB+32Fmv7iyq5Zz08Fn9//7ipz7&#10;v+seZA+pkWzb59t2d4HN3Ws37xm63m5B/nChbLfd/QPcoWt1+7f7cwC7DYHju30yDIaR8mZVsn1A&#10;h/59Xj80rwts62LLbWFbR5kRuffZ7mOn7wOhhtq+DwS/D3BxE6N//ak7PzcqwtvrbQvJb1KSAa6p&#10;w+1j7r+pD4ZtWKFPIGslafjs08/4/PMvSEZzpIpqpdkaWxhgpAipiJMogJdNUGdxONbZmq++/Ybv&#10;Hn/H6mrBrVunvPPOO1wuL5HO451BK0lZF2F7R1AH8YbKBnDi1crz+8/OOV/8juXa8P13b3My0cyi&#10;iEhKrC8QGJTSeK/AK6yFrCrI84o0SojjBGQokvIYpCaoFWuJ0bVOmhNIL3F1YWAAvEhWqw0JMJ5N&#10;EMmUUggqqSk2hqqCWEiWiwIhFOk4oRSwXG6wqeTl8+c8ffwIW2QkWnL7jbtMzm7x299/wvPnL3j7&#10;7TdwSH75j7/l0aMVRfXPPHz4FvcfvEmW53z+hy/JNyVeAkpROctynSF9RRon6FSRxBAlEK03XGSW&#10;LIfz3FBVlpMjTxrH6FoBexQLJnFMkmWstMNYwfOLgvWm4uH9GdMkButDUXlRhUJC5yhNIAyoqqAK&#10;KJ1HWI/WCXEE1jvYlKw2JeuNoaocK12iolqpDcEkTdCRwgmFQaATw+Vqw2VWktlLbh3PSLQIz1+G&#10;YiehJJFQOGsR0YgkTcnLS1QSQ6S5Whkmp6eMTxXL1QqTx6wuF6zXhmQy4+7dMx7em5KIc5y5wKox&#10;H39j+N//2yN+/lnJpYrJiXDG8e77HzA/PsbZoBxW1OrlzlmqKhTo6Vp5/vjkhMlkwsuXL2vFXduq&#10;dDQA0TiJqaqKTb6hco48z6kqw2g0ZjabtcpLDRD5ydMngCeOIxABrF6UeasOpZXE1pjVtui8AcxF&#10;MUmSALTtafafoNwe2qa1aoHoZV3Q24AOnHNU1lxb04QULWgvAIs9rv78xTKoccdJxHg8AjzL5RVF&#10;kQMB9NoA4Ldg9AbMGAoby7LCOU9RFBhjmM1mpOkoAKnZKqB0gbTdPddY2wGEuxaE0RR3dYun+yC0&#10;HYWxcNODRWhbgGuN6qFRlNkW0HvvmkURb8MeKZXAVx4jYzax5lujKJ4veXg0JnUGhEQpTZRMWGZZ&#10;AMUqzWazYnp8xGgy5tnFivlYUeQFOhqD0u3YaZZv78DahphmO0bwQSHdWhPA9c6Cs3jnWG+C0nue&#10;52EMygiBRtdEJm2hoAvgWe9qBdW6rjuADKIOkCEUbiutUDpiPBoF5faiQEoYj0ek4xHGWhZ5TmVt&#10;TcYQxl9VVTtzyLlQ/CiFR9Rjz+OQPoBdTGUpshLvfFCfVxJng8qdr5HVrvYdpBABmCoFkYpqAOJW&#10;hU1JidbNOJWt4p4UgjLbUBVF2O9rkglvAWe5ujjnFz//B1Qcce+tN/nZT36KRAa1ROgpISuU1jgg&#10;VpKzk1PW66BuqaQkqgvtGxKGsizJs4xxEvPLX3/IH7/8oiUGklK2rxtSte2DkVt/sfc3KUM7fceP&#10;7BPr9MEa/SLGfWpC/SLTbkGlUqolswjkA7b+fZgP0/GIyWSCtQbrbM/PFTsqmK/y4/b5z92Cz5vs&#10;JnBY/16dt2GN7PmHQNjDaqBlM5bwoQDe2kAQolXEbHaE0hFVVVJVZb0+R5xfXLJcrcjynHSUUlUV&#10;ERE6jjiez3maPcE7i3UGIQF/Xe3XOdeqzW2LWeu2wN6i0O69GGt2Qeo39PU+ZcdtnCFB2O049K51&#10;m30bA2xV0sNa3FGQqt8j2IJ4GiKm3fZdB65JKdt9ZWe/a/piSIW04zaHfhS4ruq73MYp7YeIANLq&#10;F+t2ib7aOVSrrCIE43SEFAodjfDe4Y0BqakqyybLd/rQGIupKqQUWA/WeSbzo7D/eo8TIoyLTnzR&#10;zPNmf74pphoiDOv6CX0Q/ZC6bj8e7AKc9il59tvQVdEcUjMbUma7Ftv0SHG6c7T5uQGoG2N6hAUh&#10;VjBml/Ctq1zWnw/dsdgFMA21bQjY+6+1PgB4aN3rz5MhIFnzfLvF8v+afM+QKt+Q6t2ryBb2gZqH&#10;3jOUc+mP0f7etNuHaoeIrr8WdAny+m16FQC3IULxDIP5/xTw7E391f/9UC6jn0t61X7XHRt90HlD&#10;/OGF39IW1njAQbKcG5TZ++1s9oD+GtD3N/rqf/vGxatUnMO8DuB3Zw1lWZCko3YPsM4CNclXZWq1&#10;dYX3Qe1dSyiMaeO0BnC6L2/V7VchVNuPreplTboVx3HwF6Ugt8G/914gES0xoVKKsix59Og7fv6P&#10;/8C9O3f49z/5CXfObiOVJI4U1gsqv10Ld8gy6tjv2tz0w75Pd5e9TtCg6tjEhf2yQ8Lp6naHOKEm&#10;ktMKKQRv3r/P/Xv3+clPf8qXX33JL37xCz79/cc8e/okjDftg4q3D/kf4cVgjq8Pvv5T5tQ+MPa+&#10;NWvI5xkmyxwCKTVgoy0Yvg+O7q893ddEUdSSxmVZRpIkSClZrlbcvXuX8WTCk8ePefLkCUorolmI&#10;+5M0AOAnkwnT6QRrPPOjGVIKlssVy9WaKInrva/OKThDVVU782Ro7+sCeftjI5A8uR4ZkcD76yDf&#10;BmQvOiBqhWpjxZD/kFyeXzCZHRHHCWmaEtXkYloHooSiLAKIX8qw/nbWxDiOsc4ynk7RWnNxcYGp&#10;CeeOjo6Zz+dcXV3txE9ugDjlpv27u87uW2PD+13dPvaSB/V98/4e3bbAebzwGBPIO0bpiDiOt+t3&#10;vU4LIfBCEGnNarng+fPnPHj4kHv37rFYbcg2SzSe2/OU987e5Ef3NFp6ksgLNZ4AACAASURBVNEI&#10;rSIePT3n57/9jEcXOZPjE9LpDO8D6LTZA3xDKDhwVtPkzrrrdNdP2wWYc8137H4Onfj7ms/dIRoe&#10;8oX61++D57vf++tA2z7RUO81e59oCYdbKsU9xDrbM7AtiL8fm/fPgPaNq+Z1XR9fa41wW8C0szbs&#10;Z/UKo5BsNiE3ZGzFkZuC9yjlsJVBagFxxLIskALU0Zh0fMofLtb8y//2G+6dfMr/8jff593bU0ZH&#10;t7gqViyyAhQwiZnEAiEc3hmUD0rfAkMqY24fJaRpRRwZlit4/E1GcVsxm0hWqmKUCMZRQiI92BIZ&#10;pahZyuUqZ1NZShtTWDDegzAIL4m0ZKwFSM9kmpDlFXlWYGoF+qN5wlgn2FWGsQ7rPM66QLQiHbNR&#10;wtnpmMvLNck4QUcRhcnqnJMn25QolVKUJeNxgpbw+Lvn3Do95ujkdiCQLQqKTc78eMZ0NubifAk+&#10;5FK9BFM6rPWUSJ6vLCsvQAbAfxOv99dE0SXLqDdULSWTNOJ4kpBIwBaU3mHq3LF14IXA4RDOE2uB&#10;kBrtC7QQpFqihcP7CmMNsYoRKDabHK0E6UixXFZkWcWtI0USxzhfUVYFV8sN602JFJI37t5Da823&#10;X31Huco4nd7C1HQ+Smi8kBS2JI6jcL7hPEpIlNBIL8jzAofHEkD69TIWyC+lo7KWdVbiDcSxxhMI&#10;4Y6Oxjx85y2EdeANFxeXZK6isB6lPCoO+0CiHZH0CKGII4WXjnWec7FY8uCt+6SxJFGCKHZkyzVl&#10;sebW7TOMjfno02e8OM84PooZxQpMTmkNRoL1ktIKnNRYUz8jG8hBJ8cz5kcpMpGUwpAZ2BiPKQ3r&#10;xQqXGcZao6QmqwxF5bhceZyAo+mYRHmULTBW8/zFhtLBeD7l+aJklRlGM83p8YjTScLpWDGOHEks&#10;yTIwvsI4gUwTEj3i/tGUN+/MOZlo8sVLXj55iqtKvNfkpeRqXbFxgtJDmmp++O5djkYV2BVSCXAx&#10;xsM6t/zxuw2ffmt4VsGt9x+wMQWbZcV4eoKXERfLFWend4mjmCeLZ3z73WOmsxmT+THGhzGZxCNs&#10;UbBYbvjVr3/Dj37wA06PpqAU3ro6+y6aFHvfDR2MYXfiWe9wgp14/lX+4BBBWN+/6e5L+2KxcMze&#10;I71pyLW8uhZ7tv5NnS8YAngPkQnt8zH7MXefdGgoJ7JLyLJL0N8SEA+QDvbJ1Ptn2/04s2lnk2vp&#10;n3f3yWquKcLfQPA3VPPR/bl/rn6wgx3sYAc72MEOdrCDHexgBzvYn6sdAPAHO9jBDnawgx3sYAc7&#10;2MEO9m+0faD0oddJKXfARK+rUrcP8DxUIDR03b6iD+wW8d5UULy9P+gXLrYAjs6h7jAT+nAb97V/&#10;qL1DheZDh8avUoLsgye6fdxt101qc/0CvX2vGwJObf/ODpj8VWNgf9/6V7Z7qA/7fdFXbu8z5PdV&#10;ZobUfoYIGIbaOqT8NtSuLmhhCLS2b5w3IBLnQSrFd9894sMPf0sUJSRJQhTpVi25VaGWslbvlbVq&#10;clAFNlXF00eP+OMXX/Di5UtsUXB2dkKapkE5RBQQJxhTIiqQOqjZKqkBjfAe6xx5ZbEKvnm0APd7&#10;smzDT77/FmqmiHEBoCkcStm6GNpTGcdyXZBlGaNkxK1bp/8fe2/SLEl2puc9Z3L3GO6YN28OlVkz&#10;Ciig0ZORkplItlEmI2mUTAsttOmFfkv/HO1oMpM2VDclyhpNgAAaAxuoxlxDZuV4x5h8OIMWx93D&#10;w6/HzUKbVur40tLuFBHufvyc8w3+ve9LlmqErFV3kHhig7dJDdZWsdnKeaSOf4/jppE4Ls+vEdIw&#10;Go8wRiCNZrG6piwLSh+wlaIsLsiSCCZczEo++eKXOF+xN8kQoykSycopDo+O+PpHnlWx4vXZNW+9&#10;9YDVH1l+/MNPuLxaED79jPE4i2DxsqBYLVFG4YPGWUXlPLNlnE/ZSKGFZ18pjMwwqsQIOLu2XK4C&#10;K1eyNw5MRwYjBUZp0iQFF1AiZ1UJlkFzeW0pq2seniZMdUKaJuxJiXUglaPwgmXlyCuP92CDx1rL&#10;wViBjPcpNQoxzqg8XC5LSudJEkGaKNIkZTRKUFJhtMYICEoSFMxXJQTPqirJS4cvLUqbWlkPjDJU&#10;XiNVAkJhnScvPf/3X3/Cq5eXnJyM+fjr9zBJSTrSlPmI5y/OmOxr7h9kGJNj7QIbFD//1Yr/7a9f&#10;8MnLwLXKyEWGGWe8/eghyShjtVpBiHNaa01Zlq16eTPfrbWcn59zfX3dAnYbVekGVD2ZTHjw4AHe&#10;ey4uLlgsFkgpo6pYkuCcYz6fo7UmTdMbxBXN8VsQcAOwCwEpI0lECIHKWXQHTNo0gzdA8W4DcFVF&#10;QLkxBmNM2/CtlCJJouq2cra9xq6/6iuSAS1wrixLklrFvTlOA6BoGs+ba2iuo2mi6vtnay3L5TIq&#10;IeU5aZoOqm8159s0TjnnSNO0Vgm3G4Ctpsm+2asbMGITUxhjNhrZtyl39lUF+yoozXG8j0BrCZRl&#10;iU5SvFbkIVA5R77wLItrHk4M+2mG94EsSxhNp8yuL8lSgw0l57MLgoSgQMjY/F+WJSFpju1atc8Q&#10;At7VCuAhgmaCDzjXNJABQeA95HnVNjc7FzDJqG5UWzeFtX6go4LZ9z0N0Lfv2yI4J6HWVEcpQTYZ&#10;k45HLSjce48xpr5nrgYHCkDhrIvK8lIBnuACvlYcFMiopOY9ZVnFdWJ0JGvxoT13pOj5t/X5GZPU&#10;99TSqMjEedv4StGuOyFgsVhEkFo9Jk3s5ryLDZlScnrvlG984xtxfZuUxWJVN/R1mtXr+1QURSQR&#10;qUmSvPdUtUJzmsbm6rIsKYoCJQVffP45n/z8k3ZPiOesbo2h3/TzNuByXx22Wat9sGfz+24M1I1t&#10;h8ArXRW7NE3x3kfSCwdKglICaUu0lkgF17MrKlu1oJ4u8CHO8zcrCd+myPtV4qohUGsfZNf9WQp5&#10;K9i0C1ZoAGpXV9ecno6prI0tvjXhR+N3xuMJQkciifF0wtGdY4qjnKdPn3B29po/+7M/Y7lY8OTJ&#10;E4piSVVVLfHIUB7VnHMbh9dx1lD82Zxz81ktwOMWzFh3LgzF5BFEJzb4oZo1WJZlS3DSnocU4NnY&#10;0zebmyPhWOt3Bua4924D4N6ft9tAtrflKd18ZGhOrVV8a+KMHrBmHf/XZGkBiqJgNBphvSPNMpwP&#10;zOYLpBZMTQLWcTWb1T6yJl+pXASNeY8LkBiNkpK9/b0aAO+p7OY97QPBb8sNhnLt5t52Y5P++uo2&#10;RvdBQ7eBufpxR3c+9Zupt92XflN6v2G9+XsX+NkHYvVzQudchGOESMLWB9z3VW6b9wzNt8297Hbw&#10;/u9rQ8QetwGa39Q0PkSoMvT32+oy2/bi2+oFQz5p6G9DYLD+fjeUf7dANBFBw2KgthN8hITJdvw6&#10;e0rYXPvr9w3n15vXUKu81oAe0QASmvpBS4ghBn307QR4nWPX+5MPoQPG84RQx0Q1YSONwmZHRXot&#10;374dVN+/NzH2ZXiuh4DzjZ8UrAkw19fdP9YNwNctdatm/XTziiFl4aH9Z3A9SNH6uYZcLMapGqRq&#10;Y04hBFJJhBTo2v87a8mLEqUznI2Kj1p1fV7Xd4nhOpeMpDmy9b0CpQVCeZQSaBNVakX9Pyqgi/bG&#10;i9avBp6/fM1vP/2U3/zmt/zxt7/N228/5uTkTk26pFqyTd/UKn1oyTHXyNUQ1dsRUUG7mWD1wbqE&#10;jv1YwrfkK/HlobNWZE/p3AePqHMZGwQmSTg5Pub46JAP33+fL754wt/9l7/jpz/5Ca9fvaQsc8qy&#10;IBFxjlfWkiRJu659fS3O13txmxvUiMDfo1Y9VDMb2uu6MeEQ2Wq3/vdV9vMNIBVNXKl6a4U6vzEU&#10;RR5rWt5xcXWBUhKtowJrWa14/uIZ070pBNBKgYg5a1kWZFlGNsqYTicIIVkVEQQrnaammAUiQV+T&#10;LzbruJng6/sf6nxF3IgLmji361fW49UhZKpJkdZ7RFMfkQRrSYwBAUVRorVhuVgyGk3xzpHnOaPx&#10;mEQbFstFXaOIOYhOUyprIwhWSrTSKKWjUrkPzOeLGG8qidKK0STj5PQus/kc71xc/87W5y3euK9s&#10;86/b6vaxRpIz0SZ+vhQQZBxnTwtaD+Kmn13vm3U9oN1DHXkRiR21MQih6zGXuBCoyrImWBNMpnsE&#10;IF/l3L1zwvnZBcv5gvlyictXpNIzTj3z6zOWK8Pz84Lv/uR3zHzK3bcexX041OuvIeZAEHwzWbkR&#10;6zXkjP39f0i194av7hHsxjnVgP1ibbgBHoawBkJuxqY1GVxD7tT6yE3/0VWp7ecBDZ1A3990ayoq&#10;xLzA1bWo9t41sSth/fwnrNe8dR4V1vu76MVTXXCnDyGuu9CJ3Vq+GbHOoYPAmLSOaVxL7BJCJEu4&#10;vLyI+6uJQOFIQGeQ2qB0htBxBy+0YnrvIT6Z8DJf8b/++5/xtfsjvvVoj7vju0iXc7VYcHm+4nhP&#10;cecgIVEGpQJeuEiIi0NrxYHKEKJglAUur+Hi3BG8Jkk0tnTIqSdRnuBifDbSAj+ScS3IhPnSkZcF&#10;s2WA4KlcARIODhJG4wiCt5WjKB2LlWO+mDOdTpBaQ1mRFyVlYRFoRqMMIwUndw64uHrO+dmM45MR&#10;Qkq0TBBJYLUqCGEez31/wuFBxuvXOa9ezZlMx5jRCLW0LJZz7oRj0jRBSJBK473Dek8QGic9lyvL&#10;q5mnqglEpTb4hhi6U3f0PiBDQMmaKDsEdK3eboRHuiqCxUXAKEEhRCQF8DUQuKm51OQlWigSLcHb&#10;mpRRIJXCWk+RQ7GSZIliNILLa8tsUdT1fMXV7Jqr2ZxV7iBITk/v4z389refIhwcHBzHup7QCCUJ&#10;0tTzUCKjxnsk7wmRyNOLQOVjfByx7wFVz/PKOWzpKKwjzyuUVIQqMJkm7O+PObl7RJ6XfP7ZEy5e&#10;vQKpcFJS4hlJwd5ehgoCbIXAI4KkdJZ8lfP5ly8ZTVKeffkFY6PqZzAWW644PDoiLzx//+unXF15&#10;9vcMqVYIH5BaELQkLyvy0mO9Iq8iEU1qJKNUcnI4ZXo4QSQSryIxUll6rA1cXc7xuWWkIoVRaR2l&#10;DSwLgRNwdKA5nCQYIpHd+fmSlfWMJyMu84JX85L0YML0MGGaSUZjQzJNsFWBSie4AlbVHJlNQMU6&#10;Qqol2lcUswWrq3N8UYEUzPOSZQ4LByuvsc7xp39wj0fHCi1mvD6/IEsSPI7ZyvP0Zclvn5c8nws+&#10;+q/+mK9/82t85wc/ZLEqUYnBeoHSCePpmNdnr3n27Bnj8YiD/X2MMSyXq1jTzxJkYliVBb/97Wf8&#10;6Mc/5V/+2T9DKI1QriWODCJsELb361pDsVbc96PvbEh7+vWKrh/YljPfpgq/jUS9ITsPdb6AaMhk&#10;Y4176Pl0/2ufkPQ2kP6biPa7OVmfuG9bnnwzbmlSg0jwGGOTm/Fq8xxJbMlju8+om+c//TribTWR&#10;20juhv52g+Ty/4N6y852trOd7WxnO9vZzna2s53tbGf/f7AdAH5nO9vZzna2s53tbGc729nO/oE2&#10;pNx1GyC936DfZ0MfeujdV7ENW1SmtqnzfJVz7p5vv+HR1Q2c3UbA2CDI4Hn02da3jcXQsYea5/rn&#10;NdRg2yUV2Aaw71/b0Ji8SQXyNrB+v+lgaKxvnBu3kxbc9vshwHj/of9t17Ot+bt/jc2D/b4C59A1&#10;dpVmokqzvtFc1wWnD51rVzlnSDVtG9P9poLhGvgopOLy+prvfu8HrPKKw+MTpDJx7HsqkG3THaFV&#10;8i2KnJcvX/KLX/yCly9eYIuybXh1zvHo0Vs8e/YCZy1lGbvynK2oyhwlVWzatx7rHS7AIvdkqeTT&#10;pwu8/5zUZOx960OcrxBOkWiFUpKqKLDOUTnHaunIK4nUgmVZoVMF3mGkINTNfy54tElQRmGrElvU&#10;DecBXOnR2jAaGa6uV5y/uOTo7gmj6QShInD5+mLG88+/RLqK/bFirC3j1GDSEZIVJhtzfHKXsvD8&#10;7O9+xejVnPceP2RvPOXi8oqzsy8prOP9D94jrwQ//sFPESz59LPPeP+9dxklGVfVNZLYsKazBBmg&#10;rFZcznMyZxmPEhIRyLTgcGzQShIQXBWWVeFZnpcsx5b9ScrJ4QRfrTCy5GgyIakqoMQHT74KfP5l&#10;xfGe4+hAMh5l7I3BJJ6rZU5ZOoLUlCFQ2BpcMF+RGYVODUmiSQyU1lP5gCtiM5gnEFTAl1VU5EoS&#10;ZAikROCaEApXA9uqylO4gCQqV0upOLuYg6tJFcoKrWG+mHH5+pJiAc+WS7R6wbe/fQ+lPVJrdKKR&#10;osSIObbIWZSCn/5yxf/+1xf8biF5LQJOBvYOxjx8+BCjFKu8BKFQUrRrsGkq7QKqlIpgxAbw3vik&#10;Zg1mWUaSJFxcXPDixYsaeB4V+bIsi4pYHaCfcw6tNcYYyrJoAdoNyLtpCna1sptzvlVRV/V5RRVv&#10;2QLh++u7+785x0blVIiovlcUxQZwuA8sGo1GjMdjVqsVs9msBadXVYWtP8e6qOIRr1kOAu0a0FwD&#10;GI/N52ulzbIsW7/gnGuVwZt9xlrb7iOqBsc3e19zPg0QoNlXm3vYV5Ef2v/7/uc28HB3b272bmst&#10;wdM221XWcXh0SJEXLBYL5jbwuljx8mLOx4/uMU0UpfUcHR5xfXXFssjJVMp8OSN4T2oSrLOtere1&#10;Dk/AOwus52VDKiBEDXwJAbwEH7BVxWI+Y7Vc4eo5DRJjFEqZG6DlTdVTUX+m6qnKNqCHUF+ra8kU&#10;qrLAuQheboDjQgkW8wW2ig22y+WyVu4bIaVgNJoSQmCxWCCqNTjCJAlSrMH4zkX1wVVR4KzfWKNC&#10;SoSSsWm2RgZIEdeJlLSde2uAfXO9vr1/UbEwKmpWlWW5XLVrZYMIoQaNmSzj/fc+YDKaUFUOgcV7&#10;1wFr1GvcrJWpq6qM6l/1fiKURCqFB5z3LTmGTgyf/P3P8cFHpTWlWqKC24CL25RoI4BLtqCgvnrh&#10;0HwfiqP74J5+I2qfVKe79zQqro1SJSESqiAE1glmsxlX15fx3gjdzvH1+fkNkEz3XIcAbm8ap21r&#10;+qvkJjfH+vY4uK/KLITg7Oyc0XiClJqyrBBSxv1UKtI0Y7K3j3WW/YN9TBrJU9yeBRF49NZDEm24&#10;LAogUNbg9y450RD4tBubSiUj5q1H6NEl52oIlJp9IYjhcenGrH0Q7mZOsW7CVVpuKDL1yVYEAlVf&#10;R9cPN/s+bAKvusdax8w3QSldIrLu79+UV9wgCWh+V4MQ+2BrIQRKyME8LNQbqfcRYBgJD8bMFnOS&#10;mthjVVQkMiGIOC+WqxzrQq2qK4GaGE4IpIrAGqUV4/EYpTW+LAaJvfp5dF8Js3+93d81Y9Ylpbst&#10;B+yrVA7Ny+7cHMo1u/nMUC7X3aOstVsbobt7RBNb9V+3FWzd5FpiPVdvA2INKay1YPrWDw/HHl8F&#10;SPemesXQOb0JcL5t/9tWB3jTZ/R9xLb6zfY9Vdxao+jOlyE196HaRze26QJ3ZYfYzTW+MQRCC3zz&#10;7f7VJTjcJN5gK5ne5j4cSXV8iLH9kCJ4F3K/jYzxhi+jA8arwY+yUSBv13pP0bbVpN3YKm+dW914&#10;en2fw2D9Zn3faxXwHug5bPWvm6DfIRD8bYCVbfPotrW1Mc/r12qt0HW+5axHmaiSq2oiIt8oJwqB&#10;FBKCoKxKMp/irGtvZMATZXBr+GrYXpOJxC+R7KioycuU0Sgj8d62oGAfiGquNdiRzj4aycJSsmzC&#10;64sZn/zuc37z5EseP3zAxx99yB9+65ucnByTpBnWemRgDcgLCiHiecqWHkFGAFJXGb4BwRO2AoKa&#10;z2nWjW8Bny0ic2PKWdv46LIFKCulOD7Y5/DgW7z//vv803/yT/jk5z/n+9//Hs+fP2OVr+rXCqxz&#10;rT+VQrZg+O6BRGehvGle3BYDDoF6tgGRBj75xprvv6dL/LMmfmrhr533hbpeINt147yLJI9GMZtd&#10;spxfMxqN0FqSZkkdb8JiuWQ+nzHKxiQmQScSH0akiYlEa0JgbVXHYmt10sYHDvnYIXXufh2/qW/0&#10;97Mu0Yp3PoIm6/nTAD6buoGs761S0Zfnq5yyKDg6Po5gyaqCEKiKkuV8gTEJo9EIlSUIpbF2TRhl&#10;dCRpLKsKL+JepZTAJBpEwsnpKecXF5y/PqvxX815ysH867a6/W1+cnN++XZtVQ1hj2zWeFjv70P+&#10;VEgEDXFQJM1zzuKcZ7q3x9HxIau8xLtGbT6uYykjIH6+WJIm1xwcHHJ6cocXz5+zqixPnr1g/+GU&#10;NOSsyhW/e/aSH/39JZPTt3h8cIhUiidPXyCVaEkMvgpRzlDMNATO65IXDT1PiPMyArpDrECuPztm&#10;5YPAvghIFzUYN9QknBKciKrgHX93My6qc4DgN4CP3X2huWdKapACofVGnhzzMbVBnLQGrzdkPev1&#10;HvHBw+RdkVBnPXZNri2ExPkOaVsNwtRaE3wkkJRC4Oq8Is9jrTNNDOPJhDRJUMojcHgXkEoxGo+Z&#10;jMcYqTg60WRJSije4tX5K/79T57zcBL4+O1j3nvwmPnlBZ+9OmO2WnH/ZI9JIqlcSYJAKoeREi0g&#10;Szw+QJoazueBi4sCgmBvL6BUxeHUQHAoYdGyZG+kEcoQlg6bJOS5Z7a0lFbggkFpj1IWnSim44Rg&#10;A6/PFhS55/IyJ0kmKGVIUsHVVc585ePnGwVCMBon3L93xBdPXpMkniQxoCTJKON6NmN2PePB/VMm&#10;o4zHj+4xm3/J2fmS/eMDTJahkgVVWZGvViQmRSvwPlBU8TkE2pB7yZeXnisvCDLeqxARs4Mhmajv&#10;J4DEI0VABoctLZXQpNIgmvww+AjArespWsk41lKga+8eiRkFUhqUVCyLgrywjINkVEiUiCQRaSpj&#10;HkqgrBzWxdqN84HUGM7Pr7i8fF2TChjyypJqg1ISpU183hOi6nciPUZYtIzPkFZV3I+ElGuiPSEQ&#10;IpI6lNaxXBVY3/iMQDJKODjaZzJOubq65MunL6kqh0lGkYQDy3SScvfOEaPEUC4LCleB15TW8vTp&#10;M6z3jEaaw/0xmZYkSuCqAikcRhuevbzi2fMFRRVIRwKNI5U6jreVeAKlg4qYs4sQ4udNDfsjyf5B&#10;SjCCZVVSFIEgJMELZpfXlAvLNNVE1x1V71cVVCGwv685PZxwkGmCtZSVJAjB/buHvFqVPDlfobKM&#10;dJqgRynjoyOO7p7w0QePef35b7h68YKL2RwrDXjJ6y9fo7UnPUyoFkvwJcI5Tu+dMreeT1+/RMg9&#10;Zm7F+dzy9qN9vvnhMSM1Iy9WWBswo5RZGTg7X/L8LPDaKnj0iH/+L/4ZT7/8glQZsiTDB4ck4dHj&#10;RzhrefXqOecXL3n3nfd59NYDyrKkLCIZslSCSZZQ5Dl5vuI/fff7vP/ue7zz9sPox6SMZDidmPE2&#10;8vY+8VUIYSM/GarNDQHLh2K3fsyzzYdv+hhaQpO4ZhvCB7cV7D3kJ4eU3/vn0a/NDn3t1wb65JJD&#10;5yPreyDqkppUsuOLAgI1WPvZ9my6C4Dv/r5Rg++T+gzFlEPvv42MYIjAdWc729nOdrazne1sZzvb&#10;2c52trN/7Kb+4i/+4i92w7Czne1sZzvb2c52trOd7Wxnv7/98PvfvfG7bQBhuNlAvA0kPtT86r+C&#10;wk+/Eb/7WUPNe/2mfWADQDasLgjdFs8+U/nQQ+36lbeO0zbV8M0xHAZ+b1NmGxrvTcB1fIo/pCbY&#10;fbC//pzuGKwbN1twiJKDDf9Nw+qNe4K8Zb7ctD6ooHvtQ4DyrwKA76u/948HbIArts2fLinC0PGH&#10;x5+N+dU9Zpf4oT9PB3+u1TNFDW4UxEaTwlq+85++x29/9zmj8V5UMe40UDSNr6pWn9Zao01sZC2L&#10;gvl8zheff87nn33Gar5oG1byIgcB08mkbRpsGvBjQ0JUUnO2aVwEoRQ6ic1tQmoWixV5XnD35JT9&#10;vf3YtKU02hh8raqDkCidMpnuo41A6thAhfdxzCOSP7ZsKA01aFTUDeQg8F6gRIJRGRfnV1ycXwKS&#10;UTahxitxeX7Jb371C2y+INgcFRxGBBKjOL1/ysHRIUXlubha8Mtff86Tz1+wmF+Ds0zGE/IiZ5lb&#10;JtMDDo72eXl5xex6gZAWpRLGScbiel4D4AMIS2x0dljnsZWjcrH5XZnYkBx8hRAeiIo/lYWiDFxd&#10;Wx4+eojREu9ztDEYpREyELCUFior8VIwzwsCMjb+4siMQjXqSCFgfaCyjsqDR+JgDVYTUZ3LGFOr&#10;vKvYaOw9RWlxPioZeRdwnhqMGZWFnAcXwAVB5QLWBoSSOOf52qNT3j7aR1FiVFQCctYSXCAbJdy9&#10;s8dkNEIguXt6xPHRiPFYcXZZ8Z0fX/B//M2MX88UZwTGh/e4e/KAe6enKAGltejERHCmszXQOH5N&#10;07QGLcV5EwHOdcOgiOpSTbNVo6y+Wq04Pz9ntVrVzfs6Nl3Xquld8EYDBrd1821UbvNtk29cH9Qq&#10;dr4F6zZrMF/lrWJwH3w3tD80ytsNCLl5X6MQ1Qf7whro5qyjKArSJMEkCXmek+c5xhgmkwlSSpaL&#10;JVdXV+2e4pxrlT2aa2rGtlGHB1pgexfoNrTfNddgjImgv1oZuwvg7DYU94FFDUC032wtO4DP/nua&#10;c+nHE11l5C54MyoqS1StIm7LCm89SmoCGjUa4UzC1WKGlDoCXSdjKus4u7hiNBnjEZRlBAtZIcEY&#10;hEmpvI8KXd5F8JRzdWO7a+dQWRVUlWWxXDGbL5jNZpFYoEukIhRK6Y3G8S6oaf1fbvj1Zj6Luim1&#10;aZiPQAYfG+SEQGuFSQwBz3g8Ik2T2ACcF+18ju+J3+/v77UK6REYn9YAFkGeR5VH70NNsFK1DfAN&#10;UEkb3QLgo+L6Ws1eiQjcEELV4NtACK5VfWuu3RgTVdhUnLdFkZMvjGw98gAAIABJREFUV/h6/neb&#10;5wJgjOHjb32Le6f3SEwSwUjNmm0BeNSNv7qdj8aYFtSrtSZJE5IkAe8p8xIh4PjokC8+/5y/++lP&#10;CMK3Sn21TtwNsPWbYsMuyU4/tusDG4eU1Puq583YduPfoRhyHeepdl9tSCla8HEN8kAInLMtIM+H&#10;DogeMXju/WbI/nX0gXhfHZz0hthp6Bg12Lq/D6/BB6ImWKibP0NgNB6jTIq1jrJWDROq7jANgiAC&#10;QkqS1LDKV/jgefedtzm5c4fUJHz55VNWqyVn52dYW92IKbvfd/fENkb0w+Cu7j3tAp3qF26No2/L&#10;VTa+tgRhN4/X+KcINpatgno/r1rnSGKQBGFtfgNAM6TMunGvBq5lKFeKX9eAlG5etNH0y5a8sqMa&#10;qTp+Lc9zHr71kKPDQ54/e4YyCc57FsslZ+dXLOYrhNRUtR+tqgpbRVIEYxRKK9794H0+/uhDfJ63&#10;sftQ3nlbDjs0Bt0m6W3rqK+03gUADYHWpZRYa28ogg3lX9vW5BBJR59grCHeaM6t3yg+dG6b6ucB&#10;UQMQVQ3KbIhXmtd2gVlDBGf9GGLb8ZvffeNbf/h71Vd+8P3v3iC02aYEN7ROh/b/oXG+DTDaj6O2&#10;Heer7hW314huEtwNAQD6+78QHRVUNlXuu3tFN8brneSt83NbHWJoP4ZhZVt5i8LgNrKmbeQt2z6j&#10;iVH6e+c24oFtSu3rmk3YWksb8pu+ASVu2Wu2gRq2zaE3Kf3ddj0b33f2JqU1L1+84gc/+ilSJ2ij&#10;SZKELMt665faV0UF9+l0wt07x3zjo6+hlKQsKkBtBcqu6zJRfT4gUFJTWMvPfv4JL1+8QgtFlqX8&#10;6Z/8Cffu3aMsKqz3gEQhe3Gb5PDwiIcPHnF67z5SSGazOS9en/HZk6c8efoll5dnTPemTCYTQgds&#10;rZVC4Ns4lRDBeGGzLHvD1w3XIv1gfVRK2bDAbNT8mvevQaNrwiTvHGliOLlzwnvvvsu3vvkxD+6f&#10;kqQpV/MFlXUopSMJaa0w31Wo7NcCt9V1t63l2/axfj1xaP1v/t+872twe7hR4+vuaV2AeN/XNNbk&#10;1ndP7/LNb37M3ZO7nF+cc//+fQ4ODpFS1TlOwXI5b4kapFL44LDWcX19zfX1PBL7tGBat1Hf7McP&#10;Q7nDNmXOBny7qXAa2jyzybVkQ0LowyDJkZBxzbjK1vlE4PDomNFo1JLnee8py3Jdd6jrPUrJlizB&#10;u9CS6wkR87tmjJRUGBNz2POzsxpILdr8sX8/3qQgexuhXhy7CE5GCJIkQWkVd9chxdjAYM4V1+bm&#10;XNQ6kiRm2Yijo2POLy7i8aTCO0+SpCSpaesJtqoYj0dMpxPm8wWz2TXFaoa3K8Z7Yy6XOf/lVy9Q&#10;0yOO7t0HITi/uGxzt/5cHSKk6QMV+3v/UOza5AdDdaIG8N/1qxu+IQyv3c0cP9YGYr62JhvoAyuN&#10;MWRZVpPmuDbXCww/j2rUiBtSj2aeNHFGVwV321xx3m48YAmESLxSz33nHYhNpd/m+zinfTvPu7GO&#10;1irWXJSsa5u+JjCM9c+iKHDet6SXzsU6dFVZiqKgrMp4LOcpS0tuPbmQXFWCZ6+uOb9asjedkKaG&#10;YlWxWKxw1iFEJKCIBAIBbysIDqMkqVEkJl7DKofCBnQqSMcGIXxdbxZIrVA6oXJQVRIvIoFYVVZx&#10;XxMBJQJaepSANDEQJPN5RVk4ktRgUoXWijQbMV8UFLnF+4DREmcFR0f7FMWS5awkSVJGkwnj6QE+&#10;WK6ulmTpiGycIHXK1XzJ+eWCk7sHBGexqxwFLBZLirzCVS6SKlCrWmvD2SLw6+eWudKgFVolhOA3&#10;iMbW+2pAiPgMRUmBliCCR0tB7akJBJwL5GVJaSP9DnU2apQk05pESRSggqtrZLHusqoqFrmlrOf9&#10;KBMkiUArhQ+Kq6sVd+8eY0yCC5KzizmVdVhbcjm7wgWB1Bmj8SHHd07IMoNKNAEoizKSwErJJE1J&#10;tESJ0BKGeg9CqgjLF03tJ1Ld5UVJUVZIY7j/1n1OTg64d3rEZDSiLEqeP3tJ5QIuCKwIeOHY25/y&#10;4N5dDvamlHnB7HqOqzxCGJ48fYa1FUmWsr83JRslKAm+KgjeoWTG+eWKV2dLnActYZRApgVZojAm&#10;1pNLZ3EI8sIBguODlDsHIyYjRZYpdKrxUmGRrCqL84LZ5ZzVRc7YaLSKz+N8kOQlLMrAeKw43k+Z&#10;ZopU1z4FzWiyzzy3PL9a4UzC5GDC+HCP49O3+OM/+2/5l//mX3G4N+b5s+f8/c9+RlU5XDC8Oltg&#10;y4oHd/c43pMcTQ13j/c4OD5AJQmfPjvjfB44XwSeXZRMDxL+6z9+yOMTQSZXzK6u0UaTjRMuL3Oe&#10;v/KcuxE/flrx3/z3/5Z333uXX/7qd3z+5BkqGeGF4vjklMOjY54+fcLvfvdb0jTl7bcf8+DhfQKe&#10;PM8RPhKVlnlRP1uBxXxOmhree/cdEm3inhrCmqjrK9gGAXldE+6TAX+VGuCQ/3lTD0E/bmtrBVvq&#10;T/3PepP6/FDO2SdJv+0Z9dDndX1St05xsz8i3i8pNVKqeo3KW/POIX//pnHs9ymIW3LuoRh4k/hV&#10;tf+7seqHX//mrilnZzvb2c52trOd7WxnO9vZznb2j952APid7WxnO9vZzna2s53tbGc7+wfaD//z&#10;fxp8qAwMNIfLwSbsxm4Dwwyxsw81djfHfRMAuftgdUgFrdvM1AWTre3meWxriGsaIRt1h+5rtrG/&#10;v6mxdwjotG3ch8Zo8zq2XUu3O1a0rPexiUz0XrPZfN79nKaRbOie9QHwtwHfm699dcfbmuNva17v&#10;N/vephg4NAdu3hNusOMPXddQU3q/6a9p8hwCdwySHNQAeGp1XyHXjf4//dnP+dsf/RhjRownewip&#10;6Sp8NUrTDQA+1P/KsmB2fc3zL7/kt7/5DRevzwjOtw0oQgguLy5QUjKZjDHpWt3XWRcB7G7z3gsp&#10;oiKIiMq+1ntsaSEI3n70ECkESsfmOSkFgqjQOJlMGY9ShLQRLOp9rcwr8XgkISo+1U0ySspaLUzh&#10;0QQnkEGhpaEsSj7/9FOKvMCYFKUSggucvX5NvrhCBks+z1nNSqoyKmY9ePiA8XjC1WzF0y9f8frF&#10;a7JEs5otyJdzsjRlb2+fovKk44w0MyhlePHiJbZy2LLClREMGLxDqajQEhWwPC6AdYGq8pTOgZBR&#10;WUZHteMsUagauO2FwCO4mi8pyxKTphEohcQIiQyCgKd0Hp0aFivL1SzHpAmjLEMiyZKMUZZhlCQE&#10;R+miQo8XklVRUllHWTnyssILGZvtpCLNMkyaUDpHUVVUpWWVl6yKimVeUloXQe8evIdQK5t6BKFW&#10;1AvB886DCXenmtR4jo4OmY4PuLi4IBtrjPGkWlAVOatiwcmdKQd7Ga+uPX/5/af85Q8KntkRl3gO&#10;7j3k/fe+znQypdVMFAIp66bBjkJuV0Xcu7rBpt7L+kqkQ+utadINNeFHA/LuEkekaYpSijzPo8pa&#10;Z29qQGEQyQdWeR4VpGqQunUOrSIYo6+c2wAG+g1BTQNQURQIIdjb22M8HtfreFNBNUkiMLdpHBqN&#10;Ry3QPc9ztNYcHR0xmUxQSlHkkfwCQGlDkiQb/qZpQgda5bfVKgKM1wrmmw1iSsWm3CRJmEwmnJ6e&#10;cu/ePUajEflqVat0bSqC9ffzri/rAvw3zm1D6XNYUaarzLWNOCc2FYcaOB4bVeN6dbgQySpOju8y&#10;Hk/44vkrrpcrjk/u8fidR1zN55xdXFN5QZJleARCGtAJwiSgDaVzNYmHrwkRLFVV1tcf2ob9q9k1&#10;y+WSqrIIIcmyUVRxb8ajVT8Wg8Q4zVj171+jzBIV5dbAFq01xqhacdDU6u0mzq0koSoKZvM5RVG2&#10;gKdmPJXSTCZjVqsVq9WqBcF67/G2YrlY1KQokOdF/RmxFbIhNGiA70KKtoFbNHEZAikjQDnU/rIl&#10;rdA6AiyEJsvSCADxDmsrnLMs58u1ik09Ft57RIBHbz/m3fc/YH+6h5IK5wOVc22M0sxx7z2hEz9o&#10;qQj1WMra70CgzEucs4yylJcvXvK9736XPF90fK5AirrhULA1rnkTaKcLYt2mbjQUN3TBBkMghX68&#10;1H1Pl+hiUy3SxfXvHaIhZaibKhvlQGMikYRzfnBNbwNVbAPf9feIPni23zT6VUimmpAKwQaxR/Qw&#10;ohMPh3bOV5VlPJmQpClKarSO4IQGDJ0kkVBFaUVeFhweH/D67DXz62vm1zOqoqBc5czmc168eFE3&#10;vLvWv3Svs0/+tLHPdsAZ/b2uiSsb4oLQukyxtcm2CxodApyJlgBrnRc1xwkhkKbpDT+xDXC9LWfb&#10;nJdhUBFr6N7/PkDh6JfDmhyKMEiqFfy2HE22vr2J2ZVS5EXOO+88ZpSNePL0Kekoq8khPLP5EoTC&#10;mLQFsDQKf2mWoJVEKs3H3/4W77/7GLta4YlgIKlkC4wQUtTNyzfz4KF8edva6d/nZl/vg5P697B5&#10;fzdvbq6nqxR/G4C2uX/NfOuu+20q6N29S3b2823nt7EPxi78TeXiBtRUf94Q4GsIsHhbrtn9/uPf&#10;EwD/tz/4z4P36k058rY5/1X20e7nDQH0hnLur7K++vWdvvVrGa2P7iiob83xw5qcr0smsw1Af6MC&#10;0tYjulUPsX3u3OpPwlYSkT4YYZuy/LY60G1j2ta9ELfOhW3g+xvKz8HfOp9vmye3Aeu3EVRuu95t&#10;pIRDta9twApZ79taK5TUPH/5ih/88MfoJCWtAfCNb2oItISI4EpnLcZoDg/2uX/3hPfffYckMVFx&#10;W6iN+TNY/+sEE1LGeKgoS4q8ZDwakyWGjz/+mHv3TlkuVwS/rhkGFwkFpYr7YpKk3Dk+4v7du7z3&#10;3ruc3r2L0ZrFKme+mHN9fca901MePXxIWVbMZjOMGZGmEZSoah8RECBUky7fGNttceNtX6PqtKvn&#10;v+ioXa9JGbqgIe89wduajM2SpgnHx4e8/fgtPvjwazx48AglJPkqx7kQleybfZth0sg3xctfdW1t&#10;I1K4nQhEtORiDdFYQxbaja/7OXGfLKNPVBXCWlndh8D+wT53797lzvExIFgsltw9vYfznvliznK5&#10;IDGGvf1D9vf325yyKMpI+ucjqE/09sc0TdsaxW0EFU3O2L0HsbYPawIjSQgMxh5Kqw2Suv68iErJ&#10;cU7E3M2hjWb/cJ/5Yo4Uos4hZFtvSZIEYwzeWcqiiDGL9W3MmdQA+UiGWedqItZBLi8uKOv6SQPi&#10;F4KtZFm3+eDbau6yrsnGGoxuIdVd0HLjg96Up3RJMRACD5SVjaQAUpKkEWQvEGgTY/GqqpBS4Z1j&#10;b39CmqUsl0uCD7gQyC38/NdPeHZhcSbler7k4vKSynqCH1ZZ35aTbPMFQ/O+G0818WY/3mqIAYf9&#10;kGjXWr8+H4jPK2QNwK2fUNxQ/O3Gn865mhDHb5BbDuXnEYAvbhDDfZXYqL/GAYSsyVpErGFZa+v6&#10;iooK7SL6L2d9C1xsYu0+4DEQAf2RBMO3zwjimm/WQqjr9D6SttkKZy3WOayzSKmYL+acX1+yqCqC&#10;Thnt7ZPuH7LympdnFyiTYbIpi2XFfBFrwdokJDrBW0twDq0kidIYFUHao7EmGWsWK8eqFOhEkSYS&#10;vK1JMmLeI2RCZQM2ot4JRAJKKQOjcUaWSrQCo5r9VbKcxVwzHcXnHEmaMh5PWS0LZtcFk0kaf28y&#10;skxzeX5N8IG9gz2UTgnCU1YFV1fXjCYjTDplkedcXs6YTBJGiSZfLXCVpyot3kNZ+ahibiROCaw0&#10;fPba8vksUGhFqIkaGqK89f0HgkfXJHlKCBIt0RK0FDG/q+e9R2Ctw7oQfTeRmCdNDGNj0ASMFCg8&#10;olbXti4wzwuWuaWwsSavlWCUSe4c7eOdZz4vWSwdlfccHO3jgZevX0cyBFthPewd3edrH33M8Z1T&#10;PJJ0lDFbrPjVrz5jcX2NDDCdTBmPDFpBZStK65E6Eh0HIgi+9o5xf/eBorAEIXnw+D53TvYx2iOw&#10;LBdzXr+6YDZbUrpIiGCFRRnJ3ZM7JFqyWuZcnF/iKotWhi+fvSDPC7JMs783QmkJwSPqmpO1ntev&#10;V1xer/AClK5JAxAkOmB0zKMra8mtw4lAkigO9xOO91LGKYxSTZJlERzvPVYIKgeLec7sfE4mJOMk&#10;RUlwBPIS5iuHTgX7U81eKhglAonDeSgtrJzkyfWKpffo/Sl7p6e8/eHH/A9//uf80//uX6CN4Ef/&#10;+fv8zX/4jyyv5xQWFitL5Rxv3T/g8f093jqdcvd4jNGSxbLksxeveTkreDn3vFw4zHTEH/3B23zj&#10;vT2OsiXl4oJ8mXN0fMhiueDJlzkvrwyfPK8o7r/Pv/zX/4qr6wt+8cvfcHm9QuhIBHHnzh0Wszl/&#10;/8nPWSzmPH78mA8+eJ80jeQOV1eXVNaxKnOWRcFoMsGYhKIouZpd8fbjtzk5uRNpgXxD1Bt+D5Ih&#10;0ZJ7b3sufludY1sefRtR4rY6yRCge4iodyjPHSIovS3P35YDDfmSDd/U62W4jdRoyJ8P+ciYygga&#10;Wpim5hgYFgzox8194sWheGlbbbA7fv3xDyHsAPA729nOdrazne1sZzvb2c52trOdsQPA72xnO9vZ&#10;zna2s53tbGc729k/2BoA/JsbdaErNdSCkHpg7m2gduBWFZ/+A+Bus/2blKbepCg1zEQetjSa9xss&#10;m/d3H5wPH3vbOa3HMAw2Ng81UfevZf39Grx+8+/d5vHN+9Uf5/5Y32jk6oMVOsqQ7Wc1/7YAvfrX&#10;07+WIVWZ/vUPKagNgc5vm2PDPzcN9+v3SnkTQLL+2011gv4YNuuie5xtCoPd75umSalkC8ZqgIKf&#10;P3nCd/7mu1QOju6ckKTZxn2OgNTYDNcAY0MI5GXBcr7g1ctX/PKXv+DlixfYqoq3UcRjKRmPmy+X&#10;HB4ecnB0iNEG62wNMq6BKAiMMnF8QrNGABHQ2kT1cFtycnzI6ckR3lcIHCJ4lAJjFNkojaBmYQne&#10;IoiNgABSQVqDhkNogJSqBgRpfFBR8cwFgnPsjafkecn5q5dcXc5i41oQBFchfYXwguWs4vqqZHad&#10;s8pzsmzMeDKltIFf/+ZLLl5fMR1FAHlVlhT5DETKaDzGuookyxiPR8wWKxZXC5aLCiFCVPmUcay1&#10;iACnhjghKkDHDaKq1eBj07rEKEViEpyPAHMvJfNlxWJZsVxWkQwgOBIJaZIhjcH6KjY/IihdYL4s&#10;WOUlQmgSk5CmCaM0JUs1RkuEqsGmSuORVC5Q2EDhAqX1CBlIRwlKm9h5JyQ6SQlSUoX6/AMEZATI&#10;W4dzEUTqaxWwNE2obMXRWPLwcJ+3Ht7n6PAOk8k+n33+Oe+9/5A0k8yvzjjc3+et+8ckJjBfFfzV&#10;977kOz9fcW7GvPvtP+Dk/iMePXqHwq0oqxVCAu1eFNWEQmf9WWsj8LZD4LEG+0aAYfBucM/oKn5K&#10;KRmNMmTdrNsAtrIsZTQad5qh1iCeRnkvNiFLEpMwnoxJkqQDDlAkNdi463e6jfFdYFn3HJ1zLUiz&#10;LMsatLZu2J1OpozGI3zdKEut3rx+rYvNslLWqtwFRRmV0hrFNmPMBrCxGdcGsG+tjYCyjtp4VHlZ&#10;701NM3Oz1zkXlekuLi7I87z1IUNxwVBzWwOk6II0vffQHTdqJceOCp2vz0v1lO+6ZAdNw7P3tSKX&#10;8BFuKGJzoyOqhBXzJba0pKMRpAmj8Yhv/cE3OLl7yq9++xmXVzOk0ZgkQyqNFwovJGiD1LreK2ND&#10;ZFVV9fUrqqpkPp+zWK1q8LyKJBJK4XzdEF43uq4JWBqVOBnV8IjjobW+0aSnVFQD87XCfQPCbkgK&#10;tFGkSYpQEhcC0/GEyXgCwTG7umI2X8TrqYkQYqNdnD+z2TXz2bwGcwa0UjhrWS6WlEVZK2SXVJWN&#10;KpR0AJRKbgCujdHx7zVhiJSxkVtI3cYAcQ3rds5rZdoxiaQM0SetFsv6vZvxyXQ65WsffcTJ3buU&#10;RQSuW+9Q2tQajn4jzrE1YYWSEqN1O25CytikXFZUtSpWlRf8zXe+w/nZefs5Wps1gKGjEjk0F7tx&#10;Qh98sg2ct00t+LZGyv667sddzVq8QaIgI2DFu6gw1/peGuU5cLYmWhKCyWSPECLBTlRGlG+MwYZe&#10;sy0ubc61C6TtXsO2ZttBYLBcE1c1au+NoiO9ZlOtNQ6ikpKK5BHOO4SM4CICeELtk31UfC0L3nv3&#10;XYrFitViTr5c8eTpEy6vr0kSg1SbjbK3qeGGEJA0QDvREhWYAZ/SHbfAsFrwtlhcsAZSrPOGGjzk&#10;facRNsb3EZyhOiCw9oLo/LCRh6z/vAYjNdfUn5sN+KNVBtuWRw3F9h2ALd35wxZFWbYTt4WuQmVY&#10;EwcUZcG7772DRPDy1Sume3H+F0WJr4G7UcHVtyRiWkkQgSQx6MTwh3/yR7z14D42X9WEKbFZP9QA&#10;Q6ViU/gNFecB4HjoEST01Wi7f+vGPk0jdRdw3lVCa14zpFjeV0vblsMP5XHbcr8h4o/m3HW9F/f3&#10;yQ0gYogqhQ2RUVEWLYGY74xRPzcbAt/3gb7bcs+P/+CPfr/6yg++d6uC91CO/FWBV1+FLGWIDKrf&#10;jH5bHWabP7vNN/XPowEQt0Di+n9XUb1uxe8u9RtzJTQuSG7u3bSViBgnynpvb1e82K5YfhuB4w0w&#10;XsMgCFtJIL8KYcW22kZzjYLtoI03AeP7BDBDwMsh/3sbuP1Nc/dNgOWhNbeNiGCbCnvjh1xNnvfi&#10;1Rk//NFPSdKMxBhMTXKzcS51vcK7iixLuXv3mMO9KR+8+y5pmsZcXqiWCCcI2jm5MSZAEBEkHBVu&#10;Naf37vPe2+9wuH8AAt55+zGHBwcRwEoEPxLWZAxaKaSKIGgZonLpOEt568F9PvzgAx4+uIevybIe&#10;vfUWD+/f5+nTL/nL/+s/UtqASROyNI3xM3HtxJqDp0uAedtaXv/sB+9VF8x8I7Zq49ualKc5rlh7&#10;/8parK3QSnKwf8A7j9/low+/xnsfvE+SJszmc1ZljqvKOg8XLfmA1lFdG7m5J3QJIbrrckhJ802E&#10;lf3XbiNg2DbHu/HzNvXLmyrwfqMGYdKEs4szEm344IP32dvb5/p6xqQmANSJRqoY903Gkxpo7VtC&#10;hSIvcC4SvAixJhxTSjGZTNp6QN9Xy9aXqrY23OQua4LX7XtWG7fWuUK7D/nNuSU7f29qw75es9P9&#10;vfbn8XjMdLoXQe/et8rqrp5DcU4YlFYxJ+4SlumYT0qh0FJTrHIuLy868ZC4SSryhj0MxI3/3bXS&#10;5gxCkGVZzONYA5c35tqW+dNVVK/vQFtPbcZ4MhqTpWlNHGBrpfO16rRROua2ruRgf5+iiDn4fFny&#10;xZdnPD/LSaeHeCmxIaCVRiLbPW4oH9vmX/q+qWvdOLOpB3Xj+i75UHydv5ELtfdCyFYxvfmMbUr1&#10;bY0ouDZX8cG3uUZVVfV7Q03iJm4QN/XndaMAf5u/fdPzHSFFfd6h3Sadc8RQPxJ1dvePhsCsSzzY&#10;He+o9r459s06D963pGXWWqy16z2JWIOqqgpno79UWoGWVLakKAq8c6gkIT044PUS/v7T1zx9fc3c&#10;Qu4kFZpFXiKlRxmFUHF/jnXverZKRzY2CG24mpVczxzHd/YxRnE9zxFSkaYjhIh1WZ1okiSSEpa2&#10;iuB8rUhSg1QCJSGIgDEpZRWYzVfoxJBlGcHH2uh0b5+LiwX5yrG3nxFChUkClS25fF1inScdp0gV&#10;Ve8X8xUow8HhIYTA5cUVZVkynaQoBbPrFZUTKJ3hfCAvLVaAFYplSPjl84KzCryS+BDriK6bZ8dy&#10;NUoKEqMxSmIEaBEwAlSd2yFCS35SFBbvQpsPp7XquwZSpZD1vpmYWCvMnWdVOJyQ9T4ImVYc7e9z&#10;uL/PKi85u1jiggStefDwlMqVzFYLlqsK7xX7R6d87aOvk6YTitKjdIo2hp/87NfMzq4xUuK84/D4&#10;kGxksK6iqDwuKLzQSGUIPqBqNfsQApUPrMqKoioZT8bsH47Q2iHxlHnOyxdnXF7PcChcCAglyDLD&#10;8eEBd44PkQTmswXFqoAAV1fXrFYLpntjRmODMVCVFcEF9qd7pGnGi5eXnJ2vcJ76eRcoEYHvo7FE&#10;J7J9tiITiTKCvWnC/sSQJZGUYDSegE6pAlTBYx2sFgVXZ9cYD3ujBNOMfWmZLeLa3N9L2BtrDsYJ&#10;iRYEEbBBsnSCi0XJvILRvSPGp0d8+5//C/7H/+XPefzHX8eVM777V3/FX/27f4fIC1aLgrzwaKN5&#10;eO+Itx8e8uDOmHEa94tnr6/49adnPLu0vFwIFvqIx9/+U/7Vv/03vP/omKm8xi+eUSyvmI6n6CTl&#10;82dXvLo0fHEp+dUs5d/8z/8To719Pv301/ztTz5B6ozKByaTPbIs45e/+AVn5685vnPMRx99xGQ8&#10;qffoeB90klDYCmk02XhMWZQUeU5RleDh3XfeYzwa12RzHmdtTZgUBp+PDtXs+jnOUC2v6wO2Ab/7&#10;pCb957Hr3HEYqH1bTaP7vGgrMdcb4tCh67pNRKBv24Di22KaodpWl7QpPs+K+1ZoyfNDJ/UWg+Rv&#10;/fPZBoy/rQ68rSeiSyz9tW98a9eUs7Od7WxnO9vZzna2s53tbGc7+0dvOwD8zna2s53tbGc729nO&#10;draznf0D7fvf/c7WB8BdEw1ytv35Joi6+zldFZChz+4CgW5r5F4rNG6CYbaxn29T4NpshmuO0314&#10;LVql2Juq6FE5tnlYvMZphHVjXOfc++fSfD/0tf8gfvvnrJXeu8pM8RzWikVdFZ/mvdsekneVa9b3&#10;+KYiWGz8jo3lAknwTXPj8MP5oWvoH7urpnSbdUGjzTy7TYnuNvDPeo5272G3J3+4GX6oUbarztl8&#10;dv9v2xpl+00ZogF31s37RkfQ6myx5P/5zt9wdnbN6el9tDEMhE1GAAAgAElEQVRxDtQNnp7YoKZq&#10;EEALBBaCVZGzXBX89je/44vPvqDK86jGXoMmmxkSFS5LnPPs7+0zGk8I+KiCqlQElziLdRVKyBo8&#10;FYE71pV1A4NnsYrKRe88uo8xkqKq6uMJTGZIU42gQmiQWtYAO4NAorRACIWUOioAh9gQqVTd2K4M&#10;3guWqwVlvozKV5WnKEqklCwXM16/fM5iNiM1KUmaEYThyZdXCKMpyorgRfxbkhC84Pmz11SFBUJs&#10;PPeeoixJtCFNNFmSkiYZWTbi6nqGtyUuwGJV4B0ooWtVN1Cyvt9Cg1BUzlMFwcp6Kh/3GR3qJnip&#10;cMFH0KiIjSdFGahco9xFO/YhOErrcR60NqAkeWmZr0psPWdTJRkbxSjRJCaeU+Wj6rV1UenYeo/1&#10;niRLSLMMHzw2IvUJtaKWJKoRCaGiknwA6wOVjQQIQiUk2RikYjZfcnek+eD0Dnfv7iG1xAXJyxev&#10;2J9OEdKS7Rse3z8lSxzzouL//N5L/sMPZzwtAqtsxOHdBxwd3cF5xzLPAYmulZGc9+RFSZEXbcOz&#10;EBLvwFpXgxbWgNIu8NvXAPg+sKlpZDLGMB6NImjCaJQUNeBTMJ1OUUqyWMwjAF8bpNSRkEIbdBLH&#10;b29vD6UUVWWj+nW7T4pO43LcF8oyNp02e0UXlNUFpDXWNPA2162kalXllVRUVVUDM30LxjfGtEpq&#10;EAHDEJXKbKvkvm4Ic/W9b4g2mgZr732r4O59AB/nhFRxbJ2zWFtGoINz5EVUmJ/NZrExtBMDrBWF&#10;N31B1690Vbn6QAwfItC0aQ4OnUCkD/ik9ozd5mkfYrOqaxVhOz7dAyECSQIS7x2OqGxnjOHJ8xfo&#10;VHPv/imVtSyuLwnW45HYICitw0mF0BoXIM9zbFXhcJTWkucVy1XBYpGzWpWMR1MePngEQVAVZRzT&#10;+r+oSR66QMTai7T3pgFIRjCFjyqYNTh+rdDoW3IEkySkaVqDViWVs2gh2RuP0UKyWCw4u7xcE3TU&#10;sVhsWnesVktEEGRpUiv9OGxZUOQrlssC6zxlVZHnUalPEIHGSIE2piVyaABJEokUIvqp2s8FxEaT&#10;ohAReN6AbYuyaP3kcrnASM1quaKs8m54AyECab7x9Y95/OhtnLUsVstIpKEVSolaiXCt0KbT6Eel&#10;UiQ6QdQxk9IGJyK4J1iHr8E8P/rR3/LFF5+hWqC8bhXYunHEm4Dg29R+huKlN6kVbgM79gHwoQa4&#10;N5+j63nW7kNCELXJwDmLs5YQGkXe0M455x0S0Cbl4PiE0Shjdn2JkAGE3Ko6OQTEvA3gP5x73A5s&#10;6iol3Yyta5BJEHjn6YJbbij5ygj2l1KxN53WSo9xnXrnkSG2jLoQCELgA3zto69TLXJ+8bO/Q+H5&#10;7NPfcH5xHkEdqgbvDBCA9O/jei3EuSVkjBUQkkAE4jeqgq5WUpVKdoBpTRazju2Cj/c3fl+DJppc&#10;JTR/jwqIqiUX8dTByRog5dlQHIxNsqqNH2qsXw3Kkp0zqpXOpdiItfv3fg2uEu3+7rxvA3Nfj3tD&#10;RtMopm86GGot9dAhEpE3cw7Wzdc3VFCD6OV+1AQQlg8//AClFK9fvUInCbKOjWezGUVZImp1P4gk&#10;QhCV65I0AQ1/+id/yP3TE8q8BC/aPC3Uc7NmEWlBPEP5UxfY3lcdHVLi7Of1XSKeLhHGUMN6d342&#10;PuK2fHsbaGhbDaAB7nXPvZtLSilRDUh6QEUukkUEpADrLJWryIscF2Ic0jRWd8kCuufV7BV9VdNt&#10;BGrN+H3j91SA/9Hffv/W/HSIuGMo/9+25w+9pn9db5oP3Xlx2x7c92M3YrBebLdt7rb3r389LXZs&#10;nVNvAhjXO1z8fLFRk+peZ69w9Ua/sjnnh0kI2VLb+CpKf0P1oCHASLuZbak3vKm+MnQtQ8d7U72p&#10;uzcMEUJ8FQKMNxFTDu0hQ/tRk0s0wG8XAufnV/z4pz8jycakdczZgGnX87CeJ8GRpob7906ZZCmP&#10;HjxgOp3We209L2vwtQjbAPyg6hjWeY9SkuOjI+7fv8fpvbsc3zlCaYnzUfXa1wrd7djUMYfzYX28&#10;AFr+v+y92Y8kWZbe97uLmfkWe661ZW1dS/f09Ew3ZwhwJBCUSBEaSiQoEBKgAQX9UXqXIPFF0giU&#10;KEISSILgUD291ExPV1d1d1VXd21ZuWdkLB6+mNnd9HDNzM0tzCNr5lHjB0hEhoe5Ldfucs655/s+&#10;xSBNuH7tiNdefZXbL7zIjaNrTMZjjp+d8P0fvscvfvUr7n71FcvFsspLREXsGiAZLuW3xKXxvk5k&#10;EDb6IHIDuKWd96zBTqGeawkN0NMHjwuRvA0Po/GIF164zZtvvsmbb7zOiy++wMXsgrwoKIzBWIMn&#10;UFZr3loOt4pwRItfqi9e7L6rPqDUVbnW59lVKqLdcd09t6wIv+r2HU5G7O3tUhY5169fRyrFRx9/&#10;TGkMtgLuKq1wxrHMcy4uZoTgKoI6R5GXkdRLyAqAuXpPMUZ3l3KN6+MJViCnlbr91xmnze/1/BhW&#10;fa7OWaycsYCSkfzROUdhCoajEdeuXY/xsjVY4yJhhBDM5nPyoiB4h3O2OoskeE9R5jEv4gJlaTDG&#10;olTCcDisOLkEp6enmLKs7nEzYG7ze5et2EC2AOu+UZ4PIfrR2WBQ5VHlJZKUeKbL62Odw95EgqUr&#10;kKnWOj4XgSLPqz2JVb/yLs493luyNGN3POH8/Jy8LJktDToZMBgNMdZH8sNQ7wmEeM9C9q5BvetU&#10;ledFiBjveI8nxiChQ7LU9glqc26VC2sTYF3aYwhsVJ3fSIaLbxEdUJEsuBZBa2hI8vr81BXIMpIE&#10;dP3p9li21l5BpFzlcSESyAlVPQ/N+CBcBvKvkw4HsixrxnDjo2q5RlxVr3F132yD6JVSMS701fsJ&#10;PuaAK5KX0WjEIBtSlgXWWWbLJRfLksnuEXowYWo95yWcXpQEIVHJkIuipAw+AtXThEQrlAahJEVR&#10;IIVkPB4xGKScnRckg5SDw11OTuZYA8PxiCAVLhiyRIMEaz1SD0Ao5osFxoNzEVytk4yisEihWC5K&#10;FouSwTCLewcykKUZWmsePjwjIBgONUkqyZKUi2nOxaxgNEkZZEMEnrLImU5LDo72mIxHXFzMmJ0v&#10;8OQIEVW4Z0uPqOJtG8AEiUVxnCt+8yRnWeWqkJog4+iuyWeUjHwtqY65d4UgUYJUBLSoo+OWS1eP&#10;QxHjbSWr46UkERIZIumB0jEPsSwteemwAXRFpqdEYDjMSFRCaSzPzqdcLB1eaQbjMS+++AJn0xn3&#10;HjxhOi1J9Zh33/k2o/EEHwQuSIaDMR/88hPufvolmZZoKRlOdnjt9ddxVd7fBc3TkynHp1Osc4yG&#10;GVoAxFxpnZdAwv7BLoOBIE3AG8vx0zNm8yXIBJEkCK0YjQZcv3bAretHjAYZRV6Q5xZrPNPzKcvF&#10;DKUFKpEoJVgulwyyEYf7BwyzAUIIJpMhSlu0huEgZX9vxK3bh7x85wVuvXDE3sEu+0cHXL99nf3D&#10;PbJByniUkuArEtEUFyKZcOk8ubHky5Lz4ynSBnbHKVmmCcKTG8/F3OIDjAeKo70ho1QxHmYIGYkQ&#10;Cy94cp4zLSzZtX3SvTHf/g//gD/8p/8Fh3euYRdn/PBf/Ev+n//xf4Lzc9zSUBqHSjQHh7vcPBpy&#10;OEkYKkdeLPnywSmf3zvjyYXgTAy49a2/xT/8b/5b/vEf/Zf83t/8Xa5NNF99/BPsxX2GqSRLhxyf&#10;LPnsvuHXjwU/vVty+K3v8N2/+T0eP3nKe3/+Fzw5njEYjkkGA8bjCUWRc/ful2SDjBdeeIHd3V2s&#10;80gRCZqydEiapczmc3yVLZlfzCoSXMHFdMbhwREv3noBUc3BPri1fEvfPNre748TobjSz+rz4+r9&#10;gnY82SUF7MY37X3j9t7Epj3rPqLJdj617/66z93OxVxFpNLnt/bFhc873/PiwEtK93JTLpLYD3ry&#10;IX1563rPYpNv3Jf37PPRawJngLff/a1tUc7Wtra1rW1ta1vb2ta2trWtbe2vvW0B8Fvb2ta2trWt&#10;bW1rW9va1rb2V7Q///EPejd8+229UO4qxaCu8kYXjLBJ+ft5bOL1cd3PrrK+47tAdxAbC6J7W2ID&#10;m3m3QHMTUKn7XM9XzQsbFIf626e7Cd295qZ76rt+DfLve4ddEBGsAz3byjddZv9Nbbip2Psqtv6+&#10;NutTMOxTau3rv7W1r+cbcKjvbeOrigb6+msX1CErQKqUCus8H/z8F/zilx9z7ehGVAWqQKG+VcyQ&#10;VEASrWMReA16u7iYcffLL/js089YzC6iUomSFXBp9Zy6AvUZYyjLgp2dXZI0FtoNBwOCDzgflbdN&#10;Vawa1Y+IxdwOQpAkScbZ2TMO93c5unYU1WFDVMLMUoVWDikMStVKxxEcBh4hYuFvqjQ4j3cG7wxl&#10;mVMWOd4WFMs5n3/6BWcnZ5i8RKuoGDXZ2UMlGaPxLjodYhx4EQvWFoXl5GROCALnLcY5kiRlb2eH&#10;s5MTTJHHQsEAxoIxjqIwEeQlBVmSMhwMyJc556enlMZSuoCtgbtE0JcPEawlpCAIMM5VRWSwyC1F&#10;aXE+kGUDkiyNgPKK9MAH0YDqShfwAoIQuODwzuM9FQA7BSlwBOZLxzw3nF0sWeQ5QmlQKt5zmoBQ&#10;OGfRSUqSJQgtQUKiY//yzlUgZt+AvFbzuyRIiSPehxcahwAZ1XvmiwV5bnlhf8Cdo31u37zOfJZz&#10;cnqBLUsmoxRjZty4ucN4qFkUJf/6J/f5V+8teBIEbn+HW6/cYTzewRqDdWZVbFspzRljePTwEVIK&#10;rl+/znQ6JU0zEp00quPtceOcW4HG5EqJetO4bK93NVi3HvNlWa6pikixIquwJiqkF0UeVal9uKTq&#10;XquR1sD0ei6sP9daN/fWp6axKhaWjVq7UqoCNFcFsVo1hdK1ent9H7X6k9aawWBAWRWFS6Gaa8fn&#10;jcXdxkQ177rItlYb11ohhYqAfmdaBe4CrXTTxuPxmMlkwmAw6JnXL6/l64XyNIVPbUDa6jPZFPW3&#10;CXDaBDv1+2vPzXVherst62MaUpuwInGpgVjWmAZ4cferu0wmE3bHE6SA5TLHVsCWpTE4ofBKUdTE&#10;Ac5RlCXz+YLlIm+A0kmSRNIJH5hOp8AK/Ndum14FsK+5vtR9JUmiYlaSJFhrKYqCEAKDQcbR0RFK&#10;KJbLJafnZ9jgGQ5HTRF1rTJdv/9BmjIej9nb28OYCPRcLOb4ar5oAzUhki3UoID6fpRS6x6WEGt1&#10;j23gXV0UnqZpBM5LySDLIAScMQgCF9MpPrjYqyr1de8Db7zxJm+9/TbD4TCCjrWO/QMiCKADlI3E&#10;JfH+pBCRCKMCE1tvwcVrDLOMBw8e8P5Pf4pQkRxAStmQTTyPwKfPB7zquL7z9RVedn2artL6JXKd&#10;1jH1OFr1rxWxUgTZGGQ1vruFk0pKkAqhFNevHZEvF8wWM5TUDRDlecD9r+Or9RE2fZ02boMwuuCv&#10;rl/ebdcVQFOglGSys4NOElSSILVC64QsTSlMyTxfkuc5N67dQAbBT957j93xiPPzM371q1+RpBlI&#10;TZLoJmS6ikRpHegn1wi/vPdxDhf9IIr2u2yeKayDW9pz42bgoegFCvUVrHavuzmG2Qzy7Prm1D2x&#10;hzyqC8bsmy/74sRLhb8t5b7eMSXbYyN+NhwOAM+b33gDpQQPHz5ksjNBa02ZlyyWC0KgIu/wzXMo&#10;KRgMMpy3qETxvb/xXa4fHFDmOd76XpKxel3bpDp2lT/T7Rd9x3bjqy5Iua/ou32uq/rvpr91bVOu&#10;4NK8V8030Ufe8M7bIPcQCaxoCuXDJVBWN4bse7ZuTNht63e++e2/VH6lVoD/umvFJmXvTe3Xd55N&#10;YObuudp+49dZn9rXb4MRNo3V2pe6VAR/KZu0TkpREwJ1yVz6iCv67m0N9K9ahB+VonQtNt+3TtWA&#10;1b5+La9QLt+0Vm0iPNn0nXr+vio3dJWiXtvPqcEO3VzGpu82RFNXEC1svOev8cyXfaI28WD0RTbm&#10;R6q4AyGwznF6NuVnH/6cNBuRZTHOygaDlfp6FZsTAsFZBlnK3u6Y3cmY/b1ddnd3q5yWIklrpWnV&#10;+KlCSoQUTV+osF4NwUw1CEhTze7eLjqJcbWvyOfoEGM2MUd17kjiRSTOqsZRlqYc7B8wrMCQ09mC&#10;33xxl7PpnMdPnvLZ55/x6MEDFvMZaRJjtPFk0sSTzVsIvtWmPbnB5jlWhDiRqEpsVIPe1G88QBCr&#10;sVWv+wSMMw1B1SBLuXHjOndeeZk33/oGo/EYpTWlMZVScyTWrIXlVaXy3fZNa6i/rEi01klTWCM3&#10;3eQbPm8MPW/+7SqPbiLjXPfPJUpFgi+pZROb7+3tIYg+xf7BAc57imWOqMgE5rM53juyLCUEmM8X&#10;TT4ghHo+ohfQtQnE1P29j4i0j6Sqnu/bStPBhya3Uce19fzdgLar8WqtwQfP7t4+QgryPMcHT6IT&#10;BsMhOzs7lGVBkedYZyuCFIWxNhJzVcRM1lmCDxVZYcxzZWnGxcWUxXwec3GEjfndzeucuGI9jYBm&#10;KVVDxKSUWuWsurEL6+tem8B1Pf9Uk7zQqOkqKWN+RylURWBXa7UqKUl0JL9QUqGlZG9nh5PTUx4+&#10;uo/zniTNGoJDhEBS5U1ENR+FWvd1FSf0+YZtYsF6UPnq2WrFdUG7fVfkvCtCuGr9qXJWUtb7LKt3&#10;EQHaspkrewHyPeNSqnZsF5rzSqHW5qB2fEczv63yQ0pptE4uvZ8m5q3n1k7bXAL3iYpcTydXkh3X&#10;6vT1WPHeVbmb+F6ti3nfGviulERV8Xi9PoqGgNahdCQ9LU2Vt0Q0CZeaJMxYiy+piNXie/RIiqXl&#10;1dff5sZLL/H3/7P/nO/83u8hJ7skw11M0CycYrrIMdYhAiRSEqzFWI8xDkIgS+P41VnCbDFn/+CQ&#10;i7lhmRuGo0HMF8hAWj9vEEiVIHWK8QGhsmael1LhfTUShWR2UUDw6FSSpBqlBEmqKZzhyaM5o8kO&#10;4+GwAt8Gpucl6TBjOBzjvCEAZydL0oHicP8A7y3np1OkCgjh8Sgu5o7hcEDwkFsflcHR3D+33J87&#10;ChEQSITSBBEJ6iLwPaqxJ1qhlUQriQyBREkyrREutg8+NIRO3vrqeEWWJKRakimFFoJMKwgOIcAF&#10;zzI3zJZlzMNL0ErH66WSJNF4B4vCcLEoKIHhZMzOaMS9B0+4e/cR0/OCyWSPb737LQ72r/HlV/eQ&#10;ScLB/hGffn6P9//ifTINaaJ46c6rfPe732W8s4PMBpQWPv/yAU9PTrlx8ya7kzGJigB9720kg81S&#10;hJaMxkN2dyYILMt8zsV0znye44PCASjBYDTgcG+HQaKYT6cs5gsWi5yL6YLz03OWizlaS6SMZGZC&#10;SA72rnHt8JBEJ5HINDgKs2QwTNndHXJ0OOLa4ZCd3RE6TfFYCltQOMuyLPEhMBwmjAYZKgi89Qip&#10;sUGwKAuMdxSl5fzZDOVhd5iSDRIClsJa5kuLsZClimuHYzIRSJVCaoUpS5al4cnZnNOlJdnbI7ux&#10;x9/5J/+I/+S/+odMrg1YPrvPv/5n/yv/7//yx4Rnp4RFnF+STKMTyf7ugKOdjHGmKYucx8fnfHl/&#10;xlLuc/Pdb/N3/8k/4e/84X/KO9/9XQ5euIazM97/03/Lyec/IXEzBmlKUTi+/GrO/RPJ+3cd903C&#10;7/+dv00yGPHxx5/wsw9/iUehdEqaDRgOBxwfH3N+dsJoNCQADx8+JnhBmmbs7uwxm884OzmhNCVK&#10;a4rFEuEDo8EQlSZY4zBlwWuvvcrOzpjaYRNS9JLa18RPIbBGACOQvaQjm0hE2/sFriJ6bROkrc3L&#10;X2OP+nkkMGs+bs+efncfqXt8fY+b9vn74qPu/nm3fbo5zk35gL54ay0nVK2Pq/PLyl+7vA53cwh9&#10;uba+3OImAq62z9l+N/X33/5L5le2trWtbW1rW9va1ra2ta1tbWtb+/+jbQHwW9va1ra2ta1tbWtb&#10;29rWtvZXtL/4sx8BPBeQXv3l0ve7qipdxfZNxb7dDdP2PVxVDN7++1Wqin3f6W7Edn+/WrnuKrVO&#10;2TmW3vNtus8+RbXLbeMvnasG7HTbrO/+++6lf0P+Mut9XUxbP2ffu6vP+7xi+q4i/Sbg3yZg11XA&#10;qquIEdob+OuibptV3TZt4PdZWymxCwLYVCC7BsKQsirWFwQh+ejjT/jBj95jNJqws7NLaW1TaFjf&#10;sU50o0YipcIaS/Ce2WzG559/zr27dzl++pjgHErF4slusUf9jBEEb7HOcnTtqCnSzdKU+WKBtRZr&#10;LDKJQEHnfaWMGqvYtdYYW5Ikktu3bpAmGeAZZJo0FWhVIsgJPjTKVVpLwHIxO2c5u2A5v2A5O2c5&#10;n7KcT5lNz5hPT5idP2MxP+fs2TmnT+dcnF9QFgU7e3vs7u5Rlh4bJMgUmaSgE2SSkZeOx0+mlAY8&#10;Husdw+GQTGvy+QwZYuGu9QEhFM5CWVqsKZnPppydTTl+esz09BRTFFH5VUGQgtx4CusIEqSOQDfv&#10;HT5YjBMUpcN4MA6CUJQOZoscF0CqqExcg4yFjKp2hQ3kxpNbS2FiEasXCqUTgpBQqYJLFdVng1bM&#10;lo7zeU5uS5ZFEYvplY4KyEqi05Q0S8gGCWmSVsW5UUmrMDYW4fsI6i9NvG5pLcYFjPOxKNAHCuuY&#10;L5bkRUkAXr+xw+vXj7h14xrLZcHFxZxUg1aGQeq5eTihdDl/8v5j/q8fLngYEuTRPjdefInrN25F&#10;BRDvEUpiykg6EIC8KHj44CH7e3u8cOsWR9eOePbshESnTbF1W7myTUgRFdPFpQKbNhi6traakpSS&#10;bDBASYkpywa47pxHCNkUXa3GzLqiXl2UnqYZOzsTDg4OGI1GFEXBfD6nLEvKsmxA613l9745uz2n&#10;rNTtIzjZOb/2fM5FJbXFYtECsOtGvQqism/w620CkCYJWqmmMDoqt8mWOudqnqjvvwEaVyB/WCnX&#10;X6X03J5vunYVWQ7QvHdVqcJ314z4jK4X1NUtHFsD9SrZAvgqhIDZfE5QmuOTM05PT2O/sBGoYbyj&#10;DDDPS8ogKIylNCVlWbDMi6jA5UEK3YCvSmNYLJaXlHfbz94tqJONIvNK4Uu35u/uuhbBXgpZHVcD&#10;KZMsZXeyy3A4jAQe1uK8JxsOSZKEoigikUo1FrTWjIZDlIzkCxH4vqA0plJ7Xie0qfuaUHENq/td&#10;08eJquONSlnwTR+tr5emKUmSrCkNp2mKRJAvFlEFMC/I82UFYFdRcdLDZLLLd77zu4xGY4rS4APo&#10;JME5j3EWrXRDEpNlWewroh7/cT4cDAeY0qxILMqSVGsWiznvvfdj8mJZAXJW42BT4WH39+eTSvWD&#10;Ljf5DX3jp6scVI+LbjFou2i0/l6tMLjmC4kVeEHU6t2hGjcqIc0G7O7sUCyXnJ2dk+ikd8xe9axX&#10;tdEm4M7zztcHdu7z6/p887pdldSE4Ll2/QZKa2wgyrwFKEvTgEyuH13j2uERn3z0Mcv5jKLI+eLL&#10;LzHWohJd+XHr7+wqJecV+NlVvpEiECjKghB8BOlVhChdAo0u6UHw60rI7TmlHl/rc26r6LVDGNIt&#10;EL4EcmUFDG0DW2O/W5+j+t7FmnI5NIDNLulU3zvu+tLtZ+oCu9YKsntix8vni3PbaDSiNAVvvfUG&#10;zhqePj1mb38/EkYVBc5HUJBzPgLcZJQF1EpC8JS2ZHdvl+9973vsjEaUy3xNzbZb+GytXfMPNj1v&#10;92efCm33+10ChS4wp58w7GqFseeRxj1PKbovlm/WyPp+e3IHAN7ZZu2iAuVJpcCvg/tr4h4IJEmy&#10;tt7WRfub/IXus/2lFeB/8me97dSdp9vF/H3v7CrytD6SiT6l7+5c237nVwGe++69T1H1Up9skbQl&#10;uopVKzRhaIEpm3tZU5mWvTF3CKyN7+euLT5EYC9RqFVUwNG+fnVVfqoZoyE0AGbESuNTbFhfNoHY&#10;r8qB1Mqxjepvh6jiUptLUT1cfSOhEhgPGwkmQhwYredYBztumhs35eo2Hb+ZeFGuKUav2km2wPEr&#10;xWpC1RYixqrnsxnvf/ghOkkZVeRbw+EQ320j7wFPkgikCMzmUx48fECSDtCpZjgaoFQEgksRAfAx&#10;1o5AdWQEuhEEK2htoG6xGEtZvHVY6/AurO6587699xHoWr0XHxxBVGKYsmr7SmUZlaCzIS+9dIfJ&#10;ZAdvAxfzBU9OT/j83l0+/+JzgjNcOzpkmGWEipBPiQhqUwKCb40h0cprIavnjerEYg3W35+f6/oT&#10;zTzdgLBrMsPOPEHAh4DzVTySJhzsH/L2W2/x7tvvRgVSY5jN5xAkWiZAzCsJAUoJnLOISjlXKAEV&#10;KLj2TeN8UJOErnKyV62dfX33kvJmBSIVV/jqm9a9Vd4hVPF6/O6yMFjnybJBJHAcjzk6POTgcJ/p&#10;dMYgyRioDC0UwXt0Ipt4xtkaQFbF6zUQ+RIQWzYEr22i14qD4UrwVl8s2h2/ta/n61ykoCKMkA2w&#10;uiELqb5TFiXOedLRMAJOg0dIEfMuOkEpWfm/gaKI4NU0S6v+KZv4VwA6kRwc7jNfzDC2JATPssgp&#10;igVFvgREM8fXvlRffLTWF1okCt3YGmTTryJJW0aSpmtjaq3viNVc6p2v5qBVPqe9p1C/wyB9JIJQ&#10;slJcl0ilQYZGfV0ASscYeZgNscYhVcJ0Nufe/ceMdnahQxhUzy/1e6rfmV+xj3S3Nlb3V5NlRGaq&#10;ammpfgpf/4HqJVVkor5Zj1ZjsiLoEqqm3YjY4IrwQkrVUWX3l1SDL4/b2J+9C3GNF3JNVTimrqp1&#10;hEiUJ6WqAPLxHoSQVc7n8h5KTQzY3Zdpj+06F1BfTyDX5vomrgmhIiCo+piMJALOW3zwSBXzUDUx&#10;n6+ItFR1v7IiB/E+NG1Yv7Q6j9IQS7b6ZPv6zpkIkhM8yZQAACAASURBVA8BY1zErSrB7GLKa6+9&#10;wmiUYUyBsxbjLV89fgTJkM8fn3E6s+BB2Eg06ut41Vio+mmiwJol453rXBSOk/OCye6kyVcrrSqC&#10;h5j3tz7ghUaIGOeWtsR5ixCQZQlJplkWJaaUaJ2itSeQkyQpSivOTuecn+UcHE1I00CiBc9OCh4+&#10;KBjtDchGCSHAbLqkLByHh3ukqeTk9BRTekYDBUGyWDomgxTvPLPcswyBhVd8flJybqOP5BQIpVBC&#10;VKrXAJ4s1SRSokUAZ1CRJ5bgPS6s5vx6HtZKk2qNwpMqSBUkQiK8JTgLUlBYz2xZMp87vACZCJI0&#10;IVEKLWJfLUpLXnpKKyhd3H/QWlAuCs6fXeCsZ3dnyPd+59vs7+zyi48+AqV59c6rPHxyzA/+9E8R&#10;pmSQJbzx1rv81m9/h6X1zIoSkQ345Sefcf/ufV5++WV2RimuzNEiEvFaAjJNUYlkNEnZmcS8/Hyx&#10;5OKi5HxWUHqBF5G4YZAlHB5MmIwTnFnircUUltNnU05Pj7HOUDFxAILd/X1uXL/FweEh2WCAQ7DI&#10;Cxb5AustOs1QQpIqRaISjPXMFguWpsQEhQ8JpQGVaAZZSvAOLTVFabEuYFwkGi6NY36eU84su+MB&#10;SnmsM5Q2MJsHShN9xoPdjNEgQfgQc8VasSgdx6c5S8BOErIbt/nDf/qP+YN/8LdIdxTn9z7nT/7n&#10;f84P/vhfYM7nZCh0klAS8NZxuDfgxtGQg0nG8emcL+8fc3phOXz9Xf7g7/1HvPbuO9gs42ef/obd&#10;/QkDM+W9f/1/8vH3/5iRPyMTgeAl8xweHlu+eCr44EnAH+4QsoS7X93ns0+/IsnGeKHwSJIk5fT0&#10;nEePH6GqeMxZz8V0yunpKdZabty8weOnT5kt5kzGE1KtMWXJcDhgvDNGCkFZFhwfP+Xo2hG3b98i&#10;1bpZA5o5uvbzhSD4OO9TzccCueYbd2PdPpK6vlxWPe/1rg9VTooqVuvmPq4iBuyLsdtrtuw536ZY&#10;Z1Mec1OtRdcX6yOU+zrn3PScq30xWjHKan6SQvYSSPbVC9T7TtbatfWxmytsx659+Yb6+Dqn+dY7&#10;39oW5Wxta1vb2ta2trWtbW1rW9va1v7am942wda2trWtbW1rW9va1ra2ta391a0Liu0DvtcqKM0n&#10;nc3X7kZ0VwG8W7DcLvi+SoWnDTDcdL9XPU8fa3r7Pvuu3QeS735vvY3Cldetn/cqIEe37a96tu71&#10;NxXrd1Vk+9jw178bejfxY/GYXCtOa7/zbjHoSqWon12/rSJET+FB+xlqa6s+t++t7znaxV/171Fp&#10;plaMXmfP39Q/+wr9u4UY7fbYROqwCfxQ31sD+JCxMOzhg4f86Q9/TJoOODg4ojS26WUhBJwPjVp8&#10;LCjTWOPwzlEYw/HTY549fcLZyQnelK3+uQJatIHvtRVFwYMHDxASXr1zBykEg8GAo8NDirygTAzj&#10;yYTlYo63FkksRvU+An0IjqdnU56ez9h/5RbKB4w3uBAw3qGCqwCRUSUnz6ecT8948uQRxXwJPjBI&#10;UsbDjETX6k8BrRPSdAw+cHJyxmJmGQwUs9zx2usZe7sTxLLg7GKBQ6CzjHSUcu225O79U86Pzwlz&#10;jwkLdvfm4ANaBSbjDKXjvFKaAB7y3EHIkSLgzVkDSspShRQajKXC/GNc4HxRYnxglGlUqErJRVQw&#10;czYWmywKj6wKfC/MgtEwiUV+WrM3kaSFIYSofFK4wNzA0ji0dHip0EqQJCk+xILMVOuojBwCIVX4&#10;ILgoAt5bEmsRiUWrhEE2JE0znLN4b4F4DwSBr6ruvZC4ICo1+FjBJ5XGVKpbhTNRzd76CM4DFCCU&#10;IIhq7BIgOCSOgOHa9QOchz/7xRn/948ueOQlYTzh5u1XuHHzRgSLmZLgPd55nI/gbE9UihqNhrx+&#10;51Vuv3AblSQI8emq31YF8cGLRhm9KIoGvCpkJCJog5pqoHbd52tF8fbalCZJozbeAO2Vbop8akWm&#10;euymaYpzvlFYr9XIHj8+I0liMc9yuWQwGHDz5k12dnaw1rJYLJpr1AW29c/6Ho0xTWFRrcztquOV&#10;UjjvGgU8rTXGGC4uLiAE0kopvgbEW2sjQCwI8iJvVKdqgKtzsdB+VcAU1Z3inKTX5qgIdhcUZdnM&#10;Y9ba5t/zyEk2KY1tAqC15/w22L9bSNUuTKsLj7uFdX1zfLtIefUOA0Jq0myIQfFkusAYSyoEQqiq&#10;cFyBDEwvLsiNJVGKNE2q9qqKvn0kBRAVYLuPJKivML+7ntbA9D5lv6YtiXPX2hokBMkgFuoLKVks&#10;lhhjMNZijEVL2QCtkiQhTdOmP3kfUfxlWXJ2dgrIlSornjIv196trM6lVSzOlgFE5TNEIbraTwBV&#10;rb9JohBCrZEllVW/atRtAjjrouJSntNozlWF7jpJefnOHSa7u1gfmC0WpFnGoCqOlCFev1bjSZIk&#10;FhmXRdPuxhpm8/isqirM9MaC1vz8w5/x7NlxQ4ghta5wSpeLEduKPF3yjT7Q+iZQ8FUkUF3fuu2/&#10;9Pks7e+01Ze616p9tbIs4zwbPM4H8CulpSgsJylLQ1mWOBvJcrRW+OBRol8h6HnEQZv83D4g4dct&#10;HO3+vQ8I3lUXXr2XgDWWBw/uMd7ZZbK3yzDdiWWiLXIREQIf/fznTM/OMbbg2bMnnJyeMxwOIyig&#10;VhIWrPni7ZioPabX7ktEJTRjYnG4TvTaHLkpBuiC3br+fl9cEa+5Ocbo9s+aGKWeJ7rzl6zmHlEB&#10;YtoFvG3ikr53X4PZ+sBXfX28L5Zst1Ev8K3FZXa5f4bmvuO8JBgMUvJSkqSS2cUCrSVFUTCdzigX&#10;RQRFBqqYR1bKlPHcOomqgePxmCxJcdY1127fY5tcpwt+3zQ2+pTU23/rxiOb2qXbj9pKmN31uS9u&#10;6Vtrr4p5N43T9jypKkKehthmA4hW6ZREa4y1JEjGQje+Wj3freZnt0acVI/B+nnrZ6nvows6vmqu&#10;+jr5lavmpk3vpTv2+sgj2r5St937itK799UHJH/e/fcBF7p9ppnbOgq43fmrfR9Syua4mrhpbe0M&#10;l/tAHzlHHzihr29av676Wq+DmwD43fxOHF/12tgPsuibS69eE8WVytJ9+Z5NY/TK/BGsATOvOv/z&#10;8oabwBh9fWN1n/3qhd11rq8NZUVypqv3paSESpG5PXadq+GekfCtLErKYsmHP/8FH33yG976xpu8&#10;8+47vPX22+zvHcQ8Q6bR3lOUpnkfARnBi3Wsyyo26ebTukrCbX+taRPjqzVyNY9bY+Pa6QNIRbCW&#10;QZLy6ssv8/KLL/K7v/VbfPbFZ3zym0/46t6XnJ9Pef/9D3nr9W+wv7NPvlwymy/Y39+P7RFAqxBB&#10;oCIS5lkXVkvghjm7vd6ug2auXo/73mN7Pq3/1XGiUoqbN6/z9/7uf8zv/M53+PWvf81P3/+Azz//&#10;kpNnJ9jS4o0lTRRSS2xwEQDISmVbNDFcaMg5+8hvruq/fcd3SQukkGsg+G6/7AKA+nz6msAtEFgu&#10;FpycPGOYabJEs7u7w2I+J1hDkqbRvzKa0XiEKkQkIgwF1pqKxK6OmWK83kfW0TcmN5G9tgHHfb5J&#10;37oDUZE89Hze9R3q9jXGcH5yyt7OBBHiHJ+TE4LAEfv+MMuwZVSzdsYCdWxf9zXNaBTJ24wxzGZz&#10;xqMRB/v7FIsFF9NpNd42z2t9/T3UxCGs/KAIsov9SmtdqbrLitTARWDyFW1d/bK2tlhrL4H3pJIE&#10;fCQQ8J7lclGRDAS0VjhrcdaiB4MIyA0BLwXWBp6cHJOXJfv7+5GWozOnd99ft8/Hn542zcMmcoT1&#10;93x5r6CdH+uOfwiXckQ14V17Ptm03rbvp8lR9OSKNvktWiu6BM416V6dw6tzLcaY5nqLxaIit0wv&#10;xZNdld56/m/H2o1v3xAC0CHTXI2N2DeSpv/25YmstVRdsgHgO+fIsmwNsN9eh2qCXO89roz5Vmsd&#10;aZphreHH7/2IH//IoJVkfn6G9JaXbl+n1AP8ZJ9pOeOUETvWYZhjBIxTSbAC7wQjAt6XpKlkNBlz&#10;TaXcvfeUwgWkd4jgySqvQ2tJ8CCkI00UpbEE7yiDx1sP45hjUgIOjnZ48NU5FxeK0TgjeIekZHcn&#10;4frNXT791RmPH59w55UD0nTA9esZs4s5pydnHF17ERFgPEmYTpecz+YcHo7ZO9zn0YNnkWBCSjIt&#10;8D6SxcigCULwbOE5WTi8kKAkugbh1r4ZkVBYS4kiVPlwiQ/grKWiHcR7F8lElWyIJLQUpCohUSJm&#10;1ar8oHeeonQsc4NxkWh3ONBMxkOE9+AcUigK41mWBuci6UiiBNoKwjxHe49Acu1gj3feeY1BmvDT&#10;Dz4kHQ548/XXePbsnB/84M9wecFkmPHON9/l7bff4snpGV/eu88rr7zEp598yqeffs4bL73Iwe4O&#10;x48fIFyOn4wYDFJUCsLZmFcUMRdsS0tZWsrSkRcehCRNNekwYzhMyDKNtWV1fMHZyQWLRUFpAlJF&#10;D0slksl4h8l4lzTJkEBZFCyWBYtljvOeNE1IVIpscneB0lpy4zAhoBKFdQbnDEmiQUTSrcLkLI2n&#10;NA6VZEit8MUCGSzjkUQIh3EWYz3GQhlAJjAeaQaZwrkykiRpSZCak9mchcgoVM74esI/+KM/4Pf/&#10;/m8j0wVfffA+/+p/+D/46sc/RxeCyXBM8IKT2RKRpOyNNTeOJphyzuPjC85nhpffeodbL76E0QM+&#10;/PUX/Obej3g6PeOb3/0WD2+k/PLeFzz96PscJEuyELAOSmuZLSUPLySfPHGkNw7ZO9rno1/9imJp&#10;eeGFVyiWeXQnfWCxyDk7OyN4GIwyQoAiz+Pc6eO8Yl0k/R2PJwyHw2pestWeRJ2PAmMt3//+93n1&#10;lZd47ZWX4hoZLpOs17wGXbXy9tzX9RH74rtujNZeP7vxlHMukj/XRGXPIU+8ivjtqlj8qn35Tb5G&#10;H2Fc19/atK/elz9u++bd3Fp7f+uqOo1Nf6vP2d5zaO+ftdeZ9nvp85/bRCzdffS+GHBrW9va1ra2&#10;ta1tbWtb29rWtra1v+62VYDf2ta2trWtbW1rW9va1ra2tb+i/eS9H3YKl9fVY1aFhbSOWVfna29c&#10;19ZX9N3erO4Wfm8CwvepgvepE7Wvs+lvfcdcpax2+byhp9AvVOrsNQt+LaK1+r1WQml/1v59dQ7o&#10;Krq3WmPDMzayX2t/6wPK9BUmXwYp+Esb8HVBVn2ubrFan1JQ/b1eUKQUq6epgfD1xrjYrPJ+VTF6&#10;+911+8/6O40AWWBNYabv/dfWVWq8SsFws2JN//FtVU4PTGcz/t2ffJ9FXnJ4cBSv3/luQEQVIq1J&#10;0ySq9TpPURTMZjMePHjA/a/uMT07JXiHEAEp1pV2+opM6p8XF1PyPOf69euotsqztZTGVGomCqli&#10;wWVsH48UAiUDhwdj3nrjJYaZQFCCsEBUd5GivgfDdHrM7OIYWy6YnU1ZznLK+QINaKFxpQMPSmcM&#10;h7ssc0fp4OmzBdNzS1EsMM4xGQ8YjVPGkzE+BHwQWOO5du0GxgXuP3wMQmI96FRHhRZTIIJDyViU&#10;JmUgOF+pWVUgKKJiUv2OIBZJ7oxHeGuwCIwJ5IXD2IBQGh9iQREoEBIfquJzH5WcCuNiwZb1WF8B&#10;DeMMQJJlCKUIETVLaQML47CeCrhq0FqTDSexz8iqgE4rvBB4KbFAbj0exWA4IR0MKCr1LecCxjpc&#10;EHgkxgtcVXzsUfiqjZbGUvpAYS15aTDW4WuFcEALePVwwku7Y25d38eYksVsyuLilCxNmOzt895H&#10;T/gX/+4Ry8MbuMGQvaMDjg6vI4XEORPVvYSIivIN0MlhnWMyHPPOW29x7egan37+GQ8fPGRnZwel&#10;YyFtBMpyqZi2Bh3Whabd4to+wop6bLfVLPI8pygKkiQlTbM1kor23FZWqtF18Y+UkslkzMHBAePx&#10;mNFoxM7OTgWWXwHp+whZ2nNqAy4kkgJIpUjSBKkiOLVtdaH2aDQizbJGTbu2NE3jHG/BOUtZxEJ6&#10;7x3Bu+b/EBpgyWqNkrQV4J31mNJinSMEXynbxbXhKiDEJmvPtd25+CqAe/vzNpCtVkjuU9/sgt1F&#10;DzCrfod1wXDwEeyyLMuo9ClU9IekxKEwHtLBkCwbQAAXiMQSNSiqBfyolS371oG+9b5ddNb+p3QE&#10;49Tqa7XvISvfrenTMpKXDAYDgnPM5jMKU7IsCpZ53oDd6/5St5vWmrIooQJEW2sJUsYiSe8xZVQ+&#10;7r6ruu3aQMZ6va39pkYduQIR10XeVAQP7cLzEAK2IrJw3rFcLhuQqa/63Isvv8Ibb3yD8XhCURqc&#10;81WbK5TSLX+i3efkGkDYOhcB3EqjEJR5wXiYcffLL/jggw+BUAH/4zhUrWdr9/nuuO4WDfb5NJvG&#10;TNc/6PpyfeCePsIliCC3tj9XF/NPJmOOjg6rdm2RC3XIJup5NI5RjVAJe/sHDAcZi9lFVKsT8tK4&#10;2+QDbXrW580Rm3yz5/n63fnkee0WWSE80+k5s/kcZy2J1oyHQwZZRgieosh5+vQpx0+f4kzJw0cP&#10;ubiYIZRCpylQgUHkCm29qRC2L6ZpA5jb6tCbSKC6yuw1MKf93vtitFYrbPS524qfDZinUufuU0Zd&#10;gbHWn71PffrS9Xriv26hbF+stgnguyku6IJ9LsedviqiT9jf38d5wxvfeJ37X90ncs9IrAnY0pKk&#10;SaVmHH0NrTVplqCVJMsGlCbnxq0b/O7vfActBN64tfWnG6NsuqdN8Va7GLw912w6vvu3PrDgJnKP&#10;9pzVN9f0Ebp1n/Wqz7okQzU5mmv5ae22imNMNrFjkiToClSltW58wm4sWqugdeeFq8g76ud+55vf&#10;/kvlV/78z360cb7eRNLwPBK17nvdRGrXN+c8D+z+dYAAferv3T4QqnihqwbXR0J41fWvIlXqtllf&#10;P+yu0WtjTooN+Z7w3Ouu3iG1AO6lcdUFJXRBexvHOf19b1PfCfheUoy+/tK0A1eDP54HIG771X15&#10;vxqc1+0fbT/seUSP7e8poaKfWxHWTaczfvbBhwihGY9GGGPIsqwhBlu1dQRYZVnK4f4eWZZy7+Ej&#10;Ti4u+OLuXT759a959PgRxpYMhhnZIGWQpiRKkyodgYMxDEA8x7e4SsFxDcQp6CXAqhXT6z6gKyBP&#10;qjU74xEvvXib1197nRdu3kYEgbOeV15+hWtHRzx++pR/++/+hLIsGY3HkdQqkSRpjCWd92v9SnXA&#10;NU1+U4peQoluX9gEWO1rg8vzva/AngopBPv7e9x55WXefuebvPba60zGExb5ksKUFLbEOouUgkCt&#10;qF0Ra3jf5CS6yuVfZ17p9Q3W8mx1uvLquLYvh92ei2q/OwLgPeCjknDVpyIBn2ZnZ4fheEjpLEor&#10;BoOMRGmSNMN5x2w2iwRjUm3MCa8+vxw7yLV4tD/nXd9319fs5u2jT1grhcdLBl/7hJeJQ+prGusY&#10;DDKGgyHWOoyxWBvB5FmaNjF8PX+ESum+HtM1AH2+WPDs2TN2dna4eeMGg+EQAiyXS/Llspe04ar1&#10;bfWs1XuTElXFtHUeKZKOVp/p2r9f7/ttcHMNmm3neDcB5aLqtwDvkVIwmYzJ0hTvorp5mg5QOqpa&#10;BykQSpGXMd8rVcLsYoZ3LrrQrfe0af24NAa+Rr5m/d4v7y8oVSmsiwrkTFSVRcgGCNlHuNPOz1wF&#10;iL9qjeqbr7q5iHU/LzQ5gjbBZd33289UH9Odx+v1rQv67/VvxfrcWee7uoRL3vkqnpCXxuTqGqEi&#10;6XSV71Ht1dXki30ERZXyvJBx7pdS4p1nmS+ZzaeUZYHWCbdu3uKFF25y89YNdncnFGYZAekoUglZ&#10;pkB4SmNxwM7eQSTuLRcEKbl9502ywZBf/+ZLhqMUlSg8kSBP6UjeaayFChjugicvS6RK8EgCIoLi&#10;AyQJ6ERx/HRO8JbJeIAUAZWAUpKzswUnx4ajwzHDUYoPhjw3TM8KxpMRSgqMzTk9LUhHKUdHewQC&#10;52cXCAmJTnDG4YKmtJ7CChYi49OTJU9NAB2Vu4UQiCBQCGSVd0uUQhLQUqBEJHb0Fblo7Q9KEXPR&#10;WkmUFGRakQpBIgWiIZ0QkcgWSWEchXERQJ5JxqMhA53EvQYXMN5TOk9hPSYISufRSlbq8KCEZ284&#10;5oVbt5iMhnz4y1+BSnjnnW9wMV/ywx/9hNMnz0ik5Dvf/hbffOdNnp6e8PGnn/PSK6/y+MkzPv7w&#10;Q15/+UWuH054/OA++cUpJi+xviQdJjgcxhqUksThEglZytJibMA4CEKTDTMmOyOG44xERFLV46cn&#10;PH58Ql4YrIe8jL7j3u6InZ0JaTpASNUojS+XC4qyxDlIUk2SaNJ6fbJxX8T6QF4aljYC4n2ALE0g&#10;BCRgrWc6W7C0Dq8TkAnWOMzSIJxBqUhUYGzAWDAWVCKYDBP2BikJHryN2zlaczabcVoWFIlkfCvh&#10;H/3X/wF/428fIMWSX/zgQ/63/+6f8fQXXzIICeM0QwjFwhi8VgwGI1IhKYsLXLCkoz2+873f5+VX&#10;X+GLRyf8m+//GR/95jecT88ZDTS39jNmjz5CnLzPCxPPEEMiAt5DXiTcfWj46CH8+lzy8rtvsCgN&#10;Dx49YTDcYZkb5kVJlg7QOiHPC8qirPwQVe0DRIIZ7wPXbtzg5q3bnJ2dRVIQYyjyIo5VRPUzNAS9&#10;s+mMncmYO6/cQSkR9wR8qAh6fEOq293P7SMq66qst/doNu/jXibjq7+jWv8P9BMUfd34sm8voUv2&#10;0pc7uBzviDWSoT6Cz758Td/61Rfzttf4vnM/L97uEkb35ZnbPkw7H9n21brA/Pq47nrZJltq56G2&#10;CvBb29rWtra1rW1ta1vb2ta2trWtbQHwW9va1ra2ta1tbWtb29rWtvZXtj//8Q86BVKiARdeVUDW&#10;x6bePa69WdreHN1kmwq1attURP91Cqnr71++1ub7X3/OsFGFsn3O7nc3KeD1A6hYK8zfpGhyFQC+&#10;fWxf0fSmAtX2PfQXCsgriQra99UH2loriNzwfgSXC/P6CgQ29cGrAPntIt/2u9p0vb6C2k2gxecV&#10;KfRdp1tIIWRU0/jzn/wFd+895PDoBkmlBkMLnBZPEAsOBlkWVdCcJy9K8uWSe/fucf/ePY6fPKlU&#10;vwOJVs11ajBm33urfsF7R1kUjEYjJuMxWiWkWYbHYys1XRFEVJJxUfFECoUUoEQg054337jF/m6G&#10;swuI+k4RZKgV1liK5RxvFwRfUCzmmKVDBYnwgFMIJ5EksTB2OELIJBb0jEYIPeDp8QXeOPLFBYWZ&#10;Mx4n7O7ucLC3z2g4YT5fIoVm/2CP8/mck2cXBBTem6iuWubIYEmUYJAolKwUgKSqFHB9BOAQQUZR&#10;3RjSJGE8GOBLgzOO4CN4fGk8hfM4IaJiu9ZolcYCoMgnEokIlMQGQeECRaVgEoREVopeSZKQZVkE&#10;8yQaqSLAKhZ8OZbGMV1YrHd4b1H1uNQClSiEStA6IxuMKErD6ekZs+WSeb6kyEvy0lB6j6sA8EFo&#10;dDYit475MmdZlMyKkkVpMHUxUwUYqgtlpYDXj/a4NR7w4u0jiuWchw8fkirF7Rs3+c39Gf/8+5/x&#10;ZS5IdvfQw4yjGzfwFXg9yRJ8cCzzgnyZ460jzaJGUF4UTEZjXn/1NS6mU376sw/Y2ZlUhVG2UXNW&#10;cqU2UYN5awBBm8SjCzppF0o1qvGdcZ8kCcPhkETHtrfWNqp5zsa+LJUkSVKGw2EDMldKN+fN87xR&#10;tIaobl3/K4qiUVOpAe9NglOpRvW9Vt1uF8j2zb0r5coVkLz+vT53rQBVFAVlWVZq96ZSu43nchXQ&#10;wDnbKK55X4HSECsVmApsvVp7YhFdXVjcB7jZpL7WFE535uMaxLY65+rvfarabaBeF1xSf6f7vtvt&#10;1BRuVWuqqIr4TKWME0G+EXyglSI3ltIFlIoqYkoIgpCEICpFwhUAfBPgoG8N7vMl2uQA8f/+0hqn&#10;tEbJqGZmvWM4HLK/v0+aprGQsTRY75E6tmuWZpXifSRmWCwWzbmcswQf1c+stfiwUrcs8+JS+ydJ&#10;0qg79hfktdbWqq3rovMQAnk1HupCOaUUaZZFZSwCztk4T1T+iXOB3b0Dfuvb32Y8HiOrPl4X5GVZ&#10;1vSpCLZXTYG9TpMWaULs+0maxmOci8W3+ZIf//iHmLKIynEiKnzVCnttv7a7jnYJedoAsS4hw9cp&#10;vuxTd+0nZ6K3eLTdn9I0ZTAYMB6PGQwGHB4ecu3aNfJ8uQ5MaM2VuupXQkq0SkiyjCRN2R2P0VKw&#10;u7vLfD7HdgAzz/PFn/f3r6vw/nWu8XUIslbvxiMlDalPvliyXCy4OD/n5OQZ1hoWiznPjo85fvoE&#10;Zw2FKUiTBF2Ng5r0KoKd2OCH9vudV6nnboqf1vxJqZq1qu+a/W11tV/f+Lc9fbP777Ki+tVg3vV7&#10;uppAoQ9UtakvbCqWrlWp+wuiQ3MP3nvSNGU8HuOD4/U3XuPBvQd4L0izIYRICJNmCUpFwpmiKON4&#10;0ZEggADOO1599Q6//e1vI4NH+HAJzN0GpvU9a9f6gLTddriKiOuqeL1L3NEeg75DptEt9H4eGLL9&#10;eVdhrLvu0Y7tehSxRQfkJUQEjMo6iO55hvX7CpfU67tqol2V4xAC73zrt/9S+ZW/+Ml7veq7ffN5&#10;10/YpCbcl0voy8f8Zebd54Hvuz83kU+szV+wMWfSLfjv9v8u6KvqEmsq8JtyQG2iq405pgoo2J/H&#10;4LntUt9PPS8K0b9md9v7eYqD8oqxvPF+Wn7mVcdelYO5ipByk3r0pvxOe57qUyDuA0H2nafrk1hn&#10;m1jmbHrB++9/gJAJgyzDWlvF76tYSSmNqMi8xuMR164dEbzn7r375MY2Cr9np6fcv3ePL774nPli&#10;TgiB0WBIlmQoJSvfRyAFFUBdfC0/ZBMgJUAD/1oioAAAIABJREFUnpWyA1yuYlhZr/d1uwQHITDM&#10;Um7dvMWdl1/h4OCQo+vXyIZDHj15yvd/9GN+8fHHPHj0kMIY0jT6vukgI02SSDQXfAOAhBB9amL/&#10;ieD3fuXhPpKLTXm0vnWlb40Nwcc10hiUkIyGI27fvM03vvENXn/zDfYO9vHBsVgsMEUkvVNSVm1X&#10;kU9weT7qG/tf9/e1n4IriWn65q82kLa7VsUYxKEUeOfW7l1rzc7OBJ0kuCrmljLmg5bLnPPpOfP5&#10;oiFn64sV19cAcYn4pr1m943dq4hpN5GKdNuwjxy1jmGVlFhjyfMle3u71RwR2y5LUtI0xRhDWZZr&#10;AKm0AsbX/6Ly+4zxaMzu7h5FnpNoFcHWCM7Oz3GV2ni3XfrW3W4+XSkVyc5aoLyaDFhWwPia4KoG&#10;M9cEcJtywn358HWwtyD4SPajtWIwGDSA8iRJm/XUVbnJvMhZLnOePD3m8ePHVR5H1HS6G9fRvvVY&#10;VIDdNjlN1y+P36nfb2iOb/uy1lqcjwQVK0Vef4kIpjtW2+eJwG57SQ24C8zrI8eq38Vm0Psqv5dl&#10;g0t9tn6HNRFm3d/qZ6uPqd8brfxce82rCSzrfFOcjy77QnV+az1/Gf2KtoJve/9s1dauAcvH/LRu&#10;Ys8+/1uKmMNDxFwRlSq9EFTPKSmLEilVRSQlmc4umC9ngGS+dCzznNHOhMloiBCSAOzu72IqEk0X&#10;BLdefB2ZpPz6k88YDgRSxnXF2tgWWtUkjiKCy5XCOI9QMffuXMD5gBCx7QdDSaIFp08LsjSQDXSl&#10;mg7GGp4+tqhUcXR9TCIHzOc5x8cOlaW89NINdvcmDCcZFxdzrt84wFnD+XRGUViyLGM+L3BCY4Pn&#10;ooRnpeCzs5wlglARggZAhvYaHv9pIVG1/1et3RWrYxxrlT+XKEmWJIzSBE2IgOoqNjQ+ktIWxlFa&#10;h5SKYZaxMx6R6QhULkpD6QPz0rIoI/BbaIGSMEg0qRAME02mBWkF6j89n/Ls5JSXXnkZHwI/+ekH&#10;LKcXDLOEV+68zLe/+RaPnz7l17/5nDe/8Tbn0zm/+NnPefXWDY72Jhw/u08+P2eYapSG4c6QwxuH&#10;PDs/xVmLs44k0RFcbSznF3NK4xBKM56MGY4GjIYpiYR8vuD+/cecn85ASsoykJvAcJxydHRAlo7Q&#10;KkMg15S8TVmC0KRJzM8NBxotKqKIEMmDS2crcuFIEmvLnNn0jDxfRPX30lLYgA2C0jlMaTHLEm8M&#10;iRAEIQgoQpCUZfRHBplgJ9OMlEJYGwknhMB4WHjPmbXs3Rnzj//oe/zu7x2STx/zs3/zAf/yv//3&#10;5I9m7KYJqdaUQZE7MN7HMecDerTPnXe/y2/9zu/z+htvcDZd8MOf/Jz3f/krcutxCIqiJBOGO9cU&#10;19Jzbg4No2BJhSIER27g0TPJp/fhk0eO6SBjbkqOT84QMmM83iWE2q9IKz932axTztlqHy+StQbg&#10;zmuvkWUZZ2dnkVSuNZ82+wxaNftTpTWcnZ5w69Ytrl+7XsXNttlPqP8playRyHTXmE0EIlftU/fl&#10;p2r/SinFoNpLcs6tEX11CWq6cWeXIO2qHFf7XF1l869L7LYJNH8VOdqmXOimHFBfTqYrLLApbtlE&#10;oFc/Y70+dsla2uRJ9brZJdLqy3VIKfnG29/cFuVsbWtb29rWtra1rW1ta1vb2tb+2tsWAL+1rW1t&#10;a1vb2ta2trWtbW1rf0X78/d+uPZ73PO8rGoJ9BagP09hve/z7jFXgeiBS4Vl3c+QIao2E1pg05X6&#10;U/8Gcf2M7SJ42VJiZ6M6/SbA2qaCweep4K5fq/03WKnKr9R41y10itTW1Vnan9c/+1RJV++63tCX&#10;q74gBKEurBJ12wVCU0feD7S/shi/AoiIquIrKm6vAPhChFYxRSwx6gLrN/WpbvvW52u3TR9AqA/o&#10;vqkIYhMTf/v3TQWzsegCtI5FoUpKQpD8/KOPef+Djzg6ukGaZBGELWhAmQGBECoWNWcZaVWwVzrP&#10;PF/y5PgJv/n1Jzx59JDS5AgBWkdgLogGpFZX7Df3X6mxIALOR/Cj957p+Tnj8YR0kDZKJhEEHJU2&#10;Kh25qA4eHMFbhAwkCl68dcCLt/dxNqoxJUqiZMDagtn0DFvMsMsl05NnmGWB8Am2TDg5NnivCV6R&#10;Lw1FYaPyFxJUws7eATLRTBfnTKeW4KBcLiiWy6h4PJyA14wGIwqTg4DdnR1OT6fMLma44CitxXiP&#10;9bGILalUrOIz1ipAUFqPDQJbFX0mWqKFINiARJAoKmV0SelDdXxUfRdIskSRpYpUKdIkqskJKVFC&#10;473AuajokpcWpTQeKK2NKihVAeRwNCDLUlSi0YliOBogBJiiAASldZgAUiWVirLFi3jPpXUY53EQ&#10;ge/WYxwULlB6waIwLEvL0ljO5gvmhaFwtdp7VK+RSlHpWCFkBAFo4PXDfW6PNUeHQ6bTE46fPuKF&#10;F29zngf+93//CZ+cGorhAJFqjo6usbN7SJZEcJgUgpOTMy6mU1ylLp9kUXVvPp9z7fCAg8MDzqbn&#10;3Lt/n8FgUBVuOZz1KKlwzsZicl2PH49zthLRWhXVEgJJpQhNiItDVKZSJDohy/4/9t6j15IrXdN7&#10;lgmzzTHpmEkmTZEskmW7Wq2B1EBLQAMCpLF60tJQ0g+5P0UQIDQkaKKBgIYAmQZafV3duqrLYpFV&#10;rKJJ747dLiKW02BFxI4dJ+Jk1m1odPcHJHkyzzYRy30mvvd9Jy0YoWlabZpcm6YupbbqYEma1Nfi&#10;W/BwVVXtkWZtbOBuFEmVUhRFQVEUbSNwF1yapilpnsXzTdXXVxNi9Bvru/6vS6BRlhVlYdp7c85H&#10;oLZOatW/qAS9WCwpy2J7xtfKUc5F9e3YpNoQA0QgtDERDN8oISFCfQ6JAdXncfW/Zny7DfrRp8lO&#10;U9yWzMV71wHQyLaxqqvONXzOXwVj9dXFrntf7dlqJRui+mwIOBciUYXWIAXGBTz1ORjAi4YIwNeK&#10;2sTm32vAUFG9NgKrGyVbGoISCdRrwHmHD0QwuPdUlcEHkLWaj1KxEVVIgQ+eJE05Ojzk8OioBbeH&#10;WpHeWsu0Jm2IYAODMwbvHFpLpICqLNiUJUVZRhIGGYHylTFY5yK4sOPjkiRpQb8Q/VrTjN0Aapq1&#10;r9Oko44qdkCIzfqeTPJWmUmGwHK5pCzLOmbwqCTj408/5d79exgf1713YcfvNntTa7WjtiaUamMm&#10;5xxaKaZZTnAOawxKCH75y7/mxYvncUyFagkfuspCQ+unv/aHVIuHmin7e2WsmXAslu4DSEU9P9Qq&#10;mVJK0jxlMpuglGSzXmGdYX4w5+j4iLPTMyAwnWS10pOMgV4QeEDphCyfIHU8+xKtODg64OzslJOX&#10;ryiqAqm2BEOBQLOc6cSwTbwgRNhBGY4RXb2Jqm0/Vh8Dfg8pJO3Ea3XsHbyvAQiaRGu8swgR8M6x&#10;Wix59vQppy9fslmvaqKSqOQJ1EpvdVN8fd+SWiGT7XcIxI565BUlxtCA3mpAZL3cpJLDwOZaBTDR&#10;SY/0g9qPy5gb1QCLLX5vS2TSRMdbCI2v1UnrOEDsgoe7+Uej0Cnl9gzYzavEtWpUO3uqBhA0YKY6&#10;0Gw9g1a6RcJK0ah11r6yAcXV+csuL5gg1Gua0ABAtyQuuyq/8b9pmmCM4fjokB9+/AFPnj4iTXK0&#10;yrCVwZpIKCKFpCiKGkAjcNa14BItJR/98CN+/KMf4a3BW3cFCDVGijAGRB3Krfr5x3VKZ93zpa8K&#10;OwbEbhUqOz7/Sh7+mjx/6L77Mc12VdEm8Y3f3lGHj5lHrTZX57T1odMQrXSvsUt41I9FGlKE7hpU&#10;NeFVcy3N6378JwLg//Zv/npwroZIU4b29pCSXNe3vImy3etA19fN5dCefR0BXjO+bY7ZAx02/+8C&#10;u7pAtPb9b1hLGovpxkgaRedMbXBLsvGZ4Qou/lrQQRuXD1xPl7hoaF7Gv+N64sere2X4bL2OgDGM&#10;zG/ffw4Rsrzp+uiDXXbBguM1v7FYKKo/R/+8WK74u8+/ABRZlkZwXZL0iCtUBOFISZomHB0cYozh&#10;u+++wzuPrSzBQ1mUFMWGV69e8eDB95ydnbPerHHBoRNFmigkWyInwhYEH4TcslbClTxtcN479ckt&#10;IDx0/FRoidx8CPjg65hKtDFCnmbcvn2b6STHEVis1jx4/Jjnr17x7MVLvvn2W548ecxitQYhyJKU&#10;ySTrqKbHz1dqG6dvffc4yUbfT/TPsu7ZOrxOWoQm3nmciXPgazJFaw2TLOPe3Xv88OMP+fGPPuPm&#10;0SHeOJbLRRufWufQOgI1h9badWfedUQhu8QSbGuy4fpzfkyVtH9NUkZVbOcs1li8jes2n0xQSVQY&#10;n06maJVQlCWvXp3wmy++YLG4RCuN6uyfJt6+uu/ZIYzrk9WM5RT9fHmoDj50T0Nq60MgsgZcvlwu&#10;ybJIxuVDJCBLaoKGsixxzrVnRQgepSVZXSOJv4+A4cPDQ4QQbDabqMheX/vl5QXr9WrwDL56TVdz&#10;8kblvSnChyif3RIVqJqYzXvX1nGace6vw8avjJERbP+tIZmqVaN1U+fNySZ5CwyPkraBYr2hLCuW&#10;l5dY2xBhRsLCQHitz98Zk7qIcRU8B0KGbQ4nafO7MKY0XpMhNp/RjbmG4oumptMFITbAuiHfO5Q7&#10;N+PeqMx249ltvV0OKvA2399cQ5dErgusb2p5SZKMxgX95xPdv6dpQpalO/unW49qQKJK6bYG1yXL&#10;68esDUnAZDJpwfMNqUl37LcPkiRKxppnAJKa2E4r3QJei7JisVhxeXlJUWzwpkASKDYV682GdWWw&#10;QXBwdJv58Q3yLMVZi7U1IavI+cHHn1FZy3fffsNsqmL9SCeRIBdR54gxTvfBg1RIpRGqLphJQXAB&#10;ITVap6SZYpInVKWhLCtmsyw+O0kUaZawKhynJwVHxzkH8wOElJydrzg7W3F0c4YLjnyaslhWpKkk&#10;z1MuL1cU6wj2X6wcQWiM8FxYzffnJU9Lj28JMJrYTtD11rKTe8f/i/rZYU1uISRaKZSINbVJmpIn&#10;Cb4mEC2NxQawAYrCYFwkpplkCVmq0DKS3q6LgtJ5gtIUJj4PkkKQask0UcwTzURFAHyqY/yzWC44&#10;Ob1AaIVMUr7/7iGbxSI+l7l/j48+eJfnL1/yzfff8pMf/5Tz8wW//Ku/5a3jA24dztisLjDVMhLm&#10;CMFkNmV6MEenmizPuHXrDgfzA7x3rIuSlyfnlPW1Tec5B4czZtMEGTyX5xecvHyOrSIhiXUQpGIy&#10;m5NN8vqBoiTRKUKqpkKEcTH2iWtWoxWkCvC2JtoQWB+w9dmsUGzWa9aLC7QMHB4cglQYG0DEeME7&#10;h/RgigKsrf2NxQVYrhxSwnymOMwlCk+oa5ROKAobuCwML1eGw3dv8l//d/8FP/3FTV58/yX/+n/6&#10;ij//374lqxwHUqFUwrJwFEZwsSzYFBYhFPc+/hn/+b/8r/in//yfs64cv/36j7y63HB45z7H997H&#10;BsXZyTkayz/52Xt8+k7OzbQkdQW2MDgnKUrL6QV89dDx5SPPMyPhaM66rAgiQaUThErjs5r6tF6v&#10;19FHKhXV7o2pa9SqjUk+/OhjrLWYDnHMTg1CCpQUbc0YoNgUXF5e8OGHHzCfz+uYLta+tZBxx4gt&#10;gW8Dhh6Kz64jfuuTb42RnnefLVtr2xpC9/P6Ndn+M+vuGTtEXLslMvKjtZU/pRbSfOaQMvzrPutN&#10;+ib6tej+/Y7NQTc3H3oWPjRHDaFuQ5DbWBMzNfd53bObPQB+b3vb2972tre97W1ve9vb3va2tz0A&#10;fm9729ve9ra3ve1tb3vb297+3vZXf/H/7Py9UbUCrgB8x8DgYw2E/Yb3Pnhv7L2vU5W/ch09xa6m&#10;gXT3V7sNfP0H6d0m/2Glq3Ctmln3c4fGZQy0PdyoFnr/3wLJGtuqXKkd1aYQfKcRKlx573bsh1jo&#10;6RAA9BQAO1fj6yba1ykVjlnT6NcCDEKvaXAAaNa93jF1l9epb/UVA7og0uaBf5fRflcBaHjNjzZS&#10;jgBZ2u9uiBqkQgjNoydP+Df/9i9JdMpsdoB1vlX1aTryBbE5czKJoGitJMY6FqsVr05e8ejhQx59&#10;/4CqWLdN/PEeZPsZO+ugVjdplLNFB7BA3UC3Wq9qJeGE2WyCVCoCI32owccKawzOGnxw4D1ZJrlx&#10;NOW9+3fIEhWbMoWgqkpWi0u8qdisNizOL3CVQMkpVZVQVYrVynJxZjg9KViuSoyp6jGQTOeHzOaH&#10;nJ5esry8ZH6Qs1oaqnXAm4qzk1MuzxZcXqxIk5Q01VRVSVVUrC4XXF4sCQSsh9LUIGkH1gRCiI2q&#10;aaJJU40QAUcEvpalq4GfW+FAJWE6ycnTDCEFzvta1d3jfYgNVyI24VsfECoCvyVbVUsXAsZ5bIDK&#10;BawPlMbWoFNZN/BItE5JlCJJIpA+S9LYWKQSZJLhpcKGgAuBdVGxLgzWepwXIFStai/wUuGRVB4K&#10;4yisZ1VWbGp16L66Z3OACupGd6KCnAzwwa0Z7x5PkbLg/PQlk4MMPT/m//zVt/zywSXFZMLd997j&#10;3r23uHXzNkolOGdI05TNZsOLFy9b5aMsz8izjOlsxmq54s7tWyRa8/jJUxaLZasA1lXvsM604NsI&#10;eIrNXtZGlfgkSaIye608ppSKWDofMMZgjGmV2601JIluG35aJZE8J6vVBavKYGplqKqq8N7XjWS+&#10;BdNu1Z624Pem8cta254nTSOQ1posyyirKoIcOspWzfu6Z0a3Kbg7FsWmwNptE7E1UaFHCklVVRRF&#10;wWKxYL3engsCgRTyCpC9USOLY2Tr77L1kRDae9M6aZu/288cAWP1z/Ztc3y38az541s1+eb866rH&#10;DCmpDvnR69RVXucrtgp60QeHGoQ5mU5J04wQPNZ7rKuvtVaOD665hnBFzbT/HQ1gL9TnsJSyBrTL&#10;Wr122/wslUKqTkN3R3FuMp3GJv/GgQNZFsExIQTOz8/bhjRnbXuuA/VeCUyyDKUjMNzaqMRuTCTP&#10;aEaxqqqW6EEpiajBDEkNOpId9cikA0TqAydCZx5D2I5JV/GsUVDDeTabDcvFoiWzQAjuv/s+H/zg&#10;ByRpEskBbKhBCKEF8lhroAYNhRCoqgrnXachslavr0El1hi0gD/+8Q989dVvt0BYIWog1bCS9pjS&#10;cfd+huKEMSB9d58MxYhjCrpXPr8Ompq5nsymHBweMskjOUIgsFqvOTs7i0QBSnF0fESx2eD9dp8e&#10;HR6S5zk1+gGpotJWojVPnz1jebmoQdKSzpDVcx06ZwPsKHyH8WbOoVirDxzt23Vg4rHYrDsP2+sT&#10;bXzaPXOkiOdvmiQ753dzTjWgjZ1vDFfBxm3cNaCq2g35r17nrnpu9/eqA0TrEoS5GkghVQccLbv3&#10;t6tmCyA789dPr5o4fTu+29ftKjWKwabla/OBAeBJ6DXt9nO35oJ3wN/sqk938wdqVbSw++Xbzxbd&#10;OYtjuNlseOftt/ngg/s8fvwIbwV5PkUIqCrT+sCmqTzUsTOiJvAQgh98+CGfffYZpixxpnrtOLwJ&#10;aKkPjun/fsgnDubOXFWHHSKdGFPT7APvr1OT3d1v4opS7tg+7Su5twRHdXwg2AVjdmOj7liM3WMI&#10;Ia4135A+yHYd+U5dAODHP/vFn5TrNgrwb5onDzWI9++jT0LQn9sx8O11cdnY666r0/QVWK/k4a9Z&#10;x9eRP/Tn/U0IE/v38jryFNH+Ea2/FM0h+EZ1DNpcThCuqee83rZj3K2MMEq201VKbNS7r6zpAZKF&#10;nc/sXeMQuLX7WUNrYey9Y+fM9pq3qo1j89/PR5s4w3lHUVb89osvsTaQ51HxUdc5V5/cQ8kIRku0&#10;ggCPHj5ECUkiE/Axv23ImKy1vDx5xXcPvuP7h9+zuLxAK0Ge5Vsf36xLUWshh26Mt1tvHFrjQo4A&#10;W+oiW+jUZzw+gm2JhFxSdFSYGzIdIcmynLv33ubmjZsE77m4vOTZy5d8//Ahjx89ZrNec+fWDW4c&#10;H2NrEpYmR+3HItcRWPYJLq8CeV+vmN4lOmvIpZzzOBxCRnX04D251tw8mPPxDz7i008/48MPf0Ca&#10;pqw2BYUpqawl1MrCYeecFh0izb8nAL67FgODe/pNFDr7cWkDlg4h5ulVZVhtNqw3a9abDavlitOX&#10;pzx+/IQ/fvMtX/7+dxBcBKp25rvJM4fi5W5+07/nLgnf2Dz1z5xuHjcEQB67hu4a2ebzsgYbC966&#10;excpVSRAVHqH3M7WtZWAb+vS6/UGY0xb0xQCTFXVdY0tKVtZFpydnQ4Sj435khBCSwQaSeWa/C20&#10;4PQQ4j603tUgdd0Coo0xw0QlgUESkqtAadGp04eamCKCgpM0q8kfHapWnfbWYcqKYlMghUDrpOXh&#10;CAwrv46R0zISS4RebX4oL+sr9oYatDoWNww9J+me8deR63Tf0+z5Rq29qXF0QeVDoMbm5+bfm7pd&#10;M4/ds6R7Ljb1lr6Cbv/eQoj1xW49UNYEqF1F+eb3zX7Msqx99iCluqIyrNQ21krTtAUVNsSgXfLj&#10;7ly191HHyc46bt445tatW504UtZEmVtCSudsBKeTUZSWZVliZMJlqThblUiVkCYSESzWFAQfmBzf&#10;48NPPuHF6SuePf2eGzcOyPIJHoGocy8pqElmRV1Tl7UKvMG6WIeQQteDqmoFaYNOBJenJUI48iwh&#10;CEmS5kglePp0jUwUN2/OsN6wXK1YLhxBBm7fucmzl0959uSMNNfcf/stluuCy4slZeW4XAZUmmGU&#10;59nK8e2JoZAN4FehOj6rAWe350nrJmqiNlHnNVLFer3WZGlKnqQkUpI09VnvqLyjci7W+6Ugy1LS&#10;RJFrhSKwKUvWVUnhI0lAQBJsQEjBJE+YpwkHqWaeajIp0TLOoXGWyjlQCc7D6atzbFkyyxNuHM85&#10;PJzy6vSEx0+f8OFHH3JyseBXf/N3SGfRwhNCiTVryk1BZQIojQsCmWa8/94HvPv+exzMZogAVVGw&#10;XK6wXpBmOfODGQeHEw4PJyjhuDw9Z3V5gbcV3geMDaSTCZPZjCRPCSGStEoC1lQIJMHLSCRck4tM&#10;0pQs0WgBknjmGRswFowX+CDROmNxsWR1ecE0Tzk+OmYymSJVShCKIDyujhVsUVCtC1ItkFrggMpK&#10;7ty9x7vv3OD4SKGwCOcjOalO2PjARekogya/e4d/8S//Mz759D6f/+Vv+df/6v/l5e8L5mlCrgKm&#10;klyuPOcrx9nCAJLpwSFvf/QT/sv/5r/lR//8P4UsYbFc8u6HH/LDzz5D5RP+7svv+Pb7p5y/Oufe&#10;nYxffHKLubpElOdgPKDYlJ5iLXj8Er58EvjjBSynKZWOz3dEkkGa4VoWRUtlDOvNuj0fvXcIGeLr&#10;63ggn0556627NbHqVfKjNl8nYKzFec/R0TGCwOnpCYfzA957/z20VtDm5KElj+nnq2MkW2Pk5mP1&#10;iyFi3fhMz+08PR8iCByKVfrXNVQv6Pq7oTx2rI4xRm43RpQ/Fld347jGd+zmgsO1027fQPNcaizW&#10;v67eNvS8pZvDNZ/bPANofFrjP8fqEM2/ffKjn+6bcva2t73tbW9729ve9ra3ve1tb//gTe+HYG97&#10;29ve9ra3ve1tb3vb297+ftZVZ3n9a67aUNPsdc1xYw9S+5/R/7yh5q2tYtu2EXiro9QFWNOCMvoK&#10;TX01tf497zZggffhiopVF2A+BFIfu7+xJrXmd0PvH3pg332wPNaUeQUMMvBZUo6rvw2RDDQfNqZm&#10;9yZAjv59dRtyt6/bqrX0P7Pb0Da4Nl7z3dcBCYbuqQukGJvL5rq6jRNXmzGbZj3F6fkFf/XXf0NR&#10;lNy6dRiBip0GBCmiEmsgKp9orVEighLLsuLs5BXPnjzh8cOHlJsVSkmUVhhjtrtBXN1/Q6pzUkik&#10;TtvmiouLS7766ks++eSHHB7NyfOMg4MpxlTYIqqxZdkEEQTWbLDBs1g7vnnwgsfPzvjg3jEezXq1&#10;pFwXmOWa1eU5drMkE5Ibh3cRIaEsNgSWJKllsyqw1uNdwFSOEJYYJ5HJlDtvvU2wHmEdk1RxdJhz&#10;cVqwLgQBizcvyPI1y8tLbt29DUpiN2tSZTmaKTYmNgNa51iu4+eXuWYeYC4EUgfSRCBEQpIpihKW&#10;q5JNaVlsDFXiyBLFLEvRBJJUkCYZSgmCKLjYOIz3GC9YuoKksCQykCeaSZrFZhAJQQmEVmifY13A&#10;+EDlDN4F3KZiU5SR5CDXuOBJRASq+uCpAkymMwICJwSJD1S2BmAh8RtDWTkQlizXKKlRiaIsDcvN&#10;GhMCplaHDdTA2+BH9ldAiUDoNIEHHzDWULqSFyeXTBPB7MYxv/zjC/7q2zPMQc799z/i4PCIaR7V&#10;vaRKUAqeP3/OcrnaAYBLKVv1voP5nIuLC4qi4MmTJ22DZ6MeEkL8blE3/XofouIqUeE6SZKoaNTZ&#10;s8Z7pA8tkLX53qYZPcvTqNouPdZUmCoqXW82US3dWofzYadhtasq3QVeNb/bgoXVDsC3q4TRACgb&#10;IH0D3m/O9ObnEEIEobLb2BpB+BZrHHmet41RTQNuVVXbM0Qpjo6PcdZSlmXbPN+d8+Z6uk3yDdC/&#10;LEuU0gghSdK0bcJtGtGj7xA7QPrrQG1d//i6eKHrB4cU3fqvHQNk7Po6OQgY2oIwNVornIuvzbOs&#10;BTupRsmpVnIWNbFCA7jeCm/tggX6sVJUJNdXAL7xtVxRXOyOQZqmVxrfGgW0u3fvkiQJL168oCiK&#10;liSiT86TJAlZlpEnaVQGshVlWbBerQk+Kna54NlsSqwxBE9U2pOCTCc7TefOObRWg/6yu76Mdy3I&#10;vfH3jYLZZrPB+wh611rhjG2VzhpQ6eHhMe+88w7z2RylJFrGc805u+OXm/3WbSIXROCAVBIXQEmN&#10;d571ak2aKC4vzvn6668ioFmqCEKQatTUYz14AAAgAElEQVTXv051d0jBud+0OUaU1D+LrwPz9NWM&#10;u+ZcJG+ZTHKOj4+R+Bps4jk5O4skH3mOCFAUFTqJqmtx7uDo6IjJdMpmU7DZFFTeUWwK1jqp17/C&#10;WlfPJzVhypaESjSsMUHsxBpt4zi7ykxj4JTr1I67czLWUNrf5zvj3QHnD81nQ5IixC743Pvted8F&#10;pndzo2FCrGFwma8BuIO/C7H5/cq6CVtQe3ddNXtTCIF3UUVzJ0cJw7E8gmv38NgZPaSy2b2eLjCl&#10;v+5fl3cN5UntXt/5rND6ING7j7jc5GCsvhPr13umGT9TGbI0RSGRSCrnyLOcEDzOW7TUTGdTnLO8&#10;OnmF1kk9hxJnA6UxtaKoqsFUCvBX8uTrFJ6HcpH+WPX97XVg56Hx7iteduOPIfXfLtlPnwikT+zQ&#10;J6/ok8N0x6LrU7pxlRhQcovjKFqA2tD9dfde42e6vr71oWzBpbsqwOJKk/efYmNxzdhZ0z0Hh2Kb&#10;sYb4oe8Za4i/bm+NvX9IAW6IgOhKbSWEnVh8jKDkjUgVu/Ud2VXeFogB5dUxMH9z5vta7T00itxE&#10;IjjdUfukQ2gRBue3VmftzWUQW8BUUyOSXFW2v1pP6/u30Na3WnivkCCjT2iwxIJhYMn2OraFn8Aw&#10;scEYUKW/9q+r83TPhu6Zf7XmF3YIXfoA7Kvxc9zrElACtBZkecblZh1rIwIIHh8cAgVSEmRNOidi&#10;pluVJQcHByRJjncWqRSCgE6SmmAKqqLCVZZiU3B2csrjB4/43Ve/42c//Sk//OEPuX//PvPZHK0E&#10;Xgi8FFihapV2j2tyAeGRIdmOefB1ztXMZ2f/he3aA1DNQne+9luB4DxeBGyvviSkQCCZTHM++sF7&#10;vP/eO/zi5z/h22+/5fPf/IaHjx/z8uScz7/4Le+8/RZ33rpFkJ6TV6fcuXWHJNXoROCCJbiAUjqe&#10;eTURmdyJpfzuuiREgH7Ykob0Y1JEnIPgXcNCUytqN4VTcMHHe/QebwAZKK2hKgVKSrIs44N373P/&#10;/tv84hc/54/ffsvf/vrX/OaLL3jx/BRrLALQUhC8RUmBa2q1hKiEWn+fkNfX7XarYVuFX16jVDqm&#10;ptknhNmqe2uKosBay3q5YnG54JtvvkUrjbMxZk/TFBk8WiVkadYCu6Lfu0qINFTf7ebZ0ee5Fgi3&#10;zZf8Ti28G0tdF0+MAdj6OUmX2CjUYdhyuWSz2XBwdIPlakNlLd5H5XetYn2mqqoIhHcxnkvTdCeG&#10;bkDyUso4lkqTJCm337rLxeUlz589oxYx7pDEyoFnHQJwNQHKru+TWsfY24cOGUKoCTQUwgec91Dv&#10;l/hpoXEZO8SBfd/ajdGlbN4jCV5gDRgFSlnWiwVCgHMW56J6t7GGoqowNelS8LadMinklfkUQhCc&#10;b+9WNOc3u+8Zeh4RST5CfcY25DEqnmlICFHNWw2A9poaW9e/dPMTpVQLYu/nTWO1GyCO+YBCbVct&#10;faym3903rt5nTY2kX9/r55Ldz+/v/4awUmuNtZaiKJhMJjvxbLMPGgBjA75vCQHr78yyrJ5v365b&#10;5+wV8GJVVZ15inWjofgQPM4btFJsig2BQGUqApAmCT7oCKA2lhAU1nsKIxASZDJldbFCOslskvPw&#10;ouRy+Yjzt2f88G7GVAgmMvDWrVuIPOHs9IxJojmYHRCAoihqghNBcBCfZngQBokkVZJKKSrjcEGg&#10;EolzgiqAqBxkCZNZxvTAcna+Jsk88+NIwnd0lHL3rZynjy65c/smkzzn6GjO4uKMi7MLrH2H+ewG&#10;UlywWlQ4BwfTGcYETi4CDoH2jsolnG/WVCrWxTwK78Hj6z3vtwQkYUsfVwdT+Fr1WkmBFvFP3ii6&#10;JymSGMMY56lcCUKBCEgtSZQk05rgDJX1OO8wPpLvxkAvXofWijSRTBPJYZ6SEZikCcHHPHNTmphv&#10;ao2v/V+aajINaZZinePF8xdYa7nz1j2evXjFgwdPUN4xzzWpMpjSIbVgdnybbDJlfnDAZJpzfDzn&#10;4OYhzlu++cO3TJNI8it0xlQL8jxlfpBzMM+RIvDo+6cUiwskYK0nSMX86BClMzalQQZJliUkSqAA&#10;GWql9gDWOhItmeUT5nlC8IZivcZUFcYrgpBt3TTVKYnWBFvx1q1j0lQxmUxBK5wN+OBwzoA1+GKD&#10;LypSDXmekU/n5Adz7r5zj4nWPPzmD5hiQ5oGPAnGadYusKwMK+tZWcfHNw7AS/6X/+H/4Otf/poD&#10;lXI413iruLisWK49GwPrIuCF4Ohgygfv3ufdD97lYD6jOL+kKtZMZxN+8/lX/Lt/9zd89fs/8PjB&#10;UzIZ+MG7Uz57P+dQXHKgLQGNC4aiCBSV4OW548kJPF3CeaZQkwnBS9CyrjMIPKLOmSVVWSIRTGZT&#10;QMTnEkEi2BIHHRwe1ntPYh11zLet0TXPCnygJgaekCaKi/MS7xx/95vf8pOf/oz33n07qq+bEhsi&#10;rUYT50dCp0DN3RT98IhvHIqvxkDvfZX2Jg71IcSccKA22K9tOee25FYj5GtXn0nzWlX6rk/q1wHH&#10;nkNfJyjQj726McRYXtknq2uIU/r1hKG+DiFE69P6temh2LbxZzHvC3HdtPXLpu6vEEHsPNsamse9&#10;7W1ve9vb3va2t73tbW9729ve/iHbHgC/t73tbW9729ve9ra3ve1tb39vkz3V96uvGHro21fD6L++&#10;/7qhBu7ua4caaoeA74OKr41yV5Qsib9v20kBxpVvgI6S4zgIISpENU2BV5uU++qU17HajwG2r1Ou&#10;HBvn5gF18wC/AWn2H/Z3m85CGAbsXwsYGmhyDiEgGW8MHWoQHbq/PjBs6NrGmiO6v7+uOaFVU4cr&#10;a6HPYD+kxNpv9r9OFa2v0tYFjsgGjBNic7z1ni9/9zUPHj3n+OYtlE7wRFXP+F210ljdzyeFwDuL&#10;8VCZiuVqybOnT3j04AEXp6ftXHWbK2OTvrgCyOqPmxQytifXYFZroxr52dk53z/4nvfff5fbt28z&#10;nU6w1rJAYIzDO4eUiuWlxdqS0iq++uMzbhx8if6PfsLhLOXyfMP5yQUvnzxBupJZmkCes9locApP&#10;jpCGNC2Zzks2eMoSyg0o5fByTWmfc3h4k2pd4EvHanWJIEWnkso6ypWjMHAsCnyouDh/hpcCpILK&#10;MMuAIKhqRXqHYGPBFQ6SDLzClYZ5ECgBE63IE4WWAestlYN16TEmIINEO0eWaVIlOUgDfhZB3MvK&#10;sbGBwgSE8wjvSKXjaB7VyIUClUjyRENh8dahVQTdWiWpjMVaTxksym5ItSORsekzn0zQaQI+UJoy&#10;7n8Z1WakTMjSlGQSWCzXGAdeKVzwlJXhYlVQGFc3kKkanLh7RjQNq7vKovE/QsZ1KGpl+6oypApm&#10;t2/z8GTD//XXD7gUCSKdcHR0zDSfIYVjuVyRZBmr5ZKvv/4DIPjJT35CWZZMJjk3b97ixo0bvHjx&#10;glcnJ/z85z/laD7n+fMX6CRt1ZkaELyqFboSXTetUistRXdGVZaxEacGxE8mk9jYH8RO4+t6vY7q&#10;x2kSFaIbJSUhMWar8iWVwAdbX0NsHM/zhNls1oLDmybe7n7SWjOdTnHOtc3ujTq91rr9zqqqMMbE&#10;/RZC2+jdPc/K+p52fWmcj+aems83ncbwZuzyPI9+znvyPOf8/BznzBUyj93mqF3f5pxt52Gz2bQA&#10;6obEYOhsbdZSF1zXkMn0FYX7/kWIjgJz5/1DsUBXTXYIvDnmP/sxyLZhfAvKab7TOUdZVeRZghCq&#10;bapvFPdkTQbwOoDXmM/qNoULEed8R6e0VpjskiUIIUjTtAW/Syl56623+Oabb9hsNqRput03NVC9&#10;mcMkScjznFRp1ptVHUtEBfoYSwS88ZiqqkmEZKuG3TStNY3drfoxfTIf0VE0E2iV4GWcdy0VaZIC&#10;AWMsSki0llH5sgbKt+uo/r537t/n9q1bEDzByXiOd0gjhsY7+NA2/gE475CCGpgTm/K89/zmi9+w&#10;WFyglW7Be2pgzoZikyFip25jX7dp/To1orGYuL9ehsBu7Th0gMENtGo2mzGZTPDWkCjF7Tu3yadT&#10;rLXMZjNCgMXlgpv5hNlsysXlBZfnCy4vL9u9Dh5nKrI8rwFp9VpQqgaaiFbBdEtBJdomccH2mhgA&#10;fA5ZP4a6Tp10KC4cI2dqP48a2BUYJOdo/OF1pAdD8ftQLL0TWw6QLG0BOtc3vg7lVf0m0ngm6nqv&#10;m96Y0Cpdh3puQrvXGF1jr4vj+yDeLoh5aH6aMe6f3UMEaEPfKYTA0znfqZWQQ1Tu3r2PLbhkFLDf&#10;UYDXWqN1wnq9JtFJ/PcQECGq9TkfldCKcsPh0QH5JEMpSZKo+lyOa2e9XkdQfPud4zlR99+GyGG6&#10;OXf/fdeB6ftz2fepQ7lKf890c+TudXTX9BhxXZ9opjuP/eby7r00fqtLBtIFETVrObBV1Owrl40B&#10;tLtKaEJEAHV/PQzt1b+PvQ402T/3x+oAQ4QH1wHcrzsPX3dujuXy3Z/76q9DgDVeo+g31vg/do42&#10;CoXyCkj8ehDClfMaIrq1Owa9Os7ONTUg+BGSPd/9DroQy67Po13PXbDFddfanEtNXhJJUmqSk6am&#10;0ZzhQzWRkXrM0LyP7d8h8pJd8Ka8cmYN1RqG/GH3bOieQUNnfevTXMztlI7A86gKb1FKIEPABlfX&#10;WeL9e++QQmKMqVWbFWtTRWXebAuqlULW6sUgfCQ+Oz09Y7FY8vDhQ+7du8vPf/4zfvLjn3Dv3j0O&#10;D46REV5dk8kppPeYYOO5JGQEgdQquw3QWAiBGmRTuLr2RR2/CsQgGDOEWN4IpgbxSMG9u29x5/Yt&#10;Pvv0E777/gFfffU7lpdnaK2wpuL5i5f8m//733L/nfv8/Gc/5ehwTqoVIgXnI9i+XcRBtORRjTrw&#10;dm4CIkiU2I1HpBR4vyVW9Tsq0j2gLR1Ssvrv7flRB5M+eFxwOO+5cXyDf/KPj/nk00/4T/7ZP+Pz&#10;z3/L559/wYMHD1ktFmitMM4BWwCPFDWgtf68NznL2zX7Bsf+m57fW7+id/ym1hrpPaHyeOta5eD4&#10;HhlrgVfO9jBaa+3Xz7sAKaXkDsi9ueatijRXiJquI0bp3183hx17XQPmf/n8BZPJnDRJ2BQFSisI&#10;tASFTS071lYMWZYBkfjTWous6yRN3luWJQHIJ1PuvHWPly9exrNW6o6SueiR+ITdGCXsnk3N+Rl8&#10;BOE3MW1Sf6f3nuB9rJ22c8GWOIJxsq7mXN0luo17xhhHkvgWlK+kRGXxDLtcXHJ2foFzvs31vIv1&#10;ksjmEskk2vi+voohEj7R8VH9mKKt37j6s3z/XkS7n+M5eNUvNnWxrr/r5l+7deqt/+3+m2uJH3av&#10;2195xtIQCYQr8We3RtT9fZ7nO6SK3etq/HQ/7m4VkevfdXO7Ru02yzImk0lL4NeQlPWVchtSpkgw&#10;6WOuQaiBpvNIwmVMS2bb1jBqAH0XxCmVbIkTu4SIXZ9tjGnJJ+I6TmO9oyEJFA0JA9jKYHXCJMuY&#10;zQ/ZrNdY5/Eh5cw6fvdsydqWfHQn4/ZEkRzMeHWx4NGjp0zzBCViPSkozcYZnPf4EJAhIOs6mRJx&#10;HpO6hh0JHUBKsMGDC0gjSXXG/MYx603B6dmK/PCIVGakqef2WznPXpQ8enLChx/cZjabMZ1dcLkM&#10;nJ1dMp1NcB5W65LKeNIsretGkMxSjPMsCsfGBGSakugURz3nRPVwfOM74rXRAGx9jOukjPU/LSUi&#10;eBKlSBNNqhSEQGEMxho2RdHA/1FaIyNdT6yf+UjWapzHN4QdxJqAVpJEKTIlmGcpk0SjayK75XrD&#10;clPGsZUxz5U1GYJUIpL1eMdmU+dIAZ4+eUZpDLmWzKYTZnmKEB6U4IMPP2AynYOQvDo54+Tpcxab&#10;NcYHzk9O+P533/LJR++gdKwVTic5k1yRpwJTrjl5/pLFxSnBAShUkqPTHHTGxjisC8zzhExLlBBt&#10;GG6MwXiP1glZnpGmGu/i+VFUjvXGEIQgyRNSpRBSMp2kFEXJ4UHOdJqBAJ1pKuvwwQGe9XJJuSwI&#10;pUNrwWSeMZlnzOZTdJ6QZAKJY7U6A7dBJgky1bgKKuNZlp6NCaTThOX5Kf/jf/+/IssVdw9zXGF5&#10;+tgQgNIGSgtBaoRyTNOUd27d4DARVKfP+d//53/FAsGT5y958vgRz5++YL02TA7n3H/nBh/cPeSj&#10;dzJuJafMMouSHiMExgtWReD5ieHxaeDhBZw6iZ5NMCGSDEUfF+JZrSQqSSmrks1mw+HhIWmast4U&#10;W39ex0FplpHneSTN9SISykk6z7l9J5aXTCYT0jRlsVigVCTZ/v7RYz7/4gvu3r3DNJ+wthZnPUH2&#10;45QtMSFhmw9dR+zZr3GM1WH7v5ONP+v52X5eMkZcNJb7vi527AO5q6q6kue8aY49pirf929DNYEh&#10;woDtswXRqdv70Z6L6+75dXVA53zMS3xo/Uq8jtDGYH2C/+tIG/e2t73tbW9729ve9ra3ve1tb3v7&#10;h2R7APze9ra3ve1tb3vb2972tre9/T3tT2kGHGrQ775mTMFxDDzSb0p/XUP2GHi3AW301XB2H26L&#10;awHmrxuf/nduH0CPX2/33nYBpWHgc64qv/eBg0PX1b2+vmJfY32V9P6cNT9Hdfvm83fH27thYDpv&#10;uH7GABpjb79O5fO6zx9rNmgw/H013v689BvhhogJ+kCpZn6HVBS71ycbRTKlsM5hnOeP337Prz//&#10;gmw6I80mtWLWds3GxnbXKuUmSYoSgaosKMoNz58/59nTp5y8eIF3th3PbnPDUNPHlcaKjlqC974G&#10;E8W2Rrzn1cuTuslScnh0jJQapRLOz85xNQjTWsPisuJyVaKF589/+XsWixX3bh+CKbg4OWG1uuTd&#10;e3c5PL5NEJLLtSdRkOqM6QyUdEixQUuLOw9YC0Xp8YsKFwS//+ob1suCRET1Xh8sUvmaJECxMp6w&#10;WnEYNFoLsI4AJEIwTUVsqLPx/oKDICVrYyjPLetck0tLOUmZZ5rZJGGaaZQWmOA4PY/KFpWFxcYB&#10;isKXZFmCUorDaUrwhiAqgvSoVGO8xDtDZS0vLjdIJdFKkGWKRFkSGRvyFYEgJFgBUoP1VMbgjKUs&#10;LZuNIU0FKtFAVFiQCtJsEpUMVVxbSEFhA04IDJ7NahWbFglsrAcRG8ci2QGtalS/YaZthCFEBRof&#10;zwAloiqc1ineZpS+4osHZ/zFl0/xhzcQleP2zdvcvX2HxWLJ2fkF55cXnJ2d453jnXfuM5/PWwVP&#10;7x0I2Gw2PH36lCxLqaqSl6cl09m0BVY2zZ6NWlLzb42CUvP3CISIe4W6AdR7j3Ul1jiyLMM6x+XF&#10;BTqpVaytGQRPORcQwnfOCEGa5SSJJs8znHNsNhvW6zXe+6jYJiVpmraNYtZa1us1q/WGRlVFSI3z&#10;gaoyO820/eakBnTW7OWmKTcEUJKoDiW6jb21H6xVylWtyhFCQEhNCIY8zzk4PGQ+n1OWJavVivV6&#10;3apNbf2k7PiAbWNVBEkDQWCqKjaHhsBsPt/xNd0zcAjwGxt15ajCMB31mOtU3dslPAIAus43931h&#10;F9AVgq/nPwLxrLVkNdA8+kmJkFEZzvvIROA78cB139c2WY8Ak1rAFM163ILgu8QA1tqoql5VUCu6&#10;TyYTnj9/RgiB+XweQftludP81qyJqiqRUjA5TNFGYYxsiRYEFvBYa/DOohJdXzc7JAlDAMhdRU9R&#10;N+GLFuCbJllsvqyB5rZeQ7ret4FAUdmoCOkjAB/g7r17vP+DD9BaUBZrAhEAD5HQxFuH6CioJkka&#10;wZMAHhyubeQXEpQUtcI7/ObXf8f3332HkhHAI4S6EpyMqesMNWH2Y5A+KHMImH1dnHMdQVMNb4jf&#10;UQPmlJL1GMTz7+bNm9y4cYPFxTnOGI6Pj0nSBJDMZnNOT86YHRxEoPw0Z3Yw5/59SHTGdDpFCsHZ&#10;+Smf/+Zzbt96m6IsMaaKDdY9AqkxQGw3FrpOqX2MsKL/mqEzYQzw3h/XbbP/FhzdP2fGmmu799GP&#10;C69Tqt++tzm1ojX7McZrV4GFzSnXnju972uAfVFhaTsX3rlWJXhn3dUgowYAFAZi8SHVp+41jQFv&#10;t0qn25izARp3z9d+Lin+BJBxS9ITAr5WeN25ZsFWoa8dp9cDkbvkDY0fj+AD3ar0RsIOwXK5QMpI&#10;UtKQ1uzmX/GenK1QWmCtQcpIeHXdbXbHsbsex9ZxNw8ZO6uGALZ9oHIzP32V96FctZnT/vyPkYO8&#10;7lwYa+juq4/1VT7bKKGjEt/fH10g0JDaWAu46o1F95pkvd7+fRq0ryP5GCNP6f6uP79DOe7YuTM2&#10;P2NqdNety34+O1bXeR2RxfVkg6+vqVwl53jzutZ1RIve+0gAN0Tm8wZxZN9XCyG3AAAhXwuEuG6M&#10;+oQDzc9yhBywIQV5XT3tdTW37n7pg9TfqLYwcn9dYOEuQeNVgo8uYNB729n9dZzcElDJdp6EaKKj&#10;QJKmsa5Sg0KVUiRJgjVmR503TVOcdS1ovqoqvPMQPJtyw6Mnj/ibX/2KH332I37605/x0YcfMZ1M&#10;4nU2RFVSY52rQfHRH8WZqAkGO7wLQ8Qf/Tns15J2cqJ6Thof29xHkiTcPD7m6OCQH370Mc+ePubt&#10;e7eRKE5enPLNtw/46vd/4MvffcUvfvpjPv34I27cOEIlsW5ijYvq1w4cAtEAWWpvKxtF9ZoiyltH&#10;EIGyXDGbzciypAXvGgfGOzwRKCtEGDy32Dl/t357U5Yt0NbVMdA0m/Lpxz/kwx98xD/9j/8pX3zx&#10;Jb/+9d/xu69/z3KxINSkPw2hga3Vxb3zIHkjxcmxM/s60pGh+LP7eufszmu6/nY2m7WK2F3Aa7e+&#10;OEya1M9LtmrnkYzA9WLP1wO9xmrN4ZqctYkh+nFEH6CllQIpKTcbFucXHBzfQNQg2D5h2JC/aQDL&#10;Uqm2xhFro0mMCZ3n5q3bHB3d4PT0tAWKB/yoamszRoE++Q3kWU6mk53zbyzXGMpf+n6mHwd3z/cQ&#10;tn8vigIh4jVPJhOSJNYZX7x4gbM2kh/SxDGdWEeqDnlJXYepyU13FOFHCF2749IFWQ8B6N/Ed/d9&#10;xxiRwtDZ1+QSffLkPnntWI7RrZ01NRDYkmk2au3dXKx7z33ipaF4qXl9uwbra2hyb1ETFFjrW4JK&#10;JXVNKhdwDdkfHplu77csS4qiaHOMCIrPr6yZ5jucdTjRkKXs7vWmphTjZEdUgzaUlGiVoLXqPCvw&#10;SKVwLmAqS5rkTCZzvI/3EWQkMXy2cSyelqwqz3/4yW1eXq757vu/ZV1ccHwjQ2kPvib4MK4lQgnU&#10;BGVCEJzH+gohVAQ1qy2pYSDgncB5j1aB6XRGOp2wuljx8uUl77ydYiqYH0556+2KVy8W3L51xOF8&#10;zuRgwsXlitNXZwgh8V6yKR2lcag0IZkkoAxBeEoHiypQOAEyQcgULRo+bR/9el1vi8QSqgaZRz8o&#10;gkcgCd6B1JFsUSuc86w2G4xzrDcbKmMjyUdNMCwavykjENz6gPMQpKrzco8gkEqYJIpEK3IJuYrj&#10;ZoJjbR2XRRlB9UGQtHVjh2iIBgI4YyMo3Hmsi/WhNJFM0xQlBWVZkGQJt27e5HK14fn5ivPzC85e&#10;naOl59WLhK+/+j2mcLz91jE6nWHshtl0wnyWkiTgXcnZqxMWl+cRSJ1MQKWERFM6gd/EtZnnGWkm&#10;IzlATahrnQMlSXQkbdWJZlOUSFtRGUtlJVXIEEIyS3OUEkyyhKoqePbkEe9/8A5ZlhBEJCu2PoLS&#10;V4sF64s1wQYmmebm7Rsc3JjhvEFqQZIrtILHDx6zXq+Z5pK19QjpKQMYmbCxFQ6PDlAulsxniulk&#10;zuJkjS0gSSc44XDWRXJlD5M85Z3bN7k1T2F9zvnpC55fLjgpLMvKsrGBeTLh6O6Uw5uHJFJwaxrI&#10;3BmzvGSiIyGB9bApPCfnhhcXgkfngieFxE8zHBIfJEEKlBB4UUdn9bm4WW+YTqfkeU5ltoSpje/0&#10;3pNlabvnQ/2sJZLkhOg3paifC9TzZC2r1ao9c9I0JQj4d3/xl3z6yQ/57OOPYn0XcNbiuUpC3pDv&#10;dMlohnzlGFh9rL4x9Ix2sGbQeQbc7RkYA5sP1WSGar397278yuv6GsRr6sxDrx8bm/449v1e46/6&#10;Odjr8vc38fdXiQe3JIWtErzbkiB0x34Pft/b3va2t73tbW9729ve9ra3ve1ta3sA/N72tre97W1v&#10;e9vb3va2t739/2SvU1MdUoK/rtF7TNVyqCnquibp1zWTNz9vH1bLKyp3/Yfi/e98k6b1/mvH1OzH&#10;xrbf3DcGVL9uHIeURcbGOt73uDpeY92x6oJgutZ/8D/U4DZ0T7sNAa9vzm4Af9fNcXcNDj3Ql3K3&#10;saLbcN0ALbrX55zbaXrr3u+b7pmhdS5r8GAAnj1/zp//+V/iEBweHKJUWjeJ1PcgRWztVgIlFGmS&#10;IIhKzNZWnJ+d8vDhA169ehWBqO2geKRM3qgxd6hhoqsIKqXEhzj3r16dghB89qMJaZpxeDjHmIrL&#10;iwXOOeYHc7x3FMUG5z0vLg3/9lePyDRkBI6minSaUD0vuViecXs+4SCTTHPLUT5holPS2QHKOzQF&#10;wW/QicWYqABiLjds1hatEiQSnWisqdBSxMYxF5sEbQgsCkeeCKZZVNKSPuClx6UeISUYDwQ8Eic8&#10;3gRWwWITRVASJyVOeaTypFpz5/gQWHC+qCgNlEjwKbbckFUVs+mEXCkOJlHFXRQVhoTSSxw5m2KD&#10;sRaRpqzWBYu1ITiYThXz+ZREK4ypwfo6KtMFn7MpC6yXZHrC5XqJ9A5cbNBPUoV2CmMtSmsSrQgB&#10;ltZSVJZNaSmsQyiFVAqpYrMwjRpH8G1jZOAqOAbqxv0gtuq+UYgQmWbMjo7xyvGHh09ZTO7w4Scf&#10;sykjGK8oVyxXlyzXaxaLFTeOjvrQkP4AACAASURBVLlx80araOS9bRXK88mE05NTFosFd27f4ezs&#10;HOcsWmmMiero/QbUvuLFTsNr2AKYGjV0HwLGRAVvIURcA2yBXE0zVNMAe6UBGIEPsdHYGMN6taxV&#10;m6Li6+3bt5lOpyyXy/Z6zs/PKYoiFi61rhsxfav0Hv8eQcxprfjWBbp3QctdhfkItpA0PU1N47So&#10;D9RG9b17HyF4rI1EA8YY5vM5b7/9NlpryrLk/PycV69esVqtds7JbSNT2CEC6BOvOGtJakW2LuHL&#10;EFigOfeHCEm2PvHN/AfUSt7XgJOGAMZjPm+rZL9Vgu+uBSFiQ25AI6XGObNz/Y367xgQ7UqTmOCK&#10;/x4Cl+0qO6udRut8MmGz2aCUYjKZ8OrVq3ZNG2N2mv2aOTXG1A2NhouLC5y1FJuS9arAOwCHcxZj&#10;S6QIZEmCq/2oVKpVEGrBukoRRNtxHRsfia/31rV7rVn/UaXn6vx47/H4dh9WVUUIgcPDQz768EPy&#10;SYY1BVLEhvIgJEmua8XPqFYXARGqVimPpA7ee4QXrfp8HN8IEH7y6DFffvUVEfiatCQbESv8ZkCu&#10;0XixQyxznZruWHzX/H1IKb3148QuZykb9UCz47+NjUpsaZqSpgmrMipDeetI85TlcoELgVu334qq&#10;WziU0wgEN2/dJNEpeZbx3fffcHgwYzbPef7iKc6ZqOAlaAFL/b0ydm990MWbxNjX7evu3h0DKjQW&#10;1UBdqwgaTzRa9byxOHNMLWroddeq7Yr2P1fylAbQMkYI0v0spRQ+uFZxsAFPNXtGNkAhWau1DgCZ&#10;mnivAZsFxkE9Q+fRUJ44BoTuv3+sMbgPwGZs/0T0M74zmmPnbne8h0BAW18isc4iRGhJaJIkQdUA&#10;vDzLCd6zKTYE4jlqKsP8YM50Om1JeZDgrCMEj1KyXm8OKWlVR4fWexNPDJExvG699RXA3jRXib5A&#10;tHlPP8frg6+vOwuHCN36DeZ9Zbch64M+B3PsOqcLPowC27rX0CVr6efHUilCSzDUGcsB8p5/n1rK&#10;62okQyRuY/WAsT153Zk6tD/H/NEYYcRYzn/def4mgPeh67sOHDAEOrxunHc/L3RAtj1f0gGK7Kyl&#10;Hgh+HIA6QpQzAj4cGqcxMPSgT+rd4869X3MGj/ms/jx357hPytFdB33l3zFSjCYGHQKTdl/bVw6O&#10;3+86+2N3nJvvtI5IruQ9PjimecpkOmWzWYMUyERD7SO7KsFABOJqTQiKqipRdY7qfMCXFVVV8aB4&#10;wOnpKb//+ms+/fRTfvqTz3j/vfeZzw7QOkUg0VbghYrvI+BDZ53VitJja2VsrwyRBwh2iUya3FLV&#10;5IU6SciOU44OphA8VeWYTw44Pjzim4ff88XXv+ebB9/w/tt3+Q/+0c/5wQfvc+/uO+RZjvWByrva&#10;94mOivhW+Ti4EEnspODs7JSvv/4dN2/d5P333+NwPotkbAKCEhgLQUgEvo7Nd8egUdHe3n+tMF2r&#10;BHvvMdaSKN365nyS8t79d7j31j1+8Yt/zO++/pq//dWv+N2Xv+X87LTNm3VTdxvYS2OkqdeRJ3V9&#10;bjeuHDvThn5u8qHG7w/l+V0izjc5Kzq/BSKJWzOWY36iD8jv+vwh0POQj+0TyA35iGZ8VF1DsaXn&#10;9OSE6XSGqnPV6XTaKstuiqJda31SpZZYr1ZAp1bz1lpTFiVSSO7fv8/FxUXMP2vV2et8hmiV1Dvf&#10;o5M2BjTGtPGBrInShogUunHUkJpqn3x19/fRL3nvcE5QVYLZrM6LXWC1WlNVFWmSUlXmytpo1lH3&#10;HhvCgCFf1wW298kLu5/bj0fH/HrfBzfEQ32ivEaNHEQLvm6+c0gVvgtkHwPx92v13c/o3s9QbDl0&#10;z1rrnT3dfw7Q9XlNza6Z9+5Z3O6NEMGxUihUomu/4nA+5nDTyZTDwyOqqmKz2bQ5dFPracZsKOZq&#10;x79OhmJYIBGIGnQo4zh7qEqDs77di15YrG3mpyYJrD+vKA3OL5lOJqRZHnOesqJyFqFSPDl/fLHG&#10;uxcImXIzMyS5QqYS40F4gVQgtUC7CKy13tf1Z4FzNhK7JQItY42VmijYGIv1ULpAkgRm8wn5/JBy&#10;bTg/WXJ8fESW5ggqDm+kPHu25tHjJf/oZzc5unHM5WXJcrEizyOpy6a0nC+W3Lo1Q6eKICoKayhF&#10;wkXlWVmBzxQuxIGM9VcdfZ+wCO8JzkEN5JW18rtolK1rwmIA6wKVMzhrMd5TGls/mwBvXCRLVQpV&#10;E8IIQKsEXMA4j4zFMWSAXGtSHUlypffYCpx3GONwQoBWCCQpoOq5a8l/QsB5ifNEJh6pSer6oRbx&#10;TKmsj8D8oHj45CWL1YbKQJ4opokmBIvwgUQIChd45/0POLw9Z3nxkiQVCBlYLBaslpeUqxXeSdL8&#10;APSEtfFsNoaqdKxXG+7fvcN0kqFEhZYJCCI4O3iyPCWfZCRJhjeWsthQVYbKeFaFx0tNniQ4D5Ms&#10;ZZIlnJ+fcuvOTd5++w6FKTm/vKAyVfzcynB2cokwgelEMZspdBqfXwShcQKmsznr1YaXz18gEExm&#10;RxzdvoMXml//5msulhWbyjM9gFu3Jty9dRNnDa+evsJsArPZATLVWOFJtWdRLZhOUm4eZNw40Lhi&#10;gV2vKZYrRGk5TBOm80PWTmCEZDKb4KhwmxKdwXECU+3x1mK9Y3mx4fzUcnEuOFlovj2xPN4EOBJI&#10;qZFC4gDrPd6DVAFjHWUZlcdv374dz5P1GkSXHE6ilMBUhrOzM9I0j6TGO3W5XWL54Gtlb6lIkvi8&#10;whiDE4GLxYI//4u/5N6dOxxOJ0ghoc6p23NWsBPbhQHCq36+3s+J+8QnQ8/Nx/KOsdqTGCEQG/Mx&#10;/c/ov6brA7r9Bn9K78Kb5gb9etnr7rv/fKtPtDkGfO/3f/RrRP1+kOvq3V2Cz9fVwve2t73tbW97&#10;29ve9ra3ve1tb3v7h2jqz/7sz/5sPwx729ve9ra3ve1tb3vb29729qfbL//qL0Z/N9Tcex1bevff&#10;x1RBm9cNvaer9DH0kLgPgtw+ZB17MB0bN/sKgN1Gp+uUgIYaTq+O0c47aCWV2++HDjyjBcdtFV5V&#10;e51dxY6rY9u9zq6ajxgBhDfqY3S+pwHCyFHloGYst01eDug2SMZ7aNRgBVfBQH1l2O7a2R2P+nPD&#10;gCogEYzjm597jRnNdwXv666v+FpRS16EgXXZqPd2m6i76yBs5bDjtccbbF/Tb4brN0HAtsmzUept&#10;QKxKKWStyOS843K55i/+8m94fnLG8Y2b5PkkNkXXgMvQrHcpSWpws9Iagsc6y3q14ptvvuW7b79l&#10;tbis1bZAJ7qzvq6OQX+u+ubHwBO1gkNRbNBJyuHBnCRRpElK8IHNpsBaF8GRUkWVFCGxgdigEwTr&#10;Eqqg8DJnUzrWqxJjDQRLIhTgOZzPmOaHmIq6YdBQWY9xAeOI3Us+gl7TTJAkmlAvAec78yRkBEiG&#10;WgUsgBISJTVCKIRULRmBEgoZIjBpYwKVh8JaSmMwpiIEQZJmpEn8k2Q5QSoKD8uyYmPi9bnY44gN&#10;YH1EihvnCQik0symM27cOCJJ9P/H3ns9S5Id6Z2/I0JlXlmiq1qi0dMAhlAzIDmz3N3H/ctpNJqR&#10;4ChiMA2gNVqUvnVFqhBH7MOJExkZNyJvNfhGpreVddUVkRFHuPvx8O/7SPMUL8LveSTGWWprqY0J&#10;jXFC4K3BesG6blisK1SakeU5SZYhlMALiUNSGsumNmxqw6psWDaGVWWorQvjJcJ4QF/1lnbfsLOf&#10;xpuDovps6KxMheT9h2eYes1XT1/zyZ9f0RQZTiY0jaExDcaadi8Izs/OOTk+Jk2zoFLUNoYG4HfG&#10;47ff4fr6iqosOb93zmJxQ1mWmMZijO0U3Xf2X2xgJTQcGWO6/WutpSyrTnki7vvoW/qKTxEkXLcq&#10;01EVV+vQnFrXAYCPB2MN5aZktV61oCtJmmahgVvprnm9qqqgHNiq0yvVNiimWacKlSRRJchgbIOU&#10;qtd4HgDuvvU/AdTrdpVq/bbZKoTA+Hc3rhjbxdcAeKuqitVyyXqz6dTnirb5PDTmbhvzd9fCdo1E&#10;hVylArhWRnD4CLh1HMQlRpW1+nF9yk910WMPwceU0vYwPxlXTN0qwcd7DM1jgUBjG8cDiFYq2RIa&#10;xPipejFbjIMC280n2kbabnr3NOpJERS3Y6wTQlDkOUfzI370wftUVcXLFy8QQFPVbMoykGUkCUmS&#10;to3argNESynZbDaslitMYzqFvrqpKcuyVYlXJFojJSipA6i8Hcvt+tiC+ftzFvadQESwgNzN31wL&#10;ROuvt6jqZ5oGYwzWOd5//wMePX47/Hy7P3WSIKREaYVq/bkxzU7cbepmRzlbSEmaJqhWbWq9XPEv&#10;//zPLG5uUDISC7T5Qy+O3gXyjGmNGACb/UguOZVDDPPOu76//Rk6gp82I+zyFqkUdW1I04Tj46OO&#10;LENKhdYp1jqSNOf83r3gn62hqkuMtXz44YesV2suLi5Y3FyzXi/ROqyFL7/8CvAoqbpctN+MOlSK&#10;7eeYP6QZdAr0u9u4GbNF34KlXC+73AIEY3bu7G5O2wGkxXbO49wJQbd2t1Mb88NtfIl5s++AlbfP&#10;D1vQRfh42QIUo2IfhP09Rqjgof2e6tTIIwA8TdJuzCNxB+3PB2XBAC6La0O2z7jT0NvNHTuAkf65&#10;a2xNTjUHj6lMjSlxdWskjmcvXtGdb+T2zBLPYTtnoaioF2V1RW/vila1VuycVSbVrdr5A0meZ5RV&#10;yV//9GOKLOHrr/+MSnMaa1gul5RliXOONE04OTlhcbOgrupWHVBQVRUI+Pe/+Vvee+cd6rLcIV2Y&#10;avzuj90Y8H24FyIoa3tGk6Nn8f7vjhGGxc+O57fh94eEYLfAo0JMEwsMfnfMz42d126tk5HzjBRb&#10;gJyM9zTIWyIIbEz1tIvFvc+L+WZcczE3/MWv/vYH1Vf+6R9+u9e3j83ntJ8Xk/WBfbWLH6IwNwVu&#10;HLv+sJF+LM8aHeuRdTNUvB4bHylkm3uJHdBoULjdBfqNPe+tPO8HxqCpa43VAvq1mrtUpN9Erb6L&#10;Ab040u2pkX3dr6P0985QXXeqFjBWF5siR5ga6z54ZkqRsV9X6z9rHySxXS/ba2/Kmn/9/R9YrCvm&#10;8xnCO7RW7YhLdJIGEFRVcnJyzPnZKavVDcenp7x8+YL1chXAmQMAcv+xYu6qlERJ1akze+9p6oab&#10;xZInT57w7Xd/5tnTZ3jvSZOEPE1JdLiHba7c8y9S3soT95ETTMXcGOogKh97IlGZ9w7hPc47rLOd&#10;+iYIEp3z6NEjzh/cp24aXt9c8vziJV999RVPnzylLCtOjk+Yz+aItl4lAa0VWrUq9u0cxeunWcpi&#10;ueK//Jf/yh/+9CdeXVyQaE1R5MyKrCUV6A5tE2unl2NJETO67ZpoCYLimjBNQ11XbS1PcXR8wvvv&#10;vctPf/oxP/34p2itsN6xXK3YlBu0ToIPEdM+9Ycoi47tibvATsN69W5eGGoi/Zg1dY9vcjYYu5d9&#10;AK4hOehuXZvJeuIQJB3VyLfh2nU4ddrxd87SmIaqrsmynNl8jiAAOEVbk7GE8XC2JUtMk53azdBv&#10;NE3DfD6HtiaUaM319TWbzQaP7dRtxyycv/0O+N05h2lBx+vlirIse8B22QHgh3PTB/wP32cMSQGm&#10;VFzDuqAFGybdvFxeXlKWFda6WyStsc489V5Ga32LJOlNyFCm5nzf+5M+mdNYLA8kXds0fuyM0Sc+&#10;6H/mGFlF97NKoBNNXuQkqca3vtE6G85c7c/156ZfLwqkK72a/WB+x/Z8zBUjWL1P2tB/F6K17sgu&#10;48+FGB0B+eF3qqrCWttdc0go2V9fU/M0pko89E/b90G35z3WIZ13HQGJ1glFnnF8UlCVG5rGIIRC&#10;qpRNaXn54oJZpnn01il5luGsQiiF0B5nHaqtj1nvds7koS4T/YNASBWA+y6AwV17Ps6ylFQrhLdc&#10;vCxxKM4fnOAEGOO4vFxz9bri4VvnzI9ylssryrXBuxqPx1hHOks5PSt4+eKSxbLBCMnCSl6sPUsy&#10;nM5CfJbb90AhRwGpRHdm73y4354brbE0xuB8GDfnoDGWpt0Dst0PSinSLEdLRZ5lHB0dkSUpiU5I&#10;Uo01DUWiyRNNkWiKNCHTCulC/bExlrKx1Db4J0eIyTLmFi3ht7EOB1gfgMse0dZ3w3qVhNqyUBqL&#10;ZL2puF5UGAOZTpilCcJaNHT5g0pzfvbzn5HmmtVqFcDgr1/y6uVLqk2DlAVSz3BkWBLWlWWxLrm+&#10;WZNnBQ/vnVAkEuEMpqnDOxtAasV8XjCf5SgRapfGWOrGUTaOddngPaSZRgmY5SlZqsgLzVuP7uGs&#10;5WZxw83yGqkVOE9TVjRlw7woOD7OMKaktnVYTzphNj/i/OycF09fcvniBVlW8PCdxyRFwcurJd89&#10;u2Kx9tx7MOf99+7z9qNTvHF89/UF1bJhlqV4JXAywQjJalOxXle8//Z9TgtFLg3r1Q2bzZrKePLj&#10;gvT4iEZoKjxZkaOE5PWLFxwnDR+/c8xJWlNkEm8sy1XD1XXD5Q28WuV88szwxZXDH83xSYJxkGZZ&#10;qGl50ZE1GBPeW7z33nvMZjOeP39O0xIwRHLcSCBVliXL1YqiyMmzvCV1aGtTbP8fCU9jvVeIPplq&#10;jfOecr3m/Xff5f69e6EWa83Ab/ff2zJJkjt6VhsBmPdrbGPn+rH+geHZZ+jfh2R/+845w5g/BKD3&#10;zzL78sN95/kfoh4/9t5gKFAQSVmGYz+876kz71gcHD+r3T5vDokPx/785Gc/PzTlHOxgBzvYwQ52&#10;sIMd7GAHO9jB/o+3AwD+YAc72MEOdrCDHexgBzvYwf5CiwD4qSZLMaEuFb93W138dnPOPsW3KXXt&#10;u5qG4/30m1Zvv1CVHbh86p7HrydGX/qOqQZF8Mz2+SMAfhegsQXDM7ivXXC+ELfVsvqA+fGGxuFn&#10;iFtj65zvwPD9+x8bh+2Y9ua7a969u3F3nzJRX40xKrtvAQi9eW4VA8L6sfi2MS0oGdveeoxgJt9h&#10;mGBXEbL/uRHUuB2XHlBfBqBeaH4aB4uMrdWp8ZBSoHTbTIUIQGwJjbX8wz/9T37/yaccn5xxenYG&#10;uADmFwTga9vom2VpaB4mgCwbayjLiu+fPOWzzz7jdav2G4FaUWl6yqaA+2PPcKs5o12b5XpFnqUc&#10;Hc1JdEqSaKx11I0JYG8ZQIzee0zbyNQ4T+09ZeUw3od/Nw0Apq4QEopZxmw+x/sEpWcsLm9aEDg4&#10;BI0D6wRSSLRSFDoo2CilAoBSShytIrTz1HVoEhNSoLoGUY3WSbeWBKGJTWlJZSwNAi8Ui3VQHmk8&#10;1E5gnAjgdx3VxxRIyc2yZLUJP7eqGla1YeOCwHzoIQwKMYmS5ElGkacUmeb0ZEaRp2glUVIGsLwL&#10;DWu1d1S1oaxqKi+onUMq2QFYER4vBI11IBW19QGIbxyl9VTW4Vuw5xZI7LdNyD0/1Le+YtKO34+6&#10;sN6h2vH98J37XG9qvnz2klJJ9GwOKKRQzOZzimKOVgmz2QytNY1pWmCrCYqjbbNnmqYURUHTNCQ6&#10;oa4rlssFxhiqqiZJErIsu60UzkDRswXRReXm2HAafd6wESdeq1Nsbc1aS90YnPeYpul8oFKKRKco&#10;pZgVM9I0bZXBUqRUQdnI2PZ69lYzslS6vb5pgcBgjdkBJ1jrqOsa07gO+OtbQH9TNzjrcMYGQLwx&#10;PaCcxxrXqgqOK3Z5bjc22ba5uyzLANZr10CWZeHZWuWz7bWCW44NvuH5NWmWBcBZB8K0d4K7YkNc&#10;XINDdda4XoeNvP2/j7WM9fOPobrJPvDC0AeG3/O3FMIiuKTfOIwPACwpJKr1D/24HP3zrTjZzoto&#10;42qfAGdMcVVK2apauiDm1BJDzLKc9997j6qsePXyFQJBojWbsgzK8HrbjB0U4Qm+pF1X1hjqqsbZ&#10;EGedc6zXm1ZhLqhgJUnS7im1oy4e1aX7ucHWh7TA0w78vjuXxoZ95rxrmzg9qlWMsy35SFmWPH7n&#10;bX76s78mTXOapkHpBCFVB6PRKkEqjWjXdJIkZK0aoDEWoSR5lpGkCXjXgkw8Wgi+/upLPvv009AU&#10;L8MaDutbdX6k7xfviplT+epdILcpoMrU7w/vx7nenmsBKM6HZvOmNkipOD8/Q2uNlBqkRuqENMvJ&#10;8hwpJXmeU8wKHj68j5SK+eyIPMu4ubrCOctHH/2Yy6srLi8vefH8ZYibvbHal19P5dH78pMpH3IL&#10;CCsj+UJvZ/XInLZ46n4s3G3SVFp1pCI7PqfvK3qEBgxypJ3v94HyI88U810ptgBGGeTnJ89XUogO&#10;vB5jWD8GbBUIXUe8ETH7ERTsnUfsnEkGa45tEj7VtDv2/31AyeEYjQL6ekpjIVuKa1gi2tjaJzPr&#10;n5t2zzq3/3S/xxuoNHvXEUR4BHleYIzhpz/5CGzNHz75FJGllFXFerXGCRB+C765vLzcNmd7QWMN&#10;KlH85td/w3tvvx3yiUj8MQLyjfM6VFMeU7Xcp4TdBwTts2ET9BBQ1AfgRRDWMB4P/70PsD8E2YwB&#10;6idj/YQfjuD3QGR1NzFf/7l3nnlKOZ5d0Novfv2bH1Rf6QPg9xGP7cbNuwHo+/ZaP5+f+pyx64w1&#10;0I8BvceeZ2rMx+b6TZr+RxXkevPRJ9QQQtwi0dtX2+lfa+xn1T6iuD2g2PGaytZniYn7u/Nee/ni&#10;6BptE/MhiDLe7135xJRC8VRdZ2zdjCnCD1Uah+rSk354dL22qrzttZbrNb/7/R+4WZQczWfhjK11&#10;IJ5SGqkUaZqyXi2Zz2ckiaKqSo5Pjnj67DmrxbKLudHXhTXaJ9WJKvQapRK01B0BzXqzwRhDWdZc&#10;3ix48vQZn3/2Bd9//4RqU5JnOanWpIlGSNAqxm7XgYmmcp4xEtCps4zH7ZCFRQI035JCeDxeRHLA&#10;oBqapikP7t/nRx/8iI8+/JAH9+5jjeVmseTq+oaXz1/ijOOjjz4C6VmvVygpWvC76xHJgBcOoQRK&#10;J3jgm++e8O33T/n8qy/54x8+4er1Bc40PLh3j0TrjlxqDIAbz6i3nj1KGrcAVuMsxtpQA2jrCU1d&#10;Y41BCs98lvPo8WN+8tf/jg9//CH3Htzn4uKCi1cXoSbXO5cPfVgkk3lT9c6p+vUUgYQQ3FLs7pNE&#10;9NWl+2P0pmStb76fxs+88V76CuaR1G2MkGYslkaS1LhG+nmDE2HNKqlw3mFsANqen56SJmkgVLCW&#10;oihAhpzMe4tUAmMa6qZC6VAXTZNsNH9x1lI3FRKPMQ2LxU1bk6AjGBiCnuP+UUrv+PiOXNDYnXmI&#10;dZw+SLq/BoYg630xdSy+RkB+IMVsEFKQFwWL5YKqrlti2t31E68R13esw/RJDcb8+ZQS6xBUOHzO&#10;WBcby0nj+u2vo35csNa2BIqiI7iciqHD9ThF3tCvdUaylKZpeiB1PVrnHO6rJEnbOvrtPCzexxD0&#10;F+t9UWG3aRqMaW6NaT+nju8Ios+uqprr6+uWHMB39cgpAiEX35vcUd/vr0vVxsUOgO9cq8LudmJ2&#10;IH8wWBsIBY1psNagtGJ+dESRFdgqfM96R22hcoqXl9ckieb05IQkTdBaIKXHO4PwLhAAR7Ji79s6&#10;tWjzl3b/uUA+UzUNxnuEliRK4W0gYsmU5Or1DS9erLn/6B5CKebzOY3zXLxcUZmGd945Z7lcsbqu&#10;yRKFSkJNXuea8/MZr17dsF43VEiuKs+rSlGpDKcUSEckIwhlb9fWRfMwZoTavm9jkvcO1+afxkZC&#10;R49r31sgJFJpsiwnzwrSNEOK4DuTNCHRCtNUmLrCO4sUUGhNpjWJEiRCodqUpDKWdd1Q1iESd7Vu&#10;KVFS9OqKksoY6sZhPa2qvCTR4WedbQIJibNUJoDUN6XBC0GWpszzhEQLVHgClE7ZVBaSnHd/9C5W&#10;eF48e8ni6oaryyuq2uGswsuc2iYgMjZlw2pVcn295uT4hJ/8+D2KTIOtaaqK2lQonVAUM7IsI9UK&#10;U5dsbq6xdUPdWGonAkmwC3G9yDOEt2gJeZ4gpKexNTeLBZuyDO96ZADAz7MZpydHJAnUZUVVGazz&#10;5POCLE95eP8+i8WSr7/4HGEd5w8fcvbgjKvra24WKxoHpw+OeO/dh9w/OeHqYsm3Xz3DNYKH9x4g&#10;pWK5qdg4x8Za1us1qZK8dXpM4g3SNkgBSEV6dIxLEpbGcl1bfJqhdMrz768olOdvfvaIB8eQqw1S&#10;eaqyYrG2XC09rzcJX11r/uW7BnOSk5/MQGdYKRFaIrRGSN3t27quOT8/49Gjhzx79pzFYkHSkp0O&#10;yeFvbq6DD3COLM1JsxStVes/25/tETZ6dkkyok9KtcYZR7Up+au/+oisyBAtkH5LgrKbF42Rm2xJ&#10;fUdqhCK8+3LetkQ2kfBpC+yeUh0fezfdj3190sGhLx3WHcbi2ZB0d/i1sbrMXSR2d533x96zT33W&#10;2Bl/9DwxIKAb5sdbAgQxCnyfOsMP77FP9tS3AwD+YAc72MEOdrCDHexgBzvYwQ52sAMA/mAHO9jB&#10;Dnawgx3sYAc72MH+YusrwL8JCKf/AnT4e/uURYY2VIfqvzy+qxF+CBDfAl1uNyKPgfbFjrLDtMrs&#10;sKF3ill+aFGZ5fb1/I4i7O3PGlfwiaDO4bMNf3/47yGbfX/83oRxvn+dbYPC8GdE2wQ03ig/1rzl&#10;cB0Q3Xu37bBoVbJiUwFRkScqkUjRKlm3ylcChA4Ni75V0GzlSrrm9ttNEbsKTDv3OwZqgh2FteEa&#10;Hzb2b+dOo5RAtkBrRFBnN87x+Rdf8d/+2z+g0px79++3wJ9d9XUhJGmWkRcFILA+NI3Vdc2z58/4&#10;8osvePrkCc406CTpqQbdDc6PNmxenQK1bJ8PwLfg5IpZMW+BwAkgqJuGNE06MJVvgaECT5pl4ecE&#10;NDYoP0X8khOAEpR1zXpdipK/TgAAIABJREFUstk0rFcl5XqNJCopBY0TISRV3bQkCA4tNanKUF6Q&#10;Zzlayk7tJKqgNNZjvcQKiRSKRGkSKdDSd9qgCEFVG3SSoFolucY6Gi+onWBV1QFw3oLQUq04mhXk&#10;WcaqLKm9p3KSVWMx3iJ1AjIA9VOtyXRokGxsg3MGiWdWZMyLAi0hSxO01lg8UmtQmtIaGu9onMc4&#10;aGx7T7YlELCesm2Ia7zHBhaEoAbT+rYp8NoUMHhc3bUF37VNR2miePDWA65WGy4Xa1w24/7jx0it&#10;OTqah+Zltg1OsaGzbmoaY8jynIcPH3J6espsNsNZy3q1pq5DA2gAyHuKPCfPixbIvgtEbtqGp74P&#10;T9O0UwiLQG6l1I7qRb8JuA+EFz3wdlTdShLdgcHzPG+BENv4l6Zpd83teLpO5Wm4n+I9SCmpyjI0&#10;gBsTVJFs+LsxLfjd2lbPXqCExBgTxtF5bOsbb6tmhv0UQf1DXzDWVB/vP3x2ABNEv6DbxmTZU7SS&#10;UlIURQeAz7KMPM+7Jrdhs/RQeXUMvBNjyu3Ys9vQtUNWsiev6H/OWGPYkJhnDGwy1rTeV5I1xmyb&#10;zGKjt5Cj/rT9yu047ByOAPreEgz4/eCYlrylaEkYmrrmnbffRkrJp599Rl3XzGazMCfekbV7KDb5&#10;RRU8ISQSQbleUVU1zjmqqqIxDcvlauf5OsWoHkBiCGwSUnZqjRH8LnrKvLFBfLjndprpew3HVV2x&#10;2qyZHx/xy1/9knxWdGs1XmvYVB4JVeK+r6qqXc++U76y1uKsReuEy4sL/vEf/3HnmsNGvzEfOeY7&#10;+2ttKo+asjEiKUbylzFAVAcO66m47fgba0PMkorHj99Ca4WQCuu2nxV9VSThQASg1NH8CJ1o7t07&#10;4/rmiu+++xZrLd988w1VXQfFsiTpkT7dvt8pMN9d47Hv67dBqn5U9W7f/E0p+02dCcbAHVNA5L5i&#10;rUB0e6O/f8aeZ5/6aN9nDYEs8etbH606/znmFyM52O2x8j/ofvpnjDchh5hUvxaDde99p8AX1tb4&#10;Phlrdr5rLqcAw5F0a6tIKTg5OaGsNvzqF/8Oaxo+//wLjs7OaGpDWZZIpRBedKpqMX5WVYWQ4Zyj&#10;Es1/+Pe/4a0HD8A7jLVtbjyuRD4kixtTxtynqtUHyfdzj7vOuP3fj4qWU+t6eN3xc9Z4bL69DsXe&#10;2sOY2vdQHbRT6xwQUfQ/L+aFk35nBEAsWhKpvv2vKMBPqZNPkUjsU4t/E4D8WNP+m5KPjO2lOA/9&#10;GN6vVUzVWYbra+weh+M+/ozBn25J+QYAOHyvtuKjRGBLsBEV1KOytN857w/XwpYQBPoEh767rLwF&#10;ch+OyTCP7VVM9s6V83017K0StmjrBDFHinMSASM7CoRMqwP2nxO2Ko8dWUrvex0MpgXbiZH77/xQ&#10;ZMiKuXIHaowxyu+tt+2r+fVjtwNW64rf//6P3CzWHJ/Mg99K0pBLy0CgkucZ4MmShLqu2Ww2HJ8c&#10;8/TpE0zV9NZuJPyQOz4mzmeWZYHgSqq2RkUgBBHh+Uxj8NazXm948fwF33zzLS9fvcQ5S5ZnZFmK&#10;kgqtFaojvRGdf+n8TK/WKOWtUaalfcN34JoeWWVvvfbjaPwtKbbEcVK1SslScXJ0xAfvf8DHf/Ux&#10;Dx48CHl0WXN6csKPf/whSZrw1ddf8dVXX3Byekyep12Np3897zxpmnL//j0eP36LclPy5Vd/5tnT&#10;Z1xfXaG14oMPPgi+A7lzltmX4/mWCDPmUp6h6uTWRzsfyOecs3gEWZbz4P4D3n/vPc7O7vH73/+e&#10;um5IEr1DOBqJcvrnzR2gavw50c+SfLcWpvzV1Hlgq5A+jM2hlupcILPbkv0xQR7k954jxuLvvvgz&#10;rmYqJolP+nnLLqkAO6S0twilfCALdMHRUdcVRT7DeUfdNCglOTo6om6aQOrXAU0hTYJicgQzG9sE&#10;dWqlu/pPWZY46zpSrPVmw3q1bAkT3Gj+EtVx0xbkOsxPVUv21icZ01qjk6StS/fX0nZ+rHW38qJ+&#10;HjdGBnLr3YUP+1cK2YGVfXemTUZJgoZ1nrH1ObZe4/2MxbH+ubuf9/dBi1P5Xv9roebluhwz/n9Y&#10;V4n1uH2EFGO5Rzz3OhtqK4EwNagjD4GKMd8dEhUMzzYhzhqct53Pvk3qEwj4rDHUddWtZWMaqrLq&#10;nsW2z9/V3/yuEn2SBOX6pjE7+X0ck+Gzjs0lItSpu3cp+H55akvk2NZqpAxEdrHGT0saEOpbsqsR&#10;hutBojOUkjhvwzN7qL0AlXHx6gYP3L93TqLAWxNiclsnUEnajZNqiQtj3qCUbgHkDi8jD7JES4Gz&#10;hvWy5PFb95ESrq9W6DTj6ChDJaGuf3l5zeJyw8O3TpnPCy4uLsGnJKkKRLreM5vnvHx1TblxlAhe&#10;rjwXdUKTpGGM2nLGth5Ht3bakexIHT0eG+sfQiCUDAr3XdQOQM9AjClIW/LFSFjoXKhHmcbgbIPw&#10;nlQr5qkmbQkVvAfjPHVj2RgbyHVlUPzWSYJW4T1DjAjOge3+eISUJFqRJzoAsuM5XyXU1lMZg/Ue&#10;oQLJzdEsJ1OOSDHpBQidUju499Z9siLniy+/5cXz12xWG2xjkTJhU8O6lmTzUzZVQ20c11c3nJ2e&#10;8ZMP3yNPBMpbnDN4HDrVpFmKUhJrDE1d0pQlzoQaPFKDVC15QEqmFTqRaAnO1IH4UHpqU9MYS5Im&#10;ZJnGmYY8TXlwfkqSJZRNxWq1pqodaZ6RzwtOTo/Ik4QvPv+SzXKNNYLjs1O8lNws11SNI80Lzs6O&#10;yNOUF8+uefbNK06PTzk7OUFJwbosubhecXlTUZYVs0Tw1smMk0yQyZAvJ1mOTAtqr1h7qIRApDOk&#10;Lnjx4gpZl/z9rz/gnfuKeVqjpcE7x3LdsNp4bjaKr1/BP31T89Irju6dYryjNB7jw3rzvs0bvcM0&#10;hjRNefz4EdfXN7x89Yo0TUfig6QsK8rNOhBlGhvet2Q5OtFdarE9R3Q0yDvvg+M5yVmLMY6Ly0tO&#10;To95/4P3yPIkEPa2+ayMvnonq3X0SQzHgNu7ecVYvSDGab+TK4sBuH74znZYQ5k6f9xVzxirKU19&#10;bZ9C/VSMfpMehbF60e67odu12H21h7G62jAv7r/jm3o/3v+d/pgNFeKj/eSvf3FoyjnYwQ52sIMd&#10;7GAHO9jBDnawg/0fb/owBAc72MEOdrCDHexgBzvYwQ72v2Zv8uJ3CuA+pk7zJkDxsRevd4FQxpTY&#10;dxX/RNc8OqVYFa+1D0DR//dUc/+UouwQPDX23GMgGO/pFByDQnV8Wb5fYXHqOYf3Pnz+MUBhVCMe&#10;XmfnOfvP7xmdQ9rGwRY93mtSD23soXHKts3X4dkjiFMIGVReRWgmkkKgVYZO9I5icNOYFlDs8Nah&#10;hCRRmq2G120gVr9x+NZa8BProv1fn5CgDzAdAxYIGYGGcU2Dw/H9k6f899/+I8bBgwfnnQr1bqOo&#10;6hqinfdYQjNnYxqurq/585+/4dnz5zRN3akz9hsKp2wf+Geske7W73XAKc9iseLp06fMZnNms4yi&#10;KDg6mrHebEhShfcWZRReJ0igNk1oJNVBQc06y9Wqpmksq0pRGcdqlrJY1MzkgtRbjhQUSuEai1Ka&#10;FE/VOLyXbBrXzosnS9oGXAR5pnECqqYdcyGpGkNlDaq2FKnjKPXkiaTQslVuBl83zDNJUuQYL6i0&#10;ZL0RbMqGsnbMZgmryyWv1Yqz2Yyzozm5sJwcz3lPSJ5dXFJZqG1QZ66tw9e2VRZ2ZGmGEg7rmrYh&#10;xJAkCXmWoaSgqtqvS8XaWJzSSOMplCJzUNWOsnE0zmKdpzZBHce6oASDVCihsC6oa40BfscaT+5S&#10;b+38a9u077zl5OycWqQsreT40Tv8X//v/8PVYsn3331PkiYYYzofXtc1VVW1ilmCosi4d+8e8/m8&#10;A3W/fHnJYrHsPi8ox2donXYqucN7jgpG1lrqut4BsHrvWwUm0wHY67reaSCNjbyxAbZpwbN5niNV&#10;0jbRmq7JWClFWda3GlGH8Sper68oFy2SAdR1TdM0aK0pqzo4GL/9+Q7E7xzletOBbbxviT8IKihB&#10;4TqMtTFu62da3xS/Fwk2xuLBUHWur84RG++TJOnUOjrwZ+sW+yoeUyQ1/bkbqqlYe1uFNioxeu92&#10;QT2DWLSvQaw/7lNxeszXx7i4Tz23DwQzTUOapq0ylN9Rwp76/G2MkOBdR5gjhBr92T641bmgnDaf&#10;zVgtl9w/P6coCj755BPKsuT4+BjrLJc31914l2WJlLJT/uritLFopQJI3FqsD0pAfkRNOK7JMZCX&#10;EAKk2PYfsgWICSFQUV0d34EUg6qU7q4VldoAjLU0bbP1Bz/6gGI2oyqroMKp9U5zelQ0i6QRQgjq&#10;ugagqqpuDKw11HVQd7XOsFku+O1vf8tmvUb2SBr6zfhTOeJ47uZHFTzH9tdYHjgF4p0iRBjbM/3r&#10;bIEMApWmeB+UTMNacugkRUgZ4oVSbMqSm8UCKSX31APSNOHmZsHx8RHPXjxnU23QWrPZlFxfLzrg&#10;RQCa7OZBtxTaB/t339ngLoKL8ZgWgFFj+ewYecaQTKV/ftkhauqBD/rz0F97w4bO/nxE8JlqgVWN&#10;NVvA2gSh1RDMMeavxkhqxpqGpRQ7wJRdkKkbPc/149aUEnD8d5+QYuzs14+T/QbasTNIJAQRPTCp&#10;GFGpnyL12keWto9UbZQghUCmI6UgTTWn52c8/zaAOoIq/Ioiz6mtaUH6jjRNOwCPlJIkTbG1RydJ&#10;IMqxNhAt9RRwh2e0oWJY/0y9BbJw57l1bH+Nfc7UWAx/L67J/j2MrY8pH/ZD9nh/7Qzj7VC1dUxB&#10;rhsr7+LxoDvTOg+Scd/UgXeH3+vle/tygrtsGD/25d13NcffRdY3tt77czc2R1N1j7HPmAJi7YtP&#10;Q387Nsf7SGAiQQUttdn2bN7mFPHbEUfq2VFbjiQpNvr6QTzaaeCPPHk9dXUhRUdiso3xccn4W2tw&#10;6LO7mkh7jpbt8wxjVrhX0QKZYmxrP7s/TwOgegTI+5F1PTpP/bkdrH1gVFl2CkwJLXB+hDjQsyW5&#10;2h1n9u6HKf/WGIPWKUoGYKPwLqQfQiCkQicpiEBCJnHMizyAvx1s1hXCC0wdclmtNaYl/Apnja1S&#10;ZV/FEWjJ30C49jlRSA3aB3BeOLeGM8GriwsuLl/zuz/+Kz/9+Cf8/X/8Oz766K+4f3qPWVFgWnCa&#10;F4GYwzhLhKp3eUULtdslStlOTkccFgG3uwMXfLRz4Nrrie06M6bG9dSrE6V48OABJyfH/PynP+X7&#10;776jKjcgBE1jePL0Gf/5v/4XfvfJv/Ef/uZv+ejDH3N+do9EJ2gZwFLeOaqq5t3HD3lw7xQpBL//&#10;5E9cXq/58pun/OSvr9o8UWz3Xq+WONyLt8DCbPf17sJUHUheCI9x4RwjnUM2DUpqZlnB++++x2w2&#10;o6pqrA3km6FOLLv645AAqFuDUuyA0Dv/sqe2PL2W+yQdQ78Zcz/ZEnS08d/aDvC9G2/D9Yb18rFc&#10;bejrp4iC+gRLYz5szF+O+/3xz5Re4Lxoa9wC34KFX19e8FbyCOstCMdiqahqg0CgVThrVFUV6sTW&#10;s16vMTYQt4UaRA9k5SJppmE2n3F+dsrrVxejRCHbON8SrfYIdvoA7f64SilRWiGUIlBttv667/eG&#10;IMFbdQo/Sf67Q0bqPd5amqpi1eZd3rbA5V5eNiQhiLE+zmc894/F/T7QfGx+h4RL/fXVV2YfrrPh&#10;+alfH4ug+fj34bwMz7N9oHr/urdzpzbnk229zIZx6pOv9MHn+4B5w7OgEJBo3fmgrbLxdu1b1wRi&#10;D+FJEoXzNvjyltzXOxfO3dai2vPhNqZ7pBIY23Q1lP756PYZTkySFgWikd58ixbILQKJSqzLCL0l&#10;BvA+qMGHGmSNlC3hgdzOQdM0LG+WKCHJs5RCBAVmQUPjPGsDloz/8dlrZDrn7372Frn1pLJCOAe1&#10;IZ/lkEgaJIJALCDa+UgF6FTTbCpoa9nOK6yxVFXJ8mrB+2+f8dbbD3l1sebpt885OZPI5ISiyDg9&#10;LVi8XvD8+RUf/dVDTs5nPHuyIXOAgs2y5Ksvv2O1sTgJ1kpWtaFG47wnEeC8aH2Bbf1JWy+OBEgq&#10;EOEIJEjREWOE8ytIFfa/cQbVEr0oEXKDqq7w1oVTiJQ03uGcRHqPUgl5lpBnKTMlaYxhtTGUlaE2&#10;nsYEwkypBGkSSGyUDMQtpiMgilBl0fqjAH4/nhUUicbUFdZ7SmupynBtoQRJGhTkEyHBmbB2lIL2&#10;HVxtLfnxjGKW8sknf+T69Q2zoiAtCqRIeX29JJ2f8eMP3uPlq5e8fvUKgeTk6JT3336E9A2icZTl&#10;CpUKkiKlmOXgPbYOwH9bG5TQeCFpnMBLj04UWaZwbdKksOj2tWO1Likrj5UOmSRkSYaWNRdPL9mo&#10;lON5Rm0gzeYcncLxuaAoUvJ5wenJCRhHtSpZrzxHp3Ma53n6/DqQEKsMJTXrm5oXN1e8fn7Nw3un&#10;KOm4Wbxms6mojCefz0jmAi0N948LHp8VHGdhZ9eNpbSSysLKwFXTYBNPohXPvr2g3iz5T3/7Hh88&#10;Tnh44jCVYLN0rJYNy7VkWXuevLb84RvPs1Jy8tYJZd2wri3oBKkTrGuzqB5BxXw+D3nbk6dIrdqz&#10;gejq6fGdY1luOjKPqiq5vr5mPj/qAPO07xKI4HIf82wZWBYiaSACvKC2DbV3/MM//46Pf/IRH773&#10;CC/CHEof3tvZjtzLdsQfoscuNFWr6R8aYr4yFjOE7MV1donApvoU3oQ4aFj/Gyfy9ZP51hj53xjJ&#10;3V21kWF8n6qrDONXzGXGyDOHJvcQB/Tj/dT5bSpH7NdwhvWou95dH+xgBzvYwQ52sIMd7GAHO9jB&#10;DvZ/kh0A8Ac72MEOdrCDHexgBzvYwQ72F9oYKGVKzRvoGqX6CsPDRq+xl7N9G6qfDNUYhw1OY4Cg&#10;fmPU8MXzmyrF7lM6HCr0DYFMw2cZB+bva4a8/TnDzxuCLIdzM/a5tz/n7uffURAe+f1bz9QpZLQN&#10;N25kXtqm9KhG3DWIWbttFAySY52aGSo0FCmdhCZnpfAIiiKnyHPm83lQ45ISayyL5ZKL15es1ytM&#10;04D1VI1BAFqHxiAp5FaxyUdyhN3GiY4h3/lJpT3BFhg5bELoz82OOpMHSVBTRUourxf8y+/+jcvL&#10;Jaf375FlWW/8t8B8qbbqaeHOPY1puL6+4quvv+D586csb24QQqB10qnmjK3FuHbGmhGnABCT+9eL&#10;rsFQCHj+/CWz2RGPHj0iSTRpqqmb0FScJBprNDgf1EVMUDJxjUEpgVQByLipDVVTs1xWLGYJD+YZ&#10;J5ngJPXIVNJYhzUuNFsDxhqkUqA0lTXYdU2WQZponG3wIsAFUilwKjTGOi+onaM0BuscznoaK5jn&#10;KVppikwilCBLJAjPqgqAaplrtCQA6OvwuysLq3rFq8WG0+OCk+MTvBCcnhxTNYZN09AYhzEeqROq&#10;xrBebqiaFVkOWSLQSiM8ZHnJbDbDWxvWqVBYJxFInJU4Lzmbn3GzWNI0JcZD7aAyBuNaKEgLPgwq&#10;NBbwHajxTZQptt+Tt5rLfdt17n0AUtoWVJQVObWFyjj+5hc/Z1Yc8eLV69BU5qFuTE8tyHXN2kop&#10;zs/POT097UC1z58/5/LyslVPNczyoGyd6GwHaBMViHSnlu1oGktV1d2ejkCnvop5BNbGZkZrTadw&#10;GpunjbE7e2C9XtM0Dacnx3jvqaoqKP5JgTEWa20PtLz1BaGJZxfs2jRNt7+9gLppcNYFEHxdY2xo&#10;mgwK4nT37FvVJueCwh4+ALjSNCPRsoUBsaNCJYXk5PSIoiiw1vLq1SvKsgxg1QlFr7tiZL+ROs9z&#10;iqK4pUIc/Y919paq91Atpr8Wt+BIOdI0xo5vBXpzPw3kG8bxsXi2TxV+KnaOAWk78GwLehRSjf7u&#10;ltjlNshMim0Tu+4UM8cBov35rquKIs24f+8+L168YLFYMJ/PQQg2VdXlRVVVtc3fFqVU9xlVVbFa&#10;LqmrVpmszUictSFuxrUxUM2JoJk+2U8E/7t2nWudtMphbbNkbPht/ZWxBvDIZAtgjP4qqijXdc2j&#10;R494/Pjt4C8ziZQagd9p1o8xtG73udZB5b2qqhFF5BC8Eq344x8/4eLiYhS8O2wWHFO3ncqX+7Fz&#10;H2BsmF+MKSrvW9e7a2wLJeqrjBtjkC1piXPBZ8okxbtAzhPIlkKz92Kx4P79+0FVLOZfUvDHP37K&#10;bJ5ycnrGerHi008/365HD7RN7ELezv2nCJim9txdzz62j7fKv9PA2uFnTjWf7vMBkRSkb8MYMDwf&#10;jAEsvPcoqXYUXvflY1PNpP1764P3x85qY74I5Mgzb4E5U2DfofJj8Mly1B+/ybnEe4+MAIw26fBt&#10;3Ev01p/G+9lHjrZv3sfGenxsRKe+uik3pGmCVIqyatBJSlHMsS7MoS831C1JTiQaiXFSSkmSJGRZ&#10;Rp7nIWdo6slxmPIP/fXZ93tjRAljZ9cuzgzOAGPrZQhs7n9WBElNjfPwrDrmz4bzMnWmHRubIalC&#10;38d1Pibut0gS5AKoNXyOAOdwQo+f8Xoq1n4w7sPx+yE2BSQfq71MESHsq9fsU5obxqB9vnQYs4br&#10;q68iN2VDgrixOZwiAhgC5qZqSVPP7XqKyX1CuX2ED/tqJ0OV2Hge8iNEKlP57Z3jPpa/tkRjw/nw&#10;3neK2WMkZsOa2V21PrFnb951nal1PoxZriX72EdEOfX1YUzezm3TnbWSNEGpkJOqXn4qWlCYkpJU&#10;a5zzFHlB09SkSUIiFcsWfDn0YTH36xM/RSK1Ppgk7gfn6ECc8Sy02WxIs4zNVc3Vv/wzn3/xFT/+&#10;4Ef87S9/xa9/+SvuP3wLlG7XUiBlchECH9dsj0xrbJ0Na6hTcW7oA/oEUls/akBK0iQhv3ef++f3&#10;WC0XFFlOYw1FPmexhn/745/589dP+PEH7/KrX/yCj3/6E45OTpnleUsWk2CsQbUEMPigLGyto8gL&#10;0iynaSymPT8jp0nCxshpptbLbkx3HbgWalKdoZSmaeouVkR/EcbBIzrGi3GCpn5dcNdnTa/lKUKg&#10;SGY6lZsMSaTuArP3SRKmfM+UyucUAe3u74i9ucrwLBzuXQV1aW7Xk/rnxv6Zd71eUlbHHB0fYZ1j&#10;vVqhdEYxKwJpmbU0TYO1lvV63SpsV921hJDdzzhnSHQgMEIJTk+OePDgHs+fvxhVQJUt2ehQgbxf&#10;h++rn1trqeoaLwJhYp8IC0D6XdDX1FlgXzwaEs3E+ldcF1GdeyzWD0ncOrVv5K3YNlRvH75DGZIN&#10;Tb1jGfv3UO22/4xpmnY+aCwWR0LK/tqr63r0fDH2Pijed9M0be1O3rrXPrFTyOEFu7wwPcIDpVA6&#10;kAiUZYV1tsv7Y40PwHmzQ/rVkWwqekSWu+/NvPA7hBYdaYHOgqp8+w5l7F1Df/z6c9R/7xLWd2//&#10;0oK229quEHSkk33y6Eh6GMcwxrmqrlitVggBaZpwdn5OudlQmSbUZxrBRij+8U/PyNKUv/noEcrd&#10;YI1FmBq3XqN0jtZ5AHQDtQnK19ZZEq3IlMTYlpCRANRvGke5brharHl8/x7HJymXr5a8vliT5Tk6&#10;TTm9d8T33y+4WazxXlLMT3FiQ+NBIfFY6saGsrlWLDeeZQ3k4T2RdT7UvvzWR+3UdXoERBEML3Wr&#10;vm4MAo8zW8CxFxLjPK6u8daihULJlhTSO7QU4d8oEiVItCZRmtpZqsZihUQmKfMipW5MWCvWIKxB&#10;+ZZQBE9jHXXVBJK2VHXkSFmiwzsH0RIceMGmMizLik1p8QJmOsR+LSGVAYyPFjTOY6yntg6LxdYl&#10;14slwnse3jumyDI2Zc3ryw3vfPBjfvyjd/n2u+94/vw5dWW5f37Cw/unGFOhZhlCeIpZjkggzRWJ&#10;UlRVjTeBDcg50EriRfuuwYW6oQJwBi0lWgi0FFihQgyoGmSakIoAoJcSrFGsbtaY5inF7BilU3Sa&#10;UhQ5SRY+N9c5n331LRevau4/eMTpvRnX6xsaK0m0xlnDYrHi5vWKpmyYZeCbG1YNOBTprCBPMpRO&#10;KIqMB6cFx4VGuQbZrrGqdpQOlqXh9arC5ilJmvH90ws2izW/+tl9PniccTpvMPWS9eKG1apisXSs&#10;m4xnl4bPnsP3S8jOjkiynNXNEqk0MsmgjVvWWpoqkMHMZjOklFxeXu6et9qNHuNDVW0wptkh9Fqt&#10;VlxfX5NkGVmW4axrqRTA9RKeQHgq8c7hfHivkRU5uZxhrePps5f88z/9jscP/z/StKAq13hkyN2D&#10;F2uJ6d7s/fS+Gk8gM5M7hKu7MXW67j+W94zVhPr52JsSjY+RA/bj5z4i1CnS/X3n1bvec4ydD8dy&#10;1H5+NiQRVkp17/X6sXasFjV8NzU8Xw3rOX/JmfNgBzvYwQ52sIMd7GAHO9jBDnaw/13tAIA/2MEO&#10;drCDHexgBzvYwQ52sL/Qhupm+1TlxhQDx5oyp5RWx9Su7moKG9oYEGQMFDf8nSkl2eF9Dm2oFjOl&#10;oHyXqlv7lb3PMgauG2si64Oaf6ga/JRa6a5C0e7zM8Zo7+L8j89jaCYKja6xUSyOn+0U1cNL9UQp&#10;lJKoVJNlGVmWU8zmFPmc45MTTk9OyNKka2QLnxVUXS9eX/LkyROeP3/O9dVVB6DDWrRWGGd7BAvg&#10;PEE1bKQRst+QO1wPQ+B4vzHf9pqpt4pVrUozGoSkqhx//OPn/PmbJ8yPTzk6OkGo0MCCDeMuRKsO&#10;KVVP8dfhnWWzWfHs6RMuXrzg+vVrvGnQid5pVBhVnRtZF2/SRDH8uX5DZn+uv/76G8qy5OHDB+hE&#10;URQ5VdUghQoKbblns1ojpKZuapyTeN+AaxVuhKJqHCW0Kr6CZq6QOkU7RYJDqtAcmCpFojyNMW0v&#10;jmbTNGzshiwNgL1u/fqXAAAgAElEQVQ0NsPjQyOXEgiRIm3DyhlK43AYaidpaEgTSJVmlqV4LbC2&#10;QROav5QAJSRSKTaVBaUprcMawcbB5csl+dWak+M5aZqQJClHSUZVNTTa4oVEKEWS5aHBTwSA+nJd&#10;YZ3A3Cxw/galJbNZRpJkgMIgqKxDZQWXyw0vLy5prMcpTeM9tbGtMuUWvKmk6/Zd/PoYgGDcT2wb&#10;nRl8Ne6brhFWwHK1Rigdmt/nc549f0ZZbkiTlKZudhpnkiTpGs8joGCz2XSq64vFgrIsSdOU46M5&#10;Suodtap4r33wl3MOR1B+D98D7yWbzboDqPd99Xq9xpiGPM+Yz2dYa9lsSt5++zGLxaL7jKjQfnHx&#10;mjRNOTqao6ToAa2CYnlfCSM29ERQvPcWY7Z7MDYMeTxlVQWwvSOoAsnQaBkB+NZtG2k//PADHj64&#10;T17kpGnGcrnm+uaG9XpDWZZBaahtvg3jYFvfmXb3dO/ePZqmCQ26PX/eNM0gju02uzsX7in+O/g2&#10;izEWIcytplznHLZtxpcMFLHaeeurb0U/En5/f0NWP0YNgcn7VEjGbIwYZwqkPNXQNaai2l1jApAv&#10;epLPw2Zw1c5DXddI6XbiZL+5OQIQVatEqYTk7OyMcrNhuVySFQFg4tr9r1ulMms9zhm0TlogSNif&#10;dV3RmKZTWo+h37e+xbXjHRvth7lPbA6O92ms7T473rNOkuA37LaJME3TTrGdliBiOObOWo6KgkcP&#10;H3I8n+O8Z73eoJXrgNaxKd15T11VnQpzXJdd03qbe4S/CzKteH1xwbd//jqo0PcA/fuUeu7Ksaby&#10;hmH+dtfvjIFZ3gR4OZZ3RycuPDRNzXfffsuPf/IREeijlO7UngKAxDErMrJWtbqqa45PTnj16gUe&#10;y5NvvuHp06ckaUqi07anVkyS6gzBDXc985Ty086ZZJCheu87Qqa7cp19QNsxoOXUfcR1NQT778sV&#10;+02xnTrVxGf0937//3etNTsC6hsDzEbFupFVdAsccpd6qIiqrkLcOjv0/71vDqJaYVSztSY05jvf&#10;yuRyGzTdj2F37YmxhuOpsfStylljGoytOT09Au+Dwl5L6DGbzXEmjHVT2x1fEcfPWIOQkjRJAwFN&#10;VLD246DQsbNZfw77apP9eBQ/cyq/i9fsK3fta6QeXqefd8V/xz3QP3dMNZePgbXHSLmGIN6xnCHO&#10;f7+e0AdvSfrkOX5LuuL8VhlcTgBv42odgpEH5Hx/qd0F6JwCye+73pCQYEzVdF+NYor8cEyJeViT&#10;GNtr+2LjVHzoP48YANJukVV0pCu7a3Xsd/prdag0P6aquqMSOPAZ27zTjuargdxITtafpmKagNG6&#10;iee2WqGIxYuR2pHoPWM/l5mqbXW+6AfYXcD48fzFj54r+7FhXIFR3AKNxLWulEZKgU4UeZ6RJJpZ&#10;llHXDc4YTF0jRCBmcVhUW0c5OTnh1cVLEp0E8JlSgRxtMJZDQGGa9vw3uyCU7Zrb1uK0Tjk6Cj9f&#10;upqmtFzaGxY3v+fzzz/nD59+yt/9x7/jRx9+yP3798nzvHs+ax3WiY4Mre+3p8Z8yq8Ma7X9nL0/&#10;1uH6sc4kSGQgNJoVc/CCRKW8/fZ7/N1v/p4vPv+Ui1fP+dd/+xOffvElH//kY37x85/zk48/5t7p&#10;aSB6cYG8UdKSBCCx1iOFDsBLEc6SXX1hD+nPm67LPuFCIPYBKWLdAxCO5eKGuqk7QFcg+PIdiFx0&#10;SeSIb3YBpNrPPyLYfizXGNsT/d/rA+3HwPR3kWUN536sxjOm8D4VD8Z8dzwzWetG11w/Zx6Ccof1&#10;6d08TOyQnkUfZ61hcXNJXiQgFN4LZmlKmiQB6FhXbR4Q1qzSmkLLDrAeAeKRFG2WZ4E0sqkoioLH&#10;j9/i8vKKqqoRUqJaNfFQb92CymMs6f8Zng2lDGBZoWRHwDblL8di41h+Nzzvj8XlkOu4W7nYVB06&#10;7vltvcXurIU+kSMTMWdb1xonqwn3LLu0aewsN3w/sy9nHCdh6J+j4p4WozHnrrrn2P6IsSXWKeOZ&#10;uH8fSinSRNOYBikExu6qyEcyMCl0R7rZJxoRbR1Z9ADUsVbRPb9vCTloa+fxfUmvpjFVl4+EAtZa&#10;7OCdVcytOjJAvz1rbf/snhfjGPRBjH1SU0Eg5jRWkyQalSakEmxdU3vB2qUImfKf//ErpEj51bvH&#10;4EqkWWPqkiR1pEmG0BovFUIm2LY2qQQoL0iEwEow1qFVQmOgbjxX1xvunztOz0/JZze8fPKas/M5&#10;5/Mch2V+onn9esXlTc3x8T2UfkHVWOapxvkQk4RW1KXnct1QS4GTgbDZOBvyv/a/eM7p1/i8iHlX&#10;JN9r63WxBq/AW4v3kXg1EKYJL7CuQTsZ3lcQiKJ1SxYZanuCdbmhaRxplpHPkjCnXqDb2CG1JCFD&#10;Oo91HmMtxnm8UoF4WkqkdyglyIuEPAnrpmwMy9WGdWkoG4cXgiwN/jLREi1Aeo/UisYb6sbTWLAt&#10;SYNQoIXm7OSIPFVcvn5F4xX/7je/4t23H/P5F1/y3Xff4o1jlineenCKcxXHx2eoJNQstVQgHUJ4&#10;rK1IZCDCrMvgu2tT4wBDIAZKtUQJh1IeLQJHtveeuqoD+VyaIXWKBJxxeK0wRlFV4H1DmoJOIJ/l&#10;5LMM7wymqdisSz7/7HvuvXWP47M5y7JCJgVnZzNePb/m6uUl5TIo0x8VgqO55t75MflsDirjalVS&#10;NoZZlnJ2nHNSCBIV9kbZWG42NavaUDnPdeWQ8xm6yPn2yTVXz9b86uMjPnqcc5ptUN6wuLpgtbRs&#10;1h6vMq7Wjj+/lHz23FDmCef3zliWNbVz6DQNBNltndaa8C4kyzJOTk5Yr9csFovgGwgkq9G0DsRL&#10;69V6JwcJRMCG5WrFqanJ8rSruHm5PXf1ydvDmcchpAykwlpzc73EO8F//+//zC9+8Ut++vGHCFEj&#10;hEPKQGpg/ZYQNp55xEgONZYHCQgkEK4liRK+JVp6M2LEN631R+sDtvvxsR9jxshihjWasbg3dkZ7&#10;E2K2u+qAUzWXfWMzRVw3VYPavr8ZP4f0x69PdNMnC+qfS/wPPI8e7GAHO9jBDnawgx3sYAc72MEO&#10;9r+zHQDwBzvYwQ52sIMd7GAHO9jBDvYX2l0KM/2Xsf2m9WHD1tCmXuJONQhONf5PfW0I4t7XoD4E&#10;vo0BCaaU2Pepv/ftTRR7hmM+1vS1b56mVIXGVPvaJ6WT6+b2S3/nXafe7nuq7LE52+3KoYSxHlGW&#10;2vmx9o8QoLRGJwn0wHRaJ0idtsqIGUWeM8tzZrMZs3nBbD4jy3LSvECrpGt4DqCdAEAN4Mxgs9mc&#10;tx6+xXK15Pnz57x49YJXry5YL2+wTVAwcdYFIBigpEBOjq0YbSAWCBA9sGevEaCvMLu7pkSnqmKd&#10;4Isvv+af/ul3eJFwcnaOVArjHFKFG9NKBwB82wiVtOBBYwxVs+HVy+c8ffo9r16+oKk26EQFQH9f&#10;5aW33vt7cKwx/649s7Oe5LZhTikFUWHGB2XhJ0+e0DQ1777/DsWsCI1ftg5Nft7jW5AUCKTWOOtw&#10;3raKZxqdByDvyjrkOqicICWuUBylCZluQS7GItux8saB1DgtqWzNum5IpcIrSBSdApxWrTqt1AgJ&#10;lYO6dixrS2UtqWo4LgRHM41WglRK5plm3XhEbRFK4gU0jcN4gVLg8BgkDUGl3awq1LrCGMN8dsxR&#10;kZMnKdaFVi4vIM9SjAjAdu0TXB2A+GVZ4RtPVRlEZcEHgojaGBrnqZyjiUBh34QGUCXwLm622MAd&#10;mul8XOgTPnTMR036nP7fW/DFrCg4Oz/n6OiI2WzG66tLrA9NeEIEQG0f4BwVlrMsI80ThJIYZ1kv&#10;NywXS37+y1/w9VdfMytmQRG9iaAqaBqzo5Tbb7oxxoSGehUaRGPzqhChKTmqMmmtef/99/He8+rV&#10;i6CslCQ8evSI8/NzTk5O+O1v/4EsyzpA+cnJCVIKVsslaRpUXJMkoSyrDvwdgbt9tVNrDGVddmqE&#10;vt2DzlqqumqJGzymaZ8BF0DHLvinhw8f8vDhQ168eM7p6SlpmnB9dcXNYsFyuaaqa1ocHnjYbMq2&#10;McngvWCz2XB1/TqQIAjBfB6IGZQKfjjGubquO6KQAOjfql8FXyJaMMFWJS/uX+fi5/WAVnGK4jKd&#10;aPbqA7mBDqQdrhvGJDScml2FrDti/psSekypKQ8b+sd84VBFpcuFvMfFZnOhOgXy/i6aujcpZTd2&#10;UcGmf58RQBTHMEk0OtF47zg+PqaYzXj16lXYl/MZ3guqVv09qHnJrjl6Pp8jpWC5XLBerzuyFetd&#10;yAOsw8Q1LQReyB2Awtg47oyplKQqNEF2+YNzOOsCyL+9RpqmHZgtKMGzo9YW7jfj+GhGkc+oqzoo&#10;Zru28RHQLfAhxkdjDEiBSnSIG+EhUDqAblRP4W+5XPCv//o7Vqs1Sic7wMphQ+MWnGF/EChnGHuH&#10;uddUXjh1nTGA+VicjjlSv6leCoFtG7C//Oorjs9Oefvtd9px1GitqaqK09NTkjTB41EqNLYWRc7l&#10;peDmZsH333/Hi6ffUxSzrnl1ivBq7D73nTvGFJMmlYpGxqevbvcmc9HP1/vg9AjkGAKD+kqBSZLs&#10;NHEOAUFjefkwPwwgrGliAD8CDhwFNAqxAy8Mn9kSKXXgdHdrnw7PQNt76J9zOkjwKGHWdrxCTHhT&#10;ZaoxJW/rXW+Otn7RteC8eL8RiNCfg31zPpXrTN5rBJO2OXhVlQH82BL3OA+bzWZLatPmwWVV7lwz&#10;3r+xhiLPKYoizOkEgO1WTJhQ/4q51LBReQh6ndp//XU41ug8/L2h7x+qZo6dL3bGYCRmTp3pd9fw&#10;LvlbH9wbVSlj7B2vNWxBf3GdbEle/F6ykakawf9KfcWNAJLGiPv2zd0YyeAQ3CqEaIl05K2xvgUm&#10;n9gLQ/XYKWDqFFHLFAj0Vi2mzY9tD1AY96BnHEAoWyBXBOUNazd9QoCxdbavBjPMJ4dq39E/9gEO&#10;2/FhckymSAZkj/DhVk76BuvzVo6wp57UJ8q4Na5+cL/4ybWyRap0kYFOIdr50fOjZ4o8yN85TnFe&#10;dmsbFikFSZJQ5Hngt3COuq6QUrdzFm4ySxKcc2RFgUoTXDvu0W8HlUvbzXO/pjm1D/r1nzi2EUQ6&#10;VDLMZYrxFlM3WCHYVDX/9X/8lj9++hkfvP8+v/71r/n5z3/Ow4cPwxkzTRFmG4ttmx8LRKso6yeV&#10;I4fn/eH5ZgyE0/l3HxRrbUu2GAGSSimk1vzogx/x8MFjXr36Df/2ye/545/+xDdPvudf/u0zPv/i&#10;G957+zH/93/6e/7mV78kSzMcoiXZqgO4b0eBeKtEH0gie/fsYctUsrvvPeOEZHgZiHLo5+gxL/J4&#10;wvNsyjXWOoRQLRhU4L0d+Ag3mad7bhM1CCFxzo6Sww6VvHu7rKtvbIkH/WTuMnVWHdYs9xEw7cup&#10;pz6jf04POeVt39KPPbtq5fYWODvmdmP7Kl5vvV6zuLnm/P59amOo6jWINs9yBqlA///svdeT5NiV&#10;5vm7AsJVqIysFFVZrCKrimSTrR52dmzX1vZh//TdsRbT7G6yqFksmVpERni4AHDVPlwADkfAPbKa&#10;PS8zfswyI8IFcAFccc655/s+rUCELWBq7MexP4zHY7RSeG8RTpKPRggBOkk5O3vF8+cv27xQ0/bm&#10;WM1YFh3F+VCD5Lu5ngY4n+fZFuHUbX7oEAntkPLr0HdaX9kN70/0lVb7ewR9n7G5d1rrnfmPZn5Q&#10;HeD2ECFHEw8O+RS7AOhD5H774ttu7k/KCOIUN9bhmzGp7AC/h8gimjxCn0SnH/OUZYmxVbuf0hB4&#10;dkkAm/tzmyJu1/rg9i6BRJccoxuXdQ/RH3uRTNNv5SWb+TfOlzfP0ZKoKkWSpFsK8k0etSEHbT5n&#10;veNqfoVWiiTRjEYjslQjZZyvXRBcry1Wpvx///ZHQvkRP3pvzFhOyHSFCIZgK5I0AaExwiB1irFx&#10;zEmhSKTC+gDWQ0gIgHEwX5QUpuL8zjnuR54v/vgNT759yrooqYqSPE9YXnm++/YVn336I5I8ZzVf&#10;RoIlBEUFPtMsjOHaCpxWuBBi/sMLfGRmGSbx65IHCSDUYysEglAtKUrcw4Dg49JnnUcJQZKkKCHw&#10;QOj8tCHgrWNdliitkErj675nnEPKSBJNcAQbqJwFG/ci1rbC+ujbSF0TPtZK6UJIPJKysixXBUVp&#10;I5g+j4QOiZakiUKJSAxN7ZPP1xVlEUHyWkuSRJBqzezomI8ePWL+9oI791I++ewjdKb401d/4Nl3&#10;j3GmQgGJEly8ecGPf/wJo1FCoAQcKBlB7DikdKh6LId6hTfOEFAonRK8JTgPSqBV3O+yNpKFLtcF&#10;SmuyJCPPcwQOhaMsLMtFSWXB4DjVgslsxGiS4oMlCE8IgouL10yPc45OjlhXFSKRVMZSXq64vChY&#10;XVm0gJMTzf33jjg9PkEqTWEty7IiAFmqmeSaSaaQocKWnlVRsbaB68KyMoEyBOQkQ40mfPnda14+&#10;vuSH9xM+em/CnbFgrDyLtxfMryzXC0hHU5zMePJ2zm8fG66UYHznmMpZrpfXeKFwCLyx+BCw1mDK&#10;iiRJePDgAcYY1uv11j59M4c1a9ViscBaG/ceO+uUc47FYhEJRcfjThwmCcT+1fcxmmOWlcGXBcZU&#10;SJFwNV/w3/7bP3D/3ntMxyNMuUZKhbG29tk7cWTwMSO2Z08+hAC+iY0awo5tcvZ+XDdE4DiUf9wF&#10;uN+XG+kTSQ2d6waBGbuJ4vrEfv2c6K7vDL3XB6bvW5OHhAx2+YtdIsJ9+ybd9nd9l75a/P+IfMvB&#10;Dnawgx3sYAc72MEOdrCDHexg/zPYAQB/sIMd7GAHO9jBDnawgx3sYH+BdTc3uwVq/fe7NlQYvQuU&#10;NlRQuwsYv09ts1vo0y3I2lW0OFRQu0sduyl+6v49BBwdUhvp/t4vPtu+V7JVABpqQ3eDuL+pPlRU&#10;ddvmeq0xhmBTfBqCb0F3oVazaK9fqvqzDqkkMkTRscrUVTx1kYSUmyKxprDKB5AqAsqk0vH7WpIl&#10;KZlOGec5WZaTjUaMJxNOTk4Yj8e1anFWF3J1r2cbWNSoJPeL2ASaPFMkScbx8TEfPHrImzdvePny&#10;FS9fvuLt2ysqU+KsATxKgO6AA7sgComua1I3AKJ47yNQUAq5BfzYVnWqnwmxAEwKhRCKyguePHvO&#10;f/+3X7E2gQcPz5FK1GpFkmDrgkUVgd2JVvEYQeKFwNqKi9eXPPnmCc+fPGd5tUCrhKSjYNQH2vWV&#10;YrqAkqaYcWgc9Ptr2/+C3AJl1SdqFbx8gFdv3pLlYx49ekSaKkoDKkisLUAn6BALy5wro/pW0JF8&#10;wXuEl2Qqw2FY4QiVxy4qSiuYJoqzScpYgQmWVAtEItHCAxJnAyponPeULrA2hkQK8iwlFVERxVvD&#10;KE1iQd1qiRTUxWWC0nsqf83a5pxOR4yUROCZZJpRrliWJSutyXXGvKwQxuOFBDTSOgKCa2NxLvat&#10;5fyK66ogTXKa0lnvHImSEQAfBMZ5vBZk6QgnJZW1FJa2AMz5gHHx214IPNtKPdQF8XFEb4NnY3/2&#10;N/rlkNLeNhhhqLA+4Akt2F5Jwf379/mrn/4ECBhjKUtDUZRxXkDVoLvN/FyWZVQUyjImkxlpmlJV&#10;FZeXcz766CNOTk74+stvsZUjeNkSR2yKqcMWuMYYEws1VYpKY+FyoupC0lbBdlNo3cwfQsB4POb9&#10;999nNBqxXC7505++4LvvvsW5wIMHD1oF6clkwnK55Nnz5wQRmMymGGu5ur5qC6fLdYXWUa0+yzK0&#10;UhRFgRQK6+L58jxHSsnFxQVlUXTaIiEInDPoLCEfjxiNRugs5enTpwTgu8dPMVWFTjRnd+7wk7/6&#10;mMl4UqtPxQLzX//61+082IACl6tVCzoONbh5vV6xuFgilWY8ykl02gLJ4hpqsdZvKX5HcpSGdMS0&#10;64+1bmsObBUow0a5cmgd7K/HTeFcUzAaMcpdlbNImtEtutpV1N/MeXaHWuJQcXl/DR9ar/vX2dzr&#10;7vec94Sa9EGqLvh4g3cUnYLafrsando8H7UqW/E91xb2bxS4DN7H/jk5mrFYLglSoNKEpAYHVlWB&#10;UrFvCaHRWqJ1VKRcLJZcXl5uAQCcc3jnMZXZ8vGSRG8VSPcB4U2fa+6JBJSSCAJCCrwHZ2xUElOb&#10;+alydgMoZ3stlyKufZPplOPTY3SWsS4rkiQlyfIooCwakKxCKd0CvtM0RUuFtw68RypdA1QCKBWL&#10;qpXky6++4rsnT9rvD/lR3d/7KrX9QsNd/vIuNaNdoN1d6se7VANv+MKhJkVpnlcISAQIidL1d5zm&#10;qy++5u7ZeyQjRWVWlNWKLMuZzI7wIWC85fmrF8znkUBouVzw8vlTXjx9yng07oDDxI3rGyow3TXu&#10;+v7KLgXeLRAIDik2IBRRA/53jd/+v6bfdcEQrV8dJHWt7+Dz7MYfzZzUBdH329AFyzR/7wMhtTFH&#10;V8Wz259EBBlur/vxp5aqbUeoSYniZxSIjoJVDQzu+r39/rwd83T9h6Ytje8vOvP39ny3m1yp8Q1q&#10;n7e+rkahzDuHb0D4bbu25+AGkPpOxbI1EQf9WHXHeKaZpwFVgylTnZAmSVQO1ALnKhaLJUIoTOWo&#10;rEF6h3GWNM9Yl0X0+0JACZjkOaNRjvW+XZ/2tb2vsDUEdu6vW0Pgt5tgve25Y6jAfAhQNTTGh9Q8&#10;m3HVBUu9KyFCv7C8P0d0i8KVruMZfPQ7mvMIgLBF5jBUUD+k0tYfj/35aej9d7UhgGE/p7LPP+nf&#10;h9vWlCFiiD6JX/f1odd2ko/sKJbvn2Pomrs5lQZo2J8XGyCi4CYwvQuE619n/N0PPrddBIZ9QNyu&#10;sdhVYEXuAtf7wfxYHyywC4CxfU7ZEmf1x4MSO/pro4zYG8P9a+3OmzG866/J3bE01MaNEqTofH6b&#10;J7EzL9w8RfdsnfjDbZ1jCLgRfb7NHJMkgmyUYqqSqqpwzhNCJELTOoWaHE1ISTrKI/AqSaAGeq/X&#10;61bZvatwmKYpeZ5jjGkBjt01p42PatBmE8dsgWMb36KO16UQGGdxxiMCXF7Nub7+LV9+9TX/9M//&#10;zGeffcbPfvYzHj36kKPZSZ3bsUiRRGIBQZtL6BOD3Za/6eeq+u9HNV9AyB7RUMzpeReQSjAdpRx/&#10;9IhH79/n7//u7/nDF1/w+W9/x+PvnvLy1SX/8A//zMc/+JCHDx9QVg5nDdYadJoR3ZOYQ/RtXCMi&#10;cH2r/T2AaBBtnLBrfIYarB9CBHluSIZEHK61ersxluBlBNKxUYxXqhljkSyomzcYImvoD4f+vNpX&#10;Zh6akxrw1+Z7u+f8IV9xm5RWbY2Xrlp3fw75Pmvadls359uA4n0LHr/ZXrEzZuqDoDa/x/H39u0l&#10;x6cnaCXwvgJSlNLked6eN6mJLRoilHgfNNPplOl0irOO+fwK6yPxl0pSklTz6NEPePHyTf1dT56P&#10;tnLx3ZyI1po0Tdsx3QCBY/sVUsmW7K7r82zmxnDD/+jepy7Zxq5YcB8Byj7yoqZNzTmKomifU3d+&#10;us0Pba55aO+jqxw8BOTftdfSb/8QOfG+z+9Sih+KNbtjcJcP1n12TQ6tm/vp+uG+JqqMM8424WzT&#10;fxpQaT+eb9rS5Ey6JJo38lm1Ivjm/vl2DPZJC7pjPvYrgRD6RhwqRMwHNEQqogVyi3YeEyKSDzak&#10;eCH4Nk+01Tdk3TYfMNZSVhXrouT4eMZ0NCJNcoxxLNdrlibmyP/fz79m/ekDfv5wigoSHTxSOLyr&#10;kFJF0goU1rqo+K5jPj0RgpESuKokBEflYLG0FKXF5J6zsxGTmWZ+ZQn2gtE4ZZxKlnkN9A2Gk9Nj&#10;3r5d4J3AWFhYR55nXBvLogqENIl7TyHOFxvitwGvxcc1HNmNiWO+C6FAihbMG5yL94q4hxIfWdxL&#10;iSS68SSh8X8CmMowVhrlHb6q10cR1ymtErwVLIsikgj7gPOR1CVJBJKAlnXMqiXBOZz1rFxgsVhR&#10;2fhZmQiSNH4mldGv9M7Wx5KYylNWMd5VSpAnklQrJIEPP3yfRx8+5PpkzMP7d3n24jm//93vGOVj&#10;8kwRSkGqFHmacHIy487ZCc4sSbSKpMc18XGaKJRUlCtDWXqkSrHB44IFBLoeY1pqEqWw3kCAoixZ&#10;rwuk1kyOjsjyDK0kiVKU5ZLlusR4i5dx32R6MmM0HSGExxUGfKAsHet1yexkhPEOh6AqK8q1ZbWA&#10;xVXBONU8uH/Gg3szxiOF9zBfVyzKiqKK+fBpmnI0TklkJNmuKkthAlWQGJEQlETIgNCKL797yddf&#10;XvHgTPCTH854eKY5GkO1usZWgvUKdDYhGc/4/dfX/Opbw3MnGb13TD494fmr11QBlJZ1ji8+X2Mi&#10;gceHH35IkiQ8ffp0Kz7qxiCz2YyLi8uWJE2Im7GHtYYnT54ghWA8naJU3Kfrk152cxMNP27wnjzP&#10;8A5MZfnDH//Eb37ze/7L//b3KKXxIiBVbH9DPPJ9rLvXPwTCfhfSw6F1ahdR6RBAu7t+bu0DdObg&#10;oT2FfQSqfQLNXUB0sYPIvn+dffKDISL/XfmF7b2ZsHM97xJY7hINaNfE+rNd33poD/2gAn+wgx3s&#10;YAc72MEOdrCDHexgBztYtAMA/mAHO9jBDnawgx3sYAc72MH+QtsF+m7e21cstQvI3VXK3gUQ6h9/&#10;l3LmUMHnPqB7175P24dVe9ihsL45/m3F80Pn61qXNb177n7B61Cbh47bAF66bWxUHf0WsKBRPFQt&#10;8FEISVkXKCipSbIU410Eo2qJ7BSNKRHQWpFmOUpHteEszzk6PmY8GjMZjZiMxuQNAD7L0VnaFs/1&#10;+9/mXvi2+GyXWuFGwaxRwJaMR2PGj8bcv/+Ay6s5T58+58WLF8yvrlivlwRvW4UiFQJKtIinqNoh&#10;arX4Tn2YrwfgYN8AACAASURBVFWaopL4RlWlDwxswDVSKaRUuACv3l7wi19+zpvLK+6cn28pF8Wi&#10;ElkXtUUgbaPe6UMsLru8vOT50yc8e/6cxXwOoVM0WjdyHyCiW2SwS2Vt13jZVXQL2wAEay3OOp49&#10;e0GSpJycnUXgow+QpSglcYlGlFCV8Tk7a+vCvkb9QyC0IiBYW0dVWq6vLWMtWMxS7h5NmCaKFI8O&#10;gVSqWFMtJEmaEqzDOIcXnrUNmODIUxtVUAjkiUJqReZGUeXMeUSQOOdZV4bFasXb+ZrTWUamBOMR&#10;HM1GTJRAKkuSQJoqrkvJsrRY73EioNIM4TSVta16bGEd8/UC62MxifcOJQQmeFA6FusLSQgGH0Co&#10;BO8cxlqMZ/M+4IMffH5Dqm675uwhQo3b1oLu/OPqdWGUj/ng/Q84OjpisZjH51qDYSMoIYmKqB2w&#10;d9NXRnlOnuUoJXn+/DlVWXH/3n0u3rzBmgpTlkwmkxpUEUFyjcJgtzCoKUwejUZtcS+AqNvSBXGv&#10;VisgFkI2KkVVVXFxccHV1RXffPM1xhju3XvAvXv32jav12uWyyUhhBbEboxhfj3n5PiEJEmRI9Uq&#10;KCdJgnexqNrWavTe+wgircEzoQb8KakYj8ckSYZSktOzM6ZHsw0g+I5rz7dYLMjynP/yX/937pyf&#10;86ff/4Hr+ZzJZIL1ng8+/BApJXmekyYplTFcL5bgPdPpBKXqc2nN199+y5MnT1iuVqyW1zhrI2BZ&#10;qLYwVwhaBfGotJvRLbztFtV11+ShorF9wNdu0XS/2Lg5T/d4XT+iea3xL7aAUf+B/j309y4AX79o&#10;q1Eu3ah/WZJE1+0TkWxmoEi7/dmIAoeaNEXKVvVJKnnDF2iKyB49ekRZliyWy0i6UD+/prCxq9we&#10;i/hVS1Ixm80igUMZgUMSgann4rjeR8V40Ssc7xKndK+hAUSkaUqSJC1JgrWuPU7ofH+1WrUghgYo&#10;IUT8vjFRYe3oaMJolJOmSV085/A1OOUmuDwqQneBSCGwUfbUsZg8yzJePHvC7373u9i/gtwJPLxN&#10;NfddfOn+2jsEuhwqmNw1n298uI3SnFKqJtK5qVja/l7f4ObzV1dX/O53v+Vv//7vuHN2J45pBNZU&#10;lJVhfn2NKQomkwlrY3n54hlvXr5mOplsqfj8pdYHCG09056/2wLQxTaIcZ/ibt8v7wIJb6oNDvvp&#10;+9QL++frxwBdoHx3Ld2cgK05ryG/kLUfK3rCoLF2fgBMGXjnvrnlH/YKVbvt2xe/DMeG2wXCu8Ge&#10;vbimE6E08UDwYRv02VHw3nX8d7nmd3ldAB6PNVEdWAqJqueVqKCWbJRBg6EqoyJi42+Mx2Pm83lU&#10;vtXxWkejEVmWUazXrb8eBu79LqK1vkrjPrXZoTh86Jq7heQNuPM237CrJNc/V7MONwCibrzWHytD&#10;Cu9Dz2RXDB7CMHFeF0jdjL0bBHVS4oO4Mb73ga6GAPnf1/qqZ0PF+vvu/ZBy7K7jd0k33nWt2nXe&#10;XX7SbURCQ4DbofmzW6Av6tdFLxfV/X5UqA43SHkQAuHDTuD90Jy1D5ywBSj1LsY//fc6faOrot0+&#10;J797/LV+X/eYNfFGYAM4vfE8eitVNwewKzfWALtvPB92ze3h1jUAuEGIt9W2GiTIbXmG5myhueqb&#10;CvSbmCHZeuY+2Bp8E1q/twGstqBYpVBao5Oo/i5qcsZuu2P/iY1JdNISmnXX76YvNj6utYb1urhB&#10;ptEH9QZ8vZbH3JsNnmDBCk+FpzBzVkXB02fP+c1vf8df/fSv+Nlf/Ywf/OAHTKeT9pxNPsjVauME&#10;WjKbIdDJrrilOz9uza1iO2coECghCCLGMN56hAR8QErBwwfvcef8Dj/96U/59tvn/PpXvyK4AqWT&#10;ur9ZjDVYVyFEipIyqtd2Vvy2724poAfalzuK60MK8BvwvuqQIHUIWH3dp2RM5kUAfGy/Dx7ZIVZo&#10;SB+kUP0BwZA6ezvHxAV0kJBgH1jpNoKRd8lTd8dplyQihG0iou6M0ahHRzKJm37vFvdAaEZ12CJY&#10;7K6r3bhjmyR3F4nKTYXyzfqt4xgxlvl8ztHxMQiP95bmsA0JRjeHmiRJjDNRXF9fR2KLNEVoDc4Q&#10;BCidIYTk+PSM8zvnvHz1CmtrlXoRY8WGQKVRym3yWf19Ed0hHhVK3iDECyGSeu7LK9yWi91FjtsA&#10;//v3rrsONaQETWxellU99rbjkj6AvfvaLvK1fpzQJyMeUrPv+oh9oojtcUNLgNtfk5s5v+vndPPP&#10;u+KUXaD3rg/WzWn18559vzfUc7BAxrxCHcN457AdJXchIzFFQ+oAxLWndw3xM/Zmv6g/3xLvdO5t&#10;Nw/Tb+sGcKg2+xWiDRJjLqab0/ABLywS1eaMumTQMb+ZxPxLB+zog6vJyzzebWKIt1fXFGXF0Xgc&#10;yXyznLX3LINDiZR//+IZ2t3hxw+mHGUZuBWhLMjyMaM8p3IeYyx42z7zTEq8h9K5uDciBau1YbU2&#10;VOOScao5u5Ozul5gy4CawiiXZLlgvjCsywWTaQZBYIzDuUBZBVbXKy6XBoPEE/0IbyxKCFCyXQdv&#10;rK1dZ4wNGfBGFD76HfhIemNNJNXIUh3X8BDiHpv3kXAj1MTTtf8htMZBXH9DQNT5rURKlBIYF5+d&#10;DR6Uqtc3SaoUSeSAQdbrYWUtVWVwQGEiuZ7WCo8FGUhTifIe5wzBNs80YD0IqZEykCiQeFSIbbp7&#10;95jZ8Yjjk5Tf//4Lnnz7DZ99+imXl1eYYk2eSESAJMv4yU9/wniS8vb1JVIJfHCImqwyTVOqsqQo&#10;DcYrghcQFEk2Bu9RIirFp0mKEFCVBdY5ysqA1oyPpmTjnEQJvPOsi4qyKlmu13gB1nmOT4+YHk1x&#10;3lAVK4I1OBNYrgxeKKwL4A1l5VgtLZevl1y/rXhw74hPPr7P6dEIgWddlKyKFddlybIKiOCZjBST&#10;UUqaqEj2UxrWpWVtPaXXOBJUmmCxfPP0gi//dMWdO5qffXbCgzua6chSFQXFas3i2mG95vj4lKdv&#10;5vzyzwu+ehsIZzO8nnBxtaQKEnSKTlJ0EolBpYpxwwePHnFycsyXf/4Sa0y9/7itKH5+fk4IgevF&#10;Nd75OEcMuPZKSKqi4NmzZ7z//gfk4xGJTpFK4YKvd+sisZWv89Z1AhsVFEooUIIQHK8vLvjvv/gF&#10;H3/8IXfPjhHe1j5+j+TK7w4Vtv3bnrsIHX9G7iVO2bcvuivf31//mrVz6Dvd/MNtJHZDa2pD6NOf&#10;47uxfD/OGFr/mmPs8jV3xeJ9YtChnOYQueK7EuF1iRh27bMcFOAPdrCDHexgBzvYwQ52sIMd7GAH&#10;i3YAwB/sYAc72MEOdrCDHexgBzvYf9D6he/9Arfua7cdA24WNjWv9Yv4G+tu8g6p1u1Tleyreu0r&#10;5L6t/d1jDgGfdgFM++fe9fl9oI1+EdkWwG5HUVpfnXYQBNEUTzV/t0Wzrn4vgstCo6xYF6g2CkWN&#10;GhlSRkAeUaVcJylpkjIaj5iOEkZZxng6ZTKdMplMGeXjFniXqKjgEA+jQEi82Gz431BYgb3qVs21&#10;dwv9ozImNWgwqrhnueZumnFycodHH/yAN69f8+LFC96+fc1ydYU1NiooWFcrCQoQvi6mjWB4gSeg&#10;EKFWTmGY6b5rUXVMIKSiLCp+8e+f8/XT55ycnXM0O47g2OBq9TDRgv/yPKsVqCtCEBRFyfVywfMX&#10;z3j69ClvLy7w1m0VCd4AjnGzoKHfvl3giNuUJXf146YoLADWVDx58oTFcsHp6UkNcpRUxmKdidVZ&#10;1OQJwiOEpxbuIohNvwtC4YXAWM/aeQwVlRecjVOmmWCiY9G6wiOUQAEJCh8C1nksEuvAlAZFiMVn&#10;6xKBjIB5XavYBEkRIuzJCsliXXFVrsgUTLKSk7UjH+WkKiPNJUIrpBJkGRSVZ20qkFFVLE0SXIiK&#10;LM55skQibKA0DuOb5yBxJsRi3wCVjWonwgUqH3AenA8EoVpNdiGG1cX6c81tz2zoWe+bDyGC77Gx&#10;yApgOpsCcH11hScCDypjyLI8FiELwWq1IE113Y+yWkUoYTTKydKUFy9eUBUlHz56xPNnz6JCfA18&#10;aIpkmz7aFCI3AAfnIjAtz3Pee+89yrLk2bNnLFerqCxSf6erPOGco6oqrFVonfD557/h6dOnZFla&#10;jw/J27cX/PKX1zUI17RgUaUUUgjmV3OctRxPj6IarPf4ECirartAsr6GqqowVYUPgaOjI87Pz5nN&#10;Znjvubq6wlpHluVMp9OoIuY91hqurxcUyyVZlkVQb5KBVPz6179Fa8V33z1GCsEnn3zC2fk5x6d3&#10;sNa2ak3H0xll5fjq668QBLI05fj4mOOjYz744Ac8ePAogoyFx1WGolgxn19zeXnFy5evmEwiQUBT&#10;OO/qotNu4deQItSu/rNrjhoCyYc9RB59IFwXYLcPSLjLhsCGQ0Vc/THW9Q+6KlqhBuF4H8lglIog&#10;dGPcoD+1OX6AGtDljEVoja6JUxA351spJQ8fPsR7z5vXrynKktVqRZ7nrUqdlJL1eh0ViqYT0jRt&#10;59XxeMxqtWS9XsVCuXqcOLcBpDWAsq560BAIs7+OdMGVxhh0DSZyzrUgpSRJ2vvXFGrH4um6nznD&#10;+x884Pz8FFuvdVprrHXRe/EeOmuatZFwYDweUxRFe/3N8ZMkQUlFojWLxZzPP/8lxhjSNGulSW8j&#10;KdoHKBwCIA2Rjuzy/7pF7W5AHXpo3u6DlwYJozpt8h2wcySX0Dx+/ITKGH706adMp5NIwiKiClui&#10;FMdnd3jz5jWff/45lxdvoi9XKwKmafqfGnsM+hTNtbVAspsanDeJENgbr/Tv07afD43ybMDt9fu7&#10;fWKoSLQb03QVy7vPukvs1O0rWmtEA1bpgSRbxfcdha3d62nUtQKx4FhICSEWwMdpx/f8wQhy6gKm&#10;doH/h1Sh+srv3c91++vmXvnBeyWEjARUnfvcgAeHinPfBZC8a10Y8pV8DSyL86BgPMpJtMZay3q1&#10;JmIjJKPRCGcdVVEN9KVItqG1YrlckKRprRaqEF5jq+qG4le3PUOK2X3ij/5z6H6uv0YOEdY0/bB5&#10;rQso2wew7rZ3F2FI9zhD81gzdm4DaQ+NnXhdm3lSsJ9obhAEJeTOtg3NF831/EdJP/pF7P1C89vy&#10;Ft3vDIHC+4D6ft6gf6zbzjs0rrrX0Fd92xWLDKm/9gkHGiIO2cw6HTD1VlvCRjV58BytMis35q7b&#10;4qEh39GLCMbz3tdKmzUgTMqI+ghxvQi+EzMjCC4SCAUf0FINPND+WtSL65r/xfD86Tqx/QZMv3ud&#10;GgIjbPzW/Xm8pjVb6u6ydx4xoDZOBzzbgnJ9Z+0Km3xLfZbQLgl1/in4zjNu+lrMqQQfMM6htUSr&#10;qPxsnUCKQJYkBBH9BVmDhRKdkpBiVwbpAro+s5ABIQMe15IPiFox3lq7WUPrdozyEVoLHj68z/Vi&#10;yTffPEElChdczA8NkEM19y8okBqkdSgp0TrB2IJEKZwxLKxlVRS8evOKX/3q3/ns00/5u7/7Oz76&#10;wccczY5qn1xiasVrFBhr4y2u9WRjH6xj9nYwhL35xc0aCyG4Tt/0BBHBfE0HKE08R6ITJJAoxd3T&#10;E85P7vLpxx/z+NuvmI5nEUiIj8/Qg8ODd2ghEUS1UBdcfJ5BQRCEEIF3QgQInm4XbIjEhvzy2Naa&#10;FKAOp9prFaFDYqlYrEsq58hkJLkB0RKYCRm/7NmA4budfAjY1CUg6q5rjR/fjlnnBgFDuwgKN/NS&#10;c/DQyQEF+mQBTWO9b44n2tcbYFjzeSnFLSqiTbsU4OrzDhMAdBXGb+YN5d45qSHB257fBEmSUZSe&#10;+dWSyfSYPM0wVRyfQkmEUowmU5yxLBdrBCq6skG2ue35fE4QMBqPET76NuvFmsl4jJYJ5+d3ef36&#10;IhKMeouUsT/KDrFOVed1hJSoHnC5qky9NgSkDygCUqvYRiHxXrT9qP/c+z5PP/7prrH9da6r4N6P&#10;B7u5mW68XpYlzlmkTAbX3pijMDX5objRll0Exd127sqTDIG0+2Dim2NiOMbYtZcy6DuLDYHMpn2i&#10;JdLrkqj0gfz9WAVR+56hVm/XKdPplLIqefv2MpIvZBqlsjb/4mxo52XnHM7GfplkKUolWOtb4mHn&#10;oiJ3M/f293e6z7YZb0O+/ObzAe+jane9bYOQoLUAL7eemdYaW6ttb47nI3lJq0zf5Gc2RIfeR+JY&#10;KSRBStJEtTGnc471ak2wnjzPI5lMmuGMofKONy7ln758Q1CKn38wYyoULlR4L5EixqGJ0hEUXhOf&#10;VFXAVQGdSDKtyLTEGsvSWIpIf8Ls+IQ8N7ydl+SFIc81o0wxnztW11eMshFagXMBHwRewNuF4aoK&#10;lFLgatB744HEdY8bpCvtdN8haNl6pyEGqF1EqRKMq7DOUjmPThSplKgAOJAiKsEngajw3hAT1cG+&#10;quPG4DzXqxVaqkikkOeo2ueUQpAmOrbcOZzzlKt1fB51TBuEQCWRCFKqQKJStNAEF7DexvxaqP1Z&#10;EXNGSSLIEkUiIuDbWkdINEHA9eqar7/6ii//+AWf/uhjgrc8ffwUYSFLM+4+eMBHP/wBd947x5mK&#10;QII1Fu88IhhWJlAWgfV6TWVrwK4xSATZKIcgUCKQKolzhsJWGF/7BVqRpllcP5yJxEZeEayjKCyF&#10;NYhEkCbw8N4JuZZcXi2pyoJgPabyWK+oHBQVWF9hDVy+XlHOKz774UM+enRKmkqu5pd44j5NaQzL&#10;dUlRGWaTnGmekCgoioJqXeCtZWkDa6AwBpllBC14/GzJn/48ZzYV/PyjGR+dpZzkgrKcUy7XXL2x&#10;gOL8wRkXheGLpxWPF5JrGdBBUF4vsc4iEo1UCc4LEqX4P/7P/8rlxQWPv/mW+/fucnV1ydXV20ja&#10;wkad21rDvXv3OD8/5ze/+U0kIVA1WRDb84lS0Zs01rNYrZkv5iRZRqIFwUc/STakp0KgJIjap49u&#10;Z9y38vX+iVSaP3zxJf/67//O//N//19opevPhJZIpiGh2fg7so4Z+vsBoY43fIfYg9bf2FUnMLR+&#10;defY7h5pf+9zF8C8H1P11+h9a1YfqD9E1tnPPfT3vYf2yLvt6K9j/Tz1rtxAlzRhqG39nOgu0pj+&#10;te0iQ2zWon5u42AHO9jBDnawgx3sYAc72MEOdrD/1e0AgD/YwQ52sIMd7GAHO9jBDnawv8CGNmT7&#10;xdfd93cpm3QVQfqFWkPHbb6zqz27AJ391/cVp/c3bXcpgjU2BETq35f+hu6uc97GeN4/xhBo4TYQ&#10;fv9nF1wXwkZBBKlqBRNfA94TXK0eGguiYxGw0glSi1qRNhabZFlOkufkec5oNGY2O2I0GjEajRjn&#10;CWmqSZOEROkIskFincdZh67BG95HdWTwLQDeds6/qzB/1zW2zwla9VrhO2zztcKR1pqz0zNOj095&#10;/+EHzBdXvL18ycWbN7x+/Zr1YomtTGxbCLGgI3ikitWzSgqE0FsF6f32thv5OhYoRZC/5Le//yNf&#10;f/eUo+Mz7pzfRbhY5GWsa591VDSKBR3NPQkBrDPM53OePX3Cy5cvsLZCSLGl5tMAz/uKekPjeBdY&#10;aAg4vWvM7ARZi9hfQggYY3h7cUFZrrl7926tYOajkpiPKueCCOz20BaLKRRKBoKIqntCAqnC2cC8&#10;8hAqPGC8wqSC4ywhExKBx5oqApa1JJUpIkBZK9p6B6lxJDolS1KSJCq0JBIksbjPpiICT4GrRcW1&#10;gEtjebm4QqgFs+mUSZ4yyRVapyQioLQgCynWwaqwSA+VNRt1nBCiort1IHWs7xcCpMB4MM6CUDgf&#10;sM7hGvB/DViTHQWYLWWzVqFH31DN2Iz7YXDwuyoat0U0QtbgSIFWCR9/9BHWGMqiIshAWZq2VjwW&#10;NEeg6ng8juBa5xBCM5vNyPOcxfyaJ4+fcO+993jx/AWvX71iNpsB1OrvYavQs1GTb8ZFo3Q9mUR1&#10;82fPnvH26rJ+9hs15K5ilrWW9XpNmk65vr7mxYsXnJ2dkec5IQSKomgBZs3P5lxRKTp2UiFE28aq&#10;LDB2A/RqwLfr9RofIlA0eM/Z2Rnv3btHnucUZYH1DuMs69WKq6s5FxcX8ZkpyXg0YjKZoIXg3r37&#10;PHr0iNOzO7jgqazFecdnP/4JtjJ88ec/s/j2OwSC9XrdAu8fPHhIUZY1OUBFWax5+eoVf/7zlxwd&#10;nTCdzhiNMiaTMVmWcnJ2h/feu8fV1ZyjoxlPnz7FGIvWmixLCCEWejcEBN0i4W5R+BAYaxeIbpcK&#10;dgN26/oO/QKzLri5D/p8V1D+Dd+lAzjapV5/m4pfc33eO8pyzWg03gIfNX5FU6C+WadlSzDQKNxI&#10;GdXjpd4AFKWUTCYTZrMZZ6enfPPttyyWS8qybPtp8J5ExnuohKRYrVEIsiSjqEqurq5Yr1dIGft4&#10;VVmsqbBNsX+n/8frUy1AvbnPscAvEILZuvbuuGlILNI0jc80+Bbk31xLM74apWvnHOu1ZXY04+Tk&#10;BOcdxljSNLQ+S7yX2wWNTYF4VVUYE0FLzXo8nkzIshRCwFQFf/zDH3j9+jWJ1iipWvWibh8eAg72&#10;AZj75sx+n93lX/fX031g0H5xYN8v7J+nHV899Z3GZ0oSjZSCizcXXF3+C2maopOEbDQm0ZqyLCmW&#10;S66vr9FakWVZJDWwplbL81CDmUINttoPqmEvucRutfCb88ZQQfrQ9e9StO7es21QasdvQgySBw3F&#10;PLtUhpt+2VcpbJ912E2IIDrr+NblCgZJxvpxV7dtvvYFgrP1NbIFfu8Di+P90zeUsW7zI/fFJY2S&#10;Zrwn9IAutcfTkmdYpJA35nUpo2pYv0h2KKbbKuAdiBlDRyL1Zv8LLUgz0SrOw0qwXC6wtuLO6Wkd&#10;K0Ul6pY0rPZ7rbUtQYRS8RrG41HPW2crjtkVew+RpnSvf4jwatcaNkQm1iUL6cb5Q6B87z2hA+6j&#10;WY+F2GJp6IKam9elEFvdeNd8OnS9oXO9bYwjNurBXSDvrvV6+742YMft9uxXJg1b69x/xPo++Lsq&#10;ye9SWusXxff9i33ryW2EL/tyFvsU7naRJvYB+oMEajvISjYAgOF5eN+68X2vsf9c2r7eWYOCDzdE&#10;E7v3pT9vDSnLdwEMgwX/3b7N91fF26Vk31WxBRBB7Mz57cu73RjrA/PZzbViG+wf1djjpTZqymEr&#10;f8XGr2gV3yPILk0StNakacpoMkUpjdIab03NHbABMDvnyTKFUIJyXURiKq1qYLXc8klbgKlzrKqK&#10;siy35kmlJD/84cf87d/+Da/fvOXp0xcIJfAuggiH75lorn7jU9TPP62BgXUCi6IoKMsVq8WCN2/e&#10;8KcvvuCjjz7mJ5/9mM8++4w7d+6i6zXJeU+NF4x0AqFWsW/Ibpp4Bn9rHxrq+91cV3fMSymxziJD&#10;QIpNnH56MuPk6OcIaWuCEo1zEJBR2VUIEq1r1fGGvHKT12iA603/3zfPvPu8KWIfq1XP1+t1nYMS&#10;O9Sh4zzT97X3+YDdmWkXKGhojdk1D37f8f0u7+3z23bNybvmfedcu87s8xGH5r3+702cuHkWgoYc&#10;Y7lYMr+cc3JywnK5QogGtKta37hL2rNareqcRcZ4PI75NGNJtI5t1ZLr1YpEK2bHR8yOZ1xdXmEr&#10;W4P+PAG51c+NMeA9rm5zA9hriDFAxBhX5+Aawh55Yy4Yiv3682f3XncJhBqigK4ibBM/93MnDXFj&#10;99hNnN2M5ZiL3Y7Fu+tc158YGv/Naw15wa59kKFr39X/+oQQQ2TI+/ambsZPAqk21xzJ80Ttj2+O&#10;3c03Nf3xBpldTYwRfCBNNVVVMZ1O+eF7P+SLP/+Z169fE4Jux7fWuibwCC25r5SSLMvae19VJVmW&#10;oZSmqsq2TYNjTkbS4aFx1FcGbvJPNX9hCyKN+SS5Nbc1466JT7d97A2BQN9n7+aImvHb9K8kSdp7&#10;bqxFlGX7ulcKi6IyFRjBr797y2SU8aO7UxJ7TbCeJMRR2BB1xNxRnMeVio5/nmaEMCfYwPUiAqsD&#10;MJ7OmB6vefWmxNqAswZVEzYXqzVSCHQer9lJqDwULlC4qCgfO09cLzZrURgEk+6aY733bWwhasIF&#10;pCTLM3xR77sZT5CSXKuaWCPGkp4ALuBEQCWq3g9w8TmuIikBIZIDJEmcD9I0klrkaYp3juVyiTEW&#10;EYg/69BIao0Q9T2VEq1knf/yrAqLrwkqpZIoQBNQwChJI6GQi3sa1lQ47/niyyeUVcmr5885m025&#10;ulzx9LsXLC7nTPKMk+NT7t45Z7EqsE9fMc4zknwKrgAfsE5igsA7cH6EE5GYIE0UeEOej8gShVuv&#10;wRpW6zUu0psAEq0g0RpRA/ati7FpUXoqK6iMwwvIU02eRzC9t+Csx1aWygasD6wLhwkRYH89X6Ok&#10;5mc/+xHnxyNEqLi6XGJ9QKi4L1Ta2IrpZMTZ8RF5EvOXZVlhjGNVOualYWkFMks4HmueXaz57vFr&#10;8jTwww+O+PDuiJMRCFdRlY7rhcMpwdFsjAkJf/h2zi+/tcyFYiUsiXcEH4mdlErwTT7QOUxpmF9d&#10;teSn33zzDc5ZtE7QiW5zUNPplNPTU7799luurq4Qte+llByMz0IzBwTHarHgaDojSxOE0Cipcd35&#10;ihqI3snv+s66EAmFK/71X/+NH3/yMZ/98GOCd3H9EmGLTK2/Lt70ATdja5M7ot63DvTl7PtEO0Nx&#10;kbW2zdP16xz6e2HNPNvMc7cRvgytf0NxZz9+7NcD9NfK/mu79kv6dRFD4Pfu712w/TCRV9hJejeU&#10;t9qVE+yft5urfVcf+GAHO9jBDnawgx3sYAc72MEOdrD/2e0AgD/YwQ52sIMd7GAHO9jBDnawv8Bu&#10;K7a9TQ26W1gztNE8xKw+BJS7DZy+T8VvUNHP+71K8kPW3ez2Q4pbt7TrXVUJhwoMh9TxtgFzYucm&#10;9M3fjpc/ugAAIABJREFUicVTslGkCG3xbfO5JE2jerVOo1qqikVcaRZBq7PZjCwbkecjpkdHZHlG&#10;mqR1wUBTlOcjuAZw1hJsAOHwPhb91JVYtTKUINRKVf0+MFQ4/S7gRh9ikV+3iLYBbIBAihqUryTj&#10;cU6Wae6en1I+Knn16hWPHz/m9evXrJZLqsq07VUhqj1GNYXQFmy4wDb4s1allUqikwSpJJ7Ad99+&#10;wy/+7d8Y5VNOZsc4a5EiFn7HAqZYVDkajdoijaYgznvP/GrO06dP+PLLL3HFGq3iOdqirB3gqu69&#10;7KsANOoF/1HbVZC4KcDzOBsVLa7n1yRJwsnJKVIqdCrQaYYUFev1uiVfkEJtlKZqwLcSEodHKYEL&#10;Au8F18azfrtmkUtOpxmVk5yOE0ZJCijKqkDrhDRJCNbgRRJfLy1rGwve3syvkSowmeXMJjkKiReQ&#10;5QlISVCKihXL0rKqC7Rt5Xm+mJMARxPJ6fEIJQRpkoJWFIWhrCyiJn/QSuI9rNcRgC+SNJJKCEll&#10;PdYHjHdYHzXHnHdY71FyA14JjdpxDbbqP4P9hB/7VRi/z5wlZQS8CiSnJ6fcv/8AbyrKqsA5WwMq&#10;s/b5R6B5yijPWa/XaKWYTCZMJhOqyvDNN99gjeHrr7/GOsfZ6WmrtG6tbQsyG1BrURRABMdnWdbO&#10;jcvlMr5fFuR53hazKq1bsEFfMevt27esVivu37+/VczcFE7Ha0naoqnm7wYcEZW0fasO1oyn1WrV&#10;gvS9cwTi549PTzk9PcUYw5MnTzDOkOQpiU7QWcbZnRl5ljOdzTg5O2U2m6G1ploXrNdrXr58yaoo&#10;eP36NVmec+fOHSpTUa5LLt68Zn69AATT6ZSjoyOssbx88YKTk1N0ohECFvN5vP6HkZyhuWfL5SIW&#10;RGcpR9Mp49GIR48+5P333+f1q9d89fVXXF1donXGaJSRZdmWKmIDtBqao4eB4TfX0V1kIt2i7H3q&#10;Yt9nvR3q75u1dANqEt3r4Hb19/7ajajHbl0A3RQabxS1+ooqDZGFqwumIzFNA5Rp+rCUkpOTE46P&#10;j3lzcVGrzUeVrWZc1Fe21aeFECyur7m8nuOcYzQa4X2gLCucc1hjW5DhFtijKf6ui2hdo5AWPFqr&#10;dr1q+kEDfG/uVQNOaMAt3fWyKIoNUDk4vIn3IM8zjo+P0DonH42QssC6uF62AOWB595V6FVKUZZl&#10;DZBKWjDmy5cv+PLLL2IJrZBY55AdVeV9/fY2teBdCs5DfvJQUeGQcqgfAH52+1kfpNkFkggh2mfa&#10;gM26fbdVPSKOs+VihbEmqlurmsCn51OqRLUFsw2xEq1SZiCEBsAyDKp5F8XhfeQs+wD2zZrQgFSa&#10;ftCMua7KU9+H3qyjogWldwEs70qu0X+W/WdyEzi1Abr3+0BXWXQIbDkEJurHO62vB6ia+CqEAD7c&#10;UK7fLnqVg/PkbQqm/e90FSK7/opSulWZ997hQ71mhw3RhVRyYByJQSKUXXHnbfGt77RpS9E6bO67&#10;UlHBPc9yqnpOyUdjVJpG9fdyiVICj2qVzFplRWtrdUfBvXv3Wr/YWndjPPTXkS5Qdej9oXmnfy27&#10;5p1+rNiPM3f5+sH7qNrcxBnOxXmiE4NsjV9AdoFW3WN7jwidNbenZq3qcdPcz42qdNgmNgjbdBh9&#10;gO+QgnXbtl5/6RMr9AvL/zPUyYYKyfflXIbyBEOkgkMgnXdpy/dpw1B+Yp/aW1dhdl8MuQ/k2vUN&#10;6xngVjLE2/JHQ/duF6FEv43tfDPgx+46/j4CuZ0EdQPggs1nhwHWXWKN7fP2X2vW73eL6/flAIaI&#10;LIbzOOFGLs57j/UeKWoQYk1u0yjcqwZcrTRpkpLnozYGG41GZKkmHY84Pjkl1IBvqRQIgXO2Vv02&#10;LFdrlE7wwWFcxexkFpVQ1XBOMq5BrvVnu89AK83Z2RlHR0d4D6PRiKIqYpyo1bCPU/ti+DiHRlVM&#10;ReMtpVmGsxYXPFpKbPCsioKirLi6XvD02XN+//s/8MknP+Jv/vqv+fSzTzk+OUbrhEzGUhjnxRYZ&#10;W0sY4FwLFtrnw+wj8dyQ7akb85BvfUqDEDK23xqEikA1UCAUQqpWZT0qkIeaPCngna9zDPV9+08A&#10;wGyNq7ABdS0W1zhnSccZiZY4b3v91G/FL0NEFfsAPv11Y0hxu4lX9hFV7s+79fOiIEQzrn07JzQK&#10;07vIn3atBUOq2t2YvA9a35eXvm0OvulLRhImqRSEGLdWRYmSMsa7BrRzmKqKgOQkwdbvNfF2GwvW&#10;cY+UEqkVQUmEFAQhyaYT7ty9y3x+jbMO7wJKgUqTrXmqySl1CVeHQF3N60qpOOaEvuGfDu0/9H3j&#10;oXW569d1Seb63++D94yJeewmDtcNEUD9HLvHa3JuDYC7e83N78296LanT5TUbW94RxKLIXKA7j3Z&#10;1V93fb97LzYg9NCS7DUEV13FdyEEOlEtmVt3bKZJSiTRbUgDDRcXr3n48CGffPIJy+Wy3gMA40x9&#10;r/SNMRTzLp7FYoExBmMqkiRpCQ9j/ns71m8GeD8G6Pet5r7HPKrbih0acH0Ioj1Wk4sZUgaOz1ht&#10;5T4i2YInSZK2bQ1wtNvnms83ZGfNOlo3EKRCZjk2pDwvPP/4x+ekySMeHWf48prjSUoiwYRAIFA5&#10;j7EOJVOUjPsBWmsirN2znK8xFRQhMM405/dO+fqbC8rSkY8USa14vl6XKC1RCpyIaugWydoEqiAQ&#10;ShOZUmofk7hXJcTNObDvk94cy6pDYEdLYtD136zzWCnjuiclIgi8i3sAIdj40/naR4lrlxQCJet1&#10;1xgS79FKMJlE0sLrqzllZTCujqtC9Dt0qtFJVCoXG14gnHc47zGVjT4KoIKPBMJakcqoVC9DoPK+&#10;JbMpCsfvfv1HqjKQp5pQrrh6fU2qIoBeKs18tebZr37DoihQWnF25w73754yyxOEE1SlZ20c83VB&#10;uTZULiq7n0xyPvngDkezGdNxyvwtzC8rgoxk2qYyJCohzXQkzgwBa1zco7GOogoUFSyWFdNZ7MPX&#10;i2VULLcAKU4ISltgnKOwniASghPMxjMeffw+szzBmSXGrOLYVIrS+qgqLzWzWc5klJAKQfAOZwKm&#10;spFQIUiMSLFScOf8Pa7Lgj/96RnSw3vnCT/76JR7M8NIVtiyYLUoCaScnM+wzvLsouSXf17wxzew&#10;yiTpZERQCq0lUijw9SrvLavlkn/+x39iMhpxenrMl19+yfVigdZJ3HOqcz5JkjCbHfHyZdznjP5H&#10;HOPeB6QMA3vMkjRRCBFYrRZcX19xfHRU+6xRCT5+P/Yh1ctpO+fQaRJzKM4T8Dx7/oJ/+cUvuHd+&#10;zsl0QoWgMMWNNS+Oo82W1428dNi9l6+U3Jo/u4QqcmsMhi2yk/443pUz6e9R9IHbu2LCIZKbLnHN&#10;UN5zF4lq9zk1PupQm4fa0s/7DdUW3Oaj9e/lUB7hXXIJ3Wvvrld9Mp6DHexgBzvYwQ52sIMd7GAH&#10;O9jB/le1AwD+YAc72MEOdrCDHexgBzvYwf4CGyr+3qUCPaQqt2uztl802QeiDP1+m+1jHe9/bqgQ&#10;rXuMrppt17og9F2buvtU3vcp8ewCfA+1v1vgdpu6T7/IkuBJtEBKDQhUoiNoXUUAW5Ik5HnOeDRm&#10;nEf14dFoxHiUk48y8jyvFac0WqdILcF372msVLA+EIjq6a5WPlZKEaKoPMZFVQpkA2TY3ON+2/cx&#10;x+8CP/YLF2IB6Kb4OghXg1FACYFWAoRCjcd8+OGHvHfvPS4u3/L02TPevLxgfnVJsV7iggMfCERF&#10;3Ra0H7ZVtdqfMn7GB3j16hX/8q+/QCcJJ0fHpErVCuCxwDpu+sfjJElCkiSUtWKK9571uuDlq5c8&#10;efwYZ0ytoqkHzxl6ijndIo1dBZV/yfww9N6WioOIyhwAb99c4mxgNB6T5TkheLI8QWvJYrHAGotO&#10;klh8php11LoCJggcHRUeKSicZb12LKqC5SRQOjjKYZJqUBnWeZwxtQqZQKsUshQXJMZ5rPVYAutF&#10;xar0pDKqwak0QUqN84IsTUFnzNcFxnuUAuE9QihWgCg8WEMIa0yISnpaJUglCFpgvWNtPKvC4FAo&#10;JBJB5RyVdRQmFgUa53AhqsaIVtm4rnJqqp1qNNZG9aJfmDNECAIwXIiz6zkOjbvYV2rFJyX50Sc/&#10;4urqivOzU6w3VIVpi9dVXagVQlSZqqpqCyi+Wq1YrVZUVcVqtWI0GvHhhx92VKriPTg5PkFIQVmU&#10;XFxc4LwjTdJ2PnbOtYp8SEGaZRRFBCE0FX5pkkKgVcQyxrREE1FRbLkFehuPx1uFRN170QDhGzBW&#10;UziltcLY2KaiKLDGoLTm/v37LJbrdly/ePGiPe70+IjRKOfs7Izzs3NG2aiBo1Aaw6uXL+NYcI6i&#10;KHHO8fLly6jofv8exlQ4a1ktrwneczSbtXO9sxWjPMMYw8sXzynLAghIIUkSTZ7lTGZT3n//fbSS&#10;XLy54M2bC4p1wdXbS/IsZTwek2UZxycn/Pznf82Tx4959fo119fXjEb5FqGAMeYGwcZQPxtaI/uF&#10;Wt2i7K5aeh/s27y+pVbzPQGqu9aVQWBpD5DRbVO3+K07frRSSCVx3hCC7hSmb9rbFJk3fzcF7ZGA&#10;Jq7N9UGxxiCkpCgKsixjtVoxn8+3+m237UmStkQNeZ63pBTN+eKYjCChOJ5sBCN2CqMRAqEUCEkQ&#10;osGQtOQ5ovPcmn/OOaqq2rS9vjZjTCzaD9uqcZHspYqKnCqqec5mR4xHU0ajaRx3SVT2A0maZjVZ&#10;Sk0y0AHmuFjd2q6PbYF37Wus12t+/9vfxnW0BktpqSJwKrDXp7qtD/X79D6fsNtPumQ0QwWXfVWk&#10;ff55tyCxuSc0AKhapdn3AA7RFREgFYKoDKYS1c51DfFHPEEE1/RXm/7549K9H4z4Lj7GTkInIjnO&#10;vu82Y6k7ZzexR1dFcQjkuMHNbo/7fSDioefvd/hjW8+yVj4fimN86yCHLcIHaJSuts8Z18ZNQWz3&#10;nu9SMO1/ZjP3RjDGPvWm20Co/Xvej7eae9SA6BSbomTV80/3KRHvIlPY9VyGAFt94FAIviXs0Fpj&#10;jOHu+V2CDywXC3SakqocUYP9rLH4INBJVIeECIy8vLzEWtGCNkNNBhaPPxyv7lIM7T6nIZVl2SM1&#10;GyKW68dL/TW1G2cOASJlb+7Z6hdDRdDQgt6HSBr2AZv6IO/uWIoF0jfnl/49aPpx/K7cAgw2BEn7&#10;yKH6cc3W+vg9rT939IkHhp51/7p3+U/duaZ5b9f9G7red1FUHXq/Dyjo969+H91HLrOvmL7ty4id&#10;+ZH2+QsG78EQ8cmuuW0fuVjTr8XA93YRcAwRkbXXLOr5XMb1xjefj2mCvTmiPiC278hs1jO/RYhG&#10;68GFnev5rr9vAlV6a5uA4LaBJ4hIIrj5PIRQzzda1QqlG5KxJElIdRZ/Zinj0Zg8H5GmGUmiGY1y&#10;tFIkicIJycmdc2SSYqyNxHMdEE8I1H5pyWR6zPHxlMX8Eini3NT3nTdgjOHrE1LyxRdfcHZ2yny+&#10;iHFncGR5hiQSuN0A1SMRQuK9idcuRdSaFjUYvI4xhXM4IZAIvIyEU9ZaVus16/I5ry/e8qcv/sgH&#10;73/A3/zt3/CTn/yE8/NzRqMRwQu0dLXPU7fbBxpc9G2x0T4iz+76uNV3AxsFdxkIXuBQLYGQqEkj&#10;feiCmGJ/jKC+0Cpme9+5x535ojumhsZu38/qPstufC8A6yxVVdb9PtTqusNETX2foO97DwHbbyNx&#10;vZlXuUnMNJTH6ZO59NfJTd/1nTm1JiTdcMps+ZpDhCa7fNX+c29i1F1x+BCp6665+CZwa/MMlYwE&#10;Vtfza87OzgAiwLMsCcozHk+YjMdcLxZbc3tZlhhjWiLDsiqpnMV7Rz4ek2Uppqx48PABr1+94vpq&#10;HgGmSm+ReHYV30NNtNPktaNfaLfyAQ0RnPceib8RH/Wf2xBgbheIrfk3Go1aYo7mmP39lP7xk7pd&#10;fdBfS1baeY79ftEF2cXv+1pJWt4Aqm/mz9hv961dQ9fctNta2wKou+vqPn+5ua4kSbbzg519gBuE&#10;h0K181HwnqqM34kxpm/j82JdbhF0CgJPniy4Xix5//0PUEpyfb2o+1sEEHfvTVctvembzT3vEwQN&#10;qeD2SZoiaP4mILtPRhBJGH1UGB8gpuv2k/6842pA8vZatg0c7c5dfUV5oM37hJqQUUiJSkTMTTmH&#10;RfBybfnH333D9O8+4E4eCQK0ACEUJjiMDVjjSdOwUTBXotYBVxSrgnXhyLMc6wP5JGN2MmZxtWDs&#10;0kjunJYUJYyPYm5fZglSK6yvWJcWRwIyAuC99wgvbsybQ7HjYI6nWSebbElNqNbknhuSVBCUxiOS&#10;EPfUZJNvCDgEzji8swinUFoikSgZ/UXn43qmFQiVUBlLUZSsqwqUbOfQJFU1sUIEK6eJQtSxj7GW&#10;dbHG+YC1oc7BBRIUEkGiFJlWiBAoTUFlHdaFWg29ju2iuD3BR1KB0sa+5ktPWVxzvbKUJpBnnuXi&#10;Bc8ePydLJJrYv1wAC20+DjzV4grMgunkE0aTHJWPEamhXK8JWqGEI0tSpHSbvTgn4r6O96xLx7Pn&#10;b5jMkpqsIt4bKeIOjPWSdRWYL6ta416RJxN0IjgajRmnCmdLEi2RakSoHKuiZF0ZjPOMxzmz6YhM&#10;BVQIBAfGBSovqIKgCOCUZDQesywDv/z8CW5tuX9P8zef3OH+zDESJa5asVgWBDTn771P4eBy+ZYv&#10;XhR8+yZgxppJPqHygtIFpBJRdT1IpAKEj/lL65iM/3/23uxLkuQ68/vZ4ktErrV3d3V1o0ECGIBD&#10;8kGj7Uh/gKQ/WQ9zhtI50gEHHA452Eg0luqtuqsqs3KLxd1t0YOZeVh4uEdWk3qaiXsO0Fm5eLjb&#10;cu3e6/f7viNubu54/eYCpQtsrAWt1w1CCM7PH7JcLvnmm2/iGg4x11jdfovoy7tABNE5rq+uODs9&#10;Yz4/QkuNVgqX9oX0gdwp1YntNnmMccFfGOv4u7//R37yox/z1//2L8L7aKXxPsYBiJAXuG1Cr6n7&#10;GzvrhoD0/AzZPqPcDvA696NTdb4pQs8dgrSJPHP4fmnsjByLo4a54xQR75iPv+/9yNj74uFzvU8+&#10;ODVHU7FtOkeG9/svfT99sIMd7GAHO9jBDnawgx3sYAc72H9tdgDAH+xgBzvYwQ52sIMd7GAHO9i/&#10;0N5HGSbZlBLarpLgbtNgarhKzN/7GMf3Aevzr/epg7zPM06pmKUXzFtK33vULO8D+oyRCkw1PI09&#10;8xQjffYJpOaXTYO1RFUlhdYUZcnx8Qln5w8pqoqj2Zyj2Zx6VlNXM+qyoizLoDoRG2eCMtdGEdN2&#10;NrRNRxCC865vbkprozMBAK8TMCLemxdBeVWQmshlRFVsGqODirwn4p03QHMCFmhsPELTgUXK0KTm&#10;bVCV9L2aZ2oIjWMqA8DI2dAELaRiVh/x4bMZTx8/Y3G34ttvX/Htt99wdfWOplnRtS2mM5RFgTUe&#10;LX0clwjGkEVoaCY0mNwtGv7Lbz7n8nrN48dPmM/n4MF6R2c9Umm0DA1TSZknqfQ4Z2lbw7t3l7x9&#10;/S0Xr79FEpqU8sZHsd2ltbcBf2wPTDXZTdlw7wTVKYLSiE/NXqGx27PdAHl9dUXXtpyenUUQpI2g&#10;3JKlNTgflcr8ALzQA1gUyKDK4oXECcfCerpFy6rtOK4Uz86OOCoU3jicMaHxOgL3RFEgkVROIuWc&#10;lQ9K3Z2HxtigVLNqAIWQAoegqmcUZYGIKqrGGMq6CmvAdXSdiU1hUR2z60AG9arWGJadxSHwwuOb&#10;BmUCgLBpO0xsvva5//EbeZawR0KDZujBcxP+DGB3Hr3nvRr2ptZJ7oOsDUQEJ6enfPLpx9zcXLFs&#10;lqEZTgoUwVfU0c9YY3n19hUA8/m8V0wvywJjOtarO37wgxcoVUQ16BWFVkF1pCwpyrgXCgXCU1cV&#10;Whd0XdeD5hLAl9js2kWCCK01zjq8SiQSq60m1KTQnvZRAuvO5nPapo3NYUVstPRobSOIwkcwVfKF&#10;gq4z3C3uWDcN3no++OhDnjx9ynKxZNk0rJsG1itOH5zz+MkTqrJCaRUUe4qSrm24eHeJNR2r5ZKm&#10;azk5PqHUmlevXuF9APTe3t7Sdh3GtHz91Zc06zXrVWik9NHnWutik2VN15lN87snNjcqboSg++Zr&#10;qrri2dOnnByf8MmLj2mbhm+//Y7LiwvapqOsa1pjw89/8EOeP3/By5d/5KuvvkQoqMoZRVEG9d5M&#10;gWyrGTr6fudcD2jMVcTzc3cfyDcHsXkv+ufa/T3Xn3+pYfX7xj2j4OVMiRliLJA1/ObK0/314tnm&#10;4352hCZPIUUAHMc5S37fGEPTNH3D/VZTnLNRxVrwySefMK9rXr78Ah8VooSUOGcpy5KyDAQqxti+&#10;wbHpWq6ursMaEBLrbPjbSFRj2hbnLFoFRczQMCtCs3J87g0YKyjz4rdB3H1RXms6Y+isQxcapAoa&#10;1yLMuzUOKTyIpBoPxlikUCihKIuaWX3E0dEJEMDxQkiqKqxpYwKJhY/qkQmMkcC/YLE2kAQUkQDD&#10;G0dRKH7xD//A29dvIkhOU+gyKoXaLYBx3sw9jPPuW1M9OC5XqR8oug7P0Ry8MATVjK3RsNbAeYMU&#10;Cp9IUoQHERTd0/raOhlGGizDkRMamrXWPSQurcOtGD02zopeJX0Yp4rRWDbPF/bFyvcpEG0i3HgP&#10;W+PrcdE/K62wxgTuHBfIb6QQkIE2tj84A73L3fncjfvjOZ0ABWmQRR7H+h3Q+fB8TSQ/fmQswnSK&#10;2Kw+EpuJ3VxFEJTKphp0x4DROSgpnZGbuXDZkt341fB3fiIelFnMzQ5g2DmLUroHgyTSCgFYY3tQ&#10;nXce1OD5MtX24TPlIIwhGDiEkNvNz4wo1W+rTGsQDqEUxno64zg9PwPhaU2I9wO5T0NRFljrUA60&#10;0hRKo3XBYrlkuVhx9uABUknKapYpmEfUAPeTa7yPktZwrQ3BcVOg+rTPgV51ayy376+RiDRS03gk&#10;SmEEPNk3k8fvpWb4tOZd9Ik+n1+xTW2RtlWaP4vFeosL3fb9RpCTNYBw/XRtm5PZMQ72FX2ER080&#10;IUVAevjvkSuNnQ1D9dQhgH2s8TsHGuUKvGOqvmPraIzsYThHY/HPlC8fknvk/mPs94f55hAsMHbu&#10;TZHIjAEH0j3JOD95LHrffIyucabJGTZrx/dbN7+XVNcaghXkCKFHP8aEfZRiSSYUpYdkOWnMc8DH&#10;uKqfizH0ODmCi8qiu+QR48QH1rlIgzPyPML3zxTAMwH8JmL+1KujCoEQGl2EGENpTVXOqGc1s/mc&#10;uq6pypKj+RF1VaF0gVbhd0mf4YKqpCwKyqpGaI3UGmsNnenAhbhPinCOFkrx6OFD6kpz8fob8IGs&#10;MYFk03gmcKG3bgskmsa3bRqubcvPf/5zlss1bdtR1cWWyvpwfhBZLCFEPAeDCrwUPtaMQmwtvMD5&#10;oAishKAqCoxxdNbStC1fvfqWt5eXvPziC375y1/yV3/11/zws894+uQpVVWjZPLR0acLjx0Ane87&#10;c/adQ8P9Ff4Tzm3Z720f6xrhWdN6COqwKgZaYpDjMUnKMQZ6GvN9w33f74cIDDdNF5TDYywT1E/F&#10;gMhDTBKpjj1/OkuY8Cf5/Y8B6nMCmmHdeZfYZPd+8hh9t9azffZsE2bISZLbfQCqfGyGxEb7xmxK&#10;xXT3bwJwX0fQddM0vPnuDfPZHEsgl6jKkvnsmJPjE9q262s5KacePpNWGimgntWcn59xfXOD944n&#10;T5/w6Q9+wD/99rd0TQNiQ8KXk4Rtkbb1KtuKuq4xxtC2XT/GZVlS6LDGjem2AMFTPnUqDxojM5VS&#10;bAH887WWA/Dyukx6pqH/H5Iw5D+bIuiRchckPxZ7j5H37MvxhAhq1eQx2ES+OMyj8s9v27b34YGc&#10;I8XHoW6Uzpu2a4PPUpJCyBgLF32tTCnV1y6XiwV3d3es16t+/zjneHd5ydXVTV+PSsQQyiqEsDvx&#10;XU50OCR9HI5J2tfDmCmPT6bejYXXPqEWv+0fYp44INEazy0czjFQd/exFjUeR+X3lYjP0jN678CG&#10;uMmWKqhHW4MvKr64uuLvPv+O//Gnn1IVDuU78BalK4wF6zucd8zrCi8tyil0oVndNUgjuL655eys&#10;xlGiS8HZw2PevbvjZuE5P9PIQrJsBMZr7taOJw9Pcd2SRbtmZQVGhjzBpzjJOVCiJxa+j8hka6/E&#10;91g7+bwQaKWoqirUi314l9F5j3I+iM8LifM2eGchEDquYw9CCZASi0dJgXGOznmk87TLVSTm0Ggh&#10;Ec6jEEgBpVYY223iJgRNa1iu1jStQ8QUblZq6kJxXJVUSlKIkHE1xrHqHOvW4mL+LaMfODmq0FoF&#10;wmsh8FLROs9y2WI7hyw1s9JRSkGlFbNKoHUgkeiaFmM8nQGEoy41CkcpYHWz4I8vv+PJB88xEvSR&#10;5KMPP2U2r3n73Xe4ZoVrlnhvsc5jrcd4QWMt3759zdFxSaEE7WpFVZccHx0jlWbdWJarjsXK4HyF&#10;khpJ2K/HRyW1FpjuDiU8Tmq81DgJy6ZluWqoqpJ5VVFJicSE+iuKxnR0QtEKRSsbVFGiq5r/8psv&#10;Wb5b8eIjxV/9+QM+e6p5MhMsr1sWq5bGSh49eYYvKq4XDa/uNL9/13DpJLpWKK2gsRQyEH66SOrk&#10;vMc7i9YKrQqMMby7vg7vV5Xq160xpn9v8ubNd6E+pkTiZHivd0HBZwhWqxWXl+8oyxpVbPIfgQzv&#10;ASMIPryT8BTR71hrIxWSpNAVV7cr/q//5+d88ulnHM0rpFRoLTK/ktUK3jN/GxIX59/Pz50pwrlh&#10;jWTM7+4jyBsjjrmvTjBVl9nXqzB83zAVl429253qcdipI07UkfJnmgLG78vbh/cyRjyWz9nBDnbS&#10;bmDaAAAgAElEQVSwgx3sYAc72MEOdrCDHexgBzsA4A92sIMd7GAHO9jBDnawgx3sX2WTqgYTYNmx&#10;l5b3sX6n6+1TmptSPMv/dqhwNtVQN3y24e+nn+1riB77jF3wx/2fOxyTMQXZ4WePMb3vm5sNaDU0&#10;YCkdFLVOT475waef8fz5C+r5HBUVx6UMig+hKyKqOnmDdRtAhDe+B8LG9m+s3zTNJWWcZEopXKYa&#10;G+Yrf8YALwgASgv42AgWGjwkQRCjb4qL4xAacPK1EBqr4wyRAEhCbNQ0tl/++74pLoHtA65x83tS&#10;S87OSo6Ojnj+/CPevHnN5btLrq/ecXV9zWq5Bh8Ad9Y5fKGQqug/y1lL1zk+//wP/PHl1zx88Ij5&#10;/KhXQkmqV1op8EEpMjVhK6Vo25au67i8vOTbV6/4/PPfYbqGQpeBFGCiKWNs744Bmsea++9Txxuz&#10;ABbZXXd58+VQXWq9XuO9ZzarqeoSvNk8d9eGKbPj4K3QCBYbLKVACgXe0zrL1RrWnaWznofzGadH&#10;FV6KoCQkC6yx2HWHVAodG2wqoehiQ7+QAuEEdt2wbrvQaCQFXhUbxSQEKEXbdbQmNOtY63Fe4KSk&#10;tR3eB/XSstAY62icQUiBNQEIj2l7pXcp1A6QJdvV2TjnDSy7ilz752i/X/9eavBC8MknH3N6esJ8&#10;XvHFF1+EveQ883lYw1VV9dddLBY8efKEoih6EPp8PkMpyf/+f/xvLFdrXn7xFb/73eeURcEHz54g&#10;Y9PUxcUFy+USKSVd11GV9da5MpvNqOua1WrF8u526yxomqb/d1Ljy1W9rDE456nretDES+8bgspS&#10;RSC3oN+TASzmWK8b1us1y+UyAJel5MUnn/DJp59ycXnJq+9eU5aaDz/4gLPzc46OjoPPtKFB9+7u&#10;juVyiXeOWV1jbMfbt2+5u7tDRuXZ1XIZAWcSqcJZuVwsep+cgNY2PqNSinXXsFzcUkTQRD5/SunQ&#10;rGgN4kby+rvXCOD09JS6rgHBw0ePqOuazhguL6/oOotWigenp/zspz/j/PyMf/rnf2K1WuE9lGVB&#10;agYe+hsZfXcae2PMlp/I1VeGazTNS2je3ZA5DBvut5tPh81XfvIsnvJ1U0opyXeTnRV+oGi3dR0H&#10;xluEcOhaRwW2SLaQETEYY/qxS8qXG3W50NhfFgXVUcXp6RkvXrzg9es3tE0Xz0yDE0FRS8QzOKxv&#10;8F7hvWO5WiGkoKprvLWYLoA3nbURKOwoovrmplFcxsZGta2AmzmVREqQz6no/Wkgs2DQVJhiPrOl&#10;micQDsqiYDabc3x8gpShIdJFwJTWmgcPHiCl5OrqigToMsb06yoB4a21rNcNdS3x1nF0NOPVN1/y&#10;5cuXgVIkqvyJvjF7B7uy05A+pXIzFU/mHny4ChPRzdD/jgEDx9S0w1p0vXqo7+Oh6MfYVersfefe&#10;ODWt3d1myg25hRo8r+vXgYzkClMx6fBMH47tfcDFHaKnwb8TCMFZF9VWt0EjiG0lyqGqZgJf93OA&#10;nwR1jt/gBjCbN8HmPmqoLpXAwzu5BdsAkH2fn/5GF0XPEDXMKcaUlsfyrO3P8RmY3W/FFFNApzB2&#10;7OSBw7hm4991BGhuLi5HwLn9Z8TcIc8dc6DFVF41tETQNNXk7JNKOxJjuw1gzlqU1iFej/eRAK9F&#10;qaPSe8FisWS1XOBdAMvrQnN8fNyTO/V0ApNjz95m5qHfHTYN71NxHjYvp1zxvnvYIuqIcVqfl+1R&#10;mx/OiZQygJwGYHeXgE/xGrmaar6mlVYIJ3b8wehnZ/vQTdQThv4pf5YEyvQygACc53vlSFMx9bBG&#10;MrU/x/bovjEe87NTYLThWhiCou+7/th9TDXyT+WlU8SGU/Ul0bOB7a7/ft8K9gIdxs6f982npvKj&#10;fXWufYrw+b+nxnwKWDD1+WNjlz/fUJFZRD8/BNsOz8leMdG7nrQinxdrLcjN/ZZlmcWNIpCDFGUk&#10;J6qY1SGHmx/NI+h9RlXVFGWIRbVUPelcyOMCaNrYLpDlJXIp65Ba4yO42nmL1ApsIjeSFLqgUIp5&#10;XTGfl2hJULDMnjknapk6P51ztF2LNPBqcYd1EajYn+WMqsmnc8vF8Rsq5zIAUytCXSoQ63mUVFgb&#10;Yr6utax9y5vugnfvrvj1r3/Lpy8+4a/+6i/52U9/wrMPPmBW1ygdFLSNdUjUqFL6fXt5GDsM1SFz&#10;IpyMEwIQWNshtcQ6gxcuEhApZFLZFRLYJmkKzy82oPLsfof13nz97VXkFaHWIlUA47dd29et8prK&#10;tk+SowRYyYYklPn93ue/0vmSE8bloKb8TNjscbdVz9lXYx76tCFYf7O+7U48P/yb/J6H+2FI4jUE&#10;ag/XzFj9enTtRbIq4TY/v7294/Xr7zh/cIYXElGGvX97d0e7bgIxZVn2cUNZlqxWK9Ztiy40J/Mj&#10;qrKgLAuEh/VyGYhxnODps2e8ef2ab199Q9t1qL7undWPVfBFOXA8ga27LuTw0niKsgi5uFB4l+rT&#10;ts9RxxRbd5XJt8c43wPGGJbLFW3b9nOX+1+VxWX536f4bkjMkuLmBFJOdRqldv3FcP8N53MsZx7u&#10;hUlCmWwPjwLgxpL0kb2Wf0YAs+ue5LL/DCnxAnRZxHi97M+qsqh6QHpZltR1jRCCk5MTntjwrsKY&#10;Fms7losFt7d3rNYm1GGcxUUyPa01VVVtAKBZ7SqB61Peks6CdI+p7pOf0YmkKt9jeT65u+fCHkqf&#10;F/LlkBNLJSbfu23PbwLB52ek2Bu/9EQKIckKxFFkYH4XMqnOCmaFptCC9aqjUzW/+nZNUV/wP/3Z&#10;U1QpKGVHIRyuDITKxhrKqgiEuKLgaD7j5qIBD+/eveP588f4QuO84+zBEU4KLq8M8yNPUWnWt5bF&#10;2tE4gS8KjFS0SJbO0CiPDrs9vldI5GSR5Dh7hzQEkw5Jscdr7LI/F7XSaG0wxmO9oe0MpjMRzCwD&#10;MUCqCQoZYpn+bEiv6TxIibEOs1r1sa8UJhAXaoUGlBB4Z7Gmo7OGRRcIXjrjcMJjCXFQoSVaS2ql&#10;qZAo6zFYjLfcLTpWjcGJ8HpQq6BIX0qBxONch/UGj8ajabpAFK2FoNBQaMVRoamUpDMdq3XD2ljW&#10;jUcrQaklSkOpBZVUzEWoYBV6zrvbDl3NmZ2dsjaG9d2K8ugYIwSdabCmQ3hPax2LpqGxK45PSrqm&#10;pV0HEqBH50+YVRWLdcP1zYJl04HQCFngvaIsSk5nc+oSpFijpQFEAP4bz2LdYb2grGrmsxolPLZb&#10;h3d5NpCzrZqWhQWjNV4VzI+O+fKba96+uuHxueTTD+f84GnNo5nFrVe0647GCM4fP4Vyzm3reNc0&#10;vHzX8Ztv11x7eFzUNM7T4VAykD8LHwi2bSS+DbGy4uLykrvlAiFk/75KyUDkXJYlNzc3GGOQUvX1&#10;mylf3NdIZCBwDTW+8N706uqa+fyYh+UM6SU++molNB6L8B4h4rtcGYgYwvkpwWmMcyA0//yHl/zi&#10;P/8D/8v//D9QyGmCvn3v1qdik7G8c6zuP0XQn87L++oZ+3oW9tU/h3HWVP44la8O48kpkrr7a6js&#10;rYcMa7H5OSDuOYvH6h1jNYgQK4nNO9YJ4tCDHexgBzvYwQ52sIMd7GAHO9jB/lu1AwD+YAc72MEO&#10;drCDHexgBzvYwf4VNsVKvu/F6VBNZB/YZaxJ6r5GzLHPvY9Z/b7fyT9vrHllqpElXX/spe59DQVT&#10;1xj+3hRIZfj11PPApsnS2o5S1syqkh9++gM+++wzjo6OQSqQMgDKU4OuB+8jICwC0tOLaaAHvuPB&#10;JUjIlirpVCN5Uo5M4FLfN4Z1nY3K7ZuX4M4FfSgltxtGkxK964E5RMB8uDcZnwdis/Sw6TM+Zw4+&#10;2TR75k3oHghNaicnp1RVzdOnz1guF9zc3PL27VsuLt6yWi1pmxXGCUohsREU75C8vbjgd5//jocP&#10;zjg5Oo7irPEZnUNLiRQyKCUUugc8dl3Hcrnk+vqKb775ht/97nc063W8xwDIyYFVw+aPYRPgUDVu&#10;2Bw5bMD4lwI78v7EYYPssEEsPadcSY7mRxRlSSklKEnbtnjjMiDVZq43qhUQO+2jYqvEAksP64Xh&#10;Zn3Hg7bjZFYzq+dYD6oo8MZgnQ8i6xF05R0oqSiUpOsMcqYoZ5J109BZy2q9Dn/rwXhPG5tdvYiq&#10;lOmeCkF5fIyQQdnGO8/aLrHZuvPOExkMtsZpe/+PA9TD77n38pHv4/Om/FP+veTXU/OslJLz8zOa&#10;ZsXbt2/65nEZm2iXyyWr1SoAtZdLzs/P+3VdVRVVVbFarREC5kdH3C6WzI+OkFJS1RVlBM9ba2OD&#10;r+ybZHxsRNZa9+u+aZoAJF+vKMuy91cBvL4hLkjNl73yEkERXWsdgMDJv0Q1wLqu+8bUfL+kBuv0&#10;uYvFAhCcnp2jlKaqZly8vWQ2n/OTH/+YN2/eIKVitVyxXCxp2pblakWzXqO0RknJer0Oit1d0/sr&#10;rQsUUJRl/7xbZzFQRmIAAF1VASzRdVlTs0Kp0Eybmpy9D4ra1nYBqCEVWhfc3d1xe3tLVVX9XD95&#10;+oSTkxPeXV2zWC64uXrH02dP+MFnn6GLgt/85jes12uM7airahucm8YsKWGyUX1PYJHULJvmO28o&#10;TfO+7bemz+7xBmi/83tjDdl+Dyjuvv2TN98NFeDzhq66rhEITBdA6z42V5dlGfxd/L0iEtKk66W1&#10;OatqlFR89PxjVquG16/f9Crg6/W6J3Louq5XsNS6xNqOm5sFxhjm83nYA10AE3VdtwW6kFJFMKfe&#10;AgLtxlN+p/E63X965kIX+AxQFFTcRSTjiW3G3vVKoGGtSMqq4vzsDK01xrRIJTBthy7CtY6Pjzk5&#10;OUFrxdXV9da95U3mGxCrQWnF9fUVv/7Vr7bXZPQHRF8wNrdjcdtoLMdABXJKKShbM1NK1cO4cgxo&#10;kIDA3kfV7Kj2tAFXuO+lnjS0YXN3vs6HALEEAN6nFjwFzrkvTp5SExrmEUMAcw4g6u+LQBTiM8XX&#10;Ybw8bGxPgJcdEiHEXpKh5G+Hin3D8U2gsaSqTk9SsKFOGJv/EHTk+tThWtaYHQDeMC/LQbb7gJnD&#10;eRsDOI/51LE1PbW2wr8F3sstBeV8zneUsSPJwHBtJN+XK0uN5Xf71le+XpwP/lVrGc/LAG5p1ku6&#10;eM4KGYCVbdMhhcCYDqkETbPG2o7ZbMZytQARyHSquoygFL+JbSfOmJywZ0xVc2qvjv18+L1tgPfm&#10;nB2qcE/6uxE1yimF6/zfO/HBQIVyzP/m52jI/zb7a2tsEBO+x4+qnU/tgf7nGeCkB8EzDUB839h7&#10;rAaQ+6up2GZMUXyfMt3w+0PioPvqCffVUKYa+jfjFM8o6AktkpJgOiZzBcEhsdfUubDxekHKVIT/&#10;y57DI5FxPbgtX4qN+b/IicHCluyfI1vbvSJ1zpPi0meLLbKT/POT7+ivHwFUPoKgguv2m93vwLtM&#10;9VOG+8dvwOmIoKKuxWaNuIm61RiIQ5CeE3xSG48xhIvP5pJSfApjRFKKdLE8FGIN6SVCByCNdRYp&#10;BEVVUsSzR+sCpQPQuSxLZrMZx/MjZmVFWVbMj4+YHx+jVYGMCpZSbdMFWWtx1mGcwzobAT8GZx3O&#10;u0C+6CVVpREoClUgRYFHbVRutcZ04TqIAPwrlaBUkrIoAnBpvUIJRV3NIIHTo/K7yPZOylGECPUn&#10;IRVSlDhrkTL8joyEj0qoTRwoRFDotB5jwnNsrWvvIJEwxgUT4kgJ3qHS3hCCAoUQUBzPe39nOsty&#10;seJ3n/+BV6++4R/+4e/52c9+xk9+/BNevHjB/GhOWVYY61GlYt2s4t6UQWVeZADpnmDQD+IIAYEi&#10;M5CAOJvlaWFh+UDJ1KvVSqUCINR0ONMi43rTUgZgFhIp1PaZJQKhokQg7vFH4/8WfcyUDSfeW5BB&#10;3ddYR9uZ3pcnteRtXxPvIZGd5Il3rPuMgpuiv5DsxoabXEPtxFH71Jw3X8v+XvO4NfyZyGqsYgTE&#10;Nu7rh357DHTd53gi5PAMwPFjZ9VYHWl4rofnCMC6MGfJ34r+bEhXS2reV1fXnD54iJISaw2r9ZKm&#10;NZS62sQfwoMIuV3TtFhresV07wNh6Wq5BEKNxMRa3qPHj7i8uKBrmgBiBhq76vPFRFSX8p2u6wZq&#10;6x4pNdrrADQUnrY1Mc+VWzHQvjrcPlKZNMZ9/Cl2z/FhnD4GAsxj7PT1MHfel3vt1AhjLJzI8RIR&#10;n2c/+HDyPUhGCpaeSabrbOX70f94B0HvGq2DwnZRFv1ZVtezTf1BalShg5o2YS/PZ7MefK4iwalp&#10;O8qy6NWTpdIIJan0DO8sbdcwmx/z8PEzTBfqjnd3d1xfXbNeLzDZ+kj7PhEW5HWalLvkhATpvAF6&#10;EH2eWw1JB4YWfEw8QrLPT3GtlMVOvjye07m4R0Ucaz+a8w0JLfs1MkIeFwDmHiEcTbum0BKEQsiS&#10;Rlb8+ot3HBcF/91njzkRDoUBHNW8plk2sR4ayBdPTwteCY9Asbi5Dvl9LenwHJ3OqWrNzXWHp+Th&#10;kxP++M2XvL1qMA6a1uFQuLKmE2u8VDgXfY+IJEpekIhH2AMaTnXlrf3hU87gY0y3AdEbGwgmrOmQ&#10;IhE7ezrrsU6GelQc50IICuvRSvWE0MK78CZOyD6WlBJmszqMVVmiRNiDAoG3EmENtu2wCJzwOBXi&#10;wFor5lVNqaEQFpzFBFYf1l3Hzd2auy7MpdYSHRXldYxTrXchfkVijcXEv1dKcDSrqUtJVWikdzgT&#10;wP6rztK6UPOTSqKEQHpDJRRHUlEpBarAWsFqDQ+OT3n16mukchyd1MwKFd6zOfBWsWpabhYrOm+w&#10;tsVby3plcRY++PAxTz94StO2vL6843bZ4V306es1J7OKs9NjZgUoDEoIrIXWWhrjWVrwQnI0n1Eo&#10;SVUoFCHmVUjWxnB7t+Dibs0KhagFaPju7R1fvvyOkxPBJx9pfvLBEY9Lwer2lvVqSWcVD5+8QM1r&#10;rpcdy07ydtny8s2Ci6Xn4dPHVEcVy3e3xCyAwHkQyTOF5+TohMcPH3FxccliuejJS72L78xiXXO5&#10;WgWfEwmkEokFgze0w+RWxIUcaqU2qM63a95evmV2csZsfgI+vEr2WPAizKdWWSS/yUdcrPsWhcIa&#10;wy9+8Z/48z/7c148fwLSQtf2hHUeAd4hJnKcnDhorJ6T50JTZPVjBJ9DEp+pXHmKuDDVsIYA+n11&#10;5Q3B7yaO3fxaIh3dvrdhPj8kUBrzVVPn+Vg9ZurZcrLeqX6JsfcsY3HOPrI//68ptBzsYAc72MEO&#10;drCDHexgBzvYwQ72X5EdAPAHO9jBDnawgx3sYAc72MEO9v+jbYOkthVvphi771MrHF47KWGk742B&#10;r4Zf3wfeGH5vaFMNWPnP94Fwpl4wi++pUjK8Vq7UMvacU6Cp3b9J/wsvtk+Pjnn+0XNKrfGxmdd7&#10;F9SYorKhsaFpTUVAlbMBaCMYNLj7BORl8pmG95srXSeV1qZpAvjTGBKwLinFCx/vY9CMIJWM4p++&#10;H6seFGsDuKmsSqQK5QGZNWblqpG9yqR3W30fSY1SCBk/w6GU5OjoiPl8zvn5Az748AOur665vLzg&#10;1atvWa2WGGcDmF0XXF7f8Kvf/hPOC46i6iOAt25L4UYggiKRkD0o8W6x4Prmmm++/povXr7k+uo6&#10;NqbExvihstiI5ap4Q1XBUVXN72mbv/EDhSu55SvGVMPSvDnncB0Y65nNZhGo70OjtpBZc0tq7g3/&#10;DaDJuJ6kQkkBCoztAInxnhtraG9WLDvDiak4q2uOiwolJD4q9eAdUqgw/xZ07Bh0PjTYCyVRUrJa&#10;N8iyBK1Yr1ZBOSV2q0iIymKSsqyoZjVKFdzc3nB3t4gqK6IHJSql2ZBThIaXHDyYxjQHwb8PIcg+&#10;AEu+VsaUFcZUBYf7N33GfD7j4cMHNM26v8W2bVku7nDOcXR0RNd1UWlE8uTJk77xO+1/rTUnJ8dc&#10;XV+xWgdVeBUJIJRSfaNyUvRKzccQ1IRSw2gCDkspOTs7wzkXVck9VQbIzp8zgRikCuCMHFyVGosL&#10;VUY1dIJCew9KD41nq9WKxWLRA/0/+OBDHj95ynK5jMpNjtOTU05OTnj97XdcXl8gVfQl8R6MMYiu&#10;C01l1iCVpijLqNpukIheXTwBlXMfOGw8dSNK5AmkoJTswXbWms3etBZwdF1D24bpNF2HMR03N1e8&#10;fv0dj5884ezsHHcy5+rikj/96U8sFgvOz8959uEHfP3115imoWG7UTeZif65jM+2Wq1GQTu5ulW+&#10;7nLfkR5xuF6HqiQi22/7ts5UA9bYvhqCFdL9MhIf9ABnglKSsZam6SjLOhDHOIeUom90LoqiB7q7&#10;DMQclOU6tNbUdc3DR485PTnhV7/+Nev1mqIIoKFqVqN1EQBBQlIUGiUVHoHtPKrQVMBqucS7eM4b&#10;Q2cMLiOI2IDfVRqBrf9uzvjxZkRr7c64aK37fZPmMYEHkip3AqhIqXj65DH1rMK5oGS3XC3QRdFf&#10;4+XLl71PSAQZScEt+ZmyLFFKYYyhqiuUlHz+z7/l7Zu3kahjV/14H+HQPpN589/G0ezEYkNVoLGm&#10;yCFIZAgK3VF99RkhTFRmtzaAl8YUjqaBNeNnwX5CIybBssO4eWycp0DW+XnzPmrHY/t0LG6Hjap9&#10;TmwyzDOGxANBMX5kPYjpHCEBnIYA5vS9dOb0vpwQ7/RjkRimJs7y9CwJBjoEQKffT5+9pY48ArIa&#10;Apjyv8s/e1vhc38eti832W2Y9TsAirSvYQMc2/79baBwDtrKz/nh8+0DHOXxdIpPhdyovksRCLls&#10;TyBiKKLSofeBrMY7Q9e1tG0AvzTNEq013lmUhLoqECKADtP55Adq1sOY/n3UBcfWyJiPGQOI78sD&#10;pnLkPFcfI2ebUiPL8/x8zvPccKgqn5/xAbQre8C0jEF0AgcMAerBL/s4j0w2aO+MZbYDt+7HOxz0&#10;wMh/iY0RdNw3t8N4Jwe6JX8z5rf3xfVj58x9n72vJrMLdNoQvvRrxvkeuDtcbmOgqilyCiEjmVic&#10;rE1MEr/he4qxPhbpfZb3exUQt29M9AD7zXP50fNua1zGuMzENt3F9qewBebYuqv0LD77fuI/uec8&#10;TGOW4lHhh7cV/akUPXGBiED4CIMnwfRdkjMWMuTGRSRKigRlVVlSlTVFWVFXFVVdc3x8zHw+p6oq&#10;Sq0phEIXRVAFj8BdzzZoxHvb50hBlT7Ep4jghz3xXPYCYw2V13g8WgVgYzo+dfTN1nmcNzhnonpv&#10;h/dBpdn7kMvLgODp51sM6ii756bApFwyO39dRqIQ/2BDjiSg61pMRjayUQ33vdPZPjuJYKVAzibi&#10;2SdjvSipqHsf8vDLdsXV1Tu+/vobfvOb3/KjH/2Iv/7rv+ajj54zmx2Bs8zqkrZr8V7E2GSoEi7D&#10;WDsXY8xwVoXpFzv5AASCB4EIytw+gOUu3t1wdXPFfHbEYrHGO9vXO2QkQfOjNUu2xv++GtWWL0pA&#10;sS0wpo85cPiZsQ5jbB9DWGtjDW4QM/uJeCaLf/eR64zV44Yx+X0kJONnwzCOYSd+21fL3j57xE7c&#10;keccPYmqd1G52W/lN/tihxTH5X5teJbnz5Jqfb0PH4xDURQsV2sWiyXPnj2h6UJ+XJU1SkdyS2vR&#10;WkZiuBVN06C1QkkVyVaDsnZnNrWRRPpw/uABjx4/5NuvX23i8+zcyfOd5KvSv42xvep1ImbUqohE&#10;r+7edwRTqrHba2Tzdap/pZpZql1NxTR5DpDnV2Pra0gSNKYKOyQF27fu79sbw1qCy/KffK1ufOX2&#10;UZ0IcKWUlFVNXc/QhQ6A41jPl1qBjz5BeLQMKtzOuVB3K8tQc7SWLtYuq6rq6xez2YyqqjDGsG5W&#10;Ib9QmqZZo5WirAL49+j4hBcvPonvBb5hvV5tkQt0XRvqX973ZJo5IVt6L7JZVybUeWTw92PEGVux&#10;fHx3U5ZlqP8JnxEdmE1MMLIOhuthN/7zcaz31xDSXA3zr+34KrxzsdbhnKQsNJVSKCFojOdXX77l&#10;4cmcHz4pOC0sUlokEld4mrahriVSeI6PCooykNm6xnF1ecnR8RParuVkfkRR1xjTIWRNPTtCKMHl&#10;1QLnPcvFGmSJ0CXGNxHgL7bW3g6x08j45PnxTvyd8p4tcodIEqQ0vohnayIxiXu8zcjccB4hw7VK&#10;pQCB9RZpw1HtCSrvqc4b/JanM3HfC4FUClUWzIRAyAKHY902CA+V0tRSUggfVbwNrfOsnaPpHE08&#10;U7WWFEUAvstYs1USui6tV4WJ9WWlA1D8aFZRqRCLWStovWNlPcbH+AePllBIgRaKWhVURajPGA+N&#10;8yzXHfLmjq5tOX94glJhXJQusEXNctXy6vVbVp1FaPCmgc7jnOTjT57xySfPuL5b8Orbd7RG0DnN&#10;YrGiXTbMS8WPf/Ccugh/J7WktYambWmNp3XghKYoNGWhqLVGx3DPWs+q7ViuG27WHUsrWVqPlB7T&#10;dLz55hKJ4ZOPKn7y6RnPHlSsbi65W96hSs3x+WNkMeNm7bnt4GZluW4k12uwwOn5GeuuwRiHikQZ&#10;UgbSouATBE8eP6Yua25ubnDWonUZYrB+/Uqss/3ZkHLv8diJSKo5XgcIazHkEbd3t1xfXVGVc5TW&#10;OGsRyo+f8T7USZ2LhIGRCMIJzVfffMN//sd/5PHj/5W61BRFyXq1CvcvY54v/E6Nargv87pCXksY&#10;e7+en29jpC9DssGxeG3s3Mz/mwgx0rWnyWTzWMfHXGcTMw1J/tJ7aSl361kqI3YdiydyPzU8f3Mw&#10;ezrbx94vD2PD4RqaqkWO1jC979/zyRGilIMd7GAHO9jBDnawgx3sYAc72MEOFuwAgD/YwQ52sIMd&#10;7GAHO9jBDnawf6WNgbXHXmROqdbsV+kJlgOitpp/J142TzGF578z1nQzBXKbYh/fB4gbKr6XZEwA&#10;ACAASURBVCi+71juaxrKgXtuS8VzvwLfPnWW1FxojImgNB8BGo6bm5sAKis0uigQqoj083Kjij64&#10;t9H7iR3u+c+GTZT52kmNCalZ7/b2lqurK7qu7RuEpZIoqRFCUmqNjQ1JSqlelQe7O8ZdmhMkXdvS&#10;Ng26LJjN5wixC64cqpX4wX1DBN/HpuvQoa76hsiyKHn8+DEPHz7k449f8PbtBXe3N1xdXfL24pJf&#10;/fqfeXt5y/nDhzgb1Dl8pu6Z1n6hC8qiRPigCrJYrlgs19zc3vHFy5dB6dcGVU+lVVSq3QWtDEEP&#10;O0oGqZHTOdRgr6Um6k3P1vS62t2fIjZwBTUOIdyO4kIC32aQkh6sIBF0TYvrTGiMlxJFaKjHezpj&#10;tpp2+rUYG2elCs0+NiPNEE6AlLTecrXsWK0N9tTTlC42kDsKKVEiKM5jBdZZ2nUTld2Cmrx1PqhD&#10;ScFi3WBdUIBHqY3elhAYD9J5aDvuFkvaLqjMh4ZrGRtXJUoJlFQZcEVuNbXu80mbn3EviGtq7vb5&#10;qymF7ORTE3Dv/OyE+bymadaslktMZzian9DERs+2bVkul5RlAJEn/940Dc45Hjx4wPHxEW3bcHlx&#10;yWw2Zz475sHZOU2zZr1e9wDZ9NkmrgGlNE3b0TUtTdOAENRVjdIqqprbLUBQUotPAPLkV7XWEfzu&#10;aLs2jUBoxHEKHcFSCZTcti1FUaCUYr1es1gsWCwWPHr0iI8//pjlcsnt7Q3/7t/99zRNw9/8h79h&#10;Pptxe3PDzdU1ZVUhVVDB9i4q7LQtznkKrdFlGYAa1vXPbZ3dasAfEkikpqUxBdFtMJSNQLuwN7SO&#10;6w+BjIpXCWiCCP6haxuMsSyXC25vbzk+Pubps6ecn59TVRWXl5d89c03IDxlVYJzmNiwmVS0ho25&#10;wJYqyj61uOHZlvzTkBRiSkl7Mx7T638slhEDNOLwOjlIJ58TlzXSbYEPomqOVgVt06IfhHNIqW0i&#10;ECEEVVWxXq9Dg/V63ROCJCDo2fkZz59/yJs3r2nbNbNZjbUOY208ywNxgpCSzhiW3RqiUqMIhw84&#10;j5IS03V0XUfXtv09b8c+PmsG3h6rsOb8Dpi3jA3kaZ49giKC4RNhQN6ov1FD3IAJnn70hHo2Y71e&#10;ZetVR3X7zbpP4P8xAGUO3tVKUWjFy5d/4je/+WVQm5JipwFwX/yb5nGzSLJ2Rb+t3jwNXNgFz4w1&#10;UvIe1xrGi8NGxWEsOQS8jMXGQ3DHmBplD4SxdgdwuXUub6ndyb6hf0i8su/cGgPwjFkO7hvb4+OK&#10;0tOqd2Nqy/igBJf24j6l5S11dnaV+abyI2cdXo4Dz6eIa8aIjcbmIf1uWZYbUPeI4mJOvpXP7/Tz&#10;judhU3lP8pNpP4lMHTcpNefz33Vdr5gY/KXviTmMNTGO2zx3uu8pQqgxX39fXiiExOMCAZYUSKHQ&#10;Uvfx6Hq9pula2mYDLJG6CsQj1kWCDsVsNqdpW/SppizK2PgP1jsKqbYIuoZApJzka19sOOUzcqXW&#10;nAxhbN/siyGH/icHpg99zvC6U8pgYyQVYzn9LvAkgJ7C72fN4FmOsQXyG+RH9ymm7lsvso8RfFQC&#10;/3425pe319wuCGkItBz6+mGevo8AcKqB/30JX4bzOJzrPs5mF/wevh/GbTgHY35rjJBkX5P85vc3&#10;xHnvQ1C4T6Vu35k89fcBeOf31Ih2wf9B7NDfm6cxEXu81+97AmHbPQDZ3SJPVIGVEl1qqnJGPZtR&#10;zirqsuRoPudofsTx/JhZXVNWFXVdx3MkqpkCLiq6ewKpoHUO67fntSfGcybkeIhI7GPjuGVqj2zA&#10;+k4IRFRghxDnWmPwQvbAna4LIPgA5nZUVYmxATSLl5PEkinu2QJiRnKnHdKHiTViraVpDS7mnznZ&#10;lcsUw7fHX/RkkOHaYQ5yQG66ljUu5gMdUgpu7u74/A9/4Pd//CN/9/d/z89++lP+7c9+yg9/+Bln&#10;56dBddcHkJhzAQCcyJMCbnRDzkMcZy82xDdT8WjAm4fc+ve//wP/57//9/z4R/+Gzz//A4VWEQAf&#10;FEKniD3fp16xnZ/5rbhkA3zNAU6RZFUXNKajNV1/Dkshd2pofsikMtirCQg6Ri4ViJOYVAweq6lP&#10;+UNG6rBDP7aJ6/evweHPwjXk+413TjY6UB7d9znDs277mejzuvv8bj/OeJrVKoD9pEZIRVlVeC9o&#10;XIcuFLpXn/VoHeIvpQJRh4eMNDWsx860gKOqNc+ePeHyzWva1m0R3fXq4TE2drHmAfQK8TmhnVJB&#10;jTzEcGzFGVNzOu6zhwq2bieOy/O3PIbcR6aTA+zy8yD3gfnPpoDRU+t67EwfAgHHrpODv3cJ3zw2&#10;FJmzuEIitaYsNHU9C/5eyDgngRTVeYcWuie5kEpR6oKyrILyOoGYJOQdLUoGQtP1ehUJ84KvPJof&#10;UZQlWhUoFepcs9mcrutYLpYgFUVRgoDTszPq+Yx3F2+5uroK55p32M5EsD19XpwA8PvGoKqqntQv&#10;jYcxdtdfZoBCXWiszUgRehJdsZMf5PO3j2A5X3vDufQZ6eFQjXiLKEsIvBdYE0DEWnt8EUiNdV3h&#10;OsmbheFvP3/FfP4Jai6ZqyKSn3Y0pkPailpr6qpkPlN0jUMqwWpxizdnSALZbDGrMP6WzjiEl5RK&#10;s1h1WAVr43FVwdXdJcZZ8MVoXWDs3WY+Vvl4DH83xTNj7zzz3H5DxLpL/uKcY+09wkJrJaVWSO9D&#10;LOdtOMsjQU5nLcoRST5CnCOlRCuJ6QxaCkol0VXFvC5Z3t1RKUEhQwyS/s44S+scqy4AcutKUGiF&#10;VgqtJDLmXsa2GNOBFBjjkFoHAmqlOJ5pZlqgRQDJr43jbm25WXsKLSmVQglHKSV1IdGEHLtzglVr&#10;WbuO6/YN7xZrHj18wE9+8kPqeUE1K1gtbtFVxXqx5OvXF1zfLkAqzMoivKcS8NHHH/L8ww+5fHfN&#10;5dUV1mqcV1y8e0e7WlJIyYuPP+bkpMZ1K1wYUO6WS+6WgRxB6pq6LALJhdbgHZ1xtE3D0nSsjWPZ&#10;WDpfY6TA4lisW95dXKOs4aOnih8/n/HiYcnq7hLfrZnP54hqhlcld63lXWO57hy3neLWFFwvLapS&#10;XN9csVx3PfgdAhmg81BVZawlaH73h99zdX2NLguk0L3KevAxJtb/xb1ElVPncALG9zVCwnXfvbvg&#10;aH7C0fEJZakQUmCc3SGKSbVn8GihKArF6dkpF5dvaU3Lz//j3/KjP3/Bj374Q8BRlIEozWWEdvtq&#10;TGO1iH112DFix+G1hr5un6J5XovMv7+pcau9dZBdEiAZ8xwf54+tugaMCw/k9e8xcqb8M/N4IY8b&#10;ps7nvC48JNMcxvD76rdDgH0+5lM14oMd7GAHO9jBDnawgx3sYAc72MH+W7cDAP5gBzvYwQ52sIMd&#10;7GAHO9jB/hW2r3l6qDQ21VB8nxLIVDPzlmLVnhegOdAmv9Y+gPjUC/6hWtZUQ/6Yos24OtQ4IHns&#10;6ynA/ZSq7Ngzjl3b++2G3V6F2TmWiwUIERS8tGJWzdC6iM21oWnZeh8bQ8XkPXnBezX/bsYiXC80&#10;o4bmJ2Mcq9WaotAICRpFEswReHTWcNjfB9tApo3CjsB70wNohEoqkj42906vz+EaCs36Bu+i8pnz&#10;OGc2agGC2JAlqcqKDz74EPPoMbd3T3j5xX/g1XcXHJ+cUlezXnllc//hb6VWYdxjE2oAPzYsFndc&#10;vL3gu29fYU2LVJIiAQic61WzxvblcD6GgMydPdHPqxsFNb0PaHrz9eZz872SmnC2m8nS16G53TuH&#10;iYpGSRnHjTSMpH1qrQUR5rZviBRlVHU3OCmAgs4HMLG/W3NXOuazikIrZkKhvUMIj64KvFGoKjSR&#10;WWtRXgRSBSeQqqDrTFAOw4HcgLES5MY4H4GlUZVNKqxPyi9BpT4133oHSmqkAI/73soHU/OdN6KP&#10;gdz2zeOUDRtizs/PKLTi5noF3lPXFfOjGW13HNS9MwBUah621rJYLFBKsVgsaNs1V1dXrJcr6tmc&#10;spoF4LcH07bIqL6eVNwhKJ40TUvbBvB727bMZjOMNaybdU/0MWwISip5OYmCtRZkAJwHhb0Eti0w&#10;UXnw7u6Otm37ZtLUyHh3d8d63fD8+XM++ugjrq+vubi44OkHz3j8+CFff/UVznV89eUXvf90NijT&#10;hzUb7qUqy96HGWexzqGUjOqFHiEjycLIXKf5lVL1vi8/k4bN8TlgYgz8GhoyQQqFkOBch5BBsaVr&#10;19zeWNbrJfP5EY8ePuaDDz7kbrng8t0Fq9WCIip0p+bcdC+JuGBMMWx4xufrNfnY1Agc/2KnUW1K&#10;LW1bBeX+GGfL343ujw24QMYzMjWkDRUMtxrOCPs8ETq4CNL0XmBM1ze9pkZ7GUGiTdP093N6eooQ&#10;gkePHrBY3PLtd1+jC4l34RpJST6PhdpIrqB1EQkVfL8v0zpOpBCpWTncs+sVpDZEG7ukG0PCohzc&#10;3qs3FyGeSID3Xhk+jmFq5k5N4KcnJxwfH7FaLbA+qGMppSiLMv6t6FVBpZQ9AD4p+qXrJmV5bx2n&#10;ZydcX1/xn/7uP4ZnjWDTKQD8GKBmNF5kNz4eIxC5j6Qoj6PzvZID+vPruIzkZQzwPlSyzp9z+HfD&#10;+85j+TweTr+f5jcHRwe1RT0aP6W1PTYWU+M0phZ5n+0jrBolERC7iuBJeTKPVROYJQHKdhpD47XG&#10;AffTMXAOpBmugfwaedw2RgwynJf0dbpGTjaS1lfKAfLYcDhOeRP/vvxpKnYY88lje2MbsOO2xl1r&#10;Hfd6UPPcrIkEblUbMP1gjIeK8GNgjrE1MkYkoCJxWFXVaFXQ6QCOaZuWrg0kHs54utZSFAU3N7ec&#10;nZ5SFDVdt4z5TnjOtukodADOBCVdjRRBDdv57XscnpVje2KKAGFsbnIQ8u65ul8hPB/be/cWu3tr&#10;OP9DPzFs4n6fNTSMcdNcqwnyCxfBwlN+Z8x/pkN/DOCoeiDP96+tDO/9vnh+qByXq8KNgdCn8oT3&#10;ySXGgD/31YOG10r3KwnkYHnO66wN6toj+zP83TSBzJg/miIQ0FrirJ9cR+8zR/v8Qr920r8H8YD0&#10;Yidm2vx8fK5ElLGfIm0c1t3eZ053CCm8x7NLTpWI7Mau473DEwiotNacHJ/y9NkHPH/+nJOzE+qq&#10;iuCgEiU2ZB75Z3uXgR2IIEbAWIvtf5bOvwysL1Uku3CA2wWfOL8Vh/fq1C5cqOsMSIFSJUVZ90B8&#10;74OKbO8PjUHJcivX2OY/GqnXif25Wf69XtXXewoVFIXbtsV5C84jtcjqWvkaD2rsSkWf4SxKaerZ&#10;jNVqFfMttgD5zmk8Iea2JpANfPvtd1y8veCX//if+fGPf8xf/NsAhH/06HEgm5QC6VQEmAYiQ08E&#10;w8ug7BoHvFfvHYuhQ1wkkAJUUcS5lPyHv/m/WdzdBJCn8ygdFOCFlFt1vLH9mfuHKdKO7RjQ76ih&#10;B58tAYcTsFqvWbdtXGzBWY2RvAq+f81kU2vb9Sf3+ft9n5Hn7mPjkNfgxj5v6rpjYKhh3rC1/jPy&#10;zmGMct+z7YL7xXudVfn1Aqi35eb6muPjM8Bj2q5XDT85PsHjubm56c/vkGtvK7kHxW1HZ1qsMRwf&#10;zVh7x4PzMz786BlfvPy691GaAHLPz9yh2mryLTojlPPskouN1eyHwLIxYqJh/p1+b4w0Yh+51Rjx&#10;2TDuzJVZ74tXREasmq/HRFzpBqQhU+f7kDB3LK5M3j7VxaRSVLNZAJTjaboO6wLByNn8jLouEd5i&#10;uy6cNV1L1wWfuVabmkJQnfe9au/x8RHPnj3j0eNHfPjBB1RlxZvXr1k1Dav1iuura5RSWOt48eJj&#10;/GxGWZW8ffuOu9tL8I6qLjk9O6WuK4qqZLFY0rYNy+Ud1hlwuznh2NwnFfp8Djdg+MUOuV0aqx4o&#10;n4EhRQ7SToWt98zrhgTTU/FZrmKfA+J3ry2z+xZ0bah/rJtwblXVKV9f3/LLP11w/pNnFLKlUgaP&#10;wTjJ2gTCCiFKZFRHr4oC066xpqOaVVhvKGuF0HC3WHByUoJwgQBAeKwsuV62XN6sQOt4Hu1/7zn2&#10;3jKPtfL1vA/Qma5RROJK7z3GmqAAnRHb9Os/+Qpr8UCpdaiRyXAu20gs5ZyjizWI1lictZRaI2WJ&#10;VIqiLDmazygLTdM2NMtAINaaDucFNhJ7OBcigPAZklITgO9SoKXCOsvadLRdyIG1gqLQ1EXB0bxm&#10;XpaUAqxpWDXrAH7vLLeNDXmBDMRItVLUhUJ4i5SK1jpwkjWSq+UaQYe1jroIZJbnZ6cY32F0wbt3&#10;N/z2t59zd3tFqTWms7jOI5Xg2SeP+OSTj7i6XfH1t5dhf1vDamVoFw11qfizT5/z5MEx3jbgLUIp&#10;Fk3D3drgRElRzKjqI0rpUMIj8cGPWMeiMdx1LXfWY2yNVyVyrtDWcv3NLc1dx4sPav7s4yMeH3nM&#10;8o5mveLo6BxV1Cw7R+dgYS03jePtsqVTJyw6xbLx1HPJankNzBB6OwedVSVloTk5PubNmze8efM2&#10;vMuVelB3y9+L+j1kK2Ky3rkh7Sa8E05kDc6xXi64eveWsizRuiJsq/Bu1nm7e/4jkEJgrOX169cg&#10;Q4x/eXXNL37xdzx98pizo6NAPCgsgW9JTL7bHyN6m/JJUzXZMZVzrTUI0RPc7KsT76s/jp17Y3Wc&#10;8H3bz13XuZ34bNObsO1zbP9OYfd9ythYTdX1cvLaqXfLw7rDsA69r9Y2PNvzmvN9+dPBDnawgx3s&#10;YAc72MEOdrCDHexg/63bAQB/sIMd7GAHO9jBDnawgx3sYP9iiyoRvRr0eBMi7DZo57ZPDT59nQPe&#10;0u+NNfe+DxB+CObJ//a+xqsp9fr830OFxLH7G3uhPNa4eN+zjI3VsFHq/uttQMbGGIpC9002QgTF&#10;a9c4bONolmu0Do25uijQuggAs7JCxCbkBIgUUTXJOdercNODOASZsGPPXJ8aAaQUEeztI6joLDQZ&#10;eNsrfAkfwNhKBZXm0KMaFbJEfK7YG+zx8f5EbHgPKulB/aTgKDVT9A2K0w0RW00WW81oEdAUm0v7&#10;Zm3ne0Us7y0KQTGrub5d8vLLrymqGVU9w1oXlSQ3TWepuVbJcK+q1BhruLq94eb2ltubO77805/o&#10;2gapIkg+B1dNAD36r+PGFWQNFyPKir0y8OA6ecPmPts0eqleySAB6cO4O4xxvU8JSo1pbaZmd7cN&#10;VnGOpmnQUblYJXUTZ/vmDyVDg4p3jiBXJsL4pjlCIKTCOR+UZoRg5T3LVcPFco3Ecz6rOCo1tQ5q&#10;GlVZBVCVsaEhHIFSHus7hFC01qNLjcTjRSBvCA399Gs0NI0JvFQgJIjQYJ2oBgSbBk7EBpQz9EUb&#10;P5z7H8n7NOaPKSoMlTHuU9waXj/9V2vNhx99RF3P6IxBa0VV1bRt0wOrktpsVVV9s1QCStrY+CSl&#10;pK5rZrM5y9WK5WqNwFMVmrqqkUr3oPVAJhDWY2cMbduyWq16xaSu63oF6hwQlsagbdsttb6u6yiK&#10;AucdUgrm1awH1qZxD+Bgy3od/GJVzbHWslyt6UzL8ckxxycnfPnVV4DnB599yrurd/zi7/6W33/+&#10;h9i8GMGWBMVq62xUvUveOVPEjVInvRJdVFzcAGzYUqPbKFC7LdB2UjjrAZrZ/maoJMummW1zthD/&#10;F3y8iKQNzlnaNihOdZ2hqmecnp3y4MGDcKa0LVIIiqKkaZqwfyMZQbKhivFQlXnztc/U9eTOOtz4&#10;b5+BRoc+KZ1FmzPwPhDAJHnLABSfA/yHKuGpUXDz/XAv62YNwrNu1qg4Lta6QDYT58g6T1HVKClx&#10;zvbr1TnHxx9/jCoU//xP/xS8SPRzUgus3SYbSaQNAUwd/GbXtoFcIqrJpEa7BLjOwc1hvGJjsshW&#10;m6A/P63zGGc2zywlbWdQWqF0Ac6GccsA97l6WVWVWGMptMZ0Hc265cMPPwrPFf2WVEHBTEiBMRtV&#10;6lwJKcUsLjYGdsaCd2ilOD05ZlZX/Pz//SXr1To+j+jPwUkCmagwt0U2M6q1GtvxxaA5UbA/jmT7&#10;/E5rKsWUaYyG8ckwjpxSJeobJgdNimNA5V0Q+OZe8kZaGRvGk09Ih5qU26DxsWZPIQRFUWxIRLzL&#10;T8G9isL7Yg7vfThi+9nxg5kJPyepJ0X/RvasaU0llVUhoFA6xJbehe/Fa+ag4R6808c6IhDZbMLu&#10;DcjAB38m84Qq8xNSKoQCZ91kzjQGht/9vY1SbE4WMgS1DHOi5GPysdjO80QGwE554X5ir2lA9UZN&#10;1jnbnzk5cZIxpld/T3tb9OueHWDy8PM2Snp+Mv8b/t0UkFEqxayuUVoivKCKoL6rqxu8EBRlAUJQ&#10;loJZPeP6+hbvQ8yR1ogxFueC8rHWOmQBnggEDueLdXYyN81VbMdi/vwZ7wOp74vxtlVG3w8Ys0Og&#10;0Kuwb8e7DFReh3vJj4CkxnxbTuoxVG9Lar6j5HXZItsBbmWxbR47++1qCM4TSKyS+vu/UJ0s9+X7&#10;yFGmFOGnwOrjedl2fDc1n/d9fx8Zmhj40617z8+wPg9lJw/f/A3fe/1O5TPvS/61T6lurP6Tm1RB&#10;vTvFq+n5vAjx95QS3r7azRioYzjW32dfJ98xBjbIYwo3WGMbgoJQ85FCMp/NefHxCz795AWPHj1G&#10;V1G11tHXAHowYdeFuCx+rkv/S+eRcyHt8VksxVa6Es8bP0JwGf5nncMBlkD6tFouMF1HXVYRiCrw&#10;QtJ1hqInGpQ0Tct6vezPthTvDWt7ef48XE+B/HCctGMMeCyEQKtEfiOxNqilh+dzgAo56Xa20X+l&#10;VACNn56ec3x8zM31NdfX1+GsV6GeF/JvhbMOlA4xjHUYb2jWa9bLO96+fcOvf/Mr/uyHP+Qv//Kv&#10;+Om/+SnnDx5QlhVKSdq2QxYa6xxNs8JnOeGG+MFP+yoR4i7vHX/5F3+BF5I//P6P/PIf/5Gb23d4&#10;7wLRWpwLh0SIXeD1vlrE2L7uv5cRPOTnUx8GemhNF0jG+hh6rB7i9/rXfYQtvicPZRTgM/UMY2to&#10;Cng5VJHfV4efUk4drrH8XBr6iOTjVByzPD/Ix/p9SL/G7m+MHGlsjUkBi7tbmnXLixc1R8enLBZL&#10;ZrOaqqqo6hprO4xpqcoZ8/kxQggWiwWr1aqvBZVRhVtKTVUI6mpGIRWNlJyfnXFxdMVyudz4xgg2&#10;342P+/JqXDV5LulRSuOc2UvUN8x/8prdVJyUvzfJVaZzJeqxv93MbwqLNvOcE8yNxcdjZ+LYXOfE&#10;WyLzoWPg6THl+bG8YngvWutIshfeb0ilmM2PePjwAU8ePaGuK5arBd998xVXl++4vLjAWEsCXpPq&#10;TonoSoA1BoTg7Zs3/PEPf6QsK54+ecz52RkCwcn5Kev1mtevv0OpsIZu724RQlJWJS+ef8RXX37F&#10;24u3LP8/9t7syZIbS/P7AfDlLhGRK5PF5N7FWrqqq1s9PSOZRjKZzGSm/1cPI5kkk5k0o+keWdcs&#10;rGIXa+WWTCYzmRmRETfu4gsAPcDhF44LvxFV3W/th5aWyYi7uMOBg3MOzvd922uauiLLC+bzE1SW&#10;s91uyfKcqtrR1A26I0v1ZAGxz/Lj2681a8BqrGlRKiNTLr/onuAghnbkCJqsmyOxansq30n5zbFn&#10;kvJLsR/ydYRU3I6vLxoGz98iEFbQGIsxik+/esnje6f81ffvo4ottrpEAloLWi1oTYtSlqw7J9hu&#10;t6yu17yxXGCtpigkxUywWl9xtisxwtXs8/mM1gq+ev4Sk0myosAq5Ur2ifkWE26m8sqYcCg+N/Vr&#10;MD6fDHMPiyOHdqQ3yuXJfc1Poy00WJqmps0t9++eYo2mrWtHLNTlYC72FmgDddOSKcVyPmexmKOU&#10;6GrhLRbBetdQbWtaHKdwJgUSujM4RZYpMgUS2+2fLevtjqbVWCRFlrnafZGzyCXzPCMTsN1sud5c&#10;0xhLbaEVEgMUSlBIwaLIWZQF0hqMFjRG8O57H1DM51xcrzj/7DNy3aBoEbri6vwVd+8uaHTL1998&#10;x29+8QnN9RV5IanbFqEtuZQ8fudt3nnnES9fr/jq2TN2TYXWlqayNJuWHPjwnbd58/4pZWYRGKwQ&#10;rDYVm22NJSMvS4q8JFeSXEImBHXdUNWa1gpakbFrGmR5wumdE6yC9faa59+84vK7NW/dz/nRu29w&#10;r6wQbcNqt2V5chc1v8uuhVVTs9OwMZZXm5Zn52tOHt6jNlCUitqYLia3aO3qbUrt1/ByuaRtG54+&#10;fepqWlb0dZJwH/Hnlf59MiK8dHPQDmp4KWLacH5LKTFao5sdq6vXLJcnFMU9d0rriaGNW9vC+1us&#10;m7+42F9bg7SCvCMZ/PiTX/Hhhx/yr/7mX6BUhtbGxcNBHHUsBoxJ4m86ywrjjJhs1OeuPm86Vgs5&#10;RozhiWFjMH4KjJ4iLBojRon35DA/CX13ytekyP5sIveL67pxnBdfQ/hnLHY5WjtKPMsJAD/ZZJNN&#10;Ntlkk0022WSTTTbZZF2NYRqCySabbLLJJptssskmm2yyP83cGWR4KGkHKuupxpmU2lv871CFd0zl&#10;6tjnxr+PD5L9YW9KBTdWVLypsf8YmGCsqTl+baqB/6b3jKnXpwAs8Tgefha4W3CNUEopdNOim7YH&#10;ozkApaG2LVW161UvfYPg8uwOWTHrFK/EYB6YsNHPduru/RB6wHMM2PWqUpIsU+T5grJ8zPb6Drvd&#10;jrqunXK7P0zP9g31xAfxyh/ESzKRIwvllIhz2d+Hey+kVOz7P9HYe4BcawwyVoQSXbNE14wmlFcA&#10;dkpZ292Gn/+nj/ny6294+PABeZ65prUOtG/DZtVOyVJK0Faz2q55dXnB5esLnn31lJffvgArUEK6&#10;7+vuRcg0uKifnwEwJLzHflUfAX4eA2LEazP8XQ+kt51qw/7besCUDdBhe4C8HaiX8ajeFwAAIABJ&#10;REFUhiCXtnUq1B6g6cG5xli0deQL7h77b3KNTB04Zd98Znu1bNN2oDWjeb1t2DYtpbAoVTGf1cxn&#10;M8q8cOpqWFSWkXUg1QbJdleBV+lFO4UVg4e+dc95TxAhhOjGw/TjLgQY4ZqbpD0EOu7BCibySfZG&#10;fxL/bAxMmJo7Yz7ZN2daa5nP59y79wCnhSKQmeqeiQN3nZyc9OCm+/fv0zQN6/W69/15nnNycoIQ&#10;Cmssm+01bdd8JKVgNptRFAVIQTk77cFwQkpW19dsNk5V1QNfQ5+cZVnvO8L79r7Ar7s8d+QeWmss&#10;Bq3bXiVeawcW3r/egRWsNazX12y2G1SWkec53377grZtOD1bcH7xinv37vP1109dU7VSrDfrXsVH&#10;SNE3colOFd5GSnUYi26MA3WGIKFOJRYhehKM/RKzeyClBw8L6cCYHcgkfMZ9w5cxvTqnX7seCODX&#10;ZuQq3Nh0JCVVtWO7WXPv4QOWyxMquXPAk1lBnuesVleDptcUgHcItkwpz+zHYK8SGKvK2ADAECpZ&#10;2gGBz9h+m1oLJt5jw3UzeK/oAcCp/cnjRI01aOPA2k1bIzowpZ8HUiq0pSP76PyNyJHSgQzm8zn3&#10;79/ns88/p9aGsizR2iKkI1GxHaGNB4/6teYaXOt+T6ubmqZrpPbKNn6eh6ree4VL0SsjdiN9oNKp&#10;OhXHRrv5lqvSESZYBkCiUMGsyDKapmJzvUU3Tjn5rbfe4uTkpANbeQKbrCdgEEBT1wMgvW9alEqi&#10;rXWNlgjKvEAJKPOcz37/O778/As3zkINFADjOCtcQwIiRbs4Jt7PLT9WDpxhhyQ0pBszxwiXxlRn&#10;Q192zN+HDY9jqrWMNBaGa9UTmexjIjsAGDmlVSDYw0NwSDyXepVy4fhq9kBtjsYeqWuMG0ZNTGYw&#10;iDv2/y+FRETPfxjXHz4j2/1ntBncT080Yw0CB/5D732OcEFlT4ggYj/U+XDZk0mNK1TdLmcT/d6y&#10;BwgeVw0eU4IaNp/6uetyidCHw7ia9vg1mtgJJ/y+3cfvQgyIHMbyw9sA1FLr4qacrCwK5+OwgCbL&#10;Jdpo1pstZTlzanrLJdZanj17jhWW6/W6j1mbpsGTQoHt1PQcOU6rW4xuD4gKjoEAU6QGqYb1sTjx&#10;NvF+PDdumnND1UODFMM6guzI1oRQg1pACvAVxmmpBmo/L0JAbwi6tkHcm2ooj9XUw7kS+pYQPGA6&#10;EhQpJNoEfsGao8/qWJ4fx923qYeknstYLSRVKxirSaRAPGPgs7E6zNj1pOcjWNMezWGPzbljQPxU&#10;U/2x6/9jCcHG/EdMUOIJqGKQ6hhRwW3mSrhmwlrFTet36PuP++ixgqCLZiR3Tu7w7luPeXB2B6Eb&#10;aCUqKzCYfp14EGW/loL4INyz420grNs5HNcw3uq5woxByABobwyr1RUWRbPdQauRpaDMS8pCYrDU&#10;zR70WeQlbWtYX684PTlFCIVA9mRQY7lw+DvZqZfKwA8dU9sO14IjZRRd3ik6Ikh5dP75mlyel8zn&#10;c4RwufL5+XkXB+OupyNjQoJWTv3VdsQEjvTS0LQtT7/5llcvz/nNb37Hu+++z1/91c/44Q9/yBuP&#10;HjEr5+iO+CfL8j6XBDsE6o2AdCy4fEcIZrOC//pf/jV//bO/4F//N/+KX3zyCb///e/QzQ6sxBgH&#10;gtfajMYoxwgtUv7Tx++xL5C4vFh0+UPdNI5IsSOjOfQL9qBuOKxu3uwfUnH4MT+Uil3GYuDYF4bk&#10;f6k9Lo6V9j5LHPipFCjdifYqF/9HQKnUs4kJ79K+zyQBacOzhsN70G1LtWtYra5549H32FWVi7Wk&#10;cHmidfm2VIqmqcmyfA8ADIjibEfuAQ7cmKuM09MzTk9PefDgAdfX18ggN1ZKdcB5e0DiY4ztibS8&#10;r5ZS4cg7RV/PSxH2pvz1QV1i5PkeEPMGOVcIyI1zQ2N0/+z9vYRELvGedbDO42eeuK8wNgNxQJQ2&#10;RuhzLNaUUlKWJXlRIJVkuTzl/oMHzBdLzk5PmZVzttsNn3/2GU+++pLN5ronJJOd6vuebEcgpCDL&#10;3JyorOn2K0eOaWzLs2+e8s3Tr7taWVfT0ZYsz7lz5x5KSqqqom0q3vzgQ4R9zNnpksvLC66vV7x6&#10;dYnKFLPZDCUzHtx/g6recX11Rds0rtbcERZ6oHu4H7Rt2/8+z2RPJlcUOcvlQ6qq4mp13e+hIcHD&#10;nsB3vwY9wUEcY8fnZilSyGN1Y0+07J9ReJaUJgExe+JYrKsLWIs1GbkSZAraWc7VVvH3f/iat966&#10;x3KxJM9LdF3RtA3iTKBtjcosWZ6xum64WwrW6w2n24rlyYJcSopcUu00u6pG5hmt0JRFyeX1ltV1&#10;hZUZIiJvSvnQ2A+FANqw/hLW8b3fiEHxYV3V10darVFCdWSlvp6isMYgLEiRdQSU7nOaqkJeC1S3&#10;XamOXE0KCR2ZTqZyZnmOkgKtDU1VIwq351Z1w9V1RdMatHHnU7NMUc5KFBY68L0QjqxTCeXe1zQ0&#10;2qKF5M7pCcIYityRZ9Zti6xg3TZstk75XSg3vpkUnCkFtmVZKgplsW1DbQxN01JrS43ie2+9w6ze&#10;ocqSp7/9FaUSSNtQbVa8+PY533x3zj/84hOoGspSUFuDEJZZmfHw/iPe/N4jnp+v+Ob5C7TMeb1e&#10;09YaoQWqtXz4wSPeefwQSYWQgqrVrNdbdo3FosgLRZ5lFAoyWsrc+fy6balbgxEKTUYxP6U4OUOV&#10;GedXV3z++be8frnlzlnGT/7sDvdnLaLasVVw7423WS5L6lqz3jVsasHGCNZW8u1lzcYsWcg5tblC&#10;ZDm6MSAlrREIbRxJc5kjgMVigdWaJ18+cf5CZa625RZRMvcI47MUGXJI/nQsTlEdYZTFotuG7WbN&#10;6vI1i+WMmZojyAY+zPmkfSBvgvjMmI64xcL1tuI//P1/5KMffMSjB/dBW4xp3BlGiqi8I2olPMcA&#10;lxto29eoU7ljOB4+VwmV1kMflo5JSO6R/me+ftrXPaMYKYyf9+TwchADpwgOU7lg/Nk3ERimzgZT&#10;eWhIXBue+4/VY+PYJb6eeE6NEbjelnx9sskmm2yyySabbLLJJptsssn+OdkEgJ9ssskmm2yyySab&#10;bLLJJvsnMN+AFir0pYATYw3J4b/9IWpaAdZZrIyWsrGm8bAhbexaYjXN8HfHQKDh5xz7XeogOW5c&#10;PqaCEn7HEFhgD94bNrTdNG69uosxGASZyrDCgTMAbKfGqLXu1RfruqZpDUU5ZzZz6jqW/eG8xDq1&#10;WneVyA5w3wPjuianGNwTj0mWZZzeOePs3l1M1zzdNA1tq12zWdfAFzbODUFWnYqtzByoUAxBn2PE&#10;DcfmV+pZDIFPXZNcRyZgraWxkk9/+zv+n3/7b5nP52RZ1iuAgwN+yQ6A5v52TcvGaDbbNeevXnF1&#10;cc7LF8/54rPfY0zbCdQMAfjxOgivM1ZaTK3Nm5TxjilbjY1TrzagzQGwd9+wK5Of6eexH1/feOEx&#10;h2FDmQcla324NpRSPbAibmQ3XcOMVAprJSjXsNkAdWug1VzuNmRqR9bdh1SCXDlQqrGWXdXQGIvM&#10;tGtydUhn+vbpgfqLOAqqCFW1wrGMG15SChGxQt9N/nsMdHEMpDKmUHlyctIB22vAHiho5nk+UG+t&#10;O9DqAIBk3ffvdru++TPPc4QQNLqlKEve/N73QMAvfvELyrLk6uqKq9WqV5b3wPIYGBUqT/nvzPO8&#10;b3QqiqJvIPWEG7HqrTGG2WzWg3bD9V8UJSenJ5y/eo0x8P3vf0hVb7m6vOLB/Tfc/O/uzV9jDNgK&#10;GyG9H3ONVrYH4XplLkMHpuR2ZAduvR2qpaZUtixphY/U3uqVvPKB8rng4uUryvmMWVlSdOPsiT9e&#10;vXpF0QEIQ2B27L/iRvcxpTTfzBv7jXAvuc2aCO8zVnwc84HdhUTXZQaqiOHrU0AO/xFFUVBtK9qm&#10;A8U3LULtG4Zt15zethaVKd5+710uV1ecX1ywWMxpmn2zLUBR5P1+7RuoPQgpVBDzjX7u3w2CNPB9&#10;oBDTg7fTQK9wrvhxdM3ZxQAo48ckkxIlJdfriqaumJVz3n/vfazwgPP9+7M874ExTdPQNE2/doH+&#10;fqSWIBXatORZRpYrMiG5vLzkl7/4ZdcgqgbqaCKhghTvGYekL4cxYLx9pvztAbERDMDxsVJPUmk2&#10;UuQ5FseETZfH5n6qCdbHian7San/CcSoUmWoNuc/M1PKgat6wIS4MRYbi1Ec2MPcGPOHvjEm3Ilj&#10;7Dg/SDWhhvlG2LTqx93tQXL0+lN7ejinY2DCbQAi++ftgGrHwN9jYL2wcdU/L/d7mWxqTcU3MSD4&#10;NkDqVHwym80Ap1znxzIkWEipfIWqh16NODWPxmKfeC91pD4OxH56usBoKMoy+L1muVxyenrKixcv&#10;uLg4J8tn/RqqqqqPObyafF50/stoBwwnDZ64aaxiReQYqDmmzjgWj479LlYdDZ9pH6cHQJBwH3fj&#10;pFFK9kQZcfwb+yC/jg7Ai93rsyw72INCAH347ELwVTy34/Ud59VhDBnvC+6+tdsb+eObtGOygjHC&#10;wJt8cDxfbgI/3kT6l9qvxmO1w3kS7lFj+5NXI7TGE6epIKSzxzasnqiuvx5PImW7zdk6xd3+e4IY&#10;bazOMzbnnZL1/pLESF5ljYUkIZ3oydpCejYhJMLqnriKgCgnuA2nuh2vpy6HxdqOBK8jrPpjahme&#10;RK37LuPfL469d79GF/OSxaxgs15RlDnGCnSrkSrDCmi1xnT5iujy7n6sCAj4rOljKrc+dbQ/Bywa&#10;PRGLxBGo+JqKoDWa6+trNw5GsNtusUZ3SrkCqw0yz8hzUFJS5C5WbloHhnvwYIY1eyVghHBxKH5t&#10;i450UGG17skArO1IxGBUsTu11rxqvOhioSLPu9qQ+y4pxX7ORTXDLMvJ8pzdbgfAZr3m4uKiAzwq&#10;iiJ3r8kylFSIFjRgtMEEtQlrIFMFu6pFX1yxWv2azz7/A+9/8D4/+clP+OEPfsTjt99hMZ87AHxX&#10;p9DduNiO0ceTPTkfJgePDAvGaqRy4NJClXz0Zx/w+PFbPP/Ln/H06ROWJ3dourxwrCYVg35jBc04&#10;Pvbz1dUdh/G0UI5IUgJNU1M3dU/S4mPZ/X/DRXGYC0gGuvGdP/LvEkIcuLNjde/b1t7GAMkp9VHv&#10;92Lfmvp+76fcXPNkk2IAjrNA7oFQZu/vQ+LKWJF+jDgzuusAiB8+z9BPB/VEJZjN5xgD6/U16/Wa&#10;x48f8/zFc6y1bLZbV5c2UFUVutVkme5z/bIse0V4pRSyI4e7uqooMsn9e3eZLxbcf/CA5y9esN04&#10;0kNwwMPlcklVVZ3fIYpTunWmLXmuOkC57cfzMH8cJ3I5ln/ESt3hHNBti+xqMXF8H19veC7jSTdT&#10;RAhxXHCwBo+cB9k+L5V7UsbOB+6V2KMtaKRmbYGsyMnLAiEdAUmWZ6yvr3nx/DmiIxR8fX7O1dWl&#10;q7FLCTIA3+MU30UXnxLEf3lXs9O2ezYdQYK11pGJGOdHVCbRbcv5y+/423///4IQfPDuu7zz+G0e&#10;PnzI/fv32G4fsV6vuV5XPH/+grquaFrNdrcjyxSL5dI9q0zRVDVlWbLZbGiaxvlO6YkS3T2Fcagx&#10;ht1uh9aaLMsoy4KmaWl1S5blIBzBVqako4WNyKdTZxphnB+T9qTiwVR8GJPYDmrzybwmIqoU0NPJ&#10;SkGWKxpb8ny95Zeff8Ob9z5gMT+l1i1109K0NU1bkylJg8Voi9aw2TpCDNUpVedKsmkNeXmCzFuE&#10;3GIRXG237Cy00JGR5Y6o2J9hdLGGJx0O/dBYrJyqiR0j9fbkrVJKmmZP7IgYEo8YHyv2gF8HlF+t&#10;dwhBp8KekylFVpRIYcG0lCqjUBJhTU8WubreYK3LryttsEjO7p+xmBUUmQSt2W2uQfhY09K0Dde7&#10;llZ3AHwJxSyjyBW6bsE6gomqaWl0Q1VX1K1GI1FISiRCawopKIoZubQIa2mtYdcYrq5rGmP53Zdf&#10;0eYlb7/9iHcePyKvL2mvzzlZlBjd8uk//IYvvnyKQJArhZEWlUnms4L7Z/e4f+c+L84v+OrZU+48&#10;eJOr8yt2G0shFZm0PHrzlDcf3UHSoJRgVzdsq5bGKucndEshJVnmYpdcKRptuFpdU1UtKi+RqkBY&#10;mGUZrW24vlrzm99+w8XzHQ/uZfzww7s8WIJorxFScfeNt5ifzdluVlyvN2xqyaYWrK3g2sC6VZzc&#10;e4QmZ7Wp2TQaowrAEWfkuYvv8iJHCHfW8vK779jVNbIjPTEu6OrPAb3S+zC/EANS3HBOhkrlA6Ic&#10;pXqfTUwW2sUK6/U16+tr8rJESPceTwAZEjf7eN9xpTtKIjoSjLZp+eyLL/n4F5/wP/4P/72r9QpB&#10;W1edEryLjztuMReji2Ft1DnoNBFaKv4IibosBm1sQFQjHRkxaQX6Y7F+6AfjPTSVI2ddfDFGDBOe&#10;UYV1x2NnjLerF5IULvD34P1XHDscqyWF8clYXBvXXLzPuy0hzmSTTTbZZJNNNtlkk0022WST/XOz&#10;CQA/2WSTTTbZZJNNNtlkk032j7RQscs3wcYgdhgqXIYmjihNhz9LAfA8KOAmoPkY83nqOlLAoWPg&#10;aH/YnGqOPj5eh2zmqetJNdGkFXoOAUvAQNVlbLz2zXSmB7KFQDAzUNe1PVDZqdi0tO2a3aZik2UU&#10;ZUHRqSdLpbAKIO8auzuAmfLKuLIHAgvhAYZm3wARPZe+Sa5T7cm6Br59I8FAw7xXqvEH9E3T0vUM&#10;9Q1CcQPgGNlA/AxFdE37A32LUrL/nTX0AH8hMn7/2Rf8L//mf2O323J6dopv1HaN/l1jbQBS8c+3&#10;qipWV6+5PH/J6vU533z9FbrZ9arPt1HX3N8QSRxBPBfHgEk3NeUeWzf7+WgHICr3Xftm9xToIwQ0&#10;h4DTXjnIgtWmIxVwitWDJpeuQTFsmvWf6aeEb9x268ARJbTaQKdMKaXECkljLUJmSGupG4NoKqec&#10;ZnAKQp3SqzaWTO6BGa5RRgbrNWzCGYcpjAFV/BjuySTSvuDYc4wbxseANylFL///YYP62dkZWZax&#10;223dvAestB3wdui7qqoagru0wUowwrJeX1NVFQbDbD7vwdNt2/Lq4pxt5cDxWmsuLi5YrVbM5nPy&#10;vOj3h1QD/Ji6lgc7ejX6oih6wLBXnfdAW6/c4QHE/rXb7RahJHfv3Oe7F69YLBZo3fLtty8o8pzP&#10;Pvuc8/OLHvw/nM8xAYRJNvp4Za5eRTV+hvFeaocAGN8k7MdHdfM6BDT2ymBdU7tXdUnt1+G+LrsG&#10;ONnPLU3bgqwkSrgmzqqqWC7nlGUZgAiz/pmNxRA2APmHQLVDwIMdqJ2PxRe3ITvxQEunlN4M5lKy&#10;4demVZVTgMPYYpC9VzFzYJwWJUV/P44QQrFYLHjw4AHGGF589x1KZR34XXfNss1AncXHAb6Z1q8n&#10;Tz7gzYPKM5UNGutiv9KrwENHqjAEWIbqVr653T9DR1KyV1ITQrhm16bBaAdGKIqCosg6Fe1Ouaob&#10;e20MunLq9WVZ0jRND7gMGwHDdeCaOzUYiczhk09+wfnFRa82FK+3LMsGn9E3dSbm0uFcFQP19zj2&#10;JfD4KRDImFro2P48pg6dUh4KiTviuNV089j7w2P7/WAvigCl+8+0/f4dx+N+PoaxTpY50JyPCcJr&#10;i+dUfH0pQOqx8Qv/Ha4Rb96/pwimUnMgbDo1xvSkLTGJSA/uHwG4pIi24s+IQfjHYrFh8HcIbjkG&#10;SB3LiYbqUCRVmeL8aEy9+li+FBP5HK4VizaO+EJItzcaazDWYI04IFRx16VGQe3hszwcOQZ+wFjL&#10;drujyHOkkDRt7RSDpaBpaoqi5PHjx6xWq45IR3Lnzh2klGy3W+q2oalabLe1CClZLJZuLrYGJSQm&#10;IIg4pmw/lkvGIL8UOCMGuxxb82HDdqzaHJMExXufH0kbXotwMbUDTHIw532slbqXcA57BcyYuCQk&#10;zYrn7lg8EJPlhfMvXpthc70H4KcAiH+Mpd6XqgnEvjF8PjfNg7F8Yiz/SvmHY6D8lC+KFeVSc3kP&#10;RvXfaQJw0eH3Dvbc6Bm6kFH0RGkM9hQHIkfIPeg6MSYpNff+foLrVgzBoP17OiBfkmQuVDEXYDuM&#10;sBjzi4I+3wcxuG6veOj9iB3EIofqyUdrZn08u4fQx0QO4ZwxxqCkwrQNAkvb1mjdcL3VqLwkzwuK&#10;okR2KstuGtg9+UCQ93iAtwjyW6dEfOir9vh72QPmw9gLoN411FVDVW2ZzeYYNBZHTmK1QGSZ8+XC&#10;x42Cqq5QW1cPcOAhF6/28U33MIRU/QYohL8M0/9OCHl0bSTJQo2l2u78N6C67xCI0ZjN+8qm1dTN&#10;uiepvLq6om4aBxLSmlYb5jPRkUTZHtAvlEIiQJgeoGsDUoGqaahNwz/8+jf8/rPPeePh/8e/+Ou/&#10;5i9++lPeeedtFrMFWabIyGiNdSq6UW3Ahe+yA5y6cTLWYNsG7H7vWS4yfvDRh3z4wbuubtc2WNOM&#10;1kfG/GAqXglj0MPPcQAnISzCGnTdoNsWR+LnCCn92hR4Io00EaYj8evGLxWTWW5V67lNnpqaR6kc&#10;4jBmE9ySB66ra4oBYN6D1Xzd1ce01hwCZ2PSpnRcwMh9jpHfioPf78fKzWttNNo0PHn6FeV81s03&#10;i5pnbi1b2ZNR+RjCf4+P/XuFaixYjZSC6/UabSx37tzhzTcf8cUXX/akiL5eEMcYYf6M9YRxEmt1&#10;98cm97cxQoO4rpEiOIjrC6Gv8PFkHPOFcVOKICilWHsAfgvu1ybWYmw+pzZBjGaDvEGEiUb4OdEa&#10;Mcag8oy8KBx5o9Zst1tefvcdum07osj9OCo1JJezHWGJNgZlDSrLsMH1+XHJsgzhr08Ge3WX73nQ&#10;pOryDGMMumn4w2efcbVacXZ2xmJxQqYUi+WC5eKE9955zJOvn+CPQlxttCXPM5YnJ+hZi2l1f87g&#10;zzxc3cT7J3UQVzWdgnzdNORFTqFyyrKkKApev36NyIrB3n6MIHKMmCEVR8aEkz4P9LWnMB4/JFSL&#10;4+AgrkNgTUvrgjdmRY4QkloWfPzFc/7s3Qf8xeM7yGaHtBXbqmFXg9bQNq5uuqssTSO7fcfQtjVZ&#10;5oSx5yenqNdbsrKlXC5ZfXfN1tApZwsXo0X3K7t4q881Gj3w+/HaHCMuGYubw2da5BmNsDR1R+4o&#10;hfMj+D12uK5cvOjeX2uLsQ2ZElghKcuMPFNI6WKcttE0WlM1FRKJENC0NUZALgX375ywnBeYtuF6&#10;tetqvRIpnL+s25aqNbStI30q8gwE1PUOjMFISdU2rHcVjXaEqW0rkBIKJcmUIDMOtK5QWG3YNg2b&#10;uuW6MuxaixTw8uUrrq6uqHY/4IO379O2OxBuHX/x5de8eH7p4o9MIJQgyzPmZcl8XqKBL799xsX5&#10;FQ/feYfrzY7V1RW5tRRY7p3MeOPuklLJjnzacL027GqBkRKLpixylMLdu8qpteX84pKqrinKBUUx&#10;xyDYbjdcX6+4XG349uU1l+cNd08yfvDefR6dQGENWZmzPL3PbHHCZr3i+mrNtrWsW8WaOTuhuG4a&#10;DBlZMePZywu++PoVDQ7UrpRiuZyRK9kRg7ua6OuL11xerjAdEXkManfuMyJSDOqkqVw0pTB+QFgS&#10;fIHbV91r6mbHy5cvWZyegSz2JL4Dv2MwfR2gIwDPcrRwe1WucrCWjz/+JX/+4x/z7lvfQ+UWaTNa&#10;3cVknlC8+yOF2pNw2i7m6UPfm3PzQS27I38x1uU7CNvnJtj0OdNYDp2q26X28ZhwZCw/D/1tWHM7&#10;FhceEEBFv4ufe1jbiQlNxr4j5cfGeh5S5DljZHo3nd1MNtlkk0022WSTTTbZZJNNNtk/N5sA8JNN&#10;Ntlkk0022WSTTTbZZP8IGx5CilHl9nTj3fgB5lizeagYEb5urGF5jME8/NtbqISbsj+lif0QwDds&#10;fhlTKrqpATsFBgq/L9UgHx5Yp77bNSi6htVWd+rUuAZgE7Dpu5/J4WdgsdI1M7e6ZoMDjmWZ6hQN&#10;C7IspyhnKFyzsegUCfYH4v66PBB0nLnePyuv2uwUdkHKPejCA+tBOJX44L3W6tHxFDcA41PzP/xO&#10;ISxta3pFFmEtUjqw2avXV/y7f/93fPPtc+4sz1gsFjjAv2+SHQKXZaBYvdlsWK/XXF5e8vTJ11xd&#10;vN4DrjqAyBiQKNWcmFSQTQDqblIkOqZkNmatbh0YPQCruWeqkmsl9g3DxlIPJGPQ9CG75vPw3kwP&#10;0hFJgg7ZNdRZ9gr1xnjVNac2ZS3oXv3BgHXqQa4HTSINIJ0ahpSKXPWX1ysnpXyhB0CnxjFet6nG&#10;kIF6OmmwVOw3Uv4pBXr5Y8k9zs7O+gZiT5bhGxy13oP2/O99Y3pRltw5u8Nyecrl5SWvLy/JiwKV&#10;iYGSmAfN+++r65rdbsfdu3eZzeedsmrTA6L8PYTq1n6swuZMDxhummYAvCqKYqDUvl/ztlPrLrHW&#10;cn29Zrk8oWkd8PHP/uwDVtcrLl5fkGc5TaOpqi3GOLCwJxBxn2dxPWQpwJSIwMlOHVIzXNf9fQWN&#10;zl7ZOjQ/dh4MIKXsG2B7ZVUhHBB5ZB3GDewhQBOvX9034Nb9+7zP/vbb5wgBSu0BCb4xNgSxDec7&#10;Sf8QgizGwA9joNXU/I2tKAq0bvvm+KPNrIECTir2uAlA5ohldD93ZefDZODjq6qirmvK8k5PzHB+&#10;fu7IFzpQgwNutz2ZgfeNUkqWyyV5nrPdbgFomqYnetjPD4MUcgAeTaq/R/c5VBQMx79TqDKma9g1&#10;eMEgIaDIc9c0LwR5OXMkEwiKIufOnTPyXFKUc5bLE3Z13QGSFNoYyrLs1XE8YD3vSHhCxV8QaGMw&#10;1nLnzgM+/Ydf8tkfPhusmfA+w7UyFseNPcub5lYMpo79fRzrpshtxpqpj6mkykykAAAgAElEQVSJ&#10;h74wvteUEvRYY+Rg3+z3xkMCiDhOSo1TfH06jFVHxvEmUFnfnMsRNaZ+vXmwTvfjxDMaU7pLAWH9&#10;mgvJdfz9DxS0SCsljeVGYw2hMWAhFRvs9/79nuLjkTB29L40jBPiBujD/AKy7LAhN/bJKeD+WOw4&#10;NkfCz/Brs9VtENvJwR5igs8Mc7wx8MaxHDC+xrAB3JF5OLDNm28+BCFYbzd87/FjjDFcXFy4Bu4s&#10;o65rTk9P2W63A5CVNgYjLCdnp13z9r6pOgVQDmPh1F7n/X6sTh7nu/t7kAfPJdXwnvIBoS8IP8/7&#10;5TAHTeX7qXw+/N3YPE/l7vv8L11/8J8V7mPHiNDCMQ/JpuJ8MV6Tx1TVb7JYtTU1X4/FE6nrv+3c&#10;ThGopGKr2+aCNxGHjI156nOP+Y2UT+59nk2Mpc/hbhjv4WeN78MhJHP4OQ6o1vskn/cKOcj5QpBY&#10;j9QbjR8gJHLb1x/E0XEN18rYXj9QSxypY435cNGBTtsuyWmamrrdUlU1Um5Bqn5vdCBsiVJOPVW6&#10;pAhtdAcuHn5Xqh7R42DtMF9ywB7376LIKdsSrAe4qz5mcWRAs574zuelu+2W2Szv9/DQl9V13fvK&#10;Y/HeHhxqR330GClF6K/G4sBUXKWNy4XrusYYQ1U5lduyLHpFYJcTSpZqHq3jDlxoD/O6osjZ1TWt&#10;bhFW8uTJU55/+4L/8l8+5qPvf5+/+suf8f3vf5/l8oRMKua52+eMdWQMUkgHxJK2B4ebBIGaEIK6&#10;rlGy7cmDmqY+qLXFeUmco4R7c7g2PPA3SeQ1CP7AaNODqBwJgUnsw66+F6+1mCRwbC3fhvzotnXl&#10;1NwZU+dO7wWHtddUXBmC0FPkOzeRv6SAXLepo4ffPRZb7pVPnfqxr/2u12vOz19xcnrK9bVThPfX&#10;63Ntv25ms1mfY4f3nGUZujVstzuq3ZYsz1guT7j34AFfffUEa0wPNg7HOSTRinOt2Genagu3zevC&#10;uT7MzfavH9avzIEP9z8P856wphjnQvEcieOu+O8UqG5sTRzLs1Pj6F87K0pOF0s2mw2bzYa2afp6&#10;Rp5nA7/tCfPC2DX0uw5EmyXPmo6pn8ekWyqo5Z+fn/Py5SuyLO+uwfDuu4/50Y9+zA9+8BFfP3vG&#10;Zr1Ft8bV+Kw7C8jLglbWzGYLdrsNiP2zlkoiZKdGnec9oaH3B0opsoCIYj6fc3Z2xsXr17StdjXs&#10;aK6kwJBxPByPRzw//TiEhEBxXeVPiZGNcaRIWouunppT65aLyvB3v/ycdx/+jJP5KcoKNruay9WO&#10;B298jzceZXz+2VdUtaVpbUcAabAWlJAIq5FCUmSKIstBKHY7g5QZNivQWEeSgkrW1/dzi752FxPV&#10;HTunHMvjw/FSmeruvdvXBvGBPFqPcmd0rg5f1zWLZsbpckaDRShF1f3cHRJZhDBkec7dck6BpARy&#10;oHV0PL3yt7ECZIYsMmaFZb3eutquEIDCWIGUGbumpa4b2lZj+3xKkuWKLJNk0pHjSOH21rrVrHY1&#10;29rSYeoRQCYFZ/OMV0+/wl6/RLQVu+sNT56s0NpSlgUqdwTG5SynyBWZlDRVRVXVvDxf8b2332dT&#10;WZ49/ZaFEswyy+k853ResJjNmC8WVLrhalMzP3vI7rris9//gTcfLDg7uQ/W1R1W6y3aAFlBXsyw&#10;QrLVhtevr3h5dcmmbnh1XrNbW+6cSH784RlvP5DMRMOsKDm5e8J8vmC3vWa72bBrJVeVYWUlTTmH&#10;fIatV8jc8vXzF3z6uydsG4uaZRgEeZ5RljNER+0kgNVqxeXlCt3q/mwstSfEZ+3H9vp4vwl/Z3wx&#10;N4gh4phE65br1RWXFxe88eacpjWoTDni1O6s1kqJwCBst8Yj8t6iKDBG89WTr/n53/+ch//z/8Si&#10;LBFCkWfu/EYg0LYNyvF29B5vc7Yf1ieEzYb3j+fdOjxvCIli4jxtLG5L1RPCXCEVR6Rq8uE9hedd&#10;N8WdKTX6MRLmGGR/jATlpvPEmMgzjEHCmG/sXGWyySabbLLJJptssskmm2yyySabAPCTTTbZZJNN&#10;Ntlkk0022WT/pHYMDHubZpdjjU8pFcTwgDXFQh5+1m2vNzx4PgYuv6kpO8X+nmoEDw/J4/ceay7y&#10;rxtT94ub82OQwDGl+1YbDJ1KjcUppFnTAxot9MBIG4yZsbpn8W+aGilFrwSdZRnz+ZL5YolSGWBR&#10;Wdbdv1OcxTolCN9oetjkFl6v7QE81rZ9k3Fq3GNlkWGj0pBIIG4WjZUHxxqUhiC/ThHAGASgDdRa&#10;87d/9/f8p//8S2b5jPl83jP1GyDP9qAKhEBmCpkptDVUTc1qs+b15RXfPvuWly++wxpLXuQH93LM&#10;jgELUuo/Y03/x5S2UmNz0DjnfnjQJHjsc1LKCO7zTbJZT2uDDNSLGQBADtd1f490aio2aDhTcq/q&#10;JuhUzLuGHa8aL50qDb6RAycHp/36xIEWjNEDRYlho/v4M/PNp2O+K26UCX1Yao0fA7ilfF/cOB0/&#10;k9CfLZdLpJTsdrs9CEv4BhcDDO9f9Co1ztdcra64Wl0xm89RStK29UB9GzzBhmuyr6qK+/fvu8bl&#10;uqauG3a7XQ+wiIHr/j5CdSvfqLzdbinLslfe9r69rutOdTsPxkGgVIYQkuvrFUVR8t577zGbL7i+&#10;XvE3//Jv+PLLL/n4449pG0PTuGbFcla6NkprUXlOrx6SVAwZAtD2St2ensQBDFxjZNaBlvdqRB5Y&#10;7s2rnZVlMUqa0Csx53k0f20SsHH4M39tqlf/Mkb3xAVlWXYg3IaiyHvwtZ/DeZ73Yx6rkIVzL+XD&#10;PBjxmCrebWODsGm7bfWBT0uCcG36M2L/FitHhc/BmD0pBPbws9q2JcsUDx8+4NGjR7x+/ZrtdutA&#10;4zJjPp8hpaSua7JMked5r/JcFEUPft9ut/0Y+9eHTXCy+85Q0XZ875O92nncxBcqAI6DNl3jeqju&#10;nWUZ88WMk+WcTClMNz/nszlVUyOlQnVA/9XVitOzU4QQbDYbgG48On/VNetKKbh//z6vL1/zySef&#10;AE5x3IHlj4NVUntG7B+Te2JiDoY+9pDUJR0LpsB3Y3HwsVj3JjIf36x/jHQluWa6/+J1YG+ITcI9&#10;Jd6vQjDtsdg1NRb9NY2BJq1vVO8+r1eypCdnuo2yZmo/DFWxvQ+L91txQ6x2U4NnuOffVuXe7kVf&#10;+70lJPYYm3djn+3uS6J1+rmFoP8xEO3YXBzznWNxSbjH70HKe4D0GHj2to3QKfOAOmOKjjysZTaf&#10;dcQvLderFRcXr1mtVlhrWSwXtNqy3W7ZbDbDuK4DJt65e9d9ttaQaPqN1b5S/jico54UZGz/SqmA&#10;HSNlSMX+vSpm5NfimDOVn8Y+MXxfSHQU7xshWOsmsrJjOY/3m/HYxfMhBE7GOVdIIhGO5xhRx23s&#10;2L4wNofjuXCb+kz8nfE9jO19qXUZz8EYyJvK9W4DSojnVHIMsEmguycgG9s7vK+gU6Qc21vif8ek&#10;Zb0KYgxo7MDVMeDQgfLESGzFASjgcLzEoA6UqhXFcUNc6xgb+9usoRgMIzqgcNPqLv+WWOuAWo4U&#10;sO2V070/ns3nFEVBWRYOtO5pFjugdNsEfieqtbl4zakxikgF2pHp2R7sp7IMc7JACMlysUCpTiUx&#10;d383rUZ2+aLWGqlcDtg2LveUwpGCmQ7kWhRF0q8d+OgIwBPGOccAwmN+4JgquLsGvQfx73Yd6Zym&#10;qvYkZNpohJTM5wuEzBDCKSM7EkkwZlgbkFKiW00mM4yxNI0Dre2qmi++fMLLly/5w2d/4Cc/+XN+&#10;9tO/4L133+XO6Rnlck6tTX8NQghktyCN0RFhoXQls+5+2nZPYCfkiIp2Iu5L+W4VkFuN+bV9Hdd0&#10;xDMC2xHcqS7X9+tyLA4P94axmtnYfjqWSx8DP43Vr1PA6HhuxgQtY8SpKX8//Kw9yGws9zu2795m&#10;bxub/ykA7n6Pcb5VSYW1BiUzttsNd+7coSzLvp7jSfd8LckRLjT992VZRtbVgYQQNLWLlxfLE5cX&#10;C8GjN9/k8Ttv8/TJ1+i2Zb1e97WjFOFITEQS7rljxHo31T7GCJLCf4e+3+f0IUHS2JxMEZ6MEcH0&#10;z6Sbh+EaD+dnSEyZImi4FelcQDbov7csSz744APatuXFd9/tFeWNHdS5wvEJY8m9Mrw6IMUJ788D&#10;57OOpCMkaBms+8EeHAL+xCDv+vKrL7i6uuT73/+Idx+/zdXqmm+ePetJXkxrMMJgreDk9Iwsz9nu&#10;Ntim7kIQgZCuDl23TefnHZmM//5Wt/1zfP36NRcXFwjAWAN6n6eG5JapGu+Q+EserRf7+D0mgrsJ&#10;jHlTLOsIFF2tfls1KKlYLO/QNCW/f/qS//Tbp/zrnz5Gli3tdsViecJb77zJ6vUlJ3cKtt+5unHd&#10;Vmy3Fbtd5Yj3DOy2FcJacpVx/nrNtjKIbI5FIqTpzqdkMofaj508StD3p1hcS8jzvN/j3XOLCi+Q&#10;ILv2UaMjpNnsKoyxLOdzaqEdKaXKyaSi1Y1T4O4IXhw5TYWxDbVuqXWLBqzs9lcrmM8KjGnRbYUA&#10;qm2DKCUiz9HWsNnVNI07S8lyN4ZFkTHLJKWUlApsq3sa4l2raZCQQWYts6JAKUEpBYtMkElLtd0i&#10;tKFqwEhHcmGVROQKKd1ZprWWtmlBaBorefDmY3ba8sXnXzHDUCrJIpcsZjPeeOtdHj9+k2++/Ybv&#10;Ls9578Mfslje4b/86uds1xuyR6dkUmEs7OqKRlusyGiVpLGW8/NLXn53jkRgBLy+aqh2Dvz+ow/v&#10;8u4DxVLuOCnmLE+WFMsTjLW0bUOtJTvmXJuWXZZhBWQWynzBty9e8OuvXoIqUeUchEJIRwRRtxWy&#10;y8GrquLq6tr5l57Yxx74M3dmKo7WeUJfGcedYU42dr4fzlnvY58//5bl6RnlYo7RBuFrlkqCFd35&#10;0L6eJIN1poRCW+d7f/4ff86PfvARf/HTn0JrHHBeCJcX4MgP4qWWqundFIMPYxd1UHeLCV7GYvVU&#10;zpRSPI/ruWM13LF4NwSPp3PWtCp9Snk+vt5UHujnSFh7PlZnu6lemRrTsXhosskmm2yyySabbLLJ&#10;Jptssskm29sEgJ9ssskmm2yyySabbLLJJvsnsL06qziqDOUtPlQ/9rnxQa//efg3DNXp/jGHoynl&#10;2FTD/lHAEzeTAYypa8Fhw99YE/QYKC1sQrwJRDM8cLeucTlqdPN/ewD6QXOa6FSxrcBYje5UjQFy&#10;3eKAogpjXMNdMSuRWUFmDJnK+qYCIWWnCsXB2PaNYH0TuQMT+9eGCiN7MDORAqxT5fANtcZ0jdMi&#10;fbg+poRnre2b3cOmxRAwa61B6xpJRmMFv/zk1/zf/+5vKYqSxWKBUoo8z3DNVAHbfwfSy/IMhFO3&#10;XO82vLq44Nm3z3n69FmntuDW21gTRLguxp5/CmgUvvaPUewLxz7VgBtej5LHFX/G1lB4j27cTa/m&#10;Hjd8hE2dugNf+gaN8LEO5rpXk++B8HbfQNSr03vwmnQwemt6dIUQErqmaSlV/91KqX6upHzmfrwO&#10;xyR8tn7upwA2KXWeMV+bapIda9YOGx7Hvst2Mny+KW8+n/cAVgFoa9FdQ7sDLQybqbTWNE3LWm95&#10;+vQbAO7evUvbarSWSOk+1zfSF0XBfD7vAetZlnNycsJmu2W3q1iv14SNXR4A7prtCrTWA4UkP588&#10;iPjs7GxA7KG17lVxvLq0a4Ldz3+vLv/ixQs++ugHtF0j9Gp1yXq9xhrhGiit8xFSSbDGNZ8CysE+&#10;DuaxI/nYr4M8z1ksFk6tUHjFPoPuwPHdhZN14x+Ctvx9FkWOlB6UGKgIESiNA7ID8fnX2Ej1fYxs&#10;Zd9zZ/sx34NSHDDZrUUzaB724+oVrHoV9F6dKvYHpp97HkQd74OxEvExgpwxf+NVE28iqul+mtzz&#10;B8BAJaHbS401fbPsXjlG9g2DqlPMJFCpVkrx4P49Pvjgg17h0Y/zcnlKlmU9CNw39PtxF0L06nZa&#10;tx04pnJqh4BuncaVX6MeIBCqv4XKYqLb/w986UCVxoP62x4kOfAh2mCl6a9PSkc4slwuKcsclWVk&#10;ucKi2Gw25EWJFQ4gmqmcqqrJ8oKiKLHWEQcopfr7zrIMKRyZz+npKULAL3/xMbvdBpXl/TVJOQ4s&#10;ShEe3YbMqfuf5LxJKdvcBPg+to/HPj4Vx8V7Sxgj+PcNyVZiQIJNrEO/f/7jYu5+r9EC0T2LELwe&#10;+7LUeB/+7uZc4AA4zGGzqSek8GMqhSSGtu39gBgAPWL1w5Ta4LH5c8x3xXnPbRQ3w+8I3x/mOjFQ&#10;5ZjCvIuTnO9w5CPyVvlY+v5tcv6nyCb2ACPVq/f6mL+ua/JOYTEk1bjNON1EPBbnap6Mx19rWc4w&#10;1tB2/vXi4nx/v9b5rXXj4iGBA6b4zxJScnp61vtiYw9BvbHieggSj/OYsVwu9mch8UQKYJhS9kyt&#10;nxRIPfY1YyQyKeBnqjE7zll8/OXXmldc9fFEPG9SvsIcIRqIQVLh9cWkU+EaH1Pkvo2F4LEU4Hzs&#10;/8fAhbdV2U3Ns/BnMZApBSQYIw45RqKTWlc3KeEegjzpgeYHc/0IkLBfKyPXG/uj1Dzx8WeSFIA9&#10;sHdsfRze4zhIgQQ4MUWIdkyV749RIb0pdg5VSI11NQufzbbaYBEY6/IH4d7ogFNC0LQNRZ7TzhcU&#10;RdH7M6TAaN2BWURPIiSFQPe5aze61u0bwvq9x0YEB5KZUiglsAYePnzoiKCE3Cs0Z7IjLWmY5U6d&#10;PssyrAcQSgeI3jU7drtdrwyfmgcDxVfSRDd+L+hB8paDeCulwpwCiIY/8/W7sizZ7Xa0RoOSGBH4&#10;cWO53qxZniw5WS6xrURIC2YYl8ZAbtspsFpAKoHWzueurjdcXn3Os2ff8vO//zk/+fGP+Zd/8zd8&#10;9MMfsFyeIpA9EZ7taioOOO3J/TxJhQTRXYNSHQDd1drGak2pfOMYedAxUKKrFeTotgEEu50DRpbC&#10;PWupRB+fDMne0vFDnBOl1tttiAxTsX3oP8Zq1KmcIhWX7ceqd5NHa+hDv+/++Nx7Px72yH6Y3idS&#10;8UC8p4RKtqm6//49DginpMIKqOsdV1evUUqxWJ7Qti2zmSMi9Z8xm82QUrDd7thutywWi548U+CA&#10;703bMpsvWCwXXZxZMV8ueP+DD3j53Ut22+1BLODr1X5M4rOQ2I+METXFdbjYfK3E11dS+0pIIBHW&#10;BlIkCbFvSYEbY3XrEPwe/ixFinQsD0vV3Q8AnMEa8378ww8+YLlc8umnn9I2TV9b8Tl+HF+FYOzU&#10;mKXOBAaKusF+nAQcMiwDhERcQ0D9jouLV/z85xe8//6HvPfe+/z4hz/ker3m6vKS1WrFZrt15LhS&#10;sjw5ASnYbEA3DUYbGmt6MDRAXdcH5J+9Hw7yfCUVpiPTVDAgz0w9h5hQ7Bjhkq+LhuPp55zPnVL1&#10;57EYfH8dHalQRxxqtUEqWJyd0kjNf/7NE95+eMYHj84wdsPXXz1jtzqnyEDIlrwQtE3N9eqS66s1&#10;280GjEAbw3evXrNtGloyXlyuqJAYKdFd3o84flbhz5VkwpfddB4zlsun9pAQWOxeL0frBoP4hJ4B&#10;rwNxt2izIVOSMs/IO+V20Qoy6dTmrYXKapptjV63WCtQXb7qReclMFMZjdUUSiGsQJa5I0AymqKc&#10;IeoG01Y9yaAUggxJZkEZQ56587LWwrbesd5psvmMmZRIDGfzOUJAhqVQoE3NdtdgWjcnrLJoaZBY&#10;hMyQMsNiQEqEkhhyFrMFtYEvv/yK0mpOS8miUMzKGe999CPeeOt7/O7zL3nx8jU//cu/5P69+3zy&#10;y19z+eI5d5c5d87OkCqnbS2tkbRCUmu4vN7w4uKCzXZDkZUYA5t1RVNbTheCH3xwxrtv5ixkwyKb&#10;sZgvKBcl2lhWmy1ZseTy9Zqvr2tMuaAoF258teXZt+d89eSCVhQUZaeeLiDrCF6MNshMsdvtePHi&#10;O6qqRiqZjIfiXD4FXN6rtut+jo3lhEAf/yfJ26Xo1gNoq6m2G7578Yzvvf02uczBSud19ge/bu5I&#10;5RTge2JViVCCeSbZVYar62v+/d/+HY/fepf7d04xukGpHGvr8KMOYpoxRfOx/CaMr+IYbawuEfrd&#10;sDYS+s+U8nmK4GeMlDq1L4d7kIni5vgzjsXBcWyVOgM/RsaV8uPHYvewjhX/CQmsjpHkTDbZZJNN&#10;Ntlkk0022WSTTTbZP3ebAPCTTTbZZJNNNtlkk0022WR/onkF5O7/ukPJodK2B1G5fx8q8oyBKlIq&#10;Nv41qQaqYyDx+DVjjZGppuCwETT8vJSaVvx9qfelDtxvUs8eAwcca0YOrz1sZE29z6todyIiTr29&#10;A14I7F5VyuhR9TcZKCQNlDNxalMeSNw0NVo3rK40Kp+xWJxQzmZkRYHKMhCyU/PaK9T44fUK7/4e&#10;3H2avvE9vK3BczIWYS2yU1+hUxbQHa5E9ipd/j1u3toOmN4/MwsY0QERdffs2745UgmJ1RbdarQ1&#10;GHQ3jw2fff4l//v/8X9hDMwXJVkukVhM27oOJOHUwpEKJUWnOpRRVzX1tub1q9e8+OYF3zx5SrPb&#10;AZY8z5CBimfc7BQ2WSTBETc0g4Sg0fD3Y82p8dwNvcNAKThQzYvJINxrwmZQ2YN0o8vGq7h71V73&#10;uhCIa3ucwGHTT2od7Zv4fQOnR3a6JsoI6GO96kHXeG72avGq+34TkEkMgQQ6UHiQfSPxMXDRGDg9&#10;BjnFzyflg+LnlQJ0hq8P1ZoGYOLuKTvAqluHHvQuhaXIc7ACJSQt+ya9sLEFHDC3qmqu1w60W5Yl&#10;RVGAcYrhBt8slJFlBWVZkmUZF69f0DSGR4/epG0M2/WuU4EUDmQMSWWMpmkGylcATdtisB05h2sS&#10;bY2myBRSKOrWgXOzPHfgDOsAvQC6A3yoTPHgwQNWqyu+/PwzVpcXPH32Dbo1KFUgZYbAOFIEsV+/&#10;vkksXkOxGjLdeFvr5ta2qZ3KWd9o5UCZKmpOtdYym83Q2pDnsgOLZT3Q3BiDEVBk+b5g6pWgdjuw&#10;EtU1Vvu16MHscSOvb1SLm/RdAzJU1Q6gV1CEfXO4b9Dfbre0bds1Gguk9HMnBgqbPv4QgqMqwXHT&#10;VtwIFivtxe9PWbL5Kuy4i3+lfAOqJSscqKKqdh7z0V9HUc4oihn1rtpfr3aqSDJXLBclH77/NmUm&#10;+OKzJ04JXUpOT0+Zz+cO0G6cSrwHZlbVriOMsYN5pXWLafwmK1Biv9alPGz+k1I68HnfVeiafT05&#10;jhCm98lu/0nEL65rGSUlVgpaa7EdsEl3Tdt5nnMyKzk5OSPLSwyOZEcpSdPdx2KxYD6fO/KLzaaL&#10;B9x9CyE70gxHILFrW/JMspiXfPaH3/HF539ASoWU6qA5f8zXDp5xYg7Y7ndmsLfaXln8WCx7E1An&#10;5d9jv59sPh0htwmvP95jBgqlEoxxQF0hBFKog/1zD5TaN1aH8WhITJHai8LG+v4zUQ4sHBFFxWpT&#10;N4GVHYAu3VzfEzf1JDdiD9/p7suDUIui6PZ0ujlj+1hxGJt0sU8HArcAMq3WdJvrP6YYdxvl5BRY&#10;fe83Dxts3WtkHycZs1dGDRVQQzKMVmvX5Kwgy7NeQdORebjvNEb3ecKeIOU4GCAFivLAlSFxEV3/&#10;tEVIiexAkdYYjN0T4AzAU8KMuG6LNSNkYfGYdgQNWZahhETgVOFU7ogS6MalqiryPMcY2O1eUzU1&#10;QhZYLZAiJxOKPJNYCRbFYnmGkQLdzc997CL6GGAP8jo+T8bAJfF8CRXMYwCUiQBNY/MrlXuGMX5K&#10;vTc1h30jtAfZhOr14XeFDdPhfAhJVsbUyuP83QODUutPOllkRAAEkDjAh9G6Jy5K5fXH4ofj9RWb&#10;VE4NPz+cz/YGgHfsb+J1F+99Y8/Rz5MxosPUmk3Nt9sq2qeAdOG1DsZXkNy/e46OeA+QEhHklghH&#10;kBeTQdzWRkkIjtR25Aho9TbELWNreTBvR+pgIZAvtR+NKTaPqvUyrMO4rVDSsQ3uiduMJ/xzObPW&#10;LaZtaeqaLMvIlcuvkKKLz6SLb1WGSap7S0e8aHQPMASD1ocgDSkkVuFU5/Mc0REy5plECkFrDEoo&#10;yg4YK0YAbGVZHoAyYv81RmBElM31hTeGAJlw/cW+PI4b/diu12u3H3QkV8YYjN3Xav3ebq1hV9Ws&#10;rtcslssApTk+50VQJ5Md2Y0jtmrJshyjFevNjt2u4vzi7/j0t7/mJ3/+E37y5z/h+9//Pvfu36co&#10;c6xxQGLbz88uztAWKe2+ZgQdGeaesHCMyCwcAxORtMU1rXCvS6lx6i4XtwK21Y5dU1PMsoFvGfpQ&#10;kjXduJZ9U416LEYf87PxPnZbcrcUodGY/06ROqSvee9PUoRMLnYczvyb9onwmaTAd7f0yI6UpKvz&#10;bjcbpFQU5awnB/TkfFpryrIc1AeLoqBtW+rGkXR4wG5RluTFjGq3Y7W+RkjB8uSEu/fu8m1HPHc4&#10;xoeAVu9/VaAwP6beehPxWbg2PPFPmDvdBGxLrfuQcDMEqYXxV5zXeAKx2O+NkUuNnfXclsw1JEZ4&#10;+PAh88WC3/zmN1xcXHTzRx/4g7jWM0a+0OewUS01zAvH9uB4zu7zIXVA0COlRIqCtqt3ffHF53z9&#10;9dfcvXOXR28+Is9LHj58wHqz5ptn3yKkZFaWnJ6esVwu2axX7DYbqno3APWH80pr3RMDxnk7Yr/W&#10;WuPWQV4UDqiu08Q5oZ/1sXNMxhE+oxCo7e8/BOvHRF1jQM09SaQaXpMwVPWOrLCo+YwXFxs+/sNL&#10;3nn8PdbVM0CwWTfo3G1zi4Wrg6IdgLjMBJUSyEyy2m5phGStLS9XNa1SGCX6/Tokahnzs6kaY4rI&#10;IbV3HCNo8+B/IWRP5jr8PQdElYfkFvvfm47ctG00mc1AubMooTJmi6bA8rQAACAASURBVBJjG3c6&#10;2JH7ZlIhkLR1051TyY6UU1Iod35VtS1WG4yQjjRGOZ+UKcVsMUd7kmHbnX+gXW1fKYyVtORsm5pN&#10;pSGTlEVGpgRSWwqh3fVbS91qrqvKxXqtIZOKLPfUxV3NQTjio6KcUcznWCHZ7mq++uIpmbCclIoy&#10;l8wWJ7zz/vvce/gGv/vqKc9eXfCz/+qveHDvAZ9++lt++8mvOJ1lfPTRn/Hw4Rtstmt2jeFq17Cu&#10;NC9fr7i4XNF2Z6AWi97VWG2Zl4I//+gN3ntjzlJVzLMFRVmSLRZYpbhebdnsWs4ePub5zvAffvVb&#10;Pvjhh7wxL1BG8sWTZ/znT7/g2mYUsyVtV/9U0o1NkRdIlaGk4sW5A78LKQakCFKKZL2jP7cdiQPi&#10;XCuumYf5mE4QJfv9wMUAxhFGI7i8vOTszh3ulw+wbevIFPAE5QLHgeVyN9vvbY7kCuvOiLbbhl99&#10;+ms+/viX/A//3X+LkhKtu5qc0B05sE0S7aTWWUjIPBa3h/WMeDxSxNSp3DskDxk7nx3kiCNkmf4a&#10;fC7i498wTw7X/oC4JXFdcc4Yf2dd10eFC1K5Smzx/pAi+og/x+8TqbpKSDIw2WSTTTbZZJNNNtlk&#10;k0022WT/3G0CwE822WSTTTbZZJNNNtlkk/2JllJ/Dc0dksqjB83xv8OfHWuaH7ueY6+5SR1tTKXn&#10;dsrpEWgooaSWOgyP1W3iMYAhAChlx5QhvcVg5vge+uvvmsG10QOdT2NsJw4Vgoc9kHlcyQXACumA&#10;d0Zjmn1DpDKuAaqqK/IiJysK8rwDwgdK7+7zwvH2Y+K+2ytuxkpM3T/2St49SNL0QJluhBMNmF7V&#10;QvTfqY0H9vlDd9MDnLRuwIBunBKDFRaDYVfXfPfyFf/mf/0/eXV+zumds75B2zcs50WBylwDQ9ap&#10;wnt15LquWa9WPH3yhO9ePOfy/MIBXDOF6IXP0sqP4XM/ULAVe7XpuBnkGODKr+twft20LseUEI81&#10;uh7zK/G8D1VX/TyJm7+8evi+oZM9MKK/h73CdKiY4+e6UnLQVLJXVt8rNca+KyQn2F/3cMxC5cqY&#10;xCIch7CBMPZRYZP0GLjoNv48tYbHmoCAjiigA8d1CubGWDaba5qmoW2bwfU61TwOGqs8YODs7Iyz&#10;szPatmUxXzAvZ1xeXrLZbXuFLmst2+2Ws7Mz3n//fXa7HZvNhvPXFzRN48DxeXYAjsqyjLquqaqq&#10;VyUa3FNHPCGlA8768VRKsV6vqaqqA0EO/aprznGq7I8ePeLRo0d8+qtfUZYz1l3DtVKgVOYa4wzk&#10;eTYgPRgDJaX2lb7JScquKdup1iml9qr2AbAmy/LufunXiFKqn+O+Aby1QSNbN589CF3glOfdPWsO&#10;VaEP99P4Z554wI9p2KgVNnFZa9ntdv3PtfaAZjEAYY81TnuLm71GwcxwdPzj1439fowgZKgYpjDW&#10;UOSOxGGz2TqwpRg2p1ttBj7FPduGpqmZFW6e3b9/nydPniClQGWK3BRoo7m8vKRt275JOMsyyrLk&#10;9PSEqtpxfX3dAWWMI0rorrFpml45zv/xe61v2BuQwcBRoEmsSBP6zm4mdnuRpMyVA0kBbbe+l4sF&#10;y5NTpMqwFprWOIX2THYK9aJf734tN02DsY68p8xz6tqgtQE0Wa64f+cOL1885z/+/OdujzU3K9Ka&#10;nrSFwbpPza3b7onh59xmTt20/6V8+G32z1QMOryn/b2FDYie4CJuskzF9bEK0rGYN5wfYTNn+J4Q&#10;DJvap9JjmFZNDefomFKWB0+71zsQ8n7vl0eJvKTsVOIT4CbbxaZjSuljgNFjys8ptdFjMUAK0GrM&#10;nvjpUNn7cH65z5AD1cAYABjnM3F8dyw/PBaDhjHEmBp1CAYY25vG8qKxRt84/7PCggRjnRr9fH6C&#10;FBnG4uKYxRytDU1dOWAijlSsbbVTFISOWAeEESzm837/Fj5oRAxix2H8cqiSfts4eiwOvOl5jAFU&#10;xnLZWEUu1YSean72au7xXpNSrA9V1VIN6mP5d0pZ9sBPRgDx/r1wI4Dvn1KlLM6TYoDCMWK9Y4Rl&#10;x57jbcgDU+9LgYBv65vGrvsmJblQc1WE5HCMKJvLMG8GjU762WO1KqdQzgBkP7g2wUAHvB+fLon/&#10;U8D2tx2zsXUQkyekiC+OxS1+fG2wt2ItxgqM9vm4QElFq/WedEXsFb0d+MpihaZpnKLoDgdCIwC+&#10;O7KugixTSKWivFrS6rbbY82BuqUxNgCrOXCXyhww0OjWqUQrhZAKdBv4fkHTtF0Oa7wLdgrxsxnW&#10;GGSW9bFhTI7SA0SlSvNh2UN/JKUjgJTIPoZPqU/GyolhjLartrStDgCqTrG2j8tx/FNSKjbbHbpt&#10;XT6qWwdywzLkegrXntuKjDVkSmBFR1Kp3XOQQoGw7Oqab56/4LtXr/j00/+fvTf7kuS20jx/AGxx&#10;94iMyIVMiqRULEmlUm08XVJPP/Usf/mcOXNmprunpkuqUqlLCylKIpn7Hou7mxmWeQBgDofDPIJU&#10;P3XZPSdPZnp42AIDLu69dr/v+zWffPIJP/n7v+cHP/wh7733kLquqAQ46xXru35ASjHGap48KPE9&#10;2CJYaEo1OAcGl2KWKdCXtRYpQDuLE+Ck8OrIUgKmsFYPAbNxr5sCE02Rt6ZApZiDxed4UywyVbsu&#10;kZVM1eQimWF6P1P1pTx+PkZWe3hdKRnTjjOupPycHv8mX1x6rtZaCDWPSgiGvkPrgdXqBK012+02&#10;rH85EiN2XQdA13X0vScZtNYilfL5poCr6ysuLy8x1qK1oa4q3nvvPV48e441ZgQcR/X3nHgk5hXx&#10;/pRSeyQLN8Uv+fqPczfNyfJabQ6Cv+ndQj7nSvMozteDPLAQe6axXF4r2Z0jIbXFoaSaVstOnrFS&#10;nnzyyy//yNu3b8d60gGxTwZEnPIH4/6RAfDGGlth7EsEetPkxx78u5vvEmd1qG2ANh0vXz/j1euX&#10;SFnx53/+CZ/8+feRVcXr1689Qecw+HpSu0QKibHG1+fc7pmk1xQB8VM+Ix2LSP5gj4xNjCHSWCKt&#10;66U1uHzM0jgddqRVpVpCXC/ThBkOJ0APGtUbmrqhPnvAr758w/e/eM5dsUBbxdWV5qMffcLlu7ds&#10;urdYA30Hd05brpTEYhESNn2PqVreXG+56A1b5cm9PbmaCoQyx0kFx/ho4v3MTe8i0/lUrDH610hU&#10;dYUDtPE13iohOMiJWlJwvK95S1R4H2esRhvN9UYzyIEP3nvAw++8R10LLi4uefn8BQofezVNRaNa&#10;aiWoKk/mXEmQSqKHnt5ohuDXVSVp2wWLukGpCoNlaGqsNjgTyK7rmsVqSVMrhm7gsluzNRZZVzRV&#10;hXCWGsmiqVECjB7ohoGt0WyNxTioEAgnqWiQwlFVfk7VtaJSkqptaJYrrrY9f/j6Ka2SLCpJ00iq&#10;uubOvQfcuXuPdd/Tm56f/PTvWK2W/OrXv+bzX/2W0+WCDx/e5eH7D9h2A28u1jx7/YpX7y5pT854&#10;9uoSax1VK9HWIo1DDyAM/ODPz/nkwzPOGkGLQmBpFi22gsurNZfvtlTtOZ99+Zr/++e/Q5w9oD59&#10;wLsNfPGHP/KbPzzi2kmWq4UnT5bQqIqmrWjqCqUki8UCbSzrzWYkIfcxuIQ9Asg0+JyuO+X59tTa&#10;TMHg+Zoe49dA+rz3Ha25ePeWe3fvoiIxh5BYYz1BQtzfAJvGbRZfN1GCRbtic33Nz372c/7ub/6a&#10;9x+cY0yoGyIQUoT3FSQq8gRiR0NOHj4VY5f2yJvIhvL3NSVClHxt5+SepbpiOrZ57TAnRy0RiZRq&#10;L1P12xK5YVrfK8WapVgsBf1PkcvmdcHcH6bvQ6Ziztlmm2222WabbbbZZpttttlm+7duMwB+ttlm&#10;m2222WabbbbZZpvtW1oOKDh8aSz3gCK5ksvUC9f0mMcbpfab724DxJ2yKXXkm5Rgp4Av6WclkNOx&#10;ZvL03DeBDKYUx/KxTF+U582EsRnRpmrxBMXZugq/78a/p+59cp4YD5K1xo0qAP5YHcZq+qFDKkVV&#10;19RNzWJxQlM3vllLVF61Kx5rbBBMGzi8ykvaiDqO8e4KSVqUkTICPtMm1h1QXoqkQV0ItNFYo73C&#10;gfSguGHo6fuBYdDgLE4bhm7Aaq+IORjNq3fv+H//68/4+utH3H/wkKZt0HpASa/W4MHslVcVappR&#10;Pbvve7TWdP2Wl69e8OzpU99YabUHvKoqNMLIA5WD0lopgTZIGxvEjiZAcLvm93zdHKwp/4WyIkTW&#10;UJuDYnIVnak5nq7Z2FSYznMpZaIknTfoGaQMClHh+LFhNQLt0rWUNval583XeATo+QY2VSTDyJvn&#10;8sbB9Pu5KubUOBxrrst9Uj4fpvxM+jslteHYrInzon1OgNZDUNfSo+q0b/YVaN3RB+WYlGSg6zqE&#10;lNy794DFYsFvfvMbPvrwQ+qq9mpW3XYEZMfrv7i44OnTp16hq+/3GmSapqHv+/FalVLUdR1A+bqo&#10;/l1JNV5X2rh0dXXFdrv1qkhBWattW7TW6H4IDfqO1XLJBx98wDAMrDcbur4PgO+d6t5OhW8HqEwJ&#10;XnIFoFIDbQQ0101Drz1oOe6Tsala2N3emKq8N40an2X8fARKJyQjUZ3dN4J7gLWqKmQES1rLoAdM&#10;+P0SWUK+76WqrrtGOXfQiKyUou/7kbgiXSNVVY1NyLeZ56kP+VPARVM+qHS+cd8JJCOjUnpocvbA&#10;hiqAazRSqrHpO845rxjc0LQNAj/v47xeLBZ873vf4/mLFzx99ozlcoXb9okCuyeKiHPZOcfp6SnW&#10;WtbrNdttT9f5tdGHRvMcTBjnRNxn0zgsAgpEph4d4z1r3bhO0nGp63oHhrZu3BtUNrZ6GFg0Dffu&#10;3qNtPXAUIT34SQqqusJaS98PIxlGnBvGaLqtnzt9N4yN61pbPnjwECUFP//5z7wSoJIIofZU3YrP&#10;nolmx7g+w3dKQOZj5Em3beCbAgreBJrPVQGPxbyla9qtyX2lO8Rhk+xN13gbgF/aJHmbOD3PAW46&#10;d8mX5r9XItaI9xfXYGnflAVwbKpOfqx5OL22khJT6XmXwEHxem6j9Jgf9xBwE2OVnX+IBFJ7fiC9&#10;LrGfW5RAxreOHW8ALkf1zhxsXHp2Lvu98TqiKu5uUseT3Mrn7+0pgT+pqipUXbM6vcPVZosO/uf+&#10;/fs8f/6SN2/eeBUtKXFSIpXEGZcozzuUamiaChXG3xMvmXG/LM37NJxJVTvj7XigzT5J2E0K0zmA&#10;qpQL50Cu/BrSZ5OS6+Sx7VRuHc+dEvak1xPjg/y5xPggjU1y35aul2NxQgpWjvvpXhw9oQCaA6S+&#10;qR0jwIjHret6j+SstGfkINDS+srXTSnWz6/lNvHUMZXmYwSAJUBCrpqaE535ZyRHUpvxmJ6ZAysO&#10;VfgApJveN24iE3POKxK6xNeQ1Co8BsWDOEqA5xE4n81r2AdPjf6GnQrpfn1D7Fc4MoXd0v6SX8ue&#10;4m0JfBUwVx7Pv08aIAMJmjEaIasxR5Dhd3ZOEowVIHztQziBxAbwq90jR3LhbqPf1rqnDcrN0Z/I&#10;cBwpQKhQY4p1DBVJCQxY44kJFR6MI4JKpBMelGW8yrgQCiUrjNV0XY8UBJIoi8AinA0qlWJvbwdP&#10;BkcgSxoVTgt79/iMRTIl4twRAqwIpGbVYW4ld+fa+fddvUA1NWrQDNYyaA+G9Fe8m6MCf0/OWfTQ&#10;eQLKKtTYhAwKnWUiHif9s5FuByaVQiBV+L6K9cIKbTT91vDo8RNevnrNr379a370o7/g3336KX/1&#10;13/Fe/cf0C6WVKoK+ZLEOcGgjVdhF4G0gkgS4zBWBC4DMZIalIjQSiCaUo0l94HOOYR1SCUw+Lli&#10;3Y4802aK1/7Y8sDXxuPnxHXHCETSn6WKytHHl3KC9PPcZ0/FWPnPpsDrsZZV2jtKv3Pz+wD26l/7&#10;dad8zw0+zeXXnMYh+z5oV1ezAfSXxDnOqxcLKei7LdcXb3lw7y6uremHga7vaRZLX0cKtRITQOyR&#10;ZM06hw05QPSVtVKslne5c3JCt91yfvce77//Ps+ePfE+LNRWPcGdB0Z6gLLbI/2Ltlg0AHTdLp+P&#10;34n5Rwm8lu9P+TMrxTYlkNlN7z0OyDcKec5U7TkFQJfeXxhrkUoind8vpRQYHFIpD4o0npRXCunr&#10;jU5gg4+QQrBcLHj96hUvX7zK4l+3TxCW1L4dCXg7j44TkhbhEoX0JLaMv5uSN3oCDTGOT7ou9ojT&#10;dhN3rPlEgHokbDXGBAD+wBe/+x1SSj7++GOkg+vra96+fevzGCFp2xXijuDNm5fE1zR1VY/En87u&#10;r6cpgkKcY+h6tmqDGfTBep9S4r3Ne7c0fo5jZowZ65Ol/D+N4/dIfcSuNuOBsp5Ax2oHlSdKHKoF&#10;//W/fcm//+R9hDzlvY/O+MtP/5Z//dWvef7mAqstl+uO5bLFUbPpOiyCXvdo1fL87YbOAZWfc8J5&#10;kLcxfk6MhEcupJPR3cQ9Kc9nhAed5/GrLChVl96B7q1F6+OjuqrRg0aMRCLmyHOIOXzMaQggYYEI&#10;ZDbOOXpr+fLpM642a05PVyzahk5bmgqwkgrH6cmCWioqCf12E+r7GoMDoUDVqKpi0dasFm1IsQ1K&#10;gNODV5CvJU3dUquKzjhev31N3+uxdllXkmXdsJCCWvoB3/Y92nr1926wDMb5WK+uPKBfOVQlsRhk&#10;rTi/d0a7aBGqwgrJ46fPwWjqdkHT1CAGzu/f4zsffwDKoZYVH3/yMetuw+W7t2wv3/KX3/8Qpzuk&#10;cLx695Y3F9c8ev6W528vuP/BfXok686xWFYIYWgqh+4GrIG/+uH7/PUP3uN8KaltT60UJyd3UI3i&#10;6fPnXK8Nzi14/a7nv/z2GX982yH7t7zqPqPb9rx8/Y66bTg7PUVri1CetKCuFIulv4dKVdR1xR8/&#10;/wPGerLdfQIagQtk9L7uqm61Xkvv6HOCqbR+GnOSuC+ItAYjJMgKbbVft1Zz+faCq7tX3L1/D6zD&#10;Ed7NuGkCNivCPiF8vF6pgd//8ff84pe/5H/9n/8jVd1gBovABSB92H/lLkMSApyxydh4Py/HuKEM&#10;DJ8iXSq9Y83ftZfi0dL7/tTf5e8gcz+QA+3Tf+dxcGlPn4oPc2KYnIznGElaTkYZwfKlY6TX2vf9&#10;np+fihPS8+Z70WyzzTbbbLPNNttss80222yz/Vu3GQA/22yzzTbbbLPNNttss832LS1Xd0l6wYnK&#10;7/FnefPfbZSmpxQNo02xl+cqlscANfmx0v+n/y4p6eXn2R+Lmxnk8/Pf5u8SOH9qTPJnVQLg+N/h&#10;QI3YGoM1ZmxEEONzOGyyP6bs7b+nGNXaLYDwgA2xU1AXWqD1wGbt2NRrlu2SxWLBcnlC0zShoWzX&#10;dKedb0YNWu0455sYfEN5bAb3zR65Cs5unPKxi4rdDq2H0Ivs564Hu/cMxnjQfr9lGHqGQWOMxQw9&#10;WIszHsSy3Q6st1t+/dnv+Pzz33Pnzh2Wq4U/j1JedRnfXBsbXpu69opYVo9qvO/eveP506e8eP6M&#10;od8CHswiQkNlGGFSBchjqppTau8RyFcC/9xGrWTKJ1Bo+NgpiYpJYNjUHC81au7WYHld5YqJ+dz3&#10;oCK3B2YrqZNG8FF6LK01VSVHpa5cCSNfDx7Ec9gQk6vAp2DAFGw0pV56k1pnSd235Fem1Yp28ysC&#10;kfy9+7KaNS6obPlG9fPzc7Qexj8ewGCQUtG2u4ap2GC8XC5ZnZxSVfWemlQEAbRtyzAM4xhuNhue&#10;Pn06qpcDtG07jtkwDOMziGDe2FCaAufGhr++p6prmrYZlaS13q3D2IgupWS1WtG2LX3f7xSVhFev&#10;Pzk54euvvw7KYUNQH5Q7JWUY13wKmiz58rQZarePOprGq80LKXFB2ayua9br9Q40LgjK4EF13ngV&#10;O0/4oGibFussWAlSBLDOIajSE6OAcwKtDbvec38cKW0RYFYifdgjwhmfsfe5sek3jmfXdXuqhula&#10;6LpufKYllRQ4VCQ7tjbyeT61P5dUsKaOk/571/itWCyWY3N913VhLu6AKRGk0tQ1TdNgtBl9U11X&#10;tG3DJ598AkLw6NFjVquTMJ6ebEMq5RtQ8WDM1WpF0zTgHC9fveL16zdhXu2a5Puux2o7jmmqElby&#10;LRG8U5q3cZ6X1l2qAOOwO+Ag+43+zjnu3r1H0zRYYz3Zi1BYZ9HWoqxjvd6MazH1oVE90jk7zpNI&#10;9LBcNPzmV//K40ePRhDZsf2tBEAeY4i4l02oHB7Gle7ADx8jTzoGTjg2f0vXWgKr7O2nUR1K7OL4&#10;SEyRgt73f1cczI8SsCYHG00BYvI9MlcynIoxSiDrYoxS+O6uYTeo2AbFwdwi4GH3LBh91zDoca2V&#10;jh1jHTkRqzvr9kABeQ5zk0+aAsAcU7Qq3Z9IwL27/d4DiTxB0C5PKOVvjv0G3hTYM0X2dRPRWEmd&#10;MQVo5uOVnydXg54CCKdETf4Ykty154CzA4Ix50Hai9UC3vk46PryAhmIvy4vrnj86DHb7XZcc9Za&#10;FMLHHU2Dw6uR3jlfsKgrjB4QASAT55uU5bwy5jM5KNjfixxV30oETCV10NJzuykHnQJV50rUJfDe&#10;TTF+KYYv5fXxHOmcnlKvPwZOnwKEle6nFCfk6nnfxqb2khy4eFtlupuU7PL9puRLD8lRbt94niqG&#10;TuUaxwACNz2b3O/l/r80tnG9l3zpTbnpjc8vr5McqftM5dVTY1QEBGTPN+Y5qZroVH2oFOMefMfd&#10;HC9HcFUEsUypGKagSUrgcLsfw1tjMFqjB03Ttr5e0jRItVMrF/gY2zqQwqHNjuQEJ3A2xDXCoWSF&#10;lILeWGqlMNpgBRgcqlEjudHVes3779+lapsAWD8+P4vx5BHygdL+FkkbDuurYgRk5v7PGr//1NQ0&#10;rQfdGq1xwgPGXYiLY5wipVdqreqKzXrDsm08IaOz415+bF7m95KrSgvhSRor5Y/ZbTuGvuMXv/gF&#10;n332Wz755BM+/btP+fGPf8yHH31E07S+HhcUS33+Dg6BddJX9lSNcmZ8Djf5h3ztlNSuU8B63CsE&#10;HqQopfQKtS4CLe1ebFDKcWNul8Z0x/LFKdXQEmnsTfvUJEHHkfrQYVzmSFVRc/DpsXuK9ZwSuck3&#10;IfE6Rnb7TS335/HP27dveXD/itOzOz7OUhIwe4SEKalgCn5O97+2aWnaBdttx3q9RgjJd//sz7i6&#10;WnN1eYEVdsyBAR/PsQND54DfeHxn3YG6eg5sK72fmPLvpfV8bN5MPYcDP860EmtOfFUiHUrHMq6/&#10;tq45O11xZ7WkaX0t69nzV1xerdn0PU7tgNwyIwi9uLjwZFFCHYCJ8/FJY9CYs6S18Jx8JP471hNS&#10;MHvud3R8TklulM4dKX3OYIxFBVKuSOaUxq+xhh7X1meffcaLFy85PT2lCsS51nqyP2s1i0VDu1jS&#10;d/1Yv0xrDjkZUjqvdkQuDhSBvPMQ5B7rOmlefCz/TD9P53zqn3NCs9xn57mllBLjbEb64IkldG8Z&#10;pMVqjbCC19eaz79+yUenS5rVGesePvz4z3jx4pK3L59zve15+fqafoDOOIwU9E7QG8FlZ3BKoqoa&#10;E2IMay1Cikn+sDym2ScOvPm9X54HleLzPDaNzzWO6xSpSX6OdA2kY+3H1/HyzTsur65pAyEbwjE4&#10;M5I8LNuWwTi6UJuvK4WSIJVAWYlSYiQbrmtPaiQlWKsDKFkilGI7aPrra4Z+oKoUTnrleBlJpMLz&#10;7gZN1w0MCIzx17pYVizbmkp68iuHQFtHu1gg6wanKlTdUDUNT588Z1hfs2xqlBJYLEJVNCcrtIR3&#10;F29wFwZjDdvthmG7xXQ9V92W09WSs7MzXrx5w++/fsWb657V2YrVyYrnL18jQk3VGk9OsGwaPv3J&#10;D/jxn9/DdW8RRtPpjnaxQrULvn7yjKvrAaFWbFnw+1drfvPogovBwvWWzsKgB9plS920PuZRkqqq&#10;AYtSMpAzSbbbLY8ePeby6gooxKDp3vEtc9F0Xz9WDygSWCc1rbTO1PcdL148pV02tO1iVIIPr+SC&#10;kvv+nPXvW3brXaqKbrvhv/zDP/C9732Xv/jBn+Gs8r+vh7H2ka+f3O8drFVbzltK7/Wm4qkYD03V&#10;zY696y/VcnOC7JQUMAWZx1z7JuLRErnGMXKm/D5KfiX9TokYtFSvyb+b7w+lY6d7wp9aa5ltttlm&#10;m2222WabbbbZZptttv9RbAbAzzbbbLPNNttss80222yzfUvLG4n8C8wd6CA2F6cA09uq6k01IueA&#10;wPQ7+XWl3yl9r8Sinv4s/f1jCpPHznkby6+rpB70TQBQt22IPxx36ZXOg0pNfIlujAkNPyI0BRx/&#10;YV++lgBSd3YEnrvYThyako3zKlxD32EHQ7fd0nUdq+WS5XJFVTeooIClpECKKrwAj2pUyTOMY5qp&#10;8KUvzCsVVJ5HRUh/PSYAXq0xaGPYbrdst2u6rqcbPKDXWh2a4KwH81vjVeCtZRgMg7E8evSU33z2&#10;O9p2xSIAFZWS1EJGyBUigIabpqaqvPLxoA193/P69Wv++Ps/8Mc//JHry3e+OVhGgJr16mcujmIZ&#10;LDel7HQbhdr876kmymMgwvSTfYWCcnPDTdeUXk+uPHGMLGJqXsYmRk8qsN98uA8mkiPwLb+WeIxc&#10;VWGqkdgYO54rvaa0MXHqs5tAMTf5nmNqwFNNKnmT9j6IxeKsQ8pq9BtKeaAuzqGHAaMNfdeH+RB8&#10;txQjiPzhw4d88MEHOAev37zlxYsXLJfLPXXPuq6DGjksl0vu3r2LtRat9V7jaARPRiBvBNFXVcVm&#10;s6HrOnRQpBeJCtSIk0hAOhFkEUFrJycnrFYrqqri+vqaq6srKukbkBbLFffu3cM5x8uXL72ikQvq&#10;VTaCbDSEBv/dHJ7e78amJylGUK8Qgn4Y2HZbFosli3Y5jtFyma+kIAAAIABJREFUsVOzshhIlFB9&#10;06Ycx8ZYMyp5k8yr2FAVm0ytMTslLOuPPDYsS4kLY5z61amGLxfUAsd1EnyucGIEy8T9JrhwpNxv&#10;QI6K9VHJtzSPYyN1fh3p/M0JKvZ8JofgpW/SZLUHVklintVqSds2YT/psVYHP+DBQjZRmq0bD4pc&#10;r69pmnpU2j0/v8tqteDrr77CCYWQFbVUUCeN5cIrxUcigdevXnF5dcX19fVIWhHvfxgGr3BWIBq5&#10;SaWQ7LvWsqcwlip6pWB4r9xb0Xf9+DODv//19TVN23Jy5zQo8nhlT601WhuQ0Pfez6RrMc4JgfDq&#10;8tbRVJ6wQjj44P33uXz7jp//488QuKCQxJ5q9dQemO9f+R6Tq15PHafUyHfTXpUDRUu+ohSLTjUn&#10;HsZlQRFM7APdpQJj3KjAmqrUxq/dBH6PYzYFeo9N/SVQZd54f5MqfAQKlFZoCkI4INQKuMGoaCuC&#10;LGuMT6PtEUhJMNaTurTKgyGEdBjjFaSOkXaV1lSq8pTOqf21ZSfnypSy/G38VR4v5qQrU2pTB35z&#10;4jqnxiEFY+bXfAzUNQXqnwLCR2BoidAsv67SsykBRtLrGmPaAFqslcKYnroCazqUdBhrefXq9RiH&#10;CCFRdc2gLS4QjwzDAMJirOXe+Rl1pXDWBFVkWyR92v+MAx8z5cPz6y/dVxpjlwgs4t+RAOkmcF/e&#10;aD713ak8O2/Az38n/3fTNHvHK+UoOZnBFHDMK02Lg0b89NpLsfvUfPsm9ZX09yN46Ka1f9ucv+QH&#10;8nOWADklP33b80zVT24itCjFJEWiPyGLhIWlPWgHdnPFPOfb3ktpbssjfnlK+fOY5aQVu/1KHMzL&#10;nBTjpr1pCig1BsdMKPzGfdO6kdiQbB/d+aoYaEgo5LjOBgXHABok5AtmMGg9eNBL141KoVIpJBXE&#10;fZoAiBegdYxLfQ7vrKNSFUoqT9DmHKqpfE0pKGmqSoGSDJstUin6YWDRLpBJXpn7l+naiygSz5X8&#10;zggGmVjPU4qcEVTZVC0OH/cjBEoqjNGByMZfQxsIBHSlfD2q2qmF2oLPL9Va85gsV0AvmZQ+F377&#10;9h3X61/x2999zoff+Q7/4X/6D/zd3/4d3/nOB6yWqwC282RXWtsQvPlnJ+RhXekmQFEppiwBLPd8&#10;XDoPx3sOirkTwPcU4FWKZ25Tjyodr1SrnlL9noqTSzFBBJ3mMWdUEL6p9pffQzxWKba7KSc6tn/k&#10;4Ns8Xju2B+2+Y4nAQKUU/WB5/foNq9MTlPJEglI4VF0HIghPihi/HwnrckKduq6xxrJebxBC8v57&#10;72OM5fHjJ1xfX/maMJm6a6j/xFpVBH97JewAYLM7VfsUzFYChqVx+1Qskz8LKeVY5ywRo9xMaivS&#10;dPHGuZ36jBz0Np5XyJGAolEVq6bhdNVSVYrKSR6Zp2y7LdaAVDWu8I4kBY6n43VAihGuLwW9m0Dw&#10;KGK8F65PKTXuYJVSOwJLpZCRTCQ5r5QSY43XXFbK71vWggzPyVrsoD0Zi/XxfVUF8sJYv7NZnS15&#10;DhcXF1xcXCAQ3L13l9VqhQ31vGEYOD05ZS2u2W4ZCTyrqqKq65HcIyVcjQD08Zm6Q7KiYzWJKT+T&#10;fz8dz2P+YqqmkueWnuw4zWXc+I7FaI2ofGH3ojN8sb0Gd4fv1iveXQ+cLE/4/o9+zH9++gb9bmCz&#10;WdMsGqyUDFLQWcnLy56tBRpFJOv1OvOMgOK9ubVXcyj4vv3wbD/moUReVib1y/OxqqpYLBYHoNfS&#10;e9qpvDxfK9FUVWMcrLuBtq7R1mCtocdhreF6u6WtKj9/hYCq8qD3QVPJQC1oNaCohEQby/rqCmv8&#10;s9luNc50SATDoKmaGiEB6eveTV0Dgt4arDYMfY/WDqcU9aJGCVi2Nau2ottc0xuDUA1nd05ZLhqq&#10;StJrMOstm1dvuHxzwaJuWDQtTVujTU/TNFxut1x99RV1ZamEQVrN+vISPVgEkrZpOT07o9OGPz56&#10;zlVnWZ0vODlfImsP5D49P6VeKJQdOF+u+OsffZfvfXiGsld0/RonJfWihUrx+NkLri47jFjQm5YX&#10;G8EvvnrN8x6MqrhzukRIaMO7DW0dwlqadomSCiX8Pq2Ef6Py8vlLLi6vAHVAnBzjSRPX5rd413/s&#10;Pd9NeZB/zyCy922xFux48+Yty5NTvvOdD5E+aUBJ5ffOUbE+IX4TXs1eCIcxGhvm6fPnL/inf/4n&#10;PvzO+9xZLTFmQNlAWiP211AkKcqJIHb70m7N5/HXTbWM0jFLay/fz9OcLj/HsT2ttMbjPpu/6zh2&#10;vcd6MnIypryWu3tn4w7qU/m5031lz9eEfWEKcF/MR79F3WG22WabbbbZZpttttlmm2222f5HthkA&#10;P9tss80222yzzTbbbLPN9ifafnPnIcCmJJVwk7Lh1P9LIPXYBBL/nTZZxSaztHHutuDfY01dpeuM&#10;Y/FNVGdLYzKlnPJNjjF1vdNgHDE2lPnx880JMkgwOGNH0PL+WMVGvcMxzEGFoXPIA99jwxsANvkd&#10;iXAO43qc1Vij6bdbrq+uWCyXLE9OvAJYpRI1+aADL1wROJzOk1ShSjj/Mr7v+/Hzvu/pNlv6vkfr&#10;ga7z//ZK1ZpBG5zbsfobE1TjnQ293JbBGF69veSXv/kNg4O7Jyc0TR3AnLFxweLwytZVVfkmt6QR&#10;4t3FJU+ePOEPf/g9L148AzxQXgVFrZ0amdhvKJ+Yq6XnMgUymmrSvs3xpxrj8u+XGiqmGpdLjR6l&#10;Zjk/ZzNlzky1Ysp3+TlkjypwT6lWRkKCqTHNCRhysNJtlaWPKW7cRt2v5AOO+d1jfm8P2BxW+E4V&#10;d2Cz2fDwwX1034P1ajxV1TAMGoulburRbz98+BApJb/97DMuL6958uQJDx488EQB7FSGUoXwzWbD&#10;drulXbRUde3VivBgM2MMKgBiI2hoGIZREbqp1IFCSdqImxIrWGtZLBa0betV14Xg6uqKzWbjr0d4&#10;EGdd1yyXS9brNdvtFmMtLiF68MfcgRFKwLS0wSr6Ya9yqNDWeAIS4dh0HUtjaHAsmmZsHKqqalSu&#10;t24fuF3X9R4gOZ3befNX2qw9hMbeeI8INc5fl63jfYILWySq8f/3vro0n/cbqfabxIagMpQqRJdI&#10;cOJxU6WZksXjHDTtpmsiWcM3Nb4dW1OLxYLVauX3k6Gj6zZIJQPAmFHxcSS/MX4vEgLu3r3L5eVl&#10;mINLnj59yus3r6nrln4YkI3gZHWCFIJBD6jaN4dvt9txrm632/E5aa3H5jgb5wi75u1U8S+P3aZi&#10;iD0imvD/OP65ep1SCmd3TYgIgRNwvVmjlOL+/fs0i9bPEwld36G1YbFaopRiGHqU8mDSqKo2XoN1&#10;9L0O5/fz7PT0lLOzM/7P/+N/Z7u59g3fUmGcQyXqfuk9HiM8OvbzKR86BRy+CdB3TAl+ak+eAqXn&#10;zy9Xgs4bL2OrrNfUSuazs0hVHfiKEuhwCoCf+t6SAnV6PJWQbJSe1YGi7C32sJv3VreXNxwDnnkV&#10;PjuCKtK5McZrlPff0v/TmKEYS99CSTNXlT/W3JrPrdKzzNdGJC9IE4HYbHvQuEtZHTxXryuBQI+q&#10;Tx4B+qTAJ2vdJACxNB/T80RAwRRQND4nYwy673nz6jXODCgJSlpOTpdYYxiGgdVqhVKKzaYDKagq&#10;OSoJ9n3Ptl8jK0ld1wgRwHbsiFFuihlvymsP5687iNtzn1G6/5KvmcoxJsFOE/eT57u5mnr+vNK5&#10;k/qjm3LjErg7jT0iUCclSRIT92cSEGU+d0uKrd/E0jk5khLlQKAbwGfH4vrbqvKWPp8iJbwNIUdp&#10;nzgGdi8Rn+X51c7/l3IVJlXgcz9/jHRj73O5T5YSY6gxhmMHtHNeAnGSsCYfxxKxx83PSBTzzinf&#10;dQz4UCJxEW4XEZfrYA6LwCbPNPqY/VggeeZH/Fge9/h5bzBOI0RPh0AFUpG6blBVE647WYcBtIxQ&#10;WGd8TCM9sZYUYAPBSHhACOnX2WKxoKprpFixaFv04MGvddMgZTfG0W3bHvioOH4lYptj5HN7vimr&#10;G6TKlCXgax2IAE7OzhgGw8uXL6nrGicl3XpgGDqWyyVNU4+Ax6apPQBeKQ/6tbbom4tEE4X5USYd&#10;9WugUkGR0zgQiq7TbIeez3/3O54/f84//fzn/M1f/w0//elP+OCDh5yd3UFRI6UJ/Agx53N+lgVA&#10;vBO7NZjWYUprZyoOTtddJMSEgJkyYW7YAMSSZbXTGKempE4lBffb+NY8r50iJCjlvDHvKvmuEhAy&#10;99u5l8zrSjkRXXr+0md5fJdeU64Efts69hTANvfd8Vns1xf9d402vH3zhvv377E8PeFqfc1i0fh4&#10;y1q6rmO73e7lrmlMkO7FXbfFGO8L7t67j9YDp6d3WK5WrK+v0KFuAXhAdAYIj8fyit1+DEdGxiP7&#10;9THStSlfn/4s1oTifE2V6m/znkEEUGVp3xeZMnsep6Vzegfy1zgrMKJms9ly0igGoXGVpFWSk7bh&#10;oqoYnPBkjsKBcQfxm5RyWoU7i+NI4gYXyCCllKiqoqnrEQypjQ1Emy7UESsfv4/nkEk8EUCelaJS&#10;FQ4X3idonA3xfCBCkJUnbvNrh4Nas1c7Fp6cZRxDOda/Li7eoZRksWhYr9dobWnbBcvlaq/eE9cm&#10;Ib/IiTPiHIyEYaLwrA9Iv5JYJ10nU6rKqY9Nc+gSCUmaf6WElsdqUP4aAvjXGozVLBYLlneWmM0V&#10;LzuNaRsGUXG53nD/vff46Ad/yW//+ZesFpYTCRtj2RjBtVE8e72mE54IZ/euKsYv9iB+jF8QIUw6&#10;2HeOkVm7w9p6+V3D/p6slBrr3JEIdhj0SJo2FWeW9pB0re7mQyQZUHS9DsSyFQbL1sBgDP1gWC4a&#10;2rZhiHumVFR1nNsG20BvoO8sl5ddmMMwGAtmoKklbVNThXqJALQ2bM3OLzlnEEJSLxsf70QyaOd4&#10;9e4CJWDQlvM7S07P7tDUNZeXl1y9eYu1BtN3tKqmkh5U3w2a3mo23cDF9ZqTVc3dswVtBa1SVKsT&#10;tlvDYBxV29Bbw8X6ijv373DWrJCNol42aG0QzYK6OsU6g95uWJ47VlWHWT+jcppagpEglGK96bDa&#10;sViecdEpXq0dv/zDM37//JIeyXLZ+neJDuq6YrCeCDQ+FyUk0jmqpmW1XHF5ecnl1TUQawdiLzeW&#10;UiKkRAWSyHwNHssNpwj08vdrpTxwKgberyv4a3nx8gVnZ+fcvXcPYwIJSSA7ckltLX+PIFXFIsz/&#10;vt/wz//yC37w/e/z73/6934ApUEo60nWCyT8aT6dkwGW4pApku3S91Lflo9h6stKa/4mkp/Sz/Nn&#10;kdcppki6Srl4qi6fnjMld0o/z/f3g9wx2z9yIp90DymNw7HccFZ/n2222WabbbbZZpttttlmm222&#10;nc0A+Nlmm2222WabbbbZZptttm9pU8pVhw0eZSBV+vdt1Qqnzl06dvpCtdR4chNr+FSTZEkVLf67&#10;9OL2pkaC/Ht5U19pXEsvg6dUXI7d9+4leQS9S3wjtf+5DECM2BbncKmk5vhchYzq8PlxdzPAyzf5&#10;BlPf3hcarYRK1NgETgiMNTg9oKRBGU3Xbdhsrrm+vmB5csrJ6pS6WfjxUhJhw9VFRRDJCPCzxnp1&#10;Cmu9ury1OAF66IMarwe5d12H0QZjLXoYsNYElXcTGsm8ImPaVGmNHZvkhqEHCZu+5/Mvfs+2dzx4&#10;8IDT1QoBGGcQcQ4hEEKhVO3H1/Q4PChvs9ny/NlLnj55xsuXr4LaO2PzM4RnNM61rFVyRKjuq5Lc&#10;RuXWP/PQQJOu7fj0QxPpqOSMC6p7jMpZJHMlKi8ls2A8zk2grnQOlxreSmq2KdDM9/I5hIifR5X3&#10;w/Xn1+1uPh8qMLBryHEuNMDFRpnYdF++Jmt3TUDJo5m8zxLwLW+wT7+bNpDcNI5Tfu7G7wkZhiYB&#10;oNgI+/Dz0To7qv1dXl0F9XPLtu9YrRq0NTgRFNBDE7V1DllVbLZbzs/Pefjwfa6vrxiGnjo0Nnkg&#10;vMMZi5PSg8W2W1arFYvlwquAxCYm0+/mfFi7uZqlUnW4fLc3x402WGNo6hYQSKGopGO1PPGKedrS&#10;91u01jSNb4bV/YCUkpOTBVI43r55zeXFO3BgtAnqemGNChX8rC0+v7g+/L1AVXkghrYWZ3R4VhYp&#10;ffNypSpkUIjCOawQWCEQSqFtaE5TcqeOrERoPPRqtUJKgvj46CuMsf544doqVaGqCmu0X7fWYZN5&#10;Hp9xVLoaFR8lOGFxVuypRUfggrXGX7tSiWq4HwP/Hf9MI2AjV1vy4xeBmBYI4AgXlaDsvqpVRnjg&#10;p4feO1YEcO8RujgyfyKKcU289ugfdw2BHlxyfnaXSim2zmG03Z1Hip2fTpqeq6rCGUvTLLBOULcL&#10;Tk5PMcZxeXGFcL7JVyrv09pFMwLmu97vadZ632N0j8ThjFdREsqvpaHr99QjpRQBNC4IU+CgkTw6&#10;Q5EAP3dxlgvHaMexV0pmQCzHMBiGrgvPv/YqnNbQDwMfffSQul3ghKJuWk5PT3n27DnL1Qn379/n&#10;7du3DINmuWhp6gqtDUr6OWeMDnPBIZWkXS6RAh7cv8tnv/01n3/+W5zAg96rer8R/gZfnO+ne2rA&#10;R2LYUmy8p2Yk5R7hRR4Tu4n9bo+AJIuFS0QNpYZ0r+wuxr2bMSqT+/G62xGdxDUyFZOWmmFL5y2B&#10;kg5Am4ljECEuIVPzOwD3lDKPgMIqEgmIJKYlgo2Df0SAdT5mS67H4crgScyOEEruVK6sNSM4srSv&#10;ep9sxvjBJQ7IRgSZSO5oAqBZAhLncyefH6W5nze+7p1HqnEeSFVhjcU6uxfXpeeTUuJMTozmfY0Q&#10;h7FWTopUAtaUcqBUrSsSp+xymP0xSxV2D9ZJ+cYnY+kqAJp6qxFKMRhNXVcI4feuulE4N7BoG07P&#10;Tnnz+g2vXr/GWEfTtlTKxzgWzcnJCm00sqpASQ8kDSBNXDn3za/c30+6D3mw5yGZWh6Du0DKxXiu&#10;HISRA89uil3jZzF/2u0JqghOjE3X+RyugkJx3tQ9BeA9poxW8ldTPjNVXo/POs4FmxBa3bQWb1Jg&#10;u039YSp3v8138+dzjFxiCqCT13mmgDSlWkMO3DlGBHPzOt+pCJbHYSLvyUBdt6mJFMFogFRyBBj5&#10;z9yYH0cV0qiEjpxu0s/zgFLeeex5/veu4x2rC4hs7y3diw37lrUGkxCipGPqDh/Q8TisUMtw1oTP&#10;BVozKt8KuUFVjVe7jeq2IZ8gqQU4Z6hqOca6xmqkavbntXPYYaBtGw8qwtBUlSdOCmCzfVK7/Zgu&#10;rRH5vW56DeagXdip8B763rKSuTEWpSrOz88xxrFYLKjrmrZuWF5f8eLFC6pKcefOKcPg8+Jlu2TR&#10;tiwWC8Ay9H0Y3zJBiVfy9Hmjzx3t/lw/4ou96rXfjyohQFVoMzD0PVeX13y2/pyvvvqSf/rnn/OT&#10;n/yEH//4L/nkk+9zdnZOpSo2mx4pHLKSHpMe9jwlg1ysM7gE9JWOWQrwPVZz2gNqxxjBuvGPfzb2&#10;KAnHMAwHcde3Wbcxr5oif7ltfeem/SIHsaY1tJJqeFoLz31BXBMj2BaK5Hq7GsdhvfpYLT8lttuB&#10;Ig+BZrtrs3upq5/HxvtrYdFm4NmzZ/z9d38axkHggpJ2PE/TeH+y3W7H88br94D1ASFEWENweXXJ&#10;crnkvYfv8+7iLd12gzUmgJgDSDj8P45RqgRfqqHnhH4psUIaYx3LM4/FJmmcUyIdyQmJbppjObAw&#10;Jz4oEb3sSAAGjLVsth2boOxcA7USHiRbVejBYMyAkD5XjfFkiUhnKsbP40EPLq2QSiKFB8AjZSBB&#10;kVSNDASD2uc9odZV1ZXPPeIYOYd1KtRIvB+pVEXVLNF6YBj0mFIo72zZbjcMQ48xXqk991NgAwBb&#10;jjXkWK8RAtabK6Q6wTnDMFgePHiPtm148uRxqIdEYkkx1ut2JVK9N0+qqkIoRmLBUk25RBQ0lRfk&#10;343zNI+dS3XvUnxUIu7ZPfddbqeF8PUga6jaE05OV9jNW3pRoano+ytOhOOjjz/gs1/+Cj1YNp1B&#10;W4mViqu140qDUQqJHPNI4XbEw6X5JaUcv3Ow9qQ4yCGP+e2pn6efRwKL/XcEMQe0Yy3T/8yrhpcI&#10;c/N1uB9v23FujPl7VeMkaGM8wJ2BzlgqKVlUCiWcp9R2YIVgOxh649huOnpDIIt2VJVktWpomwrh&#10;PPEnLvg3J9gMGiENUgqqSlFJRdM2CK3B2UB4a0HW1Mslq7riux99wJ3TUx49fsKjR49RysdNi6pC&#10;G4uVku22o9cDSIewjkVTc/Fmi9Md3Flia18P7h1ca41ba5YKFqcnLK1k22mMs3SXa969u+b1qysu&#10;1pc0leDhHUFlrnn1+DPcecPD+/dQskbUDdoI+g66XvCugz++vOJfv3zO08uBtYOqEizaCqs1smqQ&#10;sqIWdiT2Nf2AFaCk4OPvfsS22/CHr77GOhBSHQCg4xqsqoqu6/ZqH980N8j34tKaPEbCPFUrUErQ&#10;dx0vnj9ndXKHqmo96ZGK9Rsfl9iCzxkJCK3nQnnx+hX/3z/+jB9+/4fcu3eOMRqUw4wvOg6V10uk&#10;2gJxWPe+RQ/EVJ2ipJqe172+Kag7v/78uRxTkb8pRjxGvDqVr6d1w9L+n9d7cvKlNOYt7S85uf0M&#10;fp9tttlmm2222WabbbbZZptttkObAfCzzTbbbLPNNttss80222x/gt2muS/DHxy8KN7/7uGL9Jsa&#10;/44pFkY7pgqX308JNHJMJTv/LG8YKzVkTTHLT43FMVX3qZfFU81qx4H/YgQSjrig8UW6V0CKgKJx&#10;TAvPNx/vvRf8+/oi47Gt9WpPUgkPuBW+6UGEhkFrNcYMdH3Her1mtTqlXa5o2sUISDXG0us+KCH3&#10;I4DWasPQeZD7oAe00fTdhr7rGLTBGhsAkR6cmTdXpmpFXlEyAiVlUOwBhGTTbfn8iy948+4dDx68&#10;x9mdO0i80nXf9xhnqeo6gIAVAgLgFAY9sF73vHr5msePH/H40RP6rgsN3cKrzwMqNuCFxixB1oDC&#10;cXKHXI1pak3vHQ9GILk/vs0aqeQIBnKJqnC2am70FbfxN+maj00XwzAc/GwE+7IDn+9+tg/yimvW&#10;GB2aC+VBo1l+H7GhOwW77gO44ndSXyEmfVc8T66YXPKzx8gwSgoyU8CU1F/k93mg5BbPE8c5HkeK&#10;sTlJBmXR9fUmrO2Kqmo9ILCqUEjqoJxknaPfbLDWcnZ+xt27Z3z22WdsNtc0zYJ+GPzatQ4V/I1x&#10;O9XgxWKB0ZrNZjMCT+KcENlzldKro8TjpeQVQggkbmwSjE2E1tjwff932mjkG0Tt+NzvnJ7hnOPN&#10;mzdcXl7gUON88H880FGpQxWkfKlG8FrTNH5OarMPdKgUVaU88YS1mNDEWlTWiH5cih1RhQ1zNAG6&#10;7cAlDm19U+NqtaKuGzasM4W4Q9+hlMKM9+WCfF5cA+k8881sSlV788r/XI7rJa7rXPE0fubHNAfv&#10;pv6NvYbuKQW9qTW1r6YpRn+SAi3T8+6rD/rmW4Cqqrl79x6LdsH1+jqQqPj7N8YEMK0MRCG7JtbV&#10;aknfaRzQD5rlcoWqKjabLUZb2qZFKjeCzC8vLxBCMAwDg9YY6xXLzu7c50m3pdtuR9IBa/yc0aF5&#10;X8gdGGjXXC3He8n9hROMG/6uKXZ37VKqrMHPjWOktaHve2TYx7TWDFqjreb09JSmaWnaFlVVtItl&#10;EJOqaJqG6+trjPHzsm0auq1XVVMqEGoYD4KpKoUL+/L9++dcXV3yTz//RxyOxXIZfL8HIkwpzU4F&#10;smIidhz33NBxXFK8zv1yrjpUiutSoEAKLphSzZ1S4ZsEBQR/sBeTS1eMCxmBTIdKzaV96iZilVxx&#10;qQSezUE34EHhx2JzCjt1CfiR/jz/DSlkICYyY/ybxkJ5TJsqwbvQ+B2JWUq5xLjvjIQgft6OKoyZ&#10;0qsYwVn+eeWqpVOg36Ii+4QKcD6fot9Nn7MHNymQbryO1AeWnrEUKjkeAbixA1tN5T4pkKY0Vw7X&#10;QA60ZVIte0f+4MamcJfFRgc5Y2Fta2OCMmyYF3F9BP+/3mw4Pb2Lcz6/EErisEhZYQY9kp4gHHVT&#10;I42gaRsPVMFhwpjhfLwvxNScL60HcaBiP9Wc7QEHNqjvqYIy7GHj+JQqd6kxe0e0IgtKbrvm6fjM&#10;43lSErtIWDNFKlIiEJmOZ93eHMvXcwTy5WR0petP45J03Eogvz+ltpLnJDfVXqYUkKfqArmPzIEw&#10;x0APx+ozx859E/j6mAJfqVbk7P78GNc7Asc0KKME6prynxxR0NwnJNv5mP0IlaMqnLcZxz81f55S&#10;hT8GvBLikHxlf8wS1V/rRiX2yI+Sz5+RMK9UXyOoeyMO6i8qiSedNQxRtVgKpB5Qyqv3Kqmo64am&#10;9iRkwxDB85KmrlCV2FH+BJB6JHEbuh4zaFaLBVYb2rpmuViMNY64ziPYN1/3+RgdU1YuktNMgVTE&#10;hNqks6Py8N2753z66ac451i2LS9evuT87Ixnz5+H6/V5gkliOK1D/WQXMJVBOfIQwLyrhUzUYOPm&#10;6GLA6deCRHlgWCDcXG87vvjj73n09An/6b/8Zz7920/59NNP+eGf/4B75/dwgBZQCYW2HhTq2NUk&#10;pogZSiQc+efpdUeiFuccRmuccahK7dWvptZ9StbybetcudJmDhz+Jj7gECQqbgTVl2L30l6X/yzd&#10;50tze2rfmapHpvFtGuMOw7C3nkqAtnHNCHdQH5BS0DQVxlpevXrB9fU1H3zwHR4/eUpV+Zz0vffe&#10;Y7FYcH19zfX19Z6adg5ga9p6JIJ68+Y1l5cVJ6ennJ2dcfHuLZvr9UgCKKXEBEVbX5s2I4h1D8Sv&#10;5Eg8loP7S3nMmHsU9vF870jjwVjPLhF5TMUc6TySoRBCw2mlAAAgAElEQVQejxnnVqr8W4pTSiQK&#10;Uvrsqh8GtAMlLMu2olItUmjqmB9tOgy+plUpX9eTUrLdbosxa2nNlkCcCIFQla9NCbAITKhhj9GD&#10;FFRNPV5/JC+wRo+fNXXjgb9hXI32KuZN3dI2kdDS+GuvPAFkJNctqafLWJuRnkQzfY5SCbpuy3p9&#10;RdO0LBenfPTRR1xfX1PXLcY4PFbfk7NZY3HYPR8Ywe7x/0qqPRB+SnKYAxvT+Dhfw/EYU6Q+edwe&#10;r6nv+xGInV5H6rviO6j9dwo21PsVzikk/n7fXVzSNzUtgqcvL/negwee2Nj2nJxULE8XDOs1m+2A&#10;QdBruFoPaEBUEhvU30UgVXNjrYcywNOV4zwRSGKLBL7u9u9Wc/B6+nzSeCOtoYpATFTKBaYIMXx8&#10;5gk8oxL3CDh2jlrWfq2EtW6doNcGnCesENaO68bYwRO7VYpm1WC1YdUuWESSOCx9NzBYg0RirR8v&#10;qWpUXWHtgLEO7IB0LoYhaD2gpOSjj7/Dww8eslo2DEPP8xcvePL4a+paeZ/tpwWdHuhNH9aEYNHW&#10;VAuFqiWr5oRawWawWOX99FrDu61hOwz0r7dUdUUlG7B9IDZUmN6ht46TVvDwnuKjey33V4JWCfRQ&#10;I+o7OGeQQrLZDFxfa647xb98+ZJ/+uIN7wZLJwSikiwWNZWUmGpB3bZIAU47JIKmXdC2C7TWnJ3d&#10;wQGff/GFf/eS+bR8Tsb3Y2Md85b1s5uIu6bytoM5NqHoba1BKoWQgtdv33D25g0ffPCRj02dJ2bF&#10;BOKlUJ9we3FY3Esq6qZh0Bs+/+IL/vlffsn/9r/8R5pmgdYdODMSQZSINdIYcHyfi5h8B5/HRjeB&#10;36fyuJg/lN7FfZPYLn0upTg8ramUvpPv8dHHp/X9qbw9rVWXao3H7v8241uaN990rGabbbbZZptt&#10;ttlmm2222Wab7d+KzQD42WabbbbZZpttttlmm222/w42xSKeWkm5ZKpZK1rpxWfefDmlrpa+mL0J&#10;+H1MvSz9eYnxPT1G2qyXNgxNjVV6naV7jfc7NRZT1z+lenfc9u8rvpz3TTtBXYBy46dLGPZvutf0&#10;mnMQZXpMqSqvGG8tFg/eM2bA6YF+GNhuO+rmkqZZcHpyymKxwDrL9dUlV1eXXlnWGIZhYLvZonuv&#10;eKuNYdAagU0A7g49mD0ws7WxsS8BGfkLTxSxY0OUpR80Xz56wqOnLzg7O+funRXLZYMQHjBb1xUq&#10;KKsLKVGVQjhBrfwc6QbLu9fvePL4MY++/prLy3d+fiuJdSY0CB42F1rnULdoWr1tE+0ObGsm12Oq&#10;Wuufm7g10OOm60zPkwJoSmDF2DhaApHnv3Ob9e8b7vYbSdNjTYH2pps8jo/HtJKhu3UjdWk8czXg&#10;mwCJx4EYYmyoG0HmUnglRGOxVo9NfB58Lui2A8aE3iXh11KFJ1HYAco9ccHFxQVCCrqu48s/fkVV&#10;1SyXy+CPCOBg/2yM2zUL+6ZXHZSu7QgsVqoO6l/7YEM/nwnNqXZv//CgAzsCkeO4juCL8XsKRPTH&#10;iqZdBOXtCuckV1fXDINFKUnVVEEhTE6qm+XghzinF4sWIQR93zNog5DsqU0654I61e7e4nqtqgpZ&#10;VYEEZNfcOoLtHZMKyjngVEnJ0PcBFMBIHlCa+9F/G2MCUFSM6i25tm4aC+QAtFTRKK69VFVut97l&#10;HjHD/n5fVpcqNXzdJia4CSS938gLWvv5ulwuOD8/wxrDi+fPccJR17V/RskYjA3ygbxhGLRvandQ&#10;VYrVyQqjNZeXlyilODk5wdiBrutYrzd+/KX081QpPP2IYLPeMPSeSEIKiaolXdfRB7XHqJ4W/47/&#10;zuOW0bcK3wi8t24K+8Zms9m7x/j9uJ7adoEA+r7HOstyteTevXucnJywWCzoB03fdTgnWC6XWKMx&#10;2lJXFULKQASgUUrR95oqgJysdUjhFf5Wy5amrvm//tP/w8W7d1R1RV3X9N0QALjTz3xKdexGPz6h&#10;1l5a86Xfj+QaU0RQ3wT8UgK53hQ73kZ1bEpN/hih0zHfV4wHnEMmiovDMBzEteIbKlkd+3/+uVfd&#10;LgPmU18uhY+PUwXGXME6b0zeBxHIAxBAVIl0pXGESUDubXxbKS84tveX8qYIuKPkU2MegQvETl5F&#10;1RVzg3gvLpArledXqt7qbiA/uIl0oTQ+U+qRpX0u11yPhC8xBzLaUFUVOK8yd+fOOR9//F2ePHnO&#10;u7eXOGFZrVboweMGnPUAmaqWaN3jnOPs9A51vF/rRnD+brzsUZ+QNzJHfxLX0r7KejIvhcImc6wU&#10;s+RN1iVfmcdWx3zG1B6agjqO5e5RbTnep1KKqqrGeCgnDSmt/ZwkIc/Jp0CT6X6W74XpWv5TgJBT&#10;AJVjPvmb5fy3+52Sr85JWm7a80rjv5dTp+RaR3yY9EiwhGjNk6LgblCzExNg40DY5P8p2HH2iINc&#10;YAT9CQ72BcchMHQkeIog+COAsSk/dRNpwN4+7/aqObv9YiKvnnzWgcAuPhYRyN7EkfmhhMTi/N6l&#10;hxCHQTx7iczKpjWUmJ/EB1Dy7Q6M9PcZxU7HnMQ6BqMZ+gE99CghaNsFWOOBg3iFUoSkrRpqWeG0&#10;gVphsQgsWMJxDNIajB1Yr695+N596rqmrpWv5xhLXfucqK49aNJYM8aAft17Usdh8ACelMzjRoKg&#10;cQ3EmGOnoM64z46bgj+/VKz7DjlsOb9/zrJp6TdbHtx7wOnyDqerOzx++oT1Zo2qBEoJum7DZrtG&#10;xrg/1vLY+TuEwAkQap/kJM/HfF0szBcZQfzCrym/cMfcAefHo2lqXxtTNUJBP/QMnebpk2e8evma&#10;X/zil/zFD3/IT3/yE374wx/w/oMHVE2FMY5trz35Hp5wIazA4B8cZORSY90MGcbTFuNjGeI/h0A7&#10;i1QSJVXcGSd8XqyzqJCXuh2Z0ZHY/7b1nSJo8pZ17HSvLPn7/c/FWP8q+et0X/42MT+USRo9AVQ1&#10;ecycwCD1x2nd/ZBMK8kn9mJsv377ruPJo0ec37mL1Yb3P3zIyekJvdbUdYOQoHWPFLDt+hGcu1wu&#10;R2Dh+fkZVVVxcXHBlblG64Fm0fDw4XtcvnvDdh0B9H6vU1Lh2F3/0Pdj3mid921+DsflHcnHdntW&#10;qkRfioul9L44VdymcG4p5Y5AtUD8u/ccU3+V7BNkJBK72ow9eP+SxmJpPOVrDn7tGOewWC67jrfX&#10;G5rFklUlaeqWRVUhBWjrV6rDk1CpUAeP1+jSa0zytl293vtQEeePMUjpVb5duI+mqccxqutmJGGK&#10;YNK2bXHGx/9NVe9yPr+oQLgdKWx4FpWqWbVLnA1gTmvR1iFURVtH8mG7nxMiEE54pWsXrjn6tXGu&#10;S7T2RFpfff0llxeXSClZrZbUtWKz2bC+XrNxJuxXKvhKsOwIjfu+94r1VYWsApFo2GfTfDR9V3Ms&#10;bp2KNY75qKlaxEHcFMk9R5/o98gY9zvhYLD0vWa73nB+suLzPzzhR9/9kJVasN1qGiVYniy5utoy&#10;aMuD736Xq9cb3m1foIWvP1jnkDEeDHvYDksssoQ2EPdM+HUp5K4GHd6ZSVEmZyr5z5wIMH0PsltH&#10;A8a4hIDX4JwYCXJK8fUkAUkoGI+xlvPxjNCAs7RVjZL+vHVV4aymH7Zo4/2Ys9bXsqWvR7aLluVi&#10;wdBtOV0uEFi0M2w6g3YWJwTaOYSSCHz92RjtleGFDRGtRhLJUDRCwNura87OO6431/S99+lK+mPY&#10;8N5sM2h6C53x8VQtBagKIQX9YFAInJIYDK83A5uu5/J6oBssWwNbDaoyNJVmVUsWjSdHcr3mbKX4&#10;5KNz7p8KWgaWlcLqnvsfPuTk9Jyr9QVXVxvevN2wNiv+21dv+dlvX3HpJChFXSmqpqGuK5DKk1zj&#10;9xfvqxV10/q9Z7Wkqmt+98UXXFxcgwjxjPMEC6V6vjVmVH6/bW44pR5+G5LNsX48Md/GYyKx2oH1&#10;pI8vXzzj/PwuTdPirPZrWIb1JsXIeRHrt87596koh9OSRbNi2xv+8z/8Iz/+q7/mo4cPaOsazBbt&#10;314HYi2/fwgRYleXEAPteEyLqvfH+gCm6mU52Uu+dx/73rGaVal/II13032kFCuUYrM01qOQ097m&#10;d6fq0HHvKJEDlshCS/Wf0vvrP5UYbrbZZpttttlmm2222WabbbbZ/kexGQA/22yzzTbbbLPNNtts&#10;s832Le3YS9n48/h5+v/052nD2k0A76mfla4nfXFaAsKWXmDfpIxW+lluJRb+m5pdSz+LY1NSjspV&#10;YY69DD7WoFhSgTDG7JSHg4phVPL29xGgjRmQh6Q5On2h/U3U6lIlMREgfAgVGh8CMFl48I3uB7Q2&#10;aN0z9B1D39MuWqy1vH37huurS68oH9QHuq7zPbE4r5AbQJr+2naq9B4wKjBmpxwU1YZFfPEufFOi&#10;B5JEFWzF24tLfv/lI05Oz7l7fkZbKyrpm9+c1agAFveKuzWEhmszDGg9sLne8PrlGx4/esTlxTtw&#10;HkgbFVqFTPVHD+dxHMc9kEo2H28DyMtBF+lzSxtrUtDHgVomHADJvwn4dErpsASAy9d3qjxTVdXB&#10;9d2ken8bMowUIJo24R6uNzcJgplqJpoa9ym7Sc3rJh+xayh2SWNRuob3xxQs1kXAeGgkDY2Udesb&#10;2rUzQaXNA7LryjeTDkOPM4zqc4vFkhfPn/P48SO2246u60OzafR9jratUQEoOBhN3/eYQGwRx7zv&#10;e980lajpeiDyIXDaWA5UvDyAqmfRtgeq5aNqV9poLbxqiXOCzbqj73rsyrHd9Agkck/RVByoAJaA&#10;ZWmDY9s2e+pMKTlJbBZWUtK2bQAB92ODavyTKqZaF8Bg7BS6c0W4XPF3GAassyOQOV1nJV9SVdV4&#10;LdG/ilFNXOzdQxyDdG2kwD5jApCQw+bZHcnM4XxN1eR3qu3HQY7Rz6cNb/nev6cYfYPKdWxgruva&#10;g7pPV3z91VcMuqeq6715VIx1pMQ6P+8Rgqr2wID1ek3bNpyd3WG1WrJeO9pm5+9NUEA3wqEHzeZ6&#10;w2a9Zhh0UOEU47qJfjL+iYCNHAi/FyPsXaafRzsVNN+4nRIx5Oq5UelOBbVswrqtlOLO6SknyxVt&#10;2/q5pjXaDiwWS5RSaD14P9LUXj1PW+q6DSo1ARAgLFZ5MOTd83Me3LvLv/zyF3zxu8/Ge4jraUo1&#10;OJ2Xu7XEqLy8u3v2ABjj7ydAt3SO3AYEn547Jy4pKcFPxaDpWioBM/M94MA/JuphU/uMLMQVpbh/&#10;inyiFPtHcE2q/pzGu1OAvWPjcGw/vEk5OVdyS9XYx/tm/1nkwIAcrDzVVJzORaUUOqjHH4AIhDyY&#10;c/lcKDXRTim/lYAJU4DVCBYVctcQPyrxOcamdC8UG1Vf98lPDtWG497GnpJ7BJqlOVwJxHwsLjo2&#10;Jw/8/00g3SMAZCEk1nmfap1jtVyOSqKRlAPg4uKdJ0uwANW4T3jSHhHilZ675+fUdQ1mAGePzvE8&#10;x8r/n67VdG8V4QFGvzY2JCMP5lI6D3OyqZv82NRzT+d7avHaUvKtGMekvifNdeK+sosZDkki8tjl&#10;WP6Q+9cp1fo0HksBeFMkWd+mvjL1+VQ94Zji/dTxS75iSsk6P1b6DEtjMxVP5b93GL+JA/DcOAex&#10;SFSoOUSV8RvuOyPpcOk17RE0hZgxgOHTMR39Ne6g1hHhtzHuTHNwjuRlx3K0KfLFY35p70wJIYCQ&#10;YlIdcnINjzcW6iAhn5uq3cSrV1Ji9IC1Pn8j5ED7+fE+GDGf0+lQ7MUBIYcZL2sPECuQyp/HaO0B&#10;9XaDGbQnf2pqFqcnOCRYD4S2xiLbAF43YiTV0tZSBUD25ZXmOx+8j4y5jPD65ULIoMobVeTlGF/6&#10;9eO82nTbjqDTUo5fIuQQAUyOEAnIMSFTyPyxExYpBReXV7x6/Yr79+7x47/4EW3TgFO8efPIg77q&#10;BtltuXN6SlUp+q5Da03TNCMItlhrvcGX25D3eKB4AkIVIJzYKdfH38ONayXm7QKJCqQBQgi6buDF&#10;y1e8fPWaf/31r/nxX/6In/67T/nbv/lb7pyds1y02ACCk5VADwEUGBR7ndwtzFz1M4Ylue/cq61K&#10;NfJgGGtAVVmckq6BCES0e/vWTXWmm6xE1FcCmN42DpryQfv++hCUVVL5nDpv7tunSCi/DRlAeuyD&#10;/HQqT3DlvM4Yw3K54uuvvuajDz9mtViwXm+4e+8uL1+/9kDjsMdUVc0iEJkOw7BXgxqGgffee4/z&#10;87uelLVeUjcKrOGj737My5cv0YMJNaEdOLau6zFmrEPc4iet/yzmQwhPlKSNoa7rg/r/0fcjQmDT&#10;/YgdMLxpmhGkKHOynYmapZ8L/kgyOXYaJ04RtJRilPSajbbeByjHoD0w/OJ6w2q5palXNE3LarVC&#10;Xl56X6xqBH5PkHCUMFQcTocRQBxzulExO8R0u7hc7tXv6lDDqZTChfomeLIqF34/lFvG2pnWmq7r&#10;kELQ1HUg4h24XF/TDQMygGCttWN9Zlfr2n9fNhIQjvFIOJ+Dy8sr3l1csFosWSwWKCX53ve+9/+z&#10;96ZNkhzXteDxLSIys6q6qrq6mw2QAimAIDmPEqmn+Tw29uaXz9Mb03ujjZsECQTRDXQDvdaembH5&#10;Mh/cPcLD0yMyAZnNF8aFwaorKzMywpfr16/fcw7evHkN5e7BGIPFgjsQPkC9wrexz9fKFlLbPE0H&#10;pnTEvSAsGY/4udW27UC5Pc6J78u9T50d7uRoQBKMPKQjv7Q5KQXGbBs1SuPV+w1eX97jo0dLVLWC&#10;WDLkiyNUzRVOf/ADPPnBUzy7eo4GBITZNiIdC01wX2P7TJhufsX5vc4XwseQaeD7VFsNrstcOys9&#10;mJ89AZgcXMPndVL7rrEYc/jMdhx4ws6ybNByiYwzZILbcNkRxygNCMbBOAWYBf1ngmGR5wAMOAGk&#10;VoDWUG4xzvMFmqa188zAkUbIjixCwoATglYDsm1AKIXSVqX61du3uLq+AiOwZ2ZSYlks7HtaS2hk&#10;CENrDBptkGcCIPZckBMBIyWqVqEEUEmJUimUrUFZW9/QaKBSGtwQVI3CFhqCSBANXJxwfPzREzw5&#10;ZuB6A6IJVFPj7PwMD89PsS1LvL9e4/q+RKsKXNYEf3h+hbUh0MTtwWFV7RkT4FzAANhWJZq2RZ5l&#10;KBYFMpFBCHuO8vLVt7h8d9nFyZT2Y3QfWc6hscPY3i0ch2PzOT6fno5PrC9TWqEst7i5ucbDhw9B&#10;qYGCU393xBH+bIYEBFGgBNQRTzAwlG2Ll9++xm9++1s8+m//B3JO+lNlF6v7nI/L/HdEKGE8N+Wj&#10;Um2cqiGIc6ApIPcYeD4Vd02trfF+O5X7HTsHTIkLxGTIY3nUmCRgjGB1jOA7vt9UTcbUOBsbh7PN&#10;Nttss80222yzzTbbbLPN9udoMwB+ttlmm2222WabbbbZZpvte1qKqTv++9RrhyobhwWAY6CxEMQz&#10;pnA9BnKK/3ZIQU5KoXPqcHnqfVMqfvHv+xjYU8o6U0VH8WezLOsKBEgHAvUAcauqFCpwOBiFVdAi&#10;+wv+9ymJ9oft4fO6QgDQDqxIib0/rQwkLBh+s12jbVus72/RNDX6+lenPGWsEoKS0hVSUwdk68E4&#10;lDKnpIKuCMd+1IJdfVvYZ2UduHVdbvH5F8/QNBIPzwtknANaQckG2lAwSjrJMsY4hGCQyj6LajW2&#10;mw2+ffUKz59/iVfffAPlAH/G9GrT2ugdIN4hxAxTQPapub1bKEUOKuDtVZs1wkvEKs1jYztV+DAG&#10;ftunXJpSd9w3twdJI96njTzQJnxtDBzV37NJghYPuZcp5YyxOTz4Oxxo1RdGuT70BbW7YDwzWtjo&#10;fxdCQKq2U0VnrC/SYYKBcILj4yMYoqChAKpBqHUWrSOtMMpAa4BkFEW+AIjG7c2tVb2mHFpqNKZG&#10;lmdurlOnFpeBSIqqqqC1RlmWgRq8JaNgzBYAGhhIJdFKqxLnlXysWq8dF76QlTE2UBiWUkHrYfGg&#10;NhpQEVjHMDRSQhurQqWNQeML86QtJg0BxSnVx1Ctw1/bFq6yTqWbUubuW3ZFuEZraKcC7520L0YO&#10;nwVwwGjorng5BvTEyt++sJu5gu2e/GR6rPrnsX4rLKIiXdH02Lodqod7kIEtHFYANEjwviEoSu+A&#10;GELg79DH9cDKGGSs9YFK3bCFdgQYJc3xAI7FYoHlcontZoOrq0swV+Bc1/WOMrR/digFLjIwYdXf&#10;T08fIM9zlGUJrRR+9MMPIaXEzc2NK2RegBCCqqo6f6W0RlPV2G63VmHd+a3Neh0BWehAzXZqjTAB&#10;gMr3sS0Q96rCVvXeN0dYaOuV0zwgZLFYIMsyyLaFlBLL5TG0VJBti7qqXJGtASUUVVV2QIDlcmlJ&#10;VWALYPO8cIAAABQw0gJrVkcrPH3yGDfXV/j9b3/jiuVZV/Afj+VUXDgVR6bGx2DdGlH5nFo3Y9Ch&#10;/93PpRAEGvqNqbh8StU6/D1V9EgOVItKtcEY+HVqfHnQgNFWBSxUV071xdj1Y9KKfSqV8ee8v46J&#10;p0IgZQiqje8r5RNT6tgxEJcxqybrlawNAMroTsGxccCTqdhu3zhLFc2m+jEkeLAkFLYYnXLegV9i&#10;QEC6MHj6nnZVk/Xk+Dmk4DVVmDsKkJko2o3nug6el3TAaufzKEOW5SgWGTgX0BrQSqOqKtxc30Ip&#10;g2Jhi/ylhCMW4iBEg3GCtm0gpcZyuQAl1Kkj75JepebgGFg5JDKZAqOF7eSB8f2KFyAJYfb6hU4l&#10;O+qrMcKYEMjuSSQsWVK7EwePkXWFfruu6yRJR0qRfUyNeeCbJkj6YkW3sG0OISHZZ/FeKCYkSN13&#10;eC+H+PDU3mQf6cPUmrNvXdoZD15JNvH+Acg2ACNpow8CVQ6+LwCEU9ITMoVopmHcOFT6HORWaJcR&#10;QcCXlSSnOTQGmPLHPqbq4sQ962C8FmKEDCUEqwwAorHfO2AfDWMs0N7dY9u2HSDQIJ0HGMtHxSDc&#10;fvyPx1/UESGEYE5tNFojbfcoCQIDJnLUTY2mbTuSNCYJmIu1tNaAIlBGo25qEDALdnQkTybwVVob&#10;1HWNTDAQhqRCpDZ6Jy83FrtMxV4h+D3+Hq01uFLgMBB5gaPVEZarI9xcX+Pbt2/w9cuXDmSqsMhy&#10;ZJR3KsI9EZYlBDjER6R8ZaewPqYgPZob7cc9c+rDxmigVTBONfvq6gb/+E//jH/9wx/wox/+CL/+&#10;9a/w61//Gk+ePEbOOZQGqGBQ2g51uxeG3Tt2a0G/l9dGW5Ie9Aq6/XqhAdCONMyTwlhCB50kh+rb&#10;Y5g78vv6Mb+2zzfE69U+4tN9+b2xOTyVyxvLMYdzOQQ/pXxGKh+eImuZylen5krqPGCKoMfvpfyc&#10;YYxDVTVevnyBjz/+BOu7e/z+8hJ392ucnJ7iaLlCXVV2FDDbFj4v4//NOcf19TUopViv13j48Bxa&#10;axR5gY8//gTXVzd49qcvOwCq0vZnmH/yY1SIvNuvD4mNzNA/jfiOcB9PCYEJSLV6AC5glO5yAzoi&#10;NkmOhcRaFschY4Rok2tyRBxKKAG06Xx5WdW4vrsF58DJ6gT5YmHVkGlAPpuKYeLJmBhPfqwxxrp9&#10;ttYanFJL7ueUlT0BqG9bP9aVIyQI42uf46BuP+CvyRgHJS3gQOJKKYAY1E3TRRGtlG4N7VXpU/Go&#10;vZ69H78f8b6GOlXlpmkGe9kiL5BlmV2XHQFwSDRn+8DGRFprGCXRGoNMCDBu96ZCiI5MJCQ5TJE2&#10;h+PC30e8/woJLGLf4tva32dqHzBFAjcYd4Y48hoOky3wp2/e4NHZXwLEYKEpKC+gWIaffvIx3t9v&#10;UEsFTaj1DcF+O7UHSd3/WO5lbE0fO/ub8tXE7b+ltGroYZt0/ez2TzExSEpp+ZC5OrwfAmUMVKsg&#10;lUbVtOBVDUYpBGfIhACYJYnVWoFQWJLncjMgiSTEEuZwzlDXtSXr9CG5W6c9cQ4BRQvAaIVaaxBt&#10;z/SUMla9vZEQFCgIB2EMjdYwGqiVwbZqQbMMAAWlBowQZIyBg4CDwDCOum5QNQrrRqElBKWk0IRC&#10;Ni2UATQlMNogowRSE1Cl8cMnx/jkw4d4uNDIzBa6LW2MQADGKd6/v8HV3T02rYbix1ibDK/WDd7X&#10;GooxiExAcEu0w0WGvCgAAJvt1pKRC9GdB2jnKV69eo33V5eWW4pScC7cmQB2iEv27dcOOX8Pz+vG&#10;9sXhZ0Iiy701BJTCBmr+/Enj9uYKJ8dHWK4W0FJb0HqQBpkio8uLAgoEm80G//d//+/4yUc/xM8/&#10;/Rhg3BIRdrGKXfcYpfb8V+9eOyYTjPfG++b2VN4tnssh4VvqDDQ+PxqL7aaIXOP4YGpspEjLR/eW&#10;e3KRqdzUmHjAIbmlcL8hpRwl9Zhtttlmm2222WabbbbZZptttj9HmwHws80222yzzTbbbLPNNtts&#10;/0mbAqF621fgFlrq0HWoXIdkMXxYLDP1PWMKh/ueYx8oKC68i1U8DwXipq43pkS/7yB+THUzfG9X&#10;vEoIRCbQNk2nBgU4oIeMlP8AV9xMbdGa2u2/WHkv1cfh7+MH7uF7GSjxL2kwQkAMgYIFn1Zliaap&#10;oZoG2hXOSEXAusJuh5ajgG7Dgj0HhNeke3YdgEEopfCfJpSCUA5CGZQ00Ab4/MvnuLlb48nFBRZ5&#10;Bs4suF5KBUIMOBcWpAsHNCUUjAq0SqKsSry7fI9vXr7A8+fPUFfbDrSrVA86ISA7/ZYqRh3Ms6hg&#10;9hD1xjFA91j/jRV+2UJhnQShTI35eNymABj7CCNCYLH/fTgvpv2Zb8PwWqni4xhMOfwefZCqVQo8&#10;sk/RKwVi2ykSjqfPiC/wbeSJIOICb2MMtCvsVMqAC0/GQMGKHDwXWOY5Th8c4Wi1wtGywMPzc4BK&#10;nJ4d4/5+AyU1pJIAqCswt3cn2xab7doWk3IBGHEc9JIAACAASURBVNoViBJXjKm0Bssyp7bVdAD4&#10;vmAdVtkuIEhpmgbaKFBm1ds9oFDLXjHUFyGHBYKU2uLRppH4i7/4C6zXa7x58xoiF04FnjqSDAuS&#10;l7IBiCXMsKB71ammh+D3qbHq+8IXZi8WC2gt+/HnVJ78+GrrGnXTIG8arNdrSFfQ6sdEVVVdn/q+&#10;5IyDcQvisL6IDp7bK8v4Al6vdOZBj3DPEq+X4fgLARCUsQB0QwbzLf5c7D+0KxC35Ap2XDI3l0MV&#10;RYAmyRr2rdFja5JX6p26TgiEHY8VCBijODpaQSmFN29egzHq4peeICBFqqO1Bue2cJRQgqOjI2w3&#10;GxhjsFqtcHl5ibIsu8LrtrVEKZvNBpRS5HkO7YpfOzVKN4ZElnXge1801gPYWefzuuJqrW0BK3rV&#10;uDiG8DFZrAzslc98UbgvVMuyrCvWrqoKQgg8efIESklwzlFkORol0TZtdw/ddxiFunaAaEY7MhjK&#10;LAGA0nbePXhwgrZt8f/8j79Dud2Aubk46Ls9sasnOYmJhFIgk0GbJNbjMaKl4djTA/Vi74tChZsU&#10;EHRsjfaqxIeor3UEJkEbfV9VnX2gjPiZLShLgnkFUvtBSEfi4cFZU4CeQ8ihwrYbU0kO/QOm4osJ&#10;YoPwdQ8aj59/UMjaAYqHsTiJyDG69U5rGEdcMaa4FMYiU/4vFUuM+bsBQUD/R1eo3he0p/ZisQJ8&#10;6jv8e+2YJ50aYTjOwzVritxgH3FQ/L0mEUeFzzxQworjTEJtUbVT7OWcoygKcM7RthJSatzc3KGV&#10;yhF/CJRlDYBBCFv8r5TG9q5ClgkAlhSIEWLJX9yexcZB6Aq4476J/UIM/k6RMAzVmElAtkUDUpbe&#10;hzBmyWz8OhwDs1NF8mNqdCnwux8zcewSxuBhf/uYJyTw8UrwsW+L9yXfBRTu7zEuto7bO26T1N7/&#10;+/jT8Bl9jJgiZ4mfMb6fFDnIWB4hlavY9/mp/MOUzzYjuZmYxKB7ZmIBrsRE4DACUJBJ0oMplb5d&#10;YOoIYL/bi5PO9/n/tdHdenXoXm/K32LEN03tBZPjeWx8Dd5gVWzteN5VHp8iXuwvYQZKwP09HjbO&#10;4zsLP2tJB8040NfFdX0bA8rAkja6+1NKQeoK6/s1ynILyji0UW5vZ4mwpFIgMCCcQCkJSgXgFCrD&#10;9Zw4kCaIBUePAo49yQOmCQ5S8UH8HkIoGCcDdXE/N5gB0CosjxcQVEArjddv3uL29hYf/vADlJsS&#10;dVWhaWpUld23GqP7mFxa1d8dcHZizKaAf2PA8FT8G/qveD3z8Zklh6EWsC41pFS4l1t8+dUzvHr9&#10;Cp999hn+9//6N/jk47/E06cfIs9zl+/TUJqAagYrJmuCGbAf+B2EoQ6bRaYTRoNr9X7E++p9ebYp&#10;X5DKix4KahsDGafivKnPhuusX6s556O5qhgkl1qHYmX5KVBZSn02fF+cZx4lWoniSJ/nEJzh7ZvX&#10;eHRxAZEXyHiOByccnHHIVgKGQBubv5JSIs/zbi3mnHe5Hr+flUrh7voGx6sjnJw8wM9/8Qu8ffcO&#10;2/v1IL8Wxw9CCBhKOuKzDigNjALxYsK0wViJziG6/YDL83n1egBQxgz61PvyJBlegqwt7ocxYPBY&#10;HBDvrymhUNBolcbN3QZCcCwWRwBlkEo7kDh1PmIY21BKu/3bFHlPCM72cSchBEIIZCLr/DthQ5LK&#10;+NwkRczs81aeLLBtW2RZbseHy9fVdQ3Ztn0ezp0zICJbM4n9qpQSJCKaCn/6derxo0dYLha4vroC&#10;59wCbOt6cL/dfNCW2Neu+5YgxBi7Bgo3NuJzrXj/NuW3xuLKsJ/C/FPY3mH/HJITj8GqStr+4ELg&#10;y29f46c/eQq24mi1hgJBowze3dzi9fU91lWD1hgwYmAJVPrcWHg/4T2PqSQfqnifirPH8vokIBQy&#10;QWwRXjfLsp19T9xHY30xNV+GZx6eFA5QWqOVGoxRtFrDEEtGIwhAiQajQGsUjC5BGQMB6ZTOCQyk&#10;tL6I6H4sKa3AGQMohVHKh6gwhoAy7oDylpgkYwycAIwaGEJgCIGUGo1q0dQKUgECACeAoMCRoGDQ&#10;oIZAKwuyLqXCRmqUhqDWBJozaEvtbeMbSmFaBWKAjBr89KNH+OSDMxxzBVrfgaOC1JZcW3OOFy+/&#10;BcmPkC8fwDCBTctQ0iWevX4DRSlYxkA4UCyXzlfYfJHUGsrtI1arVZdLZZzh8uoK76+uXBtQR/zr&#10;+omYg86Fp9brsTxSuGZO5VViwr1UPj2cK5RS278OkK5ki6vL92CU4KeffopMCLQdGTGFIaaPu+N4&#10;mhBod76aCYHb2zv8r3/4Bzx+fIHzBysYY9dsSgBleqKs1PngITFSGK/HMXs8b2KSsVS7pUit4jgp&#10;5V/CfEfsD8O8zFicFcbdU4ryY+t6iowodZaZJghHcg+QWi/C6/r8xtRee7bZZpttttlmm2222Wab&#10;bbbZ/hxtBsDPNttss80222yzzTbbbLN9T0sdfgLpg/ZQTTB+X2z7mNT9z1RhYOqgeewwfkyVd5/S&#10;0VAdr1esCg/1Y9bzuD1SzxS3zZhaXvza2HcdUhhNKIGWvs3Qgb3hCrgsFoiAUMBIbVUHyO5hewxO&#10;CdtgrNjmMLW0vo3t/dGuvRnhAOnV240xUFoBBlYVwRi0UsGKyuiuaEcbA62MK/DS7jktzE9p0xX/&#10;hcDNsLiVUlsoRgmFIgovvnqJFy+/xcXFQ5wcH0FwOPUKV4DAuMeYgDMKzq2yslRWrfD2/h5v37/D&#10;Vy++wna7sSpqxoCgV8McUzkeG0ec876gYZ+6T8K0Bzf5hh/0R/ydkQoQEBSikx01mLi/yR5F0xT4&#10;fXcekOBWexU7q8SZUjXbBcP7ud1/Rw/ABUiymMTPIROA5W0f9dc6xPq+82qbcZFRun2swpztA+KZ&#10;IbwkoQfVOYUn20wkAFUZNyyt2pBV/YsKanxRMSOgnCNfFMgyASE4VqsVzh9f4OzhGT78wWN88OQx&#10;njx6iONlgVxk+OLLZ/jjf3yBPFtAogIhprsnrRU4L/Dq1StI1SIvCluYpCSUAxNsthvX7gTFwiqj&#10;vH79GsSrwRMLNKbUA1btM9Z1hbIssVgtbAGdnUkOCExBoDogX1eoDgsSNwaomxaylWjaplNZp5RB&#10;K7/WKafAbhVEFsXCqlm3zUBVKlwL4oLtUMWx95vA0ZEteKuqdkfBkRICngloZYEKfVGunedccORO&#10;5bppG7RNCyWlvX9HugHWq8cDgBAW+FCVpVVjMQatbKG1wfHJCYTguLu5gRACbds4X+/GBKWOpMB0&#10;884+H7GvO79sh5yO1GU9mAU7au6EAJyznYLqUHnLto1x/hudTw5VO9PrJg18up/Lw/k07ZM8WFUH&#10;a9Hw84RQrFZLLJcrvL98DyltUSRx9xgX3WmtoR1wzwDgmQCjDKenp6iqClVV4cGDExAA37x8Ywu0&#10;8xxVVYEyC3onlKCsSlvQLwSaxhfP236SrRyoQPn1oygKpyyNTtW5aVswRp3COwdx/qNrGwcaTYF7&#10;/XP5IuamrrvxmznQvpQSjVaomxqPHz3C+fk52taOOcY4Ci7AmejU6qq67ooqfdGbBdFLcDDIVmFb&#10;bpFlOfI8w3JR4Pe/+y1efvPSPYcryNTOR5poTQsBXAMf7uKXqNDfA2FToB4Ec9Yk/p1a82CMm8+u&#10;8NzNHwQgg5jkIUU6kLKwmHxs/R9TU4tjijgG2ffdY6RXcSG9MQZCCFw8fIjb2xs0TWs9Cf3uylXf&#10;tah7R5XVqwSbIIbx62YII3TF1zC789/Ps0PIn7QDHdt41K5TjDFQRiGDddj7+hhk5q81IB8J5mQM&#10;DkntjcbaJQQUx0X0PSiaQSk9iAF3xxNNFraO7XEoJdA6BjuSjqCnB0fG+4P9REOD7xsZ4+HYjkGA&#10;AyCqW6uU0tCmJwLhjMEog6vLa3io7KIowDPhwHl2L0Iph9YK2hgslkv73LUBZwyUEsi2deqcXesO&#10;+jpWWR8bb6k5EirXA7RrkT6eJ4M+td8ZAtLZThwd+6nYR6QKpseA+v750uCi9H4yVFONi9LDcefn&#10;UXydMUKBTiXVhApyu58Lr3kIGc8h5gFWoT+P2+AQ4OAhuYQUSUjqecYIDvY9Z+yLuvse+Y54bR34&#10;aQ8Ccnt7BHstEpBFxe0/rToeFe8b4jDuQ9KJFNDJwPQq5HuArWHst2+epp4hXlen1I+7XIHzITvP&#10;7/IMXnXWED3YfhqkQN39X8J9qY3xLbCJMQvaIbAqn0bLwXOHhFljZG5TvjvOhRC3PhMHpvGAGGOI&#10;i20B7dYTpRW22w3aVoJx5mIk55MAtFKCagPBuFU0FQJGK2hNrCI8pYGiMjpCK6V70hepFDingXrp&#10;eF5xDCyaBMsYC5QKycr6z1p1eiM1qAEoKD784AM8vngCJS0p1vNnz3F7c9OTzJHhuhu2vweZaEcu&#10;ERNThDHy5JpjhuRZsXJ0av23y6sFuVIQGGhoLcEYR7mt0DYNfve73+GPn/8HfvLjn+CXv/wr/Ne/&#10;+RtcPL5AkeeWYJIYKMIsIM+NT0o5hBA7gNsYJN7lFLWx49eYDrg35XPtnnQ4R1METvuUPKdemyJJ&#10;3KfQnhpju+t3/9l4jxcrNMe5tRBMPOUD4zVkag2bGl/hmhvGpimCpDimsP8DgEJbN3j+7Ev87Of/&#10;G4zWKNyeerstkWUZlouVUyhuB3voPM8B93uxXEBpDVACQ6yK72JTgjGBi4tH+Hq93lm3AXSESUqp&#10;Tl3eE+6E44cm1s+pdh0D9xljumfxe9l9xCypcZYiwkmtjTFwOXU+0vtr08XmBLYdW61xdXcPLnIw&#10;5ojplCUK9D4qSbw2kvcOfZEHl/briM9f2PyCzUk4glzl9yyqy28RogdAxHDe++v7PVRIfJDnOTab&#10;9WDfxjlLnonEe9SuPztymGD/4uNGWBJQSinevn2D6+trCCHAGUPjyBuyLNvJEaTA7dAESgFNI1Hk&#10;OTjPoJQc5P5Te+9UfJL6PfaH8feHa0wYl8Z+KZXT8PEKJRSL5RKnJ0u8//YFXr2/wocXH0GTBuuy&#10;RCMlvv7mNVSW4/p+a8mNoz3JofHkoTmJsfk2RY7T+zW9lxw7Jg3YR6q0j4QlFbP676CUdXFwqzTa&#10;zRaCUeScYVFkAAiqtoGSEoAjhkFj85JKg1JgWQjkWYZc2HEp29bmJLW24HD/LISCwYAwCgoKGA1K&#10;OKyYuERrgEZWaFuFVlp17yITIEqCMYKjIsMq546YU6FqFRotUWmNigANJZCGoJWWzLYQHEYDslYo&#10;GMHpUuAvn57h4w9OccxayO0tSFuCMEvKqkCwqQzWNfDgwTlUtsJ93WILgS+/fY+Xb6/BOAclADEa&#10;jVJYLJaghGC7tWOvKJa2/fIcPBMQQuD25g7v3r9zZ050kH/WCZ83Ni5SZ6/eX4V51jFi2alxE859&#10;f47qiVViEj77Xd5/GUtQrOzrN9fXuLq8xOMfPIGU2sXuNrcCvUu42J/X9WR9xmj8/l8/wy9+/gv8&#10;7a9/CcYyF9OpLq+rjTsZSuT8U6Q6qfgtJkmciu1jHx7nD9q23SEWGSPkxki+Ou6n8LyYkCGBYUhY&#10;kKqF2JdDTcUhYe4lfM4UietUTiG+zzDHE56vzQD42WabbbbZZpttttlmm2222WbrbQbAzzbbbLPN&#10;Nttss80222yzfU+bYiWPLQXEiP/urxleP6UkERdQh0V5Uwfz4d/CIrb4Hsbuzf4bCAHZ7k67a44p&#10;QqS+Z0oZLqUeN63IsF+pO27frrCVURBfUOXUr6A1lFTQBjCkBxen1BJTRAGx6k/qHqZUdmOygRBg&#10;6V6BBmyRugNVcpqBkgow6NQUCHUKUsZ0YujGg4MxBG0bo62Kggm/qy+isuooBBQWBKqNwdu3b/Ef&#10;n3+Oh2cPsFrkYBQdsNYrx/iiS69Wa2BB+kpKVPUWt+t7fPXiG7x7dw1jDLKMu+Jm0wFdPRwlVAzy&#10;bdUV87q/aw/QCwbpWAFuCiTiQQm+IDGAGO1eK1FEYwLAJCIAfwimiq+1b46M+xUyUAMfvJfQvpjf&#10;hMXau8UiPXjeAlX7Imk7amxRTUKhgGgQZkHwWqvIN/T3M1YQOJzXw+/GoOAayfnileu6OWos5JsY&#10;WyhKmVUaDRX6KKUQPIPR2gG4JAwAJnjXr0Zr8MwC3fNiAZELZLnA40cX+Pgvf4IPP/gADx+e4uRk&#10;hbOTYxS5AAeg2gaEEDxYrSArq+JCCIM2LRgoRM5xfHwGrTWqukKW5yCEo5USjFGIzComaffMUmls&#10;tluUZYnXb97gww8/DBSaFayICOmK3O1rBBkXXbt64G0t6+HccUV1tjBIo2klWgcWfv/+EpxzLJcr&#10;VFXVzYAOdK41FDS0Jnjz+i2uLq9R1w0Yo12BV9zHHrjvwQs6UB7MMguIq+vSjbce7MQIgYYDrBiD&#10;ZbFAxhmkMcgc6L2VEk3TgAsOzgWkkPaZmhoEFIwJGK0hVTtoqyzLwIX9rouHZ7h49BgnZw+xOjrC&#10;v//rH/Di+VdWpZlSW+DtnonCttluEZKdX3YcGwC2P/oCdd0BBcLiLq0VGOcQgrtiYA0p252iWA8K&#10;s/PZqjQZQ6C16uaxnyID0DKl3fwa+nYzQX5jIl+BSVCZ982LxRK3t7cot6UrZA8B97vzVzmfyRnD&#10;Ii9wfHSEzWaDRZ7h7OS4U3kXQuDB2SnqtkHZ1Dg5OQHlHEwICKPQNg3KsnLKvaQDyjRKQSrdEbv4&#10;YkfGGJRW9gndmuGfmFECCmqJESgJFOXdc8CMFgj658q4VTwTGbf/NhYsWtUV8iJDJjjW93cQWQZt&#10;CGQru3by/rYoCgghUJYljDbIihxcMKzXa5RlhaqswAXH8fEJLs5P8e7Nt/jDH34HQimUNiFsEw4r&#10;hwi53I0GrxLajRm/3k4UMw6UwICBwnBKKS9WprXgMAtE86BfOMWjMWUigiH90pQSvB8DU0q4MRnU&#10;VEycKlJPFU4OCjLRX9sShzBwwaxolSvM/y+//C/Yrtf47LPPsNlu0UJDw4VkPg4ZUTw7JBYe22/s&#10;FNI6xJqPpzzIogskdKRCiz6+IA4wFz5/WMS5QxhBgqLg0H06EiPGGOq67q7DGU8C+AdxfQAsnlJp&#10;jgucU/4spZYd9qslP/F+TQ0+H4PdxvaPg6LpbmzRARg7jnf9a8P9FkkW2yKKmwd7Fw9sDsd5XOCN&#10;PqangY/06s+EEjBYJVApGxCjIZsWRgEnx6co8hzbsoSULbQhEFmG2hOUEEtco41VfcuKDCIXXXxB&#10;7HADNEC02+7s2dftUxzv/96r4g73xUOyh35v3av/hYrE9qcZLRRPkXaE/T2mDjtct8cViOO1NwVI&#10;8nGDf90XV4efCa+bUkvkkfp7/IwhQU/qeb+PxYX1sfJkOIdpQr15H4AwfE+vvMx25uS+PMYhuaIp&#10;XzymbByr4nWvRf6oaxdtekKbiZxIyqftjLNgGqSU6Kb82vclaonX11QOKFYzDsG8owB/42OYuF08&#10;cVqQT3N+FARgYIkx3MfG/mVKCZQerlGWsGQYO+3m8fqYmhDTkc3ZtcQkcwSEhKBHExAj6sSe2K0l&#10;0N3cVMbNS5dfWSwyABpMcKhWuiXHkbQJgaIooJQC56wjqmJMQ0oNzj0JHgWP+qtfYwwMMXvnwRho&#10;JM7XNE2TIOmwYC9KKKRoIOsGDARPH38AozXev3+Pq+sbnJ9f4PbuDoRzoJUQggX7TBvTxyQ38fo4&#10;tffZyWsAe3KWKTVST1nn93YGnFGACvdvu6dgjOD2bo0//NtnePb8BX7z29/hb//21/jZp5/gww8+&#10;xKJY2Bwc5x2Q2697MQFKv9aQAelOPzYdARGdBtWm9pSpeOxQspDUnPH9FQOexsCzIYj0UD80yCsG&#10;1/XtNqXGnNpHxOtW7OfG8v7x/j3uM++zPVnTmOJxfG8DH+p+f/f2LZ48+QEuHj/Btq6hpcFms8bZ&#10;2Q9xfn6OFy9e2P35com2bdE0jQWSO+KLxWJhAaHOb+QsQ1mWaNsWR6sj5IsF6rJ0JHIMmgCGEoAS&#10;VE1tfZPu/ZSPL7XWYIQm95y+TeI5azqSy15RO243zrkF3AcKv901JkjRvst5SUioE+5/xkDQlFJL&#10;xmlMT6xIGWqp8P7yGkdHR8jyHHXbAo6gwRggy8TB+0CttR2/QU69y80OQOvWV0ipQFQQt6pgvaUm&#10;ST5GiY2h2rYdtLcn36CUom7qaG/CozMqm4sGdEdRNYjTneozJQGhgCe2dKrzX331NSi16tXEwK5n&#10;xmC73e7sAWOyqfBepJS2vRkf7AHiGH4qdk3lisbA8aGfCM9P4rxKao7vkF65JMJ2U4IoiabReP32&#10;CuWPnyIrNO43WygQVFKiVgSbUsGwzBGw7OZeetA3TZ6fpOZGKsY9hKws5Sf93O6uMbJmdMQ8bj7F&#10;e9+xGP4QwhIYDcosSR1ntCP3JI7EViqFRtsYqVXakkhoDaNtfla4fDDLBI6LApyhAzf3ZAzu/HFA&#10;Duxzz+i+UysNQw0kDOpGom4VWi0toQ8jyDOBZbGAoEAhCI4WAkpKlI1EowxKaVArWLIcY9BoBams&#10;mjgBAdEUqpHIqcGT8wV+/PQcH54WKMwWaEqoegOjDKApNAxqRbCVFDI7gylOsdYKNctwW2l88fIV&#10;WJZZn8wpDPVEo6wjSs2ZQJEX4IxCK4nTkwtc3lzj5cuXUFq7diY70fjUeDMjZA5jPnOMwPyQHFo3&#10;/50/tbEaS+aaKCUDQlvKiE2JaY23b95gebSEKApLCKg0DCyZV2q/bkmoNAgFiiJHVVa4vb3H3//P&#10;/4WffPRDXFycQ5AMTb3tOC1NcM67E7ePEEakahLi2GSM0N3/3p9hDIHqvq0OictiPzum7h7Gn/41&#10;//0xcX3q7HWMBDXMMafyOftqQsZIYuNYMyRM8O8N19wUKd1ss80222yzzTbbbLPNNttss/252gyA&#10;n2222WabbbbZZpttttlm+//BUgXEqSKlKVD0vmvHh8tjxTxTRdyHqJuN3fshRSVTincp9ZZDitkP&#10;Bf146wobEvftgVJa60751II/bMEwjIGZuG6qPeOipjF1nqk+jdtx9/0OiEJtMU4PcKCwwDeFEMBN&#10;yLAdYnKEWBW4V4chrvCMoq5rPHv+HHmRg3OG95fv8fjhQxTHR1BKdkrcIQi+V0ei2JYlttsSf/ri&#10;C3z99QtopZxi9VA5uitwiPrbA7NTBcZxcWyqfeN+SBUSjKmepMZvWGzZjYdE302pDOxTJZlU0sUu&#10;MQNNqA6kCoPG2ie48qCQLFm8YTB5r/v6IBx3U/PWWwe0ATqihHhuWzC2cgWYrljM3a/0CgswMMKC&#10;5DUAyiiKIsdqUeDkeIXTBw9wcnyKpx88xY9/8hGePn2MswfHWOSZ1Tshrsi/rtBqg6auoLUBNRQP&#10;z89wc7eFhgXYN1oCCri9u8F6vQUXApxzB17u+8++1itJbLdbbDYbPHnyBMvl0gK+27Ybb17RTjt1&#10;Vcb4jnLQZrPBdrvFYrGCEGJHpcwE804p1SlkEUK699d1DeV8pDEGbdugbRWUVDg6PkaeZ53y0sDX&#10;Biq+/rm8yh5gFc99cWyo+pmam8YY3N/d2ftlHHVVd4QAoASccShlC4iFEO4+rZqVdkrshAJHx8c4&#10;OTnG48dPcHZ2hkxQ5IKhlQovv3mN3//+DV589Rx5ztA0FQhhjkwBA+CKL1QaArD0YNza4l4CxizA&#10;3YI6lR2fRoN4RS7GkOd5179h8VxqvUsDsMnomjy2Xh0yX+Nrxkqw/npZloExjru72+57+mJesrOu&#10;hPexWCzwox/9CGdnZ/j8T19CcNatT5RSZEWOsiw7VfQYXGtVhMpunbF936Kua7sSRiBcCwxhiBWc&#10;vXHOoY1Bq+Sgr+M1IgYu+qK7LMt6QLAxoBRotnYOscUCWmtsyxL13S2KxQpFvoTW0s0V2fW/L+j1&#10;7auUdD7QqniePjjF2YMHuLu7x9/9j79DWZbWL7rPWj+5Xw3p+8RVcewYx54hEDhZAE7oznzprpVQ&#10;/PW+Ko41U0DS2o2T+Fnje0qq2gbFk/EaGhd/p9prsM4T3V2LOrX7jqiCEGzKEn//938PITjW6zWU&#10;VgCzoDZjyEDZKrz+WLwex216ohsH8QR6sp9wPUopFu/uETCqKp0i8Ir7II4JKHUKYJyjqqoOXGMi&#10;QPiYenasnjcWe6Ti8TDWOHS/kQItxTGjByrF150C2afWwRD4Pubfx9Rd9+0rbNhOkuvB2Oc4t0DJ&#10;66srLJdLwBg0TYOsWCArCkilrYIdZR1pDLSBdkRYFlRJcX5+jmKxgJQKlDFoowCjYQjpQJRT69WU&#10;4vq434vHrCU2CNeqVH3xFLlCGLulAHuxz4rH8tjYS5Gtpe7Lx4XhmPTfr5SGUhZ8JITY8W3xtTwR&#10;BXHvkRGR1RiIJ3x2P+a/a84k9s8hoCrcc6Xac2xcTO2x4/aaKuSfItAYcbRJEBCFI9nrg8pBbBSr&#10;G2pjdoBrg3tLt2Z37Y4AxyY2hvtFSt1bPeHKdO6hV2NFQNY3raQ5BK8EIOAO0L0br+wjjJvaF08C&#10;8juCN/v1Wmmneo+AOM4MGrVTgDd9pO1JSTz5V0gCqbRKzvk+J4YImG8C4rmesM7nPHpQWui/dETU&#10;RzoiFU92iK6fXPDhYNaMcyjVWGVRxsGoAOMGjFoVeMEYOKeW9FBrKN3CGAFKhVNNt0A5wmhPvoAe&#10;vGr3N2RvTDkg+HIxoQnzAw74ZIgBo8yBVO3zGm2fRyqNqq6x3mzwb599hpOTBzh5cIK3b97h7bt3&#10;4HkOnmfIlAQjgJJ1Nwd4CGQBoLSy7RfHrOjB8gT9PYDsWR8I3HNZoBI6cHlPutL5G5eNIGADQjM4&#10;0jXB7X48yxcwxmC9LfHsq6/w9Yuv8MHTJ/ibX/01/uqXv8TTH36ExfExCLgb1wZaGUvuid7XaO3J&#10;rqx/oIQBIKCEgYLa93N0fTBG1EGI6cZemKnfIAAAIABJREFUHIfFhKjfJWd7KGlsai2O96qeBKB/&#10;X9CHMEngeXKMRsCr+Nn8XnGMAGHKJ6TykylQfZgrjV/f144dCRAxyPIMSiu8fv0KH3z4AbaVwnZb&#10;QnABwQXqqoYQAsKBo+u67sGl6HOuWZaBKoIaBI1UyLglJF2uljg5OcFl3UAp2e0tpJS4X68HgP0B&#10;EVCw5hHnw7RvGzdPCCWJRc8CCblTTCcYxuZ+X+zz/SFRqg6IK8L52F3Zxx5K2RxUMlb2RIRmL/lD&#10;CGL2BKqWoA+dj9NGo9UKVdPAEO9fNQhh6dhrYr/iYzqfb+rWWwpHUOmJQAgIsbnJMG7p1jZH0Gfb&#10;0Pp+GhCuhorqIXEEYwzb7RZ1ZX0v5QwEgFTS+Zee8JRS69tpoHQf5597Ij09WNctkF8CsCQnVV0j&#10;J/YZm6axxIRCdGSjMamFJ5Hx660EUJZll4ex4HsyiO3jto5j0ynQd6xSHH4+JiiKc2hTvpIQAqkk&#10;1us1iF5gtXqA9abB3aZBRjnutyW0UTBguL0v0WoDw0w3R2MfFJ4zjv0tdeYXA2YPyUGF1xnu5T1D&#10;X39+ReHXZEtaydy6qlTVEcqFOZhBftaNZQKyl6S8m7cEgLHxiB2bfe7X7h0ptAHKpgVjFJxxaGhw&#10;QqBdbnBZ5GDE0lkTSmGMQqsVmqaGrBtkvCfkpaYngDOO7MqghZQKrZKAUZDSjVlKQRnBQggUXEBw&#10;gBOCPMugNbCpGtxsKmwlYDiHNJZgttWANu4sgBgIzsCJwaKgeHS2wgePFjg/BjJSA20JY2oQo6HB&#10;UEoKUKAFA1+d4y8//SXu6xrX794AxRLXV1e420qIrAAIBaEcR8cnKFZL3N7c9OdnjEIbBa0NHj9+&#10;DEIIvvzTl1Da7wUZnBPs2mNf7HAo6cLYHnKUWCtxnhcS9fh8WUxo159V6W4PoLVdp5SWMBq4u7vD&#10;zfUNTi8eguc21raE2mliG+PIvIgiEML5qJLg3//4Bf75N7/F//Xf/k8w0hMBw407H5uS6HnD+Kb3&#10;A+nn39duKdKoGMQdK76n4qD4vGNMqT7OC2ujQUGT57ohGH4s74aRc9y4z2OCoak4dWxdCJ8pJONL&#10;5Vdm9ffZZpttttlmm2222WabbbbZZhvaDICfbbbZZpttttlmm2222Wb7T9g+de/wfYeqAh7yPf61&#10;fUDyMbDtWAF3XDC++72kK7qK1S6N0aNF9PHhdure9wHcp65NJhRKp9rNF4X616W0isD9e9319H5C&#10;gqmD73GFXRzc3/HnBgUKgCsQsUXMVVOCEmaL5TVcnzmldx2ovmN4CK+j749BQpTbwuOqrvEfn/8R&#10;N7e3ePqDp5C6xaJYdAqwWqugiM4D4BkY41Aa2Kw3eP/+Ev/+7/+OP/3xC7RV5VSPjSvEZjvfb7xy&#10;zQSYKQXIjMcdsAucSgHdw2vHhRmpIikPyOwLvmxbp4BWKWXbeKwc6nvCt4/d/5hKTAwsiAsxwuvE&#10;CoEplV8CMjpmQzBM6nt84ehYUV9YCBcCuwB0INOwMNkXTMHAFpxLW2gkCgHKKQTN7Fyntpjx4uIC&#10;Zw/OsCgKHK0WeHByhMePLvD40QXOzh5itVogyzkEJzCqha5K3K3XqKoSUmpoDTR1i21ZomlavL++&#10;Q11XKIoMGhyb7Rp12+Du9hYfPH2K84eneP266cDuADqltnCO+0KhPM8HYM6+P9CBIxgTvaq6sQW+&#10;/n/GKIrFCm3bJhVQtLYgtRD87guETk9PUZYlmroezIc8z1HktqjKFxkTSgJgBBkULoYkCn5M+OsQ&#10;sqvMEc53q66jcH5+jr/667/CYrEEcUB/KW0hYFVVqOsKJyenFrQvrfq6EBmKReGKDC3oI8sYYACp&#10;FN69fYsvv/wc5foe23KLTSXtswnmFBKtGo9d5/pC1RBgXBRFp4qmjbS+rtVOVUuAUY6iWECp1hYO&#10;uqJMo5UrSGa2gDxQrA6BbKn5Hc6DKTAuYJKA96kYxn8uXAzjIrnUtRaLBdq2RdvKne9NAWp7pSqN&#10;8/MznJ6e2mLlPAejDFVVAQBaJdE6sKRfo+vaKsfJtu2K+bTuSRZ8YWA3X4zu1Mh6tbKe/METKXDG&#10;oJwiDQKf7ZWKxhT5wrkZFvnVdQ3jVTalxNnpKc7OznB8tELd1BAkc/O/hRAClDFUdQUhmFOy0pBK&#10;oq5r3N3fIs9zLBaLTpW+KHIQQvBP//gPuL21xAPMARf9/dg4gPRK4on1ZAD8joABh8QsPAAx6Gi9&#10;To1jSxJjdvzE1No+tU6GSjkpMMlYDJWKVcNrDdQgKWCg4LBR0GEh+ABkGMb9rPNVAMAo60guDCEQ&#10;gqGstmgaZgEdGqAdwY9dWfub1A7U5irALTIExpBOJSxcB4H9KvZhHBnO+kP2El2bkr4Ppt4ffm+s&#10;YhcrIHnwrZ9zUkpoqZJq2eHP0Md4wEJMeDAFQE/F4eNK8aRbh+OxbZ+v3/eNkY6EZDD7AJ5Te46x&#10;Pj5kn9X5sqBoOwW43vk+QizwxY2ci4sLbMst7u7vkS2WWG+2FjiS5X4lAkCgvZKZ6cecyAsILhzw&#10;hEIqbecDGVcWmwIyT8XS4fwg0dj16IoQ2ODftwuIMzvkD6G/S/VPytcN9lkjCvD+55j6YzyH4rbx&#10;sZIxJgl+J4SABD6MRsru4bpASABcTqiS7SMgOHSPk9pHJ+OH75A7mVJ8DOdoHCf7eTwG5hwDusUk&#10;cyQE9jnwDhJ9poN70AEYb6wI3/9nSWKCZwQ69WYTgN89ijAEZRDQPpY/AKjpr08cCR/2xIiDNR1m&#10;AGLpMeAGdGSfPDUmUv0+RRTXAcK7vAi6tVUnCHe61dT0cdQgnmXheulb20yMP9O9z//eAVODdcUY&#10;EqwvuiPnCImDQGi3/x60uwMlQ1vFR+P2xtAGUitUdQ0QA6YUCGEQgsNAIhMCgglQzwhgtLu/FoQq&#10;UMJBwBxZiIrA7xqt1NCMgSg6CeZN9l+gvt61H3PKu17915EH2c9TwBAobbCtG5BqC7Yo8ObyPcqm&#10;Rr5a4Jw/xv16jXxRgBEGJTJs1tLmaGAA5u9BW1KmoH39fKBBhNSDauGAeCZN+hPObcABzweeAT0B&#10;l3bPxJz+ak+05t8vRObGjfXF1OUPyrqC0Qp/+uprfP3tt/h//+U3+NnPf45f/epX+OhHf4Gzs3Nw&#10;xmGURk0MJCzhgwde0YBQAC5/ZQkd+vEeEo6Mr6dpH54iB516/xiJ61jebCz+Sedk9bDNwTAExe/6&#10;/hR5bZiDDfcIMaArJiuaIhQay8HH4KxQIdr/TBFKxc8QX8d+XoNxivv1LTabNY6WS5RlBcYz3N1v&#10;sFpqPHjwANvNBpdXV1BKWcV3xsA56767rioYpVGIAjzL0NQ1pFLI8gJnZw9RVw1ub24ADMku43YM&#10;QbY78ScsIJx0pDG7MXJHTuEWF0/coI2GNmon/xSux3EcEMdqXb841OLYOUqKPCYmIwpjfw+6Z24+&#10;myCGzPLckvkpibppIaXu1dF9viwiXB3N8wI7MSbnHFIrGAc6t2SRdj3olafNkNjBMvdASQ1KfVsC&#10;spVJwmffn0IIrNdrG4MyBubnmdEdaa5fFyklMC5P5okHTLfnIB0pAokS4SqIj7UjTTAE2FYVFkXR&#10;EXoqrS3xSTSX+zloAad+Hkv/Gc5t2pjRQUwengWk9iBjIPbUOhiTvA3ixugMMcyZ+nWo280TgBEK&#10;1UpUssFqsUDdAutKg1ODbV2DZwRgHDf3t5Z0BgaU9DFIrI4d9284ng8B5E/ZGMB/x6e5syXt1mgd&#10;nVOCBLFCh5YmGBKE2veEa/RBpL2UWvVsYsnShv7Z7x18X1lfJ7Vy54gEjNjfq6YFIxZsTt0Zl2wb&#10;SPe6oRQUBKwjLLIxtnZneK1UHbkrZRyUMRBukHOGgjGsMo6CM2ScgTMCJSVu7ze43VTYSIPaAJRK&#10;F+/Y+Elpux/hjEAQg+OC4fHJEk8eLHCcG2Rtg7ZuIAQBoQxM5FAtIDVQSwLFVnj6o5/ipgG+fXcL&#10;w5bYlgp//PIbgADKKDDKkC+PcHp2jqubK9RN250VEgpwwbEqCiwWC/zxiy/QNvbwhjLR+/doPd43&#10;n1LnVmMxaEyy8V3iDX8O6K/LmD0zDc+9PJEp4EndhmsLZQSqbfH+8hLF0QpLxuy+WylQTi0BQugX&#10;qF3rGAzAbe5aaY0sz1CWJX77+8/wySef4sc//ACUMBDCoYwjooGLhTzxCHWE0qADkiD7SGRwJjCm&#10;Ej8Wq6Vin3i/vS++S4HpJ8/hGe1JbrQZzd2ncqJTZORj+eSxHONYrgbRepwC9KfA/4f40tlmm222&#10;2WabbbbZZpttttlm+3OzGQA/22yzzTbbbLPNNttss832Pe0QBff4YD4FDjmkQDxULogBoGMA+FgN&#10;O1Yv3WWjH1dxHysWSN1DWJg3pcaVVARLgPBDGyuC99eLCwDjzw5VRE1XSBK2ByUUxitFK90Dg/bc&#10;V0rlbB8wMVaN74oqu4/44p2gcN0X3rq/eiA/tRJTrjCHBYXTQTG17hWwDXQH3CCUQnvVMC8MFAG3&#10;PfijkQpffPkcXzx7Dk4t2J0xirOzUxQOwGnVG3u1Av/MrZQoywpv3r3DF8+e4ctnz3F/f+/a2IAL&#10;3ilyxQqG4Zjy/04p4IV9OcXMH47vQ5UXU0W53uLxTghLFr+Hc2SqUHWscH9qLvj3+ELHKXWslI0V&#10;rdj70YMx273PF2inAA6B8qlXP+3BRDGAf7fYY9hOJgn+MTBQ2iqGMN4rdGdFBiYEMs4gGAVjFEJw&#10;nF+cYrlcYJEv8PjiEY6OjrBcFjg/P8eiWEBwhpPjIxytFuAOzA1m1ZbbusR2XWN9d4v3b97i/eUl&#10;qkaCUAGAYVNWuL27xWa9wfXVHYpihU8++Smub+1rrbRgZ8YZNtttp6o35lvDcRwX7YQ+276fdqDK&#10;LMsGAHbhlObbtu1AhXF/K61R1SUoI8hpBi4sINsre9V13QGH/fWbpoJsDbS2KtueqMKQXg3Rz43d&#10;AmEzUMomxHSA3hhADKADQTZNg8vLK2TZGtwpbHPOkeU5FssFKCFghHYF+8QpLjdVifV2g025RdM0&#10;KMsSm/UGm+0GjFGsFjnyPMPqaIXjSqKqaxCtQJgFrjdNi0ZLpxCrh6AhpybWtq29Z2OLfT94+gGO&#10;jo+dErUApRT39/doZQtjNJSStlSbMAiRgxDqChoBwBOB6K4txgABQz/RK9AP3YeBMXTHX8V+cOhX&#10;0BPbuAtOgRD9PK/KMhinJgDs7ILW8rzA2ekDvHr1CufnDyEEx/16jdVqBdW2kFJCaY26bawKnRDd&#10;uLRtbUAMXJsa97ru2suTslAH1PTA2mDSdeQqnPNujGtXTKyV7gru/XiMwR56RBU3VJNrWgkYgwfH&#10;J3hwcoK6KgFi3PhlWK2OsFysUCwXqOsKVV3aeeEkQom2qmZlWaIsKxRF0cUrq+US337zAl8/fwat&#10;bOEjYwzaA6HN/jUg9iuR9OTo2hjGtpZEx6lgMdveUnlSjyHouR9vemc8dgADpEmEOhB/UBgf+o2p&#10;9TIG10y1RRyjEUJcm/r+VfBKqh7oDFjgKAniAWNgQQZSom0a65scWQPlDE3dQLa2CJhzBsF5V+zr&#10;Yz+lAtImFxOGBCnGqfzGiptjMUh6PvqYcjjX43gnjsum4u3QN4Q+04P0w+LXVPGnJxXx/RaTI6Vi&#10;lbFxnip8HVOw2onJkQJbp78j/J6QSCGMh1KkDlPx2c783LMnHQMLx3vHfcC0VGw8iFkcEKCqKiip&#10;kIkMNze3oIRCa4P3V9d2b0GdMh9jjmAnLP61RdvbbQlCGbTqfUPbWqAfMen+GgOI7It7+zbRGIIi&#10;QpCS2YlTUwCzmIRmLDYf86G7sbaZ7JcUccfU2A/3UpZQxaTVeRPEeDtF7ehVT8M9pf/eGJgXFnd/&#10;1/xK6rWeWIKO7vUO2e9MgadTe714zoyp26VAO/CEcyOkADQxbr3S+5AEarwgPnVv/ffDgXX0JLne&#10;WD5qCsiQygWlrjdKVohdMJVX4xy733h+j635ofpsao0Ym1+9yrsJfg93qbv3Ywgg2xYMxBKu+Vgn&#10;Ir4c8/P7yBH7+xtTvk6vR91nPFAQPVGPUgpN0yDPRQdg9MqvlHLrr13cIoSwvlkDlDJQxnuAD3bz&#10;D/4ePZmXJ9wYy9ENxrge89cWsBaOC6WUA7HTrt1pWWK5rLFcrlAUBZarFcSygCEEsmnRaKCSDYTI&#10;nCL1UO05zHGEfmyseb0icorcNJ4PHaGIVOlYOhxk0ZrXz3kDSq2SJyUEIrdkfk1bQ2uF7WaLZ8+e&#10;4/Xr1/jtv/wLPv30U/z1L/8Kv/rrX+LoaIWMU1BD0Ei79pGADMZAg1IGj3fSRoNS7lRK5d68VCpO&#10;CkHzcW4nNWfHCEhScUvs/wb9hV0gacrvT+VkUyRCqRgkjrXiZ5oi7wxViWOClfh5U3FHmF+ZWudS&#10;cbvPXWitQRjFu8v3+NnPf4H7beXIHSzwmjQuR9Q0oIxCwYAJPpjjjAaxuTGOmM7+viwKnD54gM39&#10;Gsrozs+EIPQUqWb4bP5ep9o6NVfj91LKur1T0zTd9/hrHxKbEEIcWDi910zlhuNYfGfcBCRLPg8h&#10;hEBR5F1eA9gAaDpfnVLNnTxbisaCUi6e4hwAhVbGgXoplNKQUjmSg56QMSQajNf6sXymz/PVdY31&#10;+n6wl4vB5/HPeMyG8WpqPxS3r13jclAMia+M1kBAmBeu0bFvCc8kCCGD3Fo8d+NztRThaDxOwnUx&#10;jrv3+aDdtXfoG30uqJUS0uULru42gM6gCQMogdRAWSk7DgTv22jkDDAmah17vp21fSK2mYo9B/PL&#10;PWFMumXnvR7sszPBLQGl8fGC7gjAetKoIJeOwwi7Dsl/hHNDdX6doGolWiWhhAJnFIxa0k3OOCjP&#10;QLQDxBMLdve5OK9kXTctQAikMjCEARRQjkhLMIpCZFhmAqtFAaJaaKNRNxrrzRbrqkapDSQl0JoA&#10;hEJp04HrM8qRC46CEzwoBB4eF3hyUuBIGAjdgmkDJSUaMGjG0EigUgq1MrjeGtyrLZ7/2x/x7bsr&#10;fPrzT7EUOb769hWub7fgeQbCBLJiidXxEdbbNe7u7jpfl+c5hBDI8xybbYlXr/6Ad5eXgGsHQvTO&#10;XEjF/ilChn1g4TFi+ingcrrPSefXfO7Hk46EpHOe7NbHsH6P0OWYOcP93R1urq7AOUcusm4c7RKT&#10;+jbpr+HPIyilePbsOX7zm9/hyaPHKDLm5jUBYxykI+jR8HxaYb72P2NjOaax3OwYgXzKZ46RjMTr&#10;qg5ieIzs8+Mz3rH8YKzSPlbHEJ93jT1z6jnj89VwDxLHpN+lhmS22WabbbbZZpttttlmm2222f4c&#10;bAbAzzbbbLPNNttss80222yzfU+bAlqHh5pDNcY0QBSYPqA3IwproaWKYwYF1QnlMn/t8Oe+IpX4&#10;vuJnOvQzqXtIfTYuZphifx9rj/QBcc9m7wG2tn3MoGDRg62IAzrta5+4aGpMZTsu1O/aj5BB7UGP&#10;XycDwJhHKmkHhmKMB8WEtnjNPp59ppiZvy88B/SA2J8kVcuVUiBG4fW79/jy+VcAYygWS2itwTm1&#10;RXJOrZMzBukUZwXnMLAFLI1UuL65xYuX3+DFyxe4urwcKA2mxrFvSx0UPuS5VZOUThF4aj7GYIkx&#10;UNy+Pp0CKKUK1LzFahKpMTwG3JgCJexTPqBO/WYfCCRsd+JASynVXK9ssaN41F0MOzUz4bMN5/EQ&#10;HNg/s0mCc2xxkBr0pVIKlFEQd188450SfFHkWCwyHK9WODs7xdnpAzy6OMfjx49wenqM5SLHMltg&#10;tVo5xQ0KRnsVNC9+U9cl2rbBplzj/dUlLq9vcH+/xtXlNcptCak1GqnRSqAsG7x7d4mysoBqYgiO&#10;jo7xsfkYXz9/jqZVODs/w/vrK5RVhVa20FqBECDLCrRtuwMADBXRxwAUdvzTgc9RTs09BJT7v3sA&#10;VDjGlFJolQVgFkUBAMjzDItF4QDZenAPvmhYSgWlDdpG2mLDLIPWqgOJx+aLjuN50LbtAGDmARfh&#10;vA3B8u/fv7eAeDgAgMiQF4UrirKK216Z2d9/27ZolQLjHErJruiOUoIsEwBcIbgyABiKrIBg1hc3&#10;TQtKaxhUrk0NlAP2+mfx4Hf7mgVof/Dhhx1ZwGazdX11BGMU6rqGEAJS8m4u+EL00P8xxjtft2+d&#10;HgMZTa2RY2vzmL8IfhvUk3nwuHKFtr6gnDHuQPRpX5VlAlIprI6OsFqtcHV1jbaVYEKAU9uuVVVa&#10;kgPXlh0IFoCWCkpJbDYbR7Bhx1nbtnacEgLCKDQcCJfbgl8vCmWwSwrkVaetMiJAHNgnHI9KqW4d&#10;CtuyJ/kAMvc5ACjrEoRzLBYFKAGE4BCZQJbl0I5oh7K+eHqxWFjwviuCZ1IiB5AXBeq6xrYsITjH&#10;44tH2Kzv8U//+A/QRkNwDkYooI27f9oFEaYDQe0nGMJEUf0o4JlYlUzqlFAtQHyoaOpjlBiwt1M4&#10;H6wNqe8bUwtKKfjG4PcxoOkYgHbQBrDrA2MUhDBQQu06RKwin58L/jvqukbbKhAuYFxMppV2yk8A&#10;UQacMmQLDiGYVV7lAkYb1G1r12N48JHulN12STDoAEzT/V07tb6JuGbfnDdREWlKBdMjMsLXD1WD&#10;T4FBrFq1RNM0PcgHZKAyHK+X4XOHa16s3pwi60rt3b6L37TKvHSwV+tUESNil5TSt7/PEOD/XXz4&#10;mOpiCvweP/Oha0S4L9op8FfKPbfp4nUpFZpWglDm9iSqKwpXyivOW0ViQqzq2Gp5DMY5qMkgVQtZ&#10;V3ZdxW57xc8dg6biWKNvAwT9TzswVv+cVvEy5SdjFVxCxpXpDy2oD/st7tNYUSxV9D+mlhuONT/2&#10;PfmL76+Ukny8lnliGx9bxvM0nk8+lpkC5n3XXMsYYDL0A2P9MKUGPraeHRIDTfnRnTUmVDSP1OER&#10;KWwCu8QCodKv/3i8ho6pE4dAMRNkP0KSG3KAAuaY30kRhKTUZ5Nt43y6CdR8vYJpGpw+TmIXAs8O&#10;zasl5+jUXDXDz3ZtDnSAEjgFYKW02+vKverVZgB2Hok9SEhoOFRjnO4rWGCbyyN1a7Y2MFKDFRQM&#10;lnRBtQ2YcIrEzl8obaANAed2n0Rg1zVlDKgjQNTRmAtVlseI+kZ9I0mPN22MVTqOSHMsKZB2xEQE&#10;TVXj7vYGjFEcHR25/INClgk8vDhHvd7ilhjU5f0uONt4BVxqwXE6yNtgd63xuRYK128xWQIZyc9Q&#10;2hFfDNuj35GkyDPtGLcAvqPVCqvVCoJz3N3fo25qrO/vwQhF07bYbiu0rcbd3T/j888/x29//1v8&#10;9a9+iY8//hhPLp5guSgsiE4TNC6XxgWFgbKq79QB4pl9bZgrCtciMxi7UySnY/0+Fe+Ea2AMup3y&#10;0WG8F/rXVK58zL/syztPkXDGPjLes8Tg/DgmjF8bW3fGgLupWDDVTh05BQw2mw2atsVytcDt/RpN&#10;VUIZjW2lUZYlRCawXC6R5Tm00djcr1HXtcu7FciYVTBvmsbupSmFrBusVkfQyuDu9h7bukSeFzBG&#10;J8lM4hg1BhSP5W8H6zymzwa6Pf4eEoEwT0lI1Hamn6tT5ygxaXGY0xvETegJtDxRZVEUjhzRxlSb&#10;bQlKPamL7vZe4X5nigjYx3I+76a1hhA5FqsVCJjbR5ouh9KPLwsk72JRCqcmTAbnXMaprVNiiXwJ&#10;659FaYX79Z09RwnykaF+9xj5RbzmhnFUCrQYfs4CQhWKIu/y2IzRrv9TufYUCcagPxndIbDw8fLY&#10;eJpSLw5zIuFnwzESEmWE7R76gG4uYOgDOOeQSqJRDUTG8eLNW2zWOSAKEA7crLdoYexZkAfAGoJ4&#10;CO0QAkbnK6N5kwMBr4cQEQ/iTtNHQjQ4o4vJV2xMaYmZjQGU9MSc9gKWvNV0ZJeHnP2OkcrFfW2M&#10;sTlHAFJrG3eBoJIKXGurzm4cuaEGCBNQRkNLDQaAKNXtEbRsUbd+32aV25kjqBCUgEHb9KYxKKsS&#10;RkkYqaCUgQRFQzlqtNCgACXQhEAZA60Ucs4hGEHBKB6uCjw+ybDIDDJagRsNolrA5TOMVlBMoFIE&#10;95Lj8r7Ct9cV3qwNtvoGZ48fQhyd4vr2Dl+9eI3GEMAwZDyDyHNst1u0bQ3GOLSGy8dzMCZwe3uH&#10;b7/5tmtPxhhI7OvDOep8YGoPPJVvGiMWGwNuH0b+o2HMMAenEwDpkGwl9nWW6MTuAS8vL5HnOdjp&#10;KbIsB3Hj1RISDfcNJIi9hRBd7F2VNf7xn/4ZP/v0U/ziZ5/CkBYgKvI9fp724PeQCPf7WExqakZI&#10;ssf24qnzjHB/J4TYyQPF1ydhrtmM+6ExkP7YeEgB5ndI9o3pzubs3+N9rEmC3cP7930YrgNxPmgG&#10;wM8222yzzTbbbLPNNttss802m7UZAD/bbLPNNttss80222yzzfY9baqQfaoQOC7IOwToMAYSGVO8&#10;jIupQ4uVNQ4p9khde99nY7DJ1LVTBXpjCvJjYKyp+9zbh117enV1BUCDcQoiA9A5TAfeHVPzGjvk&#10;92CMlILlsD/GCw7GwNse6OwLlH2Rs1YOuG/04PDdPcqwQhdwBU+0K6TwB+3KAUc35Rqf//GPuLm7&#10;xcOHFzg6PgbnFIy54p62Rds2yDIBngmrxuxAkXXTYr0p8e2r13j+/Ct8880raK2xKApIBwYbV6+k&#10;4NQqEHnFZyllB+YNgb1hYcmU8mNqXk3NlbG5OFo8g11F2imV0d35PgTX7LPUuKORwlNfPIek7xlT&#10;cbOgpt2/2WHkK3D2+y5fcBjPnbB4M5z7vuCvbZtOedK3L+fMFvVzhoJzHB2tcHJyguVyifOzM3z0&#10;wSM8ujjD8dEK52enOFotsVgW4ASAVtDSgnla2WJb1qjqCnCF8lJpNE2L27tblGWJ69srXF5e42a9&#10;QV1LSAnUlcSm3GJTlqgrCa1d4VE0KK62AAAgAElEQVSWQRtblP/w4UM8fHiOH//FR8iLhU3EZQJc&#10;CLRNi/VmjZPjk0EBZQgwS5GWhH7bFz+GRY5aazv2AsXdEEwf9jNjDFVVoaoqiNwCjMMxfXNzA6U0&#10;To53x5AvQAIUaG7B73XboG0bSKkGBZspRfsYxK91D/72QOpYMTDLMqxWKxwfP3BFrPY+WjfnGfPg&#10;Zw/W02jaCu3/x96bNktyXFeCx5dYcn1LPVQBBECA7CYptii1NU3dPYvZ2Hydnz3TMptRtyS2OE1R&#10;3FAoAIUqVNVbMzNWX+aDL+Hh6ZGvyOE3xTWDod6WEeHhfu/16/ec0xmAfWEbiaEAKAEhDFGA7Dqj&#10;big6O6YUnBklHMaNvymKBQhlqKoKQvR+XcXrwYEencJLUeTgnGK9XuC77956sJ2Z68QCxMfNe6Eq&#10;WgpEekod9o8BtU81nI0/awosMBCysEAN0pAZUCglvC8eYvV4DkspcX93B601vv/ZZ1BKoW1bLJdL&#10;SBB0nVljTdP4ub1arVCUJfq2Q1OZn5lmyh5KSgDcjpuNiYyBOJVKqyDpSWZs7ETgq4UQg++BAcEg&#10;Aq6GoNqQHCRWeQzfoRACyHMQO0fyrADPc/CMo2pr7HYPaLsO7IEDMApBjoyiqio/DzjnyKwa0PnZ&#10;FmVR4O/+7h9xfX1tQdlIAifSSmF/PqOUQkMdxUxKKbQakEFH4Ax1DExxgLLUvPN+hDGj4DYRc1Kx&#10;NwUGCZvVU6DheI2UeQ5YH+VUxHzMpxRt23rwpwH6SigtIUQHEAWeGZIOynJQYlWvODeKX1BeRbFX&#10;vScHUtAQwoAVOMn85zqgB2UGPAycBrY7ldhH370eE0OM8rFgvEb+hZDR2MegTadK5fJfRl0z+jgf&#10;C1Xt3d8Mc1kf5cZxU3PYIDoFOHA5s/Nvk2RU0dp5TGU7tFB5WGtMNk6HxDKPKWWF+eUpkO/RWolU&#10;UeOY8j773BSozV0ryzjyLAOhxCv0dm0LISUo4yjLEpwz1HV1dP9m3Zh5/vTpU1xeXWFV5ugqgDJD&#10;XiK6zpKEHPuy0MeG/3bPGIK3g6c6ImQZz3MgBS4N92/jNZX2GVNN34/tmcNnTJF3pFTRpuZNCoga&#10;r1P/HqLcwPmx1H3G+/R4Dbi1GI/XH2Nxc/vUnivVgD6l6hv7/tS4TQEIU/cQ+5mpHJe6+03k8fG/&#10;/fuJAEZxnhYDLKdUiUOiMjcKygLI6ImcMOXzYjDfY3N7CqAfvBwY+LBfmZ6gLzWOp0Hk0yC4eD6k&#10;QPv+70hwHxonSej8943MIwiIVc4VVqGbngDbhmqtw16b0vFcdvmlGXs68mOpcRnnXzZ2WuVTyigo&#10;MwB3IwYf3o9R/CVEQecFoA05SdcLLECQ5SW0JmjbDoAhPcQolqbnYrgPjfeDU7XESYB8BEINyfI0&#10;7PhooD5UBmimgG3fIV8uUOQZWJ7jcrPFIud4uLtB33fR/Wqfg8XzO6xTpFTMU8+tyen4cOxjgtik&#10;j9e6lBKcUywXC6zXayyXS3DKcHNrSPkAYmIu5+iFQi8kukODQ9Pi3d09fvE/foUffP4Z/uf/+B/x&#10;+ec/xEcffQ9FsUDBuAGlamlUcpUw9SMLpWSUjmJmGMfjWJoix5haqykA82P721Refxzjh/s8riOr&#10;ydpz+E7i55yqk8WxNI4vcS3E1dLGz4SjPG9q/KbyuPchMYnzxJD0TfYC9/f3+OKLL/DJp59C9B3e&#10;vrvG1dWVISQEwfn5OcqyRN3UqKsKXdd5UkTGGKge8mtmCQuLYgFOKTjL8LDbAQ/ufR376FQN0D2r&#10;2xe433UkhmpiHzhVh6SUjfIS99mp/V5ITCGlGudfE/Xq1Nx29azYh/j3aAv/Dvzo6hBlWaIoFui6&#10;DofDAUoa8LaUClKaWEEoHRHbxbGNJPIIRx6bZRm22y1W2y04y6CUmZ9VVYNSiuVyCUoJ+r4LAOuw&#10;ivDD+I+eRWvAuGFPhpDnOfq+x6Gq/H5xIJqazhvi3MMD/CPF9NRedPxuzLi2bXtUH4jnUFy/Se0T&#10;jom00vu19yGYTuU4oV9xvsDl0/79uhwJQC+EqStQNtonjc8kiFGB5wx1D9wfOrB8BSklHuo7dEqj&#10;FRqUCHBLiuH2QXH8CvcT41hAJs8+p0i7TxHjPHaGQwnxIHgEZwau5ub8hBfOVrCEzAJKApTRR86e&#10;yMmaWQogmyQnDs5cYAkseqHQQ4MzgpwTECoBbYH8mkArQzJEMHBVKU0MIacnAdUglmiEMQIiNXrr&#10;JxshoW08J4RCAGgUICnz5AZdJyGVAidARiXOlyUu12tcrjKscwVGBaRo0FGNTFP0QkFSAkI5OkHw&#10;0AKvdi1e3nW4rjQ6wtASYL29xM3dHi+ev0DdKSjC0CsNpgnarsdms0SWcTw87EHpQCJ7OByw3+8N&#10;0Zoe6rUE0+donjg8MU9OqWdP7RHjnGzqHHtqLafIPcPvG/8r4UjXQzVzt5611iBKQbQN3r19g816&#10;DcU5qCU6N2cQA8GZmyBt2/o14HyFkgq7qsb/+V/+Fk+fPsXF+QqABIG2xJr6iMAhrm1JqUYE7KfI&#10;K6dywXjdj88k03WmMMdP/X0c147jL/VEO4yMSTFTZ4/uvHlc3zmuBYZncKfy03CvFvrycK7EvRxx&#10;7EvVVk6dH88222yzzTbbbLPNNttss802279WmwHws80222yzzTbbbLPNNttsf6JNgYnCw+RU87iz&#10;1AF76rA4VmAMQSRTB9bu8+NrpZr54meJv+csbrZLNeykAOzx78TXnVIqTKm9xOM2ug+n6ho0H2qt&#10;Qd7jbNgdlDvYT68UpJIgMI1WBBpSj1XJ4vuP7/WU8tCU2ghglTt0JCPleqzJlCq5UXIAYQBlIFSC&#10;KA2pJLR2KvEaUgHaNSwr21RCTHO+sh3RBMoy5VsgIRQ01eiVwK9++1u8fPUSTy6f4GxVouDAosig&#10;AUghoYhpvjWKjwSUGYZ+qRTapsP19R2++eZbvHz5LURTgzEOISUUBk0zGQDItVVoLMvcKFxgeLcO&#10;0OtA/6aBUYFS7hvFjBq1Sq+LQNF1tG4nGrGmmtlSQIThd+z6d6QJGBSzhsYKDdi5Z6UsAoW/sBlj&#10;GrQUN4q6iePEUjljUCGYlh4rlgyge3q03mM1qlEznl9z8dp2jcamNyds3tdamplOjHKchgU8EmUV&#10;G8x/WmloSqAZBWUcRZYhoxR5zpDlHIvFEmfn5zg/3+Dj732Iy4stnlw+wcX5ORY5A2cEjBFLbCFQ&#10;H+6ghUDXtNjXNdq2h5AKUgr0vUDbNdhXNaqqxr6qcHv3gNvbO+wt0Lbvjbq1EMootRAOITWKwijO&#10;a60hlGk6BzSqqsFhX+Fss4EC0CuB7XoFISQOSkEqgBAL5AzmaTi/pZSgJFT9GwARIGxEkqCUAmXM&#10;Ny/2fe/VQOq69n4obMi6vb8BIQQffvQDAAT7/R6UMSgJdI1RgApBnWHMI5SBWbUTSim45ui6fnSd&#10;OAbGTUAeHAyVBBm7JkZCGDbrMzx5Ypqx+76HVqaJl1Ezf5RWfu60TYu+F+g6YZoJtYbWwo8fJRRd&#10;35jGLkrAOIFSBIRwKCXRix5KK3ClkGlDvJFlOfLczJU4NoaNzkJLbBdrgEgo2SFfLLFYlHj7Rpsm&#10;RaIhZW9VoE0jsQPTDrHTqekSu9bGaicOQD80Ttk1oxVikOvgu2JfCABxPMMkkG8MUDVr2NyLAGBB&#10;7xJe/VfZ2EKIdQLU+lerqsgohVAK+aLEYrVE3bXIygI045C9hBQSVFOUWWmex1622dcQovPj0UkJ&#10;pQl6qQEi0He9ARBzAsKpaRIn3OZNFJRQEPusToXYPX+o3myRSOZeCQG3Dd9t30JCQSlhyVgMYQ61&#10;zzQ0s/dQiqCuD1gUBYqiwNnFBbbn59af9JBEo246XF1dYbvd4tWrV9jt9jg/P8d+b9T1iqLwpC+A&#10;IVfIOUeZ5fjmq6/xu9/+zgIK1GTDLiU6cNF6pNboAboTjXTHeZuMcieXOxh1cw14tR2tBjU+BwAM&#10;SWJAuY1JNl8kGkrjiCwhlV/HzcfUPgKNAAHm+YPc1jbQm1hrlOo5z/z4mTgNqwxGPbkIJRTcNpUK&#10;ISDkAP4ghCDLcq9aTglFZsG3BecG5E6paei1ljGGPOcWEKNtXNEeRKykgLS+J89MXlUUOZRS6LWL&#10;A3ZMbb6gAyV2AwrTIJqCUgLp/K5VNzUDPc6BvBqxHhqLneo90WNY8JiwYFChD3Njk2MOpErQhpDJ&#10;NK0zn/M6IgRlgYRhY6kDXSitA6hkmvjjGNhoZqYJr2GTOjzhlVLkCEjtfnbU0Kpd7qgtwZDdNUzc&#10;S0hsJURvfSY7UpcK93TJ8Q3WQep3Tu0v4wblU6QnsGs0/Jnfu8T7QqJ8bgdCsN1ssShL7BiFsvFr&#10;uVx60BelzMduQoghGBEKFAosY7j84AkWiyUIFCjnWHCGRblEJ1p0bYO2q03cJwoKCg5VIJWAUtLH&#10;FUophOwBTSCl2SMMfeIxIHcAnA4kHan9sR4pxQ8ERPC5mfcfwZ49VC89pT6eAoUOoNcxuHKq+ds1&#10;0sfqoimFwrjJOlSrc4RwoBRSa2i3Ft3PgSPgXwqE9ucAv0+pvrpcy/nmVK4SN5s/pgY+BcJNNfrH&#10;93m8/5quw0xdI/5eTOrhQJ6PER4cP7NOqtWHpAdT9af46xS4bmo8Y9Xjxz7/1HXfp4bzPn8zBWp+&#10;XxLKyfnj4gGM8rvbi+nIj4YEZ6nnnAKAhcC30C+891rSCgw2l2Hcr83w3bjvZXlm35vZo5vn0cjy&#10;Aoxn1pcbZV+zpR/fvyOrioE/7hlCQsjpehxJguiUniariUmnmrrG9Zu3uL6+xvpsjdV6ja5pUO12&#10;uL+993vOU+88JqgJa7WOiChceyEpmtbHeYG/3wS5wqBoqv3vpAjW8jwDsQrNb9++Rdu2qKoKh6oy&#10;+xdLxpTlOZbLJYQQaLsOTSvRdgf86te/xRd/+ALf//T7+Olf/BQ///nP8dGzZ1itFmBgUFIASiHn&#10;DBmhINrmzwQTRBYhoJ8mSSan1DNPKTBPkVicUgqN85ZR/pIi4JhYd+HacbWu+LNSALspP3i8l4mf&#10;zxV6jwkSYgD9FNlFDIyfOn+IAX4+toCg63p889VXyPMCT589Q1VV6NoG2/UKmw+2UErhUFVoqwpd&#10;26LrOmRZhsVi4dc9szWoPM/AKEPbdnh42KFqW5SLJYqmBkxV+tHzg9QeMMyJUnFSaw2q6VEOrq1i&#10;u4LJaUAJsqKA6HsIKUfEr+Ecjcd9yvdOzbGYKCH++zD3MvNtIAF7d32N9XoDKQ1Zp3a5KTV1+vi+&#10;poh5YzBmSDJ2c3ODfVWhKApIqVHkORjLAG3OPrIsH9XRi6KA1sqDIikdCAeVUqP68jhX1mjrxpyp&#10;eEIzncyB3N9KKUdg61CZPkUgEpL9xDVHR5obE9fFPicmFp3KB1V0VuWA4eG7CMlfpoh0TxEoxYrv&#10;Hnip1TiGWpQ0oXa/jjE4nYKAWXIVCQCEQ2oCSoGmqbGveyjKQBk1Z0RK27rz2PfG68nXooHJ50wR&#10;ecb7hBi4OpX3m7rhQLrDKDOkENSQCWq7H+373r8LM2cEeilAGAGUhvR7tYEsjejHyXpSsekkmZL/&#10;f1g8Ib5GAwJIrVB3PXohkTFm+Tk1mDbndZxSX7vR9r4cISAlRveeEHP2QGwdWGrpzxH8fxpQoEYx&#10;nlGzz9UaYASbZYGrzRLbgmFdMiy5AlUtIAWUFugIAeEcilBISrFrFW4eWry+6/DdQWGnAMUYOqlB&#10;GMfd/T32u3tD2sEZmBpIExijeHL5BHV1wOFQoyxLNE2Dw+GAyhJkcJtnOpLCKZKd9z2nT+2rUmQk&#10;U3uy971Wym+EOa9bM4zRka8LQfAup3LrojkccHNzjQ8+/HB0fhfnQY6gxREIO79XNzWyLMfvvniO&#10;f/ynX+B//9/+F7CMm3erxqTsU/mCyXWFP4OaijGn9nOpa8Q1idQ7S609t5eKc/6YlMMdgmqlYcuN&#10;yb2X89dmLMY5qXsPSo3PVuJ81PmO2Eemct8UUU48b8LaTWpOzuD32WabbbbZZpttttlmm2222WYb&#10;2wyAn2222WabbbbZZpttttlm+zNbqhE5tKnD4SkVgZQaTXytx9QJT6nupD4r9f2p55xqxg4Vh08p&#10;ccafNwXwTf37j30vj6nhZhk3zb62uWsMS7dIoQm2+1P39ljjffz1aGwDhUEkCAqGhloDImOMQZgf&#10;mCYBZRrdNDQUpAUEWWX4qdui9meEQGmj4PKb3/8Gv//iDwaot95ASwltFWE6B2gJmocAQEoDFj7U&#10;Fe7u9njz3Rs8/+I5qv3Bg6XiRjanzuNAT05lRogejNFRQ/jQxEJGaoNDY4RKN+on3tPUen3sfT7W&#10;JGOaeI4+AUNjGTxwJgVCHO7ruFHYNQdRmiK7EL4ZBiDgnHoApdbqCDBi/hvu67gJlBypafXBe4+b&#10;VSnlHvzu3qtputTDWoKCVtLMUUJBeW7UcpUEIQBfZCiKAkVZ4my7wcV2i+1qifPzDS7Oz/Dk6gm2&#10;Z1sslyXOtitwRjx4RwuBtunQ9wYcJYSA6HtU1R51XeFQNzjULZq6g+glDlWF2/s77Ksabduh7Xoc&#10;qhp13QLEAKYJoQBhkGJQP+LEAP8cKLpqavRCoCwK9L3EixdfY7NcgmZmnWilwDNulHocgDhQ1XDK&#10;Ha7hRkoJraRX+3G+1YAmhznh1HKd0pJrxndxo+s65FmGLMsMQNM2kq7XaywWC2R5jv1uDyEEiqLw&#10;6l3mWoP6dKjcQRm3BBTw910URQBaJ0m/llpPhNARcCtudNpuN/j8889BCMH9/T3atkHXNubajEJI&#10;id1uh/v7e2gJLFcr6wsMeCO3wDv3fIvFYqQaRwlFvsh9c627h7Zt0bYtssw8K2McRVH4uR8/lxAC&#10;ChKcMyyXC99U3ffCgscG8Frf98jzHFnGk5+lA5B2SIDzWPyN84kpv5ZWuNKTaoW+UY9SKGnWqGnk&#10;I36u9kL5GEMJBcUYsIKoWR0ALp88QZbnfl41lrygqZuhsVVrrFYrMMbQtq0nR3DzUypliViEf4cG&#10;cOOAN8yPpdbm90ycYdDkdFPfkRqZBeu6OBOqDTugNXEgaSHQti1++MMfIitySK1R17Vv7OY8wyef&#10;fIKrqytwznF3d4ebm1tcXT0BAFxfX/s1BcAo8VGK5WqF6nDAL3/5T1YNyDSWhkCpqZg1zO+Ia2di&#10;To0BSSZ+Tal9uYbolMJnCHgJ43U4hmMyh7FKT6ygd5RTwjSAO6CD/zsMQH0HNnf5AbEgdzOP6Ui1&#10;XCmFxWIBSsx8D0EDTduAUgPKdqroSkkLlLeAeRBkWYayLI7mkwG4S9+o3XXdoEavFCi16q2aochy&#10;ZDwD4wa41nctlBBglIHAzH2lpB1fOpA62Ocl1HydF9zEBmYVqLTxe1N7l9ScCcE8qfw6bMp3pDck&#10;yBvCnPaxvDmeR17tLdEwm1JJ9qqRhCYVsJOpLzWN4THIzX9mEKs1MYC8qTEJx4VzjvV6bQiplMJy&#10;uYRSCrvdzscDB57zgP8jgqL3A02mctrYn79vfnv6dwzJTl3XyIsc680KRVkaEgdLrNF1nc9HzHNq&#10;n7NSmLid5zkIo1guV+A8g2hraBBIqyJa5AtkWY4VWXuVzKZuUFWVUSNW1ofA5DmDyrYhQALkCMho&#10;8hhp/00iheXBv6XGJJyTg9+io9jp/KD7fc65b0o/ZVPvJ5xfMflBSrUuNTdC4K0hHglIQuxGJAVk&#10;Cdd0qHjmnusUyP3UunjMpkjGTtUEUuR0UwCr2E+cUnh87F7iOBj6wCnivqnPD+8pFfNicHCKFONU&#10;zI8G8bimoKfzxBSpxmM+I5w/YX5/vI+dHs9T15mqP71vLSZeM66WEiuNn1JuDd8BowzU1osYY+hF&#10;f3RPcf4Vv+94nf+xe6nj8SGWWE6BKI0848gybv1fBqNuLAEygG6oncdFUUCqHkoDRbkA4xxZXph3&#10;qRWggCxjA4kS0orI8VidqrdMAZpB0gqtR5+pTY5u9gcahBLs9g+GqEYrEKk8KUp8PUOgqCfrrC5H&#10;SymPx2DnRyLoo3M79XVmye1E36O2+UPXdeiFQNM2IJRB2jFQWiNjFEXGQEkGEIqm7aCkxv1+j1//&#10;5jf44vmX+OUv/wl//Vc/w7//67/EJx9/CsY4+k4gYwxFxh2N42i8w1g6EMggWeeNAcQpQFAI9H5M&#10;wTxFnJqaMymldJeXpHxFvK7ielecT4X3Gcb2mDAuVoUdiCD1ybk/RZ76PnHzfXzhEaDe7mW6rsWr&#10;ly9xeXmJ7XqNqq7x7OlTaK1xfXONvmuR5xkoM3W9y8tLEEJQ1zV2d/dYrVbIixyMGzCZUBJt34FQ&#10;inK5hLp5i77v0HUtsizz+W4qHsQEQGEu4uZLCKD161NacGjsNwMiMG1rRxnNodvWEyjF7zwkcxzN&#10;WZARUdtUvSUkJIj3LN7P22DgclF3flIdDtgdKk/IxTmzhIMY6odKDXWHiTgdz8NwX911HfquQ8OM&#10;wrDIc19zIbaW0fc9OGP44OlTXFxcQGuFruvRNA2EEKiqCvv9HnmeG7/j/JQQqA4HbLZbiL6HksKq&#10;Vx/fX6ruHMd1VzeQdr6633fE0EopKOuXjmviKukPQtB7SFQTAtrDuSilBGc0ILQ9ziXDvzkVE+K4&#10;n1qbYW1FJ+pnp3KCcL5xxqEsOY+UGppxrLdbvLn+Aq3UoDyDogY0SilN7tOnSD/iuBjWnx/bC5w6&#10;x0wSB1iyRbc2y6LEarkEJQR1W6HrzPuhtjYvpcSh2tuakFn/jJt6mQYxZNCEmNo840fEY97HKwkS&#10;KDk73xOubxMzBnI9f9/aURIQv7+0XISGDEIDQhkyXkYJ8oyDZhQUgFQDYbIhejSUh5QQmFnolLwd&#10;hbcClPNz5iwTNkYzSsEps6rrGuWqQJFxnK0KrDNgxTUy1YBJDaqFIUzQFIRyCE3RS4X7fYs3Dx1e&#10;3gjcCYqOUAiYmpUGRVkWEFKiqRv0WgOMgjOAcY7FooDoBXYPO3Rd42uk+/0eVVWNzrU8mYOv203X&#10;LGOfGpPFOn8Q7tGGGjGdBMqHZ9mpGkxM2BsTS8VreyABYCOijXA9M0oN2bkmEL2AkBI3tzfYnG9R&#10;ZqYWXJal9VPjfMR9P9z3ZxkHzxiEEvj7f/h7/ORHP8Cnn3wIaHqSgO+ojmeJukNyj1Qe/tjZeOwf&#10;wzE7JigkkyQlzsb1mzFRHLXk2oSSJKA8rGek6i5xvevUWcoUQeVU7W4gsni8FveYgMBss80222yz&#10;zTbbbLPNNttss802A+Bnm2222WabbbbZZpttttn+7BYrHkwdUp46bH3M4qaTlDLMqXtznzGlzhM3&#10;SMXXfqxR030v1cCSatyJrzXVxHeqWdGJGRA9qHGBUKv0mRzFYczs5XxThFfgNWqA/hA7OGSfUrtI&#10;3f+p95I64I/fzwDwGn+mb3QYBHaHZg4LTtTEKakPiqew4Hcyugf3BRxqGaAEBBxfv/wCX375Fcq8&#10;RFkskGcFWEGNgq9UI6VOYlVIAKAXPfq+w+3tLd69ucPXX32N2+t75FnhVRaPnxsWaMp8Y4SwTeQh&#10;sFZbRQ2nWh42qDhgpANtO+Duo82jj8zpqTl+cp3aRstQbS+2VCPJVDPlMTjtWH09Xl9elSlQEU7d&#10;/6DUHquqYaQAFDYZOdWn8LqmQUaYphl7vw78zRiDgoKWyoCJywKUWGVoxlEUSyyXBdbLBc4vtqYJ&#10;d7vBR8+e4eriHJvVAosiQ1EY4LVQClpLyLZGJwWkffdd36Nuakgh0bUdmqZFU7fYH/a4e7jD3cMe&#10;D/sKddVCSo227XGoD4b4gjIQwiClAuMLaKNjbUD6tjmy7QWK3PiJtu38OIpeGtA1B3iWoxcSvCgB&#10;rSH6GrvdA968e4ft2QXapoHabKxqEgXkAKTtus6DewkxStRujjdtByGkB8O63wubXF1jj1N/IYSA&#10;Bp9rlORyLNcLADAKcoeD/1mR5wBMc2zTNLbRnfoGoyzLTFOcbWBz82C1WuFwOBggeNS8nASbRH4w&#10;BP+76y0WC/z4xz/x4Pfdboe2bSGFAbR3okff9Wi7zqo7G5BxlmWWqICAcQ4d3Kch1GCj9RBalmV+&#10;7Mzf6JEat1sDbuyHxlQDJDHg9hKcU+x2e1TVARnPcHt7ByEEsixD0zS+AU/ad0/J0ByplB4BS6bi&#10;TEpdKQTyxmqop+J4Kic4incToDKttSFrcD/DuGlNQUMrPQLWrddrrJbLEWHOQFyiPXhys9ng/Pwc&#10;Dw8PaNsGUgocDgc0TQOl1ehdOH8fg15jJTETY7hRprf+bKyYK4PYQj1IOSsyQB43LwspAEJ9s6Uj&#10;pTg/P8ditRxIaez3eZahqg5m7rYtzs7OsN1uoZTGZrP1/rhtWzDGsFqtPBnDclHiV7/8f/Hm7Xce&#10;YKm0PFIOfCwHOSH8fpQzTjXjxd+P1/ukUpvWPj6c8g8xGME/k4rWTDgPtYLSgdpmkCsDGmWZm/Uq&#10;TUzKLZGHU18n1JDvGOXuDofDAYwyZJxD9D2IVuDUkMvQjBowCDGNmCwv/Byk1DQxK9fsyigY4xCi&#10;t7GGeOCzmzOMUjBCkFuCBMYYlAYoZYBUKFgG5EDbd5BKQdrmYC0VCGdeWSyzvs75kIybBngppFWI&#10;G4A7KYB4Ko9NARV8FhLlq4wxTxbxPiBx/7UHllCvSO1zU2AS/BT7MEfYQBkBtFWc1LD5KQ3uXNt1&#10;oJJ7rHCPEqtuT6lWOT+yWCyglMJ+vwelxi/0fe/HXWuFsjRgk8PhMNqHPQYSfQzkqSLigfdVTks1&#10;64ZgNmUb67VthmacIMsYNus1MsZwqCoAFHmW49DWJo+ycZ0QCs4NWQQ0UBQ5NNXohUSRl2CMo7Wk&#10;NdQqz1LGwCmzasMEJQjWq61Rxew79H2LumlQVQfs9zv0XeeJLqSEB+qF6ywEsnddN3q2qX2v+5nb&#10;Jw5z0L3zcZO724tQSyYUAwuwfLsAACAASURBVFtjYFtq3+v2QWGD/RTQPdxbp+aM398SYkk2qHs4&#10;CClBGfOA6CmAeaxCP7VvjVVP/5Q6ytQaSO3BHRGaU1Y2y9rsjSlloIwcNamnCPpSzz6V68QAy3jf&#10;ngL5Tl0rHiMKAikVKAioDq6vAU20BbqQETiYagKi0xtb/wwY9tmhU/V76sS9Tvm4x3xRSmX9sRpU&#10;anz+WCXGmAwgpcYYgyCOiEKCMRoBNsgApNQK0NQCan3OYeogUkmfX0zXAcckfeE7SeVKqX1TDMI5&#10;fmYL9KIUhBJQAHmWGR+se/Bs4f1UlmfIMg6AGjIpKS1ozpCKlEUJbYH9CgqMUOsu9GgepQgc3D7H&#10;fx9GlVYpSzQZAqGJBbtTW3PzAF0c1RGPCCPtlCaWDI9oCWiCzGyhTQxmYzK31DxOKZJP5dLxuz0i&#10;U3DPSwyRYCfkKGcarR9HUBJf00HbpISWBFBAgx77pkbTdoAGeuHqfOYeRNcioxTL5RIZy0zNgBh6&#10;BqUptFSoqj2++PILvPj6Of6f//p/42/+5uf40Y9+jLJYg1GJMrfgMUJAgs8O45e5Vzq5lzweQz0i&#10;YTTvU4/qTS5PDz4RU8Q02u97EJFNuvsM673Te54QQJXyXzEYLqVsPEU4NN5bq+j31Oh+Uoqn8Tim&#10;fGYKlJaqocdf++dwytJCojo84O2bN9hsz9HcPeDXv/09GCGQUqAsSjBOwXmGZ88uUS4WuL27w3dv&#10;3yCjzJP7VVWFvuvQNR0AoCxzrJZL7G7v8Pr1S2QZQcbMnGeUQxN95ItdPSrMhwgMuUNMmBj6GE01&#10;NNFQRNm0wPjscEq5erX7jL7vIfsezJJ1+r2sUo6p1JMrudw9rL2mfFLKJ6biPQlrNiGJnFLgNJiw&#10;UoHavQuhJ2JfBPQT0byN8zOXIy8Wph7YNDUIAbquBW0qXydblDkyRrDebHB5delrHQ8PD7h+9w7v&#10;3r3D4XDAlm6w3mxASImPPnyGi4sLvPnuO7z+5mtQDD4u9rfj+ku4byAjQKoZCuX36zp4ZoY0gVJM&#10;VDEowUuAqNE+kDJ4wsTUXk9qswdi9syFUeprWyqse9mzFkNArAeSA5dHO1Jle77jVIu15+HR/tW7&#10;Naq0Osq5hv27vaaOzr2IhoLNHyWgoCApQa2Am6pFC4BQE2UY4X4soKdzsvBdpfYyo/0mgXl+EuV9&#10;lEwSRBBqHbq2eavzx8TsLc11NRaLHIQYAjSeMRBm1rJS5syI5RQfXD3BZnuG/eGAm7sbaG0+xxDS&#10;CXs8Ru05hfMt2s8pbc8oqFdyJyCEjWKSi4EhsdEwx92ssL9r17RSGgFHqM27lKmhUgpOCfI8M0TB&#10;nsBY+89yNQ2tNBTRtsYK4yOs2yKUQlONnDNklIFTanwHBRYFw6rg2GTAAgK5VZ4nmiBj3PhPCggJ&#10;7Jsed/sOr2573Dcae0XQMQLNDMESpRw5JVBCoAEMoTIhYLbuZs4VMvRdi4fdzp9f3N7eoq7r0Vx2&#10;56/afs4wBclkLubmVApQHRPjxPuA8Lw+VUM/tQ+Mcz9K6bCW7f9dvhnXZpL1VEpAMewhtFJoDxX2&#10;d/con3wAEAXRCxR5AU01lCfEYAEpNjN+DQRZZkhJhBJ49e4t/u4f/gFXz/4PLPLcAMSlhJLmvEYT&#10;amplEclQ6nnDcw9CaEBSQO0a0EHtRHvyn+Hj9Kh/YdjLEnNG6OKEMmPCCIOQClopCNnBHBkyQClw&#10;Rxpg6zDGf2hbA9AgGkdzgbpT8eBsLUVWMNTRxvvlZB00SSyuJ/LB41pPfAYxRaAXn+fMNttss802&#10;22yzzTbbbLPNNttsMwB+ttlmm2222WabbbbZZpvtz2JJlWmkDy2nmoFjS4Grw79NXT/83fAzppTl&#10;TgHzU4rypxQU40bUuJGJTCiUpO5lqtE9VoSMwbrmfNo2+WgHbCETjPTHY+4bcYIGNN+gCNNATDQ5&#10;AsSEfz+lwHJK/SNs/AnHINVkmWrq0No0RlFigJ4gBFL0FiBmmxGUg/q4IRoA9ZSYhntCAMKoG0gQ&#10;QnBzc43f/+EL7PZ7PHv6IVbLlQG/agci5ABU1EQAr7pd1TVub2/x+vV3+Oqrr6G1BKU5KMVIWdM1&#10;rhjF1AXy3ChVt20LKfsRqCAE3brm1rAJawACy6N3QGyXbKoBjxICkmhCSK3JU035/jqusW0E7jpB&#10;iKCDhquo6S8GU5wCnoTzJVS2CRWwwjWaasoYN6EKuGYVN29TyhXjaxnFDweE9mo9BCAsQ5EZEHuZ&#10;Z9iu17i4OMdn3/8Ey+USq1WJ5bLAclViURYoygXKvACnAKSAVh26tkff92iaGl3XGvApCHohcahq&#10;tH0PKRTatsPuYY+7mzu0TYeH/R53DzvUbY9OmPXBWQGtKaTikFqi4AsopcF4BmgCoQSE6F0PrFn3&#10;UqGqhJkzFjxi3hEB5xmKvMRqtQbPCzOmVqH52dMP8O2rV1gsFlgsFh7cytjQ2OmAtvE8E0LYrlfi&#10;Qa+UGmBuqKIVqkW7xjLX7Km1RlEUfm44NeqMG9UnBy5ndp21bYumabBcLn1jlwOOE2rudbfbgTGG&#10;siz9XJ0CkcX/HhS81FHzUNu2oJzh3/3Vz0AZw+vXr1HVtXkmrSG63oIJlVc0BohR9coyC4o2vqPt&#10;OkBrLC3Yen+osFwsQAjxADin6u5AZzGxjPud8OeUUq9I7hvBtFEhl0JCCond/oC+FwAohDCKPAYI&#10;mENrAiGGZmvYpucQmEms4o9SwhKyAC7sTKkCh3F4ShF8CnQ3RRYyBTINiRfGOcr4Mzhl6OUANP/g&#10;gw9wcXkBISSUENicnSMvCtRVjbZvjfI21IiAYb/fQwiJrmu9ujAYHSkoh+/Q3YvWEcDfzj3OOSy+&#10;bNTQZ55zrP7kwPiMchBq1oBbS03T2MZUBaEkpFIQWoFyhuVm7ZXC9/s9sizDar0GY9Q0JyqNu7s7&#10;9H2P7WYLzjmeP3+O1WoBgHjFHxcjP7i6wpvXr/DP//zPoJQY0BIlYJodxbWp3PJUrhnnII/li6lc&#10;dvyZ4xzUzRejIjqtkJvKpVz8ZJRCakNN4tSUqFfjtAro1icTEI935px6JU1KCJTUflyFENBSGtB7&#10;b8g1WqcA2PcAleCUoCyLgPTHqNl5AhKPq1agBCBQUGIgZ0APSCb8szgAGA2ArgQwIFXTyg5lY5tS&#10;EsoCGSgx+Qpn1D8TsQ+pXGO5dCBlCUIpmrrxa49ZsGu8NzilJJdSexrmxQCgHEg9pCFRekRZ+ahB&#10;dJg1FqZv16cc8uWpuRergLk87FiN1MwX1zAbK3jGnxcTtJzK+0K/aPJXid3ugJubOwBAnufIrAov&#10;5+b/ZVlaVcwuuZea8uGnctEpVfBULntKAc2rlcWxgAB5nmFRLpDzgciot2RHSklorZBlDMBA1JPn&#10;uQEn9CYWSinRK42iLI06JHFvH5DaEDuwAboLDYBTR8SzgqZLbCzoqj4csNvvUB0MsUg4hoMCpPT5&#10;qosZIcgqnlvhWISENy7+U8qOgMyxKmBKXf0UeYMz14TtgPQpZbQQ2HNKMd3/rt3ruPXh10pijxGr&#10;tcVzMqVKPhU//hRLzfFTNYoBRzoeU4IxwPt99nKpJvcUoHGKkCMmz5haZ6mx1kgTznjChcAvnhrj&#10;EEQWq3fGPutULSv+zNTYp8bufZr0p+pTU/WuU34sDQKfrtW53w+VPEFIkgwlvNfBE4Vz3bwX51fC&#10;3/HxMBr3+L2G8fSxtXCqthSXFUxeQcGoIUYM54TZT2ZBnZEFJFIUbddha4kUtTKEIWWRHYGe41ql&#10;813OT6Zyyam8b4gxY+JAR3QVXudo7WgNSgkABmKfHXoMggrBzqEKpQPxxD5MTRJpHvualJpkOHfi&#10;uuF7vUftS5uglEBICQVtQX5yNJ/d3CMADocKRVGC8wyUal8HyLMcdV2Zj+ZA1wl88/JbvHr1Ck8/&#10;+Ht8/9PPcXe3w273gKurK/R9B8bG73AglhxqcI+t/eHdHO8fH9trpIixThFknFKlT+U/KeB7/BmO&#10;yCauAZ8iZ32sTn+KJGVqLp2KVzFRzal6/pjEyswPKAOCf/P6Nc7OL7FcLlF3HRghWC2WKBcL1G0L&#10;rSRI0+Du/gH7/Q6b1RpFUQB6qGEppaG0wvnZORaLBUQv8G9+9G/x9vo7MB6A3CmHCnxuSKwZ7s2z&#10;LDsas1R+lTozSOX04deUMSghj+onRtpYn6zBx7EhjF+p+2WMQ2uVIC0k/vv+PAOPE7KO/FO0PsIY&#10;xz0p2vEYaG2II/u+97WOAXBKIESP3//uAcTWTcrlEldXT3B1dYUnT67wo3/7b/CDzz7Dm7dv8T9+&#10;9St88/IltFL48KMP0bYN9rs9GGejPVS8r4zz5zjXCpW3QyKm49q/OvK5cQ7kiMiIA6hHKuZT50SO&#10;2MYpwLs9JIlyAh//9XEsGSnDn1i/FNrHWT8XPQgzsf71cA/HeZ0G5cyC6DWyPMfrN29xd6igKAHV&#10;GpRxuMoD0fHTjHPKqXOvVB6ntPag2NgHK6lGpKLet4Y5WfC5i8UCRZZDSgGlTV1OMXX0jgkhpu6q&#10;FP7mP/8n/OVf/hRdW+PFi+f49ttX+PbVG+wONbpWo207EMKQ0dwA0LU2Z1RKQGmXaxiSKTVBNJLy&#10;uSEBaSrvnLLO1o8pI1gtFuCUQmpTVxrIAGy9Gxh8J7HfIUbhnVJiVeYJMkqRU2YIFimQZRR5Biy5&#10;RkkVcqJBtVFyl1qh0wRCUUiV4d3tHtf7Dve1wnULCEohKINhilAmptuzEcrs2EBb0h9q6xyZJwU0&#10;9Q5DklJVVZB/qSSofajfAinSkdBfh3Mz3H/H7yx1zVN5KR6prY7O9oMFGp6XTeUHo31iAPI3xMim&#10;5nB/e4e8WOD8/NzkIY7PxfnIyPcN+RmDUua8tG1r/OK//xI/+fFP8LOf/gUYZRCW7AXa5dcCBDpJ&#10;ohrP9VNnO+87dkfjb88oTU3RkLoRbeq90pMvMvDMnBt1vYBiloyUaFBGLdmksnV3MyYud3DXU0fn&#10;6G7s6ERuRkbA/lP5miPQGUgJ4prI6X6AeG+aWhup/fxss80222yzzTbbbLPNNttss/1rthkAP9ts&#10;s80222yzzTbbbLPN9icamQCPhBZ/HTf+PAaiDa8TXjf8Nzmh2DbVhHeqYT1Weztqagw+8rHmvPAw&#10;PtVkHY9j6j5PfX2q+fGxpshRI1vwfuxv2UP2oLnHfNt/RqjEl3rXj1mKFf597z1uGqXUNCwp6pom&#10;7M3aZhEllW2gpV55HYGihobBh1FCbQO3AdQfqgq//udfY7/f4+nVU1xcXIBRBmblUZxyGKBGTP7u&#10;vXedxO7Q4JtvvsWLF1/j4f7eNjQbRQB3eO+A04vFApvNOZbLJQCgqt4YECwdv9cQYBuvJ/deuq6D&#10;EN1onk7Np1FzHYzqJAJSBae8klr3ccPVYw349gdJla+4o23cJJVu6DTKCmnl0ljlLmxETylzKaWP&#10;VLsBqzwLdaSe6IA5MfjHAKU1hGwNSKrgntiAc4bleomLszN89OFTfPzRR7g422K5WmBVZqbJGgoa&#10;EtASUvaQlcD97g5K9tBKQliQe9O2kLqDhkbbd6jrDk3bQwrg4dBivztgt9uhPtQQnYDopBFZZxxF&#10;uQaoxOHQGMBCL6Bg1KbqalBJN/NiUDNX1i94oA0xpA1aaUhhFDcoZbi4OMdqtQYo8O72GmWWgXOG&#10;H/zgB+iFxMtXb/Ds6TNc31xDa4W+HwDYrlHHgSZMw7+Zk8KBcK2vcsCocM65pn4HYKeUmsZkAEVR&#10;IM9zD8xzzfJG6dwosnz99de4vLhAURReGZQEc0cICSF6EGKBCFaph1ADwqSMgio6AOeimOLuP/6Z&#10;Mymlb5b70U9+jCzL8PbtW+z2e98E1LUtmqoGoRR5lgFaochz82wWGN33PTjLsd6usVwuffOvW0dC&#10;GKC6kBJ13QC2AdwBOB2I2o2pAyeGBBwOaN/1PeAA1NbfOnDverPF/f099nun8GtAC+4ZU0pzIZDL&#10;3a8j/zBjRScb+eMxDRvwjpq+g3X+GNFKHLfizzJeSnuVeP83TqHL+XqlUBQFnnxwBQ1gwTMURYEs&#10;y5Bxjp4zT/BwdnaGsizRNA1ub28tYQQ1700I816kQC+EncN89Ozu/cSN5oxQ+y57Awi0TZoGnKms&#10;ItqwjlzYpJRCSGF9gPGXLl6ZmGNAykoplGWJLMvAOUdRlKCUoChKZHkGnpm5s92cYbVa41e/+hUO&#10;h4OPi0VRQCmNqjp4EhGtNZ4+fYq2bfD3/+2/QcrOqolJEE0HoN+foAwTv+PQxx/nvTjKw+J5M3UN&#10;95mx0l8MCoo/25mQEtTGHd/IGKjlucjKqSHHcap/TjGsKEtknENKia7rISGMQiokCDEAAEoJ8qIw&#10;DcgAqAZWq5VR8bTAW0apiQV6iLNSCqtQZkEMtpFSaRtL7PwnDsivFHLrA+DyL25ijoTyCmyGEGOs&#10;BkoJkHFqleEpQJhRV3LXIARCaUg7Z10scSRDKUDvVJ6cIp86yoXouAk0Jq86RXoVgw4MQGp6PxCr&#10;K4e+qu/70V4rBj3ETeohSO+xpvQYWBE2psagG3e93W6Ptu0GUJpVwQJMjtp1JtcYwBhDfuvJgyb2&#10;DVOAs3gvEb67GBCbWt9xThyrSvrfIyZnpGCoqgab9caMpwayjEGIDoTA5h4UVVVBa2LBBhpCSFAQ&#10;ZGUB2fXIs8LMbqJBGABp9mFSaihN/F6HUjO3uVXqBEzD83JVYL3Z4Ly9wG63R1NXaJsGTdOg6zo/&#10;pu76MUg9jHXxGKVUWQdA0XQzsvtbNy/DOZeKo/HXoZ8ccsEx+DP8LwTK00B5z/2NyXV78IAgZrTf&#10;SDRzT9URwvmaAhScItN53/3xVO3ilD+x+t1QWllSBuWJTlJrZqpekiKhmgJQTq23U3WP0/WDaQCo&#10;25daNq5RHSN+UynF89S9T93v+xC9Tb2LIxKC9wCk/ynzJPbPJEEiF/u3qTzWEXucqsFN1fpiAgO7&#10;az8GfAV+J527p31yah05PxWC60/FLg0Gzsx/bv/IGLUx1/kA5X1WLwQeHh5wdnaBuqlAqSUHsMAS&#10;Qo0aeYzpcHsgyujR+zCA9ON1EJKITc2JeCxj4HJYhwjz2Ck1y2PgfDoPSPmiGLDyPvW7U/5wSqV7&#10;KNeZ2AhKQamG7AWU1IZQDcTW5YwqrpIKShsCwLpusN3mfv9rCGqAIl9ASQkoQPXSCNFSgq+//hZf&#10;Pv8GAENZFkYhF2PilalnTq2pVL3a1CIHwsXhazqRmwwT7JQi+vuCr6Z8wlS+GRO9TdVxH7v++xKK&#10;nfLTU7lgPHem5vZU7kEJBWcAyU39qaorVNUB27NzsLrGoiix2azQdh24BTi2XYemqVEWJc7PtqC2&#10;rtM0Ddq2hdIKPM9xdnZmCVEraKXw8aef4Ob6DbquATQgZQdN2aNx3419nuc+N0oRgqTyo9jXhO/R&#10;K2hLBWlJkfzfRiDLU+cSoV8fE/Bpv9cy10KgmEsisGw0/6ZiMSFJYL77G3ct939XY3H34ZXU7ddJ&#10;cPZo7NyzGHKrh7tr7O5v8PwPv8dyucTl5aUBZ5YLfPTRR9jv96jrGtfXN3j18luz97RA53i9xP+f&#10;qu87NeWwVhjm00b9VyV9k8tX3fv2NcKM+/iX8j3D+oL3gyADOaVSClIJcMZHiuZHtbEg/p8iowhr&#10;8CSsA1IKk6ITT2IMDAQk5rEd8JgkpoqyRK8SlC1AOcf9bgdFDNCWMj4QxsGoioOSk3lryn+m/Zwe&#10;1Y1CP0V9nT0iCXOxWw1k1szmLtLGpLF6tyEOHVPmaDDGcfXBFf7qr3+Ks1WB+vCXuN/t8frNDX7/&#10;/AV++9s/4NWr17i/26Fte4BydG0H3UszmsT6BzC/5sxeqgch1JJZ6EcJIk/V3cK6gdbakhgaUpDd&#10;oQaBIX3knJl6kFamXkTMeZWp/xmla+3OaW2NKOPmTIVogFOgYASMaGQEWGVAQSRyLZEz5gm+e6XR&#10;NAIHAVzf7/GwF9j1GpUGWkKgtDk3zBkHpRpECUipwRgZzgSi921qbh02mw0WiwVevHiBw+EwmlMp&#10;gq7x1+O9UepM2Pm1FDlNXJ95H5D7H7s38X+r1Mh3p855p8jEwnjNrL87HA4odzucX1yAZxnavoMa&#10;doNJ4kJla4daavRCgBCG+/sH/OIX/x0//OwzrEpTZyba1BSV0iMSjam86ZgUTE3mhNO59wRJvJ28&#10;JCCzNwrzCiAMnOeBn9QoMhPXyqI0hLJSoWlqtF0LKXqfX7p4a2Ib4BZLfF9uDhvib/jYEJI8TfUx&#10;uDiTmjepvUu8307NyzA2P9YTMttss80222yzzTbbbLPNNtts/5ptBsDPNttss80222yzzTbbbLP9&#10;/7T3UVefasx7rME4/pzU550Cgp8Clk8po4SWahQIlcnczymlnv3ffT+81hRwJr5m6vfj5iF3SOwO&#10;maea0B9vrDaNMq4Z153dm3Gxn68d+EP7xszwXmPQ8/sqlp36nVMqRSATABjbLGAO+21jGQGgqVEh&#10;VsoSFxCv0mg/dPjs4FsUQNu2ePnyJV6/eo2yKLDdnkF0PYpVfiSL4kAWA2BXoW5q7Pc1vnv9Fl9/&#10;/RKvX30HrWEbr9VIXRcA8rwA5xyLxRKMcez3OzRNezQX46YWzo2qsnuOENQbqrql1M7jNXZKCReP&#10;rO94vU2pPGqrqnKqMSrVzBs2740bxdINwaGCUqqZMPz5sF7hlTbC56KUoO9DQLg6auw7ArsQox63&#10;Xq+xWCzAGMN6vcYPf/A5PvnkQ1xdXOLJxRbb9RJEK4i+Q9u1aNoDus42zyoB0ffoWgN2hZIQUqDu&#10;evQ90PQCVVPjUFWo2xb7Q4X9ocb+0KBqOiipQDVFxjlEJ3B1eQXGGPaHCk3TmnVANLqusQryRrFK&#10;9MI3vBkwLyy4hIARNjRLwjVcak8GwPIMq+UCn3zyPWQ5hxQGoC8hseA5Msrwwx/+EP/4i1/i7PIS&#10;ANC2HbKMY7PZQFggr3vn7r0rbRoSwzWQmn+ucdI1B7tGT8CAOFfLJWqrot73PaS2wLyM+t978uQS&#10;q+XK/j1HpxQ4z32jadN0aJoOihg1nnK5NMCyrgNlDDzLQAn14L4U6CgG11I6NKZxztH1PT753vew&#10;WCxwe3vrwc+uia5pGsi+B2ccijFQ22y82+2gtMann35iAf0BSL3rfANwSDZwcX7ule4daYADVxdF&#10;4cc8z3MPVHTvKMsy5LlpyHKqWUoZH6sJQZbl4ADk3T32+z2qwwGUMn8fbn2Gza8xYHtQE4nUIifU&#10;UWNlxrDpNlQzjv1iihwnpVAbx7C40Xvkx4L7EH0PKQQoZfj4k09QLhZ4eHjAYrXGer0OGpwzP8f7&#10;vsdms/GAd/f+27b1vrTve/RdB0TENCGBgWuo82NgA56SypP6xE3z7hmklIAa1MfddR3gcL/fW/B7&#10;70Hzbi47QgXGuAdfSqWxpBy8zCGEQNM0ARDXKCRlWYbd7sEU762ST57nKIoCv/iH/4p312/BqVVT&#10;I6aZ0L6lZCx7DBB2Kqa9T346BYSDy1ASed0UCG8qHrq4I+ycHVRKzfzjhHp1HRMXh2ZwLSQo51Bd&#10;D6mMYpboOoi+BwlUBbld52W5wLIo/bgTQqCEHNYSCJhtpPTx0wFI3XpQ5vc1JeiVtI3n1DSVB+MS&#10;K9QRSmwsHsBPjl4CDAZ8rzQYoWAOuKaVJ7DR0F4tiQKgGbfzqAzTX6vKRo5y6dgXuPnMOfcg8xBU&#10;DwykQaEfM0CFaXXhMH8I55AH2QU5XQygixtIY8KGFAg3JvoI42tInhSrroegcTdmhDpF6bFPDXMq&#10;o27WeBKNPM/BeQbOMg8Ad893OBwMAUiWASBH4J5Te6dTe88wRycBcUS8zk+pk3mfH7w3ZXMxakEZ&#10;VXXAx9/7CJwxUAasVwtkOcNmdYbz8wvUVQOtNZqmw36/A+fUE0TkWY62F8jywqoqaigtTZ7lVA+J&#10;A1EQaE2gTEs/AA0llN9/EEKRlwucMYaz7RYEgBA96rrGbrfHfr9H2zbo+9a/ZzcHwj1MPD7hXi+M&#10;I2aeeTorYKJxPCaZCMHnYc6WIiKZAsS72OLmcdu2fm32fY/lculzE3cdIQSElGatRu/eg6qD+52q&#10;bbg51HXd6DM459FeUP5JKmUpANLU3I9Vub36oAPv6GkVO/cZqXrIqXtLEcSEc2UK9DBFxHEMKEAE&#10;5BnHQbfvh9IjUsL4GacAF1M+5XTNBJP+5pSSc6qmMQU+juPQ1D49/ps4Rz61l45z15CcwsQyCk0e&#10;B5WnxoXA+pEwximZrDu8bw4Wfj+cp3EONRUHhryCDvcXKOY6YKOUEowTKG32QKwsUFW1v04vBCgF&#10;lJKGaMnz8hCvUO58yBC/AG3rMCQAjzl/EwPAToHDQ2VLV+OJ19WRgjudJpb08yK+r4n5HyrUxjXQ&#10;VCyO85XQz4fXjwns4n87YhKlFbRSUH0HDYq269AJYXwFJZDCjp8eSHaU0miaFsul8DkMIRrMgo3d&#10;/2nO4Yg/oSnyzPhxs+cSNpc73jvGuXxKHTM9nkPtyiekwTg/tlcZ4oGarOedIipJ+a24rpWKBWFd&#10;5dSeZ6quPrXPnvLHqfkwpSYbx5/UeEytA7ceKQHg/APjuLu7w3KzhdIKD7sHdH2Lru+R5QWunj1F&#10;W1dm7SsF2Qvsdzt0FkDu8ubFYgmhFW5ubtB2HYSS2Gy3IAR49+6NUTCWElIPNdvYF3BLWhYS/MRE&#10;nXE8jX3EFDA+JApSwhAExfXNVK4Rj2NYHw3Jxdw7Cf9zcyiMMWFsPlYiN8XZkVr4BOhWIw06ZAHp&#10;UXiPIXA0JhiKCRp1UENyJCoaGl3b4LvvXuHbb7+B0hSL1RqMGQKN7XaLHSHomgZCaBRFkdzHxbFt&#10;es3rI/+YqlPFPiAkPhjlQlofxY2w7k8IDbgG0nsrEIrtdov9YX/0PlM+I7UeCYjnvvHjEJw7KTns&#10;P4e8J1C3Jub/jCZq5E5HEQAAIABJREFULcqodGtodH0PpTWEVKA8AwgFsWveEwBpCkK1P3OaqvXE&#10;BHMp0ivlgMABicpAmEnAGI3IIeyYKQ3msmCbW5VFadcqiUi4xueOUGYP4MgSvnzxHEr9r9hsl7g8&#10;K/GhvMBnn3+Cf/ezv8D19S2eP3+Br158g1//y2/x5s017h8eQCUgFVA3DbQCtDL34hXOtbZnBnJU&#10;r/H7gpF/H58RhWdTKX/MCAVlzNSS7R5Vag0F668Yg7Q1IEf0RQnzNUoFjczVE8sCGaPQUoEoCQYg&#10;ZwQ5I1gxDqIEIAFJNAhlaLoerQIqyfH2ocJdpdFqhgoCghEzDgTgGQUhhtBUE2kIFBgdkcfZJG9U&#10;T6nrGm/fvsXt7e2jcX4qJqbOtkPSjlQuEtcep879UjlZHFtSZCRxjudqCjo6Nw8/25G2uhqjq3HH&#10;avWGeNXUidq2xfb8HFQxU4MinrErGIfwOSg0Adquw3azxf3tLf7lX36L3/zm9/gP//6vTK5oSSqY&#10;X/PkaN8xlds4cpCpM/6jvTvSwHeXiisl7COZnJdQCi0BQrklWDbEg8vlEtvtBuv1BotlgYzngDY1&#10;ifpwwP6wQ3U4oK6qEWGqtgD/vu/AHLEz0mci5j0gWV+c2iOcyrXG80ufHN9TZF2PESnNNttss802&#10;22yzzTbbbLPNNtu/RpsB8LPNNttss80222yzzTbbbH8GS6mrOjt1UDnVsHpKKetPURlINQSeAr7H&#10;ahSjxgLtFF1Ncw4lxChB4biBKwSDuKbb1LM8BsqK1RXD33kf1Z/kmNnGGnsM7Q/wTfMBg5Q6aFog&#10;R0oyqSa9VGPG1H2mSAycKYRg6UBd0yGUdQQeco0PhALS/Fwp7ZVsYHEkHkallYdqGDAPNaz7tpFB&#10;QeP2/g6/+93vQDnH2cWlb04QVuWUONIDQkAYA2FGWURIibbvcftwwN39Hs+fv8Cr1+9sk65tkrb/&#10;cMAgSikWi8LOM9Ogu9vdo64PKIrcA9xzq/Ds/sY1Binb3KWUUzNVx6CyWN3PfS/RKKZS65Qcz4HU&#10;fB2tLyCpnGp/ESFsBjhurYsVsIzaO7HvwjQ4uyZiSpl5fjuHs4yDcoq+E4DWoIwhYxxCSmgtRp+v&#10;oK2qyNDkR6CjtUYgpW2wY0aZBISg4LlVSTLXLIoCPGNYb1Z48uQSm80CTy4vcHF+hicXF3hyeYnl&#10;wig2UKIh+hZ1VaHa73Goa7QW3Nr3Lfq+g5CGwKHvBZqqwuFQo+0E9nWL3aHBw6FD3wtoAgNqVzCN&#10;WCiwKDPzHEIiLxhACXaHA/b7yqwJrXxzIiUEWZ5BSenVewFDfkG98o4ZH98oSikYo1BaQgpl/rbV&#10;KC8vUBS5VScq0HcKh7bGdrPB86+/wueff4ZPP/0IN7d3YCzH4XBAXhRgnEPZ9a7snGeUQRMCLQSk&#10;VMmmWWAAVIXKsa7hdb1a4bPPPwOjDIeqwtt377xv6DoBJaUhOKAMy9UCT548AaNGKaRpOmip0KoG&#10;ByHAKIWUBtwoETSTCqP6leUZiixHVhQjcJn3cdQ0N1LbnMi4axq2xBz2fWSc48nVB+iaFn3Tom0a&#10;9EKgaVrfxEQJQ7lYIs9ydF2LtmlRlAsURYHvf/9zaK3x+vV3uL+/hxACdV2BUgZAo++FB4dRRkEs&#10;WJlziq4D2qZF32tkGUeec3DOIASgFIWUwjZgKg/UdP82CrWGeKTrevS9wNvv3uDlty+xf9ijLEus&#10;16X3VUZ9kQWNyOZzDEGFHMWGsAHLXxewzxTGFD3yKOb7BFrLUSPiMId0EOfceqeTpDJaD+AD44Oo&#10;V5px1w0Jc9z9CtlDQ+GDpx/iyZMnEMKoD9Z1i8VCoK4baL338bYoC2hIvHz5NQgIuq7B/f0DpLZr&#10;DdoTErj8YgC8D/fNGPOKlUpKMwe1RmbVtyk0tFRGSVEbJUWWcWjANyQySsE4B+UMhBoiGfeu67qG&#10;Usp8Hgh62YMx93MGEG4A/FKCZxzb7RY3Nze4vr729+eIFJRSJuZJid1hjyIvUOQ58izH5eUFXr38&#10;Br/5l1+DWZX4IYCY59OTgJPpvFDZfCAEAo3y2SBOjRVSbdpgkg/fWDjEDBpMw1SONhALHSlIBlem&#10;1MRf886B7WaJzz77DIfDAW/fvvOgbMYIGDdxEAA4ZZ7ASCuNvuvRyAZaK7vWDTkGCEFhfYGUEsvl&#10;EpRYZTzX5Cz1qNlU+YZy2LWlPSDfDY7SGhoKUGPF+2HsCXphQPFGvd4+vzLxFzog34mIaThnVh1b&#10;Wl9olY6VMEA3osHt/CSUjXyHaVA25A9CCLQWLO/fg42HJCLLMCQjRmHUzQjXKGtyOpNjutxSikgh&#10;1T1HkAPZT7H/1BaMMM79w5zJ5cPuXYRkAW6MHfAlBO2nFJTC/dApkG5MvkXCKe0bjZl/p4RStE2D&#10;qm4NcQ0ICGVgPAOhDFJZQg1Cbd5msjBGKRhlkFbZyuXK76tcekrh2vl913ivI6Bz+PweFOjeUbgm&#10;/efCA9F3+wp936MsFwAIiqzAZr3B5dNnyIvSrE0A6+USojd5R8YzEKUhlUYvJAjLUOQc0BKUEEhl&#10;ANoKCpxEmn729qRWhrCLmphs4qYBhYMyMG4AATxfoFxssD2/RNd12O92OBx2qOoDurZD33eQ0oBg&#10;NTFOTYOAEhgQiHZ5n7JT2KilSdXbCcC8wqJrpkYg5DxWKdRHoPC4MT5ufEewj3DvLwRSub2QV3sn&#10;BGVp8nDGqfd/ShtiAef7UnvUuJYwNI2rwe8rQ7YBotALga4zgDEpJLI8x2q5AGfc7BMmGsXft6Yy&#10;VQ9J7e+nVMhj4NuUwulUvSRl41xsum5zSu0ttaaHvWO6NqSUQsRvBE/nE5CrPQaqngJQniJUjJ81&#10;BLGlQLD+mWHjIAbuPKeUGj7nVF0oBnROvf8pQNE411Wje0+BXR0JTQyUmZqf4TzTievFzxcTx8Vr&#10;ZEoFd0odPAbVpu7P+wYMattDfsx9jk4IAeOZiaG0hNIKy9USKgDUaKkC0hhuaxHp96MM2xAoI+bf&#10;MLlKCIKJiSRTwKbwmZzvGgCMADQ1YEFYcL6NV5QaJcejNUHGQFFXY9MT6u+nFIsnazyJ2rDLv2Ig&#10;/VQ9eJR/gaCX0sRFJczeXViQpNIeEDvkcSYGCSHRNB222zUYM7mhlPqICMftHRnjoJSBEIYso1BK&#10;2K9psoYZEy2GistT4P5TXz9W6z6umepJ8tHHyEhPAeRDdemUHwnzqRjAe8pvhnM3tcZjYpX3iUdT&#10;sSKeQ1Oqs75e6da4UpCqx7t3b7E5O8PTZ8/w4ssXEKL3AEtCgKurKzRVha5uUFUHHKoKnRRYLJdg&#10;xJCJUUpxOBxQtQ0oZViUS0+ccX//ANG1UBJQGGpW4VyKiariHOoxIl8gTcQQfh2+zyzLPCnKKT87&#10;9T6mzjPc34UEGOH7D3OS0bwERqR7IXFH+Mw+r7fv2JGcOqJHT4AUgAHH5AfkKD8IY1SeZR7caf6e&#10;GgJBraGIApTZI2oF9F0HZYGKnHMsyhJ5xkGhPWloSMoVr7VwvYwAtRPrNk0AM14LQ/wbk7pRSiBk&#10;P1o/Yc7BGPUEDCFhQEiEdX52jk8+/hgvX77E2+t3IxBsPF/CszHjp8e1Ehr4CEWUjdcUSvVH5Lmx&#10;rwAAqZQl5wtqFcHvCi1xqCpsNlsslkuQa+LzMLOFpQOp0iPq5am9Q7hnGeKmU6y3dUZFjs5Vwncj&#10;pUSe5yPSBuoInJVCWZaWjLUxJxgax8RuUtn9tMSXXz7HV199hcuLFRgEKFHQoDhbFjhbfYSPn11h&#10;/7O/wP/0n3+Ob755hS+ff4mX37zGq1ff4ebuDnXbQylYIK6tRShp8gYKUAwEPD6vCOopbs8ak2FN&#10;7QNcLhKqeWtbpyHMnAn4/SWjGN7gUFNRht8XqpegjNm/08gYw2pRoOAESgoQkkGAoO4U6r7H/aGC&#10;5jlaENx0gOAZeqKgqXkmThg4p6a+pU29jHOGvld+nUlbZ/X1O/tO2rbFzc0NmqZJrtv3IfN7H/Lp&#10;KZKeFMnIKcKtVH6e9PP2Bcc+WlqyOfcO3Vw2hKmmTuV8ZHidMQGiXVtKoa4qXF+/w3q9AeMcjJpz&#10;QDBTHx3GRNszBlNnMoSd5kwHGnh4OOD/+tu/xSeffoyPnj6B7Dv0XWdy5VFNH5Pn7OP3kN5n+Zop&#10;JbYGEYylGu/HhhqprUcCYDxDnhVYLJYoyyVWyy2WqyUWixLr9QqMceOfMzsOmqAUAsvVCuf9OXpL&#10;lnw4HHA4HNA0DaqqMnVSziClMmdh+nhthuSbU8SIqRrF2L+He1nl60Ra0yRhcCpnO5VnzDbbbLPN&#10;Nttss80222yzzTbbbIPNAPjZ/j/23qxLjuQ6E/xsc48tdwC1F4sStTbV3UfSqPvMyzzMmZ8+3Vpa&#10;Eik1WcUSl2IRBRRQQCKXiPDNlnm4ZubmFu6RSVJPI7+HIAqZsbjbeu36t8wxxxxzzDHHHHPMMccc&#10;v2PkgN9jznxTJOiHgFpjauOPBcBNPTBNgTdjjhu501R+Xzkhh8CmNj74TwGPYy4mOZA0b4cBkAs4&#10;IALk7f1YEFr6/REAwRhcRqAhQKMHknunzUBoGHMyO+Y4MHY9U0T4AWFwQiiBucMxEnDHnDNw6+/F&#10;epAz9yBL/5HG9W4a3DECOXkCCQMgwGDhsNtX+MlPP8d2v8f5+QVUWUJw+m0gRaVgMqFKWGPRtURQ&#10;vd/vcH2zxddff41f/OKXBMDhAoKzA9BPABwKIbHZbLBek+Nz3dQoCoWyLNE0DRjr3XRzELtzwYXD&#10;HjiPpO035QZ3TNU/Ag0n5tIY2SC059ExmfwdhRZGwKr9nHARuM4HrmaI1ms2mVvGBFcQ+p2zGvDg&#10;50ByJTIFh+REGAILDmeAZYD11ySlwkJKEj8QJFZA7j8OSkhcnJ3hvfee4fRkg+VqhWJR4Oz0BOvV&#10;AotSYrkoUCgJxSW6tsX27l28t7ZtsdvtcL/dom0Muk6jaWvUDf3RWmNbV7i726He7mG0xb6qcV/V&#10;0BZwTEJK5cFyClIyT4IzqKoKnIEA+7B40zTQ2sJ6p6kACoprVXBu9v2UOt0Gh/LB/HMOFsYDQhEJ&#10;pCebDZQS0J0jYK8FqqrDrqqhuw6f2I/wJ3/yh/iHf/hnNG0LIQS5jxuN5XIZAcDROccBAIsgqSAA&#10;MQbWCi6g4TXr9RqffPwxGBjevn2L63fvoqOcKgpIpeJri7LAarWAlAL3d1tsqz3apoPzwgdVVYEx&#10;hs1m49uL3LittTBdByUlSlVEIPFisYggrwDeM9ZGwrlxFs6k+wrgYCGlwIcffgClFOp9hbqqPAgY&#10;KIqSPtMBRamwWpL7fNcZfPTxR1BS4evfPMerV69hjcE3L1545zCDoiCwVCBra03Ods46MMEglQKD&#10;imtBU9fY3t9ByguUZennVXAopnavqr0HF2NA4nQO+O71a2y3W9zd3GK33UV3+65rI8Ca8yICa3tQ&#10;N429fG/LAaWB/Eem0zIB+PWumMO1jo3uP6lD0TQhNM9hCCTXg9UDGULHTSn9Hq17guL777+PRVmi&#10;QYeryysPUCMSZSAWAwyOOeiuhdUGZVmCM4amqQHROzF2pif1B2JMmi8QMVqAOXLOZhg69By4N/p9&#10;nifOukopLBaLwfwnwqUD5wqAQ1EoOGtRVwQilKsFwDi4kCiXSxi/tiwWKwKEL5dYLpd+b2ORlNi2&#10;LaqqQtM2ERMNMKyWS5i2xRc//QmMNvTv4BgcjcJ53FoOgaSH5KLgZM1d3+fGz1ce3N3S3Oxgz3Th&#10;fweCB8ID4XuDTTMgbZoo7jDcGyOZxJHoQCSDMQahJKwxOD09Qac7VNWehAYYg9MAuAPjiCRb5nO6&#10;kCPAu58SSZbEWqwh4Y+iKMjZUEgsywWM7aAUgd7DGgf0ZsI0BhI3Xcf6BA2IIjrOkehCuPc0t7be&#10;4U0bDelJ6dw34hRpm0VHNjt0tXPU/zLsa0J4cjihoIOLnTEWsJbEEiwJ33DGyUF0hCDCOYexFtoa&#10;SEeAciaCa571PZ7krxY+R+TxesFcygdOB+VgzLCEXB0iCtSE8wkbrluUpzM4c+gI2TueDsl1uQtk&#10;2sZhT8hJaul7mBdjAGNQUpLYlN8jtR9vdd0QyYwFwQIF5xD3Wh5EK6IoCTwxXMJ2rW+/oQu9PULO&#10;e5SDO8aJVvkcz51x489955go/gUIJuAsAxiHlApaGzjHcHl5hdVyCS4kEdo7i/2+QrXbEWjbk6gZ&#10;49DGoigKrNdrwLvcMsegPcGAM0ZA/lTQBSwKF1lnEASiaJ9xEFIS4YKRgxft8wxLpbDebMDce5R7&#10;7rfYbu+x221RVRXquoE21hPFGZzu0HWW3MW8W6G1FtbQuGOcg8MOiWtx3LODM2/I65qmieIMaR+l&#10;fZeKB6XOnWEtyUmVSqnBe3xq6wm9JPqmlIQUNBanyHfhT1g7Q1+HuR7yNBLJcTC6g7MO2jjobg8O&#10;YL1ZQ2bn9t82crLZGGFhqoaQz4sxB8FjMSW4d6zeM1afydt27Cw49tncj9vH1BV8ZhfFaB5yUzwm&#10;xDdWt5r6ztz9c9K9e2KtiilE8r0peWDs+qZc7POa3GPGVn7mj2MMGKkxuAOX8nx8piTFWCOYcK0c&#10;q3ON5ePpawf73hFBgLH5EzoiJfD1ojE2EnWMMZAK4IUiUadCRXE3o02/b7tUFok6MuwR4UyQfle+&#10;vuQk3XQcGTfdv2n+FNbEvP2GbWB/K9LwWK1n7FyUCs/l8+aYSGkquvCQYMMBkYv1ba6toX3KWhLU&#10;YYAMuXU4EzEOxojk07YNnFsDsHHujddNOejyesK7lAqpg23aF1N1VvYIIa5j7udTbTlOQB4n84+S&#10;iSfEKvM1JOy5Y2tK+v1h/Oa52THC0phgx0OCI79LjJHop0TtBnMsincRCfPli+f4+OOP8OzpFd5d&#10;34AXCuv1GvV+j9vbG3Rd53NiOs8sVstEXK4ntp2dnVH9xlh0TQexklCyRLWrqFaZXX84zwfStnMu&#10;ir4FN/iiKAZk9bHnJY8RGrax9kdCq23bDup8Y88j8n4cy6fHXpfXp3Ox4TGn45w0na8lB2eiZIyG&#10;cZznUcwLloV64FS9KRcd6HNQSUTYbD9mzJKombNoqz0aLzZYejEErTXath08c0lJ7nkNfEqkaGxu&#10;5Ge2sWdYgVi93W7jfaSCFDwRfguCEKEW1F9T/31KKdzf3+P58+e4vb2NfTJ6vhrZp8b+m/l9KDgQ&#10;mwG5FQdr8SCnw7AvAxmZsX4s7OsK97sdhK+FcC6oDso5HJivJySSlhPrx7FneMPciU/mn3l+zBiL&#10;9TGXCHIkapqD/CWMwXA+S9fvTlNNcb+r8D/+x9/i6dMrbNYlmO0gOUMhBT2bUAWeXZ3i2dML/NH3&#10;P8H+r/8Cr19f45sXr/DTn32Jz7/4Nzx//g2sduiMHQhwaK2plhTEFt1h/3CGyXEwyD3jz0Mtmeq5&#10;XIjYrp3WJJzqAA1gIQpIUvoBmIVjLooNCC4huATzIqdCKkAAjjM01sBYQLcWddNgVzV4t+3QAiiX&#10;AtpZVMZBOxLfJcFLAUgO559xLcsSm9Upzi8ucH9/h+t317RWo3/OpDWRqrXWqOs6rq15rj+1vx8I&#10;tbCHatUYdXTP14sxsvHYuW3queHU3mwSwQmaUzQPzs7OsNlssN/v4zoYBJ3y8/awPm2hdb/vfPft&#10;a6wWK1xcXhEJXqq4VqT5dDi3a+3FVyWJfCou0LUdfv2b5/i7f/hf+H/+7/8Li0JCFgqmsV4s1jzq&#10;rJyK4jo34hLPehGbA9EfP6HT3wGAUiUWZYnVaoPNySnWJ6fYrDdYLJYoVAEhOaSQMNbAGA2tDVrd&#10;xjosZwyCCfBiAaUKrFYrnJ+fwxhDQjz7PfbVDttqh7quYNoORhsYreGMgU3OomxEvOChc3IqfDI2&#10;3/Nadz4mHyK+zzHHHHPMMcccc8wxxxxzzDHHHOMxE+DnmGOOOeaYY4455phjjjl+j8iJ2GPxuz7A&#10;POY89fteb4jUCS1/Xe6ePenulQEFxgDRAajyWIeWMaX1nMByrH0fQ0jvg8M5HR9Ik3uBTQhOPcFr&#10;rA0ec02p40DuKHAA9vTOOMf6Lf1ZAICmoAfGemcWak+Hnk3nwXaeEAUPmpecwxmNTht8+fOf4/rd&#10;Dc7Oz7E+2QycQwOZh/nrJJCtJOq8s6jqDjc3W3z3+i2+/uprtHUNWSjYQKyL4AcM2iSQH29vb3F3&#10;dxcB1sGlNZBFAhAyjIlACB4DUoW2PyY4MAWuyftv6vdTYIXoyHeEpBHaNAdC58D7FIx/DCg7dMPz&#10;DqJgMNb4tusglQRzgohKjEisXBFpLjhOcyXhHFCqFYxzEMzh/HyD8/MzrBYLrJYFLi8vcXF+hmVZ&#10;4mS9xsnJBmVRgHHunT8sOHOwRqOta9xtNXRnwME9AZhc21vd4fbuFtvtDlo73O/22O222O13aJoG&#10;bddit6/RtB1gSIzCOoCJAqWS6DoN3bZwmTOPdYDuOkStABvAaAKKixEAijsA6IR+D6S1gzUpONKJ&#10;AtrR+FZK4erqCpxxGNMAjgjNQgm8e3eLp0/P8e72GucXZ/jv/+1v8I///C+49wDgSI5DCqxxkbSb&#10;E/kC0TxfgwOYSgiB9WqFm5sb3N3dJWRQF+eNlEQEFYlb0+3tLd69uwW4RNO0KL3wRJiD4TOM68FW&#10;RVGiLBSUIhfrAIpWSvVzFEN3uHCt9BoDxgBrDJ5+8B5OTjeo6wr32zvsdzs0TQttrXeiYygkAayr&#10;qsLp6Sk+++wzFEWBL7/8GYzRePPmDVovLmCM8W4hgQTaE+ZSpxKlFJR3hDLGxDXp7u4OZVnGfYlI&#10;7N1gzQ39ENy1uHN4+e23BNTuOpycnEAqIqkHAKDWGk1TRzIaASmLA9JNvt7060VPeA57uVIquY7e&#10;DX5MVCP51KNiPWMkpHwNHltLh+sSAMfx/e//AZ4+fQqtDZTqwWLk5ITogh5Aq8YYKC7QNhrWEDiu&#10;s4aId9ZCdx1E4p6TgpjjtTlHxF3/u5R4mLarEBLaWD93TXT13mw2UF4oIoDthw49wG638+sMgywL&#10;lIslTs/OyJnSrwtCCFRVFYH7YZ6G8RD21/1+T/ctCNi4Wi5RliW+/OJzfPPNCzCGfpwlxGrOeXTu&#10;Geuz4EIT+rwfB/1/R5CfHYoa5U7cef6TEoJiDucIKE5EUQbjbHR/i7mOd7tlcJCCk+gKHAQvYhak&#10;FAmchPVrv997Fx8L02nYZNNtWxJMEJxDw0ZBhbIkUKUxJMChpCSSvxBQqvCCJy04Y9hXe3DOYjsP&#10;8gce3PhcT+xmLBLTx/KKY46ARD4g0Cycg2PcuzodOkPT683AwS6Oey+E0duC2ejaab2rEq13BtY7&#10;23cd7TeS2NcoOIPRBkzQv9u2hXUW2uh47cYLDQ0FwOjnRB50cI4Nxtsx4ukYeTI/+wyIGxgKHKW/&#10;y0HA+TqVz/mQe6VExLE+yv/k1805Q9eRUIY2xovQ6Egmo72Y1p4gqqONof0IvZjCdrePwhPWhrli&#10;HgQhHxNWywHlQxEVN+pC7CbaIeahof2CeBIjQRshJIxx6LTGarMmsQJB4hRBNEBwWg+jyIXgsIzm&#10;+Gq57PMTT2xwDNHdlksxEC8TStK41nawhmlj4ODFHrxwEByR2jnnBBoXBTZFic3JCZ48eYq2bVDV&#10;Nap9jbu7LbbbOzTNDo4BQnJYR6QD0iJygOMk9gAHDU3noKR9ueDRyTHvg/y8EMgUIYdI1/Op+ZD2&#10;O5FA+nNSJHNlLmb99/Lo2Ja7kI6dM4bumUR+D9dTwmG1XKPaN2iaFl3XRse7x5Agj43ph+oi6fwf&#10;m69jZLL8s/Oz/JQj+PD7EQlkuevxsbV/XHhocNeZC+sECD4l66bflXyHDcJt4UwwQnDL3YgfIwqQ&#10;13cGYiJIHGsDHZq5yX6NYopeQEQpNblPHHPUjedzf97Nc2eXllQ8QZCEe7y4IWdgXlnFJTlSOiYe&#10;ckOM1+HFE4PojnPkgB5J49bR8hFIh/n4Dj9xQzJcEGYMtZ5jRMv8mlJ3bwsSH9JGw5gwhlkce9Y4&#10;MMewLErqR0vSiJxxCEF9xSJRns5g4ID1jq5M8j4PQDhbGRirqV2SfndegC/cd0rcm3L5nZ7PfU7J&#10;EBxnXST0JjI7kwIRh0IyifALfWqff8XrxEDsx8Vxlc7/2KGR0JTew1QNaUw41BoDVUgwVcB2Bi3Z&#10;aBJhWZIgi1CK8g8pIPxazwQj91gOGOuSs7hLrp/BRetfFkXdnGOj9d2puYis3jlVn81FZKf6w8X+&#10;c0nNdvx9+Vln7Nw75po95kQ7NTbSn00R76eI5g/fJyZzhrFnDQ855h4TV5gSQmFeHFF7UtjN22v8&#10;+qtf4dl7H6DtNNblAnAON+/eoa5qKCmxUArOjz3HWVyrOmvR1i2JjJUFtts9upbqtYVSOD+/RFvX&#10;EIzB2I4E4TgHE4BBR27WQsbzd1/TJkJyWZYxr5ZSHggfjJHUJp+rOAchFRzrz8Ep2RaM5lfq9JsK&#10;Z5j0jBH3GdcLIWWV/TxvSXPvvH4c9tlw7k9zRZ3U1uMe7WscYYym9YrcDZkl9xNENwcCnKlQi9ZU&#10;U0uuI11Xx+Z8qAeG+pQQJDhHzu/9OSfU1sYEBtI+NcbEMwHL5o815HadP79Kc+UgztnXQX2twjsI&#10;c+YFSP0zlNC+g7MjF/GM1rYd4IC6vvY1RpGIc7lEpNjXnY2LItJ9XdcdzHNjbRTwcvAiVt5JmfFk&#10;c3IOXDB/vfbg3CCEIFEL49A5HYmx290Wy/WSamlGg3EBZl08txzmTyzmWAyYyNFYPB8wBId35msC&#10;yAQYWNxDC6nozORrWGHfpr2ciOWcMwjJY60+iGpaS20upRc686Rfay2cpXbhUuKXv/wa//KvX+DP&#10;/vQPIZgFbAvBASU4ysUCC0+6l0LgdLPAavUh3n//KX7wh9/DD//0T/Bvv/gKn3/xJb578xZ3u3t0&#10;nYUxFoUosVwn+EOOAAAgAElEQVSuYY3GfreFNS6ePeEA4wy4FDEzTgUDjz+z7FeMgViGs7BwYFzA&#10;AjCh/gMH7iy5WftznnEMVaPRtBpSURsLxlB3Ndq2RtdaNI1G3Wk0xqGxgGaArFtwIaBNEHViYODg&#10;4D5ldyjLBYRS2FV7CKVQN80h0ZmDxl3XoetCnZOeH4ZnleNrdJqHhD43iXAHjork5JHv83kOMiWW&#10;PSYceOwZYHrUCHUAxhi4F5DujCY3dMbAhSDByqw2c5BPpf1vqN756vUrrNZrrMSmn4tJ7gXGASsg&#10;BPN1dlrLuyCayzl29Q4/+eJz/Pmf/ym+/9knAKc55gyNL+tsPIfE+oqvedL5iSV7G52/4BKBba+O&#10;yoPg5gAP4HN/LiC8wHZZlDg7PcXJ+SVWmzOsN5sovkTiNLRPdF0H4+e3sTTepAy1FAsDBssZjXXO&#10;wJkCrIVUBRbLFS5B+0DlneG39/fY7rao9nvUVYW2a6CNhnCAFDKeKSlPNvF5Cbm7h79zkwASbORu&#10;WFfPx+P4uYMd5NVjAin/HpiQOeaYY4455phjjjnmmGOOOeb4/1PMBPg55phjjjnmmGOOOeaYY47f&#10;MVIi4TEC9O+q4p26ijzkXHYM0D0GEpgC6o29/iG3qdyhbeoajrkfjF3fGJlu7LvH2vghx5dDwAQb&#10;OFYwxj0wi5zLkQDvHuP6NnatU22ZO4gdu0c+4nzQg1aHLr5cCMCDDggsRWR1RFByIJIQkUUwoAPw&#10;669/g29evMT65ATrzQbL5RKqKNC1Lcg12YFzcoUKBD4YDYCh0Rp391u8+e47/ObXX+H6zZvo3pgq&#10;6o+BaQMJUmuNqqrQtqTor7WO7rspwTSde6ooBoCsFOiXO6ccOq0dJ78fG685ESV39GHAUfAC8wT0&#10;QHIa6/tcLCEHvacuk4H0IoSAkERqb7sWjnEsV2toa2EskbEFNxH8XhYK69USq5XCcllgvVpjsznF&#10;oligKAoslyXWmwKnmw2WixKF5FgsSyxUAUDDmeDGUqNrNdquw75q0DQ1uraFNRaCK1gNbHcV6pbA&#10;K3Xb4n63xfXNDfbVHlXVRud1AOi0xr6qwJgkIrl1BCIEYDsH3dTRqSJ1uw7jTHDWu8/wBMg+Mtes&#10;PSQkpW0+5j7CHGC0gxBElDXG4OrqCS7OryCEg5JECLOOnM/3VY31SYnXb17jp5+/wZOLZ9419Z6u&#10;HwBHD9QEArGRHYC2czeKsE8EMHBZFCiLAlVV9WMPGBBtw3vIkamDEBxNW2O/30MKCS4VtOyiE1dR&#10;FPE+u64DV0SYF96hxxgLratIxgrzN3X8YInDSWhT+kyNslA4PVnjBz/4Ad69u8Ht7R3ut1vUTYOu&#10;7aCdg1IM3DsiNXWNjz/5GJ999n3c3t7iRz/+MZq6hlIF6rqOrqhFUURAvPFkTumde613pBdS4uLy&#10;EkopVPs9mqYZAIzrusZ6vUbXdXFtCiBh7UHBvkPCbEW1r8A4QyGlJ5dYOLjoFpSCBUOfjgFh8/0m&#10;Fc2g1yESuwP5LTiWGGMikI1EUHJnLYDcpKdJW1NrU76ujpFY42c5h4vLK7z33vuo6zqS9qtqj7Zt&#10;4/Xn7ohKFViowotmdF6ARaBtNXT4txCwCWBQeIBfaKtA2ozCDX5+h7EcxiDjDEoWB/tMIJmXZRmJ&#10;0kBwMHLR3bkoCihVEJlzvcaTqyf47rs30FpjuVxgsVjg7u4OdV2DMRbHQfjc4CRVVRV932KB1XKJ&#10;09MTvHj+HP/y4x+Rw2YGIB4CxTHpAJ06l/X9NHSDHOQiyZ6d9nUgPgWBiLDnpK8JIhNjJLL0b8kI&#10;pCkEj+M/Erk9cHAIirdo29Y7Olsw9A5CpSedysILdvi+J9czIsIG97dw7dpqaNP6sRL6VMNaHDgO&#10;x9zKr7HH3KPG8o00QvsABPQODuLBgRYTLkNh3KZgfhccG6fmbZiH1pAgDGOAcVBK+h0xtL9E68kT&#10;xjkI7/7O4Z3DPPJVcAEpRZyPab4Vx49NwPODPA9gmF4zcrJ2KqjAErGHfK1yGXEjFQNJnQvT81UY&#10;W2kumhIlYo51JOdLc68gthGEZRiz5GYrJbUjt3HeUHt5QqBzWK1WaJoGWpvoYteDxNmo8++UM1ne&#10;lmNg2jGhk9xR8qGzCDlVU6cqrjwZwVHOYwHlXbo63aHTDZy1tFY7B+MolyPXYY2LizOcn58Bjt7H&#10;lCPipDHoYOlnyf7HhYhY70AsCQOMcmoW78cYTWBkPwY6rWG47fcGJrBcn2Cx2uDs3OHySqNta+z3&#10;d7i7e4vt/Z4Em4JrfRC/sIaI8MRkIbJLXL+GoOg8lFID8P2AjDQipJHu/WmfpOebISEJ0V0ukIbS&#10;/XDMdTQl3qfzKJ03tD71+wyRfAG2kkQCsQZCkojHGDn8t4207dLryUXyUtGgfAxPiYiN5Top2WqM&#10;FBEWteAMmwtSjV3/sLYwQRTzZCiIYf6U50P+jg/2poM8jQEOQ9LdMZL+1NqRr9NjxOvBTYRF3u8V&#10;zj3scG3BwB0fFSkZu79cnCEQkgMpOaXKDq5r8OV+iw3EroR66DBOJJ1aZ9McxxgdRTjAQAIfRtMe&#10;7Pq+4F68iqMnmPWkiHDPw9xLCJa4trvJtTrccRQrcUiI9BzaahhLe1TIH4Tw+TLjRFZVikhkDjCW&#10;QQpyfe6MReHPdzwS+BmC0hxnoj9rcgY4i7at/edzGKs94d6fB9P5h0BgZwf5VjiHTc3vQR8HHpDr&#10;PzNuD4E4OLK+DMZbOnYTITrjSZeh3OaS81cUxXB8cBYMwzUIlTDGvbMrm1znD8YeHOqmAQBsVAkm&#10;BZy15O7JgK7tBdlUUcLBE8AlOcUKIWCdBbO+b8AiYX+sNpXOm/R1Y+eBVHAkEp/QOxGn9Yn0ftM1&#10;eUx4ZOjgnooU5TV3jpRa3N8THxWmGjtTj+X4YwJij+2zfH95qH+PrXG5A/fY2W8qz5i6zvwzxvqJ&#10;cwEhLJTl+O7Va5yfX+Hs4gK7/R7tXYe2qcG5QLla+TOBgnYVLNxAlFQIBSkEdGcGtQkwhtOzc1S7&#10;LbZ3t16ojkfSdRvJbdLXnvUgVwIQa4WD/GSsVsfYpKBJ6pIuOAcc1YfatgWSccAzwZjUlTnvryAA&#10;EOoQSISjXPJsJ15POIgDg/0n3f9T8nA6Fg76emRshPVztVoBQKxvpTUuk+T/gfStioLO1Amh/tmz&#10;Z2AMePPmbRSiIz0Xqi/QPjUUPjZeGCzPZcNzhN1uF8VF0j7Jc6ZY+3eHuRnnHLIs6Sw8InRB+wh9&#10;5m63o7XSnxFzMUlr3eT+EOr2QtBYMTqtgdB5gjEibjPXCwl2nY5nTtrD/SrJODjvc/lh7hdESrzg&#10;ajh7hPsPCsaAF+Yaf24RRE6IeOrHgzNgHJCFRNvqPk/gvbiLiUJafCBcyMAmcjQ+yG+onQSMNQBz&#10;B/tHePYUxlf4I6WEdcaTnm1ytqO77sVI1aCW6Rxi2wohsVhwtC1H0zS4vr7Bz3/+S3z04fuwrgOz&#10;HZQkd3YudyjLAuv1GqcnJxAgIjAcw8XJGn/5n3+IP/7BH+L//O9/gxevvsVXX3+Nr379G7x+/Qa3&#10;N1s0XRv0jUhYmHNYbaBUyLEwEC90zkZx2PTcfShwOtw7wuuMMdCWxlPVNFgJASUEnCVBOOZIfHhv&#10;La03zkJIIiKHPIpyZiLqGnoyCCgacxpAwUUUb+Je4I5zykNpj2TejV7g5u4dmqqOa3u6VvVCjQmR&#10;2vUCrtN7Y76ns0edKadIwg/V5MbqI2PPKsM6dIyEPBCA9Wt+13oRkKKA8yKnaf0ydQ7PrzXU9o3p&#10;4MBR1RWur69RlAvah5Lnvtb3eaiXcZbcjxVROKJcLPCb5y/wTz/6Ed774BkWSvTPTAfXkDzW8OOB&#10;jnf+3BTWMedIjJQN3d11fB7K6RlkR7XP9WaNi4tLnJycYLVcYr1aY7FYgEsFxnkUXrKW9iLjLJwX&#10;QbAwyTxBJmLpYB0DLH2nYzbusczXi5blAovlCicnpzBPn8XnOtfXb/Hd21e4v7uF1gad1nAWKFWB&#10;pmnjniG8sAE9WMjqwF5shDESfU1ztlQMZizXS2uQaU1nbGwew0fMMcccc8wxxxxzzDHHHHPMMcd/&#10;xJgJ8HPMMcccc8wxxxxzzDHHHL9jTJHA8t+lPx97bRpjzjE5qJtxTm6LUZW9B6Tkjhdj8RgA39TD&#10;/LHrS+83BdUHQNkkiBzHSezHyOD5vYyBBR9y/R4jSwd3YKWkdz3piaPhtdMAzXGH3GP9nX9GID8F&#10;8MAYwC3EUGyAqLPGk/eDMzs8mIGBHAcCWjcxqYFgDIKRC+PLV6/xxZdfotMGy/UmOt7IxGEXAJgQ&#10;kIUHjsGh6xpY63B3d4sXL7/BV1/9Cs9/8zUBZxgn1ypPtkpBr+H6U3eaAAZJnW3bto3vC8SzFIAi&#10;B66ZdnRcToFZ8/E5NuYeK7BwLHLAb+o8mpNFU/Bj6mScgiPSceCcG4ALrbWwnSW3BmfBhYTzIDMp&#10;ONbrJVarJdarJc5ONzg7O8HZ+TmuLtZYLhWW5RLr5QoC5IxnYaBtQ4A+kMuOa/a4395iX+1gtCG3&#10;KGNhLKCtgQGHtUDXadzf3WN3v8d+16BuNbZVg7fXb9F6IrXz65rwa1jbdRCSXOo5L6FEAaMNGt3A&#10;sd6Nx7oBvSMSoZx1AO8d3+B6YCmfcOdig3nBBi4mwaUkdx6BFxAIwCXOJT744EOUiwXgWiglwTg5&#10;tnVagHOF7bbCRx9+CGsZ7u52KIoSbdNEN5DgMs05J5KXsxFs2La9QEAgduYEqAgq9KAZG4BQQpAT&#10;hx87wS20rms/B7gH/HRQUqEoShiwBFDYO8unAPFAPtGdjq5QRaEghBzM00CId5oAywHcaoxBXdeQ&#10;ihxA/ut/+Us4Z1BVDeq6Rtt00JqEG4JLYFEUuL+7x8XlJX7wgz+Ccw5fffUVGk96LwoV2zCQXWld&#10;ITAlObi3MIbATFJIFOWyB+4JgWKxALvj4Jyca6uqRlmWAFx8XWjL8PlKqUhu5lxAKk/cZTwwP2F0&#10;IG45SMnBuYxuQfSZdlKEJiUZGGP8/KDPstbGdTIQuuM1Jg5UY/lIuh6Fe3vM3nXsdznJYL05wQ9+&#10;8EcgNxdynNK6gzEaSimUZRnHfgDAVnVDogpNC8Ch0/R3Ve3jeicGJGfeO7X5n4UQnAQ0wnofyCg0&#10;FmgNss5GIlZox6Io0LYtqqqCUmoAXA4gae4d7xjnNI4XCywWS2htIuCcBUftBNAW5t/5+bkn1fcE&#10;5/Cak5MNjO7w4x/9k59bBTjHo3K4wZ6SrJQ974sNXOYAAjzHfDMbd+l+PXB+TcZbKmwB1wsScDIP&#10;9SRhAM6h8OIGqcup8+BruHAdAJxFUzd9vzAHZyyUlJH0rJSCUoLED3zbhvaRfl9g1MkErNaawI1+&#10;DIVxFx3mnIW1Ic+jdSAlO08RW6ac68ZcHKNzkjWRRBXIQzJxxsr7OnV0njpDDHLv4IwHxDVccGqX&#10;4AaqPJC8EILGgDUQnnhVlqq/P9aPTSeHuVuaS1lnyUmPMXKjCu2B3pnzIeGusdcEV74oFhD6IFmL&#10;y7LEycnJQKxkLC8fiLMkZOK8LafEPYZCI5SD7avKCxPIuA+Eua+NIREfvx+mpJTLqyu8+vbbSYfG&#10;fK6nTpiHgljuqMjZoD1zB1P6xcG9p+DeQE4JP18tFuCSk2CYIAfApmvhaiJLW2tR1zW2u50nJIYx&#10;QXstNLnJSSlhtIYD7Q+O9fNI2w7W5w5lWUI6BzYQzrCeQMQSYD0iGX0oZESugWkEMQkhOTYnazC2&#10;wYU9xXvdM1RVje22wm63x36/RbXfQXcNDGx0GeZcAI5D687PZQtz5JyfCxilpKaxs8cY4XkK1J8T&#10;RFPiUDpXU/L72Bkk/ax0bguu0OkWzhm/7ltPJAKMIZG1VGjn96mxpG2Rrqep6FBObhvLS8YIjPn6&#10;fMxVe/hzGmcu7qY4WqvI23iM7IkjQkJ5O04JYgzOpwwDUYiD32ffFcZeeq1D0j0SQQkzWAN6UYXf&#10;vn+n+i2vZU0JOaYCS4yzR5HDH3K7n6oFHCPAx7qDn8fa6MHcC+13UEvwI8iO1oTCOD103T7mMH1Y&#10;J+vrg5xzOq8bAyY4mOAxX2a+3sM4GxBggrP7+cUFOTF3GkJKT1LxLrya9jwpJOAsuqaFMRqcOxRl&#10;4QUx/J4oJO2FGBdxScV+xsbAWD+N3X9ePztGYD4meJD+Pcg5cCgmmr4mn/uD62EgJ9+JGnJ6XZxz&#10;KKZirrpaLaGthfV7VudARCjGYMN+qXUUfQqlkJDvkDACm6x1Hcsrp+q/A0IYw8HKOCUoIpLa3VTO&#10;1wu1Tff1GGkt7P9T4yTPmcb208cQzKf25YfEZY+NubEa49R+NHVtU8T7MWHQMTJ9IEoWZYH9foeb&#10;m3d48t77eHP9hkQOywKlKuns7YmuqijQtE1/DrQOhVrEXJfyZQnv7QyhJFZnJ7i5v4HTFiKtNTvK&#10;JVpPHFwsFr7uoQdCYOFz070pryGP5e95LR1hHfYkN3Io7wncQaAvJaHme3m/9uBA/CXsU0jWJxPm&#10;sScAD85Q1sY5FK4hzcly9+K0dmNHCODh/eF1YQykwgKpg3pZlijLEowxLJdLGGOw3W5xe3sb6yb9&#10;+YdyPmN0cp3ioM3rpgH311AUBYpiEetq+/1+ULdLhYPCtQ6EI0dqZCT46CZFNUK99v7+fvT51Fj+&#10;m89pnomS5sKpgUQ/+D0DrLYHzwPCew5FLYfPJ9zEM6OUNOu8gES+JkSCNSMBGClF/9zEpXM/O3Mw&#10;DstcFCVkifJLvq70dTXtx1fIeQycI3d5ITiUlHH8U/1NQKT7qxCeU2rjOXTquVG6z6eCEFFgA70I&#10;WKc1dKfx4puXeHdzh5OTJZjlqKoOjFmAA3Wr0bQG+22NsihQcEFiQEWBxWKJp1dnePLkDJ999gH+&#10;+q/+Anf3e7x+/RZfP3+Jly9f45uX3+LVm2tcX1+j3lewmsF0mkjLjs4L9KzKxXOjECLWBXki2jm1&#10;7+TjPa1nMnAvRkxiq9YYCOaJ7oyBa3jRVz83/TE8uMcz6wBGDvEMQxF2qoGR6ENREHHfODrXO0u1&#10;ZZb0S6j3d10X15f0fJqevR57DnxIWP6hvTrNcabOiWN1uimR13xsTtWOwhwtyxJSSNRNDWMMjDXx&#10;mclw/2BRNCGtXVD7LyKJ+s2b73BycoLl0yW0sYPnM3H9YwzWmvjcNM0ftNbQWuNf//Vf8dlnn+Cv&#10;/ut/geW0/lvjxVsGzu2IYrrDnI8PRFMdXBQY9SVXSKVQFgssywXOzy9xcXGB1WaF1Wrl8wcWBSQt&#10;DKzuwBitT9aLZ8Qa7uh5zo7m7YHMD6375wKJ4B/nJH68XC4BABcX5/jokw9x8+4Gtzc3qHZ7bHdb&#10;NHUdCfidaaFtEIUhsQ/ma9o8ORMxvw+nYz89Lx87b6bjLdSmfp9ayhxzzDHHHHPMMcccc8wxxxxz&#10;/EeImQA/xxxzzDHHHHPMMcccc8zxe8RjQJN5POah/5g7NuAftHvlcSL+eCB2AAnmoBtMu59PgYrT&#10;302Bsaf+HX72WNJ3/rOxz33ooS/LHLDze5v6DvoeoIcWhbY0vaPmCDF2Chibf/7U/TzkOkRu0Q+T&#10;CodgyfT7WH9PrgeksuAwxxyNG2fAvNuiVAqv317jpz/7Evf7CpvTUyLxogdBhkhdj1kAV+gWu12N&#10;19+9wYsX3+Lbb19Btw2kUAAYyqIkIBTsAIyfgnh2ux2RhBKXr1QAYsylb4ownhI8ftuxOfa6xzg9&#10;HZvbKSBlDEQTgJz596fAmuCEFMhU8bo64wHHYa0QKMsSi1WJclFgvV5iUSiUSuDq4gKXV5c43ayx&#10;Xq9wslljsVDgjEBX5JhOTpfCtXDGoGtbaGtQd40nTnLv3FyhazUa3aGqKrQNuYh3xmJX1dhXLZq6&#10;RV1XuL/foq5aOMfQdRa7tkZRlthsNuQwZwwEE+QWbx26zqBpNAFgYGB5m7RbEPxwdMcJUbAXAQGY&#10;9aRPlhIHROLOma8Lh2SMvi+GztnpAtIDqIHFYoGLi3OaI4Y+RzBgtVqhKEpUTYum2kEVK3zy8Qb/&#10;8Pf/CM4k/vzP/xxCCtzd3WO/30f3vAh4dkOyTlEUg/mYEp/zccY5R+fnagqQAnDgOOIcJxEDY9F1&#10;BtqT5zujCQzFgEIpGGtgLd1/AFbBr1kBDGttNxj7gSifEw4D4Pbi7AL/x1//NZaLAl999StwJnB9&#10;/Q66IzKJAxHfFkVJ7WEMPv30U6xWK7x+/So6OvVEaEBKEV2fm6bxpHcd1/60L7uuQ1O3WCyJPMkA&#10;vH71yrsfU/m0KArs93tIKT04WkOpIoKjwzwl56ESqlwQMMuTHsPaRu4sLDoA9Y5h8HuQPVgjc5Ct&#10;H4DRaSw4bqVtm+YSY/sSyxy+x/a4sT37+HrYg891Mu7+0w9/iLOzC+zrPawx2FYVGCwgOCSXkfzu&#10;nMN6tULTtlCFQr3fE7iMWTRNBQsLbbpMoIIdEmIxBKWXRQFYh31VxTlEwGtP+mYYkFoDcd0YE0H1&#10;YZ4VRQHGGJqmGfwtuAD3hCJjHLTu1+wgNBHAudZa3N7egDFGrjeco65raK3jv4uiQFkU+Pu/+0e8&#10;u34LIZQHldvoojmVfxzkeGl7PPC+SM4cyQWttYC/j7DHFkUxClJnDBCefG6Ni8IcAdCnlIqAxhys&#10;H9zKHYhE27WNJ0+RyIBgBMotCgkpFciZfDgWjDZgzsHonozWJs53YS+x1oBzBs7oWolYf0gADPcW&#10;2ijfJ8ZcvMbmcJ9H0bwVUhwQV/OcJ51fYQ04yDcZg/NCIYP3WkturYGA4fzZgQG9RoSBMwBjtK8K&#10;EFC+kBJc9O5x5I6oIpkbDuAgd3nGGZzrSYhMIpKDhRd3cfZxhKJ0PIS1lXPundaG7vCMsTiOpJS4&#10;urqCUgovX76MTob5fEhzz5SIkOaRec6dOzenrwn3NyToEsA/XGtK2o0kDsZwcnLiXfJsJMz3bcBG&#10;z4Jj63qaK6Zu2SmJOXc3TX8e3ZOzdWHQZsm/BSOXOyKVaCxXJYzpcP3uGs8+/ADffvsSV5cXONmc&#10;4PW3r3F+cYam1bjf76N7mLVhvwCsI0D4freDaTsw7sH7WgPGwcDCOofFgkgzFiS2s1ysPfk0aR9/&#10;5vE2wDHHizx+WHLE9cB+Yy2MNRCOQxuHQtJaW5RLFMUap2d0j23bYL/f4f72Fjc371BXld+PgsCY&#10;hHUaWjtwbg+IUTmxJY2w14Txnu7RU32fE2PzdSYlMeRjZiAagyGZd4ysmIpxwbF4FoDj4ILWs+Dg&#10;emx/+V1rLem5Lt2TUnB4LjI2dt5OxcTyvOZA8AEYrZ8E8ZLgMHxMQO2h2o9zricAPLLdpsT4Yh/z&#10;YX0AYJMiLFNiFw+5w/MRstVUnegxdZyxvO1YHeigDgJEsZsBoesR5/axzzvW/2M5cyDlkZCiPloL&#10;SOdiEO8Ycy92iYNguh48JJLQj1EW60PDeQ4vUkYuv0GMabFYJu67BkVRQGsiOp6dn+Pi8hLfvX4N&#10;rS0K5XMxIWAsEaOUlPQ+pbBrWuzqPYSs0DYdlss1Tk9P/cLkYt6Ti3OM5T1j6+VY/4yR6R8iDU+d&#10;j3LhorG8biynyK8nJSrGceaOE1/y+g/nHIuyhHMOJycnOLu8xHK1xMtvv8Vu34tzEQFVQymBsiho&#10;nbNDEYGwVz6mLv3YtTsVG0NaUc3EAPK5NiWQOkYqy/uiX8N0dDlGkBB1JGCaC2GMrfdjYgZj+21+&#10;H/nPH6rvp3vXlNvssdr1sfXwoZr6oTjA4R6QX2uokRht4Biw29/jwl5htVqCMY6yKCEFkUSD8EcQ&#10;d4oEeO4FArVG0zQoyxJGa+jw2VQow2q9QVtVYMyBGUPCVc5BcAkGFoly+/1+UP8KYy/N5x8Sfppc&#10;K0O7wEFIicVigaqqDvKwvJ1TQYG8H/u2DsteP4aC2JyQcnp/4tyL8boD4nX4nJQw2wurIZL7WDiT&#10;Ooe6rvvzcXJeT8UPi6LEYlEmruaIYmKh9tu2HbQ2KMvSt7/xfaEORHXyc1MgxQJAWS5i3hv6MhcY&#10;C0KFaU3r2DOzPJdI51x67znReMxp/lhNJV3b0/cHYYDeTdnGmksQygzfEd5bFMWABH+4H7rRfT8l&#10;RzI2JKen61wqCOGsg5Qi1sTcSK3CGEM1X9fXFIQQnpTuhUGT6x+eL+gPiRxIALQmsIGgjc9JrQF4&#10;uq+GOoYd9FEYo13XDcY+S8QuB0IWyVkXIOFbCIlXr17hF7/4FS4vz7EoFNbrJUgHwEFZEtzouhZV&#10;pVEqhUWh0GmLThuIpgJXAqvFEqfrBVaLEk8uL/DZ9z9D23a4fneL63c3ePHyBX75i1/hpz/9Artd&#10;japqoNuO2sxZgAFKFeBSxGcIU2IIYwKKGMhZ9uuPzxTApc95GSdBHO/MbeHd6aWk/3YO3EvhOOcp&#10;u5ZE5ZyvjfX7Okvq0y4SuDkX5Hbvx1c4u4Z6KYnDHu7FY6J+j30eN3aWPbbfpXXhqbXjofNV/hw+&#10;va4xofL0XsP87LoOu+0WTdsS8d30Ig/DXI8N6vv5eZ7EKRi6tsX19TXOzs9QLlbenN0dFZcM75dS&#10;ojMaC1Xi9uYe//RPP8L3vvcJ3ru8gnEOxpooZEnvG8t16B617hAeAdFZhuYTFwLL1QbnV0/w5OoK&#10;y+UGZbmElAWEFHDM196sQ2dML8bKjH8GwsHAwTi88zvAHJvcu9M6SeyrII7GWBRoMNbGZ1Gcc/D0&#10;nrjAcrlCWZS4urpC23TYbXfYbu9xd3uL3e4ebdskojGaCPD++avg3It9eTGeEcGZ/DnFQ/lJekYa&#10;q8nNxPg55phjjjnmmGOOOeaYY4455qCYCfBzzDHHHHPMMcccc8wxxxz/DvEYUnkax8BqKcguB0EM&#10;HuozHoH9XHiQFIZEh6nPnrqHY6C6Y05NIVJl/xyIPgUyzL9/ynU7/84x9/UxYsGUO3xPHHQZkDF8&#10;hiPleboaOI4AACAASURBVA82oc+xMEYPAPg5uMK56TZ/iPQfQRf0S8/PCuTecaI1tTGBVIKLZ7je&#10;lAAcgdDejZUxBmcswBn2VYPPv/gS3776DqcXl1h7wq4xBFoMQAElFRhnYJxIoeRe4GC0w+3NHZ4/&#10;/w1effsK1XZLwDUlY3u6BIw+BjorPFg3d7dO2zaAAHKn4jE3nyki5wHgFIcefukYGxu7o3MfOSwp&#10;A6xyBhYU/a05mBvpfKfPJUcda6wnRvWADsYluHcfL5SCkBJCMKxXS6yWK1xdXeLZsydYrxdYlAqb&#10;1RKnJyssF4rclosCUvDo6N42NeA0YDh028FYg9YR0TQAmfZ1g6pqYIxD22lUVQ2tLfZtg6bpcP32&#10;Ha7f3aIzBsYBRlvAErmwbTsUqoQDR2c1VKHA4LC9vyNAmyMXBW0MOA+uvoLmKAO1FxiYCCRgTY4l&#10;IySWvv8C8MW3GQDGsx4aAaiOgVcH7jeZE6qNIFKHzWbt540hR3SrYXyfSiVRooDRGr/61a/x4fvv&#10;4/7+HqcnZ7i8PMP9/Ra3NzfgQkBJiaqpiWyoFOBoHZJKom3aeO1d10VXqgAQVEpBFQW6tsV2t4MU&#10;BFDLHb9M5sDXuzU5D+4xfs4LtJoIlKvlElyISPjlnIMHEGinB+2WA3ZSIhYcvFMgIjHwr/7yL3F6&#10;eorddou2NTDaYLetUCwKWOcgCxVde6WQWK6XuDg/h9EaNzc3A3crLgS00dGF1wTCrpOepEnOZBHg&#10;ywIZ1K9xAOqa2l9rjZPTE/zxH/8xrLFovJNvE8jQZSDYMLRdC3inl7JcgAuBzrs+aW0Gbk4MLhJg&#10;rXNxAekBpKlTqRsAHxnjvVCLdZFknYJxR90mI/nPxVmQ7tc5QSFZ5VLjMu/gPEUsGJLPrLX47Huf&#10;4dmzZ7i924I5ht12i7qusFwuAAfvFCmglIyASmMMdtt7ckkE4EBCH03dwBpLpGcWSHw9+FV6UGm4&#10;Fhpz3qEdgFLKE1OlJ6E6MBEIyIC1GOxBAXC7Wq2i63xwvQVorrdth7OzE1xeXkKWBTjjMNp6witH&#10;UYhIig1AZ2MMmqbFkydXaNsGT54+xb6q8Ouvfk2kIidwdXWJX3/9a3z++efgXET3qH4/OhRyiH2X&#10;/iwB/405FB4j+6Vudy44VyWk3FR4IJo7w89vMEjvBia4JHKUs2COyNUMJKATBGCicyVjsMZEUYIA&#10;2FwslxCcQXctAW0Z7X/cA4ZlBJ36eeD30DCSjc/rEHIhuhM4k5BSOK2F2ugorhJco/M2ydssJxFO&#10;CUlFULagKxCcRWJEmv95+lokt/ttB2AMrXfKo89yBMD0RHd4AZggrJGvA1J6cL5zMb8MbcD9WBEe&#10;JA0QON9ZB820d3YHtNWA0SDhAQaL0H4C8P1Bgkvcz70ENBxzoyQ3TnbmFFScupYKIaCgDoitwVU+&#10;vO7u7i7mLQEYn5+JUqfEqfNOKqZE7UzjNQc9d532DojendyvLYyJCLaVQnhncNH3sf+O+/stmqYh&#10;MpF/XRBEyZ3eJs91+TgL95Ls9/m4zAXD4neNnUkyp9vgIqt1hydPr/DmzSsUhUTT1djXewghcHlx&#10;jquLSxRFCWstNpsNuttbT8IADBx018HBYbPeoFAF2rZBXdWANbDOoNMapuuIqMFon6z3OzjGIJXE&#10;YrUAg8BiuRiQRdL54gAI1s8dhnQfC26ZJKjBADhPtIgOYZyDCU8aWZ7i9OwcT5++j7ZpsN9tcXf3&#10;Dne3W1T7Bm3XwZoWgEG/TLC4bveiBnZwTgj7lTHkypaKPqROuThyDszJPsfW9lSwJ12Tckfr8L0k&#10;zIBBjkGECQdOdoEQ4DDJfHa/rSX4xDnsIRGfMeLp8CzlRomq+d9jnzFVqwjpxZiQRNpHY8Jm+bXH&#10;dchhsiYyVTOYGgcB8M88mchm55qx75ki8Ob7Vtong7Zjx2sfU/f/mLaaOn8P+tlkZFpP3ILgk3Nh&#10;rN8fe0153Y/2PxoXqRN9IIshyb8DwQix3UKeO0bUGT+3HhVgRKQCUxrE03yQcmLGehE0oSTs3sY9&#10;ORA2AlHRWovlaoXNyQbvrq/hnEO5WKLw5zKn4J2TC0gpUFV73N3d4+bu3tdr7lCWC3z4gcXZ2Rk5&#10;vTI22JceUy/N96H0NWlecEzE4qH65xjh5DGfmRM983puuo+PzYH8v3MyJNXUFBjj+OCDD/Dpp5/i&#10;+Ytv8OXP/g23t3eo9nvKtUWB9XqNolDoOo1mX0WSacxdstwLzpFozIQz/GPX6fSg6ZI6SZpLHav7&#10;DnKzRLwn7Jv5+J+qoaZtm37O2B45VWOfEt0Y+66x9Sj9vvS8lI+vY/XusXU+FUUYu4Ypt/ixenn+&#10;u/S6hODJ/mRxf3eDptrjs+99ipcvvgXz9QqpJBCEjOBgNeVOSinAAV1roLuOhOPgYDoN608E1hoI&#10;IXF+eYF/++JVFDETgnIL5hiJFSVk21y4J61tpS6rxwQsUmLtaP/6Wrn0jvTD90qfOx4KSU6JbfQC&#10;DUPCeTj7BkGsqTr0FKkxHQfpeV9JORDbCuss1aL0aM4Yzi9lWR7U0VerFS4uLnz9hNquaTq8e3eN&#10;+/utF5ygHFnroQBX3i9UaySi+H6/97XeoYNx+HdKbkxJhOlcG8uRpgRLArk4EHJzgd10buc1+XzN&#10;yteRMQE10oYI9RI6j6diKOE+Qp0p7/N4bW6YG0zuI9bFXC8XzkGsgxgUTGJRFJHo7sjCONbKXda+&#10;eX6bCselBPzFYuHnCIMqBKRUUQw2JcjT0dR5wQAbPyMl6rMwBr1IhPVCURgRpQt18HSMpH1UFAXa&#10;rsO+qvC3//PvcXp2gmW5wOXFGd774Ckury5QlhZNY1AWBZSQaFqDXdVCSQGlBITi4IJhUe6wLEt/&#10;dhPgQqFUHB88O8f3P3mGH/7pZ3j7n/8MX/7Fn+F//+Tf8OWXv8SbN2/QNI0Xh7VxvlvjazbZHkL9&#10;kjxrAJH4nc9rQ17Z7wecqkWCwTgH7tcV5yy1nzvcn0LdP1wTAwOchQUgJIf1WUKoHWpNzzOMfy7k&#10;Yi3axTpUaHutNeq6TgQ/3cE6NpW/PuTufiynG9vrxp43jj+7fVxd9DH5ZEp2DjlQeG5iraWzSnJO&#10;k0L4vvVntRGxgDSfCOeGdzfvsPp2iY8+/hTGjYk8WnTWQhYFrDXJXgCUxQIcDnW9xy9+8Ut88cWX&#10;uPxvf0NrvDXJfE/OBInAJmMcVls4MEhFc6ZQBcrlAsvVEpvNCU5Pz7BYrnzew2GMQ2c1jLYwpk2e&#10;L1Bd2R/k+p/DgFkWnmAfESATsa47NlT653uIz/PIGN5ACMCYsGZSbZoLDsUlFos1NidneGot6v0e&#10;2+0d7u/vcHd/h/1+h/1+64U96Rmls1Rnlj5HERNrUi5qOCUwnK6buXhSfiafY4455phjjjnmmGOO&#10;OeaYY47/6DET4OeYY4455phjjjnmmGOOOX7HeMilfOqB5pTLzjE3osHPvONiIFAQmYJcHXIi+BTg&#10;+dg9jYFd0ms4BtILwJ4cJJjfyxho8TFtlF/H2L2l7jz5ZwXQzrF+CUSXQHztXx/AEgCQgr9t9hmH&#10;zpH5PYwRbQ7aIsWzgU2qv/thAH9VYIKcFL0lMFwgwnPfZv4+BBOwQkBbhp/+7Of4xS+/wnKxwkIp&#10;FEKgUBKNNWg9YIIz0rjnQpBjh/ME587i9vYer1+/xovnv8Htu+9A5A9FAgKD8TLt4paPjwA81FpH&#10;0F3qaJmDDqecWqYIBFNXlY+8MSfQtA8PPie9JpAbouOAcQbcEYhJSjEguIdxZL3LQRhTggmIAMLj&#10;BrIoIeUSQkgIwSGYRVlyPH1yhU8//gjn56c4O9ng8vIcp5uNdx/VRCa0BkJycsQ1DTrtoI3230nO&#10;jZ0xaNrOO/QYdF1wddeomg7b7Q63dztUVYvtrkLbatRNje1uh/v7HaRSEEKhbloIFu6NHGPrtk36&#10;jKP2BGICRwGWOSK/B5daRn9YBHkFcDa9n3EkRLoRYLwDvOcJOQlHECEfXe8CcCZ34esBe8472CRj&#10;AQTOC4Tm05MNikKCC4BZRu7l3imC887PO4auNbi+vsFqtUZZStxeX8MAWG/WKMsSbdvh66+/xtXV&#10;EzDJ4JglgKm1ROK3GLh0BrBxcMsNbk9CCKiiQJu0fdpWUsoB0YvWSAFGltuenMlRCE/GwtCtz2n/&#10;mUHYIQH59EBTN5irwjuuMiEgGAPjHFXbwFmLuqpgtIHVFrvtHpxxSCFg4QhMHdpccihL7kJd1+D6&#10;7RsPmmI4PT2BYxzY3gOcQxYltNZoTQsLBnBBgDNJbaHKEkopLBcLnJ6cQHgH3u3dPa3NAvje97+H&#10;s4sLvHr1GpvTMzgLrE9OsN/vCEzMObRzcIyjWCwhBTmaO+9o7pyF1kPRi4BDdI5Ap1wKwIS9hA8c&#10;2FKCHIGmFawVaNve+S4Hu46D/uKXDgiTgfwXiNn9eywYS8mXfJQ0kALEje68cAzd29npKT793me4&#10;vr6GtpacHxnHqlwCnmxelgpKiSgSEMCwu+0WRUFuWdoatMaiarrE9UnCWqAsix5YBsDq3lXLOSI4&#10;d7bzTtQBwI1IWnXRIZNG2BipZbjHOL+uCWy3W5TlAkW5wObkDJvNBk1TY7fbwTmDqqrhXOnvs8TJ&#10;yQmctbi9u8N6vUZdN9jv9zi9uMB2v0e5WmGxWuPs9ARVvcfnP/2JJ4wrcA4Pek0yA5atR4nTdyRO&#10;P8LhNulU2ANRoH53JDceRksryMUzuIhZ715cFiUEF5HMoI3x7vUMbduC+7286/ze5Oj9Skp4/hgJ&#10;BXAWgZPKO40yxmA8gTuAa7XW3uWdxCcAoGu6CM4m5jGLfdynV71LbHAtCqR8Z0Oe7UHHfk6KBJid&#10;E6tzMk8KTsxfy9iQaiSS+Wudg4MnAPTdQqB0/xpZFLTGeGA9MufMFEhurRsVYuJpXslTMjWB04X/&#10;vdWdf52DNRrWau/uVpAIjeCwRpMTJBi0NajqGs46qEJCa4uu0xHUzhmHcTRXXZp4ebBtOkZTd2dj&#10;TDz/uGQNCmT+sE7tdrs4Nsbyy5ArI+aCLLryjZ05sowQ3rAXAQBvjIaQEoUnnOz3+96RTgO6c+i6&#10;htaMpcRqeQJtNap6DweG3Z72vfV6DSkF2raLc5zzx5/hBiTXAKQOYyZ19gtCBxPnVo5EHCpZS8Ln&#10;cU7jQxuNxXIB3bXQpgVjGvfbG7Rdh64zWJQFlosFdKex2+3AhSIAtTZgXvCkg4aAwLJYwllDjvLg&#10;aHVLbrZWo9MdjTujAefQtg2t2UJg0axRlisUixKcZBiIaBQFUIKABO+3Pt4DpZ0LczwwBETcD50F&#10;tDGw3IE5DsYZLDeQgoNLgZXaYLFa4uLyAm3boakaVPs9rt++xbt3b9Hp1ose8JExyAcnB9pPhmfL&#10;dM3O87ex8+uU61v+u5wwlV5X53OW9Jrp9Tbu/2luZx2R42hvAizswff/ezuUpYIAU0TgY+TY/Lww&#10;5YCbiioNBTeC6Aiy8y0eFO5Lz5The46djadqFWNr2sF3xLWORYJaTow85kaX1lJyQtmUA/2U4/2x&#10;MRAEMVJhwWOEvzHSyrHvPtauuQDEVP1p/MyYCjTY6EDdty/5blpno5PiATGSM0jWE/G4P7UetpeN&#10;Naixz0nvJeR9zNcLU9EZWvsTMjYTJHjXdQAngbGQVzDGYJxFqRTatsNiuUS5WkKVBRaLJVarlSef&#10;CTRao9rvseIcXAis1ht89GmJs8sr/PyXX6GuK3Smxm+ef4P77Q5XV5dYrZd0RvVn16ZpRsnJuZjF&#10;2H/n8/sxNdqxelH6OamzdEqGzEnuU/Wh4/VeG5OfsXmWrtPhj9Yaxhi8fPkSy80an/3B93FxcYGL&#10;i0s8f/4NVsslrDU4OzsF5+SuzFgD03bkCF+WB+3kJupeebv8e6zZU2ePfK/IBUjyKxxzQU7dnUPb&#10;iVSIKVuzjvVPug5NjZ+pOTj1nCCvred134f2j2NEp4dEGqbq0VNrsdY6IxEb6K4FcxqvXn6Dy4sL&#10;LIoC129vsTpZxby8bVs0uiPipF9flCoAx+JZsNrtAEc/NxZorQXnAhdPnwHG4Mc//jFOT06oxuF6&#10;UvButxslf+V9lTvvpoTpdDyH+8zPxQOyO2NU7wYGn8M4g9X9mMzn75TATH6NQaTLTYjThNrasTp2&#10;/t6wRhlD54nNZoNvvvkmnpPTtWtMMER64nw4OyulcHZ2hvV6HdcgxhhOTk5Qlit8/PEn2O+3ePny&#10;BW7vbqF1C9vZWF9M99l+nvY1DK0NOKd6ilIKi8Vi4DYf+iOc63MS/Gi7ZOTxUFMKY6KqqlhXCkLI&#10;+bxOhf2m5nruPFx4QnmfI5mBKBD96ffotm1jm+f7XCr6xhhDp8nhO3ezD/01lt+OPVcJhyApJZaL&#10;Jfb7XbZv0f/x5H3hs0VCMrdJPimEiKIJPM4ZAwfr3aEdnO0JoYP9YGIvD2LJnHNIpdB19FwinNNZ&#10;kr8GIYlcOGEgbuDbUgiJu+2WHN05x5s31/j2u9c4vzzHxcUFPnj/A2zWKyghwTjV65USUIKDcRLL&#10;LIsChVIoigJKKkg/TxZlAcEM1guJ1cdP8ezpBf7Tn/wJXrx8g//1z/+CL372JV6/fo39vvJkYANr&#10;jCehm8EzytAH4dp5muOy/jlEeD7BmPVC6MY/jRgK2zpjB3lMv14YcM6SWglPaqL9GYKBATysXT7X&#10;9Y7foe2NbmEM4hkyrZcee+ad5lbHRJ2m8j6eOG4fy9HzfCYXADx2Zs3X+IfOB2kuGdd/a6OIalzb&#10;s2eS9sgcDnVCm4i0WKPx9u1brE/PUC5XUWAkCMcCJJAvpABMX0NkAJRQgLFoeYvtfo//93/+T/zB&#10;Z5/ikw8+iPsFidHaKICqHeKzDCEY1qdU814sN1ivN1itViQCqSStrY50MjunfVvQmqgRSzJgyf0E&#10;YYxQE4ELYznMd3Gw5g+FizD4G9kzQsYwEL2mediL4liLuE86R0KsYd1YrjZYrTd4+uw9tG2N/X6H&#10;u/s7fPfda9RNDd11MNoA1sIY600JMBAnzvfFY7ncYzAQLjwrnWOOOeaYY4455phjjjnmmGOOOWYC&#10;/BxzzDHHHHPMMcccc8wxx+8TUw5Sv03kLi65u0QeU4C9MZfJnMyZX/OYOv4YeXwMkDx1LQ/FFFA5&#10;d/XOv2OMmD/l3vW79OMAbOCdholwKAGQAzO5cIvRe+/d390kIWps7LAMaJQT+MeA4AdtyInoYZwl&#10;ki4Q3d85iEQMlzjJgwGMHFh//Zvn+N8/+QmklDg7O8F6vY4gmKIoIvgsgslMT8xsmwb3t/f47vVr&#10;vHjxAm/fXsM5i8VyCTgHYwkEMAYYziOA7dq2HR2PAVg2BvbMXbbC73LwY0/ytY8aE2Pj9bca+8xG&#10;Al0gvBljAEuuK3Q5BEIynjTKIMB83zAGSAUslgqqXGFRrrBYrPDk6gofffQBFqXEelXg2dMrbNZL&#10;CA5IySE5ANRoGwNjLbQntDMwKCEgBKLTJ+McxjrstnvUTYtOa2htYIzFdrvDzc0t7ncV3t1tcX39&#10;DtZ4MqBjsBa4u7+FtQ5FsYYQEnXbQhsQeR1EMu26qgfoMQYJGdvDWRadJfP5LqJVQ3AXZnG8x/e4&#10;w3ViSJjP157eTW84B9kkkSKOO+uis2V0Rg4OM2WJ1XpNYEYOcCMisLGqqkg0p9cL7KsKJ2dnEJyh&#10;XC1hLfDu5h7Pnz8nYqgHBnddBwtz4FSfEoXTORBA8mG8k5iB7gnKxkTgZCCVU9/0BKeUXBqAO8YY&#10;dF2HRvcEKafNwVzLwcnpHE2/P3x22xHQ9Ve/+gU++eQTAAzWGdR1Ba1bdB2HUOTYLaVE0zTkluuJ&#10;gdvtFrd3d3AOUEUBISS2+x29XvVOXZxzKK6QElSEEFitVlBK4fT0FIVU0F2Huq6xvd+CMYYPPvwQ&#10;FxdXuLm5gRACy+USxlhIuUJRKNze3qKu69jGSkrvjKtHQVqpg+qBU1UQLcnWlgBITtfRIHoQvid3&#10;Upxas9youwwbEN5Ssl3qPnhsDYyORiEXAbBYLPHDv/gLVFWFu/t7rDZrcE+0D+9dr9cQgtqr61pI&#10;qaIYyHK5RNPUBCzWBnXTDECaKQg2XfcJeK9GQY35um6tjXM4JVEopQagzLR9ya3LwVoCsD958hQA&#10;cHd3i816E/sqzK/9ngDXq9UK1lrc35Mr5nq9Jrd5MLz45lvs9ns8uXqC1WIJyQX+7u//Fq9evSZH&#10;dGvAGUeCYT7cg4IYxxECXu7anu+hqXtsvsYJ4d2eJA/2jiSQ4Z3drSOXeuaB0FIIInO3Btr2IFCt&#10;O3StJxjBAdagLBS4J8Uy/16RjfdwfZFcDKCu68G1B1LDwI3T/xkjgqbrwSAX93tVThrgjB/Mn2NE&#10;xHQtTD9nilCT7i1TRJghEctftwdx5sJXU46b9HM22EeSVw3y7bYlIoqUEtwxOAYSJ2ACnEswQa7v&#10;YU4wJuEC2coS0JzEgPz+CUv97g6FiIh/PySDBbJK16XiF+KAJJCfa3Ig8mCvTEx10xwzbYspst0Y&#10;2SWQAAK4db/fw3hxI6Uk2rbBarXCYrHAxfk52P/H3pv1yJJcaWKfLb5EREZGZt68a1WRRU43yelZ&#10;ehojoQWNHuZB0JsE6CcLg5GAQfege9g9ZJHFWu+ea2QsvtmiB1vc3MI88pI9b+0HuHWz8mZGeLiZ&#10;HTt2/FsowfX1NdbrDWZlCRBzf5WG37NDQtfR+jnhFBnuM2H97NYPCQiyj9W1/l5boYqQkEdnFFfX&#10;16jrCqvTU1xdXfnXnS8WgDZrtKoqMJ4bwrR3pIZxzrJAe0fYDK/Z1QfGHV0DUEZcAQAoQyc1nj83&#10;18IZB2ehcyUd1Hqh2FF8O/v7OwRM+/sP59xuCN+wRHoj5sNBOTNnJ3WO+azAfveAtqu9qNJjZ2LO&#10;ud933d6TyhE0yj2pc+JYXk+d953QWMr1Mu4nxGfuZG2RcPH9H0GgPHbue1RMLrFmx74Oz4fxWdy/&#10;jupFNEJXutT7xMB8AFBSeYKyE/3oBRvGewSpfsWgHxK8kbLg+4N71Hs69mSIgBRA7J4Snp3iMQ9d&#10;Qu3pFjQUEXIqM97pM/oc/SUEa31IrI+J+cfIzWM9pjDXu9vsCF4ksZ6OkRLGiLv97/Rns2FPp69D&#10;XG3S73fECu6owThSO7P63djdrp4Ef3BdAaEsFM6BG1sYQT4QDSE7Iy6oJHJtREk6S3YJCencnruK&#10;soRWArNyhufPX2C/3YEoI27HGEWe50YUURZQ0NhXFaAJzs8u8OQyx7Zu8Pr1a0BrNELi48drNHWD&#10;l5+9MAIpRPrJoJUGaD//CMEnkZHdPhUSLY/1b1JO2KneYrz/unppjBz5mPinzy+qL35cHkn1gsPr&#10;NQJCZo2+efPa11Mnp0s8ffYMd7e3AAiapkHGGXIu0bYNFidzrFan4JzjYb2GEHKw/hAuR0LwWLZ+&#10;1KHVTli35kJyWkq08rC/qfoUAhy4eo4JlIVn5JjkG75X7Gwc182P1USu12v29jg306NiNKn7FxMT&#10;U+95rC9/1A38yHp5bGzdvqDdGQEE97d3uHr/EVlWQmsFKSS22x2U7X90VojQnJNNL5HoXuhTKeN4&#10;TKxbcJnnoJSiqRssTpZ2bQUD7s5uyj0joL6uG55lMNonj8f/QCQqIJr242dyJc9zwIq7OVK28G7d&#10;NPl+8ZiEIgxuYhP0glVjdbgTVInHJSV0OBD2teeGqqoGZ8aUI/Kg32pJj2E+Zcz0IB8eHvDw8IC7&#10;uzucnp4aIT9tHL/n8xnOz89RFBmqeo+PH67RdO3BeUpKGZALte1rCRDCQQDMyhLPnj/Hhw8fTD/N&#10;3iPXexo854rGNjzvM1tLh+d65wIeCie5vmcq16bEpnRCSDD8naF4pO6Tqu713dw9NfeX+vprsN5s&#10;PeTuk+t99iRp7UUm3Z4XrtmwV36Qg5TNXdL2SrTLfbQniMI6rRNYR3nTm9RKQsKMB6fc14Fhr5jb&#10;r6U0n4ERClAyEOiOe1ax2JbP54FTepjbabCG3c8KIQ6EAEgkhCClERHIeAZKGBg19/Tm5g536we8&#10;fv0Ov//dN/j8s1d49vQSy+UMRZ4hYxRFzsFzBsYItDaCQayuwewZqixydEWBtsiR5xScU8yyArPn&#10;Z7g4PcGLVy/w7/7dv8F3332L7777Hu/ff8Tr129AaQbRKZ/PzHgzEAJIJe0zEm3rckuapq7eG9YU&#10;WilwTgYkagQiA4RSQCnbvzLP8ojtBYQyEMSOl59HB3uP7s/JgchE1wnbA1IHZ0sj0jp8fuGKBaXi&#10;eeH6SLDO3vrRmjw15qkzUqoeO1bXxGv/MSzAwTOjaL9WrqYMrcjjXBz1C+I60p9xYeZIVe2xXt/j&#10;Mi+QZRycM0hpiep2fXLGTO+GmN6slNKIpcMIuTLF8O7tW/zn//z/4v/+v/5P5LbXKzphCPBKgXKO&#10;sszBeYbZbI7T5SmWyxNLeC9BKPN94c7+jpYKRMELjILY5xzQVkSVDEdXIzj7mLoYWvfnUkKNELTt&#10;ifenZnrQswmWgO9phucw524fDrkTHjZz0opr2rnohMMoYZjNFijLGVarM7x8+Rl2+w2qqsLmYYPb&#10;mxtU+73dg0yvSHvFY7MPumeDhz2WvjA/ZjYghPDiJ3riv08xxRRTTDHFFFNMMcUUU0wxBYCJAD/F&#10;FFNMMcUUU0wxxRRTTPFPjj/GYT0VoVvkpzoWPeYwFr92DMYMyYnAIbg9BfRJgfj/2Os9Bp4PfzYE&#10;4KfACinww6cqqjuQTIoE7V9Paat6ryzAUVvyFzHg0cT1D4HQaUDs2GeJQZrHBBVCsK4jkgJGTZ8y&#10;AzIh1Lp8CQcggAWkhmPI8OHqCn//3/4BnZQ4Wy6Q5RxZnsEZBbvrms1mBvSntQE7E6BpGuy2Ozxs&#10;Nnj79g3evHmNtqksWU8l3ZbiexbOeUoNkJpS6p1RUmSmY2MdOn/E1xCO09hM1dF4psDxOgG8i8cm&#10;fDe8twAAIABJREFUJI1qaAgpYX3dDDAGRpBASOOgSCgAxjArCxQ8Q9dKlEWJi/Mlzs/nOL84xfnq&#10;Ai9fvsL5+QVmZYEsY1Cqg5atcWtlBEp20KoxBHYljROTIpBSQdk53TQaWUax3W5RNx2ElKjqBlJq&#10;EMKw2+2x2e2w3e6xXq+x2+2xrxpUnbTkNIo8L3F2dgEhJHZVbcQOtIYUBiyjpEKrBDijAxKeB0Ja&#10;sD2lfOAqrZQCteRY796bWAtOHAARUW7o0ohDllNiHf4x4GB14OKloKGQ5TmWpwucX6xQlJkZZymQ&#10;ZbBuscwSm3IwbucWY4AlL54sV9hstvj2u+8gpERRFLi4fAJl3TLc/XOAsk5I1HVtXHxmM389jigd&#10;An3c/zvQjCE0tsjz3IIqDdmYEG3/GOBaSC50xF0NgEjR58/g3od/XI4N85sH8Edk+LZtIaTEjz/+&#10;gKLM8PTyGUA0GCewhsL+Z0Mi8q5usdvvISw5nzLjZn99ewupJLI8x2w2M0DgfW2BQurgfrq1Wtc1&#10;FJdQUuDrr79G27WYz+c4v7iwwGeNtu08CbNtFQzBx+wTjrjrCFJp8iU8wS0Ey0pp1iqnPWEvRcxK&#10;ikQEgN6xvJQiN4fu4e7vruuimubQVS3etw7cbuxvcc7xF3/xL7E8XeKbb75DVhQeXN21LfIsQ1kU&#10;HmimNSwoTOPu7hZKKaxWSzw8mPevmwbS3ntKezAzCUjKWZaBWvCu3xf9/mO+l+WZ5Zvp/t4r57RM&#10;A9fsHnyb5znyPPfEVONqpXB7e49XL19isVhAWnefd+/fIc+4cYTOc5RlibquPCG/sSR+xphfh6er&#10;FTa7CifzBfKMo8hzfPXb3+KbP3wDqnswfO9olq5vDHhZGaqTde3VNhk6jCl1gFZIS5YyZATlnaT6&#10;BOoBx7YGcvcmt59FCgnGqRcG8vufMsBnZd1EpWjBWGZAjFohY+bnZmXu92xKCSgsSBYAJcYtyO/J&#10;6nBdxHUEC+a9AxjaCewdnoe1bU8aPyB+WhKO+RliX5NBKJcvCRAANY85LsfEzBQw1q2zlOtTtAmB&#10;aoAoDU4sVU45h29lx885JY0TUFUAIo2FAFJ1lc/fdkvmlBlgu9YgUIAlOWmtQDUxdUzXoW5bsCz3&#10;zrNSydH3CfeJMG+Ggi5xTRbmoZDEFtaWKUJv+H4a8AI1qfcZjteQECGEMLmIEyxOFjhdnlrhC4qm&#10;aewZguHp06f47NVL5FmJzXaL0+UpThen+Oqrr0ApRVmW0NCDvemxeiSsdUIXMff/CgZs64QknKgF&#10;DZwlx+qeuJa1P2TqN3suMjWE2aQXiwWKrEBbt9Aw5KeqqpERgu12D0qZrzc6LdC1jc0bFJRpZIwh&#10;owx7JQGioQnAswyEUdR1hd1uZ8hPIDhZnoJnOeaLBS4un2K5XAXECJeP+hoxPPfG4HgHync/G669&#10;cG8N73Uo6qW0BCCtS2MLokwtnnHjwsY4O1pvhuIL4VxLzfPkXh4JqI056IYkopDg7f7fzfnws6fq&#10;6jE3+RRBb7j//tNjzO19rC8Qu5YfI5CNOTUnexUkfV5I9U36dUmGvYGBBsfj7tRjuXLw2aGhU9cM&#10;DeWIxOEGTxyZnXjCqiOIw4mEJM7ImsTO0YaMw3RAJEToxueIHcEerrRde4ciBSln5NS9fswl3t87&#10;rUFJL2Th6impFWLBwniOHyMhpN5LSgVG7e8rgBGWdCKGr8tSvQrihUCIJ0ZZh0gyMuehQQmgAsad&#10;P3Mw4xgKpaAVIGUHoQRaKTGnhqxGmSW6WVGPruuQFxxaKXRtC0CiqlpcXb1HJxpTfzACDgKtOlAo&#10;LOYFCCi6poUQEvttDZZLcMawWq2w3+9Q7yqUWY7NZgu8fY/Ly0swSiFEB86ZqS3BQJhxBO4CQaOx&#10;/DI2Jo+d7+PeQSyklRRCIYeCBWPiH8d6k8qOEbX1h4IGAzna75TQmJUzlGWJy8tL5HmOu7s7CAX8&#10;8pe/wM3VNX74/gco2WHf1GiqPTrRYbV8iaIoUO33hvRme5zDzONqguP5d6xnGxJQtc0pLieNnSFT&#10;r01I6Grr3EDD7tzjwqduL3Tnzfi9x/JGSpB0nBBPfd3saud+vzH/7q49FlFI7VNjwrDJfDbae06T&#10;6cdqj9SeOHwPOwaUgFFm+oqdws3VDT774idYrU6xXj9gv6vRiQanqxOwPMN8doIsK1DXNTabBy9m&#10;wTkHsWJWumlNb6ksbE0p0QqFJxdP0NRbSCENoY5SSGFq6ME5hBB/1nHk2PDMENYlKeEx52jN4MT7&#10;tHdLHvQqpQC3pPx4Trn3Cx28h4I3Op2jAlfnw98JiMz2XE5HnjMNvMt9L0OBB6JhdV37fB7Os7h3&#10;QwkBo4Zc2FkBQSGMCOrt7S0opSiKAkVRYL/fo65rSKlQFLmp/csMhABlWeDy8gnu7x+8u70TBnO9&#10;x9CR3Ykdavv13e0t2qY5EKhp29Y4Syvle7tjpNawjxXPg3Btj9WT8ZyJc0F43gxfs+u6AVH9sHay&#10;9Qbltgds9nlTmigrCNaPqtLSiK560izxg84Y94KE8fkkFJA7PM8pMMrRSQkhJFohIYTpYTJGzP5P&#10;CCiz9aqiYEz73mVR9H03aIAHZyRq+yxOYAe2Z+XY//QRMaPw7OF7vZawnVlhTPeMKOxzp3JdKsdR&#10;QpDzzLjBE+PubP6BQ7Qduq7FfrfFzc0NynKG0+Ucq9MTXFys8PTy3BDiiwzYbe1dNuRTSghmsxKL&#10;+QyzskCZM8xnOYqiACM5sqzEq2crPL9c4i9++RNcXd/g/fsr/PDDW/zmt1/j2+9/xMPDFl0rAFsP&#10;Mm7Eq50ckhHrMOduyhg0MaRgRvmgj+yeNfRnDljis80s1Ar5alMXEtBAHNvmGEWGDtoYiqK6s7UT&#10;PAhFCrQOHOEHZ1oFrcN6KhQaC/vNuhcwJsTXA2EPHRh//puqyUbFIEb664+dwY6dE8L6MM4hveiz&#10;8l8fPNeMckx8Fur7Y7ZHKRUkBNZ3t7g4O0e+XKAoc5P3RdDHUBpEw8x7EGht+oVSCYAAs7xAJ2r8&#10;7ndf4dvv/i1++Wd/DkpzFPMSjHFQzrE4WWJxskBRlMh4bjXblBVrEICyQstSQWoFZS3dqZ1D2jDB&#10;g88c90H6jc2LglAr2iElaJZDgSLLMzBGIEVn9o6ArB4KjLhzk3nGJQZimW4OOhEJrcO8rgZ7MaL+&#10;ASEERNn34wXynHnhW/lCYrfb4f7+HtvtBnfrO+z3O3RNaz6DPd8ZcUwE/W8KKTWUlkZcNKilx84T&#10;KYHTKaaYYooppphiiimmmGKKKab45xwTAX6KKaaYYooppphiiimmmOJPjDHydeph+2MP1j+VSB7/&#10;+zHQeeraxsDjMVA8/vkxAF9IMEkRRuLXShFRwveI3SvHQOnu/VLu8PH7p8Dvx8DuxAJjpJCw4u0W&#10;VKQgLPlyjIzvXAvGxv0YIPcYWLEfN/iH5j0IhfZOluiJsEoIS3Qxjp3UursBsMTlCv/4j7/BdrfD&#10;+cUFzs9OIboaXduBEIrOOi+6+1yUpXUMUSCaQDQt7tf3eP32Db7/9lts7u78BZoH+iwgih138HPA&#10;wqZpwLkhsoZzMUVGj8UdQlBbLHCQAoOl1oy2BGwAoyC2lGABJc4xQAfGDhYIo6UFT2rr6GEAKIQQ&#10;41jNKSgzTjpFRnEyK3G+usDlxROcrU7w8sUFXr58isXcOC0AhkDatBW0bqG1AbKJVoFZAL4UEp3q&#10;ILWEUgRSaDRNh7pq0LQtOtFiu9uZ7zUtHtYb1G0HrQn2+wptJ7Db7z0wCpShKHPs95WZFyC4vrlC&#10;13aomtqLKzBqSI9EawNSCZy/Bo5IgEXyIyDp0UPCjXWBid1EQA4JEIc5xzkQ6uS8i4lQZh4edxk8&#10;yGr2+rMsw8X5Bc7Pzi3piXrQJwmAqR4ABXgwYNM0IIzi/mGNopjh2WqFuq68O5IDA4a5W0qJsiy9&#10;W1/oaBGuhdiBKcsyUMpRVxW0No6qXScCkFWfx/tcrfx9NIT6zjsbcsIH+TgEnKbWT+j87dZ0xjMw&#10;ztAJgbu7O5RlaV2hCObzOTqpBgQSahIgGqUMaT4vQCm3U9V44mWWROycNhyIys0b5+DHgrVeVRV0&#10;LnF3e4fNZgPOOZbLE3SdRNsKKNULCDinLCE6744cuhcBcuB00xPyelJ2lhmC6BAYN8xz4b0M14UD&#10;M7sxGjpAkdG6QmvqSd7OVdeA3OkIYYQkXM7M97U+JJ2GZLtf/OIXOD09xZu3b0G8M2NnXMCkwHxe&#10;IsusoEMnPXjSvJ4hVt+v77HfVUYUpetAvduVIbuH49evET0gv7u5owkByzMQSzz3+yTcfkFBiBqI&#10;qLi5kmUZ8jwf3POHhwfj5nxxAc4z5Pb3ynKGosgtgX+F3W5n9wQKpST2+8qA9jSMmIy9x9yu0+Vi&#10;gfu7W3z1338D1Zl1UJQlYAlOfb3EBmPvXZ+1DIyFhkQ88zndGjW/y3nms3K/lol9fQsUhBHvoDYP&#10;a0uM4AX3RK2uM4QGSoyrmZLCCEFA27WowChQFoURqLDuosZZEANnN+fCA9ITdWJ3zDgopR5kaeYm&#10;9Ty+lMN9vwbSLoqOWTAEU9oxgCPNau8i5ElqjwhRHSOcpAC7KVJWT5IlfhzD+a5HiExj7t494DNN&#10;tg3zpbJkX3ddnZQG3G7RpEQDmmhwyqA5x5wxEGpqOiGld3TSunc1i13bUmMbAt7j3xk7H4U568DB&#10;D3owp1Jk57FrCu+3ITJQ6+6e+72eMYayLM3+RSlWp0vwvLRnBOpdodq2wfJ0gYuLFbIss/lCH7hQ&#10;HzszpP49vsaMc3RHRBpSc+VAeCq6P86ZUIFgPpuBUoZqXyHPCrRdh6qusZzN0bYd5rMFTk9PcXt3&#10;C6UlOtEizzMwynyu5BkHz7gRvqHEEjyA+eIEp6tzEAIsZiXm8xJ5USLLcgvmHgpbuRo8rMXj+xYK&#10;ozgXV7MPD8kvnuhkaw9HFDK/I6FVh65rIFoB0XbQQqJrG1sDKAAsSbhOnaNJJNwy1iOIz53uGruu&#10;GwDAx+ZMCpwf/rsjdI0Jso3Nv08VofuUOEa2fCynHRMPCs+FQ1LHn3adKfL0mMjWp4hZxCIGIYEr&#10;5Sw7mEO0r0/CWtuN6di6j+vH4VqK84BKuqE6QtQxMnnKwTjVfxnrkaVEOT5VgDIl0qBxKCKROut/&#10;yrzoXydwJbY9hdD5NuwtuGvyNepAaGRMnEElTqLakwLpI9eqNdA0XXBmBNqmBagGpdYt0gpRSWHE&#10;+vb7ChQKb968xYe370Dh8hRBJwQ60YGxDKITaNsWbWuEj9YPD6ZnIQUWsxIZBXTbghIjALfb7fwa&#10;VFKY/D5fYHm6xGKx8POQaNi6UkFjPMeEQjnjBEB9QFJyayAlOuN+xpFsU3XoYyKXobjS6HzXGNXB&#10;8DW/zfWLxQIvX77EkydPcHt7i5ubGzx9+gxPz84huxbbzQPu726goVEUJdbrNTabjXe/dbkglQM/&#10;tfecciV9zPn8mJiE1kOi+7F1/Zjz65iIa0xgjfvfxz7nYW4YiiGNCdWl8van7ntjOfDYfpM6M6Tq&#10;iU95FhH2NUzvw/SDbm+ucXF5icXJEtvtBkK2+Pf//q/w2ecv8d0P3+P6+h6cM2w3G4hOoMhzcMag&#10;glqbc+7P1VIa0lgrWpxfnGO3YWib2tKFjbCrE1QY9tSMSFpqHrn6xvUNhXWoj+ds38tNETFNvpW2&#10;L8O4ydO9E7ca9OdcPel6Zql9J7VnpMfj+LOD1J7o9pKwbzT2fCF8rmPO7fae2vFxe/1+X6NtGyv6&#10;aEQhTd8CaFuBzWaDrhM4O1+iKApoDSyXp8jzEtfX12jbFk3TYDab+Z5X6IDregCi67Db7dE0LTjn&#10;KIrCiAUqhS7on1rm7PH1E9S4YV3t+naOmB/fzzHhnfB+e5EBOw/juZcS3u37ZBKU0QEx+Fhtb/oN&#10;4Zk++HmiRoWUnVNxPO5uD+N23QHAfG4EVZrNZiB66sXgctO3dJ83y7jp64tegNm5jzNKobQ8ELD2&#10;vfvg3sQE3/Dc2jSN75+7OWKeW4kDR3f37ymhK/f6rr5yeUf650RW1NH2NI0gryHwtlWD66bB9fUt&#10;vv8BODtb4tnlEyxPT1AUOWazORaLEzArNLivK9zd36LIcizmBWZlhrIoMZsvDXHY1jIFp3j17Ame&#10;XVzgFz/7Of7Nv/5X+PHNe/z6v/0j/vDNt/j48RpNawSEjCCkdb22241SGqC9aGk41o5U6+bL2DOz&#10;YZ+LjNSxw9+hCVfyuE5yzw9iccp4b4lrjlQt/8fsm/Fzj2N1y1ivfOzc+Ng+HQonhfcqrLHC/tVB&#10;Th+5n6kxi8WXff9fCGw3W9ze3mJ5tkJd1xCdstegAKhBH5Vz7oVQAdg5TCAExf16g7/7h9/iZ7/4&#10;11g9O8dqeYI847aPoQDb8zR5XBlHd+ig3xLMOcCKHrgH1GZfTdWKj52n3bMXmnFoyiEEoKQTUmMD&#10;MRr3TEx5sVJEwsvCiCkSfnA2CoV/U/2Zw3qRQsoOzAlHZxnOz0qsTs/RiQ77eovtZmPE4u/vsd1s&#10;oZWCkOb5EdFAxjmk1tBKeqGdVM0aRrj/jD2rnmKKKaaYYooppphiiimmmGKKf24xEeCnmGKKKaaY&#10;Yooppphiiin+iRGD6Y45ioXfj8E3DqyUAkU9RlYIX+fY+8TfH3NEjD/TsfdLPaBPgfzH7kkI4j4G&#10;Rk7dx8cc3sLXT92nEAw7/DcNLRUoYSDGLtY8UNfj9+8YuDv1nvHneGze9D9v/nZgPefwSJlxdjSA&#10;YQ1lATSefKQVQAxZs24afPX1d7i6+Yi8yHByYhxsHYmCMg7KaA9OE8KDoqSQEG2L7XaL1z++xm++&#10;+i1ubq5BKEFGORzYwbk7jn32+HM7Mqj7+ZTIwtj9YYyhKAoP0vuU++6+NyCyB2CdlIhC/J6ePKak&#10;xeUZ8IQjUhNiSN5aGlIYJRqcMfCiQJ7nxj1nXuLF8+e4OD/DcrnA2ekST84vcHqyQJlnWMwLMGf+&#10;olvU1R5d20KIDlKaOWmEGQy+RCsCrRjarsOurrGvatzdrbF52BkHJw1s9hX21R5KajRVjc12i67t&#10;oEEhFdBZh/aM56CMQQqFjAJZVhjn+rZDI2rvMs8oA4GCEsYVvMjMvOEWiOKAd369ahKBA2HmDbXr&#10;LiQBO4e0wRrX3jGIgI2tlNE8dwyQmvo6lT/NFRMQypDxDC9fvEDODSFUNC2qtvFgoyzL0Latd7QB&#10;AGH/llLi/fuPaJoOl5dP0TSNEUtoWhA6nItd11ngUe9yHM7N2Okqz/Mk+bIoSw9qduv6wMk7Wi8u&#10;jzrAYyg2MQb8Dq/LfT8mf5j3ppBQeP/hCm/fvMezZ8/NGuMZ6q4CCQCneVn6z/727XuUZYnnz5+D&#10;WhL91ccraCjMLdC0ruuBq64DojlgpANoSilxd3eHDx8+2u9l4DwDJRRVVcMBt8LPWNe1dwB23xdS&#10;DGbkgPRvWQ7SgXOpcdGmjIFoNagBxoDL8Z/Unpnc2xPg+TinpvbJxxxyYjcSrTW++PwLfPbZZ/h4&#10;dYV9VXmgKZB58rmQEp2SIEpbgpAEY4aYKpXAftNgt92hsyTwtmuh7f3M82zU9UcoibIo/OdzYOWs&#10;KKEB68osDwR73Gu5NZFy99JaI89zVNUeUko8e3bRizNYMHxrnaQWiwVWqxXevnmD+WKO29tbVNUe&#10;l5dPPQi8aVpIqSxYT+PF8+fIc45vvv49tpu1F0owTkEUgDKOcIQdAFMppSCUgDN+IJYRzgX32YQQ&#10;5rUphbLgYHcvHNGHUQ5oBUo5Ms6Ne5Db7xgzgGcLMpQW0Mftvujmd54VloxufjYvMk8Gy/McSklP&#10;xtJKGat6rZxdVTQf+8ybArArK45CKPOEXUIdKV4f5KJ4/EMwK4nWgAO+h/sSrEO8I86GTpCpevBT&#10;xa3iOsh9z4G1Q5ElwLgkEYSO9ONnALdOUyTZcOzHBIMI692cOtFBCuueyCjK2QxESQMwhxFSIGCQ&#10;SgeOVxSa9PdECOHBwmPCV7HAS+jSF49bKFzRi3wM743WsGJQ2juHq0TOC4lE7vdi12JKKWazGWaz&#10;Em3bYr9bQ0ptPxMwX81BiMZsNkdWFmiqGpRz7OsKN9dXeP7iKZ5enuOzz17h+voG++3G1wvHzjyP&#10;nYvCvTcGdj92XotFnlJkqsFryn4/qfY1ZuXM3oMCZTmHEB+RFwVOT09xdX0FKQUop2YuUYAShpef&#10;vQLLMpTzElopFGUZOMka8iPnHGWeA260CIWSPfAeR+Y7YASAwvsXk4IppeCB02i4f5g1piC6DsLm&#10;4a5r0FQVuraGloakaeaS9nlhjJSZEqohI87iIUlzbPxTYxSLo8RzOna1DAlRscBETAQN3zesH1Pz&#10;6X+ES9mBGMMj5MhULTNG5B/cwz/RrT6+rlHC2h/p9p5af+FZaED6VIdkjmN5NXXWHYj5IUXgO7y3&#10;8Xz4FMGOsZxyrJc11lP5Y+ZQ/DoaOklUPTbHjo8f7etZStEEe5dbC27vbdt2tNdAQEf7Q4cfWx/t&#10;F/Wu2oas1TQNhFBGfIwwAAplXqDrGuNK7oS8LOuKU477uzv84fffQFSGnMa4cRUWQqDtWpzMFlBK&#10;YbfbW1EwgqIsDCFedOBZhsXiApRSfHz/wX5WKwYD7fsE212FqqlxLgVOFifIrdCVqT0oZCRseDhv&#10;1dFeZzgHQ+fmeK+Pe7PH5nJYU6b22FisJD67kSArHLsGSgmUEJC2fp7NZvj5z3+O8/Nz3N/f43Z9&#10;B55lOFkujdgiAUQnIZWEEwYjkWDS2Od+LGKHymNin8d+7rDGfLz3nLrHKafUMUf32L05HP+xs3RK&#10;YNE5Knu30kgMIO5BfWoPP9UDOJa/4/mUEof6lPcPz4rh/TTnKApOie0HS2Sc4uRkhrz4DC9evMDP&#10;fv4lFosSP76laJoKbdMZImtmhDC11hBWuI978TqN3W5nBD2bBpoaATmtNeqmNb1UKZBlOTjP/Gdz&#10;ZFYphSetOXJs6B4d17HhnI1zLrUMPiccF+ZV13siAFggRiiFgIx6Y6la+2CvO7LWx8Y37odqWzBq&#10;m6Nj8SQ3lqGQ1pgAqFTK9HKtIJ4TJHA/43rd4eeklKJpTI+zrmvc3gicn59hNptBUdMnOT09RVVV&#10;A6ETJzrg9hj/zMkouaHg3LjZK9vrsIR3d29jseXH6qSwpx+S3+N8HK+VUHAtvF/h2SAWtAl7LKEo&#10;oydo62H+HyO4xp8nJearEz0QJwJIRvZH91qGAFqafVmZsT2ZL/x1hmPN7XhQ675t+j/WLR6AUiJY&#10;K+pAXML1sJqm8dcS9q1j8nL8DDIWv0uR58Nzv5TSn/PCHmDcp3bPaMxr2/vHOBhlkFqiyDmkJmhF&#10;B6EUrq42WK8rzOclyrLAcnmCFy9e4OLiHEWRgVKz5vZVi31Vo8g58iLHbFZhUVVYzRYorOgAoQRZ&#10;VuDsfInzizP8/Muf4l/96pf4zW9/h1//99/i17/+NTbbDeq6hdDSHHc1BWMUoIBWEoQxaKUhYerM&#10;/nPBC2M7l28zfkaQ2ujAEt9DPPZ8I1WrmHOG8v2wXvQVYIz7exmLosYO6ak9/kDQ6xPr/HDPOiaa&#10;PpY7jp07UnVEipx/TIhtdO+NPqu7ftcTG3teHOZ0V+NrrXBzc4Pzyyc4XZ2DUWbJ1OEz4/58Dw0j&#10;yEGNMC4AlOUMTdvg629/xPV6g598+SVKZiS7m6oxTupaghIKgEFZcj10L0zNOAcQPIcKziBjtUjq&#10;nrsxa9sWSgojSi8FFBQ446DUvA8lFHle+J5QVVV935wMBeHMs1li+9XwgoEu7/Vj9The4kAEizKL&#10;DzCiYYxnmOU55os5VqfnEF2Htm2x2WzwcHePzXaD/X6Huq7M/kFMXjC1yFBYId6HxurgKaaYYoop&#10;pphiiimmmGKKKab45x4TAX6KKaaYYooppphiiimmmOJPjJhYlIoxIHb8Osfcr8LvH1OmT4HDUwSY&#10;lHN6SFB1vxeCfcL3PubAdoxk/Fik3fnSQOjUZw+BbqFbx7H3HnNUo4RaALjza4Z92E+PXsfYWKXA&#10;lMdIuI+5AKkAgCKlxHIxByWG+A6poIQApwYA07aNJ85W9R7r9RpX1zd4/eEDKCfIcoa2a4xDj9Jg&#10;3Kj7c5J5ArxzMDPOHwK73Q6vf/wRb968xu31jeEuUwKeces0QGD+ooYqNfj8aSB6CFgMQTWO/BT+&#10;XOhQEgLynNNP6n4P3T8B2PkdgnGUdVyJAW0pEIoBQEoQ0o9HSARx18k4A2EUeZFhUc6wWMwxnxc4&#10;W53i7HyFJ2dnePH8GWZlgbIoUeQZOGcoMgZGCIhS0FKj04ZY2XUtmroyLu+dAOEUGkDXKkihUFUd&#10;7u832G43WG/uUVU16rrBrmpQVzWqpkWtDNhTCQklpXEfhhEvIIwaUwcQNK0AtICQGti3YNSA3qGN&#10;2wuUBX0qa2BmwZJaanRKAFaQIHT8cWDNHmxCBw7UADxJ3OeBA+Bb6OQ1nk/GQDYhgC583ZDAeCxP&#10;heuQUQLOGE5PloAGRNuiaRs0QoBx5kno7ho4N+TdTnU+12gFzMoFRKdxf38PrRU60WKxmHuCgJTS&#10;OH+DDNyTw/URztvQnScETAnr3BMS2AEMAKaezC2MUwag/TjSjPfjErkkh+8Vu62lgGd2OtjX4Abs&#10;RzQeHjZYLBbI8wJSKTRd58lqngwJgrKcIc9zXFw+wcWTJ3j75g3ev3sHKRWqrLJOUqUHQxkwKoPW&#10;hgyXZQbsu9/tcHt3h/1uBy0kCKU4O1thNpsBIGibBoxz64zdg5IcKZoxs18wm0ORIKgTQiAc4NgK&#10;VmjAuHbqwO03yvUpB9OxPXfMUcXvjZF74dh7PLbfup91e5DLf4QQXDy5wM9+/nM8bDZ42G5sLrdC&#10;IYHb9t3dnREtAVDmM2QZh5TCOL8pBSFaKyxA7dxTYBlHWZYghA5yfjjfQ+CYA7fleY5WCAjl05Vj&#10;AAAgAElEQVSpRmuWmCjhcpYKhCocELyua6xWZ2iaBpvNBpl1cp/PF8iyDFW1w48//ojr6ysURWmv&#10;IcOvfvVXIIRis9mgqiqs12vs93sQAjx79gxn5yt89Zvf4OvffwVCFDgvhmQNQsCIUUORQg7WnVsT&#10;Ya6Mx9jlDKUU8jy3a9LeJ8YARywO9kICbuak0miFISUQZvaBppGgxNz7Is8H64xZF3U3o4rIHVtr&#10;436dZZkV1hHe2a3P8WavHowPerLyMfGgmBh9rL4+Ns9TRMJw7whBlqHz3hiY/ViN7+azm3uxW7Nz&#10;rXV5N3YPdS6JIWkrVQvFuTh0PzXvBQDKzweC3lWPEPj8BUKM8EjTgLMMQkl0rv5yecfOV6UFKCOB&#10;o7YG0QyM0N5d2wkqQEfujOPCHfGYh/cqNb6D+tzfyOEcGwNoO9e18GeyLMNsVhpnPMaRZyW0JqDW&#10;VauxwOBnz5+i3u+x3ezwl3/5l/j48QOurz/ir//6f8avfvXn2D1s8P7tG1TbLTpNkiIFYw7cx85E&#10;7l6EDsSpz5a6X6kzJXFECCtcorRGXpZmjihAdsLW/31eFUKgbRq0bYs8L9C0LZgVOtEAThZLnF9c&#10;ePKxey/OuRc4IsoIcQhLWKDEuBAaMQPS11KJ/TAkoTuxGyd+Eztlk4FYj/B/U2h0XY22NTW4UhJa&#10;S2gpQaS5NgUFwg3QWioJQmGc/BLkozg/DN1Dx534UntW6H4Wrul4zowB6Q9INAlSvLuPsVhcihAU&#10;v09KbOOPjTGiUmpdp9xRYxKRX8e695Qm1rHb12xHxEtiQQGllN1/HeAfnoqklAIocZ6ww/kZkOLH&#10;iOLx/jEqpkCJd9l9TEQx1YsYrPPgvg/ILM6FMpVnHtlTx+5jPKc/xTl5TMwjfO/UuhlcmxWoi9da&#10;inx67DMdvId1zw0dXF1fYmx+DufE4872h3PfCBaoMQEIJ0xImHVOhj0LaeTcnCeVlshs3eEcItum&#10;w8l8gffv32O9XiPjHNw6Bm83W9zd34NSiuwJR9N2uLq6wn5foZzP8fTpU4ASzBZzsCxDXuS4LEts&#10;93ts7h8skcbkXA1hRHWUxHq9QdO0OL9ocHF2bsSSMgZpaw4ZOALHdd5jYgyPiYTGZKSUoEVKGEwH&#10;/aRUvyEUFRmsQ9uLwohQnz9b2etpmgZ1VeHbb77Bfr/Hl19+iVZIvH77HpuHLRShqDuFYrEElELX&#10;bqCkhrI9G0Joou9xmEOPrePwTHus3kzd57E8FOb5x3J8OB7hZwgJqam60DskB326MefYsXzfzzG3&#10;3uO9lgz28085X4zlrlT+j39n7P6MiXClxjolEhvmfrizICGmxiPA5uEBy+USLMvw+vU7tF2NV6+e&#10;4927t6ibGkSbczdlDKAUsutAGUOR56YeIARVVfneSlGW4BlDJzoQSnF9dY22bbBczJEXBToh0bWt&#10;F8Aw51eCppGGPK81SivsGJIdXd4NxS5i4QTXo6Ma3hnaDS6zG7ojnRNmziyi68z3gnrBzYuxZyWO&#10;RJ9aE0isw7jWcr1QclCvq09+JpQSXDk5OcF8Vvr+583tvTkvBL1Xt76bpkFVVTg7O8PJyYmv7Zqm&#10;wbt3H1CWJS4vL7FcLrFarcA596KHrh+TOsu5HNK2re/LKaWQZZmv2ZumhRoRlBqc0yMxjFDULRa/&#10;iAXmZCBwEK6P8PzgcnKqFoznV5gfCXCQb44JPod95vh5nNs9tO77hvqRvOH+v+06NG0LQnO0TQNq&#10;xVLzPPP9GNEJ24fI7D0FXKO/f3173V6YwIopyF7UkNpnBoQQZFEvPDyrhz2IlOCd6zOHZPi4hxHn&#10;0Jj83vceMPj3/lzo1pKryTjyjBriOGVQUuHubgtgg+ure9xcr/Hk8gmePbtEWXJkGcOsWIBShrrV&#10;aLsa212N2/UDrrLcCBqfzLFYLFCWApoAnHLM5yf4yRcv8fTpU/zyX/4Sr149x9/87X/F63dvsd/X&#10;kK0ChXveYHKMEcExdVgoHBDmIi8urDU0sWKAuhcPTuWIw+dcfd8jfm4Szs1jddbYHp/qqaV6L8d6&#10;FcOztUJQTvm6WKmhAMrYHpp6RjQmIDYmZBefPVLntsHrR32r8HnKsXtFetUdK3SgUe22+PD+I/Js&#10;hizLoHkvIRrnM0oJGMsA4daOEb8G4bi9u8Nvf/tb/Iuf/hSzJ2cQbQPRNebnCIWEhtayP3e4NqQy&#10;AtaEwZPqXbPS6QGZa7fPiBVJiAYN13TTGJHBpqkBGAFV5AUIlLl+akjvWkvfMwZgBSS1F8F01+rO&#10;36H4saklmP1jhGbHeg1jQtHmOZ0TG9AQ0uxjxoGeoCjnyLISJycrPHv2Evv9FtvtFtvtA7YPD9hu&#10;N1YgW0J07YHYyzFRPzL2bG2KKaaYYooppphiiimmmGKKKf6ZxUSAn2KKKaaYYooppphiiimm+CfE&#10;Yy7tx5zaQrCc+X94El0MaEqBWY5dQwhWeMz1LH6t2CEyBsGnQKFjhLIxV7r4oW5INHMkH00cIF0f&#10;EOJj0IEDSzmg2xi4f+wzO/CEEJ15OE8opBZQujPEHEJAQa17AjyB2l6wARkQAk1gQEIgxrIbBJqS&#10;R13eP8nZjMC70xAQdG2H9+/foqq2OFst8eTiAlppVJs7VA8P6ITEfr/H/cMG6/UDHh422O732O73&#10;2NU1VmdPsFqeQUMj5xmUlBCtBNHGSafgGYoi84BDKToQwrDf7fD999/ju2+/w8e376C6DkaynoKA&#10;GocASjxoJiYWAjhw7nBfO3BTbsl0IdAsJm+FIAZHRnXuLqn1MARYWKICNCgLHEK1hlSdGUJQEK2h&#10;YEl+hAcgGwVqQUhKaxBKQDm1L6ORZxnK/ASc52CMYrmc4/LiAhcXZ3j29BIvnp4Zh/dZgVlRgnML&#10;YJPmdVnOIWWHrhVQSqLrWuzaHep9BdkKaEXQdAK7urLuPRp13WG/b3F9e4+rDzfYbLbGvUQK40Zn&#10;yY+EGCBXU3eGuFjMjaOHdvfaOMWFIGLnINe2As4JG5QaQYQgz1ioiQXFKSgLTA1zCWMGlEXcPCfG&#10;WZNYF9YD4BTsOBEC6shK1sWEEQLvBqqJd04wIBcHUu4dksxc81BWAM5hxhK3PQnJkRDsXIMagIF9&#10;DtQEAAVn3BCkGTWgNpRo1c672mmlkDEOMOOk1bQNpHVRLmelBf4RlKVx4dvtdtYtkgPaAIYYpWB5&#10;dgA2j0lIIYAzBCHG+4L7U9c1iqLwOTgWD+lBbxxZVoBw5p05tO6JZGPA9/jawryttQbR1k2ZGLEI&#10;zczr1HVt501/PY6s5uYTL3IDpK5r3N7e4vvvf/CiJdXmAdV2A8a4BcASlGWJoiggOomNBVdJIe04&#10;mT1vvljg9PQUp6enRqigaQCtjLgDYSAAOiEgOwGiCBgYoAx4GlIZhz0dAsqpdVkx8yi+r4yZ9UgB&#10;Q5JKOMLEBA9lXXjG9vVjLtfhv8f/NrYPxeMrpbSOaQpSdj6HF2WJP/vFz7Fvdri9fwDnuV03hhTJ&#10;GQe15PXB3seA2XyGpqmxq3eo2xZNpwHrEGn4YwwZzcDA/LoM57IDSVPSEyAckVgIga5p/SbKiXHK&#10;0sKAkhGBooFeEMKvGyFxujgx4Hip8eLpC5P7KAVjHKAUhFO0QkBqgtnJwoDjGcPDdosvfvpTsIzj&#10;7/7+77FcnuLk5ATlfG6cvKTE5fkTrK9v8A9//3dWhAGD/c1cmyEnyx7hCa2VqVUUAVEAlfSA5JFn&#10;mRUoMX8yZkB/AKCtyAUJai8D/Dfgfm3ns4IlSlCCjAKUMsDQA/z9cqTtuLYx811a8rTwoOiBSIfW&#10;hvhMeuK72WssmdaRhIJ87gDrbi6E7zcAtjtWYli7unk9Kg5F/c+HIiGxQI93jwQgLXg6JNXaSgKK&#10;DJ2cU+eBuMZx+VFJEbgLKk9y86BZwjz5Pe0ATe3PD0vKMAcdkgDNXTLgYVi3e0Ar5zJma+ZWIOe5&#10;Id/Z/JdlBTSAfV2jbivM53MQZV3XCDWEZVdXKG1FHcy+LCFBYcQTOGU9OUQbEpdGL7IitQpArz0Q&#10;1wjFAFmWQyhpUMDEjTo8ANy55cVjEO41w3Pd0NWTWIGf7WYLSk4gGSBsruIZA2cURAqUiwWWpyvU&#10;TYfPf/I5Xrx8hvX9Nb788jP8x//tP4Aqif/n1/+I1z++xrZqUc7mgzGJSR5jZ4R4L3BgXg9Q1q5u&#10;6MlbIXDcCBGFQmLDzwy43NI7bJl1T1DmBaimaNsObbMHCAWkQlVXWG82EFLg48eP6NrW1GogIIRB&#10;agVWcBTzEloJKCEtL1VDiQ6EKFBqhEeoqxepHzkj/AUNqp14mXHGo9aNztSOFJSZOs2dL6hBaYNo&#10;YhxKIYxYl1KmphYCUgqIrkNdV9BKAtrUx77GtWBqQqkhKCp4Bz4lFZQl67v7q5TLy9Q73RoCC4J7&#10;nSZjpkh7qd5COGddvho7N4fvMQbcT53zU67vcY/g2Pn2U+OYM3csOhL3JByZZkwEb4x47T9HwsE4&#10;1QM56DNoYus97R3fCQwxKCkCpdELcSRqstQ9HHMuVapXnIkJnWN9qNGaD4evMxANSc6NcdJLuucy&#10;nE/h1ylBw5QIRIq4ShIidsn9duTePjZfHxfMgT/7pciQKVfNuNeTrM2dEytMr8nnB5DkHOr3LFPj&#10;mj0N/dlYG9J8xjkozH7rCHCMMSP20XbY6R2+/vobs79nlmyz32Oz3oCBosxLnJ9dYHFyAikk7u6/&#10;hdBAUW6xWp1iPptDESDPcrCS4eXLz9A1wpzfCQHLOHIK7Ctp93mNpm1xe3uHjBliGaO56TkENdhY&#10;D/IYeXlsDo7toTEh6zGiVypXpd6HEncmJAMhI62V73OEv885g4Yh9uz3e+R5jvu7O3yYzaAA8Izj&#10;2fNnKMoZ3r97h812g65uUBSGFNy2jRVd00ny+6f2uMd63WMCAWOCguMEt7R4RVizxmQxlwNcjyH+&#10;3fCckBJ6HXOcj0WEhrX5uMhMKNT4WK6IzwTxHBpztR0TbhtzUx1zhE+R9mKndFcva2XyhVYS3/zh&#10;d3j79jWePHsJEAolFXY7My/nM4KmlV6ojjMGaus3rTVaYc4zSmsw6wbPOQehGrojWCxXWJ1f4PX3&#10;3yNnFFoDrXV4d/fXOUq7OqfrOivYyHwvIB5nR6CN9xdKqRFuDUihIWk27Pe718oLc35u27Z3iPfX&#10;p0f38jHC5Nj4xn2JgWCrGl5v/F6xuFNq3N1YZxnH6ekp8iKHJgTr+zWE6M/W7meNiJXp65RliZOT&#10;E0gpjZhB2+L+fo3Xr1/jyZMnWK1W/n47IYIUeTz8XG79Hgo8qeAccvxZjgo+v9vLAKDtuoP8EYsN&#10;HBORCOvq+BnbMdGQo87BI8IWXqREpvMtdP9zTlaB2DOeRloYyFG/3fklyzLTR+Vtf5+0Mi7oxJyt&#10;lJSgzPSQQoFhR8YmgH8G4MTOQpFOTzAP5mIszOrWoFu/bp0m+yERAfvYWSa1Jsw5Tfmzm5QSbdeB&#10;dRKMGyd3zk2PlVhRIdczy8oMhJygqvZQSuLuboOb63u8+fENZrMcJycnuLh8hqdPnmAxL5EzBik7&#10;iK5DRwUetEKx2aIschRFgZPFEieLuXGIP71Anpf4/NVz/B//+3/EZ6+e4W//7u/x9e+/xfX1DdrG&#10;iFgbx3cGCAyem4VzNt4DfQ5L1LfHRLH6ntrw3KWDOTrcf4bzNybmj9Xvcb2QElUbOz+43zd/+4re&#10;n7VdQd0TlB8Xj3ns3JB6ndT5euzeju3nqc+Xmufh/GeU+lpEa4X1/Rrn5zsslyfm+RZnRhiQYvCs&#10;nBHq9L/8OVkZ/XRQqvA3/+W/4M9++jOc/tVfIecFlGr65xrBszHY53Mu57hnZCDSurTHoQJy/HiN&#10;6HpwZVlCK2kFB5UXfzW1VQvGOQhlINDRsy/te11OuFMpORC9cDnP7WNOtDLuwaTq/1hAxfW3w9+T&#10;EgMhd0pN77PMS2R5huXpCkq9QNvU2G032G02WK/vsXm4R1VV/e8kxOzcPQKc9NkUU0wxxRRTTDHF&#10;FFNMMcUUU0wxEeCnmGKKKaaYYooppphiiin+xDjmiD7m3HYITsPB//cq9seAxki+HnDoEHuMoD52&#10;vY58Eb5H/AB/zE3HRQrA7F7nmBNnCGDSegjEDh86h6APB8wJSWufMn7D+wrv4KK944v2BDDvpDDi&#10;NgrAu7SGQxcDOuL3PnZtg/HRAKhxPiSEoFE19vsdfv/1V+AAZmWJ+XyOqjJk0O12j+1mg81uj91u&#10;j7YVkFpDaI2Ly6fI8xyMEyu6YB7654UhKJZlibOzU1DO0FjnZyEkdnWFm7s7vH33Dq/fvMZ2vzPk&#10;78CRPQQrpUgV8djEANBwjMuy9K5XIM71gh4Ab5w7dnzvUhE6AvS333yPUgolWkipQSkHZQwMHJRT&#10;aEXQdi2IBYZxTlEUORilyAuOLM9AGcFslmN1usTpyRKL+QlmsxLPnz/DqxdPcbpaIuMMRUYAJex1&#10;t+gaAdEZYJlWGlIr1G1rnTNbbLdbPNR71LsaXd1CCoV93WJT7dA0Lap9jd2+hpDAbl9DKoI8L0BI&#10;Bso4yoxCSIG6bkGZAUww1rvqAAZMIaWEFGJAZAzBxYTAg0S8Q61193H/3wM2tXc/OBgXu748qdw5&#10;dTjHpWDua0JAMO4GEueP1PoygBh14MRpvjaELiGUJwoeuHRoFQGUqSeXc56BcYYsM0TrLC/QtB14&#10;V6N2gD7OQWFIY1VdmXnOmAeSUkrNulvM8erVK7x58ybIuRgQ2vM8x3w+9wSFECTjwD1OBMStp9DR&#10;3YFzXa4MiULheorXpgMm6tA9y37PgR7d6yadq3DoaBReXwiwc/uPlBKd6AbiGPE8k1Li5uYGnDGs&#10;zk7RdQJttUdVVVBCQonWu2tV+8oDnJyTuCFJ51gscqxWK2RZ5snBdVVB2XtErfNW13XY7/fWdcQC&#10;Yik7IK6bucEDABY5cG7Wif1kjPDo6gMp1dE9I7XeRtdM4EgWA0ljEq/7vhs7pTRkMI6EEHz+2eco&#10;ixI3t7eYzUo0TWeAaopYx+/Wu5CH+wRjxiXMCZj04kAUQnR+XsW1Q0yEYIxBic6vTecoZr5WYDyz&#10;LojE3kvtRTjcfHLgW8C4zHVdByklcp6hrms8PGzw0y9/hvPzc1RNAyGlIYhrDdEJEGJIREpTVNUe&#10;+2qPoijw7v07cM5xeXmJtm37+UOBpxeXkKLD3/7N36Cta0MuZf04DAUNCJglEBtxGlsXaYAxakk0&#10;ds7a/Brmc/dfA/g3ORp6mDP8PYjmc8Yze8+DGjISGwoJaOF6CMGwfrys6MYAqAwM6+Lw78CRKnyd&#10;WCTiuKNVsN4CYHAMsnbSKWG+DB2lQxGH/t4O6wq/pvTjtV4KWB/nTEIMkdLPdVczBWDUlPtcv14O&#10;xbViQDn1gFo9JIAcjIi5Zyyz+4fS4BmDArDZ7QwhRSkIKcHzHEqaGpra+ivLMlOLKMMa1tLA8xll&#10;lixqCXr2TOTIl5RyEKJ7MK4dK6U1mK1NzFsQQ8KGCoj/wRrQgVUzDgVC4vngvt+f0/rfa5oG2x1D&#10;URJkhXXfIgRSAZwxSCHw8cNHrM7OsDo5wde//z1ev36D//C//i8o8hI379/jzZu3IIRBCImiKLxr&#10;Xkr4K3YsHXP5Tp1JY7LZmPN7vF4oNSQn929t29q9jyLjGc7PzlA3Dar9Howz8CxD3dS4uunAGEOR&#10;F6iqyq4lDimVJWyYPJvlWe+qZWvN0GHM1GBGbMouKZuLwrGl4Bm3AhEGFK2UAGfG4c8I2VDACnkA&#10;BESZn5GihZCdqR+axtY0jvDuSO2u5jPCPIYEwqw7r50/yri/u/VDrPhOqq5ElOseI+bF56jYvTIm&#10;r4eCQ8fO3WGN7/JceJ4Lz/4u76Ve74897z8WY+T2Y+6WA8fNhPtpivCaci6njxA4w3XoPzNwkCs8&#10;CWWM0EGMc95YP2esT5D+LL0D+GO/G9fnB3PLE4U+PVIkjtQ1jIkThtcQ3vdQ3Cb1d2r9pPJZcp0l&#10;ct9jBPgxQmm/Dq1AizJkJZfLY/JbPL8HkyKVz52ggi1OCHoRHCEUjvEgnCChJhpZVoAzjlq1YJR4&#10;B1QCQAphBJKK3BIjM9zd3UMKCSkVpFSo6hq77Q511WCxWCDnOZ48eYKXL1/idLXCZrfF+w83WD88&#10;YLmY48n5BXiWoRNG9Gj2qkCz2+Pu7g6ZFTHjnEEoaeoFYsT1tFLYbDco8gxqrlCWM7CMDgjNfyy5&#10;9LH+QVxvpfJLytkzFOGM51PoDN+PsJfS7N9Had9/PMjRUkFp5c+fRVFgsVhgu91itVri8myJtlMQ&#10;XYv5rEDX1mBagxGC/c4SdDwx8tMEHz5FdDWey58qAjt0U0/Xl3HOiAUzhZCDvTUWxEiNXywGeCxX&#10;HCOsDQVY1Oh+HdfZoUu9is7Pcc0V7mPHHHXjPP6pYxvnytiBt/+MBBoUshNGiJFRZMiw2Wxw9uQ5&#10;zi/OIaTG3f09pNTI8wIgqifiEoKc58Y1XcM7RIf9HEopmraGUhpCSszmCyyXSzzc3WK5ImBZNpgD&#10;VVWBc47ZrPBiI+GziHj/BeAJv+n1rA7EsPxrRGMotYQmxDjXB2fdY2IFx4iXx9xmD/NZek8c29Nj&#10;V+Nwnbqvm6bB8tULexbXODlZIM9y3N+v0TTNwO0WgK/jF4sFXrx44c9AShnRsbZtcHV1haZpMJ/P&#10;vLhm658liIG7+1jd6J7rDN6fDEXLUmcbEo2XX29SJkU6Ypf3eF26/B72J/M8Hwju6iOCSX1f1BBF&#10;Uzkq/jsc7zFxDtcbGjzz88JlI2veiqDs93tI2YFzjizLUJYllFKo69rvrTzLoJUR6ArzlVJmH9JW&#10;bCLM4XmW+ed37pmMEALa9qHC84PrHaf2DMqYPQcO1wxP9YwiN/JUX8itfScg2radEfCTAp00Qp5F&#10;YfptrdAwerWtzRschHLfS/Pnc0hITbDdVHh42OLj1S1ev7/BarnE0/MzPH1yhsW8QJZxsIyBMYrt&#10;Zo/9dgdOCR6KB5ycLHC6XKFpBMrZAmdnZ7i8OMNf/09/hS+/+AI/vH6D//p3/4Dfff013l99RN22&#10;yGgO6Nb2gnsxuq7ron11KJ6UOo+NiZ2Fe6QLIYRZW0EvbPic8zhxe/hMJZ0nw7mUfsZOjjqzj9Ud&#10;8fXERP/Hzqhhbv8UUZ/4uXDyrHLkHOZ+LxSCiM8Ovsfqfp4ztHWN9f09FvM5FDQUIeCZV9jr90jb&#10;RxakX3/S7nVSKVzd3OI//af/Dz/7yZ/hxbNLZMUcUjW+BxLjF5ygk9ZGxNSI/MV7U1xX66SIXtiv&#10;yLIMbHGCWVmaZwRNA0Lgc4cWHXhm3edHxPvc/h7msK7rTJ/R5qGiKECIy03M1nTp5yixEHtftw6f&#10;Ibrnn+FzNA2AKGVkFAlDnnPMyhInizna1QoXF+f4+OEd3rx5M9hfjj0XYmxygJ9iiimmmGKKKaaY&#10;YooppphiCmAiwE8xxRRTTDHFFFNMMcUUU/yTIgXiix9SxqSc8Ocec/6OyRcxiDJFhn8M7B2/dur3&#10;jgF8x0COsVOSA0/EznCpz5gCIjr3tPC93dch+BXAASh/DGyWGr/w9R0xzj3Il0KCZvyoW14MMIsV&#10;5FPArtRrpcZpABYhvYklAayTLkWe59it73H98SP2VYXtbmvAstCoqway0xZkxFEWOfLZzBA9i2Iw&#10;p9x1FmUOxg1hOufGMYwxjvv7B9zf3+Pm6hrvP7zH3f09QAgyS+INx2TMfS50JUyp6ofCBsadvMBs&#10;NuvdQaK55J1jA5CoHqoPHIwxPKDRkP/dtXDOoJREnhdoWwGlAWodQRQxrgZFkaPIGcpZhqLIsVgs&#10;cLZc4nR5gtPTE5ytllidnmC1nGO5OEFRzJBlDJQRMGYAJ0pLdHWFrmsghIQUhrwvhUBVN9jVNeq2&#10;xb5qsN9VeHjY4GG9waZuIVoBJRW6VqDtjKABKINWAGM5pFbIyyXaVqBtrXO9HeO66SCEhGqEJeX0&#10;JG6/fnHoHh06TzvwjBtvByxzX4dgPPPrMRlvCBhOuaI5Z7rhxIEnX42BjFLrMeVw5QjtodurIQAw&#10;gDAoB5S0n0cnSJehmwwhGks7/gaQTS0RPge3wDQhhHWzNsA+dAZ4GIL5CKWoLfn17OwMhBA8PGy8&#10;Q31/nRyr1Qp1XaOqKn+NTsDAEdpT4Go3PiE4OM/zA8eelDtLCOJxoGzGjJNz1xl3bUcgPuZUmiJo&#10;unvgQIpuXhpRE468KDwY1jlQeQCU1ijLEqvVyoComwZdM0e136NpGmilUc5KCCFQVRUIoZjPZ1it&#10;zqA1UBQFyrL0QN/9fu9FBUQwrxtLiqvrGrvdzpNgZ7OZvy9OJCKsCYzziAWOYgToHH0vBOkPiVwD&#10;zubonja2RkJCdTj3hz8LP1dCUYTwNUIgrFIG8PbFF1/gs88/h9IS+32FsgCyzIBY264DoRQg+gCs&#10;7hza27axLi/airIwyE56MnfoWGWEGA6JVAacrg9EgISwuVIzMGoIktAGMBjOcecOXNf1ACTOGEPG&#10;M1T7CoxzgBDcrteYz2dYzBZo2ha7ag9RS+RZYeZnQEpumgZSGvGKLMtBLSlKa43T01M8fXqJr37z&#10;G7x5+xqMwBAIqIaUune+AQZu3gDAGQHQE7HzLAOhRijGgWIdYHtYwylng+1JVE5gI8zxvTul7kGT&#10;nIFQC6YPXj/cu1NAPaV6Z20PuLTrN/6dMZevYyDzpGjQkejrKpIEOaoQWBrkvph06onokVO4A4A6&#10;8mNIakvV4Clwpa/7ItEHGuxNqWuPyar9W+qDvX3M3TgmKbn81pMADHDeCQQQxtAKiYfNBlXdeFGI&#10;vCxRN61x5SYESkgUeY6MMXSytS7cJgsSaEApUAJTK0nn8E7tfWBQ2vlkB6533qFeQ4OAMpMvlM13&#10;PdG7J5ilzmkhAegY6ckBY13+MnnVkN55lgOEoWlqsz8UGfK8QDmfYTErIdsON9e3aG+gxCEAACAA&#10;SURBVJoWt3dr3N4/4PvXbyCUhlIA49nh/hA5kDogb0rI7FPdi8dIMseIVYRSO5eHBA0hBbKMG8K4&#10;JQIXZWFEq6TJKW1nnGvnJwtwwiGVAKWAtns854ZsYWeBn/s0JLUQbV0H3TlNWuEyBsYzDyqnbg0p&#10;CUKJd3431y3RtR0ozMQhmqDrWtTNHkpL7xLGGAUjlkSuneGiO5e5Nc7sOrcu9JZcEe7bsZtonH+O&#10;EebCPBOfkX2OfoQMF9fzY+s81ZdIiS8cWyPxmuqdcOmf3F8Zy/VjzmwuUi6jybN28AehCFBifaX2&#10;moN9hvTrQod9AUqNuJcKXHUTNXrw6b0wTygKo+3eovThGBAN8x7DI7D5X5pwBE24ofqxgyHc6uA+&#10;ub+pDvYmWHJ/tL98Chk2JZjoxi4ki8a1RIoYmtpLfV3uuCbECP9op7xB4AXX+mu2d3lUhIoMzsx+&#10;fUrpXda7TqKTEjpwZicgVkhRWwdW+PGN+z3H5llqzofrkep+5hFC7ZmDWLd1M3+yjCNjGTIQUA1A&#10;S3AC8IwBUOg6Iway3e7wsH5AXdV49vw5fvjhR9yuHzCblXjY76GFgt7toAnBN999B8Y4OtHh+bPn&#10;6KTEvq7RSoG8yLEoZ5DWURiU4POf/AQ3d3egMPm5Ex0WxRygBJQyLz4itcLV7Q3O9BlolqFkGYgm&#10;YIRByt7Ttl8z+mCujOWU0ZpwrBfra+bg+07Yp7/rA4Km+xkS1CwagNTDMwoosZo8RtzHfSxtl7O0&#10;/ZmMcSipsN5sTA8v48gyM4vrukbdNtBaY1bmhpDGOOq2AREMsOQl2P0zJh6Nkcf7mlYH/ZCQYEcH&#10;a09HoljH+q2HYxC6Vge/AwIFBakVoCiyLAeIMvWF35tpQPDXo+JS4ViHxNdPPVu4P0YIx4iruZzE&#10;ee8IGovDxgT+OJeM9UlS/bh4D0zN2zFX608lYodnTkYpwExG45yDswxaU6zvbvDqs1fYNQ2qSto6&#10;X4GxDIxx36Nx5yQhW0jdi3gx24fsus64XUOhbWpQyrBcngFSGsE1JaGlNOJCtifAOYXRz2TgPLfv&#10;YQm3uhePlPYc0XXGldbcFzmcswj2WgxJi6EoJ6EMznObcQ4VkttG6rnB94BBA6c/lYyfU8fGM1XD&#10;x+swtXf1oinC99Uo5WAMkKIFgcLJYo6M51iv11g/rD3ZUtq8vK+2ngh/dnbmxQhmswKUMqzXD3h4&#10;WFsS/Bzz+dz3Vcbq4IOz6KCvFpFVRxztw7p4TDAsFq+Lz4OpPDgmYjy2Todr1qwhpWi/U2kdtLrN&#10;LAivywt8agkQah2PtbN5h4aGkArM5jziPn90Pg0/I9Xme51s8eWXP8WrV6/www8/YL1eD9zdQ5d3&#10;QgiUxEAQk1CKPMt8L8/1kAHTT3Wk9lBwIOwNO7HqkMQfn0OkfQ33J3zG5+ZELPYa9j3C11RKgdr6&#10;y4kbUkbAQMGsyLOSEk2twHkGwijQAVSbHt18PgeTQF21KIoCgAKnRmyNFqa/13UtQChko3BT3eLq&#10;/QdkGcViMcPp8gSXz55iMZ/bNWLOqvvdDlVd4269we16jcunT1G3e2RZjtlshi9ePcezywv8+Z/9&#10;HD++eYtvvv0ef/jmG9ze3eHu9h77hxptbWrNDsrUtcTMEZ5zMGqFRa0AE6UEhEai3BrRecGKzCll&#10;BLDC575+LslAmBdBTwSjfYTw7Bj3LsaeRw///XBvjgnhff2so76XWWPheScW242vI3zuNfYcd+xa&#10;4usPc/7g6/+fvfdqsiS50sQ+VxFxVarqUl3dQAMDYLCC5BptH8ZoxkeakQ/Lf0sz8h0c7mDWhju7&#10;MxCNluiSWZU67w3lgg8uwsOvx83qmX3ixIE1qirzihDux4+f+EQmV+TqhPEz8Sg/+Offvq6kFMwA&#10;1x/O8eh4g/J4A06Z66+5vRpj0EqHHroXwyaEghuNSggoZR3U//DHP+Kv/+Y/4n/7X/8XLMoCRBNo&#10;auc8tBUqHAj1VlzLClrD7Q2H54CDmDNz93IQ6tjLnU6MhjMOgEGBgHOBxWJlhTVdboiFlxVUtGfT&#10;bjzY/jnnHH3fAtCgjFoRUSpQigpVWeLs7MQ+Rw3X1Ykauj3dsPbTcOxDS3V4ruk1raxIOHe1yVhw&#10;EtrASAVEYhFS2toGMCgKgfVqAcEIGAUY3Rcp2uuN/EihujnmmGOOOeaYY4455phjjjnm+P9rzAT4&#10;OeaYY4455phjjjnmmGOOf2JMEchzr4tj6vWpKv0hh4v0sw+RDQ858MSkj/g9P9YRKP6unItHStZJ&#10;zy0G8FpnzsFdNCbRBmBNROqaEgX4MU5eY6CafYrtwV4C3IHbpl6fv/4EedBkbvwcAlvGn2eBCzS4&#10;1QtRYLVYoq93aDkPRLle9hZEazS4A8yKssRys8b65BiL1RqgfER8M8agLEscHx8DGBxLtLag8Lpp&#10;8PbdO3z37bd4/eYNDLEOIRqAUQqUsr3zSsn1uXOMzzMmWRFCsN3eB8fj1NFvyj35kLPDAG6x4CxL&#10;gHFAWy0BYqD14MjNBQWlABcFuDFYLRcoS4rjkw2++NkXePHiBc6OjrBZVliu1igEB2cAJxrEaCip&#10;Id05dV2LtmvRdR36XjqnSeve3nY92rbF1c0Nru/vcb+rsd02aNsefSdR1y22TQetDaqigigKKGVd&#10;HSpRQRqFppMO4MkgpXVyoZRAcA7ljkEpbcEf0bWPr1EM9skBfVKSVXovUuKpB77Erowx2ir9PELZ&#10;CDyuA+CPZB0QAikkcV+yv6MjV/KcQ3fOdXfkABzAWmOIasifBOi6FkdHG5Rliba7h1R9IOuO5rga&#10;yBKepD5yXycWuMs5x3q9hhACUio0TRtcedbrNYqigJQSNzcWXLperwMQyOdETyAfAd0ioHdMbo6B&#10;3zqMEzV6rf8sbSwhwf9OaQUFBV4IMM5ACXXOOASUjNeVKYc2D6L07kBFUYxcT3hRgFDrMCWdo7cn&#10;yPjrJYTAbrcD5xxFUWBZVTg5PgGPyIReLMODr/11r8oK9W4HDWOBhNq5f1OBxWoJSgj6rg8O5f5e&#10;KCeSELsRpfnNrn08GuPEETrH8w8TAKfUCdrmwrErVA50HYPncgS4VLgn58qSc9iJwYHe1bIsKxwf&#10;H+Hsk0cwBHj9+g12u9qKf3AG2bvvcW4uAVQ7ItRaoJwfx3bNoTBEQcMSLy3AzhJ4OKMj8F1RFGH8&#10;EG2gqAqAXik1lDIQRQEWuaL7eSKlJab7zxBCoOu68DtKKRhluL29xc3NLT777IUFERoNEIJeSUgH&#10;siOIwLcwwUGeOacsrQeSOQAsFhWePv4Eu90W//iP/xAAg0or56JDgqtS7ManlY5cjZ2oASfgjmSg&#10;GI1yng6CI8y5exsYS+7U2rnUDDnS5yRGKahzlPVjgo5Ni0b3MhV8SvM7pZYsrJQVfPHg5dQdKZ47&#10;OYK3d7Yafk4CMWfkxntAWCidCzGRPXWAT2vzYS6qcG/D74MTT2b+EGTJpvF6qzJCPsaTrsJrxqIk&#10;/lgOOYL7r/S1XM6tMq3FUjdUf+y+BvekFr8etH2P69tb1HXryJYkOMk3XQ8GCsEZlLE5XAg7h4gD&#10;YHvnecGF/bvWoII7x2/L4pRGQQJgzM6Bvu8BRgNJx14DA5MIUJlImCquI6f2Nmk9FMgIYV0ci1wx&#10;xlBUFcpqgbIscL9toJRBVQqIosB6tUbXd3jz8rV1yNMaRVmBUI5Xb97ibrdD0/Voux5lWQ3OXtEx&#10;xOMwXbenx7qJAOr7QO2PEUQb1XmwNYCfy3YNldjd7kBevLA5G0BRlijKAowzMFgwcdf3UNo5f0JD&#10;qwHAXThREE/+Y97l3agASg4uVwYglIBSKwJmBSxYELBSqgejDEoqaNlbV+O+d7/Trj4xoIB1NZZW&#10;lANGQ2kJA7f+GGaJ9n5sIE+M1B6IHgmyKOc2NhBSxvvcXI7M7cGDUEg0Hqb2PDnH0xjc79db/7p0&#10;rxUfV0pSyBED8+Jx5CCJ9J/Ta5nK5VPfk16XH/M9I0EdpbLnluaHUb72P9Mm7IuR9g2MCSSf+Bhj&#10;wTuMRPnSY3N53eTvy+iakHzvw3+vr+XiMSozNeT+BUMY9ykpLdcrS48tHmOxqEfYE+3V0jS7V03r&#10;5bSuNeMTD3/aPV6GiJshpz80VgKpPa7rnXKG7zGQiGxE3HqcXqP4duVEMg65zI7v+1B3DONPA5QD&#10;vk4lBKvVElJ2IE54iVKKXnY4Pz/H27fvsFyu8OnzT/GTn30BQwi++uorbLe1vW6MQROgbRu8v7jA&#10;rmlACUEneyxWa1zfb/Hy9Wt8+uwZzn56gkY16PoOlDOs1xusN2vU291oz8I5c/ncCqp0XYtd3aBX&#10;l9DK4NPnz4OoCiHD+Rk97t1NkX8f6udOXU+SOA+npGY6EmYxB78z3jOamEGWvGck4kHtOOKco+t7&#10;aClxdXVl3bULYUW3BMe6ECAG0L3Etm7Rih5tU6Ora+hMPp+qjR8iR8f9hHSO54hd6bXMCbqmOWJU&#10;0wPgVECwwtUCBDDKzTu/byHZtXJqDcnvfz+u7x+nRJ9HY5JoSmb1/Zl0zf0YsYYfs07mRMKm3MHT&#10;489edzIQ+q0IqROoMAaMcdzf3obe1IfLSwjOwRz5rGtb9E6MLd43+H0fpdSSyLUVW2GMOfFJgqqq&#10;oFYrdM0WTbMNc0FwDiaEI9DzQYArqu9TwrQ/Hy/AFrvnxmRpTUyUy83e+A49w6in5u+pdkzSQ89H&#10;DuWcqfyT1omHnjlNPf9J+3C573737h2ePPkkCN0BQFWV4PwMjDNcXFy4XpUjAmoNbRTevXuH+/st&#10;Tk9PQm+zKCqUZRXmSF3X2Gw2ewK3Kck0fmbkheNSQqhfnpGI58TnG+/n4/fZvsy4poj7wHG+TUmH&#10;XvzL9/7ieTP1LMe/3wowDPmcc56IIug98vB4Do7OHCYSdNPaXcsJIbTRMbkeLneOxxcXF6jrGpxz&#10;1HUd5keaj7uuw3K5HItCCBHuW9xT9vNKa43SCZd6oTgvWpruq3PzJN33+pzqe2l936NprMic7yv6&#10;51jp+mLF0GwtprV2zs8UhFthAb9+U7fOuIsavr9t27Dnt+R9KwgihIAQAkW1gCgrAMa+ljAoRdH3&#10;He7va7RtD2UoivIOXFCsVhVWiwqLorCCbazB3a7F9e0Wq9UCVVXh2ZMnIJ88QrVY4PR0g9XqL/Cz&#10;n/0Uf/VX/x7b7Q4f3l/g8vwar169wbff/xk/vHmDppNQSkMrCUIYetmhl63trxAGQxi0dG7YxAse&#10;8709jJI2h6pIEHNcc4/FEaeey+V6eoeeS8drpV8ncqLiUznvofouzeMPCbNNraM5keWH6sjcc+Ix&#10;aR+jvk6cU1IB02wv0xgUnEF2Ck29w/m7t2CcAoRCFGKvT6lhoN2zVbs+91DKf7YGMRJdt8V//vu/&#10;w6//8lf41S9+Aeihvh2LspLwb8ZYEPYIvbsDa1VcPw9rsV8HrKt6nJOKokDpxNuVUuH5USzWG/qV&#10;1MC4nEGpgTYchFL7bKIo7Z+MQxs5flaiAUO0I7ybkYC37YUPz+QZo4MIp6vTTSDCEwzCC/YaGRBo&#10;N6+Msj0naI263kF2HQgx6Ls+9OALUVoxNbMvXjo13+aYY4455phjjjnmmGOOOeaY419qzAT4OeaY&#10;Y4455phjjjnmmGOOf2KkrmwAPsrlPSWl5Qhs6WfERPIYvOXDq657pzFC9wG9U+DtHPA+9/2HHmQb&#10;Y8lplAwuV/5/lNHBeQuDq+bghhR5OEVg3QCSiL5uyjEnB0A4RFRPX+s+HUopS8xxbqV936Msir3r&#10;kwNvxt8zCqURbOXduQEI9yjnKDYVxLu7EftwfFlVKIvCquoTCiFKbFYcBPdo6xqEEShFUFQlyqrC&#10;6dkZ1ifHAGWQyp67Bw95x3UhuHUAkwZwpKLb21t8eP8B78/P8f1330N2PSijIA70Z52wsecaegjQ&#10;F/87BcZ4sGLqgpBzSsqR2QYQhBo5sRJiIGVvFfsJtS5WhEAIDs4JKDFYVtYVgHGGomAoK4aT4yM8&#10;fXSKT87OsDla4uT0CJvjI2w2R1hWFRiAuunQtg222wayb2BUh66T2NUNWufW3ksNbQBiKJQyuLu7&#10;x7t357jfNmjbDnfbLe7rGp2UUBpQykBJg75TEOUSpScnihK8sIC9Xd07F3mJtm0t8dqRL42xYC+l&#10;rGuSwdjJJnYx9dMvdX1NCTV7+YHSQBbMgXn2nF0yLsHx+Cfx/HdHpdVACB2/15IM4tyY5rMxwYQA&#10;8CRihHP3ZGohSkg5OIASQtB1HQx0cJ4KY5ESMG5JosfHR5Z07kBbhDLnaO1IR4QDbCC/VlU1Au14&#10;sQnvCs0Yw2q1wtnZmQMpboMLeV3X2G63qOva3WOzR+L3uT11N7HXWO2RR1IwfuriHr9GR9ebMQrG&#10;ysilzRLYKOjo/qcgVAAQwrmORGIAWmusVius12tcX1/j5uYGgBnuCaUgjkTbdV04vvv7ewdKqizQ&#10;UhRuvFsitXKOQ4xRCHdespdo+w5baR3ftVHo+m5E5umlhOr6QBKyDvIkAH09oTe9noQMa2Xfd4Bz&#10;2SZ0X+zFeKdpM86HsUDNWPCBPFiX5IQecmTH1A0vrQtiIGnOFVoIgdVqhaOTE1DGcf7uHe7utths&#10;jgAYtE0d5opfX+344sEpzwNLrXMmgTEWgO3BbZZgOJDo41ooXQMopRBFASJ7SKlAnQs1IQTE3bPY&#10;JUprjaqqsFqtQi7wjlacMzRNi/V6g67t0DQtfv4XP8fxyYkVZOh79NqSLD3YlzEGJQ2apoE21rld&#10;CIGyLF3NpkOuIQQ4PT1FUQj8p//417i7uUbp5rMQ9jhUL0GFAGXUucoQCC7AxOBy7AG8cO6flFBw&#10;Tp3rcg9BLdFYKiuA4q2ajNFghKKohAN2a5RCQDArpKOUAlhcN2kog3AvfS73Y6QoCusu5sh0h4Sb&#10;/PVPwdZpPep/Hud1D4YdEwGG18bzMbw+qSGH4wNMUnftk0XGYywVj/A5vZc9OC2y84oRil6rPZKx&#10;TtxEp9zw9skqA5mdEO9AmdTjI1Lsfm08RWrNOp9GP+OMg7r1wXLOKG5vb3F+cYVeKVDGIDi3rtyC&#10;WgKgBggDlLYOkk3XoKgEKlF4305QkHCNBLf1kXUr09ZviVhMOndkQk0BIigIs+RnapwoBawohXKi&#10;VYicVj0xwv+973u3Folk7Hjy/qhkR+xala5nFrxqj1v1GoUj6QhRoigqKClRFQLb+y3apocxFOfv&#10;zrEsC3z17Td4c/4WGgYFpyPXzPHarYO4Ta5+imMgPGMvh0+R3VLRo3Q/GteHnkhk18Um1EuMUedO&#10;qLBYcHBqCXpd14GEtcWTrAdClH3f4MattXMhJASckUB89xtaSq17qCe1aCUt+R0EfdfaWkpbh1i/&#10;n/AED0tG1RbobOx7jdHwXGWfD+264QlBdNh/Ybw39YBn4o6nl70VYTggUBDPz5hQk9vTTPUU0jyT&#10;kl+oOxdCCKSvK5SCBkYEsNQx04+dEWj+ASJ8XGdPuWP+mPhYUsHU61JS39R9SNeF9PoecvrM3YeP&#10;PZ/cdR0L3iGQsHM9DE+wB8hHk0DS/JCrC3Nr73jtQCDzP7RWTP1uykVxj7ieGUupuNMU2XXUOzhw&#10;P0hmjuXW+6nxEwsWePKmrzN7KYFoDu2Rg5H/DuLI1IeuZ05cLG4zDaQU71hoyW/M7QFhDBaLClVV&#10;4eamdmufXdevr6/w8uUPqKoFjjYbfPriUwghcHp6iqpa4fr6EoxxGLsbRN01MIwBW5tXTk5P8eTp&#10;c1BK8ebNa2x3OxAnmGZg0EkJEOD4+Bh31zd2f+/7YdLuBY3b90mpQQhDXTe4ZXd49uzZg2M7Frb7&#10;2Hho3Jpoj5bODy/cFe/XPOF3am+2N9YyPcs9V2cnEmbg+pPbLQghWK1XeHFyiqIosCgrqF5ie3MP&#10;1WvUdYNmt0PXdVa4hvG9HJATkzjUs4t/lhN1yeWOXP6byh+5/MiYAKMUZVng8eNHWK2WUFri9uYW&#10;Hy6u0DStdSpn1mFUKZkVbDwkiPAxoqlp3Zdbd1Nn7kP1VUpSPlSbP7SGTfXu0/ON+zxxryH3Of7v&#10;oihwdnoKrXpcXd2AMgbqSLjnb9/ii1/8EoUQVhTM7QW9YKF/ZuEFw+Lvsuc97PEYZSCMQPfAcrlA&#10;vatwv70NZGhiKHjoEXdBYCYm4+YIgzwRv0ufEfiel62LpsdKbq0Qwgot+v3Ex9Yrh+5nuu7FvbQp&#10;0dwpEvYUYdPPUaUU3r9/j8WixHq9dsKRBl3XoKwqPH78CIQQXFxcDAIJIFbAh1LU9Q7G2B6IFem0&#10;TrYnJydB3HK73e7l5KnnNn5c+HsaP+/KievGwqKxy3Quz5CJ6xKPm77vQ28j1MBaw0TkVH+MOfHd&#10;3NxN80Qu902Jj+SFlsxISJKCjNaf7PMuJ/ajtMI333yDqqpQlmX4LN/DiYnjsbCqzxfxfPJ7VX/9&#10;0t5iLKyY9vrj106JQaQiXv4+a61RuGdz8f1PCaJDfWafUfrv8kKrglkRSeL6KqGnBQId9WLj/YHW&#10;DJpxgGhI1aIsC3AhAGhUVQFGWbg2bdtBSYWry1sQRiCNgtI9FmWBRbUA5xzVYomjzRpHmzUKwbBa&#10;LWAMgdEK680aZVnZ51SU4dHJBk/OTvHT589hNMHt3T1+eP0Gf/zqK/zhy6/x/Q9vcH93j6ZtQWCs&#10;cLbWUFDj8aaNE5dTezWlUiq4Sse5dBhTY/HcqXU0J5qTEuZzeSp9bjCMh+ncNjWvpp7Le8GLQ7XB&#10;Q3vZ9DUfs0ZP9V1yQl7xunaoTo2FC5SSAAwuLy9RVBUIY9jwzZ6Yse+vexEHY3QQJC4KDmN6KC3x&#10;zbdf4Xe/+x2efPIYq9UCnPlxQME5C0Ic6fNeHRHkEYlVB3Y8DADXiyG+t2J7ldophlmhhbGIdlyr&#10;CtdjS0XijNGQUgVhTETj3OIjmO0fMQHOGJSO8rQ2oBRRr8qLASI8uxjEMqI+NB2vwQg9LjVcF6Kh&#10;eiusq6VC37Zo2wZ919nn0m6n1rQ7d67MPn9MejPpmjDHHHPMMcccc8wxxxxzzDHHHHPYmAnwc8wx&#10;xxxzzDHHHHPMMccc/8SYck2fIq6kwAz/UNWrio9fN+3ykZKkBzCOwdin2P0eecrc1IP/Q2DHqZ95&#10;x+UcyDcHsLPHlQdCjUHN42PPgYgOuZ/lCO9xpOBrT8gIZE937Iyx8EA7B9iJv9OSeAlysGsLanf3&#10;9QCw6SFHIMYYoDSEsI7HVBTQoCCUgxCgKkpQDTRdC6U1uBA4OTvFJ0+fQMJAGgBKBodZ675o3ayl&#10;rMIY7LoO212NDx8ucHFxgZc//OCIPgSMsgBuSglnPwaMkvtZ6gKbijWkRAcPrPS/8+R5RhHIqyw4&#10;AVAwBqyWS3BWglJLvikrjs2qwtGywpPHj3B2dozNqsR6XeDR2THWiyXKonCuCo54oBs0d1v0ncR2&#10;1+L65g51vUPX1lCqhTFAUVYALXC/a3F1fYftrrFupUrj+voW7z9c4vZ2a93epYahBJRRKAN0ncSy&#10;WqCollBKoWk6AHCuxg5QygVUb53VtZFou+FawIFLEDkX6MTdybvRBPebDLgvNy5TQKInAk4B2WKw&#10;pZ9Te2TgqbEwQciyQFUdXGrGhF/sgWbse8mIBOtdx6uqghDlyBXRg+Gk7kGU/Zyu64J7cVEWWBQl&#10;nj17Cq0lNpsNpDIwGAQhrq6u0DYNVquVvS/UHnvsNO2J6f66eIeb1WrlXEs7bLfWBattW+egK8I1&#10;TAHs8d+nnM9SZ98YBBk7IcXv8eB7P760NoGA6+ecBQfRydzOGMNisQik4LZtneCGJfZdXFzg3bu3&#10;YdXSsI7YKcg3do+2QgW9dR3rOjSiCa4nfd870qYl6dLgJjOMi6IoIJUlurdtG/5smga6t+R5f9/9&#10;dffzz5Om4+tKiBmJLgQgb4ZI7hfpKUGIOO+lgN3Y0XW8Fj/sJJcCqtLPjz/b/xe7O3li92q9RllV&#10;lqBydw8hSnDKUTAGpXtwXqBpWgAU2vi5PjixaQ1QowGl0TdtAJFDG+dQREeuXv598RrjiY1+jng3&#10;ROoAetIRblKXUz8G/Xd6UQUPBF6UFFVZ4e7mFo8fPwbjHEoZrNdrbK8uoJUF4aq2xW63A3UE2L7v&#10;QagF/VZV5ZyvVLReWUet5XKJL7/8Er//3e/AnfNmWRaWDEQ4GGFgzpU+Bhdz75QXyOHDfdHKinV4&#10;t/dBgIG4Gs26XwnOUYgChhooJcEphTFkcMNh+bpKSgnmRCsoY3tObGYCNOw/J76f8bqTErenwn7d&#10;/hoTO/LlciCdIgxH88CDKbUjTx8i9sS/s+vENCFGKRXGX1qXj1zVIoJAOA6MQf7x+rsv/LJPlB3n&#10;lX1H8Cl32f0c4vMOG8DmsO5+l1fXaPsOhNnxSqglydtaRYFRboGtUgKwzoG9lFgtSnRth8KR6jkh&#10;UMZAKwXmCMaxSy4DQIkB45bkZIjNBwQEjDCo4JwnoWFf54nMMUHG/xkTLMYEIIyc5PKgaxLWCcYY&#10;7m5vwHiNarm29TSjIEaDUY6ubUEAK1glSvxw/wqLqsKTZ0+xa2p8/c3X2O22YEyMRHGm6uKHamdf&#10;E6frw8cSknNOom7WOXK6xmpVufFqSdaexM6FQKcU6rbF2dkjcEqwWC4tYaGy9ZV0e9+yLCG7Bozb&#10;+5+6goVroA0IQxD8oNQ5aDtSu1I9VG8BxIzSILxiHbf853mSpQVHU2hL+ISrj4OTKAuCKcaQQEz0&#10;qSJ77YIrPR25TtLEZS7eG9EEYB3fu6n4GNfzFBjtc5UgBMbVLanQVQpenwJbp7VHnNNzNejHjLWH&#10;xuFUTk1/nxPESf/+kFP6Q6S1HMEp5xofjlUfdmeLr/2US/rUcWhtBRz8Wnioj0NARgTb3NoZ57s4&#10;T+6TyPK55GPcaw8SyLEvQjAlunCoj+BrlIeEG0nMFj/Q15rq9+0dO0gQhgl5dufnvAAAIABJREFU&#10;SUqUXCRu4WYQCyR5whsi0v6UWEDahzJufx87yxP3A0KJ23YORC87ZyzJROlhvyelwuXFBfpe4tGj&#10;FT7/yeegjOHu/h73uy2KssJqvYFSVmCEMvsZZSGwqCocbY6wqJb4/POf4NNnz/Gb//s3eHf+HudP&#10;P4BTitu7Oygn2OnJeHVdOzE1CkMrKNW449Rub6mhtXVivby8xMnRcTQ2jE/d7jqQ0Rg91OecIiqn&#10;BMuPWXNjYTStdRCCyvVuDxFZcw6lIb/psbgk0Rpd2+LVy5dWeODkBFVRoeQFdrsdbm9ucXl5iXq3&#10;s/unKNfkXM9z12uc58weQdKTjKb6DR/T70sFMNJeH6UUy7JCVZWoygLPHj9GtSixq7e4vblGVVVO&#10;LEFliVK5eRQfS27PkDvG3Boz1YdO14pDZLmceGNOHCWXF+N/p6TP+JhjZ/SceEgun4d+twF+/eu/&#10;wL/9N/8Gf/vbv8Hr12+xWCwtkVQIXF9e4u7mFqdHx3h7/h51U4OzAsw5TTPG0LYt2rZFVVXhmnuB&#10;Sdn3KEQBT6SjlMJQDcI5lqsVrm84+q4LBFdqbH2s3P4o7sGkNYrvGeyP7bFAp5+3w9gjI1HCdFzF&#10;r437qL2UQTkru05MiiyQvb3dofdPfU7+2dNQu6Z50F8b2fc4P/8AQhiOj49gjEbbdtjttjg9O8PT&#10;Z4/BOcObN2+HHEDISJS5aRporbFZH4FS28f0vcq+74MYYVz7TM2pnGhGPO7jOiXOiXEPIr12uX5Z&#10;mn9sDmdBdDPug+fEW9P7lfY44rzihRIeqnlTorCt9cYPw3I5Jz6GdP0ykdheLGzl976LxWJvzEop&#10;Qy2V9i296Mv+GoFsryL09ZK9Ryp07L8vnmeWoGtGgov+dfHzhLT2G+ew6LmG1rYfRCnKooDgAlIp&#10;15fkrnYfr9XxPdEG6LVBKyUoIWg627djjIBTAwXpiLIcnAtwJlwNY7DbtdDQ2O16ENyDcw4hChSC&#10;Y1GVWC8rnJ2dQPYSdb3FydERqsUCVVmgKDgKwbGqVijKEkVVYbE8w+nZEX7288/x61//Cl998y1+&#10;/7s/4M9/foWrqxtobXt9UnWhT+gFR8Nzm6i3aAYFpUiPfPxMyAu8xvMpFqpM71H63CF9lrP3bDia&#10;A8O8pwf72bl8O7VHi0Xn0ucTU2T2nPh6nKNz9eQgnGQTcCo6duhaxOIQU/u7eJwTL0xI7bNZZTQ+&#10;XF5gsVkFx/S4v+kFbL0AcXyOSmooBSglIdsOf/u3f42ffPYcX3zxU6yWApxbMWH7dMa1UN1egxI6&#10;EkujGAMQaHCFdwIXdKi9TBD1HL9mNPeinOyFK+1x61CfEkIhBAkkcisS6tYJxmDArEO7+x6lNDhj&#10;ME6AO+wrotwvg4gyC3iAEaYD9lmkVra/brR3p3cCjFqi6zpLdu866F7BaBn6Mfb8dbhW/pl87/uq&#10;0XOPqf7FHHPMMcccc8wxxxxzzDHHHHP8S4+ZAD/HHHPMMcccc8wxxxxzzPFPjENA7ykgIYAJ9/AB&#10;tGnfn/8++yBVOfcl7wDmnz3nSW/BaT1DpMiRWj/GLW0KjEVgH2J7J2dLgjFQ2gT3Ccs1GP5uHGQV&#10;xpOKI+CBR25NfH96HDmXTgPrWkzCNSbDFZ/4HKWtkn5wCTcIxwVgEpQQ3yd/7WMHchMRkLzD1xQQ&#10;NR1H9t8sfL8hAGUCjFdgvITRBDDEkVEElFBgSsEYCVYWWGzWqNsWddsClFqnHWLBAZxz+3mEQRur&#10;xi+VBeDc3Nzi9ds3+Pqbb3B9eQOAQIjCOT46Aoc/19HxD6DZ7LzAAKK1jk0qvE9pBU6sQ7R1U7TA&#10;hb5tHdGGQ/adJUgZHRzEKKGOZGoJyrxg6NsOjFlw0bIUWC4KrJclCs6xWCzx5OlTPPrkEc5OT3C0&#10;WeNks8TpyQZVQVEKgFEJra0je+9AcXXT4n67Q9M22O1q3N5tcX/fYLuzpGmlJZp2h7brIZVB1xts&#10;dx3utw06qcMY0Fpju91BGwIwgUJEoE4Amlk3mr7voYyCVo7k1lmQi9YKqtUW1OFzgSc3B3CGE5sw&#10;9k/q3OUCoJMMDsK5POaDsXiM6iDcobWEUnog+4T7O54rY4LI4IxgnSfsjGDuuHTs8uPJcBi7Ao1E&#10;Mgh1xwIHpGcBMBW74gwiF8QBEgtHfrcgXROczRnKgqNpGqxXCxBGsatrNE1jQa6dtLeh7XC0XgIw&#10;YJSh7yU0KCiz4CLrfsTQUjveORcghodr4gFIUiloo8E4da4XdgwzRrBaVpCnp+CcO6dVjqIYk1li&#10;8O9ULtHag76Mc6IGADZy9YnJzf5nVtiAOHBiD8o5mCd6GQOlPKnDAkcppSBmyG/xccTO23d3d+F6&#10;7pO9yQh4lHNKpIQ6GrsljPRtByUlOOPoux6is9dWGwO+EiiLEkVRWGfBXqKXFhBIKIVWCm3TYrvb&#10;OqCm/+4efde7dWAAOR8GHw0+tj73h2NXw1j3pPecqEe8zqTrwfT3jtfHHBAvdZmx85rtvc/PGw8C&#10;G+oVS5rh3LvxCZyeHkMqhbqpQZldV7TRaDqNouCQ2kAbe+20c50hUa7wq0bX9fZ6EefMbKyztc9X&#10;qbObxa+SwZXUEYD8a/z88m5PHowfE949+Laud+iccMhisQj5glGKDx/eA4SiXC7RSwW0NXgjsL2/&#10;x3K5dOugPZflagVjgM1mDeVAtl3Xoe97UMJgoEBgsKgKfPbiU9xdX+M//93fgfnrQQDOBYqidLnZ&#10;kRc5C850AGC0dIRO7ghCvQPxcTDK0HY9GimxWCysGxVjwRXekq6ZdTZ2QzUGhY9IGMAIBDsiTniw&#10;JhmIwIfq5IFU7OsGE33D8Kd3n4uPIxbC8c47fj1zHwxCqPVodvPLr3lWFEABlEYOqYPIlAVDU3Au&#10;gjOqn6IkgBFp1rEqzmucsUDE8jkuEKuJ1cwh1NW3jpBvIpdXK+hhnaet06EJzkn+mO26MKyuFiSp&#10;o9+bPaDucMxkVE5PkQvH4NNxfTyA2g0oAXZ1jdu7O/RKOaEfBs74SAwFIFBaQrs5bECgDUHTdOir&#10;yu4XiAbhDDDaAWbH9cLYAY6E8waxjqaD22Rra0kpIZWEcIRAwTyZ2V4HrRVkRGbwzrfSzbGYIDwi&#10;nBE6EigjhKBpmuF69x2OOENRVvY4tEHTtuj6DhTAarlAXW9xenqMX/3yl9jutvj7//pfsKsbUMpQ&#10;lKXby43JHVMiYrn9XEoMidegWBho34VsGFeEZD47jAhHgHBCI8tqASl7MFfH9FJjdXyExXIJAgNK&#10;GATnVgRBGShi9wueIEDAUYgKFBTwQh4woJRDcBEc4SkMoCVAKLQ0bp+pXF50zuZagxIDeBKMcyEz&#10;Ll9QJzxFDAEIhdEkykX2W+B882D2c15KTAkg7wDOVsHcTEm7R8vdkyDKgiG/xOtwuv6n7m1p7vE5&#10;JwDYldqr4z+2TozH+1R/Q43mDs0Sr6f2sD+qxwIarUQI98QSeT/OQTNXqx0iUORcPXM9nfTa5khC&#10;w/EjS444RNLWvp8SjT+SEQKLHb8n+1OU2D5INJ7i16SkvsMiBuNe1ehaEueSTRLimt2EZq93jpyS&#10;61EdIjPnxkHq+mqSGjf8/iPG5seOXxLqj+E4PHFhcJs0g6hL5EK/V28hL7aQE+TRWoNx5rOznRvJ&#10;uNCe8B79zBPcKLVCT4wyXF1e4/bmDk+fPsMvfvErrNYbNE2L12/e4n67RbUQYPzIOhYaA1EICMGx&#10;KCtUZYlHp49wfX0DRhl++tmn+PbTb/Hq9Wvc3N2jKgt8uLiANsqKSbm9ZtvUUEqDsQJaKfS6H9V9&#10;XuAKBNjtdjg9Pgl5R2pbU4c9I5kW7ZvKd7l7/GOIJbETauxGmxPKHO+ncveI7o1h35/xIis+qzBu&#10;exbNrsbL7/+MN6/eWMIdpTDKCmR0XQ/BuXW+hBt/RmfPM+dQPPw57AdTAZepfPZQrp3Kv/Fa6dc2&#10;ximWixJFISBVj/Pza3z19Z8sscxw7Ha16w2y0Fd6qLf9kLDr+FxoNDv3e2E50ajcGpQjyqcihocE&#10;6w7Vfh+bu9J1ZMoVPVx/zgFKsFqtQBkdyM+MQgjbi704f4+joyNUZYWrm2scHy9QlQtst/eg1IoP&#10;+vP0fx/qiKE/V5TciX4ZyK6FKAscHx/j8vIy1PvxNZPaZAWFxgRk36MiI7GwmLgZO1j71xhtYBL3&#10;8dHYcH1pv2nghEMbjd49/zgkzLO/3mFvTPy3cnrN7fni/b7vy+12O5y/+4CqrLBcLbBcVri8usSb&#10;N2/w2Wef4ezsDH0vcXV1A0IYpOwiMUyNrutQ73YwhmCz2YAQ2xcIedy5hce9tFQENc77U+t8THgO&#10;AsXufTFJeiBU09ArSvvIMWHeC1p6V2QvIpbO2ZTIm87ZlBj+MSIq6XOg+H1hnmC/Pxi+x9UTuRou&#10;FXZhhIALHkiwJNpfjAjNo37bIBTSNE3obcR7i1TsNldXp+KB8efGfYayLNE0VhzV96T9tfDip3Hv&#10;lCUk7rGw9bCmxIRfP++rqkJd19B6LPzLor0N9cJExkAZ65ytpALlFMpodMaACwpFLJHVEmWFfb7G&#10;OCiz92+zXtt1nhAoaXuRspPo2g677Q73dwK3t/foOom67XC/a7FeL1FyBgYDzhmWywqr1Qrr9RpC&#10;lCirJR6dHOF4s8bPv3iB//5f/yX+9NU3+Pqb7/H119/h4uIS211nn7W43oVUEpwJMGGfI1FG3QbL&#10;kZQ1cT1YlRUPyfUj4mv3kABmSphP15+0/kj3LlPPoQ/tb6dI8elzpYfEvKygqQwCK7ln/CMRj2js&#10;5PbGaW7P1YDhWk5vPlyPkQYx/Kbe4fr6GqvFck9A1oq+MHDOgqCzzZ8SBhTrxRrb+h6EAufv3+D/&#10;/L/+D/yH//C/4+xkg7IsUHABzu36TxkFdb1nOCxCKsaT7pXT+x7nbi+oJKUE52IkjDFdZ45J8ul9&#10;C2JzlIEQHsSbfZ+fRH3HWOxpqONtrmSUOqL8uB8iVWefQxMCSuzzqK5t0XRW1FfK3vaHvBCR6/GO&#10;ai0nWK61FSLzvUbbCp6u/2YS/BxzzDHHHHPMMcccc8wxxxxz2JgJ8HPMMcccc8wxxxxzzDHHHP+M&#10;mAK4pGDV1NEidnr0nwMkZHIy/rzwp3NNGn+fd47aBwVoR8SaAuvEhLFDLmvp+eX+HpynEBHYgYjg&#10;juAsYByI7iFA8kOk/CkHjHAeDv0ceWplQedjlwcPPgf8A2jvThOD/3MuJf477P8bh40b3Ea1Jy9F&#10;AgbjcTA+7ynHEuuiRVFWSyzLJcqihOo6GEqgDQUohaEMRclxcnoGwhikUgFQQAkbgSAo5dBw4Aml&#10;0SuJu+09vv3+W3z11Tc4f/feEYyFcwH15GUC490ZzHgc5OaKP35KU2KcAyMIBtNZwCIlFoRkoEEN&#10;QeldgogBiA7zgDoyPqgGjAVEF4JiUXEsjteoigLrRYmToxVefPoEX3z+DM+ffoL1ZoNquQjABkoo&#10;jDJWNIAaENOh3m0h+w6NUtjVLe63DS6ubnB7d4e2ta7v17c1mlpiu+2swIAjMSsFSGUgpYEyBHXb&#10;QyuAUOeuIGUAdmmtwFiBvleje+6JWoZoaDOAyJQ2QXRCSh1ygwd6elBp7IpFQB3xdpiTOiF5TZNI&#10;7P3OjVejFbgoPhpYPMxBHZG0tJ0VmWNJ50YMoinLCgACwcCfuwc8WoCPweAuxQBw6+BecEfEcgQk&#10;Zol1ZVW6z3CgKEpQVRW6rgMAR6wFmnYHwgUI4eilQtdpVOsNCKFgbkpsjjbw04NQAk5sK867TSul&#10;0HadA1ZRtJ0TeeAMsusBWJfps7MzNE2L3a6GEB78iOCSlyOOjF2Wves5CeIDlgw4AMtiQOUAOjTo&#10;+y44bmw2RyEP1l07yp3xgpQD+vt82TRNAJCl42kv3xGMSD6BdAVY13DlnIC0BjccnVRQMECNAGBS&#10;SuLy8gO00gEoyp2rNiEEXduhbTsUhXUUscBXGUBVg6P94JgUu4EMTrRqJDiQrsPWMXEA64a1Mayf&#10;YzfYKcL7ofU5BREeAtPn3Gvi+wRPmNAqjAdPJBec4/Hjx1gtlzj/8MEKNnAGThm0Mei73hE7nRjE&#10;CPDuANAG1smcehIfB5ESxDkYgxAwxi0xOZrjdlzbucwcCN+CEj2JcXwt/Ji6v7/fI/J5QO1iwYOL&#10;mX/f7XaHXVPj88+/sGOQUhBO0fUdFtUCq+XKnt+6AGN2Xrdti7tb63J5dHQEY4C27UAYRVFYkvPz&#10;p09AjcJ/+u3/AyiJpfscTw4Ic9atf1pJyL4P87nrO7deOCEFAIJbxzUCipOTE0gn4NP2HbxwgRes&#10;sRRyCu1qkJhQ4GtTpZSdK04kJR5vfdeF3Mg5tyIVGWLf/lh0VdEeIQTh/g9zhyB2eg/jkhhHdHfU&#10;WDKeA9x9hhc5IKM1JybBu5/5Y3LXxYKEkSUbH3KUjedw6lTk3cytSdEg/mTdWQf3R0q5c1YCuBNV&#10;iEWEci5rKQEyRySM9xNTx3+IIBST6L2LfNc1uLu7RV3v7JpK+Z6TsHfhJhG5hxKXTwm1JOeKQ/fd&#10;AH7FtLOlB6/b43QEBieSoZV24lpWdIZQ6/AGv/9hFMotN9qJ5gxDyzhRHP+ZKluDAGQPgO1dqJq2&#10;xePHT/DZZy/QNB2atkMvFXa7nRsPBqAUoijw8xdf4Ob6Cr/97d/gw8V7EFBLMvJEKpAsCDq3f8v9&#10;bLwXChoR0efkgOImcoqcIlAMb2/bBmVRBDLCcrlE2/cwxAoM7XY7nBwfgTGGru1QFgJdrxwpWAOU&#10;QDpn36PNCSjhIMQCsY2WMABkL0GMscJWxE4g4g5Qu7XAr7OUUmipoIwEpwyAhtHKkamYHXPGkqr9&#10;OcYEYsA6+3mBjXj9jgmqOfJzvL8PgkLakjENMZNk55z7enz/4n5BSg58aN/oj1cqC7r2wnNjUYx8&#10;Psi506fH5l/3kGN9XvDv4TCROE78Gb7ujQUKDuXj3HWZ6tXEAgEpGXRKAOXg95jp16Tfn+Zemllr&#10;9q/1WNAi9znBiZ7kie4pweLhnhcCiWaKvL53nYwZr8QHnOBTV9V4HOWu4ZSD94hkmukfWZGZH9/r&#10;y/3bkyG11iA0EhXz19TxsmniRAqCPadIE/IsyY6RlGA0JsUP/SevZxKEyFyu8z0TQgBGCIzS4AQQ&#10;jIEY4P72FuvVGj/74uc4OT7B3f0Wb969w9X1LZTsUQiOqipRliV22x0oscTYohKghKJXEl3X4/Lq&#10;GmePn+D45BRv3p7j5uYGcrVEJ/uQlymlWK9X6LsWndsDd33nekuIREJsPdx1BrvdFlL2YQ9u+0G2&#10;nnhI4CM3XlMH30MO4AfoR0Nfzq1LMZE2vY8+r/q8rpQC6HT9NjhMmiCiFB8fpxSql+g6CUJbULcn&#10;oMT2Pgh1NShx958QJ9xFJveTKUlxEC7Uo7zviUS5/sxD8ym3BsWEVn8/tdYw0NicrLFYLHBxeYkP&#10;H96j6VpcX9+C0gJd14NzgaqqUJZFEOOL19JDLvUPCbWQqLc25SD9UL7I1QyH/j11vXLrWZwHp5xm&#10;c0IAqXuvX2e8iBVjDIxS/OEPf0RXN/jd73+P5Wrl7gl1/TPg3ds3YKLA889e4G5rCZzrlUDb9iiK&#10;CqvVBmXZoGkaCCHQtXbO2733AmVRAKDoZev6U1ZAt6oqLFcr7HY7u0eg0bFr7YQX+V5dM57Hw75z&#10;yBFj8nFKiLT7BB3EfHP1D6EUhNGQpwgl1q0VgO5l1s0918vM/T0mik7V/Q+Nj9zv0/5aID4TK6Db&#10;NA0+XFzii81PUJYVNkcbnJ+/x1dffYXjo2M8evQJqmqJq6sr7HZqNOZ8D/r+/h67emdF4bQaCcL5&#10;/mkqupdzEs89B4md1H3ujHOs/66RO6/rg9Nor70nVuSuT9/3e4Tq+Hldms+nXKbTWv1gT85gsg83&#10;dV1ScQSaCF3Hxx+uncFAlgesgNlyiaZt93KjJZ9ylGU5qsO8E/KUuEwsyBWLqHoRm3Rt8GMn3tsP&#10;xw4sFosgmNF1nROsrPfyZfr56ZiK91q+92yUHonIhlsbXdtcfWm0Qt/bz5S9cvsRBkIECOegVDjh&#10;YivMLGlnxWsYA2UcgjEYDRSCoeAchhh0XYeu69F1Elo3+Pb7l7jdbnFyfI1FybGqBArOQGFQLUtU&#10;iwqLZYWz01OcHj/C8foUq9UKJ6sljn7+U7x48Rz/w7/77/Dy1Rv8/o9f4ss/fY3Xr1+jrhv0vQQx&#10;sER+xp2IrY72fL5Pw/bGol2b969tWjvEuTIVA9oXWn24t2EmxIE+tsbI9cge6nvFr4lFGuKxlAr4&#10;5o4xzROehJ7uwx7qzU2L8wxJxItDeqGr65sbbNZrlFUFAwNltBU/pxTU9UCs8AdDWRagDNC9ArUj&#10;Dff1FtvtPb7+5mv85je/wf/8P/0VilKAAuDcPl+2ecR+R+lEHKEP31ufl/y18OIj9pmKH1csPIfL&#10;7Vkf2o97Y/phLWBW+NAQV8uOTQL8MSknAhFfeyHs/saKuESiMiDouha9bCD7Hn3bomsbGGV7V0rb&#10;Z/XaWNK7CWtT1BeiBFbP0/W2tAriK5RRGNDJ9T2HD5hjjjnmmGOOOeaYY4455phjjn+pMRPg55hj&#10;jjnmmGOOOeaYY445/htHDqwcOxADA7DvkDvEQ98RP5Q/GGRf5T6OnNNIDuw95cA1pdgfX4v476mL&#10;VU5E4NAD3VQ5PnfNxk7jmBApQBbYFpxjMUDkUrLoIYeA+N/EIwG8u2DkshiTxKdIv/67UkCPfU5u&#10;grvterXEZrWE7lv0ikC2HXpDIUFQlhWqqrLgIEeYsqBYQHAByjzRDGAAKDQ63WPb1Hj19i2+//NL&#10;fHh/Cd1LlGXpjteCZAYQgA5gcu/iPhz/mEwxjDMEQmhMApFKQ2qAw4ByCmIMtJRoZWe/jxAUhQCM&#10;AmMGQhQQRQkCA0YNSsFRFQWOjo7w9HSDp4+f4Pmzx/jk7BhHR0s8OjvB8bpCKRwBkFqH0q7doe8k&#10;lCSOCGkd3g0UlJS42e3w9t0F3p5/wMXlNe62W9xvd6hbCWt+y2EMRyclikJAKQlIil5KNF0Hxkv0&#10;UqGXChQajFFwXsAYoJe9vSd9C2MsQNALRdDI0d2TmCyefeyUHY/L1BkyBdLF8+/QPB+APWY0XlMw&#10;Led85DaaA/DlnHTizxrcH0jWISMGWsbgtNRBeyDNeXdKODd1CsaswAPnPPxHKYGUHZSSKMsKRVEC&#10;sEBQ5QmMjtynlILsFSjj1umBCSwWR6iWa9S7HUQhsFwu0fU9iBncrlarFbbbbZgHHjDr/+6JdMai&#10;/m3DjnMQB/xfr9cghOD0lKFtW3z99TfQ2lgCLDByPTosYjDtFgsARSHAGA8gUDt+OAAzcuPwYNYY&#10;2ObBTFJKB7TXI0K4vz8efDgmSe7nv0OEFg8UIpnztYSX4e+e5Oxdqr0gjM87w/sAxuxnWlJ1BSl7&#10;QI1ByakASgzAjUFyOVe1GFTl/2QpIT4D8HrI8TKdu1NOpVM1RgqmignwMYiWMRbueVUtsV4f4fb2&#10;Hr1UzkHb5qTYIceOKTYip3igm2dmKiWd+7VfJ5QTGnDfZ4Z5bUGuCMDK2FHKihfI4OLl73085uL8&#10;552mYkc6T9jvug73uy2ePXtmieico2AMorRzf7lc2nuvNJbLNbq2xa6u0TowcVEUaNs2zCVKGbQG&#10;VkeWxPGHf/wHvH35AzbrjXW/dC7ixGjAWJqoMRpamSAA4EUyvBCDVgplWQY3taoooaSChgHnFIwy&#10;MF6GHOPzTSx65MfenrMopYEpnoo3xe8L4P+ExJGSf6ZA3THxfpz/TdY5iDoStQdI2zVg7DI2zh2I&#10;1oJp4smQB8frZq5OTV3mgsstsEfeo5Ta2ojsz21rljvkKSl7ENj6hgoexAVyuTBHaPHHnNapvgZL&#10;wbqp6553SDtUf/v5v60bbOvaCvF4Uavoszyw1Y+9eM2RUoJRgpOTE3RNjS4a32kOzNX48X3w659W&#10;GhQEjHLACd1IpaDoQIYQ3LorgbEgUeXrmqLgjpCtQROXOC+aEJxoo31IWZYWRCwl6nqHH374AZvN&#10;ER4/foJqsYDsJS6vLrFYrvD06VP0bYPr60v89rd/g+urKytcZXQgkVFK7fyPyFsPEcrSOmsqx6fz&#10;88e4hsb7Kesgp4KYA2Mci7JE29QgsCIgR8drFEJAyh67emfz5f12cHRnDJ3qQSjB5mgNygm4ZlB9&#10;CwIN5QQsKCGOwGpAvGia1hGpCdCeEK8UDLQDMFuBBRWEZsje/iRHwon35/F6PkUoSkH9vsaBIxwb&#10;jF02/ft8zp5y0YvveQ4on3OVTYlWKnpfjoSeJV4noPVcXyDOgakT5MeMpY+JsAZoE0TSfD/DOKfC&#10;qb5Jeh2mauCHegw5N8M0P6XjY0QGGX2NIyWTQfwPfrUhA/GZEBq3buw7tXs/QTZPTpGy9kgHcK61&#10;bv+N4JhNAIogBuPd8LzAmu9beLrAVF05aEmMVGZGgmzxvcmR3cNnBrFAYokaJCJzZ657zpE1XCe/&#10;1vo8YAYBuNwe0gsXxscT8rD7vOEzotrb1aWUEMi+h+57K8DirwlxNZEXIyEpMcT2VMI4gSXJaz+W&#10;onU2zd8GOhobJIgUEHeLtTsG6w5pYEDAOAcTHKalrjfRomlbLJdrrNdHkFLj/PwcFxcf0HbW7bcq&#10;S5ycnqKsKnzABerdDkprdK0VsdmRHTrV4ermEq/f/ACpWnBu8OrVn/HJJ5/AaI2+bwE3Dv24CvdM&#10;GRgzEPYos+uh1gpt3UBQgq5vUFaWZAZDYLVNTOgPDaRnjGpJ/x2+ZqUkjAh7vca6a9G1THKvv5/w&#10;49J/PwlaD4Tm65eRMGeUy4j252rHFCU0zH9f7yrnSr0nMOUGI3Ou3IPgqB7EXsiwb0731Lk8Gvfk&#10;jIlmD6HhPAnBXg86nk9Te/hD6wNnDNTtF/1vuq5DWZxBa4PXr1/j1etqqi6GAAAgAElEQVRXEKJA&#10;3xsIsUDbSbSdhFKA0gbaAJvNOogs2mOOBVBTF1kSxE5jQaD9dR5BBPIhEl5KMs4Jrh7q4R8i5ecI&#10;wlPr00NiSUONGwuSwonLIeyln3/yCV6+egXOiqHP5+YB5wwVpbi4OMejJ5/g9OwUNzd3ePvujctE&#10;BlL2zimWous6NLZpCkYpuOsX3G+3tlcnrJDber2GUj3avgXhzNaXBliWlSPMkpA7YpJ1jpSYkjJj&#10;AayQF5Sy44+ycC00ta9nlAQBoXCN/axw/VlCKDilKLlAT/tAYotrg/21T0/2e3KiHVPrfLZWT+Ye&#10;de7A9ljYqMdj3ezt7z98+ICqFHjy9DEoGE5OTnF7e4t35++wXtc4OjpCWQpIWQxEPUcKDaJUrq8D&#10;IPRffM8m7kk/JIKZW9PjnhvJiCh/DClwqmbz9XvvBAdjQr0QApzzIF6a1ua5PvyhP+NnJCT0970T&#10;t0Eo0dz/dCQovTdmooKRZM6V+f2lsfWNEALL1QpcCBgnSOodz33vVnABwjiU6kaiaJ6svtvtRiJw&#10;ueuR9kZTkQcvbBc/R/BzeOjR00Cij/sLfqwMIgdyry8b95ZH4i3GQFMCaii0UVBauWtPs88a038b&#10;rd3zAfsdBQoILsA4R1kUuLlpbF+PUShqBScps+LKlMK6ZXvBNGMgGActnZiGAe7vajRNjw/vLyEY&#10;QSEoCkZQlSWOztY4Oj6CMRKb9QYvnn+Gx2c7nByfYrVcoChLVILj6eMzrDdLvHjxDP/+f/x3eP3m&#10;Df705df409ff4PrmDrumg1EGkCrUMZQxuwa4551hD+z+s8cdV0naiiyH2tWM6umpOZfrd6eiBb7e&#10;8OLF/lnUsGbHdQmZXHNH8yDJPSl5PxexkHB6boeeWeTW9KIowr489GLGaveu4oz6LXFemRR8I6M9&#10;pt/byLbF7fUNTk9OQcgKUAaUWdK1k+2CEGx4ZqkUKDFgDCjAQXeAYBx92+KrL/+IZ0/P8Mtf/gWg&#10;Dbhk6Hq79u7qGqIosFqtsVqtIJiwOcfV4JSxsJcx2kBwBgI/hwEhWLiXXng45Mbo+bsdH2b0DHTY&#10;cionZBlvoJ3DeyR+oo32Fbu9VO7zaBgTLJDnlVZ2/6mt2LJWOuRn+zywQ13X6JoaSvagBFDKur0T&#10;GBDCoZStw2k0ro0ZjoBohLFu89PwvJxRBr+Ji8VODwkczzHHHHPMMcccc8wxxxxzzDHHv9SYCfBz&#10;zDHHHHPMMcccc8wxxxz/jMgBjdLYd9EZAwBSAvkhwkMAXR1wad9T7HcPc3OghPghakrKf+hhfu77&#10;UjBBSlbNnS/w4x7oTgEDc6R8IPLEmlD6j6/3AI7wpO0B5O8V4717dngQDoKcMdQe2BWxC/30a3NO&#10;jgMpYXBp9D9jzJL4lssF6mYH0wKq7dErA8qFBTgR4sA5LACEGRVgzILMZSDdMmil0Pcd3r9/j+9/&#10;eIn3Hy7R1w0440FN37tIe0dpGl2DAIxM7u0AZnENCcag4EnwFpDU9z2UliCEQhpAa4BTDsEFqqU1&#10;9DQOWFAVFQrBUFUllosC6/UCJ0crHK1XODs5wWcvXuDzp4/x6OwUi0WBoqCg1MAYBUgF3Vmn6F4r&#10;1G2DervFdrvDrmnRth3aTqJuWlzd3OD8/Qe8fX+B69tbtL1G12soUHBRQiqCppPOKYlBGYO7rSU+&#10;Es0c4AJQWsLSc+x465WC9IAq44BHzo3Xg83jcWAMCeB9d2X3ck9u7MQknpzTxGSeiVxsPXHX/y52&#10;0cm5iuZy0iG3qtjVOZ2/U462KWgxB6TybrqxC4R3PvPOF8SBZDgX7t8WANk0DZRSlsjaNGi7DlJa&#10;wI105CxjCDbrIzBWYLm0IJu2a7Dd7kA9SQEDSTQm5Hqn50CMcm61XAgIBxLlnEMqC/xbrTaglGKx&#10;WODFi0/x8uVLNE0bXudBiZ6QlBKWYhfmHHnHg4z6vg9AQvtZluTn77knkyulQDgLa5xSKpB9ZdcH&#10;AFZ6z3MumzlH0xzBy5+fdzT0TrnDeFWWyB4R1Y3SkEaCcwbOOFhBIbgIztFKOvAjo4HEOqzPJDju&#10;xeMqd13j30+vc4MYSO7++GuZrs3pfPqYNfmh2iT+d0r0iwnwMSncg1E551gslzg/P0fTNCiXixER&#10;OhZWWCyWYewEl8eusw59xAMLpcsxXhDCExgJKCNgRIw+V2sJD4BMQa6BnOyAvClBO3UV9SBnD3SW&#10;UuLu7g51XePs7AxcWMBi6Zxa6rpGIQoUQmB7v8Xt7T3Wq3sAQLVYoKxKaG2w3qxBCMX1zTUWiwUA&#10;C/R/8vgJ3rz6Af/wX/4eJaMgRqMoeDgvQti4diIDeNf7XnNXp5RlicViEQjA9ppb0KEhBNroQNr1&#10;c3qxWOwRF1MRhj3CpyOdxuPTX+ccaXmKbOnHgQc3Axi5x/vPllI6UPW+uBJjDBTEgm7DeqGdEyWF&#10;UjKIBB1a4wY3TjNaT/z6oJRC1/coXZ6O51JKNA/keuTFqWgCfA9j0Nj8ZJS24geRU1ssMOLvXU60&#10;IhXdSNdJT/aIz9G+Pq6OxzVD+h0xsUABkEZDah3I78wTyiOSb0yCT4HkQgh0fYf1eoWaAn1bB4da&#10;TwhJhXMOCUQZYxx4dajPGbGO3gCBduNIuzWBRqRCSu39YZSCEoK2Uw74amsfIUR0n/0ctWBjrQ2k&#10;dC5njKLrWvzww5+xWq3R9z2Ec9D77PPPoY3Bn778I7779hvUu3t0rV27pfZkaxHcmuN65WP3RDk3&#10;wzSnx3uJKaL81H4yXcspIWjbDlJKLBYVlssFbm+urSgH51gtV1itV9YlmBpUi9ISnGBAGYM23uWT&#10;YrGsQIiBUh207K0DvNEWZBxVliRxPPMgYphoPhICDR3cj4lzdJ9yjjvkYpdzlp5aR2NCkzYSgK37&#10;/SHvCYxkSOs5Ynv8uv09wf4+O72vqVhETMLK1RppryJHZoydjuO14GNJeB/bWxldG5iolt+v+z9W&#10;7Cd37w+5Ref6Eh9DrgL282sQXmBRfZ4e3+gt8XFgUlDmY3LDiNweESzg3ex0lOsTcnfY3xkT8nOu&#10;/o17LTTqVVHKQg09VR/7eiS4dGoV6nHtWZlwLqaZdf0hh9WYpu+JJGntPjpbSrI1+EBLNuNdLyVg&#10;hKJX2gpzaUD1PQjMqFYa1h02yvPDeuzvjdnrVRloEOSJPeF4Ay1zuJdxz8j4vaE24IyjKEvwtsHV&#10;zTVub25xt92iKCt89923AICr6ytoY7BYLrBeLrFZr2ztRgmWqxVubq7QdrVzkxyO6ermCnd3N/js&#10;80/x+eef4u3bVyA4Q1kVuL+/heoswbDveite43ORI+j7vA2nFaGVRilKUFBorSAEh5S9E4dwAil0&#10;fAwxkWgvt+tkbzYujML7U4EHA+wLmSFy1iXDvFVKWRI/HQsQWfEvS2hUWoNTFs43dug1TmjB71V1&#10;VLNPkaC9q6eJSP/M1do54YSUQBr3geO1YMjxdEQsT/NkSvbOraGHxGSME/0zBGCcQXa2p3B1dY3d&#10;boubuxs0bQ2QBn1nhTjbtodSGlr36PoeUtqqYbNejkSgYudNY/Lr93B8U26s8X7z44nwaa6L96y5&#10;fUlc++buc06UJ/dMIjf24zU67hUNPUUEYSMpFcqSYL1a4YJ6x3ca9ma+R2jbRwZ397d49PgJLi+v&#10;rLjRag1GKbq2RdPbmpeYgcQKg0A4tkKgGiWl4Jzi6voKdV1jvVmhKBeomw6q68AYB2c8zLs0d+dE&#10;AON9ydCrGQt2Egz9MdsXsGKxxomiaOPEE+P+mlROrMKEceZFdP2+O3asjgm7fp9qYEXvsg8SDtQc&#10;OcfwXO067v3RqJ4w45RHAMoIlDZ49fo1DID1Zg2A4PPPfoJXr1/h/Pwtrq8vndMvGe9/w7UmYe86&#10;jA8Sekg5B/C0v5z2I2KRg8MCDtPiEFP1+5Rgkp+rYTUgcvSduXuTEr7TPvnUsysrNBrXIRHZFQn5&#10;FfvE2NHan8lL9jxMIOAydx+8KIFSahAUdT3qjvZ74nnxNc0JoMb3OxYS82uI36v49/v+lO9zxPfS&#10;E+JjQVY/joQQaNs2iMx6gvxU39jnm9BndUIrlHMsFhW2ux2kVGB0ED5UibBDulbEos5t24FQiqIq&#10;UDc1et/z733PQQBwvQNibN+BEjDNQQmDdsR37dy7hRAgoGgbiV3foiw4lOxBoPGoP0PdSixXS+za&#10;G7S9RtO1uK9rbNYrLKsFioKjWq5QlRWKsxOcHG3w6adP8a//1V/i/YcrvHz9Ft999xLff/c9Lj5c&#10;4Pb+FjAGlHLIXofxJr3on7HPQ22ui0UMuN2PKe9WvS/AOCWuNlWv23vHovw19IV8jwewYqBjoVaK&#10;VKBrar+UigbmnpnEx+j7yHEOmhJyz4tII4zVtm2HGiD7PDvZeyLoJY1E2XOEf997VI5ErpTG7c0t&#10;mu0OJ8dHjnTthBd0D0YpDDVWeFUpKNk7wVo7F0sh0PcKoMD19RX+6z/+A54+fYyz01P0XQvVDn0F&#10;IThub25QVqUV0VquUBWlzfuE2GcshFhhcwBGk5EIzFCX0aTewtDbjmq38Z5pnBOjh+4As88WtfZC&#10;NYMQlBco9fPOi9YbZYnyUtpn0rJ3tWVvnxcZJW0/0RjrCq9keI5hjIJ2otswehBqjfYC1vGdjo7V&#10;itLoIAIcRNLi/kcyvrXWmDnwc8wxxxxzzDHHHHPMMcccc8xhYybAzzHHHHPMMcccc8wxxxxz/DMi&#10;B0g7RFrLucCkoIoxIO0wePvQv0fHdkC13kfqVHLonA+dZ3rcKbho0p3sAKjzIUJGenwjkBTdBx6l&#10;DqNjYKSxpGznlhKDMABAyVQoADDjJ+9Zlz4E17oBgh5cCR3YiRhE4JKB5AltgddWTd99jjbgjIIR&#10;S04sF0uU1Q5tL60LEoDlao1FVUKIIoAhuHMWFVzYh+paoSgFCBgY47iva7z/8AFffvkVzt++x+72&#10;zhLUYYL7UQx+2neZiwclLNiHEEjVg1EGqaRzQdPBzVcpC7pgHCgYs6DsorKO3KIE0RpStwA0FmWB&#10;dVlgXS0gKMGjs2N8/pOnePL4EY42S6wWJZaLJTbrNapCANCQqoeUPdq+Qdt20J2G7DWavsO2aXF7&#10;d4frmxtstzXu7mtcXF7j4vIau7pF3fZoe4leGfTWIAGgHLwQIIoHJ14Cg7apUTctlNLuXiswzmGI&#10;tg4b1mjPkgGMAyR6crnxDqAm6/yZAy/7e5HmEB85sLN74Wjex/OUxKBc59xgARyRaITRwXVsmN9m&#10;RGBPHZfGYM3hXGJHjlyeSYGGWZGLDODVO8J4YJ49Pu2AMBqcW8K0dwe2oJOx609d19hut+iVJVb3&#10;XT8iEq3XG3z24jNLlCus43TbtlC9xM3drSXBFdw50LORu651xy4ghEDTdei6LgATDQa3WX8sTVOH&#10;OVxVJZ4/f47Ly0vc39+jdWQ6/7mxm3Ka1/XIFXQMzPQEff9+n/c8WCsmsGutYeQY5OVf592EcutI&#10;Cgadcvgd8mjsrhfdf0eU8ONoINAYyF6G9OOvuXEu24xYIrLWzl+SMQjOoYl1KQOs6713F6GEQkFN&#10;rud+DKfj3Ye/nqnoSrqWxutGzj1+al1+yOltCnhrx8ngCBbP0QGwRwLpXQgBAKiqCuv1GqIs0CsJ&#10;wij6toPWClob8EKMxlzTNIF07T+j6zqbIylAYcdhXW8dCBfghI/cdD0Z3hiVdXuLiYGc23vROTGL&#10;lCQXA57jeRPXJJRSnJ6eolouwQsOIazjHGEUddNDMOFGF8WTJ0/wi1/8Aq9evbKkWUc67x2onxAC&#10;URSAIXjx/BmMlPj7//fv7NpOLfHWZO5ZetyF4COX6Kq0wELvZkW0cc7IZuRc6c+Pu9xBnYgK87k6&#10;s44Q50bvHe9MAurOAfn9Pd9bTybqt9QBMQah2nG+X/9aQQASHFRzrsdThN2RO7P7mSWW0z3wKwDc&#10;b7f41S9/haurS7TOrXCS+OeJIBiLW/gaKa2Np/KhFxTyP/f5OEd897klBfCnx2iv7/Rxp2Pf59H/&#10;j703a5Ijya6Dj2+x5FIb0OhlVm4iJZE0Sab///yZKIoSaRqRag4aw2kADRQKtWdGhG/fgy/h4emR&#10;Vd2jJzKuGbprycqM8OX6vTfuOSf16+FMMcZAKgVjDXZ9j04pcFaBMj4J+ZhXbCOMObD7METgQ/gn&#10;pQct6RTkAK+WNKrB5Wd8+n14jTHOl3DK4zp172e9fLKL75mP6SmjEL4hPwXpB5IJay0YoWDcI+ps&#10;AL2ReC44QV86gtTgVPa2mzX6ocfr19+i73twxvD23ffo+wGfP39GJTg4Z1DKxcacUxDCsrVfVp2e&#10;IwUq5WE5YDo/W9LPmp7DdjZXm+xlQjDIwZNqNLAA3r9/D0II1usVmrryRD6uMXoY5KjQG/MbgFFg&#10;s2pBrcEwdCBqAIyB1XpU2c1B4VGxddIJPa5dzoAAeIuAxHKuWBrPlOCpBFI7ZoQiNk2DsgjizX1V&#10;ScFyzoel1zAHoMn9hPeYCUgNnhCKjOs3A4SVmvZTH5Du3znQUX4N4W9/rKWgqpJKd2ke870wd42l&#10;+X9KDXmOuC/Po+auaw5sP72nH0c0WPLhP7Z+ld/bMbD/3BhEkkCSxaBIchBjD0hN0nFJiawCmMtY&#10;MzsWKanHMR+Zj3EpPi/NZwnEO5ZlCmOdE77RQJ5lQF366eIvSg/GfFSXRvRZ1pN5RJ9EHDBRW308&#10;5o91pnC5XiE8KjY7AiVOCTh35InD0ENrhbv7WzDG0Pd99NWMMZxsNticbFFVAlZpDMOAYb/Dw/09&#10;+r5zZHFqcArIjINxHgnkCCE4Pz9H27bxfNWDBOHjWd00Nfq+PyDyOIhpGIWoKlDKvKowAEodmDMj&#10;znF1vCnp5HQ/Yrb+OLuP7POIJ8K8cs5htSmDjo1XZX9GHpf6xBKhEAEFJWX105zcLNbsCnXWNMfM&#10;AbRzdesSMDIHxM6dbWWfZaMae8j7KxEI0DhgKSgR2O07DIOa5BFSyviv6zps1r9MYnALrW0kGMvJ&#10;SY6Szmb5TXqfqf8o1ajmzpkQdx7z96V6yLHrfYqk5dgZN/VDdpJ/PD7u8Jvf/MaTclWTXC09/zgX&#10;2O/2qOsKm80a3a6DHAb0usOu26NpGqy3Wwz94AGeBLvdbgRF+zo3BXE1VQucn55hkAptu0W/l+iU&#10;Qa+8wiqlAHXzHuoUeXyVrvsQE0dySU++Fuo3Qoj4WulJLt36UeNcalMcx9xv1XUdAfBKa8hhmChR&#10;p4RU1jpCP8wA2o9ZCigu+Y1p7G4mzznGuT5UYbfG4OrqCpRRNG2NruswDEMkVOn7wfmwmXggEEim&#10;tbF0jEokqvmZOFcHS0Hyx8Cuc748+r+kxlxSnJ8SsB0SQIV1lAKvS8QUeexcyq3mYtjZe/GsNvn7&#10;OfXkEeAZ94FRniSQYbVe4+zsHE1TQ0pH3utqcyEWC+ergRDcgfOtI7BMAf51XR8QbIXcW0oZQe1h&#10;nPK6VgDEp8Qgad6aPl8KeyrMSedV68OeDf+UUjFuMUk+l45duBYhBKRSaGQDxrknVUxA0VmNqVRT&#10;TedJSYmHh4eRiI/Q8dkrHcmjEBWsaXwGMfUHFtAalXDxFIyBw9oyGEPw/v0Vbu92WK1XaNcNuq6H&#10;tQT9oLDrdqgrgaaqsFqt0LQrVFWDqqohCMH56Qbnp6f49a9+if/813+Ny4+XuLq6wm9f/xZv3vwL&#10;3r7/iHu1c3xY1oAwd8YJwf0zK0d86OqXFIz48fAEstbkcVg5N5oj8snjgHzcHej90H+MfhAH+zB/&#10;Vp2ScaZ5QMkXpQSMc8TMJbKF9PWprwpkDnO1/GN5Zv6+ebyXxnSMUCjtyC1k3+HT50ucvzhHXQtH&#10;Ah6fjXiyaEJgKEVVuefDw+DA3HVTgTIFKRVgCW6ub/Ev//IWp6dnoKyCMRJGawxDDzVIUM6we3zE&#10;58srVKLCarXGarXCar3G5mTryJR9DceRjdoEAJ+S8405/1iTJGOOlLhBVxcfiRmsTZ4dWQsQ4/sA&#10;bATJM0ZB4hloAKOhtHRxonREAF3fYeh7SNnDaONJMR0BfKgTUkwJjUJ9kFFHcqVNTg57SKCVzr3W&#10;JvrS6It8TwIjNMbEc3HhYosttthiiy222GKLLbbYYov9W7YFAL/YYosttthiiy222GKLLfYT7SkF&#10;ljk7BINO//ZY425JDWZO6XVsItKwxs4qy5dA58FKDZClr8uAbxx8/WPGqTTOx679yBvERuIcQJmj&#10;IrR2zO1OYVWDwPhmAdc4Zo0t3mtg5p8bh8PrDGD28B0OFNISSfVpg3z82roH+CAglKFqWlAu0HUD&#10;bm5ucHJ+7ppfhFOhrOs6qoo6ZV2KyoN2tTEYpIJSA+4fH/Hmd7/H5YdPuL26dSrLnEJwp9yTrt0U&#10;KOvGdGw6NMZAWw3OQ8Oha2qqmFfUNBbWKhACVDXzjYkCbUNRNTWapsZ2vcHFyRYnbQPOnfrQqqlx&#10;ul2jERznp1t8/dWXODlpsdmswJlrKNJKQ2uDx8c77PaPGFSPQQ3YdR0eHvfYPXTY7zrc73a4edjh&#10;+uYWNzf3uL6+xcNDh0EZaENAiABlAhYVpNFQyqk6EkvQP/QA9lDKoKobqEF5wCBACXPM/QwQgkJK&#10;D8IyHnhIySwQAkC5yfnIniqpk5T29jGQxDECjbSN3PrrowFMONPA+JTvyoEtc2DJp9QX58g3ImGF&#10;ttDagR6lVCBwzXgBnOoakS26boDWKjbShgY+ay2UTkg1rAVlTvXk/PQEF2enoMR9htYaFARt0yYN&#10;gwpKTwGJ3Cu8V5VrJpa+4SWoRvVdB+uVeVyznmuMcX9PQZsKVS1wcXGOH374gO++c2p9eUNmCiAO&#10;IDtC2KzKb9q8Ht7DAaRTZZSxURGg0EZP9nxQApGDPFCEKzWFpeshV2TMm4rT+6JR3XA6/7lKVNqk&#10;HkDUUg7R93LOnSoIHHh6bE7246d1JEQJ1xIaNEtr02ZNtXNndAr6yc/VnJRgDnAwZ6UGzZIpNZ27&#10;XDU6B5cHtaiqqtAPA6RSsABWbQOjXdM4iUrarhF2v9/HZtrQXNe2tZsLY/Dw+BhByXVdgWrmlKWz&#10;saSUeDCliO9tjYHy4xPGrarq2HgLAG3bxgZ5YwxWqxUAYL/fx7ENQHjOeQQ7CyGwWq2wOdnCWgKj&#10;nXI98QqFclBo2zY2ukspoZQB5QzGOFIXQgja1QZ11WC7anG6WeMf/v5/4v3791i3LSgYVAKKyv1e&#10;LN4zBsbG8zYFURmlE+WaxLfG2Cco47g4xSSgX2stNGZAtCQB0CcAy7m1dQjoSl/n96oZdYxczz0F&#10;42QCGh8BybrQ3G0TnzT1XznJRE4gUlKSd3/HJwAJAOj7Hn/5H/8jzs7OcHNzHa8rVX4vNa3bwnlO&#10;KY1quqWcYdrMb3xDJ43gjNxvpu9biotzAoLxfW1870DuNNHFnQH8pQBYANDKwFInWBgU1ChlI8kT&#10;MvCJCep2FJQy74sNhKhw+fEjpOzBPDg9v8eSklja7DyNMQyY4BEcbbyCOPVjbyLxjvsBJcSp9lK3&#10;FjrZw1oDwalTvCJwameETMBlJp5PiaywJwVyzf6ANRrGalQ1Ry0Ebq6vYEFQ15VXijRomiaZfxbn&#10;i/MKWktPzkAOfMMxJfMUXJODhks5YolU6TnAPkJHgAAArNdrwFp8/nQF5mMbEKDr9uj7vZ8vr+Sb&#10;7HE5DACh2K7WsNqpaBEDWB18xRhzEsA3MY9AYWv9XHg1eRLiajvmU6ksmKMFC6RjdPbsLKmwH4uV&#10;42spPLnDEHPL3C+nyupzJHDp64L/yufrWC6fq8OnOaU71w/JO+a+D5aeOaUzKlXvzhXi7U+UKCuB&#10;Tp6qFTz1+qcA9CnYP/1ZCXRV8pOldVKKEYtliifW41M1m1kF9IKlc1nKB56jIJzXsyZ3EBjfLImg&#10;mKdqIwHARAiBpaQIdCc4BM7P1eGe+qzSPVmbFGZwCAS2KJPN2fC3CRui0SaJFUwEuY/5iY3n8EQF&#10;F06hHGRUog/uz9oZhV8b1ALJBDjvQzkYAxjl1OnrikMI6nMeCqUcQaCL7xmk6qF3CpvNBi9fvsDJ&#10;6SmUMXh8fMT+8R59L9Erhf1uh4e7O3T7PTh36pYAMEjpAe0aV1ef8XB/h/1+j/u7e+ghKExqD6xy&#10;qsCPj48HcxrGN+SwnDO0qxZts3IKipRGQrsROI0JgR+xZFRPnPh2GgFuc3WEw8349Bl5AHDMgFaB&#10;YK/rO0jp6g3syJmSnx15Th1iX2PNk7nf5OzA036y5IdKpIxpvSr3KaUYPn3P/O8ooY5Y0TtEUYmI&#10;Vd/t9wChIIRDKRvjNIIp6alSClJJSNlDCBbrt3P+tOxXMQGDp7F4CmROx+E5dbU0/yidBenczvm1&#10;EknEc87ZnCAi9+s5KDAQTDmAGYsgtHQtxNzEGFcHUwME43j18gv87nf/grv7+xgLvHz5EpWoPKGU&#10;q8s8PjiiyTCubdtGojxSe9VwYdH3Cv1qwNB3Lr+3ClZZECYiyLYEbJysLf8ZPFG/zoHyKalWSlIZ&#10;fi91f5ALl56FhGuilGK72eDh4cGD6gPolY6KtjoQiJaBtXMg72N137k66mSNZ2tx8t4+D767u3fE&#10;BrLH0CtHIGFH8swSyWoOsC/FinN5TA4Wz/OZ9P8lMHlpfRdJ8cLBOBMTlvKAdL2E9Zvv+7R+Wnq/&#10;HFR7bM+XnveN86MPSEdC7BRqVCkRqtKA0RaMcmw3J9huT/xa36HvB7/fWTI3OXGgjAQ++bgE9fW6&#10;ruPeygnWUrK59FxPz4nwep2Azw+fRUzHMt5zGIekNht9AmOu9pXVUVUgqaQUgnP06CekjORILJ7W&#10;nUZgMtDth4TMKa1hyLjHGWOwHvjrYhQTV6WLD61/BmkcUR4ouBCwDk0LahX2e4lddwd6c4erT9e4&#10;v9vh5vYOJ6dbV2vcrtHWDZqmxWq9wqpdoa4rcCFAKQdjAifrCnAURdAAACAASURBVJtffY1f//Jr&#10;/MW/+2Ncfr7Bmzff4x/+4Td4/d3vcHf/6OJa6h5m1VWDvuuhde/uz5gJaYdSOolTUr9AIslG6qNT&#10;YoxDH4ri3Jd8Yg4yf+o5UXjWO0fOmT+LK/mTp56bl85ma30NOdQfrY0kDSVyj5Kvn30WXrhXBgJi&#10;LAgj+PTpEtvtBl9//RUAA0IEOK9A4PcIASi1qOsqxucOoF45Ehc1QEoFe2vx5ne/wzc/+xnOz049&#10;MSyDZRT9MDjiGn/9ahjQAZCqx+P+Abf3N2jbFqu2xXq1RtO0YJxN6pQuziAx/pj60WkNM33mVMpR&#10;Q/yd/j4SXGsDAgNtNKQaIIcBsu+dL5MDBjk4ImVrQInL5cL7wVj/vYElvr5L8jWMBOBvY61qjC3L&#10;Z7UjeLCTeCzA9o01MzWYBQC/2GKLLbbYYosttthiiy222GLAAoBfbLHFFltsscUWW2yxxRb7gy19&#10;QJ+qxpUafNIGmLyhPP19+HrmE5GK35Usbe5xX5ab5EpN7vnr5gB6JSX4OZB96X6ey1o+B+jNrzE1&#10;k6gyBsBV2vQZGvZCs3Jo1AoKENYD8Iz16qe2DAyK9z4DkphvMPWN1DON8OE1B3MH65vJ6XifsGCc&#10;gVcCvZS4ebhH3TRYNa1X12ogKoGqrgBrwQWHNdYBOwPIyDdo39894p++/We8e/8Dbm9vofoeTDgF&#10;cAOnzjNRXsTY6BZU3txDf9e8ILWFNgqUEVQVjw1ZnDE0FQfnFNvtGk1dgzGKSnBcvNjiy1cv8bNv&#10;vsJXX7zAy5MtViyAxjkIcWz9lFhwziAYg+AM2hjs+w7X19fYdR0eH3d42D1iP/R4eLzH7f097h52&#10;eHzs0XcSt3cPuLl7wK6X6HoFJS0YE6B8BQWJQRswJiD3CsOgQblTVEAAqcGpohtLsNsPTpUCgBBV&#10;bEqwVkNJ48AAvnXfGoKwzebUYafKx9NmjwhuHF98sE/C98aYqDA8ARYXGn+Cum6piSQ068f31cY3&#10;/Lvd5ZpUpsCa3P/YuLgPlThGH5I3LY7NJGlze8kPHAJAaQRxRrCaJV4pTsMqRGV2Y3XcD0AfG/ZS&#10;Nfj0Wo3W4ELg5HSLqmbwfcEwxitAWIu2bdE0DaQaYvPX2MzpFsAwuKYiJRUocWp8UjoFGwMHUJ4C&#10;KFzTPvMNuQQEP//5z9C0DT5+/Ii727vJmIQGGtfQZyfq0EGpIm9UD6+fqMUGQId14D6lFYx2gENY&#10;673Z2MREKZ2oA03WlG8cNV7hMExsVC70r4ExEVQSlCRF1pxMUVbFDA1ccz44jGVstAsAV+6Uj4Ze&#10;xXVHCIlqheGMjM29cGcEo6NaNhKSgFGVnh7stQOgZ6GpPD2T858/pRZTbAY70kQYFFfCmg/jGH4e&#10;msOVUri/vwfxgHI3l64xrKoqpxjkQeUBiN51Heq6QlWN4yilhJISxlo0qwZaufdSieq1MZ6YgDGv&#10;lEyglUK330NUFeq6BrySe7i+FDAoxKhGL7yKYFjjobEdcI3eWmvs93tIpfDi4gJVXaNdrQAQ7Pd7&#10;cF4BhGC92aLf97i+vsb5+QXu7x/wj//0f8E5R9M2fh7d3h4V2wlenJ/i4w/v8T//7n+AM45K1B5c&#10;C1SCx2ZezjkYdc2vFoDWCpY4taiwHiakCNaBeR1giiSYXD//ETA2VR0cG7kJdEGxDAkZRn6upD47&#10;VWJK98gsQJN4V2wBJ14/VaoclYyTNesbBimhB8RFqcJlTp6RrvsctJCuw/Azp5DsPuvt27d49+4d&#10;hmGY7IewpnMFKpqolgX/EtXvjCeiQqbSSkaVXMT41DhCjqhc7ZSHwmlIE/D+3DlYauxNiSxiNJkR&#10;j5SIO4KSaXj/uq6x6zsQQiGqGgTJ600Agmtorbxf0KiqOgP+UtRVA21dHGqsAQK5g29WLylalwCb&#10;TqVOYFAScr/3Z5cnEYpxvwfoRMImA0IsBHd+exi6mDdZDwKMftsD4Y3WMBaQxsS4O56lSLHwviHX&#10;aCilwQgBY9zHIASc8RgnBTKHsVl6Sngyp7Cdn9n5/JcUnfPvx69N0qxuZ8EjTpV43I8uXnEg/rpy&#10;SmKDkmg3G0fcw5iLb5T0+YGLexhloJQB1hF3UBCsVg2oNW6etFPZggdhgAQVY4IJ/D2JD6l3Kq6J&#10;m86ruUbwO5nNi/NG9PT8PaZkHtTpUvIVQg+V3KcxRJnwqbTWSyRBo1o2Rt8fAFhaw4LAYyzcZ8Y8&#10;Dgc5QDoOqa9MrzUCVDyYJfW16VjNAcF/Sm1lvhZCDueWOD9bygueU18ozWmpzlACwjwFPpz9HDtt&#10;iJ/e33wNJr/GOUKMUq0kBQTkPuNYDSf/rAlZABlBLjmwJa9tpbWy9HVzZBCT3M7XPeausVRLOzZG&#10;x+Zuqmbrv7coEt3EOaajcr2Uw4S8Cz73M5HgySBl6CiRCB3MNSkTLYaYgiAHzSEqagcfUQkOwSm0&#10;Vyfvur3PhWms5SilMAwC+24PC+Du4QE319eQQwetDaQ2UWEx+NwR0Oau7+7uHq9fv4ZSLsZSwwDp&#10;iYSCj6GUYrVa4f7+fhKjhBw0zFGI7TebDeq6hYEBMYe1ssl4YUpMOdm/xhbrdM8l6yBH6i4pyBxk&#10;6u8PQJyZDz1G5pADoyagz8KZhqi+aic1DUJoBK4dW/v59cxd30HuUPD7x1TRD2q3GMnswn1xwaGN&#10;AQaCx8e9W7vM1Sa17EEogRAMhCLmntfXn9G2DThn6HtdBEqVfM5YcyrvwWPn99y9zQF087+bIyec&#10;88FzIOk0bnmqTjCS1RzelxDC1wB0BMMf5lsaxminlqosPn/6hJ//4lfoX/V4/eY7VFWF9XoNzhge&#10;7u8xSImqqmLOHkDpIKFUSiAEd3Ugvw62J1twCnT7e8i+A2WuFmCtjcQboaY25nNsAlwOYx8I8dL5&#10;TAl7DsdozKGoBQYMsyD7lEQwgHPbtgWlFA8PD9jtulh3CgrWIa98znOT0jOGubU4R+oxt65Gkk4O&#10;5vPb+/v7+JoU8H1sHR/zj6mPKO2XEqC8NC/5PngqFpgJG4txXU64N6mFzpBazn1eUPBN/X5OiPJU&#10;flEeV+IJaxwbHSUMnPkz2FdsU8XoUNd1pI2OeHW/33tSBiQK24dxfbiftiXQRk2IjrXWsW4V6mlh&#10;b0u/z0OdMH32OZLP0ri/qP++73tIrbBqHWGmUzjXE4JWLgSqup7UK40neC4RIuTEpZPnExiJ00wS&#10;l5AjdYd0DaRjpnxulIJ33dmrYi0lJVA0VoJzEWtBzNc/XFWBOmJdTzBQVRUYpYDlrlZgNYZhwH73&#10;gNubR7x99wPOz09wut1gu27w4vwc5+cXaFcNVqsabdOgaRpUlQPCM1pBiApVVePsdIPNdoOvvvwS&#10;f/JHv8abN7/HP/7Tt/jn717j+uYOUmpYgxgzxvMqqRmlz0xSYoJAvBaeiWkdnjEQf7YEwgWaPAMl&#10;R0mz0vkd4xoc1LLS59JP7a18Xo/lSaVc8Dn+Oq+xkmfmmnOg+2Pxm6vZmBhLvXv3Duv1Ci9eXLj7&#10;I8StJ1jYSFZOI1ltJSp0XQdGge1mDTlI3D484sPHj7i+uYaxGq9evAC1BMbQ+Hw9uFmpvNq9UaBS&#10;out7PD48QHCBpqqxPtlgvV6jbRtfI2QRLB7ijLS24ID1ob4zkpVZAlhtJjWLca+718lBunyAUgxd&#10;50gq1QA5SA+A76GkI8G2CYkoJQQmPKu3BvBA+JH/0uWkNnkmPj67JLFOZXFI0Eey9WMyAnlrEZ8n&#10;UDolfF5U3xdbbLHFFltsscUWW2yxxRZb7NAWAPxiiy222GKLLbbYYostttgfaHkzzFwDYK7YU1Ja&#10;O6ZeMfl+pMcfGxkTNcJpG+whQ/4ce35+raXm5fQ68ianvEGhBMI7uJfJZ4YHwE8r2OaqbQgPxD2o&#10;M4wA8+ALE97boTdAHDwgUce0qHyTLaMUHBTUWqdMaC2sxuy1AKHp93hDgrUWNABnLJ005/pXwTWr&#10;hq+ngHhC6GRmoyIULKTscfn5CoNWOD+7ACPcsexvWjRtDS4YKKEQjKHvBzS8BvXs+10/4PFhj3/+&#10;5+/w7vv3+Hz1Gfd3twAjEWICQ2NjdwCkuWYh1+jgmn4EGKeQcgdecazqFnVVY7VaoakEmqbG2ckW&#10;m80abcVxst3gxcUZtmunCrBaNTg/XeF0s8aqqcFgQa0FtIGC9o0OAIW7lk5K7HYP6B4fcfX5Ble3&#10;t7i6vkUnJe7uH/G473H/uMPN3T3uHh68GrGBMQzSOGVvQjlgaxBC0XUSndp5FQ7A2n1szFHSOFUO&#10;r3odxoUzB77HAYjbTJr8x6Z/A0KmTVAlFaaDveGBjig0eScvnDTO0NBEjkOAYFFRfkZpCEjUVtOX&#10;xaYle6heCUyA97BjEwhNGpemvoPEvrSgGmqtBlAA//p7T/3OpIGQJApEFAlRBaDt2IxnMM5RaPok&#10;cM1BoUGIEqeSB2Pg1DMAJgguXpyhH3oM0jWxUcoA6pq5OHWq0K7Jj8embMHrUWFeAx6VhErUoJTD&#10;WgWtvZIZtRgGCaNcwy6x8MoVrklPWwXKGC4uztDUNd7Rd/h4eeWADPBqVnFcKIARtBDmLfVpoWl3&#10;0uxJKQwSRSNrYQnBoBVaRkD8mqCUTNQKcwKEsCa0NTAe0naw3hwCEQTEK2n75q3E7xk7EnE4MoNp&#10;w5pSCoQzUMJgvMJ5qhKC9JgEGZWQtYXyvp5nQK60qTn+PfGfzwgMXCOg9qrV3O9/dy7QedWWvLGv&#10;EEOUSGnya3vqrEzPirICHxKltwQM7zc7ZwzMN6rHsVCuoc1ai8f9CJKtaT0h6xBCYLPZoG0bDEMf&#10;m81jkySjMBZQxgFhgyJ727agXrdcMAecNMYAxoEktdYRuB4acN396KhGVdc1AETwe3gtDWB9f/9C&#10;sAi+32w2YFyAEAqtXXzAuYAFARMVGGdOeYlyfPHFF9jvO4i6wm63g7YGTV1DKYtBKlRCQDCLs5MV&#10;5LDD3/7N/wfVd2jqGpXgPhakUf2aEIKKC9fQSSgsNChnkxgqzGVopE6VvigIGKEH6yIFABwAKS0p&#10;qomH5r/QpKwTReo5paS59RhEashEQdOBWo22B3t4BCu4SJYigG8DMHYeYBL2RQr2D2rqeRNraJod&#10;r8n5A8Z4BFIEX50T0RyAqvx/GOPZODsiAxNVqH3YTsZzzHpFcuPPSOoVMEdfPfUROTAvnedizJlc&#10;+7EG3VTdMnwfzugwlpwCWkloaSFY5aJoTzhFCAOFJ4EhDJT5eJpR1HUVm9s5FyAEODu/wMcPbyGV&#10;BvXESGEgSeb70sb5oNKYghOYB9alcx40vy0JYGSbrBMNawm0NbGB2lqnkMuoBSE+3rMWQlCwRmC/&#10;76AGA0YAba1/XwpoC+rpWIKieyUoDDM+1qGgNAWdj2dPaPoOq0NrebDfD0Hr07zsEBBiwRjx4Ho7&#10;k9sZD6BwgPwpQc5h/grrwdM+sKOUomlrMEEhOECohWEEomnAKwHKGBgXMIaglxpSGXBRwRhADxra&#10;KkhjUXOAUgNAwesahujAEZCRURmWJk3HSNV+SSCoOLzuaU46KiTnOegxAHFYXyXQTX4mh5jJEriz&#10;ipjJnkrBWXPKk+ncag/qyD8v5n6xid3PrfefghBobUH5qIRoQq6bXOtTAO5wDeHrMA4p0Uz4XQD+&#10;l4jiforNgktBDnwcoZ5AhJhZorw58GWRDKwQcwWylBBrlF6Tzk1ODDNTQTo4g9KfPafuNHcd4Vps&#10;geAmjeWeqq8cVDsK+aONSnUhx6MH51EJyJYCwkrK8gdzmCh9p/f3XIBLad5LMYsFjoJvDu/HTg74&#10;GE/YqWKsNTqqfAZ1wJEz7nBMI5Al/nxGLdb/JxDNTUF/DlAiuIAhNtaYiLXghGDoOnDBwYN6slcv&#10;lHLA1dUVlNK43+2glQSFhlIOSMIohQ2gM08WaTy4iRGgrWsYf7Y2opoQaYX4KlVqdWMyznc458O5&#10;vl6tsN1uXQ458T2Y1F4mc03LJBAgdtY3HANvzuZuJSIJkINaR1ABVQmYNACAc6DunOp6HttFkp6E&#10;kAlJXBlOTUpCRpXVZmb2Rfp+c2Q7c+P0HMB7SbE7Kvtqp+7ORQVGGZpWwBiL+/sHGGMciLkSII5r&#10;CCPIyHjwFMHj7gH7boeT7ensvM351eeA1FMVd5OAptLflcbsqTh87vpKIPZjhLalz0zB1oeA6fIa&#10;19qRKJTVR22sGcACQ9/ju9evsd2e4ouXL/HD5YdIiKikwn63B2EuDyCERHV1xhiY4CDUk4lRCu3j&#10;lUH2kFKiWTd4+cVLXH38gK7bg3tQXBojpXFVuramatbqgMQl5ACRGM7dVASvBmVWpdXR9RPGJ61J&#10;BJD+xcUFqmqHh4dHTxpgIhg/J0n8MUQcT53fpfV2DGxPKQElPJ6D0Xdl41hazyWCrjl1+jSezJ+H&#10;la43jaOPkVHltYTJXgCZxCl5/HVIDDmtd6T7+jnzFGr3JKkd8ITIM8SToUaR79s8fpvcj7GghE3I&#10;m10+OQWoh7OxaRoHOF2tQAjBbreLNWpHhNNFELs7o506Og95NeeglsFo7YHMOtbSwt9JKePZne67&#10;OaJErTVAXA2QeZC0EBWM6WOOGsg38nkI//L1EfZ4Ss6TjmUgKg1AWQ6Lum6w43toaQ7qxXMkIqXc&#10;PBD15H6SJ4Sh4zoDjFFQVsNY631MIAESgBVufiiFMQrD4AlDPIlkJYRTdCeOAEFriatP97j+dIu6&#10;Yjg7u8KLFy9xdnGGk9MGq1WLtqkdCQKvwLlA22wgKuFIOasWq7rBr3/xDb768iX+7N/9Gt++fo1/&#10;/Pa3+O3rN7i7eYDdGRiFON8h50v3SU5slZJtjsB29721KbkxfVZ+UyKJCUQKh7XtH5d/zuUETwHe&#10;557Zz/nq9Dn+MRKd51xrzBtHrsLYE+BoFBjk4J4rXV/fYLs9AedVEg8oT04o4jknOAdjjthQqRqc&#10;czw+7rA2La6vP+H//N//gxfnZ7j+dI7/8Bf/HoxzcH8+GqPdcyrqSBqMtiBGA5qAgUIzCTX02HU7&#10;3FQClSez3W5OsNmc+jok8eQ7dCSvJe6pfTqnDIBWGoY4UktKCSxMJBlzDICA0QqyH6CVglQKahgA&#10;Y2CM8v80tJIwRoMyEefKxT6INUP3nIuCEZ/PYaxXpvU9AgqjCQzJiFNm1lKptheeeyL6lyTNfAa5&#10;32KLLbbYYosttthiiy222GKL/VuzBQC/2GKLLbbYYosttthiiy32E+05yg8lMHvpAXcOzgt/PwIz&#10;bPE14XX+DQ8UnPOHq3MN2UdZ5IEi4GKuAfSp9yh9bmiks8mDXmsLQHqagsJtwgNgAD0CL4n/mWuI&#10;DOOjnVKz0bDSqfZSMNfQZi0YAWruAOIEFjWjEITAKOV6Zf3D52IjqL8oq0OTWHjtkQVErFehohno&#10;OfmwgzkOgJCpOmE3KHy8/IxPn6+x3qzRrlfYrtZomwas4g6QQgFGGQgoBHeKOUq5Zpzdbod3797h&#10;97//Pa4+XeLz1aUHolJUogGjHiCoJBh1DWSEMlS1a9yV1oEwnIo7RdOcYrNu8eL0FC/PzvHFFy/x&#10;9Vdf4tWrlzg92aKuBGrB0NQt2rqBYBSAcnNkpYPq6t43K7hGWK0VpJLQymDfD/jh8hO+f/8BN3d3&#10;uLr+jKvPt7i/32HfGyhNoJRBJwd0vcSgtQfxWnDKoZQBwGAsHHgdBlYaSKVgaWicYb6RSwAgsIky&#10;50RlcqKcMyqBpHOXr+N0H9qkEStXxXtKiS9///x3+Z49WLf5+8e9U240OtY0mfoFYxyQrATWsomf&#10;yhW5Dtd8GfCbvpocGZc5X5yqz03AY5g2lgcll9BYbTxAOrymrmvs93t0XQ8hKpyfXYALDksIVnWD&#10;ruvQdTtIqSCldM2BZmx4DI2vwzCAwDUAUhBwyiAER1XVgDHYDf0IYDKJ0opw17harbFq1zg9PcPF&#10;hw/49ttvI8BACA+odaLqs2dNmIe0eY8x5lTOM8VdSik2mw2skpNm4nE9lptgR5KSp5tHIwgzNiLp&#10;ooJS2uSWKhYb7UB202Y1kwCcyGQvpns7P5dzUgprrW8+jYgTwFgQx60Sr7801s85f4+pgeWNfsfi&#10;k7zRKszVIXDSHih7BzVixhjgQSoBUO6II5A0LzvQeuWb2YPqWRiDqqqgtZkorgfVNmstHh8fI1he&#10;CBHJIiouHAGF3yPhb4PafLifpmniWh8G97O6rifN8Pv9frImpRwgpYpNiA7Mbxww3WpwXjlwOuPQ&#10;vimu73v0WuNku8XJdoOLiwvc3t1it985ggwAgq9xe/MZw9CDM4KT01Ocbrf4+//xN3j/7i1WTY31&#10;unFnHWNglMCRahAIzsA4hUUAKNAJWG3Ob0elL4wKofk6SFWaJj6RTFXYU3B4rq6eAqTTMycF/M01&#10;jpbOxLT5Oj0PxjUJWGIj6OspFcV0fsem20PFuvH/FKOSNzIA0VTRNqq4AkWgsPM7bHJfqSpWrv6T&#10;X9OUSKBMHuWUxe1EHb1EjFDa++m158CzdJ7mVBPD78Yzk7oYUNQeMOEaUfddh9W6watXX7oGegJw&#10;QdE0DbTWuL29hZbS+QIyqs7FBtLYyzsleorAKE9gka4197MpeVAEV8GWFZa9ell+Fk3JYKQHBijX&#10;UG8MOKVgnDtyDK9WKa2FUgbEkgMyI5KtkXxvzIE+U3+cx3KluM4WyYtScGDZUmW8XGn2wG/4nCao&#10;1NdVDQKgrmtY65XBKUVT1/F81VpDSQmlNLRWGHrXNEyZI+wghIIzAYB60il74EtAyvl1Hi88Rwmz&#10;RNRWmp9crTAnw8nnMALfOEMC05+QT5UUtudI4dL9WQLNHYDDAShjYL2/cWvPxt+FPJV4UhtdABGU&#10;6gxpfJSD6NJrSM+VfF7mahfHLCdsSf1+4E6yCRFCJBtJCDEO84vy2jmW38ydZWn+kNdV0rEp5zn5&#10;h6eJjE3LOT+q/jTnx+bAvca4GklWbgBSksUjn53P7RRA7kCshJCS6OqEKGsEtz/98cbagF0+9BOF&#10;dRcInhAVsoFUuy/eekI2Y6yBNgnZJAEACmsMKKEzc+DyMxL3XqJ8GfKQiPYhiUDgfM46EpF5RdA4&#10;vibWwIBR/b2A/04II6YxTSSEoxRC8Ag0M8aCcQ7GqGMbBEXfddg9PPhz2pE9wjjyF6U1lFbgjE5A&#10;2AE8wsFjbDRIB6ijjAMByO/BaoxxGOM+j7JpvMe5U4Ldbjeoqxpa6UgGGUjQQr1mwhaAQBiQEBEG&#10;CHhCAEcytdEi6eiRnLl0doQ4hVBWBEmxSLJmAVYms0lBp3ntdaLWm5FajSBeGoH+xIPkSNgEmY+a&#10;q1+nZHj5/eb7L/eBc6Qyc0RuAaipHTMgYF1etlk5lVDGON6+/YBBytF3WQtKeQKmc2Auzhn2+x12&#10;+z2apvXEUsfvdVqrSwIPTOvTed6ltYmKpRMCseh/3PXopIY4dyblgMoS2G/6+pGAMq2Gpf4/Je8J&#10;n5/ngdN4cUouEfybuy52MF/Bx1NKQY3GsN/j3dvv8cd/+me4uLjA5eUnGGuh+gGcMVRNAweoZ7Ce&#10;dBGEoG5qUF9zIwTY7/ZQxpOGGAVrLM5OTrB/uMftzTXEehtV4I0HqDHKJuSbpRhPCB6VjJ3irQX3&#10;cVvMw5IxY4xGUK1SLsY9tuaDH03nQAgBzl1Nr2lqPD4+YrffQ/u6wXOex/zYmGVOff25wLkQNw7D&#10;MAsmnVNDzok8nlunKvmLnBCyRJzxY57RTT9nzA/nAM5P5RBzMWVpLkjhGZ0QAowxPDw+xg2Xqlfb&#10;RGU7PyfyWj1J6ieT+NM6ULvwxI8A8aStjkRCKUcoUlWVew4CRyplrIWUg1exd8SMxhOrMMbB2Bh7&#10;G20mpA8A0DRNJHpIa8VTkikXUzDGYr06+KNwjqZEAClhRRqDjnE5A+cEw9D7ve3qeJSSSQ00+GMH&#10;uncgcONVq/O4vRQTlAgpCaUTAH0E2wd2tgT87ghynMo78bU76f2BGhQIHca6CyOAklCawWoXL4m6&#10;BkAByqCtA6JzWoHAYL/v0Q/XuL3bYX11hZPTBhcXZ7g4P8Nms8a6bVGJCvv9gKqqIYRAxTusV2vU&#10;VQ3OCF59scXp+V/hT//8T/D+/SVef/sG371+g++/f4f9fg85DLDGkQxSH6dRRmGNfxZGAO0B8iHG&#10;okncE+aZMZrEpvP1vbwuP0fOc2wP/iE259PK53KZYJrM/E2aApbqOj/m2ifvFXym0TBa4+rzDc7P&#10;L1BVNaRS4IJDcO5rXWP+5da09uSVNaSUGOQAEAs59Hj79vd4/dtv8bMvv8HJ5gS/+tWvUTMG2+1d&#10;buCfHwQCbWtc7qOtArHW5VKwUEpCDj32+z0e7h7RtreOoKGu0TQNmqaBqCpHjgkCQrhfR2QkA2ME&#10;hCi/ftxz+E46ZXclFYwnddZKuedCSkdCcWO1e65nXH3KzYWe1J6IRawVmpD7EOM/v9TnQGN+WVoT&#10;rs5pi3n0JM6m2VmUkLf8lJrKYosttthiiy222GKLLbbYYov9a7cFAL/YYosttthiiy222GKLLfYT&#10;raRaEX6eN17lDSz5Q/Q5pvtU3aBkE1Xn0OCOedA6cKgIVlIIy68j/XquWan0d3ON32X19/Trw0aq&#10;eI+EeBWwpDEgKip61V3im5sJASXCKSYYA04JCLEQgqOpawjmmtIYASgcCL4SFYRowDhDzTisdkrU&#10;RE+b6g6UZYCkudirL1Ear6MwSiAUmTq3fVZzflTxg4UyGpefr/H6d99jtd7i7OwUp6dbnGw2TknD&#10;WtfkUDHX9GcJqKXohg5Ga/RywOXHj3jz3Rt8+OEHXF5+BCUA5ZVTsuROhUJJCcEZ1usVAA0uGOpa&#10;YLVqsNo2qARD21Q4O13j4myLr7/8Ar/86mt89eIltps1mqaGqDgYRVQWNhrQysCoHrAS1kp0SkNJ&#10;hUFK9FJiv+9xe3eHoduh33e4vnvAx0+3+N3bd/h0fYtdpVVybwAAIABJREFUN2A/9Nh30ilksBZV&#10;tQIswWA4pLKgvAGhFFLuIZWF7P01EAJt4BuQAM4rgFNY5dW5LIH1c8tgD9Z1WJ/pfkib1A5BpYXC&#10;jFdKmQO1jY3bZR+Uq8yXVKLyfzkYMV6ftaUe+qMq0/lnlq53VKEZ13sOtplr4B2bkZNxSdWInvDR&#10;+XuVFIzye8ob2HQEipDYrGSMwX63w8l245p0hPAqEu51qF3z327/iP1+D8456rqG0Xaisk6pAwcq&#10;pdB3XVTcXq/Wbk0AqKrKnQXGNcUEYL6BRdf1TnGeOVXdV69eYbvZ4M2b73B//+AABlKCMYBzOmnM&#10;npwLzDVCGq29skVQ1XTNkblqpAPElVWmrLFZA3iiIE/L50d+BsT9kMxdfA8cAunTptixsTH3nWUg&#10;2eSMCWDiDLR26I/H1aq1caq4AZyF9NrKZ+McgK80HvlaLr3v3NoP+y//3RRUcaiUFPe8V2CJqsuw&#10;0NaAMR5VjawlqCrXMN57VfimaeJ47nY7UEpQVSI2ip6fn+Pz58/4/PnzRHUqNOxrrQEuYgykjXEk&#10;K9w1sgZAvpQSXdeBUupB7shUoJ25/TkqzIc5FpzDKI2h67E93aCunZpVJVgCDEUE7O/3e1SVwG63&#10;w9///f+CEAJt22Ldtk4tfJBgjOL0ZItVXePFxRneff8v+Kff/AYvz0/jOLp+V+ua+4Fk7cKTzMCD&#10;gsyTioRhnF0jaVmdMt27EZxTUDtL138OIi/tjxQsW1I9nPO/oVk4bWKeNnv6+MkYaNhZRahjyuYp&#10;GD0q2Xv/5t35RDl0VGO1RTBUPh6TczSqBeqJGnK6V3OAUtpwGmLCcS7ZBHg68bF+DkqNwFFVrRAn&#10;5Guh5A9K/5+o7BIKIWpUNQVhHKKqYbSCqDgsBtRNjZ///Od49dVX+O67N2Cco6ld0/3L7RZaa3z6&#10;+AHb7RpqkA6k5YXfXVM7ywBsUxD2MAyTex/91jT2imsxBwgEUAAhDiyTBRBSKWjvL9ImeaUU6qpC&#10;xd3P64pDGwspFYx1irjGWkAb/54eapeo/NoEbZoq+eZ7do6AII2j0nvP/X0e45X8RQCC5mssJ1xL&#10;f0+T8zCMj1LKxSpKwWoNwQUE9+QGIBj6AZwLVBXBzc0tCGFgzAGcHMkIh2ACBAxKahDjsYnhmkkc&#10;sifBiCVitrlcdY44KgeXlACOcyQc1p85o1L5mMOX8rgSeDoFbqd+p3SdAVxhtIZN8vugDE+5j5u8&#10;jzOJousciKCkdJvGX3lt4liDfkqa8lOsBPp0dYApiDec0XlNY24PlM6luXvIwTUpMcJBbnMEGDFH&#10;TJgmSzal9rIJed8TNaj8WksxeQmwRSmF9PFHaLYnHhBltZkoiR9TZCwRMxh/X8Ya0EQJO1/7hhwm&#10;t8baQjwQhopMFNNLZDT52T2CpEkkKCQEztfEfHIKwmfJonLbx5+p1oyAeRLOUxKV351KIPMEEwSM&#10;cAymd0rohHgAvwP7EL98w7Ewp5KdLhJLjAfOj0SQnikoiyXglWe9grwHHBk6fgYTHJQxiLpGt9/7&#10;c5ODiwoUNiokEqPAKUuU6wFAQxsDCkBZ9/6W2oy4whFNEgJHIsUpRF2DswoWO2grYQlgAqEOGZUr&#10;g6Jl8GdCCKzaFQTnIEZD+Rw11P8sCGBTv+1HLQIAPWkZJQfkC7FG50HilEzJ0UrA9FJsnK7BEOdr&#10;m5BCIQEegxz40Qh4p9PPcSrvBDCH+ywnlsv9UKqqGs+ASIZCZvPLg9oQ8Ow68TGA2jGFZ3cvFlUl&#10;HLGCUiCUQGmJum7R1M1kP1jjGecog/HgoEo0PmbT0JrCYas5KNGTGN/aebLIMG4BkBdUzssxgQNc&#10;ur/XM3XbQ+KxORB8Hp/PxSljzcIRDpZ8BiFTQquDdXOwbhHj1fRn7jPoUd/vAOMWghNoPeDu/jMe&#10;Hu/Q1JUDeSqDtl15BewxF6NeMVlKCTVIMGYA7fP0fefILwgBYRScOjI+wSsIXnnCJQYLDeuV2S2z&#10;EKKG8b4jzw+N0R7ghwRwaUfyDBwqhzPGobUjwaJkSqRSJjR2YxHywaqq0DRNvI7NZg3GnMrt/f39&#10;QW0tEqsCzyKJfIq4p/T8J4/3czPZeivFFsdi6VDXzmsPeTw3vxbLAPO8Tj4XIz5FvFyKm+YIE47V&#10;uvPvjxEElO5dax1rFDE+yGqaaf6a57gHtcn4n1Ftm1gLUdXgdQ1jLYZBxrOHMw6lJQiIy2+rCnXl&#10;iF3dz3iSf3jVb9kDhkbSj5R0ynoVZq3cfpFSgnMeAetpDSat5wcfFQDqLlYzsc5HKY0ksmlNLx1X&#10;t5Y9uJxQSKlBqSMxDgQ7WgcC1fCc0T0yFIyDMwZJ3OcbX3vP62THyJYiyRg82Up4ZpDHsgnhk6ub&#10;CU9wOx7xNBkXd54RP98ExgDGalgMk+tggWyHAFVdAbB43A142HW4vqvx9v0VVk2NlxdnOD/b4uzs&#10;BE2zRVuvIXiNWtS4rx+xXlWomwqiqlBVDV6dbHGx3uJPf/krXP71X+F//e/f4P37d7i7vcPlh0s8&#10;7vZQg4LUyhGRpzkDAt+OgdXB53Bwwf3zDevXj/JnlY9TTHnvuHhmhHeP4zr/7KvkB/K9cwxw/xTJ&#10;RR4jpc89CCGw4es0Lgrx51iIHMtexz5ntg/g0H9bT8rFiKubD1pjd3+Pt+/fg9cNILZgSkGwBhXn&#10;nuCLwPhoalASUg7xubYQFQhRoKTFx7fvQAnFP9/3aNpTXLz4CttN6wg0hh7KOAImYwFifQwV7tsA&#10;2hpY6gjF5KDBqQVhFo9Sot89oKoqCFGBc4GmbbHZbNGsVuDcgjAKYh1Bl/HrzRgDNQzQUkJLBaXd&#10;tUfizwCAN45EmmDkzHf+1QHXI9/ZpAgQAkaWkLEi1h0P/btOlN5J8XwK0cZhPGdj/BpIkyh1xNjB&#10;D6c1JUyy1sUWW2yxxRZbbLHFFltsscUW+7dtCwB+scUWW2yxxRZbbLHFFlvs/4GlagQAigDpEoh5&#10;TlUj/F36+zlFndj8EdDUQFQqLylGlBRBcuXf/PclO9ZYVFKvDN+n/0/fJ72s8JkHzT3GwiZNN6FB&#10;2wTQPAys0aDMcaVTEAgiIChF267RCIZVLdDWAhXnqIRALZwKhhoGDEMHWEBwCksoCBQo4SDGOhA9&#10;oWODdKLOl6oD5Q1ZNrnPYrMXCQ0j82p1qVIvIV4V1Tfy3j/c47evX0MqiVevvsDFi1M0dYXNugXn&#10;Alo7oL022oH9tIGGjtd/8/kar1+/xtvvv8flp0+wxoFpQSiU0iCkg9EGm02D1apGJTi22xbn5yf4&#10;5c+/xqtXL3Fxtsb56QYnJ2ucnW6waiqsVy0axkGNhVQS1kjovoP0D/cBgIDDaAItJaTa43F3j8/X&#10;N9jve9zv9rh92OHq+g53D4+4v7nD5cdLXN/f42Gv0GsCSzgo5TCGgbEaVSNAQCG1UwruhwGWECjV&#10;QxszNjYYC02d0pkhFpQzcOaY/ZUyXnXYA9ONjmodeeO9n7DJHOcAgx9DeJHOeb7HUVhHaRNdSU00&#10;b8zIX5ev2WOqSfnnx2srgExyFe20oTQ0oM7ZfEMhmW1yLAGx8/Ev7b9pY6xr/kn9eACh2eiPRwIO&#10;Yy36fgCjDG3bgFe1G2NlobXCIx6jAmxdVVit1+j2HQYjJ+ptAVzcdR2kVzYLQOKu65zSat24MTNT&#10;kL72ACjtwRWEUDBGcXJygj//87/A5eUlfvjwAcMwoOs6tK1TdR7fd1T0Vto4QAEswBxgwACglERQ&#10;eQAihEZEBlskMwgApVw9Lm3Uz8+KFLSUgqZM0pBUIp4onbFBbSRddwGQEZrxhKgiwLjv++KZF+45&#10;XU85YC345RJFRWiUstbGhuAU9DbnB+aa8SZA1BkrgYJyEC33TedjjGKL57TwZ2NU8/EKl8ZakGRc&#10;ORfxPYdhiKD0MJcOgOyIFOq6RlVVUdE9kDwExbV072trwGv3Wl45MHwoZA+DAuD8dFU1cd8wRiLg&#10;ue/7CFBLwXihITeo84EYiErg9PQcq9UaXDBo5VTfRVUDXQ81DE55iQCrto3v2fc9+r7Hqm1BKMXD&#10;/S2sMqjqBuenJ9g/PuDv/vvfgNGpwjohBIxQ3wQ5rlcSgC7WQiVg8/xcydXOo1+KKnTmgNQgEAxM&#10;5hpTIHmyGOOqNtp4BR54JTATGzhp2qxNaAQl5erJuVoWpRQiAWfYAugtNlXrsvpy2lBdakINc5++&#10;f97In54llGICILcz50p6FsQmar+Wc0Bk/jnhTHE/Y7GBMm2WnNvn1vom0iNqpWFcJmc0RifKvJJS&#10;UM/M5ydcf7p2Quzg1N0o1usNLOuhDXEASgvovgclBF9+9RWksXj/w0dIpSFEA84d8OXFy6/w/v0H&#10;SGnQthso/57MeiIIY4tjNVG588RFNr23oNBpEqU1OGIj4/ODEhBUGw3CDoHeAdid3n9d12jr2jUI&#10;exCghQWFAWMERo1N9QQBxGeT8wEx/nE+kx7EcekazkG8E0Bn5hcOzyidnK9TEoxxrZijKoZz5wyl&#10;FJQYcOrUZI0x4JRGJU4QONCDcJ81dBJ1VaFpVri8/OQU0olv8Kfw54YjGgsx9uS6yPG4eB74Nw96&#10;L4EWj5EjzRFT5WA/p+an47zTmes5pv6a31vwbSnoOvWZYb9yzqN/Y5SCMwZK/flqLZTf74EohXqw&#10;RACUhL9Pry+9x+nasQcK7fl9lVTNforlILYfpYQ3Q3CV5wfPAXaW1lMgO0ivNVWHL51pc3798Pt5&#10;cq9SjmathYkq4TYKjRvtfCYjzJEk+Dc1GGPTOcLCOXKIfL8cy2nDdREcqubaQtxcmqdjX5cICQ/f&#10;y86SxKU/jzkFAYw93IvhqoNeI/VkV8TXbwgojDUOMBLOVutyJwfmpXFeHajZTGIwYOpbDtWxy/M/&#10;qrwXcgl4IJVXdiZBD94llDBWoa5rEAvstAMnwfj78vFCVdWotYWUGsqO8aUGnJJ5Ngfp9Wut8Itf&#10;/AIfP34ANfogvgqAkZATE0IA6uoK1lhIrUApw2rlzonJ/QdiJHiQDTnMB0NsDYwkOSGOsPawLkfJ&#10;lJQvrYuakkL7M1SYQ4mCYB5EFYEuGQgy1oBBip8dSEBy/zy3bhxpCp4EpR/zkdOYmR5VU8/HokQq&#10;MK01MV8ooLDQaKoKomIgFBC1QFULCOHrJYP1quF8BBqLClJKfP58BcoYqqpyaw56AhQr3b/W+oCw&#10;ZhzXcq0igC0DkVaJUGauHl6Ks+aA73PXHNmBDuoiTxOXpP7eRnIcXahXogjiKr1XiHEf7u5x+fES&#10;X7x65YnvFFbrEzw+PEAqN1fwYFkLAigHzO26DsMwTEjLHFBXAJRCSQ1eCbTrDbr9HvA1nTD2oa4h&#10;jR6J9DAPqM4JRsrPKyiMZ3QhAQyHeZXi8PPgz6SU2O/38XvGGNq2BWOOXPD29jaS0sVnCymA8kjc&#10;MKdcPhdfzpG6HYv5j8VmzwGHpms/JfQrXVcaM6WxVF63mDvrn6OYXIqd5giz5u7vGDn0UzFqfo3D&#10;MPj1wA78e4lgN6/75HUlm8T6xOdaXAh8/fWX4Ixjt9uBEIK2bX2dh02I3oISe103qKoqkj+Eelqa&#10;g6YxOny92MI9WxHCEUWG/cw5j8SAeZ039R8x9wY9yIkDuQIXYkISGGpF6fnCOY/ElcMw+Nc41fqR&#10;JNARYHAeCD33cUyPx5SHOWeJKDKtgc2tn/SMnctN0zqm9fl9SnRIKYWEjLHTvrfgnIFx5mL9TmMg&#10;wO7OKW1/aCtHeFDXuDh7gVevvsTJ5gScU+CTxHa1wsn6BO2qRdM24EKgYRzfvDrDdvOf0Q9/if2+&#10;w/t3P+CHDx/w3XdvcHP7gIddh+7xEVrp5HEFARhz69I//yMwgLGwhIIzHokiAzmBI2VlB3lm/pz9&#10;WN0ij13yfZ4TnTz1fHvuOW6p7lAis/kxnzOX45ECEUl+TuQEpcYYUMbAGcOgJa6vPqNtW4iaoaIE&#10;inPUnIFw5zcoyCTWdXsB8ZmJUhKVqDAMCkYb/OY3/xs/++or/Nf/+l/AKIemCiA21h0jKQdJNMwt&#10;oJUCYdyRNCuFUKaUaoDSCqzvQQjBw8M9bq6v0bQtqqZG27bYbDYQQkBrjb4f0A976GGAkRrWujWm&#10;lIKFASUe4B7IQ/1asxjJn2EJtFawFhCMFkmin5rHH+P3SeHscd8n9XxroLU52r/xh9RWFltsscUW&#10;W2yxxRZbbLHFFlvsX5stAPjFFltsscUWW2yxxRZbbLGfaGmDziEj9/MU0lNwUkmZtqRgPN8QhxFF&#10;nqm1HbuGQ1XK5zXxzNlzVdByM8Y65vQEDB5eG66R+4aXoD6stVeF9SpXlDiVGMEoOHXA003bYr1a&#10;YVULrOsKbSXAKUFVcTDfZGOMQdcz7HYWSkpYSPRDD60kqHBKtowQaBwHiDy3qRTImi98Ax/svJLI&#10;OMljM5C2Gt+/e4sPnz7g62++wTfffIn1qkVdeQUaCnDOYKxTVrRGw2gVG4cfHx/x7bff4vvf/x7X&#10;19eQg/QKNwZCUFQVRdNUWK9bCMHQVByvvrjAn/zRL/BXf/nn+ObVS7z84gKrioNY13jA6AgKVf0e&#10;cpBO5URrKKVhvALHvtvj9vYBu8c9un2Hu7tb3Nze4OPlJT5f3+D+ocNuUOiVhVQOLGYtYMgJaEPQ&#10;gMBoR4ogagHrGfIHOWC330MOA7ioneq22Y9DaC0MGRV4aTKs1gblNwDGAzMnTegFNcaCCvkcYD1t&#10;GsvXyJxq51OKusCoZpETZqQgthKopeSLngJolNZ8CsyKry+oyY8q7+WGpPkmxqwpOHn9XNNYuJ60&#10;ec41vo8AgAPVJRxpDrajChh8cysXPILj6rrB3f09+kEC1inIMMa8ik7t1NsxwlpS3x8UVUMT/Age&#10;cN/XlVM1U1pGMKJrJLSoqgpWG0gjvSL2gLvHHdbrDb7++mtstltcXl7i06dPsBZYr9dYrVrc3d1H&#10;XxrVp42OTeDhZ1LKCWiaMTZR1s4bNku+bzKPBMWzLF270wZYxIb9EhlMmdTATOY4X8NhbENzUb7H&#10;UsXhCABP1rf73n2OWzu0uFcAr+ZncUB2c0w9ag5k9JyYJBFFPWicDBbuSwgBQgiUkhE0SSmdNKDX&#10;de2AcoME90rOKVhFeaUnrTXato3Kh2lDN+ccq9UKbdvEJtq7u3tIKSGEa7A1ygNxPMkCYwyr1QqU&#10;MghRxXkJTbSUjsQ9bdvG5t3wunC/4V6qqpo0FAdF+MfdI4ZhwPbkxAFJGMcgDYwhUA+PIHQPzhjq&#10;yhE/vLi4QNf3aNsWDw8PDkDo/YOWEtaDejerFpVg+Nu/+3s83t9i1TYYpHTARK/2BRqlX8e9kqxJ&#10;S8lESbwEWAjfOwUxGtd9WLNpk3p6RoygrsOGcUo90Y85JC6iKCiahX2V7P90z5RAJSVwfE4aFZQ7&#10;U1+eA27mwD4l8qgUUFryX2FNlxr7x/dxIDYHIB7vQUkFsClYIVVyz1Xaw8RbiycVMw/my2IWXFpq&#10;iDUJqNgAEQgGaxzYLRAyJGsmjUXSRmunektQVy14VUMZAyE4RCUAa1E3DQSvsNmeYrs9AUCgNfDp&#10;8hLvf/gIxji++uobcC6wf3yIwGlijVeMmhIgpHmWNsaBOCkZVXPdbDgwtvfJkQTCr8lSnBF8Jc0A&#10;1nmDdXr2aWMcKQWjTsXKjwujFEQwKE8GYPz6oJRF0hebNRSnhET53kgV/sJc5HFnvsbyextBhnOK&#10;o+RJ8F66nuJ1GTdPTtXXRF8tpYvzeQAgDRpWGQ/2ZNjt984HEwJLCDgj0MaiqQUoI9AmqGuSMrAz&#10;iQNK6/y5uWlOSpXusTng8jFVyYkilzWRBIMxFpX/Sk3wx9Tl81g+j7vnlLetdflMAN4TsOhnaCAX&#10;oDaC9VK/VgK1HxALJesl3uMzmsJ/qgJ8STG89PMS0HIO0FS6vufUMkp+Nvfv6byE+CclZ5kjIyyB&#10;HY9ZnkfG9/DxZlAGT4TBYWAn+5568pDS2jbGqZPTLLc7ShSQEX1M9hwO416t9YSsJLd0fU32oS3n&#10;yBMis4ywwVjzJEhtsr+M8RxEKSkRfK1gCgoNeaGBgrUEjAAcFpw6chQggPiYV24nsCbMF5nswwAS&#10;KSm/5oBUYse40ZERpb4gyQF8zksJdUAQa1BVFSpRYb9/AKcEFMBqs8au62EsQCe1TU8aRSgM1aBU&#10;wMLVSRhjMNqrHQYF5gyoxDnFat04MsbeAfCVViAEqLkAA3HKp8TnUYSAGAuT5maWYLveomk80RUl&#10;/jwe1R2tRVFZuAQAj2QD5NC3B3KnVJk91lF83hiJnzAueTI5WUkkgiKpYrSd928jyN5EkNOEFCD9&#10;LH9/nHP0fV8kRYz7xoyK0lYb0CQHn4sZ5/L6/LXpeTXnW0vgtBKhyTg3xIG1OANlBKISOD8/xS9/&#10;/Qt0g8T6ZIteanT9gL7rAFuDMxEBTlUlojIw4wSVJ+zLc/uUbCL3rSUAXXqEHIKWxv+n+zYlrHnK&#10;x6d+65gybeobAkhqXBwEIWUK9/jUmTLJE2ZIdgE7W28pndGBsOHm8zUuzi9wdnqGy8sP2O0eIdUA&#10;QqivORgYo/18uftq2xartkU/DKgqV2/o+h5MVOBVBa0N2tUGL15S3FxfA1rBQqP3hHsWjoBSSgnt&#10;z+Y035x7DhPGL1djT/MfQmg8f+aeyeT5aSCMVB5gzDiP18EYx3q9BgDc39/HWk2eF+RrMSdIe6o+&#10;9BQJKBlZIZ4Vi5Vy7GMEOPk9lMCd+T3l1zxH0PycGO+puHIulkivu3SPJR95LKfKCcvSzww+qnT/&#10;pf2ax5Tp+ymvdMx9/sg5w8XFBU7PztDvuzhnSikoKUHIFPCZk0YECyByIVj0CXENhpOPEmgl3bM5&#10;JlDXLZRUoJREMlXu90BY7yGHDDW8Sd5gCYx2eb0jeuGupuqvJwedh5puqDuGtRWA/YGIdOqjxzXm&#10;/Oe0hvMUqVr+fCXUiOfW8sFz0BDDzTw/DYrySEhXRh8/+i0Sn4X68VEaRg7gXMBoR47LKUe31+j2&#10;O1hzD8KAd+8+ov3udzjZnODi4hQXL84gT86heqDdd2hagbqtwBkDFwLrusb5ySkovcDPv/4Cj7s/&#10;w6e/+ve4+nyLT1fXuLq6wuerK9ze3GK/36PrBq9ub6CJgdGelNDHbgrEg5Bd3O0ZjRCmNtSrw9fj&#10;XNFifTvdJyGPyP1l+p4/JSedI8nIPyf1kQe+98iz5Oeqzue1w5wcNeRmIeejnEKrAZ8+XaJZ1WiE&#10;cCRCBuC+fpnWo8f3HOtR1lpUVYNheIA2Gmbo8d/+9r/j13/8R/jq1RcgVIAxeCV0m4Dfff2QjFFy&#10;GB9OxuumjED5Ogol1D2XMgqD7EDvGaq6wtCfYtW2kYzZaEd+b5Vy+QDg8wPjSbenhEGOpHIklgdx&#10;JLxhf5kkp3huP8dzntmU1koeU0cSj8Jz2T+0P2OxxRZbbLHFFltsscUWW2yxxf412wKAX2yxxRZb&#10;bLHFFltsscUW+wOs9KB77jXBcpXKXBUj/E2poSZ9sJ0/vA+qDwDwFFyupGJ7TM3t2PsEKwFq07FJ&#10;X5OOxfh55kANflSe8eTtWkMwDsapbzCHV5rg4IKhrQTWTYPtqsbpZo22FmhqBkYIKLFgcEAb1fcQ&#10;1sIoAy4qSKMdYF4IUAIMww7Gg/GNNonq4wj2Kjfa08n45gqG6Zjl64WQMHNO/QDp8/qoLMkAmNj4&#10;0fcd3r59i1//+pf44osvcHqygeAMbVPDGAltNChnkMqCGAutDCixMFZDDRpv3rzBmzdvcHn5Cbvd&#10;HlUlQAhwsl0DxGC1qtC2FTabFU62K3zz5Rf4L//pr/Af/uyP8eUXZ6gZgeAE+10PpTSk7tD3EgCF&#10;lArDoKCNgfbqYX0v0fcSj7s9Pt/cYL/bYb/f4/bmFpeXn3F9fYMfPl2DsBqU1+gGCmU5KK9BjII1&#10;EryqUHEKo1wXOKMUlDvg1L7rQDnD9vQE/TBAMOGauziDVAqqHxwwyY4NMRQU1pKo0GUdIszvqVHV&#10;MwW/HzSzzBA+pKCyUhNUrniTq3jNNZqG6wjNXKG5KwdLBWB1Ch5MmytzhcdByidVNEsqGiUfZrN7&#10;ThViaKYYh8KeytXfkYIoMr81B4KhJbB+mNHk72LT6oximUl8dQCNUMZQNzXatokAsNvbWzDO0TYr&#10;p3ChNYxR8V6klOj6AavVOo5Z71UuQtNiur6CUnUOnglAYAARQKz1qNATlLuttWjbFj//+c/x4sUL&#10;fPr0GdfX1xOgcAC5a2vBBY9AttVqFcFcAeRvjMF+v08UeuwBGC/1g4cNnDYd4uI5lyvbpODx0v6a&#10;W6PwHnO6lgmMSRWM2EHTWGieH4ZhAoicXFO8l1HdLyVpSJEOAQyRNsTn85nefwn8mvuE4424U0Uv&#10;Y4w7N6sqNpSH+XNgcukaSRmN4MUA+Jwo3iVK1SngMqigBwW+FDwQPoNSir7vnUqRVH7PMTDm1kPw&#10;X6lPaZoGAIFSbj2H+5bSNbc3TYP/n7336pIkue48fyZcRESqyqpqDYBo7FDtDAmQZ/dlv/+ePcs5&#10;yyFIDkGymxAtqkunCuHuJvbBzDzMPdwjC8A+LePikJ2VGcLd5LXrfyGEoG1b2rbtQbTGmH7eSCmp&#10;qqqfD81u1ws6BGcrS9u1PH3+FITEIbBe4NFUVQnKs91uscZQlQVlUfD2zRse1mt+/otfcH9/HwhA&#10;cR6bCL5brmqePnnCi+++4T+++leeXJ7F/EEhpN4LJkTCunOBLOejOyNE4m50tBaP5Fv9GA8Mpw9y&#10;FRyKi0w4okYw8zHiw4Eje29ePwS9H7jLw4Gz9ZyLk3Ouv6ecEDd0UhdH22UK6Jpf05hAfIw8mQQa&#10;6rru10pjTHDaiuDrIOxQDNYdsJOfOenoOWqX4T4pJkHwY+fh/jPjajQGiic3eWfdQKwgd2QbAy+t&#10;c9BZGtMhZIEXHZ211HXN+fkFq9WSsqgoy5qz80tWcKl/AAAgAElEQVSkVLSdoWlarp9e89vffM1y&#10;uUQsa5pmS9sEkSktBIWUCCkppIoEucPcKRgYT7to5meNKRfLcZtLGRx77QShcjwW96D86Lwe32K9&#10;RUkV5rNU0HU471BC0UZhDOc9bSTzpH7UWtN1ZvK6PsR1Ls/z8r1rPyb24jlprTkk3w7Sndk8bzy+&#10;vPNIoaiqei8IJAS73a4XZkhE1a7rWC4WGBvaIJA0BVpJpBRY13F+cR4dQi2IMB6n1i3RexcP/zY+&#10;Rx0ltj4yt8cuxvnacUzop79GKXFNaHutNdbP1wOmct/x5+fg+fGe29+LSOJx4SyU9u4+L/GBWKuk&#10;jqQDB9i+73ORrKm1bsoJ7ViMHTzHAg0fGuN2eGycjl8zlzPOfcf4fDWVi025F+fvGecwcyIHU2eV&#10;6XyZR69/OL6naz9TOeN4zRivo0qGuX7MTXrQzvHLpxxrvXc4L2b+5mcB/mOBAWstwkfX8VEb9E6H&#10;EyJBfuKsMbV35K9PjqhSSqQHY+KeEs8MKuoXKRFIPBpQSqC0RAnPotJI4bI6QBJ3ydtg32FZmaev&#10;J0w7BEZxuSMEmfGvBOC8xVrwUlCXNcvFIhDgtUIIOD8/5+Fhw/phh9TDs7FSirPVAmsrukgyEzKc&#10;gdfr9WCdzNcK7z1FWVCVJVpr1usNhVLgPIWWFFr347Dr2jh/AhlG69jvzrNcLLi8uqQsS0zXYbpu&#10;T6CKBB+BmMkH4poeiT39GBNicrKksZyf93IC5oFQhNjXMwbz3vle/AbC1jc1f/IcNK8Xjn8/zqnL&#10;smS1WgXhykyQbrCG5WMIZsmvU2fOsfvyeB2cuq5xnjFV8075T5pf4z3W+9CeLp7RVqsln332GXVV&#10;86//9m+0zZbnT68plOZhvelzcIGIZ0PD2dkZFxcXKCXoTBOuV+ZiGn72HJ7PuZxgN7XuhusWWDt9&#10;DpkiR06tQ2NhmVTT+/3EKXMxjX09YkyaPpaHzNciRL+mjIn94zNFvx8bw3b9wN3tLZ9/8WPwjm+/&#10;+4bVakVZVrGv2jDfddfXXpL79CIK60kp0UVJUZahRuahqhdUZYU1hs36Ho/Et0G8w/rgKi8zMbNj&#10;oid5vWks6JOfNfv5KDXe20Guk+op/RlLgBeCXdfSWoPzDi0FxLnUZgTjruvQWnN+fsZ2u+3Hc2hz&#10;edCPaU1LtTSl5AeJHBy7/8fIluNc/PDZzbwT/VQbTu65M2KQU8+qctGpcV722H1M7f/9fjCRu42F&#10;Dubysw+tmc8J8SQC/NR9zLXpeO6lsd7vVXHvXiwWXF5e0rUtu92uX9M3mw1SSIoyuHCP8960BhnT&#10;0TRN5uLe9bXTfA4Fwjr9s5L0u7quw3d6G8zAZaiXu9iPqVaS7wnjsdBEsnueZ4ScjL4WngQJUx+m&#10;MZKTpo0xQSQq/i+0WVgz8tdY28UapT6oF43Hbb5HzD3HncpNjj0vHc+p1GfjZx6DMZnO6tZRlGUQ&#10;DLRgTVJ2BiUUQqgg4itLdCFw3rHdtmw2r/n+hxdorXh+/ZQvPv2cp8+uePLknMWiRBCeOS2rJWVZ&#10;Uy8XaF2wWhYsFx/z8cfPMdax2+5YPzywXj+w2zVsNxu6puVhveGb717w/YuXPGx2QWfauH5dDwIu&#10;sq+F5jUOsjrWWKxlLKwzfiY/1wfjdh7XyGbz75l+njpfTNXvp/p9Kgdl4jmXG71/ar4kMYmpepYU&#10;EhSYtuX+9o7m+mmsRXmKoqasSmxraLv9nFFK473A2CRGoFkuzzHGY6zBec/N3R3//M//wsfPPw4i&#10;FcICXcw9ZYZRCMKUIs3XqGLpY51USoXDYdoOKQWF0n1OLBEYbzCmQwhP14aak/MO6YH4rCP0vcW6&#10;sD7I7GiVhC/BI5To91Eh1KjmKA7qrem5z/gcO66VDfNZPxAkn8OJjHNRay0oiVL69xJBPsUpTnGK&#10;U5ziFKc4xSlOcYpTnOI/c5wI8Kc4xSlOcYpTnOIUpzjFKU7xR8QUCH/OgWzqgelY8XvsBD9+UJ8i&#10;f9C/B/zGzxCHBKD8s/Lrfuzepsg50467e0cdcvBdpv7uve/JJt4HhXYZ6YGS4MqdgMoSh7MOMXAU&#10;lUhAi+CSWhcaXVSURcVyueDsbMFiUbGqS0otUN4hvaVwwekyOOOBcA6zXdNtJBZY1JakCK8VgMQa&#10;HZyxhAAZPVK1QHgH1uGdQyB74KsM1nrBval3zGFI2B04hgXQCXII2HHW9aCcQZ+J5HAfXS2dB6l4&#10;8eIVTbPlL7/4MxaLBXVdo5REyPhw38kAkhMSJQRKOVCWrmv59ttv+NW//or3d7c01rG8OOfsbEmp&#10;JXWlefb0kh9/8TGff/ycp9dXXJwt+NHnH/OjTz9mtShRwmO8Zdc2dMbRGUezc3TG07Rbbu/uaNoO&#10;Yyxt62hai3OSpul49/6W3333LXd3d9zd3fGwXrPdNjRti6cGK9FO4n0gFxVlgRYl3a4BB8YFgKDz&#10;jt2uxUYXIRudw7SQVEVwC+pMR1kWKCHZRaBq76Cdj+voKupcLiIhBj+R5myafyPQUk4amwPW5nPr&#10;GCB/PBc9Duf2RAvbdVjnAYf3FmOSI22cVc7jsCNAnQwkLg3O7kE2UhaBhJkJPORrSE6CSetRv44k&#10;t+DYLgBCyh5bfrjmyT0wPAcepssZgBHVHshETs7sP7xfWw7ajCG4N4cJi/Te7OfgTrHv6xxcr5Kt&#10;ltyv1c+vr1gtKpQE6wzGOqq6pq4qtNJ01mCtw2brcms61tst9WpFUQQnax99ADtrBus7gNYKrYNz&#10;n1ACgQ5ugy71NRGMm+5OoiKhwfsILHMWKRUX5yvOVkueP3/Gixc/8OrVKx4eHjg7OwOgbRt0EcRE&#10;mqbBOQO4SIQB4Xxwp7YWRe5WGFosOM1KRjoCQ5AaAjkGkInQttZ7pA/gSOvcAQAs32tyYHO+d6bX&#10;6ggUO3TxGc6zJBaQ77H7//reDWgMgs+ByHuXkHy/3UOupvbKOQJdPv8HJJnxWjD6nDHZKgAHfXSp&#10;FtSLirPzcxbLJU3b0DYtq7MVVVWx3W5BWLqmCePWJSc53c/75C6e3O7D7w1tG0CiuaNTaqtEHghg&#10;PBPBtEFQxFpLVdUUWlEUCmv38zwR5tP3OmfpOtcTiQPoW02uo845yqJESsVutx1ch3MuuMoYQ11W&#10;eNNhmh2X5+c8e/qc9XpNUZYopTg/X+F9cCUuzlScQxJRFBhj+MXf/Jy7+9v42jPWD2vaZgsEEP9H&#10;z67pmg2//B//D3VZRLBwyjH249BFom+/pvqUM2WrVQQy5+NuDILdk04PyedjJ7t+fEUXLRkBgSI5&#10;RUbBhrx9xYQr6aRrpAfVrwn5uBZ4eXgduaPQAUjcBQcxpIhARQ7aIL2/d09TKjqUx1wy339HW8Sc&#10;M9N+vw4rszVhHJZlSdt2/VjygU2F1ppd02CbKMIgFaKokDIST5EYbL8mT2Tak46+ae04AEzKkAP2&#10;eaEPlFaiM7qNDqIpDXdx3Z0CzKch5kQUKog7q/MemZwK44Ju0l7qgnurVOCFRyrBu/dvkTLsk0JI&#10;3t285xmw3u0oy5offfY5q9WS9zev2a3vIyjbIpxBRFd3Gza2sN9mxPcxEFlMnL3GYgc5EH5vbngo&#10;WmQzp+0BiDybP2l8BpGOIRlMSRXJmIGAVylNYzratsE7iyw0yoOWBAEupYITmrFYYymjqIyP7m3j&#10;/NAlJ2KCC5aSsj/n5SSQRM5Pe1LIb4NTX8oXDsaXl4h4PuvPjC6IY3mGBJN+3xEh95YiEKmFgKou&#10;KYuC3XYbhCqcwxqDFiEvXO+2dJ2J7vAlxli88VgVToDXl0+piir0vbODfTOtHUKoeOaadqY/zJun&#10;Se9TIghpLUrjKK0pY1fKKfGPcb6vpcba6LztxSyxfHweGMdc/WDsVA8grcCLMG8KrQf5sPMG6wJA&#10;XaV7wmNH6/OU8JY4IlI1dqwft/9UPeQPiXydGju4zrmY/iHfNXU2mzuXTdVV5uo64z4dX+cc+bs/&#10;g0yQZVLbTgso7PsrFwGZq0NNERn73JJDUu+xGlhOHj/oI5+2qtH5d6Jtx+MsEan2vzucJ4e1MH9w&#10;Fhz387jNc1G5UKdxKHwUTwSpgzgLSkbie5AjrLQKf8ejBRSlQihJtVxQaQne9q7vYyfp/rQpMjdP&#10;FxrMTYy1RLQ8Nq8OxRvSWWH/+qLUrJYL3r4VdK1FKc2irrm+fsJ29wPGdGilkVIhlWZZlAgfzpzW&#10;R7E2fHR7Ndxst3Smo6qqgaCec47VoqYqSxZ1zZs3b2MubPDWBtd3mQhnQTREKgXOUS9KpBBcXV5x&#10;cXHBclnFfc1ie3HJfa45Hhf5eHFuKIaXhENmVt8BkSWfT0BPLpo61x3MSz/Yio66HI9dO8eErvz1&#10;iajbjwfxYevbeG07Rtacc4Mf51Jza9icM3Se/08LGNpQx3Ngnefy8pxCV1RFwafPnnP37o7nH33C&#10;cnHGdz+84P5h3XekMYaXL1+xWq16crHzLor2pPq6y0jEw5hq73xtnaqHD0VbxaQQVb7P5mNnyhV4&#10;iqQ8Fmoc99Hc3jdFrpwjQc/tpakWkgtQ7j97n3fm95aELASOly9/4PrpM+p6SaHrUMNCBTKtKum6&#10;jrYJYoMUoc+apumFIaWUSBXyGmcthdZ4azHeslou2W3XbLab/bod18BevGQkwJauN+2Pc4IQY7Lz&#10;3p1W4ixRwCnUO4iuy2OhlXx/7fPpKIo1zm+UViyWNaqVezG9LFefqj1J+fvnWI/t4x/yt9mcZUak&#10;cuqMP/XZUzm96Nf4oSPxY6IQc7nA+Lt7MbG4vudr9FhMbur9+Xz/0DaeI+WO19Tfp1/H+0gvNlJo&#10;zs7PKYqCpmn7+bkfo/s1OAlNJvL4btdEh+W2d2o/Pz8P4nWt6fft9J1JCFBI0dcEAbQKc9N0Ngor&#10;KopSIq0enqczEd+xMNewLxLJPtW+9mT8PO/NhRF0oZE65GZd1/WiMV54BD64o+sxcVjOnkvyWtjU&#10;+p33w5SA11T/T5Fjx/cyJjaPSbXOuCDS5AXeeryld1e3raUxZvBMtbNEkrOkbVucszgL3798zZv3&#10;t5yvai4uzrg4P+P84pyL1RlVUbFcLrm4PKcsS4oi1FySUHCpJeXlkquLRfhsEXLm1jjWmy2v3rzj&#10;2+++5+Wr17x8/YbtZst219I2hq6N9TXvkDEvdvl6ohRipo6e75NT55/JdSefZzOiXON9+9g5fe5v&#10;4+eDc4Ji/fw/sp495kaehCemzqoS3z832jyseXi4Z3W+RCqJlwKpNE5ZhNmLMKfLTELPIJBCURYV&#10;QsC23dF2Lb/+zW+4ub3j6uKCrmsHgl3jerCQEulD7UtK2ZPiSTUpqULOHsWkvHd4mZ5tOmxnsTrl&#10;vw5rQ+U6PV9w+CDaGz87mrxn7T8+33/YXnisVpHv+VPn+GP1nv3YyJ5ZOoeXh7X4OQHQU5ziFKc4&#10;xSlOcYpTnOIUpzjFKf6zx4kAf4pTnOIUpzjFKU5xilOc4hR/REyBp8YEpPHr5pxm8vdMudqNgRBj&#10;sJGMxNLcrXaOtJ6+f9oR9PF7zT9jD7b3PQkLER5n9w+/I8nKOttbXQkhQEWypnPgwJkAdqg11IVG&#10;QnS1C0STQqno6g2LuqauSrRW1FVFXRU473Dtlt3OICOAuSEQSVf1Auct7W7Hbr1hvd3hhUA+fRLu&#10;T0ikLgMAQIhAhpXhQb1pTSCo9DZd4f9cJLb2xHYpMpBzAvAEAKEbAZwCfnDkziNCP86BJJx3CB2I&#10;+9bCL//pX3j16i2//o9f8+WXP+Xjj57ivWG7XXNW17TGsmtMIGVJQWc6EJKXr9/w33/5S16+fcPO&#10;dHz8yXOeXJ7z6cdX/MmPPuGTj55ydbHk808/4pPnz6mL4CoovMWbjuahBQG7zvCw3bLdGtrOsNs1&#10;bHYNu+2Oza5hs2u5X2+5eX/H23c33N2vubtbc3f3QNu0kWilcNZjvcZJiZIVWikKXQaHsc2O9cM9&#10;SgRXCO99IDJ6F9s0Qi3bth+TyeHaxTbebra9a3buaLl3DmHWlS/75aQLzvi/Y5DSeC4fA5zmn53/&#10;PY2X3P1Cqr2TsNZldCtReA9N0yKk6l1aXCQmeQ9KF3hvcD1IJpElggMrRxxJjq1hU/czdp8aulUd&#10;rCYMnLPHZKWs/Xt3tswp48BZI82ZESEgd4KYddZJ8zT77kSIT/dSVQucdcHdVQQQ3sX5Od75HtyT&#10;AOoBYBZAh2/fvUdJ1TubE4GF3u0dDwMp2yMVcSz7CEbaE94SOTvtGdbaKARRUpUFUgraVrDbWWQG&#10;SCyrBdfX1/zsZ19yd3fHy5cv+f7772l2DVIGtyApOpwNxAihglOOMcF523SGoihi2/VeHpmzxrQj&#10;1NScSqCwNF+7SEgXBODSFFB+6rPG+ycEoLE/uJZDkFoaH6l/EnhM6z05NycOD92hpudwPp6ngMJT&#10;8/yxvXcKlJ3fQ54XpHatqprLy0vKsoDo6F0WBYu6jiSB4MK4LAvW6wfu7u6jW15yYwtEfuccnTHo&#10;ssiApqE9y0gaz8mDyWU9zVWlRHTGbqnrGq01i0VwcDfWDJxitdasVqseWFvXdSTWu0i+H5IPk2NT&#10;Ps+987RtR0gx1IDMUhQFutBYK3Aezs7OostcgVR7srtz4X6scdzf33N2dkZVVZRVxXqzieBfgxeS&#10;qipxNsyLy8tLlJT84z/+A/c37yhLPVi/xqJJc26AOXg/FwQYg8/zPcH64JA6dsoaE+EToSO4gO8J&#10;sINcU4oDgo6YcEmbGtNy5ErnOXRHzAHCY6B5ai8yMHa6lymH7KIogsCBdyEfy763B5P6ecJJTobt&#10;P1sIJBJV6ijwEtpos9vR3N3SNGG9XK1WWGcxnaF2nrquKMsSa4Lz3xRQd0ysGDvO7V3j5wW1EjjV&#10;BVWcAQnaZ268cuTAN7734Fa6d/TEH/ZtF53glAp5uJQKKyTGe+p6gVSK9zd3LJfnlKXjs08/pawX&#10;fPLZx5RFzfr+gZe375EetJDIQvDD7S12t6Gqyv2ciMIHOZllLHKSxtacE/PUGE0iIlN5Su7sOiYm&#10;HQqVBdLJFJkMXDh/WAveUVUVdV1jTBdI8gJ0UdA0QUShLAoKpWiMDftdFCrIc6DkPhyOF2ns79fZ&#10;/VkxnDeCCJLo50PuSj2Vh/aQ4+TuGcHmUooBiSity10U7Kiqqh8zaf1fr9dhHhhL4Ryts7x7/57X&#10;b1+zWCzpOsN2u8W5QDLVQqF1yZMnT8I4Nu3e5T07EzsfiZ+IQdsPQcNDAYS582r++/zexi73+dwY&#10;/zw1D/PvN1032IvmyMNjx7BErEy5Rk4kzQH445xKSNm7nQqlcN4H57/MNVtGQYx8dM0Rl+bA2jmg&#10;for8Pz4X5HPsmIP7Y5HnZbnD+lT+l7s2f6hj/VQN5Bhx4lCoZHovHOQjRwQRBwI2+TidOS/OOVGm&#10;eexn3Ovz18/NkXF+cKz2M1mbwh/UnabygwFp1DNLZBuTjIQQJNP0Y/M731OHrclkrpW7ABsTz8bC&#10;URSaUgfxJykEVVFQVwWLqgw/l5paq7BGO4uzHT4SeI1UaCmwpiN3fQ/fGfM4ZxH4vShczMkc/kBI&#10;YE6AYa6PcsInCHSsBSDCGeD6+pqv/v3XNLs2rOFac3Fxzna35f2bt5kQjKAogiCkEhJkgfOetmtp&#10;uy64uyuFseZgjC2XS66eXAE+OhsnMYPQicZaCikD4T6R3wXoQrFaLbl+8oTzs/O9UEnc+5wdEv3m&#10;CGhCiED+grgv58I5oV43Wccd3UcSwJlaB+fGU99nUhy4bfeky9EeHT4jjNdxjpyENtP4TufxIA4o&#10;RiNmfwadyx0H4oBHal9Tf5uqQ8/lYHkbzTkrDz871DaElLRNR7NrqaoFi7Liy5/8BNNabu43eDxP&#10;nz7FWMv6IZzH6rrGdh1v3rwJRLxSc3a+pMjImHPOsONxM96zvLcHokC58Gviz03tD1N7xTi/zfPQ&#10;Qd1r9DxgLPg2N/7nBHSOCeOO3zueY+PPTU7kU2t8EtRcP9zx7Tff8MWP/4SLi0vu7++xNuTHQTCj&#10;Qykdc1pYr9dIKXvH6bIsMV2HAFarJcJ7urbDmo6yKvtcMeVPoZ7k6LogyJELVuzbKeT9uVjf3J5v&#10;47rRCw5FEl64V4cXoHWxr5GKIDSqM2frROjXWu9FxrIcLQiwEms2FVprNpvNPhecEFeVUgUS/igv&#10;+kOeX+VrwtyePfX7KUG8Y8/DjgluTJ3BpvKd/Nw7Jnsfy9Hmcr7Deb5fp/I+z7/v2D0+9hxtrj2n&#10;8s/fR9QgvT6R0lPoomCxWOC9p213FLroz6tVFcTLZHQ5T89D0rgPbuJBeE3JICrsnUcrBaUckN8H&#10;/SQD4TrUEFXfzqUoB2KZwU3e9Nevte6Jy2PCbxHFJ/NnAHP7yPg8EPI7h9u1KB3crJ0jCleL/kxd&#10;VWUUlZAH+bsx5kBM41jfjd3L59b4PF+d2z/nhE4OyLaxZiaymk0Rnz04HJYgQp3ea4zFO9AanEoi&#10;JxpjHFIJtk1D0+54++4dVVlSlTWr5YrFcsnTJ9c8/+ia1bJmUReh7lWUUaTP9882BIKi1BRVGQUU&#10;Flxc/pgvf/ojHh7WfPfyFa9eveW7b1/w4sUr7u43WANtu+ufDee5WHpulbucj+dV/txgav4NnvPM&#10;rHlT56QPWc8eExuaO18fiH9N7qmBMM7EeXHq3JrEQxKxuhf6dg7bGbabDW/evGF5tkJIQdNqhPfI&#10;mGu6LMcJ80qglMY52z/TEqqkMQ1ewKu3b3n16jWXF5fheaVSSB/EeAdjPuEFovhzEjz1fd/sa9i5&#10;BHn4HA5r0oLwLMr7Xpg0TOsonuDDPBcQ1q5EqO/Hz/Ec9kNi7vV+dH59bG9K65bWuhepnaoT/DHC&#10;gqc4xSlOcYpTnOIUpzjFKU5xilP8/zVOBPhTnOIUpzjFKU5xilOc4hSn+CNijqic/pa7Eoxjzv15&#10;3gk2V2T3s84XU8DGKRDjYw/ix/c29339z+lhdlRwT2SN4PTle3KNCN7p4Tvw9P6JwrOoCoqipFCe&#10;RVWxWtZUhaKMzsSS6GqADy5cWlEWComnEBaUYGcNbdfg8LTGooTEuQBSLpSKwFeNkoLOtOw2a3RZ&#10;ocoKBxjnaR10XuAIrpgu2K5Ht4jgJuoJ4BEnkqO7x5tA6E7tF8AytgcPDMfKkED5GPkmEVaC85bm&#10;9v0dr169o7OCr776De/evWW9vuHLP/mcq/MztC6Q2wbbdSRzMSWDq8f//J//yru79yxWFf/Llz/m&#10;Zz/5EX/1F1/yoy+ueXK+oCoL6rKgKjRSKExnaduG3W6D6QzeExzfO8+uM2xby3qz4+b2jvfv73j7&#10;7j0vX77mxau33N5vkEqza1qs8yilsV7jVSC7GOvYNbvo/i6oyo6qlCAcwsFmt2XbtJRF2buaSqXw&#10;1uEgAArD0EIKgdYFxlrapuld7AJZLYALc2DdFJkun4djV8n0sil3oPz1iahI5l4h2AOuHnMEmJuP&#10;8Rd4AiBMax3mQFmyWCwoy4qmDWBLoHdT3m53bLfbHkS92zyEsRTHhSc41En8wP03xZwDRj5ep9px&#10;TEyecvib+sxD4pnrBQxyYFlw4p0mXOeg0bm1e66tx+3uEvgcibOBkH57e8v7mxuePLmKBLAH6nrF&#10;cnkW3Kq2bnD9idi+Wi6DCwcOHx3gnQwugy5fx709IL7kQJoxgN4Yw2a7oywrpDyjLDRaa8qyHID4&#10;PGE9Wi4XXF1d8umnn/DTn/6Eb775nhcvXrBZr5FCsF3vqOt60E9j0GEuHHGMCPUh++gc0Xaqb6b2&#10;y/TvMcD88HdDIHQ+d8dEuKl9b4qMPuWQNzfOHiOyPDZWD0QgGLrUKxVEDLTW1HXN2dkZ1lratkWk&#10;9U5Cu2t6ImVY22TckYMzUFEkoKrpQdht2+J9AHwHUGp5AODMyXFpDYK9S1YiwAsh+nUqz13y+9qP&#10;eYlScgCUTcIJ6Z7TWq6kxrkOvEfF12mtEUCpC7bNju1ux65pWC1XICTv3r+nqCpW9RKAzWYTAHha&#10;BcJQWbLdBhGVq6srfvvb30aH8QCqW9QVWheUVcnl5Tm//vprvv7qq0Ac0vu9YEx6nCMH5qTvnuQ8&#10;mleTogozIiIHrq8CvI3g8bin5J97LD89tuYfA53moaRESxUEkZJ4UC/sonq3zjHxIt+zc2B1T0wx&#10;wSXau72YECK6v48cQscub2ns9aBX5xEirq3W8vb9Dff39zRdILiFcQVONIG0JRVCaYTS+EwwJeXB&#10;x9pjzlnq2N6llIwCFQwEOvIYOIONzgX556t+n94LI/hRf+9J18H+3TpBXS/QRSDPPX9+xXK5Ahxa&#10;KrCW9mFNfVmwvb9js3ngbFHRCsub1y9ptw+cLRcHDs9TBKHcMdiPSGHj3CIHLg/nTd7fHKwzY7Ju&#10;Pj/373Ojvc1HJzoXyDDeowuJrioW9SIC9umd462xaB3IlE2zQ+Ap9Ph7VA+adZkrmZKCzg7X2Xwd&#10;6bqOi4sLVqtVENp5+4bdbjdJTpnah4bA2jznlRRFBXisT66a4RrbtqNrOwC2220Q9iHk+JvdmvuH&#10;e6pFRVmVdKZDFyFPkSrl7J6Ly8voLOz24OZ8nEoxKawz5yr5mPtiDmrP98ycaJ5IRccc36aIC4lo&#10;kYsrPFY3yOfnhxLFx3vIOEfLP2+8jo8JnFN7xBQhamrv+dCc7w8Faud9PCV2MFUjmXNie+x8NV47&#10;vPd4IXvhJHXEDbQXT4liFSKRXn22L2dcwSSeJIQEmXzrBCKC9ZObcF83GV1fLtYyGJuR7BD0Pvbn&#10;pj0RKKwjIonJEUU3RqIr3tMLzMn8nCYn3OvjTYfzbWyj5LjtGThUj3Nn5z1CTberJOQoQgi02O/J&#10;LpKDw9neZdceawHshQgD0cKFHMB5vLchJ/DZOuuDWJJWkjKKPgmgVLCoShZVyaouWZTh51oXFDqc&#10;rZQSCO/Ahfy66zRN17LbbaAzONOiqkXoeIegGT0AACAASURBVBFbWwS6Mh5QYiBcI2UkSGXzynDo&#10;+pn3wZxbbC6MKZExpwpijFIpfvzjz/m//+7vaLsdZV2AcCzqki8++4zVYsHd7S2mNdSFopAq1Oyk&#10;DI6E3lNVZbwFGfpJa2ShMN5i2g7Rec7PL6gXC5rOcHt3T13XOOfYbneAwMax0sX11hiDFJLzq0ue&#10;P33GcrnsiW9hLbMgBNbvhTRTuw7npO8d3p2La0YSM3MuCj4JvE+SK3tn2fCzm1yzXdwDe7ECMXEe&#10;HZ1pEWIwRvN5PHYITY71EgkufFZPCMxem5/D+9wvpf4xZ5BCTAq0zYmiTpHz+zrWRN6cn5On9tY5&#10;J9s5MvaePKliJTmcL3e7ltubW6QzXF6c8Vd//d9AaP7+f/yS+03D02fP+Zd//RUPd/ecr1Y8v76m&#10;qApev32FVjqINVmHV7FbR6IY43P+vGCNCuNFkJHKxvm86Pswd60OY60v3w2+e/zfYyTY8TWOxXym&#10;hCmnaiFHdtx47aIXVQqfN0/4lFJldRQZxe7o9z9hDXfv39A9f8az60s2mwdUoVCFxliDsSYI+EgZ&#10;BMMQ6LJisTrLiHshJ3NJ4EtJOudweMq65OHhlq5t0FKjhMIRzmNaSgqpsDHXlFJiiOIXwuN9GGdB&#10;KFQOnp+kdjLGDIirJtWGnMNGp9rwFkmS19wTZffjwhgbxpCMz0fiGHBprLjwe+8AL6nKBdbaQGjG&#10;HuSOU+7vYsLBOC8JHCNwHhMEncoFj9Vyfx8i4TiXnNvH8teEseB7kRYxqhfN1qcn8steXE2pg3ll&#10;XXAsT8TrqTk5Jz7xGFF26m9TYgZzfTt3JvCA0AqJYLFYcH11zXKxQilNXS369ivLmqIo+rHatm0/&#10;1lP9ablc4Izta8fOufhcJdTWyrIc5Jd9PTE5N8fcJpDHA3k2/MnRdU08I2ms9X2ta7wv5MJExpj+&#10;mtOczJ+Hjte4vE4eSLVR7E8r6rII9Z64nnZdiy4ki2XFw/0WKfWM6IebFE4Y76+pJjmu3R3Wy31f&#10;cwn/3efg6ZlhqrVPnlGmxBdG470XQLQe67owjnUc6wg6YzBW7InDpGdCKYcUmE3Let1we/dAqSte&#10;/vCa61eXfPH5J1xdX1BVmkLu85aU+xeFpqpK6rqiKIJQc1XVKK25vjrn6vycP/2Tn7D764ZXb9/x&#10;/YvXfPvt9/zw4gfevb2lMQ7r4vNWG4RQnAt5QhCmkvRPrrw7EGmTUmFM1/fJeG+UmWhAars+b/uA&#10;WtxU/4/HSj5eD/Kx2edpIq5tAhFrpQNx5g9Yr9OcHAty48PzPtPuuH3/jndnS6QSaCUpdBkFG7t+&#10;DZRKx7Eho/BKqNUoLfAmPc+XtE3D65t3/BSHkzIqKwqE2GMBRBocHlyWL8lIUBcunDMHtVOxF0VM&#10;9SFHEBKTIp0l988z6eetjGdhP8hJ9uLF8uh+NffzMdGgqfprWmNSDSH1bjgLxho1sscJGOvxIo7v&#10;lK8JBrne3Jg7xSlOcYpTnOIUpzjFKU5xilOc4j9znAjwpzjFKU5xilOc4hSnOMUpTvFHxjFHh7FD&#10;Re6Kmt4zfv+YqJI/6B6TA8cuBePvyokCcyS9x1w7poj90wT6Pdk3OFK68NBcKrQqaEyDElBGN3et&#10;VHB2x1FryXJRsVouOTs7o4xABa0ElVZoFT2OvKVru+Ae7hyma0AUAVChAkDXlRXGBmq0LgBr8bje&#10;GU9pRVlXWNvhvUFIqKoKh6Q1FuMF1gu8kBhrUY7MRdHs+zT+17lwn57oxuJ9cJ2SkTiPjyA5PyQW&#10;EEnzo/5IgNdJsFUEywspef36Let1g3OSzbbh4Ztv+eab/+CTj5/yt7/4OX/5F/8rdVVhnelBAfcP&#10;W16+fMHt7Vs+vjrj5//tL/nffvFzvvjoKU/OC6qiwbsuEAutpXVgO9huGrZty912zXa94/6h4e37&#10;Ox62DetNw93Dhjdv3/Hu/S3r9Ta6XAbCsFIFSlcUXuPbFmMsu20TCPHGgBAYG5wjdVFSSoVUms46&#10;mnaH8wKpNK0xaKVQMricB0dWj09oUw/We4R1we2jBz7sQXNd1wW37QlQ3Xg+538PP0/P/zkXXHIn&#10;23y+xQ/7EEJvTvrr3U88FGVFUWiWyyWq0KzOziiKgrIsuZCXdF0XP8+iVHDUbtqW3XaLdQ6zW9E0&#10;oS9MJMfqssA5g43vzV2IrT0kYOZAsLFLVd52OWEp3cOYvDQWEMjvO5ESnXM0TdPPvx7UkwF/By40&#10;SgVSRlr/YACWPEZAPgAdOocPlusROCN4eNjw/t0t208bLi8uUELSNoGA7kbuQToSJrz3PHv2tCe1&#10;SpUAgDa2dQAaGhvcq5ObT1WUvZvUuH3S2A5A+D1QUKshCTC59XhkT4guyzKMmYtLfvaz4Az/1Vdf&#10;cX9/D9C7cCVgZLrOtEYNwM4z7Tg3zvOfU1ul75iai1P7aL6HThHe03VOu0sGp58pMlO+Tj+2F07e&#10;dzb/P8QRas4FPAkMJB7kHrjlB+5Gwb0oOKqdnQVn9zRG0hgKDlBt79ib1sOyLHGR2ChkILuEvxvK&#10;skTrKpAblcJFgmLXdUiZwN+2dyJM15CcncZkuwSkTWPq4eGhnx8J2Jr6oG3b+Jl1FHWQk6R/oJ9b&#10;yRXRxz0ZiM6NnkIV6AhCvLt74Pr6mrPzc6TWrMqS5XKJjQTT3W6HEIKyKimrkqIq6dabQMjROhD/&#10;8djOYjoLSFarJWerJXc37/nnf/wHKq2QQqF1AL7lZMs0thLgeeBwmuV6Ke+YcyA+mA+R9J2TBcd9&#10;4CIBaL8f+UmA/Hg+5YDeOZe4uXmSnKAYrRVKyEBgyuaqisTRruv6fTKMNzlJgM33JB0B2MZlQOCY&#10;+0yB0nOC4MD9PY7BsqpYb7e8f3/D3f0Gh6dzIZ/zQiB1EQjv3uOlxHrPw3rN5fkFxlm0VjhjQO7n&#10;4ri9xs5f+Ro4DX4ngspdds6wPRh8Kk+fIhkMCPCJ4OH361feViojByTH8eQKvlgsAEFZFehSogi5&#10;vbOOl9+/YrveUWhJKRXUJbv1Lbfv3rLKxFVywYep8dQDvvE9NS0nC6R2He8nh2B4HwiOgoMzVe76&#10;NzVXj4Gg92D8CP6XQTjERYEHHQk74JAoqrpECui6DiXLAJCNRFApQp7vhMCa5AYcndykDGD1SATI&#10;x8j5+Tl/+qd/inOO9foBY+IZydgDgYDJObqfqiilWK1W/Trdi6/h6BrTA3ebXcP9w0MAyHemF1PR&#10;ugjEqDiedaGDQJUSSC9RWvUiBPVygVAykGHj+E7rhBACF8HR+e+mSGFTgjWTDnnZejrlBJs+K+/7&#10;8fvz/HW8HubnfpG5fOYEtSnX1jmn3ql8KT//j9+biCpT95nf1xSRYlyPmCK9jx1yH1uT/9i6ytR+&#10;P+c0P+Vk/1iun+fTwzUhd4X1s8JH4/XBR4A9/nHikxAiiKUkAkbPnBRHc8Wx+MdgbGSiGeN7F/vk&#10;dJ9PieM5Rcpl+7NaauvxuOz3W380Jxjk1BPng307Q09+yOdeJAf7nICUjtzRHl4QyWsxJ0AInDWR&#10;OBM+V/hIyvCeVVVQFQWFVtRVydlywVldsVpUVGXBolAsyiCaiHODg6TwYa12EowQPblaxPtTUtKO&#10;Scx9P43acGI9OlZjfEwQqT8vxJxB+vDZShd88unHFAuNLASVC06NWlcUlebi8pLdZsPbV28wbYtE&#10;4pzAsp/zSoecIDkV66rCe4mUGqU8UmjOzy4oy5qmafDesVwuaduWptmF8SIEIs5pKSXCQVkUXF1d&#10;9ftPEnEJogd+Zm4P6zN5883VL6VUGRnmMF+dPKOJx89vPcnH7/t0vPbnec2B8IkDFAdr7LEabE7m&#10;SmuAlIrOdAe5zbg2PBZJOUboOSZ8cuzajgkoHrRjEl9yoY4nBXz//fc0m3NevYS/+vnPKUrNz372&#10;Jf/n//V3CKl59vSaZVmhRcjDzs/OKErJZr0NbSJctkr5waIxS8Sfua9Uxx3nHXM1+sRATvnnkPjI&#10;0f13ai98TODn2J6RnwvH56B0rSlHzmueU8S9fXvR399+aQsUtbBXOJrdA7c3b/nJ9RVXVxc8bLZo&#10;ncSQQr3B49k1DTYK7RljWCwWCCGj8J7DWEtRFHSmCwItzlKUJYvFku16Hc8EURg0CpqkukLbtv1+&#10;F65forU4EHDIz4KptjDOh8h6z2f76XAvZpBLwEgwIq7LziaSXBASSXtCEvlTSkVxlW7yOh59buN/&#10;v3xrLtecEmv4fXO4uTgmwpyfx+YEAz0fRlSde0aXC3rkZ02BmB37H0pw/32I8ONcbu5cMxXp2qWS&#10;eAGLesHTZ8+4vLpiUdfoQlOWBV3XsdvtKIqiH+dVVdG2LUCca3tiubWWqqooqrKvwUup+nmR1+jr&#10;uh5ce9d1/XkknJEdSSRkX/Pe1/Nzh/eDvBZ6R/l07s/rvF23Jzmn8/h4n0trdynD52y3W6yzg/fX&#10;dcX93YZQ7t+PibyOMDVXpoj7+TgZC9gOx7Mf5TIyW3td74g9fg41lbtM5SO2d03XCGH7PuvFqaKQ&#10;lYlrjNY6PMNI7Sg8uPC+AjDdjm2zY7Nb8/LVS5armrPVkkVdcn52zuX5OVVRoLWiLArapsV0Xfx+&#10;QVXX1PUiijiXSBx1qfnRZ5/w6Sef8F//4s/54cUL/uM3v+Hfv/4tP7x8T2fS2InPz12oBSmpelHD&#10;XPRrP2/cwTltVjQq27vzfpsS1Z06f87lS/m6NSfwe3BOiv0uhGRRVWw2m8H1j+u648/IRSDHQt5S&#10;SspSYk3LbrPl7Zt3lFVNpUtWizPKugRkEI2ygq6zUVw8iFWkuUo86TjrAAsO3rx5zXa3Q0uBs3Es&#10;y5m6kwj9JpF4F+9BhedsIhOGYyTwt69z+l6MZrjnZedz/F6Eaqbvpp5dfsge8iHPdvb176n8WfRn&#10;xTy/TMK++TMoGXOkKQGpEwH+FKc4xSlOcYpTnOIUpzjFKU5xihAnAvwpTnGKU5ziFKc4xSlOcYpT&#10;/IExB5zLYwpMlEAa6ef0gHPvxhoid+7LgTnWDwH5PSl6xuUj/e6xmHuIOgZhjq8r+wBICvwEbXXh&#10;Pa5r8daw0JJFUVCVikJJSq2pdcGzp1ecrxZoCUUZgCneQdO0SAmFlmgtI/nd4mwD3tI1DbttQ6cL&#10;Fk8rnPSYzgaSe1H1D4t1oZHCU2iNElBISdc2iEajfU2ha0BgjY3ON4GwVggRwBVKoNg/nE4P3RNA&#10;yDmHdX5ACA4q9UEEQKk9iD71hZTR8ZBDkIR3PgnTj9o3utjo4Liz2wRwZ11VFLrCuZr3N6/51b//&#10;hm+/e8Wv/vW3/M0v/pqPP37KcrmgqkpMZzDtlj/98mf8H//73/DFZ8+5XFZUUuDaDW/fvWW9u6e1&#10;hqY1rDdb1uuWm9s1N3cPvL294+Z2ze3dhpu7BzwSYx1dZyPpXIS2sGBdcEZzZoe9vcN6aDtD15kB&#10;yd85R2cMPrpAtsZRVbGNXABrSx1cnHKggECgxdDdq3eHyYh6NgNYJ2BUDqgbAwkSWCsn/4yBw2Pg&#10;waQjCwz6d24uTpHUcqfSqioDcb8sWdQLFotlD/BZLBZYa9BCUmnF2XLBcrnMANee5WrVA7we7td0&#10;neHq4pKHhwdev3nDze0ND5stm80mOJJmwLi8/cbkkpxUNSCezxDtcuBwANHJWVcw2BO2lVI9KDp3&#10;1Oivaca1S476J3c6zu8nBy7bHqjnRw6wmbtOvJeutdzdPfBw/0Bzcc5queDN27c8PKxZXVxyfnZJ&#10;WTq6tgtEWFVG0mCBlMH9uizL/ZiKrokyArzargvuhR5a30Y3lWLS1RMCaa2uZSDgxzmFgDa6n2it&#10;AynEh7nXtTtM12BNICx3bcfFxYq//dtfcHd3x6tXb3j39i3b3a5vn1wUwXsXAd17d48pYtfYtT4H&#10;cOXA+Px9OegwuLdwQA7O588xJ9Wx2MKYYDMmo06BGj8ExHpAwmIe2Jv/e4pINswXEnDOD+ak9x4l&#10;FboMQhh1XVNVVXRKdwgZXMes60BAWQWSeQKlhvES3rPbBuexut6DSJPLYd8fSqFkWg9E5ny8Fy9I&#10;a2be78k1Wog9WDYQYjx1XQ/A5gHwLnpwnVI6ukozAOlbG0i4Y0B/URR4B+2Bi7wPLmre83D/wGKx&#10;4PlHH1OUZRDGwdO0XST1aC4uKp4+fco3337DdhvA+rrQbDYb7u7u8B7arqOuFpSl4Oz8nKIoKIqS&#10;X/79f6fZbVnV9d6hO+vjsfNjarspEmaebx24uI/GVE8mFvJgHI9J1ojMtdaNSDQTYM+xC/s84PN4&#10;fjl1j6m/BwRD5kniKVIOke9PYwGN8b1M7U9jN6/cwcsay2az5ebuAeODWElRSrRWfb92caxaF3LS&#10;Zrfj4eGB6+ur/T0i8NbRU+MSKX+Ut4NAuEDKM9leNwS7Hq4V6TwxBljuSet7h9PkhhSI4CPCaECq&#10;HpAo8/ax1iC8RGhN23RI1bFcrjCmY9fCxfIsOpC/49Wrtzx7+gzvg6BLs93x/bffgXcUWvcurSmX&#10;niLdjnPgRGCZItumuZLWj6IoJs9paazMiYGNxXeG40gO53AEKach6r3HGds7F1uC67DUGi+iY6aA&#10;qtQUWg4c8xIBKRrYBjI8HgkoLemMRXiPkiFPCMBjj9QFUhX87ptvODs7QynJrm16wuCUa7cbgb2T&#10;+56UirIqUbFPVCTipPEu4xpfVAEkX5UlpS5pm5airCiLiqZp2LUt3gt2u0Dy7zob84VA/K+qCudE&#10;cBFM15blzDmYOYgc0RMWp9zLx+vmAWFpgiyQg8Tzf885rM453A5yHO96QRidCSmMBYzS2JoSO5si&#10;eI/zj3FtIeU9LhLI5hzo83sak/amHO7z+sM4/xpf9xy4/0Pd2OdqD2PH4XEeNkdEOAYMnyItDvfA&#10;kYAG0w6fQ2IhB+TZudrR4FzSZzbigBQ9zi3HxPdjY/yYOCPMO5aG3wXSXsoVP6Rd565zth+OkE6n&#10;HDPTZ1vr92tzJDn4UZ6Vj1nhBEpKSlUipEcR12HvKXTB2XLBalGxWtSsFjVlodAEsUbhLUo4lOtQ&#10;XuBMG4hTNhI8paIoy7hme6TUlEWNcA4lVT925Gh8CCH6/DpvjoM1ykc/8iME16nxn7tSI+P+IgEb&#10;BHOuLi/57LOPOFsswZ7hrMNLhSor6mrBsydPOFssePPqNc2uxRoP1tA5gxSB9LLZbHpRQZ1yEKlB&#10;epbLJR9//AlSKna7JgrlyP78kRxhnbF0TYu1jqIoWC5qzs/PB2eJfn2bcO0ej+E5ItJYBIqYFx2K&#10;SfjZ93r8bF47rBMxcIJPr5sSd5urH+d56HifyfOdfD/J5+m4bjs+A0yJ0E3Nv0nC6WjtnFvfjzk7&#10;H60/+zjPncUYz3a7oVmWSODt2ze8evOGu/s1zXZDZ1xw79WKs+UZ64cHvv/2OxyGoixYLBY4txcA&#10;GXpGD+fQuH+m6vdTgrIfImaZPjvVk8a5xBSZfu78NNUnU+vBh+6JOXl9qo4zJwp6bK/xCLy1QUhP&#10;KV6/fsmTp0+5urzk/mHD+uEB0ZMy97WhZ8+eYozl5uamb+vdbktZFmw2m/6sUJYlghLhHHZ1hu06&#10;mt0OYw0+5t6pT3MnaKHkrHhMno/ldeMxkTQXGssPJnNCCHk+mbfxYN3IngXl9Wri+cgYQ9u2kagc&#10;654zhO9j9aoPJWtPzd9xneqx50of+prHagZ5H+S51vijj9Xj+7/3dRIR8oXs3DHeU/wj6gHH8qe5&#10;+Xjscw7qNBN1wWNrQzizGurVkqfPnnL55IqiLIP4mAz1jFyAMu3du92OMopAbjabXtQmjeFEPE8k&#10;3CSGaKMgRX5uOhRl9QPydzpHpf9LNY1U205zbGpvTdcyVTdN15TO/GlfSsLADw8PtG3b/zsJEjZN&#10;0xOfc5K5iWf4cd1rbi7l+/WUoMz42cX+2veiIVNjZV5YhaPjYWp8GhPEDYpCZ3VlhyQJ6Mj9OQRw&#10;2Z6ltYyO9KCUoNk1dEZQ2YKmMbx7d48U4XnV9dUVT59c8uTygqos0Eqy2W4py5JCK7a7HVLeURYF&#10;UgVhhrIsqOoly7KmVorzn/2Yn/70C/7sz/6c//j1t3z19W/57sUPWGdxXYO3NpD2rUW6NGbUwZl4&#10;LFz2mMBP3t9jseUp8vRj6844B0jjdDwWps7MXWd4+vSaxWLBbrfDezG7386dnebGrFIKZxXOGW7e&#10;31DXNcvFksVig441cx9rnta0eKn7nB0vMJ1FCoXxFryI4rGCb3/3De/evuWzTz8NYtvW9Nc9zKXZ&#10;173Gog5RfKQXaMjy3VwwU8T3p3U9b9v8OQwzNWB8FFZMhciUJYrHn/OM23Xcp/k+JWUURvP7+vb0&#10;fE2CF366PzmsL5zI76c4xSlOcYpTnOIUpzjFKU5xilPs40SAP8UpTnGKU5ziFKc4xSlOcYo/MOaA&#10;YB/63hTHHGfyn3tibuaEOgT7g3d+lgww/r6p75gC/I1/n4BkCeiR/q2VoNQ6uEV7j5LB4bMuNaWS&#10;LBcl58ua1aKgLjRaCgqpIkAikPkE0W3Ze0oVH2rL4DoWHNxBoACH1przi4JCa6SMjmbeBgJg/zA6&#10;OCtqqZBKgbc4IRBaUS5WFOWCMpFkXEOkKlEIFR1kNOnRs4uOYunBdnjYHglKLiq3x7YIIKNEVk3k&#10;RTEAOiqhsG7oaJtcrnKHsNAJmXeRdWilA2gHR1UUeGHQuuLq+hOEWrDdbPj7f/o3fvXVr/nz//JT&#10;/uq//iWff/ox1lieXT3lk2efUirF+vaGdu3ZbTa8f/+e129f8d2L73n7/oab2zs2u5bWQNM5truW&#10;7a7BWI9zAi9kBCoLmi44TW63O3ZNg1LBpce00X0egRAaj8A5QEiscT1RU6sSSwBctJ3l7mET3d41&#10;SiuEEsjO9A//By6LuaPsiOCegAQ50Ti9LwcqJbBLDoCccxAcu8ZMubbkoK2xUzMwCbSdBkD5HsS1&#10;XK5YLJY9AExKGcG9hu1mg5IV52dLlstFBDmVtF1L02yoyppiUfNwd4/WkrOzc0Cgy5LLJ0949fo1&#10;v/3d7yiLkrLQvevamICS5n8OMMuJGLmwwbQT2BDUfszFYOzM6kcuyb0rcfb5eb/MEfLjdJoEZ+af&#10;P3BfSGBzIXt3R2MM729vefnyJU+vLlnVFcu6RhQ1RbUIYCepcCrMjapK4yc47SWiXhpPRamx0qKU&#10;oOtEALpGpzDv5QDIOx5vPdlJ+N4RGOF7QCGwJ5mOyOTp96qQcbwJLi8vuLy8ZPvFZ+x2DQ8Pa96/&#10;f8/d3W3vxhzaK6x7zpmB884UeXWKnNG70GR9nvdlmI+yB+vBNPks/8ypuTTcY8Xg5xzcnNaFsSP3&#10;h+zRcwSGqfdNXff0+PUDoGJqz7quub6+Zrlc0jTNYO3qjMH7vXhEAq9aG8i6SWhn4OqcAci6rqPt&#10;WoQSNG1DoYoebKaKgrbteoeiNA+11v3a3HXdgIzRti1VVQwclVPf5/lDek8iMZdlycXF1cA5u+vM&#10;HisXXajzfmrbNuz3Wvf7dXKqxnm2mw3ee66ePOHZ84/YbneUdc3N3U10GjdcX13z6aef4aLjkfMe&#10;rRV1XSGV4nyxYLvb4Xz426KqUFpRL2q+/vor/uPrryiVioQg14+3vM2nRFHyfk8uN1NuTnNkix5U&#10;HAnw+R5zCP7LHLc8ewJq1kcJiJy7s099//CzmZkP4sA9LZ8b47XDj/LLwd8ywLMQgs8//zyIubx+&#10;jbUOrdUMCdxNtnmeS4/B1uv1mpubW4yxOKGQhRwAY5M7fSDzOqTSrM7Pcaaladrg2h33fOccSqjZ&#10;9SCND2sDYdraDq3VJIl/PCbGQNrxNQ7JUvPjL4khTMX++wNxoJCSsq6o6wVlWQXCvg2iG9vdjsY0&#10;yAK+f/kdznSYruP1Dy+4u7nh+sklAh9drvyk0MgYsJwGWCIJjh2w0jqS7l1nxO1jruFj4teha5wb&#10;rDP5WEzERimDg3kisaevCn2a5XJItJR93l+W5SCn3LvBBTGxQPoWQYRLCrxSUGY5WBRwqaoa7z13&#10;d/esN2vadhcJCB3ei0mxBykUgnAtSiq8l5jOoKIzZ95+uRt6URTBtVIKzs5WPLm+RusC0xmqoqSu&#10;a5pIcvSAs2CMw1kCENqnNcUhdXDopCePT1FOpoUwHiN6PXb2nnJ3n3OGmyO+j9dM7z3W2H1uLETY&#10;AcZiTBMk/vy7HhPWO6g/ZOO27VqatkEISVkW0Vk5rhHpHJmR5ce5yqFw1dC5bmpPmsuJ/r+IKXJQ&#10;vsYdcy49dFqcr90cfI/gkb1ugtj0AcTwg9xv3Ncz33mUbPiBNZ3xfjAklB3mGWPHubnPnGujqbF1&#10;UO+IZxLy/cc7kGogVNeTqwhOwIFi6TBRGA8hcD7lEzIKHkqUlpRSoZVAiLCuaq3CWlWULOro8l6X&#10;FFIi8WH/Ni2NC86HVaHwhQ7EkK5hu77DGQNSIVUZcihdoKTGxzlvjQnCHdnQ6GUQe1t2JvdhN3KC&#10;l0LG+3OzdcP59SLk9wIQkfAnYhs/Ob/Ati3Pnjyh0AU7Y2mMCyIoWvHRs2tc1/D+3Q07WoRU+M5j&#10;XBDU22634TyyWKCkoK4rVqsVVV2yXCy4uFhxc3vD+mFDWVZoXXB7e9OfORR7YnjKXy8uLinLEmPM&#10;RA473B+mznhzbt65g+T4/DjOJ+aELhAftl6JbCmYupa5XGfsRDwW5BnfZ+6OPBYhHNe4Dub2IOeY&#10;X7/HbZXvhXmOdEzo4jFhgqE7feRF4dFaBjEo06JkOIM9efKEh/Wazlh+/OPPWS7P+Pevv2a93nB3&#10;d4uxFuddf9bqui6sH3H0zIngTBHQP6TvxgKZx2r649+PBXjmiMbjvpgTJRjveXN73LHcaEoUbOp1&#10;+do8rr8KIUKdyQfxDdN5nG958+otX/6Xp6yWS969e0dRFoNz7tlyQRlrCeerFUopmrahLEqkVHRd&#10;S9t2FEVJXS/6XNk7R9Ns2UVHZyEVv5I5jAAAIABJREFUnbd4KyhVqGlqW4Q1ZSRUm8+/nHybxnYQ&#10;6xjOv5Qf52ei/DPTPU3NmSQEml6b6k2m6xD+8GyTQmsdRfZCDaZtm4P9e/zMZ27vf+wZ1nidOLYm&#10;HhMimsqtHquLjfPt8diaqjUcpmCj52BRYGDwff35TzH8tZglGx9rvw95ppdLb0ytiXPCDFP51/i7&#10;01rn8Hz00Uc8e/aMQhdoFZ5hbTYbnO36Wlo6tzgXBLvquqYoCqqq6oV/k9DEYrGgaZp+HObn4byG&#10;k7uwj+dGfl+pvpfO1lqHOmUi2I/bLhdLTUIQ+bk0P5/m63mqTRpj+vvOa95d1/VjZf/6ItZsfC/u&#10;OdWnx9zf5/KTca69b5+h2OHjz50fP9vOneP2zzVcLwSRSMD9mmUtMo4b523ss1CLtlZghKMzllKV&#10;tJ1DRFFApwSbmw13d2vevb/h+vKS87MlZ6sl1aKk0Drm2kGodSsEUimqqmSxqOm6lrqsg7BoVVCg&#10;+dOf/ZSPnn/Kl1/+Gf/yq3/jh1cv+f7Fd+y2O9rdNtaDXCRry8Ezj7H47dQznqlafFrzQx3ZTe6d&#10;H3runXoekQtF+CNnunSGD2PXHwggT50tx5Hm+PSAkShVYo3l5t0dT662tOeWpjJBzEvJsMPG/d4Y&#10;h0ehy4oK8ELSWYfUGms7rPN8//33fP311zy9vqbSCmvC8xspVbYK7sWI+vsV0U0+vioXCAzu52Kw&#10;t8peOMYNqkTj+SlnROB69/WDdVsc7B9TgkdT2Iq8XtiPNeSkEKmQh+uKsWFtCzWb/XNqAOMsEvl7&#10;iUqd4hSnOMUpTnGKU5ziFKc4xSlO8Z8tTgT4U5ziFKc4xSlOcYpTnOIUp/gj4kMfPs65dE25a4zJ&#10;GTkYLTmu5g/uA3nBDxwbBkD1MUZ78O9IzB7fU6asngN4PR5vgwOUdxbnbHTWCgBjJWChNXVZsKhK&#10;VvWCs7pktaxYVgWVlijhkcIjJThj8c4jfCAHCZFcBgVCKITSSF1E0JlAKUe5LFjK4NiOd2gVSCWe&#10;+H7vKFRwJ8zbqwc5SInUJfVZQaCABMJVesjvUpspjfIO7xy4ANiVUoXXInBe4IXoSdxSEMgtvfOF&#10;AxFADNaaqASveveY4Io7BCeI7P9NOpfikZGk702HIrjUeykx1lBVC66uJKvVeXBN2m35x3/6N/7h&#10;f/wzn3zynNVyyf39mrbpuDyvKQuJEJZ3796x3e1Ybze0O0NnHM6DReKEZLvr2DY7rOlASAQSpQR3&#10;91sgOHobYwKBxQuMbWl78ruMoL/gGBAIGMHx2kYijdJResCD84bGGFpASRWcfpSMogqyB0BYExwg&#10;vHNYgjOljK513vseJJXPvRwENQXQy0nrcyDAKaLAnFPIGJDVuxNk8yyB93twPENQeAKcLeqKqgpu&#10;mW1rEFLQtR2LRQmLEu8tTbOjKCL50luKQuGiO0ZZVlhnubu75/L8CqkVpaioFgtWZ2eYruP+7qYn&#10;3M6BK6ZAVjng6JjzWO7KEtxOLUrpDDTnBgRH2IsFjOErA3cPIhEtAy8O1sK0gOXr24RD/JjMv79P&#10;9kAc74NxhPc0ux0/vHzFxfk5QkmePX/Ou/d3WL9hUa2Cw2AELaV78S64yyT3OWsNSgbCRiKvKqVj&#10;+wSXvQSMa9t2QBYI1xOoIEIqtCRzWTURkBi+O607wh8CB733VEXRk35Tu1RlQVWVPH36hC8+/4R3&#10;797yww+vuLm5pessnbPR/XYI5A6AU/oR3YODk5tu+l9OMpoAdfV9nN6Tfu9d75aJDEAm6x1xIPRO&#10;NniiS2ME1Eb34zFZYAooPnbfy8f+3LzYj7t070PX5jSKp4hb3vsAgpZyuO97CxH4VVUVy+WSqgpE&#10;k7SmDUQ54p7nIgGyrhZIpXCupawCyLVrG7bbLVVVYa1lt9v1ING+XXwgJFq/Bzha66JjW7pnOQlC&#10;3QuRmAiiLQaOZm3bDkgTaVyfnZ0HMnEE/7kofJHGlNYquh4Hd3hnHcg9Oca5kFsopVB6D0ILe43l&#10;7v6ei4tLlsslN+/fs95u+fJnP6PpGt68fkPbdWw32+CuJiUiivScn51T13VYr7SibVuWi2XYC4Wg&#10;qgrevH7JP//TL/n4+TOcNWgpSW7REMSAdHS9FhCIWx6E3IMirbF74B89RC9qyMj+vSL1USRRqbQW&#10;OBfmxoSQSj/GYvt1MV/UUsZ1l0gaEb0jlcNH59Lp+TA1F/bOuYff34ONyce+6IH9KYdN4M+wHk2J&#10;pcS7F2HNlUrx6tUrlstFfL3Lcj4xS8z3EISRYpsKFdpdKY3z8D6KADkh+vEkJ9aAngQkBMYGF1ik&#10;QkgVckPmXaPGOUqaO4u62hMic4fsPYsOgdg7y4rIIXRD8koSvxi7Te/Bz37SsTTPRxI4WkqF157O&#10;WLSEZV1RFgolBGVdxZHqkVrwJz/9Cb/73e949fIFtVLstlu2mweWq7rP20KOLCZB7+O92TMPQE8/&#10;J9LTFKk9d3XP2yaBnMfE0LRnjs9jA6GkwelpT1zTUVTLGLPveyERUvYkRpmtlWncp+tIwiXee5wN&#10;QOSwvoZzg7N273YcO2u7eWC9XgMepVVwcGe/L+cO1gjwUiK0YlkuqCIZIdxjEhMInx7yhtD3yJAD&#10;KalZLpesVivqaoH1jqZtEVJgug5nLT6SR7XS4azG0FHbOocWkkqX4eznM7evbG0QAC70vpd74ks/&#10;PuJ+/yEkrzkS3pRr/BShKP99/nqVHMNxOB/ODlrrPqccCwPl4g5pTZ0jxBxz+OvP+VlupJRGKdOv&#10;w31/99mHn14LJ8jdY/JE3odTOdOUUMAfCtCeAvWPHd4ecyL9Q8fE4Wf4XlRvqo/2OezwpHKsfbN/&#10;PNrPH3Kdv099as4VMSdmpJgio80JTE2dpafIF4N5Ff3bA9kmc8z0Yf3IJnx8TciJRfgH0juUFGhd&#10;IlVwIv9/2XuzZjmS7M7v50ssmXcHUABq6WaR3RySQ9E0T6NPIDOZHmQ2b2OmbynpU0i0EZdeyF7Y&#10;rO6u7qrCcte8GYsvenD3CI/IyAt0ky+yiWNWBeAikZkR4X78+PH/IkVwqdzWGzZVRakEWgkKHYSb&#10;Cq1RchQ3VFJQKYkE+q7DRKdzZy1aCvAukjCiaJBUeAzSWYTyA6E71KzQWUfvHNZ5CmKvSspBqCL1&#10;1lxc/8bnO669qS+Q1qBEoHA8JTpx+POhfxG3ZEqGlb1tWt58+xbX9/T7ls8//4yXnzzHOFCFxvQ9&#10;WMu2/j73L57x7Zs3fPXVb9GqBuCxexwI/KrQPL885/MvPkcXRbg+PA8Pd7x/956maZFS0/c9bdtg&#10;naFUxVD7J5HCFy9ecnl5Oaydc6fX3A3y2Nx6al82yV3iSH/WHRdb+xBBefg88j0fB7Xd/BqOrUFL&#10;13ZMiOrYz57q5aT5/ZTY41Pz+0MCcfmzWyIc53Waz/vNSeQIgfMWa3q6rqPeBKGpv/mbv+H9zTXW&#10;et69u+bq2SWbkxPevHlLc3dPVVcURdrLhNwd+q2xF2z9UD9NhVFiXT2vMQSL7qtPkYc/dO/nvcGP&#10;ErpZEHT4UO4/9kyW83foyT41dnLSdSLP5qJp4/vGHlURRE+VLnm4f2C/23N5fs7u4SH06K1F6fE9&#10;9/s9XdcNJNSqLKlrSdv19L2YEOaFgL7r6Y0J5wU69MPKuJ9M37ftumGvZxfIzXPif/p9Is+msZqL&#10;Qg01XtarTXV8mldLTrzzPcY47kUkCsoD0Z7Uj05CcaenJbsdtG37pODBsTHzoTrz2L/5EHH9Q7XG&#10;uB9fFpYYzrRiTTx3Al86L/uonMkoEjUXJsjFQD6WUPiU4NCSIMjckXhJgG5eJ6V94YcEEHOBNucc&#10;n33+Kc8uL1ACcAbjw97POYtxFi/GfzOQ5p2n7Tv8PtQ/1odzxdRzzIVj0jNJP9/v96M4d9ZPTmRV&#10;56Dvu0HAIe2/0747vJ+Y9H5yEZj5WU7+87zvmAvE5nVP27Z0XTfMn0TwTz+TsfaQUtB0LWVZst1u&#10;ubvbxf22XDwDWhIzmX//iYDvTJAxX3PmggfzsTYfS+k84qm5fCxvD/vqhfV78j7OxTmTRBPlsAb6&#10;eN6mZDn0oMPz1VRlibWGx31Hb655e31DUWhOTjdcXpxzdrLldLuhKBRKEMSy+x5rDWVR0BYNbd1Q&#10;9VuKokJIx8XZCZcXV3z+2WvevX/PN9/8jn/+55/x9ddfc3//EPK781jbx+uZiRxFMRYh5XD2w4KQ&#10;xfzeHRMIWhL9+FBvauk8d/7ZkzUiik9IqWiaJuYCcbQmWDr7PyacOX62HESG2/2e9++vefHJJ+z3&#10;LUJ6NpsSKVQ8ww29WKEUUoV+c1VXGGuoNxvMg0EgMNbyj//wD3zviy/40+9/H6U1zvTZvkUMDu9R&#10;eWGp6hn63cMeWYjBQd1FIa+0lxJRdIyl+5vOozgUa50P+6lARS5mmYtOiKHPLWUguAciv1sWnOKY&#10;wFEQkM7PG52zEyHmicBIPFM7FIzyKwl+jTXWWGONNdZYY4011lhjjTVirAT4NdZYY4011lhjjTXW&#10;WGONPzI+BD5bApDlzjzBfWB60PkhcI/LwLMJaMkCYT5/L8+Sq178nsP/xeACGg79PTlpKqjAB9Ky&#10;wOGdRytJVQUn90pJTupAet9UFWfbLZuypNSaspCUKjj5BDIIFLrAeUeXObUnIj/OgNJIpXhsWoQ0&#10;KKWp64rT7QaPD+RLabB9IM7pSFwqlKIQgXjgEsnSB8dKj0dIhfPBi9G5nt45tFAopZFaR/fDHmvD&#10;603fo2U1OLg7BIj4vBJpOR7SKyWRB8ArMQFROAdd54LzoxtfMwFAHXlYiVAmZCLAJccIhdAj0FPg&#10;qasC72qkkJiyom0b/vV3b9g97AKhRgRHyaZt6CIgWUkR3eehawOo0BJU/q3z9NZQqIKylDhnEMax&#10;b/sIjLADaQ0EfW8BwWhYFoELmMGdk0gqS47awRl7BBRa57CEX8tIBjJCBNJ85r5ujAXlAzgChzd2&#10;cCFOoMScFJWDq4ZvtwB6mRO4jwFhjrkiPgV4mYcYE0cg+2YgKq0KNtsNeEPbPAbQilARaOQwpqMs&#10;i0iYcgEsVhSRABWAJFIFEQIpC7Qu+M1vf83L15/ihaDWJdYYTN+NJLcMeJ67XM5zX3pWx0BXS8Sf&#10;9LqqqoDgDtr3JhLh7eS+uMytKX8WPr9faR7OgMc5se2Yk+MclDidb3IRFJWPB2sN795f85vf/Y7W&#10;GO4fG16+fBlAdp0dnG1cFL8A6LqQNJTUSKHoXQ8YHvs+On6USOnZbLYRRFjQNI+Ta0kOPUoX2fOa&#10;AuysDWPHM4KS++gylbvZpt+3TTuKDmTkg77v2W63bDYVr159wqtXr9k9PPKvX/2G796+5XG/x3U2&#10;kEpU+P7J+TCAK6eEXMcygBC3DIo3zob3EyISufxAiBSR9ekyotcETBhfm0jBOB9zss9AToc5YA5a&#10;/NgYgU5uyNlhnIzuy2kcJKDTRFSD0Z1VKcXZ2Rmnp1suLy+oqjq6vVuMsQNpHIKTcHpeKT9WVY21&#10;lrbthtqg2tZopbAmOEFVVTWAr9KYSu7jhS4oBBjn6EyP8g6lCopCZ8DckeyXrmlOngokBBcBlCGP&#10;lGUZxlzb4p3DmJ6yDO5+PooW9L2hbZtJ7k6CDkoV4KHIiKbOhbrECTeITriMJNp1Hb01PHv2DOeh&#10;aRu0krx7+xZdVbx+/Zp902BMD0Lw9t07nLP0XctOKZ4/ewbC8fDwEACgQiF1ECY53W75xT/9COE6&#10;6vIMaxYctj2RiCFHYrP3AZiZHPMIRHmBGJzZ0793ESQvRLLxzRx6AsIzrKP4RVfzJC6CiKIQItQs&#10;LtZf3oPxDmPCd7Q4pI/Au/hsl0iJ03pVRGypGD5zyT3ORuGkRNxP63QCTSfHIykVUjJxuUz5JDmE&#10;/uhHP8b0sWaLQ09H0aSRBOqPFeqgFMJ7lJBYZ/BCIpRkd7fj5v4BpETJ5OQuJuT+lIvTOBwIbkJi&#10;vae3lqIIDrFk9cN8bU1zJblV+kz4YdEVTExrTB9B7uAHF8GJQIw/XI/TOErk4ck67cZ1dcikNqwp&#10;xlsQEmd7sIazzSbcM+Extqfb99yZhv3DA33TYLo9j1FcQ8kw7rwb84TgODF5er2H63MOMs/vVU5C&#10;SGMlvWcO5F8iVuTiI/M9Vf69nEsCFnLyDAfBk/QfkdwTBV/sIJAS7m9Ofp/XieH3bnA5C0ugR6v0&#10;uoLe2Eh8d/hIvvYmOLYlh2m8x5HGU5D96o1hW5acnZ6h1EgoSMSG3PkyXZdyhloGsrrSmj4JSkmw&#10;OPresn/cIaSkqkru7u/jWiYPRAQQUBYl23oTRb3i2u2CsBVZnhvr7AXHZEZA/1OE4SVnvZyAdqxO&#10;nzzvhVo/zRcPKB1cShO5xFiLmIGi82edz8clp7glJ79lssJYQ2ilEFU9qVWHvXWWCpfuV16L5PXm&#10;khDAklP93EX13wOYnc+tjyHeH+u/fMix74DMObsncqG3s5C0JkvNU6/NAfo5mH9pqfoYV+Cn9jhL&#10;RPSl98rFQZYIAvNa/kPXOScjHXtGi/2uoZ4d62QVye0CF3oRhaRQKgh1ldHRfVNTlyVlWVAVBWWp&#10;w7/xDmt6rDE4C13bYZ1BaklR1CgVyRlKItBoqXDCIrzHIeg6j1MgVUm5CWJDfddSxT1zEAx0WC/o&#10;nae3kdye7MBTHy063jvrcPjBYROIwpChLhqEAaQc1q9Qi/kZaVcMtdd8XzXcaxFrobimW2Pj9w/7&#10;iLvdN/zLb77iyy+/5Ic//HMuTzacbSu8Myh1zvf/5Au+f/89Tk5O+dv/+x8oN/XwTB73j8heY9qW&#10;tu159eoViOA4+/76fSCzSg049vs9TdMgJKEnYYOggFKKZ8+e8fz5M7QuJoSRKaGEgRz9MeTffFzn&#10;jsvW2sk8m9caqSb6UM6Y103Da/wh8T7vLy19/5Tb5sSWpTVgXkfOr/kpt/Wlde7ouHnCLT1fI+a9&#10;oaX+11O5dpLno1AQztH1Hfgwbu7u7thsNrx//46Ly3POTs/46quvePvuO3rbc3t/A1qyPTtBIuia&#10;PdakdTaQ37XWSCHovR0EUqdrhRz27h+zds3ryIkwbawBlt8n1DKpFl16fsdI9k/9uvR5uQBPTrxe&#10;Ju6JA2ftpXUlCTQlV+glUd/Qmol9agVSeqzp+ddf/ZK//Ou/5vvf+x4//+UvUVqhhUZrNewF27ad&#10;3Ju010/imV3Xxc8O+VEKRV3XPDwomqZlu1UH/Zs5yXne/033LuXaVPOWZTn0scaeszm43pygnvew&#10;RpJx2vsz7Itz8SMER59r+n3qzSgVrjf1OJPzdrrGp0SV8p/P1/NjBPePySdLfzd38R7v1fH3zd9j&#10;FFK0x12MmYrLHn7W8Wt6ish+bD4NRZs/rE9zUvaSqNvSfc7zfv5rXVdAEIRIfYElgncQOw39vKur&#10;K168eIHte3xR0NsgMC0RCCWDGJmbEtDT90wixlrroZ84END7Dhvd1xFQlUGAM/U95mtaEjQM32uc&#10;F3Oxt/Fe23g+IQ/6h/l4zmvU/DwnFzbO9/HzPkAu3JHELEIfqQ/u1t5TFkU8m9gt1q3HyM9L+7jF&#10;ej+rA9I9SWtOfpbyVH0txNPzcmmMH4pacLRen/TzOOyLC1QQ9o49Au9ibW07lA452ghB04W+rLEP&#10;qLtbrm/vA5n9/JSTTU2lFdt6izUFTbtnu92wPdlivOOxC6IJm3LDxhq80JRlxRefPePTl+d8/ukn&#10;/PgnP+WnP/1nbu93dF1P37WLYm2pBOdDe47Z88nn51JOy+f60l762DgZc/64yToYL0pige3ZKSiB&#10;ef+WQhcIt0yuXxpvS3XZBIdQqvB+sSf7/v1bdo+foSqNt56iLEKvSUqUFti2H87a8rFaFAWbzYau&#10;azHO8f79e/7+7/6Oy7Nzrq7OQYT8opQa0AiBNC6n4l25CNggJJUR/MnOZH2sf4fe5/L6MwoU+sn5&#10;hFgQYsnzQxBtP77vzQXLpAgC1CnfTOtb/8G9xPhdw/l5mlOH+wMOSP7Ha8w11lhjjTXWWGONNdZY&#10;Y4011vjvL1YC/BprrLHGGmusscYaa6yxxh8ZS6reS7HkGp2DWD7WKS25FeSvElIM4PcE9JDZYW/u&#10;EPfUdQgEIgPtyMAVHJytwmG1B2ERWOqiYFtqtpuKi9MTrk62nFYaby2BuOTQoqcQHmXBGY9E4uJ3&#10;bk0gTQdndRdJb+1ATHTWsm873ry/oSgqTk5OMSdbtJbBwVQEkEVvPbY3eCSlLtC6BMJhvowX0lkf&#10;AWvgvUVG8YGm2WP6Hikkm3qLkgAOZw0mEuCl0AhtkELiInFy6SA8BzzkLhg5+SoH4TZNM4CH0nss&#10;jak5QDTgn10ETWcOGErgnMa6ESiltQ4OpM7hpabcnLDZtvS95eFhR9c2iGJLqTfsdg/cPz4E8r8J&#10;JNlA2tV4HFoX6OhW37Ymuij1eKAoAmm977sArnYWrUqUUhg/BSaFX4EZ6T93Ek8knvTztnnEuzIS&#10;pEf34HRrAohdUZbBecz2JnMD8cOvSXFgQoyMTqoJKOJm7kA5EWjJ+eqYw8+Sg86cBANMXFkTqFJk&#10;/85ay+N+DwK6dh+eg9acn11GsFqBLjRKB0CTtZ79vsFaj9RFcHC2lq41tG1wNLm8vGT/uGP3cI/z&#10;gjt/yy9+9jOur6+RAooIfpuPa2vt4KrkjrghLl3z3KEiJzpuNhvu7h6G90tz5Bgx6Skw53h/BVor&#10;PFNC7lMukXNAbE62XJrjOWDGGsPt7T0gB6ea169f45ylqgvA0TZtdMtOc6WPTrEaazWmb+PPArg1&#10;kAI0Mrrw5M7Z1trBIatAUFX66PgK5OSCelPTNPvJs8vHX040KctycMhJ19N1HWWpY27TXF1dcXp6&#10;zu39Lc453r17x5s3b7i/ewgO2jEPpHyY1iWVHNmsG8i9SdDFH1lX56DCOfFqPudSzAm7iVSqPgAY&#10;ygFMS6Shp9bqJRBkImePAFd/IOqQCI6bTc1mU3NxccH5+TlFUbDf79Fa0zTN4Nai1OhO3DTNJK85&#10;56iqirIsJ2DTMG5aVF0jpWS73QIMzu+BXO8ma5jzbgLOSu5rc/JpypOHDjMiOu+JCdlPaz2AuUNd&#10;I6M7ZMvJyWm8L6OL/EjSt2w2dRAQ6gJYV8X36E0/gP1zIJqUksfHR25ubvjiiy8CuDdeT/rum7rm&#10;/OICgNPTU7766qsgwmId1zc3PNw/0Oz3dH2HLhRVVSOkopQFZydX/Msvfs6vf/UrShWcMycAdM/g&#10;Aj1fC+ZiD/mflwic6e9TXssJazkweBlEO813Y80RiLmJWJRqMK1Dru+sQTGCKeciMsfA7i5zYZfR&#10;eUkwuvgKIVBCDnl6aY0dCefyQJAmjaM2jv9E3E1OfWnuBKevQ1KLj2IzyQk9ACWLKLzU8M2334b6&#10;SamBxNz3Nri7M4IPk1N3/r2MMTR7T6EUdVWiFghQuRjW/NrmYNW5u9iSU3X4QyDDj+NfDo7wczJz&#10;WCnHCOB086SboHMuPFcFzW5Hu28xvcE5KMoC50wgVm9qmrbhu2+/w5k+OH1JhdaKMgLP527s+dia&#10;k5WDQM1yDs7nzdx9LndpzEHyef02/w55PTAHNufzMrk2pvuSf2cpJCapPyVRpUh4BAZ3WCmXwdNL&#10;YzURmJUI6yfODa7U1jqETI57HuezddTZqPOgcN7TtS1VVVFvai4vLtBa8fj4SFmWnJ6eDvsKrYMr&#10;vDFuGBdVUVCVdcgRztDsG7TW6EJT1QVtdE9WaKq6xhpLXW8mdYC1QaCqKjacnp5SVmV8fxcFvA7r&#10;yeQSuLze8sF989IaPR8HS3XEknjdfC+fXKk9wWWu7/tB3EkcyefHHP/y+T0nMc3FHubXk+efOZny&#10;WI0+vw9pzKS5srTnmT6T6XWlGuDfw5Xsqfu+dN/mNWP+vY+BxI+RxlPOSQpugg+TtYZ/FDjK4beZ&#10;KEouJ3IAvBcyOnP6ySj/GCJa+vmSgEY+hpdqZO/9IOA3/44fI/A41jfiQFghbvNHp/N0f9K/dYD0&#10;eBH2AgI5kKFFJE8659FSUKhAuJFKUGlFpbbUheakLtluazbbiu12y7aqEAj6rsM5ixIOLRxSKwSK&#10;3lk6oGn2NE2L9RalJNu6jo6XY50qvUApiRISpQSVLuJ399i+Q+gahUIWFTLm1lBnBHHBVBtIIUeB&#10;g3SHBQglkAi8HWsCROiLOakGErbSY62fSCA2ikQxcRl3w9oyeUaM5HvhJYl8K5UMAmrOUWrNY9vw&#10;o5/8lJ/94pf81V/+JX/yvS94/eoFJ9uasiy4ON3S7Hf87d/+Nx52t1gPSkvOz87YPe7Yt4aHr3/H&#10;73//LUVRoHSoAcuioNBhUhjTUxQlRRH2teW25OzsjE0dCHVlqWN/a+w7DkNr0j/iaE4/1oOQMyGn&#10;fLxOez5go9gMA5n9iTnPMrExiG8e+bvorprXe0NPmIwXJcQwtpL4i1twsF6qXz7GEXouBnlICD/s&#10;ZS05iB/LGTkRdf5+85+l97J4hHOQiPVe0HUd17d31JsN2+stZ2/eUtUbiqLg4uKKxljKqsLY4Ej8&#10;9s07emeRDgqtEXLcSxgX+qdBEMxNxLpSb3IuqLNUAx7Lqfm153u1lACTy/yx8XQgxJI+K45N76b1&#10;MIMr7CgENAiOOhvEZZXGWjMIuU70HhZIYMectvO9Zi5+kHpWk/3gsIaGX7UUGNNye9Oye7jn08+/&#10;4B9/8iPKTehVOGvZ1DVCjD3euq5pmobdbodUiu12Oxl3SmqUULD1nF2cIZXkt7/5NW37iFTlKM6X&#10;9eKDGNMh0TbfUw5iQrHfkfdWJmKOzg0kf2uD8F7qu6RcbK0F51BxUicBSinkKDpswllI2hvnddux&#10;M4H03VKtFkRjDc44jHVh3UnreSZuK472TQ/H95Lz+5xsfiCMOlPOeVow7zBv5J89F2xIfYKluvxY&#10;nb0kYro0j+fXlQjii9eAGG6vg771AAAgAElEQVTk/Ozm2Pd56vMP3MXjGVZVVRS9jj1Ej1Khzx/2&#10;9HZC0Ly6uuL169cUkcCOB600TrjxPEhJMFDX9aRfknqUqW+S9svGWpwPxPimCXu9uq4nojypX2yt&#10;oe/D90zvkwQwgYEQT6yx8jGuVBir4R4GUdfRVbwYel1JCGAQgxaH68hc6CIXokh7lFTjjWcTMV/7&#10;4G4+CjCOvdlxrXZHCeRL+5ClXs5kzIhMT0HIgWCci0keCpccd39fInUv/QzkE6IQYlJLTs6ds179&#10;2Mcex3DfWZomisBF0UgZzbz3+46+Ndzf7Tg52bCpSi5Oey7OT9lsa6TsEbKlrjxe9uheYduerg3v&#10;V9Y1VV0jpeLzTz/h7PSEH/7ZD/jFL37Bz3/xC65vb3nc75Eynae54JruPFKoICrlPLrU9KaP62Mx&#10;XGtM5ZPVeb5Xn+edYa+c7u/we0m+LWTpeT1RUwZRPYvEo6UK7+vcQPzOieOpx35MyCSfF5M+a+xr&#10;2ngNfdPw3TffcHqyRZcFpu9xLtRgQghE7Il1XRdFVyC5o1dFRaEKtA7nrz/72c/58k/+lLOL/4hQ&#10;Gl3EM15jRgEH4j2P5Pe0A001UjiDH8UttVLIeDaQ5uA4muUwkXxym48FyNI5YPyko0JsS72VJ886&#10;Y20V+sNBkD2sE3FPL3LX+9TPC2NkyJMzYbPlsXIoBHns+62xxhprrLHGGmusscYaa6yxxn9vsRLg&#10;11hjjTXWWGONNdZYY401/g1xDHQ5J7jmP4PlQ9b0Hoek5ynQfEII8gxEkkRay12vE4H9w8RRD6iR&#10;oDq4vqfDZIfEobWgVJrzsuTVsytev3xOpSXae043VXCR6LvoUtvjIzEDY4MjYSQUGecRSg4kSOss&#10;xhmIJPPWGozzgzNh17V0XRsN7AS6KCmrCiXAOjBNiy0cG1kj5OgRbI2h2Xf0JgAHjLE0XU/TtTgf&#10;3h8v6PodRaEQwiPwKKlo+hZvHOgKLzVoHQ65F4haS0SBkbAUgHGBYDSOg77vhn+TiHvpOH8gIE7c&#10;4x14G50GNTaSkbwYgexCSZQMgCkvgiNhhaauKvquQ8sCazxlEQixieC42Z5S3t/y9t072n1PoQuq&#10;uqLr+gC0NsklNriJe8dA3rEGAui7xA+utYJI+5sc1nsfAAHGWFQkQk2AGelfZmQtKYuBNLzkJhfU&#10;8i1tYyOYggnpKSf5pvuYg17zebcEHJkDYROwx8+cWJ5y4jtKWINh7s4J12kcNM2e/eMjUgm07qOw&#10;QQC5VZVDlxJMQFG19w8B/Iak6k2YYzIIPuz3e4oigPpubt5ze7dj37bc3d4HYrKzmAgKVhFcOXfC&#10;WHL0m+fCHGAzcQ+dASV3ux1NE8j6VVXR9/3EPTLPoQkEdwCeDh+c/Z2grstIet0vChocA7vk15ET&#10;FefXl/+984FI+/i4x1pL0zR0bYcxhh/84EvKUmN6i7U9zgbCZV1vx3sJlEWBj7kv5Ak9ABa7rh/y&#10;RxonuQtUIqnmDkmJIJ8cbsqyCo7zSiNljzEWa+3g8jMnAM7/nNaTpmnjXJYURYX3gsurM7TSPLu6&#10;5LNPP8May36/59vvvuH65j23t3e0TYvUGq0KrJNBXMU5iqIExET0YMmV98DVfYHsn6+Rc2L25BnK&#10;Q8LXMZGK6XiDHIJ0zKl1/u/ma34QqbBEZgRKaaqq5OL8jKtnV1RVlYl3OO6jg27+PXPXmfB8y0Go&#10;IF83Uh50g3OTiI7m3fAde9PR9x1d106EKdJ3N9bg4vtqrSbk6px0Or/W9D5FEZzdbAbSTq/f7/cD&#10;8FZJSV1vBjeZACQ0uMJiBoK9pa5ryqLCA2WtKMqStm0RUlCUJQClDsTn5DR/e3vLbrfj+YvnbLdb&#10;HJ6yKJFS8bjfY5uW3X7Pt99+g1KKL7/8kt3DA2VRsN1uefnJJ6iYg373u9/x+WefsW8b2rbh8vyU&#10;3//mK/7ub/8fSkkkGoy1l8pBkBmRcZ5PlvLoMYfafMzn4/4YiXY6Nsf/UiQwcBJCCGunwNoR2Oqk&#10;QM/mzKLzYay8BsJbsBjHRhKWElMnLpncOGMYYw5AwvP1eU6UL8tyIALkYMX02pBrmaz1EyfhVKfH&#10;taQzhvfvrzEuOLkHu9JwDWO94ie5MsyP4IidiM1936PVWSBbODNZ33PH8pyInQOz03fPhQ8CgJzF&#10;Zz7Jodbi/dSQONWYBzWUDb8Pghh+ALonQHpOMFdKoXxw6Aym9p7rt28QSDwOqSRnZ6c83Nxw/3CP&#10;65vgVliVwdXWc+CKemxvMsmlUsRx64+6ss/vx5wokRNbBuGojKC0tF7MyRFd100cNYnfJa2RwzOY&#10;iHDIwWEr3LNEjpEDQW7J4TUHKw+1VRQSQCq0d/iuG8D6fR9qiOQSFe5xcMhSSoex3XUUZUV9esrn&#10;r15T1zXffPNNII9uNlhr2O0ehpoqFxMJ93AzkJtcJLbauAc5PTvlcd+x3+85P79iuznBWjc8a631&#10;4FQJoGSBVpqyLIJwWhTGUVpOxDoSA3I0s3eze5VctjjYgx1z3prn2CUntXwezmvGCakyCmiEfWo/&#10;EEmMMYNg1LG64amYE3eO7R+eWjfmRL2p66I/EPPymet2Xs8vu58trzV5LfCUa/3HXv/coXxJmOLY&#10;XmR+H58SMDoEyLO4hj65TousznxCBGDy81hb5iSTpfc+RtZfItt86H5M3md80YyQcWgBv+haB4si&#10;VTZz+htX2kgMtjYQBBwIPc5riUDh0TIQOoWESpVUumCzqdiebNmUBRulqLWmLhRlpYKToZRIwBqD&#10;F37Y+yqlcYIguiU1pt+jpOTs/CzmobBHGqQKnUNGFkYgXUiqVJMmgot3yLIEqVC6QCgFNpIYPWyK&#10;gqIsUFJhTVgXrU3idrHPIae9vFygxTqD9bGWsdP7rxCoQtLbQFBbIj/kjvCBYCVmDoMi9F+UZLPZ&#10;oJSkLAr2zSPX19f8+Cc/5V+/+orPP3vJX//Fn/P9Lz5H15JPX7/iz37wJf/t7/4eh6IsKnSxpaoL&#10;rm9usc4G4TMDHhXrf42Uibwo2G43lGUZ+hdl2KtvNlWs1wNJro91lc/GZ04wOrafX8ofqQd0sL57&#10;jvZthBxJvBkj52A+HBPeSAScRKqakCv9MBWO5lKXf47IiJyzvcMxIaqPFXFZ6gUfI8XNCalLPZFj&#10;OeLJ/Df/edynJqKjj/Vmbx3Xt/ds6prT0xPKcsfZxQVnl5c4Ae+vr6mFotCaZt8BEmEt3gVRU6Hm&#10;fZ3YTc4+L1aO2WNe3os9Jf61JJ435kYmBMOlvHowFoc11WCsR4hciMwN5MwgcBRFVAaCt8CY4K6c&#10;9xWUEotz4mNEeee97nxvMF2vAwHMi+gwG/tSznm+/u1v0XWJUAJjLdY5cJ77+3tIpPVsTwgMrvCb&#10;zSYj4AfxmFeffkbTPmK95ez+lr5pogCbnPRplZKDkGpOiktjIq9b5nVG2i90XZf1YeRw/308i0l9&#10;6lAHqnhi4eOz8njSfXfj2czseR8QFbN97dzxPfVMyrKkNx1yE1zDw95UggNBmENEiuHHiC3PBUSO&#10;CkAt9cCPvN9TY/7YGJuMz4W+wFLtdiw3fSgfpT3iU/3tp1zv5zkgzYu0b18SZFlyZhYinQ+N6ivG&#10;9DiXeggCQeiJSSl5/vw5rz/9lO12i1aBTJn6v70xWGdRxSgIV9c1RVHEPmwx1NVp3i2Rtk9OTgbR&#10;BRjFWPNzriQAlH4enODLTMyyncyleU8wnRXN789c1C7l7rA/Zegj5iK7czHJY2c8o9CYRStJa7q4&#10;L5dBRCl+15xsP92fHvYJlnLIXJRsyDc+SBdNBHBmrutKyUXhmyWhlKfG5fTncrrHznrU6TnMz4Dm&#10;8yDPmUmcJcphgZd4C2VRht6Ht0ihMNZg9j0Pjw1lUfBw33J9e8/52SnPn19geovZGFQZRKAkLaUO&#10;wqNFt8f5E87Or1AKXr18wScvnvNnX36Pv/kf/oqf/+pX/NM//4xvv/uOtu2DK7wJYjfCu0hIFvRd&#10;EhEPIq8CcDb8fcjpx/fi85+F9fRQQFvIqWjA4j41q2sP8pEP+6T942MQvxUiCDQs9ASeqoHz183P&#10;UVLPU8SeFcLx9rtvOTnZ8PL1K7wX6EKipEQSCNt2qM1k7BELpAx7gSTifHN3S9cb/vEnP+b7X/4J&#10;5+enYZ8UBeI8obc8nviK+W6UXCcory/cIKAee6NCBtEsO503qQ6HXLQin/upryQW+w352XTeB1ns&#10;T8LwXoM4hsiuSfjJviBMFhF7z2LSUwaBszaK9OZmCWEdP9avWGONNdZYY4011lhjjTXWWGONNVYC&#10;/BprrLHGGmusscYaa6yxxh8dc+D4MQLSErjQPglcHX+fE0WGw/UMiJEIzDkYb+o4s+SbNw0pJWSA&#10;sAQwCQ5M0S3Ke0oJJ6XmfFPyyfkZLy8v2BaKrn0MzoJKUBYFMjq4KEV0hrC4vsVbj1QaGQHDUmpM&#10;IogQzrodgTxQ6QphDNvtBpcOlvFYExx8rGuw3qOVCA7n3gYnli4AyQslgyNF1yMQ1IWmbwMwbdf1&#10;AaisA2jaWo/xHuHCQbUSQU3eWsfDwy1WKOqTcwqpJmTbYwTKQyKwyJ4RGMPENSG4eYgBSCelQibX&#10;8uQIPujVE6zZ4zNKDlnJbVVJFZDVEMnyAuJYU6UG5xDeU2w3nG4rnHfs9w1dr9A6gD/6q2d0vaHZ&#10;71EevDEBWGkdRXSYtNYNTjphrBKvcyT9+OhSzwC+VlRVxcuXLymKgoeHe25v7+gGEk+4vuDGISag&#10;Ep+5qx06f0ZiPSKCWjiYh/P5mv95ICpkYMgRoCUGF5+JE8CM4DodC9ECkEPnwBxcseSiLjJCY/oO&#10;xji8jO4J1uG94f7+biDMnZ2dDSRAAdF55YGb27vBRa/rem5vb7E2kBwf7u/p+h4hFEVRRZKUxPkA&#10;jF+6h3kOS6C+nKC15CSVv8fc2VJKGQGxcHJyEv/cLjpLHnWUPAA8+oE03nbtAJibz8mnXMw+Ju8P&#10;1xId2uu6pjcdu92O/X7P3f0979+94wc/+DOePXsWXPIednS9GYFyNgCzErgtEN31AL5KxLbw95K+&#10;Dy7ydXQ+U9GZOJFWc+DtZrOZ3DtjDFLIQB62bkL+SwTp9Lr8nuQErrZtZm6sgq63WGPpuvDZ2/qE&#10;q6vXvHr1nMf9Iw+PO4yxPOweuX944Ob6hma/w/R2IOwFZ3E1eS45CUsohcvc3NMalwCbObBpGXQu&#10;Jq5k+RidAyWPEaTy7zeu5wzA+fk6r5SIDuJ2yBVCSrQOQOXNpub09IyiKIITYllQVeUAbO77fgKC&#10;zp1Z8++e/15rFcHdfgK+lFJSVVUAiEbxAe9cdCGJ4C6lkHZKbB5AZ4NTc8jhOakkB8Sme5Dn7UCq&#10;7oecmnJk7l5mrQ0qNpXHGTvkXWttAObF+xGelRrGbFkH0kwSxxjmOiPA9jGCB8/Pz/niiy+C0I6J&#10;QhIu1DinZyd4D2/evAlzzjnOzs4QUtL2hqI8xXQdt7e3Ibcqhel6zk9PkM7xo3/4O0oNp9ttXBPj&#10;es+UrJOPzTyPfAgcngPd5m5w87x2rA6dCvJwAGzN51sCEqe5kXKAcTaI0wi5CIhdigPijYj/OX9w&#10;LbmQxeBqfURsZXzNdP7m15CTbfPxOblXAN7Rm1g/acXjvqHtLULpKJKkKKpycNgbXG3j+E5AcyFF&#10;rCeDe2URBRRE8v2erYs58Hv+rOaE1XlNf4yo7X2onQKoUkwI+jnhZXjfLN+2UZDJEWpsJVUUVwo/&#10;E35KQBNEV0dn6U0HHs5OLiiV5O76DtM2lFE4QychAusyN/PjTqOHc2IUKwKGtW5ex4noeidlINYk&#10;p75cUCB/BktCJvl8nZPb57UDcgp6TnMniYcN1+wcfdfHkZByK1jrJ2SA+fMc52x8vkmgTIwuet67&#10;eF/HcRnEecLvyyLU7H3XIrTm2fMX9Mawe3zEe8f5+TlaK5rmkf1+P4ipuHjPrLW0bajL9o+PbLen&#10;VGVF2A6FHL7bPbLb7RFC0ccah0jY69oWpTVd28JEYMVzdnrGyXaLcyYjPxD3PRkwelhDRbafyMg2&#10;nsW991N7gQ/lq4PxxbLQSHJqDjWdO3DwfIpYeGzvv7RO5OvqfD2Y549j+XeJyDcRJJmJV+Vj89j3&#10;na8bx0QE/tD4kGP7EjHrGDkqF+5amvf/Hm71x0QJEvER/4df74deuzTG53XGfBzkQiz/lu+Q95aW&#10;CGu5s/wopuLGfVskBSgnUUJQaIUswppSFoqqkGzrivPNltNtzaaqKAqNlKAFYCwK0ElExzm8Vwjv&#10;KaUClcjeEpB46RBYtttN2FcVo6u61mog3horKFRBb0L/QjIK82itQ49IBzfiQMAI+yDhHFoIrAgO&#10;9korrDUgApEHlYt0jMSXnMSY1vnEkUifOxcGCrlfUWb7uPlYz8nYk+frY70vRuJ9WW558eIFxvah&#10;N/P4QNt3/PJffs31+1s+ffUVf/EffsjFxRV/+Vd/Rds7vvr1b3AEAbeqqtienPDuzTvatqeqKrTW&#10;bDYVVVnSG0PbtlxcXAz1ktZ6EMBMe550nYMbtzg+z+bkzDlhMx/vea6b3Jdoq+1yQb3stfNc/qE5&#10;s+Q07AGVCZN6xrmx1E/2cHQ/Ot8LpBo3iYYtxVz05Fg/5di6dawHNBdf+lCen4vAPpVzkutnWOsd&#10;uigwvWG323FzV/GyexGI1Q+3bPwpdV1SFApjHF0bRIrOTs8Rrufm+vrgmeZ75FzYMSs1Dr7bfG2Z&#10;71c+5C4d3/GoOM9Tudd7B1Kgo6BGcDEWCJF6yKmn6KM7avoOh2KtYY/KEcHP447W83GYamK3IMpw&#10;bBymz7+5ucb98pdcXV2x2z1ye3MTCH7xfqb+lQKkkmgKTMxxw5mCc1gbBEF7a7i7f6DtemRR4LsO&#10;4WKtPIh+OZwTgJ2IaS2J2eZiVvlr8v1mWjdygnwuVpZeb6MIQ56b5nVbmjv5z/PaP/9MN/RjmJBq&#10;q6ri9GRLVZXs93v2TUPTNLRth7dBYEAIgfXuaO0z74c+RagdicOHefhY//gPqTGWevd/bJ2S95Sf&#10;EmTKxfjmvfqc6PqhPkdw9hboJEwxEzJeIi3P69mhByj0cL+nvT3Ldrvlk08+4eLigrqukSL9uyAU&#10;EYS4eqxzlGVJXdeDk3oah33fD/24/FnlgnFJaDMf5yLWJ+nfN42J534a7/Wk55civQdMBaxyB/q8&#10;z5pek4sDpT9LydD7GwQnM2HQPIflvY8kFpLm5tATSEID1kRhMwaxiDwPLInwTdbT2CPJxQvz76Ci&#10;OJqP5ydSqYO+jM+I/Es9imOCrcd6GPncm589zwXSlkTf5rlfKYVSajy3W5ibuRCoNQapUi0W6mIp&#10;Q1/i3c0N9zvN9e0NX//+azabkufPrrh6dhV7R4KqVJRVRVlWNH2PtZqTE0fbdqH2kfDln37O9/7s&#10;e/yP/+lv+Prr3/Orr37NV1/9ljdv37Nvd0GY3YQ86JyjrCoEkt6EM4wgNOSxzgXxLaEnPco8583P&#10;s0QUwXMzQeGlc4eRIC+fFN5Odd1utxvOxZbcyOfPaf73+RzIBY/n5whpzLdty7ffvUWWGy4vFVtZ&#10;oOL5qhRqqDnC+4X1NPQ/Q45ou466runajl//+tf8+Mc/5n/6z/8ZpSUinnG71NsVIjqlZ+MsMt8F&#10;C672Pp0RO2TaBwmwxh2tpwLJXx4KJ3pwfvk+Lp1Bfkj07+ialNnUT/oPiGl/IPYIrLW0XTcRe/He&#10;I5VCHcGMrCT4NdZYY4011lhjjTXWWGONNdYIsRLg11hjjTXWWGONNdZYY401/sjIwUxzl2mbEfaW&#10;wIIp5o7h85i7MIQ/HIKWcvD5U+CF9PoDZ48IAh1BHAwHshJQzrEtNc+2Fc9ON1xtarZK4tsW1/cg&#10;RVCp327RukDrAmcdb9+8oe86jOnom5au7ynLkmcvXlCVEWCQZOGFwCPobD+Q2KqqwNjkieDBG6TW&#10;CClxkfhh+/D+3pZ0TXCod2UZvrcHXQSwjlSS3lmeXZzRA03f03ZduHcER4Ci0MPheACrKO4f7mg6&#10;y+kFlJvNARgmv78fcmR1LicBTx3e09iwxmIwI6BOyGycSDxmPDTHY6wJh/tydPcaiNgepIxAYxEA&#10;FfgegaLURfyZousLalOx3VYYEwCVDw/3vH3/noeHB7yHpm3om9FZ2gsf/nMeMQOU5vdk6jKYu1/4&#10;AficYiD0uBHwNZ8r+Wtzx+DgMOQGcnEgKMsD3sHw7KIDNxkJ/hDMEIh4uQvi3A3rkIRwHESbf0YO&#10;phsI9OkNYHDxnrpQBZBr3wfRAB9dSYXInWQdOBfEMRhBd2muKRUcYkUcK9YatJJopQan1SXwZ/q1&#10;bRqK6Nz2lEvmEght7lxcFAXGOJqmIXchOQCRH3F7zOdden0i3M7J0UsAl/n8HMemO/q8c1BUAhWG&#10;HwjapgPhaduW25t7fv3r3/Lq5Uv+/Ic/4HtffB5AUkJHspgIedKNoNpx3QhzMH3XzWaLc579fj8A&#10;G7XWyDhHui44r7Zti/eeut5EAkUXRQZczKclhR5JzEuunSnvJOJrGDs50VqTxDuSi56MjpdN+4BS&#10;HqmDCMTpyRYpC66ePQ/gMGN4fLjn5vaGvjPs9w23t/e0XYfpu3hdaiDLeO8pC01vHW0bBA1EAgtm&#10;YL45MeCYK5sgkG/TdaUck0BgCdSXAH6JaNn3PUrpiVvjcP+YcpuECE44uig4PT2lqiqqqkQpjdYl&#10;FxcXABOCbiB/9COYLptbShWDS10YH2Ee7fcNWqusfvBoLQ5csKc1RHSREX4Af1lroxiDn+S5gUQZ&#10;QWsBWOuHeZXI++m98+sZ75GPpCU53G8p5UB02W63NE1Db1v6vqdtmkjQjyT76DqfSEDkDqPWDvMl&#10;d2Vr9018XoqubYdnJYSgrmseH/f0xoCQnJ6eDmISP/zhD+Ncq3n37j273Q4H3N/dc393R9s2nJ2d&#10;cn19jcTz7PycH/3D39PvHzg7PaGuy+g25AcAbJ6j5m5BS3XCfJ34kMvr/PfznJbP7bHmcxMHqzT+&#10;B6crKTHJYS7Pj5GcY8MCEQ4VZjl2KS8f1DeJDXikds4dBJ+qu+ffPwGx5+7AaU4uAZY9Ya6GHKxw&#10;BvZNixcCH9dUhEQIRVkoWmMn15Y7qgshKSuNdqGmuTg/pSgLTNeOBO1Y+yUBifz5pGeQQN35tR0b&#10;G/mzH3NGckdicKdOwPBcQGPuYt10HQIfa2uPj07lE8Z7dCAfnnm8r6UKolGFDm5Mm7rC2T7mvChg&#10;ko8NH+rGUPYvO/RNxUzcMN8TeD1FegYqgtWt99j0XioAanOSyTw/zteLuStmylfJAV5rHUWGgsRF&#10;WjvyOseYPrgCC4HISOnG2UHcKeQCfUCUmn+ffB7bBPyNv0dIlC5wfRPJTm5YG8NtFlxePmOz2fL1&#10;77/h5PSUq2cv+O7NOx4f91RlSV1V7HYP3N3d0jQNWuth/UvPSscx2zqHMRatCqq6QEfn5d2+o+kc&#10;bWcptA4iSukeJiB/uOFxfEPf9bx48ZzTkxOsaYaxJCaUzcO5PwfvJ7D0Ujzl9vgh0PCx/Xv+d8Mc&#10;iK7OuVCFjPPoqc86BqSej8Wl/cecrDivaefrznxsz8nvg7Oi8CgtYh4BIf2wJ17KQblYA7N1748h&#10;vnNkv7bkPnxsH750H4+Np6fGyx8CLv8Yl/mPfW9/RBzk2Ovy/coSqeIpgtq/JZz3SL+8h/Kzvof3&#10;AilAydTL8SgpKCVURUFdajaFpq4KTjeB8F4XmqqQFFKghaCuNaoIdbkVlr7t6Ls+uplrhBRY58Ku&#10;13l6a3C+pyjDnkkWGl1ovA+OlH0/rodaCbyUUURQUJVFECf0Yc9grQ2CN4UCKaOrpcdLhdACLSSu&#10;d+CiEF9cQwP5UURyapxrDAXYSFIVkczvXBBKdPaA+DjpESo52VMfFYljNBwfHcg91o3iZ23bstkE&#10;YbWXL19y2pzR7BusCb2GX/7rb/n9d9/x6aef8uKTT/nz//DnnF5c8vbdOx7u7vDOcXZ6gpKKZt9S&#10;VRVlqVFRsKTvDVqpgeCW57MwRty0LhvIKzNSu1wev/PaLv2a9hv5XBnFB6MIJZ75W3q3PFeO5Ytj&#10;xPD0d9a5of77GOLzx8zRnKSY9x3zXLC0F57njmMCIkvXkdeZkzyQ7WuO5Z6893PM4Tk886nLbqhl&#10;BZ4wXx8fH/nuzRtevvoEXSi6rqWuKz755BNub++xxlPoikIXSOF49+4NUoj4TOWTjtb55x6rt5ee&#10;Ud5LyPtb8z1IvqdZutdzMaXRVR1646jKimpbIKWgKCRay9h7ge++e4uSobZy3gz3LndqzzPCMrHd&#10;DW7NS+NhUotGkvhSX/ZYvaRifiPm38vzc7abDd988x3bzQkiq41TnpRKUUpQchu/uUcKFcVYHVJr&#10;9vtHhAokvO32lL7tsV0/G4/5Xnj5Gae9RNpLpr3anEh7uK6qg7Oc8F9YM1xvFsUCl/a08/U6n1cH&#10;NVFW24TvGO79drvl9PQUYwzX19fc3j0Me86leugpIt8x5+Olc6t/q5DQx8y7D9X1S9eTE4zzHLRU&#10;O85z+pKg64fyddo35Tv35Lie9q+50OS8zkv9vL43QccnzavY1xd4zs/O+OSTF0FkTwis7QmSESMx&#10;vG1bTBRdyXNVLnSahHfSnm+en+du9qkvLPy4R29jny30A+Xw+bnIai66mvYaSk33CuleaK0Gh/n5&#10;XsU5R9PsKcti0puez5OcnJ0/+/n4SCR+KaAsi/F5xpSxJJqbhJjzMZL3z/KzsNy9PvXMcqJ+uldp&#10;fqYexlL+HOtBHwWml89LJrVHJt68RHw/Vs/MPzvvz+X9qylBeRQTSmOt67q4H/B43w1/17ZdGG9I&#10;ms5gvaOqSnxj2H39Lb/79j1VWbDdFJxsa05PTzm/vMJTIrinaTq0lmw2GzabEiEtJyfnfO+zV3z6&#10;6iV//Vf/kfvdnt///h+QeigAACAASURBVDt++cuf8+23v+Pdu7fs9ntM72haQ9cHkXAfidQAzvah&#10;XohCKUtnmkt7UGstZE7lS8IqxO7GH7LvC2tRATTx/KUY+jzzvsDSc53PnWPYAiklvWlxznF3d0t9&#10;fcLJ6Qlanw9C7HlDMIltprMonI+CX7DdbsGHnv2PfvRjvvfF9/jii8+RUqMIeyK8CyITgxv7eOYa&#10;lXgOhBuUlCgV+m8qrqfOhdzFQh5P/VAAKfRQS03c2Ree5YdESpfq4iWRlkHQajZPRST+D4k01oZh&#10;vvSY3iEU2XmcChiJNdZYY4011lhjjTXWWGONNdZY48lYCfBrrLHGGmusscYaa6yxxhp/ZOQHynNQ&#10;ek4mnIMKPtYJY8mlwydHbcaj2zmA59DpKDu49Sy6w7vMATt++EAWtMZSKTivKq42W86rglqAiMAa&#10;rTQej3E9+/2e7XYzAJMLpaEEi+ehucd0LaosQQp60weAkMtJ9+HAuJACIYPjX3BNN1jrMH0bobIy&#10;OrsE4HJVVEjncbYPbvBKUekSVWh6IgBICqwkOOkoQS3L4IBhDNYG4k+9qdFKsb9/DGADFRx3uq5h&#10;//gQQMq6QEcCjC50dAiPZPxM+CCRRIUcn6FWCjcckkusOHQLIAFXzei0MDxHb5FyBC0kH/hAhE3i&#10;C24gOwbjXhVhvg6pFLogqt+7gSistKL0Hus2eBucrV9+8gmvX7/m9v6Wm5tb3r59y8PDLgC/8cgE&#10;wMYhkQNoKCjt+wBKFzIScW0ELjV8++13ADTtfuLCMTrRToUgTEaeSo5u+fhOhHxjbAQKJBBtuu+H&#10;bjs+kjtlJPYlgEKaATnYKSe5kc25ufN0ACMzgFPyeYQQ2EisHciEEUAyn3r5eyfwS/5Zyf1FCBHE&#10;ICJgk+y7J3K7ZyTQhXsGAhkcLlRwjLbODSDwANILLurps8J7BpKzMSY4IJtRoGFOFk+u3rl7au46&#10;kTvWpe9lrRmBzimXxlwwdXKYAbZgeE0gMx66UeUOmgmEmIB1CbTFE+5dc3B9nvOToAUwuN5ZY7DO&#10;0baG/eN77m7vebi/p9nv+cu//AukEEgZnr1zFmsMZVFiXQB4B1epBIAOIhZCEABg52d4HwCHbRuI&#10;Bio60Kc80TYNkJzAFN5Hpy4fxmhZjI5CIV+EZxHeQ8fnZYZb7b0I7i1CDtfYNA2mtzgfQIPOWozt&#10;2WxqEI6+MxSFRilNZwzNfo9SgRh3fnHG5eUFUha0bUvfG6wxtF3Dd999S9/39F1P13e0TUvTNCEn&#10;yAjmS6B+azHR+TsAqNwgDuPHhS+66UikCkIoubuOECISvFV0ABrBkyMJf3TbEzA49milqOuaqqom&#10;uaKsKjZ1RVmVweVDisx9ZXQzH5yU4ry01gzPIhFV585VudNfyAEMz9AYQ9M0wzjPgeoDgC+SAEwf&#10;CInWBHffvrMDoT2NeWMNQgrOT85p25aAe526KKX5lIBoPpJ3Ekk/zRebucsnYGpRFMEVmOAMJYRg&#10;97ijeXxkc3IayPFtg8mc5rTSVGWJ955920xEHNJ47vsuunMq7h/ugzOWlLRtG9b3osDa4MXc930k&#10;K5/z6tUr3r97x1f/+hVN0wQQH0H4xTnH2fl5GGN4Ls/OePPtd/zLz39OWegA3AyTJTznmIO9D4I2&#10;OVmaWd12rPabxxLIbglQv+S+O5B+GOdEAgM6H9ZCEceKiK/TRYE6ImhDXjc6F+q0GbkjubgnQZ6Y&#10;ZuP6G0RzBjB0XCedd8O8TUIyaX4koDPOIVUEJVsXyb6xttF6GO852FOpINoRXNztsEa6gVQV3Y+6&#10;jqbrBkdFIWRwKYqLTXB1tfRdEMYoqyrMy7KkLCqsd2gtuTg/R3jLbrejik6zIrsvORkiF4bI7/Ux&#10;dy/nw71LxHWX5rcYdwZSCHQEqs/XS2NtFAGZkW4yp6J0yQOAOx+HIrhXSRHc0sJ1yYFscXZ+RlWV&#10;NI3COYvzcqhLU70jPIMr07H9TsKpes+kfkjOeAhBGevwYT2O98Z5j4quVEEIaUpUz4W/BrB7HJ8J&#10;wKxkcCrr+z7Ui1mNl8aYdXYYt13fB4emrDbPa5aiLHCdZ24FLaWMznnqKJlkBO+PIhRShDrduI6+&#10;tyAyJ24byPGbuqYqa5qm5fnLl/zX//q/0/c9/8f/9X8ibI9UiqLQ7HYP3Nzc4H1w30yCJ0VRxD8r&#10;TN/TtA1t02GExdgO3QdCU987BBowA6i/Nx1d11JFEYS8ppVSIowPa2d0UXfz/exhUhzEA54ke36A&#10;pLiUSz/kgpnX+bnL5wg2D/VHH+vmtN6N8+nws58CTc/FS+bEq/Taef197F4skYlyMkQuRBIc2nzc&#10;PxDreUFO3psT0vP7N89hfyzpOtVoS4Jz+TUtPfclZ9c5gX7+Hkvr2x9K6FpyoP6YdfxDAjYfGufH&#10;gPm5c2m+bzl2jXOS8LGxM7zeOTziSP3isxoQvDUoJdFSIrGUheR8u+FsU7Dd1Jxs6oHorpVCS4US&#10;DmE6tFYoqXG9CAJ93uCdQCgRSeoOZ3sEYU9igc5Y7u4fMNZx9ew5RVWhlcR5i4y1cG8sprdY59iI&#10;iqJQcV8WSeUyrJdt3+N9GI+9CzWn7Xq6tsN6ODu/iD2EsF+wzmK9xfc9ShQIpQNRdbhxjOSPePul&#10;CKKOWob9X7C5nz7L1Fvo+hbp1OCYnHfzpkSwaY5zkXBvZ2KbTdNwff2esio4OTnh2eUl7jyIbznr&#10;+Ok//YSbuwfa/rdc3+7ACz794vtcXV3hrOHr3/yG9zc31HVJVZaYPohVBUGiKFIiiD0EOxB5GAju&#10;U5Gkpf279x7hADGfs6GeddYN4gGDMEQUXpkT3+bu30m8K8+NT82RPM9NCHGD1eOU6JTn4TyfzYUG&#10;kxBCqnXneWwudCAywtU8F8wFSZ7qL89fdywXLhGjAYSScWzFeT+I0hyuN0s5d/pd07gl64MoirJE&#10;4Nk3e3711Vfc3t/x/T/5kpf1CS6OtcvzC042p7x5847Hh0ec74PgY5w7c43ZJeJx/pzCM7JoreIz&#10;dgtCChwIQeaCYikHi2FPs9xnOkY0Tte/2ZygpOZku+Xzzz9lW5dIBVrDzd09TdPSNkHsLYnDyija&#10;dyiKwpH9hTw4y1har3Jn4vk4Xhq3+WcrKcAbHm5v8S9f8/LFC373u29w3lHpCmst+/2e8/PzoVeg&#10;tabvHmnbdrj3VVWFmlqEc4KiKLDGolTHZnvKzf5t2AdlIn1B+MQP+8rJWHQO+xHCc8fqxbwuHfvH&#10;h/XHccKzOyIOMhWwm4yRVJaJ8P2NMQgEVVWilaIqqyjYVbLbPdLFfkeqq9J++dh1zcUMloQvlmrp&#10;xVrhSC11rLf+sTXesdonLbO5KN483zxVQx0IY2T9nXkP5kPE2CWBqmO1ZlpHwrNxQ94JicZRFQWf&#10;ff4pl1dXw7WF9VRRVfWQk4qioO97Kq2QsSYIvVQ7mbepF6JkOK/RqhiETq01Q2khhUQgg2PzQLgf&#10;ryGJUCoV9rO5K7vWetjjpnuSSNxzccJUw5RlOeSZJH5aliX7/X743PCexbCHzvuqSRxm7nqdz8/0&#10;ffLcnAT+5udAc5J+nvfTdy+ranJetLQGp3xkraWMQsJt247CBNk9LWOv81Cc1Cz2AI/tI+fXs0SW&#10;ntcXT9UA+b/JBSeFlMP3F0mwIa4N+VgL5y0SfKixQdH1Fuc6+kKHXuSjBb+n0IpCC05OH7i4aLi8&#10;aLg8f+Tq6oKyUhhrMG5DbSy2sxRlcIo/P9lwdXHJ9z/9jP/013/B/cMt1zfv+ebbb/jqN1/z3Zv3&#10;vH1/y5vbB/qmGc4GiqLCpXGPB8L5QJ6fl87a0/NOz3e+D16qM/L7mMbisPeIoklN0/Di+XPapon5&#10;u5uIqM5jPubmoixL9d64humh5rm5fs+r169Cr9XYKLjooxS9n8wfAC891rtw7islJyeSu7s7bm9v&#10;+enPfs6r16/RmyI2IfvY8836CiK4yYeaUS7iLSbXlPciMoGbp2qPY32R+do1P5/M88D8tUs9m8N+&#10;yOG8SavKfN1x1iyuiek9BqFC/v0F7dZYY4011lhjjTXWWGONNdZY4//vsRLg11hjjTXWWGONNdZY&#10;Y401/shYco5IB+I5MWwO7ACOKrF/EHDtk5p4Zsy4AFpI32sEIkfQJiPpQzCCbwXgI1HPRrKyROCN&#10;RXtHqQS1khQ4tAgMlt70kXgtsEDvosL/o8P0PVqX6KpGOktRllRVhbGBOBs8uqKjufMoGcB3KInD&#10;owhgBCVE/DuHFBYvDF3X01sQSlMWJfWmpip0oIY4hcCjpAUFsiiQNoCYrVR0wuJwFLqkrhRogcVh&#10;bABOWA+FLrHikTa6ZBQ6gLEvzrYjeMx5VFlSlAVSCZyUOBXcDpwNhPTkYGMjSVZGUGe43wJL7kip&#10;AoneOaQEF8ksiAAqCOCjAHhT8f5UZTkMBqXkSBZD4gmEGHARYiAiwUcgtIyADg+JgOY9WgoKVWBV&#10;Is8GEFZVVlyeXXJ5ccm762uu37/n8fERaw3OCbRUyOhS7PGYvkdYNwCkErg4uOlEF81CY7zF4zDO&#10;IL0YQFrOWbx3A/lfSIWHQMaDwUk+zBc3kLUHghyZpoJYVvhPpGmRiQt4pgSAFEvuYlMnkxFkF147&#10;A3Ql547o9EF0cg9jIwdhqNGVLLqLh/eMBL3oEDCCX0YgVnptcnYZwFIE99pEiA1E2X4AjQGR+Bvm&#10;X9/bOI4kQuZOJY6ULBKwLAfUzAG0eT5LIJnRIYbZv0l/tgOwZXgGczffjIw3AUAmAEoieiy43CYS&#10;qncuc8PzIzkRJo7Hc/BpDnJJgK6i0Gy3W169eoVSit1uN5CRnQ3kYmstv//mDXf3D9zc3fPD//Bn&#10;XFxcsNkUWOMw1vO4b9g97hFSsK1OEJEoZp3D2B7hLGVZUVUVTdNQFIGc1zTNAKITMSc4G0j1RRkc&#10;wpSq8N5hTE/T7DC9nhCkxeAQ7Adxjbqucc7SdW0AfQMeGQHkEmsDiVWqkNNCHpRIVWBsWG+8CUIY&#10;zlgw4dlqFNaB9RZVKpSEYlOi9RalLjk92fD4+BjGuZSUZYVQBbvHhma/x/mQX5Krd9s0PD7uaJp9&#10;EN2IYKO+DybVIjoWe+/BBKEHhMcYG67DOaRWODySSPhwYQ4oJRCyYLs5oa4rnAvvL2Ou3W5q6roi&#10;iHIopJARXEogDEZnRRnFXLTW4O0A6g7z2U9ImXmM+SoB2sTwaxp7I5jUDU5CaczOHYRTbjDeYa1n&#10;v29omnYgJufgzr7v8VJQR0DnSPpTEawZSCwJuBkIAh4lRreT9PpEUk9zfwCfIrC9QfpQwyAEDsfD&#10;4wPVZsvV5RW7x10gJUdivy40Do+x/QD8TYRLpRQnJydcXJxRVzW/+MUvUEpyeXURCLuFxgmBi2ty&#10;UQQhh/1+T9M03N3d4bzn2fPnXF1cBEL+/jE40xvDl1/+Kf/8k59wWtcI7/jHv/9/kcJR6iKK33TT&#10;mi+u4TYWbVWhhzHysfXeU+7qeW5K69QSmS+vC+2EaJTccMa6NP37wVX7CCnbZ5hFH9cQD4vEgrRW&#10;p3UtjdcBIB3B1amWTaQtl4RZYv3iRRw7cgQto2Id4Eanzfm4H9YoAU4E8vBAuhICbCKSepquxViH&#10;EGpwJ1NKIqLgjNZyqE0SQd46j9QlVb3B2UAALrXm5voGiUOenFAo+UG3rQR4z8dH+r3zsQ6MwG5j&#10;DFJEP6lgqzvW8d7HullmuUAOAjbCReGfeE8nAlnZ710ElkbYO0FDKtSxKo0T5OB0qJRGlhKVRGYA&#10;PzggicydPjyLIJR06DiWnF6Tw2Fipos4xgcw+2wPlYR8IAgVCCmH2tm7qdNfEkGSmWBAqIVGh96w&#10;VkhwNgohhBxlXdLBiK7fPuS3sq5GUlQuEhG8xOj7fphXOYk6zd2cdDpxFcvGglQKfMidOMe+aen6&#10;LuybbCLjB090KQRKa+539xgU/+V/+y/8z//L/8pPfvSPbOoSrGKz3XB9/Z63794hAK0K+t5SlEHk&#10;K4Gi62qDLWy4Bz4SC72na1oQgqLUWNdzst0gozDE9c17jDOU3tL3FhNFmoqiQCsFhYhjSuFlcA4M&#10;914MQm8pf5DVeFMhKJdG50HMiV/zmn4+3pdy7zzv5s8lJ7gJEZyjbW8RPtRHUsvBVW5JnGQpz89J&#10;C0uEyfnv54T4/O/nAO2nSN5J0Cn8vZqA2wXBvdtnDn/5ey/tl54iKH1M5OT3/HnPBQHmz2ba+1gm&#10;OX2ISP8UcX3p13lP51jvJneLXPq8Ofn3qXGydN1Lz2VeX073psufM3fPXBqzae85uvjNxnlOECDU&#10;zqWSbJTgfHPCqxfPOD+p2ZaSslAoAc4Y+t4gvENYE53ULY0FQYGQRRDDwaLUKAyXakyfBEIQ7Lue&#10;u8eHIM7y7g1FVQ55uVCSUheDCI41FtX3IEHFekgQelxd29HsW6IiI7tYM3ob7qnSJU4+RrGjHuEF&#10;SkucAGk9pZVQ1YNw1rEaIBe0mO+zx/4iIMI97TozeU8p9WyujKKZaU9c6iLUbv8fe2+2JElyXQke&#10;3WzxJZaM3Au1AgUCTTabmBYZGRnp+Td+08zDfEHL9LCJjQ2CRAGVWfuWkbF5uJub6TYPV1VNzcI8&#10;Mos9b7QrUlJVmRHuZmqqV69eO4snUaA4F8j5lOqDi4sLCCFwenqKk5NjlGUF4z7GZ599AcDj8uIS&#10;nnM4xvHo4SM8ffIYpyfH+OLLL/HDD+e4ub5Bs9OwVqNtY71isdvtsFwuwx7uBqSOCbmTtB7G69xZ&#10;N1p3Ftb4wZyMwgLGGMQkfLcu7fsT+foYk2LGRMbJut0jkN5pUWWSfbBuLHLpUj00tc6pXsad3CIy&#10;gZLJtXzPvJrK9W8int63J065qMe6aWrvHO9p4z7aIFeFvTXvxRhnAU+iLF1HLrLff/cKm9s9vvrm&#10;e4DRmZV5QGuD66sr7PctuGDBcZfDZmTyQ/k07+lFN+UoyhjP3fTfIpDhHaIo59gtenwOmTrTHdqb&#10;Igk89naklCiVxNHREf7q44+xXNb4/tuv4KwHg8QXn7+Ecwyr1QoeHvv9Ds1+D+f86J6Gz3osChPv&#10;Z2o/etPzfxtBt9RLg4OzFt9++w2ePHuOBycnOL+8TGfDoigGBNbxPMtJ5ywK7HmGZb2E7QyW9RJX&#10;5+fQRqOuaxKltBZSxh6WHxDWYy0XSbSx7s4FAcdrh2pAmd73VFWdyLrx57Wm/CWUyvo+mBRLHgtd&#10;5HMy70GOxd1cEJSz2sB7hVIVdA5wBt55KCFxfHxEgoL7PXZNQ2IJbZvEqHIBg1zI9L5+xCHBvana&#10;5G2EfA71Q+4j4B9y582vZUDQvUfc6I2CQge+59B8H+fgvKbKa+UxKTUS4OOPpTreOZwcH+PnP/8Y&#10;ZalIyM57eM+hlEwCOZRPeZq/QgogE8kd9+QBQEkFGcRPIaje151Oa4ExBikUROhzxrN73wdBcoYn&#10;R3USN4t9ufhe5O55hQ1ELOkaGTinHnVZlkEEmN5FWGuDCCuJX3ehN5iv0/TeKFs/Xdelnne87zgG&#10;nHPKswzouhZCUD8xvhAY5/TowB7zZPzMqqqwXC6hiiIJ1A56aeG6iqIYCJXGnJPy2YG5lNfxbzxr&#10;ZPXTm863h4Sd839P9Rl9JmCZ8mNer6SeCp0FeP5uCAwqCDuHziCdoQN52jlPNT4XYEyh2Xe43V5j&#10;c6txcXmLuixwcrLG2cMTnJwcoa7rIO4rsKwXqOsaZVmjKkgAUCmOJw+P8eTxEX72s+f4z83fYLPZ&#10;4eJygy++/gEvX77EixcvcXvb0HPjDFbr0PNTSbixF07GnXomkdYnMAFxfMY5Nn+eA6Gc/EwAlnJ3&#10;13Xp59J7nwNiIVN/lu95kwTu8DPcA81mh8tXlzg7fUSu8wCYZ0HcUMOFfYkxhvV6De89ttstlFK4&#10;ubmBB73D7KzFP//Lv+JnH/8MH3/8UzhnwASnLo9no/eALKhjBmGrA3VFFIqiMWcDBfH7zv33nfmn&#10;aqNxL2Oql/I2OBGW9dj7a7q7xjknQWbGJ4jtHvDs8J41xxxzzDHHHHPMMcccc8wxxxxzzAT4OeaY&#10;Y4455phjjjnmmGOOf3OMVcHzF6WJbDkCBQ3cB0P8WJD4GEA4RZx462AYOCBYa+F87w4q4CBgwByg&#10;my20Aviy7B3EGZHfbXLKZcnRV6kS9XIBWQrAW+yaBrtmR+5QnAcyh4PxBt4Ft01HYBoTCE3eWnKn&#10;AIMUEiy6krYaDoASLDjKeFKv54B3Fja4Zjhn4RmD8R46OLx0RgOCB5I9sFgswLgAY9Fxg6OoltCO&#10;yJZOaxw/OMLx0RE2t7fQxgKcCDLGWCgugzOhSm7B0QXWByATRzZHOAfz5Bg4RWAAAM5zcEIOZPGA&#10;YIkozVj8ezsN2uJEDqPP5MHl4i6Adkgq8OntfO5mcCYElusVHp6d4dUP57i6usK+adB2GhCO3J8B&#10;8ODuKaXIHHxUT+ZyFvtGg8lIwI6AGnIPKVdVADQhAE09tDHw1sI7cggAXCKPDoHJrgcSBCeUqbUX&#10;CZm9M7OddNeKz2UqcnAEC2Sj6C49BiaPgdyDZ3SAbDEEXPo0hmPwU/770XEtd1WJBNGiKHB7uyUA&#10;OVgQJDCD64oO8DaQqeLnkziDveOmMpGd0t9pTY5/Hj2hYgxoGbtQ5q4Ob5e/2ADoJhOAyt0BVkZX&#10;b5cBgtkQhXIHfDblvhajrmtUVYXVagXOOfb7fXKiiW7h0UWaxtXgxYuX+OqbL/HBBx/g45/+DKvl&#10;GlwwdNqiUAWKUqHrNNp9S2Rv61CUBVaLCvDk4KMDMIvccAgUVZblgDhhrUUX3LKUUoGgDSAQ68fP&#10;neaCDc49DJzXiSCrtQ4CFATYS+5RpYDMSNdxfvbu5ZmDmZSoqxoAiZHE5xRBx13XEQnWA3VZwzoL&#10;KcjZnnGBQhXgpydEtpOSXGeDyxA9b5Py/Xa7RdN00NoAAYQlpULT7AJo1JEbfRDk8N6j1R0QiAoR&#10;mCgECYUIIZOIRyRgeu8TAd2Y4B4IERx7kIjhRApw8A4D5+II5hyv9xwUHccnimvE55u7FUZnpbFj&#10;4RjAndcp8bP6teyTY7uUktzWtIYJG0fTNBmJvRjUNV3XBUAtG4hO8IzwqxQ5SSnVO8Z3bQfwnkgc&#10;yflFoULu6FDXNeHhwtoqAxk/EtbjPUenqOhupTWNx6vzczx//hz1YhlKHbr3QpUQ3KEqS9xcXweh&#10;hQJFWEPOWlxeXmK/3+Ojn36Ib7/7HpcXlwG0KbBcLPCnP/4ztpsbHB8dod1vKacEd24+ymsReEtO&#10;pWYyt/zY2m9cc47riBy0OlWf9m6iPOXseM25ux8/QMAfiKxMuBmP/50TefL9Y7wnThFz8t/PHY/H&#10;JBMgOtLeJTFZa4PT1HAcPTyYJxA2gkv9YrGAtT3RM+Z9JQOx23osFmUQy3AAA6qiIHd4o7FcLnFy&#10;cgTdNWhuN5BKkbhGyB35+ObXE/885tf4jw/ObzGXF6oAnIMIdRMXDN4NHZlz97VY6Oe1UlrDIwL8&#10;QKxrsDf7gTNZft6I38cFEaqttSQmEa7HOZ/A0OP6aUxuu+PwN3Ihjs98QADJgKqH6qI4Fn0N6pI7&#10;+5jEO/6c+HtSSngGcHA4S2JDXPSOVFVVpTpgPJ8jyS6KlOTfl+ewXAxhDMRN48YIPL7vWjT7Pbwf&#10;EoSpBqbz536/x9VG4z/+6lf41X/+X6C7Fr/+7/+A7c0GH334AW5urvHJJ3+mPZ9xdM5guVqhrhdE&#10;AgiiBzGX1HUNJSQ2m+vgvsehVJEETKqqJCdAEPGvXtRQSiXnzjj+VIvxIJrDYY0PtT3CeSaebabz&#10;Q/6c3nR+vo+AFvfz+xzV8t8Zu//m1xXrY1IEicQ5l/bVfP7e56Z7N0/3dVSs/8WITDtFQrrPRXNM&#10;vsrPPpNOmKTqlYjN470l9jtywYYfu7cdOhfd59Y29VynHODGbuaHcsh913DHEXTi+w/t1cAQ6O/R&#10;u0WPiaORenbQGTj+Ljs8zmOQfk6uHswv6xCUDfqzlO9d/vIz2fjf3g9B/Okvg2uzC/srAEghIOBR&#10;Ko7jRYnnDx/gwXqFUjIwq8GNhioU1KKiHlKr0XZbOGdgDJGiyPnbQ3AGxkkYMQr6+ED2dqB923jK&#10;2ycnx3Ae4KGP0WodRGsY9XGCIKSHA0N0cGSQnMNak8QgC6lgrYMxFqbTgGcQsgjPg2HfahIDE5yc&#10;zZ2D1h1cZ2Edh+IcwilydWds4P4ec5xzJhDfevfa2JfjgvYcKSU8LKwlocQ0d4PbORs5lA5q/zD5&#10;OO+FgjzoHFNVJZ1lgrCUd8Dl6wvstls8evyIyPNFgaJQ4XyooI3Ft998g9fnr7BeLVFVFX7+84/R&#10;7lucn7/G+fkrXF6+RrNv4BygipLEMq2LFUnm/u6zecsz0S/+RsLweA3GPBl7bb3oaHSFd+HPh4Ia&#10;/d6JSWdFzkWa+APnSvh7ejp+6KrqQl0ZSLs9uTqrZUc1Eot52tMZPPW2wpkmd/P2+RjlIn6ZyMA4&#10;n9xHkrvTv44ChGyafDp2BI854pAwV14Hpu/iQaDTU/8OnESqwKIoighnT4v24hrn51fwIIEHYzQ4&#10;Z1jUNYQgghVnLOUHEa5puGcgO0+r5PI+SGgT+08vFnNXgGZcj/Z7/t35MiBXRfEfTznNWot6UaEs&#10;S9SVwvNnj3D2YI39fgepPNp2j3/506d4/foKUtbgJwpSCnBB9x13uEgi7ce/J/HFfmEUyXLOD8h4&#10;Y5Lu+NrHtcSbe5q0DuCB8x9+wPfffYd333sXlzc3AICqovuNQgckoEE9q6qqBn3bruvoXUNZQsS1&#10;DY5CVXj+/Dk+/fQvcM7CORv6JnIghmmNBRgycmzMHf29+NCzOSSoRMRWmXpfPUnSp3wxflc0FoHL&#10;a5Ipwh1GQllJSDXut97CWwvnBNqug/MOyklw7qCkAmccZVlACCKZKlVQ/3DfkJAlZ4M6mJ499chd&#10;rGlHue5tyYB9H8s/SQAAIABJREFUjSlwXzn4pn6I/5Ekx7eZl4fq3fuu5T7i/NQZY3yNueiHhw/v&#10;aPxIoNfB2V5soyhKPDw7w0/eeQbOqQ+ciOxALxoSzulT7x3Hc6vvS4daLezxsV/Sv0ehnivnRFDv&#10;BY0pXxRFkXrQNC0NnHcoAgEeAGw4Axlj09pjjJEwtXNYLurk7k6f7+Bcf53xbNE7bPvserpEYqe1&#10;yNM7i3j+KgqVCXqRyzsJODtIqSg3OgshJVynB+eufC715zZk+y6j+iys51ywIn8Ow54p9QL2+z3a&#10;th2I9Kb984C4yJTg+o85U+UiaofOxuM+0pTY2pSAz9Q5Kp+n4/Mt7edB4Nl77PcaUgjqCTgDF0SZ&#10;lSgglcR21+B2t0UhJS6vL/Hdq+9R1zXW66Mg8lGgqkrUZYVlXWO1WuHs5ATHp0dA58G4hVQMJ+sC&#10;Z8crfPD8OX7505/j6lf/CV9+8w1+/dvf4JO/fIrrmy1MS2LwUdQEYS3efQfYvy9nCO/KrIWQYlJw&#10;Cdn5Kf5ujhsYh7UWVVXhF7/4Bf785z/j/PXr0LPPz+2Hz4LjeTzVZ8uvCWAQTMBzj6+/+Aar5TGe&#10;vvMO6qqmXqM2mVAHUFYlyrLA+fk5uk6jKApst9skBM6tw+32Fv/wD/+AJ08eY72owaWEi+9NUo+H&#10;arxUcflIgsfgHbhINUc2h8HhOTtoBDDuA031Hafm/tQ74fQeflgeDvbHnsyfC3xP99H7NeWo1gg9&#10;Nx8+I51HOJvch2cH+DnmmGOOOeaYY4455phjjjnm6GMmwM8xxxxzzDHHHHPMMcccc/wbIyeYAnfB&#10;ffc5RUQQe/7C9hBB9k1xCKzzNiTS+FI5EWsZGV3RS1iPUgKVB0pmoLjCalmTixSCuyMPzp+O98Cb&#10;4ODAOIdjHk27hzEdtDHk3sk9hCrIyVV3sMZCB5CZAyCVBBBANwCscRCcnMYd50RYUwr7toPuGui2&#10;ARcSharAGcAFg1AEqJDBmRJCQnCHUnD4DtDGoNM2gDMkODikkCgEhzYWQhWQKgCZrcV+t8X2+gqe&#10;07jAGzBGoJl2H8mGAkpIILi9MO8TcRjJMbUHkkYgeyIJJRIGuXoQcGsE6gqgYWO6QLx0gLfkyjhy&#10;AOyfv0vE/nzeTgEFrLXhefoEpuaCgTty+6xlhbqq8fDBI7T7FhevL7DZ3KJzHZy1RNLlDay1eP/9&#10;9wEAn332ElobEO43uKAEIIlUClVZAkByC4lApkiM7bqOnMBH5LnkJBzGLTqcxP+PgL7xuhw7HZPj&#10;CEOPG2YHBSruA0lUwa1kTGyddhK/u4Zzsl7uMB/BHvm1jV0EcwGDHFQZSd8RnEmO1QReWy4XaNsW&#10;TdMMgZVhDPO8Ru7gvahHdA66C1AfziXnhoSufGzy5xE/xxgTgEb8bZPfgMQmhBgQhPNry0Gn7C3y&#10;4yHyaByP6EZTllX63Pj8owuPCM+pqusMpK7xr//yr/jum+/x7rvv4eTkFMcnp3jy5CGU4GiaPbaM&#10;HMusA2ShsFzWMNqgaZosX/sBiTwS4+M4JFfEkIfieogg3fznCWwcnWllInAbY2DCfRaqSC4fQgjw&#10;MNZ5XrOZK0hOuKzKEkVRJABl/P6cWC6lgAokeh9IAqbr4AB0WoMzhtVqTY6Q2y05gBRlcmyPxH7G&#10;GB48OA0O9jqQryWq6iSQpB3KqgpzxcA5j4WzgB+5sKR7InI9PV9y66nrOgkpxOdqrEF725JbaiBY&#10;RKJAXKsedx28x/khjmd+HTkpNs8VkVQffyYKTeQOSPl6iyQ971145n5yDRKojOZFJHdG8m+8tt1u&#10;ByEEzY2igHcend0TAJX364ZEEyh3RIJ9WRRwxqa14pwDlyK57PTOOAScdg5QivaJR4+eQEoiYY7z&#10;X5xz19fXKIpy4IQlpYI1tKcKISCkxMNHj6AUuT/t2z2apgUD0Ox2KIoCznp88823KOsKzXaLp48f&#10;YnNzjS8+ewkpOaRgMPGZcD4g+ubOSORm3RPKx/n7vhw0BpuOgXkRZDyeU3cA9bgLWCVuXk+CH3zP&#10;AZfZKXLQ1J9NudLGuZUTRcaEkEjgHZN0xvtvTt5M35ftHeOftYbA1uPanAfyLs0hhkqV5Fht9MAd&#10;kIEIFlVZhxqFyBQfffQRVkdrGGvhjCXvcGvw8OFDfK9b7PcNCiHghBgQusf7SzwTqFA/5sB9ISQR&#10;/xiD7TS8cfj4r36G3W6Hr778MtwHu+Pm3gtnsFRjDXJbrENHhIs74G/BwHwgQAXxoJjvI7mmLApY&#10;bXBzcw0GqtcjSHY8L3Kg9BTx3Dtygc+f89jJajy3Yu6KZPN4v3Ec4txDEHYgChu7A4bNvyv+OwH2&#10;nQ3g3F7opqwUGONpTKaIT8kpjwendsbuiAnktReRBUwi+1jnIMN96a5DawwubzbY7vZgSiGgZbM8&#10;37tULldLrI/W+MMf/gf+7//z/8I//frXePb0MeAcXr54QYI5xkIoiYdPHuL4+BgiiOiQ86yA9xYM&#10;HowJGGsyd2GGtu1weXVNjn1VCWMt9t0e+2YPZz0st4OaPJLYjHMkbMMA4y2QiRL0tV3cNafB3feR&#10;sw7V12Mg+lStOeVkef/POLiwd9He5wYuieP8nNf28VkPzoeZ4E3+O+OzRS5CktcQ4zph7FZ3yO03&#10;EvVzIjud6XtRHTsSDMvrvTEp/z738Lfpr4z3q0P1+fj/p4hZ97nUTjmrH1rL982Jqc+MInaMY0iG&#10;D7WhQ3CUzMRInPdJsGp8Lyy65KVryO7Js4Pnl/zsP3Ad9bSO4dMqS8svOR1GskE+VoOfDWPLEYSA&#10;6DNZcH9ncJAcOF2VeHKyxOlKoRQWwnto3QBcwHJGBBMO8IKjgELTaOyaLuSOHbbbHVShcHJ6Ai5I&#10;2JC6ItkZJPSxOAOK2J/iDtYCivGMcEH5xljq1ex1CysESiXhhQiEe4aCCzDOYZmF8R58sYABkek7&#10;Y9EZC+gWCkUg+XESYgRDp1sYa1Bai2pxBM4k7WscgKPzcaw7enGfcC+R9MGDqGCscx2dvRxcRti0&#10;8BCp/onEufTsQIRp511wKichAcdBezsnB+EoqhXX3vX1BjebbRJ2efz4MYkKWIeyKCGkwG2zxddf&#10;f4Ptt9/i+PgY7777LparBT748D18//33+Ozzz7HZbMF8IK1YB8YcjNGhx8QTEZnq/eFeZkf7ZZ6/&#10;Ui8nrB3rHIw11J9gElJyMEvnpNhb8t5jv9ujLAtwMXR6jK604z4aI7nMYc4Dv3M9U+7InEUyd8zp&#10;nJ7DRH8o75VEir1zDqTiQLW68wzOp4Yi/RRzqb5HnPOeBDgRn3vfXSRBTgyF/Q7V72nsWS9swRkf&#10;iqdiSMZLY+E83MSzG+f22KsAQHM7CGLG9MYAOBtc2D3lF8Y5pBCohIBztDcugghnFG+yjsQeXTi/&#10;pzMNclESh0i0or1ajFzT2YCk1d9jfp5yd8UcR865+efFH71zvguCXN4BRVGC2qQORcFRlQJVAZy/&#10;+gbfffctrm6usGv2uG00jGdodre4vt2gqmpUVQ0GkTlD+8m+Zu72Pt4ap9bbuG46JMJzaJ9ONbAH&#10;mHfgVuO7r7/Cs2fP8PjRGV69uoBSKonuxfXate3g7BhFAdu2JRJvVq8oybHbbcCExMnJCRQXODlZ&#10;YbvbY7dviejPOLo2OPyqvu8eibVlWQTRCQsOBp8JMcVrijmFBCb5oP8U+2xwngxtRwT6qTNPFK5E&#10;VmsNtnXGYLwDc5mwTMglzNMsdp52Nc94LDhg/fCspZSEEAx1XaJuSWjAGI221XSGtS6dia3R4OBp&#10;PSVhklhX4M3O6cOz7vAdxKGf+zHvvqbENcY5bEwUnqoDD5Edx32G4TlrWG+P+xX5+4e4vw+fbaid&#10;mQ/7iYd1Ogn0CsGxXp3g5OQYZ2cP4OHR7Fto3UFrqsHLsgTAIDntGy4jjNJegiSel/eF415P89Ym&#10;Udz4/oXOIJbO+4KHnmEL6yyKskSpKjDGsN/voK2B5IJ6uEUJqSTKsgTnHLvdDs6aQNhFEh9tdQdn&#10;NISUWC6X6YwcSfBat+ncrbUJ182ynCxQVQsAlA+Kokj1MJHTHYxxYYxB9U7qmVNfkXMVxICoQopb&#10;rZQSSgpo7d74PtUHoZZW7/H9qz3qapFEPYUQcPCwzoI7DdL+DvnLGLRdC8Y5lCgGe2F8RxjX2LjP&#10;FgX5Dq2VsTP4VD9u6tx0iNg+JeiSr41DotFjAbK4N/eCQA7aA0KyVE9oZ+GtgYwiLszB+Bbc8SSa&#10;pG0H5RU2t3tc3zT44dUVpBCQkqMoFY6Pj/Dw7ATHR0u8Wq/w8PQMq+UCZclQlgJlUaIuF5CiQl2v&#10;sFg+wcPHp3j/w+f45JO/4A9/+AQvXrzE64vXaPcajJM4jtEGHoAqFbx1cE6H8xrVX0qQiCoTApzl&#10;YiL92Y9KMh5ER3wQAJjutcb5tdls8OTJEzx//hzXm2t6D+EsmOXpzXB+FjwkkuDuOfvTz1OuN0ZD&#10;CA7dtfjmqy9xcnqM1YLetcT8RGJMHEWh0DRb7PcNOJe4vLxMYhreeygIeGfw+csX+PSTP+NXv/oV&#10;BOMwzMExl76XgUT0PUB1j2fgQiahMDDqSfP4biMKszhg7Bafz9dxD+RNYonjs/7gvzmAcM1gLvDf&#10;k8rTqP+aiygNI9aXcX+Ic8NaBykkrCIB/dg7IgI89UXfhC2ZY4455phjjjnmmGOOOeaYY45/zzET&#10;4OeYY4455phjjjnmmGOOOf6NcQhQANx1VDsEIpt6kTl+8ToFGLzvBegYiEmG3GwaAB7coOiaA+A0&#10;gl64R8kdjgqBigk8fHiKk+NjCM4IBA9yhUMAALIArI1E7M5auE5DOwNnHZQqURYChaQXx9poeJDT&#10;lrM9YFAbCwEPw4jozjkH94IIh86BB/IlAzmLNW2LZt/i5rYBA8gxeb1OzvPek3q6swTOVqqE15qc&#10;YbSBtQ6q5ODeQnAA3MMZB2YMuLMoJQesRttsUVQVgTBtB28ArsjVCp7BOgODFlIWRMgvC1jr0HZd&#10;AooRCMqDcUAymTl65wSP3sk8BykyxmiMvYcNjnzWOWhtUEtFMM5A7OETBICoSh8duJyzA2BcchwM&#10;8DoRQKEEorSQUgWgq4e1HvVxhaPVETabDW6bDZpdg+12m8CKEcBIbjNlAigZE0jsjMB4ShUBdCwC&#10;UZAAj7ttA200nCUgoTE6XXPukOycC4Rs0QMPQUArus+7jrEEGBGoFxVUcAABEJxLzYB0moM3Ixh7&#10;/P0RAJmTPoEhITj/bynFIG9MAWBy8p1zduCiPgXGy8laSikopbDb7dB1HZxzaJomOY0CgDEORVGh&#10;bXUCptJcGLpPRvAc4BIwLnfXGYJpaP4SiJ7cZCJQi1yfe4ebHPyrlMJ6vcbm5ga3t7cH8+uUuEge&#10;XdcNnFTHYgVjMMwooQ8sDXMwTU5IjKBpIv6p4J4NCKFgrUdZ1hBCBbBo7zCW1r8ncOrmdovf/e53&#10;0MZhuVriZz99Hx9/+D5WyxUeHC2xbRpACKzXxwA82n07cAqOpF7nHLbbLbTWCYwbgbg9yR2JcJ4T&#10;ZuNz3O/3Wb4okzOQtTa5eoz3HN1paGvStajMDX48R6N4AhhDoQvs9/sB6Ysxht1uBwBQwQXceA9m&#10;LcA5VABqNs0OWmtyBK+qRMxywT22d5rVwemdnNq6bh8AnSQu0rUtPJCuAb33Wli39OdKqnQfJpD9&#10;y7JEWRTQRsME0gitCcAYS88ejkj7nKexHAooDEmdEYzaAz51GsccjD9VU0TgdPz/MgiKRCBr/D3n&#10;LLTp4KxH15GzZu9617vbp/WTOYb2jit9vqmCiEDuetQ7VveCGT0Q18MbCzBO7tUFhzcMjgG+62C0&#10;BhMcQmQCDWFfcM7h5OQkAXS7roOSBayz6Lo25L3oCqdxdHSMo6NjlGUJpQiIa6wDAri7LEtcXV3j&#10;+voa77zzDjpDQgJ1XWOxWGC1XGK/3+P8/BxKSlRFibPTU1RFid//638Hh4eSEnCOiL+B0OZcT27I&#10;QaIEpvdE7sjIjXec3rL1dRhw6wf7NjlcFYPvintX/vwjEaR3A6N0JyUfiGHEvSzfZ8fXmtcM97lI&#10;5Tk+ztW7wMKxa/FdR7m8/p1yOkr5dWIfpfk8HLs7e0gYDCKcRTEVyqNRHCcSvdfrI9hABJJlAVEW&#10;UIXCN59/gwcPzsgJzQpUZYmyLLHf3IIpIsDnYzm1t8W/i+smJxu6kDecdViuVnhwegqjTVaL9GIC&#10;Y/GDSCIWgtZxv2/3RCvkAkFUsFKd7wlsHV3O4PxAiEgIgcViASUl7d2eavBcxGd8vzSuPWn8kJPy&#10;eJ24ESg0z6X5vyNBJgqs5PNvAHJ107VEvtfHOUtkcA4HwFuXxAyiM2su5jFFOPZBPGBq/SR3KyEg&#10;lcJquUy1Wy6IBBBAf79vsblt4BmJU8XzAu1dbpCn33n2Dp4+fYbf/uYf8dXLz/D47BTH6zVefv4S&#10;tzcbGhPB8M4776Cua4ggQFYU5PrXti0uL69IIMYT8FhKRYI2zuCzz78AZ8DxeonFaoHb7QbO2bBX&#10;m1AjsUEdHPccVUoSLRs4oLq0XqMbPOcYiGUMCIbZOI5JKHnNFwkJB8/JEyD+8bqc2oPT/PH0HYwT&#10;QTAXKon5uHdW5HdESqZE8vL7yHPDOHfkvz/lLjq1xnL31vy+8hplihQ5dvnL72EsnPU/C86e6oXc&#10;514c88N4D5pa428DIn8TuettYuwQPP58xqcFZcY/l4un+dH953vn1Njl3zsWNzgUOYngrYUM/HAe&#10;scBQ4NZiVVU4rgvUikMyB1gNbWwQBSLHdLDgpumDU3YgZTVNE/KhIWHC4CTuAjuWczGcy2BBxMP1&#10;5GNr4LWDcR5CcnDBoZ0FAyAYwKyDdxaeeUAwyEhUZ9Qrcd7CMgsuJRTjABdwaJMzvOUGZR1qTUMu&#10;kJwxdLpDZ67RWoslPFRRQRWSSFhSQIKcUEl8sq+Jej4zh2d+sEeAMQhGZO/YH6BzJcvyRi5slc2t&#10;RMKJY+XD3mUgpIQQMomiAAy607CeBGSurq5R1wtIIXB0dIR6UWLVLVFWBa5eX2O32+GLL74A5xxH&#10;R0d4/7338cEHH+L1xSVevvgUl5eX2N22MJ0mwp1SkDK6TvtQaw2FP6bcHMe1sAvnG2OI/O4d4BiJ&#10;fMUaI9a9cXy6jtzCwfq6YCy8FHtFU2tzSoBpvEdEouxU73Za/MkPzly5iF2sx/Pv9SOS3FigI69j&#10;BvVIIn37Qa05vo5DwgNj4aYpwa18rMb7Xl7bju/fWANYqqkYQ3Jvz0Wz4lKnMSHRKeo/UM0QBXzu&#10;1Prx2kMfdHx/ec2Q9//GZ/Xx/jNVj4wF7eK+lJ9Hxs+KzjCUy6SSsF6n8+qiLnF1dYmb62tc39xA&#10;a4Nd26FpqcftHNC1Gs2uRVV1ePz4MYqiDI7D/g5B/9A7g7w+yIUmpgR+87VwaH+cImJ6HwRthcWr&#10;77/HV19+iccPH+Hrr79LonrxHyCIo/KeTNx1HdbrNRaLOq3Zruuw3+9T30NKgZPjExjd4eHDRzi2&#10;Djc3t9i3e9iMBNzXKWxQq933rif2deLY5OtycD6BH/Qjx2OV91HdSBztbcSE8vNR3ovRHZGW8/50&#10;OhsJARUEDTljkEKgrh+g1R10p9HsG2xvdzDGwhsPxzl46Bn2Qg3jzDX93mtq3Yx7y1OuxG+qCQ+5&#10;rk/muh9Rg07VxOP8nn/POHfeze/Tayv+XTrT2egu3e8XSik8evQQR2vqezW7HRgjcjf1xzooVQzO&#10;FrlQZj7uxvbCmPGa8947ZwLwQ6f4NI5BHFIGYb5IgI9n6yb0jmN+45koRH4Gz3N47NVISUT5uq5T&#10;j32qn6SUCmd6n4RK4rXGv4vvNozp0vqMP5eT/uN1VVUFGXsWGIoW0HsrlQRAx2eI8fOOfTUGlkRq&#10;Yw/Wew8f6oy+by+x3W7DeYUPRBFywZ80fzMhh/wcPd57xu827pv749+bEpLLa438msbCc1P1QP4d&#10;sd8zFuASQRQyva/MxD2cdQNVlk63UFKhKit4FsR5TS/s64sCxmjcbDa4vLrB64sLnJ6s8eTRA+wb&#10;2i9WywpFEYRzqgKLaglVbLE+OsZyvcQ7zx7j9PQYH3/8c3z64iVevHyBFy8+xxdffoVOGzAmsF7V&#10;WFQ1NlfX2O26RNBmnMGB1of3HlyQQBSzAPxYMISEkHISdH5+zcdUa41vg7jU8fExzh48wHfffzd6&#10;jzAUs5nKyyQCaibFV+70UqOIBIDNZoPX5+eoa3r3zVl/5of3QSzZhPdKDIDEYrFIPTjv92Cc4/b2&#10;Fn/8lz/i/fffw8MHZ9n64lm/KqONT4iuuiCa0IvB0S+5INw+lc+n8skUbmNqr8ify/hd+ZTo3301&#10;1fg7x/15+m/CKnDG4DPB8b52nX7nO8ccc8wxxxxzzDHHHHPMMcccc1CIv//7v//7eRjmmGOOOeaY&#10;Y4455phjjjl+fPy//89/BTANLI/xJjDQOA65YsTfmXK5uO8lb+6OFD5w5A5A7kBk6MOCk51FITgW&#10;iuGkEjiuFR6eHOH09AFUdEbnDNqTw4415MDLOGCdhXUWrdbYbncQqgZnHJILLKoF6qpGrRQkZ7Ba&#10;g3kNwYKHl7Ng3sHpDlYbWK3hI1gbCG7EDoyLRNIFYxCqgvMMjSYX46P1EYqyhDEO+3aPfdviZnOD&#10;q+tr3G5uIYXEermCFAKCM5RKgjMP5g0Ec+AwRIZ3BqXkKAuJ9WqFUimUSqGQAgIeinOUSoI5B848&#10;lOTwjoihjJNJG2MMXMo7z1NImdy7gLEr+xhYwgcEeMccRKHw+voG//zHP4EFwtHYacQ7mwEkeBCp&#10;5wns55y9A24Eehe68bwigBbrnX/CvCmLAqqQKAoFFVyiddfhdnOL6+trMMaxWCxwfHyM9XqNoigh&#10;pYJURSA3+uScprsON5sNLi4u0LQNjAnkVg9wwQMwgxPA1TtEaz3OFbiQwR1AgHGJsqxQ1TXqepGI&#10;1xFBUJYVjo6OcHJ8guVymRzOiLDl7iWNZEtp4N6QO4/HMYoAsPhceidlO3JQInIakfb9XdekQG7I&#10;rysnoY0d6cl12SYA1xjUlxP14/UBuAOuzsGg0eVqiuTVjxGBtuu6RqEUkaQ7Ta6ncTw9EsgpAueK&#10;QqEoShhj0LZtEENwg7k5RVyMzst57pwCLQ/y4oGcOpWLc8flAZmUMRRFgePjk0RCP+QYFIGNPXiU&#10;gFCr5Sqtl33b4uuvv8IXn73E+avXOD09waKuURQSXdei7YigG8HMZVkGYD8bkpbRk80jqD+62kXg&#10;JIBEWM8dtRjrAZLRWdw5T+QMAC7MpzgnlJQE8JpwZY1jFF3JGevBpDFXRXJkURSQUqLVHTwDpFLk&#10;ug4Pz2hPUYEwl1+/MZoEMrLxjmTpIaicxDCiu3i8Rz9YD0DwziKn5bRXEkDYGCJlE1iUJSJS3Fmj&#10;q5EQAoz34Pn4DIQgsqkZgeojwCkC33KyZT6Ocd3Fv4sCB3meiN8ZxzNeT8xD5IzYBtJ4h64zvTPx&#10;SCCECPDjOobIlZFwH7+HSOcturaFkpL8Pr276w4EGstEQg4f33UddNfBWAsTBBUKVSZneQKRuuDy&#10;RwSXrm3RtV3ILSYQ8ku0bYvXry/w+PFjLJcrVFWdALZCiCzHA999+x1+8YtfYLFYYrlcYLFY0t5Q&#10;FHj33Xdxfn6OH374AcfHxyiUwtnZA3z26ad48ac/4fhoBQbb79WMRIG8B2RYE7kYC+ecCEUTghxj&#10;YF0+ZmNBifEeNOUuzO8IFwSAnaQ5v9/vQ76KoHh7R2Akr0vGYPW3qWXzXJj/XlwPQxAhgiMXT2JA&#10;U+C+oYiEQ+/G2LvZM7A75MeYA6JrJGNRzKEXvIhrb7ffByc2lsR2lsslyrKEsx51tUC9WuL04UMc&#10;nR6TmIPguLq5wsXlBZxxWC6XAGPYN1uc//ADFOfJVTSOTQ4EH4/XuMZPoOHMbdM6j6uba3zz3bd0&#10;DVmNeegs0D/DXoAnuqDDk1OhYCRoRaSIGj7kjYFrNYa1YQSgt22bXBHHohjBICk9pzjmYxfJvgb1&#10;k+6CUySHfCynap2cfDWoIRgDx+G5m9cn/d+BALjOE3keUSQFwUHOHSRQxxyfiwLkjo+5S6JzHtYY&#10;dK2GdQ5lWcE7wJgOndbYNS3azgz2k359IJ0Znj9/jv/yX/4P7Ha3ePHZC6wWC6wXS7x+fY4XL1+A&#10;M4bFYoEPPvgAJycnaNoGzX4PY8lpnjGOptnh6uoCJuRNwaPjXgmhJLSxKOsSi7pGXRVouwbr1REu&#10;Xl/BeZfq67ZtE9C3KEsYMPzt3/w1fvbhBzDtHjoIhZHzsk/3IITMXI3vOo6ORSXGzy8H6+d1XD5H&#10;pshGU0SvyfN1+jOPm5trIptMnBsiQWSc8+Pzz+v5/Lpibhrn/ylBqLfJ1YeA0+PcPx4jFusV3CWm&#10;a61TrTdFbvTe4z/8x7/7cf2V//ZfJ/dCYBq8Pybnj8UNDj3LN4m43DdebxP3ucqxaA0/QWJJ+Xm8&#10;D3o3+Tl0Jp/OZYfIYPcR76d6WVPkmsHvgFy8fXTThQOzGquCeklHtcK6lKilAAv50zMiMFtrAlE9&#10;nGc4A+McZVXRWb6qUS8WqS70nB3M25yHvB3FmJwDdw5Gd7CW3EW7dg8wh0opHJUVaiGgOIfkHEIw&#10;KEnifGAC2lpo52C9B5cFuFLgSsF5wDgHYy2UlKgrckXVxqDrujBwDMvFGkVVwTqiHsf6XEoxINyO&#10;118UNMwdhDkjMpUIv0vPpXe27+urrH/os7UffqbtOvzm978PJDKZhGOic3xRlFgulv16gsd2u8Or&#10;78/BGPDgwQNISbXNcrXA0foYi8UinVNvb2/Rdi3qusaTx4/xwQfv4Sc/eYblskbT7LHZ3AKQQaBM&#10;Z8JR0w6O4/mbu9gCgLEkumi0S32qeI4dk+D7WgAD4aDomJvyLxNpPKaI7oeIsnk/IAoQ5n8eye/j&#10;WnAgdJMfNvIPAAAgAElEQVRdZ6xXqOfEJ/oWsZILZCyQS/pUHoiD7FOvr3eYDgffJPBEzpO0DqO4&#10;Rfy8/J6mcnPfe/a9gzxI8MMHgYdJN1LWC4P42Ggb3Ue+5zvvwbigf4JAZ3Q9jj2pXmCUZ+ceN+n4&#10;PEVof1NOnyJJjsVJhnvyAbJ5/E4hQm8FqOoSR+sVlnUJ7z1ut1u0nUbXWXSdg9YW8CRUYUwQ47AO&#10;UpKoZBRSmNrr76uf7pw/MnGA/N9TAjP5uOX1FuecJFE89ae7rqNzg7F49733oI1F0zR4+PBhTx71&#10;HoLxwRky763FNR7rvK4jAqx3Fm3bwmiLxXKFs7OzcO5hSSQ0CbKxKNTJk0htLw7GSGgq66vGs8uY&#10;xJ33fa21cMYkoaxDYkvj+TdJmmO480xCqTzZs4w5NCe+k9O7SWRUFQjNJOq2hhQCRVlgfXSEqq6g&#10;A2mYR7fdEcl1iig+JRo1dT9jYbOpefimeupN/z9FWj50Rrhv/k/l6EM94ylhqbzXk59XrbVBiARJ&#10;iI2BzldnD87wzvPnOFofh3dFHpz1ZOJIHI1ipmPR3FzozYS6PJ+f8RriPC6LAmWhUj8oOkBTf65N&#10;n7/b7UIftCDX85bc6KWUEEmVhKV3D23bpvO30WbwToTcpgWkkpCCBE53ux0JVjMezn1scHYnYbYC&#10;gMd+v0/vaqLLduxl5WelKOYY+7YyEOMF5zDWQkfH9dAT45yj6zpsNptJwbKpc0J09iZXcz/oPfjQ&#10;fLKxPgn/xDMTfC/yEvNGIvbmggQj4cxxjYCJc9nb1PdvIxA2nsPjd0VTe8vY+X1c0w3EGoAghBVc&#10;vpOYVxAQDu8IY9OY5rQlURT0NbN1HoxLWM+gtcV2u8X56wu8en2Bi4srnF9cYbfX6IzFdr/D7e0G&#10;290WHnTekIJhuahwfLTCs6eP8PjRQ7zz/CmePH6E9dEaQnKsVgvobo99uyexdyGhypqcyzkJsQrZ&#10;9/Wts7DhXMzjuwffixaO65lxPrdxTjCG45MohrFHu2/Tz0Xx4bEIfz5nxwIH/sCZM/b6WXCqN0bD&#10;Okt7BJdwQRCTzi5RVJNEEWOPQwbh4DaIobMgSHZ1dYXVconnz55CqVCTWweeavBcWqV/9y24AAsi&#10;iDy8y459doZpE4Dx3J4Sc5rCWRzqk/R7vptcY4d6BVNra9z3jLl4t9uh2e36d9vj/QzT+5lzDr/8&#10;67+dQTlzzDHHHHPMMcccc8wxxxxz/LuP2QF+jjnmmGOOOeaYY4455pjj/8c4RHifesF6yMl9CuR5&#10;n8p4/jtTDgoEJLhLqsnBHZFQBEbkl0IwLEuBVcmxLDlOT9ZQSqAzGtpqWHi0XXBF9gwiKJY7Z9C2&#10;HXRn0LQaslzhJ8+eQnIPDg/vLOAMmNOQTAPeQjIHJhgsOKx10A5oPaA1gY6N1miiKybjYJ1GUSgI&#10;KWAcYAF4zgFw1IslVFnDanLI2OxusWsaWOdgNIFNdtsdtrdbnBwfoSoUvDMERHIWgAaDR8EEypoA&#10;cowLeCHhwSF4ASUFHCy4pO/UBJ8ABEdVFNDGwTOOVncA41BVDRVIg0JKSKVwu90Fx3I3cPilZwn0&#10;5K7e1Y3Agx6MCXgusFwdgQkBYz20NmC8nws5ocYjgnJY+lznfAIm5t+fiJ2Zc0xPxkQCEtEV0n9b&#10;awFeQSmFxWKJk5MTbK5JcGCz2aANpN2bmxswMKxWa1TVArt9cIwPgEUhBJx3aPYthCqgWIF2v4fR&#10;Go4xVHUNcAFrLKwDpCwhBEdRlFivj4ioGJxwo8M0FwjOZVe4vb0l8lKA53ddlwAbm80mkUrHrjlx&#10;XeUA0DGIceDWOkl+kRCCQA+LxSKAvHKCMEuAeGPugnHHOSUC3cqyTKTOHAAaQaGRlF8FYH4k8eaO&#10;0bn4Qn5/8Z57EmckmQwBi3musrYfp6dPn+Ldn7yLzWaDf/zHf0wOyy44iUbivXMOu12DpiFnpgjq&#10;sxb3EjfG7mZ5nr1DAgpOR0II6EDiHjst+eQ6OLynMUEhBy3R+BCYL7qPR+LDEETJA6mLwKRFWaWx&#10;KosCXEk4V6Lr9vj8y6+xa/Y4e/gQ77//Hk5OT1GUNbzvBnONnLB1ImeP3Sq8o1wOIcAZg2GAL8oE&#10;SM+JikVRoKrK4M5rEwjKGA1rDPbOwkYX7zhuJSPQOaP9Iw4dOasNhQKiSEDbtckFe+x6Hl1hAQYu&#10;VSDBkBuxcQ6JIREEFIRQ5MqYiCPR1S6AqsCgdXCZlwyCCbCiByfnNojWWiK+ZwSEfiz9HYJqJI3E&#10;HMq5TARHrXVyQMqJ6+RAKwcuqREMGQHZ+bOMazgnzkUCZQ5ijdeUA7rzfKS1Ds60SC71bVgDERDu&#10;vbsD2Hds6OATSY8AUNc1AALApnWHjLjge6fntJa4hzE01nVdQxSqn0vB1bIzHTnbNTs0TYOqriGV&#10;xOnpCbbbbch1BkoqiOUCza6B9yQsAubx+vU5VFHgZnOL09MH4EAAKQpIRj9H4hEKR0fHuLy6wu3t&#10;JgBn6f6P1mtYY/Dqhx+wWC5RlSVWqxW++for/P53v8XpyTERu7J575gfuLLmwiEJeBieRZwb47yW&#10;7z9TxIo3iSlFwnGem6ccGZP4g/NEyPLkoGidQxXGJs5Dwfm9gPQpIsh4f8x/Lu71w99zoz3lsItR&#10;BPcPyF3IyV1s0smKhr8n10851dFY0bOTSkIIla092rfreoFHjx/j5OEZVKHw9Tdfw8Lh2U/ewS9+&#10;+Utsrjb49NNPUSiB5vYGDMENHdO1/1h8aOrccOc+GIP1DheXlyG/KsTqLjpPj12q83kY/75fm3cB&#10;3flnSC7IKTc+Vwzzi7V2QG4ez49IgM8dy5L7fPYZd8iVBwiYY9f0+DN57svvIV5T7qAbAeUkTnPX&#10;FSoCisf/RCEbLhiRI+HTnpcT2u7UFZmgSRQJGAPEY+3WdRqCx32RwOHO9nt2122xa1oY62Ccg/Qe&#10;zruEG5ZSwFqP5XKBv/tPf4fnT5/h8vqSAP+6w+XVJV798AplWaBrO3z00Yf4+OO/wp///Am8c6ir&#10;mgDi2w2apkHb7iGlImezcDaI+YIJDh9FjRhDpzWqqkZRFCirEm1w4DWZ81hZliiLAnvXkcupMyAA&#10;taT74AzeR8EnJGJBXveNRZHyfJfv1WOCwFTenXJ/nyJVHyIPD4Q2QO7vNlsjeZ2cCFcYOmGOSe9j&#10;ksqUu+5UnhjvH+N6/pAY1rimzn924PqZkfTy+UuOlDq5G+Zjdohg8Ta9lPF15mMwzgP3Pd/8vnO3&#10;+rFIT/48x3lhTNoanx8O5eyp/x+IaVmH3Lud0oyffEYpXzDcye30bO6S/w+5LR/ay8ffOyZP3H9/&#10;HEIEwrV3UCBhQde0sEKj5CtUSsIaA4CDcRkEwTw8qJ/Dg6NzKUpUZXASrF0gSDVouw6OcSge870F&#10;YAObV6b+BCwJKoqYlwVDXUhIS70ZbR0KxlEKcmEXTMDxUMs5wEOCiwLeBY0CxmDBYJyD8CTOxQuF&#10;mjMs1ysIMMB5cEHiYFEoCnCoyhonD86w1wbbZg9nLCAUnLap58akIIHHqbXiejJmYEeN9rnQvhvl&#10;syhYgyAU158dABHII0TScXCBSMQZT+O6Wi5R1zWuNzfABuC8Q9t0ePXqB1SlwocffQAuOYSSKIsK&#10;fuFxfHwMANhut6HvssXx0RF++rMP8OzpMzx7+gw//ehjfP31N/inf/pDEEnsyS/W3s3vQ2fRuBaC&#10;8CaLjtoMnAkIgUSSzXuc8Qzjszo8uXeCD8S56PN7kcOpGvwQgSz/mbGb6+DZsvt7GeN8Tn8wdFEd&#10;10HOZb8f7yXun74nFkXRhHhuZqFGy2vBKNx3J0cGITnvfMhDJIIwFk4ZkPEGPSKb8py1Jji9ZwRC&#10;PyLOsiDMFPMe+joUnmpeh76e5WAD93eehDJY6q0O3VPZ5DXn7pv5858iQOfP4r69YIr4Oz7f9Hnb&#10;wznAagsqizg606Z5bmyH3b4N85REJLShz9fG4tWrV1gsaqxWK0gp0/6cr61YW8Re3JsEUt703mN8&#10;dsjXwECIaESkbncNbi6u8M47P4HL9uYoDOSsRdf2zs6xVxIFGZ1zKIoinVsZY2i2O8qTYNhuG7zz&#10;zhJKkjBq23a4vd2gaXah/7iD7ug9QMqncf2hr8EikXjQZ/NRBFHceZb5mhiTxPP54A/0HX2o7T0O&#10;k7rzsY/9Ip4JG96d6z71O8qyQNd12O12QQAzONsvSQxQaw2jNdr9Hm3boe26lCPyGso7B0h5Z+6M&#10;30uNRZwSeRjDPuuhd2RT/d88T+a1YD6uU+IlU3XOIWGlqd7GfQ6/4z7MuG+c3yP9Q+fR1XqN09Nj&#10;VFVFe5bVJOrLaf33Yqf8zlk99vnic0nrO7w3inkr9prys4ZSMuRhnfqO3nsYa7Dv2p5QH14lOmsh&#10;RHw/BlRlgaqkdwz7tkWzb9I6jL8b/9sZuoeyKKh/3mnsQe9sAIayLLNeFg/E9kj+9oE83kGI+G4q&#10;Et27Qb815u9cECAfo3HeY5nATHSPH6+xN4ozgMRinOsJrDFPRGdw7z2sCfuTc9COzvtRPCyJhNCL&#10;oOCM7u7M7bGAZuqjjt6ZTPXJps5Xh84EU+eAtxGCmDo/jcUJ4v/nosr5mT7tHeG+nHPQ4f2YMRYM&#10;RIznQQxKdxZcUb1hLeAdvQtomktcXt2iLEt8+/1rHB0vcHyyxMnxGqfrYxJs3+1Q1wucPTjB8fEa&#10;tSrws/d/gneePMZ/+MVfYbPd4dX5a3zx5Zf48quvcf7Da1xd3eDyakPvQiUDczSvpVRo2w673R6c&#10;cSyPKhJgbVtwLuG9RtwapsYw7+nGsXj9+jXW6zWqqsKzZ89QlgUuLi7DmGhIISffhU3vAdPnvTy0&#10;NkFEl+Pq4gLff/cd3nvvPerZWDq/0ftWwFoW6iwHa014t0UiFYwxrNYr3Gxusd1u8dvf/hYfffAe&#10;3v3JTyA4h+dU65DgUViDjAWie3zXnAsjZEIjoRnMgxDCeM5P3etYFPPQe9txDzNeRz6PDwmLT/Uh&#10;puq8ce9Fdx1c6EHH92T9d/e167h+mJ3g55hjjjnmmGOOOeaYY4455piDYibAzzHHHHPMMcccc8wx&#10;xxxz/E/GIRDM1P+/6aXz+Gf8BJhhCuADIDnmEjBwBGQbfU1OyhIgd0zrGQRTEMyh5B4nixrHpcCy&#10;4JBSwDOgcwYskN2s6eAcAb+YkJGmjc44aOuhigrrZY26KuFMB+Y0TNfAdi2sMfCmhQxuitZYiHgX&#10;zBOpPRBXrfew3kM7F0DSHtg15KQlJGRRwnnAaQPvgM4YGK2x3W2wubmG8xxcSEhZBNAlx+uLG+z3&#10;HZ49eYiykGF8LLy14IycQjkD4DXgHARnkEqAMwI0Ax6KcThr4J2GNw6WSxjGYRmDKBZQqkBnPLRu&#10;k+q/lAplWUPKCp1pcXu7CWwuul/nAzGIi6T4zsIDTE7OXADO42i1gBQMjbbY6w4sgb0YJOd03UKA&#10;4OGR8ElAAyLVjMgXIAA943cdHBLwmFlYn7kZCQ7AoRAS1goY7SGlx3K5wsmDB7i8usDl1SXatkXT&#10;7NFsd2j2O1TVAkwIdJ2GtQ5FobBYLXF8dAprLba7Ldq2wXa3w65piNglOZQUWFY1jtZrcC5QViWq&#10;usb19QbGWjCtg4OJwXa7hbMa7b7Fvm0IUBTu1Rpgs99ju90mwFW/LlgABPcucpYs1CaJ6FPgCRfI&#10;VUJI1LXKQD4+uKb14NMYSikCznMJK4hsFH8mdxEjkKdBVZVYrRZYrVZ4/fp1cE7PyYVEhorOyQSe&#10;QACbI7m0jIU3OOeZS3DvuJunlDG5N89DEXz34PQBnj17htPTU/z6179J38sZAV3GhJQ0pjFHRfch&#10;1vse5CDaQyDjsUsSkQMcXAQC+f5Z5jnVD+5NBGIFBtfIhYBxFkZrSCMD6Z0Ac/G6REbw7ucJI+EK&#10;7yE5OaeL4FCntYbtyP1wUa/BFgzb1uCbP36CT19+jufPn+Pho8c4OzvD40eP4azFxesLuM6hcxa7&#10;7R6ckQu5dRZw5IrmnIXRhly0yxKs4zDaojNdIp5HYGF0CydwYHTEoVxHawBgnkd7RzDP0WkLwAS3&#10;KXIDIQA+4LwFR3TrIvKJ0QTwsd7eIa11XYdO2wSIFZJDKtGTF40duFsR0BBgUOCc3OsplxCQrjVd&#10;cieOohjhy8LnBGICPOAJSAfOg9NiLwyAJARhwvyNgEuk+UGA0Q5FoejaBRFMevceB60DEU8gOdzG&#10;6+CCcnZc42MXLZu5/DZNA4BIhFPurzmJ2loLsCDQAEBwCYYSO90FQRSXANGThOVAuuEZWSsXNeid&#10;nGhuCyHhwMA9S+Sf3k2REUk0EHGMc4gIwLIsUYgC2nZgmoQQlJLoNDm8+wBAXy7XkLLAZnMLC5pT&#10;XDJo7dB2e5yfvwJjAqv1GoUiIpQzROLuOhKjOTt7RNcWgPK7zQbvv/suhOJo9w32zQ7GWJyfv8bi&#10;6ATr9RJlWcBbjT/87rc4WhTgnNZQJJckcaGQbJhjgKV8qZQCFxLaaDhOdQU4g2MeLricpn2eE6DP&#10;B6EM76huEyInvOBO7jtEoB7XnDY4lSYQtDfgHFCiDIBRcvZaLRdoCoXdronWkLTWgou39yCyl48E&#10;lFBXROGeQJJ03qcaJBIeEEC/PLhIa62pBuUcgnE46wAR9jDn0FNXwj2FzzEZAHGwBuDhAyDaecAx&#10;0HeC8haRmVxyiYx7IjmqCTjt4JhBtVhAcgEhJYqiRqctWCFwfHYKoQS++uoLSFWgMwbvvvcufvmL&#10;X0Ixgf9x8XvAauyaDZrtLZQSgGTJ4YszBNAuz65huvYf1xeRYBdrfM6ozmN39ho/eU7IBTOSYIqn&#10;HJjcNsNndFpTDgUjol8uhBCeg7XkbkWCCkFsBUMS/dgBLK+P+vv1YV77w06i2bWJ5LYWSBhgfR4D&#10;4COxNY4DJ9dPZy3NTRfn5+HaIQd6D2phSptEFuFIJDIuJZjkA8e2eM85AJncLk2qF6bELBI5NriS&#10;AR7G6jQ+NgCePQO4DEBbxiDCZ3pD11BVNV5+9hlevPgUu6ZBqTiEEri6ukKzvwUXCmePH+N//d/+&#10;d7w+f422M3hw+ghVXWG728IZElKyHnBgOD45A+OAbjVMuE8ZQMhaazDv4TwghEK9qFGWEkVBa3y/&#10;31MuZAJSCHAmUCiJB2fHcI5ICFyIQKrrRTC8ZwMX7ENiSFPicVOklrFbbb/P9s5jUZxqWEP6g2d1&#10;Hogh2jp0uiMCv3VBgIuBuBBi8prHgg054T1fB2NiwJjoP3bSnHIqnKqZczC2m3AqHQhdjNbDmCwY&#10;661ITssFw/6tAO18jYwJT/fV/uMcMiawjsUnxj8z9edjZ9ExMfdtSOZT9+Xd4Tk7FGe56+44/s4o&#10;wHDoXHroXqcEHu7rYx0aF8CG8wTAnEXhLSTzKDhDXSiUSkIpSUQVJuGZJLEIBnhvqeb0DgwMxnow&#10;YWG1h7MuuS0K6SFEL3ZCxFePptnDOZ8ENiKJm9aOTCJolFPpnM3BsW8aaOyhAkmKC5Gc7OHorGqZ&#10;ADXKGIzVsK6DC2cuzjgYGDkS0lETUggoSe7mzDvYbg+9byClQCEBAQdmNfVcwt7LwagHxkVw3KZc&#10;7zPxHJGRhCNJllzKGeBdEqnIxVoYY2CkbRkI8kQsi6RoZ8nZ3jkHx4JAmDbgggP+lshj2bmec/rc&#10;y8sL1N9VWB2tUJQFBO8SAVsphdVqhfV6jeurK7T7Bp+9/BzvvfceTk9P8ez5Uzx99gTvvvcOPvnk&#10;E7x88RLn5xfY7w2c81BKJhJgFNeIQoI9SZsHF9ouidwBrBdvEiI5ObvgIGrtkKgswjOXUgahyEBw&#10;dWxAcO2/2xysr8eu4eP1NSVOmtdkOYF2LJKU+hhZvpeZIN04f/R5G6HuFUkkxwen22DPHvornM4b&#10;oa4LMzET3OBp7vTk7Dgud3spg/w24Xad9hfvQ7+VamSa76EHk99POmMxON/fW742+kFlYO6Au/yo&#10;Hh6TW6dybr4vjuuBKWLheE5MicnkgrTTpNtAnAzPqa5qlGWNV6/OYYxBqw022y22ux3lK8bhGaAK&#10;Im52LfWVLi4uUBRFEE7qEvErRk7QfpOAy5tEe8f70ZSoTBp3AJ4z1HUZiIoO3379Ff76yRNUZYWb&#10;6+v0DKLra+yZRqE/OrP17tB1XQcSLUVd15CygNEOr84vUFdf4KcffhjEX4fu0iQmGepdZ0PeCWuX&#10;Cv10Rq6qKgkd9uKgfEBIjSQ7bQyd0UYuv1OCnWNhjcHYYdpBPifqD3qw4XqiGJHWOo2XlDy459I8&#10;FIJDyn5eW2vgrIGUJLDqnYNfr+A9w65pcLPZkghNIEKnWmJUB0Ui8DgX3K1bepFFPhLce1PdOF7j&#10;U668b/PebryWDwkHcc7hJgSz7vucsYtwFJ9joReilMJqucJqucbp6Sm8t8HdnETBiooI6pwNxzMX&#10;nIqk9aIoemGXsH5EJgznwvfFuikXQe3aLuWI2DfdXe2gQy1fliX1UkHib1HYTBUlyrJEs2vQNA1U&#10;UaCqqtSLjTkmCX9KoGDF4JnF/ToS1XMBDKVkEsXd7ZpwLRWEYL1AxujMnZ+hohhOXIPxPckhouqU&#10;0NWUSNggn2eNqljPs2xORKd3kb/z6Kd+JgozPJ/wKMIyyg8u73mNBRlG+ZdNves4IKo5FePnMa5f&#10;3iamBNnGwkCHxCvuCE4HKSiq5yy856nWk0LAWQcW90RngzgkCVruG4Pd7gKX19dYnJdYLhd4cHKE&#10;hw8f4PXrGyyqGl99+TVOjmo8ffIUDx8+wmKxRKkKrOoKjx+c4L2fPEXT/C1uN1tcXV3j+uaW+iHe&#10;QzDaq/b7Dt9/9wO+/OorfPP1t7DOo2kaeABl1ddtuQj3eE+IQgxxnWmt8fnnX+D09ARPnjzBRx/9&#10;FF33r9jcXlM9x4Lw2EioYyzUdh/2IH+u8X2zkCQ6fnF+jrPTBzh+cBLWK4P3BkpVKMsqvTOMuSi+&#10;F+vFgKlmvbq6wm9+8xucPThFXdXh2ZnQgcnmRehxDsYFfiCCw+I6QdabnNhPp+7vvr7OoT1mSoTw&#10;UJ9hPHfH9f1kL8GTWD0f9XOjiKh3w2s55Do/xxxzzDHHHHPMMcccc8wxxxz/XmMmwM8xxxxzzDHH&#10;HHPMMcccc/wb48cAnseOQW/zuVPgnkPAywR2ZD/++hl6Fw4fvEYKKbCsa1SKQUkCOjnfBcAkBzwC&#10;odz37hABaKpUgbJUUEKiKksI5mGdhjMtrOlgTYuu69DsdoAHgcSECg7T5ETFuUdRcHgQeBeWnFC4&#10;lBCeCG37ZgswjsIQuXu332Oz3eHB2Rm9IBcSD05OYcM1O+dhLTkfOechpECz7+DBUCoZrp8BHGCe&#10;XsAbbeGcAaDhQWBDcAYuZSB0MJhOk+u9MfCcg6kSynsU9RpnZ2eAELi8usLu5hbE3d+jLGscnxyh&#10;qko02y26tsN+r0cABhde6LsEBGA8uAB7h/VyiUcPHuDFl1/DeyIdcEaECy4lfCTAGyJyEukSAyeK&#10;GD4SvINb/PR89QE4G4g4HsEdjRPIj9C1GZFjGdzNiFDdth2u5DXa/R7OW8AhOQioQmK9WuHZs2co&#10;yiIR1W63W1xdX+L29jaQ0UrURQF4ch+WSqLTGt47GGuwvd3g/Pw8zW8e3G66ru1drzMnlggsUaqA&#10;EBGgSOIHMrhKGK0HQMO45pLbTk7CCy5BBOqwgfzSE7iJzK6TCzLQOwdFArwXBATmgie3UKVUcnon&#10;gLfGbmexWq3w9OljWGvxww8/3MkP1prkaAoguY7HSO4kAcgYAXJFUaBpmoGLCuAnCSm5I1m8n7Zt&#10;8bvf/x5/+fQv0F1HTjaMh+coUJRq4KiVA6NywE7uMDQlBMIOuMSKCdJufo8sd5eYAOzecaeN9xn+&#10;7bIxyN1v42cWRRHG294hmQjBwzp1iShE84jBOZsAeqvVCl3X4c9/eYE/ffIpHjw4xd/89V/j0aNH&#10;KMsyOdmUVYmqLOGdR9e1/x9779UkyY6dCX5QLkJWihJXdfe9ZJMcLjnk7Jqtzdg+7P40/rYhx8il&#10;aDY5yxmy1dWiKqsyszKEC6h9OAAc4eGRVd37tgyY5a2bGREe7nDg4OD4J4jELTi0JtIrOEMTnDiE&#10;UqgV3Z/cjXkM1M6BNxTfOZRU8MbAGEvAde9DzPZhnPGs3wmkt9/vAQCz2RxSEhG/190B4D/2Qfx+&#10;Yw2sA5SSKIoige4isaEoCupL6+CCG1x0rY9AZK17OEdg5XiMfMw/BjzOnZqi61D8/4GUMJDT4xzN&#10;iWDxmvJ+lVLCJ+L8AJwk5xbAaJPGTz6WcvBUjAVFIPjkjk/jtV0IQS69nIGDwVkLY8nxj3MeSPSH&#10;ce0wLwCMtSiUPAIo9n1PReWw9ucgRkeLzIGTXwSpajhUVZUcqeJxBEhoRAiZYk7XtmjbFoUH6lmd&#10;XJmULNBqja5riJjBGF6+fIXdbocXL17gxUcfot03gexBBHttSGDi1auXuLu7w3q1wh/89A9x8R/X&#10;WCyXuN/c4+nTaygpcH/3Fp9/+RUuL64guMd6ucTf/e3fYHN3i9ViBh8EEqKj5AHAFCSWwlVwoPQO&#10;TCgiqAoRxCICychZiEiMZMM6fOhw6JNT0GOE5jifxk5NeUy13iWQOa0HDNZZSKVgnUOvNbSxaLse&#10;vdZJwMVaE4hkeS6bAQjpxBMIHsmNnUZ5EgdhDIVS6Pv+wElPRmB0dm25c2n40gEkjENn5vya8xB+&#10;AE72h4ShOAcEH1w/BRcoywqeE3mNwUOKAowJFIVEq3vMljNwKbCYz9H3Bj/65BN4MGweNqikwrPr&#10;K+ze3uPl99/CGRIYMMYkgGZcd0g7gx0JVT2ep1OuZcMYYex4X3GKoDJFtJZSwltPwkFZjpJGovdR&#10;eWBw1Q33wntP4kfOThK58/FJ65o7ApLTDwJJ7fQeKMZsEYiJAA5y1PG4ibc8gsSjZ2x0c8zfk5/z&#10;mF8pkzYAACAASURBVBA7tfcCpx/nbFCEQHJphJ3er+XHHYP843tjDnTchjzokMQUHAF9dNTkEIGc&#10;0VsHKSWUKvDw8ADd9bi4WENIoG1bvH17D+899k2LP/rj/wVgwBdffg6lClRVDcaAxWIBxhh93npc&#10;XFzg4uICN69fUg7aG1hHMUpxFYTFAHge8huBsqwhxB6Mi5QPORsFJzpcXF7g8uIiI0oEB3WegmG6&#10;S0cg+Il7P/77qf3yQe8eiB/5NEby3Di2sdN3+n/GIDhD1xH4mwtBe4Ys15BhbzF2BM5z5rRnmciF&#10;81g3Hpvj68m/47F6wTj3Ha8bUyDvQ9dpf+B+Gn/GYPvcdfa3aWMweU4InSKdn4p/YyLe2JXzFJF1&#10;ajydFlDAb32N6XyD690p8v3UvjMZImd5Or1+LPJwtB4+MmceI/U+Ng+H/B1BbMZDwGJWCCy4QFXO&#10;cH15gcViCSlLAA7GeFjQeuZD7YGFOgQAGGfhNZF3vacxVlQlVFnAWXIntVbDGspPXCiA9W0Lq3tI&#10;weFdqE8pAQSRIQUOwUpo42GcRdt10NbABtLefD5HwUooq6EbB1EUJKrjgzNoEEfrtUbb7lGoAoVS&#10;RNjltO+JxPJ4OX27R7PjKOczcG/hjIF1BkoVYI7BuR4eFL+lLCG4ICJmEJsZ9pJp2Unu5Cy6wWd0&#10;4Ogqy3kQL8sIxIPTNgkNxHoQD0R3b116T9d12O/3cMFhlgFQBZGMqqrCarWG9Q5t00PrJotVAlUl&#10;gxDeGtZabDcNvvryG9zdvcXTZ1d4/uIZ/vAPfx8/+tHH+Prrb/Df//lfcPPqNV6/eQOthxwxinoN&#10;gm2HRKpIELKW9s5d1wWC6uDy2LZd2jtRbCcZSxNEzIqqJCG2zlAdyFJ/D+Q5EXI3EnzM40EulpKT&#10;Xcb7SJk5JBO5mR3Fp7yWNI6/jOGA4DP+3rFASD5H87ienyfn/EhgZrz2jGPdmMhvjE7O2fk5xZrL&#10;gYvlKHZEctTBWgciRPtsH5wEOKNokUfIgpFEyA5iNR/I/T5VtgcRiLy+Myb05ecS19L8nk7laVME&#10;+vxeT/XtYUrNUr7NGIO3gDUG4ByMleBcYr9rYbRD31vstjs0zT6RmLXuYa2DUrSXkkoAIGfzm5sb&#10;rFartDZPkeGmcoHx+GYT4/WUGG/+2lhoIG80J0jo7ObVK7x6+RLPnj7F559/TtcRXW05w2w2S2KG&#10;ufBmrFnOZjPMZrP0bEEB0NLBWI/tvsH337/ERx98QPfRWFRVDc45ZrMaxhjs9/sg1NqE2KyAIMrS&#10;G6oRz2azlKvFGoAY7V8Hl242+Thmag0d9+ERURSYJJIjikGOcgdjLUocCpfpUCcXQoGBxpcQIgmX&#10;aUtitJSvCnjv0hoUhfzm8zkWyxXavkfbtGh3O3Rdd0B0TnXSMH8ohg7141PiPRhd42MO8ONc7tQz&#10;ucdy//HrU8T1yf30xDmx7NnJeMyP68BxL7taLDCb15jNZyiLCpzx0FfyINeOgstxL5jHm1ifjYKT&#10;UczhsJ4yCA4aY5JoQ04819qga1t0XQelFK3X2y2tj4xBGxJSZZyDZ3vo6ADf90SeL4oCZV2hqio0&#10;TZOI/LFP4ng0xpDYdKhF5WRyHoRh87ESBTfpuuh5hvf2YJ0Z9/k4Dx6L050aE+P9walnskfHiPWx&#10;kZiUz9fviXVmqj4zfg+fyNHHteu85jIe23nsP7XvmZpf+Z4j9vFUvvG7tvx8xnu6cV6UxJAZCyJ5&#10;I6G2ELdIACwI/YTaCBccRlN90DgPrz2aux3u7ve4ubnFF199g0U9w6KeY72aYT6X+P6H1/jxj3+E&#10;58+fYVbPKMeXHMu6wGpW4uPnV+BcgHFBK1gUEgoVp922wauXN/j7f/gH/MPP/hlff/0t9m2DoiyS&#10;oFMuxJALEo8xA6lmbA02my2WyxXqusaHH36Iu7sSm+0Gzvqj/DF/tjcVsx6Lh0IIMO6D8C8JjL1+&#10;/RpFXaKqyvB8ZYbFYkn7MaPRNE0So4m5eRQnoLWbwzmLX/zil/ijP/opPvvJ75EwL6N9SFTqjy7w&#10;R0Ry5wEx1NGctWCh7usn9u6n6h1TzwxPjf+DuZLXPx8Ry8u/K97P8XPOqVphrPEKzmBC7hz3DX5i&#10;nfpdaw/ndm7ndm7ndm7ndm7ndm7ndm7ndm7/f21nAvy5ndu5ndu5ndu5ndu5ndu5ndvv2E6BjE89&#10;TH0fle5Tbu+PPegcnBl/u/OO5CXrBvc7cvT0kFKgKkso4cBBjseOOXBZEPCQDUCRCBIlcpUgR3Vw&#10;zGczVGWJrmvgbY++baDbPbzV6Poer29voXsC4JRlhaoqIQWCg66HkAW4UGBcwXoi74JLGOex45yc&#10;KQLQWBuDXbMnUqcQuL66wqwqUUpJVo2cHFWtJ+dzYxwRv6yFNhZKleQcxIKLJDQ4A6z36E2P/X6P&#10;XpNrh/MexltwQSRCyQVM32O/28EzBq4k5ssLPLli8MsFynKO1XwG3WssVivs9x12uy2ctaiqAuvF&#10;GqY2uLt/QNv1BySDqGqQixxQP3hUZYE//dM/wf/411+g3e5Q1xWUUigDgbzrDfVRAMhJyRLZiDN2&#10;4C7mAsgwdyCaGmM+I6Qdss0G0ISUChGw5X0FzoDlYgHvgevLa7Rti9e3b7DZ7TGfz7FcLnB1fYmq&#10;roOLMrnBGWNQVyXq2QfQRkMbB91pbDYb9MFtwDcBfNU16NsODw8P6Psukb5VAJXkBBNgANqVZRkA&#10;fHYY04HIR4BSBaN1Qi/l8ziCgiIwNhKlcxIsY+RSYRlL8yQRfQOBMrlNgxzGte3TXDbGYLPZQEiZ&#10;QFBCCFir02t1PYcxAwk3EnLj+eaO5Jyz5CCXznkCLB2BF4fgVRwAn+L8j+Adul4CiRtjwMDw+uZN&#10;ICc4gA/vzUGiY/LuFCmICQEfyLVsGHIHIKIxICsHAeaEozHp+5RTVf47RmRkF8CE3vtE7uITTk/R&#10;KWrqXCL5dyCUUlydz+cJVKqUSr83TYO//du/RV3X+ODFC3zyySdYrldYVyVMr2G0gRBlAPUzCFGl&#10;/o7uVnT+Ayk5v+f5vcz/XlUEkIQn92FZSBhnYa0BwNM8iE5jcZyZ4Ogex1GhJKz14HZwMor3rigK&#10;SMWC+1RwcbcWzhJBV2Su7MkVLBAiab0gB8YoaFEFQoMPJPwcMJ0Ds3OQ5YFDWQ6Cd+6IXBDHcP7+&#10;MQgzJ7MNg3sgx0QiCxutzbmoRv53zjmqqjogXUfga1yHc7Bi9uHkEhTn/SBscOg6MwYmx+ukz4iD&#10;uQ4cE/VzslsOxovkqOiYPJXvaK3RB1A2XU+Btm0hiwJ1XQ+xwndwjKEqK9TPnkNKjm+/+Q6L5QrW&#10;kUuUCGtlXVeYz2Zoug5N26JtGxSFwna3xc9+/vcogvCJEBJVVSanJc442v0OL55d4eUP3+Gbz78A&#10;9x6ScyghAyBeHV1D7D8pJbquS/EsOrggi1lRxOCUGxMb9dF4DZu6Z6ecaUiYYABCg3E4D3S9QdMa&#10;9KYPeZEhQY9wzvOigPMc1hjwYC5FpOVjsvBYSCT+G931ouBHJL5MkS1JXCQ794ljehwDDQ8J1izL&#10;Pw6Bx2O35fz7vfdYrVawIOEQ7wAoEgGQZYECJcBIOGm1eoL5bI4nl5e4eXODv/qvf4nr9RK/99mn&#10;MF0H22vA2uAqb5MrPeMAZ+IIZH+Qx4/WwSNHwPg3/7hj/Kn9yQG4nzOQ12bW52zI70457BEY1T0K&#10;oh1czY5zyFOk81N7pmH9DMJQE3utQ1ArMrA2DkQixn01dsHOAfVjQLoDAlCXJXdF74JbFaadn/K8&#10;I4/lY7DxlENXfC26+iXBECHAwAGQMI21FswjOIZ6LBZzcMbQtS0KpaCNRtP2uLl5hb7voVQBD4/r&#10;yyv848/+ATc3N3iyvkDbtVAhB5dSQXCFFy9e4LPPfh83N69Q17PkfEn7PQZrNbwRaJsWq+USy8UC&#10;dV1DCQklC9Tz2eAw2HXgXKLre6wXC/CQ4+qux37XQCqO+aJG7pD6rnEyJs1MxcfH9uYTO+SQi7HJ&#10;MXZ0jOCIG2MTEZQ5WCK5sZOEgTGp/jGQ+lRdYOwIPxV/pwgFp65nPC4fExbIc8Sx43F+/NPiDu+u&#10;U5ya36fqIqfqLPn1T7nevy8BfLxeTMW9KeGLUa8HIieSkAxwuq5zUvjBs+EYntY8Bnbgivw+Y+EU&#10;aeCxuHz4XiJoMc4gmIB1BhIeC6mwrhTmyuPJcoblckaCOp7BgcN6DWMtLIiwKqQgt3RjSFCrJwGr&#10;si4Bz0jMStLxe92D9xbMM0hwWGNDfceh61r01oIJDi4KSF+hcA4+iOBIJYJgnwNzDEAFrzt0bQfv&#10;PJRlEJ4D2sDYDr7ZhzlM42U+X6KqShSFhO6IQCxgwA1dA4LboREM0jHwqkAhJRQHFDSkoG0AFw6c&#10;WXAuIRiDdZSn79sGyg37qei4DU/Ck4yHtcZZcgsUDN6ztGy74AQfBWZICDCMV87B2LBHcCA3eOZJ&#10;xIMzkOu9C3s9xWGNTu6O1hpEfRImBOr5DGBEUjcPW+z3e2we9tDagkuG+aKGxxKzqsaTyzW6rkPb&#10;tthsdrD2O6zXS1xfXuP3P/0Uz6+usH14i5cvv8e//vpzfPPtd3h4uwHjApxLEuoB9a0IRBrGAMkZ&#10;LCOCfqwr5HOqrGuAAdoaqFKBcQbTGQjNgZ7GrRZ0fG8chFTQzCaiS9y7OEdCAkdk57CR4zh01s7z&#10;9rHAU3Ra996FmmK8RyyV10iwgcQfeBBzmBLW8T6SI2NNJAQXR8I83lPOFAmznDOKHQiimM4P5bwY&#10;Wpw/iN9930NKEQp9PlyyT3GIYtExudo7ECnMU/01fopqZVSTjGIOjAkIzoI4hCVSmeeAGMjiaT8J&#10;G1xPQ9wbE+fi5jpJ24R75Xwi0XkqhA7HjOTWcYzzHpILWtNPkI6m1u+cOH+8Tgw7//h7Wgs8uXRr&#10;3UNJgbJg8LZDF2owJPBhwMEhCgmAhfwDYc9jIQSHdxzOGrx9e4eua7FYzDGfL45IuXle+q5nGeN9&#10;y5jcP+6PQ9FAfuCqHYVoI/mt7Xt8++23KKqK5qhzKMqKnMadQTUjUp01lkRoY22C81TjMaHWVtc1&#10;9Q2nGntdlthuH/B2v8Xzp09J9AOAqhW8ddhttuTGXZSoZ3NoQ3l233fYPDzAWAchPX2O0XgAHIQU&#10;4FzAWZvcmvf7PQkgmh4A7QF/G9GAoxwmbMkE4+mZgA+TxrMoxxHGsvPodB9qYnyoSTmHsiA3dx5F&#10;ITIBV601upYc4j0f9tPOGBKoERI+9K1SCmUxw2pWoV3MqOYLht2+xW63I5duQ6KnLNWAAK0NfKgr&#10;+1FOEvdmU/vXw9wFk6KN70N0H/ftFMF5LHI0mQ9mgnBjMjJnLNRZSIjYWgcW4qV1BovFAov5Ak+e&#10;PIGS5OpOggEe1lt0mu6PceTCzgCKPZ6nCy/LEgBDUVYoC4WyLFMOboyG1h2KooQQVItv2ibKf0B3&#10;JonlSCEB52F6DW16dL0OopMdPDwWiyWWiyWqIDohhAjiP/RcrEgCJgzb7Q5SlVBKgiGIlQZBZgQn&#10;6JigxJqlhSUBB06i02FbD+MstDVU9xUlBKc1iAj1Tdh3D89r4ho1dlEf7xvpTxxKlWEPEF3EHbQ2&#10;SXjNOQfBOASj/fWwX2CUK4U1J9Yh0hiKIlZpRvqDek3+HO9wrLLJmkA86fGzg7w2eDCWw4Lr0jHi&#10;NcfzZdPfkdUop/L+nKR9kvw/sWY8Vo+cqseRuCnFBmvMsGaHz9nUR450CPmhgDIYh9YWzpEIHUDP&#10;BHptwMzwnEkyAc5EEFWwcM5it23R7Fq8xi2tuZXEcvE9vvn+Bh988ByLxQzzeY2ikGDeY7mY44MX&#10;H0JKhUIpFGVJ+VEYk4Uqcbla4MNnl/jJxy/w8QfP8Tf/99/hX3/xK+zbHoJz9JrGq1IKWmsixQsB&#10;D0bCnJxDxzwSAA+xumv3+PqrL3B3+xqr1Qp1XaHrGljmIWQJwCehaxKG8qmvpvKTU/UG6ngeRLct&#10;PAxe371BMavx7Nk1uAB030O3HbQ2aNsuxaco0BznJeWcDgwO1mg0XYe/+/uf4eryOVarJ5QfMJEE&#10;3KOoC+AoRsJTndKHfZJzJBIe9jfOu3fuV4+umWW5cgwQMe8e10SH2RD2ACG3zeo7lHLytLf3PtZY&#10;eaqZ5/lSvi8Y6ih0zdbiQGwiS2KP6lJn9/dzO7dzO7dzO7dzO7dzO7dzO7dzO7ehnQnw53Zu53Zu&#10;53Zu53Zu53Zu53Zuv2N7l7McgCNg+GMAgncRYk4BldP76WnwEVFFZATR4wfcCCA0In0RsAAoiyIo&#10;j5NSvTdEYhWcCOUEZjMIiP8EHolOIQwMZVlAMob9dgvnepiuBXMOnAmASXgmsW338M6j0oZcyz1d&#10;g5IcShGZWsoSjCsY54gE7RwR4j0BcZwxAGeYzWqoQgXyhUAhFQRhVsA5EdOjddpu34JxoKxLFGWF&#10;QpVomw7OkZsw5xwCgOcSTADlTBEg2lh4a9F1BvvtBt4/EDHZA6Yn52ZVVejtPTwTMNZgPl9CFSUU&#10;Ayopsbieo2k79J3G9mEDuSIw33q5AmNbNG0LY01yPIjgVQcfiH1ExOOM4Sc/+gSzssT9/T1012A2&#10;m0MwBmcd+p4A5iw5voZ7HYG1GB7ICymARFTkRw4oR2MvAMHi34238J5AKCaAkxg8VEFuxQjky7bp&#10;sFwusVqv8PL1DRhTePbsGtdPL9Ebg912n9w9m7ZJjthN10Ibh7bp0AeCXnSx7vo+gA0JkCCkIGpQ&#10;Oj82SS6KjoUEKAvOPc6BBxC79+R64L07cICKgJ2cxBf7JSdZAWzStSe5XXqdCPREUtZwzqe/WWtx&#10;eXUJLgRu7+7gjU0Ewujmst/v8erVS3KtF+TMlhwD/EBqPnYFHJNeQjCATy7BAzGfXptyLMnJvzkg&#10;QymFrm1hnab44wAhacwyTo4yOSlsDGDOj3ngghAAJd57uEx8YCqmjmPkGOwjRuIIp+Jyfn5SCnAp&#10;yVGko9hYVdVBn8WxFD83djkBjknX9DciMUcHn91ul8ZaXdeJsNw0Db746it88eWX+Oz3P8NPfvJj&#10;VEUZQJfkBsYYh1JFIiTH/jPBCTv+nvcrxYdDIrwQAkJKAhg5QAQiJ3ccxpngtuIPyNSMMeie7i8D&#10;ggBAEKxwRCCM35O7EZWFhBAVOcolgr4nRz7nD9zHvSO3F4TzUSqSwh3adnBS77ouCRXEex0dhyJA&#10;jAdRE6f1wbWPCbY5SDcXOojHGju35kTzeA4+kN/z14028GAHzvSxP6PjL7m1swM3xHeR06y18AgA&#10;fB9d23lyn8nnw2mXGBJHoesQh060Lrh0O0+kGEbEFDAC4DH4xOviAKRSKKsyi4E2i5/kVqkUSyIe&#10;EfTKhMDV1RWKghyNb9/cY7leY7GcQxUSv/n1L3H39gEL69B2BuDAYjZDocrgUMVRlSW4lCjrCm3T&#10;4O72Fp98/CN0fY/dbkcE7bBWSEmuaOvVEt70+Pk//B0k95BVibJUg9sp2BGAjcbUAMTNBRH6XifS&#10;ew7WPZnrBaD1mDhAr+NAhGgca/KWBFe0CWBrhqZtsXnYouk6clrkHFKS0JDpesBbKKmw2e1QFApK&#10;lRlYkJ0kI44FZuK15qIMuWhJHnOGYx27Th6uPThwac5jPA/ks8P1bgrwjpDrkeCCEhKMS8xmMzgw&#10;bPY7sOAIX81ncACqWsF4B68tmLTo2w63N6/BAKzmCzT7Pe5ev8Zu84B2t095oQvORbnj96n+O5Xj&#10;xzGQ1mIMfZCPo1PiEgduggf3iB8emydaU4rtU3uNvO+HY/oDJ+Phs9Mkj1OOZOlfTLhunyCdDsfm&#10;g7stY4lgA5x28D5FCE1CKxnIXkrK6cmBbtqpNScUjcWCYi4TXfbi+JtyNI+fiUDiuF7FdciaQcCK&#10;vmvIwaSUlH9Zi8XFJYwlh76u6wIJCnj+4hpa9/j1r3+N1WoFYzWMldA7ja7rg5gYxx98+mkYuwyF&#10;KlAW5YFDnzEGWjBsNhbr1RzyYoXFYo6LixU22wfUdYW+69E1bRhzFgweXbPD9999h5vvv8Obm1vM&#10;qwU++ugDLBZzMB7IIxP77nc51uX34VAYA5PzbAio+RDzJ13Qj1zHAXD4o32/FLTHYmwAVI/X2bFT&#10;+xjUfEx0nHYozMfXu0gH43iR5xPv4046Pscpgl+eg5wS43jfdsrV89S1jcdAHmfieJ2KBe9b73lX&#10;7Wcqdh98Jq3f08ID48+fGrODOyzLYpY9en++Zx0TFt/XQe4UETKtr4wIONFNXAqOWVVgXgnMpMd8&#10;XkMKEi1kDjDOwZjgOCtEIhRa59D3QXDQaDyvFyiqGlIIKMFIVMZbSOZgvYVkHlJyWJDomtcWEhYG&#10;BnAkWGJ6QHsHBgEpC/g9kRWlpFzMWAPvKGet6grz2RxSSjSbTRBNatH1mtZxAPP6La4uLjCfz7Co&#10;K1jdwzsHOAsfBB0VA+aFhJjVKJRCWRRgggECwSFSwIPDhzXKA2CFRG88GHfwjBwVaehQvUbxQIiH&#10;JXEx52E8CRZFQTDnXdTvGFwgwQa3cY5sjyNJUNF4WOuhovAW82COCKqM+M7wzoLBQYqhJtB1Ld6+&#10;vcf102vMZjMSHFQlCjXDw8MGm+1b/PDyLZr9DtdXV1T3Wa1wfV2mtezVy3vc3W7w0YcfQEqB+XKG&#10;P7z8fXz4k4/xzTff4ssvv8Wvfvk57u83sBYoywJVVaS4472Dh8V8PgMXCk3TJME5ISTteRjVJRtj&#10;0GudYrsLAgICJOjVti25VIa9GM/ichSNG4tocEH3ECHHG9d78n3eeD7S+UfRvGzdF0FQJxA+45rE&#10;M6HFI9Es7g8IY8lNdbSvHIv70Po1ro/wo/WE9ukejONwDwgk4bl8PzfEf4eiKNO+lYXapO51yKGQ&#10;cjQfnDyjoM94z3AQh1h0NhYHtaxcvHF8ngNJ0MNnQiHpvLwLNW4+CIVG0rufXlMO8/LjNXosiDdV&#10;D8yJkGMxORKSBGazGtx73N+9SWRrxhi5p3Iay8yzqE9A5Fcp0QUCGsVaG4hwh3uisSv3qbh/Kq84&#10;RZwcE47jteciUyxTAbTW4O39LW7frCAFR9vs0YAF8ixDUVS4u7tLc9RYGi/OUm1ls9lgu91itVoF&#10;ASKLsqwwmzGs1ytYp/Fvv/g3XD55AiEEur5HIQt4QcIls9kMTFJM7PsW+/2eXG7rOpBxRUZA5eCM&#10;6oBcCNhQ57FBGKrrWoiY+7FB6OZdrs8n3dF9YtVl7u8szINBfIkEjd2Bo3AUxxI8xKoggCJGhNZY&#10;K8zPMR7joFZkDBwjZ/dCkbu790BdKSi5wtXFBZhg2G632O120JpEKa0JAsIuMQcPSO/HNY5D8u8g&#10;MDktAjjea41fnxQZzMZmPpdP1ZHzwpj1Lokw8KzmCxZE0jzVkhhjEJLhanGBTz75EcqigNFBaDDU&#10;saMgAwDo6PzLBWTmju6My0Qmg9zRUc0guqcj1JE9nAs1CE/EbiKbDvXPruvQ9S0YFyjKEovlEkVR&#10;oK5nkELCh3pt07XQ2qAoSiilEpHdmMwNnnE476DbluqGjMPBHQhgdE0LKQSYoPoskzLkxHQP+74P&#10;dfUa1uhUC4z711gDYeFaorhrFP6NYnHjOGytO4jHg6O5AGMmkOFtev5CcWaX/v5ofny0R/CP7zez&#10;tYTOSzy6H8zX+1Pxdvh+n9beQRzYQwiZjh3X1wOR4ffYC00Jnz62XjwmxnhUL3HuqDY9JXA89Szb&#10;WhvErJCESBgb5mTuhM6HZAtSiiD4R/PQWQttDPpti7cPO/zw6jXWv1ni6bNrXFysMatrLOYVVssF&#10;eu1RVSSmoCTHbFZDFiTWS8IRFaqywtPrJ/i//s//Ay8+eIaf//y/42///h9x8+YebUuiI7onoRvH&#10;QeIJDJCSFCEY87COcgAZhK/p/hnc3d1hs9lQvVoqcg4XJFLUdX14jhJCbSZo+djeevpeBiFno7Hd&#10;bnDzwytcPlnDK4Vm39H+wdDeIt6vGNeHuhXFH6UkAI/9focvv/oK//arX+LP/+w/gTMGeswT8hPG&#10;k7BaUOXHMLRZEM+hNWzqnN9HUDAKJMU5cygu916z/SD3jH0du3N4vulSPpmP+ak57hDEbUKfnxIp&#10;eKwmcm7ndm7ndm7ndm7ndm7ndm7ndm7n9u+5ib/4i7/4i3M3nNu5ndu5ndu5ndu5ndu5ndu5/fbt&#10;b/7bX773e98HXPCYe9n49xwQkB6IsuljseAAMkWYc9nDX6LUOJRS4GJRo1QcSjDIoN7uHT2IBqO/&#10;Me/APBE6BSPgFWMcUnCURQEOD6M7bDb3MCaQFqWEVEVwAANabVHP57i8vEJZkishlzyoyNcQsiC3&#10;UufhPAEvpCrgGIcXRGi3zqBtGnR9D844yrKAEgJKcMyqCovZDFVVQhUEjLGeSO53D/fQpsd2twUE&#10;J/C1teSEziWEVOBSAYyjqGaoZguIogS4AIQkUruUEFyiLCoU9QxlIKpGPrHRGlZ36JsGRvdo9g0K&#10;JTGf1SjKIrhp+WR/UdY1gXIioCsCrThLrhUI4FgOAgUyxvH2/h7b7Rb7/Q661+i1hnUOUoqk4E9g&#10;BJvIQbkzpVKKXE+DM08+ZsegnAQiyf8GlkB4NEYdPAIQT4pEoGGBUCQLcgQx2qAoFYqywHwxw27f&#10;4Pb1LW7fvMFms8H9/T222x36jkDxb9/eo9lu0TYN+iAUYHQP58j1SEoJAQRXXx7AeW4S9OYz13oh&#10;BOq6pp/ZjOZG5uo5JU6Rg4COiBZAApvmLhcAAkCNgDmDMzs/APxyzsE4w+rJE8zncwJjRkJoAFUO&#10;DgGBaGhMcmkPUYDGCudHJKDopMECkHhwXX9MJzEnGfJJIEZ06YkkNDBAFSqNgwjMj4IMsQ8iaG3s&#10;5hlfH47tj9ylxjEv/uRE1AjEGcfAMdjzFHGFQIwSQkm6ptBP69UawCEJPgf/jPs9EtjiOSSnE6Ei&#10;lAAAIABJREFUJQdoo1EUKpGfjbVhHIkBPNh1aYyUVYWbN6/x1Vdf4u72FpwxrNZrqLKAseSi2Pdd&#10;GP8ukd8ZQ3KfGAP7EnA+uxfOk2CDEJxcgxij+SUFGNiBK7u1NrlJ0ZwUsNYcjHGX3Y/YvwMRHgmY&#10;V5YKSskAvjJw9tDlw1mX8EcRBJn3f3Se14HYTi71JYRQABj2+yYQu4vgKGLT2Mz7xtnRvGTHghrj&#10;sTcFeD8VRxljKIoCZVnCxn7A4ByUu4WUZZlI9daSOIjIiBHj5rwFgmsaEcpbNE2b1pMx+TgHVyaw&#10;MWdZfBvmCR9dk+AiObR55+AsObTEa63rGlwMxIoYR4QQKIuK4ksmwCGEgpIEfu/7Hk9CLPQALq+u&#10;MJ/N8OrVD/jZz/8RH3/yEZ4/f47VahXcZggsLsTgNvbq9Q2dtxBQUuGzzz4LrlmGwLRCEBlcSCzm&#10;MzxZr/D//PM/YnN3CykYqpCfDA6Cxw54cd7nrrdRZCKGgVOOxTkpnvqT3N7yODL88EcdYHLSS7yf&#10;2hoSyDAW290eba/BBQHYuaQ5YayBNiTIwKUEwCE4/UghKHZgmvA7rIW0Nsb5l7th5nFvas74TFiH&#10;TwC807qTjd1IehkTjuJrU2DdgbxJMU0KEdxrXSAJBACxJEcm4xy0tbDeo65nmNczVLKCbntIIXCx&#10;XmE2q3Dzw/f44fvvKJ+LTn0xtw5zIYLPeQKsHgrKTI2NfB1EiMlCiOREd2qv8T7A5tjnkU4dnewE&#10;BgKdYDy5imLi+JyTCyBGJLHB+Sw/t4EsPwBQR+cff3BMJmI47c6cz5/HhGzi8aZymSnC2gFINROw&#10;SK9jIOyPc8FTY28qdxmfe4qtQqS42Pc92l6jabvUH7Q+DHOlLklI5urqGrPZHN57PLx9i65rybWs&#10;KPH02TN8/933aALxz4Pch9u2xX6/Q993KMsKQkp0XQel6HORjBDHc9O0cVsIKQQW8zmerNa4eXWD&#10;u7s7cEFrcNu06bra/R5ts8N2c4+vv/kK2+0O10+f44MPP0RdF5QHWJs5ZB/3Xx53Ts2bx8hGeRzi&#10;waWL1t7TsXUs2JT+zigHeXN7G+ZTGA9hvWOjWBbnfj7+xt+Xv2cqBj4GXH8fYvZ4fOcCTlPOl+PY&#10;+tj8GgtZee/xJ3/2v/529ZW//qv3i12PtDy/GYshPObSfsrN9tS++F3zO/99fMrvK+gwtR6Mv2t8&#10;PaeOPSaGPvb+d70eQzqRkYi0XUuOF0+WWJYCs1JiuZhTHmfI2dk6EptzjsQwBkEqymm7TkNVM8wX&#10;K1xeXlANyhpY08P0LXS3h9UdlOBgzsBZDeYsuWA7DXgLziIRyGC338PoQKLqGzRdg7bt0PY9jDXo&#10;jYG2BlwKlEWB3W6L/W6Ph4cH7JsWcaPRa42ubaD7DvAOAkAhJK2V3gOeRLsYHEQQ9SqLAjy4wArG&#10;IELuLDlDwTm4d/BWgwVhMh4EG6kOhZRzcs5RVRUJS0p1IIJFhDifiNMx3jDO0j6CaoRscNHkAv/z&#10;F7/E3d0DOOMoJOUigkswJiGEJME3wWDtQBzXWqPv+0DOZajrGkVZJodYKRVm8xlUIbHZPmC72QQx&#10;Frq++Xwe3O0VpKzQ9RY//PADvvrmK3z1zRdouxaLRY1PPvkIn/7kU3zyySdQQqLverRtAx7WQhEI&#10;m4xxCKkglYSSEmVJwldSCnKm7PuD/BBBFKwKwodjsT8PDxPE1+BxlCOkdSDrz5A4Hc2/qfier/Ek&#10;SDVay0I/0trHshyRH9R3pgidYaVJ76fc6xQxlC4x7qt9IEqeIoH2fX/wXVJIiFCriPkf1Wk9GHgm&#10;GicPyK1x/xpfj6TGseNlvj4e1nGCwOZo7/CunPCgRgUQ4X1cQ/c+ozVleQT8UX8/Rk46rIf5yfrV&#10;KafcQ7ECg9VqgYuLJ+CCYbt9QNO26DsNa0F1akEO5Na61G+UqxWpv5fLZerPVOvPBPr8KafhR/YX&#10;p3LbqZ9pEc4hn445bt92eHh4i+dPnyXyK+eSHN2lRNM0we2eBOUAIjwWRQElCyyXK3z88SeJCEzu&#10;5wy9pnrY/f09pOBYzOfotQYXnOoVoT5RVmUg6cV+JCLwfD4LtReBoihRFBWkKMJ4cVCZYGHXdSEG&#10;B5FVqYIrrD/qt8fyy8OcwU8KJ3hEcvOICO7pnIZ+pv+QSPIgBhHvu7U2rTHH+3l+dH5JFDKsdySS&#10;p1BVJa6ur7BYLrBYLLBczLFaLTGb1YEsyg7yH5uJUHrv4Z0Dy/buY3L7mLA+lcOd6ruxENJ4/xnj&#10;/7hekEQEMvIw9RdSHcKB6tzL1RLLxQJlITGra8xmM6zXazx//gzzWU2iLF2f1lDnHIkdh7kpsn+H&#10;GgqCw3KbxG+9B4kxu+Gc4zMAsPBaInkP9aUiiPbmIp9RQLSqatRVjfVqTbHDOcBTrdc5R8IbLFvP&#10;wngHkOr3cT7Tukn1/lgXTGLJocYZa8D0vMwHJ3YSP62qCnVVodnvQw2b6oJRFJbWd5lI/H3fp7/l&#10;9fv8Oc04Zse4Z4yh50ZB7CGun9vtFvu2Pdr7RFG/uAa9SwxrKp7m+boQMgnqTT3nPSW8dUpUPeYI&#10;42cZURxwSvBkSuhsKl95bN9zqqbxrn3pWOTtwOU+nm8Yfzh4xngs+pjHrly4Nhf3yOe4tY6eXToP&#10;bRyi+7cQEmVVwXuGzWaHu9t7fPvNt9jtGsznCzx7+iwIpfTQpkfb7bHdbaC1CYJRDtZqeOfABUNZ&#10;SlxeXuCjDz/EZ7/3KS6ePCFRKeZDzqrgvYWxGkVBRHejNRDc7iMxnsZtkT2nY2HeUG031m6cs0kE&#10;IM7/x+75Y+N2EFni1E9tj3k9w9PrpzDOwXnABea3teZAMNIYk4TC83VESkniKEbj8uqKng1wDsEZ&#10;CegzgEue7S1JXJ32DDI9G4oiu6fm16ME+Pg+P+TN7ODpC37n+srhfHJH+f94TxBj2W63CbU1np4D&#10;jp/RjOtdcZz/hz/5szMo59zO7dzO7dzO7dzO7dzO7dzO7dz+3bczAf7czu3czu3czu3czu3czu3c&#10;zu13bH/93/7y5AP9U6DhSbLH6LVTxNL8/6c+l5NMDh7EehyjrgGAAfTIH8mpl8FhOavwZDkHvIGS&#10;DAzklMSlhOAiWkLBGQ3AgpOXFUxwEyJiJGB0i/3uAV23B+fkAF1WCp4DjnkY51BWc8znCxRlAakk&#10;GCPQWF3OUBQVPVy3ns6TMQglIMsSTBZgQkGoghT8mUfbdnCWHjaTi5AJbsj0YFsbC60NHrYb3N7e&#10;4/WbN3hzf483t/coigpFWUKWBVRZgQf3DSkVhCzQa4tOG3SGiFBIxCmFWVmhrmtUdY15XcPqHnA+&#10;AJ09JDxYAHe9vbtD32s8PDwAnKEsC8A7GKvhmYd15IRblCWKgvqk6zpyFAEDZyKBGlggac1mc3z4&#10;4YeY1TW0IZDfLjhhOe/AJZH8bCCfunCfIpArgkRcelB/TFKcIk7YAxdflhw3CWjhiWQZHaTDMFQF&#10;gbedt1AFERydc9C6Q9d3+Obrb/Dyhxs0TYvtdoe7+3sYo7HdbvHm9WvstxvoroMzBkVwEzBWwztP&#10;/SU4oocpXRc5SCdyy8htKXcxnM/nUEURwM9IYKgBPH04v3O3itxNIzlNAYkMPkUsyUngOVin63pw&#10;zvGweUDbddjvdthstzC9zgA+OdiCT5B5BufVx4BHsSU3UimJuHpEsvEBNM9PgD/Y6N/oU3vsOgsM&#10;4LMIOovE3uhKG0HqOchRKZXeNwYz5U5FJrgwxfMdSOaHoMmxm1ruZDkFXCZBCgJZRddA5zyMNliv&#10;1wdky9ypJQIoBzLQIdAyAtPAGFRVwTqPtuvhghNGHEjWWhhPLonRqdc5D91pbDdbfPHlV9jt9nT/&#10;hIDgnIDBhULbddCaQIIqgP0iqHNMHh33RbxPBC4MTm1sIOZH97d4vYPD3ODGywN4igwK/RGILidK&#10;0b2zCaRpzOCUG3/CAEtg3khyj+MKQBBRKdN9p3Fh0zHinLbWwhobnFeIQJELJhhjj2LhY0TVMWhp&#10;7AoXvz8eI4LVnaM+iM5ckUAcZ2D8XNd16fjxumOf5I6rPjjaIYstbdencRr7YEwEza/NBdA0nTuB&#10;l7uuo/MbudAnN+DgxDSfzyElATuVUmCcBWEGeyBWoLWG0QbOO7RdG9yfqnCvJHi4Nuccrq6uUJU1&#10;FssFdN/jr/7qv0IWEk8unpBjE2dwoQ+LooDgAlxwbDYPuHlzGwDuCsZavL55DYBAjLP5AlxIWAcU&#10;qsB6tcTNy+/xL//8M3DuoSSB7B0ICAhO8yDOozy+k7OmPxCSyN0Co8PUFMB7TPYQUTAmAOQG4Oww&#10;psbEltjGQhtxvX7Y7aCNAZcK3rOBzxzIN1IO4hjaaOjeQEiBqiiI3J6JTBznq/7QHXkkBDEmFsf3&#10;HayPnKWcjWHCIT2ID4yJoTmwOZI/pgRV8rU8iiXE2GScRa8NPEMgYBgY67BvGnjOwISEkgUqVaEu&#10;SlxeXOD29g0EY3j79h6/+dUvYIxOLo08OsAFkoYxlnLjHPQ/IkQd5vRDLjMIWoX3htz+1N5gLNKR&#10;iw7kx09xLst7ZHBl4zlRK4p2ZHnOATHs1D7jxL4oAnSnCAt+9JkkdmBtIqXFmDwlBpaP/3G+M+7r&#10;MWl36lg5eJ956hfuifTIwvn4E4D48X7MZwT6sYv2FElqvK52fY+m69MeRWT3wDmH+WyOxXyOZ8+e&#10;4fr6KdqWRE/u7t6g6whcS/Gf4/b2TchDGXQgirZNAxuAy0WpwrqpIaVCVc2IFB+EM6KwCjwDZ4MY&#10;WKkqvHz5CtvdnkhG1sDDoVAldN+jafZgzOHyco2yLHB9/Qw/+fGPcXFxgaKQ5Oo5yifzvpzKH8bx&#10;89TeeWqusAPM82nX0+lc2oMzj77vcHd3iyg6xUU+Dw/vZ4zp43wxn6f5fiK2XDQjj7FjosTU+M6J&#10;nuMxPiYfThISRgT+qe8c73HyOfUf//x/+63qK3/z1391RPDMyUyPudVP1Vry9fKUgNFUzDr1PY+N&#10;jfE8nqzLvMf3TtWIpr43j4O5q+qYuDtVO3ofJ7lTAhL5dGGMiO2l5FjPSry4WKIWQF1KCEkiVtZR&#10;/mTjvoAxSM4H8SRHYmCqrFDPl7i8eAKlBGB6eKvRtTsY3UF3DfquRdvs4cJ+IYo8emcgOEKeEsZ0&#10;cPokkja5B3edRq9NIjLv2wZt10NKAXgPbTRUUaCe1VClQlHTfkIUIhCFbdoPMs6D6MVhHLJGo+ta&#10;7DsSFun7LuSARMh0gdTfdU0gP1CtR0qJej6DCqJxsd7iLDnWCyGxWCwo542OnhPEikMpPByQh1RR&#10;4rsfXuPrL79JeeZ+v4f30RU1kKmcQ6/7QOTgcMYnwZDdbofNwwa67+m+hvVAKYnFYk6CbFJAcAnn&#10;iKQb9yhSKZRVTXmSEPjhhx9we3uPN3d32G13sMZitVrj6dNr/PhHn+CTj1+gKAtstztst9sgeuYg&#10;ZIGiqhLRR4T7HGsgNvU39atSRJAvq5rqVeE92ljab8f8ifEjh9SUq6X7PWxFfVhIWNib+5ir4bSL&#10;cE72BGOQikh8UsgU6+P6TGKKQ71iENZiidQc7xuCszoRBHXaJx6sC6A9etybx3pZvjbkcT6KWEby&#10;Jd1L+ol1rvjdg2G1P9iX5nXFfJ0ZC3bF7xsT8OLaGMVM8xx/7KqZx74Uw2MOPLEGHOwngggWO7G2&#10;nRJeBE4LoIzj7aTISiD5pf0YZ3j27Bkury7BQHv47XYLrS3VifoeVV0F8dKBtB33cLEPpZRpXx7r&#10;OOO9/vvE/MfWtlO5/lg8dEywjuuG9x5SSCghcX19jSfrC2x3O5RFibKqsds3mM3mYIyj6/o0n+u6&#10;SnsXJSXW6zUYY2j7jvbJYU7CO7x9e4/dbofFYkHPBPrBNVqV1G/OWfS9ppp+VaEMtXgVXOClLFAW&#10;4RmBYKhLBSk4tpsH6L6DsyYIgdH56d4k8YgxQXOq7/L8bjx2jsinbHrfTwKwItv7k+CMNSa9hnGu&#10;khGwp3KN+Fok5tHmc9jz0/WFmGs02qaB1j2E4KjrGvP5HHVdY71eYb1eY7kkYjwXJKrinT+og6dr&#10;CnvTQRSCnJppWWfp/VP7AUzsIYZ94eH8zOuh8V8SR2QpBsdjUzwlUdSqqjCbzXB9dYXrq2usVis8&#10;WS2xXC5RVRUW8xkKpbBvdnh7/xbWuuSgHutw4/UlztOhRo1UHyXxGNp7CcEPHM+74CbNw3Fp/FZJ&#10;hFgF4UzvfaqPrtdrVFUFBobFYgEVhCZMiBd9RyJBRVFgNpvRGgDAM5AASsh/6NkS9V09m6MMz9FY&#10;iKvRnTped6y1xhpudCyPYm9NQ2RenpFp472I4yN3fC/L8kBMVWYCECTYYw+eB+SCBjnZNPbldrtF&#10;Ewjwx+vJMH4eI5RP/Xu8dvD03CwXWsj3eu+zx5lynz8UQz58hncq9p/aL0zF/VOfzeue77NnH/cv&#10;TszeXPjjFAF/XEsdn/9h7csGIewg4MgYBKfahgeRzZUqoIoSDBzG+vCsgJNIaHwGYjUJjwch3l5r&#10;9F0HMHoW6kEieVVd4YMXz/GHP/19/Mkf/xE++fHHWF+uABZEf6sqzFMFqRQQau9MSHhG+ZqSIsX4&#10;PH/iJ+MfDmrUUwK+j93P2GQQafCW8v7laolqNg9577GwXN/3KcbkuZ/WtLYaa/Dm7jWUJPFfZ3t4&#10;OEhGNWjCAgxC5oyJ1DelIoErFpLN9xmj/tHaJM9yVpw8xrtqSZP7/VHf5LE+f65kjMFmt03PEKbm&#10;UJ7T5XPZOYc//tM/P4Nyzu3czu3czu3czu3czu3czu3czu3ffZPnLji3czu3czu3czu3czu3czu3&#10;c/vd2ruA0FNguTGgfApc/S7V8lPfz1gGOswdF0+R7j3ItQoEluQACsGxmtdYLmbo929hdA8p6Bic&#10;ieTuQ8chELPRBtZyiKIG4xySAc50aPc7mL4nTKkAuPDwzMJYj64zABiY8NBOA47Az0oqerAtBLhQ&#10;YBwwzAHBzVyWBbyQEN6hKBgkFDCrUFYlinIOa0xwqgBM38HqHvv9Fh4MvTFgXACcY7ttCGxtAW0c&#10;Nrs9Fus1Ss4hBCPSvfPggoAOu7bH7f0DZKGIRCcUiQD0GnVZoKrK4KDloQTDZrMhUDGjfkUEX3qP&#10;t/e3MNbh9u4WdT2DKhSEFJgtlqhmM3jG4RlHVRUEyJACb+/v6WE4cyDAWXhg7yyqQuKDp89wuVrj&#10;p59+ht98/gX+5X/8T3zzww946B8gthxVXaEsSngGeM9hjUskeMYZAdMFSwTZwb0pA+MFpXwgiBIw&#10;JPfcopDBdQRhPAEA9YeHQVGUcE4PRFYpwfjgbElgcIeqKnHxZI3NZovdbouua7Hb7eCMDcR/Ae4j&#10;GE+gaxrAORSFguCA5Byd1vAArCcRgtzxaAzKjKACIqcZKMagew1jNATj0F6H+ckgxCFhLAdTRQBD&#10;mGEJiJw7wI9JJwQIt0nMICeuNm0LISWR3x8eCNQd+osAxzkpJnf+GMQICHzBH40tRDam1+bzJZSS&#10;2O/3iA6th245sR8H8MwhwZCnYwHkCmPM4PDuAXjrAoGRQRVlEuFAcFFjgoMzDmYJwNS1LTgPIL8w&#10;j4CBlKxUkVy+rXXgjBMyz3l4TkBtMCKrAkR0jFiwPBaPAdlTpE3mPXTXE4ksEGB1r/Ff/vN/BoKr&#10;r3eOxELASPQhfIdSCpvNAwAGKQeykRACs1lJboRtC6P79F0cLJHq6KQ4pGCQXMJ5l9xfi6KE4Byq&#10;sPjq62/wxZdf4dmzp3jxwXNcX12BC4Gu6wPBNZDRghCGlAJCikEIIDi6E8mZx+GMqigAANrqALZ2&#10;qCpyh42OsPGeF0UBAsr74D6vkvM75z4R43MX+hw0F13enCNXLt33B6RbOleWAGHxe611geA3OB5F&#10;wOgwHmndSQSUEOOcs4HQ57DfNwmM7eEBb46A+Inkz0lwwydj5DCXPU+CCYkE7GlN8Y4I0FzIRF7s&#10;AjEmAk2jw7h1FFMigVZrjbZtExh7TPIUgsRnXEJyIYCFfSLegB2D98fubzFmKBkc1J1Lrk6zqgrX&#10;E0hyGFxUnPdggkMqRY7SoWOYoL7qm+bAlSmOARPGADmsEejQmBD7PZFR9rs9Pv/N53jx4kPUdY2v&#10;v/ocdw93WD95Ausc2rYhQkeIIZ4xCCUhpIKxNJaEEGjbNpHQN9tNAC52YEKCM4G6rrDf7fDP//RP&#10;4BzBXU4SGDGwIiQngYk4DigGmSMnQSHIVZxiLQGW4/2N61AEUw8OziyReRDjUrinPiyuyQ3SWTit&#10;SaSAsQPhFc4Ygd7DXO+1wb5p0fVE7HLeJbdJnwiPYexgICj3VmO720EKjrIoiLiWjbcxCSXGAiLJ&#10;skD2PQSWx5hLxGEGG78z5KvRpTQSvMck0eTaE5hGPmLx4eGtg+k1nAtiEjRDCSjpAcF48EoNn3U+&#10;uLB5SKUCeZVDigLOc8hSgXkFIRXqsgYYg3EG+77Bb37zK3Dm0VQlvv36S8BZzOo6xZ8I1k3xNZD/&#10;ZFHAOBKniIJRkZjjvUOYWqk/EI7Dg0iBjevMBJFzDAImglMkRg7rOECAdWvdAZkrkd85DyQDfrBG&#10;RgA8cpGcKKwUHO5ZcJTn0f0xXH9OUjoQSCBEc4oXefz2UaAgCJ7wlI5SjE6xb+SeHdfz02Rdn60V&#10;5KDFGAhYDCKvOedDPHXpmpgfnP9YvJ7R/u4xwGu+B8vzyKn8LOaOg4COgQeDEAqccTh4WEfjzBib&#10;yBFcCFR1jb7v0fckLtX1GtYBXU9k9oeHBxpHfYe+1xBKQvcabdtABmJB0zTBaZNhu9nh+ukzXF9f&#10;o6oqvL2/BTzlAvvtDo1pqS+/spjN5lCqwnp9gaqW2Gw24KqAsw5GE3mpLMlxcDFf4OqSHE6F5AnQ&#10;PLF1PVq34r3Oc+ypPfZ4H35EjAPAPEvOhqe+87TrHgvzgsFZB6n4kCt7HHx/jJla6+T8NyZ0j68n&#10;/37K2f3keZ2qQeT1hykX+/i9WuuDWJ7nGLlLcvz8OG+eqk085pj2WBsT58bz5zHnxSkRlnytygWq&#10;3nVuY4Go8XmdIh2cIqtwxo/+fupY+bmO9yXv6q+xENepGtRjIgbj95widUYSnOIcigGzQkIwB8kY&#10;PBzatg1utRzMOQhGpHfOWCBrCmhLRD2paN7M6xqlknB9C+Y0+o7cQK0hJ/D7+3s0uwZKkUNwXdcQ&#10;0THb0zpZlBUcBCyX8J4EjoyzYLsdnO/hPYO2Dt5Z6N6g0z0qVWG9WmIxr1GVdcrrtTVExEMkCDpA&#10;SBgEMrKzcJ7I84JR7cMyT67AuocxDsY6ME4ED6EC2dB7GN2jbXt4xiGKCvV8hUvOcXl1RfWnpsO+&#10;1Yg6M7vtFt7RHuzy4gJKKsplw54mEYhDbuSi6BhnyTUdHvj4w4/h3d/AOYf9fg9jevQ9kSSlFGmf&#10;wRiHtR5SsLDXsoEETp/77rvvcHd/j8VigdlsjqIoUdUVVqsV5rMZfBCmjMT1zWZHhO9CksCBL3Hx&#10;5BrGWOz2W3z//S2+//4Nvv/+Fj/96af46KMX+OkffIqPPv4I/+GPX+LXv/4NfvHLX+H161t0XUu1&#10;IRbIb4yRMGVdY7Vcoul7bLYbNE2TRAed89DahNx8yDuc9wALdbsTYhHOezApUm015SjwKY+KeyPB&#10;JUQmejMVF4Wguio4C+R3ARbGsQt7XcY8GHPI1CaGz0uZBPLieaY9NRgEV4CI841iuBTqQJxqvP5o&#10;TbW6uHcmJ3qeXK4jGXEsHlgUBcqqggmfd84l5+J43VEwL3cgj4QpInHztPbEa4nCh7Tnpv6IAp6R&#10;vOZDjYRna3qsjQ0xlCXiG8tEX/K1Jd/PhIrXUQx/bJ0dk5HHImcATgqBee9C3VnAeYdCSpQ1CQ55&#10;J/HkySXatoezN/CsRad73Ny8wmq5wpMnTwZ36lDbK8uSiFWbDbTWWK/XoV8HJ+tT+cDUWnLqucWp&#10;fCnWe8dr2OE65A/IzlII7Pd7XF8/w3KxggND13XQusPTp1dYr9d4/fo1uq7D1eUlNlsSDiFxVYHN&#10;ZhMENookyCClRKk4OP8JvvvuO3z+xef47CefQsS9CQNkGPe671EoifmMBDL6rkfnSaQzOu8647FY&#10;zCHYCm27wxeffw5tiPguOKdnAynfonmd507jfco4vxiLlZ3KO8OqnDka0x6ABzEWz2i/m/ZCgh+I&#10;L/ow70hUooBzDk3TpHpZ+u7cnT1cIwNgHELN0ME5k2JHURTo+zbVhQESaKiqIuyzYr2vxmq1RNf3&#10;0MEZ3TkHbTS6tqVnCgwopAwivpqcegUA5uAdCR4yRv+mHGk0VqNgYE7wz53d87w8/qTaDvNgsIOj&#10;OBdYLp5gNp+DS6oDqSCW7JwmIT3dk5c0E3CcQXCPuiyT4nSs00cRHcZ4yAtpDyolh/ck2IxQ4417&#10;4nhdkVCeix6VZQkZnlnl8UYphbIo03rlnEt1qCH2+oO6tJQSs9kMTbNH0zQQimpgLqyVZVVBhvsS&#10;1z8ZHJqpru/RWxKMY0IkIVQpSdQ59ifVWR0YK1LMMMagbTsUSkEIjqZpUFUVqqpK8yXWRKMwbvyc&#10;UipdD2MsPBuw4FxO5sO5eGisn1oz1AimRdWmxepO7YHGdYF8/5QT4PO8IJLy+/A8ayxohMmawynh&#10;t8Pf+WjtG39mSsB1ai/zPvuHsYDZqX31++ynDmpHOBZ5RCbmFusCU3s4ZDUkj+GYUkqAA4xLWONg&#10;nYGUItTaFOA5Xt3c4u7uLVbrFV68eIbLyycoCg4pOZbLJYwFemPRSIVt02C52GGxXNKzbaGwXCyw&#10;Xs9wcbnEj3/vI/zv/+U/4fbNPe5u73F/94D9vsXd3R1e3txgv2uwbxrcv32L7W6Ppm1hdY/OkyBE&#10;3Dv1fQ/n3UFeNx538RnlKYGTx9ZxIUQSLuaCasRff/0NZFmiKBWEZODhGZ8L65EsFFSSpalZAAAg&#10;AElEQVRRpFw2z62iKK6xBv/0T/+I1zcvcXWxwicffYgPnn+I1XqN+bymuCE4wGjNkUIdPM+Fx0EN&#10;KF9j3yXSM1VLetee+jF8x7tI8weCP9aCh5gfxUd7Y+gZWbaWx/xp6jjjGse5ndu5ndu5ndu5ndu5&#10;ndu5ndu5ndu5nQnw53Zu53Zu53Zu53Zu53Zu53Zu/5/alLr8lAth/voUoCL+PuV4ln9+/N0HIEaX&#10;Awje7epFwCaXCFqlkigVw7yuUCgC7rAAyLPGQGtDbkuyhJQM4BwuPLR12qBWRE7RXYtXr16Cexec&#10;VRRKpcC4g/N2cCH3HtZpcgbzBqVQKJQCFwWRtJ0Pzuwcfd8FAI0gkDBzkAKBhMOhxAJ1OQ+umBam&#10;79HsdzC6h7EaXaeD+5hA0/XY7nbojYFlgLYO92/fQiqJi/UK87qGZAUEk2BCQltD7vHWAdZiqQoU&#10;ZQE4C8sljLNoux5Gs0DcZFCyTGQO4xikIHLTcr1Cbwyaroc2Gm/v79D2Ldquw3K5wsXlFS6vn2J9&#10;eUVOFx5QYgU4j7dvH8BZcHZiPgBnLDgcvOngdYfr9RoXf/Zn+OiDD/DLLz7HL3/1G9ze3qLdd+ja&#10;DkVZYVbPASlQKAUwk9x3YD0AC+/6A2LqAIQDkYsxAEwJSOmgFBKwLYzO9FoEqDrrMgAXD2TYAVBt&#10;jMHT62v4Jx7GObx9eMDN69e4efUK+12LIrnzEAG51z08PDlaM09jMThaGeshpAIPBJ187o0JFS5z&#10;sreOXIjhCIjpjM3AQGzSRTSCgoHoii2S87xz9mBu5+7szlkwFl0AohOIG0QrHJH6ChlBHy4A547J&#10;CQQ+zJ21MlLxiLiRf45AViI4o6nwOYQ+Q+aUy0EmZYOTyOCEEuPJocus1jo4ObBADuWpD3nmzmKs&#10;g9eGgGfWQQl6n3OAFORgDu+hdU9AvHCuXEhIqdDsd4nYZwy5uXguiORsbCARkoCGC4IPmABZRRDa&#10;OLY75wYnsCA64VxwvwHw5u4Ws9mCgNeBXEmEb3fgslIUZbgH/sBhKI4/YzRk5nvKQ1+T8AULgEoO&#10;qWT6rCzI2csHstVsNoe1Fre3d3j9+jWEEFiv1/j444/x5MkTCC6higJN2wLOwRoPISWEZNBdBw8E&#10;0I1MrkMR+G6tBRccJS/gnU+ujRGAmBPSxqDqHDgfPxOB77kbcu4wFUl9cX6QC61M5Ax6b0FuRcHZ&#10;yrlhzY0g/SlHeyLGqxSPuOBg4Oh7PQDmqxx4xI7cep3PPBUTFsuHmEdiAzFGRNCX5IOTNwMJj+x2&#10;WzAGqEKCcUCbPglGSCXJETcjQkXHo/j/0VUlkSly8GKYj94bdF0D5y0IcO6OCBljd5xxThOiOuAd&#10;AZODO40UchDa4AzeeWhrwMTwN2MtTBBWiMDbeH8ikZRIDxJKFYPIB3Po2gYMgCpIEObm5iU227f4&#10;+c9/hvliQaIOzqKqZ5BcoNMdkZy8gLYWzDoslivMl0v0ukNZlokEz6WEA81vyYD1eolZVeJnf/dP&#10;2D68xbOrNRCcSmNMHcQEbIp38VpyNyMZQMQigY7tgaBGJIvHmAWQ040PQgkAYK0+uC/DWKLvq6qK&#10;rIWCU2cCgIbfPQO0ttDGomkNekN97WMIZO5gbEeCT/wuITngGJq+B9tscHVxiUJKMGcnxVTi2h7X&#10;VYCndWLsfpdIIZwPwN7kZOuTTsMYrBznY9d1JMrAgghFAGhGcD6LYlCZk+PxGkhzX0pJ6wTzYHAQ&#10;/y97b7pkR5KdB36+xXK3zEQmgAJq7e6huIiibKQX5KONjShS1JhpaDMjsjdWVxeqCwUkkMi8Wyy+&#10;zY/j7uERGRdV3frJ62ZlKACJeyM83I+fc+JbuMCiXoLLEpfXNxCqgA4OZdoZdKbDfr+F5xZKSvzw&#10;3e/RHXeUOwayA8tz8wlg0gdCM50pPnqqkXCTseHsELMEXsZ5+uy5e4rzFNeY4Hw4l7I5dS78PjjK&#10;50/TZSJaUxBtWougvR5B9dZHcRn6MyGC+xseO5rbzNGPooobOYYiCNZQbDNwloDKjDNy942g9XDG&#10;OucgwB/VTIm0EISWpsDuKQks7j+PKDhBBPgoQBCJ7ym/Cn8/OJ+O4+cUZD4VQZoTZMqJxV3Xje7J&#10;GBtyZwHjAAcHeAd4BiFIeKbtetQLi8PxmAglbdtCGxdckCWcB/aHQwBRKwjBYHoNE5wYLYikdjwc&#10;wLmAUiVMb4JggsZyscBquYB3VzgeDmjbhtZc49Acj3j3/gmqsqTcwdNa0dZgv9+HnNjTmvQcq+UG&#10;i6pGWRbhBMUI3OyDGFDuNH0KJD8lYueCC3P173RN57HwVK0/ravp30cymQgkKUYiFknU4jEBIgds&#10;D/FyGPn5kv/dVLBmDpw9FVqY3rOU8hFJ4RS5PCcETZ3l59by3Pz/r/ZW4j1NhT2mogGnSClzjmnx&#10;52Os/GNd46Y/kzsbT/OnEYHduo9+F5sQZqfuufF658bHxA1O9ZymZ8jcfH3MWS92mxgAwQDFOUol&#10;UEgOwTx8cC6GH+dHUehLhPzbOg/JOZSqUNU1ykLA6w5dd4QzbXLWBePwTMB6Bu0AWACdBWCwrEow&#10;xiEl9RVUUQFcwXEJYxl6bQEuUJYO1goY4+CthvYOUhSwhs49wQWWhYQKYmVSqkC85eg9R9v10NqA&#10;cwZRFICQsJ7BhhyCVB89tVSkB/cMUnDYXuPQtugOR2jTQ3ASRGPeo297GAuoosK6t0SGNZqE4niB&#10;SikIUcB4IppFt8nVaoW6qojIpns0XTuI7wQRo8zLGrlz6c3NFW6eXuPbb7/FalUCzMNZFwjiQK8l&#10;lCyCQy+C+JIPc6ugTZ/20v39PZqmwcVFj6IosHYXWAmBuqywqGs457DZbLDb7VNd1/cdKlVDCRmE&#10;phTWqw28B3548xrfv36DXve4u7vDl19+jov1Cr/4+Uu8eHGNv/7rv8Cr777HL3/5a3z/+ge0xy6J&#10;7UEMJL51UZBoVeh1dF03iv2x3oz5gRA89VKmMchaCwsPZvnJmmlKPorEoylZPO0DkHgP4yz1oJxz&#10;YJbqcMYZuJLgoR7INnuoN20SBYp5TF5jTYUso8jd1IUyuoQzJqB1G0TifCCfEyEbgoMrCRGF3ULe&#10;r4Nwn3YWyg73KpWE4CKRrWNcIzfeSEZ14UwqwpyM+2XxHBxckTHElNHZ71M/KorARgHB9CzZICDj&#10;J/F6Lu7xMMcMbCZXwDyp7oSgbeobhHN/6nI/9FTDM5UCQkk0TYsPD1uoUNe8fPkptDFgHx5gnCXx&#10;Ls5xsdnAeY+Hh4dRP2C1WqEsS7x+/ToJBo7ExCbXORa1ZI8Eq/Jzdu68yOdhmn/NE+dZErGk+hNo&#10;mxa37+9w/fQ53ry9hdUanFO92zRHKKVwfX2NzWaDd+/ekXBeWdBnh1qTC56ExIqyxLFvcXNzA8Dj&#10;1bevKDfmnHphnONYHMBAgmBVcK+2huZxsViG53akXk0pYZ3F+/fvcff+HRHntU57d5RHhR53nmec&#10;EkzIxa7m8pfHeZZ/dNbTnhlqnXQ2B8KwECw5BiMj/7ZtG4QGyKE3jw0pdwnPfuiX+1QHpTzRGBxD&#10;3MljjBAChZKpxxDjBucci6qEK9Soh5jumQu0XRfEuPpEbrbWwRmXnL6tddC6n80ZWVa7xb8fyPAM&#10;RTGQqAEijNd1jfV6BSEYBGckxqk1DodDEuKIc8fAwLxFd2zCtQNCKlRlBQ8beuESZUl94yhkFfc5&#10;SZkBVeijamPgnUPXtuG66ZnHniljHEJKSDF2Cs/KJoggfMqNIYd3SfFjsVikuWmaBm3bQggGgIjm&#10;cc6qigStq0UNF+KogwcvZOpBxp5ujM207wRkLiYQ0g7bGzir0QEwQdQkusG3vYW1w94gIr+k3htn&#10;SfwzijUURTEiOUfhhfhc27ZF3/ep7qfzjd7NxGc2rafius7rA0zifv7+Zko0njqPz50B03fEU0Gt&#10;PCZrrZPQTS7WNZerD5+L2c+d9t3yWnlaK07PsrmaLJ+PU8Ie8bvyXs9c/ZDXOR8Thfcnel7T+j/2&#10;wNN1hfdpMZaN5oQz6hUzyou01qMeujckgCKVCCJX9F6n63scmg5v374P73YdFssF/tN//t/xH/76&#10;34MxYPtwB9ECh+MR9e6I5YJEug7HPZYhtqhC4uZygZvLFfDzz0hM3jj0vUbTWjgPNG2L93f3eH/3&#10;Aff3D7jfbnF7e4tXr77D27e36Noe3jv02iTRjun6ntakc72BH6vFnY/vYQyYF7i9vcXmcoPrmyvU&#10;okqCv/F9cf7uLBdcIHGLFlJILBcLbO93+Pab3+Ht98DvfvMveHL1BM+efoIXL17i009fYHNxiWqx&#10;AFMivbNUSpFAlZDwGHKpPAf+qeT+j9a2M+fvqX7H6TP6MR4jYTRirybsJW2opnQTEcRczCHfS9OY&#10;cx7ncR7ncR7ncR7ncR7ncR7ncR7n8W99nAnw53Ee53Ee53Ee53Ee53Ee53Ee/4tjDowwVSKfvrSc&#10;gqPnXp7m7m9zY+wCzR+RO+YIbNN/530OZiPnqqosYY0lMJdggawOtL2Ga3ssaoOaFUQKCyRZa1wi&#10;Wxjd4+HhHsx5KCXx+ZefY7Veoml2YIw04gEDwBOxxZEDqJNE1LEO8IIAy8IFgpIqYF0fgAoeUjII&#10;JuEZh7MO2hlIzlEoCSkLWCUgmYcxwV2o0mg7DQciqW42Foe2xaHXEGCwxmL/sAV6Dbte4mJzBSWJ&#10;OCgFw831Fa6un9BcuODki8G98dA0aJtjApmVRQUpOLTRMNaSKz3IUbeoCnCl4DxD23UAJxDI/d0H&#10;bO8fcPvmDa5unuLy8gqL1QpVvcB6tYRz5JLetg1014EVCt4YmK4HjAYMuTx6z3CxXuBv/vIv8OTi&#10;At/8/hV+ePsD7u4/4LDb4WG7xWp1geubJ+T+3ptgFuzhhAMUrZFI6gaAvu+J5IpByd9i7JYS1/KU&#10;BBAdosnpdgAf0c+yQIIv02d1gYhbLWo8e/YUxy+/xPevvgO8x4cPH/Dh/p6AvfCBuIbgQGMDGV+d&#10;BCef2j8R+GJ7cqeUXIzI8XRPwZU2jAhejYBqKRWUkvB+AN6dAsdGUv4cuHRMMM9Byo/3/ykQ6vQZ&#10;zMWo/N9ElxQWBBYIlMxRFGW6l0ia+Zij5hwhicCSgxMSC2BrAMH1nMCBUkp4S0IeRIRVqIqSnJcU&#10;OQ8bo+FAIhpCKFxsLlCIEox5HI4HvL97j65rURYllJLogtiFdQZwHs5bSCYTwGQ8N34W+JvianxW&#10;zoEJgVIVqMoSzfEIwciFjUeHsQwcZq2FUgrr9Tq4q7dpL0TnvdzxxeWudHjsEpU7gFprE/AvAtgH&#10;1wgCBb5+/Rrv37/HF198gU8/fYnrJ1dYVCu0bQdjHKxxwW3IBgChTEBpAt+xMdnIOciCrrXtuwS4&#10;z51Dc6B/dNaJbnLGGHRdlwCKcwDeCOrs+z6BeaObNM8clyIgNM4B5zIDKI7XewSc5mDNuO6lEOBC&#10;jVzn4s+Sa6CfuAmTyx9HAHaNXOCjaXNGKg7APCUVvB/2W4ojHKjrOhC/XXLCAzAiEMR5nLqYjmKa&#10;9yT24EgIQ0pJ+8y4dA+5C9jUBW9KUo0/l+c2WmtwJZOjYvyZmANMYwOdk4NbelmGfZ0IpRgcjwLI&#10;mT7bQZsOm2INa3ocTIeHhzu8evUKy/UKL168gPUOUkgYbQDhURQlrCUSs3MO+/0ORVFis1lj/2YL&#10;XjEUSsEwhkW9wLObp0Qk0AbPbq7x61/+C95+/wqLSsI7S+BJxmCtIWdkIcndnudkAjFyHopzPBdr&#10;kyu4MYFcSiSYHOCWn6nTM4IiFRLZZ7lc0r7XOokNMIwBr23fozfkFM/AkkALY5wEUoKrNZ+Q7ch9&#10;ko/dg8Kjjb+P5Jl4fbnL2qNzlxK4cA3u0TmCbB6Y90EEBNn1+ETejt81JgfyMfCdPY6j4zMLGNyE&#10;PFx4LlJKKC4o1gdinuAcNoA39+0Bpu/htcFDe0R3PIADs0IV1lr4IPSRx+089k2dqujZD3uHZ2dm&#10;mnc6rEfO0vG+ojCGtXZwD4uW99lcCsETyDoLXAlkPz3Tc7fyR/kVyOE+0CEGB9UsH4nxOsahGGeM&#10;IXfdtH+AcEZn6z4Dd0fgfB6vOOOz9djIbTMJLLiAi6a5doHMlWYoW2sfc4HKc7yPAW6na3yOwBzP&#10;qDg/8fnFsyrOX+E52t6i1zrlLFKRc2x08+McaJoDrCUhgTa65IZ1pKRA39skzEFrcnAOLksF78l9&#10;lj6PQzsHu9Vojwcsl0tcXV2h61oc9jtIQXVjrzW06fH1777GF59/jqpQMIyjKArs9/vkUE/Efoaq&#10;rLFYLFEWFYqiDASFGee3SICfWXenSGw5QSJ30po+lzlS91ztfsoNNc6dtRaFUrSW+HhfsRk34bh+&#10;8jwp/7lBVIvPkhjm3NXnSM+n1mH+mVNX8bl8fkqY/Cn9kLm4+8eOafz5GEHjY2J/uXtmLvA2t7/n&#10;1tPc906fx7Q+GgsXDMTaU06Ic3VV7kyaf+c07sy50k3FEE45954ilsyR9SKhiZHqTqh1WLSZBBd0&#10;Nlln4YQnR9Lo2CgotvOYAzkL6wDmJJin76pKASUAZjW6rkfXHABYcB76J2UBD6AoG3TaQUiJoiwh&#10;lIRjHg4csliQ+yDjYExAyILE8sAhOdUJHtQvMY2DaXpwxlCogmKQJ1Ky4gJKSnKBDPmL1ga6b9H1&#10;PcAFtHOoGYM2QRQoCBEJQWIYXBUQypCAoiqAokBlDTrdQdse3ob6upKQYADjMFbjuNuCOYuqrsG4&#10;gmMSi9UGy80F6vUCvdFojh28c7DwKEoFsCgsaUlYztvU5wNYENth8J6EVK43F/jL/+3n2N2/h3V0&#10;BjPGQ+5MNbPuO2htU00aQhucJfErx1zKP7z32O/3AIi4o7WGXi6huw5XT65QFAtUVY39bp/cVp2j&#10;2vPd+1t0fYeiUFhtLlEvavRdi7Is8bA74p9/+VtI6bFZr7HZXKBeLPFXf/Xn+PKLT/Hu3Xt8/c0r&#10;/PJffo39/oiuO6JpOlxdXoFLDtP3YB6oyoK+M+Q+lKuK0Pege5dCgId63iUFwCBRxNkjYSYW45sb&#10;93Do+VMOmYS9wneEZI96LYyhKAsIKdG1LUTIkawhB+BI4qNatBhE4xgHONV7fduNcl6tNcqyTNcZ&#10;c6X4OTkhHSBSZIyJXAhwwdH1HRhn0FaDWQZjDTx8VmvzlIfBe1jnYHoNyaODpQEYh+Ay9LRYyoFF&#10;cAT2wZ2bakoT6ls1m3PG2j+6asMzSKGC+Jd/lK/FcycnXzm4xBKdEv/ymDmNuUEFadhHJ+LjqXNo&#10;TgBqvi8Z+jjWpjSo7Xvs9nt88uwZSimxu79DKRWqssDV5QacCzRtl8QwBBfYHw7ouo7EjpyDUoNw&#10;Zawr8uc/zXdO5VSnhHlPuc5O8+Q5IdLkLg4kN9vb21swqXB5dY3Vaonb27dYLikevH79PTyA7fYB&#10;Xdvi3d0HPLm6Smtbaw0nXFgTQNe1uKzI+b7verRtCy44trstVosFxW3Osd0+gHmHerEg0d93t6mf&#10;LJUKtaKH7nvsuw739/fojkf0PX2mnel7WBN6eezxnE7X61weNp3XR2st9pxiDRjqL2OJRFmVFSSP&#10;xHfqMyQRjYx06z3grKGzLvS8pJSwxqT6MdYiSQgk1KhSSggpAWPgwn6TSkH3gziKj/VM6MG57F6E&#10;kEk0koQxOJSSWf8E4OixWiyhLi7pbAku9d6z0Bc2I1K7tSQMoXvqR0klUVd1Eufr+g4y9JhjPBGC&#10;CIhFoagHikCQ1T10b1M/jubbQXBFPZwsLiglE6leBDdpq+1IAIWIm7ROtTFg1ibRPoR3RDE+qNDr&#10;s9aMnOsZC3VvOK+8G4TYyBlbhlgjSNS37cBYDyE4VHiGw7lgQ40OEj1xDkoVMFbjcNijqMo0T3VV&#10;oV4ssH3YJkEiEoHz8M7Cw0MoCe8duraDty6JM3r4ILDQU17EGLq2ARhDF/4s7+dIpeCdTX0Erek9&#10;FWcMUqpQI+nU/zXGkIA2F6iqOj2rnCQa328M/dlYVwKCiTTXHg7GmtkYmIulxbwe8LN165jEPd7/&#10;zoPed/jT4moj8csTYl7j/HzuXGKh9hifjWMRQjyq2YZrH957zZHwaZ9yGKMf1Y/5uTEnsDaujdnJ&#10;+m16jflnj/qC2dmSrjWLy9OazBtPe9RoCE79ea11ELjgSSTHWQ/jSZjSO3onzBj9jDYG1hoYe8Rv&#10;fvM7XF5cw3mqEdbrJS42axjn0HYafU//tusaNO0eVVWgrmooqSA45cPWOTAPLOsSVb2AENf48vOX&#10;STTKWIf9/oC3t7f44c1bfP/9D/h//t//iT/84TXefXgIwsXU1yExvuEdJ+ecxLmC5Cb/kfpztD7C&#10;EucsCi8Z3L57h3q9RFFXECzk00LAGgMlqX9vrUvCkkJKqgGFoJjHBJarBbrmmMRT7m7fYvuwxdu3&#10;b/Dq1Td49vQZXrx8iadPn6NerqGKK2gDcFAsE5Kj7w06rWGNofdMM/XyH9NnyHOWaU/plBHBqZyP&#10;3qzPxQM2qqlFjOOT3uNUQDPvZ09xH+dxHudxHudxHudxHudxHudxHudxHv/Wh/jbv/3bvz1Pw3mc&#10;x3mcx3mcx3mcx3mcx3mcxx8//vEf/mv6/+kL+vhSMoLbpy6KOZB7DmQ2BySbjh8DNP+Y0ruPDodc&#10;EMnRe1SFwNVmjb47gnmHQkpwBljnsT+0aPsOxpHru7UWnBE4gHkWyC+AsxZN02C/28F7j4uLC5Ql&#10;uUt7eBht0TQ9rB0AgVIV4FxCCQXOJQABLiQhWKLDKaM38OQoySFVIClbItNLziElh+SAEAzeWQIO&#10;BX8Nay26vsexbaBUgaquYJyDYAx1UWBZVqgKCckDkIl5cpDXPbjgqApFoDpnwbxNL9kjIAycgQcQ&#10;j5Dk3u48OZgkl1PGg3NTcHoCuXnV1YLI086hbRp0TYvjYY/9dou+1xCCoywKbFYrKMlx3O9hug7H&#10;ww7NYQ/dHNAc92iPBxij0bUNnO5RlwWuNhtcbpZYVORa37VHHHZbWGtRKpXAU94F8nEgVwkuIKWC&#10;D67GdbUYuWSzAPTyHiOS5HQfRIJs7jhMrq0E1hMBcB4dwgmk6iAkh1IFCiFwsV5js1ljuVwBQHAU&#10;NgRcEhxW29E1OOehjQ7LJydwBsBdBlKPoJheawL5enJBy92nirKEEGxE3k/PPeyx9XqNxWKZgCrj&#10;/TdHnpjblWNXdc7pXqw1iYx8KhZMSTynwKyj/e8HonBOzI8uC4vFcuQyHYGRcc7KsiTntozsN1wP&#10;C8IERFZXSiYyV1VXAIDjsYEPQgZ1XWNZL1FVFaqK3DIWyyWWqxWunlzj+Scv8PyTT/D8k+f47LNP&#10;8fnnn+P58xe4urzGer3Gar3Gar3CarPCxeUaTy4usVguwCXHerOBtQ59G4QOnB3F0GkcfwSiyuaM&#10;gaEoSlRlhc16jUKqtMa8RwJcOT8GWEd3pegWmjt8AkBRFDPOEY+BbjlRKpLDCbjnEqEtktYj4azv&#10;yUXv7u4Oh8MeIhA0rTGB5BvdUXhyfh9EEdiIdB1dLBNxMFtvERAf/8uvvyxL1HUNzjnatk0/X1XV&#10;IxL2GLRIjre0D+J90nw2TZMB45GcgSLBceqeE4UWpvGJgP9y9DMDoVeGzy4hpYI2NhAjYuwTad4Y&#10;KIax8Hfxz6x1cJY+a+o2RITVAvAsEBYJuOqsB2ci7cUclB9JsIMj9gDcl1LAWZN+xjmP+/t7ApDC&#10;pzmdig9MQetT4nseT6SSkEoFt3abkShtuo4IGI+xLq6jCKJeLBZYLZdYLJcJqKe1Rtu2o/UthIAq&#10;FIzpcTgeCagOhi+/+jnW6w2ePfskEMnJAbkoShSqwHK5JKDg27dYLpbYH3Y4Ho+JAHI8HqCUwuFw&#10;gNYWn336AoeHe/z9f/k/sCwlKkUkGLofHghfPrl/5c6+ANLaz4UFctJgTty2ZhBi6HsdiDEsHQrW&#10;kVN77v4V15yUikhd8ZqCOAOB7DhMRq4w1sFYj/uHLVwgNrGwXuGHcynFwOh0nRGivXcQksChRSAC&#10;8OComYt2sAlZPc97yQeWAKouOh2G75snprMR+X1KKoxzkv/buJ7dxJ1+mmdHIviwztkQK7J1xz2w&#10;2+6wXK5webHB7uEBD3fvcdw/4LC9x/7hHrprwJwDw0ComjrcD86OMa75REaejngmROfzOYLuKOfP&#10;XUXDnxWqwOXVJcogZMUyUZYpoUJwAtALxsFBgHqezcO0TokuYzFPiM9ACFpbgvGUP5IjcPi8DLw/&#10;JWQKISDVIGYCgED9mUgC4wR2lUqlTCoXm5BSJvGZOdJmLtaQrsMDNjjXM05CEDEv/DHH5PzsyJ9d&#10;nhvOZncZeT+PC/G6zMQ5Mc/thjgt0AXHSVpTwUkULAlVXVxcoOu6JLjTNC3ggaooUFcluBhitZKS&#10;hEiCUEN42uTuqg2sIXENE/LjGDvf377Dh7s7GKNRFApKCYrXnKPvOrx88RJVVaAsKT+8vb3FkydP&#10;cAykodVqgy+//BJXl5dYrVZYrTYoyyqQ26g+SmTBKFLBMJNHj8llee6R18KPzrf42R6PPndOWOrU&#10;/xPBx+B4bGGMJU5FRoD/MQf6ufM3X0dT4sL01/ycngoJ/ZgL2sfA4aP7y4SJptd8ap/k+xMA/uqv&#10;/+Mf1V/5h7//L7PnwhwhPb/XU7FyOh+nhA9+CgljTtDg1J/7cG5T/jCuLabfN3d9U7GMnMQxFXX4&#10;qa5+p3pOP0VMwact49PvhBDh3ADqUuFitYCEhWQAczEuCghBRA8wFvIUytOdJxIrYwhxpIfXPYke&#10;HQ9U50uRSExgDMZ5qKLCYrlEWRaQSoJ5j6KsUJQVhCrILd4zOEs0LRVEmxgXAKNzRxUljDXktuqJ&#10;gMY4S/Uw59SLss6h7Xoc2xa7/Q5v393i7btbtLqDlNTzYVxAcEAFcS4ecjXGGP+m4vwAACAASURB&#10;VLhUsCHGI4nbkMN6XS6wqBYoypLuEUTc4d6CeQc4B9MbtMcGbXeEtX0Qe+Qp/2Y8kKQYg5LkaMsY&#10;T6JUSOc7AgHYgjmPXneoKyJIfveH77Db7Ygcw0igEKH/Y2wgAIVVwAULxBaEfp0IZziw3+9xf39P&#10;Tqxdh+PxAACo6wXVMlxCFQpSyUCA7/HmzRscj0cAQFVVqKsSV1cXeP78Ga5vnkAogdt3d/jm2z/g&#10;t7/9GtvtDmVZ4vr6Es9urvHi5Sf47LPPwBlHrw0Rk5xD03Zw1gVip0RZlKirivpGLhAbvUtO2vHs&#10;S3E2EHam50z6Lwi0kHgLS8TD9O9TbSBp/wdxOuoZZGJZIS+nz6V8LhLXozt2rJEAQAkBZ0i4KwpM&#10;DjVFn4TGIvGJcoEu9XFyccq8vuuNJhdtQS7agKdzP6vx4oiicoVUWC6WWK9WiYRsjUXfm0Rupfrd&#10;JoEmIXjKvYUY3EHn4nt0s58K2TDG4cPnxnnMxQXBBpd1Hs7kub74aVLeUKeM+jnenzwDP+YmOhXH&#10;nRKfYw3oHeAZQ1kWqBYVVFHgz//sz/D86VNsHz7A9HSPV0+eQJU1udJ2PawxWCyWqOpF6k3EnkLf&#10;96iqKpHip9c651Qc/3yas3/sPJwKssz1deZ6k4KTYIjuexijoZTEs+fPURYl3t3eUi/a2UASo7rh&#10;/v4Bi8UCVVVBa43tdouu61AUBaqqglICbdMQGdtatF2Hw+EAaw2a4xFVWcJZImgTSZgcbI21oS9A&#10;5Pa2abDb7bDf7XA8Umzbbrc4Nke4LO9/nAfhkUgW+wiRdZovTsWR5876WMXzsC5Dgx3wDIVUKJRE&#10;WRKJmXMGIcWo92ODoK8UQ0yLfRoSvBuuLXdHpphFMSIKm8ZaNxJPbRDjy0X9XCZcF7/D+5jj8xQn&#10;krCedXReghGhPfxecImyqkIPmu6tLAvUdRX+q0O/WmC5WGC5XKKqYg+SYlBVFqHuBYRkUZ8PPpxJ&#10;RHa3iSRujQm9UxLFoR6pgVIqkd8Zj8LQtOZt6M10XQ8wlvqdURgg9otN6Lkiq2OGs4aNevVURwqI&#10;8O6OWgEOkWwJYCAtYyChG2PpPZpHijn0Ho96c9TXYqn/hFDHuyBSt1qt4KzFw8M9yrIItRr1nL1z&#10;MFpD9x0e7u+htaY+XF2n9dn1DQ4Hyueuri6hjaZ+tRjeDUQRN+dsuC+fHN4BhqqoSFwg9LMQ5jaJ&#10;M2ZzNvQic3k7FgQrwx7gAwFbMA7nDLquwd3dPYx1s32Q1OtPe9bP1imPBbIGARLvh5dA/sR5wsL8&#10;s5nPnauNhvonELTZ0D/8KcImp2rIUyIAQx7Exu/3sprl1DvqxzXtmCz/sfffc3+WO9LnjuDzPRQ2&#10;ep/jrAs5HEs92rRHvU/vHHyYSwaW3rdQTuTAhcJ+d8TXX/8Ov/zVb/Dq1R/w3fevcb/dwRoHziVk&#10;6PPHdd92LY5tE8Siemhj0LQNjm0L3VNssVbDeQMSAfOQHFhUBZ49vcKXX36BP/93/w4/+9nPsN6s&#10;cDwesN/vSIDMGKiigHcMQgThUYYkYAX4kWYDOyHYl4QOeOwN0jsG6xw6Y1DVNWRREqldxDPDQQSi&#10;fMzvoiAtFxx1VVP/OAhyOO9hNeV+VUFiZV17xGH7gA/v3+Ptmzf4cH+Ppj2i71sowcBhYHSP19+/&#10;xh++f43ff/cKy9USRVmORDdP1cX5fvhYP+O0AMZ8fvfovGaP3/WO+lCC6mFrLfb7/bDGJn2gvH86&#10;7WkwxvAX//5vzqCc8ziP8ziP8ziP8ziP8ziP8ziP8/g3P84E+PM4j/M4j/M4j/M4j/M4j/M4jz9x&#10;/OPf/90jEPucW9n0ZeWU+DJ1aZ8SHj9Gpph+54/9/vGLbU+uUc6DwWGhFNbLGt4SMbJQBNpsmh7v&#10;P9yjNxbWu0SQlFzAOxABnvn0Yr2QCsfjEbrXKIP7iNZ9IE+0aA4tOJcQUkAqmdz/IoiFPo+Bc5AT&#10;FaIzJZG6IijROg9nbXDopBf9ZPATiFuCSDM8B58AkIIlJ0QBjlIp1GWBRVmgUgqlkgF03KE5HNC3&#10;DZgnQrLkIoG/PTw5HzCAS0H3JFQCNDlH7rFCSSCCcgL4yDoLZ31Q6w8uJIqjUCqAlsnxves7NM2R&#10;3Ea8g+5adM0Rumuw395jv73HcfeA9riH1j28d5CCoS5KFEJACYa6lNgsa9w8ucSTiw0qJbHf7rDb&#10;PkDrDghgKcEFWACNEqmKQKacEbg3V5sXKjqoYOS2lK9ha10i9RDpTyaX2SnAZfiMSChUwf2KwN5F&#10;UaKqa1w9eYK6rlAoSW4pxqJv+wDAI7CFsQQekVwFMNngQiUEAS6isAIBpS0JEgSyguAcz58/D6Bb&#10;cmghcIxLAEECWCpUVYXVaoW6rlEUCsYMBOfpXh32nz8J4ok8SFq/PCPoze/vKUlmLmZ8zKE0B4IQ&#10;6I9AesYQ6G25XKIsSxyPxxE5GCDnsNVqNXLdHcBLCIAYAmVHEKZ3HjaBiekzLi4ucHl5ibokYnm9&#10;qLFcrrBarbDZELl9uV6hLBUuLi7w7OlTfPLsOdarNaSQuLm+xstPX5DLnBJ4enODpzc3yXXt2dPn&#10;cN5ju90SeGfm2Uzj5ZQEnBPTSCCC4+ryEuv1Jjj8DHHHTVx5I4A9kQUzcFaclxz0FQGhp5wgBqCX&#10;C8DL4FAtCZw0JS8BBOzd7/f4cH+L777/Dre372CMJodG2OG5+gi0sWCc4mvuGBdj9OB8Pj7zcgdo&#10;xjInPE8OQF3XJRB8JD32wS0qB4jnTu1jMJodOeWOf1ZkxBWeyN5RXCNeVySaxnuSksBp8dqjW338&#10;bM55Iu9PgUk5mXHq1jpHMMod4SOwM66v3CU6d9nLyaKRsJDPK09O6kRWttbg2DRgjEC6x6ZNrt+J&#10;YDNxxfkYyD2//vi91pEDE5EWoliHhZQiASJjPKd5GdaiMQa3t7e4u7sjxztt0nONhP8Ini4LCa17&#10;NE2L4/GIruuwWC5R1wsifSgJYwx0cGKLToJlWWO5XIIxoFAFFssFnj17houLi+Da1pHjaFXh+uoS&#10;daHwD3/3f6I9PKAqVCJCAcFhMAj++ADG9ggEZADMIwm5ePjRcx7I7y65axPBiCUXsJzols//cNyy&#10;lB8NTmcEQLdB7GD4PgSSOe2Vw7FB2+tEqJ8jMuZn9/QavAeqqsSXX3xJRAJjIQPoPa67HBif740R&#10;8JRh9pyKJIFH15RcueN1uJEzOsv2msxczeLZiuzfxkHPYixMMhWkgiNHQoqZRFZ+uL/Hd69+j/a4&#10;R3c8wFlNZLvgDquEBBcseUNOgcPxrOOMJ8KxmKkD8ngWxTym8TS5WYb9kV+7kgqLuiY3cOvQNM2I&#10;gODxmMAVY0+cw+l6eAz49I/mbSruBZwmgrPMeTD9+4ngjAhxG2z4nEheVDySLWkuI1EvgsTztfSx&#10;/MeHfC8/U6drd3rNc4IgOcEnd2vP/+2IMJe5kudOoNNzI5/L5JbIKH/uTXTrDaQU6yCCG9lmvab5&#10;Cw5mWvdEiAuiJ2WpUq43ZX+bTFyH1h05vzrvEgGj61oiggjKYzmn2MfBiAwURCiur59gvVphtVqG&#10;uEzEO2MMur7HzdMbfPXFF1itlljWNZbrNdWBzAf3+WH/shmRrTlC0WkC8szPeyTCUBRsyKfjx+ru&#10;MZkeOB6POLYNrW0hHokDzeXtPwY6P3Vf03tMMSHL98bEj/l7mF5bLhY0J8KQx4a5vHRKEs1//5d/&#10;JAH+v/3932U10bw4zxzp8JR4RR7r5sQHpnMzdVv7mIvcHPk+/wyq4ca18dx1TOdsTijxVEw6JWYw&#10;R1o5VSPO1YZTQmcUU8GMUEQpBC5XS1xfrGC7BgIuiHTYFNdjDmStDgxBqjm4FCiUhOAMfdeia4/o&#10;ugbWGpRVgSL0Axgnp1htDHwiGyMQWCSqxQJcKghZQKkCHqFeEQxSUc/Jg0QqZFGgrEuUVYmqLLGs&#10;a3IJ9x5tp3E8NDgeW2x3B9w/7HC/3eFhu8eHD/c4HFtYH1yvpURREuGuKBQJuDAioBrn8LA74GF7&#10;wP7QgqsSqqzAIFAIiUpVWFYLLKsaVVEmURoleCLkCanAwLHb77Dd3eP+wwfs9w84Hg5ouwZSUF3J&#10;eIzxVFMWSkFbg84YWIdE5PeMalijNR7uH+C9I5LgYoHDfo825Npa6yQY1rUaHnl84CQi4zys8yhk&#10;AQYi3JueHL3bY4fDYR/qX6qDu65DEcSzZHL6HQjQXdeh7zsAPgi6KBK2W61wbFocmw777QFd2+N3&#10;X3+Nu7sP6PseV5sVri4u8Nlnn+H5J09RL0psDw9oe03rJIgEiSCQyTmHCk6/QtD5VRYF5fC5mJuU&#10;j4TGpnkP/Uc5HtXfdJhIKVBIlZxopSSHcynJAV1KEgIQggcibRBqE/JRnLPWkqBA34dcgKXnQySa&#10;cA5zjr7vU6zr+x7GGLRtO/Tisv5Hfm9aa+wPh0Rmo1p9OFuimIMQJLDgnIcxFoUqUJYVlCqgAyE/&#10;Esni98Xe0VBnRnJejH88ETlzIbVpjM9FgmKMjX8fvyPWI87bEzksHsXEKXF7mr/NCabMndNzBPi5&#10;2Dznmj70JsI7A8GwXCxwsVnj+vIKSgooLnCx2UBKBedCNh7Jf87h4eEBfa9HJFoZXKVjn2TOcfzU&#10;HE17Gj8ll8if+1yOMf3sWCeHExKMeUglYbTBk6srdL3GdrcjYTJBYlXOIYgqVlBKwlqD3W4b+g0s&#10;CZ3VVUV9YufoXUEQ4rx7/z7EoUAMV4Ogm7eOCHnew2k6a6LT+36/R9fRXvLOETF6QoLPe6qnxGGn&#10;/ZfTDrL4SX8+Wmfh2ZKI6SLI5EV6NMVVuubBeVlw6vvmfby8pxv7PnE9+YzIHkUnooinDjEKmfBE&#10;JFGL0AuOQiHOjV2Z47qJda/RGn3fJ1EPxPowOJYTUTr2XMjBO8aUXDQyzvHQPyPxjCigLATFTRt6&#10;UFLKgdw9yYPifTZN80ikKPZq8n0dxUiWy2V4p2FGzz7vdeZ9ldiLHOLjWDyAcRISisKnNgihUlw2&#10;6VklARdPc+TC/NJnOdRVRe/JuIAKvU8hKE/quy71WLogIBG/3xiT3NdjDypeY3w35HPH7fB+5ebm&#10;KS4vr9D3Gn3oTcWhlBp6x1JASEHCB2E9i3A/VPOz0TlWFOVENMBNagOMeuvA8F7WWQ8lBYzt0bQt&#10;jk0DY+wo7se9MHdWzP06JtJOSLY4TTqeI9z/WA06V/ue+rtpPTNX852qn6fXFz/r8TXzR+KsHxMl&#10;mzsPT5HfT9XPj86pJFj6uI6aOtLnvZZpjpT6ayo4tbMossuDGKmCFBIWDr02cAC0ddjvj7h99wHf&#10;f/8Dfnhzi7sP9/AAyqqAZySKro3Bfn/AbrfFbr/Hbr9H27UkzAIbet9NEDI8outaaNOHs5Bhuaxx&#10;8/QGn3/+En/2i19Q3t216PoWWlswJmCdpnORMcBZcObBMkGNuRr2VK0YJRmst7Chf71YLFAWBcrQ&#10;s2SBXO89CSrKICzlrUWpSkguqB+lqE/inUPXtYD3oX7iKKSEYMBxv8fxcMCHDx/IFf733+D2zQ/4&#10;9ndf45f/8s/41a9/hXe377Bcb/Dpy08p3sV1BD+bz5zaK9O1PjUumMt34vvcKIjxqJfDTzvHxz4k&#10;vEfbdTgejyMxpCmGZPpeKO83/sVf/YczKOc8zuM8zuM8zuM8zuM8zuM8zuM8/s2PMwH+PM7jPM7j&#10;PM7jPM7jPM7jPM7jTxz/7b+SQ9lPeUmf//nU/euUY0z+gn5u/FTA88eAVZ755HzJncXFaoFlVYBz&#10;AuJxDzjrsN3t8LDbQxsP5xmYEFgUNUpVJGdUB4e6rgjkHMCszaEhYI41ACMnDW00+uBuKZVEVVcB&#10;BBrcpLyHACAYEdWN6aFbDaMdem3RGwPrPHz2wl4KASYIMJPIQQGYJKQCgrOFFAKFlKhUgWW9wLKu&#10;sagq1EWB1aLCZrVAqRQE45CcgXkPDg8liPRurCG3ZEYq/sbpoGofHLCUJFd1P5AsfQAhKSFRSEkE&#10;LO/AGblBeUeurlwwAC6AGpZYbzaoFvUAqPYOXXtAezzAOwPmDOANGMjJi4fvKesKZRGI/EUJLjng&#10;yeVDCo71YolPnj7Fk6srCADt8Yjtwxa96YEAHCTAJJG/vWfkghNcm9PawQAmyoFaIzBfIMFHIG1y&#10;RsYAPiLi2PBnIrjDi6CMnwhvQoBLibIqsV6tCPxYllgtl1BFmUQZottnWVWol4tEbg1sMSI1BgcY&#10;EYAEEQy2Xq8JTGksvvrqK6zXa3z48IH2I8h5qF4uUC8WqBc1VFFCFQovX7xEURTYbrdwzmOxWIyA&#10;yI/Jjf5HiaZTJ6BTY4688TGXximQiXMx+vuypOfYth2qqgYAtG0TRBoGIFgErDdNg+PxOCLnCSGw&#10;WK1QLWpyfi6r5LYnJBFaOeeoqgrr9RpFUaAoCqzrZSARFOCCQIP1glzc66oAnIEIZDclC7x4/gmB&#10;WgXHixefQEkB5yxWqyUEY9jtdrQOFsu0Nh8etkFcYAwGnnMqGcB0Aj44dBOYS2K1WOL6+gkWiwW6&#10;Xg9A7JlYPyV4RnJjJIJHl7c4SARiDIKJoKx8f0WhhOjyNjxzDmBwT41iEgCDYw5lURGx42GLtiUQ&#10;J7kGKlrpzsDYHpzRM45OOERKHgCwfrKOcxLllJQUyQ0RDJ+TvnNxgZxkHUG4ETAaSfMRIEvgZT5y&#10;146Eiih8kRw4GR+5F+egNwJWqjTfkYydg37jfcTnEEFIwODcO3Wdme7PHNybu8znxPwcNGutHa2P&#10;/LsjEDZeX9d1g6tTOGed8+i1hrVEhFBSkLMf4ydBVjkxdY7wH+9JBbdKeibD55VlObrXRwRjYGZN&#10;D4SToiigA+gZIDEc530gwB9wdXGF5WIJYx3qukbTECi9OTYBJC1RllWam9VqFUQGgLqu017cbDZw&#10;zuFys8HTJ1f4za/+Bb/6//4Jq2VNTsjBZS46MDnr07wDg+ta/JUznrl9D67Tab8G8oZ1lD9Mgd7z&#10;pN2xq3g+cpdxbYKIQnCVigBn64Cu07DeQ4WYAzx2jp2u18G5nX6/qGv84uc/g7MOVmvwzGwu3xP5&#10;/s3PPR8EjKZxYRD7mCF6RqGBdN9sBNgUEyDjEBNzR7kB+Bxd1EbfwRgsPAa6PAviJiQEZL3HfrfD&#10;dvsAwQEpOSTnkMF9jItI7idgPmf8JClGcI6qLGmdh9ihChVEDOzoGUdwbQSDnxLJ4qM9JSgPZozI&#10;uMFNNa73YEA8mqtpXjJyosS8O3EeI2af22RNTR2M59Ya8SCH++MsgJY5G7kSlkUBkbt3Y3BAzOPK&#10;9AzKY23688EKa7Ru85/JCevTnGxKnsrPrWlOMQgM6ZSnxs+cIyo/WqdxzTMJzzisp1qEYpQMjmQW&#10;V1dX+PLLL2GtRXM8ksiWt7AuiHc4G/InIu1EAZtxTsGS4AsR1iyJmwU3YBHIliLUU0IQ4NkHAl/M&#10;67/62Zd4+eIFqrLAdnufzjchOLbbLT77/HO8fPEJylIR+XK1DDWEB4NPrsXRrZ2dcPQ6BYifE6Mb&#10;/dvsfmOeMTjFzsekR65oIXb7QDzr+j65YXs8dkH9MYLCKZLlVLAi7us8J4wiRXleMiVWfcyJNB9T&#10;MZQp+HuOJHHKBT3+/59KgJ87l6b3M40vH4s3Odnq1Fqa/v0ph8RTP5PPY7oGsFkhAcYDc3ZQPgsE&#10;bQLwx7w25hCAP0lYObUv8rmaxu1T/af82U5r17FsxhCIK8lxfbXBxbKC6VpwOLBQI1hrqWfDOGSh&#10;UEhB4lqBAKAEEeB11+HDhzsY06HvWxSFwmqxTC7Rzjtoq9FrHfoTPstJa5RVDS4kuFDgnH6NIhUs&#10;EJrBGITkEEoF4r1AXZVYLogAT0TlAmVZBpKeQ9N3sN6j6w2arkdrNLR1JAjpHLiQUFJBSRFtPsE4&#10;5WD3D3vsmw6qKFEvVyiKElIWkEyQW3wgYnsgOU0LziA4o3vhRBSJZGkhBKxxaNsGd+/u8O72LY5N&#10;A844yrIgYUfJURQqCf4ZHfLRIA4G76G7Dg8P9+jbFrrroITAoqqIsOKD6FNwu9TaJpdMItQBvdbQ&#10;2kBrC3g3Er0aXL45nHXQxuBwOBBBt+uCWArF0K7rIARHUZBD72q9gbYWP9y+hbYWYBzeAcdjC3gG&#10;qUq4IBy53x9x//CA29tbbPd7FKXC8+c3+OqrT/HVV59BCY7jYYf9fhdEbzjAh/xXCAGfkQ1zQheJ&#10;vI17rdPzOu0f74PLPNXaVVlSPgaWRM7i2bkM69k5GwQLouNy3N8xZyMS/VDTYyCHh+tUSoELIj+b&#10;cAY0QbwAALquS3WLMSbdow2CXFFoyFqLY9OgD7UsfRfVtDkpO48Z8ezp2i4J5XV9B2MsiYVKNdSC&#10;zkEqmT4HjATUYryLcSWvLZQqYK0JIll21P8Y1Snej0jzg3iBCM7Q5ehcmxKe8rUwJ0yS54M56XJO&#10;tGh6vkx7QXPnRC4gFt2IvXfQpoezBs+ePsVyUcPqHl1zIOKZ1vSc+z7Mq0PbtWgaEkkgUVmenpO1&#10;duzsPbm2ufz2p54Rp3LXU2SuaS0x9IsBzn3okRORerFYYHNxgXfv79D3LcB9ckyN+WkUVcxzubZt&#10;0XUd9bfC96qiCO8cajSHAxhnUKoAk7Q3XFhHfdcFR3XKE3vTo+26QLh2qafkvYN3/hGRf0404WPC&#10;xKfe0czVMh8bqacSiNBVSWea4ByeIRCW+0SOjjFFCJGEBQZneDfqMfCsVx5J7z7ra+VijB4kTlBV&#10;VRA4pH5OHjuVUolImt+/HZGziRhowlkR3xNxwRO5PoknhNiZi8jFtUD7oUBRKCJlhlQrxuDo4h73&#10;aOwTdYH8TffoA8HekbBNEEWg3oJI7ymEEOiz/lWsEWLPM/Yy8/uO+zL2N/M4HytcpYrkak+9z2Lo&#10;RaU6c9zHLooCQlCfwbshzjI2EO0pL4uu8ir1r3gQmsvjqg5xB0AQ/C3S3xVFkURC4z30vU49CiE4&#10;udYLifV6Dc45tDYk7uzsSDAinlfx860lMehcaEJKkXLqWPcU2TOkvrEevZfIyr5wX0gi3IILaN2j&#10;6yh+Nm1H5PzsHUC+RubIqafet8T5GMVcYLZ2OfV5p2qWaS4/Pc/iHE6J39Nz61TfZtqXzN9n5IJp&#10;c+fJXC9j7te5d9V8Ior4Y6T4OfHZof84Hjm5PRc0iL/Pe7fTOae8kxzdAZ72qHUGnFOfTwZBQCVL&#10;KFHAWI/DocH7uzv88MMbWOeGd1KWhFa2Dw/4/vs/4P272yA+ZWCNhjEkymEtic/rXqNpjtC6h1QC&#10;2vQQnOH6+gkuLi7ws6++oniiJLq+h/NUS1K+h1GMTwKDkx5ZrO/m8AoMUcyU5jXO1Wq1RFmUg6AM&#10;F4gO8NTPCWLDSgRhdJ1EqXh4f2GdgVASy0WNuiigGBHhlSCxDwYPyYGHu/do2yMOhwOKosRqvcGf&#10;/+Vf4cn1Nb0rdy70CKPixY+fm6fO38cCJ6c+hM4VsEHEHMzP9oOn71GFEGiahhzg/fg9w7SfGP99&#10;3qsEzgT48ziP8ziP8ziP8ziP8ziP8ziP8zgPAJDnKTiP8ziP8ziP8ziP8ziP8ziP8/jTxpzzySlX&#10;lTkwgHOOiFYzbmv5mAM+DY48pwFq6eXox9/90kt+78G9R6EUnHUAdyjLAggvaNteo2l7CFWCu1BO&#10;cgUPDsHDC25PgKDj/oCubQHPsVqt0ekG7+4aXNgFqkUJY11wzi4hSzV6wcsZBxzAnA/AaQSSbQ+t&#10;LbiU4JJDlQUgBRaLEmVRBIBAcM9lHEwQYNRacnlkgqMqSkjGIQOwLQK+uPdAoVAWClIweOfgjYNg&#10;BLRSooJ1HtpqOGfhXHDCYgRsEooHMj6RomRwp3CeXN7hPayxKBU5zldKDA7x4Cgkg3WAth7WCXAp&#10;oGQRwEIEYLbWBfBdAKc6B8EZnl4/Qb+osa922O4O2B2PBIa05EjIpIL2DtZ7MC5QFhUKQWtjs97g&#10;i09fYt82ePX6e/zrN9/g/cMWWpQ4Ho5EpC8rCEUOVtZG0rMGwCC8BOMWzhGAi+bGJ9CZDeszEZoj&#10;ydPZwaHSO1iLkas0+Xq44GziIKQMAgA+kfs4A25ubnB5cYmu63B1dSSRhvsPuL+/x/6wBwCUZZUp&#10;8bMRsXW5XNI+CQIG3rnk0KJ7cl0ggHIgQAm6fgKyhT0Gj8N+D92RQzEA1PUCdV0nYMiUIEJ7PIAz&#10;ZmJE/LOcTB5BDxE8dyoeTd1OxqCowakgfrcNpKX4fQRKZMkZGQD2+/0s2CuSPMEQSAXklKyUAoIj&#10;ciTvKqUQZQ6iY3G8l6Io8OTJE1xeXmJRFNC6x35/IIc/OBinobgAYGFtD8FKcAbovsP3f/gO2/sH&#10;fPLyOT7cvcPbd7f43ddfE+DPOvS9RlkvIJTEpy9fQgmJNz+8RllVAzEQmAUtx0FrhtySIjBQcIGy&#10;rKA1kbqZp/tiGTEvrtXkAO0JlOO8GwFGc2A9knO0T2SYCO6MwE0ihSG5zmntZkE1kQQefzYBIkGu&#10;S0IW6Loeb97e4e3tHTabJZ4+vcbVk8tA1BTpu6NICkYEcgI1EpjJoKqqgeji8/U1Xp/5NcaRA15z&#10;MnwkzUfRgPhzkSQdAZzx+cVrJcChT3MViTJR+CC/zihW4gOJsO81iMQnglu0GIHi4r1EoG5OLPrY&#10;OvLB0To6P8c4RE569O+iOxXdC0/A/vjnUzA1gUgH8QNyrqeYUVUVDnsCVVFclmkNxzUxJbvnbnrT&#10;2JTmOosVxugEBo9EjTkyZX698b6rqkrXT2B9BmMicL0NZwHNCRiCKMnP8eTJE3L2ZBxd38M6i9Vy&#10;idVyhYvNBlwoctFpmjRvfd9Da5ATsTHkPhlIKhebNd69fYP/8X/9I66vr0j0hpPgSgLPBcewHGjs&#10;fAZQDwRe7x2RocO9Ojd2g+ecAy6SR9xAoMzPBpA7afz5qcNvAmJ6Dx/JYNcl9gAAIABJREFUKoxN&#10;Ej0GH9wBXdhfXEpycjaPgff59YlA+IInIjIXHMdjg//7n/4J15eXkErB6Q7eWxhLwEaMzppBnCPG&#10;hwia/Jib4GMSwIT4zR6DZh+5+nICFic2GSLpJZu7jEDKg5utZUgiQyHCUix2FLeLgkCdzlkElQGK&#10;W5m7HWKMzEb+/PIxxDof3AzdI0f2uDcApHM0v3fviaCvomshPHTmyEbiTwLwlLux4Iw4EI4w2vfx&#10;OqeA4GnNIcRwzsyRQU/VP3O1UIxv4GxERkfm3pQDsK21EBnJKSdE5a6tA3mA/o2NAjTBNS7tVYyJ&#10;oXMOzvH3c0TcCP6f5mzT/CFeY4zVKa+beQ70vVHEiz6/bekMFPAwQcyqKBR6HT47kHBubp5iuVzi&#10;cDigaZqQU9A+jnWesRbchTiNPDccDNCjg3CcU/hIgKf83FlDIGfBE3nQewdj6fqLqsD19TWqukRz&#10;OITzTg8ugfBYr4kEyAWJYHHOg3MX3T/8dA3+OAFouhZPkYYYY+CCjQRLyPHQZ7FjnDcPzz/MVsiF&#10;WHC8j+I+ZVmm2mcuP59zLZ+7vrm+QN47yP+LP5ML8szVBKeEsaZrei5n+xgRbu7zh5yM/6TnNpsv&#10;nSDcn/r1pMtaFttGQgeYd3/L4/f82cROrrU5MaFHay8XBWEYzqRADAUAOxU9gQ9EvrAiJ89l7pyZ&#10;9qbm3OROEVZO762wQcL/Dk52RGKvlII15KrKhQQDOTE3bQvhPKRyUNZChZjhrIWDAWDhvYHue7x/&#10;9xZckCP3er2CUkRUIzGP4OzMEHo+DE4I8ELAgXopcV4dI6dszgNZSnAADqqQEJ6BK4WmbaEBlFWF&#10;QlGsM1qjCYJSfdfh2ABcMRjnwISEgUfnLXTfk0Bgb/Dhwz2stvCXG6yWSxSKgwXhm5unT7HRFiyI&#10;c9HpxoACsEZjv9tC9y3FQSmgJBGynAWs8bCenHOFFKhVSYJW2sBYA2spz91uX+H169e4vLrCs2fP&#10;cXn1BGVVY1kHV1/PwhnkQ11q4J2BMz281YA38KbHqiogn92gVBL7ww7GehybFr7voaEBX8J7C84r&#10;WGMoHQJD0/SoyjKQ88lFt6gKIs5zAWMstD4A8GiPDT58+IAnN9fYbDbpjFRKoKouACYgiwK//f03&#10;cIyj7TSWVYW2a3E8ttTHKivKaRiJ9t3vO9x++D3+8Po1Pv/sE/zi5z/Hl5+9xLMnT/A3f/0X+O2/&#10;foN//uVvsDu0sN6R0KMgp9i+p+v1cOCChzoqJqHj+JrnZyk/APU7vPMwPbmyMx/yPO4hrQQXJGjg&#10;nYU1HZQS4LwM+9ZDco5CFVTT2OBWLQTAeCA0DaRzKSX1KUNO0VuDw/GIsiiSK6+UMjk9V1WVzvOq&#10;qtA0DQ5NO3IjHsg1gzgbkT6RCJ/RnT31uqPoiuBo+g6d0SnP6o0B5+RyzxDEErsuiQFAI7kSK0Zu&#10;w0xQfURpdaxpYtz26PtuJB4Yn0usKadiPh4uiVk0TZPVZe4kWe5UfE/fF0lgk7Miksyn7t95zp/3&#10;Q/JzZ3S+sIFI27YdttsH7Hc7eFi8ePEJJJ7hsNvh9esf8PbND6jLAkIWuLu7w/F4wCeffILtdgsA&#10;aJpmlAvnPaeYi80JQM6dCXk9Mz1bTuUuc0Jr05ot9hWstUE4iHoAoc2Nu/fv8bMnN7i83GC3ewgi&#10;ewoMQdAxIzwTId5l4kkU762zFHc5rTdnHDwY9ocDjLW4uroEEwwMVHO1fRdIjNSr7W2Hvu8CcVyE&#10;npGDMUM9Eu9hmkPFZ35KsDifj1NE1lPvkE7meHTqhrhqU90Te2MkBslH30ciiV16ZlPX91xogp5P&#10;EP7NiPHxfiO5nsToXOgVyiR0GkXq8totfl/eM4o9rekc5oTsoeeQ51ssEduF4KiqMvQA7ON3X9kz&#10;yJ11c5GA4edE1tfhkFIFcr8Oa49ynuHvi7Qm27ZL9UIkJcfvmgqdxrqLhC9NyuujSDRj4R1TNmcm&#10;xt5QnMR/E7+jbVswMJRVBWQO8dQ7YJCqIMf3nt5lSKFwcbFJcxFFtvq+J3G08L1R8JqEwIZnqYPg&#10;TuxdxP1XVQK9tiTMaB2ELACnR4TPvK8rhMB6swmiOTR/2mh0nYPIxAN51jPrglgFY5iI2CHFhjRX&#10;3hMBHyKIPgBd3yUBwXg9QsSeJ7lyP35f85iYPe6lsNE7H3biXfKfWiudEnWZnnVz33eqNj1V/+X7&#10;do6sn/dR4nqYxrK4vqeE+jwO/lh9kl9bLlwzM0H0vjHu40wAMx+pb5YJ0uTX7pwDQ3xHycG5h019&#10;YA+jHRhs9o7P0DtILmCshjEkZPvf//s/4Ve/+hpXFwu8/OQan714AcGBQpXQRmO32+Ph4YiqkFiv&#10;FlBFCalKrDaXkELSWrQG7sFDqQJmQYJDq+USv/j5l3j6/Ab/6T//R3z99bf4zW+/xm//9Wu8eXuL&#10;w/6Arqd9lwSDc6GBfC3l+W0QbMgbIFFUxTmH3fYBDx/WqIoSZaFQVAX1jjlCz9Qm4S7K3wy8twAP&#10;cc5aVHWNw96g6XtcX12hUArMGIhQH/eWCPzeuvSugfJihafPnmOxWKJQJeAdWBDRoR4fm+0ffKz3&#10;Mt0bp9615lOCE3vq5HeGf54EiYIQQC4anH9WHkt+EiH/PM7jPM7jPM7jPM7jPM7jPM7jPM7j3+A4&#10;E+DP4zzO4zzO4zzO4zzO4zzO4zz+xDH3gjMnQXxMuT6RHoPLgmMYETJPguOy7567htELW565nbEB&#10;dBHd6bz3YD6AcT2BRVwiOhBgNtF0GcexN+BewECgrIDeelRg4HDw3gDOggVC4bElt49yuYBwEh/u&#10;7vDubofy2GK5WODycgWlBIQoIJgIJCBPqvGMwMFMSBjr0LQajdbQ1kN4D2E4GBOoKg8eYCS9NgGE&#10;Q0QaHtx8PbPw1tDPKQ7BFBTncNbAgUEbB28NGOdoDj2M7uGsQ6EKVEVBL/C9h2fkMl8IwHgPC/oO&#10;LgpyaxISsiyIXOQJGLZcLdH2PbQhAm9dFhDMA84Qya2qCLwNjs5YHBoD7wvAA0oQAJd5D28NvPVw&#10;xoBxIpNxoQBnAXAYRyAMbSzapoM79gAXcB4wxxYGBh7RoZbe0xdcgguJqgIWtcKTywW+ePEUv/nX&#10;r/Gv33yPQ9ej8Q696cG7IwpZ0JyUJdq2wfF4QFEWgfju0XsLa2UGnkVag5yxRKbWwTEMwU09B78l&#10;4gTz8Iz8q00UMMDgKKyUAhOSXNOkhSxKVGWNzWaDq8tL7Hc77A97vP7hB9y+vU2WUjyQ7o02KJUC&#10;yxyt6rqGtRoNCJBxPB7RFU1yCeGcwfR03Ue3TyCZSI4++COMiS4yJD6QOzI/dvoIoHzGAOSOVi45&#10;JeRAv6qqkntoHj/i5qbnSruVsanbyUDcyV1y6e/diPweCfB936OqKtR1jf1+n5zsIxgxd+3mUgKc&#10;wVgLEUCVuu/Rdxx91wUSKgF/hOAwlsQRiqqCCoDhm5sbcoLnErrv4TzDoTnCeY9eWxS1R28MgaMB&#10;Au5zjV9+/Wvs7vcolgpv3r7Fr3/9azRNg6dPn6KqKqxWKyglUSgCTR8POzijYdjYYWSYybhso9uH&#10;TSAhwamFppTCZrNBXS+wXq1Q1eQ23el+DBZjgA9EWcfoMy1IcCOC+yL4hX6eftaHdc4CGYsELwZX&#10;+GFtDADRRCxL9+IJYJTWXCTeMDCvAAF4TsIccR1/2O5waBrc3T/g5ctPUEhyg5dSgLCUHIUqAzDZ&#10;BWAoESmkFI+cfqfAtejGnQPoGWOjdZ2T+HNX6alrWXRMGkjsPrkCAYCDAxtMpxM4M4oPDERvBHER&#10;Cx4Bl8FVNxLFfQaAi6DRKekqB//G558Dl+L9iwAq69qWiMSRkBWukTNyVySgK8WInNCauxRHMHEE&#10;I1dVNRA1mIAoOI5ooPuezicpwRgRl1h0lx0WxwiAmOcxiYgMgCsCTzsPGNOP5jKugTgn0fEril0s&#10;l8sRuDkHFvZ9Bx32D62TJYRQ0LoHAnlClSXWmzU8gGPTwDMCUFrt4CWDtR6vvvseTdtBKoWqLFGo&#10;IoFeOSOShixKsOCKuaqXUIzhN7/6n5AC5EiTBIEA78Mc8TGQ3yPs72ksZmzkLBzBbN57EBYvAuOG&#10;+E/PfsbRKICdnZ8KLHk4EHmVcw6C8jM4zsEDsBeewIImiIhIpSjPMgQINMZl5AQChtN1UhQUXKLt&#10;Wtw8vUbXdDDaoG073G93KASHFHgMOPUI+aKHhwMoMwQYiUnYBKYcAyujM/sjl+YgqAIx5KsI5sw+&#10;AqoDCZXA75RHR9efOKNE9CVCHBsRZ8hJO8Ze410wFxwYrt5ZIiaVRRLBgPOQQQyBhXgdIbFztUFO&#10;sInO34PwAYG4I6kn7vN8L8Y4GONLchqM6yF3hI4EnLCtvR0IET6IE8XLHBGFZkDKMW6ykL9prQlE&#10;PyHKjJ0r49kzfMdc/pPI6fBwDCMhMMaIvIHJZ8T/B4/gfyJzx203dcyOc12UJVxyPA/rg9EeRkZ+&#10;ZzMx8FR9NedENkcszYkD8QxI4g2g3NhhIEwJIdJ9G20huYB3RNqRkoSFjKZaTXEBL4AuuCNyJvHt&#10;77/Fq1ffom2JYMcYUNdLSCHR2R4sri3GAWZG7pW50ISDTfkD5QH/P3tv2uRIcpwNPnFmJoAqVHVV&#10;91yc4fAmV68oSmvS2urX6Z+t2VKkjl17zVYXJXJEjXjMdPd014Ujj7j2g0cEIhOJJinbTyu42bC7&#10;iwUgERnh4eH5HHFdRvKt9QGSSwhGcG8i/1jKSYJjsViQEFcAhFBo2x7GOCI8KAkuJapKQygJIRTA&#10;JQSTQGDxXMDB2Pis630A4/Nu3qcAwaec6WjN+1wcBeYpN9AHHQSugj8mGCVCfPybsyT8Zb0Hg6Dt&#10;IxJw5ggJp4TzSpLZtHYoXzslm08JSuU8nBIFp66507U+l7tKEY9Ut55ykP1d/Yo/tL9SnnWmuWRO&#10;XGNOgAIY57tT7zG9H+PzGk46zb8rD4wFoMZzNn+WGM/dOULJiEgzyUdl/v1dJLpT93762ae+38GF&#10;PtUyh7El0jZDCA5d19OeGGvFAI/tvoPbD6ibGpXW0EJAskR4pfpo6PcYegOlBDZPO7AlIgkY8N6A&#10;hegy3ZNglZCShBGjKFl2WOWA5DLz9AXjYIL2+SQkoLQmp2rvAeuoRuIMggkIBgQW4IwD8wEuEiad&#10;N/Cuh5YCz9bX2LYthsGikjWW9RKSMbjBwCkDJhXgPKxx4FJjtWzgXKA6yAVYb+G8gfMWPpCQnHc+&#10;u9RzMHgIyk1CUE8n0m+ElGikhLEWiGeotmvR9z0eHx7Q9z3u7t7SGfXyCovlJdYXK3jv8bRx2O9a&#10;GNOh3T9h6PfYb8mV3fUt4BxkcFhWEtzXGJwDBwAXsNt36HY7cMlhhg5SazAuosAAstOvtQ5KSVRV&#10;Dc4VpJKRdE615t3dHXa7LTa7DRaLZXa2XS6X1HeoFZrrNf7sRz/EZvOE4Ojc3G53+OrtWwiuiPCi&#10;JTyAhda4vbhCP7To9k/4+Wf/gdev7/DB++/jax+8h/XlBf7iz/8M3/72t/CrX/8GP/u3f8Obrx7g&#10;QEJpXDCABRgzRAdLnue64AeXXREJkZT+GJqmAsDg4vm7rNc4J7E7xjn1vxjVZSRJlYQkkQUiE+lc&#10;RuLzAAMhBawLsM5CqQp1Tb2ZdE713sNYA+OJ5Js+7/LyMuforuvQtm3svxABabvbYb/fo6qqnOPT&#10;+bF0PQaIRJ3O2ikHlARRANlhPdU7Za4ta58sslUIx5V7VqqpU78u9QYOAkc6klBlJjLms3V8/1Kc&#10;IBGwhmFA3/fgnKOqqjzWJWF9rqc+t0ezE3kzfXbpylz+WfYM0z46FYsJCFEEhaoLIgkavH79CjfX&#10;S3zz4w/xtQ8+QL9f4/rqEt477LZ72AC89+I5emuhtIr1vp/dQ5MI0ykBmFP7L4oebPo+Za9gTlin&#10;dCkNk3MxCd/p8d4bRWeFUujNAMYEnp6eMAwDPvzwQ3z+eQswRg7STGC/7+Hp0Dcivw/DACk1hOBY&#10;LBosFgu0bRsFOxnu7+6I5M4Y7h/uwASi+KmE8xbWGRg3ZEHbJGhEtZbIIhScAaGoicp5MCesc8ox&#10;eiq6U9YNc3Xsu+rJRABnzmHf7mHsCiKtX8bAmYg5TEzEAmitl/VnWidJZC0JamQX89iHmjpBM0bu&#10;3t4nYjuJLybipZQ8C5A550d1bCnSUIqHTedqGwUOtVZRoI6PREmESIKxRI6nXHLorSVhQyk19Z+s&#10;BRckPmMLodypOFn5OVrrE+J0gIo9ZxoHn8nrJbE7C4ydqL2yMFkWcXRFzlV570gEbBEFdmi8EfN6&#10;BetcFh1gjMFFIRMhBBaLRT4Xkru8JHfrQH1WY4ec/7uuO+SOQPt93/f07EAq+m7OwwcfBQUP87/r&#10;OoCxvOd4gGouIQDmc25MuZz6gvTZ6TVmGOj5F+ckVhavId+b+DoSZGCj889hz6HnL4mkbz3lBAH6&#10;/4012G63JF6NsahnFpSI87Tsf07PRKWQK/3ehLwda/m5Z8NzRNe5s+B075zm8Glfp1xfc/loTrB5&#10;3Ks7JubOib7P9U7m8mHKdeV1lu+Z5kOq6+fc6OcE4qbnndzrnhKX48+mfftUy5R1SymcxhmDsa4Q&#10;eQlx7VTFuZuOatZ6cEFd0ainhACOr14/4M1X9/j1r77Ev6x+iavLJT7+6AN89MnXsK4qBO/R7jZ4&#10;vN/Augc4cDSrDd578QKLRUP9eGHgjCdBF+/R9z2aZoXlQuP73/0mvv3NT/G//8X/ijdv3+JnP/s5&#10;/umf/gU//+zf8fbuEU+bHbxzUEmIoNiz+ETgN48j5/n5Yjlnhn7A27dvUVUV6rqCUhJSSzAmgcDB&#10;mcr1ZxImIfF4gXbosnC2UBqDG7Dve1RKo24aCJBYPbMWnEsw7zAMe0ipoOsGl1fXuLy6QlXVJEbq&#10;Q96bDgImYfZ8fbLGOyEGN+19jtfj79fPKP+uuMy5OD1nTGtsLg/M9Vn+K72Vc5zjHOc4xznOcY5z&#10;nOMc5zjHOf7/GuKv/uqv/uo8DOc4xznOcY5znOMc5zjHOc7xh8ff/vSv3wlunwLV55zYiOg0fqAc&#10;IoEkkeLmCbTHnzd930QaOgV2BhCJxQEMHpIxLCqNptJQHBDMgzNyvWp7g9d3j+iMhbGGnLlWS9S1&#10;JjxnJA7zSCzrug7WOTSLBj4EtO0ej4+P4Izjcn2BSmtyBeEKSkly9XIO3jqYfsgPynf7HbqujRAm&#10;Ru700UFQKgmpCMRMADQBgENpDSlV/F4su2M6f3DNtM7BRtLCYC26rsN+16JrOzjrwCMpLHhHYNfo&#10;Ti8FBzyBobkg12sGArFzIaEUAWoT4Y4zBiUkqkplsFwIyV2VXGV5cmKJDvJNXUHwgOAtJI8iBM5B&#10;CU7O1gEwvcEw9Hh8fMDd/T02uz16Y2G9J4K+J7KXVApV3WCxXEJKGUHJmq4ZgcB7bgDzDnAB15eX&#10;uL15BmM6Ijg6B9NbeEdk3cVyicAIBJpAvjSP6LOkVOSoGh/ou4IwOgX+T0EHcy6iU7eJBMpLYFIC&#10;GUfyq5KQSmK5WuH5ixf48MMP4YPFw/09nDXJcw126Ol63MHRJAFkd7sdNpsN2pack9u2HblKJYI4&#10;5zwDkRPYrwRNjIiPBUB0uv4T6OwAgqO1VOaM0sFlNOb5/VgErfFZcOU075R/pnFMc2O5XEEIgd1u&#10;F4Hs9ojkW44HY4wEBhDFPAqAkncEzj78vs+AShbXhhAC1hg46+hPYzEYImrpSqOqaywXC/pujtyL&#10;tVTouhYAg64aXFytweO867oeq8UqgmEArSssF0tsNlv89re/xT/+4z/COkfg4BnQLpvk1NJZHMCI&#10;AKS1yi6qBOi10TU8pME/AgzTZ4QjkoxzLuE04b2DkoqENBAJohOyaQJnlYTxBD4/mesLcGq5TyTA&#10;v1AKzvkIKKScvXnaQAi6F1xwLJpFdBQmIQrnLTl0Y0xsLdfBnNOztTbP5RKgmMC0B9cdMQLcprVf&#10;kuiTC1Qp5MDYwZnWR1efRFwrAaici+xMlS4zrcV8vRFwma4puTIn0H/OdYUTUfm9Sjc4Hn9mokNi&#10;dr8pgPBa6+y2Egon2tIhSWuNuq7z2IzHy6LvO/R9j7btMpGDxo7NOuzw6IxdEjdDASBLV8HieJUu&#10;8nNgxzTfEig9jUe61uR6VTqzpp8nYn8IyLmZMY7b5y8gpcrOa8a60bxu25YIupxDSAmtFLgQuL5a&#10;o+s6csNmHM2C5rDgwIvnV/jFz3+Gf/2nf6A8HF1qkhNOcnWaq+v8LGB5PM9LEGlyPCv3gjz3J+DZ&#10;kdtwdIs/5PPi7572NALjsyj6wMBiPdb1QwR2y+z4k/aJJHjiopszgbnJnc1aC6kkbp49gx0MjDWQ&#10;UqDSCiwEIBwAoQkgmlyDWHRFRwRM+kDCEwn8PVcbl26BByDsvHN4mq+z9wQlUaUACEfye/mZZW5O&#10;ojSl63zON4LDxpyR9oJyr5s6787lu+lcyMRSIAodjIWAWHT6Tet96s5VAnsPezGyKIKITnYHkKrI&#10;QgOBlftGiEDveeejJNKyXq+zs1o5508BpVPOmHNELOsSFNdfkpeSI+FcXvExfzpPIg8+inOwgCNn&#10;ZyEEERTecQ6aOvC9y1F6ev9KsGr5OlsQ4tIYlMS6BJBONfohR5AwlHM2r0ECHjMoJaP4lchCVpyT&#10;qzHnAlpXGEyfRQpISInudRNrqEQuEJz2CR/GwHVWEPGz8EskdJBgWigcFw+vdc6A8ziXGfD1Tz7F&#10;er3Gw/0Dvnr9Go+Pj8WYCfTDgG986xu4vrqGlBLLxQKr1SW5wbNDvVOeUxNYfS5/zK27cq5Nyd2M&#10;syOC/cEFbf4MP/0zAfOp9jLYbndIAkXlmpojDJwSxJvOp9/HJT5dx9y+867PfFeOmp5R5sj1Rzl5&#10;sn5ckTOllPjBH/3wD+qv/M1PfnwSrD6tM0/d/zliyCmyydxYz/Vs6B772bpgTvAwfTIryPkkyhOi&#10;O6s4zo9zczgKnPkonvEuwsepuXLq379r/Ux+EJ10qSpM81VLiaWWWDYVgjXgwUMIHt06OzxuNuid&#10;i+JBDMF5CJZ6UA5cMKgkDGMD2pbOu8vlAs4NGIYW3hn0g4ku2QFCKihZUW6N5MmDmBTtg8FRr8MF&#10;h8EY2ucjgardt/DGQgqOSqssUJV87tMZVXByqCZnbotKKtS6ggCDMxa1rLBaLFBXCpVSqLSGYBy7&#10;7Rb73Q7GGQjOoWR0FQ6ePHq9jYwYyjtKV2jqhlyKA+A9A2MCjMtYfzMwnojGFs47OG/h4FDpClLI&#10;TKx2nhx997sd9rstvHNoqgrwDtunB7T7HbbbJzw+3mG7ecR++wRrBpihh7MWWkgISblLSQklFYRg&#10;QHCw1pAwlzEAAipdgUPAO+qzDb2Bsz6K1HhwqSAVnVsqXQEM6PoObbtH13XYbrdZyCuEAG96CM5w&#10;tb7Ai+fPcL2+xOViCWsd7u/vsdls82sCgGfX11hfXKKuNLjk0PUCgwm4u9/gt1/8FvcPjwCA57c3&#10;eO/FDT79+se4ulrDGY+np6cotEXkPFqXIbqoqyxQwRiD5AJCkNwRj6J2qR4Xsf9HtbWM6ybE87wE&#10;4FFpCSkEhKSzZ3lmZJMaw3tH9TjncFGgwTsSlyAXbB1rBQ8mqR/BGe3vPPYnGQ4Cc8kVPpHXrfO5&#10;90Qidyrn7VTTlyT3XJt5DxHfpyR9k3jj4WyfotwH0vuVzsCJwJjr3zD+vUOfI2RyZzpLWkv91FTn&#10;pbN1OoMwzuCDhzUmr2nvPTkYF9c/R36ay4PjWjRM9mGeRfjSv+f24jkhl0wgjE6iwcfeKQJkdiq2&#10;uFgucLFcgMFiuWggBMfd23sS35EcTArs2xZd18NZB11VaBoSB726usJf/uVfQmuNt2/fHhHUfx/n&#10;07JGmdY1pYhUiA8w8hkMyDWdD4F6fZFELqXM58RE0B1M6q0K7Pd7KK1JULZrYQyJ6Ump0Lb77DTO&#10;+WFehUA1xzAMqCoSk029hNS/efH8OVYXF+jaFkCAkgrWGtjUK2YMQikYZ0kcxLpM/PUhUH8pOuFO&#10;idqjsUl9H2C2R5I0Sjk7JruWfdqpyNOc6E8af1rfFmYY4nOamsaTM4hIfs/CaDicfZM4Quz2UJ0D&#10;NuqjhYBMPuaC1qMQHMNg8pwnkrsa1chpnU/7j4hCOULw2forj0nqXcTPTuJnSXixPAun+5FyVtd1&#10;uZ+WzzJ0YI791XA4axXCZeV6KMnOKa+VZwGpFKQQJAg8mFkRq9RfKOt86v/6mWd4SdDzcD2liEiz&#10;aEhMTAj4KLqsqwpVVZHYcbyH1jq0bVsIcnk4ZyGzKCbVCj7mg+v1NQkbRzHnYegh0zk6Pr+qlEZV&#10;EbHeWYu6rvP8TEI3uqqglaLzbTwTo3imkYQwqOep8r/rus691XTfhBB53bLif9I5V3C6vrw2i34w&#10;zcnSjfwgepf2rbSPtm2L+/s7bDZbOI/ocs+Pzv5K6TiOYwGVJD4xPfulZx5z51I2OYMlodtp+n0X&#10;cffwuvk+5NweVuaNqTDYKQGw6R45FRWbipKluU9r5TD2qUeS/u6iaEIpeluu4WmPbW5ffdd5p8yp&#10;o/Eo3N4ZcCQGOJdzQzwf+CiGkOaPdwEeIgrYcHCpEBjHYAbqTHpHwqCBNFaNCRgGB+eBzabF27tH&#10;3D9u8LjZQlUNCUk4nwVYfWBouwFaVfQ8JpLRpZRx3jtY72CNjSTzAVprrC8v8Pz6Ch9/9D6+8ekn&#10;+Pjjr2HRLGAHG3Moiz1gMRJVo+cgh2dGIT53Z1GFlMW8iULIgHOexayUkvDBo24q1E1FYqNxfAc7&#10;0HvEXg9nHHVVIzASoDCDxWq1jIJYFYSUEEqjqjUqJVFXFZarFS4u17i+eY7rZ7e4unoWn5s5GuB0&#10;8g7vPtdOxRdO9RXGcz3ukLExxdj40D7X25nrI6X+nA+0Z6T9lxWpxu7BAAAgAElEQVTPkKb9ibIf&#10;XK7fH/yPPzmDcs5xjnOc4xznOMc5znGOc5zjHP/t40yAP8c5znGOc5zjHOc4xznOcY7/YvzdT/8a&#10;wGlHjlM/H5FXIjgs/TwbNjMcPZCfc7k7Rc5KpO+53xkRaBAf3hI7C8u6QiXJ4VNEgkUIDPvB4GG7&#10;w34wcBEAcPv8FoumJgAo5xCSiGdM0ANdJojckcg5wzCAAbi8uCDSu/Xk+hcJnokEG3zAdrujf1uT&#10;HTUIBA4IKdD3AzwO7r0eBJ5pFgtIqWCtg41EdR9ATu8B5JRuLPb9gMA4uNSoFw0YF6iqCsvlBZqm&#10;IaCqEtHpM4HrBDjIqSxEQq/zHr3p0fUDfPDQkqNr93ARbDf0HYGEg4c1A4J3MMNAZGZrYQaDdt9i&#10;GHpymRYMggdw7kHQpwDuPTgCmPcwg8HQd9jvd3h6ekLX9ZHUDwTGILVG0yywWC6xXK2wWCxRVzWk&#10;kGiqCk1doa4ktBYIjgDY1hiYrge8h+sNOPNYr1fQgoMFFg2rGJz1WK7o/TJhyxKwxXkGGV1Hgi9I&#10;f0AGhgJjR0Lvx84viQhcOj5NQSglCCD9XAoZCaQEOtWawFNSCqyvr3F9fYVm0cBag65ts/N8Cfgg&#10;QNrBTSr9mUCy02sf/5cW7dgxMRG4pmtz+vcxSfJAuiwdtIwx2YXo2KEQs86l0/effocyL5Rgi+T0&#10;mpyUyvfJrqpaH5xcrIMSkkDykVTJs2ufzy48iYDnPYFuOGPoux7WOLT7PbbbLfbtHgxA0zRYLpfQ&#10;FZFhtdLg4FitltGVxqPvBywvLlEtV5BKo+8GKKkhuYQ1lpyidzv85je/xT/8wz/giy++wNCTgwzj&#10;HEpplCBmzLhkpjiQOAnw44JH09S4vr6CrqpIyHARAC1hPQG6SiB4BkIGPwJjHcCzcQ74gKqq4CLp&#10;ewpuSwClYRiOgJ/vAi4ffs6OSJRpvvvo0OS9x3a7w9u393h6ekLd1ES6rhqsr9bRrdBF0LvH0Pf5&#10;2kcgaODIlTK5GZVk4ETMU5EMKISIbiJ1BsqXYLrdbgfGGJqmyQ7p6XOlTHtKKACIyOICab5LKWmO&#10;6Sqv/xLInNcKDuDkdB1VXSN4l4U16F75KICC0f6agd4RuKSUQtM0I3AfCkDgwfkZMc+x0bgAyKT/&#10;5MjlMhhYQgoJ7x36vkfX9bDx85Nj9jQXJLfxo4axGAtaIASwwhFLCD6a12zGSae87ymvl5FA+Iks&#10;X9c1+r7Hft9mEL01FovlMs6DAMYFpNJxbxFZJEEpReIn772PRdPAOofFcoFh6KMAgMLTZgutK0gh&#10;cHt9AWv2+OmP/w8smwZKijzeByGMsTNbuZZTfTUl0U2/X7nuEuh2TKA9fN50nSSwXYH6zblKpDUW&#10;CLzPS7feSMDYbvdwIcRcN37v5DqJ6NZF1yQwDIaIqJLAnENPTnhcEAmPg4R7SiGDJExRfm/vA/p+&#10;gLEmmrKHmTE5dh4e75PHJEQeyYBzwN5wMCE/JpliDOJNoPyUP6j+HgN5dUXAzUQKApAdKqf3qySC&#10;TMGJ03q9BEAaazLAO4lbpP9vCqI/Eq6YzMkEmOeMFzk4ihQUJHOAQO+JyHlY5yHmiGMXzEQeSXvR&#10;vAsSO95TvIcHCOAc0p8eHiEL0ZTjdHBJ96PxTLWEMWaWGJ8EBei/gLRCQ7EHjZyUJznw93FSmgoe&#10;TIHe089J+W21WkVy3eH/T+IHDIDtB3hL4OX9bk9zQpI7HxgRwrjgMINBAINWkkgT0VGvqjR0VWG3&#10;2+Y6hEdnXsEFmqbJ5K/IxCFiu/ewzuY5kkDOMuV+RMGckHIUzRmwQ11ChDfKGZvNFn/8wx/ie9/9&#10;Hu7vH+m7mGGU+03cr771rW/h8moNLjiWqxWWiyU5YKXzaJpPwAHLjNMic3Nn7ml+ObgXhsLlfUIW&#10;n8nfcyJSh/VBzsHb7Q5DdL0MMUdOxXCm7ztHvp4S2qfn9nQNc79XEjGmf39XzJHbx7ncz4r9lQSP&#10;8vUlsS5dx//yBwK0f/qT/3N2fy1z39z6nQoaTOvPqcBVmV/ohYRuZzMkFAQijYFhdr8HSy7jMe8U&#10;Ylg8CpREiUPKtZxFMm2cd57WpOCcSO7JDTm6labfnZLepn2e32fvmXO2m875U+TIwzBFh1fGoLg4&#10;EOCDA4siGb01eNptset6eEiASQjGIxGYAyCyLwsMSlUQUmOwFm3fwVpyYPfWAcwhcI9+6MgtfrCQ&#10;XKFZkGgbFxySyShgwcDi+X6wBjZYtF2PrifSBzlmW4AFSCWgtIikWYCo6YnoF+tgwSA4A0dAJTgW&#10;dYWm0lg2FS6WFRaNRlML1JXCoiKSBoeDZB7edmBwEPBgzgLewYP2P57ui9AQuoZU5HAdQHVBbywQ&#10;iS6IeVlIFedJnA9CgjOBAA8hBSSX0EpDaQWuBJSiut/aAV2/x/bpEX3XAj6g61rsHu5h2y3cMNDc&#10;khqLukbdVNB1FfeBAM4CtAi4WFa4WCwgIDH0A5RU+ODFC2guSDTPOfTWQEoNHwDrHYwjMZdK6egW&#10;q6F1hQCGvjfY71u0+w67XYv9fo++H9Dud7i/e4NFU2G1XKJZLBECORiTAB2R9B43T3h8eERT16hr&#10;jUprNE0FJah3Uzc1jHV49fIN9rsexhpcri/wtY/ex3e+9Slun63BOUPfdujaLhNm0n1IU997EooC&#10;C7FPR9p/JGhHRCWtFaRg0YE2QEsBpQSECAjeQWkFIYkAfyB/sqMcpKOIp9YaUkg6yzIGH1wUEhQk&#10;yhQCpCJxTWddFk4K4AiMYb/v0LY7AEAV3Ypzza51ruGN6RFC7Gm6cQ2TROny+TL3dNnI8b3MpyWJ&#10;qqwvyzo21d5lPeW9z+IedV2PCJ9KiVyfhuAjAd7QOhZEVgZjcB4A4xBRFNE6DyEVrKN+MOMCUgro&#10;6D6cxPXK8/2pvSWfg8Gik3DIva0sasTYQWyq2B5K0b+5OoDEdzgATv1iayE4iYJ454gMpmu89+IG&#10;dSMR4ND2PV5/9QbGDtCVhg8Ojw8Phegii2c1hufPb/CjH/0Q3/zmp/jss1+i67qJSBY/2hun/c5y&#10;XMq9oOzZHnpmnsQm49/TcwPnHBGnpcxiv95HAUFO9zddvw/kYu7dgNWyxmLRoG07dMOAwKi3L7hE&#10;0zSo6yY/PPFRQKDrOxhj0LYtjDHY7XbwzuL6ak3k3eDBGLDdPAFx7jvrDvUvQxbmTOcyb00UgQuj&#10;3kua30LQXhIYpZJELvaxtuaCx+c8jFJNWS8gUK+p6HNPa9Ry7pS17ajWBSAYjwRkQaIjAbF2EFmc&#10;16fekzF0rwJI9IMRkZdI7JLWTkyGyVHXe+orpN9JPQ4pVew3YERoLQW4Mlm6ILHP9QfSmS49qPLB&#10;kwt4XG8k9KYKV2J/JLab/kw9sJKQLiOB3DpHz6Ti/Rz34eK8TWJOSgHguR9v4+9LKclJPAtriqKH&#10;lvIWi8+TRJ6rScAh/ZfGlvqSYkR+T0K1i0WDetHkvoG1ND9F/C7Gmvw9kkhmEkBwse9RVSS2s1gs&#10;4zOTJFgMDGYgUmysS5WUqJSMIjqaek+Mxf1MRpFFAcS8LqXEarWk/CM5AjyMtVFwgGexkixqLHis&#10;uUF5OQpNDEOPoejvivhcgQ6g1CMIAJTW1L/NwqY872ekjHfo59W1jmMTe5beIniL3W6Lt2/eYLPZ&#10;wRgHBJZFYabnr+lzIZorIQsspHtLz2ZE7qdM9xIeey5AOFwvUDyX4CNS8kEw1MK5w3OVfEDGWOB2&#10;WvvPnUFH/bMTgu6nzo9H+9fk7EV7WhQZYB5ccChd0RmJ07NcIVTM4wKMM1R1jcv1GlIpmCTEynkU&#10;/iPBAwYf7x/PPZbpGXUqYDFH0i/zZdnnPtrnip+nT3CRPG7jMxMwRoLhQw/v6NmAt7FXxWJHygMM&#10;Ap7UrKLoqqTnyYyh6wc8PD7h889/jZ//4pf45ee/xuu397A+gAuJuq6gq4pyrlaH82TsjQ1mQDd0&#10;9FwgPrNK49A0Grc3V/jkax/jO9/8Nr72tY+xXDXYbJ+isJHNQg2MA85ZaF3DWU/PN2Lvx8dzH+Ns&#10;JN6Z5u5yuYKUKve2teLQUsI6R2uBRYFaTULslVaoa0WCYM7C9Aampz12vb6MOZreS2kJpalHulxe&#10;4nL9DOvLa1xdX+Py8jKem2msqek8/8z11L9nz7kjEb0AMJ8FFFlaewzvfO/5n9Mem56xd12H3rgo&#10;uMyOnqOhwIPMnfnPBPhznOMc5zjHOc5xjnOc4xznOMc5zgT4c5zjHOc4xznOcY5znOMc5/gvx9/+&#10;5MdHP3uXG2hJlpiCyhNhPZNzf09Sxpy7WfGP2Qel5b/zT4KDQEClJBRnCM6haero/hcwOId2sHja&#10;bsGio8az62ssmgUG4+B9dElmnIDH4BH4hqwQT+6UAqvFMru0EHA3Etl9gHMBDw+PePX6DWwC4AQi&#10;WzLGs1PEw+MjmBCo6hoeBC60g4ExjggWIYBzGQE5HsNgCdjsGYzzBA4Ahw+MiPBColkssVxdoK5r&#10;SBUJfsn5IxyU7pNQgXUO1jnc3z/i1atXeP3qFZh3EAyAd7DDAGscuSZ6l8FEyZHJWwZvCRhI42zB&#10;4KEkR/AB3lnAe5i+w+7xEd1uR+4+7R7G9OAM0cGRR3cwInVeXl5ivb4kACnjEBFgxIOHYB4I5Fzj&#10;3EDONs5GIK2ErjScGxCcgeQClVKodQPOGYwZoCqFpq5ghh7D0EfXa3KmBwono+SUEHxWs0+Asqmo&#10;QyJ3lmDaqRtoctAs3ZsBZHCX89G9kvHo7kZzjwjxGsvlEre3N1itLrDdbcHAMyAPYNEBOjlvJpdv&#10;Ed103IhsMgeiSe4eY4eNknCIIxJzijFwJxyRVIskMuscFQKNTV1Veb5OiRBzbhbp/y+JIl3Xou87&#10;JFBWNPIdEVrIYZs+RymZgXkyEuAvLy/RNA3uH+7hQwLVEVDkcA0RNM6IlGytwX6/w8P9PV6++hJ3&#10;d2/x9u0b3N+9hel7GGvRR5c2ziWqusGu7fDy9Vfo+h5v3rzBb379azw+PODtV2/w5Rdf4Isvv8B/&#10;/Mfn+PKLL2AGQ25hSGTrA+E5z80QMhBqCsJM7qPOOyACv7kQuLq6AmMMXdfBGAsmBHRNwgCJnHxE&#10;dooARxLv8EcCCum+pLlegvXKOZN+P5E3S6LTu9xDQ5gnxiCCmBKhOJH9rXdouw7WWOz2e3DGsFwu&#10;IRjHYMgROBGHk+sX/f3wXabg6umcTOu9FAxIeSGEgD4S7BNgPQkxJLBjIpkf9tK0Z6ScncbNZdJO&#10;Ai32/YAQPPq+PwKo0zwPo1zDOYeSMjtny8J9vaqq6BJP7lspf1lrMQzDiLCdRADKMeKRqJpcoYgQ&#10;e3DSYoxFN6eDGEByRjrUFfTe+/2eHOAjyTQR4Oec6Vlxf+bIfkTqI8DbAZTtM5GhvJ+cLKUIdxqA&#10;WhMZhVw0QyYclAIfh/vh4xgnp3lAKY2Li0tIVaGqF/ARRBwKB2TrLMAI0GyMxXazgQ8BXdtiu90Q&#10;ycMSyLvSGtcXC9Sa43/+X38H5gcsoyABZwQcP5Dmxusprz+Mnd7mgKCluEoaM3IrYwVoNUQXybFw&#10;xAHEW5DQELKoAxFsxIiYUs4RzoGqqrHv+nh/D05W6bslcsqiaSC4IEAxgI8++ig69XisLlZody2E&#10;4KibitzmC3JyWcsm5znKaSHPe18Qaqbrf0rwnqufU24q8xTDMXF+dF9irZXvD+ZBvs65SDrjmYCO&#10;CKz1CLDWZZIOADAfjvbUUnimvAdzQPzjL3dwSS/vaQhjV+W52n0up+adJLuP+1EOTXO2nG/vOmOM&#10;Xc3NERF/lC/SHnK4ilwrJzJM6fqVXsMm+0TpcFSOY8r7GcwfAfH5mtJ8KPaURDqaOmqn+VqO6Rxp&#10;91iQgR05QpVCJiVAPu1RKhLZhqE/jM/UNS0c1vXNsxs8u7nBer3Gs2fPsNlssN/t6JpCdMwSHHVV&#10;xf2Hape+79D3A5EVoghU+pwEVE57pojgZB887Q/sAKGnHEM1cRK0ScTbRCigrxm/s3fwLKAfBvz5&#10;n/85/vRP/gT3d/d4+eWX4IxBSpFFkaQQRIQA8N3vfg/L5QohBKzXV1g2NYGqgZH7fBbPiA6pU/GH&#10;U8Te6c8zOSnt6eyYJByKGhDAO+dAmc+sNdhstlHITIBx5BpzThylnF9lDpkTpJo61E6dRt/lgJ6J&#10;OTNr+tR4lWImcw7v02uc1nKpxpnuaX/0xz/6g/orf/OTH8+SK6bjOR2Dcsym43KKBDL63dFnlfU2&#10;GwPhJ/v+u9xLDxlxZn5Gt/Jp7TV3BnwXQH/6/U7dZ8xcx6nfO0kKyN/f5/1YCYGLpsKiqcFjH4OB&#10;6utd1+HhaYvBUR0pFZHFBaPeU8r7PhI/t/stTCR1te0eu/02UsY9EVqFghAaq9VFJvUKLtKuc6gn&#10;AwmFtW2Htu2iA3yAVhJKClR1BaU1Ms2FEUEWkcSahHQ4XSiUlKh1BS1J6E1rIqQ1tSanQ60hOKMe&#10;CwI485CcyD0CgHcWwSeySCRMMU4EF07kdhFddRPZJhHEaq2waGpoJSEFhxICSvIoPCfAGYkUMnBU&#10;usKiWaCJAmIi1nN918EMdI5eLBosmxqrWmNZVahivudCEWktCgpZ7+DhIKIAkhQKggtUVY3L1QU+&#10;ePEczy7XJNYSAu4fHyLxlda+sQbGkCCkjUJ+6bsnYiUDQ99Tv6zrBpoz+x1ef/Uab96+xW7XAeBg&#10;TODq+grvv/8+nt3c4Ob2Njr89vjq1Rs8PD6QiB7n0FWFi8s1VsslrtdrXKyW8N5hu93i3//9P+C9&#10;hdYC773/Ah999BFePH8BKQR2mw32+z3MMCAEIu0EDyJPx76F4CISL1EQDKnelVKgaWpoLaGVorMV&#10;aK/lkVg6V9+VBNEkGpqIpC66tYNRrVDXFQTjWaSDR9dwGff23W5LNWDwcMGjqmpopfOZkpztRT4/&#10;JrJ6Ejks67FErMSk5i7Jv+U+lr6Tc45qiHienes3JUG40R4V6+/BDFR3RqJ/3/fwzkPrKo51FA2M&#10;JEitVRbwOpC3DyJK3jm4RNCfCLIdieAUYjTpnDQWvETRrxuTTNN+kXo70/q27Hkc1RRZQCbVDohr&#10;yAKBoakqBGfQ1BJSkmDhZrsjsj+AXdvCDC72MwsCtyNn0W9965tQSuGzz36J+/v7fF/n9sayxi33&#10;+ukZoDz/lDW2cweRuCQgVgr35D6ADzCGelgp75SCYzQnB1xcXOD29jn6oce+67BcLrG+XMNGQSwS&#10;HfD5nELrR+Xr1lpjsViAcYbFYgmpNDabHUIIeHx4JOGHfNax6Ps+C7ipeDZzzkXh2LFb8fQel8VD&#10;2econb+ntVMeu4Df+exnriY61ZcmEqIGArJTOTn4HkQ3Ag5E3rQeKZfJo9q6/Hsa35Goc3FWK/sA&#10;5Vqa9k3SHJm6aZfPqIi0z4/mWXZgjzlkmofS5yRH47LuPpzf3Oh6y/ubauI0LpwnUQ7kWjl99oEU&#10;LYo6OuQ8kXpKh36QHI1J+V+6B+nvdV0fRAtB5MtpHzidd5NYXeoxVlWFZrGg/mlcL4jnLCkl6kWT&#10;e5RSkhBA13U511nrsG9b+EjETYIA6VnWdA1ordE0Tb73aUwYGBaLBaqqyuupbVtYS6T5JLaS7wXD&#10;SCD10GvmuVeTxsP0fZ5nqddLF8QQPOjZoKH+VJqju90e9/f3uL+/x8P9A7bbXe4DlX27svY9CPSF&#10;o3k/dzacq6lLQZhS5HF87mJ5/KdnlrSvlfOuFNqcO2fMnRvm8sopR/VTAilzvaByXKRUqHSFummw&#10;Wl2CMY7FcoXnz5/j9vkt6qZCVWtcXV/ixYsXuL5ak1hfqlvinM/jz3msyw59/d9HFK+8rtwHKfp1&#10;c+9RPrMsezWluGE5F5w79KZcrDfiiQTBUf82RHUt7+IzUp/ERegMMPQDGBNgUDDGo+0GPD4+4f7u&#10;EU9PO5jBozcGxlo0zQJSaSgpwTlgnUXXtVQDOQ8EBmMtur6HGXowBCwWC6zXa3z44Qf47ne/g298&#10;+gle3N5gdbGK9ZYlkSWRciuDc4YEYFjIwmLp2aOUMopM0vdVktzfq0qhWRDJXeQ9EWCMxAGlVOBg&#10;kJLDu5RLLJyN388MqOsKTV2TqJlnMWcqVLrGcnWJy4srLJYXWF1cYrVa0rV4dxCSCOx073VmP3vX&#10;vks9qIMY9R8imDnfp43ngPh7+3af50t6VjrtY0zF/8r594M/+uEZlHOOc5zjHOc4xznOcY5znOMc&#10;5/hvH/I8BOc4xznOcY5znOMc5zjHOc7x/13MOZWlmDpHAwfwdnJHKZ1H3+WYmUAlJTj+iOA6cTQ+&#10;FSE72hCgablcQbAAxomk7pwFD8DV+gJfvn4Nxsnp7/P//BW8deABqLWCX2hIS45aARxCVRFoSA+z&#10;laoQhEXdLEhJ3nkY5hE4OUMGMBhj4QMi+MahkgIsOncozlBHt2WAHI2axQKDIeK7NRb77gliG503&#10;hIhK7QJSqAhiZmBcQmoBb0m5P3gOqSQ8Y3BMQGoBHsgV0YOBB3L56I1F4JzU6AODZKToX2mNy9UK&#10;w9AjWIsw9AhMEPGcS7BIpBfRjaeuawIp9TaTqxP4u+8GtJ0BA4dWEjwEeGvR7jZwxmBwkVCuBLhQ&#10;WNQaAQK9ia4ojAPegYeASkoI7zB4C+YDLBK4y5Irox0gBENT1+S0ACLBS8WhthoCeyih0VQOy0WN&#10;q4sV9n2P7ds3eNxs8Ob+AbqqsLxYkVusj24myR2A0wP+BOIyGajIMwAtkb7IWXTsdlEC0MqH/a4g&#10;UrnoWpOAcXxCtveBAOGcCVxerHF7+x7W62u8ffMGD/d3ePv2Lr6fOZCiI0mWBQfBRST3A7IkBmOe&#10;MDDnppS4O6dcH8d5gmXwxhwRoswJJYhaKRUdoEJ2bZ+6B5QEmikIMxTA2xDGQFcAEVSK7NJ9cM5i&#10;uLxYYzAEnLu9vYX1Dg+Pj/RZ8f6l66HPEEfujCGECJgDuq7F3d0dHh4eMuAocAahFZQkx4y6qomM&#10;HV37+r6HHQyCcznvBRzIX0qR+6oZhhHgMs0TYOwCMiIHR2CyL0jW1vrokr6FMUMmxHvGYLc2v3/5&#10;XfN9ZBxcYCQCMQXMpXmfAOmMyREYL92HEnR9AP75/NnHc2YM4B4DdwGlZOFGH7LLXj94fP6r3wLe&#10;4bPPfombZ1e4XK5weX2Jm5vneQ0nZxzORQZzl+u+BDUnAF8Juk+E6uwcHP9LAhWJ7J7eZ7/f53tS&#10;rstyTJJAQPq3M0S4HoYBnLs8HmndJOL9YV2GWXIT/V4YkZYTeLR0tldKEfkjudlMAJIpDyqlIug6&#10;kv2lgvUO3ExIvnE8qqrKzudpXDKIzLnRPD7cYzZytZm6s0+JnwcBgLHoRkmUO5AKfa4lnHcjwYyR&#10;61aR80viRd/3OZdxzrHbEbD/xQcfQCtyw2oWC/SDza7CNl7nMAyoqiqDb9Ofu90OjPMI7FW4XK0g&#10;4LCsBf7js3/Dmy9/g0ortGYHIQU4EwWYdAwwHpG9hYjudeGIBDAHSk8A/ZRDEvg3fYcwAVXm10RC&#10;FotiHUIiE9UPNR8BCg+OjAFMsDweByfLA4A3Xa8xBt/4+qd4enrEbrfHYAZcXV+jahaoao1nz67w&#10;ufocX718hWfPnmG/28H3HUx0Nprmy3TPS+D4tIadE3GZri0g+uOUuaooazPNmo1d7Vmc3yy63aV8&#10;FLw7uPHmdwsZqA6EsZN3/GAbXPwMQLJsnE1CGgUAtsyv5VxJ63AOSJ1ycbl+yjqpdA2bOgFOhU5S&#10;eO8JWFnsuykvTwVHSrL5lDyRCFghoADxIztdlnVQvo6456IACZfk8zmX0Klj9BSsPBUQYGDZbTCJ&#10;yFjrYt5NY+7jOET3xeionF5noxiV92EkCFKKOMwRSsvrONRF4/13rmbjALy15GIcZx6P/shleOfx&#10;wfsf4Hvf+y6qhs4IL1++RN92WNTk9ueZj8JDNF7OGhLSCQFt2xKhFOToKKUEiy64Q6x7hBD45Gsf&#10;o9vvcf94j8H0Of+SU+XBXTX4SBoJiXcXyPkSB8K+EBw+EuT//C/+An/6ox/h9cvX+Oyzn+Pi4gKr&#10;1SITM5KbrI+oX60qBB+ghIBMIkPTFRowEYfis+dtMD891RKZFfzE2fwdhGAcn5dPEZOTaBZA4PcE&#10;kmaMzolpDU/J79P3Lud5yhlp35wSLaZz7xRBOmQRDDeay3NngjlSxCni+XQtTHsTJdmrrFn+0BiT&#10;Oo57FqUwxlz/412E9FNjGl84T4xHOHK7w/GsQ5i/YOCEQEHqvUzHfTr3pnm+POdOv9Nc7+h3CSWc&#10;FJ+Z2WfS+SrPWR/AqwNxKzgHwQOSzE/XGzy1A5gI8EKjcgE2AJUUgGNwwUOAcs9ms8HTdoO6aqCV&#10;gvMWbdsjbPfY7gOePbuOxNwqn9lJZMXlOyCEhJQ8EvF6tL3NxGsuOIa+h5RAxRdEst+R6BvjHIwH&#10;cMmJcME59XQACCXBBYuuf5Sg2m6PYTCwzsD19EPOOCTjJKbEaQ4rJsGjOKSJRJEAAXABLiWklgAj&#10;0Sdyt2QIoYKUPb1ecmhBRHhGjOdIqg5wIcB4cm71DvAioNZ1JshxFshdMViw4KEEB7iAlBxKVgiL&#10;BbrdDnXTQG732HVb2EDn5nQyZoxDKOoNBM+hNMMCRGrTWkExhyA0Xjy7xm63w2+/eg0TxYJ8oPxo&#10;vMdj3+danXMBZ6n+r5YVqmqRSXjOBXS9RdcZPDy+wq9+9RK3t7/F9fU1lssFrq6usFytsFytIKXE&#10;B+9/iO22xS9+8W94eNrg7d0DLi4u8Y1vfIrbD56j1hK73QaNq2CMw74d8C8/+wUuLxrc3j7He7cv&#10;8MH7z/HBey/wg+9+B7/4xef4z1/9J15+9RX2ux101ZDgZiXzGZnOLgKcU/1hjRudowJSHUL1kxQq&#10;14+HejAcOaCnnJ1qkRACBGeotIRSS4iYYyulIgk8oO8NBL6h1pUAACAASURBVJexNrP48P33wRjw&#10;8PgE5z0WyyU4I5d7Y6jvaMNBIEhrhbquo8CQi+T+g8P7tK5PeSedP1MNUZ7npnmjdFpP41S+Nr8G&#10;gAsebdsihD2qSpNzqPdAAJrmUBdIKeE8Q98bADvUdT16f8DnflVV11nkzguOEPjReSTtOSmPlfdl&#10;LH4ydd1lI+LbYW8Zv74kfs/2YHJvgD7fDAOR9oXE0+MGd3cPuL1Z4+3dI5q6Ql1XeP/99/CLX/5n&#10;7IcJXF8/y5/TdT36nu753du3+Pu/+3t8/Mkn+PLLL/M9mfuebGYPLJ83pLODcw7G2njuov0+9ZLT&#10;HFdKZfHSsndD9WANayy6bhcFsXQkxDt4Z8jtulnh7u4tHh4ecHF5j9ubW2x3v0bwHlpLPFqDzdMj&#10;bBRckFLms2/qPafPvbi4iPUojSmXCjXnWK4usXt6hBIyi5KlGtQaC1Hcx/T/TV3vp39OCfBl/3q6&#10;j8/VmqfcmKefdaoPneZqehvOGayx2bk89QG01lmEsOxNleIV5RlnemYsc1U598v7XAoRlCS+aT+s&#10;rFXnetQlMXw6ZqXwXgiJsJtyKvVsp+TFsi4te5DldaaeJPWmdBTGDfAecC4UDt/k8O5cAGNj0aq0&#10;xihPHfJeOpcPw3BUk6Zx11qP1hAJ1XZUj8S5nc5Y5RxLfUwpJQmWxl6oi7/rPUkKuUB9IGMMnp6e&#10;Rr0KYww8GKw1CJ7cml0I0Ioc10uh4kRab5qDM/1oPww2f8fUD91sNuj7HpWWh3xerK9pvyrdCxo/&#10;ASkFhmFAt9/De1rj1g3xeyZxWR5fZzEMfc5hu90Od3d32O/3calST6AUND5Vh5drOH2ndC+nAmWn&#10;avNxjmW555OeFaUUcuo1KX+P18q8oGHat49d6/1IUPp3Cbin1073ibIHlMTCnfdYLZdomiXAGJSS&#10;uLggArxUEqvLCyglIBVHXdUI3mO72WDz+IQ+CpxoXaFt29wT73sDY3oIJuMzOk4E8necScufl/t7&#10;eW/KPm+Za8rXjcQ007MEd+gDpjFOczTNiRACYKgHxRlHYOEg0g2690LEet57KFUjeAYf5613Htvd&#10;gO2ux1dvNnj56h6L1QI3t1f4xje/jufPb3C5WqCpBKQEGBMQnMErj6EfYIxD4EDHArpuj77vsWxW&#10;0KrGR+/f4P3n/xv+7Ed/jLv7R3z+n7/CP//Lv+JffvYzvHz5CpvNDl0/oG5qdF0L6xyaZVXce5b7&#10;1B4MZjC4v7/HarVE19dojITQGs7R+USACPCMCdjYQw3eR5F2Aa00Li4knA9o2x3ePjzgan2FwAAZ&#10;GBTTkLKCqmo09QK6qiGkJBEApSi/cx4FqzCzzo77OqUYxbswEtPXvOvcXM6zU71E6hNRv4l6lRbO&#10;G+rXz7xnuQbLM//vQ8Q/xznOcY5znOMc5zjHOc5xjnOc479LnB3gz3GOc5zjHOc4xznOcY5znOO/&#10;GH/7078+6b5+SnG/fOA6Ai6xY8Iq3gFGmMYs+HviHje9nrHbWQALHlcXK9xcrQlIAwaRHdA9lNZ4&#10;c3ePwRJZTSuNx/tHDH0P61xEBpCyu9IaUih4Ty5ENiq6C86xXq9hhiH+f0QS8OAAOOxALg2DNQAS&#10;cYVDS4nFYgmAoet7VHWDxWoJ5z1cIIek4H0m0vVDj8GQ+wULBDwgJ2f6PET3eYZscU3K9gwAZ3DW&#10;gAsOwQWWFytUdYMQGGwkWwMRWBWAplngcr3Gs/UatZIQIPKW4IKU+ZUEZ4k8JCBkJK+4ISrKcxjj&#10;0PcOr7+6w8tXX+HhYYPgPOqqRq0VKiWgpYQWIroCAUwQsZvx5MAt4JzF0LVwwwBvDIa+jf/uYfsO&#10;Q98RWMoM8EOPEB3D6LokpBIQXEFJTU43jkCZXHACYUuBpq5QVRWYYDDOwlgTXYttQS4BuCDHrgRW&#10;LR/aezd2VS+BtaXzSenKmUAlUwelEqhGU5BlIpzgIju5i+hCvFqt8OzZNW5ubnB1dQUpBbquR9e1&#10;GRTGo1sxEInUnJw3UThyvIt0UYJsEih3CrQ57cz3u90FxsA6AWPIsagkv5e/+05XA4yJdYnkVt6b&#10;5EB2eXk5IrJLKVBXNaSUWCwWWK1WqBcLeO9xd3cHF+8jgYT4EZiLxTHSWpNLuxmOCMXZodR7eGsw&#10;9D12my2Be7oeQ9cCkeQI0LwDO7iI0jzjk/ty7HJ4ynkxEQBLNy8pJVarFZbLBY27GaK7vBwB4EpS&#10;egbNxNwwJf3NOVoe3KDZrIDKdP6U4gbp84/B6FO3KGSSpxCcSB4ghyipJLjgsNZDcBIioRzT4+3d&#10;W7y9e4OnpycAwHq9zmBXAhyTa1G5B5VEeCklmqbJazvNuZIonkjdJQhySu4viWAJeGucpRwfAaIH&#10;wDoRYBIIkxzWq+wWV7qUpfEjJ/LDGCYwKjkMhUzWTyBXAgQf3GWqqsr3JgE8nXN0NfH+pvuUHJuE&#10;JGIMwKKjyYFEwBhD0zTFZ/ERuN45AnqSA5TJ6yyBK/PvT0CApUt2uVYSYUNIQUIwfR/3TUS3yoMT&#10;uTEGnPGRUxWB+sgBWFcVpJSZkFlVVXYYLEltXdfBGoeL9RWePbuJ31dAVTUCyJEqrWEZP79pGqzX&#10;a9SLBbq+g9aa8lFTwXkHxji0ELi6aLDf3OP/+Z//NxpVkQuNolzGwA/iIolMjWP3JjBkV+WRSzs7&#10;7b403TPmxJDK/xACBDs4XSVSL4t7XJrPY9c9EnR48eI5tFJ49forDNZGIrM4iKXEMe+6DiLer5ub&#10;W9w93OP9Dz+E1hVubm9w93AHeKDvejx/8Rxd26Jr91gs6gz4TYT+9B3SvOKC6h8b16so9pSpMMOs&#10;OFQSAHgHAXNK6kxO0Zxzen3OhWxEQEzEbno9osjD2PF3lIMZy3Vfym/lfZySIeaEJeZAk4k0XhJs&#10;5shD0/NDCdo8IsAzlmvhtK5KgHMJgk45oXz/qTPpKXLs0RxnLItCzIndTIHH5fWWZIk5YnLK8VIr&#10;ErPiVFca46KDskDwIQpaJRJ8JCcE2nXTaw5kBSJcTu91eR3Tf5fXTeRbNxJymVvrHMeO1FkYIvrK&#10;8via1WqFtm3x+PSEp6cnfPnyJfquy2tNCEHueZFwYIyFd+R4FTN4nptjd7jDvLu+XGN9eYHHp3si&#10;nnKR54wPPpJKk7OwigBd2h85O3wvqQSurtZ48f57+N73v4/vfOe7cNbh6fEJNzfP8Pz2lghc7iB8&#10;0LYtnjZPUFrjO9/6DpSQaJoa68tLNE0NFgI4WHZ+nzvTzjq+sxNudoWL3ih3FGt9ml+8D7PzeypY&#10;Vd7Prmvx9PQE7wOEJMESLuJnBxyd+0vCXJlvSmdcX6zhcn2U+9CcQ2sZaZ6Wa/+UM/rcOj8WTzq4&#10;Y871FKb5KF2/9x7/44d/+gf1V/7mJz8+ur65a5/+bEoOm/Y/ynx0Kq8xjJ3OD7kZR06LpagUm/7H&#10;GM3pE2ICU1fCd4kVzjmt/q7e0JwI46nz6nR/mF1P6bMxPjt4RyTBZaPAeQC8g+CAiGT4p22LbTug&#10;Nx420B66WiyhpAQDBwtUjyql0FsD4yyUqsEFh0fAZkdEDIBjuVhCKQ0mWHa0dS4QqdcZ+EBk+OBJ&#10;FKTreoREPGQBITgiS3EFXddEIB8MAKpZ6Pzoo4M5kcwZE3m/9C7AOg/rLKxzGCKhrN232Gy3RKRz&#10;DsFbsODAGSAFCaEw72PiSaxEFt3sBeq6RlNFcknw4IxR76fSqLSKHbJA4pSeXBW1UlBaQioJxmUe&#10;ExV7QSK60PPgwRmguMhCTH3X4eHxHg9PG7Rdi84YdMagNwZMaAipSTwy9oOU1OTaKONnSgatBKQQ&#10;5GzvDBBor9ltt+j6Lq5/6iOmej25enddB+9SbUJOockBVigJMA4wAS4kfGDY7fbY7/do2xa73Y5c&#10;LqMT6u3NLZari0gadhgGg4eHB7x89RI8Ck8qSW7sVdVgubzEfjfg6WmPL794hd/89gvcPzxAKonn&#10;z1/g61//BJ9+4xNcXV3iafNAhEsPBOaglMy900R+FFKRUF8IqCodc56LAoB8dOYt3UxL4Z0y76c6&#10;s6p0FAqjPZ4LBq0UtNJ0PheczgKBxo9zRMGbHrrSuH72LLvI98OQxyv4ADMMucZeLZa4vLwgYZ6A&#10;kdBkIiumHJD2o3S+Tf2bsdvv+Gxe7lclYa90Bi/J9umcO60ZXaD9VWkFH6heAeOwxsJYl0m4AKLA&#10;HR/tnSS8wOG9K/oe45qtrNFOCYD4KKYxJ9o03o/YbI6f5uypeFY6x+VaNZIzrbV4/vwGq4slFosG&#10;Wmrsuw5t1+PtwyM41xBSQiuFutLQVYWmaVBVDV69eok3b97gn//5Z7DOZ6Jqmd+nhOyR83ug3OWc&#10;y+cLMMTeb+xDFL3Dab2RepOCCzjvYI0b9eVSYRZiPqb+Jok8Pm0eobU6iGxaQ/nDB7RtBx8Crq+v&#10;j4TEErE4zdckLuY95aDbm+c0d2M+bLcbyHjeTsIJqZ+Tzo20PtJ69Ue9gfzs5QRpdbrfloKuKOqG&#10;6XOi9PtTUt30/cr1ZSyJjzR1Ax1FLULs6ZaCDXPE3qqqskhe6nke+sFjgcU0Z621uT9W5rxSNO2U&#10;4ELZ00/nqamLe0mKL8/TdG+H/BnpPF+KruW+2wnBkbKHWNauh9cBi8Uy55DUm0zr3EUX4/TsouwP&#10;pP5tIlin75jvU3y2MTdH0rWl39vv90SMz/vMYb9IObaK6z4JZabrTbk/hIAmO7FLBB9wd38H7wPq&#10;qo7jF9etoblZadpzvCOBYBLLXs6KoVhrs6CllDIT7ElQ2+V9gt5HoqpI4LTv+1Gv0zkHG8e/FGFQ&#10;Udiw3bfYPm3Q910htBnAcBAC6PsB+32LzeYJ2+0WD48PePMV9a1JaDtTZWOPTOR1wif1eNnXmBMC&#10;nNbo0/p5unZPnWveVbfTnPHvzCvT6yh7R0dCHTNnonG+oXo1ran0HnPnJl8IpFZVjaurK1yur7BY&#10;LgAusFws0SyXUEqi1gpaCVSNRl3X0FLh6fGJRFye3eLm5vYoR6R8wnisUawf3Ze5fs3cs7a5c/ep&#10;XF2+R1rXoejXnnreX+6BPvajvEt9I5P3uySMFWdgrolEXFfWmShiqaF0BR9IMGOz3eHXv/kN/v2z&#10;X+Jf/+3n+PWvfoXtZovV8hKLeEZKz5u5FBCCejzWGDhrMdgOXbsHgsdy0eD25hk+/tpH+MH3v4sf&#10;/OD7+OTTT7G6WMB6B2MNXGBQus5znp7Z0DOBdA+01uj7AUoJNE0NKQUWsc7gHBCCQUpB/WdGgl6k&#10;ruggBb1eFM+Ad7s9FosFFBeolUZVV9BNjaZZYLm8QN0QCX55cYFFU8extvE9D2f0U73judov1TW0&#10;jZe1EJ1hGJ+pF0GiqywWCYcOwuHnqa5OApg5HwCwzmK/32OwZvQ8Za4XUAqelD2i758d4M9xjnOc&#10;4xznOMc5znGOc5zjHOc4E+DPcY5znOMc5zjHOc5xjnOc478aJUB7GqdUx08/lA+AJzX0aOJ3Eqie&#10;SL4BmJBZcAR0SCTQRCpID2jzf+l9QSDZVa1xtVqS8zo8GAsEKo6Oenf3Dxicg3UWVVXh4eERfTeA&#10;B3ICDIxhsajRNBW4iG43kYiy35FbLxecSFFSQkgJD8A6D2M9PWh3FpWuwTkgJUdda2gpoTipxndD&#10;B6kUGBMw1qIbDAZjiDCWXGkGQ04DnL4HZ4BW5O7iEQggzQK4EBBKQUgNqTWquobWKj/Ub9sWWily&#10;pwaDsxbOEoDaR9dEwSW0lODBgUcnMyKTEthYMgaOADgHO1gMnYE3HggewXpYY9EPBp2xeNi1eNi2&#10;eNrtsVitsFg1qOoKVaXIaUsTkRCMgQsFLmR0Ogyw1kTCiUUXie/tboe+3aHrdmjbPSnxByILOztE&#10;Er8jh1TnYK2DGXpYRyIEDgEQgK4UnO0RgodUEhcXF3h+8wLPrm7Ag8B+6GGsI3faSLZDYAfhgeAJ&#10;MIwARNIRgcgdXOHmQgAtwDsHMCLToQAdIq+NCDpgBFqnaZ3IVIm4TJ+fQGIjkh4DpFRYLBa4vb3F&#10;1fUanAE+WATv4awBCwGMk3snEGbFJBIoEGBHQD2A5kDTNKjrKrtYnCJcp9fS92TF+yYnSbrmqqrz&#10;eNB890dEl/LPaU5KzlgHAHACu9HPAU8OCoGAogm0xzlD13UAgMVigaZp6M9FBcbJJb7vBwLY+QA7&#10;EMgnOYoTwCwBhoiUrpTKoEIiLhzuNY+ux8nFFYHel0WnvJLIKwSNS103BaE5ZDBNSO5/fN7RO15U&#10;HnUuxMGlY0I8BAgcSu6CNpIjIrlUSBLtYBwicS59QPBEhKAcnBwkQzGvfL7fUzDWAZDMMCbvHZtK&#10;lsDtErQ+cklmY1B4KEQdyM00zjtEgjMjkI5MoHfOAcbQR7e4ru3w8uVLOOdxdXmJRV0TQNgRoFRX&#10;mv6dnKEiSVYpRUSHOM4hgm0Pa4xnkniaC4lgXwLsE0A3ARKTK+jUvY7WvMxuVV3XEeFP0ViM3adK&#10;4QCMSF9pHtBnuOzYBjD0/UAEccZG7joHx2UC31tnidwLEJlESBJziQ7hRCpyYAizpLkSeDd1qgIC&#10;uq7Dft9F10tAqUTQFMXvE6UGifA1IQQGBNrTCQka91yWxVaUoHnhrcPQ94Q587SnIoLEXEGsZ5xl&#10;Qmyam3VdR2eq5A5HY9t1AxiXuLy4wnp9BV3XtEcrfbhvggCCH3/9Ewgl83dtuwH90GO7fYLgNH/a&#10;fQ+lBa6fXUBz4O9/+hO4roOuyJGYRXGcQ14uCcrINZeP+YAXhOI5B8Fck02AqCV4NP29BIorLoiU&#10;khY0ZwhsAlZFKNzQQ5FjA6Qk4s2zZ7dwAL549QpKV5BK0jqOZCwhBOXduoJ3AS/eew+L5QIvX73E&#10;D3/0x7DB4mc/+2dsnp7w9W98A+998AEWiwVevfwCwRnUtZ44hR+EbxL5T8RcG5yjf+e9cgzuTlGu&#10;v0O2w1ENDJA5K+McLvjophpIEKgkhrPotB1IhCkAJ8RDQlxnkz1ytLZ4JqpLKUbEgUSoKPfwtPZL&#10;p14UoEfvC7c32mTotZ5A1yIKIHCwnCdy7Q7a1zgYnCXhKSJRMzAf368QupiSXEry5JRsOwVk5/Ee&#10;/R4yUHxECGXHrkunyO953jMOJQSBgAGIuO+XQkHlGhGFeA1ncT8Cjj6jFFqJA0z3mSOS9CkHp/1u&#10;jkjyuxyRc41ZuKlNic4J4JrmQcrtmUAX99kkQLLdbvHq9St88cUXeP36NbquOwJUJ3Cwi2JNNngE&#10;EIjaF4Q6qVQ+ozBQDV9rhd3mCRerBRjzEExARcIPiwQmxqJTGUAOt4zn2lAIBiUFmqrC1foS6/U1&#10;rq6vsbpYQ+kav/r1r6GkgDE9Hh/vAUbX1+5a9G1L424tVqsLfPs734YUJKB0cXGBuqkORMmA0b4B&#10;ns690UGsSBCMnb5P2b4+1rjEVQmzdVP+c0aoZHReF2mcQLWc9xiGAfvtBggeMgomMUZOZAipEDz8&#10;l4QafIjjLnjM6olYyWfnc+m4+S5CeCmqMkcGKIkQR2QLzBA6TuTOY1Lg/P8XQvjDCfA//fGINDLN&#10;Ce8S5HhXLsOJPWV8EEsjESbjxHN1HHyIIksik6BSnXnqs2b/DKfzzfQ9yteV4z0d+7l8X+4Fc0Ja&#10;pcDBu86neRtiB9diZx1YCLhc1hAsQP6/7L33syTHdS74pSvX5vox4IAgQPCREmV24+3/HxsUSSkU&#10;q933dl+8jZBCEoDBuHtnrmlXJisz94eTmZVdXT0g+ev2QUwM7tw2ZdKcc+ozfp2gmhroeot1XaPR&#10;Fl1vwRzD5dkFZnkFB8qnlFC053IO64khljk4BjSa+guZKjCrKuR5ht4Qyd2BxfyRSGg9Ok11QdO0&#10;kbzGfP1nnYU2FmAklNVpHZ1cueDg0q85vv/gHOV81jGYnghhTafR9T0sOLikXhQXCkplKIsSRVZS&#10;7clpL5dCkEhJcMkM+bUb1n7ni1/Tt3C6gzUaXdcSsd/ny9Za6K7xNQT1TuqmQac79L2B4BxlXsB5&#10;8nsuGYSzcKb3c9igaztstzus12tsNltstzv01oH7HhgTAovlEsvlGQqVoSpnuLm6wfX1Da6vr3F5&#10;cYbFrIISHIIzyvOcBYeDMz2csV4AknsSeA/n16zZbI6iKGJN1bTkUB0IQVVVkYicIWEWwQU4E8ik&#10;guA8Cg48rda4+3CHd2/e4f7jPb1PkvTk5eUlrq8u4WDhnMGPb97i/v4R202N2WyJspqBSwFrgaqa&#10;oygqtI3Gdz+8xnevX0P3BtWswuXVOV588Qw/+9lL5JmE6Xus1kSa010HOMT6M5C/nDWeVDgQ4Klv&#10;Iw/I7+m8DYTPkFOG3pEQAr4ZAyE4mrqBNYbyfE+uV1JFkvywbzHstjUen56glMJisUBVldEl0/pc&#10;Oz1WqqecJ+9atG0b6yDmBTyFENHNWUoJpWQ8/7T2juuvrz0BBykkGPOu457kM7j5+h5N4kyditwN&#10;x2ljXybWPs5GQasgThDq7lCbpHVXEOAEQs6T/MEhiTjtp9F+LPw6aSZ6d+PeHpvci8fkx7FrdrLq&#10;D3WoM6i7Dqv1E6wzkEIgVwXaroXMMlhHfbCQczL6Urx7/wFv375D22pwIaFkjrzI9/aKqVwnvQ6R&#10;aOXFfQLxfdwbGwvypcToQGjlQsBZYLPZQmsdRfCspbESxkXjhZ+01pEoq7IMZ+dnuLy8wofb9ySE&#10;wolkR59hIwGt94KsYS7t1zNEeK+qyufh9G/1bhuFE6RSnujXQ0pFYlPW0jMF3yMK8zUVcx3EwPbH&#10;RdofiP3JZIynApmT7soTtUW6J0+9h/pLCoIP4ht5kcf5FQRHwvoTxCZTEl7oK6W9tHQtOyYQtVeD&#10;AfGzhx7bQJweE/5DXz3tT7OoYUdrIfWRzEQ+xGJOdkCc9q7o4/yIRB550s/fF8TiXNBYSwT/UtGC&#10;dI4Pa0+ak9uYI6a1NOc8il6GY0x7+Wk/NO0tSSnpWdCoDxiOIayXYT4aY8AZR5lXngDv8ysvFlfX&#10;DZq6xXJ5BiEk2qaFNY5qSGvRNg3V6ZxBSRIt46M5NZvNIKXce86R9kKUIoFlB3rmRL0+LzJkBiGC&#10;9H6GZ5impx6S6Q2EF52p6xq97tD33UAYdg7GUI1srcNqtcLd3S1ubz/g08M91psN6t0O2veGwRm4&#10;kJAyH8b8aE0e103h3o/r/WMk8vF4SkVpxz3cn3J0HsbBoej58B3HifNTtdlUzRCKIOZrZWtNFI0Z&#10;PNBxKLzme6nOOZydLfHy5Us8e/ac8jYvcuvg0GsNBoeua6CEhOQS290Wu12Dq+sb5HmOruuw3W7j&#10;M6fgOB6I1eFZQMhHAjE7XRvHzu7HRAc+J15/sFcDB/VzuqZNEeBdEPXzeb4j5juUdy5XSpL4lu+/&#10;hPXNmh4W1gtziSi80ntRQc44jHEwvcVu1+D+/hH3jyv0vYNUNE9pvlnfUySxeN1rtG2Lxufeuu9g&#10;bQ8pGWZVjpvrS/ziq5/jr//61/j2V9/g2c0VdNehaRtYn88yRo7vSlH+qaSAkoqEx3YNqrJCnhUk&#10;1JNJSMmR51QTSknClFJxVGWBLBPIM7qXDnTezhlsd1sYa+g5Y0F5i8pLlEWBsqJn41lRoJrNUHqh&#10;YfjnaS4RrZ4SuDw+7gHGPQmeI/aPuJjeb2MPOT4/QbyPPCHRs9jHTcT1GK19xhjUdR3zo6njmxIj&#10;TNelEwH+FKc4xSlOcYpTnOIUpzjFKU5xihMB/hSnOMUpTnGKU5ziFKc4xSn+4vjH3/8u/v8BQecz&#10;IOLPOSsei/2H6S4C9ceAidTFIjhXMBx3E4jumB7AWmYK8yIHg4luf9YZ9Nai0xr3j0/oHSnZL5YL&#10;zKsKuutIyR308Hc+ryAFh+17mL6PwImm3kW3ezBy5GaMo9MGTUvk2b7vYZ1DJhWUEJCSwABwDkoS&#10;QFr3mgAAjKFpO3KAsRbSPziW3rlQeJCCFN4pKThUggDI3LspyixDVhQeNOTBBx5c3HUdMkVO9kFw&#10;oO81HAOMJ2y2TYt6u8Vm9Yhmt0WmpAd4MhCZmAA8pu+hO431ipwoeqOJYOwcymqGarFEXs1xdnGB&#10;ZzfXuLw8x6wqo8uTYxxMCDCZAVyCcQUuMnBBLlwcIGcd06Opa6xXT9htt2iamtx3mH/o7hycsQAf&#10;CNwBiN00LepdTc4xjEN6gGGmyD19AGxkyDJyGbm6vERRljBevMAaM7hSWgPnjAeXBgQbh7FESgMQ&#10;wWLME/TI6WgAAjgPtGQOESh1SEbfBxQF4Ftwn0ydaFKQXQDfVlWB62c3+PmXX+H66hk+3d2Tw1hv&#10;I0GYjwjJKbEtdXpKXZSklLi8vMTZ2Tnu7++RgpPStWB6HdkHM6VkmHB+xwA+Y+LLGDARyH7BmWZY&#10;EDw4z7tOhe+czyt88cVLvHjxHBcXFwS2jw5gA9g1y3I4a9HUdQTiBVeccHzBUTsAmAAC+hHgGnvg&#10;wUB2C++TUsXrMgBHxR5gzlgTEMNRiCI93zEJdUzKS13OAHhHH7H3GikldrtdBOkCBM4LYKz02CPx&#10;wYNzB5eiAChNSCWjdRzAHig+BUOG9x66w3yeABXOZew4Ga7ReDylIFbO6Z4FYojzTtiMcTw8POLj&#10;x0948+YtGGN4/vw5Mg8ihvMCHdEhXBGh2hPbu66DM3ZvnFhPMJJyAK6m90ophaIo9gDI4doOoGq7&#10;BxgMIMe2JWJMlmferZqjT9yb6Hz5ATk0HZuD+My+A7oxds8ZKCWtBaGD9B4JITy5dvh5WBMHwO2Y&#10;9BZiWOsCiZyc43d1ncwn7v+wyRzEekGGCPwnZpcHde3PB2sJkJclzt8BqJvneQIc1/tO18m1DEDh&#10;dKxJKSK4VEqFZ89fYLlYoiwrGOuwreuByMU5+t7g6ekJm80ODBxSKnSdjgRycnc2aJoWmcpxfr7A&#10;xfkC/+1f/gX3799hOZ8TiBrOk8Mnrk0AmSbrcur+Xw4dGQAAIABJREFUfSxXS53KpgSQ0nsf9ibB&#10;OblseVduzrm/B2zSYddaAjVylogbgYgJXafRW4OnpxUy7wAWtkjl1yuhBIqiRDWbQWUZtvUW33zz&#10;NZ6/eIbnz2/w4uVz7HZbrDdbMCZwd/sBzWaNssijc3aIAAjm3s1aeAdpKeQwdxPHyDExYbzuRDDy&#10;CIQcAMrhZAMw/2h+axPS2QRZNB2P4/dHt57gXOnB2oJzVNUsjtWwV0+BElPSc3qcKfE/zDuW5BCp&#10;a/QBWNnnIoFMFMdAqBNg90izU+DsYe5hWIOS16SvHbucRYe0EYnSHQFtpuJD6b4jhPCgeh7Pie6Z&#10;p+COwMdjwgXnPLqXp/vqgctXEJdh2CMujYke4/ufCgpNzeHxe9JcYo/s5Ml+QggIKQn8nZxPOIZI&#10;jmMMlXfnA4AsyyJBxXltDkcMBqpnGAlzBPJ0IDBLT3YjAqcF5wKzilyGuXfwYxzotUFRFPT6SNrn&#10;fowxKCHAGBGQsozEwM7OznB+fo6bFzdwzuHhaYXHpxVMr7GYz/Du3Vtwv3yavsfZcomrq0sszpaQ&#10;mcJXX32Nq8tLSC6RZzlmiwWKIgcbCX2kogp07d1RR7cpYamDGpslf42B7l4Ehk3k5ukYYXxwo4MX&#10;y+r7FvVmA+EcBGdwxsZ8jwiMNooeWf8zrW3+DxhEkqOk3/k5EvjngNLjczhGrNhzvRzloXs1xKgP&#10;MV5HU3Ge9FjDcf72zyTA//H3vzsg5k3VTMfOaTx3p1z9JsOxmI+PCfBwn3d5PJYPTP3//rr+0581&#10;fu/U9085Qqb3Yuq6TI2Zqe8bi/C4NLdlDJmUmJcKRSahpCd9W+8i3WvUncbjeoOuN4BxuL64xKKa&#10;wRgLZ10UrgNjML52Awe4YNB9D8ElymKOWVVCSQZjTexfdbpH1/XR8fPx8QlamyiWF8U7vFDS02oN&#10;IXPIXA1ifJqcTWUm4FggJbRo6xbGALAC1tKx9LBwjEOoDCovkBUz5HmJ5WKBWTWHkorE/zw5wnkh&#10;ABIv5DAYnJPXqzVev/4Rd3e3JMhiLazuYHUH7UXWYv/JOXTNDvWuRte26DoNYy16a8CsRZFl4M7B&#10;9T2Ec1BwQN+h61p0TYOmbrBarTyB24GB+7lLZLeiKHB5cYkXL5/jbDFHWeQo8wJnyyWKosCsLDAv&#10;C+RKQHHv7A4SGhLcIldeAI5zFHmBPMspJ+TM/5xBSnKmLKsKQjIi3zhfv/Q9OVYyHoULOGOQQtK6&#10;6gDtiYfSr5N1XePu4x3qhpzhX716haIkAc2z8zMszy+xXte4u7vH+/cfsNlu0OoGnAOXFxfIywIy&#10;y9B0PRwTWG9q3H18j8fHT+AcuDhf4puvv8aXr17h5vlzMMbx+PiAruviMbogk+WA8/OzoYYCSKhh&#10;RHYdi03sOW17QZW+7+NizDwpve91zBOapoa15EgP5uBArsCMc2RZgSzLiOxkdHTG5ZyjmlVo2sa7&#10;xstYDz88+HOywfHYEmE2z5BlClVVoiqrPVd45xAF6NI9IBxzpiQJwoQanDEUeY4izwHGY54THOTJ&#10;1dvu5WWBqJvW92l/IzgrK6WgsgzOWS+sNtTvIY+VUiLLsj1BiZBzhX03OrD6eiXkximBFwC6ro33&#10;ddwbGPfvjonVfHYv8mRGF9dbA5ln2O52eHj4BN22KPMSUklYx7A8u8DNsxd4+eIFLi8vwITAervD&#10;99//gLbVUFkBzqV3kzdH86awpqdkVGMtrBdf2rtuvvYLrwuk4LS+T8nSfd+j1wbWuujOXpYl2pbc&#10;2lMBg3DvqTfoexmc4+zsDDfPnqEsK3y8+wTOBJaLJRHtdU99XUnrfHBxT+tm3bWeONtDcom+09ht&#10;NxBgcC44npMQizF2bww4Rw7ZMiHBjvNM+mNjvXksD0h/3ssvJ+rQcX2Rfl7oR6S547CWkIiiECSs&#10;J5VCXuQ0phhIOMYO/cjxZ6VrUvj3tA89zkXSvtWUi/VUDpvO4zAm9t7jn2sEQVM3dNyjOOuQ3zDf&#10;b8UewT7P89jrT0WA0jUmuJCHvtXYYT4dA1ob36caCOthnAdBkH2BArfXBxivk2keHtbXcM1Dj7Pv&#10;+/37O7qW6f9HsRD/73Vdw8GhLEporVH7Xlpvep87dVHoOay/s1mFLMuRZxJ5rkggxfQo8gzz2Qwi&#10;1KT+vhZFEe9feLYSxC+cc1FsIRXJGJ5RDg72Y/GMMDbD2hOENACQOLavj3tNz9bevr3F69c/4u3b&#10;N7i9vcV6s4bWnR9L1P+WQkIICaUySCF9T4PHZ1Djnvp4/f4pAa7JsmJCaDD8++HecbyvyKPA2iHh&#10;On0WNbXOTJF3f6quCuea7n2p8OFeXyn5fKUUzs/Pkec5NrstACAvCxIRNz2s7dE0O5wtzmB0j9vb&#10;jzDWoZzN4JiA7jpsN2t8/PQJWZYhz3NyNPfPaKWUKIvKCypR7sCO9FjH9+6n6sh0DE69F0kdPK7V&#10;x/U55yROSGsS7eVcCizPz2PvS0oJ40wijOyfNXtRL8Y4nOMwBuCM5leW55BSQXIJzgScY9hsazyt&#10;1nj/4QM+frzFavWIx8dHPD09oms75Bm9B4yRELy1JHRuNLRu0bY7Er6HQ6Y4lvMSN9fn+PaX3+Cv&#10;//o3+PW3/wXPnr8kUYy2BeMc9S7szdT3gAO6VkNwgTwrvNhqjiyXyJT07Vv6T0iGLBPIpICSfn2F&#10;g+1JYIqeBfeoqgqzGQlc52WJoii8WH2GLM9RVCXKvPDCwX3MxY+JQUzhM/bHgpvc36ZI6HEPSwRa&#10;ohjsSJBiKqSQMMZgu936uvc4biR9DpXuw4wx/NWJAH+KU5ziFKc4xSlOcYpTnOIUpzjFiQB/ilOc&#10;4hSnOMUpTnGKU5ziFH9p/NMffw8Akw/UPweGmHro+jlw1DgCKHvsCJK+fwy2OPb94WdjOgjOUGYS&#10;GefQHREEiyIHZwy9MdjudlitdxBCwpgeF2dnuLm6wrya0cNr73I8KwsIztDrDjy4TYMIREAAlHAI&#10;qTyg1WJbN6i7Hru6hXNAVZVgjBy7mAN6raEkOQb3vcF6u0VdN+g6je12F4E3AVAXwDaccyhJ7hDh&#10;XjmQoyDjHFmeIy8Kcvp2BORWUsIZcnqXEfwCcCngQK62BFwg94y2abFdr9HVOxjdQXLmH/T7Yzc9&#10;PQznBCAypidiuCfYcSHIKZcLFNUMRZ6hKnKUZUGK+JGQDPSOoyf2Pqx3782yDIVSUIKcG6UUEByA&#10;M9C6A0BOT5EA7p2c4N2MGCMXjOBMaiy5o0mVQaocRVEiQBakypCpjFT9vXMBHAGXqzwnZX+Cd8c/&#10;xmgCeShFbmmBCOcJ8c7BE5m4B3q4CPbaA5/YQ6eb4BCZDumUDBrU9lOQGolI0PXMixzWK/FXsxmq&#10;2QzzaoGyqlDNZgBYJLRyPpDmA7AyABzCcY8dKMKxfvr0CXVdR4BnABRNAZ+OgVLD3ykATETXiEMH&#10;niky9PBv9sjaYon8xAnMlykFqSSqWYXFYgEhhHel6xO3IB6vB7mTmgiKDmDj3hgoKaObSABpDYId&#10;QNd1kwDKacDHANJUSiD4NE8BUNL7EQmUPlKiKvNAfcCT8BKnainFHuBlIPcOhH6tNbIsi+N2IMC7&#10;PbBU6vSWgulSsFX6vvGafehOsz9mwtgYO0SlDklT+8/gZMGOAsbC9Q9AUsaJnM4FgSe73mC92eDj&#10;3S2eVg/outY7x5E7m/NuKGGOdrqD7joC3nuHmED8o+suoTIiVaTg0dKDoAKgMjgehfeE9T91VwKw&#10;52QlhECW5xH0yjAAR4PbV3rfxq5V4fvSeRxAnGEuBBJ+INyH9TbuKcEZGhzGv07765DuYencTV3H&#10;ws9EvDcJYLxN7hs/uOfjNWIPTEkowgQEzfe+K5ybTJyP0+vggAMyakqgH5M+jTFomhp5nnkxBI0v&#10;v/w5yqKkfYlxGEvOj23bEoDSWjze3+Pm5gavXn2Jqpp5p2Kg9Q7xxhIgXmVE7DlbzvDxw3v89//z&#10;X5BLgTzLYYLQBEuc2zzpnyWWLum6ks7rdH6EazSe13vr6whYfeD069yBuxPzAhLRGQ4END0GmmUA&#10;jV/4NXXPTY2OodMaXdtitpgjLwv01uDy6gKvXn2BzeoJghFZ7PziAnmWo2tbvH/7hsizfg1P18OQ&#10;W3BGxLewH0QCdwDxh7EXzj/Zl2QieCO8oM/YATmKt/g1hPnxHfMJuk1RNMdYCxNEXayLZK8Akk/X&#10;yfF6xz1pIN2DlFIkxhSEPTAQRsdjPqy543X4kKiNg3Umff1UnTAWK6H7QPfewe0JZgTHrvQ898gt&#10;xhw6GAIHRNdh7LJpBzO+n7OM9/J0zEcSQhAoGLkakTM2O9i/D3IDDCQuf+ujg3a8B87GLX8sUDAF&#10;jp4iwI+/e2pOTwFmGSPmY0osOXadD0WK9t03nXdXCy6lgnO/VgWBBn992TCfuBcPM9ag7zVmsxKL&#10;2RzOWui+Q6c12q7zQjQ2zlEpBwEKZ010V82LDGVRwDqLv/27v8XZ2RJv37+DEApSSEjBoSQHYHBz&#10;c42LiyWe31xjMV8AnKPpWtw/PuHZ8y8wKypkQqEsK8yXc2RZBlgbcznnBzRnKSt9WjTqTyEij5Js&#10;eEmuSKYJ69LkOBvnSSz1c3fQzQb1+hESDoqzKErCHSDgoiBLcIK0zhNiGYNgwQmRPjAI6qT7S8h7&#10;xsSkoQbgk+Pnc+cw1TsI15czfph3jvas8f41RYhP79GfS4D/p3/8/aSz+xTJe1w/pSSnqd7H1BxO&#10;hgYJzgGJqxuLe2vAtFOthOF1fl/CqBZNa43xenIoPuWGL2FuINb6OxBSuXEtHM/Hu/PGdyb/n/7O&#10;Jifr2HBijDNaMxiH99AbPsf3IByplYCDRSdvyTkywbGocszyDLknNFhrYTXV253po+uvMRZVWYEx&#10;QcJTviY31oEzDsGIMOIc5cbOAowRSS3PZBRLEVwB4DD+JIwzaJoOb998gJQZ5VPOQTKHsiqQ55l3&#10;/2TgQmGxOAMXHF3bQRuNpm2hdY+20ahrDd3qcMKwDjAOcMz5Wc/hGIcFg7YWQkrkeQ7nhdaU4JHU&#10;bRkDExIOHMwLP1pr4SyD7S26poNkHGWeIRMccMY7iFtwRjV2litkmUJR5JCCHE6pR8Z9n8zBaE+Y&#10;AYcSAs5SzrxerdE2Dbq+g+47MFhIxaGUQKYUqmqOPCsguUSWSZwtF1guliQ6aSwRVBgA08HqFjA9&#10;mN8ryMmVQ+U5uYxLASGpJyCFRJ4JlLny9w3oe3L/pPpGxGsEa6F1C2P62HMR/rPg+2dwtM/leYZM&#10;qdjfkZIcRJtmh+12i7rewTmHxXKJ66sbPLu5wfX1BRws3r1/j/uHJ6w3W0/s5ZAiQ1XMcLac4+bq&#10;ClVVYrVe4/UPr/Hjj2/QNB0Wy3M8f/EMX776AtdXZ9BtjbreYlfXJFzg55MMLsPWgPs6pO06tF0H&#10;05uYL4d1PfcCVWndEEiQ290OdV1HN1+AoSzLKCo1iJKRw/qsKokcpiTyrICzRGYSjMMZC912tO85&#10;h4vrS2QFzYdOa3I2lRKZlFFETEmFxWzm+50MwtdrXddFx8p0bUtFDamvKABGIgBBSO1/+6//FV/8&#10;7CUWyyVevfoZyrLwBPsKeZ5Ft/BAqsyyDFp36Dod97rQ4w0EWWcM9VwT53mv6gkW8iu/tjDO0XV9&#10;rGv9wun3XQbn91mlVKzBaU8EpOC4urzE9fUlORB7wTyZ7DcpITx1yg1CgCkp/lj+srfXeRUPEnyS&#10;cNah63psdy3qrkdZziBlBiEU5vMZiqKANj3+8z+/x//13/4frDZbzGdzX5Pxvd7jsT005h9B3NLZ&#10;PVKgNQ5ZlkOpDHC0V9KxUc0Zneud8+7jipxqjQXnoeZvImmYxBwoPwq9W+sJ7IyxSODdbWswzjGb&#10;L/Hs2XP88MNrcEXCrK3fV/JMgQuGvuuRZSSKQOKcWRynKsshuIA1Fl3b+ucDVL+2bQPrtO85cUiu&#10;vFiJBmOA6TW6tqEaOAjqesK784JNdlQf7dUdXqiKeRduOBq/QaAXSQ8GjD6LJznNVH9wv7cb3Gr9&#10;uPECEkIKcn9nlNcLIeCsRd8b9Frv5RX7go7mqPN8Ok7pNeH9+yJpKZF5LOQKBAE9Fwnt+3OD6sTY&#10;K0YQqeC+Jy+S/gwbRJ3h9xoGek4BF9835Id2ECywIW8NvUfla10c9Bbpucp+rh3Wi1CPpgKjg4CB&#10;GPXerD+e4blA6IOPCftpTU3noSBlhkzlsMYg6Asz/z3az6Gwl7Rdh816g/V6Tb17/9nW0v6eZwrC&#10;i/zlfi8XXvCPgaH24iR54cVFnYPx5PbQh613NZTybtWcR+dr3Tb+uQWiKG24RtZacMZi3zfk77SO&#10;hvEUnO29S7Qz2NUbfPx4h/v7B3z48AGv37zF23fv8PC0Qtt29ByLCyJNKwUpcxIm4kN/SkkVe/X0&#10;bCJxdR/1b9IaiE3MwUGsJtQoqUCtwxQxPa0PZrNZfI4w7h2F8TL0bYIwYpgrh+IYU27kk7XPqHe4&#10;/9PwJ332EnpuByKf8TkdQ68H8dHVeg2eSRJ/8yI8TEjkZYWz5QXqpsXdp09elIDyoXq3w7t37yBl&#10;hqurK/8cchg7gouYFzV1jbZtY1/ucyT39JqMhdymhEunnsMF0cV4rVP774m+BIOLS7qQEjc3zyCl&#10;RF03XiDa+LHAAE+WF1xACuXvK4+lIWeAUBJX19dYLBaoyhJ5nkEpiaoq0XUaT48rbLZbvH93h3//&#10;j+/w/Q+v8cPrN7j/dA+tNbQ2cI4DzPlxbmC0RtdpdJqEiq0xsH0L5hxmZYGb6yv8/Msv8evf/Bp/&#10;9Ztf4ctXX2C3XtNxOwcl6Plx1xtAcDS6R55nAGcoZyQOlimB0KiUUlAuav3+JRW4Xwc5Y1CC8ond&#10;tgHnHOdn58jLEllWIisKZEUOmUlkeYEiq5AXJUBV2V7NnPZox3vnWLgg3XOm20bHeytsNE/C3oFY&#10;bQ/HEvcA58CYRa87L/5kAMYPjweDaGMqmJKKc/zV3/z9CZRzilOc4hSnOMUpTnGKU5ziFKf4/32c&#10;CPCnOMUpTnGKU5ziFKc4xSlO8RfGP/7+dz/pwPVT8TmC/FGXuwTYIBJn4rFKObDvpjzlNB8f9lsL&#10;yRkWVQHJGawHewW3UGMMmrbFdruFyjIIwbGYz3Fxfo6LsyXOl0si8DVNJJwzFghP5MJODoiKgAtc&#10;Ao4RWdZYNLrHdtfgabWBcQ6XV+dQklymYI0HjtKjZG2IZMm5QNM0eHx6gul7NG2L9XoDY8weeIgA&#10;neQeDu/c7rwbktYajA8OTpKTq581Bs46D5iRkEpF5Xzh3VQ5A3KZEXhHKeRSoixy5Er56+adE6T0&#10;jgUCADlX5XmGsiyRFzmkkuh0j/VmgzwvkCsJHsAzNrioO3KRd4hu6oGoIsGIZOF/LnICYRU5kVKl&#10;VJ7MlThUegBkcEkPgGMi1zDAMex2DTbbLbpOIzpORPIa0HUN2rrGp4+32K6fYE0fHc+6roODRa9b&#10;9AnplDMPrreW3D8ZJ/AWCBhAJBx74HYDeJBGbyIgb3B0R3T3DGM6dWcek49TwlKWqz2Qmu40mqbF&#10;crnE1dU1bm6eYblYQOseu20d3WQJsBec5ZU/vn1H+/CZXUdEozAm07kX3jcmr6SvmXLqG7t+pOd3&#10;CCBkE0Ao9xlnwgSkIQRkJrE8W2K5WKCqyHGj740HjJFz3+BGRMcR3JG6rkPbtnvuOYGsl4IjA9gr&#10;dUobSO2B8C4icTiQBulvu3fv6b7vg8H23a4PCW8ucU4lwO/wOeHYU1LPPvhl+C4inYnouDYmt08d&#10;33B/2YFLxdSeMHaiGLtVhD9KqUkSXwrACccSxkx0YTw4NkySppkQMNaRK6Kx4IJ7kDPHerXCmzdv&#10;8P79e2w2GwJVelGJTncRFMsZg/UukEVZoqoqlGUJ4cFfIiGdB2A8CS30kVge/j0lV4d9K3UTCm5E&#10;EUTnSSoBhJmOi743B9c8XFeZuB+Fa5iC/1M3ufDvqZOXECQUQSR4Qa6XybGm7l4BxBrONxxDAOmH&#10;zw3Xc7PZYLVa+eMWca6lTlZjJ276WcB5qB7j5KgeycXJa8Oc4MnaVRQk1rLb7aB7AykJDOysB4Tb&#10;abB2EPOwzqAoSqzXa5ydXUIqhabtfL4jSLDG7xvGOyMWRYGb6xs03vmRcYamaWF074m1BHxWSmI2&#10;qwDb45//8A+oN08oMxKYIeCdiOtCALJHwo0HFafHPPz//ro5vtfjOZk6+04RB4NjcEp6RAKuTeGo&#10;GK0D6bokpYxOtdvtLjpzcx4czUnA4OzsDC9fvoTKM3S6jUQLZw0+3t3h3bt3BMbmHO/evMH97S3y&#10;TMHaQYDlwPGcDWSQcFx9T3mB4JzIJQE86gZnOp4Q5AWPVPY4z8brXnAM54zHaxJIOoEGTq6p4fqM&#10;c99pMH8635EAW4moQftA70kBwekthRBPgSqPiZqkY8l4p6fx9ZyuCw5d4+IYGLlIp8d2zBl7Esic&#10;jKkxcXvsVjyQ1t2ek/mYXD5F+GHuSD3k598xJ8F4HRnzglKD+A3tu55IHbkk06IvU6IDx8ixP1XX&#10;jXOQuJf474hiVomwypQ4TlhLQg61NzY5rdP7LpFBDCIFZBPRK1MKggd3Tk0kubKK613T1P67iNTG&#10;fA5irInO5VKKdNpAdx2cs/j7v/sttrstXv/4HYTg6HWHPBd48eIaz59dY7mcY7lcoN7VeP36R3z3&#10;/Q/49//4DzhwPHv2Epdn55CMhEjmizkJJPkdKJB/I9ncE3f/NDftJF8BEY5C3cI92Rxge2D/o+Pz&#10;GEktzBkAggGbx4/YrZ4gYKEYg+IchZLIlUQmiRwMa2BND8m9aAeX9DmAJ8cO7n0pOSjknVOEiCny&#10;+TGS9946PRJsSOuG6LB55Fqn4hrpOhRIK6kgTHp8v/3b/+XP66/88R8O7u8Y9H2sVhqLWUwR4dOc&#10;ZuraTQmQxM0n/FtCvDrW0/mcI+TUWAt1zcG/8VSIREyOfceS8ZmM1fH3BhE4sInxEoh4o89JxR8A&#10;Bu5AJHnnIDiD4gKLKsOyLJErARlIRYaaJZYxrNcbci3vaX1bPT6hbVrvSEh5jvDrFpciitYMZFAg&#10;U96F2MRMgARTQPnabtdCawNrHHIlSEwwJ6dQxhnaTqMoK1SzOaRS6I2FcUTOtA5o2xa7bYN618U8&#10;ijEOkygiMBCRhfGh1gDjQ+7ibMxv8qKEkArGkKOjCzUYGBFJVYaL5TmWiyUKJZF5MQznLJRUyH2/&#10;LZMCuZJglohnzDlwDETCtunw6eERt58e8LBaQ/caRVmQAIox+7mtJ6FRfqygZObFHh2saWH6DtYa&#10;tPWOHOWNRt816JodnDHRQdn0Bsw5lHkOmWeoqhnyLAfj0pPLDTgH7UGWxi1nRMBmAOq2Q9fSvqM9&#10;mZgElg6HrnMOKvMkQ6GgVLbvGOtcrKu22x3qugFnAhkXkErg7GyBV6++IPEAY3F3+wlv3t3i/tMD&#10;kUD7FlfXF3j+/AZFluPi/Byz+QIPj0+4vb3D7d0dVqsn3Fyd49nVJX7x1Ze4ubrEvCrQ1DV608NY&#10;yg973YNz6ocY52gOYFivpeIksOkFFcP8CgJmXddFcbC6pvomiHwGR/S0NxGInYCDNkFALY97aXhP&#10;URRg8GO8riGlQlkVuLy8wmK5jHM588fUezJeEPzTvfbXqj8QMgvrUOhxOS9AZa3zeQtDWRT45uuv&#10;UZYVylkVHebzPPM5G/N1yxbWOlxdXXnRKaCsqni9UtEjJLt56GHauHeauHf2moQ4h/4M23MhDqQ6&#10;5nvD4RqH9VIwgTwvcHl5CcYYHh9XvgYkgY5O99C693k8Iql17PrrrNtjGh70oY4SFemzBGfIshx1&#10;0+Djp3vc3z9CqRxZXuDtu3f4p3/+Z3y6f8B/fv8DfnzzDvP5fK8m45wd9ACOfW90fx8JeTm/eQzi&#10;oHS9lFLQukPbdrDOxBLEOeZrfYuqqpBlKua3wd06kOBD/zCMsbD3UV3Bsd5ssVgscX19AzCGbUOi&#10;vNarxNIxk+CCyjIAwG632xurWZaRuIjPJ6pqBgYGJRXqZoe63vp7xtG1Gm3feZK0Qds0kaS6t4d+&#10;xk04/ZsnAnDjvMKNXx/z1uOusFPCjOSUbmGd9T+T0Ek6pofx4OtFh71ebCqSFns+IyL8oYDivgDR&#10;uA8S5m3aD06PO/ROhuPiUF4kIRWuHAvvhTk+zDPu6xq9J14aalO6l6EOM7FHMJCjZRT3Sc9vLPo3&#10;vofhvEMePFwrEVs5aX8yy9TeejkIwg7XPNyHsPYN15wnTvcGvRdhcc6haVt0XUfnwokSKqWE7vSe&#10;wGbo26lMQvnPp/vRx15UEKBoPME4y3LKN/yeUHgBlyA2GoQjAhm061roriXxL3Hopt73PayxUUw3&#10;COowxtB1nRc/6eI+dH//gNevX+P7777HmzfvcHf3CU9PKzQNiWcLqYgc68eSVAoiiLpMCElMCezB&#10;uQOS7Hg8H9RAae9iv1T0NQI/2tu5vLzEixcvsFqtYl/pp4XS+WfXmfG/p/N1qtfBPvOMeiC+D887&#10;Jns7sRZyML1FXTf4+PEjVpsV1psNid22Lfpeg3OBXGUQXODT/T2YJ8aHa/Nwfw8pBM7OzkhoBSwK&#10;b4a+4mazwePjIzbb7V4vJ51j4+diY1GDzz1vH/cFx728PQf4I1gAnvQzuRBYLpexV256k/TGfV0Q&#10;hCNjn40djM2iLDCfz+lcQ70kBGRWQKoMbafRaQvthcPCQ9K2afHjj2/xH//xHe4fn7y4Cgccidy0&#10;XYtWdzDOoq532G43aJsGvdEAc8hyhfm8wtXlOX72xUv88ptv0LUN6t0Wu10N5yx659CbHlxQbjVf&#10;zCAkw7OrKxIpAsBBBPhcSkgloaSAFDKu+WWeQSoJLiSapkXT1Hjx/Blm8znyvEBVVshyhTzPkakc&#10;ZTlHWRaA7b2YDAnMOOwLPOBIz+fwl9PvSgWnyYjvAAAgAElEQVTuDt7pDmfS8IzSRaGKtHcQnl/2&#10;vUbTNDDGwaXzyT/3cEkxdKwn+tcnAvwpTnGKU5ziFKc4xSlOcYpTnOIUJwL8KU5xilOc4hSnOMUp&#10;TnGKU/yl8Y9/IIB2+pB8CjR9DJz/uZ8jADmA9Tm5lkcHgsSl7Rhp409xyotEVGshGTCvCsyyDIIz&#10;SCW82zWBy7a7HdqmAxfk0pvnGS7Pzsg1ghGweLPZoK7b6D4opIAUPAIUCZAi6cG/MeTQCaDpNDZ1&#10;i21do+01nj+7ghQMHA7WE/8a3UH3Bg+PD+QskBdo2hZtSy6nTdNitV75B8mGCOZ5Bu4fMgOeoCrJ&#10;nSIQR4ztYY2GZBwwQK877+jEwDmB7jrdY1vXaNoOzjoISSQUJTnKosJsVqGqSuRZlpCx6X7x4Azr&#10;yM1VRjAakaqE4NC9hu0tmHWwpgeYJSV7R0SUTBAomoP+XwqQ07wU5NLB6H3OGuheA97tKDihBpeT&#10;APZsmgab7Q59PwAOuX/YrjzQ0Hnwe9e1sIYI65kSML1GXe/w9PCIu7tb1Nst6rqma9/WaJoaWtN1&#10;ciASTe9Jix7W4Z1GSGAhuiAHgL8xcZwTMZWAqcGVO3WgDs6uY7JxBOwFV+vgZBJc8Dx5KgAwM5VB&#10;SAV4ojWB5TnKosDV9TWBcDICh20324RIK71jNJHiwnEppfaccwLwKhDnfsrFMPxbeF2e5xEQPRXH&#10;CFxjAtUAdD10LR3+pjVHKoX5co5f/ZdvcXV1gaqqSDTBEDimbVtyRPJjio6DQFa73S6Oq3C+BFI0&#10;HpwkIpgxrEuDoEEAeIxdDgeSdnBci/SMMZEFOCAnHwMaj69jEBlJnbdDjElHxtg9cqVMwJqAO7gH&#10;x5xJBlDxoTPsGPAZrutwv6dB1Cl5NAWEBfeYfUCXmyTeHBub4VpwwfccgAN7inMGleVgnEhRj49P&#10;+PDhA5EdOCOXIA+KjyBQB0ilEgd4FoHQ4TiEEMjzPALgAhAZGNyqxoDU9FqH+xPvIeeDuxkGshnN&#10;4SwCplPSYgChpqTFMREsBRKPwfrai2GkhGiX3NOw7oXzCWtGOAalVASuSinj78JxbbfbSCAYH18K&#10;njrMEYiElDrHO4cDIHQ4byWFJ7nbPVJCIAUJIRPy++CcHo4puOcFQHK9q/HwuMbFxTUyVUDKjN4n&#10;6DNVlsV1NIDt+54cjKuq9KDCLaztI0gzzwtkUuLZzSX+9f/9n3j3+jtcX15AeqK2MeQSHwQIxgDk&#10;VITikCCwP87C2EqJv+l1S9fkMfGWPt+SI84EsfPAsTcB7O65/vqlUKkMF5eXaDtyTuSCe1GcHEWW&#10;oawqVFUFCwepJBaLBax1KIsSu+0Wq9UaH25v8ezmBplUePPDDxBkq7i35qTk6yBwwzAIoIxz0XTs&#10;pWTGYy7ff0reHNaFMdAXjAh6xtmDfWC8vh0AoIEDR2jKkwc3vnRdFUIe3KfxMY/Bt8fc0f8UMuv4&#10;/FMnzmFdmV7D90C7GAD5YxfpdOyNCdrjuRDITlNO6HDkgB1JyOG4g8MkDu+Hw0ASCu5sg5Naev7w&#10;5O9h30nP8Vjtcwz0nF6X8e9/ilg8/o5I9Aj/LyV6azwJMTgve8dlzmBBuTpjJJKVCrWEPxYk4BUJ&#10;NMFbLAVjs3DPnAf9Y3DpVQpwjsiWZRHroq5t0es+Evat7SE493knuXZxBl/PCVxdnOPbb77Gp4+3&#10;sEbj17/+Fn/zN7/BxfkSbdvg+++/x9u3b/D27Tt8/8OPePv2A7gQmM8XKMsK19c3ePH8BrAWVVli&#10;ebaEkHxYY+CO5iHj/exz9wqAd/dMQPA/4cA6FtxI3b9jHsI5uepaCxiD1cNHNJsNFAMyQY7HZZFB&#10;cSCTHJIBkgO5Esg49yIgJG4WP30k7jSecynZaGo/Tt3hP9cPGDup771+38B8b1/BSDAkrSeisNoo&#10;b07n0p9LgP/jH353NO+c6rl8ztV9XFNN/e5zv5/Kl6bG4TEn3/3aa3pPmxyPnmEXtD0SL7gj58v2&#10;xOCmjuvYuR+bC+n/h301uMuG7+MMkAw4r0pcLBfIpAAXvmZzgO4NLIDNdodOU30PY3B3d4e6bon8&#10;7sdZXuQoq8KLFZoojNc1LeCALMs98ZvDOQbrGJxjMM6h7zU63XtCn0VV5sgVCU0IwdFbi95YSElO&#10;ok3bodUautcwlkjE1pN2XXBiFJTTMU7iZt6OntZmISA8oVIpBeHJVtbYWKNmeYGiLAEQmZS48V4Q&#10;iRGZNZcCZaYgGYNgJKohhUCR5SQkAAfTazS7LZq6gdU94MUBdN9Da4PVboe7hye8ub3DttWwAKq8&#10;RFGQ0KKQkpxZvQgWCY7AC1ICzmnYvoW1LbSu0dRb6LZFs92Sw6Z3vA51PAkbehEQT34kQixgLAlV&#10;MgYoQeKTvbZgkBCc3OnLsoBzHPWu9v0hRAdI40l4XUeO9dZaX19S3zPL8kh6tdaTy8CQ5wXVdJ4A&#10;u9ms0bU1urZFnivMZzNcXV5iPp9DZSTkV9c1np4esFo/Aszi2fUN5rM5sjyDFAJlVQKc42m9we37&#10;d3j39i3atoYSEl999SV++fUv8OrVKwip8HB/j81mg7ZtfZ+kgRDkzl0Upa9LXCIwMqwrQcAsdYYP&#10;PRdjDFarFfVBfX9TJK7jRLAD6ONp3w+inlmWAyAxz6osUZYlEeEZQ9s02G23MH2PF8+eQ/laN9S8&#10;0dm3rmGchfG/u7q6RlkUsbeY5qGpsNmQIwvkWYamrqH7Hrd3t7j7eIvV6gl1XZOoDhyM6fHp0z3W&#10;my2Wizmur2+Q5zmWy2XsC4TvSOs1lTjT7xNWB1FK4V2JuRgEzALJ1VoTCbzO2gOHXhIjo7+32y2e&#10;np6w3W7jOXKxv/+F3C4VfwviMmOxznQvCQKbQbqLc5oLQYQtkHSFfy7QtC3apsXtx0+4+/gJ//3/&#10;/h94++49Hlcr3H64w2K5jOTm8fqeiidM7VXAIBaZEpqN79uTCObQownjljGGLMsAxtDUte9D0Ouk&#10;FKiqEtbaSEoPpNtwL9P/D+MwiFtUsxkRB43B2dkSr372Cu/ev8NsNsdiNidBDm+TG56PGGv27qPW&#10;Hc3NXY2zs/OhXve9ju12g6Yjx2omOFrdkhtuqHtT8bQJoa6p/GAs1jAWdAs9IDeqJ0KPiiX5w0HN&#10;P0HKdY7I70NdziKBOuzjY6GiMK9Cj0oIgbIsJ4Ul07pw/1iQ9OTZXl6YZVkU3R0T8COJu9fJ51Hd&#10;Ivw1cL6GtIkQZZZlsVcW1q3QK5ZS+r6QjKTicK6pyKTW2veuBlfyMJaJgK0n86DQj09FNYODd9rb&#10;CH2xdG0MfctQvwYBvNCjDD3/0OsMEfZfen/oc9DISesF0/coiwJlUcTaRfjjyfMMVVViNq+QKQXr&#10;BlHJcP7heoY/oSce9g2tNaxzKL1gqYnEdwbn50o4r7ZpEFoRzjlIIf1YzOAsrfkMDlKSIE9Yt7fb&#10;DZ6eVlivV7i/f8C7d+/x3Xff4/XrH/H0tELfUx43my9QlBXtMXkBoWRc78f9epGMx2nhKRafh44F&#10;aFPRB6rbxWEfh417BakY4uGzlnCcu90uErrH/eJxzfNTdc9U3zB93VhIAong4+d6/Z/rj+zXFIP4&#10;IK1DJs7tertFvdths15DdyS6uXp8QlM3uLg4hxQSTdugaRp8eP8OnDPqU1qDut5hs1n7cfGE1WqF&#10;jSfVH66H/OBZy1jsMl2fwxjfE4IbialN9XrG/Tp3BAMwOMb7vTGZy+PjsV48C+5Q0LrrOnpuaWh+&#10;tU2Dp6cnbNZbNE2HVhtYyyClgnUkgKtk5vuyDJwJABz3D094f/sRP/zwI7777gfsdjXttc7BMUeC&#10;6ZzBOUNEdksC+J3uwJwFZw6zssSzm2v86ttf4ur8HFmmsFqtaS1yFmAOvW7BmMNiViJTAvOyhJIk&#10;Qig5h1KED+CcxbmfKYWiINEvLgRm8xk26zVevniOr7/6Epwz5IrWxqIsoFSOspyhyBWJxVsDv2P6&#10;TBuDcmx8pjj8mS6Ejz9jZWkvaPTz1Jw49kzN+ZnCGdB1Gpvdztc5nvDOSfw3iImQYBOO9o9PDvCn&#10;OMUpTnGKU5ziFKc4xSlOcYpTnAjwpzjFKU5xilOc4hSnOMUpTvEXRyDAT5HMj6nGh/jcv4WHo6nz&#10;1pQLAcchYHrKAe2YS1pwkaCH8AaZ4JgVBMbNcolMSeRZBikFrHNY78iFSGWKHMyLHLP5DEYT2HG1&#10;3aFuO9RNCyE4dtstwFwELroUdNR3ACdAk3HAtm5Qa00PhRmwnBVEALcGzDsMd72GNgarzRoOHFle&#10;oDfeQcZatE0N0/fIswz1boeqLHFxfg5new86IhcJJrgHNUsC7fYafddit97g4dMDnLGwsDDGgTkO&#10;ayy06bFar9C2Gp3usJhXUB5ErCSBoKVSA5nTO5qRKSdZ1xMol0fyjzM9rOnRGw1r6KG9DO4TcGDO&#10;+vPXKHIFxQGFHsJZMGehOIuAaSUAwR2RSDzAU3ARXeuVdwgIYEVjLbQmYKvue2y3WxS5AuCgdU9i&#10;Cx7cF4ChQgDWaOiuw26zwXa9wXazRdPUWO822HgifNN00J2m69Z3qOuWQCq9JdfgvifxA9N7JwgG&#10;IUUkEfb+PvHEqSMFiASAUBzH2Hd+33Ne4AG454ElYY4MZnd7zu0BDJpleQQSBkDn2dkSr169wnw+&#10;98feo65rckjwYJb02FI3TwKV9XFWj4FJU4SXlMwfgIgpeHAMzAEGEkwA5E+Rr4lQtg8C3CeLE9m0&#10;KAs/dx3qugZn5Kjc1C3W6/Weq9IAMHXY7XbYbDZRAKCu64RYTGAOEUFw6sDdcgw2HACYnojAQKC5&#10;BMGSElePiX7EazUi+u0Bmo64zR5zfYmuHR5cGY4jgqmdO3B5JeCiiO8Nf08R4Mf3JiW1B/eisZP3&#10;+O90XtC/HYLpCKR9SMpNwWBhvOyBXv145n7+CM6825uElMqvsRwqI7LCx08fcXf3AZvNFlJKPLu5&#10;wWKxQABwsgSA2fcGbduCc4aiyON3p0664XgDqGw8P4DBRTrMw4M9kAcHHz763QCMC+8FsCdgMQbV&#10;CiGiE1JKSg2fG4gLKVHeGEMExOBCl7jHhwgg20CKSD8zkA2yLANjDE3ToK4bAIMj/ZTrazo/AuAq&#10;HfMpwSB1MY9u937NtolQgxACWZ6h03qP0B+up1KpcAmRPJqmQdd3aBqNX337a1xfP4cQClzR3iWV&#10;gDEWWZahqir0WmOzXoMxhzxXyPIMi+U8kijBGOp6hzzLkakML5/d4O2bH/B//NMfUWbS20taONgo&#10;yDBeE8Ro7wlrUxBeCODuMTA2fV0KNE8B+GOX7ZTwKFgA2NroiDhex1ISJ+VVw+cJ/zsuBM4vzlFW&#10;M3QB/O0BzHmee7ChIJAdGNq68UQZhl3dQvc9vvrqK8znFT5++IDHTx+h/D6KCXJoOEY1QcAcr+dT&#10;+1+6zoxBn8ectacckMnt2ZPfw7qbCO9M7ZkReDoSJuAHRANyLZIJ2T6AbSPAOhE/SM9jTAqd2sOD&#10;q++UeNUxMK/28yy4JQ4g3sP3TomvhFwgXUfSzwqRkrOiaFZy3QDs5VdjUj5GRNmxiMShC/Uh2Hu8&#10;Fw+COCKu4Qc1Ej90SRs7IB4jVP+5YgTp+8bkhz4RZkmdL4NwQOpqxjmHEnKP0Bz3hZCTOkYEbDjA&#10;sTjv07yWe3JS17aDqADIHfXy8hLzxTzWZcE9sygKZLnCYrHAcrmEcwQozrKMCCVliW+/+Rp//ze/&#10;xRcvn6Mqc/zmN7/CL7/9Gsb0+Ld/+1f8+7//J7TuwSBQVkROqKoF8iyP5Lurqytcnp+DAZhVJc7O&#10;lyA+USDzsclxy4+QjY6JZjCGP8FJj/1Jr/Hodu/K5X+2VKM9frxDV9coveN7nitIQcJknFkSixEc&#10;uZQolUIhBTLJoQRDGKHWUA7Gxb5A0bHxOeV4PtVbSOfW2BXv8LV+SroJMZCRSMZ4rZr6k37+n+0A&#10;/4d/OHAaTR3mw/4Zji8VFDq29k2tp1Pxp/ZsxmNm6jPHufjU/jP5HW4QKNwbp+4zx8PYgbvwuDYe&#10;C4NNHcuxc0gF0phzcF50hINBcY5ZLlEoBcVZnMdwgO57NF2HzW6HtutgjMXZ8gxlUfqcWNG4h8Os&#10;KlHkGXTX7YmL9bpH13YkMggexQCMpTW06TS2ux2cA8qyQKYkMu9EH/YLMMD0Bp2mHG7XNGi7Bs5Z&#10;SMm8oBd8jkNCFZwzLwrIYEwgrVg4MAipovCR9IS8zIt5GUMul44hkktaralj4YnbrdbY7TZodjvs&#10;Nmto3ZKgof8+mB6m14A1sL1G29TYbLboNBFhemugjQGEQF7OUcwXyOcznF9d4uL8ElU1g5IKQngi&#10;5d6eEoQEORgcrNEwpoPWDdpmi/X6CZvVmhyPOw1nB6JcGJ9wDsZSzkA5fIO7j/fYNR3AAKWoVyhV&#10;DiFzqIyEu6qKiNiL+Rx5lvkchsQOaCuieiIQP3utYfoevc9PpCRiSHCGzXPaW4QXJGCMo207tG2L&#10;rqnR1DU2m7UXXRPIVI6qKqAyhbLIUZYFdKfx8LhCvavR1i25AWcKKsuxPL/wrsIO1jH8+OY9vv/h&#10;Rzw+rSCUxLMXL/CLr36Bly9egHOG+/t77HY1dG+gVIa+t1TndB36vosE/THBMtSHYUwF0ZrZbIbZ&#10;bBZf07YtiqJIiHGUm3IhYx5gbB9rFQDI8gx5Xvj+K+V4QTStbcnVumkoV5jP57HWzvz9sc6iKEuf&#10;1zHMZrMozKi13quLAzE81KRBGMwai4eHB2zWGzw+PuD+40fc3d5is93i/OwMbdPg/ftbFHmB5fIs&#10;5h25dxkO5x5yS6314IDqf5/2YNI6DeBUEyS5dhAKstYMuZruElKujbmvNTaSYpumQdu2A7E+rc0S&#10;l2OttRdm8iKeR9bfuK+CXD9TwrzxDtVCKIAROTO413MmwDmR3R5Xa1gLZHmJrutJANb3TVLx0CmS&#10;33g/HcQLuM85ae9N63/d6QMht7QPykBzLbxnu93GeqH2YhrhfoVegcyoT617DedFUa2jfpADCTDV&#10;uxq60+CM4ebZDQCg6Zo4jh1IdCRTCn0Q5/R1IH2fi4KsYU5aS6T+zXaDbb2h/niv0fdE9M3yzI+l&#10;oUcY7s+BON0oZ0idh9PnNge5gRfAmswrrJt2XB7VR1G4wdl9oU/nUBQFiqLYI7KnooohN6f+gIr9&#10;xj3iLw4FmYb8wgBwaNs2ivCF16Rr2lQtGo5jIJNz3yumbSb0ycLvue9lWGv997lBjMI7kIdjtzbs&#10;GXJvPqe9POpVingMaQ8vXcfSuk4IEdeiUJ+lwqQhuq7bE+YM50LHYeM61fcmPocI9yQImaYkeukF&#10;dwLRVErhn1lkUDKD9X3CxWKxd4845yjKwj/PI9fhcM+M7g/66Om4lVJ6wbThHjV+/SNxHwykcZ8b&#10;ydB7ZAx5lsH6faP0+5YU1JfVnY51WtM0uL+/x+vXP+LNmzd4//4D3r17j48fP2G3qwEQIbosK1TV&#10;zPdDZ3t9CMb3BcLiHpkIxY2ff6RE6DRfHteWbKKPOq69Jl27R3M6vSdhXNd1Hefm52q+z9UdU+8b&#10;10thXk/WKxOfP9WHOy4ePO7PweeZimrlIC5gDJpdjU+fPuHh/h6PT494uH/A48MDnlYrrJ6e8HB/&#10;j6enRzw9rbDZrHF7e4fVioRnGr9/uJHI7Oeu1VTfZ0o8/th1neoN7I2vZD84eF/8GejNUMOGuRXy&#10;COEFqvIsi/nCuA8ggihR06BpG9TbHbquhe5a2v+sxWK+AGNAvSVStTUWzgFt23nRMMqztbHYbGu8&#10;e/cOP755iw+3t9jsdpjN55jNZlBKgnFO4gVtC+ssOCy6tkXT7HC2WOD64gI///IVvv32W3zxs5fo&#10;dAtjerRNDa0b2L5HVZYwfQ8hBZaLOfJMgXNa5wPxndY16ufnhaS6xdcKUjJcnM3x93/3W3SdBmMc&#10;ZVFCqQxCKcyqOTIl4GwPZ/wa5AYMhXO0znEemhuIQm4kHHX472PBTcYcPt/6Y0f7SUM/Nl2b/P2F&#10;Q9c1qBMCPHyekAp/MwzzaaqncHKAP8UpTnGKU5ziFKc4xSlOcYpTnOJEgD/FKU5xilOc4hSnOMUp&#10;TnGKvzj++Pvf/QkO626PcOtfOTwsT17nP2Rwv8PgvsaDqr11I3ew/e+ZUrf3H7ZHqB/+9krp1iKT&#10;AlWRI5ccs6JAnhM4Fs6h904OAfBSliVm5YycvgAwx7DZNdjuamjdo6wqWGfRtjXm8xmRiTzJwvSG&#10;XHcJIkfgZd1DG4usKMAFRykluAMkJ+Jkr3u0rfYuRMDl5SXOzs8xn8+JmQ1GxGnnyClWSczncywX&#10;czBn0bUNuqaFsQZSqPjAOzgTwDoYbdA2LZqmJWKzJ/O3bYe2az2Y0aEqC8zKEllwJ3FEANW6I6Cu&#10;IZexThsPAgsAEuv9Gpl3pfekeEdgX8k5mLMoyhxKCSgpwOHAnYWEBes1uNFwpkcmOGyv0Xcatu8A&#10;1xNh3tnoFJcpFV16hXdaJhINjbO+M2g7Dd33qJsaq6cV3R/Xw1qHpmnR9xqMOeiuxXq9wsPjA7ly&#10;bDbotIFxFru6xbreoek6Ij5qcgfrmhZbD3jXukfXafRao20amF57oizzIEULoSRUJkcglcHBJpJ4&#10;HPZIqsxD4a2x3oVUIMtyHOMHOEeAkJQglbohMc48mNiD96SEkILcy6XEcnmGq6srXF9fk5NR3USg&#10;ft8bItsn4KmBgBLPau940v8fO0+F40vJu4cAyADMGAAaSinvzmQOya5un/i2T9ALIECLWTXHs5tr&#10;vHz5HF988QJlVUL3Gl2r0XYturbz11pFIGLTNOj7AawIAE3bRiEB52x0RyeHCYuua+N1Ca+ha2YP&#10;gGjk5MMjEYN5V4Q9F6YA4EvBW34RHDsspethupbCuUlXh/D7AHoe1lkXwepKyehehPH6jgEI9Tky&#10;E4ARYYXcDfteJ9fOTR57AJsGQv7YwZcAmyw664Y5Ea5/IBJNjeEDsFjg27DBqTf8wljr3UyGUU9g&#10;KoPVeo1Pnz5hs9mg3pKjF/OujnAOxlg0dQM4R4RvIQkoCe+U7udw23URmB1Au+E8U2GLcD2mrnff&#10;a3RtC5kQzwdA7eD01LZtFHMgB0IRCfvGgz8774zEgxiCdwpyjkRcAqEgOKeNV4Qx6TH8W3BYD+T3&#10;3W7nyRR9PJfwMwF49R7ZdOwMOwYzMi8WEl6fAn2LooifzxmD8kIUzgsV7BPUDOUKCeg3/D6QGYi8&#10;MLhotS3trVdX13h285zAeR6UZn2WpLXGribAZF3XkcTtnENvBmD+fDaDkBJPT08EkJMcznT4w+/+&#10;d5SKw1kDRNcjAuFyziPwPIz1sK87uL3cah9sib3rKwQ5AjuT7FluuMHOz9soIKDkAQlceheygbC9&#10;Dzof1iyfuVnKowTnkJzyERIloP1QKgUhlXeVsdG1Ljhltm3nwZEOWhusVyt0usOLZ89weXGGH3/4&#10;Af/5b/8KBnJ3J3I55Y0033mY2QhprvRjPzgfkmshvW5Mvghgd+PBsUG8x3iSWQD/jYnj45w7/I57&#10;4Z499x03ENUDqDy9likYNRV5cNh3gxz2yLCPDOIG1lnv1Ec55XiND3t7Ci6PBEGwSZGrvfm5RygN&#10;4P0eTVP767vvNMgm3bzcgchKKm5irRkEA9jgbZQCuuHX8LBexOHN9p0ukaxnwWUsEGmiDSY+I1YT&#10;r6/dc+SLOV9C5EnX/MNc51BMIOR6U+T4YwT49PvG+/kY5BxBq0icnkaO9KljZkrY4lyAYRBw4FxA&#10;KklroXVDjuiSewEW3R6Di3gIcuSltdgmDuh1U2PX7IhICRImybIMy+UCSgU31RZSSZxfXGA2m+Py&#10;4hKvXv0MP//ylRfTyMAYMJtV2G53uL9/wN3tR8zmC2RZiV47gHO0mvJB7h29pBS4vrlBVRYQkoDM&#10;5xdn/nq5KJYQToT7GjgItoXRyFnw+foMiR2HgPWpMTe+15PEBaQFO2L96KzF7e171NstrelhLfeC&#10;IZx5YSAASnK/vjgowZEJgUwKZEJAMgsl6IwEHIRg/rMEXLLWhHnE/GRwzoJjtE6Ew0zWr/GaEsbe&#10;lBtt+DuuJ8DeOB7Pk2N5cvr3b//uf/2z+iv/+Id/2OtnTAlzTK01U8SPfXEQPknQ38/PDwUy0jGS&#10;5tNThMbxe6fI759zfj/2Ocdir85h0+tZyGuPCYV9juC/dx3D2ACLuUDfd1CcYzHLITn1QoyjOe8s&#10;kcCarsV2V8P6+vJ8eYab6yssF7MoyEOuooUny2pfF/hr68esFBIu5BnOobeWhBfrFqvNFkJKzBdz&#10;n8M5wFnorieyhBTojcFms4UxFqv1CtvdjnpS1sAag7IoILzznmAMggNScDBYGEs1gfWkueAkr7IM&#10;XHB6HUMUXYzHzgWspbqGCA6DoINuW9S7Nbp6h153YAzIixwcRKK3VlPfyDu71l1LJBNrYZwFkwJc&#10;SYhMIi8KzKoKVVlgPquQZZmvow0sgN4T3oQn3QXXVSFSESFysNZNh7puPJGV1m4uGISg/S0Qdno/&#10;rqQQ6DSJVDKfQ0lBYnpZniPPSwgpkKkMs1lJ/S3GkWV0DQUngZc+EWxSSu3t1yQW1kTXz77vwThQ&#10;5BmyPEscvIG2bdD3GkYb6J7EEeq6RlHOYL3b89miwtlygXlVYbk4B3McT48rrNZr3N79f+y92ZMk&#10;y3Xm9/Mtlsys6lq6+3ZfABcAByBHJCU9jBaTzPS3z9gYNfPGGYoESSwXy117rT0zY/FFD+4e6RmV&#10;1QChR+Uxa+vuqlwifDl+zonzfd87jNEsT04wVc1yuaJpVihlCEqD1Hz79i2/+8MfuL65Y7la8cMf&#10;/pCf/vSnfPHjL5BScnd/x2YbFdbHcaCqKpqmiTVCO057e6dCvAOmlnGtEGICp8Zz+nRfxVlKalMj&#10;RYz942c4nLUIsattxXwh+UstEpmLTNgg57YAACAASURBVKSOjq7rJlBmJhxr2xYpZQThr1YTuWHO&#10;D6sqAl0zMUHO85RSGKXjHkyxYT8O+BBSnXCM5D1Ko6RmuVyyvl/T9cP0/qZpWC6XE7j04eFhAk/n&#10;XDkrHpfnUAlYDYVT9N4/Uu7Np7vWkdA052iZiG9HtAnWuUT0FNCp3iClmHKMMvcoc/cy0Q+J4DSI&#10;DHb3ZUUwxX87ckQp1ASYkkKBkBDY1evSa+Nc1AVxn4wg1ECqrcT7HQY75d/Z72ewcFkjGoY4V1k9&#10;uwS5j6ONOWSqyT0GgDLVOPJcbjZrvHfc39+zXm/2yEKnuZMSqXYq3EJGAlqbajHOpZr9OLJcLABY&#10;nZ7y/bffEUSs/RtTgxAMQ1RuD0XeqVSsqwugaVtWyxVVZVK+5xnGjj7t067r2G62ieBMTeqrud4c&#10;CTjlp5/7FHHBFDsVdZ7ytTk3n8crORY+RDj3VP4S69t57DyVqanrJtWR1EQKWdZmytyxXPvl2sjE&#10;E3NSzlz7zmR+Uqo9YGeZW5c5UP7Mkiysqgyr1XKPdLMEjUspJ5B+VlPP11iSfOZaciZJmddBc961&#10;IwR4PJ6ZMCBf237+zh7BYV7vmdAhE9Hm+1RK7e2l7Luyr3LOTfeUa2KZJLLcp7mWZyqzdx1tu6Qy&#10;Fc5atNGP1O61UiwXCwSCh4d1zC2S0nxVVdP1lPcb47L47KhdNAhB3FfeYd2OsG0Yhqk+WFWRuHIH&#10;8IyV90jsI2nqBq01m82W9XrN/f09Nzc3fPfd93z55Zf85jdf8u7de7qupx9sIlCtaNsFTduitCY5&#10;z2mddl2X/AcTgHUOYhV/pC7wx3KHQ4SL5UOceY5V+tdPEfP6Ikcrr+MposY/NWaf5yol4H8vJ549&#10;i378jPiwvzn8+13da/dc4fB7d3sxxvjOOdYPD2y3G7ab9USUPY4D280GV9S6RVH3yXX/Q3P21DXP&#10;6y7z9zw1/nJGlPqpZ/9P3Xf2WXMfmn1gJhXSSh/0VSYT+qb5VFpyslpRac1oe5qqom0bPn78QN91&#10;EHbPAYP39OMY418fGG18RqGVjjWc6yvevv3Ad9+/4ePVNbe3t3R9fH672XZoXcVnnSkP9MER8CxX&#10;S84vz/jxT77g8x98jhAiPkvfbhHAaBOhjta0TcP5+TMqo6i0iZ/jd75Nyuir4hgomqqi297zky9e&#10;8/LFBdtNR/CCuon5TVXVtO0i1k6CTyrwfrceCXvPVkv/K4tayaNngFNNpSSXmAPayxqHeMKnPF4L&#10;WmsCASXiFQ59z7bb4K2Nzw5FpnfLPSCJ2JXwZJxxBMAf7WhHO9rRjna0ox3taEc72tGOdgTAH+1o&#10;Rzva0Y52tKMd7WhHO9qfbf/17/7z9O95g/Uj5bGknDkB3CelrrCntpbB71JEMBOzxjJZKNFlO6QE&#10;90jxbB/DUrw3/+3QAtqqSg+mFVJAZQzeO8ZhjIBXpZFKYFSNkhGgoqRE64puGCKgerRUTQRTODuw&#10;aCOoPROsOxuVIEJ6qOs8DENUJW+bhmXT0JoKmQCrznm6vosKEEJR1Q3PLy+QKv67WSwAgXNRJUoZ&#10;Q7NcUDcVdWVww8DY99hxiIC3pETkvcem9wTv0EpHgHbfIwL048g4Orqho9tuUUpyslpwstoB/3V6&#10;iO6DZ7t9oOsHHjYd9w9r+sHiE1AsNjyGqOYlSI2Lke0/qp/H19VVRZ3mQGsF3jNs16xvb+gf7hm2&#10;W4Yu3ouzlrHv0r+jAoAdRryzEZQvUiMcASUhiAgWRAiEVKkJGrZDUlAZoyJ7l8Dwm/UGawf6vuP+&#10;/p7bmztubu74eHXDth8YncUDUklG52MDHIJuu6Xvu0ktyXpPQOJ8YLvtuLu/m1TTY/OHSk2PUREl&#10;NoJFELEdo+J8bBrcV1gIhUJeViaNeyQ29DnrDiiI+knhDXYNfXPAeVYviQrEBqUVzkdAIUld8+zZ&#10;GZeXzzk9PWW1XBIgNa1lAPg4qWhlJZodOP4x2KRUrylVZkqw7NPq5vn6d/cVFWz8o6av/Po5eCQ3&#10;Ko6jRSnN8+fPWa4WONejFJGoIoHcr6+uGfoBa31ScTBJGatnGIYIrJypunvvSs+Dc25qCCx/vvuz&#10;r5i8r8YTm+EnhCMcVuAo/y/3VZRzE+hccXg+zuX8HAKi7JpryobQnTpuCTzJ6/SQPQY6UqwRPzVt&#10;iScUmMu5LAGjc/BdvtayqWeflGG/cW4C5xaqMbvr2zWQi6n5TSYCgTCBZeLnJABcZSaFsJubW958&#10;/4bvv3vD/f39dCh57xlTQ2XeA2MC62WCj+i/3dR0OgcTH1Ksyapje+CCxA6TSSFKVam4L3bKVVmh&#10;z+g6qYbv5kQWyk1zBa0MHouAxX2FcJkApRnscQi0lBu26rqeGugmBeF0TRmk3nXdrKFMPvIZh5Tn&#10;5j6lfK21NoKrk29iWqsyfU8iqrFRSc35HYgC9glGoo/a3f9mE4kOTk5OGa0DqaiaGl2ZSc1xGEe8&#10;c9RVxWq1Sv45KguFED+/33bc3dxxe3uL0ZrKGJ6dLPnlP/8Ttx/fUJnY+K61mdSnpFLTvWsdSXO0&#10;0kwokifUf+Y/k1JM5DJaqom0SBZEHKEAHeSG46h0VjRYz5Sxn5qTcp1n0Pg0X+m7R2vxAU5Pn7E6&#10;WSWgLCipGRNRghQS7yyjtazXG27vbjl/dspnL1/yzR9+z29/+a/UuTl+UkYVewDvPeW5NPdJxzmu&#10;+wwwd37mL+MfVzRo75N/8KRi8aeaTyefnmKBrP5XVRVt287A1GHvO8v9553dO4Mnn5puQkixA4GL&#10;HThwp6K274/nzZPlWXBoT5aENiWQPl9/qSqX95hS+glw5b7fL5Wxd+rASRkzg+HCrrFzDlIJhATk&#10;i/dekkOUoIUM9J4A3wnELGdnXNlYngFCPuyIFfJ1lCRApULnfE081Rh+qEm6/PenVN/nBGPzpmuF&#10;mIDZMjWtuqTAqgpylTzH5Vk+rUcvJsI0qdQEZIjHXkhx/W4dZgIQRFQD9CEKrUWAokaIMAEvgeTv&#10;AkIo7h/u0YnAqB96jFa0SeWvWTS8/vw1X3zxI87Pzuj7gZu7O66vb3jz5g1fffNVVJSs6gSuh9vb&#10;O96+e0/XjfTDiHWefhgRIuY4QiblWSl59eoVq8USrQxN03J2epLAoyGBVsMemc507k/g7wKIm3Lp&#10;PwnEfsBvPHXmPVoH+Q9AIiOIzfjw7u0b7tf3yf85AhKkAjRCGbSuIogq+w8ZQYtKKiqlMUqgSURn&#10;BBotqZSc1OGVMghBoRC2i7rkBPOnAMcXRHoHSG8mVdsDpFr5PeXvAhwE0X8KtD3fb38OAL6M07J/&#10;PkRMkcFR8/udX19570/F+vPrL/3NNIa5cT6tCZ9JPp6wTxEGHFJu3BGVyYNn/6HP3xGNPAbHHALb&#10;P3V9h8g99n5GIZSXiLjsMGCU5NlJi1GSzeYBoaKir5CSoe/oh4Gb23tMVaO14fz8gpcvLlgtYyzd&#10;dwMEUCIq/eY4JiqUJwIJZSL5lJR4oiJ5EIJ+HLm+veX6dk1TN5ydncWSmw9463l42FDVBh8isd/9&#10;wwNCSu7u1my6WLNaP2zYbLYIFIt2iVYSKcEoiaLwSUpPANW8L8LkHkJUa3expmRMRWU0zocE4hSo&#10;RHKklEZ6UMFTS8GirmhqEwHIKTaMytSS2hgEAS01dW1YNDXPTk9pmhoEbLsN267HGIUKAS1AJaCs&#10;czaB4NkR0IQQYxdFArbndRYVpZUxaFOzaFdoXUUSwKSarZL/CcR1vwNJRuCux2O9jbFESAA8AlIE&#10;KqOoE7mjswNDt6Xvtmy7Lc47lNFRvXzcgbUzAUqutSFItQqHlDFOy/lRPOciINon1ePV8gRjDB7Y&#10;dkMiPwjgYdh2CAKLtuVHP/wBn736jJcvX4HW3D/c8+3333F1dc3YDeADTVWxXC7p+gFhDHXTRMDi&#10;MPLuw3tOVkvOzk54fnnO559/zo9+9EO0FjysH3i4f6DvB9brdQI2RoB5zhH7vsday2azoe/7SR00&#10;k4xlErSs1rxHyOMDddUi2AG0rBsLoJWY6scy1221nsCwq9XJBD41xtD3/USylnOjqq4ZE/g5A5vH&#10;ceTh4YGq0jhnE2i+jdFK8BhtJkCodTatl1gzVEJhTIUx1US4OQ5jJFGYqTCP4xhrkLe303hMBAw2&#10;Eldk4H2VcsRxHPcAu5E8JpIGlTHzjmgQArHukH9WEjnmMYy5bK6PiD2Cv+lzwu4MzcQtPpF6hQQg&#10;y3mBy9+faka5HrEDPe2D72Sqo+Q4UE2EY1FZd06oBCISs4UINMs1ylwLASagbq5XRuKMlEcV5BiZ&#10;CNBZHxWn05os6wT5j/exHhpryh3j2FPVFS9evmS1OnkEirbW4oOYrjPn9yQ/AyKpSMf9rZWibRe8&#10;fPUKIcHageVyRVXVDKPFJbKFfN7ne3KJ9LZpGs4vLxntGIkU/YhQgdVqxfPnL3DW8fHjNWM/0jR1&#10;IjLIWS17NcZDMUNZt9kjvpnVE3d5Z6yxzs9eIUSKN8WTpJnz9yilqKs6kUUy+Q1jzASwnJMi5rUa&#10;58xO4Ou6rh99V15vWZ08EyXCru6UaxwTmUKqq2Vgdwm4zsR03jvqOr4v+55DJHD593lvlsBUlQiR&#10;83vnquwl6cKuNh+mWtb0DCD5kjlwuJzf7J/y/eQaXd6XeWyqqioIRsK0b8A/qvvnMWuSUnreG+M4&#10;TntdSkmd1qQxJsUrehrDcRymMc/ns0++wxjD/f09r169iuB6xN535DHLOXve55nscxpnU01kh8Mw&#10;MKZxXrYty+R/+76PpNAT4bGk7zt+/esv+cd//Ad+85sv+f3vv+LNm+/58OEjfT9Q1xV1XadYP+ZM&#10;Wpup3uh92CfuIiBkAMVUd9+t6x1BbXbS87V8KLfnCTB1Cbx+VLsv8qaSJOFTIPXyHNsjHHuUC4S9&#10;WtJTMfwhsrP8vidj/Lym0645lDc8dQ+Pwfk7YsMQRCIOkVONtnw2Ef2UnPLo0ncdAqWXBBRqRkTh&#10;nY+kgJ8gEJsT05SfN39GcshfzIkJymcCT+W+k98qawhF3JH9R96rQoBKJLG+IP0on8FUifxDm0jA&#10;tVquqFLMtt1GAvqrqytubu+x1iNUIgFKRPbOO0Zr6cf0HXZMdWBPCILNtuNhveG7N9/z/fdv+f67&#10;7/jw4SN3d/cMw8CzswsWqxNWqxVK60RsM2IqxXK14PXr17x69TnnF5doZej7ERtAKM2m23KyWvLs&#10;2Yq2qWiqeC9SSM4vztHGxOePQqb6dCS3enZS85MvPmOzfuDubo3WFVXVxpjPGOq6QQsSEeAu5guI&#10;vXrz/FzOsdaUE5GY6cXjszXW5z9FnneYACE/V4prZEdwTPDEVCpg+46h26T4IsH2g5tIXKbzDL/3&#10;XK70E//D3/xPx6acox3taEc72tGOdrSjHe1oRzva/+9NH4fgaEc72tGOdrSjHe1oRzva0f48m4MR&#10;cwNDfrCdba9J4IDKxKNGpsScH9hvdJgr8h76/D9qs5fEJj9bAK9KoKbAOU/8WoFSBkUSXwix9T54&#10;R+8dQnjqpqFpW7Zdn9SvRFRoJzYFC0AEMCaqRiFFaifzVLXBek+jNXVdIdNvhJA4HOttx3q74bxt&#10;003L1GjokUKxWCzo+hP63rJYnkyqGc55+u2Woe8iuALP2G0jOEGA1HIHvAoegadt6qgiozTr7Zbt&#10;tsNohao0VWUQIuDciJCS0VkIEQA+OLBeEIREaIMdLJuuwzpFVRsgNiiqIDAoVqeLNK9jatKKasne&#10;WtwI3Tgw9D1jv2XcrlHBU2W1WiFR2qCMjvMUovI5CXwnCLhhjA0AKoIzaykRQqPVgJIDCol1jtH2&#10;3I09BMftzS2jtRGw7gJKx2bnrhvoBsfgIIjMXi+p69gctVyt+Hh1RT8MVEbTDwPdMOCJCpA2jAip&#10;cGNUWutCz3ZwbLY9r1+/4lQb+u4B12ukqpAhJPWi1EykVSRx8GFq8N+t+X1Qsfd+UmrWWk3AxN26&#10;jo2ozmcl1XECnJdAh1JF27mo/h58bPyUQPDQti2fv3rNZy+e84PPP+ftuze8efOGm9ubSLIgYzNZ&#10;2y6SUitPqg4CqTlC7oE0cqNO2dhaNuGVPqFU/I7N4IfUBylAZfuAOmtH6jqqblWVom0Mp88WaKOx&#10;WcnXh4k8YRwH1ms/NSQOw4BSOhEYiEcAm6cIOkof93RTUhy/qIrniSBaHvnER+rWT6iPPAaxRgXn&#10;uX88BCA6NBdZjSY3Pc5V4nfngpwAgvPvegqYs1MkFwcBnPMxe+p8KIGDT6n1zs+1/L1PNeUdIgd4&#10;SplTCIEnArZRCq0MwxBJE96+f8e7D+85Pzvn+YvnPHv2DJ+UUL2zSYE1Aru8AOt239f3/d58TAof&#10;aZ3mRvY8P7nxNc9R33epMTckNaV2dxjDpMwSfUpsOh3GgWHs95rAyzkqx3IiWUhjM45R/S83ZWeg&#10;eLb8e601wzBMKlFd101NzOU6LgkAxtHu+bLcyDpXZivBlyF4lNCPwNUhBLbbbbxWU02kEdk/5XM2&#10;NzU759JZJPcaBDNIP/7fY+2QxtqglOb8/JyT02eMNqB1VMsUzqG1wQs4OTmhMgZnbQTDJz+cG8yG&#10;IYGnkuqk1pqT1ZKHhzu++fqrSa0vq+dorXFpP0ayAjHNo3cen+fwAEBwT7Gt8FneR3CDT03YPvg9&#10;ciOpd0rzTzWkzvfaIR95KAZ8/LMI8LHDgPeWs7NLXr/+Ie/evefjh3f44JFS0PcbhFAsV6dcXF7y&#10;4vlzam349uuv+dW//AvLRb2n2jaPex8BA4mA90xY431UKvJEZG4Jks7NoHa0CVxQ3t9OMf5QA/rc&#10;N5d+eD5WENeFlKIgwGBSRZoD3Hc+jj2FNQ6opu8TabDXlDv/9/zMJo1RCPuNvnk9xTglHFQGm1Td&#10;0nqenyPZj83jg6dsOn9zLJVBnYB3bgdYfwL8nQEA+bPydQ1JqbU8e9INF6DNtFzz2ZWhu7PzLPvr&#10;CexT5EO7MXsa+H5IKX6POOIJJcfSzx6ax0MN9KUfdc6B331XVjGcf1YECsqp8T/HE/k6Y5O8exS/&#10;eO9RRqOI6nwIlUAZkWCqqRu2YRuJv6xDKkPfDxHIEwJd10WF19WKly9fslyt0EkF/urqinfv3vP2&#10;7Ts8gaZZcLpacrJa0o8WGwLOw8PdPW/evmO93iKkxlQ13kdijbqqUSpK8w1dhzAVldrFhyqRkEQA&#10;2jT7E3CvtDx25ZoQCRQ5X4/TXM789Xw/HAIWzdfJniq6KJv4BQQLQdDUC6qkxOyUpktgs0ZKgtLU&#10;pkpN1h5CJPuKCl/xsyspUAiMTHlHACsDYxA4D1sfEEriE/h0R3gS82jvfSJuCQiRiQHEwTVcjl+p&#10;xDpv8i9ji3m8WJJdzEFfh8by32rlmTj54Cd8VwaQlD50Di7P5ExSih35SPI/Qh7e9xPJmo+Kvbl+&#10;InahYQR3CBlfE0KhDvfYN8zPS9J5uVPKzDHu43PmTyL1YAdyFiLWW3akimICEeXX+bADcYr9Dy2i&#10;X3Z1q7ArIvkAIQGOIxCrQogY92gl0UqjpUEJRVW3qG7ASBXVtNslTRXB3pUxvLg4Z+gdm+2Gm/s1&#10;UipOT1qMCqgEipemwqv4fd6HKSfwPnBzc8dmMzBYz7aLioUmgbudcwzjwHqzRWvN1fVNjFE2XapJ&#10;BYZumIC1bgy40fH5D18lEkpH8Ik4UEgIGilUBFL2DkJAOotTgpCA+96NSCUxlSa4gHURIOadxyhF&#10;XMqOpjIsqlOkX+FdBIsO1iISmdQU26QJCsLT6AohBVUd6TLA47Vh9IFgR4Q2UTU6eAgj4FFKxDNI&#10;SYIIeKnwXhAmopsYuwoRCT00mmW7YktP8CKBicdEVBgiCNYlkHAi39NCURlF62vG0cbxcVGF3GhF&#10;s6ijIu9o2Wx7tl3Ptu/Z9B3bfmR0ntHH+letFNY7gnMROIdHeFBSRIIeGec95iI+AmytRcjoz+xo&#10;k8IjmLqiUS2Nszw8rNl2Ax8+fORG3uCGnrqpuLg8YxgGLi4vOL84ZbFq0Trw9s07+m7gt7/7faxn&#10;LloWqyU++b/l6RltZTg5PeX8/JxutLx995E2KdV+9vnnvHj5nL/+67/m66++4Zuvv+HNm3cMw8Bm&#10;G+tvJ6sVVV0Rgk8kb4FhGFM9qFBf9mGqh5WxlE/b1fmo9j7aESGIJG1CFeqfAWSRM9o4RyF9QFWZ&#10;SPpkJLpStGOLczZeiw9opWmqmtPVCnWi2GTVXbOre6/X6wmUDmJaw0pJdAJ7EyLBRQZ0SiEZxgG3&#10;jYBaa+1EoHZ3e8vd3V06pyKwNecQOSbqfUfwgW3XRXKxusJ5nwjAihxMRQBTdt45L96pR3v63uKG&#10;Ie4vUyWF9kDf9RiTlZh3xE673EHsyKJyDUnG74mxqt0pCCcSohJMuqsR7AD18/pLCWbVCSQXQiQM&#10;msDEGVTv3OT7SODGkMhzYh1jnGqhXRf9Th57a8fky0UkIkkxaySwjIrRznmci0ry1rrpjMrg3ehL&#10;3ZRrxfpJg7WOzWaD0aaozfgEyHd45/fA93v5dgKgDonY7X695uPHj7y4uubl8xf86te/ZlwMdP3A&#10;MHraqop16qDwIaCVYrNeT3nl3f099w/rWc3XIKViGEZOTs94/vwF93d3SeV6TGdq2CMmTtHYjnAo&#10;5Zu5njsR8xDXWKrKYhNwWuuSUOHA+e7D9HzmqbrbIaI459xEmFjWwvPvc26RY6xyLea6TgQs91P8&#10;WMaQeR3uiCIVUE/zn/OXDBAHGIZhUhzP+yfXqHKdqO+HPXJbrdUUt8Rrjv4xEubug9B3dT89kboJ&#10;IWdErI9J1PLw5c85RHSWx90YM71mqo0lksA87plMwHs/qchn8HcGukZgvEljuMtDFosFJycnO9K4&#10;5MtIZBQZ4G+dner7oxghjBNhRa3qSYU+X7O1ltE6pIzP37p+mIhiIvFzF/20VkmFvmOxWMQ17APa&#10;2b0834VMmhc4PzvdEXPKgNaCk9WS9cM9tze33Fx/5OHhgW0XyZQ36y0hEcNpE0mNZJGL5L0RsCgO&#10;Ez+WRIEBkcgjfNpnKeZF7oj8ClKSOSHdI2I0uSPYDUVc/lQdJ5OCBh4TCx56nlDmKFrriVzgkML4&#10;/PXzusM+CXKKUQub5015zR/KHzKpxaFr/1TuMe0VIUDIglT3MXFH+Yxn50p39+oLwuBcQ54TYDyu&#10;a5Xed5cLiWL+5nXLP6Zun1XOKeMtDhPKHcpxS0JMirrXvp+OpFlCxBq2c45t10+EoPl1mVCkfH4n&#10;U02l7wfu+471Zh3PKNmnPSBwPtD3I5IBZ6L/l0riCFjrkQKWbcPQj4x2oK4iqZNSEqkEm22s079/&#10;fw0EXr78jI/XD/zs5z/nxfNLXlxeUtctTiiG0YEYqKqWn/+7n/Li8gX/89/+Lb/89a/4eHPNZtvx&#10;z7/4Bfd3D1zf3IH3nLZxPH70xY/4yU9+wjBGgqqhe8AOPd32gWfPTnlYN/zuN7/jN7/7in7Q/If/&#10;5f/kNMUo+bn9LkEVuz6GVM8sUveCnNLNCJqLWnKqheaPFNNTdTHVk/anW+6ti7JmHmNDP01/rmES&#10;AsEFgnXgPCr4mOcU9QYRJB5J8COjDwil8ybaz/kRx4acox3taEc72tGOdrSjHe1oRzva0TgC4I92&#10;tKMd7WhHO9rRjna0ox3tz7Y5ICpb2agwPWgPuybizDoeZg/Ep89jBzR5qqn8EAho/jm7H8z+PQML&#10;ww6ckdVuU08BIeQ3JxUuGRubu36kXRiEMnRDR9/33D9saZuGoW1ZNHVUkNcmMvM7F4FvRZOekAqP&#10;oGlblAloZWIzXwgIJZLKpqTSNe1ymRSnBH6MjT/OuQSuUngCUhl+/JO/QEpFP3QYJXGjZbtZ4+yI&#10;0RI39ihTxYfOUiCVRmVAqo/NglpLTk6fsTo9YbCOTbdlvb5DEhj7LcprZGUQqoL06N0LAcogpUYg&#10;kUFiZGyUGrzF9gNCBGpjqNsFTdNStTXD0BFCVGbt+xEtHUEoNts+KiGNluBtbFIVAqEMlVa4ANpU&#10;1E0bG8NcZPUnqyybCqk0AQ+p9yIIQYtGm56qGginS1anS5a3LXVluL2+oTaKrh/oekvXj9hxxJio&#10;vBV8SIrfKoIMlaDWBq0VFQJx/oxt1zMsWrbDwM3dLbX1LDxsupF+9AQEVRWv2brA0I989fuvUfJr&#10;zp6dcH5xgVIWETy1MRij0EQVuJAAHjIrgUzbRzwih8iNd1I2VJUGEYomvwhel6QmpxABED7dWxA7&#10;JZlSFUUKgUgNWsYYhm2PS0peRkSlt5PTJS9ePuerr7/h3Yf39Jt+UkHKzaRzAM8ciFOCweeA4txQ&#10;WSpX5YaY0j/kvzNIpQRW5sZCMQPHZGX63ATXtjWXF+dok5qFrSOMdlJ7sUndNDdtRbWc2ICS1Xs+&#10;5TOz3ymVe0pQobV21ugW35fBzodA73Nw9yEfPQehfYpA5BCYZw4A329Ek7HhSOqkKCRxLgNkI3Aj&#10;98aUwPj59+w3Xe7Af+Vr5o12c7+fGzCzHWquK99fjmleL+W6KX9/qAnsUwqg5ZhJEQkpvPcRJGIg&#10;IKem4Y9X11xd33B5eclyuYTPX3F5eR6bpF1s4BxdBNVKKVksFnv3Vc7/nOggN+1mlaayeXauQJNV&#10;bLIiFuRG7gqjK4axn+4xKzvlcS+be4UQbLfbCbgupJxUXlwCYOemw6y+VDYXz9VvclNgubdLIHxs&#10;8JQJiBWb3IWQB2OHaZ8k9XGZGgalSADc9Lmx6dcxjmEPfJAbqufjXDYXl02LUXFQEYLH2qgyuFqe&#10;cPrsnLZd0iTARlSCMrEpPm3L7XqN1prFcjk1C+Zm4HEcUVLiksLwyeqEtjb849//im6zpq01qjJ7&#10;PsSkpuV4jbG5OjduxxgDkHKPCGVO5rGnZO5cUuyLY84e6E3hIcYYM/+S5+yps+AQEHO+fw83hjrs&#10;6Li7vcF5x+XFc/7ipz/mb//m7ljobQAAIABJREFUL7m4OMdUmu+++5Z3767oukh8IhH8+le/5Puv&#10;v+ZksUBXGdQsPxn7lj56UgDPCp6TD09ELgnAmX1bXs+5+Xau0HtYHXe/6b8848ozQBZKUXFvjalR&#10;mATKZVJemzcwTgrP+bt5DJ7ei8lhrwH6Kb+4f2+Hz8i8ZjJRxXzuSyBDeY5lJT2XVFEPkZLs78ld&#10;Q7n1buqutUUTshAizVlqsww8UiEyxuyNR6mAl79zAkmUuVJWKyYSJeyN1Qy4m/3pHNBbqo+FCci5&#10;r/r2KVXop+KE+f/Ls7AksImkGYfVp4EJRFXmWqVq2B7RkdCT0nd5lmSQli4IAPI5AZFEIhSq4FpF&#10;wKFWkuACTRuVaruui68QcH5+wfn5GReXFyyXi8mXDsPAv/7yX7m6uooxsPNUTZ1A2RE0eXZxjjY1&#10;zkM3jFgXGAdH1/U8uzjh5OQEzx2tWrJsW/q+j4CLBMrJwD7n3QQe8QkUTvjjOXcZJ83X9lP76Sni&#10;uEOxyjxOinlCgijr/Yb4cQhIqTk9O6fSioBDKY1FMDiLtxYbYLAOmfMIPCopIkoRQbFVZQhB4dmB&#10;p7Rp6K1jsIFqlGyGgTEEHAEh1UQ44jPQeSIESy3c4TF5XhkLHlIYnMdN8/gyf9ac6O8pAqSDNYk/&#10;sb5ySP1zfgbOf1eCWvbWQ9iBuHcgmaTgWpxhe34lA2hIKoMFqUL+DFH4q92vw6P1lnOOcixDCJOa&#10;vM/jl/MhIT8ZT8/H9hDwP591Uf05kbmU50Io518cJGmcalJh519CCJEshYAMiajQh0QeFKiNpjY1&#10;WmpEUldVyrBcLJBKY+qatq4i6EkZhj4Cf/sEylP3G4QMnCwqtIl5Vc7TnUsgWhQBj7MBrVukAQP0&#10;1rLteoKRVCr6GKljXUMMI7d399TNgqY1KAIyWISQDEOIxCBS8PHqI4tVw4sXl/gU/wsFEo3WIfoA&#10;L7HeM4w9YoQ+eHqpkDJMpIrexXu33rPtOuzg0EpwulqgtEYajQggBam+4XHW0Q09NsXtPsTP8SGp&#10;V6d5HfptJAjzYIjKxliBFxJn47wbrTFaUk81h6TcLiSOxJchBJaAEwGtAjJ4LILeOYT31JVBSrA2&#10;nkfOeoak1O29BxXXVr0wiCBodYU+VfTO87DdEkIimQye0Y5JnbZns16z2W65e3hgsJbRB0YXGK1H&#10;olBaI5Sid308A4UEpRBSoer4+6gq7sFLbJ/VyhMwWEhUECghktKoTkrX8ff3D/cE59j2kVzzu+/f&#10;cHp6wk//4qecPjvl5Yvn8YyyLoLtgdubO95/uIqkj4uGRmt+9PkPeP7yBcuTJY1p8UnR87df/o7T&#10;01P67QOLpuHf//xn/Puf/zs+fLzil7/6DV9/9x3r9QPj0LNcrZBCRFIvZFFDEdR1BIuO1qHVThF4&#10;irOkTID6bcoZIxmmUjrtVjmBS0tFUZVqrKO3bLfrBHiWIEHXmnEYcaNEScU4pLzIO7SUPDt9xunp&#10;KZvtNoKmg8MYwziObDbdzsdJBwJMbVAqqntGELjEBx9rIsHhiXvAEzBVhSrqEdkvj+NA2y6oqnry&#10;dX3fTwrqIhHK9Kk+te22SeVeR/LKAiieayNlHO2cQ0mBMdW0fqSIICrHPoBOKTXVGJWW1E075Y9Z&#10;yX2qMwo1nTshQJBEZhL21aTjd0ZC1zLOLWPoshaQz18pJRLQSX0amMgoRUnwtFdHY6oxbLfdBGIf&#10;x2FSjXfOIZRMSt4yEhH63TnjvAURGFOuXOZluSbz8PAwkcwppWN9MAj6vmcYxnTPKn1+IHi3R/o0&#10;xdhK0TQNIo3H/f0D237k+uaWj+/f8+rVZ5ycnHJzc4PSFYvFinbR0nfxfpyzCZjdU9UNbdNOava7&#10;fMVMe8uOkfTr/PycsR/o+81E2GBUqpVkUGMihSlPzanG6zIp0aSNjMs0TyH+bZ8gS959lkBymDj0&#10;qfjATeD6RG7kHVJGEomcX8+Vi/P8ZeC0EILNZhNrJal2VeZAOSfJr437cZhy6rL+mAHY5f3NQemR&#10;BA+kVBMwNip+x9GL61BPOVGOkb0PDEOP9yGSJ0s1q2/t1NUzaL6MkTJQviSnLfdXGUOWJG8l6D6P&#10;27zumHOuTLq5WLR745kJNfNaH8eR29vbKacWQqCMplZyel4o5P4ZEOuABWi48Gl5bnJdZRiGWAMB&#10;rq6v4nXpmHNWVUVVmal2OI49Xd/FPS8lq2WLUJKHh3uGoU+vr2gXq/SMykLwvHv3loeHNR8+fOT6&#10;6ob7+wf6Ps6PkHH9rU6eTer18Zp8/J0PDOMwkYuJBKaeA5bnpATEp26JHznGI2UNCM8jQoNyzR/K&#10;OfaTkcfK74eeP4hifj5FwJt/boyJZBC5jrzd7q2xud+fx/67e/FPPq849Kxn77nF/k0dzK+eIiye&#10;51i5CqbUjvy0vJYy99k9z1CPrjfP0xysf2j8M6nMnFDYpfO9PEfmtdKStKIkJc2363zKxg/kneM4&#10;Tnv0qcft+8T2Yo+gegoK2PnEYRimGp5Nzx3zOI3jSNd1ezWhHXG1xVmLTtcjhMSYHQmltyPaxPPe&#10;eoedCGQlkoFxGAk4RjvgtyESVlWJ/DREUh/nHH/46lvevr/in/75X/nix1/w2eULPn/9iovnzzl7&#10;dsqzk1NOTgR1VfPs2YLKfMbZWYt1kfTqBy8u+OabrzFaoBQs2orXr1/zl3/1lyyXi0T2MXJ3+4Hu&#10;4Q7bG7779nv+43/+L/ziV1/ifMXJsxf81d84PjMNXkQQu0rENM47dkxyU3af8vgw9V0IuSNsLdfE&#10;RKSHjPFkIleERPovxFSe2q/X8wkCTjHVYULY1QGUUjgbyROdtbi+QyOolI6HkRR4LF4ovCCS1oZI&#10;4ORDIHFhJrJQeWzIOdrRjna0ox3taEc72tGOdrSjHY0jAP5oRzva0Y52tKMd7WhHO9rR/mzzwRdN&#10;x3ICzBxS0Z3/DY9V6CApkWXcxgGVgUPNCY8AlOVFFk/jMxB/4sovGmNik0nApIfkwTmcC5PqyTCM&#10;jKNjHDu0MXgXFYVOTldYN7L1PZv7e56dndE2FXWlMTI2IGsBwUX1KwGM6QGwkTKqO0mJrOL/x6GP&#10;zcATID8+/G+bRVKd8bHZPzApDQ225+7+gW60fP7qNVppNluF7bcM3TapoI4oFH6MzUZBCLQwKBnB&#10;CFIIbAix4Wu4o1qsqG1D0zQ0tcGIwGZ9h+22bLYetVpSaYVUhmGwIDXaVLHpi6i8LrVCAd5H5UZj&#10;FHUdG6GqDFTyMNrAthvptj3eW0IA6+OYWxeBdEZrMAqrNA6BMgZR1zhl8CEw4BmJTdRGxwfoldER&#10;MBNcapRUKGlwQRKEQsqKdrFguVhyujphffHA7f0tN3d3PDxsMOuOvu8Yxg6jFW0tcMgIRk/N/kqA&#10;UYrROowy6KVhdJbGWYzR9N3A6AJt67m6fWDT9VG9XkUFNZ8brAlcX12xWa9ZnZxxenZG29RU2iTc&#10;QsC6rJjIBMxMnQeQFJUykLOqDM7JCQwfr5m9PZJBS7lJbAL5yrinMshyakBK4K1JuaOqqKREC1Ah&#10;II1mdBatDVXd8qMffcFmveabb77l3bt32NFNSkR100zA+nJ/ZjXmObBk1wQ87je+JmB1Bjrk14vU&#10;9D0H2+d/z/8umwVj86slOEvwjjBGVY6h7xn6Ae8cKl1PvC6SOlRueBIHQXtzcMwczDIBJ1OTdqlu&#10;W/rV8n4O+VXgkdrnvDGsVAd/yh/vAU8LlzoHyO0ap+J3bLfbaX5yk1FuEo5kDVEh59A1z5WldyBF&#10;qOsqgej9wfk71Kg2Py8OAdbLJtY8DyX4ujwn5uq1+f2l0vqh3x0C9k5NR1rTpkZdIQTaGNbrNW/f&#10;vaOuaz5+/MDrVy+5uHiONpqqiWpBo3dopabG2dxwmz83qhS6qVHTGLOnzpTHITfm7ggcmPxCHO+o&#10;mJQbgyMYISqRl+soz9nDwwNVVU3qW/k7smJ5Vi8vmwLHcXzUcFg2MeefLxaLvb0/X4vxuiUhuILo&#10;AsBPgP75+hAJ+C4RCYyTgfARpKBSY72zFm/dHgC37/u9Rk1rLVLvGhrnwOQIdozr6fb2lso0VFWD&#10;0pp+tCglsc7jvGcYRFLEHBmHgdpULFdLtFaM407pPoToq402CGDRLjg/e8Zv/vWf+ep3X7JattTG&#10;IMQ+0YNJDYQl4M0nhcIMCPPeYfsdIcFeLHXA1wTCpLSqtEbA1NDYDf2jpu9D4MxS8danxvogCmDv&#10;J4gmygNOpObWfrtm6Dv+xf4/LBYLlsuW29tLFouW4B19t+b9uyvs6Hh4eODh7pZVU1HXFS74R76U&#10;pGR3CMg7V0QvA9GskpjXeow55Z7/KT/D+bgORFLkmZq/w04RrxzLQz58mm8ViYHy+blrJpaFYm+Y&#10;gP5zgHcJhN0DLJckKim+LhtT52fEXIFufs3ld/qCLGH//MzXvmv+zmNYVVW6R/EIuD0/B6bYgdjo&#10;y4HXlGM1rcnZuoXdPZcAgDkpxk7lnEnxLCth7sgs2GtEPQSUmBNuTGefDwlwKPaSnzhc4UkygrnK&#10;8nwv5rWZ10X5/ylGyL9PCHyZlT8TiPHQGT2/FinlFN+WayerI8qkJA4wpnNlsONEqjEMMfas6xql&#10;FavVAiGh23a4zqK15Oc//xknqxVn5+csl4sIuLi75dtvv+Pm5nqPFOby8pIA9MOuEds6x8nJitVy&#10;BQG6rqcyOqqK+YA2dVJOVZydn0MIuNHGHHG7RYqoSJ99qclxRiYveIKMaB7DlfHSU3nxjnjusVre&#10;3I/7GQjpIAlCvr6wU5z33uOdm8Bl/TgilMCJgFQxP7Qu4NxI5wfwHiUlQgQqrVi08VyRWiJCvF4V&#10;8pkSEN4ig8dIWNYG70bCaGPMIyM404ZA8NEflOR5PngE+/v10BjNQeafOlfKvVIqiOZ1Uyqx/39R&#10;f5/vjzmpzlyl89FcfWIu558vpNgDrn/KPqXCHj8vHMy15j6wBFtwwE/nWAIf/iQygUeEi0+8dn7+&#10;PAn44Y+PRyYO8D4gCBPoslFmAp7GnNmB92glaNoq5ccNdRNzI0/MAZz39MMQgXds2W7vuW8lP/nR&#10;67jHQgQFBO8JNtasgpB4GUHYQcJiuaDSin4YMMJgHVHpLwHyYgy95Oz8gmbRUg0DYr3GuUDXjSne&#10;jWr2XdfhE6lRb3t876ibFuRIXVUIJbGdw7qR4BxjPzD2PVIyKZsqGUHIDsfQ9XjnuTg7pW4qlBRo&#10;IbDjGEHW6Sz0wSd11RDrGROY0k0j77OycwKQ1pmkUAiEBKl0AvBCcBHwJoMAFxUGJQLhI2AkJD+D&#10;HZAhoISgqjRtVdOZis22Q0nBIGPdxcsIvhnsSO9GgoP1es3trWK5WMU4XEj6bY8KkiqBFjebnt4O&#10;rNdrNl3PdtNjB0u/2bLtB0Yf6HqLdZERQGmNCwHrLVopKq0xdUPVNHHPyjg+sTzkqKsaax12HBkT&#10;ceFisaAahpjvSZFymWaK77tuy8N6jRpiXet+veH69o5Xn3/GarWKgFdtWLZLVqsl39fv+NY52rbl&#10;9GTJarnEexi6ji9++APqqkqAvooXF+e8e/+BL7/8DTdXH3n54pK/+sufcfn8Bf/r//4f+Pybz3n/&#10;7j2/+fK3vPn+DSEETk9POT093cVoKvCjL34AAa6ur7m7i7llSLlWJhnK4MYMtMxxQ85jS5K0YRho&#10;mpqmWSQfMCSgqY8q8cmfv7h8jrWOm+vbCBAVAufAOcv17TVS6okcTSIxOgIam6al7/oE8o01A1Mb&#10;EJEALINyx0SmmK9PAC5dbwS77kDmy+WScdQoJfdqchn8NSfoyzFZzr9loYw+5akFwC4rzHvnCH5f&#10;wfMQueB+ZhOB0n3f8+7duyI2Tor3B2JNRCjyjhkQnsc1Gln4AZHuK48NCYgsivst35vjx3xP3nuU&#10;hHGM+U4mILKJ1HKqQybEvkAlMtYepTRN08Rxc4GhtxO5X57HUr0353pt27LZbNLeiLWQTJKp1O58&#10;V9PaGKdrLkkL8rUZEz97vdnw/v17rq6uefniBes/bFBKsly2aKVxekcQuF6vqUyNMYbVaoWUkuvr&#10;6738TEkVaxxE4PmiaaKS9bu7KQZ/qg54KObIsfQecZ6Sj2qZj+OIXVylpCIcIMz6YzFTnvsQAt7F&#10;eWrbdspfsqJwqRTunKPrumncgUmxPc9L9il5zOZkEvka6rqefFJ+T7kHQgjUdb2X4+W6WJln58/c&#10;1Q1yvlvvng+1C5yz9H0/kWyUcf3BcU3jME5AU7M3jpn4cBiGvRpdWZsrfUTOgfNn53vMn58J/9q2&#10;xfsdYD7XKMvYNl9jXdeYqppqr3PCy+wny2dleUzzPWd/G2sqLu0riXOWuq4QUqDlbiysHdP7DHa0&#10;vP3+DZeXl6jTVYyJrKc2DQSwg+P9uw98+PCBD+8/0CWF9zzvmUyjqiqquiaKYcu9mnFcGyLmL4mI&#10;INc2DoHfD+2zQzFsWVc4RBg7B5SXZ8e0b3NeLg7HxY9y+amusg9aP6S4nufeFbWmR+D0A89352dG&#10;fgbzqbr/U2N2aEzntY1PAfjn9Zndvgt7uVD52jlofp6Dlp/3GJj+NPlZCU4u93hZtzt0Hf4AAQkc&#10;fm5Vjlne7/M6wrweGuBRHW1eEyzP+JKcJP9sGIY9P5Ljnr0YpSALkDLg3O46jKnSmo5ESiHAKBxK&#10;CTabLhH/KEbhCQJG6XAjGKMZhkieYrRKRJeG+4eOX/3qt/xe/iE+z2wbzs6f8frVK378xRe8fv2K&#10;i7OzFCc4RHBcnK74v/6P/41x+B8JYUQpMEpQ1w3Ornm439L3Pdttx83dFf/pP/4n3r/5yO9++zVv&#10;3n5geXqOUIJhsDjnUVrjnQfiuY3we8lpJmMQQj35rPHQuV2uz6fW/1Pn7nz/zNfYPuFt+n3wkWSt&#10;H9BaRVJ+FZ83B8mkRm8kODfgAgip8XiCjPV4jz825BztaEc72tGOdrSjHe1oRzva0Y7GEQB/tKMd&#10;7WhHO9rRjna0ox3taH+2ZfZwHwJShEJVLNqhhqVDCmb554fUD3Nzy1wVc/65+UH71Dx34DXl55af&#10;IWVuPomNyEZHJZ9hCITe4YOn7zrW6y2bzRZTmaTCa1mdtDRVjasDRkXW9LYyaAGagAJkajbNKiZ2&#10;GEm9/rGZFUFlDIP3YDQiRLCzVAkQQmyM0p0GPKbSjNZOIHKZ1GrGcWDoe7yySDxKQBhtfJgsVPxc&#10;O6C1jEr3SiaAeARaWWuxzmK9oxsG9HqDdS7qE9gRaR3dek1rNMFaxq5HV4KhH6jaFpLqqfcObRRV&#10;VSOlQjhHCFEtRwsgePrtBhslzbDWR0X3uqHrtoyu5/r6Gmvh2bNzlI5N4y541gl46RlAbOPDcm3w&#10;WISITRUK0M5jnGW1XCXyAId1lt5bejdigwMXVQhNVXN2bqLq/cMzLvot223P1dUNVx8/cHt3zXbT&#10;UdexsT0q+XiGcYgNVdbjfFJQ0pq6qlBWoxYS13q2w8D9uuc0CKSu6AcLSLQKhCDo+w6IIOrertl0&#10;Ax+vr7i7u+Xy+XPOLs4j4FqKSCwQuxOjGryUCK0iyGYccalRpG1b6rpGmyo1B49REQEegY5LNRHn&#10;XWycnDW4xetLQMmsSCp1UkeNgJhtPyRF+JbLuklqNSOnp8+4vLzkw/t3XN/c4L2bGmJyo0v+bOey&#10;Go3cA0SXDa6LxQIIbDbbqYlxrkwc700dbNicgx72AWZxr9ZVxXK5RCvNoqnpkmKTsxY72gjUkZJh&#10;tJP6TByjwCEJzxIYWTaHHWo6mSutzAFx+75LPvmzTwHaS3XzQzYHxM199byhLt6LTNeaQA9J0ads&#10;pi7HY37PJWAz+/5MYhCCZ7vdHjw3yvuZN4sdVoYOB1WUD6nEzNXTSefdXNlyGIY9QGgJEnx0bh4A&#10;5c9BrG3bTg1fm23Pr37ze5T6A+dnz7h8fslnn72grjXeRRD2XBm4bDrKDddtG1W/7u7u9oD68boj&#10;kNq5cRqf6ANmqqIyAmmtzQ1oau+egUnZKM9/bModIzAxqb/n+87NtXns8rjlZnSVAP4l0D7PRXmf&#10;+Xoz6H673T4ilciqSvM9PydCKBtArbVUTT0RIighHwFQS6KK3EiflWjKvZgVBJWKamDGGM7OzhBS&#10;Yq3DVAaRxkemZmGhBI2uWS4WtE2D957r66v0XTo17WalsUDbLnj1+hV3tzf8w3/7e5ZtTVNXEYhp&#10;3UQIVIIgcliUVfviPcXrt0lR5pD60lxFaGrGTOcSIUzNrTKBuK21e8rw8wZIL/yuEToEVDqzYAeu&#10;9cGjEHvnVjnPIpEZkJRFhZRsuy3ffXVL3cQYo+972rbh4uKSm9s71uttiolUVFHTkQTFzZpSJxXD&#10;A82t5RqaK7B7H/COuMcSYHcihAhZRVbsAX9D2m95303ryXtCoaabv3dP8WvmZydFwxkhRySbKRt0&#10;mcDnc59cglRKEpqdr1Z7AO3y9/n7Mlhg91m795b3UzZpPz4X99Xby/M1A0fmoPE5yc8U74TYQCpk&#10;jLQj8AUQKWbOxC6ZEMJFYO08birPoPJMVDPFcqVUJDWaqbjPQfaHmrND2sOjjeqME2AfQRQOP3xW&#10;/9E87omG8FLpuryfQ+rgMik2TfdFHKcQJZ8eKQMeAm1nJTfvwQe3p1yWwRI9/bReVPr9oml48fw5&#10;Whqurq+xzrHdblivPaenJ7x8ccHF5SXPzs5QUrPtOt6+fce//Ms/c3d7SyBw+uwZdV3TNA3WuUh2&#10;kghOrB3ROpLIVJCUxTzWjjirQCse7tYM/RjBhUSCmO12OwE1x0QmlXMiKSO4TTd6AoYoJSffMI+V&#10;5vHMIWDvIcB0CJ6nlsBTDdBl7Feec+yR9+zWq3UugtGdBTyVrpAi5pgqBLxLpFXOIwW4YLHDyOgq&#10;lEkgC0sEu8sIQN3lKV1UAAuC0XtwIypYVEjqtDqqHo4EnAtY5/CCmEfApDR7KO47BBr5VH2i3J+H&#10;1vIeGcgnxvlPrq/MYswcF83znENx9b8FfL9HdLUX1x9ef4fubfc94eBrn8ojpms9WCvySOSjOGM+&#10;N4f2yqG9cYj47I/Vqv7YvARijJHJIbJKuVImruFE6BaCxfsxEiNWBq1lJB6UMoKkJCit0EZjR4vS&#10;itPTE4Tdst10tFU1kd6IPMpCYIPH4bHBMdiBi9OzCJTW0cd4Z3EuKtOP1iKkpF0saNo2klQ1DU27&#10;5GG9ZdtZhtEipIqKktZGQsbg2D6sk7qqBjkwdAovBHZ0ScTRo7XA25T3OYvvekDGPzJgtGSxqFmu&#10;FrHmls4LOZFqjWz6LUM/RBCiVjRNG39P3Ns571ZaRbLMQm1aS4EPAl0ZlImx1dD3jGPPdt2BD2ih&#10;0/VGZXAfLIMd6fo+fV6Kd5QlCEWwflKXdl6ijSb4SFJmnKUbhwha6baMSbnXW0ffjVHJV0hGH/PD&#10;bddFtfXNJqpzSoM0BlM1jC7Qdz39MOBcoKorum7LkAgFg4e+G7F396xOTmgXC5RWqf4hqeqatqmT&#10;qvMQwdbOR8BeAieaqkIZPZEDVsagpMLoin7oEsjQc3v7wO3DA6cnp1yeX3CyOiGMa7pNR9+PNHUD&#10;PvD+7XvEZ0QV6WDZrB9o6wtOli2bbcerVy+5ub1Je0Hw1dff8P7DOz579RmfvXrFqxef8YPPX/Gz&#10;n/0Fv/3d7/h4dcWbt2+jwm5vo7J41UIQnJ2fUTU19w9fEgiYykxEa1lFtgRH5vxwSIQSOQbL8WEJ&#10;CDPGTMR6PhG02K7neoi1pqo2SBVJ0bzz1E0NSLpUE1ZKsWgbFq9esV6vCQHukrCp0JJhjDU5gUcq&#10;hZASna45g6BlyqtzvDUpVydfEz/Xp9hjpyBbxqE51ixJ+0rgWARv7UCmOa/OJG5tW0eixy7WEzKR&#10;QFknKmP6rGrtfeDq403MZ1CxYh2S3ndRC8lzE6+RvZi+zEODD49izHluvpczhoAr1LWnfC2NQ77v&#10;DCIfhgFTJbV4mQn5DJ5A00SA9GhHuu2Ad577u3X0NyJM/iGETGinkCrlHYncwDnHMI4RNG/HmKdI&#10;SUAkkljHdttP54NUKeZ3FqX0NHe5dpbrKDmHyHOdX/Pu3Xu+/PI3/OVf/SUXF+dc39zi7JieN/i9&#10;emjTROKgzWYTCZn2ai6O0UUAcFTf9WitOFkt+Xild2RYiINn7Rz8mGPGOEd+IlsLB2pvh+KPKefx&#10;DvlnxFLzmKPrOvq+Z7FYHCREynujaZpprZXjXxIsZCB9vu+shJz9UElGWdZH6rqe7jvPaZlrHSIW&#10;LHPbfF9aa+q6QWtTEFgYrM155uHxKsck58VlrFf6kMc1hDiGbds+iptKooMSyFv6qJjHuVi39Dtw&#10;eq6h5di2JIIbhmEiISzz90xqUcbEee8BLBYL6rreU6cv7zf/rm3bRO7lEQS6boOUMhI/Nw1mZThZ&#10;nUZf4eNzOu88d/d33N7e8eHDB25uruOZOz2vlNR1u0cEqJSibVqqukEIwcPDwxNxaCYlfKz8Pa+5&#10;PxVf75GJzMDu5TOXQ6DlcjHMgclP1Qv2rgv2SE8ofi4O5At93zOMIzqRmMzPmzl4fJ7LPc5hwpO5&#10;0aG85Sl/cmgfzNf8U4R0ee7mzxyeIjXMrz805/Nz91AtoMgI9saoPCPmzyTmeW65v3ZENMXaKq4n&#10;j8u83lfmcblOSSaTneVacyLJQ+M/P/PLa8vfnf1zXj/lutzV4mJuAIrRxrjbOYcfPXYc0FKCjiTt&#10;QoDUihAEFnDWEhgQidi1XbScnGpQEiUFSE3Xj/R2zc3Dhm++e89/+4d/4mS55PNXn3F6csKiqTk7&#10;O+Ozly85WS1oKo0EgrVsuo73794wjhYXoOsH7u4e+L//y3/l7//7fydYRQia8+c/YPXsFG0My8Uz&#10;jKkhiETypVI9xj/Kcyde0vDY9x+qXR9aH4fW4afqAX/Kv3efH4HwdhwQIVAphSSgBGglIrd7krS3&#10;IeBVfAbuRMAhYq1HEGtQ+dfXAAAgAElEQVRDRzva0Y52tKMd7WhHO9rRjna0ox3tCIA/2tGOdrSj&#10;He1oRzva0Y52tD/X9tRZckMB4mCD9qca7fce6vP4oelTTemPmxcOg0bK14oD9+Ccx3uLMRIlZWR9&#10;3wS2XYeUga7rY/PUYGPTmpQEKfnqm694+dkFlTEs6prT1NgbQqDSBiM8IsTGf5EeQIfUANiNA84H&#10;pNS0yyY+YJdip8Ix2HwDkwpDVTesqhofoip6BJMBeBaLFqEE3o+MfsR7iwoOggVnUQnI452j73ua&#10;Bpy3NHoBzjEktYeqqgnCT02AYePQBIId8eOI8g68wI8j62HEyzVB6tT0IidW/mVqQNJaIzzYscOO&#10;fWwi9A7ro3qZUAIhNFUVQQ+mqdh2azo7IIVhuVghhCGgGK1l04/cPWzYbLds+z6ywQvF2fmK1WpB&#10;VdVgB4QYaUIgyB5dNQglcTbQ9R1dPxACDM5ipKJWJjXdSNrlClVXNEtPuzzh9NkpD/e33Nxcs77f&#10;MPRDbCweBrrOse17emXxCSSotEaikjK8RgsQSuGCwqMRqkJtIqhGpvWAUARIzdlRAWkce96+fcu3&#10;337Li5cvef3qFWcXl1R1jXWW0Y2Mo0cbg5YSLSVOKfrtlq7rGIeBtmmp29hAHtWkLAE/gZXLBr68&#10;j5XcB6DWVTUpKpaq2NmigkdsUWhWS+wYAeJaaZQyjONA27b85Cc/4eXL57x7/46PHz5we3fP0A9T&#10;I2x5LVkVt9zDuXG2rmv+9m//BqU0v/jFL7i7u8MY9QhwnNUIS7WsfUD3XIk4j0cEwecmv7ffv43N&#10;jVKw6bfc3N6zXq8nRXNBBHyP45gaQyKgTsroV3aNI26m+pubUuLrITwCmeZ7zurLUZ3GHgSUH/J7&#10;c9DI7m8SKGPfJ2d12rkiiBCHVZd338Xe9QoRiTuyCs5cCSb/u+/7R+cIMDWF5zWntWIY+j3Abgmc&#10;EbMTQM6aAPfuAx41ac6bfcqG8gyoLhXKy3UzqbYfUMc+1NR6SFUmpPENs+b1qVkpEJsEpeTu/oH7&#10;h1vubq95/foVp6cXUak6+fWsnJrXW6mylBvC5oDG3dy5PdWWkPeF1ghrp/uJja4k8EWY7SMRiSO0&#10;xiWQtyuU1QLMGtkT6EDtGtSbpjnY6LmvrprUsYWcxn7X5Cn2GgrLecokDXm1lO/f2wdCYKoKbTSe&#10;3dmdV9tECLAHrmfvmufNvCF4+q5ns9mw2WxZLpcslydIpamaFil1BEPLSEwTCFTCTHtqGEa6LpJA&#10;xMZnOynKaW2oqpoXL55jh4H/8nd/xzh0NEbinU17freNc5N2btLdi9eSem5uoJRpbnJDYyY6mqtY&#10;ibQXI9g9gq4msEUVQZHeDXuAk+BDFg5P/vRx7Defm70XFvt1WmMh4NjtaWc9UkjaukEEaE1Do2sQ&#10;grvrO7QUnCzbCPqXMhEixWtSUhXfLyfyiwzeegQ4JDYAh2LARQI3xB/t+0KlFMEHbHB4P05kA9m3&#10;5bnZawD1HhHCJxWqHvk6KSZgybyBuDwfcmxQAtFzTHeoobGMHUJSps+vL311SWJVKrjls75cR7um&#10;Wrf3/hB4BKgv1S33wTW7a83ghBKMvudbigU49RMjJgXIrAaplZ4+tjwzMtDKFE3ch5rbJ2IN7yZl&#10;49LXH2osn59j1rqk7iQmQOShXOjfArgtFVJLRftJPbEA+pZzPT9b53HL/Aws1b2m62YHhNzdh4cg&#10;HikM5rE6PT3da4q/vLxk/bDm2zffs1gueP35K16+fMHl5QWLtmUce25ubv5f9t6rSZYky+/7uQiR&#10;WfrKFtPdsyDBfcAuDXig0Yz8BqTxC8P4CShAA0BwZ3tnelpMi6uqblWqEC74cNwjPaOyunfnFelj&#10;1+503cysSA/34+ec+Av+/M2f+ennn1mtVnjvub66EYGp6yuqumK33dEngpxSisraicDTJNd2hTiX&#10;6yTk1XUdxMjt7UdG73HeMw6OXdcLqRIkNw8erc1epAc15dPW2kOCwBHiw/xcObbfD/Z1jj1KH62L&#10;558/F00qBXnyfcprfxKFYJ8P2MqiK01bV9R1BUoToyK6EReEsBpMwBot97tdyJkWAn7wUhOOHVrF&#10;ieyUTOcJUYE2xBDwMeLT2VGFIKIwCpRzjHgwimH0eTZTfq5TLM2uwvrQ1V4r1PQOEW/IhOZpXz1B&#10;kpjnko8B6OqvdoAvY0aZXx07F/8lPZvjBJbHMUPrTGQ8/hnld59fl1Z6n29EprzpaIxL63X+nQTc&#10;v3cQ9MFP8aKMj2U99FuOjU+JPhzbb7/1mRREkRiCWPlqg7YVyggZ2ocA6UxSROrKopW4dhstuVmI&#10;ivy/Zzc3PNw/UFc11lgqu6SyFQQIONFi8SmmaoNVlqHvqa3lYrngbNFyvlwSvcM76RN5xDVwdCPK&#10;GJbnUs9qrXEhYGvLGUuc8xMJ31gR+RjHET90InJYVwTnQPX40YORz8l5X0CI4sZolDYENKOT/lmV&#10;CLUXF2c0tUXFACFK70ApxhDZdSPd4BlGj4uavh8ZXKSqHMbsc5LKas6bs70LL4kYqiJBFgtu6GX+&#10;kyjkZrXGjSM6KqyxU0/NVpYxeHZdJ7lfPuNiBC1E16qqwHtscptXcRShDcSp3jtHbaz0lrZb3OBS&#10;/DCgNS4G+nGk6wd2u34iiAUlhObFWQtWE7QiasPQj0WOFCYBwxgjLgTGuzs2mw1nZ2csl0uqusJp&#10;8E4IzXVTUTcN4+hw3jOMPV3fYXYGW1cslk6IvlaEDuSei9Ov9z4Jvwzcvr9nu+64OD/n8vycRXrP&#10;+fKcYehwxvLDDz+wXq3pdxturi7xbuDl8+eM44DznqpqUMbifUyCiJFvv/2B777/kefXV3z5xRd8&#10;/sXv+Lf/9u8ZneOnX37mmz9+yw/f/cQwBm5v77C24s2bd4QYqOuaFy9e8OLFC37++WdW9w8p/1OM&#10;Yzyot8pzMa8VYwy73Q7vw0QAtraaiMdSmySXYBTeObRW1HVFZeXfmpj7GCoJNzgeHh6IMSbi5BJr&#10;KyGfh5Gu63CjiOhMuXRaf59++glK6en92fV9GAaGYTgQDvJe9oExewGlLAaUid1zB92S+Fi6M+c8&#10;7HC+xHWzJPHOc/N5zp2vY7VayT5hL4iUP7s8G3MfRQTSILe/MiGWeHg2lMTVss7PDuvZHbZ0hS3d&#10;vcscey5ElwnIOR8dhgHvvAgDWENTN/T9wOg6NrsNlTUsl0u0EgFApRTL5VLyjxDQycF92DmGvj8g&#10;c3bDkM6DSN22hCTIGoISEj6yt03a9877qYIZhmEvNhziJAqptSZqIQm/efOWV69f8uzFc96+e8t6&#10;taLvB87PL7FW3LUXi5a2bVit16zWHxOJupnuTdd17HY9U7MgBKzWLM+XXF5e0n/4IDHJaGI43F9z&#10;kTSUmlKHoACl089+WyBo/swmZ6BPkfKOEWLLWsRai2kanBtZr9ePHMPzWs0/zw7iuQee90MWE8lz&#10;X5I4q6qaxDWycETf91PcyQIU+73sZ7VuOLiWfP2555njQtkLd1lcQVGIT1q8dwe5Ylm/aX3Y88zx&#10;yBh9ECtLwdl5rlf2izKhei5Yl99rUjzJ89U09RSvM9G7vBdlXy2LIIbUW587Y4/jOIkC5HV82M/c&#10;i1iWsaq8pvxZlRXBn+VyKWLTtqLvpYbrdx0//vgjD6sVDw8P3N/fSy6Vrr+ua+q6nYRYYnEfx1EE&#10;WM7Pz2jbJdvtjoeHh4P5y/H4WM1Q9jwPc+yYdXz2/z3do30tV8bg+fzOn6lOwoTFHrSFaMpT9cmx&#10;nHm+F733IpBdCB5P38d7hizSk0RVnhJ5O5aP/1b+Xq73X6ufnqqvj/37/Jwt9+6cBH+M0F/u92O9&#10;kvJ1c/L7vCeik3BTSUDPz7VjlJjEUbHBf2b9OH2ummLNMaG8Y4IA5V7+rftXzqPKxPkQ9oIK6fm9&#10;1hof9r3Dcv8c+z4xBonF1k7CpVO/I3294MGNSZi7SsR6kwQViCgVsVYzrtas1htsXXO2XOLdSN91&#10;VE1NVAZQ1JXBasM3f/qOZdty8+wZ1mqIgcuLc86XLZpAjJ7dbsWHDx/o+wHnPMvlGcPo+PN332PM&#10;OS8/eYVSFltbqsaKWH5d7+N4mApsop8JFk7PaB8/hyrzvqcEpZ8SKHhKfGP+3+V+KcVJyrXhnccq&#10;wzBITTV6D1Fhajv12xQRQqSuLXXTEBRSIxIZfMAFLyIGp3Eap3Eap3Eap3Eap3Eap3Eap3Eap3Ei&#10;wJ/GaZzGaZzGaZzGaZzGaZzGafy1Qx2afiViRnzSdTmPEixVEiJhD+6VjzsOzM+fW4INJuAGR0BS&#10;MU4EdB65/BohqBfXa42hqiybzQP4yDB2DG5EWYOloq5qVG0Yw8jDw0eeXV3jBkdlKnF00Yq20qgQ&#10;CF4e1PuYyFlK4SM8rLZstrd88slrPmsXRDyGgDWVOPxUE8RFSMXBU9UWW2lCYHKuDAQCEWs0V2dn&#10;DEOHNQYVHMGPuG4L4wCmwlQNKI1HHiBXZhSygZJrVWguzi44V0qICsFDGJOL44jygzj4+RE39gSl&#10;Gd2AqVuMaQmAjlBpzaKpxTXLO3RlqLQQ9ghBHMMNjN5jQkDbCqtbUCJEYKuKulmCl7UxeoULogCv&#10;0LTtgrptWPoR5wPOiwPLOHi87yYAYTuO7HZCOGwaK4C+RDbqhoHReZzyxCaB7BO5KKgKU1uWZkFT&#10;n3G+uGDRLlmf3dNvN3T9yN39ivuHBx7WD+x6cbC4ubkhpHuoELdhH8Sxs6oazs8bTO+obMOu2+GD&#10;w3tHHcV1yhoBgHZdx9Y5vBtww8Bfvvsz79/+wosXL7h5/pzLqyts1RB9RBmNCvK7FOJYYJP77tB3&#10;kMAHpm0TmUQI9pURIsGBc4NWVE0NMTB4cRnNALMscqESyDPvn7z/vPdYZZOzStrbMWJNS9tGYnRY&#10;e0HdWF6/fsVqtePnX97w4cN7ur7DOz8BVFRy1NHJVTKDTUHT9wN9P7Bc2oLwVk9g5Llr1FNuiEqZ&#10;iZSqVCZQaHzIgENFVWkWl+c0zRnbYcQqy8W1xUcY7j8SwohS8cD9UesSEKoml9pMuJe/987aMrf5&#10;dToR4g8Bh8vlkrZtub+/f0RO/zVnxRya50DRuVtI6aLtCjJvBo8yI/eUIMxMSoyxBKFGQvQirDF0&#10;VNXZI7JMdiYrAUwl6CsDM0MIdIPEb5WAMloXwDGdQH6JKGO1Aq2hAJWVAPjSlamcx9K9pQR6ZpD0&#10;HPRWAtgykLx0LxdRlexUMgcHcuDCo9mfTXOAmlIKFQM2k3KjwnvF23d3fPy44sWzG168eM1ieU6M&#10;8hqtFU1diStRiq9dN2BtQ4wJ5KVtAnDaBJZzBwRTEOKZrNNw4ErnE0BRK9DGPnI5zkDA5XKZxFba&#10;A7d2ubeR0Q1EArbS2CoDYCWmZDDxMXKTNkIsGhPx20xgtojrO4YEVM4OaiU5FvyMHCwkl5DuiY5C&#10;AK5snX6foQKGXScXke7xfL2Wa8ZoO+VEsrYzEFLWsXeB5eKMV68/pWlbOcPGgDEhORsbrEkOhmOP&#10;80JUN6bC2lrA/AnED2BtjdGai7MltVH8h//z/+D+wxuMEWAzKLzL+1r+O5taqySeUsZLpRRW70HQ&#10;hExUtUVullyeZ2vbx0hQMRHbBQTvvcP14cCJT2sNPuVgBQFOzUiEOU7uwZR6cumOHBKFs+ufS/Oi&#10;jRA6og/gPT7njAS8DzR1BSHivEvECxEq0ip/z3lMlW+NmljSBwDVmEgDBzluAnHL1YpSTI43OaY6&#10;4kS8nFzIZ0DEOZHFzPLoMr4fc5Gaf+ahy6+aOA/OebTeOx3CrxMNypxecnKLSmSTkN+r1PQ7ZL2o&#10;SQSmdEgrSQGm2Gdyb+cyJ/KnJLzvHY/UURBmLOJ1/j4GhZ/Y7+IKuz8jw17MAIHCBh8ngk/+u9Jm&#10;IqccI23Pgb0+/dx794g0W6638meZwOOcS26Uyd2RfXw8FAEoXcriUWLuPK6W5IE8R6XbdQnCfsrB&#10;fZ5r5c+dSBI+QtSFI1WSGgghEfKEqBzGiLUKY3UKWZrFYsnF5TlN07LbbNlttqy3G7pux82z5/y7&#10;/+Hf8flnn3F9dYkberbbDX/64z/x7Y8/i9N7dDg3sjw7Y7k449mzZ1xeXhJC4P7+PgHF5ay9uXlG&#10;SODa7JBqjUUbRds2+ODZdlvGcaDvd4yjEnKkNmy7LsUmPRG9jAJda7ZdJ+6844CqrZCylQaticGL&#10;sMVExX7saleKSRy4WAprQQic6RyfSOtKHSUwzEkrZSw5BPin6iJGYvTEaAik3FlHovLU1mJi4DIR&#10;MmOA2lT4MLDrenov0a2yltrK3h/6UcDtOjD2gW3f0+92hOR6rLQhROi6AR8CTVMDCq0M7VLJOavT&#10;bEWPVh4bFS46cVfWWmKZUgQULkrNqYxOTPdEaC1PtJhIWuyJJSbxwEPk0XkzrzWO7d1yb/1VfZZZ&#10;7nksR5zXN/M9muNmJu1kYkZJpvk18nhJ1Ph1Qn8iMU7vLXs/x68vC+vM45FSiNjfVCNlok+Y6o3y&#10;uqb4WuyNY86YTwH+nxKFmc/F/u+cvyuipjhPhbimUGht0FlsSmt8dpk2dhKbcaOj23VoOaBoqgqr&#10;hUSxqC0q5RXZDVf2qkFbyeFrW3GxUFilGLuO0RgqY8Q5VWl0JY7ogRwL4uSiOnpHdIpxlPj7xZdf&#10;EIKj7zsqI3n42HUE71FUBOcJrhOif+VRVZ3yLnB+xHsn7vLtkvPLG7re4Xzg4e4di0YI9N1mTW0M&#10;dVXjlWb0gcF5ojbYugVVEfUg5BLncWGkrmq0sVirMbWhWZ7LWo4B70eGYSv5vq1QKtIlEvE4DvQ7&#10;ISAbbTBWo62BlE/oymK8pllKDA4hiXDqIGKUygIaNTqqSsQnh3rAWEs7NLR1S60tykeiH0XY0g8E&#10;L8KHbgg4AqMLjKNndE5imBGRqMpaFlVF09Qs2pZ+8Gx3PQ/rFWrQKKcZR58IsUpEpEJku5Xv2/cd&#10;bVOzWCzwbpS5bxbYyoLSVECInhA8223HuBkZ+oFdKwJce+dfOxH4rLWsNxvWqxUxBna7LTHKeWe0&#10;4eb6BmsrXr++ZLe74L1+S10JafT29hatIt0wMoyRfnQsF2c0iwVDFzk/P2MYRh5WK3765T0//vSW&#10;l998y9/8zVe8ev2Kv/3X/5pPX33C+//uA3/80zd8+HDLL29+ZtEuUo0fefHiBcYYvvzyS77987es&#10;Hh7Q2h4QJPf5qDnY/3PylogKei4uxOVXcgA9EUK1UoRUvzk/TjWJTmvJRxF/qTJxve8Z+pG+77m5&#10;vsHUUl+vVwofIt3YTX00IXEeChpmAve8zyMEcBGRsLZOtbKfvlMW6ZuIi9YeuLoqREQvu77nOjwL&#10;qGWypilcm586X46RdnNtNxfHLM/D/L6pj5Ado0Oc4nxKCKe+lbYGguTuPoYp741RoRWTaF/Z2ynX&#10;wPyZg9aapm2AMJGah2Fgs9nshQGCRw97sv3V9TWjS87oPuBTf4HUTw1Euq6bBAAyAV8EaiPaCDEu&#10;eC8iZCFibRK6tRzMRSZ/unGkruvpnua+axammp5VVJahG9jttmw2G16+esnrly/55Zc3bLueTz75&#10;FO8jwzDSNG3qiwwinJGuN9cMwzDgfOD8bIm1mm67Jjipza6ur9lst/TDIOI2hN/IPyIlab2sgcra&#10;6FgdcfDsJq+fJ/KOee/z2P2XfED+Pfcc27adiOo5DuQ8v3QVb5pmeu27d++O5slzQvhcsLHcj/na&#10;sphp+fq8P8r7cthbPhQe226301qr63r63GN5VijyjmO5T+5P59wpO84fusTHSYTimLBIGb9ESGQ/&#10;/9mlua6rKWZpbYo+cpzI5GW8UEBV11Nszn/ynNd1Tdu21HU97aEcC7qum3qAec/k+FeKZ4zjiFb7&#10;+9R1HavVe25v79huN6zXK+4/PqRnJ+msrBuWiyVK7xO/mJ6l2TTHEhMNoxMi/XbXMfTjwbo/Js7L&#10;r+TiUOaZft+mKh7GlnvtmJjEvA80kVHTvB6QpX9FZPEp4nLZ6y1dwuOMzD0XvXDOYYo+1zxPL7/P&#10;/Psde/bxVB7/a+Ls5Z6ex5RjNUT5+XPxhmOx8SlR3mP3aF5fPlWnHKt38v71Pk7PtMse27E+zlMC&#10;I+Vzi/lztbJPVL5o7nJ/rGd+LG4fiDY86sKW/cTw6Bz5tTWKTs+kAK1NElmUfrMU9uW1RbwfCSY9&#10;17QKoxGsQPTEAGocWW823Fxc8OUXX9IsRED1p59+5ofvf0jxTXpGt3cPNG1D8I5+t6PvO5wbEi5B&#10;BG2qWsTErP2IMYaz5TMuLq7QxoooUVNPBPjcq9DpGXpE472DVBvua/3j++TY+izn8tg9KddHXl9z&#10;sv2x8/kYiX5aG1F6OajAbhhEJMh7KlsxysMJ6tpilPTxbV2jDOCl11NFhTEQkpDbaZzGaZzGaZzG&#10;aZzGaZzGaZzGaZzGaZwI8KdxGqdxGqdxGqdxGqdxGqdxGn/1yGCX+QPO+UPpX3tI+hSgYE54n//s&#10;6OfnZ8OzEeWDD35f/v8hJFetGAg+AaRQyb3c4IYRayzLhaEfBGjQ1DWLiwWvXr5k7B1+cKweVtze&#10;fmS5XLBsagG+aU3IAIHkxKeNuOFVdc377/9CjIFnz65p6yqB+ZIDhxbie3ZmickZ1E8EQwvJZTWG&#10;QGWMENkTQFZFRfSBMblNxjhitEZj0VEJ6d8acb5SAkayCrwGUwnRI0xgqojzAzEGAfNloJ7O5DoH&#10;MWCUprYK7zX9bkOX3PUaWpaLBUPX4REikQuBfnA4P1A3LZdXC+ra0vU7wjjSNCa5UUfw4EaHJ6Ks&#10;oTY11op7lw/iVuWzA9IwiqtVCDy8e88wDigl12aNxtYLLq5vErhZyLIRJaQIQKOwtiZEsE1FfWnY&#10;tQ1jcDKv2nB+XXNx/YLF2SXN21/4eP8RjRBYhm4k1pGqEnfk7GCEgjoB0RfLlkVXs9qscU5jlIDj&#10;jRa3n0ymRSmWVcXoxYnmLz/+hZ/f/ELbLnj9yWe8fPmKpmkZhwEIYgQQPbXdA+/cIHNjrXyeTuCs&#10;mMh2U3PEiBuY956h76Y9vCdJyN6oqmpyW5mDhCZiYuHc7YmokeTe3lLVNd4FqvqMdrHg2bMb7u5u&#10;+XB7S5ccuTKWSyk9EdDkEmQt/sf/+B9pmobNZvNISKN0NC7j0DGgWQnmyAA5En96HMXVy5iKqo5s&#10;1xu++fZPbLcbGlsnJ99KgDIz55s9kOQQ3JndgfJr6rqmT05Re1BKoOSDqAL8WFXV5I5+LHbORwlI&#10;K+9T+XceJWDxGHEkO9xnQPkefG0TfzU8cnENQdazrBd7APLNhOo5kDqTIsWFTcQAhCAp9/X161ds&#10;t5u9k7BPrtyBJOShGAchVpfgvsmFBh6RyfKZVc5lOWf5M/LaysTH0oHy7/7u77i+vqbrOr7++mvu&#10;7j4eANtLMFiM4eg9OHRq0pNYR7m/5N/MBG77cHvHL29uqeuWy8sLnj2/YXnecLFcslg00zXvup5h&#10;qFAKrDVJ+EGAZMZUKGUnovse4M4EyM7rbwIzFgC9OVgvg/EzsHu+Zr33Qh6YgfGyKxNxT2Qq3dWn&#10;tew01lRUNgrwK712tVqx22wIaT3n98/JnXndHfsjv28PoG6bFg0HLj75e2TwbwapS85g8SFgkpvR&#10;5PIdFdYY+l2H956bm+fUdUsIEkciitEJIfAsgXld+m45ZmRgNICyBudTvIviTnNzc813337DP339&#10;NbU1KOUn4vAEWM7ueUajzd4VO7/GGINOBPgytj7lZjsHx5Vk5fLsKIGa2d3bsCfHHgPDK6VwMRwQ&#10;J6b9cQQsr5QilEBZlUnXYXKgMlA4lwWaqhJCMnvS9Ry09xQw8NjeLffCsdw3f4d5LvoUKHqe94bC&#10;aXBOLjg8RziaI89z6rkAVUkckrnzB587Fw4pyfXyuf6xYxBgiu+T19zccQ4OxUjK736sZgiFoNFT&#10;67IkQJX3siSn++AP3Cdl7UgyEIM47YI4RH362WesVg/0fbfPNUjXTDxaw5RnSXlmlOttTpbPry1J&#10;ndZa2rZ9RCya37un1qiagZNLAtUxkkr5Pv2Ew9IxwHRZF5b3MhNZDr+rIrh83QE3eiKBprWcnZ2h&#10;rEniSwbvI+/ff2AYB67Oz/nq91/y6vWnvHz1kqquWa1X3N/f8+233/L27RtW6xXOB7SpaRcLmsri&#10;vKOyFXXdoI3h/v6B1UrcV+u6omkbzs6uOV8KUW9M4iNCIlNJYA26rsc5cS4PXjE6R0ziSVopcUO2&#10;FUZpghvJpMd8H82UP4QkZLAHX2cD92M52/we/XPcuJ5aD/PPnse56Z6HQ0EmWX8ebQqXShxGRYwK&#10;GBXQVtNYRUScrNV2x+BEuGMcRqkhR0cg0DQVzdkZbV2zsve8+fABP3STE/H3P/zIZrcVsmi74NnN&#10;c16/fo2pa2onMaC2FTYaItDWNc5LrVZZwzh6AhA1dGEkuh6MJmpNxKO0JelykOUHSvj99BP1eN2X&#10;ec88nv/aefHPHWV+9RTxfB7bj8X8/RkSjrs/xvCb13Cs/xKJv/q+/RkgCitPOdDP65W5INQ+hw8Y&#10;c0gGU1pid4j7WHxs7ec+0FNudfkajrnoHY15ClSU/WC0lvyvEjfpcewxKolFhcg4OMZRahpt5XvU&#10;SajChRE/jLLSIkK400ZchTEi1FDMIUie40PEaGibhrauqYzBxZRvhohJcQagbRtZ20kQxTmHrSyR&#10;QD+MrFYbjKl4Vt2IkJaOaDzeOcZhwI0Oa0Z0+p+ygAlC7o8R7zy4wGazoR9GXrZLtFY8e/aMvusZ&#10;dw8ELyQHpyOX5xe0dUNERN/EpbhOTucDVmmCMmgTSLd3cqdulzU+2TbaJL626wd22y3aiEDdtuuT&#10;o7NDK4Otaum9VRZtDdqAtpbKLjAx4vuBbugJaKw1GKswtiJGjYqaRluU1vjgJyHBuq5Y+iWLuuF8&#10;ueTjasn9/UfWq5pUIskAACAASURBVA27XY/zAWUCwY2TKBmIyNxEaDUaTaC2FqsNjY0smpa6qujG&#10;gc6NbLY7trueYXR472nbdoq7XSL3d11HtV6zWCw5v7xkcXaO1oamXYgmk7aERITVWjN0HZvNhqqq&#10;aJuGqq7FXbJtaZoWTaQ2GpOc4debB0Y3YqIl+MDZ2ZIQPJeXF1yc/w19t2O93vCv/puvGMaR7W7L&#10;x/sNb355y88//8JyecbN5RVVLWJszmnGcQAim83Af/l//5Hvv/uBt1+84avff8EXX37C7774hHfv&#10;bvnh+x/54S8/sut2DIPjD3/4A+/fv09iAFmUI4ioklZCqE65aukgXubgWTwsC7z0fT+RI2PYxzbv&#10;PcM4HIiGSN4ptWrd1CwXZ1CQ2R/uV/Rdz8PDPYvlghc3z/jk5Stub+8wSJxYtgvu7m65u7ub4l5V&#10;VRMpt6oqrDF0fU/wHltVkzhiJqwbrekLl/h5zXusF5br+dzzmYiJ6VzXSvrT0/cNgZC+c1lvlETG&#10;kNSznHPoVBP74j0ohS5IkSER8nyqZQ5qHPbiYioJQ+qiPsi9qBiH6TuKaJkqhALsdO9zLppFtvK1&#10;OTdijMXoirpKbrlJVC9GaJtE0o9Sy2tjUt8E+n5gGEeM0RIzip7Qbreb5ne5XMp1jCICIuHbF0Jf&#10;QvzXOkxCXiHESfAzr9lSILKsyXNP1odA1/e8ffOW6+trXr1+zS+/vOHz3/0OYw3GaIZhLyJa140I&#10;IIwOVQh21nXN4kzE9BSRqmnoY0fvhIx/dXXFu3fv5LtrdVgvJ7G30rEddTwnOvbM6FjtP53PufOb&#10;/z3nQvF4vTWvT/MaV4pJqCHfgywo0Pc9YxIdyOs697vLPVMS53NPbOqhFy63ZQ6SXeSz2ES+b2Ve&#10;F5Loa37PMAwH/b+8DvbPrfJ6cTgHxsgalmsVgZy8j/L3GYYhiXIe9kW1NkmUcy+KlH/3vM9Z5pml&#10;K3ueZ2vt1AfThZhGKUCRe0MHuTOSxxm9F+cQQU5FUzfShzOabtex63a0bSvE0UrI8fk89M4Tq3jQ&#10;15Z7KfHCuxEIVLUFJYJeNvUiP7x/z+3tR1arBx4e1tM113XN1c1NEh+KaGWm83vfL9j31vJcjaMI&#10;HJdCH+W+nve+n+rlHyVep6qk7AWw33nyisiTLurH6oOpL1b27EJIOVY8uIfzWjF4P5FQ9/3ratpH&#10;Isi2F4LQ2gjpFyU5jHcyv4WL+VzIL+/bHMvLfpScLZFjpdb8+cf82fJTc/5rfaX5Ppg/XzgQ5Zy9&#10;d/78YC42OI/55b2fE+Tnz9rL3spTbu/zZ0JlP+7Ys5AsoBN5TEY/7LXGo7XS/LOOPacq5805d9Cj&#10;P7wXh329YwLQ83WexTb3cxf2+6QQMsnicD6GJL4d0nMWaGo79ahMWtevXr7if/tf/xc+/+xT0Ipu&#10;s+Uf/uEP+KHn3fv38mzeGLabLfjAerMi+MByuWDRngkOwFbSR1FyrmmtqCpLbWq00iijp7PPqAqS&#10;4Ffb1gTv8d5hTDPF8Vzji0hNnIT85j3QeS/3qTV/7BmWeuJeP9UTfNzT3J/Jdd3Sbzc4H4haE7Qm&#10;oAhKsxscXsGibtDGEo2hTzgEiW8i0m6VojoZwJ/GaZzGaZzGaZzGaZzGaZzGaZzGaQAnAvxpnMZp&#10;nMZpnMZpnMZpnMZpnMZfPY65keUxfwA/B1BMRVkCDT1FlJ/AEzOQ8jHi0FNg7Pz4/jiZxk8gyDi5&#10;i0UqY1k2LaM2CYyjCKHDjZ6mrmjqmr/53ReYqHDDyGa9BWDoByqjqCtNZcSxxSfHWwEmCWlt0bbc&#10;3NwAAtwJdQ1kQKdCV2Z6rQ9rXAJBWmOFTB8FPDc5AibycW0to/f4YUD7gDEtXg24RKK2gMWCVgyD&#10;Z+gdptIoE8Vhxwqx3igh4yr2ANOAgGEy4VUltwkVPG7YpWtLxIggoLLtdsfzV69pqpqqrgmjE/Cp&#10;0qgKtA5EJc7jddOIO7waiCGIE48GazW18QRtaBYN4Kkri1YwDgN3fY8mYKwmOAHBVG3Ddduw3W7o&#10;hh3DOOIGz8ePK968u+X84pKmbZKDyIK6bpK7rub8/CK5uAMxoDVsui1oTbs8o6nFCW25aGlby5u3&#10;NZvVln4csJCAQEnsIGghUMZAJFBZiwka1VR4X9Pt0msV4lCWnOKqqsL1/QS4btpWgJhK4caRb/70&#10;J25v7/jyq69YLhbUlaWylsooIoEQHFob6qahH0b6rqNdLEg+qATnUWYPJBF3lpr1ek3fDxhrsn1f&#10;Zg4cgHGOk6fEAT2D3mSvwtnZgmEwyY1YE6qItjVNW3N5dcnLVy9ZrR64u7vjw/v3fLz9OAF8slt0&#10;dp7JrntZKOBY/ClJDHPHnhwz8t9zpxEhJonDtPORYRzxDw8oFfjs05d0u0vu7j7Sdx6tDEbHFDfi&#10;I4fEDKopwcMZbLRYLLi8vOD9+w90XfeIeK313gVjt9sJmL9wvnnK8aIcxwjt+fua5FiWiXj5Gso/&#10;JVCv/Izr62seHh7YbreFMyOT+67OTnrp+rquY7k8m8jCjwjN0/WKU51OQKAYxcG6aWqqqmGxWPD5&#10;55/zhz/8f/R9Ah47ISnXdS0OPSEJQTzhOvEUAbRcx3Mi6VNnWklw/POf/8zZ2ZmQBdbrR/dg/zvj&#10;AfjoGGh3fs9KMNwhISoQ0ITo2PUd3e3I3eojZ2cLrs4XPH92Q7tYEryQzKoqg0sFYFol4Pex4dPr&#10;Msk0g+kzgNdai03g0iGB8JumSZ9bTWINGfRbVdUECPfe0w/9dK+nOUeEYoZhJILEM2tx2T24ANFn&#10;4kYGuMcYeT+O2LoWMHsCGZbCDaX7+NytJ6rDuc9Exewkn39eEpgzoaDv+8mhKp/Z2sqeygBaaw3B&#10;e96+ecPF1Q1VUwthompo6wWDHwnjSAyeSERbw6KpxT3djWnONU1zxm7X0Q99ui5xwXrx4jn393f8&#10;h//7/8IPHfXiQgB0SvIfY4VEmvMvbVQiCPQTSHiKD8XaPUbefcph6VfBpQfvSes7xCeB79npJxPa&#10;SmEGY4wcLETZ81EcemOR7cn1CyF7L3qw34/7MyrFucCBq5EAdffnyfy7leDT8rw5lmNmgsShs304&#10;iMXH1uUxcqqsVUUoQn8AYhDSdp6HGIKQ4JL4QngkUBKfdLfd3+twMCdzMuYcaJsd0MtzDpK4ymzt&#10;5LO7FKbI/78kZ89FNrIYzm+RsufvmcfhPXj3ONlR5lBcXAG8c3z2+ed8+dVXfPftNzg3Tg51WYAj&#10;gORN7IHpZb2Sv/t87QjI1u+dr44Io+Q64TDfeSw+kef2qXkpr6cUtJl/xnwe5/v/KVGzYzGiPCdz&#10;DNrncno6H0LwOOdoGnH1E8d4z64TsYHz8wte/+5f8cXnn3FzdUPbtnz8+MAf/vEfWa9X3N59EAGx&#10;qsI5j6mFSNo2LdeXl1SV4f7+nof7B9brzSTmlMkUTdtwfn5O2zTEEGiaBuX2pNzVw5qHhwcuLi5Y&#10;LBY44yciu4pqygON1pODaYhSl+ni3leVpaot2mghThg9vc+N8VdduH6rHi/vwfzeHAOJHwPYH4Dp&#10;0ZPgTo6VWmlC9KgoxAc/jGiiOFejMEQ0gehHFIbaGM6bhsHKmu96qXGNNkQXBCiuNHVVcXV5jVks&#10;eVivub9fMXYji4tLvNLiqKwUP/zyBoeiaRdYa1kuFFZr2rpKc5riIRCColG56lGESsgwnXfiYq8N&#10;PoLXCh+FgEyU6xMneA3JHVMRHwl/HRvHhKfKePAvGcfu32/F8bkj+p6ImPLPSfwoHvRIjn3WvKWy&#10;J/zEvUhDmWvHQ+fXvQPxIVm+vK5MsFApB8yEm5h6Gvt1K59DVGCTuKBSQkxO7rpGybo6FpcUe/Lc&#10;nKBSnuPHSCKP91Dap0qjEUEerRVGKypj6XYbHJHgRrzzbHYdq80WH5IDsoIwel68fIHG4nygdwMG&#10;RKjPGGojvRWlE/ldiViLF01A2lhjjRFyrPcs2paoFNvtFu89TdOIy7pPLtVBRBJNdnFFEYPCOyTX&#10;V54xOKwRZz0VFb4fiR4MFu8UzohDvdFG8vPKSC5iDENwdH2P73ra5RJrLHEcIUJjFZv1Gu0HMAZf&#10;1ewwaFNP1zK6kfV2C1FhtGW5qFJM9SKuQcQqj/YO572QdlMdO0bQTYvznu1ux67vRWivqjC2RmlL&#10;1JrOBdwwoKxGVxDVFhRCHvQiRqKdx2BpTSPiHRgIAY+c8bqy4B1aWZEDqCqqpmGxbHnx7AX9MPDw&#10;sOLu7iP3Hz+io6LW4hTdVBIdIxrnveyjVOhro6mNxCtlFK2rGb2jbSvqTcdmO9D1vfTOtEVjCX4Q&#10;scrg6XaR3bZndX/P2fk5VzdXEHu0sVhbc3l+hvdRRAijY7vZsd5sGCJELzkyVYUKkaZuaZuFkHy7&#10;nkrXfPx4x2634+7uA5vNiqZp6LqOpmmorKbrOlCR88v8u3/m7Rvp0a0fVlxdXfL64oKmXVAtWtar&#10;jdRIChZNzXq14j//l6/5w9f/yO+/+pzf//73vHr5iq++/IK7u3v+03/6z/zxj9/SbXe8/eXNtH/P&#10;zs5pWhG0MVFP5Luu6+m67qB+3vcCzIFY1zAM9H2falQlxOBCTCOEQGUrfOrnGJNIncGzqC3aNEJw&#10;BnbdlsbXLBcLxmHk7S/vsEkQ7dPXn6C1Yb1dY23uvVVTnpxj1tnZGYum5f7jRyFV+4BLeWImmi4W&#10;C6zSuCC5Y13XU71a1hRlvjeOI8MwSP2cxJTURNYVsRcXg4iTWYMOChe8CFkSH/VRJEcQl/MYwSUX&#10;Uq01SicR01SnKS0CnN57+qmmtXI2i+pc6k/mc0g/cp3P9XWOxcMwoMJeWKy8X5kMr5Rit9vR9/0U&#10;46VWN5OIY9NYmbeqJhKTcKzMa+5jCFm2omkqqeeTa3rZayxJy8Pgpnw839uQyFshekL0U39C6k2D&#10;Ukn4hUMCaMxCjzGIIEqxlo2V7/Tm7TuatuX160/59JNP+eGnn4gxcnZ2QdNYQIkYRpTPL2sPmwQ4&#10;2qZGayN9oSg1eoyRxXlLRPH2wwd22y1XFxdoJA/0WSJIq4O+XzziMrsXGdRPCsDN+wohRnkukNdJ&#10;rnERYbVjteg8jwXFYrGUflgIk3t627aTG3tZi+b9mMU8x9EhYpEWY9TU1zVpPec/cyGxfN+zGEMm&#10;ttd1Pbm1SxwwaG0fkRNL8nh+Vpbr46qqUWrfj8+9OZ16I7Cv343RtG2NMVLzlL08k8R/h6Hbu4AX&#10;deT8v8tect7DpTBqrt3k9WF6DqBUvmsqCesJST/HrwiM3sm/R4kVdSPkd6MNMcA4OKIXcQyIVJW4&#10;BG+3OxHg0PK8zShoqnrqK+vKEsnu8ZFdt+Onn37m7v2dxNiuS6K2QiRt2+WBuJ6IHFWTU/w8fyzF&#10;MFERFffzq80+x8xzfUx8c75PDvb/Ez3px6K7oHSKlWYvKKuUIvrjhOxj/ZEsODTvG0zXcCCCBT5f&#10;b66PlGbRSP50fSniQ9bunZyNrVk2LZWtcKNjs91wv1mx6TvcODBsd0QnAqCTsIaKaT0FIelH0NFM&#10;NYpS+lFt+6in+ETP4miffxIHO6aqPhM5jHGar6fqw2Ou23JOzs65mShCfk+OR2WsefT8IF1bTL2p&#10;LNQwF1os93Qs+rNaS50dUi580IMoSsK5YKM6UiOVQmKPCPWztTe/R/n6yud3T5Hcfx17kPt8/vEz&#10;MzVJGhJQaBX2Qtvpb60VznmpQYwi4mgixBFevnhJu2ixdYV3A7vNBqsV15eXdNstzov4mUZEe9p2&#10;ydlyuRcLqSpMZdPZv++hWmswpko1ZRJtUhoDRCV1UmUUfuyS+I/EHpXOdiKESUU8Pa8P8ZF4wlM9&#10;pvlZ+tSzxnIdHROT2P8sTo0EEVlWaJ32i1I471Da0iwuqYyiqa3kiUDvIDBiQ6QKkYAI4Mk6V+go&#10;tXeu+U/jNE7jNE7jNE7jNE7jNE7jNE7jNP5rHycC/Gmcxmmcxmmcxmmcxmmcxmmcxl85jrmTlUCm&#10;uRvGHPRcjvJB9zHF+KcA+nN3s6MUeLUHeJfXvb9eIJHbnHPygFkJCLHve5xzbHcdMUYeVisWywWL&#10;pZAu1ejACKlhDIEYxfG2rS1eCQhMHvDvgeFN3YC2vHrtceOQnCKCECcSeTq7JdS1OFwY76jrhioR&#10;ucZxFCedyqKUFkIhERNgGD1DP2IVVEqhbS2EJCdQNR8iIRE2+iFQ4wkJAKaUuPtFPCq6STxAZzCo&#10;NgIKjqI+r0PAjz3DNjCiEpEwOY70O5rGYhAii9IGU2shvqE4azRRI8BOIi4GMBbHiNFWXNSVXC/G&#10;U9U1MTqIHo1HxYjxmuuLJf2uo+87htFjo6ZJLifL60uCumDoR3b9yHLh2PQ9u27Lu3e/YOua66sb&#10;bAJJP3/+nKY9Q7Ua50bcOGC1YXl+wfPnz+k3a4JzuLHHqkAMAxrPrW1Ybbd0bqRLgLqqEqEEHSKj&#10;j7ggIH8dA1ZFrs6WLOsqAXwSmDG5wEFy94mJGJBAkZko1TYN93e3/D/v33Jz84wXz254/uI5xhrG&#10;RCBVCgFcBy9OMWPPeXNJPwyTs5Ox4myWnbIyiLMkegh4ySaguLg7z13AK1vPXIqCALwRF5e6bRBA&#10;q8IqTdU2jOMwuey0bc3z58/47LPP+PDhlg/v37NarwidrA8XA1VyhykdK+ZuJCV4sCQqzoE0JWgm&#10;x6m9mwp0fc/F5QVozTD0rNdrbj++J4QsVGAYnRfQIu4oWVruaXhEMMrXtNlsD0QESsBWGQuHYTgg&#10;8pXEwXksm7s9HCOX1rUAA4dBXHG++uor3r9/x/v3Hw6Iwsec4Kuqoq5rzs/PDwDF5e/aE/71FFND&#10;IiTlmLbdbieA4OQc6z3KKOpFi0HAqW3bopXGVjXLpYBXr66uEyh1ZLPbMY6O1XaDNgnsrSJt06CI&#10;9H0/zVVJMpyfKXOXmBLgVc75MYcVgPv7ezabTUGadhhzSOCcky/n62X+2mNApLnoQwA8KpEjxRXy&#10;491HVve3vHv3nlevXnF+fs5isUBplVxDsouOxxiLcyNam4O9JOvATmD67GCVR3Yey2spk8MFmFsd&#10;AJ1LR6i83oUU3k5gdKM13nlxixw9l5eX1HW9dyFKBAL53LyHPOPYC8Fos0mOUQKIrRBXv9Jtudwj&#10;cyfdEMMERMxAyjCBCOMEeHduKNaAmdy98rUppbCVJcQw7dsseLHd7mgWCz755BMWy3OUqlDa4tJ+&#10;WbQtNpEy94ID40E8izHQ9yJW0S5aiAIYq43hm++/o99uePXiGcE7YgJXS94B1lQCzlUZUGkJQR+Q&#10;JCZSL78ubpRJOyWYbr5WD3K5wkle5l2Edrz3aKMPAHpK78l0xwQihMCvJ7DoJAREdknNTkuuIPEr&#10;lDKSz6j9ng4xgKIQWNnno0rpiaRSEitKQkkZv8o4O4/Lc1LyU3MLTOv1WEw6+H3l70iCIdN9yEIG&#10;6TvOXXz317V3DipJJvMYWZJOyn1T5v8C4lQHhP8pT5DFcvSz53XDsfPscI1xICwzB8iWoPJSUOBY&#10;3M/zHZJgQHkNIQrpKe/hYRz55ptv2KwfJqKAkMgTqSaRfJ46N46tmVJkYp67HDtnDn8Wp3O1nIPy&#10;rBeCE49ygXIuSsf2oyRYjhOwj51pc8BzmaftSRoqzZvULjFWU57UtlJX9f2ArSpevHrJV7//iutn&#10;l1ycn4NRbNYbvv7jH/nxLz+yelihjOH8/BxtRHTFKBH4GJ2jspa2bRjGkfVqzWazYhgGcbtcLKiq&#10;ivPzc5pGQPp6In6rKX5477m9veXD+9vJZXWfhyZBBq1F/MrvHT5RQchfwaONwbnsehiJ0aEw07k7&#10;zz+fmvenwMhCPMrrQk3550TUne23pPg2uYRNIHkvLnzGGLzzU91sjBANvBPiuDEKqw27fiA4T2Vb&#10;GmvxTlxdoxIhLq3lOrSCxgjx0yzPU/480nVbXJCa24UgxFptOGsW6EvFol5weXYhAhpa40NkGAcW&#10;jdQPfbfDxsDy4oJlXRPCKKDxVG974iSkogCCJhhL1DWjh8FHeh/pncdFuV8kWHyIe+dwpTSRkJza&#10;ItH7RBiMEPVRUY5fi/H/nPEved9cpKI8x+Z1wvyzf00IRSt99NyIIc3FEcIZqOPXoB+TFo6JNmSX&#10;1lwfFBe2z3tTrCxFkY7F/2NiEsf6V/M5PDa/Jfk9TteTYpnWhBio62pyZ971HT4G+l1PN4z0/Yix&#10;FTqKW+jPb96wOFtyeXWF0pHN+gFQGGUwWmGVkCdEjyHNT0xCKMbSdR2xEC1SSk0u6dnRN8ddU1lq&#10;Gqyt0NpIbZ7idWWt1FYK/OjQGKIP+HFg3O1Q3mPQECLBB7wJqKCFqG4qYvAQHC45YDeJXDsOPdF7&#10;ISm6Uf4ET1QQxpGdW+Ex1M2CaDRuHFExoLWlqjS2rqlrORvC2IP36MSlcN7hIwQLznmauiECLgYi&#10;isF5jNEsl0uUsShtcKNjcI671QPr3RYXI0PwgOJ8ueR8uUSjhLjvxA3+8uKKqmrwITD6gX4jzvJB&#10;kdxRQVlNbRbYxtKEwMJ7FmeXXN08Z7vd8XC/Yr1esxt2bHc7XIgMo2fsBnTIMUNc54UsJzm9MqC9&#10;wlQWlJwV1ii6ftyLbWmL1gHvEFLt6CBo1qsHNrs15xcXnJ+dsVico80AymCsECSN1SyXLX03MKRe&#10;zDiOae00B7nXctHi/cW0F7quY7cT0uFyueTq8pJx9KwetkKKb2vOLy745NPX/PL2Pff3t6x/emC1&#10;euDi6oqzi3Oub64Zh1EIixr6YZgEDP7x6+/57vs3vHr1kr/92/+WL774nP/5f/of+bu//zf8+Ztv&#10;+csPP/Kw2uJdZLPp6YeRtm2kdjJCWvVenJCbppnEyrz3k6BZKdSY87Pdbjc5JOe6bi4S1DQNxhh2&#10;u91EvN5MhNoF5+eXaC19DqlzLX0/TOTz6+trbm5uMLVhu+2mec/XuV6vWa/XUw6d6+05+Xyf2wpJ&#10;ryRilwTNuhZXb1/0f3LPKdeZe0dmpjnKRNYDV2/iUbGkHH9LYt78/JvH47ImyqJ2ct/E/bl8fjDP&#10;7zM51VqLH93BOTfPZzN5MAs9ZtJ5FurLgiFKKazRU9/SjSO73W6fRyuF9xHn9n1IYyxCNI6T8OPU&#10;b1Re+qzpu+V1VObDSqlpPeX+VO7P5P6BkDFn51YhxpP/yTvH+3fvuX3/gS9+9zt+/uUNfnS4RL4T&#10;ATif6n4RzivJ23uxP5l/NeXjFWfLJbauefbsGT9tt+meeaKKR3uNc/Lj/NnOI0fr2Xoq68xSqucx&#10;CThOzxuOCxzHaZ/ntZ4J27keyfcg7ynvPcvlchIJzQLJbdse1LRN00w9snI/lkT1xWLBZrNJYqHS&#10;C6uqii6JetW1iCmIQMPugOha7v3SIX6fY+6v95jI2jw3E6f0fV04j4XlXOSYkO9L7t/N65D8e/Oe&#10;KteUzNOhGNP8WWEIicic3Ze9p64rhugKsQpHFg5VKlJVBog09YLK1gQf8S7g3cgYBnTbYBcLlNJy&#10;7u62eD/SDx13dx/ZbreMIbBabxi2PUZrmmaRBD2Zauq897MA6KHYL1Oumnsj+T5JV/YYgVTEm35L&#10;QGte5x2ry1Wxtuf9k3l/Ycrlk7jvsfy//PMUUbvsaZT9hVL0sF0sODs7o2lajLHUdUNb1/ggBGKl&#10;NS9evaQfRtzg+PDuPZeXVzx7+Yqb16/ZDjvu7z+yXW0Iw8jQD+x2O7x39IMIslXtAjd2qacYp77S&#10;XOh4XpeUzyeemu+Dsy0R23P8KM/VY3J0xojgyzibozn5/FGtUYhg5npzfk9Kkd5jwqTzuDknqM9r&#10;nnKUvbp8rimjcS78ak16TGjv0Kk9TrEz95xLseziolLNOCPc/4rI5a99n4PrJU5CRvP8Yz+HuZd2&#10;SLzPBPi8d53z+DAQnNRWf/nLj/z7f/+/8+mnr1FE3v78C7cf7vh4dyfCis2CZtHKXtBGBICUZnSj&#10;YAeycH2U352Fn6VXzdQr0ulM0MXzifzc5aBfeDCf5Tl72FSaCysfO4uPiYMfE+A4Vv8/vh/z+y5x&#10;X2v5/j41iIyyKBUZfcDokJaFoXeO3dCLAYA1Quj3HqsNtbU0xk7Co6dxGqdxGqdxGqdxGqdxGqdx&#10;GqdxGv+1jxMB/jRO4zRO4zRO4zRO4zRO4zRO468cJRBvTmwBHpELSyBASbKdk27KUT7gPQYgOAR9&#10;CLDzEWBkcgh4/HBW3PcEtJLJveKqUqGskIdGJ45Tzjk+frzH2op20dJWAn6zVtG2FZ0Tx7uqqsSl&#10;PY/s8kRMZE4L2nB1eYU28lC87+WhuE5OUEqDjvIZV1eXdInMp7RBKY0fRpwPmEoj3uzixKC0wUVY&#10;b3vOmgZbi5Op1hWBMbkmR1wcAU9URtx5iHgNtjI0dQVoCOHAI85oC8Zg6wqra3abNSE4AbGOI9aI&#10;60/28dExUBtxSOv7Aa8VqmpQtkIrg9KG0Q9ERrbbLcPo0MbK79YajKZuKiprQcyycK4nBEcMjuBG&#10;nNK01jJUluiXQuAIYQKEVlUFRqMvLT4Kmb73jt3Q8bBeMThHVAalLXXdcn19jTGa1eqeyhqCd3Rj&#10;n5yAHNZWhORntzy74CajO0yLWW/Y9j16s6XrhBxsE0DSJvJHiALW0rZCW433lnEYJxEE2wpYVWuF&#10;d46u7/BkEJrB+wQ8s5o6Vthg6Xc7fvl5x9t3b7m+ueb5ixfiCkdkt10TkvPPdrulbRa0dcPd/b2A&#10;7ULAWEssXMDLvZkJrSBiDl3XTaCv0gk++FAAVpLbk9YCTktA5BiFUONjwFrDYrFI4CIh4o3jyMW5&#10;pa5ant084/2H97x79467uzu8c2irnwTZHiM/lPGoJN+WoKI5MMZacebcdj3rbYdzt4yDEG3cKKIG&#10;KoF1tFET6DF/bgaxZkGBDM7MvyO7ZU97yuiJXJyBSNmZtOu66Wc5TmZwZY6NTwGhnnJXcs4dkK1d&#10;IndtNtuJZKCtTQAAIABJREFUdFKCFafdn67BOceHDx8m4GTpbDmfe6XUBAochp6qqicyoHN7IYXJ&#10;SaiqqBsBnV8slzx//oKry0uUUtx9vOfm5gbvPV9++QU3Nzc0TcNffvyJYRgZx4GHhwe6rifGIEIQ&#10;fc84DgfXd+A6qQ6BUXNn9snRp7i/EwE3z5/zk1t9vtdamwQynrmpTmv18KwLRwBzxwhKc3JjjBHn&#10;HVVlaOyeMOuUgIadc/z5z9+CgmfPnvHy5Uuurq6S45xiHD1KCUE6r9vpvJ6BmWTdhMn9ZxiGg9eU&#10;jnOZ8GwTcDAD7iGR0pWibRsWi5au69hut4QQqWqT9mB9EH88njDKPbW2xgdxow3BY7S4Yef9hlLY&#10;5CxivMMHLw5FIRHz0h4oyQ8T+D+7o2szEdqyOE4JRp6ceIK4uIAQEJpG3Oe32w0+5LkVoYns/vXq&#10;5SfJXaoCbeUeJKc6ubaR3W5PstBa7pO1FX3fJ1KGxQdPXVkUiqvzCzarB775+mvOmprgHW1TY6wR&#10;kDoIwK4A0u8dxtSj3GoeN0uA5AHRDo4S/o7lifnvEvyvy/TMFPswkZzL95TrS9ajn8CV2UlaXi/A&#10;uXItCrETJiR9FIdHay0aBYHJvfmQHBwOnNqfclAu48VTZ9IxZ5z5vJTnxFxoI4Px5zHjGBGlFFkp&#10;r6OMbcfI0OLCHR45fj1FiJ6TtGORZ5eCAnPn8fL9Tzkcz9fjfK7mpIr83Y9dY97TpVBL/m6LRUNQ&#10;0HUdXddPeUxJ1s8uiT98/z3GaCprJkBqWePEBNIv4+iBkNAR0ZOSoF8CTp86D44Bmuf3tgSlp+CE&#10;MvqRY9NT8z8/c+Zr+Njamd/nfA3leSkA8UhV1YVQjJCgjdFEFbhYnvPlF1/w2Sef8Plnn1MvWnb9&#10;jruPH/j6T1/z3fc/8PH2XojSpqJuWgbnWG+7NGeRpamwbTW5c378eEdwkeViybNnL3n27Irrm2sq&#10;Y9hsNhPZyDknbpZy+5MrsJvi7vPnz/HBY62ZHLv21VGKqwnULCThmJwORcQlx6yqklx4dCPLpsVa&#10;MxHR9xFR/WrNPc/rhCQrBANZvxQu3/EoOUAcV9NneDk7g081n1ZoZaZ8kQjBeSG1hhHnB9zQ8803&#10;3+AGx9my5Wa55PxMvk9VWdq6QQq3gFEGtMFHhWlaOfOAxdkZzovQ2G67xXsRkVtYw9XzZ+KU7Dzd&#10;MNANo3xGCAxjx3nb8OL6itZYamswBOrkhpyF56JzIrqlbZrWiIkRrSKLpmIMsOsdBo+Pimg0/ehw&#10;PqCVxUVPZQxRKYKPqEy4oKhDkojIMRfSp/oO/9zxW2fqUz2TY6JO/5LPeOqsmuKnOd7vIa3747lt&#10;PCpyMv/8kvhZ1h5ZdUfqTX/0vb8218eEF4/tq2P//eh3xbRjk8OmdyMYhUnCQr6uWW8eGKOnH0fJ&#10;OZQhRKhSn+d+tWa3E5HAcRgxwmTFqEijFVZrNAEV416cJUS881KDOcfrTz+jqSrqqpK5R4h6ed/u&#10;a2UtAop1w+jcJIQlNUugslZ6E96LW2sIjP1Av9tRpdzY6loEmIYRHyLKWiqfaqaoqG3N9fU1VV1j&#10;tMTi4AbJo4YORUCnuRv6Xpwm0Xhr0bqishpfyT5qm4qqrpIoicHFiA9jysk8IYALkYCnsjXWVuJc&#10;HSN107I8v0z6BAoXIi5ExlR/BG2o2jNxdfcjRmswlm5wWK3lteMg39MHLi+v0VozOC8il0oxukQQ&#10;tNKf0mi01Vil5B4vAgsXOB8dy/MH7u9u2ew2nPU9292O+9Wa2w87dtsdo3dcXV+zXJ5LnaKNiIeo&#10;KP1AFVk2FZU1NJVltxvY9cMUk2IItG0j5+7o8M7LuvSRj3f3dKsti8Wa5fklZxcXdLttEvwyLJoW&#10;FWF08r6h99ynvlkmQy6XS3zwQGS5XBwI893f3zMMA+vVmr/8JfDu/Tuurs/55NPXXF5dsVi0PH9+&#10;w9B14ogdNT/++DO2qnn27Jqrqyuurq6Si2NFt9zy4faO9XqH9YYffviJ77//nr/5/Zf893//b/j0&#10;88/47NNPuf+44p/+6Rv+4R++5u72nhg1wYuAWl3XtO1iquGyE3hVVdM5X+ZBSgkZOP+8JLLOeyz5&#10;c/Jrz87OqOuKh/WGrh/oBxFEW5wtRTTFexEMBDbrDdvdjtV6jY+eupWcYhxHHh4eDmLiMAx8/PiR&#10;cRi4PL+YcsMsblHmh2GMk9jfPE/OZFRrLWZWD/h0bWWfQ76XP+hrTYRuDnPSTAwd3CgxpSAIOuem&#10;+cu17VykZS74lHsM+fdm8qxci8YYdfDaKbes5GzP+eScGJrvqbV2EhmQ3F/6j/f399P9HZxLOZ49&#10;yF1Lklj+k3tlMTKtMSEVp56TycS6vRt0+awkE6LzPS1Jx/mzrRWCtXceZfYiJ+IcLm7XfnApW9Rs&#10;H9b88O13vH75ilcvX3D/sGKxWCYn28Do+nR2713Jp1oK2Gw2GFNhtSHGwIuXzwjBCwk1eK5vbri9&#10;/UA3DOgoz0+UUb+ZP8xrmrIH+5uix7P3lz2JnCofJZamv3P/ervdYo3hxfNnkyhh/nfZJ44YferL&#10;KrLbtIhU2QOBif1e3P/uxWIxfZ++7x/VeU3TcHZ2Nl2LrP+9OKTWe6Jrrjnnn1H2A3L/puxjHct/&#10;DoWiU12T9k+uV4Gp55Rrs67rpmd1+Rrm++pALKkQE9nnofqgVtYKnAsH+1LqEAshyp8oj39AU1f/&#10;P3vv1SVJdt37/Y4Jl1mufc8MBiDhaCQtSdSVlr6+pKulh7tIUSJBkLjAAAOM6e6q7jLpwhyjh31O&#10;ZGRU1pCX0ptyrzVAV2VlZphj9t7xN+U4H7IA5yg2iWa37XGuZ7VaAYHFssYWlq7r+PjxEzc3H7m5&#10;uWa3k54cUcS+bFVhTYFpRBrLpt7H9HpkwYp8f44RPPNrQtLOfbLHIn97p+ynhSWfqrWPEkvVKOl1&#10;NPedCyZmEcgYjvd/pvfzKaGSvUjK5FhSv84WBRfn51w9e8bF5QUKQ9eJwG7VNLKux0hRlfzoy59w&#10;drZkvV7x7uKMZ89esNpsWW03+Oi4PL/AKo3rBtwiUDULeW6CiHiGEFjd9YSwFzoR0cz4qHaertdP&#10;1QYh7kn0KtfQk096VE9lx/fJcxKT8wyT++nu0XOGeR9n2tPc93/d+Oxyus/nfCvM3OGPiRXMn72b&#10;mTP9vF5jVuvMRSPnAqAhxlEo8JjAbxoWBz30x2N+Ipw4nuPTgo//lv3lWJgkSuO9e/TsZp6TzOe4&#10;1BpZcHM/3xfVgqpuWK+27Lbf8O2fvsX7HpvG3fPnL6jrGluWLBbLJKwr96zvOkJU2CQYThLOyc9r&#10;RmFI1CgqaiY4iRAC1uzFSNSRazEXv5ivE3PBt2Nrzw/1/Z7qT0x7kYd/qx5dY/IzCb3vnfoQRiJ7&#10;TMI2aOnd994zeOm9JWVxCmPH2vaHcpBTnOIUpzjFKU5xilOc4hSnOMUp/v8UJwL8KU5xilOc4hSn&#10;OMUpTnGKU/w7Y/qg/JhL2FxRf07omJMRjynzP0XQmL4+BWPM3yO/R9zujjp7JaB8nBEMlQBlTAIG&#10;R6D3jt57TFGxXm85X9QsCosPjnpRcZFcbK1WyUkiOb9HkitEIlY4j4+gjbjFGm3ZrDcMw8DyrMEU&#10;GbDgCUGNjhQhBKISUu3gHW3XUdSVPCQGrC3Y7HY8PKx5WG9oqhptS4pCobxjwKMI4lIZDSEqVpsd&#10;zg0U1qBVoLSG5fNnGKXovE8ugJDwK+ICWFpsuk5d2yawY4HVlTzVTiCfwliMNrihx2tLMAZwxMRv&#10;D36g71sG11EkJ3ulrJDMo5BPlIuoGCgwWGUobIEPcjxeBQyBQitqY8CHJDCvUEbTdR39MND7iEZT&#10;FCWBSKUKLi+XvHx5xbbt2Gw7Aoa6WbBY1EJGH3qimKThnCd6xPFMixPa4CJRWxYXz6nPn3H5uufD&#10;zQ0frq8xtqQsWrnvIWC0S65fjqHvUUSUNRRKoVQgqihkeBXpuiCEi6JkqOpxPLvgcUH8ngV4kkA/&#10;XlyGiJrODay+WfH+wwdevn7Nq9evxPnJB3wAawzr1QOXV895dnXFkEBwXdcJCIg9eCGDbTLwTuZE&#10;fOSgLWuAwvnkVqSF1K3RyQFEHMAHJ4BAIUGJsET0cXQ6yOQ7RaSqBKTy5s0bzs/OWL18ycePH7n9&#10;+OnAAcMYK64iM7BGBgrORTnmhDM/deuEEaCnkPvrvTh577Y7iAFjCpwTV2Y5F4UPjGIXGUx6SK7m&#10;KBlfzsEnYKp7cp2bOg6NjawEwp467WRgST73fC+nYNspCDcT1AA+fPiQzsdirX4EhJsClru2wxb2&#10;wAH3KZfSEMLokuZ9oCzlOLMIQAYkZ+cLH4QcJw7zF5RFyWa95c///M9ZLM948+YNDw8PhOBGIOnb&#10;128oy5Llcinzve+5vb3j7//+/0RpaJrFgZPkHOAzHyvTfeop4mIGqWY32yy8EqOAO+cOKBlEmUlA&#10;ec+ZEl1/iCyb3armey2AUVocGDXJLURjypLBDQl0ZYkq8uH6hk+3d7x4/pxnV884OztPrmTFCP6P&#10;UUC63nu6rhNHvsnYHF3SElgvk+3mQHbSMS8WC9q2pe/70dW8TE5bZuY67dxAlRzzlNqDyb33rHZr&#10;Fosl52WJc4HeOXFpTESavh/GNcxqy+A8gx8EUJYB/DHgI6hwSPwcna2N3rvghjiSeUOIIgQzEfoZ&#10;10Cj9w5cUWOCpR96vHcCDFf7dccNnsuLK66unjMMHpSnakqU9nLuVUXf92y32xEwPLrxqJKqqul7&#10;Afoul0ssFq00i7omBs/f/af/RBwGSqtp6oqysAlgp3GZ/Z1dYpTsS24YJM9J1/IRseIJcY2cUx1z&#10;Z48xPBJ8mK8NU0PBGBK5S+sfzCHzzyMZYwJWPOYil++T917cwbxDxb1bnLFGiATZyZZjZDp9VIxi&#10;CqCcCkAcIxxO1/tj7kxTkvBcdGR+HfKaP70385x6KiqV99vp909d3Y4B1ufgyKdIhtPrPSVfTwHy&#10;B2ScEI+Sd3NkkkjOA6bXYZpz5OOc1g7H1tJjQM7561qLG1PXD5JrpjU7i2ZkAZeu6w5INBmAP5YW&#10;+bvSejJ13v2hGmc6Vp+qb+Zx+P5Dd8xje3Z2gDcT8mneD4+Nkfm9eWoeH3P13LuiyzlXdS2E8Emu&#10;UZaV5FS7Hc6Ly+gv/uLnfPH551xeXvDs2TPKsuT20we++sPvePf+A++vr9m2W5ZnS4qy4OLyiuCE&#10;oOl9ROmCvusJRJ5dXvL82XOapsZ7z2a1Iii4urji2dUznj17hnM9EOj7/sBVUXLhdgRje+/phn68&#10;XlVVEqKsF3mMZFLYgRDBZIyJyE8kBjOSWKtCCLAh+HH87O//1O/ycN38IUKzOuLGLXv0cWGD6WfM&#10;5481xb5uBhGA2nWsHh5Y3d3Stiv6fke72+KHAa0t3nUo1+NdzfKsQekaFzQaQ9+3dLuWIUR6F9m5&#10;gNKaqiwoqpK6LrBGY6xBxYDyQXKBwhCVgaqgqUv6Voif97sN+AFTFzSFoTRGiO5A1EAIst4MA9ZI&#10;bR99YLdreVit2O22aKM5v7rCljXaFpzVJdWiQVnL/XrLerPBR7DKEojiKK/1eGsOnIPzZJzM0bz/&#10;zJ3//kti3kP5odeeEk2aEsyOEbyPHdcUwD4lsx+6D4dHxBKp3xRTwPvhHh4frSlzUZxjhLlxP4uT&#10;zwyppxJFMHCkvUQerbnH9pwpgTEkHl1MAkoi7hNHV/X5vMl7Q0znm4XEorHEJLRUjo6/BoURAScl&#10;wndlUVDXJVdXl8QY6Lsd6/WWvu+x2lBZK8T3RIgnhiRUJOQctKaua959/TVVXXN1fo4qCrzzBJXr&#10;byH2xBjpdju0MfLetJZpbYhKj8SkTETJ/Y28wagkphWDOPNZE0F5VJS8suu7cQ0tioLKLBDdp4gK&#10;gRg8wTsIDp2EEYMXAUYTIk6BHiyLSkh3Rcqp+25H8IOQ1YoCbU1ypBSCeUBErXrv6V3g+fMrKi1i&#10;Nc4FbAERxeA8vu/BO6nTlKKqFpyXlexNccB7l5ybPSFILRKcZ73dcXt9g7FW6ogIxhqWi4VcokyU&#10;8tKHslaI9CrKPagaGQNlWYtjc6FpXMPZ+ZLFoqGyhusPN6w3a/zQs92usLbAFCXGaOk5KC15sgFr&#10;NFVRsqg9264VccRgiEHEy7QCXTciJtn3eOcYvEd7EU3Y7Las1g9UTUORnIhpGojiIl3X1Shsleu+&#10;TMScknLnOd5ms8EkgaG221K8N/zuqz+wPFvSNA22KPnyyy95+fI1Q+/5w9df89XXX7O6f8D1PeuH&#10;FS9evaRqGmxVUi/OhKg+DAxdy/39He/efeLD+//Im89e8Zd/8Zd88cWP+Ju/+e/52c9/xldffcVX&#10;v/uK6+sbunbHeg0vX74SIpHS4znkPb4oilF8LxM8sxu4kKh7nBto23YUrTHm0Cl+6tSstebi4pxm&#10;GPaOxkbL2qnFcV16A26sm9q25f72jrZsaRYNzy+vpL/SdaPoZFVVo1hb8JJ/Vk09kjW10mx3W3zX&#10;HhDyjuW+89x+mp8YY0a3977vRc/TaGJUieAr+WHO4XM4JwISgYhSZkLSJfUIFH0/oJQZxdzkWCAE&#10;d7A3TnsB2Uld/j0VPlMHe4/WIqwavcPM6sFpPTHdu/LPu67lw8219MW8CNzmz5adJIxihtYWkuN4&#10;EYEYhpzXS39/Kno17fnIeUBRHIoAzN2Wh2EYx2AWMZi61scYGboelT4jRBEtHQmNScQ093LfvXvH&#10;hw8fOD8/5937D3RDzyvg4vIZ3dAz9L000NmTfPM4I0JpbbrugbOzMzYbEWr5ePuJxaLh5auXfPun&#10;bzCpXz+v5X4o93iKpDuvLab9uWOfP45DrZ7MbfSkP7V3qdajWznE0UlX7o9P63U5urRnYdK6rg9q&#10;fO89m81mFDksSxH1yoKOSivquh572zKv1IHARr73xsh+Dv3Y+8l9JWPM+L1zUnImNZdlOQpYzIXU&#10;siBEdmYXMmgYa/VpH3kqVEYSYs7jcrfbjWNxekzz75yvPSJ2ZiZ1oacojLgpJ1Hp3AuOMaTnY44Y&#10;QhLO3Itz5uuSRSHatk3fR1oLBm5vd3z33a/ZbnYiuuxlPysKIyI/ISQh1kKen2gzioXp3Nec9Afy&#10;uU578Md6yHNhWWvNKDJwKJrEkXw+jmvbsd7JKDI8EQ6X1DA++Qz2aO8u8qSI41w0cS72Mb3fj44z&#10;RhaLBcuzM5pFw8XVFbtdm8QWvIgGFlUSTy7HOfbp4yd+/OMfc3Fxxt/+7d/x8eMNf/M//Aecc7z7&#10;/nu0Nlx/vOPu7o5FOKMoyiQw4nD9jq7dTPosfrIH6Cf7V/NaYN5/m/flshjEVAw0u21PSez5s4a0&#10;L8zHyIHD+0w0oq7rUVRnKmIxHU9z8YHpfT8mvHbsmfz0tQPxiiNjYvre6bgn1QlT8ZJj/YhjPan5&#10;cR77vmmO8q89+z9Wt85FOXJfRNYMEfcxZl4nR7S2Y56Yx5D0cgKlrVJ+aKjrgrpsMMbivMdYS1kY&#10;rJG+Tp0FdtK6YZJgg3NOxDeMPAsTB3SNTqL4Jgkn5DqXSd/GeQ/pu4hQV/UoyKKPCpFKjjBdd+ZC&#10;38f78vGoUMMxcZof6gce6xHPx6fWWgR5pSKkLAyFtjSlXD+PE2H2CB5Fkfc9rUYCfAQG51FqoO/a&#10;EyDnFKc4xSlOcYpTnOIUpzjFKU5xCk4E+FOc4hSnOMUpTnGKU5ziFKf4d8eUmKKmMulqD+FXRhND&#10;GIHUyuhECEdciJKLlp8AcfOD4GMPd+Gx6/D4evqd1nIAQf7g4JjUE4LxmawKArTrnceWNT5ohj7g&#10;vaL3kaAVthawjnOeWJcoFbBKs6gbeXCOgGl938v3qkjwcSRa+RCEtEzE+ciu6+iHgFEKFTWFKfFR&#10;gB5K+ZFcY5Q40/ZdTz8E+iHivaIsLUp1oCMGzW69oV1vMS9fYq1C4QkxJNCw4JsLWxDSfVNG03uH&#10;CoGu6ymrhmZZM3iPG3rCkNTzlUY7jTeaWFcEIl3f44ee4MSNt6prAaAg5H5FhOgIPjB4DR5sqShs&#10;Qdv19F3L4MXNoSgqTFLA937AuQG324m7HhZUga00Oju8KoPSDlUW6Kpi6Af6oRc3okEILkPviGi8&#10;jjif3IEKg4oaHSO1UhTLmiFEggq07QbXibuh0gKg9UGIpopI0KC0FYIjUBYlWhmujOLZi+fUTc13&#10;37/DFivarsf34uI+DAOuH4jeiTu6CqhBrnlpDFhL7wR0Gp0A9qq6ICBgCdxAGBxFIS5fwcv1xmpi&#10;FEcgHaFQAqT549dfc3d7y+ev3gg4t2lQpkCpyNBvsUWB0QJEUkScD9l2ZZzPUzDJnjBayDhQWlxF&#10;QYAdRXI970XNX5yWNLo02NLiwoB3DqU1xuS5L282Rsa8Jok9KHHAGZwQm6+eXfHm7Wtub2/59PGO&#10;1f0Dq9UquUXF5BoZkwujAOMFwxpIZkfj6/ncMlFzuoaY5BztnIDs2m2LbhqUtgxDnwhzHoVGGz2S&#10;8PN6tFgsWa83GZ/BlMx0CCDZg/Zi9CMw0RhNCPL9MKTPOQSjTMmfU6d5lKKYuMPnb89rmy3Fndom&#10;J9jB9Y/IlkqJg2kG6fkMipUDH50fD9b9tMY+cmycOfP2fUdZWgEqDj22FMdCAcNV1I0QfPGRuhBX&#10;LJIQybsP7ymrgvfX79lut7x9+xa0ot3u2LUbqtKiY8SiWFxe8bBa8+rtW5qyYrvZ8PH24wh6nQse&#10;zIFcU0eWKXF+uudloLG4OjWPwJEZVGWMgLTzvRZQdzi4Lk85/BwDjR0FESPruYrpb5MzulLi2mhI&#10;IH+jMNpwff2R9++uqeuGly9f8PazNxTVM5wfKIsiASwFpNUPPgF7C9q2w9oykQQ8pRJAuzGaWBRU&#10;CWA7HpsWsHlAwLODV2grBJthcNzdPlA3NQoojMUNDgKYwtIslygt7rzOd4Chac7Q2tJ1q5HYFxHi&#10;UT+IoEJVVWijxcXNR5wLaI04cnoRrihGl3cBJltrx3sKjE52ewJ1IDF6EkDaCqlJKSJxJEFMHXys&#10;MRTGJtKOJ/iAMSVXz1+hyxqjPSRXWaVlH1LJDe7q6hKtlbhRh4FxuKoEzgN8L4IxTVmyKC3/8H/9&#10;Pdfffcuzi3MKoygzURPQ1qDdxP0nO6tE0MamnxXizZzysYmJkp+A+uPEFmmfiyUxlrSmxhhRySGX&#10;JHQw7h+R5KiTnIcBpeU6MsntfojIMSXYzgnNwef5RxLykLwrxuTkpPZEYy0MVILzRCLGmpGkMnXw&#10;Cj4+IvTLvzOolSRkosc5fjh/s7OPzM04O/aDtTRCaSw++HFN15kAkQg7aSlO5JQwCsA8Rfze/04f&#10;7Ap7kPyhe3oWhNivZ/v/pk6+kqPnz1MjoFGrx0QbYiTqeODse4zQMBWleUoIIBNh8rnIcelRdGTk&#10;Reg94Uautx/BsDE5eAXv6Ftxr/TeS06T3uODP7jeAGVRiKiUnrjtAYEoJNm0P2Qi1VwQZ04an4Kt&#10;5y6ZB3XV7DoIyzeOQNenAND7Gi0eEIz2YG6Z71pb4cPERIhMS4BOJE8QB/mU6gnJE5ILtpy984Go&#10;NQUKlKFZVCwXC3a7Lf0gIhdD3zMM4gz681/+jL/667+kaRoWiSjy4fqaX/3TP/H+/Xvubz/hfKBM&#10;Lp1XVy84O1sSQqTtWqqm5Or5M3bbjvv7tThH+YGu27HerLm4vKAxQuQpyoK6qlFG0fctbbtju9ng&#10;g0uOhB6tJedcrdZoY+h7AUtrI45TOpGDFAqTrldQkZhEk4RymtZKnerJJJ7iCYmoI8SIulkSlUGj&#10;xI1TRYISkYjs/JWH+FNg9seudpO5qVIZm8ZkXsNGx8xE7lJWEwMYxMEOFSmMJqDo+oHdZs3N+w88&#10;3N+zXq2ECLXdcHG+pLCai7MFVmtx3F2ccXm2oCksIfRYa1Ba5tgwOLa7jtu7FZ/u1zzsWpplTbMU&#10;Mp+xmroqefv2NVrl40/1ePTiFl9odDDgDaGu2TmDC4HeB6yS6z4MgQGpo9PCQIw5RxjoncdFuFtt&#10;OFue0bYDNiiKSmFLqVdUVJw3DbW19IOjc4HBRVwI+BjwUZzKIgptCoIPoD1KS/8hk4tiTOtiGhnh&#10;39Ff2ZPowgHZYk6gm+eO071q7ub31P4wX2/UpJczX6f3Y/CxMM7Uf/EYWD7vMznHmotLzYkfB/vD&#10;VKRGxVGoMEzW6qlL6nzvmP6cSVf7HGdCgufQ6f3YucSDGjnsieLJoVwBTV0ToqKykUGJUJMk7I7C&#10;LvjyR18Qho4wONww0A4D0XVUqTaSz5ULHRIl31hLqaB3PcRIu93incP1Q9oaZPLnnDbGKOS1JD4l&#10;640hElNfLozNuvF8CHjXE3zE2hKCZ3AeogNjiQaCd2jnMIlgl5p7YJLronfE4NAx7Y4xilhXJmJo&#10;IXyoGAihh9gQnBCINeD6nt1mIGrNxdUzlssLgvaECJ6AVxqHzMfKFuhEtAtR4eIwOqQaZbARfIRC&#10;Ka6urjDaUhUlMQS6bsNmsxHBv9SHLAuLKkqcsbRayMqu7wgodi6wXq2pm4ayqolRRF0A/NBTaU1Z&#10;1BhTUBQlRVGmmqQDEyF4NPDy6opnZ2dcLBq+f/+BbdeitMETMVqIjTr1LWKIIqppNCFojDbC24tS&#10;+5iihuhBheQYL+u80Qa0Sca6Hh0i680Dm82aum5YLM+EWKsVKhFei6KkLEpcIlxn8Z8pOTLn4FVV&#10;0TTN6CTdD53si1HhgmK1btlse2IMXJydc3X1nLquWSwaXr16QVOVqKhou54//vGPKKVYLs+5vLzg&#10;/HwpNfv5ObYQgmdT16xWHf/L//p/8PazN/zkJz/is8/e8t/+d/8Nv/zFz/jDH77mt7/9HdfXN9ze&#10;fsSFQFmIGNhyuRxF6PK8z+tkJkVnoqwQniUvHwbHMAyJAKvp++5A5GhPCgWtrNQcMTL0Mi+22y1b&#10;rVmIV5kxAAAgAElEQVQsFhirKSkxWgTehHSu2O12fFp94uLigrPzM2xVirhD17Hb7cZr3e52fPr0&#10;ibKqRrfm3Hf3w4CaEPKnfe2pW+xU7CaLIua1cLlc0rbt6F49JVLGGKV5PNmXxtf1vqawthaRnyR0&#10;t16vxz5KzonFOd6kvDqmGirgfaAo7OQ7zCjyNM+Fco3gvcemmmMY3FiPm9SfG0VOEvE4j9VtuxvP&#10;w1pLZbOoY59I7/ZAADROVNu8d+PnKhUO6n49OnPv+2Tz/l0+j2EY8IkEXZWlCO5O3pPHZlmWBO+J&#10;qc8ZvOSl4zOLLLarJdfZbrd8+vSRLy/PWS4a7u4faNuOV29K1pu0i87mQSZjl2VJWVaEELi4uKQq&#10;Sj6sVmx3O5qmoShKXrx8ycfrG/qux8eAifqo2Ey+Dsf6aMfykWOk3bnI3fQ9OcfONdtUSGc+TrOY&#10;gPRWdiyXi/QMp0+ii4q23ZPt+75PYipu/K8sS5qmGX8vwgXlSM6enpsxRkQJjMbHgLaGwTvCbiui&#10;fzNRiinJeS4ouV+X9sKjMo/MI6GAaY44fUY3zYmmjuZ5Pffeo61BGY22Bj+IqMK075mPJZP9M7l+&#10;Su6dC/OJgIChaRrpV2iVrvcw9hSm/ff5+ee1qK5rmqZJBOiB7XbL4AZWDytubm54WK3o+06ekxWG&#10;qqqpmgUKPbo5xygiNSKKKSWSTn1Mn/plo4CyStn7JA+d9ovzNZ0KVkyzw2MiT9ISSwTp/FxAq71x&#10;+Wx8j88tIyJiGcEWNtV6IrzzlEDWD8W8DzEdi1NR4KmIXp7D+3PaZ/sREXt48+Ytr9+8Bq24u7un&#10;6wZCWu/zM47l8gyAf/6Xf+bu0yfevH7BerNis3ng6uKcVy+esd5s6a4u6Z2n3mw5O1tSp2erQ+/S&#10;Gtrx6WaAGNKzJH1QexxzuZ7ek7lgXZyRhI8Jzh08K5g9L4hpDoYk0HBMxPhYLWSMGcUr8rOcubP6&#10;nJQ//8z5+NPapFylP+hZHhPynV6zo2M2xUgMT3d9+nnTfvmc8D4X15sfw3w8TnuTx553/FvG9qEo&#10;5CFWIV/r6VolY9un/bZMz3UKmqambkrqapnETMDYiImGiPTunfOUpeFsuUAjz9WNFRHeLAAxFy3N&#10;Ocr03NwoTJb2BJ1yNNTB/uJDoCxrrC1SkyeOOQGz3sB8rD0lVv1UP3Z+XX9IhOCx6/txkb2piEcM&#10;AbzDqEhhoTSKqrRUZSmYiRghKlp6bOr7Kq2S6CSocV0HN/gTIOcUpzjFKU5xilOc4hSnOMUpTnEK&#10;TgT4U5ziFKc4xSlOcYpTnOIUp/j/JEaHL6VGoPJIcOexuzowumc9Bj5l8PEhiOD4dx4+nM0knAN3&#10;7Gx7+q+dA0Io8SFiSoOxBUPvaLuerh9QCIFBKzhbLhORVNwHMiBaiL8ChhUSUyQ4z27o0AoKBKDr&#10;fGBwjg/Xnzi/uKS0Ndoaut7RbluCEqC9UowgODcEdm3H/XrDx4/3rHc7bFVT+0JIu2VJXZa8fvmK&#10;Uht09FgtRFYBKykCiuAjQUei0gQEMNH1Ha4XNx0XPvFSPce7AaJns15TGEuV3ElMrwlhYP1wz3p1&#10;j/KesqgwRsgQgx/QyiRnGoPSIhgwuIgqxGFw6DqC9yglYPZIpO87jLbUZURFh4kRqw06RvAD0UR8&#10;L+Tjtt1iErhOqWQ8zx6cMQxDOmchn7phkGNRChVBBdJ16dm5gbv1hmpxRlE2WK2xRhG1gBSHXsBv&#10;1uhEAFbUVSNAwUGId8oI0fKLz78AFLd1w8NqzXazEdBScjn2w0D0AQhE16NDQBnL4MEaULXGeFHE&#10;11ZIFOvNFmMsjRViYzBCzvE+4IxncOJEpEJyu4nifN3uOr7++g8sz854/uI5F5fPqJuGwht2bgAU&#10;2618dlGUSbgAXALm5Hk3J8UxIT6EGImE0dE5EkfAxq7dsd1taZpmvDcHkR2AM+lBGNjYIoGLkxt5&#10;VZU4J6Df589ecn//wM2H99ze3oqDXt8xDH061iKRLBXRiAMTSmGNGV2lEjvoYG2ZAxKDD7S7LSRw&#10;sLXFSPDUxqCUTq5gezf1t28/4/rDBx5Wq9G5avwPZm6fh99vzBRsFAhBCNt1VbHZbtMaeUh6WS6X&#10;iVzeE9OYn4KFxI1Mjq13Hj84yqLAe/fIaeMR2WQCJlVKiQvfBNR74O40c3GaAsT2AE0nBPc8phLo&#10;3HuPsUYA3VrTd10CpgqYeXCOhw/XKCsuawpFUzUYrXl3+46bjzfstlt++uWf0fcdd+sV9w/3NHXD&#10;21ev+e67b9nt2uTIrR45YeTzyeeZgdJTZ5fpHjMFkT7ldL13lMmjXk1ImI9dr0an3iMk1ikAPYOY&#10;5mDTOdBaJTLqHPSWSZZYGNzAt99+y/fvv+f1q1d89vlnLF68RGuD947FYplI4250K7FWvkdc3UAH&#10;RYz6wGXNTIDxfRKNyCSJvEKH4CkKixvE+bwsS1rV7V0qUbjkblVVNcvFktIWkJxhs/NRCJGiLEcC&#10;Z9f3REhkBZvcvlw6XhEA0FrujbhLmXHujnM/CT9gjDgKJaCbgED9SLZ1zkEihWb3wL4XIr41lsVi&#10;Qe8cznW4EPjs9UvOLy9xPlAvquTKVaH1XsRiT4iOE8GESN97+iERw7XBh0hjLZeXZ3z6cM03X/+e&#10;N69eoIkUdr9uk5zdRIBBj0RopYR4GV3cE5Z9IMzENnIOt8+r1Ag23zvnHII71SSvy+hdrc0epD86&#10;uYYxZ1ITEOp0zXgKVD8VnJgeK0lAJc/h6fyZzx3vPRj5WdvsvhMOCONZMCSvHfNcc7pWznPYKRBT&#10;9mpEZAbhi/gJUHYEfhrFiCueiWRMvzvG4znx3MFr+n4hhOsRdH4I7I5HHb9juk+P8245yPl1IJPd&#10;J9diejxzUsP0ePPxHwMLZ1BwButPxWymnzsli8p1ZwJ+3wsSZCGXXdfjvBsB3tZadEziNjEcfFbT&#10;NALMDBFbHDq2x7Sh6ySM0vf9AdFlHsfc7edjek78mN97xsqKR9dq7hQIkRAPneLkNS1k+sjoIEoi&#10;DDCpp6bu1qOaRBY+MIaiqIhKU9aNELXajs1my/1KCNP14oyr58/44rPP+NlP/4zzi3OM1XR9z93t&#10;LX/3t3/Lp0+fGIaeoqxomgWff/4jfAiYRAZdNEK27p2nrqtxTPR9P5JB3rx5y/n5Oc4FdrsdMcBu&#10;t+P88pwQtqzWno/e0XUdXSs5geRwaiRWtG0n13YcS7JvGi17BQpU4rr77HgfRdSMGNAqibMkgS4U&#10;BBeEoIjC6AKlNVErKluKoIoWp+dcL2dhhbmD2nzOHwCOlRAiVV6Px/GixjVZuBaRGOT8sle30RqT&#10;CLG7dst6u+b6+obvv/2OzXqNilHqj7pk2VxRVSWX50us1VhjaJoFdb3g5bMrdPRsVw/YsmBwnq7r&#10;aRYLyrKmKBuqxZIfNwuCityt7mn7ATd4Aj2fbu8oC4OJnqF3GJKbYllQVBVGacq6IihFv41sd1u+&#10;+e57zpuGIrsxRw8h1c7Rg4qpHyBiCNgaUy1RRUXAEJUloFjvWoYoJNOqqmnqBYV12N7RG0/bDeJW&#10;nRJ55yMxA9udRykvpH3EXNXHgNaGoDKZO/67+yrHCN3H3ATneep07zjmDvh0H2eyzj9x2MdI7nl9&#10;+tfcF3+IoH7s9/OcWISA1COnwiwEMa/r5iShH+olHebxh+c/vi8yOuxJayKJawVpWXnvUSFytljQ&#10;957gIlEP7NxA5xxLc05hNaUtGFQk+AGFFoJP9AwhYGPaqxREH0cSOYmc2TQNn3/+OVVVC4HLDymH&#10;LcdjzW6yi8UCH3NdLoTo6R4Q/CGhR4QDWwptMbnOVZJ39s7v94u+37tgo8BIvhlRKBXRSRpGRSEp&#10;GluIcERmdSkhhPdtx324xdhC6vWoIAZiGEAVhBhxMaDLAnzE6hIbI2XMYnERjxLi+mBQPtdFBdYi&#10;ZNGyxDqHAiHMxkgYBqgsMZYYJEfr3YBR4rSuqgrvagbX0w2ebvBs2o6H3Y6721uC0jTNgvOzM6qy&#10;QJlIvVhgS4vRFhIhVVnD1cvnnJ0v0NGDd7iu53yxoGkqirLg0/0dbT+w67skAphIQC5SGJPW9Ug0&#10;Wvo9usDHCt0pDAat5SrECK7yIiiWBFtERNERkHx26AbWa8eu3VEUFUVZ0iwX+OBHl/K6Xo61TV5L&#10;2rbFez8SIHO+JmRwMFZR2IoheB4eVnvhp+Bptx0xKl6/fsX5xRnKKnabbaopNNt2R9sNbHc33N3f&#10;cXVxwcXFBYtlxas3rwFxWV7UNbvdlu+++5b/7T/+7yyXS375F7/gx5+/5Ze/+Blffvkjbj5+4le/&#10;+jW/+e3v2PQdvS3p+56maTg7O0NrzXK5HF2EM7n1mOvptLbO4iZz4a0s+hWCJ4Yg9WOM1GVFjDVu&#10;dCyHshRhhKGX2jfX1sYYuq5js9tSVFXqOUkdmUlbRVlSJOJ1JuHm+vrFixeEENhsNmOt470f86N9&#10;3qwfncN0/cvE9eyGmsmLfd+jIkLynhF3Q+5vTdbnTNKe1thTsqyIDukkzCUbTV1X0qt1Q7quajz3&#10;qSOvMWYUKJScTERTbXIMlePvU82wd9B1ztG2O+mvKTlXYLz/IipgU52/739loq9z4jIMJBEKgwKc&#10;F4HYTGCfks2mJPt8LlOyc96J+mHATHoAU3Jh7l24TIDPhHsrgpIxk5PTGFxvt7x7/54//8XPefP2&#10;beof+iQqOlBUpYjyTJzRp4Rj7yMXF+csmobNes1ms0VrzeXVJcYYdrstF1dXPNzeEcOe3JcFGfLn&#10;FkXxqG81F/I5RmzP/z5GYp2TJHMvOn//XDgtu3BPCdmbzVp6ielYN5vNuE/m92fBzIuLC0DqiH2N&#10;0I6keNAH42jvVB5Gkny+V6OoQVkc1MZ5HE/r4anzcx4DedxkUQHvZU/Ifd/sJJ37UNP8cX/djudk&#10;JvXe1Ngz2os6xhAPvn8qgpLXynze03Uln1fOKUIIqMKMggQi+koinMtxbbdbEY3Rsh5WVcVi0ciz&#10;E++5v7/jm2++4fr6GhdEXEuO31KU4uxeV1IzepdFcSdiQnne6STYHZKrtTaEJA6Z8zrJe9SjcTfv&#10;tzyq9eOh0/acSD3PT3O//BhxWGsjtWUQocgh9whiRBH+1dz2IK+NP/zs1DmXnjmqg3EwHXeHFYD0&#10;uMuy4vb2np/+1NI0S9bbVVpr29SH9tzd3fKTn/yUFy9f8v7de/7hH/6Bn/30z4hEfvfVV3z1hz/y&#10;13/912w2O7re4dEMrpeaWIO1Jq398kxnuVyy2axZ398DAW2SsDB7oct5Tj/vnc8d7suyGEnLWeB2&#10;vp6M69ikNzSdyzrtd0/VGPPeoHNuXM+nfcTpseXf5/V1/vnT5xryPQHnwpM9p+nfS02hf/A5+7Ex&#10;Mz3nY73D+fWfimQ8/szDQuuHPudoLZpJ5F7yr8OaUT5/uiZOBR7y3mpsSVNXVHUtgn51RVWJOJ/C&#10;UNdNEs8IlMay3bUopamqkhA8zg2pX6FxIY45RIgi/j99njQVr5vu89P7lJ+lktajab+2rhuMycJG&#10;SQgoeBGxTe+bC3LkbmEeO/O9dboOHBNaeIpYf6x2P/ba8R5CRCsYuh0q+FQPOkwspRaM8gxIRcmP&#10;vPMYsuhLIMSIwohgXFGeQDinOMUpTnGKU5ziFKc4xSlOcYpTcCLAn+IUpzjFKU5xilOc4hSnOMW/&#10;O44B9I+52Oa/nb9+7OfJCwfAmOnfTkk1P+QyNoIHEgnmKVBCJgz4IG7b2siD7Lbr2XQt/SAOW2EQ&#10;F6Wh7bAXl/LgmUA3DMSQHDmMQhHxAEaAir13BBSr1RpTFAJqdAPOBe4f1mx3Ay9fvcYWSwbnWe9a&#10;isKgNHgfKQoh8MbgcCEQfMQUBd3DivW2xXnPw8M9Z7ueNy9fsVw0nNdv0MoTBnEfz0TgGMElEpr3&#10;nt57Hq5viDEByIhsdh198Jwvl5RGEzH0vThfV5WAr7bblruPN7TrFTp4qD2mKOnLnr4XJxkGceIy&#10;gwdToJQhDB27RCLOjmsxBryPbHcbgg8EV1BYhY6RsqgptaHvdoTQE6MheM3D/QN933F5cYF3AsLM&#10;zrSZkFjXNcMw0HW9gBe03oM9ooCLTFFSAJ8+fmT9p+949uIVL58/Z3m2TM6/4oxdFjq52QaqohZQ&#10;N4ACYwWAEDxYYzlbLuk7l9zBCiBgjUGh8P1A17as1yt2mzU4T1AJiB7Fad4qx0BEqRJtDFVdMySB&#10;A2sMGui7lrbr6J2jazu22y2tExcAFcWRUhca73oe1ituH+5ZLK959uw5L54/5+z8Ijm8KLxzApAO&#10;4mLeNDX9MKBCAk2M7uqPHayzm+6URFoWBWVVjSDarutGMP4B8DNmEJVi8GF0O5+CzfJ7BOBaUpWO&#10;qqq5vLjg4f6em5tr7u/uiCE5lQzDCORTSmNG9xGfPuuxs8eUjHcI6tHJweYQCJWBjqOLUwLXPjw8&#10;JEJYsXdmn6xncbLmZGLhlKiSvzNf27quef7iBZGYHKHdAek5g5+z4MP02IOw/0i27kQUn71+g9aa&#10;77//HluYoy4bc6L33H2r67qRXDx+B3uC6RxYPQUBZgCwMvbgmo6uRt7hgkNFTTv0BKXo2g5jLbYq&#10;2LUdjbZE57m++8gwuARCqrl7uKeqauqqZr1Z07Udhdas16sE+mEEQ07v+3x/mjtJTmMKHt87J8WD&#10;674HCiZA3uy6ZkD9FPB0DAx8jKQ0d6qfg/jmIKr870xWCHl/y47dRsjX796958P1NV9+8QVv3ryl&#10;LKsDIrBSkaIQVxmjNbG0bHe7BAbfEzjzNXHekcnIRWGxSWDDJBIuSqETKT2Dh8uiFDK7MWx2W1Qi&#10;+piipC4E0Eoi2rgEYNMoQv5frTlbLjHWsOt6uq6nKErOzy9o23ZPTteHrjYZ6JyvaR6Lsm90VFVN&#10;UZjRMX4Ktg6KRwDF5XJJVZR043xUPH/+kuXZGcZYzi/PWK/XGCOflwHSffr/EDyLphnJqEVhiLEH&#10;JYI8MVi0UlxePYPo+edf/yOXF0uapmK32+BCQAczAxGqUXDjqKDDE6S67ESs5o7e8tMIhh4b7Eko&#10;xSg9Xsf0pclZNFMd4t75KgOROSRAH3OlPUZ2njrgBp9A/THgnR+FTyKIw3vasDOAVZZbJY6lIRxc&#10;k+x2xMjjf5y3Tp19xnmdCCF5DPkgZNypMIsxRhy3iVijJVtMBAaBOUdxDI57kuVT4MLpPZm73+Zj&#10;OyShh4N1MN+37Co3vc//Wq4+X/dCjEmMaAL+jnmvP1xD5+tZzg+m3/MUEX4qxDL/u+mafnjuIQ1z&#10;L2MuiaxE4iOQ+vQ7ZB9ODuKIW6c4edsDZ8O5I/d0fR4d9o44Hk+vd1mWjwQ5jpE8MyHhqXExB1nn&#10;i3/UyS4eikKMYNuE/S+MOOX23o3EgZDqhsIWLJZLyrLCDSImtV6vWK/XvP7sLc+unvP8xUu++NEX&#10;XFxcMHQtfdfyu6++4us//ZEPHz5gjOb55aUQ487OUMbS9QOuEzGToq5YLBZYLYIk3gfJnXc7nPNc&#10;Xlzw+uUbirJAm0jfCylsu91yfn7OZ1efsdmu+e6778Tps7AMfU+729EsGnzQo4CQ1uIcOAWkz4lw&#10;uR4IMe5d4ENMJKiITnNaKYUu7CERWUGMIkAkzpXJUVeZRCIVr/A4m28/VLfu/2ZGaEskd5D122gl&#10;a16ao5pIcA4Vodtt2axW3N1+YrtZ0XYb1qsVKMXZosLYQkjuVcV2uxkdqrWxaTxHjIZ2t0HFSFHV&#10;4rJcWs7PxOnLKE33cuBhtWLwnrv1GqXF3bcoq3RdRbBpt3pg2HUifFNVaG1RaDBCLK2NoScQ8PRt&#10;y6f7e7TSeOdGYoIQfSLRyXyv6wU+RB4eVonQdU9RWIy1FFVJWdecX1xQVjUvX9Ti+O4cMXiCGyis&#10;xiCOyi71CvrBQWHpe8fgBqmDyIJXWgRNtCIqEtHvvyyOORbO98K5kNUcVJ/JSU/1bPZO51m4MDKa&#10;YSYA/7H9VwZzEmpgLwSiUI9c4/ffo3I2kqfSSACV6SHjX6f5EEliOYhTZ/68vUNeAvtPnET1kf0p&#10;H1vM7thp/qp8zZ7IvzlC5N9fL8lAUZnAKmIQBLl+WSzPh4hzHRHYtS3rrgVraNYVzy/PhbAWJU+u&#10;C4NGxDJcUCm/VvgQCSlXMkZTGINWms8/+0LmeEBc22NE2ygiDSEKaaiwXF1dsW1bvJc1TsSO5MIq&#10;Y4kqSO8rBvww0PcOP0R0KbkcSmEQ9QcXI87H5GzYo5SlKsR5PGqFKixlNCLEpNL+guREXolLttJG&#10;rn1wDE76U6pzlHVIYlNCnNYqUlUlVimGbgdFgalLiBoD6BBHkZLtdicunFERlMIYi7YFZVHQaBEo&#10;iclFWadx0u221AOclwV9VTJ0Ha4qCMGnfkOB0g1RZVfzSNs7OudY77as2h0hRCprZQ3X4jivlSJE&#10;h44y/4iR0miqpiJ6h3KWYEqMtihriFphqpK7hxV617HbdfggYpvGeEIU4akQXdINUFgspmpoTInP&#10;e3wccCESl7W41W87ht5hDWDsOG6ze6QPiRAcHBAoywpblmNKXlUVZ+cLcehO97xte5yT/qSxmrIs&#10;sLagKEsWRgjIZQR1Dm3b0rYtIYpqzPXNJz7d3fHZZ5+xWCwok4u5KSKf1QvabkeXrulqveHT7R3P&#10;ri548fyK84sLnl2esWzOCBdnvHnzgt9//QfeffjAf/q7v+c//3PDlz/6gl/+1S9489kLrl7+z/zl&#10;f/1X/P73v+fX//hPrNcPECOFLbCFPahxnBuAgHM+OX2ace2cu96HoHAucHt7n0hzJRDp+k5+Lkqs&#10;LZJgYkTbYhRQ67te6o+wr2HK0iYSd0W9rNntRMzRDYHoA0YpisWCEKPsVWUlYqJ9P+Z3mfS+WCwo&#10;y5Ku6w5qg+zyXhQWrWXvJwmB6qQe2u1aXNeLa3WqrVWMuFTDaG0okxBDZL+n6UQqzblj7nvt2nY8&#10;hqkj7jQ3BxGBiz7QOo/VhiwVmXPyuWP6AWE39XqVUjKPPOO5jyTz1FHzEWxZoYuCdtdSGE1Zilv9&#10;brejbXuqSsQnp/nwYU0lxF1bSO4fQxLD1Huy77QWyLn8VEA09xpzHWQnpPlpLyJ/d36Pj56oItrq&#10;JG4kwmXaaAhmUkeVoOCbb77h4faWetlgK8vdwy3qe0VZNjS1iKYMztENveRIkJy5DUUSbL2+uWa7&#10;XRPTfXr18g1//NPXbLY7yqbGbgt2mx4dGHsjzEiheeypJOompq5p/5nUgCKOJ66ueWxmzSB5osIj&#10;Em5MPfh5r3L+rCnnATJ+AnVlKSbXPfpIXTVUpeT+1lrKsh7THDkHRde1dN2Q6oQi9UHt2BMWUcNy&#10;zB2CD+IIbeT7shihST3i6djOYyQLtOXxnvssU6J5rpUl1zsUu8niEFlsNB/bYT2v0nHIeiDCHvLM&#10;QMXA0A9jLqeNJgRPCG6sJbPwRkgiht3QsygWKKOJYS8SKYNUg7IMLo5kdaUcRVngfHIHD54qid5e&#10;XpyxWC4hwu3tLevVA+/fv+O7777DOTc6rpdlRV0taBqNdz71NBj/fy8oGkcByHEup3GiI0nMVp6B&#10;KK2w2hCUxw1JTAx9oFY7rcnm/Y997ig5wJjx5vyUmFLK7DCf+2jhqMiD1HGJbJ1EVPyQc6MkVhfk&#10;uYmIfGlCEv9RjJNn3997oo+T55/PBOL0XA4Oha70jFQLIVfEOB/4l9/+FpWet8QY6fqWRbOQHNY7&#10;lsuG1cMDX//haxb1kpev3rDZ7fjn//xbdoNn0/W8u7nGu8Bms2W93nBz/VFqZQzn52dpTZS6zCgI&#10;wY89Rp3U6aKaHOGxHD6dgUkCLDbNmZCeIeXzV0yo2UmgWeV+JnvhwzDrVcbUqx73uhhHhe553TV/&#10;vpKFS+f36VEPNotN5l5o7kvryXgdn30f9mmZ9DefEtc71k/7IdG0HyQ6P/HaVAw6xsf9zHkPWOmY&#10;BLOfEEsjigigEoHqMYfwXtZiIsZoopJeSFHXXDZLWfurkqouqao65XsiSl2UVgQCrUWpiPcD1loK&#10;a/BZaEsrEdWJkYDUHmM9qgxBhaPiAXneTWv9nDPIPqJRxkDw+OClK6wsRVmDMknsJ+UT+XmTHgfm&#10;5N7oVJs8FkidxrRHOR+n857BMYK8SkR7pUT6THqL+fykJvbO4WMAo5N+cKTrehEwMZrKGrTyGGWx&#10;SYC4UBZDpIsQtR3XuBCSsGc0lPYE7z/FKU5xilOc4hSnOMUpTnGKU5wCTgT4U5ziFKc4xSlOcYpT&#10;nOIUp/h3xyPi3sSA6ymHsvy7Y+5ch+6Pj50q/i2EgGPHNTPyOoj8WoZFhBiISrHZ7dBasd5u6b2n&#10;cw7nPH078HD/wOtnL4i1AEMH53BDT6M03gupeHCDOGkNA4ML2LLCs+Hu9o4hCFDKx4hShs22ZbFt&#10;uTg/Z9d1RCXAJJtcLp3zGCMPloWcIq4jr9+8JURo+56267m9ueWsXnK+bNAKSm1wQ0cfA8GDJ+KD&#10;wgUEqFtovG95f/ORCCybhrPlkuhh/e6Gy/Mdb169wBYVAQdYvBcsrUqOqVor2s2Wth0IpqJuFgcu&#10;ONEH+rbDVlDWlt57XLcjlhURASY75xPYXeH6gc3KcdZUNEVFEaBoaqwxeD/go4cYOFue0RqLc2Hv&#10;amr06JwEJBcaS1EIuCUGASr4IOBvbQyVNdiy4M9+/GPuHjYEFJvVmo/XN/SDp2oaXr16xcXZWQJ6&#10;OowK4nivAR3xw4B3QuDVKC7OL1g0SyE2ug7vhQw59D0EcSS8ub7h+sMHIet2gyAEgscWegReZads&#10;0w10g8cWBU1VcnVxzma9pk1uPV3fs95sWK3WbNtWwObJoRJjCVGAlUM/cHN9zaePH7m8vOTi6pK6&#10;ahLR1CbQt05ArTiSGfbTOx4l7oYozjIZ1JfdXoa+H12R8v3I7i9TYq5z4g4eEzA3E8pjFFeokD1+&#10;zSsAACAASURBVICOg3LEAHVtaJqai+QStllvWK/WXN9cc39/z+AGhl7ma1nvnYfF3SpMQDJ7F/Cp&#10;Y8sU1JFJbhlEKABAPwPySrx7925cnzIg9BiROsbDNfCQdB9H8j6II47WJgF9BXRZjABcktCAO3An&#10;y+41Qi6OKGsYnDhyXV1ccnNzg/PDCCI+5iQ8P78pgTsLVuT1c+5CM13Lp78bnYJMPLhuXdeNf2OM&#10;oqrK0bWnaRq00XTeUWuLsYbf/+4rdl2bQDQCbNzsttTNghAitx8/oYCvPn1ku9mOZP0YD8na0+s/&#10;BaJOybtzINDU9UiulX3kKn/MMWNOVDpG2jxKTIInnC550kE5/83UvS8DY7U2e+dK7ybAZfjTn77l&#10;++/f8+zZM5bLM+q6ZtEsKRIpRCfCehYWyQSAfPzZiWpKsI0BMOJIv/+9piirUaTk/v5+D9x1jrZr&#10;qaqGqIREJISBiCmL5MqeAPBGKINDiBilqasSUxgB38dIVZYYJd+9qOu0B8h8zmIM03E9d9/Kbl8y&#10;n8wBeN1Yi4oBnUQEvPcCjk+iIpnYXtY1i+WSzg2E1QpTFJRlyWazYbPZopS40xSjq6IA20LYC4KU&#10;ZZXWcyHTLJqGoij4za/+bz7dvOfF5RVttwWViNMzZ55M+j5Kfie5eXLceT2wFyI6zMUerxWje2IM&#10;YuKZCeeJaB5DRBk9gmozSFrpx+7q0897CkD5GLiZ5rICZWRd8HGyvmUAvUqA4SNr+NT1O+9Ps0zz&#10;qLPuSLhwfgRfdl2HD1F8qdJ5eknE9qSaGBicT1hxjQphdFScEqHn1+PQpX1/XHk/m7tEZTf3OUF8&#10;SiqYC6LMr/Uxcav5tRtG4PnhmLHaHOwV+b17IP/x+zHdo3NOwOTazEkO0/OfHq+Q//TEWRsKW9L2&#10;7ehWOCVjTHMWNwy4tM7rI2N1Sj6d/jwlIE0/O9/T6fGrmQhECBHv0p6eyCNhQsQ5Vks9BciPxEe/&#10;l+seYSYMtr8PUsxFkhto8JjCYq0BY4huwIXAerMhrtYoBZ//6C0/+fFf8eLVC16+eoO1FZ8+3fHu&#10;wwf+8R//gZuba4J3IkxRGN589paXz59zcXZGVVi8F1KxMZZYVkKoQEhaRSGkz+A952dnXF5cCgEZ&#10;2VfuH+7ptgPLZYMxhvOzM4w2PNzfcf9wT1PV1FWVgN9qPMcRiJxEMfJ4zPt7dm+8uLjg/v4uCREF&#10;FJqoxBmZqBJpk70TKhFjBHw8EtBKiy0tZSmuxj4JGWiVyK4+JHA2o4vXo9xRsScqj0U3B0SgDJCP&#10;QfanEDyDD1SFFaL44Oh3He1uw+r+gZvrG3brFUbBclFz1Sx4dXGJthZdVJxfPOPs7Jzvvv8Onwhd&#10;UUV6H4kaTIzsuh0xSo5cUVFbEbwpy0L2Sa2h9VQWXN+yLCKVLanqhnqxpChLIdbHSLvdyJyxBhK5&#10;IhMXdCIfuKGntJbm/JzghTibhafWmw1t16KVJiJg9HXbsWt7QgTbLFAxoKzGFAU+RtquQ202vD2/&#10;RBsZiyEI6aEqCnwEZQqCVpgYaLuOyhqWiwW7dqBNQln9MCRRFxmrICS5/zc9lmN9lKdICU85Qh5z&#10;V93/bvpZaiRhHQO8P9qP434kaqWP7hc/1LeZ/kreM9n/UUeB+ONEyLnN9MOecLkUvnoipzAXbTme&#10;F43z7EBMZNKL0kK6Udak/DYLgAkJylrJQbroCTHQuQHnhWy+Xq+5XC6oioJQREzf09Q1ZWEnBEkh&#10;mWWyTYxRiN9aE43GJ/e/kAixxhjqSnolkkRG3CCu5/KZ5sAJcOgHlufn+BDxKc/rhoFt29FtNixe&#10;PhcyoLEE73GuS0JGkkM579m1LcPQS15uFCYUlMUCooeQnXA9CnHLxYApNFYp+l2P63v6rpM6Sils&#10;YdEEVFBoa7Ba4boOrw24gC4jShWjiJ5zDpeJG73UyWasyTzeKwptWVYFmhI/DETnUTFQLRcMvcIN&#10;A7XR+LJMrqo69aakzht8ENK+VpwtDR4YgqNzPdtth3cBowtsLW7qU9dfkH6Tj0l8JJJIfwMYS3N2&#10;wQttsVWDrW4pHraUZUvX9fgwEKNhSG7CPggBXhuDiWAKERoYvJdrEAvAU1WJeEigLDXDIP0Uk/pg&#10;2ui0/3hiFLf4Vb8mqjXGWpqmoVk2LBdnnJ976nohJCCtKZIQpDaafuhTL8CzXCwT8TsR4IgE74XM&#10;7cUJuW4aiJF3795TliUXF+ecn58lInjFxcUZu92G3W4HwHrt+fjxE6uHe96+ecOzyysWi0aERQj8&#10;7Oc/5+LqGdcfPnL76Y5/+d0f+PrbP/H2s1d8/tnnvH37OV+8fcN/9Yuf85t/+Q1//OM33N5+xBSV&#10;9NWUSg62JV3ngIj3QhZrmmYkBO17PyTXYj3WbaMYUyKbhUgSyiTVtOIq64A29T9icgzNIkNlKYKC&#10;xprk7i5zodt1dF1PVB5jLWVZcXYmY79tW2IIyX20Z7ttR8f2aX6ca1JZ7zxEkkBomfZLz3q9lrWv&#10;LNEhYAtLUYh4RNt3xOwIbayQLIm0bTv2F4a+P3CmfUq4L4RAVVUHvbVhGJKbMXjnksiHRZaweOD0&#10;bq2lqqqDHs3U6T67wI51eq5HfcAlYbLFYjHmZHMBwa7rUx5nDhyss0ifkGfVobOzOnRS79M6XJbl&#10;QR457/vM+w35tbyHZIfx/HlaK4w1Yx00jrsIHj8SbHWqe9u25Z9+9Sv+w//0P/L527d89fXXtG3L&#10;y+evWS7PGFxP27ZjLqyU4uLighAiTVOLoGq7S4JXIqoSY2TXtiwWCyKBZrFgt9ni3DDek7mg6Hhu&#10;Yx8ijMI1j4mZE3EcJUJbUq+n3fjI2JK8Vx/0vub96amogFJ7Qn1IZOiyrqmbhpjE6i4vL8de5eBE&#10;dKHrZC7mc7NWRB2rqhqFFPNcK4oCi7hWu0EdENg1EFPtn+9lGEWA3SiMuO8pyO/lGZChruuD/qVz&#10;/ShMmvvuuW6ZurJPHaRJTuf7HkDuGUv+l53frbXjXibvzeM5jvMtxojrB1Qj90JELpWQ6PMzhNQn&#10;MzHVnKkXmJZNFgsRH1ivNjw8rHj37gP3D/fcfrrFeY+Pe4Jomc5f7rOGqJKgS76/MY0H86i+nhM7&#10;D+t3BUERlPQKiDLuRXcpPsqpj61xh7W/muTTaeyGeKS3JT2FqdDGo+eikMSQ9oT6OEl0VaJqBx8e&#10;uWfn3s+/5Tnuox7QLHd/StBc1nbP3d0d//Kb39C17ZjDWqX52LZJqNfz6cMn2rblx3/2Y4yx/PrX&#10;/8R6veUv/uKXfPmjL/De8+HDe5wLtLsOPwTquiR6j+sHqqJg1bZ8+nhDu9uN63/wIYmykQRC1NF7&#10;pdK+kMeLKWWcdF3PMPQHfb+8zuf5MPZG+X/Ye7MfSY4kzfOnhx1+xZGZTJJ1sO6qmUHP7ss2sDv/&#10;/e4ACwy2MZitbnTdxWKxSCbzisvd7dBrH0TN3NzCI9nV87guQJKZER4WZmqqoiKi8n0fmWTpoMg+&#10;+LF5jWz0iXw3EHzqP0/Vv9KEmG9KsDDshdMa1jSXOarzzepypwgZT9VX57W++bN+CAD/1Dn9vG71&#10;nSTASfaPaZ53lBemiNZWajk+ZJ8nMYsmUtqS5WpJtahZLpcs1yuKJHtoWZY5ttA5hkr44CjLA8mf&#10;1opkD2SWKXEUGyYG8s94VC+er7FHhJaz2t0w1kWRyZFSzOeOEWtB21wzT1FA52rY7/yU7+KDY/kU&#10;ycD83OoUAcIpUYLBYQi5bSKFRFKytwwcFWGsfSqIQkoeg8P3HmsKjILgPAUKbWMm4RASgUVRUhUl&#10;SVWZ7NbTdnt27Z5mt6fVirOd7WxnO9vZzna2s53tbGc729nOdgbAn+1sZzvb2c52trOd7WxnO9u/&#10;2x4plE3A708dmp5SH5gfqD5u4PjwzwzXPwW2V1Mlhg9YIh/QGpPBB5rtbs++7cAa/KDqrg33D1u6&#10;vmPDWpjV84G5NFD6I5CK1qIEV9UVH738iHc3N7x7957NZoNW0nylbASt2HcdwXUkFVjUZVZEO9xg&#10;jAmjFdZqilSQdMJnZetnz5/zLiTe3dywWlaUWc290CVtEmXZkBIuQFQmM9UbFqslF1dXvH79Guc9&#10;ShuuLi+oqpJ923B7d8+LqyuU1ShtCKQMctJUS3mG25s7tts7zPKS65BYrRcHYCkJawsBtWolYAwf&#10;aPcenxS6KCmKOo+VYrt9YHf3nq6ueH5xiYkJlQLG6rHBVJqCNLYoaNqWpmm42KxZrVZHaqYpqzQa&#10;bTAaYlRoncD5sZEipkjXNhTG8OL6EqUMXefYa0PbC/Cn222J6wV1VRBVIiZH9JHoNGW1BA1BK1RQ&#10;GAMrKwo7VV2jVKTvO4ZGqBgivfesNxu0Nth372ma5tAAoRW+a9ilPc51tG0nzVzRk1wg6USh11wu&#10;a9ZVQdv1NBqsStSlqGe2Xc9u39B0PV4p6rIkxEjwURSOtOb9u7dst/eUZcl6veH5i+eUiyV9txeg&#10;PlCUNbYoRSlKy/pwzh01hA5NoEodQGfGmFEZXRuL9wGt09hol5KjLESlxlppUDnolEpjttICUuuc&#10;NFeK0oWlKFVWpAlYXXD17DnL5QXrdcNyfcGu2bHdPvDtt9/StQ1t28n9pUHxRmWFtnSSXGPuZ6Yq&#10;r6NiEMfKKKd83LTxNeT1cnBZx2COaRPoAQCSxqbGAWQs/jbgvYzNvmlweZ6brMYpimQZuFUaPvro&#10;I1HkTorP//Q579++G+91DiJMWeXkFOBDwUFlxBwUp0Z1lJky0/T/0+8dA9AOY7zdbqmqiuVyQdO0&#10;WY0rYIzn6uqKSlWU1nK1ucQoRbhN3N7dSvNne0MIgb/97WvuH+65vbmhqkp5dyplFYqhsdrQZ9Dj&#10;0Nw+vKth7J4CEA1zYdpsO1cvGfbFueruh4hg5vvV9HtTcP6p5s0D6EY92pOnQN2pepRzPiudiNqi&#10;cy6DUOQ93by/4fW3b0VB99NP+d7FpyyXi9wE3I0kI0MT71S5BEBntbq50vPQSDuso6GJdiD6SEDX&#10;9yPhQ2kLCmPwzokaVQbq66wOplBCPJKbxb3vqfVCAD9KsagXsg+EiLIWazQu+tE3DYQdw9gM4zWA&#10;8ReLRW5C94e5O7znlI5IdYZx7/seIsQgvnK1uaD3jovVmsVyTYiR+/v7sVk6ARcXF5hC0/fynCEE&#10;AU+HIIDTTBQDsFzUvHxxzbfffMXvf/sbNutVJjKwWWV8psodY/Y96qSiS/7HUZPsUSw1A8dOf9aY&#10;x4C3afOlnimrTwkbBpDyyVjshBL9fP5P38dRnKl1JubRx43nk3vXWpPUoemwKisBpvPhRl8h0jjd&#10;DDrsfSlGUgwCdvNhVMTSeV4pkhAfkehdj/JqApZSeDwx3796KvZlUJ06NPgflHTjUTP14Q+jMtu8&#10;QXbefD39XXOSjVOgxlPXnCoRCzBF4mJjbVbQyntKCBilx3c0BYwLw9CBjCdpNf4fIOap6X0Y4zmF&#10;wvXdRB1QrqHynh9SHEmIRLGzkJhg8pzT+zbGYDJpyEDwMQfozxt55zYF95/y9VNfPd1DYjhWeB6+&#10;Pt9Pn9ofpo3sPAE+HVSshob1UTULUUIT4oJEVVcsV0tR92xaEnB5dclPfvwjfvyDH3B9dUWxLPHB&#10;cXN7y3//H/+dt2/e8+rVayHeubziYrMe94GqLnn2/Bmr9SYDVJOoEydR1owJqqLAWEtdVRgFXdtm&#10;xdkyk2ZpnPPs9zsedluUNrSNkOnsdztcJ8QiF+tLlIKua/OzGrQ2hKxqf1D9TBk0Zo5ivgHkIqQx&#10;Cde3WGtQOXYVEP4wL6I0J0fY3dzhnKPZ71BEqkXFL372c6wpiCEdEXGkIA2/hzj4RMwwIaIa3l+M&#10;B0CwzBcoCo2PISu5gi1EJbprHnj35jX73QPNbi/rJKuzbxYVViuuLi+52GyoFwuW6zX1Ygnacnt3&#10;z7KuqYoX436LUtIgrkTdURsh7+rbPT4m8avBYUgQA951FDpxsawIXnJQZSzEgOp7QvQZcF5SlSVR&#10;Sc6Xcj4Sgqg4q+BYWlFyEyXIGjUAw5TmxYvnxASud/S9E+VPpfEhis9VCpvXvDFGhKpzDLCsKxQy&#10;96IZAAMWHwJt35NiJLgecmN6dB2rqmCzukApAYVumz0hJpwP4udi+O4CxAdqLOkDCJaniJLmf+bx&#10;5pEPy/+df2/q6x4TFD7ty576+r+lAX+6f0xJXE4185/aGxPq0b6pJoqIp5Q259eaxvbTcZnvezEe&#10;/KwPAa8TPkZ8jAcFdKWIUfaoEAU4+rJ8mYFgWZkvx+UDaPIQlwVSFLBvTEH2/ZDoU58V20WhOQaP&#10;6zqquqKIcSSNcsFjlc0qp4PKcIcLgaZp6V3PYnMBxtC1DVW9QOnIfrel3e0wL19QWCsgy5TEZwGF&#10;1RJrDvFVvpfoAtZ76sKCNaQQ6JoO5xyLRT0CT7WKKKPY7e9o9w8S55qKZA2mkPggASpGgu9Bk8cw&#10;gosYGzKIG5q2zbF8Sb0QIhGjlCjWxlxLCB3KaRZVhSURkoeUBNBd1aSyJHgn+2FWmfW5duVclPg4&#10;RkgCArQqoZXkOOXS0PWOGGUPNUAfAsG7SY4ZUUqUxof6QwgBW1ZU2lDUS66ev+TFxy1ff/OKr756&#10;hd5ucZk80fsO1/f0viWlgFEGm9+pkKeIMiZKi6ptTNRlQVpWdF1PVBIzyf4ucW7MQFRjirGmEWKk&#10;3e3p2p5mt6NbtwTn2KwDZV3hvSOGHoXBmErA9y7g+o7gE672rNfrMTfUWsDyVVlgjcUoMLag73t2&#10;9/d0XUPbtiyXK8qypq43XF1dcXFxwXq9o20v8T7w6qtXvHnzHtf/K/5Xv2C9WXH97IrlcsWLF5rN&#10;5gr/I7i7u+GPf/gNv/71b/iXf/ktv/jpz/n5T3/K9z7+iP/yf/wjv/zVT/nN7/7IX/76DdtdA3n9&#10;lqVnuRSlWnmXMedT9mQtZyS7yrFSWZaU+gB4jgPRXwb7DCrz2kiNU8rDkRQVICD2kbyiKAT06TzR&#10;531Da7q+J4SYwfdQlSVKgXM9SumRyK7ve/oMSF+tViwWQnC53W7pOgGtbzabiS9PrFZCqDYQTwoI&#10;XOqrZSbmGkG02V8BoyL7EBfP/eQQ0w/q5gOwd4gfhlqiRo33OeQGzrnx+lVVHdWc2ralz4QzQ+41&#10;1KVGYPjk69P72e/34z0O9z3Ev0KKp45+13C9IRca7mm47jAfpvHzkM9NSRaH+pJz7kj11Tk3qnXP&#10;c5ChJnHI0RR1XR/XpjK53EDA4HJtlJT4+uuv+OLzF/z8V7/kxz/4Ie9v7lktl1hruH9oeNhus9Kx&#10;oizLkfShKAqaZk9KUFYlWmnatufdu3esV2vWmxXv37+jKkq6fcP2/n7cC+dA4/E+44R4Sx3IbY7I&#10;5CZ1lOE6uTwxEkLNcyYhBwuP6hvD7x3mxAHQ3o9EuYecM5Pl+TDOqyFPaZuW3X5PyDmpUvIOhprs&#10;AGAHIfLUWrNcLomkTNi1P56fJ2piUgcvJf/P1xt+VwiRrutHMothnhVFgTGatj0Qxk6J24Z/l2XJ&#10;arUa65zTuG+oZw5jNKyRaS2r67qxZjfEY875o3dbluW4Dqy1su8Gl6+v0MagKVhUldSpjaZpW7wT&#10;H3B3d8v9/QN3dw9Sq84kTFppyqoUn5fJ2HTOt1KeNwO5x5xEb0rq9xTgd1ojGsDq8vy5VqPy75rF&#10;h/MYe1pjHefl5H5OKSqfqvXOa1pPxd2nrjV9pqfqEB+K08dxiPFkDWh+3+PZAYzkqNZoHu7v6Hsh&#10;XCbB9k5qnZ988glffvkl7969oywrlvWCtmnZ7/ZcXV3yo89+iDGKL/7yZx4eHnC9p2l6FJoYPW3b&#10;8ubtG7bbB/a7HdG78V3qTM4z1jJ5TI45J48czglHosoJ+Hxai3pcU0+ZxCM+OguYjuOcSHlUbP8O&#10;Evf5PD71bqfzdli7T9VUp3NsSlIyr+mdAsKfqrfO67mnPv/Bs/gTJL9Pzcn5PQ7kuSkek28OY2Js&#10;kYmgdY7hSqyxVFVJXRcURcHl5WUmI9UsFgsIkbqqRrJorYXYyxghbxjOkcdagYKu63PNMU2O8+SQ&#10;MRFyLmBGEudToPLp16b116P5lM+uUvSQwJgC7x1lYYRgjIRSaayfnXrvT50vfde51Kl/z8/4HtWL&#10;hzUChBTH80LnA+N3YkQnIS/rmoZvv31F9J6y0KyrkmQt+JAJJDU+BMmTbYHSFk3CFgZKi7Gaoipp&#10;+naMoc52trOd7WxnO9vZzna2s53tbGf7/7udAfBnO9vZzna2s53tbGc729nO9u+0eYP1gAw9qdiV&#10;7RTg/dTXUacBOMPv/ffeawrxdOP0FNCZr992Hdtmx2K5xqWEB0xdEl1P2/coo7FGU5UlWAO58UwU&#10;oC1KaZqmyYfc0vxqraHvHdvtVpR4Sku1KNDWcL+9xxpFah0vri5yg8nxQbNWitKKGpUOiV0rB+Eo&#10;Tb1c4aLHh4ipKmInjami3GNJzuOiJyVR+iq0APOfP3/Obr+naRqarkU9KBZVQVEWOB/ovaOyFq0A&#10;pbNyoWGxvkRpi6ruuFpcUlQluijQxo5NIiGKMlXoHVE5XBDo027Xcr/rCcrw7PlzjBWlwr7rUcpi&#10;zABG9fSdgM0FHCxH/cZY9k3L+5sbjLFcXlm0KQQgj5bDcqOkgTplxU17aHzZbrcZABNI3pGcQxtR&#10;uCwXBcu6IMSU1cWgbx6IvRoVM32IaCMqUkSVlQYs2g2s/AoVPXZoGNUaU5QkFL13WFNgdcFytebu&#10;9pa+7QjR0bZCglCUJabrKK2haXtUDFRFhcHjmi11UVIVGktBqRVloak7Q1NYysJQFpaVD3gfspqY&#10;AO97JypLKavGeedwvahfrFYr6sWCRb1guVzh+wbvnYBldUVVFNipwkRKAhyx5pGarDS7qqxAGR81&#10;ozbB02fl76quRyA8ilFFd1Bq9fk5BMCsZY1ETcpN53ZdYssSUxqWbsnzj56xvlzz6tU3PNzv8H0P&#10;ShQUlMinUFQHsMFUoXXqzwalH8jg/0w2kQbFvGE2zhpx5sD5x81F6qgha9qsFyMzZYhE0zQT1SxF&#10;jO14pem4Do26Q0PN//aP/8iz5894/fo1//zrf8ngtYainCi1nWjIO0VekjhuBh599uzzc8DekaLi&#10;0MirDXbyzENzZte0+F7WZF2V1HWF0nB/+471UpTivvnblwCi+Nr1GG0JPuTm5UhMUcAAKdL1LcZY&#10;bFGSkoBP5BkO+8e82flor5iADqdjNQUIhZnqzuHn0iPM4RwQ/l371XyPfWpfVRPSgimQct5QJQ1/&#10;6dComhWIBpU1MzbeKZQK3N/f8/DwwOs3r7i8vGC93rBarUaFs+G9DcQBU8WzaUP60HA4NPsOTWVD&#10;Y/uguDModNkiK71pje89QSnqqiRkUPnQkJtSErW9pIgZcOL7XgACVX1EaNA0e8qyOmoenN7jXC2q&#10;qkRpRBsDxgoIPzecJxIphtm4xrFpnyRgvdV6w/Wza66ePSdExXa7G5uYq6o68hWh9+Lz8ms12hKD&#10;gOiGpvS6Kvnko2f4bs8//bf/m8paCm1EATepEew7gLWfakh8RFCUx3He1CbkJseT+NDcqx6RZMxN&#10;1HHknkZgbYyPfOwp0O6pWO8pAN7odwbcanqscjv1kXL/oqRJSqKymAZfACRRFksRooojUCRlNfn5&#10;fnFECqL0qICldMqqNxalzUEdOvtTAUdGklYEEsl7tGJsmlSTZztqPgRIKqsRHjenyjPqJ9WZps2X&#10;A1HN8DvmYO7BXw/v6aAEp8bvz0kO5v5+GlfHGGEGakwhkohHCpJDY3WaqiJpRfJZsXcYk2HOMKjK&#10;5TEKj334wCuTgviCoiwx1gAH0MAjgouBtGBQ4VJ6YDt5BMQ4ZQcl38eKXvOfmQJqIIs+zdbrU+p1&#10;8zU9/8ygIP9dedNUwRJFBmVVGK3ROW+xRcnPfvELfvzTH/Py5Qs2ywXaee7vH/jdb//Av/zrP/P+&#10;9galLbaoWW2uWC0qykxoYrOfX6yXXF5eCilDCPiQsBqMtfJujKWoilEZPHqHSpGiqrm7e+Dm5p53&#10;N7fsdjtQEWtLyTtiBjZaAZXWZUVwnrZrCRkcNOw5AxhQQBRmJCVpu1bIFvK8c8Gz71qiAq0s2iL5&#10;nRWV4UHxT/wCWT2zw3WB5BOr1ZJnz6/4wQ8+5bPPfkSKYK3kScYajDIQ1QeJmHLUKOB65iQ9WpTP&#10;fAAU3gUhEkiRrg3c3rzn/TtRefeuo64s6+Wal9cvKW2Bd57gepaLmmdXF0LcpQWcG32H83tU7FjX&#10;BqMLIe4q7Aj6H4CxQUXaruH+/p67mzsWZc3leoFOkegcRsFyUWXgqeRCAU1EZ/BllxWXPdoW6EJy&#10;AqUUhbVoFHiPVaBKC0ZTFFZIzZIA0gVoaDFKY8uC5WKZ1zlElBAStI2MVSYiCd6TlGK9XFJZi4qe&#10;4HJukIQkLaEwSohTjFak7Gqa3b0025cVVVWjrWFVWXrvKbQVIL73I4HN32NTcNgpsMAUXPMhNb75&#10;z059h/gddVBePfFzc1XBp2LVU+qT831gfu1TtZ+pou6ppvsPxszp8T53qCfxKH4/FbsMz5Gy33xy&#10;/Id1GCQeSjGRlOw1UYEpS2Lb0vWOpu+JILUZbVjUWckuHe8VQ9yZUqJzLYRI4JBPWgpQQuTStv1I&#10;vmW0ISQhkCqLAq00wXupExlDYSx96nG+p+s99w8PhKhYtL34dheoF5q6rFktlthca4oxg+xzLKgx&#10;qAgmk1A5L/G5KL07yc9twaIqSFGUl/f7hhihriv6vsWoSNSw297SN/I9igRlCTFIXYaEtiVKeUxh&#10;MvhfkbSQtCkroHUffCYmCbRNA0nqEcRAYTQqRWLv8ST2XYPNhDaFLQVI27aZBEOhFXI9BHjSNHsE&#10;fyFxudKaFANaRazRUv9A6ke981ilCEF8KSmhmSpFSy6hjaIoCha2FGJGZXL9zrBYBrQuIbdcPwAA&#10;IABJREFUIFm+/fZretfiXIcxlrIs6F1JCJJfDEqwxlpc8DgNSRm08+DA+0Rpl3inUKqhyEBBuSfJ&#10;j4Mix/FGAKxJQQZpBxd4uLunbzt2DzsWy6WApPHEKPUjayvKosS5SIpwf3/P/f09i+VyBCYulwtQ&#10;6QiYKaqaQqpwe3vDzc0dZVlxd7dktVpwfX3F1fVVJjgLVLZil5Wm/99//jUXFxtevnzJ5fU1l1dX&#10;FFYIGVeLkrbZSgxjC/7Hv/yW3//hcz77waf85Mc/4NNPX/Jf/vd/5Je/vOebb17z29/9gYeHHUK6&#10;mFXGjRClDfc6qLwPsaGopvvRF3kv4Dxt1YGoaVo3iFLPENI4IQQYcoU+56ryQhO969jvdpiyYFEv&#10;iKHC9Gasi0leqNnv96QUWS2W1OsVVmvuHnYjmK8oRJ16Ckqt65qLizVlUVLkHGgAyA45qXOOpmkE&#10;bJ8CoY/YokRrLXl76LGqGPP5oT7Wtu2ohPpI1XtSC5iCxcvycF2jNGVRCDmh69nu90cgxUFp/pQf&#10;fnh4QGnNZr0ea1/T3z8F7Q3vdLjO8LkpUHUKZgeOgPbOufF7AwgZBPg8zI+yLEdA5byuMAD/H+2F&#10;SP59Crw7/G6ltMTERUVZVGx3W0C+Zu0hb7DWij/OtZmvv/6aZ8+fs1gt6duW29v3FFWF63vqqiL4&#10;MObFTdPgvefbV69wXsgshGBQ6poP9w9cXl/yySef4Pqe5COXl1d0jQDQ6roipXiUf4x77eRdxMm+&#10;flQ7Q43nPkd7eD7fmOZoRwDUEznPdO4NeaUxhrYNLBYLlsslDw8PtG1LSllx1xZcbC7G84GHhweJ&#10;6Y3OQMpqjJlGJebJ+dSgFF8UBUprQvJHtTl9oqZ4AHEOdTQ9EkMO888YM97zNJ+cvvOpyvthzhzi&#10;vYHcQOqkh/rMKXD3FIQ7/V2j2nYUMrDh9w458jAezvU0zT7XETU6RvYhYKwlJFmz9/f3I5GFjIHO&#10;xCplJqbMNVRdyJmi1sScJxqjSUreyeCDp+t4vuafqoFNP3N1veHHP/4JKUbu7m+5u7tnv9uDguDj&#10;Ucw4BRwfr1H1nUrPT51/PhWzz+PfKdh+Dvif1tdOxdSn4vFT+eapZ52O4TQuH9aeAlzXEUmyZ2Qf&#10;FBP0feQvf/kcreWcbL3e8Pmf/4QLgb7tuLm75U9/+D2QePP2tQDj9w1d6zC6FGK1TOLoMgmZykQl&#10;zGohczLCUyQD8xqlndSTn6qZHfyx/+DZ9vzzVVUJGcXk/OCoTjPJI56qbU7f15SIYlr7nBJZzuul&#10;c5La+fz7UG528gx98jPT8x71BMHY9PtP5VzzOXmaOE0dvbehLn7YWwNKGTabFXVdZXK8isWixhqF&#10;Npq6roXcwwmQ3JSWsiiwVhOTEAz1riVGdUQMMvgUIRZJR+MtBIqyRWmtiCqikxCgzMdl+u8pkdI0&#10;Hhnel+wxUouMKVGVms73QsQeDucgh5owH1zXpEMuf6pmOSeJOFVXOAWoP7zTvH9HUElyDRRo5YXM&#10;fb+j2e3o24YUAne3d9zc3glZfGl4vtnw7GJDWtRoq7FJ9hvnAy4EkrbEZPBearCmkPN6bZUQNZ7t&#10;bGc729nOdrazne1sZzvb2c52tjMA/mxnO9vZzna2s53tbGc729n+vfYhQMaHWODnfz8F7hPIkcps&#10;7aKcDTxqbjs68J2pvY9NNGMjFUfNSikliNJMLCoTKStPQMg/n4B9s2fftWy3e1Z1zXJzQZuVgkgK&#10;qzRJkxXORTHKGoPVNoN8B0CaYrVcUZaBoizZ7/dUVclisSLERNcGetdTFpVIbmfVAFHaClllW5S4&#10;lLaiRJ4CFoNRomRitJXPowhASIqkRNU+Jmh7R9u3oA2r9Yrlaslms+Hjly959e230kTZ98TgWdUV&#10;m+VClKWMKJTKiGiU1mirMVXi0x/9KDccW1RR0IeIFsltVMwNYxFC9PgISQlwzxqLVoY3r99KE6DV&#10;bJYLFosVdSWg5qQSPgWCE8XHSCR4UePbPmwx2rK5XIliYJCGU7Kah1ZIwwMHtR9p0EsslhVVWggx&#10;gYLCWlwI6BG4miisMM8Lm32g3Te4rmPfNKAM682lAN+VIeTGrcLarDgtYGtNQmkyEUAErSmtwawW&#10;RB+oSsPdhYDg9/s9xmxxfUuKieVyRb2A60uIYQBUR0qrUYjSlCZRlwatSwqtKKyhLgvcIhIi9M5z&#10;c3svRAxGE6PG5wYiaVFQdF1P795ze3uLsYbLzQWffPIJl1fXKKvo+4aYIsvliiygisvNrEorilLU&#10;E3rnSDFMlFO1NKdnNZqxoWqi+iyg1txQnH9Gz8CYB7XhmBV4M2Qjg2VRUFSGamFENd31VIuS58+f&#10;c3f3wKuvv+Hm/TsUELyjtAXL5ZKu60YAoM+qV9MGZmnyM6AUITlGNdoJAHBQTZk3Jc7929xvTm3e&#10;lDTyiaQ0qhmL2mckTQAeg38bAI/eO5pGmmnKsmS/22fVvZAb0qWRtqqr3GDTHBqwR3+uHyszzUDY&#10;TzXPGGNEmfhEA9MA9LXWYnMzm/jy4/0g5gbLpmnZ7rbS8J8Ve4uyJMSIj0G+ltWAyEQB1hoWywV6&#10;AAYpIcrQ2owNq2VZ5HE4AFkH9bPpPU8bzWIMT4KM5g1OWlhCjt7jU8QCT4GaDu83PlKYGRrOpo2s&#10;j5qNJ+9prmozqNOLYkYaGwsHVfeUQfK2sAL8SnB7e8v9/T3GGD766CNevnxJXdei8s5UHVuaXyFh&#10;lMU7uX9rjCi8p0Pjkusdi8VibBAUJcmE0Za6qqmrihgitgCrdW6CBFtaAftkMLw2Ghd6fJQG2973&#10;IzFG0zST5nQB8NZ1OarlDY34eeSzuo+AE2UcBbxdVxVNiBn4Hsfvh0ziIUBKhc2K0k3bsb644PmL&#10;F1SLJcYWVEVNUdUEH8Z513Udfd8BitV6KQ3gGdCkjabUJSHIflaWBZebNYXR/NP/80/4/QPFopbC&#10;do6JDn4kHREhDE3pT82Nw9yR5x/UsLRWoupyoiFubGaP8u6njbIDKCulg2+RJsEDUHqqyj7M87nP&#10;eSpuPBVfjkA+rdBJEcKBhEL2ncMzTtfhMN9TAm0mfk4rUQZOB03moz1sYkPz7DD2RVlSWUuIiaZp&#10;6ZwnhYixmjis+zw2EQGSpRgh+8NBPWh45JiEZOUApsggsEykEtMELKgGsHomRmIgRni874yqOUnA&#10;e+jjhsa5nx/IA6bjPwUinFImnzclT/e6Abygp3MGiaNTfp/TvWNKajBX4JrOo7ni2vTvAiIJxBQg&#10;ZEXOPFIppXHvGObnqASXBNyo1GNyl4EcYJ4PTZ97uKfpnD/KQxhiGj24ozHemL+7p4Du8+vJv+PR&#10;/n68XmRuDc8Ugs9/j0SEvEFZy4sXL3j2/JqXH7/g0+99n33Tsdvv+erLr2h2W778y19od3u+ubmn&#10;XtZcX39EXS/o+4CxJevVivVqKXuq99jCcnV1iSksMQSIhkUt+7b3otyrtWG5XhGCkGK5vuP+7oG/&#10;ff07Xr99R0KU2bXSrDcXkBDF7RTRiIqXViqrNwa0VjjvjlQhj8YsBqJWNH2P846QiXRiykpiMaEx&#10;GVBWUNc1nXfj3HTO03eO/X5H23YURcnFxRW/+Pkv+d4nn3CxWbFa1hIfxzTmPkN8oo0oJgvJBmP8&#10;OYuyxr+N5CnOY61CqyT+K0W879ne33J/f8tu98DD/R2FLVjWNRcvnvP86pLVekld1ALeFfGynFck&#10;nO8l7lQKoxUeh1GRZZFz7xTQIaGSqC0ng5B8WA3Bc+8cq7rEak3X7umaPV3Tsqoqgl+wWa1E6Vlb&#10;jC6ISE7inKftHb3rSKpDaUNd17JfK41BoQdfgxGQrPOE2Es+qhWFTpA8KCug1ZTIEFMhPSkLAbGW&#10;DMwQohqdY2ybVd9TzjO7ztH0npiSgF61IinxE2VR0e73NLsdKT2AUhRVOZI4KDSlLtBassG/1+Zk&#10;JPMYct7I/hQIYd64/ujv6dRc45GP+bcq0X/ofp663ikgxlRVd/5zU/X1IzVBHtehhn3lqfv7e+pd&#10;s8HJ+7XOsU2+byP1kZTgfrfnYd/QeSeEel7Wf11UpKQIPuK8kEINYI7xdyWNyyCiLqulVrXUSZx3&#10;NF3Pbt+SUuLZs2foqHAZkGv1AfSijaEsyjGX7H3PvuvwAezdPdpqUYc2lov1ipfPXxD6njKD2bwP&#10;pAkZnVWaPjpCSrRdR9v3xCTPbbSi6d6yWS2oqwprDNoUOO/RTvK1ECNdI+vGdR0xJFKERb2kb8X/&#10;GmuIocP1LctVIukSlTIIrpcYwQdPVBI7DWDimDzLuqbQoBMYjXiNECAF8b8UvH17R995qfGMiZrE&#10;ItoYirJgmWsjI8mA0XKtHE8bLQSJ2+0D72/vsPWSi8tLUBpTWLQ1uK7L6ptm9DV1KeAcYwbgYkBr&#10;8a3L1YJPv/cxRidub9/Ru47LSxm3vm/oupaubenbToDHzonieCY1NEVBqQucBRfAaktRGJx3WF1k&#10;BV8nxE99R+eckGxFGRujsrouihhgt9ux3++x1rJcLijqAmsLisJTL2C5XFOWpQAZs4Lubr+VXKgq&#10;Kcoyq9Uf8u26rqXO6FwmToi0bZuBkztubm6o65rNZsPF5jID3j/i3bu33N0ntts9797+Hl0YPv74&#10;Y37+85+yWS1JCi7Wa4wqqMoFP/vZr/j29Wv+8vUbPv/rF3z84pr/9X/5B37yk5/y0Ucv+OFnP+Cr&#10;r77mD3/4I69fv0ErTVXXGC3K6oNvraoqqzTbI1XuIY7qug6395RlkQnZoCg01gpIs48h1yYTRjMC&#10;zoUMtRdQXV7zMUVC31MYg7W5HmYtphBiHoWiKgu8c3jf4VyLLUqur6/p+34ElltrMxFPmwHwFXVd&#10;S61kAgguiiLn7ALuX6/XWNePYGiJCfVIOio5WhzBVwMZ3jwfmO9VA+B38Olzxd0QAl3XsWv2OO9H&#10;YP5gbduOBAR1XYvKdgbHD889AHwHJe4p0GwaM0330uF9Dl8f6j7T/aPrOvFfJ4ge52rCw5gIMVDI&#10;+0B6BE6dAvELW5wkRxx+zxTsqrXm4uKCfdOMgPwjtXSOY/ym2fP2zWs+W/6Y1XrFF3/9gvX6gufP&#10;n2O0Ye/2ct9a410PCq6fX0E61E+GvWmzXkOCb1+9xvUSq65XG9pNw7v3bzNJqT4CBB/A7Yf90xqb&#10;SUZmYDvSEZh9eO7pmc5AcDAHFM5zvekYDON+AIIKEajLxC7OBVarFYu6Ztfs2d3vDqDqnCus12uK&#10;omC32/Hw8DDWy+q6Hufv8DsECN9CHEguMgheyd5BBgJPSSD7XgCcepKDd11HWZY5Bi5HIogp2eKc&#10;aHVYI3MfNeSgQ61zyOenYPHBbwzraCAEG64xkJp4H0c15BA8ITiMWeTzKZcJKBcYY7i9u+Pu7o6m&#10;aTO5Vcg1wRJrDUVRUdhC1ILD4R6moNBhTHSu9SolMbjK82FOdvjUGeSwRqa+Z1ibV1dXXF9fUhQF&#10;188u+fLLv/LwcIdCH9Xcp+QfUz/2FIh4Dn7/rjh9Op8PhAPxqE43f+Zjwtz4ZD15HtfPc4cY49H6&#10;eypun8fOY81EJQgJQkBbi8prIcZIiiHneI6u7Xj37p1cV0t98p9vbzMRoiRrMUSUsqAC0YexBj/U&#10;NAaC5BMJy5HS+r8llp/Wxqfny4/njprU2U6P0Zzgc3h/6Yn3ocbqzHFeP6/VDOuiyEQxI7HS5DNT&#10;YtvvysuG9zd8/imCs+862/8Q4P2pPOv0PfHoMzHJOaX4NZ3rtJKzxyAEdj77qcVySb1Ysr64YFlX&#10;4p+NZbGo5axCJ2IMY816WVfjGVRMgZhkLJzrpAdAK+So8vAu+74fz5FDJvfKx10Htfcw1IMDIU7P&#10;hNJhehIld0mR4I/rmMP/Iymfe6Uxp40hk3dbKzXTGFG2yARgEY3cbzrirZVaRkpxJNc9RQgyjTdO&#10;rf+nSPAOe4zURAprUSnRByEy6/cNb95+w/39HbuHB7pmTwqB5aIGZbi83OTzd81ytWS9XtN3LV3f&#10;kZCzGec926blYdfw6s072s6RlOHy+prlsqYoDXVZnRtyzna2s53tbGc729nOdrazne1sZ+MMgD/b&#10;2c52trOd7WxnO9vZzna2/yk7OkRVx18/dSA+V/U6pU4JI2SDkFX6pDlVP/r9jw/j1QjqAGmOHVnS&#10;owB2Uz5cPjRGWYF2Bz8qKxUZzGaNZd+2dH2P8x5TLVDWoMqS3nvqyhIiuYFHQEdqAhozRlMYi3Oi&#10;nFQtVqyrio8+fsFXX32F6wQQYgGlEtGr3DQswN4QItEltM2Np7XCBU0bPCFFtDEoY9BKc3tzw/XV&#10;BrTCpYjSFo9n1zpRJFGafddy/7BFmYJAYrlesVwuWS6XLJYLabgOkbaTRhXX9Wx+vCZGUEaAZFoN&#10;oCCwtiJmtffeJ/y+QwNlaSmMpnceoxI6QFCBkATgVRUl64VBFRWrlHho9nT7hvVyhVFQFAZtNF0Q&#10;ZWeVFDF6Oh/o+579dkvXNKyWK2prwXlCEjKDEAMKRWE0xpbYQho0pdk0q3Fpg1GFNKNm1UdR7pEm&#10;nRQDha0yQEuTtCYVScah8/gY6Xyg7B1KJ8BgrMVkAJ5GABmaSN/tcS6w2z0QE6PqW0yKujDYyw2L&#10;0nL3cI82EH3P/cOOpAQMrlXCDECwEOhjT9e1uWHCknovzYsxsixFfa3zkd4HikKj0oZ9UdC6jqbv&#10;aXtHisi8DJ7kM/BMaVznue3es3vY8uzFC56/eMFitcJFT5NCbobVApqxVtRxcjOgNGn30sDkBTCq&#10;lJZ1qwalEAFcxCQAtwMAFXzvaJxjuVxOQIUcK8OmmIHf2aIaGwNTMmOD0KJe4JeRzcU1H714wds3&#10;r3n39i13Nzd0bUfTtMdgvpgERKv02HASUiR5NyrhaXMMch8b0Wb+6Cn/eGh+Om74mTdNHRSH4wis&#10;UEpTlsWRYq/Wc1AqI8ghBM9f//IFKM3t/R37fYMuCnQG+MqYCqmA/PAxWcgpO6XecQAPCHCAiQr4&#10;9LMqfz+EAEF83uDlh+auFIQ85NCEY1BGo6waf14bqCaKJ8P9D83Qh0ZgRVHUk+sPzYui9nFQ7wiP&#10;gIkDUP/QJKiOlJxO7VnTdzbfl6bjNAUmP9o/4cnG3jkYat64fepa06bQwz0f5pX8jHx1WG8xJXRW&#10;wLPJSqMhQhrgnOOrr77i1atXXF5ecnV9zdXVFQutWa1WooqrDvPZ+0DIoAdrDBQFyuixydzmhvoB&#10;sJtiYrlYytd9mKiiKFIIGKuo6wLvpdFMmv56trsHTGEpy5KHhx7vRblu2pAvzW09u91ufI8xxkxC&#10;U2UlbZkfZVkdFHOCNOGVWfnvqLEdAa/4vme5XFKVBc4HyqpivblA20KAJAnavmO/b+SevIAzrRU1&#10;pGGuNU0zNjGqvJ7JANZFXbJa1vz5j3/g6y8/p67Kw8vTStbJOF+mTYfqUaPkdK4dYhUBlR3mTJ5P&#10;k/k+AFjknaTxc48V39R4rRCCAKyzYljiWMVqCnCeq449ZacaMAcgeIwhEwbFyffTINw9Ns8OYzT4&#10;lAEcr42e+WImjdj6u5s5J++isAazXGLbPpMtFKLeqPOzkwS4ycEFJw7gPlFytEcN7AMhR0j+SGF8&#10;qqInzcExX+e0X5mSvAxkMtPnmgI8Dsry5uhehutNG+kP9xiP1O6Gaz3yg3kXkLmexzbv71MF+Clg&#10;fA5uOaX2NW1ynz5XiB6lJT7R2ox7KByIJKa/Q64djxS45mjKqSradJznzejT70/HYHwvmJGABv4+&#10;sOn4fBkgYoyQvqCSkBs8WjdDwpZyc7EAMWOMXFxc8sv/8CsuLy559uw5z55d413Lm7ev+PWv/we/&#10;/d0f2W33AlxMMm5lXbK5uMSWBWVRi5qfSjy73PDs+TVlVWUl4cDl5Ya6Fp8rKrUCNJY1YvL+pPnr&#10;F19wc3NLWVR0Xc++adnuWhaLjQAkU6IoCqqqpm1byErJSilSbppWSlFW4rNssKOi4jAWzrnxayF6&#10;Af9NlLSMMlnNytB2ex4eHlgsFkCiaVsedltZ08Gjleb5s+f89LOf8PGnn3J5/YyqqlktKmpbopOQ&#10;fyWVxnzWaJv32zgCEIQAKox+i6TGfJhMlqFVViNOkdh3bNs77u9u2e+27Lb39O2ei8sNZWG53Ky5&#10;vHzGZn1JXQnAL0VN2zqqUvbNwgqYve9aTGnH5njvHMk7bM6ZUhRihL7tRtKHsiypFgtIikopXlxf&#10;o40mxYRRiRg8u4c92yBq2DElqroCU2ILAcsUxlBUJUX0mLoa90glq4LCWHQa3k0m74qeGCRXi9mB&#10;KqtROh/16gKrNVZrXPD4PghJl4KqqikmYDed/fCwbxg0ymhSaeldh/M9Y1g7gBu8JcZEVdfj2nN9&#10;T5dzC601lxdXXGzWlGXxd9dWpoQrp0A0U3DXFHw1VZkdAEynGten8YIATk6TW50CF53ak5+KQx/n&#10;P+pkjHwKrD+/nxFMMvvc+Hx5TzkVQ5x6tg/514FgZnqvR9dI0/gikwf5MKpsv7+75eb+ni4GIQBM&#10;ia5teXjYcrXZANA7l0mQjsdtUI30GeRmbMGuadje3rJYVChtaPvAdi/rcLG6EIBq0wjBWFlhpkCd&#10;I3KYiC0KTFmI+q3zhN6z225Z2oIyg2ULDbEJuNChlMnxdiQAhTYkFI0LvLu9x3kvIMKqIoaeh+2O&#10;q4sNF5s1ShticPS9oygM3gWST/R9oNk1OOd5eGhZ1GtCSJhCiEGUVoToaNsttlqgVIHCEDzEDlwm&#10;aYk+oJPKhFKJbr9lWZXypy5znpHfY0o414+AJj8Q6RgjPiaTdelcFzTa4p0fiRNTgpQJn1KQWP/6&#10;+TO2XYdPka4X4o7kHUo7QgwsFwsWdZWz0kRhNKUVcq2IR5Ho+z197+m7Fte1bDYbVqsa53t6JwQr&#10;Sl9iNPjO8+b1a96/eyegnODwMcjYaYUyhiJIfcragqJc0PeWqqpZr1ZobXi4v6fre7b7HW3b07se&#10;57wQdKWI0MjkumYMtK6nv3fonfjO1WolpFYxsl5fsFov0GbNfr8/AGCNEBJ2KY1AqwHQKbGJwliL&#10;94n9vqFt9zgHznn2+5auc3gXKK3l+tklP7v+Cb/5TYvCoJXFxcjXX3/DF3/9nE8//pi+c3z88mPW&#10;yzW/+MXPKcqCn/z4h3zx5d949+Y137654//8r/+N3/z+z/yn//Qf+eH3v8d//odf8atf/Iw///lz&#10;/vz557z+9g37vcREA0C2rgVENVX+1lrTtu0ImvONp+8dZaEwOe8JIaDIiUf2Td57drtGyFoKe/Dt&#10;gDGaxaIe16uQ20jOpHWOTyNgDIXNMVvv6LuOkPRILjD4wtVqxWKxGH3Yfr8TQG6U97FYLOj7/gjk&#10;XFbVEWGa946Ya0ZlURJTosm10qqqxnrJVNV+SiZ4BOzKfnuqPD1Vg++6jrZp0dagM1FDCLnem/P0&#10;1WqF1pqqqijLks1mw/39Pfv9bswhhYRhT/QeMwEppzwPpwDTU+D0ab2xKAqZs5P9d8iDBhLCGCTn&#10;HPaYMXdIieTcuFcdAdUnvn4ALA/7dZzU0IZxHcbi7u4On0lOxvx6Ns5CEBiIvqfrW969f8f3f/hD&#10;PvvsM7a//z1N07Df7w/q2SkRtcZYgykkz/VuWn/RbDYCAG/7jr7rZR6hKEt5J7d3t0LWR3qUs4YQ&#10;0BPA6ghufELx+FGd7EM1Vb6bYHJam9Bac3t3S72opfac5+CgKDx8pqoqNpuN1FsREozh/QygdWAE&#10;oscYqarqkI/meuU0Z44pChgyJlLyY81S5v/gC8JRjXkggRje/xDPDfeiNWNNeFoPHJ538FVd140/&#10;M6/XDH55yBkH3xVjpCzLEWS/2+3y5w9nW0N93meCCOd93oclr9pu5Wd0Bm2iNNqWJKUIKGxZ57UT&#10;MWYAi8peK0DUQ+xotBZl8RjlDGEW/04JLOa1+CPA9qR+MHzti7/8lb9+8aWQFMZA8IEQY44B5D0O&#10;5xxz0rs5eeo8Fj6l8nzqnPQUMe6pM9Q52e5ATjA/X52TAZy69vw+B388rc1Nn+tITXwku5UlWlgr&#10;xMzpONbWSsi4B1JHhZBQCNnwAO4uiCnIOVYChcnvOGTikUTmCJLcT5kj1i6llNTPnnjeU2MtxBP9&#10;WPd5Kr+Z1nLGGPqJOuT0bFtP4oBpne7fckY0v+apvWpax5jasGfMyR+H+58T487vZU6mOyc+PfX5&#10;f2tONSegma6X4+djjLdlnamxbrVcVFxsNqzXq3zuICDwermgXooSuE4Say+XC0pbkAi0bZdB8DKn&#10;gg9EW4jqe3Sjj5V7CWM/wUBKqdCkKArv4h/TeBZp8hn8lGAVFVGYfNZ5PK4DGH84W3oUH8RMyqkS&#10;JhNnhZDPTG1BUZRj/AmZwFRNc9LJeY8UjYTk9UTvxan3O//a3OdM9xidSd0Lq3Bdw263Y3t/z7ff&#10;vuLm/Q3ey7inIEQ71aLm2fU1NhP/LJcLri7WrKqaQil22+245l1wqCSEhxqNMZbLqw31aoMLkfe3&#10;95SFYrlYnJtxzna2s53tbGc729nOdrazne1sZ+MMgD/b2c52trOd7WxnO9vZzna2/yl7BOCbff9D&#10;bPFPNaicur5S+iQ7/lGT1KQJemCL11rjg8cHd9Q0YKyoorsQSD5SWlGe9b2n2/cs65JlVbBaLmlc&#10;T1SaoAy2qNA6obU0j8UkTbi2sAQg5d8bw6B8kCiqkgi4VhpVTUpobakXSzQ93juMVVSVgaKmzk1H&#10;AVHhk0ZKjTIJpQ2msKgYJkr3kT46eufYNQ1N06CJEKQh8c379yzXa1AJ5z0BMEjj1N3dXQbirVlt&#10;1zxsH0TVyDuid3TNns++/z1KI4CWBKJ2r5ioWxoSBmzE+YDrO3Tb07Q7DIrNYoG2Sn7OWCqrsUVB&#10;bQwRIQhAJbrdLqtPRlBGmpujqByqDKLzIRB6T9+0uLbFKYXbb+mJorqnpQkhJYhfMOkbAAAgAElE&#10;QVQk9t2WolqMTT0gSmVaa4wVEK61hqou6TpH27Q8hAd639O7NrPtGxKiBl6qmsuqQmmLUpakDEkp&#10;TIQUQlYxF0VJUXYNaESJLHhPcNJQqpRB5WZFWxrKYs1qWbNa1lRFgTbv6ZyT+YYowLtWFAh8K+Dl&#10;rmtJqUUnAZVrhYBEgFIrdGkpKahKUUxquobOOXZNLw1qXY+OonoYBlUnpVEBfBf45suvefvqDZvL&#10;C549f87F1SWL1Yo4NsBZjBLVyWlz0KhsFiIQjsBkQwMZg9JYEoWDEMORes0pNdfBpn5AmmPiCMwU&#10;RSs3vuuyLKjKDavVkuura+5vb7m5ec/NzQ1t60cAnNKiziNrLauEKmkAFtV6Rqy4+CMwiFLDhxqA&#10;DqrbT9uxIsMASlNHqrrGGJbLJc452rY96S+n//be8/r1G4qyYJ+BtTLni0z0MG18UpAU6jtAd9PG&#10;qVNqMKeA70cNT3ng4kQxaQCpGWPIkstHalpDo95w7WkD6KAMclDXUJMG4pgbNI8Vr4FRbWzaQHbU&#10;0JybuqdNi1MFu7m68PHu97QC8HRc5k2Tj/e74zGeN6SdUr2aAyzn+++0qXHeiDk06w0KJwdFHFE9&#10;9d6P/tV7z+3dHbd3d9R1zXq95ic//hEXF5sMNHdjY1OMjE3sSimMEp8XM9HI0Dwfghc/XJV47+j7&#10;QFGUONdhTEGMnqKsMIWlaR5k/6wrdntH0zQslzUp2bEncmjkPcwTMEYa9ne73VEj/GE85bN9349N&#10;v8O6KcuSxWIxXneqrp6SqOO53tMHz2p9gTYG70QlM0ZwIVBVFXVZ4ZQbm/6D99ze3IhKZ1bSU0qN&#10;+35RVaANFxeXbB8e+N1v/5XlYoFRMe9Bp2MoiX0Mc/XneRN/CIEiKxvOVegGP20mDaIHoEA8UhCa&#10;ApSn833wlUKc8ljBez6npwqLp+LFU7706HMc1JDma+hUA+p0LKbPevj+Yd1NVcjnCtJT/3v4ngAu&#10;Li4qIXhIB/U6ZXMjt1bodHrty9yTa9rJfc392byp99R+MPfjj76ONDBPm66nzznMm2F/nfqc6dgO&#10;vmreYD2/n3nD9vDZYd3N95ZTYPqpv5vOmfnYPAb9p3H+aq1HRcz5+IajfUpNVOTN0e+cEgCcUls+&#10;pdR2Ko8RlTt9Ug35qX1+eh/zdyzASTUBOuQ4cbIGu6YhxMjF5SUvP3nJz372U1589BFXV5f0nePL&#10;v/2NX//zr+naBtf3vL+9wZYFRVljbZXnc0RpRVUvMuBCdKcuLta8fPmCerUUMoMUKMuKi9Uqx2yK&#10;ojBZVXFHXVU8f/6Mvu/43e8/509//BNXV1es1xfj3FsslzJPgijWDoq20/c/gK1ijBRVxbIuR5DG&#10;MDf7TATV9j1GaYqiRClNwFMWFp9kz/KhJxJwu577+3uaphHl3ewLqqrg+mKDLSzLuubjlx/z7PoZ&#10;64sLqtJC8uhopQlYGYq6QluNsgVGF1gsyUeSBqOUqJFFSbJkb8nzF0hZqV0rRXQ9D7e3PNzf8f7d&#10;W/a7HUVhqeuS1aLmh9//mM1yRUyisFtWC2xZ4XpP22aSMmtQqsYaIyDcFDFGURiJzV3f4/pe4s9M&#10;YmULQ1kWlGVxRKKjVSJ4j1KJZV0SY8KUmpQU11eWRb0WsG/XELWhRxFdwBLo/J6m6+h9L/ldyCq1&#10;WrGsq6zSJmR4IQTaZo/ve4pC59xK1HYTEKKAZxZ1jdYFShtClLgm5DknMaeWnNwH+q6V/E4bfHAY&#10;I8q9xhaoDFQMIRBII8FP3/e0XSMguQyM0UrmnUJhtahIl0VBYS1l8fcfP0/30Xm8GTNoUmd/U5Yl&#10;V8sNoe24296jrKGLfqyN6Kz0Lr5+IFaQ76m8zwnIIOcgauprHhOpTNkOnwLHnwK6nyJ8msazT+0X&#10;QyARY8j3fGi+P4qHM0nE8d42ABnUSSKYp/KomA6KtGoWq6QJ2VVICZ31a2Mm0HDBsd/v6foepS1J&#10;xQx/1tzfb+k/cixTPQKrBr80zaFCCAKEiLBcrel84Jsvv+DCrynLirbtBaRVlOO1eyc+rShLNBmc&#10;pQ1qJAeKlGXF1XVN5yQ21WhsIfn6vtlTFYa6qoAoBHfGjDm/4C0SAY0uLXqxgP2e+/stPiasFqC1&#10;9z27xmFMx6ISIklrDClE+uQptGF9cUnwkX1zS9ftefP+PZ/98IfUGczgggBfVMpqjCriXa4xtR1e&#10;KdAWpY0Aa0Og6/bEviOslrCssWoBthDldiX+IYREUoqiKulcTwyBRVmxXK1lTWlFcKJwbOxAqibv&#10;PEQhIUzINYiBi/WKH3z6KX2M9M7R9T37pmHftJRVxeVmhSaJ2jwJQk/qkNhPKzySrwrgsODy8iKT&#10;icnaCFFIbBJZSdU78W9Gsdvu6J3k8ykIkYUPjhAdCiFlSUmIQkq7ZFkKuVZ5eYHzjmVdsm8aAcHn&#10;vaHLNUJSovUOpQ1WSY0m+cTe7wk+UFUdXdvi+p6Ly0uKMteq8lowWpNUBjZnJXKtM9FXlPyOJMqR&#10;q+UCpYScYPCh+92eFAN1VfLqVcH19RWXl1csagdZbX67vWPfiFr13d0dNzc3XF1e0bYNlxcr1quK&#10;y4sV79+95K9ffsnt7R3fvrvh2//rv/LJR8/4D7/6JS8/esk//Of/yC9/8RNev3nNb3/3B/765Tek&#10;JCCnrm3xmajCliWFtZmk8QB4MqbINSwBsscEzb7Be8dyWWcArUYhJDIqx/WLxRKtjeTMea157yXP&#10;jAEVJdcSVXNFWRX0Koy1CCGeAW0tXTfkrWkEzmotYMPtdkvbNnlkpY7atN0RMUvTdbRdh7ZyD13X&#10;o43U87SWmnmZ14Lre4L3oA19142ks8Ofad45gHCnSrtDju69J0yI5Ya8w4dAnNTxqqrKytrdmHOG&#10;nFNfbDaUtuDu7o5qXbFer7m7u6Xre4y1xAEQP6kpDvHxXG152Ovk3apH9cbh31P17WkuOI35B2D5&#10;nNhlTkozVXo+Fctba8f3HWPkzZs3EgsvFiMIbhrzDz8XUqLte+7ub+jaPS8/+YQfffZD/vSnz9nt&#10;thnMXR9qszkucs6z2+3puo7lYkVVWS4uNuz3zZg/rJYrXNehSXSLBdZYQpD3qBKURYkP/ihfknmf&#10;waOjau5AdKYyYarKZGhqQLePZw3TGsBhvz/s7yO5Xjoozs/rf9bakVBEyBQElB1JdH0/ztcxr8sx&#10;5VBTTillRfZiXCM+BOyMBC5OAMVjnSRKETlO1O1FBb2g63piygLxRqKJylQsagGId21H3/djjUgI&#10;+WQ/LstyrF8e7kHI1KZ1nRCkVj4AD+f5+pQAwPuQ6yKy5obxFxB+OQLfIfH27Vucc5nMVtG2HSD7&#10;scTjBq0kzjEgMbUtUBMwrtbmcH53Ku8PQeL7ob6kBqJrdVTLOxVDzmtf01x+yOOUEhJWUZWWGG5R&#10;L49qDnP19TmweQ6+PwVA/y6w8CnQOU+cqU5rZlOCvnnt4zjWzcDaE7UHM57fmCPQ/rRGPIxDyiTG&#10;eq4mPeYaj9crihGoa7SexOV6JHya+lyths/kz0/HMpNFHs8XZvVPfZzjDMnq4cFlrZ+YK0/VXNRw&#10;HycIv+a+ZupzjmqzkwwqzWpEY64xsCRP7vuIVGBWf5zPr+Hdzeutw7+ndT01LdTm+xruYQ6cnxIB&#10;nDrTz/zW2Yc/QbqYz8ynZ1yDn5U6TSagsYayrACFVkJ+cbHe8P3vf8yz66uRcKTtWlKMFFUphPCa&#10;kUx5uajw3kuMErP/00qI8KMQYmpdCkA7E7lrIwQ8KUupK9LosxMJ5/xIeHa85tKJWOB4ys0JkJVC&#10;iLXTce0xDgTZClwMJA0paawyVGU11qytrSiLUnIF0Y0f4y+Jwifneur0nD4iXhvIf+ZEBzETZDO8&#10;M2AgdYmJvm95e/ee3fae+9tb7u9u2W0fWCyW1NZgbEVd1dK/YMT3a2WoCsvm/2PvvZokya48v99V&#10;LkKlqMqqBhrAzEBzBUkz0vZp94Fm/Oo0co1LDmewEAM0Gg3V3dWlMjOEi6v4cK97eHhG9gxnHxnH&#10;rKyqUni4X32O/0VVU2qTxfXh+moD+V2/847lSnEdIr3zfPrp99K5xnq2+4ZFoY7iUJe4xCUucYlL&#10;XOISl7jEJS5xiUtc4kKAv8QlLnGJS1ziEpe4xCUucYn/lvg20ADwLPn93HWe+356QX50q4hTp/mM&#10;dooxIPPfI4HSaAKBbDY9aKGPjsP1oqaoEzm6NgULbQhNQ9N0RG/RSrJZLviwfcSGgIsC6wJlkcBx&#10;PgT6rkfpTL5UBi88Mb8YTo4fCqkEQko667NTuuNxt0ObEm8jXX9AG42QkbqqWdVLvOtRMgO8RAIi&#10;7Q9NApZqjbTZASFEfHYPLKpESnDe02VngyAl26ah8wGpJZ1zKKMpq3oEXu52O8qyROsEmjLGEBaR&#10;dh+xtuXQdpRaoVAQBSFYVHZ36l0in9SLZXI+E6mPvnzzNVIKlvUCQUNVV0ijMUpjyhKpDKWJ+ABR&#10;SPpOYJTir3/5M69ev6QoFQpN3zuCTSTysijpeot3nuvNFSxq8I52t0ULIHh0mUnwUfDh/Xva3lJW&#10;C+7u7tAT8pZWmqIsRgJ19ANxT4+Oki44Yohok9jlQiY3Qhmza648jlclQIaQyD8RIIPJQkTlMVlq&#10;hVGD41O6hpYqudErRRCS66s1q+WGq801++YA2a02eE97aNluHxEmufVUVUnXtfjeokQi84fgs6ts&#10;ak+UIQRBpQ1GQWcTyX0vEgGm6yW981jnsM4CyZUyAYeSYMLbb97y4cN71lcb7l695sWLW5Qx9F2b&#10;Ca8Old2ep4IUUisIT4FUAISY2imkWSkH4JNOwgADkOyc0+94iRFolJ7bWpeJpck1WimOYFnhePXq&#10;Fbc3N/zkJz8BIv/wD//A119/nUDfXUsUSeRASpHAJPlZtFZoqek7ewIOCXFwMYlnnT3mILjn1s1T&#10;QBujA/AUvDY421dVhdaa3W531mE2tUvMYOHk1IUUaX0ZSCDZ7XgKxFEqkZX8jHw6kGBDBvtN7/cc&#10;Ee/c850jvbRtS11VyelPJPcMoRidCoefm7pPl2U5Ou8cPy+eOCE750/IcFMw3+BwFMIRTDwnVk7v&#10;cdoHA0iSiVvyvFvnYOpzY3UObjznyD11KJoTdabXmLbTOZD2uT6YtqlSMs+dcALWk7P5F4QgSkHn&#10;bHZATi5JMYTRtfyXv/o1L25vuL29GUHbwz10XQuIoxuVz2vFpG2MMfmPRmcAfiKrpf/HmObdq1ev&#10;Mabgw/uPKC1ZLmvKMoGC+96O7drndT4R1tO1BuC5zoRvrfVIzJ8St/sMhJ4TWgcCJWRy0sQ1vu8d&#10;qihYrtbcvHiRxQI01jmc82iTnOjWyxX7/T6RNifkej0hCYRMpAkxUNU1y3WNkvCrX/6C6C2mNBS6&#10;gOz0NgVeD45tXdedjLnnBIaEOM75uXP3AOobiJjDiWsuxjAF9cUJmfs4LhMxR8+ct6agTTVx3z43&#10;Vufj/BxRYADxzsG7A1FwCgKdEvenwN4pqDm3UO57f0J+n6/d8/k7/K7zFkV2wnOJnAnJWRoS6JMZ&#10;UfD4fNC23eg8Zp3LAMSnANTp2jCM6XP7zSmIOWYAczq0TEnrT8DLnBKt52Dz4dpzt/hz/Tlvs/l1&#10;p2IKw+dOgbfztXR+renaOP+5Aawqlc5O2/EJcX4kDISQ+ofBOU+OzmVp/4/jujD092l/TPaTMCG+&#10;ZwLqQMIf/3CesH9uTxra+By4OYSQicSOEMnkgkQeTT8jMKbg5uaGRV3y3U+/y2KVyNKt7fnzV1/y&#10;n//z/0FzaCefVWCtZXP1AusdSmnKIgGOE/nCYa0n+ogpFNdXK25ubyhLQ4weHzxlVVIXJTGERPb2&#10;kcO+gyhZ1CsQgvuHPb/4xT/y5s1bFoslzifCYVXVKB/oRpcuRsGjgYwy9G9RJNdf2yfBqJ1PboRS&#10;CkxhiIC1mbiSCY5Rynz2UPTW0dludNpMwjAZRO0CSirW6xV3dy9YrxKxuznsqMuK/eMWESKHw57V&#10;ZsNqtaLXebwJj/RJNCo6iEaCNElEi0gUIQl9jeMgucQnkabUn7vtlvfv3vLw8SP77QMiBpaLmu99&#10;5xWr1YqyKil0dvF0FikUq3rJYrXi3cePaV/wgdIYghRY19O0SbArhpBEMLRAxCTyltyTfSIvjfu1&#10;H4HdIgPEfRaDixNyj1AKIRRKC6qlppYCuMFaS9d3NLbj4zdvedztabsOUxgWyxXX62vqRSJ4aqWI&#10;2aEthASO70PAE7MgVSS4loe3H2nanqKsubp5gaqvEqjedvS2H4kGQkikkrR9T9s0GfieHFb7th2/&#10;JqWiXixYrlcYXaTzTEikIGU0vqryHDueNyVQlRWVKenallJpSlNASGS+f01t5bk6SiJdg8zNEENE&#10;Ws/a1Og60ARL9JE+xpEsHwNn1pNjbeToXjclloQTPrkYBMPgyfn3OfGmf65edOIMOxM+Owrx5PX2&#10;ZG/mZL8+knAYiTPpv2LMd8597rPOjyNFJ58CxvU7UQHkQCZSguhTLhtiIOuMZFEHT1kYrAPnBUW1&#10;IAqB8+nzqrLEuR6ljnvs4DwcnMdJRxQSpKasF0QhsS4QY4+QkuVqiTElQkj2hwMER1HmOpeSmWCY&#10;cvlEUIxpzVOagE1iGLqgqGqc7QlD7qAg+JybD8KHOQ8IPjmpRynRVcViteHhYU9vPfv9ASlXaFPi&#10;fCCEVLuTSiKVIrq0DzkpkGXF+uqWprE4GurVimq5QGbynM3Oj2VRJudFkqCkt46m7Wl6j65qyqpO&#10;czKGJDbVOZxxWNlhC0UMHqIiCEhSBSnPbNuW+8cDZaFZLJdUVYnte6KISJ3c4SOJtDnk4BHo+h5r&#10;exCJNNPtdyjvKKTCGM26MsSrJc6m+8FbYrAQVRITs44oWoTW6LpGMJxJJJXRCCQq72/Dfq1kqtt4&#10;PL1LREhdKD58+MB+v6dvO6JNZPlDt6cPFhck3kaEjxRKEmxPc9izXi5ZrRZ471nWJU1bJ1EG6+mq&#10;Orn4WkvTdQhBqvHFiJZJNCRYR992uL6nb1u69kDfNWzWGzwRqQx1vaAsCpRMuX3XdziXxPus7Qbq&#10;WyJjxuRwWehExla5fmWt5eH+I/cx8vj4yGK5ZL2+4uXtC9o29dv3fvbTLNDg+Pqbr/jqy2/45ptv&#10;eHjY8v7T17x69YK7uztuX9wgtc4iNnvevXvLh/s9/9v//n9SaMW/+fnP+ff/9uf8+O++z6efvuab&#10;tx/4za8/45e//C1d16ZaYeOh7dFa0fVdImySxM+KYkGMHiEjWQWAiMAHaHtLFEeiZHIsTcTQgQCo&#10;87NHKUGJlO+qcKzHZGKWUoz5bkQQYhanU4KqKmnbI7Eq1TySw6lSg3t9mZyZ93sA9k0ScVkul5Rl&#10;+l5wSSQCUk1bKYXRBlPoUYhhEI7s+i4Tto4ChVqn3DrtjYw1m6PYnT9Zg621mKLIe018UjMZCODD&#10;/rDdbsfzblWWfPL6E17d3bGoa4L3LFcrqrKkaVtcSEJGRVlmZ+p+rAFPHY+H+xhqqFqr0eF1Sv6d&#10;7j3DuXMuxjW9tprsjdPawbQ+MicXTnOkqQDmkFNN89fhc6dtdNy/oPeO3nb89c9/ZL1ac3N9y83N&#10;NY+Pj6MQrMgOzb2zqBhS/TXnEG3fUZaC4FONprcukQyjxYrAcrmg7zuWyyWdTSJKicg2I/JKScz7&#10;iMiuuWIgrYfhHCKSiutwuIyJBx9ynnq2DjASXOOJwM+wX8/zUyFSW7dNh7gWVGWF0joJIfWpJjOM&#10;3RgjRhtCiKOI43A2GQS1rPNZzENPSKzgrR1zi8FRfhBec86eiLda2yNEesaus8dzFGmOa60I5lin&#10;GMQXUq7snpyVhEgu8yE7KGudRKs6G3IeGJ6QnJumGdem9Hcx3vPwWU3Tst8f0Dq1g3WOru/ZbXcA&#10;NE2f3mXkOlsi4JuRUDod7wNh8aSO8Yy46rCgTc+X07x8FDCc1DWGeXKuTjDP89M9ibHONey7g6jr&#10;9F6mrutzZ+1B/LPv+xPRyHPn3Ofq//Pz9Lka+vze5/WR6RpyInQrYta2EmNbj6KDk7bps+hZOFMX&#10;PCHvjvd5PGkz5hRydNEe2yCejoHTvAaY1dbGez2pRU7drefn9eOcj6M7/Wntapwr4ZjXxDP5wLQG&#10;ThZbGIja8Zk+nL6H8d6fCBOc68Mwq4NOa3OctNtxVxxy7nP1z7EuPXOsn+5H53Ircaa+JI5KNmff&#10;6Z8TpkYIBg01MRkgMYvAJjHPo3DbkHcP17O9hZhro0IglaGql5iipNCaVV1zc33F3e2G1WqB1prD&#10;4YASJSKL85VVOb5fihGCs3hnx3PEtK1cfu8g8nkthGM7+9m7LD/J9Qci/1CDGucq+Z3mtB4a/ZP3&#10;Y6fvlBiFd4e2tDbVbZCS3vWE4KlKBQR0ZSjrOgu2SlRRoIwmun4UZDuZmJM5RDyPyxjXRaZjlaPA&#10;TEhCJ0pIjM4CQt5xaHYctjt22wfuP36kaRtKozBSsq5rXlxdUVY1PkSWqzUIwcPjFu8CQUhQCqk1&#10;Nvj0viN4vJZURaq3FGVBmQUL09ob+PDuHX3fYaxlYyIvV9eUdYU25gLGucQlLnGJS1ziEpe4xCUu&#10;cYlLXIILAf4Sl7jEJS5xiUtc4hKXuMQl/pviFKzCCTbhORLHOXD0OaDACfAk+ESSzc4TA7jAWnsE&#10;NmWicRQCoSQBgZAKUyiUqimLkqqqqKqKoihYrpYUZYkxBZvlipvlkm77yO9/9UsiAS2TQnlpTAY7&#10;RprDnlovR1coHzxK6PS3LCi0IZIU0UMGdkYSMFrJ5GSns6K9LgzRCz7cv8eYJVVZUxiDEGTgVQJA&#10;RkBpzfsP99w/PPD61SvKokouH7EHElF5uVxye33F9dWG4By9c3TOIU1B710GaEe0KdKL/+yq3nV9&#10;AitJTV3XiZwXI2IpKa+ukKagswORSyUXsbLg0CbyY4iwWAqid4TsAhODT+SVwtErBc6jhaQPPaYO&#10;LBcGIxPRsbeJ3KGUwknFh4/3mLJAqSOAkhDQSuL6jq454KWgkALhHfvs9IMQuOBBKpzzWOfRSlNW&#10;FUJKCmMoigLnLavNiuBFBtAr+r7H947tds/H+480zZ7NaoWSKr+wjygtkTEACdxDSO5qWhtCdMgo&#10;IWTQwEAgZXCRS6API9XRIVUKiuywlAjwabwKoVnUVRZSiImQ0/cc9geWy5p6t+Dh8T6BP5Sio8Fb&#10;j5Iiu9XHzMJPrm+lKikrTVUods2BGALeKbyWKC1RXY8cnDRxyZm+1ESX5hdKYH3g/ft37HZbdrtX&#10;bDZXFEVBVdVI4zHDnJUKM5ALBzLAmbk9J9iNxDQpRyDGFHg1d4WfEpina8oAWJsCwYARxFdWFQIo&#10;C8PPfvYzVqsV2+2Wt2/fcf9wj7OeaARCpPm6KEtWqyVKK7aPhwQQnpG0n4AP4eSZ5q6vc5LJfJ2c&#10;g+8GAPHhcJiAcOITIvQR+DaQl1R2zQmjeINg6vALMQ5O0DGT4E9doodrT8FDz5Hfp4Dd6R4wfH9s&#10;M5+FC5xHopAqoiYk2CmAcPjdweUSGMGnk08hkQ+H9h8pK2MbDgDiYc+YOsmfA1xO+837kIhTIzjv&#10;SH6f4b+ejINzZPihPYfrDaC1aSSQfDwhXU/bdE4aHYhAcxf4qXP11I1rIIOBP+m/ucPW1A15+P3R&#10;8SSmvhycx7744o98+eVXXF9fcX19RV3XlGVJ0zRIqSmKgrZNogxKKVbrdXYhK09IncP9DPv80O9t&#10;2/Hm67eUZZkc9aKn6xJoPZHZ7UgcPBKJfSKrwAj8nQoVDP3Qtkd3rYGQP33m6ThMRPNEVBAIlFBs&#10;tzukkFxd36JNgS6KRGAMKos8CGxvubf39H0/uk0dx54YXSDTZyVQdaEldy9u+frPf+LNl39mXRUZ&#10;nXZ0oJqvqYM4zXR9mPbvqTt7Aq2G2dw9giEZnfnOnc2m8/A4JsUTF6phL5zOrXPAz3OiFMP3n4Jm&#10;T524pvPoZH8IAWZ9OCUjjGIPmQA6n6ejoNLo9DP6SY2fdc7Re3AT9N4jRUBJQWFMtklMAPLQdWfb&#10;NoEnE3ktiXqAEIrgAzEEtFFPiPhzYYL5fnROOCOEmMkGERfdk2vO7+2se/yZ782B33Pw9xBTQswg&#10;4DAF50/7dHoOGIDv098drnfOdW0K7vUZxHokcsaZ8MAwFyHG/Ds+4pzNzzmAeQfg/MSVbHQeS83q&#10;QxxFoYYcSYjsTBbliYgS+Yw432fPOYxN230Y/whwmeSY2khBdjYkwmKxoChKrq6v+P73f8Cirnn/&#10;/hua9sBnn3/GtkmE98ViwfX6ipcvXqb5EQLb7SHnUgU4lZ3kYhYLSQIRSgQW1xs2mxU31xuqqiD6&#10;lMNolZyrBALbew5dx/3jI4e248P7j9zfb/n+D/6GV6/uWCyvuXut8c6jtAKhcD4982q1SjnfQKic&#10;EK5P99A47p9dcBChUAW6SCI6UQiu6xpnLYfmQMgOdMM5q+laAJqmJYRIURgW9ZKr9Ya7ly9ZrWqU&#10;lDhrCbbHKIV3jvuPD/Rty2q9SQSWEHHeUZXJNVIiqcoKcLAQBCJS6eTSG9JZRsSUP4kYiDHQ2o7d&#10;dsvbb97w4d17grNcbdb8zfe+S1WWSCHwwdIctrTNPotqpFVqvdxwe/sCFxybzRIRl/RtT/QBKWN2&#10;rgSpJd5FrLM4l9cYpRJ5TiYQ9XCOGNxIpwQTkR0Bh++J7NY95AEhBoIfnDqTs7IxgcVyidCGjRAI&#10;lQhJy2pJURZJREYwureHKPFC4YVCaIHQCqMUj9sHHg8dH+63WP9A+W7Lq8eWerFMLvcy5VjAKETA&#10;kL/lpVxKiS5KFlKhtIR8NjBFgVEa4Tyds9jstKm1plAaVVXp/pxP/eAc94cW23VcbTbEEAm+J3r3&#10;/7m2cs5lbxR2GhxmM6mlsz3ftD1FgKgAo/Bi8GzLZKoZmf24Rj4vYPisY8vR2WQAACAASURBVGU8&#10;/t70GnOBlHP7yDQXmNd5pvnCyfkhP/dA/HuOHPRcjWr+TPM8Zi469YSQlJ1qRwJ8jBAC0uRzhfcI&#10;pTOBI41xZx3WBrq+5WG7p7M9Zb3AlHVybI+Z6CoSMTrdSxiJaBCxweNi+ltqw3K1oVCauqw4tA3L&#10;zQatDIf9HtdbjE5CBzEKQsxCjTEJJQipUcpgQz/WJIj5DBQDTdeiZYXUGh8S0b13AR9FnsORQ9dg&#10;bUAGy1JLdFmyWq64vrqiORwIUtJ0HdL5ROJHJPJvdrUdHOWVkvRA0IEXr1+zaDsWqxXWR2Qm70ql&#10;iUHgrCcEh48RhBnHRt/37NqOsurymh4xKp3npVKUdU2MYJ3P7u0enwVGXG9pmpYIFIVBa5WdqP1I&#10;0DFKJUIypwS4IW8QIe/Fed9XISJVEurSxhA0WOvxwRKiw/Ytfd/TW49AUi+WVEqBMCiZyCXpzOqP&#10;e6rK4nAkp8iR0Hx7jZSwXq95eHhge/9Ac7DsDw3S9RhtsNZTGU1VlFkgNLlout5iZV73iZRGs1rW&#10;dL1FG433gSoLN3TW0rQtne3TWUwppDgSrfq+p7UdTdPw+PCI0kmowW1caiMpEXiUiChjEEol0YC2&#10;I/gdWpskRlmkvMYonVzHhaSqKparOpPmLfvdnq6z7B63SCW4ubpiu93y+vUrlosVL27W3L14we9+&#10;9wV/+esbfve73/HFH7/g+vqGv/27H7JcrfnpTz9BEvj48SOf//EvtO2B/faB/+vv/5HPf/85r1/d&#10;8POf/5RPXn+Hu9sX/OTHP+LzP/6J33/+Bx4edogItus57PaEYV8vSxYoijIR2/veoZUZxRiFPM0f&#10;0pn16II+JTCO+U+MFMaMxJ66roGhFmYzKT6ipQKtiN6nNWgowodIsz/QNqBNgZSSuq6p6wUPD49Z&#10;5EWwWq1GESGtDUWhswt4z+FwIAQ3Oqc2B59r3oHepv1s2AuXi3UWm/OjkJ3PZzZrLU3TjM871EMG&#10;ATqtc91ZSELXnZDdh3W467ojWZ2j+NTD4yNVUXB9leqRTdOw3+9THqwVwSWX38ViwX6/T8Kmzo25&#10;/tTxuCiK0SV7nhNMc9xprWtKlh3iRDxwVqfRWqOVSg73szrLub1wuLdBFGWo/w3tOrT3vF425k7e&#10;4x28f/+RN2/e8rfrG642G7bb7UmNcihkeecQIoyu2slVXPLVV2+SqG5hqKoKJdM9Hg5JSOHlq5dE&#10;PG/ffIUzkhAUhFzPiZHgcg0hhhORvOlZYVorfpYIzTO/OyF5jrUeIU/qXlNRTCGPoqIxHOsT1rux&#10;XYZ3RdbacdwM7WytxVqHy+8t0vzRdFk0xJhjLWmoMQ1jf16/PJ5Bco6Un2mxWOTaVDvmu8M9DP+e&#10;Ct5N20RrhVASa7vxDJ1qCPld2sSZfhgvx9qLQCnJdrsdxRqbpknvSLJAwFDwTO8aRKpxIU9ESqdi&#10;DWHm+DysAVPH9Hkt5Rx5fbqGDn3hZ/Wp+efMa0bTunBRFGeFRqfzfloLnJ+Hh/PAuXuZnzXn7z2e&#10;E7qb102+TURwPu7PvWc5CukkoZJpfXQ8a88Isecc7M+KRD0r0hfOztXpO4VTAV51Im74nHjWc0Lp&#10;85rPfE3+tngqkjET2xCjh/aTfp7Xy6Z9O+TC53Kp+b1Px1yYzrHZO5QpcX7ahtP7nvbVfG4MOdTw&#10;XmCeZ53r93N1uzCIlkz7Jp9qRuf0kzrkUdTzZG/N9QEtk0CsUpp6saAqS4q6xBQVZVGyqGsKrREx&#10;EIi0toe+xwdPyGcpESB4S9d1eB8oCpPqM96BUCdzNtX30ruCgYTvJnN8aLfpOjOtWQ5r2/yd3vDO&#10;X8zafC7KOs3vk5guKHV89+KDJ3hHb216j+sPGK159eqO1WqV3p2NfR6/VZBZxMlajcypevr/tP/D&#10;8H5HyiyaFyEGQnBZEFGy3+7Z7XfstlseHh7o2yQEJWNgVRtub64pTYExBVW1pFqsKBc1PgR+//nv&#10;IQaUFkgJUkeC9LQu1Z5LbaCL7A4Nq8WCuq7RWZ0gekd3OFDJgDaSQmp8SCJvtTEUdX0B41ziEpe4&#10;xCUucYlLXOISl7jEJS7BhQB/iUtc4hKXuMQlLnGJS1ziEv9N8W0ggxO3gBm4ZPr9cw4IUyBDCCEB&#10;s5TObj8+u8G5EWwRY3LIMVWJlDqRNcqCuqqPL9CLgrquWC6XVFWViHRVetleFoZSCbpC8wejsH1H&#10;oQUKKAtNXRkUMrt5exACP4CPZExEjRhQWicHI+8R+YW/98lBTwmJUYa+bRM4TGuQlsMhuXyulhu0&#10;TAjmgXDZdRYXAut6RVUv6L55y8PjI6/vaspMKHTOEkKkripur67ZrFZ473j7/j0+RMqiwnmL9ZYQ&#10;LH3foVUCVw5AubIs0cYglMwkX8/tzQtWiyWKiHMdTddlwkRyq2raBu8jq/VVcjMSMhHCTYEqykTE&#10;UDqTvRKJPAjPh4dHVFFQ1RVRCKxNREbvA0ImIrsPEJLHXXZZisToKIyEqkACSoImgxxCwLkEajrs&#10;Gx53+9TviyXL5XIEu0kpqVSF9579thld4AeQ7e5xx2HfsliuWS3XFCYBcqNKLth92+JcArBKmV3W&#10;o0XEgBQ6gc/9cSw7504I8DKDDYWSGcSZhBVCCAiZwHiFVoiqIAEfAp1OhEtBRGlBURes12vatmF/&#10;2HP//j3v372n7dpEnJFJWV8ikCqBGASSyhikrAkZfNdai7J+JGIuMohAiIhSGmcku+ABgZAR5yJt&#10;1/OnP/2Zun7HarXk5d0dV1fXKCnRxlAYw2qRxtJ2d6Dr7QlRbQ68mjrHKqVOHKDOObdMwagDKHBO&#10;Ah0+b3Q4jIK6rjOBAXpr2e+2SCn5wQ9+QNd1vHj5ko/393z91RvuP34gBE9QITnVi0Tsb5p2XJum&#10;bktT4NCU3DEFGE4BdCLbY8xdNKaOV8aYDLK04/cSuPIpIPQ5h/n0KYBQR2eOAcw1AgUVy+WSoii5&#10;v//4LGBrcLcdyX7HT3+y3s/Bq1OQzfR7CVwU8J4TAuvQhlPwsMwOrWImbDCQr6fEmCmIawAwTX9u&#10;Lkwwv89pm36bC+d8TxtdM54ReJkTQZ8j8kxdl86RnIfPnrsQDSHPuGAP/56SuacgzPm9wkAmBQJo&#10;qTPILTHrpJSpLwqB7dO4rLIzyYePH7NYxo7Xr18n5/N1zWJRQ0iEZJVBwWFwkQ8hOQrPHM2893Rd&#10;j1Ka5XKVnbihKAr2u0es7VFaZjcWzWJR4lwiXR6d3NTosHfOEXoAvw/g3fmYmrq8DaBBpRIZeVkv&#10;EVGwb1puXr4CBE2bnT+rciQ2pfEbscFlkZsBXC5OwIipv9NkNcYkYsrukV/+49+jScREIQqs9SBO&#10;gY+D880wBga3s+kaK6U8EYCIMZEg5Zl5mmb3U/Dt8LsDmPssqZ5Th/jkj3sKpjwSJU/FF4b7H8bp&#10;4Mg29MP0c6ZE9/zFs07gU9GUUwJ4mgdlWSImrnzz+XaOfH8678n3eyS+TwkQya0xGdz5DCycu6Y/&#10;OUuL7Lo6cWjLj4iQnAhSzF0Vv81NbADfn7hpiafr1BRYPf36MEdPRUg46xo/dzT8tnzh3Np47nmm&#10;wNFzoOjpWJyTxUU+g/nR0SuejMv5/cxFIZIwQSCG3A5Z7CFkoQWBOLufTK93muecdPeTvpqu31Pw&#10;+EB+Gcbv4NwXgd722SHKUNUVm6trAK6vr7i5uQVgv9/x29/9E4fmgFKSECLXN7csl8s0h7zn/v4e&#10;iFzd3HD3+iWHfUuMAuc8+8MjPucdy+WKFy/uWC0rrjbrRM4luYN6n0jsQgps29N6n4RAPt7zl7/+&#10;hf3hgEBRVkus89w/bNntGrquz6S4tE5OAfI6i11N+3jYKwZXMHLm4L0fBc+89zjrkTIiSC5WzWHH&#10;frtLwmrOJYfQ3iIyqWW9WLBaryiLMq/HaxZ1hZKSrmmIeIpCI0VN31lur66pq5p6sQIP3b7Fth2H&#10;wrBer5EL0EKwLEuMCuBbomvw3uFsj1ISZ3v6pqFt92wfPrLfbbF9S12W/N33P0ngcFOAFOk5gme3&#10;a7F9D0JmUr1BG02Q4KKj69skiBBByZSLRgKERLyXKsHXfXDECEoqohT01hKDQyKePYOcrPlSIGRy&#10;8hRSQkhEc0nMrrcSIVJflqs16/UVvXW0XUfbd0it8Hg626Xn0JoQBVIaysKgvceYktJopAB8Elq7&#10;uQ2Ui2t8AJ/P+H73kPImIShMSVlWhK6HGNE6kVbKosiiE4GyEuhBwEtmML/3SCUppWC3t+z3e4qi&#10;YHN1lX7PB4JL5EOb98MYkktv7z0uCxk8sV//F9ZW5u07Cr4MawyZOJZs5LAh4rzFdRZlknCQnIDg&#10;xZlzHplMeW6Nnq+9U0f249H/eNZUQo2ObefOlMdzZTx73el+OLvAkzrRnAh07v7PEZueO+/Oz8on&#10;1xhPQ0cHyBAC0UUCR5c9rTRKSIIQLOqa+21D0zosAicki6pOxGwEwSfSQVGV414agkhjxbmUs8lI&#10;lBGfHb3XmxuUEFxtVth374lRUFUVwQUsAq0FKhPdpVI4Fwg2ICUorTCmoA8BH0Sut6RahO8s2/0e&#10;LQU272NJ9CUQIoQI1gd627PrHLgejOHFcomsE5E25LN97yx9a1GyoyoKFnWZxRrjeBZKYmUFygiE&#10;KtDVgiAFh96mOkl29PU+EEmkidT2DiGTqNRqtSJkQcFhXpaVplxU1IsabQwuWILzeV3IojYh8vHD&#10;B2zXs7m9piw0Jq+7zlqEiNh4rDHoLEbZtu3oZhuRmCIRh40ukit825I8rGMi3URBoQRBSSKaQ+ew&#10;zuF8yk2k9dC6RNwvCoQCmcqIqf4Xcn7tHX3fcQg+qdYJgXMWGSPrRU2pFIXSPBYNQUhccIToMKbA&#10;u0QqF4hxn7Q+kfG1TOSSYD1aQjSaEDyF0VTBUBpFby3LsmDftOwPB7wA59VIQg7RJ1Eb53B2h5SS&#10;7W7H9nHLYb9nvVkjZRprVVVTmAIfIlYGvPO43hKIlGVFXS2oq2o8oyan4ILFYoFzju12S3PosF0H&#10;IgkStV1L27b8u//ux5RVwfc+/Q62D6w213z48IGv337D+/stj//1V7x88YKf//TH3L245jufvObu&#10;7hO22wf+8Icv+PLLrzn0nv/6T1/w28++4Cc/+RE//tEPefXJKz79/nf4H/79v+HXv/ktf/j8z3z5&#10;5dcQBWVRoVRq4/1+hw+JvDqQtVNuZdBSjef04azuvedwOIxktGneD2TyvEQbPeY0tu9w+dw3uBYn&#10;92gQSlHXNUr1OBtGd/RARAznpix2c7VZUVdFFoWJWaCN5DCfz5dFkc6TfdfTtg3bQ0PXdxhjqOua&#10;5XJ54iQ9JbSm59QYIzFGZ+J5gzFFqqvl35sSh30m9g5jpeu6nEcd87eiMNRVRd8l1/nlYoFSkqZJ&#10;onrDWXjIgRFZYCjvmYfDAWv7UVxwIP6HLGqT6kR+8jzyieDUvK+mgltDrW/INYeYC/ZOxQ+nuWpR&#10;FCilxrP98LvnBO6m4gB+RqYf9kajCyIe6wL7Q8+bN2+5fvkJOp95vHdHwSIl0UojhvsVWWxASFar&#10;Nd4GiioJGaXxHfDO0js3tun19RVvvvorh6ZJ4g0qfc6c7B9iOPs+aFBtOld7O1d3m4oXTPtGCJGF&#10;N8RJzWuajxttRvJz07aEOMkn5ZFAPczHaZ3lKPKUhG+MKUYR26HPikIxFeEc8pOhhqFUGnvpWqkO&#10;O4yJYVzGGNnv90/IrdNcMMajQOk5EmwIScTLOYfSqZ5ntEnvyHJ/9H2PtW3OIw7s93v2+32+V4n3&#10;7kR49jgWU7uURXlyvWnfzHPyYY14rmZ9ri56juw77fuhj4b/n6uRfxt5enrP05rrtE48isxx6oA9&#10;f66jeNH5s+V8XM3XlWlM62NPa83xROQ3niFFP80h4ih4OZ0zAwF+Ki5wTpjjrDAUzzvbz+vU85rI&#10;OYf5c7X3cznIt71zntdKpmT16TukOfF9Xnc5EdWc5RlzkclpHXQQK5kKz87fj5yrLU7ra+fGxXzM&#10;Tb82f7cwFXqd1/HmNVDG9XI2ds5npSkPiuHkJ8Z7jykfGgniwzubzLv2IeUco6iL1pRFRVkUlMaw&#10;WCyp6yV1XSaRT6FRxuRajiMGh3UC6/p8r6nd67pGCkF7aI5nR6koFwW7/Z7ehSQ4GtJ9hxDHmpn3&#10;Hpv7aqjLT+vGR1HaQbwlnK11gxrfqcWQBP/GerDkSV17Llg6nA8GsRWEpChLmqZHa8mn3/0O/+k/&#10;/kdurm847LbI/H7iXF+dzBmRha0ZlWdyN4bJnpjftIcsXkDM7yHAB8fbt9/QHxoeHz8QvacsK66W&#10;NXK5gCiRRFaLkqvNmqpKAsW6qEBIehs5PD5yvVzyYrNOImFSZJ2mLNaZ6wZdm87ztu/Z73cYLdEC&#10;BEkYotaGQmpckHhAK4PA0zf7CxjnEpe4xCUucYlLXOISl7jEJS5xCS4E+Etc4hKXuMQlLnGJS1zi&#10;Epf4V8f4cn6wkoqnIJU5aGEKMD4FowwEj0SSijEmgkr6YSCRxQVidH4Z3BsSiK6gKAzlokabEpUd&#10;hZarNWVds6xqlvWCqk6OHgnUqilMQWFKEBEhIhpPsC2t7ZHeYftEiii15mq9wJUR31l629P1LaHS&#10;tNYhJJQyEVtjSOZoxhT4cHS7kUJSlpplXfPV19/grAdheffuHc5HmsYSfCLaet/jYwLcNE3D/tBS&#10;LTdsrq5Yrte0Xcdut6MsS5aLBbJX1FKwrBZoKYk+ERy0Nkjn0IUh9BEVw0gEEZDIvVqO5D+RXSS1&#10;1uwfHzns92zWa4xWROEJvcN5j5LJYbY5NJRVAkNWiwVBQrQOL3pMtULHiFAK691IfwshYq1jt99R&#10;lAVCqtEtoKyqTA5PAGPbOby1lAK0gRg9VVmgSW6DEoGSClOUIAS988QQOLQtXdcTApRV/QQ4H2Lg&#10;cNgncHUwGRiZiMaLRU1ZL1ksa0SMiWSvNVe312y3O1wXcXaPkAGlsjOIDygjIHpCdotOziyWvuuQ&#10;eayKQqY25+icEkLEiwxAEBIhBVoJRMwkVgQhgJNQFgopS0xZslzGDBRtuVpuUMrw7ptv8D65GSBV&#10;JgvLJBag0qcWWlMag1CaMgb63lL2jto6uj452pQ6kfV6m4AJ1iXHpxAiZbWga1v63vLwsOXdu/dc&#10;X1/z+vVrXr16TfQepZK7WQwOHzxGm5HQOpA8h3VgCgpyziWxAb5dPGMO/Jw6IE2J5s45gndIkRwg&#10;TVEwgCyNFgSfAJ1VVXH38o6r6xvu7l7z5s0bHh7uebi/p9nv6Ps+A2GOQKIBpHiOlDmsd9b247ga&#10;vjcAl6U8JZJOHe6HNpoCb6bAmeeAfKRVeCTHZBZmArflsSUHx+cJEO3lyztubq45NAec7SfuLYOr&#10;RBzX5am7+vRTp+7jc7DhnKgykNhiBp1qfepe85wLUNO2GXR5JHEPoOn5Pc3BktO2OgKIjz8/HYsx&#10;Ml53ADTBqVvROZLisdnF5Bl4AniLMSZXba1PCNDDs0/JwXOg3fRzzwHl5m4jU3DdvH3m/34OcKgy&#10;yUQgjqSnwUFZygywiqNTu3MWazu+/vor3nzzDYu65pNPPuH169cs61Xad8sCnZ2VmrbFe09dVSMw&#10;vixLHh8fs3NVIASLVoblYonzjo8f3+OdpSzLPBcLhAiUZZ0EVfoO7yNC6BHo5ryFKDEmgd8GgKNz&#10;iSySxmQYnbymc1vrRHh3zmGtTQ61Gby/2+5YLldpD0RgCjOKARTGUJbVKGgzAOwHksTQP2VR4Jyn&#10;7zustdRVyWazRnjLL/7h73l895abqzVKJKcthCTizoonTOfDdC4Nn1eW5RPHwTB3Uz1Dop6CPadE&#10;8YHEcTzznbrZJSBkGjTnyO7z8Tcluw7/nq5/89+f3huTcT+fR2kMM5430lh14/dNFseYrj1TMPSw&#10;Jks5J4Oero9CcALqH9p3dOId5mmIT4nrw4E4/xVJZwBOSIFJNGdo9+eAuXNn9nPrlpRHUYv52nnO&#10;rXe4TlmWNE1zsm+dA+yePFvkpG2m5I8piHi6h8/JjsP68ByQfro2TokhU2C01ho55irhZJ6MLoFa&#10;ozJp7Bxg+hwpJq2Jx/YYCKfD2eEpyD2euCFGYiLLCpGFLsSpqICUyMnzDe3RNA1N01DEkteffMKr&#10;uzvWm3XKj6Tg/fv3vHv/lu12y/39fXaI9/TWsr7esNlsKE2JD5HDfs9hn87DhdHc3F5hCs1isaCq&#10;SqyNiRTVbbm7e01V1UiRHDwLIzE67RXv379PwhJFwWe/+4zCGFx2q1yv1xmknAhHad0X/PXLv3D/&#10;8Z6iKqmqmhDTuquNxoeQ3Blze/WDc3sILBaLE1fFYdypTHIZ3FJDCDSZdBaJ7LbpfKeUSk7qSqMK&#10;wWqxIBJRSiKVpq4WABRG03cd3lpMFl3pugNGKdarK8qbkvUy7W8xJqELKSXtfs+79x94/PiR5XrF&#10;67s7pARdwmZZYLsthTF03YE3b9/y1Vd/pWkOiBi4vdlwvVlxtX7FZrNmXS9xPiQSZST3ZaQsNW3b&#10;0vR9cjfLIG8hJI/bR5ztkSLl1DIkNHoINrusC4zJzslCUCxqTGHQUuA6m4j5UuCtG8HhZVVSlVUS&#10;ZurTmdGHkPLf4UyV17zkIJtyM6UKlJCgFNJonE/3pJWkKtO9OCLOJ8fn2FlAUBQlOjsgG11QGg3R&#10;0bUt15srbq43IBQ+JqJr2/c410NIgjkiitFtWGsDSuJDwFmXCFkpq0zu0M6Bkrjg8dYStaEuS67W&#10;a6qiSHlVzj8GkSrrXCbtCYqqxMYkLqCFRP0LnQi/rcYyJXKJvD5AEhwY3NosSQhQaY0c9oR8hg8x&#10;junAuIdkVzgR+WdJ4c+dBZ6QzzLx7LlnmIuFzZ1v5+vq+BmcF1s857I7v+/n9sP5c0xF2qQccnVG&#10;d9qQawchxFFMTEiFlgJTVtRaEYWktx5FWvsWi5pdu03igEJlYrpOZJBMQFQ6fT0EjxCRGGUinodE&#10;wjTG4ENMZOEQWCyXVIslq3VP1yVC8KIqiYVByuEcLlIdgoBzFiXVeA9lUdL2Lj9/Jn1FaJqOuiw5&#10;tD1eKUQAF6HrLc45XAi0ffpbRGgPDd2h4fb2lr7taNuWQ9MQXMB5z3Z/IHjHZlXjfRJh88FRKJ0F&#10;qgIold0PkyvyrmnTc3qb62YapSVlkYQUtdYooymVRPhIFJIooO86RPDJMTAT9vvsgNz3HSE7v4fg&#10;6dqOdn+gb1uur1ao4PBdg1SJiBuyW3yMQFmhs6v8dFxqnZzYjTHUVXKa3x/27A9Hl2mtdOpzYRBa&#10;UESog8B48AFMuSCiiFESSWuvEBEhk/CmFJHoAz46nO2SMEpwZJYoUigKJSmXNUZJ6rKmMsVIGFnW&#10;NTGKLCEZsb2laRukjVjn0j6RncOl0lRZVERmB8iy0PRWEzzUVU1VFNxvH8H7lPdJgfVpHnsSsQmS&#10;aMhht2W/37Far1itVonQnce/cz4TbFSq80bounbM9YbcDHEU2TLGsNlsqKo+jbPDIRHim4aHx0cW&#10;paEqNcvNinpZ82+/+z2++OKPrNYb3rx9j3eJ3Plf/sv/zdVqwetXL/nep5+yrEpevnjBi5ffwfrA&#10;b377a/bbe373xZf85atveP3qBf/jf//veH13x//6v/wnPv5PW371q9/w61/9jndv77G9RZsCQcT2&#10;fRoXUo75ozElq/USIAkYxqHe4LH2KNpTFMVJHWuoCdjejjWxdLZRSCTS6PEMPOZweR0sqyILWBzF&#10;87RIDsAiO3oWWlNV9bgmWmsJ1qEyeVMLSWUKFmWFretEyiYJrKU+cWidamCJQGvHfGrIlZKQo+bF&#10;i1sWixqX90ilWpwLJwKR+/0ebx1yFLM75gshOLIaBiIGtBRIJEqAj5H9Yc+7d++4vb1ltVrx8eNH&#10;vvzyS66uN1SLOuUCztG2TRIBynvA4PwavB9J2inXnOY+6lmy7LTmNRe5HD5jml+OfZrbakqynQoh&#10;TB1oRzJfFoEb1qCyLMfrdX2fBEgnxHoAJSDKVP94eEziEfVyzd/8+IfUiwX7/Z6maVgsFhitx71u&#10;qEuuFktCTLVOJTw+RPosFOCdH+uhWhvqukqiHEpnEYKOIvOAh2ebCy7ORdJC3ufPORH/cyTSeY1L&#10;Sjmea6Y/P9ZbqjLPnbS+hHisBfTDmS6Pj2l/DuIERVGkc4A4ktzJ61aMw9g6dYge8s+BJF2W5cnZ&#10;pOva7Oaezmcpp7En4pUpX031o+HMPrSx1np0abe9wxSGxWLBbrdDSoUxJVoncYqua+m7nq7v+Pjx&#10;nu12S/D+5JyVSP1JAJihqiOm7ZzFfIV84pI8r1ufq7OeI6WfE2Caz73pv6e5+Vwg9zlX7Hkt65ww&#10;6by+NL/W9Cww1KimhOe5QMNUcPS5M+6TekJur2Fdmda1zq1J5961ntxzLvMIJVHxad1oXvuav3P5&#10;lzjCz8/90/rLufr8c/3yz5Hc5+T8+dfPiSnMye3zcXkuB5rX2k/FJ+JZEd1hjs/FLee5ynOfdTK/&#10;zjdAes8j5bPtNBernNYZh7E4HfvTn5uO9efeMz0nKDGM8eEdc4wR1/djjiqVRhtFVS1YLJes1yvq&#10;ssRk0efClNT1AqMVRE9v077jvcvu756+j3lOpHy3qqp0fpECl9fPmOsPEnA+rcchDr8nRiHkse9m&#10;AmzT9hqe7XieOt1XpnN8mq+On0d+/zatz0qZ3gEN/Z7fFyfB3w7vLEobpFT87Kc/4+c//Qk/+8kP&#10;efHiljAI74gkKyszwX0aU8GO1N8x5xeQZPPyfYaAjBGjkxiRzGfTx+0jHz9+ZLff4mxPt99TFQUv&#10;bpLA/mKxpDRFEhSLERGgMjoJxotIiA5CjxAK3/VUSrDYrJEChExnLiFT7hZDEqSMEaRz9FlEzXuL&#10;lYLoetom1dm4vmK1XKNCev9PFkM7K5p3iUtc4hKXuMQlLnGJS1ziwMagTAAAIABJREFUEpe4xP8P&#10;40KAv8QlLnGJS1ziEpe4xCUucYl/bcije8A8RvIfwwtfjj87MZ5MwOwE8PMxOVuSFdSRAh8CWkui&#10;94QYUSiKsqYoS5bL5O69WCwSASO7mNd1ndzd859CG8pMwlVKJRenwe0hRGQGvAodkYUmIJBR4q2H&#10;6CmlYFNWrF5uOBx2fPmXL9ntPDdXK3pnkTYBYQudaN7WeYSSIAtETCB6HwJaCZbLEiECX339V3yE&#10;Q9cS8PgY6L3DFBW+h+ATgMqYEmv3HA57llLx8uUL3r57x/32kbviBcvlgqvNKiF+RQLdO2uTPbrS&#10;BKWh0BA8ShaUsqLrWqIIRDkQQhNxRQiBEgIv08tqb3ui61CyQBlDEALXJZer7tDjPVRlyWpRIWRA&#10;ioiSEhE1Imi0UpTGgHBEQlLobw+ooGkbRW97SlNnoGQi5gciQiUV/tB1GCJeC5wUIBQSjSoUMoZM&#10;JgwZnA0uj7kQYnJiy2C0/X5L1x0odHJFCzHQ2Z6qqvHR0rctMZNy1zcbynKZiI27Ha7v6dqeoumx&#10;vSPGQFEmd/ZEIAg4HwkiAxlCgOiIg20agabpsqNlhSkMRWUSGB0NShIGxzzn0x8lJyRm0ot/FdEU&#10;dEIifUDr5KS2Wq24ubrl6vqWr26/4s2br7i//0jbNmAdNlpKo6lNgVIS72MCRUvBqiypb2/ZHxqa&#10;tmPfdnR9j4iJRF2aQKENApFcfbpEHMIY4kjKMjzsDuz2n3P/8Z7b21vWmzXL9RppNCDomhajy9TH&#10;ShJFdoFGEAfAeghpfk8AR9EfwUMyWyjEYa6SgN3BBzrfobQaBTFOCWvJGdHHQHB2dCBCSFACgUJE&#10;qApBEQKmLKmWNd45do8P/PXPf+btm/f0tk+f7WxyM+09QpQnxLY5uDMBKucOI2mISCnp+/74rBNQ&#10;1pQQfy7mpMDp15iASKVU2aE2DaQEgkyo1L7vR8CstT1v3rzJ7nfZLeIJ6TrkZwlPgJ3DvUwBemcJ&#10;ggxuWIYQwBiVCVxHR7BzZO4p0HgKOqqyW9w5ouMQU6LzEdwkMvHjuE/FmMaKUkeiQyJQy9xn/uR5&#10;npAThQCmgGg4kpD1hGyZCbNnAJZzB/gpgGnuRDx3r5nH1H1pDtQcrjkXpBFCTfpzGF+n9zfcl5Rp&#10;3sqYnEOSU9tAhK+R0uBUjxCC/aHls88+53effc6ru5f89Kc/4VpfY9As6wrbtfjgsK5DKnAuCb9Y&#10;67Jze3Y8VIKy0vhDT1UX4DTWWkqzxBQlRZkc3xQJMDeAhgdAm9FFHnvlCfE1zYlI2x7G/jy6pGff&#10;SZfGVVFoqqrg5uaG9WpD07bc32959foTVuvrtK5LkcVM5CjWIKUghETSHNz9fD7TnJJr0v0IIuu6&#10;5rPf/J6v/vwHrq7WICVSyyRG420eXvGJwMMRBDoQ507nzhOXc5Joz0DCHfnQWdhoTk6bkoWHZzlZ&#10;g5i7RcXs+iJP1ophTs5J4HPC8QAsHgDeczGNE5C7EATvE4FZpj5IR9UM1s7g/pFQODrUH9encyDc&#10;UyD18IzHZ81L70iOH5wLlRrmWiIw+yy8kb6WzpfDPUZCcpMd1oKQiCshhBGYLjLg3IeAGtcpf+JE&#10;eALEPCPU8eTf5P30jBv9HIA+ultNyOpzMPIcPHscL+dB7tM1b/j56Vib98HwfHM3pbnr4kA0CN6n&#10;89jUUS27U80FIqZ7GICPIrkrcx6kPCV1SJnmfnJk5kRkIhFpsjiDSOQ25z0eEsEppjO/NkV6Ho7C&#10;NcPYjzERkKIgEx0ctzc3/OBvv8+LF7d873vfZ7O5ou9b2q5LxPd37/jjn/5EVS8gCqIPaK24urri&#10;5uYGpSV9b2kOB4RQaJkcbrUy2bG1olAF6+USa10SAakMN1c/TKJkShKj4LDfcd92KKVGglrf9zjn&#10;WaxW3H3yKYvFgq45cDjs2e8bdvuGzsJiWWCKEqUNy8UCay0ueBARpZMYChkoG0Nkfzik81hM7qV9&#10;7zLZwIz7NEAUaS2zLvD4+IH94z0hOFarNVJJetsRBJQqnQEFUFTl6CxGjETraNwOKSTd4QBRIIXC&#10;dg0hdOhCs766YQWUhaGuDJJE9l4WBVJLruolZeHZHfZ427D98A3CdewevuGrv/yR5XJFoTV909D3&#10;LUZLVpWiKCrWqwV1XWLKdLb1MSQhF0QiWKrksFkvVlzfXGXhJUfXWSIxE8cVoiyxfUffdfS2T27N&#10;rh/nwGG3HwmmTdewWJZoKfEORNAEGRKZUye3eG1SLpBy+mH/CCAiISRXy4xuRiDxPkBMTnAyn0eD&#10;TQJUxIAIAZOFXQIBGxzR+3RuFZK+c4lobEwi3mlF17RIkc5USkiUkvTOogRJXK2q0LnuIJXKbmyJ&#10;nu2cxXqXSHR5D3QhuQprpZJEmUsCbCnX0ZRGUeg6E9vymVMKUDod6UqRSI0u5YCiEEiT9n0x2eP+&#10;pfFtZJ/puVAOZ9hBnygLb2STt8nvREYG5rjzc0J6+uf2i6nwyED0mK7zITvnwnnnzmE/n67f8xzi&#10;nMv7UCuaxlwgbP7754g08890zo25thIyj+m09g4kjoGc7fN6ro1BKUNVJqEjUxoKrTFRIFzHdrdl&#10;UxcoGalrA9HhbI93Ic03JZFKEAQ47yATwJMTcyYUe0cMoIRGGjmSz2PwaK1w3lHVVSbb9RilMEpi&#10;SkNdFiACPnp8SLWl6EnihYVKroKdJYYwOokHHyirir53OOcxUhKDxzrLbrdPhOkYcT6J4mljUAia&#10;/YGHfMZVRiGatJ+JkM52bdvR955Oe8pCIULExiSiYV06/1rnMWWqBQQhsT6y2x8I3mdCTEUgoKQG&#10;oTFSIZUGGYn5PNQVhv12x44ty+US5z3Wge97urZFyFT3c3lOrxdLnDHY7ZaDEMmNfVGjtMZ5j7M2&#10;iTw2DXXds1iusvt6dvgs9DEXRND3FqU0VVklUYLeEmTAaJGc3YWkUAZZKXyIKKnxSHyURKESMSRE&#10;jCLXjjwiRmTwiODxBAotUFEe17E8wbWUVMua1aLmarWirkrKQuGCw4dEqPc+ua2rrWS/3SFCoHd+&#10;vJfgA8FFSq3TPJNkcVFNjILKeqqioK4r9ocD+6bBOp+cOUWgj26cn0nwykEIHLZbutZiCoPtw+iI&#10;SRYJhSROmOo6gf1hl9w5taGqqkSkgVTHLQrW6zXr9Zq3b9/S94kMv9/v+X9+ceBqs2a1WbBarrl/&#10;2PHq1R2ffu97vPzqLb/69a9ZrtYsFwvev/uGX/zyN3z48IHXr19RlDV3r+4wVYnWnt/85p+ICIK1&#10;fPHFG77+8i0//uHf8KMf/S2f/uBT/sN/+J/50Y9+xBd//Au/+uVvePPmHbZ1VFUNSiNFEtRpgs8i&#10;CQXGpLyjaZpMEpc5tz2S/MdcKtcbxnUyHNelwhiurkoA2r7FGD3m9W3b5X3CZ1KqQGmdycoelWu8&#10;zvXEmEjvgxjalMQ1rLsDkX0UfZCS680mibLuG6zvjoTuyR7lnBv/9H1LURRj3WC9XmOM4XBoRhJb&#10;36fryAiKLFCV1+IhF7DO4vHs9/vx3obP9t7x9ddf03Ud6/U6ienVNdY63G534uY6rK/O+Se1oil5&#10;8pg/Z6K6lImolc8uNtgsSnZ0LZ8SVQfS9+DkPYoyTfK0c4Jlw88O5/15PU0pxWKxGK/f90kEZUqw&#10;HetCOccQUuK8h9jz2We/5dV3/1/23qvHliXL7/uFS7NNmeOvmWmjcSRFEhAgSPoMepG+rwRB0AMJ&#10;EiDIGYFNtZvu6+9xZbZJF0YPKzIrK8+u25zWm7AXcK45VTt3ZmSYFSv+5jVXV1eTcMGcDDnWdqaa&#10;UILdbkfXHLGuQBuL0nIGQyrxQ8/VZcl6VdM2Lc9fvOT9u7ck0rRvn19/bI/lHnCqPfApsf3UnnW+&#10;/p9qU5VFP+Z5xXwPCyJIMZLVx3l9JDKPY6N00nebppnEGh72nHlfiQjnOuvoum4ix4/fNYpz1XU9&#10;jYWxPjzvKyEMWCvCmyH42fz7UL8DOB6PuY7kHl1HamaytibiozpL28oZRCTSti13d3f0Xfe4rmC0&#10;5L5KobWdiVyqkzVGlWWNH9cApszzUe43vqOn3MXn7/cUyXr+mfEdLGs14zy27B/z75m7js9rDWP7&#10;nspZT9XMloTxUdRiLj46f5ZRhGPIYi7zez5FDh/vayn8ML/fZZstyczz5xprUMbIehtHoeTZd87F&#10;CU4R15ci5vM6yanx+vi7Hz/Hcm576gxl6Th/SjTgp+aJUyTt+Xyx7GcnRRieEFJY/vfYJ3/Krf7U&#10;dy+vtaylzsdxjCJwNifJP6WvNq4Jp5zlw2I/Ohf3Pdm+C+HkcZzNhXbLsmTIefNYz0spcXV1hTWW&#10;tmt59fol9XqF1uJuXpWOqrCTmE5hnQge+kDXDCiiSIamkPeuMZ9hxkkcpCgKDocDZVHijMvzdyDR&#10;olDc7/b4GLLg4mlxilGAZZxT5udXj8UxP+1TU//N+7k0yJweouy/IKHTg7ipzrVH7yVH9oMfdaqJ&#10;MfLm9Wv+9q//is8//5LrZy948+ZzVnUJacgEfzUT4pI6d9SalPTJsTqeP6jxS5Lsa1UCoxUpRbrj&#10;gbvmSNs07Hf3tM1ezmOzYOjq6ooXz55zdbHGWYNWJuMTtIjQW4sBQughRmwWYO+6HkInRH0ihIDv&#10;w5SDxghlWeCKgkiichpfOXwSgTFSoPEDbdsxaC0GAUnhipKE5LgiAvjniwye4xznOMc5znGOc5zj&#10;HOc4xznO8f+nOBPgz3GOc5zjHOc4xznOcY5znOP/Q8wBGXKI/uCGOTlaZvDe8lDdWkskEz2juMqk&#10;kF21TIE2GlcYceV2jsJZ6tWKql5RVuLmPpLd67qmqmvK8sHhfXLxRWUHnIdD4ZDdqKPSGAS4L4RH&#10;IcgGH0j5cLcqCqwr5fpasd+sBExstZDzEYJ/ItD7mBXfHUPXQgbJG62AwHaz4u/+9q/47sd3fLi5&#10;JXqPSoohk0VCSpiiQHm5x6IUd/u+H3DDgLNWXG7ef+Dd+3e8efVKSOGZ7OUHT9d3aOtQmaxU+IIU&#10;xEHHKEVy4is6HuYLUcVPwBxrDS+eP8tugSG7Rkc5LDdCZri9vUMbw2azzcQMj8oE4a7rGMJAIGIw&#10;rKtKQJla0d97fNuijaFpWpytUIjT4+hImnRi6Abu9ve8uNzivTgfWWvR1mGUYvDiOni3O9C3HUVZ&#10;iaOfF1c+o40AHoI4tu7v7zCZ4KGdQRlN2zQT8V3HRFFXaGuxroSoqMqKQRuKFOi6I0pHqrogkQS8&#10;qgSU3xwbDseGPjssmuzubZ38udheMvSeru0J3kMSIr5xFdYJ+NhnEGwIHi3aD1gDKIXRCZyA5lEQ&#10;Ui/usZnIXa0qyrpmtVlTb1Z8+923fHj/nsNhn/tVS/SOqqzwIIILPuGspdkd0CjWZYWzjqbr6DO5&#10;I+JZFUKAV0bAB23XEYwhkvA+krIr9BAjb99/4OOHG1brFa8/e8P28lIITEWBThFNxDoh7ShXorTJ&#10;4A9xJFNaTUCbEYgyzjFLQNhImAayW5uQw0bw6NxtpSiKR+C7OZjNjNfNZPuyKic3o82q4urikv3P&#10;9rz98S3v3r/neNxNQh593xNDwmXg8khufbi3NBGylmC8EXA0J4AuSYE/5fQ+j9VqNY3h8bseiJqP&#10;rzM6BI1tqLXmcDhMoMxhGJ4gPz6+1pKguCSuLJ/jMXAt5vE8gqgCXRcoihJjDK9fvWLwnvv7+0cA&#10;ozlZ0TnLdrulaRratn0EpJu7Ps/b+ZTr0HIdm5MZRweo+eeXZN8lIO8px5s5QXMkT51yFRqvuXRK&#10;OvWdT7X1qf//KVLTEgh2CgQ3/91Tz7V0oxvJiQK4fHDPfvf+HR9vPvLyxQtevnzJl19+yWdv3jAE&#10;z/1uJ8IdKIyxrFa1OMdEBdgJRF+Ujq3acnfzkbvdDdYZLi+3NG1L1zXi0hvG+xKhAzsSKVF0XTeR&#10;BQRMrjgej+L4m5/l8vKSuq7HpySlRFVVaK25v7+n73vev3/Hx9s7rp49Z3uxwYeBoiwnAvMITh6f&#10;fbe7x1rHZrOZSA9j207kX6WoVzWFUbTHPb/9za9ZrVYCRJuDJ9Wn7/0pN6WHPvApiXc+V45z0Slh&#10;jTlg9ZRj1rzvxPipm9Upkv7Yl+Z9aj7GxufxOVebg8VHcOecwBCyo84IMFTGZNcb9aifz8f7uF7M&#10;v28pbDEHc87v8SknqlMu7CMpUNp4ASKd/W6IQugUQOWn7lMyN4lYRYyRPsZHzzj/3VMxb9/l3L2c&#10;B0/9bMyr9/v9RNhb9rd5G8zvZUmiXPahU/Pa/Lvn/W/Zj5euXI9EJTKBZciOzfM5P+X7S4A5ITLy&#10;GAOsnnSln68Py3756TM9EFWNFikfsV6CMMg9JmSNE1DufF1SXGy3fPnFF7x+9YovvvicelXTNA0/&#10;vH/P3//DP/Ddd99xd39LCIGyLCjLmouLS9abDc4YSldQlgXH44H3796Le3xRUFUyz1xdXVGWQq50&#10;Tpy51us1SimapuXjh4+klLjf7bjb3TMMgbu7OypXTL8nzuwbnj9/zotXr7LDYccfv/pK3JycY7Pe&#10;UFarSaSmqiqMMex2O0L/IB5wPB5n82SgbRpQSlyoyjLPYRlorDV+6Dkcjwx9C8DQB9rmQPQ9ZeFI&#10;0RMSWK2whSMGT9t3hBSpqUkxTX0hxkgMEcjzhdVUrqIsrThgEUh9x/7ultAcsXjKwqIUVJXDIGTC&#10;q4s1V5cbEQHrOrQOEDw3tx+4++j4/LPP+OLzz3BGYZ0hhkDbtZRlIZ9pGrqmobACFi+KAmuF+Gyt&#10;pbQWpcZ7FPGxFKUPlUWB0wrSiq7vaNueoR9IScjcXddxPB7oOnFJq1cbuqYjpoCI+ji0hsI6Cueo&#10;TElK4nTddz3DEIgqTHOkyQScca7WRmOQ+0kIETckzxBTdk4XJ8oYE8pYbCFCdtoI2d3YgrIqhdSU&#10;FJeXV6LvphIplaQwEPwg5GClUEnltS6ilKYsCmKIBC+iMSEmYvCoTIx3mdQl4miJ6DMh0RhS4SYi&#10;klIPxGhClD6kDEVpiWUppL9MdlKjaNMgRGOj/3yA9px0tRR7CXn+14jwBlpnJP0oZKMeXFU18MQ2&#10;4lS+ulzflo6RS/LHU27xp77jKeGmp/LhlEWjli6PT5GBTomsLEW7Hp5RZ6fhkbAATjtsWeS1w7DK&#10;86C1FleWFGVFXQkp1zrLZrWito6h2XP343fE2GOUzDFGJ3SKEIXsqdhIPqASQ/CTcIrObnYpeSGw&#10;aiVjUBRTKJ2TPqhSFnEjC3z0pLJAGSdOviMZww+TaJktKt69f0fbt7x6/VrWLW1QyjP4gcEPbDdb&#10;LnINIfYDfd8xBHEKH0LMdQFFWRqs1hhRteT+/p6iLMSV+AJ831P4irqObOpSCOq9VB5KIyJVwQ80&#10;TYtPCm0MNts2hgTtMHC/3wsh2CY670VQUkHvA3UWDNDWiHBmjFncz3M4CBm3XlUMQyRlQQajhdzn&#10;u47Q9aAUDnDAcDzSZlf1oq4mYYK2a9Ha4lyZhb2K7Hqscn0pCxplUg0h0R1bDnd7gheiW+gj2oAt&#10;LEYrnNYYQKWIJmFNFs1JCYNChYDOcxcpoXJt1JKyE3juE2nc20h90xhDqTW1qyidY7OuJsGCPvQi&#10;RNC2lIXDGU3XdjTdQNMPpBCEJB0ieqybpIjOJHjrCryRXEBbEWfUStH0PdZbBu9FlGfwn7iRK5TU&#10;vrqetmk5Ngeuri4lt4niEp6i1C4VSsRRtIzFpmmIyWPzuGvbFufc9CfGSFnX9F1P03n6jzfsjnuq&#10;6h5rC25v73jz+g2+b7ncbrl+8YL1asN2u+Hb775l3/Ts//AVq6oiobi+uiT1LW9ePed+13KMLf1w&#10;JEb4v//L7/n9V1/z859/wZdffskXX37Jv/rX/5y/+dv/hm+++Zrf/Pof+cfff8Xx2OT6s9Q3nJP/&#10;Hvdwg3X0XccwPJCPxxyyaY6kBKUrPp2/ZBKfcs0YI8469Fr2cF3bAQ9E0xTDJFAzOrEnHpykRZQm&#10;0HXtJEBwyu16XHuGYeB4OLDZbtms1lhlOTYNyUfKosQ4S9McH5FQ+74nRj0RrVNKmQRcUq/qqQZv&#10;raVpGpIPkPvWSHAnJRSjy2ma7ml0zx7PEVKK7HY72lZctKuqIqn06BlGUvlYZ35o2JEc+JjgF0Ka&#10;cso07mFiklrCei0u4X6YSHXzvc3cKRhEiHHceywdd+dr6dzRe+48O+1/jaHvOvaHAxfb7aM6aF3X&#10;PH/+nL7vuL29o2+aqT9UtdTZj82Rm5sbXr56yXaz4ebmjv1+T9xFnr94weX2QnLn0ek9RI6HA0pH&#10;dod76mpFWa1yHiHiV9uLa/r2SFWveP36M7qu5/7ubpoHRqHP8TlH4c35fk32YOlkXWp0yH20N8v7&#10;p7mz/FRHSImkHkoky32oUoquFaEpaV8RPl2tViilaNv2UR1urB/P6wVVVbLb7Wm6jqosKTJR/iFP&#10;049qvaOL+ijgN5Lsp36e+0hZFJKDxsjQi9jqmHfM67MjMXG8n2EYJnL9mNMfDgfevn3H7e2tCGKl&#10;RFIiiCh5uXm093bOPQjIJh6T2pN65JCcUsx1i3kNVOe6m5qNoXBSRG+MOTH+VB1hWXMerzl+dp7/&#10;LQWZlmT3Za66rJnM++h47WWO+qhmqxXBh2ldKopC5jESVVlNAi2T2/TivHQey7rbUtQ1hDCtIcfj&#10;cdIYmNerH/p6yuRU6TchBPq+x9jHruVTnWc2z8zb5JRIxVNCWafqPk8R0U8JNJ6qXy6vP58vnqrd&#10;nxIqOFVDP7UvOfUzrfXkZL6sAf3XCBTPRY0f2pVPxCDnn1meFS3XBq3UVGOei5t+Qtw/0cdOjcGT&#10;YmOLZ5u/oyqf53ZdP9Xkw1Rbk/t3Ts6pX754wfNnz0XUwweKUkQBtTH5bNDgtAhZF9ZQVkUm0bf0&#10;XcsQAiGLmqfoIUVieiysMY6Vru9JTuMHmf96P9aIpWA+r6PJ/OsnUcpRFHNcT+fnGGOfkvpGzhlS&#10;FmTL9cX5Idmj+SzXw8frjAJIIQT6rkNFeYbtesMXn3/Bz3/xc372i1/w6vlzqmqF0iIY0zYNOgWU&#10;eTjvNHomCKLSo739OO4lB5d6R4yy51DI/TVNw2G/Y7/bcTwe6LuWFAOb9YrPX73AWCvin0pRFivK&#10;shJxxbaTs9JCDAaSivjYk1QkRo9BobUjBRGLNE4xeOkb2uR6qbL4EBmF5GPGf0Biva7wKUvYBCHT&#10;F66QPMQYut7jk8IYB9lhfjg7wJ/jHOc4xznOcY5znOMc5zjHOc4hNYFzE5zjHOc4xznOcY5znOMc&#10;5zjHnxdLF9x8Kpx/KP/QGZQtROuB4MXBagIRJAHMFEUlB9C2wLmaqqpxzlIUjrIs2NQ1q/WKzXpN&#10;tV5lwoY4aowkCAHKjQ4Uo+uqgHVSdkEaD6bj5P6YXce1AHhSTALMCwMrVxK9x2rNerUWIHxKvHr+&#10;nKQSzmp0IcR8rRXGWYYgIPjQB5w1HA+jS48AbJVKrFcVb149Z/A9t7d7cX2PkaZpub2/5/rqUhxM&#10;jSEluS8/iKOONoZVVdGtVuzu72nbjtXVA1FPaSNOjT4QjRwir6oVpS3xfYcfBkzwoMzk+hpD4OPH&#10;j5RliRnJYEJtxmiNRsjzakRuKDW5zbmyEAAsEWssfjjStAeG0KOwqAHKQlMUjhAj6/WGbugBRd8O&#10;9EXH0HmCHzL5HZyxJB04Hg7Eiw0hgTYWnUHHkYSPkZv7Hd989TUvnr2g3hSkwdO2R/aHgzjNKE1V&#10;lagkh+hd29AcPa4scIXDFDVaZUBvJuMqwGqxKRQnXkVkyAC2SPA2E5jEgVEbg7Ultihpmj1x8AJ4&#10;ck7uWSlWVSVXHkGDKmEKh7aFkBh8wAdP8IEQLESFUgmFJ2bnba0V1hi2mzXNMHBoWnxMRKWxzhEi&#10;XNpLjNVcXV1yc3PL1998zW5/z2G/p29a9scGHwMecaUe+l581JVGJXnudV2zdQKoa5t+wh0W1uG0&#10;waQkLRIDyYGxiq4fSEqLq5JK3N7ecX+3Y3ux5dmLaz5/8xrle4Z2T1muUMZhSo2xjjA5sqrJ6T3N&#10;HINg4bIwiwkYNAMFwwPIcAlWmjuyPpq/UA9kHSsgmK5LGA1VUbJer7nYXvD8xXNubj7w7t07jsdj&#10;BlI+uLiP7urjvc1d0ZfArSWxZAkIPTXPjt8zJxSOzq9fffVHPn68WQDJHgPTRqDQHKgp7tbhkVvT&#10;5PANJ51SliSSeZwixC+BWVor6rqaOdAPHI/HCUhlrKVp28kRbSTtz0FYIYiTUQhhIrDOCS4jWHJO&#10;ip+//yWRd0mkWYLufsqta95H4QG8vGwvaVv1CUn/FNF9CUpbOrP9KfDd/LNLUOKnTmfqSeK8WjjV&#10;nxJlOOWiNDo+j+9YKSGeKy1iLz/88JbvvvuBr776ml/+8he8evWK1VqICMEHfAwMWsRotCqwRnM4&#10;3KMQV739fs/d/Q3HtuF4FEEVhaJwBWqt8V4EKkbQvAD1/COi6gM4MbJa1ZOYzug6f39/Ly5fSRw5&#10;9/sdXddzd7fjcNhjC8fPfv4LVusVPgaUUdkBXEiTTQZSmzw3PLt+NpGpR/dxBcTw4NCntaWwhm1d&#10;8e//3b/BGYUzhfTx/Cxzwu0pIQohLY4Ax/E9yvo1ktOfeofz6y7BpKf61HKMP74fNfN0UxlsOH3z&#10;DDzNJ2IdS1DtCEyck+Pn43P+maIohUAEJ+fV+fPM++v4Z3SmHwH1p4jty79ftucSSCzjP0yvZO7w&#10;52euQzo+EP0y5+/R3DqKSqnZOxvn8xFMvpzTngIEnxLAeGquH9tlXCcehEw+XSdOtcWcqLB8b/N1&#10;8tS7/6nrPpqzyP7OSggzMcbJ4fqTNhz7a94TpJRg9r5PCQAsv3NOyl9+7vFzQYphGgkJJlK+ODXq&#10;aRzENK6/QmDc7XbUqw0vX77kL/7yL/n89WvevHyBKxz39zvvha5XAAAgAElEQVR+9/vf8f79B777&#10;7jve3d6w3m65vLzk9ZvPWK83bDYb1usNRhua9sh+v+ft27c0TZPJT1rEw6qK7XZLWZZcXFygtWa/&#10;300A4cPhwHq9xuT1+O3bdxybI03Xcn39jDdv3lAVJSnnWVdXzyZxrV/96ldCag+B0omzfEpR8mPL&#10;BGTWWrPb7TgcD/hZrjIf8yEkirJis96IQEoGF/fB40MvZLjmKIImWuEzYaQuC1xZyX40CZDZZXG0&#10;ECNBK1TSEzGtyI5kI/lWayF2F4XDGo01UDgNEWJI9McdvlMQjvJdRcGqcvQ+CEg4Bq4uL6jXdSaW&#10;A0nxxWevqeoVl9sL1qtawMoxkogYI2Ns3NfGGOh9Ly7n1lCaMhNghCSfYkTlNSUFcU09NkeCsxj1&#10;ALpXCZwxGCsE37quqevVJApTFDXaKJr2SNsPDCESfCIcOnSCuhInYFnrxm2/xxpDUY5rlThBp9iT&#10;lMKokYghhLSkhQjftB1N09L1Pf3Qo7XBuRJtHVpbTFFQlDX9UFG6AqMN+/09RRY90BpsIQT9MHj8&#10;4IXcnwX3vIoMnSamyND3k8ibzhOGIuGMwlgj826ENnqIQjw2WoRnpA/GaS9kIoQxVxlkD0CIWAVV&#10;VWRQvCJENZHp/9wai+Qo4ZM5cE7wSgg5T+W5Bf1AHFcjwU+l/ypn1aUAzHJOPjVHTveq1ATEX64z&#10;S7LOn6orpcV1ptkzyTw5X7tknopoNBpFXOxBZJ1HSKBI31NYQDNkt1xxTFY4Y6mqFWVd48qKMteY&#10;yqKgrCpW1YpVvRKn7Sy+6JxDK7h5+z0/fv0HQhyonMEmxcpajoUlxB4/9OJ4PBQEqwgpkGKgUCVG&#10;g7MFzmh0r/EEwhCIg7xHZwxaJQ77PXW1QhnFEDyHthMHxbJCaZPfuHTwru8ZQmS1sShnOe567g9H&#10;VlVF4Rxd32fyiWZV17x++YKqKNmHe5SxpBCJ2pD0uMBm8USRrpzEe4w2rCqDNdAZTeoGVkXJ5WaN&#10;VuCHFtUbdGFxRhMT3N7vUMZyebnBaclRg1fyvUoIfkpDPwzyXMqg00A/eNZljbYGHwLd0NMNPSG7&#10;PPa+p/MD4ict9SRnLVpDn+d/g8IZg7NOyDt+wHhP6nvuj3v2xwbrCqq6pFyvKaqKwjhxUp6J7JFk&#10;nW7bnuPxyNt3H9jvxY3y+tklRj/s9QYvbtUiBirjuTCifYN20t9VIuCx2onLZZB2VlZjIiQF1ljJ&#10;4yOopEU4QYvgZSSwWVk0K1LSxAht6GnLlr4uqUpLVZYcDw1NN9D2Hfd3txwPPRCIIZPncu3KaAUp&#10;UJYOH0Sc0vuBEGvQBuM9yrfENhGjYohSMyrLihCDuHQyEEOk95qbvuO4u6de1SLcWJYYU1IUFWVV&#10;5/w2ToTRtol03QBK8n/bNOJm3Ad8BGsLVqsNKUQhlvcDXdegdcv9/ZHvvvsBazXbzQUvn19zeXEl&#10;rqQXl7x9/5a7mw8cDkd++7vf4X1AW0tZ1lTVipg0dr8npcjF1SXOab767gP/5dd/5PJiy7/6l/+M&#10;v/yLz/jnf/tL/uqXv+SrP3zLv/23/56vv/6WwXsuL7eE0HN7+4EQskO8UriyxFiTa+F2yoX7vscY&#10;jY8y2JbOraNQ0FRvCJEYZJNglMHN+kzKvz+Si0ZC5DzvHoaBpmlEVM6VPBKunc3VWmuOxyNt18n9&#10;O0e1WpHyXkQbjStHUYLbqQ4mpHeb9ynQ9wPDECjLAWMtdVWJSEQIlGXNfrebSPHLup3ct8pCkz3D&#10;4Cd3bK3VJLYXwiC1UyXto5H6rnDV1CREplSYiLqybI3EuDCttyFEbJ4fHkRnICpwVYktC2yuXc3X&#10;zpHwOl5nSdR9ygl76Qb9yCE5JUpX8Ob1G1brFe8+fMB7z/X1NZvNZsqvxzraxcUF9vkLiqIgBD/t&#10;3b755hvubz5wdbFmXdfc3ye6/ogtCoxR7A57bm/vRKg0z/LVqsTZgg0Pe9phGB5EWIBj21MUNVW9&#10;4sWLlxz298QhkE64bc8JuI/2WGPNEkhaPRK8810/7cvHTbFKD/tgH7y4wabpRTz83swlfTzz8Vkw&#10;yRiNLmRd7ft+Gh+Ss6dHtbaHfEJyjefPr9lu13mf0+Z3LX3Nh4A2BmIm4yslNSIkxxyGbuEmH1mt&#10;11SrFW3X4rsOHxNhGDB+oCzKSUDBWjuR8sd+OQyyVzwcDpnc2HM4HE/WMnXOxY1xaDOrDaBIUaEw&#10;kxjBUhh0zLliVCcERWWvq1Sa3IznDurzd/4wFkIWN0rZUZ5P6pSn/nuZk57KKZ/KM5fXmAt4ppnr&#10;8Th+T9WQ5b3lSox5qAE4V0i3UxEfBpmDjSYpQ/ADcRTBAIpCzn+893LulAnrp8Rsx/2xCCDlOl56&#10;fC7wlNDlOI5A9qoxZDFHpYghoZRhFPk89axLEdj5983rOsva8vJzP+X0Po957X4p1vhT7/fU74zX&#10;mPe7U8IGp/Y+87MbfoKAv1wz53//4DYuonBjHSglTtbO0mzeeuQYPquPxSyMtKzNz6/x1LWXz70U&#10;HGWq1ea6LFnUPmnKsqauK1CR3f4eH3o5n0T2HKUrca5ke3XB8xcv2G63WK1x2pJUzOtwGo+Q0SmR&#10;vEc7EewLvWff3uNDYIiBLtftl/OG1naqPcrcN66xif1hJ+dIyZOGh3NEbQzW2SzKEz9df4C6qiYR&#10;i6memPedD+89yXMwaVCIO31Sec5Mk+jYuA4olTDW0TYdd3c7tFJcXV3yd3/z17x5+YrrzZZNFlTT&#10;pcPHhuZwT/IDVS15dshCbUYpIKKtzAdaCYk8pAApPIjFweQ+bzT5j6HZN3x4+5a7uxsOhx1d31FV&#10;JZeXF7x5+Zmc/263WCU1k34Y5HuN1LL67oj3PcZYfPBEAi46EbgPHqcNThuCj4CI6RdasBkqJoxK&#10;WGfwWpGSIiYIQWfNvgcBOm3stPbbIGJ0q80GbQxd1xNi4tB27D/c0rYtwzDwP50hOec4xznOcY5z&#10;nOMc5zjHOc5xjnOcCfDnOMc5znGOc5zjHOc4xznO8eeGAEBmbrVRwMkCLBMgtA8CvjMjoN09uH8Y&#10;Y9jU5eQeVZUlVbWmLFasN+sJIFnXBVVZUleVOOI5OxGXHhFaMiBqPNwOowJ8igwqyM9G5X0lwD0N&#10;JB8hJrQW4tsIPIgpUWZgvDM6A8IS2/VKCLtaU1T1BBYNwPbiim4YaNtGAH8x4buOVVVmApQiGYjR&#10;s6pX9F3k4vKSiABhum6g7we2q1LuIURx12nbyXnMaDOBCxKJzg9URQHKoiMEBvphoG8HjHNUrqJa&#10;b2iPB7qmQZHEeTwljscjIQQOhwPH45HVei2gRB8pi4KQgWmi6i5EYW0S682G4/EoZD5rJuJFVZXo&#10;3Q6lI5tNhdEFShsiit4HjHWsnBOnXCVkfZUP9ZUyU7/QGSXhY6SsSrSxGGPphwFbOI5tyx+/+oa3&#10;P77j1as3WOvQ2kxkstG9M8RI13YE7zkeDwTv2egMalBC1BA3L5uJLuIkZo3FOXEINUqeWalEKgQ0&#10;BJqQD/CVddQ11HVBDA8AyoQA85q+Fxf1lEgRktYUgMlAH5WSAMB1wihF4VZYowmhx4ee0A8C5ACG&#10;vsUay9XFhiElQoIQEnGAqBR2s2Fdljzbbrnebnj7/gP7w4H7+x33d0IuYhjo+oEmdFhj5J2sViRj&#10;6PsOF6B0DqNFeEGh8TZQGkXlDLuDoRl6XO/pfEQrGKInajOiryApDvsjfd+yv7tls6q5vLxgu424&#10;spK+MPTZCU9ROCF49oOfHM2WgNAx5kRFM7nR+yedt0f3qSVp8pHTbdTZ0S0wKHGKVFqjjcIqRW00&#10;riq5vL7k6tk13377Lbe3t6SuF8DaMKAmNx4/iRb8KfI+8KRT4VPuuvP/v7vbEcIfubu7P+nAqxZA&#10;qKXbt/fhkfvzHNg2v87ynp96hiVwcPlzcTiMk2v7/Ppd15ES/Pa3v8U5x8XFBVVVcXFxwf39HSEM&#10;+XvHdyqEh6fub054nxOIlkTLEYA6kmznAOX5+nLqPT7lhjn/9/hHnD/iJw448/ZcEs/nAMBTYM1T&#10;97Mklj7qDwtS8Xw8jcC3x393mnC6BN6dcgqaO6GMoHAbLba22eGqZ7fb8x//499TlgUvXz7j88+/&#10;4Nmz60zKLDP4KoNCh46bG3FU8n4gJjC6oG12vOs+sl6viTG7sA5hcp4rCnFnEmCakDnquspg+ERZ&#10;VtR1hfcCuLu7u2O/P3B/fy9E0fZInNxmUiYdOq6un3FxeZXXZVmjhOAuhPnCOa6urh7NVWO/H10M&#10;R+ccIRFpCmdZVSW/++2veff9d6xKR0RBdrrRSmG1ARJ+1k/nYGMhjoLWhqKwGUQYiSPRdw5Cnb3P&#10;Ochw+T6XohhP9bslwFUvRB3GOXHeh+bjbNnfli48c9D4EsTIjLARM/Hw1Fy1dFR6CmB9inw9v69T&#10;YNJT43guRiLOPQ8uQzFG5tRIozN4HIS8qB7WgsfjlSlf8j4y+AhJo81jx/QHcoHKuW0WXcjEVW30&#10;6fVwIcIxJ+mcmuf+lMvWnIx/SjRl6Tg8v/5ITHj0vdlNaHRxHwUDJgGssW8nCF5EVeq6nsQwRtf3&#10;kAnW8+t/QgJaOnEp/WAvmL9jdNA81T9ikBwppcTgJU/QUef9h6LreopCRJlS1+NTZF2vePPZG569&#10;fMHLV6+p6zWldXRty+/++Ae++vor7u7uhPxkHW694suLDXW95uLigvV6TVnUdF3Hjz+85ePHjwxe&#10;1kxrhRC4tmu22w11XWei/FbIUIW4w49M1mEYuL25FZEfK3Pa8XhEG83PfvFz3rz5DK0N+92O73/4&#10;gRgTd7sd3nsOhwNEqFyJqcX5y4dMtItpWptjjOz3e3nXRlxy505/dV1Pc2tZlqzqmhQj1iju73cc&#10;9jt633PY3cv8bAwpRqqyFGKrAk0UAHEMIs5iJF83ea+htWLwHt/3mMTD3wM6CysIsDngfaRPicJa&#10;SusYUpT9QhJCtDWa3d2diDMBlXNYpSi1whYV2mpS1FhXYIzDWRFwSZnwqI1itaoZeiEvkVQWBFKE&#10;4MWda9xnpI6IuFiPAlKJKESHMHDsGkLfyc+tA6VlL24MZSn7781mwzCEvAdtGYZe+qOxdB66NjJE&#10;GPojN4cdMXohXGsRnSmd5fn1NWW9xhVC+B+GYSIRaWvwscenQYRqiorSGIrSU1Udu/0edWzwOS9I&#10;XYd2BTYE9rsdMSUK51hVKwpXsN2KAIIzQkAB0M6hkqLdHwXEnsXvhCBnMEbW+xFYrWRiYuha2qaZ&#10;RPuG7AAvzrgiPOecYxz2JhMYFNmlOwr43ChxXI5KnJ61MRnIHae8+J8ST4kjLXO7ZQ72OK+c53Xp&#10;EUnmlB38fM2bCzk9tRb+qfs/tY6eyh9OxQjkJ4sTxrx/zrNtfqaFmJkRYbphGAheaidKqQnMnxDR&#10;xZj3+kUlgkfOaaqyoCwcdVVTuJKqqnNNqqauKuq6Zr1aU5RCHi+cnUgd4zxV1TUJGLzHKdnPr9cr&#10;MAWXIdE0DX3b0pYWo4KIcBgFvafUFmzO9bUSZvS4j8Sgk4gv3N3vqKoVRelomobj8UBZFFwqMM5C&#10;FNE8pcUttOl7Lq+esdls2B8PDH7AB8k/N+sVxnWQEtvtBmc01opAWfCeY9uirJE+jyLEREoP4yPE&#10;KGvJek2Int734u5oogg/ZcdxnwJkQZOUDDF6Bh+4WK2p69VE6LNG41whIkYKmeey2+KQ9/iH45Fq&#10;tZZ5LiVilHda1ysRlnFOcpwYST5gtZK1BiGdbbdb4jDIM2mN0Qa0YfAD7dCz2+/p+wFqhVlpyqLA&#10;GE1MQpgMURwZRzGikbAme2nFdnPBs2fPsVZIJOv1isJZuq7l5vYGn8UetVbEICIs6ExAROYVEaUb&#10;8L7PRE2L0WN/Uw+O1LnvhygClUpL3dVZh/eRmAJWQWE00WjWVY3RjqJcUXUtMXjqwvJd39MMcl8m&#10;KRIiikhKaJTcg9YU1lIUFqUNrixouhbdJgw6i5I4qZkZac+mVbT9IAJl2SHYD57meOTYHLGuoMzE&#10;2W0MbLYbQAjNrnDZ8bZl6Huwjt7kd5nrYWMOXZcl69WKruumP23TTiJsfTew/vY7nLVcX1/z8tVz&#10;nr18xu2HD/z44/d8eP+ew/HA4diiUbx49Zqyqvjss8+oVxVffPaKVVVzc7fnH3/3O+7vb/nf/7f/&#10;i8uLmn/xz/+WX/z853zx+Sv+1//lf+bb777nt7/9Pb/57e8YuoGqrOmaToRTtJrmMWuzGEuuYVhr&#10;pv6sFI/cTScicHaOnjuZjjXTsiyn/DJmcdkx9146CpdlOQkMdl2Xaz/m0V5LKZXd4910D+N9zPf0&#10;QxiIXSQlNTmzez9Mefv4PeMeWM4K5L2NQpLWWjabNc3hQNu203ONAgEyv7qptiT1NZ1rAf7R/Y2C&#10;iaBmImayUsxra6dEuOZ7Fa3NkzW6tm2nZ9FKBFeW9cV5zWh8Z0+tg0shunnuq/M5w6quJAcvCj77&#10;7DO+/vpr2rYVt/tcCyjLkv1+z2q14vLyMt/Dg5jU8+fP+X9+/Wsg8t//D/8jXT/w7Xffizv84UDf&#10;eYqyEGfykRCszdQW43XGGkaKkUMWnMUa7MHy7Nk1Hz9ecPvh48mcYBiGT2qcc3G7URRsXiMYicnz&#10;uvBcHGj8/NxpebnHHGtmKWVXdefQSlGUFTEl2q5/VMOsyhKA4/H4SExH9sCPBS/HvjC50PcDKTHV&#10;dqIX916lNc5ZlComcidAVVWsV7XMv7kW1Pohkxz1JJpoTCYyR7i7u+fjxw/c3d3Rde0kBpay0G5R&#10;FJOI17xe8kCo/nQMjG06v7efqi0uhUBP5aynfnfq94TZ+1ZP1lCWtdanhPHmZOefGmen6lfzvjbv&#10;o/M5dHzfPhN3x3la+oBjuxVhsMPhAHSst1vWmzXGaA6HA7u7HTE7QI/iIyHvD1OME0F3ea9TzZfx&#10;nUVCeBB5XBL652cfy9rLVHebsmw15bGnhAiXNZmxHeZikT8lovpULflP1dfmn53X3k+JcJ6qWZ06&#10;O1m2z1M1zflcrnKfmtffnqopntzHZNK31hof/UyE5dSao3/yetPaAifd43+qVnlK6HL6vdmZjdEi&#10;vB5JpOQnprf3gf1+T9seiSlSFCXr9UrOfLWiLGquLp9RrUQQdsIGaNmPhBimOpj0HSHPdzFQFiVK&#10;ybraDT3aWkKQPi73bj8Rf573wVEwYqxXjXXx0Qk9ZuHZpWjs+E7Ftd5N9cFHted5m03O73k85bpj&#10;SnESlJbr+CwuFuj6lvYg+fu/+Lt/xs9+9jM+//wNl9sN/f7AcGxRIRC6gV/96j9j64o3n33Ber1m&#10;e7FltV5Pgvgg9SSVpA5hAKMgykxKTF7I6PmcTNzeI8fDkQ9vP/Dx7XtUilRlwcVmjbFyxlZVFUZL&#10;rfXm5obSWtqmZb1Zc3V1jS0K2q7DmkgIRe4SCdmQR8hCmTGNtegs+hI0ymR3+pgY4kA/dCgl4vIp&#10;pYn0ntIoEJGmPb4c2kSsSmA0iYdz2n7wNH1H5z0++DMg5xznOMc5znGOc5zjHOc4xznOcQ7OBPhz&#10;nOMc5zjHOc5xjnOc4xzn+LMj5sNpoQgI8CbFyBACJFG9H0k6Wlls4SicoyxK6loAxWVVs1rJn6oq&#10;Wa/FsbCqalyRSXNWo6yeHFvIbncjwGMCRCSeIM2ecH0eSWOZ+DCijYU0VuCbAykGfD4YN1pjNCiM&#10;HOpqMx7RZsK2RuGo15f87PUr3r5/x/v3H7g/diQ/EA4tWkFVaSyGFDV1vQKMuHhrQ1XVlIXFGgtK&#10;Z3cMKMua3e7A+/cfefnqJXVVo5WiXq0oM1gtiAUcPgoQsffiTHNsG778/AvW1SU6eFQKhDBQVAUR&#10;stN3M5FR2q4jpkS1qrnabnFKYRUCglYa6wSAttlsMujXU6uahLibOGfZrGt8GHhxfU1RVByOxwxK&#10;FPBcTAkfwBqHVhpjFHVd4kMUcoYSwK0rHP3QU3lHKoSw0vdHAQp1A99++x373YH7XcPV5RWohHOy&#10;zS+KgrIUUNHHu3tSCOzuxNHy+tm1gNT7XkDUxoHyFGVNCkEIMkZTlAIk9TFgbYV1bnJnFXBbpOt7&#10;IUYkcU6pyhLrBHx8c7fj0Aj5vm+P7O533NzckhDg5nqz4urySshHm3UGgYtbaNJZSCI8gF66rsuA&#10;84RBSDmDH+jaDqsLcTInidtBWVK/fs319SXHY8vNzR3v3n/g5vaWY7Pjbn9gdzgKAaRveN8c0M5R&#10;lhVd33NxcYFzFlevCEHGWSgMRaGxDuzxiNE9pvdoErEdgEgfg4B7jQUSXS+ud3c3t/z4/Vsur695&#10;9uIF22fPKBHQrfcRYy1VVWK1Qmeg6zi+x3G7JM9NYzoTXOZAqTnob+laMgK4HhM+5ZriziogN2U1&#10;Kcr1nTIURUlZFazWK16/ecPxeOTdu/d8+9U33N7e4odhAuWjVJ7/HhxNxu/+KaDS3LEQ+OT+l0Tu&#10;lIQ4pjJ5Zx5a60nIY+7EMwL45k4n0++fiFFM4umfpYls/1ME0vG5YmQCGM4jBI9zxQS6Hp/VOYe1&#10;5iRobnS0npPWR3e++fMVRZEJ6OGR4+zYB8b2Httl3j/mgOY5oOzUWnPKPWa8zvzdL0mfSyDcKWLp&#10;CLScr3lzt+7x80sQ3RJYd6rt1Ugcnb2rxz/jUX88RRpetsX8O+ftPgKW7Wo1uawMw8A333zP119/&#10;y9XVFa9eveTFi+dcX19zeXlBWVa8efN6GkMhBG5ubvnY3qExtE3L+3fvaZojqEhV1RPZWlHjnBBM&#10;67qagHUQ8T5ws//Ad20jbrkhcDw0uR2NOFNpTWktWlu6rkcpRVlV/MVf/oznL16CMuKGGUfisSFG&#10;AeyNhOGle99cHEDA5OJgt13XfHj/lv/8D39PZUERsbacQMuTyM/sfQyDOOrN2z3GSFEUxAyq1VoI&#10;LXEm7MDYt9Loi/rQD+Z97ikg60+5ds9dpJ4SYXgMmuZJkZA58Hbe1+ZgyDGXm8+xI5B9SbhfOlLN&#10;x/RyjVn+/JRgxbJ9xjE4Pv/DfcbcF+yjdpyT6JwrACFVaes+ue5ITPDBC5kvC2pYayenuaVTWU6B&#10;J1fkZS48rrE/BfBdPvNThPf5O1nOYU+167yNxlg6f8+/R6PQKjsAJia32zkJfWrbac2U55yTh+a5&#10;wpMkTS27m0cA7MTksat5IOQrk0mai/GdYgQjzn8xJawScLHVQoC3zjL4juuLZ/ziFz/jyy+/5PXL&#10;58QUOXY9H+/u+cMf/8j333xH13YkItWq5uL6Gm0NbdsRsxnjsWk4HBu0NjRNK8TpUvpGnedElMzD&#10;V5eXXF1sqesapTRt23G/29EcD5Slo6xK6VdEmrbnsD9wfX3Ner3m1atXfPb557R9x29/+/vJgdL7&#10;ODnUxkx+doXDD57g4wy4rae+N8/JnHMiDJD7utybmr2viPcDh4Pn7Y8/UjgRXRpFPgprc44ugh9C&#10;GTAy9jQoI4B2o8X1zmhFCBFn5e+MAqPEWT3FONqmZyKqgRAZokcRxB0853rOFjins0szkMR9uSzF&#10;pd45R/SBZt/gKoeryry2yP5i39xROodKSUSX3MN8Lv0mcjg2HNojfvDo3M+tMWw2G1aVuLOVzlEU&#10;mTiX/wxDT9e1FM5htUEZw5BB4957qhjpMmEHEt53Ih4TEkEplKpY1xdUz0tu7n5kt79jaA/4MNAe&#10;WkKI1EVB07Y0XUddliiE/DsKbFRVxbHtGTpPXddYW4LWkAwfPt7SD4Go9OTQbazDGIvV4Eoh4MXg&#10;6Zs9Jq0gVoS+JZnRoU3ej0IRFeJoqjUWLW2fAj4MeQ3xkyDORCgk58nG4kMUIbWQCD4Qx3UQIYMV&#10;hcONQgIGtC5JYQDvZe8dIslk8byUQBlC+qcTyJfz5jxn+ylRqsfrEfNsYTbvxj/5/adyun/KvZ+6&#10;xj+VTD8JFub8alzMko/5eSQ/U5lsMUQhMJBAZVdA+R8hnxWFw5UF2giBt6pr6mKFc4a6GkUYRXRr&#10;ncUWRvd3Zwup82iFtpaUAnHwM7Li6AyeMMLaxijFqqxwLlEUFR9vbtjv7xnCgE+GFBTaR4piFP7L&#10;TngqO38bcXeWudRxub3i2HbsdnfEHewPB/zgHzkcx5zXQiY+9gNt01KWJReXl9zf3+OMxZQVzliK&#10;tZCWV1Wdx38WiNEqu5cKsT5pBT6gR5HLSThEs16vRTij8ig1iAhUHCDFqS5EjKTg6fuevu+ICYqy&#10;FCELa+myw7TWUhtTKmbn74dcyg8DPkSq1YaLiy3WOZz3FK4kKamXKWuEqB88+AGMwVmLQoRRKEqw&#10;QsAIwROym3rfdPTDIKTIosQqGb/Hw4EYPIUrMNoSvORfJgsVDENPjIGyrHj+7Bl1vaEsS5r2SPQ9&#10;Q/AUlRORwOyqrJQVB+1JTAC0dsQohpKDH+j7dnLvTimBTkSlJ/fHmHJOopSIOySFc4aR+KuUls/3&#10;A1pFEQKwhko7rKtYxw1aK66urqnqNT98/z3Hw54YEiHkXFJlSdBseam1wlkRh1xryzasadojTdOS&#10;oghO9kMPuX90fc+x7em6nqH3DEmcu1GJbhjoupbWDHRdj/cdSgXq1QodFX5A1qyt9A2lNX3XZ7KL&#10;Qisj+56YJgKUMVK/HV2Sj8eGtu3pe8/vf/97qrqgKC3OFWwvr7jYrHh2fcHd3Rvevf/A1998xw/f&#10;/8B3337Dar1htV5zdXXBZrPhzevPqFd7ClPwww/f8/VX/8j9/Z7/4//8N/yH//D3/M1f/5J/9a//&#10;JX/z1z/nr37xl/x3//q/5Ve/+g2/+c3vaPb3DF2DK0tSJlcX1k3vSYRtxHVciOvjXC01njiIaKnO&#10;OalKCmMNxeQQjtT9RlJRkDqrUEyD5JnGCJEthknUpc6On0PvaZqWtm0n0vmcQDsKtqWca4XwkJ8f&#10;D0eSShNBfcznqqqarjXuUcZrjLnfSL6vCoc1ZnKtHymYPc8AACAASURBVMVVx+9wrqCuVzOyW3y0&#10;dxhrCPNcciRtj0IVI1lVPucfrU9zUudyTzffg4y/P+7rl/WX+T5oXnc5tUe2iz37Twm2Se3Est1u&#10;KYuS1WaNtZavvvpq2peO7e2c9KsxvzPmYR9+dXVF1x75+quv+NnPf8mXX/4Ftzd3+PhAWjP6gcw9&#10;3u8oJjiKDIw/e/b8GfvdXur4WmONwznLy5evOdwf8MMApOkeljWxeY12bA+lZI4J6aH+q9NDm3Vd&#10;9wk5eX6tp2pRcSaYInUhRYiR9WZNiCK+2vf9g/N8oaa1cKwXjvvHsbYy9uuxzvJAxrcyBvNnx2d2&#10;zk51qZFwWuacw1lDiCKWVjjL+tVLyrLk/u6O3X6P94H7+3v2exErbppmVivWWPvQh1QWuEqf7Lf5&#10;pLa8FPGc10iWNb9lPWXMTyfi/4ncdCTvn8xZ1ac557Le+Gmd8umfPVWzOFmvXtTcl4TqU8RxY8xU&#10;R4hdJwbwxmCNY7tZy/lmWXN59Yx+6Hnz2Wuur6/48cfveff+PcfDkeZ4FAG3lDgcj0QFIY8tlcXb&#10;TtVahMg7q/Go9EktZyk+cIowPH9vklfKWq20noSn06LGOK/JzOtac4HYU/XA+Zz2X7OnmL/fpUjG&#10;XEBlXO/nZPjlXPtTwsOnBIWX9zcR+xfj4U/tv+bXHMVjQvD5rFkz9H6an5fin/Oa1PguxjPv8dx7&#10;JMCfEgj9qfuZr5WLXwKlJoFUH2SORI8EeJFmOh4PrNY1n332OWVZURRO8qnCYa2IwpaFiEwSoohZ&#10;GUMMIj4GCYWIXRgrmIGRnB7z84YU6b2XM1jkTDzESPCemKDrBhEKyvc9ngWk2XSi8zlJCIEwztFz&#10;MdDFOx/Xhf1+PxHhY4xST0U9FojO51ciKhNynSuvKz6IiDMiABRD5GK75fNXr7i6uODnP/8ln735&#10;nNWqpnAWlSJlFlgIQ6DvO6qiZrO9QIWI73raw5Gh69FWU5Zy9liUJSTkTEwrYgoiCh36LLI+0LUt&#10;vm/p24bD4cj9zR0GxcWmYl0J1mLcB/d9z+FwFOJ8HrPOWoauB625unqWzzYDGhGxds4Qk6xVRDkz&#10;f6jRy+QRYmQIXkQ3tcZqiyYSYiQl2YsrFUl42fek2biUg3BiTI/PPI3ksUobLq8d1WbDsWsJfjgD&#10;cs5xjnOc4xznOMc5znGOc5zjHOfgTIA/xznOcY5znOMc5zjHOc5xjj875qRDASc5SCq70VTZlVuA&#10;dOvNBWVZ4qwVB7/VSlwKq5JVXVKWBa4wAni0DqXN5MpH5qePjjdz0NQpt4nx3pagliXAZQLvjO4T&#10;2ZXHOYfPwIc0kWwFjB1jhKTQZLILiNtoFDJFwrK5eIap1qy215SrLe9//J52d0+IntR5rFUMEXxI&#10;KCOgfa11diMsMdpMRBqlMhCxKPBdz+5+h1HiCmKdtOUEKgsjxCBNpIOUEmUhzkPOWWJwhKogEild&#10;RV8U2RUeUgYRBmHycbQOnSKVtaSiQBdOCB5aCOZXV1eT488ImtFGsa4rAWoMA9V6S6wqQhRyft97&#10;Qoq0nbiib9drrBVH28SQ3SGlP1VVRUiJ3g8cjonQDzhnaZtG2ioTbY7HVsADlePq+pKu7TOwRBFS&#10;Ig6BtjlybDqKwrDbHSiqAltI24vTo84gCyFgWGdQRIpSo4PGuoqqqifHkhAjSkd6L+QJaw0xgzNj&#10;SkJe0wq0waeBfdPQ9B1JweADQ0yo1hPZ8/bDDXW9YrNes1qvqJ3GmiwggXT/tu0IScjtKEXy4gpp&#10;lYBMIIr7o06YpLFOnMVsoahKS10VbLcr7u8vuL39yO39jtv7PcdjwzB4AZ1kwFwICd914jTmItY6&#10;IRYViqLSFKXBFZb1KpCSZn9s2DVHdk2DCwEfIsHHTNCPhKQhiHvn8OGG+8OB1Yf3vHz1itV6BSi0&#10;sSjWVPVmcvxbEnzHcT8HP3kvbphlVTxyHZ87/ozzwejuMJJR58CjEehCBgnOidCM7rspgtEoJZ9f&#10;rVZ88cWXPLu8Zr/f8eHDB7755tsJJOn98Mi1aLznU+7B8zl1/PecyHjKIXn5mfn8l287E4M+JRLO&#10;CdOnwGBzINYyToEUR1evEZw6OoXN51rv/eT0Nyf/Ts7IRk9tr7UQl7z33N7e0vcdZXZkGq85d2kf&#10;nWiWjjFj28/7why8N/aV8R6WxMsliO+Ue/XcZX4E6Y2/+5Q7/HgPDwC58Mk7npNu58Dr+Tubt+N4&#10;X+O15v1tbKe5u8mpPvNUvxrbaUnufwpwvLzuI2Bffs5pXGSAfQw1Xd/x8eMtNze3/OEPf2SzWfPs&#10;+RVffPEFL1++oiorhmHg3bt3HPf7PPcfef/xAyFGrp5dUhVFdqwRAHjTHBmGnr63tO1BwGJDoOvE&#10;gb7rxLVyBALaPD88uHT73HYCNNtuL3jx6jXby2ck9OQwrVQihIfxOwKUq+weOgKrJ9J6BlULtjFh&#10;jeH29oZ/+E//iVXpKI3CFuJUli8qLiqDuPwlBPzc9z0+BIpMLhjvfZwPp/GWkpB3F25XYs4yd1hi&#10;RiTnkz57CvD6lFvXHCy7BFE/5dI0H1+nBCKWfeyRQ72whYTgmpUCUnZUXJKu50T5JWF/OefOgbZP&#10;jdf5OJm30cM1+QToOn+mBwJ+mlwTx+8a+3JKSchcWuODAAvnDuanxu8kbpG//xHRPWVnpplj/Hzt&#10;m4/xn3K8n8+H83c+ApZPER/n7TNvj1PX+0SwAP3I1XIpqrB8H8ELGXrej06tw8t1TytNmAPRZ/c+&#10;70sClBZnouVcLABqgzaa0pYMw0DTdaA0P/vyc968fsXLFy+4uLxAa8XN7S2/+c2v+fHdO27u7jl0&#10;LdY5rLIi4BEDzbGhaYT47oNHGZNdxMG5kouLNZvNBcZYyrIgxoHdbo9RmqJ0kyPZbrfj48ePWWBp&#10;mAgV3nv0MDpvirto1/W8fftOXIz7nh/evuXd+/f0/cDV1RVaWbTyWbDG0jQtISRUyi5/mZAUgn9E&#10;ABlJa6vViqZpaNoGbQzb7ZaiKNjv91O/lPxC0TRHtE44Zzjs96QocmRKyfXH+TIGzxAz+Q8IiABB&#10;ilGc94qSuigh5wNlLFDZCb5txVWRyVUdUtKgIlFFjE+oFFFJY1AUpaOoKpyW/aTRhbhFV6Xks0nc&#10;e7vWE5KiXK0JSdH3g9D0NeKK5iN6dHbVFq0NbTtkZy8hKPmcB/Rtx34va9p6teLyYst2vaIoHOtV&#10;TTSKonCsVmsBZZPJMUpN7ZBShKiyu6DCGEdZWmxKBCLaVNT1Fb0fuLq8ZLtZkeLA4Xjg7u6Otmno&#10;uo6buzsOhwOvXjyjKgoKZ7GuRKnE4AXI7b2n63dC/CASYmLwQyY4y94+JNl7r4qCwhlsJsCWhcXa&#10;EmOsEN2Dh9FNVxcYRKzqcrvF2kKEaLwA1b33uFTgfZ/nBJP/ndBGCNYacc02tqRIia4f8ErmjKbt&#10;UUgf6fqBsiwzYUTI1ylBSJqY3caTNkQFOguBhfhPJ5KfWkOeqnGcEiJa7p9yevMJKeZUrrec35/6&#10;vZ9y1PypfPDRNUdhw5yLjP8Wb0oezdcizqPBqOxyrlBkoQpkD5JUdg42RuZNaynKgqquWK1WuLLE&#10;FY6qkv/fVhtWdZ1F8wrqqp7mR+eKLPIoNZ8gzODJwZDsMD2tF3nuxHtMKSS5unAUKVGvSvywghQm&#10;stPoNKxUFiuLifj/svdmvZJk173fb08xZeaZauiBFClOoq4oyYZtwIYeDQP+0IYf/GRfwIB1JV/K&#10;JCWyu9ndVV3DmXKKYQ9+WDsi42Rl9aX4aOcCGl1VJ09mZMQe1lr7PyTyvBBRDz2RyxKXqyUhBm4f&#10;H3i4v6cfeoxzdF0vJBOtMMoSUwA0dV0zDOKQp8L494G379/x7Oo6kzGyo99snIUYUcZQlBUhqYnE&#10;Fm2CID0PpQ97vfee3g9ZQFL2DGeEFKlIU/o6Ci1u9y1KGRbLJWVRTmTB0U1d8mjpqxRFCQr6Tva7&#10;wXesN2uKsqCsarS2IkSjjZDKs0u8TpHSKDSJECxGi2ei0UoYlRq2654UIlVp6fqOzW6HsQYi6MYQ&#10;fGC/27FZP1I4m++VEE+KsswOkBHnCoxxXKwuqKqGIXi6oUNFjQ+ex8dHBt9jrKFxi0xSlZ5f17VC&#10;nEkdCpvHQ6IoHN7nfsQQ6WNPWRSUo0iMEndnHyMx5/B96yFGyqLEGE1VFRgdGLwQsBgCeCQ/thZt&#10;Dc1iRbO6Ynl5zdd//Jp3b98ydHti9PjQE5OQm6umQVl5nsF7ylLEJJzRVEVJ7+VzVKvxPqKNpigq&#10;Fk1ku92xWW/plLigikCNEFyi94Shp2+39O2WxWpFVS8x2uCKQvrKIETRpiEhbtVt3+FSEiGCWS96&#10;zPmWyyVaa3a7jpidJX/zm9/w3XevuL654Wc//yuury64urpitVqxWCyoqprlsuHxccNmt2ff7vjD&#10;73/P1WrBzdUzlk2F/fQFz19c8hc//ozf/fZ3fPfdd7y7u2P9T7/m919+yc/+8kf84ic/4S9/9GM+&#10;++Ql//V/8/f8X//4j3z55VdstnuUFrGcoMZegQgHhRCFVMUomBepq0qI7zlPDTNxrZFcLn0tyTXN&#10;6Fg7jLltFgYzhrqqp9ozxDDNd+89Nvfly1Ly05EIPCeuRiWfHxVZXCGy7zvavmOxaHIerJ/01sZ+&#10;zyi6N+Z8kwhfnj/73aFXVte1CEjs94cc3mjKRtboerlgvX6gbVvpFVqT8+w0Edfmef2Uj6cDYXkY&#10;RiI0U6019u0O/Q3pDB6TCI/rk4PL/OF84rhePN6jT9WOp84nxs/sBs/tIHnHJ599yn63o+86QBzK&#10;R2GBkaguQmmbSRgKoK7r6br3u44vvviCzz//Ac+fPePLr77G2QJjnZzTOCfOrPlMoG0fp97TeKbj&#10;vWe73VI3DbvNVsj3RUFRGG6ePadrW775+hvECThNuccp0bx5X3fsuxitQRtCipNQ4ikStj6qgU+R&#10;PA/u73Itu32Lc1b2w37A5/xsHAtz8v9Yz4zjeDxzmZNxx71rvP5xXBz3H1NKbLZrhn5gsVhSFCVF&#10;UUzXCEz3eb1e8+bNW+4fZKyHMPZR5JyqaRZobUTEJYtRl2Um28/zK0T8x1oLM0HZU/2V8WejAGma&#10;52RH52zj/Z6T3znxnI77HPMzQ6VPv+74mo5JvqcIy/Ox9X09zeO+xXF/4mOk6fmZwsXFBTc3N6SU&#10;eHxcc3l9zeXVVa7ZZC4aq7m8uhIR7aLgl7/8a5aLS4xSXC4veFw/8uXXf2Tf7glB+ju+HwjwQe9p&#10;utbsMq2Vns7envT45j2PI7HdU31bEbQw01nFvC7/2NnCQWBEf6/owPx5j/vVfA091X/5UwW35vP9&#10;Y73nj42T4z7g8bM/NR8+Jrbwfd9B6gcR2+mHnpTCE+GUU+Ioc9fyY9Hnyfn9e+rE4+/+fTVcyr3S&#10;dCRogFJoFEq0lLDOsmwu+NGP/pJPP31JWVaAZr2+Z/B97hGHqW8UkxDOtcqnun4Qwc4kTuHOOkBq&#10;p1zRCdk6xpy/w9B7tJJn07btlC8IQd/nfFsEJEM+QxhFmMdzlaIscw8nnhwL85r6IEDqJldycZ1X&#10;B1GILBA/9OHJmInJk2LKtaCmdI7rq5c8u3nGxWrFsmlomoblYkm/37LfPOCsxWiFBazWuMqyKGp+&#10;/JO/wBQuE78jSSVu7265vXuPdZbFcsnFzTWLZoHWEVcotC6wVvLch/t73rz+lqHbo1NktRDx3x//&#10;8HMulktKI2L+4ziKKdE7h7OWfhgkpwL6kFC2wEfFdt/T9Xu0BpfF6dudJwQRIyhLEZxqux6Noq5r&#10;nLGgFSEGOVcPkei99OSVpa4vMVYT4g4ixMGTAvncN50UC1ZKkZRHqTyvtKGoKqqqxMezA/w5znGO&#10;c5zjHOc4xznOcY5znOMccCbAn+Mc5zjHOc5xjnOc4xznOMefHcpkcp42WGepbEVZVDTNgrpuKIqK&#10;pm5YNA2LRsB1VQYaF2VJWVdoAy4ToEcXnAQTeTkQIULwB4eWJ26MRyCyY0D4nDA1/9n0exm8rjUT&#10;ocwah9YWpawojhdOXL5BHB9cdqVKQhroBk/XD5iguegHMA7tNNcvGxZXz3nxyee8++4Vb16/otvv&#10;6PuB3W5P13fE7F50cbESIGjpSEkcotAapzVV6ajLEo04W7X9gDMaqzW+U5RlLWB/NaA0mVggrmAh&#10;uznd3d2hoscaqEpLiAKwTEGcbqtGnMuHYaAfBISTUmLwAR0ThTYMKUES8K8yinrZCOBgJAYpcSGz&#10;rqCuBfbc9S0picNiwtIVlqHt8V6AaCGOz0TIWH4IQsKwlqqqiTEQAvRhYOh6ATYUBdY4fvjZD1BR&#10;QYokFLaosIWg/IfeyzjKxLOqKFi8fJFBGQqlBTxqrEFnR5sQE94HelqUCqAjaIUrGqqyZHlxyW63&#10;od1vGbzPDvIeZw2FtfR9T5efzdALoKksnJBkLq9ZLFYMPtINAzEkLi8uaBZLXn/3Hft2Tz/07LZr&#10;lrWAnI0Wh0eXCZ0aAaaEEOgzOVFcKAUyq3UGoymT3bo0RbA4Y7Ha4IxiWVmulhXvb++4WCzEHWCz&#10;Zd92bPZb+iHQdj273QalDE1VY42jcDKmtYO6dGgisdKgCqqqZBUWPG62PGx2tJ243ouLhSMPG3Eq&#10;INEOPf1tx8P9Hc1iwfX1NcvlEpMJJsqIExqZgGCxEzFwBMfHOIK51BOi57gmzIlzx2ThYwCWygBh&#10;lcUjSOpovWAig6akxG1Vaep6IWAbLaDd6+trnr98zvvbW169es12vRbAMBnYMbo2ZLdJcVyaiXgA&#10;oGfOX0z/F9eFghj3k7Pq6KI6QqKOv+/IAD0mlh6Tt58CrdRT0xFG4OIJQNjIqMkxEqwn4t/MZXq8&#10;5yNBfu6+fiDAG+H45t8fHZXG9WF8ViMZFMBaNZFLx/soP0ukOJLq4+T6NBLxPnj+2RVTQLphcpyP&#10;MTwZB6OLkrxWXEyEYBWA8ftolDIfkNjhABYVsJnK3zcvnnAS+Dn+TJzLPdYKIHcYQUFH3+XYGXt+&#10;/+fve+zylH8y2+HTJKIgrzm4bo7fFRIpzcfZ6E+upnsxn0vHoEVrLcELqKmoCorS4fOz77qetr3l&#10;3bv3fPGHL7m6uubm5mYi8w3DwH6/Fwe6OLrIiQui0prURnb7jru7x0kMZrN5xGgjRKUhEzOzY5dc&#10;W5oBNf3BhTUEgg9oY7l69pyLm2fs+471dstiucBox367IwQZd9YY6qamacS1ToBl6elzjiHPx4B1&#10;FmcMv/v17/DdjqvlApXCRH4aXezExdhkl0AmMHrwnug9WukJ6D93YVJKnFP0CYIcgE4qkz3lErWR&#10;/WZ0iRISGKiIOBcrPXNzfirqYVQWDhodXfLeNeZa02iPQqJKKQsM5Xk8jUF1GP8iNDSOtUx646mQ&#10;0TivBPQv41VEBkzO8dTT9S+vT3OHq3lOOXe4kvkXPnDaGsF5owvcfH7NQazj+4lIQpic7Y5z1xSF&#10;aDaSfsY5pZWlT1FceJTFaY1OUBbFBFBHkQmZeT2brkdN6/oxKFYbTWGKCbQ/DMMTcvgIav0YMPmU&#10;U+F8rp/Ky8eYkwLm4zEl0Epcu0/l7CGlaQwqLYQ3pfRE4ju+1hiz65A67WB/XB+My2BKCgwzj3cZ&#10;MykTZ2R9FWdpuf6cdyH5K1rJumIMXb8ndR3WaF5+8gk/+fnPePnJJ7y8viIleP/+Pf/0z//Md9+9&#10;4dWr1yilWa1WmAw+jjHRdz260KA12lgRatIa64rJ9VMrhbOGi0XD8+cvuX984PnzK4a+o+v2lEXN&#10;br9n6DrquiYEz2a9EZGNTKwQd+SKIosKWWPo244QemJM3N3dy3sMPcZYri4vqcsKtMYGGbtCospC&#10;QGnIRHf9hCyaAOPEQWy1ushjYkuKoIw4am27DZvNhhA8w+CpqoIUodvvcMbQpUS/bydQr9YKPS6z&#10;Y/4hHCuGBMaKe7TWiZR6CrHezcQFcd+LKIYgzsWkIG6OMaGVkJohZZK7ZggJ73e4TFzzw0BhLJer&#10;C+q6pqkbitLK6qeyUIp12KKgLBsCZJtr6PNaJ2t4wkRIKbAoS6xtCH5gubjh+uJC3NJCoO06Nrst&#10;b9/dst1ssXYPKbFaNlxfXqCswWrZL/reERMkZchGsk8cwkfDuaappXaMkZAiKRkIj6gYMWkgxQEU&#10;xGFAJ3DWsWt3PK7vCYNnv9/y2cuXXF1eYK2Qkl3hKJdLIZluN7z6+hXr7RprLS9evOSzz35AWRVs&#10;N49CEkyRwlqKwrBoKqqiRGuLMYc6y3vPePkejzMWV1aglAjCGINxhuQjpSkmwLb0GVIW6IOu60kq&#10;j8kYcy9AYazGhUjCEBPEYU8/eBHyCjnHiuKumysHWQOMZvCRpCLWaYyx2fHu39lfyfvacV43X3eP&#10;yfDHMTpFp7xmfmC5eWINPxamOc4Rj3suT0hHo9Xuie/yUXLLjLA1X+8PwmFz8STJyUOKQIA4yF6A&#10;xhXi6F6UZRZxqKirhrKqKUrJLReLFavlJU3VUFWlCDVoJ+RobSQ3FFs7lNE5Fx1AZXfMGKXfkcml&#10;QkqRWs4oRUxKRCyCkJWM1hhlQQs5YtFUmVAhIH6tEq6w4sKZIHgR5ghoAoroRZhBZ+KeKRRXV5d0&#10;fuDd+/eUrsA4IdDt25bBe0onRMQUPVVVsd3tGbwXkcZC+ifOWtnrQ4lRSnoMZNe+YaDteyIaYxx1&#10;qejoJofAYRAyaU5BiTHyuF7Lfciu8aW1FMaQwiB5nhISK8niQ8T7iC0cZVFKv8kPU73nfRa2GXtL&#10;xojAYErZqVhqx7brQB3yE+usOAlqxW6/Jvkeu1wcBBZy/h2TCDze3t7x9s1bbq6uqcqaqDTbtiWG&#10;QFmUJBRVU4kT4TCw220ZigJtRJQqBFnPdSYdG6NxhZBmLBpXGJJ2FM5gtKYI5axuldeFKGIZbdsx&#10;9D1GRyHXGxHiENGsgpQ0bR/ENbKw8vkpESXJpu96urbDyAIvpGcFRitUUWKsxcWIC5GuFyFKrEE7&#10;J3PHlZSFOBFfXFxw+/6W+/s7hqFlGHq8D7TtXvYDFCkqelTuZ0BhM3m5LFk0DX3v2Xdtrv+kz9h3&#10;nQiNBBjCkJ3lpeeQEgx9z+27HevHDc1SCOkuu5CXVTXVn0VRTmJ4SumJPAgHAuuYv4pbdY+1jpAF&#10;Vl69es16vWbXdlxfXfDi5obnNzc0TcOzmytc4Xh8fOTu4ZG27VBK8e7du4nQenl5QdJQLxoub64x&#10;RYlbLNmsH7l/3PDPv/4tv/3N7/gPf/UL/ubv/57V1SX/0//8P3J3d8+//Po3/Po//5b7hweUTjx/&#10;9gLrikxgHzJ59SCw0feelBRKRbQRgZp5PS+9kJD7vB5dlOi8do75/EiUnzu4p8QTMl5KvdQOmYA3&#10;kn2P95Wxphnff7FYEIKnLAv63k+k93FOHpyv3STkNf5+COIc6qylz32j8TPG6x2vvW1bXr9+PTmc&#10;x+w4ap3Dzc4CukwK11oTfZztP7lqHIWOypKUIt6HSYBJ9rW5WOKHpMj5PnyKZDt+L6XUk/r0IICm&#10;n/Qgx37QvDc53p8nomQh4Jzj/v6Or7/9hpj7W0XhcFbW9MvLS5RSk3jAWAuHEGiaGuccDw8PxCD/&#10;/vrbV7z57i3L5ZLkA0M3yF5Z5HowSFazGwaUUjx//hwQwv1ms6Ftpbe/WPTUVSPCosbSNAtSTNxc&#10;X/P+9o7t+hE7E0I7Fm18QojP96Dv+6ek1Hwvjomho8DCqRxlLiLKbAdIQNd2cLGUuj8EQu6pjmN/&#10;vOdjDTzWwc6JcA5ZTG0uEOGcmwRcjHEfXEdZllhruCiXeB9o6gXGyO+0bTuJkb1//562bScxTqUV&#10;2hiq3Esaek9RltJbTgFyvTkK1+hZX+O4v3sQdXwqyvAxkaPxmajZWJzndMe56tPx/rRuH4ZhmmfT&#10;68e+Uc4dT9Xl4xiZizCeEic8dqo/leMe1/5z8YS5oOpxv3Rcw6y1rFYrfvWrX7FoGn7/hy+4uLii&#10;WjRTX3pIIrr1k5/+lKIo+OqrL/njH7/iH/7hH/jbv33G3ftb3r55w5dffUXvB/7yx39J2+95++Yt&#10;e7WnyvW8zK9Dv0LORuOUS82f4bjezsU1jsnvpwSojNHTmnSytpi9z3g+GGOc3Mw/JgA5Xs/HBHa/&#10;rwY5NbaOx90xOfxUH2c+Zj7sw6mToozH/bipj3qCbH/KUf1Y8BPGvTpO925c20+dWY1r//F69rEx&#10;fUp47NR6OBdveCI0mc9xfAjSu7KWummoygrnDMtlzaJZUJYNV1c3pOS5u3s/7Y2yXsa894uulEKh&#10;jQjGDt1AGs8gcroXggjQWpeFQrQVcY+QSCmI4FaAFAa6buyTiqjSmN+N/TZrldTvJ0rLce+b98CP&#10;x9b8/s+FYwtXZId3yU9jCORDc4ZuL730LEKrlYgMVnWN0Zq6LIVs7gxp6MBb4qBpt4m+G7LYV6Dr&#10;Wx7XG/7uV7/i5vqKRVNRliIcqJWR887gqe0zTBp48/Yt675jt31ksRCMxfvS0SxqUgrcvX/PdrOB&#10;GCidpVk2XK/kjLmuapqqpLQWULkGC5iUsKXk/mF2bpCU3G+Va4nSWun7JM9+v8nnGYqykJpGK0WI&#10;iSKvEaOIQpyE4cRBICUoygWrq2cMfU/oe2LqpQ+We75K0Ae5q5I1ksacKQwibEcWfY8Ji9ync5zj&#10;HOc4xznOcY5znOMc5zjHOc5xJsCf4xznOMc5znGOc5zjHOc4x58d15fPqKqauhbSe1PLYXlTLwSk&#10;WFRCdC9KmtJSlA7jLCg1ATeVElBjStAPBwfCmFXYjw/zTym5H7/m2JngYyAHIegKUM0YIb+BwtqC&#10;GMmkByGGheySo41BC/xMQBHKEIaezg/0+weuXrQEwKfE0EesK3n26WdcP3vOp5//kPfv3vLm9Wu6&#10;8B3bxy3WGox1DEMgDD6743i0SRi5eBRQZgJAoGCWRwAAIABJREFU74MQOkJgu9tB01C6khADg++z&#10;y6d8D58CIcEXf/wjF4uKRWEpnaasKoq6JiWNHzwxBBarJVVVsd8L8CokOYDu2ROGga7dk7QGCupF&#10;I88RcWADsvOa3FutDUUpJISuzy6QGdC4XK7Qtufdu1vabsjEUSGMhtBmcJeQe50V58oUgrifJxhC&#10;oNKWpjb8+Ec/oiorlALrCqwr0BrWjxmMne+fPFswJoNMTHY50BprMykkjEBcedZ9l1D6QADZsma/&#10;7xhCNwFDjdbYTCxLGZRlrKZtO/ZdRwgRZw11VXF5dY2xDmMsu65nt93ijMbHxPWzG9aPj1gFpTMs&#10;yxJSIHgBS2ivQQvoeHK5yY4KSasM2pfnYTIQmwxmjQqICU1EJ4dViUVdcXN9w8N6y/u7O+7vH3l/&#10;d4cPnqET4PhISu0VBN0TvMN4h+qEhKD1CG6IWKtRpiAtwGjHbrdj6MU5zBrPrt0TkwBdJ2KghhgC&#10;93e3rB8fWK3EUeUTpVleXEEKEDRJi8BDnAB1Fu+HyTV5BMJ2XSfAlRkAej7/RyDtUyeg+MSx21qL&#10;NfYDN7EQAimvBaMz4Nz1pqqq7JzVYwvLcrXixfPnvHn7jtevv2O/2+WxlUmaKYERQoWMuzD9++ig&#10;dSC3k8fvAXAkANI5eGtOQJ47f6QnwMdTcexKJWICM3eUE7/zBGSY0geOJIcxGqb3hIMD0JABtccu&#10;RAK+URmY7DNJVGWHiaf3fLFYTACnkRgzkrUPogApg5gCMfKB89QcGDX+js1uYvLvB8eweYx7xfge&#10;fR8yIV49caGa70fjvX4KrFSTc5NcQ5jG3hxcOL5WKRFC0JmEz+y9RkD63L157rh2TD4/BnUf/v3Y&#10;Jenpc1ej0gkHnlMIfvZs0klg5PF8nIMRR/CuSgK4LGZOcH3fM/Q9fe958+Y9797dUtcNV1dXVFVB&#10;UZQMg6fLhPnNt6/EMc+KoEXb9vhM8iSvHzHz98Xp3eT/9GGup/jUORURZgF48fIlz168wDhLREgQ&#10;ZSWu9NoY6roS50InQNnHhwfevX+P1kpEPjKxeQQrO2spipKb6yu263s2D/esmhpr9BMy2ZM8J4P5&#10;x+dnrThTMoHXBLg+H0cjmDVyoOFn3mV+3zg5m0Iijk728SCuEEMkZiB+UiMl+GgdOSxHE/FO5Rwm&#10;CLN5HCYTefkwvuJsvEn+MY11MlcmMx6FsPg07xsJFjEldM4AQl5T5BrUE+EHNXMfH0Hu45gc/+0Y&#10;zD2fS/N5/THX3eN1U5zw5uuWkLxGQDEjsDLGaY0piyLvU/owr704mPrgscZOAF2V931NwqcP3fbm&#10;OfQIhlf24LA+5jbzOHZJ+xgIfr7GHe83p5yD5wJVT/bsTACK6QAWnv/+3GFvem81aQCcBEtP5Lc5&#10;SH+2e35wrRmQH8LMiT4Dk8WtOj4R3tFaCO8yNuRi2v2epBSXN1f85Oe/5Mc//AHXF0ucc7Te8/rt&#10;W/7vf/pPrB/X3D8+QlLU9YIXn30GaKIPsq4Ne0jigGpdQUwelM+uiFCWkvM8f/4sA28dL1++oO97&#10;+mFHUxe83z2y323xPtJlp6b9vhWnzyyQ4ENA6YRFiQjSfp+JTcM0LoZBSMd1XbNYLORZJHkmQwah&#10;Bh8y2DuIwEt+jl3fUTc1dVOTYqLtWlnvi4JE5PH+gcfHR1kH2shmsyalJDmdMmgFwyAOlxrF0Pf4&#10;vhdxJq1POgfGFAXcPc6bmCjKLCoSE30WazLakLLjKtqA0lhnGfoeks/jJRKTwlqNNuJA7mPITl5R&#10;iIJdh8pO9jfPbtA6MXQtRV1SlBZbCMlG5fuBEfE3ZVRe07U47/YDpCS5tRJ3+KoouLpYoWLMRGwB&#10;nV9fX/P8xadsHh+JwWONoiod3gdKC0qJcE5KEeuKwx6USVQhhIk4BtD3B/drq40A1v0gYmkyMmn3&#10;e0prufjkE5RSPG4ueV817Hc7Hu7v+Pqrr+lfvODZs2dcXl5SVVUmD5XUVYnVhtu7guWiZrW64nK5&#10;ku94dUFldHamTzirKYzFD1ILWeOIxEzcsHkeyhzt/UDX96KmYgxFWVKVBdaIIE5R1FLvp4jRbloX&#10;6rohKcm/h35PGKR2Scizsq7E2gI/VEKIHjzdEOj6gRAiPoI19shBMeAD2ARFoUj+3w/QPiZ3HBM/&#10;jvshJ2Oe35G+l1DBR3L942s6RbA5vPaQFfwpzvHkPISZ0NI8Z0WJCBwqSq9Ii4hMWVi00RhrKUsh&#10;uztXYEtHWdXUdcNicUFV1pRVRVVXlFVJXSypiwarLEZpjB5zDEVKQmQOmcAUfI8PEa0MxpDHRL7O&#10;EJi293FfzGJ+Y84WBnFEt4XBOKllnXVQSX1ntEGpiHMiAqmUwpWliGoMAzEp9l2PxlFaI6J8iMvz&#10;xWrF82c3+JBwZZnd6BVtLyIr0lfSucYIbNYbTOFotJDdLy4vxZEvJuIQ0EXuyQF9P9Dt2yyUIYTK&#10;uqrouz1d19GnSFVVsi5kocF3799hnaOsysndXEgvQk4wJJxx2FLmSdW1U68rxoRC1nkfIrvWM3jP&#10;YrEU8aJ4cHd0zjFk4QvvJV85iPaAcZbBH/ahlHMirTVa6ex27bh/fOQ3v/sdvvUsqgXDQghASSmS&#10;0fgEQwyEEDFKExW07Z5ut6NsltL/U3rqzylAKw84EU5MiaJy6KAorAgsjGJXY+0UUyKFgCsNxjU0&#10;KRBjT4wDTmm00SQykUs7tC1QBMrCYpwDND7GaYxqrSFIr8MohR9avO/pvfSqnFZUShOTYhgCfYgM&#10;ea0yhaUwDvf8huvViruXL3n1+hV3d+/pupbNZst2u6H3A2Aw2rLfieuzkBrBZjKd05qyKakKyxDE&#10;EdRojdaKfdvSdh37bofSmr4XArdMKo1WhqHvWT/c0+13lLXUV3UmT5LiRD4aCd1aawYfMrFqmPLC&#10;0TXZOZuJWiK207qSfbvjm2++5u59yTdffcnzm2e5FygCCSFKXVXXUkNfXV/T9z3ffPMN+/2Wsq74&#10;9LPPqeoFxtZUi4b1w5rX377C6ERZFfzbt2/5w+v/lZubS/76P/wVn37ygv/2v/t7fv6zn/DVV1/z&#10;n/9F3OgvLy4pyhrnslCXcZn83j8hfPb9IMKrM2JfCOLS7WOAKA7gIuI6OlgXWQTwQISTXKyX/CPv&#10;KyGkSbBsJEAfu6TOydnei8ARwGeffUZdV7x58w7vPXVd83B/z+N6TVVV0/uNJPix56aBx4d7uq7D&#10;OYdCRBDG+mF0pl8sGoqyRFtH23W0bZu1jZ6KpThrJyGyEAJDHEhhFJc89Bv6vs/Ox5bFoprV/QfS&#10;++gAn9LTGkcrqVnne+8pAZlD/yNOfZID2T0+6Y+M9U3ItfVxnTPWFDEKsXrR1HRDP4lEDoPHWMsn&#10;n3wiOZNz7Pd7lJKeg9ZaxIicwxrD0LWsFguqqubVN9/yy1/+khcvXvD+9o71eo1SiqZpGAYRGdru&#10;dhjraNt2EhlIKbFYLLi4WFIUjtvbBxFesJayLNlsNlS5RtiuH4khYp0hZQGZucP6lA9MddcoiHPo&#10;t877k8fnPePP5kJt897HvE7XKYlYrDGsVqtpj+rzPjIn6Ju8vo/iGqPYIMB+v5+E78b3nwuQptG1&#10;Po+8m+vrLOjrafsdu92exwchvL97d0uXiZFz4bmyrND5Pkn/JZGi9IBHYbxj0va8Vj5FTv4YKfqY&#10;kHvsbv0xwvz4e2PfcX4Pjs/sRuG/+T07vLee5uipvHF+pndqvh0Tkef34jhXnROM52PkKXGZk33c&#10;zz77jF/84hdcXlxwf/9A30mt0A0DfXZR7/t+EqFIeWzdPH9JVTUsFw3tbped4x9xZUGzWOAqx3q9&#10;xhjDxXJJu2/pu47Be5Rz03WYLIggxOXDd57Pp3ENmfeY5n8fxYTHfvm8JxKP8vTxXs3v49j7Ou4H&#10;zYn64+/KepyyCG38aH1xupZ4+uexD3/cS/6+MT7vg4/3Zr6GnPrcYyGHj9VL83Ez9t7mY0ZrzTAM&#10;NE2TxZnC9Nnj9XzYf1cfiKGcIst/cA5zogcnop9mEpaf90emvR1Q1rBoaq6urri8vMzu6gZiYLGo&#10;ZAxExW63Q+uEK9yTsSNntWUWsACQ/uTQ+3yOKOPKWouyhxZwDOD9APhZ706kdQcfSHk+pdl+IeIi&#10;5slzmjADGS9wELA9vR4e77vzMT3un8EPpBjw/YAfBswoKhIjVon4vHNWRK+coywLqemM9F732w3t&#10;OqBJ3GuVxb0ii2ZJ09QUhQhYagWvX70iDT2LumDVVFRZGKwsK6wxLCrHX3z2Kc+uriQ3xbPf7Vnf&#10;vuNu6IHI5eWKn/70p7KHhIjKxHwNtPtWenLdHo0IOdqiEmG+PE/FsV1Pogiyf2lKW1BYSwwd3u/k&#10;jNMsWDQ1KYL3ie12x77dM/iBwjrKssQVToS/c61T2CILgUlvrW17du2ORMAHT8hHdikL7Jp8bq+0&#10;gSR9MVIEk9BWE5MntIFh8LRtRzcTlD3HOc5xjnOc4xznOMc5znGOc5zj/89xJsCf4xznOMc5znGO&#10;c5zjHOc4x58ZP/nxz6jrWpzumoamrqjLkqIoqKpaAMnGZjdEDykxBD+BykYw3EhkmhNOQxT37WPX&#10;szmg42MxB8OcIt09JZMpjHXicpo5O9ZaUlYVr2sByCV5kwymFdfeGISAbK0QkDrf0w49QwwkLdAn&#10;HyPeJzSKi+uXLC9u+OwHP+bVq1f84Ys/8O23X9N3Lb7tqQtHQg7LNYpkFNEP+KGnKBwoTVU32MKy&#10;32zp2paycLRdS4gxg2G9KLmj6IeBPgxsNmti7ElNTdfBy3qRiQ2JRVNhtBBKxRE14r0BbQjR43Si&#10;S4Ghb1FGo/vEYtFgUAJcj+lAhByBTNmxRUVxlx+6DqUTi4tLUtyj0sB+3xFTYvX4SN0UhGEghMR+&#10;v6esqkwykQN2P4FGItpaQiafC8lwKaDsvqNtLVYfxBH0SAafAdeN0RRllelx4s43DB6fCfAZmSwg&#10;vAxoH7oeP2wIMRGJmfAjJIuRMBhCwIeAcS4TXcSpMMWENuJaZF0B2lBrAQaFvmf3+ChO8WWJM0ZA&#10;AsagUxDgSnYcLKoSbU0GRYNKkTSMBK2E0QfAQ6a8CZjBB2IQAEfhCpqmyWDBSF0vWa0u2L3c8/C4&#10;4dWr17x69YrNZk3fD7R9x+ADMQ0MPuB9J84ECXGZNxZcJtcggMFFXVGVJX4YWK83RFQmg+RnGIXI&#10;FzKQpa5rfAg8Pj6y3+95WG/46c9+xtXVVXYNCGw394DCFGV231MT0W0k7ApRVtwmxNkxA18mLnQm&#10;vE+uOvrJWjCS/0YQ6uiANf45IeMBhF+zWq0oy5KHhwexvYCJwFiUFVVVU5QVz5495+7ujtevX7Pf&#10;bIXsaIwQSMVqEg0fgK7mBHxgAqMewD8JMc750FnlFIBv/l2PI6VEWZYYY2jbdnInPga+HV5/9Bl5&#10;TT52PJ6DlOZr8ili6NyBfnQpG+evACxjBoWWk6DBCCYbXTucE9LX6EKv1MGxbAKLc3BRm+85oyP7&#10;uP4f37eiKLDWTq5px/vN+L0OIOen923ugjR3/hrH6YFkypPnOYohxHhwmrbOZuGQA/B3GIYPSPNz&#10;9/c5eeqUU9LHxsbxuDomBB+PD3XCGej48z5GoBqf6Ry0tmgaYlWz3WwZvIzL/b5lt3slwKqimAQT&#10;xrfrh3b0Y5W1VGkwcl2ucLIma43O5L45YbkoCkLw444/zTW0ZrW64OXLTyiKEm0sOgNNU4xYY7FG&#10;xkjXdqQU2W63GGt5/vx5HtNC5j+AhQ1FUcnv7Lf84V9/h0kBqwx+6CldQVKyr87nz5z4OwF4lYKY&#10;gfR5P5qPscMY/1CcYHSuOiZ8j8TsJw5K49/NCEiejxOy27oIBAloOxx+/kSYRE2LybGT06l5k0f0&#10;fNX4QAxpThYZ79NIeNBao+OHjnPzeTsnMB67754C3c/fY+42N58D87FvrZ3u9Xyt1BlNOv9cZ6yI&#10;C81A5eM6F7Jbk3V6ui9xuo98QBg/NYcP616g6/wTIPvcpft4TT9+RqcIIMfr/annOhcemYsGyJuo&#10;aW079dnH4gPT98qzNs6e6/zvH9QCmXSRjt5n3IeUyuTkkTyTXda9F9KJUpqiqISgx0iMCbRdz4uX&#10;z/nFL3/KX/zoR1w/f442iW635/WbN3zxhy95+/6WIUasNjTNgmfPXzL4QN8OhKgIQfb7EGU9tM7i&#10;ygIUGDQXy6UIVy0bXr58Kc7HRUG7FwLvZv2QnZkS68dHNpstSim22w2gccZO692c4DGSodtWCNND&#10;7yeCp1IJP4jgQlmVQp6OkTAM9F3PEMIk6DI6vo8ENPkODUVVijtxCoRk2G427Hcb2nbP+nEt81aJ&#10;s+y0H2pF79v8eWES7JhEFr6HAPxkzdIHERCdWYvt0KOHvIYklXP4gqQ0GijKTCADYkzYiVwGymhS&#10;9JRFibOyz5TWsVosKMuCpikpywLfdxSFiKeVhcMVpbhdWQfaYAubyX3gByF/dq3K9YMIYZULEQ7Q&#10;SsjACSExuMJhjQUSzaLJ+X/CZdfhod+x3mzohwFtHKWCUussECM1njIiAjM6ngUfci3X5RpJ9oUQ&#10;E13fE1PAoKnrgmaxFNfPouaiEjfY+/s7ttstu/2W1bDCmLEOi9lFHi6bhsZplILVYkmpFMF3pKHD&#10;ZlJmBGJItHshXgUsQxiwVmO1wRlDzEIQYiYZ6YeBfdviygpthQyrlKbMYjkxBHb7HSGF7DyZsNoy&#10;DL2A1IcerfMakAJGWawCQo/VCq0sCoUxFmct3kf23UBCxMymPEybTF6VOvsU+eO/GLM+yXFefZw/&#10;f3wC5OmRDgTzY+Le9xLolZrECI73lSf5IGMuMDommiMxKiEXaz1+bjyILeW5NQr+pNEtXGdighEx&#10;BlMoEUQoS4qiom4q6rqkqkuquqKuG+q6llralRSuxGbROaMtVmdn26gg6anu8iGiNCR1cP8VASFQ&#10;efw/qcnSKNYjhD9UXk8m8polKU3Iej8jiS/EiE6RKgsphhSAiDWOpIWE/+kP/gJtCu7u73l3+5Z9&#10;27HtBuldkFAqkIaIAa4urti1vdxXlTBWgUqi/2A1OoG14rDYti2WCLUIUSzqWogdxhK1iHmgwGfB&#10;qRih8z0xRVzpaBZLrFHEweOUpioKIel2HV0/TOTc7UZNfYbY1JgkohkhJIwWwaeYYLmo2eyEUKGS&#10;lvXTGArnsEYcFS9WS6n/slNz33uGLIIkrtdCOLdGY404gat8b5U22KKQMai09CGU3JcI3N6vub/b&#10;EoaAT9lh2FqsMYQAhXVUZUnf96w3G8LQc3f/QFEUuLrO9ekgdYaX9RRVYmPAxIDKYgdpSow5jEEt&#10;dU7XD0Q8SQWUFqK9c4UQoYPn/v6ewUtPzYfIdrNjs30UoQRbUpQVF1fXMjesoaoKwhAwGhEsGDS7&#10;vaK0TsRa/AAxopWmcibXu0KCTz6gE1RGUTQFdf2cq4uG9foFu92O9XrN27dvuXu4p+sHun4gAYPv&#10;8MlTWIuOBuscpIg2lkVVkHB47+mNYVGVbPcdj+u1iFG2Xe4XCjlIocEUqCwwGkJi/fDIdruV3nLd&#10;MGTir3MFIlbqqKsGOwx0nThSS00Hu3ZPSlCV5ZQfOmspLlbUTcVuv2Wz2bBJifV6K+I3KIw1KG3R&#10;2kgP22qWi4bCOVRK/OZ3v+Hbb77lq6++4eLiimaxoHQFRWF58fwaP0SauuH5i2fc3r7liy++4Isv&#10;vuGzT1/wwx98yt/+6m/4r/7+r/jFzz7n93/4ml//+t949d17XFlgnaEsKpwrAUf0wggzRsZo8IGA&#10;z4KoKvcgwRpFUjqLhYhYT0rgslDp2BMZaw9nDdZUIoQwDDmviiL8muITJ2xZ+w1EISaVzpEsqJRY&#10;ty27zQY/DFhjaOqG5XLFdrPLxCU1ywfNVJPZPNdcWTEMPaYQ59B931EAlsTgPbu2ZbPbUZYli+WK&#10;y8tL2raVnqIXgaXJeTn3VuyMCO+TJxJFnETrqW7sum5ydR77TYfejJ3tc0d1lNaYGUnxeP89rltT&#10;0lkwVM/2Q/WkBzbuo8653MPyH9Tr2lgwmn3XH4iLyuCcrA2bzYZXr17x4sWL6XuEECgLx8XFKguW&#10;BFarFSG8pN23eB94+/4dV2+vef78Bu8HHnZ71ustTbPAFpbNboMrS0iJ7XbD1dUVIQyA5vLykmfP&#10;rtntNjSLiuBl3nqh39H3nqaRnH/o9ljrSDETtWe9hlGIOE1CPeN9OQjijf3Psfc3nRPlPsc4Xsdx&#10;PpLETxG6tQJXWHxM4raLJoUgoi8hEygVDN5P4hHzax3HndQ6cRLjEKEqTd00pCh9cdmrIm/fvmG/&#10;37PebHjz9h193+XzBSF+G2ulLkBIunNCv6RVh5p2/G4ikqqnfu1cdO5jueIpIu3HcspTwpkf632e&#10;PFs7uhZz9MxHEr8IX/gnz+zYUfy45zA+7+O+0XGPY04e/lgfY1yT5v33eW92HGcheJRKXF9fSO4z&#10;9LRdK3M2DFRlMQlR39xcUVclt7e3fPnFV/wP//0/0DRLfvvb/4d//d3vKIqCX/3qV2w2G9rtjkgS&#10;wfCiol4scWXF7d19rvPiUc9JPVEmnYvRznuFx+P26bNJmcDsJwHZcR6GWU/sWEx8eiZKcRBCPV0/&#10;HMYZU1//+Fn9KTXMseD5qc/7Pif38bn7EEiDCMspraVuHNeeo17iXNAhzHqKH67vHwo0zMd6WZbc&#10;3Nyw3+9lDRsCIfkn1zUnYT8d8yqLpcwEBojjYXQWG1UH4TH1Yf8txsQwhKmGG3u2WhsKV3JxecHl&#10;1RWLhZzjG6chihO71g3OFjJWNNO+FXyY+iopjkNRXNLjbIxtNhs5by0cxhqK0srehMoC63L9fvBT&#10;n905i1aawhiSPvQKxzgI1TD1rOfPZlyvR/EgpdRBDCj3gcZzPZ1FmVQWc00pEUOg71uGtken0Vl8&#10;FJVKGK0wi0JySqTWkvsq9yz2kc4PqHGvGUXCtUGRCEPL0IGmxGhD6RyPd+95fP+Gi0XD5cWK5aLh&#10;4nJF3TRy7mQcWhkWlTjEa5ukX3FzgR88zhVcrFYsV0t88KQYGfrhcA9SJPQDQ8zi5QqMjSgjYrkY&#10;cq9DZUF7zdB5gu8Zhn2uizSlMajk0EoTTRb9ROGMpSwKEcdKSYSF85o6BE8cBra7Dq0Vrigp2kBV&#10;9XI/QktIXkTpCVnosiBkYwSVpG9nTRb1iAP7tpP91weGfqBtW3r/Z/RXznGOc5zjHOc4xznOcY5z&#10;nOMc5/j/YJwJ8Oc4xznOcY5znOMc5zjHOc7xZ8bf/e3fUFeVEJaNRRuVHWpMJkJlgIqOhCRkjhCD&#10;EKHCwZlPqexwnd0CyUCxdDj3/sBlYB6nSJ7z1x0Decb3OQBixPVHobPLs5LrtOJWPxLfxRUeRrBB&#10;REDdxoojah8DnfcCts1u5TFmxXVt6ELEYKhXV/y4WfHi8x/y9t0bvvj9v3H75jVpGOh8JMQekmZR&#10;lxMIziSoawEix+CJfYc1gmz3QZzU235gs92SNBlAibgu7bcoAqumFhedtkNrJyDT7KYtWEoNVpzR&#10;tq2Q1p0zeAN99PReDvKHrhdiljEYa4QklyIqCchv5LYJuFWk/bU2bNcb7h83/OsfvmK921NWBauL&#10;Bc/9TQYe9Dw83FPXDaYRMmEMMd/7gNYzAJWGSKIoHCF42v2O0dNTwIQ2k2Uh+oHed3lcWIrCCcQ2&#10;CchSaY3RAmhLKrsxGkXw4t6BDmgt5B6fnRTLopgczYvCoXWiNOJKF2Ii+UjhbAabiAhEjFEIHX1P&#10;DIEUAtYYojVgjADBvIDbS6vRGGKQ+WIy4TKhRBzCKBQhO+qIm+XoviyODZn0H4SwPzqqKqXxXhyx&#10;jbOs3Iq6qblYXfD85oYffv4Z3736htu7eza7HZvtll3XC0DWiwNNCOBTpGu3rNsNhbMU1uHKmqKs&#10;xWUzu57p3Za6LtlnYrXPThT9eP+HQcB/2eXk8f6O//M//h9cXd/w05/9lEWzkM9GkbpWAKraZhKV&#10;QhsBMoUQiSM4BwEGHwh1iWHm2GqNFbfH7BY2AuCOSedzYuYTeFVSbNYb1uv1RKRVwnKYALXWiiuh&#10;955nNzd8+umn3N3e8ubNG+7uH8R9L39WYcVRQwCPT510hPQ4EibnQEBOupOcIj4eO3mdAp+NwGHn&#10;7AF4mUFKH4IGyXMyorTGPnH9PU24/pgL+VMn4Ln71hzcmDDGTcDlkbA/EvhGsKgxlq7rj9xBOAC4&#10;p3unT4JjR+vq431iJGbPye/jumytncBupxyH5p/jfXbtPQLLHdytYhaH0Zk0JS70xtrJfdJ7L0C+&#10;KG7cPgzZtaRA6/jEgflYCObYxel4nJwaE98HOhxj7t48d6J6em8/BNweO7jAAcQ7B7haY1kuV5PT&#10;4/gcEmECKsYM7pK1vxDA+OjGqsTVxWZ3svF9lNJYq6e/j9c+ivIcAISesq55+eknFJW4bVZ1iRrF&#10;GQYRIzAG1o+PxJBYLJtpPTkA2g/zbALnOctqueJ//9/+F27ffMvlaiEAzUz+jEcg348JAPkQxuSE&#10;qD50Ij/ltP1k/iVkn5gBJUdQt1JpIiVbV+QxrLJr61NSuNIK7/Ofs/hMeALgVZM4hTE2P7/T69Jh&#10;DgnBURtxWSUTvU+9fg6En36en2O+0uw2JP82LuwfOnrrD1z6xtfMBQU+NneO59z4fiPBYRT4GMkA&#10;x89nZHMfu/Y+zVtPEc1TJoaJUIuwKGfXpUZSsBAOjZX9ZZxT87VsvjbNc+bxOk/N6VNxnI+fElZ5&#10;QrAcRQFOfNfx/6eA79Of9ZjDxyfu8DE9XQ/FgUmdfGYojSJOhIqnTlEWV9g8P6Wuubi84PL6ih/8&#10;4HM+/+QFV9eX+Eya+5d/+We+e/OG7XqH1paqrPn00x8yhMB6vSZE2O5aycmMiHJsdzusNSwWi+m5&#10;VGWFs5aqsDx/8YKryxXaaB4fH+i7lvsU6g0/AAAgAElEQVS7W7q2pakqrFKEFAUMC9MaJaD3QJ1z&#10;k3E9ku8mpLODA5mAYQsnDq9d1xGTonQFMTC5lKYQ8FrquXH9rqpq2oO0MZnQLg7ut7sN+/2edr8j&#10;RT/9u7NCBrHGUBTFBOD1fkArjbIakx1aU9RPnmP8SN4DQlQfHYnN6DAZJM+OMSF0coTglRmryji0&#10;0djCCXk9X7/TTtx9s5umUomqLCQPsoabyyuuLi8pi4JmUYtbWhJHLucsRVESYhSBpOWCqq4Pokfe&#10;Sy2QSlLT0HUdxhpiJqQVRTGJMNlCas5927HebhmCx2hNWZRCQBzJJSrih4Hdbs92e0tScLG6oFks&#10;qapKyDvWUla1PMuhx0c/ie4odVjDUkz0bSuk2MLRtW0mCZaQFEVR0vdZHKoqsfYFdSUEQlIUohEJ&#10;pzUopAZKkc3dLXffvQGVGIY9vutQRtMsV9iyFIK+lZrNGI3CEpNCZfLb4PMTTEIOGXykqLTk+MJU&#10;IrU9m724TmtlgAGV55U4IntCTChjidFnh8WEVhFiDxiUln1DC5+VuixRtcYVga6XNXQunKIFHT/l&#10;M//eiCNJ4EQP5E+J+b6fSB8RlTm9Xj+NQ73xlMhHduee2iRMTPsYSegppx5rqBDCQRyHRIge0HmP&#10;UoiGmNRRrnS4QnI2ETBwVHXBYrGgroXU55yjqiqappbfMXYSXlTaTs9boyGC7/00TpjnplFNZJKP&#10;OS0e7tvB6V1emmvrfM+tcwx7kU5JOVfSRj7faJ1dYROBiFZyDzs/YAsRHnzxyacsLq9pri5oVive&#10;vn7FZv2AjpG6KrMbtBcRRtmqci8iULlSiLqoTFRUFFVJF4LM366jcA6N/I4Q7xwY6RXIPilr4jD0&#10;KK0oy4LlcsnaDzR1jdEqk8x1rr9VJsR72v2e3XYrNZsCkyLOaKwS4SlFxGhxvG/qeubwK+uNtY66&#10;rtHGsVjUGJPdE9so4yUEUlK0nacoAtZK/Ve4kt1uJ8/bmixOogkpMYTAvu3wYcBqTVKGoRcRxuC9&#10;9HSU1A91Joo6V6GN1H23t3ek6LnfbLi8WJHyngRgc+2VgqyzXR4hRVFijTgeoxW2KGVtRoSlQjug&#10;LeggogbjfZDxpuh9JCRFP3jWayFqbzdb9vv9RMBcLJdcPmyyIETBxbKmrkoUmv0+EHJPKIYhk69k&#10;H52vTdZAMmoSCtSjYoa2lEazqkQEoLu55tnFBW/ev+Ph8ZHH9Zpd22cn8UF6kjFMoh0yPywkcYbX&#10;yonYaO61VYWjcB27rqUf+ly3gw/Qd60IR2gRSBm6jn0SsYX1Zs1ut+f6+ppFsxSikYLCOYxW+OCl&#10;1+T9RJJpU6TMwgIxBApboEsRp7m8uJTPHQa2m63kHASKoqJwBbGMXFyu2GzWuOzi+vzZM6y1bLZ7&#10;Hh8fuLu9o3SWH/7FD4gh8PzZC8qyoiwKXr58Tl0W/Oa3v+WLL77lyy//yO/+9ff83a9+yY9++Cl/&#10;/ctf8POf/5yvvnnFP/6nf+b9+zvWbYtWDmsLmmaBznuOc4XUKCHKOE4H7Z+R5H9K2O64RrDWkmIW&#10;DWxKyhDZtS3b/Z6EkMe8z7mcyq7neV3XWmN0zuuUoioLrHU4V7Df7kUgyToWi4XU41o9qXfGnHDM&#10;PbUxmCTzrG1bEdK0sra4TJwTkRJxjx4d5Uchz91uR9ftJwJ713VUVTX1ZcZ6S2r8MOXXYz9mu91m&#10;Eb30xDF2zLM+1k/7WN3zlKjKVPOOe+a8N3Jqbzn+81TnqNl7TLWIXIuzIlwl4qUbmqZBKYQY1kvP&#10;tCoLNpsNj4+PU/001jZff/M1P/jsM26eXXO/2QJC3LSFoR966mZJXVZ8++03FIXj5uYGpRR3d3fc&#10;3b1H6cTlxaUI70V5Ts1ygUqRFy9f0vctr77+SoiHtsh6pLP7mw75AepD0eO5KOIkRJMJrGO+NQq3&#10;jc9HXh+fuHpPwnhO9r2u69BKhErKosAPWQgw149DDBRuQdRhIg13XT/1EMuyoq7rgwiul/Oe7XpL&#10;TJ6uayeH9+1uL2JmypDQaGVxpZ3G6XE/4Yn4Qf7uY59z3qeeuyOPfx6FzI7v4/E4/j6H6+N6eC7u&#10;91+KU6Ks47pzqpeglKIoig+c3I/F8U7Nm4995sd+Pu/tzPsJo3CVMWZaq2AUGFbTGvH+/Tu+/OoL&#10;yrLk22/fZCEO6NuBorim3e8pCsfqYoXRmofbWz55/oJnz25kf+k6NtstiwR1WWXR2T0JsMbhCkez&#10;WPD48ECIaSYEN7tf00nXU/HYlPPPsfd1Kn+d91zn/XznHEVRTEIT857H8XMLIZCMgRQnkejj9W8c&#10;L8f9tFNr5/cR6Ofz+VgI4E8dh/PvMRKo3dir5zSZ3Tk33eMnwgnqUDecEsU8/q7DMPDu3buDsFyI&#10;J/u387k4DEP+TDO7rnw1Kp9TfCDGqSax4HG+zPv9xjiqsuLy8oLFYkHTNFxcXFBVNdoavB8Yhl7k&#10;S7ScX1trZqJnoxBEmp0/ffhZc4K65A/Sf7PWTALT0/zM391lIdmDc32axFTn5y3H5/lPX38gv4cg&#10;5wJFUYgo+FyYGDBledhbfMivH6bvEUKAkLBaU5RCPjfGUFiFM1mgRJrgWXSvf3KONbmoA13fA4mm&#10;qiicCPLF3S7nSVaEv7SGGNikSPA9282ax82Gy6tLqW3rhqosRchKg1GWQhuKqiKVCaMdFkMc+txr&#10;gsJqVDLEqOj8WNMxCdVN902L4LuIikvFKmJ0Ea0i0Q+0/V7yryB1R8pCCGVZUpUVN9dX+BDosvBO&#10;UvK9UzeAUvRA71vCkEiDp+/uUWicURROo4wIZy2XKy5XK3RKDLEnRT8J7EseGQTfkMgu8yL21PsB&#10;350d4M9xjnOc4xznOMc5znGOc5zjHOeAMwH+HOc4xznOcY5znOMc5zjHOf7s+OTT5xPoCJhAGIEw&#10;OcqQoB+EWDyZMY9AyZFIlJ2aPyQkSpxy2/xTXQBOERGfkHi0ysARI4fB6eCSo0xBN/QUymKTzW7a&#10;cQJrK61RRuOBIRO1Bx+FoKwMPojbUgKGJA5LIcHQCaGhubjgp5cXfPb557x9/Ypv//gV67s7uv2O&#10;/RDQNlEYcfAahg5nzHTAXZYO5wwhDNjk0Ebho+f+4V4Oh1cOqxV14VjWDUZrATsAPkTafZt/3xND&#10;FOBOKSCk9fqR3/zr7/nxj37Iy2c3pKFD+0EO2Jm5KYsFtTjDJyFVhRjyMxKAYT94ktbio6k1d/cP&#10;/P6LL/FoUJEXL57jYyJFIaMPw8D93S2Fe874RiKiMJKU4wHQo7WQfFKia3v6tsMVBVUGiQsx1KGt&#10;IQyelIlh3nsiiRjk4L+qa/koxI3Adx0hOsqyJA3iNBRiLw6RfS9AX+8JGcTdlAXKyH1p2w4/eFAa&#10;ax0qOzQZ4QuiAKsVbTcIaV9B4+zBmVJbnAWnFUZBt9+LswIZXKEMEQXG4lxNGAaGrsP3HT4Evv32&#10;NcYYbq5vqKo6E/A1AUUYBvbtIMAVrSfiORkctFg0XF2u+PzlM9abDe/u7vjuzVve3d7xuF4z9AMx&#10;JMyQaAdPH4MANvo9nbKEtMb+v+y9WZMkyXXv9/Mtllxq6eoezIrBBQGQ4KWoqxdJX1ymZ5nJZCYz&#10;3asrEiBIgDTMEJitl1qyMjM2X/RwPCKjsrMaIPmabtbW3VVZWRkeHsfPOf5fipqyrgWYbIyQpWLE&#10;WSG4d13H4D3OOgYvYCtmQKTR3fXd2zdsHu6o6wWXV1f8xc9/xnq95uHhga7dZ7KBQSu5vyq7OYLC&#10;e7nGHAGmWDCSvXR2ghpj1wjKmQMRJ7J8BigKKCTNgGAaRZqB84x87YnTtaEsLGVZYW3BcrHi6sWN&#10;EOF/+IHb21ti8HTZCVaIz6PLO5MzywgGmpOaTwH+Trnx6ieuy6eHNoau6yan5CdArqNYeiC7qAN4&#10;VWWCR+Kk0+UcxDnekfnPT9eSxO167sA+Oi4JoMlP7l5Ga5TWEyG+rmtxejR2cmwcQZMhA3fGezvH&#10;nx0DIefAvblb8RyMfACVmacu3Pl3yWt4QhSa9p0j1/SRRD/+vhG4dQCMS+zUCnDgu55hGChdgdC0&#10;Y17XhrZtJ1GAY+Lqh9yr5+C18Zr+lKvPMYn11Hs9B3Sck33HP3PA7/vO0AHrLNYJ0He3Tez3e9Ba&#10;XF2jkBkPv09PIFFjLEVhJvfsEdwpTtkzoB5PnapG0QmtxZny5uVL6uUaZdy4gqf71jTdNG9FUaDQ&#10;QtoJgbqup/VkzOgIG8Rlh8CyKimMotltqYtCKILZPXl0+Z27uZ8S84kxTsIKciESB8f4QZ6HUfjh&#10;QPJnEvDQ2eFnJAvIc+YO90vrDEbL9yimTLB+SoYWck6a9sL52p87mI9u6PPnzNr5fUhPrm96pkRn&#10;BHjqPn8cC+eA2cMekF3Txjmb4pt6Asw89ZzPvzZex3w9nwK1yjXZ9+JwXdfvOa7bongay+EJaeJU&#10;vB+fFyFsufyciWPO4Xl7/1lORBGJyTnJCBA9vp452f543zkFqJ8LgDznBHcqFh0LgWhlci2RTgq4&#10;zB2hjgUBTgplzUgWx/Ev5O/NHSpHt7BRGEP2FD2toWHwaK1YX6z4+c9/xhdffMZyWaNdSSLyr7//&#10;Pb/69d/z5vVrmq7l6vqG9cU1pVvStQMxwmazE6fvQVxQXc4zxnXhXCHCQkXBcrGkqipevXzJxXqN&#10;H7q8Xw/s9zseNg88Pj7Se49K4Kyj9yLYEpPUI7vtnmEIDNltq+3anFsYcVo2JhObmIgjwQcRXsqg&#10;+r4XYHbf99R1PXPZlLW4qoV4MzpsyfUcntPNdsN2u6FpGrnXChGAipE+Ew2ss9PzNt6LUdBKuMw+&#10;hzc1y/GYRBOO858R5GsyGTFlQK0ILMjvV0kAtuPf4jwVMMpQlQWLRUVZ1YQQMUmxXAp43GmDKyx1&#10;WaKtpigLKlcQfchCcPqQKwFFvaReLHHGYIwFa7Ba8qYQxIFLA13fSc4RAtoarLGYDMjvhn7KtzwQ&#10;SDw8btntt9nFPRKGAaMtq/WK0jn80NO0LTGIo33T9DTdvThrW0vpHFVZ5DkS4qTOtZ11bjavibIs&#10;JOfIQOlm35AquLy+QSvo+pa+L4lRiERWiTNcSB3K2EyJTqQYUFH29hACXdPTdXvabk8K4v4++Mj1&#10;q1cUpcNYm8mbFqWM1KEKgrI8Ng8ELy7kRVFy9eIGYx3GFSQNA4lmt+XhYcPQe5QyaKtxzrJerlgu&#10;ahFCyARlrUX4hVE/K0YhRaExuR7XOpFG505Xk5Rm6HvanEe3TSv1ZhRnacW/3aHswLl42sN4TlDo&#10;FHH73zsOTuc5fs4rgcnxPT0RnhifR6NNdgKMxJTFhLQi+UjS8oxFElFFdGGxxmKdCNNVVYkrHXVd&#10;UdYli0Ut4P/sAL1Y1BRFSVGtKFwhcUYZtNJYbYQRPjkSJulLJMWQhevGeM4ReWUUXjklDjXPDabr&#10;V2rao7NMzRTTisLhlQhvqFynSN6XhalCJpJiICV8H+h8ICTDvusZSJiq5qb6lPXVDS8/+pg333/P&#10;D999Q9t1hH6gaVr2TQcJIWeFhJjoSZMpqZSnIkpcyvtZ8IG2aaZaZV1XFGVBjCIAgdUkBT56nDUk&#10;JcIcd2/fEEPAatB1JbWH91htKApLXVbEFCm6Yqqbfd9noR2FMYoUFTHqKYda2gLrHGVZ4IdhInYu&#10;FguM6SF6Mb5NAWcUpbUMgxD/Awnv0ySENIrDiaBjwhpNxJKMJiYhZAx9oqxKlIqUZcnLlze8e/ta&#10;HB+HnsJZrl9cCwE4SH8oMq5xjSsrrHW0bUtVLcDmeDETMBl7PDGIiIjOeXdd11TLFX3Tst3uhDg3&#10;DKQUKKzFGOlbjOJb/RBAGYwrcOWAGyqW2mGLmqEfKIqC9fpS+nUb6c1s6pL1quZiWU05oDaGFHK+&#10;PxN7iMmjVcIpEZbyPmCdiAqOeVhpC2I0+MLSWk2hFetFzeNuz939PXd39+zbjn3T0HY9w+Dxvidp&#10;w27b0XYdxlpKJ7VEjJGydBTOsahqVqtASJHH/SNN27Ld7tm1HdZUpCSkRIxGKZtrt4AeBtp9w+P9&#10;AzcvX/Lq5UfEuhaXb9JErC6cAwUtEe97EcHsc1+AhC0cGkVKUsetliucLXjz5g192+B9hHrsaUes&#10;VRSFo2mk3/DixQ0ffeS4vb3j+x9e0+wf+cMf/pW26SE5Pv/8M6zVXC6v+PhHr1Ba8dXvv2bz+Mib&#10;t4/8b//7/8HVuuS//E9/w9/+7S/5z7/8CX/5lz/lX3//Lf/0T//Cb3/7z2zutwQvJKKLi0tZJ9aK&#10;qEIWuhoFSca8XYjpeiKpWWOf9IJGEuAweIauxylNWS0oShGd6LoOqw/7zZyUHO0okBYpywLnLIvl&#10;IrvRWxaLmt1uTyQyeCGrG2vY7/dCRMv57UjQPNQ2TOJgi8UC59xExBwFDkcH3YeHh6keXi4WWGsZ&#10;BkNdu0lEc8zbAepanG3H9zyQDHuMMdPX1MzVfXRC5oiwOdYgf+75gzrq9czrqnlfafzecf/pmDQ6&#10;1X15Lue1kNYabQx3d3eTmNl+94grxMG3rku++uoryqJAaUPfD1Ntenv7jtvbW65fvMBZOVMYhh60&#10;ZbFYUFcLtIHr6yu6rufx8XG6vhB83rsrtttbrLVUVcVms2H7cE9MifXFJe/qJd1+D2kQAeR5vjJL&#10;eI7rx2MBzam35/2RSGg4iAVP/b/33Zlj/tndfs/gPavlEpSirkouLy8OPaLs/Ot9n58zlUnCy9n9&#10;lT5T13X0eV42mw1d19E0O9mrQ5z2gKIocv/ZTIJIY59oJN2O9+RAglUn6975/Mzr7rGnMCfFqw8I&#10;+3wo/zvu653q5f2pcdzrPCX08H7v9H3y9vHnnQsRPumDnRB5mp/3HTvLj/8vyxLn3BOh07E3Ob63&#10;tZZ90/Lf/tt/BxLOihgHQLWop2u6WK8JPvCrX/0KZyx/9ctfEoLnd7/7Lb/9p9+w2++5vrrOMdTQ&#10;trJOLLBr9jxutwxdh8lCjynFqf/3wXw99y6ttfR9/6SffxyTnvzsTBDgaZ9HTcTg4z5fCCHXSno6&#10;i3tKRjYn+8V/zvo5JWDwhFTN8+cMp37HWH/ro77p8bqaC6CoUSjvyZmPmuS85rHmWFz42Hne5nO2&#10;uSCqeuazzOdq7N2KEO54RnI4KxkFSMf46IPKogQxx0XNcrnk5uUNq/qCZb1guVrmnkwQEWFr8EGe&#10;p6JwKCWi4zFK/T/fq+d75HxuJ7f53NsVsbyIteKwbrSm2e+lLMs5aQySRxRFiZk9Ywex2PikJ3nq&#10;+T1+1iUmqKm/PK7P+R4yxg2lFEPf0/etONCTch4/CnUo6e/kvqrNvSylIin0xHxfY0oY+XBZqDtN&#10;PVeVz3QL54hKBPG1kvwnpoQJHpKjdI6iEAGn4D26KNBKs991cvZvOjSROPQE37NYLCjLAnKfdBgC&#10;MfX0QcQ466qWOrqwtG1HM4oEpkHEML0nbWUPd0bmSfKkEufk2lMMRO+J3tPu9+z2DdYWGOtyPZuI&#10;qaUfBorC5b1bEUKUWit4+mGgGwZU4XBVhW87drs9TdPJGg0DMQykBHW94Oa6o2976qJAORGu1/lM&#10;RVuHj0Ou9yReW2vZ71usHdCqOwNyzuM8zuM8zuM8zuM8zuM8zuM8zuM8OBPgz+M8zuM8zuM8zuM8&#10;zuM8zuM8/t3DWMPgh/EsnhAj8QlO+gi4op4q18uX1BNy0HPOs3NAzoecJo+JeJN73QmXlTQDco+g&#10;ja5rCDESsrJ7TAprNSGKY5014rSVUhJyc1aB9z5MivUpgrYGncFqMTsljI4wOmn64IlDL+5Y1vHl&#10;T37Kp598xtvXr/nu22+4/eE7NvsdtVXUTkrXoe/EudBouraRA/0YscWALUrqRYkPA6qFUPUsFhVY&#10;xbAUgL/VlqooRIAggyfE0U7AAM5adCZPp/gvbB4eefnimqoo0cNAyCDFBPgYcLYCo0k6kwXUCBZR&#10;dF3Dw+MjwzDw4uYVdVXRtB2L5QqMYfO4papKds0+Oz9l4HpMPNzf8/LFFapwAjKxljCIY/YwePb7&#10;lsVCnLp88CK44ANd1+M3GxaLBS9uXgihSRsiQRxyY8THQOq67EIHfZ/QVkCkzdCzeXwkRiGlXV29&#10;EJJ0kLkfuo7QDRijsFrhXI1SCT8MhHZgv9vhYxT376rCWSUEK6VwVstaQcDgvm8hBlIM2EqABa6s&#10;sUUFygtgt9kTCaCz+y0yR0YLOUElT2E1Olm6PvDDd6/55o9/pO96Li4u+Pyzz3j10SuqusagSEnj&#10;o6xFTMAncSerlwuM0hOw1GqFtpZ6teTFzUs2m0fuHzbcbu54eNjwuNmimhZcSVJLtvuWvvPEpOjb&#10;PT47LRmt0dYBScQbMtCjbVsB52rNYA+O41ZrEY9AZ/J+pBt6vvv+O7b7PT/98stMwNT0CVCGqqpR&#10;qhRQ80Q2LDKx/qlrbAgC+hkBOnOQ4HPE8hHwY7RBa3sAZnMAhEUFMYWJTClkeARIlBLWCCi0Xi4o&#10;qpLFYsHLm5e8e/eON29+4N27dwxeQO3OiTvFCMw9OI27D4Lg5u5Hc6Duc8TM+VCz+BmeuBofYvWB&#10;EMl78TsdCZgcx2R15Op0DBIbCZ8+CwnMX3f4XQKwEZBNousHIQkWBWVZTuCpOeBs/NoIjp3f71N7&#10;jjH6iYPJnPw6B2M9caKaAdlG8NY4q8evP3aIjzGy3+8zed/gyhJbitOQ0Urczpyb3KpSTJi6JkVx&#10;bwRIKk5g2eVySdM0mXzcToTO+V74lBj8dJ7njirHe+6x2/WHXOSPgajHP3NMzP8QWR8OTtY6Cx5o&#10;o3GFJcZMaE4RYxzW6gm4OSdsCRlRTeD4oqieOMONv7csS+q6putammafQfee9eU1q/UabQz1ckHw&#10;st+77CQzgpm11lSlEEPvH+6EpJ+H/B4h0ogBd2RV1jTbB/7r//0rmu2G9XIhzowoAgoVyblDfA9U&#10;ekrowkxzmI6I3wcQ+MHBTE2ARGsNKcp9K11BWZQSk0OcBIJiSmjUNF8muzqLkWR6Qrge19gcrDo5&#10;/4VAyPPunHsSn+ZiCHO31blAgogWjM/P8wTrp+s1P4cKQt6bRhC+EAnkPfq+n8DzXddNDoLzveGU&#10;2MWHYuycPD+Ow7XoJzH9yXOQyGJC6gnB/rkYm07k1R/Kl4+/dkyAf47McRyXT83/8e849V5jrDne&#10;08Z1mWCK2+P8zQnRx05x8/8fvz7Nao/jz6y1CCKMe33btoC4bWqtqaqKvu/Z7/esViuurq746Eev&#10;+MlPvuTm5jqTaDq+/e47/uWrr3n37g7fd1yuVtzc/IiiLFFas29bmqan7312AQOthbBbOCHcBh8o&#10;MgH8xYsrnBNnwrIosjsrbDYP/PDmB/wgTl1939O1vThmupLgA5vNHj8kfPD0Q0/T7MVdXOnsDqlI&#10;IaKNQmeCu86u3KO5mFbQ9C1awzAo+qFDa5PnTk9kfZfdhMuyol6uqKqStm3YPG64f7hju33EKIs1&#10;BhBH+sLYfA+DODIjRC3JPUUIKCoBn/tMfBu8gJo1CZWJLT6EnG/pA2A93/s5UNsggh16dM6LCXTC&#10;aslRgw8UeR5MJpeXhePy4oJFVUl8JLsU46mXFbYwLBdL1mtx+rNGYbUQ2s1CS53SNXgvJOnFakW9&#10;WmOsI/gAIVKUJSmIW7YaYyQRpzUGCFpjjRFHVGPwXq7XOMcQE/0gBNGLyyuKumTzuIUhYEuLVoau&#10;jwyhRRFZXqwzyLma7qMPkegDWtTosrusCJulTEqz1k5g477vKauSmMQpU0iPMZP0Nd4PVIXDacXQ&#10;NwJu9hGdpHbuskO6VgdRIoVc49XVgpTWdH1DPwSUMVR1RVUvcGWBtjY/xxalnAiBqcQwtDzs9mw3&#10;OyGmKyGqlnVNUZes1jV1VePKmuubUkiaQ8AUhYgtaEMXkyTxGEjgU4BIXi85lx4JaVozhEhKGmUs&#10;ZJECrTW2dFgNg9UsSjeJbXV9J3Xgf2A8t8/9qf3g3zOmuHpiz3o/7zuqAxQM0U/O8EmNz5rGOo2x&#10;GuMs2hmKqqBaiGt1XVVUVU1V1ZRFiXMFdV1RL2vqaiGO2toJiTITi7XSpJBQSaGS9Fm0HomKh7mI&#10;QRzaUTPBqyP+zJQjw7NuvLMJmpFqRmKM5JhJIWJg02sUIabs5ulISUjPiZivQ9OFgV2zIzQDH/sI&#10;thDRvaTR5YLLm4Ll+oqbjz7h/u6O16+/5/Hb72iGvcSkweO0pnSGvu+pnIMsyBdzfuesfSI81jUN&#10;TbunrEqKwjL4IKIFSoEmC1PIXvXw8EBdlBA8i6qgqmoG7wla4azJe1QpgiKFy06/ljBk8iCKqDzD&#10;ELE64QpHYR3aWApngUykihGlJCYbE0hJHDOHYUAbS12VuXe0Y/AD7dACiZSEeB3jADGhEYfxEKTO&#10;773HSIKbnXtL1hdrvvzyC6pKCPiRmEW2nBAXY8j3UGOdQ6XEi+sbVM5Htcl7XxY50EqJ03ofREQz&#10;eEKMFEVBtVxJbrHfTS7jUjIHIaE7uTchP05dN0ieEEXMqF4uuL55RUyKwUf8IDVtVVZCdiwrdptN&#10;7idBjAmtxho1YpA5lWdYHOhjirKXjn0XRDRASPAjiQdCyP0mhJC1rGuuLtbcXF7wcPWC+80Dm80j&#10;d/cP3G8e2O5b9t2WdhhQRgR8hrKQPIgcJ43DKkhWo7TDWiX7hjWojcIH6WuOef/g/eR6r1TKdUzH&#10;d99+y363p21/hC1sFgwLKCXErxAjzsieLMIwgcdHIdvXyyXr5RqjDSSF1pa6XnBxcUlMgX4Y2DcN&#10;dSViAvt9k8mRwySkuFgs0MrgrOObb7/G+8jNzUtu393Rtnsurxb84uc/oSoLvvjiC+7uHti3A8Y4&#10;lCq439zxf/5f/w93d/f88pd/yauXr/jZX3zJL372F/zhv/wN//iPv+PXv/5HdvsWYywximjBcrmU&#10;+cj5VN5F0agcY57WAMfE2NEFXTzm8oEAACAASURBVGstvQOtRfggQekKqtLlXnh36IHlWOhTYvA9&#10;2uQ+S85N+15qZkgsyprddiuiIClRFSJkEmNi32SBmyzu5zNRXvovkgON+cZ2u53tZWoiJw/DwON2&#10;m+OEoaqkbl8u1ywWS7Q2PG427Pa7yXXWWptr+y7XWX6aj4kwN/v3WNPPzxNO1Vnv9bGeqZPmZNpT&#10;NeF8HxpJ3cdCjnMH4/HZmO9TZXa8HXudSmuC97y7veXu7o6UUib3ikCfUiJKu16t+Iff/AP/8//y&#10;v7JaLXjz9o7dbseFW1O4ghA8PgS0kf6fyeJIxhjWF2tWyxVFUUxCA0pB17VoYyiKiuUq8uLmJd+3&#10;3xzE+nJumS/gSd5y3DOa13Tzax7/Pd7HsRfjcj01zvO83o4kjLMMvufh4YH9fk/bNCyXC5Z1jc0O&#10;4GMPxfteziZyD+fx8ZHdbpfrCxHZaZoGnwUb+nyOooxBaStxzbmpr0qOUQchxvieW/b7vc+ned1x&#10;r/pYMOD43Ou5HPI/kocef85Tn+H4dx2Lsc6J/fM6X8+I1cf57qnPfnyNp65t7Nce59Bz4vi4Xubi&#10;f9aO5Fz5/T73Wgc/oNXBNd4WjoeHB5y14obcthTO0DYt28cNILEvxMh6veaLLz5nvVzy+Lhhv/+e&#10;/X7P5nHL/eNG8iBEDE1lse3nctHj84u5WOvxPTjuwU/znZ+hsbc39uVkjer3+4xZoBelxNF6LlZn&#10;zNR1PHajP3X/Tt2r8bOP8e7PdYE/rnme61cdr61RvOhYoGE+T/Pn6lS99Nya9N7TNM2TswJj5Bzp&#10;IGwqYn7HdUeM4RkBiIPgU0oi0DO9R4osskDf9fU1V1dXrJYrVDI4W8p5ZRgIQREJpJCI80N7dI59&#10;6khAOL0ngjHfg0bBmlE4RmtFCojDus990rFmIovLoKf9au5cP66ducjFh+LisUiIPsIZjOcjk7C9&#10;UtLL9gNx8Gg1immrSURWJ5V/VvbL6CPRAE6hDBiliQGsdRSmBBQ+BmI6XEfv8/ylSApJevpjHPQJ&#10;mxImiwEao6nLmiL3DPb7hnoh8cNoMCqBNYQ44IOn6AqKqgKt8SGQwkCIHmM0m+ZhJgRViAhWTAw+&#10;0vcdfSuCX9F7FCI8V5ZO9sBFLUItRlHmXqSxlrKsMbbAFkWu+HO9nCJt32XhX4O1Gh8NIQaskdqQ&#10;okBpy2oRubmOdJ2n73q2uw2Pu3v6ztN0HW/f3dK1LaWzlGVB6VzuKwXCdk/XDfihoywLhiGw3coZ&#10;Tdt2tF1/BuScx3mcx3mcx3mcx3mcx3mcx3mcx3lwJsCfx3mcx3mcx3mcx3mcx3mcx3n8u0c/I/yJ&#10;+jlHTrvjYXWETFRTM4zCKZLmKSDB/BD82JHl2OFgfN1zAJ/3yDiM3BgBtZMS1tmJNFNkkCspZeX/&#10;JKDX0SFGicK9tZp2CNlFMRN+VQb8MLqhpWxhqkjZ/U4hINUYE9Y4Pvn8x7z6+BNuX//A6+++4fb1&#10;97TdjuQDxIDxUdwQg8cZxRACKUSs0bhySV0vaBtxiFzWFWXpqAtL1/b4vkMVRXbikc9vjSFmR2xt&#10;NNZZQoBf/OxndG1L9AGrDWW9gKLEWMsQAnHwLLXBOpfJFAMxkxoS8Ljdsd3uhLSh7ri6uiJGWF9c&#10;8PHHn3C3/ResdfRDEOGEKA5tQ9/SNC33mwc+WS1xhTgnpJgyCT7RDx1xOxxcK7IDat/1PD5suLu9&#10;FRd4lJBdkPlVKLyPpBSEVIIQM/q+I6LYbB6JCNhp3/SEeEdd1/R9dtzsWtIQuLl5Ke7ugB8GHvuO&#10;oe1omj2LxUJI/iicdqgYJpczjCElxb5psApKZ/BDvnfWUJeOoiqEqK7AtzNC8yDkdzU6yyuFSkIe&#10;0VYTo+XFi2tSSLz+4Q2Dj3zz3Wu6wXPz8gal7QSW2O8bIpGiKhmy86aAsBNKJ7Qz2OQYojilXb4w&#10;LNdr1rtL3t2+5e72lu1+R9v13IQLQtLs9h0PD49s9w0xCeij7T3l5GxjhHiDAL6tswKOCULWbVUG&#10;igBDP2Swc3a4VSKK8F/fvKGqa66uX3B5cc1yvaYsHDEoQoooIyDoshTi8DB4hux0ZI1h3zQCAFXZ&#10;SSQ/03MwnCKLC4x0di1BLYRASJkMPwOmjkEkZgeJiWSQXTStNkK+QABAo3PqerXKBJ+Cm5c3PG42&#10;fPfd9/T9AClx8+qGru3YPm4x2mT306cOJXpybgmTS6pS4nYXZ25WBypLtvw9EhkxxlAURSYb9AdX&#10;wyNXxCekw+PAmkns6hkX1lkAfu/nJ3JpTNmdJE4byehEGmKc3JJGAPxqtZrW1QgkE5dtl51r/jRp&#10;SKkDcT2H9PdcRw7gzJEEOzqOiHvZ+D35/mEPVIqTgND55/Eh0HYCILL6QMQsi1KcPMoC4yyX65Ws&#10;40wQ7PuB7W5LP3QMjbj5Xl5es15dEFNku9vysHlg3zQohKAonyW9t68+JzYj1xhO7tPPCcrMvz/f&#10;b4/Bi8cA1HGOR/DyeyB+Les7RHF5UbpmGA5EV2sFyCUA72PA5Yxwp56KApRlmQkpAg733uP9IO7J&#10;MeLKmi9+/CX1ckVRVVxeXvFw/8AwyJoZXesG73l4eKAoSkIKLJYLisIxZCBaTBK/rdGE6HEaLi9W&#10;/Orv/jtvvvkjV5cXsgdbAasRIaj3XdDmbt1P8qGR6Mv0iD+Ze5knizaZ5CgLF58dU61zxEy4nr93&#10;jDIv4qgzksUVKgZCEDdJpZmECMb1LzlNfOJqPYzPmdYiJhMirnCTM9OcUD7eO52dkHQGfGqjJXdS&#10;GlIGoY9O0DluqQwQnZbr6GSr1VPHNA6utSEmurajrEqssSgVn3yOubDIsYDElAOfIMTPgbBzt1Az&#10;E/pIR27342cb1//x7zvljHfKJU2dcLQ9zo1P5cqnQO1zwOtz4GM9cxL7c8Dqp3LyKJZnGGsA8574&#10;wHyOTrnaje7e4148iRoo2dON1iiECBEyQTBFWdOjy3nK6yEQqZc1v/jpL/j8s0/57JNPKcuCpmt5&#10;d/uOv//Vr/n666/ZbDYoZagWNcvFimJ9lcU6AvebByGQJI+zDlAslxVlYbHWEJPUCzEEilWJtdmd&#10;0Uh+9G7zjouLC6wxvHv7lrZrabqWqqqwzk25kgbarsdoQ9MP+JwrtF0vMc9ZCmvQRkSCRiMxYw4u&#10;ZqMz6CgeRN4bR8dPYwxkJ0N5bY8iYZ3Gh57b23c0TUPXdeIMaRUuO9BqtMSSriNMceCwlxpjhHw+&#10;Ph85njCSp4MAqa0RMp7RdhK3iKMtVBYEEyGfQyxzjE7zAaM0hRXxjmJ0Nzcea02eC7kvy7pmtVzI&#10;mktC0J+E0YJH9Z2AuZ1luViIC7UxKK2o6pq6hvAQ0UazXK1YrFdopWjblhTEiX5pDKVzECNGaazS&#10;YA2VK3K9qFBGE1JiCOLMPvQD7eZRykh9qKnbpiWEhLYF1jq6rqdt9pSFpiwMQ/QY31NEJ673xopD&#10;W6UonCX4QZxvkwC1I2CVwlhx83583KK0kIqEtO5YLUtAU9U1KQWaZgcxsCwLCq2ktgthIlwyuapC&#10;1zRCHleaKotCaa240BeENGqhBRFXmznvocRNPCpFPwzcPmzoQ8IUVRacUgxdRxcC5dCLg+cFFEWJ&#10;94Hoo+xN3gux9YjgF0JApSACFeR4E+R5CMETYyIksK5EI197d3dH23W8fPkyz0/E+46+bzGZDF26&#10;4j/cbzklOjQnKJwSlvq3jJMEknTC6S9GYiZdWGfQJrvpDb2IyY37r9UUzlFWjqIU8bOiLOXfdUlZ&#10;l5RVKc/aaslysaYsakpXY62Q3a1zkrckLQTavH5SlHuWguzhQmnI+Spp5ubIJFiY0iwfx+SYcCBf&#10;pGfqlw/1kianxjSKd6WDUJgee0RMsUjeKk0CPiElktJoW7JvO1ofCGiign7wSPlj0OWCFz9acPXq&#10;R/zo8y+4uvlXvv76a96+fkOIQeKIgc4HmqGnxKJybmOU3AdrrZDzUmKXiemh7xh6hw+JfdsSpudU&#10;9s7dvmX7uONyvaYwGo30BLRSVGUx9bhcdrZ1ztIHEfjAWdr9lqHvUCGAs0RnMGp0EjSZmOanPTvl&#10;Ne2KAj90hCDO8CJiZSmUxqcHuqEn7YTQsViU9LGXvlAEbaAwhoBhiCmviSiiIiFhjMUlWK2XqPQq&#10;739C/m+7XvRRdHax1GYi6lhncEaEppQxoMWJOeX+J1ri1BAHou9FnCDFfC+FoCEiDToLGUr8DkMr&#10;e0tIk5icyvOBVtSrBavlJRFDVJqu62mahhQjYehxpePy+gqjRJjRmIRR0ncM3pOyY7Sx8uyELAQQ&#10;UyAFL/NVFBijcVlELBIAjbGJvvOTwJ5OiZVdcHV1yfVVx/39Bff3D1RlmQUwJR9XJOkt+YGowScR&#10;WdHa0qVOhLAwFKXkPGUp+Yyxjv2+Zd+20l/zIbvNmtxfHp1gZZ1st4/sdluZp0XNarWiKErqukIh&#10;7ps+eELwmBybfIxsNo80+z3LxUKE5gohzq5WSyIDu11D1/W5lglsNhuMNfgQKDLJXCnJ1cqq4uOP&#10;PqZtW1arS5qm5+7uFu8b/q7ZslquiJlMtV4t8R7KoiRGT+kcX//rHV33Wz7/7J6/+OnAcrXi888/&#10;5pOPP+Jv/4e/5qs/fMPvfvvP/OGbP6JSQquP0Now+ICxNvefwiR4MIqGCZntQIgeCWCjAJgrCoZh&#10;mIiP3g+ZfAp1LXMixDaN9+IGTILoA13qGPQgQpbWoVC47FBvjKEqChbLBX03sGk29LkOXFQ1H736&#10;SIRRFNzd3bJYiMAJKPq+A5r3XNeNkesZXV4tZiJ5DYNhsdD5356qsry4uaHru0kIsOu6SbDJGMNy&#10;uXziFH/Kcfy4Hj3lpH387+P3mdeOx7XaWBvPHYHnrzkmPB/vzadqrOk51RrnzET8G68nZoFRpUQ8&#10;i5S4urjg9evXfP/9d6zXa+7vNzRNw6effczgA03TiSIbIl7y8Scf0zTtND/j+4+iENvtVvJpLecJ&#10;rih4eePZPW7ZPNyi45Gb7zhf8Cxpd94vOjXn42cZXz+SeOevHYnoMSViiPlcIdJaS9s2fN9108+K&#10;GLD8/ibn1l3X0bZd7o0y1TAg9UFRFFjclLOEFElRhLpOfebx/s+vdXwWj3OxOUH8eB3MXainvuJM&#10;FODUfD4nNHCqj/Bcv+/P6f2pE/3jsX9+Krc6Jr1+6IzvmNB+Ko/9UH9j/v/RMX3+DM2fxXnfLYSA&#10;4kDQDSHw3fffT0Tbsqq4WK3w/ZD7UBpXVbx582aqj3/zm3/Aas1m88But6dreyKSg4wCHCrC3E36&#10;+FqO+9TzOZz3uZ6bk6fiEpKbHpPAj0Wvxvd2ToQd2rbNYhp6cqpX8KwYwnF/6U+Jmh+LJvy5wg3j&#10;55mf8ybeF2qYx5/31usHBCM+ROI/Pp8ehTEOc52O+lnhCcF+fKZJCR9F5MY6J2eg+bxO7oM0vFxV&#10;UdcV6/Wa9bLO+cxBkMQHT1WWuNIJoTspyIJhwXtCSJPQQoyR4CPSFk7vxd/5GprXTpNw8NRzzoJy&#10;s5g8/lzf99O1j/vy+LrjdT7u8fO1eBxbxmc2xUDbNtN+P359frZQFAVEEbKw2jBon/PwvMYmIYn8&#10;maPkeSFB1IjYmlUkazAadNSYLHgtYhkSi/thmMjuU386C2+LOM34uiwKGyJd27FYVNRVhXWlyO9F&#10;Od+XeZL7qpQiJOgGD1bOaSVH1nSdnHVr7VBaEZSIaxmnMSiW9YLipUEhon79IIK0b968YbfdsVws&#10;qOuamxeXLEo5Q7+6uiKi6DqfRar1JIQdY8i5gcrrWvo5zsm5vdSSGpTGJykLTVHgUJBqEoG96njc&#10;PPLm4S2be8PFesWrFzcUxhIRMRBrHKqytEly9z9+8y1d27NarViv1ry8eXkG5JzHeZzHeZzHeZzH&#10;eZzHeZzHeZzHeXAmwJ/HeZzHeZzHeZzHeZzHeZzHefy7R0jxWUcUORSfs90z8AY+6ExxCsg9OrPM&#10;ARUfcrw8BRh5FjiRz25HZxLnCiGDJUQ9XSEk9RhQ2hLH90xJ3KCUkLRWyxofO7RO+eBa3lhncnkM&#10;KbvAJdKMnOrze+ADUQto1BrNy48/5ur6msfPP+P29fe8+f5bdo8PdPsG1TQUzqCVuHXHEMXBLkFV&#10;1+LMlw/hrYbloiQMQ3bp0QIOFdYaSUMKIQP1E64o0BFeXF8SwxpFJIaBAKh8H8aDbT94XFESY8IP&#10;Hj8IeNiHxON2x27XkBLEtMO5krpeYozlyx//mPvNhvvNo5CiY4QQGLo9PnQoIwT6m8GzLAviDFQe&#10;vKjc930nAOEoILYEtM2eZr+nKAq6fYvTlhhCJlPJQbwPcn+sFld2n8RBrm0FlHv14oauaWn3DUPn&#10;6dsHmrbhcfuI1prSleyaHjA4H3BGo1Sk2e3w/cCiqhm6jqJYQFRYpSmMIvoBgpf70rVYnVgvaoxZ&#10;ZYdBj293pKElxpBFFCx2uYYU8EMnAFY/0PYdWglZx3MAPi1Lx+LTj3lxfU03eJqu5/7xnm3bMPRe&#10;HNqckLCMtSz6BYvVklZ12WHaCyg6CfB4u93SZzeuRb3g5uVLlusldV3y9u1rEVpoelmzwMJZds2C&#10;fdfTxSQujSlmcpGFJM58yhq0qenaDpuEoKSBzmfAGHoCZQnRxxJNJBjNdrdnt2t4WD1wkcUUlhcL&#10;IVUmhTEFyXuMKcRRzGRiP+kACEwHcrIAeeTLWmuckfkJQRwtVBLybYojsES/B0pVKk7uJ0+BXOL+&#10;p7WegCuoRFUWGaCoKAqbQVIDH3/yMa9/eMO723fY7FCttaauF9zcvOCH16/pu06IVpObiCZGT4ye&#10;kC3k6qokRicg+RRm8fLg1C6AIjOBMEUAJEwEDbkuPYGapr/nVze5FR+AT/NYO4/1E4lxnLP8/adx&#10;XmKlgslZerRqnLuNjKCmA7BM3M9BhDBSSpRlOYHBjx3fxbV3yOCt8c9Ivj/aHvI8Cblev0esln8e&#10;E8dPO90ck8DnjlSrixXWaLp+oCxrLi8uqMqSq8tL0OKiVlUVy8UCawuUNvgYabuGZr/n3Zu3PD4+&#10;opWIGVxcXbG+vOTt27fsHrcZiHlwmpmv0/lnOnbImYOyTwFggWeJV8dAynHe53PrvT84gR2NA/ld&#10;CBJCgE945dHGsqgdj9vt9Pqu6ydQ6hz8ewB46uzi10/XbK2dwI6+F5f2mAki1hZ8/Mmn/OVf/2fe&#10;vXvHMAhpyBhNwk4uak3T0HadvCeJIQxC7rQaFUErTaEcwUcWdUWMA9dXa25vX/P1V/9C6eyMPD4D&#10;zQefyeXqiWPanPT2ZJ4nN1KF0dOyZHw8YxBXlji+Xmt0dksVURURkZGYbcUFdOYsNQdsamMn5yGF&#10;ntaV5D1PxRVGQPb47B9ENYTsXJTl+wIbIwl8DpBVCkJerxyc9FScxxgtBKZprzus7zGPAPn+BN7M&#10;z/BiuToQ8ZVGKfPePTkFRD4F4D3OU83oKibQw5k4VJpu1Jxcfwz2nL//CCAfiQfHLlXH8eu5Z+s4&#10;fz48K7z3bJ8ieLyXSj9Dbj+QET8M4B7/HARmDgSUU+Db4/fxwQs5RklOqY0I39iiFOLT4HFGxK1i&#10;EGLY0LW0TZNzIs1yveLTzz7j408+Zn255tXLVxTOsts88s03f+SHH37gD99+x939vRCtqgV1fXkA&#10;rSdD33n6wQvBT2kwDpNsFtywVIVlUVWsL9aEZBh6T1VVDMPAdi/uts65XI84uq7joW0lBriCRXaJ&#10;ijGitBA/h6GfSCjGGDG0TomqqsSlUzEjiQR8ChP5SchY8cma0kYIUkYJaaiu60yAl/vZdx37/SN9&#10;22SifKDtI84WlGWJSkLOG3wvAN6ZkMx4n+fPluQLM6B7TBgUSWt8JvCp0cEdReRpzRhTQuXcJqQk&#10;uldK3ICF+BpRRJzVFE5cW6tCSMxKG5SW99A6UhYVWic2jxvKsqIqK5JKJCU5ucv3evAD9w/37PY7&#10;qrJmUZb86NULAZ5bS1VX7FvJ5/ebzRM3UgExe15cXUOKKG0IUcpkqwVUXRQOjMQzGyJGD2weNrx5&#10;+xaVHUFHwmjhHNaVhCA1ZNv3tH3PbteiNRTOsqxq1EcKtUQcutGUZYEzOX5rxO3ej47nQiYffMy5&#10;HBPQWuq2gHGWtu8kB0wJY8QVMIVh2g8j+f7MxFUiicEHLq9WkusScMbhCodTSj5/20vu5WXviVqT&#10;lMHHlqbrhTDcD5TVArtyWCMiLeKgGEElfO95uL3DFSXW5v0gJAoFQ7MjKkVKAR+jiIQRCUOHs4bC&#10;GlRKAuOPQWp7LYIOIQz4GNnv93z//Wv6vmdRl6zXa6nfsuN4jJKTPlH++zeMU2SieVw+/v6HYv5z&#10;sTo948A6Chc82d8iGCuCXDF6EaXzEaMV5cLhygLjxBG8qmvKylLVJYvlkrpaUtc1dV1R1iXWOXHv&#10;LZcUrsCaQoQktMmYei2fIUZU0kJaG2s1NUYCiQlR6EOHPEEbEcNgVpukJ+qLT8hgx/v4c3vp+19X&#10;s7/TFMliSuL+nhJWaalF8keRmk0IwVGKcgIdGMt+3xIT08/GKIIugUTQCmMc9eqSv/qbv+XTL37C&#10;V1/9nj989Xu6Zkuyii4Gwm5H7Sx1dtEzmfhZWBGiSyni/cBuuxP3z36g6QZuHx7o+556UaEB4xzQ&#10;s9nuKFxFKjSqiSwWIuKmUGiVhEyb6y5jDGrILoXOslwuaWJgv30klSUmOwjXxkremEUAJGHN8cUW&#10;GCs1sTjSa/re41PgbrPhD3/8lmbf8vL6hoerLXVdisPhMLDf7yEtWdQ1VmkSBrTsB9OfmMmnSqEx&#10;BB/o2h6t9sINigpnlAhk5M8UQ4CoUM6inMl5Zr7PKokAHyPRRWOc9Mq6XGto3U5iMpLLu4mUKgJe&#10;Dm3dVI8rZQhGkbT0qlAJFUVwcSTvxCBCMShN1PIMKK1zzZDXexanKspK+kXBgxd3eaJBayvPSK6F&#10;R1GpLAXIMORrT1DYAmOF5DIMnnpRUpSvuLq64ubVSz7+/FO++eYbbu/uJ6d170Uoxw8DQ4j4JPtO&#10;VNAHDe1eyEOFoyxLLlbiOr1YLNju9wyDCBj2vUehGIKf5hFkjwpBSFzdfcPD3R0vXrygsFb6t86C&#10;TlP9o40IwHTDwDD07PZRCPtaUVg3ke3rusYaK+J7IQtRaBi8p+s6Hh8f2e9EiAgUwQdiDFxcLLOg&#10;4Eci6Olbvv3+NSF6VsslSkFVOi4vr3hxc43RmoeHe0LSvL195H7za0iJZV3ys5//lBc31/yX//EX&#10;/PVffclXX/2B/+/vf80P379hWa1AG9rO4wonggO5tjZGPj+kJwSz0fEdEKK6FRdWpbQQdQepf5u2&#10;nVw9ZQ0pXOlIKeJmsdIPQph31k316+hUfnGxpqoqOjsTk8v1WFaYZLFYcHNzQ1XVk/CS5EfmSW1z&#10;EMAyuYegpudExJaC3I/9XmpyoKyqSdhuXiOJ2KG81+XFBf0wZPGWQ2421oBz9+FTRN/js4l5j+q4&#10;TzK5sp+o1eaCdoezk/Ce0NdcjHC8n6cI+W4m7CN9RodSgZTUk9pxrJ+3ux1h8LRty6sffcSnn37K&#10;7e0d3nsKVzAMkRD6nPt7ymoJwOPjlv1+z+3tLZeXlxRFMd1rrTXryzUxJB7uH1itV7z86BWPjw/v&#10;1ZrjeQpHfcT5NX5I0Gd8zdgvHV1/p55uno9x/Td9RwpDPj9I9G2Xe4+KIc+DiHiI4PEw+NwjPvx+&#10;ax3WWZTRkotn4q+2diZ8CWgREUrZXVgrBf4pYXmee4xinGPNO/WnjsjYT87hZmdj837buN7Ge37K&#10;CftUXnOcB34onzxVzz93Jnjqeo8/w7HI3XxdH/fe09hrPepL63yrxnV4nD8/6UfrQ95x3OeaX/t4&#10;P8Y1NN6b8X0Mh+d6t92y3+2wmfx+e3c7CS8YIzXG118/YGe9Va1ElC3lvpVKIgA2nh+eOsM81Yc6&#10;1ZM6Fgs8nv+DSK56Iiow7zUdr5NxPoqimO0tcerxP0ecPv79xyT7Y9GQ47rnzxX1GgWTxrU0DAM6&#10;94RP9aHGnsST/t2JGH58Paeubb6Gxp9zzk3E73n/6vjv8fqGYcAYlQWJXO6dZOFMpbm8WkkttahZ&#10;XayoqlL2kSz2NQq9jPFkCD2xP5DWxx6qzLn0u733cpb6zNn8sRv7+PdT8Y2Uc7J8TkzK50pmFjvt&#10;JKI4F/aYnzXM+0Sj8PF8vj8k1tv3/XS+UzpHP0gdMZ4JDG2Xz/bAoFAxTfdbahqNT5627/FxwOgs&#10;/uo03ph8LYnAICLe1mKzUHPKsSglEeob3ebHczKltfze3M/yMWBINJ3kIG3fcbGKrFcK7zsRLxx6&#10;BL6uMMpgtUHEgKTHlci/N+n8PLkDsCGL3VTOUTjHerXAIKJw2picRyteXF/zcL+RWqGQHp7Wdjrb&#10;00qDFsF868x0PychmZSygFKuQZSexVGZLaNEwGFoOxFsjAOrekldrlDIWb33Pbd374jdQLi54XK9&#10;pF5XuFIwC1XpcM7SNB3JgR8819fXLBb1GZBzHudxHudxHudxHudxHudxHudxHufBmQB/HudxHudx&#10;HudxHudxHudxHufx7x7HYAn4t4Ovx/+fIqrPwSlz15SRUDV/zfx9jg/tR9DB3Bnh1O8fQf8C8E5P&#10;XMFiDFgtbjt+GB2RNCFGHh4eWF5coO1CnAtHlX8tB9NzcMMT5xMy8EEL+TzGQIqevgejE4VzXN+8&#10;4vryik8++ZQ3r3/guz/+kds3r4kxUlULdHZZjSnStT3LZT1hsgXUFTFGnFmGIYiLXQhgBUAYvDgr&#10;aqWnM3NrLUVZ0XedEAqMzs4Aw6SQ74M4MruynMCIgw/4ECcQ2W63FSBvDGw24uBU1ktevXzBz3/2&#10;n/jd7/6ZOLTEoacuSh6GSAoC8h4i7NtWiDdK4aOH4On7biL5WGMwGXTnh4GUEovFIpNhs+uqNaQg&#10;TlDj1xQI6LGHspaDc+sMvZ1F4AAAIABJREFUC7OgLF0GMkd22/3k+hJGN2lj8DGw2++xRlMWlmVd&#10;YY0l6iBA364jeAEGWKcJvsM6R0jQtL043xo9OSrKmhLAnHXiADx4j1YmAyYs1mgBEmtP2zQMQ0/X&#10;dSilqeuaFIOQArRiuSi4sEt8jJSlyiRTIScopfP9MpBAG4tWil2z535zTz8M9L3n6vKSwcvzIG6Y&#10;Na5wXCxL1nXB9eWau9s7NvePbPd7UtqLO9VCXAr6GGn6gRgFEKuVOK+OIgZVWbK0Dp0Ui6qC+3vi&#10;PpKUuEu2bTu5oVmjCURIhov1Oj/jcH9/z93dHVVd8eLmhuvrG66uKgG99AM+RVQG1seUcIWlUG5a&#10;98K/FDKOgKVU/hOfECpH0vgYS+bxaIxJcwLfCL4xRkieMaYpbk1uzNoQtGW9uhRCQvB89JFiuVzz&#10;2eefs91u2G0e2T3u6bqe/b7JMWUkIg3ZsdQRo7z3CPosimKKT8fx9ji+jk4NI+D4FFBu/rPvOagf&#10;ve+HCJengG5P4uDs/d4DWaWnDmdCIjm4PgkZ+eD4K6DXkNd+ekI8G8FVMl/xWWL3CEh17uD+c+xm&#10;dAw6nTvGHwOnR2L++HPDMHB5ecn19TWr1QpjFG/f3rJcrri4uKSqS7quE2DRWkC2AigTlxaM4fLy&#10;Ams0xANgOviAMQWXFy9ISRF9ZOj7iQg4d2o+BSgb78VITh+BY6ObzfjvyT31mbUxB4+OYLxTYjdz&#10;sNsx6FXN3MFH16Hx65999jnffvsd2+12AtO5Gen5+HqOP1eMka7vMVoTgyeEOD3zxmi0s1xdXfHD&#10;D9/jfcBk9+SyrBh2W/peQH5VXXN9fT2R4VEJ6wTQVVUVxhj6tgMHxiTquoA08Pd/9/9SVQYVxQXT&#10;GCFtaWZg+CBkgXE+xjkc5/TY5WkkrskXMkAwk63jDEQ/JxuPjqjTfU2ZAKcUSscnwMSR4JBSPO0Y&#10;OxvjGjkGK87vU1EUzzpFzd93AlnmZ3gIQcB587VHwsyAq+P3JqL8SLhNAsqcCAQhTm7U2oygQSG8&#10;zK/lObezY1D6sVDHtA5HUPzsHh2Tyucxcg4GPRWD50D3eW58irA+/9n5e30I5H7Kte5UXB/zak7E&#10;7tHdcE4mObUXzediJMIcv2b+HnMw7jT3CXG2muIv4iCdIAT50w2dkG2CZxg6HHBzfc1nP/6cn3z5&#10;Jdcvrqjqgohis33kN//wG7799htu391KDCpKnK24efGROLhHaNuO3W6PsYZFXVMWBcuixBUFIYkD&#10;tnMFVVlk8tMFi7qi3e/Zt576YsFut+P+/n4SFWvbFmb3185I76O7Ydu2T2K4mQG8QcjzZVkSYpiE&#10;u2Q/6TP5XXJM0BRlIcQhawnZ5VSIeQJWHsmFIxi5HzraZodWiOOYc9kxLNE0e7qmIYRenHfV+/vn&#10;8d4ZY8i8qPfrQHHqluwgxhFcrqb8RimV+cWSL5Y590kpCARYGWIchNSoFdZo+Tv/2zlHUVrKspCY&#10;qBXaAGiqxTK7dSWMLbBG3O+s0SKuZURwpq5KLi8uWC6XGCOxpK5qFosF3dCy3+8Ak8WSJH8xWnJ6&#10;l+NEiJ6kwOgyO52DSuKApbW4Aa8WFfbjj8Qx2CeW6zWr1Yqmadhu9/gQZe0AV9fXqBTougaNkAzb&#10;rmPI+XdV1qSUaJoGq5H8QgNIPRiDxw8DRlnQQvoM3hO8F5fjGFHeYnpxXHPW4KyBEEgxUDiLUoYY&#10;RQzCZufcGD0Yg60NSRvaEDIoG5p9S9M2tH0nIgeTaI2IyoQEbdejtEFbISiu1ksKJwJBi6rOTs9e&#10;HO0Hnx3YZL2M+7si4fsWdHb5bFtiEmdn7zu6LLBmtWJZVZSuwDkl+4s2hCTCdctFzZdffknMuR0I&#10;ubXOrnApjmpb//b+SiIenEaPhFdijKSYJne5w7OUhcPeU3LiKUF8lmuPJIXRpXz8sFqLuM0YO8Lo&#10;9qairBdXioBC4SirgrKqKOqSoiyp6wWLhRDeC2dxRUlVrcUFPudxJhPCDKUA5jOxQAUy8T5kt/dE&#10;yGvyIFymJoEFCRy5eZGmjy8/i5DrJDyow1zMHB5FmOz9vOG5fVE9yV9nOcW454XIEAKD9zhjiMFL&#10;LhWzuFcW+xopF1FJT4FMLFbjdeSGzPg5Y0hCMEEzhMjF9TV/s17xk//0JW9++J63P3zPdnPL0O4Y&#10;EhRxli8yCiNJfmNz/0T6Ol7cnUcHRaVwTgju1jmcK2TfKUqcFcK40ZYYB/pO6q3CFWgSzhoeuo63&#10;t7d8/uknFNaiFjWp78YbQgwR7wMajTaORICQsqCaEMV8CPiQXci1RhlN3/ZsHh/59rvv8R7aLnJ5&#10;ccnLF5eA1H7b7Q5rDKvlCoUiKi/akEpLnh0DXd9RlSXaaNAQvQhZtG2DKyuqqkIrMwmd9G1H2+9l&#10;bRYWpay4Z4ZASNIjSURCioQg/bjSOYiJiKIfelnD3hOixxpLKuR1dVWxWq3QxtB1vTgyhiCfTWm0&#10;EbFClUR0Y+h66cElReh7TEoSV20iKHBWRDH1mIcO0ieQ/lMiKY22xbSGYwj40Z3UB/oUJe7ZkiF4&#10;UhICT0L6oz5EYvJZZMpgnKUyGls5Lq4vefXyJfd3dzw+PnK/eeD+7oHH7Zbdfk/nPV2INN1ACpHB&#10;D2z3DUpLnlMWBYt6iXGWui7QRtF1PauFOIm3XUfT9Thn8X4g+JzTa/BDP5H23719S9u01IsFq4s1&#10;y1WNNW7KrQqTBfT6gb6PWGNplGYXd1jn0EZTlg5jHF3XTjlQUTpC3BOyWFLTNlIzTgJWij/88RuM&#10;ttSLhYiolGuMLXh4uM05HXi/J6TIcrXmx19+zmpdY61hTGPfvX3L6zdv+P0fvqYsDT/+/FN+/MUX&#10;/PjHn/HJZ5/w7R/+yK/+/je8eftATC7XrXES1oqDz66ykndFJEcrqxJjDTHEnLsoVM4lVQJrljm3&#10;E2Gkvh+yEJnKn+8gdHEQc5A+pkoKYxQ+DqTcyxxz/6qqiDGyWCxo2xbnShKBMAjBuiorjPbsdzui&#10;1jnedIjooNzrGBNVVeCcnYmEqVmdMRCCHzdLuk5IzUVRTMT3ea0cQqDJ7vBlVWKtpe3aWa8iMQwH&#10;AvG8vj4myB56gpG5mNlTsZr3CaHv9dKUmsiDB+Kr/IlHxMSR4AhZzCglIVfncwx1dMYxivGOc3AQ&#10;GZN80Roje1JKLBc1m82G3//+93zyyaesL66IsRAxBSX9oKZt2O22WOsoXPGkfyg9M8f11TVv377N&#10;xDjL5cUVrqjwXTOdqzypAZ8hUx/33ebXMe+FjCIDc6FJ7z3DMGShCiGWhn4gZIEmrXTez0SMsm27&#10;ifyu9Ciwk8UHM1Ffa42x0jdPaiS0qqlG0UpnccAsvJH3fZNJgUnF964x/Qm36WOX5DnBfSTWjuth&#10;LqJ33AuYCxKecoF/7nP8KdLvqe8fX1/MZ1XzfsHc9RoFOvfApu9rfRBKTQenao7XTnqS0D5ZH8dk&#10;93n/a/z//Bk/Rbwf11ZKYIyVeJv3kxijOHGPdWeUMzCl1ZRfxSSCfIosqOqk1JIenuTZQWy3s4DX&#10;uNziB4VHT9UF8zn90Bp72gN+Oj/Hva4noq05ns4FFp48+/8/e2/WJclx5Xf+bPUlIjKzFhQKAEmA&#10;FLspqc/RB5jXme+u0ZFGGnVLZLeaC0gQIFBbrhHhiy3zcM09PKMiQaln3ibuOXWqKjMWd7ft2rX/&#10;UkQbTok1HNcJl+TnZSwFTE/VjI/73vG9CoHcPKqN5BNnxMfCjMv5Rf+VutdTNbPjWpjUpuNMNp/c&#10;xVNKC9GPXGrz4vw+jgG01JdSHEEpNus1q/WKi8srVuuN9B2rcW4pGKnx3hX3ccnLU0qosg8Rl/Pl&#10;BulIrKLMw6cE5lOKi7H4uPY5CaYaox+JtWi93Her+WxmapuhnNtOtdFU1jIyGKtLfcXRdcszuYWo&#10;biHIP9zfz2NFKYUt55oKhStO4n3XSZumhC45gC3if/pojjXWUCmPChCjnM9JvUZECqMuQj3jyDgJ&#10;kmuNsY48iVNrTTaaGOSZZyVzhyn73IyI5BmrccbinaPylYg9GoO2Bm0VutSKpLaZUbbUg5TkZUkb&#10;tKnQ6FnYbbfbcXd3T8qZZ5cbameKqJ+FlBj6gd12i7ZWxGuc5N6hiF1VXsQUQhwY9gNjiMQM7Xol&#10;YyYdcp2URYAzxzDPhZPYR8oZW4SjxzESxgBk2lXDZXUJ2qCNZbNa88nzS7pux/X79+gxc/3hmsqJ&#10;UJGZahPG0jYrfvrFF5OOEqumxp2YZ85xjnOc4xznOMc5znGOc5zjHOf4/2OcCfDnOMc5znGOc5zj&#10;HOc4xznO8S+MY/fIU3EKKPCUS/vy98ufT4fpSzeM6bNPff4xaWb52lMAkuV1CmHiQBDEitt4Lofu&#10;Rln6oWfQGlfXxCigqXaTqVyFcVYwBQXYENNjp9ZjAnxGiGmT8v4MTE0CZDRKYdDUmyt+dnHF658I&#10;2PnPf/yah5trYu5Jw0juB0bEpf7lq0+pvSfutxAHAbhZh7NeXMCMKQBWAfMrowUcD8SYMa447Jji&#10;JoUA7siZmEIBa4tDmRATvThdG0sauwOZLyd0UX/vxx613WIqIYt89dMvuGg8KiV0SrRVi9WWuq6x&#10;dUu72ZAShBgFkGs02mn2PQenSysK9dZaumGkaVs2lxcYI05B6KKwr8XxiJwF8BtFCAClYBwZ0j1J&#10;KS6ungHiUOa9IzbSnq6uWMeEsVbAG8qQg7gbpCQe1ZeXl2wLCGPo96B6xqGnqj3GWsZBDvqdMXjr&#10;0NoIyWRyxVRqBqVHnQSkbBwoSwoRE8SFWmt5Td8PApJB9BPCKARXqy3eV+LKhuInn386j6dxFoAQ&#10;l0SjDVlZhpSpdYvZ7+n3HX0YyUazqlu81dTO4ayZXXJIDvv8Oc8uLum6jq4buHvY8e7tW25u73nY&#10;dwwxUTtLCALGTGUMG63J2qG0ASNjqvIW657jbh13ux3jmNBNQwwBpYr7EYZozAKQdCC6be/v6fcd&#10;1+8/8Pz5C375y7/BG0sfBoZuQGlLVVcC4Pfinj0ykvNY3N0yWgvQRRNYAk4n8t7SnGgJKFyShSfC&#10;8OxYq3JxXk0cfCAyaRQHZW1ccbQaxNF6tZFrGwa8d1RVTVU1fP/9D7x//0GAmeoAXu37bgYDtW2L&#10;c+L6PpHUBAT9mOS4nHumufGY0L+Mp1ymlvP09Lq/tg6oIzGQ5c9nF6MT8/iBlDM5YWXA4FxGKXEV&#10;zzkVMu0EtBKQovd+JtlO7bTb7RbAZv0YyMgBfDcB+ybXsFNAxGMw39Lh5Ri0GmPAuRWXl5fknLm9&#10;vYUg4LHtdsvd/b2IUigBrvnKYb0TB9WYaJoGpWDf7YgxcfHsksop7oKQ5J2zbLci2tGur2iampxh&#10;6Hrubm8Yx35u7wnIfgwEXK7BS7GZJQl62fbH/WMZpxw2p7+XQM3pOU+/WwKcl0DvqV9PRPzf/e53&#10;87UJUV+cR6bPnNyJ9vv9o/aYnNRnACJC9hLwHcQUSBh+/rOfcfXsGdqKA3KMkZubG7q+o12t0Drh&#10;vaVuPL6yvH37lu12y+Xl5UwYyCmRUOx2OzabDZrIumn4L//5P3J7/YH1qi2CFuEwTvVjwrg4yQjQ&#10;XWtxbbHGCkmGj0nRZjFPHrfB1NbLfi4iHwJw9N4V9x5pH6ctkUjicf6UeIw5PpXLHYNKp9dMxPCJ&#10;YDtd2/LfE7h2AvKn8u+hCDDElD5yPpP7UYVId3A3goPjvFaqZDrFvS9EjDeP3Z90AbGfcEE7lWsu&#10;XbKecm07zkGX68sxYP2U4/xynC7bb3qey+d9DGQ+NQ+fIrcfzwE/lr8v4ymw8qmc/nheX4Kkj10P&#10;l6Tv48+YxChSOhCQrHHElEqeIrlj3490/UAcM1lrAY9Whi9evObnP/uSr37yOZuLDdoYEW3a7/j9&#10;r3/Pd999x9u37+iHQYiezQrvK8kRlEEZyTljjCIa5f1MYHLOsVmvWW82dEOPdZa2XRFCoPKWqqp4&#10;/+ED2+0WZys+fLjm+voa7z3GCcEkJyG0TGI2E6h1DIGqOGROz2u5t5jaf8qNhmFgLAD8vu9nspCs&#10;lw5jKqqqwjkrwkwlxyUHEctKgZvbB3a7vRCR4sTIzaSQQEPfdYQx0I1B5t8o5ODJWU4ZPYuviOiS&#10;LtNuntd2nY/2azpPNFyMEZKKkHtkD7IkGk15pdUGZ2xxTrMiCqUhowljErGqqqZtGypX0fgKaxSo&#10;xGa9YrNZoxVonYAopElt6ccE2mC0xVpT5i1TCN4yN7eN52LV4IsYTUyRPpR8wlnaqiXZKAInk5ug&#10;s9SVwyhF1/ezU5mAmx1pkPsyWqNRWAUX64YLJYRJpQzaOrbbHeMwsGob9l3PbhtQCrr9ns9ev+Li&#10;4ifoki8PQ4/KibqqaJuW9aotjsIiqpRTpnKyb+u7PX0/4p1GW0NG0bYX5JTp9z27bk/fd/SF9Lvf&#10;RSiE0IvNGt+u0EqzLkItIQSGccS6TLVaE3OaCUpjDPRdpO96tvuOfhzISpU9pLh/ayOg/nbdYqwj&#10;hsgwBpw1pBzo9ltUDDhtSHFEkfEWnKuEjBqjEMyKmFvOAZ1LvkAmI3m+dZ4I3N3dsdvtqJ0nxYi1&#10;ilXbcrFe0TYVtVes2gZlnDh6Z3GrzjkXx/IIKpU+rf6X6yspq3kcfSwuxBNzfJ6FIZYvnuoMU61B&#10;kYugEkBEqVzyzELYyKo4qRcCmHP4xhdHd0ddebwXcnTViNt7u1rRNDV121D7Gu8bKl8LOVpbAf8X&#10;IQWNiFbklMlJXCMpDtrxSIhrFixSR8IzLO59Joyn+VFPM8i03sseTn+Ubz5VOzpFtKE8x2OSy6Rx&#10;kJWS55iE6I0SMrIue0HRqBNSV8xRiMVZiMiZSbRMPTLCXa79IWYUcRYhNMZwefWMzWbDT37yU67f&#10;v+PPf/qa+w/v6cZCSIgRYypxRE7I3B5k77jd7qlX4J2laWo+XH8gOKkTNd6jsoaYqCpHW9VUzmCt&#10;J6UsRLWcieNICqOIRxZC17v373l+dUVzuQFjWTVtcdK2pKwIGbwxKGshL1xGdSSFwL7bset2WG1o&#10;2xXaGnwWAYDr61v2UdFFRYwi+BWiCEKEEHnYDVzGUleoMqEbISKCGsAQBiGWG0PKkVCIQf0wst3t&#10;ubjYYFctRoM1Fm8dw0T2iBlCmu3kR6XwdQXAdtfTdUKireuhiJ1phr5nHEZSESmzVnJS74s4lcrk&#10;OLK9v6UfRnKGqq6om1pIc8pQGY9VCWPELXt7/0AMIypL3QgFvpZxabQmjoMQkDVlPQoiBqGk/4F8&#10;d0SBzQz7kffv33P94R1kxSevX7PZXFA1NdKDM2MYCX1xxrYiYuGNpq49KCXCKt5wtWnY7zvudzvu&#10;7h94/+GWt2/fcnN3x67v0Wak60dCgsHqMveLiNB+19GsmuI4njFK8kurFN5qrLMlr1MELYQsFQIk&#10;J+JVRViu7zv23Y437/7Cs+fPuLy4YrXaYDXonFBRSK9So02MY2I/DOg+lPxSUVd1EdITx2eNpvZV&#10;yT1ht90V4q/sG1POZKXwHnS/x60atNJ46/C2LgJKnjGMbLdbYk589+235Bx5/fpTfv7zr7i5vSGG&#10;kWEUl9Ltruff/4d/4D/+p1/zq7/5BX/3b3/FL//Vl/ziq5/wp2/+wt//w//g62/+Qj/0pJRYr9d4&#10;59nvdjJf5MTm8pKffvlTrm9uYA9ZxUmLAkUuOdVBtEvECKpCbBrL3nskp1CcdTVaqyJIJ3vskIpA&#10;nXH0fc/DwwOgcLYI07StuGmHgM4Zpy273Y4wjPSqExGhqma1WqGNYRwD3usivmTZ7/fsd3tGJw7b&#10;UpcQIrO1vhDuDwKQ017Q2oN7ripiOpNw4mF9keV5ItfL3l2V/Ff2EzEexGgmd9vpOcj1TOuIOrE2&#10;qOKI+vH6MuXph721kAYP5H65rqXg07IOo5WWXHk6M8kiZBFzIOT0aO89OaEvHeV9VdE2Ddvtlu12&#10;x/s3b3n56hWffPKC3/yPf+bZ1QuurhR9H7C2AgJDP7LbPWCsYbVazYTTYRhk77PZFCKcLk7cEaWg&#10;blpeffqaP3/9exSZtNy3P+FufYrIfFzLOD4TOlWn2u127PfdXENMKc352XEtxKiD2/dSuPRAlBah&#10;L601WZfK7jSgeOzIPjliz7XvJ/bAT+2vlyLTHzlUL57Z8ZnYkti7rENOnz/VDI5rDMc1y1PXdHx2&#10;d/z5yzreo9z1qO4wndNMIrRqen3RoZ3rEZMeUMndKdm0Tvnk9UzvmcRdT73m8RjWj+oMx2T56WeP&#10;6+Qfn33mlAlxkBxv0WaT2OOjM8YFOVvGCnPdYvazV4/ryMd1pOP2O/7dqXY57nNaa1Qhey/duJfC&#10;pMc1WaV16f+P57DpeqZnO42d5WeeIusfnzcs58NlDe14XC+FLpaiJD9Wrzt5hr0cS8XBO50Qgvhr&#10;7u/H4n5TjfOwZxDS8/ysZuGHIpCiMiomcQjXDmc8dV1xeXXJ82fPcF7qDb6qZnVOY0SsKuUIWMgH&#10;YQyFLsLORSwtHERU8tQnMifnlGVfP4zfaezJMzoWLUgpzudgU213mlOXz2Qcx/k1IRQhxllYNRSx&#10;tmm9lTW2aWrGYSDFIPWjlMgKur5j6HpC36O1wle1iLkUkVaF5MexiJyqIlpCTGWQTqIaeTGmy5qF&#10;iEtpLddMEeBTs/Bclsx4qinnRM6jiJZb2esaa9G+ktqDKSJkxuO8kf2FKrUrY6l8RVu3NE1DvW6p&#10;a4+3Cqv0XJfT3oGzaGvxVs7LlZ7q5IpUaverpuLq2SVdP2ANOO/mOppRCmMdOkRCgh/evpecY+oz&#10;ypCyQavIOHT0+4HttmfX7aibmovLC7xz+ELWTynMtXoRLwtktAhlpUQMRegtZrq+B1UEE2LCWQch&#10;0jqHrRtqbfBZE8cRYzVt20quaTU5Sy3CaUME2f8o2N3cAPEMyDnHOc5xjnOc4xznOMc5znGOc5yD&#10;MwH+HOc4xznOcY5znOMc5zjHOf4/j6cACEuyz1JpfxlLwMzSqfUUEfP4fU8Bdk4RfE65BgipduF0&#10;UAhUikROiSEmcYHPQsYbYiKkTEiZsY9UayFhCIBNz+5saXav+Jg0OTmh5JTK9xWCj5YD4jSpyGfE&#10;mWu14fOfr3j1+U+5+/CeP3/zNd99+ye6bk8/RkIcaVZXNO2GkczwEEAZUoismqYAHA1ZWxQGoxVR&#10;iUNfzuK41LqKrDXaWCFWlwNuWwiFRDnsrutawNAF+Dk5M45jwDohiwhorLRzccQgRdZNzfqLzxi7&#10;Dp0zMSR8XXP57BnaelzdoEDIqjlisoCb+75ntVrNIMdUgBR1XZP8BF40BeQeC0Gp9LtJtb4YH4wp&#10;k8fAul5jq3p+zUQsqpqG1lhCCNzfP6CNlgP7PJHIhQRPEhfFGEasFpKOUiIqMPaJnBwog3HiAqKL&#10;q/LktpCyOB1mrYlZ4aoG6zyqgMWHYWBUAxYB4qpas74QoG+33xPCgHVWSO1ZkeNIP/Q477DGElMk&#10;hoguBHqj8sTVoBsHEgIoWW3WZA3b3T0PDzdUzy6oq5a29ngr/SPGRHYVGoPVSUhHzuOKu+l6dcvb&#10;99d8uLkh6YzxroBienFyi4V0GguwSwkxfFVXrNcrtvue3b4vgMpAP/QCfEVBjsTZErEA5BBnHYD9&#10;dsef7h6IMfHp69fiFJYDxlj2u5EwjuTUCGC2AFW10RACcRzR1hBj/sgB5ZiEt5zPbHFMnYB2kziD&#10;kG8FRDsRjg/Ei8M8IwApXwBjMgdVBQhc1w2b1QWffPIpu92Ot29/4Ntvv2MchVAzOcVaaxnH8RF4&#10;SVwsbHE7zk84eqSPHIiXv3vKbebRfHvknPjUevDUmnAgNJrpBx+BDqeY5u/p/gSkpYrLdlteqx+5&#10;DS1fP7nCWGtnxyprNSmpR07KS1L+cq05Jqoun8PUtkNx05vIOAcXH/n87faBthWQU1VVbPe72cH8&#10;/v6hrAHQrlaM4ygE67pGobi8uuL+TsA+Smf2+y39/gGloKo9u92evu/Z7fe4Zs1VU1PXnjB03N5c&#10;FyBYRBcX7WPw4Km1c+rj+/2eqqpmkPPy3pcOz8dr3PTZE1F96genPuf4uyeA7AGcrB45yackTrPK&#10;6OLGXK6DTFo41BwLPPTFsWWZBxhtGOJQyF6eTz59xevPv2BzcSkkifIZEyDRec92u6Xve+7vH+j6&#10;nvV6zXq9PvShMv51meNiCLz65AVv3vyFr3/3Net2g0YRy/o69bF5vExtQJl/JtKC0oU4dZr0Pl3r&#10;4TktnHEKweHxnFCctQs4M5MFVJ8SStlH4hZLsHmxmD8pYrR8tsd97BjQuvz/qRxveV9pQXxfzg2T&#10;WIIAHA+uVvN4nT9PxqTWRhy4rBXw4pETXUqJEKM4Jz0iKHwcy7lj+r8x4oq8BP9O7bvs5zHGAihO&#10;5JKr5ImkePT8TpHXT5ECjnPbpxzEjteDU65fp8gH6gmnvuPPPEXkX8aU1y9dwI7X3uP+ID8XkYNU&#10;ZBhCKKTH4nIsBJpRyLNG+sMXP3vNp69fs77Y8Pqzz3jx4jlpDNx8eMc33/6RP/7xz3z9xz+x3w8Y&#10;47HOimBU1RKTOPyNIVNVNXEMMwF9crl0hUBYVzI/PLu8RFuN8ZInG20YC6Huw4dr/vznb2eQ8n6/&#10;n4nuanLyy5kYA2Mhq8eUSFlcp6ZnLgQ79ZE75PT/cXLXSpOb7sF9uGlWxZH7QBgK/UAKI9tuLyJO&#10;wBgC/TjMIPdpnhl7cb4SUnuZ621xuCuOTyKiYSCrQrbS6LIXEDKPEKat0tjKljlIXNsnJ7CcE6SA&#10;USICQ+KxWI6SvqDIWFecja0VNz6yENado20+ofaOyhpq72malsvNBqs1KUWausJaRRh7KmdwTjOM&#10;gT4kKq+h7I/QCPjXWXH5JeGdo20aaqvQaRSntZRnwK5CXOytdTMRKaVEVgmTE13Xc3d3R1aadrMR&#10;ErXRAnTPCas1hIQ6sODNAAAgAElEQVSzmvVGXLOUtmQU+32HylHIpAqcUzS1Q5FYrTa8fP6cpvZl&#10;3AiwWytw1tHWtbir7faQggC4VRYiYUoiOlZVUAhZSttyL5YcRjKe1bpBGcMQprVLwOGrpsU6g1YW&#10;58RxWLuI8eKKHXIiFHGhaSzFKIRgnMONI8pYEpn9vqOpKq4u1kUYSpzr+66fgem7fce+7wmdONHr&#10;nDFWgNMmiMCCyZkcIioncgiYnER4QWVa7+hDZIhJBG/qFdo42tWGh4ctD9sbun6Leveeddvw7PKC&#10;tq642GxYrzdoIyQ1v3DIJWdUFqLVEQflf76Oshjbj/cjedGmizWl5I+Z9NHcPBOWjOQlfRBCmJpy&#10;iSKIZ12N9TIHWq+p6prKV/jK4WtH01asmpW4vDcNVS3zXl3V+ErmEq1MEaLRgJ5J34RMylEE81TJ&#10;ZZIiq/zRuvNUTnG8N3n0f3V6LZL6i37kVvnUdxzXsH5srYQiJFj2QuJqr2diy5zzljrBJNeSEYET&#10;ZR1xPKx/ahYvOQh+fbQucyCuhpTF8VsZ6nbN66bh2fMXfHjzPW+//5b7mw+EGPEpYo2i2/ek1NHv&#10;O3IciAmsWuOqRkjpvqEfI95lLqoKbw1p7NEkchzRXs9XYIzBpIOTsAj6Za4ur/j0k1ekGEuupbHe&#10;oZOIIGQFY4w0RexlEmVIMYlYSwxsdzsedjtpN+1wdQXasL644uLqObt3N6SI1EiiQiWZn8ch0A93&#10;vHz5klW7YhxELE2pkj9n2QemGOfrnYQEd9s9t7e3dPsO9/mnaKWIYVuEH4uQUozkTtpOJ0PKI1kJ&#10;iXsSH8tZ6kHr9Yaq8gzDKCIxYZQ2BoKxeJ9JaWR7f8P+QfZ+zjqM9SJKYyyIVAS1daAUAbhPOxQJ&#10;rWQ9NFocI9umYbNZQU7c3Q6E1Mu8nqTXiPukOqo/Rqy3xNHgqor9ELi7veX97S0vX33Cp68/Y3Ox&#10;wVSeqCHsRnZdT0gdmwsZ09paKm+wJhc1xoxJlkY1KOuomzVXz5/x4fqa99e3fLi+Zd8NrMeei01D&#10;N47suoGH7Z6+G9g+bDG9wRqHd07mzrJuttYU19CDKJsuglWTKKI1UnN1RsOguLvdcnf7QNuuuLy8&#10;YrO5kFxrGl8xgIsiApMCYwiQMsN+T90IgXtyFTWlfjrl+OMw0nU9fT8QUy6ioCNp7FFAXcu8c3V1&#10;hSkuqWMIaGOKiJomhMj79x94/fo1n776FI2mqlr6oef6+ob7u45u3/Nf/vNv+MPv/8jf/M1X/Otf&#10;/Su++sVPefX5a354855f//ff8Nt//iPdrqe6WqENpBQIQ+Dh7p5//Md/pNvvaeqKtm4wxnNcspn2&#10;MBOxOydm8SXvPSmqklMyE8qNMSitsYt51BjDZrPBO8/d/T33D7coBU3T4r1ljAN9Lzll09SzI+5+&#10;v+fy6pKqqWexCOcsSjU0TS0CCfs9ehIojbLvrSqPUgcX2uma+77H2jjvC6c8Y7mnkLrFQexv+nld&#10;12it2e12s5PtVGOTP1LfEcPTA5lXanMf711/zOV7uZ5MnyekQea8W36fHtXFQhGDK8veQYSBsl9M&#10;6iMRseU+NKVEtchXvvnmG25urkla8+VXX9HWFSEOaKO5u7vl4uJq/oyXL19ijGP7IHOeLucBV1dX&#10;bDYb6bf394wh8MXnn/PDmx8Yup6rq2d8WK3Z77b/S3nQtMF7tO4eCactSbrHtcfjWiI8JiEva11T&#10;TAKKH3+WLnWEA1lWw4+eTy2fu1nUFI7zi6mtl/XiUzW2Zb15KXxmitjUsn8s33eqLvBjZ2iniPoh&#10;hPn6fkzc+ph4Pa2jSyGGR3v/ozrvcS64dCA/rhc8daZ3XEdYjv/pfdP1HFyr9Ue1/+P99bG4o3Nu&#10;3m+ferZTmxyL/k21u3RU71m+j79SXz+Vx073sGyDU6+Z2oWjdl8KlB7/vGy753G3fJ0xRvaIpcY8&#10;fe9xbWf5XE/l4Me/Syc2UMv2OnV+vHymp+aFU2fEP1aPfup8+akz5+k7ZF+bHuXNh3MCZkEy5y2X&#10;l1dcbq64unxO3bazAIusRwdR3hjzLKqb0sFBXS/G+XTGMT3r4/OMp2p1x2ID83tOPLPlZ+qilj7N&#10;Qaf2LpOg8NQmk8COs1YI8IvrDcNIZSvQif1+z9h1IhilD4Kb0/3WVUVV+Vn8TCkRO0Udxus0t4cx&#10;LFvt0D9BSPaL+YVyL7X3VN5htBKn80Ko10ZDkhp6SAqIJWcR4r1xltpVWK2xttSqtKXyDms1VRGE&#10;N1r+7W0R/NWGuqmwRkOMkDOu8rSrFcZZcbZ3Tmp3WqONYhhHdFakEBn7IKLalXyeKwKG3TiKeK41&#10;qKqiv99yfX3NOI6yp9EGMlhrqCuD1ZkYFfsxsO16QoYhRJq6wbqurFUWZ6UGF8p5p1LMtUw9zQNF&#10;3GeY6pIxEfqRq6srOb+pa/b7PY1zKJWxVqNULjn5gNUWQypCjYEYRsYwQsp0Q3cG3pzjHOc4xznO&#10;cY5znOMc5zjHOc7BmQB/jnOc4xznOMc5znGOc5zjHP/imA6/JyDMKcA1fEySOQZNHBPwptdO5JJT&#10;wKbl65bfMcUp1f5TB/9Lh5RJBd4WQMwEWLDWiOlTTAJiNQ5rLX1MPGx3KGUZx0AjH8ykJJ9zIhVs&#10;ydKxbXldWiyZZvL1AYBQnG5TLIA2I0QcJcQP42pevP6Cqxev+OLLn/Pb3/0z3333Hakb2A0Rfb+n&#10;Nha0o/KKbALOWjnkNkYcVeWUeiYYiquaIkQBEarKk1MkpABaF1LBgbxtrVs4yqnivqzFEUvDZrOW&#10;g3VtsM5hjMNoh9Hi6GScwytNCoFhHKjrCoxCWyegZ2dJKQigXxlSPrgCO+cEQFGudbq3ZfvmfACg&#10;hxhnwoxSWgQGciJnQwiZpIQAPb1XGzc7vbVtyzgO4thpROSgchVxDKQ4cnt7gxUaOdlqbFHk925y&#10;OAHIxXFGozOF0JSIMYkzu9akLHBngwNdkZQ4VFWNx7qRse9mMCaA9RXaWoauIydPv98ThigAjwlc&#10;UhwZzeQaqxXGGlJMxAIIv79/YDcM2MpTV57KXWCNpvYObx0qQY7i5KkK4UicNQX4RwwkEnVdcXV1&#10;IUBrY/hwe8O+FwJoCoo0jqQsrgpjHOkHEWfQ1mCswyTNpvFsGs8wBPbdQB9aunbF/cOW7X5LN/Sz&#10;O4fWiJuDEmaouBpavv3zN3zzzZ9YrVtefvKC589f0KzWxLFnGwJ13YizWnENHbU4cOQEsTgtL92W&#10;xE2cGcz/EZByQRCdgLZ9L86vSi8/R1ypcsGJw+SwJSIROSec84Qw4KqKqq7Zb/fkmLi6fM6rV6/5&#10;7PUX/PDD97x5+4ZdAZGGEHh4eJiBv/8z8+LS/erHSCBPgb5mYF5KC3IpJ7/reL5eAhqXPz92qj91&#10;D0sgUy7CEWOM9MPAMIKvHFnBqvWk+NhFeOkwHYIQFqa2PAYlTt8l6w4ngYDHwL5j5/djYKaAUvc8&#10;PDzgnKNpW9YxzMT81aoFFJuLS9q2XTwjEdV4//4d93c31E2FsYa77T06ZV5+8oqLzRUpKv7w9Tel&#10;PRLaZOqqIaZAGENxty3A/QVY8xQQcOkYppTi3/27f0dVef7rf/37Rw7XE9Bx6cR1Cjh7TNR88eI5&#10;MSbevXuHtXYmc07fv1qtaNu2uHcJsX/6nnEcH4EfU4xEDgSwmIRw1vf9I7Dd7FYUExSShHkE1APn&#10;POuLCz777HNShvv7h5nUBYizYN/hrGMogHhfyGJTnjKOo4DlgRgi0US0EbEZcuIf/u//iilrv1GK&#10;bMStRi/AYvLwZL06GIzlGXQ9CfYsn+8BkCwCG30/YCawoGJ2lDp2ADvuA0uAuS7XkAvIUhzqZq+c&#10;j8bDMpZjZPrcZf845IDy+UzrM0LS02VuX77+4KKlZF4u5D0RGVKEEDFGPxJNOFzPgeDhjJmpaKfE&#10;TSaHOLMAxC/75zGoc/rcCeB5kiRe9HeK8k0ZcNJWE6HxIFgyCbvIvWplDomkQggqT4DPTwF5l2vQ&#10;sZPWKTDwj60Zxzn8MQB5uUaccm8/7iPTuDkFYF+Crm3JPYVoJPcyhkDMSQCZpjiVdj0oePnJS375&#10;t7/ksy9e88Wnr2matgjJvOe//f0/8O2fv+WH778rY0ujbEW7aSGLI1omEhMobYpzsZBgrDaY4gTu&#10;vZvnDl95NhcXVHUhi3qHGXVZpyfAN3x4fy1kaoTI472fSZIpL12LMzlHun6YyTu+qma3rOVYWoLR&#10;p+dqSz67BABPIh5t27Df7yXXyY5xv2e33YnL/Dgcxqp4cRGiELemOValPLtG6TLWtBGy69S3tbJM&#10;WaJakkHL87LaiKiXc4VgrchJyP8pJSFNaxmlRh9EKcYhzP0rk3HOL8gfsl4aY2dRgaryrJqKylna&#10;tqayvhCX29ldXWtFioOQjoiMSYGpqIyibtrDnsMJCVym00jt5dqFaDigtUXlyRHLorRBGXH/NFpj&#10;rEErGFMi50gKmdD3PNzf8/zFSyrn0EpjjMNVtZDSYwSrqJy4gOUijhBj4uHumhQibVNhjGaja55d&#10;rAGF1o4UR8Z+L2SfcuXaWpyT/VIYgwjjEFFJ1qQQRih9xhhNmgSbiJAV3W7HbrdFaUXqMyFDxNK0&#10;4szurUE5xxAjzogIgLEWg4VR2tlkcQhTKNbtWvYkZQ4cx4GH/Z79MJBS5nJ9QVPXeKsFgJ7E9dmh&#10;ZB2OgcpYqsaVPAJCHEkpMKaMVgmvZG1VRpf8QCZiZ3Rx7tbUKLKyKOfZD4OQ8rWhqVsRPdsqUhzp&#10;Q+D24YF+HIXQbD3GSJsPJU+xxhYhhzT3939JnBKhkrFVxkvWR2Si0juzIk3fjwgTyJwDpEwmUPTq&#10;xA3bOpyv5E9V4ZuauqmpKnmmTdNQ13UhhFbU9Yq6aqi8gPatNhjKJmm27JzESjSkIgakNTkLUWLK&#10;jzL55Pp6ak05Xm/meeAJgtDBEVQ9cjt8ao38n22L5f5A6UyKIzrJXKi11Ef0Ys7NUUTnyspGQkQo&#10;MjJ3e+8Z08FRWBwQD7WkA4lNi0PqlBMhQiNaZ4ySddS3Kz772Vc8/+QTPrx9w4e3b9jf3tE/3NHt&#10;dnir8L5Ga0sErDdoo3De47xnGGSuD724xK+bqri8D4RR4Vw1i7Vk8kwMtRMpThm++tlPy34ZtPeM&#10;OUGIqCIyF4ehEL4NYQwM41gcHuWztrs9+30veb6+41I/w1jLan3BV199ya4PMi+SJK9LmRwy4xAY&#10;QuDu7oGLiyuUsiIuWIQ/ZhGlOcXWOCNCXHEIDPuBsRqJIdL1Pbas+2RFHEdCzmhT6k3ld8MwMMZI&#10;ipm6EiG2YRi4vbnHWku33zEOPcboUqcSN1ClIlqJ+N7u4R6Ai8ur4voogpdaaxECiYEMImQTR5rK&#10;obLct8qF7BNH+u0DEFE54DQYq+Y1Oac4584iSpMhitBI21TkfMHPf/EL7u8f6IPsS9++f8+762vQ&#10;0vdiCqQM1np2+72QP51l/9DBQnhqRDFmEXW0leeqqdhcXHD17Jard9dcX9+w22/px4H9EOiGwG49&#10;sN/3jGFkGKUNCAnjDJWvyApMTjRVReMqhmEkBCGgd1mI2XEao0nWqso3IiQ0jtx+uKXf7em2W66e&#10;PQNd9kwuoQddyO26OKJHhjGy32/xzrNarbi4vEAbQ11bcVovImiZQgRLCVLGFjGavh8kjzcG62wR&#10;kpG5qvIV1jqc94QQuLu75//6T/+ZX/3rX3GxWfPZ56/Z7weaZsXQRWJIjEPPOO757W//xD///nf8&#10;/Bdf8atf/Rs++/xTPv/8NX/3d9/zD3//a77++s+gLL6qWXtPJrN7eGAcB4ZuT1/tqaoGa90sfiTt&#10;posbqy05xkg/jLj5dRWxkOrmPa6S+jhFKG2qLUw/d96x2+3QGsbQkYmsVi12vSku8RLDEFiv12Qy&#10;fd8RY6CqqllQzrlB5tVSR2kaGWf73W7eg4eg6br9I4GTY9LfYY+cF2TCqcYn+8dhGOa6xiT6d7y/&#10;nXLZaV6e9laP9lLLtaXUyVns35ck0VN7rTyvoXn+nimWNfslyXGqyWitGYaBqqoeib5M9ZDpM6Y6&#10;ijGGm7tbtFW8e/eWzz/7jJ988QV//NOfWBUXVqmVRHHkdY3U+zncb1VVRRDwvjjeG7a7LVeXF1xd&#10;PePtmzd477l69pz9blfq80+v2T/m4nxMsFyu5cv627Fg3LGz/DExfKqjHNd0j2uWj74zM58VPFX3&#10;ZJELPpV7HNcTj4Ubj8V/DgKqfFRfe4rcu9yXn/rZck/5FGn44Oz8sTP3aWHpx/e3vPeDW/WcHEnN&#10;Q+mPBPKOyenH9zj9blmL/KitjgQXl+eYp4jyU21iKTZxXNdyznF5ecm7d+8+zjs57aZ+3KZ/7Uzz&#10;1D0fP/PjM82/lsc+FppN87nS8bhaEqiX4guT+O+yv6iFIO6ybyzPTJb1sqfc1ZfiA1MbHAs5nHrf&#10;sj2X9zoJYZ8S0Dp2uJ++a/kcl/XHU2caxyKey/l1qsXkFIk5IrrZWQjC1rJerXj9+hXPXzxnvV7T&#10;VC05ZcaYyvmpiKHEFOh3/SykJ8IxudQcI6iMNepRv5+EMJbihafOJpZ7jFMxrZnTedjkJr88I4gx&#10;zvn7cX+Znu/xHFUt6lnSp4zUjJLMq0PXEcLAMHSzoJb1NdoYcoiz2OKhpJoftfE4jPR9T9M0h/Vu&#10;UkA/moNjyXlTSuVzpWY7uchP5/MqpSI6pihXi1K61LHKXso5nLc0TcNmvSGMAyD1O2dkb900NVeb&#10;i/mcu658uf5M1wvBO0fZr794+ZLLyysSWfJIpUUMIIvzPFFhkDNarEHlTCKR0SKgmJjrZqPLxFHE&#10;SPZjQDuPRkT95VAYdIx0Q8JbjTUe6yuetXVxovdFxKGT/D9lVEgolUqfPIxpawyVd7InKCLIVdlb&#10;hTgyxkAuuVhOiaauqLxhHPbl7F/EicPQEdBoMjGMpHGAFLBGkTVU+DMg5xznOMc5znGOc5zjHOc4&#10;xznOcQ7OBPhznOMc5zjHOc5xjnOc4xzn+BfHktg3/f+vAQSAhRPy4ffLv5efvXzvKRDIj33v8WuO&#10;Y1LXT8WVYgJJu+JMpSagMaoQwZgP2VMW8mrX93iniCEw9APeeiE6z9eVD2DTo2uZ7y8r1EQskReQ&#10;EffD2QF0cilOA5Bx2qHR4lb7xU9ZP3vB52/e8OaHH/jhL9+z3e/JTuOMxzuHIeMLAS8kcYkZRgHB&#10;56zouj1tu6Kq/Oy+qLXBeS+gt/Is3OR0PI6MY0DpQuouABjnHMqo2fW973vGEGnbFbYSEL03mhQH&#10;xiFgCnBAoaidxmaPMRZBiytS1uX5KyEh6Tw7LTvnDmAsKA7vB1dVp4VAPrtqJnEnVFrJM0dAeiEm&#10;rJbfTeD0lEXJfxgGxnFgvV4R4ogiC4l8IpJr6HaJfuiorCXrTJ6Ig5TvUoYE4ni473ApY2IiFGKt&#10;NoWkqw0ow75PdEMvAF1raWoBIGhjiSEICDVHQkzsuwFnHZWt0crSq07aBApoOc9utzGKs1weRpS1&#10;M3E5p4iz0q5tXeNsU5zshFSeoji2RYTgo7UjpkDXD/zw5nv6saddtVTWs9lcsNlc8uLlJ3y4veWH&#10;d+/Ybbfsd579dsd+t6XrduyGgX4MIsBgLc46nPU0jcdZS+stxmjsEKl8RVXVVFtxlHrYbemHgZiS&#10;kMyNgOgnxz3fVLMD6nfffMPbH97w6tPXfPnlz7HWEcdxJq8a56i8uDcOgzhAzzwOBNMsDsk8Akgu&#10;QXlLR5NjpxxjhRAhpEghUz8C3cQgLqdMjteuCEuI60PTNKSYiSHhsuPly0/45JNX7Pdb/vztN/zx&#10;j9+w392JE9EC+LS8nlNkzL/271Ok/o9IqE+5wv/YPKy1zHV/JY4dcdQC0Ld0gtdGgEBjDAIS66KQ&#10;T7TBKPMIzDoBt21xGxGQcDeD1E4RtXNhrS5/P3+31h8B3w4OUnlu1+k5rVYrcoau6/jw4QNN285C&#10;Ht57XlT17OwiZMLpmcrPfvOb3/DsaoMymXE7stt3PNxteXjY8/LlK7777i+k4ui732/55psdKSb+&#10;8u23hEIab1bNI7KkOgEK/NghXIDTQo4cC7hZzX18CZR9ysl9CZTMOeN9xaeffsrPfvpTfv+HPzwC&#10;xE7vv7+/h0Lwqap6JpZMC7FZAF2Pr2MJZj12zxYXZQ2Ldh6DONHUbcNlcesbg8xPyy49jiMZaJoa&#10;UwCgQyEDLMG6AONwIOqvVyuuLjb84Q+/5e72Gmc1OQWUcRijQBV3weL6uuw3y/EcYyyuex+32wRk&#10;jzHP7WS9P7TlTBw3H4E1dcl9hEIs4EOljfy7rCXMIFn1o85fy58tidJLEoK1VoRR5jEi33wgghdC&#10;cIqP3M7CGMoaXtbMmMp412UdlbF33Ben+TsviGMiOpIfgW2n9kspzYSupev8ND6O89djsPgSMC3C&#10;QktX6wK+nvqm1jOZSu51ARSfv0YVh3Mhxh9Ps0+RBR71jSPSwJxrLt57DJw+Fq067cief9QB/qm5&#10;/Zg4f4ogsAS1K6Xo+54Y5Xl6L06plOdrjOHy6oK/+Ve/4KuvvqRdtxjveNht+fqPf+D7v/zAX779&#10;nrdv39MPAd80VPWa9XrNMESGUchdOcl6k5MtuSIUPRzJLQsRv6p8ISLHuc+llNjttjzc3YqLZRbS&#10;tvc13heitrU07QoFQpIveXIIgVj6uy0iDtPcqZRis96wWq8IMYtjeMlxlmvz9Hoh5xdn9yS5hHye&#10;9IG7uzv2+z3OaNI40HeduNSWvChr+ZyxuNCnfNjB2OK2KSDiRVtqyalLYkmOueRSetH/mJ3KSvcj&#10;F4K9LmDjWXxCa6x1VN6hlTjdxlwA8QuBIucEODzGUISkNNZKDhhiQg2juGw5h3MV3jvqpqWqRRxm&#10;HCJh6Aljz357R0hBiOuFULqOkbZtWW3WNE0rRMIYcNZgtWIcexEDyIEwjFgl12eNkIuznlxqQU/z&#10;TfGC1kaxbmvWX31ZAO8DWWkyPXd396QU5DkYiyuCTc476rouJOJM5S3eeZx3WKvIShFjptsPZS0p&#10;+1ANKUb6ONLtd6iUMdbgrcPZkgsVoRyUEO9lflLFLVnyoUngqes7uqFjP4wMyfDq1StW6/VMskop&#10;kSO0TcOzqyvapp7nTmMMypaxBaQQhYytDLWvcN6zSZEQ5I9WSgTYimCT1ZpkkD3CaMmxK0TjJERJ&#10;a3DaMRZQuy57qcmx2MgEQ9kiFnJpomlrjK9n8l3MmRAyXd/z/ZtvGIaeFKUP1lXF6vKKzcWF1A+m&#10;HGYIlAkfpSHlg9Pd/5s6y6M6SoY4lme2cACdiW655Hh6En4RB2ilZS6rqhW+8iLUUck8WtU17WpF&#10;3a7k3+2Ktmmoa9l/WWuxxpX8ycn4UKUNy7OP03qsNKrwt9O8kVJFzuXg3qjmjOMxYelUnecUsepj&#10;8ZaP1y55zWOy0XG+cmpNf6p+9JHQT1zuHaZcIC32iQkws1ibcBYKuavsyzebDSHL/BxjmMk6097j&#10;cN+pOGJP/UEf3H+15AYZqTnU6ws+X615/uo1u+sb3vzlW9785Vt2d9dUSuN9i1aJfhyprCXEgHUH&#10;x0NxK0/UzjBmcWbP0ZX1SIgVj4mmCmVkL13XFSQhZmetGceBRCSkxBgiMefZuVIIxKE4M8oeres6&#10;7u8fwBiwe6z3NKuWuvJ88vIZX9y95OH+AdRIzAM6JYa+l/XJOmLIbLc72qbBKENkmMlAIqiiZzEC&#10;o1Uh3wcqb6mcIQS5x6QT1hictUSlCDFBHA65SdBgZfxVVU3btvR9PztQ39zcEMNALuJLTV0DmWEY&#10;2O0gxQ3eylprS30uhlHyPZVFrMQoQpKcMoQIUdzK1009j/cUEzqN5CCCFzonrNFYb0lJXMZjCvNe&#10;pdx62a8GQNFWnspanl9dElPmfl/cIWNgHKMIlxiD0wZrDbr0zTFG9vtOiMI5krOQaeKY0NpQec+q&#10;bXDOsFk3XLQtV5sV1zcfeNjt2PUDD7sOby2Nc4QYiWVPB2CdF9HEELBBhCNtZVhVDTElHswDCiHT&#10;55TJWsRfQAQDljlRzpmbmxuur6/RWrFab7i8uqJZSY6WcyaVPqILoUhrxX6/YxhH6qYmBiFnT3vO&#10;tm3KPY9kpWWvOnSEcaDreihCMtoYIceXRefh4YF3b96SYqRpGx7ud/yf//4/sNk0vHj5kmfPntO2&#10;LX/7t7+k7waGvqfr92z393z/w7f891//jn/6H9/w859/yb/9N3/DZtPyf/zv/xvv3t3wpz+/4de/&#10;/i373RbrDE1dsV61dF1HDKEIKhUX8Kqe9/NTfjjNhc6KqNAkhqadPNfJ8VhrTSqCrcv8XXLTxG63&#10;I4RIXddzvqp0wlYi/jQ5t+f8wOXlBm0tmUOO4b2naRpWq7aIy8kzdc6xWq3kmXR9qRNEUhLnUGNk&#10;zpdx/NgxXOZwEZ0MIREjhbgldDbZY0h/mVxWp9x/+nty8J1qY4c1Q8/v1YjIU85Zsr2ST2Yyw0KY&#10;b8pjlwJlp842JnL78bo0Ee+nmtRUp5jeF0p7H5O8l9ftSrvmnHn79g3v3rzh4uKCi9WKFEY2mwsR&#10;G+oH4hjK+6VG4ys/O4Lf3tyw3e2o6wbvq1Kr0PP3O+95/uIFN7c37B8eUGoSX0jLA5ZHe8WnSNTL&#10;9fw4D5jX6WVtctpwPPFZxwT449rAqb0vT+QJp+pgy7VySbhd1h2XdYSlY/iyhhJTxBr7qE+HOc/V&#10;T+ZOx8/sqTxzWfs9le8cf8ZxLfEpIcQf/V1xYD4mXi/v4/iccRJJOz4jPEXkPe5Dx7+fxsIxWXuq&#10;V00k+GWbxBhxznEx5f9H7Xzq2R8/x+U9LetLp/LdU/9etsfyfHWaw5d111PvWX5ejOmjaz2u05zq&#10;1yzq82nxfJ46p13WjY7FYk8J4S77winy+ylRg2XNd36+P5LPL5/fNHd+9P4nrnFZv2KuwUbGYRDh&#10;udLOudR22gyEm0AAACAASURBVNWGV598wubyQs4pjePly+dYZ+i6juvrDxhjqepmFmwTAZWMcUVQ&#10;a9F28z0rM/enpWjAsj55XMc7Fhc9JRBweEZ53nuioCp7BBHTZc4BYoyPxuApwc1JuGMpJNN1+yKS&#10;ptjv9xByEXqMDH0ntZGcsK7HORGNrIoDuq3soxrc9HfXdWWtngQlpfZ0eCYHYZhJWFeEFkeyK2Lt&#10;zqNR5BDBgCuO6t6LmGFORXzMGIyxOO+oKi/iBus12hjGWEq4OoNT2MpjvCfkjAF8JcJyWoP3lnWC&#10;7XaPyonNas2LT16SUYyzYM20b06kVPp2yeGctZJnFvFClGboh3LGocgB9uPAGBMGQy7q3sbaImqj&#10;6foelUdCVFiTqOuWTbOhqnwRaJT6Z84JlXMRUxxKHiX5FUV4T5VzznEcMMayqlrqumaMkW4cyQZC&#10;DoypuNAbETqcxHVCGEkxkpPcW4qxCDFF0CIq1rTtGZBzjnOc4xznOMc5znGOc5zjHOc4B2cC/DnO&#10;cY5znOMc5zjHOc5xjnP8i+MUEOOvvfbYHXYJLjr+/QQGOwb1HBPdlt//Y0CR42tcAjuM1hiFECzI&#10;GKtwvsIQBVCqDSoVQlZOjEnRdz1KWUJK9GGkzkKoD3EU5ys58SYegbgeg0MWriTl/wBJ8eheUw6Q&#10;hVwiQIYRozVRGYZRY6uar37xCz7/yRdcv3/Pn//0Nd9/9y1diHgiq8oT0eiUyDkQipNTioqUgwD7&#10;c8a5Cm0coZC8c04442YSukqRZERFX+lEpqjRK9BKwN5GaaxvsMbjXUM3DBjn0dagnRC+csj0Q4/T&#10;hlzcd5zxeKNIxflSoTBKDtMFmO2om5eFWDgyDAO+kBrEDLqQ2IoTuCjQ+xnAOAydAPURfj2A0uL6&#10;o7Q4BI5BnouAMiYgpGIMg5D0rEM5yxh6TBbihsmKUJywUeLMab1lSJH9wx3WVijjQBu2+46022Nd&#10;BYUMZRxU1mNNhTGWGIt7QsqEOArZxXqUjjjriN2ONCbGIAr/KWuUcfjGYH1N6Adp4xBICHnGFqeG&#10;MQTCGEEljAav4OpyzbbrSBlMBjAoVYCvOUGOM7mkzx3eg/MOZR2vPvtCXCSVwjsrhG9rCClx+eIZ&#10;z1685Ob6Azc3N9ze3nB7a3l4eED1GtMNxFRImWRUHiEqrBMQrEoRq3MhLCs0K5wx1FXNw27Lbt9N&#10;IwqMEjB9TuQgpCuNIZEZupE//eGP3F7f8Pr1a9arFVEZfFXjUkJZj3WOyjiUFUCviCgUkuAMXFyA&#10;awpA3mgD+mOg2AzsioXcoRJdt59/55wpQCEB3k0usAIcEVEKAaUYEiNGIU6rpqLvB3zT8rOvfsmn&#10;n/2E2+u3/P73v+fu9rY8jcdO5MeOMEtn8VNk0VMOjGbpvDPNUrML9en5/ymHpUl44RjoOzs5w8FV&#10;9hEYrtzdEtCXIjGIoIM2hqEfUUnhtMW3FmNUcfgyhXgtc0EIoThwNQvno/iIUC3gmziTU3MB98u1&#10;R8TVt7izxPSo7eX1GpgICgUUrYSMsN1uxSnLishImzNNu6ZpPGEcZsDVEKKQPI3i9evPqCqHNlBV&#10;DcOQqBrDrgv89vdfc3N9UwiRI9fXO7YPD8VEXJGIuMrOztFL56hTLtCPAZKKf/qnfy5Oa/X8M61N&#10;Ad3mAkgTku/xGhejuI86V4nTuVY8e/aMr776it1ux1++/577+4cZS+ycZbfbMwxjAaEbrJVnGeNY&#10;AN+ZjCnjRxxFxxA/AvZ572dQmwBZy3xBKmtMGasKqrZhtV6xvthgq0L6cpYcI13XidPTsytWqzUh&#10;RL5/84N8foqz2/DUZ4XMozFas64bLJl//s2v+f3vfsPFxYq+60BrIQBMwOtJ+KAAF8uDLHONgpQl&#10;p0hCeCEfQPGPAaMJrcWl0RorhJcsYL+UwWIE5H9gV8szRdZ8pUAX92iFEA+PwdmniGjHoNbjvMso&#10;LU5IZd7IWUigKQs5U5xaDy55KZWFOutCxNfkrEgRvBNyMLY49FgBBE6Aycd54DwjlTzDzONgCTZf&#10;5pfTfDy15+S8PL/nxLOQZ/B4Do1FdEMI/o9BtamA8tWJfHoCZypT8j0OgNJcHJLkOzUUJ76UIkrn&#10;jwCuk0udnXKlImAhWFYR/Dm+j+N14BigvSQePAWqfZRzz07FCaWzgByNJoyBMIrwkDaGcQylnYSQ&#10;OrmDjykRhoFQRHycteScuNys+Oz1a7786ks+++wzLi7WpDhyv9vyh6//wH/77//I2zfv2G63KK15&#10;9vwFrz77KavVBu8rdrt7trsHum6H0gZnXZm/zbwG6NIfvXfFwfVwr7WvZoetHAJDL2t8Xdc45wqZ&#10;JojYk3YYb3A2M/S9OKoXYtw4yrxmtex5Gt9grRGxBwtUNcYY7m5u2XfDYW0PUUjRzkl+vVintTH4&#10;qiGrzMPDPVplUlbcfLgmjKPkNM7QF2f7vu9ngYkxCOt/dgfN0reNUthJnGVaB5KMYQ2zC6zWijJF&#10;YZQiF0CsmYHWIiwUYkRxcDfWWuOdRTdrmqZi7Ds04javjKLWlbhxZSFFG6PRyggBLSiGJA5hOUPY&#10;d6icqIqokiT9CqU9m4tLau+AzFDLPXf7HTFD2D4Ut/uAc4ZuGOnHWxKZStsyP8rcXjmHN5bagPeV&#10;7B3LPCMDW5zVcxbhBJUNRhuylv6PKuRyikN0ynTDlu0ulbExziSx2nmapqUfI7shkFIgpAQhs9vd&#10;zuJtBzJDKqILThoiJlKQ/GAYBlLpA3XT0NTNYY10QsINJHQCndUsfKI0JDTaVsR+4H7b8bDbkZKi&#10;33coY4gpopTBOsd6teFh2/Fwv+XZ1QViaRaLA61HK4T4KVBucSJ3NVopKusxjGVPAm1jUTmSk8J4&#10;cVtLY0LlgWQN3dhBlv0b0TKGSAqZ7faBm9BhlMZbz7rd4KoaV1c0lT8Ia3QdXbdFjR3WVbIf0Bq3&#10;8mRqnl04ur7j4WHHOAy07Yr1es2qacUVbwyMIRARt/MUR7xRQgQm/4vqKzxBZCoZjBAPHjmFFsEk&#10;nbFK4SqHNtJ+xmmquqauG+q2oW5aafumxleepm5p25ba1+IGbh1We7Qpgm4ZFAYVdOlOgVhy8klc&#10;R5V1NRKLe54uQlBl7cgTFWFa16Z15OnnsFxbliJA07r9eE/zIy6ZKX8kYrYklx2vc09dy+P2kHzW&#10;ajd/njFGyP4L8ZichfyQcpZ2S0UUJ2e6bqBuLWZyUC9517RHe7y2zl9ccgc1C+hMYlEhi4hFUGC0&#10;olptaNdrrl59wmc//ZLvv/2G6/dv2T3ck+IICkI3Mgwj3tVcvbwQ4ubYE4ce4iBk9+Lqm5MQRpbE&#10;xpwzMWdyEAKLpoidKcUQMsZK/hRGESgz2pBiJoyBnJIIEipIMR8IDiEUQajIrjg9X11VfPriBVYZ&#10;3r17S10VAakk/A/vHShD3VTz2NEl34vlsxXgikBjCqEIDmSausIbQ1vXaGRdkf2qRlsr82cS8vtQ&#10;SO6NAqPl3iZBCciEWJFyZL1ZEXpH3+3x3tG0DUZT3Ng1wxjZrDf/D3tv2iTJkeb3/fyKI4+6uvrC&#10;AJiZvYZcLQ+Z9AX02WUySUZSu0tKRnE5gxkA02h0o7vrzIzLD714PCIjs7MwuyRfifmYwVCdlZUZ&#10;4eHH44//D1KI9H2bnbUDWrdYZymKksEJUVgZIaiM14WKoEVEKiky8VdEZjDi/C3bBY2x+8TLEAIp&#10;xOwgmVBIfaeyBaREcGDMgkVVkBSElKZENQaIUao2pnAYZ2mblu2m5eb+FmM15+dnlHVBaQtcYSkr&#10;Q5FFSVSqKQvNel3x8LjhfrPl7mHD/f2GdtvS+8gQhWQ8+AFUQhGxGkyhURgRiMgXVBolE8tG8kZ8&#10;yGKhCRWYxEqidZNr5uja3mwaQogs+571+kzqA0rmssJZmV9H8SBtaJuOYRho2lZEidar7OAZCDFQ&#10;VmUWtpB8JgF9109CAyEElJG6X1VVPHt2PTmLGm1p24abT3f88MM71mdnXF5esl6uWC6WlKXj7GJF&#10;5BlFXfL4uGW72VBVa978+IE4bFkUlq++/Ir/+X/8V/zmr37Dm+//yO+++YY3b9/iilKIytrmekWc&#10;5tRJlGwSU5EaylhbjSlA2NWLZJ8upE+VIkM3TESyfXKskKvXqzP6YSDllTCmyOPmAWeLLLwqebTL&#10;ok19K8KjRulpfXPOcn5+jtaPE5neWieiENP3iQiLc7J/BzWJSx3WOQ4dokcC/Vw88nCfY63FOSdO&#10;vXVN0zQ8PDxkodQBpXbr0lgnk3adE4G1kM5m1zAnDM6J1/Pnc+haPq83HQrCzGs8e6Jr7Avl7BO9&#10;ldRdmpbf//a3/Ot//a+5vrygbRqeXT/HBxElsE5jIBMSmYRo+76nrmu6vs/vKygKx939HZvNhqIs&#10;6YeB8/MLXrx4yXebLSFGmduyisuYF8z3mPP7m9c0D9flvbV5XpeYvw92wq8HjvHzGAnRWmt8ECEz&#10;EpOAgdpNh3tt/nPu4/PndUjuPjzPOrb3HvOW5NOeyOrhnvtYux07sztW85ufyT11vnYsHz12znas&#10;FnAsRuKwMvsO7sfI6ONYCCGIdFLiMzLy4Xnjse+bf8+hoO2hiOb8Gg7btOs63r59O4nxtW27J0Rx&#10;OLbhc6HB+Zo8b8v5a4fPbu6MvleXgs/+fez5PSU0eFjLe+oZqizUaQ7aw+Ra5KEA5FPnrsdy8KdE&#10;EObE/mME9Pm8d2xOPDx3PhS0mNdCtTHT2cNcMJbZGe1I9J7/vcviiEPfT3X/qqp4dnXF9fUzzi8u&#10;WCyW9F6EBUOMWGWJKdI0QtQWEfKI9/2eYLKIfB9/rnMhj7E95nPYsXVgPmc9da4+/l7mPUXySQTU&#10;nBORo5nDvMpiaPPzk6IoJrGc+fcZIzXo8dqHoZ8I7iEGuq4hDVK/6Ptezs5yOwxDw+C8kLyz2Nb8&#10;2Y/PbLyGuq6JUc5cyrKUOoxiEled93UR4xFBrhiDCC3mf6sU0MZhsyiSNSKi5ayc66DJwu+iqGeN&#10;JXjJR2xRYKzkMFprusETU4vverrCsljU4hhfVKxWZyRgtVrTtw0qC1b2XvITmfSkbeuqwlk3Ce4Y&#10;OYjHapfPURUhBbQuoU18/PSJx82WZDTaGlIkC6DbXS08t0vftfihRaOpFw0+edarFaUr870nEdnK&#10;ZgHBz0QtxxzLB9rYELzU+nZ9QMTeLuo1VVnycHcn4gSTwLwm+EQ/9NkcYDfvJaDtO7RSFMagrJnI&#10;/6c4xSlOcYpTnOIUpzjFKU5xilP89x4nAvwpTnGKU5ziFKc4xSlOcYpT/DeKY8DjecyJMnNX3vn7&#10;D8E5hwf7888/BHE8BWb6+cgHqyFMquqQCZhaYXRBir1YcSqDtvk6vBBky9IJqcxaClfiXEEMcXIy&#10;RJkZmPlIez3hXj93NDimpA8QYiRkIIxXisEPWK25fvGCi4tzfv1nf8YPb97w6acfaB8f8SlQao0r&#10;KnzXopK4LGoEtPLxp5+wWtwpjRLSiIqJOYRMKSW424nAZkgx0Ach3QkAQcheSSkGH2i7DouiyGBG&#10;pXUm8QkRX6tEDEKyNYVFpTSJBgjQR4D1xhpi0LiiwDeZxBHFnd7ZAmO0kMAm8QAzOfTGEOj6BjIg&#10;89A1Fy3uXm3fk4gZxDKw3TZYaycn78VSSC9yfQLcts7RdXLPMSaUVsSo8H6gbXsSLWW5wJYF/dDR&#10;DwHjPLYoKbTOjlpu5xSRMhgzDCyWtYAng7j9bbcNPjsaKmMEWGG0uMsHIY+5qkSpkoVWoIUYXLhi&#10;cpsTolOHDwMmgzoXdUlMcv1dyI652W1TOA4CBEk+snncZMcWIXe61QqVwdaohFLiluZcRVXWrJYL&#10;ri4vedw88uGnn/j48QN39/e0bZdJCQKgIJMFh74TJ7mYIEj/c1pRFZrSLalKR2E1q7IgJXGnHwaP&#10;TzE/7+wwF0SowViDTpr7+3tub24pypLlas3rL37BF198QUqJ5vGBmCJFWVFWlRBaUiLk+SBlp4cQ&#10;xcohTlDehIqfu0zvAdAOXEJG0NQI6BqdplQmoo2OriMQ0Vo7ObOKq6slxkTfDzhnuTxfcXlxxZsf&#10;3vDjj++yc/bOqWMO+DqYgY7O3fPXJvDYwYw5yXfMHF4PJrCjxM75HPYUAPMQLHoIxBsJMDY7cIMQ&#10;COdE/67rGIaeoiiyE5WdgI5KqYmsPJ8HQhiyg+92+i6XyQchEy/HuWUEOabsZHjoZjMC18aWGrzH&#10;OkfvB1R2t+76njTItfd9T7NtxDlEG8qqYFktcM6gVIXRhqZtBDTuLJeXF7x//56YrMxTzZaQifXD&#10;0KNILBb1dK1lWU7tf8x551jMgaIjQP0YmHEOmLUzAOQcpHwI+n3z5g0//PAmOwcOFEUxgeXlu9NE&#10;aBq/d94v4+Rsu3N8GoUMDnOA0b2pLEtGPKm8FiYHypgSZVXx7Po5y+VyInN1bUvIDnZnZ2dcXF3y&#10;ww8/8O7H95SLenJZnoN2xzVLnPcqFmXJ+7c/8Pd/97esV8UE/Ju3/+QqlcH8h26vh4TmlBLJZLcy&#10;JaSkGCIxCEDRuYKhH+h8lz9P1mu0pht6uqHHe783jmT82T0s2dhX5iICh8DTMea/O+bWlFR2g509&#10;K2NMZrofzlMHOYdQdKb5cmxzYAIkjsDFsa/txuI+eH7s2/N7PAaePgThPjVu9sG1O8LfzoFrP38d&#10;23r83F3bq6OfP+9bIOQRNesz8/wsRQhp5iqWiXYoTYAJnInWmfzE5KL2cwDyY46747U/5WA3n9Pn&#10;uVaa2saLS1YmQAjRV+d+aTGuIsZA5z0ahbUOZ+H1ly/5s1/9ipfX17x++Yq6rri/f+DH9+/4u3//&#10;7/nmm99xc3fD0IuT93Kx4ovXv+D88hJjLUMvedJm+8DQdzlPV5lsb6a1UWshqywWC4yZCTywc2zf&#10;I6Voec9qtZL8cRhYLBacn50TQmK73bLdbj97vuPzH/v0OFaU1qgIbdtkUGlk2zTArh/L+iZzkDLZ&#10;yWxG4mmbhq5r6bqOPu9z+r7PAjbiWrrdbieXLOmDksMrrSeAuzF6Wu/nZIxxHI8u2uMaEHLupTL5&#10;3Rg7EVzGPHHXXxMuzx1KKbSxQkTL663JLuQooUmHlMSNNAOgieCHwDBElLFcrM+oq5rKGkpnUAT6&#10;oScm6Jot79+9o2m3XF5cUFQltnBcPbvi/PKSV69es3m858OH99zfP+T1Rfr5+3cfMVmoQWshm5fO&#10;YZRmXZdcrJesFkKsNgrQZhIRCzERU0SjxYVbrLtFBENpET9RkLCk1JOC5PNn6xXn5xcMfnQVh2bb&#10;EtooolDayn9WyPQqPyeZIwusNhik/Yahx/uBpmkkr1TyvrqqBRg+zj9q3EMJoXYUltJagPpRKaJS&#10;LFZLtDWcDwMp73d9SIQUM8lIowz4OHC/6bm9uyX4gUTIYPOCy/NzLs/PWCwXZINscVlOiZT6/Jni&#10;gHffb8WN2Tk8AaIQaEmJymqqcskQBrqup+87EW9BsSgdHTvX24dNg2oatJE80ChFXVeZKC7uY6RA&#10;8tLXUhgwVlMZRb1ccrU+QxmDygJAPgS0MSStpH1SpO1bfD+QMiFyFJT5p0SMIhgxrxWM442ZA6mP&#10;fnrm1liM1Rhbirt7JaTcui4pFiVVVVFXS6rlkrISJ7ayrCkKR2El97RZCEQlTQpMzyXljVAKQjhV&#10;qOxOSN4TZSd4dk6Be3sAndjR9PPPepoK/iRRar4uzQk2+/lerkscIZ4J0U49uZb93O8O9wq7PCfi&#10;rANGMkUmzxiNDx6nR3J/zHPdOJ4SKih88LRdgy1r6kpIN8yEAT6vr6mJaJJmuRFp7HthcodPuR4R&#10;4oAyUqc4e/GCs8srHu/uuPn0kXdvf+DDh/eSK7YDRmmqYknhLL0CgmfwYI3DFgWurGZqBaPgUJyI&#10;IyBjSsUkAgmTayp5bCWIoKzFWulrQxSXda80ISWCj1hjKYsCjIgmGWMI3jN0HXVZ8frZNWeLOgsf&#10;yXsWywVJKXQWElA698+ZM6TSmqosKF0WLAieWFhSUFRXlyLIGCNhqk3KZytlQQ27/psSfhgYeouy&#10;kkO7LKii8tpQVRWr1Qrf97TbkqJwed8p5D0fggiHdFm0A40fAsH3WKNQ0REkQSBpJaKOusA4jXMW&#10;lMH7nujlmYt4lMYVMs7RIuLTd+LM6ENDUVbUiwUpO9QHH0gxMvQiclBkp/I+BGxpqMuET+LyHkXR&#10;QkqhyRJRDD6KCKTWFM5RVaUImRhFWVjqssAVQhqSNTFROoPTFYvlgvPzc5q25+7xkfv7R24+3HB7&#10;/8hD0+BcjfeWIQuLGKUxmllN0KDQmEWBLi9ZnS1pmpb7+0eGfpAaVVXuHOwB7yPWOkLwGJ3HX9MS&#10;QqTZNiwWCxZ1xdnFOc6KiEqIuz0+KIY+0HX3aKXoupblcjERgWOMBO/RxlA7m4VodvO5j+IEyzDQ&#10;ti1tUbJcLCjLkvV6TV3XbLcb7u633N4+8PHjJ4zSXF1e8uzZM4rSsjhb8uXXX1NXFaEf+OmnD7z/&#10;6RPbh1tCs+Xbb97w8ovX/Oaf/TP+1b/8a/75P/8rvnvzhn/37/6WP/zhe6x2lJWIu7nCEfyO4GeM&#10;ncSxRAg0u5MnEbGbi4qJu7rkc+P+cCQFTmRxW+BcwdnZOff395Pbc/DD5JY6EukmsnJKFM6Js6u1&#10;4rCqNRjp92N+HUPM4keJqqymGpAQ3qTdq6qcnJvHdUL2LOHA+XYUMUyT4OG4xowEvpjrkyACV9fX&#10;15PI1bt377i9vUUpM7VBCp5+CCIIMtYH88+afULifA81Px8Zfx7rKmMbH65vh2cDh/WI+V5sXlec&#10;126Msdzf3eGU5oc/vuHrX3zJsxfXvH37A1jH5bNnKCX5veyXCq6urihKx+PDA5vNhqqqePHiBdZa&#10;2q5HK8Xd3S1KKaqqktq4Dzy7fs7Hjx94uL1liAGjkfE8cyE+JK0ekogPz3zUQa6kOC7Qd+ysaZ5H&#10;zIns4357FG1IcXS7TnsiHIdCzsdcyA9rHCEGEVCFo/f61NmPmhFzD8/IDsm/x/KXp/KsY6TzY3W3&#10;PRGCg+cyJ9/P86hjrut7IoXsSN0xRnSuKR8jeI/3nSDXDtSTZ5FPkbcP6z/H6sxzp/en6jdzkYlj&#10;DvWHgtyHueWh2/u8hjkX5jgUvzicN+Zzxuhgfmw/cXg+e/h85+eyh4IKT4khHNZ45mcbx8QZ5u10&#10;KNIbpnXIPJmXzz/78BkfOr9P13xEHH3/nNnsiLs5B5+3++H59eEcNJ4ht0GE+aqq5urqkufPn/Pi&#10;xQvO1mucswx+4O7uQfaNWajTFJL3x/HZhp1orlZ6J8J85Pxlfy+ipjrV3jg54vx+2P6Hz2oah1p/&#10;tq6Mbult205jYCS9q8RUn92JsKhpn5AmEvsg/3VDFhxQ+GGQWlUvNXetFJt2I/mlsSJAknUFDVLb&#10;7Lp22o6kGCVvMCJaS4zYLGyu83mP1Ngll5RjfBHZUlqJMKfW+XoLEY8K0A8DOiXKLHqos1h9DEIc&#10;t1ZTFhXGyn0WVU1Z1oC0g3UOV1qMS1hr0CqLnVtL1rvFGYsrKq6eXVM4cXAvjOT3bduybTpUztW9&#10;H7Lw42yu1om+83n/LteklEYbTcrnuc4ZyqKgaRpCTOgEtnCUxTKfswjBvm1aOVfXirIsSTHJ+VSz&#10;lX5aRgpnsPnsIeZ6bsyCB5Jni4jzKByttMIkAynRdV0+A9E453jIDvXWGFwWRo1hJw6qcv1K1kw5&#10;91Ta5HN5h7UFxv3T6yunOMUpTnGKU5ziFKc4xSlOcYpT/P8xTgT4U5ziFKc4xSlOcYpTnOIUp/gv&#10;jKdIdMdU9efgmcND9z8FjjkM9QSY4Ri46am/n34WFA1Adgq2oDQxifNTUgJ+FQfO0d0r4ArF0liU&#10;E+JwWdZy6B/Tnmq/EL7IeKn9a5sDmD5rw9FR/KA9jokM7Ii1imgSPkZ0UqzPr/irswviX/4lP739&#10;kbfffcv2/pZhCPiQnZ+UgAvLoiTFyObxQcDKcaA4O8c6RxwGAWEoAYLGECFEIbEjLvAxJYIX4rox&#10;lqIsR8NF0JrtdkuMiWVVoozGGU0qsgOgsXS+pesa1m413rAQmGMkRkWfesqyEEX76EkkbOGwRmWw&#10;FBhrqMuaELwQxUMQwH4GL46g5Qlgk509E4p+CKANRblgs32gz+RZZTwRhe8CSgsppbAWayzJe5RR&#10;uLKkGMoRNyPOxFEcipPW4iY59OgMa9fWYKzFuoKqWlAvlgJGzA6om81WSOBEYhTy53K1xhUlyhh0&#10;MNmh3GCdyo7DLZtmS4yRwgqB6GJ1js7gzdZ7fAgCGigLoo5Yn8EgCVLQhCGIO50RcEmMITthCtHK&#10;IOCDoe9JUUjIymrQAnDQiPOd0ggwlYTThlVds6prXr54zutXr3h4eODm9hOfPn7i7vaevuvoupa2&#10;2VBYGAYvwPQ0AvtHUJIAUFMmFlTLBRpFHwLDEOiGgXboSalDmK4KlWzmZyScsXgvLkZt23B3e0PX&#10;Nrx88YKicCSl8V1HzGRltJDAklIz4QaAJO4KKRGjR6P3XEkOgYpd36NimEjuc8eMnfP7zoX10D03&#10;pZEuIq7w2khPKkqHUgXBDyzXa/7sz/+C11/8gnfv3/Hu3Tvub2+zs6zNztdqBt7bB24emzP35qs9&#10;oBxPvn9O+k8cB8cdWzOeikOnp0NAFwdEUplPg7hd5z4agmcY9oGGI0hr7A8CbJbZYCQFgzgsCTlQ&#10;7blUztewOTFYvtNOIPCRmzM+XwEs6UwG0ZMbXNe2dF2Lfty1lZvAZeJimlLCFY6qKjg7O+PNH/+I&#10;MVV2QRfSc4ohU5F27lCHhPCnXN+PreEjwV+puAc8nAO1R0em0XXmEMA9d6uK0U8g2xGoWdfi2Ku1&#10;OuK6lh1N83OeP2vQe+5N4+8Pr3P8LGutALPbFu8DPgiROARPuVjw6tUXLJfL7Mw9gvnjJIrQdR0/&#10;ffzAM4X5+QAAIABJREFUw8Mjr19/gbGWEDy9D+J4aqOQ0DNrTGfyjnOGP/7xW8rSZkBZJgr7faDx&#10;oXPUONb0wTo/OtbLrcVdm8ZsuazS5NgjCY7MyaDz9CV2mcZZIdwHIbCMqQoHgj2jIMceQfdgLB/2&#10;o7mzzjzmpOH5ve73lew4vbug6XtExEDcfawVAqoeybGZDK7Jc0KMuQ3UyBb7vB1n338snxThkzzX&#10;6NGZPv3seNl3jMqEMKX3wM3zfhsyKXkkOox9WamnSenHxFZSEpLtLv+GNHfcjmTA+uduUMdy48N8&#10;enx247ybdn80kfqOzY2TkEXw6CTzmQ8xO2QaTCYkDYPPr0lfDqFHG8VqueDrr77kL/78z1mtllw9&#10;P6csHM3jlt/97rf88c0bvvn977m5fUSZgvV6zWp9RSJR1wvO1mvqokQbQzf0WCcuu6lrUTrPC8ZN&#10;QgXyDBLWFOIeWpWkFGmaJpOw7eRoNa7lzjnquqKua6qyFsJ5Bvc223ZGoCLPefVenxuGYRKaGMdH&#10;07b5/x2Q8ryyY5oXRTGtkUI2Mjw+NrRNPzky9n1PP3TTMx+6nr4TUQythIAdI2jjpoU9hIQxZCcm&#10;GYSH+7FJIMa6PJ8pYgrTOnC0T+U8QmXClMqungKSzu6PChHF8r24bxsBCQvnPxEQ0pMtHAaDTgqV&#10;DLossC7w4tVLfv3rX3N1cY4zCh0DKvY0bUc7DGz7gU93D2yahncfPmAKx/r8jPNnV7iypLKO1bJm&#10;ta759OmW29t7/BAoK0vf9QzdFqOh72POcyPt0AmZre+59CuWXcFyWbNcllhnCMOAMjIvdH6g326w&#10;zrFYrieX0JQSBnFYtgvHegn92k+ENFeXKG3QyWBNwZDEoX4UJ5jyyFkeZJUihUAfxI2ubRqarpn6&#10;mSdSliVN20z9KMaIMlAWpYDGVUCPrqYZCN22DW3X4Jzl4uIiA6EzOSslERroOgY/cL/Z8un2jq7t&#10;McZSVzXGWvqh43H7wIcPH7m+vuYXX7ymXtSEZDC6lT4WgnzG3R13d3csFzXn6zMWdYXRCqVk/Jmk&#10;xJG06WVfOM5xiHNtXVecLRcMPpCUxftE0zzSNE12mVVcXJxzdnaGNQpnsphZkjkv9D2xn/V764hK&#10;0w+ex2ZLVS24uLiUMaoSIQWSgrOL87w3CKT0X1BfUWoHLpeVTHaQWnIlbXUWBakoy5KqEpJtWTvq&#10;xYJqsZD/1/n3tQDznSspihqjnYz9TOjSue6gUiJ5IU5rDMHH/TUHshvwOIfEXc6f88VpTWf2d1H6&#10;0G69ZZrLnnISPSSbHLoUzokyY76kMBOJ6uc+D5hy16fW88M5TGfhmN3vEynNBM2i7MuNtSKSNzoJ&#10;p4DSYBKopAhK0QwDj02b51dQJFTet6CN5Gsx5rWDcRLMNQY124xFEZ3Iwjuj9lnSalpPVYKkDEMM&#10;KG1ZX79gdXXN1YvX/PT+Hd9883va4QNoResVAdnH6LLGIo58xloiCWNlf6+1iNQlHwiAQYy4rZV1&#10;M/UdwbdyDUFIJ9qKsExR1milxW0wRiFIGEPXCRFyuVxJXcYHDFaIHa7Ak0gabGG4sGsYibiFY3V+&#10;RVHLXGedw+T5T/ZHmpAAbVC2oKhqhqEnhIRTlphJMZq81415bzAM9ClijbT3mCf3megUYpTxoSL9&#10;ZoMxFoWIAxZlLddtnQiTJCFPamWxWpPajr7veHyIpDBg81dbUnYqt7kOImI4PkSUTXnfEUFJTiUi&#10;JVpyVS0kZlVUJJENQsVEpAfnKMuSZV0T+gHbtlKbSIliGEQsZ+iIXSJmcQNjLQ41iSihIBl5Rn12&#10;Im42DSFGqroEey7On85S2ILClSxKh0oJo4TAgk74FCisEkEEPEotsMZibYku7+D2jsfNHSF0kido&#10;IYJZEp0fGAJSC8vkqfWy5uxshR88w9UlXdvxsHmk94FuiDxuNrQxgIaAJxAxOhOpfMJ3PYTI7abl&#10;3io2mwf+4s//HGcM27bFBz+5e2ulSFFEm/q2p297lDaUpeR/KkWqssQVTsSLslBZ8BHTtplMLa6W&#10;PhPJnLNoA2Xp0Pacr8saReLx/h4/DJxfXPCw3fLw/oGqLDk/v+Fv/uZ/4Nmz52y3Ld99/x0pabYe&#10;bj/c8t37G/72P/wD/9Pf/DW/+rNf8PWXz3j54n/h979/w9///f/D+3c/0XfgQ0+9WOTagUZ4Y0HE&#10;QkDETlAYpUnEyYFT9mDiAIxSpDjf6+wEOfzQQQpsN/eUhUVlcdEmSF7hMtGsbRq8H0hKhF0hUVcV&#10;ANuuhRTRScZeVRXT3rwoHS+ur7HasG0ajFJUdc3D4yN3d3d0W8l3Ugi7em92O4d5rWEUUTOZ6C9J&#10;pwgmjCJIIngSQqJpOrbblsuLi+xa71ivz/eI0G3biiM0ijgK+4Q41T+O7T/H3Gy+Ho57jTmp+ClS&#10;6vzvx/2ktZamaab921yobhLUyXtza0WIsE2Bb958x+Xra159+QV/fPuei6tnLNcrqWMNO9fYrm3p&#10;2g6jNEM30KkebwJDGCiKksvLZ9w/3LNYn2HLiu32kXJYcv3iFZuHR6LvSSpJWUKrz4SM50TMeR7y&#10;lDDw9HfznCI/e3Xg/Dz1Vz53wp5yhEyWzJuh+RfME4Sj4n9jfj7uLeffbbQ5uu8e72m+nz506B5f&#10;n/eTufjkYQ358P+HNZtDV+h57Sbz3PN/sxpKro+oWRulSUzBfCbmcOikvleLZNRwkRpsUrt8T401&#10;lzQKkCZsrvEd1p0P7+kpEYLDvex4bePfjPWlQ2Lw4bnjWBfruo6+lzOjuq5lr5f32U/VU+bXG2fE&#10;78OazFir7odhat+d+Go86jZ/TAh0Xssbn8k4P8zd1cfvP5xj5mNvXn8Ps5pWykTYvZx+vI7ssH1Y&#10;19f5LG7McNNMAPuocK+SM69jbvbjOJ+uYZwXf+bsVJ7rTqiGA3HCuQjoJELF2JcnhStW6zXn5xdc&#10;XT3j8vKSuq6nz//w8Yambae511oRvpb7C8RoIOmJhJykIE6azn9yKTQLe8zkhaf9ltzDfIzPC6jq&#10;MxGNY2Nx/vt5HxtrmuN3ee/xg+RQxCTtKxtTEV/KwnVFWcm65zv6ruHi4gKtNZ8+fSKFnuh7+lYE&#10;FJtmO61RVstZXRiiiBOgwcq+3GjJc90oCpNrSQkYgieycwonCzoNfUcIUc7O4k7oY/CBwjlKa3HG&#10;olM+E8vnfdppET1JkUVZUJcOZy1VVVAWFmfkWS4WNWfrMxaLJVVdk5KIvyckH7eFEwGswlAWLmMO&#10;pHaVYuT8bM3VxZnUHmLEhEgMPWHoUSlQF5rC1vgofdtanesc0t+H3tNstlhrWC4X+NBD8rhkUUn2&#10;oU4rLtYrzldrtk3DxdUlSYuY58PjFq0iwxAIoZO5z8DZ2Qpr3FSPViniQ0/hFriipHAGpSI6QqEM&#10;GqnF+F5nca4BbWQfgRWx8hjyWWzs6YeBECD4xGAs2xDwk3DomhSjCGcpGPqOwSdMuWC9XE/iXU0f&#10;UX08AXJOcYpTnOIUpzjFKU5xilOc4hSn4ESAP8UpTnGKU5ziFKc4xSlOcYr/6ngKZDLGMVeAn/vb&#10;+euHKvvzOASlHLp0PuUeMv9blVJ23SK7swh4OaHEmVrnI92QSOzAckYnbP6+kF2o+z6gi5gdrXUG&#10;EWaXEP2Ey2j+95yICnOH5eOE/s8BLkqIQ0GcSrRSqJiwRtwBX3/5S168eMXNh/f8+OaPvHv3A81m&#10;i0qR8/UaHxXL1TlKKfq+F/KlVpnImjJJQ1Tvxd1NXBhH0hWje1dMxOQFLJ2EKLxanfHp5hN9J654&#10;lCVCNB3JVGCcJQVx9FPGYJQVB6/kGfyAjjETRtVEsnROHMQEwCSgGe9DJjU5uiCksjC6EWdgeNf3&#10;1HU9uZsnBZtNw/3jhourKzoPD/cbFktxlh9JZSEFfBvZNi3PLi/wKeH7AWsM9XJFDB6VkoCdjRHQ&#10;pk0YbUgj+VBrVssVZbXMLn3lBBCKMdL3PY8P9wTfE/yAInJ3V3BxecnF5TXOVUQ1CEgesouPwtga&#10;Wzj6TlweI/Dp/p6EACj7wWenYzKxSNF3DV3bUbmC0lpxp1RgkxCNQgxCkEwK7cRlNDlH6DoSAkww&#10;eBziMhDTgDZOQDIGyrJgtRIQUNd1DDHhioLVcsXV1SW/+OJLbm9uuL254eH+lptPH/j06SN+aBl8&#10;oPcBbQqUNjRdz6brhcRfFFhX4LSjsI6Fkj7fdB2PjbjIDj4IyTVGcYf3kaR3JPJCGxSJ3/7Df+TN&#10;H7/j2bNrXr16xaJeMrQ9w9BhXIHJwgQywshQcIW1QpzwcQeemzs1zUex0ZqIuCMcgrpGt6jRbcp7&#10;n51o9R5gSWvDBOnKIEBjdQbcC0DQ2IKirFiuzvjlL3/Nw90N3/zud/z04cPkeqtmAiQC+tUTwFGI&#10;GOEzoN/n8096kiz/1Bx+7H3zOewpUO/h/D2f6+fOyePaMoLURjcvIVp7QtiRtecuMSMgbXxd3uMm&#10;QFzf+wzaE7ZOSnMA4ufO3IekVNh3l8p3noGx+TODxyrhF4zfm2Ji2/e5/+ycwPtO3HvfNx8oqwUq&#10;O9IKSM5jrMa64jPS0jH3l8Pr/TnxmKfW4flrc+D2KAowdzaS6xCg+Thmds4w0sfnAPLdGODoMz8G&#10;zDx0Bhp/N3c5t9by+vVr3r17x93DPSh48eIF18+fMwyyVpTOTc7K0QuYNYTA9dU1v/z6l9zdP9C1&#10;jczdScQ2SELqcsbSDQPEyPLqiu+//T3vf/wRZxRD34sQxuhS9kR7Tk5MKezdy/SeJM7KQiiLew5W&#10;Kjv3zp/larWiqCruH+7FAToLMBidAX6jKIQSoNsx8PChu9J8rO4AzkJBF7J1zhlGInQeQ+M4G4n8&#10;QjaYzRHoCbc5Ak/nAOWdg51Gz5y5rdIYmwUSZuICo8PsLqdiGjPH8qqp3ZSayH2HblvjBc4Jy/O+&#10;P77HmN2xwzjXhBAm4t44Towx9H1/4DLPZ6Ty8bmMjjv5TTvwMjMiegb2iviSEef4LH7iw4C1do8U&#10;ceyZzoH4x579nsiB0pD09HyCHzIIN4PaM7BZKUNKIpRkjbhi+UGEI1IaqOuKl69e8uLVc3751Ze8&#10;fv2K5XIBKfHx00d++59/xx/+8Afe//gT201DVS0oqzWvvrjEB8kxlss6u7CWrFY1TpnJcdj7gfv7&#10;R5q2oSgqiqKiqhLGjsIncRoLTdvQNNvsAit/2+d8clwzRhf2sixJCW5ubrOLvSGEYW/tCiGIE2J+&#10;bQ54H4VYnHNYaxh8T9v0O3JDgqKwE5nCGCNuTiPYXkU2m418dqfpWnGpTzHgvYjr6AyM1lqBIbuG&#10;WYp8LyMRP6VwIFBGJgjtiJ+kMO2JEp+7M057GkG1Sx6ckognKSFVFtblPUeHT5GiKHDWoTUUpaMq&#10;HGVRoLSQfwfvUSTKoiT6QBpk/bPOUlWOl88vuFgX1C6yKBzOWGq7wBQlPsGmG9j0PU030PSBpu8w&#10;VkgWw9DjshP7en2GtQXLxZrHxy3D4CnLgbZRdF1PvahZVBWl00Q/EIInKcW2bem7hrbveNhsUSrh&#10;rKYoSmJMDMHTti2r1Rrdi+uVYnRcS2gNlStQRlEWBSElHrdbrHMUZUW1rKmXS6L3dP02ky4qrLYM&#10;2VXLZAEU8p6FFLL4lWJlF7iiIMWUCZSBFOFxs5nmWOcczhZ5P2Akx1QKlYmq6ERZSn9fLBdYYzB5&#10;Xg95Hmqahs32EaUTvu/Yap3d4cFqy4uXl+JG1rZsHh+522xoBo9K9zhnqKuKwrm8d2h5uL+TveO4&#10;huR2Hd2wfecZfIcrhHyrfCaw5v3jECNRacpqSV3XLBYFKQxsm4Zmu835vAhvKeuwRsi9hAEDhOiJ&#10;Qdor0Ap5ebOlGzwXz65RSjP0vYhYtS3WOdarNWVRitPdzLH8HxshRWIcUEr2ELawuKLGOnF5LwpH&#10;Xdcsl0uW9ZK6qiirSuaiuqJaLLBW8hhrHTqTqpUyKAwqaAyKOASUHm2KdwQUEkT8wfqYJnfOw7xl&#10;XL1H1+BjdZzDXOKYCMvhHuCp9eeQ6LO3z0D9bK3o2H7iqTrUYV4cR8LWAQFPXPnEiVubzBc22S0w&#10;7mZJTWIIibbtGAZPUVYzUamZI2muc8zzjWP5+VPXvp+zaIZB9g5Wi3uy1Yb15SXrywuevfqCH9++&#10;5ce3b3i8u0UPgdopNBpbVjgt7pIxeIgQ2eUeIoQYSMaSdHauHHM8Y3BAVAliEId2LUS2YRhQdhQi&#10;TFkMLBPb6lqIVYPHGJf7scNZcRNP2XVcAVFpSOI6XhTyeXMnXKUMGI2PYcqxfMhreBZgidow6jWO&#10;5DrvfRZYmzqV5BBj3S+ELDCQ29oIoV/GrEZpQwwJnffdshaLC701Dl0pYvR0rdTh0Bqb93NmrL+B&#10;EKQmwSCga9DakVTCRxECk3GtiUrTtAN9eKBwJcZZtHEU2lIuxHm6G4L0R2NBe5RWOCv5YZuJsrJH&#10;lXoQWmOSjFejFSGBz0S5ED13dzf4lFiuVqxWa2lXrbG5tuAHEQ/1KYoQg9aEkHh83IqYSt9jjKOq&#10;KqyrqOoFy9WCu9uSh8eaZrul2XT0Xcdm6ISkExMx13JcYSmSx9kCm/NeWxY4vWKI0A4eZw2bzZZN&#10;0zCE7GSfSdHWiGBliEnaMCXu7x74u7/9OxbLJcvliqKupZ1ckQWPRKwmxijERB9IqZ3yPqUUJteC&#10;6rpCa0PX9pPrdggxiydJ7Wez2aCNuGRrW1EWBdZojIK+76nqmtv7R25uH6iKlrbt0Po/8i//xb/g&#10;2bNr/vqf/w1t27LZbNhut7z78T2fPt3yv/+b/4t/+/f/jl//+kv+8je/4fUXL/nFV1/ww/c/8A//&#10;8Fv+8zff0A89y+WKslwRU0DnOofK4iaKzHJVehKt0EajgogxaC1OnoPvpj1RDCKgGXxkGHpubm4o&#10;inISfTRWUy9KXCE5t8sOnl0/0HVDzoV0dnlWhHE8siOEbrcNfT9QGodd1KzXK6yzNF2LUpI/Oeum&#10;MW+sCFdZa7m8lFr3/f19Fh8TEaaRIHqM9DquM+N1NE3Dw8MDzjkRz8nPe5y/Zd21k/Dh3Pl4rEXM&#10;8//5nDWuB2Ot+6la2Pj/8drGeXfcn4x7vLlr+PRM2ScJhxDk7CMllIabu1vu7u55/cVrPny64/7+&#10;lvXZOd57CuvQRtG1PUM/7BFovR+yw/FAShGtbX7mBgYY/AAqcfXsivfvlmzu+lxVPS6y9VRt8RgZ&#10;+Vj98anPPCbAfKxmOW/3w5rZfG9+zCF7rBMey2V+TgD6sEY6z5WecrCf1y9+TmD0sJY0b5eppjB7&#10;rwhiqIkQPgpTxhSnNTgRSSFOnzGv+037wVGIYHYfc8fx8fPn+eBcKOLQ/Xzejv+UM8onBdr4XCTg&#10;WJ84fP7zmtTYH8Zx+1R/euo5jHPCKKy3J/IUZV4ehXTHs7oQwnS2cOwaDx2/D/PpubjoMAzTtR+r&#10;2x+2z1ycYf6snxqPhwIfaSaUe8yF/Kkz3FE04ZiA4+E4OVZnnT+ruTiDgsmFftf+Fpf3osMwQBLx&#10;u7KqqOsFi3rB+uxMaqxFOYldbjYbqUtm0v9YT05ZtGpOLp+f/0znGeyEAEais9o1wNF9wFyI+akx&#10;cNjf52ch45jz3k9O7/uCtHHKjWUtt5MQY9f3eT0L+F7m9O1WaifBt1RVyddff83Hjx/5+OED0Q94&#10;L6RrqS3Fvb40X+vlrFxNpae9OYM0iQnbSWQ6TSIAIYgzvUqJdttMYqkgAo6KRPQDCY1xFmcMWC11&#10;jfxf5Rx1UVCXBVVZsl6vOFuvKJwBAmXhqOsSrTV1vcCVZc59vAhXGYsyOguRJgrnKJzDasuiqlgt&#10;awyQfA8p0g+91CNSlHvKZ46VsfgQUPmep/rN4yNDP7Aqz1DWooyIlcWZ0EuMibKs0dpydn4OWs6G&#10;N52IsycldeFIoO86lquK169eTzkvKciYC4HClawWS6zRgKfvWzm7z0KOppB90+A9WlvZ81jLsqyI&#10;MdG0jdT8vKdpB6kjZszEoqpZ1CW2KKnrCpv7htRe+UwwfBgGEbs/xSlOcYpTnOIUpzjFKU5xilOc&#10;4hQnAvwpTnGKU5ziFKc4xSlOcYpT/JfGU06y/9jDd9gnfM3JROPvnnJ6nxNEj4HCDl87BD7tQB+Z&#10;cMXoaKEx1mVAQgZ4KMMwdFilM1FeYxC3O58iINe83TQoW0z4IWPsRBifAzIm54ZMBjxso0PS4GF7&#10;Hf68cyVQ4hgQyeS4iI2R6IWsXLiCl19+xcX1Ndc/fcEffvdbPv30npvHFmIAJYQha7Wo6ydQSoik&#10;CYghiuOHEmBzjNkFMwSUcUK+MAKA6jJ5E6CqK671M3zf0zUNab1AF4bU70inSQvRcBgGQtfLIX52&#10;UE1RDudjjBglJIXgPVYrlMmukqTs1ivkbK30dOgfFeJ4m13JQdzijdH47Mq1bVq+/f4N3799z8XF&#10;JX0/8LhpWCwWVFUhwAAfKJ2l6wch0Cno/UCC7EYgQGztRPE+Bj+Rz0KMxADWWbSxFGWFcdUe8Kjr&#10;B/p+oG23tM2Wvt2ilQA37+5u+O7b71muznj58qU4AOqds14MkRgSCo3RLjs+ttw/PNB2LSmDp5XW&#10;lLUQsO7vbhm6nna7pTSW59fXrFYrcT/TmtKVFDaJCj+BFCImRWpnMbaA7CqgU8wkfnEaDojLlzEJ&#10;k92TlNEQxXU5kkAZqrrmShsWdU1/dcHz60s+frjg7Q/vuLu7Z/AibBATmKrEGEvnRVyhKCt5xqND&#10;qEosFgXLZSWklq4XMG3v2QImO0tZZymdFdJSduse+oHvv/uO9+/e8fLlS66fP+fi8jK7tUEIgzjN&#10;pYGqqnBFSe+HyblzHKIxBXzYgcJGoE5RFCS1I7uNc9zoPji6jB+6HM1doQ/Bt0qNgiIxEzpHQl1J&#10;mYG8pbOs12tubm54//49P/74jrbZTvNhUZT5GuLefRyba8b56dAx/imiCswprccBgPM1YU60nM+B&#10;h99xCOAbnV3SCFbT4qAhYg9CxCrLiDEO51xuox35dXRO3W630+ePYMLx30B24RIQzvz5jHP02KYj&#10;UG7uojMnDs8J3lM7jdeuNHEkwCiNdXn+yk72dV1PrukjoThlBQ9r7AFJVtaEQ7fpY+7s/1hCzfzv&#10;525B470dOibNweQ7AYDskJ0B4OP1wvxn9tpurh0wOrfJPXEUkHzsmkdXpxQi2mZAnRFXy7quub5+&#10;TllWWBcQbojLa4TB1eLcro2mrmv6YaBpGmL0LMpFnot3/SRfPIVzGJX49pvfUTkjgiFai8vVgaP9&#10;MUf1iRSpmPrt2IeTTC5HnbvGtpvnSX/1m7/EFQX/57/5tyLUYcStRbmC6ANkJ+wUIonwJ/O+8TsO&#10;+/II8FOZJOf9jMDP6LwTM+k9Y61TmtbsFFUWgjgkk+//XGQnnvF7nTFTnxpBpZ+LCo2CF0L8nzu1&#10;770v388wEaD0DAw7zj9pem0+p09tkRRG2ywOtJvDRnGTkTQygmpjShOQ9Km23nOnmxpPhk5MKRMm&#10;4x6Z/bBPTden9sHlhwT/GHfXPRL29UzA6hD0L3lIxAc/zZsxCvhXoUSoQe3m3eVyic19uQgWVMXz&#10;F9d8+Ysv+OrrL3n58iXOKrqu4+b2lv/wf/8H/tP/+5+4ub2l6wPWFKxXK55dv0IbizKGx81W7imI&#10;4/JiUXN5eYYxcL5a40Pi/U8f+PDhlrYV0k9V1hPIVVznh0zgyjlbTIQwzMQzhJBdluVMbEXyVmMM&#10;RSFg0bIscc7Rtu00L44OcZMDtxcy9NiOfb8juxuj8UGxWNaURUXXdXvrTYyRx8dH+ky6FcGBXoSp&#10;tM6veyHmZgKO1mYSHJHvFOqCcwXGCClL1gs95QSHYHQ1KmFxsPaHOLkrHrrABx/QdiQSikBHkUG9&#10;cfBC+EMI0r4buDg7Z322YlnXlNbhCptB/7DdNjxuNvTdwKKuuXh+ydnZBZcXZ1SVYVE5FoWlchqr&#10;EoaINlZAtDFRGE25XlG/WmFsSdv33DzcsW23qDDQtQNGacn7iwoWitIV0zPuhxrvA1oJULoqDJUz&#10;aDW6oQViEBGjBEIuK2tc4QgBzhYL7u7viSmy3W5w1uIySVkbKyT/MJCiynRZRd/1/Pj2Ha4suLp+&#10;yWp1hlVCDNMahr4lKk3yUXJ3pdBK1v3CWbyBhKUfAhiZd8iOy0VRkKK4KAuYOhJHZ1SZ5uiCEPdi&#10;ChijOT87E3ftnO9rJSIjfvAinBAjTsHlas3ZesXzy0seHjseNi2bpuHu/oG2dJmMlXBlSdv1bLdN&#10;vn5whWW1WFIYjXWGX/3ql1gr82M/DIShxzlLXZVZxCyhC4e2hpgSOs/TKiTarqftenxMNNuOalHn&#10;tSYy+B5rLCkpgk/4MODbTgjwKLquRWXCrtIWY2Wfa2PEWkeI0G434lLsnBBZYyAN4IdhIkMoo//p&#10;B9aVpiwWlEVJXdcUVYWxhqIsWCxqFssFVVVTVwuqsqauZa5wtpzIx8aYvFgI9VryyTFfnq2tPhAy&#10;0UkhY0X2i4d5oc4OvZ8TKQ7XmKcFtNgTMnqKxPSUY+FT+d18nZv//TzfPbauzolBx8iGTxGZ5qT/&#10;OdFtdEt1mfSX/CBCPymhUs6uYqTZNgSl0bWdxKESnzuw7twcebI9dyT5dHTdH4kQ49yttCKGxBCg&#10;KByry0v+8vKS11/9go/v3/PH776le7yTfaJSGBIGKJzDR6n5xCGvf94zDB0q70OGwWdS+I7kqXEo&#10;LDrnTWhNCF7qb/lejRaSh9KgvQYW6G4gKU1Zlnmd1uhcc/JxyMQQK6T47MaIkvuT9TJhjcMojSsc&#10;fSZ4dV0njqTGyrPJ+8bJJTrXiGxhc+6jp/mKqV9ml+sgLpVprPXlmmBMo4BZJtfnel9RiOu10Rpn&#10;jIhzBC+OyjEQtUJhSUEE/Mb8JgZZW7yPaBMISK3FulpETZQi5DV96AeaTsS21us1hbEiHtkP4n82&#10;ekHAAAAgAElEQVSeEt0g76mrksJailpEFKMPhKHHx0BSCWudCFTme48hikBNYUHD1dU527ZDaYVR&#10;iqKSuhYxkUKQGk4UIR4RBtAkA11QNEMkRMVyvZTvUZbLC3h+fcnD4xV3d3c83D9yc3PDp0+faDvD&#10;ZtMQeg8x4f1AiD1hGIiFo3RFFpUBWxQEFFVZYFWidFLPaboOHyJhUPgohOAQR7dOBwGkiBrp+1u2&#10;TUNZ15xfXlDXJUbn+rACaxwxRHlOWVypaRu2bct6tWK5rFmuliL+k7cYfd8TYy99OW/u+lwvTRFc&#10;Ift/U5VUVQ0o2ranLCuePbvGdx1d2/P9d28YBs9vfvPPWK/Pubi4oO97uq6jqhdo80du727YtFv+&#10;4Xff8/bdDc+uLvnzv/gVv/76K776xSv++q//im/+8B1/+PY72qaReppxFEWJdUJyTilmodgsLqNl&#10;niLpJwX0rDWkZEQwIYir7Si2lZKIOI4E8ZE4LvsMzaIuaVsRAxrrH/N92Lh2FIWTGltSbLbbXNMq&#10;WK3XlGVJ27aYnAcN3lNU8tqckD5Ma3TaI6jP6z/jPmlOMh1Jp1Uluflms2GxWEw1vXF/NN5b3/cz&#10;sb8duX1OXB+JknOX5cM62CHB8ZgQzVxcbU4Sm94TUxaeU5+dn6hcZwjBs9lsefv2Lc+ur3HG8uMP&#10;b7l/2HBxccmiqtEanLNoa/BDmL5H5nCNw2aimkfldizLUurWGharBecX52wfbkELqdoc1Pj+VH3q&#10;mCP8sfc+Vcs8rLfO99mHDtrHHKdFDMNNhLynxsMhMXm+R1JKTZ8x31+PNbSxn8xJ4vN+cozsfJgj&#10;PF1finufZZSanMvHepOdiVyMf9s0DcEPGO1kPogJrXPtxQcGNM7ZrNWa22pGdp4/r3l9ZV5Pnedk&#10;c2LsTthm/xn9KSL8P6be+VSdehzT48/HhETHjx3nlmME8H+MI/0414xiuKOgGIiQZVmWbLdb2rad&#10;5rxnz55xf39H07RHn/1hPXt8fZwL+yzMeayOPxfI2G/z/ef3p+41pkTKxP49Z/dRcGvc9+R58Fif&#10;nT7zQKBkmvMOnl+MeU88E284FB6QvW4WJD6op8p9e5pGxuBqtWKxWFDXJVVd4WxBXS9E1FCLaDoH&#10;wpUjgXsc94f1uPFcJ8zql1Kftk/PZzHtjYf5GcPhWcqxmK8RYx10fm5x2E+ms5U8Fquqwub8ZRqP&#10;uTI5DAN93xJDZPCRpm3l/LlwvH37lm//8C13Nzci3J332aNQwK6uGHeirDNhGJ3P5PSsfj7m1MZa&#10;9Fi7yMKCSitSNGBlzNZVKfc5CvA6k+9Nfh7PUUwW0KmqmqoUQaK6LCidY1WVXFycc3a+xlkROlcp&#10;UVYWUqQsK6nz1oayrCiqGutK2XOlJOfoWRCktCLCn4KXvVHoSSFgU6RwBmNL+Zs0ijWAzXX0GGTP&#10;vt02NJtHysVKaqraoJ3DGSPnY8HLXsdK/VJpOWfy3tNvt8Shp7CWkECbBev1Eg1YI/uTcd86bi2d&#10;LTA61xZIRJ9EMFEZVIwkHxiiENp1fg5k/MDQD1mo3hN8QGGo64Iqn0+bXNNxWXAUFMkYjLZoaymS&#10;7O9SXndt4fb68ylOcYpTnOIUpzjFKU5xilOc4hT/vceJAH+KU5ziFKc4xSlOcYpTnOIU/5VxDIT1&#10;c67rx/52PIAPB0re80P98d+HoJhDwMbhd/2cU4bNVl3i7LtzN1QIqF9FgcMand3itSIgh9GlsegI&#10;0Y+q+RHXD2TTzR2oagY0nwPexoPhY84Ho0r9U44In4P1UrZxzkr5+Rp89OLylqDznoDBVjWvv/4V&#10;z168FLDzt9/z8f17Nvc3DElRlSVGKbwfUFklfugHhr4X4jEJl4GxWiVuPt5jnbg3Ka323MmNERes&#10;0hWsqgV936KMIkRx8laIcr/Gk4IAQZumEQenDP6B7PI3DEJgFP86oveElHCFQylxAhBXqkAaSckx&#10;TSAKo8FlsIcQkRR929I1DQ+bDR9vbknA7f09VSkkgm3TsFgsCcELQHu9RClNNwz4IEDuSKLzXkAZ&#10;ShGVOHPHGAkpk1qRe04+0g0e03VonyaXnhHQud1uGfoelSJVWU5O8CEMeC+Azr5dU5QFREXTt3Rd&#10;TxgEoDU6IMyJUn2fiahagdY8W61xRUlMWsCbTUefFA9tT7FIFNpgtME5TfSeFFImGmdCbSHfYStL&#10;jJnkHxJJjaAieQZDGAitODtHpB3QihQVaEPwHlCUVU1ZGKrKsawrnl894+OnWz7e3HF/90jXD4SQ&#10;WFSJISWUNcSkJmKA0jKWnXNUVcHZsmYIgYfNlsdtR1kW0kYxkRR03UCXEimmCTA/hEA3eP745g0f&#10;bz7x1Vdf8eLFS+qqpm06AcgbSxhJvVGECYo8fkdi+vxno418PvuuMOO4PSSKzYFhc2LrCFKaz5da&#10;K4ZhJzKhMxhFCCuKsqpIGVxclhXn5xe8evWaDx8+8O7dOx4eHvB+mAiZOxDUPtFyNhF/Nq/+Y5x3&#10;5vP44Zw/AasO3Ifnc/t8zpx//1MOlFP7apkH+74X4YRumABV6/V6Ir6P/aau6z3C9gge3gccC1DV&#10;74H4jjvLjPc8Atzn9z8S0ifwJCKgAaBVQlshKymEwEEMpOxeKPcoz1iIN/vOZCPYbnxkc3ebfSI6&#10;R9v02Lp6+Bznz20kcu5/7+dCCbvvyq8d6WNzAOxEus3uH7t+N18z+axN5+vsIVB5fE+37fn9739P&#10;NwyUdcXLV69YrVcyFztHSOIG2PU9q8WS8/VaiJePj3y6uZkcccfrGO99HN+P9w+8eP6cy4sL/o//&#10;7X/l9uNHLlaLyRFlf93msxzlME8a++1noFbF5Gy/T34nE9DH1xP3d3e8/fEdMQQWdQ0h7cDJTpO0&#10;mpy9RiLsn8rZDt26fu55TmNyyokSKsU9R+lEnDlr7vr3zh01zcDYZpcfAmHmuDWCSeeECQHVqmnu&#10;nI/X+bOY9yNrjPSFPDce5l3H2mQknw7jPaSn22PnHGvQs1zvWD779Hy76y9jX5ivIbvvyjli2hGx&#10;vA8iWPAEAPwpAarDnHV8nhqF1uYzsQ/pS+KYKcTslqQipjB89eUXfPmLL3jx4jlffPEKpeDx8YEf&#10;fviO7//wHb//w7d8/PiJiMKVNauza86tnUhlUYl7Z99uUQoBU1Y152dLzs9WrFc1Zelomy2Zd5cd&#10;oNcELy68IQRCFEKT5Es9Q+8nARulxr6WycNJi2On1hOpZRRTGQHSQnKK07w8b7+2bfdcGcf1byQk&#10;r9drUAlj5fONtnRdR9M0Qr7O/bdpmul7hmGA6MWhOj9Xub5CQL0o0oEz87g+KZXyvBynn/dFThLG&#10;jGvVvpucdC4hNuw5+ykh4aMUpbMYrXBGYwuH04aqKDGZqN/1Pbqw2KXjxYsX/PKXX+KTR0/kNSEv&#10;Kq0IQ5Scdbvh4vKCX/7qV1xfXbNYVhgVUDGQ+pZus0GFJCIZxhKz6IOzIiRDioRmQ2kMLy7OGOJC&#10;HLx9TwrgexlHzmiIsieK0YKqUVqIelVRYAio6LHaE4MnhUCMAVeW+KiwXYvShhDAleJqVVa17CeU&#10;5NXeC0nJlfKs8Fb2CyHw6eMNHz9+pOs6iqLk4bFhsVxTGI0PHYqINQVlUVIWBUYpyd2LMgPMFXhN&#10;iImiECKlUmYiQImQjozZuqqIMbIdx4Sk6/hhoGlbqrIQN2tkvKQYARGb0EplYqTCOUOVCRwqJYwr&#10;OHt5jk+Kph/Ytg394PE+0A0DbSfCaHHwlGUBStagh/t7fN9xdXWBtZbFQsQqfN/TtaNLsxDmE4mh&#10;74jbDXVVS06bCbopRKqiICpNPwzc337i080dQ++FTF7/f+y9WZMkR3bv9/MtlsysrKruRmNpYADM&#10;DDW8VyaKlNEksyvTV5bM9AX0Ij2I98pkXIbEDMkZDAZb711VuUSEb3o4HpFR2VkYXuo1jxmsuwuV&#10;mZEeHu7nHP8vrZAampq6sqiU2IU9MQSpRZ0IUbhmidEyvm27RJua7XaHKd+3rmqoGxZ1I+sw0HV7&#10;eS7+HX2Vn/38GW0hti+WS9rFkqZtadqWZbMUN2xrsbbU0UpjlZn2hJwyhCKWMy3dGWKUnIo0EaJJ&#10;IgSoJhL3zNmz5Fpamff2o+Pc8aEezE/l6qdyzDnh6Di/OOWa+dD7HOdZpxwST73fMQHv3mfnDCcc&#10;JScxMi33oqpqyd3RRZAKMnHKgeuqQrkGa0QkxswEZuaikP+WXEBelziYXh7t2eV5z0DMCZ0Uyhgy&#10;iiEk0JIfr66uRGTv42e8efEDL1/8yO7mDcF30uhSEDLErEQQr5BT7m5v2O33aG1wZOnvWFOI0AmM&#10;FTHFlKS3FIt4ki/OsCWs0eLgbUA5S9I9MUg/weTRFT2hVCImj9VlHfABbR22CGBILyhODvDGGNCK&#10;upBmQp+lr1JI+igwlYNCrtfTmCH7JuBDmgSprLVC7tBaVCKUCEPEQvKOObEvz75VVgSntKauHQlI&#10;3kO5t1ppWR+U7NEhBmw09IOIdtiqwrqKWPb5mBSuXoIxmLoWYUdlQYnQUJz1Mmsj/c2YMzlkfIxF&#10;wEDISdoYtLH4GDHOYqzGuETVuOJgrtHWFYEgIbD1w0CIgQSEGFksWrrO0w1ehLSckHaM1mg0KQx4&#10;nxlCAJUwSmNdxaPrx1xfXQv5yBRCk9LkQmK6Wi958vgxm82Gm5sbXr9+zctXL7m5uePmbkMIkRgl&#10;b9FKY7XC6EzORbAwKREzU5q2cpKDWMvN3ZZ+8IQh0vUdMQfp12VEqAmNMQ6lEiF6um7Pru+429xx&#10;8/Yd6/VaiFFNi60sbVvhQ5J+a+wlP8uJ129ec3Or2W43XF1eUVXN9IyL67n0N+fiRl3XFyFRw2bj&#10;p7Wwrmsury5ZXazpdlv6fs+bN2/5+us/8Pz5c5bLBR988IQPP/yA1eWaDz58gq0M724eEXzPzbsb&#10;ul3Hixe3PP/xv/Db63/iyy8+4/Mvv+Tjjz/kf/jL/46v/ukrvvnjd2x2me1WBAGbtqFpxbXT2LIm&#10;jb3zGRl37lgsYoEKo3XpIx56uSM5NHEQ1ooxErwQo0zpkwXvWTTNJERrCkk9hyiCTdag0VSmwlqD&#10;9wO3t7f0fcQVh/rVYkHOhRzV7ae1SinFzc0NIQSsdYiuQ5x6H6Nr+kheNFpLfTMTE5zn3SEMhCBE&#10;SecsTdMe1vvyurquaZpGBIZKTTmSm8f9Ze7+O3/tuAfMSYtzx/Wxzz5/z+O99x7hdBbTfRlrxanm&#10;kc/97rvvefZMBMm6vieGwKJdiGhEiGTkTMQ6gzEL9vv99Fm2CAbEKL/X930RKzFQVTjjePLkCc9/&#10;+IGcfBEJUQ/uxX+qr3j8+z8lwHPPWfsEof5PkaXz0Xw4ziFOjfcp4vr472MBvnlf6/jvD4nyjPX2&#10;sSjnKXLsvXFVanp/mQIVy8USrRV9PxShg5rVSnpkfS891WGoqGtH07alTwO3t7ci+qbNyV5vnvWz&#10;jgn7c9HQuajmQ2N0ivw+H5dTIn3HQqCnhA8fmgvHvaL5tcrn3V8bjp+/U2eYx/d7/r3nAhlKKeq6&#10;Zr1es16vp3FZX1yQgd/97ndst7uTOfNxPivfS7/3Xcf15/iZmQtCjGOYilDZT4lGvZeLH/3OPTHy&#10;o3v2vrCn9KzmTu3H4iC6ELRPkfGPhS7fu/9HvbcYRXTFuZpHjx6xXLY0TSPChpWZhAe0tuiiAqeU&#10;noTh5mIB49jOBTbmjcF5r2wUIZjmxQkRjfk4naqJjoXUD2IS82dBc/CTT/fOpsbzyMPaIZfrrJU9&#10;2misNdO9iDHQdfvpHMBq6fns/J7ddsu+7+m7Hc9f/Chk7zSOHVK7zubD2O8HdXSOIXm3MaqI2uhp&#10;Hoy5OKPbexHy0EUk2lQaq03pmx2I/ErlSdSm60RgIiYRH9LWgjZ0Q8CazKKtSNqStMFUNcv1Je1y&#10;gdFyDh2CZ7MbCD4A+9JXg6ZpWS6XXKwvuLy8oqnr6T5YY7A5EnwnfYwc0aUPl0pOq1UWUfUiro5C&#10;+kZksgHQLBc1rqpISgT397sdgx/kjDxGVE6S+1a1CNBYmb9DP0ivyhp05aibFuMk1+/3HdvdHdvN&#10;HUrZMsbyDKskQhO77d2sXyB99aEIo6jS0Zf7klFZ8vphGNhst3R9z9D3dN2Aj5mqbbm6vkZbqXu2&#10;O0+MAasNbduwaFoq5yDmSTBDK0XjKrQxWHeG95/jHOc4xznOcY5znOMc5zjHOc4BZwL8Oc5xjnOc&#10;4xznOMc5znGOc/y745Tr6jFY+Bh4cwwoPgV4mAODjsE+94iDJ8BOx44Y8+s6vuZciG4Ux1MhVRXn&#10;XCVK80pFAfEbKyroKU5ArYQAN7SBmBQ4g08C/hUMamYklcxBSBMpr7iDioMnI6dRnJc4dpe4D4Q4&#10;RWS8DywSEEEmE0awRQI/JJyTA23bLPj0i1/w9KNnvH75km+/+Zq3b17hiaAiuyGIc7aP7Hd7vPfs&#10;h0hlNKtGlNp7PxT3wB4T5BA85SQH8iiG3hNDoq4ctq6o3BJTnJaMUfjBQ8xYrcEYXFMTSXR9z2a7&#10;wRpNXTco7YRcEgtIRAmwLhZyka1ryKCNJmU9kbJCjFjjmFwGnIDNrXEkEjFltvuebdeDEQdarQ1V&#10;VaOVISfNbtsJcXDRoAtJyQ8epy3aUQiIkLUAbmOGOHhyAdSGkEhJgJ+xH0gp0Hc9y4sLFEpcqpsF&#10;y+USraByliEGIRsZhy7AgbquWa1ajMokP5AQN0RxM1O4uhGSVlWhtGK72UBWLJpWnDG0omkbDIpu&#10;L+CUlCKXl5c8ub7GGXGR9N6TbaJuVygEkJ2SzCJtNVYXpwatSFHcQlPKhQAUCCnTh8y28/z49g1X&#10;V5dcXl2htSMVB+CU0wRU11qhlaO9qLlcr4ne8/jJE16+fMUPPzzn9Zu3bLZbUswYbQgKKm3JStMP&#10;A0kphGIHTmu0NYClcYq6Miz6in0fSVnR9R0q35GzxtkGlMGHSF1rAdlrIVP+9je/4V9++8+sViua&#10;uuGDp0+5enxNHBJ9twdlcFVF3bSTC54AoQQMnJFlZRg8VVNjMPdASyOY0Xt/zy2KVMB2IRYSt6wj&#10;o2vTgdB7cGAeXTC0PrhliOukpapFFMFaS9M0PHv2jJgiP/z4A7/719/z8uWrMv7i2pXS6HCVZqRb&#10;NZE25oAscW4+OEcx/qw4fMkdGfeK93aPe/vI8f5xEoiY0rQu6vcIHgcyecpRCD0TsNhjnaNuG2I4&#10;EMlHsJlzrrh2FJfXYTiQba1FkTFRTa5dk2NwjKisJsfRWJ6TObhwJBMLUJ9C3pX1dxiGCSh3tIsC&#10;GQ2FjGgYt5PxHh1IwvdBcZNLytG+Ot87j/fLw34o/wmQszhFUghUnAJSCghy3HPk/caNLE1OmAK2&#10;G12D9SSQMr8+uR59z8kypUBKB/EBpQ7AzYlI/4BT17GQzuj25qxFG83gB7S2PP3gKev1pZA9jIDv&#10;tbFUzvL27VssBhL0Q4+PAkDTVmGdI6XAm1evWRZXpuAD+/2O7eaWxWfP+Ob3v+Pbb/7A+mIlo3i0&#10;bz9EDrsnhJO5B3afcimyuKw5N33XAxBbHYFrFV999dsJ1Om1KS43AqpTWp7b0fV5JDbMx/D4eZR1&#10;QlykU4woXchJ438JcRm2s7lx5Hg/igGMoFVj7PTZOWchvKYkpBpt5RlSCussGQoQW97fDwPWGKpK&#10;kZWQu2LOZCX/9jFiy96sRsJm+Q6JGaF/Pm9KDnEMKD8GY997jvLBaX50UdYlL5jfozmZYT6XlYIY&#10;x/xNl3l/ivB2bzm+JxrxEAB8DioVDQ3Z8xSnwfSq3LNxDPSMDRazEH3T+NqcUU7yAh8jOStcXROD&#10;iAf4EKnQPPngMZ99+Sk/+/wzPnz6AR9cX6FIbHd7/vbv/pav//AHvvvuO+5uNmjlWK/XPP3oGa5q&#10;CllISFa5OE5XxcHJGlOcwivatuLqes311QVX16tpvXjx4iXb3Z6UEncbIcDK8xMOogzFdcgU56K2&#10;bQHZ070fREgFdc+dahyvunJFqERyMiHEyV6YYmAYPE1dT/eqqipcZfGDxzpL09ZlL0h0u70Qr7Z7&#10;coa+G4jj5FUCqN53kpfKtXlscdMVF0Zb1puAQpPKPnJv3SeDKuQexJFWz0HtWebGCEo+rNtSD42C&#10;W1mLM6ymAK2VFbJcVqic0BkMmtpVLOqaZVMLYdiJa5e1QsLT2rC6WFObGp3AWVeAyopHV9dcXV1S&#10;u4aUE73v2e13bLdb2nZBiAOVVrSVQ2UhsFmnpR5AldrAoA0EP9D1PTkl2uUCZyuapoJWwNgx5OJU&#10;FVG4yRU4pdHlHirrWLQ1VkMMAyoFYvCE3pc9wrLre0Ky9ClhtKWyLdrWrC8tqpCPgw9CxgtR5tfQ&#10;o12cSMeuqrDO4WNi7we6t+948/aW2jmc1RStNKyxNI2QVJZty6peyR6uQFlDZSyh3BNb1cX1r6OL&#10;4hiolcFbWxySpX411pC1Jmups2JKqMBEYlUpEUfCAEmcd5WIAonolwDVjRWnLocQpdpWnJh97xlC&#10;JCapk7pukNyLJE7IIeCsQykjRINCONXOUqtG3JC9l3VSaWzVkF1GW4szFmuFyLpcLcla4wvpfhgG&#10;dl2gG27ph0BMW3rfcXsre21T1TR1Q+UcF5eXWGvK95A9SOWIdQYqi9HLgzhE9GhjcY2AzGNKhEGe&#10;H0P+r+6v/PKXf8aiWdE0La6ucc5hrLjmOu0gFYdBJTmKVkZIaeNzWghHIiCnSHjZVwqhgJKn55Rm&#10;+bu6R5g/vIN+j/B+qnfzU72i4/3yOP+c5/rHAjzHvZPjfGQUIpk7y89jnncodVq0ak4e+knyXBnb&#10;474MaEhgjZlcxNHiki2Of0mcG1GkHHCuxjYLEdErdddEBDLqnmPwnxIdU0Wgbi4WNc8D8lGekjLk&#10;GEQURmmUgZgC3isMhqpZ8MnnP+f6yRPubt5y++YFt69eEoeOkAZClFypLjkoQN933N3d0aTIYrEo&#10;LtB5GjNT+mUhyhxVIC7nOZd1VfZgaw0hCXmibVtubm4JPpbn0Mi6p0QUkZwIIcqam1VxGJ+oVqU2&#10;T6gcZjWimvLxXHp7WWVcXaOVYuj7khMk6eGEQEpC4FYp4rTCumpa6ygCkyhDSFGEI0ufQ/YZqFyN&#10;s5ph6LFmjUlJtnJtMM7JM2k0IYmIXVJG+mB+IPuAq4WsPgoWJB1w2lJbV9aHBUor+r4Tl/fgMbbU&#10;pDGKCEtORZSx1DHGYq3DuYrdbsN+32GtxmjNxcUaV5W+GQqlLQbFMPRoNCZGCAMmZ7Qrzu/OCoE/&#10;ZXyI5Fhy2JxxxhKVkMn70hczyrC6WFIZjTYc8g1ryEqjTY0yUi8vli1Pnjzik08/5ttvv+Ptm3fc&#10;3twx+EF6gFnhfY+UTJkcEjmVnF0JGdsaQ41mfaHZdz25zaxSgw8DPgS8T/ghEQrBJ6eyRmYFGGLI&#10;vH3zjjev32GdZblYcHl1xdXVFW3TMHiPM6bkj46cMn3fcXt7K0IqpqKqqtLrMVBEHOZ1u9SpA96P&#10;7ueJlGHXD+wHz8VqxdXVJbDm8ZNHUq8oxWq15OXLF/zf/+X3fPbZZ3z62c+o25qrIr7x0Ycfs9t0&#10;vHrxkt1uw4vXt/zw/P/hb3/9FX/1V3/JZ59+yn/6T/8Tf/b8Fb/5lz/yzTd/5PmLF5IjtS3GVlO9&#10;JvMwkyLvEbRH8lzfDdKnCJGq0jinJvGy0SnbaoNG4fthWvvGvHXRtizaVvKE4AshOxPG3kaWfDWn&#10;Awm8aZqpNvPDUMjvcj3L5YqsKK7JUmtWlZDRxnx53DtGN+5RWE4bQ/R+IpePPbdxvznsG3lyam6a&#10;ZhLfGAnqxz36tm1RSrHdbtlsNux2O0IIU81x7Io9X/+PCaLHJN1ThM/j/fheX2HaH6RXNYp23d7d&#10;8fUf/sAvf2Fpm4Zd1+MHERUNwU/k1L7vadsFzjn2+730S24Ci8Wi1P6KWJxoa1fjtCOGyM+efU72&#10;kV//w9+Tc3xw/z3uEc7zkFOE8rGHOYpAnjonmfdiTvU85uP2U0T7OXH7WLjz1BnZqT7Q8X06Jq4f&#10;f64xZrpHxyLRx7nOKaL9vP/grCXnxOXlSs5HlDgz7/d7jFUsVxeslitCiFRVzaWW3ufNzTsuLy/5&#10;5Nkn9IPn1auX3G62tMsLhq4jxEhVHHq994QYMdqcdHV/qP87J1wf98ceOn98KNc87t3MhSPVCYHX&#10;43jojPI4Pxt7+sdz9KEzy+N7lXOeesNd191bM3a7HVVVcX19zXK5ZL1e8+bNG/q+nwjs1YxEPXWT&#10;Z+IDD5Gnj8WhThH056K9PyVAdSqv1w+JfBZy/Hht8zV2LqY4zu15TvyekNUJAvi9PWcmGDrOq0mg&#10;PI891YqLyzWLhYgZXlxc4JzFGI2rBEacYpT1G03n/eQiHmNElXNXQM6CRxGQlMv5ZBESLH2z8XuN&#10;ucGhzjiIvJ4S/p2v+8fiGMfiWTnfXyfG84g5KX/c8w7PVsRYhdHukAuliI+BroszkRhFX0QdrdUE&#10;RMTy9vZO6oysJwK9mpHwpb6JUl2WM6xUzm20EZE+PYqWjo7vZT7rIlqfYyRGea0qRVdVOSpnUVAE&#10;6zQH6VxFZfQkDFsbqdOTlZpNxUxdt2gjYp05Rtq6ZdEs6YY9ffboqqJaLHDNgpwjIu5p0cqhVaDb&#10;7+h3QoLvvZwv7zoRKm+a5lBXx0RtNbWzkgNrLWMFKFGrJPhQ7p2danU53xy/T6CyBq0hZYUPiWHo&#10;2e8CwQeCj5BljbfOUTW19B2dm+ZlSonc95IvFdHnoetIKWCswZW1J4aEQvbVd7sNwQ/URfivrmvp&#10;FftQeglFzBaotCsimkw9Q+8jt3dbNps7dt2AqWruthsRFEiJoayhF0VQdLVcsVosqMv+lMucdcZC&#10;iCKudY5znOMc5zjHOc5xjnOc4xznOMc5zgT4c5zjHOc4xznOcY5znOMc5/j/Gw8BKY7BSfyWXHYA&#10;ACAASURBVMdOJsfv8ZBz/Px3Trl2zK/hT8WxC8dE4hgdAaIXsEmSw/VkBLQbY2a8akUBjZeD9VSI&#10;LspaUHkGsn0/5m4hMKMvqhlJVN1/9SnAzymRgWNXjxEEcQwaSoMXYrZSeCWH3E8/+ZgPPnzK3e0t&#10;r14+5+bNC27fvKHbbojBM/QdXddRu4r1asndVgg62hi0MvQ+sO/DRKYzPuCqSsDVSk1kZyENFTAL&#10;EasPIBhTucN/3R42GxEdKHByAYSGCdChjSHFKOTu8T8EHBFTlOuYQPoZZSiu84qURiK24vWbt3T9&#10;wHK1wg9C5ht8oHKKRdMQY0ZlGbumbWjqWsh+SUhFOYEyTC4LMSVGvrBWGhBXsLouTp7bPbu8wTlL&#10;VdekFLl594YcI1Vdcble0zlL33fkbFBUrC4u8DGgSPi+E5B9SgQ/EH0gZ0XlKtqm5mJ9iQ+enEUw&#10;IHgBHibAOEvf7Xn99t3k7LlYrVhfrKiMYeg6+r6n6zpxG/MDQ7dn6Lb0/UA/CNjn2afPuLq8FNK2&#10;Km4CiAND7yODh7dv3/Hm1Vv6fUe362gWSwGZW0eI4iApvgAKY4XslrMQiZyrcNZROcdqteDV6ze8&#10;e3vLPiQUWowAUiLE4hahDSlND6eAYrXiYtlS19AECCFSd4bGiRPlft/T9wFbOWIWgHhOsZCOG8gC&#10;mO12e/b7HZvtHR88fUrTtkKkKaSnum4F4B1jcWI0EzhXqRFAfyCUzx2d5w6yWmtijsVRNSMcqfF5&#10;F6DznOBxHwh2wiVdZeq2LQTTyNAP5JRYrJYsVyuaZsHrV2/4/ofvePf2LcPQA/kA0slzgJ4IW9xb&#10;l6blqhCci2PJSAS9D9ycr2czUsc9QKA+SfYsL5qIlvc+5xiYWtw95u8xupuMpGFSfhDQOgeVyrKc&#10;GbwnByFLjgA6YLoXRism/ZJ7pPRxbzm8n/dhIrzOAYdpJLQXEixlj8kpkjVFlKMqYLU8kTOEhH5w&#10;kBlB5vO5MBdKGMd9/A4HwO7cEVjWrOnGZX5CsEbEL44dp8YZogpQ7T5pXU9z4D4YM0/Ev/FP+bmZ&#10;EekpOYSd9rdjIOvcBeuYQDQ58CTN5dUlV48eYSrHZr+nJRdHOFnPyIjzbtPQtAv0MOCDAMTqpqLb&#10;iTNf5RxaKd68fo2rHOv1Bb/+9d/z/Td/5HK1wmqFKk7mOfp7c+4Y/DsHu8t6wj3A7jHZf+68d3Ad&#10;UpPwQpq59QkI8yDigM5l7uZ7z+ixU9V8Lh1yvEIMESY1KaYJaDjmeCmJSND4/ml2jw5OTmp6m5gi&#10;Kql78yHlw/VmCjC4iMkMw3AfKO0gMxQxkINT4ehO3RdQnVKakMu8mcZd1sjRWes4Zzoej2OA9oE0&#10;PBMLmeV7SqmJmHXsIJbS6PQ1vv99EG/m4CQ/Cm8c34/xvU7l1sf58bGwlDr6vcP3PLgxCZFJTcIE&#10;pIx1DrJ8f1s7eV58EL6QhiEFmsbx0dOnfPn5F/z5L/+MxWqBqS0hB25v3vGf/+Zv+MMfvub5y9e8&#10;fnvDYrlmtVjz6Wcf0rT15FDohyjE3JwwurrnTm6tYrEQ8H7Kicv1BR8+/QDrND/++IIXL55zd7cH&#10;NM46hsGz222JMdMPfXGXXkzjaq24euWU2G63VFVV9mtdxFLq6XkcnTwFtC6kbD86TyNA3pFE0y4s&#10;lXV471mtVlRVRQgDyeqy9iW22x0vXjwnBXlWY8x4H4hByP8xBbp+T4xBCMHludKTgMj7ToEZEbmY&#10;1wmSk8u91dOelXHOFpfKhDFVWaNlzulClMhJyNuyZ2khxyLrTuNqlHUs6gajEpqEKvXQxXLB9fqC&#10;1aJlvVyxXLS42uKcxVUVlWvoes9u36GpSFGeJ20ti3bBk8ePJ/cn/3ZPt9uilObu5h2dtTit8E3D&#10;oi7zUjEJSWQypuzvfd8XJ91ASANtXNC2LdbZsq+ArSxKV1OeFlMgxVRMeyWvS6HHq0zwAzfvbtjc&#10;bej7nrqqWF2uMdaA0Wht0KYiJBhCxpU1V2uDqQxOWZRJQtQP4l6qyhq7XDjM06cMMeFDYPCBzWYr&#10;pM+osEqczYYQ2b275eWrtzhruLq65mK9pG1bKldR1wdXamtlv7q73bPZ3BZhH3EGjhmuHj1m0S6o&#10;rCtEM0VduaJrk0BlnNUYVZGykrw5x7JviKjcuNbHBDqPaXmEFNFkaqupTM0Ki60b0Jau92x2O7bb&#10;O/quw6sOlTIRxc3thpvNFkjFYUwc4SorjqtV3WCdk7lkDY2rELx1JubMEAPeR7quB2159MRg6oau&#10;60gx0Iee6AeUgq3uMOaOqqpYry6EzJvBFlC30rEQdS2100IEC5GoVKkfRFxt8EKcdc6JYMR/Zfzi&#10;y/9IZYTMr40VMZfCTRdCu9S4KcjaEUeXwZxKzqYPTYWMCJalw16fZ8bw8qtpyveyUrPGBA/uN/Nc&#10;4ad6MD9FTDom3RyLy5z67OM97TjP+7e8/qE87L+m5zX2JUCEtGLyGG1JWcgc2gqpWWtd+joZnYWQ&#10;jFLUVYNPkRDkGZwEVUq+rGb1wLy2O3U9kvfYKSec98vmFJBMKjl4FiELRoE1XUgLMo+NVTTLC9rV&#10;kutH19xdP+HNyxe8ff2cdy9fonOWvaCSPobyYXIyDiFQFdftVFz7MqqI6RyEVCIiBKmRelWcoQMx&#10;Sy6eEpPzuQgFVjRuMdX8ClPI+7E4OWcoLuiyXkeijiRjsDMynveScynjyEoXB2hVXIsV+H0RIpI6&#10;JJRrSMFj22q6ZoozdegHAvJ8dZ0nZiHsO1eTosyRrh8wGi58oK5r4jCQ0VR1S7K2CBJEnLaEmIhJ&#10;iOcpZULMaA1aO6rGUtULFqsldVtcHZWmHwK+83T7jr7fk3Nke3fLfr3j6vqaum0ATYoilqBdJSQh&#10;IwTdPiW0FnGpzX5HnRvAkDKE1BdxDBFxSDlN91Ujua1xItSmQxQifAjEIkpptGbZ1Kjg6boBUqau&#10;NDr00jxLSgQIrQXjpL+jDE3TUNWZOlakFLm6uuSDx0/YbffcvLvl5csX3N7esrndsNnccnvzln2/&#10;I2UFpsIYEV3sfaTzEZ8SfUgoY2iaCmtrYhTRl27v6ZRn5wd8SqA0Sjt0EoFTET/RQCKHxOb2lv1u&#10;S7/f8uEHH7FYLjFK1n0ytE0j98xIHbbrd/R9X8hujkyiaRouLi7xg2ez2aCUpqkl5+16cRJOShP6&#10;vjw3kZwWrNcXPPngKYvFAq0MoHn06DHXrx/z9ddf8+Pzl6wvr/n0o0+5vr5AqYR56vjii0+5u73j&#10;9dtXvHj1ktevX/N//J9/w6PLf+Q//uqXfPH55/wv//P/SPfXf8FXv/kXfvPP/8LtzVuMtUUcVFM3&#10;9b1/T+tPEYRq2xZrKiFw7vd0XRHZ0czI4HnqHxijS20r/TBjLbmqscYWcrortY2ecu++7xkGL3Vu&#10;6dGPxPWx3zP2BkTMK4tQhHPc3d6SCmlwrCGrqmLoB0JxkJ0T3Mf1dKyvj0nSYx9vJGYJyV7I7yn1&#10;tG071TGj4NkobrBcLlkul9M6PYozGmNYLpfsdtt7ju7H/ZeJ8F+Ia3MH++OzhvkeMnconu8rYw05&#10;CjQOQ+CHH37g6ZMnfPb5l7x684YXL5+L0NJyQVXV+CLCenV1dajLUdRNPYkxxvK9xfFXTzV8yIln&#10;H3/Gy+cveP78h6mWmjsSj72pU0Twhwi7svfpB/f5YxL2WPeNY/en9v5TYngPEZqPa/7x73P3+LE3&#10;91A+dYoAOxdfOCUidCrHmvfB5qIJVe14/OQRi8WC3U7Wqetr6e8bJ87jKWXu7jZ8+PHHXF9f8/33&#10;3wvZ2zjWl0v+8auvsFVN07as1xfEQsju+56YMykEmPUd85Hr9vjzkbA8OmLP5/H8ORivfS76+d75&#10;3gP533G/cN4bnffgjvtzp0jhp/4dT3zPhwScjvuqB2LxoZczjkPf97x+/Zo3b96I4JjW7IuY8T3x&#10;yCNRhMNZJ/eEB+aE8ocEoh76+U/l+6cEKx46t53P+3nvYj4f5j1ea+09x/Z733UUY7xH9j6cgY7r&#10;3vhzAG0N1jkuLi64vLxk0QoBGhTOVrSLFmv1tFcB5HK/fFmnjq/x0F9hEixN070WwfNx+Mau6Xu9&#10;VqVnvdn757/531BDjevoseDBfI7mnEjlnHCcc+MeEJOIxqZSF+SY5Ly1nKM0TYP3A5u7O25ubtjt&#10;tiwWLYpMt9vJWBiHNorG1KSyXglR3gJ56nse1znzM2NrLVZrjDaTaFYuIvEpJYiRqrKFIK9x1mCN&#10;EQH7nFCIAKH0q6SfoZWQ5k05+6hMxb7vcK7myZOnWKMxKuG0wyhDCANtZQkp8u2PzxlS4qOPPpJe&#10;Q12xWl9SOcl59tstt7fv2O93JCXCWW/evOXduxusNVhTajugMharDcu25np9wdXFilzI/CLMMArk&#10;i2iCdhZtXRF9kvk4CoHlIhCQogi/G6BuZD021pJK/7wrZ7wiZKRL7yDS94OccRkRJhKRGIPSCo0m&#10;xMB+tyeGgRQHROU2ijBxEXZ2dYMCBt/TD708ZxzWU2ukx2aNiF9pa6i8L4JTsZwvJ4yrsdbiQ2C7&#10;3bLbbHkBDGHAOUtT1dTOsWhaVosF2uozEOcc5zjHOc5xjnOc4xznOMc5znEOzgT4c5zjHOc4xznO&#10;cY5znOMc5/h3xykn8lNAimNQyntk7T8Rx6Se+y60+Z7zxfH/Hz93Dh44/j1lBFjODNQcCxjVDxlr&#10;LCkmlAYzI/JRwLExiOu1QqObmdNDIQBCeg/s855zwezvD4Gm5uM2J80ef9+HRALmIJwYIwlFVApX&#10;nKu1sVw+eszl9TX73TPevnrFH7/+Ay9//JF9GNjsIzEHFsX9VwhAAtTsQqIvgH9jDTZEnA+FgOHu&#10;uTlMAKNEAT6LK0JMCWMdrqmpi5uPL+DJEKKQ2tPB8UDNCEbMXFFSEMK3LqCfmBPeJ0LIoDPO1sQA&#10;ffDs+oFYFOcBFqsWow1V5ej7nqTAVprs5L43dYNzFaHfMwQv5AbnSDEUxxk1kZ8UQtJvjCkOBgK0&#10;3Gw24vpze8fFBVROhAJ88JjiBGBrJ8TAGMQ5QSvo9liVib5DJ1tcBDw6J1IElSIqJoZuj3ECzDCX&#10;mhSiEMhSxMfIzbsb7m5uWS6WWOuEyK8Uq+WSuwIaVcZwt9kQgofy3bIS16rB97x7d0fXeeqqEldl&#10;rUGJs1wqjvBOG64uLmiamtpaYt8TfEAZi49BnCQnBzmLj5HKGLSjAFhkvtjitG5dy/cvXrLd7vE+&#10;kSMklUlKkZ0DazDa4LLMJ5TFKEXjNM6KS9uituwrQ7XvBbhNTwiJHJMQR4tLdV3cz2KIxAJq/f6b&#10;b3n18hVf/vznXD26YvC9AEFykvutNE7X1LYi5kzAowvYhSROZMNIPh2fyZnzcSquePrEejd/xo+J&#10;sHOQ3jFA0Bc3OlnnDGiNLwCk6+tr6rpldbHi5csXvH75gs3dDfvdTtYR7aZrjTlMz/Ac7DWKPsif&#10;c2CwOrn2zK9XzRxQHnI4fEj4Y/p/R797HPM1JwweZTSmPMtzJ5hjwOQEsIxCpNAz4YIRXOacE+cP&#10;LQ5YKc3v1/siJeK2IWQX7/3kIPwQSBmgqirqumEowhOj43cIQpocHdFHMN8x4G2aGyfAuXNXHVCT&#10;K8xD9+14ro17zUNg0FMuWcdE+uP9631hB3VyHOfXMzpf3yMiw3sAZ2MMOSSGwdMul3z08cdcProS&#10;4L42GGvxgwAa26bh4uKCdrkArdjc3QmZQQmdkpQmgvVmt6XvOz7+5CP+4i/+e7795mv+9//tf8Ug&#10;AP8QMzlkRgzq8bjcI7zP9metNdbI2p9Gl8witXAMbh1B/A+5Ns2dx6fPLM8t+XTONB/r43sE4lRp&#10;jbhgCpk8FaCeKqa8ufhHyvtVhVA7DP699Wu8T2G2Ps6BqnOS/zGo9b4DLOK+eATAnc+VUcTgGOx8&#10;fD/m83kOkp6Pz/x14vh+EFRidNlGTQDS48+ZCz68/5yUcS7P7zzfPQZtj38OwzCRMU49k8d/l/sf&#10;3wMpy9iU5XlcM6wjAyEHXFWjlBaXJAX9IESVGCNX11f87PNnfPLsE37+5Rd8/NFHOKXYb3b88PxH&#10;/u4f/55//td/ZXt7RwqJpl1Q1Q0ff/QZbbvEGof3gb4f8N5D1pMzo7idi0BPXTe4yrBctjRNhXMW&#10;azXX14/ou57f/uZrfvzhe3FjVBXed2g1TKDitm2oqgprZZ/zxeUxRslzjTYTKHgEoDvnqKpKQP1l&#10;3Rmfq64XgQxG4RgyKutyPyxVAajD6L4oZOIYPV3XTeQRgBgiYQiEUEh8MTH0XnJIZ8HZiUzjyh50&#10;uK9mNkfNtO5oPRc+QNy0VFlPslxv9F7mm1aztV1hjSHEiM5K8qUi6iSu6oZ2sUQbMNZRVTXriyXL&#10;2lFpIaLUVcWyqWlryQWt0bSLhnZRoy1Yq7FWXNAWi4akNVYbmrpl0TRcXq5x1hJ8j1URZ4DoyRm6&#10;28imrJf7Zcujq0tqZzE4qRGsrHlDqelsEbIxzhFjwIdAFQKmCJUopYiIi2g/guSNjIdVsldkTSFY&#10;Sl0Rs4gqeS+kv7zZUdV1IbMrMIrdbs/t7S2VM1RWahdXVZC1kMbRYCSHrp2bRLfaxYIGiDkRorgr&#10;ex8LsV72BFvGKwZx/O26ju9/eE7TLFitVjRty+XFGufkHqMyfujY3N6QUpichRerC3E0JxFiENdc&#10;48hZ1veYiqRJzsQswltqWucykCCle2InScPQJ9AKZ4yQVI24PIcQGIYeV4vbV9s0XCwbcRHtO/ph&#10;IMaA0ZrKiOOX7GGBvtvT7Xfcbu7Quy31Qsj+l+srlLFC6veefhgIWWrLdrmiWSgunmg+RhGGwND3&#10;DH3HMHTs9zv2+53kQjnz9m7DZt/Ttg0Xywtc5Yq7vMVZy2674fb2hmEYJoKdrRoiQnitXQUxMPw7&#10;+iurZs24S6aYiqhb2QvgIII0EyOa7oPiXj4uru4HcSZxC1dTqj4+5+O9lNq5EO3HHosSQSg4sDeU&#10;nufoaRJrmeddp/OH94X9Hsr5fiq/fC9n0RzEro7yXqX0RBI6VSOcyhlO1SQwEy6cCQKllIVQgCJH&#10;yYOmumEkJ6g0kVyVTgTfoZQlJ9jtB5Ze1lVxhGdaq5ncIPM9whyz/ELWeD2J5MxJVYpR8PEgbFZu&#10;qNTKKZMQQZQUB1nbk8U6g9EK1yx59EnD1dOnbG8+48fvvuf3//LPbHbbUvdYqsZhK+lLpCRrbUDI&#10;5SlEESPMiVxcqRn7SCW3TZkiQpfK72ZS9DS1wxQRsN1mx9KJU6azZvRyh5AJMdAPUcRriqJkzpno&#10;haweQxRBJe9FdE9pcQzPQgTqfU/KcRKwNNrJnhgiWmUq6wgZESVUljSKTWV4+foNL9684er6Gucc&#10;t7c3VFXNcrkQwudIlFIaHyOuqen6juB72qbF6pqorRBDtRHhRB3JSYHNoC1g0MqxWFxQ1TWubjBG&#10;cqIQB0KEru/Ybrd03Qbf9xij2Nze8Pb1K1brCxarJa4SR0+tNFXVUDlHSg2U+5ZJDEPg9u41vuQf&#10;WZkyXxSL5ZJhGNjtNnTbLc5qFnVNXVUTkakyCoMuQlkZgwKtaOuqOEoW4rDTGJ0hS/9Fo0kxo43C&#10;WoOyDh8LeUwZUo64SrF2Ikp2fX3JdrPh3btbXr16xYsfHa/fvKbrenlNDvgQ6buBIWSi0lSuRhuL&#10;M1A7i64rYky0VaCrBtoh0pVc0MdAP3hCylgz9iEptZgmxMSLV6+5u9tydXXNarUqvUtD2zQ4qyVv&#10;MhZq6HohBXX7TnprWbFo4+RgLnm95PETmTlGcTJVihQi2+0WpTLeD+J2WtUobXCV5fLyil/96le8&#10;ePGCH58/x+8H7u6uefT4ik+fPeNqvUarj9HmP/Dq7Tv+7h+/4rvvf+T27o7/67/8mq/++Q/84suf&#10;8Ysvv+Cv/uq/5c///Jd8++33/OM//YYfn7+CrAk+4KpWBE6tKoKTQYQSQqBy4jCqEFKxuLgHYvRF&#10;0HKF1rqQzw/u2ymlydEewAepE5umIXjP3WZDpmK1XEr+EgZUzqQc0UoEDWJKZJWln53MpP8yeE93&#10;8466rjHWUJd6MSUz1ZKmECv7fTeRFqe+TYySe1jDPgTyvT57wlpX1m0gSt6uNRM5fLvd4qwIPcUY&#10;CYO4zvviCptSorIOo4V4OPaGdHEkHob+nrDavD4eRdtijKUnpad65ZhoPIrqGTWyMCV3TCVnk7V7&#10;3r6Tv3z77bc8evIBl+s1r1+/4SYEjNEsVytQ0LStCHSFxGLRsr5cE3Pm9ua2iKGI2EaKEas0Cenn&#10;D11PW1c8un7E8+c/MvQe5wyozKF6fpjsfvj34fhm7hp9yCtOn1+dIgGP5PuHenNj3TwnZh/nEMc9&#10;nVO5xLzPNfY9TjmFH+dBc5GHU32Th87ARqHUSYAzJ7SBDz96wnq9ZtnWpYch4jOL5RJjK56/eAHK&#10;8OyTZ7x7d8tXX33FX//1X7NeX/Dtt9/xww8/8uTJE/7yL/6S/W7Lq1ev6Ic91i7RStPtOypXky4S&#10;u62cfcTynEtuwiQmPR//OYH3mND/p4SX5gJAc9GD43v/UJ/k+GzxVE/6VD57SiTqlPjA/LPnrt2n&#10;7vk8p0spSc9l9jwDIhoyXnPOxSVbekgiXKvuzZf593/onHAutjte5zjH5qIcD/WZHhrTabyOzpFP&#10;iVwcr3WT27kahbnyPfFZxSh+xCF/1qrUSIqkCtHbGdqqpV20uLqhbVvati3nWQ5XBA+VMpNotyoi&#10;TTFGUtbEIvAJasr/D99HcdAil169JgohO5sicPX+Ocn9OZbmhcZsNVZTfX08D2MoBP8g5HVR6hPn&#10;eTWKRAD90BNCEWkqpGWtZC+XenhXzjQjGCuCgjGSQiLkAFoXl/cbut2Wbt9hjGa/H8+0tOTX1soK&#10;nsA49969VZIWTsNwr3+vtJztZRG7ijERU8BkUOZwfmC1QWUlrulEctQkJXWAc6YI0Bp0ZSdRdKV0&#10;6b1ktEpUdY2tKj7++BO++NkXLGpH7TQ6K+LgCTEyxMCm33O369ltd/zuD9+wXK14/Pia1dU1i4sV&#10;Ro2u5Q3vbt7w7u1blJJ91fuBrhuFfgx1VeM17LY7+qFjGHr6oaNpJZd2xuK0iHuFIOf1Q9cz+C3W&#10;GFwlZPWxH2ONFuK+rWkaB2isqUR4zWiMsQzO4b3MDR8SEckZlstGCPZJxNCMHgUMI9kPZKUZ+h7f&#10;96QYpK+vReAwohhiFKFBAs46lDJUripEf1P6/gN+EqAcMEbz6NHV1HeAjB98EVmQ13R9z9u376Y1&#10;0zUL8j4QhztIibap+fSTj1isFmdAzjnOcY5znOMc5zjHOc5xjnOc4xycCfDnOMc5znGOc5zjHOc4&#10;xznO8e+OY9etn3L4OuVU8VOg4+N/H7uSPgQSmscx4GP+nhPhiIRRBXxDQs9cQ3IBfcfiMq6yKkAS&#10;RHVd5en3+n2Pa4RsMiEyOACNR2fjUwCPORHrFIFtTlYcid3WuomsMQc/pCROcOPr7vkRH4NVQEjw&#10;SQAtI1lNa4VrL/jkZ2seP/mE77/7lq+//prf//537Lstm26gsQqVE7Vx7IbArutJBQhSawsxk/BC&#10;AtHi/hdjJBtxLCxfBSj3ZwTdFUB2ilEcpkZn4JQLgIPJvUwXlf+mqbHF/WcOqsmFpDgRMUh4H0hJ&#10;cXu352Zzy2a7w9U1j66v5bYVcI3WQqIefFcArVpI0gXM3oUwc9O1aGOKo3wmRnFQkDmTJwKVkK0s&#10;Q9+TmoYYAjc3N1RVVQhEipQiMUd0cZDQWrNYLgTYH3uMykJ4DwOgsAU0jNZYlfH9HmNAq4pKK/k+&#10;xuBMpO+9gJOdE2d7H/CaycHYeyHZ6kK4T2S6YYAUWLYL6qqZnsVqdHLKAmCtKocxmt1+h9aJ9aph&#10;uVhx1Q/iyOAsu65j33sh/yoBtIOIShht6LqeXFmslnnonJscCZbLJZ9+umB1dc33z1/w5uVbNnc7&#10;/OAJOZG8JzgLKaEaESlIWcQrcoa+93g/gEo4a7EO6hp8BKUjvksT2HIk3xttCEpjEbDrfrMl9D1f&#10;/dM/YJ3j8ZPHPHr0mPWlRRvHMHT4weOqWsCrSoBQKYN1jpwVlXPiVBeEoKALOH50x5i72cyBaiNA&#10;d/6zETA5B07O1xifIn4E06KwTlpgIXi0Mawv11RVQ9PUrNcX/OIXXzLsd/zrv/4L33//A6EAoEbA&#10;2eiwF2OYucgICUNry3z5PcYkzgmvc1DiqXX7eA2f//29NZ8ThE7uk+vTDFyYQ2QXO3TfY61juVyh&#10;UsQYcX4yR+DhBEKgLE5gAkp3MwL3gVDcdbL2jsSb+bUaY+j7YSJAz69zLiZwvP8ppViv18QYef36&#10;zREQ9iCu8qdcezQHAKP3/j0hGq0PBNOH3DCPieUC8ksnr/mY3PTQvZ4DhOdg5Dmwee6IPQezzl97&#10;LMww/uxAjBYQWRg89aLly59/yaMPnmCcI6NwxXFk2a6IMbJcLGiamqzgbrudSF1udJ73nrqqCTGQ&#10;yVxfX/Kzzz/j0aMr/v7/fU0YBqqmZnR2Hp1C50DPudPcHDwrztBhciS7L3oxPv8HMZ/5XBrHfATM&#10;zu/BCOiegK0aYszvgVxPxSlC2hyYPF+75uDjY2d6MZktwkBq7tZm3nt+R9Lz+Dmj4zYcnPLmz/1I&#10;Gg9lbWV00Ul5cl8f32fu1jSO4VxEwVp7j3g//5zReVxrdXDaVcUguZAPUxHlGVep43k/n+PWHsDN&#10;99e3/B4oeD6/T5EDj929Tj3Dx8/+mNNS8tuUJa8RkoeARrUWd8+kwNhanN6z5BPGaq6vr/jVr/4b&#10;nn30IV988TmPHz8ihMDz5y/4h7/7e37/+9/xx2++4fbujgho41gsLlksFsVkWIEy9F1HMLHwPDM5&#10;gfdd2Yc0rnKonPjoo6dcXKzRSmOtYblsuLq6IufEzc0NP3z/HS+ev2S5XJNioutC6tLrFAAAIABJ&#10;REFUIQwbUHB52RTnyYOwwnzdaNtW9uZCKpk7Y41E+dHN6jCWEIO832q1nOar0pLX+TCIAIMf2O+2&#10;RThlT4xxIvp6L66WwYfJlWucSsaW+6YV46p+3+3PTvPz+H6PeavM/1ScvXUhikpBo+bCKOrgYmeY&#10;Cd+kTFXVBUitxldzt9nQtDWPViuWyyVX6xWXbU1jDXVT0dY1i7qmMprlYkG7WOCcxVhNTD3GZqxt&#10;cHZBSJreDwQfMdqUHDdBCBA8KkeuVyuaz56x2+7p9gN9iFCIdW/eveNqvca5CudqTDVzC5wJamA0&#10;Oevi2CxubqOQiNamiBaNa1GexE+MFqf0TBZSk3O0bcuiXYh40JhvlBxXG4exlmEQUYe7u07qAiei&#10;K85VWONkfSSikjhl1YVE5ko+kcnEFGnrloQ4y1vnaBYtC1ehCxEmBhFU+OMf/0jvA7ebLa6uiSnS&#10;dfvigKZom5pHj67JKZGVwlQ1TbuQ9zZ2cqaLKaLk6QeVycowJCEtKqVEJGgkahTBqpyiiEcV58dK&#10;K0w2CDdNPj9kIaiH5Nl3Ha7aF2fZhHOWur4glT1CK02tFU1dF4fIAd8P7DshrG82t9ze3aJLHXFX&#10;N+SYCznNoq0hxIzXpTYbAsvVisvrNX7wxBDYbu9QV2tyFuLaMMhzrrTCGHE3q5zDKLBGEaOQ25jl&#10;HikXV2t1qPmPBav+rREGfzL3OpXrT0IqU1Z8vIGXfYj7rqrz/39fPEjWiHycz0/7U579PBd3RDPt&#10;I6dEkE7lFONedewAeSwIMxc5PCWSNJGVxA7vnkP7/LofItGd6hH9lPjW1Fsq4zi5bzLrTyhxGhSx&#10;PukT6SL255w4l3dDIEQRQRsGz263L1WomkhL98fsXuVz7zuO83Y+jlOOfDQc4w9GERUAlZjl8+Lc&#10;l3xEkTFa5ryxjtWjJ/z84ooPP/6UF99/y4vvv+U2RmIYMEnRtk3Ju4sAlA/4Xq6rcgZjikiCMaTg&#10;6buBkDLGuuk7jw7JWsv7tW0DKPwQIGvqypCTlzHVpggoKkIM+CDNJGstCk3KiVjy9Kl2MRotBa3c&#10;Iyf3L/hBnL9LXTuR0JRGWYU14kZprSMpiFlE7e62O779/keev3rDcrlAozFmx27Xs1guiH6Qfaxx&#10;xJDY9z1JZUKKDMFTaalDlHaYyqGNJg4epl5jEZpKJVfSRVggWyHAKCnyuqFnu7sjDh2+73BWM/R7&#10;7u5uefXqBY8eP+ajjz+W/U0ltttbbkMuNVIoubmIJPghsNt37LuejKyBddOyWluMzSQMAc3bN2+5&#10;Wl2wXmkWbSVzRVtULbm4SgdBUSvcViEkWVMyiFhqySJcGCNKWdDiZpkzZKUISZ6vpOQ+Z60xVpxb&#10;F8sL1us115drXr9+xatXr9nu9vR+wMdAVdX0PpGVRruq9A2ExGuNpaksucksG8++E1HPfd+z7zpM&#10;cbD2waNJpKwJMRfCsEJrwxACPzz/EfPKsF6vWa/XrFYrqqpBo7BGg9K4lNjtdqUGEcGcruupqorl&#10;ckld10WEKR3+vt9jlKwHMSYhCaXMdrPDOsv6ck3bNkWQRh7wDz/8kOvra775w7f8+PwF3dBRVY7L&#10;iyVPnjzBOsvF5YonH37A85ev+P77H/nj13/kxfPn/N2vf8O33/3Af/jVL/n002f88pe/4PPPv+B3&#10;X3/DP/z617x++Zbt1qN7ixtqcoo4a6b+Qc6Zpm6wlcEEiy37hTaSV4YQhIg+EXZlbkFkGPxE6h5z&#10;2b7rqKqKD548mdZZBajVsgjTKrq+l3zMiQCHNpoURZAlp1yEBMK0hurCuqvrCudE0AqkN6gAn0Qo&#10;Dy17e1XcRsd1dhQ/jTGW16rJtXqs0ec15ihu1WbJGVOM9CHQNs3I1KSpa+nZ+cO+LwKINV23x/uh&#10;fN5wr14ex2qsa4/PDca6ZSLechDi02V8RrEWVNlHM1NfcRikd/ruzVs+/+JLrDH4QmDed3v2+z22&#10;CHEAPH78CBRsb28ln9WZyhkWiwV9P9B1e9CZqnLklBiGHuskD/bDgNLiXBtjKPUU93oOp4i7x22L&#10;4/7Q2Kccx+JQx6eTuci8rzL/vGPxnuPeyPGZzkPE5mO35nn9fny+dZyfjPXLe3v8A+dqp4jcSpU+&#10;t1E8fvSIp08/QJH53e9+T4ip9LCdCK8NkeVyxXK5ous6lssFi8VCBIGbBvIN+13H4tmSjz/8EGcN&#10;X/32nzBF0CGhWK0uMMZMYsjDMExiWkmpIhbJe3P3uMfx0PnZQ2dnpxzcT+Wj93uO+V6vZZwr8xz+&#10;2GH9mPw+/91T15W5T30+Fl89zkfHPsM8L56vL8eiptPvKqklq6piGIZpfs+v90+51KeUcKOAxZGo&#10;xly88vj7vtdLfKAWuHe+eWJs50K1Y247frepjlEHwSM1NuPK856CnB22TUvd1DhnqUpOaZ1DO0dT&#10;NyJSpbSIvlmHcyKME2OUWpJMLDl+TJmYwtT3Gfvxh7WCaR9gzOjLeawuRxPqgR7r9Od8jJWe3WNz&#10;j2w/1msixhcOVYECY9TUn9T6sL7IudgolCYiv5FEjoH9fieCO8Bi0ZJS5ubmlm7Xs9lu2Xc7MEVU&#10;VmuaWoQNBz+QlZLaVw5qD3NA3V/DR0EydY/8Pq9BtRQkZcw9CV16VlqJYIYx4vQeQiAMQUSqnJuk&#10;AtqmoS4CXrLfj+uxQxtLSpmQgwgvac2jx494/PiK9aJmWTvaylJbR2WdiFenwKbbM0RFFxNbP9AH&#10;L71Co+iHgcpYKme5uFjhnOQNfb8neM9+tyN5X2pAkUSomwZKDRZS4s27t+g7zWp5QeUsliz3UFtC&#10;9uz3+7IGL2lSQ5jlSTklXGWpXE3MCbQleIg5Yq2icoa6WpGS9Lp67wkp4Jyjrip0zoTek4NHE4to&#10;XiaEAe8jfdeDAmd1ObeXHmQfIl3oJG9H0VQNq9UCpQzOWOq6IRTi+8F8ILFcrWjbVvorWvpZWmt8&#10;P3C327PZbBj6vozP6DJfs2iX6KwZfI8fOl69e8f12QD+HOc4xznOcY5znOMc5zjHOc5xDuBMgD/H&#10;Oc5xjnOc4xznOMc5znGOf3fMwRYjAGv89/jnv5UIdypOOSocO4aN13GKPH/ssnoK/IyGlEaXU11c&#10;zADEPbnSVohiOaNVIdCgib4QoGNm6PfFYaD4fxWnNPXA95oDPB5yIzv1s8kNQmkhLcwwTcYY3MwF&#10;YgLCFVDbMQhndEljArPnCaCRCkE3Ko1tWr78s1/x4bOf8bNf/Bn/+tuveP38O/rdDqsTO79nSKBd&#10;jfcC5o6dp3KWurGFTOVBGxkfI4C7EVwXfZiA4+N1W2PACLlo6D3LZVtIUqCVQalMCgKKqZqWqq4F&#10;3QFUtSaaIKDr5AsBuQDTtRJHAiWkFKUsVdWwaBesLy+JObPvO/oCfBxJ2c45dvs9II4kI1EWXcDa&#10;ZBFRUPkkGGvu2pFiYrlc0TaLQt4QcAQ54Yy4CPkYUNYSvCfHiLlcM/gBa0xxKxt9IJi+l9WK6Ach&#10;7cRA6C3WWaytMNqSnUWlhCLx8QcfcLH8/9h7zyZJruxM87nSRUSqEkABBdEAekg2SRsbZbZ/f3fM&#10;dtZ2Z4Ycsrspm41WBRRKZWVmCBdX7IdzPcIzKhI9w68Tx6xEZkZGuF957vFXnPH23TVZCXnl1evX&#10;VN5TOUc/Dmy2W7LS1E1DDAPKGIwVwrtzjtr7AgY31LW4KmUy2jq02eyA/5eX54JNSonzZUsfIptt&#10;zxgTKCWEYa0xRgi1uhAlKcAq5xzWOXxKLM8aHn/0hI8+fsrrl6/5w++/4+5uRR9G+mFkDKOAcHLA&#10;jw5tLTpFjHYinJAzYRhIWqOtp6q1AFvGkTFltt1AbSu0EnBziAFlDAotLvfLVgQKUqQbBl784QVv&#10;37zl6Ucf88UXP+HybMntas169Z4YM01bUze1EDyVUIiy0hgtJLqJiHzoLDwHlonj7UhV3me+HswB&#10;anOg5ASWS2Ut00qcSu6T9cSJcAKEtW0jjpEX5yzPzvjiiy/54dVrfvvb3zP0nZDvE+LGaWQuz8GB&#10;st7sXT0mMqrsEZn7y9yeHHuMvH1sDZ+DEu+B5aYPnO0ZHxBaDtvIGtCKIQzofouNjqpCRB0KyXgC&#10;lzpd9gRtCCFSVfXuOmKMDGHAFBCyc06EO1ISAFj53MmRWWvFl19+wTD0XF9f79aSh1yNpnt4+fLl&#10;zPn90HnnYUGZ+V4Me6e1w/1yAlHD/T38sH/UgQv1JGBxbN+e38+8X47t/8fAl/v5kI/+fBoDE9Gb&#10;2f5x+HohnY4ydozl8ZMnPHr8WPoxiDOsrO0DKQY0iut3bwhhxFc1vqrwxXGZskb1ae5Unlnfrfj7&#10;X/yS1y9f8v/+P/8Fb40Ie5R5kEv/i7Pnw6I/8/vvuo6maX40hzgGtD3Mu+Zg7vuzUP1RB605iH4a&#10;Q3Oy8Px65iTy+ftOAH2jNFlnwO/WJpnPM9d0OCqoNM/55q5Yh/kUJX/JUUjqlL1HZfWB8MCemK/v&#10;jadDsP0xwnnK7AnKxbFUaS2OhAd53aHT2B4EmB8E1k9iBztX3tm8m9/vHCx92A7HgPkf9BvsCIu7&#10;a8xKSMEUh3FrMMYSM2y3GyERofnk04/5iz//Gc+ff8LTp495fHVJCgMvv/+Ov/mr/8Zvf/s7fvvb&#10;P7DeDjTLlovLS558/JymbclKk8fEMHSENBLHgC70zBgp7p2ZYejxVcXVoyseP3nEo6srqsaj0Iyj&#10;iLOEcWC1uuXb33zLzc0tm80WaywoISoZ7fBeALdNUwEwxiA5WcxUdU1ViavsMAwYbajr+h4Afu7I&#10;ON+3p73PlPxIB3GstM4Ud2T5MwzDzuU9jWG3Zm23a3FGGoW0HMIobR3FVdJ7z5xsau19UsZ8vulC&#10;utVGY4qAU4xRiNt677RlzD5/ZPJZnEgfxUXNGosv90shImplycqgtLijRQQIjgJtFiyamsXZgieP&#10;r/j48SMaa1ApYo1i0TYsfMXl8oy6bTDe0dQNtfcoHYSAbwwpasYxM4xayI5JCNZhu0Y7CykyjB2r&#10;9Zp+GKmqmkXbsDQejGHTd3T9ln6M9H1Eq1jIm3IvQxiK83hCJyEadd2WN9stQ99zdrbk0eUli7YV&#10;UrcxGA2pCMNIvpxIWVz3jBVH+JQzZ02LSXvhC6U12hgy4oRWXVZcXV0xDD3ddstqs6breoYhofWA&#10;tRpjFW3TUFUVta9QTISXUESGNEFnUlZ4X1HXNaa0Mwoh6BHxVtNW4nBmnbjujkMP2eKtiGI1zZK6&#10;agsjUTFGhJSiNU3TYI0lxcQwDnTdhlgIZE1b4X2FMZq+27C+vZMzkDEYrTFFHCynKID4lHEh0DYt&#10;xQ+OmCOkiEJA09tNx7t373He0TS1uLNhdmfxmBN3Q896tdoJiRljWJ5d0DQNi8WCru8lP4qR9XpV&#10;CMcCkhchCnG/y1pBjqgUiX1PiglywhbXUW0MrW/xVxUozRjkXBtyFldiBTqLGMEYI0MRDlMI2SSX&#10;ia+1Bm3k6wdypR+LUBz8HhI3OpZjybj719VzHqrTPOTkPt975y6+ZHV0v3nofY4JKR6rV/wYgWmX&#10;bxwQ4HevFWb60frRsfzrx8Rj5gSg+f67rx2VfT9GkpGzrUq5kJbD7nqmnGjMiUySub07D8gZ7VhO&#10;99A1HxNUPH62ykddOT8kzoW9CEKCEEouqcAZx8WTp1w9ecznX33Ft//yT7z8/jvCMLAdM9pqLJoU&#10;RMiwHwNhHBmtwTuDt4a6cuLMHkfCNqKtnEWVKgRpU4RLxr3wWFM3eOtKuUdEedRESC/d3Pdb+q5H&#10;FzETZx0pKnHi1kL8I0XGEIuYpMIoI+JFRaRJ2j7thG6mP9YKAT6WNuv7gdWmZ73dkktOst0ONHWD&#10;SrDZdCK6mAONdyzKOX4cRpzzcj5IECmkqLJJhwxDzuRcROZSEdJSicQdbY74qiL3PUMIWOepq5YU&#10;RqkFqYzzQrze9pKvOOtRKEIfcE6Ju3nfF2FEvRMxtF5yvViIsEobctpLZ2htiGlEa0PTtsQYqOvm&#10;QLRs6kNFZUFrSwqGOIyMMQoxWU3u4amcmwMxKrI2jEPgZn1NUAbjPL5pZGzmTEy5tLW4RaqcaeuW&#10;ZdNwsVzw5NEVjx894t31NdfXN6w3G4ZxJKRU1mMRckhQ3iOhyVjvOVsuuYiw3fZC/u/7Ul/a529j&#10;jHTdyBAjoVjNplFcwlXK3Lx7x937G87Ozri8eoRzHl95jHMYrakqL2eSQgZfr1ZsjYg/nZ2f79xo&#10;z8/Pi1um5CnKGGLKbPotQ0xYq1H9QIiZ5aLHekeIkZwSvvK0TcvXX3+Nc5bV+pbrd9e8PjvHW8fj&#10;p1ecXyyoG09TGZ5//JSvv/ycf/7nX/H3f/cPZGX57uVbXn7/muVywb/5k5/y9Tc/4etvvuT7777n&#10;N7/9HevNwNt3N2w2I8OQSq4q8y+lgPf1TsQtppGcLLac1zebzS5/nWoac9L7/OyeitDoJH42/Tut&#10;0WMIjCEIEbvsQ9YYySyyIqRCynd+J9Iz9X3OGecqmqZhGAaGrscYIwT9voPpGmc5u5mdc6e8fLqf&#10;OTF5+r/3frfHTeJp02tvb293BPm2bSU3QWqsc0G8qhIX+PV6TQhxJ0I1DMPuTD6v6xyeQeeieDnL&#10;Oqe01D/viaIdkExDCHRdx2q15t27d3z1zU95/ulzvnv5He+vr+l7EYgdxgGjLN55FssFb9++5fWr&#10;H6ibZifod3NzI7Xjupb1z4AxmtVdoC6u8e/evWUYRrx3pcZ2X8zQOccwDPfqZg8J1BzmC/N9f55z&#10;HNY6TMkX7z1H4WExn2NCOnNhv/kZ8fA9DsUCj+/DH/5/TuI/lhccEpnv14nkTGGsEdGdbUfdtLx7&#10;84Z2scQU12bvPa9evebiQkShfvPb3/Dy5Q/85V/+JVpr3r59y9///d/x+PETvvrqJywWDevVitvb&#10;W0ICbz0xiIhZu1hycXnB9m7B++t3smaGgDaST88zp0ORo2O1jMNneYe18YfqqccI3g/VIOd1r2PP&#10;Dueiksfy5MO66b1c9UfqpocCt9N6N4loHMtDj9WPpmv33ouIa867OujcTf1QXOFYzhjG8Uc/71jN&#10;+XDcPVQfnl/rIZH/sK33zxqOn4eU0oQ4FnFwaJcL6qqiqmratt21hfGyvjpvcd7jfUWKkVByzRAj&#10;OQ9FZHbfJyGJ4Mo8/5+udV6H/kAMYTa2DuuBP/asd96O0++O43BPrGP+2rkAljYaXWo9ejd+Ja/1&#10;zkCOjENP30dylhrPdrNh6DvOFgu0d9yt7rh+d83d3R3r1QbvnORi5RmPtxbyNJasiE67mcBILKLy&#10;mQ/qlKqI+qXM7DkNxJjQKmOtuLsbLeLjzjl5lkgipxH0JNySSWkk5kTMkS+efUzlPI131M5Qe4ev&#10;RHi87wdizIwhYYzj6SfPePr4EctFg7OWZVvROEelwCtFZTVN49HO0o0j7VmDrxdkY+ljZDsObDZr&#10;NrfXRFfTG0PjPd6JOPtiUeO9YxwDdbNg6HtiiIVIbmnbmvNlK89mc0K45QqrtOR+QNPUmCxCqU3b&#10;yv5URJrzOO5qIXJwSeRcDAe0YUwDfb/l+v0WheLq6jFtu8R6EQXMSYjucRRxDHnmLIKF1miMESEE&#10;lRK2qXGVw5VzgtaWjGaIiZDE4T6ljLGeYZS6Y0iJIa7l7K0VWhmWi5bFQnJDX1XyXDslqaPEiLOK&#10;ResxeklVedq2ZbPtWG+2rNcbxiHw+OqKxtZYq8kEttv+BMg5xSlOcYpTnOIUpzjFKU5xilOcghMB&#10;/hSnOMUpTnGKU5ziFKc4xSn+1TEHN8wfxM8BEHNny+l7/ytx6E56jHj1YyT5+Wceu4a5A8Lk2mmc&#10;IabEEBJ1+f9qs8Vaw9XZEorLupC2iysUSUA9KXLfnes+QGpOJAPutc+PASQmAIgz8iD/9vaW1WpF&#10;V9xxFovFzkGormuqqtoBZijgwkP3h/LOO+X9XVvnTFKZhID1rHW4pubLb77h+Wef8/bV9/zmV//A&#10;i9/+ms1mxd1ariGmRD8GrBZQkHGKEEZGlbBVvXPEsxNAEIgFSJGiPIhXee9Qp60hbhPO+Z0jucGI&#10;Y4HWbFbr4hJ+RhCEBUYpxhhJqjiMpVhc7cU5y1iLMZ7FwjGESFMn6rrCKY2z4ibq3UjXDay6FTFE&#10;rHGMY8QbTU55BzLJScAd0zjQ5b4F7yJjIaW9W8cwDFS+Lq7mlq6XdmuaBu/cDnTnlWMM4koYx5Gu&#10;21I5j3GeoRPH0AlQMzlI5pjIKQh5LRvykOi2a7LWeFfhnEej8EbjtKZurrDe8+rNK1abNTGMPH38&#10;GOct1hnOzs/oOiFp++WCpq6wSpFjJI6BFMVBIFsHCGlGWytEn7omjUHAGGks7qOqOKcZrNEMoxCm&#10;YxLXRJRiDCN3d3ItujjUxBipvBe3UA3KGyp/zsJ5nj16xKbruFuvub1b8eb6HberWyGTbcW1zNUN&#10;zk2OOQqdHDFlDArtLUp5tFYCSkkZgzjahhjRWYEprmQojLcQFCSDSwpn5fde/P73vH//ni+//BLr&#10;LApVAJw9q9VAVbdFuEGAKxPwdlorDwnJ0/yfAMFz4NmhiyGwAxBPwNt7QNfi8gQQQ3F+VtDHAWNs&#10;AbMXcG5xyjPO8tGnn/DRp895/sUXvPz+e968es319fVRsZHJBX0C001Aq4nU+iFIrrhBHwBM76/t&#10;ir2zYX6QAJIORFAedAuarugAxDeOQwF/aazWhFGAtYvFQgCDMYgjoNY0eoHWirZtBQhfwMEhBBkv&#10;qrjHR4FzmuIUn3MuwEVYrVYyB6y5RyQ+XPMP+3kYxqOOl5Poxrz9HhKXmbf3ofvPMIw758pj+/Rh&#10;u+7Bt+kDp/tD8PXheD3WR8cIzlO7HBKO5o5M0346OdfPAZRzkrAujjSLywseffwUbQ0gpNbKV3hr&#10;6PotWgtg9OpiiXdWQFebjlBA48774q4iIDVSYhwG3r1+w6OrS/7v/+s/0283so9ZS5pc5zQoZY72&#10;1Ry8Pv96nl8dc0g6Rl6a7+9a6x0pYT7GdmDv4mx8mKPMx+Sx3GSKCdR9eO1CrC/vmYWQa21xFJ5I&#10;DcXN59CF7XDsHoocTWSIe4BueeH9NXRmsTSJURTUJoqJ0GQLEU3tNDSOAdDn7be/LrVrA6WUkIUO&#10;2mzeP4dk9ftOXekemH2fnynmLqSHLmV7B8Xj4+Mwvz18HUiOFAbZ56cxN12juAMZuu2GmBKLi3O+&#10;+uYnfP75Z/zsZz/j8uKSynu67ZYfXr7kP/+f/5mXL7/n/bt3pCSE1ycffcInvsE3Fb5yhBAJMXF3&#10;d4eKiAhOVigE6DqMI4mAryratmGxeMbZ2RlnZ4vd2vLq9VvevX1HDAnvHSGM3Nxes932aGWpqgrt&#10;HSkrQoJcXE0n4re4YWmqqsZqc8+NMsW9Q+C0r4ojZ9zl6nPgtrWWcRQ3SHHpljWw73sRPzGaMI7c&#10;3N4Vp0QrwhjGsFqtuLu7IwQ5MyilMcaLU2rZO+6fqyRrVkrcNufXIeNsIt/IvFYxoXWezNAwZZxK&#10;PqyKsyrYkgOkJKQI5xwGydOdtZjivF1VXly7tMFVFdo6hnEkZgQY7T2+djhvePfuDY8uLrhanrFo&#10;K9rac1a3nC2XWGfJRlN5h7OafkjkHFFaQMnegFWGgCKMkZASoe/pBtAI2WgYe3EoTBlTyDJd37Ha&#10;buj6Xghsd1uaqqI+q6mrStxE+35nv1ZXQixyvgJjiRi6oFhtR6wdhQyoC+HZFqE0JS7Xxkguqw0o&#10;8UwXgHLTQBTi935+arKeBJCgalvaqkYbw9WFLXnIyGa7RgMXZV7FYRD3q5SISdzStRLH+rauqJzH&#10;WkVOI8M4FsdpUHEk9h21U1S+pW6XWOfkzJqjzLdsRNBAZ4xWpAxVZcWxPWdShCFFETAjg/eoIE7W&#10;YzbEACYl+jExoEQgLmdS1zN0W3KKQhaf3OpS5pEytHWDswatkuT3NpNjxjtLSOKErab9XSmsc+Ls&#10;lzJZqR3Bpq5rmqbB1RVOOxaNw/uGYegYhi3OQLfpuH13u+tzET9SuLpGGccPP7xls17z+OqKR48u&#10;WCzq3WeFFItjrSbGIER66UnICm0d3hia9oxYnLfHmOhDj6+hbhcY66QNUB84cP7P1T4owm9lf5zE&#10;KjJ7J3e1/37ZLe7tE4fuo7MNbGYGvhdtmO/Fxxw4D3PAaQ/03su5Jn1I2D5GRJv//jES/+FnPpT/&#10;PFRP+vCa1Y8KDz1EFn8obz0UHhKCppH60Yw8GLSiaJbcy1nDOJKY3uN+7WwSBoqz3PdYzevwWuZt&#10;9yHxSN07UxVOTiH4qOPEsZx2Tpax/Ku0eAPGEAjaUjlLe/mIn/27/8jn3/wJt9fXvHv9mu3qlu2w&#10;ZdhuCWNgve3ouw2LumLReMIoNZ+Y5Ny07QN5TPS93om4OO9FXCRGjMl45/FWRDFSziJWluLOnby2&#10;DmsDWhfn4q4nxlhcnUUAzhgt612UPlBK4YorbU5Sf0o53nP2nI9355z0byFUj2Pkdr2m64W0OQkh&#10;oNiRsKZ8Pmeom4amXWDKfNXGkYgyb5QiKxGVCVHyJBELSWUfgJACd6s7QrrkQl+SUdze3NAsFhil&#10;0WSWy5bKK8JoCeNA27alBujEuDMGEpkYR+LQkWMCZbCmZrFosc6SUHTdQAyJxlj5Xeeo6pq+67i7&#10;vWUYRpzTfPTkI84XC3SOxDgQxoEhBjQwDiPXqztUToShJ4wD2jrOzs+p60bE+YImpJGUJc/KKTKO&#10;kVc/vOL9asvi4oKnzz7eifpoXVZiBdo6VI5YZ6h9xaL2nC8almfiWLxohIz7/uY9q7U4rytr0Fkx&#10;hkQKEa1FJEWVddFqxVlTUTlD3YsgZD94+rqiGwb6fsTZSD8MbPtOxLyMIjuzE9uDxHa7JoRRarLt&#10;grZt0SW31MbuajxKyzzrh4Hx3bsdSVjI2Y62bWV/CSKAV3mPLW7rwzDKflDyAOc+AAAgAElEQVTc&#10;aIdxpKpraaNGS93OWpy/4s2rV/z+D3/AO8eYRqrKYYzi+++/I8TMT776htr/OSln1rdrnn/8jO3m&#10;jjdvXvPf//qvefTkEc+efczHz57w1dc/YbXu+e1vX/BXf/23vHn1Bu+qMuYtSlkRaC31CatMycMV&#10;1oqw6LSOTc7Ei8VCHKXZE/lcqYtOudt09pvablprTam97MQfk8ydQ6ESAGcdMSdM3ZCR/T7FsHNh&#10;z0WUwXlHVtKfY3EmndblrPaCgmSom7r8Xt5d21STmNZo51xZXyWvykr6POVEDJEhjCK4ZAzLxQLn&#10;PZvNhvV6zeXlOZeXlzx+/Jj1as2rV69FPLUIA8xrSXNBmvmZVM48FX3fH9RwPiT/HpJkV6sV3333&#10;gs9evuT5Z5/x5u0bYoycn59zdn7O7c0dN+9v2bBhsWy4ubmhqmuuLi9Zr0Xodbq2pqmlD4LkKZf2&#10;kidPxDX+9q/uGMeeru+LqDA7Z9jDutih0N9D+/Z8/T4ktB+Sb6exMheCPEa0P0YCPubCPp0bH8pT&#10;jrnMz3//MAebt8NDLvTHyNhzAYTds6mS9r169arU6DWPnjwmZ3F8NnagH3o++/gTlFJcv7vm0dUV&#10;Z2dL3r59w6sffuCrr77mk08+4dHjS66vr/n53/wNMUWGEKlS2gk5uMrL+jT0Um+I4b6r+kE7P+Ru&#10;/1ANcT7WjxHED58L/jFRp2Ovm+ep03oyF/D4sfrRQyTxh/LV6b2rqtqth1Nd4rBm/hCRf16nm+rU&#10;DwkITPc0rzeklETArawtUx4z75PDPHP+XvM1Nx8RhnyoXz98Dqo++J3588zpeYqxVurzyyVN46m8&#10;1CTadoE1vjwrlPGI0eV9HM56yIoY9vmuLm7uxkh9Tq5N9nV5pne/LvdQfr5bU0q99aExdkzAYf7v&#10;VIM6HIOHc19pLXuw1lhjxV3bGCaWeYqBvh9QSsQlwzjiy/OI1WrF++trxmHg+u1bQpQ9WCvpx7Oz&#10;xe5cqozZ5eaTs7z5YE6VtoupuL2rI3V/hTaalOLu2YtCxOXyqAiMUnvyDuuMEK9VxmpN5XypvUYR&#10;0FCar7/5hqdPP0YBBnBK4azGN/JMdbvtSFlhjOPi/BEff/KUi2XLohbha5UjOYyYIqxUe4+2WoQP&#10;VSQnReg3aOeprKVuK3ToaW0r9agQCcMWlWQseucwxlL5Ss5z5xclF5C6mtMJQ2bsunJCywwxYMs4&#10;iDGStSEqRe08y7OaTRFr1KUNp/EPkTGK6LuxjjH23NysuL55T9d3aG3YdgNV0xbCfCG+l/Ep+AJD&#10;7WwR/BRXdmOEWK+UFuEIpUpNImOMZlHVZKWJOZIzDN0gz65LrTGGAQXiaG8txurC1U+s71YiHGjt&#10;7n4oZ+amdtSV5+LigpTkGdjdZsumnOtEcC4So5DnT3GKU5ziFKc4xSlOcYpTnOIUpzjFiQB/ilOc&#10;4hSnOMUpTnGKU5ziFP/qmJN75kCqiQgJx10U/mfc3w8/5xBocexh+ofEzDlAYA+k2ANEJsK3gMi1&#10;1oShxztb3N3EiUnnzBBGVusVrjzo1whoLitD5T06Q0CRiyOQfPDelQCyuP5QXNZj2gG85sDjufun&#10;XCflwfBECA6sV2t+/vOf84tf/pL1eo024gZ4cXnFZ8+f883XX/PZ8+ecn58BGYIA7iaQ757kVNyX&#10;Upx93vSvJikB34YChNFaYyvHp198zrNPPuLmL37Gr/75V/ziFz9ns1lDNoxxIIRMqz3r9RZywpy3&#10;tMYQozgCKOP2ru8IIFDAyQarLWGIJJIQ+Z3HeScEnTCiVSbGAowzRtyklMJYQ0xRCL/WQAjicoOG&#10;nNAZstYYK67vTevpg7g/qUIaMFrTeo/TlhQyr75/RXu2pG4W5JgwTghYfddjdEaMyoX4kVUugPJy&#10;LRP4sYgqWGuLE72Ao3NxE7TW7BwNJ/B8GANjPzD2PTEGbq7fc3F+TlU5cW8JUe7JGKoCBCKnnctD&#10;SokcIyGMZJVJ40CwDucbtBNAx5Aizls+//xzAWYgBBhFGb5KxqgAxOV+iBFbSIyb1ZrtdiP3Xlwj&#10;Bewg7o9CBhAXyJjFPVHchoSE6LQAXVJxzk0ZrBEn+25bAPbjiLGGtqkptACUsejK0lrD1igWteGs&#10;qWhrR107rm9rNpsN/XbLth8YU2AcEtpYUAbnLToV0qHRUDu6fsBrQ+UsIQa00sRUnKNjkLljZR0b&#10;MoWwaAkhkrNc2d3tLX/7N/8D5y3nF5fiMv3kaSG89wx9T+UbaVOtaZqaMAYhG01zcFobizug927n&#10;AB1juieecej6PgHU5q4xO4BWTHuCaCFYTET4yekuFbKD0obKebQRB9YnT5/wk69+QhwD3714wV/9&#10;9V/z/t31zgVehnieuTGLS7yM72ktmwjL6t7vPEQuKd/hf2abeBBYuNPRUBPT4x4AbRrbGWmfvtsS&#10;+gHnHMvlAmvtDnDtvMc7cfEahr44we0BqxNwxzonoCUVyAiwSylL1/VorXDOcn19vVsf5kDaiZA4&#10;v4/9vjmRVCYQ3gSOPSQlz/fE3W0X8Jmsm3tgXnFaKW6+sgek3Z4j98dsD48F3H1/X54DHvcOZ+mP&#10;OlJNjqnzvXoOFpzGuIA9ZX+SsZSJMdxrn/lYmoRlUtq7waeyVtZVxeOnT3n2yTMqXwkxLwuYTmtF&#10;W9cFdOpo25ow9IxjL+6w1jKOgaEfdqC7GAOPLi757LNP+S/rFe/fvuPu5j3WKCrvy96tycjnS/vv&#10;x+h0fTIX9X7fLe3snC/EXVPm1IcOV/Ov532glMIU8mYmfwB4ByGGG3MfUHvoujXP5ebz9FBAYecw&#10;NN1faVtxlYM4BMYUd4InMSWMteIUfEBQeGiOzwUQYgzkVFyW1W7JkHFxxDHN2r2ze2I2PtX0/scF&#10;G46R7PZ9OBdtmF4/Fw2Yg6rZ53N6v1ZOnzsH3B9bAw+FCIS0r4S0pVVxuEUYtuznvny+kFqnOZd3&#10;fMeMs04ECpLZLRoxJcYwohw0zYJPfvITvvj8c77+5msuHz+mGwZubt/zX//b/8eL373guxffs910&#10;4qS4bLl8/AzvxAm9rhsSmpQj4yDuY5tuS4oBowwxRCEyFWL12XnDxeUl5xcXxYU9MI4jL1684Obm&#10;RpwYc8IacdPsuw5rDUZ7zpYVKU+kIoMxapfb+qo4+qVAXTWoFGnqGue8OD8Ow67PUop7t88QSj9J&#10;3j7trU3bcnZ2Rrfdstludy6Pw5C5u7slhsAwDnhjcN7z5PFjUkq8/uEVr169ottuMdbKvEfu31q7&#10;B73eW1cnb1tZJyZHMQrgmWleqHK62CVxWdwuyzo5kQFDCMQQ0cXN1hpN5Wq0ZGQi5KJFLKn2jqau&#10;aeqKpq6pakfTtjSLJRlFP4zEnKmqSlypyGy7DZthYL1aMWy21JVlUdfUn3+2E6BJIbLZrulVngn9&#10;TIRxyUetUVg0URlGopwXYqYt5OekFWiD9TXdtmO17uReqooYEqvthu1mg15bfOV3ubZ3bgfq1lpz&#10;dn6Gr2pSghDEsT6OW8IwQs54a2Sd0UK6U4i4jTF6tyBoo9BOYzHkqCQPVknW4KwYs6x7Y4jEJP36&#10;7GPZh3LK9EPH7e17vJcxsFlvIEVMGZNWG8aY6LqOYehxxtLUFUaLuJTzFbmA3b3R2KbGas2YM1Xd&#10;MAwB673keSmRdAKt0chSLeumYrPtiCkwjpHfv/gDq+2WTHF0Npbl2TlnZ5fUbYvRGmsc9fJc3Ndi&#10;ADXQ+OK2NvQQMyGMxHFAry3KaJx3hdwKtsrEmFmeac7HyDAK8XMY5fyjp3NFisSZu504i0UYJTfP&#10;hc3jnMWbBaptWLZLGt+wWa+JQYixaI0yhm5MrIYtMcGq2zK+DVzFc5ZtjdOGTGZY35HRnF9ciEDX&#10;MMi9lDUro6jbJe3ZkpxhHAe2245uDCSUnF0LmPy45+MfqXuoAyE9HnAtL/v71AaHpJM/Vr85/Pqw&#10;dnOY4x0T65sEsFLM+7rKkbx+TsabyIs/ltsfXuOhGOLccXfaX+d1nmP3/MfOEIdt85Awz5xIdLg/&#10;5yIOleLIOLVJcSQW8SG9cyeOMdIPAdcI+XHKicjca+OHamB/zAlX+m3+2nxUIHKei0/1sXEM5Qyx&#10;r6FJHqEIKZGGEVXcGpdXj1ieXfD042fcvn/PD9+94NXL79hsbrjbDoQhUtWaMcE49IQwgoJxTHT9&#10;SB8CymghtgPO9TRVjbMWa+T8JsIYktwk5I9Gcj7RpTK0zQKtDRuzJgxS40FlSJFIoi/r6u4+p/1d&#10;KTlraMlfdwRlpT4Qfkpk+iGw6XtW6y1DSFSNl71AaZSaalEWpYwQoLRh0S6kjtd34vasFeTpTL7f&#10;Y1Kpoyi9F7XDKHJIpCFy/fYdzgpRWisYNhsGY9BaPl/7CpUzGtnzJkFGSyb0GxFkydKCKQz4qkVl&#10;cW3USgRyHl9d0tYVoeyLxjmGceDt22tW6w1nyzMq61i0DYtFi1OK9fqOFAJDGBi3QmQdh5EYevpe&#10;iPN13ZBdRVKWyjniqMjJgNKk1IOGru9KX0PlPaEf6IuwpbUO0OQYsVqEtLTW1LVHa4+vnAijeMdi&#10;0bJYNlSvKtTr19ytNoQQGWJi2w/klLHOo5WirSoh0aVEImJ0pm08zmrapmHb97h+EIHMYZRconJs&#10;+q3UB42IHIQwkouwVgwjmzCyWa/plgvOzi+wzmFSomkX92o3wzgRDUfuVgOr1S1VVVPVQoLMKVJ7&#10;T11X0gZ5Xz/ttlKPCyEyDoFxFKJbOD9jebbAOMtiseC7Fy+4fvuOR48vaVoRf1yv17Rty9MnH3F+&#10;tuSbr74kx0TlPIvmS37+81/wm9/9hm78gevra86WS548fcqnn3zGz/78T3j+/FP+5Z9/xT/84z+y&#10;KWKoYz/Q5x5jtdROCmFJKSWiQ8XJe3JI7/v+A7LwRBifyJ8hjGw2692ZWMjyficU4L2nH3o22+2e&#10;XKtE7AMSqaxb1hqIWfIfpffCVoRSD5vO3xZtDF05Y2hEROn27pY4q3m5ImIaY9yR0aY6RNd1dF13&#10;T0AjhECYahfTebCImU7ryzCOO+G2EALv398QQuDq6oq6aTi/uGB8+4bVqrvnBj4XzJzEPVJKUhPt&#10;+3t75fzMebj33xdYMWgi796/58WLFzx9+hFnyzPev7/m7es3nJ2dkbKQ0Kw23N7eorVm2S7wzpOb&#10;zGazYbPe4IwIhqUkdbeu71Bktl3g6Ucf8+Sjp3z33R8IY9jVMDV7d+O56N5DYnkPidtM9YxD4ujh&#10;vpoOnssc5iOH4jOHjs/H9t9Dovu8XjWd946JNcxrLX/MNXp+fSml3blq+nrKuaaxIudBx+3Nirvb&#10;FY8eX5GV2jll55SovDjwdl1HiJFPPv2U8/Mzfv3rXzOGwMeXl3hvef36B7799tc4Z1hd36GVEGSl&#10;/hzpthu2mzW/+/bXbDoRQ/BVdbS2dEhcTwdCQA+N03ltZBJ1PlarPPycwzF0KEZwrE+nn02k8vl7&#10;/Zhg1KFQ5UPPQ6fvy1yRvgohHKkNqw9c6w/bLOdM13UfXPvh501r1iQiMo2fcKRNHiL4H/bboXv5&#10;vB0P23/+nHc+ZicC+jT3J3Gp3XgwmqZpWC6XWOup6oq6sjiv8dZR+QZr/L1xr60j5Sw1VkT4dif2&#10;FNPuaXFK8UCcNe1ytWNnisM69+77ujyH/JHn2If11emex3Fku90WUrL5QDR5/tx9Xq815TVxDIzD&#10;UGr4IqQXY6AvQnWbLOvz7c3NTvTAaI3ePdM5OPchRYOUY6mBiFjiJDI77eP3hbk+nK9TvVsBzlhx&#10;GldgfFkTUy5u9RbvDNZq6srTVp5l01I5K4/YDbiqoqpbzs4uyOMISmO95HWZzNWjJzRtXVzILe9v&#10;bklZBAGKogFKQ13XhEGRhwGtFUFBLDXdqT3CODB2W4yrROTl7Ayl5eyRU2bo+vI8T87m2lgRtZpy&#10;A2Np2xajFTn28m/lSWOgHwaqSTjRWHKIDNPzgKww3uOBrKW+ANBtNiIEEeRZpdDoe2LKbLotm03H&#10;drtFKcVq02GMLaJfSp7fAlXtWTQtdiHCfcqIoLkCVM6lXqPJxpZ2yMQQ6UOHCRHtLMpahl5EU0zJ&#10;aVBZzhpRcAQqJVJSqN2zybCrUU8iESoBRmGUiDk47+VZQYazs+VOeGoYR1AXdP2wE9g5xSlOcYpT&#10;nOIUpzjFKU5xilOc4n/3OBHgT3GKU5ziFKc4xSlOcYpTnOJfGXPg1ATkmeLDB90PO7kfcyI4dIQ9&#10;5tD1Y27y98HBagdY2F/zdG2Twj3IQ1h5VK+VYugDqtWoJErp282GN2QBdlkrBAUj7jMYhy2gn/3n&#10;FuJZIcbniZwC8sD9SFvugE5ZANOTq1+KkRzFef43v/sd//W//w9+ePWSPnQ4b/FVw8vrW379uz/w&#10;d//wT3z15Rf82Z/9KV/+5EsWzYJxKGr+RhFSJKTiPL/rowPQz8xlLqaAilEeRifNkBPOWq6ePeff&#10;P3rK51/9lG+//ZbffPst48uXrG5v0SFSOUPKBmXEWTDEyDgGcZMyGhUVWhmGMQipw4nD5BgCoTjy&#10;mAJunhwBdwCb4gQVUibkLIr5xSFqDiYkRuI4kFXGGIs1TvpFJ+q2YhxGwiDOPhaFxmAUnLc1P/36&#10;J6y2WxTihqpdI++vBcysSLtrSSqRUDjrxB0hZ8Ig7kJMTt/lGikkqx0YcubgrUIgjYEcAlopNkMv&#10;ZFng0aMrcTUdA1YrcnHMUjOXb3Jxj4sjw9iLsyZaiNgh4tsFzihSylgDi2VLCFmI6mFgGHqyMrRN&#10;ReVFlV8bw5hScc+FHCLGamonBMaUAzEpYi9q/BNBVfiqcwC/ACcmAqHekRcTmoxRWcgxWgs4vpCm&#10;TSHLy6cXkA0at0is44DSGWqPyi3OWdZNS7fZCFBiGOiGnpAyibBzX9VaHIk1itoKQSupc3F1GwKb&#10;bmAMgRiDkF5iAjRG9WxCx5CjgOoLoGYirg3DyOtXb3j75i3Ly+/55qc/5emTjxjHSNeJ44Ytzp3O&#10;OjLi/hli2rvATQCyvHfYntptAoBN68QEipu7yU/fmwDEO1BxIVBPZJzpmmOKBZjcFHCdrA3GihBI&#10;129Ztkt++id/wqfPn/Prf/4V3377a169fkUIQwGyKHxVAaYQ3RXaZMQGzJS1Je5dmScX6plAyjwO&#10;Xd8nKpCaEfiPASL3C+ruLzj4mVH7UmCOmTEImL09rwtZILHZrBmGQdzhlKapKrquwyhNDHHvFqc0&#10;ypo96RhxUyUnGcOI87C4Hw3Sz1rvwGlTH04UGXbbwx7gmFKcAedy2Vf4AHg7kcQPidV7gnUA9AGY&#10;dk5sEaLlRJSfiBM5x93PjLE7MsX8fY4R3x9y1WR2JxwBVGojLsR7x5vMRNpRs716ArlO43s/JoTc&#10;kVIo15VBGa6eXPDs2XOapi2eqQM6y31nrfGugpzY9lv6oSPGQUB0VqOUzLvtthMnFOtoWs/V4yve&#10;vXvLixe/5+bdG3SOeON3JBLpKF3ILeqocIUqZJ5cxqpWexLz5Do0J8lP43qeJ81JWBPg2hqLVplQ&#10;QGb3wJVlH0tJ3QPMz53KD53Z5znK5HC3z1cm3m0uDp1FECmJE3WMQiqZA7wnkRjFh26xh/nd4Vqh&#10;yMVtcO9eK/d2X+hoChF7OCCU7cC56YO158cAzRNJek5yn5PNrZ3PsZJrTooUINc8+6xDZ9xj+e0c&#10;tK8KSUmV/+xEb4p78+RgNa09mYRRRkSXYgClUdqSCyBWGxF0yFFcGD///DkfPfuYi8eXPLq6pG1q&#10;us2WV99/x8//x1/z7e/+wM16QwiQIrRty6effSROl7WQW1KWvs2TK3XWmKpiHEfUdgtZYb3DVwpj&#10;hCzftotCZHGkJDmhUorvv/ue63fvGIYBay11U1P7akeQ8N5jtAgMDeNQcvhciC8iLpIyOycmrRQW&#10;ERLabm7lmpQSh3gl/RFDJMZcXEZtcZsVxlHMkW23IcawWyu3247tZsU49Lu1cNh2jEpRhcirH17z&#10;w8vvy75eRBl2BLl8bx2U/VPcsyXHnJ1lshLH1rJf6LJu5JTRRovQU5l7Vk+aCFrauwCkhThvQYHV&#10;IixklcEahfNCnG6qmrPFgrZytLWn9uKe5ioh9PrKyGtdRdsuWSyXxDQWwH4shOCREAJd1/Hu7Tu+&#10;e/WakBJX5xdoBSMZX3kSCV85jJH9putH1je3kAJXZwusUajiSptNwuWSbzGdPcG3Hs0Z2RhwjowI&#10;+KzvVmy6LWMYCXEgxJG+N1S+IQZ2YO3FoqVtWqzTAtYNgRxF9CUkUFYX8n7cCyApxGXNaLwzZLZy&#10;/2TGQg4dg4jhpJyISQSGfFXRtguMUnQbIWenHHBGoVJkHHrWxa22qWsq73BVhXeOpm4Yh56+27Ja&#10;3zH0PdZomrrBVxXnFxe4qhZSu61wWVzVnamE7EhAKQNaSNkxlTwwZ/puQz90aGtZdRvevL8uhExT&#10;BAtuya+vaZfvePbJJyyXC2rvZRFQicppjDNoDDFldIJ+GBmDgLJX242Mh37g0cUZbSOkBJUSOQWc&#10;yhgLnbycLgVW683OkblyVcl/IRQhuK3uRGRNQ1156tpjjcFaj68Uy7MlOUpOPwyBEDNJKZZppGk9&#10;q5LndX3Pdz+8xhmN15q2rmWtNYaqaamaBmUrrA4470AhZ4qsUEoIA2iNsg4bAjHKXO67TsgBSv8v&#10;11f2O/39veLYHnmMaH5I4n4wFysfdEjyOSTpzD9jToyfSHUTGX06383dbw/jkKh3KOJz6EZ5WDs6&#10;dHR9iEg0XZuIlT1cOzpG4HmofR8ix08CMyntxQ1TlDwUNH5yAI5yTs7oMq82hKyxVVMcHPVeFCt9&#10;SDp6iOh3eHaYnwlzngsnhdL+kivN8+f7+Y/G2iLeONWCckAV5/gMxClvHCMhJLx12Lrl8cctj548&#10;5fGzT3nx+98zfvsv3Lx7w91mS06ONHactQ0ozXrbs9psGWLCWMn9tWInlqK03jsEZrBOxAJzimVv&#10;FOJxzBlffqaVzLmsEHfIXAQaEOd4mY8JZQ3GebI2pc80OaSdmMR8rMcY6fseFNzdrbnbbll14trs&#10;qxrvLc47rDalbjCdXxQUUT2lDNY4hrAFnQrh32DKNIxJak0qJawCrTJVXeHrBq01m/UdCnHD3tzd&#10;kcZRCCqVJwxbOfsoXWoVDlNI4CEMDN0WlYOIvyVV2gW0imgiSmXC2OOc1MCMN3i3ZBhCWcfFHVM2&#10;zsBmfcfQbaidIVRVqW8qrHUM40g3iAhKjhljHWfe0zQtVVOD0vRBzsMGyDFhjRGRmHHEOsvVo0su&#10;KP1TznrDOEoNxVo5WyiF0opuUOS7SOVt2ecSxlmqtuIin6OMCJ+o1295d31Dt+2IYZQ1ZBxYlxrg&#10;cnmG1YoYR8ndEbfOmBLeW4biAG5iFGELLUTprOJBTUvmZz+ORSwt8e7tG25vb2maFm0ty+UZZ+fn&#10;NI0QTpXqZP1R7AhCw9jvnFiN1jirsVqEIoXEpOm6geg8IURAHOH7bU/X9QybNV1/wWK5RGm4uLjg&#10;/btr3t+8l/MxUDcNtfd413B1cS45u1Z88vEzfFXxb//dv6VqWr57+YKmbri5WbO6+wPv3r7n2SfP&#10;uLhY8u/+w8/4sz//mhcvXvLzv/0lb15fy7oQDNmkkgduaZoao2uwipzdjqBtjNk5wd8/6+ydsL13&#10;5Jzu5ZUyP6V22rYtbWp3pPVdXbt0SN/3O7K87FNpJ2w01cum5xjjODKMI5UxRZwU2rolhMAwDOTS&#10;/kKO3z/7mJP+pvrFoRv1nMTovWccR/q+37XFdG9TezRNw+XlBcYoNpsNzgnhvm0XuzxxIqtOe970&#10;PvP64ESonZMl56Jb8/12/h4Uv9cQRr799lsePXrMkydPWDvHmIS0l3NmuVgyDgPjMLJYLHZimFPb&#10;1t6jgGEYSj1V1sWEiKT6uubzL77g9ZtXhL7bndHne9qcuD+vNx0jMx+rKU7jak4En7/XofP6Q8+V&#10;Dp8xHe6587acCLuuCGTOx3hd1zuBgsNcad4vx0QKfixHmZPu5+97KFS5q70qzdvr97x7f4Ozhqur&#10;KxRIvTLnneDGdP1t2/L+/S3v37/n/HzBo0eXhPCc63fXIhKxWjP2hXS5WvHiD79jHAassdRNc/9+&#10;TOmHsp4f9s18Th0Sf4+J98zn2ry2PH+/uWD3h3XU+6+ZCwxMY++hfHA+xg6FFI6LKR4nT09zde/u&#10;zAc54GHOO13zfK7M58uxMTyv50258ry9PxAtPRDSPKw7Hptrh87vh3N3/v5T7Xrqw3l7T9dnCkG7&#10;bVuqusZXIryojcH7mrqqyEQUI85YnPXEoHYi21VVETKkcWQYRhGZy7LnUvbfiUY8iVDdv/7jgiHH&#10;RAF2ffSA2NjheWtaG0RMcdiJElhrd+uHLvnwjsw/E1bQahKJjfRFxHFaw5UcTlit7tiuV4QwljE2&#10;iPCftUXEdzqD6Nl8K0IkU26zW09MqYnM6vCA2wnRltw5ZVLK94j90o8KhQgFNq6SGpPRGGPx1pec&#10;P6J1pvJeBI2amrN2QVt5au9pli3NskVpy837Nd0gBPgYExjFYnHOx08+ZrlcELMIg4dh5O7ujjD0&#10;rG4jua/wlafvO6w28mwwlVpcTBgl4vExBPqxJ8bM0AfGbsDVnrqpabyQto2zpFTW/RwwRTxQt7Xk&#10;Dimh4ghJYaxi7AZWd3d0GxEw8nVT6mKaZEzpB0jK0I8R6yusr9BKzo/WZ7ZbqXEpo4sotzzva9ol&#10;xtZ0XU/Xd/Rlfw5B6ka+1DJu79bc3KxwxnBxdsbF+YLFoqWuaiG+q4x2Fm0rRNA60HcrERtC6tBZ&#10;azkD+ga/WBTxzUgyFrQIRBlTnkflhDIKb7wICqZUXOTLmSSB0hllDKRADvLs0CmN9gZrPMOoycpy&#10;cX6xy/FOcYpTnOIUpzjFKU5xilOc4hSn+N89TgT4U5ziFKc4xSlOcdpnvLgAACAASURBVIpTnOIU&#10;p/hXxjE30OnrQ+f3KR5y05r/fA42+TEQ0iEI+WFHhbwjLJV32F+nsTM3dCH4KdiBqxVgjbi8937E&#10;GIspbqLeOXHWzZGhi2A9rpb3n9xqJ7evTP4APJMP2mAO+tBKCDtK70EYMUb6GPiHX/0Tv//+JWMY&#10;WJwtuLy65Pz8Emsq+r7n9m7FX/3tL/mnb3/HX/7lX/J//Kf/wJOrK3JKDMMM6HYA2rnfX0f6KBVC&#10;Xk7E4hadUDx7/pxPPv+cP/uLv+BX//TP/N0vfsHrH14yZuhDIiUB5OaciGlgHCFnL8L7ORHCwOTs&#10;O6HxQxjJIRIzhEFAx8YaVCHTKq1xWpPCKM4+BQwQoxA+cgRjNEkJSdxoQGsBFIUAXSdEbpUxlZXy&#10;QBKyoTHC5ru4WGK8Q1lxBo9hFPcm43BOHIkUYH0lwPe8J+jG4ngeUhJgDR+C/udtPgdrGRTKinOo&#10;C0KmXHdbzI2hrSqy1RAjSmniKADszOT6OvVbKi7ICaVycaQW14sQAglNVdXEOBbC74YUBYjiKivA&#10;iOJgH8ZxRsYQVwZUhuLKlguBJgUhgN8jwCuKI7ydzGnLNxUpzRzp1J5AoYzC6QIWjAFrdBmr8idl&#10;cWir6wqrLlgsAkOMLMdAH6EbB7bbnm6z5na14m51x7brhdweAnEiLiNksmwUi6oiKQgZxirQeE8/&#10;DuLEpBqU0gxj5G5lIMu47Qbp/6zNznFH1i0h/61u1/zyF3/H0ydvuLy8oq6bQtqL3EUZS86Jw07l&#10;PZvtdtcOGk3fDWw3AmIy1ogQQXGEcc7dW3+ntpsIXROA9ZAkPgdqTevR3OUu58wwyHycyODddiAM&#10;NxhjuLy85N//p//INz/9Kd/++tf84z/9I29ev6FdLHaOqH3fl3ZIKAxiDCJEBW32pM1jrjAPAckO&#10;95EpDknAP+aUdCwmwOV03avViqqq8L5CKXHsquuaR48esV6vefPmze5zJhDxBBSeu0yBxlpH33dC&#10;OEOc6zICwsvF4WTCDM7J74fAwmPg17nz5N6NKOG9kMqGAkqexsMkhjC12dwVeL/nmnIfAlTS2pbP&#10;/RAg+mNkrPkefri/z1/3EGA550zf9/cAgYd9Le+jj15PzNK2+2uBdrng+fNPOD8/o+86lMrUlQDs&#10;wijusmNOAuZL4o5bVRWL5ZJxjDP3dk3fD+QU8Kbm5Xd/4Nt/+RWvXn5P7Qzeux2A9xjwdRof83Ef&#10;QiDPxmwo/SWvSYxjRGsrBF0msRpzTwThsH135OxZfhSLGMBE/FZafeBMNc2Fh+bjHHB+bJ5NxNRY&#10;+k5yKF1ECNIHY1YI83uxoMO8cnrPOWB5PhYOnbBSSkLwPjJPJrL/TvwoibhLyqmQwe7f9xw8/WME&#10;uMP5eYy4f3SczoDJ89+dr9PHpkiRodm3904oYiI/I+5BUdwPrbP0YyCMEW+KUEsY0SSSVlR+yTf/&#10;5nP+9Kf/hmdPH3N1eYG2mre3d/zy7/6eVz/8wJvXrwWEiCIBxnvapuXi4qqsl54QBslxjEZls3Mg&#10;3DuQCnnFWsvjJ085P7+g7zsgc3Z2tiNrAKxWa969u+bm5oYUIovFgj/90z+l73vu7u6OEgNSyTsO&#10;HRGntc85R+X9juCy2Wzoug3OeyovJKuJ/Ky0oqo9uoBxrTVlvZbcdL1es767E4GfmIgp7gSahkEc&#10;iVarVQEy94QxYGYg852Loco7AQhxcs57kQMtOVKx3BLRpb1iVcn5YhGbgBDld9QEds57R3etNFZp&#10;DJI3ZRRKJyonOZy4VGcWi5blcsHVxQWLtqF2jkVdiVu3NdRNJWDlZkG7PMNYJ47m1tKeXVF5R05C&#10;MswpMQ4j72/v+K6pMaq4b5qMKi7bEQhjIKSMj3IGimV8GeUxviHFEWU1lXH4ApoOpf91IRPFnKmb&#10;hohiyAmUIfpI6x1d1zKGAWU0m26Lr2qePPmIOPbEoSOGwNB32ELes1pI0NFoyBDiKMRFbUUsTTuU&#10;NoQIxllcVYkLssvETVfIoXJN681WrjVnSaeLWNzrN28hZ9q2Eb+urmPbbUQIzBahhpIn9BvwXoQl&#10;jDNoo1heLLk0l7x+/Ypuu2XTdwwxFJCyRRsnOWM24hocI1ontps1q1WHr1uWZ2eFnC8E4b7vGMNI&#10;jgltLJ999pmcq7KINtzc3AoJUmtev3rNixcv0AqaynOxbEk5EMaBlBOPrq7wzuOMxnqHdeKeOsbM&#10;+9Wabrtl2dScny2F+BhGEXTQWlx9K4e10FSmkLPLuqeEKGci4hrdbRmHAYC1tUUMQxWBIbBG0dQN&#10;znqyUYVwqkhDZLFc4uqK7WbDtuvEBe9uRewHloulgLW1JWnHk6dP8b4CpXHW4CuPMoaUNWOcxI7i&#10;TlSELAIbOQZiL/33ryiwfFAj+GN50+G+Od9bPtyr9/WRw9rMQw6kP0YQTykVAcBpf8o7AacpX5vn&#10;cjvyulak3V6omB31mMjX5U526+R+3y/1nZ0Izf3Kyu5+ZDncV39mWoTHXEiPiTI+cIC4l2vqQqQO&#10;k6trIdFERAxGBJzkXB2TOP2SE9Y6ESIrJHpdiPB84HCvfpREdfj9fY5cri2nsh/m3R9n9zUtY+UM&#10;kGJCKVvaV83OAJQ6jlCE9sSDTFaaIcaiC6cw2vH008959ORjnn/5OX//i1/w9uULum6NU4YhZmIa&#10;GELaCUmMYyTETOUdNknVISdZv3JKuMpJzpaiCE+UxaFI45FhR7IAhXNe3N7JO9IQE9FJi+hb0y4k&#10;P86JYRjRgIqKmEYZazPnaGsdXd8xjIEQZAw+ffqEyyKOU2wfGceR9WYreYHWhKETB/ecCGOctnQi&#10;Cec8uqyxFIE6q82snzMpjeRs8M5h2gXeOoZhZH23wldCHKLs5TllMbxPmbqp8c6R44jRWkjf5Rye&#10;VUYbh3cGrcQJPmjYbmQ8KkRIsrIGrZy0r3O0lSPFimEMO8f4vusw2hDjyGa7peu6IhSnhABkNdaY&#10;suckVFZSewW8c/z/7L1ZsxxJlt/38y2WzLwb9kJtXd3V3WxODzmizEhRZpKRxgfx41IvFM1kkh5I&#10;SZzRDKfHhtPd1VsVClVAAVUA7r25xOLh7no4HnHjJhLVY5zXPC8ooDIjI8K348f/S1WUInjoFL3v&#10;iCmxWC2l1oNBJUXbdWw6cSKWBEnmSGNF7GAYBqqyuJmjlOyvtVGcnp5wcnbOw/fe58XL1zz58inX&#10;V69FqMAPxCRu3dpYCqOxRucJI6GN1JxiFBFQYy3WRRyJIUUiIrw139eMJGLh81j6wU8ieMRIQrHb&#10;bmmaltOTE05OTsTl0zr6MGCdQytF0zT0OS+2xmQn9cRytcJYI30oeOq65uLigqurS66urgg+oI3s&#10;u64ur2maVoQUnOXevXs8fPiApml58tVXXK/XdG3PkydPeVFY6kXFo0cPSDHgCvl8UdScXpzTtR1/&#10;+P3v2Wy3tL7l2YuvSdHzw08+5pNPfsQnP/iAD99/zJPPn/KrX/2ar5+9pO97EReylhBibj9DjGly&#10;RxcneEeMsvd/e+4Vl1lVVRSuwA8e3/e0TZsdSdUkyBaGIefBeR1KCussxgiJTeW1ZxgCJH2L+Oms&#10;5Ppai8BHk91VnZU6UAiB3W6Ltoazs3NevX59S8R0GAbKspiR6m0mOd+udU21XmOmfc++03efRRn6&#10;vqfvWupa6oeLJVRVzaNHj1guF7x5czn99njt/bryXBhxXyxzfP9j/XB8F9banLdKPUWhWG82fPnl&#10;Ex48EMEz3wyEIbCsl1RFpN1t6foOUkVVlTRNK/syUp6Xs1hXnp+rspR5NkbKsuDu/bs8fu8xXz75&#10;ghRFEHXcl+3vjffrK9/nAH9obZwTeg8J2rzre/tnNvvvdb8+Oa+57ROKx/rcu54rjn/PohTj+jX+&#10;25jqpFsCavoggXu/niOfy+0eI23fUriCvh/49tvvqEoR1fjl3/1X7ty5y9XVJavVkufPntG2Mm8t&#10;FjUvXrzg6sqxXq+5fP2G7757zXqzpV7UpBjZbbfEGKmqCoW+EZyzlqhA51RkXv/Yr1/P98zzuuV+&#10;XjqJK96qiRyugc+FQvf7yiQaCweJ8PtnZnPBBBGWMPS9f+uMdL+ONT83nf/+WFOet+V+rWn/ud6q&#10;q83qyPsxv97cNfxm/khZ6E3f6i9zodPxXQ9ZyFLnnOXQ+5lf+2ac3OQ30hZMZ3lDzvdkHhJBocVC&#10;RBJjjLiiYLlYUtU1rpS9MermTEnEgiVXDFHqkagspu0HwjgGY5pytFvvTetbwmC3hBJUYhjirVrT&#10;fh9461zVGNnnZOHYcdwqddO/RHA5oPO5Q1GWxCw8rrIyuzZ62htYowlRahMxi/WFKGLZve8ZsoCC&#10;HzwxBYYQaHc7mmYrruNJBNVTEhEcm8VtyWeYMSYhgms9OYGr7Mqdxr1XyuTwvP9SjOfd5HWzyEJF&#10;gYDkgzGLUVnniGHAKC31DhLWaE5WK1aLmkWxwFkDKVJYS1U5Eb+sKuqipC4dZeEoqgJtLSjH8sGK&#10;TdtRVDVlVWIUrFYLLs7PUID3AUWiMoptHBi6QOs1zfU12lrq5YKT1YqqsNJ/VK4XjOKhCbSx8v7y&#10;mWsMkeADyiUUAUWAFKRNQoAYCbRT3d0YjVYxr9mRtmvZbDa0TSv9qulYnZ1hi5IsSUzhLLvOi9gM&#10;CWMtVRbzHBKgDMpZVMoiVMaSppp+QVUvCEHqr7umkbkln6saO54bDhAju67j+pkIoZyenLJarShc&#10;yVI7SivCCCTou57ddsum2YnwqHE4V/LgodT6QOqlTkkuq1KAFJHj45TvNQv2jFunOApey77PaI3J&#10;Z8gjjkOEg0QyLKJwZUFRuiMg5xjHOMYxjnGMYxzjGMc4xjGOcQyOBPhjHOMYxzjGMY5xjGMc4xjH&#10;+AfHIRDJPtDmXZ/dB/zsE4/+mLPH6H4ygrfe9dkRKM0t8pAcrEYlRBKdNGhRtS+LkrYR9+2qrFmt&#10;TlDaUBUFi+WSyjmGvsH7jhAifdthKk2MN4r7IBjNuSPY3pub3tf++4xEjMrutTOwymaz5qvnzwkp&#10;cXJyxg9/+DH//J//Cx4+fEhVOvrO8+zZM375y1/z5OnX/Pn/95dcvn7F//gv/gc++cFHAsT3ouZ/&#10;CACU39Y7nc9CEOdVP0RCFHe7IXqM0Zzduct//8/v8o9+9nOePvmC3/7217x6+YLtbmC5kHcbwkDb&#10;RVQ/TG0QiViXncYyGNxpQx+HCSwSR9f37KbsrBU3L+ZEsUx0yy4OQ4zS4tlxOaQkSvMwgXZcUQhw&#10;dxgIKjGEjphAG3EbctYKWeTDM9pmS1nXJFJ2/wNXOKqqJgx9dmBSTAa7xoIf0MqIQ2mMDH6gKEsB&#10;2IRwy+VCZXJMzP+tjcHYghgDRhu22y1D02BUwgLKOYL32QXCTK5x4uom7uUxCx1oYyATY4feg7bY&#10;kNg2a5RKnKxOQDs0WkgrWotbghfnL1BYo9BGM6SA0uDKghQHscuI4jDqXEHbNgLezCB5IcWZW2NZ&#10;pZEQqScClzg5WqqynICFcbghKIcgxCanLcZYBu8pilIc7VH0SdFHRZ+d4QbvhfCz3XB5dcX19TWb&#10;7ZambYk+EIbAkCEmipDd+gI6JCqrscpRGgGIjIQnZ4w4emuwbUvnPT7cBt/FIEAfIgztwNMvvuRr&#10;/SXL5Yo7d+5wcfcui+VKHDj6nq5tqOsFdVWQkiLEyDCE7AzN5AKSwg0oLmbHDqU1fhgmcP8ILhxJ&#10;7fP5ePzvkZjaNOLQM5JzRnLibfcgIQIbYwl+4OXLl5Oox0c//ITV6Slff/WU58+/Yb1eZ/K83HNp&#10;HcbYyfkjJUUMaXK13ye2f5+j+7tI7X/fz81jnzg5Pnvfd5RlMa07JyenFEXBdrvl66+/nhaSMJvP&#10;x7VnsVhMQOgR3CfAwnpyLDPGCjlOK7wfZE4Kw/SuD4Ec58+0Lyrz9hytWC4XPH78Pr/+9a8nEOX+&#10;OrwP+L2Z35nmkfE7dV0zDP07Qdr7wN19MOr3CRO8i8hzyA3nMEj0NuFr+nyQMZ2y64wxhkePHnJx&#10;cUFdFfjczou6FjKdjgyZpKUR8ZKYAmAxShMQ4QyjFMoZnK359NMfUVcVzmpevXiOSoGyWqDT7fvT&#10;WmOdm8ByWtsDfVgETKZnzYBUGctC6JkD2eXawzvHz7w/xZGQlxv4Zp5Kt8hhNrtlzgHdVhuGOEzr&#10;69hcssaM7stGhC8yQF7m0j0i+wExnfl8KUv8bcGHuTPbfN66cVZ7txtbmv3G7d/J+csIZJ7a6MaV&#10;bR+cfGi+mcDne/8+B9QfEibYz2dHoLYZAaZzgLUsh/JG52lrEnGemOJeXpbFTJzBWIfC0nWepvPY&#10;mDDGYZ3Cdy2uKPn44w/44Scf8/6jR9SnJzhjSCGyWV/xF3/1V3zx5Au+e32FzyJQ4p5eU7gCWzqU&#10;sxjlsIUDrTBOY12VHWNhGOZrDlRVSYzieKel8bLQxoLT0zM2mw3X1xu22y273Y6u6zg9PeWf/bN/&#10;hu89z77+WkCibUuTAZzARG631oJSFFpRVdU0p4/veHRTi4Pk59vtVvImA13XkFIUwq4r0dqJm6vT&#10;tF2H71qMqmjals16TdfsSMCiXnB6esL6es1mveXy8kqAx8Nwy+1Ra0NVu7fEEMaxx0RayOTPaa6M&#10;InqhQWSRmDDjcQamn/pVJorqLOglBGAjWkUorILCCIHXOktVlSxrR1EWk6uatYaqKjk7O+V0taQw&#10;hrosKAohF5dlIW5kRYUrStCGrve0XcduM1DfuUNVllgl84hPkJZL7PuPCUnckEMmjRklBK2EzHVD&#10;StkJVeGqkroscUWJAWwmNeoUUSRsdrxPMeL9IC64xhBQ2CDkxD4JqZvB41TClSJY1nSe7777jrsX&#10;Z2jnMEZhjSaGQcQzgDQIkNyHgcZ3eWw5DIaYEBJcWbHretpOxCSUSpTWSk5gC5S23CnrSVwtpsRu&#10;1/Dq9WtiiiwXS1arFWXh6LqOwZ/SdV126pW+M/SeXd9KPpjHmbMZHD+uk0nR9T3Ke7Zdx7dvrqiq&#10;irIsUWh0UqAiKXpefvuSq6sGbSqKusog6exGWlpcWaBdgbGWu3fucHHnjhDXhkgMg4Ceu46u94Qk&#10;z7yoKy5fv+HNm9dEMkk2gKscJ1WJNZnknCBh8DGxvrzi21fPeHjvLncvztEpYbXKgnPZATZBaQuM&#10;0YQ4MHhx9i0LS4HFOUvXG/rC0nU9292O6/W1PIsrshiN4nq7QyUoypLzOxfY0uW+kyhSyWKxmAhk&#10;MQh5VGvNq1ev2Gx2XF6tGVCcnp1xslqiM3nXKOkHVSkOsAsWpDiQQiRmx3Fxn+/fcmH8e0VMmQiu&#10;/l71l3flWXGWq97kajc1iHGPfUiYcL4WzklB+4SZad0joXS+J31z/e+rD6GyoBoQU5j2F7JM3DiQ&#10;Tw7zb817MxGtvfV++k2t0LeeL90ioR0Sr9nPS/efQSlx2xMC9kj4F2G4QML7QeZfpWh9T9IGW9Zo&#10;bVFqICGueHVd4pMWEYWUcxz9ds5/6J7etR8aczZZb/KcFuU9x5i4vr5is1nned9Q1zV1Xed6hiOG&#10;hPdyjcllEjW5rssyFSHMc6+btjY6ux4msGXJw8cfcn7nLq9evODlV0958ewpu82apmlpmlYIGl1P&#10;17ez3NLRDxFrEoMfII9n0ug8KeTWlEmaIUUICTBoa0lKhMiU0RglWaizsr8bvOxTzSjMpzUaQ6EN&#10;qZUakNKjcIid8nRjHK5UuCpgU2S1qDk7WQGJYRBBg5CExB3SgC1L4iC1GFfVhMHTdkAmDWmQPfGU&#10;DwnBJGWytUKcl7uuFQGf7JI5trE2kbKSf9PW3IjwtB1tt0PpxLISEQCjlAjODIEUpIahR7EQIPoO&#10;Hz2+VWhT4JwRQRFToLURojyO6uFD+hh5fXnF1WbNs5ffYLXhZHFCWZV0fhBBAxRGG4rSCaE79yGn&#10;rBBklIglFYUIShrtIHoKK+u61O1M3pNEfG058QU+REJKhEgWNQyyt4mRtulAJZIKeN9BShSmQDlF&#10;WVXcvbjD/bv3efzoIS9evuD68pKmadi2O5rOM8TItveo7HpsC0dhNcSQyV0Ko6GuSrSRfGmza2g7&#10;DzFhnIjkMAq4AsY5qlyfcbleF4LUAq/fvGZ3fcXu7JSzszMW9QKlDUZpIU4HEZsIUQiBIUSatsMP&#10;garq5TMp4bTGOkNdlYRhSd8PhEHE00Lb07Ud66s1y6WMc60NH37wAacnJzz58gmRyMOHD/nFL36B&#10;1YYXL1+xa3ru37vPgwePqMqaRw8fiDt5t+P3v/8DXe/R2hID/O43T/n6y5c8eviQDz/8kJ/8+Ac8&#10;fHCPP3zxlN/97vesN7vpub2X3LTzPV3XiqN0JYRprc1U75Icvs/7zYKos5CgK6S2itQz/dBTFEXe&#10;Hw7EMBByTawahYMyoXbcE/RDBLpJbMo6mQeNllzUGsP52Rl933N9fc1uu4WUKMuS+/fvEWOkaRpC&#10;7zFOcj5xbe+IcaCqKlIKnJysKIqC3a55q47hvZ/+3F9rR/GwUZy39wNdf02MkeWu4fz8nKIoaJrm&#10;1vqwT4QdCZpDfh9FUYj4Sq4v6lw/DCFQlCUmi2yO16rrir739LsGrUR45NvvvqVpt5ydnbLZbYgh&#10;sjxZoXWicYr1OtI1OxQ+E+cjpRNBDd97kveUZYl1TkR9Oy/zrNG4wvHgwQNeffudEKdTJ6JPh9b0&#10;vRrUvoP2uwT65mvoXAxg/r39s5F9Uvn8/Gk/15rXHsba9bx+Mf+3UdD0kLO3zmJNYSS9Z1Kgtnp2&#10;dqRvvYN57eF2HSi+dcZmjJF1Q2vwHqcNKrtIO+vwvZDznz9/xvPnz4h5vhrFEYpSRBo3m/V0riLz&#10;tkErQ7ttcm4l4ickIb+O41tP7thxokKPNcu5GN6+6OF+/XESq87Xm/fffRfzeV+Zf+ddOdS8brM/&#10;tm6J780ELeq6zvNNOti2h3LKQ8TpeT85lNsfut54r3Ox7X2y/X4dYr9vCLFb9oXvEgiY//1GrCC+&#10;lePfar9JtOGmmDgXeozjOZ5G+rjSVGXFyWqBipHz8wuKqsK5EpPPPua5kAjOyG9ZNa4HeVyrCGip&#10;3efPOudk7iW+XfMba8vc3ueELP4knHZzS9R6X4zhdk0y5bpybo8YZ+IVMj6HICKVxhp0FlwEcVNX&#10;Wk9C6koblNZ03RbfN1hTQBTRycJKW3RDQ9c2bHcbmmYnz03K5xBackXtMFlI2WqTc/pZ39ZZTCrX&#10;fFVS6Cy6ykh2n42LmEnKrpTxPaSA05aopE6gUszkek1EhAfQmpCg6TqWdcVyueLi9Iyz0xMWZUlh&#10;DYWx1IWjLKX+VC0X1FWJ0rkNlIgNV/WSoqppu4Fd04qAj1NYHRn8jsJadPA4o3nv3gW11Wx3O9qu&#10;p895sWpbrFY4e4LJW2+lIKgIMoVhGIW0yAR5yVebtqMsLVorgh9IKWJyPU9PQgmSpwY19jdFUZbc&#10;e/CQtm3ZbnaEQQSsiSGLUBiIke1uR7NrIA7TOZ21lrIspSOZXC7I+z7niix8G7JWiiLEgqoup9za&#10;uiwamNt53Ce+ef0tr199x2azwQ+BO3fu0w8Qhyxmk4VtCYm6KDg9PcUVFUVZY8tKnNyJ6CSmAlZL&#10;vSWFSAhZ8HcYshi29GttLLaQ5wp+wA+9iA70Kj+PxViVx4IiRfAh0bUNYWiPQJxjHOMYxzjGMY5x&#10;jGMc4xjHOMYxOBLgj3GMYxzjGMc4xjGOcYxjHOO/OQ6BOA45TYyfedf/+2NxCDy976A5B2cfApMc&#10;cuZMmYQ7+yVIQvZxRUlvBBwmgAnN6amooaeUsqtUAQT6ocU5IUakIESBdMsRKr7jmW87ee47kszv&#10;XSuwVrPd7mg2O0yCi9NTfvLDH/HTT3/IarEkMaBQvHf/Lj/59Ef86te/4T//xV/w2Wefsdts+Tf/&#10;+l/xyccfUxYlQxhEoX7vnkZgzOhKeetdje80CsGcAEOKaMNEaiEqquWKn//TP+OTH/+IZ0+f8uKr&#10;r7h+85I36zU6DThrcNYRQ8RZhXNGgCaZ4CUgUwEjht4TJ2JxFCBLdkkTUK2ibdsJLKiUYtc0dF1H&#10;XVXZSVOTlEarNCMoIyDtEdimEyGD0Xo/sFm/wRU1ZbXEGke9WLIoC0ji/uv7jhgDztkJrCgunBk0&#10;nhIpCvh1BIP3fS9k/iGDkzKIIk3udeImaowAYJMRx6/OC0C6cCXEgb7vUNZiYiSqkYwYM7Bei8tY&#10;JvgbZycCOtrQtC3rpsUVFWXl6fqWIXiMNiyrpThZqoTJ4HylNcoobFFinUGplF2XnDgjRItJiRBU&#10;JlOXnJysWK/XbHdrEgLoHoaA1mly4B0BHAICzyA/Y6SNkhBImJG8xI1I3BZQ2UEtA4HKusSVBZiC&#10;LiS2zY5d37PZrdk1LdY6zk7PWCyWeO+5vr5me72mbRuapsF7Twg9KUYq6zBKwNWFdbS9gH2MVhAi&#10;J3WJy8DEorC0XS9tMJE4xcGqazsh9kd5Hq01u82GzfU1L1++4IOPPub9999HK4X3Pd0owqHFubN0&#10;4r40hFEoQjNkh1shnIjj6+i4oZXGD70Au6wT0M5sThzH8ZxEWmQ33JFUP3calM+oWd9OQnS0Vshq&#10;cQAF5xfnXJyf8yd/8nPW6zW///3v+P3v/0BKiaZpsba4BcbU2XlkPtfM7+1dpNb9uX2fFHIIHPku&#10;Qo/Wt9cCAYUZiqLCWiGObrc7Xr58MbmAF1U9uXWNZOkYA2nIoM/Zu507ao33b40hpkRRFnzw0Udc&#10;vnnD0ydfEsKNC/whgOP+vDwnh8/dumMUJ8EPP/yI5XIpIOdMXJmDcufvafz73IVssVhM7uNjvxjn&#10;kkNuQnNw6iEXovlzHXIR3V/n5gI4+/3jEFA1pbeBqNoowhDwfsA5x/3793n48CGLRY2zhtItxRlQ&#10;KarC0cYBayxFWRCTALT8tBZ4fBY1UCoCEe97drsND+9d8O3L8qlUvQAAIABJREFUb3nyxRcTuWMI&#10;A0rfjCOdxOFK5v5EkdepOcF7n0w2CixI241EJvVOcYf93GIc9yKkcvOuCufERWicd5USsFzOQ2Qe&#10;UUKKnBHjVF5j5vmJgPlv3KNGso444oS32kkcjNS0zs37s9biMjyOm3n/HNfHEaQaozhkKm6utT9f&#10;CL70ttveHEQcY3bFHsllew5aN4BgUOgbQRutJzL65CL7jvnq0HjeH9NzByl9ADDMBJKME/h1dHVN&#10;Md2abybnsgg6WXqf8IMSEhuRunK89+gxjx8+4KOPP+b+/UeE4FlfvuH510/54vMv+OLzL9jtGtCG&#10;xfJEHH2UYbFYslydYK3kMtqNpImY185AUYjD4pR3GENZCgl1JKQL6TyyXK44Oz/PZPeGly9f8sUX&#10;X7Berzk5OaGu62nu6vueN69e472/EV/RenKVHx3IrLUsFnV2plKTEEvTNJMbXEpCbh0FSYqiYLmq&#10;KAqHUgIYrcqapm3xXc9us6XvO3FN2mzoup5h8DhnsK5AKfjtb3/Lty++RYC/1a023SdWzNv8FnEi&#10;u73rsT9N/YibcSoJ4424SiZUDZm8IiQoUElAtoVRlM5ROCtzTkyURUFdlpRVgXOWuq6oXUFRCbDY&#10;OCvus85ydrJiWVfEIWBUwtmCoigpywpthSjtioohRJIeUNYQQmS72RLLIOasQcbqclFTLUqurq7Z&#10;NZ4QI1aDKyqstvgQCD7S9/3Ud4wxBKALQUDESqEIhNALmQLQo8OyAaNFfGmIARMsUUcInlBojDL0&#10;vqO5vuT19Zpt06GUZVVaSqdxRSliH4OHCMoVXK83XK/XNH2LHwaGEIQsgub6es2bqyvu3X/InXv3&#10;qRYLrEqkFBjKkvOT01H5LLvQiiCRtRaVEqcffyjCW5kACOCsQWcX08F3JIR8KQSXnDsZIck2bcuu&#10;7Wibnq7vswNqyHm+wu/WDK/EFdQVjsI5wuDxvgUUg1J0TUvoOiGn2AJjDbbXVMPAYqlYVDUnqxNW&#10;dS391yacKtCrmiHKfkRyg54QBk6KgvOTE3wImaQccEZTWUgxoCOEmOiDOCM/efqUZrcTkbK8Dlut&#10;BfDu3LT3cNaK826eEoP3RMCVFScnNYuY2LUdersT0PXoZmdFwKzvurxXG1jvdgwkHjx8ICScdHv9&#10;LMtycjoNIXBxcQFK03Qd1+trcX7uLzg7v8A6S2x7tG5whRBQrZE9pbOOYAKDH9DWiSNf0/y31Vjy&#10;QnQoB57/2yFhpHm+OM8Vvy+n+r4c7RDRbP69/dzyrftJvHMtHL+7n19+n+vlfr6/fy/7daF35U9v&#10;iZL8EefXG+NKEXiTe0iTY6t1jiEEOt9T2ooQBq7XG/SmY1h4KqdB532C1dios8N0zgsz4e1d9Ze3&#10;HCkPkP7l73MhnnFPJ07Xf/7nf8nnX3wufUMbVqsldy4u+MHHH/GDjz+mqirp4zFlUbtOxEFGAhMc&#10;7GdTf8xENCFYerRWFLbgg48+5r2Hj7j85BNePP+ar54+5fPPP2fTiEhE58VBeYiRbdMyeI+7e4Ez&#10;hphtAnUWQxn8MJHlvPeZDKMIUUgmKpFFbQwx+In8qrXBOEfbNgwxYGNEO0fKhJ5IxxAyUSjXiYZB&#10;xAQjUNQLTq0jGsMQAr7vMMrgrJmEFrdb6NuWwjkR2FRC+uoHj817rhCDkEpTRKsb4q+KgTDIPkDP&#10;RZFiJKaANQ5rrexbraUsneSKuf8RE0POcd68eYOzhuWiQvUqk6gDISVcYVExoHXOkQGlrOxfQsCH&#10;gdh7rPMo69Da5vmtQMXEYrHEOEeMgcI46qoCrTmxp3IvgzjE27EGlcm8oe/pmxYiaGVIITAAyQjp&#10;zWgzyWhpRE0lxR4FlM5iTJS8A8UQAqUVB9S+79lsrnM+JASaRb2grkWEhhixNnG6LKndHe6fr2ja&#10;ht1uy+X1midffc1m19J0nrbv2HY7XCjo+h5jLS47ZSot9SurwRsNYUD5YupbCXFzTSEQtbpFSFRq&#10;JJKZ7Fgb2fUtbee5vt6yWi05Pb9gsbwhQRpj0EaIyDLXJ7quxw+RPue+IQQhDKXIYlGjlWfdb0iZ&#10;WGyMpetaLi8vKcuSZ8+f8/LFC5wzOGd4//0PuHfvDq+/e8lvfvsF603DmzdrysLx4x9/yp/8/B+z&#10;OqkxZsGnP/yE6AODj1xeXbO+XrNcLdhs1/z+86d8/uQJH334PtZZ/vSf/hN+8tNPubxa87d/+7d8&#10;9uvfztx+RaCNBE1qc53PTaTcsixpW0XXtex2W5wrKctyEnDUWkQCuq4jhMB2u8mENXWrBjMXAQQY&#10;JtdtJrf3GKO8v+yI7Qf5jHPu1p4EZC8/1iQXiwVDitnlXeoD4gBtM7m7yzl6fGsenzsqzwXuRlHF&#10;kVw5TPUHyQ/btuWrr76iKIqpRjMKYI73fGuvOxM+NMbASHic5jWp44/79vE6kzimg2B9JosmNpsN&#10;X3zxhD/7sz/j4vyCN29eM/jIonK4QgQtvAoMQ8hO2ANl6ViVFd5b+iGSFHR9R9u22VUZrq6u6JqG&#10;oii5e/cu2+2GEKSGPdbp3iKiK5Xd5N+9B5/nR/tr/Tzn2F9X/9h519wZfLyvkTi/L6wzjuV5nWc/&#10;r5jX2MY+sNtsqOslvfdTnk/e471LUHJfXHRem5wL8MUY6bruVn8MOX+fO6grJfW0+X1L346TizR5&#10;vI3FzBjiDbl+L1fYz1X2BTQPEYoPCRfMc5054ftdtZaRHD+v9Rw6kzx0VngoR96vK43P2nXdtDef&#10;z0H74gn79am361hvE+fndYOxPce5cB5zMvj8mvuC4vPnmOfe7+r/+3n3vL/v5+v7ueut9swbgpCd&#10;3kka6yyuLCkXheQ0WlFXCxZVhdUi7mpdiTFuEokc54X9e9gfZ/s1cGCqXanR9fx7hC/H74Uw1t7d&#10;1B63x9W8r97++9j/QgioLMwqddqURfUcSltiirRdR2Esy+VyWkukRi9nokkPDH1Ps2uwZqCwJdYo&#10;rtfbSdzK+z4L7JJFVTXGibCYznlJUnoS2NC5z0zjD31LLBSdHeARIjgpEaRAm4XME84oEjKH1EUB&#10;UURHjdVUVoQLdBYBDinio6h8LuoFq8WC08WK89NTzk5WlE7OZ5dFwcmioiwtdVWxOD2hrivKquRm&#10;O6IwRkQwy0JTOCFrW5OIccDvNijrUAmarpU12Xsq56jrGmXkLG/XiPhm04oQuXMWm+R8TVtN2/Qi&#10;Uh0CCYUx0Ha9zKMxslhWnCzrSbjWGjftC2V9jbfOXZw103xJiiLCHQLKmCyAomW/Yi11WRLPz+n6&#10;ju12S9/3dG1L03VSm7UGawyFdWgNxsi5oc5nO8ZoYjI4I+OhLB1lWUv+YIzkTkhuebJY0G5r2qZB&#10;q4QxihAHGKCwFqWVGAHUFdpqIpEQQBmHKQoRAIqRoe8ZUqILA6SIJqG0tD9KMYRIyOKk2g6UZQV5&#10;nMQQpM4bI1bB4EV0UWs9yoESQ6TvPNfdkQB/jGMc4xjHOMYxjnGMYxzjGMc4BhwJ8Mc4xjGOcYxj&#10;HOMYxzjGMY7xD4p3gYUPuR1+3zXecgXj+11/R9DHnLT5x7538N7V6CilJ2X7EaBjCwEyr7dbooKz&#10;s3PqxYK2bTFAzAfH1misho40cdpTBq8eAuHcugcy2TxmV7ZMSItzgqLOpG01OihrjLacnpzy0Yfv&#10;c7ZaklKk630+9HcsioL/7p/+nIuLU/79f/jf+cMXX9D/+//Av/7X/zM/+0c/FTfbAw4qc7D6ISD8&#10;1L4IqDemQMqYnJiBLL33eK8py4pPPv2UDz/6mFfffsOT3/+W199+w2a3oSwSRiWG1tP3sFou0Qgh&#10;LwZx9Or7nhQDZgT2ajUBRyZAS0y0bYt17hYJfgQsq5s3PIENiHIQjxKAszWGGC0KL4BdYwWwUZUU&#10;pQWdKBx0MUCKhDjg24a+aymcoWt3VFUlB/sZkB1jotkJeODs9ESI5FpNhL4RgKG1zg5P2d0OcVAh&#10;k8SraVDlfoWh7wMmaVARLR6PoBPOaMIQ6PqOELILShCXdaWFbKOtFZKYBmMVC1PTD47ddodBU5cF&#10;fdPB0FNYB1FRWMdquaJaLWnbhm4hwJrB9+JwZewtwldRlmhjKKqCza7LYgOCVBkyiFIAyUxkQqt1&#10;BsRmUAxCKO/9IK4xQ2C762g6D8pS1bWAO1Ds+l4IbGWFMpakBHBT1DXrTUfbd2ilKauaxfKEulpy&#10;VVRcb9ZgLex2pLYVMMbghQSmBNyuYiRpiGHAKk1ROsqqRFuNukLAP3oEqwoItXOWzjraoaPpOnTM&#10;QKIkriMhRL743e/YrtfcvXeXqqoZfE/ftqj8LsuqoigrqqqYCLilLTIxV1wdet8DCpeJiTFEVExo&#10;J65XTdfeAr/ukybmAL4RZCVDPGV37RF8n93otKYw5QS2FZcKEQcpioK6rrlz5w4ffPAhz54948WL&#10;F1xeXlG4EqVF6CJmx9Zx3p67se+vHXOg5nw9mQOD5TtqcpkfCYIj2+ZdgMj9tWIOTgtBgLur1ZJh&#10;GIREmRJFUU7ky/G3+66b/s2YG2f18R1Nc6vWVNmJ7NWrV1xfXk4gaqU0MYbJoXMfEDkH/c5BiiNY&#10;VdbDiNaRZ8+eTc5zIxh6PsePIOJ9QGXXdZxdnPPo8XuEIK5O7VXH0DQT4PtdZKRD6/xERt8j7s/X&#10;+3c5dh0iOc2vcXMPZvr9sT1GcvMweLQ2PHjwgB/96FPOL84pCos1Qig22ma3UMXdizO6rsvgWHEV&#10;Gt9biEHc1lGUVcHpySnPn3/D3/zNL9hdX/If/+N/5JtvnkNSNG0vz5BJCUop2rZnt9uKa7K16DzW&#10;xnc/Pp/N4+fizh1effstl2/eUJbiiDeOFa3F9TZMAH711hi5JSSRAZljv0zIejmJM2THnpQyeE2J&#10;O9/t+SJOpOKxPcc2vXHdEwClyYSrt8R80Nn5JzJnwU1zERlYuSfQMTnK5zGttKJwOrvaDMQYDgKs&#10;OdCX9h2ZYopiPJvB3dZaEfZJEIYoJCsO5EU5m4gpiNPjgZzzLfen2d8PEfzmJKdD8+EIso05R5yT&#10;BZVSQqbNTn67tmOz9ZTFktPTM376s095/P5DHj+8x92zEwbvefb8JX/9i7/m88+/4OWL53jvKYsS&#10;50ruPbggKUW9XOE0hDBgXYEfApvdTogcOveLpCjLiuVyQYyBsnQs61qA70qjtBBSu7Zj2+yyGMU9&#10;iqLks88+47Pf/AbvB5bLFefn59y7d2+az4wxbDYbdrtd5nalqb/NAdjzubHveiFtzQDd2+12epcj&#10;qa8oChaLBVVVUdUFKUWurq5p247dbst6vaZrWiGkI0IZdV3z6tU1u524aV1fr/MYE3CxtTaDjG/A&#10;8HMny33w+JwEMLq17+2iZB3RImikAONsHhd5/taSv5LFhFx2Mi+sOGbVZYlzMu9UdS0um85irTiX&#10;iiOkY7lcslwuqZf1JExUFY7Q94Rh4O7duxitGOKANoaqrgkxst5c0Q9CvheXPyHlvWku8d7L71YV&#10;+Fbcx4KQd0bRIWMczsk+xroikyZ7lJJ1tvc9fhgorSWFgEEEy0RsQ4lje5Q1VAj5DpcscQiEKKIM&#10;i6qg2a7xg2KIJXVd0rYDi+Upjx7cw9jsOK6UAOvRDD5QrU7YeM/JciHCVn2fgfqRonDUiwVd57m+&#10;vBQne60oa0dhHSkG2RclAdcnYEgDRiXOz1YYoxCeqziWAuI2lqAwitPVOa4c3bsymS5BWTiiH2ja&#10;Bh9EpGnbtFxdX3O1vmJZr4ToHjwhyrzRBU/YRIwyeR0AbUsqZ7KQjxaH1ZQYhp7tpqNrdvTNjs31&#10;FVdvKuqqosgEQK0l30oAMaGVCDTUxlCdnzGg8IPHdx2F1hQWYna2HmIgkVg4y92LC/qTE05PTun8&#10;QNv2mVAMRiWWiwWr1YIYhQQp+2ONdSU+yOffXK3ZNI2Qg7TCuYLzizuS54TI4D24gqoo0SR0TKQY&#10;2F5vsMZSFoXMHbkPC+FVZfEBj9aJqnIoA23fQwx89+o7rrdbqqrCGYM1M+dxBYVz1FVNWVQzskei&#10;KNw/qL6yv6b8feow08H3LK+c519/bL3aJ7u8a037Y9e8yWPVtOEb6x0zM8jbOcHo5DgTSnvX8+/n&#10;G2Oe+333cvsZv//9vU1OEtJHzrxQpCySI8RrYy2RRDd4IhVJa0JIdENPaS0khdZB9o2mkLrAkLCT&#10;cEqanOz3yT2Hal3fJ4wg62CQayoh/fzVf/kv/D//+c+5ur6WvZ9zlNZhreGXv/o1jx8/5mf/6Kd8&#10;9MEj7t67DylSVSWNWJe/U6wspnRLrCFm0rHwUww+JmKKGGO58+g9zu/d5/EPfsSDD37AF1884cU3&#10;z9n6gcYP+AR1abBKo4xDWZvdyyNWR3GXz/cxkvistZDFGfu+zySQ3IfJBL18X1prgtw4SWmUsags&#10;VKmtwToR5Jj6UZJao7YGU5acLpf0IeD7njgEVIo45TDOMsTA2WrBm1evSJkE54dh2kOHFCHmNlOQ&#10;8j1F0lRHUEr2lkJMT1ht0Wbcsw057xBBpmlPJ0W7LAzgiTHgfc+3336LfnCfonC07Q7f96iUqEoh&#10;KMWYcyY0Gk3KYi4hSL3LWIe2lrJe4qpartsHCmdZrpaTe6QIQIYpny9KEfIrnZvE/FIU0n4wBpXC&#10;1D+UQchlQFIaEIKUGAQHfBAHdhI4bSiyIKLPzROTwWmFs5a+7+j7jrLI7pbaoVIU0dIs8tVHUEMk&#10;mYgqDeZ0SXj0gKvrDY2P7NpuylOGYYAYJb+ocw6KorJanNgNLItCnj3BEAPeGwYnfTamRHKWru0I&#10;UQQfURCSONgrbRhiZLPbses6NruGx48f59qayYIykaIosgjTIG6eacBvROStsAbrjbhkVhbnHGVZ&#10;4oduIopXVUnf9/T9QPPdK8rSsagrrIYUPIXVPLx/jzdrz5vXVwQ0RbXgq2fPGJLnH//sp5yenFOV&#10;FX/6pz/H+8izr7/hd7//HGsdS6XYNRqtE68v14To6Ye/5sc//jGPHz/k4YN7Isz6q8948uRLuqZh&#10;uVwRspjX9fVaap5VdauWO9ZS2laIa865qc9XVcVischEcz+tJSOBPISY9yozF+lM8B7Xw1FMwlor&#10;tfcoxHylVR6LN27szjlxnc+u7eP367rK15d66HhG0fd+2rvFmCYC//y787l73P+M9YP5OjV+b7yX&#10;cd6bROjy9+a1onmtYfo3baZae8rvoDAWlUTIdiTcp5TEsT0T/FNKdF6ESp4+fcrDhw+5d+8eL1+9&#10;wqgNRi1BGSEiJo01ObeMKe+jRPC2HwIhZpf7wkx7pc31mjevX3N2esb9hw/47s1rdptrEd1su1vr&#10;+Pz93BI/nDkyj/vtuQjQvPZ06DxmP9eY11nm4pb7dan9vf38e4dqEOP+b05o3hc0qouaf/kv/yWr&#10;1SmfffYZT598mWtBIg2yT67dj/n9zEUD9nO1/RrrnAw97rtxiTiEG/HE7OirlOH09CKLJgxTHZYU&#10;boklzsMPg4gxwkHS8ihON/bZ+f3O9/vzdzWvQR4SYbotbJhunSPO23Q8V9zPcefXm/evQznpfHzv&#10;50njteZ10f18+/vORMfvjc8878vjuD2Us94Wob3dxyci9kxseKxNHsqF97+/X/M7tG+IMcoea1av&#10;S1kQtHIlZVXjigJXFRS1Qzs5L6vLJYUV4Z3COYYQ6byXeki+71Fo4FCb3G5zdev9Te8uvftsYF/Y&#10;a96e81rozXNLjVMryYXGUo6sTVlIIotuTn1FG1CSoxaFxftechxnCUNPDJ4mC6i5LKitgHbXsLla&#10;532Hotm1NM1OiMx6bJsgAnezs/Ixfwx5PBulJhHQ2/PnrLY6Co9OiqpInpdrP9IfzeTInsIoChao&#10;CktVSv3AGSeifFUNRmo8MSUWyxWrkxMRRcLgsxj1oq5ZlFK3OT9dcXK6xFqDsRpjRMAGRCjWZFJ/&#10;TOCMIw2KlAa6JhDz2V4Mgd1my67ZyRnlYim1rRBpmh2b9RpFZLPbgNZUZcm9u3chJbos1mJcIUK3&#10;aKqiZAgRbR1D33G93kCKrFZLnLYooyUxDiHvf/VsHN/Mt6KenyicIWiV6xlumu9FAN0Sk0Jbh7EF&#10;bdvSdd3UL72XmnRRFPnsQIFKxCBiAD6E6WysKgqcNRQ2j+VcT08pist7Fvlf1DWL5RIFhMGTVMRl&#10;8ro2VkQbDFO9LSSNVDwU2hpUNPg+i+fEIILzrsQWDlC0my3eB6ltD4FtvyYM2UAAYLvDGM3Jasli&#10;sZCzhIzTCCGIwBMRrTjGMY5xjGMc4xjHOMYxjnGMYxzjGBwJ8Mc4xjGOcYxjHOMYxzjGMY7xD4o5&#10;sGIODjgEzD0U7yK9/bHfHGMEEO0DYP4+JPiUQeuji5fWhomVazSuLDAh0HlP68XpuV4u5bcmcrqm&#10;cAW97zFJyEyJlAH1ht770TDrIPk9W7zduJgoMqFkBO2EG8J5Spl8a8WtUUNZObRO7HYtnR8yaSzm&#10;g3rLDz/5hH/7v/xb/t2/+1/56tnX/B//5/9FVZb85MefMkQB/t9yVEEIPyaDApUWlXU9utrGfNis&#10;0kTSv3GIFRdyrcwETLbOgrO898HH3L/3kDffveTrp1/y9Onn9O2G0DcMfYdCs1osIIp7ZyQQUhDi&#10;v9UCFI4RRQaujCSwfPjfNg1FJjQsl0sBf3o/c1JTU7vJAySUoI+zS7e4SMYkpI0zIwCFwimUTsTY&#10;kGKfnS09KYqiffBeQNBRgN1TkyJAr/XVG4zRlEUh5MMMeHDGEIdh6vNjP44hYkgYY3GLCu8FrGKN&#10;QWWwc1JGXMeVBgwRKK24BPS+y4QQ+SxGgIgjIbYsKy6sI6ZADAPGFRTKEFCEwdOngWazprCW5WJF&#10;UdRUtSX4gaH39H1PiJGYUcvKGIwzGG7ciru+y8C5kpUp0UrhjEWpyNWbNwLmGQZxx8r3jXQpgfYZ&#10;w5CJ/JeXl3SdvF9lCyKGui5IyqKNFSehoccPHanp0NpQ1yXKigDDBz/4hMF7drstKbuNWOvEXaEs&#10;MWWBstltffBCmskEx26IgmhNAi4fybPWaJaLGm3F7WjXdvheiPN1VbNcLFivN4RtoA8ehyFFhVIm&#10;u6pDiAPfPHvGi+fPqVdLTk5OOD87Y3lygitKur6lqmvqxSI7SrnJRWoOKhvnrrZtJ8Dr5BCu9TRO&#10;gMmFZu6OOM7fZVnmOSrm+SplNy09uXWNbilGCyhHBESknyeEXKGAx++/z+PHj9lsNvzhD3/gN5/9&#10;jq7rUUocgUPwE/BwBB8fIn4ecnQfAVo3Ll8CpBwdf0dJEeFivA143AezjuDHOVBW/vvGectZR1GU&#10;VFX1FmBSZWfXuq4zCGl7C4xcFAV930/EP5SiefUKhYChb9zJ1FtOPuO97gNBhaBv94gu0r7fffcd&#10;KSUhe06iBoedhkagWwgBV4i4QtsJ8H+9Xmfyd5xctvbBld8nUHNo7T+UG4z3dWhtHkHL43+HIODC&#10;G/CzrEsTWDNfs+9aUoycnp3z+PFjTk5O8piWPl2WFRqN9z1D7+mQ5ywKR1GW7Np2cpMBaJsGpRSn&#10;Z6cUpeN6fcXJyZL/9J/+b7788qmMEYSgPmQnF5PIDnHuxhEaKNxtZ7cR/N0PA4vFgg/ef5+P3n+f&#10;Z8+e8ctf/pLzswsUmjgBis07wbzzvw+D5ALGvO0sJS6jKYNI9S0n7blAQgiBpLgFjJ27hM0BtClE&#10;po6Y/1TTn7lPJ7Kwxu3xnWIAdSNsM/VTxQS6PES6G68zEvxGMv08B3yXm+34HkZX99HZ6cZhnRun&#10;17d7561n2HfVmvfpQ65S+wDubCr/FlF+bIfxXWsl4g4xxAkg3uS+2WdSx/vvv89Pfvwz3nv0Po8e&#10;v09VF7T9hpfPvuJv//ov+frp13z9zQuGZCirmrJesjyvOD89zy7Y4nyKghg9rnB0vafL634/DBTO&#10;4lzBanUqoMTxs87he0+7ayZCSkLWi6Iq2Wy2PH/+nM1myzAEHj58iHMFxthbpMXxnY5Ej6H3bzmo&#10;788jIQSGIKIw3vupr46klbquqetaSBlKchXvPd9+u6bvO5pmh/f9lG+ThKg0eE/wA/ViwYtvvsEP&#10;AxiZJyaQfpB2GfPgQ6TVQ/OfPGfGQ996njTKGpGSAGfHcRKDiD8YYygKEbopioKycBRaURRGAMNV&#10;SWEs1mjKqqRe1FRlQVU4ykLcBV3huLg45+TkBG10JuDJvFpah15VGAQEa6yWfU2MeN/z+vVrrreb&#10;fJ0C50qCigwBuuywFZsIa0SQa7HAOcfdO3dJMbHdblmvr7m+uuTqzRvOzs+5e/eeYFtTIsUB5ypW&#10;q1NUjPTNjpQCdVnekJiGgc1mg+89pxdnKKfxnZf9ywRMh6qwOKtkf5TgbHHK2cVd6oVDG0UIgxAg&#10;leT/RhnO7t5hdediIp/1bUv0A71vSFHyoq4f2G52xBDF1RfNcrGgcJbBdzTeMww9hbOSv0uWDUkJ&#10;WDslBuQ5EiM5T9aFQCKEiA8CaraFI0T5vjGgrMXYksViSVEWNH1H13m87ynKEmNkn2qdoqoqThan&#10;cu0wZBIohKHH90PeeyTZ+6qEtSV93/Hq5TcMJycMdSWiYIU49IHGKjMJidnsMBu1RlvHoihRRYFO&#10;CWcVhIG+aTAJiqJkubK4ouDbV6/wXUscZKx6P9B1Ld63OGs5WS45WS4y+V7ap+06rjcbtk1D63sS&#10;mfRlFN6veXN5zevLS/reU9U1P/zRj7DaUlqLydBsq2TQ+b7LQgpB8ptoxEXNGkzlcEaBipheY5xi&#10;6CMmylxzeXkJMWBUQk97ZkPhCnZFTV0t8lqY9wtV9d9UWxmF6N6Vw/2x+sp8vdkn3hwi+cznqfGz&#10;w2yfOr/m3AFy3Hccco2fBEmYuSCPKUG8WWhv5dUHCEX7BKFDdaRD7zCldIv89i7S2y1SzAHy2q01&#10;R6VpjyGCHOS5U6OVuC2GIZPukrgHhr5HGY3KzoYKzRA6zxJ7AAAgAElEQVQCUSlCSLiiJkUZ71Ib&#10;OuyQ+q7a2aFcY56jxZS4ul7zd7/6Fd+9fi3ktZMlpycnuLLAWkvbt/zmyec8ffGMH3/0IX/6p/+E&#10;j3/wMUUhQhhd1+dcV98SVABxSo8z91tx9s3krBCISROUCCX5FHHGsTi74Od/docf/+xP+Oqrp/zy&#10;7/4rT778A8F7upAotcGnRB8Cxmh2XUudEsnekFitMZlgEYljHut9FsXpsoOlOMdrrSY3TWudCJHM&#10;2jaGhLVFzrMDKTuvGwClRe7AS50ghUDpnBCY0uhULuIOi6rmg/cf8+bNJcrZyQ13JBkZowH50zn3&#10;FsEqpjgJCkhfEUFNPe1jFNYavB9zdkWKozhUvNU2/eD57vVrzk9PRDTQGBHwDIkByb0hzdxkHTEO&#10;DF2H9z1ojStKEQWIRRZr1CzqFcoY/CD7qGHwkGsO1lqsMlmYL+T2F0K9HwZ5p2POpGW/3nYNfdeL&#10;Y6i24lJqRNxuCNK/VJA5HCIacOamDojVOCfiP13vSEqEEkhgtaEwdnIsNli0KrA6UDnLcgHVoma9&#10;ben6SNv1NG3L1dU1m82WvuvyfhNCziuUMgSjWDlLOrVoa4WgHgIhRnZtSwS0sQwhcHW1ZqsNXdfR&#10;+QHCQIrSx8ZkJSZYr9f85je/kbyurrh37x6r1Ur2OQjJX039ONC1gWA0xkv/3m53WC15tXMFWisR&#10;MdAqiwyJqKRiwBhPcpaX375itTrhq2fP+e7VJRfnd0QcqS5IyfPLv/sVza7j4YNH3L17l/Pzc6qq&#10;4sHDO6BGkTTNq1ff8d1337FeX9M0Oy7frPn6q2+4d+8un/7oE37wyYf85Kc/4ptnL/i7v/sVv/jF&#10;3/DqzSVluZC5OM9T1sueoyicCMw6B4RJkGC+5lRVhdaarlMMg5/Gd9/3U548r3WgJCca50U3F08F&#10;ml2TXeKHSeRsrAXFGKfP97048iadsuDEkAnBZ3jvaZp2crQPQXKbEG72Ms45VquV1FpyTWd0ix7r&#10;NvPzjdG9erzviYy8Jw45X7tiFDfhwQ8ijmAM5NySKO/Je48rCqzW4i48upcn6FMn/Sd/b5z3Ly8v&#10;efb117z3+DEP791ns9mg8h5eJYW2Otce0kx8UUQs4jAQUmKxWKDLIosDBAbvefToAffuPeDZs294&#10;8OABXzY7UpJ3Ne6Jb4ic4WANKc3ONMbP7ZNV93MEdUCseL8muV+T268xzPf8hwSg9wUjx73pvL43&#10;/lmWBR9//DHnFxd0Xc/l1WVu7zjVkMnCO993trZ/PvYuoeh5LXTsV+NYU9ZMItHzsTCvB/lhgCzO&#10;ADeiS4fEO0dhNGsNu10z9evx+vfv3+fi4oLPP/+cpmlu5W6HBDXHsTLv9/M2Hd/Bfh79rvPH/dzx&#10;XcKf+3WmQ2R5ULfy4rn43X6ePL/u/v3t39e78v/vy5P3hWXldxLWmltnAvtE+n0B2nlfSSlNtfd5&#10;e8z3G/M288OA0Zq6rqmqgqosWVRLyrLGOEtRlUQViQxyzqlLrFJZQFnWGKM1qHSLtH9Tt5S8ajzL&#10;gBsy9yEBQhjPON4+uz60X5iP4fH/3RLzTSK8tr//SYjDujNmEnie73n0eKYZBlQWaPJ9Byng/UDf&#10;i9iJWizwCS5fv+bVq1fTdbwfUEpT1UUWwx1zdHPrfH78TWvNW3XRqQ/n82Y5Sk7i3K3VTb42Cl1p&#10;lQU5DSnJGZfRkmNpEk5rlnVNVTrKQlFXFaUrKasKV5YoIyIazjkWJyu0K9jtRNCv9w3X656+abg2&#10;mtPVAm0V1WoBw0AIEVdYQlTSJ2xBUgmU1MtsiAQTSSFSWH2TcwJnJ0tOlksiEJQILq13Lc12g8nz&#10;WQiyHo2k98I6+q4ToXUl4qg6i+TfGetEIRCGHq0SIXjW6zV1XVM4h7WjsAh786wI9ChjqBcLWfuH&#10;YToHHccoUep+PgSaLCD9+PF7aG3wXhzou64VEn0+UxuCx1pDaQrA0fad1HHDQAoJjaaLOzlnmfpE&#10;xGrwSnNxdk5ROGknNCHl8TMMDPk8gwjOlThXQIKm7eiGwPbVa9bbNX3bEvK5xXJRU1cVjR8oiwLr&#10;CoIyJFcSvSchwlJdFotAQYiRoWvpQ0S5gpPlUkQ8Ffi+pwiSPy9CPIJxjnGMYxzjGMc4xjGOcYxj&#10;HOMYx+BIgD/GMY5xjGMc4xjHOMYxjnGMf1Accg/fd+SaA0DgbRDOoc/s/wbcJg7tg5n+GMl+H0gy&#10;HfwncWBKeYOYMslUK3HnsjahjKGPkfX1luvlhtOTlRB7lAbtsDZRFDGTXD0x9SSCgE21mtyU57/7&#10;fe9jvC+dAXkxRZQRUm5ZFVhn0UrTdZ7eD6QMzFVaCGRDdoxUQ8A6zSc/+JB/86/+J/63f/8f+Pr5&#10;t/y/f/FXvPf4MVVhiVrhowAi213D5asr7t29z8W9IgMZYJhc7UUeIGVyEEnIpv8/e+/VY0mWnus9&#10;y4XZJl25ru5qb4YccnjIGUpHBxIk4UiAIOj36kLQnURAdEMMzQzJmfZlurtM2m0iYjldfCt27tyV&#10;1ZzDc7sX0OiqrMydYVYs88X7vs82LZqcyUpE3aSMjx6tElEbqsrx1qN3uf/223zw6ac8+fYrnn7z&#10;NS+ff8/ZokMpQ20MxioUSV7kQyFrGnxMxJzFXJUT02kLOaGyCJc1utB6M85qUhKBRYyJyjWFhC6a&#10;DorJmqiIqRC1Sj9QKCZ1S86RFHvImuQDWmVyTPSDUJVcofnEYSCFQCjJ/CMNra4bwmSODxmlIuRI&#10;KqIHs+nDIkBSqt4IVHofMDmTvSHGwNB3NIeHpBgZcgSrCQpqW8n1j4lhiFiTaZoWEPLZMPSgxQw0&#10;CsGMTWiriB4uLq8wxtA2NQaFihBCxnc9IXfEwePcgn7o8NGzjr2Ir0GO3+prU2YxjQvl/lrAXxu5&#10;rsELTVQVMaVKnhQDmSgUSW0ZSQ5KCTE7xsxq3bNYrkk54SaKw6MDDk/ukrMSo79RONeiY7UxLGal&#10;hRypjRjAXIuzYnQRwaeQ2uq2ZTIRKmqlM6fZ0y0SIUBMmYwmxYwhgjbEmMuDIEbvKmfuzKYctlO6&#10;3hNSEtGWMYTQkaixRjP0Ae8TMScxMSlFNhMhjqeE73pertasl0sevPWAO3fvMJnMGHzP4kqE+k3T&#10;4lyDs0JTSzmjjStE+LShoAhJLgkFNCb0lkBrHGvG5zUlMX4aIwaMkZZ1UyhXhJkhEr0XM7Tbotcg&#10;gnCtFMY5Qoys+h5VDMCffvopjx494vHjx3z55ZdcXS1QRuOMLcR1SEmE8XrL/DKGflw3XSjRYrba&#10;NuJqrRmG4Vay0Y0xdYe+tEu6GUlhIuiCEKIY3+uGHAPr5UKMyylvqO+5/L9tW5bLZXn2zOb6jPdn&#10;Y3ZHSL5hcy3lOqQQMIUyKGZvvxH87op7r+cw6LqhUMUk9OIGcWcMQtgy+IuYWW3urQi3E7PZDKUM&#10;3z15ivcBa0U4npXGp/hawEy5skVwOPqe1Q2q8W1zsNYjwWrsb2wEvdv9dDRKex+JCFnPGCtmCD8g&#10;oTEOXeg6GnVtFAVc7Tg8OaKeTEkorLYYLCprwiCkOK1AF1F4M3FUTswSfd9hFSQlkixXSX9w1rG4&#10;XDKsB9aLNd9++4ToZVytqorVcknKkfc//EBMias1V5cL2umkiEQzPgXiEIVgow21c0ynE3qfuLy6&#10;5J9+/Y8cHMyZzeYc37lL33U4O5KlRZS/vcbabWNf2YgdtRWqY1JkVQjiO9RVudbS76vKlDWWzKXb&#10;ppwc87U4klwIn7kQI4VgBBmDGC7yhvoo4952u2mUS8U8VEhx4vwVArcym2dgux8LCSaVeUcMNGMA&#10;y0aITt6s7fKmj5Z1aVmSxTLexRQLpX5rXVtEeBtTbhkLcxnvNueyS1YbRaJvWofmjEZE5fKpiZQ1&#10;VlsyQlKLMRUacZZ5NoqR3LqaEGHdd/i+562HDzk6PuLhOw/56OOPOJw3EuTjM8+efMk//Po3fPf8&#10;ORcXp6QYODo65uj+Q1JWDENAG8t0OqdqajEup4B2FdY6utXA82fPxIRlncynzlI5IYrPZlPquqLv&#10;e4xxpJiF9r5cslwuaNuWg4NDtFZ0/UDf9QxDYj472txLtvrxSHgHmTuMFnOaq64FxmMIhtbX9K/N&#10;uKhVoZs3pCTkuqZpNiaoMPT4VAwyCbo+0Ps1Xb/G9wNDoXwbLWNE9IEUhSZuri7lmKwrBqgiDE9i&#10;QDFGbwSt1yb4MUxGFZH1SM4rxpkkc57djHtCzBqp0UpZjDLklAtpWpFIGKeZtFOausYoRds4ppOa&#10;Rhuc0yIsb5pi0q9p64qqUOqt1VTW4IzQ3+dtw6RxpZ8Xk5225MQm4AudqeqKqnYorfEhUbcz7g4d&#10;wXd4H0HpYjA0DJWlH4RCfrVYCmXUKFQKuNowqRvunkwI8Q7L9Zqzs3Ocazg6OhQqqhfi6rDueNl1&#10;QtfVmvmkpZ1O6FZroSdbhbaW5DtevHxJSFnIX7JaQCsRo7e2xtYOZRzVpGI6mTI/aMhx2ASQXV5c&#10;8MXX39IPEVs5jo+OuXv3Lk1T47SiqSyBhKIpgnaZDyZNTdf1+GEgDp7l1YL65AhtNE3boJQI+K9j&#10;LmT/oQrFqi5GkOAj3Vror2FxhTaWmOByscRWFXffukvb1KSI2OiHQN/7zZh9994hT59+R0qZtplx&#10;dHTEbDajsobaVZhirFeFdh+CiKBRciwxhkKtFxL60PdUOXJ4eIh1FT4kEooQwQ9rdBbjt1JyrV1T&#10;g1LYEFBVhbMOyHRegsKC0ihboYwhI6bOg8lMaMRK4SrZb8bYbsZ6rcUgvFwtSSEy+IAP8l/KGVdX&#10;EginrazX/BLfRw5nhxtTTL9ek42FqsJqhSaRkkJnEbGLMH1rbRwiOiXatsE0FdNpw3qI+JDoh4HL&#10;yyu6fsA6i3OtkPWKSTaEQBgCcVgQ+gFtZL9pjCEUWut/SZNx4HrtOhq5dg0qvw+9fPv/N9eD+rWg&#10;qe3vf9Pv2KWtbq87bjPs3xZCtf17tj9v+zPeZHi/bS2xfS63XYPddcf1F183Jr3p+o3rS0WGvH2M&#10;CaUMRhuMUtSuQvueGBN1U3N4eMhsmpi0DU1l0TmQfCJnCUmLIWJT2iILi5F5+7i31+C3neubzP3j&#10;XjiGyPn5BU+fPUNpzfxgzkcffshPf/IH3Ll3F2M0l1dXfP3t1zx58oR//eIbzi4X/Mnlgj/+458y&#10;aSfUtRg/d01m5TJuzMha7ZDilVyzkBNRy7/1xQxVu4pmOuWTz/6Atx6+zbNnT/nqy8/5/vtnxH7N&#10;ECK1ExOxAnJcYbS5Qf0dQ7GuTeaqGPgyWkk4Cc6hsaQoiTPWyDVRWWokPkiYTUoJcibFTJI8Kwmv&#10;A1KMECK9HzCAs0JMj6Gs21KUNSngrGE6nWCblrZtaKzGKNn7bptXq7Jv9sOwCf6J5K09sARhpBDB&#10;stknyzNX1rwxo9L1PlYrhTWG7BxoqassFkucVphSVwxB9lVKAzmRVGCkl6bsJRhmE24ZGYa1BAAY&#10;jXYVflAs12sxHBkjZ50TlS3zfc4SqjgMkilq7cYcT50xhYqdGPuM7A2DHwgqivlGyd7Lmkr2HiqV&#10;IEwNWo3efSGU5iR7daCpKzJlrQgoSm0hW6k9aBn3nTXi8dKGGZq7WZOSous6Vus1q3XH+fkFFxfn&#10;LK6u6FbLct2EEq5BzL6VhCgapwkGcjYYVWotWqNNjSm/b7E05PWaRMZYqXP5IGuKWMIMQEL9+r7n&#10;8vKS6XTK0eEhxyfHzGYzqTOoXNarClfVQCLFSN91eC20z7quqIwr86EtRPNMpSvZ/3sJG4op8/T7&#10;l3RDwvtA169JyaPyQFvXvHX/HbSq+OKLr/niiy85Ojri8OgArTVXV1c8fOshb7/9gOPjA9599xGn&#10;p6f88MMPpBS5urzk8eMnfPnFl3zw/nt8/PFHfPzhhzx6521+9rOf8g//+Bt+/et/Zrla07STYoKX&#10;OmvXr+UcqkoMfiOJfGs+9d5jjKGuazF35etwwd2mtZbadTFSbwdtSciUmP2sNaUGGRmGjpgyruxp&#10;r+cxWdI1TVNqWZGuWxPCjLZp6Np2M273fdocY0qZy6tTZuXzb86xeRNCmUso57Y5cTQdb5uRrXOb&#10;IMkYr03t26Fio+GxqipSjCwWVygtBF6FwmmhuOat/asfBrRSDCU0oCohKeNnfvHlF7z73rs8evc9&#10;lssl3numNLjKYoxFUczHCUIMpCjPgoRFQWXkHsSYWPU9bV1x7959tJHx8NF775Fz4ttvvsFp2V/s&#10;0r63g+J236/srjl26fDb9bTbKO7b8+7uembb7L79O8d/tyXU9bVgk7Lu2g4R3A24lH1t5PPPP+er&#10;r7/marmU9UEx+MYUNuGkWr1+TruBobeteXaN6dt1Q+/95vvrWgKXtVKyHy4hq3DTHG2N2fRlCZex&#10;r9Urd98PSk3PlN+nNn1+rC3GMj/t1rW2Awd27/12WNL45/E6bIcrbd/DH1vv/Vit7bZAu22K/PW6&#10;UN/6c7vvSHf75K75fDvwYXfdPdZMdkn1u318+5qNx3kd+ppfM3jvHvN2ANfYT7Z/Lm0CrdRWeGkW&#10;I3DbMpk2tHUrIXxaUVcSEGKNQ2kJjkJr4vguSVZuJbBHKORGaVKprcR4TR6X50jeSOy+U37TniPn&#10;jN4Jyr3ZR2++r3XWEVJ8bZzZ1KJSLOuU6/Mf/z+GqRgjx+usLXOd0LX79ZpU5v+UZE0DmdVyIbXl&#10;lDl7dcpicVWCGrfmg1J/0mb8va/v267DIdJWCBM36phwbbymzIVkWcvpEvYm9HcJdpNrldDGYYxD&#10;I/d02krdaVI72qaiqS2VczRVTV03mMpRNY0EIEwm2LqS97uxBC2XYGff96yWS05fvpRQx7pmUlua&#10;2kl9V0ugbeUcOWX6wbPu1/i+RyvFpG6kPkBfwlRLBroZDekB6yyTtgFzglIa6yzWWa4WSxaLBavF&#10;Cm+tUNBjAmOp65qcI323ZqUUTVNjtSrsc1lH5BQYug5ywlWujI3jtbdlDatx5bkdhp6YcskcSPh+&#10;IMW4CaBW2sieUGuO797BGF3WOwnnLChHLsb9bt2RcqJtGmxlpXZsLT54ctb0Q89iudiE/81nM6kZ&#10;VhLmXNdTeTcUfalTOkLMDGGQgN9Cf5fAe01IiXXXcbVc41Ni2fX88PwlXd+hXY0xlldnF2ilODo6&#10;4s7JHapaleDtgHZjl4vYnDd7tJwyIWWu1h3DDy85nK25d+eEeSshCkYphhBQIe7FOPu2b/u2b/u2&#10;b/u2b/u2b/u2b/u2b+wN8Pu2b/u2b/u2b/u2b/u2b/u2b//udptYeFdctC0G2RVa79IYbmu3UcnS&#10;ruHo32jbIpjx920EUQh1R+kdk6TKxdCraduGkCLL5Tmr9Zr5dCKi0ULsQelCoxEjTCwC/bQRPr0u&#10;uhpF/rvUiHyNi98IikeCQc6Zg4M5Dx/e5/T5KX0/0Hd+Y7TXWW9+diRPeO8xleWzn3zCD9//Kf/P&#10;X/w1v/viK/7+7/+R/+6//QWVqwiDUDaygl/+/a9wxvGnP/9j3nrrLeq6xhgIXmiEI5WVjZggv3ad&#10;b/45F8psJA+JYETQcnB8wh8dHvHhR5/w5OuvePrNV6yuLkhOUyHEcG3BFvkqJZSgHwb6XogTQjfS&#10;5TqJAS4mIQBorbHGsOzXxSTaiskiRbKy2OwIfk0MvpjjinlPgS7EQbKm73sRfWGKQKQQY1PEFiPB&#10;aGyNg6dpFcZWYBQwCDGgqkVwHCMxeKIOhQQv941Cgrn+rCwk1b7HumuTblU3XF5eEoPH1DW5CAyN&#10;c2hnCTljlaKdzYReVAwtISWMyhhd2FkpEYuJd7lc4oeeaV3TuAqjDbPJjOAHEb1oJUKOfoVPQQw3&#10;zhbxEWRNITnI86C0Ro/CdKVQheyTUmCkIbppi8413vcijCwGnJxFhK7G+1c5jk5OaCY9KMWqH7i6&#10;vCQlqOqJ0OOVPEPGXQvutC7Ui0IzjTlhK0tjhVbbDwPdas3QdVRGYcgYEil4zmOm7wO+9xijN2Te&#10;EBMS/wCmiGNtoUuRFNNGhF5DEvJUbRS5rqmrhr7zDD7SDwODF5p91kYoXmXoCyFwtVhx+bvPefLk&#10;CSd379JOJkymE6azWQkPWAlJzjisdShrSojAtSCWjIjxVdoYc5VSG0Hs9Vgs5yOGOzZU9m0S1Sig&#10;TVvGDKUUYUPhHY3MsZjrLLmcS0gRqxTKaOYHB3z08cfMDuasVyu+ffyYs7MzMc/mkahuN4Ks0eBz&#10;LSykGPRep6EDm2d0PObNhYBbKUyjeX0UrW2bCUb9r8wTeUMy9n6gaRqm0+mG2Le5XtqIebIIjEdx&#10;odmYDuVaGSMCJh8DaosGuBEVx8QwDKzXHTmLiNQ5t0WJv0njjjHx2Wef8s7b7/CXf/VXrNfrGyLI&#10;MRShLULsxWIhhI/y+0ah7vXcKte0qhw5y7FYa4SGTt4iZm8RE5OEJsi1T6+J7Hbn8Wtx6k2ic86J&#10;vu9FEFiEcE3TMJ+3dL6n7weOj05wruL58+dieq9FRFjXFYurK/zg0UbIgZPpnHsPHtDOpzTTljsn&#10;Jwz9mhgGrHVUlUMX4rFSSgRw5Z4ezub0fhDRu9bYxjCbzTmaH/L119/w8sVzfvuvv8P7iLNCeK+b&#10;CdYaJtOGTz/7jHt373F1teDx48d8+803m4AGozQ5a2JQKKvofYJlR1aKg/mcdtLw7NkzXrx4wXrV&#10;FyING4HnbRSn7eu6KwKWtYyWcwsR68yGyi0mjpsGtZwz6/Wauq4LtTXLOIqYxXMhgWUypGuyWgxh&#10;88xtCOnF2FLw1rf0gXSDzrq7jhSBt3ltbXkt7DU3hLu7gtfx9273v50F63XIxpvWkUr49SmnW9e4&#10;u2vhkR6+K8C/SeE1m3lFxgkJZ/EqYqyYYIyuSghBxOqaEDwhDqxjx9uP3uYXH/wJ77zzDh998CEp&#10;Z84vL3h1dsY333zBV59/yfPvnxN8wtUtpmk4Prkn85WriOKnwjkxkwz9QNetNuu5TKbKYkj/5NNP&#10;OJwfMJlOmLQTmqbharHgshjC5/M5BwcHALx69Yrvn30PwOHhEXfu3CGEwPn5uTzbWlO5aiO4rqpq&#10;Q/nZNimMIntFQpW+sk0aHvoS7lKCT0Zxu9FazOrGiGnGVRhjuLpacLVYoFVEjxTzEPEBet+xXi8l&#10;HMd7UowYbWRuSjD4oRCm3fXzVLqLVhplr43tRutit3p937G7vtelH+tNXxfDU1XZjcHNGCuhCDkC&#10;EattEaiKibupG2pr5GuNo3GaunFMp1MmkwlVXeNcIaiVwA9yxmhNU1Vibk8JFYSuK2OBvChLjGOG&#10;Z+UHrq6umExbJpMp2jjqqqJ2hhArebmmLa6yWwEVYuIYhgFtDcGLUNdojVZglaZpa6Zty92jI1Iu&#10;lFIj97frB6Fo9mvZ56SE1Yqmqwk5y33MGVdVxNwQ1yuIkRDYEHxDSPRDFNKpQgSzVubql69eCr3b&#10;iLFxte64urzkybPvxBw6P+CDDz7g0cOH6LalrSsMQlQXMLes1bv1CuM0MVliGlitVsQUcBshcUNO&#10;cdPnBz8GOJS1Tg7EdS8Er64DFE3bYKxjseo5v1qAUUSjmM+mzNsJYEDlEvoi/ejOyTE5wbOn3zEM&#10;A8ELBdnkzDoEcoxUzuGUQxmFKxT5rusKKVVTb5FSrVYcvP+ezDtZsVh2LNZrej8w9D06S1CVVmCt&#10;I5a1cBnxJITAGHQG75O4LDUbIu58NuNwfnhj7B+GAR+83FfnUGVt5wdfzIAerTS2kvVLPwwYJ1Tc&#10;nBV3Tk5o2wZXSVjHixfPCdET/EBbOVKIhQosIQlKixFujD0Zg1BiFCKpNZqsNc7J85a14eTkhODF&#10;MKhUCRdLUYIyivFsDNOIm7lJbQh+/54ayzZxcde4vru+2l1r7Y4920TQ3Tlqd766zRj/+hx9cz3y&#10;Y6TRNxHYd39u9/vedAzbn7879992fj9Wp7rNLHLr3L6pzUgiYM5qE3IoxlwhVVtjIMj+YuamzOdT&#10;2TtbiyajsiObTM4dfYrkLIFwEtLmqYo5Ot9CPt2ug91WK9te0lyvCeW5fPnyFVeLBXXbcnz3mJ/9&#10;7I/405/9B9q2FeIk8OkHH/Dsu2f88h9/zReff86rs/+X84sL/vv/9B+Zz6Y4a/Ah3gj6ujZXFVdo&#10;3r7OJRqp7A9SqT0oJHxw3Uc0Fmssk8mcjz/+hPfee5cffviOLz//LavLMzKJ3scNeTLGEvIIYMyt&#10;Bi9d6OPjeiwOXgIvc8KUPZlWsvbK6drE74cBYtysh5QWgrwQDyX0SZMx1jBpG7r1iuCjGHJyJKZM&#10;SLJmbJqadjZDKzEs12WtErwn5UTdTGTPWAj219RaMUTrYtRGyTGGEHBbfTsVkyxAVUIBsmKzr4sp&#10;iam1XBsfk9RxMjR1Q8rgnBbqttYoJHgll/lK6OEWtGLwA32MdH3ANg1ow6pb4yrL8dERrtC7q0K1&#10;jz5grJU+rDUoNntZrRV23NumJPu4pqaqKnzd0/drYgyEJAGAqtBfMbJBt8aA2gr6KoT4unJC9kyx&#10;BOsJyTpGCSjVkhKHq2tcVYlxzBgwloSlj2KimoQpzXpNs14zmU2YHx2wulqwXlxxtVjQdx1d1+G9&#10;l8+MXtaqKWKVRlsr83SSkJ6srtem1hnQco+893SD3xgHnXV4LzTbMQAjhcjl5SVDt2Z5dcHh4SFH&#10;x0fMDw6LUdvgmgkpiSErxWsqbkwD3ktA3ziWVVWFNUb2FEHCi1TSPH95QT9kmqah79b4PhKHiuOD&#10;d3GzA5b9kt531E3Dq/NTHj97Qt/31NbhjGU2m9K2E2azKUfHcx48uMtyueTZs++w1nJ2esY3Xz/l&#10;ybfP+Oarr/jjP/5DHr71gHffe5df/OLn/PLvfsU//OOvWSyuSj030rYNOTvZPyC1jNFcK3UY6LpO&#10;1qAlKM45tzEZSlAWmz2F1rrsSSWgKiUJD93MT/EHdiAAACAASURBVFnqIG3T4upq8/5itVpfh1aU&#10;sdg5iy+mYFdM6E0jQYhj3cwYw2Qi9yYEX55LTds0srYpdbXr8D9ZV8o5lBDXsj8Yw29uo5lvf8Yu&#10;EXvbsJxzZlXWcVVd87Of/YxH775b6i5R6lMlrHRYdzx5/ISnT5+WGm3CGiPPS870/cBvf/ev3L13&#10;n/l8zsXFGc6KwW0+m4k5cLmkcjUKTeelnjFpWgnyK2GntbXoyQQ9nTKfzfn2yVOMNczaGe++/z4v&#10;XrygWy6oTHVjH6g2dcib8/ptJuftWtQu3flmqOR1nW37Om/X3nZNsTdqLTuG7NvCN7fXX9dUZr2p&#10;RY3rtK6XANtxDkg5loAyNn3itvXU7nHt0sn/rfd4m3C6cpzOObTS5JhuXIfdd1e7pvMb4Ylba8UY&#10;I+v1eofqfh1i+N13P3B6eo4Psbzj4TVj+/Y9ue0cbq5JSljpG8IRbrtedhNkG2793je17UDV7Xrp&#10;7v3fff/5pnrebpDArul9t0+/yUi/e7/eFGq1vba8XkffDB4YAzDSDsl8U+NKsq9umoa2aWgnE5q2&#10;oZq01LWTMaS8Y9WlHqDG8Vtb2bvHUOpCZX811hRTKuRxCZneNtqP7yN+LOBi+3pc1yryraERt13z&#10;vLOX2Q62UGWdo0o/8Fsk+PHdQFVJTcoPA+uydtBas16vJMzGKLpVR7eWd7KXl5csl1cbSv1YN3dO&#10;9rhoLb9z7NOS1lT6nrm1Xm+MRSlujKU3+ng5V6MQGn0JezG6/GcsSjm0yThrMNZitEMrS9vWtE3F&#10;wXTCbFIzaSraqpKgAyPzY9O2tNMprqmJZayrihF+2rY4JXO2T4Gh61lcLXh5dIhxEppgjBWjeJRA&#10;8pB6Oi8BNWEYJHQVJeEgxhHiUMI7JfhRjOSZrGDmDGhD5SNNlGs3GsVVCasaun5TR/dlrd3UEj4d&#10;g6fv13KtrEFr2es0taWyU6kVxIjJFm00ZnxPlsGnhKtqdFWTgiczYF1FUJ5+tWa1XEnIdwm274eB&#10;pm2p2prHj7/d3FvZ02dikiA1UiIlsMbi+8Darpm0DVVVMT+Yyf4pBJbLFX03kHNiuVoRQuDkzh0y&#10;mqwV2hpyluAVow2GhMIQNiEvElDVDwPD4PExoYxFKfl/1U6oJ1OUcQw+sLi8lOu4WOPDq7Jvltpj&#10;U1cSmrX1TiwnKVRL8HGi63piiKxXKw6mE44P59RVCXfKez3Ovu3bvu3bvu3bvu3bvu3bvu3bvu0b&#10;7A3w+7Zv+7Zv+7Zv+7Zv+7Zv+7Zv/1Vtl+oAr9Oqxq/ttt+H7nUbTWz3M35fM/xtdLBRODESKTaU&#10;ULKY5ZQYTpu2BX25oTLlJAbTED2hUKOcrTHWbSipP2bsv02UMR7PbcECWmlySlTO8eknH/LP//Rb&#10;1ques9NLUhJTy0gmTEWgLYK+RPYDk0nDT37yKX/7q3/g8nLBX/313/LRh+9z/8FdEfErQCuulgu+&#10;+vpbnvzwhP/mF7/g53/2Z2JGR0w7ccuMuisa2b2vo6EmJBFuJXHHCjFTKwyGg+O7/NHRHT79yU95&#10;9vhbnj3+lsuzlywuF1RODI7BD8TocXUrotkYCFEM+UaJ5mMUwYhgKG/EVM+fv+DFi5f0jwbefvhQ&#10;kvJRGC2G2xyKmaEY9XShZFprUIhI2ocgJDAURhuhc/drtBKKFgjdKiF/t1ZhjWU6mWG0w7mKGIVG&#10;FoahUG4VrhLRt9aGuhIyDojIJuWEX695+uIF1jpc3TCdCflipKj3fiDGzMRV2C1RIVrMiiEVMx4J&#10;rcWomkIALVTRUUyzWqzQKXMwm9EYR/aWAaEjqJxJMRB8h4pRRMjeiemdka8VC51bbQSmiUKBK31C&#10;K0VERMrGGCGUVY4QhILe957z8wt8iFjnmEwnKKOZTFuatgYFd00D2jL4xBAjIWV8DGJEKwYuMdoV&#10;8WsxsGutcUYTfC+GZBAialPTVIamthxMGw7nUx4/ecr3P7zgqohElXFCES7CeWuEygoU847GGIWz&#10;IljWEVSK5FbEX1kbum5gte7oeksINYMfWPWDCE3Ipc+I8U0Vg973z74nkZjOZ9y5c8I7bz9iUgu1&#10;S+eIFoYwbSVkBlOu+8YgoQxZiRgteC+i/VFgyUiDVjdEbduC0u2xdhiGG+Sljbi6CG3hmsI1CrqU&#10;UjgrwhWlNU3b8tZbD1Fac/fefR4/fsyrVy9ZLVcE74vQMNwcq6EIkM0NSue2iWc0nptiZNsdR80t&#10;5ohxrBjN9NdjmNoIw7aFlTmbDXVMgL4aW0TWTdNsjmM8ltEgPx7jeEzbouhtkd14HUMRpLVtI3S5&#10;Ij5NZa7Z/cyUEtPpjLv37uGciMS3xaejMdUYg3Mi2OqHbnMdxuOx1pZ73O2ECFwTS24jFY00cukv&#10;cWc+06/Nddfml/zaXCzHkqkqi2tE6PzTn/6Ue/fvs1gvePXylBgyJyd3efvtd+mWC6LKNK0Qnl8+&#10;f87F+ZnQta3lk88+4+TeXeq24a0H9zk6mPH06beALrRmBSVwBDI51TRVha7kmVh1HVfLJd1qjbWO&#10;+WRGXVWkGHjx/DkxeJq6xfvI248ecTA/KCL1xNXFFSlmrq6uePnyJev1mpwz8/mcpm6IW6ELOSe5&#10;72SUaphMJhweHtJ1HcGLyYc3CJzHa3ub6HXsJ9YUeldKG3t6zBlVAkpSkpAfbQw+yHP4znvvcn56&#10;xuCHDUlodw21S6TaFm6Pzy63rLd+n/VeVVXX/Srymoh62+AW4ij4u0VEnDJJ5TeGBuyuQV8zkAE5&#10;phJ7ojZj0I+tNd9kRCy++GK+yDirAKGHWm2JxYyhtKJuHDFmQsxkpTHWce/uXf7gs0/48OP3uP/W&#10;CVVlWC07Hn/zFb/7/Gv++V9+x9nFFdoonDHUVcuDh/eomgZtLX4IBB9Zdx2DH2TmLsJCZwzGGqzV&#10;QiGKgRgN77//LicnJ9JXY2TwPWfnpzjnmB9MIcNyecWzZ084v7gghkjlapkPgufFy5dAFhN0MSw5&#10;W2GtUN9iijfGhnEct1bo5CmG18KuxvCMYRgwSlHVbjPGWWMwSQyJzhhmk5aLiytevXxJ1pnge1QW&#10;A1vf9ay7gYiYV4VCZgoOFRIZZTVu6zaP46DZ7jeIkUkrLZSmjQibQpwSM+A2+a92ldBQVcaQC3Er&#10;oyuHMWX+0gpj5fmtqxqjRdBa2Yr5tGU2ndHUlYhHK8dkUlM3mslETOpVJdQlrQ3kiFZQlWAng4IU&#10;RXCtwHcdUYE1IqaOIRCVKQacTEICcM67NYurBcY4rK1xTtN3YmRo6gluEFOjVgpyhJyojVDJKiMG&#10;5DE8yymNzkKGpBjjTVZYpZjMG9ThITElBj/w7OkzLi7OefVqQGnNbDanqhuMUcToaVPDfJgS+oGU&#10;DSiD97EQzw2D77Epkv2Aw9Gthbabc0AbzcHhIXVV8e6jd7hz546sXY2lrWo0YLUux64xriHGwDCs&#10;WXVrVusVOUWCTxt68PnlJdooJtOpjDsxlH1ClnWDNpu1zXK5EEqWLnsOBXfvPWA6q6lnUz74+GPW&#10;fc/p2SkhJJyqiulaoZQ8M1YpVFbcu3uPtp5wfnZOCoF+3ZGcoXIGgwRZKUwhoCqsM/R9QqlUxreM&#10;NQofklC9QsCHSC5UNOMNKkofyUnW/ClHGR+1oWpayOCzmPytUnIffNzsh2OMElxlNEbnYnqgBDyJ&#10;CWIM/smFQppzwlmD1YamroWiqlS5D55114HSTOqapq7LGlTx9oP7nJ69Qk8NtXVCuY+hhDDI2n0k&#10;zY0BP2IUjfTB40dDQ18I3fUErYXYzLUXmpgSzlXkYgT0xpZ1J8RiWvq3jDNvbCmjjd5QysV8e20w&#10;flNt5ba1wfYcuU0hva0Wc5tJ6DbD2G3z3/b8uPvn3XrN7rz+YxTG29YP4/dsr7N/zHD/pvXIruFF&#10;zCyUoLDtn5FgHrJG6WLIKgJ8lSGpYu61lpws3eC5uFigdGI6m2BcBRl0NkDCek2bDL3SmEwZ04rp&#10;ZOvXxq39yG300t37d33uscxmCW2ELJlVjXFTDufHfPLxJ8znM0IxYjprOZjPOJh/xv2HD/nLo0P+&#10;+u9+yf/3y18Soud/+E//kYP5oYwTKRWTkvRTqzJZjQYiVWiFucxBaosOCilISJZSYuTLOpJiJmaZ&#10;i1074d33P+TB/Qdcnp3y3ZNvOXv5nIvLcxyB2rrN2Fw7obknKQRB+UyVI6RAztAH2UcmImiLVkbC&#10;lVQJMvNeTFY5ElMgDB1VMbWO44QWxzUJjwU0CmccuWqJIRO6teznvSfGTFXXVK7COTHlxhJwsO56&#10;+qFHq8x0UhfKo6wDUoJh8HSDrEuszqgy9qVSN4pR9g3jPjWnYoBRCWcqnNbE8nm2rsg+gNI4bQhd&#10;RxgC1miiiyijCBGMNmW9kolRDC2KTFVblDFko9CVYbHu6YZAbRzGyf50tVpSV462aqmMIXsJqNSF&#10;zl43LdoYjHOsViuGIHTHkDPKWpySeg05Y2zFZDJhGKZlD+S3xhWpN9lC4yRnrBWDXi5BSiFFcgrF&#10;wB9KyJ4iZU3vEyH2Es5nFZXVmGSo9bUhz+lMthJUt+57rlZrtFEcHM45PJjhhztcnJ6xXC5ZLK9Y&#10;Xl2V0BMJELTG4FMk54BSEh4mFbLEpK6LMVtWQcuVED+VFVNxjJGh7+k6CXzzIRFCIuhMCANdN5BC&#10;YL1as16tNuTOqnZSFwTqSszG3gcJlYwJnzrWqxXT6ZTDoyNOTk6YtA1hGFh160Iv9zLWpYDVUgjv&#10;+8igIt0w0IfA4uoSawxtXWPMBKsMZ30khMxv/vm3vDo9ZzptuXPnhMPDA9q24aBtiXfuooDFasWy&#10;6zDK8OSH5yzWK47mUz7++CPee+99/o///X/hF7/4E/7pn37Dv/zrb3n27LtiEBeDsNEaVKaunZBY&#10;ZeAAYtmz6I3BcKRQ21KDGvel4xyYEpv5T+irEnTlqoqsNFWhzo/jrPw503Vrco6bGs50JkEKKSWi&#10;r6itK2ZFGDJcnl/QVjWNk4DRyaTl/OJCnv1py4MHD/juu+9YrVaQLRmNUgZjXDkXCesLIXB1dckw&#10;+I25Ump2kLMlZ31jDzUGLrEVniImso6jgzk//clPuHf/Pnfu3WXdr/n+hx8YBo9Rcj0O5nPuvHOX&#10;o6Njmrbly2++kX2Mj2UOVPRDx8sXr3j29ClvPXzI1dUly1XHW/crppMalQfsyQFD73FWk3PAWAmS&#10;1Yip22pFThGrFXXb0g9rFlcXzKdT6rpBpcTR0SFPLy9IMVI7K4GXWoJIjbayR9naJ26bdLdp15vr&#10;U762vRZIpZJtSs3Nl5/PWUJ1x73ctjF493feFkKwu2Z5kxF5N9Rz7F9Clc44bTbhw2Moy26w84+t&#10;MW9713ZbOMDuuiKEgOrVxnQ8hvKM68exPrkbPrO7dtwmjY814vF7tmvOo3E3Fcq9hFRw6zvG7d8x&#10;1q+3+/r2tR/7w67pfHxWxvMYv75NN9++Nts18hjL/stqrJW1goRxpNeCJ7ZDrLbrZrvrzt31sawb&#10;4qZWu7s+3l0/774vva22lVLGmLEPy36HUscY6/2ba5kUJftR3hloJcGWQQICKc9hzmCM4/BwSjub&#10;0DQ1TS1E6VTm7rpuqKp667jkGsqzpUnZYJUpe2WFLiF8KWXi1jOlSWStbpjVx38bz3P7eb9+3rb3&#10;P2zqNLn06+1nY7e+uX2vjNKlXivrdQkVLHuyEtJhrZEw4hQ3RPCYPOvOk2J595alfq1yYtLW9Os1&#10;p69ecXV+sdknD0MvVHLrNuc1jg3bAcGqvJdAy57VqCjmYY0sjkqy7xiYB0LZlvc48r67qV1ZLycZ&#10;r5Pc61xqXpVRUp+3Dmcd1gnVXWqHTt7XOk1VOQ7mEw7ncyaVo6kclZXQnbZtaCZTXNOg6xpfQhLT&#10;aISvKpwxEhjVJ7QzuKMZbSsmah+8BGMqjdaGjCWkTBh8WT+CUQ5SpnYVVV0xbVvM8bFQxUstU0KX&#10;HFklQlIoAy4BJfg+hQ6rApXN4BQoCflOWWG1wiiFNlrmDa1KQGp5/0WCmMUc7j2979HrjrpyGGM3&#10;dV1tK9AepRaonEhDL8eqDdYa2lZqHWhNCAlbNeSUePnDS0IIzOczZrMZ9UQCz5fLRen3ispZUJnV&#10;+grvpQZRVXYTLF5VtayLUwnR8p7FqmNImfnBDKPle8njO+DI0HecX1yxWg9oW2HrZlMvVVpDZaQO&#10;gtSR3nv0Nk3TUqKlCd4zdD2r9Ypu3RGGgcl0IoHMMXK5Hhh6qU3fOzmiqWumkynGaLlXKTH0PSFI&#10;PWy1vOTk+EgCNfYO+H3bt33bt33bt33bt33bt33bt33bN6nv7S/Bvu3bvu3bvu3bvu3bvu3bvu3b&#10;v6/9mHloWwzzJtqA2iTV61sN1LtCoduoXG86pt+nieAdoZMWY0ZOInCORdwLiPi+cjirIScqa4g+&#10;CtGumN2FoC5EOBBx7Ghm1TtC7t1z3RVSjee3ff7bJrCPPvyA4+MDzk6XfPnVN/zi5z9jPmvph+4G&#10;XR7k9HIRyd5/cJ/33nuXv/+HX/Pi1Sm//fxz3np4vwh+xEicFVxcXeHDwOH8c/70Z/8BZcSgMBpM&#10;r1lZ12KtUUi4Tai7FjnlYs4tdIlC7BOqdxCKYNXw0R/8lLff/4CzFy94/OXnvPjhOy5WV4RBSOGs&#10;e44Pj6lnU7zviETIYuY1thURTDE/5EJ98r3n4vySmB9TNQ33790lZbkmIgzRpDiI+WdDylTFOG2w&#10;Voz7KSWMspCFQOBcTfSFWBgDjTaS5q+FyKQyNE0hWg4eEGFKTCI2SRliH6lcxhqKAUthrZjcU1CY&#10;IsQ9PztF1zW9HwgxYbXGp0gYAlpbAhllndDOUMRi/km5mCWghBYI0StvmVO9D4TB0ylFv16jnKfS&#10;rgiik1AWdBSjnoGUFFfn5/gYcU3D0ckJqERW1yEEI5ksx1gw8SLG1lqTTSaGwLrQpbPWQijWkRgT&#10;V1dXUGhh7WyC0/aa6IQTf7/S6AhDFGGUGMU0ffAM3ZoUM3XT0DY1kDDaie0nZQgiSHJWYaqalB2T&#10;pmJoG+azKVUtVIohBC4Wa9bDwBA2qQ9EK6LSkVoNkSEKzU3MwgbrNIfNFKVF7LK2hray9EMgxIwP&#10;kdPLSzEjhkAY4mbsEAO1LabqnrPTUy7Oz1hcXvHJx59wfHxMzBE/RCGxu0r6pBZDfMrXZEqyiMrJ&#10;RWRZqLmqPB/js3ubYWRbOLZL0RmFct77G+R1IYlef541lqSEJA7gCv13Op3x4Ycfcf/+fV68eM75&#10;6RmvTk/p1ytyCU4w1hI3Y+br5o7dMbJ08a2/i8grZ7UxXo8BJzEOQte7IVCV7xfhn7oxjgllRqgd&#10;63WHrRzWGaythFw+DCJyj3FDDhqvYd/3hUhcC7W9iJJHUS7l5wCaprlBb+/7Ufxmb5j+x5+JMfLN&#10;N9+wXC5YLJciSi6k5XEsHgWU471KMTGk4cZcOVLFRqHoNi1t1/x8mylp23B921y9+3MbcXb53eNn&#10;tO2Ek+NjDo+OWK/WnJ2dcXp2BlZDVkzaOTEmHtx/gNFvcX51KaaAmDCmwdqaFD1Hh4fS90LEZLg8&#10;PeXi5XdiOLUVOckzJ6Y3CRro1itsuQdaa5qq5vLyih9++IF333kX3/ecdR3nZ2c8f/5cDHTa8P6H&#10;7/Mf/uzPmc1nvHz+Azn2PH/+nK+/+ZYXL14QgufBgwe8++gRxhgWi0sWi0UJpQhkxiAXzWqxoFsv&#10;MUZTWYeaKLwPxQSYb/SV3f4/Xt/tAIMxfmTzPKNIMkUQKKTCQlvyhXTnqgrnHFfLhVwL9brgeDuE&#10;IpUQgV3h8W1krl0T+jhW3BRz5pvEpXQ74WzzPbcQsXYNercFJCl9k1K6HfixS7TdUEyLUHb7+u+S&#10;vce2bbgAxJBcnmOlxCBuraWuKxk3bU1Tt6y6BVpnTu4d8/57j/jks4+4e/eYw3ZCbWrOzi7527/8&#10;O7559g3fPf2ei7MF1jYY23B0dI/pbEpdCz3ZOkuMid6vCT6jEMGztY6chZBZVRWU0I66tjgnhq+m&#10;aXnx4gWff/75tRC7BDdIAJEIZa11zOczqspSTafkrDdj0Ei4rOr6uu8qCDGWkKYS0nDLmKK1IQa/&#10;MQGM45LMI1bWDqW/j+L6MAykKIa3bt2xWi559eoVQ/C4pmK1WuG7NaTRICFrWWutrNeVktCYnMXk&#10;ai2qqjZ02HF+iSlwHe0ja+FM3OpPSAjW1nlZYzdEUiGgyydqIrr0E1uCrpxzuMphXY01lrZ21E6j&#10;0dSu4mg+5eBgTttUVM7RNBVN06IdTCYzmkaE5lpr2c8QMVYxaSoRLqMk2CFHwtAzrDtUThitSMkT&#10;UiJEMS7GmGR8CAFlNA2KaICkCUNkvV4SY+KCxUacXVeWunbcPTmhbevN3CPUZBmHhj7IOqx2su4B&#10;Uhjoo8cPA8aJUTkHoZourq6w1vLd9z9w507k+OiIuqqk3xmL1wpV1WjjUEpCgRJZqLVDJ/TvzZji&#10;8UrWzlXtpI/FyMHBAUeHh6y6NTkrmqoRqm3MEuJlLJGI94HBBxFeFwFxUjDERPADIUZUUqhu2IwB&#10;wzCQyvURCqxQyLuQ6Xwi5YCxmhA8q5A5POrFEDcEFssVOUPtKvw6cufOMdooIECO1JXsM1JOVFXN&#10;weyAfui4uLzAVYajgwOUsYTg0SpjnaV0UZy1G/F/5UY6nyGmSNd5rpYrYlb0PrLs1sQQqeuKyWxG&#10;U0iydV2hrBjP+r7fBJyFYaBbr4Xat2PYzimBlmcpx7x5jsQAb9Ba5j4hg0nAkCrk5RSFiha8x6rM&#10;rG0IMaHJDOtV2edo8QPkxKydQFZYowhe6PbKCNVMjMaGlGIhYOfrdZDSEtaDmPxdlGtHlmPbhLGo&#10;YjHOCT94Mad5L/sEa8Rwhfovrq/szok35uF/w4R+W9s2bck46m4Yk3ZrEtvmpTcFyNx2vLfVaLbD&#10;k34s7O+2z3xTG00qu8ax3bXnaHJ6k5H+Tad1G1Edrk0nGVCj+b7MZ0pRahCabCxGKbq+JwTZczTt&#10;RGh6GSJCv9NKU1kj1D2tNkTK8fhiCda47Vr82D3ZpgRnMiqJwU9rU2jrEyaTCTEGvB8IYSAlj9Hy&#10;PMzahj//85/jU+Bv/vaX/O2vfoVSiv/8P/5P1G2LDiXwqDy7IxlYa3M9h28FjG2OOW0TdK/Xtbo4&#10;prOXPaC1Bte0PHj7bR48eMD52SlPH3/Ly+8eC00werL36Jy5cyyEyKEY1ySMRJGyXE9j9IZibHSW&#10;mkPZfwx+EIOflbVEVVfoYmwTk43imgGf0WgJ/EppY1AaaZspS0hlsln2fM4VUrnUHWIM9EMvc5yW&#10;tZJx1dZ6cjS2SzBeImB1TVAUej0YrQqlfdyvGjEAh4Adr70yJCV1yKQ1qISPnpACIXm0rW6EVknt&#10;IYnx2odiOkyoIIaZsc/LOrYmRDZhb8f1kZhkvFzLfrmgrmrqRmjdUWvqZk5VV6ScWK9XxYAcMMYy&#10;QpwzlHAyS9ZiLnJ1hSnnJ2P0gB96VBm/FFrKRcpsgn0o4ZcpZHrvCTHTD4GuC5iqxlWOiMEn8Cmz&#10;7BdSKzMWbSzKWDKKyXSOrRtWqxVGgzMW5yIpS+DlGGB5dXkpZa6yv845E4PQX1GJwfeghTTauEr2&#10;jhicXXO1XOOj1H9qa5lUjjSZsFisuFyu6PCkELBOjIE+JrJKnJ6es1ytaZqatx+9w92798WEHWIh&#10;aQqJM/iwMWl2XYd/+ZKLiwsevvWAOycnNHVd6r8DIXq5C8Xx2LYtIQROz85KaGVmPpkSQ+Li7IqU&#10;EpPJFB8C667jq6+/IacogZDO8uidd3jv0buc3L3LfWfAaM7PzunWa7RWDD7w7bPveXl6xuOnz3j7&#10;4UMePnyL/+1//Z/585//Gb/74mt+85vf8tsvviIEz9HBDO8T/bCSGlmSsddsBZNVVbUxmu7Sm8c9&#10;2VjTGQ2823NBKuc+7ivGkImRwq21kNLFpBlv1GWaphGTXRmzm7rGaMN6vS4BkYqHD9/CWkvfdXRd&#10;x7DusEozqSX8rhu8kL83Y6Le1M3EzM+N4EQJqYobIvr2PDiewzjOffDB+zx4cJ/DgzmTpibESLde&#10;knPm5OiI4ANnr845ffUKPwx0XYerHO9//AGuqfnm62/x5djk9yjOzy/47W//lXv3HzCfz1lcXW7q&#10;tX3fMZvNJZyx8ygthju5pgFbTP7jefZDx+n5OWiom4rJZEqIielsjlKy5nLWSchwMXRKXe/18Jpx&#10;3h/v+825U8JXJEdoOwBZYZ290W926yi7ATTb9Zft2sebahDjvdmmg28H+IzXYrsetxv6t2383f73&#10;20Jwft/3eLcFWY9/9oVUPZlMyDmzLLXGsY9uhwKMz8JrlO2dY9z9me1ayRjUqhRvfOe3e67bn7Mb&#10;rnRruNFOiAHcPMaN2XqH4H6z5kahcieqSvqy7FuGTSAsQF1CubYN9tv1od06+/ZxbIeavmntd13v&#10;vV5P7dZub67Ft5+Tm+Nd27Y3avsoj1byrNwwhCtDM2mwlcVWlqZumE3nVK7COENVVUynUwCG8l5y&#10;NP9f93eZu68DIl8P1t2up41jWirvZsdzGI9rNxDsTf16e69jjKEydvP17Wd420Q/fsbmOWUMc9Xy&#10;pqEcj9UaM44RZR9qrNyfoeuIIaCN4fjkkOlkxrNnz3jy5FtWqyX9SsIEZZ3hyntle+N+bvePm+89&#10;yjNXnh2hspegOknOKO887Ca0yxihbMeYJawnSdAcWd5DWm2xRoIxnVFYrXGVoXI1VVVRV7XQ3JuW&#10;uq5xVktQo7NMJy3z6QSVpdY1aSfUlYS52ErqLlhbrmEJaM2R5WqBVoraOUxKGG3KtVBEv8CHiCdT&#10;GYtSpX6cEiGW9zBajOcSAC1hUSlGCcku90mX9UEq9f+UFVoZamelLhojyll0DqRBQs3GcW55ecmr&#10;01PqpuLTTz9h0tQlUE8BCZIi5ki3XvPqhCGgkwAAIABJREFU9Jxu8KCM1IhClPcvITCExPzwiIPj&#10;Y2rnyHFAxYRRmqqym3dOrrbkBG1j8VGCKKuqkrqIczR1Leti75m2bQkqHQCZj9IsQZa6rw89Kcm7&#10;4UW3LjVcCbDo+x6lYfXiBT+8fAk5U1kneyE1Bv4H1t0gx7HuGc4u5P4ZQ1072mnLZDJhOplycDgX&#10;c35dY3QZa2PchF2P7ygjmWHwPHv2HZUxdFpxdHhIU0nIldWgckLnVN4NZvzgubxc8GoYGELi4GCG&#10;M3ovyNm3fdu3fdu3fdu3fdu3fdu3fdu3fWNvgN+3fdu3fdu3fdu3fdu3fdu3ffuvatuikvHvuyKh&#10;bZHybWajXbP3+Dnj33c/+ya193Xj/G3HdxtZDCSZnFwsLDHijIiQM4o+JKyOTLKiaRru3b1LYy3R&#10;D+QUyUQhGxkRgw1JRA8iHCnHp3RBiXLjvLYF5dtkjF3KxdhSEnGoUZrjoyN++kd/wF/8xV/z7Okz&#10;njx+xk//8FNq6+h6MU7Udb0RLqWkyDHjKseDt+4RfxXxoeerr7/iz3/xp4V2LuZZW+jgKhvWq17M&#10;xFXNuutHzMD26byRsnaDDq/Ga1zOJcr9HxSElApF0xByxriKu+884uT+fV69+IGvv/yCf/nn33B+&#10;eSmCIlcznbYMhcQAcsym0Ez7Towko/jt3r37XF4tWQ8DL0/PmB3M0Sniu55+8FCEybWxaKOJhYah&#10;tvqlsQ6NkE98L6TinIq3OGV8itgqUluHLQQgERSLgCXmNavVEnIUYnmhR8SQ0VooniJgkX4oxvdM&#10;Rqg458slfQgM5WedMYQoZKT5dEI2Dh8zMY8klUiIYl73/ZqqdtRNJSR17eh9FrpczsSQWC7XxMGz&#10;aCvMbIK20hfrqiFEMXjHEPFRTPer5QqlND54nHMcHR0LsRExgsRYqIcpE8mEnLDKFCNvQgNOFWJ5&#10;ujbEtpMJq25NypmmaTAApa+E6Fmtl/gYNsRJtKOuGowCFQPWGpqDuYhkvKciAQmnoCoBBwol98g0&#10;ImoJhd4ngwEnx3d595EnJajPLzm7WnJ6ecXFYknyYpozWlMX848IsAYZOwqxwOpKhB9FYDRta/ph&#10;oO89g090w4DSmYsrWC7X6LYmpC2iWzFt14UY5v3A6YtX/M2rU45PTrj/1gNOTo6pmpohDKQohE5b&#10;6LpkhSYTtgg7o7BslzSkiwFjY6zO6QbpZiSmj2LgbZPtNj1y27Q9iopjTjIeFnEhWsT6rhzTZDKh&#10;nUw4PDri7bff5vT0lGfPntJ1a8hsKKCb+aIcU6XlOU2FJJVHZzs3x9hRBDSOsddCyEIA35pD5Bkc&#10;xbCvC1rH8VpEyJGu64pILjNtJzSTiZCptoRzo5B2vLajIPBqtdwYRLeNoqaY9odhIIQgwq9irtge&#10;Y0dyj1Lw6tUrzs7ONmPWKKCtqor1er0JH+j6vpimuDVkZbzf45wxUuNHyuo2+WhXUHrbfHvb17bn&#10;/fFrI6VNQgLEyOZ94OTOHZ48eUJVN0ynUz795DP+8Cd/yHw2I6fIarlgenRE087pV2suLy54/v0z&#10;/u//6//k+OiI46NDTu7eEXFYv0YR0VptxPIZCQOprBNCT86si3HXGDG9WGv4yWef8tFHH3F4cMgP&#10;z1/yV3/9N1hb0zQth8cnTGb/P3vv9SxZdt1nftsdk+bact3VptoAIBpGoAOHI2keJiYm9Dz6P8dI&#10;mphQzINiZkRSJAGKBAE0Gt1odHdVd/lr0xyzzTysffKem3ULpKhH5YqoqOsy89i9115n/b7fHn1I&#10;+Ain5xdUpcYHz/nFJR9++C2Ojg4xRvPw4Ve07VrG3MF5VYmYRSmNwYowuuvoUqSqJuLS5yKXGXYQ&#10;Apt7K2UHIaVFNDs4dKUkYs0NiEdl0U4WEscUIYr0tsNjB+e4fF1Np1MuLi42TWqDU9FwPw2Nqhmt&#10;k38WR/fVdSH865rFb4IpDP/3IxFTSmoD3Bjfw5s8I8NSxu+3ya22+r+vCeETr4wXN23PtbFSvXo9&#10;b2/7eF8HJ/tBLNC0PUXhxGGulzyt7RrQisl8xt07h9y7+22+/73vcuv4FspEGr/i+fPH/N1PP+Xx&#10;V094+eyCVaeY7B0xnd5jWgeSQppKqxKSZbVe43uP6QXMIs2GIiotSpuHSnEVFOCDEkFXPnYhRNbr&#10;df7eigsRIjJyxpIG5+ns1C7uVGkj2gI2ToxD/j8Wq2+7oY3XB8P403Xd5rrT2lDXct23bStOjday&#10;bhoZc7Mjate1+K7bvF/bdiwWQ84Qib1HI5/rinIDPdmco6xglLkGAUQYAccM95NK0Ku0ua6Nlpw8&#10;BHG51iqJqEJLfjXkzIOYLgYRxFrrNvANcR2sZC2hDa6QvMaZkqooqEtL5QxaaWpXcni4x97ehMJZ&#10;qqqgKEuscfRJnLtjF1A6UVaGojQkFTEWLJrCaNr1mhfPnrNaLom+wxnLwf4ela3EMdwW9G2gaVqZ&#10;07uePniscxnKEui1l8Zo5wi+4fLygoTBOstytcIYxdn5JcYaqsIxn88pclM3UY5RioGzy1OWyxUh&#10;ITlvFtkdHh3TNS3WWFQM7M2nxASn52e8fP6CyWTCrVu3ODw4QBuFUYMIwWBsQumEBUzpKAqVXZfB&#10;h8QFl7R9i3MiUIw5fUjRE5ViPptSVRN819P3Xlw5rcU4SwC8SkSlUa5gsufwvieGiC28OFT1PSFG&#10;gTUZi3UKW8g95L2X3IXB4a8g5etNac3UWub7B1RVTdOsCXEpolllUMqAdfRACgIfIAUKY6iqCmuk&#10;UVxZQ2EqpnszUIi4rW2wwGq9ys6+JWU1ucrxlCb6JG5dWd1bV1P6kDi7WHC5XNJ2Io4sS3HpHcYy&#10;rTShl3uutCIqd1YTVKKw0wzeCRuBhh+Nm0O+MuSpSim6tqVt2pwDFyKGNQYfOnwMeN8xiJa01vRe&#10;jvvpek3TNLRdw97enOlsymQ6ocgOYsEHmujFKU4JcCHGJHl8SugsBFRK4bJA1KdE5ztS6FHrZjP3&#10;CvjJ4lxBXZeyX73fAO8GMIvRAjQbxsL/0vDeX4fajERDajMnxyuR1j9Qq9kGXP0uAdXr4C43ve/2&#10;un8cY2HUNqzmnxrbQqbX5RL/0PbL79TrfpkFctvriqvXxpHQbnAoHvIpax3OKLomklBcXCzY2ztg&#10;Uhti8kCALC6qyhKvNUaJSDptBPWyfzq96vL6DwncxhAD8r03mdRyb8ZA8D4DSZK4Zee1ewjivmq0&#10;YW9S8wc/+hGX5xf8/Jcf85P//DOODo74kz/58ZVALMo8t1qtCDGyt7cn8J1e4IYxptdeI0MuORZs&#10;DddkSPn+URpnHIe37nFweJvV+x/wzaOvePjbzzl78QzfrnGrlsN9l0XIIQtRlfj6KnBWICc+eJKH&#10;3ovjs9KaONQLtCYpcY6srMP3HV0Ikp9bK86fERGyJKl2dG2L0Qaix1lDwogwM6Xspt6LS/VGIB2u&#10;1QClZtVgrAUldSDnHElB1zTZKV7hjBZXTHKNJ59SuQcE5qEymCMQKSqDUYYu9gQSrrD0bcATCAqi&#10;FlfyDXykKLBWwDFOKXyQ63D4LJ20zHG2yEL/QN/1BO8FuBQjXkX6dk3fNkyqmtB1lFUFgHWGrmtY&#10;rlakmNdixqG1yXngIOr1hCBCrrKupUKbICWZZ5P3hCxgDR6UMShjpAaUHeJNdnBerFuevzxjuW6J&#10;SVFVE/ZnFcpZktGEQdiTawshgUkKlcE22lrqoqCsakLfyT2iDXOzT1k4yoUInEmJEBW9D7RtsxFF&#10;Krhyqh1AKyGgk6JQGm8006pg3Yo4eBCIpT6gwgDNiYQYBIBTOLSSnDmmyGrdsG5aFssVlxeXTKfT&#10;DfwIJUK8Ll6HZ6yWS3rv6buW1WpJWYqYzTmHjyFfg7Lm2t/fJ6VE0zR47ymLgq4XSGVVTnCFYblc&#10;0rYyj06nM9p2zWq5ZLVacXZ2zldffc277z3g/Q/e49133uH99x7QNS1d17FuWh59/TXPnj/n/Nef&#10;88knn3Lr8IDvffQRb739Dv/iv//v+NHv/z6f/ea3/OQnP+Hzzz8HDApN23QUpcVazXw2J3hZR6zX&#10;a4qi2AjhvQ8bcajABM3m+2EtDVcwmPEc2vc9q9VK1kllJWtR44jKbOo8ZGBFyPBRhc7vJUDPQbTZ&#10;dR0XF+d8/vlvqKoaZy1vPHggn+EcTdNQOEdZT+heiMNr3/ebtZNcouoGMO6w7kzXaioKcq5WUZYF&#10;7777Lnfu3AYSfbvkvF0ICA2FsQWzSc1susc7b77D559/zpNnTznre7RVlHXF3v4e9++/yeOvv6bJ&#10;uZm1jhAjz5495+L8nONbx6xXS/ou18hDoms7cYyOsj7yfUdMclwE4nQF1CxticuivpSSgG2dYbo3&#10;p5rOWS8Xkosrk98frEqvffYwfk503Wl9eIqhNvVyLRQNYkp0fX9NIL1ds7jJZXu7ZrAtnH0dSPIm&#10;EPRYIH3T8600qiHdVG+7ye39H3p+t+2YPs6rhvrktoP7dv1jDNwZ/s4Yw61bt/j6669fyTPHeejY&#10;kX28D+NjMsAyt/OgbcH+NghynAtt59DD933vr9VBbwLBjkX/V7mtygLUDmM0ZVlsxv9BBD9sfzcC&#10;WW5v002Ao/Hz05sAVK++Nl1bR43P6/ZxH++f1gqlBSxYTyouFxc5F5S6SUrZVdwaiqLKTu4F870Z&#10;ZV1mGKzUgVIkQzvc5lxaW8j9r/Q1qJPasJmv9mN4zfh5aBzNYVpruRbVVf60fRzG65ZxXrl9D4cg&#10;YmDNFbh8+z3GgJPxcR3eQ4Bxiq4T6EGKMT87hK5rBYKkDUrBslmzWq1IQLte0feBRw8fsm7XUtMq&#10;CqknabMBUaL6a9fy+B7bfi6u81pT5bXLALLRRsDtw8SWQhCXdVE2k4ysga0RcJ01VkTWToTWhTMU&#10;zgrYsCgwVurNdT1hf2+fSTWhLEtmkxpXDOddanIqROqqYlJPBDaYx1gfetarFV0+3tZaUJHVaiE5&#10;cgKb5FmdgEPl2VvfB9bNCn9xIesrV+DKApQBFdBGgPUxeToUGgR4R9g8/4sxkrTAKxIBYy2TqsRa&#10;x3IhbuzGaIqqxinNEuj6gNEleI9Kkdt3bnHvzq0N0FHAaLLi6LpI03a0XYdzjoghRTDKoHWg9YHV&#10;ekUfBIZclQVWa+aTSV7PS/4dk0AJVH7GVTrHpCpx1oqgPoPtYwhYoymNxdTy7MI5B1rlPELWmNZq&#10;YvQsF0suF0u6ztP0Hh+CQNGVwNHbrkPFQNt5WK3leX0GViSigMSS/K0yCm0UPgSWiyXNuuHy/IK9&#10;vT36rqN0jtJqJlWFsQYdIrUd1jCR6D2FgnfffEOewTRNXjP2AoDQRu4pgjybjx1du+bk5Rmz+T5J&#10;FVwum01tfhe72MUudrGLXexiF7vYxS52sYv/1mMngN/FLnaxi13sYhe72MUudrGLf2KMxU3juKmB&#10;ZFtot91YclMj0fhz1A3Omzc1/2zHTc1A15pwU0KZKwcFlYWySRkuFw2dbanqSgTwh4cYFKFr8NGj&#10;VEIbLY/ZE1itUUaahUTAWIhQuA8b0dBN7hPbjhXbx3jY5hgjKkmDwve//xG//PgTLk8u+elP/jN3&#10;jo84vnNLGkfMVTOHNmbTNGkKS1WVKJ1ou4bHTx/z8uyEu7dvEXqPQ2NR6AgqaQjZxTupjXuLVoOu&#10;R7a360QwUJbFxhHhFbeMlCB7kccwNJxn57wUEcsmEcyCwjkRS9+6/zZHd+/x7off4ZNPPpHGvNMX&#10;HKHo25bFcs3edMrerBJxUZRGuxCzaCAqJpMJDx48oOl7Vn1L33tMSjx99oyEYjad4IwmKY0rS5Tv&#10;ReSTCfwKnUUMKjcWaGKb3aGNCE37viN4cV/SGnSMYDRNI1R9EcJFlotLUImidIQQxTVCiXtD7mPE&#10;OREwh5RQwWCcRTnLkxcvODo6JPY906rClCWz6ZzJdJ7F6OJyIMJIOaRd24ojo8mNfV2HcZoYBocs&#10;EUP2nad0VlwWojRoGOWwhYNkiL4jJfChZ7FaoIBpWWGLktB7zs/OKVxBUZUUVYXJjpoKaH0k+ETU&#10;EbRFaWkGUVbjlCJ4RbdeobVmNpuxtzenqktpDM8wB5VEJwBRhCgqoZDtNUEamFQWcpeFQ1elNKV6&#10;T98F1utzzvqehKKeTNnf3wc/jDnSvqK1oyg12pa8rR3HR0es2pbzVcOzk1O++voJ52eXLC7l32q1&#10;JgZxgdNaHF6dLShtSWnFcV4ngU4kBWVp6atI10UuF0uUTtR1wXIlIIbzi0tWTUPyMTs6FVkcnBvL&#10;khyPZ8+e8+LkhMPjQ9588w0O9g+YTObS2MvgPCbNTYOA3FpLHDk2D2O0zo6DkGjbBpTKQA9zrYFz&#10;fE9vCxa3x2Jr7TVB/PD64f9BtOpGjYFFIS7lt27f4vj4mK+//lpEuL2nazu0MUQVN2OPMeIAHEIg&#10;+fBKI+Z24+I1UezWfDI4yojDlriPdp2/5gA/bjgdYCld1+VGv3JzXIcxemjaHAv4xcnneiOfMWYj&#10;VE9J3EWH1wJ02YUrxkCXm6kGmIFsuziFhCAgFmDTTDx2WheHbkNRFqzXq+xkdv14jBslh9+J2PFq&#10;vh43G97UYDj++evcmlKKKGWuAQLKsuTw8BBrHX1uPp5OZ7z55lsiJKpr5nv7xARNu6auCiaTMgNo&#10;Esoojo4OWC1Omc5qPvzOB+wdHhFjYrm6FPCCMlmEKo48g5u3yudygAf02W1aWwF63HvjLvfu3aH3&#10;gY8//piXJ2eUVU09nXF4cMTBwRHvvvceVVXx6OGXfPrrX3F+fsY7777L3mzGy5cv+ebrR5xfnuGs&#10;E4ckI2LYsiypilIgFAlC6PJ9WwHixrgRxIxcqUS4o1AjqM5YJF5ouUbH59gqRZ/EFVNn8SAKOu8F&#10;QJDzkZcvX24AOnJ+svPl5rxHUkyM8EGgdBbGh/zT0b1zQ864ndcM8YqTOyKIHcacQRw9dkLjNaJ6&#10;eb+U59ffDWrYvmaHe/ha/pmyw8/WdT6+18bvMQgqhnsrhJDHcUTsUFhu3b7F/ftv8sYbd/ngg3e5&#10;c2cfZxIvn5/x8Ivf8vNffMyvf/MpnQ9MygllUTM/fpOpsiSl8L2naTtcUUBIxLaH1GOMFtehLALT&#10;2qA0hNjinIg2QW3E6lfbLXOBUsPRB5eFUXKfmjzeSH5VVdU158G2bYGreWYYS0Tw31/LdbssVB//&#10;7bj5uO87JrU0WovYVhzcnz17RvQBbZ0IlVppPF6v17R9S9Ous0ti3IBElNJYbbCmwCgZd6OSBlMN&#10;GxjKlVh9EKtmYWkK4j6ttQAXtCPEQfCuR+OmNIPmvuOcI4pAympF4Sw4g8vQD0gYI/Nf4QpxJC8K&#10;JtMps8mM0laU1mIIWCXAp+lkSl07ytJS1W7z2tl8jz5Kbl2VFYWzFE4crFvfbuAXTdfSLFc8f/yE&#10;4HsssOw6zp884dad25TzGleXkvfFgHWGpCB20PU9bd9DUsQIx0cHVGVFLAomdcqivEjXRxKwatas&#10;1w2Fs9y7c5fDgwMmk4pEkARVKckXXYnSlqbt8F4abGPwFE5gAft7e5jC0fYd9bTC95G26VlcLmnX&#10;Hd73WAfTWc2knuJcSfCe4HuKwkpTthYRtDEWH3pCChSmIiFCIZIAUYxWNOsVbdNgtUNrh7aWaA2X&#10;zZrF5RrnZI3XdV3OdwR8UNY1RVnJ/JwQ0bbvSSQRnfXS1KuDovdemrOtZX86Y7Y3p57M5J4qitzc&#10;7DFa8/LlGV98/iUggoRqPkEZ8Mi11vueoqpFzB+T5HpKYZzFB3GN7ZuW0DT4rsX3LUorZvN9ceg0&#10;IjoSgVgUVz7EHX5vbw9X1tTzOV0vgCPvex4/fsJ6vaKuK/Zmcw7m+xCMNCIbRUgioh0EaApwGSyn&#10;sjB1EG+qnBsOuSNG02vwvSd4lUFdnrZrrvKjJGA25xxlsDRakaLn8vyU1XJB36zx3T6aiNOaLrVX&#10;Qv8U6NuWZr2Sda+1FM6SfCClSNP2XFw8Y9W2KKMpJiX1bIpTAocbRJukSJ+Pp8u527CvCnEH912f&#10;8//yv7i+MhYHDePkWEiv8jyuGNUOMhTnJpDekMsNc9UAE/lddZfx+PwPibhu2vbt974uvBmOl5Yx&#10;ZbBVz2KCxJXw7yZXx5scHQd4zlCDGufx2yLszRx+A9Bpk1ukzcQwEqWnjWhn87dJnAIlbVCbnMEY&#10;S1VpGduCODJH5yCLu1Vep4lQw5BiwPt+cwy89xt9/raT6k159va+bWAzSq7X4+NDDvb3WKwa+ra/&#10;Buny2bVajhloFVFKc+vggD/6gz/g2bMXPH76jF/+6hMePHiPu3fvkKKIWZRSXCwu+Nuf/R0PHjzg&#10;7u1b+feKrumJyTAGDcSbnOHHuWCKkOTeTzESIlhj0doxOTjiW/sHvPPgfb7+6guePHrE+ckJl+uW&#10;wmhx4TQZ1JgiaEVUhpAifUi0fUNCUZSlCKjVFVBC5blaoek7RdO0aGNQWlFUU/BK6jb0cq76QDJm&#10;4wivjawhk1L4EDcwQGMMPl4Jo60W2E3Xdfgoa2Kb5yc5X1JbIucQIUb6GLERtBJBXIiyrcZags/p&#10;aYisO3Ecj6pn3TQ0vuHw6ABbFDTNmqgESthnd9DCFuJCb63UZIZ1dZdIuTalkkAxg0+5lhlpmhUp&#10;RvquYFKUAhVL4LQm9j29WkEMJCIhdCRtILtlXtUPZE1/5bQr4EelFcZogQb4KydWETA7+k7cykOU&#10;tW9KCfGIlLXKqvd4pSnqGU0POiWSUjR9S5lrHEFB0hrjyg2YDKVRVmGjEmG9EVdQqkLqlzHh+5a2&#10;cEzrmroUEGJRlDhnOHkpYkht7QaKlDJgTaeETlk4V5UUhSFpjfcRHyPWKIL3NL6nsIr9qQBqbKtp&#10;fIfRkmt0KdIHNdwoLC4XfL74FFcU1LWAgaYzySUmk8lG7BeCXJ+sG9brNY8ePRLwXFWxf7BPXddo&#10;bTLYqsjOxiKOX6/XNOuWrvOsVq2sI7WmbXtCSBRFSVEILOvg4AAFrFcNz1+85Oe/+JjPv/iSB++8&#10;xdtv3eeNe3eZTiqOtOPw+BYnJ+d89eVvSb6n6db8p5/8NZNf/pL333+fD7/9LT767gMevHuHR18/&#10;5md/90v+/me/pG09Wik0muADbduyXq8py5K6rkcASbdZZ4znQamJvOrA7aOsNZfL5QYa572nN34j&#10;bh/ylEEU7ApD0zSjGpEI67QmA1EVYDk4OGA2m/HixQsWiwXT6VTqntMpNq+nvnnyVN4zrx/XGepT&#10;WAGKlK5gbz4nhMBJhtNVRYFCwGV9lJxjtVoRo+RI3/3Rd5nNZjTNStbQeKwBSVMFprherjh5ccrR&#10;/hHz2QwfPI+fP+H05RnVpGZS1BSF4/333+PLL79iuVxu6gGr5ZLf/OY3AqQ6Oub58xccHOyjtREg&#10;lPdoa4gp4kNPjIG6rje5SD/U2xSURYH3Ikx9efIShWb/YJ+j28c8bhuarhFRHKBUJGoBrY7n7rFA&#10;+RWInVY5r7jKnYZalNxfXla+iWvC2+18aDsPGc9d2zWK7brGWFQ7rJ8H6MvvEsCPa5k3bcM4T7vJ&#10;yX376+28YagvDaLt7edmg6C7KIpr4Kqxm/n4GaD3nu985zvUVcXDhw83Y8pNzuSvAwuMj/dN4M3f&#10;Bc7erve8zuV+O0fdjAVbgvvt/HAM7hrE7QO8b3itUkpEz+nVa3Qb6M1WDWR4zRh4+jpA9va1uA1M&#10;HZ+fDehj8zMt9RI6Xr54KdCKzXzrKF3JZDrL96zMDXVdoq3COE1ZlSPYdwZyJmjXjcwf2qCdE+Hs&#10;AA5B3LmBDSz5xmvRWZnXFay7lrBaElPaONWPa+7DeHR1TCRXvzomrwIfUs4v/cj9/SbX93FdXs65&#10;xiBgyQH8K7kehL7NAOmC6aSmaRqeP3vKyfOnGRYTN/OPMYZpXQvAaHx95n0Z1nvDeuamOun1dYjU&#10;Twahuda55p4Qp3IUPgVi6IkBrBHHcWcsVekonBOQdOGYFCVF4airgroU2J1zhnpSMp1OMNowrafs&#10;DXDDDPFWWstzcS2g67qeYJ3DWk3fdbRtS9f2eN8KEEhr0AnfJQH+ZNd2lYaamqEsSrTWzA/mTP2M&#10;tut58eKFQHyqkslkRlE6nDEbNKt1jqquCV2L7zusNZhcrwmEDKVoSW1D2wisoF2vBWqgpGE8GkPp&#10;HCo/A791dMD+4QEHh/sUVgA8Rlu8D7hCjkHXd7iy4va9N4cUjWXT0rUNJlcH+iCQ8vWq2Tw3K8tS&#10;IAhGBPyx9/S9xxo5dtYa2bYkz+FDilkUHjO0V2pZ2ojjvO8z8NoojDVYAzFqZrOa2bRCa8eyDbw4&#10;PWGxWtH1nhQDtbEC+M/3YVFZJpOpzFUp5mtTEfP6WKBV/QY8UjhHt1xx2vVMqoqy0Kyspsw1pgHK&#10;OgDkBcJUYqzGVqVcr1qetWmtiIm8Jo7MZhOKoqJwE1brVmpqlg0IaBe72MUudrGLXexiF7vYxS52&#10;sYv/1mMngN/FLnaxi13sYhe72MUudrGLf2K8TgDftu3mgf24EegVYTRsNS+k17pEjD9z/B43NQJv&#10;b+Pv+lk2/8nNdOPmKPAp0S87QsguRKEXMZ3RWagaMYUmRWnokOb4QGwbuuWSyZ4jKqiqgqZrRXic&#10;mztTdjEatkfo/YlEfjicpQKDM2uKuSk4SrPnG/fe5E//5Mf8h//w//Grz37NZF7zP/2P/wPz+Rx6&#10;EatoI6JwozSBhFXiIqRUog+J07MLTk7OuX/vTZq0FidFI87cPopTX0yJmLw0UniPmIxLg4tWCd+t&#10;WSyWvPnGGxTOied2lEYXcRjIMrlN8zhXP08icEOJkCOksHmtMSKStcZy5/5b3L73Jh/94Ed88uuP&#10;+frhV/RemlswpTyINyqfIzLlP7tJlo4DM+disZIGAm2IvufRN0+IUfHeg3co5hMw4rBoraZdLVn4&#10;JdOqxhVVdg4YxIRRmqu1IviEsU7nZE1zAAAgAElEQVQEgGhxXe86YnYeato1IM6UIkSzIsKuJsQg&#10;5H0RM4poJShNSiLCUdqidcAWFb1PfPPNUwpbMikLfIhoa5lMp1hX4LOwVhsh9KegQGli0lhborUj&#10;ROiaDr/uMKaQY54iIXmKumC+N0cZQ0Sjks6N7eLSmaI0GocgXxtbUtRTrHWsV2uev3hBSol6MmG+&#10;t898fx+0librkEBZrLEYazMGQVwbm7ZFpUhVlNI0GiOTyQS0wQdPTAmHmKn2vZeGUmdIKYrrbFRy&#10;7BBXC62TNFwrBTGhQiB2LaFtWV1ecnJ2Tj2Z4O+9IU71KIpqgnWFOM5bwyQZ6rKm7Wc0bctxDHzr&#10;gw/5o98PPHtxyunJCZfnF1xeXHL68pTzszPWqwUxeoxWtE0jzk1J3O+KwnF8+1iOZYo4p5nOKsIy&#10;UMTEfDql6zylM6ybjlXXs1yu6LM73+DO7kPEFSXGSSP24uySj09OuXX7Nt//3g+4c+s2TdNwubwE&#10;PF3XAA7ryo3r3FjsMtx73otTR9v1WGs2jrRAFi0OI2XCGIt2OrteDM40V05Kg/PI0Jw/NHltNxqP&#10;x3RjDNZNpNHYWu6+eY+j41us1mvOTk/5+utHnLx8ARFSGzFFIQLNYR/ilQBo2Lchtj9fjYQkY7ch&#10;8r6Ik48IRrfnomGus9ZilSUi8IiuaWlWa9YrgThMJpPs3K6uCXSk2apHaU1dVoTg8V0WxKEorM3j&#10;+5XYfhC8j52XhnDObQSs1habhuzBzd57P2r8hj/8wz+gLEv+5m9+ynq13og+xuKeEIbPuDqnQ3Nk&#10;CCKKcS6L1NAb8cKr8zLX5rZr825S+Xci+D84OOb41j1cIW7zNZrCWdreU5QFk8mUem/Oer3m68df&#10;cXCwz8vPnnF8fIR1JavlkuOjY87Ozviz//RnFHVF0zW0Jy9yE2uP1QpXFgJxSRG8wEtErJpQGJyr&#10;No7Ky9WCdrmmKEq++PIRbdvz29/+lv/tf/3fSTFx78373L77Bs5W/PGP/4T/5V//ayZ1RV0a/vZv&#10;fsL7H7zPdDbllz//Oedn5xloodHaEpMmdIG6ttL4mcjir0CRBQspJS7PLwihx1pHVRX5HIzctZTe&#10;CCuIbJycrDXExCsuSCJmlnloaDKUe0OAJH5oyEVv7umUxrlT2szZ2S45A2/YuOrIGCFinY3LVhre&#10;a2NItGnwlDfM7otbDd+b5vR8H8co2dHVpXnlrDg4wI9fm7Kz6TBWpSHZ40rItp0TXrvfYZSTyktD&#10;jEOGSNyMYUnMlVLCGo3OIibr7Eb47oM099eTktt3bvGdb3/I2/ff4M7tW+zvzQl94MXLF/zlf/or&#10;Hj38gk9+9RuUrjk8vMv+wVsUVSnHoff0XgRyWoOxhnoqApcBXAIJH4KM4YkRgAjKssK5Ep2dga4a&#10;okWIq7W4pg/NmFrbPL7I74ZzRIZGlGWZ3Z1lXBTX44C1hqJw4p69acaOGQolYnjf9xngIc5IKc+V&#10;AqUA60S4jFJcLhZcnp3TZ/Gtc5ZmvWK5XOJ94PJywXK5ZNWsCRlkknLDrzXiIJ1vM+Ig7t8IRfN8&#10;pq5cnEJI2VE0QVRYDVqB0tk9MERS8MQQ8PHK2V7rRLEZV4IATfIcUxiX10RksZQI4J1NTCe1CHeq&#10;mv39Q2kY1o7KVVil8O2a2LeUzlIUJdokqtIwqQqqqmA6nYnjpSlROgvwYgB6FFEEfUbEu8TE3nyP&#10;7333IxHsxUjwHV3bsGqWtG1L07YY57DOUhUls9kchUAUjM1ivK7PIA9NXc44OtgnxMRq3bBYrmj7&#10;nq4PAmJQlt9+9RCUpigLKufkM33MYjeNtgYbLX1oISVxkc/zaVmV4h6lE4XbZ71ucUZcwK0taNuW&#10;1eqSk5enXNhLnCvQCiZlwXx6hJLFhYgdU6SuygyFkLksRI/3ERWuQF0hRJq+o+8TqyfPeHryklXT&#10;4vvI0dEBdS1Cd3EhKymrkqZpCcEzqSoRoNWTTQN6SonFYsnFxQVt04JSOGsoypLJtGZ/b850Nqco&#10;ygx6aVk3PWvvubg453J5wcuTE7QzvDg/paorJnVNVRTsTffZP9jf3OtlKU7Ivu9F1ArUkwn1/gG+&#10;62iaJedn5zx5+hyePGdvb487d+9SVTVd12Y4DESlMBjqSY2tSrpOnO5TSixXC16eJBbLxcb5ri4L&#10;6sJhNBk0YcUBOd8jDM38uUm+9+KAHWMkDlAkBZGEs3KuUvAkEEflYYzLY4TODe1FbhovCkdZlvTe&#10;i6jSaJSSvItEnisylMT7DK+SubHNfxND4OJiwcnpOUlrDm/f4eD4SJzknYA09EAISDHDN1Y0zRo3&#10;wEAQt8TkE6vVWsBj2vyTayw3CV6GvHL8N5v5S3EjUG/8d9uOhr/r88fxOrfVm4TMNwnfx2KcQWik&#10;hjwjZbhenrCV4rWu9GOQ4HauM3aEH3+9HTcdz2uCs23x+7AtWnIOPXJJHUS6MYPzUkr44JmYiqJy&#10;NF3H+fn5Zs2Usst1SAMEEFJIMlalK0hgjBGl1WgNc8P2vAZOcA1klkXGt46PefutN/nlrz5luVpy&#10;fnrG8eG+uPulYQ4cXBoFOqa14t379/n+Rx/x6PFjPv/iSz7+5NccHR5SWEfsPdaJG/BXjx7xxZdf&#10;8NHvfYeu+zYfPHgAMdF26ZpIYQNnym6ZSZHzc8nxFAai1HFEchHpvABBBjBKMd/ng+/+kPvvfsCL&#10;Z894+s2XXJy+ZHl5yaTIQlUCcchBjdQfQtfRhohJYPI1532gLMmYw+FnnucvXqCN5vDwmLqeoYwm&#10;dlloaDRkMZPAqARQqZXMt8451s0abRBnSjQkQ9/l8TAlvA/oXAMLIVKWauNeXRQirjbGEHqPDy1t&#10;I06zIpKJqDiIjmTeD31AR3Ex7nxg2TT0ytO0PUZrWh8EGKgNIWliCBRVAbYgABENRmqhagPeSOik&#10;RQSkFCHnfAroup5+3VIdOZmnUyAqeW30nmQMvmuIKaCslfqF0igk50txvN7I163OCVcWQo1Besk6&#10;SlcwmYoTbN93oKQ+slg1IvoyLaYomc33KUuZW0OMhCh1Tx+8DC5Wxj8fAsYojB2chrOQGXHM1IAz&#10;GutEPNWqiCERnaEuDKUzTCqZ92LoOT09o207wEhtEllfpSj5ptSpFEYlcRrN4iWAaA2pb0nJoY3B&#10;FQUTX9P5Puf/Hp0Sik7E3SlSFgJKXDdrWSd/8w3OCbhq//CAO3fvsre3JzC9JDU2RcJ7EXC3Xcvp&#10;6TnNuhVoa4IUpRahURtwzOD0a6xluVhuoFYohQ8a3cu5nB3si6Osa1gsWwFnLlb8/S9+xae//oz7&#10;99/g7bfv8/77HzKfTKnLiltHB6QQadoVJ6cv+fLL37JYLfmLP/8zrDV873sf8eH7D3jwzjv8sx98&#10;n1/8/GO++OIrTk7OBIxIuiZMl3pOwrli4wg/QNQGceUgJB6cgMfQFO99BpdezYPBhzwnDcJXgVRo&#10;ren0AO6bslwuaJZrfB/RZpKdXzVKRYyx3Lp1i8mk3oiEu76nKEuKsuTg8JDzi4ssNnRXwm3knMRc&#10;pzJGY40Rl+bsNK8zXKJpmgzjsPzgBz9gb2+fy8sLuk5gitNJnV2BReBKkrqq9y0np6dYZymrgju3&#10;b9O0Daenp6h9hSorZnv7/N7v/R6PHj3iydNnMkdq+Py3v+XdBw/4/R/9Ph///O/5+tHXHB/Nuby8&#10;5Pj4mBAj6/WKWBakEOVZS4gi1Aw9TdNR1hWx99RlQQigQ6DrPWVRcO/ePc5PT1meX6K4Gj+VsleA&#10;ia1nTcP3fd9nmKisx2IIGQIrzxk0A2AkgBb4QIq5tqj0Zs277cJ9BXATMMdYXKtHjtLbtcZxyHV6&#10;BSXdrpO+Lge76bnWTe7Q2zFAlMYC+qqqNs/ttoEBY8H6UE8dC3i36ydjGKkxhk8++WQDtzXGsFqt&#10;XgvHvCnvHGoO2/u8/fVNzwVf9743gYS2j9FN+eJYnD52Eb8pFx8AFsP5Hbt4j4/9KzDu18IBbsid&#10;RsdwG1I1Pm9hNIeOHdWH8+d9QOsMa0sJowuKsmA2m2VxakFV1ZuvjbMZGNOijMpAbC11HK02Y5XJ&#10;zy19COiQwJChIVvPgEO45gI/HL+maeiCv769SlGM3OVfXYNcCd23AVhjcf1w3pRSdIPb9EhkPswl&#10;A+jBDkCbYd4IkTZDK4ZcrSrLjSN33/e8eP6Mzz49ZbFYEIPHZfDpADgROMpQY7/K2X/X9bupTSay&#10;67XK4AE5jiH6DHC8WvsopSBGYhAIolY616AcRWEpnKGuKuqqwGpDWTjqumbqSspSIIs250dFYeWf&#10;FWDLfDqhKi1Gq7w9mqjAmCtwQIwBZRzGGgpXU5QW2xiqWtbqV7BMQwgZXBnyvZXF0iG0qGQwVvLM&#10;+XTC/nzKYnFJ2zU4C/NpBUqxbltZS8aey8sOnSKEQOmmm+vA9x4fPG3n6boWpzWnJy9E8F2WWGNR&#10;ScCFRhuUyWDT0jGrZ5SVwzqHVlILPT0945vHT7BlgbYFB4dHTCcTjFFYZ5kZTW81KQgsoXSaaVVS&#10;GkPTSs2rbRu0hsl0givyNgxjgFYbYHok1zadxWHRVqAbXdfSe4Ecqb5n3bYCzykr9g/2CEmhUsQH&#10;TwoRYkApy2w2owue5XqN0YayKKhKgTfUdS3PmbUmBAFFkhI+SJ0mpSR5foob6G70nsXFJc16Leuw&#10;whBSoPMeBZJ/A8FHnHX5/g5YI3BQY/QG4nc1XmmcswJprLWA1boO3/eoyGvnu13sYhe72MUudrGL&#10;XexiF7vYxS7+W4udAH4Xu9jFLnaxi13sYhe72MUu/olxk0MFcK05YWga2H7d0LQxiDLHvwNebQ65&#10;4bO3m3XG8TpxvLrBMXRoqFdZ5DU8dG3aFt+0tJ08MDZKhC0hNyivlyuMmmwaigiK1Pd0iwu++uzX&#10;HNx5g73DQ+rZnKpwqD5s3I36rtsI2dCDA4LIIa8aunIDy8gpnNxs4ozhn/3wn3G5WPGXf/1X/N0v&#10;fs7B/oQf//jH1JMJSmu6rt88kC4LJ6J4pVC58TgmJaKG3OgFakOPDzGKSDiFLODIjdkpErPI3CQR&#10;Cf35X/wZb735Ft/+1re4ffcuk8mE5WqVHZWQJ/b5GKPiVbPn0AjDlRBQZzG8z58Xk6HvpPH58PiY&#10;f/4v/yWr5ZLHDx/x+We/5vL0Oauug4vApCypikLemERInr6XY2wthAiXl5csVku0K1icLXh5coq1&#10;iumkovdB3MnRhCAOj8Y6ApGYsvun7ApFWbLqe2ng1rBcNrR9xBQltutxVpq0V8sVKZUURYUrSoq+&#10;R6HEkdTa7JqQnbhzI28MgabrWK4aVquWFBXNquHi7JLZvTs4WzCZzpnMZoQIqvf4FMWli4TSBm0c&#10;RVGL26aGtvM0XctyuaKoJtw6OqaqKqq+4+zsjK8fL7mcTjk6mDOpp1SuoO06SNIs1LRrfAiURY0r&#10;a4wts/DOEmNitV5yfnHB5eWSOyEy3ZujrWX/YJ+2GY6HnPQiO9AapUjBo1NEkxv9lTTmDiJKVxRM&#10;64m4FK2WrJtVduzM4ooYAHF/T0Hct1KQYxFjpLSW2d4ee9Mph/v7uWncM51NiUrjVRbA9CIAb9pW&#10;hHZRABJWK6LvqGzB22/c5s7BHN/1RB9YLhY8/uYxL1485+TshHXbsFz1nF1esFgtN07bTdujbG7w&#10;IqG0xTl31fyYYnbecJQ+UFgrjlKJKxCAyg1Y2XkLY/Fe8fzxU/78bMHBwR6Hh4fsHcw5Pj6mMIbF&#10;UhwSnCuwuWnMGJMb4sIGRhGiHOdB5DrcoHrk1qCUNOBcG+e3hOVDs6hCXXNcHDehDa5ZgyBIZccY&#10;nZ2ujRPww2Q64+233+GN+2/w8Ksvef70Oaenp/jesw4yNpjBifMGZ5dB4POqYAfgVWfLq3lBvwJf&#10;uWrkiiP3dbNxnhpECsM8MDjDDt+PxSsy5iuMK0SE6gWCkfL7D45r3nu6rsvnQVHXE3Eqv+bePuyb&#10;CE+Vgqoqads2N39fNWE+evgQlDgaqixy3z4esn1X887wNwNMZPj94BQ9/Gw4xEOj701z7pUoWWUX&#10;LkU1mfDgvfep6j2875kfzHn54ozoe3rvKQqDLSyz6VQasmYT3rz/Jovlgk8+/YwP3nsfozV/8zc/&#10;4eNffszJ2Rm3797mfLGkrEIGjyRiioQU0EnLXKS1CFoNaGOYz/ayK3bCWGkIns7mPHv2kv/4Z39B&#10;WRR89umnrJcNb7/7Hu+8+y5FNeUHP/gR/+pf/c806wv+73//b/n3/9e/40/+5I/Ym8/52c/+Fqs1&#10;ReHwXpz9jIO9vTn7+/sU1uCMIXjP5cUF2sJsPqcoCtbrNWnToBvxXmAyMaqr60mlTWPtlejryn19&#10;DHkQ8ThZ7J6uOZOLaXsaucuqDQDjJiARG9P1DGrJvzO5SVRrAa9cubCJkF5fy9HUxk0xxiRjdYo3&#10;NCOr0fwo7x8ZOY0NLrGoG/NAnXOpYcNfJ/MbQzKGrVMMwrQocB4Gh1C1EU8bI/upjMVojfcNbbPC&#10;GIuLBUprptMpt+/c4aPvfsQH7z9g/3CfotSEvuXFs8f8/Gc/5eGXz3j48GuW6zVlPcHVt3jr7bcw&#10;uuD0/JKziwsCiRSiuA5lEegwR5KBE0oJ8EgxuP3qzfUxHp/63l/LvYvCjq4jsxkbtSiz8nUR6ftu&#10;c3/HGFmtVhuXUqNlDI9RznvXtXgv50ncEQeBiRZwRxbrWpuhDIi43FqL9x3r5YLVWmAe68WS1WIh&#10;jthKE4LhcrHk7Oycvhfxsmyv3TTebhqZhdAg18noek0IXMZos7k2UxzGQxHckXNTZ7TMC0SUSkQC&#10;zso1LfcAOGdw1lAXBVXhKIsCbTQhyVznjAjerTG5kRNKVzCdlkwmFVVdiuDdZBiHcRgl40NRF5hp&#10;KcIPrShLR1k5qtJRlSL2Pj87o/PienV8fIyxihQScRgPsluksRadwBQy/4jTk0EXjmm1Ry0DRXbQ&#10;dBRFicLhXJHddPN4aq/GCE0ihB6FYVKLa1jXR2bTnqaT9VNd1TjrWC5XpLLA6NzsnbTkkAlCaDA6&#10;C+wyCCZcXnCRBBBljaWaTjFaURQ2O5ZaQhShd9c0NIosRoEUpuzP58wmFSGDtZKKzKZTplNF1wdp&#10;ok2SAwYvsLMUIxGNLSvKaYnzgWI6ZbVes142zGYTyrrIjblJxjetMJrsVAZ91zKbz7C2wLkr5/DL&#10;i0u6VtzIAgkfJZ9o1uJCpq3BOhElLReXrNdrzk5fUjhFXTmMc/Rtw3q15CTKvqi7d7E6UFflINfF&#10;DIAQoLAWZy1VVaEnE/bYZzrf58mT5zx//pzzxQrsCUe3blFXFT67eV02a2KMHB4cyv6RXby0FrDY&#10;4QHPnj/nN7/5jMdPnnC0N6cuHJVzTOoJdT2hLp2ANToBXllrmU6ngDjpDrmotQbft/J/CKQQ8pim&#10;sMahtdmIzYYcyjkRvHvvSVqB0ZiioAsRZY24BKpE6SwaEfiEpNDW4aymqEpCdmlumoau7+jbni7B&#10;/OiIpDQBxenFAo9iNimxRu7Bqigw+roQI/Ze8iOtMdZiy5Lj6QytFD7ncv+UuHIvfdUNVI1cI28S&#10;AW3XUV4nIvqv2a5tscbrBOfj318XdCe2//waJOcfUfPZ3ufftX031ZK2j+n463Fecq2mlOeVFNPV&#10;GoQEGhFOZOGOtZb9gz1Wq4XMNSFl0b+s+WWeFehGWbgMZRiJ2HOuc9N5ve4SGl/J2eIoR4DEZFLx&#10;wQcf8OnnX3Bxfs4XX3zJ+w8eYLSIaH3wZHQQMUldyqiIMwUfvPeA6XTC8uKSv/3bv+Nb77/P2/fv&#10;55wgUtUTeg+PHn7DxdkCZ0refesBJNnHNMrxNuszFa85yV5dy1dwLRF8yj6EFPFREdGEKGsjN5nz&#10;9oeHHN2/z8XJCY+/+IKXT7/mcnmBj112XRcAXOEcpsjiNcQZ/Pr1mQjegxJx6vnZGct1Q9cF6qrm&#10;cH+PZsUGmBPy+n1Ypw0AMmNtdmb3kttkkbvRmqh1LqVF+uCxSlOUJXqUqw35btd1IjbXAijoQgDf&#10;XwmlsuN5WYg7Z0odDgGGtE3L2cU5trSs1w2lcxmwKP83XU8Miak2+JihZVHOj0/ymZLva2LIOZNW&#10;G0hRjJG+bUlBAIV7sxnRI6A8LfMoCYLvMzAu0PV9hu5BUZXU1XSzjrxyhRS4XIxBgCthBEkdreOV&#10;1tiikM9oe7q2Z7lcUk+mTJRFWyiMxrgKbc1VzbNPrNuOdfB53hbhdrNe06zXspYpSqy7gnSEJEJd&#10;bYyIvaxG6QJdWCaF43BfXDVT8tnB+pLOe3xAIBcxEFSkKsvNvaASRO+JiU1tMUVPUTqUMVifKAN0&#10;XsTcffA0TUNVdLRtR9N26KQ24v4skwYMTduTmo7legkqce/ePQ4ODnj24rmIopwjeEfn+w3oY7FY&#10;0nWnzKY10+mU6OJmbSQwiSSuqlWJs4bLyyXr9VqcvWMgtpHbt25xsH/IcrmksCXvvfsePnpenp5w&#10;cnrKct3yySdf8OjRc7764ht++MPvcefOLW4fH0hu03tu37ot6ywiX3/zBd88+YZf/PJTfvz7f8i3&#10;vvUh3//ut/nBR7/H48fP+Ou/+in/+e//nouLC+q6JoSwcVePMVEUnnl2TN+cyzzOjJ19t92rB/f3&#10;vu+p65qyLOhUl9d+IgZOKWGzA3AIkb5vqaqKsiwIoWa9buWeUrJmms/nkuu1LTElrNZUkzqDIBJN&#10;11JPxC13MpnQNA1N08g2Ocl3m6bj5OR0I9wfIFQxioh1LNZ88837HN+6zenpCYMgsigs2hSgNL3v&#10;afseUiTEyHKx4OzkjKdPn9D0LcfHx0xnU+bTKavVAgOEMOPu3bu8/fY7/OIXv+Cz3/6Gvu9Yr5Z8&#10;9eWX/NEf/iEffe97/PVf/gVa3cUYw/7+PpeXl3TGYIzOBQR1DWxRVQWFc/RdR1nWRBS6bbFGQIF7&#10;8ymHB/s0WUxqdD5PSqOMugYxGI7NFcxR6jyytvT0IVE6x96egBr6riOmRNP3XC4u8T4yrSckYq65&#10;KYbUa5hTx7XGYSyu61pqN6O/2a4v/mNyqQGAeRP05nV5y3Z+uA0f2hZNjwFB1tpXQNZjAfX4va6O&#10;h77mmD3OR8bC4eFztdYbgf1NueI4l93O9163v/9QPre9v9vu89vbMvx+EN3fBBt63fPJca33JtD3&#10;OD/b3vbtPP13nfPtcz3UdwcgwU1Q8vH5H2o+w70n+yz5R1mUI8F7lQXwxQaea4wA7JTRstYJAoIN&#10;GQCu0vAs7+q6GD4npYRKGgGnXr8mQxR45Bi0MNQjB0iLyuu97WvjVad2talnDp89zi2Hr8d1faP0&#10;pgY0nLPhnhiO6TAfdKN13ACpfeutt+jalhcvXvD06VNOXr7g8vL82pxTltnZWmnKut6AjUMGCQ3n&#10;RV09TIER2GMMWJBnfGxy+s31ncSBfgA+yv7lcdKI+7sAL0rqsqSuK3F/dyJ6LgtHXZbMZzPmsxm1&#10;K+W8aPL75PdTWmCM1lJaR2kNxCD1NGvw2Zk8xIBPiWAMTd/iCsu0rrBGU1clZSpFVJ1BNQJbT5tr&#10;yGdYjdaa5MOmjm2twlqV3ekPCDGM6sOaST2h63suLy+5PD9Dk5iUFc5aSrJD/QDazHNlyPN5Hzzd&#10;WvYl9FfjgBsgOjHSe4/qRYAtz10066bl4TffcLlaE1EcHB7zwQfvc+fWLYyR4+XQQKQsygxZsihl&#10;pB+g7+l9B21COZ3Pz1Ty7BBJ+TlsygX4ONR5jKbte1arFU3fCYgCRwyBZdvw5OkzjHPc9ZGjw31K&#10;Z1CqIOE33QZ1WXB4cMhq3dA1LYGecj5jfz5Ha4XyPV3oKZysMSIJleGVvvcoHTEKbFFQuoK+65iV&#10;Tu4rrWlDou07mqahz2DmkMfCUFzBY6KVccxZS1FKTdpnWMVwTyrlSAkmE3j7rXtoc/WcbRe72MUu&#10;drGLXexiF7vYxS52sYtd7ATwu9jFLnaxi13sYhe72MUudvFfFduuA8PPtpsTtmMsgn/lAf8NjdTj&#10;5pDh+9e99/h9tl9/w1+ORDHkh+kmN+RL80XTtPQ+YIvshOl7gvd0bUeqK8h09OCjCEGC5/lyyZPH&#10;jzk4Oub47l2Ob9+lrLK7dUwoY/FAGJzMsngoJXKz7KuNP5sG6yTNqrPZlH/xz/8UYw0//clP+I9/&#10;/pcs1y1//Md/zO2jY2ypZB+UoV13tH3Hs6fPCSFilLifQLx27LUxhHjlGiY/16SN+0XuzYhRGkoV&#10;fPPsKZ99/iWf/ea3/Omf/ik//OEPcdlpBTTWing85oaYoadHa4EBkLab20WsJ061nThkOUfqO1TU&#10;lPWED7/zHd5++z7fPPqKL7/4DRcnL2i7FXXZUzuXBdeGlAJ96HFW03lou5aoFPOjI7Qt6WOkzeeZ&#10;FNEpvy7vfNe1YEym51u0GtyDNWVVEbxn3ax4/uIlxjnKOjuKl4UIdIw0lpdVJaKXThzCS2ezi2yg&#10;cHbr2lfEBKfnZ1ys1jRNy97+Adoa+pjQrqCoatBWGl6iuJL2IeKMwZjsElA4+j7Sh4CPgfW6Yb1q&#10;WVyuMGj29/eo+orDwwNWiwXPnj2jKiyFKwla4xX40NN1LeeXlzRty2wW2LMFiUTIQsC6ruj7jtAH&#10;urZltbikLAtq53IjtNwrk705PruNxhCF9u8MKTsDKJUIJELqspDOEEOibfvcXOOwpiRFnZtPBBaQ&#10;Up9dTyOx94SQhV0hoakoJxMRonYtbdehiFRWbNk8hqAMXR9YLFf0bUsMPTH5TcOvc2V2NDFMnMHV&#10;hTho7ZXsTx3Pj6a8PJnz4uUp54sG+9LhjKHpGmxRsFwuaftOriitxaEyi2RAb1yTtdFMJgXOabq6&#10;IObm5uVqxXK9zs69V44yVVVR1xVN0/H82TOePX2Kdpo33niDjz76iMPDvexa2hM8WAuuKLPD3VUz&#10;oNFKXL/yfbhx9oJrDWBjQWgfq2AAACAASURBVMXY1Wjb2WZotBuMHUV02V9rKEuIII1Rw5+1BTFF&#10;jLaoBKvVktu3bnP71m36tuPJkyd8/MmvuFwsaBZLwkicP96um8Z/+dn1uWHs4rPtKLkt1hk7Oo3d&#10;c4a/a9sWYNM8OIizNg3MGTwwvH4QpHrvs5OsuC4PTXUAy+WC5XKFD2Hj0iTC4isXs+E8TKdTzs7O&#10;R423XDuHT58/3zgM/S64zOvENP9YMdH2HD8+B1prFJquFyH/YrHk4cOvmM8Ome/PuF0cQfR0XUNd&#10;i7is7zoePXzIm2++wb17d1icX1AVJXfv3WPdrLlz5w6L5ZJvnj3l/v37Ii53jqpw2MLS9a2ID7yn&#10;KEsRQ4hkE4Cyqiirgr7rCcGjfCJGuFxc8Fd/9VOcrXj65CnLxYo333iLO7fvYrSlLCsO96eUTvFv&#10;/o9/y7/7P/8Nv/ftb/H22+/w//yH/5dvHn5N78VlJinFWw/e5b33P2S+ty/NdiFgFKyXS2kaCz1d&#10;61mvWrTJTvWjZtyxu91wDQ3H1WXH0TiAakbncgyfUJDFpfHaObnmxvoawdf2ed3Oz2x2vw0xXIM0&#10;xBvyr/HrB/HUlYv8dcDDdqNrekWwtHVzj+LamJWFQpuxauv6H49dOgvAUgobGMTQzAeSFvnssrlx&#10;mes6tOH/Z+89uyRJrjPNx5SLEKkqq7KyRGug0QAJgDviLGfnD+ye/c97hkMAJMgdELoBdKO7qrt0&#10;pYjMEC5MzIdrHhmVlQVyOfsx7jl9OitFhIe7udm16/d9H4rScv/+A47uHvHBh+/z8ccfc3BwQPSB&#10;y9klj776kn/55b/w6NFXXF7MiD6i9YjRaEo93qMajSnLisvLFutEmBnz/Z9soiyKdWPx9ebw6+fp&#10;zfs8bcw/ITeWDmLsKyoYsJ7/YySbcXTrOWxoLN7M+Qvr3jiX8vdvvqYtZA0dTD7W408prLGZypno&#10;+4boPcvFnAT0Xc9yucD3HV3X0bayhvve4wqHMUIqj4l1A/QVUS1Tn0lvDA+hYCnJK3NCKwZECZOJ&#10;xDEbU1kURoHTGpQQF411YoCQibUxBJyFsioYVRWjqqasiizcM5RliVWyp6irUsS3zlIVBVVViqDI&#10;WdqmIXhpSJ3UI6qyXDfoDsK6wlo0kZS8kOYTtG1HQsQJ2lqsc8TY03QdGiFBKiUmDS4L4FUCVwS8&#10;71BGEVtpOI5J0bY91mjKymSBd6Drl9IAWxpMNsoCaVY3WmcLA0hKYbWF1AMGkiWFhFuvX5Fl2zKq&#10;KzEz6DN1UFtGVSV5ljEi5jEiwNMbOUTK5huFNRijRAyDXM/z83M63+GcpSwKulWDAm4f3mI0GmF1&#10;NvRJSYjyWTCjo0JZRxcSzjrG4wm2KqnqCa4oSUrRBy/GEV7mBDn3AwG8oe891hgh9UURDzpj6PuW&#10;FGStH9c1dzONVeb1QFlV9L3nybNnxJio8j4hJTE9IUFdFhTGMBmNsrDyShRbFAWFtfTNimZxiUqJ&#10;uqqpygJn7ZoEa4xZz9HaGGxREpJhZ28/iyvFSiRkirXWsokIMfLy9Qkui6tMJmkWVSnXpGmZjCeE&#10;EDKhWebZsXPYqiKkIIZVJLSV5ull26AStE2znsdaWBv2pHy/mjw3aCdjajhOnyl4zXLFcrEUYpgx&#10;hJSwhaM2RhqtU6R2JeT3bLuOzgc6H+nbhuBlXyHGW2LA1MSWZfD0XUsfAkobUJoXJy+pnGVU1+xM&#10;p+xMpuzt7IhYU2ucq/D0qBhICrTTFHWJcyU6JepR9e+qrYhg5M0c+yaBzRt5aVJrijpqyO3zjcSb&#10;wvnrtZebaiU3mRm9i1I4EAoHivammRJciWKvdO0y/4p5z1D2yEII9Wa+sZmnv6uuo5VZm+0N4nSt&#10;9Ju5Q755Burk8L9N8dLbOUpam/pcUeWH95RrFFLCZiM/AexFul5qIKNqxJ1bt6lKJzTslCAoDArl&#10;LBGwBpQRyrQIZCIoyUfCW/uajUNPYo4D6S3h+1XuJzmlLSyffPIhh7844NXrM7786hE/+uEpu7sT&#10;rMlmizKRy3lQmqQMicj+rT2O7x7x+ckJJyevefbkCe8/fJCvjUej0crQtJ62jayWHSkMpmJePvcg&#10;7CFmcyO9NhITA8S8p8xGPibTLDfD+wA5f1fZoMcmRVFPOTwecevWbS7PP+b5s2/50x9+z/nrl/i2&#10;YzSqOdiv0M4IDRPwWl6jqkrQhpTIwnoRE43qMReLFZfzOWdn50zGI7oQ8EHE2dEHNIHSOawrIOcE&#10;hRNjQOtENEPe7yol12P4HjHStS2uKLDGSY6aDSGNthSFom0b+iACmb7vBI4ehpxdzB0H40ptNIWy&#10;dL1fm2quVh1F0RGy8VEfYv4ZmMGAKIkJRcp7hL7v0YDvW9x0B6UVZVWhraPzHh08GqFNhz4wO9do&#10;ApPxCGcMel2vFPIoKZG81NpWq5YQIuOdHQpX4Moqz1vZLzObKIkw6WqfKwZGsjbGlFBao0ISwVca&#10;RG9BBK1lgdMq54hicNP1PSEBUeG01BgHYZ3Smtj3dBpi9MReoYzkNShF0jKOVQJrNEmJo6ZRFucs&#10;1hqscvg2EHswxnEyu8C3PW3T0rRLYohUhQh9nbVojRjz+ASbRl+lo3Cy3oWYWDUdPqRcN5Tzv1it&#10;QC0yMbWn8T0pBlQ2BJQ9maHvO55884Su89y7d496VHOwv49SmrPTc6yxWOPWgrnVasV8scCHQNO0&#10;dF1PVdVCGy3Kdc6jlGY8GonAqevEVC4L+i4vL2nblqoq2d/bY76cE+IUV1i8j7RNx3K55OtHT3jx&#10;8gUfvH+fh+894N79exRFSdO0PH32nGfPX3B2do7SjvnC899/8k88evyUjz58yCeffMj+wT7/1//9&#10;f/LDv/lrvvjyC/7pn/+Zl69OpF4HdL4DHbm4iIxH4/UcmFJAabKwT0wDyjIbGqWI4koAT4KubcW4&#10;YkPwLLXhjqZpccYyGY8IQa5tDJqyqLC2WK8dyxBouxXOCnXXWrN+nVFdr43JUhJxduilTlpYw/Hx&#10;MZeXl7yYL1BaU5YFbdvi87OKGBJN21LXNbZwJKVYrFZUdSGE3LZhPB5BFBPLtml4fXLKyesT2qaV&#10;z6VkfHWN5EkxRl50L9jb3+Po6DaLVYsylrb3vHx9yr3jEXfuPmDRdMzOz5kvFjx/9pzXL1/xvU+/&#10;y87ulNnFjLt3jnDG4HQm1lsr8511xDjU3jKJuWvJDwOwVvZHIUac1vRty507d7i8mHF+eirGYtkU&#10;dPhPnlnkdcSIAdGkHsuclPe588WSpDS3bh0y3dnBKM3ics7L5y+obIEylr5vafuObrVaGwZqo9YG&#10;cMbodX6BuqoXOudo2/YNMviQS2zmLjflL2JOUOR7S71RY7xeh/lL5PLredpNtbpN4XqMkbZt6bru&#10;rbrnJjn7ujB989g3f3eTtH0lOJb3uDIluPl53E2f6XoN9y+JvG/6+7fz6bfz3OtU93e9903PPG8S&#10;st9Uk9k0At/MKW86D/8WsyqprQVSNnnUWmWDIcmKBvMHMRz02aRNrynqFhiNKnZ2drDWEUKU+cNa&#10;iqIS6rfNa2fOxWMMtF0jwt3hffL+KWyOD3X1LEFsxd+sR2+efxE1p/WzwRjFELbP88JwT1w3ozXD&#10;viJl8auS3D/GQMLLs8eY1vnMYFKhUWIOmFLOP6/ygKH2MNSptNL4KCZ5RiuKsmA6GYOSev9q1TCf&#10;X/L5737LkydPOD85AUTQWxYOlU2OtZa6Tcw1WmuEdB5TFPEvasMILJv7JNamoDFcGX6qLNYfTEil&#10;fGXzHsTjtBWjOCNEdqMUzhaolHDWUFjDeFQzqWsmozFFUWALiysco1HNeDxiVFeMqkrMI0kkJeNL&#10;zDc1VmmMAUMiBc9yfolWmno8Xu//bH5WRUr4GOljoFklFvNLqkro5rI/6sTYsJJzH0Nc1ykKZ+W5&#10;b0xELQL+FGKmsWfDTKdlDCR5nu3KUgybUsH+zoTLnQkvnj9nvlgQgVuHtyhNgXNi+BCI+L7K9cUW&#10;1/eSCwZZj1dNJ2JzY4lKjM2a7oL+rCfFyHg8EnMIa7h//x4+QB8TVV1RFna9nhEjzjmstTRNS6LP&#10;OdZybfjQdg2dbzm/nGG1GN4YoyHKhlkP607e2/ssKu/y3BoVVPWI6e4u0509xrbgYTUS05zZDBTs&#10;7+6gYkRlg6nCFRitGVcV7927x6tXr6UOGQLL1QpNoiwcRolhk7MWH0E7Q0oKQqD3fd7Dy71urcWn&#10;lNfJbHIuGwJCiOs1OqXEYtUwqgpG4xrjLDFkgX8Sg1zfB/rgBTwPGC15rbWGsnRrE3nf99tmnG1s&#10;Yxvb2MY2trGNbWxjG9vYxjbYCuC3sY1tbGMb29jGNraxjW1s498dN1ENbqIYXI+hgWRoANv8/vBa&#10;m/TemxpuNhteNptq3vV6NzWQ5C/W35OmB3G6VxsNb6umoWk7EdUNDfW9XwsV19TgFKT5O/bELrBY&#10;nrO6OOfk5XPGe/scHT/g4M5dRpMJxmqMLehjbgLRoLAQg1Am1+7+bza5a5WJljGhVGI8HvNf/8vf&#10;sjMZ83f/7e/4+c//X548ecpf/+D7fPThB+zs7BB9pM0O9b///R8gSmPEqK7ENT8JfVtpnelfV6LS&#10;kEnRRGnEjgliJpQkncBo+pQ4v5wT/VPK4hd873ufitg7WnwQp/giN4OANA4qLVSwKwLxxvVJENYi&#10;q0y7TVEenkeNDx6rhaTwyWef8cFHH/H6xXO+efQ1r188Z7Zq0ClQFo7SihAFpZjUNc6VzF+dcHFx&#10;ibMFRWGoRyNpkPERYkQbQ1kaUvDrY45oVPIYZ6/oulaaVAtfUY9qlm2PXy4xpmM+T1RFwcHBHr0P&#10;lKGnsIa6LAh9t25QN8ZAiusWbxH/WIyPzGYXnF8uSGiO7twhBmkejUkEfIkkjX4pE4nC0GwlzdXa&#10;WJLvpDE/N81rrVktG+aXl7lh1VMUBbGqWDqbxVxC2u2CZ7VacXl5yWK5EGJvmmNcyXgyBdKaPDIe&#10;j7PhAPRth+86nDEs55e8eP5Sjn21S9c1+C5wsH9AUZaQIjE3TnTeM18t8MHTdUIK25nuYbSh9e1a&#10;kD5QslerFW0mRTarhhSkuUiEQ0KEXC1X0hyhRNBoSEKTCyJmCjHh0SxXHU+evaAqC46Pj0gi5yKh&#10;1pTaFKSZO6qYGzoi40mFUrfYmU64des2J6dzDveXNE3DbHHBfDlnsVrJddZKqLgJekTYH5NQW1OM&#10;jIqKIjdP9bkhd7lqiZXL1IRELKBpurUgLqWAc1YMCEIAo3j69Cnn5zO+/4Pvc/f4Hvu7u8QIi8WK&#10;vm+F9IcSoXmmR6XhPs/0lEFoa7PgaXOeHebPm6hBw73hvRdzizzGnXNvrwlKxAdxuMdipKrrNWWl&#10;yA1fxhisthzevsOP6hF93/H1n7/im8ffrMWY1kkjDCqthRVC53h3g+JbawG81ah4JTaNa3OKlGKe&#10;FxLeD6RGaWrWWrFarYRI23U453Abc9+6UTff60VR0DTNmq40/I4I1oQENlClhnM+CMWENt/nhlsR&#10;lsaYstg+vSH4NVrfTDHibWLS0IS7uY4OpKG1oOYaUelNUZV6g+i5KcrROhPgc1PYs6dPuBhf8sno&#10;Y7xviaGjKh17ezvSNBkVhSuZjiacnpwQYqSsKsbjMckHnj9/wa9//Vvu3LnN4e19CldmMhhoFNYY&#10;EcVVJYUpUGoHUPTdghA9bdsRgjTwhUz4iwH+9Kc/0/cyvp8/f0VZjrHWEbPhwK9//Stmpy/53W9/&#10;xd///d/x2fe+y/vvvcc//sM/8qtf/QqtHH3oKcqS7372Kd/5znepRyMeffOYFBKldSwvLzh9/VqM&#10;VzIVWgHJJ4yxV4Y4XFGmNpu9r4RY+Z7LRMN1zpCbKBWKFCES37qOm03Dm+YP1w0QNnO+4fsDeaqq&#10;qrdoo/Ia6bp26S3a1jAGBwH80Px4NR7TWlCfu843mmk3c4b0hgj++j18nVCmNnKca7PBmlBntMIo&#10;IdVFLa/lM43Rowg5D3Flwb0Hx3zy6Qd89N4HfPqd71LVJavVim++/ZbPP/81v/vN73j27VPavse6&#10;mqoaMZ3cpchijZgStijEfGGxxLmCVduuCXrW2jfuy0E4OpgjOOfWOXOfmwGF2mXWOcFAcCqK8o37&#10;fZPSNTRjSkP/IEa6opK2bZfXw6sxE2JABxEXM3CFNsaVNFOX9Nn4QsxODF3bEhVELcT1ruvo+x7f&#10;tvje0zQrZrMZy6U0iQ5DyVpHPSrXY0crg9U6X7Y836mBRpbWhNHhMw73gMwTCpUiKqlMApPLrxWg&#10;FSoTweV9xfTIGDnXQiv3eN9jtKYsK6bTHXZ3d1Aq0fcdKURWqxUhJkZVzf7+Hvt7O9RVye50SlU6&#10;Urwi/illqMuasiop60qauH2QHCYmrFEoPVwfu14LlNacnJ4TYmJ2MRNBZhCxnMNQlI66GlEVhTR4&#10;hyii+35BvIRuueLVyTmLZQNaMxnXlKOaoirpexFOKqNRxso+IAb6rhURYMj7JmtIKIy1mdwaqKZj&#10;pmND07b0viP4HutE3J58j+86RqMRZakpS5fvS53X2fTGLV44J2u61hhtcEWB9wGVxjhr6NuGVyev&#10;WCwWXFxcYJRmdj7j7OyM0WhEUZZU4xHj8ZiDvX2cNSig76PQzFyJUH0T89kl6WIpplZVhXVmTaOV&#10;fMPgrIjad6YT6XH2nuA9fdsyXy54+fwpy6bBGhGPDWt6VRVC3CtLqqomhMje3j5t17Farej7hvnl&#10;Bc1qxWQ85pOPPhQBSe/xfUdSUNQlRVnirIWUiL0I4HzXUY9qyZnbBq0SloRWCUUkoemDBxSTyYQq&#10;7wFT3pdJ/qOvaGxao4c5RSlMimI8pIXIdXz3mDuHt+ljTwqBxeUF5+czTs9ntD5iNaRsQCPiigId&#10;ElZnYUSmsaVMIVVG6Mi+6/Ep0ilNmaAoK9xAgM/CyLYV8VZZlpSVpioKQOFDxBmH73vml3NWzZJV&#10;s2LRNHRZANq13fpaFoVjb28PYxy3jo95MB5lEainaYXCqpSiNoXkE0by4C7fk95n+qpJxKziVEaI&#10;w30MqBjRPv0vVFpuJsBvmj9t/kxvUjXfyO/eztVvMr25yfBoc03dzBveEu/kJfSqvqKu1tW8zpOF&#10;GW/kh6Rhec/vG9ef+7oA6nr+sCk409lMEFgLgK/+/E2hyfXPdVPN6F8zZFwbB+W82WiTRdyKxWKF&#10;RTMdT7C6YDIeoXUWoMUg4m2lUEb+PuRj7bsOghejjkwL13IA12preY3LxgKJ6ynRRi6nPErJWn94&#10;64C/+sH3+X/++0/59vlz/vTln/nRX3+Gc5oYNX2M+Dz3igGKIcSAtYad6QTvPW274ptvv+GHy7+S&#10;+SMqbBY59n2mYPdBroEh57IiYh72LiFcGekkpO4ml13u8c3f/YtmXSnRezEFs0Zhi4KDoyOmB/vc&#10;vf+QL/70J77+4ktev35Fny6YjGvadsWorqgKzd7OLmVZQYhrMWhMHmO0iIbHU7quxfueZdMwbzvm&#10;swusMVTO4bRFK4vWDgz4FGn7DmcLjHFEFUkxiqGB0aQ+EFImpXsvRll9wDrJgwwQfcKYq/rfsDfX&#10;GqwxpCTjYhCQ5s20kERDpO9FeOWKisvZjJGXz6VCEPMaJWKh0WiczVDkWisNgUTb9RADvu+o6o6y&#10;GongNsj6EaIIU0IILJcLytKi9I7kkuJcgLEiIOs7EY72g6gmm/HEPrBarABFPR5jjSVFyZfScN9l&#10;cZ1SBmscTss+Bw061yKjF4HNZDyiriqm0ynGSH5OkjW794G+6+lDEHNIYymMwWgLyZOiZlqX1KUj&#10;5HVcKdl/GK3X4iOjxDwnRY1PnqS0fJ6k0D4xnezy/nuW6d4lk/NzXp7PeHV6StKJpl0xbxriYoVK&#10;YHLZ0xi3Ju9qpdAgZFZrUdowGdX0faDtPG3vma+WYmQWIk3byvxmNEZrQpIxbI3kxiI0C7x89pxX&#10;L14ymoz5/ve/z/37Dwg+MJudE6PPXimJsnL4rme1kpy76z1FsWQ0HlFVBXVVQ9Ks2lUWiOd6QxIh&#10;4flsxtnZaa6N73I+m7FaLdBGc3h4yPn5BTHCmEhnFJ3v+NOfH/HNk2ccHt7i+N4xd+7c4d6D+5D3&#10;W0pbUlKs5guevzxl2ax49Phr7t2/x4cffIfbdw45Oj7kB3/9Kb///R/4xb/8itevzrLZW020sJwv&#10;iSkxntTUowqt7XrBssbRxx6tFdFHFCnnVbDoF/Sd7GNDNpcb9lpiDibzquQFhrIosxlNIqmrNWPY&#10;v7Vtm2v3V0JLY4yIAMuKtm1ZLBYibMtC9IvZjKPje7T9lVli27ZcXl4Sei/juhPh3nRnyt7BASEF&#10;dnd3WSzna/J5DB7f9bx48YLZ7JIYIzs7u9y5c5vvfOc7lKXjiy++4Cc/+QdIHmsc56dnlEXB4dFd&#10;+j6QlGa5ann+8hV7e/scHByilWE8nvDyxQt+8+tfcXz3Nkd3bvPixRMePnhAVZZcZKMw8ph8O8cQ&#10;UxSU1Cyi71GAMxqrLc5oHj64hzOKf/r5P+F9RBFABZk3UiLGxN7eHoe3DjmfX6CM5WDvFuO6pGmW&#10;hBC5e3yfg8PbuLIEpejant5HtHNUpePw6IiysGK6FTyPvvqavu9xTuoxXd/Q+1721cOTi/w5FovF&#10;WybQ/xby+1A7Ga63ymv95rp33aTopprKTc/ANmnsN9U8hz3/JiH++nu+65j/Ut705rO5q/cYfv4u&#10;06WbXue6QP1dBk3vEqxv5ruDEHp4z3/VWPEd53moib9RU7pm9rmZp16v/b7reeX1c3JT3frKPNCI&#10;ODjXszZp4HJMsk/3XnKZpEBZw6iuGU8mPLh/n+l0ytnZKb6XWrVCi+FJnjOcc2/U9YliHNK/Q3Aq&#10;xshx/bXKYnif6y3D8b9lskvKpoL2in6e69YDjb3I+78QQjbSkr8v8/Ogvg80TU+IcW3irbQWwT5S&#10;Dyav/cM5NVrMcYbnCL6/qtvLPKWZTsYcHOxjtObk5DVPnn7L2dmMxWJB1zZZaK6pqmL9vERrMecr&#10;CvfGdXVa3ttZk+/1tD4e8i6AzWOL8cpMIMk6I58l535odFIYoC7EOGc4BucMhRFSu9UKZw2lc+yM&#10;x+yMJ4zKCmsdri6pJyOKUoTzdVlQl6WYNVmdxcYlo7KSfVsMpNCjiWK8R6CqapTWeN8RU37W4T0p&#10;idNM37eEbNAE4KzkY6umIcZEUeS5M11dz8I5qqpcj5sYQhbBCwk9hfyMM2aDRO/pfJ/zKDFRJCV5&#10;HtN7/OUFfQhMJlMxsZtOKY0ilo6U6vX9KvcppKTwMdH6QPA9bbOk7zq8zz0PucYdY8I5x9Gd23gv&#10;950rbHYxCMQYiErE4H3w9NkscNU2dCHI6ygFxtB2PfP5nMLl2pbWdF2bjVWkxmasPDcKPrBaLLPh&#10;dyKoxKrzNH2k6QIxkfdinqZpOD2XZ8bj0QiVDby61GGzGbNSiv39PTHC8R2n56d5jOhcnw3r+nFK&#10;0ifgjMFUJSFFtDJCtDeQvGfVdfi+pw2emCJtJ/emNY5xVYquXysm45rRuJQ8PQW0sWit6X2gaVva&#10;tl/XR6OKpGRyLdut79stAX4b29jGNraxjW1sYxvb2MY2trGNXLPcnoJtbGMb29jGNraxjW1sYxvb&#10;+PfF9abp6xTev/R310Xr16lmNxFI32jy3hBy3STUui7QvImyoLVGJ3KDpTQcEAOsxVGJmAVPq6Zl&#10;ZzIGpIHCOYtKMTeXmLVILcaABkwKVFphjCY0C148PuPV82fs3r7D8cP3uXN0RFmPKF2BD0oa41LK&#10;7v46C3n0Bkkhfybiuok8BhHFjauav/nxj5lOp/z0pz/l0eNvePToEXfv3uX+vWNAcXEx589ffc3L&#10;l6+FTlwUHOzvs7O7m4VyyOfOTR9rMdS6GWBDcKYSqChUCaVwrqT3iT5I44nOVK+u63nx8hXnsws+&#10;+eRjJuMRVWkxWuF9zxXhNevXuJlCi1IMVzIFaQTpQy+iCmMonOXeex9y995DZrMznn77mG+//oqL&#10;83MKo5jkxlaVAlXh0EqzXDbs7pYUzlFnYXxMQg5XOgtptRDfMYaYqbDWalKS6yVkGMNkOkVpw/ns&#10;klXXMx6P6fuO+eUlbi4kG1Ii9C1Ggd6kemYaWMp0tKIohR5ZFownU2bzJdpYjHE4m5tYSjluPQi1&#10;jELFQPAd1rm1mQEKSldAbmAqXMlysUIbS10LFQejKQppboldJ9SJGPBJGoiXTcPlYsHF7AKtDbu2&#10;BHQm34S16M25khjBZ5Fe23YsLi+YN3POTk9IMTG/PEOphDMlhwf7xNQTQyIET9v3zBdzTs/O8DFg&#10;tWFcjymcW/sjDCSMzE5bN6LG6GkbRbtasWoauYeA8WiMKyvaTijQRmdzAWuyOEKIrylF8C0vn36D&#10;K0r293bY3Z3K22qN1kJza0KDD5627VEkytJRFCVlMcZ7z86u5/atwMnpnJPTE6qZo54X1IsFbd8T&#10;YqLte4resfIe6EnKoIxmOq4ZVSVaKcqyxOdmcWcLqkIajy8WK0KQBpK2k4YYnwlFo9FIKD5ZmLRc&#10;LvnZT3/GeDLm+PgBH374Ibu7+5RlSYwqC7qNNC2hcM5kIUm/JpMPVMlNUuQgEL9OhB+E3kMjZ9d3&#10;qHT1O0VRvEEKGuazgSA7gDLatsv3fszETyA38qEVk+kEay23bt3i/v17PHr0Nadn59IIYwy+6zA2&#10;31PXhEGb6pCbBDyb69fmPBTz/Slzv8mUGkNdC+l9EG6Czs1IEdGLibjPOcdyuVyfy4H0Pgh+h68H&#10;us2mAUFKQoXtsojAZiLi0FA6Go2zMNeL4FhWRyEE37BWvyXqGebXNRWKN9blN6g7+Tivr+XXGz8H&#10;wemNgvs0jKVsIqKhWV3y5Rd/5PTkFYeHtxlNpxSFkfPpYTqaELxnsVyJyNsYbh/dYbq7x09+8jOc&#10;qTjYO0CR18+kYCChUc2C0QAAIABJREFURzDOopXBhwQxi0mUkDgXyyVNc8p0Mib4yNHRMa9en3By&#10;cs7Ozg6/+c3v1o34i+WSY2f57qffpU+JST3iZz/9B9qm5dbBbf7hZz/n5z//Z6wt6LqOoiz54Y9/&#10;yAcffMhXX33F7t4ei4tLmlWDSok+E8+U1rRNh/d9Nu+IayJ18CGThd9s/B2ux5VwdsMYKKr1NTDa&#10;XjXkXxPNb+ZCg4jspsbizXEzjIGu79ZN/j5K06YILoQQrTaprjeMhc0xmbKZi7VSoh+a2gbRu1Yb&#10;FKoNAftwTw/Nv+ptvf36nvUhrPO8zft9GCTDvVlVFUZrIVt6eU3jLNqKiY6PPWjN7Vt3OL57hw8e&#10;PuS999/n4M4+k/2a1DV8+aff8/XXj/n88z/mfKuicCV1tcf+rTHKGBETZNFIJKJJWGek4baYMBpP&#10;ZB1e5zgFF5eXLFdLaQ4tHN4P8zhsYnW11mva0NXcIsYTo5EQi+bz+dpwYxDWD2NpEGxcEcVYj6G+&#10;94Tg143VRVFQVxVaCQmyz8ZQ47HMSyI8CKToMZnyp0gErfIcpohB0ef7e7VcslosaZcNF5ezPGYN&#10;VV1JTk5CpUzqVRsi6XWzs1A6uXavbF7vN/ctiHg+gSbhjFCy0EKAL4xhXBZURSnHGiNRGUxuro2h&#10;v1pVjFCrhkZVrUu6ZkXpLGihQY2nU/b2bzGZSG6TuoaYIjs7e+wf7K/NW/oU0UZTWoeWDnJWixUx&#10;9mibMMZJnq6BTP1UWvKvvo0UZSGiodWKEFa4smYy9ozrEaO6phqN5fh9RzKOajzlAE25amiaFls4&#10;fFT0AVwp+TEqElIALbTtpC1JZYKjFvrvlZGTEEJdUVDXE9quy4JHoQX3vqfznsJYSutw2qzzVLlm&#10;Qp/TShEjBC2E5ZQSKkVAqE9iUGSpq4qHD+5z6/YtVk3DfL7g8mKOUYpV2zK7vMCHQFmW7O3s0t5d&#10;oY0YNsUQ0dowmUzQzq0bqn0SqlZtRzLHxLRBmu1pSRTOCD00JELfS07oDEZBt1rRrho6rbFdC1pj&#10;raMoS0zTiEGLc4QYOTw8ZDQeyz2c5Dj7vme+WIBS3L17l+V8Qeg7FqsF1hoqa3BGS6O50bjCkapy&#10;LXouCyfnNAaCl0Ztlc3AhMQlpDaiNGFXpUNRZAOqjsKWGKOFTBqz8F0pnM0EW5Wk+d8Zxk7MrCon&#10;Aoum64koLs7P6HLzdlmWFD5QlgW9UjLnZcMTY+S9QgisVqu1mUBMifmqRRuhzhfOyV4qBKGpmnwf&#10;+rA2UfFejlMrRV2PGI1qmq7j0CiSNgQlhDc1qDPyGlVVFaPxGG2NjNGuo65LYpiQQsSobKyTqerB&#10;Z7K9vpqPmrYjaXAokgpoHUXUmNL/L3WWgfK9+bPNNfxdtY6bhFGbOWfKm/CQBVhKCRX6X6vbvJ1T&#10;Sq4eQliv5ze9/6aRTtpUvl/LSTbfc6j5/KUaUdio39z0+d9liHg9J7guqrqpBrU+L1l8brK4Ay05&#10;0cX8Ek1if3+P8aiksCXet/L72dDMZYGMTnJtY+gI/QrfNdiilPwtJSJKxLsxZkMgRYwDBTPXABJv&#10;CM/e3Mfka5oNLn78ox/yzbdP+Orrx/y3v/8J41HFdz/+gMI4et9ineRMWiEmddGjk8Ki8X2g6z2P&#10;v/2W8/MZd+8eEXuPdXZNDCXnkykLHzfNAobzarSh6zx937C3v5v3NVkAtDbu8Vx9yKt93HXxGYA2&#10;SuiEXuGMxZmCvcMj/tOtu3zvsx/yxRdf8PjR18wvL2iDJawiGlgsV6gYKKxBE7L5AsQIhbPcOtjL&#10;Ai7NsmlYrhqevzqhco57d+7IfG6MgA0zYTmEgKo1KCGzoxUKi9Xgg4hBtNa4akTqe8CIsEYllO4x&#10;StE0fda1p7Xg1mgl4lwyRTTKvm/I71QEn4QEXhQVZRm4nD9j1TYc3TkkBc/uZEo12aGsaqkHqMGE&#10;ThL2hEZpIwYjIdL1AWU8IQLa44frmgLGGqwzTCZTdCYyK/EeRCfZK7dthy0cq6bB9xFXCvW6Kse0&#10;ixWz8xm2sIwmIzGTQREx+OBpVkJUrmojeVQS4WuMER8DIRuGlqVjPB5R1yOKosT7nsVivnHPt3jf&#10;YTP51egkNT6yqahYl2ANKOMIBppGTA8ulkvOzkVQvbu3z3RvD5QlRCjLCqtFqK6LisO7dzkIkftR&#10;jBDmbcvZ5Ywnz55xNjvn/GzGYr5kOV8xn12walaE6CWPKQq0NVgrNbvgOwrnJP/Xbm3uGCkwzjKd&#10;TliuVlxcXNL4nr63IngKHt9LXRprCEGLcRdwOZvxs5/+lAcPHnJ0dEfyjGwekRJURUlyxZpkHaOn&#10;bSM+ePquxtmSnZ0d+r6naVpiBKUNdjDayOe76zpevHiZycNw9+5dyrJCqQuKwqIpKAsxeXx1+prZ&#10;5RmvTmd88eVjdncnfPzxR3zynU84vHOHR4++ZbkUEZhxUvvZ3Zvy8vUpz57/I640PHxwzHc+/Yi/&#10;/dv/wI9++H0+//0X/PKXv+Prx09QlcEYR2E0PkS6PmJtXJuhxNCtzbIGs0PnirUozBgxbAo+ZsOH&#10;JaPRKBt5WeqyekPgO4hDh9dcLpeklJhOp7k2t1qb0w0C5dGopihKmqZBa51NHDRd17NcLjk9PaUo&#10;CtmfGpPpsIa2aRhXNas857w6OUGdnHB4eEhV12LKYgxN09A0K87Pzri8nFPWNcfHx5y8PmHVrVA2&#10;cXD7gO/Y76Gd4ze//i1nZ+eYouDZixdoV7Iz3cnCu8hysWA0GvPhhx9xMn0ln8N7fvub3/H+++9x&#10;//5dXrx4yud//CP37x3LmmQtYdWhtZhk+eClXg1oo2U/OlyTGCgKh9ZiJBN8i0JxcHDAdLLDbHZB&#10;DHnO9x6lNQ8fPuT+/ftUVcXOao/OByajKe89OMb7nqqqObxzxMGtWyybFY+/+ZZ7D+7z3gcPefb0&#10;PpOdvWxOkyBF+ral94Hnz5+zu7eLUorZ+Tnn52f0XuqLzur1eB/W3ZuMnd9lKrg2092srV2rrw55&#10;2k0U+H9N/D0c03WzyiGX2TRoGIzwNp+PbRr9bB7vTXngTfnVYDS3KaK+SeD9r5kFbIryN2uS139n&#10;05D7pmuwzj2ymeTmNbke1w2+h/cf6irr+/zaNRjq5NdraJvH/v8l97+pbjY8h0wpXj0XiVlwrgNa&#10;2VynduxMR+zsTKmqgkSkLEpG4wnKGC7nS0Czu7ML5H0hgynilbHU5nny3q/r0W+YQG2YcQ3PAbS2&#10;b439wehhqM1dz1Wv5+PDs7I38v4kpk/Da/d9z3Ip5hTaahFGr8eVXte61/P5hpFk13UkEn3Xk1Kk&#10;rmp2d3cY1SNWyyUXFzPa1ZKvvvqSk1ev5DNaEbsXzq0NqGw2I5RnBUbmtvUaI3WsTWN3rSLpHQah&#10;6z1VJsQnJI+2SkymYvRrMnjpoMwUd2ukxiA1R8e4LiicwuZngZPRiN3JlMloTFXU1HVNMRITzoAY&#10;uFdlSV2WVJXUYIRUrymsGHYtLpa8ePqMZrXAZDPoo6M7OGtxSqGJNFn83Afo+kgXAtpqjHP0eW9f&#10;lzXOOtq25dWrV4AYCYOYpJTWYZxhZ2fKeFSLGWnss/BfkZSiXc7pe0/XtjR9R+d7bh3cyrmGpm1a&#10;qrLC60DvPScnp7w6PaUsSu7eOWIyrlBK5t+yKLHW4FxBCCLQ18pQFxZdlTCuWa2WLFfder5XxqCt&#10;1JHKqqBGQ9QUztJHWetiikRls1g+0AVPIEk9qKzk88SIRuHbDlOWFPn4JfcdM5pMIRt9xRCQkrui&#10;rGSNDyGK8YC2THZ2KMqa+WLB2WyGQufadWLZ9RRlwijDolmijcbl+UxrTSTiSosy0HctRV0RYiIk&#10;j4+JrmnRSmFdSVGPUHlfokPAYHPOE7BFAdpwsVhyfnm+NqdwruDw8BbFqGJU1dkYX4wEtRbzBZVN&#10;zVKUZ19VVUudbr2GhPU9P6wDYvy7jW1sYxvb2MY2trGNbWxjG9vYxja2AvhtbGMb29jGNraxjW1s&#10;Yxvb+HfGu5pyNgmxQ9xEbr+JMgZvNrlsihI3CaHXqVDvIji8q7llaM4dSO+DmFmRiEqaTBWKvhdC&#10;U9f1dH0vdJBBqJzIDYLtuolpOM7VfEHXdkynO6TY43zHqlnxqlny+uULDg7v8OC99zi8c5fRZJod&#10;0YU77UMk+ZhJqnrdBLV5jnNLBDFKE15ZFPzgB99nd3eH//GLX/DHP/6Jb5495+tvnxKjp2uFMoVS&#10;lGXF7s4O9+4ds7+3d0UXTomiqkCLCCcEETiroYkkbZzflBBOI5TGQVKEpPDZjV4IgY6Ts3N++g8/&#10;54s/f8WP/voHvP/wHqOqoLIFPgllPMZECPIAXMT3mYxOumpGTldUW4FzyhhoQ6TtPI0VSstod59P&#10;9/Z5+P7HPHn0mCePH3F+/orGB6rCUhVCEizLEp0F99Y4oUI5m6VokRhEnKmNQVmbRdfDeA2ZfBqF&#10;ROlKEc2tVsSUuH14i6JwPH/6lPPZjEk9YlpXpOAxCnwmu5GbWlKM+ChCcq01VheAZmdnh9dnM5q2&#10;o21bpuMxo6pibzrFKiUCDCNiQKsVPkW0yucsU3WIMVM1oUsRHxM+N50emTuMJiIotkoxrkqWiwtp&#10;RNTScJ+UouulWR8Fq6aVxvjcpFCURW6wlIZZPxANYuB8dk4iMarHhOBxRmGMYrloOD09EXGwdaxW&#10;Da/PzogJjCuYFCXjqqIqSlzhcIVdC3FCJpiVhRBlQWU655Su7VhczmmbpYiAFCirqF2NMS7fm0Jr&#10;jLkxScWIUbA7HfPjH36fPkScSRgVWSzmWdAnjacqeVTqEX2cNH/VVYVSlt73KK1IUbN/MKGqDXv7&#10;Iy4uL5jNLphdXDJfLrGNhhhZNh3OOnwUyoeKCatkTHRNg7GOwlhUKc1akURVWF6fntN1YtKQiGsy&#10;yCAy74LMVUY7TGVpm46vv/ozjx59zfG9Y378ox9xdPeYcao5PT3jYjZHGbcWaoeVkFlGo5FQR3MD&#10;o1JqLcpem4dsCBo2GyWNMdhoRRi7EUODpTKasiwh08q11vjeo5Sm8xGNNFUZY4gJoSZrIQkPlOdk&#10;NA8ePGBnZ4+z8zNev37Ny5cvaVYN3ncYo7FGrRuT14LcdCUUvWntuWm92iRsbjZ2AhRFsW6AHd5L&#10;aPfS6DdQobquo67r9WtsinqGr4Ucc9WUujbJyKR4EZQ2a4FRAkLyWbQkqoMQggiuNl73JtLRdXr4&#10;VeMdDAIim406No+5LAuWy9WNAqObGlmvv5+Mg5DnOoXvpUmsWS14uljw7OlT9vZ3ODjcZzrdZ2/3&#10;lhgKdB3jesR0d4otCqxzPH3yhFfPX3Pr1m1C72mXHUZZEbAqTdv0QjQMVyRQHxb5Ggkx2lrLwcFt&#10;diZjnj17xtePHvHFF1+xs7vLk2++Zb64ZHd3j75tadoVn3/+e2bzOT/+j/8JpyyL5ZKPP/6EP/zp&#10;T/yPf/5nilLoKOVozH/9r/8HH330Mf/yL7/gxfOX7O/ucffwNn/+859pm1U2A8jrWCPCYudEmF9Y&#10;g9IpC0avzBeG8TiIy94QAaUhL5NG1puaZjebnK9fu83vbRLBrgvnhyZWlceXNLrKz4UlaN6gtK9J&#10;ne9oTr6eT/6lBuE3RX5pLf6WvxMVsPfhraZzbiCJXeWVV4YCfd/ThJAJgGo9bkJK7B/s8Vfv/zWf&#10;ffYp7z+8x6SuscpyOV/xxZdf89s//pbnz77l9YtXlOWIw8M7HN//ABCyNyKvIqRISD6v05qirBmN&#10;Jljr0Nqws7ND07QsV566HjMZjSFE5pcLSCoL01IW3F013A+3XZnp0sO5lpyZNUkohEDTNOux4L1f&#10;CysGodX1RvaU3qTthuDXJinBB0a1UMOULiWHsXZNeI0xMq6ErLlatIRs9KCUovWBxWrFydkZF7ML&#10;+rYX0Y82uKpaGyhoW6ytDuSSJ6GEDnOfSkLsjDeNE9a5+VvzHXk5yOJeo6CwBleIoMooafotCrcW&#10;wqQsoA3ek4Ic0WQyYXdvl1XfCulei2mBM2rd3Dnd2eHhvSPGkym97zmfzQi9GALYquLW3SOCD8Sk&#10;CFHR+Z626ajKglFVsTsqOT87pY8tXZ/ymBJqrLWGonC4whExmejdMr+8pOl6SjSrtuVEnVGVFaPR&#10;SO43EqVzKBcxhaeICeMKjLE0fSQsW8bjEmWExBqTkGQ1InyKxlEWTohhKdG2neTFxq7nKKNhf29K&#10;SolmtcJ7jSFRZhGPMUKA88FDkH2P7AGEuN1nwXuMPhPbVDbKAZuNdwpXUNc1E9/Th8hyueLxo8fU&#10;VUUiUY9GjEe1mImkRFEUzC4vef3yJSmKAOTg1gHTvR1EYmeIaKKHy4sLdFKUzmGcE+OPkE0OshA/&#10;eE/oPSmIqUTpLEd3DuW1kqx5MUXI63LX93Rdy+X8AmsdzXiEcwVawe07t0HdoV01PHv6jC+//Iqd&#10;6ZTJuMY5i3WO8aimzEZOzhqC+AMJzS74vB/VJK1JWShrrSXIcJH9Q/S0rRgedH1PXQs9t1AGV5bS&#10;sG8NTHLuo0FpRd92xN6vabXBe5rLJcELhXRSy/jqvIghffBr2rXvPV0fIEWsNqDFPAktJmNt37Fs&#10;OmLwzC8vM32zwjhH0TRUVbnOk/b29xnVNbPZjOViyXK14nw2oywq7ty5g7EWbWW/PikKyrpG24Kk&#10;9Tpf83n/FTNRd7VcCWkbUASUDxA8mkSIgTbTQEsrYoOrxmtFTJo2C/9DsvjUibmDNcT/BQD8VT6V&#10;3hBM3CRqv+lv10Lza7+33veHsM4dos+kRtGHrgHub9DE/wLFMsU3heI3UUGHNWcteFHqylvvBnOe&#10;zfxg+H+MVyY4KWaTHG6e+9+Vc1yvQf0l88bNz7FZ91rXp2KkLAsgSP4VRTS6Wi3pupaUKkDWl873&#10;dAMJmIRxRuaUmEjaMD8/4aXSjHcPGE2mFFWNjyKYCEoMG7WWOVIulMzjKFCRd9TZhvMopiK70yn/&#10;5X//zyybFaevT/jJT37GqCh5//0HVGVFH3uMERp0DB3aKKFqRjEhiiHRtVemTTHGNSX7aiyQ86ec&#10;O7Cx/ua88OWrlzx5+i0PHtzj/v278t5dzDl7vBLub9QElTJvCf0BQkwYrYR8GGQdNVpjtWG6t89f&#10;/ejHfPTJJ7x+9Yon3z7mcjYjdZeEqEgYtDH4tkXrBFiU1qgohiQQhWqfFK2PvDo9Y3c8ZTpaMi5L&#10;MZNTMv5jCMReEZxHZcz3QJxOKcncuiGYxMu8smjFwNBHKJ3koil6IWJaR6daoVoidZRNwVAIIuQO&#10;MeBToAsBnxJtJxTv2eUS6xz7u1OSNlTjMWU1zoYhQfLIfPG0kdpdpzWFKbHW0feei8uFmDUZw3gy&#10;EVpr3gvPZjMxHCkdOJMF5pIvJK3o+l7ybGsoy5p6NCZ5aFYNs4tzkkqYU4M/vsPO7gHJyP1cjmtU&#10;QtZGrSCpTMBuaNoWm2tfUocTU9JmuRQipVa4okLbAld1aFcSQy/OBkrlayX1zZSuBJohCC3bJjF4&#10;UYWlc06E5W3D8uICtMOUNVp7ktW4wgptvfcoFaEXA7ppXTAeHfLg+EjMJC/nLBcrZmdnzE7OOD07&#10;5fTsnMViSdc0NMtlHt+RwhlGdcVoPMEZi0wBicJajBNB05CzL9s2mx0J2bPtOvquF1M8pVDOCJlX&#10;aXRKfPvtI54+/YayLNnZ3eVg/4DpznRdc63KQq7zeCJmjMsly8WC4D2np2frWqXWic732RzUoDWM&#10;RtNs+rfi8nJBCInz8xmXywXGaMmlleREyhiOj4X2/vr0DBXhYjbnF7/4JS9evcBYy2LeYG1FPRHT&#10;pvfef5+DfRFjf/v0BWU55re/+yO//d1v+KsffMa9o3v85//tP/K9T7/P148f88tf/ppnT18KUdxW&#10;dH2kbRfUdS05gBcxoVDrr4Sv1joxRdIabTQm73e891xeXgJQ1zUpJTGLiHH9ml3XiXGallrXYDy2&#10;WUcjhCyeS4To6b0IwcuypFhTjXsmkwkX8zln5zOUUmtzsaqq2N/bYzmfE0KgrCpGvme1WnH79m3Z&#10;X4SA73tWqyWrVZOfeZj1uFksF7x6/ZyTkxd89NFHzC8bbh0e8vDhe/S9Z7FYUBQlL54/py5Lju4c&#10;sVisaELLcrHg6Og2n33/M/7lF7+gKEtOT0/4/PM/8ODBMe+//wGPHn/N++UHBO/pVkvm88tcTx1M&#10;s7KpWH7+IHO5nHvZQ/agEqO6yoJEEcHPL5diLJLEROqDDz7k6OiIcb5etizEjEj8VDg42OdsNuOL&#10;L77gB1XJsm04m53y+R9/z3c//ZTv/eAzrHX84z/8E98+/oYf//hvsEXB8b171CMxGCBBcbvk3vE9&#10;Hj9+zGI5Xx//Zn3rL+UP17831B1SSozHY7TWa8OEwexn87nSICbf/P67Xvt63e2m49jc0w/PmN71&#10;Wa7ncpvfv/48blOwfp1kf11QP/z+5nm8qSZ1U+3yX8vxbsr3hn3pZu7wb3m2ufl8cqh9bIq2h3nj&#10;eo599bcqmxfpG40gr//7XeNpMI0Oob+qaQxGtGWBq1y+x0aMR2OquqKuK1BCzpacQdH1Hq00xjox&#10;BjYGrQdTgOG6Xgn34zVD2U1jhuHfIcb1nmHzfAxjbDOHHq7hsBfYfLZ73eBo02zAe9mPpXw/XBHl&#10;ZS9psjFy32+YE2bjPPldMTwhpWwY01EWBbu3DphMJnRdy/nZOb/55S+5nM3wvl9/1iI//00M50uJ&#10;KWA+9qF+/uYzB4CIURa3Ie5N+bkOKT9ZVJIXm2zqBkryj1yDTFoLgdsZKlcSQofRmqqsqKsSbcT0&#10;bjLZo6rGVEVBVRq08pgUKZ2jdI66GjGuR1Suph6PMKXFFYUI1PPrlUUh4yVmk6Ug87fve+bnM3zb&#10;krwXk8DY8fLZt4zrCleUaKulNqcUzmqUtoRWzK3EiFWehxgUOzu7EBOjqs7jR66l7z2z1QVd37G7&#10;t8Px8RHjusIOz2SVpmt70vAMyRh00ExGk3VtTsaUYXdnSgqJNnjqyYjOS5X6bHbOYqHXteGyKKlz&#10;HTSmKPv8osQ4u64RyC48m45qRSTS+k72vdpiksYmTeiDCNKVQbuCLgT6Tp7jWuvog+T8sgNU2KLE&#10;VTUu122Tj+sahdEabR0xBlQY7L+zIa1zFGXNeDKhqEqquqbMhjy7+3sc3r5N30f++MUXqD6gmpai&#10;6CmsGAH6EAmpZ2QtymiMNlKfNYqDWwcoFF3TkqLH+47l5QXRyzPR/VuHlGWNzrmE0SmboDmsUSTV&#10;s7u/TzmuaFYtfR9ZrhpWTcP5xbmYLJQFO5OJmJNnYzerDGiDzUbcKpsMWiP3jg9p43mjyvszs23I&#10;2cY2trGNbWxjG9vYxja2sY1tbIOtAH4b29jGNraxjW1sYxvb2MY2/t1xvbllsxHiLzdvvN3YstlM&#10;stlUstnk8y5h3ea/N1/3pkaa68cpjcX5GFLEGWlkda7AWCvNrF4Eh0OzXOWE0B1DIPUREBrIIIJv&#10;myWPHj1id2eX8aiG5ClUQlmhSvrQMXv5jMuz10z2bnHn+B53791nZ39vLQDHGEIMa4KB0QPtM59r&#10;RGSulDTPAWhlePjwIUd37/I3f/Mf+P3vf88f//RHZvML2qYj+oRRmul4zMcffcCPfvRDqqoUep4S&#10;cUNd1WtCwvCZIkkIOH3YuDYxixoMzrgr+l6IhCh0PqUSk8mY2XzJi1/9lj98/gc+++5HfPadj/jk&#10;4w8Z7+5S6KGJPdH1PhOesrQ+N38w0Ogy2TP4QNIqu8Kn3CQdCakTcYRSFKMxn/7VD3n/w494+fIJ&#10;j7/6kvnsjGa+AG0oyop6VFNnQUXwkd57VESai5UQbaU5MorTvzFCo1yLC1Mmi2uqqkBphVGJFD2V&#10;q9mZjDk9PeP16xNGpWNSFXlsSn9LTNK0bIxh1TTZiV8TQkQpS1WP2dvbZ3ZxmSmqgfE4u+Z7aY5O&#10;1uJcgXOWvtf0bYvS0kiQUsxN9tKQH4IIcCLQdoHnL1+y0zYcHR1Js7dWxCgNSShFQEijRhsKV65p&#10;lT4L6LTJ1DGjqeuak1evOTs/A6U4VlCWMi50TCK6GtdYZ5hOg4hmmoaGlhcvX+Fj4ODWIZPJlKqo&#10;cUaTQkAPPDADJBFBuf/J3pv+yHacaX6/2M6SS223qu7KfRMlspdxLzPw2INpz9h/7wA2YNjAtAED&#10;092aHjVFtUi1LkXy8u61L7mcJRZ/eONkZRUv+0Pb31wBCJLIqqzMk3Ei3njP83sep7FWobQDEs5V&#10;OR14hqtKEgnfe5q+wyAwt7FOElOyJComSfEkeEmxVJqdrU1JcUuRFDoKq9BJ4azCqoRxmnE5IinR&#10;UF8B9SLOsOOaqhJhcohTum6b+XzB5eWMo5MTTs8uOD4+o/OJ+fyIPkFZT9BacXk5o28bAdiiJA/r&#10;DID7mCicoy8C47qm6y5o246ikCTg0IeVYDKFhLNZLI5aJV2mFHn+7Ck/PHnCRx9/xM8+/ZTt7R2M&#10;haOjE7qc+OC9GBjYLKwfknJWaX6DoG2AHrRC6ysR2gBeW2uJPq2A8CsoUl6r73uMWhMyaiWwcudX&#10;xh5FUcq10Ao0qKQwOW3D2px+NRlTlAXb29s8fPiQly9e8MPTZ3TtEvFiUGvCznxPrFKTs5gyJ9D/&#10;lFBUBJNiUCFp93KfnJ2dc3wsyVzG6HwdIiG0eX9JFDnhcQAOhxTLlCE878XUQV7DXF0bY6iq6ppQ&#10;UFJHYgbl5H5tek/o+1V6aspgqDF69b1f7Z0DQPXmFMz1vXhddCuiTcNoVDOZTAnhIIvZBrFnXKVM&#10;DkndN/fd6zXB8PdFWO57MY8w2uJ9z8HrV7x69QKlLFo5Cluwu7vNhx9/yINHj1gslxwcHjK7mLG5&#10;sUFROKq6xNiEGb5vpdDG4EpHXYmgPISAjw0hgUXE1cEHNjZGvP3Ou2xubfGf/tP/mhPcW7578t3K&#10;4EASseV6PH8g6s56AAAgAElEQVT+jN27+7x89pK79/ZxRcGvv/yCkALe9yRl+J//l7/if/qr/8Df&#10;/d3f8eWXX/LowUMuzi84Oz4GfSUOjUnWU20Mo/GIra0t2nZJ37VYq7HWkIKknVgre1DTNKtEFKUU&#10;Ua2LbgUciSnm5KAckD0k1Sb5Z8M8XBewrouMr+oM2bCGZNXh37uioPd+JbwdBK5aa4xMGEhcm0d5&#10;S7+WCj8keBttrkyJVu9DNsohUVR+VMlaIaXA1fvPgF/MrzFc3xA8WSe/eo/OWqwRSDh4vzL/Mcai&#10;jUUhUI9zBW+//Rbvvfc2H3/8Ifcf3BcgpPfMZ0f89qvH/OOvv+bJk+csu4CyhrIece/BhyuQvPcd&#10;bSfrgTY2f+dgrWNcj8QUQ+mcvCVzdzFfMJ1uUFUVR4dHHB8eCqyTBBSw6LzeDwYKaQViDvN0EGiv&#10;p7kP6YXr37O1VsyA8jozXE8RHF8lrQ1CaAHB1WrN6nsRdYbYi2ELhuVykUWJ0LYNi8WSk9cHVFUJ&#10;JHzfc3Z6yvn5KX1OZAx5XavrOteOkDSrRHS1wt8lEXUQDhtj8tzO9f4KwBzMC2KeKyGbomhihg60&#10;Uegh2TtGuVuiwLnO5FoueJSzeN8JmKZL2ZODZ4gu3tzY5qMPPqCsK7TVq3q5LKzASkSsUWxubuEK&#10;+X2lJ4yqEQcHr2nbhtcHB2xu7zDd2MQ6h03Q9y3eiwHXvG0IvicoMLag7wLtcknvPVonqrqksiWT&#10;0Qhlcsqkgu07d0BbTs8uxDIrQRcCs6OjXOdp6qoQONnn+tkolC2wWqONok8JFcVwpfcB7yWlu2+W&#10;KASWGpUlhTGUVXU1B4e6gZmYFaWI0ZrSWspcCwjkJynlKQTyRpzve/n+rRaheFibhzFdJaopbfC+&#10;p2mWxCGdysn57Oj4mI8++YS93V2MVlijKZ0kj04nU7amGzhj6PqOSMD3LX1IhARBGVCOdrGka3us&#10;MmxsbZGSJAPrZOijzBkx5wp0rYDhJoPPxpYkJWZSPgjw5fP/9m1H7HvQirOzk1wjOU7alnpUY5Rm&#10;b2+Xvu05PTnm8PA1W9tbPLh/H6NNPisKFJSUJgSfz4yS7t7HiDWWRMpAkUGvvLEShB5NonSGqnRo&#10;oJvPsEbgt2QDGIfBEnKKnUoK5zR9TGjUCvgMXYvve4yzeMRMzGnFxnRD6nEfCD5gnXz2UVUzrkcY&#10;KyJn33tICVckxmNZx8ui5PJixrJtCZ2X9Y9EWRZYYzm/vCSiKEcTkrHMuo4uJoyCNngM4JMYMIAY&#10;KaGMnHWymUy3XDLPcFjvfU71k3rOKoW1irosAbkfQ++lxtBGzMaiyiZhnsV8keeBGOd13uNtjzWW&#10;oij+X/VZrnoa12u1dYOqN9Wu1/fy9COQe/13BkDl5mu8GebhDSYp6RoM9M9BPtd6RsM5nx+bNd2E&#10;qlZpolFgwWHvF4O+/Fo30lV/CnK/Ccr/yGTwJ2D8m2CUGg71gFq9h7QCpfqugxgxViBUpRIxeIiS&#10;GB5D3qdiwrcNZ0evOTp4jas22N2/y97+PUYbG7iiwGmLT1IPSvqsGCbKWpByyXTj/WXQJuSzoEqK&#10;0mneenSff//v/i1/8ze/5PXLA/7P//x/8e/+3f/Aw0f3MVbOEKZ0JD8k2s84vTgnJbWqNUOUc07M&#10;df+VQaPcA8P35JNAJ+t9vph7CV/8+kue/PCE+/fu8q//8i+ZTqZAIEZ+BPtJTXMd1LsygEqEqKR/&#10;pPN3kRNEFXKfbG5tsLW9ydtvP+LVq5e8evGU49cvOZst6XpD5QR+kb3FQuzQSszU2t4LvJpgb2+f&#10;0Pcsly3zxXLVu0kx4vLZue97dFIEQOX7dKhxrbNinBIT82bJctmijcG6grbr8VWBtVepwGVZ0jRL&#10;2t5nwxaNMQPMlkGzpOlDTmoMkdl8wcXlDLkY0lOLObXSFaXUoymQVMzGMDHXQQptHNYWGK0IUeqd&#10;84sLeh+kb1aPcUVFQtO0PSGc0TVLdne2UZMRGkeMii542qanaeXzVfVIjEm0IZpIWZVwgRhCtIHX&#10;LyNKOYp6TD0Zo50jhYiWhtkq+dVax3RsUDFCDMhSJuZSYiIqZyplDLas82eFZjGnaZdS26Z8dg1y&#10;r4dcM8fgAemVFtYwKidsTqY0TcOy60jGYFyFdhUpKWLf0YS8//Y9vhNDHOccZSHmksZq6smIibOk&#10;7Q3S/V3OT084PT3n9OyS16+POD494/XBISfnF4DMkUXTUs4brHVimGYNSWl8PmP56Fe1ptUjQpCe&#10;1DjUtG3LYtnSdF2G/MW4KAJlIT2E6AMHr19zenLC5uYWO3d22JhOKUvpTSyXC6qqYpwNEZtmQVGU&#10;uKKUPqhiVX+PxyNKV7CzvY3S8PrVa87PLyiKQvqFQcyOrDWEbFJWj8bs7e0LUK40Rmlm5wXz5SUH&#10;h8eAwvcR6+SM8ujePvt7e2xtjhhPR9TjCU3b03vPs6dP+Ov//F8Y1SM+/8XnfPrzT/ijz37Gpz/7&#10;kGdPX/LVV//E737/Pd5HvG9/ZK4ymKgZY7A2G1zWtRg0eo9Xcr4djUYsl0vm87nA7k27OnOup0rr&#10;tb1w6KXZtbTVmzDp+fk5waeV2SEgQKeRc2VVj1gsFqtnEU3TMJlM2NrZQWUTtMlkwp07O7z77nv8&#10;/g+P6XtPsbFB30354Ycf6Luesqrouo6XL18ym83FmKrp6HtP0y754osvsGbol4JC6symaWUN3dzA&#10;+xPOz085O9tkb/8Ou/t3+P7773DO8vjxY9566wGffvoRTdtydnnB9vYW4dxjjF4ZDQzXZNgnQ97H&#10;tDZ5vqfc60hMppNswtDw6K2HHB4esViI4cPe/j7vv/8+o/GY8XTC61cHK2B9Pl/w5Pvvuf/wLovl&#10;EldUHB4ecnh8xMnxSU7Q9hTW8urVS06ODzk6POK7P/yBjz76gL29PcaTEc9evGB2MWNUj9ne3OD1&#10;61d0rRih3TTHvNlPW689hvV/qNmG/1hrcc5lcw85990067tp/DwA8usGyVdmeOqNdcvN+u1mrXDT&#10;vPqfe4538zPerJ3e9PxuHSxf/73hnhgA5zf9vZ+qcd+Ukv5Tzx2HPupPvfc3PcdcN9tZ73Wtfwbn&#10;3Cqt3FpL23W575DWjMGveqRv+ns3xzo0vr62ANLXz8nHVVWhtKIsCkajEWVVZAONiqoSMzKIdL4T&#10;k6KhFgiRoqjEVC74lYkH6Pw9ca1/PMzzAQYfTDSGz9C2Lb33oNef4aprvz9ct/X7YHhGcPO7XDeZ&#10;Gub7MOfV2vd6BdA7MZfsGgrr8H2PMxZrDUYb2naRn+EGrDHUVYVzJcu57Nuzi3NePn/OsxfPmF3O&#10;ZK3KpofybE+jMTjriCvIPZGivjIEzs8EBxNaa4w4QWXTAZL0OVbm8EnqYzGPUvLs0jlplEZyz8Ku&#10;jD5BzJFKJ4Y/1hjG9YSyKBiPa6bTKa6o5Xmd0WgiKnmcSmLqrhJ15ahLS1U6RqOCoq7EwCevP1Jj&#10;iWGf0Vrq6agorMVqcNtbTEdjMbxTieBb+nZJDD1t20InBsXGFhRlwaSsGY2kP5uApm3p2pbSFTij&#10;cVVBXRb0PrBYNnTGivG8SaS+Z7ZY8OLlSx7ev8+4rrPJb342kc+ArixQ5qo/5HP9Ze0AZxts32M6&#10;i8kGZMYVFNbSNg3L5VL2l6LAaEPvezY3JqjJBOPzPNdSu9RVRW+63HNOdN6LmWAXMWi6IMYFSSUW&#10;swWL7oCT03OaRvrAWzs7UiMARVmK4WeuCwCM1kymY4piGwXZ+DuKaWnnr8zjtJi3jydj9vf3mW5u&#10;re6x5XJJ73t6pTg/P2U+u+T8ImCs4XI2Y1SPGNc12kqfvijL/KwVrFGEIP2YruvFcC1JT6uebNA2&#10;LadnpxyenLGxscXGxiZbWzto40UV4OOqD2pdydQ56jLgQ2QjBNqu4fi44/zyjJPTwHxjk52NbVw2&#10;UAraYKw8N4u5X69iFPMObVa1jtby76UCvR2343bcjttxO27H7bgdt+N23I7bcTtuB9wC8LfjdtyO&#10;23E7bsftuB2343bcjtvxLx43BTpvguFvJifcTHUfxjrIvi5MXge1hgfE68nybxLivAmOf1OigjEG&#10;FSV1fZVWkIUfxhomowo/cyQfSEkc3Y0B4xwBhSkEKk59R1xLhDDWYgpHINLFQF0WpLalQAT1FA5t&#10;LVEbLs+O+MPFOa9eveTBo4fcvfeAUT0R93NFTiRXAn3npAARJhjRU+QU6JSFyCkmqrLk3UePeHTv&#10;Hn/2p3/K0ekxZ2dn+K7He09ZlLz/3nvs7m6jVaJPIiTQSrG1tYUzlpQFKj56gY3kQmaYQKBXSZD0&#10;GGsFPBoSSgBUIsSeRw/v8W/+zV/wu68fc/DqFf/ti3/kd7//Jz764AN+8fNPePfdd9ja2kQ7jUKE&#10;7QklYAkJpQWON2QBNAKQidAhZcDLkHQW92YxdiASXcKWJY/efp9Hb73L0cFrnj97yrNnT6lHCyYb&#10;U8Z1xbLpqZ2DAKRIyunsiQzaJFBR/hlKEX3Ee0m9Nfl9d21gVFdYK8B4jPK+nLX4FDg8OYHtLTSR&#10;Il9rMnylNEzqEePxhEhi2UpyMSj29naZbkw5OTmhsIa6KkhRrrlC0hglkUKETb1v0Uphq4KkFEkn&#10;wpCKigCQIuiMNH3Cn53T+Z67u3cITU8IiqTFRGA5m+FspK7HKJ0FMk4S2XvfUbsS6ywBj3UGV5WE&#10;BBcX52xubrC9dR+loFksqQpHaZ18R4ipQ0LRec+y6TBWUThNYRROCfQ+JCBrlIjQS0lBIAURC2l5&#10;nZhNE5QWkYp2lhQDi1lDe9YxnrRsbm6jtSesBFNplTgymBAYAn3naZYtbbuUCEQg9pEmNRSFZTwe&#10;oY2IO/o+0bctxgjorLUkTpTKoKhJWrGxNWVruclkY4p+9gqvHCfLluQqlpeXdOFCPqOCQA2dF4FU&#10;8DhrQFusKxBPDM14MkJbIyCjkffdKEljtqnEZHAR5D7QOS0vhisB3+9/90988/gxDx894sH9h2xt&#10;baMRsdPZ7AxrCzY2NrMgxQjM03U5qfVqLUclAYpuiNaGpFyn3DUzk5XYUxkxFUl+9VrOOaxSkpiL&#10;WYkJtdagICgytKQzzBlR2qC1QJnOWcqyoK4rdvfucHZ6mqGxoytQOJsWDEC7GDhcQbkxvnmPGPYG&#10;mTdyJ8lnERBBwHfouj4D8i7DIInlciFAYAxZ+K8zQBLpuqv9brlcilFDTr0Y9i7vfRYJp5zs0Yso&#10;MidnShJYmUHfsLbnZgUdKcMBV+LLIZFmAAzX9+Th968nfUoqnjGarpME+pRTEYeVRX7vCvxZ36ff&#10;BB0JjB9Wot9hPXfOoHV1DcYKvuXlq+c8f/mDgHkYPv35Z+zt71PXIvIcXi8hRhVlWVOUBcYoVEos&#10;lksB9aIIVBeLJc1iyXg0JkV48vQZz1+8YDZr2Nzc5uuvvqJvPZsbI7qmy2Y5Mh+3t7f5+tdfglbc&#10;ufMh//ib37C4nGG1JYTIH//J5/z5n/85z1/8wC//7r8wHdcZ0GzQ1tJ1XZ5rcm/WdUlZj9jf26eu&#10;5GcPD1/TLBdiWBIjZV3J95ISzhW5vskJSjEbhSToO78y9NErY5907b+H76P3/ZWwNYPDN5OyZYu6&#10;/nsrUWpeS6uqWom4RaSaULnWG+AB+f20gteVYpUGNMyhddMimf8KMuw9GFQMcGdS8bpZAwIcGW1I&#10;KhFDnwV0PhveFJLIEy0qKpRThNAJGK8HUw1LVZW889ZbvPPee7zz3lu8/949RpXj/OSE44MXfPWr&#10;A/7xN//Et8++pes9rihRyjKdbqCMBZWIKdAuW2xvRcgftKRFK0NVizh5MLzo+56+a9cMKhJN9Jyc&#10;HuX0Y4dxhq6Tua2ziUCMsg5qbVfmE5IGr1dC4XUji3XR/SAiHo/HOU3ZslwucpqrXhMs21X9PYgu&#10;jdEUrpLEviF1zBlCv2QRGqp6TPQti64hdPI7/WLOYrHg4uKcpmm4yCDVqC6p6zHa9PRdxyQnG7JW&#10;j183zbiag4Y8L7MR1NX+EyHKemXz/igLXxAhMRrQOGtErJzNEUzhKKyitAIDF84IBF+IoU7vPU67&#10;vPZKrRWVpKEqoG1aqsoxqUds7ewwnozRKmGIGC3AlsIKFB4jZV2zu7PH7u4dHj9+zHK55MmTp2zv&#10;LsQsqBYTm74XAWqKkriLSpJQbxxlOaaqoOkalm2PD5aehhiyOVISELlrAkeHxxRVxebWJkVZ5qQx&#10;T9JgMpxblOXqjEU2z0haERR0KaBIdD7S94GEZjTZIoSei8sLDo/OUDGyuTFla3uaQ51VTupqWZDN&#10;kjQ46xiPx4QUs1lRh0nZfMDqnFBpiSnRD4nUeX1SCXQCl2HBoiwzhCWQUJCvn7Ks+fyzz2R/rEey&#10;7huL1Zqu64lZRL05GctZK1RczmayjqoorwMroK5ZzOi7nsvzUwFDNThncFbOBeNqTF2PUFahrRXY&#10;H0PsO/oAaC1cfwjoBLHr6btewPsYMdbR03N8ckzXBeqqoq5q6loMr3Z2dtja3kQbTde3BN+hEaBN&#10;wEsR3st1T8QgdXOreiKRlORcG73MpZQSaDFT0CYQ+57oe0LX05tW6v3C0LU6G18FVAYjtBMQO8SE&#10;jpK9ZauaUJT4kI1SYsJmUb+PMmej0fhoiV1HF3pYzqXG6QUWKVxBVRZUTmfIecxkPKVpWs7OzkWk&#10;3nYs1AwfJNl4Mt3mZz/7lD4qbDVm/+GIFANtiOjQ4ZwYlGljIXhCyGvqANGSqJyY3MRGwMnQL2nb&#10;lkSkKkt2drZxhcO4EmMrMSlpe2LwlKWjrCqMdUymU6pRYDZf0HSevg+0XS9n01n6/6jfwrVa+ybA&#10;tG5KuA4I3+zFDFAxkA0bcuL0G6Dz9X3/n+ux6JzoOmzpbwJ81pPkV38jA8s/9bPrgPrNzzqYbbwJ&#10;KvopI4B/Lun95nu4CXS96Xdjhq/btqWw+Uyf4WtiosvmEMopCmcwqsS3LX0r5mtaKfo+EGMgpJ6I&#10;YtG0hPMZFydHvHrxjP37D9na3WVz5w62KDMEoIi5JoxR4IDB6Gb9s6xMqYZeHQrf90zHFR+++zbj&#10;quKv//r/5uDgmP/tf/8/+MXPP+Gddx5xd38PazQpec4uz/nDk+c8f/UKpTXOlRm80rJGpjzvtF5B&#10;U73v8T5QZDhsMGAYkvu00oynYy4uZ7x6dcDh61O2N3f47/7sT9A6kdKV0c76GWyYOuvw1QCESCKv&#10;ADxJiZHJaj9LEaLAKbasePTOe9y5u8/FyTHHr15wevCSebNApZCNL0yuFTQ+Rkk4NIq+mWG0ph6P&#10;cc6SrCZp8KGHECiLQurRKHu91La5VtKavpcExqFWM9bStOf0PlAUJdpamtYynUyoygJjjQBuZbky&#10;CokxiVGN1pD0qn6U/pum65c8f/kKHwQeHY+qfG8mnBNYH5UkOTOG/JoRlc902hiZZynDtm2L1pYY&#10;AxeXc6yrGI9HTDa2SFExuzxl0czwYYJzcg7oOi9wf9Nn4yXN1rairEb0MRJToIsdZV3S9y1KObrG&#10;c3F2zv3xFA0s5zPmlzPqoqI0Fh/EEGhzcwNjLEqJsYKPg/lLwIdEiBGLhb4nhAv5fMEzmUwoy1Lg&#10;5a7NJkAJq7R8VyFANh5FIbVXPtN0TYNRCmUURilS8JLgGSLNss9GUEHqTq1RBGIUaK5bCnRptRhs&#10;Gueo7uzhtKMuaybjMXuXu+zv73J0dMp8PmfRLul6LyZTXZ8NI3raEIjaoIxFW5fX3YSxmlFdEIOs&#10;lVWGIItmybJtSW2Lsi7DhkMfMKCVoe06To5POD8/Z3t7k7t39xmPJ1IFJjHaqkrHZDKmbTtSCnQh&#10;G69qI4axRvpSo1HFzs42O3e28aEnRWhbTxcE5ArBA5qyrCjLghg8yffUTiRa4+mIpPP194FWdbRt&#10;J3PSWLnHnKWoLOHhHou5Z2tzi8vLOWUxBuDrx3/g+PSYtx/t88d//Md8/ouP+dknH/H7x9/yD7/+&#10;Db//5jvm8zmj0UieSxg5q3nfoVRc9QiHPS6spRIbY6jrerX/FNbRdV2e893VHpf79QN0q5SibdvV&#10;vtz3/WrPHZ5vhGyIOMCog3HOsF8rJesAwHK55OjoaHXu3trcpMzmiF9++WvmzZKPPvqYBw8eEELg&#10;wYOH/Ne/+yXz5RxjNG3bMaoHY4Oely9eE2KkrmrKsmZ//x6z2SVfffVbXFGwWMxzb3eL6XSDrus5&#10;Ojpk5842ZVkJzFeWzC7O+eKLL3jnnYc8euttDg4PmUwnaGuYbkxX83P4TMMaL2cFT/AJlOyHfR9w&#10;hSGmRNN2NG3L1vYWn/zsE/7hH74gxcRkPGYymXB0cswPT59SVmKI2vc9KXg2t3Y5PDzk1cFrfvbp&#10;Z4SYOD4+5fj4mM8/+4z33nqH08MjDl6+YHF5wf7eLg8fPJT7o++I0TOe1Nhs9ls4RwoeZzVNiKgb&#10;NcZN48cVHHsjBXvo7w3Qd9d1lGV5zQjwpmHMuiHK8Npi1uck8foN9cmw38aYftSXG2qq9XrxZu11&#10;s+77qXryZn33U//+TaZE672K9c9/0xD7pyD4fw4mX/97P2W0vW4qcPNv3+xt3wTj1wHtvb09+Qxn&#10;Z6t7fv3aDeamV4Yb+icNlyQt2v7omgzzqa5rNjc3s0mHPJOrqkr6F0VJSgqtDDpJnVA6MWMTw1Kd&#10;TW4jXd+TsiHJek1/8xoOn3/9Og19+qFHFIJHYdZMLtSP6/21z6CUWtV3Q8/qylj1ujH6cN2kDyBm&#10;PcN3aoylqip5PkTuA4XAomkonMNozaK5wGjN5uYmWhvOz895/fo1i8s5XZPh/Ty9itJhMzidYn4O&#10;pbPJUZJaOqSEVWI8oHJ/UqVIMrnHmRLJe3lWmz+3D1FAeq3kuZVWGCNm0YWTPrizVoB0ZbD5d62V&#10;s5W1hsIZykJjbKKuaqb1lMKVlM7Jeywc49EIozUmG0XqGFEEitIxGtVUZYVzBdZqwHN5OSeSqKoR&#10;k9FIDB08eB8xSuD/pEAbh1EGlcA6JwYpvUUrQ9+30pPIxthJaQrrxHS9LkEbtDVoLc+zQzYXj7nG&#10;NM7gzBgfIk3b4UpP1ZX03hNTous8iharEPjfWmI2Ex+ea7TtYrWfXLv/lNS0xlo0kWldURQFbetJ&#10;aLpODCBaJ/2BlALFwrAxHqNSlOdnSkxhNsY1MYlhett3aG3ocp+7jwmdzQgTAVdWlNphy5ZCy/4e&#10;gY3tHekhRr8yXkqDyZO1GGuoqoKyrPLzoUaeW8zn2R8ygjJEIkVV0vmes5PTPH+lV9q2LcvFAt+1&#10;MjeixsfAyckJZ/qMqqwYj8dsb23SNA3T8QirNSH0aAwhRgprSUb6WVVZoLTM0dF4yrOXLzg6u+B8&#10;3uARc7Gm76UHlMRkoixLJuOaqijFXLs0TMYjNjYmzBYzXrx4ybMXLzk/nbE5nWCtwRrNeDQSUzGt&#10;ib0X44iUMNZJLzXXhl0vBmXa3CbA347bcTtux+24HbfjdtyO23E7bsftuB1wC8DfjttxO27H7bgd&#10;t+N23I7bcTtux794rKc83ITmboKEN5MwfkpkvC46gR+nMAxikJs/t/43b4rD1wUd639bZ7HuFWOT&#10;iDnd2xrDZDKG3uOysNt7L0k0rsCgKdE5DXEBIa7EXFprJuMa0HR9RzEIApISMCKJqFDFRGmgDT0X&#10;xwecHL7icf073nvvQ956512q0RjrLL0PaKtJUQT6cQWL6eyADiR1LeFiSJvZ291lb38vp0NnkTLg&#10;rCUhgkqljQiGdeTB/XtsbW1wcnREiJGu6bHarkQf6SqgcZUotkoN9VcCLC0EN2VV8N//6z/j808/&#10;5cn3P/Dlr7/g2bOnfPHrr/jqq9/x1qOHfP5HP+fjjz5kb28PUxgBSb1fAXzitB9E0KMVMV4Bl8Pf&#10;DkFEKiGElRiFLuEVuCwu3Lv3gJ29fd56933+8M1jzk9PaBcLQgz0TYOJUQDsYHCFRRkRS0ck5TBF&#10;sBZilCQwhSS44QSMGtU1k4mTlM8sBp9MRpRVTehaVE66VVoJ0JfBKpIAr8vlQswVgufy4pIQQeeU&#10;B2s0zpkMDsYMb0MIPV3X5YSrLEaKUQDkoiCpkIWzkYQSgB0FKuBjpA+eg8NjrLaMywpTFGirs2Co&#10;Yb5sBJQry9W91HVXIq4YJGXSGMPm9hat99TjEXf29tjc2qRvl/iuIfoO3ws47kNAZZOApm1IOjEa&#10;j+Va+5ZAhpR1hgIVArZrnWHXmBNfI0oZEWaHhLOOspDUMklihAsucIWkCYUYREwTIxpFVDmTwgiY&#10;MKpG9KXHaE3bLZnPZ5RFSdu0tE3Hzp1t7k03WDRzWTf0AHvkNPmoMgWs5T0BIQmkP5qMufvgHqfL&#10;hqQl3dy5lsVyBsBoNEIpLaKgnFLetp5Ij/FB/paSZNnJtKYoBbZNCaw2dJ0AQSQR3nZ9j/fktBdW&#10;cKZ1BhUMwfc8+e4Hfvj+BzY2N3nvvff5y7/8S+7dv8fr1wc0zRKtLIqI0QpnxdjCWJvXEFl/UhST&#10;jB8JCvM9N6T5DOLGnxJCXk/tEEh4XSxIBq5CFoymOADcaiXMG+D27e0ddu/sYvTHnJ2e8tXXX3F4&#10;eHS1p4SItVpMPvJ7lc/z4/1tlealr0Dx6/tH+lHC0QAjANcEzqW1FEVJ07RZCN5lGP8q6Wu4hm3b&#10;rhJ2JA3eyH2uVQaKraQxtx0h9DQhUBUlfdfhu5wKuyasXv8OrtJ3hvRomSNdd/V+1vfOASy9uLhY&#10;Jf0YY3+0t8OPBaQ3f+amuPLKFEfAuZtiSUlvEeC36xNKG+7evc/e/h6jUc1oNFqZApSlJOdUdUVV&#10;j+i6luADMdcLxugsYFQsFg3tsmVr4w5nZ5ecXZzzT7//HQ/u3efp02ccHx9hraLrW5SyTCYTlNE0&#10;TbMSsb//3gekEDg9PlkJ4sfjMT//xS/47rvv+OUv/5bj42P29+5SVbVcBy0JftpJwuN4PJaawWhm&#10;8zmgqImMTW8AACAASURBVMoCawt6f4GSmMKre0FpqqpcpVhdu5dy2lKK19PG4pp4f72euto7Zc9c&#10;F+auhKjqKrH9TYmpw307zN11IG4Qe6/ukZgh+Dclza/VadeSwazMXZnzkUQ2swiy/q7myuo1RZSq&#10;XYH3AedKqVXanmhCTmGXmiulgDKK7ckmH3z4Dp/90Ufc27vD/f1HKCqOL8745a/+nh++/45vHz9m&#10;ebmkUCXGFLhyRFGbvE8ZMBplZX51bStiP6AsKkYjx2g85s7uHSaTCc+fPxczhHxvjkYjmqYR2Hnt&#10;OyuKYrUWitFFJdcnCrhd2/Ja2vsgph9MB4AMuOuVcUhKifF4vLpX27bDuStB/NU6DcaIiHlraxul&#10;xNhG3l+kzYLhELwIX1OgKCzNYknoPX0nqZ+Xl5ecnpzQdR7rLEpJXeIKAWd8vjeLXF+sr6s3U4Rv&#10;1vla6ww/D6J+lRML876Qa0QyzG+NGDVZZzFaEaPHZRDPWS1QTTYZmozHkmbuLL33ki6ewbMhh14l&#10;gZ8XixkxdBgLSkdS7NnZ3sCohCZlGF3WnPPzc2JK1CFQbNdYY3j7rbeJIfD02TNOjw5FmGw0MQUu&#10;Ly8lnbETWIactlm4kvv793j48CHTjW3armE2m9O2DdYa9vf3CN6LsLdbsLG1lROZHEprqvEEo0UQ&#10;m1cRgSitrAHBh7zPa4KP9J0IcJu2w3vPaDTmrYePKIqCvm04OTkG3xN8x2I5Z3Z5KXWr1hnek/XO&#10;9z0XF+fUdc3Ozg6bkw26boZTejXvitJJQmyMxOiv7VmrPSTDfMGHleFHyl+4yeYZZVWilZyZUowE&#10;70W47nvIRkxiX5WTpJIYTIyrmmo0RmlDSBCTxipD27QYpYnhat5fXixE8K0M1WgEOZE5xEjbyv28&#10;WC5ISjOebkhdpA1Oa6q6ygYjkfOLc7mPU8JZgZiWSwGxJ6MRdV2jopi8xJzyGvueEOScRN7frJGz&#10;XIwJq8UwKoRAM19IIp0WsxBrncCiIKYdQO89y2aZk9gdwTuMNaQMuik0ysp3g1KonAIfkyTcp5Qw&#10;2dhjZaSR00NjjFitRchsRFw9m89XQvjgPePxmI3pFKtAo0laUVeWyXjMnZ0dgR/7jtPzU46Ojiht&#10;Qd8uef78KdVkLCJobfApp/ABsZfrE5qWruszODKS+i9ljyulMnjq5FzSB1yz5OjokL7vWSwXK4OX&#10;uhrhrJN55VtCKiW902isMxRWgxphm5628/iU6IKkwf/L+yyszt03eyHrhiXc2Kff1F9JcUhcz/Xa&#10;ClpOb6xnSVfpajrvITHXGqyM8QTiJsnr8Ybezs2a70e1YbrqwbBWEwz14ep8MfxIBmZY6ycpcX+Q&#10;eyMDVYO9VbrejMprBStjnZvX7qdS6H80MuTIcFaIQ5r91RllgCvqwlIWlhClP5OM3D8pROkHIeB8&#10;8B4dA1ZpVArMTg45Pzmm3tjkzt27vPXO+0w3N1FazMcKa+lDyNdQXav9h+uddD6bDHtikrNJXRbc&#10;39/nP/7H/8B//ft/4JtvvuFv/vaXfPvtt7z11n22tzfpfcu333/HN98/5Ydnr9kYTalHI7Z2tplO&#10;J8R0VT9oLamIMQ6gdkDragWRDgD+cP2dk/VoseiYlw2LeYPOYEcIgecvX7K1tcne7h2BgJB6q83A&#10;qZzLjFzrmMRsIoa1s5vAXmhL7ANeJ4GT83pZTSZMplPu37/P8vycp0++4/D1KxaXl/R9g4qe0agU&#10;KEYZkgqE4JnPZrjNTYqqFAOMoiD5lkjIn1lqu7SqifNiowRmEoMQQ7QWP/HMFzWm61f1y3K5JHjP&#10;xnRCXRYZroKqLAQyUxGtDAox4Ykh0qWILRxV4XDLjkSi7VqqusJVpfQejaVwJaAEZNIQBqOobGoX&#10;41ALWlJI9L0XozulxQhFaRLQtnIm2djcxFm4ODtkMHGKIdL1nsViyXzRZJivEEB6MsV1HT52hNjj&#10;nGF3d5e2aen6HgP07ZLet8wWS44PjyicpTCSvFrXNZPxCFs4qQFipPeRy9mcphUAJ5GoRjXbGxug&#10;+gx/KoKH0llC4VimQFIQfaDzvfQDgpiJmWym0HtP0zViFKdU7msIECTrsaEncHp0xNNnz7j/4D4P&#10;Hz7AGFk7jXGQNCHEfE6NJB/QzlEUFTvbd6hHEza2Opqu487FBbs7pxwdHnE5nzFfLlg0Hb2PhJRo&#10;uo7UdQQUGJv7S0quh3UYPaw9kt5pyw6lwTgxAQsh0uf34TNsPZwTUu6NnByfcHl5ycbGJhsbG2xv&#10;b6/OBdIDl33SOEmrHno1vu8Zj0ZMxhNUThiu6pKu88SmEVBQKTmX5/W17zqeHH7PdDpmMh7nGkRM&#10;6qx1BBvyvIvEEHn+4iX/7Vf/wPvvPWD37i7aFYxGknz8F3/xF3z77fccHhwQYk/b9fRd5NWr11yc&#10;n7O5vc3PPv2Adz94m2++fc4vf/n3vHj+Et8HfIoUhcIVQ80UV7XTUEsaY4nBX+vL6DwvjDG0bbs6&#10;d8uZ3uCjX52Pvfcsl8sVxD6A7IMBpPSAerTS+TpdwfQqG3kVzq1A2rIoJGlYKebLBQdtS8xGufVo&#10;xPuffMAHH35AWZbMZjOUUty7f4+XL1+wbJZiIuoMVVXTtg3n5zNcYajrEXVd8d577zIej5jPL3jx&#10;8hUA8/mcoiiZzxfEKD2h+XzGeDTGWsO9e3d5GQNPnz7nt7/9HX/+l3/ObDHn1atXVIVDpYT3cdWr&#10;G87vWiuMNhiT6PuQz8/ZKDVpMW8xFltWNF3Pnf1dHjx6wLMnzzg9PeX582e0XQfDPoOkxxeFmGRd&#10;zC65d+8h0+lGnvuB+3fv8dEHH9K3Heenpzx98oTzs1M++vhT7uxu03VLHj16wOuDlyQiS2UJfRCz&#10;Uu/p2g6j7Y9qhWHfFSg4YExa9fdu/uy64aX01rvV2f2mgd068N51HXVds729jdaa2WzG5eXlle3l&#10;jd6q9AGu+jrrqfXDf9Z7P2+qH99kBLReh76prhtedx20v3mOH/bx9f7F9d4W2exPv/F93exJ3Xz+&#10;uP7ZbvYi1z/r+u/e/Fvr5gCrelMrrL4ycPijz/+IyWTC17/7muVyuTI4tNasjPLW+2ZDWjyobGA6&#10;gNYmPwdIUlfnv1fV9QoWL6uSjemEsipxrkBbk3vYirqshnct95S1Atpmk7SY5LwbUsi1kl7NY+kH&#10;p5WJqlJ61V+61ptTcl5cmRICriiwya1SuQezV/kbZtVbHubf8AwLxJwmxUSfe13rNf+wPgzGt7JW&#10;aIGZs4lQDJFmuZQ1O/YEHyQ9XQGhZ9mIeaC1lpOTE16/PuDi/FxqZS+fqapKeRagFElng7CUe+S5&#10;xldKE8l90ShnFQXZyIpsSJRI2UxInjVls2WdiCkKyO4sKs/rFCNWJwqrqMoRVVmKaRuaFKOYrxl5&#10;9jcZ19RVgTVQ147JaExhS1TK11dZTCGQ8agqMUpjlaZwbmXWB3JtlFbERH4ep4m+l2drZjDf7Ql9&#10;T1VKXSFXIaELg7OOGMF7McY7ny/o24ApHQmpfW02k+/7HpTBGGi6Lhv2yPMXpcRAT1krz6HRLJtW&#10;+kVlRZqD7vXq73VdjynM6kwjZn6Sml7m6+ZDkGtoLH3u9aBY9bOLfC40SmGdvM/FYsFiscBaSY2v&#10;ypIZM6zR7O5sU5SVPM8LEavjar9yRozIVUo4LYbV2jmKSgzCqqImRMU72SAiobBWnlP0fU/fLuXe&#10;z4nwg8W00Rrfe4zuQAlI7pzD9z1dP5a1Mj8XW8wXXFxcQCLXEfk+8x7vAzF6ysJgkqauxfxh2HOq&#10;ssKgaJZL+mZJ9D3OaDamY0pjSYXUu6VzaKNRGYx3ztL0PZ0PFGWNLUoxdzAal4182q5juWzluXZ+&#10;r85lQy8jzyaVlrPE4ckJTdcxriqqqqQsaxQBVUifNsWYz7fyrC4Ez2w2I8ZAWZZvNO24HbfjdtyO&#10;23E7bsftuB2343bcjttxO/7/OG4B+NtxO27H7bgdt+N23I7bcTtux+34F45BDLHu0n9TkPKmRK5/&#10;TlD8JnB+HdQahEJv+tl1sfQ67HXz/a6LZQZJgFIDvCpyaWM008kEByTv6X1H07T0PuBKhc6wu3GO&#10;sqrp2ysguyxLNjY2RGBclWijSUFE40ZrTBZKxAzfahKjwtFGz8HBC45eveL582fcvf+QR2+/w+b2&#10;9krcq3ROHkopp7SDQYsQJIsrJA1LEtjXIXWjwWYhnfcikBUgJGCMpveBzY0J77z9kNPTE3zwnJ9d&#10;EIPCGkdIkIIkcGlNTim/SiMJQRFizCmAOa1RKawK3NneZO/On/KzTz7i2bNn/O3f/h1ff/01v/36&#10;Md//8AMPH97j559+wmeffcb+7l0mo4LedwJ1R0lhVKItuQbKXRM6ITCJSmCUwq8SIsAkhTGSkrF7&#10;7z47e3dZzGa8fvGcZ999w8Xxa4zvszC5JsWIcQUxiTAniLIdFWJOhunRKGxOgtDaULiCohYQY9E2&#10;RFJOKC5RdUHoeoxRSH4pkBS+96QgIhff98SUOD875/RiRlnVmOBEDBgDMYjQKCaBwpUCV+Z0tJRF&#10;uyYnpXXyWSCDAEpL6tZwL2pJ11VYlHUEDKaoRfxrBdTf2rmTgcuKo+NDmkUjc8Zn0N4LWNSnxGg8&#10;YTQes9F2jEY1yhiZ3zFgtcIaJcla5BTDJMLqrm2p65I7O1voFAm+w4eAVhVWO0lxC1GSoZVCk4VE&#10;MZCEHgIlghTnNMaMM3S0pKwqdvf2cgI39L5fiVS7tltBg23ToICyKKnKkrIo2NyacnpywuXFpawT&#10;yrCYL3jy5Ae272ziXIlTeiXmDDFk2Fm+H2Ms1tVEZD1yhWP7zjZ/NJ3wyS9+TttFzi8uePnyJY8f&#10;/57Ly0uZElGE6CGIeKXpOuaLFgwkLSkWVVVT15KSXbgCi83fe2LeLJnN58wXc5pWXqP3XpLNMvFh&#10;tRVYxyW871nMZ/zmyy+YzS755JNPuHfvPhdETk/PAXKiuRPByiAOVErguXgdWhxEncaIQHpdmHIT&#10;Hh/+2QBoe+9XIsj11KOba71SaiUUWk+yBBFyD0lakNjd2+Pf3/sr2q7lyy+/5IcnTwl9T1ADSFgw&#10;Hk9pli1t14p4fg2oH8YgFB8+wwD8DulbNwWkA7hXluVK6LtYLDg5OSXGxNbW1koA6Zy7Jsb03mfY&#10;UaDkK1hWY2117f2UCRaLfmWEorIgevjd4Z+tizqvUqZYJUauw8rrv7O+b19PloxvhK+ufUdr1+Om&#10;oPHm+j2kwK/v+VdmKioLiS1FWfPee+9nONhkGESScQayp+96ls0pGknWkXmbBVcY+Z77yFtvv0uz&#10;bAm+5/mzF5RFzenpGY+/eYzWaZW+FryIrKpRzXw+p6oqEbe2HS8OD7JYvSfFyEd//CFaKX71q1/x&#10;9OlTtja2cK5gNBpz7/4Duj7w6tVLvA/cvXsX5xwvX75gMZ9R1yNa163SlLz3IuLMQlGtNMlIYtJ6&#10;2tcwb2xO9wsxEjLYur5XDkLWm8BXSilDo1yrsUIIOXHeXUuWHb63IcV8/Xs0xggkGuOPvvuYU1xu&#10;zrH1eXfzPcNagmn+/0Oa6EC1rb+vrvdEH+m8RympxVKSOREVWBeZTGp2dzd4+9Ejfvbxp7z9zgOq&#10;sUHpnvn5Gb/+1d/yT19/x7ffP+f0cklR1kwme+zsO5qmISYYWUdV1SQSTddIApcxaCRxevg+Njc2&#10;GU8m6Jz82fc9n3/+Od57Li8v+eabbzg/P18BAcP6NawZA/gu5j95zVQJ37XEaFd7mLUGGATUMJ1O&#10;VsDkOti4PpqmyclzZvVdAhTFkCqvV4ZKKSWWyyWz2QyjJUGWDEJJ0nPi7PSCs5MzlsslXd/R9SK6&#10;NtZiiwpXuNX3vhLPyzd97f2tr/lvMrG6dr5IACIyFvAqXaWPk7WvSQCAsiggirjU6ISzJc4orAZr&#10;DWXhKKxFK6gKy2RcU1QVKcJsUTCbLwQqcsVKzB1Ch0qJiJipzOdzYgjsbm8xqkt8kHuu94GUNNY6&#10;ls2C05MTzk6zADsbFt27uyeAnJEEqBgCm9MNlsuGxXzBfL6g7TratuH05JzTo1O++cO37N+7y737&#10;95lOx3RdizaWphHIsh6NKOuayYYkNi5zsqTRCmU0hTWr9XfdhIWoVgBQCH6VSBlC5NmLFxjjmEw2&#10;uXPnDsqWbO/soomSvt0sKcsjUjZXsc7ijCERODs74+JCYI2iqOgaj4qRaCVdrXQFiaGmzqms+epG&#10;0gq+VUg9B1ITxRjpQ0Rpg811h8qicTWkTeb7wA7GPMO+Nqy1Ss5QBoVThqQ15NT0vZ0dfNfTN418&#10;R84SUuDk7BQfBKzXzrKzs7sCwkLvCXHJq9evOD49YzSesrd/lzvbd7DGimHWeIw2Fh8Cy6ZhvlgC&#10;kZgk0RZlaH1LWAQUCaMSOIvJCaPXzrMhEpUAuSomfOgIvscam/cQAeQLV0hiZJCzWlSJru+YNy2X&#10;sxkpBEl3zmBDWYqYu6wE8MfLe3HWQtIkFfEZTrCKlTkbKAwK60p8lL1EI9BI7z3JFUQTSa6g7zpC&#10;iCwWS1w+R1tr0dau0jGHtW1UVuzt3MGVJVpl4L3v6bsOV48kcdo4Qujp+5bYy1ljqLdU1+GSy6Zm&#10;2VAliVmVywmq2mh2du6wMZ1gclpzioHQy77ijMHaKdZqVMimVSGL8YkUVqN1AdrSxyBw1r+gv5KS&#10;f8Oe+KafS280Fbz284N5x9q+GUMAnUj6x8Y0q5p0ZWiUb5kBoldqVf+vErZv1JA3wan1sYKmVut4&#10;PsXnRL/MC8u/W68PBjhn3XhxAPlzgrXSXP3vDKmsrldOyFs1DdA/qkVuXr/167++H63XUNZauUet&#10;7N8hJjrvWbQds7anqALKOhIGpR1aB2KSc73PPRhrNO2ioZsvKOoxjoT1nuB7LtsZi8sTTg8PuLN/&#10;j3sPHzLe3MKVFZW2hJDwMZLidaAtkVZrg9YqGyhKM8X3gbqqeXi3ZPo//lu2Nzf4/ePHvHj1msc/&#10;/IAx0LVLlssFXesZFwJebW5OefDwAdWoIsUgidhGo4zKJn1Dal9Aq7iqTQQoQmxHjEA+MSR8NgoI&#10;PqGigRTo+pbvnz7jxd//ks9/8QkfvPU2OxvbJGMxVhP6wfzxav7FVeL6MJczbJ/nWYpxBd+GoOgC&#10;GKVx2lBtbvPxLzZ5670Fr1++5MXTJ8xOD5ktWurRAAsNe4wjo4Z5z9QrE5JEAp37X9kMAW3EyC9D&#10;1ClInWqcYTqawG7icrYApdjc2GQ+X3B5ecHFxQUbkxHBF6iQcEZnExbQUT5Pr1sUCqdrUpSatzCW&#10;8ahmNrskUqC01B6TySZ1PcrwiUInOV8s+44YAoVzK1Bf7kMNSWG0JaYGYzVKiylQUdWMqwpNoq4E&#10;HLLW0nZyP/ZezAf63sv5KCkxLogeazWxy69r5Cza9XKOjTFKL6yJ9PMZOnqW8yWttdlENNHMFxAc&#10;qEjXBy7mDfP5IgNyYhI2rmuMlVpW5bWuyzWDtZaKiiRHPLq2pVks6END63uqqsQ4S1UWVGOVAWzp&#10;oWgtQCPDmpE0pTNiVBADoWswRZHrWqlFdUzoJOf6mI1Ey1JTlJZqVNL20uupxjWTUc14POb07IyL&#10;y3Nms0sWi4Y+gWssSSu6CEnJGc0aSaYelSUg5jdRS8qsMgplEk3rODs7x/sgc1d56WFmY9aE9BC1&#10;ltopRTg6lBr1+PiE7e0tJpPRKmU3ocTIShuSlh6T76FtNd9//4SqqhiNJlT1lKoGYws0Yja1WFoW&#10;TUOMgfliQVLQ9h61bAQqVob9/R2UUpyenuKcnHNmiyWt9/z669/z7Q9PGVUF9+7t8/a77/Dw4SP2&#10;93YoS0dVWZ49fUbbB75/9prJ5g7jyQaP//At040Ntra3+eDDd3jn3Uc8f/qSr776HV/99mtOTo8o&#10;SkcIkaKo5LwQxMzD9z6v79LHVDkVV/aOK6OxIb39Zprxen9qOIcPKc5dhgKVUtQjR8rmBLJHy/oi&#10;pmJt7lMW1GWBWa+TgPPzCwDquubevbvs7u2hnWG+nHN4eMDR8QGJyN7+Pq9fvabre6kPrZM1o3C4&#10;QnpRG5sbTCYj7uze4eOPP+b5sxcYpTg/P2WxmONDFDNgrRmPx4zqiq2tKSklNjY3uby85A/fPuHd&#10;9z6gNCXHB0e8+847BB/wfpHPuoaUYu7LyzoRQy9GHUrSZkGLYaCCshhhdGBJS9/3bO/c4fDgiJPT&#10;Y37z29+wt7fH3Xv3mIzrFdw33dhgNBrjLmaMRiOiTxwcvOT05IR/9a/+hKOjI16/fsXR0QGz+Zyf&#10;f/YZH3z8Eb33nC/OqSro+wZrDNNJzcHBEc9/+J6T09P8rMf+yMB56IOs9ybXTelu9r7Wa4gBTBz+&#10;+dC/8N6v+j6DuUrf9xwcHPyo1/Km/lvTNKu+5ZsModeNPgcTh58yU7oJk9/sA76pJ3gz5fxmIvgb&#10;n+dc6xXyRvj+Zg18M3F9ve+53lMcep43P+PNXul6f2m9P5aye5Y2CjCkEDk6OOLVi1ccHsjZFwMm&#10;G9kRpTcxWE+tv8cB7JYaSWBwrcWQt6gKisKJkUNRYq1jPB5T15UYimVQO2kxIpNySGVTDdnje99d&#10;M5AbPo/GrOD6AciX+bpulHkF7F/rxWtNpsJX0LeYPl/17YfzVkrD89awAt4H8+bhy1VJnvMQpb7S&#10;uU4PuWeotc3r51DfGDENXSyk19S09E0LKMqiZDqdYK2iaZayh15csGiWzC/n+W3rbHzoCCqsjAV+&#10;dA4wBoz6f9h7kydJjixP79PNNnePPXJDIjORKNTePewWzgyH0xwRXuY2fy+FwgN5aM709MKamqqu&#10;BQkgASRyj4zNVzPThYen5uERCFQL60jxB0mRTESEh7uZmurTp+/3+/I1lfoDg/FQNskRMxzJe52T&#10;swdt5ZxXK5O/T65VYURIbIxG5WursqDeOcN4UjOuR6QQ6NoOf2Ns7+zusrfTsNPU1E0tc7YrsKYQ&#10;sx1XUJYFo7rEapXF2YOXtJj+pSj796YuMdYRosLHnvPzc1KE5VIo6n02j0sqUJUFzhg5C9JKjO2C&#10;1ATbvieZglk35/TtezljPdrn8OCQohBjBVsWYqhsslFrjHShJwYv66cTM6OkItaI0VJMgVFdopqK&#10;kNeGFKHXWipCXlJ/qyxFWWKtIRqNQkyxtNbURZHP0jqS0hAT2llcJYJt7T2MKo4PD3jjPZeXM7q2&#10;x1hNVRdczpZczluKUowmisKxvzumKEoxhgIMQrt31oDVBMTAuOsDfRUpnNQpXBbk9+1KzgStZTSZ&#10;bOzTpBbVrlYEH1jM5px+OKWqs7mRMVRNTWPGGCM1W6ltd7SrluWypeta+k5MINp2xXg85t7xEYd7&#10;uySlMNZCUlTZgFfyFpXrVT0pRUpX4Izco0jCGoXSw/Mb1/ucB/fuE/J5fN+HXKvLY1UbbFHJ+Wq/&#10;IqV8vrSY5fPVXUrrePLRx9w/PGa16phOF4QIKMNq5ekMFCmAihDEgNHhCeSzDCCi6PqAUmHbkLON&#10;bWxjG9vYxja2sY1tbGMb29gGWwH8NraxjW1sYxvb2MY2trGNbfzZMTTc3EZ33/zaTarY5p+bTSyb&#10;r3NTHPV9evv1n73ZyHKzMfx2Kv0GJUNLo5VC4YwV5/tQcnm5pF91zOczJpMxZZ1JnEjTpvS3GoLv&#10;chOup2lqYsx0BhK+74hBmr2MFjF2UhoTAiaC0om6KlmNSl6++sCHN685PTnh6+fPefzJUx4+fMhk&#10;MqYoC1xuouu9l8bjpDbEYgOh/KppxxlD8p5u3eCSm1pI9H3MpDKFNtJM8xd/8Qs+/+IZ8+WS3//x&#10;GZ/9+Cfs7e3gFx4fBsuAq+vsnENeTRra+75fC1t9264PxD1C6f3pz37E3v6Es/NTvvn2BbPFgi+f&#10;P+flq1f8069+zS9//gv+4pd/wZ07R7jCoq0QrjNq7VoD1fWGp9wnr0SMoAciXKbC9Vn81EcxAqjH&#10;O/z457s8/PgBL55/wa//7v/GFC5TyhM6u/ILydBII0kW9Yfe564SKw0NWgQmZT2iLEsRWmdil1YR&#10;glBpUqZvqHytpDEq0PfSCKVjoGlqZplmUSihe1Sl26DsZs6L0mvqh9CpFM6KsCWGKJQwLdc+xYHM&#10;rIVWS6CwhdArtcG6QmjzShFTD8bitKWwlhgDo9GYrhUSqXWGbtWSfBZhovBxCkqvqbUxBLpVz3I2&#10;EwJBOcIYRd8FVp3H95FV27LsWuqmJgYRjYS+o0s+0ykSsevl2qLZy6YSq3ZOTJHoozTsKo2xQkZK&#10;Km0IlDUxkcVn0nxVllnMGaxQq7wIlWez2bVnoygMVVnQlQ7QjMcG0KxWS96//4AxlmY0pqpqtLHY&#10;ssBFR9/3tF0n4lvnQEtDfNsL2amsxxhXorH0/i6fPnrALz57yruT95ydnTGfTVnOZywWCyHozpco&#10;dcmy6/AxkzuCkNz2dvcZNSN0EDK8tpq261gsl5xdnDOdLZjPl6zals5Lk4tWViihIYlARBtigJ7I&#10;l8+e8dUXXzLZmfDRRx/x05/8BGMs0+mUZjxiPN7hcjal7XqhlOpMkgnXxbEhBHwI2BTXYzYGIXHH&#10;dCUs3hTED2Jy7z3LxZKqrtZCpJiu04NUQsw+MlWCJPOvsUbMIZJQfpXO9BhnuXOwz78djXj46BEv&#10;v/mWly9f0rZLEXYVBb4PrLr2e6SiYR0axslmE2VeRW40Mw5/pGGu7wNdJyLtuq5pmtG6aXloEtyk&#10;H1lrczNyce13DvOdcyIiXS5XhOAzSUya7ZdLoRQP4szNdXpdBM0C200q+PB5r0Sd4Vrz7E1q9yYN&#10;6ebavZkXbDbV3hTD3yYyGl4ypZB/B3lsDWJI+Ku/+mt++rOfcX5xwapdYRQbQngoilKaha3MRULf&#10;C4RsGtItF/R9z+7uHsFHlqsV08spp2dnHB8f8w//9b+KeIfEeDwGFH2X+PTTTynrirOzMxFPVBUX&#10;61HRTgAAIABJREFUF2e8e/c2f2bFuBmzu7PPl59/yTdfPWdUj4gxkbSmD1FEI0XJZLLDvXv3ePjw&#10;IR8+fODs7Ixlfl+LxYKqErGwPA9B5mdrMr3cU5QFXS+C+6ExNcV01XR/Y0xurtWbedXwzBoj9Kib&#10;uZwQkOK6eXazobhY0/y675smxOt52U0joj/VwAxcE9VvPo+bphQmN+eGLKxUSgnhOYGxJaN6JDS4&#10;vsN3C+7cPeT+g4c8/uQBP//FUx7cO6B2JbPzjrdvTviv//mP/PYP/8zb128xyDNYVjX3HuzTdQEf&#10;It2iFdFw6Qg+cTmdUlYlZVkRU6AoSwpb4KzLglN5z2dnp1xcXPL06VPatuXFixe0bcu3337Lcrlk&#10;NBpdoyZvUuCH6xXCddHd0NRujME5EQ+3bcu9e/eo65qLi4tr92149ofG767r6LoO59x6vrFWBMMD&#10;sTB4MXaZz6dYa5jNpqxWK4hBTFqA+WLFYj5HqUi3XEGKmd4NZVXJmE1JaKW3NNMPBDG4+r03m+s3&#10;ifAqU2yv5uh0RSBWSsylBrFdjDAI0KMndj3jZsTOaERdOQpncAaMUYzqhvFoRFWWWCPzs3VCu247&#10;L6SjPlHVY3GiUdCHHqUcdeko6hqFFqqU0swvp6jgCb0Xw40YiUljrKFwLj9HBUqJwUAMYhRU11Um&#10;NPW4qqQpS9qmw9y5g7FmTRY/efeeN69f8/btO158veL1y1fs7E148OABuzu7XPSXWGdo6npN6LVa&#10;UTubqc9mLaQYxt4wrzvnKKy7JmQe7k8zPaf1nrev3/Gf/8vfsTOZYIyirioePXpI4SwpeprdPRFe&#10;a4PVIuZfruYcHByzO9ml7ztIsGp7CmuIxuDKEqylzwZbPia6vs/3osAWJTETw0H67wdKtQ8BHxIq&#10;aebLS9qupa5qdiZjVCaVhT5Ik3SMpCDjJOVxInszg1F2Pe/ppPExEHohyPZdD3jKosqEM8u9e/eE&#10;WrpcslguqdoW0GgnYoW6afj5aMzFdMrldIbJ1FZipsQpjVUKbQ3ROmIZiCnigwj0h2dTKcWoqTH5&#10;EYphwwAlk2ud1ejEmkiNUlQjoaINAnilVc6rLJWzhOhpfUdV1RTOsTMeE2Oi7Tp51rUmoJktOs5m&#10;K4rSUVclRiGmGVqEvqu2w3sRUCZlqGzOEdKVYVGKES0bVAwILR1LDGLc1q5aFosFKoYrwp8SonTX&#10;dfTdioRi1IxomoayrMTwJRtevT05Y3XygbKuGY3GQupV4INn1a6uCYRCEEJ8iCK6aPsebaw05mex&#10;elNVFM6KKVbpsCavbfmaayWClb4V8pnJeaJGchKDAa0xHjTFn1VjuZmH3hQOba6Tm2Yzt+V+N02N&#10;blJCbxrL3SSPXtEYrxsQbgqortHYb8kPb4qLBtHgZvyp2s5tecTN93Jbrefm9998bz/0tc338kOG&#10;PVf5iUZFn8UJTkyFUlyT+EICtKGom/xcyNyjUyCGnsKVWGO48C2Xl+fsGINWBc6I0RpRQd+yuPjA&#10;ajHj/dvX7B4dc//Bx+wdHOKKUkRPSujPMZMdEzI+RUSmr40Lo1UWoSh2JiP+3b/9N/zo00/57rvv&#10;+N0f/8ibN69ZJoVKmnFjqKuG3d09fvaTn/DJ48dURUnftVJv0MPaJmtG769EoNfvy5DbiCGG1krM&#10;HGMkhYjKtSznCvou8vLle968fssf7t/hx5/+iMefPGV/f5+6qfG9XxPtQ2CdC17POfO9vYUSqxAE&#10;Ze8DPiUq55gcHDLa2eP+w484ef2Ck7evODs9lWuqFNoUsud3RaYtRmLsUUnEIYOBg4j9o5hOKiWG&#10;gNnMIeZxobQQX6uiZBrnWUAGh4f7QOLt27dcXswojEMRMEPtLX8erWX9CzGSdCAoxWKxICXY399j&#10;vliwWvUU2lIUBU1dr+fMlDq0kTzVGk3nhRqpFFeiuiAiv5BNqPo+EVNHHyLaWJwR+jiqpupEhDad&#10;LbDDc60sXe9pOzFMCvHKbA2lUQMh3fesup7gPf3ZBSFBXZX0XU/hHEVZiJGSsThTsJjPWC0jPnou&#10;L+csu8DOzi7NeERZiplT4Rx2IO+Kc6as8VqjrUXZTAI1TqjXZcV0ekHXm0xsFVODoqzWJmxy7QcC&#10;sKynxjkePrjH8eGBEEadUMRnsxk+ROqqzs+aRmeBsdZiGmW05CEaWU9GZUlzfMRoNGZ3b4fL6QWn&#10;p6ecX0yZL5eEFFGLSN+2mEwAT6GnWy2JfYdRCW2t5N1hWKfE/Cdkg0RXlJCNzVICpSOEgNp4Tgdx&#10;aIxChD/9cMp40nB8fMx4Msk5fsRlMx1XWPrec3Z2SoxQuIKj42PqUSPiqhAY1w1FUXJ8fIcXL19y&#10;Ob3IokGpyZ2enZFC5P69ezjrWC4XAOzs7OT3o7NgWtwl3p6c8eb9B5598Zyf/fxnPH36FOss+/v7&#10;jMcjuq7j4uycZ19+yXwxlZrSouVi+pK2bTk+PubTp495+slj/up/+At+85vf8tvf/JFpuyBZEfkZ&#10;k6jrEeR5qu9jrm3bjXpXzKRnu65ttW2bRY3uWn1l2IMNxmXDn2FMOGtRzqwNELUWI6pNkfOw7zs8&#10;POTo+JgPp6esup7FaslkMmG8M+H+gweM6jEf3p0ym17y+pWIvkmJ/YNDnjx5yjfffENKkaZpxLRU&#10;K5bLFTEEPpx84M3bt/R9z+PHn3B8/FtWyxV910vtISkmtiDGwNnZKYW7g1aKL776ihAiu3t7vHrz&#10;lufffs3Dh/eJJBbtCqOvDLe0NtlIUfbJXevFaCKJoZkxmkIbQkr03mc6r5CAQwhUVc3OzoSTd0su&#10;zy+YXlzy7u077ty5w+7eHnt7e+zsjAFNQvYf9+7f5Y4+5u3rV7x59ZrPfvwj7t+/z8X5GQkw1tJ2&#10;HUkljNXMlksSiovzc07ev+e7Fy85Pfkg1OdcR9vcu9+sZQw5RFWVLJeraznVZq50c68+1OiGPfEw&#10;Pobf45xbGyls1kc217ehvjgej9nf3+P5V19fo2vffK83DYtuitalLmgwJt26l7+tprdZLxw+422C&#10;95tnf5s53Gb98zZR/mYOummGuvlZ9cbcT65bhQ3T0M3a7vDM3jxjGuqim7lFDJG+D5ASnz97ltcZ&#10;1kbEIgAXk15BfnNrPq4Qcap1mrosGY0m1FWNc5qyKoScbCx13VCWJT6bNaPAOIs1BX0Q6rKPAa30&#10;tdrckHPfpLlvir43x9fmeLyZ/6psvjbU12/mzbcZHQznk0K7D9d+xhojVkJK4cpSar5Irmq11IOs&#10;NnLOqjR92zJbLuh8v16H+64jejEELgrHbDbl1euXXF6ckYKYSwnVXVNnQ8nNeubNcbMeu4pcv1Kg&#10;srltEsNCOYdLa+PVRMLqgqKSOpo1itJZrFVytpwNB1Q2aw19kPwzeEKKuGw0V5QOlcQgpM0mxt57&#10;9vZ2OTg4YHdnRFMUqJy32kKzs7fP3v4hfZQzZpVNIbXSGGVQJPq2JYQeZaSejLGQ5+PopV63XC5Y&#10;ZoF2n420wzxinZFaZ1UyqhtGdSUmR6sVyVrqnR2CMeCkVmELR0DTR0VZVpiiEK80L3l/DEGMH2JY&#10;z29iNK0oCgckRq6kqGu0Vqy6dm0WTpBzuxADRVFSFQVGDguyYZzNBhQGZTVa53xWJQbLzeCD1EK0&#10;piwL9vb2qKqG6XTGctnStisWy0X++7s8J2uqssDfPaauGxL6mslY1YzWxiQ+iQGh95HdHbuu822a&#10;3xAdOhUoJWdjzhpsSgSyKYbvuTg/ZzFf4NYCfDlf1UbGvELOlfbu7tF1PR8+nLBaLWk7qfEuFgse&#10;3L9L4Syrrmc+X+D7jqIwWK0pncwLDkM0ZLMGMfuLUsnKBh1+Y34An832U4ryfOmhVijPuR9MIPSw&#10;XvdXoASt6fogZrGu5OB4B6MVy1XHxeVMzKhXLX0MLFcd88Ucqwyj0ZjSOYwVgwxjLQap/Wqttg05&#10;29jGNraxjW1sYxvb2MY2trGNbbAVwG9jG9vYxja2sY1tbGMb29jGnx1D08DQMHGT3HtTyA7XRVfw&#10;/Sbm2xq0b1JUBlHlbV/bjNtIwre9p+s/xBVtV2t0WeD7nul0SllWnJ9fsH+wJ+SA4AmhxyBkApKI&#10;NQeSojS2ZcJtPqRXSgSxOgv3otbiaa4TysC4rhiNhKqVvOL05D2nZ6f84Q+/48mTx3z69Cm7u3vi&#10;CF8U9D4IjTkMB9JZAJybTRUKn8LV58/NMTE3o1hr0BSk5DFW/v9nP3rKX//VX/L3//Arnn39Df/4&#10;q1/zH/7mf6KyBYvQZhqpHGoLobSUHhCl6H0vjZ5roUEErVDBk5KiKDWEyN5kxHgyoo89rigYTcYc&#10;Hx5x8u6E//x3/8Cv//l3/PTHn/GLX/6cH336KdaA7wPcuG23GSiQFFGxpsSmLMRN15oLIq0PrAwU&#10;ZcXDp0/5/e9+y+zyAm0MpUvENuZ7paWJ1GhMghQThTXMF3MZJ86SkXhCa+m9NIe0nTQtW7Om0wv9&#10;LAvYh3GPksZvJwf5o6rmSB1wOZ1T5WbeSVMREoQg92lN1R3IvPIOMErRZrFOgUYXhr73TOfzdZOR&#10;NobKCS04IQSrGOT9BESUn0LCKIvvIxDQWkiQfSfCpRQjvpdm1BCiNJQYS0JhtGE+W3AZRYSfUmLV&#10;SuNt2/XMZiumsyUX8xlRKxrfM1/MONrdETGZdXSdJ3VCFVBKxPihbojeE3ufr2WCCEGx/rfP81BR&#10;FIQQ8SE3AwZpRrNa0/cddVNRBEdROJbLJd57Fou5mCjEwHwWCUEad8uiknteOrnfvWVgzFZVBdoC&#10;CV0UjMfS/N+1PV0vdFOjFVYlFIG+9RTGYHTCGjC1ozreY1QZjnZHTC+F+jadXrJcrTi/nGON4XK+&#10;5GI2g6RQSaFCol929FhqZ3FWQfSMS0ulG0bOMW0WzBYL2laaY9s+CzEyjabrO7RzJGspqPKcHelX&#10;LV89+4LTkw/cvXuXe/fucbS/Kw1Sixmz1QKjwBUFGLsmVl+bi1PCdz3YtCYYDfN+URTEGGnb9toa&#10;Yo3BFmUmlmRqTxZ/hg3qVrpGY2Q9r2X0rzyHmXiSUmK1WrFcLnHO8eDBA44Pj7n34D7Pv37Oh5MT&#10;vnnxAmmEtxukn3iNdvRDZCDvw/cESMN722wuHD6vdY6EiGeNMaAVsZdGxXIgjm80CPZ9z2jUAGrD&#10;sIF1Y6U0cAlpo6rK9Vo8CHCH8N6vGz43P9Om+H6zWXJNm44xX+PvN7TeJhi67fWHz3Tz535IrHST&#10;tqmUCDwefvyIn//8l7jSUfcdfepJKqGsRilplPZJ1pv175KuyfV4ev/+HZ88+QTrHCcnJxhjmC3m&#10;/OIXv+QPf/wd3rfrRkcQKlnvA8+ePaOsy/W1jDFyeXlx1XSb4M6dO8xmM373hz/QNA11XTPemXBw&#10;eMRy0XJ+fpHvZeTOnWOcc/z0pz/l6OiIv//7v+PFixdobXPTs2ays8v08jKPRY1WQ7O1oihLZpeX&#10;1whc66Zq9f28asjHBpOD602ecn02KWS35WabwrdNkfbmM5HWLjS35WODSU26QfdK10TOQzPk8D42&#10;RdFXVFp55n3vc8tdusrbrKKqHTt7O3z69DGPH97h8aOH7O4esuxb3r5/wd//45d8+9ULvnn2Hd2s&#10;J2CIRclo94HcTxXoU6RfdUITsppCO2ls1YZOe0xdYq1lb28PbTTj8Zi6rAkhcnr6gYuLC7z3OGfY&#10;3Z1Q1zVt2/L111/TNA3OuWvP2iCSGBrXh+scY/qecO1KVCEC+LZt+clPfsKjR4949uwZZ2dnNE2z&#10;fo3h+nrvmc/nWUBQMR6P19dX5oJ+PS+nmOjaTkwGolBoY+hpl0tWiyWLLHaKKdLUdTbhsWhnqZ2T&#10;PDMJxTAlyXmvGvz1uvF7oIzdRn/7HsU4pbXJiQjpQp7nI1VZielMSlkkL6ZDZeEoC0tVVEzGI0ZN&#10;TVU66srhnKEsS+qyospiY6MzDb7MTbtonjz9Edo45sslL757iY8BlJi5jEcNo6pGpUDpDFXhiH3L&#10;cuYZGr6XqxalLSaK6Ng6eU9RIY2ixmSilxCZnIHQe7q2hZSoRxV7ewf4bDizN665d+eAi4tHCCVR&#10;4XNjsNGayWgkZLHgKZyYN6UoBDBFwvueHlj4nuVyhe/7qzXOaKqipqprmqZh1IyoqhpIWGM5Ojgk&#10;+kjX9iyXC9pVR1lYvnr+DfP5lK6X12tGI/b3D1AByYVV4u7xIeNRw3g0Ruc1DRJVVWGz8Mf3Hd2i&#10;w4eAsZY+9jSuEoqoCsS8CSgLd7VnNEao7WguZgsuLqZcXE6ZLxbsTXZF9JcSwQvJ1Si55iF4yZud&#10;0D1Vbob3QaiffQxZO6dpRjWFM2ht6LyIdYw2aOPwUQju3718RV2PqeuK0lkKZymKirt3RxzfEaOl&#10;2HvxzlIq0wFlfu7bFTpe5anROlxZrOl0xmYR9iDmE323zBXBI7x2EXQvVyuU0nQhkBQYLaI+Zy3W&#10;OnzsJa93BmNdNj0wRB9YLuZUhaOpakxRYIqC4CPvz085uzhjOlVrQy5trAjAuk4ERJm8KSKDTHy3&#10;NotA05qQrFTMlLFENIrCVlSZaNZ1Le1qxWK5lPGRydXGaA4PDrlzdHct1BoMDYx1FHXDsl2xaluM&#10;Bq0jnReR4WTcEKOMX5kX5L0mlUR4YQzaKDGZMorCipHDYnpJaAu6wlIUFmcdRmchTRrMGHK9QokY&#10;EmOwygj1Oc97ZmON/P8SP5Rn3ZYz/SlTwdvqK7eJyf+USP7mvHxb/BDx/TYB+58So9/MD79P97y+&#10;Xqwpn+i1yOG21/5T7/m267qZz26S39c/m9ekYW22WcBcWEtTl3TLpezNEAoyxqC0wlYVIYmAhCBG&#10;htH3IpBJiEFIJqen4HEkSmfQ1mAKQxs60iry4bsll6enHN97wNHdu4x2diS3sGU2aBShiUaInaK/&#10;Vgzk4iRsSyRtNpSF4fHHH/Hg/j1+/NmPOXn/nstMIp8v5miluXPnLo8+/pgH9++J6VA28tMWJhMR&#10;gUSEmp3yGi0kVNnLpSSiJ1KeL1xBCkHW7CyEN7lK8vDBI759+Y4PZ+/4w7PnfPPtdzz68jk/+fFn&#10;fPLkCfu7O1jr1mYifd4fbYrfQog/+EyQVDaZ0iilWYZIF8Xkr97d5enuhI+ffMLZhw+8evmKN2/f&#10;YeYtzSgymYxoGskXYggQUja31BspsOQmawonKRu6ZfFdNkMxSktdwFoqV2CszsY+ltlsSVOVFA5S&#10;JqwONHujjBiEpZTNf6DrWozR7Ex2uHcvMT27xAdPaR0u7xtjjHS9R+uewmVTPKNp2xVlWcj7y0Wl&#10;kGI2zcm5WlJEnzg9PWMxn3F8tE9pHeKzo+l9R58kL/choF1BqTRGa4qyxnsRDRpT4JwI9WJMoA1v&#10;3r/DOoMt5bqGECgKRz2qZb1h8F/y+CDmQpcX59TNLnVVMpmMMhlT7nnIAtJBeAxgnJO6bNBCELUO&#10;kqPvO4xzlEYRk2c2X0ptz1iausFqTUpqY7+f8DFirGXcaMrCCmk5enzXQYrUhcUoyVWNVmvRbyKI&#10;aUMvdQtnHGVVE1MihMSoGXF0dMiyXXJ6dsq7kzPOLi6Jr17TRcWLN3+krGqKslwbDholwjcxvRCT&#10;m7RRMx+PR2IGSkIFyQeNMbgIbdfRdl02C5B5LKksPrQi6L64uGS5XDEajaiqir39fQ4PD2XOQgyJ&#10;mkoMFmKCdrVi1S3xPuC05d7xHWKMnJy849XrlzhXUNflmmQ6UKpDCJyenbJcLtemiM456iqtRWvW&#10;Wtres1wsmM6X/OM//Ipnz75gsjPm44cfc+/BPaq6om4aFosZSRlCVFxOF4QYKZzlxbffcnl5yuOP&#10;H/Ho43s8/Og+/+Zf/zv+6Z/+id///vecnn6gcA7N6JrgMwRNjP57gtvBNK6qqnwN5Lm5Seje3PNt&#10;rrMionci6ovVum4ia4ehKMYk5PtWqxWvXr2iKEsODo948/YdCajqmnv3H3BwcEhTT3h9/op3b96z&#10;mq8ojFzruhoxGo8Zjyd8/fwrqrri8OiQ5XJJWVQsFgum0ymf//Fzjo+PefTxxzx69Ijf/OY32ZAy&#10;URYlIfQURcnzr57z/t3btYnaw48+Ynd3j6+ef8mrl9/x8OF9rHO8efuW8XjCpGlEtOrF1NYZJyRZ&#10;K3sgHwJt64mpE4uUPI+vzTTzda/rmp2dHU5PTvC5HjG9uGA+nWKdox41nJ2fsb+3z9npKbt7u5ye&#10;nhAD/PwXP8+mbjNiDBwdHbG3t482RszLNJy8e8/LF9/y4f0JZ2fnUieLV0Jhm80ob+YQm4Yvm+Oh&#10;ba8LIG8aBm3u1Tfrb5tnaZvmCUMMYvjNXGvzdQ4PDzk4OGA2m/P+/fvvmSDelvdx49zsKgfKZxhK&#10;fa/Gt/n743oPfvtZ3iCEVLfkszdNn27mXT+Uxw3P4s0642YNdvN63swpNz/LbQL4zde9em/qRm0q&#10;ZEK27HucE1PcrpM6Tozhe8ZzVVVR1BVl4TA6UZUl49GYphkjcPVsRplNOGI2M7bOyt5UyevQJ5w2&#10;JKWv1eI3z4o2P+fmmB2MEfu+v/Z5f8jMKuZ8a6jH3TR0uH4urDcMutO13y8mOTrnRXI2ofL8brSB&#10;IIYbXduijdReV8vV2vRIa03fdqyWS5aLJX3XEYKYaqTkqcsym2xoVD6HU9w+pm6O47VRTco5bAbf&#10;J8SARSvJY7UClbK5ucrnGEbjnBiolKUV8jsKbR0RJaJgHSFC1TSMJ2NMYbOBrcYaQ1lW1LUYlJdl&#10;ycOHH3Hn7l2KwkIMTKdS31isWkaTfdBSG1Y6CSk9BBSRqrTZ7FqzXCT6vqNvA8u2RWsl5teI8UOI&#10;JTrXJYLvaFeePnhMdKxCwrQ955fz9V6dBKUricaCcdhqJPfXGVYhYZWc0fWtX5vHEbORkzE4qynL&#10;UmqPfd5LE3E5J9UpsTPZZUKkb3tWyyWhXxF8T997qrISw6EQ5IwoJYyO+VkxGI2cZ2Yj6pQSfQh0&#10;3qOMxhgxVWoaQ9OMuHPnDt573r59z8XlVGpxee9vreyZrDKkGDm/OGM+W5CUomkadmKibBqpT5LN&#10;bBBDqpjnY2vtVa09eDxKclrf0887nDWoJEaBk1FDU9f5mZCa0zD19V3P0i9p23ZtoNq2LcYadnZ2&#10;SIzRWgy7T0/PqKsS8nhu6hFVUeIUFE6Lka7O59KD+cWGqYvWmqRY12C8j7nGKnvTrvPZEMIwGkmd&#10;sO/N+h4Mc5jSGj2YtKSEX7bgI6vpnBB7lILKJKpJjW8a5ss5bS/rbPCeRMIHL2b72WS3yOfY6s+s&#10;r2xjG9vYxja2sY1tbGMb29jGNrbx/7fYCuC3sY1tbGMb29jGNraxjW1s48+ModEGuCbCuvk9wDVK&#10;xWZzz9A0sSmEHH7uZvP2bc0YN3/XZvPMbSSLm+9ns5Vmg+krTb25eb0oHa51udGoZ7WcY0Yj2naF&#10;UglXWJJPeC8H/Nro9TUZCJfK6LWQOqUIufnYmvz/NCR91dTVdYH5YkbSBmcbiIHf/ua/c/LmNY8f&#10;P+HBg48Y7+6J0Dc3j/nOC60gtxWZ3HgSU0KZq7+jEhEgCfldpdw0GRNKQ1OX/C9/8+85+XDOl8+/&#10;4b/8/T+wOxnxr//VL6nLCh9TbjCVJtm6EYGmzqL/9W2LQo1KKhKTz87yid5LQ3ZROFAiWn748CF/&#10;8z//e2aXM/6f//ZrXr17y3/77W95+/4dTd3w6OEjQr/Igmj1vcab9T1c3+fcbIM0CseNxrmhWcyi&#10;SFrTRSGl6bJi3n/AuY4QxNRApSSiBxWxqsjNIQlnLVpr5ssFIzOmLApsWaxJtKSEbzv6fknT1JRF&#10;ISKIOIyzYYxlAaLRlEVBMxmBc2ANMUGKQii1WkQ28+Vy/cxdNTBJM64QQUSUrRAibIiavhehUkTo&#10;7633ECNl4UAZrJVmxNVqReEMVmVBvpVr5kNP37corajrhqrMQt0YMnlZ47SQHFHy+3QWXGmrMU6a&#10;75U2JOVZth0XiwWXqyWqcPgWzi5XoODuwQEQSDEQfMAay6gpUSEJ2aBtabulNGNok+9rQqVMec4N&#10;G0UhlLaBuhZ9j1aKrlvRtkKEd86itSMREOhjInpyA5lQnYdxnMgC5kxw7XqhfmpjKKoR1hr6ruei&#10;XQkhREnjY1UWmWCiCClyuZrTTkUQoIzQUY1TqLqgcXvs74xYLfaYzmZczubsXFwKBfR8itaWi4sp&#10;7WKF1RYVNaHtmRFwzlA4w97eLrUrGZUVB/t7Qozte+bLFadn58zmC+aLVRY5Vngfs1FAELItSRrC&#10;geViwbPPP+fFt9/y+uVLHj9+TFlWaJVYrebY0FM4IdZWZSnXLybadiVUzyzC9pmQOjSD9n1/jWzu&#10;MhFXCCB6TQQDaXhLQ0NpAnITHIgIfCCMDs/DWgiENOwMr7tp0JJIHBwdUTU1p6cfeP/+Ax9OPrCc&#10;z0UYZV0mVgTquhYaSt+v1zibn30hc139e1jHNhtVN8nqXdfhL84zzcNhnDS8keesrhOqzyY9PYSQ&#10;75VeN0HKejY09fdcXl6yWMzXTZWba21RCKFttVoJkS5fO6EIhVsb/zYbRuVzhT8peN9c5zdzgZtC&#10;95tz9c3ft7n2XxfxJ5rRiKeffkZK8OLFd7hS6H4+bIyFHH3fE5HPZrRDb4g+jg4PmexMmEx2aNuW&#10;ly9fcvfuHS7Oz/ni2TN2didcXl4Mn0REHQkRBl92rFYtH330gIODA05O3klTmzGUdU0IgTdvXq8N&#10;YNq2ZcyEoiioyoblcslsesGjjx8xvThnPGrQJA729/jLv/xLjDF8880LWXe0w5UlZVXRrlq5DmoY&#10;42bdjH8tP4q5uTQ3F98ks26OjWvCeXH9+J5ITa6fWf/eTSH9D1HHtLoSoN1sKB6ESTcbxWW8J0Lw&#10;1+7jZl44jAnJL0Q0ZI1h1DTy+7TMG8eHB/zyFz/j0ZPHHB4dsr8/InQz3r55yd/++rf84dnlA0KA&#10;AAAgAElEQVRXfPH1N0xnSyajHZqyxjiLLiy6KOTZ73pICq2E3FM4Ie6MRiOUMkIPI2CMZTKZ8MmT&#10;x/iYuLy85OTkA5eXU/q+W9MNm6Zib2+f5XLJt99+i3NiugKsRfDXBDqZInT1PFwR2242eWstNDNr&#10;LZeXl/zt3/4t0+mU0Wh0jeI4zMNKKQ4ODijLEmMMq9WKtl1lKmjk4uKCvu+IIeK9NEP3vmd6OaVt&#10;V8znM0Lv85ooc5LTBZm7viGyy15FEVKIaCOU0TTkaDnPliZqdy2XGz7jcK+Hz7E2ZjD6iv69kb2n&#10;0KOtpa5LtAJnLU1dURYFVenWwtyysBRWUxSW0aShLEpKV1JmypIxhtJZjFZUTYPSjoAhRCjKkmY8&#10;IqQIJmfaMcnaESJaJxSeFCH0GuPEZCcpTecz/VTJnN/3PVELnTPGSB96bMwCRe/puxZSpKkr6qrE&#10;WkXfB5LvaSpHXexy7/iItg2cXUy5nF+ynC+4ODvjYHcXpSLNqMRqERZGL6K3y+mMs/Nz5oslwUsO&#10;LyIkRMinYGHmmVjpKIqKpmmwznF2fs5iKT/XNBV15fC+4+LinPcn57R9KwZN1jBtW169f8+omjAZ&#10;T5iMGs4XS1beM+prKuuwRhpcTVkSifQkQkz0MdH7RGEUtihJStPHhEoiOtNG4wq3phxbpcV8QVuO&#10;jg4IMfD5539gPp8zric8fvyYhw8eUJY1MUSC9ygVwBhMJqQqRADtvaf3In5X2so8XIjJV9LQR0+I&#10;HhBKuTGGkEoRffUr3p+cyJqtEpPxiL2dXVzhsNagoscZcMbI+wgJUqAwDjsZ0XWePgQCQo0z9oo0&#10;KuJOMVgKIWVTLoMxluQ1fddm0Yli3nWcn18ymERorcWQZTRh1DQiBAeKWFBWOf8KEd926BhxSoFR&#10;hOCJQeGKYk1i7VcLUoi0nUcZMQLoe0/X9UwvLyFB09TU2WBjPB5RlSUpBWIUcp7NZiW9F0GNtZoQ&#10;xSDOOpf3lIm2bVks5ut5ISbFfLnCGpeFi3k9AtmfNBXGDlQ/i+0lH5PrL/lijOD7luA9Ov+/srCE&#10;GNExEZNGpYDve3ofaJdyHXYPDjDaZjOalMWkYT0XmUGoZR3aOpSRMVWVFX8idfqTOdXmWnnTNHAz&#10;vxpENX+KiH4zH7st/9r82m176x+q61zfe6sfzA1/iLJ+87VuE1Zd/ewPC+Rv/35uvW43awY3P99m&#10;HrtJAb2WJ21c0xBinksU1hgOD/aZXahsaqJlfOX7pMtsWNJ3EEUcTAgkHaiqEuscCsnlrELmVAOo&#10;iNURraEPnpQCi8uWr2eXfP31FxzevcuDBx9xeHyHqmoorMEoMbgbSJYhmx8OZkWBuN4XKRR9u8La&#10;grvHdzg6OFyPhd73ZCc/yiy8VXnPhzJYbXlw7wFVWREihLzv0kajohbafM75jDGE6NcmPjEGYvCE&#10;ICIYrWVcfPLkCQdHd3nx8muef/U5X331Ff/8uz/y9dffcPf4iL/+63/Fp588YX9vF2MdSrt8H/U6&#10;f9DaAPH2+54iKZvUSI6tiDrRd55ljFgNpXEc3vuIyf4R9x9N+fbFt7x/84rQLUkp0PkgJgYpoVUi&#10;ZkOblHO3GESYM9QFg/f4vseonMdo0BF2diYYY6mKUgwOhtqTs0J1jVLz0IPpW4jrWpwrCpw1SOrg&#10;6YInRDGWMfua6XSKKwoxAkvDfKWEJGs0RimSNayWgRh6tLLrZ02Ee6BNgS16QtevhZxtu2S5mHHv&#10;zh2csRgnQuEQIr7v6GOiacZrcuUwXw97NtlPO4JLFFVNUZXEEKjKhtFoLHsZFYWQq4XcmaIYdsVs&#10;eBAT1FVFoXUWXHVI8Uyvx5eYEJpMlh32LmSKpxje+WyiZ4uC5SowXczpup67d++hjAixl6sVWilc&#10;No0RuG/EGS3FibJgsVjkWlVHm+sQWmsmkwlFUUret2HeJ/tF1sLzwhUYU4DSuELqc/VojHv7gVcf&#10;zpguFxRVQxcioe2EQh+DmFcmqad6HxhPJhjtpBaRoDCW3fGIPkSiD6RwtbZoJTnxatXiQ8wmYxGV&#10;xZWy5mlSVEyns/wZ23WN62p+BaUczhhcYVmsllycndH3Ml6ePHnCgwcPWLQtfe+xVq9FolprqqZk&#10;Pp+LMVSe/6fTqazVKMqyJmUR/72792jbjtV8ClFosi9fvubbb1/w6dOnPPj4IcvVkiePHnHnzjGr&#10;1YpV24uhXBRqqbWW129e8+yLL3jy+BMOD4/4T//pP/I3f/M/8pvf/Ib/9qv/ztu3J2htUdkscBCc&#10;9X1PUbhr+7Phcwz78U3RaYxxTXYf6kTDczAYnxmlcM6u56cu5P0uiphAa0NhLIfHd67VgBeLOXVd&#10;M2pGHOwfUNcNp6cfePnyFacfTnHWUjc1e3t7HB4d4YoC7yd43zObTem7TLCvS7TRnJ5+YDabSZ1S&#10;KyY7u7R9D10Q4isKby0K6LuW6eUZ9x/c58GD+7RtT9u1tIslX5994EefPOHw6JCTkxN82xNKyRdV&#10;NpVdLJZiSmUtVdPg+54YW5ZtR9eJ+UFS+ZoBF5eXVFVFMxpxcHTIhw8fOD87+17ucnF2zq/+4R9F&#10;nGeGsyeDK2ru3rtLu2qZz2dMJmOquib0IipdtUuWqwVt3qOTrix1lLLr+3XbedLm3nwwNRjGxG25&#10;zm05x/D1YU98M39TStG2LVpLTWKoLW7mf5t1lJcvX/L8+fNrOeTNtfCmgedgNPf9cxX1vXrr5utd&#10;mRCntSFw3Mh7NsX/w79vmibddlZ323UYXuNmTWuzHjW89s1zyR/KVTcF8rflqcP7jzES/TB/DhaM&#10;Qn+/+cyL+WjMz31BURbUpcPlNbGqS4qqlPOYFCirgoO9/WxYKGcJMcrZiuz5LCavR2JiE1it2msG&#10;kmtjgY37qTY+x2aNefMzD1/r5EBkfY82r6XWOvs9f98gdnMMXNXcWZuobtZ3roxxpVZjjVnX+EiJ&#10;oDyr2UzM6LwIZIUeHtcmA+enZ1ycX2CsyaackaKUuoJKbm1AbozBJ5lfB2j7zfd7+/4mn9HlGpO1&#10;2UxV53EYxYSNlDAJEcmnSOmKnF94QufxTnIG8j57uWwBRV1WTCY7PHr8iP2DPZLKAnFrqKuGqiyx&#10;gHOW8c4EtBhOq5SyYD0yXyw4PTtjd/+AZiznMyRFn0nrYgoNoe8JQFSaED1d164NE8uyoCorXFlC&#10;DCQvtd/COXZ2d/EJ2r6j7wJBJXy3pOs6UkxUpdS+ldYkK8Z4SmtCzh88Cqs0PnraVUsKntC3dPkc&#10;ry4r6roWsxkF4l4MIXpSn5henGXhtJgI2cKhnCO4kOtvQcw5U5D8UkltzziLMYoUJCeNXvYwMYr9&#10;u4jSTRZ3y9rug5IzBQWXlxfUTc3Hjz7KubnkzKnztF0nZygHXmoxWpOMwret5JIpoW2Bdr0YJXW9&#10;rMFVhR3OaXJdPcRECvm9+yA9AdZgXAHa0PlA7+W8UsznFYvFEt91BC9m4IvFfF0zds5gTMH9+/dZ&#10;LBacnnzg5OQMYy2T8YjjwyOaqsFpRQxLokp5zGz0QKS4Nn4c1jPZk0JKAaOh773krAZIgeQ9oZN8&#10;u7QKa3NuNBjahkiRc+aubcXkIka61ZKuW4o5hZZ6X12PcKWj7cU0pu862cPlucxaS1VWOQ/r2Mrf&#10;t7GNbWxjG9vYxja2sY1tbGMb25DYCuC3sY1tbGMb29jGNraxjW1s48+M28TuN0kON5t8btJhb6O4&#10;3xRi3SbMuvm9Q2w2way/NjQwpITVQ0PH9UaIhAh200AQ1olAh7OJunbM5vmg3CiWXYcrS1KMWCOU&#10;vmgMpu8onZHDfuJaRI/WaGUyQUma2YiJpBK9oEyxriRqTeEM+/u7+OAJ7zyz2YIYPLvNMbYpWF2e&#10;8+3nn/PuxXcc3Dnmo0eP2Ts8wDqHLRJ9UPQeQiQT5yFmihMMYmkhUmV0KiF5rLbSeBCEcnDv8ID/&#10;9T/8B6az/4P37z/wf/5ff4tJkc9++ilN04hAOCn6rhfSJAFnjBC5ey+vZXNDZJSGHGOEXgHSkGAM&#10;WOMoq4ad0Q4P791l7yc/5rPPnvL7P/yePz77grbref/hlEePHhOVED3jIMhExPybrUoqE9g2xxob&#10;Rg19Lw0Q1lr6pLAkBMRsSRi6PuE9JOEkYbVCWyOELJVY+UDbdWijqUcjLi+nBB8pJrVQiGPClYak&#10;FG3omS+XuKJg3JSgAr7riIPYMEWMAqwmaUXnA2Pj0MagY6LUimXXsvQraQDJn2PZtdSjRsavILqI&#10;WbAXUotKiap0LFczulaaX3vfg3EUrqBQEH1AJbBao4siGxN4aQSJCWM82hhSzBRzNMZqbFmhlZZm&#10;o5gNJFKmViNifqI0LIsgzuZmnkoGVpdoU+RiOWPRrrBEIpFu1fLm5JyqrDnaneQJJoEFW4i4ejG/&#10;FPFhjCJ+sQZbaGJmXwr1xqKUQQ3C/ijUCN/1awOKIov9hMAdRXBgjTTRdp6u6+jyGLPWikBAdEok&#10;oPcd89kcV5SsFit8iKQYWK2W0mSUiX5FWWCsxRknwjptqDbI5kKLAWUMxc6YGKUhfVlVjJqGg4PA&#10;wXTGpBkxqt5TWUdhLdNFK0T6wlKtKbWePvTSmOMqTG7K1UZIZ7os6MoCosdpQ1uUtG3Hsu3wJqK8&#10;NJr7MAgmIUYR7M3nc373z7/nqy+fc+/Bffb29xhPJlSlBTyrVSvUw6KURqP8n8wLCWMNTdOI0UeM&#10;zC5nQucwOs+FCutsptDEG0JZLcKx4KWRMD/nazFQEoOL9XQmeKJs6JHbEhOZ7i5CEDMIjIt9yqph&#10;snPA0fF9zk9PODk5YX55KcTELGpx7qphb920brRQOdqwbiy9SdgRoo6INgcik3PFel0ciO5FIZRX&#10;gjRLWiuNusNcteq6tbGFFpzGev0NvadtV5mc2klDelWtxR83ye4ifLkiMW6um4MwQGv5+tV6PlDO&#10;NhsF1y2WG38fXotMyhvW4eF3qWu/86qhVq8XI2nElMa0vuvouh5lDU+ePuLw6IjXb98QU8RRUhQO&#10;E4081wwiHY9GY22ByTRqEbZoVFTYqmTZtqCmzGczJqMGQ+Q3v/4VTVkybibMpwuUjpRlQVmWnJ2d&#10;4UqHS3B29oHRqMb7jr7rMjFa04wqul4aqmNKxFXAOcf0YkpZnLEzmeCM4eD+R3S959tvP+e7715w&#10;fHzMT3/6U+7dvUtRFIzGE7786isxVTCKsiilITx5YjSEGLBWozeahkMIa8rhurE1z8FGaSFOIu1j&#10;KUoyZJSI8wZR1NAIOzTmr3MspYjpKj8bKDEZPSV0JaXRqDUhbHNMXf97Hisprgljg6gsZuFpzDkV&#10;KIJPqNhj8ufSmajTdS1FVQrxcTTi4YN7/OizT/n4yUN2d3epioLZdM63L17wv/9vv+blq+/4cHLC&#10;YgXKOOrRmNFol5gUVV3jbLGm0cUs+i6KisKVlM5KYyXQd4Hlck7dVDx69An37t+XRvuLC07enzCd&#10;TteGDCobeZRlyWg04fJyyunpKW3bAoPw3coaoOR5k0bqsJEfGwahmswJak1L7Dqfr5vMhUKYazOV&#10;z9J1Lc5VjMcjoV4naaoty1II4H2mO3Ut0+nleo00Wai3WC6YLRdCgO9FTDUQt5yt1s85OYf3WQxn&#10;kohFjdEitFMaZTQR8AmUMqDkGbdGcjUhCxlSyuSyvPY6a7PhkTS5GyJWa5QToZrJ5hNKyZxYOktd&#10;FjRlye6oYWdnjCssWkNpRRBbWJfnwcBoVImQvCqomzFVWcs6YY3QjVKkj9LgeXCwl8VSFp+4Euz1&#10;Hb7rWBWOvmtJ0UszqTZYZ7FOqEeuquhDpO2kITaBiFtCYuU9KUWWc8Xh4b40iWazAucsMXhWiyVV&#10;1dB7T7taUlpD6DrOL97z/JuXvH53wmw5FwGxspy8ec+nTz+m/ugO1WQMtqDXPWjNjt7BVSWdD0wX&#10;CyF+OweJNUF3EDV1XU9pNaIT9lSVxegSUr2e95VuROCgLeQxilas2pUQUrVQxoNKrEKg1CWurHDW&#10;UBhNWZckIqvVEt96tDaUTY1Lcu3quhbhZuiz0FmoVd1SRILa2Ew412irGNcF8WCX+OQJ08sZMSgW&#10;0xnfvfiOelRT1xWTnQneB0gKhawNxippHPc90fssANM4jYjwlML3YoSUSGJ+hMUoWdfLmJjEhLOG&#10;+VzW9+lsxnQ64/jOcaaVDQIaTXIG+p4QUqbFlRQucLlY4H2mmSlFikFE/zFAuhJHaaXXBk/eexGk&#10;5z2qco7Zai50rmzG1Icl82XHqFkxGY/RWjFfLrBzTV2WVM7Stx0peMiGDfJsCaestJrd3Ya2kBwf&#10;FIUrc94nIss3StGuWupmxO7ODju7e9R1hdKJGHoIPdH3JOWIyUlTeU4vgvd4H1FWr4lixjiaZkfy&#10;7r5jNl8xWywpnMtCQcnbu66la1coIyQ7igKtDePa5X2SRiN7cOMy6ZkguWDeqyQl+7blakHfBox2&#10;YBUQaeoRTT0mEZnNppluL83hZVHgrCJk548UAk73qGSyCEjy3j+nvrIpAr/NKGjze68ZQG2IsTbX&#10;4GEffPv6/H3TmX9JZL753m6Kof5U3CbIv43cuSm6+VNk+41/cPMd/kuE99ve87/0/Zu1putGNdmA&#10;rXSMRjUq9FitWK0WzOeOnUkDgyDPGmzhxPAidWg0IYErKya7eygZsSIQz/m4bEuC1AhCoFAGW1iS&#10;NcyWSz7/3W84PXnH8fE97t7/iIPDY8qyxthM3EwijokJMd9Qwm5OebutlQi1fegJMWGMWxs4WmWB&#10;iMkCmhhkrUhy8wC4f+8eB4eHnJ/OWCxblssld90Rne9zfcHk9DFlmnhcCyTiYPIxXN/oqaqKut7n&#10;zvEuP/70Md9995Lf/fFzvnj2OX/44zPevHnFxx/d40effsqPPvsxO7u7jEeT/HsSfR/Q+vvjd1Pg&#10;dHWLJbeNg0kNCR+FhumNQlnHztER/+r4DrPpOSevX3Hy+jsuTk9YzVsap3FaMdhqllVFQhN6j0YM&#10;AZKSvWDXdVgj5ikqiw3LUuZScTeQ/V7aU4xGNTpFYujxfcAWUiPq+4DPpgRaaVq1IiaYz+dcTGfY&#10;oiIMAhut5E823jRKo4xai/BjDHTtihgDq1XA2ojN90obl2tvIlKll3sk9SEg11uUVhhrKcuSGCPL&#10;VvKewgmRve9EHPT/svdmPZIdWZ7fz7a7+BZL7snMZJEs1tLdVS21MI3GzAADAcI8aPRxBUgvAqRW&#10;C6OpnupCraxisZjckrnH5svdbNHDsevhEYysbrXeBD9AkJGZEe7X7do1O+fYf9G91LV+GOj7AWMs&#10;ZVEwnU65desW1hgWiwOqqsT3HSH0WVQy9/GS1HxD8DRNhytrZtMpMXiazYqytBjjcMZmF87LtQUF&#10;40qsktwPhTjGTiY1VuxciTFy9/ZdnCvkPuQ+QlVV2b0ziXhQzoJMIbm+zDFxyYxRRCJjDAx9j+t6&#10;qqrGFYWIQ8S4JUmHGAlpdDjv0aYnYrZuqM45Dg4P+Pjjj3HVhEdPNrx8/VpIxb7P9ZzU2kbJbtdu&#10;GkJspH4w4pJZWUdlFKpMuecXch0hubZR0A2avh/k+iCL/DkKa1BGBC79IGI3f/j976nLkuNbx9y/&#10;d+/KPqNDoK4q1NERbdtycXHOF0+fyv5iLFVdZ1dV6bNNJhMhQQ6e5Wa93dP6XgS5CmsZvIh9OWN4&#10;eP8e1hq++erLbS7w5ddfsV6v+eNnT/niq2948PA+Hzx5n2kW7uyziAEh8ubNG7559o2I9ExnvH5z&#10;wsVyxWxaM5lU/Nt/97f89U//ij9++jk//6df8vnTL7O7sM09QyuOsFnIYSRv2iyKBNB1HcMwUFUV&#10;1lr6vt/uz5cCf5eEZasNZKdoYzVOuy0Z9dJ5WUTPZrMZxhhev37N+fkFR4dHPHr0mOPjIzabDV9/&#10;8xUnJ6+JKTKZzbl37x6LgwPKskBERgzT2YRNFnoY6w2lEiF61psebaSnfnR4zGIxZ71aMgQvaypp&#10;2wMhJNbLFcYanj59ymI+Z3lxzuB7fvOb3/Af/vv/QFGW4uY8DNnlWQTC+sHjY0TBlvAWSLmuzeTE&#10;FGg76YPX0wlGSy/k+PYdbp+ecb5ckrzkrdoYEY6xbttX2hXQ67uBz87PZCyBt69eXfYLU9j2wZy1&#10;oEz+ffK5QXFtz7+ax+w6v+/mJ7u53LvOrK6IEu78vDE6ryl+O9euiwDvvt/13GnM+YqiuEJmvv7e&#10;73L+vkk0aDe33M09b8qddvM6a+22P7kr8rc7ptfz2N15f13QcZfI/efOB28SQxp7trsi3tfvzy45&#10;f7enukuSF6FVvV2rxt9v21bEeZVmOp0xnU6xhaMoCsrS5fltKQon4jJWEeOAs5mM6z1aF2AMRSGC&#10;QzHImp1yzbc7D8RkXWqNcfxGEnq6QdBg9z7tCnLsrkfvGpfMgN/pHavv1BbjvBz3REj5ubRXBBfC&#10;MKCzWIT3Pq93OjupG8qi4Pz8jLZrGXwnjtrCHiZ5OXfcJe87a/I5b9je4zjOz5zyGnN13lyf46Pw&#10;aowRo0W8SaN3xkoEBfwgbubGiIiVIVEVBZOywDrp2Q1eavwhKvpO+oyuKCiMuIEP3rPebJjOpxwd&#10;LVhMZxwezEVcDyHUayWu2c0wUBUVs+mUO3dvc3TriGfPnrNab/jiqy+4dXRAXZfb+9H3Pb73eWxF&#10;sKWqKjmPKkp0FpFbNw2D9xTOioiXMhSlwlUlm7bjq6++wriSg4ND0JpIRBuHskpE5LSQ3renAVpB&#10;8IQEQ4hbcZwQEyEpgjIkW9H5jtXZOZyeUpclk7qmLktQkl+lPBdN7vHpBPPFBKu09MlCoO1b+qHL&#10;PUELyNlMTJK7aG3kXCnvKQYRrzMunwnlswllMtlbw927tzk6PsrPZxaxtiVGX553VKWcd/kgxPpu&#10;6AkxEbXChkhIASJ0m45m06C1ZpXrA5tFT40xWGOpSkfhHBgrp2YxoMIAMaCTnIGlLAyQQsRoWK+X&#10;krM5DcjZkYgly1mAs46iLDk8OqZpG0hQVyXBe5rNmmAtKYngWMhnmMEPIj5sLDqLssYYRVAcJaLn&#10;Poio/CgipHXu3QysL9qtqKsrCgpXihjwMMiZThI3+5TF8SMBZUSwfBSakTXZy/m7lT55Vl4DwAeP&#10;sW4rDqmNRf1rFAb3sY997GMf+9jHPvaxj33sYx/7+P9h7Anw+9jHPvaxj33sYx/72Mc+9vGvjOsO&#10;DbvulGOIKv+uS1a46lSwA+C4yU3jJnfv3e9v+v8IDLkkwF+6ou+CdbYAEJQoj2sl5JvsHqe1xupI&#10;VRRYkfPPBKyBpmlwxqBNBjvFgHMFNjsR+BHQO4jzdF1VcgXXgOl9L+6+ynt0UVAWFlsUDFHYtov5&#10;nJOTM3zfMptWOKPRaPpuxTdPz3j98jn3Hj3i4aP3WBwcUhSVXEMkOx2G7GIg7l6gBdtL/M61XAJi&#10;hHj18Uff53/6Hy3/8A//wNdfPOV//l/+Vz78/WN+8pOf8vjRIzCJi9WKly9fIu4IZutOIgC7TC64&#10;Mt7pipOGNhpnxbWrsAXGWG7fvsW///f/jh/88Mc8/eIpZVHS98PWifbyWm92eLsuwnA9dq8FjICU&#10;snNp3w/4Wg7thXIF1hYUhRWX2qz+P5tNMdYR0wVtP2TgKoTYY6IQjwXQHfFRwCtlUUKCbsgEGqVI&#10;GWiTQsSngbdv3nJ4dIDJjhI6g8JjEn+2cQ6LY2Mg+oBGXCmC9wxdv3VvslrTD57VZsOmbSlqTaUN&#10;h4spKrttk0Eh41A2TUPfD8ym4h5H9Kh8rVpprLHbcRXCcrgCUBMCggCNQ4wQdHaJy7xJDG/envLq&#10;9VtmizkpwXq9wWkBrXif0NqhYyRqAVR530H0aCJ915GQNUNHI0oPSuZ5CIGgBXhiC8fgBVzhfaT3&#10;Aa1Cdpy1zKYTqrqi6xr6vmPoOqIfBDxVaIZlDzFmAKsAK+eLQ5ROlHVJPa2zY7oQhochZMc+cEVJ&#10;ioG+66BtaVE4U1DWNWVdo60QJYwWt+ToB1IGFGktINTgA0oZDg8OKJyAww+Oj7hztubt2QVt22JU&#10;EvCYtlR1kcHi4ioYvAcvcysEcfOwRovzqE0YLcRdVMKnRElB2/UMvTh6CkAtYfL9drZAofj22TNe&#10;vHjO4uiQH//4R/zoR99js+l4+fIlXdsIAX4YyXsuA9x8dtd14u7l+wwoHddsTYxyreIWE7fk6e06&#10;ouzWQUvvgId295fx+921f1cEJcW0BQJqrQVEY+wWfH3n9hHvvfceJ69fc/L2hMH3nJ6d0fUpg+jt&#10;dlxGoq/om1wC6MbruyTDXwIVi0JIhV3boRK4wgnhNMhcceYScGRMvASLxpCJiWn7ZYyhqiu81hkk&#10;pLduQ7ug3KZpru2Jo4NseCeId/yMu+N36eZzDQTJTSSq62vxzT+3++cr17LNHRLWFdy6c5cnTz5A&#10;aYO1DldYbGHRBspqQl1VrC6WHB0d0fc96/VGyEPGYKw4JcXsREmCZtPQbVqMNswPpvz8H3/Gm1ev&#10;uHv3bnbAHvJebplOpyxX8trPnz8nxsh6vWa9Xks+4z3lZMK9e/eEeHJ+htlx8w5hRd8PnNY109mM&#10;1XrNZrOhcJazs47lcknXdfzkL3/C/Tv3qWpxWv7009+Lm21hcb2hbRtidkuK2XVodK0ZQZq7c15x&#10;1cEUQCV1xSn2JpfV3WcIBPwed+7NeCeVuiT1JX0VOHodOL17Ddt9IiYh5mfSh9IiHGSUyS6kHRBR&#10;JpNF8nTro+f9jz/ixz/8gB99/DGP7z9kNpuwaRtevXnNr377az779I98+ofPWF1sKNyUIcBs8ZBq&#10;lp8dZ0XcIsVMaGAr/DACHIUkoDIBWzGbzTg6OuLo6IiqLmnajrOzM05OTlheLMXRMzv7FIWA5Luu&#10;286VrutQWcQCxD2nKCTPalshxdd1uR03ASALCV4AiHYLUh7d8+RnI6Pbqc95gjaGsmHlLb4AACAA&#10;SURBVKzEKcwKUUAlhR96FJGh72k2a1bLC4a+J2rkfnjPqu0EbNx3hATWGArrUEqeRZvnzrg+CH0o&#10;URonOUoUoKmMq8kiIiK/ABbjBPxotMIYATGLIbokCDIiAn7GKJRymSSUqAqLswZtdHaPVxTWUVcl&#10;VSVk//l0SmUtlXNYo/C+J5GFhpKQNmwmVR8czJkvJtT1hLKs8T7R9T3r1ZKUsjN6WVE4j48Ba0vK&#10;ssJVJVVZYpKl19BGTyoMKmpIjrJw1HVBYbWMToIhJAHeGo0H+hCyGIuhqMXtuioK6locEFfrFZUr&#10;KCcyX7qu4e3b16zX4pZYOcP56SkX5+uteznaUhQlh4tDiqpitW54+eotF8ul3MdCcpD5bMZ8Pme1&#10;WVOUjjSfkoLPDlmeruvRKVAUjmlRo0yidgZbVtw6WGSwtyNGAfwL2FYA593QMwQPCLl6tV7z4sVL&#10;1k1DuVhwMJ9RlyXWaKqqYFaXWGdZrZb4rtnee2stEYUrSslTsoDXMPQEP5CCOFFumoblco3Whno6&#10;pahK5os509Lx+P5dVtMpm1WLtgLo7Yee05MThqHHFZbSOawzWyGnJMpe8p4RyES9FJPktCESsgiT&#10;NlqcfScTrIK6sBTGMImJ2aTm7OycplU0Tcur129wzjEpKxbzGdO6ZDIpiSYSfM8w9AIeTxB9T8wk&#10;IYyA9W12FTZGZ1c3T8yAb200Tili0nKdCFHvyfvfo2s6nCvyvrimbRo26zWnJ28pCpddxSIaWMym&#10;zCZTjJE8IQojFpPzMms0E1dh8r6XEFe76XSKD4HZdMbjR0JsSxGqqqYqaxKRED3aOZxR6Czg0ee6&#10;iRSzqJUQxn0KmeTh8V5IlykmIprOe/zQMThLozv8MIDS+fkO6AD9MFDESEzI/TV2S9giEw6dc1gr&#10;rtujI1xShpgShSuZVLWA8PN+uJgtKCsRuRnvlcn5YFGIc10MQUTZkiL6gZCGTErZJdn+y+M66XtX&#10;KPC6sOBNdfyf69lczdeukkB2iSt/rgeze003EfWvX8ufc4K/noeMJKObXDqvv9bVn0k7LnZXiWLv&#10;+gzv6hvc5PB6U//pymdI4rZYWMt8OsWkyNnbE5qLJd4PHB7MqItDcajMV6qNQbkSvEcpecYPDg9J&#10;g4i6WJMYUgQN2hqUs2hrcNYy+EjSChx4r1Ax8O3XX7M8W/LtsxfcuXuf95484c6d20ymEwYfAM0Q&#10;AioTQ2AnT8w5Iioy+D6Th6Q/po3KgoNC0My8EXa1jY6PDnny+Alnp5+wXm949foVjx7fF8KiHvsA&#10;aUs+1EaL+FkWVBKHxoA2iqQSKfRoHdBKcXxwyMHskPsPnnD71m3+j//9f+Pk5Izl+Smf/fGPPPjV&#10;r/nRj3/Mhx98n4cPH1LXU7S2DMOwJS59lwiXtg6lMYjQh1IKpUVcUSkj4oQhoJXs50YrFkfHzKdT&#10;7t2+zZsX3/Ll53/i4s1zotOkqDORVG2dT2OIWyFK7z1t01JVJZ0CpXPeWBqKqsiiRpGiEGEYLfwW&#10;UlKXPcWc+8UQMpE6YlMgIWtPTJnYZ4wQ3Qu3FeCMPoBNqJSyAOjofBu2/VDvg+w9WsjXynsRWTQK&#10;6wxRIcT2ENFZDMY6EZjTRkhUKdemCsXF+TmbTYtWUDhL13X0XY/3IgxX1xMK55jN5igla/iWCJgJ&#10;xImQyTEijtD1HUlZ6qre9nnbpiF4Q1FURKu2+4d1IuQwioGF4FFR9g7tDM4aFE6EBmLCO09VVEwm&#10;k22vSxtLzGM+9F4cOEPIexBMp1MUIqplXcm0bUUEaOgZMuFztdkIQWkUwEphKzAWgqdvB7RWWFtg&#10;ndR/MSWcs9y+dcTxndv85Cc/oRsCZ+cXvHjxnK++/IrVxQXtZo0fevzg6QZP2/WcrdZ0Qy99PqVQ&#10;mYxW1RVFWYhbqRfBqpTY9gr73rNpW7pu2IpWqJRQSYjBSilCHBj6ns1qxcX5GV3TMpnPWRwcUNe1&#10;iJoFv33+ZvMpXdfhg6esp9kB+ZLYW5al9EFzTeuc2woHjkKm0QdM4Tg+OkClwMXZGVpLvWas5cGD&#10;h6xWa9qm5fzigjev3vD7Tz5hMZ8wmdakFLEaJosFSSlOTs55/vwNd+5If/WAA9Z0nF+ckb4NPH7v&#10;EX/7b/6G73/8A37/6Wf8l//7H/nqq69ZrZbUdcViMSPGflubjcKGTbNBaRELGImIxhgmkzr3j9JO&#10;r8dc2f/atpV5lpKI5+T+jdZm6z4+EjuHYeD169dMJhOm0ymPHj0ihMizZ8949eolKLj34C7vvfce&#10;RVHgvWez6WjbTe59e1brFV3b4Zxj8C0AReHYbDaSl/uBoRfypFnM6VsnkkEqC1CmRFGWbDYbXCl9&#10;k02zYX54wMnJG55+/RUPPvsTj99/wnq9YYiRUovYS4hJ9jItxFhjR+GShuBFABMFWhvu3rqF0hrv&#10;X2734Rgj88ND5oeHnL89EUE2IwIZJv9M37eodCkeJ/uPIeS1Z+zZKWsxWoQgvc+5KUrEi1Umwu70&#10;dnZzpuu5w5D7ATb3n27K13bzjutk3DHHGEUrx9eXZ9Xknn268nzs5mu7rt7jXJHr0Ffcr3fznJvE&#10;h9513nf984+9o3GP3RUuGvu043wfn4lxXHZ7RddJ77vk6+vjvHsd18fwOnH+ptz6eu/xen64+/tj&#10;Djl+Rh+ECFqWBc45IZ8OPSFFrMq1dllSVTV1XTOdzjBW1nIRInSUZbElz2td5Bo3UBYWrRTOJvrB&#10;E3wUh+sYvzPnLknueit6i4o3imOlGwjw75rD18f9XTXFdRf58Xd3z3fH9c4YeX5yUUTwIuLYdi3O&#10;6PzcS597Op1Jn6wbODs74/RU+vFdt5F8JAuFWC0CQlorIW7b8bm/rGW2TemtpmcW3oV3zvmUcs9/&#10;RxTCaIPLgmkxizzKPi5C0oUzFE7urbWG2WSGLUSYsmkHhpSIKsm5MUpeO0R671E2r+fdwOR2zeFs&#10;QYiBqnKYJMKbbdvTtw1t22K1ZjKdspjN0Y8Np6fnLJcrNuvVtgZZLlecnJywWTeEEOj6TuYKcHh8&#10;zIP7Dzg+PhKxoJTou5bgBxHqq0tUkUR8VysObx0zDJJLiaiklr4iCjPmB/kc/fJMMGzFTVWSfuYQ&#10;RED86PiYu/fukGJgs1rh+5ah6whDz/lyyWazgXxu7gqHVZrkA816w9sTuHV8xGIyQxHp+g4fA84W&#10;aCO5HkqEPBWaqKLMNS99UCeqKtJjVRoVr85jmbuSIymt8IM8X8MQ8ClBaFGo3NfMAjjGMHiw1lBM&#10;JgyDJyBChM4W6CwMOAor+hgkB02JsqzgYIG1hiEEDEbOkoO4y6+bDrSlmkwx2uD7geADdVnR+Z6+&#10;77dnT8MwYK2Q9tumxzYdZVUwnday/wXPMHQMbWCDCKOrLCaqMzk/xYTKufbg/VYYfRTsSfl529Yl&#10;QPReenPBiyCTkTMLrQzT6VTWTiVnbtpYjJG1UBmDNSV+0Nv+iTY27/k290nzHkei74atEMhyuSLk&#10;a6sKtwfk7GMf+9jHPvaxj33sYx/72Mc+9sGeAL+PfexjH/vYxz72sY997GMf/+q47i67C+a5yT1i&#10;12FiF7Sy+/s3gbJvIsPvXsP1f7v+GjoTwm4CeoyupZoMvvcCHjBa3KKNEgJQaR0+E8qFTJpBKvnQ&#10;2GiNK7I7n78k+GdYwPYz7zp1xCRAqxQFbFLYDCRQoGNgWpfM53Nmswm+73FGoZJHq4gtFBpF3yx5&#10;+odP+ParL3nvyRMePHzE/OgY4ypsYfGZXB98Jp9lkMIIrNNafQekLi7MGmMVP/jwCXeP/xN//w//&#10;J7/97e/4zSef8sfPvuThwwccHM1ouoZf/uq3AgQxOruVyfvETIYCrrjLyhuBdUZAxlrRNA0RIaeu&#10;mwbnDIvFjL/+6V9nJ+XuiuvGTYCcmxzq3uVyJ3POZMAD2ataXNjPzpcYIov5lKODBSiTwb+akDpx&#10;+dALrLPEJACfYehwhYDS+q6h63ouLs7R2ooLQkqU1pCCQUUjjmBDL+DZGGX8UPiu5+LsHGsMJ2/e&#10;EkkUtTiTBiAphTWGvh+Ig6e04iTiBwHiqpgIXU8iCGCk2bBuNkRlxGln8FSzkhgGhP8uIIcYAt5H&#10;Nk1D07RAZFIVGEVW+/ck9PZZHb+ug6Mu3VRknscgRMPNpmUIkU0/UNUT6nrK0dEtXFXg+x6rNBNX&#10;ZNKcyFUYJU6fm/VKnENGlxxjCBkI2HUBWuj9QO892loB1BOZzeY4UzKdLahCIEXERaQf6EIEH9C2&#10;wCbE0StBiB5TWI5v3cL7QLtp2WwaVqsVy4tTjo4OKYzJQE1N34sLmQCvgzh+BQFJG5OdMhNEl4ga&#10;klaUuiJF+Qwj0FVpQ1kJuMpmoGxC40OkLEtm8xlHt445XzWcX6w4PT3j4uyMZr0Wh962lXuqEjF6&#10;yK7CKZPYlTaZ1KMIYYUng6uyc+UQxLk2Fpau7fBBoU21dWTXKrvTtwJOfvv6Df91/XOWF2sePHhA&#10;XboMbg6QPGVZU5WluDOofgsaVFpAY2kHcLS79oyg0d2/H8Gbu2DhEUi5C6LcdQPaBU9e2YO0ygC2&#10;RELG3xjFYjElJXHcXsxm/ODjj3GF44+f/ZFPPv2UoW3RmnwdHigyceISJBnCVaLTKAIwghTHa04p&#10;7xfG0g6tgAeVwqsB59wW4DqulzHGLZG9KIotANoPA8vlUghZ1wg74+fe3V9HMOLVvW+XCB1v3Ht3&#10;wZb/nCvU9bX4XaDV6+txygTHEAKJyBACPiSOD494/OR7HN+6izYC+ovJ0w8dIYYt8P3x+08orIC2&#10;ldI0bSdkod3rjgmDgOh9TCg0n//pc/7w6R8pypLz83NxF4oR7wfaVtxMfvqTn3B6dsb52Zk4wp+c&#10;sGma7dyMMfLq1SvOzs6y6IuEzE0hWfd9L47AyyWktCVCO2t59vU3dM3AX/3kJ0zmMz786EMg8uzb&#10;b7g4O6FvRKSjLBzOOWKIW/fIvu+za41+p2vpdWDrdYGI68Dr8dmJMaKS3iFoiNjKmMOMxAX1L2T3&#10;7eaKo6v6uC4IJtbiQ6IoFK6y+KEjEaknE5587wk/+NEPeP+DJ7z36D1m04L1+QVffv4lX3/9jE//&#10;+Cc++/xz2q6nsCXOlcwP7lCWE5ISB/KR6D5sXegEFO+cIyWdncj1lhQynx1wcLjgYDGnLEsuLi54&#10;9u23pOR5+epNdviKWwKyc+K4U1XVFpA4OvIURXEFpB1jFBGTvJ6N614IYevy5n1gGHx2q9JX5lsI&#10;QoqAiFIuf4ZEXc+oJxVaa9q2pe024qrVdqQwUJYl52fntM2avu9pu45NJ0TSvu0YvLhhJqUonKPM&#10;zj+7olXyvF4KYhixIBUCMU4IVWlc7wSsaE0CHSF4rMl7uffbPDtE0EnyhiK7o4Uo90gZS+EspTNC&#10;dDWGoiyYlBVVVTCphFRcVRVWG4xW1IXLvra1OK1lQQFjDGVRUlaO+WLGweEMVziKosbaMjtAi6NU&#10;13dcXCwZhoH1ySaTgSTHnU4mHB0cCGk3RerSMSmcEGysQaskpGUlNYEJgSEonCvoQiI0HUMKzOfi&#10;zBhDENJYimzimsX8AKsVRovTd11W9D5QFwUHBwfZGQqODm8xRDi+fZs2iKhRYR3z6YS6tCgVGPqW&#10;Ns/F3nuca1HZubqoa3Gy9z3RB2IsaY2l22xIfUc/NEJ0JqF8wCtNYhSokTVivphRWkvX9gybJTY/&#10;BwQD3vDwwR2UcsymM6q64ovPP+f8Tc+d4wPUwQJjFEPX4lLAOYMiovxAjIm2a/NcH8SZNwkRMfoB&#10;q8Vxdz6dsOk6Ts9OqesaP/SU1hD6HhUji0mBsY7JfAbG0g2eputIWnLJmOu9mNI2d2MU7QLi4IU0&#10;KIuYiEJlcHUaFJuLAWU0ylisFfB7YS1V4YSEtlxxcbGk62TvHwl4XbfJeaLsU2EYRGRKJ6IKWK0o&#10;DRSFEZc1JWDzNnh88IQkebkxQgAvnUYh7q1aGaK2uKmjzK61B4s5zXpN02zoui67dMnaUZaOQouL&#10;byITJjLxSFsj5NskhCBnLCqTl8RJOm5z9cIVYiWdnQjD0IvIgy1GzgE+eHxIYPLeokA7cROOwbNc&#10;L2V9ViavKVkIJItt6AwUV/ke1ZMp1hr6riEMHTEGVus1xeBR0xkUCqfEQWwkNijjxBWXJK7PSZwV&#10;h67L5HhFStnhOomIVmpbrDMsFoucmEoha3Wia1tiEDB2DAE1Eim9hyTicP+a/spuLvWuXsn1/fVf&#10;uh/fRD4a/zwKHl3PFW/K8a6Tp26qxf+ce/1uDn2dUH6d7LObL4pAl94+ltv32r5w/k9C9jDFjSQp&#10;0WkRAZxRrGlX4OVdpPfL1xn/PghpTikRoSlKvG3xKeKDZ7NpaNYdYRJRUTMMkabtqa1jwEsNlgJV&#10;VTMtC7zymXAjLtwoMMqg0VhlUFYI9z4pUtTMJzPOyzVDtyF0PcvunOXFmm+/fc6t42MeP37Eo8eP&#10;KKpKyOYhZUdyf+W+ilsiKCOOf6CIgVwzBYakrtRWkiuKmGBVGP7mpz/h2TfPWa82/Oa3n3Dv7i0e&#10;P3oCSdGNdVlKW2GauihImVDvY9gKOClkffA+bsU/lEoczSe8//gxhavYsKHvO2ZVyflyw3/+2S/4&#10;zSd/4qMPP+TD97/H9z/6iLJ0+XX8FWfPXRKlyGMkUFkMI4zzN6KSPHuBgNaKoAZitFitmBwd87Cu&#10;qaZT/vPfn0h+Y4Xc2Q49JMlzdCZ0GKVISm9JcyolrC1EiM43KEqMcQTfo+KAjhH8IDmF0ygfUVsC&#10;rRDfkw8ipKgMriioEng02gnZJCWwJju2qwAq97wikrdphVWOwpUkL7VPUtlp1iZS8tv6JYUgju3a&#10;YYwjGY+Osh+VVFn4MaCVobClOHLqQFEWdH0BcSApaNsNzkgfwPtEQwRlhBgTAxfLM5KvGPoWkgeE&#10;TNV1A8MQabuB5XoN1jCzjlXfM7FG+rgB/ODxfoNWFmccpSup6lrmwTBIDR89xhQoo1AB+lacxrUW&#10;An0Igc2mkbogO/f6mEgmCHFKQ2wawuDxQ8tmnUZun/hV+hZCR2ENpauIVZkJ/T0xBgpXCDFfW1xR&#10;5Gcx0g9dXtskp1ZJZXGYRFUVVFXN4APHE8fdRc337t9ms1mzWq1ZXlxwfnbOxcWS5XJFWZScnl+I&#10;gJOz2QFX4ayQ+ebTWnoUWbSSdMzF6pym6en6yMVyw3ItNXH0PYMfGEKitA6UI0Tph7d9y5fffIPR&#10;lnpS88GHH3Dv7l1QGj8StEjEFCQv1ommWXNy0tB1Hc5a7t2/T5VFAkvrSDvO2TGKiKUzhqEPrJYb&#10;lhdr+r5jPl9gbEGIA9Zq5vOayaRmMpmyXq95+sXXWGv54Q+/T1U7+qFnMim5deuA+q//kqeff0HX&#10;9Xz++VOqsuL41jGLxQzvO17+4hccHR7x3sPH/M3f/JQf/vAjnj59ys9+9o88+/pb1qsVrqiywKH8&#10;vx96vO+wtiQGtu7HfugxWsSfUlIMoUPnvj8xizukkaspYiGjyOnQD1jHtl4cxRTX6zVaayaTCdaK&#10;wOTp6Slff/0N1WTKrdu3uXPntgiaRE9Ins16Q9929P3A+fkFTbMRp+DRcdZoJtWE5CV/8b1nvVnL&#10;GplUzqEHYtvhrKM0GmsL+lbu4wdPHnNxccHZ2RkKDcnw9Zff8IPv/wBbw8XpGU5pylrGyzonRDwj&#10;+bbWNp8fhCyGqWRdswXny4ssKqYoywqV4M7tO7Rty3q1IvRdFvqVvXsk7om4S953otQQppAzn6v9&#10;RiWCSkZdCjkiQig3nW1dz7XGGnkkfe/mMeNec5P4zvW8bLc/c11E+gp5OZOyrws77xKXrbXMZrOt&#10;aONuDrTbZ72eu+2Sv6+fnbxL4Gj39eXzpu+cEY61x2VPMr5TFPOKAAbfJe7v9k3EOZx3nhEpNfYp&#10;0ndI29cFl0bndjEND3ifn8eYUDqQUiBFT9t42nZ0HnccLg6pq5qyKNFOBP9mdY2zIp5irMk9XINz&#10;BTHsusgbYpRcbtU0WZBGXZtXemc+qG0PbTxrHAVxRKCMLLLLlflyKfx9KU16XUzgpjriipBlGsW+&#10;5N+s1uICrjRJKakPvc+iknINisRmdYHVUkOuLy4AEQvSCtqup+8GEommkTOXzWaDHzx1VWUH62km&#10;z3oR3swCqzHXBCqOAswinpFSzvNHoR6ts+hsFKKvVlsBpF2RVslBUxZFUqStyK3FGs20qtFK9maj&#10;DcYmqlpRuYJpNWE2m1MUFSkpGluhWNN7T0i5L2S0nAF6T0LqZqMU6+WS85MTDqdTrNO07YY4CLl4&#10;yHMwpMCLly9Juc5ISeqCO0fHGKcxUq7jNExKEetcrlas17kX2HWcvnnLi2fPqSc1t27d4ujokElV&#10;UThDN3iU8dhScrzJ1DGbz7NLfMykdxGuijGijZEvpVBJkWISN/OUCFkAZwi9iF23DS9evGS5WYsY&#10;43zKZDYj+UrmZoysNyvM8iILdoqgtDWGFCIXqzVvT865WDUcLubUdYWxBmUMRhlS7lUqAyYLVCc0&#10;UYv4gIi2iNiniFHI3tD7AHmeGC1CLGikB+L0VmhBkedcTOgkY0EI0suMWSgMKHJvTRtDXfQs6lr2&#10;2EzYVgr6vmezauj9AMYxPTiiqirapiWGntD3LM9XPP36GZvBM10ccv/uXY5mc4xxHB0dMwRZi/p8&#10;rmStCLqLcFmk6wZcoRk6GNoOo+RZTdm1fhSujz5cPgsh0g2ZCJ/rJe+99HcKxyTv2zGLmMQY8TFx&#10;sWzo+wajRdzZWktCzhettdJz1Fry3OhljiBisEMQscOirEjZ8b2wUk92JhGxKGPoi46+G6R/hGJQ&#10;Ch96lk27B+TsYx/72Mc+9rGPfexjH/vYxz72wZ4Av4997GMf+9jHPvaxj33sYx//6rhOUnyXU9hN&#10;jtwjoENIPNwILLrJ7eA6uGd8zevA6e861V6+/3dAR2nn84i9qbjcJLV1erPaZBCwkEyMNqiscC8g&#10;ITnk7fsuA6nFaboolBBLM3lzB22R3S+TEJcVEAuUSoToSSlmN7/EpK7oVULHAWL2AdeaWVWSlCUq&#10;y/nygqe//4QX33zD7fv3ufvwEQe37lBPphjl8FqRTTaFpHsD6OjyngoYR9zmI/fu3uI//sf/gQ+/&#10;/xG/+83v+NNnn/OHP/2JbtgQoicqTV0tcM4yn89wpZA1tiTUtAuyv7y/hROX1ZRdzrf3DwHqqOyR&#10;NpLpyS6M73Ky+HMOJtfBPCNoSG2B/grjHEppVk1H3645u7igzM6iKVtlDd4TiQzBU1QlzhXiKKsQ&#10;p78MCOm7lmbTYGxJXQd6H4TkGiMRccHSSbNZr/G+xw0DRVmKg9cgLpyb1RrtLGVdM5lMBKShDXUx&#10;EaBJAu8DyafsdpAYQmDTrKmyI896vRH3S7S4XWuD0QZSEBBTCKTsAuD9QNM0+Ey0FZuxXVKtukKY&#10;vf4MAlsCwCg4QRKAQwyRdhhYtQ1JKe7cvctsscA4Q68bYteTfBAC/xDEUdF7goqkFDEARSEiFTHi&#10;UFhXsFyu8BmY632iqCtmB3NCEIALeZzQRsiJ05mQWVdr5lpTFA6UAevQSUD+Shnmsxkk8PPAarWi&#10;sJa3r17x8ptvqKpSXCbQaG3ovDhdKa0JIdE2bSalOkaY2bJpmGiNLSOFVkSxF4EoAh1aa1SKhCjA&#10;dgHmgNFKQL9DRwg9pIFJ7XD2iEmhOX2d2CxXrDctQ99iC4etHJFIGCIxJAyBIa81VikW0ykRaLsO&#10;57SAlEOgsEKeslkIJKHpEHJqjAJmKwpx+sV71us1P//Hn6FRzOYzHj56xOPHjzFK4fuewbbimuZD&#10;BvglnBMy4gicGV11Rmedkci5S7jcFUvZ/X4EAo4Esl3g5u7etDtXNfrSwUlszYR8EIa8Xhd4RXY4&#10;idy9/4Cyrnnx7TOePXsG2dG3bdtL0GHU+bpHUk4mtO1cx/Vr6rqOrhNRD2vFZW901Ugp0LYeEHcQ&#10;WzjquqZtBeQzOn0IwcwTgrj3jWT760IyV9dJne/n1b1b9qzL8bqOi/1zoN9/bq296Weu7zmyj2ZX&#10;cBI+BMp6yqNHT3jyvQ9wpROXQStrsEVRFBNxOmlbXr96xWq14vjwiPnigIm5BDWPRHGjNIW1BB/Z&#10;9BtevnjBL37xTyglQMRxjy6KYkssd85xenrK7373OwCKPD/1zjx0ToDnIDlA2MllvPeUpVxL13Wk&#10;tt26JldlyWw6o3AF56sl/+Xn/5WPP/4+d+/c5r379/nk179kvTzDByEKp2Txgyc6T7TqCnBVHPIu&#10;yevXxQd21+2bcqnd2AVRC7dZXz57XP78KNZw/R6P437pYHb5utvcL5N9+74nDIHSCfl4QPayalrx&#10;g7/8Af/df/tT3nv4kPsP7jKdTjg/P+UPn/yG3//hUz779DO++fob/ADHt+5ydPwAlEErQ4qRvu+I&#10;Gmyh8b0QZ4wxlHVNlZ0d5QtCSGgNk8mExWLBwcERk8mUEAKr1ZLnL16IeAFsn5WyLLefaT6dMZvN&#10;BLzbttv1YTqdbte3kchhjLhE9f2wdXTbXbdGotYweGJMV+bj5f2LlKXL68YleV9pS/CBVbOi2azx&#10;fsA6x6QsCEPi1YsXnJ9fMAwdXduy2rRgHSpJnlvVVgi6UYj4WhvBEnOV9Ld733UmeJgMeIwxCBhV&#10;abRLqEKTohdSAQFrnAhHaXECsspCzADm/Bmds1hTYozNZEL5DNZA1JqyqiisxVmNVomha0lenvHJ&#10;pMZWjsV8TlWUlIXLrneSAxVFgXU653WB169f0zQ99+49ZH54yGQ6YW5mKK04OtqwXG5YLpeslitW&#10;yxXL8xXLC8vQrnn86BHaivuazS5mQqqN2/1B60z4V4EhSJ4WY6AfOt6+fSukZyPuqcZo6qri9tEh&#10;wXd0TZOB24ppXTOfW5TS+CEKEVcbhiEwm89ouo7NekMYPCp1qJSoC0ddzNBWLeB/dwAAIABJREFU&#10;XFdHd6hxjEPX40MQ9zgn9cm0rujrkq5Zo3TFZFLjigmnZyvJYVOkcKUIWGnN8uyU58++5OsvntK0&#10;LcY67j24T1VXQiBHo3Tk5KTFGkPoO2Lw9E3DKgai70l+2NZFShtcUYIRpy60QWfRGKU0KQTatiUY&#10;g7GWsi7RRYFy4irbNh3BKLr1Gt93QlRWhtv37zKdLyApikJqFB88F+fnVEVBXRQYVBYTkbk4vufo&#10;ZDaKFo3PReh7mf9Go624iGIQ19lSxrmoasqyYt10+L6jH3oulh6Nx1mLc+KK54wR0hvgVKKwCqsh&#10;+QEfPEkpwigslmvEEAdiNPL+ymCsCLx0nadtO0KKdH1PXZWolJjNpty+fSxgaTOKvvVSEw4Bjbgy&#10;JxQpyDNts5CMEPt0zqHEYT2GgdPTM4wV8n1ZlkJoc4XUdClRGhGmkHwoEQJgLM5m8rCYfDIMHh18&#10;Bk4LKd0PIiBTlkJ00UaqQnFcF5fkqp4QgRAGhr4jJMXgA22/JkW4ffs2ShvJz8j1c4j4vBY7Y9Ek&#10;JkVJWVZ0fU9K/dbFLkbN6ckZSUWK0lKWBVVVopLOjpe5ls+CRyDEEx+CHDqnUTrs/128i9B+nZz+&#10;5353d9+97sw57kc3kaDGvOl6D+cmEcF3Xesuweqfu96b/v3PvdduL2H3Pd7Vc4o3CDXu/uy4p1+O&#10;kTijf4cUc0PuO/5VShGt7KVzJCKwcylmpbOzcsekKokRmqalnEn+H704NYsDuRKBulxPG+V28pUs&#10;4pDAGit9ImMwznF0cIDC0PtE3w9C/NGKt69esjw/4fz0DQ8fPeLg6Jh6MmMIimSN9CVCyEQiMulP&#10;1kKSrIcpuwOSyZmX9yO7FA+eonD84OOP+Ld/92/4+7//v/j086ccHM2ZTCccHt0SkZFoSYTs0hio&#10;J3XOKTQhxUx6tDtz1Wzn/Pj5J5XDaM1ms+HWwYLvvf8BH//lX/Cnp1/w+edf8qtf/Zbn377k1cvX&#10;/N3f/S1VXXxnru3mqeO43zQHrxL6pCbvoydoWfdNUVIfHDIgPbbeB8J6gyssKYDNdfN3XYJDFrxL&#10;W/LKeO/7oZVeYuYlqxhJfiBmh0dF7iMqhbImE7QdrhAXTG2d9JyAsihw1jAEcVc1ud4chmFLujVK&#10;b4WCVIq0fSfzNXb4kNg0IiyWcr5ntME4S/QyNkPf4Z2lqgqapsGZcf1IImaSoMzkHKMUQ9+jbcoi&#10;ZWzJrqAJwZOiOKOnJGI0bdejjZCzlusNF6sN7eCxZcnm7Iyu67k1nzEvJZftug6NxZmELQ193+Gc&#10;pc9u7OQcDYIIYnW9CJdkopu1lqIsZL4mqa/FKRNCUrKfVgW9s1k0TZwqUyL3JSJt2xBCpCgMKKRX&#10;aCxD9JBkTZL8oEQbA1phYkRb6ZmqTGQKIWG1iDwOmyWxa9DGYbVmXlqKgzmrUnLh0hmmdcVsWnMx&#10;m1BOphirOTk7FYfiELHa0OkEaSAM3baOqYoSVKIuCgrrAMfx4SGbpmO5XLLZrFg3bSbySX8jKSUE&#10;RjMhBBHMSRH+9Mc/8eWXX1JVEw4OFiwWc8IwEAnEoNBGHN+ndUkKAyH0nJ28piqFyO0KJ47wO2v7&#10;KPgQ8jh3Xc96veH8fEVVZVGr+YyyrFgu10ynU+q6Yr1ZcXpyxvPnL1Eq8tXXX3Lr9h3ee+8xt2/f&#10;5v3vvU8Mkffff5/nz19ycnrG5198xWIx5WC+4M3bC7799p9475HUoe9/7xHf//gDnn7+Bb/59e/4&#10;5Pd/wJoC73vJR8qKYC0xBRGYDAGlLIOX+aZ1wmjpsYlIrMpiuCGvQ2b3yEIEmfJa5L3/To09irj1&#10;fc/PfvYzQggsFgc8evQet+/cIcbA+fkFIYoIVte0rJdrNpvN1v18PI/o+56qqqjKiqEfrvSSxNW1&#10;letMELKT+1YcI0Vu377NRx99xC9+8QvevH2NtQU+Rt6+PePk9Rs++PAJr9+8lnrWSE9W1nuplUKI&#10;2z5XXdc5X4z0Xcfz589JCqwRAaRhGPD9gB887733Hq9fv+LNixd476lKm4nv1/sZSoiMYz4TYy47&#10;LomwKZOfr4tZXs+r3pV37Tpuh517N7qj/7kc6HrPZuy7XHeIvy6GtOu8fj0fu3v3Ls7anf6FvlHU&#10;8vqe+K4+0U1nbze9/+j6fT2P2+3Xjv2qm373JsGk3esaeyG7grx932/7wpfCnjt545izoa4I+u2O&#10;55jLpSzSGIIId0i9FUiDuLa7oqKua46PDpnUde4vaJyr5JmsCpQB33eUzkk94NxWDFGR6/7c8xmf&#10;7VHQYHtGtXOWdn3crosOhExKvWmsuKEfuHs6epMA5k1nbTFKbcwoTJBEDG53vBOSk4Yg5wbei3Pz&#10;6uIClQIH8zkHBwuMFvGC84tzTk5OaJuOpm1JJMqy3I6BzkJXY99JoUU8e/vsGCAxhLjtvxolfTE5&#10;1xXBU9AiMBQHQhww+feUyiIE23UgkWJEI+IzmpT7x4bZZMKsrrBGzn8KW1BNHPO5oy5LClPIHmYK&#10;0IYuJBZtRzd43p6eEJF7G0OkdCXzxZTpVMSD6rrGFZaub2n6CESGrscPHkZxARRF6VC5xuz7QYTs&#10;rMU4LQKCKTGtaupywqQeOFgcSH8yJU7envDyxXNevXrNarni2WrF25cvuf/gLoeHh9STCT4GSl/l&#10;OjcS/UBhpLcaY74PWvqQ5LmcUsIZRTmpMFqL4KyuKQqHj+L8HkJkeb5mdbHhn37+S4rSoJLn3p07&#10;3L93L9foMD84oigryqIgxYGh7WnWa27du8fRrds4rfFDn+sSLaKnZSFnm0oRkrrM67WicBXKJmLI&#10;OVU+6798dnLuGQNd21MUDmMNZVUxDAOYhNNGiPMxkrIAn5Kmu8yVnXqyKAqskR5T3zSE3l+KnTqL&#10;NYbSFVTVRPYxEuerJUlrrCswRlG6gtlkjrIFb8/PQWvC0NENhfR7nUGJIiiucBhnt8+/9JsNShkR&#10;qso9xrJwEDxRBVT0l2tgDNl1XQQMSImkogiKGyPzvCoxWoQOjDHosgQUfdcRU8N0NmUSyyzclNg0&#10;Db0PKN1hsqhk03VUdSXzP0oe1PU9Td/Rti1HTp6b8czfaE3hHP3gSTGJ+GKh0EPAoOVsNGiaJuwB&#10;OfvYxz72sY997GMf+9jHPvaxj32wJ8DvYx/72Mc+9rGPfexjH/vYx//neBfx/frPXAdkXAfR7IIt&#10;dh18d9/jXeS7m1xNL0n1mUb9Z0BMIzhmdDAXl9JIjBptxFlpCN0WnIJC3Mci2Q1CSKIh+HzILsBd&#10;cbSOaJXBI5kIdfkZBUxjsiWTUgkVMrBVKWKKOGspnCENHqOFmB8D4jjoSpLW+MHRbHpit+KbP33K&#10;t19/xeLWHR69/wEPHz6iqioBOSdQITHyzW92+dWkFOj6lsH3lJQsZlP+m7/6Sz764ENePH/Br3/z&#10;az5/+hknF6eEpKiqKbcWh/zwRz/kYLGQcRgd4NMN80UpjLECBN1RrBdCRAbyhIg2hZD/MuA6XgNG&#10;vWsevRs0vwP42rpoKHHOLEpcWXIwn7FeF7x49jVvT085Pj7AGSFRaaNRWgBcPkaKssL7gb7vKYzB&#10;WYPZAkIUb9+e0jTiKjibTjHOURaO0PcUVUUxqRkuepKCfugFWBiG7WepqoqyqpjOZhQhEpPakt6I&#10;iRQiPvosmhB2HC7CFuw7ny2YzhZMZgtsUeTPoQhdIw6MeVxCjGzajmoyxRUlSlm0SgTvUZgtWGKM&#10;0eVmJPfprO6vM2loGAT0RCZ2++DpOgE6+Ig4t5UzDg8WmBBpl0uMgr5viAn80Is7mTPZlcBnIJQm&#10;qQiDZ7lp6NoG6wTUXdc1hS0InWezXGfHK7lnIYNc5ouDDHDUxKQEpOQTfggY4zLAUkEUIN1kUmHi&#10;AuMHVpslowmEAKYgOSNAqyxmIaQv2DQdVVkymUyZF46iqqhmE1xZbAl5MSSCD0IA8oEQPW3b03Y9&#10;k+mUFBXdMNBsGprNBmMNk9kMkmIxmeC04cKZTOL2+MFTlglnDc2mFUJDCFjrLgU+MtC1LApsdmX3&#10;3mMUOG1QSTHoAMoQYyPPoTaQncdDitT1BO8Dfdcx9B3r9Zo/fvopr1694sGDBxweHhJTEnenIaAa&#10;RVXXlHUFGAHYaE3X91sCdJ+/3zbsrL0iZnKFyH7t+10xlevrwC6oUwCpI7h1lNcQ99IQPSFGtBE3&#10;nxDENe3OnVvcvX2LJ+8/5quvv+T5ty/wQ8QHGc+RC2qdI2QgozFCwg35PS9JrgLKGq/bOSGxhiBu&#10;z97rrau2yQDC2AsRfiS+i+ulTMKRON91LUVRbEHS1/djARzFrbPl9TV0dLAc912tzZVx8z6Ia801&#10;cZm0s7iP4MTrLlVhZ8/b3X+vAlzJToWWIYpL4XuPHnH3wX1c5ThbnhJD5O6d2xSFwyZFPwTWp6f4&#10;YQDg6PiYsqpI10VSYqTM99P3Hd4HJmXJm9evGPqOo6MDQLFeiyt2WZbbe3ZxccHJyYk4lVm7/RqB&#10;41pryrLY/nmX+D6Ou/c+ixOQ90XP0AdUEjJJAsoYKXzJ2zev0CnwyW9/w/mrl5S1kIBDCCQfMIXZ&#10;OlHFDPQdSWxJ6e/kN9eFCW4EwN6Qv23X8507PIrZsDOnbr6XavuZR3eu0flrnIeMbjyZQIGO3H9w&#10;l0dPHvEXf/Ejvv/x96nrGqU8Jycn/PKXv+TXv/oVX37xJcuLc5Iqmc0PePT4+8SkxKU3JFCBlAZ0&#10;JrLGlGjbIecb5opDe4oRow2usExnU6rK5YkI5+fnPH8upPdh6DHGUFVVXndGcKGM2/HxMdN6QtM0&#10;269R4KMsy22uZ63dgnpjFJLNOD/atqXrJKccXYK0Ntn9PeRcUm/JdM7Y7esOQ4exGpLFGFlv+naD&#10;VjCpa168eMFpSpyfnXJ6cpqBjno7pzH5++wA7UPIpFSDiLxcnRdx69KaLoHVWeBERVkVjMmCO1NH&#10;jIo49CQCSSdMdswtjKMwWfhD6S0pdxQEKYxlOptnEqGickLyUVYEVxbzOcZo+r6TlcgHhq4lBNlP&#10;nHMcLQ6oq0JcsZQmIjmcsQbwfPvsGc9fvuLt6QVv355x78EDTOGYTcXFzXvP7eNbPLhzl/VqRdu2&#10;vHj9EmcNZSaSkxKv3rzG950IKMznVFUlTmx5DwFF2w+sm5ZN2zH4gCLRtj3Pnz9jPp3iBwHA13VN&#10;6SxlYfFBxH/EYc6ilbifaUBblwkwsl9olZhVBRrEQcp7VApoU6CNYTqdChnXCFFaK0jZoU3ulyEk&#10;cfV2hUPrKW2zZr1pmemSsiqEzK4EZCzgdyFud5uGFMH3ntVqzbfPv81ujoaoDYvDY27dus3Dhw95&#10;8r338V2Hb9b0nZD6dPCZ6G8YYid5zGRGOZlS1lOKqsSHAd95hr4D3XCxXOGqEr9qaIeBIQoxM00s&#10;zlV0fkXb9sTBkxQ03wxM5+csDg8p65q2FQfMtm+ys3tgPp0yqUom0xpXl1htid4zZGLF1rEdGPqe&#10;TdPImqe1kBvqGleWaGNR2oibpLXMphMg0SpZd4gR76HbtCiEFKhVEpBy6bKDGtkpWXLLSMSnsa5U&#10;BJ8gRvp+oMtkyKGX/AYMZVkSgZgiQ9eRUqSqCpTOhEctDs9aa3GUD56QwCkj+fT/w96bNUmSXGeW&#10;R1cz8y0ycq2sBYWqAkAAHK497JHuF860zB9vkZYZmZkGm2iQINYiUJVL5R6Lu9ui2zxcdQ+PqEiA&#10;TT62X5FEJSLDI9zN1FSvXr3n+7yvghRG3orWQEZhOD+/4HK9ASVO1/PlEuc8sR8FKEwF77w8A0oR&#10;EcBVV6jWaV1h/1wduCUnVch7XPkl3jeEEFHasFwuGUcZ08ZIvpNTqu7JstfyWnjhzXagJHBNy5gy&#10;Xz19jq4CZU3T0LYNzrVY63GNxtgqXpEjzhl8MyMlAcq879DKsrE9Sgusn+o+xhkvw4ZCUSJ00LYt&#10;FIGJ0ZpiHXr3//8VcZvg315M78b33fz7bfnvzRrIbeKE13PCb8NP78sZbnMDfV+95bbPedt+/uZe&#10;8xD2OQSfDmGdb+WoN/YMN53lb9YHbruWN79v/9lg71JbCnvQXvaWBVvn7ckmEcYLQaCAaSIXWMwX&#10;tE1DnMYqKFTn4QMI6RAc24+BJG7lZucM7yxFK2ZtQ0qZTR8Zw4YQJtrW4oxh2pzz8knk7PULVqd3&#10;+fDj73Dn3n3abo61lmh0hb2ugORSCy/qQAvg8B7tdgGy/81kMo03/NVf/CmXFxf8t//+M37yD//E&#10;fDHnz//sz7mzOsEYJTmbRsTsvENpVWtvUcR3cPs9SapufzFGrDUYXTCa6iStsdbx+eff5y//7M/5&#10;8Y/+lF//5kt+/k+/5OzsnBev3rDebJkvOgFZ6vPzx8bkbWIHsBNjVGijSRn6HLFaMRWYKqxplUaF&#10;QCkiXqeqCI7UWNI+F9xut9WVVuNcBWb2FxnOzt4yn81pq4CPqWszuULZpVShAvZ1H2cd2haygtwP&#10;Ah0pySMLhhjE0VQdQocFAZNzkb1vcYRxYkqRojSb7ZYxBozzOGNJUVzurUYgNwyFwhQDahKI1Whx&#10;yEy5kEJAkWmcQymL0fs0W3IUDZpCKiIcKuOu1Pnd7gUqnWtADZydr3m33hKABkhDz+V6DSVjT1a0&#10;3hJCgpzwM4sxAr2GENisNyLQVB3Qc8pEBK7Z5TPaWnzT0HSNOI+HiWkasdYwjrJOTmNkMe/w3ksO&#10;niIlQ4oyR+3GmnEi4lMUxJyk7oQRt21gmESkJuVMP4pwltHgjaVrWtrGY/XOBToRUyCnCeMalDE4&#10;ZXCtwznDcj4jTLKXGIaRi/Wal2/e4ltP2zW8evOWYTuhkBr3NAyknFlfXsr+xjc8eHCfppvXZ17m&#10;oa4xLDrD+YXBrh3jFAmx1itSYJxGGbU1VwgV5Iz9wNj3TMOWod8yn82ZzzpSSUz05BQwxjCft7VO&#10;WLi4eEcpInA1n8/2z6l3HtUoxv5KBHAYB3JOjGNgmgJdaNHK0A9v2ay3+MaxWi15/PgDrNb0/SDO&#10;wpcDSp1zcb7h7t27/PCHP2Q+n7FYzLh//wEvXr7m919/xTgF+jGhVcEZx7vzc2KKvH33mi8+/5wf&#10;/Mn3+JMf/oCvv/qaf/zHf+JXv/wtw7il8a2AnTExTQPWelLMpAyxuq5qLZ9BG0VDFZZTCrPbV6NA&#10;ifjPzfW87/u9WOThem2dqTnenEePHvL48QdQCs9fvpB87fKSYRhQKIahZxzHfZ1NBDl2OXSm67rr&#10;NbcqdrDPRer7GcYBW13WRVCj8PbtW5bLZZ3nHHGMbDc9v/71r3n46C7z+VzciFMW0YedEJOSfWWI&#10;UeB47+vZgDybUwgCM3rPGAIhJPptz8XlOYvViuViyZl7S5omYkw0Tbuvw+xriEqhDupUsq7q99al&#10;DuN9QkHyrfm9dZbbzq3+2FnaYS5zWE86dD7f1X1uE/49XONevXrFOI77mtbh2dpt+c4O5N7VcW4D&#10;5W/mele1Rfm61G5kTN087zusy92WS9523ndYP7x5jQ+B75v135tniKmeR+2qWodiBba6QR9ew10t&#10;wRgwFrpuxny2ousWzOZzvHN4Z7FayR9j0K4lU4hZRNOsM6Ayq9UC51uB9GMmpuvi34diqTtY9qZQ&#10;6WH+ua8zv6cGB+xrr8YYrHPXaoY39xaHY+nKZZ79eDsUsEz17EwEY0TQRO+EpOqzGmNgu1lDoQLF&#10;msW8kzrU2Tt827PdDrx581ogbuewxosgi7kS5zLGoJVGmatxKE7f7C3sy64GldjXnDHsBTuLqDrK&#10;/dzVS3dCAqrsxZIb76GKpOUCzjq8t7Te0TjHrGuYz2bM24bGN3jvaduW+byhm3kaZ+U1xmOsQ1mH&#10;MgZtHMp5Xrx6xcVmLfkJiq5peHhvJYI/KeK8nNP0Q19F5RTDKAIjKRf5mVqEeHxraayVuqTSWGuw&#10;VsStUwyESVy1tbU8uHeXtmmYQmDZfsjd1ZKPHn8gZ09FXOVDigK+ezmTMMqQp0nySmMwBkoKhBCZ&#10;psI4jWy3PTEGlBIx6cbZfY2y9Q3L5ZKiCkYbrHE0vuX+gwecXawZhpGYAgrF5Xbg7Ne/4fJyLeeg&#10;WrNcnrBcLkjTSAoBqxUP791jtVzRtg0lZYbtRmqFrdsLnU0hEMYt/XZb84i51F2BnCcg43xtB1ea&#10;YgxKmzoGCn0YePv2LdpZVstVFTEtxGkS0aSSUDnXc94qAKE13lioAuMxTDLOiuzbfCs1FQ7md60L&#10;xjuMM/TTRN/3TNPEYj7He09jxDX9g0cPOb1/KiKuUyTL8TkqJamZGTm7dcaIEKeWfHy3T3HW13ML&#10;LX0E2ZJzQHuN0yK+mHMix7h/jzFFrLZYY+WMWMtaEHJEa0PTSA1HgH7PYmlZnojI0dhvRczQeah7&#10;g1wyFxcXci6wdXTdDO88MQRCGOXsMka839K2CmMNSSmmIDUuOWlN9QxXRMWUATAY3ezr4cc4xjGO&#10;cYxjHOMYxzjGMY5xjGP8zx7HHfIxjnGMYxzjGMc4xjGOcYxj/BviDzX4/CH3r0NnjNsaZHZfSweN&#10;4+9zaHrf+7gNgr75Na21NLCXsm8KpTZnjtPEGEZOFitc02BTYZqGq+YihTTF591nihX6LeSUca6h&#10;aTqBUDS3OlxY60R9vSRpLkhFuo2tOC3n2uTivCelADnW14lbsFKRjKb1GpWNuBaqTD+u+eo373jy&#10;1dd88PEnfPbFFzx4+JCm7ShG47U4AYcQr7lryXWr0GNOWN9SlCZXl/rlvGHxvc/4zicf8frtS755&#10;8ZJ3Fxu0NpyuVnzx6ac0bUOK4Ro4d9WccwWhO9+ijWNnAZhzpJDlv6mI05TR0rST060uerdBfTfF&#10;FG7+236sVZBZKSWu7L4VgQBrcI3HtQ2v377m8eP7NH61d/hTWknTaswVvM2MQ0DnzGI+o/WNOJ73&#10;IwrFxdk5XymYdS0nqzklVrdmY+kWc1IKTOOIQey+mqYhhIDznrv37uE6gTqtdTuTzOqKYfYNkrk2&#10;81ijaWcdfb8lpMAUIwqwytBfblicWmgbSAoVLZbMFANjCLx5+47LTY+ynpgKpShiyuRYapdfvuZk&#10;uwP49k1JavfeDuEMcdOLMUrDc8lMcarNtYlh2IK1nHQd7ckKbw1GQ54iqgjoSRZ3oDFEVCwoCyoF&#10;+iAN2qZp5J4rDUURp0TJhVAGtiXjmqaONWlGN0bTdS0pJ5QRt2vbzjCuIYVAoRBCwYAA7VGg45M7&#10;S7q5PJchRFIUQQJd3dzGkGgaU+H+Cesamm5BO5vRtC2u9bhOnD5SSeSsUMZilCNWl0+yuMDOZ500&#10;gUQBzLSW6xtjoDUznPboorh39y6tMzjfgjKMIUDJ9NuecZoI44jRVgQcjN3fizAGYgjSnFUbWbqm&#10;RZVIjgWtEzFncYyo8FeK4s5cKITqpOG8w1pDCBMFuDg/582bN3Rty9179/j4449YnqwoWTGN0vRj&#10;bYtCgCdvLVkrAuIoBQiEGSMqK3RSKOWuATC75/6w+e8m7HPTMf7bc786+L6C1hYQAY6SS50TYT7v&#10;aiNkZHmy5IfLH/L4w494/vwlL1+8ZtisKaVIU7I2+wa2m+vb4fOwe2Z2738H/pciTmE5Z7wXx8Lt&#10;douqILxSApoIlCJiCyLActVAOU3Tt+bHw7VYgNpvw0a7efn6XH3lXAVXjdKHDaeHP+MQ1jn83Td/&#10;5m1uUgKIUJ29Ju7ef8jHn3wH5z2zuecv/+rPePbsGUYbLi7e7tfg1WolDZvV9aTve4ZxJCf5rNLA&#10;6AnjJBBjGNFKc3b2jmfPnnLnzlLWVfTe0fwQ2P7xj38MwJdf/pZXr15/q7m4bVusdd9qEj78/ynJ&#10;tY8xHdwfGWPjNO4byb33OA1f/uqXPHvye7rWiON12Zk9yvq5FxbhSnQg50wiXXc7O8ijbo7F21xT&#10;bzbiSqPp9UZlAZ+v5143m7BNbV631u7H9g4gD9XBshSBUD7//As+/OQDPv38I/7k+5/TtZbLizVv&#10;Xn7DV18/5b/995/xu9/9jmmYmC0Een70+C5aWcYQ6ccJpQxTEOhDa8Vs1tJ2i+ocWsi1Ude5eo+r&#10;M/tqtaJrOqwzxBSZpp6z83dcXKyZxrh3Ht3loVfXR+7d7hldr9e8ff2GcRxR5rqAxe6aOOeuPUs5&#10;J3FRzvnA+V3WmZ2QRUqZrmvQWrFcLmhbaZ7ebrfkuBvrg4Dnu/tdMuMwAoq2bXlzueHL334p81oR&#10;t6ZZ10njJ+AO3P+M0hSt0MaQKRjMwTzJwby7e81+IEASeEop0AjI4a2pn1sRVUFbj7GKUiI5Jqy2&#10;eGf3rtc5Z7rGc+/ePeazuTT3Ni3GGrQCq0GVSIojjJes4xbrPL7xdLM5rW+ZdzN804CCuycnLLsZ&#10;TmusiSDtqhU4Srx684aXL1/gnWc26+iHntev32C85fxcs+zmdF3HuwKL2ZyhH7hcV7fJphFnVS9z&#10;xiqe8O7dW84u17y7uGToB3mmnWc2n4PKbDYbQky0jadpWgGpYmTKhX67xmpD23ZA4asnT5l1LVZB&#10;6504h4aEIoPauTZXiEGeUoyxKAWNsyjVQM7klClas+sVzzkTYqBkadYFhXEWcyhulAvZGtrG03Yz&#10;phA4O79gvdkKvIlisVgym81o25Zl5zg9XfHjH/2IECNn5+d89fQpT589JaZEUSIakkthve3JORGm&#10;gRICnXHMZ3NUDMQKUiktruPeizPpMI0UrQkxkmIipIIyntXpfYoW4HnsB/pxZJoyr99c0DrHyXLO&#10;6t5DVrOOpm2xtek5lYyxGu8WnKxOJAckk1Ng2GyJYSTkRNpsaFyzFzrYrct718BScM7t10MBiDI+&#10;ZVzbYQxYpzEl44xiPusEbK9uy7HMxVE+RnKamIaeftiy6cFWR9b5fI71Xlx6nRMAOyZQCmsciUQM&#10;iWEMdS5UtG3HarVAKSWQU8goLfOB87YKaugKZUk+N44jJAGdpmnENx1mWImfAAAgAElEQVRd59GF&#10;PSSPEXAkK83J3bu0szn9dsBoEUbY9APjOBHCxDiKaEjT+eoir1nM5yxnM7yxWKMJITOOPYW4X3dE&#10;BCjirK0N0Y6uAnmagqtiUyoZcgXerbMoY6E0rFYrhjEyxIwyjndvXvH7r34nQE8paLOhaxu8a2nb&#10;GfPlipgKuiTIkZQD1lm6tsMYJ6IZuZBLZOwnlCo0jasCWmq/D7NVyMV5R8mZGIK4HwKlwn3/2trK&#10;zdrGzTX+tr3u4ffvIKbboKebLpm37a9vE4+7Wau5WW+5mZf/S+s07wOTb/6825wxb3623feL4I66&#10;thd4X63q2nuolO5tjqfX6wq7fa/aC/RprUBDMQbvLFMUsZ2UswB+qoibZLtCA2Ec9pBCSrJWH4L+&#10;1tqDfK9U1+xMSVFywyxu2/O2xTlP00W0tYzjhAK8zszmDapETIBXT37Py2dPuf/Bhzz+6BPu3X9A&#10;082wzhJzqe9BBEV0dZrc7R92QPLN66WroIYzhtW84z/+h79hypmf//LX/Of/5ye8envOZ598zPe+&#10;+C5tK3PXer3ld79/ImAisr+MKeGvjatrAwHULtdQoAwog/cdd1YnJAon/+5/5ZPvfJenz57zzfNv&#10;MNZec5q9bfzdFO063EOWbzmnGiiyH1faULSooE0FyhSxWDpnyUVqIW3rMVZEHMMU2A498wq5iNCd&#10;wlaYNeeMKokQIyFGxmnEW40q4hiZdnBeEsHInRBNTJHtdisO8LpmbiWTQ2AIEec9GCN7292flPdJ&#10;3A5oDdUJ3WqpJQxxYhhGcgXbGmtojMFqmfMwBqM92qi6jxkJY8D7BqWpNY1SRXbq3I28/0Kpc2R9&#10;Nou4T6oqWphSqs72HuvExTIVuNj2bMYR3TTksQqKabjcbDiZtcxmDboK6qUsooLjMLDdbmRdqrm4&#10;MwK7lQo6xhhFDKWKSUwhylo2DcScMTGhlQjLzO/eZRpHChHXgK37uThNKAXr9aU8u1aRisDu3nkU&#10;ubrJSs2RUohB7vPQS26kSmYbNvTlbJ9rt/MW68QZUxuDKRlTNIWEtrrWhzOpaegaT99OzBfzPfy+&#10;WM6ZzTrevb2QNVuJsKSq64kxVtasmLEq16xS3mtjNFiYdQ0hpSoQWer3izjrMAXGKVIQl86UAzlr&#10;jCqkMfDq2Te8MZr5fMHJyQntosXnpoqbJtq2o+s6tFrT9wPrizM260varpU9trbEKi7Qtm2drwvz&#10;xZyug3EUmH67Hbm4WAMF5x2Xl5d1X9EAAno52xAmyZuefP0EV+eH1WrBj370p3znO49ZrGZSm0ax&#10;XQ+8ffOaMPWkBMMQ+S//5f/m3v37fPbpd/nie5/x8Scf8zd/8+/5x5/9nL//6c84e3suUJxt2Wz7&#10;CnUaUklX05jRFdiLKCXiu95KPS4kARPlf4Cc9uI90zSxXa/pupZcc8/dGp5MwljNk6df4xoReHj6&#10;7Fnd01YRp5xqHanUOkSUcYc8f33f7wUcdjBsyGlf7z0UtVNXswcpJV6/foPWBucEXlcKfNOQU+T1&#10;69e8fPmK5eoOr169xjct3jV1bZHXWyt7HYFbFSGMIiri3H6vlXNGFxFsm89ntO1HKGtIH3/C5fk5&#10;716/IcbEMAzfcjK/WaO6KZbzvpzkZs5wff2gigaX94rw3gSM/1jsBA6GYbj2usO65k708xD0Pvy8&#10;u5xhmqb959zVt247Q7l6LXuIdVf7uF67uHIb39U4dqLQJRe89zx69IhSCu/evbsmbLp7nbUCWupb&#10;nOBvyydvXrfdNdi5HR+K8L7vzK/UGid7uP1Q8PPKPX6XyzhnZW+BYTb3zOctXTejbZc428h+DDBA&#10;ilOtl0ktUlsr9SFdUGRSmBjHkRCzzGOZ/XvYiWo65/ZCmoc56e4z7GqHu+u/ex4PhRBu7g8O8+ZU&#10;RRkPx08+gMEP78/NPPtwDOsqmKeNwVknwPs4MdXnuOREShGjNacnJ+JoPoycnZ9xcX7GdrMW0egg&#10;gmsi9GgOxNElj96B+3vRByFea21e3N0LeS8spDUYZfaCobZ+vt25wq4Ou6v+G1Pz9CxnuM4aTFE4&#10;72ispWm8iC46i7eWxhuaxtG1DY21LOZLurbDN47ZrGM+72SeshZrHN43+LYT5+5SmELiw8eP+bi6&#10;p1MUOSbIgWG7AevQSs5kY0j7WlrrPdaYKvCpiDlRkHohVfTUWUsEtFOSlylNzgFyxhtD5x1Gi+AO&#10;wGoxY97JWrJZb5hi5t3rl1xcXqAU3Lt7ymzWSQ3Ie0IYGacA1jCOExfn54zjKHsTrUX4d8wM2+2+&#10;TuK95/W7dzjnmHUtSmvevTtn248UCt18Jue+MfDVk+dsLi8x1mAbT0FxfvkCY17RecfdOyusa9hM&#10;EyYGhnXEW0M7X+C8rWdQgZISqcg5AsagjCErTSiKkOtcaTTa1RotBleFAWLMZJdRxfDqzRueP/mK&#10;GCIfffQRHz7+kKZtsEajctmPPw7OVXbza6giyJlRhBGNxbXtft3c7Uet0aAM2mhCTowTXFxc8Ob1&#10;a0qBedux6GZ0s46mFSEkYzVFqZqzJskP6n+KMmAVUxVL0KqOcQVGK4xWVahIxoe3DRotgn1jIuaE&#10;KYb1VupQIYS9WIi1lq7rmM8WdK3UvKZpqsK+ci6OykxDIuUi+5BU5RKtnO+XUnh3fsZmu2Xb97S+&#10;rUIeQc7Ap8DFxQZQdd/U0DYty/mMWdtVEcOyP4PQxpBLRitT87tjHOMYxzjGMY5xjGMc4xjHOMYx&#10;jnEE4I9xjGMc4xjHOMYxjnGMYxzjXxnfaiatULFwvIo9KlUPUdXe0e6qKUWjasOjQhldHZZqc2cu&#10;qOpsJ26pB81F9T1IO2XZ/yz569W/U/iDDU6HDra5NlGUlCkFYlJs1z2z2YqmbUkZGu8w1mK0hZIg&#10;C4aiKIQw1SYagYeVhcZaSqa6HAkkL0CZHAxrAxTFdtNDUShtsM6QqM6uClIueGuxrkXlJOfX5aq5&#10;xRkIFYJyxkBOmLYhpMwQB968esb5u9fce/iIDz/8hPuPHjGbz9G6uisVu3erFFep6+BoqFAtOYsD&#10;l3XMWs9HHzzmOx9/Qs5q3whulCaFwBQCRokjTamOU+QskLQSt5umaa7uaZY/CtDKEMWrUxp9cxHX&#10;+6p8f9OJ5bC5zdZmxtvG6eF93zWSWWMwtVFGmonk+nrvuH//IW/fvObFq7e03tF5xzgFdFGkaWLK&#10;mRTF3UoVRU6FMAVymwlTJCVQyqF0YX255bdf/jPf/+Iz7iznWGMpWuNyw/1Hj1hfXlKqK2zXNKwv&#10;L1nU8eIK0uRgxM0RIKZ6rYy49FKfCWMUpjpPpgIXl2tO79wj58SmH9Bdw535XKBZo7FGhBXSFPnm&#10;1WuefvOWDx6La7xRmq5CQzllTG2W2AEV3vtrjkDSxCnNKDFGaU4wuoLxWtxdN1uccfhO4KmSIylG&#10;+n5g7l3t99QkMtpqcY6oggJxCExxJG4zYZIGzTt37qC1paRMTkUa/pU4eueS0KaC+zmiY0PTFrpu&#10;TnGOEqCUKwBa3BoKJAEUckyEoUeTSSmgVcEYR06FYjXKGby1AnjFQIfCNx1aW2IqFZwR10nfNCgj&#10;IFrK4kQdQqpOnOKeYrQhKQERldLimGFNhS0tbevZDANgcNbS2oZZO+Puvbs8ejzy8aef8OzJUy4v&#10;L9hs11hruciZoR8IBLR1GOswWmDUmII0h1X3whQiisKsa5nrQiowhiANMduBqDM6G4ZpkuYrDZTq&#10;CFydcL3zeyjs1YtvePvqJR9/5xMePHyAaxuMkQadEDKL+WLvBAcZncWJ1Ch7ANlyAIIIFOd9I4IB&#10;MaFUvsXJvNwqdrL/upb7DkASJ52maXDOo7U45IXaNGqNw1ppxFUKcko0D1pWyxUP79/n1evXbDc9&#10;fT+wWa9rA6U0yqck10UaUdXeQXoYhn3TJrBvKgZLztJYNE071+kG65y4WYfIFMUNZudskyvEcLPZ&#10;8dtNrepbjleHjY7yDBwK0VyBPcYojHHcvXsqDmrrzbU59ttuoNJAejX3HtyHCm1c+34tvzuGSAwB&#10;13T88Mc/5uHjRxhraduOzWbDcrEgxYRBmkWdZS8KoZVBuytnr2ykSTqnyJSSwIlhhCr28Xc/+a+k&#10;OJJidaivYNGuoVcpzWazoe97vHcCN9c1I9YGt53TkNGaWdex3W6vxAHULjvZNaRWkMYYckzSMp4i&#10;eSzEeAUXXZyfoYo0449DL04qB42gpWSmKX7LsVRR3SVLRqurJuBdc+/7YLl6Aw8EfQRE2TlbU6RR&#10;U7HrxRcXyoI0POe0A9DqGqrFRdoYXecXabgX52lFN3d8/sVn/OjHf8Jnn37Kxx9+jPOa88u3/PY3&#10;v+IXv/glv/nVb3j+7BW5GFzT4ZslDx+sMMaSgTEJ2BNCqI7eModYa9Fa49sZtmnoqgv3ndNT2qZB&#10;G5mf2qYFduu/4+uvv+LV61f7MW+tE5glCihgrdtfx52b1M7xbufEVXLBNX7fNH6Ykxw2Ke9cu7Qx&#10;qJyhFKzVtelcRIlmsxnz+YxcdpNjIqfA29fnsq6mRJzi3n0JCuM0cXm5rk7ykwjXsAPWHa4x0qyp&#10;NGi7F9KQfEvvHUp3z6/VRpoj909vqZDa1WtyyQKyV+BfVTcuY8SNVNxZ5Yu2OtXmCgM1vqEEEapR&#10;Vq6Xt5Y7d8T1aRxHtAIdJ04XJ9xZLVEk4jhCaVGq4BvLrO1wvuH09B6nd++hrSOFxGazxigRTwop&#10;EsdJXDdLwTpHUoXTkzv8u7/+a1KG7Xbicjtwsd3KfdTyScOUeLN5wxveiIBGziISoGRePz29w2q5&#10;4s6du9y9d08+qxWIsN8OXFxccn5xxpu3b3j39owUEycnK4Zx2u9gwjiBgvl8ho0B7wXQ6oeRxjms&#10;hc0wQRmxRq7pDijLCHSgtOQRORdCzHvxgaQmYhW4ytUBzRgjoHOd/7XWTDlBkUZqpTW2acVRzBhM&#10;TGynwHB2yTiOkuO5lqZb4LwjkWka2Re5UljeucO9h4/4/vd/QCoFZRxTiKwv1yLKMwVyUWz7idcX&#10;b9A5YpXCGyMuYo3HAf3ZGdsQSAVm8zmz2QxvRTTh5OGD/ToS7iQehfsC7E2R9bpnfXmJNoptv6Xv&#10;t9y7e5dVs8I5S+y3pJjxVsQXXOP2uX9rHaE6jqHYC3n4E8mHU8qEMAmEVhua+wraSEMuIhgGKGVp&#10;fEvbebTSFe4Ux/YpBEpWFUqIlJIZfEu/3ZCygP5n65HzzYR1lvsP78veVF2Jx1ltMNaQx0I/Bp4/&#10;f0HTtDx44GUOVuJsZltN4x3WaHKKDH2P0ZbGOXIRAaxQ15QYqkDCdsKve2bzObFCBN4a2sYJrGEc&#10;qlHVQQyyUmxDJsWpuoJZhmGkWA0hMI4D4zRiNeiuI2VZO8Rdd5D5RRusdXRNJ+JSWebVGIK43rP7&#10;/AImWmvQBjQZchVD0U6clENk6Df0w5amm6G0uAgaCikmNqFnGALnF3K9DYXWW6wFazRdNxPQFVnj&#10;p3EgprwXEDLWkLyitR5tNBhNMZqsNK5tyMpgq+BOQcbEvzVug7zfB1PdzPne52h92974ffWd8j8I&#10;8d8Eh2861/+x93NNiOcAWrrp6rmbw25ztbztPd90hL8p5LS/dvn263/9Gsv6uPv7bh2Vhv+M1YpZ&#10;1zKNsQoL5v3+QIllPCgRyElB6k67Oswul/yWYIER4CRV+E2EODTGelAFZw0zLY6fMSa2l5d4A04r&#10;VBKotSjFmCNvnz/l4u0bTqoj/N0HD+nmc7IVODMnyLvaXYWTdqJ7Nx1Wd3WCVAS+u3t6wv/5f/zv&#10;nN65x9//7Gf8/Be/4te/+iU///lDPvnkI5bLJb//+ht+/9UTcU1W4iBdqhtyKflbuVQuCoNGKYM2&#10;lqIMCUWqr6EKenzw6AF37pzwJ9/7HO/tNaDzjz1fN8fftdeUq6qh5E1QUWZSLoQpsY6R0jjmcy+5&#10;ghUH9ljzv5REALGbzdj0I8MwslrO9zAICmJIgJa9gTJo5zHOkIa8d5+MUUQCjTaUlAl54vLigqbr&#10;ZD3ZrgnjhHayX9bUcZYEDs1V5E1VoKbUfHQaxlpTgnEY6fueYgxd3YN4a3HaYCoUX/DieFsym/UW&#10;cqGbidhdybtrpciqYI0RWKfsLqYsajmVg/2+uLkWlOx/jEVZEXMJKdIPAxm4szqRvXBxNI3sCfUO&#10;jtFgnCGTBN7KPbINERj/yp04U0oUGC8ljNE0dQy2XSs1E3koCSEQ40TjPbEU/GxO7nu0UrCD67xD&#10;a8VqtWSaIlMYiWGS/YFRaOvRRsSFSt2Dp5TQpdAYg3aONI1MOcj4yyLIWbLkHrJHt3vBuJQzaRwx&#10;ru4ps8BO1miUsty/exfnHCcnJzx+9AFv3p5x/u6c9eVl3ePIfkIBxZm9EBfVYVceiYzR4h7aNY6c&#10;MoqCMw1p0jSNpWsSwzix2Y7VOddXSG/aQ2c5Z7b9ls12Q9s1PHr4kNVqBTETh5GoNMv5jPl8zjQF&#10;ttvtfp7ZbC/Z9CP3Tk+Zz+cUEovljBgjF+cbCvI7Qoh7wZ0YIilnNuueu6d3mM06mqbF+6bOJ1fj&#10;fxxHfve7t2it+OGPfkjjNL5r0MZxeueE+aLlyddf8/b8HSkX7pzeI8XCT/7upzx9+oxPP/2UDz54&#10;xH/6T3/LX//VX/KP//CP/L//30949vwF1jm0KiJ64i1aG8IUZB4lE6eB2WyGO4A9FTvxwUNAW/Zg&#10;vtbXpnFkmka5H3U+yDkxDD0hTPz073+Kc463b9+htUGxE25Kdc95HQRPVdxqJ6R46DAd61y8g26v&#10;1nONVle1pBgDRhuapsMYj9Kqil5ahmHiydfP+Zt//x1iKGyHLX0vwi/amgqySh64E+oKMTKOIw2w&#10;WCyk9h0jKLi8uOD09BTnHP00Mq2WPHr0AevzNcOwZRxHmRMOhH9u5g3vg9VvA+BvQti3iSkfCgje&#10;zJ3+UK62u6a772ma5lvu54ew8l586SCHeR88LrU9bhVn3MPrN14TKyx9U/joELQ3xvDBBx+wWCy4&#10;uLjg4uKCnDMPHjzAe8/5+fm1a3joPH9TROhm3nqbCM3NnOOPiWPvruveEXzv/F6u5aFay7whewpL&#10;2zUsF3MBXq2naTq8r3tF5/GuwViP0oawEy9FU7TBOCd5SQGltdT8U0BhiSFhAWscudat5QxF76/n&#10;7rztEGLfQbO7+3Szpnd4z26KQx06yadb7vPhz72Z8+9+1lXt8eo+xSkAgWwj/Xa7F1yI9axQaRH1&#10;UQqefPU1Z2dnIgA4BYzZfQaDd15Eo2otJFe3Z3VDBAClKerq+bBmJ56gUapgta71O6m1Wif1kJIT&#10;Ru3uuq7nLGoPblPrms7Kftg5Iy7vXUfXNvJ7tMIahXeGxlu8NSglf28ai/OyL259K4LGViDoEgKx&#10;wGK14mS1EsEA71EVGA8hMPUj/XbL4AxhHMg5SX7lLK6KooCIvwQjQiSkLOLJORNTYBwnOQ/yjewv&#10;vCOHACWhVWYaejbrS1lr67nyZpTzirdv3/H2zTuevXjJ+XqNcZYX33zDF9/9lI8/+oTmwX15XrTG&#10;Gl0F3zTGaqZxJIZai657s5SN1GKNqWeT4J3FV2HgrvN4dyWQEqK8rrVSY09ZziWVhn7bM40D88Uc&#10;653sWWJkjJGubQgUlp2sMVNKxBTlPFarvYBI0wl4rrRCKXm+tIKc5GxumAb0MGKdnI2BjIUPHj5k&#10;u91KvpoKL54/ZzYXQcxZ29LU94MSgWq0nA2pFPcCxbmeT2GkLo0Sp/YpClhui8U3Dl0KXdPUuopl&#10;u90yjAPbfss4DNiNZ76Ys+rmOK1xVXwiaU2ugvhaaVrrpP6UAqSCqvB7SROZRMxa8upazA85Y5Az&#10;+hACRSm204D2DpMaXr5+c3X2hpzXL5cj8/liL65C3VOIeJGI/O7Xst0ZSN0Pd52ISfd9X2v1IuA+&#10;n81QCi4vLnn16vXVOd/yhNXqDk3jJa8veb+HlrxNzAK0Nt/aqx/jGMc4xjGOcYxjHOMYxzjGMY7x&#10;P2scAfhjHOMYxzjGMY5xjGMc4xjH+DfEtaYi1FVD5Q3HrB2o/q2v7xxFS0GoAcQVJu4aMq8AHAGy&#10;yr45bN/8fADgqwPXritIXuI2h4lcMugKAJWCoqCRA3JrPUo7Uio0zqNmcvA8m80F+EqRNAW8KpAT&#10;0zgyjiOlaIxpKiimMNaygxQFQpLPYaqz7zQF+mHEn3T7xpPGNYRxZEipwnNgjUertH99SdKYqIEc&#10;IzFEFrM5zlqmlFkAepzwjaOgePH0CS+ef8NidcL3f/A9PvjgI+bzJSHFet0UGiXw7u6S13/TxoAx&#10;ohafIiXXg+0kzuylSPPllKYbje/S401taoWdc5YczoOAHFku1tW9rM0KZBk77O/Z9Ua0w6aqK3hR&#10;/cGxuv+evflp2Q+UnJNAHEoa7nzTsN6u2W5H8hR4/fo1i6altQtyyVhdSCRKjFjf4K0lhIlh6Gtz&#10;oK1AoGKz3vLr33zJF198xsOHD0QQoY7T1Z074sIUE2masN7DOIpjbog07VwakXTau60YY2gaT5wC&#10;w7iVBoGiq0iBpWlbCoi7QUo8/eYbuu0G6z1d60kpYmuzwXh2yXZKXG5GxiffcHJyKvCtAW8NJaW9&#10;E3Bt+b8GJFw5kly5kjhrpZkly9wQC8xnSzZjEOdWI9fGKi0N3NOIUw6nnYwVpfFdS9N2ONeQLwxx&#10;vabvL8U1KRdmIVSX2Qpw6xFbmylzCESLNHvEiVQGLi8uaZo57aKreh07B3SFMgLGTWGQazYNxGmk&#10;2blOKhFLUI2jpEIohagU3nqUr01qWmOdZ2YbYoyM40DTdbAHghUxBsIY2G6kwbdp2tqw47HKUUrG&#10;KF2dRCxKeaDl9GROLoqCoSgLageeytyTU+J7n32Xly9f8uTJE168eEFrLOeXl6z7gXGaiDlJE581&#10;KKqTm9+5LkkDGWXnRq6JpdA4R994hkEAM+89/TiQSmKqYIHWGl1hIWvsgfhJ5uuvfs+rl9/QzOd8&#10;9vkXfPrd77Je9/T9BulbyyhtMdpgXItCMaYs8FMRSFIbXe+r3jfPaS0udofNnO8DXm4+56XIz9+N&#10;4WmSZz/GKCIaCFiYpyCglbboAsp4lIb5bEbbeLr5jHGcmMbAy5cvefHsmYgl6FQFSSzOWox1LJdL&#10;QpDG7ptNqIdAta0uYEB1Pbtau8I4XXPeEJD16nPehFK+PRdeXR+tVXWDL3so/tARfvffnaPLOI5s&#10;Npu9g+zhXLprsrz6XIcNrof3IgtQrWTOzzljapN9Fls0Pv/e9/jOdz+laVswmqHv+efffslsNqNr&#10;WoE+MExhIpU63up17LpOXP9SkCbzEJhiRCtNSQmrFL/4za9ZX5yxmM+IURoud46KSl05dY3jyDgO&#10;DMOW8/MzrPXXrm2pf9q2pfENm/WGMUwoY/ZiPoefXSmNLtKYtnNa0hXgj3Wdt9Ywa7y4/CLNnfsG&#10;6DoHX4O1tDjbqipikWsOc+jqvhtbh+PhWqPsTpSoOkVzPaOThsGcKjAic78xlTov4jK9y7lSFmf3&#10;mBJhHNBacf/uKT/4kx/wF3/25zz+8BF3H9xB6cTZ2Tv+60/+L377my/5/T//jidPnhKzYbY8oV3c&#10;p+s6rHd46zFKMfQDBYgFUhQo0lT3p5ILXSdiIL5xbLdbxjByenrKo0cPAJimnhQiL1++5PJyjdaa&#10;rp1zfn5RRQhKXbvE2RnYu7HvGsIP3VhvXsfd1w/dxXbua8aYK3GE/TNaavN0xlqPcx5jLLNZi/dO&#10;IJB+yzT2DP2GnCJkGQdTCIzDyDiNjMPANE7kUghJXEm9dVf3U1VJqDp37qGkCqqrct1d2NZ5SOt8&#10;5XSsjIgYwF7ISisFFaK9Gm91LAL9sEXrQtc2GC9uPeNYQFeA2zua6o4aY0RraeJ++fIlSmkePHpI&#10;u5hjvCOVRGMNdtZx7/QRy8UM5yp8ETON79BkSgnEGFA5s744Z1OSAEFkvBPn6UQWjF8btFU01tGc&#10;LLl37z5ZKcYQKbWpWivF21evuVxvMNbROEvRhs16zdmbt/TbgeGuzMcxR4xR3H/wgDt37rJYrLj/&#10;4D4pC5B/cXbGxcUl2+2GaRQhk7Ozc8nDjGG93pCCNEa3baDtOrTW9NOEMSIgVHIhhVJFsGROERcp&#10;h1IiFhVTIcSI1QpyEMGOlEn169IMnBnHgZQTyjh829H4Bmdl35XqHGirCJGyjnsPHu5d6KxvCAlK&#10;TGgDKkRUSeSQyCmRYqZtZ+LUqw0hRJzSTGFCaUVMiXE2p1/MGbZbxn4rYz0HLjZrYowMVWSq1PnG&#10;ecfpasmHjz+gcRpVFHGa6s/UNEoDGbxCt4YXL18wDFuGkPjn3/8zH334IR9//DFaictbSrE60VVx&#10;k5T2MJsIr8maFqvrqULEL7QRYL4ohXGGO91sL2yUUgFtODs7Zwo9l+s1bdfQNJ6m8QiurbC+wSpL&#10;ikHyalVYLZc1ZRIn9G0/0A8icqG02udn0pSc0bXx2VnH6eldlLY8e/4Nv/zNb3Fffc3de/cpORFT&#10;IKeEUYpSEvfu3mM+m5GLrkA3hCjzuDYW3zqMNfT9lovNBmstU4hsU0AjuUBT/3jv9uuRs9LQLTCq&#10;ZpgmSioUlWnbVpzDiohRgRJX+q5hNmuZpom+H5imSCSSUWgjTereW1z9nLscwhiLqXNoTIGUBGz3&#10;nUdbTVMc1hm67kMe5sI0JcYpkKaJNI6EODGMU3UJFSCs0ZIHN62vQMxQwTG5PlorjHXElAm5MITE&#10;RT+gDVjnxR3St7Q+o3ISGDfna/Pj/0i8D8w6XNsPc67DXGy3Nt0mgnRbvnybO/ptru3/UgfTw99z&#10;6ER/83PdFG163349VRGPmxDXzfd3299v+x2H1+Iwd7752UHdCr9xo7a0z3PrnKy1ZghRoNG2ZW02&#10;FdCYap6h0LmQYoDqAFpSIKW4/2HGmipwxV5krtQ88vCXqlKIoUvVgzgAACAASURBVLqDaogoYi5o&#10;I26VThV0jpRpFJE8pVDOUmLEeMcURl49e8rbN685uXePxx99zL37D5ivluJoOMkcX4o4br6/tiL/&#10;losmJoHyTxYdf/sf/jc+efyYX//2V/zqN7/gF//8O372i19RQqafEjllloslbTtj1s0wbgf/3byX&#10;pdbCrIBGrqFoQ0EzhImiFOkA6LNGoZ2mlPRHx+lOOPGmeOK39lBKVdPN+twVcVo3pYgoUCq8Obtg&#10;4xV3yxJjNSdGBAd3cPGuZtI0DUprpikIpFgqxFprodMUybkwxUwDWG0pFdwzRqGDJowTLhtxTPUC&#10;z4QgIl9Pv37CYrlg2XTVjVbql1prqclxBYRPKZFDJAQBoksF9t+9e7d3MS3pCtqzClQue+HMmDNj&#10;SpydXbKYzZmmWNdMgQ5TFSRUiAiVUY5pHKv7q+R/VOB6DzhWMYPNdkvpB0KUvLdpW1rfsFwsyEH2&#10;eDkndIGSEyFOdZwmxqFn2G6w1qGUxihDDBFr7B7GCSHJ5y4F33iysWAsq6at9Q2F8w2z2YLzi0v6&#10;cUJbR9sagZtQUCaB0hQ0bcOdkzvEWFivz7i4PKPf9sRxQOUiAi2kWpubCBU2LrnQTyP9MApwbhw5&#10;QxlFsKVZeJquRSlLyoVtvwUldRFKAq1RWsQDvRdRU4+nbVvenV/QdTPmszmbO3dYX15wfn7G5eVl&#10;3devpdaqNElpFLW2lAqoIqKJXhNjFuHG3d7AWVLJpJJZLhbMZyObbS+Ql7IkV8Uw85UYXkoilPDl&#10;+kuWyxWnp6fcvXuK9w1OKXHudZr5fE7OUuPZbrakApeXaxEqahq00TjnWJws63qdKCFifRUtHOWZ&#10;Mk5gq2maCGGk61qcd5LnKUXfD4xj4NWr15haFl6dnnL3/gOWqxNSClir+M6nH1LKB5xfnLPd9Lx7&#10;/ZaUCsY2bDc9//gPP+Pu3VM++uAxf/u3/5G/+PP/hZ/+9Gf83d//PU+ffsNsvqT1Xa2VQQgTYKVO&#10;TKHfbjBG430DFd6Vdf7KgXv3Z1ePkVxQ3I13EPquPpNS5vmzr2m7Duc01mkRN0iJEsseMgWqO7zk&#10;VbvcYgfR5iz3V/KuKr6yc3tGcrTd/RXh4MRms8EoyxRHrBfBrZAVv/7Vl3z3sy94+PAhl0/WrNcb&#10;nLMsVktc0zBOAWcsOY8C4SfZr+z21uMoghxt2/HZZ5/hnONyfcmz3z2T+7Y64f79+zx79hR1AMze&#10;JuZz6Kx+M7f6g+dcf0Rk87b85TDHeJ/wz2EOshNTtNZ+K5e67efe/P2Hv8Nasx8/h2D0oXjQLjfj&#10;4KzsELjejYlDYN4Yw/Pnz2mahu12y3K5ZLVa0bYtl5cbNpuelKq4bD4Uw7z6GYcO7Ie57GGN6/C9&#10;3CZudCgEcAjM7+ou4zju88dEFdRC7T+3Uoqm6Xj06CGLxYKmcSJqRcY6j3UijnpY90slorMIJe/y&#10;MXWQLxZE/IWSoWiM9hgjxZNDp/o9330jp78punB4/w5ff3O87cDfEMJ+rojxClJ+X469+715v++3&#10;187Tds9fCKHWy0dUyeQoIHjbNIQpMMaJzWbLZnPJUAVMQj2jaXwrkLiquZwxaO32eUGpgks7UfLr&#10;97lcez+65rGlilYaK2dOuzqkCFuLiKHzToBhSj1XMbLfqzW+znvmXUfbOLwXEH5XK5K6eEErOesr&#10;OWI0LE9OOD19wGq5ZLkU0ZacNNsxsB0GxjAxTAPoiTFlLjcb2sbTNA7vxVV90TQk5XDK422mVwmj&#10;Hd6JE7zVGl/PtoYi9fGQpZ4VogDf8+WCtm2xxuKNrCVhmghjj7dmf7a63fb0w8T68hLvPSklNust&#10;ISaKlfpONz/Be8vjh/dwznFxcUGKE85qnLN0rQjILOcdbeuZhpFxGKsgXZDxXgUnrbXEWqf0jcVr&#10;hfMtp/O5nFnXcZ0KcvZT69djmCiqgNacn5/x6vVrhnHEWE03EwCdEmm9YzlbsJzPUBTOzt6K8Htd&#10;M72XM0Ol6nlzkfpAmiLjJPlVSpkxjIzTRFaK+VyupVaG1WLJD777OXGaqsCkIlPotyJKO+86Ou9w&#10;WpFKxmqLymUvcJWLiABILp+JU0DrCDkT+pGYIs46tBIRQ1WFqd3SMG871v2Wi4sLttuesRRCLkxD&#10;YN60dDMZr/PZghAneY+loGtNyCqIJULSIu5nFEaB0bJDSylTlLis57qvNE7EInIuUj9Rhvnyzr6u&#10;k4IIM5+dnXN2do6t58veuSpy4OjaGc5qrBGRwozUonMqNffWrBZL2kbORts6noxWDMNA6xtOFity&#10;ljPRxeoOTddhrSGnAFn2CCkGIO/FIJVShFw4xjGOcYxjHOMYxzjGMY5xjGMc4xhHAP4YxzjGMY5x&#10;jGMc4xjHOMYx/tXxb2nq/kOu7Lu/v8954w+5n73va+9tYBZivzaxiGuzVgptFNZZGuexWtPu3K6V&#10;qpC2NJTknBmqi/UUM1NIKCN0is6ZKY50bbuH0rQWl+OSM+MwUkpiux2IMTFOkxwo58Ki60goNmfn&#10;DBlsJ833ymhKTns3BwE04kHzj7hLaVuIwHq7wZSMdZZiLVNMvHj6lLM3r3jw8CGffvdzHj/+kG42&#10;x3pPzgpNZCrVfaxS4iVJg0+mUEraQ19XcJ3awxnXnLN210uVfWN4KQLu7xrwVHXUzDnVe6Gq0jv/&#10;IqD9sFHrNkhg53r1LaAAJXoEh24o9Y+14t7oG8/JaobzHm81zhhSCHijyWhKdsQyQAqkoCBLY4jS&#10;iq5rCYBpLDFMGG3op4knT5+zOjmha5vaLCXvSQB3aVixgBkGQoqYGPEpYRuHRZF1JuZEDKE2NbEH&#10;97JcCHzT0HYdy8USrQ1jBfHevX3H69Ub7qxWKHJ1DC4UI2MjakWOha+eveD09ITOO1rncM6KK+bB&#10;NdxBftecS6rzw+7zpJ1zkLHEKeKcFUe8EClB0XrL3dUp03ZDjiPkLA63IZKJmMbTOUu3nIP3JOPI&#10;yrHtewGt0PSXl7RNhVNVHaM50liLKkUaupHxO00T202P3Tiabo7zrYDntvrdFoEfk6Y2hEQwCpQF&#10;ZVDWi3NnyeLyURSmGIx16NqMNcXMOPXsOrrHMO2bzmNM0hxSBBJCwTQFUh5pfKRpPN7ZCrila9dc&#10;nC2cQG5ZoLaYrlyFnbW08znz73zCvTsrXj58xJt3b3n1+jVv3p1xfrlmnALDMKJSpLXiomecu3JP&#10;9o4UI9vNWhpi0fj5nDybMU6RfgpsxonLrWGYxirooa45/CilMUbAVKUMRhXGMdL3b/n5ZmDoBxaL&#10;FTkVjEEgSJ1RxuOsOIV4o+tzUa6a4yr4dQiNa83egXjnyHzb2nTYMLlzTrz6GbsG0CLuydUBzVpL&#10;ShGtuz386axFG433lsViweLkhM2mZ325YbFY8Pjxh3zzzXO+ef6MFCZxqyvgUbx69WrfjLhrTjxc&#10;n4zRNE1bwfS0B2lTSnjvcc6JU5hz34I1bjar/rE1eBfXgO5b1tXdddy50t90RbwJVt3+s3bAd3Ww&#10;U1fg/VUjp4Aqjz54zI9++KcY7ej7kab1ZKPQBjbbS87evqbrOlx2TNMorrua/5+9N2uSJLmuND9d&#10;bXH32HKpfUEBIMFmc4Yy0jIiM///gd0jMr0AJACyAQKoqqysXCPCF1t0m4er5uEZlQWwOa+hJSmV&#10;6RHh4W5upnr12jnfIVVQgG9sTRGUtBVjBFpx2O9JOfHqxff86Y9/xDnHNE9418o5kdMRKBCjXMcx&#10;Jna7HW3b1HTA8o5ANx+TbzL2aEwxYkSoCYexml20stWondHVyFpUkYWVUkEQilXX1kS1KlzT5p3j&#10;e3fcOYp4RTiaq1FZVRCR+oHx675w+FR8fExcqmn091PBFmGx0tB4LwiULAZ8lhqqFFmvtOezTz7h&#10;Jz/5gr/7j7/g00+esN40MCtev37Df/mHf+C//fK/84c//onb61usdjjX4toLzvo1ZxeXaOMYp4kU&#10;A5GEcY62bVFaSYq0kjotxIR3jsePH9P3a9brFW9v3r4j2r29uWV/2PP27WvGw1CvPRFlv3r5WtIx&#10;a7rRkpglpin1znFYvg53afPLHLJcp8uf0zlnSaJbahDnxECrULjOYYzC+5YYRYA41/c9jgO319dM&#10;48A0z3UdseSYmMaRwzCQYsQ3DbZpZb528tnHCskp9XXoKjDV1IR2uxjbRRy6zKtLCr0AXwpKl5py&#10;u0CIakLXyflTUibFWAWVoIvBKCNCYq1ojKbvW9CKufWgQStD4xp8PS4319cYLSlQH338MR99+BEf&#10;fvwJj64u6NsGTWYaduQYWHctF+cbShGzdZwlLfOw36GtlvToFDFIQlYKiawyRjW0TYd1hpgy43Rg&#10;uh3FbOJarG8xzqOtkcfQOOdpvSN3LUVr0JK63rQt0xxQ1rA7HAgxEqLMkc+/f8X52UbMXt6z2axp&#10;247Nes2ji0tSmJnGkd1ux/X5htvbLbvdjhgi2+2W/X7AtwNN19G3HW3T0PUtfd+TMZBEMD4MA955&#10;2n5F4zSFTEKuwXmemadZ5peSmEeZK5XRDMOeGCV13nc9KmuuD1tiuCanhHO2CrUtXdseAR8fXD4R&#10;w0vOzFMgpERE0mhDSqiYpSZNmWkKzPM12hpWVfRsdSGWSApiDm69pm/PiWc98zjWROREmGemIRBz&#10;xniPNpbvv38u639KPP/uOcN2LwZHEPOnUnR9LwmoObNqDOerBkPEeFWBOYbdbifwGK0h1/kwRrmG&#10;Q8Bbi6qJZ1MIaGs422zISYyaOeaaTik/o6xlvdnQth1ZCWzqm2/+yJu3b1FaEt+sd8caZjcMDMPE&#10;+uyCp4+fcnlxTt+1eKsxqlROUiEXOD8/q2aDkVw3YEoZzEoejyFIza0sBs3l+QVd17OfJt68ecur&#10;16+ZxokQQzVIRZTWvL6V86ZvxHzunRWQSc60TUuhMIeAAs7Pz2m6js2Zq+tRvfYX40jb4ayFIlAD&#10;PXkOs1xTMWtijtg6d1sj6/5hnPB1T1GKCMu1tigt4JSYBf5Clvo2p4RqZS9qrMUYV1NCk5ivUuYw&#10;DPimlWR2oF93KGWYQ2IKEd9AlzJhnCAlspJ5eZrFPNl6R9s4MVCGmUii32xY9Suc85Qi6fbjNBFC&#10;ZK7whKzA0GAbxxwyMcmcbCnoIoCbcgJw+/f2We73PyoL8B0z9Pvqr/uG+FPT17+ld/JvNbz/pT7O&#10;Ys5Z9ovvMxr/W55veS/HuufEqPe+7z2tee6/j/fVre+8ZyEtykenFhDfgn+T8zYvKcnLGpvzEUyS&#10;UmJSYLSthpAZXTJWgclLP0j2LsoYtL0za6GUQPDguMfXWoqugtRrWss6tsAHY8xkk0kVcKMApcE6&#10;i07UvVpA5SRgrmaNbTy5ZLa7PbvhwJvvJm5evWJ9fsHjDz/m8YcfcXFxgTZezBOloHW+108px3NS&#10;gDlynGMsWOPQRvGLn/2ELz77kL/721/wj7/+Db//3b/y3fPvMV6O18X5houLc7766iuZg+reEdI7&#10;n7sAm+R60nbpKylKygJSU6WaoMOxTl7AJT8GQFgAC//W813qHkktN05M3soYAQ96S7dquXn7ilwC&#10;Xd+SspZPQxWsddiUKmTJVyO29DuMcShtMHVuG8aRMEcKiq7vKBhykXRMbQ3aOvI4M4aJXAqumlFL&#10;yszThDeGvmlY951A+GrP6pgKm6TJFqL0L0uKkihpFCFFDocDXdezPrtAW0PRYgRX2tRSMFJSIoUI&#10;RrPbHaT+8w7XNDjvCfMgFWORZGfZm+UKhTNyHuVqClRSXxkgpljT5RfzvIBoxnGibVoCClNr2UY7&#10;ShE45zBOqJKwTuCiukgdF3LAaEfRikKgzFCiYnu7JQSB/WmlcNYRY2CaBuZ5qv0BA8qAtlw9esKL&#10;ly8YphmspL1npVDakNDEoml8S9OvaQtYC07DLbC9vWHcHQRwZxzaOHLMAvMqiFELMNYLzEHLPkUX&#10;JaDKtse1HucFruq1kcRso9BaKvOUIlNIoGydHwSuOo0Du8MBYxyrVU8hkvJMShMpjHhjiETQoKxG&#10;YchRIIGyPy6kmrDbd430TtOyv0zMcSbEjLWKxllUEbAaFEo1vKF0BTBp+tWK4XDg+u01u+2Om+sb&#10;rq4uefT4EW3XCWzNCEzSWM1qvWIKsrd68/Ytfd+xWq0IMaK1xSiNbVtSTMxBAEIohbWGtmlRSlcj&#10;puxXp3kSs5hzTFNgHGec6/ju+StCTPzsr36Otp7d/oD1kvrsneHs/JJV33N9fY3Rlna3J0yJYZyx&#10;vuHt9TXX129pm44vP/+C/+v//j/53//+P/Cb3/yWX/7qt3zz7BXGOIwF3zSEMEstmSLjOGKdGAet&#10;NTjbkHOhKE1Rcv7HFCEXrHO42rfL5KPpfTH+ppwl8b71tb8gPaVS57kQxKS4gD9A9rynqdqnNUFO&#10;mfV6Q9e17Pd7VEagkFp620prnPfknHjx4nu22x1//Td/w+Gw5V/+5bdYJwCpYYr8+je/pmlbrq4e&#10;8+r1a9YbSwgJbQT8mSt8KhXQ1tN5j7GG/XBgGAZiTPim5fr2GmekX2lranzbtnzw8YccxgPXr1+B&#10;MaTlHsXS57jXI3xfavuP1Qr3//5jfa8fq63um+CXz+vU9Hxav5z2236Y4F7NjPegRqc13um6edrX&#10;WQzv92GZp69z6XWc3k9Z1v27fuxdD3WqwN7dbsc0CTi069pqmo61BC7vXYeX1/Ln7vWd1q+nn9td&#10;3/muJpP7SYU5RGLO0lspWYBsSkMxfPHFlzVhO+GMpBhbJ/VKKblCAitcRuta30jv547sfPcn17VN&#10;1b6mWlLgaz9OAND5CDUoRRHCWPuG0r++fx/r/nn6YyCr06T2U/D3EVhQljW2Ahvrq84VRp0zxJzr&#10;Oq1ZYEOL2T3UvWbjBTwiqfZQNKRUeP1my9vXb9hut4zTjKo9srZp614tkktCG1MBMAveqOC0rcdP&#10;YNose+AMRes7MF09dlorNAWt7qDaRgnMMYYgJnelj/dNtBJopXECTWudo208zolhvG8bvDU03tF6&#10;K2nurfSmrLECUNSlJtcrmr6jW60521yw2Wzw3mG0xbmWx84L3K+CamOMXN/ccnP9hrdZeisCH4ZH&#10;lxdcnJ2Rs4DlWm9xzmDrvWgWOKzRuGzR1mCcZwqBXEamYWLTP2W9PmM4DLLeaUWxhs47VEmoUmSf&#10;rS3jNLPqO/rVihQT1lrOzs+5DJGrqydybVPY9C1GCdxB1/svOWfpx6ZMhwCJ+8bRWEMMgZy9zLMp&#10;E2IghoiusHRfEr5kTE6kMDHHUPfxGmMcVoE1lmEcmYc969UKbRTubAVxInMutafzGGt58fwZeRho&#10;nhYOcZR76fs9kI+9bIXcz0y1tk8hyjmDgA5znQvzHJmGgUMIDOPMxfk53jqIEZMj3sr9A9c06MZx&#10;mGeGWYCF2lhpU6hc78fnI1i5NlGl5k2ZKe6PdbciU2KQXt14IJoKCtcGrRRN2+Aax6rrOAwDN9sd&#10;+92BHOS5U5Z7eNbK+Wz0MjfIPaMwT9L/tA5vHW3rBR5d15NpFjhwVhFjrRj1c5E+TIVDG614+uTx&#10;3RycC8PhIICtGOUeTkoEah8CaHwkZUPKGa0kbd5UQJPWct+s1L1bSoV5DrIfsh5KwVtLs/Gyli93&#10;6GvfumlbtBLAwv5QgVXInlxrjbEPBviH8TAexsN4GA/jYTyMh/EwHsbDeBgPAx4M8A/jYTyMh/Ew&#10;HsbDeBgP42E8jIfx/2u8I+aRB34gYLkvSr4vyln+fmrMWsQdp8KkP5fw+740sB8TNr/zHOpOzGOO&#10;QhNJlrFG0bX+KFiIKTDNAd84nNEilAHGWVIRxljI2opQNVc6+RyE9G5dFWAltDaEGMXAh4iYQs5s&#10;DwNtk1lbS4xi4HXGSupi2xFTqMn2dyKiXEpNCa7ppTGirIgoGmPonKW1hr7v0Yy4kJjHAa8V169f&#10;cv3mFc+efMCnn37BRx9/JulKzqKVroY9KClLZqaqQl7eTVKXz0sfk2pOBV0ARUk61jHJQltAS+K8&#10;lv/nxSBZzXR/Linl/nlzX5x2eh4AP0g3OSaMIIml5Iyz5pjAHnNh3TSSwI2h5CAGP6N4+sEV4+2e&#10;UqKk9VhF9AZVFLogZiyt2Kw3fP6F59XtLcM4EWcx2ZZU2A4DN9s9XdPgvSdXAZkxkvgm6aSa9fmZ&#10;/Aw1lkgpnBVBVppPCPgFrHGUmlCeS0HlQi6K1XoNiHF3vV4zXl9z2O+5PDvDuZZpGCgqY5sW40Vc&#10;O06RcQ58/e13nPctF5sVGjEKpZzf+dwXsdaSNHJqzM1VeFZ0ESFvTZxtfcN0GGlXHRdn53RNQzoc&#10;0ErXtynvYZwDrk8UpZhjwrc9m3OFcR3NMDINB26u37Lf3XB+tqHvW5SW5MnL8zO8t6iaDmysJebF&#10;LGWP6bypJiQ3Xgw53jlc20hSQ9NQygqFiGhihFAgosFC40VsU1KiKCTp00ly7zhOhHmilCymhlLn&#10;R6WqSSyha3J1SrGKv+t5D9XIWsgpUOp1FWMixSIGByVpXBKabbFtI6bGGPBac7He0DUNH37whNvt&#10;J7x4/Zq31zcM08Q4jEzDwDRNIhBMci5Zq0lxIk0zpIgpGlPFSWhFZy2tMyIQaxyHaWLddYQQ5bnm&#10;RZSiJYlvFnOvNZ5ERmXFfBj55X/972ht6Fcrnjy54vGTRzx59ISYI9dvXqEUtJ2kQ3T9ipQyc1yE&#10;l5lxHO6Shosi5/kHxpg/Z/I5CrNPzmPnHM5aYghHg3yuaYySVKfxdjHw3KUV9Z0I5RrvGYaR9XpN&#10;27U8ffqE169f8erlq5rmlI7zogAjxFS+GIOapjmaZZfEGxHomZrmdZfAfZqI+WNr8vvWvfuPvS9V&#10;6c89333TSLmXHH36HO/+fUkVWkxrcj0uRp+cM9M047znb//u79icnRNzkvmgigGXY2etFaGqNigt&#10;JvcQgsx5SpJEjLGSeBxFqJaTCL/H/Z5f/eqX+Kah5HxMlF3Esymnmkgo81kIgWma6PuOruuIMb/z&#10;/WGe8d4zjsMxhX4RoIpoVh1FqX3fobU6Pqe2MtewCFTr8fHOklM8HttTQfO7a506/lcQoe2p0WyB&#10;0/y5lLDj+qnlzzGtliVpVGEMGG2IEYxpKQWGYZSEJGtIIUoCjrf87K9/xs9//jP+6mc/48svf4I1&#10;ju3umu+e/4k//Off8Y//9Vd886dvOIwT2nV0/YbLi48JQZJIm6alaTtQhd1+KyYP62ibjq5rRdxZ&#10;Xx9VhHlxecFPfvJTUiqSujzPYsjJhRwTw/7AfruT9SkExnHEOY9zUgP0fYcxa1JNuF+S7bRWP0jZ&#10;Ok0aSykdzWrLv51zx/P+tAZarm3nHH3XScJfOUZw8vrtKw77A9Z4SoGbcc/N7TVhEnEnwDRPbPcH&#10;5jmL2UCLGVRbSVvN1WDkjAgd1YlQvTr0UBqctydGPUl2XFJdVU1+X8T18mOpQpDE/KJKBiUGmVJN&#10;9tZYSRzKhVXb0jZSMzfWsOpa+q5lte5wTUOmkGq9sF6t8dYzz4H40Yc0TcuHH37I2dkZSmuePH7K&#10;Zt3TeIvVhZw27He3pGkUSIrz2NZAJ2t4nGfCPJJDQMUoECGjycicbZ0cs7ZtJWHTGgYj8AttDNYq&#10;fCNrncyNCdJM1zj61YqsNCFlclH03Zq26RnHkf1+z/MX31NKTaDawDQe0AsURoFvWtarFc5onNGc&#10;bdZ0ztI/eczTq0vGceIwTpQCrmnRxrHd77m5vmE/jDTDSLsf6btOIBkoxjmxH3aca0fWhq4Rs0vM&#10;ilLFryULRMcpS9s25JywzhKSGMxDBmtb2taTooj4G+foW1OhHBCLpsRM2N7SdR1N09BYh67GBpQI&#10;p711NM6T5ghZxOJU85vVihQSJQVKiuz3OzTQ+oaUI72zXF5cEENgnmZikjnIeY/ShkcXFwKmyYnt&#10;dsvt9Rs0hc2qkyQ3BWkesNrQ+gbrGtbtB4RSmJIho46m9cN+4NXL19ze3rDb7Ti/OKdtPX3bsu56&#10;urbFtpLabr0I2nMqqAzUem4/DBwOAyElzodRkqq8kzXLGD7++OOjidVUYM1ut+Mff/Nbvn32nKI1&#10;52dXfPrJx3z+yYd88OQRfeMwWmp1pas5ENluGS3C4sWo57sO3d+df95JmnCp8Ivzdc/3L19wc71n&#10;ux8YxonDNJNL4nr/Qm6IFoUi4Z3h6RNJiy8ps90fmOaZi4tLvvhC04eArRCztmtZ9T1d1+OMzCVo&#10;UxNFxWzbKC+Arn0QI5qW+SelgtFikCxIWvMiri5FYAytMcxBUmTBiKndaEIq5BJx5a7XULKAb+Z5&#10;5na/59I16BiZYmLe7Sgo5ikJsKhpZd9nNahC03gxhaKq2cHg6voiacRZxNlagGcxRoqTRL5pnkFr&#10;9sNAAdrNOako5mlGpYTTRtaQkrFWo6qR6N87ljn5zqzGsU9RFoM25Qf74B/Wa+V/yfz+52rJ9z3P&#10;su79mBnrfbXhj/Vqfmzfv+zd7/cAlr3o6WOnf08n/Yj7X7v/3k4TRN+JeFfL/1QFG3Dy9aUWK7WW&#10;KoSciWOgb1variPlImaaWiPqI7ygAGJalj2jGAC1shXupeslJD0S+bchq4TWirSA70qmxAQli/Ei&#10;J0o2GCvphMUYNJmiZT7RRtK3U8p4Z9ggc8gwTLz85mu+++45m6tH/OSnP+PTTz6jXa2kXtAQdZR5&#10;8dgP4GhwlnpfnjengDWmmqEaPvvkUz784GP+4394wbfPvuPmZss8TTTe8uknn/DTn34JJf2g5j01&#10;vwnwT6EtQKbkRAxThRCAIp/s7zSnp+n7ztmlV3FqpLs/3jWjabTmCMJEidFFW4Oxin7Tk0LPbrvl&#10;MARi7XNpWyo8TdYU6zyNdzWxc0YrjWsM2ijmeWI/jMxTYAoCxvzJ52u0dgIYUIqm7ZmnmakaaNOQ&#10;KhxN3tPF+Tmb1ZqubTBO0sqL1ihlF/cZCk2MUzW+Ac4yaR+rpAAAIABJREFUpsA8jWJ8myWZ3DWN&#10;1Ohth1OKkgKxFDJi3Akx1n1YZp7F4GStZRqkXtVovDGwmP21vks3pmCN2JNSuTMYplQhaSjmGBiG&#10;kd3uUOdfR4oZowreiwFal1zNdYowB+Z5ovWNGONiIisNpqApuAph2+9HSikCaPEO6w3kSDjsuXld&#10;8G2HbTq0dsQMqMz5xSXTPIFWKGNBJenJaIt2BrT0gIrE2dL6Br3Z0BrNOB5IZFKseywjveWUM1MI&#10;hDmREnJsvaZfNay6nsY1NF2La/2xTtc5Y2vidyqBmDLzHBmGEa0tvmnIMROmgTAPpBhom4ariwsu&#10;Ls+52WxoXIPBkdMbyjSRlUJjmcaJeRBzpvMeZTQhF1JOx3277IkMBY3FkIrC2UKyWXq6WY610UrW&#10;+5oCnbXsK7wXAEQMgZvra3bXNzz79jt+8tMv2Ww2WKNIcZZ5NBWs8tjWM06KaZyOvd2SCpvNOX2/&#10;ovFiYI1xrqnmkWkegUYgYlOWz07JvswnSWgupXB+dk5MPde3N/zyl7/i408+Bq354KOPCLHQOs+T&#10;JyOPH1/RtD2bc+jWK+KUubl+w/Z6h3eWxjc8e/6SX//6n/n00w/52Vdf8p/+09/zi7/5Bc+ev+Ef&#10;/uH/4fd/+FdyLvR9j7GOeRIDflGyj9Ms86fMLzLBKqx1TOMINR286zrCbv/OHnWpEwtyjEtZjHm1&#10;jkyZEGbOzs5rj0DgKgIvUe+s18t+13lL37d0Xctq1bHb7WQtNgaSYbVeU7LAN4ZhwFjDX/31X/Pq&#10;5Uv+57/8DmccSsGURr7+9ls+++InfPrpZ8xTIHbS/1n6O00jyb2rtbkDvk0DKUS6pqW9aNFKczgc&#10;OOwO7LZbrDGsLy+4vb2lyyvOry55++aV1EwncBOlFSX90Mj+PvP16TjtlZ2asP9cX6XUdF3e01v7&#10;MeP8XwJSvvs4J/t19d57I6ef4/2e4Wki/NI3Wt7r6XPdXxffVz8t/fSlh6K1pm0FZDPNc/19mnme&#10;j+nip/eI7q+x76sPT5Phl38vv+tYK2cxrucioFOdxTSqlcBd275l1a1Z9Wc8efyYmGYgoorCGot1&#10;9gh0NEb2XAvE992emdQAAnBJ7wUblJJQ5c60LcACAdfluudZANLLmn0KWTytS06PwfJ9p4+fAl3L&#10;6eeXUgUhVUM+y2uXn3faYqwlqyg9TIlQJ8aZMAsAOKXMatWzeix9it1uxzyNjIeB6+0t4zBVeKP0&#10;g3S9f2qO/VUlNYfRdW0X6KKqveGlErHaCBS03mvMWl5LQsCMC2xJ1dth1ih57RWio+p9Lu/s0cTv&#10;nBMDs3O0XYMzFm8tq64VULhWGKtqKjnMYcaowvlmw9nZGa33NM5SSsRZQ9u1uMZjnKVte3JO/OlP&#10;30PRXF5est5scN6z6hr61pNzZt013K5arq+v2e5u2V6LybtcnAlEuB4j7T2Nkx6AVnJfSSmJ7jZe&#10;V0iR3CMYKwD62TfPuLyUflgqma71rLuO1XqNLonpcKDkjHea7vysQnESwaR6DcJGaS7Ozjnstkzz&#10;iFKFxnnaRlLlvXdkLfdoVSkYCrp+fuSI1YA2YA0qF2wwBD3jreV8s5E9jNHkInC5XAGOJWtyyux3&#10;O168eMnzF98zjAeurq44vzjHGiMmdjRFac7Ozthvt9y8ecMHjy7Z3bxhIBGmCYXC1vuLxjqKccSi&#10;yEqLsbvOd8tlHEOALH0A7SwME0OY2e72rPueEmbiOJJmgSKaxnP++Ipu1aGdnKMAh2mox9fSekeq&#10;4PgFQEa9R0vJTBUUI/ceZP6I80jOBeM9tsKljDEYpTCN7A9W3YrdWsCJkJlDJKREPhygFLqupWk8&#10;RhvmeSLlhDGa1lmsdQLjLQLMVUpDEgBlzglFRhVznHdKkfseMUaGUWpjqw3OOjZnG64ePaqQD46g&#10;rpizgMJLFmAqYqgnZmzjMMbWuaAQU0Fpg3WOmBL7w4FhGDELqKIa5XNKAjhd7peBQM3qvRJtZI/g&#10;va9wufggxnkYD+NhPIyH8TAexsN4GA/jYTyMh/EweDDAP4yH8TAexsN4GA/jYTyMh/EwHsa/e/xA&#10;HP2er5+KNv6SwOW+SPr066eP/Zg45i+JjO5/rZSCMu8mZVjjSEEMj9YuN/VFyLvf7dgPA/2qp7WW&#10;GANKw9vbLSHKjdmMIubE9vqWVd9zVmoC2LoRUzJQ6mva7w9M48gUE0OMrDfnFK1piiTwFaXFYOr9&#10;MZ36mLiV747FIvpRWgQhahHf5ETrHI3VGAqN1cQ5yL81tG3DPM+8fP4tb1+95I+//x2ffPY5n372&#10;Gd3ZGdhqJASy5l1T+4k4Tv6dWbT590X4WZ2k0GaqIUJjrSShSnpZFeIZU1Mq7sTo9z65H3z2P3o+&#10;npwXkuBr3jmXFqO1CNdVFYmVmlguQkOzCBVKJhVN1y6fYzXRVqNqDNWQnsXs3TQe7VvGmuqqWUR0&#10;InAIMYgAKomYIKVMLiIqoCbbagW+GoCWyL/TJLPjOV8K1hiUtTjnmGNk3N4yTiNF5Wp8czx9+oTz&#10;R1dcnV9WYWCWNCkyOmeuLi8ZpsT17Z4QA8+++46PHl/y9PJcgA9VRBer+HIxYMCdmI4Tc66AB8R8&#10;kBEdpzEaq2DVtVXso5jHkRAjpmQioE2RxHWdCXNiOIxMc0K5mYIYfKxzQI89HLi4esSqb5mnkd1h&#10;YL1eoZ3HNZ4wHuRcyoUwikAvE9E40jihtK2pJGLWW696irNYY3FNS4wiZG7bnhAyVhn6pqcoIymn&#10;08Rue8vLly9pGsuXn312TFIPYWKexQSkjKnGOjHkUkSM4r2jMx1GKxFrKaoRKUjSAllEmzFjjRah&#10;eA2YSLWjpbURc5+iJviK0chqsL0YEM8vznn95i1v3r5lHEaGw4H94cA8z+zr3+MUKDkyj5OYh9Gg&#10;RVQkIYgZZ0Qta22Lt4bRSrJ1yj3DMDLPVZyTM5REjKle64aidE2m0OQMw37g6+FPvHr5nP3nP+Gr&#10;r37K5fmG/X7PNB5QChovgv6SZW6Qc7+cBGoWSfqpwsolmfk4N54kWt2l5ZijwVHEh6nCO8SUvYgO&#10;F7DD8hzijS1M80TbepqmwWlD3zWs+pYQEof9ICY2bzm/uOCzz7/g5YsXfP3114z74WgsvhOU3hnR&#10;T1MIRRB5l3R/KmS9P9+pZY08+Xd5z9p5f658Xyr46dfv/6776Uvy9XfX9lNR5jvrbP1+gWSI4bQA&#10;IcxQJAnm57/4Kx49eXIUn4oAKsqciBgjnG9kjhsnjNJ1/V5EryfvJYPVmnkcOOx2pDDz29/8hnF/&#10;kFRe505SndR7oSpLYopzjr7v2e0OPzBbzbMk/ehGBGRzDNWMfncsjBIxsHeOnANKn4kAr1CTucsx&#10;vT2EwJgkvU5Xsdx7zWKFCnJY5gD9XtPb6XmSK4hAaXWE50hiZIG0JFllWRO1lnTdLI+VorC2QWtJ&#10;KVXG0m82fP7FJ/yHv/0rPvroMZ998QldY5m2e/71n3/J73/3Nb/+9T/zh9//Hmss3jcYs2Jzfolt&#10;WmIqTDHjmoau79BaM4wHQphx3tEYy7pfk1Ik5Yi1jnXX88HTR/TrNSEltrs9xmj2ux3Pnj2jacRQ&#10;u1z7C3DAGIM2kujddX2t7+w74vSl5hCDlcE5X8E+d+d9COEIKUlRYA6UIuAafScUd8aiEAO/b7z8&#10;jFYVegC77Y7ra0ncnsJUQR41lXgaCXGmpESu5qaYEiEVjHF0fX+ENZ1eX8459Iko/F1DZDU5LHb2&#10;Jcm2Thb5xJBfSpE6rJrejRbxLdTUQOOQ1C2F0UaEp20n53hjcNbQOEvfelrvWa9WbDa9mFm9p+t7&#10;SRV3TkzGVq5p5xtKgeubGwpw2F0zHm6Q3NIspjcK55v1UWhvtEBz5jChUhQBbk3kNEZjTYMxGu1F&#10;fH+zOzDOUYTpStN3HcZYijIoZVDGUpSY9FOWddoqSXFDW9rGUtDEnLm8OCekyH6/5/HTxxz2O6Zp&#10;4ubmmjjPUJN7cy7Emx3qMXStZwgTaRppG89q09O3LeebS7zv8G1XE0ANN7c73rx5wxwCwzBw2B+I&#10;LtO0K3IKKGMI88wwTyStmOYRbRwFsK7Be0tJiTCO4B3b3Zabm2tCCFjn2B0GxpC4evwU1yi0ETFp&#10;0Yb9NJJrrVeymKyMUWIoqyluAsHQOGfEEBoExuStxXpLiUXqxGNysqTjeWe52KzlGKWIyhmdMuNu&#10;R66JhhpDQtJ8rdGcrQRUMY4Djbdcnq3IMda6WJIxp3EiazHCqSJzfOMbTChMc8B6xzzDEPbcXt+w&#10;228BuL655om9ZLN+jDe6GjAT1HrXe0/jG1KMhHlEWY22hqwUIWVutjt8iDRtw2q15vziglihRqvN&#10;BrRmnkZS2/DTr77i6dMP2Q8jt7s9r16/JM0DN29e8+TRpRj66nzoqrE/hMD19S3Pvnte9w2Fxnu6&#10;Tq6587MzHl1ZnNViFo+Z885hHl3wwdUjUlFMIfDqzVtevblmuz8QYxTToC6s+o7ziwvZi44T640j&#10;3t7w7MVLXNtiNVxsVpydbygKgWzljLfuKJzWGUmFW3WcuTNevnkt5q5eV/hUIoQJpRTeN0d4TcoJ&#10;hSKmTIiSTjbHme9fSBLr+dk5Z5sNfYVW5GGqdZlckyXLzxXXcgiFN/u3zDFSiWFY42lbD6oQw4zW&#10;BlUTzwrUOXMxG0j6svX6LuExp1r3apTxeLPMp5q+7Qgp8afvX7KvqfbnmzPeXL+lsZa2wgCcNf/L&#10;Keqn9eqyd70PLHrfXvcvPdeP9UV+DBZ4f/9937T053osp89z3xT/bzE+/diefqmV75uFTl/P/eTU&#10;H3ue973+8iMQx9P/51JkDX3nZyskRkttO4dIHA+s+p626wT8pDVGC6RGKvxMrmCPOE+kFKTuV4VS&#10;DN4YLHcG8BRnSX1VYqbORYPKxDRLJra6W7Oz0gJ/0wZlCzFA0QZVNChTk1ARL0fKuFqfN9YQjWKe&#10;D2yvE//0P2558/33PPngQ84fP6JfneF9Uw1gAiEr3KXDyrV3B8USc0I51p3eW7784nM++fhjAQ7G&#10;KMma3uG9JcXwXmPfXe2bULpglELV1Pej4V2rd86B0/PgfXCIZX/3Pojm+68N9U4PruhqLlNiwFGq&#10;oIxmvT5jngOvXr1hs+p4cnlOjoGQYq1LxfBecsQqSCmQk4EsJrAwR8I4U4ok2T5//j3r1YZHV1f1&#10;/YIyin59hjGWMN31LEsplAUS1LT1Gql9gwyoJb1WUbiDGOqiUFbeY4iStj5V4FLOmTTPNG2PdY4M&#10;mEYTtSTV397c8j9/93uMa/j0U8f+MKBqHZ5jALX8fnn/YxbASD2i9dy928sqY8gxiLGtJmlqYyUZ&#10;OktfIMZIUZlkFN4ZrLZYbdCqUNAYLVAtgP00yLwxSp9WKYFVUK/hTCLlQEqGUupebhzkNaMxRcA2&#10;yjoa59Da1BqxenKM7EV1ieSUCUl6ODnMqJwAJWAj5wTaFjMhSe8xZwgx4jvD5lwTQmJOCWUNTdvi&#10;m0ZgT77BOTHVhThIYi8VnJgE+mCMoW1btFJSL9cat6gi9cs0MtsDCYVzDZePHtN1azYXV7x585rD&#10;YSAHUBGiCgzjgTHMGGfBCIAlVUCb9Ahs3e+aaowDbw2td6AVwzQKADAlnBYAQymFKeS7PVHjiTEJ&#10;CGIY+Kdf/Zp+JdCzfr2mXa0qDNGJMbrvmIP08g77fU1Sjrx9e41xVsx/WmOdoViZ58YQBDxJIqRq&#10;yE8wjRGK7Nd0azDWcHl+yTSP/OkPf8Q3LefnV1xcXfLixUu221u+/fY71usVl1cX+LaFDowFc6Mx&#10;ShHmyM3tljlGfv+HP/H2+ponjx/x5Zdf8rOffc6XX3zK7//wR/7bf/0f/NM//QZjBdhUVMYbJftK&#10;JXNcTHfrvzeS+FpKIYRQ63DZf8V4tyYua2xOCWtdnQOVABWVJHWvVivatq1m3PxeA/VpvdB6gf5a&#10;rTAKcgxYo8gpHo3r69WK58++O66Pxio++vgpTePx3pNSYr0+5/xSjPfOWlarnuFwoJRITo7m/OLY&#10;Y3bek8kC96gQW2MMq35FzpnD4YBrPGtzztnZGd572eQazdXjR/zxX3/HOA60TfuDOuZ+b+R9yeOn&#10;hut/S/32AwP0yX76ffex3lfjvG8dOu39LX2nBYb5A2N2fezHEu1P+/X3x+nPnJrjl+8tpRz7q3dr&#10;/V1PZIF1et/Q9x03NzfHc7dpPCHEY8/ttJa9//vv3y+UOSf9AE5z2hdd+rbKWQoCP9Ra452h9Z6+&#10;6zg7P6db9Shl0AhoyxiN8w26vEs0sjX5XYHs/0/6hJraf6t17H1gwPvAiUop5nk+QhMFiGqOx/YU&#10;rni/3jyuzyfv/1jXVEPoadL7/XP9bm8gaCAyKFVqP1bSq3XJzGGu9w7uQAVt27Ba9Sitef78Od98&#10;8w3DMEACo0xdmyW5XKFqr0tqCjGVF8Aczw/p4NT7lUrXdPGE0vp4n0BXkDMI7Pf0fF7mP3JEq4JR&#10;BevkGMpeDpxWeO9p24bGNzhnj8Z4awyNtfRdR9M4qW1SpmhFKkmOZypY7Vh3Ky6vLumaurfWAknN&#10;peC8BzS//vVvefnyNdZ5dk/2PHl6hffSL3ZO6puu61ivnnB1ccZut2McB0pOOGMpORNz4e2bN8zj&#10;yKrvWfV9hStJbdk0DXNMXG+3HIaRGGQuzAmGMJDSS7SRntTBGeJ6TdlsUDkRwyy9P2MxzhHjLPc4&#10;EYBALFlgkN5h1itWua3gLFmLrEL6acYejeQst3CVmKoXGphz0k89zlFzIKaEsbJGjcMBYzXGyvxh&#10;jZjVxzlwGOXeSCmK58+f86ev/yT7E2UwruHi8orGN5yfnbH56qdoEirOlDlgAV2gBIGFl1gopuB9&#10;K8ntzmGcYZpnqT3Hme12K/skOzOnTELgloebW6xriGPgsD0QxgFKJqTA5X7H+aNLrG+P19v12xvC&#10;NMu6tGrpGk/nm2rMlvM+lUyYMynE4xxqjGEaRrkWcoFxwDXyeg0dxkkfUuWCd4ZV31FSkp6kkto9&#10;zDMxzAzTQNe2GCV7QW9NveY9Wss8tFzPBdmf6KJrTyYwz0HmFm0Yp6nuxwxgUBTmkClZeirOQdt6&#10;DMs8pCEEIooUMzlp2sbRNM0RcJUrhFX+J3Pidrvlzdtrmralazv6tpP74inU+QC8V5R5IpWMSbJ3&#10;sFrqcGMt3vu7uUE96HEexsN4GA/jYTyMh/EwHsbDeBgP42E8DHgwwD+Mh/EwHsbDeBgP42E8jIfx&#10;MB7Gv3vcF2qIgPGH6RDvExO9z9C3/My/xQR//2cWsc6PCZXuC7uO35cLRSlyFrGgmMLE2gzlKMSY&#10;p5HDYceuGlFMyVgtecfGOvbTyDDN3Ox3ZBSv37yhbRyff/wxKUT6rkefmFd1NZWiNDFHhjmQhz1J&#10;FcxhwLctikLrPb7cEeuLFtGgUNJrOoTWOO9xgLMGW4XMRoGtxhPvNLkYZqtoGivif6sxyuOsRinN&#10;7fUrXr74lj/8/rd89bO/4uNPP5dkF28JuRATkoJb+JF0uXeFP4vZ7ijmQB9TwlThaIBPURIcSrk7&#10;fySEQ/9AtK+q+Or+OfHnhPhLet7puaK1JlcTsq4CW46mQMR4Mk8i7LSaV6+3XGs4X3f01uF0TSdW&#10;FmUVOY2M8yzpoL7BWod3DZcxs90djunoANYZrBXxUy6FEkVwosyEMY6UC3MQITpaBFcKmMYR390J&#10;C1JK9TUockw47zDO4et5Ns8zOUey1qAzXd+x8ZKeo5SciMpoVFHMc8Bbw5effsIUE98//55hf4sY&#10;2Au29WjUO8ktuQp7l+N/FCSwGI8VWhm0tfW4inHFWkPbeEmuipGSOEIIYs7kKGaUpukpRbHbDVgX&#10;SWpinGe+/uaZGMlzYt33bNY9F5dXHA4Dz7/7Fm0MwxTw3kG9zsI0c7u95dmLF0yp0G/OWK1WWN+i&#10;gmI7TWyNxjvL1eUFl5eXYnxqOzF4x0iR2AMxATmHK5LmHqMI5cZx5HZ7y+NHV0zTwDCISDnmjLOL&#10;4FCOp66GRd80NN4fU0sUuR4TQ7GROE0oCote0ToRXqmajp2OCTELhELMqilGyFkEXdrgjObi/Axj&#10;DLvtlr719H3LHAKroWe723F7e8t0SCL+wyDqfrkWBN2RUEqSsFxRGGU4W/VYZ4gxMYfEdndgt98z&#10;zQFKJmoj4qIY0VZENgqDygqUXMfjNPMv//LPXF/f8NVXX9H3HXmKjMOeGCa0dRjX44w+nn8xBpzz&#10;AO+kdZ8aY05NQe+IK48GiCVRRtaO8STReXkO59ydWLTAfr9HazFx5JQpSpHyRNM1rM9XtF4SxNup&#10;F4PvMGKM4ezsnNvra775+lsOgyR26fpavPeSYFxFvstclVIG4p1ZF3WSCFSNuTIZH1PH1b9zHX+f&#10;8PZ9Yuj3iXNP14BFMPuugFOdwAdkPY0h0HQd680GYzxN1/D5F18e05IWM7tdEmiqSLuxjnEcSSEe&#10;xbje+ZowI7CAECLeOEl7GwZyiDx/9h2vv//+aHxf0lk4EeO6ak5QSgSay7l2OByYpukoxBX4h1y/&#10;IYhJY3ksZxEUCohCjAmZak6uj1mj8bqpKbb5eM7lnEhpppQkwumsjuf3/c9LPna9LHA/gAC9Uwsp&#10;mQ+0UdWwzdGYu5iVTmMyCxzTq2Ods8OcAMvl1Yr/7e9/wd///d/y6acfc3a2wWrN27ev+H//83/h&#10;t//8G55/8x2vX75lmjJts6bxa9quJwHWO4xriDlhTKSkmUySlD6lBFxgPc6KaH5J7f3pz7/ifLOh&#10;9xarNTfbHb/7wx949foNz9QzSlbkJOmE03w3D2itWa1WNE0jqZvmTsCdczpCZXIptK3HOfeO8Dvn&#10;OwDFaTKsqmuhypIYbI2R3x8j3strX7nVMaUsxMA0jey2t3KOjhPzOBHCzDRPzCFJ8nWMFTwQa0Ks&#10;whiLNhanZD1VpaAruElMZbqmiwUS8p5VKZR6LmojabC6AlLk465zRl3DF1OrqZARjczvzloxFCmD&#10;Brq2QxvQFKx19euKxnsx+rUO5yxNY2mdo+9bVquevmtxrkFXEELbNDijaZsW453U3CUxxUhjNbaa&#10;q6UqUJKGqwXyQk14jSEzBoFkjMOe3e01JSUuzi9omg5jNJFCiAGtLHMqXG/33Lz9lhRmNl3H5198&#10;gm9agQNoyCHWNHiL0ooYM9vbLYdhJhXQzmOt4+rJ45qumHh0ecmTJ4+JQeAFtze3HPYjh8OeeRbD&#10;ojGWzz77hHm/J4WRdd+K2TrP5CmjrIFsGfcJZQzGOlqreHJ1hjaGw2EQ2IOVOWq/27M/CJDjdntL&#10;vr3FaMVqvaZfremcYdU0ko5rNcMwMAwHMc/ExP4wcxgmdsPAdjeRau3Vdh3rvmMclzVKEtbaxnF2&#10;vmJygVXXYXvLMByIcaZp5DxYtT0xBPY5k8KMNpJ+7Y3FWIE+KaVw1mK8Q7UNuoDVcu0Mw0CqiXhH&#10;XXUOklzpGuI0Mg8Dxhj61QbnLKkUhnEQA6c7MB32hBBJOeO1hpTxxoKVxN3oHdubaxpv6PonjPMs&#10;xqhSePbsW55cXXJ5cSEGayspdk3X4Uwj36cKxjlM0+K7FTEXqr+IppXa3HvHMAySTH57g6ugh4uz&#10;NevVT8koUoFhnDkcdqR5Js0zvmlpmwaU7EFSBZZY5zm/uOR2P3AYdhhjiDFyu9+x3e14/eYNw/iU&#10;Tz7+iEY1OGs4X/dsulbgWcYQU+bTD54wx8Qwick2pMB2u63rTpKkYG1RxrP99W/Y7V/zr3/6ms8/&#10;/oAnT7/g6dMnNUE0kVO+q6tSEiE9jnioBsOi6NoevxhmVCHljrzAsyiUkkmlEFMi5sL2UJPqh4GX&#10;b67ZHQaevXgtpr6mEajYcjPXOZyWNTcESUnOGbQ1dP2K9dkZfdez6jq6rkHrgrct1jpShhQD0yRA&#10;LasFCJdCrB6YQgpBwCsh1GRpJSZMrdFVcB1T4tWr13z/7bekauxPIaBUYbaWcalDtWaOkf/j33vj&#10;utaDIkzXR0DSAu/5S3XcD3oe/Hkg0unjp2aeH0sZ/bF+z/LY6bryPljhn4MX/tj7OzXnvy/19PTx&#10;08TiP9fHut9Puv++3n0tS620vJ4MykgvqQKEyrJrqhG7bdthjcAzlBEYoaZAkr3SNE2M0yR7zlr7&#10;GnsHP1xMWct+zBoLqjAdJoqWXpazBustSjv2k6w91joc1eillppTeldLcmYKEe+8APGymCjyLhGI&#10;tAZuXn/P9euX+PWGpx9+zAcffMjloyt8K8a2kCJ6ee9K6ofFT1YQmEzJS09IjBVag/dW5h1TQYMx&#10;3IGs+GGK7XLMjQaj1fFPqUZJp039TPR7e4n3z6dTQNrdtZV/cC7/+DmqK1xIo7QipIjXjrZrubp6&#10;xDTPDOPIGDp0SRwOB1rv74AHIQjga0lErTVmqZAtrSw5BwFtfP01Gfjoww+lxzdPOC/p5SnOtX+Z&#10;pZ+mFdM4Uhbzk/dkEOOdkuRxSYtPTEMkxUQqWYxivqXxgRRvOBwGtNaEEHj55jXOtbQ13TUXhTKC&#10;tRnHwGGY2b6+wfqGs7M1Xm9wWmOVhpyZ04Spn19OmagkCTQvkA9r8W2LNpZSZjG6eAH66CyJnr4J&#10;rJRG20YMRlF6HClGvHMC66lwAq0MKI11DuMT81zYDrNA+UrBN46z880RoJNzwFqpZXPKxFmSg4M2&#10;hChzSAoe17TkoklFk7IkWkKWOjtKInBMUdI9wyygBqVRxmGcR6MxRWFSwhhLToV5jgJgqbVnUYpU&#10;MmiNthbnHbFkOc9j4DAdyCnV/oSFYlAKrMm1ZgbnFOBovKPvGtZ9R4wZrR3KOQF4FAG2juPEfrtj&#10;t93z8tn3vHr9EkVA6cjt4UAKGVOvBe/F2DdPoQKIpLfrXYPV9Xowssde955bq9nu98RYcFpSkI1W&#10;xJCPgDmlDdZ6SeStycXb6xu22y3das1qs+E8ZrrSHGoWAAAgAElEQVS+hwLGKLwxtJcXWO/JCW5u&#10;tsR5Znd7gzZKjHfWiRHRqbpnypQUGKaIItJ6gTdRxHg+ThPDdBBI08UFbddz8+Yt682apx885s2r&#10;Gw77ieffveCjT55ycXVO4xv6vsdaQ5zlek4RvvnuWw77HfshEb9/w9fffMfZ+Zq/+cUv+PnPvuQX&#10;f/1zfvWPv+Z3v/sjv/3n37G73kHTQE2Nls5vkrki5GM9UY4wVKlL2qaRa71k5jmerFuG1Wp9ByfN&#10;so44J+a8pmmO++Slz7EkOOeS5Tqtc6HWYqB3zrLd3pBSrFAwee4YAsZYNpsNNzc3NI2j773AmR6d&#10;s93u6DoxoquiOOz2vH79mq7v2L64wTmFX/d4Z5hmAaAwz6AVIUjvxXvp933//fccDgcxVne9JOC2&#10;nmEccd5yeXmB0YoPPvqI7775llD358aYGs2r7sF7yztm5fuglL90/+l9tdb77j39JejP/V7lj92/&#10;Wp7rFHJ3CiR+X533vvXrtCZrmub4/UsfcumJLedHCOEHv3upSU/Ho0dXXF5ecnMjvY71es0XX3zB&#10;mzev+fbbZ0fQ4H2wzf3XvZjn79d2C4DyDkyajgb487MNq1XPbr9jvVrROEdb91Vd3+PbTvqq4hUX&#10;43YFr7xjMj8Bii6/4917H/kI6bl/XE8BmaUUxnF8BxKw/FHKHPtD7wNY3TfWv/O1lN4BPQFiZK+/&#10;d3neu9+ljhAa6pqr6z2LUGEiS08zxvn4M7vdgW++ecbhsGe73Yl5V0tyutWGlDOoBb6pT3pjqh7T&#10;ZQ9j6n2LCrupNdoCbCokjFboarg21UBfKDjrjnPRUhvJvSXQRt3Blo3AadZ9y2a1putaOi/3V5QG&#10;Z2RtKTFS0kQcZ9quZdWt6Dcb1hfnOO9w2mCz4urygq5vKCmgidh63zWmTIqZF69e0zjHZ598wjDO&#10;DLsDL8g4L+CAppFk7mEcUUgPdp5nNODqvU9Te2gxJvZaTNq7wyvCJPBk5xtc27Db7RnHiYSks3dN&#10;S4gCST4MB6yVPl+OToBZuaDIsj50DRmY54Ax0puea4/UGocqWfqC1lCKgBAb72i85bDdSq+8ZFnT&#10;ywKXcFgjwKFjr7kCaa02Um+mxDwLVGG73/Py1Uu00mijZV3yHmctj5884erqEXPthe4PB775+huu&#10;395QiqZoA8Uw7id6HykkhsOWkmbWjccqwxyC9KyVAMiNlvVNOy/waeq6Vg3Yfb+u/W25hzocZvb7&#10;AzEmXr15QxhGri7Oefz4MaUkAQ6uWkJOZMC5Bmssfb+q96+lbxDnkVQWaEcFBRuDcxzhEst+PkyK&#10;aZ5lH6/l/kWp9+xy7fsY67DOglLE1h/vifx/7L1ZkyTJlaX36Wabu4dHREYutReAArqb3TPsh3mh&#10;zAsXEQp/M1+5CUWmweE0mtIbCgXUkpVbbL7YohsfrpqHZyAL09Myj34hhcrKjPC0MFNTvaZ2zvli&#10;jBATQ6Gvb7dbwjRSNzVdW5Ug8kTXybOojxEb40NAmJY91pSkZxiGAR8j4xRomkbuQVPM5Un2WxWZ&#10;FIP0miUkQ+ZMRRwjIcixKKWpagmEzgDlvcOBQI/0rcvlksF7hnHEWAshMAyjgAWy7Nc1bYera6wS&#10;431VwgOMVhLEO++vx+kkyDnVqU51qlOd6lSnOtWpTnWqU52KkwH+VKc61alOdapTnepUpzrVqf7V&#10;NRv4cipCFmbdyB8LQj4k8DgIg47+fzbzHX6nUEpVVn+S5n78efOvjw1g7x3Rwf0mptEjaNVB2K+L&#10;acxpUDkSC+lku93x46tXVJ98RNU1ZK2o2gYbEiZBVbX0wTOEwGa74+xsTVPVIox1DToLsce1LWhN&#10;1bQk5xiVwqfMpu+JOQtlvqqoK4PWln0hXqZCn8g5kYIIy5u2OZj3ieFgAFNaUztHVchaISUqZ/DB&#10;iIHXGCE5KYsPnsoKIerd6x94++o1zz76mJ999Qs++vQzmm6JcRaNGDNVMd+CEKhTTH90jhXHAjJd&#10;SKNioNfa8uTJE64un3B/t0Frzd39vZjPeTCmHl/fWfh3TPc6CKhm4/zx2GE2Vj8Wp83Cb1VMcqqY&#10;syUYYLfbo1KkdiICGoZBjK/lZ/I2suwWWCDFjNUWbWtu7t+R056zmFlf1mgVWa1WrFdn7LZbERv4&#10;EVsZMfcZLSbKGIkpMY0TWkXGfsCPE5VpDiECPgRiivTjQNu1hBgZhoG6qg8ilH3fy/V0FuscMYs5&#10;R6IckgiGisDRWkuMEykJbWe/3XJzfU3brXj2/DltZbm/W9B1TSG9CW21aYSo5WNg2O//6B7PhZwq&#10;YiqLMSK8jtGLuFJrnHWQMiFFEWPWIpBOQYHKYphPEJMIpXWOZDS6gnEc+eGH77m73+Cs4emTKy4u&#10;/4xxEvqDNo7NZk/X7VgsWpx1hGnk+vaW69tbJh/ox4mIou0Wci+V+SKEADkxTdOBshGMETp4jKAg&#10;FZN6zlHoR1H+rRRcrs/RSvHu7Vvevn3HZr+nabtD4ELVNJha6GFjPxJCZPS+ENYiOScJoyhik4P7&#10;vLjBYoiolNF6Nk/nIt4TsUtKCTUHSgDkYjoo86izmvVqQddU9MOeafIMo4jfdvs9t13L3e0du/3A&#10;4KOQNVPGWg3ZixUxRRFCJQXOiPk9BWLw5BipK42zq0Ogwm4Y2Q8jU47zDUjKIs51ThcSl9Ah3r55&#10;y5sff+Ti6glPnjyhWyyomxYbEz4Ivq6uGzGRNI0IM4v4cRb7zQIf76eDIO89eqZWhfCsD3P/PE+l&#10;I6rRTDOajc3WWob9jhACXSciymmacLop5taefr8jpkROkcqaA7FYkWjbhk8+esGvfvVLvvnd7/j9&#10;H/7Abr+X4A8oRON0GFOuqg6mKxFcPlAOZ+q9HPfRlFuM3fO6+Z+rP2Vwn+fXmdjE47/rIKZ8/3sf&#10;CFHhKPRG6Efz961WZ/ziq1/gY+D63Q0hJH728y9ZX6zRRgTPxhqWywVaK3Y7mTuXy6WEeoRAXbkD&#10;RZ45GCUEUhJxoVWGu92OOCX6/Z5vf/+NiKCdxRg7e60LwUgfxtBMeNRl/pqmid1uh5/84XwcxhJC&#10;JJq8GJetNQdx29zTxBQPtLqUtIRCTKmM21DWUoVSxXAegtzx2hyu/SEsgYN++7iReW8OngnmqggN&#10;ycfCXukbHshh6b11Vca6LkRLSDlSuYqPPvqYX371C3751Vd8/vknLBY1k7/n+uYVv/nbv+dv/sN/&#10;4g9ff8fdzYaEJVcN7eIpi5WMGQmqUDgtBCofA9o6OteRsxhGlBKietVUsg5noTBN08SLj57RNg3T&#10;2JOmzLjf8/vvX3J9e0eMmaYTkel8T1dVdTCSzPfwbEJPR4ED1ppyHoSKbq0ToephThFxoBAPJWhI&#10;ROMUk00qYvFM23YsFgucc4UsD9vd7kD98mHCT5OMFe+Z+pGh79nt9/gwFWHgPPbAWCGNZ8Ba+bnm&#10;HljCT4pIu9yXSkFUYmoF+fOcUgl0yIcxM03TQdSeUzz8/GRZd8kcKPJtXeOsQ+WMdYqmEuGtMkIl&#10;6roWayzOCFFLSFuKtqmoa0dVOxFkdgu6phGxrbFURkTGzioRPioJzREqLRhkjbBKehahjTusNiIG&#10;JZHK+PBTYBx7vB9wTcPQDwxR6LCTD7x791aML8DZ2Tmf/ewrXnw8kr0Xk/iyLeJdIYy6qjpQQRWa&#10;4ANdd8bQj9zvtmz3e7b7Df7lRNO1hznIOumxyZmz1RnLxZJxXDN6T13XPL16ymrRQgwYlVEpEqeB&#10;FPayfkZZ3xQZEvhRghSaSkwN61XLoq1IWROyZrVoaWrHNHlsZen7gfV6zfr8/BDGoMmyVibNSGa1&#10;WlJVFV23QqY6RT+OTCEwTIH90INSTGPPbrdntTrj7Zu33N3d8vTZFc8/fs5Z13HWrSQUIRmsWbDf&#10;79huttzd3tPv91y/e8f5+RmffPwxRqtCLU9obcEI7XQ/jaicRKxd7tFsNClorDESQiINN5lMCF6E&#10;saUdss4Iod17XNXg/URdyGkqJxnLWvpIrQK1c7Rdhw+Ri/Nzzi8uaNqObb/n9uaaYb8TCm/w0iMf&#10;jASl91VBwrysBQVtbehWQq1TSjOUgBRrhCLaNA0xRna7HZOfsMbQtp2EJswUxOhZtA1m0crPnOXe&#10;ryqHrUzpT+ThVFnFV7/8Jbv9PcMwHMLPdrsdu92eH169ISR4dnVF7Sx15TBKKLqaSFfV1FaMfKu2&#10;JqZMSImutmx3W16/uUYbQ1U3VM2Cn//85zx9/py3b98Umpdj6AeWXUdb15ByCdiSvi4R6XeDrGda&#10;etxhmvDjxL7fM0XPZ59/SlOIvNY5QJ4Bgg+8fvuOd9c37Ha9hFZpi63FCDz4wO32Bq2yzF1orHHF&#10;6MqBJmithFL57UDvI8vFyLjvcU6hmZ/r5bOVLIzSi3cdi7amMobaSeAHKUIKJD/hp5HoA0q7Ekhg&#10;qZoKleByfcb55QU+JfpxYphDTFIqBPBJwrr+FQT4x0byY9PQTHX9KWLrh37/Me36+Osfm5h+ak/l&#10;Q3/2+LOO/3zuvY8NS39ESj36519SHzKUPaZuPj7O/Oj7f4rC+qdC9B5dnfd6sLmnKnBwtDZY4zB1&#10;KqZDRzKmmHYKIT4EGZcxEsueUchKTL3KYIFAFvJ0eU6wJXQlxcwwDmitGSZPUpmqqnGIAcXVNWOI&#10;9DsJDLFVLc8+ugSAZUp/mPGzCVyJMdUZQ1YW10tPXRmonGW7H7h7+yO312/54bvf8/kXX/LJJ59I&#10;4ErlSCkTC1E05ohQx4/G4jxGUiSkOaBoftaY+9d0eC57PJYeQhCVmG+MkT7oiACrtYOMGO5/Iqzh&#10;j++jf/mYn5+/lHoId8iH5zQxBbfaoCtHt2hxtTsYDcdxZL/bUpkz2npJStA2NX7ysv9RxsFsvqud&#10;w9YNUxBq6hgmvvvhB6qm5dnVJa6pCVPGKKibJdZYQozsdluMdyjt8VNgGEdaKwTQnIvBsxBv5/OZ&#10;gBSimJeso21busWC69sNGTn2d9dvsa7GmU9IYQ5mq9CuwgPbfuRut+fV9Q3djx21NVwsOypnCdMk&#10;4TZaetqUM8kHCXIoBvKswKQESvYxXFUfznNIGT156srKsWbpbeqqpbKK5L2Yh7QEDMYQUdpibI1x&#10;FRdPz7jf7Nn5jJ92ErLoLD6WZ6sse4A+RIyJkBJVBdPUSxCNcYSU2W1BG0fVdFTNglwCEGzJCwxZ&#10;nvd0CZWhjBetDMZVJG1AG/wUiSSqtsUqjfah7D2LUVHCtSIxR4yzKGvQc3BLGAlJ9gm8n6iqWszz&#10;xYxsFCglYQagMdaigIvVgiQpjmBNoWsnfAyQl6SrC6IP3D694PWbC3589SNv393y9uaO280OH8QI&#10;lZOYo50xaKUxxuGqCmt12UMJ5WdW+JyxGhZtQz94Rh8Yhgk1DZASMSA9qoJwCL6QtXkOCN3c37Pb&#10;7tncbbm4OGe5XEoYjtbEFGkyrM7OUErR9wMpxWLwm8MSI2dn53RNi1KZzeaeYYhUrpZnj5yJOTL4&#10;RD/syTmWQMuR84tLum7F3c0tzz96xsfPn/H1199we3PNt99+g9IUg+/nfPHZZ7RNSwyRL7/8gvV6&#10;zd/9/d/z6vVr2R+8XPP6zTXX7/4vPv74BZ9++hl/8ee/4q/+8q/48eWP/M2vf81vfvN33N7t0NpS&#10;1TVN3VJXlfS+JSDEGF3u34TS5mAWJSUxplpXQlJTCWSqD0F9qZib5zW/bVvquub+/p6+7+lWXenn&#10;kuzVlz10ax1t0xKiZ5pCCfGdzcNi5Ksqx3q95ubmRnq7OGKtou1qtrsNdeMIvrxH2Wz45ne/4+NP&#10;PykmXS2BViEeaO85Z1SS8NJpmg57edJLt/IMS2a72zD5EV++T/ahDFdPr3j18iXe+4d9mUfryeOg&#10;nWMz+XEYynHA8ofM2h/6/cd7M7NB/U/tuz02wT8OIHr8Lu0hoOB9Q/pjY/ljWvxsaBdy8QJrDX6a&#10;8CFgjBihz1Zncq12+/eOI4Tw3ucd/1wxRu7v77m/u5P3KiXEUcIL1AfDBo6DjN5b54/e8xxfs1iM&#10;tdaWsButWC9XnF+c8xd/+Zfs93te/vADTV1jylhRSN9urATKoMS4OY+9VNbflB7eYx0fxxyG6st7&#10;uNks/lPX/jg08RB8XPajZiP83B8daO5Hn3PYjzy+do9o9/OYOj7G+ddzr22tPRynvCOQENuhH8ue&#10;ZqRtG6GOa83N7Q13d3dst1vu7zd47w9BktbOgbMOq8EZQywhQHMgsdbzOyZ11CPLuaaEfD4EcpQx&#10;bhS5BLiUXTA0EnAk4akl3EErQvBgFErZQ7hjmPealWK5XLBoG3JOss+GonKWs+UZTaVx2pRgcC37&#10;U3WNq1qWyzOWF2dY58jluS36kf12QOeISuHw3kCXPdLnl2s+evYUHzOb7cB2vyeo9PDeQCtShjdv&#10;35FChBglRDmLkV5pzeXlJevzc548ueL84hyjNc7IO4dxmnj99g2bzYaYAtvdRkJ47CTBbEpJyHLw&#10;tF1Ht1gAEsozTpOEUzpLUpZ+DBgV5R4wGj+/38peyOFa+gGU3E8U07QuxxLmYKUYMUpCc8YhPIR9&#10;ZUDJvosqz+OmdizbBTFGNvuBfT9KqLSxZK2p246qksCjqtGs7KoQ2geunjxhGkqYc3nnPA699Bfa&#10;okzNdrdlu9lSGYNOmcpqnFHsxh3WedJ2TwSqpqGuZN+/rirO1+cSugMkDfth4H6z42J9Ie/Cdju0&#10;Uwz9DpUi3aIFo2m7Banfk2OU/TVX0boK5yp5Hx49494R/YSa95XnwItKQkbmvXxjDMuuYwwT4ziV&#10;ICUxjmtjSGiUNRhjadq2RBop2fcJAZUzXduy6Fq0kft9t93Q93t2/UAMHsUec3dPt1jQdi3aaOIU&#10;SRzPKbIfd3u/Yd8PoAznF1esly0heKZpYrlcSogQAJFQAhATos3wPjB5L2GxPtAP9/TDSF03Eu5l&#10;ZX/XaE1t5bwvugVN07Dre9ljzwkfIvtBgiMVGTWObIeh9LGZp0+eoBadBB0riN6z35d+TZ8Q8Kc6&#10;1alOdapTnepUpzrVqU51qlPByQB/qlOd6lSnOtWpTnWqU53qVP/q0rMZG4Q4mfN7pK1jUc+HSBfy&#10;IQ9UUuAg+MgH0tUDtfegdv8XiqUPQqFidps/r7iz5WV0fhBHH8Q3Wl4255LkrkwhTRUi181my3k/&#10;0C4XVJVDm566EpFJSIHsFXXV0O8HfFIsz8/BWpTOmKzk1woRzlY1daq4aiUN/d31OwYTGMaJtmow&#10;Sgmd0hpSCBgK8cJPhfJjsbYWMWuWdPpshOjjjKGyjrpqROxPxOhMWzuMFdqpn0ZCzvLCXUO96HBa&#10;sd+PfP/Nb3n3+kc++vRzPv70U1589DHd8kxIuYBKYm4kZZRJRMQwi1bvjQXNA00jk8UIQ+bjjz/m&#10;f/of/nt+9/VveffmDXebDSFlMZEWkbE2Mwn5/fF0TBkuVxT1iIh3ML+/R6tHjPgKtMokJaJTkyN1&#10;5XCVxafIrt+zWFxS1XJd66oVMmBMbKaemKBrGnk5bywoQ1IV/bjD9ANnCM3LVo7VakF1XdFPIzEL&#10;eVqIIEJxS64iTEMRf0ZS8KToyblCW3MwzOSc8dPEeHNHRkRWlWvxMeNjYup7pmEU+uFyxaafGHZ7&#10;Pv3knMknTD+hssVUlugzcQqoFPFjz831NSkJjbvvd1w9WfP0fMXV+RkaGIcRZ5WIGpyFqMVQGKOI&#10;jY8EgjknjHWFAKpQMaJyIsWZiAdpnhMAYyzWWSKi61Qq4+OE9yLAIYFzLdY5Fku4vHpCP41UVcNu&#10;nHj96g3TMNAtF3TLJZW1dF0nwhKVub25ZdePtIsVplmSrm9xdQMYjK5o25bJj6TkOV+f0VYVwQdU&#10;zGTjiXFCKQgJdtM9tunQpsJiiX2PxtM1NYtODE5931M3Lco6xklEQpOPKB3QyuAqJ5TPImAOfsIa&#10;zf39HfvNHTlFnLG0dS0BFs6i0RJ44SxVLQLXypoyTxVqfJmH9eHcGoKcVflaZUAprF0RwhlDoW2M&#10;o2e5XLLoFixXS25v77nfbOj3YtL3wRMKldooET1nMsYqpjCxH0dSkHHgvS8iKUNbW3IKEDUEEbGn&#10;ElaRCmVbIcI6X4y/zjXcXt/y5vUbFssll5eXXD29Yr2+IE09U/JYV2OUI/mEqxwqhiLaUgfCTQwR&#10;rRL5yLBsrUUbjdHmcJx5FuEVwdGxIHEWWhpt0IXQN1Oh/RTINtOroQg9EzEFnLNlrhVSW86BuhHh&#10;Y1vXrBYrPv/8E358/Ybffv0133zzB+5vboVYZ4wY37XMTcYYNJqY45FRIxcT8/vr3ByXUGzyKD4c&#10;NnNcj4lUP0ViErN7Eee/95m8ZyLRWjGLOnUJ5YgxE2PAWMuL589ZLJbsd3tub+548+4t/TDw1S+/&#10;4umzK5wVQtdi0XJ+tiaEwHa7k3kAMYSEacJYCU+IxBIMYMgxY7Qll4CD7XbLOI7E6Pn222/x3uMq&#10;J+JNKwZrVYSoWmtCCvgyhg/GUSM0oxSEABP2O0JIWNsdSOExiiBsP+ywzlLXjmGaStBLxlgxmm+3&#10;W5qmluuKmIBSMenkrIuYWAu1sIyxnCl0Px4MZDmLqIwPm73EFCBkUTE5F2KWmclWhVQeRajpnMNo&#10;RT+MoCxZQdO2/OIXv+DLn33JV7/4lM8/e0FbG6KfePn9S/7jf/g9//E//S2//d3XQvHLiuVyzerp&#10;RyilmcIDHThEMRNYawv5MeKspW1rmqZ7EDoXwW4IQchHzmGtI+XEt99+hybz4vlTvn/zI9fv3nG/&#10;HxgmoUNr58gqYawppDoxwE+TBA/M9C0/TSLArOsD1RKgchI2MU0TvoiLlVKkLCLmqnKg5jEutEXv&#10;R6yznK1X1LUIg8dxZH+7lc8tQuWZBB1CpO/3TNNE3/cMfS8mHmsP43Eei4f56oh+ltElvOO4vzaH&#10;IINMQllobYXWhlACa9Th3tbELMbxWSQ/rxPJ+xK6INT3lBI6J2pnipm9onGORdPgtKzp7aJh0S3p&#10;2o7KuWLVT2g8ldMsljWVq2iXa2zVooymrhuWiyW1deTggUjwkXEcSQiZ0CmNLtedHNEodBbhZtax&#10;iJANTVUXErb0UXUtxFVnLSFmQsxEBbZbcHd/y93tDXoYsbd3nK1WrM/W1EaR4yRiUZXRVmOdwdhK&#10;gi2GgZQyxlYs1y2L83OUymBVEX0G7jdC4d5stuScaduGqqrw3tP3A8MworRiHHouLtY0rpLwgKZG&#10;1y3aGZhGYpIxIiE8ULUNwzjgnMO5GmMsbdMRfCIipnL39CnOOSrnhDxZ7rHoJ2IKiO1XTEtWa7q6&#10;papaocu3LaZQZIdxEmPSOHJ9e8er16+hHxgzPLs8Z9FV3N7d8eu/+TW1sZy1Hatlx3q14MXzZxKS&#10;o4QKhTacPb3ixUcv0EphlcZadSC7aytGb2ssKQSCnwp5u6w/TuinUxCTTUyZGD1WyxyPAmcVSSti&#10;nMgqE0LEWI3CEpIjx0RCi1BYJeyio207UIquqvnZl18yeU9MkUVTs25rpmmAHA9hYdpoWU1jwA+J&#10;oEYWyyXtYkFVVWWeeqAfSriJ9EV+GgDFcrHAGM3b62u2u4HtdmCxXErvVwxsbdNg2wZdKFlJwRQi&#10;2tYY49jve65v75imwGeffcL5csFYVUyTJ/gEEZypmcLEdrenqTe0bc2+F8Fx5Sw2WTEtkWWsjBPj&#10;NJHQBzPRYrVkv+95+eol2jRcXl6yXHQ8OV9ytuyICXLMWMDm8hyHmCliTnifRNivLSD3BylLwAFC&#10;J/zxzVvqyrFsOpaLRQkTcPg4YWzFs2fPeXd9wxQCTBO2adCuIobS/6Qo1FmEAqaNQhsJJmnaBW3d&#10;kpMi+BFrFJZMv73lZpC5VmuNM4a2aVgsukIM9tzfXbO9k3WgqS3WSE9jtYGYyCEVSwbk6PFpQmWP&#10;s471YoFtW3IJhMtAVprbm1v2w0BClfk//RfvrxybgOZn3tlc/6Fe7kN7Io/NVg/jNX2wJ/xQ//eh&#10;nvHYAPVTxNP57zk2uH+I/v5TfemHSOzHATYfOoafopymOUjxT5jUDvTPR8dxIBwe7xGVXvu93YaC&#10;vNRKYZSmck7M2kqMOr33hBIYobXGWMM0BIa9mDZ91ow5EUePNoD3KGvRSuMKUTknIViO00i/71Fa&#10;M4yerBSQsCSCTSgTcbbC6FGCoUpvEYuRvqSiEXOmH0fxU+YsJpZiLGyqmpAydTG3No1l8L2EWtwl&#10;/uE3d/zw3R948eIjnj1/wfnllQTa5UwoQXIPGZTqwTx++O9I9NLDz/NfjKGcH8NDSOVDb8tht0dj&#10;tMWgyzqRDtdCG02O74+5x7Tcx9f5sQly/vXjYIg5dGKmxhpzbCpEnvMXEg40TQPaWJqmQist89Py&#10;DAM4bYmFLJm8BO9pMlrBFCYWXcP5xVqMSMnRD3tSTOzHnu9f/sDZasGia8TUEj0kSPMclKUHzq30&#10;/j4EXIxUdYNyihTFqDKFiNKlN68yeTY0W0VIiaZrWZ+v5Z7LSWjNd7fsLs6pawdZMYaJrBW2qtFV&#10;RTaWMSVeX19zsVqwbCoWi+ZgCkolAC8XA5wxD+cwptKbZnmWV0pCmrJWQrG3FmeFOutDwiq4WK9Q&#10;KbLPsrcUkpBkU1bkmAhJ0dYLqm5BtTgH21BVtwQ/obRis93h/cTZshVDXzL4JMFmiUwuwY2GRI7g&#10;I/jYo/qe5VmUYAlj0JXGKIS26jRT36OSmMNjCLIPYQzZWHZjYPByPSaMEGdbR+UqIDP5gB9H2eMr&#10;+3om2ENAWvSp0MHFLL4v80BTVzgrRk1DLuE0Ab8fZc8zyrMaysj9GUZCEtNa3TQ4I+f3+dMrll3F&#10;1cWKd9e3vLu55+31Pe/ud4zTSIhBTKBogo/ledzKHp9OkDQpBaZpRBlDWzuaqqZrM/0wsTN7jJPj&#10;DT4enrmstsQ87yNGMfLnDEb6l/u7G4Z+RymBarUAACAASURBVNd1XFxcsFotJGwjSWCGdRVVVZFy&#10;IKZQyOERrSybfEfXdFxenkNKWCPPiMPQE1JkijIHZa2xWvY73l3fcL/Z0i1XnJ2d4aeBJ5eXGB0Z&#10;+y1vX78ixExOmZffv+S7T77lL/+bv+Dy/IJm6bi8XPNv/urP+fb7FT/8+JJXb9/y9MkV2jlu73bc&#10;3f09//zPX/PJx5/wsy++4H/5n/9H/t2/+2v+8Z9+y//+f/zfvLu+Y5qi7IsUE6n09aYY0nIJZ8t0&#10;nexJjMUYqbWhquqD6Q7yQ8hSMeFO03Qwku92O3lPcmTGndc+rTXdckXVtGxv+tLnaGwlQUqphJk4&#10;59hvJfTt6ukVRtfstgPTKGPlaOGRsew9/X5PXVfs9juqumKyYjBuu072SVGsVivZhyv9D0rRdd1h&#10;bXe27EmWkESUYrPZsFiuODs/5/bNuwOtdt4HfAhM0R80lB/3VMfn5JgQ/y/t4f7U9/1UgNFsOp7D&#10;6mZD8ziO733fcV8Syj78cX/2OCRo7qHmQID5nE7TKME0IQidd7Fgsei4vr7G++koVCGXgFFPCOG9&#10;9zDzutn3/YE8Phu2tdYlJPLDMszj758/c97Dkf0rcwjv67pOxvyipqoqrLUsFmIA3mzvGXY9l2cX&#10;1E1dDKh2znuRuVGJmVx66XgIGnvcGxzvic59wDx25p9lvjbHAQfzf8/n3Fr7wfvq+F2W+Nvze8Z5&#10;Y4yYdI/6/fnPj/eL5uOb/5n/nvk45n2wcRyxzuCMJviRYb8np8TU75kKifnu7l7C3Mq7tKapS1jk&#10;HCAhgYyaTM4BY8UYqzToLEEmGgk2UuU8g5jZZZyoQ7OkynyTo0JmFHl2UqaE0pZz2tbVwRCu5/2y&#10;JMFNlXO0XSvXJEX6YWSaJtbLFWfrc55cXrLqFiVkJVBZy9mi4+L8/NB3qPKUWqFRQdaN4AemcUCr&#10;RG0NRiWcMaisyUqTlRDPUwpkZWhby9n5M3wxuR8/I4z7PV5HlKmoqpoQI9M4cX97zzB69v1w2KPs&#10;Fg3n5+eslisWqyVfLDrGceTLL79kmiY293dsNhJOME4TVV0RY2S/2zOFSFfX9NbSNbLX1mpLnAIG&#10;Je8xouypzWGCElCq0dnIe3UUU4rsp0EM+0HCZALlfonpcN5CjBJkXNc0TYvWlpgnCSAxEsgj70Og&#10;XSz55PMvH+4Va8u7sYm6lvE7Tp5YQkqbuqZrLEpLCM44TQxO5r+MorKKpjaMw46pH4jjyGa3xxpN&#10;jJkpbBimwJgiShtqZzhbLblYrzlfr2nrhMrgcyD4QK002mkmldDBctsH7m9uuJObGFc3/Jn788Oc&#10;qZQqobb58H46B1/Cq2VUZW3QroYS6lU3NUabwzunnKGyFteW4IIo+5jDOLHZbvExUFc1o4+42mGr&#10;mhQCCajqmjoltJFnkRAjTduSSlh/8J6hH5hGXwIK5L06WhUSuyrhIRrnZC++HwPjFPn6m2/pFrLv&#10;G3zAl7WzchWVVbS1Y9Et6Fq55iFOEl4kN7r8nNYSsoS0pUkxjAOkSGMdTV3T1DWQ5R1nVZGVll5U&#10;S6DkHBqbFUxJxu84etqmPIvnhFGKuqmIwZcg2lOd6lSnOtWpTnWqU53qVKc61alOdTLAn+pUpzrV&#10;qU51qlOd6lSnOtV/pfqQuPiYonssJJ6/Pv2EcPuxKPXhm96nQc1f+1PHA4hJTn9Y2F38kkfiFxEW&#10;ppwJMVJpMb9rlVl0Dc2+ZrjfcXN7x3K5oOk6IcppXQzyFp0UbdceyK9V3QixIYtQy1aaYRgOpo+2&#10;bdGuog6R3X7Hvt8dRDbee0wRr2VrRTS937Hb7VDleOu2Q6si0HGGlAtBuIhYUohiWFCauqpARTlW&#10;rYhak3Mo4uN0MIUZrcUgHgNvfnzJ2zev+f4Pf+CzL77k6vkLutUZlatE0BqFHK9yoUmlI1M66j2B&#10;1EE5TKZra/7NX/0Fv/rlz/nu22+pnBPitzJiBE/vG98/NEaOr7V+RFF5LIqf6e+H72cmyotgp21r&#10;zs/XdHWF1UL3yymgshJCWY7FXJPZF9F4R0PdtiKQqSvu7m6EpussxojYatG1XJyv2W63WK1w2rC5&#10;vydeXpbj5SAYM1pMsELNLEI4Y8XgVs6jpN6LYTaEgHWOyYvINuRMP05UiwUow91uz8+aDmMrfMpU&#10;KeEnT4wDKQsRZBoHgvdYo4hh4vbdW1ZtzdXFBV3biSglinlO24CuHM5WNE1k2PegZnITYmSP6WDW&#10;m0klh/Ec5euUFkJrjJFgItqIsHkOt7i7u+fV67c8e/6CxWJJ9AFXOZy1XF1dyc9bLv84Tdze3RNS&#10;5Px8zdlySdN29PsdP757g7OW9fklSmt8SAw+MU6T0Gudpd/vQGWqSgyswU/048SyaVBKhF45Z+7u&#10;d2z7gWQtru5wtoYkc9xi0WGtGHO6QlO5vb8XskaZ97z3KKWo6oqmcqQkJq1MojKa2hm81cQgAuBx&#10;GkVI7DVOO7TS9FOPGUUA2xQzJ1lLyEN636QckoiLF8uOdrGgH0bGacIXw3hV16QM2nisc8VsZ2nq&#10;lq7ruL65Zb/bQ58gJCGd+xHjEtoarNE0XcfybInKinEYDtd5GEbanOnahu2+p21HYspMITKMgRBF&#10;VB9iFFObcULt0wqrHVkphmHkh+9/4O72jo8/+Yxnz57inCWFiRCFmmysCHi7tiMVkZZGk7SMpxwi&#10;SolJCpWorIghrXPFPDIUohkiVH9kjvDek00S6kcxLM9EKWOE/q3LfRnCwGKxELHn5I+CWvIDtRkx&#10;SX7y8YsS8qHZXm54++Yt292WmKKY/lLCVg2SL5JQSb1HTJrFkQeR6zEt8Sfmycfz6OP18Dgo4H1D&#10;/Iepm/P3zMJL+X75Pefcgf6Zc2Z9dsZyuWQYBm7vbkAphnHkxfPnfPnll1Supm2E+J5jZLvbFGF3&#10;w/JsQVNX5JzZBS/UukmMF3PggasqXOWYFAzDwDDuqWrH7777Az++fEldOVQhqs8Eq3nOnfuUh0CU&#10;InI7oopYK2v7NPn3xKcgVLaZCmWtxYRICvFAZlMIebuuK3JOJIUQaGexXKGoaaUKDSmToif4iFaa&#10;phFq7iyCfkyin4XGx+QoaxUgxlBtNFqLEDglBVa+xwdZ60OEy6tn/Nt/++f8/Oef8sknn/DpJ5+j&#10;dcXd3Ut+85v/hz/8/mu+//Y7fv/bb5n24OolWnV0Xc3kA1o39PuJyQeMK/NT05Dzg4DYOoNX/iBa&#10;PhagxzKm57WBQqYM0RNj4utvfs+762uGvme7ucc1rRjoS2iA1pTQBRH2z+EEdS0iaaWEwMPxPVOu&#10;S4pCSxyGoRje5es1iGBQQ0xyjYw2pCTUv4vzC0KYePPmNZvNhpQSlXUiKvaeaRzph4F+v2e/3zOO&#10;40E8KUEX75Paftp0xWGcppSOeqhEzJmUhbxFIW9pDZWS8auKMS9nhUvgj81dShPKnGaMGPZcoTF2&#10;bcu6XdI0tYgvraGrG1aLBc5aXO1om462aXDOMI57QpjIodCRUGLuVRqdMrZ1rC/PscqgUUK2VFp6&#10;p35gs90SYyhCewlWSjHPEw2jH9luN6xXZ1hXsWMvX5cSpAAxMvRbBqXQpqJbLlmdX1A3FdM0cvP2&#10;LUM/cX+/oXLnGCs/ewKUtTgna6k1jpwyw9iz320BLcFVxmGdxVbSg6+6jpil3267lnEa2dzfE/zE&#10;OA4yNyuonRExaIrc3N7S93tUztS1BObURqhOSsvc4X0meM8YEvf3d0zeU1UNXbfgfH2BsxV2Hp9l&#10;Dhj6Qc65D/LsEkMZIulAnOrajrqqUdqW0DGw2mCrisGN3Nzfk63l6eUFF2dn2CI47/3Edr/jcn0u&#10;IvR+YHt7y82bNywXDcTEi48+om6EzFQtOiKJEBL7/R6VElVlsUazaFsqZ8kpEdPEWExorikBXkZj&#10;lZJnJGu43+748c2bA5FW6JG5PHe1YCTIZrfvuby8kB7eOjGipnwIeTBO7rVxGA8Ev2mccFbukaZ2&#10;WKMwRvq4UNbg+QnGB884eXwMXF49FxPa0VzsnKNtGshiUIghEEPEOs2qa1l0n0BWxCgUtSmM+GnE&#10;l/mpbRqMtfIQBUJhI4t532oh2hMZhx1UjrZtWC1XKKXph4mbu1vu7m6J0XN7e0sILZVzsuapEohT&#10;xks/DiXUx1K5mqwUxjmeKM2TJ0+KsSWBgn2/p22dmHOnkRxGjJIgmspaUoj4EJj8RIiZm9s7rm9u&#10;MNry9NkzztZrMBo0qNFwv9lyPUq/tF6dsVosxXyboXKOmBIvnn/EGBOjF6G7q2oxI8ZIKEbynBQy&#10;NYgBH4Gf0jjLoluwaBq6rqWuLCp5MccWqnI6hB4VU1JMxBiYxolpHHnz+oYYPJnMYrGgrRv8ONE2&#10;DbWRV8jTMLDf3gOyVrSLFdo5Us60rQR1Xa46Ls+WRLQQ7PK/bk/lTxm7H4iah52Mf9Hnzf3CT/WC&#10;7z1TPzLMf3AP5ScM7cdr2txzHe8Tfcik9afMZcefPa+Hx7TWP3X+pPdWh32SfIhCVIdfPyaRlvRF&#10;Od5UAhnz8T7X+39nShldwhy1UtSFXGdQZZ7a4/3EcnXGommw1rINWzb7gRCD0PSimDGnMJKNBDcq&#10;pdGmpjIGH8byPB7FtIjCp0zIipA1VjlckEy+nDNNXZMUhfwpREKtFFOM5OgJKZe9ITEiW2uwSoy3&#10;1hicdQdKqtGq3M4JTcIZy+b6Lbv7G16//J4nT1/w4qNPOX9yKQZN54pBMhNTPOzfHXrXEvIkPa88&#10;+8/j4XFYQj4iQhcLhxh6dAkNiiV8olzT2Uj/Ier7cbDE8Th//Pd9yGQoAWSZlGC2T6XZ7FQCM+u6&#10;lgDAOEm/ow3eB6yzLJcrTIrkKIFv1tiyJkpoW0YM/E+unqBdze39hkolfJyIOqKzEXNv9ISg8X5E&#10;qyT0by1Jn1mXkKCmKaaXhz7TGoPP8cjEn8uzgZgMjdIHo3WKia5ryDlS1xUXl5dU2lLVlrZtyVkC&#10;E2PO1HVFt1gwxMgwTuwHx/XtHc8vz4EWrQ3Z5GIaUmKYK2P7ML8c5pp4IFyLgdkJEdZaXCXrBCgq&#10;a2jqin67JYZQaLFqHmTEKITzlDX7fsQ1LcvVkuAnUqgIMXK/2WCNZZoiutbkrFHKslhJEGiOEhJA&#10;zkxjz+gVVdOQM2zu78hK4eqK3NY0dUXlxDhktSbGBlueCUOMDN6DqVjWjiYpktJiVAqeECaWHXRt&#10;jUHo3dMwEWKQ/ZrgAU0M830k19tqi6s0mCwmw/I/mINHheQ9jZPsK6HISuNDxEfZO7QoCBGjHVpZ&#10;slUsF2fUVc3Zas3VVc9Hmx27IbAfeu7vN2y2G4ZxYholqFIh9+8UE4rMNA7lmspx6LJfYrSirhyd&#10;n9j3PZMPTCUEw4fI6D3DNGGUJUYve4pWQnVilOtwf3/HbrvhbH0mdNPFQuiphVirjfwdWrJZJWQr&#10;9qgMb99KIKQq+0OphAiEHMheiONBgVES4uN9JCTo93ty8lTGUhnL06snWOMIKbPfyrPPjz+8ZHN7&#10;y0cfveBXv/ozXnz0gqdXT1isWrplw2az44vPf8Z3v/+Ot29ecfXkCUppfvO3f8fX//zPfPXVz/ns&#10;yy/49//+v+NXf/YX/PrX/y//8A//xJvXb0vooRhKp2k8mBAn78kounbBarViHEf6cUArTVXJvnHO&#10;CWfnMDQJKgNFVUkwhy+k13nczGudkI7lnrq8vMQYJ0GsaJyraNqO+/t7Ukp0XUfwgbdv31LXNU+e&#10;XLFanfPN737H7e09Sgl1WGvZGxDSb8/rH1/yxc++YL8PXL+75unTZxLoGSfwJXAOcEbMxgkJ2VQZ&#10;sBJWXLsKV1X0/YBRRsbLasXzF8/Z3N0xDiP9dkccxvco2fPe1kwCPzYaz3tbj4nk/yXm98c90nvv&#10;QY76mHnf5vF6k8q/m6Y5GMhTSgeD+bxXoA57v6UXKntOjynyx0FKzrnDPH8w6B8Ff242G95dX5ML&#10;mXiapqP9rvCe2fr4Z1HvhQ1Lf5xS4t27d4f9FUCOsZgwc6bsWdnDnoych0SMYtZXgLGG8/Wapm3k&#10;Z6jEYGtLgK5SBq0My25JZSsJhFOluxNHtgSBpFSetRIg9HKlfppIP1+T+fzPlOqpBCrOJvjj83zc&#10;c3zovab8+6g3VRKkAY9CAPQDXX02os/nvyr7WSnGcp9yOG+yB9+X9Vbe6zlnIWXudxJ43G+3TH5k&#10;Gr087ypF3bS0TSOxeVn2EGIKKPXQrxtN2ddUKKOKcVqX/bcoD2NlTGbAHpnyVdnPobwvyvMcnCEW&#10;A7bVlay7ClpXS5B3XbHoOpmjspyvqq4wrjoE+TpT8/zpUz568ZznV1c8e/qUi/WapqrJOZLCQAwT&#10;zogJXmt5Jg9ejN5+3GM1pGkihQGtJGi8HyNWK3RTUZkWa7WsqTHQ7/egnYS0jANVUx/mZq1kzC0a&#10;hw8a42T/ZRhHRh+wVUPImXe3t4z9UPa/LK9ev8YaeZfUtg1N09A2NdYYMXCvzhivRvZ9z3azY7Pd&#10;sdns2PcDm3FisVjgp8BuP1BvGxbLBYtuSeVAxfKeYw6dsRp0RVuCUmKUviDGIF/rPX6aiDkSc0Zl&#10;xTDJepFRVE1HMJnd/a5QwMEa2feuKwmXrivHom1ZrdeHeW0YR3k3oBQhRqyxjOPIMPSM5Z2MNbI3&#10;UdVN6e091iZyNig0ztSsuop+tyNNXs53ks8OIZGNIWR5z9D3e/b9IEGKIbC3DqMlMCrGJMfbVFgF&#10;i8YS2wo/WobJ41OEELi+vqUp+8ld12K0IcbAWHodkxPWyLNIjBEVDUpbjAEfA2MJGs0pE32QfYlK&#10;1lHnLLaWcP1Xr14zjPKezhhDt1hQlSCKaZzw08j5xYX8vrFUztBWlQT2IebwmCLj4EvQakQbhbFH&#10;IUolRC5F6Q+6rkUby+3dlv0w8O7m7tAXjOMESubrtlKcdS3LTvqNyjmyyozTKCESVUU/DqQegg8s&#10;F0uwsFqtpN8vwcMpJawzVCVEBO3wKZZ3FBlbldCvLHvqEs5Usd3tqSsre/TWUlcWcsM0DicBzqlO&#10;dapTnepUpzrVqU51qlOd6lScDPCnOtWpTnWqU53qVKc61alO9V+9PiQkfSwGUcfCYvgj4+FcP/X7&#10;6pHZ+UN/x4PBSl66vydgyjMp9wFan5K8wM5JDPCjn+hqK2RMa6gry9myox89KWe2u56LSzF8p5iI&#10;KaOUQalE27aknDlbr3HWkXJkmjwYEFNFImuDD5HVeYdxFQwDT6+uCHF9EPVOwwiTEPLqpkErRawC&#10;gzFMQ89uv5MX6HWFUWJ2a7sOrY0QLIshyWgRv+aUhWRg5GX5Y5KwLyb4oe8J3nNxfoG2Qrvd3d3w&#10;j//fhlcvv+fJ8+c8ef6c9cUlxlSgTRGtKMhRjG+HaxiBB4FxjB5lHTkFtNF0XcWvfvULYkhibP6J&#10;8fSnBWgiff5jMX6RuM/jKB8TVzgY3VQW4cZy0fH04hxyxhmFyg6rLUpboWX7vZjgcmacAjENaOdY&#10;NC3n63NUIVCNw57FUgz01hguL86pKserVz9SGcOybYXCgMKgMc6Vn0KOfxZWkTLiWVIkrQ+CMl+o&#10;iGMIhZqpiUmM5AkhbXzxxRciLMiaRdPSOEttDVM/isBFqSKsVLStECdtXeG0hhiF3J6EJh1yhpTp&#10;hxFTVeSUxKikLdEoIY0qhXUVthJRizYGRS6mXjHCz4K3uqkexH8pyWU5GOYhhMzmfoM2DmdrjB5p&#10;mgprTaEbK6qqYZomEeOkxHa34931NT/78nOh0lpLt1pTWUtVOcZRCL9VVfPmzVsUint3S0qJy8tz&#10;dG25uXnHNOyotMGxonYWpcBPnrEf6Hc7snXsdnusq+najsXy7EBk0kp+tqZ2xWSXD4RuEZXK5+kc&#10;EGKuhGvEEHD6jItVJ/dfMZM769BKMQ6TEI9zxqfAGCLjFJje3SCnXhGSiAiruhGKwjTRDwPr0fPl&#10;+pzFWYUuwr2cMlYbaiRgYRb1VLWl61pWqyVPnlzSDwN3d/fc3d6x3+3pB6GVpJxROaCyEaGSdWhV&#10;F+NBTdNUEhqRREQ/DBMhyf3djyKSH6eJyXshb+dIVkKCSUU4SREv77c9//QP/8g3X3/N5dUl6/WZ&#10;CIDaBf0+4mPGVA5XjLUaMb96PxXRYEXOYtYapxFrjdC4jaGuq4O4dLcbSUWIOQc3zKSPMM8XgLWq&#10;iAqDmCP1A8FuP4w4Z0UQNJt4i+BIpSwGE6fxPrJcdHz1i1/gR0+/77m+fce7m3e8fvWa3W7Pdr+j&#10;bhrE4/U+jXI+NjWTN+A/GwjzU2so8B7d6bH5Y6b2fIj0+djENAtJvfcHo4tSihfPn9O0Ld9++wcx&#10;M0ZZI7/66pes1+doK3PBol0wDD0peYxRGPOwRg39XoyHSuh8BiFrosRnJzTnkX5/Twyeze0t3/zu&#10;a3QJPMjI2jQHEkA+EKTFKGoOY0EXI+YsGJtJ3SHEBwM8SgwazkmQSgajDV3bMk4TMabDuQxBTHZt&#10;7YSUdwgDerAszGJmYwyLRVeMKbrQw/tyb6n3+pXjNfHB1O/Y7bcYDct6SVVVVFVDCJ77zT1k6LqO&#10;Lz79hC8+/5z/9q//mvNnl6zXNSnuubt+y//5v/2v/O7rP/Ddd9/zw3cvsXaBNjVTPGNxtRAR30w7&#10;Uplh2mOclfCRpkMbIwT38nUaJUZIrWjbTqhc5dwMw3A4x7MYO8bI5CcmLwabru0ISVG1C9ZVezAE&#10;PFBhhYZXVXKd5nVyDiWZBX+zcXX+O+ZxGnMSeqQpJGv1YIyy1tKaB/poKmvfZrPh9vaazf29GCtz&#10;Zr/ZMk0T+/2evvRQqtwH1lqccx8kjB3fX/mREWw+Twf6LYVyWj7DHj4vy32h7EGoPIviJSQFrBKB&#10;bs75QMtEWzHvlBCWZdeyWnS0VYurxDCNLqROo1itV6yWS6y1LJcLVmcL2rYiJU+YJqGZ6tmg5nBV&#10;jVu2YgSfogj7lSYQSUEIm9bONPdI0zRitohi4JCTEjk/W5frJqJNlYWMi1JiwImZQBYTSL+TgJb6&#10;gkVbs/r4YzFl9z37fg86c3t3X0ISKqaQ2O17KL28nwa00SyXK8gSthN8ZLMbmcY9KWeWZ2eEQqus&#10;KsvTq0shXMVYzH25BBIYUjFC/TAMXN9ck2ZTcp4DdBa8ePECtCOqxLgfub/flXnPc/32ht+nbzHa&#10;sFqv+fjTT1mu5N62xjANI9OR4F2pjC49pBwHGOfK2ibEXK0yKiWsypy1LWq5xDqZ44Zhz3boYZfJ&#10;NHgf0cpwtlhydbEmBo/ThsVqRcgZh6JqanwUcTVJDHTjvifHGt01pCgmqco6tDU4a8txPPT3xtpy&#10;L1VUdWJ9cYkyBh8CMST2457dOHC9vcc5SwyB8/WaqDTGWapK5tIQAs5ajNb4GPBhwkfP0AsRWdZU&#10;UwzmYhgJUQhy2ujDPetjLD2mF8F5Px5CNeq6wVox86gsxHBlNKnQrzSlN5jna63RtUUpoV/5JKa+&#10;GEOhtZb538q9k3Nm2bW0n3586J1BesU50OPi4oyzsyX7J5e8fPkD1hqWywU5JfxU6M+FjpWz9Cwx&#10;SrCKq1s5tymxH3pCkLWuqmrW6zVtY0soWuDN3R23w47rt6+wyuBKz1hVxWgCqJzo6ob12ZrKWHQS&#10;Y+RquWCVEovdkn4YCT6wud/w5tVbhlEo0drK8+7zFy948vwZbddS1xV15bBKi2A/xhIaZ0Fp6emi&#10;9P5iOtY4a4UK2FSYYnqfjZNaafw0cXt9Q0oBqy22dhhdo1dLcs7c33WH54SsMlMIEpDRtGVMBIw1&#10;RJ/wQ0+/ueP+7gbraqyxxNUKbbQYSboOZZyMq9m4+F9Yj59nZ+PT42fhlNSRQTf9pCF87skeU9Z/&#10;iuI+76F86M9+KljpuOawpsdm+fnv/BDN/kPfOx/D++a1/F4QyOPAxOP9IDH/2gfC63Go06PzeTim&#10;LD3g3CvO36PKc4oq+wazUT4iz+m57MMoldE5YlJmmDy7zZbee9a7/rDfIAZlw26/ox8HAhkf4YeX&#10;P/J8eMaTizXaWDHV5vz/s/dmv5JlV37et6czRsS9N+esgVVkFYfuFmA/uSFY9osBA/6L/SoLfrIa&#10;aski1EW22GSxWFk53yniTHvyw9oRN/Iyi221XmMBWVmJvJERcYa911pn/X4fOiuykrVTxUhETMW2&#10;S6TJ0NiKNmf5rlHu5awgLUFyA3N33EMKaBS1E7Jl7TSVUaQYSH5BZ6FfOmvRVoxg2qpB60Dlamrr&#10;aCwsy8Rw/Zrt1Tte/ulbPvvJFzz75DM252LYElPGJ01MgXIQyQilW5feXEpS0+uDMP3D2uJwfnJG&#10;a0golLXglNyniz+Yaab84TX7MTH9MVX+Y1TWH3stxZhEinlDjJLrZJVwlZhPohVDyf2aqiGETFYi&#10;fqlKPpmT1A4xRcnxUyTGjPcL67MVpmk4U4Y5BG5329IlAoymshartfT2QiQp6RMYC1Htu0giaMdo&#10;tBWScgiBtnVFzCeGmLIXSu3jnCWRmMeZYRyIMYhJZlzo+g1tv6atHc46QASTRhkhuavM+aajX/e8&#10;fvuecTfw7v01/gsFyqK1PezzPkg9kNWdCam1TqjvRZJMEUWmnNFKBNBSD9UYHcnay7UaRKxFTqhs&#10;ijmUESRtEpr65eUVyhiU3uGD5/rmmpyRz2ErNusV1sAyTyx+oaocJIM2lpBndNbMy8iwGxmXiJkm&#10;EX4VEz+lYacNm/WazZkYvSltsFoMLZXRGJfpupakHMY0YCoWH7m+vmK32/L+7WumVc/nn3+GU9KT&#10;2fktSSpDgs+kVPbKYoqpjKKqHF3foY2IEomBZRqJyyLHLou5knGWurHkLNdB1Yh56f6ekyUsCqk+&#10;KTAGo2r6qqLte9brFTe3W4axYdU2DOuO7bhltx24vRnxiwjh/TwT4kyMHl0MhshiMJqywlaO2mXq&#10;xtI2Fd4H5iUQYmZehEJcORH6L4tkyosx5QAAIABJREFU/8rI+mtNJb1sLDFlrq9uGcaZdjeyXk20&#10;XUfdNkd1m8PYmmCLcDUFxjkd6o/D3pIVKipyotRGqQhCbRGdecbdUIiqUUwim4ZPPvmMtm359ts/&#10;MAwDIQTGaeGb3/yOP373gi+/+Jznnzzn6bNn/OzzL9HWoo3h4vyM3/7G8fbNWzFDa3pc0/L3//k3&#10;/PH7H/jZlz/j+fPn/B//+//Gv/7b/4n//Otf8+tf/5fy83JvKy19LTEXyWQiWjv6rqHvGukfhihG&#10;DCqj9J3ZSwyJHMU00BhLymKm4pzDUMz0igheoahcxWbVk4Ln5YsXLPPMZnNGVdcs3osY2Vh2t7cs&#10;08xq1dP1HatNz2rTo52mMpamqUqOJmZBV1eSh3V9x6/++q/54YcXKJ1xVpNykL0uQ4xZ+qRlTddW&#10;My0jy1YIyFVV41MABdc3tzhX4ZcZpw2ffvI5t9c7vp+/L73s/JH8YN9TUR/kE/dr8r+U6/ylHOj4&#10;Z/a5130TlmMTn8OehxhwDsOAtXLNVVV1oMDnLMYNlSkU7ijbUi5uLMd50rEZJeXfPTZQBFAlP0Ip&#10;BGqsC2H4w899qCmPBN/HeeX+ffcGk0oprq6umaaFlCQ/hSy1UioCcGOIQfKDvXmNMYazzaqIaCu6&#10;tmO9XpMRMbyxFmPl+V5V1QQvRnXKisGK/PseaxwxJnn+RvrgvO8F5/eP1f19f2/setyT2VO775v2&#10;HOfoP3qN5EzOpZejNSmIUYn0n53UElFOqC5r0qEGKOuIq1tUTizLyDTt8IsnRVkLcjEijSEwlmcJ&#10;OWZurq5FtF3e1zlDVSsSGuus7LVKYZTcd2QxoTg2azTFFFy+Rzo834jRlyJD9nStNEaJ6FVE+kYI&#10;8uyNsmMxvdsfH42xhsYaaqupnWPddzRtjWsqmrrFmhpraupG0dQ1tq4JKRNzZn12xtl6RQoBZw19&#10;W2M1GF3M8GzDMvPB9bs3UlK1InrpRy1+wiUxSaGpDn0c4ypcI4L0ECJ5nsm17EXGSV5kayfHPkQg&#10;obTh7EzyAaUMMUHbNbR9xzQvbHc7rt5eS76YPDFF2qbGGXswOEdlmtoJLdtJfdu3HStrWF2c8ehs&#10;xRySiOpdxdn5Obe3O968eS0mM5cL293IerWma1tqWxFVYnt9JdekcSgrOVjIYn7lvRhfKCsGo2kJ&#10;rOqW4Is5lq3J2hASTIsI2ZNyKAOuqakrS46ReZ7EcCgurDdr6rqR76alt8BBEA3GWNbrNXVVMQ5b&#10;SB6NmCTYqmJOYogU/EzyXvroSO+pXm3o6gadMz4GlhhAGbR1pKzYjQPLPOGnCT8vLMNAU1VYU2EU&#10;5BDIXtE0kjP0jx/x8OKcMUDUjpgghoVxd0sYDePNFX968YKm77BWROznfUPTODFtKZRyUiDkLIYu&#10;GTQav3h22x3TNJO0ZXW24eziHNTCOA9oC6uqL/e+YbVeMy0zr1694pvf/Ja3795Rdx1Pnjzlq59+&#10;yaPzDZu+o65tMSYxYqquKc/h5Ll8yBFbOZquxWlDzmI02I4elUWs/8nTxHbYcX17y+u3b3k17kg5&#10;EmJgO4xYrXh7dSN9FWNwRkweV22LKs/H3r5/hweeP/uEpulxRoyYjHMHU/yqbqgqI4ZxSsu9FoGm&#10;xsdIWiQ3VUg/TGnEpChndMo4Y/EZ6fkGMRc7xSlOcYpTnOIUpzjFKU5xilOc4hQnAfwpTnGKU5zi&#10;FKc4xSlOcYpT/HfFxyhg9+ntx0Mjx4Mz94eh7w/Y/CXx+18aSPqzv8tCdMnpjrgqpNryxHb/fkcD&#10;SSjD4iPRGjCZuqoIGTZrjaka5kWoCfPsy5C0+mBYXCtF7RwXmzXOaBpryMtMyCJSyloRUsKnzOX1&#10;DV0n5OC2achZhvetFSLT9e0Nq805q74npkRdV2xWa7bkQqMYQEGylq5u0UZEVjlGfM4yqMr+O0ch&#10;KR6E5pnvv/9eBka1YjvshLS73dHUNeM0crZx5CTCYaU10817/njzjj/87jc8/eRzvvjZzzl78BCr&#10;ZYAqWqHThSADPHfD7vl4/AxyIiyepA0yUFuEXPrPz/fxdfVRISbqz4bW9J76wTHNQ937TAmQYQCj&#10;RVClytBOLmJpoalk1qsNXdcSwsIyzSJs9Z64p7H7GVfvaQqJFIWs3VQWrVd0dQPBk6Jn1bXExWO0&#10;DHIJOV0EeUsMlJF7GVSjDHxrhTKGqm7QRoQ5lOtaG6ERoEA7y263o21avvrqZwzjRIqZetWicmQJ&#10;CxT6AiqjjKNtepoGnBNKcfSeZZqJ9Qxkcgoiskeu+eAD43aHUQpXOYwTEUzMmcq5O3KeUqgy/G2s&#10;IUchvxklRODFLzIQjoj+Y0yEEFmtVvz0pz+laTvaVijf4ziIWGcYyDnz4OKccZi4vb6SQVXvefP2&#10;jYgaleXsbE3Xr6icRSMDPtPiRWgXMjeXV7Rdzfn5mZA/gmdeRkiRbGSga0GEjeMolMt3795jqpqq&#10;bQkhsl71PLw4p2lroeQAkKhqR98/ILNfGyg0YSNklDCzLBO72y05RJzWGGeY5oXKKHRTo5U50H6N&#10;qRj1gg9ehl5zYhkX5mkhJ8/Z+TlO1+QMo/cs3guha1l4fXnJizev+eSTT3jw6BGmCFM3m02h2ohY&#10;3C8LfdcwDCO3uy19aFDqnMePHvDu7RWX7y+5ur5iu90yzhPTsjAtC3XTUFVCnlbl+9aFAK6NUNqG&#10;ahShe0z0ITNOC9MyM4wTwzgRjMJlA9YSfDgIU7EKChnILzOvX73k7ZtX1HXNZ599zhc//ZqmcQzT&#10;xDwF6qoWMq81WCuGH8aA97EILWSQKRWxq9aauq6LYFQXkt+d4PQwEFvU7xnwKaHJhJywShNIch8p&#10;yN6zLHPZv1KhlBehb5xY5pllnmjaFqPhbLNiHmfqytH2Fc+eP+WLL77khx9e8t13f2KaZmon4oEY&#10;RXiRs/za7zf398q/LOD4y0O89wUh8h72A5FRPiLbG6MxRsTEKeUPRE25vN5oTVU7lMqcn5/L3jDs&#10;ePb0CV9//TUhCdm3cRU5RTFIIYthS47kBOPgoRCQ9gYFeS+eVDKMCplhuGW3u2WZPH/4w+8ZtlvO&#10;NpsivFhwRmOMPYjFgMNgq7WCkj0mQe0Jhfu8ZS+cDiHQNTUhiBBXKOYRYxUaGfwNPghhvAjs53mi&#10;qYxQqZJIG1JOyJSoiMOrytF1nQyjG8M0TVzfXIlpxeEcqw9MD47Pm3y2ha5rgMw0TcyTJ4Qtq/MV&#10;v/irv+KXP/+Kv/nVz/ns+VP6tmG3G/nhzTv+3b//B/7jf/x7Xv7wA8NuEIFphrpZYWxDVIqmrclW&#10;iLwoK4SWtqJtZTjbGMvkEyZl4rzgnDuQ5oSStc8NwuF62h9/OYcc5YwJV1W01rHZnPHwwUP+6Xe/&#10;Kz8fD+fDGEtV1YV6WcuSWQaRl2U5kMdCuKOC7g1m9tSxXKjcqqy3MnBeF7FSJhThKDnh/cI4Lex2&#10;O8Zhh19mpmliu90eKO97ob1zjrrQlY4FfcfD7ntS9Z5Epgp5LxVhZz4y8LHGEHPCFEEDqGJuVEjl&#10;Sh/+TavNQeyXEVqetg5jRMhZZ6GL1VVDXejvtTP0bUPXNKxWPXUrArrZz4zDwPurgXnacd209H3P&#10;vGzYTbfUjWWzXnFxfk7T1IQYMNrSdT3GWJboGcYJ76Ossykf6ISkRNW2VDGVddseBCt7Iun+vMay&#10;h4AMSJeFhqrtMFYEhfMsOZMfZ96+eHUgZVLMFsZpQlvLOM3sphGFYrNec75aUdeWcbsjZwrZOqC0&#10;ZhwmXr99x9XVtQyUakXTtjx68hjXyHWjrePsbENlNH5emMeJFAPeLyLGmjImJeI0k5ViWmZQCucc&#10;S/AYK+tSiJHaVZw/eHQwPdhud4zbHVonlnfvuB12PHnyhIuLC1Z9j1GGkBO7aSz3FYQUcc6hcxba&#10;uUqopDAIyVcG5D05Jioj+Zg2mrZ2GJepu4qLB+fEIkKZi3FS5Rx918q1GBMhZnwIGCN7aQxeBuS7&#10;nhSlzjBKEfzM7e0WZ0y5NuWeSIWsrLUQUVGarB1V23PRdGQFu3Hg6uYF3/3wEh8CmUxVO7qmZjdO&#10;jPPMZr2hqWucLcRiioguJRHBxygmS1lMnbQ2WCPHHiWmOVL/lL0PVcwWylB48NzsJqqqpm1b2nai&#10;bVuqqsIZKzVmTqgcUSngZ89cyLYiXNAijtVG6gpbCJtZy9BvimirMVrMk/ZmXSIOFXMVyZGjGKws&#10;Hj+LCOh8s6KynxVxTGKeSw4Shcg3jhPzPJfcHGIQ0xBbV/gYCNPIPM8opVlvNjilsMqSNNTa4h4/&#10;4eb6vQgtyrVNVnR9R9d12MoVSqihqZtCAxTCnKsstTGs+77UMZphGHn9+g3TPInIKSV2u4GubWic&#10;GMDUlSN6Ty77tjJisJUK5S3mhDZgq4rKVmVPTcJc9yM+JFCJ7BzLNEDOIhLxs+yTy1LMTBTGWOoi&#10;LOjajqylHgbJJXMUcYrpKmxOhLljd3tDmCdCMcxTORLmEaU1cRFDiqAM1+PI1W7gX/839lbuU0GP&#10;iex3edx9Ia+621Pu5WwfMwm831M5ziGPzZb2wqD7P3e/3j4Wzt/POe/3e+7nqx/7+49RWD+W495/&#10;/cfEzPuco2maw3FIP0IF56hfImRpfRBm58NRv2tl7F0ujK0wRhfhJwc6q/dexGy7gdvdVmpSLUYg&#10;ujLY2kHyzNPCdpzZLYFXb97TdT27cWbVNjitD8Yp3geqRsQ/U5xRSgx8tvNItbQ0qZO1OGdCiHjE&#10;mMTPqaw5QnO0zmKqqhiCJEIMhEX6CE1lsUlTa3DOsihIRgSyKifIUUw+1P7YR24u3/Dr92/5/rvv&#10;+OyLL3ny7BNWqzWVq8nOFrK4GMSoXPIcWfxRWgSPFNLxceyvp72hZY6Bs82Gpu1x1jEHycmVEvM3&#10;ayl5wo/3Lf9McPgjddGHBGCOPoeYHBhjhLBa1YQYub65Zt20ECNLmshk/DJjtaKtKzZdT9/WZKXJ&#10;OpMxh5o3hkgbM05brIPVesP1doePkeAlR6CYjOk9QTdJbmt0OJjnkRKVqzDOHsjqe+EkytyZsikx&#10;IYhxT4mUvQlrwTgxyrOWvmtQWkwLTRGyhVIT+xSktg+R84cPefT4Ed9/+0dqV2G19HaapiWlBW0N&#10;pojxJEeWe9AV05mY097LEm2K6L/UAgoxjXCm9HO0IYWA0aaI8gtZWN/l30LnzCjriHnm7ftLvvnt&#10;b+n6HjI8efwI687p24YYApdXV4CI1Z0xaG3xYWG7G7i6ueHy8paE4uHjJ/SrTclXIOvM5dUtyxKI&#10;Adq2KfUE5CQCopBBO4XRpX8QFvw8sbu9FXOEqpJrwCcur65YvJf6RGus1QRfBMxRzNacFaONfT6a&#10;YsQZaNtK7rVlIS4TqdRdWsl5q6qKmPcCZzm2IUai96ATOZd6PgZUMUmtrGbdt2gl111TG1arlnnj&#10;2W4G3l9dcXNzQ0gt0wwWEdirUu8dTEQ0kBIW6WlZo8t6rBjnhe1gqLxlmRes1syLZ/aL0FKViAi1&#10;tbL+FPOMq8tLrq+uODs/5/zinLppxKwuJrSPkp/V7lC7T7MnpCy5cSEs59Kn2Auhj8XBeyOGlBIv&#10;Xrw4ELT7vufi4oK6bjDGcnt7y83NreTzS+Cbb/6Rf/jmNzx5+oS//du/5eHjh4QYSDnzk59+xsPH&#10;D/A+8Yd/+iOv3lyRErx6c4n3/8Tv//BHnjx5zKNHj/if/82/5l/9q1/xxz9+y7//f/6O71+8ZDfM&#10;VJUhJ0PX1WgNwXucczhn6fuWeZjFkDBKba2N5MVoER5qBajEPA0Mw5a6rooRE+V3MaL8+quf0TQN&#10;3/7hDyzzwuPHj6mbuvSFE6v1GpXh6v0lMQSauuHRgwdYKwJqY8S41dla1mbnqOsKv0yM08jV5RXO&#10;VfTrNdfbLV1Xy32uRAhstT6cq9vtLVVdAflgJqeVYplmEUo6J/nuMDIMA03T8ujRI3mdMVgta4tQ&#10;gj0xZDGs200HEd0+19nvO9ITUH+2J/3/fTZ2vIfd77F9zIhln7fsa5e9ed/t7fZwTrwPhCiCZ5UV&#10;ujzTSEVQSspoc9e7+hhhfv++h+/IhwZDx+ZD98369t/nOMc6fq63f49lWWjb9gNzQ2Mtobw2JTGG&#10;3u9nXddT1xXOWbpOev/OyT5UVxVd10mecKDHSzamtaFpLTHcCdZzTmQSSe1J9+kD0vv93DMdPtOd&#10;mdJ+H9n/bgux2JXeQ4zS997/+b4R08eei94Z+ejD+U1HBs0pJkKWXlVIsfQJ5dmlmBxL/224vUUp&#10;MeubphFTjH6XJTLPM8uylDXpWo5xVhil/8yE0TlLOjJR3NOes07krNDalrVRsb8VZF+T62pvrsBR&#10;f1Ieqxq0ytJTRZG0ERp8lJqrKv0OrcEaQ9O29G1DZQ2Ns1RW07U1TdtQtw1t19G3KypXU1WWqq5o&#10;214Muo0mo4gxiBA/JeZxh5926PI8wBgx32jqquShXoxZYiD6hRg80S+oYhopzy+KUXOSvt+rV+8O&#10;6b7Smq5fifmvNqVeTJAiCqmvcwzF1DeglQNlcEpTdT1907FZrXl08YRxnhiGHde312xvbxjGkaqq&#10;0SozzyO3tzc8PNvgjRZTk2Gk7zuapqatLJt1T9uvUKYCpXlwfs7jhxe8v7xkmiemyTNPoxzXtpO+&#10;dDHlnHxkudmBEoNebQ111wtdOwX8vGMGhnHi8vKGumrxMTFMC8ZVVG1L0/Zi0qvBp0gYAzEF6QMq&#10;hZ4Ur66v5d9XGlf6fF3d0lQ1Ki5iVIuY2NG2KGoxVs9g9Z0JRGUMKUWp97Pck0aDn0cKAx29N4Ei&#10;45yhqVYEXxOWlnmeUOLzQQxJjOaXCb9EVPZSExl5hqW0JioL2uIXy5gS0zTy8tVLhnHkZnuLMTXP&#10;nn9KqByLhsrJJlPXthgYFMOA8jwkZAg5EYEQIpdX10zec3ZxjqsbzoyTnpmzWOtQpafb1DXPnz6V&#10;GlQpbm9v+eabb3j68AHn6xWrVUdVuYNRyn6viTHyw6tXDNMofUZj6OqGpqmpjKJxLX2/prYWDGgC&#10;zmpUjpyfraVeiIkfXr3i/dUl17e35AybfoVRhhwzOcG8zHi/oOuaeRh4c3kFynK26YBMU1VsNmvq&#10;qgalCL6YEesMUQwX6qbC5UxCsdvt0MZibYU2hmUOaKWL8UJCI/3LZZ5An2ZxTnGKU5ziFKc4xSlO&#10;cYpTnOIUp4CTAP4UpzjFKU5xilOc4hSnOMUp/rvi/lD1x8R2x8LkD+i1RWx0PNx9n8Zw/Nq79+Iv&#10;UuH3cUeAV0KSPAYwkO+E1nsYxF5oVAixi4+oToZ2rQFrLE0ltApnhcAgghBLW1Us3svASo4YBU6D&#10;NYraaVpnUVYTZhEaLDEyLzNRW/x2yzwvVFXFat1SVw1kGQbQiEAmpSSk2JyLgEKEcssyC2U7hjvS&#10;nZEBYl8JnTCMk1A5rdBt52lhmBZsJcPa3nt2w0Tb9yilGYaBq5stF+eGm+1WBh6rmrZpaSpLSoGU&#10;E7e7LX/4zX/hxXcv+PQnP+HLn/6U9dlZIaRBXTt8CCh0OReQUUfXQUYpcyT8ohBfIj8GVDke1jqm&#10;b+wHhD42fKT0MTGO/ckuP1sEafv5FbIM7SgRpMyzkKPbrmG1WrFe9YzjyMsfXjCMA35ZRFBeBvJi&#10;FJK21hQKQCZFj7MGkmbdd5ACOidSiPjkWa/XVFXF7e0t4zgyTxPnZ2fkFA5DWEqZQlTXWK1wjaNt&#10;GrwPLN4fBoVjygzDQBmJo3EOZ/pCJ9YH8cxueysDQ2ShG+RMXYQ9SwiM48zu5pbztiGEWWbSEfE9&#10;WYSb4zKz226x1vD8k+cYZ2XY50B3SYeZQeucUJpVGXQOkd12J6LEmFitVnIbakXdVGzUmqpyIkyp&#10;a7wPvHr9mputUJ8whq7ruDh7wIuUiCkRyIQsJKl5mYHNYfBOFWpJ29Rsb7c0dYO1mrZ1tE0tg3hz&#10;IvpY7pVKxM4xkdG8eP2Wd5c3PHr8iKZpD7RyZx3Rz0QDjTUilsgJcsCgDmR7EXvtSd7CaGmrmlv/&#10;nmUchSKXEsFPch9rU4gwMpTeti112+FDYPGBaZpQtaLrV0zzSNV2NJ2Qlxcv96cuRJ9lWbi6uuL3&#10;3/6Rt5eXPH7yhLpuYKeF2qCEcFLVNTmIQYAZxEihaVv6PtHWDX3X0vcd796943a742bYcrvdcvXu&#10;PYBQXQtVQ2tNXVWYIhZvqwprhPwTkhBNpsUVsknFOM1CB00JYw0peFIZWNwP5NnKEaMnxsBuO/Cb&#10;f/gtV9c3fP75F1RtTYiZME/kLINwWis2m3OMNuzSQCr0M8iEeWHJSe7ZIra/T+45JsHv//5u/ZG9&#10;aY4yoOicENn2w6qmCK0nvxxe07QdWmvmaSYmimA4UjeWvq95+25immacdTx7+py+X/PmzWsu378T&#10;8Voh3IN8nliEVxwN05pjc5kfGcT8sbi/j9/t5yI4Pd6H72ijd1Tt42HePe1vv//e3tzQ9z2bzRnX&#10;1zd0fc9XX39F01aMU2S96bDWstsNKAXOWJytCNHT1LL/BS+DpqmIJGKMKGvLngLz4rm+FlriuLvh&#10;zavX1E0l17fJ1NZhlfkzAur+3O5J99wTie2Hh2UfFtrkbrejqYSo7L2Qe2L0OGcgRazSuLaiqgyh&#10;GJuQM8EvOGdlyK+Y7lCGjasy4Ns0DTHGQhi/Ogi3UkqHQfAYE85WB4L6/rjvv49zFoi0veOXv/wl&#10;P//6l/zyl7/g6bNnQnF5/ZJf/5f/zMsfXvCbf/iGV9+/JmVDSBZbX2BpSSpR2RptDbYyWLKIMpOI&#10;KXQjYhalFK5qRegTQJtCqDL2QFlS6CIkk+tpf58oJUPQB1L80UB2VVVY50gxcvX+Eq0UwzgI2dka&#10;MRmqm3JP3OUV++txv3fu/92qksHXZVkOIoaqqhjHEWMMfd/Ttu1BjB8LwWieFqGCzwshLEzjwM2t&#10;7F3zPInhRZTv1NS1iJTgAzGd0lqIxNwjUJUBfqO1DB0eCfFS2Q8P17o52BhJ3hzLuqSUiA2OchuD&#10;EG/N4ZpQMoiqoXKVkKSsw2iLLZRXlSmC9IhRSsjN5xtc7Vj8TI5Rhk1R1NbRr1ZUtRDllUFMlUIk&#10;hEgs9KJY1lGD0MjkHkjkGMkkOZemomkaGQrfSwtzIOZMJmONKkYE8jql9wPpkhvkSqhbxmgqFP3K&#10;yd4XswwW77bstluhpC8zPkQwFuNqnn76KatVj1HQWIs1sq75WYYst+Mg4httCDFTNR2uEhHxPE+8&#10;fXtJ07XUdc2qV1TGYcTtB105UlA4IMXIyzdvmHcDzmrWZ+fsxomb3VbEYynz/Q8/oBBR4tnmnKYR&#10;arqrHA8ePebBo8dUlUOlzO2w4+r6mvfv39M2DauuR6Z6pZ7xIbJ4EelURmPKuh1TkEH6EA/3itxz&#10;kbAEMTOyNau6RVmDspqcREzou4VpnkgxkZeZwftiNiBE0lxbVl1DveqE+FSu7XHcMY0Tk/dsd1ty&#10;hr7rsMYccvbjmtBYXYilDbVWLCGQULTdinlZ2A4DIUHTNazPL9CuYjdOzEugaxv6vsNojdGKyjlZ&#10;h5TFWCXHSAtFzRaBR46Sc8QsYvNxGqUeq1t0oTTnLIKtqq2LAFWG5w9CGVvyhD0SutQzbdOIoJAk&#10;gpWUUTmRUxTRpxKBUEx7il5EBxGN7ffQsCyyglpDmJdirDLhtQga53HHTdrT5mXN8/MsdNwghmd7&#10;w7bb3YhSUsvqIjyByKMHF/R9h1YicI1RhLLWyB6Xu44nF2ti9OQE3gd248Q0L7KmFoGviL8W6roW&#10;sX2GHCOxmBY4J0KodtOz6WqmcRRxWd4LVrOcN5WxRGpnME6TYyKngE4etKbqKqq6OZD1cszM8yBr&#10;HRmSAMWykjV+b2ihgco65ijni5QIKbPb7cRYIWcqV3F2cUbdtnIOEoTgCUGMDVT05BBQxmLbFfhA&#10;CB5txMQkhkVqrZzB1VTWsmraf1Fv5fj3v2wKWIxTFAehwD9HMf0x6vv91x7X1MfE0o+97vi9/jlS&#10;/P3e0XGP52Omd/c/yz8Xx4aE+/c4Nrw57JYfMdWTn0kHkxml9o2iu9w6FyONo290+D0faKharltk&#10;Lco5cnl1xabv6boGV1XoRQyxglIELKOXetaHhFIWbRzGOIw1EMPBIdC4Gmss2TYwz0zeczOOpHxJ&#10;VdeclRxHpcRUhA9yP4qhj+TpYhQmvQoFKYpBY8oYnWmsxuaMyRGbM1mBqqwI/bWRvTxJHwWlUVmo&#10;229e/on3717z5NknfPrZ51w8fsbZ2RnWSKPFZoUPhfC8P7776zelf6avF2nqhi+/+BIf4YfvXxKz&#10;Yl7CwWBJlZr7x+qeD+ubPyfE33/PD69NPiIIVLi6xljH9e0ttdF0VYXThiV4FJqsFMO8iHjPGOrK&#10;Cf1Wafw4M44zNzc34AxPV2symn61wlW19NByIVUm+ZzOOUJwxCImn+cZHyOLX1BJjAiNERO9EAI+&#10;BHbDnRmUtoa2aUhJMc1CfW86EZphHG8uL2nqml5Zcsi4CnTWaLSYdi0LPkWmeeLtu7fM08wy7nh4&#10;/gzz6TM6W9NUQlANKYqBWVWhAT8txCwCu5wgxEhV+lvSm5V8VnIWocJrlJj5GI1KQqAnSz6rlfQx&#10;VdnTpb5A+nAkjAGyYvYz17e3DLPH5ETXNmyHtdy5WpNQ+FwMc4Lkg8M4cXV9KwRz5/AhkUMmhsB6&#10;tWLxC/PshWIPhLAQFjGUyFrotxEIWWGSQitLnBemccLPO3KSf8c5yzAMbHeTmCkaTchiFKGzwjW1&#10;5EleejoEIYGn5DEKUppRueR3S8KZCqc1mdIfy5J/7GvI/b0WgxgvRLm5pHeYEjondCH1ajJNZXHG&#10;smo7fJS+p/eJ8Xxh8+CMd2/f8e79e8ZhFOOxfW0EUp+Q70xqlCGTsEbMhVLO1JUmeINVFRZwxdgr&#10;bkU0npBz6owjlwRLK3Xo8d2G0p1vAAAgAElEQVTe3DDsdjRty2q1YrVao4whxYCrKuq6ljoHmL2Y&#10;l+5XGjF3uTP9y/lOYK2UknPsF9qmJeXM4hf8TeDm9pauF6GuMprzBxelB6MYh4FxHHn37pJ/+3/9&#10;O54/f8qDhxc8++Q5Xd/Rdx0hZH71q19xc7Pjj99+R0yerBxow7t373j//h3ffvd7/upXv+B//B/+&#10;hl/+4mt+909/4O///v/lv/7uW6ZxQSHXTs6JnCOu6ouoVB2MfY2W+yWUY6G0QmlZfd++fYM2khvn&#10;YjK4WvU45/jkk0/49NNPefXyB5yz/Pzrr+UeSJHvvvsOcqI2jmWepcehpBfWtg3LNHD1/p0YPrqa&#10;lMEVY56cM23XSi0FjOOENoZhnlAWGuewJtDUGmvE3C6mdBAK13Vd+kU7uRdQQg+u65KDiRnn5mzD&#10;breTvuWbV3RtTd+vWFerQ280+Prw3GEYhoM5iLF35OucM/8t8veP5xP5A8L8x0jwH/vznSGl1N/n&#10;5+fSt5gmbncDyzSRlewHPoYDsfqD/sNH9reP5ZfH5o/3DY/uGwXdf9Z3P2fcGw5qrZmmsRgRRnK2&#10;zEFqBWstbd1SVY71ek3f90V4LGaQuhiGWWOLETFy7p0828rFoFZrRQwR7+NBqA1a7kulC/1dHZ4r&#10;3Tcc2JsPHxtHaa1ZluWwXh6T3/frxH3Dp2MTqOPnmPdz4+P+aEqJHEGbfb3l0EZe76NQ5lVKh+tS&#10;0rRE9qkIrf3+qQvjvHB9e8319ZUYBpc8z1lZu4229/Jx6S/kYlCplC7mzUJ/N0b2YyG6I30kY8RU&#10;RelioiKG0YpC67YWY+RXKs/yjNZoK2YW2mQxuHAGYyUP6puWvuupq4rGGdraUVeWrq1p+466lXNe&#10;WUflHJWrcbWYHVV1hVKGxXvGuOC0wlW1iK1F4V5MNOrSNyxC/yy93Bg847Dj5voGqxV912OMJiR5&#10;FkzwB2OQwUfevHlNzImnj59wdvHwcE5DjCXXF5p5JjFMk/waJ1KSZwJ127E5O0dbMc2rGyHCrzcr&#10;zi/OCWFhniZurrdM00zX93z6/CltZVnGgdpoKm0gJxRRcnMCaR6YU3l+VDU4DQ/PNmTWTIuYFKmU&#10;CX4mhoDRimmZuJ1mEVi3NX3Xsu57ur7DGTAqsxhFjmJQ5yrHMC9c325ZlsASIxlDBpLKNE2FtbJW&#10;l4dLaK2oq4qHDx7QGkNtxCx23g5MwyCmF6UfQ5T+rFZKDBl1MViYpEdrtcbkRFYZlQ1GIbmEUqU/&#10;G+XvjJbnJFisSlitxMSbxKpti5m7wi9i9G2dIvpFjA6WGV1VuFrMycc5kWOidRV+svjoqZsa6ywp&#10;g9JVEdEvWNeAgrqq5fmOdWQF2hbj3CVSF0F95aWvlbIYWmcUuvSyp3kiZFljrDYYNJ88fcazx0/5&#10;67/JhBh48/Ytu+0tVml55iUfhhATlPveGFDakECerwVPypnt7Q6jwSlF13R88onBVdIT7tqKunas&#10;moqkxCgypMznz55wO47MS0BpW8ycZwyynvngSWTeXV/z8vKS1+9vGOfIF/oJnz5/Rt/3cn9o6Z+R&#10;ItrY0reU+1Mo8mKYtF5vsEcGXkrJWl83NU4cy5mnHU15fniKU5ziFKc4xSlOcYpTnOIUpzjFKU4C&#10;+FOc4hSnOMUpTnGKU5ziFKf4F8ePUWXvi5B/7O9AHnam/PFh6/uv/7FB7uP4GO3sAIL/yOeV9+cD&#10;GhhlmDxlRVYaMGWAX9z3+zKIkWSCEKs1jbPMzhFCxBrNZtUx7BJ+GiBFSApNwhlNtoarm2u22x1U&#10;DevV5jCgH4Oj3WyYdgM+BVKGpm2xrj4cJ2MMQYmgzDkR/6QYylBbGeDJMpzjrGX0npwjBM20eIZh&#10;5uWbt1w8uGC9XvP8+TO+f/GSlDNd17NarzGuZhwGpmnhzfSGs9Watq5RTkP0kCON0fhlIQw7fv/N&#10;N3z7u//KZ1/8hC9+9jWr83O00UI9jEekkXLURax5JxTLBxMCPhBXfuw8f+z62LPd96/Zi1XzvfOO&#10;uiOzUaioWRCpQhADEcdoy7DbElOUwdRxFhFnGRLpVz2Ln1mWLISFecZZg18WfG0Pw+4pFipVEorT&#10;qu9IQQR1McZCLJ1ROjOOMiRmnaPt2kKSUMScZTA4I5TZRajpm80ZXdvh/Y0Q1o0MLwXvMdqKqNIW&#10;IlYQckEInpgTb9+9YzuMJBTGVTSNGC8s3qONo2laztpGDBeQIV4QypCtZDA05MSb9+8wRvPwySNa&#10;1d5RiMsg9jwJvbGyQkWu6lqGNGbPLm1lcHIR+jiArZzQsa2hqh1+CYXUq+m6jnGeaZBhj912y+bZ&#10;houHDxl2O7SzrHY7Vqu1DMs4K4KvlGRA0FpWXUt++IDW9YS4YKwMFqooorAUIm1TUzctKQt55fsf&#10;fuA//Kdfc/bgEb/866d0bcc8j8RCjRqHLcu0k+Gt2mG0IqeINR3aOBH2FF2Utabc6zPbYSAFoWzp&#10;DHVdoZuqDMRklLHshonrq2smv+BTol+t0cZQNe4ggGxXHT4GbFVjKwdOyBvOiIGAtZZPPv1MBlbK&#10;QPI0Cc3VFErLXiwZvZCmu65Dmz1VKKHXHc4aVl3LxfkZ17db3l9e8+7qkpcvf2AYBhkiDROoRYaM&#10;CxVnTxMyxh0Go6zJdI0IMWtn6bsW7z2324FxnknOMi0iFtCm3LtJjBRcVRN8Yp5mXv7pT7x5+QOb&#10;iwsePH7MarWmaTr2UtFlGlBaHwhClbX4IJQ8YwykTMqRRBF+cCfuOd53gg8HYsp+SDjnJCSSA2HJ&#10;FtproTVbi0MGJo0xh4HQHDJ1EfWnFGkaET4/zBdY4xjGBWtEvLBar/j8s095+/o1L1684PbmBmOd&#10;EIeUGFGovWY0pf3EfzF9uVsfj4lWP7aHH6+nHxra8FHh0fF+fFhvP/L6GCMvXrxgtVpzdvaQzXrD&#10;Fz/9gq+++gprNUonnNOE4IEkokXrhLRrOqZ5h/f+QF/Mhb6DVsU0Q2NdxeXlNSiLVppXL1+hlaau&#10;DM4ZVCEMEj8kV+0HVmWg9W6L2Aub7ucSch3LGusPxDVHTAFIBwOdGDx+DugiQNFFyLwnJVVFGILW&#10;aGPk2nQy/LpMM7vdjsvLS+ZlwRRazt4AIcVE8IFpnFBa0bYi1JQ/w5PHT/nlr77mZ199xtNnD/j0&#10;0+cY43j54gX/97/9P/n22+/5x3/8Ha9fv6NtN+SUcbWlaTtSgCUGqtoRc8AgQ3JECr3XlAMkpgIo&#10;JSRRW0SbxoCVQbqz9ZppmthtB0LwRwPB6WB85P0iAogkx1YXQ4C98CUMkxgiVA6toK4cq1V3lOfJ&#10;daO1Zp6Xg+C9rssAYrnvvPcH6ntd14eh4K7ruLi4IKWIXzxtK4Sgy8styyLGQdMk53KZJoZhyzDc&#10;EoIMvGpFuSbufsEd2X3//8cD9MfiQSFqylqVsuz3WmlSjkJ7DKmIVuzhtWJuA4koQlZVbvuciohU&#10;zoMpFHhjLAJAT3RNy6qVX7VzMnzctSLUrev9jY0xFucsdV2hjGJZLLUV44bKGiGUn51TNY2Y21hD&#10;SgG/TMzzAlb27nm+YVnesl71hcAm6+MShdg6jjNN3WCsQ2XJY20xTTBGRDqyHuy/v+ytyywbalZK&#10;Bj61pml7mromJcnpU8p0zmEKfXActgy7LWYJLDEzDhOX7y8Zdjuqsg9pIvMk1MyUwftZSKTGEZLQ&#10;zqdhIsbI4mc5X7dbNqs1Xd1I/mYMVTkpe3rV6EdWfYOtHGcPL0ALebdqurIvyF6g1H6dyIUKnohz&#10;pqobuq6jaxtUTKw2a9nHx5HddktKEWc0RmtCFAOOSlt0lrUtxExKGl+EaOpAORTzrFQG7Bc/M40D&#10;1lYY56jqSsw9fICUMMETl4VpHBl2A+PkMbaiajtismxJpKbGaUMsBOUYA3XtcJVcL8Mo9G4fhE6e&#10;yYVyLmvxst2xpKtyThu6vmMeJ842G/7N//K/cnl9w1iECVYD0Qtpvoio90PtdV3JelLuVaP35M6V&#10;1F/vr2jqRgbtXYU2Gr9onKuISXI/7yMxLSIad06G+K0t4g1NdUTT89GL+VGM5BQxRupDyRNEvKCL&#10;eHVZZFjbWFOAx+lof7FoFDkVsUUxK8ghEvavjUEGq5U6GCbtDSxUlnySmEUoZhztqgIFu93AOA6Q&#10;Mnmc2A1blhg4C76sBR3zJIPg1lhynIlhRhW6pjGGpBRt29GvN4SUmGYhf6W9qQmSF4WQca4TY46c&#10;ISf62lHVlpvrG1TOtAaUkXs77L9njhgCpgg9w+KFaKmLkCvLNevzjLAFtRgOaVkHc4jkUse5uhUB&#10;aAy0pqFrWohSc43jCEpRNbXQuYdB1pecmZeZ3bCjrmr6tpVjm4QCb5UGpTFVI/mCCahoD3VPKp5E&#10;tTGgDU5D9y98/Hy/d3KXd+Wylu5zk31OYz9qZPSx3s3xz3xM/H5/r9r/+b6B0McE7Mfvsc+z9q/9&#10;sdzzY3T3+/2e+0TNvYjoL/17x5/hOE89fM6UP9pD0upDQ5rDsch3BPjj/lRK+wpC/ivfteTf1ghx&#10;r64ZhoFxGlmte6qmRm8V1hictjQW2ipwvloTUyamyKrvsdYhp7gY2zgHPmJdw/mqppkXbqeRd5fv&#10;yUp6GX5ZhHypxYxQRGly7e/FXkIudShdakCjiSniZyGXa62xKLIPNM6hEXMc52piSsQodY4KGR8C&#10;uhgIOg3juOXyzUu2N1esL37gybOnPPvkE/rVWgT0hQSbUibEUscoUFmX/k/64Nzd5eYiqPpXf/M3&#10;fPrpT7h8f82fvv/TQeh2/xpTHxEDfqxX+PH77M8FgveNEGKIaK1Y9T3n5+c0VtM3FeerXoSY04zS&#10;ulCYHXNIXO92dKmlruT8aFczzlvGecZWIuK0Vs7zerXi9vYGpTmI74L3UFcl7y6iRbKIf7SIjVUx&#10;tYt5T8RVhCB1C/IqISkaXUSk0oNydY1xlu04oYwD6ximmZwVVS31yr535ZeZcRoZhx3OKHLwDDdX&#10;nPU9Z/2atnZ47wlRTETbdU8qNWXMSb5PlPtGGanTtDYlZ06HHq2fZ+kRJjFnyDmW+0FMLXIx3ZRc&#10;P/Lu/SXaGNartQiZc8YYxcXFOQ8ePEApi59HdsPA1fU15ETXNKzPzllvejCGyS/MtxM3N9co43hw&#10;9oCmHbm8vDrUDwoloryqktqkb6lsJoWROQ54MkYbZp/ZTgsBTdOt0MYwTyJ0Mwqa2lHXIvSVXE32&#10;MGUkh8xlvW8aR3KJqhKjtRiFGB9i4ObmPbvtFX5ZqG3Dqj+TvtsH5n1yrVRVhascMcdyHSN1Rekb&#10;FF8GQEjSVVWRUaRCBI4pMIeZeQq0IdKvWjZdy9l6xeX7K66vb9jtLDujmaaZsHi0NcQYUCpjrEVp&#10;i9EZRRCTgJRoageVwztDDA5nDEplfEzMMeEXyU2IiZCz0FqVFjFa6ffutlturq/p+p5+vaJtWyFH&#10;c5fDtHVDsBFfase9GPpQY5V131ox2WrapvSD98JXUCkDkXBzwzzPhBB48OABDx48KIThB7x985Zh&#10;2rHbDXzzzW/wXsyBnj19zldffUXb9vgQ6LqOzz97xjDN8lnmkZSEivv28i2319c8efSIn331Jb/8&#10;+U/55S9+xrff/pG/+7v/wD/+9vdsbye6viMlEevWTfOhuB+pZcTURWqSRGaaRi4vL6mdo+t7Li4e&#10;0jaFttxLPfXDDz8wDgN939F2PdoYdrsdb1+/oWlqMmKyVNeOp08fo63hP/2n/0jIC7/73e9K7SZm&#10;BbJuivGFLQRo7z3f/uFbzh+dk3Ni3O3oHlyQYmQcB2oHyppDv8Vah7OG66srrm9vaNuWhw8f0TQN&#10;wzAwzwvGan7yk89JOfPw8SMur97x4sV3zMvIOM53BgfItf3ll18SY+D3v/893kt/kBBQhbwbijnS&#10;x54jfUzAvv//+4a9cGeo+LFnZPeJ8B97rxgjTdPQ9z1d27Pd7diNIyFHYoiSI+s7E577xPOP5Usf&#10;yzOPv9d9E+vDfqwVMYRixCnrrzFiABGCGPhut1sxj1KKnDUZzWq1YbPZ8PDhQ2rrxBChbdgbi4pB&#10;oT2YcIlxqBg9VnUtPd3S/6H0W+dpJISI1oa6FiNiVxmmIo7UWh327v152a87x9/zOCfYmwCko5/Z&#10;n7/j3PjYwO1+vrE3mfsgNy59lv09oI9MMFG51IyJZZ6Yp0H2yCQ1s7aWFCLLbiST2O3EODkEqT2E&#10;LS3nqOs6jDagKL2A/MH6ZowVI6PDtSBCdm0UwXty0gdzEHHCE3GqLj2K/dpijBhsZCJqf30jNVBV&#10;ORGlKzEhbgrV3VSWpm1om5rKyDNVpw21NdS15MurVUvX99hihumsoXIWZxuMsYQQixA801eGrloT&#10;YpCea05Ya6hcWz6/HONMLnlTZpoy8zwTs8bWPTklpqRw1jAvCze3l2KmCzx69Ij+wUPWDx/hrKGt&#10;awzF3DgnqrqmqWqcEcr5sixU9cxqHZmWIGYVfiGlyG64xTjLvARSNljnxBjKaqxtMIWQXdcNjx4/&#10;4OHFOZXR1FZjAJWi0OWjZ55HOb9KiUBcaXKQXkTtLMZa6qaYJiS5Z6Z5xjaOefHFjKmma1v6vj0c&#10;I3LpZ6CJAeqqpWlWDHOkXUt9EmJi9oFxmqRHnxbGYcDYCpTi3ftLbre3/NUvfkFT7c+zoa0stI0Y&#10;K4bA5W7HMs9cX10TvOfp02c8uDjDOSXrMBzo7qnU/7rYZ0Uixjq0MWIDoZC8RjrxZDS+mI1nDU0n&#10;xmExRZQzOFVjalsE8JLLV9aScmaeRsDS933Jez3KnvHk8UNC8IzDzG6Ymccd134H6oymadBF5K+i&#10;wtZS62hl0CpR1YrVelNM2xU+Ria/iEm3MRilyFSlD32DylC7uhi21mLQT+LRxRmPLjaHnnHTiKHI&#10;fr0Rg6xASJHnz59zfnZeDEADiUzwnu3tDbfjyG9//zt+8fOv6VOLVhmjxJBV+siWGBOd63l0cQ5o&#10;xmKAuBsGbm9v2A07nLWcrVa06zVeK16/eid91JioqoqmqqiqDkMxWivGaT5G2ev9cBC7T/N8mAcY&#10;pwmlDH2/oqrlmSEkcgJTvu/NbncayDnFKU5xilOc4hSnOMUpTnGKU5yCkwD+FKc4xSlOcYpTnOIU&#10;pzjFKf7FcSxYvxuiuxPf3Q1pU0R0+9cdD6hyoD6qXOh4MR2EIALUE4dxPkLV+GDAiP1guCqDM2VQ&#10;81hdvf8g+0EeKAMddwNJRgnhVKHwKVBXirRENKAxMqDpDEsRPGhjcXXD2lhMXdNHGfx5m6NQ+JaF&#10;QEJpsOpuiH+YJ8LoUcoVUmema2sRzAPTPFG7Cpc1ugzFREQUk7KQeoy+E4yRgtD2Muy2AzfX15xt&#10;NlRtR/BeyE05EMMCaWZ3e8m671h1LZ8+f8K7yysgy7BF3fDq1SsRH0BxqM9l4EMToseoyKarSGhi&#10;1kx+5tt//A3f/fEPfPqTL/niy6948PAx2COBQxH7ZGRARc5VGWw4CAiPzv3+nMkJFrmDEqZsQoTF&#10;MtTx50NnqpxndXzZJBkOyEkGOykDwwkZypSBJLBWBsYra5nmmej/P/berMeSJLvz+9nq7neJG0uu&#10;lVXdze4mh6RI6WFG+gR6FwR9WEF6EDBPAgRiBhxSJLvZS3VXV1VW5RZxF99s08Oxe+NmdBapIfSm&#10;OECisjIj7+Jubnbs2Pn/f4HAzBwDc5gxRp+al+Y5MEwzjVvStS0lZaIS84JhnOi6ToSeCHkxSauu&#10;kDEShHEgTENtjsl0jYg5jPOEIIR0lJDkw3igZMXt7kBKcHV9XWlZClOkmSeGjHJCbyox4huDMjCH&#10;BKpgnCUp2PU9pVislWdu1bXEHGlby8Vmw8Wyg3mkROl9KpU2ISQFWC6XbK5vuL295bt3H1DWsega&#10;0jyRYmIYBqE9L1o26xU6QZiiNIg4x6LrKEmaHXZ3e2mc9w26GPyiQ9sGlRUoaX3pupZ1WOHmmVwU&#10;4zwxxcB6c0UsYKLn6c1ToOC8hyIkzBSDkF29xxhH23qMdsQ0Y40SEWYMtM7i2w5vnZCvUhbxjrLY&#10;psEvGjAG5Sw6OUhByLZBBPbTYc/7GBnHnqZpePbiGVfXN0LhzJAVNEYJhFRbhsPAcDiw6qTpZL1e&#10;kUNkjoEcA13XYLxnLonh/UyOmbHSOqAKSlICpbi9vaNpb+m6juXFisvNhcyGGawCS6ZtHTSakDJ3&#10;R+F9VR3oKvkVQbqBrhECRRXhOVXwWtPVZuB20bFaLVlvVixXHV9//Q2HoSflwmK5pBQhAp8IswVS&#10;mOmHQUSaWtE00tDTXKxICaZpovWWcZrZ7g/c7YXUJU2RShpxQJrpncWXQoiFWApv377jw/sP3Dx5&#10;wvPnL/jJT37E1fUl3377mu1uK4I+AxebDVqvePfuPUppQv2MJWdKnYeOYh1jpBHfaEM4E/AeBeWl&#10;CEExV9OJFGIV7iYa78glEVOm6xZYaxiHnlKUkN1iwpiE0UqIriHgfcvllcU2I+MUWKoFpMwcA8tV&#10;x4sXLzgcDrx5847vv3tTx7mIbnOlJQs3usj4UPqP1upPGdJ8ai3/uClXyGL3Yvj7Kfn4M0fq9qlx&#10;VxVUuX+/OQZu9zv6eeKnP/0p109uiDFze3tH2zakKCTeo6AwVuqO904IdFoaLnOJ5CTNvdpoocPW&#10;eW+cJqz2/OKf/pEvf/sbFl0rVBlZJE7rgHdWyIPci2PkcxYR0BV1IgQVxYmApCiUEtEqY62iH/Z0&#10;dFxeXlKSZRylEVQrTTSJPJdTg9bR+CVnIWAPhDqOFE4JWXHoJ4bhlnGemWcRjRjjhIhSNCorDCIS&#10;N75jGCZiyljvePL0mp///Cf89V//OZ8/f0a3ECH3u/fv+N/+1/+dX//mS/7w+6/Y3t5SsCxWG3y7&#10;Rrm2NsBG+pCrGKzgrMcrMVmw1p4ado3VZ3Qwg6l0buus0H2dZb2W5ubt3R0UaVDNJcm6XUlTpWS8&#10;tzjXMU0T8zyLYcxprRYRs7EGow1t6xnHUYw5lKVkIbyN48g0iUhZiXrqRB/TtUnZGcuUZlJOrFdr&#10;VssV8zSSYsIqhbeKlGA/7Hj75jXzNNfPJIKBcZzZ73viHLDOyfpq9UlQr7gXCpYsDcTnz4M0gmvJ&#10;M3UlytYGZX2kktXnt9Rc9fhz0kwuJg/S4FxOVHenNW3jhQIWIynfC2lzke8kYFWDxuAbz+X1hlXX&#10;smgburahdY2I4lcrmsZjjMbV12+ckNmVghAntBJBLjHidCbNe6Y4kKxQXecQJNfWDpVhiiP9PDGH&#10;GZSmbVqWyxUpRLSdGceR7dsPvHu3xTWGtnW0jWXZNDRWGp61AuMdWstYUxrIWdYYAG3RVQQmxDSE&#10;sFoFPKooVMl474AlzjfSQO09u92eOUestfT9gd9/+d2ZiFcoXs57nj59KrRpm6EfMVloTQu9AYT4&#10;jNbMYeL9h7cYZWmbBm80umRyyhwOI/u+R1nL5voapT3GTCxX4JwXMco0QqqisCLCqXwUu+ZEmUdw&#10;VYSQC431rC7WPLlYMIwDSdyWau41MYcJ7QwqFcBikIb6MI2QswgFKok9pcg8jZXspmg6hwmWeRC6&#10;FEUMGpwxtEajG6E1pTwQciGEiZRFHD8NjsZJHq0VOOOFxkvBe8uh7+mHgX4YCdWsomnE8CnGIHnd&#10;OImaeefoloOQ0pzlerUBDMt5piihl0ZESGC1xnoDRtM2CzpfP2MpzDFACfgsJiLzNNGPPcM08OTJ&#10;E7JWKGVxjpNwJMRIDgFTpBG96ZZo39A1rRh7RVmXSsqS09V1OJXjEy77xzSJmLagKUrmz2meCKVA&#10;NS07CXSVgiL54pGwddwDpZSFHlspWvM0sVwu6vpbUFr229poms6K0M4abCWmziHQNgfevX+HMZbW&#10;e2KObJwIRgqOnB3toqk0O9mv5RTROaOM7DtTUsxxqs+6zNG2XWOq2UOVr1YjBk6mJhRNmGbCNBHH&#10;UcaTc6hSG7atrnOfI6bE2Pci/icLMfFomFbFjmkWoy8RWFmhXiaIUfarikAx7iR2OH4m6t6vqYYf&#10;Rmls09I4Lyu9lhwuxEhJUeYgrSkqkTGyB20sIKLKUhzTOBNCpDhFSpV86Tuc60AVXI7/1fUVU2nG&#10;n669AOSTCP4+b0t/VKN5mOsdf/8pqvoPkd/P/+yY450Lqz4lJD6SRM+FW+oHaOs/FP/Szz9874dU&#10;+n/t+52Lkc6/10Ph80Ph/vl7PySBK1Q1aoIQZlovJmReKdqcaduGsO+52+5ZLpes1yuMEsKeLgaI&#10;GK3ZbNb0/cCya8kpCmnPGlQuaGfQxjKFhLbgjWOxdGDNKS8wNYceDplUqb8i/hRDkmPO5b3HOVfH&#10;cUEbw2K5ZNTy74/GkII6rITCGKvYCeaYmOcZlcWwI8VMjonb21uapsMai9WK/u49v++3vH/7Hc9e&#10;vGBzecPm8loMKrTGO8scYjXw4ZPX/ZgbJTKqJIyyXF2suVyvefXyGc4qUpK9j9QY/1iweLxnx/ys&#10;nIxg/nhsPRxP92Ptvvaoq5GiVprWNdxc3XC57iDNGK1wjeTQQuEWwyIozDHCOFDwNI3Hdx1X10+g&#10;VhlLThhdhYFtw2azZthrJmvRRjPNMzl3Z0ZLklvPUfIZlcUcqNQ8RumE91LfGqdJaKDmaCCmUEaT&#10;UyTlREyRtm3oFguKMmAkv9daiJdTDCIcTAmNIswT3hmslfuts8YpQ+tE4FwyxBBRRTGNE75thAhb&#10;99hKm0r9tVhvpSasdKUFy94zhJmUxNzluP9Aa0o1Q8y5IN5iIqg9HETY/uMvfoJ3LcZKhdEqxZOr&#10;K/p+YtU1xBQ59D3kTFgGNhcXOOdRWlcD0InV+gLfNuRUaJrCer0hzIFpEMK58xbnLRrD1O8JyL7e&#10;W4PSirloxjmx3w3EojjsD6Saxy8WS5abNcZavBdxtvMtxhghJishhOYieaZWYq7Z+Y6cAvOUsNpC&#10;tlh9RWMtcQ6UXGQvqgVBR2kAACAASURBVA0xJUJM93NxmBnrnklGTibmTMpgnBOBe0qylpTCZrNh&#10;c7lhu9szjpKbKmswymGyrMUeQ1m0GHNN23i6tuFu29D2reR6h4EQoxgqIKRSY6wYgzSKtVLMcyTX&#10;mpMYzCW8c7RtI3XXLOZG0zgzTYEQpMaqqwjzWO81SmOcIcfI7bv37IxhuV6zudywXq9lz3Y0CPVC&#10;+RZTCE3JUmcopRDrs9S2Lc45Gt+w3W7JSsxLj4Y9zpuToHocR7bbLcYY2qbl2Ytn9P2B7XZL3xdy&#10;Ksxj4qvff8sf/vAt69WKp8+f8ld//VdcXK7QBzGVXS48d7d3fP3N1ygNT5+85O2HHd/+n/8Xi4Xj&#10;R198zp/8yRf87Kc/5svffsPf/M1/4p9+8Qv6PjDNkVUqeHdvxqbImGJRR1OtVJhT5JtvXtdpUtE2&#10;LevV6mQcN40jb9+8Ybfb4awhxXTKbd69e0+cZ/x6TS5i0LZcLLFecrdpmvjyN7/j/dv3WCP7SmNk&#10;rzxNE1o3LBYLqe8UxbffvgadefnZU96+/Q5T5+im0aeDgCP9vPGe9+/e8u7dO2JKLBZLrDXM88Qw&#10;9GJQaSxzmMQIw1peff4Fr19/w9vvv6+id3cyVJznwDfffFvNuhKXl5es12u++uorERBW8vZ5nvUp&#10;w6DzNeKhWN45dzIeOReRn//+U+Lp8zzm+F7H8XV5ec3m4hLnGzC37Pd7MUTOxzrOvfHlUYB+NAQ8&#10;z1lSSqezjON6+NB06KGIXlUTxJzlTKFUI1B7rMeN86l+Kgagjs1mQ9d11Xij4KyVOp7WdczJuu1q&#10;DfBIiFdGowroxYJ5EsOVmBIlHa9bkflXG5yTOkvOuZoritlrrvvdh+ZHnzrPfJjXneexgIjUa6Ra&#10;LzgaJKX6fJ3f26Np6vl1VPImp589/kppJqZASpHtdkdKM6pkqW1lSCGg0Bz2e27fvWWaRqDgm0bq&#10;ocqcjDydc6f3Elq7qrXbcnZWVkBlSj1PUEqha43XaYVCY101AYhilJdjOtXFU4p1zwrWnImvKTSN&#10;ZdUtWDYeXQpeIybBdQy4RctitZL61STk9mXja11Qs1p3Qtr2Ht90LFcrLtZrqa9lMQTQNjGPI2GO&#10;YC3ON2SEWF6KVMOnLGaL1li6rr0X9J89u75p2FzeoEw1TdaKlVJ0m4H+cGCeZ8aYKDHQti0Xq7XM&#10;pSlgCyIWVrLmNm1DDBGUrL/WGC66BReXF7XGJ2YBMSd2uwO7w8g0zohkW50MSqyGlAK3t++Yp56u&#10;aVh0LZ33eGdwRoNyOKWIMTHHJMaZReqF8t3EeKDztp4HFUqRuqJrPV23RFsj58ZZ6tRhEqNs6+Ss&#10;mlxwxmIXrs7BDm2c5IylMIyTGHDEyNu33/P99yOl1vyuVitWTcN333zD/sMHMQ3QcLlecX11yWp1&#10;IbmAdlgL7VLMgUzbSu5ZzdLFwEiuZ05ydlWyGD2L4xxoJ7lxKhGyGFuHnJj6QKmGi9ZaUskYJdT1&#10;UBLaGYyyKGvkjDUE5mk+GeCsFkua1hNjZnO1ZsOyGvzNDM3IxSqL0ZVWNIvuVEfNOTGHSCwRG8Vw&#10;qO1aMTWvpu8lpVqoFMG90vJsNs5h6rN46HsOw4EmNQzjIDlxPedZLJaSryrFFGZCjHRdR9u2kstP&#10;iXEWk/HLiw1zFfbHkpjmGRTMs+RS3755y/XmgsZavJOzRWssbdtJ/SNn4jxXMyLZ8zSNI6UFIQb6&#10;g5hw+Lbhx69e8WRzRZ4jlxfLaoKYUEX2eiUpprrXswoCcg3FdFJMvkIM9EMvdHdluby8YrVekhet&#10;nBOVjLGO292ecZofG3Ie4zEe4zEe4zEe4zEe4zEe4zEe4zF4FMA/xmM8xmM8xmM8xmM8xmM8xmP8&#10;m+OPBPAcRejHZiBpDs35XyC2wxmlO4topwqclaDxfpBiBg/p3vefoVQRec75RGE9NRadBNVHVb40&#10;C+WcMbXR6/j30zyzcJ6YMyUltPZ0bStN9VFVEpLGGsPCOdYX4uw+TSNxmtnvdsQQmMkUrciKE4kn&#10;xEjImbvdlvVyRdc6VC4Mh14alyrZrVTik6pi91JKdUo/Niep2jwTmecJY4X6NIfEoR+rI700/KEU&#10;/dizWCyYp1mIm8awWi5wjQc0zjcopXlTr6YxlraTg32tFRpNydKwGIkYZ2isCFSLVowh8Ntf/t+8&#10;/vorXn3+E378s59xeXVF6z3OWuYYSamcGg21qA6F7HNqKFZnFDU+HmdHIhL3IsaHlK7zpqXzRubj&#10;ax5JtCUfDRuk8cp5J0QTDSlG9oeeoqDrREwSY6qkkYhzjvV6TQiBKcyMs4hKSgoitCiF3W4PKDab&#10;FpQ0nuisUTaQZmn4nseROQSMNTithVrhhRx+3wwn12S9WjJOkXlOpCgiemn2qs3quVTiZyXIVkq4&#10;ca4KkqTRcblao99vmcaE1oV+HDmMPd53MIysmqbSPyMpakKYT9c/pcT72zsW6zWfffYZ1jnevXvP&#10;ar0U0bY2KCv3wzkvT7mSJjch000VIpxxVpOLY54nYorEYWC373n6/BntssN7odPlIsKA5WIhtAfr&#10;yFmIn85zIt09ff5MTCdS4m63xSiqGEuRQkKEcgZUwjuLdVpoWjS1yd/UJrGM0iIE/fGPvsAvOmIl&#10;F6MU64sVw2FPCjO6ktPevX3LfrdFKbi8viSVRD/OXF5egTJoaylJGk4UiuvLaxa+pbWGcexJczyJ&#10;rwC5hwUW3YJ8Ifd2ztLMnJI04VJFC6vVCuu80Kq8P1GFhXodCXPgUI0WlLHSdK40OmdQIkxSSlGO&#10;z0olVmsUWhuKzWgcucwsFq2YRVRKT9c0eGP53VdfMYwTGmhbIWyBiIJDiFAKbeNPdN6YAv3hgDaW&#10;5WKNbhtMpXxaI+SSQz8yh8g0S3P+sUk151iFTEa+Y6Wlfnj/gdv3HxjHnj/905/jrMWgiGE+Tfdz&#10;EEpQ27ZYKwKOlBIhhdNccz5/GCM/m3M+NT9O0/SRuOe4hqXaMCvN00KctcZDyWjjRPw2BUwVp3Zt&#10;W+dVEccq7Vkqg3UBpQpxnnHJ4KzmUIROu15ecHN1w+vX3/Lhw3vGPGKdiBso0kQaYzg1kv6QCKp8&#10;Ym39FGHzo/VaHV+j1L9/sJ7X17PG349lpYhzYZxmbq6v2Ww2lQy1I+fEZy+fo1Tm9fffYYyhaRoh&#10;EWpHLvokDAgh1mcHYhahYgrSDDYctlxerPjHf/wl//QPf8+isVVMLwY3R7KUyPPqEK9Ngg+bmU+C&#10;KmMoQKhN39YKZc420iA8jiPjKDRob+1JvC8U8Yl4JvgSsYw0yM7zjBoUbdNgTCQEQ3/YC3lsnmma&#10;Fm01rW/x1jHP80mcN1eB6OX1Jf/df/un/NnPfs5f/eVfcLFeY6xit9/yh29/zZdffsnf/M1/5u2b&#10;d4x9xvkF3jcsVk/IKBaLFTFDCNJEqKuQXVFprcZIg3I13lFKYc2RaG7u6VFGxriMc0vJRchst7en&#10;eyZC/nOqniHGe/OBEEJtitd0XXcad87KHECpZMp6fUN9lo0xhEq4UTnjvMPW5u3jmu+spVk25JwZ&#10;pp62cXinaWzHYX9g2O94+2ZPP/Tc3W2JIdZndKqU5lipZg7rxFBJG4NxVXDPkSwmD4euee9R85lS&#10;rOIIe5bv5tMUqzToah5ltD3lNyglRPhqqGCM0NpTbWpVpWC1IeVciV2enENtIpd1y52tkU3bsFys&#10;uFiuWa+EJN42Dc44GWdtK6Yi3rHsRAjRNY2YLsVAnD0pzcxaMyWhpA99X80PHM57UsnEXJjDyGEK&#10;9NPMME+EFPnD16/ZXFzys5/+lOurK7RxgOL6WnH74QPb3R2HQ6ZtPHtrWLQdn796eRK9+abBKE1O&#10;mSkE4hSEfO01cS5nhgNGnndjsEbTtQ26JKZJnRor77ZbrDVcXV3x2avP0Nqw3W15cn1FyYVuscA3&#10;Dc6JCYyQl1q+//4NfXug6TqathPCVJJ8JodAKUFISM7TLRYYayBVSZu19ONAP050qwsurzaMU8QY&#10;mbeTKsz7PcP+gDNCRjNGY52IUbQSg44Qgoj6UWSVSKpIs/hScvySC0M/UFLCNg3GOTHJoTCHQIxB&#10;PsduR0yZi6sb1usVJSXmEGqzPagpobVFKYOrZlBGKSGtI9p06xxtmwmHgd1+z263E5GfFWOGkjPd&#10;omO9vMA4yzyPOGeFbJzE7GjVteQjbT0mcm3mX63XaOOIRzHSNJFjYLu9q6YcSqjIXpOSPPNHUvo4&#10;jgwpYS+vaH1Tza4sMYrwcxxH2qblRz+6JFSRZ8r5ZIZmjCalgFZUcr3FNwtc24EWMbU+2s2EJLsQ&#10;JUZNCpkXY4ny91mRc8JZuWchBOYYCCnWdFOTY6p0OovGEtLMNAfGfmCaxnvBH+CtBzJ3d7f87ne/&#10;xRjDyxcvePXipZD+tKp0VYV2rgoNhbQFiqaRvGCcJsY54BpHMZr97Zac71i0MjesVmLmZXwj5LWY&#10;KEUM1jSy7is0xhu6RYfvlpCS3IMqCgkxkFMUTpvWpJIYx4kQJqHVGY2zQik79IeT6EUVIR0fhToi&#10;oplJqYonvUdZi3e2Xm9F5pgXpzPBkialjG/cSfhRjntCZU5rxFHcdKTkUpSIKHIhxsS+34kooZE5&#10;1XknggANkE+CMmNlTktJiJhd19E2S5y3zGH8N9dZHoqgPs7VcjVWud/znv+bh7nep/77MBc8Fzud&#10;xzk59PzffoqCev7Zj4Y05+Kih2T5/7f1pofX5KP79ok89OF3+9fE98frXKr5EeV+fJy+n1ZV6P6x&#10;wF7rOivUPco0B1bumFMpmsaz2VzStAuoQjbZT4hZRqpC16Iy1hvWesnV5QXeiohcHG7UiZqYUmbf&#10;DxQjz2DrPLmJGKVpGo/KRXIlMq2VmpXWWubsEE+kW63FDMJ2IsZOKUoNbYScFDFlwS8CKEPOs8zV&#10;ShFi5NAP5JjRRTFNk1C1b+948qyt5EYNJWCLIuy3fP2bPd+Yr7i+ecbzV5+zvrwSQrM1TBQMulIe&#10;80cGVffXWvIA8oy1DoDWaYq6z9/P7+W/VD88jsOHYvuH4/vhGCxnpppGayDhradxkoNq46AIxdt4&#10;i0tO5oWUMUYTQ2KsOYtzHtd4VKfJm+P8JIag5MRq0WHtM3btHf0w4n1Tc+uAtfqUj5/XWY/5thCu&#10;j1Rr+a7WOYqSfWIIs5i31e9+pEaGMPHq81dMU8Jaj/ViVhezjJtjvcl7x+V6xdAfsMYTQ8Qq2Y9r&#10;MqpEdBHTvaIrVRbEMCRJTcAYI7T7aj6pjUEVVWuy8ZRjh1Dn6aNRpVbCus3390IpRdN2NE1H1waU&#10;MqQEwzDSLhpUyVhg0Xhc68mVQj/Ngdevf8PNzQ25fMbV1QUFxXp9IWJZIOQZUPR9z4f3t6xWS7RR&#10;XF1tsGbBPE6EeSROPZvVCr/qSFR6+SRk6/00Y5y872q1QqmORdeQixjeNE2L95bNelWJyAptTaWy&#10;Zsyx3pAScVZ4k3HWkpPUs9bdkmmcSFnMA6wR4e1+vxdDlzo/ae1kr5PCyUAv5kyuxmMpR6k5k+mn&#10;CaxQahvt675WRPDojLUzKWga3xDaSNd6VouWJ0+uOQwT2+2Ou7stdzshFYcwk2p9XytTDazOTgNK&#10;hrYhpUqYnSeGWfYSORfCHBmGiWEKDMNALmJCejKqe1APnqaJEAK77R2bqyuePHmKNiJUtU5q28c5&#10;IFYBK2e15+Pev+s6fvzjH9P3PXd3dzXPEEr4kVIdY+bduw9YY2haz3K5pGkantw8YVyu2d4JLVVp&#10;eTbfb+/YDj23ux3/7s//jGdPn7BatCg0XbegXa7427/7L3z9/Tupu2nNd28/8PbDe373h6/4/NUX&#10;fPb8Ff/z//I/8fvff83f/d0/8Ld/+/cMw4Q1HSHMQMGZMzG8MvRTzz//+tf0/YCxlhAib9++Y7vd&#10;nYS8WmtWqxXOOTHFahqWiwXv3r/nN7/+dd3j3BNnm7YRY7EP71FK0e8HplGI9957lJE6LUFypmHo&#10;Sblh0a24ur7i66/+wKuXT3j+9Bm73RalDRfrS4w1ZNTpLGh7t+W716/FtK2K83Z322oWJiazy+US&#10;Cuy2tywvNqzWa549e8lutydNEa3LaU5USrHb7YlRTPJ8NT27u7vj7du397Tz0zrwcX7zsI50XvM5&#10;jp2mUuSPucTD87OHa9K5iFpqqOZUe9dac3d3xzxHrq+eoK1hs7mka1uGvidH2VceqeUpi0HeNE1Y&#10;e2/+Yqsx8fG1zwn1D4nm5cx45Pj3zokJSYzx9FljiuQkhO2mkfHQ+Ib1+oLlciWmU9Wg7mgskUM8&#10;fQ55LU6C/KMRF6XgrcxlBidi0Sp0zzmRS66mKXKsl3MkxkDTupqfJ0IQU4+HxjbnZsnlQb59Ll4/&#10;v3cPc8lj3nEkxp8bMQPEKN/R+0YqQEdj2Fr/CpM8p/MsxnVt19C2lmmKzMPEYXdg6Ae22z0ZMZVx&#10;VuOq6Lcca0an/YD6ozzoOHY/zm04E8jL742u9StE0H6s9xpjQVPJ8IVS1/lU8ok83liD8xbjHO1i&#10;Qes9nXMsvKddetbLleyhXINxHt+1XKwXIroeJ2ylmLdLT9s12Kah65YsVhuurm6qyVlEl2NOLoX0&#10;nPv6+aVuKGe4dZ+hMrvdTkw14uJkSmm9q2YrEyUVxoJ8J61ZrpdcP3kic2UvdPJhGJimic3mEmc0&#10;IQas0iL8t/KrkBimgbE/Gr6IwQ8l0TVdHR8apeXMwBktc+bhwDSL8UGMkYSc1XXe4tqGlCP9mLnd&#10;3kHONI1l0fhqXKyw2tWxW051jmEYKUXE/RebNYtFh7UOZ6WWLGMkMfcD8zzRNI0cv+ZA64yYnaZC&#10;4zxmfZ+jxZgoWXK/lDMqRorRJG0plxdcrDoxBk7QH8TYe04BozXTMPLhw3t2d5LL/ujzhtVyRbNo&#10;yUC3viBmOdvsx5k+TrRO4+r+yVpHwUKO5KzQ1kGBjK5njYjJ+zyy3W2Z5oDWVs5eiuRIRSs6xPR4&#10;TAWnDa0XY0SjOnxKxDngjuc3zsqcXwopJjEDpGCUomscrZfn3ziPrWc59/NmIlRD8JKr0YhxJ+MP&#10;tMIaK3lVFuOfmCNGgfMeby3doiOGSKr1ixwD/XAgpYAxC6wF5xpstmJyYTT9OJCzmCcf+gNxmrhY&#10;Lmm91GpNI+aH++2O97dbttsdh/1AniLr5QLfSE+D95CGnsbW/CaJQTfKYrURM9rGYS+vuNzcEOYR&#10;NBQFZtGBl7ORsT/QGI3XVAMz6acY55FpFkOmcZyYQ8IYw3q9xluDq4ZFc0hs72457G7pulaMMZys&#10;cSEl1pvNY0POYzzGYzzGYzzGYzzGYzzGYzzGYzwGjwL4x3iMx3iMx3iMx3iMx3iMx3iM/8+i5MIZ&#10;dPYHRcg/FB//rPojCtOn4qOmI3nX0/uei6sV8PCV7oX30uBxZHPm2kpXNEzTTFm0FDTDNJFzxHUd&#10;bdOgqjCulEgpYFGYkqVhWTWUq0tMzpjaWJKqEOX4XStempQjrjFCrLWaFMWx3lqDViI2oSRSDNJQ&#10;cWr8EaqUrs2uuSiGIeA7B8piXENIGZsBY8hVELvsFqSU6fVwEjBKg5pQmBQKZxYsm4bt7QfWT56y&#10;XC6w3qJURltNLkbE4nOQA34103gnIjCj8YuWTObrL3/F73//G549e8EXP/4Jz1++YrVcMwcR/6cs&#10;hMxScm3m0Cdx+vn9PcZ5U9hHwvZPUL7O/+7h65yajI0QnOHY/KNFxKqlk0prRaljUmvD7e0tYZ6l&#10;8aZSXKVxxDCGgLGVyFUyYZ7Y7rYY41iuLqSRUBuy1jhtMCoSCrjgCPMs4ndnscZWAYiIOY7j+Ugu&#10;TVnRNgnbeKFMUegPBwqcmuxa24nQGdj3vYg2KlHF5sTV1RXv7/ZM8y2pSGNWX532jVLs+z3XF0sW&#10;i4556k9CvqbtMMby7t17vnv7nmfPX/Dqs89ZLFcYXSksvhGxcyzMUZ3ESkAV6CWICXLEGEVnRKB4&#10;t9tzOOz5/vX3zPPMT//0p9LclaUpLheNtY5WGxFRG0WYRmIMhHlEa2jbBbHSEEpRNM6RdBHdkhKK&#10;ijagKdK8WgWZOR1FSNJ0nVPEaEMpEecbXj5/xhyF6D30PbOGkgKqFGKY2W7vePf2e6zRfPbqFd2i&#10;JeXC7373e0qBrl3gfMNUBYlkoZkt2xZdMjhPzpEUo1A1jZFxmIX26pwX4VnJqHkmpkSKx2b/QtN4&#10;um4hzzGJcRgwSkRhOSbImRQC+90t64sLrPbkGECLKMIfn7kswoNc505dTTcU8rx4ZzHGsloo1suO&#10;aY70h4Gby0ue3Tzh629fM04T3jtiiifBry5H8qIQWUtBGk5jqIYNAWcduvFCTLmwrC/W7PYHDv3A&#10;YZgYZyFczFGejaQyIQr5TSuNs9JYro3ht7/9kt/9+jcY77i5ecqz58+x2tLv9sw5S3OmMzRNi3OG&#10;cZzJkxgcSHMfH1GXjkLfT4ltzkXT1tqTSD6EwH63Z78/sFotcU4EhTlPKCXi3WEcoRShhxYhnC3W&#10;FyyXLTklspU1YuwtZDgcBuIUePbsKVdXV7x5+z1v3rzh9m7LMEx4L3N84Z5CfRTP/bCI6tNmNg/X&#10;1/PG0E/NqcfGr7N/XAVlkGLi+bOn/If//n9guVyilGK1WrJaNrz67Bm//fLLjwT7y8WyNp5xopo6&#10;Z+tzkWk7TQ6JcRw47PfkkHn95iv+6e//ltXC0zWtCLjrvz2Klc+pnymmPxJtnTfEqkpMUll91AB7&#10;JFsdX+/u7o7Nen2658em+xgC2twLawpiBmC9UN1TyULMnMb7JlNrUZpKrIYQZ3JJxBT4/Eef8bM/&#10;/TnPPnvO51+84uZmgyuFD2/e8V/+8y/5xS9/xS9++Su2u14I0sbgm2uWa2mQS0nWtNb7KjaVJjvn&#10;HK71dSzXpt8MxlpyCqSUMNZU4etxfb5PolIUoUvW98YyR4MYMbrJH42Po0hxnsVAwFqHq0JfYyzO&#10;ieg/hCCi3LP7Zq2tNOUj1TBVEpQRcx6jabw/CeEpheWiE0J6mjEKcgwMfc+7d+/Y3m0ZpoG77R3j&#10;MBFjIOdyEhUacyS9H5vFq7FTyVVYei/E00pTtPz3KLhUJ4MeqshdkVNtoNSmUruOzchicnIU1Fst&#10;BgRG6/q+9zmsNk4E7ikTpgDG0LQNV5s1F+tlJcNT80RYLjs2mxWbizVtNYfwztF1HY1vq/lRFTb7&#10;hpgL4zzhvZX3PhIfC5icUZUML0Ym0nB7t90SUkEZR0byzMurK3zbkLKIDH7769+QvnjF05snPLm+&#10;Iiwnnl5fsDv0fP3Nt0zzzBQTK1eNUpI0dMdUSCTGKdAPM/3QM01B1pYzcUdBcRgGUipYrbhYr3j5&#10;4imNb2hLI42/RsRiQlj7SoQDQ48CFouWpquicwuqaGKYCfOM0WCdoR963rx/R98PLJqGZdfhtKKo&#10;TFEGZSzOeRGxI+ID2zTcPH8hwr5cGKbI3d2WqRpbNW0ra3RMTOPENE+VwqqqeYKqgrWI0V7WGKOJ&#10;JZLniCJhkNx1nmZ0KViVoURKTpX0JkJvadZ1ZJXY7g4oZbB1fKHlfaY5kNOM1gaNkFqFBJeqYBwK&#10;IrzMRfZeR0FlTkmITCUzh0AIhaZraw4ns7E1Du0dbtEwjQGdxWxnGmeZcxN0ztJZTZxHco5ifDJn&#10;jLV03VLmpKLJWV64uELMiWINMQRyTCivxIjguEdMuRqLiRCsaZp74mHOINIsyFoaoo/7rWq31VZC&#10;bU6xUsZL3TveCyiOZNV+GOWa9Du2d3eSxzUNy9UK4xz7oWeYZqzzON/ibaGfEsPY0x96pmquUkph&#10;tVqx6FogSCO1s/z4xz8WIYo1jMMARWjsTVspd6WQlabkgnWSe3eLjuViyRwCc0ykeWIMEzFGvv/u&#10;DTFEmsbz5OaGFy+ec325wWlNCoFSkuzvjRYxrpK5ve8z4zQLSd2IxYzQ7GVCOZElKcQcxUBEi6Aq&#10;psy+EvZKEaqY1abS3qQJW8xjDBgxg8spYrU6Gckl8WoSI6MqNMkpEUJkSL0Qlht3Ig6jFHNKcr2q&#10;YOW4dotB10xICYxinkemapwxHXbkDNeXV1xdXJBSxlShiRi1UMU21OtQRNgR7o0B/2vi3qjtYxrn&#10;fe52zNt+mEB6Ik4+ELv/UB3l/H0fCrXOf/ZcEP4wr3xIDNVnY+BTgq9Pvce/9BnP60k/RGJ9SPP8&#10;FynyhSqeTrLXKTVfLPzRax9zHnV2/XOl+RljxIxHKxFxAJG6XqLw1rPswDcigPDGUmLEGc1sEKM3&#10;IlqB1YZiMq33LLuOVityHd/jPDL0B+Y4U0wh7neEGFguOsmtK5G8VrjEWPCYN6BpXEtuM6QkxhQp&#10;iUiuKIp2GO0xSeEdTGViDEJ4B02Ms5iWWYs2lnkc2d7tCHNAa800yfMylypuGEdyjLStxWnwRpNy&#10;pu/v+P3tO968/Y7L6yd8/qMv2Fxe07admBQWTTKy7lNN0eR7FJnvlSaXTMxzFfDmSreUPOphjagU&#10;dUb9rFdC17rfJ56NT433c/p7qdcWJQZFMQaUKWhVsEpEYvK5DRoFGn7005+QYuL9u7dSq5kDMUh+&#10;1jYdt4d3NK2rdOIj1V2xaFu8M5haIzPaYvLRlKRgnBWSYxjF7KWanYSY0DFQTBYzGyT/9HV9ikWE&#10;YHOtMYlYzBDmSMmwbD2LRvb9oLCuIY2JeY5MIaK11FnGacb7VoT5K0OcZ1IOzNPIpAsUTSyBFEB7&#10;h/GeSGHf72vtohHDxKKxGBrnCOOMUlWkiqJxrdQsKOS6j0q1ptFUUxJjtNQFMjx58ozN5oamadAG&#10;Qpg5vNvz4W7H/nDAdwsuri6Yp8g4zkxjIETF2zfvUQq6tqNtLNbKHkBL8s6kE6XMpDwzDIXN5QVa&#10;i5lLipF5HIU+mzI5KUoW8759H/j+7Xtss2DhlHxmo1m2HYumq7lrErMCJpbLJdqsKdpSKm1U1Xql&#10;UZqSMkPJYsqYfd6K8QAAIABJREFUxTQCIJSMsRqFodS8zfgG7byQk+MsNe5cGPuRmULWGt94Flbq&#10;t3OOJ1PAeZ756vVrvv7+e54/eybE6UbMsqxrcI2CsqSkSAqJHCPjOGC05vLKgbYcDgfevn3D27fv&#10;+fDhlsOhZzcO9MOelJIIvZpGSOKVzmutI2mpnRsc3ogpaE6Z2CQa5+mmmYM1TFPAa01GzOpCrV8V&#10;xclc4ThPv339muFwoFtd4L1n0bWUFHHWUap41HkRRs+zGLOJOZvlcOjv6z11H6FNzQdLIgXJOST/&#10;KAzjwOFw4GK9ZrFYslouWS5a5nnibrfl7u6OMAdCznzzh695/fU3fPH5S148f8mLly9pu5bt7Xv2&#10;2ztKySwWLevlkqbp8NZSSse79wf+8NV/4vnLl3z++Rf8jy9f8ld//d/wy1/8gn/8x39inCasc2LC&#10;ZLT4WiqYo5gzKWWJKWOMGKsMQwKt5UwhFZoohktacRK/ffvdawBWyyUXyzWHvqdrW54+f87FZsOz&#10;z17w5ZdfolC0NReVSVNRsphZtG1bReGBYTjIOUiM/Oqff8Nf/uVfMI+J9cUSZz3TJGYZck9gGAae&#10;PL3BOouxnpwz+/0epRQXFxeS+8Uo9GVnMQrSHLjYbOi6JbeHd6SUadsWap0sl4jGYLXm/bt3rJYL&#10;VquO717P1ajO/NEa8CnT3Ye5y3mudH5eccyJQgifPOP6OGdRlHIU2lNrKol5vuNuv8c5y8V6w3K1&#10;wl3em87MMbDb7yQPR9YJgyLMYpZ8/EzGqGr0U/OnMxH38bOck86PdcVpynJ2kqUwkVNhvdzQtS3K&#10;JHw9c3C2oWk6FotVremJcelxXCgj9SStFc6ZjwwoQq2haaWZ0iTC95SqD20WU+iquCynawvGuJPo&#10;Pczxo7PFh/mhEKargXOtgYkbGpAyR39Dag3waOypzkxzUt2faiNiXF0UWkvt5Eh3V9VMVs4oFSFO&#10;9P1e9uu1Qtk2jq5ZElPk7sMHbj984PbDLfMc8c6ircXXvUapeaXWci1TSdUYoNZDlBIjmnrOKMYm&#10;ct4mZjOaUo3ClKpGisfzRsRwT6PRWnKdlLOYrBXD8dg0Wzkvaq2hazyrtqH1jqbr6LpO6OI5E+aZ&#10;aZqxasKsHFoZnLFsVhdcXl6w6DxGKYzStN7JGqZA+wZtHG23kHOCGCk5Sj1A3RvW+dafnkunLc4a&#10;oO71s+Jmc0lG6vsxBlAFZ7Ts4bUlkdElCxU8ZPYx4LVlsVrSWUvrLBerJdvtlnkcyUqx2+1QJdE2&#10;Tb1ucu43zxOlxDr+W6xtMMbx9vCBod+LiZy1+LZDGRFBr5Ytm/VKxlYup3O8xntKSYzjDNqw3x7E&#10;BJCIyoUcM13Xcv3kBtc4VOJUxwVFmGcO+z0f3rwll4JvO9YXF9w8e4b1noLCNC2+mgLkIGebRScU&#10;XkyQlabxVupQSovPvBFD7kyhbS1Kt1hjeXZzI/n9YWBXDTLnaSYqGav2+obN5pJS69Cqmnia43k/&#10;4LTUWoZhjwoBv2jQTSMVfFVwBoxyzPX+q2pWp40WY9IoA6FpxLCw7TpudwdiKIzzzH4YaRqHtV5M&#10;yUMUw4amEbNRwLUijDdazNtClNrAcOiJYaRtGqnnVpOIrBQqQ54TWWdsI6+dUiKGTIgzh8OBw9CL&#10;wbw2LBdrGm9rfUkMTTEFYq7GRGIYnYqldHV2y5BjIqxWaGdRWvYe5IQ1UrPSWpPruZ5aLFkvF+QY&#10;5fVBnrN6LrS4ueZqs2G33YvZi9I8ffpUTCFKrIL7SB9GcsykIgaY1rc4qzHakoxBFWSvZhS+Gq3l&#10;WsMdx5Hb2zv2d1sa5/DW4K2Rc9csJq9GSX0ohwlDK/egnqVdXlxwGEb2/cA8B/ph4vZuW9fteobz&#10;L5icPcZjPMZjPMZjPMZjPMZjPMZjPMZj/P8pHgXwj/EYj/EYj/EYj/EYj/EYj/EY/8Y4NbAcm2Vq&#10;ow18uila/SuHlMfXSSkJRVrpH2z+hj9ueD41pfKxkO3Y6POQAnb/mrWb40Qfl6YK5x3zODDnIk0f&#10;aPppYBUjrjaaeq9JlW6ss/yySgS/erGgsw6jRTClVMYqxTQKDU7XBur1esGi8zReY400nKZ6YG2N&#10;OdEZcm14UZpKy7OoKKLnXAraOUKIJDWKEN05UpwJJWGNgaJR2mJ9w2olopum7U7CTqWUUKpzpsTC&#10;y6dPiWFm0bU0zkCKZAO2CtWaRqGdZ7fvmcZACUGaCIqClNAGTC7sdrf8+sNbfvurX/LqR3/Cn/35&#10;X/DixStcFbslnUi5nAhWcm8/FiSek72OhJojDeX4c+dj7fzPPnXfj/+va4O4Pl7nIuKJoZ+YK5XW&#10;eqETTMPAbreD2qASolA7lsslz54/ZxiGE9koJyG1OivN7tM0IQRGj7FOBP+iICNOM9ZYUownge04&#10;jghNMH3c8I8QA3zjq6BWhF4lJ/q+JxW5Ps6LSCrnzDQMHPqey8sNi0WHUoWrqw2vQsLZjmGaaBr5&#10;TKmI0CzmxPZwwKxWWO/xsZI09b0ZwPvv34AyXGyuePniJSlFnG+leRLFYrXmMARyDqAUUwg4K03h&#10;pZLQlFYUbVioBbthxDqPNhatDFabs2bDo/DB4I0lpEiJhRCEzBFLYrlcMM8zd9stKQeuLi+kWVxn&#10;ea36HJak0GRiioSUUMVVoWAhpETJ0vihlWKcRlyTcE2HrfSbFAOZIo1iKVJSYBwGFl3H1eVGmqFT&#10;wjjLZr0WweV+R25FZJ9LIc6TkOlLZh4HKKnS96QRzahC4oizEVEq2pCDNLSKUC2g0FhrMMbhnEHr&#10;QsmJVETEX6I0vGkUKYXaXJ9R0klzInQ2bYdtPKUIhScmoeocxR5aa6zTFMQgAwXONnTes2paptWS&#10;680FP/r8FXe7LYfDwDAODMPAbr+jPxM5kUSoZhVcXlyIiMAafBX6pZRxvqFrI8uuYw6Bwyj3eb/v&#10;SaUwx8Qwjez7kbk2Huec7k0ejIEsVNuv//AHbj/c8vTZM16+fMlq0RFiYJp6SokI3lAJ8bTe42Ec&#10;T9SeIxUP7snvx/nyXPx+JAAdn1Xv/Rk9sjCOc73+VTxkDDFEhqPwywqBLM4zvvHUvkNyzHjvmGd5&#10;3tfrJSDGG655xWK55EUl277+7nsOfY935vR5zg1hfkjQ/lDw8UPr9Q+JlE4i4Prdj9coxnQSS//F&#10;v/tzXjx/IQYp3tG1Hu8U377+mmkecM5WUih0i+bUbHtsuPXe07YdSmmmaWJ/NzANkf12JKXAL/7h&#10;l7TWo4+CmUouPxrbSHZSTsKmh2L+Y6PqQ8rjw2t4zDvatqVtW/q+ZxynE83wSMhKMWJNQ1Fami8B&#10;bUTgV2oz5/F1nHFVTByIYWYchZZ88+SK//Dv/z0/+eILfv7Tn3BxuWGcJ755/S3/8f/4j/z+t7/h&#10;t//8K7Yf7nDNmm69YX3xhDnM0lhWm19LVqCrmEUbGt9WcYBBGY0yR4JsFYRRqfVa5pZCqYS1Kn4/&#10;9uNloS4VLQ3UkmdR75EQE4+kq6OJgKyFIma/ubkhH003Kt08hChClpQpJFw1Tzm+RkxCFtZK8erp&#10;M/aHPW3XURT0fQ8p4ZuGFEVMutveSfPhYc/reWauxJn+cGDoew6DXGshaVq8Nx+J9Y7P9P3zDqD/&#10;iJB2IsGiKsEMrGmEZBZmMTVyjpxNXV90FcKfkd70GX3MGFDQNS1KixDKWisk70qDzQaccTRty+Zi&#10;w/PrCxpnJEcsha5tefLkCevVSppyG0vXNtLAmQu+aVku1xjrmFMg1Dm6lIzSurJpj15NGm0szWp5&#10;Ir+XImTxw+HANM+UKYqQbbHEWIeyQg0KMbG43tD3B+7evWX//h1Pnt7w6uULvO/YXK65ubnkuzdv&#10;+f7tG4qWfMF7T0iJr1+/JqdKC3UW1y7JamLOmfcfPohgp0Csjb/aGJyz+G7Bh+2eZTez6Dou2w0x&#10;5pPYdRx6dnd3DNOI9ZZp7tB7yf2PdN5pmphnEYkp4xhDJKaI8w5lNLEKcUGEEsM48fr7N2zWS5Zd&#10;Q+Mdvu0oVfAQ55kcI5ebDTElphAIMWKN5cmTG1J9/Vwkb7TeYbWuqktFTgmVEv3Yo1WhMch6HoII&#10;wev4iWMBowkxCTmrFLSC5WIByyUpZcYpn3iGWityEaKeVjL2YiqkONE4ySWVFopeURrnDM5pLi/X&#10;XFysuQ7XDOPAfr9nf9hXYYgYfYixgxgUyL5Oc3V9Q9YAo/xsjAzTQC5ijLXbbSkxEMYeTWa9WuGN&#10;I8UAdZ3Qx30UimbRYYxm6A9EbVDKnJ7f43yetRBTnXViTlLFyx9TP6tbxfG6GEOOYiqkS8E3HnIS&#10;Up5xlUAoAoFSjTAyhZgLqRQOw8i3333H/nBAac2rL74gK8373VZMlWLC2oZFt8Qai6nfKVfBgVKl&#10;kn89xuqTuYIzImQpOZHmIDkuIr7MORGjIqSEsY6YJDcy2nB5dcE4T+zev69iQtlDrtYXaBR3uy1f&#10;v/6O93d3XKxWLNuG1jes1wsx+Drbp5cia3RMpdLYtVD/2kYMOpTCKHNvAFLX0pgywzgxzzMxZSFg&#10;54xxVbRnRChCvX/WWkKs1OCoSFrMsKwTGnDKmXLMPUqRa2gtUVENV9SJeHnM40qBtm0qQRimeRYz&#10;tlyYZqGBFkR0m7KYRdze3vHhwx0vnj2jtYZF40Xo4KvhSLoXCc3zhCoK3zQyZv6N8UME+IfC3Yc/&#10;8ylh1adywOO4P6ddfqrmcnxGToK2T7z28X3P18PznPFTdPmHhNGHgv2HOenR/O+cvHqex31KzHz8&#10;82M+/nDtLjmf6J8P3+9Tn6dUU0XO6O8gtYNTnlDTpJxLpUAKnVIjeyzvvBglKCek6JwIpZF1Hy0U&#10;yWnGrBay77YiPplSZg4zu/6A61aYAqVkSklcXGzwjacEIRMba4jx42uilarmXyISy0nMgQoiQvXO&#10;UJS6N9LKuWqJJHe7u7sj5sz19Q1WWxZdx/txZLFYsFwtGaeAur0lx8R+v6dxHrKjrWYipmQWVhPn&#10;SH/3jsPuljevv+bl51/w4rPPub55gnEeddxHK43RhlSv+Wm8VCO143j41L7k/v/LvcDv/2HvTXsj&#10;S7I0vcfWu7jTSUYwlsyszKylu6qrJaEFDCBIwPx+AcJgBFTNTLdq7co9di6+3MU2fTh2PRjMyBl0&#10;66P8AIFkZDidznvtmh07dt7nrferlPyT+5j77q0PgRC8rxjCsh8o791Tm8ajVSLUHDXU/Z3Rmn7T&#10;Y4zmxfc/CIALCDEyzRMxRWzdV4Y4U8iy9luDqy7C7RxEjJ1FWJMTWBzoWpMKAWdcfY6UiOSMljpT&#10;qTl1FgiXM0byyGGogEMRqi3PuPwubc3NC0or5hB4d/2Ou92BTKp1LGhdI3WptoGcMRUiGmaBeeac&#10;0UaekZQKBcWLl68qlGVF0/Q0Wp4NjRHIZhLnX11FYsa4KkxUDONIClEExIxYbzDa4BupP63XK+Y5&#10;glZ4Z9nHwHa7rS7IAgzo2hZrC9OcMabgvCfO49FBV5tFuCj1J+89TfRsNueU6lB/efkIrRXjMBLD&#10;TApRamnGEEohRXhzc8cf//o1F0+e8/TZcxHLmSJiz5I57LZoDX3X4I0RKEUMlKKIaa6CTiSfNkbc&#10;RJFrOk8zKUzoIkBHFLRNQ8iFKUTGKRzrxsY5tLOkFNFF0RlLU2Qe9RWgmFJiTpL767rGj+NYr93I&#10;/jDQKckTYxLhkVYKr20VG9Z7VuFh2hjO1j1aXdE2Dauu5+5uS3N3x/XtDTc3Nxz2O8ZxqOPOyng3&#10;/riXVtpglWJtLHWWpnUzo5/pmpZxmsU9NEXGeUbX/ZFAPUQoilJHV+nhMHC3G8TRfNWxWlWn4rZF&#10;eQd1n1mK7FFTyqQUmKbM69dvKtwsiwBea5yT/WkqFfYohUHE0XnPbrdjsz7j8vISEGBY10ndfRhG&#10;drv9UWD86uVrfvj+Be2//Aubi4sq+CzVwTvwxeePuLy44MX33zNNI0+fPKFtet6+veb27o7Li3Oe&#10;Pn3Cf/yP/zv/6z/9I7//L/+Nv/71K25utlLjajzGWC4uDf90/k/88MMPfPvdt8f6i9aekhK+9WgF&#10;0zRiVI9SMIwjb9695cWLF5ydnbHZbPjk2XPutlveXb+laRs+/fQTXrx6JTX6kCoc9v0auoAkBQar&#10;6fsVIQRub2/xzrHd7pimAGj2h5Fplr1lURzBiX3XYa3sv2/vdgzDgDGG1Wol8Lzq3B1D5Gy9pmlb&#10;rq9vON9sxNn97bujmFbmySzzbtFHUfN+v6sO5VbmZfWhy/v99eKhAP7+OlLKezHrx8CSD6GR93OW&#10;++dbSknuIqLBXEW8UmuY55l312/ZH/ZcPbnCe6kn2bYhI4LfEAJKpyP8zDa+5qmRXCr0c8nxHtYy&#10;VSaXiEKgOkuNBwWuiiq7tud8s6HrunqfwdoKINACQlz2DClF2csswvB65pFzel/jqbUxrXUFCipi&#10;CD8611vOgD52X2KMP4IvLvfkR3U+pShHqBaVbgSZJEDs8uEfrWWsLGdRzgpIshSBzRlnak5WjrXA&#10;aZpRut6/ILDFlEKFPwvI+M32ltvbGw6HPSkLiMZXd2pZl96fuep6fwRMrVBZ1XlX6tWLUHk5R9UU&#10;ShRogPdyBlNvPmQBESgl874xGqOhZE3OURzercEqi/ICMVAV0GO0wiuF02Bqvchp2Qeu12swsj5O&#10;Qebo5Rm/uLjgsD8wTAfazrE5W3N5fg5eapLOOZquxzgHynC4vSPMI6oUQH4PrSRPMNZIvSZLfhuD&#10;gDslg82yfhaBJikj+2SvDcUq4nL2qxQxF3SU88BpHAhhPp7JzbOImLVSWOeYpkkYCUXRtQ2rtoMs&#10;8I1cn6tc62PT7sB3339PTkHOT2ttan12jncepcE5TdN31WlcQGyS5yVcKcSYmQ4DOWZU5fXlpAih&#10;sN+PmBDJIdI42UM43+J9S4iRw3YHUdzl37x9w2EauXr6jFQyTdOi0IQQmYeJEGas1rQx0jRN3TcL&#10;pNwZhfFGzrBiJMeAotBYgaZYa9BaAKTrsxXaOIGtTyNzhcJ+8emnNM4d84sYE0VR9xsCuNPOcr7u&#10;MAVsnRtiTKRhoHGuggYtIUYqnpk5JpzW5KLAWK6ePq+Ap8BuCrx685pxmAhxqLVZz2q14tGjC2JI&#10;rNdruvr7GqVRRZEqNGJawHgVTh9TlHNKoynq/T4pJcnpmWeBCU1TrTcmYomo4VDPMXpAE5NHV6f5&#10;kt/DymKM5CRid5Q6zodGa5xx+L5HWYEoyzNcSNVV3RiNseoI1fXWoKwV6LYcIhMX4GDraX1D88ix&#10;XvXkJPukOIvgPacgAN66hkl9OKHNgGtGclECIg2JOQb61tNvNvgqzg8xQbKw6tnvttzcbAXQhgCN&#10;V6uepuvkfKeR3Nq5FuPkbMJYgZ1t3Bmr1ZpcYBonbm/vuLm7ZZgGBIBy6sc5xSlOcYpTnOIUpzjF&#10;KU5xilOcAk4C+FOc4hSnOMUpTnGKU5ziFKf4d8fDxmw5buXjbl+1YfDouF5fvDTSqH8jwftjLmWo&#10;HzcY3X/9InD7sLHontjh2OAiLjq+EXHbNEdx7GkVa+cIMXJ9cyMNGq0I3K1WUKrYr0gTqzUKrLjn&#10;Ka2luc8oplma8Z49ecphjvSrlsZKw4lW4tyQSqrNKFCyHH6jlZht1EYyEQY4hnG4J/LIzNNEURoW&#10;V2LnxVVvuQ7W0Xv/gftIWZqztRaHZlN49OicGGeGYaD3Dq8VujpmOeexpWAK+Lbn1YuXTONM4xtx&#10;HoyRw2FEO0ffOIpS5Axf/+WPvPjma66ePuNXv/lHPvv8C7p+RcxZhERaRJP3G5ce3uufGiv/o0b7&#10;h69VSlz/VHVstdaSYsKaBCmxvbsDFNqNhFhqg0OojqDidqkU9P3qKJINIVCUwqBomxZ/ZWmbFsi1&#10;mUbjjUMkS+LKUYCiZHy2XQP2vWBnaQKNMUIxNF6ckKRJOpJDwBqF946bm5lMdVYM8dgstVyHu7s7&#10;cVxvGqzRPHv6lK5Zc3u35W57K83kCooS1/vbw4BCcXnWsdIi1le16arve9qul3anomh8S9N6lKrN&#10;a7Xh1DrHNEzMc4ASIWuKLqgswiIxKREx+bpviVPg8y8/x2jNPAV862uzTYHaJKa0xmJJUVwnc840&#10;znL1+IrtbuDd9S2v377kH37z9/RNJ2JurSkKYo5AAiUO7Kj3c1IpkGvzktYiAFiax+ZpEqfTJM1s&#10;Kcp1LzmhC5xtNpjzc7yzhBSY54DJ4H3DPOxxzjOOhTkndvuR2+t3nPU9zx9fUlJgHkdMbfi/vrvF&#10;OiuNgYiQy1pDUjInEWd00jhjj838MkYCpYiQOufIOAzV9UFcjK13QH90LdXGEMaJw35gev0WbS1N&#10;u6Jf9TjvMZj383uuLnL3nR+rc4dx4p7TdZ5ViKxXLW+vr9kPlr5v6BrLzjturq/Z7cTxJheFs1aE&#10;IUaDqWAPxInkMOyODqDed6xXPTGeMQwTt9stQ4j0sWW9Flfc7W7L3d0WTalNheKg3DQW3xSmaear&#10;v33F2zdv+fIXX/Ls+VNySYRpIGdFSpqu7/HWEbU0eoYHoophGD6Yi5xzx0baZU65LzRXSuG9F6Hl&#10;ONVm22XtMkwhLJMRVoN3LRA5HAZpqqwNlYuLSM7p6Iyq633tbIMxl4SYMNZyefWYb77+hu3dLeMw&#10;fCBKEoea9zCJo2ikzjOLG+T9+fOhq+hPzb1HF13uC5UzIYtr6y+++JL/+R//Jw7TwOZig1aqOvlo&#10;SqTCOgopibvucDh86BJ1FBopdrttdWYL3N7c4X3Ln//0NSRYrc6Y55FF+/UQfnLfAf6+WP9jgqsl&#10;qVnE86o2+y+NwjHGo6BCI2KTZUy4Kg5WShwXVQXYtE6EcKE6gPracDfPM3OYaLzls08/41e/+jm/&#10;+uUvuXx8QdM0lFL4y7/+lT/98U989933vHjxA9c3d/R9jzUN548/RTmPdp45jIQsAoqu66EYjPPY&#10;2jTrG1tdzcXtOZdydNBULI2MVbheBV0AJSV5Tb0X1lpMXZ9DdWo3VWQg40jda3pe8i9xf5OvFwde&#10;eT4FfqA+WPsLPxb+9V3P1aMLLjbnOKX505//xHQYsY2sizmJMGS3veVwOHD9ToAy8xzY7XaM41ib&#10;GeV5apoGrWX8LiIJtYg2+bGg8GFz+vsQx6yco4g2jLggaw1GiUhTKXEONFUAkGLE1ObPZSyGlNC1&#10;EbltWy7Oz9mcrem6FmsM4zSx3e1kjTGWJ0+ecXn5iPVqzeWqgSxwjxQmnLGsvcYT0FaxaixtYzC6&#10;kMk0ulDiTCbhjcF6SwizrBEpg6Y2mFKdvyO6CkljjMer0/U9P99sQFu0tqRcqhtiIaqMKVGENrrj&#10;2+++ZxxHvv3ua/7z/5148vSKZ8+e0rZtzXlE7B0L9E0rjZGPr3jz5g0vX7wkpczF+TlN19P1K87P&#10;LxnHEescylgKkvO2jcdZw7C/4+bmGoXkeNZ6EZM1Hbnr2e22vHj7hmEcaFctfd9zfn7OnBJhDqQk&#10;jugiIm7AedZnZ6RcGMdJngulsFrufUgJYwxzSuhplOvcSLM2utC0Dc42KKUJufDqzWviPmCq22hO&#10;YJUhxMIcI8ZaNpsN1hi2d3ciQ1CAMRVMIJAc1HuRpK5Ob6oUWiNwh3meyCHI+NJaROk1FxgOE3OY&#10;UEpJU+pqRSkw7gesN0fnvlIyaIN3Hu+bOj5k7+UymK7BarDmPXhMG1vXlsg0jcxzQhlLePGCYZ4Y&#10;x4lnz57jvefRxSNQhRAjYRzYbndsb64ZhwPTNAvQ4fFjSLleE4HmaC3XX+Usf6qj4OJunCuUZMmb&#10;Q4yYCt5ZxnCMAYM6gj6oUIMUBchRchb3tyRNyWZp4i7y5Bclz0hIqUIqpGm76Tq++MXPBdxRoCjD&#10;GBJNv8bmfHRq9b5ls97w5OJCPkcWCNo8j7x584ZxGgEPHmLIbOdJAAgVnBRTPrq/a2tlvnC+guFk&#10;vm7alpVeizDt/EygFyEwTTP73YBRljkkDtOBKURu63y5WZ2xvjinaE0oAZ1F4CWiTy0i/Bw5HGbi&#10;bPH2Ap0zxVjQWUQWIICGlEQoXkTUp40lpoROSZrtSyZTBThWnAJLKSJQmes6nUFrg7b+CJZIWd4z&#10;RwE+9auemCFU99zD4XAcAwtYJ8bwgYBGG43x4oQ7jQNTEBCUc5ZVu2JnDlzf3lJyZt13XJ6tOVuv&#10;CFFALUbLvjKnXB17BQCSx397h/ZDQdXDmsr9vz+E+XzMaf2+cPx+TrX8nHTvGVn+/rGfe/81/yOn&#10;9p/am98XLH8MuPRT7/tQ6P8QjvexPO5j7qv3r9+yx/6pWsLHxO8fc7PPWcALwi0T6FUpYJwTZ3LA&#10;W0NW8swoJbUWozRt06CMwTnPYRjlGsfE3fU7npz3oAxaZzBgnCVmAWu02uF8FTGVjPeNuF+WIsIg&#10;Y457hkX8IO6eVNiiFjCdUTinMUYEQ+N4IFSAkTEOWAAFmhQTN9c3tE3H+uyMq0ePsNoyjhPr/ozz&#10;jaFxnu12zzROlCwljQXuVnKEnGh1QZWAtpoUDvzrH/+F77/9hsdPnvHpzz7nyfNPcdaCthUwUx09&#10;pciIVgJUWcAGPzX2flz3UT8aH8vX9/cxP3aRLyyO8R/UIaEKf+Qae2MoRhNiRinJkQ9h5tXr1zx7&#10;9gytJecc9sPxOdvtD/imQVVRojFZxDZElGplrtOGrm0gJ1nPUgQU42EWmEvKhGnCrzzr9YqUBNLo&#10;rCNncZwXWNeMsZaLR4/k35wjqEIpmjlUwXTRONewXq9lbdgfGMeBVCoccXfH/nDAWE3bNqiVxueW&#10;aZyx1tF7S+stpiRCBbIY44kxgc5MY8A1Pe+u31Gw7A8DbdOhS+HubkvMM4fDHnKmbVraRsa1dRbX&#10;NKQUmceBkiLDNFEOGWssq7OEbzsRwBZdYVWFrutYr9dkFHOIZBRhDvSrDdOUCC7Qts959fIHzs43&#10;KC3jZI7o2U4DAAAgAElEQVSBECZa16CNoWlaLi8MXdvX/Y24MS+i72a1putbvHfEUhhT5p//9Fe+&#10;f/WW86efsTk/x1vNdncrNacUiSQBKc5bRqNJaLTr2Fw8Pu5LSlZSsxKyFcN44N31W+bhgC6Zy7Mz&#10;1qu1gHgKWKXo+p53t3fcXm8Fapgj1roKN5A8uShFyok0juRSaLoOb/2xVtA2Deebcz559hxVgUzb&#10;3Y4So4AxEBfYIqpwSspYozk7OztCKhSa9arDO8e6X7Pd7bnY7bi5veDFy1f88OIFYwhY54mhCsxi&#10;oqRc95kOrU3NcRKlKJQWgIc2iq4TEfy+Os7aaWKcZ0JIUBIZLZCjKvYvBWyFzL5985a7u1s63/Do&#10;8WNWm7MjuM9ad3RMd15qtuNQ6xJH52kIJdbcmFrTkvUtJwFUjNNIiqmKUw3jOOBbEaL3/YqmaYkx&#10;st/vCdOIbzxzjLx8+QpjLav1mrbpMNYxDjOrT1c8ubqS8wKtOex3pJRpWs9ut+XVqxc4q/n02TP+&#10;j//tP/AP//Bb/vbVN/z+d/+Vu9s7VquObtXjXcPjq0sury74+uuvuL6+FuirNczTiFaK9WrF3//d&#10;39G2Lf/yxz/gnOXv//7vscbx2SefYo3j2fNP+Obbr9lvd4Q5QClM4wTp/bos+a2n6zr6vv8gBwOO&#10;YvM5zMxzQGnDdrtlHAX46RvZs03TyGI57pyTPbaR+n2YJ8ZRxK19d8b1cCONf9bQdZIX//zLLzjc&#10;3fHtN989WN8F+uCcq666mXGapJ6hyxHi+DEYzofrw8fBQQ9ztmXdeAjwvZ+D3X/tkqMu5z5LXWwK&#10;8/E5lDx+wjnH+cWl5PpnZ1LwK5BDYhwOjONBADy1LhXCLPCMnI5nQqWKcJNSaI04lCsBvHRtU4Go&#10;FucdbSvuz6vVGu8E5KiNErjikmNmRYwFpUFrdxSof6y+uIjG77u1LyL1h2v4QwDhfUDlkhcuAub7&#10;oKKHcKO0vLYeTeZcKgDrmPR9AEOUn23qe4iY0zlHqjURrWGa5KwIYJ7lHM3aRoAp44FpHIh1/xVD&#10;lL/PgbYVwbspuorel1qsPtbUBIxdx1nJaGNxykq9LMV6HinjVmkBHKBAOwNaVeF2xhhVxaqSryqx&#10;lscoK+eMVqCQmiKAGedomxajjey5K8R63XdYMmmeUUaxWq24enJF33Wk6gCfVWHV93S+xShD33es&#10;1mf43qGtjC8BIiiU0yirCXmuEB1NSDOJem5TEiXJmuu9FzdxpUgxViBdJsYZU2vG1ghiICaIWe7v&#10;PIsYXRsj+z5raZT+YE86DAPXt7fc3NxI/STJuSxF47zl8tElq5UAITMaZzWrszUh+FoLyMdaNVrR&#10;dxtSTswhsr++42430rcdbdvgrxzOyhkXTmNVIoWMKYYSIsPuwKpp6LzkIrvtjnGYyRGG/UjaF3JJ&#10;ND7Q953ARrSl63u6tq2gc8t+2LM/7Hn1w3dkFM63rFcrvHOEeSLFgNECQCxF6gu+sVCizAkFyRli&#10;qmJmgQeoHMkho52j9VZAHE4E+P3cME/y3ilFwrgj1edfaUNMhbZr6Vc9WoG1cvZDzMRpZL/fszuI&#10;g7oxms1mczw/zTmRotSu9DQLXMNZtPVopB7WrzckXvP9y9ci5LeW1dqw2TTEUJhV5LA/QCk0XuYn&#10;bwXCUxCQYdGapl+hqADkOo/EVCrYIjKFmWGcKKhjzi5wPtDFUBQVdJvYD3vGMGK9o/Eeqww5REpM&#10;qFKBgnXOss7J3CxlPzRFzinJAizLWYAW1FqLUmgl8IWcUoVS1PmKQkmBWAphF4ADdnGMLwVyQuV6&#10;5pnleQoxknIhzRGlipzzzjPayGdfrRxd1xDjTOs93lmsa8gFUt+R4prw6JIYZ8Z5rDX4eBT3L+tZ&#10;iBHrMsY4OYOt63fOCmc0jfeosw1Xjy4Zxomh5q35wf79FKc4xSlOcYpTnOIUpzjFKU5xiv+/xkkA&#10;f4pTnOIUpzjFKU5xilOc4hT/H+Jjjlk/9boPnLeV0PjLT72nev/10rj9sabrh82qS4Pqxz7L0ij7&#10;sPlFVZFbKSK8cFpX8a7BNw0xFawuFF2b8XNimsUJ62yz4ny1PrrhFZWZ5tq8UyDlUJt+89H52zlH&#10;17bkolgVhZg7F0w9WDZGo22DqkT4Y+N5bf5LWRp1rHPSfKqlMSfEwBwzOVWxQD28TjHRdJ4UAikn&#10;chWHGGuPDb+pig+0FvFXDJmSE84aggarNc5owjyhlbgQUgVttvGkJ4lhu6XxnjjNKFWAxDRHOeBv&#10;GrxraKxlngOvv/2KH779lk9+9iW//u1vefbpp7h+JcIeLa7L74V0P25G/ikXumXM3Hd6ux9L8700&#10;WFGdlxe3VnN0wWqdiASnea6O2OLgDJk3r16z3+/EEappiFHEkL7piEGEf6UkrDa0rQelquuViHNF&#10;L6uE+F+7pbIC5y228dKYEAI5F5zzx88cQsBZj/f2ONbDPELJ0uBiLbFkjLUMw8gUAtbKtTdGM88T&#10;N+/eoR9doJ2DEDlbrxiniXg9gyoYY8WVLIvI5PYw0jWeddthq3o2FXj8+DFFi1hmmqajO4nWS0O5&#10;RlnFat1RylwF/Ik0zVVQp3BenCXmMKOUwRkRRWrnyDFxc3PHenMGRqOspWs8Icba9FWw1enWO8dq&#10;vWJztmF/mHnz9ppxkqapmDLeiAAhxkSuTTdLE2GuTmqLAD7lTAxRGnu6DmfsscEipergazTTGMmp&#10;oFVBKUPb9VUEm1AqU8ikmEhqxmHBaIzxvHzziv/0n3/H/m5g1Xj+wz/9L3zxyTNK0ex2A9c3t3z1&#10;7Tesz9Y8fvwY41qaztH1K3COkBNqPEgzlhZBgDW2PrsaazSFyH4/s9sd8L6ha3uMb6vDOuIqhjix&#10;O+OZpoRKIkKd4i2ZxFqtcV6cn0OKpCxz2SIQpVBdTnK979IQttnIeLJec3PrmcaRzarj1jtaZ7lr&#10;PDe7HeMcKRhxta++XtL8GpnDTIxJxBzeYapDU5hGyInGWUJOxKxonaPzntY7nNGMs7iKZlR1FZGx&#10;Zr2DUJimgT/813/m+2++5tHVJReXF7TtGnLhsN8xz6OIl4HGe4w1jONUn/33LphL8+6yPt13mV3E&#10;vSlV1w4jjZyLG1bOhpQjKWbIUxVMCyhjGCaatuVsfU5MM/MkDcWZjHEG33pSrELzknBOs+nWhJAY&#10;55mu6/j8i885bC959+4tb6vblXxGBSVjrfnAyUhrccJVH7jg8uMG1Hu/3/0m34fCqAUokbKIq8/W&#10;a377299yfn6Ony37ww6toLk4F0fCJC4uOSV8Fdea2iyulIK6FuScORwOAhkphZvbd2QVudvu+eqr&#10;r3h69ZhpGohxOrq/UxtnF8HnImhWCHjjvujl4e9Tp1hUdc00FSiyXM9U3jdwN1VYMM/zsXl3gaLk&#10;nMkx0bYtXdMyHA6Q5GeN+wOu8Xz62VOeP3/C3/3qlzy5usQ5w912y/fffssf/vhn/vTXv/Lu5gaK&#10;ptGWxjdcPn6Gb1oKihDFRTqPe0qy+GbNqm+x3h7nNqXE6W8Zq9I0Vh2+kUbExfHeGHO8zt4LhKTc&#10;GxsKERCE6npjjBEYSRWcvs8nNNY4nBVXmmVcLU5gIYziRD2ORzevpeE3xoBxIvJ1ztF10tQ5DAPv&#10;rgtd0/KHv/yVGAKbywvmnMSpcD+I4D2MFVYS2W23HKaAqgJ833Y0x+GhPxDIlbI0SpcfCaqWsbK8&#10;fHER1YvwMUcKhZyC+NwYVbWfCkWh5FJF2EbWCqSxeXHfTSmRYsQ2DVoZSoZ5mpn9jDcW4xXeWPrG&#10;s+5aNptznj9/zrPnzzHaoudAiRPrxqFVxluLdw6jahOw1qgQKDpKPmYUSomzT6wAAFOqY9kYidWx&#10;z2oRb2trRNibcp3XPszHQpgpRcQnzjm8d7TawqrBuYbtfk/TdezniG46hv2BP/zxr/zww3d0XcvF&#10;5WPOzq8w2qOdJStFVhrftnz6xRd06zP2uwPeGYzWhHmm71c8f97SNA0okUcYY0ghMhx24B3N+bl8&#10;lrZDKQGRaCW/i21ajG/Y3d5wM+xJ+SVaW7xtsc5xdfVExOohM+9u2e133NxsmWJ13PWetvVcnq35&#10;5PlzzoxhGPbc3N1ilTh92ur2u+p7AS4hf95d36ApPHp8QcqJOAdUyYzTyBwS2oogYw5Bmrpzom89&#10;KEOkMM8ToOicxziHd5YcAqSMr5CFAozzRNEK0zbitp1ybfCX+bxrHCn3x3nLtB3GOEoxjIc9aIO1&#10;GrJ5D42wpoqrCyoVdJFm+cZZvDP39oXy7OzHgWE4sDvsCakQXlewE4p5nNmcn9d8orC52HB21jNs&#10;rwWMYw0larb7A4dxJOTCu9s7Vv2a1WqFMYrt3Y24CiKgD2WsGPlVF7YF3pFTqs5ZWZzYvBehC9Kw&#10;vjhqWa2xC2RIKVKpLsJaBPAJJH/JmaJEkLBAgqzJtN4y5ETKFkNGW4XxnoKhV46ntsE1voJeZE5o&#10;rKfzjQjMUiTGgLOK9Zc/q0AmSymJYb9ne5sY9juGw4B2Ms/f7ffy3DUN3dRKc36dy+d0Q9+taLuO&#10;tvGsVh3aifh3GGbCFLm9vuNmu0XNkhvvDwP7mPDOk4tivT6n5InxsMVpg61zdUkyZhcIjNUaqw2p&#10;CirK4lIWAqXCUUBEF8YaWuvQxohb5SRgMWctbd9jFpBBAG90FT5YShUQ55wYY8AoTaxOaNYYtHX4&#10;Wks4DHu22y0oAS8tucU8z0eHeWstyliMc3Raiwte8hQF1ntaF8ipsBsHYoooY0EbYs44pY+O3955&#10;shEX53GaUGi6dvVvrq3cF+beF+kvdYtlnVz+PHQo/Zjb+0PB1cP6yMcERQ+/936udB809/DzPazV&#10;3P/7B5Cbeznlw7rSx97rY+LzD2pLDz7T/fe4//s//P8P3eR/DEr8cZ3hPjxAVQBJjvIZUoaYRMwy&#10;R8kLW7/C6Aoti0nAD/W5987TtZlV1zGMAzplVI6UGIgqohexidakAuMciPpAVwq2794Drqp7aap5&#10;qKkQt5xTzSmyjNTq6KiUwRgEYpECpSTGaWAcJlarNY0ViJfWAqwyRrNa9SKS3JxhrOPq0SOpgSFQ&#10;i7xOhClwt91JbuhXaKux3lCSIc8BSFgKTmewFqMVYTrw6tu/cfP2NZ+8e8Onn3/J+uwC27ZSG6nz&#10;trg7F5ZS4X3XdvURodzDfcv9cfIxWOL91374TPHB15lSnWyl9qGVADekNjNz2B2wxtBXd2KAaZoA&#10;EX3GWJ0tc6JrW0oVq6ScRHgS4hEiY4yl61tSmJkngUXmGAjVdTqVDFkEMdYYyVEr6G9Z+5x1RFcY&#10;x5FpHNGtiKWLMsQUa60roZKAD/b7/TG/jVFAnt4LVKUoxRQSIR7wxtP6hK1rXNO2OKPJ81AvWoUU&#10;lMI8zwIxenRFLLDf7TjsR85WM6ZphQKKZpoDKQh0KOWMTlFEmEZEYs4YSs13QgyEnLm7u6NPmabr&#10;sUajtEAtU0qs+hWpKGwIuLavbtSW1apjmg0lWx6nx5xtzkg1Z1BkDDDmicaL8LNrW6xxpBSrcBZI&#10;WWAt/j0EUmuNtp6rp58wZcPFo0syhX69wljFdrclpUgKMzlM3E0Dh92WqDyrzQVKGzbnF9VxtOpY&#10;rQhT53HEaMWqa/FG0zQWow25OoIqI/W1zdkZKWeGcSCkhEKTcmYMoeZGsg/LKaL2Ox5fPebs7FyA&#10;DkidR1OO0McUA1ZXcWlKVWApQnqVC9ZoQJyCU86okslWrm3jEq3zdE3D2XrF5fk5F5sNF5sN3794&#10;QcyZOQass++ds0OkZHG8BxmD+8OAtpZ+tcY1DoOmbR1d67nb7XDW4J1lmmYOo7i2xjCD0sc5Sh2F&#10;pJYwBeZRhGtn+w2XFxeyz8ulivxqPaLCHsS5OQEG7XSF3YgA2RgjMBMlAM2hQgiN1dzttjhjMdYc&#10;c59pEjDiZnPOen3GzfU7DsMgYlSliEHqoP4w45uG/d0dq7bhk+dPsVbTeIfSmf1+yxxG+Zxa8/bm&#10;lj/+tz/yyaef8tnnX/Kb3/yazz//GV9/9Tf+9Kc/8er1S1arNZvNOZ999glnZ2t22x13t3eM04hv&#10;Gi4vLvDOY51hGAe89/z6N7/mhx9+4IfvX9J3vZhH58KjR5c8ffaMP//5z7x8+ZJ5nGTMpISv4tQF&#10;Gtk0DSCi4GmaiNVpGBryrnB3twMt0sppDpyfb0TEWyEvS942zzLPrvruOF7G4UAphd1uh9GWtvGU&#10;LM7p1kqd+Oe/+AWv374jTPMxD1xczZc62O3dnYAtEPDKQ9CQ5DBF5vxaz3j47w/Pvn4E9bm3Ti1w&#10;BGvtj0Twy2sWgftSgy0UATEUDVrjfIPRmqbxjMOBq6srmn6F8w1hmmlsQ0ozu/2W7XZbXbIzSmeM&#10;0ngjgLgQgjx7VZiotKxfTePp+56maQhhRlsB5nnfYLWR/9oFkipzi9K19qQ1xtY57IHAPdaa/v3r&#10;d/+aLfWl5TrcB44ea4T3cubFGX5Z25f1/MMaz72ctRRsAUN1dM+ZrAUQm6orvapwm+WzOedIWQqE&#10;xhg59zru2SIxZbSCuZ6X5SQO0kOFcO12W8bxQE4JLQVPSirHZ2WpoS619VLu15gqpLvCNuX3ljVO&#10;K1UhKfLZtFZH0G+ue31lJN8xzmKV1FGU1mSV5PPWerVA45LAZ4wVV++uo+taWi971/V6zaOLS7qu&#10;wVEwprrH19qQMbpCeAEizhisMqz6nouLC6ktaoj1OguupFTYyoHdOGCsx7n26HqfEWF4mEUcb42t&#10;AA0n+aAWOJrzDeQoAAzfCBBgFsBGpmCsFRfv5Sy0zsuVxIs3vrqfyxiZp1FqCXMghIhzjnmauE0J&#10;NHKeHaV+F6KsO1pL7cfZBmM9Y5D1Z4qypucwEkLGeS/gD6VJcUYrOeMtJcu5nFas2kYAyMaSKXRd&#10;y263r3B1OU9fZMApC2xC8pjIZr1mterpu46LtEGVcoSNTHOUdV6BaTwzmVzPCbQWgJsOsq+OKZJS&#10;QWsRgGslAIUUIiEFYkk0qROYTS6UGAREkzO2ZGKYiPPANI2M00CKci5urCPnIEA/ZykRkqp7F8C3&#10;LWujcU3DYRg4jLPAe5CzuRiijFsUIRfS4UDhDmOtwKS14Ze//BVffPFL3rx5i0KxXq+wRpHmqc6v&#10;FWBeojxjLTjliEsOYD1t05ByYL8/EEaBjThX60fGsPKOpu0A2RPMYWa33x/ndrWAVp2tNTQl4E4g&#10;xSBQq5RrvdYKerQUOYNA4GGlaKZxJiuNdV7uvVIo3u/PbYV+lJzJMUr9Rd87uypZznljluffWpbV&#10;rpQKjExJrgOAkvxnnmZSyKQc0KaQs8Csr55ccX6+QWuYDwdyiiQEEuK0FiCKdui+YcOZwPyT7AUO&#10;w77Od1qE9ikSZkVxkp9TpA/CaIWtZ6uGSN8YVu0ZGUWc51MzzilOcYpTnOIUpzjFKU5xilOc4hSc&#10;BPCnOMUpTnGKU5ziFKc4xSlO8e+ORfxz/Dv3TdjVg3/4sXBdhO6FD/uC1NK7QSa/d60qi49d/Ucl&#10;FvJHZ4j7P+5B0+pPNSa9/wZ5r8XdtVRHzrZpUX3CKWqjvBUXBa3w3jIcEt9+8y3p+XPOz9ZYLU0j&#10;ulSnnsVZWtUG0FyODgKt99J4WIXAWougVFeRmlKGOAdpaGRp4LGgxVlqDAmtPMZqmq7FaoWaFeO8&#10;P7qQL81+IQT0+kwEb4sT4xAgZ9arlThullxF67UxSSvCGKR5pO3IMRzdJUvKZJ1RtcklxUzXr2h8&#10;Q55Hcgr4YhgClFigKLzzOGfwpiO3LTu1ZTfOfPfVX3jz6nuefvIZX/7q73j+2c/o12coq8W5uwon&#10;9OL4paXxS2NEWPGBM7H6yYb75ev7IgFxfpfGASV2LFjnGbc7jJbPXHIhRGlSSjFgjOLJkyvmeT42&#10;YMUQ2e8POOffC2OzuMgb1dA0ngyVrK+IszRNlyI/33lH23c0jbgZlgIxZfb7PRcXl+LQQSFMEZUT&#10;RmVptM/6QwGeVqgk1yHExHQ4HN2HrBYRj7VKxOL9ihgndrsdJU0oMvOcGEtgZSxaF3SBKRXebXc0&#10;/oKubyAXcoisVytiKhymkZyDOJ8GgzLSRLi4y3WtJ0yOHAK6yOcqMdUmKxnzh+GANpaUwDeeKUqD&#10;xrjfg3PYxtP7Bte0oMUxZRi35Jzp+p62a9hs1uScODvruXp8yYuXs8whOeObRpxdiohtKOLuogrE&#10;KmxXSu63RlOyXH+YMSuPtoqMCMYcjsY59KoX12Mtzs+pFFJJVVwARou4bn8YMKuefuPZjwP/5//1&#10;n/j9P/+JGBSPN5es199x9egKcsEBoRSUsVjf0vQrUEhTuVHSNII0HJXqciLPhTk6nRgj4rauaTm4&#10;gZgK0xyY313jqphUlYzRRprG2parZ8/E6TYnsoriAn0ERYhjZyqlCjqiADqUwViL01qEnagqChXB&#10;32bVc3Z2BsA4Tbx5/YZxPxCmmTe3N/zw6jXjMDOFyGEciCkRYma3G46Om/M8QW0mD7URKtUm+L5t&#10;MVa+x1rHuV3Tt45319fs9oo5piqrlznYaINpWgEbuMxw2PO3f73Ff+95fPWUqyfPWfUrVE7cXt8R&#10;U2a9OaPr+yo84eimKO4x8/umV6rohMU9KIuw+4Gr0dIM7KwhJc1cpEmYEtHasNsfGMahNv9mLi8u&#10;ub2B/UEaqFIpGO+IeRZnDCWfp5RC03qs9zjn8Y3DaYW1mouLC0II3G23vHn7jhQCTdOImHFZG6t7&#10;cF7WLRQ5L87fpYI6qpOX1jLG763Ji3h3WaeMMWhl2Y8i/vj1r3/N1bOnbHdbjIOzdc/l5QUxRobh&#10;UO9SwTpH03jCHI7Nl0vjWCmlSubEheqwGzjst4Q58vvf/RfazpNzZBj24upaG9BVbbJNdd1V1fMY&#10;RBC8NJrnvIyXH8d74Rf3/qsx9ZoZbZnnCMwCAEm5NiWaun6BKtL4mcJMDAOPHz3m51/+gk+fP+Pq&#10;ySXnFx0xBm5u7/jd73/Py5cv+etf/8JhP5GLQbuGpl/jfUvf9dLgVnOXEKM0w3kvIkrf0bYd9107&#10;qaLQpZn2vZiMe4Ig88Faeb9ZPU6T5Ef3HDOXRuSlOTllcYeUOcBVUaeV+TRGwlzhQ1odoTPv74UT&#10;IES93t67+h7vHV4XJ6fN5owwz3z/4gXFKHbbAy/+/JqYxaUmTtLYOY4HYgjVzc+wPlt9kCMYY4/v&#10;rdQCzsnHvPIooKoNeKUKYY/N2ZSjQbyqDq8pJ4yWhudYFOQ6L9fGbWetiM5KFhFuKZQi/2aNZdWt&#10;eHT5qAobFPMcSPPM9du3xGlkvZZ8LeWE1tK8POz3XL95zZOrR5xv1vTNJdoUXBVkzeMkju8pV6e3&#10;TJgCcY7kKFATYy1GKVQq0rCoFcY1VUglY1pXQfBMIKXqOk4iJ5kP7rZbhnmm8Q0pZfq2I3Ut1mq0&#10;MyglTZlPnjylP7/kbrdnji8Zpjccxj0/+9mnhKQYhki/avFNzzAFbrZburZjtVpxttlwvjknhcQ8&#10;jfRNS1PzI1KUdV0rVFaYnHBEssko29K2reSQ9ZnXRuZtZTSbi0fMGXbDjlwSxnpCSNzc7Xn19i+E&#10;mGq+p5nnkcMwcn7xGOU8u3Hkxds3vLKOaY6cn2+4u7slziNd29A2jtvbF3z11Vf0Xcf5ZsPm7IzL&#10;y0tygdVqjbWGs3aNQWBZWSm0caA0+8PIYRow0dD1HZuzNbv9nnk7EOcZ33UoowlhZDwcULkKI+rv&#10;GZIIGnR1QStKoWqTutbSpAqQqyiI6srlrKXvW0oFaRU0Shu0sYQQIUZySQJ9KAXvWozxuMbT9i3T&#10;HI7iaK01vvU0bUPXH5hjRFsDShNC5Lvvf+D65prnn3zC80+e8+TxOZBpnOXi8hExZYZxZHd7yzzN&#10;WN8yTDPffvdnvHecrXqGwxYKPHv6lLZtOd+c03aSX5umYZ5nydWSNGRrK+5vISamKVCqA2LJMhd6&#10;Z0hFngEROen3ELVFOOFFfFJqfqS0QmmLdUqut7HMwZKzuGNlwPkO51u0aapDocx33jkohcPdO+I0&#10;VeGH3Keu7QSCpCw5Ry7Oznj25IppPDAcBvbTyDhNTOPEOE3sx4m31zdorTk/P2e1XoHS7IYDh3lk&#10;tVrRtC06yZ5OlYKzhkePL/iFVrx9d80wDCI4rHPX377+ms+BJ483+LMNpFTFlYBOWKPp2oau7TBK&#10;SBQlCUgtpih5wyJELTBNFSo0CkBryQNiFNdPZSJ5fxCnV6VJIQvMqEIhijGkDFNIJAR2NUURmqz6&#10;nlDqHOkt580Fjx4/rsIbI070uVRIz3v3MG3kmDgVyNZWmIA0uK+6LMLfFLnb3jEMh5qrgToKdLS4&#10;wAPFGVaNiJKtNv+uGst9IMzHhN/397VLPvdw3/tTNZGPOa4/FP3+FGjuvtvmT4npH77+/v9/72qp&#10;/rvfd/+zPxSx/9Tr7wumHrq/f+z63Hd/vy9of/j6n3KC//B1ULTBekcsmTlFQvaEEBingf144Nmz&#10;p3jnGEshliS1FzLWODrb0LeF1luICVNExBBDwSqFslb2HyHW6y8iTa20zB9Knitn3rc75JwpQaA2&#10;3smzREmEMIO1kgenTJxnqa0YQyETYiIXBdpgTKkwJMfmbEUpCS18H/rWY7RAyQTgk2mdg5yARNM5&#10;VuuOtmuwTpOQWoWxRuqFJVNSoPcNNCJcHXY3fPOXgW/+9q9cPnnGJ599zieffkbbdZSsUTGiyMRc&#10;UFq/FwU+GJPL1/chVx+rDX5MfPcQMiGvv1fTrIIyGWtSLykVdhVTOAqEtNY463De8+7dO6ZxPK6J&#10;zmlyFtFcCAFXnSVzhv1uYJpmGt/hFQJQ0Q5KwtFUwUyFKMSEMloEZtXZN6dc4VsCJDTVeT4jOXXb&#10;eJzVHMZRIEshEOJMUtD59ihWX66FwJGkftQ0DXc7Wce9swI2anp8KaBlTPiVzMFhHsmx4FsBTA7j&#10;gTcL298AACAASURBVNdvr2nPznj86DF923AYBzIQS5J9ilI41xPmPVrb6sYtTs0hTPLMaCT3azwp&#10;J0IMHHZ7Xr56wy9+8UvO1mt5zwWgqhVd12G9B+OIMRCD1DjHKWOd5fLxOVOYpB5rBbDHsj9MUhuh&#10;uo5CxjrJlZWR/YwzmlDBdyVnuq7l57/4kqeffIqyjtvbW9Z9Sy1mEEiEYcf1uzfcvHuDd46Lq+dY&#10;o3n94ntubq558uRpFXoWCAIP8MbgVmsMGXIUJ/k0U/KyJRGBoLWWtmlomoZUxGFzGEcKcxVSynNo&#10;dEvXeDbrFUaDyrJfLllc18M0sdtuZbxrjSoZXZ+HnCR3NEqTYz7W0HWtDSlVZKIooKzG6pbGWzrv&#10;8FbTNh4ofPv9d+giz1HbdgJ8bUSMJ/s0xXrVsTlfE0JmnGZCFBBN4z22b9EKWj9zGAZi09C3IlYb&#10;pokpRlRJoPRRiGu0Rjupzxbg5vqGw35P1/Ws1yv6vq+u7Ym2k5rWMAhgTepAEWPssQ6Tat3Ce8+m&#10;Cjzl+0dSjtVJNR/nLHHazsCBVb/i8dUVT41hmiZ2uwPzJBAdrWAc9hjgd7/7HSX9I5999in7ec9w&#10;GKqjuJwRhBDp+w03bss//z9/5qvvXtC2Df/wD7/ms5894/nzJ3z7zbf84Y9/5LvvvsZaz8X5IzZn&#10;G9qmZQ4ztkJ699st33zzkrfvbvj8iy/QWjNNE9fXMo91bY/3Dc+fP2V7d8fXX30leXYF5x3rQQ/W&#10;+xjjUcSu67VY3Jy//fZbnj5/xsXFBbEkEoU0jgRdhcd1bdb35vAFYLS4ijvnCHPANw6jLTEmQpiI&#10;caZpGx49esSL7384QhC0rvDTKtqPMdY15UMQ3rLu3wfk3Ycq/xQQ6H7O9WH95T2AJSWBJKq6316+&#10;Z8kBb+/uKmCxPlNA49v6/YpS9+dt0/Gb3/6Wi4tLilLs93u2YWaaBpQuNI3D+0eyVxhHoBfASRhJ&#10;2y1lntFKC0TEWZS2NF3HetXzyafPub29xThLv1od61ySc1m0MXgr+/8YA5CJKSCG5D+GaT7MOx8C&#10;j5Z/X2CMC2zgfh641AiXvO19TUfWuWVs3c8JPshhS8EUaKt7fa7C/VTkHEJ9ZJxZa1FJgEHTNBLm&#10;gRgW9/FyrJeEGLi9ueZwOAgMs44tVfd91lYBvzEoV+sRSn/w+wmgsZ5RaqmzL9DSYzJSZJ8m55NL&#10;PYsj3BsKpoIS1JIPq4LTkrsovewhRGxb7p075pwo2nB+fs7l+Ya+FTCtazyrfkW/EqCa04XWO1rv&#10;j7AEawSokGOkpJE0z2jA5pnh9i2jVrV+YSpgMzHlTEiBYZ7YzzPWNfSrM1b9mrN+BaWwz0nAnynz&#10;9t3rCmDwAgXvWs76jsaaen4i+7hYMrpkGmOwjcfbFmeMwAVjktNm9f6ZyxXg2nUtIUxSi0wR5w1G&#10;u2PdTAHXt9dst3fEmOvaJ7UFlOXi0RVaa/a7PVNIFKXpfCdg1uV4W2mGaea7736oMJcGXZLUTkNi&#10;OBwYxpmQ4dHTpyQSxnesNut6Bhs4DAdCKvUsu97jeg4RcxaYdxIQtTearvF03pFSFpjIAosjEkIU&#10;B/AUcdYIWC7F4/nmApro2hajFfvxQIoRrWTsaG1x1ldhu9REQeG0uKHjNBrHpKI8L1kE1+MwkILk&#10;Hbo+eNa647m3Mo4pbJljFOf4Wk+WWruc02+HCZTMBc57XH1em6ah7xvsQuIgMY8HbGPRFJy1AoWM&#10;uoLl5RmLFUqlSMz1eTgcBsZhRBvDJ88/oXEOiqwftoKpx2lkPOzF0V5rnG3wTUPb93jvKiyV4/nt&#10;AqbM1WG+ID9b4LtytqeNQMDHeSbmQlYDmrq/aJoKEobIAtCaSTFBoT6HSWoWpTBMM03Toq2VMYMA&#10;kp3W6KajcR5lFbn2Q6QMr9+8YbfdYVuBztgKpYglM4VA13iBPM6hnoHleu+lNrbkcWQ5M7TWsdls&#10;ZA9V6+85IyCwWu/XQjhDKwHLxjBXwK6vOZzCO31qyDnFKU5xilOc4hSnOMUpTnGKU5yCkwD+FKc4&#10;xSlOcYpTnOIUpzjFKf7dUXjYFKyOf+67JSxNBfebUx82FB8bjIo6vjeU900eiyr+Xgdquf//l0+g&#10;/vsi6B81MdeGF32vwTojB8aNbzE96JIxSlz0UsrkEkBJk8k8Bq6vb8UF0i3OntJQIuJ8cRAJYWa3&#10;H4ghoUrmrG/xxpAU+Oq8HooSsXR1eCjU5nqqaKwK8GOI7HYHlJbGfKcKGIN1DmfFsZrqyJ2rQ3Sq&#10;omJlNHmGlAphjrRNQilENBjB+6a6AiWcddAAKTNPE70XZz8RMoibUIyZoo0IQqqLbNd35ANoHYhx&#10;JMQDisLl+QbvxI279K04UkwzeT7w8pt/5c3LH3j09Dlf/PyXfPGLn9OtVmjtwMnBeMmFUGWKcq90&#10;bQQrVZzyvrnpfgP8/Ybo++MtA6bUMYC0ADjfsKsmkEopvHVVZDihVWHVr9hsNpyfn5NS4nA4UErm&#10;h+9/EJcqJQ6t5EQJM48fbfj8s+dopZjmSdxovKMoh9EGbYXqb6z5f9l7syY5kixL79PVzHyJDYE1&#10;K7uquqq7unqE/AEkH4e/mxSKDMkHsmVGOOxtuqsyKxOZQAIIRPhmZrry4ao7IiOR3WwZvjFUJKQq&#10;AUSEu7ma6tVr53xHzNQoSq3kCtpaVBO/ua7DK4WzhpolNVOSkZBUjDKhNXgtQuEYZlKUpLR5mplb&#10;WrkfOlKuGOtwtpDjLZpM7z0hjux2B3KB9WqJ1WI0OcySNoCWVOdaKkZplosOZcQsFOZJXpORFBAx&#10;u2VqLlitSYgYnFPqVMWXQo6JMAe6wdL1PUUnUgjkgNxrWjHHxHx7y+FwoO87uq5ntT7n3ft3hM2G&#10;YdFjnUGbijHwu7/8czrv0CicMSyXC0iJNElCZa1FUmmMiPFjKQJ1yBXtDNp6IAFG0olacm6tkcNh&#10;hzUOYw3Oiel4v9+x225EDKRAFREgWa9JpZKrZrs78A9ffcV/+cNX3B0iMSmWS4XpVny42+F0xChI&#10;tfLLX/+a5y+eU6okltdaiTFgtUYjwrlh6GX+KAW5ksJEChORgtaKzjpePH3ONEfevv2Bdz+8w1rN&#10;k4szhq7DOSdAjHbfLoclykjK6TFVJ2dJpKVIArkIjkTA4pxGe5nDNVdqyYxzILfEq5ILfhjohoEp&#10;Rq6ur+EK4hxYXz/h4vqaj7cb7rY7vn/zho83d4QgJlljtBgqcuSwl+Spo5jWWosqlZIS3hn6rpfU&#10;K1XpzBJVIqpmdodREkJzBQy1rcM5JwFdaIeullLh9evvePfuPS9fvOC3v/ktV1dfcHP7ke1uy363&#10;wXc93g8oqphEFXjvgZb82ASspSVYH9edh4LXlMQENnRehI6VBl/QhFkEbFop8naDMQqrNdMkifbG&#10;ynsoCowTM3WJiZwL1mox1mppcfrOcbYc2Gy27HcHjDG8fPmKl/sdX3/9NTcfblFzpu99M4bIfi0C&#10;pUwMLWEJEV7FOMv96ru2J4lwHC0C+vsJpcc9vlQxdTx/+Yy/+uvfsVwtWJ2tgIRSlWkaRZjoXdvX&#10;9cmgba3cfUdTsqqqwU5k7ckhcnfzkXG35+uvv2G72eCc47DdNnHoj01ScN/E3hJV1Kf3J2WHOqJ3&#10;HqSffgIFyGf6KR2yUPDaY5RlSlI5SDKTx3cd2sg9NO4PeGt48eIJv/3Nr7m6OudsfcZyECP3h5sf&#10;+Lu/+4+8fv0d33z7Hbv9jO96rO/ol5f4rkMp2d+td3TD0IxOkZQT1ln6fnUy+pj2mkNo5mZzBAho&#10;TsyiVjwdIQfHsuq+8edoGjqm2td7BIB6r7ZKSdKQbEucPiam1coJFKHb2iUJTWKo3Gy3hBBaQrxn&#10;GHoxqzbTp7z2Bi8AztYrgTlstuy3O3bbLSHM1FpOie9hlsSh4/3nnKP33clA8mOhehP8/sgs9Wm+&#10;HMFA9Vg31IpqgmEtRS3ViNFFzCLgjGl7RTmJ5GOIhJzo+17Ew85Ra6XvPSVnQktVcs4y9D2r5ZKr&#10;y0vOzs9RWgzsJSWMMyitSSVRKTjd8eXLL/nFF6+Y5j3D4FgsO64vrug7T0mRUiIHs4cGZ0kpEefQ&#10;gq7kszZKoUpBGUOOkdTej0LWe6TSIqf6KeGN0sx3ifFwaHuRpuskIazzTWiKgCt0S8o22uC9IqMZ&#10;np9h/YB1jsNhx5wKm/1IKp5hPXN4M7G5u2W32xDmGecsf/ZnX/Lq2StZO4zAOw77ndQ7SUAinbey&#10;PylQqtJ3HQUBNeUSxdTfPqdIRlNZDgvSWSGVwu6wRdXKk+unPHv+it1u5M2bd7x58z1zGMEqzs4u&#10;WF2c4/sOZQ2HeaRoxQ8fbtiPY3sNHcb3hFTI1bI+uwYUd7uZXDW26xkWS2IpuIIkUJVEDPIZdP1A&#10;53pqSqhcwBoWK6k/nXV01lFSZLe5Y7vfMjRjcW6fX6oZciWmiHEGp40AFWpFWTHKiTlFjOghJ4yW&#10;mpOW+GYXA7237Pc7MTloEYynnKhZTGEVgWzUZiq2qmNY9NSKpIupKpAn7xgWS1arMzbbDfvDSDcs&#10;xDTRCbxlsVoxdB0pRAHgVMN6fSX3YoH8VAze42Hi7m5zSiN8f/OBvuv44otfsF6t8bYBfrSCmgTU&#10;YzUpiABYV9lLVYPjVFUpSYGFcQooY4ilcggB3+a8wWJbGnkqBW0t2mqc8yhjMMajEOhJzpkQE9Zo&#10;VnZAKflcChVnO0CDdsQYULVAmMk5Qi0MVpNxxPhpr8khMNYKVmoHgR1pFqslw3LBRatFYizMITGO&#10;E/MUmOYJtCLEgrGgncf1HaFkpu1W6uAi9VrX97jOc3GxZrUcOBwOpwRgKmz2W/a7W549WdF3jnEv&#10;qeuoSshyjtRAjZHUav1SVROzK4rW8tqbSbMbNDFm5hiYZvkSYbMkHudSKVXE+JSCorIYBqiFXMEo&#10;L0l0RQBFUxyJqRBj4ubmA9vtBuOsgL+0w1hJCry6vIJcCXOgtrq2trq35Mw8TmJWaeaZdJCa1nlD&#10;5x2DcayXPbd3d8wxYKyAYnRLTUxZTPa97VCnVPv539xfuW9+Opp+fs7I/rk/ewj9+znD+8PeyOeS&#10;r+9/z88ZiX+u33K/fvrce/i51NSHid4PjfD3+0kP/+yhcf8hjOo47vcHHibeP+xZPTRVP6wVpQKU&#10;HU9bR2kJ2bMXUxTNWDRPM93QYawkjB4hO5SMUQZjDVr3qPO1gOMa8E/OZBBjaemaDq0MZ+s1Q9fR&#10;d/0pwVWDQCNyxja4hBivaECbhHMGSqEWgaullGTdSwJiNM4SQ6QWhbda1skC6/UC7w21QtdZOi8p&#10;mSVWqhbgiKKyXPRMcWIYOpbesXSWGgOqVBa+J7rClBLjNEttEiLOdTgUWEXRhSkc+PoP/8ifvvqK&#10;Zy9e8Nu/+Euev/iiwTsyqhl+j4al+0a3n5svxuhTffpw3v9L8x3utR+lbKbkIlDGKq/haKCMMUoq&#10;pTZiAmsGpWmW90qRGlJp24zwTq5hqy2N8gz9mv3+PfM8i5G2mU28WWCLAIBKqRjtiPOE10r2ooqk&#10;hM8zMUdUrljrm3E5t36SgGqcMYQws7m9JRZJELVDdzoLTdNEzpmu61gulxilWC+XvHzxgormw82t&#10;7I3WM4VZIAg14a1A8IzzaG3RupxMnvM88fbtd6ymK66fXvP82TNKzrjOgQGUwRjHan1OmBMla4zx&#10;YvQumao/3Z/HRPrDPBNS4c0PP1BTIU4zDEuUlrO6AlKW85B1nkMz39a6ZU5inl+vl80IGtmXBL1H&#10;IyYfbywxBayyaG2o5Jb4GjFWQ9WoqihzOgHYQJFqYb1csDo7J2YY55mPt7dQEgYBUR3Gts9qw3J1&#10;Tu8FbnC72bBcnzH0A955wmxO65qu4LSiNqBkLYWSJTW7tnPzPE7EckwSlv6o0QbnOsBQsuyvRiFm&#10;uKGDUijEUx1JLicgXZoEiOOGXkz/7TZISpKKrbaUlNq+LYa5I5hRKYHnKVPRzqKVI/WOrncslwNn&#10;52e8fPmCu+2OnMQ8O08T8zyRUwNEhCjgBmOoIUNO0NJMs9ViBl6IUTflNfM4M4fAuFqw3R/YjSMh&#10;ZUJKxCTG/lyOMDQn58FWu223G7bbDcMwcH5+fjIm5xxp21gz1hpqOYLTaHt1IiUlPbvOsyiLkzk7&#10;FwF4xhhP65V3jloktfwwH+j7gYuLS764uCLHxO3tLXfbDTHOhJyYpgP/63/43/jlL3+JUkaAJ10z&#10;fq5XnJ+t6Jzn8voJm/FAQfH927e8fv0N6/WCf/dXv+fXv/ySX/3qS24+3vI3/+d/4s2b7+m7Jdqa&#10;07luDlM7X0ttFMLcTJQCHn3/7gNPruRs9/f/8PcncyTAarU69RCPfxZjZL/fn/oBqSWMH+ub4+9Z&#10;LAbevXtHv1zw8Yc7fvjhLdeXF5ydraXOamAFDZjWczjWa679d9/3DeJnqRW8d6go/YDFUnN5ecmH&#10;d++ZppnVchCwWUyneuB+P+tzddVxPDRjf6rVjqbM8hNIkFI/fg517K1kKjpbOtudfn/f96dnaufa&#10;MgdJrY9R7g95BiLXUDej9zjOfPv1N0zjJOArKlZDVQ36muT6v3j+nPPzc7qup5TMh5t3vH79mtsP&#10;N2jE7D30PX5Y0C16FosBbcUMr5RiWAxoLanA1hqpdXOh5ECKAkZTqkifBNo98sl8fvzMPgEJzWkf&#10;v79fH6/zsS997J/cT3q/v3/rE3yy/GgPf1jf3b/+uRTidMAqTd8PuKHjEGemecI2QJyzluVy2cCd&#10;IyHNYgpOgVoLzjq8XzDPkcM4cnd7y/6wYxwPci9E2b86Zz/tX+195+O8qAKk+wSl1D+BKsicEoPo&#10;MfFdQLic+lnHL6Mb8DeLYdwa13jfFWPlPBZjopAxWrFeLqSXZ608S1QCOOuc5/LqisszOfv5zmM7&#10;z7BYMvQ9nTc4o1l4x7LrWAwDwzCgUQ3uE8hRE5QizjMhzAJxdZaKpItPITCnxBhnxjgzxUgqcoZU&#10;WF6+eEVYn3F5eUnfD/TdwHotn//t7R0hynoyzjOUyuLpE2oWsKR1Dl1LA4vsUKPFugmNGHtB4b0A&#10;pFKKlFLpOo9RYIzGdY6UgjyfLoAqLJY9z589o+bCxdmSzWZDNRbfLcTk3PcNwCrG/pv3N0wx47pF&#10;u76OnBL7w5YYAiEndK045wFJp69odAHjLNsPN2jvUAaMElAUql1DJfV4jFMDhxoMCuMdfd9jnKc2&#10;gJ/RilwSKdYG1874Qc7HKQtQJzuDMpZScgMPCah+mgL73U7WHlV5cn0t5vpZYL6DMw3ulKEkUpQ5&#10;Wo8QlFIwGlzfs68C2QpzZLvbMIUozy+swVoBEHb9gO06rHPUqgT+oS3OWbKq2CPQoRm8U6lY7+m6&#10;rj03i1RlyLkIAESBddL7M07T90tyFCBFLgLviq3ePkI1nLENeFNoDHmWyxXDsJC1uSqECSwQIGWk&#10;TjCqcHm+BGNRyqG0xbd+Z85JesT1uCLq9po8qUJuz5MU8pwyZnmNc5gIubTnsQI8qQXmmCjtGQFI&#10;/Xs47OU5i3E460ht7zDG8NWf/sSHmxtePH/OF69eyZpUBQJwWk+cww8dyhlKhVwqw2FmioXS1hVl&#10;DK7vyMCH2zs6Z+m9Y7VYUousZUpJPXHUhIjJXTQWznsWiwH08ZwtoIQ4B3JJp76ibqb9OSSBUVao&#10;WX5miT+GGD6Ox/E4HsfjeByP43E8jsfxOB7H43gc/38ejwb4x/E4HsfjeByP43E8jsfxOB7H4/j/&#10;eHzOgP45EfExebNSTw9mJV2nfjY1/nPm9uOf/2uv4XN/f0zxrLWKgKCll6qWnOmsFWO50tgmYig5&#10;UYqk1KWjsUsbYgx01opZqwlsRfxgSKkQUmGzO7Dd7KAW9Itr+s5jtYg9VW0P/pVtiTcNI6BEOE0T&#10;oWZoRuTMbrdlsRBTYmoJMEeBUKlCbUcbrOlJKZFybkkoiZwq8xS4LRu6zqOacVYr1xKyE6WJCnIR&#10;MVNsaU9aaaG1l0I6ioDF4UHNib5zuK7S9YUuVzbbrYgjvGfR9yLC7Sy1eDqrORxGjDegK9P2lr/9&#10;T3/DN1//gS9/9Wu+/NWvWa3P0c18nZJcj8LRyGbQcEqveDhXjp/zUcxwFFRprTlmCp9SQIyma8I5&#10;bY6m/soxTCGGwDyOpGHgl19+iWrpKofDga+/+RP7w0GI9ssldx9v+MXLF/iuY5oCRjVxdJH5kWtl&#10;GCQVrOhM0cf0tEwqlZgr2noRrRqLrhXj3Ok9FGjXRNJpp3mPseCc49mLV9xtdqRc+P7N9+zuNiLO&#10;MJpCleSAXHDWMgwDMUa8M6xXA4thICYRl+YYGGPixfUli6FHWcgxIh5SIfsPzlMVzJMknGhn6AdP&#10;NbYl1XxKMdRonPfE9vn4oaco0JORhC8jZiJbxajqugHX9ZRa+fb1azH8LBYsFpIGO6xWvH37Ftt1&#10;6JYSkVJkuRj4xRcvmQ4jRims0hQgtBRjTaEog1GGcTqQSsEaKwZ4LXMrl4JTmjInQszkkpnCTE6Z&#10;3nV0/SAmVWWx2pOSiINWQw9K0sacdfTnC0rObHd7wpz4/V/9O67vRv7un/7ImAIftx/5cOtYeMVy&#10;0ZNKJma51473staablgSkswPawzOivk9p0TJUZICq6TtVC1JrQaHU5qz5QqeFFIMWG0FJBEDIUXR&#10;cqEYxwOd9wyLBdb49lmI4THnwu1Gkiw6358McrmZCo8JJpIwJoYOZQxzSHy4fcscIsY4qEeogWV9&#10;8YR+dc6TkLh6+pzNZsduP7K527DZbrm9/dgMk0qSMrKmVhHmGGdFqAuy5lUxpldtOV8uMRU669hP&#10;E1l8c8QsgueUI5UmyDYWqxTGOHLKvH79Hd9++5on109Yrlf4ln6dc6aWyjSHltZr8UbMqEEpUoqo&#10;lgAWmsjIOfdZ+EZshpb7Ys1j4hRKklpyS19TSpGiGMYlTRZKkfREaiGmAEqfRPFKQd91LZE+c3Z2&#10;xt3dhsN+JKbM08VTnlw94ebmhvc/vOXtD2/ZbLeoKiI91zlJyDNWQC3ya9DGiKirpWBTRUSm+Gly&#10;6FEQPKeJqycX/Pv/8d/z6tUrwjzje8t+t6frPN47Ma5UhfcdYQ6UmDDeMgwdtThJY8lijs8pS6pL&#10;Ldx9vGNze8f79x/47rvvxFBYK0+fPiWEiWk6/MQAdjRz85kE1WMt8qlkUGKU55j2XpuQ+3hPCojG&#10;ttSZOQa00ayWZwAcxh0hTKxWC548ueDXv/pv+NWffcn56gyjFfM88e7de/7m6//EH7/6mpub98xz&#10;xGhD16949vKpmJus3Ofee3KROmlYLuV1KVi2/3+snU7C7VZDiZCynuqvWj+lGN9PZLsPC0gp/cT4&#10;E2P80b56EgY6SWnv+14MnyFQWgqo/IxPJqOcMzFLWnjMIjAtpbBcSJrk8bp2XUcIAn2IMQrgppns&#10;P378yHgYmeaJeZwZD/tmJMjUlhJojD0JoO9fl+Nrf2gWPAIgPmvouyeaNsacjEvWWMTOL3VDyAXI&#10;p/uuaiWpQ1oJCEVV+tWS87M1XdfjvCQSee/wvaciJoaSxGDcd57lamC1WnJ+cclqMUgCmFZYL/AV&#10;DZiqxRiHGDVjSNx+uOVwt8U528BKkgxmjaLrvRg51uq0XpScSLGlQTZxdW33hMpNKF4KqE8pfTm1&#10;5OcqFdTQD02Ab3D9QmA+SuFaDaBb2mtMCWPAa1isF6wurnj6/CW/+PKXhHlkmg68e/eezd2O16+/&#10;g5o57HetLvNcXz1BY3j3/h3uKN4OgZKivEYKKRVKSQxDz9XlxSlddQ6JOM9Yrbi6vKTrOhwepw1J&#10;GwbvUOcrXG/ZjStCDGLsjTPGGZ6/es6TZ9fsxx0xZ9brM54+ecrQ93z8eIOh8OUXrzBKM08Th/2e&#10;zWbH99+/RSnFxcUl6/MrMWD0PWdnS6wz+K6lyaHYjwf2uw01V7RSjPs9WokROObE3XdbDtsnbNcf&#10;8dZSYmS/37Lf7XDGcPn06SntylhNaiaJhAAitlNAa4XvOnxbX8TMJXPBatPSy5TUeErANlUpVus1&#10;uQFc6lRJRZTAWjlqEZPUPI1oHegWAzFmFMeaPXMYx2b0syij6ZwmO0scZ6Ywt/SyyDhNUCvr9RnW&#10;Ooaux1pH5ySpbI4T+/FAmCMoxfnVkxMAZr1cifGGSmcNzqhmNBMRtrYasoFasNqQj+nDReAgxlr5&#10;Wc43U6OcKWIzWigC3Smdz0DOpClQY8b2A963tVVVSHKWTLmcQG1agbFWTO9K03mByCjkPqxFzGJn&#10;6zOUUhwOhx8BvYblEmXdyYARUziZRry1FG2xFnynWJ1dYLQTk2vNzM1gP04Tqe3RJVcxSc6Rkgq7&#10;/YHVeo3Scu4LYUIpEWl3fcfZ2XNJvK2Vw25HzYnSwBfOakn5q2Iq08qglcE5ew+MQqtdoFRJc9dW&#10;zhNHgfVxLy61kGvBIClsCrBWU1VhmmYK0KFw/RKjDUpphl4RppnDOEITS4ec2polP2MxDKRcGbyX&#10;tNlTgmWilMThcGCeZhGW18o8z5QsUCatJFVUtRq0877tJxqFkuta8gnKllImz5kwB1JM/+Y+yn0D&#10;9vG/j6afUz3TxsOE1Z/7/w97Jg8TOe8b1n+ul/K5tM6H//bnEuYf/vfDRPXje/m5fs5DU/qnlEz1&#10;s99/H7r48D0+vE73//3PXaufM/gfUzprlTrEWkeulVQV1nm6lh44jTOlIjA3K3uQRu65CHjdo5F0&#10;61jE3KqMwXWelArMgb5bcLacKUrRe4e3BqORsy0ZlJVzQ4PwUGsz5cpipNvZh1b3inkmk2skl0ou&#10;AiGTRHgwVjdgmpwtu25oa1gn/TqkLuo6SVesCq6uryhUFs4zGEtNEUrBKI11ThJLbWaOhf1+J6n3&#10;KkqNmqRWpFasKpQ68/rrf+bj+7e8ePmKX3z5K569/ALfDwLlKopImxfH99jWhVIanEOrZsjgccUP&#10;pAAAIABJREFUZOop9ed7ivehDZ/uL05As2Oy6vHs4LyXWrRkwjQxzzPWCORoDjNzjAKMrJl5HFEo&#10;lquVmBAXAxQBZYrRXWOt4+LioplcWvImBe1sM/2bdtaWftLxPVYqKcUGDCsNtJbQrTbwRaCaOSRK&#10;J9DHqgyHccT1HQbTTOsGa+V+mOdZ0sT7Du8cz66vqWiGYeBwmGSONWOd1oaUM9vDgWXn6YcVRk8c&#10;6VvL1YKz9ZrxcCBME9oqhvWy9RYNVI02Hmc927stpRmTa84yt4v6ZIRMUmcMw4LDGDg7u4RaiSnJ&#10;96Fkb6mFUmXdVlpjUyQbxTgdiDEzLBY4Y9jst9zefESh+MXL56gCxndUzWku5ZzkTFQFplCyQCRK&#10;KZJaXgQQZ40llUJiwvYKipwawjxSS2r1SZa54zqGfkk3rMgowjixXCw5Xy0J056aAt53FGMkrTUX&#10;zs+WArlqZmqrHSEGtHPUkjFU6Q+2fdcaTalI7Yem2oLCSdp9iaQUxRCnjmmhhRwjqi0Qw2IFVDl/&#10;1EJOAhFItWIa7OlU6yDQjWMcvNEa5zTVtHuLKmuksywWPRcVXjy/JoTEx7sttx/vJGl9nDjst+x2&#10;G/Y5EkKmROl39dZQvaEgQB3nLSbL+/W+Y+gXhDBzlgvnF5FxjozzTC6F27sNh3EkxMRhmonzJGm+&#10;qiUiI9CeME28myYWyyWr9ZrVanVaV2opNP88upnGlIJ5DoQQObTvMw3+dUwjlmVYNThcIXtJS89Z&#10;+oxhnrn9eENKa6wWwFDfe6xRTJOAjUopfPX1t1jrUMqwPlsTQmKeJw77DUYL3NN3nlcvX3B+tiKl&#10;gNHw3ds3vLt5z9XFJa9evuJ/+O//O969+8B337/lH/75D+y3e9ZnZ/gkNfex3pimmZLlzP7k6glh&#10;mk8mZmMcXd81c7ucE+VsXk/9sGMv4QTqM6ad9wP7/Z5aK8NywXK1YgqB248fGYYl1ii8s/Rdh0ad&#10;zvvKWnTJuJbEPM9BwAtFIG+qVGL7vGMuhJhYn5+hCmzurvn48ZbvvvmW3W6Pcw0e8ZM9/6fPnj4H&#10;DxIQpZgHq6IlfZe256h7QLx7+8e9xHjp3UAKgTDPrc8iPVOtTQNlKoZhkMRzY04QihgjMQRstg1g&#10;XHj/7ge+ff0NaMV6taLznovzS5SGcRrZ7/bc3d2ybjC1cTwQ54mu63h2/QSlDJ339ENPUVqS4Nvc&#10;1toKkEU76U9WLYDOUhtUI997Tw2c03qDRzjl8X0fr+URivBw371ft91Pdb/f0zv2Z44/52ENW6vc&#10;d6UUAbxqLc/Yaj4lZad21lXOoHuLcgZVrADhAGs0z549YZ4mttsd2+0OapIeUKnEMHM3fmS72TCO&#10;4V6dLn2iY4qztu5HcIXT+1MKjW4J7w0y3SAKP5p7HAHDYpg9md5PdaziuPBqfYQx1lNivFIC5y3C&#10;JcBog+k11lSWyyVn69Xp2YJzXvp7Q8/VxSWLvmNo0BzrHbalWfdd3/p0WRLgtWrPEuXMprURMJzq&#10;sMpQhwWuAVkETJO529yxuduSKHSLBauzM7lW1gKaGAthCuzvbtE5sjw7Z7kY8EPH0n3B9vKSt+8/&#10;MIcgYPIYmMNMZ3QD3RSUtuQi99N+OzLOt4whtDkgcyXlxDyH0zPgs/WaL774Aq08fadQqhLjTIwz&#10;0zTx3evvTrWZtw7fObqFx3fSI84lM8VESbn16iq73ZZpDoA8dxp6L5+j1qfa1bqOoe8wqhDDxGK1&#10;5OL6mgKkUhnnSE6FkDIc5ranFAwC8Kml0HmPd808riDmCFaMyxpIuaBqRFOoJTGP+wa4lmdCqhZ5&#10;tpobMFppFNL/67zA18OcWs9D4/sBkgDtjNENpNWe9XWupZNnqArdAAt6abEuM04BnQToG3Ih1coU&#10;Ai5luiSQV20cpkG5jdZ46+R5ZpZnA6GliisQ0EQn13CeZ6gCNw1hwh5r29bzwUg9HWIgElvvI9A1&#10;cOoxPT7FhDatl9RgzM52J7hERQCf8jw607e+KEqS253zAiuvWfD9RYBo0muWZ2raCEBsHKcTaDKn&#10;wH63l56uF6gexrLZ7MkVAeNah8mVvNszTyPzLOeP3KCWnfOsFgtQlVwCq+WCzltqKWzvPhL7Hqs0&#10;2VqKcwKhsoYwg9eDvG5VWCwGDuOBUuSZWsmVebvnMI7sDlsohdViyYunT3l2/YTVepBnxoAyAus+&#10;wocrpRE/6qfohCPccejIWUAvNJBpzbK/CLBZAPi0HnCYx0fhzeN4HI/jcTyOx/E4HsfjeByP43E8&#10;jsfBowH+cTyOx/E4HsfjeByP43E8jsfxOP6rxyeBRnOt3xs/J64W0XluxgB1Mgta435kTH+Y1vC5&#10;VI7PiZj/pfFQdH2SltSK1vIOdHP/pTQ385MQ7Y8P0mMzii0WQvOv9ZMI2jl3MmejJBWjKkMqMIZI&#10;5x25iuDKGYszriVTi5BWidpSfpdkbwKlJQ0p+n6B0ls+3t1SKbx6+UwEvdTT53B8EG+MCJJDEPNs&#10;DJEUErVqSqlsdgcWKdF1ju3tHVwrVqslSmlyii29IeG0CFWcNfLwHjFe51IpSt5LjlGSHto1dV3P&#10;EhFC5JQoKGKMDE7jnMGoXq5jmFG60i86fD+wHye2H97xH9+95W//9j/zm7/8K37z27/g7OyCruvF&#10;xJ+iCIJrFSjAA/H7Q+Pjw/S5UgrKHNOaqwjKrJUkLqXwzlNKZTfP1JyJ8wQ1s91u0Vrz5RdfsFgs&#10;8c41MaxIL/quY31+Lp+B9yhlialQzVE8LSms2opA3XkHupJqZI5J0o8qfLjdNNFfjzZW0s6MIuck&#10;SRdWBHApZ+YQiSFTq2rpboGnTy8kgXMe+eHtG7QyMt+cI6Uo918JdFazGjqmWcz1ytuT6VrM9Znl&#10;YhDTpxYBWcqZmgq1pT7mmkXMgJZUESq1Zoy2ZIWYYERli27JLxUwztOj2r3URHDGMfSDpNKApKM6&#10;D0qx2++ZQ+BuIwY/Y8RQr53DWNeEVlBi5Gw5YEpG10yaJ3SbI9M0iVDVe6rW3O0OGGfpjSQ+ZCMC&#10;2JwLNVd6b5hTouR8WqNSSqgpYEwTAGLIQoKgdLWlwcmUTCmjqMRUAEsKB0n5XHas+gUvXj5jsV4w&#10;uJZ4TEEbw3a7FfGNM5yfncnrLwWrxYxgmwgIpYgpkIsklVgMaIOxjlIMVMXzp9e8eC5JJdN4YH/Y&#10;cZgOYkLSuhkWodTM4SDCG6XFMCbpJx3azezHiSnI3BOhocF5LwkrzUxnvBdRbBaRj7GeuJ+43R7Y&#10;7Q+Sjnn8t6YJkXzP+aVnWATOzs44jCO1fkmcZ968+Z79fo/RFdOES6WCrYpYMnGeqaVK6ok26L7H&#10;GcNikOTdaQ4c5lmSZeYAYyY1AWpOSeAjKEkrVpBz5Pvvv0e/1Vw+ueLi4oLLqytePH9OP/RsNls2&#10;dxuM7sgpoyvNaCoCppNws823WuTzBEVpyRfFfBKAHhOPjkKreRawyjzPbLd7SiksBkkzmUcxrwn4&#10;QARwppmcU0o4JYbbWipzOKapCuSiK4VYKn7pWa/XXD+55NWrl9zcfOBPX3/LNM+sfIfSipgjdnCs&#10;z84oBTZ3HwhzkESYtufmgoBc7kFqjsZnpRXWGf7q979juV4yhQMlJw6HgnOmJe1IWjA0k1nJAsFQ&#10;SsT7R+GsQfaqnDDGst9uub35wHQY+eqPf8S1pGIFLaUlyX7crulP0jzrj5Mh75u176eB16OSn9p+&#10;pqQiTdNMjLWlg7e6oQkIx3HD5dUlv/vd7/mL3/6GqyeX+M4SwsT27pZ/+Pu/5x//yz/x5s0bDoeR&#10;3Pby5fqCfiF7l+861mfrZnoXA+Y8TSLwbSko1jYTh/M/MmjnnHHO4a2I/sZxbEbz++mxn/bFh+ms&#10;94XER/HyQ3iRbSaaowBQKRjH8Z4BXozIusF/jmtmrZUU5d7oh0ESwpu531jT0mok8Y/2WaYYmecD&#10;MaWWCC0AmnEcSSmfRPSSJOV+9NkdxeXOOakT7pnaFJ8MTVopSW2tPzbXVYlLbAmGWhLftZjBBZSk&#10;ToI9byT1p9SKQWO0wlnD0HmWiwGjtZieVyv6vsN5J/uXs1jvQDkxS+aMRtF1nqHz9IsFOQXevt3w&#10;7t0PTGGmX/ZcX1/z3/7+r/HGsd/s0Eqx8B6lxSQ0jgf2h4wxis45lsslzvfkXEEVEfzWSokZVY9r&#10;j6YqRdd17TMDlBgzbKuhUkqkGE8CW6XEmNB1kmqvjCE1cAQKgRQZfUo0a7ghDvs9eT+SSsX4AWud&#10;/Ew0q9WaoV/I51VhXCy4vb1h6HoWw9CgUVoS7ovUo2TPPM9Se+bY1s4tH29vWz0HKcRPaWu1cr5a&#10;0wVP5wcsCkNlcBZrFwydk/0iRG7vtpQsoCFtDdfX12jnuTi74Gy1FiiMNVyul2IwMYaLy0uGfmBc&#10;TMT0psFFbEvAyyhLg1gVKBCmmekwApXOdfjBSipkrS31suKKZbO5Y3t7RxwPpDBTspjcNpsNu92e&#10;D2/f8uL5M66fPqXrOqx1+IWhGENGcZgCnbFo21LXciKECM0EnEo7A1kryZptLVUt9AxroIDtBF5i&#10;tMb7js1mI6npVdaRtD2QYm7fq0AZwhy4u71luRyoFGKYyblgjGfc7fh4c0Oulf1hzxwit2dneOfJ&#10;rc50zuO9x3WWUuRcs1gscU7WaGMtynrGkLDNbC4S2YJVn8BR1iiMdu3+V5L4FeUcKnWQJVOoLVm2&#10;tn3th3fvBPi0XLIYBowyUss3Y3Nt5kV3TPeitKRHmfvTPDJNI7oez78Os65Ya4ghNMiEGFPH/V5e&#10;X86kZhgqKZFCoLZ19yhMVyhZc2rFe0mMi6lSm8kUiiSUGY2qBqcN5EIqYtSruRLnQIyp1UQZ33t5&#10;YKqNCL61QGpWqwU5Rd69edvSwgx914kRUKn2nivU0gBsUKomZTDKnVLVtBERfUoJUkRpufbD0LHb&#10;7bBWzFPaGLT3KC3zKpaMKQrnLblKwmoqkCqkUthtt4zjCNqcQBDEKKuOSoQQ2E4z6c1bzhcD52cr&#10;vPek9t6bL43FcknnPbpBCPb7/Y/E/EprHLK2lpTJMTOXiZgCJYVmps8/qj0U+t/cV3loErq/Pz/c&#10;qz9n7P65/su/ZlL/nMHrc9/3ORP8z/2en0vi/GkP6ceG9c/93M/1fe6/3s+lt37uZ/1Lf/85GMDD&#10;FM77RnulxAhVi6xXR/OJroVUpCaWJGpFCDPbuy3j4cByWECDZRklRroUE4XaztdKjDHGoLTBeYNP&#10;Hc57rp9cYazFO4s3GqNA60LXOYySPHGpUQAtJs1PxjQxjOrm6I7NYByCAE9ybsZ4Ja0o3fo+NWUk&#10;nbKBkFrKvNaqmf41BTFld96zXiywRmOtETgESnotxlJROGVYrc4pCZwqWCRxtMTCnBM4Q2flnF86&#10;zzTuef2Hv+ebP/wzL7/8Nb/8zZ/z4vkXdH6BdbYZYmT9Ka2ut9adAElyLm8grAYG+Nf6iD+FQhzP&#10;D9LyPM4HSXYUAAK1UnMhJDFkjfPIFCMxZqbxwDgeqCXzjMr55QXWd8Q5CJwQgbIMfc95t6bWTMqJ&#10;GjWdk7OgpMcLuEzpIzyqRxkj++sxebm091ILJSe869GdE/tJisy1YKwDa4m14JpJ7AgyO5435nnm&#10;cDg0M5PHWsOz6yuWywUfPtyw3++IMUGFFAvJwfYwUmrlarmgN5qaE9pbYqktSXdPzkn2Xu/wnZjv&#10;S5JkSaUUw7KH495XIhioKaKqdEZTA32K2WnANHBJKoWQIyUHlHFSy2vZe1KWtbxztvXtYLUc6PuO&#10;tz+MfPvNa1bLNU+vrvHGSxXRksFrA6roBkIQ8zuULPtkTsc0SgHTKO2opzOuGGNrjgJJyNLTca7n&#10;6qprgDJFKlJrW6MpMVHqjB56clbc3o588/pbFPCrL17x9PKcOE9oDEFXbm83jPNMv+ilnjGebinJ&#10;3lLbKCCf+ttHaEKpSoyVWvoUOclXLXIe6Tp/OjtTEjWJOSvkRBgDKe+o2uL6gcVyibNOzp4NLipt&#10;kdIMm8d7U+o0bzW1GVHL0GOdwxnDuJ+Ypolx6DAa5jAyTVESQZUSA5dWpHsG3JSSmATjhLHmVG8o&#10;53BeAK6HeWbZPu+KGAE/3NxwGGdKS0mmVoyWfm3OicN2y7g/sOluWaxX9P1A5/tTr7QWJUm8zfiq&#10;tUHryjyNDSbY+ntWnguc9sPCKQ0+54zzRuZWydzefDjtZc45hr5ntVpDVex2u5OBPoSZjx9v6PqO&#10;9WoBNVNr5vZuR0qJq/MzOu+IYSbmLD0/DB/vdrz74f/iydUTXrx4zhe/eMUXv/wFf/jnP/LVH//E&#10;+9sNYqRVzVitiCGxXq2JIXJ1dcU0Tqdey3Ipzw2mIM8NlNJoLenrR8jd8Vx+/+u4Jz1/+QLnPR8/&#10;fiSlxPZuw5PLa7yzxHlmHie6szPp8RZOxvJ8fBaQpa9srcBVqoJpPAgguAqwz2rD/rBhtV7xiy+/&#10;ZLPZsL29aSBJ14Cz5h4UsfzEgP1zz6FAsT67YLFcSp/q9pYQAs41EzPlBEt6WD+JQTkJjK9BHGKG&#10;kgq+l/1enmU0OLKWdHhjjADe5rnta81Q2Hpw8xz4ePMR0Hy82eCcxhh5D/M8cXt3i29g4tViECif&#10;93jXy3Wuks6tmqmZLOAKUIz7sRm1aSm9GqN06ysrtPb39tNjT+jnYUv369Fjf+pYCx6BojnnE5DR&#10;OZlXfd9LEn2DJj4EPP6ohkX6NLXI2Un6Y3LZrBNw3BRnyjwzhyjp0CSMhpv3mZIzcR5RCABlPBy4&#10;vb3j7vaOeY5oLTCTIxDwE4zxp0b+H0EoT/MCjFYoI6Bpq5UwsGk9OiXPVlQ7lGur0FqOeeoe0Nlo&#10;I1/GYKxluVwwDD0pZw77iZpbXQc4Z1ivF1xenrPsPUYpfHsWJuZfz3LRs+g7et/jjEU7h/WexWqN&#10;77qW8hypOTWoi4BcLYpSIijZc1Q7l3XOyV5ZKipGlisoyoDRrM9WKK2JORJSYJoDaZYEbFUrdx/e&#10;8cObt5ytVzx9csFqteTqfMnZ+Rl//NM3jNOEcZYQEm7omOeRsJlpx3y5LtZiK9gKu92GGCKgP0EY&#10;GhXQuY44J5wxONdjDZKm7bycP3Nhmifevn3L0yfXLGpknCec76kYYszMSUCuTlvp+6TY9kJZE2oD&#10;PR2BMfvDRM4fOT9fMfRO+ix9jwdCSpjc+o/KMIXMNM8C+nMWbz3TPFOooAy5iGHeNEDvHALOKqwW&#10;cG8UNAGqSl9TYOYCAqlJ/tcYI0+hk+wrVxfn1CpAkVwqNYN18twhBgETFqVJOZKjPP8aqpj9dYOq&#10;1xAYlgu8sTgvfe8YM9vDKM/55kAuCmJF20yuMlk7r0/3/nIQOLZA6sAZx7GZG+eZHAMpSK/Sesti&#10;ELCYUxWvKyXMKCOm9FwLi64nWTnbaNSpNlRKzm7HZ8laIc+8TOtvWSe/thSpdRAgtNEW0+AKGnn+&#10;mWuCdk+r2kBcHKHmSXpTxpxgvyknbu/u+Oqrr1HKCIjn7IKqLe/vNlSlqFrRd730DEsVIFLOlJJb&#10;qECkoOlyJZdIZxXXT64EllUgl0SYBcqm2nvWRl5gAZSeyYgxf7no2O89d7cbDtNMRXpZMSaUduSS&#10;uLnbst3u+eH9O55eX0KGxWLAWFkLdQWDItfKvN+z3W5P4DLvPMvVEt+5T89pkLqZUk6vuZTCHDLU&#10;TMiRkNKjEOdxPI7H8Tgex+N4HI/jcTyOx/E4Hsfj4NEA/zgex+N4HI/jcTyOx/E4HsfjeBz/FUOd&#10;KP7qmPZ5T29yXyR0X7h9/Lv7/+4odCm1nMQgfEbw/DnR8r8kTvpcutdP3sXRhN8EVRV5+JtzJMWA&#10;KWKAUk0EYKxi6HtiS+owugl8UWgladbGSMqCPCC2GNMEntY1Q7xuSYzmZJ5uYQ4n4VVpKdtinIQp&#10;ZKrSzHNgmidSSry/+cDZ2YqL87UkD3IMYpLUzpKzPFCvhZKiJFNNkyQ3a3mt1rmWUr1huVzQd66B&#10;CfQ9o5wYZnLWWN9LkmGu1JzEWGWAZk7NKGIqFBTaGC4vL7DWMc8zP7y/obeKl8+eNBM8zN4QUsQb&#10;MGQWncU5w5wLm8OO/+N//w/83f/9n/ndX/01v/rz33JxcUlnDUmJeDG3ZI/PwRLuzy/gZDitMhma&#10;iFjgAVprhsVAilHMQ95TUuLu7g5VK8vFQkynSjFNI6vlEmetCNWhXWvLs2fPeXJ1xc37d8RU6Hz7&#10;vS0BSxvTEuZrS1gzlKLYjwGlPB9u7vjh3Xv6ztM5McMt+w6jRKA6hyBGWGNknk2JcQqknOi6Sooz&#10;79/dSTrtfJDklpaGUUEEM7XSew9Dj20ggNvtlnkWcauyFm8ddr3i6vIC552AGCrUXMSYAyfTndLq&#10;ZPotOVNNoSgxUZkGFygtHXygoTKMoaSE63pCCKekaastSlsRjE8ztRacc9zdJTGUK3USvYlxvpIK&#10;6FJEBF8jGlh0jhxFjGm1mF1DjCfzpjWa88sLcgVj3Sm9x1gR6OcYyVWdDDa1gnWe7WZHrXsuamVo&#10;SajOGZwz1GZ2yaVK2ngtWCdJ0TFkYgh89c//yFgqv/uzP+PLL1/gVMJphdGGEGaU0aRmnD6acBSq&#10;mc0NrqV+1pKxWuGGnmQ0MUDMGqWtGAyqxdhCTBGtYLFe46yIPGMuYES0a45GjooIdrRGGX0yEGil&#10;6IYBbR3jODOOkn4SU5KVX2mWi4HFoj+lx9QsCajeWK4uLrjQhv08sztI6lYIkTBHYpzb/C9MYWYc&#10;D6QUsUZzeXlB13v2mw3bzS1hCoCiKEhBzJgUSaCKQTp81ko6fN/3MjdKYXs4sDscWPQ9B+fZjTO5&#10;ZFITCeWjKU1rahVTrtaa6TBykzKHw4Hnz55xdXHOYbfncNgdZ/ApbSyFIEmnpj+ZfilVBKHpkwHX&#10;tvXnmHh0FNyBCMMkGdqTayGmfBJ0ppYAhaoyR7XF9qqZLjI5i3HYWiv3XxOBirhS1vAM5JRIMWGN&#10;4ex8zfn5Gb/61W94//49d7d3/OXvf8vv//p3vPzFK1ZnZ0xT4HD3ka/+8Ef+5//pf+Gf/umPDMMS&#10;1RKdPkFEPhmmU06szpecna0J8wFrBry1eKvx3kJNYuaxmlIUxmiMsZSSxfxTKgpZ23JOgMZ7R5gn&#10;vv32NaVUvvv+e3JOLIaVpNS3xDFqRmlOKS3394SjaeXzZiwBImitxfBLbQCLKIliQfaEF89fst8d&#10;SDmjTGW9XvL8+TV/9uUrnj55wtPra4a+Yzwc+MNXX/H+wwe+/fY1b79/I7CHfsHq/Jp+Kcl/MSWU&#10;7bm+OsNYzWE8sN1t8Z0/1Uy01OajcUcM6AZr/UlgG1MkhEhOMzPhZ01xR/jQMZHrmOau7l2vo9l5&#10;mqbTfOza7z9CA+Z5ZrfbnT7745duphwx0DSBa3vNw+DpvGcYepnvITBPI6UWpmkkxMg4jk3gJnN/&#10;PGxPxvejkZ1a6brulIB5X0yfG5Tl/ud+/Ltm422XVGFaKljJWdJIEeE4zaAg6W3HuW1FGN8SHnXD&#10;AGkE6mCsfFmtZM/uO5ZDL6mWWiAZZ8ueYbmUOeYd1nlQMCdQVrFcLOi9Z7Ho6XuPb+nXOUYWveXm&#10;4w25ZMo8Mu02nD99zuXLZ6fEUOcMvu/Y73eEMMu9lBPOWkmZVYpUUjPa09IzBVxjrRiqjvPhCH+4&#10;P3eOxneN7JG0ZGjf0qCcc1SlUQ3MU6s6GZLCPDUzssIbw5wyeRoxrQZ1RtFZg+o7rDYsFgv6rqMW&#10;SS+HBiWgsOx7Ou8l+a6Bdby3HA5tbgZEXHk4gBIIgjWOvuvoOoeyjikmcinMU2rJ3AbfeZzS+AYO&#10;6J1HF8UUMnPM7KeR7TzR90vs+RVvv/uecRpZ9B3WKLR2AutBEWLiyfU1V1dPmOcDkJmmkZQSOUc2&#10;2ztSSry4fsJquWLVL1gOA959qrdrrZSUm4E6kHIkFUlaqxq8kTTx1WqJ854QE29vbjikxGq1xhpJ&#10;RrTeYYclV8NCnCNVkiZl3yjyZ6kwR9lftbHUdg+XUlit15KArQ3OGpzv0NqScyaVwmGaOEwjH97f&#10;NpiC4enTpywWWgBPKIa+o6yWxDBDzTit6Z2cfdx64NnVnzeDZ8c4z3zY7cilSAqw0uwPB7bbDSuz&#10;pO8HhmHRoCQtCVHJ65vnmUOK1GVPNgpVMjmWBiUT8brMSTGaKiPCbbmsmVQS43QQo5zriLlwu9nw&#10;7v17hsWCOM+cnZ3RdwPLxYLz1ZmsC1rOMCnFT3t9q7VKEhiU0VILaC2QqBAmarGSKo6SepjMNI4n&#10;wNpxfb8P8NJHgTpi2ohaU1VlWCxQWsx6KRf2mySwqdqE2ZVmbrGUKWGNwi56nNFMUzil2qaQTuek&#10;0gwn27sdu43DWUMIEacNJVdykvVPUdoZuLTERAEhpSZM7vpBrHc5g2mp1FR877Gdx4XAPMVmJG7n&#10;M1nIm2GlCmRENUOYdaQihoCqNIdxz37ck9v7nWMQ8baVeRqLzFUNjPNMSZHcwDDLxcDQzESmAbCq&#10;EnjH2fma1XrJNE3kmE73RGqfTwwBXSVVcxwPYgYBxsNMiAHrPGfr9UMu4P+77soDSM/DJPKjSfXh&#10;eGhkfwiF+7k0+M8BcR7+zoffexz3+yqfO4Pf/zf3a9P7r+tz7/3ha7wPL3oItfu3jPu/8z7g53Ov&#10;43M//+HrOV3rI5DoeCbUTowPJZJbwqeylnm/5+Pmll2/Z7Ve0zuPtwbu3a+1pNP5K6dE1gZtNMvl&#10;gs1ui/OmrWeSyGy0mNtMM5PWUxr6Ce90uiettWJKONaYEkgIZIFhtPcWQpDaTRkxYlcEflWkZpav&#10;Y1El0JtUElpXvDMMXSfGxFJbMqOcfcgZjMM72f+9MZBmwmEve5KGHDIhBtzQYbVl8B1L5zns9+zH&#10;wDf/9I+8f/uGJ0+f8etf/yXXL57TDwPOGEpV5PppD7t/H/D/sPdevZJl6Znes+w2EXE9/zWkAAAg&#10;AElEQVRcuvJtWD3TIiFxhgTGYDDQlX6rBOhfjCRIwFwMBs3mdLPJNuyqLJN5bJi997K6+FZEnkpW&#10;N4fUpc4CClWV52TENst861vf+z4ttj9OMe/37fdNGo597Rg3c4qMjqIzad53lAohRKyReDDGhFKG&#10;lDLLHEErpiWwLAtGaxHEHxb6LgnhsIjRZFYFrQN+PaKBkCJGNfNEJSYC+UiJtRYzDPi+By0GBMss&#10;+cHOe46zrZgKVbwxKO+Jbf9biwiKtPWkCuTCcv/QTMmsmKI1qmcuiXNzIeZbWjNNE3GZJD4v0I0O&#10;7Ry5wJIKabdn8I5N1+FNDxpULnzw6hVKvcH3AyUrDA6qaXGlxCfUQt93xKUQSySH+Tvjzxp7EkNW&#10;JWTN4zsMMbHdH+haTGWNk5xOKZSYxJSiKjEgdTD0jr7z9K6jFrHOERKqRPpKi3C+Fsn/Su5bflay&#10;CFsritCI2bWK2NOYilKZmJOIbLXGGUNuJnK5RhSyL67NYFWnJIK0lFimA8ponLM8TFv+7//8X/jF&#10;3/4a5zpeXWz4X/7jv+Ns6NHGMYfA9dtr3t5c88FHH7I5W6OReKwfB3IFomaus/QdJeJJbRS9G3DW&#10;iBiqBnLJbHdb1ut1G9NFDBGVJieFUo6VPZfc3TATYyJXiKUSU8I56Teq5UYlb9foz0pRmjGPGHyo&#10;ZhLl0UpEyp02HAahmB72HZ0z9N6z2+3Y7Q/sp5lcKrEWqJqUM9M0k2IiFXkfR9HskcIqpjHyDvpu&#10;eCQ+VXijub6+YXuY0YomUi9UFNb60zqx3+85TAes86zXG1arNa4TMiuN9q2NUNtlDwtWW0w7E5AZ&#10;8l0Os3p1olYf96gpiVnPcb56HG9439H3AwCHw0EIr1aebwyB+/tIDD3D2HFxdoExhuu3N82AacZ7&#10;h+s8KxTPLi7J2nJze8fDwwPDeuTDD1/x7//tX/Cv//zP+Ju/+TV/93e/4+F+j3WGEAIPD1uurp6x&#10;Wm3IsVCz5MK1MifxuDMVKu185N28a9qc6JwY/pZmGjXPC8ZoxnHk/uGB7XaL977R7idW4xUlF5Zl&#10;5sMPfkI/9HzxxRccDofT3B5zoiBnR33vGzEY9oc9FU3fdYzjmpgiKYoRwrNnV7x4+YLt/S2lNPPj&#10;P7LOvx9rvC+Cz1li9/VmzcXlJR9//DEPD/d88cUXzRBJyz/6HxoLyT8i7nsXI1VijGJOebZ5lPOW&#10;+Ckd81Utj3GMtSXeLWISqA2+93jvWK3WXF1c4Iy8y1wLtRaMsQyjjP+UEr7rmtFwIswzSpv22fW9&#10;uOudWcA7I0lIKT2KpfnO2ltK/o4h8WkuP+YP3jNBOuZJxWRanpOY+CZijPR9j/dexmXrD+q93N9x&#10;zXfOYqsi5USpucXqiqBim8szJSU5JwtHM4KE0kKtfri9IcSFm9s7trsdy7Sc4mTnPOv1UbRpTvd8&#10;3MvLfer25+o7Z48AhtOLpxQkflDvzlaP/zbGUrHNXExMjrQSA8ZaxDyokltuz9D3nZgyn23w3lFy&#10;ZfQDOSZiCLx69ZKXL19wfnkuuYccKWEhLgsaxWo9SpxpFL3TdA6sri3X5HFGrr3kjGlGyKUWYizt&#10;/NSdDCBKPY552SM7YyUnpxWmczwfX6AUkufIGas0/bhm7CVzF1Nmv9/z9d0N+92Br7/6kt9Yxfn5&#10;OZvzczYXz1BKMw5reQfWorznYr2m1sKbtzfc395TSmEYBsb1mmGz4eJiI7RzLSaaxhq6zuGsJYRM&#10;mBdSDGzGsfVrizMGb73k02pmyYG///oL+mGk70d816O1g6rJueWWlcIPvZxftP6rlSJaiQWtNi3/&#10;VpliwC8BbUArMUPSRqMREwDvLa7rKA8HYlRifq00aIuzyBlhLGhVKBn6zmGMxP9i7J6xyhBLJFWw&#10;Wsn3q7bvr7UZAh6NGgopRXTNoMypr9aS5ezyMBNjxBnLuF6J+V40lDo3ur0BrUmpoKzk4owRQwCt&#10;FJ3yGFvQ1mKsYZkXjPGSy9eS7xDzqEBRBR0CMWdizORSGMYR23m0tWglOa799oFpJ+veNO/IKTEM&#10;PZ99/DGb9SjPvgSccnTeo1ruSitZT2m5X9Q7w2QUEt9WMZDSusq91nrq32Qx1hKzj9JMkqSmwLYz&#10;QpTBtPWAZvpbS5X9AoqqFEVVMhXtPC8//JiSQVmHHkbmmDDdSEhSrxBSxRnN2WpkPY44K3l4DOzu&#10;t8yHiVoymcxckGtt+X+tNca5ZtEnZ1pKgzYa38szNVr6wXocGYee35vXbGImxMQ0L5RiMVkRFGJI&#10;Q+H67pbd4YG+GzjbnHF2fo4zoKntu47nCYUQAilGtJ6Yl5lxPeKagaapnAxLjoaUJZdmNFba9T+V&#10;9z+1p/bUntpTe2pP7ak9taf21J7aU3tq8CSAf2pP7ak9taf21J7aU3tqT+2pPbV/fjtVgap3RKTH&#10;P/4DNPbHVNFKIefyrmDlSMegnuhK/9hnfR9V7I+RzR7/vOlnTu14gC11K4WUAiorvHUYrZACtUo/&#10;dCJ8TFMjBTTK4CPKQ20nycfvctZxdnbGbnuP1prLqyvSPLE0QfJj8lktlVwyAtTUQvkmEFNkmg8c&#10;pj0Z6Kxnu9szjiOdV/iuEccbfTrnjHVgjMJaRSmJlCK1KIZhwFjDxeUZ0+6BcewZeodGKMC1Knrf&#10;QSnMhz1zqCgaMdQ73hFzhX5mrUEZx/XtvYhl2jPRTVxunGd/d8dhH3l2dcXQWVTJ9J0XerUGo6Uw&#10;s1DpjOHKbzDG8O2bb/h/3rzlV7/8JX/y+U/4kz/5nMurK5xxUjBs1Uk08n3kumPh2PHda63JrbBV&#10;CsZFjG6tZRhXjXzlePbsipwiMUWWFHn26gUff/wxWmuWRcR7V1cX3N5dtCLMiZASm9Wat2/fkkvF&#10;2Q7dioZyTkIQbILrmETAf3u/5/pmS4zw+suvgEJOmbc3N5QSefX8Geuhb6JzKfg8iiGts6S8sCyB&#10;cRykGC5kpmmBUum8Zz/NlGUm3kQO04Fn5+d88tErus63IvYV3jvu7h7Y7w/UHLHeszo75/nzZ9Q4&#10;UaIUcpTcKOiKRnPTJ/KA6hpNvOT27yr0uUaFq0ljfQdH8nt7H0KQtWIeYYVGutvJuAhhORV/5kY2&#10;K6XgvWe32zOs1+RS2e0OOI2QoVJGectcMilHwKCtwXVeCvCbqH5lLalWKepXIkIHSKVRmUohp8QS&#10;EvN0eCQcrOwOW4yX4ryz89U7QmSFFKOMtRwIsXB7v2MJkXEc6JzBKcPlZsCojEKKI303UChCs112&#10;eOc5O1vhrWt0DTEJ2GzWaGsaUaKilBQnr7rNyZhiDpEcwSiwvm9EFTEQ8P3Ai2HAD0L8DiEQw8Jh&#10;vxdCldFkFMuSmA8HtJkZu14K762hViF5liqUMIUQj1UVMwSUkCREFFjx1lKNZXW25qWxHObAsgQO&#10;+4m7u3sO+z3aGFarEaMV+/2OeZ7Ybh9QSKHcZrVilwvLEoTylTK6VrJuxMAqhdexZIxrRT1aC1HL&#10;jnTeMs+RVdezWYuo/TDPTPNMyKkVwNrvCHO01sQlcNjt+L/+039qImS4evZMRKDaiNyrShGUbmYA&#10;yhzpdLEJHvOJpGetI8blROs+fpcIiKUIVkR9InBQ2gCanCqlinBdKXBexH9SfCqE8pQSRsncciS3&#10;piRCXuc8sUi/1YD3K6Zl5v7uHud7NmfnON/xF3/5l/yrf/1nrFYDu+0O98zz8l/9GeU//Ht+8vnn&#10;/G//6//OL37xqxOFLTZC7ZFAXmvFd44f/vCH/OhHP2C9WbVizio0Iyp9P2CdwxpLONHChGqVNWIq&#10;UoQoZIxBaUeMgd/89tfc3N7wcLfjyy9f46yTMaHtKR4xmhPp+bGw6V1h7XfXg2NBZqUV2hqNNop5&#10;WtBaN+p0R+cdh2mCEnj+bM2rDz7gT//H/4GXL54xDh5nDQ939/zm17/mb3/9G7766hu+/Oo11nWc&#10;n1/wgx99LoW7aBSGw3Rgv3/A58JqdUbXe2KKGGubEHzBHfuxM6e4Qj9a20KI7T4r2+2u0cacPO+j&#10;ScajeOTYzx7/7CjqOa6bx2LmUsqJAPW4wDmldPr/0xhpfUDm5nQSzhjj8N5JbNJ1p6LPEAM5RXa7&#10;LXEWYXtsFLNpmim5StHidJC5rRVPW2uF+I0UEP7DWE9EJ0eS4vF+343pNq4bdYciJE3fTH5yztiT&#10;2LTFnUpiPzH1KI0er1pMo/DO4b3FO0PXjAI639F1Hu8MzoihQt85OmdxTrPExLSP5CoCbYzBWMdm&#10;veLZ1SWr1YAxvKPZdY6L1We4z3/Mahxl7BuDQUhdWolRhK4FXTODt/SN2BqDzJdSLS2GGSgI04Ec&#10;gtyHVSdq5kmYURVK1dOzjyEIFdGYZpjS+szJ4KrRSMX2iMF72RdoEczGecY5i9OKy7M1VWnG9Rlz&#10;zOSapabWWRHJO8cwdgxexKQXF2d07pGQ/miwUAu9GylF+mvfd5ydram8aGt6paCaYE8xjiPj2EuR&#10;ewyonMkhYDQMQ4/zTgwGihjEzDpCXzlsr9neb0VUkDPT/Y7tzS3LHKi10vUdUMU4xWjubm/ouo4l&#10;SIH8Mk+kMJNSYFlmrLH0nZAyH3Y7liXIe3WOoe8wRhNTpOQESub3adqhtaKzlnlOIiaOgZu3b9nN&#10;C9pYSpE5/2Fa4JtrtNF0XY8fBjHJ2mwYvcPZjlIS4bAnZgUVpsOB++1WDCu0FgFLEvOVZ6lIMarW&#10;dN6JqYPSlCJjNtfM+uyMb98+8Pr110zTns3rL/n88z/hw48+gJxwVuKW/UNlmQ+NJAqlNPJ4KcSU&#10;2Gahl58PoxTlWodxjlQyu8OOuAj9VdY/L+YTRihbYtAlxiI391t0zVgN665ns1lLrKtto/+KECWX&#10;o9hOYohp2hPDLFQ9X1DKUmNiPY7MIfDt2xuub+/bOBl5+fIl/dDz4vlLYiyE0Ohu2mC0IyURBVjn&#10;GPQo6tEmXo45E5OQK0U4dTSjUlgl1yaGG5BTZllmFJWuG/BddzLSUloTamG/BEoWWvA8TcQY6dp6&#10;QJtLnAJjNXromFNCK81mXKGNFL6HmJiXhe12S86xiS40rnf0nZV9mjXEkAgxgHZoNN46lBEqXc0t&#10;LjUGnfOJyCZ18Fb2xVrE+13XYZD9mHOen/70p+z2B6ZpEoOKZnRkjKG3HRkxhKtpxjhPNwj1+M31&#10;t9SaOb88o+96WbdQzCESQqACocWOIEZAymqm/YHVNPLi2TM634mIWKvv5Cker5MFKfpPJVNSE6Ar&#10;cN6L2NJ3KK25eiGRVgUhr4bln55eeWQe+PhaHq959Q8Yv32fUOv78h+PcyOPhfLv0+ePa/0fa3+M&#10;BP/HhGPf9xn/GIU+5/wdgdX7v/N9hNb3v/OxQc7x/t6/5/+ee33/fo+GisMw0GlFDAslZ5ZmIGON&#10;QVkZt7vpQNEKtd400YLkwEpKSFpCEVOmAtO0ZbfbMW4GCkkM6rTCGoXCCDHU6FOMWI7xz4m8a4Qw&#10;n4oY07lERcT62jqsrRBCI8RqQonvYkWargNNrm3PWBKroZccWs3UVFFa5qqcEvlIsVaGUgvWKHJq&#10;xg2lyF6ziRq0VjLf9z0hJlwGtUQxtJgVTlts1+ONpXqPqgqTInF+4M1XC/e3tzx/+YqPPvmU5y9e&#10;Mm7O8NZRTDNjPBHgj2TZCkq3EfpOcPd+H3zfKOH9d6/0u1ylsQ6tjJiCWIPTGoxuBE6LtRltHZeX&#10;hrrZSBxZFWFJ3N/etVg+U2PEWk1Okc5bVqvhtBbnFCnN2LLWirEynxadKM0EppbC7nDAGsva91gt&#10;AhtVlcy1SmEMjdBdTkYqfd+BcdKBi5Y84+FGxMpA13tqrYzrlVAzUybHgDNCRJ+WhRATpcB6vcYq&#10;Q8iRfQycbTanOC3nzDgMvHh+RUgVXTVUTVgCqtp3zx7JISSFXINShEVyWtZaahPO5FJwnQghYyos&#10;i8QlmJlUFftp4fziCqsrVSmM9xBDE2VX1uNA7w1aVS7Pz7m8vEJLhCDmX96KsVqVWKkWMa1E08ju&#10;RfbbVaOMJcVEjRm0oT9KF1WhlERB4zsn4zprkk2EZaaGiDWgakbVgiqZFAtBQT9ITu+//uyv+c//&#10;5a+43s34bqQfNnz99g7/6hmoRAgyTzx/8ZIPPvhABOjWCTWz7Ym0KjgrRFJjjJjVWI2qlRQWoOCM&#10;Yr0aoEIIge32AYDV0KOoGGXwvkMbizGertdYl4i50mmJq4wx5BiEal0kF66Ukj2K1hITGYtuwlaU&#10;kOcLEY2i7xxnZxtyyjw8PHB+ccHLV684TDO3d3dc39xzd3/P3cMDS2gmgUn2lqqJ11OCEBYxgXKe&#10;nCWnqpXE+6qKSN0Zw+DPcRS67sBuWlreUgkpuc3pyig672UuTImHu1vCMtGvVqxXKzG7tF7Mc1pM&#10;oxAj2RwTObVZWVURyYPM2239OZ57HAWij3MUj9dkrcxJYJxLQqlK13lKlrzrNC3s9weGoefi4kLi&#10;2nkh50IJiaoNXZRzl1xqo3zDm2/e8ttf/5pXr17wgx/9kH/zb/6C/+nP/5wvv/yaX//db3n79pr9&#10;YWL7sGOzOccqj7Wer756ze3tHRUYV6qZGVZWq/FEfpd1RLLsOcdT3HSY9mIGYgw///nPZC1QGq00&#10;zlju7+/x3rFeDThnSTmJKUYzMtXen85svHc4ZzFWUWvGd55+GOi7Ae88SkGYD6yGgWG1Zn8IfPX6&#10;DN/JnvCd+Rv/IG/yjxnsGKOJMTEvM2/evmGzWkveeFmaEYNu668Iyd+Z9b0zf9a8e9/mFLNrvPVM&#10;0yRzcNed+kGMoX0ep2doG2FbRLpigNb1HZ3zdJ2n8072zYM/9aG+l/xwafvqrutEtEtFWUMKEid4&#10;b4khUKui6/q2r6in3N9jI4dj/u1x7CdmnpL3NI9yLsefH2PzxwZPRxMe58SQ+CjYPIrsQYwgZL8i&#10;eadjbHj8/GM+ShvdhPaGkk3LayRyTCzLnpQDCuj7rp33OaiOJRzY3t9xc/1WvqfWFkfoZnjHyYz3&#10;8fmS/HczsivHv8Pp3OxdaPHozEqch2RuyiIOt0byocezNqWaIRginrXGYpTEEWI+Ju9F1cw87clp&#10;QesKw4Czjs4asB7VOV5cXbBZjXTesR46Rr/BKtC1YrUYm2kjVHpndNvLBYgLyhmqhpITuSS0qo1e&#10;L+eqYuadEY/go7lHJGfp30s7vyoy6JmWmbgsJ+Fx5z2lgnUO1/doJ6Tt9fkF2smYvb5+y93rbzDf&#10;3nB2ccf5xQWr9Yau9xQqcwwooxiGnk9/8EOG9TU1SY5QGxF2W929E2RXeWfGamou7PKeYo4Gk1pM&#10;W3MBI8agIUemONGNI9e317zdHdBGjBC96+i7kaEf0Y38/vZ6y8Nuy3a3wxjDelzhlKbvey4vL3m+&#10;OSPGQAiBr9++wRqFd7rFyzJWx2FAUZnmPSFlMfzQAxpYjoZAVcy9+6ETAwINumq6vhPT3xb/1NIM&#10;lKzCUiU2aPPAuD4jpcgyL6QkcQFFI+pljVKeQRuJgVVHjAGlNF3X4foOmzvKNrdzMSPGzK7ifd/m&#10;KFmnc5YckGvnI8DJ5FkpGqG9kvOBtMwkVUk58/CwZWnE+bOzM9brDUrBauzprMbUwsPNHSWJiW5K&#10;hdubO6hwcX7OOPQMw4BPmXlZxECA0r7TNQNoOfNMqeUhrJVzpiWcqPA2SV+ruVBLwbRcdalgtCYV&#10;yaPoFrcXpaiqkrXkcKuC0gynJfujoIm6Vc6MqxXDuKYWQ1GKBNgYubi8EhNco7FGsfIdfefRtVBr&#10;kvGWI53aUM82OHc0foxM857DbtdytDIOFGLUOvgOVx2DMVgkrhKzaKEdGGP48NVLjHPkXIgxsd3u&#10;mGPm9vaOL7/+ihgXUo7MuwPTklidXTCendM5z3I4kMPSzik01spzWtoaoI+5ZAWqGY+rWsU87dGZ&#10;Y+c7ck6kHOn78ake56k9taf21J7aU3tqT+2pPbWn9tSe2lPjSQD/1J7aU3tqT+2pPbWn9tSe2lN7&#10;av+f2h8rDPpDhc71iI0XzNuJEqKaMKHU8k8qRFbfQ4p/vyj88ecdi1OkUEY1UnCWQ2qjqTWdKPQ5&#10;SsGVFO9LwcbSCAnWaLojUa9Rq6RwRwRU4lSepBCxFLQWEuJ+J0UrXechR8IyS1FBEUJNRaGqIhUp&#10;NN4dDoSQ2Vz0+K5nu9uK6KwRjQ77A/v9HmtGERMbSwiBaTrgnBRwlloJQQQnitqKgTTWW7x39JcX&#10;jL3HaU0tBaeE5i6UDCmmSSmQmwjVdwPGWrwyKFMJuXBze8ebtzfkCs+urlBSZYuq8h6c71DG8nD/&#10;wG4KjH13Mg84CqtEgKzkoDtnrPO8eHbJYbcjpcp+e8evfvFzvvnqSz786GM+++yHPH/xUujYVki4&#10;pdQmJhVKK99DhEeBbWJnEfxIIUYuhXG1koP4ztP1HWdnGx62D5AL1iCiXi/0ypTBe8sPf/gDXrx8&#10;Cdrw7PkLrHN0fS/FTFqLiMQJxRstAldUKyRPGdDMS+L2bocgB4QOttsfpIioZF5eXbEe5LmrVlyZ&#10;kohivbcsy4R3lq4bWUKl6x0mLVxeXeIGIUBZa7i7u2W72/Fwf6RjaezQM/QDq3HF7d09b9+84bDf&#10;8/zFK7RWhJzJMZ6c+6U4LaNtL0XqBREnWYV1BrQRcVMplAra20a3ia0vOCqaFDjRjo5sNWsNOQRi&#10;XChVsZ8XKfBTUjirjXzW2eaMi4sLqtbkLIUSpVS0s8QS2zzAqbAOo6laRDq+66AWbPu7MvZFZFNy&#10;Ypp3vHn7lvVa+kItlZgKN9fXvHr5gg9evhB6VjPFoCIEU+ekONNaUJDyQowRYxTn50KC/I//4d9x&#10;/7Djk1cvyMsiNefOUChUBSknUIrtdivmEEqKsVKtGKMIi4HiMDSqSs2NwmuwvqP3HWo/sX84yFxU&#10;W8GtMvihQ6cs9J9yqreT8Ww0h/2WEBOpwmFe2B8mMIbueYc1GmcNJSW8d/jOo5X05RRmlmWS4jIl&#10;hAlwhBiYQ2JOhX69YXVxTlgCJVf6zvHqxRX7QQpZKooQVuzHjsPhIMVEjZo677eUJq49Fu3oXFhS&#10;JdXIFGYUUiB2EqI3GoU1ms16hbMRNwdcyPhGTDbWsMTAtCxSHG8MOSURHOdCLiKMDo1Or7Vmv9ux&#10;OZO+t9psTqYWKU1S9OSEcOK8g/cImKUVZx7JRseFUExgDChagaAVgohSQgTqPLXkVugq9w+IEQIi&#10;VkwpM08zWmuGsW9rqiblSC5FCsGNCMOqquhoODu/IOeKIjGHwP/5n/4PfvXLv+JPf/oTzjcbFJpv&#10;vugwxnF/e0uVKmtQqZFcOdHVxJTCcXF+xr/9y7/g5fNn5JLpvMUoMEoJhclZalUisFNCZlLN6EUM&#10;FlqBaMnkLCKN+4cHvvjiS/b7A7//4gtyKZLQbaJsYwxW6yboMadnLMRwmkhFtUJ8COFIz5LC2hBm&#10;jJHxRK0MQ0ffC4Hbas2LVy/5/PMf8Wd/+lOeXQn192F/4Ob6Lf/tr/+Gn/3s57z+4jXTfo/yA+P6&#10;jE8++xGuk88RcZwH7fj227fkds1aiXBzu1tOAnMA74Rwrq0YAkhBr6wjtdZG2K4nUXkp5VQcbR8J&#10;w94nuR7/7Pi/KcXvCNucc6cCY3lOQqt8L4AjxHgS/pRSmjjdYqwWUXjXMU1i9BBCkMLXlJjniWWZ&#10;WZa5kUGL0Khi4LA/sCxHMf0xFqrtnmwrfm7ipRZf2ZOAQgqQjZb46V1s+O6ejVHv6MIVihJhjxh1&#10;HMOEglJHYqhpIurcaO8K76Sw3HvbilMtm1VP19ZR067Ttt/pO38ie3unMdaRcuWbt7dI0CdjVBuh&#10;nl9dXTEOHmM4CbVqFlGUKplw2FGCJVqLVQrlpbBd1UqOIi6QaUVRS4GcqDFIX9KGru/p+o40DNx+&#10;+0ZIrC2OyMeC9UZQ1FrR9Z2IEZwVMVtuIjB5+81w4fjwhFqbUmHOhVIaTcgYcoq4dl1C+CqUkvFe&#10;jFWqKkQypokH5/2e5XCQfmUMu1qZlwmodFZo2gqwXor6hYxa6Lse3Qx0UqksKRNCJifFHAL90NP1&#10;A35cUVMkxYBWpX2vFJ8Oq4GYMkPxDH6kFumP+2nikBI5BXa7nRA9rcMiAgJVKvcPdyxL4vLyWSMm&#10;3rJ72DJPE/vdlvVqZLM54/bmnpLB9+YUU3lrOdts+PDDD3h2cSnrR5HYL4bE2dkZm82GWgvb2xvC&#10;vGe9WvPm5pZv316TqyLlyptv3pKyiK67rmN1tmHOiZgLY+/prKaWJEYGR4OCnIXaugSxMGhjp+RC&#10;TlXWfRS73UH2Pc5hrfSRcRy5urjk5cuPmaaJ16+/ZAkzXd+x223FPEc7nLeQM0Yr0rKc9iEpJabD&#10;gYeHe1JOUkTdbzi/umI870CJsPJisyENiRSloNk5x3q9YlwNlFwIsbAKiTksTPNEWGYyhaJgXhZS&#10;yqTOn9abUiTOEkEaLPOMqUiBc05M+wXbDVxdPcN3HakWphCZJ/n8OQR++8WXdH3H3f0ODXSdk/GH&#10;iPq0tlgrRkBKiZlJiknGKRJv1KLY7ffs9xPjMJxMEB7PtygYxkHibl0pBpTVFAlCyUXGZhG9OdaJ&#10;qZg6zh9FaKbVJYyyFCUi25QzUc1oZUg5sQShv9aa6bzj6uoK5yx932OMCDBzri0mlj2TosoYKRI3&#10;aWNPtMveuyYSUYQk1EGUplCIKZyMxqi17WeaSNg5dClM83QSg8VUWMLENB8IcUEbg3WeYRxP17pe&#10;rVFW1oKcM9aLWKrvenr/Tji1zDMhZZR1LClzf9jzrOvwzqGb4DPESFgWahHK4onwpmTPaL3BImIr&#10;2UcajBdjPJk/5b6m+SDUt39i+z7B9uN/vy9Ufz/f8ljc/X25mu8zF/xD5nHfl2P5Q9f0x2ip7+dk&#10;/lAe54/lk44U0GMO5/uu5/vEyv9Y/upEBH5klvf+tf+h9/Tu+quYUDlD33ksFftyZP8AACAASURB&#10;VEUmLOnoqUM4mkY5R8hRhBZHg56WC3POtRX2aNJR+PrNG5Z5IZbMxeUZTinZuzsjhMEqMfbxuZxI&#10;q1pjG9lyMI4Qxagv18LZZoUbmtERkh8wGCFwYnBW8iq5FOYliNCtlCa0FLGNM2KSoaLMCUc8acli&#10;IJeiGHL0Z2tUo7weqZKliDDlGOejDBjoBsOQJa80LUHWG63RqtJ1YuLDkjEpscSJOSa+XWbu337L&#10;+vyCVx99wg9+9GOG9RrfO3ITseSWi0K3vW/57jv/vtzh9/Xz7/TZo1GnqhgnBHPVjC+tlv2XQtZQ&#10;33nGy3OuLs/RKB7ut7x5e83NzQ2lilmhUQpvNeuxZ78/YI2i5EzIGedlPdTNHAssusg6WtrlplKR&#10;7iD5JmdkrteFFicGEexUMUeQ3FfEGOgGTymVRGWzXrPf72QvoDX77QGD5uXLV2KMojSqQu871qsV&#10;SmmWkDjsdzIuViuUKs10Rt73cX9SamHoeqzNqJJZ9nvJk1YReomItqCMRmvd6JcGFmTv15699K/Y&#10;yKGWqiCmSr8SEZx1jofdjt2XX7E+O6Pre3znMdYzzzsqmY22ON8TQmQYB374g08J4bg3NSIIjYF5&#10;CZRc0FVySDFntrsDxlqcN1Ayzhp0MywsSA7vKLQWUraCbsBZ34zqNNvdljAfOFv3OFVP5mPGOBFQ&#10;pcy3X7zm9bdvGc+ueDNdsw2FuWi2S+Ht/Y7OG3Ku+L7n1QcfcH5xxmE6NCViEbq80qhacEYzdJ2I&#10;/BXUIvsv0iL5LKWFJrpesd3Bt99+y3a35XK95uJsgzWOmitzM2SzzqKtwzkxvDoJxinkKvMFLQ9Y&#10;laIq3URwhgqUnCU+iJJjNsqcKOqpZDCG9eaMzfkZc1hYX17w7MOF+/st19fXfHN9y/XtLfOyEGOi&#10;Ek/zi1JyPSUnjDZUraCqJrJSUGRedMZDDiIo1Zrd/kBISQRqx5y+qqczitr6XwyRXLbM0wHfdQzD&#10;yHq9ZuglT5tzJcRFRFtajGhpNGTZ32U5a2ifZ6xDoU+mTBKLQYqJRS3M88LD/Q6lFF3XnfbenR8k&#10;LaMUJScOhz273Y6Hh4cWk8neryrNYYrE9ECOYj6rVWVeZqZpJgb43d9/xeuv3/DpZ5/w8cef8i//&#10;5Y/5yed/wldff8PPfvZzfv/7r1BKc3l+JftDDXf3tyzLJCYaVYwOfct9+OMeVcM8z9zf35NzlrzI&#10;I0E3LY+hqFitMV1HzZn5cGgmuYq//btfsYQJbcQET56fwmFZjSKCm+cDMSUuL6/49NNPiTFzf3eP&#10;0ZBzZFytMVZjreKjjz/k+vqaL/7+C+KjnMw/ZtZTOS3nj2KeSsmJZZmZ9gchJDfjyyO9PWdZH8oj&#10;gfe7+EI3ajCnvMZnn33G1fMX/OKXv+BwEBH8d6nr8hl93zM2EzVQKG0Z+gF3FH4rEc8brUkxiOjV&#10;SL7adx1LCKdrORwOxJhPcV/OiaHv8c5BEyTqZlRtjCE20e3jWPNoiviHBPBHofoxTnufCH/87KMA&#10;/vi7YjwsubKu6+T8JMZTDlBykB3OWlKKp7lINxOYqg3UQgizGFhVOOx2LHEBlaFkcgooNMscubu7&#10;4/b2Rs4KrOxprJX1TPHOXPFo8HEMD5T6h6ZS6kiC16oRot8Zvbwz+5Y5VX5F4qdSc8ttGZQyOKtP&#10;ovpSMnGOVOsY+h5rLMPQMY4DlUKIocUfhZyDUOVVIYbI+fm5mKTGhf1D4oPnP+Cjl89xGqxCBL0t&#10;T5Oz5J9ySpAqhUJaJmJY0FbOELWuqNIsjZpYVlc5T6xVjC26zhOj7CFjSkzzTFWypk+HA7VUnPWS&#10;KxUpsBiOxdDyUorzs0vGdeH6+obdkri522KsY3X5gvvdgQKsNqPkFaYd1zciQH7+/BWr1QaNoeSC&#10;IqEo1NpyoLmZnVkNOcu9mdoMTiXPpGohV401DqUVRcnZy8XFhdC6p4DScrYVo5ikzPPXPDw8oK0Y&#10;meZmtH2+2bAPARUT3759y+3dHc55ckrN2EdMBWpOXL99w/3DPb7ruLq85OriHOs9Q79COYXreoau&#10;xy1TM42Vs9RcK4dpYp4n+qFnfcwf3d+zhHRae2qFomC32xFDkFyrbaalIci8XBEDDa0kl1DVaawq&#10;A10neX1jncQQzjCOa2KYocXZYtAcT7nrFCXfYK3knTvv6b0nl0yMQfJB7UzcaMU49OyXwLwsYuqb&#10;Itvdgd32gYeHBy4vLrm6OON8MzJ4z8Pdg+RuCkzzxMPDvcxZRfHt9T2lXjN0YgRdcqKkyPPnz1iv&#10;z+j7Eeu9nDUhphAVJXNlqagqscucDs0URwx2jBZDaKPFgPIY4+jc3qdSZBTaOZLSp3gCbcSUSyms&#10;9m07KPmxZQlUMkPX44cO0HKeayQ/6r2Yzdac2W93pNhMLzR01uCcZxhXsq9spuL7qwMPDw/MIcjZ&#10;fkqElNkf7ohtjRhXK/phgGYmcpilfz179ozeuXaeqzk73zAkOf/JOfH27RuqcvjOobXjYbtFvf6a&#10;Tz75hH4YiKqKOfcxd1wyqvPYcUAbed7HtYZSW84sS98rlYpmnufmTgT5v6NW5Kk9taf21J7aU3tq&#10;T+2pPbWn9tSe2lP7/0N7EsA/taf21J7aU3tqT+2pPbWn9tSe2j+zKQ2cZKtSEqT4AxSwVlSOeqcJ&#10;lMKP7x5cyu9JMdFjQtcfKkB+v4D5cXH146Kax7/7WAh/rD0utTayJ6jaSi8qeKXxWoE+FiYZUoAc&#10;EhrN2EtRUc0V3Wm8f0cwolRKClL4VzLGaApaBIBUwhKlTsRYKYgx4pSvlZLDYWVx3pMqzPM9uhbG&#10;fuQGhIxohaQ9zwvLtJA3I1ZbFJViDOfrNdoYvLOkGFG1oqoSgWeRotZBDRgU1jjsMJJToNTchGTg&#10;raJYhRp6YjTootDakosQQbISgYxVmr4f2e5eMy+RYdgwrlZoU3BakBBF0QrhNIclMIXYKHoiWM2l&#10;0BmNqoqlQJgmwuHAuNow9I7dw47BdXROo1Lgt7/4b/z2l7/k2asP+Pyn/4KPP/0U33spVNWKVOqJ&#10;NnEU9T2mwzbpsggltJyky+87dIlSqBsCvbWsx5EUE7powjTjjRbRsdJN4Ky5ON8wDCu6fkBpw0cf&#10;fcJy2OL6Dq0URTWxndVoI0UROQq5yRjHi5cvMd7zcLeTAjpVSVkTs+J2O6F4oPtwwDuHraWJgWUc&#10;dcaxKIvTQuPKFKJKrM5XrK/OOcyRECI5C1EplcI8zygcQ2fRyqKUxRoPlxprPXcP96QwUcJyct9H&#10;ST+NUf6MCilltDVUZQhzxKiF4VJIE5WKVvpUyBajCCpHFOPYY7QUg+YsRMWUEgRFCAmjRIC4fdie&#10;CDjGWLRuRXdasz4/YxiGVkxT6NYjuUYpqspJiksKpJihFR4dxQdHerIuFYWh5EoiULPQY+/utmht&#10;GfueJU5CvulXjOszVmcXqByESNumMKs0uvKO6lBBK0/nDV03EnOS/uUtn336IaZKUspgyVmxe3gg&#10;LoHzzRmb9RnTfo93jkIRkUQWfvSyfyA20paiTU15oGZgyVQt1KthNeKz0MmUVqQmlo+xMC9CtE85&#10;UahSPNmPrJSlKsV+PzGHzPpEThVDkA7VxkpGpQnjBqFeJYVqAkap+IElRGLKxNLm05LY3d1SSjM6&#10;yULfenV5xmochPSRC0sMhChirGlaREAbFtZvNnzz9deUXLi/f+Dm5o5pN0nR/eFALIVPP/sBfTeg&#10;FFgtVFVtjVBABc2I9Yk+G/peiLuHENhPE3NI5FRRutGwgZKFfqwyp4LnUhbmw577mxt++Pm/4OWr&#10;V5RS2G63QlLKAavBdR2jH5kPIuKSwh0pXLTWn4jzInouYs6gtRT6I8L3WiCTm3BLHR+tFAM1OnVV&#10;5jsi5VqEbuO9F5pNoyEZI4Vrfb8ihEApE9Z6vFdYG9Gq8HB/y69+ec1f/+zndM6jUEzznu12yzIH&#10;drsDxnVCfy0KZx2pwBICzsoz/fzHP+CHn3wspjLeNvMPhzH6JOyrRe5XayUESiXzYW1FYEKqVCIA&#10;TYlf/+o3pFC5eXvHtJ/QGGo9ir1VE0dXuk4EyEKWz42Y9o7OhK6t0C3TVh4CWgrOShahjTM47/jJ&#10;5z/h0x98ymc//IRPP/sU7zwPdzd8+cUXfPHF7/mvf/UL/vZvf02KhfX6DG08H332DD+sQLtGm3Kn&#10;+OXbN2958+YarYX4cxTjhXQ4xSdHMY7z0jf0yRSGtj69I1Zaq4+Bj6wJ1n4n9nlMopJYqKK1EI7e&#10;/dy0eEh9h/AuvUyRUxNVqkqpCVUrYZ6IOYnRg1+zWa/oOovWzRRF2ybG0qS4iMAjLicRfIyRZVka&#10;5ToL0beFascCPRGNarTu3hVZoqiFd8/jGKe1/lRyFmHDqSi5EXS1PDujNaWKuZC8G6EelyIiNOOc&#10;/EzrRtGp4EwrEq30rZDfe9do7w5vDZ03DJ0TY4pcMdqincV3QixTbSz3vcdbS9cNnJ+fk12PHTcc&#10;9gfu7+9RxlK04uz8nM5poS8tgZyikKZ2eynONjL366ok7vIdr1590AjmCWqRPt5Iq64RHlUKTNuF&#10;HDzLNPP6yy9YDSPjeqCUSk4ilN2lwDxPGGt4dvWMy8sLrBZZqDWmiYePgkMRxVILqla0KqhcJI7W&#10;EtORK8M4YloR5bI/MM8z1h7YbDZY70UwlALzYaJqI/NSo6uFsJBS4puvvqSUwug7ukb76zsvYh6l&#10;KClQixTMGudEEB4zN9d3+HFDTpG0TKz6nt57QliotTAMnVDRcibHhemwQykRhxvX8cEHz/nwow/I&#10;JTPPci0hRuYl8OXrr7i+vaNUcF5zebHm2bNXnF9cyn5CfUwpibubO373u9+hlGLse0ouTNNECUmM&#10;b3IkUknzjNMWXa2I+Y2h5ixjz+zpe4cGVuNI34TFV89f8eHHe6ZYef3117x+c8N+mghRTFvG9ZpP&#10;P/uM7vOB7f6AVQqvK8+uLhjXI36orNYbNmeBw35mv98zxUjKEeMtq80G76yM3ZpPAhvvrFDJnGXe&#10;bnHGcNb1+I9eMc2zCKJVoZA4THtiCBilZX/ROTGl0Bo3DEIj9x0//vhHOOtBicjR9R1oTWpEsxgj&#10;uREOtRaCVAiBcbVmWDciVJI4N+XEMh1Y9jvudztyTIx9z3o1CDW5Hs0nmmhot2PsOrxeS1EwGu17&#10;coU5RFzn6Tsxg1ivR+4fthwOEyks3N7dMIwjymlKSsyHhWWJdF2Ht0JENNagqM3ERrPWHUYb3Ogx&#10;VvZolUqqiVoUVhmgkToVVCyliLjkYZpJpVC1QRtHP44iSKRIIX8ulJTFkMNolCmknAj3D2z1jlwq&#10;2jqpH9aKqmUv7qwmHmam/SzzuLrjxYsrDvOempuAvQn0XCt0B6GjppROxjIVEazEztId15dST38v&#10;lgxGY4wTU43aYntVGfsObW2LURJ0nZDG0sKSIrEkqpZ5PsfIvN+xOT9js1o3AisnmiONZKidxp9b&#10;SknEOLN4S2xF1Slldvs9680a5w1OC63NKIXNGVXFlKPWSi5CnDOuQynbzFbyKalhrQWtm+GIoiRw&#10;1qP/mYCy96nrj9f2x6Lx7+Y0/iG1+hhffF8e5Sg2Ooqqvo8u/4eu7ftE+o9Nd77vM/4YAf6Pfe/j&#10;e3lMFz1ey/v5nuN3HWmr73/++wYBR+ro8XNOpozfI5J///pPBHH17nqkz+ST8MlqQ0jy+SlJLGW1&#10;oXMOo+U7hCwt+ZhaxUzMUJkPE0uILCkRYkZVmU+8FbFqUYWYczM0qyf6eyoFXSvOi+mHmENZpiWQ&#10;Dnv6vmNciTCnthhRKRGbmEaT1cYxLwvTIgZfuRkahXmmlCKClZyFHM2IcabFc7LfKKWyLGIaM/ZC&#10;jq2I2YpShVgQQ7acUFVyCUaJGGY1QioQU2ZJgWqVzJlG0Y0dMQrh23WDmAsaxe72LbfXb/jdb3/N&#10;R598yseffsbl8xd4Z0ipNIF4abnH74rfj+/+fSOJ98ePEApVM1aSd610wXWWMkWM8SLizoWaMjUn&#10;UpB8weX5hvU4SJ5PK7b7Lff399QWe2I0h93MxXol4o8loLXEQUpprO8oBYbBizFIjEzTRK2FJSbm&#10;EMmlYkqlFMAc9xVQc4vv25+lnIQqnwKqJs5WHu97SlHs9wdub2/YH8RI07mOWjWlEe1RFW89Qc2M&#10;3jfaZSWjqMqQUqLvHGPf8pK6NNG9JteM1UZEiXGm6CKGnq3vn8zKtMF5T9ZATljfYWzBOot3jnmZ&#10;UUbyLUZco/A9oIyQY73Hhcjvf/8Ft/c7Vus1rrM474RInzNKe6wfWeIWFFxdnTFNB8hihqWaKV1O&#10;8vspF5zSxFx42O3ZbM4wKHLKKGWoGAqZWAppKbDIujHPExoFqTL0FV0yGDH1CiGQg0Wb2kSWYi5Y&#10;gRgzS8xcXlxhx0uy9by9vWdaZpZc2C0RbZHr8j0hJ+ZlkXyqczLmlaYgMfZqXImBVDOZm8NMmg+y&#10;R8CgjTqZYJ2v1/gf/1iElNNMSYmYM+nR+DA5ihmN79r+QDKr3nuUNSxBaLO5Cd1RmiW3/bfSUOVQ&#10;IDbjhlILtWRCLuz3B6Y5ilmjzu/EY51ndb4Bq+k2Zzx78Yz9fs/hMLE77NluH3jY7qjN/E4ja7g1&#10;ItA0RknuoL7bc5+tN2g0moJTlSVmUoWYMyEeKahiilgLcn9aU2smx8xunjlst4Rp4uLykrERaVNK&#10;J4GuUmJyWEvbm1dN1fUk9q3lHV36KIrWxVCRfG0tla4bxLCk5ZTQhloll6K1FrM1b7m/l5yr1YZS&#10;FSlVNJXSBNjbumf38MC4GpohKRRtoGpSLvz2N1/wu9/9nlevXvJnf/anfPLpCz746H/m66/e8Mtf&#10;/IrXX36NNRZtNb5zEr/WJIZH1bbzDEWpmSXM3yGUb7fbE+n8SP9+vB4boxnGFYf9gevrW6x11NpR&#10;Mfz+979jtToaMYhhxtivuDg/E6PaWug7B4jQ72F7IJaMsobV+RpnHEuMpBw4O9vw4sULvv7qW5Zp&#10;L8R177+Ti/m+sySO5rqPYjSttbzbWiglNKKwjIWUQjMwNCjtxExW27buNPNLZA5LKZ7yMCHMjVie&#10;sUYT48Ky1BO53ZiOrutYr9cnIrFSmoo86845lAZVM+M4YLRmnlouqWbmkAhxEdK296cY6JhLUkrR&#10;d317JjSD13w696PlIh/T3x8388iM0RgxWzscDpKPbe/72Pcfx7fH2EtMKiVnP7d4Q4T09dSfXDN6&#10;O67hnffQBPJiXjo348RESpUUA2GZUC2XtBp78j5wc3vPfrflsNtjjUVVzdKoz0M3oLScC2jjKFSs&#10;emyQo78nPn4Xox/NT8V8TX3X4LseBfLqZNYRSz7Fk9aq01lL7zuGXtZ96yUXkGKC0vYeaDarFZeX&#10;F1w9v2xmMkpE3cc4pmhyrlycn/HRRx9gjOHu9h6jFPv9lqH3+GEQs7YloUqVfVpRp/FBrRKzIeaN&#10;qNqMTMopxw2QspyrFtR3xkmpGQqyfjdD26HvGYYRhT69W2qiaDHAQ0tfdKYjK8lZXL14wbdvrgkt&#10;lxpjYLs/sNruORz2TIcd035LrZWbF7dcPXvB2eaC1TBgVaWkYx7y3fpujaYfZNxoramqkuJMChPe&#10;WjGEypL/rqWg0IzDilo16D0hZrSxmJXlSlvmsMBrw9u7e+ZGuH/16pKPPvkBYZqZ7u/ENM5Yvvzq&#10;K4ZhwCghgJdaKFTW55ecXz3jYbsjV8MUK8/OVmhvMc5RNeznAzVH9gcRsHfdgEIRl4VpWYR27v1p&#10;nQj9yDLtmfY7lDXYzqKNpesl/7aESIqxmV6W05CXnIHBWHsan5VMzgltDMp4SpV36FeW3HtUyWK2&#10;l4sYoJaKM0JTr9TTeKi10PcyTylnT+/A+g5vO5aQ6frIfjqQSma9Pufy/IJpnjDa0vcDQ+dZlpkQ&#10;Fj74+EPOz84lLl4kdxfTwm63J1xH5t3MfprRVIa+5+WL53TdQOc7fDPfVGg5I0fLeZkWM0hVwVlH&#10;VZWQEqntAVMuJ+NW1NLmwHfrRa2VmOSMffBenDfb82wLCCVJzGOtoft/2XuvXrmyLUvvW3abiDiO&#10;ZNKlv64KUjXUgNCtkrohqNV/Wy/qJ0GorkZ1Vd26Nu9NTybJYyJiu+X0MFcET1KZWVABDb3EBHgN&#10;eUzEjr2XmWuM8TWe9UrObA6fn1ISIiVG8YDPkKbAsszonHAomRuVQTn5/YpMTMsx3OTs/Jyziwty&#10;ySwxMo8SGhmWhf0wSo++FHJYaJsO2zRkJffGdj9xu99L31dJWKxRls57Pv7gQ56+9x53dzfMy0jR&#10;mpubHdN+YHtzx9PHjzA5QonoGu5oNRJ8pCVU06AhHUJV5b4olOMcaq2roWwTkAkpnwQ5pzrVqU51&#10;qlOd6lSnOtWpTnWqU3EywJ/qVKc61alOdapTnepUpzrV/2/1Y5T2g/BFzEn5JyleP0SK/zF60w8J&#10;pOGtePpAphfhpT6SUq02oCEWMWxsNkLXiTFV8YfIPqAcxb0cDPVGU6KIZHMWOm3jhaQxjUOlTiKi&#10;+u+Jhw50wELTtFg3EFMGdKV3OK6uLkWwNC9iBoiJtvNow5F+fiB9pBgBoaoqrZjH6R61QpOqYcpZ&#10;S5Tj/Sp+PtCYCs4p8pKESJbETC7GBSNG3Zzx3rIfJra7HZdXF2J8l08KYx2XFxd0TUNOidthxFS6&#10;vLcGixAtnG/QQYMGUxRhGelbz/42442msYrGa5xq2e32/Pmz3/L7P/6Wjz/5lP/+r/4Vj588QzvH&#10;NC3Vx6fufc4HoZp80IcD+IoJJgQxo8awkGJDYxRd63ny+BExRrquIcUgtEhjjveKrvfiNI1CB7SO&#10;hw8eMHaeHAOq0tDFvAbWOnbjwDgthCgU3MZqrs7WtI1jWc6qiTOIACcVbvd7mjfXvPfgksYajKbS&#10;QjSrrkdVIkA+CF+d4eL8vNLRVTV7BLy3qEq6KDmTc0GpTCGitaP1ntxnrBEq5DJPaAVWa5RrCPMi&#10;5rGDkddojNb4tmUOgTdvXuOdpu3aKjqVUIdyz7ix2+2AjPMHsq/87FSFMnIveUpM9F3HEoVifXjm&#10;c85M48TjJ+/hfcPt3R3DfkfjHb0zlIMQpZJIRHimyVFE/mJ0sHIP12c3xcRuP4nhflrIpfDd6zc8&#10;ee8hTdezLJHNZsX5+RkpR5wxYlCr1OZ3KcsHkd68RLSVe8JaVQ22HlJGo1lCZL/fc313yzxOvHJv&#10;+PSTT9mse3FA53xI5RASShCaHLoSqGLCuYmmW/B9j3EekzPWt3SbFU3rj3TPnBPWQtsq0nrFEha5&#10;tkmuO9bSNg3dak3TNQBCEA8BstBIdH1WShaxXooLSkHfr+SeiZVOBLgiVLCD6aBQQGUhr1jktTSK&#10;thGzpLMWrTLeGrrG03kv4qI50DWes/Wa3XbHerXBKEffzri2RRtNyImYRdwr4rlCLoV5HBmGgXGc&#10;Wa83dH1PLoXYRFZdx7AEVn3HPC/EGJmmhWGcRPicExlw1uCsUF9iCKQUWULkH//hH/j8i895+PCR&#10;mN28RylPDIGwhKOJBJRQw4yMtcaIoXAOswgfa3JAzokYqWOL3JsFMT8cxrCjySiESmIpQj4rpYqy&#10;zT0xrDrOBbmI+W5ZQiU0QSmJnIXM3vgzfONY5omb62umYa7EeI/za6Z5h7KJJURiKjTVgPn4yXu8&#10;//w5X/z5M/rW8ouff4LW8hk477DOHempFWqPujdnlCp4V/WmMsaQEzTWoovi88/+zJvv3qCV5c3r&#10;a5xrMdozzROlRIy2oBSrzYb1umMcB6btjhBDJWK9NX0JhU6D1RhtmecD7cZzcXXJr375cz796EM+&#10;eP85jx8/wVjN9faW//K3f8cf/vBHfvvb3/Dy22/EJGs7NqtzLi7OePbsGc5bUlpQhzUA1HtKDCq7&#10;3f5I3bpv8jr8OYja7wtFj1T4mISuVz9PGUvs92hZ98Xa99dWMcYqajbHe+I+gUuEo/FoEpOfJUbL&#10;mBIxBXJJR5KWsYbVes355QMa1wIQwkSMC6VkCVgJiRgzyzgxzQPLMh+NzHMVIt43+B+CEQ7v4b75&#10;7F1D3mGsPVyv+8+F0ro+R6WSmEulTymZ82qQx1vSmiFEEe5qXelbJeONwbu2fpYZoxXr9YpNDQRp&#10;ncEZISpaJWSipvFCcdO2mrCtiLBRLMuIbzsuz1dCkW97smkptmXX9axXa1JK3FzfsLu5ZtU18ky2&#10;Da339Os1bduyTBPDODCMe3SBvu0Y5plvv/uO1XqFRtZwpchYqoyGIobYECN32608B0kM68syYRdD&#10;23ZsNhu8dUzTwN32VsasIsYLuVb2SJiTMIFcKXcQUiSqKLTSamY9iEFDivjWY5sGV8eouCxM4yQG&#10;sYNJxVghnGoROB6occuyMAx7+Ry1ZppGpmEvAs2w0DYtfd+xahu8VjR9S28cTgtp+nK1wrYN1oqI&#10;NM4TN/sd0zQSUkYBTx+/h1UZUmR/J4TCZclc3215/Ow5D957JPN5DrStJzeOwVn082fsh5HPv/wK&#10;3xouHzxkP+6xztO3DehM4z1nmw2ffPRRJb3B40ePROweA8syUXJkv9ux225ZppHr69dY42japo5f&#10;ELJjXiY0GqcNq/UG17QiWi2aojMPHj3if7q4IsRAioHrN2+43d5KoIZSLDFQgKZtRKSeQStDVpmm&#10;7ej6NZcPH8icmwLOStiDhL8s2EaCQt68fMmyTHStpwRNnEbiNAtB0zvatsd7B8oQcuHV69e8ePES&#10;oxR91/PB8+f052uc8yhgc35ZDUCZaRJDRt/3YtK2hkZrUsk0TYv3Tkyc08QwjqQkAVKypKpGGgXe&#10;GmgaNIWm7TDI86pyPNK+rHWkVEgx4pyY0Zp2xeXDh+AaQoGEElJd/bklZZYQaF1Df9mKcNlYtDV1&#10;HyWCZusVvm3ZbNZYa5jmkWWeSVqjtGGMiagCDmi6js3mTEIktHorxleGKY9ODgAAIABJREFUaV7k&#10;+sfE9u7uGD6CEcNDSIl52aIVNM7RNY2YBpUWel/J6LqOCDlVM5ZF5VyD3ySgxnsJZmt8w9k6My+R&#10;7W7Li2++rYEs8rpQkMKWpmloKz1SwgwMS1i4vb1ju9vKfqkXc07fy/jVuExvhFq/hMw8j8f5yymN&#10;MgZjhWamreVuL3S1UgOJChISZ62uxvnCNM3sxxe8+PYVrml58uQJTdvgrKFpnRiRMnIt4kLOPTEl&#10;lkUE4yEsjMPIPOwpYcZZizNWglay7INkPQmtk0CWojUxZHJWLFHCyJYlVHpvQ9d1tG0rX6sU1vt/&#10;UX/khwzX75q27//dD9JK7wcRvkNKf7ePct8MfJ/8/mOU+Xd7LO/O0T/0e3+MbF/+GYrb/e/9oV7O&#10;4XffX//c/9ofMq2/ez1/7Nr80H/f//fj9c/yHzknQpiJ80hTzbpj3Sd651C5kJZFSKpF5uNkZD0m&#10;ZsSCyrKe0Vnm7lgKMRdigpwV3jVoIiVlCcTR8t5jJcuWUg31tb0hoVr5aFjb7fZsdzu6rj2upaQX&#10;JQbEog7rp8Q4DmLUHefaGxGi/TwvpCUyTRONM7TOY4xDodDGkMtCKkVIf9Uk7GuoYwFCpbKjFakI&#10;kV1nMUQqY+l6i3YepWX8urm75ersUkJvcsCWSNYKQ6ZvHFiL0ZrdNDFur/mnv3/DF1/8mY8//Tkf&#10;ffwJ682ZjH0hgLaEmI4UeJSYMH6sT/i9+0FVs1p+G1xmjNDCp2GUubvpiCHKNc2JVGmp8zTQOo+1&#10;1dhozdHc4VvPw8srLIp52uNsX43yEj5UyuGelYBOayXI7/rmRkJCUuJuu+X1q9c8efSYeQl410m4&#10;SM6EUNdsWQKutDHMux1hmaQXlwNkg7MNRoO3Fo0ip4JujNA0Y8Zb6Wv1bUuuZF+lIRVN0QZlHDFF&#10;ztcSkOWsAzJjDd0LS8RpJb2NkiAdeqjt0RCY6trQWn8MK2haSNU05ZqGtu9QkxiolZL1vHUNqRr0&#10;lFE1hMwIITzFun/psd6QYyErQ8oK5xtiClij6WlYpqmakRJhWQhRgtOKUjTdipJC7X+ZuuZ1YgxT&#10;Cl0MAsKVXqmELQnpdhhGSs741qOMx2qNM0YIv/U+SOWw89egNDEVYlqYxpnt7Wsa5/jg+ROuri7p&#10;naLtrIRIZVhCYKiBCN5bKIqcZJxbty0GhSpZ9joalHPkSZNzwCC0UNCkrEhK0fX9scdwd3vHbtiR&#10;Yg2aqvvoksUAGWMQ856RdZM2DmMhZunFTstMrL1TfTBFKgmyezuHSa8g5ESiMKfENC5MYU9IGeM9&#10;znv5vcbSdgprxRB8tgmEKHuGu92O6+sbhv1QQ9OqCdQ5ciX8qhpUogDvHZcXG7y3LGeBrDTjHNjt&#10;R4ZJ+iYxRYZ5IlGOpnZt1XE/lWLk9uaW/X7ParPm7PwcrQ3WOLRGro8xMuaVt3PafRK2c7b2ZPXh&#10;KIBSxHCfUv7ePt0Yg7OeZQl1LIDN2Ya+b1mte+llzjNLyKQDSTVHOWtQiqIkrMc5T86FJU1yrYcJ&#10;azSbTc/Ll9/x3av/gwcPH/Dxx5/y6NETHj36t4zDxG9+8zt+89vfMc3D0XS8Wq3IWajy8zJh8yEM&#10;o8M3zfFr3hqUl7qGN8czH+sdWivarmWaJ16/fk3KG9alxZiecRzZrB1N20qIBXB9fc1uu2XVd7i2&#10;QRnNfhwY51HmE93S9Q1ee/bDKOc11vDee49o24aS5hpO2DBN8w+eT/1QMM/h/x8COIo6rCmE+l2A&#10;lMpb02KdY+4HDwG1Px+Pa5Km8Swh8Nvf/IYlLHRtK/OqAt80EippDd7L9fTOk2o/x7pOzlzqGVSu&#10;c7ZyEtB0CCIpB/O1VlDX0411R3P+YX47GONVDbDOlc5738iu7p2zHPbu766XnHOVKp8qwb58r491&#10;+HP498N1tdYee0bWyFg+DBKgdwiZTEmMnYc+twR6GaG9lyTPTk5COw6BMC/kKCEbN3c3MjfU63UI&#10;EljVtVipBmCtVQ0UOJjeD8/p/XtCPk91zwBvjMZoMEYCgUpJx3k8JYnRKilSVMHVdYRCYQw4ozFG&#10;iOF926FUoes6XNMczylLLoSQKCmz3mw4O9tgrYSZNI3HeSd9q6ajbzvONufEGkYclpnGO6ZxYHf3&#10;BmugaxuaxtM7MdxbozFWYU2DN45DYOY8B9LhrLPxLNOMyoma5yQBvfUsE60J9VlPOaFQss9TmqZp&#10;cN6hVaVgWyPnRdlgrAKjZa0YIikp1hcbnG+4uLzg4cMHjOPEMAx8++I7pnnh+mbL9vZa5mIc682K&#10;zXpNTqmGHGxxqlCqITilRE4SAmc0eG9o+wZrJShtmRZyjDhr2WzWdF2HdTJGNTUIxbuGVX/GME6M&#10;80zImbnOh8+fP+fhkyeyNs+FZ8+esmo7cojsVr3sOZ0jxUiKkWmaGfdjDbFMtK0n5cJqdcb5+Rnr&#10;1Rp0wTcNq1VPCpH9dscyzfW5j4zjjNES8pxT5sXLl9xut6xWksY27PYs08Du5prL8w1tc8VqfVZD&#10;ZQEt/Yz9dsuw36OUnG877/CHAOkavFJQNdxFxhajzTGc1ugGrTImJTj0lJeAVnLusIQgYdxqwRhN&#10;WGacc1jn0RimcSYPC8ZKIK+MXQViJKSBkKKESWbF61R49dLStr4Gi0hAlNJy/rgE6TsO+z3Gah6+&#10;9xillYQ3rnvONxsUEuhujsH7HPvmEjxr4RjSIfeMVXL/H+ZnpcBYQyxZDOcFvDEoI6Gz1tZ+NUjo&#10;qqlnRPXcMKdcg1OzhHAYI/uEkshZo7U8V5pMzpEUMijDyje0mwZyqSGUCe2sBERpjanhyiJaKPX1&#10;1L1LJ701cuHigSbXAB7pqUtYVgyiE0i5BhzGmZITKWYJ0TdyzlpyxjsHKZK04tHDB4Ch9RZVEkrJ&#10;mOcOgarpsIZK6KJRRddzZXPcmymtoUDKtT9hJYRrHAdSPBngT3WqU53qVKc61alOdapTnepUp4KT&#10;Af5UpzrVqU51qlOd6lSnOtWp/pvV9wXQb//+XZH0u99z/+vuHzz/lBH+h4RKh//9ruj7XQHzQWhT&#10;ipg01UHyUk3L3ovx0eVMtGCcI6RILnP9enUUAKaUMEpX05Q+GjrJGZ3B5Mym62gaT07xe7RSXQ3v&#10;B6q30OGFZNSvN5SUiaXgmo7LB5Z+vabxHp0yVouZlJLIBShZRLLko8jJaIOzlsY3LPMCQJgjX335&#10;FQ+vLjAGcE5M2qWSAY/ibgVFA5FpGtntd7z3+AnKioDTOkvXtzx//pTd/o9s77Z89eU3tG2Ds9Cv&#10;es7ONqzWK9q2ZR7H+h4TOlWpp9ZC/M0R5zRKZdqmxRpHjInGGkqY0dmTw0xjPWrd4FrD3W7gy8/+&#10;wMuvv+KjT3/Gz37+Sx4/fYozjqw0MSWMskSV7lHq0jFRvuQoJnZEHLxZr4hhptVCUDRdw4Orc1KG&#10;FBbmksVQaB1og3P2SFCdxgGlqzleFfa7LSonmsZhXCPU5AL7OTBMswgTKgXZto6m82KgMZ5xnLm5&#10;vWEJC4XC7W7PetXj1p28XkG9ienFWJquoyjFqm1RztI3TRWnVHrmsvDg4hzvDI0XIq2t10PS/DNO&#10;K9Z9R0mZFGZKjFjvSNqCEWqK1ZYQl0q3K1V4bJkr5Ww/7LFG/jXGyHq9pu0adttYhXGKcRwotNVw&#10;aYQ+YTvmWeiThZkMPHv6GNc4bm7uCCEyziJOHIYd434ghETOhfXmTKja1rHyljiL0C3nhFKOtm0Y&#10;xyp2yvLHGENjLEvKpCUxTjOvr2/Yj9PRLPDVN9/y/vNnnJ2fE3MSch0F7d4K0t+lLh9Eeykl+eyq&#10;4H+/33H14Iree1JMhJi4vr3jersjpETrWz7/4ktubu/45c9/xtPHj0hZTOdCSgpVPGOIIVYDPOQU&#10;WNIOt0TOLi/puhV4Q7GKoRpPvXNYjFCki9BSlsD3aD/KWlIunK17+r6Tz3J3xxQnGa+qESnmDEWJ&#10;OK/Scn3TidHM2KM4SMI1CtO8cHd3K2EKJWG0GCU1GU3C1tCOFJcjSb7rW9Z9y24/smiL1UI8X3U9&#10;69WG9fqMmzdb9sPIEgOmRJYM0zyzxIhShmG/Z7fbMY0z52cXYmJXiqbSkXwI9H1HVmdyT8TMMI7c&#10;3O25vtvCqIi7vTwflfpnnUdpCyrQyQvnxTdfY4xhc3HOZrMhhYhzjhgMYzVMuMbTuo7GtcScQBky&#10;lQaZ3xp6JUAgHu8rq81R6JhzhliqoFAxTaGKSo3QP7TQWZc5EuMkwQ8HMp4X0txBnHsQYR3IK0lp&#10;mrahaRvWqzNub7eM44RxLWzgyVOh8r5+85pvXr4gxsB6s+E//G//gQ+eP+Offv2Qj95/j08+/oD9&#10;sOfp0+doY6vhWahp+uCAr6JbCQ4R0bDSilgKJScZO3Lh9auX/Poffo3Kmi+/+gpnHNo69vuJn//i&#10;E9arni+//JqUCjFm7u4Gdvstc4hHkppSMI6jjDNKyb1hhAD+i09+xr/+V3/Fx59+wPnFhvOzDSUX&#10;rt/c8J/+0//JZ5/9ic+++IIXL1+Jgdd5XHfG+vwBFxdX5Kzo2h7jW4ZpQGtIcWEJIvQMSzgKvFPO&#10;WOuOIucDaexdExtwDAU5/L1SioI+krZWqxXw1vyeUjoay+8Lt+8LjMUAr48E0sPrEJFneCvug+PP&#10;yhm01WxWZ3hf53pr8K5hHGd22zuGYWAYtyzLCGTmWQjGYQkM+72EOoSFdG98bHyDORj+a4jLfVrW&#10;4evuU2a/Z6yr5naqKZUKX62aZDIy35sD4b5IuIQ1Ijq0WmOUjJvWagkkoaAyqCQU5XG/E7pY27Dq&#10;OtarlqvLczbrnsZCDhFypvENq7aj6zqUdWCMiPdqgJA1Bms052crOgcpzhTBsbKkSOs8jfOEFMUM&#10;nWIV7CvKNDNNE9452qah6VesL84pOWO1IQQxOX/35g0vX706CjK7tuGDD57jrK30x4TOmc16LSLK&#10;lLnYrEVI3zRCXTJiyPKNZb0R01JOSQzw9fqmGrRxNIkpIXXmLNfXaAn5MNpRPyEUsMwz4zBU8i1o&#10;o9HKkOrngrGcXW542HQSmBLl987zzNnZhlKuCNPMEmbiODLsdxhjmEahymkT0Rju5oFuntHaslqt&#10;UDmzv7vj5R/+yOXVJevNhoxiCYF5CWAsCsWr19ecr1paJ4YCSQyZudxsmLa3XJdI0zQsy0y/XoO2&#10;pDlwttnw808/5auvv2W3m3HNxIMHjr7rheaaAiXCg4tLHj98VNd5CkomxQAlkkJgnEbubm94/d0b&#10;xnEgjHuK8xhdmJfA3faOmIVq7a3D+YYHjx6zubhkCpFX19c0zvHJx5/QNC3zPFFigA8/YJxHxrAw&#10;jhNt22GNrjTBxM2bO5lXFLhKl3JehPIr1/Pq1St++7vfsVmvefLkMWfnZ6gC675jmQbCPDIPW0qK&#10;WGMlYMsoChGlHMZ4XOv46KMNz9//gO9efse672l8Q7da0XQd4zDg6hh0fXtNShnXeHKlYHZNg/dN&#10;3dckMXTkUk1BzVGALnTE6ShaPsxzRWuh61pP3zhMKbJPSklCOVLCOSfPc0qkjNBIw0JCY5zn6uoK&#10;rYUANk9ipFPqrWlrDIl5WUBlYpI/FMUwL2BnmqYBZdGNoW2o4uGFaQnYmDDTTOccm66G88Qon4X1&#10;eOPEMBEC2hrevP6O/TChjcf6DuP80aCu69rmrK63s5JgHSUXBNs0WCWhZgoxVXrvJZAICQrJKqFb&#10;hzaas3XPEmS9vR9HUpbpO6RCWQKp1L0URQh9/YputeJBeMgSFuYwMQwj21cvsdqyWq9ZT2uMcYAW&#10;IluIoBRtJ2RTb2We1sYwTjJWynymyFkRU5HxsyhKkvVDjGJeGYaBf/z1r/G+5fz8nMfvPeb8/Axt&#10;heOWsyEnh1Iy76T8VoyvtLyeJcS6tl4oMZGq0UzuM0XOCQ01tKUgTFm5x3b7gWW5oVRyZt+2+MaL&#10;GPz/Yx0MPff7IT/UX/mhAMH7fZB36es/9rvum/H+udDBHzKyvxs6eP9rfqrP8y6Z/t338UPfd/89&#10;379Gh3npp/o/P2WS/9566x3D+7vf82N9qExBqUIII9N+h2o6+ralNmKqQc1iFosq8swqJQbwkBJN&#10;SaiSSVnhna/Bh8j6Qkk/zDcyfpYwkeIk+9ADEVhaAsQYxTShCuO8YJMYzvf7HTc313jfcLcb6NcT&#10;667FGoWtiYwpF0LMQMK7hs45pmmmxAWdipjnnBi1+qZht90xTYOYNbwDVTCq0DUW8kKOiZwsiSw/&#10;t4bc5GoWSzmjtGGOmTBUIq21WG1wXoweCvj2xRuMaXn26AqdQOVI8haBkC5CTXSKHoNbClPJXH/7&#10;LV998SWf/eH3fPzxJ3zw0Uesz85QRgIDhUyZjj1KpWVM0ffvX8q9cU76Y2QhHxaliWSsaTG2Q5k9&#10;1jlabyAtxGVkyplV3/Pe48f0fU9YFqZRAjQ36xWHW7j1Lc+efyB75TARSyIVsNoJobcaYSTISUtf&#10;J2XmkJjmid1+zzcvXlIyvHxzjW97nPN03lYjiQZV95dKY7VhGPfs97saTJRY5h1LumO/34NKWK0I&#10;ObHbDliriHHBasBoVGfRqsO5wn4YGZdIoqBKxmvFe48e0LZO9nvKkUcYhz1GaZZiZX+BIsWM0Yd5&#10;MeKwkFKldRu09qQgZt1oIq6GBvimIaUsprlq8LFW+jn7Kcreq4BvG+IwCFGZlnkWozSIYXxJgRwz&#10;SlkMtZdqEjkEgj4Emum3oRLK0HWOBw9l3khkWQ9YRyliME8pUlQmxsRc91d92zIOI0tY2OQVbado&#10;tEat18ewFKUkwCsp6UGnLCZNrS1329dst1suLy95/8lDMWxrBSWiDJScGeaJJUy03jHNGhMlANIY&#10;TeM7TNGHd4Mu4NCs255MQVtHUkbuOWtlraTAOINxjqxAe1vnprf7tcP+UcL2MtJSV2AyTdNhbMPd&#10;sEPnQkkzu/1ADEF60k2Dd57GOJyWZ83UZ67vDG17QcIxxYV5WZimmWGcmGYhy1MiaAkFibGIGUtr&#10;zlcret8wDAPzNBFqvywsgbgEUpSo10KRsDHtUAiJeLXqUTW8ctW2jNPCMM0M44B3lmFaGJdEiAVz&#10;iOZRmhQjWgtN+O76hu3tLf16I0ZdX8nN1mEQkxha1l05Q6495ZhqQFntCRsNOWmhLdu34ZoSYniY&#10;vxIhZEqx3N7uyFlM0ptzBdsdxgQUsl+cpoLKiWG/J8ZI07a0ynB2fkHXR7799gXRWJQ+pBVqnG95&#10;82bH11/9X1xdXPL8+XN++ctf8td//T/ys198wq9//U/83d//A0uSHurB/K3IpCC9nxQTUYtRbr1e&#10;fy/AzntPiBLSGWPEWItrPKhA0zWM48QcIm0olCz7S13PWbSpgcUp0XQ97WpNiJFlErPlZrPCHXpr&#10;IbBoMUS2rWeZI1eXZ7z38IIXaWIJM13fohTshwlXqe731zSHfsv9Ncr9ACJVwFgv/ZOSKVlRtCIr&#10;CRBVKh3DLkqRcOQQIjEu99YiinmW0IzVasPF5oKLi3MuL84pWQI5JATE4ZyvBkqhFccY8VYozTKp&#10;yZy1LJFliXV9ow+LNuGOF+nHSr9M3zNoQ4zS0zm8Rwln4Ngff3e9eX+9dbhX34Y0WtmTHdZW9fPT&#10;StceQv5eANPBCH8IB+j7Hu+chEjWs4UQwpEAP88zcwqM04DJmdZatIJxGphDFLPsMLK9u2PaT0DB&#10;Owkva10rZ3fH1yw9yZoEdDSya62EBK9qoGbJtT9Xg/xqX07XUBZzCFiuvZKUMiVXUy3grJzPyNIr&#10;4bSh7xqccXinJUy4cVycn9O2HdpYGUOsP84Z925SfNux6qR3rsi8fPEtn/3pz8xLoGl6/vIvfsXH&#10;H37A2XpFuxbztfUORe1dLouEWeZMzJGMh9qLA5hjkKAiLWtLiqzdrPOgxOR+WEM75+jahrAsbLdb&#10;0rIQ6vcba9msOlartawFSyHWvjdGkZJCZSNnmDljtBi7b2/vGOcdZ5eXGNeQkszlMSY2qxWrXgje&#10;Dy4vmOeZN29eY31LY1uc9/R9h7dWQsumEaVm5mliCQsxBKZ5pqhcg+HkmSqyKKbzDcZI4IjWhrbv&#10;0MbIHKzAOk3nVsyhYTtNpN2eJUWy0rTe4pse71seXV2hCyQbWPmH9UwKbO/kfm4jIUaGYQ/H9y6B&#10;ARKEFKndc6ZpoiR5vevNGd5JD1f6t0kCZVRhu9sx7AduXl9LqJKCsMxsb24YtneEJfDo0UNW6zVt&#10;4+U+Kw0hJaYYiEulmRtHVoYSJbw2pYAyilQyqdTAAy2/W2lbT9MLxniMcngcxs44o2Usi9KHUaXu&#10;qWsorpy5yBjw+s01zoqxPeREDAFVzebD3ZZ5mtgOI2NI9Rlocd7JOKfAewlyKrlgDgGltqlrooam&#10;a7DeMYeIKgXlnPSVCyD597LvslbOelM9L657Ak1BO0+zbqAU6eWGVAPLEmOYyUrROo/WVs6yS2EK&#10;E6BYOQkEMvUxzkZ6pGWxxFwkjLnEek0KTdvSWEsumbgsRMDblqIkGFD6WvEYelsKkMVc3mhNDJEl&#10;BIyzaOfonAfvoeoWrGlkHgBSlrOF/ZgxShNrkHWMgWk/Epa5hu+v8b7UMwg5+9bWorRhs17jvcxH&#10;+90bYpRwzagljD3GVMc/uQCJJOH6ykiQiDF1/WTq2W2u4SHStzc6nQQ3pzrVqU51qlOd6lSnOtWp&#10;TnWqU3EywJ/qVKc61alOdapTnepUpzrVf5P6IXH0faPX/5uydfDFle8RNe4LaN4VRb/7dz8kjn73&#10;9fwQlezwmowxpLDUI9giB9BFjNIlg9aWzloKms551MH0nuWw1mojgnktwnV1fL8Kr4US5IqhtWdY&#10;+1YwdZ+6JuHsilwUKUQwhowInsMSGcaRtl9hUsJ6j7GWxovg0uhc09TTkSavEIGOsUIUGUcxa3dt&#10;S0xAyey3O3KKXFxsUEbjjCenhSVEMUTkclD6kIocPs+TUII3F1dgIA6JROby4pzn7z/lyy+/IcSA&#10;XjQxgTITbevp22oisI5iNK2z6BSwSkTf5vCZIsYX4zx9v6qkXk0KgRhmjBLRoQOwBbPumCehUXzx&#10;x9/z5ruXPHr8hGfvf8ijx8/o+h5QhKyO4rVSr01KQS67Vlgt5KbGe+J+Zp5GshH6ZN965nlhnhcx&#10;2xiNbzuKNjhryEruBxSVlCh0hNvbW9ZdS9tYNPJvmUSMIuzSiPA8JzH+O2/JSAJ/2zY87Z7y9Tdf&#10;k2Ig5MwSEwc66+HZAaGrOFPlmEYLUQPRcHhraZ0lGMVm1dN3QuJpjKGkTA7xmKxvncMojVYZrcS8&#10;1jqLNYYcRfix6luCt0I0ORJ2q8nfnKOBaRyq4A1GpbGVpqKNpuRCym9J4TEmnBM6Qtd1OHcQRjYo&#10;KyKIEBP73Z55FuLksszc3FyzOjunqQTbxttK91U0TcecM+M00XVizHbOU8qC1kbeo9YioqVgrSKE&#10;yJfffEPTdCL8tCIG/vbFd1ycb+j7NSEnbNJEo97SCVDfM5/qe4Ix1zRoYwgp8fL1G1abDbOzhJC4&#10;u9vxxz9/zjcvv+Py8oqzzRrjHNv9wO8/+wyj4cmjB6R5kuCAStetXgqUsoDcz3FZiCmhrRHzlOpI&#10;JZJiFZApMa+WnAnLxM3tLfOyoIzwQY11ON4KF1vv0Tmh+g6TF5ZpqubsIywIdML3mnE/cH19i/We&#10;tm2FSNQ6ocdlEQN2bSsEziA/o1SyVTSWZQpstzt5jxUzZMxI23Vi4uxEwB1jrGbyhvUaplFoZ1qL&#10;eaAxLWvW7IaR/TDiWkdXWvp+Rdf2aCMmYKVUJZZF9vs92lrarqHxlq45F1O5UUIuVprdMIr505rj&#10;Z9s0LTmKmNYaTcqJVy9ecHdzQ9/1PH36jPVmwxyEMqMUJGNYJhGrHahN8zzJmF+pIod56RDMoqsZ&#10;WkyjB2JWNVMfiE/WHU2ByxKYhwFjDG3fiwi03uepisvui1PrxIjSmsZ7odGsGrR19ONMSGKYJhWW&#10;MPPwvcdcPXrE3faOaRz5m7/5G/74u9/w6cdP+V//3V9ztmn5ze9/w273RgT3xuO7hiVEoS0e596C&#10;MjJLqWIoWVXjv6JUA88//eY35FQYx5Ht7S0ffvQ+RcGzp8/5xS9+JmTxeeL2bs+yiKljvT7DaCsi&#10;xxK5u70hpUjft7z//hMeP33MBx9+yC9/8QseXFzRec9+f8Or1y/5L3/7f/Nf//7XfP31C7Z3e1IG&#10;Yy1n55c0XY+qxkHvHcY7dJZcmJvba+62t/S9GImHcSQGMTGKcU8IgffHhfuGKn0v4MBae6S73f86&#10;KknJe0/bConxYFg7GNYPYQZioH+7ftJHms1bY9phfTWOI+M41/vIHr/+/PyctmuPpF9jNPM0s93e&#10;8erlK6b9JET3ZSSlAAhhZwmJsERyEpF+KQlrNN63QktMqRIbxfiutToK3w5rseO6jfQ9Abr4DN7e&#10;Q7qSYURAneucqHDGUlI6Bj5456qJO2G1mFx0JSS6VmjrzmpcFYc74zHK0jYNXd+KgL4kyAFKoFut&#10;sLqTQI52xWa1YbNeY50T+mROIvjPIhBPufD6u2uu37zAWbi6eoD1M8Z2uKaTMAgFFiMGGmoohJK5&#10;cVqyUA+VYhiFTGmdJaeCaTqUm9HAHIRq3J21ZC1CVectrgE1TbSIyDSG5W3AVDV1imA2H+flo5i9&#10;BiEpXUXeNVBJyHZCkvOVfiTrz8y8zFgjomZrLTrDNE7MsdKrS6GojHOeeQ7MYSBvd6xWazabMy4v&#10;L/He8fr1wjiO9F3P+fk58zxjNhtyvJR7PkgASNd1lFx49eo7Ebs6w7zMNXSh0HojJm1tePH6Ndv9&#10;wGq1Zn2xRhVFDDMvXr3mg2dPOL96SMmZrg/M00iqQVUyaYmQuOl6Us6c9R3PVmv+43/833lzc8fr&#10;62v2u4FpNVXRZ0fbOLQWgp63FqNAobFaaEtJQeM8m7Zn1Qi1cZ4N2GGcAAAgAElEQVQncil464hL&#10;wqCEyJkS23lCzYkhveCxcbim5dGTZ5ytejKK/TigSxGaOIXGO3wnpv7rmzvGKXJ1cU5EjPilZJY5&#10;MEzj0XSQozj8cinM80QIEmBzdnHO+8+es24cq74nWIUlkYylYLFOwh9EMO8x1qOd0E1RQnOdZzE1&#10;76eBMc7s9wcirsy5uobsTMuCcRbGkWle6LoeYzVLNVtpazDKo6086977agQKddzNdcz0aFXQxoox&#10;ZRHBeIxJjNxFnk8R/Iq4WFfjaUyZoiUoyXkHUaOMpkFMS1obhnGoQR6aUsntKQvpUcCBQpgtRWGs&#10;pes6whLYxcS4TCgKTivCHMQctwRCSjx6+LCSZiM5ZoxxnJ2d0XRdNai17IeZb779jjAtuMZRSmE7&#10;jOzutqzXK1brjsZbbCtjuDaOghj5ndZifteI8T8lYg31yARSKrTe0ThLLgrrWl69ecMSIrmIET2X&#10;eDS3WOcxTgjM3jf0JTMvE943pJjQytRQEDFjeueFNF0q4ToF6QEYRamUzPOzDfv9wDCOrDYbHjx6&#10;xBLEvLYsC3EWMh/VNNg2Ht+0xFy42+15/eafWHUd5xcbHl49wDuhkaa4HEXxYVkoJeOsqyEAEkiW&#10;jRHhtXVCoBeErxgbK5G4FHmGrLF4V47mmSVKqMXNLUcy9L/5F/ZRDuvCH+ux3J/b7/daDmuK+72S&#10;n+qhHNYZP2Qaf7eH827f5f7P/udCDX+oH3N/3fu9gBX4SZP/YZ0sIv/yfRr7TxDl333tP/R3737/&#10;T4URvDV03TP/53IMtjsEI8q+dUHVn++9O671VO0XlLqOkWCHQAwBawxn6zXOzcSQcL7u9YshLIfQ&#10;An00k5lD+FwW+nSOha4TQ8nd3RZrXSXBwjBO9I1HWUvTNIQQiCVIyE4lU2pt2O8HMaOFiPMOYzT9&#10;qmfVNrSNZ577alRLWCfr3K5zKAXLOJFyJlIwMeI7WZ8mFCVlQogM08huGMml0PcS8FSUQiNrxGUW&#10;ouWbN9e8d3VJo2U8942Qr7WqNvlcKl3S0HY9vu344utv+frzPzFs7/jm6y/54MMPefjee1xcXNG1&#10;Hd5Z5pDJiaPRvVC+F5BQ6kJUcX+PryrN8G3YlPcea4z0VvqeZZoYzB5QdF3HxcVF3YNBLoWLs3M+&#10;/fgTxnlh1a9xVoJCbt68ZomJVS9mXKsVRYsRWaEkKChl9sPINAdub3e8ePWSaQ44a9kNIy+++w5K&#10;5vJ8Q1ODRZRSkHUNVSs03t8z/SmMUhCT9EiMmMqXSQjT8xz45utveXh+Sd8I1brrPM5pmrbl5m5X&#10;jcGy3/XO4awnTFM1NkkvcQkzxst4KWZ8hUVhfEtJiaykNyeOcxmPlbUkpfCSdiBfBxhnKytdnh+t&#10;NaRCjoX9uGMK8XuhWiAkU+s1Kcne6WDidjX8s9T+cwgRxVwDSjWx0mILhabxYvzKmVASRlu0djW8&#10;qQaIpUCYIykLLXkcBlZNg2/6SrCUwIwDxVhr6UFLX1LCFvfjyDwLWfdi03N5tuZnHz7nrG+Iy4R1&#10;roZJSLBPKZFhP5Fjqn0DmJciPYoQWHVrjDWkIMYqVRTGObq2xXrPHDLjNNc1kRKTVYzHXsPZ2VkN&#10;41C1f7JjHEcJhlQcx5Xtbsc0Ry6vLvHeU0LAUFi1nnXnZS+H5oALLkHCsdThPqz7jVzppd3qglyy&#10;0NhDYJwWbu/umOcJoy3OdGizZxwU47gnhYDVhnXXYRXs856sC0knCTjQhiXKc51SZp4i1ugazCf3&#10;qdGK9UoCm5w1GF1wzkivdZRQqaWuB4yxx3no7XxR2N7cMgwDXd9XYrWYtuZZgpGKhpgPwZxCi1fK&#10;oDmYlMXslfP3jcGHff/9vkEIgZQS4zRiDFhrqrk60nh3DNaz9q2Je7fb1TMZedxkPwXrzQrvHcOw&#10;4+bmVoIjfcPN7ZZvvv3PfP7FF/zqV7/i6bOn/C//81/zl3/5F7x48ZJ//Ptfc3N9h7Veen4pHs9R&#10;YhhJlcx76Jce7n2Ukn7k/fWJVnV+tORqJpymia5ryCVSQqJt2+MZx2rV07QNTAvDdkcphbPNhqZp&#10;2G23EnoUEt5J+JrpPFrBr/7il4zDjq+/vmO322Gtk6ALo9BFzgTu131y+4+tNe6/t5xlL5WzjD1G&#10;aWIMdUwCajCv9BUb2rbl6upKQjRjwlrHarWqlGiFaeV6Na3sm1KSoGOFOgavqnuv7xB2+ONndTKC&#10;3j+fexuUmGqYjv3e+zn0sg49pkO/0jknoXaHczR9P3BITPYpV9OrglIs3pvjzzgEQ0r/35Pq+OOU&#10;k7nVWnINgDj87nmea2BAQRuFV5oQa2jFsOPm7pYlhtojlJaStbL/0TWMUNf+UjmcnR3XpfWaQA11&#10;VbKuq4bVtyu/2pOvz9chDEHmEznvOKwhnDFYbTBGHXtYzhq81fRdS+MarHE0TuOconGWVd9h7CFu&#10;IxHiLGEERsKEzs4v6Fd9DU0z9J2ncYarizMeP37Msiz0Xc/l5QUfPHsq9OWSZdxyHlf7MjFK3yMs&#10;C1pFIWFTyECqe+qcEnlejmuGGCM5SpBc27bH0AKKnBVKCO0g6yNnj/0/Z6VfUBDDb2MbWUMbfZzH&#10;p2kkxIAqBacMl+s1U4g0ps733hFDgMbhawBO1wvpXsjfn8r+rppnjdHkJP1J1/fVWN3SdTPLvODG&#10;gd1+L5TrGh7Tth2Na+i8Q1mDqUPzMk6YajJurSMhvT+tDUU7Umlg0oSYCSkxDyMqa5ZJAiHvbm7p&#10;GlfPnx2+KSxLwDnPat2zWXcs0yhJ10WM32GeKCnIs2E1jbGsVmuaC3eYMSTIAnU8W3v15hXbu1su&#10;z89r7yNUw3Hk8sEV+2HPm9sbxmWm63sJSqzPodaKq0ePj70wUMRcKEnuxJwLaUnE2jtUpWCUoTBQ&#10;tJxdG2uxFrQycgajWwyFeUosS2SeA7v9nrAENudnPLyyNMrUwDDD2WZNjpEwTzKGxIiq4RVus0af&#10;baS3XDRLSsw5s+TEMM2kUtiPe4zW9I1QztumlfB5YwWGnmEcJ0gFby0qQ1CL9NutQzkJiHDOoTSk&#10;qEgxULR8NLLfi+y2I1oprHWULMbucV4YpgGl1tJrsuC9wnnHpu1wzkoASc7k2nc1GOmtaoM1mRgL&#10;YVnIJZORoLPinIw/OcvaNEZSisfw5BQjKUZsyrWvK2sDCU6Q8x5fJIjbeglBLSWT5oW5RGISk3xM&#10;0tNCK6x2aOdY4gK5YI0l60RWmWWeySnVM4Rcz5qKrK2GAbIjzDMhLGgNpWmJOqJqoEpREIuEq1ln&#10;ISN9L2txjapnfwnrLNbKfdTkVmJ2yngS3ZzqVKc61alOdapTnepUpzrVqU7FyQB/qlOd6lSnOtWp&#10;TnWqU53qVP/ietdIrn7k73+yqgjuSP8s9XBXHUQ5/7yQ+aco7+9Sye5/z7tfm7MYRTMiTjXWHAkT&#10;SoExYtjLuWA0OKPI2qBjEdFu26I1R/HP4XWZaiAyKGLOVTBxoEAWlJVE+oPoKOXMMC0sIRCqoCaE&#10;yN3dlhAiFw8esN5sMNaRS2ZeFhojBsmSShXoirhWq4MQWoRFXdcxz4sIf2LCGss4Tbx5/YZlmXn4&#10;6BF93x/JZHIyLRSBUt+XtZa+70kpMk0D/fqceQlCB9KKp08esx8GMQcoxICbMlYp4lxFO8Cq7bi4&#10;OGPe3WFUJoUgSgSlsIAzQm1xzmGsw3jPfrcl7zOkjnZtaKyhsY7sNdF5tsPAMC8s444v//xHvvj8&#10;z7T9hk9/9nM+/dnP6LqVJPhbwzjPlXsogjZiEkI0kqJvlGYedgRVSEWERikEVExCYZgXAhrlLFZL&#10;en7OUUwVSejyzhoeXFyQYxTqi0LEN0VEnUYpUoxiPnYW7y2x3vm6pkJ47/HecTcO5Aj7/cCjy3MK&#10;WUIBckYVhTUGVUVZyhha7wlhEco90DeNEN0by7rvcc6i0czTIkJfpbDOoo0ipog2qpqOw5EmQBaB&#10;beMt1ogp5GAcKrngraFx9nh/55ww1hKD/IxcsogbCkc6b0qJm5s7XBNoG0/XilDTWYuvxvG+73j/&#10;+XP+/PkXbLc7GWsq+dE5w9lmRd93aAolCIFZK03Xr1mtz+T5LmLyNhlUOZgURIC9xEgGrq/f8OrV&#10;azabC54+eyaUgSgE92+//Y5cXvDo4UMeXV7gzJrGOVIVWN8XBt4XRxojFO7GOpQ2fPPiJcNGSNO3&#10;2y0vX78CIMYgQi3vaNoNpWS+/OprVm3HumtIeRLiW0yV4CMCWxFXZiF9l0wME/MkdBbjPSklrPMs&#10;08Q+ReISqnhQxLTTsrDf72malrPNphq5IsZ7ImLG0AUZW6o4JZXIbj+iSybvhdw3zYGwG4BM03gx&#10;ePuGQiXBdI0IWbWQyIVBJgKhV6/f8Kc/fU4plXRorNy31tI0nZBD1yt813LuDOMUMH4iolHeyjNg&#10;DEsIWGe4uEgM08D1zTWlQAiJOUW8ESKJ10Lf0UYMBQfasK2CqCUErIK+dajLDVor9rs9OWZSJbJr&#10;bY/BKUVrdK5UKGAY9vzpT38Ug8j6jKZp6BoxAuRU0E6eCTEjFIzVVQzPvftGzPaFQohiUKaSlcWQ&#10;IePtYX4SkTGV4ARozbwsFDgSkkoRkVGur/UgqNYyMJFNxraG9aan71uG/ch+nIghCmVmhN1+z7ws&#10;dG1H3/fc3dxgDPwPf/Xf8d6Dcy4uej78+N+DEurU69d3vHz5mhQjoRSKErGjkKAAdTALCq26oGm9&#10;5z//zd/ypz99jsLx6uVrnn/wlH//7/4tH3z4Pn23Yl4mvvjiS/rWs8wLfdfhnCeEmd3tNW9uX3P1&#10;4IJ/+2/+NR999AEfffQhn3z8XEzqVvPdd6/542e/4w+//4y//69/x4tvvmIOi5j9fM/Z5aMjdaSg&#10;0MbjGif0HK2JIR/JVGIeLozjfJz7YxWEilC4HIXq75rZ3jWDHchazjkxT1dTEapIaEnT1HVJYhzH&#10;74uFU6rGz0IpieMUXkSUKYb0cnzNIQQRjHYdy7IwTRNN03B2tqHve6FFxoWb/Y5xFCHrOI2QMvMw&#10;kUtiXuYjgenw+0sBa5sqMC5C9imHcBsxvgsUSx0NRe+u0YT0Xr5vrqvUQVWfMw7ff1jjaQkNKHU8&#10;0MZUEXKu9C6NNYa2aWkaJ/R35/h/2HuvHsmSLFvvM3mUe6iMzKws2dViBIcYEqDEvQQIkn/7PhG4&#10;AAFegpzpYfd0tZjuLp0ihKsjTPFhm3tG5lTNxQxfw4BCRmZFeLg4x2zbtrXW1zYea2EYelarM6xr&#10;yUUed7UeOF+vcFaTs9Qo2hS6tqX1Da3vaKzUVn3fsN1uMSWDVWQMyshcbXJia1w1m8Nq1Yph1Iho&#10;2+RC1KCKvFfKWlzTMPQDYphY2G42Qr52nhwrPRVQzhHnwOc/+zmHcU/jHEUZYkqkKYqQtAh5VWdw&#10;TmjfSmuKNpVKlt/9HGqwQOs9ChFsllyYxgMxRHIG1xioAuiYhZycqlg+lyB0qiwGMW0MvmnAWuYY&#10;mZeACklM1iEQYuTm7h6jvmO1GlitVqd7ZL/fM48icuy8E4Nt11U2V0HlSpl6dk0Is4iXU6Yfelbr&#10;FdfPngkp1FiuULhuZLVe0zQtTdvgnWV7f0cxjuwayInGeUxjxRyWxQydFnlP//DnL3lzc8fV09e8&#10;+Ohj1mfnXD97Ss5QVCGFiAKMEj50iBMpRra7hZICJSeMVhhypU0nlnmhbRt+8tlnLPPEEiLjHMB6&#10;MIZpnog5o4zDOEcxht1hwkUxLO02W7z3cl1rKDEQ5j3zPHMYF17d3HF3d89hHHn+wQesh56r8wuG&#10;vsM1hpyCGDtUZHfYMx52aGs5G1a0XUffd8QU2G/uac/PSCpLfWkMtmmIuZCVRhlHLhByptUa5xqU&#10;gnGamGIk13s2xoAugTdvXuGsY9WvWJaZm9tbxnmm6zrW63O5ZhADez/0tJ0I20NIGCN1XcmZ1jes&#10;Vmu5JyrdPWdBeDVNgy6Km5vXvHr5XSWAa0qdX3OSPUpjHGc503ReaqaYoQqK+6HDNW2l7xmWkKph&#10;fSEHMarGZamUMCcG8m6gX62Zl4VljlAyuxhIUYw8KE3OQp3PaWE3TbIWasNuHFlfnONsU80lEWcd&#10;TdOQUSjtcK5hmWT+bVsJKXHG0NRQD+8s1sp8mUthnmYSYuwwCqk7KKRYqglwoaQsoT7OintDduhY&#10;Y1mvVuwPh+OGWmiTTUM/DDhja6CCBMI5a2n9mnU/nOiHMZYqwi44nfHGYpRnmiHnQEkFrR1NY+va&#10;Zyg5cXd3w83NDVfX13zy6ccSZJUS5MLhcGC723C/vWe332N9x/n5JavVOfM0cXv3hq+//Y6XL1/S&#10;ta3sw7QYGBvnsUb2YbmhCvclbEYpLeRcLaE3+WRMrnVTDb9yxmCsoWTZF+VK/+VE047s98u/ur9y&#10;NFn9GHH8uM84Go/+pXDA9///+7XHwz3Lw0C+Y73ynyPCHx//fSP7f84k/0Ok9R8j1x9//ode18Pf&#10;/f7P/1j/6J/1r36AGv/+83kYyPj+e/DwNRklxiZnjQTHpVRNV1aCiqp5wDl7emxbyaZKQ44StjIe&#10;dmKAMwbVSvhVUQWVcyXhlZN5PgsjWGjYxoBWzAvMuw05IfNmnfPQEuw2TjP55pazoZfnegz4Uhpv&#10;NG3b4ZxjKQu27lViDBQyrvFYK/tBDTi3IoRQew7qHQqoQpHmmZQlrEIrjXGWrBIZ2f+M08TLV6+I&#10;ufCzn8qeKed8CqRUxkgPaBy522x5dnVOLIjpXct7q11LXBZKCMQYhGoLtFZqHeLMtL3nt7/6B77+&#10;85rzqys++uQzrp9/QOtbgiqUpIlZntc7ZtYaTiBkY3UKKTiCImMUs5hzFl3DhZw1dK2n8Z4xxFN9&#10;7L0j5URJ0jd59lxqh7bp6YeeDNimAaOwTVfDz4rUkkqhlZHQkCVxGEeMNYSUWUKWuq2GeRymiZdv&#10;XhNz4ur8jK5xp75KjAljFEPX1XlYek3GyLXhvWe1GuiHNfOcAMu8BLb3t9zf36PPBrxTWKvEdOc8&#10;3rfc3G/Z7PZSB2qNxRIxpBih1mnzMmJLXYNrz68sEVcDjTT6ZKIRl5FcSxKQhxgHjaZoJYY03t57&#10;0scthJDEMDseiMv89j4zUpNdXV2JeTSLgVKVgtaWkrR8rpUwfQyWUzVAUOihQi9VFJQSM5gyqn6P&#10;5v7+JSEsrIeBkBRzSLI3zJHL83MuLy9PyZVHA5W1st8ryZzCjlLKNE3D06dPWZaZy6srXnzwAUPX&#10;0lmNypGcDRlDzJmYEko7tE0obVhSotWaXPs9oST2KdC0DUYZYpS9t29btHOEWgd455iWQC7Sr1Za&#10;yx6qfn7jOJ4C17Q2DMOKtpWaZl4WQlg4TBM5G6nTdORstSLFhRgWMXw6h1aGJUZiTpA06micrMEX&#10;IUW2hw3olm59htaGOE0UCq2zsB5YGodRCqUM56uBw2HHNA7S3ymZaZy439xhNRwMjCoRdGYOiZAS&#10;u92BeQ70/cDZ2XAyDkqQpgSGKRS6b3FWEWJkXAKdn9kYzbjMhBhRylSKsfRWcpI9p60m5vu7O/a7&#10;HZvNhidPnnB2dkaKSfYCxpBjJmdFomDMMeBSncKBH5rrjxTyo+H9aIo/hubN04zS5RRod+zzKKXq&#10;PrVlXubTz71584Y3b14xDCu6rpee29ABhWWxNL7j1atXWDsy9D0Xl9f0/Zrf/vZ3fPHFb/jsJ5/z&#10;l3/5V7x48YK/+MUv+PX/+2t+9esv2G73spfVx5pGelzH3tbDYIrjNWGtPT1vqW/EpJujBDQtiwTT&#10;OgdN054ClAqc5lUJPXNCwNVwf3dTCb6GYjQhFDJiLFSN59mzJ3z++U+4u71ht9lifYNxjpgS3jqs&#10;Vaf+Tc75nwXuPKxjjv25U5/uGMpz/F4gBAkFsE4L+b1khqHn8vKKYZC9r7WWeZ4BmXdsDajJzslc&#10;qqQfK8FzUsfLcU3C1r7T0RQeQnjbT3yvhjpeY8f3W55zelDrGNq2fSek8eG19n6wtXxPfFAD8KBP&#10;Lcmtu92Gw+FQzzbsqS9VChLiU83K3kvPWGlkTo8L47iXPVcN5hQafannbkr2YfPEeDgwHw6Mi5iU&#10;MZqua+WzyQVXwyBKFlO3rucYp/5c7TGZ2lOSoAJVg1Z0PcPQp+DuQn0+NShL10Dr/CB0VFuNUQar&#10;tJyVWIuzStZkL/s15xyN93jXCDXcqdqfsiQKS0xMSyRRg68y+KajX624urqi92LU1iqjSCgU6/WK&#10;rmlovJMaRcm+1lqDIkJScl6gFd6AbhxGFTHe1qAGa7SElxlNmBfmaTrVZ9YY4rJwyBnbNDVoB2IN&#10;ETJ1T0q97vSDkIFSCsaqtwfCpVBSDZOuZ5mlzqmNNpydDxjvwBoONRQpNx5iJBtD07YMQy91LArb&#10;OOk3FzmbNVpLWHBYJKio8eSUKENPCAu5XMicay1ZUUMTDH3b0TWeEgM5LvIzOaG1qiFKDjSkEhmn&#10;GecdMWbu73eM+4nDVA3M6RUvv/mGkgvLsvDs2TXWWkDx3fcvAbi4uKJtHCkuhHmq4XQzRkmYZ9s2&#10;dH3HYRyZ+gPl/BzVDzirMVoI5XLOaiQEVBWuLy9wznNzcyt7i2Xiqy+/IuYsgSg545uRfpiBO5LS&#10;OOsYho4pJNbrAW0dps5fqchnlHNmmmemaSJnCWCX80Tohp5+JTWJ0vJZ+WrcnmMkTDMlSw1xc7Ph&#10;brPFvHzD9sXIB8+uWK3XOKPrvgTmJJ+br7VcXGYRdudCjoFUwHlH1/ckpXly5bDes4SJw24PNfDJ&#10;WF/nQ7mnlFISmBkD22lk1AecVXjr6Pv+dM6jKBhV5HOmBjSVjKawxMgyjbJeWYv1HWGe2e32HKaZ&#10;zWYvvee2pW0azs7XnOmV9IaNlvcO+T1kWR9U1VU4a7HanPrfIcwSHJYzptbAbdNIGEHda0odnMhJ&#10;evOlZHJJWNdIWJOSc96Ss1DmZ+lzLfNEitPJ9K6U7H0MEkSjrexRfeNljUsS+BTiMagnMs9SW4Qg&#10;QWoxKsxS5Hw/Sy/7cBjpup5V19eADVm/lFaoeq+WGsIUg5xZYg02S8CltRZjNd3Q0/XdoyDncTyO&#10;x/E4HsfjeByP43E8jsfxOB7H4+DRAP84HsfjeByP43E8jsfxOB7H43gc/+bxY9SL458/Rh179zGO&#10;wN/3xMeFKvB5Kzx+/3e8/xx+SJT8/t9/iCZ2NIQpddSsq5O5sJTMeNjjvBURb1HVPJjRWiyoIuIs&#10;pBiwjUMZUwk+uSayi4BLoTFaaNmlkhbI8rXT/mR22+x23N5vWGIWIazz3G+2vHn9BpTidrvlpz/7&#10;Gc6LmWpZZlwrRJ2c5ADcWXsiWixhIcZIv1ozDINQa5YotGljGKeRw+HAt99/z7wkzs/PWfUNw9Bh&#10;lcboXMlkQi+JpeCcxTrPVIUOjW9YKgG06wwff/wR33//CjCEaWaeZkpMhJIoRaG1ZZkm0twKbS+I&#10;aapk5N3PhSlz5HDR9T3dsOJ2c0+cZkqMrLuWpmspqojwNyec1rhqrtRGKFnzfsvf/V//J3/+pz/w&#10;2ec/5dOffMb6/IKu9cRcEKRGQVWRg9GaeVxoEJH6Mo2kUiiIycXV77PVQJ1DJFl9osSkFEkhElIi&#10;O4fTx3CCRAoKbeR6dloTjGGJVWhqvJAbaliCMlYMa5pKDRWT+65S0FdDSwzLiahTshiBTBWkGwUh&#10;ZYouNL4h5cTQd1AyfddytFBzMiWq+hKEgIYCZUR0PE0T3mmWOAsRVRW0FsqoEJQSSUWUdnjv0Eqo&#10;bJBFvK/1ieSktUZlsM4xh1nIC1ro6wAhTLRNU8MIwOpKZbINH334Icu8MM8z5+fnXF1dMfQ9Xdfi&#10;nRFCoxJaklZaTHsnWgzVtJzEyJzlej2KsWKMvPjgBfebA92wAqU57HaId7OQCsSQePXqDfM0M40j&#10;11cX+EopOlJPjgLJt2RGKrHUMazWvHr9iv1hogDjNDItM1eXV5yfrTFG03QebT0GRY6BZQ7kppGQ&#10;jCz0dZDrdbPbcX97y2q9Zlj1KGUIYUKAawUzi8AbPeJ8KwL6Slk4v1yTiiLWEI3N/YZpdwAKcZ6J&#10;y0JOC4dxT9jtKBmMb2n6Ftcp5pT5/tVrtl9+TU4yN3SNp2ks8ySGPypd9bPPf4LzjnEaWaZJzH9W&#10;BFbKWJqcefLkmtevb3n1+pam6TDOklKhlFvOLs/5rPuUbuhZNeecpcL+MJH1K5aSeP3qNSY7hkFM&#10;k+PdLWlZ6JqGgxeiVsqIwXkRKq4+3vpKoYxI6I21IviuJpIWGIaBoRu4vbtjmgMxJ5YQxWCR8jvE&#10;R13FfSmLAX9/OPD61Wustbx48YJnTz9gNayY5pl5nMTYUEWYR+H08Xo8kiFziicTdE5LNSlIOEjT&#10;NTjn2G63ck0oRSkJ4xzW+dMaK2tRIlTKs3MObY7yKhFr5xA5xIgiiWlZG5zV9L0jLIocxfxhrZAH&#10;t7sdRcHZ+RkxiJFxPOx4+qRnGBpQmr5vscbx5tVrtps7rO/phk5oLTlSsji0nbGEJaOwWOt4+fIV&#10;/8/f/5IlRsZxpFt1/O3f/g3X1xcMnaVxUBKQA33X8M3X31IEJ8/F5Zr/7X/993z6yUe8+PA5z59d&#10;0/UilL6/vefvvvhHfve73/IP//Arvn95QyoepRxKnXF51aMUrNdnNG1PiIEiiCZirIE21pBiIGcF&#10;6Bo4ENHaigG2Glz0KeCj0jkr7O4oJI4xvjNPHGuYo7haSMb6RNum/tuRfGWMq8JJ3hGTPxTKH+um&#10;eCTmVnOyMeZEa7LWkfNbCuH5+TneWzabe25v36ApxDlw2B/E5E5hnkbiJPP2EoJcR6qSZepzOApd&#10;jS61foBS1Dvi9mM99pDa+r6g/IeoshIs9PZnjoSzUiphTSshbGktwl0FjRc6p7MeZ41Q351l1fUM&#10;fUvbWvqho+l6fL/GuEbCeIymc5bGa7rG0zb+reU+F3Sp9C5b1AIAACAASURBVEkgTCNWVwFiSqRa&#10;KxlrWfXnPH/2RFZddRRUF7z1aA37ec+0JAluaTts02F8U0XzqtI0TQ0OEINbKoX1hcPe3PHbf/wN&#10;rvU8vb6ipMg8JcTOmZkXESIaoLH2RBW03qO0ELp9vZbENAylzoFHQ4IxEgi1hERYgpg9Rgm1UVqE&#10;t0prMT+njLPy89qqaqIRk87hcKhErEhRWkiMKVIK9H3H2fpcxMSUB8L4QgpiKpsLhGWhcQanYdpv&#10;xeBTA26cd3hrsX0jRlkUWSvmKbDERFGKs/MLnG+oPkFyybT9gLWOKcvn6k2h6Ts0MM+LEDWLwnh4&#10;9tHHnD/9gCVEpnnCty390GKN0MtU28j1WYTApZZCcVboXapU6vxCLJWYlDV3txuWJVQTu8c7S7aO&#10;J8OKq+fPmWNgmhasbTDesZ8nIUfGxDLPHKaF3W6PMQrvDUZlpsOOuAT2h5mX378kFEhF8c13Lxn6&#10;ji+//Apf6Z+rruXJ5SVdFbAfP/fN3T3nZ+d88Ow5hUiJodIcFzH+ZBEFH6Y9h8NMygqlLUtcGMeR&#10;VOQ+XcJC27W4SvE7X/d4YxiGNY2VuWy73XF3ew9G5q5pGqsZItdryTGcrVmvz3DO0/hGQhyyiOZl&#10;3qkHfsYJXTNk5nFhtxMC5Icff8K8jBQgJAkeSDER5gDaEHIhjhNlWiQYKWdGPzJOLX2/QmvNm5sb&#10;Xr++oZTM1ZMnrPoVVmu6zsvvVwbXdKzWZ1hnGaeRm5tbSsnsdhumaUYZMbzOs9QKcZrEqIesr0sO&#10;XFxdsF4NDEMvlPaYCXFBlUxJAU3m6fXlCVCZc6JrWxov90/OifFw4LDfcziMLCGhjMd6i7OFs7Mz&#10;VsMASehjWitiErPJMagDDCFmDuNI23U8vb5mCQvLsrCESoGMGW3fUoVzTFXYrvGuqet9JuhcaYEL&#10;ti4Zyhm6doUxjhBjJcQptDY0TkOOXF3InHDz6iXLNPLRRx/R+AZvrdRy5xc0XcObu1t2h4Xtbod1&#10;HU3b8uLFh+z3W/b7LfO0UITTx2FZ6JuWxjmGrqMUfQogMjWASSkxvCnA1oC341qlqcYhSYfCWc3z&#10;p9fEnJnmiawU2ljIEnLxbxkP+yg/1Md42F95S9lU/+zvD0nwxz/f749Ya98xeD80fr/fc/mXzPTv&#10;r90/1qN5/zW9/zMPyfYPn/+RPPpDRvWHv+PH/v5DpPvj//8xg/v7/aL3H/dUs9Q9+LE28M7SOkuo&#10;ZoJGi0lvHqdTKI+qJsS21vuUWO+pREmxEgHFJOKsIUcxd6ccxfSlLUoVTClAJmVFIWOsZ921jMtE&#10;nCVkL6OwvqFo2R/kksTMk8sDyqnCGYP2Fl9pfuTat6rBWfO8UJRiHA+cDYPsnx7Ufdbp0/VEqSZf&#10;nykR0rKwGENj5XNsvewVjuTaJYqh8WgmVdUYYbTj+skzNpsNKAl/SfOMItM4X81I4K0lRkMIhRRn&#10;lHY03rDMC51f0XmL0ortzSu+/vYr/umf/sDl06f8xV/9DR+8+AjvG2yBmEs1EonJXhfIR0wyMkfK&#10;ZMHJBJdirPs1yCHjtGLVd+y7Fq0DGpgOB/ruEl/pzEs1iVgjIYg5Bc7O13yqPiWlKIabInPz0Yys&#10;4URGzVmM5NfXT+mGuk+dJISgKE3MsNsfJASm7jedcRJSCLS+oXGepmtpvGeJkWmcuH76FOsdq7PE&#10;/jAxjjN5W/C+IVWqZMkKhcFqjTMW5yUYzjvPbr+TUMtSMEoRcjoZQcdxZKUtRYux3DVSa0+HsZrw&#10;euFUPrjXU4osy0RKkbbrKpHYg5NaWwjzVDrw8iCooJz6MEfD77II3fPJ9TU3N7eM44jRGm9rGFz9&#10;fGWuFwoqpUjYpZe+1Mmgm9PJ1DrPI+O4sNluxXimLUab095w6AbW5xe0bUeYlxqcloUYWqB2P6He&#10;S85LkIHzHt84lNI8cS3Oagk9tQaUZneYub2/w1nLp598iFVZDHMGjEqkZYaUWUIkuUAM1UAaMtY1&#10;hJRRZo+uQV5KSQhov17hvGNJEZNrWNU8s8QgeyAl89eReup8i59nxmnCN4OEGGqNJmEUpCxmr4KG&#10;EFEWvDXkJdaAidqRyDCFhWmW+s87S55nYimUVKnEWnPeN6yeXOGspZRqPM/PmKeZEKQfN88T2/sN&#10;N7dv2G030pN5fctm+4p5Dihd0Oa4f9ZSezdO9ti1B190QSuHq+TwLgS6pqVvW7aHkWmeK+FZgp5C&#10;NSAKBVmuPXIhLIE342tu37xhtT7j4uJcend9T7GWOUj/5UjeTUnmdOkx5HeMo6f9dV033l8rj/Tq&#10;lDIKLYFLSN91fXHOmVLM88xut6v9gZHNZiPGtHagaRx93/Hs2VNihLbtefPmjQRfGsOwGnj+/AW7&#10;3Zbf/f73vHr9hmfPnvHZJ5/w3/0P/y3/1X/zX/Py+1d88Y+/53e//T2H/UjbeYqSAMxTjYKiaRqs&#10;d5Ue/pYofvz6+DpijGjVVNqt9OettRQk9CqmBHUv2DSyj+ralnG/Z54mdNtirMYWDcoQloOY93Lk&#10;6skVF5eXLK/eUHKWQEzvhLCr9Mnw/bBGeFifHYNQfqjmiClJmAegjUNraNquGpIVvvFcXT2jaVoo&#10;BVuDAN6GJap61iPzlq5nTG/72hIeIGXHW/P9QwP+w1rs/VCjnFPttZ52Eqfvk1AC904AwMNa6fh6&#10;3+/rHK/Dh59lTmLsnMcJcoKcUMVSsoR9zMvMfr+T/r/30us80uhDqOdxBzFD1scPITDP8+mcIswL&#10;JUS0ktC+rmtlnjIKU/sNx+d8DBJV79Xb+lQfynuhKyFelbffY3StpaGupRqrDZQaJqURrDGgjcU1&#10;ElxnlcFpQ994WmdwztA4VWnwx8DjBu8bWu/wTuGdl32zb5mXyBQiSy4sIVJQNL5j1Z9xvr7k8qzH&#10;W80yH0579Xle2G3uma2mcY6p1kk0voYwFWKYmWpPkgJhmSRwqZQaZKlqj1ARjRYCde07zvNCmGfp&#10;BU2TGN69x3SaxntcYwlW1v6HNbQ1pu4z6/tUr8ljsKishxLmmUMiEAnTQtZgvKPpOyIJlaVnXYBx&#10;PBDnWebFGlwRQiAnsEYCihQFqzW666Q/SCHlgEF6t853zCFyWCZijMzLRIoJrVYMfYu1LTkKGVur&#10;Unv+BZ0L3jj84FHGMrRrDJ43t3eM88SyBPaHA0uYa+1rpPYw5lRTrVYrvPfS10CTUGx3ezb3dzy9&#10;vibmma++/rqG3Bnp91PwzvHzn37OarXCaIu10uvMRc4kLy8vJOCkaRn3O2Ls6LuO71+/4XCYUDkz&#10;x8zXf/wSiqLpe7z3DENHyNKvW69XGBTTNElYXFHEVDjMC4dprvt+OSuwzqGXhI2ZtnVkMmGZ5fkW&#10;WQ8VcHG2oukGPvzoI25u7/j+5UvW64FSCss8S3+qaSFHjIJlqvPYMbAjZcZx5M3tDf1qhZ4sQ4G2&#10;X9E4K6Zz07NuOlJMzGGhGIVxltZJwJeq/YllWZj2B8IyiaG+noamYzA/9Ry3ho/p2iuIYUbljK5h&#10;Ssu8kA8Tru25urriHChZSS9qHtntdxLKYz2rlQRMmhqoLP9Rg6CoIV71PPY4ZyuNcTIfjdPI9rCn&#10;9Q1d02CthKpRktjKJV+qhsVKR1jCVVuwEs6UiyLmKJT5ID0+KJiiQRVKLFivwGSMLRSjJbgoJVSB&#10;tm0xUfajIbztMazX69pbl/tMHevHeSbmTNu1YuSPy+n8ymhNqiHf1kngRsqZmBO61NCaut50XSd1&#10;TiqPgpzH8Tgex+N4HI/jcTyOx/E4HsfjeByPg0cD/ON4HI/jcTyOx/E4HsfjeByP43H8m8f7QumK&#10;ZRbz7FFVUgmkRyEIiJH39HeVTwS/40+j3v0dD3/X+7/79Jg/QDz7sef6UCimOYqthTRQ5Y5oFAYR&#10;vYR5FtEHAWXEuHQkqx6Fw9qKoCimhDWVfpAicYlC4NMFa0XQcBQogSKRhKybhFAVkgibm8aR88J+&#10;mthst7y5vcc3LQoY9wfevHrF5fma1jmWNOO9E2HpJMaOVFP1c4lCw9a6pr9rhqEnlUzfyuHxU/UE&#10;FLy6ec3d/R37cc/QOp49f8aTy0tJs89eBH4pCtnMNTRdT2RiXiK+tVhtKUqhnefZ05ZcNC9fvaJo&#10;mOaF7e7AxWpgnica70mIWLDxHuXAOhGihGWhRCFH5ihmcrpM04oYtKAIcyKGhNKKnDLOihgjZQjb&#10;PaoRI7xWiquLM+Z5Ydrc8av/+z/x1Z9+zyeffcZnn/+UfrWmVMFPJiMesFxNYyODN7jsyEsgVypF&#10;SBHfOCG8ahHdxKWKFmtyfVVNi6giiXBLm4aYchV+iGGuca4KqhUoA8rhjUK01RptLWhVDXtGPgtr&#10;WCo1S1EwiDC1UNBKDOMpJeI4Cb0yi+i9NRasJ+YorzdmslFoa9ApnmgDZI0qYFBCylaZHGbmbJgX&#10;EVwVpQhLFGFS0WRlKEphinkrxAtBwiEKlBwpVSSrjRWhRc7VVCufdcyifs1FE2LB2Ho/FiHLJzRP&#10;ry4pMfLdd9/x9PoJT58/Q6mMSovcQ0WMj003VJIUhLwQcsSg8QpMQQR3S8b5phoOW2wuWJv461/8&#10;jCllvv7uew7zgb5rMcpijUcrjdWaxnqUMmjjcE5X2bJQHvOR/lRnNK10FcOKkFVpETYf6ceff/bT&#10;SsPSNI3Qba1thE6vRrQ1YmhQmqIeCDCL0Kvu7/co3+LWGqeNzDMpMS0zKiwi3CkwmwmlxXBrrAiy&#10;rTUYZRm6geuLK777+hv2h72Ix4tQbCxQtCMbg/I9xbYorUjcsz8c2G53qGJkvkkFVMEYhfWOsASs&#10;8+w2G3abewwG6xohqyEGNFImhMT19TOev/iYzXbL/f2WzW4LFrquZTg/53a3QzetiOCWSMrgfcc8&#10;vxK6hhVD6+XVGcPqA37/hz+x296TQiCFhG9E2L3EQE4RbSRYoZRCyYAWqtz11VNiWBjnSURBKbLq&#10;Ws5XA+MYOEwzu/HAftqzxHgS5iotZD6RK2m0dpJCUQq5wB///CW3t3d8/pOf8MlHH5FTZrPbMeUI&#10;Ru4T596KoFQRE4wEX1Tahk54b0kxMo0Ll5cXeO8Z92IqbTshNYVKBRXxqlDrlrgQK82HAinmd8SI&#10;2hqhlR5mcpHZoO87fCPC5POzCw6HkZcvX8EkRs2jIHc/7/mP/8d/ovWGrv33KKNlPjea9dDwwYsn&#10;ItB3HuP0iQKfJYFAqOvOYQps93t+97s/EGNmfX7Jk6ctf/tf/hUfvXjC5VlP6wzjbsvXX33Nr375&#10;90zTzC9+/iF/8dd/zUeffcrV1Rlnqw5vHDEGtpsNv/zl3/HrX/+GP3/5DS9fviQsAWMdvjvDNx1F&#10;CcHQOaFcF62ZK9W95ILzBu+EaDJPMzlnhmFAa8Ox2FFqEbOr2J+hSGCAPtZA6HcMV0dx8UNjltZi&#10;aBDjXUIh9dFD6thbAbamlEqmUUUM9toIubwaRqZpJlfjiRj6NMaI0b1pGrqmRSkJYVFaEcPM7c1L&#10;cs7sd3vmaUShCGFhvz8QlkCIgbAsJ8N8QVfhmphzShFy0wmkhXy+R2JZPor59JH+TiUNHynvtb4q&#10;lYbO0WB0LClPb6iYwZHXbo1BlyKiRysmHFNpzNYaWu8wSstaaowQihtPvxo4Ww94L6ShXBQW6CsF&#10;zlhF4wwlCfkJeyQSWWzX4I1D5YTKGVVmKAGUpu0adCWtxpRQxtK11VipEQJoKeiSMErTaEM+GekC&#10;qnhyJdsZY4SE1HdCwNSWWMppHv/j3Q3WGa6uLui7VkxtYRaju1I0Vst6VY1mxlpQsCwLKQaaRjMf&#10;9mgtImfnvIT2lESOBaWVmMe1pul6rBGRpbFHiz0cxpEUA65pyGS69ZrrYQ0oMdpVAtzlkTxUIKIY&#10;QyAscq/1/VANOIp5EsHwMRArFUWYM0sZictIKYEcA/M04ayIZIfeop2WYI2UiWUW+pGCpm1olIQp&#10;xVyNIZU8mAssKXK/29Y5q0cXhcqpijoDMSWMM5iiaFrLau3ZHw4c9gf++E+/xzuhcxcl66pzltY1&#10;DH1HTglvDavWo5UjLgtTjmSBSTH0Lc3Hz8X4R2EMM0qBazz9cIYyjjkE7jY7piXy8tUrdrsd4yR0&#10;sOfPn2ONYwwjd3cbYgw4q8VM7xt+8tNP+OnP/5plCTXACJqmYVkiL19+xzIdUKqwvXvNqBVEoe85&#10;DOd9B2Hizatv8M7K3kgJITOHAKXWkMpQlGYKC7lE9rsDh4PsD+ZlJqZq9HMNv/j5XxKDkDsvzldV&#10;5g193/P8g2fcb26JKdWQkaPxIjHvDmw3O940t1xcPeHp06cY42S9zgeWSi0FCR6Q+aHOfVpIeP36&#10;nEGdkWJkDjMxJbQ2cr0dRiFvaaHaDmtPKUIZn+bIvNyDUixLYrU6wxipHZWW2q1pxciTEyhthTYX&#10;Io1v+PDFc5ZlYug9m82GfaV0tm1DzmK0tMpWMp3U8N9++y3brsUg81brPaaSZikRq8BbRVaaJSyE&#10;ZWYzbum6jmWemZeZZZlZpknM5dZjlSKFjNUNYYmMasI5U9cpjbaKFBMpipFQjFiZzlsaZ2T+UUJH&#10;88ZxOIz86as/MvQ9z58/x3t3mq+Fslpo2ypmLhGVYE6JaZnI1RxjrJD7ci7MOTFmCZrp2h4DrPsW&#10;XRI59nz78hXb/cTlxQVD39EPA75tGNbn9Oszbm43bLZ7Nve3zGHCO8dqGLDWU/xxfjNcXF6ggBQC&#10;FoXTnpwjMQWykrAxjtVcJRqqOj+LATKfliGjNY0xTNOEVYVV36CMldCGagr+146U0slU9EP9jGPf&#10;4/0AnePP/lAP5eH3/FiP5F+im/9Q3+V9Y9TD53P8nh8y3L9vxn//dbxfKz00oKeUTobr49fvP6cf&#10;ep1Hov3xPXrfCPa+sf79P39ovPPe1JokVwNP423d53tMKfjipGcRIqGSqlG1pqtzXClC9TNG462l&#10;5rGQi6LvWryVmvOhmU2MXMf3rEAx+MZjvaNfrVj0Ins/pRnWa1KGYXUmxL40Y52rc0qRvb/SUk8p&#10;CTArOVUDlJX1FMgps9sd6Jsd3tpKa9U11Emdnps2GhUruTBFciwkJCjG+g5rNa5Z0bX3rFZrpje3&#10;3Nzes8zLKYilbRqGYaDtevphxTwdCEneE6OU7L10IYQJVKWcWidhM9rQNQ3T/oAumRIXjPPVuK84&#10;jDu+/MM9r1++5Ge/+AU/+exzzi6uxIRmHfMSyEWRS0FlBcgeTwCQR5OcmLdyklpOStqMMTA0DU8v&#10;LjnMYsoO08Tm5o5+6MSMcgoOgGWeWaaZQSuct6QpssSIigHlZW/vaojdYbeRYEalUKpgdWG9ElNT&#10;Rsw242EkLBPTErm93wDQOi9rthYTpXOOrmno++F0HZ+dnUl4lLVoY8kF5mWRmsTbaiztsKq+3lLI&#10;OYKSQJKLszUpBHKQED2jobGGEuX3SthC7ROjauCIYn/YsYkTvtbYORe0s6AUqfakQkws40Supjxt&#10;jBjha18n54w1GmsVvhiGYWCe5xMZU8jZivv7e84vLlHVkOuMIUZL11iK1ixZ+h+5CIUdhPoZY0AZ&#10;JWFHqmCNpqTMOC/c3225ubuXfVcp6M2GVd/jnOfs/IKh62jbgSWkarKk7uOkl6xURmmLyplCRhsr&#10;tbJ0xlFa472j946cIjEVtuOOm7sdS4goCvf3N3z68Quuztc4p5gPEzrlGpiRiTGTrcw38xQwRvop&#10;2nkJxFKKYVjTDwNd3xFzxmkL2sma5Cx9PwhRPohpihqE6ZyjaXuGdSYsgXk8SCBECNJfr/PYMXBU&#10;VZqy9w3WV/Jn3fflkshkUinMixggY0zVv1qwBgyFRhVapyttWeqWpm8IqTAtAWs1bdOyWq3YbDZs&#10;Nlv67gzXtExxIStNDEXelyJBS8dgupRmwhS4u7uja1v6ldQj1lic9bTesxoGlrAwLQvjPGO0XE/T&#10;EiRAKSWsd2+p4dV0e393x3azYX12xvn5GZeXVzTOVbp1JCfz9mxCm3qfmHfWzaP5/SGN+xikm2IB&#10;ah2gyimgc1pm4reBy8vLanAcJCC3b4hD4nAY2R327A9b1mdrztYD11fPePb0Gefn53zzzdfc3N0Q&#10;S2ZZAkYbjGnY7g/s//gn/vzlV3z04gUff/YJH33yEc+fP+Pzn37KL//ul3zxxe9QtU/gnMN7L9dk&#10;KqgkYRIxxndCbrzzZCWBwWFJLHOkbTo09p212xihfGdVai9AarecI+cXZ0Jsrv2TiDr1VKy1pALD&#10;+Zrzq0tuN1tylKRRW8+CHpreU32cY913XOce1l5iyM+n0IJSCm3XMvQdq6GnabwE0um3ZPe+X79T&#10;X3nnsEbIzPJca2/gWB/mUqm7WsK8YgRkvjoGHh7fl+NzeBsmkh4Q2o9rkD7VSMfnIObhyLKEd2rD&#10;Y7jN+zXfse5U6m2ddvw3ee8T8zzinIRrGmtqn0zoys4YCZQpmRID436HNnJGklJknqdKA15IMRKW&#10;IPfaNIph0hpM4yleekDqwSGkOj6v92rPh3U0x2PLY9CSertOGV3vvfLWqFlK/YxPhngDaIx2NUhQ&#10;k+oa2/c9yiga6xnaFqsV3hkab2it1A/GanzTYqxFKYN3XtYYaxm6nmG1ksAR12C7DmMd3798zTgu&#10;DF2HLmCslv670XKSlTXWG1IxHA4HttstRoGt50r90HN2dkbbtUjooLy3MSaMkfOOkhPjbmIfJXzk&#10;9cvX7LZ72q6laeU8wFiLVpbDbkcIC13bSe87Jawz9bN+eI3ItVxSkiBJoykorJbQlIISwrVRWCdn&#10;hPMs/dfDeEA7y1optPfkGgaRisyVuRQ5SwyJeZ4Zx1HOq3Kpr0n6lV3XyJ42BrQqWFdNujFLv6tk&#10;5sNB6jTnWOaRHBdCkR6o1ZrOtwytBEyX2k8rhRr4qHh+ccGLp0+Zw1KDIAohJl7evObVzQ3bw8Q8&#10;TRjj8M7x6SefcnF5Jb3Gkkkp8N0333K2EvO50Qp9cUXIcv4WU5Zg6nnmi9/8lp//4uecrc+IaWQ8&#10;jID0r6dpkuvYGLqhh1JYn59xdnHF/jBxv9vz5TffEbOEmr68+w5yYr1acX52xn4/1vd+x9C2PLl8&#10;gneOohT9esUcFqbDxDxG5nEhxIRxHdZ1UmvmgtGKsEyElPDK0nqD0YUcZzrf8sH1BatW+tFayec4&#10;jRMTGQ14Z7C+rdeQorENpRQ2+5HLp885uzirda2i7zohwadCLLLXi8bKGZqW3lrrZd/jWql77GRo&#10;rCWnnpwlfHdeJMhRKwkhbd0xXL7IYynFEgvEhFFy/phRKOtp2x7TNJUWb0gJ+r4lxoFx3DHPhWkK&#10;THOQnms1r8ewkHOi8Y7GyzrgjCaFzDTL+dV6tZIgeu+ZwsJhnk7BL7bW10pJby7XQMOSC1OMTLGg&#10;poh2cm6bi5xHl5JAJZSRMyJ0Dfnjbfiumiy28eR6NhtjooRQAx4W6ZXGSNs2gMPUELV5Ccf0bpqm&#10;oa1rRihJQuCi9HqV9yfyvPUercVsr4ycjZgacC9nqgWlCimkR0HO43gcj+NxPI7H8Tgex+N4HI/j&#10;cTyOx8GjAf5xPI7H8Tgex+N4HI/jcTyOx/E4/n+N98XRb1EK73+n+mdfH8mmJy/Tjwikf4i28f73&#10;/5jg+cfGQ6J8/e1CGalmJK10pXAIKdhUmmspb3kRD2lkbw1mIlUUkWWsYihVDRhZhCDKnV57DpXu&#10;ko8hAkLKtFZxdt6hnWe7/14M+CGKsFOLUDaGQGtFWDBOEyolpmkSM0cJJyJnqeKfGKvgy1kuL65E&#10;GKWoBlvN5yFwOIzsD3vSYilouqYTwzxiZDNaqOTGOpQ2NE3HEhNLCGhrMUeyVIKLszW77ZY3+z1d&#10;41mWwLIEEXXEha7vRTSkxCyijSbNI0qLUvIo2BTh04zRupJ0lJCTiohRQcwYWmVizmgt5IBc4O7l&#10;hidXT8TIXwpKQ5j2/OZXf8/vvvg1P/n853z2+c85P7+g9Y7WOsiRpmvYHyJBZdq2QWmhdTmrub+9&#10;xTSeYbUSg8sDuF+q5B8RbstB/bzMNF7ELWJcFnKA1Uooa96JMZ5jiIMQEHOuN0eB8/Nzun6g5Cy0&#10;Nytkb6EliXD+aLQwlShdcq7oNUOObw2xJRZSTMQqqLTWStBATEK0NkJw1Ah5xCpQZFIuQjhxiqQ1&#10;OhV2my2Hcc/Vk2ussWJUS0moCkqM8jkXisqgxaB9NMgf9kLf0VWgpwGUPPcQEzZlvLaVCCnC75Qy&#10;3kDnDSpHrBIBxjTOJLcITS5nrLFCHVZgMSStRDCcMyWJIS7GCErj2gatLN4pSllYrwaaLNQTpw2b&#10;7T3KiUAt5sLqbODJkyuur69E0DOPNM7gvZiUYxSyrdJVfFfAKqHQTtPEl199xeXFJX/x859zOBxE&#10;XKP1yTxgjBWyKYWkhUouHChNrALmUue79cUF7bDGNJ6EpnENWldLYjXilyzXZFwWtHUiPsUxjlt8&#10;02Cdp2TYHSb2exG1We9YolB2lLYUr0FZlqyZDzNLmNkeRnzbcd10aGWF8JyTUGnJuARZWUCz3e8h&#10;J6HQVUqorBcZigQXlJzYbm5ZQqTvW4wX80fbttURaxjHmaaz5CLXVrta8+Ljj1HaMU17lFHMy8KL&#10;D1/w5NlzvvzqT/zxn/7IzZvXxDiRRdcq94sTOps1mmzFdSti+KkKrDJKg1NaDGjKYBGCjPOWtvOM&#10;lTw0ThM5iZE+ZTE+H41gKQmlxDnP3WbD3//y79jc3fHRhx9hneMQZ5ZFjFoJuT6V83UOTGLu7Dpi&#10;jIzT4UT9Kypz2O+JIZBixFrDerViWQKHaTqJfcFjEFOKtYYU6zpRBdkxRhFS2eZENtLa1jVOqM8x&#10;JKbxe2IV3OojSUch5BzdcxhH/sN/+N/55ss/87/8z/8jH370jK51XD+95nzw/OwnL7i537E/zIDG&#10;eU9RllAJW6rAfr/nzatXfPDsKef/7t/xwYsPMRm23Dx61wAAIABJREFU2xt2m3v+/Icv+O7bbykF&#10;Li7O+ff/03/P3/wXfy1EwKZhjpHNdsM3X3/Lr/7hH/nii9/w8tVLxnFGFUtWjvPLDzgcRqx1DMMg&#10;RvNKfDXWntb2Ugq6GqzCEt6pRY6UlZRipZHJ/CqGokRJIgqO8Sg0NifD1fHxjwLwEMKplogpiwHg&#10;PYrqw3rnOLe6arg9PuZReBbTW0KlzCcicvbes1oN9H0PKOZpqYTqhe1mw2HckeJCToEwL0JqWQLz&#10;A1Lh6fU7J5/fcT17x0imH9RwD0XG+hS+IPe+OpnZlSqVZKaEOFokjELlauiqjyVzR0QbmS+ctWil&#10;0Rj6rqMxRgwKzp0oYtYJBazrOqF1aRi6FucMOUbQ4CxYI6aKs7NzXnz0Kdp49uPM/rBjt90wHfbE&#10;ZcZZw+XFuRhECkQWiEEIRSxixrdiZChKY4yY4HII3Oy39F1L2zha7+iHnhQV07JQYmJ3t2VaZkKK&#10;GNewWl3Q9R3e+RN92DpHsfJ4r19u+OOfvuTm9pbr66ecr9cYDakYSnHkSvLp2lYoPVbuNwns0JAS&#10;vrEc9ge++fIrKOqtIH/o6FsR906Hgwh0m1aI905opSknQsqElIkpS/SDKqA0Swh0iNhR1cSoGCOl&#10;FLoaQJC1iJzncWIaF5awcHtzc6pj27bBOUeMCastzdASq6l3Py5M04EnV0+4vn7KuN8TKezmRYJz&#10;5rmGQmi6rqUg86GzDpMLC4VUCssi5LicM77xUu/V+2eJy4Nrt4CWMJI0BzabDdvdnvv7e+ZlIi4y&#10;L6eSTwRSb4TKdXFxzm4z0Tp3MjaqWusUJaFa635VReByraciAvolSAhUzuCMIpqCt5qh8zirmOaZ&#10;3faOiydPGVZPePbsGq0ltCIl2TM8f/acrutFVJwTIc4n8ugvfvaZ1HfzgXDYU2JApSxhNlqTSmGa&#10;R0iRVBJK2/onYkKYF7Yh1WCL41wURXxfFHOIJOT1FBQpBO63O5q2xbuG3W6Pd1TjVSem/cYQQmIa&#10;hUAngljF0BumJfD6zRvuNvfc3N7w5OopbetZr3p6J8aBlBKH8SAG7/rZGqOZw0whc3Z2hrWazg1M&#10;88Rhf2CcRlJaiCGijGXtJADDWYfSEjy1Xg+EGPGuOe2fQlzY7Q6knEgpksZIiLkGLxjatpX1Quf6&#10;nlu6rsW3HaoSeUu+oiShHE7jgWkchfg4jXy/uUcXmRdTkMCZrm3p+56zszWN84Q4MY2jmKdKYdxt&#10;2e/2GGskAKdkWmdphx7XtBKI1Ryfl+yrxCyqsUYzrDz7/Y7d3R3OSDBOKYrDOEsgl2/EtAisVyt+&#10;8ll7Wt/EjPWeQRtOIV1HA0lMid12K6EFRyON0ZxfXohZdoE4TrWuLpQwoXLEW8P97Q03Nzc4L2uo&#10;b2R+fPL0CW070LVCfWyS5e7unq7taJr2RATumpanV1fVtKGwKPIS2e+2sOSTUVpX03ApWeiisilD&#10;Vyrhssw45zA6VvOy7C1IGqs0aIvVYsT91473Q/3e7488DPWT2kP/MyrnQzP4+//+Q/T0h/XGw15J&#10;Sulkvjs+3rHuOBqgjmb0h8/9+PX7/ZmHQYQ/RlR//7X/0Ot/+L0PX//7JvzjOD7ndym55Qff+4cE&#10;04fv2w/1oI6vTyl9MrZSMjlGVKVmauNqjyDVwDMlFMkH70NKGV0SCo0pGVsDZlIuxJTp2xa7WglF&#10;ueQHpjQxjOoargOKcZpwJZNSxjgnBD2j6fuBOSSGQQwUJS+oLObZUsrJTGmOQQ85V+Ozx1lLtIWc&#10;F0qBsERefv+KxjdcP31C2/hqHI2nz0eMSflkWNMUYsloa1BayNcqw+XlJdOSOBwm7u/uiHFh1Q+E&#10;EE5hS9ZaUs443+K8oRiNUxJcqFRCKzHMaqWFGlkp2TEm7irx2BhLThPOOda+obOO/TwxLyN/+PU/&#10;cP/qe569+JjLJ095cv2UflhRUMy1Tj+a3qt3m5SSBMNoTS5Fgoq0IedFgmJQdK4h58KSpFemkJA4&#10;CQKQUBmAnCSc8P7+Fus8MUamccSR6ZsBXeOGlmUhhkX6XcaIoc1plDGkotHGYbQnrCP3d7dsd/ey&#10;zlrDxbCiMWJCjTFRUqJrWrq2JVfDKU4CslCVRmmlB2OdZmUGoSt7jyYJ/bIUUs5op9HK1JBMQ1hm&#10;clrwzoHTmAWMkccW2qvcq9Y46REhlOxlGonaEFIEpWiatpoMZU+QY0L9f+y9WZNkSXbf9/P1LrHk&#10;VtVdPT0zmJ4hCYKAKEowkwwPksxoNIlv+pL6KHqQKBON4AAYCMtMT08vtWdmZETce33Vw/GIyi70&#10;CBJelaetLasqIyMjbvh1P378/H9/W7Det3zJ4TtHjoGUggBEAd/3dIOAFe/vBapQi4hE9/s9D7sd&#10;uVSMsfR9h+86tKqScxpxtdVKn+szkjLn82tBncAIAnzZ7w8cDkdKW2d2ux05Ry4uL/HdgHMdu/sD&#10;q6HHasmHOJeJanPrlL01SrW9fiZTWULEWMVmLflIDIGHaeHLr7/l4TDTdx1GK/a7O/a7W/7oD/85&#10;19dbck5QCjUmgQGhzrUKhSaFIOtiLgIyyAJ90tYL7E2osFhj6HpPzpVlDszLLLBY2XCgraVW0MbQ&#10;r9bUnFisYj4eOYSpCUI/HAFYI0BP03lMqdhTzd35ViMv5JoIOTEdZw7399QCFtUEaOK4SsnkFBtE&#10;KDeHZ0XfYETLEliW2GBIBms8Q7/i8vqKl29fc/uwIyVQWEIMAg2KkXmaJLdfIjkXLi+vsMbKPNsg&#10;ksZYzLKwHmWvGXPh/d0du4cH7h4OHA4TD/MBpRTdMFCp9DRRWZsbjwcRZz7s9lxcXdD3g+xFfNfg&#10;dU0Aqqzs29re3xhz3k+dxfVtLXHOneuKj9c4a4Xgm1Li3bt3jM3lt9ZCiBFrHNvtFqWPLMvE23fv&#10;eP3mJcfDzBdffMFmu2GzWfHrL3/DmzdvSbGy2VwI3E7DerWi6zu+ffmar797yfX1Jb/4+c/44uc/&#10;4cefv+CP/+SP+NVf/y3/+Zd/weF44Prm5rw/rB+d9ZxcoJXSDP1IKZ55OnI8LnjXkVayPzqfwxgj&#10;dV8rtWTVcv5SMqZ9Xqd521knLuLK4PuKMpaUCt9994rXr9+yu9tJLaxBTfgIsHPOIU5C+FbDTknO&#10;Kmrb9w7DmtVq5OrqmmG1opRI5w21QpgXlDKM43iu1Z1c3x9Dej7+naf1JzXB++OcxhgBpxhtz2Pj&#10;cZxqTadc7nF+lVI+i9ad+5DrncbPKccxxrQ9+QeR/WNAo/z/DwFMpRQBKioR95eSOYF8tGqe8+3n&#10;lyR1tYuLC2oQIWrOiRQDx+NegCYpUbOAsuzpDEEpgY4i637JRQCi2kguo0pz6y7fu28ef7bfO6lU&#10;oKo6uy+31OpcAy2lnl9DSeJE763DOC8AHsBiWa1WbLcbVquR1TCiaiGlgLOasfeMzuG9k/NB59vZ&#10;ncX4DqM1Y+dYD55x7AQaoRTFWlCaof8RxykwL4E3b7/j/W2l91aget7irMV5gRoO/cCyzCzTUep4&#10;3nF7e89xWmTdl6vEerVGa4dWGUUlxUBeZqb9QZ4PxdX2Ausd/WpkXK/ohoFlntmM4/cAC6UmUiwN&#10;0Pz9/QptDqxFIALee9CmXXeBRVclQmO0ph97umFgtVkTUpT7o1SssfRDT0wChkArYs4CQ/ay75tr&#10;OLtzP0wTyzxTcqZ3mrGzXF1uBC7bZ7p+LfUba1gNHarVw3MIhJLZzwfiEiAX1sOIurrCKMhpYpmP&#10;TMeJJSSOc+CzH/2E7eUVtuWGvvcUrekH2bO++eu/4/5+x8XFJVfXNwJeyxldM7VkvFJ8enPNzXaD&#10;a7miVppcMzHMpLgQlomH3T0pVfa3D5Qg+7VaCiEu2M6xP/RY7bDWNvG0garO9/16s+UP//CCn37x&#10;c1Iu7PcH3r55TVgmvPXMk/wubcCuV/jOYbWMwVwyyvRybnXhKEnOdP3QgSqkuJBzoGQIc2xAjYxV&#10;lrhEpnkRSKRzAoGwFuu8nPksgbdv33F3d4tzlpuba26ubwSQNwwoFG4Yz+upQII8/TBITmIKXgvY&#10;thscF+ZCxPrLQpgnCmC8wVo5u65W433f8olCzgKAyA3gKfV1OVt11ooIvBRUKnTec3FxSVWGoixV&#10;W+YUcNaglKUURYi1nTWsGFdSB0wpoY0R+OW8ELKcyWAkp1dakWthCXKfW2tJtVCiwNU3FxeMvcC8&#10;UwxSp5Akg5QFuFOU5rAcmZcI2p1h3G0ni9GKvrN4K68jtzNhrWS8pbYelzpjo8d1Xmr9teJP+zNj&#10;CWZpoGU4Hg7UmrHOCRQuCGh96PsPMBkglUyMcpYWYiSGiEKx3WzxnUe1voWhGxvgQF51DJmcpdfh&#10;KZ7iKZ7iKZ7iKZ7iKZ7iKZ7iKZ7iKZ4E8E/xFE/xFE/xFE/xFE/xFE/xFP/k+LiB+fT3U0POPxYf&#10;GnDq98RVj7/3j7mS/WPO748bmT/+98cNY0AjpBe0VaDElQbAWmkMOTXZnJp2Tr/fWtsaoMSpGaWk&#10;mVEbCoVaReRTUxRX+Bjpul7cM1uznrhkimu7MdK81HU943qLdR3ffPMth6M0ATlnSGFhnmY6K8Ls&#10;/cNBHPxQ1Bpb437BNCdUUNQCIUU5QDcd3htQFWsd6/WaZ8+e8c0335JiorTXEGJirCKez0VcDawR&#10;F+eT0M15Q6oFaqbEJvLwHm8066HnVQrgLM5o5nnCqIrG4p1BI25jOUds5+jGFcfpQCU3F5HC8XAk&#10;l0JYFvmcsrg8Od9hrBysq1qb73LCOygxQ8mkEHn1+g0pRca+o/OW1dAz1Mzt3S2//I//O1/+zd/y&#10;s599wS9+/nNW1rDqOsZxYHmwpBQozomzso1o1UmTW4ysEMddpfKj8dB65WptjSqKznucNdJAVuX6&#10;KK3PTmHaiHhaac0cgjh3K4UxjpqSuC9vtmhjxGmoiVdFH6+b2FoEZyGKI0rf99Jg6iy5tOa1CkM/&#10;sHUb7u5um+uVlWbhaJqQtqKthlqaw4k0NjrtqDHgjKJixa3eVvrNJeOFZui6czP4yc1Ka0Oq0uAP&#10;CmcspZZzs5xuRP+UC9ZbrJZO21wKy7KI04lubrVtPM/LkRImBmfIy5FweEC7jhSzNI/njNGKWtJZ&#10;wGIVVGsJpVBOIh2tiSUTUqRmg/OWmBPH+cjD/Z7eD3hl+IMffcab244QI8d8xGhxKTXO4qwIG3Jc&#10;mmuzNJyc3lczwSOkQEWfBcYpiUAqV1it1ixhoZKbQK82VzCF9x39eoU2jlwhVgipnB3Hh2Fgs97Q&#10;jT0FwxJTm2MWca3JSdxea2uGUZocijTV6Eqcj2gDlcI0HXjz8g1KSQPm+9s7YhTh636/5/4QWWLh&#10;uASubm5YjR3DSprQrHFyH6CkaSZHcTVsoutcqzQHdb5BAdocXKUZ3hrX3IwCJS/s7u+wrsO5nq7r&#10;6bse5z3aSLOVNDJKI6t1lovLS8ZhIMwz03HPZr3ik0+ekUri5uqP+Vd/+AtevnzF2zfv2O0eePf2&#10;jsNhD82lqDiNUvbcRLMsy/eckSwGigg2jLK4bPBes8qeJRUO+yOdcYQQSVEcj0wR+EIpRRrEjTQa&#10;WaOAzFdf/46vv/6aYb1ic3XJsBpxSgnUo4qQ2XqPcRZtFZVCaU2loTUMllLZ7x/ouv68Bu9299J8&#10;WAWckBsUpetERKa1QVlFjAmtRHh7PB7p+17cw0vBDv15TUzt86xNjFlrbe5PAoVJORCCQuEJSkFN&#10;/OVf/5p+6Pjv/7v/ls2q4/279ygNz55/gu+u2N3vmQ4zu909yjqqdSw5sxyPjEPPv/6TP2S13nCc&#10;A7/5+9/y3Vdf8uWXf8eLz57z4xcv+NN/81/y4rPP6HoRd+uqePf2PV/+9a/4zVe/4z/9p7/gm+9e&#10;S6P7uGZcP8d1CYVDaWncXW/HJswTZy7THK0eNwTHGM/uaidXslMDsP1IKJ9SOoviv1d0tpYY4yOB&#10;lDq7Z6WUzg3Jp7/nNm8C5yblxw3RJ9H7KafJWRyOTuJ37z1atQZSY1itBmxzXHSdQ2uBVBwOBx52&#10;e3GRnmZxZiqJuEwsYWbaH2UcGfc9Advpenycp/0+t9WTmOp0Tc9iMpqTOzQlkcyXpo1B2veVLpzF&#10;lECtEW/F8fHk+u60xhlxyhl9x+jF+XToe/phYOiladYPnQhPrEYhYJCcI8s8EZcJtKXrLJuxY/AK&#10;13sKmcMhsdvds0wTukLUiouLS2JM1PyArkVgLC0X0ih0FTFHbjAClMJpxX6aOcSFYxXBmbUG363l&#10;XjeOq4tLDvMszZkxMR/2lBhYrG3C4A5VC8f9wt3ugf3+QJgPXF9ecrHd8OrlS/pOHMactRinMEgz&#10;fkWgId57UDCHhTkuvHv5lvUwMoXAcT/hux7nAlNYmDrPPchaEhOX2wtW20ts56E2dzdtUEgD8xIz&#10;vhOh37wsTK9eoZVFaRE4iPh3oBt65hDErVtBSQWrK0WB1xW8oVZN56SJPKUZY8ShyBiLMo5uWLPa&#10;XvLs2Q3aWDZ9T5yP0uQcAyTJ541RZ4FmSgVtCuUkNNKWJXwQFfvOU2qmpkxVtYm0ZOyGsBCOCdUN&#10;zIusiyFm1tsNazbULPfzcTqScyfXJhceDnt8Jw3oIWfqEliM5NHGCKzBWENKkRKrOIgXcTRrreJn&#10;J/VawRnDp9cX2O4TjDXEk1DEWAF2teZ8gHk+cvv2HW9eveTy8pqSS3MUbW7DDfQy9p7r7YZuHMlh&#10;oabcYBoiIuncShw5hR4jIsNaKSmK+/WqAyX7mdVGsT8uvHrzlqKg63uss+39VIw2zGFmCQuXFysO&#10;+wPv3++gFC4vL3G+Y+h6VFkorjIOI13fMwwdvhtItfL+9o673U6aZZcj4+DwfRPSVHDK0Q19ExCK&#10;E7q4uM+8v7tlt3/AWXFJrrW2OXSh5ixreEiMq7Ws28awlMyvf/1brq822OYw5p1rDt0iLMslM02y&#10;n00xk1LBdT1LWMgltfl+OQtgO++FxoGIAXrn6axAJ8Jq5nh4YFKSJ8m+TsQbyzwTdjvu7u64vR24&#10;ubmmd46axYFs6DpUD0PfMU0TChGv+q7DdR3aNqcxCrU0d0ajqUVBqShdWA57vv7d79jd3TdoiABr&#10;lDE437HZbBlXowCxkJz4NG+X5sJ7WrdkvdBt7DT3RGMZhxWd789CmmVZqLUydsOj50ni6lwLOQec&#10;gZvLDVfXV6QCsWRxbVWarpdxU2rGOUvX9RQEFKDQ52brZVk46srbt2/YbDbNLVSRlkBMEdOgd7oB&#10;qWoSAceyJHIpDfKmCSGIwDFFtIIcAyiaaHaDwlGL5nCYfrAG8Y/FY4H5/1ON47QOP85HPv7zeU39&#10;SEz/cf3mMaDnseP645/9od/9OF/+WFz/+8TmH9duHudIP/Tafuh1nfeSj577hx77ce3oh67nx4/9&#10;fTUnztnIqRb0WCif0aqex/6yzPReBEPmBIEpSQQRQNFNoNfAhkZ9eG0lyzWxDRgnYq6KrgVdIYV8&#10;FnEZ0wSzMZByJsRMrJV6qMScyVHEE7kqbm6ei7i6BEpcUBRGa5rg3YiASDXgRhJ4mtKKrpc5JAS5&#10;v6AScyRF2B0mila8+OS5uKI20XytmpJpDvIyh+QmzAvzgvMDYAhxIaO4vrnmMM0cp0lcdNte2GiD&#10;QaGygPlW48h61WMo5DBDTagSUcpQU27u0dD5AdeJ2O6l0cSUSSnSOYch460nVfBuZFoCIUZ2b16z&#10;v3/A9b/l8uqGTz77jM9+8hNW6wupwQTZV2NoYEF9BvQpCkpXfGcJhyNpjmcggiaja8KojMGRloD2&#10;Fq0KVYkoLyMQoZorsVZSlHqh1Aq11OBSIcXcxkgWcZ6VMaC1wSkDWpwdXWfp1z274z05VUpVpCzr&#10;t8kKkjjYDqOIp41WaOtw3YDz7ix66Z1l3XdQMhoY+56+gZFqNXI9aAJBKiFHvFWUElnmI1YP5zqE&#10;M0bWqFaThEpOAeMF9JaT1KJQScAD84yRQsV5P12pZyBJyoU83Uv+5pzkQR2svaVWRUiZ3hu8Nfzu&#10;m2+ZpomVWTdXewGYrFYDm9UowtkcUUrT9b28J30SJapW16jNjVJqkTkXAQDWwut3r3n15h0vPv0R&#10;RslnsD8uZLVj6DtiTAydbzmyzB2qqHOeKTUvdYZdaa0xzsuYLprjw4GLiwt2x5kYIt9+95Lf/uZL&#10;unHA6i3OD+h2z33zzSsG7xm6TuCEVWqqmtqc1sVdPMSMyhFypirFcjyijcJ0nZCZGhC2ZkU2itiA&#10;k/McyLkJpWJgvd2Ke7GuOAtFG9xmjdfgVGKZZnLVxFyYl4XDtLDdbpkeDsyLAJlOULjOD1jrzrVN&#10;Zzx910mNsiRUFdgoCtRiuH/Ycb/biSjdWowyAljyAnMULmbGF0epPV3vuN8rQoh03UjXKYx1WOM5&#10;Ho8cD3u0tuSq0PNM3w9o60i1CkRAVXJMAqINAaM6cpJ5ar2SsS5wRUupAr5IOUPVUDWqCjSj7zwx&#10;RXJOxFB58/ol1jo2m01zf/WkmOXza+Ld03788ZnJ0mrjruWknfcfnOCbGJUqZxG2gU2XZWF3d8c4&#10;jueaRKyJ3nc8u7lCccU0TUwNBPBXv/oVFxcXGKP55NmnXF+KCNH3nq+//hqje3a7I/OcuL665OJi&#10;TcqZ/+0//EeeXV3wBz/9KV/8wY/50YsX/Jt//Sf8pz//JX/7t3/P8WHPMAqgSGqzsp5Py0TJBWNA&#10;m0I/dCzLxMPDnlLAdyN+7Rm1lzqA803EKGPD+Z7uBOk7VRSUkr1oVWjj0TbRASGKAPizF5/ym7/7&#10;e4GQ3D1gXUdK8Zx7n+CtZyCQrue5KS6RnDKjH9lcblhv1qxWKxnPfY/RmhDlfKCU3OB8toGnFEad&#10;9hMyt6mTc/pHedTpzKyZEJ/jBFDNOVNybAL5H853Pj6zOz1/Sqnl66blg/Y8NkIIH53t1XZGgwg0&#10;yWeYh0F+3mgloLycmaYjKUecNW09/PDmSsqQ5avWiu1qRGmpU97f37Pf75uAfoEi79UZj3IyX54/&#10;29P1UQJVPf29CGpEcq7ahNhNSFwb/PpDPao2KFFBo87i7ForWVU67zBaoL7OyRmL1ZqklEAXjWnn&#10;hQJP6/peYAjjyOXlBUPfYbTkA84ohnFgvdrQ9V2rKzZhfjsbOrmwa6RGrlVBW93Wfoc1lovtmj4s&#10;DIOn5IBugN8YoojD+55V10sdwlpW642sPznz9m7HcbcnhtJyzMKPP3/BxcVKai0KvFd4YxmcR5UC&#10;K4t2DuMdrusa6Fj2ib4XYbdRmpiSrHH1VL/7cNa7zOG8nhsj8KAYI0klbAOGGqWhyOcn+/ggkDbn&#10;qGiKtqSk0MawvbhmtVpjrMBT7u/vmaYJUKzWG+omMc8T0/HAMgySW6VM5wqdF2fwY0wUk7C9QKOm&#10;aeH969fsHx7YXlyy2qxYksAIve0oqhBi5vbujvVqxBsBrPQdOFvwfkArCNORnCRHmo2haAPW8JMf&#10;/4R9yPzd3/+a4zLRzUem5cgw9qhaRDDvLDfXWwbfS0J8rp5makks04GH+3vuvOfu9o4aA4f7wLhe&#10;kativz+Qd4WqFcoYjNKsxjUXN1c474gps9vvuL55zotPXghiqUht4Hj4MfN0FLBrW6e8tzhjORwm&#10;yeEQmJ3WBmcFkuMHT4qF7779hnk+str0bLcrNusRvV4R54USMzUH5uOCNbLO11JIU0L3ClzFOUM/&#10;bLm6vmRaBEysUYzjQD8M5FKYpol+7MmlSD2gQEXAjVSwfmyAPAEYpZgwDZ5q7CD7CyCFmTAHalEU&#10;I/u0osEYj9Hm7MRe5okUYxOGI3AhZyjVoK1HaalPGm1IVHrfs9puiCEyzwvWelJu+1UtoG6ZXxPL&#10;vGCVQjnbAO+JZOW81SgNytCvROw/hQhK7iVXBJzedx60RlvZk6Qg569Ga8J04Hh44M27W5Tt0UYg&#10;HdoadKuRLlGeo+9HtLOQE4aKNQaFQSvVYIhy5u46yW/kHE/ROYvebgRuWjKvX7/CVE2JmdDmgpSS&#10;AF7bGXCKsh90ztP7kcPxSM4TKUVud/eklOn7nr4fKVuD72o7ryikmJiWma71ajzFUzzFUzzFUzzF&#10;UzzFUzzFUzzFU/z/PZ4E8E/xFE/xFE/xFE/xFE/xFE/xFP/E+Nid63HD9un7H4vkH8eHf6v/wI3i&#10;9PWHXNA+duf6fQKsH2pg/qHHnAjoH39xvjuLUZVqAviT48/JIfbc4K9IJUtTUlFUJcJFlSuoSirS&#10;HF1LZp4mAHo9nJ3dcwKMkeZN50FZQMQMn336CZfbLfv9nt3Djve3d+SSmacjQ++wzpKSJSwTxoh4&#10;RiNuL0ZJU6UI8RJv370VR8lUuXn2jHEUlydjDc+fP2NZZh4edk2U3TfXPkS4XCsFcaOpVZoHCwpr&#10;vQgwVCHGxOHwwIW5kEbZoRMXlRQxZoWuhRQWcpxJYStivgYFCEEzdh1Gm9ZUpTEGliDNXCUmLtYb&#10;UiioUumHAeNscw0RZ3TIUCPeWrphxDrP+/sdDw/3LItjsxrF4XA1YC637O4fWPZ3/NV//D/46m/+&#10;mhcvPsXUTM1JRLdVn6+BCBxF0EPUWOvAyOeEkoYD7wwlZ5aYSUUEblpbjBYX8JSyNE94JyAAYzBG&#10;gdFUbdBJEZvbrnUisPfeS+OdAlvFPdIaA2RyVVRl0NZCE0Pe73ZcX1+Lu7cVYcxJpDnogb4bcHbP&#10;Ms/iiKZVcyOtpJLQSaER54FasjT5VnFAV8ZKs7aq+MGyvhpRVLrmfhPjQqW5gSmFc56URfhUaoVS&#10;RXyrNX0/AHJNcoVcsjQTWgUhihA+hgaYKIQUCMuM0YqxF+fkcDwwrL24l2Vxy6JWakkYbej7QZo/&#10;UpYG31JRzmKcQYUg7hdLpB/XDNpxnGbCPOHReNdRS+Vqu+V2t+NQMuv1ivV6xTD0dEOHd45aEqqK&#10;AL+W3NyNoZzctJX8/s4YLrZbnt88J1eY5oWJvLHRAAAgAElEQVQXnz7jeDyQSzjPSbkJgpRSjIMX&#10;t59SqdpiO001CWsS2joikOOpQdNSakSMUyrEKMJEpNFZkUk5UZJCV6i+QxfQBeJxYuwHxmHFHKMI&#10;FRBHwqws99ORkCuf/+jHXF9fosishx5jpDktR3HG7FQnjtMojLLiUhdnVGu+FjCEjCWUuAxajTi1&#10;OM/15SfcXF1gfYfv1hjXNYeR1pRojDgYl0Iu0tRoR0+OlpI8qqyZpxkdA9uhJ+dI0h3+xad8enVF&#10;CInd/YHbu/fc3d9zd3/Hfn8QETCqjXOa6LyBIE7uVDnJvaKl6ctoI25344A3mlog5UwMgak5jJwa&#10;9lIu56ZP2xx+ciocp4n7/QN93/Hps2c8f/6cvu9IVdwz+nFg6DoO+700lDaHKBrcIcdAypGS6/ea&#10;VG1zNi1nhygl7nf11EQrjzFNgA2cm6VjiJScxS0+5+a8bf6BC5U2Gm88SmdyKtKQWC2Ynv/zl39L&#10;yIqr7ciXv/lbtK78j//Tv+NP/ot/xR/8+FOIhb/5m7/j9v6Bhcr721s+e/Epf/pf/Uu893z99Tfs&#10;bl/jTeCnP73iz/7sf+aTTz7BanH4naaZl2++5e9//Wu++vIb/vzP/4LX726xfsD5ju32GSWBcwO+&#10;G9CmYGwnDdVOnOJyyc3lUMRFwFnoXmttUAARup0ag7uu+57Q/SQIP10/pcS5/ORy670X18oG3jjl&#10;Eqe84XQtT05fzlq0sd/LoT4AdporI5xF7yfXscfu8t7b8+s0WjfRqwhR9ocH7u/uOR6ns8tKjAJu&#10;iHHmeNxL02BrTju5XJ3e42Nx2uN87/flWo+Ff/JPDZKEEpGFEWdJo8QlWJqZH7m/tsZZWqOhdZbB&#10;i/ty55w06/mOsR9wxmC1ou8cq/XIajXS9wPd0DX4hhaHIaNQFIyu9L2nd9KcbjSy1npPypW8THgD&#10;N1dbBm/Z7R44PhzE2VcJ7EN4HhlnDH3XoWxzyikFpw26zaFaidD52fNPWKYjb958x3w8NMf2DmMt&#10;1ijGQcZrRYmbmxURRYjhLBBMKTE9PHD7+jXGOvrmpra/l2ZB7yzrcWS9Ghj7Du8scwjSyKwVqhRi&#10;iqTW0CrXQrNZr5n2M8sSiCnjrGIBQs14La56yzSjzR6fB5IW10qMFUDLsvDdy1es1iucdwjUSbeG&#10;VJkvlNa8v7+jNvjJar1h6HucUVgFnVV4N1AKxFzpuo7DcUJVmGdxuF6OgWme+eIXP2cYB7l/aha3&#10;e2NRJuFUT46B3f5emjL1/Mj1TQAekhd3gMI2d7eaUnOpLmdHuVqaSL9kjsc9x7sHQpLnGtfr8/st&#10;MVKqXNvzvqRCjIHQ5hVrPdWIKCuWismVUiHlgrNGXOtqFWfwaqilyv85iiNYBZULtSYKBat7eqMo&#10;xorLUi2EsFCyopbKYA32+pKH+x2vvv2duFnWws2zG7abFTXKmjUf9zzULM23tbT706BKJiwztVZx&#10;qNOKJURyiSLIS4nO92zWW6zvwFqmmFB25t39DuMCq+2I73qmozhSbi82rNcrOif35HazZew7QphZ&#10;mkJEoQghYYzlkxcvqC2X7seBmCvWe55/+lwE/03wEGsWkVyuxDYnKqDrHReXa5R63ubKBGhKisTm&#10;2reEuQm9Df2qB+MotXJ7d8c8z8xLwA/icr7bPUgTtTaM44D3Fq0Mnff0fSe7x1FEEM73TCEQjwsx&#10;JVIW9y+0Zr8/ElJANbFbWsSJ1TvXHNAXUgOblJKx1uH7gcvra1SpzNOh7UnFDbrz8nPDMJxdiYde&#10;REBGaWJOFLHL5fyfEpFFVUie1Zzf9g87lpi4uL6WsdDGrmkCK2P1ec7XxqCorUE+N8hRwdmezjlx&#10;yS35PI8rLQ63pZTW2NwD4k65LEvLQ5pwgiprdc5YYxiHEe16sJ7jHDjMMydJQMqZ2/fvxV3NeR4e&#10;7vG+k+Z3JevMahwxRkNNAgGbJnHgLJKXPnYnDPHDGjxNM/f3D1jn6bqWJILAEeaFGBbCspBz4hgq&#10;P/mDkXHooFQRrSr9/7m+8kPC8x9aa39I1P7xY35ITP/7BFGnPOUUH7vLPv7+YzH6x+DDjwXopzzn&#10;lD+dcp6P3/P/W4DiyfH94+f5ffUgPvp8P85Pft9j/6GYX330eX64LjkFERIbi1KWkDLHw5FxqAJo&#10;a/eYqgWlCrY5w2utGgBIYazs+ZYSKLlQz/niKfeSe+IkcAMRPpYkwr9lCeyPR2JzZY4pc3e/52H/&#10;QK6VkCqffvJC6lI54DSyxqgPY+Tk1lxa3ib5p2W93nDYT2dX0VQKt3d3vHz1ilwK1jrGwWHNCZal&#10;cM5QQqToBntpDn65iujDKUtt0EhtDD/+/HNev37DtCxNvB+Zl5k8dB/Ge5W813ce7ZxIr4vkulZn&#10;ovjJNlGgxnUdSmtKLczzgtMKP3Q4a7FolhTorIZsmGLAaQUp8PKbr3j58lu++uq3/OSnP+NHn3/O&#10;arXGe0splYTU9pQWR3Xa2Eu5uUfGIIBGBNqWU5RrrAOJKkC0k2ttLWfwTGlO2hXEUb4JYkCLYLYk&#10;ur5jiVGEZ5gzaERcxEE1u9q+F2BHtYaUI9M8sRo6jKoN2NgE10rmNU3FaYVVmpSllma0pgw9NLCg&#10;s1BqauA+gZBYY8/iTK2awFEp4rIQT47D7fMzxqDRFFWpaMIScFR853HjgNawxCAC+TZvKKXR1uIa&#10;MFUZzTzPhJhZ5oXj4cA4Sm1GaY1SAprstMYYSy6F97eDCJe0xltHba7Lq3Fk6AZimClVxHwoQz+u&#10;ZL5DQIHninUt5KKbWDWxPx6YY26CnkyMmW4c2s9Upmlm//CAprLdbNAa1kOHygWrNbEktNLN1fwk&#10;8PsAiwGppb2/veU3X/4GazSlwtfffIP3TiCWWWpfV9fXGAWH/YG3b2/50afPmouxAFpzqeQi+8Xj&#10;PLPMiwAajexpYphRE9ga0UZym4KhWHGkjw1yqRuQIZdMUXA8Htq4l1qPUoowHUnLhDbisppiwfoO&#10;h6IsgWmRNX+ap7PbaOc9xu4ZxhXOeSowDAOr1Zr94SDzkpJ6eS2FeZl5/eY9X3/7HV03NABUy2+0&#10;YVyvef7pJ1jj5J73jiUGlPN8/pOf8e72TvZf1lAy9F3HejVynPZYq9F7qUdXJdfNGo01hpzbvgCB&#10;iemcMdYSg+zVOufZrDU08FnKlRxlLhDH04prwjyUQBBiLhwPE/O0NFfgCy62lzjt5DrnjLWenCO5&#10;ZNljFXven5+AKKW5nwskoEpO2gSB8zyfH39a2+d5FtBKERFq33Ws12uGYTgDEiX33VGK5Iir1YqL&#10;q0u6zuO940/++I85HAPv3r3DeUspiRBmrq+uSCXzl3/5V/zlL/+Cn/zkc37xz/45//7f/zv+9E//&#10;a/78P/+S/+uvf8VumViv13RdJ7VmBVppFJpaBQirtGYJkcqR/fHIsHd0vaPv7NlRujY4o2uutLSx&#10;+qH2UkUArxVag7GKFZZ373dcbtf823/7P/Dq1Vv+8i9/xcPu0Oo3stZO00ytpcHoPF3vRRSYCt51&#10;OCNOw8N6oOs7XMvlT2uAcx7rDMsS5D1q3XKiDyCs1Or/j3OoU+7xcQ3pcb2vlEpKgdDG3+nnvfdn&#10;Yfzp66m+fHJzF9DHCbrRnHkbIONxXmWMIcbYamXxXCurDfhblZwVyZmHBkoDRhqgcNjffwBNtvEI&#10;Un+z1uHcyDxPvHz5kuN0kLOxLPOqd21/VdQHUftjYBINmngSwCslr0E9ztSk5nw6Q6zIfVKrPtft&#10;kQpUE18LXEtEqhmrRfJrjNQOjJJ1su881otL8Un4bozGdx2b9VrEmzmhNKzHnnHo6J1cl9WqZ7O9&#10;bDU7OXNZloWSYqsnGg7HiZevXnF8eGCzHnj2/BndZoNzllqkrq8oOAu15bZG27Mzc86FJSyAwG/q&#10;6dyzVKzvBAQy2HauVOiGXs5/lNQR5Dob+tUaXQX8UrVGW4MyDeAdFrSC2saPcRrvBTgq11adBpLc&#10;o9bhjW7rSJY1tQmpQ4mkmKCC7zypCAxI4I1SPymqorUjhUiIB+7u71ivN1xeXuGcACNPYFAU+K6j&#10;7zoutmtKEvG7QmGtajAJgQ7K/C3nItRKZzuiiwz9AFWx2+2Y5sR2vWWz2aJqZY6Bcph48eyGvl+h&#10;qMQYmOeFmAvLPJNSBG0FomI9w2ZD14/87Kdf8KNPP+c4Tdzt7glTIK0iQy/zqjDyBHBdU22AEIHN&#10;1hwwWrPdbHDGcH15xXGaBOysFKU5dz/s9wJdjiIQn0JmrnB5c4VzhtX2gm4YmMNCDBEqGBJGlXYG&#10;VXm7u2VeZpz19P2As67tCRHweV1YFOx2e5bQxnCR2vMc9jw83HF1ueXTmxv6vqeYQgzgfI+tFWed&#10;nOdog+s8tYG9VMt1Vsae6+ypJOZFcpfSalPGmgZGVnKtA+hSQcl5X6XINWg1iq7rUKcad04tN4Wq&#10;paJgjW05mVxz6zo5u/IdymhqLu2eVjjfkZSmKEVCaqxUKFSMdRjt0J2V/D1GvB7aug9hEWF8yYWU&#10;BDKplaLkIu70Z6F4xDbghKzB++a0Lvff7uHA7e0dpcg56CfPn+N9j271y5wy63FFTIWqHNp1hCUK&#10;ALStP/u9nBGtxjXb1djWVZlrjbF0Tvaqp3vZeY9uc1aJ+Tyn5BAw1nB9dYU61Z4OB0IsZ1B6KRWV&#10;ZS1wzuMbwOa6G7i8qixhFmDFNMsZcUqEIOfLJ+BJaU73+/3+qSHnKZ7iKZ7iKZ7iKZ7iKZ7iKZ7i&#10;KZ6CJwH8UzzFUzzFUzzFUzzFUzzFUzzFPzlODcjA91xBgR903nr8vbNTGB8akB8L2x8LrR7/3Onf&#10;Hv/7xw3gH8cPCfDP4vrSGkWVCKBKFR+jipImRKXFUaY19Fb+oZvGqSlpnmdCEkegUlQ7mLcY68gp&#10;iMC3FpzVTSgvgnhxtyvQ/h5zxlgR36YUm+C5p3Oa1dDRdR3fvXzJ69evsVazWY9470lNTOFd1xqB&#10;RHBkm4tryol5lsP2WuHVq1dsLzZst1tAmqh/9rOfMc0zx2mm611rhGqNn6o1AVZpcC21EHOmqEJv&#10;PF3nGFvzWkqBUqWhu/OWEpM0D1A5TEecM8zTxHq9YZ5F/BuXxII4nznbUWom54hChBVaKdarNf5S&#10;XBW6cQAlB/OGSmpOan0/gBay/bhaMa56HvZ77u/v2B8K3kljkEGxHgc6bZiYiNMDb19mnj2/+eDY&#10;oOu5aayKbya5VvphjfMdqjm7V0QgpijS2FwrBmmcUk3oq5szfImJkBPFaKzzOO+oqjLPEw8PD9w9&#10;HFFKc3Upjq/eiytSyuIGb4yI7Asi9IghiJOAq7iquNvtefvulq4fGVrzrAhfpblx1VytTm4zMUiT&#10;dowRaiHMBe97nNOkWqGKo2Np/WrKGlJJLKlQUmHoPEUrAQJYTQxLGytyXzkroqCTQFTEDydXQANU&#10;UpFGbm2kKVCc4grZiJhJGS2uYNrgu56lTnitmzOBOF4rVZtOUhqfU4rkaJiWhRAmuR+a05pVDmvF&#10;tdsUad4zxqMrbLcbTIHOG2rMEDM3l5dcbNZ477m5vmbo/COXFktJRVx7Sm7vLzaKRmtCMyIcurq8&#10;5I/+5b/kN1991QQ6zUEGaQSzyjCMK1arFVNriBq7Hud1E6F5Vut1c/iWZsS7+915DrJKYxDRTU3S&#10;sCfNUtI0Ti6UXFliZuwHdCrkOBOP4rIWw4T3Ha5fs1ZbYq7MS2T7PDKuVqxWI0aB1aCo1Jo4HCdq&#10;jWjUeXx2Xc/FakUMi7hKT0fCfKSkKM2nCqR1WBxopQFGnKvWw4BxPUo7ijLkCikVcsk4L06HSwgs&#10;IYg4MQWsqqS6cDweIBXiPtFrEdeXGOk0GOcYrGfdr1iPPau+ozOawRgetOZwPDKFQNGWimkNxtK4&#10;V7LcBwoIKbMskVRAa8+qc3ijzq7ssbP0yfFwUBgxVRWXvwJzEVdiEQsUVBZRQFoi337zDW9ev+HF&#10;Z59x8/w5m3FDLpkwLXTOElPCalmbnOvoh55pOpzdkRTm7AAGCJChVjJgjCWlTJhnUBXrOnHu7brz&#10;42u7d5ZlOTtdfXB8PzltittfzvEMW6lV4CDb7SXGGHYP9yzLzP/6H/6CEidUTZQS+bvf/i/8/A8+&#10;44uf/oQ/+hf/nGc3N/zsp59jO8+8zFxcbdj0im++/jWvfvcVl9trPnv2uZjQoXn//j3v39/z1W+/&#10;5Zd/8Su+/uYrXr56iVKe65tP+OnP/4iYxBFQFahKxKQ5JZwVseWyHFrDlYGYMVoRkgjAFeos0Drl&#10;Ns45nHNnMXzf9zjnzo2VJ9FeaC7SIpYwZ8ew0/U7NTY/duU6ibBO4nW5h/X38ovTc4Qga+RJIAic&#10;xfAn17zzHGDFteskwv/6m99xf3+H1rIOLMtCmBfCEkTsHCOqKrShNe6aJiDRDQD04b187PL6sRju&#10;8dfTNfzg1iqNhEpV6kl4o8BbcbfJObem6ROYqEKRRkVrxEHVWY2zht4L9MRZK0CbcYU1BmsU6/XA&#10;1dUlfd9T1SlnS1jl8E5zsdngvMFZEY5abRn7gaEToEemEmIUAVOprAfPzXZNfHbNfFzIMaKcCNYN&#10;Badl3tNKM8eAaSAJETFZEQqVQlgCOWfu726JSTGFzPHNe9ywIqHQIWGsl3vTOgygSiLE5XvuuE4r&#10;Pnv+nBeffELMhZev3/DlV79jt7tnu72i6wdiztze3XN0nnHspUHbWWI+YLRuzpOV3ljcxZU4Jj57&#10;xnZYMYco7z8lWRedrHXeOGKImJQpYRFogNVAxnpPr1dc3Tzj4eGeeVnEJbNqqpLx5HWHVZK7AGjn&#10;QWliSFhv0N6cxT4FhWvjxjuLsWvudvfkHPnt118yHWfe377Hdz2r9YrLyy3bzarl0DKO+74npSxr&#10;UP4AEzoJRJSSplIRCVjCcmS/nHJoi+17qlJYLQI0c3mB0orp9XuW45GKYhh6yZ2CgGas0RS0QKZi&#10;bIJsad7cH45s1hsR9SglOUMKPNS5NdwrhrHn8urqvG7IfSaueLo1/KPE+SimBUrAOidugkXmB6II&#10;l0SAB95axt5hGMkrRWl7EO8cqUS0tignc+USI6pUcdRuwhYQZzhnRGR10tMILMSgtaMCu+MB7Vxr&#10;ELZ0/YAPCWMdyhiG9ZpaIaYs7lwajLOshzWqVkKYmGdxfnLWsTUdznXsjzPz0nLKt+9EGKdgc7Fl&#10;PYqQvus7OtczTRMxzGe3NaUUnRdnMmMsm9VKRClao4o0qYcsYhBxIZQm5JhycyAu4qDaRNwhzAxV&#10;MR1npmmSPV5yaG2YY2JpDmkiXlRMMRJTEigCpYl/NUY7urWMrxBmjscjh8PEOAzkIqK6nAqlKjIi&#10;ojKuox9GhmHAOcN6vaLkRAwillrmBWMtn3/2WRPgGoa2XwRQMQqcA4UyDutM29uas9Ny0pl4Hwkx&#10;Yb3n8uqa1WpzhrgUmuCtSM7Wdw5nLAbFPmeoGVRlvz9w2O8Z+oFhHOj7ThrlgRwTVHGmVtoQosBl&#10;RJwvwkUR4Cqsk59LMTVRp2KeJ5bwwBwTsRZCiAIKyIVx3IiTXM6Mq1FEhlqL+1oIkvsbEaqUlEgh&#10;MpUD1tkmaq5nV83T+jXPM7vdjjfvRCh3dXWN8x5jNXNKBCChCFWc597tHjCv37LebPFOoBFG/9ME&#10;8D8EEfwhN8/H4vSPRecf10k+rqV8/JyP1/XT406CqFOt54dqPL+v/nL6Xkrpg1C87QV/Hxjx49f9&#10;8WNPr+9j6OLve/wP1a5+nzv845rRD4EZP3iyyp+/52DPCeQjuXLJSD2o7Q21sc0Jvp7Hl2l7YNVE&#10;ZKrt12NswCpV6GyDrVURq5/qZCdxkW2OeycX1xgjc8wsD3v2hyMP+yC1NqN5/fYdw7BitW7C2BSp&#10;WlEopBBl3dHiOH4SY5vqsMaJ82Lf4b2nH3rmZSGmyGpc8e7tW0ouDL1jsx64vt7SdZKL5qrFnbFB&#10;vIxxFBo8owEDrLOyb7WKFy9e8N2rV+TDkTkEpsOBtB6IMYkrNBBVJWiFReaFk1uqiEBFuJVTwPYi&#10;jvHes8wLeQl4wG7WGA2mAQgoC1kXOuuoKaCMYfSGouDdd1/z8P4d3/3uN3zxi3/GJ5982gS6BlPM&#10;OdeTXTEcj0e6JjLLbR+mFQLpQVG1lt+L+rCmAkoGDCiIobmqKxHdpRDAiCl3qbm9X0tqYnndnlNK&#10;dVqEaIgra+cdYV5IMZ1zM62hlA/ir9qE76DIQWpBOQT8uEIpGLyn1l62xLWQU/ygaWv3QjntZdrv&#10;JSdqqQJabPAmqaUhbp8pC2gORY6KcejxzpNrRiuDsuqD+L8WrHMtPxNh3RwO5CKK/1SqCL/mBrJy&#10;VsREDbiy3az56Y8/5/Wr15Ra+eT5M/pxZBhHNqs1vfc8NLEcWlMp+E7uq9hAkaf5JrV6pjEa7z1j&#10;1Wib+cUXP2c1XuBsz+HhKCJNK/W2kCWHCSHw7t0t9vk1Q3NZV1pqYqUWEV7CeY9k2jxhvUVbw/44&#10;4ZzjcDigdBNfGkPnO3HS9h6lYD5WlhhIRWqRaE3Nko8qJW7Lb96+J+fCjfVo4wTGlCJqhhBmEStW&#10;0EZyTKqYmLtuYNxsRVRfCvM0cTjsCcvCMk+UHOi7jrAcCPPUfqeRvYR3uGHF/Tff8fJ3v2WeZmnQ&#10;soaxH8hDxdrMvAS0VqzXazbrkWlOAuRQukH5FBioVXF1fc3DcWYJiSUEaPCaXAq7aaIazc3NM4Zh&#10;wPcOz4bysGe9ueB2d2i1TU3fe0rJaKOYliO6CYRDjIBAVmMK5GIEqKUUGCOOpkVgid55AcvlgvEO&#10;6w3eOaZ5oXZI7SpKPTTFePamzlTIGqsEzJCWyNtXrznsHri8uWEcRwGdNNCBNQIXEzFZ+d7eHECM&#10;yXOrvSZZX7QmhIWcC8ZafOfPbvIxCfQ1xSigykf1jlPd4lQHUUpxOBx4eNiz3q54/uwZm82arkuM&#10;o6eSSWHhfndPjIm4iFBzd3fLq9evePnqNV/8/Bc46/mzP/tv+Bf/4uf89qvf8qu/+hXv3+/wfsCc&#10;3cdhc3HV1pF3+GFgXhbuH3ast70I6ZScd4gYXDewh4DXTiDAU94ixSG5d8fBN0hWx3a75fr6ku++&#10;e00MQYChUaDCwzB8LydyztF1nmHsm7hd03W9iCa1kZq/s1JHe5wjASWDNe7DuULJxJAF9rss38uT&#10;Ps75zsLtR/naKZc6wYBOUMZTze4EOTjlKKc4Pf4ETUgp0vc91lqmaWqCZM71wa7z7Wwrk7Nq4+ZU&#10;06fVlyqUgtIing8hEaNAgUSaqogh4J3/Xs4aY5Q90PHIPE3EGKABUWyD8ZxE/qqJ8vVj8XuDzX1Y&#10;i8qHNK0+zgk/gARMA5topYmnc8zTwCkf4F7i/i5u784YvLci1jSezjnG3jMOHcPY0fUdq9W2zZUC&#10;8NtsNvR9LzBaLaudVQI3dMZircYbRWc13jaIj9NgPFWB1paxG1h1A2FZ0BqcE+CadRa0JiZxWDYq&#10;Yxp0s/M9Xdefz32k3rdAAxkoLWOkH1fE9ECpleubG1IK5AbCSMjroWZMhRgTRutWt9NYZ8SpOmdM&#10;c6WvRYCKtsHPjHM4J3vi6ThxOB5RxpCyiNBpn8GpPiqfi4iY7+/uUVqzWq8w1oEuKH0CCAbyvBBy&#10;aecDhYeHPfv9Ae/duYbd8GjkkgQoqaHvPc4Yyb+q/GxKEWtMy3MKSltWw5qr7RW5gRGPMYhwOFe2&#10;F5eMDbiSYiAsE7gBjMKoiu8HhnUWp/ks12iJibREfvPV71hS4ebZcz558RnPnz8D4Kflx+czB5m3&#10;IzVncg4CsSwCi1BUYpjxVmOAw35PjJFnN8/YXF4wTRNLDBzmwHazQTnPYQ7EdjbW+Q60YT8tuGww&#10;2hDe39J3PZ3vUEBe9iyLAOZ2+z0vX77m/v4ebRwX20u2mzVXlxf03jUBuQCh5mk5v2eAofOstmuU&#10;FrDiNM30vqNRzrG+QSxLRitNMZZYWwHMQGc9lEJIi5yxASlmQkhtf35kWSyVyu7hwDIFqAXfd4yr&#10;Nb4LqAeFsYa+70X43vY2NcsZJgjwtl+NpJTRaOKSzpDZ01z97v1bATq3vBwqYVnOeW/fdQyt/igC&#10;d00NiTCHBkPRjKu17HVyZpkjWldSOpJzbfvGAggcsBsHvPcCLGln+qWU8/nDqR/hGI7kJOBaAeBX&#10;CgL+SiFQGtQG77m4uhEwqdI87A/c3d1SlUBjghFI2GazZug7jEZqZ9pInq6UwDm1vH8BZlQB5JdE&#10;KZWcSrs+Fac1yliU1lxcWO53O5b/m703a5Iry64zvzPewYcYACQykVWVVcWSSJGylmT9I9q6f3S3&#10;9Us3TS0TqZGSSIqVLGYmEkBMPtzpTP2wjzsCUBYlGV99P+QQQHh4XL/3nH33XWt9c8E4CWaAOqtt&#10;Wpzz54BXpTRd09E2DdtNJsVETBJWouveopUiFChW5mmXutSlLnWpS13qUpe61KUudalLXepigL/U&#10;pS51qUtd6lKXutSlLnWpf1B9LiR+Lkj5VMD9qQD891FDn9PE/j5D/U8Jn/9H6xNxeKE6dU8mrUxW&#10;Qvh1vhXD7zNhmVZKDHbPKK7n9wIMx4HDcURpS79ZoaowzfoG4oSh4F2DthallZCjiyTJ26YlKxGr&#10;UYm78zywXrUiSDAioLnarBmna+7u7nj7w1vM11/RNRZbRde+PkhWSoRPuRRykmPW9z2Pjzu0saSS&#10;eXp6AkTYppTixYsXfPPNN/zd99+x3m5onKtk+4KqxM+UUxWmGnbHHWqxNM7Q2E5oPd6xZCHOGGv4&#10;+s0b9o+PNI3DYjk8iRh4mScOux3aCjEjpcQ0ibtGaY+zhVJEXHwcDizLjG/FHFwoxJwxGtrGYwyU&#10;Gbzq2ZiGp92RmGess6y7BmMUbec5HI5nsbJCYzPYRmGqMdA6RQwzIYsh3RiNajy2muWWEEDBar3G&#10;2oaQhXhkrBWS0zLJ/6tK8TRGhOkhyV5FBhQAACAASURBVL9jqpRwMdTMKYq5Rhv2w8Dbtz8yLImw&#10;RHZPB7755psqtuMselxyZppnSk603tH0a6bDEVWFADcvXrHb7dgPE77rqmhAC10kZcIcMEqfRWhi&#10;0BIRpVFinM2lEhirOE6IV4WYEilk3t09cBgnVpstX3zximQMOUcab2n6FTHOQoihVFGgOpNISqmx&#10;F1WAt4SFEDPaibnZVmPtw8MHXr18idZWTNPWo4wDtIjiSgZlSJXAXnKugjVdr2uhaOccCPOC1gbj&#10;PSVGTLRieMpViB3ECGaNCOU1mZiF7tA1Ht91dKvuTNY+GV+hks5Q52PJszXjZEjQRkSkItYudH3D&#10;48MjISy8fPlShDNNNWV3DcYaUjbsno5MFIzrgcJuvyPGjs1qXddBQ2sbcok4fwo1gLhEckzMYUY7&#10;+WxyJQvJWqrIYWI6auZ5YZomFFoCHaxFtz2+62n7FU23wjUz1hpurnohLZuTUCWz2W6YpwmjtZBu&#10;ciHHSFgGCeUg0ViF9pYlR1RMqFxQqmB0QSVZW0IsLONBCIj6QEJjXcN6ewVKiIm6LJRYUNOEjZGl&#10;HlPvLSUFYpiZhllopUbOeWU4Cw1jzOSQubra0DaGxmpW3rJpW+4fH7l/3IlpbT7RFTOlGjJ1VViK&#10;cC+ClnXPOUfjqum8CunGRSgtjXNCgFnkfRpriKmGgyiN0mC9EdJjDfH43e++4+Fhx/X1NddXN9BF&#10;kgZtPSHNjNMiIR81kOVEUBVqiQiBTkYDpRQ5REo1sTrv0CChAinhjfnEAH/6HZ4TolISyoscTzFb&#10;SxlJj1GZkjOV/0HTdWAc1jaUFElxJqfAsEz86z//r/yr/+8/0bX/Fz//2Rv+13/xz/jZ169ZrVoa&#10;q1g6x+12hf7F1zw9Dezu7nh398Cf/fm/59/8u7/g7v6JeSn06yuubq64fv1LrtYbYsrs9gPOt5XG&#10;KCEqKUYUka61xJhxVklIwbJQgGkK8psXKoXoozHpef9xopaqeu0vy3I2op9M8+fexGgoH01YJyLX&#10;aS04CbFPAuTnVFVjDKkanJxzZ7HbScx8+run3qNpxOA4TWLIHMeR4/FI3/UoYJyO3N19oG1bhuHI&#10;cDgwTzPTJGuXsxZnHGhdzRzy86Un0nKNGvV7A4k+N+edDPipmsBPvydwXpeFFCp0a6ULJWUwYso1&#10;+rm5Xozxfd+w6ju81UJ77xt672gq4QkFN7c3NE2Dq2T4pmm42m7wrSfEhYeHB8J0JM4Dy3isBCAJ&#10;mNEUpral9V4E/96jrMIA5IKi4Lyj85Zt1xCWQCxCdPVGzDWgSAW8sdhK/ymlfKSNhUBZFpZxpGtb&#10;Xn/xBYWfs9vvuXl5izFCrMpJxLiyj4l01xoxAoGECFhjhHYEeK9589VXbDYbPtw/UIzny6++Ypkn&#10;Prx/zxwW0nEklYyaC+u+E8O0FrpXlhNWCEfGsu160IoQIuNxYg6zEJiUEuOycYwpwziSc5Lzr2sZ&#10;pyJhAet1JXBKSAfaEpP0TSexvWsaUhZKZtdqUEYorgYhDBlbhfMz2jhuVjeEnFnCzDgN3NxuWZaJ&#10;77//nYhXS8E6zS+/+SV/8sd/jPOyhysFN7cvmJe5hkGJEenU02ileHy4o2uaaoRTEvoTIyEkxiLH&#10;OmlIyVIUeOe5vd7S+IZhnIhhYZ4GrLeQhMQWshiocy5nM9Ppuk+lQEqUXJhqmIVRWojAFJY8oJzH&#10;1P1VAm3kejD1ui+loKw9m/lRYHIhDgfCOJFyImYJPXHWUnJm3Xdcb69IWYnYO0dyDGcTg7VG1rRp&#10;oaQklLUUhXZZKeFt24u9T0GZQGVZG7RxHMeJIQV65+icxybFOI5YYys1uyWnIqTPlDgOR5xVDCkS&#10;Jgl4ySnKcSuZaRiZpoWHhx/44Ycf2e2eaPuOl7c3FMTYJRT7LV3T4L2RQAzXyGcwSyBJ13VieFaK&#10;ME/EeaJtehFBKyAnLLL2RkSk3jgxqVrnsE5I8CFGoRsi/sTHhyfuPnzg6emB/eGAdQ0o2G7XrNc9&#10;2mhKDfXIOVKKktCCkDHG0ragmpZVv2K93dCNI9vtNSkIkSvFif0wn8lkzlmM87iuw3qPs5asFMoa&#10;vJMAjxBCDcaS3lopzRwjc4zSgxtN1halDRgr0UMpk5GQBTHbKW6utqxXK8Z5ZoqJNA5itAxBDLil&#10;kEvk/XHEGcWrFy9Yty2oLD8jZ4ZhIOd4Pv+hsNmsxeBTRewpZRYCBbCngCalwGhc24ixV5lKWBNy&#10;GDlD0eQ0cjjsiTnhrKOvferLl1/U9Uv2N+mjE7FEiAvzNHF/PGKcpe9aet8wT3LvN9V1wmj7qci8&#10;FG5vb9ls1ywhMYVFCNOhiBHVOVrfYHwj13kuDEtgvH/COUPrHK3/nxdo/xTp/XNT/OdzjedGuM/J&#10;7D9lnH9+r/L5bORzWvzHIJv8yfc9N4A/n908N2o9D9A5Gbx+3+986ouez4B+inL/U4EAfx/9/XNq&#10;/e87Dr8vvPHj107zovzf/F2rxECglEYrmcVIuMnJsFVDBJQilSRhYoJ4lH1e8cysVur8oAitsvaH&#10;udRZgNZipFZKzI3VACj9qqO3Dbv9e8ZxQilLrgZ7arBiKWK9DEECxJZK2JOgOIuxRn5XpdH1Vyy5&#10;cLW9Ou/xpWS22w3zvHA8DBwOe8ZRMU9HvDc0jcNoMXnnnOucxMo8TAn5Uxn9jHJvSDGjvadvO4bj&#10;kZIlCDHMcw2YM6jsUVXSIaYRjTVynxJiPuFgWcKMDo6UpYc/xiN5CQTvasiGzBGcVkSjCVpzjKP8&#10;brGwhMSXX35Fay3jNHO4f89fHJ54e/uSV6+/4ss3X9Ovtzgj5uSm8diYScvEkhYJB2mqqbjOV6Z5&#10;xjftmQ6ccvpIry0ZoySEQ2aNEhpgNaCFLlwqPVcBbduQkRC9j2RgIVajqL2O5vrqiq5taZzHa1PD&#10;TNT5ekw5YanESyDFhZy0UH1TRFEDqCqF2VQztSq1T9WlhtoVcg31VBScFbNgDAuhXtMozuEyMQZQ&#10;Bmvdx3NfyVQlVTPl2QhuLdo6UJolLCwhkrOQbnVjK831NEecz7MgMcA7MdbHyHRcgYIvX77AWEss&#10;md3jI6FtJYCi3hOXLPPWeZlZ4oLTEpolZtFY+yT9cX6qIyUrfvXNN8xzIsxvOU5HbBGDv4RISWjB&#10;ar1GO48+kYKtEdNtVhhlKmFdertYSg20kb38cBy4urri+uaWpu1qwKaY2nzjpeeyGmMU1regLWLe&#10;hlIiAg5XhBSYloT3DcMcUaZgnBWTaw3KyyWf14BgJMjIOivmxlIwWmF8Q+s9YZnrHEhhtSHFIPdQ&#10;RVGKRmkn64prCHNkCZmiLF2/Od8fZzSxhjfKzEGx3+/kHC1ioUVpMvnjmqQklOXnP/850yz35kLp&#10;nVi3LW3fSVBoSugQyUWBMsQkfbQyhsN+z6prWW+2Mi8dDTw9ys8s1Jl8+UhTR59N1zEn6WnqudZ0&#10;DaoUxhq4s9VrwjYxTjPzsjBOE8dx4nA4yswBTQjx435XieEnU+jT0wO7/RP9as3V9RWb7fYj2TnL&#10;e6GG3RaQmZuSoETZz2RGfbq2rbUYI/TW8iyY9LQehWWRIIN5pu/7c4DSae5ga2iS1prd0553P/zI&#10;/YcPHA8jty9eEuKCc0KfPx4OxJCZxgmlYJ7lfv37H37k27/9Hmstb958yc9+9jX/5I/+kJ9//Ybf&#10;/e47/ut//Rvev7un71cY69lst+SUhDhrDPOysDscuD6umeeA3hratkErmfmdiOqlZLRRGCPXg0KB&#10;ljm4grPZVmWIy8x23fH6f/ljwh/9EU9Pj/zpn/5LNpsrjGnO85jT8TrNcfrVCu8auU5qGI2tQaDP&#10;e6jTrEjOJ9mrUqrhxyiU+jQM+vN+79R7lVLOs5Xnc+aTsfs0i9LPQpee92Knz/p5zziOowQh1vnW&#10;Oaikmv1ln8j1fiZRf3ydS2m0UufjG4v0BSUlllnI167uT60X43GMkWVZGMeJYTiyLKH2HXKcTuec&#10;/HxfCez5bFovpVDUx6BF6r6hzkHDoLRGKy1BitX4Lub2OnPSmlxfp2ShLmtMDdqiUuvlY/XW0zTy&#10;3l0NNmhsQ9+1rFctXVMDEVYrfNPRtC3eN2ijaNtGZq9GsekbGu8xSvo2e77mi/SHJaGKzMdULmhr&#10;JMlCWbbrNSjQpUiwhSo1aA2WGAlRsYQFYxzGOqzVWF3qMxWPs4a+7+QZTgZT1z6tNe/ef2AaR7bb&#10;DdvNijiPDMOEc835WilK5sa21HCDYUDNk4wKUThjz33JaS3iFJBjZY/XNqC0kSC2es6eZhhi+4Uc&#10;Jei5Xa3o1+v6DFY+q5QS8zITT31BAac12husc3RdT9/1NbRDQhUk/DWSQ2ZeMl4rZp2xdRY0VwPz&#10;6fM1RmNruKNxjlTPyZASFIW2lr7xEtZY9/NcCl5r5pgYl0jnJZTbGAneVbbIfUCBPAR+84//kMf9&#10;UPfRxDKPeO+w1uCM/DtTKMVRSqQkC7klx0wOkbAsWJUkWAAYh6MYoceBtd3g2wbbeNqVrB03RTGl&#10;TMgJrS0azWEcGZaJEBNznkkx87Q74J3HW0tOM9M8MU0LH+4lKKfYllwUx3FmnCbevv2Bxhoa71iv&#10;eq6vtzirzsFOcs16rrdbuq7BWS09XZRggBTjmSY+1L27FAklWMJ8DspeQmQJC6vVirZtMdqw6juM&#10;FTK71ZqUI9M4ctgNOKvJJcnsvZ6E1lravmO7vaLrOrmXQmaTok+YcS6fg1Oer6+yDz+hjaXza3lG&#10;XWCcJpYsAc3WSahinmfaUtDKEFMmlZHDOGGdw7cN6Jm7hweenp6w2rLdbM77adc1NSywSNhY3xFz&#10;Zhw00ziyhJllCCxhEQO6lTDeeQpMSzgHOSoKm6uZ7fZa9sXGU0pPrsGKS0woMn3raL54gTH2HKTT&#10;9mI810CKgWWaOBwOHI4TBZmbG6NpGoe38pxLG0WpQRSl3pvKfqQIUWZaGVj1PW3T1OD1QIwJZ70E&#10;YPumzhZ01QAUjHHnkJKcMiEulBoZZIzGKUfUCmUv8v5LXepSl7rUpS51qUtd6lKXutSl4GKAv9Sl&#10;LnWpS13qUpe61KUudal/UD2ntosJtGoelKqPnatY+MQ5UUJGF+KQ4rlW+XOx9en1n9d/z/D+P2qI&#10;//izTkb4k5BZnYUbXd+BMcQMzp7ehwhKUs4irqni5Jgz87KwhEBRqhKImjPZp2k9pUhav7PycPhs&#10;hkbEaG3fMy5iNE0pCemmyMN/SkLnVI2WhTdffol1jmE4cDweWbU3Qjwt6vx7nCyNsRIOtTZsthvW&#10;hwOPuz1We8IcmO8euL25rnS9ge16xVdfvkYbeaAv5giNQijGIUYhFVXhR5gHYqoP15OIiawW0+h6&#10;1XK1XbPrWxEv50zX96ScmefI/nBgtV5hvSXmJCZRYynizML7BrRiHI7M48zT7sASAiEk2sby+vYa&#10;01i0AucyGRH2tm3L3eMTwzhyc7WlX61EBKeEuqEUaLQQK41GK6EAXF1tsdYwzzPjPKGNpe16YiVn&#10;lxOZ0Gqc1Uxj5Hgc6HtQzhMr3UpbcyZNxgBzXoSGVXIVtldDeClC5Qoj949PTNNE12/QKvC0e+CH&#10;Hxxt19B2vgq9REQ3DAPLPPNumnj14gWrrhfxes5sm4bVdiPG7hRRymCtESN5VkxhPouYYxSxG0XE&#10;yinFashSlCQmLq01SldaRioc54VhWRhD4N3v/pZhnum7VkQwfc/1dk3brYVgl8Q0T0pCPjGmilnE&#10;YCzGXyF2aWfl71oR/yqtJHyhEl+c85Qs56CJQkHKJRGnSQi8WmhUxjooohvLWlGWVI05iVKFGFQa&#10;na6iuRgiyix0bUdcAikGIX+FyO2LV2yvrkGVSihNiFydKroTY79SlXaAEOmUKGmq8TPLz0wRihj9&#10;KJnj4QAFbm5uWPUrEfQYXQWwErgxzRO+cazXK6GoHAfiEum6rtICJWAkxSxkbm1JWTFOM6ZEnAGV&#10;RFhHJQuGJVDei/nAaFUhRZYIDCGAb9m+eMlWaZqmo9EFVQLLsMO0LTGKUPd6sybkTMlrrBbBYIqJ&#10;sCxoZXm8v2caR4wCZxSm9ZhKRCzlo8k4zAvH4cgyT1jrhLzbdNy++oKSIjELlSqnKvInkcKECJE5&#10;G3+MsSgTwShiSWgMVrtK7HRVmKdIMRKWjk3fs7++Yve049Xwgofdkfd399w9CsV4CYFQxdhoEb22&#10;Tctmc0XFj6GKmJ5LFnHoojMlJ4xqhfx8nNAa2rbDLgvzDCFFlihkX6VEQJQBgyXFxDAc2T098da+&#10;5cXLG75685ovb1+IGFAfiClyPO6xTuN9WwWtlaSX4icmImssqu5xRovxs29alkoFgipYrPuyMUIX&#10;EiN4+YQAPo4jKcUqrq2m3Eq51JUsjVJ0bYtqT3TkmZwDbV4zuxXH/YHjMvMf//I7vv27H/mjf/Qb&#10;vnh1w9999z1//Ed/wDIf+au//i3/4T/+Fb/99ju+f/ueWCy+W9NtXvH65lao4DXAIyyBnBZ80wkV&#10;TlGFUxLSknMW8WSuhgUlJo0QI5Dkc7GcKe6yj5YaJvGxDwlBTEMn2vpJHPw8BOgkjqaek88N7D9l&#10;TjsJkc8msmqqOn1+J3r852YvY2RNl7UicjzsuX94kPM6RBEr5swSFkpJ3N3dQRZytLW2Bt7oSkIz&#10;stdX4d/zn6dPTqLzeyxncw0/QYwVoXU+0+zFjFPDSSpRnmosVvrUcyWsNrStHAutNKk6D7TKpLCw&#10;Wb/g5c0Nq77BG01rZc9Ha9bbDf1KRHsKmI4Tj4+PkDLXN1tevLzhi5e3pCQ92uPjEx/ef+D+7rGK&#10;waHxXqhe1mK95ebmmu16g0GRwsJ4PDCNI3234mp7BUZxf3/Phx/vabuO29sXGOdJcWaz3tI0LTHK&#10;9ZVCIALzPMnvbQzaGPr1mtuXL3GNmHbCEqR3qmJxZ70YuRF6Uc5i1AzLjEqxdtcWbxTX11t82/B4&#10;HDkOe2KMuErvDkvgOGacUUK9UoopRLrGy3qARpWTWUlCaJw2qCS00aIh5IJC9tAlLuS0UJT0CPNx&#10;IpXCql/Rtp6SLcM0oY2i6TwxJjkGKaOtRhsFRbPEBZ0LjTeoIr3FmAIxyh6rqyndNxnvLF+9fs28&#10;TFxtr3l585L/8p/+C6uuxzoxGry4ucEg62io36+VYrNai0jWOVBwPB6Bgs5i0ko5VMKtIiehs5ZS&#10;iCnInmkUIQgRVmnNuuuFUL5dYyqBbQozKcB+t2MKIvLW1hKzUFKdFjNWCPFjv6A1zhpSFGq9ArRr&#10;GKdQ12EFSszoppRKuZX13Lct8zSSYqhBKIqUhIh26j1UTpSkiClWka9BaStkrEYCApZZaLVhCbz9&#10;8R2qSD8zHQd2uycOhx1fvv6Cr774kuE4470YO7QV6pdrWtarLY+7HXGZ2e8OWNsyTwveN4Qoa9C0&#10;THjf4LyFavh52u3xWouBuW0JYeHu/j0pJ9bra7Iy7KaZ/TyxnyfGuHB1vRWqXtdhT6amGMWsWVTt&#10;rVqstrIOqcI4DCyLiOHFaGLQynB7e02/6sRMHhM5BPksYgQKwyL9v6yNYohvfYvWEpyjSkIb2O8P&#10;oIRUur3aSE9YCXa5ZCFnFdhur3HWM83zeT/67vvvOB6PVVAsZoN5WcR0dyJAU5hjAC33Q85ajK4m&#10;ZC3OAas1yjo40e3rPp9PxthK3AupoB1ohQT6KE2qpsVSIJdSTSkDxjp80+CcF+PBPOOcFyJtVEzL&#10;wlM9d958+YWIppWSe2CowWUDMSdCCozjICEfMZFiPN8vt21H17a0jUfVwCxT94+UJRCuICRcpQ1t&#10;p7He41tfg8gsRjsyqva+mRLmGn4k91jZGoqzeLvixZWslZRCXAKUSjkzEgY1TyMhBpqmpV/3gMY2&#10;LTerDTFnMV5SyCRISno4hIxWIrKnazE0xqgYhiPe/cMM8M/3/dP/f26uev71U4/x/O//vvnIT73G&#10;c1LocyP9f+91Tt/7nDp6qs+//+97LydDwPMgov/ebOjvmwH9lJH++ff/1H8/f4+fvmb55Ph//L6a&#10;GwQ1rIhqZEr1mnz22rXP0UZXs0Y5z8JOJmDrGwmnSxmtM4pIDIEU4rnvtEZVI11EGzHnWmPxXtGv&#10;txjbsNrtePfjB8IpbAmhP8c5oEsixcxYZsI8k2LEaEshorSpcywxCaaUiDFhjK5EYfDecmXWgCKn&#10;H1mWWQwZS2AcZ+lFFUIFLGCUOV/fRUGq87aP4XEZayyhJLabnsPBs3uKGN0TloBVCq1lHmZ1DYdB&#10;wl60oYbiaUCTsxAclZ5IAHXmdvqMY0m4ImZjU81ytoZM5SJhc7vdvgYltRI00vfEMPP4/i0f3v7A&#10;t3/9V3z9s1/wi198I6FKpmCLRq96nu6OaGPo+h6XAuSMXSzLUinp1fjPeVInZnwxD2Z80wJCqPTG&#10;VFNJoCiNVRqlMso7tHGUSpvMOYvBiIJSBmcNbWPxzp3DS0qMxJKxRfqumIt85llCF6h7jlKqhhyU&#10;SttWdLoV8+K0YK30y85YQs7kFM4mUQ001qKUlrmAMdXIbc73PMs8kSlYozDOnMNTYowYL4aYEALp&#10;FJSVE7ogoTQ5E+NcrxWNsw2mzngkoBRiLHgvvbbWYtApKdJ6w/F4YPfwns32SmZwOaNLkb6BXPdY&#10;MVaqLBaqsCyUJOfbaX3MSkzjGIsi1c9I4Vc9r798xXc/BNAKq8FoReMMbdNwc3NL03qsUpQQUWi8&#10;ayQs50Qf1tVAm6Oco0az3+24v3/g+uqG1WpNKYVpGlDV7GqMxnmHdZq28zjbUpSYEZclS/hFKnUG&#10;6fn6l7/mNPA2RpO1IRU5FpRELqmuTQoVM2hFijKbs9qgbVPfZ2b38ChzReMYhxkoxDCLSVtZciwc&#10;93usk/AC7Syr7ZbGCS05hCCzt0IN+pJAhgxMS8C6es2kup7Y058Xcpb1ZgmZkuUe3TuZqUtQkK33&#10;/nLNpRQx3tCver7++ivu7zyqyDl8c33Lr3/5M37+9Wu+++EHfnj7lvv7O47HPdM0Sg+vLUb78z2y&#10;r/2DsbLO5yzGa6UUJWe8Ad16tMo429N4x3bVMwwj4zwz13VgiUnMd1rW6cZ5sjUsITAeD4R54rjf&#10;sd5sabuWtu1kH6kEbqEZJzFNBpkvlIL0/nWVkWvQ0/VdnYHw3xirT2F70zSdjdAn43TOGe+9EOmt&#10;hErcP3zgr//yL/nrv/obrNO8fv2SL796w2a1lZn55oqblzcM45G3b9/R9ys0MlN5//4Dv/vbb/He&#10;8etf/5Lf/OYP+M1v/oC3b9/xb/783/L+7o63b/+Ol6++4Pb2mt1+jzkahmFgmiKH/cDL2yu895Qs&#10;fYb37uMadnrOUz8T5zxJxxrOOGHQ5KyZjnv+2b/459zevuKHt++xWvOP/tFvWJbEjz/endeupmnO&#10;cxlj5Zg8n9OoSgyP8WNvcOqHTjNKiJWeLuFWz2dDp8Cg55/L6eunz+K52f1jYOCnwUOnIMLnfeBP&#10;Bfycg4uMIkQhr6fadxhj6vwqMddZYdM09f3Vc8I6lMrkGCkl1dAoTbGyLsSw4IwmxMjD3R3HYSBE&#10;mXXEGrz73ACZa3gXH0dM9b6tTqOUkORzrqZ3PlLhTyHV6kx///jcMWUJEjFOnV87pzrbLRlvHcYo&#10;mVVbMYxbY7De1fXE0XhH17QSjKwkMHLTt6xXPc7JM7+mX9OvVjhnSSkgmS+ZeV6I84G+7Wh9UwNp&#10;WrlPS4ESJTRSq3o/Z6QvSTmTWNAKmsafAwB0fXaZSsHkzGGQ2ex+OuIaL4T4RmZI2nwMv/C+IaUi&#10;YXMp8eHDHbvdIz//2c/44tUtViv2YQQMmoKymlLJ4QYJoilFAp5jTjXMYJbZVZ2fts4wx4Cuz0Jz&#10;yhL4ZKSHmpdFrhkjQSTpRJAvSoJGtKFfb8QU7k9hH/IMLudCUgptFSkkCW4KiTlkCXd0jpTiOcRV&#10;1+cbWgvBfo7yLI5SWKYZhfQ3q9TRdy0OmQ+UYpjnUc6b+rqu6ygKCalLBVX7tXmZSTFQVMFqRSpy&#10;h5ijPJsJKZJyQRsJlkp1NjkMI9+//U4M+N7RNg1GqzrHNlxfb2kbCff1Vvq4mGogkrMSmlEkAFQp&#10;zTQvxJTkmFHPY+fAWA7LwmEcmaeFu/t73t3do4ymX/c1KFBmQT9++EDJEkhqrWO7ueZn3/xa5slL&#10;kOBPa2kbx8P9PdNwkLWgRKbjkZISBoXTGtM4GqsJ44gukVCPj5DXE7lI6EFMshYM01JnJvJeDoc9&#10;x+OxhnhpfNOw3V7xB7/+NdY3aEU1xIvh/uWLFxjlGIcDMSyokompSGDSsoBStO2K1UbC8q6uN4T6&#10;PHm/P92DSVCYxtS+qpzDGl69fEnj7TkkpOu3rNaLPFNLEU2R51UKvDMSNJ8SIUc0Mgvf73f8+PY7&#10;nPd0TcN63Z9n/W3b1GD8gm+8BDCUTNN4xlZI8MMwoMbT+qbPa6j3XubDScj2d/d3UBLbVS8hX8ae&#10;1/MY5RmOq6FMMSXmeSSmSI4zE+ocDL7MM+M0s4SENo5hUNWkv5Z7Tmrgr9bnayxK4ggkeeaw1J5e&#10;KeqcC8gyszwcjux2B9YbWTelZyqoIkEKlIyzMnM0mvP7z/UZgTdWnvle6lKXutSlLnWpS13qUpe6&#10;1KUudamLAf5Sl7rUpS51qUtd6lKXutSl/qH1UTws5NACcBIpI3rKgohvT4ZNMY5+Ksj5KUHzSWj4&#10;U5Su519//t+/77V+b51eo5o/suj8hDjkHXNY6LXHGoRuBJVwlEVIkgpLiByHkWkJaOuZ5gXjF/q+&#10;Y1lmnIZN11PChAioE6pAKUIM67pWzFcpE1UmpAhaERMMw0xjwSktpEkSIRde3N7QdQ3LNILSIkyp&#10;5PWcnwvSI6Do+hW2aXn5+hWPhwPTsqC0IaPYDYMYOKMILRrvxZyvhPp1MvrnJEIt552EHFSxMEqz&#10;LKn+N6gslDNjDd453M0V8zgySx+rwgAAIABJREFUTxNN2zEMMyEUigrM8YlXjcP5RuhEiLHZaiNm&#10;LOvEFF8K0zgS0ntQhqXxNMawalsRUSdVzXMLqVIkDseB3377t3z15g3bqy1Jh0oylIx/oxXeifmp&#10;ZKH1OtezxMjj4ShiE99xvV6jkeMY0sw0jeRKaNXGMA4Dpa1ifSViXuctWhlUFYPEsJCWhRhiJbrJ&#10;7xdD5HgcGYaREBJ5nAAROz083uG+szTtH9C1HcuycBwGMXUUEbO+/fE9v/j51/TrDePxSC6Jtm2q&#10;+EpMrTmB0UYollWco7Sk6udKlkc7iEpEHEVEI0oZuRhKJS8pjbaOfnPFzJ55t+fH9x+42W5ZrXpA&#10;Yayj7zusbUm5Us+LIpWIaURYNs4zu/2Bw25P161YbdaoYoUmYzS+8bx48UJoNlWIfbr+nfeVMD7V&#10;wI1n5tEsn2vnG5x3LCmwzCO5FDHbV4G8coauaQg2U3QVco0DKYqgiCzUmK5p8M6QwiQ0rJQwNdAD&#10;BVkhNNWcZG1DKJpUKI2uxBprhHJrtbzb1nd42zANTxzzHo3i9auXjNMAVPpzpUplEk/7HfMy0bUd&#10;TduwLLLetG2Lda6KQsTcbnQSwWORc1MCDiqBDiGvK6047vekFIRYqixFZXTTEsOCdQ5dMsfdE5M5&#10;sOp6oZCSKTkSiwjsCyfDbWLMiZI+UnpCmCjLjMkiFFNF/swYQ8mmkkRlXSkafCWZpxjRWoSIMQR2&#10;ux0hBzE0G4PRIqYMMZArkaVkEblZa1mtVhgvQjOldKV9QSbiGodzRog4zmKdnHO+82zDlu1x4er6&#10;Bdv7O95/eM/j7sCyBFIK5GoOUSfios5VCC70X2UUEUXRYPuWkEEZQ7das1SRkh7AKFiCRrEQK9FP&#10;zGdyDp1Ee/2qJy6Bt2/f8uH9O97ffeAP/+gf8+WXX3A4jjw8PrDfj3g3sV5fkTMsYcF5h7MieC71&#10;n2GZTzCes7jUGkMMAe0sRhtyEbLTp4QpOYdTKmca6gmvKGTbUo0VJ1O2JQRYFjknjFEY7/BaKIDW&#10;GHzbMS+RUgJhHvjrv/vA+6eR//Cf/5r/8//+Ux7u3vH27Y9c375Bu5abr37JdnuD0g7rPSlnhuFA&#10;CLnSrhTON1XsXc7G/2URwa42HmUdXWO47XrmeeHdu3fElGmahtWqr/TJ8SxEO4mHYxWIn9aek1j4&#10;JCh+Lg5/LkSW4ycUdWMsWn+kphpjPjHEf0IQtbb+TFPFqpVyDmcSl1DW5fMdx4F5nvnw4QPjOFYx&#10;ahQz9cmQrz8Sr0/GKXhOizxR7ZTsEfW6fN5Ciei2ErTUx6+dhPKn3k6DGCcAZUQYrkqi5Cgiufr7&#10;V9Ad3hmcVay77izuVSjSkliWQIgz8zTy9LRju1pxs1nRV/KM9x7ftri2wRmNSgWtC13n2fRv6vES&#10;OuJ61ZOz4sZavnz9mvlXv+ZwOPD+3XuOw16E2qWQYqRojTK+0qiFtqW1qnuakMCtUtxcXTEMA8dh&#10;oGk6Dof3NF1D1/XYIiJeZQxOaRonJl+lFEXJZ6mNYQkLzCJojymK4agaFVJJDNMo4TTOobQYsadp&#10;OAdVmGp+igoR3zrD4XBkv98zj1Ml4lmsNfQrIQ1NcyCGBW0NrbHoUs2b5RRmVXDW0Vw1hNSxhJk5&#10;BI7jRERCmJQzpALGeXzT0TYd/aojLSMf7u7E3DqN9MtK+uicMCVBjGgltM6btXyWja/nXJYQimVZ&#10;mJaZ3W7HEgKgCSkxHPbM84TSTkxRpfDyxY0YH7TCWctxHAg5YbyVvRtNSLOsT9ZyHEee9ju2q45l&#10;GlGqsMwLMSasMeRUzteOtfJzQ8g1UKARs1kNgMqqEEOh7TtuVh0oTd80HMeZmAtTCByGg+xvSoJv&#10;vPVYY3j56iXWeYbDgd3uiXGcpE92vvYRIuzXGXKcMdqgrFzDJWeeHh9krbcOpzTTspCWIHt7XVPm&#10;MKNUYomBVAqNb3FNwxgDh30CCgYhsTZdzzff/JJSlARO7Y+o776nX28oCh52O1Zdhx1FhOy8FWqv&#10;dayvtrSrFbz9gf3+wPC0wzrPi5trYoHjOAjN3oqZ/GS0LilRlGFaIo/7D8yzmKaca7BNj3GWF19k&#10;+s2ax4d7plHM1DoGVusN1ng5N3Ih5sKypBpu8vEYxCDrTgyR/W5PSonHxz3DceL65pp/8sd/yGbV&#10;E5dZblS15WN8mNyHkMs51ChNA1NKDONATjM3N9e8ePnyvCecQkKUgrCbpZVETFIpZbzXrDdr5ro3&#10;3bhrbm6ueXp85NtvvyWEIJRLbSiq4J2TMBkl9zYPTzusdVit8UZjVGFYFpb9kXkJNH1Hu17hrUNb&#10;V9fjciZNanECVRruwrLM+KYj5cISk/x7lmtQx4S2FpvFlOGr+aftOpRSrNcbuc+yhvW2r1Rgua/4&#10;qmnxXtasWAOR7CkgR2eh+ypoOxHfy/1mJM4L1jshRGd17j9ElC7rw7zMIuovsEwz2Ua0WuTeJpV6&#10;f6Owxp3nAKu2Zd116NO+HSM5F9rN5hwsEuOKJQQOw8A0T0KIRFEwlawqpORSZwBaKUrtBSFJiIiz&#10;KG0ouZCVBKtoq8+f9/9sfT7f+PuM28/7kM//7PM5y3PD1Oev/VMm899HXH/eFz2f2Tynl35OiP+p&#10;9/35POlz0/vJDP/cEA988vXPX/d/5Hh+3n99/j4+/3mfz5meBylqXenvSOCaaxzLUSjvch8iJq7y&#10;LCTIWouxcv8QU0QVjXW2Gvnc2USXE8RSg8NyOpuIT8c1pVmMNaegFCV955s3b7h9+ZLNasUwDuwP&#10;A9McmYaJ437PqmuwvmGaByFc8jFA0WmZKQl9Wtavh4dHUgp0fYf3Fuc93jtubjwxRfbHPRaD8x6l&#10;DCEkrNWoYjBazNJiNi/EnABNzBljzceePUkajLFgnaokaDFtxnFiXI547zFbOX+XZQYcnXGgDArp&#10;i3SCGEfC/oCuYZJ932ONYb1Z0XQdWksYgAThFUJaiCminePlF6+JGQ7Hgf1hpGmaalxdM44ju92e&#10;x3c/cP/2B373V3/Jl2++JI2HanL2HK2thFmNcR5CpOgsplXj0NqSjRC/T4GIURVykvtfSqZvWooX&#10;A4yhkKOEjRkrQTjkLLRjbVhq/5SjzFqtdzgtRjjnHEsNxlJaDOFKa8hCAI/zzDxHjocHfNPRr1ox&#10;zVVTi+yFha5rJMBtmZnnEWd7CYlJinmRe6VTeMXzwIsz7T4lOd+NnOddv8JaL1T1ECVURGuMdiiv&#10;QGtCWEAVIdbWa9JYuT9KdS4FMkc4EZZVDQOouW9ipF8CKida75hHhUoLKi9yrWhFmEeiMhhdKFGM&#10;e3L/AEZS1WS2w+keuVCKBLhkYyh5Zh4noXk7x3q74o1+w36/Z3/cM44TJTlub27wvqFrO0iy55Ll&#10;/krVwXg5X9dJaJ9Gwhm8tRg0KSTW3QoDhFmMj0mbc2+FEvKs90Js5TTSylCU9BbKONq+wxoJjwwh&#10;Ms8TKUS0KjhdZ7+l1Gy9VNcfRTCK5D26wBwLd/f3pJxZr7fMIXL/eCDEwDRPHIaBp/0RZSy+a3n1&#10;+jXOWFzTsPVe9tGU6fu+/r7SfztrKdWgaqzBIKEbRZ0+Cy19sRYTsbGOw3FiGhf6tqXrVmgnwZq5&#10;3nCeA+tUwKHRfUPbWK43PfM8yvW9WdM1juv+JV+9umH/61/w8PTE3cMD9/f3PDw8st8fmaZKuC1F&#10;Zq3WkMPMnIP0gHUGZ40MA40qgPRlSwjEIOfiMExMfiHmxDBPxBo8KqEHDopH1aljypnDfmA4TvR9&#10;T79a0a9XYszWreyDWu7rKZoY8vleu1CfbWi5PlNMn4TN7Pd7MdPWGZ2u/34eovP869572gactXRd&#10;w4e7Bzku48S3v/2O3W7k9atXrFdrUpJQqTc/e4N1jqfHJ8IS6DrPl1/9ilXX8v7dO/79v/0P/Ot/&#10;9Wf86le/5k/+5E/4P/73/437h3v+3V/8R374/ltevXzNdr2mazp++ze/RWvD/cMj23XD11+/IYXT&#10;DF4LOLtUE7UqMhdzEoxlrUwrtquXbFdrdk97fGt5/+M7/v2/+wv+n//3X/Jnf/ZnxJhRxtF1G1n/&#10;G5kztadZ5clAjRwbCbaSfTqn/EnvdLo3SCmcwyZPQdGm3hc97y2EkD5KyEglyv++/u5kmD/RisuJ&#10;bF3DiE4G/ZN58PR+Tv9vrcXWzznncg4ytNZjrCKHAkpeS2mZiYRFnoeklDC6MM8jyzTJOeU80zQw&#10;7A88PT3U5wkTYY7nc6rUedcpYPc0t5PzTX1ChJd7OlnbNJ/2lc/7NXnaIjOqz0OKPp7PQoGHQtO1&#10;cm9XEn3bShCWVnirhdTuJHSsaTxd27Hq+/P9WC6RnBZSmDkeHmiaFe1Nx8uba15+8QVGK/aHHe/f&#10;v2MYB8KysMwTL25v2axW8rwtLZSY0JVub60hK0UqYsItWYLPSsrsDjKv71uZIRhrcL5FG09jHKYo&#10;Usw83j+yhIDzjn7V0XQtTdtirJJwJOcIS+IwTjzu9nz/ww+0jdC5vdM0RrPUgF45fzS+62iaBpXl&#10;vAoxErLcxyUKj/sD+6cdSpUa6uRYdZ1cq74VM37d56n3RUpLOM28BA7HQUJorAQIU4oE2ZRMihLq&#10;m+te1HYdtmnkz0IkpcgwRUCCVe72e2IMMh/0XoI4lcK2TozE08DxcOC4PxKWyK9+/UucdVCf48wp&#10;MseENTUwyjqUEiJ7rEHHWhW0VSxhYjkGUoo452m8xYAY45F7QBDjeyqxPpeVoNyUI4fjjrAECbU+&#10;HokxiIE6BkqGm+trfvXLn0MOGK1pakhnSaka9+V5WeMavPOsNxIaLTNjhTK2mpoDViuMkrvZ7arH&#10;OcfucGAZI0kn1tsNV1c3/OznllyQYPMl8PL2ls16fd7HlnmCGsDx+uULCRjIiRBmlsMBWzJWnWaa&#10;mSVlwjJzmI5Yo2gbK08l5HEaCVmvldayh0aZV8ScySisa+mUpdR+6HA4cjiO+MYTlwXvJQjWak3b&#10;dLx66Tke5XNW1kooPJ08uw2R/XHg+x9+4MOHe7568xXee9arLX3XAZlxOjINI/McSKfwsvrM+2H3&#10;xM1mg7MSLgFgrGdeFuLxSIozudSwV63wTU9rNLlE6XNKYb1a8U//5E/oug6KlrDDeZIwFW/RGpZx&#10;4bA/yDNmY/CNZ71ek1I6h7CULIT06+trcs4sMbAsQZ4vB1mbdrsn7u/eQw2wkHmwoW87GmdxBun/&#10;QySHmRwT0zRRYiDMS9U7KLQyrJpW7ikaj/Me6+SaVnWjLSWhraZ1HqUU8zTJ88g6Dys512s4YrSj&#10;8Z6m6VhC4Olpd57bKUx9xlCfXyCh+kXLM+ysMzEtHI8D0zjKXmYN//wixbnUpS51qUtd6lKXutSl&#10;LnWpS13qYoC/1KUudalLXepSl7rUpS51qX9IfWpQV0Jc+D3i5s8pZs8NZcAn1LCf+r7PX/OnBNl/&#10;H6Hsp+qnaBhKiVnGOIdvWobjgdR6tHOVfrdUk3mGamZbYmCcZsZhZnuzEkrU41P9GYlFK0rXoIwV&#10;IVwRIWtMsdLF4fSg2VlPrHSMkrI8HC9iqLZWo2YxYxIjpCjaRHUir1lKysAzsXnRpJJZloWVFxHX&#10;i9tb3n24qxRwMWDnZYGcWPUtvbGEmM/mO7SQ/axCTED1uBlj8NahQMTXSgkFvf752nlKSlTlB3EJ&#10;LMtCSkJrSAVSKjzuB/oOxkFIkXIuJLTS+Cqe8b6jW2UxKCxHlNowzRPjPOO0hZLFbKXEWJZzpm1a&#10;joc9f/vtt7x6/QWrfgWISKz1HmsUlPSJIGyZI8MwMQwTx3lGG8tqtcY5X6lIhWGaKFqTEMrtHJZq&#10;+DTyHqoJMj8jASutMdax2qzPx4GCiH60xbkWH0XgeXoN5xzv3r3DOc833/yCYZqZl0XEOKUQciKF&#10;yP1ux5ddC1qRYybnIKn5SsgIMUSKKaiTCC7FMz1EGQ1GDJVaTkwRKgCoJAK9+h6tNZQwUTA41+Bd&#10;wzgMdG2PdZG2K8whkoexEnkLGKHHxyUyLwHvDH3bsn96IsdAXCbCLOeU8Y55nikx0XVdPXbpLPCT&#10;dULTdq0QC2LCO3cWiIoRXYzf1liU1kzqIIbUIuaoXDIx6hoIYYi5kJDzexhGCZHIsZKEGkAE1GfR&#10;XT3vi1IoqimBUsnGIrbSWogzMQQyQj0Q4VeDUiNFaZS1Ig5KAd8sVZQa2e12YuoripAicxAy9Xw4&#10;8LTfczgcWa82vP7iC6GsGEPTtgyDGM2WHLDG0TYdukS0SsQloup5WHISg3QCTRGxU840rWOJkcPh&#10;yO1qLWtdlmsjxUBUInxUyDl6+khyDKQYSTEKf1dpPrx/z+7+A+uuY7taC1ElnxhUiqKVGHzbhlLk&#10;2KdlITZzpVIVMmLsi1nMTVYbsjqRSnM1+y5Y6/BtK9eNMfhWRDpKCR01pXw+n8uSMd5RNChl6VYO&#10;5x3Kajge6Yoj49FNw/XtCx6fdjw87jge9hwOQuBqvK+kIDGOOq2EslaKhH6gWHKhKGhcIS0Bb8Sc&#10;0liDLgarRYwYU2EOQYjdRUyJ2piayaKw3qO0Zlkmvv3tt3y4u+P2xS2r1Ybr62ucsRwPR8IigRpN&#10;61n1W3IuxBxx1ooBrYpehfisSCkInc9aCkoMBto8o0xlclYodaLCW0CuxRPl/GQ0KNUsLdSodKZH&#10;yd8zldikcdajO09bNGaYsUbjnGX/+MSPd3dYXUhhwFnPL37zT+nX1/imp5DPRticIYaIs80nxK1T&#10;T3Eyrn8uFD6Z2U909OcGjdO1fTLfbjYbMU/GeDZfnX5Ozplpmv4b8/pprT6JlJ+TULXiTNhVWqON&#10;BZUpRAmuMapSF6nC6YSur3Oix5+IXqd1cJ5mjsc9j4+PHI/Hs9g5xohBROon0b2ppqPTsXhOGBNn&#10;A4hN82M9p9o/N5eJhFvMf6f+yRhTw3xEVKxOISAqo0kSfqHl2FkjIlQA5y1d69isOvq2pWmkj5Br&#10;tpyNVznDdrtmu16z2qy5vVqLoNZYmtbJnpQiBmi8wxiN1bbSSy3WmUroSeQkFOzGOTavX/Grb35O&#10;rmEv7969Y7/fy/cZQ4yJOSxi1GkdRhuscez3OwzQ9T2vX71iXoKED2lF27YchiPv7+4x1tE2Hm8d&#10;TePQtqkBQghJeJpY5hlvhSxnqgD0Yx8tZL9lmdntnljmiZIT1lmsa8iqMEcxp4dSUNYRooTNONfg&#10;bCP0sJSIRZNQrPqVHCOFELy1wmQxxK5WK7RSPDzeM84DMQgB0jnHerVitVoTU2YaJ5YQMK72xNbh&#10;XYsqheNhYNWvub6yYv6wRgJwcuD+/VtSCNze3LC5vqbtG5Qu3N29F7G9c2JeVYoQhZI9TjOH/ZFl&#10;Xup7Maz6Rk7ClHn79q0I551ls92yWq1IpXB9syUXg7KOEhP74YmncUeImXGauL97x7Dbk4IIpc/3&#10;HqXgfXsOYLFGiHLTNJH2EnA1Djtubm9Z9b2Y5IcBlSLaWoxSbPuOJWS8taxbea2YI/M40fiGfrVC&#10;l0KYRzGgGY3pW0qWrznrsVoRx5EYhFZWUqLrO7quF2p3kP5xHkb2uz3D8Qgpo4ymbYXO+P+z92Zd&#10;khxneuZjqy+x5FYrAYIgW63p0UUfdd9If0BzMf949CdGmp5zKDbFFQQKqCWXWHyzbS4+i6hEsUi1&#10;embu0s4BUMisjPTwcDf/7LP3fV7v5fzmXCQFfjnSxAxak0rEOyuQrZwY7u7Q2vLixUu6fsXN5RUv&#10;Xr7g9u49wzAyHPYc54nWSSoVMZFyIsY9Wss9l6tYdR72+LbFIqmU2+c3IkIuhXESg1jMmQCEahLx&#10;bcdqsznDGpwRONR22+O8wmgYh4Ywz0zzwu3dA6v1mq7vWLUtS0iE+Uh62GOd42K7YdU1KA0lZZz3&#10;uMbz/OKSV6+/qNuBmZIS8yT3VeMdylhJbnaGrpp9FGKSnMeJlGeWCujpuxZVTZeSEugQ44bUi+9u&#10;PzCOE6lASQlb1xGr9YZSxetSjxWOxyNOG1wjdWXKAqbSTvPTL78ipcTt7S0hBI7DACWhS2KZBqm7&#10;guAMpmHmbpzJSdZCaCOi5wqI0Ebhm4ZYipg/UUzzwjBOZ0NCqmlizok5LedczYq9pO+VgveOddtA&#10;LkzDkYfdA23biimq7z6CfGoq9XAcKKc1YJirKWdDUfKcs1pz+/6WGAJd1xOCwIac8/jGkbHkIDVM&#10;WEJNi4ZxGElpqetfSX49p+GqjDaNgM4Qw1xOSRLia107DOEMcrGtx1qNc4ZpdkzzjNKWfrWhaXpy&#10;gXGemaZJROu1bnDO4L2jaTqU1sxLZBpHFgXjeBSY3f8MkO/R+DSx/LHR/HNG+M+ZtU9fOz3zH5vQ&#10;P5fK/tiw9TmY4OeM44/rhVMq6afj8e/69Pf9pWM/QXwe1yCPj/+v9YD+pWb4T9/n+TVzkSRRxZ/9&#10;vlNm958fu1xbRmvapmFUSgzKFEkrTgK/K8gaUSktz4eYWUIUc5oW42ROksoMYohSReoqbVwFoXw8&#10;N6XUR2LJ5AK+aQhBUjbXfYt6dsU4ep7dXPHmzTv2+x33dwqjL2hbVxNgxfxllK3mSzGqaWMrJGLi&#10;cNwTQmB/OLLZrrm6ukJrhVOFl8+fEcLCb379Wy43l1jrKFlhtAMt5uiiQFtNQYxUSRmM9xil8NZi&#10;lawFKRmjwBuD04aSMlZb9uNIyYHheGD1aI06jQvWSCKxsQaTLDolrHEsy0wskc2qFyhO0+AbL4CQ&#10;6pDUSNqqs5a28WA9Xdfz059+xTTOjOPINM3sH/Y4pTBas+paVm3L8XDk4f33PHz4nuc31zSrFSFF&#10;MZ5qLTCpolDasMSEcR7nW4wTIIzF1vWIEhgRAklAi+m5FCNJ9ynK/BUTOYRa2wpUL+REirI2GY8j&#10;zjuaImDIrm1rormsjeQ1YjWcGIoyYB0Kxd27W3wzYdxNhRjUHi1ygbWNh5KZjRLeaUnEmFiW+bz2&#10;a5qm9i8KKdb5ttTnmRUjm0qgvasQSunV2LaRvl1RzDGgdO07VWCWkGnq70WSlG1RAm2T1b2cQ+1q&#10;zybWrzoUmbgsaC3XeNf4uk4R06qSRimQpJ9aJJX3BF/Jdf2snYAYTsa9ZVkIMdC1LV3bMBwPjKP0&#10;3lSJNE5AneOk2W42vHz+nBfPn9G2DW3TklMklCw9lBRqWrERs3qRHoKpZscMvHr9uvYGBH5mvaNf&#10;revnmoGEtZJ2m1KkkAkxYCqk1LVeYC5ZQAQhZcZ5ELigc8Taq9UkCgmreWTcLZLaSqbxnhSDQOdy&#10;YtV6TinyBanFl1jIwx6TFS2Wrut5+eol2mg670lRTH9KacgFjUZpxUqDdxarYZ4mlmkWCFHtBxsr&#10;4Aa5vwpGC3iyu1hxuVmRsiTfdt2KRE3fLeJ5VUK6EHhVjJJymiKajhA64jyRpwOZIKZRlaExuMsN&#10;F6uOL148Z38Y+HB7x93djof7HYM/VDCrQBBz/QyhUFSu5i/BWlklECBdCoZM7y2NXZHziiVGhnlk&#10;XhameWEOsfaqpa+casIyRub9cRgYBzFztquebU2FLxkyCW09hYJRkmRbai815QQKlhDO9VnbdrRN&#10;S0iRZZ4lRfvR/kzTNBhTe9q1BwSFVb/CWc/NzTX9asX797fs93vGaWS/23HY79ms11xeblE2g8ps&#10;N2turq7Y7R64u73jm2/+yM+++ik/+/pnfPXVz/j97//Ad9+94f/4z/+Zn3/9NT/96kv+9//tP/Hd&#10;mx+4vb2joLl59pKubXj37j19t+Xt+1tyLjStJ4YoNa/RtbaT2ne9WUniusliItawe9jxT//0f/Gn&#10;b7/nl7/6DW++f8f797eEmGm7NReXPW23QhuZU6yRvkLlYKBr2rT0EOK5fjidt8d120fQYO2lSIR3&#10;xVR+PN+nOu1xH+sx8OZxb+tTk/fjOu/0WqfneEpJ9l7iqR6VdWHKSXpGaLx3lAqSVRa6ppW5bpor&#10;KFhqu2mcan/cC1BYC2RsmiaWsBBCZhgGwjydjyPnIv1Mav+pAoFO9dWpJ1ffZe39lx8BkBTS+xV4&#10;kz7DQim5fibl3Js8JX+fkuNLBbHqInNI4x3eydq1tUb2g7TGG0PbeZrG0/ct/XpF0zZYY3DWYo3F&#10;OIM2QIloDRaNUo7t5rrOcYaQAquuZdluBJpV97pCzFgrAK9xnFA502ojgOEkvbJS31/MGZKsFRvv&#10;iQGG48g0j1htxITqBILrrKFdb1itN8SUz6DxXHuLqoApmTTP3N3ecRgnHg5H+l6AZrvdA//tV3u2&#10;fV979rIjRFFnOLapvfY4jpQ6B0V5AHM4Hiv8wOJtoqRCWiK7ivSzxtH1HW2F+IqxGJQ2GFVYkvTB&#10;fdNQVOHu4Q4Oqu4pSg+6aTvcPAm0BXDGVBhakd6Eln5qydILQUltHVOiOFfnv4JvW3zTcXV5ifXS&#10;24vLwnA8YrQnRoFPFDLON/i6r1FywSgNpcJXc4Ica9o3WKVlDYCqwDe550NcpEdbFAnNOAfudzt8&#10;03B9c4NWmhgD8ySQcF05oyEs3N7ecXmxRRfNOC2UIj1DbTQ65wrRyuSwIDs6ck5BoG3TODIvMyEn&#10;0FJPN+uerbX85PUrAQSmhPFS21BBE8uoOR6O7O7vSMtM6+T+yFlAnUtKpBDkXmo8q65j7R1pHAUY&#10;HQVm2ClDyAWtIMWFnIMYmnOF8hmLsw6vZV9vnGd2h2OtzyzFarTxZ9hM27Xc73Y47+hazzQFUlro&#10;2lbWmEl6b7rrcY3H2oZYEs57VqsN+6M8vw/HgXFcBDSWIjYFmsZzub2gbOseSgiSQD/NFfwQGA9H&#10;XAUTet8wLwu7/V72bSq8AK1pWivwnZy5vb/HajGy5yQgn2kcBZZXEkUVjvuZu4c7chJwYy5ynVrv&#10;SLuMUfL8jSlSaq/D1/69c46m9Sg0YQks88Jhv2cYDzKnUEgxM1fQ44Pa4YzmerNmvZE9UVUyTuvz&#10;mqUQyCiMcxX+aVHO4du17QNWAAAgAElEQVQGpc0ZSq5rb58K+9LKsiwL3/3wA+MwCAAXpB/e9nS9&#10;rNNWfY9G+gXX11eyR5dAqYSwt057GHIfn2BMpfYCrHO0SrHMCyGFJzHO03gaT+NpPI2n8TSextN4&#10;Gk/jaTyNp8GTAf5pPI2n8TSextN4Gk/jaTyNp/E0/tXjzwTGVaD4eeGx+lG62KdC5scJZeeXK+UT&#10;s9b/OOX9U2H2/0wa/GMzfs4F7xpubp7z8PYHQoqErGmtwztLVJL0IcLZsy1MUiznhZxFbDcMI9Yo&#10;otGEmGicq8m5ckwhJahG16aIINO0juNwJMcoxP+aCpWyxhVwThNCIadADpGUQxUuKpQ31TgmBr2c&#10;6sZ0FgHQNE6kFKtgoSXEBEjy5d1xR9s0dAnyElClEOeFYa7p10qhrWG96kEbUi5nI1rKkhB1otyf&#10;knOXeab1lhQDpSYGz9PMEkQInDKsVmuWkJmWPd/+6TtJPexb+raj6zrsMqOVRlstIqFSOByOGKN5&#10;cX1NLkL2t1aEftbWNKmY8fU1Hh4ehGxfRBzpvSdZMcJZpcjxlFhs0cYyzRHXdOiYOEwTY1xIRaNz&#10;wtak4RAi2npyyiKycUWEh0ZySGLIpBxq2mVmmWfCPHN1eYGvieCgsc4zBVgVTS5aBJnVwL2EhbZp&#10;+PDunZhLVj0hRUmNVophmjBKcxhn9scRckSlRNuIkcgaJybsECgpS+J7FlHyOM8YI8KqUq95ao5v&#10;zIlcMqmAypnGSmIZukiCFBqK5vryhrje4rzFtx1FaULKZBKZBWsUfdfRGMPdNBJDROFpnOPm6opl&#10;mmibFoUI7G3JzDFAlgTWpmkkAUpLomMp1WS1zAzjxP3dA5cXW56/eE7XtozTwDJPhHnGGQuqsFlv&#10;cMYwjiNhWlimRczozULT9zVNWe5gZwMxinFXTK32nKoDknZ0ml200Wi0wAWqyEQrfRaz5xyhGpmG&#10;45FuvT7pHwkpcxxmtDZ0XcvNzQ0hBC4vtjzc3bHUNLXT55RSplv1aK0Y5plf//a3/OIXv+AXX/+c&#10;poj82zcNOSXu7x+Yy4Jdr+jbBu8UWhemowjfKQVdJLHElGpQNAbtPOPugeE4cJ3F9NWvVljnKSVX&#10;8ZK8L62tGPWsQatCSRFdU5Ccs1xdbrBEDGIgdEaE70ZbQg7omvCjlcN3LU2BkiLD8UA8HJjmBYwW&#10;AVSRazFmSa+jmmLGeeb+9o4UE/1mw/bqEuMtjXd0naR6L7Ok4OZSKFoEsmKm0QKLqGZU4x1re0nW&#10;I4dxB6UmtrYtm61CG4t1nuNuxzKPaDTaWhGiKYVSlnGc5B6qqaApBEwBh7w3pQp960hes4RIj2GY&#10;AtZZQkiYJCK4XH783NRGi4EPAYh888c/oZRiu93y4sVzea9Kyc8mQ4qRw/FQBYaOlOOPnqMpxbMo&#10;VSlJkClUw+0j0Z5AVD4msD6G3cif1dnX9dgIJNd/wRi5PqBgjRXjPSLwdL6KtpwhdAtfffU1xmjC&#10;dCTGhZAihynRqSQ/lSXd2lox58Qk5lzFx7SsU1LW6X7NVRx4gpGIoDidk6ZjjBWiELDWEEKoQm9z&#10;NnaHEM7JVI8NZJ+mp57gJyfjhxxnrSXINeGvmsNPCViPTW0VwpKSmOabRgz+8zgTQhQwyzSfj2cc&#10;R/b7B4ZhEDCNFXGuPpnUS6kGK/tnRrnHCbCl5LNg+HMAoqKo6eCFEOP52ZZqalhKSQRq4hoR4SmS&#10;um40NM4QgwA3rO0wxp7vTUWhbRwX6w2rzrPdbihkUkw417LdbnGuZTgOKK3Zbte8fv6Mq4uNpGfm&#10;SN96GqvFHBQjxiisFSiPM4ZcEtM81WSlRKwJi0lrFq1ZmgbjHSlnwjyJ6cpKopB2ljFHmkaMOX/6&#10;5rd0TUfXdnitKSmJkNY5liT1x8PugfvdnnGJoATWsNms+dt/8zd03Yp5EKNyXGaWacIoRUoKiDVd&#10;T8wuqRqdSoW2NN7hrGa/v+c4LGy2DVrL3F20hVwoRbNerfnyJxcsUcApaIV38netFYOXtxpFZhyO&#10;hHEUuFFOLLsHcgjsD3sRztfr4jgMDOMEFPaHgZwSl9c3fPnTL1hSYZoXUswYbbi4uqqGj1JTnTOH&#10;w4GUAs4opocjb8eB435Hu9kQUkZrQ79aoVSqMCCFtZ71xuJcQ2M9JRWMN/QrqediiCzTImnVIZCQ&#10;49wdjxir+fa7P+KsYdP3bNYr2lWP81LvphBIUdKpcoE5RBxyjU/TjJkim+0G0ziUNZKKqTTDMnH3&#10;sOOH92/4cDiwWW3QCqzWfPnlF1xcyHyXUqHzDpdkjvDeYZ1AIlKKks5oRNSrVitiXJFS5PbDLUaJ&#10;KU5lMc5MYWGZRu5v71it1pJc27Z0qxVlLuyPR0mndw7lDV3X0HcdSkk6VNM02KZhiYmQEtMcSRWU&#10;pY3DGMhREcPMw+5ODE0oScpWYNuWbSsJct99+ycejgeMc3TekVJmnhbywwPOOYZxJgZJKL5/eOD9&#10;3Qd2hz0XFze8fPWar3/xN9zcXOOaBuMcORfCPLOEhRRDXa8klnmuc6jm2dWaZQnct3fcfjDsONTP&#10;LMAwUJC5XKGk1qpzftN4ur6X9Uk1Dl7V5FVnm/qsM1AiJcq837YNMUrSFI8TqKsIdzweWeIiy1xr&#10;GKaRUjRNu6pJ6JbNdk2IkVQKr1//pIJnYJkWDocDMSViTue5c55nDvsDYRHxNUVqw1IUKUVJMlYW&#10;rJGk9pRZlsA4DCzTyDJPDMcD3337Q4UqaZquw3sBWljfEJfIcNhDyWzWK/q+pekaLrYXdH1H3/ds&#10;r65QFQJFhWNpI046bUyF8ASO40TaP4iJ1Mn9/eHtW8bjHtd4LrYXXF9f07cdJSeUkhp6HEfmcZQ1&#10;iZUaTWkx1oQQ0IBvW0lFq6sQecYvKC3pncZasvOYtammIzEaL3MS82BBjHRajCbTMJKLmO0z1YCN&#10;GF2NNWejj3NOEqKVomsaAV/ohsZV6Fede13bsVmvKCXXdXupyfALCn02G6WcmbqG/W4POZGOC/vD&#10;8V/dZ/mcQR1+bCh/bIz/3M8+Bv58CrX59HU/13f51Hz/uV7Lp32az0EJT3XT4+P61Mz113pMp1rr&#10;UyjRX+vz/KUE98/9/+NzoWtye+LTxHuqserHryE1da3/tca55lxTG6UEapIfg5lOr1XO9/XhOHIY&#10;J9quo297WWNaI9DFWm+fzFzlfDymfl0S6EuGpDO6QE4Luli6xqCy9FsutyuG45HjcY8xhVevntcE&#10;ewEbGaPP69RTYy/VZGGlxZCZSyTtDhRlWa97XDWvfPn6C9KSaH2LcxatjRjQjJI1mJHzmYtAI0OJ&#10;NFrTdWC1kt5CSaQotsCLzZbD+oBKpSZeSkJgyZlpGqvhWWA+4zBQ2grTtAaXHbnI5xij9Mhk3lFn&#10;wJhzXhJli6xnmlRYtTCnRI4R5xqs9VjnOB4OjNNELtJPMNXs5K2muAr1rL2vuMw1fljMREpJzYwx&#10;WGto+xblnBhUzUfwGOrjPJKLfB5iUsxoBESXYpS6HDEBl5qeezgMsvafFrSxXBsj6Y4pS7qktThr&#10;GYah1vYCpFNOgFRaabZXlxx2e/aHA23X4U5zjBLIZgwRiqzdJKE81vnnlL7+ce1TqrkTwSCejfDz&#10;HJnnQDGGy4tLlDViwNEa17bEJPBPjT6ns5/WYjFEMbaWCshKcgza1HtD6XPiu1Ji6i7VNG+cxRZN&#10;CmLmFICEPO9P6evyDFEVwiTG+BOEkVJIGUw+AeHCGZrmw0LTVBOS0qAMOSRyivSt4/WrvyUsgfV6&#10;Tdd1qDpfpCgAi5Tj2RR2WmtrI3Wiqs/glKUfs73YMo0jb9+/5er6mqYVUGTjHZ23OG9rXRQ4Hh7o&#10;2k6MeSWjnBPDX0oCaYyJaZ7FYEpBWY1WnjwLTFFruZdSzIQlE2NAKdis15AS03CUXg0Cn1NF1sDe&#10;NrTK0qw7+tUGpTSXF5e0XYtSBWedrAuqCY4kX5P6QLNaNagSCY1h9pplnCjBCchsmtBKYFjWWSwC&#10;7nFeo4ylKIvRAimIWUxducj1d/pazIWSBNxgVBGAzjIyHw+UnNAp4BTn50BjLd44+qaldR5vDWvv&#10;2Tae+3vLfm85HI+MyyzXkJbXlPtDUYqWNHGlyTERw4JCAB8YMeeXFFi1jr5pGHzgeBxYKgxyiQmj&#10;LVZL7aMfQfamYeSw33P3/gM3Nzes12uc96RySr3WciwlnWf0eVnqHFNrZuOlF20M8dFzPJ1htvmc&#10;IC7PXipsVNF30HUN61VP0zhQrxjHibu7e96/f89xOPCwu+P9u5YXL59zeXXNL37xC7xzUkOWwn/5&#10;L//Ezc01v/j5z3n1+jUvXrzm/v6e3/72d/zqV//MP/7D3/Pi5Qv+3f/6v+CblsMw8PXPXjMOO6Zp&#10;JBXLN3/6jr/5+VdYA94qVn1H3ze0rUOQGZphOPLHP/yOD+/f890fv+U3v/09//cv/5mQLMZ1rPo1&#10;24sX6Dp3Km0x1nystbLsxehzf0fJP0X2Wn60p6XVn9UHj+smo/S5dkm15j49C+Te0zJX1GdDqtAn&#10;a+2PekjLssjr1x7Uqcej6vdPYMRlWQiL3KveCxwhl0RG9hwotprTDbbuP+SUmeeZGMRU2dck8NYL&#10;XGwcjwzDxH6353g8MM1HcoXVgMBqdTXjGuPQVuoBV4GVn9Zfp3Nzeq58rMk+bjFq5LxppVDmBGYs&#10;tYbRFVr02BgvIMFSshjYrcXXNUjftOc+pNUGbyx917Je96w3Pat1L4Z7o8+AL2PFtO+drLcb72hc&#10;Q+NaGt9RKmBZ4DUac33JdrNmWSLTvFBSpGs9RoHCYLXGaY2vAMCwzKScUVmMn6lC0k6JyMsceP/2&#10;lhgTr16/Ztv0cn8qqS0ag3yWj0AIUlvINbksC42zoDqMtby/vacozaIDy1zIITOPsh71XtZBOUXZ&#10;k8kCNBYgTsY7AXrbvqf1DfO8EOeELoZIZCliBDdaoZXAM2TfUnrKpYiR1UqJwe3dB9Qj8HAqmVgE&#10;3Ny0PeMSWEJEFc2q71n1Ld5ZnPGSgm4N3kjFkZHeviqKJSQedqP0o44Hckp89dWXrDc9+VTMFzH3&#10;ikFZExZJn48FYlG4mjKeshjqgza156wwVnrM0yR9QKMVVJgeRdacisLDw46kpO+P1vSdgAolyb1n&#10;Hpvay5YaR/ZSA3NIFGew1hPDQogRkyqMWQfmGDHa0DW9zAG1Z6sq3McoVfenCzHLXqCr33PW0nlb&#10;e1diTjfa0DhNs+k5jgJAvB9n4rygreHZixuaRq79nCLLOJKWWc4RBbTCOMNUTf/aWJTRdS9PoEOZ&#10;jFaFrm1wvkFpRzEW41sSit3+gG9bVq4lBNkD6vuOi6tLuraRe7tUqIzWpCT3iHVa+ntxoV/1NI1n&#10;SYnVak3bdaAs69WWVAoog7YCQYeEUbKHjdIkEonCpl+x6lbMIbAk2btyzoHWjPMkkNqSKRWsq4wj&#10;JsVhmBimmRgT+/0gEKOHHSlKr9dZS9c0WKuxjcY3Du86clLMYUZbI0DVcWQeZQ8+JIE6OW2Y54Xj&#10;QcCCZ7CtUrW3lAUAlQUGm3PEOM+mX1NSJoUFXTJZGaalgpcKOGOx2qGcp2l6lFZ1f0jm1KIF+qy1&#10;BqOAjFIFrQVMGJNimgZ2DzuOxwmUGN+t1hIqYC05I9BYJ7W8Nrr2X2QfMVGwjcU7S06q7mmoj2sp&#10;I/vC3gqsQRsB3j+Np/E0nsbTeBpP42k8jafxNJ7G03gaT+PJAP80nsbTeBpP42k8jafxNJ7G03ga&#10;/+rxZynrp43Kz4xPxdV/Ken905/5VET9+HufmuH/WvrZ59LBShUAfC4tPmXxdD179pzvup4QEzkV&#10;kslgFKp+H1UwSFKkNWK22+/3zPOCcYbtdi2JArkwLWIaM4igURuNS1UAWArzPIlYSBW8t1gjwmkj&#10;XxJhUE5VpKyECJ8TISTmEIlLZAmSRhSWRQQ93lNQlAzTPJGOI3NcmJcFrRVNIwT9mAvTHNgdjvRt&#10;Q+usCIfMR/NgKQWVFDG09OuGaQ4i7qiiK2PM2QCnkPSrk3julIBmjKJf9agpSDKRb2i7ngwcDgea&#10;tmWeRvQi58g4SyoiyFpCZBxmciqgappHTXk22tTg1IwxGu8tMc4oMpvNlv1+T865isCimMkbX8UI&#10;H0XHSimKErncar2i3awYx5ElLDjdYL0nhQUodUPfMNYExQw03tfEEbnechGx4TSO7O4fiCGwPx64&#10;vLyi73tJtWg6+pjJ2jDNIqgtWUwfq34tiSvTxIf3H/DDkX61xnoRZaMUmcISEu8+3LJ/uOP51QV9&#10;32F8KyaNUkhZkpJSEiGJpEo5CpmTjK/U1NmCCIJyLlCTSZQ2KCtpxiIODufUY6XL+ZosiGnSOEem&#10;MM6zpCV4J8b6mMkmUyx0TcOz6xv2hyMpZnI1Dmw2G4bDkTdv3nB5ecnz589RWtVrSrEscxVla1KB&#10;3f7I1fWNCDmUACBCCMzjiLYGrWvqZcrMUzgbUed5wbWtJAgrRWM0Wq0JSyTM40ej6MkMUj4mR+pT&#10;whMibsrGoJKI6E/mYOo9K+leUYTKSUy3bdvwj//w7ykp1lTbTu5H7xiHgRQzwzyyBAEoDPOMcpbN&#10;esPlzQ1v33/g93/4A0op/u3P/wZUi6qCV2sM4zDx5u2en/7kNb6RpNKCEXGwcTilURkUkZASvmtA&#10;K0JKlCKJeN6IOE8VET7nHKu50aNUEqDGVChZkoX6vhfDsVKsNxv6rmU6DiLeAUmyyBlVE220lvli&#10;nmZSEZPCh/sdwzRjvAhyqeABilyPKUWM1qQMyliarufu7p6w39NvLyR1JMr9oNRJNJoFeODFCBpy&#10;oZTENA00TUMqSa49o1lvtmjbchUllUMuOktKhd1ux9vvv+f3v/stt+/fcbfboXVhu9mISZMq6tIW&#10;i6JzhpQQaAaWogpKg7KaOSSWIEKoOYoRzobCogrLEinVMKK0JN2VogkhobWhbXtijAyHI384Hths&#10;Lnj9+guub66Zl5nv33zLEiJt10qqNKA0OH9KxgtiEMgao0X0JgZZmbNMFaqdzEUnAe1pjvxoPhID&#10;vaSry3k+GZrkNeQzOxntKaCyEXGcLqxXa4bDjn/8h7/n7vYDv/3N72kah/GOabdjs+5x3nN7e8vV&#10;1RWQiSlU0XYSUaXWksxyFmaLiHiapvPxm5oSdBJuS5J9PhtH+14AAm3TYoyWtKuaDkVNtw8hnJPu&#10;PyadinHkJEw+pbWfTPenlHhrbE32UzXxRUTFJyNXzhlyFDG/1SLQdY77hwd2DzuWOZx/536/Z5om&#10;Oa4qSl+3rdQ3Vfwmgvty/gx/XBTJv2Ruy+fj0qfPpyaTngXbj4THVov5/Wy6i/IsyVEEdNRkYGMl&#10;YbxvHI23qLaaIlxH3/WsVhtSSoR5ppRMnGdU67i5usQ6W5O31hjrGceFmAJKi7h3mEaMVVxeXmKs&#10;FVjCJKaIkjJN2+CcJdqFzXpFjmIW8NqSiojpYk6EZaHxDcswcv/+HQ+1Pliv1+ck8LYVE741mrsP&#10;77m6uGQaJ0pKXFxe1OevkYRKrTGmGgyUpjwcePP2Bw7HA999n3l/e8vf//2/53K7FRhNzhSms1lO&#10;G3mdouS+18ZgnRYzVY5Q07L61ZYeJUnVWgsUomkpRUSFYZkZxkFACVnM5Q/HgZwV3ovgUkTIC8s8&#10;kkLAIs+4VKERp/dvrWXVCexoGEamcWAJM1eXV5ScefPmjSQ4a4OzjqQ0GUkpNM5CNVytjAGjBJz0&#10;+iciBN4fmGKiFM04LIRQ6Pqel6+uUNYQ28g0D2xXG15dP2NZFkma6hpcI2LnaZz48OEDISba1YrD&#10;MLA/Hnn//h23t/fsdjtJResaLi8uuLl5LoJu3zDNM7HU9MdiSGWpxqtI2xjGsJA1uBwZppFlWZim&#10;hSEEnn/xU5qmJUxRRMoo9tPCi9crEfemQo6F4faWEGacs5Qk8Kuu60hlEeiCAm0sJSfiMtPXBKcU&#10;xThllZjWTNcxdSOHw4HdbofvWm5evMA3DTfPngmkpM7FWiFziNYVdiTgpSUnfNuz2sp9Y72koZHl&#10;Od6tNmwvrkgp8/btW0LOIvhvGzHxdyuevXjNb379aw7D96zXm3MyZTcHpmkm50zbNHgjUKdn1894&#10;9uwZMSXWfUtJC/e7gTlklDE01tJay9XlBTEa5mkikTHOsswTaZo5HHcyT2N4dnlF23W8ff8exYxR&#10;iuFwkDT1OoflnKphRVJBXz5/jnceGyO+bSj5NJcrnC2SAFzHPM/EKGaHGqxVE8cXwjhz2O04RbOp&#10;anROOZHSEWUMx3HgcDyirZUEPsBah7UO71rWmy339/fcfrjl5sULuq5ntVrRdz1xnlnmiWkYGOeF&#10;OQTymNAGxnk8v0ejLYfhWM1bgeE4EkNB9WuWWcz5TdOxubmm61pZK5nAZdeyTCP744GH44F+1aNd&#10;w34YcW7Ps2c3rFcrlIau62SdlDNOW5x3rNdr7u7uyTkzjhPjNIlZKkR2DzusUYSUud3veDgeaJyX&#10;xDjrJKE1Z9rGC9ghJVIxbLqefrVmmmbmaSTOM3NYiEmSXkuuho044xuP1UbSi1M8Q9w26xVGXxNj&#10;YJpn5mUWU4W4SwQKU9c9IQTmaQKgbXusdThnySGfIUHGOxrv0AG882htyIiBo6RwNpJYpTBWTDxZ&#10;e8Zp4ngY6vQvJpzGwvOrLS+eXTHH9P+63/JpL+NUX5yM5Z/2Ph73Rx7D/YCPdQd/ngz/uf7J6e99&#10;Dl74Lxmfpr9/Dnj4Lz0Hj4/j8dc+PZbH//+53/2XAIo/+vNnD0/9mfn9/J1SzfFaAHchZTpn6no6&#10;f6zNtD6bGENMxFRICWIqOOex1lOUJtWk69YZHAViOF9jpZw+PzFyK6UoEVIONb2z1mgpoREwUImF&#10;dd/z8uULDocj0zhx9+GW66stBXlOacQADKf7Jp37O5eXl0xLYJ5mAUzUhOXtZoOJkVXf8/rVq7oe&#10;kCVcqeCJE7zJe5FiWGvZHwd0BfAtIaBLTVOt/rh13/HlFz8hhUDjHCVvmYcD2ljmcaYUxXotJiKB&#10;Hc1YJwmF2hScFxjdsqtrBCtTeAxgouVis0JlMbsba3GuYFNiigvjOOBSou16bq4v6VrHPI7klCT5&#10;dpkxymLN+mz69l7mDElxDljvwBbmsGCon3t9/ipredjtzgnLOWdySudkVGfEuBmjzHdFmjQCsKtG&#10;2qQCOcNhmrh/kL5jjIk4zeSSzq8r6wJZqxyHQSAzKdM4x3rdS7/CJrbW0rTtGRhwWsuc5ohlWc73&#10;mzHmvD48XR+53gunNdGpJygpsjCFxG6Y2B8GQorsh4lXL55Lf9BomtZjnKVQa2QJnielRyY+ZSgF&#10;UgrklCRdPn+cF7SuZvkYabqmrsEMVgkMpigDxqCKYp4nXNtg6nxqjJWk65gE1qjEFB9DkL7DkhmW&#10;iLFOYDEg0J5lQZkKaJN2LjGJ8axfrbi5uBTjXJS+lMwbmZKSwBdqT0oACLKW00buH0lHL+g611jn&#10;KNPEMI6k9x9Yr1dsVmta7+m6BmPF6JZz4bgX8MrFZsOyJIb7e5q2pe9bSlHkktBGUUoCrJjuKQLh&#10;mQNFg8tZgFOh9oBK4fBgiUskZelJ55JJKLKyZOPpt9esL67YrFY44zBa0/UN1qoKszFYt6HfdCxL&#10;QBWF1bWnVuK5Ll31DY3VHClEDVrlCpQrAlfM1VReEofpQXrdylAwNE1Hu15JX6zUyTkJbCcMR7me&#10;Uqyp9TK35pigZGIITOMo5kzr0NZJb68mlvZdy7pr6RrPumu5be5pvGO/P3AYZP1VtIYs0KtTTVBK&#10;vY5LEQN/hWhq42jbhiVFMXjW58MwTvjiaHJhnkMF7cn8kJLc1yEEnHW4xnN3d8dut2O92bDeXtB1&#10;HXkJdQ4+9XUlvT2nhKnzwhIE3mgfmb1PPR8xZCdZa4dFeozWcjzCYX/EaM16vcY3Ahd5/fo1FxcX&#10;eN+QUqLrOo7HI7v7B/70zfe8efMD0zTx9ddf45zDOUeMiXfv3jFPE8ZYvOu4vr7m669/xuF4zTdv&#10;vuOX//zfuLl5xn/4j/+BpvH8/OdfsFo77h52/O63v+Ph9gPd3/0bri46XAWQhmXH9+/v+eabb3nz&#10;3Tt+97tv+MM3f+C430varPZcXLzGd1uMk969bxus8ee5pJRMIaM1LHGR8+281I45nc/T52q0x9Ah&#10;znPMR+P64/rhcQ1zMr0/nrtPf/c0t55gIyfAo6r/Pe3FnX5fqPPUqUckUI+EaxzaNOjat3LeEHM8&#10;7/eEus9BhZi+eP6ci4sLUkp8+PCBb/74De/fvyMsCWctynysw5xxn9+T0x+T7j89V39pL+9x7arq&#10;foeqxZbKgEpYq6XXqS2qVAAA4KwRk3aF2XpnabzHmZPJX+Gdx7cdrfOsu462cdzcXLFat8xxZlnm&#10;CtSMKO1wTp6HVgscOIXE9nojqeRK+t9BZ4EGKUXjO7zzxFQ4HAcBX1QAlyoZZwVmQJE9OvRHWLhS&#10;ilJhPAKI3UNKvHzxjP1hFChLjJKangW6mpcoc5b+CFgQVI+CrGis4YuXL8laMy5yLe/2snbBgPGe&#10;bCxzzEzLgaaxbLpW5otlkRqnCOzHqgoyXTWs/+3fssxSj+z2O2IIdF2DRgzGuoIdZiVwM1C0bUNI&#10;mVhAW8vVzXOmacIai/OeWMGbBYWzDm0sxinpNyjZB4ip4Kz0nK1VOCv9vVIhyt461n3Hb37zewDu&#10;P7xnXiY+vPueruto+xXb7Zbnz57Jdaw11rVYq5mHiYzC2QZbP/OsEo2psLMkPVRyosRAjJlxWGi8&#10;g67DWzGWG+XQ/YZ5Lry9eyCngm8sMUS00RiM7DlrRdM46fulRE5yHYW4EJLUc9ZYQAzOyzJDhSWW&#10;XHj+TNF2nTypSiGFhaKpAMYiSe85YZTClYTHUtKMUUZ6T3O91kvCGoG+qMais6NzFlhTKvTR1ntM&#10;GYE+phDJSyJQaKPmQfsAACAASURBVKzswTYojsNYAUUCqjj173OWOStT4ao11d64hm59QeSt7JE3&#10;LdrWOiUnQlywybBqW1pnBCKTpa7NKdG3rQBD5wblLKHCEJYQ+e773xNiZnt5xXqzkeevVlgjQO9l&#10;ETh2TAI5UAWatqHxLbpC+Ey9r5ZlEfg1UqTGnKT/kHNdj8E0TWgdub5+JvtMKTEMR8ZxYl4i8xDo&#10;Wo9bNFpPWDvjfEsqicZZQowC/QmzAJoqwDXX/ZembVkWSacv5SOkLqUEdb+sJDl3jfVcXl5jlSYt&#10;MyUFcpLPm5QJS6DvV7i+wViLygnj5D2XCkE77Suc+tWnPXOQmiulyDwtKGV4/uIVvjF457DOokQw&#10;QU6KmGDdr+WeNZqwzIQgc+08DoxDout7vBOIp6vASEmEVxSlySrjKtCp67snQc7TeBpP42k8jafx&#10;NJ7G03gaT+NpPI2nwZMB/mk8jafxNJ7G03gaT+NpPI2n8TT+fxuPU8P+khj5c+MviZP/0s99Tvj8&#10;ub/7Z+Z39WO7/o9EN6VglGG92XJ5fc3x7h2pJGKWzX+lRRytc0YZS2sdc5uZQ0MaRnKOLONM04ip&#10;DSDmwjgF+sZIAkZJ+MZWc7IVM1gU01LjvRjcEAFM4mMyPZzSHRVuWhiWhXGeCVPAW3fe+A5VbO2c&#10;RyFmxONw5HDYMy4TSmtePH+NVpH94ZYQC8M4cZgmnDV0TUO3WvH+9pYQgpgfnSXGgFGasCzMIdL3&#10;axrvRdicCyFQ07AVvooLTU1KtsHR9j2YyO6wIy4j4zRRUIzjROO9GLWzpEBN83xOieFsLC90jafv&#10;eknGKGJFLjlBkgTAtvWM48Rhv6PfbKuoN2KNCJWHYeBisxEQgBOD4omcn05pwzVNWANOa0kPKxm0&#10;JKmeEltFlCWiCVuFugsKI5FqIuJVEFJkmmfQmjkGeqOY40JBRCupwCpKMvE0TZRqHj2lRQ7jyDBN&#10;jOPMi1cvq3jQc9gd2Kwtfb/mu2//xHa9Zg7Qa0daJjHTpIBT7ixsL4AzBqXFoJKr4FTOrohntXUo&#10;Y9HWkkphmRcwjnlZuH+4P6dIlxhw3jBpsCHQdy3b7YZlWbi7Pdb3I0AGlKFEEZgqpdleXLHEwrDM&#10;FKXx1ZCutaJtW0nXqqnKyxIwVsR7xlnWmw3TFHn3ww8chpGVUhh9SgGLzPNMgyT8FiVpItoYNpst&#10;2lRx/xLEwGjFpGCMASdmlxhFAB1TkiQDoyUBqCaZSUSbJHRRxUVkEYZlo87mWV1NjilJ+npcFu6P&#10;AxebtRj6rEaVROPa+tkoUsli6IkB33bYpmMaZ3IpON/QdT3jIIa4w/F4ThRKURKL52kR0b23hBSr&#10;UdOjkkEZSUMrSyBMiySRTiOxKEIU4/Sq62msJycxyaW4UIoYISIF5xpSELFujIHj8UgpcH19hW88&#10;x+ORHBNN27JZrTnu9szTVBMKM94Y+s2KgiaWQkmZcRjYTxPaedZXN8SSRZgbAzmWc7J0olBqgsbG&#10;t5i2E7hBSBAzH27vxYBRCkqJcLVpGl5/8QWX/VoEYyI7lnNTkR1LioCjW/UYa1AalnnhOIiZuus6&#10;Xr5+DUrx8tVr3r17x8P9e5YliIDcSJKSypEcAqbOAcooLBCVJOJpxLjaGIMpM40F2jWpJhAfp5lh&#10;FANaqAJ/OIlpJdXbaHBWEgCnYeS///OvWW3XvHzxjIvLC7quZ5pn9g8PtG2LMZZcBbXyrJPURK2r&#10;4VKfDO1ijHbO/ii1yjlXnz/5bILX2lRzfqkC0VTFwe5HCeiS7CsJe5IoK+Lum5sblnliCYHD8QBa&#10;RJopZzAO03hc07DebCSpKp/Mb6Xeq/Y8Bz1OJ/vU2HV69ovxEbxvWK1WZ9OG1pqScj0nmZwWSWuk&#10;mhRUOUNSTsLkeZ7FlFsFYG3bfkw9fJTKJUAIGMdFnuk5EkMgLZJMKwaIUudDCDEyTTvm+TsxcSxR&#10;EjerYf+U2OOsiCBPn4uk2/9YOPvjukfM7CXXNK0TjEHrmnSqal1hP6a05kyqCfHUFC5JJtSSqrQE&#10;SRiq13V5dG30nWO76tisW0kdb0REmFKBEjAKTCPnpu9bLrdrnLP0fUfTNudnQNc1vGpfoo0lxUiK&#10;C9MyMUxHvNXMy4hF3gvFIB4zmZNzTuyPB5RSNE3Lqu9w3uOc42G3r4mSYhptm+ZjeuUpRdo1NVGs&#10;sOo6WueIS5Ckm5xROdO2DdpYlhAIMQs4xHpurq8IKZKKmGQf9jt++ctf8bOvvmSz6vHG4JsGazSN&#10;8zU9beby+gqjLWTQFDaXW/qU2e12LNNM2wvU5v7+Du0dvukk8THDPIt5QFFoG0/OmeE4MOz3pKw4&#10;asVtilAy5ABk5goOuLy8kgRqpSk5EkJgSQntPFZblhiJKbNebVit1mLosBbjPKXIfSbJ149S7hDz&#10;m+87AXkARiumacT0a8Zx5vb2njfv3jDOE9Y79scDr37yGm01MSw0jRYQi7egClZLUqw1itWq47vv&#10;ZoZp4sPDQ02tNozDwDjOZDRTgv3dnnd3D/z33/+J9WrN9fUVq3VP1zakQDVQQdevWG/WYubwXlIT&#10;48J6u6lrAsU3335LRBKmfdvT+IYUF373xz+xPxz4yavXrLoVJWdJjlOQotz72+0GBQzjAKnQ9z2X&#10;l9ccjkeOJTGmIOn0S5TEYOehFEKYubp+xmq1cDgcuT/uWX54y0+++JLNxRbvG9qmrabIhBHrI2le&#10;2O32hDCL6d1qttsN1jlCESiMxRLCQlYjGCd1ZxShtdaGFAvjODAMI+MwYnzHu/fv+MO3P9D4lvVm&#10;jVLgneWrL16z7nu6CpcK88y8TNzv78lhYR4HtHF0znEYJ44PD4R55P5uKxAZ76upbsFoxXA8Mg+D&#10;CO6tp207+u2K9XrF/jAwHAeWsBArVIgCSmdinLm/+8A4DNzf3fHq1Uu0rsnGnOZkg0bjnMa1DSVG&#10;pmlgCYnj8cDFxRbnPcpICuN2teH6+powzwzjKEmfFVxWiiSpxpQ4Du9JuRCqicT5llXf03cCWXn7&#10;7gP/53/9rxjruL7a8u/+7u/42Vc/JS0zKUhy8BLkd0zTgnGOZToyz4EQIiGIMW8YhpoU51BFc7Ft&#10;KFqRyAzDUZ7N2qJUQmtP5xvUxZbjYcXheMRay91OoB9GS72p6xrHGk3bdbTa0LQNxlgB7gwDcVkE&#10;OobU2VYbrq+vRSTed/TrFdZY4rxweNixe3igUGi8o5SM94a5QC6ZzeZC5ohq8s02Mi+ZOclnqZUR&#10;Yb5S5JJBOxrvBZSQEiEIkMkYjXee5pR6WWt0Y+T4Syks8yxGEedrnTKRUyAlwzzPOCtCa1RCJVXr&#10;dqlTnBFj1FITb2OMFTqhTo0Dck5iUtSntMmCtgbjHGiDL+r/s57KXzK8f67/8TnT+ml8msb++Oc/&#10;BRaeDEunOuO0Jv2X9lseG57+mnn+L73WnxnTH9V3nzveTwEAp//+j1LqHx9DOfGvPvN6jw/9R8eT&#10;ExKWrrC+IQMpl7qmk+s+pYTOmYTUYwlFCJIOmlIGbUi5ps2GBBqBWSkxZ6Ig8xFqoLQkEhYFVmVc&#10;zqQMJQkY0VmNs5Ky5wwk77lYK9qmYZxGjAbvGnlmKDEmSdhtqVAnzka79XpNfzhKIqWGOQQYZ7QW&#10;kIsqYnBXNa0vlXIGy6Scq9E9YV3tJZVIyoFcEqq+Z2dthUWJiattPHEOLPNE4x1xEiDZlBdSBTA2&#10;l1tyVnLekphi0TIXhBg5DgP39ztCTljfoJ3lJt+waQXYIrWJwVoBKBpjCHHmsN8xDEe++OILtpsV&#10;d2FGGU3OYthxWurSxntiigLF0Ir9OLLf7/Ftw7VvxNCslJh4lID8Us5kBcM4khU01lXzu4A/fOPr&#10;n7XAomKoRrlKWah1fwiJ/X4vdQUnI3ji/v4eWw0k2+2WJVRISAgM00QKgX0pKGsFllKNkP1qRS5S&#10;A6cs/TSt9RlyVfhopjwZ4Klzry6FmLOsf43BKLBKgVFoLDlCVJq5KPbHkeM4sT8eWa16uq7j8vqS&#10;vuuwjSHMNdm4IKn3pYgJPQaOhwMhRKn1lUD/coWfOefpuo5xHFFFoQu1LpY1q/MNqIIuYurhlIad&#10;C7mu2bUx+Ao4WSZJQNb1HlNKro9WV/CVlcT1WM3Bsm6W9VDnHRerlRjkUqqACXlmhPqMUhlK0RQl&#10;QJ7TGoqaIG2tFbBAKagsa7Rc4GG3h7Jnv99jv/ySdS9J8K72kmW+k0RO3zhZ31vDcR4JaaFvm7rm&#10;pwK0JnQyGKNZQiTMEwFYlQatNNbKZ5Jj4v7DB7S+x/sWbRRZFSKaJWuyaZhjQRsn6yGtSTmSw4S2&#10;npIiSxKzvzWgW0lf1kXV5OfaT1sKYZqYhpGSI94bnPYkAyqJ+biUjzC73cO93FMorG+x188hNwJt&#10;y6d7Rta1RmVyCXJtKzHxqwq7LKfrRSlUkd6QMwZtHKWumXMO9H3Dqms5rI5s12v2hyt2+wN3d3d8&#10;uLtjGBe0LtLDB6yrQD5r6Y1DFUlR1lqS7GMqGFv7xjLJo5X0qJTRDH5mGqdqak4YKz39phGjearQ&#10;kZwz796+5fbdLZdXl6w2G6y1dKseZaR3reuzHKj1TKnX7f/D3ps8S5Zc+Xmfj3eIiDdmZhWAKhBo&#10;AGyKZpRo2mihf5zaSdpoLxMl0USADTRQU2a+IYY7+KjF8Yh8lV1A09jbd8zSMvMNMdy47n78+Pl9&#10;P3MBW5zrKqUUcpL6q0CvZB+n0PK6Y+Dx6YllnTFGAMB///d/L3WAccR7T04VfWNEsKkr799/5Ntv&#10;v+fdu3eklHjz5i3LMnM4njgcJt68ectxmuh7z26343d//295fHjku2//wn/4D/8Lu+2G3/zm1/zr&#10;f/Nb/vt/99/xP/9P/56aEk5n3n/3LR/ff+Q///4/czw9EtaF9+8f+OG7R2I04AZu7u4Zhx6UIlUw&#10;tkNZJw7jWjd3YCXCvyyCUak5ORFZK3URHJ5zm/P1elk3e1kTOl/r8/fOOcO5Xnb+vgAlP30mL3/m&#10;DHs8C+HPP3N+/tI+f2W4jIvzIVdptRqtzk7Mkgt57y6AkfNrEyGn7AOHvmeaJr7/4Vv+8A+/53g4&#10;8Pz4JHOTt/R9g5U2mJj6LO/8EQTgDCsq9SeBTp//Dur8sLUte+IaLQmGUKitOYvapW5SyyfAo9UK&#10;1+B7m3Fk6Dx97/GtLuedZbMZ8f2W66trrNLsnx+IcSEXzdh3XG23lFbTW9eFh4cPaK0ZOotRGmcd&#10;yzThXCdieusYR3HHPrszSw4y0w0j3kst9ng8CRxm6KnVyfmB1vSbUZySs4Ayda1kIMaA0gJy7buR&#10;u/t3OO8v946AEzU1t7XXCAzTWgMoYgqtRiLnVUYb3Ojh3Rdsx4UlrA2OsuU4nXh6eiSnSMyBnDJ9&#10;57je7lAI7Fh3HSkpKInOWXrnyb5grGO3GTiejgIINupTLbPAcpqJMWKtZZu3cgYAdMPAZrPFORHz&#10;932PG0bWdWWaTk0IL/mIO9cp21ptLvAFmsu0wKa6vqcqyWN+/cuv2e/3nI7PcnZyOvD4WKhKc311&#10;i3eOL7/4gpKr1Jf6jjLsCLlQasU7h7eWWiK1SE4pQBAlNQola4nRipLlDKAoRcyxVWQU49jzRsGy&#10;xFaTqFAzNYugOp+hoiW3+eXF3idXiFngerUQg8CydYMQaK05zDOR2gApGadAI2eYxmq0UaQoAAZr&#10;NIYEqqBKJoVITQldxYmbYlEUvHGYscO4DqVtW38CJce2H5H1dV1XSgooKsl7cpUcaBxHus7R+Y51&#10;XTmdTmQl9XVt5Bx1XiOmGLwB7Rwpr6RS2e1GrPdsuo4cV5ZlYg2BXDJGgaqeqhJa0DeUmpmWhZgi&#10;07Lyp7/8gXmZmaeJt2/foY1Fa8vT4cgwbLjabRkHT98JcD6nRKwQUxb4TQNllFII84I2Gu/9Zb7R&#10;VebRCpSacKrN2Q0APDgBucaqz0xs5nniu+++43g4iAg+BKpKGCNg19Jq12sKxCzXN8bYavIVMPT9&#10;ILBYL/Vn6+TvdV1ZlkWgTDHIWlArKoMucvpkndSDdInkEslxJSwC39fWSh2pnXNXJXtWZSTPlhyp&#10;QeeaAD63MwWlZF0cR0PXF9YwE6NM4GtaCG3+McajlGeaH/HWcHd7QyoC0+wHT5hPAjMoBTYb2QP6&#10;DmMMIUUBLeR6gUGVWgVc9Bqv8Rqv8Rqv8Rqv8Rqv8Rqv8Rqv8RqvAvjXeI3XeI3XeI3XeI3XeI3X&#10;eI1/afw1Ybp8XYR1f8VK6yfjpxwhPv/658/zqZGZf/a5ftQYXf/p40hzJ5SSsM5x/+Yt4fRMSlnk&#10;qd6KS2A+uxNXnFGMQ4/vOjbzynelcDwdmmOtHNauayCHgK4d1YBRzTHXCPk/xUxoLvHKnN9rRqkC&#10;WZqDUmt60tpJI5q1GGNFILEs0EsDUudtc5VfUcrQ+Q5rRcgQ3CKugqmgleYXX/2Cp8OJw/HAEiLL&#10;GpicOKp771nXFWqlcw7vpclHGqikCSmEwIYBoyBTUKrQtYZrraU5UjUhvO06fMzEsuK858PDA/vj&#10;xPPzgVwKtzfXXF1fI0piaT5UWjVHLREN3gzXxNSzGQamaWLdrKjOoU1trkqVznu0hmVdKeoork5N&#10;lCQC6UpMEW80p+lE3xqJlC5040A/Dxymmfv7e66vd5hasUYEQS+dkHPOaGPoh0GaxboOo2iOoRHX&#10;SfNzrYquH5iXlZgzIYmzaM2VeVq5urpht9uAUeLYZsSRVzehxWazoVbYH488fHygHwa22y3OigBy&#10;XVbc3R1KWZ6PE5vdSr+KoCrEhCoV56Wp8twR90nUqTFKiRN3qVDg6WmP6zp21zcorUm5sJ9PpFpZ&#10;1hmtBSKgqKgKpUhT5VIKSsNmu0UBfTegUIRlITc33poLYY1NHAK+G4goUi1M00StldPhKM6d1nI6&#10;ncTJqJYGODDtdVvu7zXPz8989913fP3113gnTdhKNceLlLDeYq3H6JVSFmISV9ZUCjYmbFeoSRq7&#10;axZnpXPjOYhznTbiln0RyTdRREmJFEX4W2KiUMXRpYoDqzh7SZNeSpGUAkpJU/UyTfjdRpr0cxKX&#10;SeTeCq3hpVSFrpXd7opaIITEdjvy5ZdfcjodULUyzSISw4pjRI4J33nebt6inRMBeS4oZcWtCzDn&#10;apjWkGFdZoiJcRi5vbnFGgO1INp5I8K8nLBe5oCcEiHK3EITME3TzLIGhrEXaAQV13mM0gx9h2tz&#10;QKIJOOTmBgzawnh9xb02ZBSq67CqsrnaEuNKiZmSxJ0wpyQNaZ0I4979/CtKzvzxj3/i++9/IITA&#10;8XgkxiAOP15cWD4+PPH1v/oVv/jFL1Bamum1spSqCLHQeY91PUpZrDuLqxXaWE6nhVI0uWSG7QbX&#10;d+xubynp160h9IH90yOZSoiRmhN5jQIsqbDEgO2szJ++E/Ghs6ibqwbPqCwps66RwzSzP01Mc2CJ&#10;kTks0vRa1MX58ezOrZvgS2s4HQ784fBM13dcXd/wy69/ye3dHcu6sKwrOQZxrdOalMTdD1UxVuaA&#10;UrK837N7OUAt+K7HNkG8CKhrE0LpF02r59tJBGtnp0DTnKBKlmZv5w0hzlQF2hmUsTwfJtaYGcaN&#10;OPOVyqDFDXtZF7QxpCyCXd91pJiIURqFK03E3YQj5zXONhHN2fn1nB/YJmp4OYeHsEJrZPvkeJZE&#10;TOE9lXJpSjbW0HW+PU/5kTOia8CUT03P7fdqZp5nSk50Ttzwvnj3jlIKf/nzX0g5ifhimpqQOhGC&#10;uL2pqi4gFGmyVBeXe60tUH8EGfpcCCZfF9EGVcbdj13ga2vgPovDRDRRSwEq5uwAX2S8KGvpuk5A&#10;AqYJ8VX7nSai3IwjN9uB7djRe3FuV62hVytF53uUEjdfraH34qa2zDOb7chut7s8R8xFGou7jhQD&#10;83RimWeenx4paWVwirHrGHyP3wx0/cDQd3TeEhZxZF6Xla4f6TY9uRSGcRBRiVZ0my3vtpt/elhg&#10;G+gnKUIOGCX3NqagXCWkxNPzM846rq6uWmOiuBgOuw1uGPjiZ1+IWHZdiGvkdBS31ePTM5uhZ7vt&#10;yUWxxsA0z9zc3BBTZl5Xnp+eedo/sRk33Nzccnd7z+39NaUUTscDwzhyfXcHShGizPlD11GNlmbQ&#10;mhmcZ3N7y24cmJfIvCxo5XHWkHMkritWG1KqxFSoJJwz+K7H9wNLmJmWlZIXUizElPnh4we+f/8D&#10;tzd3vP3iC5wXQdd+f7jAE1KKlFRIuVImaXY2KJyX9SfGiEJTlGGz2fJ3f/erBmtx9ENPSoESC6om&#10;QgXjRKxUFeRIuwYnvvnmWx4enljWlSXGy5h52u9RWjNutmjXiRu9lpzicDyyfsj85vrXKG8hBpZ5&#10;RSnFuy/ecXV1LSKvkrHWMIwbEcLnQkyJm+srfnh4IMbCcZnEoSuulBJ5//BEjNB5z7s3d9xeX6FK&#10;u6bOU0shhBWlRdA7h4X4/j3L3Jo9a8UajfJOADTes6wL8zwzzzPaWLZX1/zcGTKwhsTHxye2my3z&#10;IqAg31lCyczHA8f9nrgGbOfYjAIWSmmlqEJIqXn7WWKU5vzj4cjpdIJaub97g9GOkCLLEliWla4b&#10;0Nby8PzMuLtmHLfsdluGvuNq27PrLF1zjorzRE4JlQuj99RaCKeJ3c09tu/FrZ5K13m0c6wxUSoN&#10;YCSOZbc3N5SrbXMkBOs7rHeM/cBuI036p9MkopDmmJbjSioidjuDTrQxnKYjyzyJCFEbhmFkN4wN&#10;JuPOO08olRQi3/zjn/nql1/jdCe7sNLcp7Rl6AdxwNIG7Tzrmng67DnOszTjNpDQEgIuFdZlZa8P&#10;bLZb7u/e8u//h/+Rjw8fudqKKP7Dhw/4JtRQtbDpPFd9B1qTiwgKlbbEVEhF9hIxJ/7xz3/m8fFR&#10;nGfP4JeqMFXx/tvvBZDVWYwzHBsMLaXM8/Mz42bDzc0N2+2GWgvzsvKnP/+Zcei53mzoul6u27IQ&#10;w8o0TczTjEIEfzQYlDFGHCUrbW8K/TDgtzt+9u4L9ocDDx8/Xhy+YlwFHqY1j4+PDIO4DxtrKEX2&#10;UTo7tDJY68SFshZSLRDDpRl73G6IQcYuqjCp08UF03uPdbbl6aXt2xTOCnAmF3F8j3UhT7ntJyrz&#10;kojJyr6k5VbOdvhOhABKwzgMUEUglBsgqzRRsogQFFWsfzHOY5wjlSpf+xfUVn5KAP7X6iY/BRB8&#10;CQV6KTj6qef5J66dPxJ+q38i8Pq8dvK5s/tPOb3/lPD85ff+dk3pkxPq586rP+Vi/1Pv66/VlF4+&#10;90+53f8teGMpBXXhohn8MKKsJRWZE8yLMUP9lEeHXGQumwUCp9GsIWBqxVsLNbIafdnHVgo5iQiu&#10;IjWhVMqP3XujQEE0EGaN2wz03hNTJoSItYZ8Bv10HpELKYx18rpSc5VsAryXf4Zx5Pl4IoQoYLUY&#10;OUwTJUdSA+AZo6lZhAopJeIqbrLVyOOVLDlj3/UX+JJ8RkjNqgmVvbPkklBVkQIXAElVGmUd6MJp&#10;WdCT1BJKKbAKpEOcdkV41A0jfg2keSaXynKaUGh2nWPTdwydxxqDzqo5b2aMMqS0cHh+opQsUKO4&#10;imNhkjzeeStOjVazPwZiimRVOE0zc4hMKdFvdwLbyeLkrpVinmdoeyWtBSbZey+CbS2uiLR71jkR&#10;EscGrUIpUgyt2CkC/1wKJQtgwHvHYCzpGHl+euJhs2EYR3ItHI9HUArf9RxWEVC9f3zkS/clRhuU&#10;ERdnJ3odAfmU5hatdVvfahNeqZ+cUz6Jadve0GgqDbZoBQwxjIppXjns96xrQmkL2mJOCyhDZy1V&#10;iZCfs4ttE7rTxN2Pjw9UNNvtFa7tq0qR+81732AkzaVUqAMiIBw31KUQl0Uet9IE65WsMqaaS101&#10;hiDAlZRJkjChtKYfRmzXkUpujpyFdQ2EIBCBkuX9X+92WK0vwncl5BTZ+5sGN03NMr5KPVf2Ug1w&#10;UEoDIYBOWeqaiziTO9/JZJMF8KKNZpkXUgriQJ9yc6LPPDw9Y5qIVitDjJlTmRmGQUBH7boJtNWR&#10;K2jr0MjewGgR6hkla2WOiZwiqRqsNyir6VzHMgfWuLC7uiGHiaePE13fN5fcDqcLymmpQbT9+xmC&#10;U3NpnLZCCgvrfCKtKxSpn2lVwSqs8k2UlkkpE1KEXOj6QYCNxjBsNhgrYjOpZ3ya33MupBTEmb2J&#10;nGPOKGNxvkMr6L2TWoGSez7mhNWm7V0VuWiMKdzcOoZ+y/b6iutpZl5W7p6f2f7wnoenZw6HEyEJ&#10;ZDKmtYlVFanBCcR5VzV4CFAyzmjM0OOMY42RmJOI4CmYszO7avcsSuoQxlCTvMZCZRgGaio8Pjyw&#10;3+8ZNxt28YrNbotyDuOdiOBb/V4AWVbGTwwCKdSGGFMDCn1yG08pNfiSgDOcM6whSJ1+XZimif/3&#10;P/0nrHEXMKAATTsRW1cZI4+Pj3zzzTfsdgIY22w2bLc7nNu39UfqVPO88P7DM9ZY7t58yXQ8cDzs&#10;+d//t/+D//IP/8Bvf/OvuN717J+f+I//539kOi34bsNhnllX2X9SDNf3v+Lu/l6AsKUBhSuQC9b3&#10;FPIFtPgJIGRa/eSzfKrKnvTl3AciYP+pvOA8T47jeAECGWN+9Dsvxexd132qPb8AFTnnMMZcgJO5&#10;pBdQJIEG5lzkM8tyvuOcvcB9Y5R70VrJcWMDOZ6BdafTCdo5yfncJ8bE8XjgdJouwL6+8yKAdA06&#10;2CB4InCX+/riRv8iD9NKXwTyF5F7C3P5v7rkdVorcKa5iIuwtBR5XI3sl7vOy/qtDGSZS0qtpBRI&#10;ccVqcYLfbUd240DfiYC175wI4ocO24144wnrym67gSr1Zj86bm7u2zwpz308HXn//numac+6BlLM&#10;1KpxTnKy3W4rc3ttdTUFMUSm4yRnhEKQ4MM88fT8xP39vezEnWMYNviuu4BFlYKSzvdjL3sraxj6&#10;De48FzVw8cyhFgAAIABJREFUQc6yFlXjqFpqbrrVQZTSxHVmXSdCWNu6XMBYNuOAdR3zuhJSZjod&#10;meeZGNt5DZo1FazTLFEExrU5bVunsaaTz0YrXO9lPzcO8r6ziNaNMQQtYMWSKsZ7coUlZXzLvW7v&#10;7sg5sywLzhiMFrf6tFR0qTilgIJGoLKd1mz6DuuM3Ms5sUZxCK/tnDRkUNo2yJrBGsvPf/ZzfOfZ&#10;t1q5sx6AzjlyDOQU0NZQAOc6+sHjB4E4LqcjVIvGklK+5BrG6PY5ZKmhKkOttYGsBRpmfBMI9x7X&#10;znd959DWE0KgxErM4iqulG738SfQV22AGKUMWokzed/A3rnBEwoi3q61iLu5ktyDM6jnPIc0WHLK&#10;RWBcORNDEFf2Nj5ziagK2ggMu+Z45i4xdJ3MP0lAfylHpmkiZ5mvvv3+PU+PD6ha+NUvv2a7216c&#10;vCsKlMV1jqubW1LJnJa9XHsmXK3MpyO7zQZnLDHEBkwwWNfBuW4fM5SVrLWANdeZ/fGZWjTDuCVl&#10;TSqGb394Iq5HclXc3t7hO4U2so7O80xKgRgdu82I1oZ0hm63eWldV6ZZwCPKCHBh7AeBvjtHlkme&#10;FFfU+fo1iLjRWqB6FIElGY3bjoS7K6iZw/5EWBOlJr54+w4/DAJTSlKrKQq00VjXSX6uFDGky5h/&#10;fBToT9f1OFcJQaDU87wwz5O40VuLcx6UESBrLXKubDR911OdRQOD0mDk83FGY6whlSx9EMZRizzv&#10;eZ9YUhKwfj3n/eoCo0dV+n6gFBkTy7qQcsF1HTHDshz57pvv8dbxm7/7V4yDp3OyZixh5TTPcg6r&#10;NdM8czyd2G62xBiouQgoIhfWFOkHgQG8xmu8xmu8xmu8xmu8xmu8xmu8xmu8xqsA/jVe4zVe4zVe&#10;4zVe4zVe4zVe418ULxtYXjbuvYxSMz/2Wv/rwvbPm7f/a9zFaAev50banxLB1yb8rZQfPcfnTh0X&#10;Ny/qxX1o3G7xXQ9hkoYAZVFVnMJDivROhLNOVzrn6dwG6lveP2i0k8Nnay1Wa+bjEU+hao0zWhog&#10;WtN8TSJYrqVgnDT8aSOOAglQWVysM3KoXVVrkKmK0+HEvN+z2+1QzcHSWNOaHBIdns5a7q6uGLuO&#10;3vc8PD0ToxxQ//wX73g+fCSElXkNjL2Xw+aSSGEWkbQe0MZjjcMpy64fUVWzpNKaLZUYAtRzU7qm&#10;lkpIAWs92nhx7LCevlMUKv00Ma8rSovrwWFasL24cyqj8IM4AP/w/ff88PED19fX3N3eUIK4hsWU&#10;mOOCa+7zxohDuDSRjSg1c5zE8dA5JzdCrWhVME0sEXKi6zzOOEJM9F3HZhz58PBICIGr3Vbc5bW4&#10;chonzTm1NRBq5xm1ovOOvjXiruvKtC6UdZLrUhXK9li/JaTIcQoM/YZSKr7rybXgxCgL7y05O9Y1&#10;kmtCZ43R0ujVJ0+MK2ldSb7DGcMw9Mzrwp//8g37w5E5roy7kXHsgcIaEk5DrmdRt0PVLA4OmObM&#10;7DDOizBkycRSSfNCP2TGfiDXxBJDc0dS7HYbQjiL2p24HKTKPM9437EuM846vPGQxfGdkmX8kaGI&#10;oDyjmHMmK4XznbiJTye+++EDu3HL2zf3GK3ZbTecTpO4HFUlovu0ApE3b++YJxHpacTtzjgRXqYo&#10;YjynDEZZqrasJbN/3DOFlVs0frMVGERrWssxAIZKJeTWdJfEKfPs0Faa26wBcXCohZwLa5JmI2cN&#10;qcTm8GRRVRoTc4pYVdCmcjod2W56UnNVXEKUZm2tGLYjEUjHIzFE1nmhKjjsD5gGGDDWoHLBaMO8&#10;zNRe7qOiK1UprLbo1vgtzikynxQFp7him4OCqoW8LOS4MhqHwRNixMSI70ZyEUFErRVVFcu8ModA&#10;VeB9D1URc+bp8YnT8Qglc3O14xc/e4dBnJJrKfhhxDlPrIk1BmLOIkBXCpzFWc+gHNM8AzBPM++P&#10;B2qt3N++YWhOarY1icckwIFYIiln+nFgXReOxxNKiaOMd462KpAL/OmP/8hus8FawzSdmE4nhqFn&#10;u91IU7sV96f5JE4jIkDwjGNHJXN3e827t29aE2omlsJ0OvHhh+/4+P3Ih++/5fD0RDGOqCt5XQBp&#10;7lQKUopY67BWo6s0xTvj6JpjiFYK5yxd37E/SkN1t1imZWGaTwKfMA4Bg0hTW4qJUtJFFL3OgT/v&#10;v+Hx4Zl3797y9u0b+r4TR5oUSKWQc6XWHrQRB+laKDGL+F8baO5WCoFfVJUw+iwYDxdH9VJCa9BT&#10;qNb0F2O+CMhrTRendWOsNCOjGfueeTqiTSXkBMahXXOY1xCamKjzPXOdyak2Rytxa1VKi5gbESeK&#10;k7khpYJznq7rGvxFvXBCApCG73MjcGkioNIaw4wRgfeyLKCVACOqNIKiKs5ZlFbUJD/rnCElcZJT&#10;DRghDc2lOVh3dN1IZyzzPF1c4z9+/MjUHIRCjBxPs7ibvBB1GSMOg2fnmNrEJyBCivPYlpSlvBB5&#10;qYt4Sb52dqUtn/Kpqpvm4vx4hVyKiJejwWhp/ramk8fUIohHKXrn8d7z5s09QxOmx7jKHGMNo7ds&#10;R8/N1QbvLLUoXDfSD31zqhO4gq7iDmi9BWvwvRfBqtIs00QtFduN9M5y2j8RQ2iu7QljFd98+y2U&#10;QO8szljGbuDu9o63X7zj+uqaVMH6gc3uBpQmkUlpZb8/ARlnjDQAKrkKoQEr+r5DaVClsO0HUV0r&#10;qM3FcV1XTtPM09OTCNly5OrqSpp2vSPXxHR4lOZVo7kfBtzumtM2sKyBopSIMuNKpXB9c8/9G0et&#10;MJ2ObLqRx4c9h+cTp+PMh/dP9MMP7LY7hlHE/cYYUq743uGUQHOc82gljZ0pJRILzhliCKhauN46&#10;nBNY0hwr3o9QHdRAKpllWshFHOLHYWj3VeX+7g6jNct0ai5okeMSOP7xjzhnL+Nxu93Sd77l1RVT&#10;DCkGptORrMTtKQRpou26XsQfzuEVuHHAtUZimXcqqojL4Hn8GS3NlkobOtfx29/9PbUKiOd4OvD0&#10;tGdNAheKOZMrVKXZ7LaMux3Pz3vm44k397dcbUem04GjMazOcjqeeP/+PafDkbBKA7Wzhr7vMNY2&#10;pzGNNYpx3PD0vCess4zLUomxUnJknj5Qa+IwHfl3//bfcHd1g3fiWhqmBasM1ouzUsyJaZ2l4bmN&#10;+ZSTCElSxHiHG3rc0OGXgRRFKOGcQVnHf/mHP/L+w0fub+/xxjeBpMFaTcmZx/2Bzve8ffOWfhyo&#10;OUt+tX8m5kSBS86ecyGHFacqzltKCcQ1MS+BZQnkXJnjiY8PD8zTys9+8TVffvEFRkNaF3pr6L2j&#10;915EXe21agWbYStun67DKEVcFnKYyWElZZkHXKfJKYBReOdxylLQGG3RKmNNubzvCmgD1m4ZvGea&#10;5yYyrczLQq6FoesZul6EUqpivcNERwoC8tFmJYeFWirDZkPf9dhq8A7e3N4S4kbylhTJRXICpRQa&#10;DRR6L7AT42xzXhwpNfP0fOA0Lbiuw2mFKpUQA4dwZFlnbq5vuN1t+dm7ewHLWIU1is5q0nwihYgu&#10;Gu8t83wi1yJ7Oa3YbQeMG6nIvdM7xQ87gYBNTXwnDp1b5kWESPEgDpCbYeD6+oqhtxh9jdaGEhP7&#10;5YlpOdH3PeN2i+0H9tPC+nRoYsqOaTqSwozTXkQ2ScBwUSdxOkM1R+tKSY+s09QEZBaqZtj0bIaO&#10;ZTpy3O+pNbDmTJpXnup7bu9u8b0Ifqz32CquraiKwrYGf4FH1Cx731IyJSactygNJYuwomZQRaMH&#10;Q6qRXMTRNSdx1tbWYxDo0zJNlJQxxrFMK0pB33c435ErHKcZlOL+7pah77G+kz3k2T3TmJYTVyiR&#10;3ncCjJsXyX8omJraflP9i+ssn9dJXtZOzo6t/5w4/uW/XwrW1T/z+s5ibefcj17P33ZQ/zGc5/xz&#10;nwQd9a/Wkl4+1svXdnZbPYvHPne6//w1/K339c9+7zOX9/Nzf+7q+qNrUJo7qdaM2y39sCEdnpsD&#10;sJOxotSlDlERt8iUIrlk1rhinZf8tmaM7qBq1hDxxmK8o+bw4ppJ+etybc8OqyoJzKpWKJkUI65B&#10;IYzRxBQkbwtB9rJW45t7NrU2UGBzny78SNBsjGYcenKtzf2vwR6jp9QNxhquhw3rOrHMK+u8AOIg&#10;bYwRAEZzVRx8j7HmIoyrCoFdJPnsjK6IRXZGK8lP1xilVpESuu+pxjKHxPPhiWmaGgBJxDZdJ7kc&#10;Tq6djonD8ciyLGw3WxHrWQE1qpZnpxhZ5pVSoXMds15Y5oXHhwecM4Tk6ErGWKknGWNZlyy1Ni3r&#10;7xoCT/sDGMO4PdF3XYNQSa62TJPA6VBopJ6RYgN3ITWsHD4BGHJK5JRFQNNJHa00IWPVlq4UugZQ&#10;O4s7h2FAKcXDwwPGWq5urokpfXJ6VJBKYQ2Zp/2RobM4YfvRGy+1CGOoKQtcpkFzchEh/Rkidh6L&#10;L8fxj8ZHdW3vKHswrTXOO/puIHSxiSk9Ssm9FlodxGotTtxagERnIF3JlaHvccayxCA1q5gurptn&#10;4eUZGua9k7wyKwFLqkJKAk4oMXG1vWLo5X4+A8isc3jvCOuCd460BkrOAitD0Q8j/ShggTOoJpcX&#10;wn8qnXfYBnCABmqz+iIINkqgnDSXaasF+nIWTsYYWdcVozXjZryI+JyxFOB4POGMJZ2hZlXcOudp&#10;bbVuEcHPa6TohAqJlDIf3z/wxdtb3t3fEmOi70ecs0zTSq2K+bTQWYFG9M5QYyStQSCRuaCq1Jaq&#10;Ng2Cp1BZkSmcjhPVWIFwZdkHl1DlfUVFWKBEjR8GnDakLA6oKYiw6SzcfXr8QJgnbq6u6F0Ppb6A&#10;UFZQmmHc0HUdMWdSCMR14XQ8yD1Ri0AIs4wHmRM/3ad5XZnnmTVGul7AaVYb9GBwXoSxqokqUxYx&#10;29kNVdxOZQwZo6gqgLWECt4Y+py5A9zQs9kJdOtwOFJWuTeck3qP1TL2a6mEmFHIeM4FQip4qwFL&#10;rYmaKq7NY1GBs5aYMjlXVElkahMrx0s9Q1tNbztiShwOz0zzic1hw7jdcHV1JXU0Y+iag7cxtoEb&#10;5P6MIV3Wa9HGaUxVKC3Av1xiW/+khnwWZ0sevhLXA9M0sdtteXN/z/XVFfdv7vjTP/6Zw+HEmzfv&#10;pN5QKuu68Py84r1n6AWKVKrsta1z5HQ+Q9I433P/pmcYNnz48MAffv+/kuNMTokvf/YLrt/+gpQh&#10;L5lhs+WLqxtOp4lxGImludnqgjYOoyx5XgkxUcjEGOg7L7WrUnBGg5XxXdu8cpmTW871MvfIrZb7&#10;0vXcWnsBAZxziLN7+zk/CiFc7o3zdXw5n54hji9zvPN5l1RxpP4s7tyyh7amAVYa/FAr1aAJIupM&#10;KTWQTqtdL4FlnWXtiYnT6SigySqva7fbYrWIas/QRJlnpV4or0ec4M+v9fOztXNdqvzoa6rNVgJ4&#10;UQ1aoo3U7zXlInDUSihpZyHvMHSMfU/vvThVK0vMmSUEcnJYo9huBq6utoybnrvbWzaDwICGocNb&#10;ubdTKdQc2A492/t7gXpogcmM/dBqAIqK4Wr3jq9+/gWpJKZpJefK48Mj8zKjtWLY7EilMofYHLQN&#10;xjjubqWOEkOgAre3tyLUzyKaLe2eEKd3qZdqVdHAbrsFtb2AWtaUWafpch6hG7C3QgPFtHpCSjw9&#10;PbIugRAWUpwBqWOiNEVpQoGq5P/rPHM4npgmAQWVKhAV3/d4DEsuOGNFTK0NudLAn9DoPCK+tobr&#10;q53kDTk3eHWW62isOH9bJ/NP17Pb7eT87/kZ2vldXCbSumCMwWuBEBplqGQ677i7u6aSGwSqiPg9&#10;BqZ5Yp1nQliYTgtLzMzLwjLP4tJuRIi82Yz03YDVGmscm64jLQJp63ajOJmnwBpWYgMiHk8Hasnk&#10;VNnv95QisFKjZb8QU5JacpacqZbS4JgVtWqUMRcAtwJKkDNj23mcUmyHgXWV+SgkcXsPIbA04Mi4&#10;2XA1bgX4YC3rGvjw4SMpJYZxlPUjZ1l3a2YtAuooSqG9xxorAOZVBN05J3Jz5hbAn+wDKoqQMsuS&#10;SemIMoZ+s0FZLyL/kjHaNLd6gRHf379hjZJDKNMxr5HtODCviZiPOLsyDD3GWkqDPRZtuLq+xtqO&#10;/f4gdfea2XaO7v6edQ2UJrIWdLPkxiEkmddQnKYTYV0oNRKjQIK64YqqVzbbHb/93W84HveklKhK&#10;43zHZifQpPO4sbZjiRF/Bguh0C2HLLkwTxP7/Z5YMk/PT+haeffFF/zuN79FVcg5IVdNrketipKL&#10;wAJLxGor3QcpUmqhM4rd6LnabgSuiBbocoNMa2XJaZZ5sRqUVlgjAJnNqBoApYGTl4X9/sDpcCLl&#10;KOcGtWLQuN6zGUfJsUrkOB1RjGA1tUCKheU0EZYZrQ3dMNKNo+wv2tqllG5wiYhGIIDOdZyWWcDG&#10;Wgt0pSrWsMj4WwUisN1u8M5Qa4fJciZvvMO6iV98JUAK18D61oDWlZvbO3ZXt58gZlRyysxLQNHO&#10;KHLhcDgK3NRZRmtem3Fe4zVe4zVe4zVe4zVe4zVe4zVe4zV4FcC/xmu8xmu8xmu8xmu8xmu8xmv8&#10;N8dL8fjLJqC/5v71U03JPyWC/9yF6/P43G3sn3yfv+0q9reaxC/NmyBNm8YyjjtcN7KEFY046mgl&#10;h+NrShTr5TmrCNPGYWSeA+MwsN1tsc5yd31DWlfm/bM0aSwL3lpub2+kqZPcRObi8Mu54dyY1hQn&#10;jSg5ZxKFXFZiTMQmzF5i4OP+WWj0SuGd4+b6CproO6UVVUU4ut0MIpzynphFDL7bjry9v+Obv/yF&#10;6XigN5XB31JyYl0XjJYGIK1Ucx0ueOfYKk3YH1iOJ0Ynjy/OeFDr2UE7k5M0t+WcySVjrGJUPW/u&#10;7nl4fmJurl65ZB4fH1C3t+y2I0Pfc7XbEuaFH777XkRAVTUhgsPYJM046tx4KkJIRcZ7x3a7wQRp&#10;CBV6vjSPe1/w1mKNZry+whrpftZFmhnkUN5zPB7x3omQr4J3BqMU5ExBHNo0qrlQVJQ24qqtNF0/&#10;8P7De5ZlxRjHOGxwzhFzZJpmDs35YrvdXZpd240IWuE6J01CWtx4CiJY9v1AiOJ46bzHdx3HxweO&#10;h2dpbJ8Sx8PEslvINROWwODEocI3l+Kc66W5s+t6aVpyDl011My423LYH3ncP2GHnm4c6P1EiKk1&#10;wVY2/UClcnV1Td+PPDw8EMIqjlLNNcq2hjdjNGBIMYlDdlWsIXFaA0/HAze3t9y/uadUcVotpfL9&#10;Dz9wOp0un4e1Ft95cZ/KsTUXGq5vrhjHjbgl10rMhTUmhr5rThHx0nDYdR2xVJYQCPPCP/zpz9zf&#10;vWEcerSBaZHmeGs7atNA2Nasn5I0/Z0dmHsrLmPWWiLifJFzYJkDXfvcagVnpQG8JGk4Qomo8HSc&#10;CTGhM/g2dgoV6z3TMrOs4vw9LzMhJXKVxrV5mtn0cD1s6byM87MrU1VF3DhjBF2JKaKbM7OyRpps&#10;tBanuphFfOBg2YtjuhsGdIrYJogNUZqxchbX8RBncRHMiVwy45AYhlGEHdrw8eGRsKykmPjqZ+9Y&#10;5oUwL3IdfZC5rDWhedejjKMaJ06qMeI7z7jZsKbIaV358HRgvz+wP0Xu7+54e3fL5mrHOk+kZSKE&#10;RMnihrQdLP/6t7/k8fGZEMQVL+WM9x5lLda65pCU8Z2j7zvCOvH89JEUZrq+Z9jsUNaTiro0+Jci&#10;jWxjL4471kkjmbHiEr8uWwZd2VjD3W7kww/veX56ZjpOTO3eqVSwssb41pwYgwAhlI4iegGsAuMt&#10;1ol71rQEpmlmmhemoWNeF0JILGuQz7ytXcaJ6y1KMW42uCROOr///e/57rtvefv2Lbe3t1xf79DO&#10;st8ficuKdw7dGmCddSht2uct65HSGhUDIVRx32vhvW9ue5/c1T93fDr/33svc2+M5FLomwPw8XjE&#10;OXdZl611pCTrTQhBXlsTQVhTqdq2MSQQBGttE+FLg644w0e8d81BXJrDRJAur1HcXuI/yRvODce2&#10;iXOGYWhC+eawpQR8Y00HCGilNueT3Jo813lBa9sAB46r6ytpJm7CseNRmuenJp5e15VaCvM0U5XC&#10;eY87i95re8X1hcCqXVdx8VPwwtX+vNbWevbUUy8apkUOoZWsYT8SqCjJN4y9vCERtegmVLECZJAl&#10;TwQ2OSeM6en7jqHr0GNHyQOpyJzgdRVhAIVaMr4fxf07rlhj2e42eOcYrAgNjDUigtefBCFaaTKZ&#10;vE6c0kqKgZRkbZimhRAXrPWAQRlNQfF8mjks3/Lt43tx06sw9CNffvkznLXMYeF0PLHdjHTeXcAg&#10;TgmwZDROhNvG4DtHTvGSF4bYXNKUxnU99/3AuzdvyFlEAkZrtpsNvh8oSIN5SElcOUPk6WnPYZpY&#10;U0YZx7gZOR4PjH3PdicAHmstXX/LsqwsaeX69hZrPesS+PjxkW+++ZbNZmDcjNzd3ZGVxoeOnAtW&#10;a5w21JKacNULMCAEcpSGwZgSNUmDbIyB5/0jMWS6rgctbnOFgm9OstZornbNvTQGNuPIbhwFiAEs&#10;y8w0T8QQ2O2upOm6QVWqtiKUcwNaK+ZlEfGUEvG3UuJirZrjobjuicuopsD5PjAA5SLs0NaihftA&#10;rQWtDdfX12x3G3ZXVwLfKAW0Znd9wxojIUVu79+IW1VMpBgwGg7NWbX0I4MfeHh44uOHj+KoqM8w&#10;EskDnfe4Jnpe1kAJGWtsA0hVtLGtcVUxL4n/7/d/4Pvvv+frn/+c26stzipBDZWCUYph0+M6T6ma&#10;oqA2mFMpBec9qRQenp/EcVQpjDZtjTBgpYn3l7/6O5zrGLpe8lAjObCxlg8PB5RR/OKXX3F3e0tt&#10;ELKSxdnOFhG/GC0AlbAGeq2ag5dCGY2xnQj3gG++fSalSMyZ3/7ud3z11dcYrXl+/Igzmt57+rPw&#10;0GjisjIdj9RqME6a3a31ZBQUARp4Y0hh5fHjHu/EiW632wrIquvorLm4McoaSpvHRdxxXp+1NqRc&#10;SAj8RABErgn+E1rDbtzy7vYe3daplBI1S/O60tK6nBEHde87+nGQ9SV9yh2VVhcR3tkJcw5HqjIY&#10;rXl7f8/17obTvAgcpzl/1qpYgjgwHo8HUkpsd1eMm4g1ihwD19sNTtWL+HFdJa+pRQQoYZqZOYrz&#10;sdYobeiN5Zfv3ohgqlTmdeV0mtmfjsSUscaJEyGFrvNsN1ugMg4DQ9+jleSJT08P7A9H3n984Onp&#10;mZozy7KirRN3wprpnCNVqCGijea0iENgygnvO66vryXHaU5oi1Hstjus7UTI2/Y50/FIyQkqIvbX&#10;ithANcoIVMxoS6XIvdpERmdYzbiRPeHDxwe++/57QlgFwtHckzvvuTYOTMQ4DVlqFNa0nMBLXluK&#10;rF8hrCzLChSGsWe7GckV1pjYGsuyrnx4+IjVmn7YMo7DJZ+51DKaaG9dQnNzLeJIGAK1SE6m/xuO&#10;nz8XdP9UveLzf/81p/X/2sf5/LE+r8OUUn5ShP75a/m8NvO5eP/8PdMgAp8L6s/PcRZRXdykX9Ro&#10;Xn4G51zz/Ht/q+bzeX3qr713yZs+oRtVy6mktvHpfVyEXqU2oZkIxIZh4Prmmg/HvQgLc2nvt1BS&#10;FuGzUjhr6DrPEgKlJA6HhYpi6DoUIvQqtSMDuUFhlFIorcTZGi7z0nlvaq1Fk7HG4IyACHPKTTwq&#10;aypU1hgwSqHmlVXDdqOgQEyRru25Y0wCkiuFlBKH/TM5JZw1qCLivGWZSUHgXsPQk5v7YVoXGd/a&#10;kJOI4HVbz6gIJEJpAUtqTa5SV5Hct35yUdXiLKuNwvc9RYnownVeoAAo5mXl8emJsNmwGVqtQ4uw&#10;JBXJC3IphHUVQXNK7TlEYK6slevV8mutFMY5EUeXzLqs1OrQOpL7QjVFxJ9KxrwxRvZFVV7j7vqK&#10;NcSL07UxRpxlqSJUVPpS0zs7K9JVRCVexX29ioBqmWdOh2dxFb+5pvMO0+CauEIoFbeEC9BSKRGm&#10;q1ave3h6FCGj7wTqVTIoTUyJrpNrl1LAO8Vu6Bi0xhsLtUiNMwuUiCay+7yWWz8bQ7IvKg1GKoAq&#10;dJuPK1AK3nfc3t6hENCKzCeKXCC23+29w1tDWBbWZSGFytB3WKN49+4t++ORXBRrWFuNyF32d867&#10;Nh+ISJXK5fqsMXGcFnLMjBvQ1kMp6CJi0tRAV0YbWceU4XQ6kmNAa8M8Twybkc53VK0v4MyoBT4U&#10;Q2zioctFkTWMirEyB3wCVggIklopOV+EpSJKK6zTRIkJ7R317PQLfPX1V0yHE1++e8cXX9zjvcMa&#10;mGeBFJRcCDFxOJ7Q3jNstqBgXlf+8Ic/Qil8+cWX+K7irOXm5panBxFLJpVh7NkMPVVpcTlGEWNG&#10;qyowB0QQr2lAr1yZpwXjPTUm/GbE9E6EVimiFJioyElJDd0YUhE4pjiVaoxxGK8hXZG6HqcNCuRv&#10;LbCdVEUgmSuUBg3QzTG5Gyt5mVizgH+KUhTV5mU+rQVGa1KILNPMYX/k+vqW7dU1zglQ1DsrY7JK&#10;rdNaEX6X9ryqVjrroUHLnPPYviPWSrUG7TzXd7dsr3ZspxO708TDx0f2+z1hXcUB2FpG31EoaMTV&#10;HaWoquKUgDATBasVyhmUcnQWculIuRJiIqaMMZbQgIPlDH9QGtVgjqpqnJY1aZlnlmXh+emZzXbD&#10;23fvuL6+ZthsyTnz+PBE3/etnvMJLGGqIrYcWOCyHu88Z2qJdeJuvIbwySVWW8Zx5HA4cjod+Ltf&#10;/5p3X7zhl7/8Fcuycjwe+PDhA6Vk+mFkGMY2JqQGs6xLg6ImTodnEcK3faExhqIUN3dvsbbji3dv&#10;efv2HR8+fuD/+n/+b7bbDa4b6LsNqWi6fgOqtn28wVhxxLVWo12lxIjBolyHMU7EijL8UFqE5lKX&#10;KT/yiEalAAAgAElEQVRy3X6Zz6Tz/q1Bgl7mIGcB+/lnc86X+dm2OuI51z3Huq4/qqmd59VPjvDq&#10;AnuWz75c9kQxxHYmdX4+qY1Np6OsP1WRUpB1Dzgejszz0uaXdIGd9r6jaloNzlwe7wxFoNYm6P2U&#10;X2ktdRWlBe5weQ9KYLEKBOLxAiBQSm57bv0p76oCGtPIHo4GDzJW8hvrPJtxYOg7Nv2AVUYAZdqg&#10;nJH8qRWCxt7z9s1b3tzeMvYdzpr2R2GtOEhbIxDk3gn0UVuB7uUUiHG5gDZL1PjOY/qO+zdbvOvZ&#10;7q74y1/+TKkZ6xtEqCQBW9eCoVLKCifJoXzf0fcDu6trQowCECuJGAIfPjwQUqbrOobOc321QznX&#10;aoGaWEUcXZJUf51zAvvxndyTJTUQmqFWZLw/PwuUy0q+WRpwIOdMqYpKRhs5h7i7vWG7ETizbjVh&#10;jGEcBzabns5qats/KwqdtXgnkLYUI+s8Sb3nxb3Sdx3GVazzOJfAGDabHcY5jBZow/E4s7vaXs7X&#10;FCLgX+eF6Xjkh/fv0cCb+3u211esxz1PBznz9N2Itp2coyIC8JoLpSRKDBgF292WYRzx1pJTpOTE&#10;8WnPvEx460lRclrvLdYoipccKVcIWT7H03RknmbmOXI6HMg50fed1KSUwFittYz92KC3IqSOKbKu&#10;kefDkZwzN9fXbDcj3hpqQVysmzC/911zwg4CKaiVGJMAhztH1zXwSskYo7i+3pGS5EshRIyRaXlZ&#10;ZvKy4pTCGQcxU71HG0NYVhH2x8j+sCcFye+9d2zHUeonL86waipMpwnseoF4GSOfUc6ZZZ7Y7K55&#10;++5LfDeQS+Grr3/J88MH4jpxPE5Ma6Rqy2g8wmgyPD7tqcB0mgjrSk4C8025koqi7wd8P6CMlfy9&#10;VuZlkte/rixCoKQo6PsdN3cbOW9TmnHQvHt3z7JOOK85Hk+UXFjWFW1O9L2AMGznCSkRVpn/KJW3&#10;b99IXb3lbl3nubq6omrFze0VGnVxJC8pS27jLVqZVrNUWCe1pFqK5JQpEeNKSBFqpXeu1Q1Hum5A&#10;K0NMkUphWQXCJTCEBWsttZdxUqWASlWVcTNirGOaBUArz5eBSsmVvu+5vbtjWReWNVzOE+2ml/O8&#10;0ySO6qVQcyXrlWOIQGnu9XIIqto5jFGFMk34rgHvkd8rpUrJVoG1GqXcBSxGrXS+x2SFMZ5xGLi6&#10;3sl+co2olhOjCr0f6fpOwD4v9u85JnnvOTVoQ/7/2XvTHjmy7Ezzuatt7h4bycysyqqSeiSMMBpg&#10;5v//CWFaLQjdkEZSVRaTTJLBCF9su9t8ONedkawsCd3T39oPwFwYQYa7udm1c4+97/vQbzagNb5p&#10;6rz4Wte61rWuda1rXeta17rWta51rWtdDfDXuta1rnWta13rWte61rWu9f+jtNY/Ex1/TVJ/Wf+e&#10;mf0/Mqd//TN/6e+70MaQh7Zfvv6SIvbLpvk//TuAosTQ5hu2t/d8fP+Om01PrsY3lEYbS0wZrXQl&#10;bCRKinStpzlqGuvYbbf0bcOYAvf3t6zTxMfnZ7QqbDY93nsRLysRs6SUKjE7U6whVxqrGLY0JSem&#10;ZeU4juyPIyFXwq5vGNcFfTqyGXqMVgxdRwgLOScxeQO5JNrG8nC/Y40Zp8EoxTev7ihhlvdSIMdE&#10;4y0P9w+UXGi8F3IEEFMQE4rKGDIlJKb9nrbrhJBAEVOmVqSYyUroJCLOFeGTt42IwCmMpxPr4QgU&#10;SoZ1mVHbnrbx9E3DN9+8ZhxH3r9/TykF33akktHOXgzKCiFVW2vwTUNIhaHvaJsW3zRCCq1iEiHd&#10;JIythDCE7mOsEYEwha7rCDGyrpXMZYQqToaYV1LKaKeFij0vrCGw+FDJkA6rFDGKQUqMRYuYjowh&#10;xsi8iGgXrXDasa5iap3mkVwKt5UQIqIKg1lX1phZgwiqY0poKyKHoffYzYbj6cR2u62G08gSha6k&#10;imVIBWcLWlVDjzJY68UAlBNGK5z2UCIdPeO88uHTJ9rNFt93dE2LKjOkzBKF6m2t5dtvv2G723F3&#10;f8v79++h0s6PxxN3Nzt0FvqMwpCiXH+naWZ/PLE/jiwhcP/wUIWs8PDqNafTxKcPn0gl86+//wPz&#10;MnN3e8Nut6Pv+mpikXWnbRqMDpVgBaf9iXfv3vK73/2GV7e3xCD0rlwQQkvXMq+Btew5TRPLGtgO&#10;AznFL+aNnFGVKpBTpXTl9CekxTMlW9WQAm2MiKdDwGqwztN0PUop4lRY15Xj4cCKZV4ih9PEMLT4&#10;KvAF0MaRy0xMQpPv+56m7cgohrYVNn2SAApnLSkmtpsNYQ0cj0dyymz6AWvdhfwjRglF03QUo1HB&#10;knRCacM47zkuQb7PWUzjKUZXYW5mnE58fnquhlmxhMQUefz4ic0w8Oa7b7C2wdqGu7tXzONE1w8s&#10;NeTjbIwKMaC1xbUNRjXixVAK5xuMb9DW0pYMxpJGxePTno/PB56ej/zrHz9gteL//r/+lv/td98z&#10;HZ4Z98+UBN4bvNcUo3C2cLPtOB0nxmWhbVqhsfoWU02MGDBGYbRjGDqczhijWeYTKWd8O2DaXggh&#10;WrPMC2Ge0FYE+jklViXBCFZpVIwMrafsNrRWMbQNx4d7QkgcDkcRLmqFcYYYFpbTieNx4nAciVmE&#10;piGs5ComLkXuK0YrutbROEfbONrRMi8NS1hZQ+Z4GpnWAFUYezZvp1ywVoswr4oS3717x8ePH3nz&#10;5g2393e8fvWavh/46eNHPv30gc12h/IWcqJoBcpUwzWQ88UAfT73xXhe/oSIeb6f62qUiEmMndZW&#10;k1qMl2sq1BCVghhivgiAFV3XY7Ssk1o5jBEaUwqBEJYv5g6tMfXeK2JaORbTNBFCqK9XE2Oq5HoR&#10;KK6rfK1pmmqwi3X9FRGimFJi7QfUz8hcElayXgI4FHKNbbZbrHEX8vzz057n588ifpxmpnEk5SzG&#10;uBfiUOuEhHQ+tr9sZhNq1tnMDiI8vpi9qlGrVBH92TCWUxWwVyP8y7VLTBiZnIVcl5OE6RgFGjAK&#10;rCl0rYVSmOcayKM0m6FDq8g8rReiYS4SiFB0YZ5OrEvD0A34kGlcwFvD5q7j1f0dm77HKrBaYcWb&#10;QkgRrBVBWxEBeKjmCG0Udze3TGsCPsMka3IIAW0dXdehUaxxoahIyoV1Xvjp7Vv+7Yc/4r3n/tUd&#10;Q99JoI95QW6rBiVrLEUjgRprqT2XohhLax3WiWk+A4Yixi6aC1k1VcK2sXKe6CqIDzGwTiNlXbEo&#10;UInxcGRdA0+f9/zbv/3A7f0tv/ruO7Q1HKeR3/7FX+K0JazSf7x6/Ya3b99yOp0w1jOtgfXjI7oa&#10;tIauA6dpjKGtpsKkFFoZ2t7XYKXCPI3kIOLfXBKZJGEPceX29obNzY62iplVEVN6CiLYzFHo7c55&#10;lFY407Eduks4zLosRKMZvKdp28s52LZCTs450zZRPKlakXLG6lZEjXMgrBOkGael94wx0g0DTeMJ&#10;ORDiKqJurfFahO65Ev0y5dKbFYRgS4rcbAZiSpicKSlRcsEbI8aWnLnpB7RS3G1v2Qw7fnz/nuPp&#10;JOS7mEghkYjgPBpFion985HHz5+F4nb/CmUkcAIrlNPObHDeMY0n/vM//AOv7m/5/ts3kBNpDTij&#10;6ftWQgoqoVrCRlQN8sgc84mPnz6IYaOKT7V2bDZbbna3OGfxznB/eyMBN0CIYuh6fpr553/6J3zb&#10;cX//gK5BTUpBWiNhmVFGLjoJHFlIUXqklBbWHHHtIKEKxjH0YpZOKfLq4YE3rx4Yuobt0NMaePf2&#10;Bx4fD4xHh3ceq4Roa7QEcTVNS9t2gGZeV4rWWNPQWIe3Xu6dWSh/VstaZX0joUm1xxNociLERIzp&#10;4uPUWkmw1rwwHUfWELDGkW28GBtb02DruqaKhHMY5P5mG0MqilB7tpIz45yIYcF5uW7OFr+UxQS2&#10;HQaM1YK3j4VlmchFxMdWO3a9GHliFhP72RB6HKe6b5t4evzIh3crbdNwc7Nl13VoZ9GuwRlFTgvG&#10;gDEejabEUgMqRIhPyqiSKUqhiyYX2HjH/XbLHO+ZQ6xUWglcOpsQ+r7nzZs35BR5+vQBVQq//f5X&#10;9P2Gp/2RP/zxR37/h9+jjZW9XhHzymmamE4j3nu+//571nVFm0Bv5N4ga/Uqn52mGkci290tzsne&#10;ptQgmqLkvuutrcY3ezHj51LQ/steXCmNtY6h3+Ccx9Wglrbr8G3Dh58+cNgfGQ8L40kE7g+vRm5u&#10;N3jv2A0DvhGi9vn+aIzG2hbrHMY5NtsbmqZDqUwIK9MSSKVQtKLbDHSlk9C6ZWZcJrqmpes6oUsj&#10;xlajWkouTKfxYhJSSn6eGPnDf/ds5WuT6dem8q9N4//en39pZP9z85n/iIh+Nrz/Uo/yJ73fCzL7&#10;+d+/ZGA//zrfK17+nS/N8V+b6b9+T+fX8zU59ev39fL3vjawvaS2XuZIgKpEbXEry1pf+FM6vSqa&#10;UkMsVA3SeXj1wP7DeyFJLlmMLt6TFKhUzd9ak5tICCsFTYgjh9OEAYwT+h+V3rrGQGu59L+5kvdU&#10;KUITVgprNNpZspZ1OMWIrsclZ/mZznqcy9VgA7EU5mlFGwspU6pB31p36S7DOnM4HDgcTsQCtmm4&#10;udnw9PzM+rwwx5m2aQl9S5xXvPF407ASyTGijGGZZ3a7LblklnUhpoI1Dqs0Rgmhu1hDqcRniqIk&#10;yFHCmpquo42aOQVyToSUUDGTY6TzLTebLUtYxXSuFCYEbO1PUqz9trEonyWILBfiGuUzSUJubH1H&#10;78UgRI40znKapDctGMIaCWvEoUhKo0sBVWofr4lrxHvHjd2RcqmGjkRWX8yNRotZT1WadcpCwhbj&#10;dsT3Hcoo0hokFLLS7a1yxMc9b755hXOarDXGWppO0S6BELPcH5XMqprG47ued+/fM757z3a75f7+&#10;jqZtarCBBI0UmzgcZ5Zl5j/97reULOGfKa8koCiFyojRJSWcd5QCxojpXEivNQy1EjuhEte1Zk0J&#10;tCEWxTgujKMQJ0tOxFzwpSHEjAqBvu8w1jPPI6kkoBEjToYYFoqV/V5XjTJPh5GUgtCjuxZYeD4e&#10;hNrqHG0ulHg2xKU6M+rQWMZl4Xk/sdncSXCEMqypMC8B0tmAqbDeoleHLVmictLCNB0ZrPRlzn1Z&#10;y1IM1YQkwU3OiSGy5CQrR4KU44Xea7Qm1bl0jgFUDf8oCasKuQTiKutPypFlnnnz6hX39/fEZWW3&#10;3dB2DlIiLoG0ZuYSOa0nllywfU8qmViP0f39LX/84ff8/u1bhu1OZrYpiyHUwKwKp9OIUoqb3Y0Y&#10;jrQmK4XyEipBEiIvl14eIrL/cU0rxFMl85KYIjEnSqj7V6VQ4byGp3qMLK7rMcZSMux2t6SYmI8n&#10;VIkoDRrDss7kGgqitKUUTQxC6R2XldO0cBpnrHes44jSBmc9BVUJ7hGDBIwa50AHUsgsMeDTglWO&#10;ZYF54UvwEUrMX85RlKYoRQyRlEZ0lj12NgrvLdr0+LajFMXZy5yBNUY+fvjEj398y/t37/j003se&#10;Pz8T+oGurYZbBaEkMYxp8KqgbcEZS8yKUiwFMWQuS6Rx1biXkuy9UkblxJoSWcm6Dwpv3Yt7n/Rl&#10;6zSRQmBdVpxxvHr1hnme6fumrvmQsphfzyGDKUY5btqy2WwxxtZ7i/5y3y1FgkWUIheFNo6H169Z&#10;loV3Hz5xnBb6fst3b77h7uZWAggOB9qmoWlb+ho8eBpH0pwlEMEYSknEOo95OYMNIfDr3/yGv/7r&#10;v8YYwz/+t/+Gs56h39U9ZyHFgDMWrQ1KSa+pFaS4skZQuQYGVDP6OXCpaAWVaH9+b1/3VF8H9Xz9&#10;HOl83CWI68tzq2VZLqGuXz9LO//Zc5DHy17q0lspCdXUytbZTiFECXKKIbLM4TKXQWViXJnnmWme&#10;LwEFyzxzOuyJIcpabt2ln9FG1/PevKC0y2zp0vOcSe0v3ruu97ishISM0rVbkvJG3u85QOAyw6uh&#10;YopCifIswltL6wzGqksYtczgJAivKAnU8c5ze3vLw+0trW9kntw4DIppmpimSYJtnMyZ3bBhuxlQ&#10;JAkdyxFdFN5YoUvHhWHTYa1mnibWeSEFCZcNRYKO9MlivJyby7pyPEiAbD8MqBQxxtJvd/WzmJnH&#10;iT/+8d+wDrbDljtzQ7EWayxYiymKmDSfnz/xvH9kLYqndxNOGW42O/73v/kbNhsx3JYswUAxg1ay&#10;LzSqhjMgJmGhjusaYunZDFuWuNaAoVwDCi0lFXTKFC3X/LCV9SukhNZG9rkoyPJcramG9aWkapqV&#10;Pm5dZpZ5YTqdiLkw9D1awTovhBokOa2BZV7Zbrbsdjf0TUuuxnGjjIQt1GvKtg191zFNE9o0oD3L&#10;kpmOR/bPR2IsHPcneUbhHVHLbE1bR9sNOOPp2p7d7kauI2TG0raNPL+IgRgCIUSMNWQ0T/sDHz4/&#10;MS8juiSGbqBr5dnL5mYnwTVKfkYhoq2nKENIGmMQUz0F00gAZNES4LfElRAjn573PB+OWOsxbWRc&#10;D+hSaFvPr3/9HcOmJ64rWmmsMoRllTBX39V5eiYTJczUVPp6UehsWVVmXSRQrm28zNROCcLK4XQk&#10;xUTT9XTdwHa7lbkmBaXBOUPOEae97Gu7DmMsTdOila4UbsUcI6d5QRmLdmJwphTmcGJaZk7LTDKa&#10;2xuFrgFPvm1xjSUVw7LfM8dI+2JfkmLhw/yBlFMNWZbgp/3+wDzNZCCj+Jv/42+5u73FeU8xD7IH&#10;q4Fj5EwugVISOUmgzjlg8S63zPPAvmv5qDXPzwdyXDkdImGeYbdlXSbpraLM/NrGyTMUI/cCVaBp&#10;E03jZV20RkIA6jNyo8HV57oFmRs761D1+ot5lbnCPElATEZ0Ba6TudISKTpiW0uzGeQtlSObTY+x&#10;hlCfFYcws64aZeQekDKsy8q6rMR1Ac5BI9LnxpyxtqFpeoqyrPFATJFpWZmnE9PpRJgkSP/T588S&#10;euk8p2ni7v5OApmtraEEGe89fedrWGXPph/YDIPcO43sQyxF9AVti3eyd8ylyLP5HFjGmdP0jPWe&#10;xnk+f/rE4SAh813X8ObNK7qukZkQSvrdEDmdTjTGYrXsq3W9L8eUmecF9e9oOq51rWtd61rXuta1&#10;rnWta13rWtf6X6muBvhrXeta17rWta51rWtd61rX+h+sr0lcPyMCfSVm/veIYF8b6L8WFp+//rWY&#10;++v6cxS0UjJi6eJnoqVfEodf3heS5q8pWN9we/+A63qWlC/U2lJAW0cMItg5i6dKSXSNo2080+nI&#10;q7tbyInWGRrbc4yB7XZgWZYLQbpQBeAGUiVsn19bDFmomVoEpaoIvyHXX/MioibrPbGSSsV44is9&#10;xlKyGPVySsSwEgIiKDIKRUIDt5ue7rffk0IUI4vRaArl9pYQk9ATKlE+50KsFCOnhYJHDOSg0Uao&#10;BSknnPVoiggGYyRzFrQnvHW03mHdDdZZPj5+5vPzARE3JBHaGkOKkc557m92TOPIugS8bciaeszV&#10;RViZUrxQQpzVWCPi8N1GzPRKwel4opTCOI5shk5EF0WOsTYGg8HYQjcMqGWpGotSDSUFV83O07TS&#10;OqHlWOP48OETvmkoFLa7jbznXEipYJ2tJIEGa4Uw/Pj4SEqZZVlpvbw2ITrscN5XmpUIZa31Ikgy&#10;RoQ7KVXag2V3syOlmda1GPuXxJT49s1r+qahnBKneaGkRL6BEBPamUpQOr8XXc1GYhoSU76m3wx0&#10;y8zj8zO39w9suh6ymLjl+FrWEDgcDvimYbMZCOGO03G6EMlzjqgiogiDhCDYSpk+noR013Ydtorv&#10;Ss5supZff/cdClhmMa2ihLh5PB4r9VNdSJ4hhEoxKcSYePvuHSkV1igC+YzCqIrzoZrgh47v3HcM&#10;m61c80nMoM43Ip6vpv0SRZhjrRXTlLjoAc2yBKE0xURKInwpSpO1CO5DSbAG0I5h6FFWiCzH45GA&#10;o2jH0/6IdpauFbLDeQ3ZbDakSmwqudC2HU3b0nhfiWgL82lkWRZOx8MXEsc8o42sKX3XQBWNWm0o&#10;Soi5qdKD0A6sZcmKpCwYiBliAZ0zJqYvxjzvWdbAWmkXJRXIErKwLoFSTA2VENKFNYa4BCyVUK0g&#10;hcC4jmzVDVYbsk5onYnrKjpqa3FNyxQWPn76iQ+PnzicRrRruHu95bB/4u//8R/5t3/9Z266hu9e&#10;3TM0LboUVImUBI0V88chBsIy0XjH0HmMtSJcKlmE5VqRUsFoU41MQqcpyogReon0GzE1NN7xcLsT&#10;k24ViwqdrWAURA0qt+hKYrLO4bpOwklAiMIKnLc0uaHvWna3itNp4sd37/j46SPeWzIZZUTYmZVQ&#10;fozz9G1L6xyvHyQQY14C8xrYH0Yen58Yp6lSi4WEm7OQbMXwrEDbi+j2p/c/8dO7D/x++D1/9Vd/&#10;xbfffIPKiWkcyVko7L7xKF/JhggBSSNruqzdIu7OuXwRC39N8HxBDI0hEJ2jde5iGBMacQZXqcS5&#10;sCzhQnaX+7Tc+2zj8F7M7QlZ84zRhDWg6mexrquIpZUW42qOF5GxUpp1DcQYubu7qWQtEYPnC1FP&#10;QhBijFgrJn1rhbpWKp0yhHARJaeUqgFJKDxt6ykFDoc9p9NICIHn52dZA0tiGUfmZanURofV5k+E&#10;0y+NXV8HCmltKCXW3xfz+8UEFZOQ2RCDgfxDX+jJJYtRMuaAqaLmM7VcaYW1Dc5qdOPkHqSF6Hc2&#10;zRtgs9nw+r5hWQI5KwxZQiEqrTPKi5W+wzdQ7/mnvEAxGCwaIQ262psMXUvfelpneP78xBLB+ZaU&#10;MzEGOi8C6LCugKVtJPDDqFtC3nI4nPj8/EyIkdM4A7DGhYdXD2w3G1JMxNfr5XUNvaNrGlrfsBkG&#10;MeA6S1lX1mUWcfGZbqZMDSXSIsRLYlBS1uGcEJ+sR8jxvQScHA4HUv0MlDWUIMbsXJSISWvYgW87&#10;jG8xTcv+eOL3//YDP71/5N27j1hn8a3H2YbdZlNpe46+v+f777/j+fkg5OMYOB5PLCFgtKHvhNbY&#10;e8NmGNgOA946MTbHSMxikiYXDLAbhLh3e/+Asx2//+EHfvrwE5+fn9ltNvRdh3eGxlsxV6+BuM4Y&#10;rQhhqXTPjPNC9pbrWhOz9CVFz5zDpqzVF+Kp9v5CwvTWSZhIilASWkFJkcP+iCpCd13nkRRmeR8Z&#10;LAaVCuM4UdBo7fBdi/d1zSiJsIrgOKckAv+cKGgJ1AhJXmdYOZ2O7IYebx3KGBE673acxomYMs41&#10;tF1baYDnUI2VN998izaG//rf/ol3Hz4Qc6JpO+5ubrDG0LSevrRsN1seHl4RlhntWrw1mA203uKt&#10;xSrFNEqQ1cX8qyvh22i0tqzhRIgJlCHEwufnA4+fHrm92XK7HWi9o5TMvC7M88RpnPn0+IwqBoNm&#10;Gk8YBX3bonJBFQl4WEahQTltL2ug8xbfNnTdDt/1oB0hK5xr+Mu/+C3zstB1HX3XYEms4xFnCt9+&#10;+w375z3TeOJ4HCvhUtN4L/RcCvMaJVACUEbMPt5ZWQf7plISV8hiAIoxoo2v62MR04PzaC3E4pBW&#10;UkwSVJAKzmpubrakNfD8fOBwPBJCFALW3S1925HCCqUS5VOQeySGGNZKx1opSgw8x8OBZV3p2pab&#10;3eZCJpxDIOXMbjNQsrzOGGOlmheMTpegFKMUxnkab4XY7h0ZJeaNIr3E09PnatxO6MaLOdVpFGJo&#10;0ApUUSxpYQ0r1mkhGysxQ+WiWJZFTI/GYPuWrW9xazVx48lF1tMcA8s88eHDe9kXEjEUrAZyYtt3&#10;/PVf/gWvXt/y449vefz0iWnec9gfOY0T87yiteXT5ydevXrNzc2OYbNlu91ynE6EZSYFMfgv00hY&#10;ZozzDN1A23gaZ+m7jrbtcd7StSJ0VnWvHeo1YCrN9Rx01nX9xWCVJPsF4xpevfmWu4fXrEtkvx85&#10;jSPrKiRj4x2uddi2o+86IVvmaoo1YoqDjHEWlKnhPgasQyVAC121a2rvXoOfzjTPHCuxuZJwz+Yl&#10;MVpI4JOqQVXykv/HBNr/kcH93D+c+5E/RzT/9772cp7z0gT+8v9/ab5y7oO+EEnLxZz2tXH/lwjx&#10;L2nyL2c9P6OqV6L5S2PY16/na0P+Lxnf/yNz/y+Z6kulMn89UxICoow8Ln1v9WKIKUw+baU1m+2O&#10;YbNhOTzLPMBHIesVoVMqJfOSpvVs2eDbjNIS0FRKIYVIcUJlXeaZJWd07/FOv/j8hQwYwsoSJYTC&#10;1HDG/IIgK+dnDWsz5tKHjfOK1oppGnFa03sxVo7zRAExpzaWvEhQkNYaUwpaQ9t2bELmkSdyjqSU&#10;CGtkHEfaGua4rgveyT2vbTu8dawhMI0Txjq0UlDq/TkVbA0e0i/PKaNxOJzztG0hzpkUAs9PT6Rc&#10;eH58omsbuq6h8a1kFcRMCBEqGZPaP9xvb3He0fX9ZZ8SUhKjhrE0jQQ9jtOJeZrAWDEdKelhYozM&#10;04RTYDXEVf4O7yRo4xJoRWGz3ch91RpUTnUGUX4WJlGUQmlzofeC9AXnc072dp5peqb1Bq2Frk4o&#10;0otrR9M03NzcAppxmiWgq65PuRSapmG/3/P4KME9r1+9EiOfUpxOJ/q+x/uGT58+Mc0rS9NgtGZd&#10;V+ZlpvG+roHna0vmnEortLMSepkjpSSWdSXEhLUeZ1oKcBpHilmYViE4juOIc0JdXas51FpDTJrt&#10;bluPf8EVQ4wFXTLWKjEAByHIGmtwzmP0fEHQ51wkGPO8Hl/WMFn/qfvPvu+4f7hnnlc+fPjAbrtj&#10;uxvksyjUa1TeJ1pV8rdQobXSxJKZ5xXXBKxyoMoXKrTisoctWcIZzntxsYbVQFMtgUopRtmjlUyS&#10;9IzaO+dK2JZ1RfonCdv0Xc86zzilmMYDhRZnDDFFQoos60yIAeMsXdNXA9UKynH/cMfptGcaRwxo&#10;kQoAACAASURBVD58/MBus6HxnjAGljVgfQPTJDO5MwVUq0pgN1jjUAZYAzHLDC6VTNaapm24e7jF&#10;d56cE2mW6zenCFqTtJFjqr5Qs9d1wVoj12Qrs/WwrpALw2ao/b+Y6GOOuKbBeifhIEaTiiaiOa2B&#10;MSZ2r14zbHqmZSFWcm1MEsxAMaQC1mj63S3t7p4QEyGsxFI4nY6cfjpVUrWqgT6WYRi4/0Z6GGsM&#10;zhhKDJhSyDSsQfpS23i6zqG1BPvNy8I4T2jt2G5vyN8qhmHLq4dXPD098fnxE0sM9G1HCQssiwQZ&#10;pAw5Y3KWtaQUCTexDm0di43EUlhWmQWnTuaWXes4ThNzCAQlQaRf7s1fuhBd5w/zNPF3f/d3vHv/&#10;E23b0A/dxdyutKZxtprFAzFneYZQ8oV2rrXCeXvpAc69by6FcRKC+TmIsJTCPC8yN82JX//qV/R9&#10;z36/J6XIfr/neDhIoFVKF7Pz1z3Cy5Cbc/DcNE0sy8I0Tdze3tZnAVm+11oo1XSdMsabS99+7i3k&#10;eJhf7Jsu38vP5zPn9fp83ds62zgTz8/9yvnfxgi5/Pxzz33by1rX9WchQuf3ni9BYJcFQebipRAT&#10;ElQXAyoUCZ0MuYY1JpZ1YZ5HxvFUg0okhDHFiEahjaXUwJ7zuvUyfOjrHvFybMqXQEVd10tT6e/k&#10;88xKwpW/zEzPfSuUrOusslKEkXWSkvFNx3Zo8dbiGzHjWuswVozbuRRiliCW7dDRdp6mdWw2PU3T&#10;4yoNXWkJzTmHgxYUJcszthIDa5hIYcYUoc/rGtTZ9J6wrkzrLD3RMIAulEpgziERYuB02PN82LOu&#10;K9Y5UgqkFZpeItZc47BWYZ3mN/Y3pDBDrObac2iT1uJdVYquH/jWtTwdT/zx3UfSmjgcTpzmhb/9&#10;P/+WoZOwbOMMGVnHzqFgIUsvbnxTn98ZUkxMZUYZgy4WZ1x9DiB7R+Mc2iliVqzryjROlTYuAYUx&#10;BGKSeb53FqMUSsM6zbJGFyFF6xf7AQnSSzRNi/ctSWmmcSLnzGa7oe97ckmM44GiZc7hrMxZU6qf&#10;WSvBtU3Xsn8+4H3Lw8MbtCqMxyP7/RNrWFmXifFpJLHn5vaO16/f0HYtwcrczzkrRuqc6fuetm0u&#10;z1jmWebhymgSGt/12KeGH34Y5fepz0h9w939A13f0vUtxmjWeSWnzOVxkNKUuudXyhBraJZGSzhk&#10;jGjvGG52ONsQKYSYaBvPaV74/LxnsxlomkaCelImx4UxLoR1xlknRvUihmujrBDjtcYWjSkZWxQh&#10;a9IaySnQNA2dtRAjT/OeZX/k8fGZ12++4eb2BusaXNNwc3sve+MsgRlK1xAtI6GW65oxtqHte4bd&#10;DdY3aC1hETnHSzDDskpo1Nu3P6CKpm1bGm/QxrHZ7ZjWlcfHz4yzPFOV8C/ZG9t6Dp0DZZvWsx16&#10;xnkio9GqMI9HDodMrP1d07Tstjtc41kWubeUGGQ9yYUpSPBWTonee3715g1D3/P4+ZlxXpmXkeWj&#10;0NV13d+fny3uT0d2VuPq/kRpeb6VkgR/a8Bq+XNGa5kFLav066xEI88pqEEj43hgDauERihDyYGY&#10;RwknVIpxmvFNg28lqDmlJOEHXYs2Rkjw60pYIzll+mEgRNnzO2PpmobDcc84nsipSK9mFZBZw0yM&#10;Eo6QgwRWpBCIITJOM5+fDxxPR1KRZ2Dd0KNdg/eSRBjKTEgr43HkOE1YrdjtIrFoxiUw9ANt2+GM&#10;wlkvc5Isc2+tFEPfE5P04ofDgRCTPI+re04JBtBMy8RxPOKspWtbGuuw3mC8ZVknsI6k5Flk0zQy&#10;Iw2JeV4uz3avda1rXeta17rWta51rWtd61rX+l+9rgb4a13rWte61rWuda1rXeta1/ofrLNI5qV4&#10;+KWA+CyOOQuAXhIuvjZ+vayvCWEvRdjn+prW9bLUOd3+QmkW2vdZLPwzQfafEYXL94soJueI73te&#10;/+pX/PAv/0xrDd47chLBRqzEBVWyGFusmAJ3uw3H40iKC4azQEixGXqcs0zjSNu2IopKQlmhPscV&#10;XrMIg1POZEQAGnMloVRauZA2IVlP123RqtBaQ9s05BgIRei9tpL6RJgvVGARiNkLhcj5hk3bVUGA&#10;YZ5PxGVhqERD43zV70ZAhGMlZ7rGk0NAkYVypKp4M0IqK0YVlBPTc4yJMxon5ohzHm89Xd/ycH/H&#10;2x/f8/i0pyiFswYNLNOIblpa57m92XF4PjLNK+3Qst0OKK0rxSChs4EiRn+jFa23rCVQcqTxlr5r&#10;iUFIpqfTyDQMYvIysC6BmBKu6SjK0PW9CIGSkB+XVchOrbdoNNp6jG1IMeGMZbPdcTgdsd6Jkb/k&#10;aqRLF8PibrfjeDqyuxFD7X7/zLKu9F2LStC1LUp/IW1xvnbIOKvxfkO8Czzv9xRUNRFp+qan5MKr&#10;+wcO4xHnDCVHVMmkGJhiYF4CpRLltNJM04KzDSUHbA0LIIspGKXou46b2zs+Pz7x/PTM/d3tRZyw&#10;hoB1llRN5+M4scwLIEbfZRGzToyBasekUEghsCwL4zSjtKakTNN1vHr9Gu89RhVKjuw2PdN2x1N6&#10;IhctIsycJVghJbS2YggvhXVdmMeFeQkcTxPTsjBsNljXiHi8KApZRMSIOddWcefdbit0ghTRVuGM&#10;AXrWJYhxny8mDWNEOHle+6hkvnUVwom1nphOzMuCNQaVC8u6soRnjG9o2h5lnZjz84r1jlShgsoK&#10;acw5T1HQOMM3r98wnUaWeaIUxXQ8kZqI6lu6viOmyE9/fMv++TOJQuM9h+OBm5sbrHfklC+mN61U&#10;NR/W9c5oitLMqYDzNMOA1oViPDEr8hoIqdAhoRDWOMa8CgymfhauFYJLVwWzb//4lj/+8AeGpkGV&#10;WxHP6YIuVugcpdA2jpIjOUSw1RBQEus6Mx8DIQZ+evzEjx8/MPQtD/f3fHzcU0rh5u6WZT7yq+9/&#10;xevdhoftBq9FHGW0rBeNbzkeTsRYaDsR3zfWYqt4TCktAuN1pRTw3qMbTwiriJa1wWP4r//0z/z0&#10;9/+Fm92Oh/s7Xj88MGw3NE1XCXVWRDxVAB5ipFTaxWmc+PH9e+b8nkE7pkrGOT4dSDFiNPRdx3ff&#10;f8fdqzv+4b/8Az+9f4fvWqFM6UpYR2EQSq/V6mJQ7ztDzoWhb2naN3z6+InDOLKusa7vcl9zRiga&#10;cs8F4ywlK5RRrMvC3//n/4f/d7Ph17/+nvu7e3zbighyGoXqZR2+bUFrcqVGiXhdVeOOGITO18XZ&#10;DJVzZg2hmncbCjDPs1DUq8F9nucqNpN1e55nQoiV4jcIianSqrw23N3dcjjsWef5Qj6PVVjtnFDX&#10;c0oUMinL/fF8zQ7DhufnPeM4cjweAaEZhxAvwlilxGBvjJFzohr7wxoIa8BozfF04vb2Bu+EVrbM&#10;M6dRaERy3CbG08TxIAJ6CQAR4Zc1lu3Wy5pR+wxd+JnZ6/z7L8XXLylZZ4r2udcKIcgxVApFpYkq&#10;RdEGoyV4RTsRXFMKjRFamNYSNKKVGLitUXgrppCuETOxmP+FvGWMljAd6yp9SmGdwXmNt07ozdah&#10;tKphMmKw0qaaBlMih8CaMiHDtK6UI5UMNfD+3RNxDdy9uhfsfE71NVlA0zeN3M9KRhvLw92WJSSW&#10;u1s+PvZyr1WKbujpho7tZsuyzIR5xu12bPoeZy0xLbLue0/rHBronGctBWsU2vQsy0yMCe88zrVC&#10;9IwrywohCV1tXgL2HPyQM0tINE3DsL1hjasYqQoYJ0alznp0p4XYlMVEZozCOcObN6/Zbm85HU+k&#10;SglWFDFtxlANRwWFIUcwunCz6atoVzHPVaCswajCMs+s88w6zXRNQ8mxBvEkOU9KqucJKKvZP31m&#10;DU/8+ONbCQDCcDicmMcFYxVd67ndbS8ErfP5aYwVs2mIGOMpgmis99JAWZUIm93ZzCqC/PM9VRcJ&#10;pDG1N+jbFqMVOaxkK8FRMQViOkoQkjXYpsUwY5sMGEoRQtAcVra7LVCIBYwVgfx5n2GUHPu4Bvb7&#10;I4fDAa0Vr149YIyWYAnkmAx9z3a7RRuhuWqjcdUUdzod2R8OzOvKGiOvXt9jnCUVEZzmUjgcTyyn&#10;EXJku9kI3TNnfnj/EaOhcZZd3zI0Ddu+p2lazkEB3ntSyV8MR9bw6s1rjqeRx8/P2Fho2xZdMsu8&#10;snqPUdA0HtO0pDUwJ7DNwHf339AP0ss/PT/x9JjQWfqWtm0vBm1t5JqlBlOFkHE+02mD9R6VCkoX&#10;7m82xCjEKkokLYmECMStcfSbHadpwrYN2lrCsjAtQhQuRmFSvpwPTluU0jhRclPqPU5pMXkVMtMk&#10;a7UYx7RQg+u9rW1bGpwYEeeVNSScNxJudTgSvKO1hs9Pew7Pz9hGDIgStiHXxLomQhQTasm1/5hn&#10;tNViIAGafmCz22C9x1Y6oFWKeQ2Ez08S6HImIyLBAlYbMbcmMUAbpckx0HaOzdBjrKuELzHY3t0M&#10;jNNUzShIwIfTGOOg7q9KzvihZ9c05CKGqHWNQn3fbLj1cv1Z55iXhf3xSAxCG3POoo2mc5aYEuNx&#10;T5hHuq4TQ4OxhDVIeFGRe/vD7Y7Xtxv2+2f2z3sOhyOfn/a8ff/I0/OR5+dnHh+f2Gx37G5vuLt7&#10;4OHVA74d0MZW0l7H6fDM8XBg//RMihKE5azl22+/5de/+pamcbgatmKVRdsvZiLqvXE8npiX9WIY&#10;KhR8NcOoc4BNKRhv6ExPm+UcNUZRUmCaV2LM9F1H03SghOBYVDWla+nfcwarHRjP9maDbTc87feE&#10;nBnnla4T6js5i5mnUt5kH1tqkIwlx4CSG7sELmgJKHtJBP2fVWfz1Euz+H9vvZzPvJzhfE2J//q/&#10;z9/z0oz2tUnt64DEr0nsqu6tv+55zl+/hAzVHiqldAn9+XpG9PL9fz1P+o/M8X/uuJRcLoTTn8+a&#10;VO2B5XWpauwqBYqS61opTcoJZSz9bsc6nsgpUEomx3MgRSQrhUb2295ZmqYavFJgHGca17AZNhIY&#10;VgnPq1HkxM8Ma+sqARk5ZZQTk9O5HzyTplPK5JKFagvkS3BD4ng4sC4zuoDdbrDWkJUipIj19kLH&#10;3W63KKWZpknmLtpyf/fAp49PPAcJfFrmBadA5UKMgWk6oUpL3zb0bQMp4bWm846UxQR83rOQssxW&#10;jKn9pBiDcz2nTDV8DX3HtCwcTiee90emceJ0OnF7d8tuu4VSe2bj0FoxjiN5XrjZbDHaoJwBhYRS&#10;aU1TzwdnxOAphqzC8XjEta2s2ykTq0mvAE3TyDqThZ5dtOxnijaY44mQA00nhilvDV5DWBQqJzHU&#10;yIlWzX3SAzXOcDgemOeZZV3qZ+zYbDYsy8r+eQ8KlhCwaAiRxoH1ps7pZD0KMZNKFvJ6TPT9IGbg&#10;8cRhf6Rrhbbd9z1rJc9P88zpNPLx8ZG+b2RGuUo4jNGW1nqZEeQMKmONE+ZkzmC0EOtTZllXCcsZ&#10;NH3jMNbx/OmRrIVe7auBJYRITIl1XRnHkaZpWFcJCBTyaQtFS8jNOmGIOF3NvAXp2XSh6zvWKPPT&#10;p+cnPj/vsdbStm01XMo1q7S+zEGNNnRdy6tX9/yUM+u6klIna2qR0JmCIkPt5R0YTSpisA8hMC2R&#10;ZtihbSaTLkFwL9cXhRwvbaQPrTcxhHUsIXBxlVlsiitWa5w351FtDdvQ9e9TlCzhhU+fn+ibhn7T&#10;o5QYyUsUs7FtPLYkyjwSw4pxBlQRk7bW3Ox23N8/8KxkTXl6euL+7o64BopShJDwXc/tw70Y26tt&#10;WkJhi4RVaQvagC7EsFJSQDnHN9++YXNzQ8wRVcTuX7IYXJXSqKJq6JUYsuT+ZZimhXX9RNueaNuW&#10;MC90vqFzFlU/s6IVvRugBngUrVlTJCkFzjPc3qHnBd93JKNpNh6XANui0XLvTlH6s1JorMN5B0rz&#10;9CR7oA8f33M6HVmjnAcGjTcW7xuO68qvfvVrhu0WoxGacsnoknFGYYxDWQnUEZOuYo0B6xzrKkGm&#10;zjt2ux39ZsOrN9+QYuDp8xMffvrxQmSe54V1HlE5UShfzgVjUY2i9Q7feWIpDF0rZPs6a5yWhmGR&#10;YLVpzSyrBKeEEKCu4bka1M73T+cc79+9kz7TO25ubtnd3LDdbrFO+tDz92mtWWNgmkeo+69h6C/3&#10;ocv31T2NzEu/9BfWyl4qpcThcODt27ccDnu62KG0ufR96isDuAQYi3Fa9qHnX7CukXfv3nM4HFHK&#10;0DSdEHCrQZBzWPE5YKTIcxVrHOX8rAj1s2dTWuuL8f0LAf3nPcrL514v+5jzMZA1Jf1icHPTNHIs&#10;X8yIzu8XuPzZS39WisyUKcQQ5PhkMf6nlMRAqpGZa4yEKPe2aRqZl6kGFpwDQCwKRdt0cD7G1HDl&#10;r4KoX9bLQJE/6deyvL5z2Ii2VtbS89qrZDaq61E0WoLbzoZ4RUapgqqz3JvtTvbHzuEai3eNhHGc&#10;I1iUGHWbpmGzkfA/Xc+voZdwv5QSNzc3uMYTa0iCLpkQV8ZTxKqMJeCtwikJ5eyGHt82GKs4HEem&#10;ZSZgyMXjG//l5yOndd+2OGsJWYjoxhiZN2vIMdQzv2C1EuK51mRXAyRKwTcN2hpiDWZrXItrFL7p&#10;6bsdT08SxLasK3/44Q8MfUvrDF0nJveC4jiOPD8/c7u7kes7Z5zzbPpBrkVrabqBVsMahMgeU5LZ&#10;hveUoimhmtybBmNFKptLZtVwOEzsn58oRYJ0dTX8prrHVQq8czLf9S1t49jvDyxrIBVNKZo5QokF&#10;yopWlu1uS9O0lWYNoT6PTCXjtCakTFkWmRs5j7ESHlNyotlu2WjEPBtW9vsD2orZ2DnHHbcSdlNn&#10;nFoXtAJDxspohXVZeHr6zE8/vWdNiVigKMO0LMxrJBWLMppI5ng88eFpj7aarm+5u73h9YPMKhUy&#10;L1AFtrsNN8OO3WZH4+V8LDlJKEKJfHj8xKfPe1KSZ2a2aShKcVoWxh9+IKaVu92OvhqPnZMZhyq5&#10;hnkbeQaWIsrIfsF7T1wDuiQMqgYXiJFZl4xKibYb2GSZ1ZxOM7//4S2/1ZbNdoN3nu3NPd5b2dZQ&#10;0EazrhOHw2cJ8ESCfq21+M7TNMMlNE6R6vx+JFMI64JT8pkqK9T4dVnkOdYaWHPh97//AykXuqZj&#10;GHq6rmE79AxDz9Cdg9fl3vt82FOUpuRICnJeazSnaWL/9MznT488PNxLL5FByZN2QlxY5hMxSNDH&#10;bnMnAe41lPFxf2AcR7nnVI0AlEtgzXGe2N7suL29YdsPsrbVsJSSElmBsVpI5UqRYyScQ4a0pmm7&#10;C6XdGMPQb2iy9IgS8ArTshJzJAPTtHAcZ4w/ETPkLM8ZfdPSNB7vPDkp/vj2PT++e0fbdbx584a/&#10;+N1vSSFhgLvbLSEElnlhroEw3hhOh2eWEAgxs4bEGgLkTIyFJWZ82/EwbCgo1ijhF5ubu8vsadd0&#10;KKUJ68rh8My6zKwR9seFcXxk6AfevHrg4WYn9xG56CRIncL2Zsunj4+M00hBwoZLTpc9dD90dK18&#10;Nm3bkHJhHE8cj0+gCtZpNkPHvESsMqA1vm3x3qO0BGas63IV5FzrWte61rWuda1rXeta17rWta7F&#10;1QB/rWtd61rXuta1rnWta13rWv9T65dI8F8LnP8c1eyXBM1/TtT9Uoz8xct+FurV9P0qotJaVU7p&#10;CzHk+WdQ/szrr18V3SHGOe5fv+bTT++ZlgmlGxE0Kl0NDYiwDKFJiVhbSM4lCrlGaJhCH3DWorqO&#10;qhCqohJJt68/shKE6uurAqKzUUVlMbzmrFinld1uQypVRG01TlOFUUJNEjF3Nbtkeb0qF5RR2Isw&#10;TIhjOSS0MZXioem7VgjcuRDXeBGTpRgwNYE+U5iWEbIQQHLOIhpW9fM5E/FKQaHFQBUD2hha68k5&#10;463jP/3ud9zc7NHeQ8nYaiwIIeArQfC0H3n34SND2LLZbirlqlJWrEEV+eyEOKvRyosRrJptnTOc&#10;IwaOxxN6t2E9zbz/6SfGeeab777DdwPKfCG6fPr8WM3ohW9fPWC1kFOMtVhlmcOCVkaoa7kQkxjP&#10;tbE0rbzfruuEJJwin5+faNsOcxIz6Dr0IqJAzHHn81NTKElIgt4JkanxDlUKIQZaf4szmmgbDocD&#10;pWi6tiHGgDEaqyGFlVQU47Kw3T1wPOyZl5n9c/3+pqHrvEgMFZdzpl4pxBD5l3/+F/JffI+pRhox&#10;/G1o2q4K9gsx5moyRo5xUdzf3jAeD+hSsMqwVtGfUkLHCzlxc3t7IcArEmFdCOuKMaqKJeOFsLUu&#10;C6MxDEN3EWRqq5gXEVG//fEd07ow3OyE7qgVGk2pxnWtNV5bMXGlhDKanAK5RDRGBL4UIUdXyneM&#10;YiJc5kUIDinhfIM3DuscIQTWvFZRvJhstBZCWcyKw/GEfzrw6v6Wvhtw1jNOM9pa2q7HGCcEolLP&#10;yiqUTqtcX33b4lxDTpkPHz6gv3kt9DBgWmfmZeHjx4/85re/4fbuTq49I0KgnISAERFBlVZyzTut&#10;iEsilUwz9FgvhGln5BxLKTJPI+M4VfpRNdpax7xWqhUw9BtCzoS0sj/uMRq8N3iDCE+zGCLFqEul&#10;FmVKjoR1IcUAvmVcV07zzP/H3ps1R3JkWZqfrrb4BgRiYQTJZFaWdLfM//8f/To1NZLTVcwkGSsA&#10;32zTbR6uugcYyZIamZq3gb5QiADg5g4z1atXzznf+TxyGA5M45l2fUPbOCiZzboHXdhtO/7pL39h&#10;6y2tVqgcWOYZrSzOtTjnWa0Uf/pTR8oS/hFCICyLiGJTAlXIYcFYh7G+EncdqQaaZOCH73+gxMzD&#10;/WfO+wd+++Vv9P2K9XrN3ctX3N6ISHgYx2rQUJX6aEgKrG949eY75pA4Hk4cfcPk20rUCZyXgeHD&#10;r6yaln/6848s88QURIA+h0iMmVggFYUziWw0iYyxIsY2VtPihHi322CtYRgmpkrfK2TclaT+1Hwl&#10;ZI4UApA5n478H//yL3T9ih++f8fbt2+xq47TMJAT6OJqoIxMDtqYSp4VU7cxmmmafifivYh+27Zl&#10;sxHjYggB5xz+CSEL5G8jImeNVoYQAl3XVZOto2ShTx+PJw6HI+REKZFlyWKgLjwxgYtIr3UtMYVK&#10;bBZB8MXocTHiX4S87iLcdF8poxeivJC6NG3r2O12tJ3HGFONsHtOpwFIDMPA/f09MQTCHIU2ZyzG&#10;yNolhNBaE6nfC6j1H9Qel2v7PfXrq+Hpco05Z6ZponFOBIyFqwBNVaKiUjXEJwp51GmFtZrGN1it&#10;8c6iFGy6jt1uS9v6Ggogn03jPNYZTA07cN7T9yu5jlKw2tL6hq5tWW83tH0PyhBz4jwMjMPAMo4s&#10;48SUExjHuARKNYjFGJmGge1mQ1EGbw2bVQ8pYZQiJo1CzCGqZMJ0JuZMQsjU/+0vf0YZxxSC1DLO&#10;Mo0DpJlu1Qr9fB749P6BlBPeOVrf8GK3RaVCXgWcUsS4UOqaEEJkLhOlHMhVmGycw3iPrtT4+y+P&#10;PD7u5X47HHHOkqKI+6xz9F0nwSHKCDVIZbQTw4lSmRBmpmUhFmj7FZtdL8LKHCFFclrIlVppjKK1&#10;nRBjSaxXLcYZCpalSaQU5TNKM4viajqZxwmlxHTqGxHTLsMsRlQafCvkyjlkbm9vmcPCEgLee252&#10;O7a7Dcs8cTwdCdOA04qubWjbRg5UrAOtUUZI3jplnLI1IEUIoBdB/BIWlvPCqluRgphhtVZ472jd&#10;qhoOAksp9P2avu0IaSRGCREQk40EEISUCDExjGJ+tt7z4dNHuq6n71coRJDdNPK8koWQDoXNZi3h&#10;OEbTtp4Sl0oHlfrcaSFQzdPAMAzMy4xWUiMZoxmnkfM0M04TcZ558/KOUmBeFjCW0TcM1pPCQk4R&#10;V0NEUs6czxLctCwL78eRm1XPbru7GtKblQhNrXd1rhBTgvcN0xw5ngYhNHUtTinmmPj4ywd2Nztu&#10;bm/wm1tuux0P93tiKWRt0d6x627I88z5cCSEWUx7CKnROVvnQymJxQwna9AcR3lOU13DkZCZZQ51&#10;f2Ox3rNEcZkZ5wjLwnq1ZrPdsupa+q4T2icKowyQa8hERGvw9R4y1teQmso3LBLS8vnzJ758+cKL&#10;Fy94891r+rbjdD5hra4mW8TQFAthmVjGAVNEkN4Yw34a+J//89959913fPfqjnffvWK3WUkgD1nE&#10;yp3nrvGch4FhPDOHQAIxmCwLMWcxTQLjPKNzwtQwJ2suZqdMiolpniGDMZqua1CqJc8LHz58RCnF&#10;ZrOWEIMaYBFiIlP3hUrqLqW0hG9YhKwWAmGJaOPI2hNDYImypofziA+Bxre4um5REo3TaKoJOUYw&#10;cm+vu7aSoTNLiRiloCRAAoGsb9BKwgTWvsVvFdt+zcvbV9zdveXTl0cOpyNziJzGkQ+fPjOGhHae&#10;uxe3GOspy8L9l88oCpv1hlcvX7FerVAF5mlGK6HWP+wfKSnx6uVL1us1BgiVLGq0hMIdjieOpxMx&#10;CrlTwmnslbTcNGJAgcKSMrGaAFMI5BAIQe61VdfVEBcJr+s7j3OyPqascF7CU4wxdROUsG2P0lJX&#10;lJwoqhKAjSWmhePpLPsJZ1HGyL6haVBK5iu0RVnHHBIxhf9ST+Vp7+Rpf+Vi0HpKYf+PTOf/0e/+&#10;NsDwac+l/BEB/YmZ61tz+NMwn6emrm8NYE8p8E+/52sAYb4a5mKM15+9hCw9fY2nBv5vP4Nvr/1y&#10;jU9r4j8y+l/CNv4wnBG5D8TIWj/DavjTdR6Va1Ao6+k3N3z58B6tDVoZjAaKYYmRRK5BhGLUNtay&#10;7gxT36GK4vbFrQSyKIjzTBgH5qkwqwtx1or5GjDaiLExSYhKqfWnhBRIn2oJC6nuM6YQCEmMcefz&#10;wMP9PW9fv2I0hu12w6rrpWcTo4S8VJpf10mw3IcPnxiPJ168fMXtbsdS9+3LPLNohTeahTp90gAA&#10;IABJREFUXKQ+0UgImwHpBTjLdr3mPIzEeaSEFqUbSkyXTbAQeQt1rVAULeYc5xyGwm6zkr1d4ykx&#10;EmJhOA+0Tctms2azWdP1DdpoHh6+cDod+e7lHU3bEksikokpE1LEJIXXnlLE9NG0nqYRQ0bM+Up+&#10;p2QxLypF17VoJFzTaAmUU9qgjKVtWs7TzLwsrPqu7k1c7ceEeh+Yq1E0LwvOe7x3+BiIpTBMAw+P&#10;D0LG7nr6dc8cAssSeNwfayhHe6XN50qXzzHhnBAWtbmYRo28l9oHGceJ1WqF955pmvhyf884ToRU&#10;2B9PHM8DVmvGeSbESJMS3qlrPzKLAx1lhI5ZckZbhwVsCLAsxJSZQ2DlhB66PxxRVoJkjFHkXI1+&#10;q76G78QayJOYlwlnJRRJFwnKyUsixEhI1RSXFEsNVNTW0PQd4XRmGAamaWK3u8E7z3rV03XtldYM&#10;Yu7TSoyor1+/RmsjNRxFgoGswxrFPC/41tdQC4MxhiUWTuMsJq7TQNOuuYQYyd43Xc3uYuZ9Qoev&#10;c4qxRu6ZUmqwY5b3lhPGrlFoCdA0T/pwMVKKBCbMYSbnLEZGrcgxE0q5Uq/bvmOTE4/HE9M4XUPY&#10;SinEJdD6ht2PfxLTozXVIC1rG7Ewzwvn80DXOEr9zJQxGKWZp4j4DQ3FFFIo0oOh4FLkfD7hW1lL&#10;rXGEGCXkQmnGcSImWUufUrBPp4HPX76wzDPWWv75p5/oX1jG4YxSde/rLCgJgc3VSKW0GM6dtWgP&#10;SY8sWXqI8zxyOpxYrzf03Zqma/FKYZVmqkRSpSWcq63Pu0KCqPreoZVFKYNKcq8fjyceHx7wzhFJ&#10;HPb3snddb/CVSGqVJZXMNJ6ZgpjfW6/R2mBty82ml2uua1CcZ+Zx4NOHO/72879jlULFgKGwTIOY&#10;nYHGeIzzKAUpzBjn6YyhGE0oYkA2yuHqvsY5y/G0ENtE6Fr2xwPjPBHjUs1+0isBKuX+a2DNw/09&#10;+8dHNruNmPVXfSVvCyW9a1qWGK6U9gtN+UKEr2lpT2oSrgFoT8nmDw8P0iv2lnGSQFRTnzFfDeLf&#10;1hXWfjWWX/o33nseHh55fHy8mtzlvS1fa4Qk9cSFLq+U9OykH6NrcJ9c1yVox1YT9+U+VfkfA3Se&#10;1i2Xn71cgxgA+V3tcvmeS4/nYnK/1DiX13POXeerSwiP9DKXa89MK0WMQa6bzHF/qkGSC0uQUJwY&#10;w/V6rTEoraVXVvtlpd4H39Z0T/+rVLm+11IDRa7BBDWwIOVMChLgJfWoQpdCrmdIRmuoJlqjNW3T&#10;0HgneZClUEq6Bgd0XcNuvWG7WklAqpb9lDESnumspQBaGayV3pTWis433G5u6Pte6gVjrxTxeZ5R&#10;JTKPZ5Z5YRwCaZnwOrPpWxplsNZz09zgvKXkRAgSKjQnGMZRQo3q+ZzTGm8cvvYYyjUFTcKqU4nk&#10;KKZkBeiUMZVIr5Xiy/09p9OJ3W7LpgarKiUGZundZ9Z3K767eynrg9KchzPzNODrGdc0T9LbcQ0/&#10;/PAnjJF5/Hg88rdffuZ4PHKzu+Hm5oZXL1/hjcUgNPLVesPN7S0xZs7nAS5nNoCq4drGeFatY916&#10;5hpAp5WS4JqYKUWChZZ6vlSShFub5FDGSR+07peMsdLHSYXDabiG9HjnSSkQc0JpCQBOSUI7FqMZ&#10;54lSFE5/DSWNKaJLwfiG27tX+LavgTf+aobNWUIhSg5YhYQnlMQ0jaRSWELky/2DhIqgCPPMNA4c&#10;z2dizGxv7nCNo990tO2K8/nMw/09S5ho247tZitBJYs8iyEWGi9z1uFwxJoRa6Uvq40EfXWuofOe&#10;0zCTU2YKE/M8MS8L1sCHz184Ho+su47XL1/hmx7rJVjCO9njSrCeImaNijBM5xrMrSWELWucVxhn&#10;UMj60q3XaOdAG7a3L3nz/Y9obYQofp5I5YG+73BeetZpiuz3e477PQpF3/U438mZUwwEvdRQakWK&#10;C+M0MI0Dj/tHQgz0q1UNM5qY54V5XsixSKCiNmAs2+2GvuvZrVfs1itaL+fWVhXZIyjpOVmlJCQx&#10;Blzb0XpHlk0XVknPe55mCW01FqMslIRpDI11hGUi5YL3QjR3NeCh6VrmJTAvCzFkYoqEEFDIWmCc&#10;xTkPaGKKEuw1TxhtaJzDaMOio8zLNfyyFAk2nIeRnAtd3+O8wzuPoiGlJPT1lIlG7pdQIillOauY&#10;F4bTDFp6/DllpjER455+tcI3Dc51KDTn45lDs2ccBpyR+VCR8Ubj+5Zt10h4TpKaORdFVoZUFPMc&#10;OB5OnE4SFCWges0cpPcUY+TDr7/SeC+fmRPNArkwjxMpC3XdWEvX9aAUD/s9JS2s12uh2l9Ck7Xm&#10;l/cf+PTxUz17KjXQSRQZTdNitMVaz3a7ZbPZ0LSelGH/8MDh+EiIEzkl5nHCIr83l4zWO6mlqAH/&#10;z+N5PI/n8Tyex/N4Hs/jeTyP5/E8nsfzeDbAP4/n8Tyex/N4Hs/jeTyP5/E8nsd/dXxLfgf+UFT9&#10;VGz9LTH+d6YwLYfQXyU6T0DtRYmh4ltBdrW4V+/z74ZQsBBRcPlKo39K7PnH9wSoSmSvJJZuveHV&#10;9z/yy1//T9Iw0loFJQtxerNDOzH/lFRIWVLztYZCIsVKsqqC9RCFeICCbbuFrITYajUqF6z1QMFo&#10;YWdfCNhog1FWiAZK4dcOqzRt13M4niglsrt9SecbjvsHphDkgNlrjFKoAs5ZchX2e2dwVkT/IlAR&#10;OnqrvAhBlVC0jLWkrJjKKNepFMY1qJIhZxKFUC60Io2tZAeVhfwTohB3SxFxg9YigE1RaMyNFyKI&#10;tZ4f3r4BY5jnmXEYxIh/uVeSUFSbxkGKhHlC942YlRH3jJBWxdSEQqjTRRFLJYIaVUlGhf3hiPEt&#10;w5T46y8fSSWxef2WnDKmpCpgMXz58kUoYinhXcPdixsx+JdSzfWRUoWaIoZVhBLRWgRf6onx0VvH&#10;OE5CeY+RaYLj6YS7EFiK/iq0z0UMu1lBMWgMTdPgvOf+cc9mM3F3e8d6tUZpREiodDW2zWLqahr2&#10;n7+Qf03c7DbMaSGkTMiaz/cH7l7sWK27ep8misqEECsJq+Abz89//xtznliv16xWa968fs1qvWa1&#10;WjEuM6fDkVKSkF21PBclZpxzrFYrVEqkZRHDiG/YaEtWhjIv1US+COGjGnRDiISwULIYBEJOqEpi&#10;1lrT9y05JbQWY3fbiAnTaDFsxZAwSu5tVQoli+A0xYi2BWPAafmMNYlhOAnhwjuUNlhjEGCOqkJE&#10;EYo97g+My8J3b9+y3m3xTQbtSWUhx8B226P1iiUGQki4Ai4GPn76hFKF3faGdz/8yPjv/85q1VcC&#10;bRGKiIKc5HqVBq00S4FxmFivLH3fEn6byVFIgL/98neWaRQyjdbsj2de3LzAqIQuCqsgINSuSBKT&#10;vSoY7fBGs4TInAMoXYk9EuKRUyYskXkWGniMkd3NDa5prqTC1DSV8KM4nwesM6Bhs9vwYrNBy4SL&#10;sVbEkJf3GRNhSRQWvBGx8PHxgV8/fQZt5Doy5KK4//yF/WHghzff8e6HH/l8/wnvFJ6EU2KGIipy&#10;lLk/pkSehJrXXanRheF04hiFipFzphjDvAT5ezcRW0W8TeNwRURCysL3P76jax2HC/Vimvh0PnM6&#10;npjevUM5xzCcCTEwB6GIKi0mPpTCtQ7ftTTe0XcNw3BmGkehNS5NFb/NqBzx3jBOC9O4EHIhKdDW&#10;EcJMCppk5PONKVWhklDThuHMeZiwtqHrVmhtmeaJEANLmIklk5VwXLTWcm1G1tHLnGKUZjrP/Mv/&#10;/q+8f/+Bm5sbdjdb1psVYRITqrVOaMcxYRuZh0SYC1orrBVS4UVMu8xCZ9domqahazpiiFdzoDW2&#10;BkVovPdV/JsRypeuIQwSxJKCGOpypQ2RqWER6iqOz1VcnLOIvS4md6F4BYZh5Hw+8Ze//DP39/co&#10;dQmkkbl5rp9ZyZmuk3ANYzXzOBLmmfPxxGazZRgGvnz5zOcvXxgnMdUOw1DF/gbjDNqJ4N1cBdxC&#10;iDVKV+JYrTH4atCq+uB/MJ/JM6vlu6/0bUUuYJ3DXkSDWmG0FYNKyqiscN6jrcY0jYTnxIguicZb&#10;Vm1D0zoaKxSh9WrFqm/xTgTurnFVcOcwTmiJbdPQWHmNnMEYh9FO/us0u92W1bojxUQuie3aM44d&#10;yxxYZjFvzHFmSQvDcOIYA40Rs/hxmNifBu5uttzeblGlYDQoLgJ0R0qq0qFHpnkipcQ4nHn5+jt6&#10;77jf7+UeKmCKkOSNFnKb85ZVu8FZi6tGrvl84vHLR477Pb7O/VorYhahaSkG6zyJjM4FU8Arzarr&#10;sE3L4/HvPNw/UCp9UejUDcYa/vTnP3N39xLbSrBQruS2mBLGihFARNSG1aoVgl5OpKDIUYnJNUSU&#10;KoQ5MBYxoFir0VUwqNB4E4nRiLm9ZIzJqJzQJRNDIMWFoYgp33svwmYrhiqtNbYUCgnnN4zjxDCN&#10;ON+y2q7p1z3GKXKJGKOI88LxPDGMge1mw3Z3S85iJI5BjD8pC71PoaQ2rPets5ZlCaRSsI2Heo26&#10;3ruQMUqeEe09Vhs61UkdgpAUlxAIqVCUxvUdbatYUuH+cc/ffv47xhi+++4tu5utrAWloJUYfpYk&#10;QuKmkVpxnmf2+z0lBoyW4ATrPaUXunPKUsMvc2QcBn6bJpSG1WqFaxo+fvzM6XSkORx49fIVP717&#10;x2qzBiAugXEYmMdRjMYpMswT675DA41v+Pz+A6c5ko4TXZRnfimaP/30J7qup+SAMYpliay14WY7&#10;M00T+8dHPn2R+ns4n/n46QOrdc+7d28piCC18Q2ozP3xSDEbXt3s8O2avt/We2whhkXmjsaKgDeL&#10;MNV3vu6LEGqpNkBCKSeGz0qNm5eJmAJqnliWwjAHcgw4Y7DOsdmsWPUdWhUKGaXs1/nLGuI8ifm4&#10;CLNLaOkGZ8TgFHLE6syrFy/YrjaM0yjGTe8pYeE8CYW08Y44S/DLOA7EEIlzYJ4XtDK8eXHL8XTk&#10;/vNnTsc99w9f+P7tG+52W1zjqmhZ6lS7XdO1nn5eOJ4HzsPA4XBAKXUNV1hvt3hrcYjBQ5VEjAvD&#10;GCkIkdAahzUaY5Hn1TkO+z3vf/uNx6bhxe0tq/UGnBZzQ87gHEVpYghCm82FppOACuMsRRmcb9kf&#10;zrz/+ImHwx7rRLyvodJ8O17d3QlFvgZXaS2Gr5gj5EzjHE3TABpjGpzVgJhOQyxkJFRoPJ2kDgVM&#10;VrSu5bu7nhe7G47TwDgOHA57Pn25Z47w699/4fOH96zaFucUrW9Y9Q2tk2faqIK1jr5t8M7SdQ1t&#10;1/Drr7/yr3/9v9jtbmi8l3nKWZQV4mnb94ScGIaRUuR5L3HhdB6vpE7vG16+fs16sxMaoTHkep/n&#10;FJjnwOl45jgOLPNEjDONt9ze3tI0rYSaoJhyINcatSb+VCMpeO9wRnoPGdnLp1JYlkCYJ5wRsm7T&#10;SkBBVKka9jTDNJGr8fT/i17L017JhVj6tKfy7fc97YP80f9/2wP5I9P8U1L8pX9y+dpXSusfU+j/&#10;o699G+jz1LR/Mb9dejSXUK/L9zw1/H9Llv/2PTx9/aef1R8R6X9v5v9Kff2H91Aq3fnyWlfS9CXB&#10;A4oUp2x2NxjfksNMLJefuuy5JAwmp4zSDmpvpXGWxTla72mclTq7RLwzzPPIcB5YrXrW6xXOiAlM&#10;Icbdp+/l6eeWAG0MMSbmEITIGAIxF4oy5KI5DzPeOXZKSMNKKcIS0NWcVsiUpOlaz93tDb7pUCRe&#10;3O0IKXB4fMRoi1amkrY1fdfQdi3W2dr3SZQstU9sHPv9nmE4Ymw12eVyDd2KMVbjIF+NiKpgtWbd&#10;dcyrhZSimKKiUO2H8UzbeZw3NYhI8erVS4bTiS/HPd+vO3RWNMYR5oCpBq1LOJUxGsg0jefu7gVo&#10;QymK0/Es9c41HEFjrYYiBvCCJmfItWY1xjJNM13ToKyEiiitKcbU9VZCvpyS0MxpXsS8RcF6h/Oe&#10;XIRKGWJkvV6TaxjTEjNMM33fC6k0LqScmccRrQqrvkEZIwEeWnOJ2kpJyMhiOF9kL2Ytj/sD07JI&#10;D8tJIOV5kHk+hIXVekOu5NeitdwHueAv+xxtMV5RrCNnxRwS+8OROQiB9Ob2lvM4kbg805lSIqvV&#10;htdv3pJS5vOnT4zTIEFQIVCUQZlaJ3vPuIh5epwWMcOnM6fziVIy777/nu12i/cN5/PA8Xjkl19/&#10;qX3WwIvbW7q2vc4rMSXyJVSyhlSlSlpeUmaaZ+5udxRgnhYxmitN0/aEYSAVxf54xvoHXr58fTWV&#10;wldzqDEaNBK0o6AUdTUA5ZKhSF/EOkukoIwm5Mi0BBrf1CAcXQNAs/RNigSrlqgZ5gXfNnjl6n4+&#10;Y6z0aM7HPcfjmRSkx6W0YrXa4JRGFejbvgbB9HRtSykSLrksQYIBjQMulG0jNZyTQDpdLEpLkEEq&#10;meM4MY0jG+8JIWEdlJRZ5pmIPJvH8xnnvJjha292WRbu7u4A2c9qbXncf6bvWlKUgMSQhUCvrcEH&#10;h2s8GC0hH1bmCe8aijaUkGi7ngY4TWe+PDxyfzhzfxy5vQm8vLmh292gKeiyMAxHYpgJy4Qq8Obu&#10;lt5KL3aaA3NIUDS+a2jalqwL280ODVitWXUty3hmGaU31PQdTRfJylIwtN6IGTZFyInWWRovvVu0&#10;lb5k6hjPljwPlOUNm6blkzOM45lp7BnPQzVvS6CdBBACRe7fkiNF20oI12LCx0tQXRcZziPjtOCs&#10;lud5Ggm5sAQJn7PWXs9LFDI/KaWIKfD4+MAwDtzc7FitN0J59mImdEbeS+MbxnFimZavZy1lqf0+&#10;CZhQSoKZLob7GIJ8Xs7VPfeKYRoJSa5pHEcxCtfAhq+9kEvvt7+a6Z/+W85Z9rjGXL9WSkFbi9Jf&#10;/x8lBzMlJ5nPnqztFwO71vp6vZefUxpSSL8LHHLOXdfYa7hGDXy8GN6fhgSlGo58eS3npGd2+Xfn&#10;3NUQH8Jy/btD4Xg8Ms9CuvXek0q+/s7ffvnANI7XIB6l1TUg4Ou5Wz2H4Ota+vX8TAJqntZTT69b&#10;66/vOdXQjcv/G23IxNozKRKGgq6Bq/V7jPQoNGKS323WvLjZQTWayxmdkT6WMbTOsmpbGmcpSsI8&#10;27at70Puq863lTxusc7StC3OelKWeTKmRMyBZTiScpJwnjixzAvn4USYRkgL91ajCzjX8HG/Z7Ve&#10;17OXxHq7wThHDpklSP9CUcCCtYWQotSIte+mUVhdz4BqYEDJhRyk/ldaztmUgq5vpR5KCUqkbzuK&#10;NjKHajH9aiNnaUsMsMx4rWldQ0GCFLzzvHz5Cl2DhY2xjHPgPM5o20iYzWngf/3bz6xWHbvdhqbx&#10;oDTmNAC6zr1GwhJyqeeUEsKTSyJG6eU6I7W6rbVkTGJaNzWkapkDhTOrdl2fQ7BWarDWO8I0A4op&#10;zAzTwPl8wihF23rarsH5BkqqtVW5BoFP88yikqyfOVMoGCUBmVprul6CEnwlTqcse4vG22t4mTaG&#10;nORv13U9661nvb2VM5AQOZ9OnE4nxmmmGIttWpYUSSninOdP30tIrbWGVd+S4iLnANPMOA4sy8zh&#10;Yc99+EwMUXpzvsE1Fuck/JckwW7GGEKU3v88TeQiZO5CZn8stM4Tiub7796x6vt6lpoJ80KI8myl&#10;okmz1PEpZbSxpJhrT0JCFJu2pW1bUhAKvZxpa0qRNeTffv4ZyGSdGeczpZQ6H2sOhwMxFF7e3XGz&#10;29aAJ0XMkXG/pxQxMecaNrMskwRr1hDTkmQ+mOeZZUmAZjif2B+P3N3d8frVG1ZdL0HJcaGxmsZZ&#10;vNGoIuHhKWVaL2dbrtLBryGNMVBCkMC9GipCLijrscahtYQwgMakBFoRcq59kh4XPI2PMieEQMqF&#10;EBJ9J6Zt6+Tct2sarLVMYSAugWJlPvTOEcfIOI10vsEoRVFgm4alBiF679FKMYZYz0Woc0LGGQlL&#10;70wjARIxcDoPhHkmm4jRnhQhIb9riZn1GrabHf/jf/xvtG2D1mIgd1qhcqakWOde2ZtSA35WfYux&#10;UiMpK2FOx+OJv/89YrWc/y0xY7UmozgPA8fDnocQau+rpe9rX7FkCcvJmWkYOKdEzoX1qpeaRClS&#10;3fcZp5nnmdNhqDveGmSkzTVwM5eCtZBSYb8Xs7tzDt+saJsG2JJSS5gGZINXashLIIVI36/R1lxD&#10;w5/H83gez+N5PI/n8Tyex/N4Hs/jeTyP/7+PZwP883gez+N5PI/n8Tyex/N4Hs/jefwXxrfC54uw&#10;+Coa+gOa+7c0sMu//16ALCekolcSa7tC/e41r7/3iYLrCcvrmwsFnpDhn9J4vjXTX4YQD/SVQqWU&#10;5uWb10ynA/cffmWJkXk4kwsMw5nSNrRNI+L4JBQFaw0lVlpSQWgX17z2rwRcIUYXVM5EHb9erhbT&#10;ur5QvJRCGU2rhIKjdGa77igoYpg4nQdubrb0XVeJX5GudWgjCe7GqCsNRamvQqhcvlKIckpYpVmv&#10;ekpOlZKXRZhjjZgmLoEGKIoqlXTe/U4clnMWKoHWLFHekL6K01SlzkOKkTmnKly7EOk1beOZp5F5&#10;moSopBTLstC2nm79htP5xPk8sNussc5UgmJAI+KyJQj9xHqLcQYwOJdI2aGS0INCmdkPA0tM9Nst&#10;j8c9h/NI061Q2lQjo2EcJ06nM23XMy4BlJh1sxISx/5wFOFNpQEoCk3jiYsI4QoFl91XCk1OV3Ly&#10;siwMw8iqa/DWXu5yEa4qRa5CN0oWKoLVdKueDPzb//qZ/eOR129eoa2t5hYRXKVKh/FeRHbv37/H&#10;GM3N7RatLf16LcEMSouYiYQzlvN5ZKw07s3uhpdv3qCt4d//9rPQmwq8e/uOvu8kJKJEoYdrjTLy&#10;3pYI1hlSjGJwDUEEGtUEaq0hFMX+sEc7y81ujcFX0nusghZ5RlOlds/TXInGitvbW3LKZP11zmh9&#10;w5vXr9GPj9WkmfBNLyQapViW6frcW2dpKEK+Qmg5ISyU0tA0LaVSbnIR6llBMU4LD/sD3XrF/nDk&#10;48MD/aqnaxq8MaiSWXUtxgp9LeeJZKFpPQUxy8SY6VcbXr56RcQQUySXQliCEJvd1/lHa0UIC8M0&#10;0bQt677n7sUdKUYWEJFQTNzdvaRfr5mWwOF45IfvXovHOcca+CGG1aUSS7UVEaI1Iq6MKRPCIsLT&#10;Klrt2pbtbsuXz585n09khZgMtMG7Br0yV1Knd55cIm3bsL8/kyv5Rwh0FqWyBJBkVZ+PxDDMGG8Z&#10;QuKX3z5yGCeMb8SAX0TsPU8L796+5e3b78k5s2o8q95jAK+NCPGKYtWthDyloKREySLgC5Xqm2Oi&#10;sR7TS4jIFAIpJ3KIzCmRrJgArXco64XmnmXuzUoordZ5vPVCyYuJz1/u2b54QSmZ8zCK8dNYchSC&#10;rjiaNVoL7XC9FSrK0JwZhzPzLCZUlTNOFRrX8NtvHzgcT3zZ7zmeB+K8iGECTXBC6805EeLENAmh&#10;LYUFaxu0l9ANazT1o5DPIWdKhXKJWUeEydb6r8RzBUqDwbLfH7i/f8B7w08//cSPP/4g4s6SsEbR&#10;dg1tt+J0PouQPUqgirXuSrey1mKciCVDimhbSW85452+rsdt27Jer5nnmZQSbdtc1+N0IftphbMa&#10;7w2pGnqstTI3FCGOKaWw7uvrlyo+vpinhPw+cnOzq0R3T4ya4+FIjHIdMQRiFRyXLOL9EALn85kw&#10;zZzPI3/7+ReGYeB0OooA2PpK1pP5VWuhlz2tLS6GH12f59/TSb8afZT8wO9KFlOpsmIOFlMxlSyq&#10;KZAzra3EG8CoTNHgjKNrO7kmK6Z833jispDCwqpt6BsxP/aNp2taWVMbz6pvabzFN0IKVkbT9h1t&#10;38l7VgpvLZ1vyVkTg5hHtVHoEhmP+yvxrajCeDxTisFpMZsqZ/GNQWnYP+6JMbHfH1Fa4at563g6&#10;Y42SgJ/G0PoGoxVt09Cve6Gpk0hZM54P/PrLzLRE5jmQcv4aADMK/bfvW4yxhKTwztE5K8+096hZ&#10;BHfTNDBNgwjSnaNU6p/RFucdSYk5NMTE4XAEpfjTTz/x6uUrPr3/wOePH4WMlSKu8cQka47xHoom&#10;Lgu6VLqXqeQyK6areRwYUxJizmXeziIkR6kr1XW1WuObtpp3ZH1TWqYa4zSNabDGQI5QaaWkKsSO&#10;i8xniIk5pgVvWnm0ax0o967UM/cP95QUsdaw7tc0u1uM1nz68JHj6UQA5hircVnuyxQjmYxVFuca&#10;dttVnf/l73EJyUgpk2NGPxE0k0UILs+FzJ+qKIzVQmB1itZ6fClY31BQZBTbmxf8WWlev3nD+w8f&#10;uL//wv7wKATbtsN5B6XgfSuTHFJvnk5HjscDcZrFrG/g/vGRcQ68efcD3//wI03TsLvxvLy7q8aM&#10;QdZApfnp++9JKbLd7Xj96hVt24pwvERULsRtT451DkIRKUzjxHAWIe1pv+d4OKIbz1I3Lr9+/oRu&#10;Gt68eUNKC13b4o3Bolivem5vdqy3hSnAME74rke3LdM8cJoXlMp0m63sUcaB4/6e3377DQvstju8&#10;9RgFvm0lQEtLjSlzZWB/OhBCoGladjceg6omPVPnMdnXZMQok5eF4+me0yBEsNVmTVGKcRhIaWGa&#10;zkJaz/L5d/26ksYanK31ejVwUDJFJc7jyDyPpByx2mIw9N7Rtx7jDKnW9KaaxacUhXIVFlKIEtKx&#10;3mKtpW97jHP85b/9M/vzmYfHB4bzmRiESOorJTfFREgSNuK9Y70ROt7+cOB4HtBGQiO0MWy2a1ov&#10;pGKdJTxJq8wmXUx1lQacM6hM2zas+jWN97x584ZhGDifThKk1bpqXJhJ8yLi4fo7jikwzQbfOpxr&#10;absWpRzrjebHtsF+9Hy5v6/hOh1KS5BJLHA8HMgx0XUdbePlSUmaJUyoXCAljLW/pRgoAAAgAElE&#10;QVQ4o3BGXesVY2CJuRr5PVSjJ8UQM9WI3+Bbw1FHHC2vX/yZbvOCaU58/PhBApm8Y73qaLzDO0Sw&#10;nwqNk2vt2gZrFalkdrsdICFK87xU8bNlxQrftPS2Z71Zyz656Grq1PzLv/wrf/v5byK09g3nKfDf&#10;//s/s+57jBJSnVJSv623W25fvmI8D3z58omHh89MIfD+0xdW6zXr9YYlFUINy9FKDFAKCavw3kKK&#10;pLr+USSIx2pNDJE5BpYg68MqdpXELPvdkiXwTj0xHP2/HX/Up7gYwZ7SUv+oL3Ppe3xroP9/8nrf&#10;Gs2/NUg9NaL9EU39P6LSP/39F9L702u9GMjUdQ7S//CenoYqfvta/9nn99Qk/u31PO0hPTX+1z+r&#10;kN9/97u/dpxSjvJv9Zucb7h58ZJP739hiZHOWYrWKCWhN1QTnq1GenJm1XWyhJeEUhKAaI1ive5Y&#10;rGE4j8QYaRohG9boitrHKb8LJtA1XUk+Z8ccEzGLoWsJgZgyoPFNz5KkH4DS+GqeM17ue6UhJSAX&#10;MgnvnIQZqkzXWl7e3bBbrfHG4rXGqIR3GmvEYGW9pahCKgmVas2h5X0t88g8CnUxq2oarWuD0K+D&#10;GF/q39coQ9e2vH7paLoO5zz3j0dSkXSsEGZSijROaqxXL19zOlX6a4gSGqAsTWtwTXMNL8g5S/hd&#10;TqxWa+wS0M4JfVZpjqezEKhTqmtlL8YqrSBLX2OOCWUMXSfhHekS4hcCja8m0JiuJl6M0Dj3pxPO&#10;GnzbYH1DKpqYpR5KOTPNUUJ6JGGNeQ6M40zXteRaMxpVWK9kjdXWiJneeay1spcJQuS89Oe8d2y3&#10;W5q2Y14Cj/t9NZjaGlYXGeaZYZ5pWzHsgYYiNZ1SQmQ0xoAyKORrc4iMc2QYpCe5axravuNwPF57&#10;jjEFlMqsVi3ONRijOJ9PlJyIQfp4q+0KUxIpRqELU1Ahcf+w5zSOFArr9QrfNmKcbKV+yqXw5csX&#10;UkrcPzwQQ+Bmt2Oz2VwNsqVkMQLWQIJM4TQM/Prrr/Rtw2rVYRXkWsNZY0kUnG9o+jV6FMN4TBJM&#10;IUb1UInIUZ7vkonlMlfWOcUolhixWozf6Etf11Ci9LxjyhLepYyEtOjEtJw4HQ+cTieigi/7Pbbx&#10;bFcOp2RfYZype32NtZ62cWJ8rSECXdNIIFeS3lCKsfZxKpE8Jqy2vHn9Bm8VKoUa7mEoWoJOlZWw&#10;nkyhGEMomTkmukw1z1uJNEqFOS8cjiceHh/wTUsqGessD/f3zNNESpn1eo21ju12x+l0Zt13Yp6b&#10;JqH41t5TnBfK+Uy3WeG7jhTkM7aVnNx3Hdp5hnni4fDA4/7A+y8PuKbl/edHXmx3/POffqKzmjAP&#10;LPNA4xQlyrxismPlPbrrIQ9422BdQ9v0GO/Jus5ZSmG09MlubrcQhMydK7k4a4NzLWDqnk7ROEfO&#10;hXmamKcRtEYrjVUKUzJ943n5YkfXtDRtw+GwF1PpEsixYKyERJ0HmcPCMknQYcoEZWR+NgZlhC6v&#10;lKJzjmZr6ZqFcXas+oY5rDiPgcN55HQ6EmPEu+Z6tpKKUKqNhpTEhP3p00f2hyN917FaryVkqxFT&#10;3GWVvBjBlVKEENBJo539h7rgsqaPpxOpbYD+SnxvjSFH6YfHGLFKs9Sgyq/hJ+p3hHRTg3IvZnTp&#10;w+jrcyik80uoCVdzeLmYteuan4uc9Xjvr3XV05oFkFDc+vULuf1Sk4CY0i/nOZea4SlN/duQaGst&#10;6/Va6L+193T5nReSN8BmvUYpGIeRVM9J9vsHDodD/dkgYZTK1H2duZrm03VPLWEWl9q1ZOlLXmse&#10;/jHk6GLUf0p8f3q+Yy40+Wqs1VbObVS5bLUzSsmeSikJ9cspoUrGGU0MC87Is6G0QtfnPIdAsYoc&#10;Z5JK0lvCkONC33bc3Ozw3tN7LzWIkQC7lDKFiPeOlBPU4AlVCqYU6RGWxFKkR6tMgzYeZaQHMsTE&#10;dDjx25cDKQWWRfqPL25uaV0LSkJIW++glYBqZy1d04pRtuu/FoJFgvqUkvtNWXcNuAw58ur1y6/h&#10;ZVp6atrI/sYbS46ZsCyEODNMI8fTSAhJwlrGmUQmqcxhf+B8Hnn79q0E+VhNUZp3P/xwrV/PpxMf&#10;3n/kdJIAjM1mxRIj4xww2tE0nsZfwqUy3lm0UuQo51ZWWzmPyrLHncaJw2lgnIMEVVipL33rsdaz&#10;atdyb5DpW4/VYK2i361RRoPasISFaZQet1HS4y0lQTFYLeGjWhu0XmF0wzgtYAwGJIQoyVll41ps&#10;DSwqOV+DGUqONQBOArellabreiJh40Upmq5jtXasuo4XNzsycBxHmtWGzW7HMk3Y2k9NITCNZ1KM&#10;QMaiWfzC3LQcjnseH+6ZpvFyykxRErzZNI7GyjniFBKH80QsMsco5yDMWCOhMlpr/vbbB355/5n/&#10;9W9/492bV6xW0i9JIZJiofUdfd+iNOSSQGlUSGIYd7K+z8vC8XwixiDhEd7ReCdrEnKm/fbtWx4f&#10;v9DWPkQp0Pc9x+OJcZxYb1a8efsKZ5ycf2sLy1zD3OQsOUUoUaGcpXFynkhBAmuaRkJPpyNzDAzT&#10;xHa75ft379huNqhSWMaBkBaca9lu13jnyHGRzzhm5iWgrcU1LRhLrM+0rkG58zwTzwOucaxWHU0j&#10;wVdaKXLWNPWcWVlVa9Vcz9st3hUWazHzTIwJbwspS7BsUYol1LpAa3abLXc3t1K3qixBi0uQAI+c&#10;wFgwMieub7ZYbdB8DfQKYbkGsztrcVZ60DEskAvrvsN5zxik3o4RwiKkc6Wl5yth1Au5hlSs1yvC&#10;vIDRNEbL69WQfaMkh1wrRQkS0oC2GN+graPzhe9e7Ugv1qRUmGMiFcU0LTweDiTzsoayyll2v1rh&#10;vZe5u4ZelCJm9NP5TAiR03nieB6vgV2ukTXaWyfrXs41hF9CT1OWvUnf9VgrPd5hPFNGcFYCchRg&#10;nWbVrxlCZh4H2bOjOO4PjMNIv5Ig9ufxPJ7H83gez+N5PI/n8Tyex/N4Hs/jeTwb4J/H83gez+N5&#10;PI/n8Tyex/N4Hs/jvzT+M9Hzf0YE+yPR9lWEU3HuV8oWXwXKTwlh3/7up6Lsb7/+LSHtYsi+iK+/&#10;fh+AmNfIYo4QYqznzbt3kCPD8Z5SMss4k5bArDXGVFFzFSGLIENRskb0R1X85D2qmjWXELmAWJRW&#10;9eBZzAfW2krAcZAhKw3KUFRC5YDRQtMxxlZhnubDhw+EZcEAyxJw1mHdClISYTFyqG20iF7QihQS&#10;4zhzPA3yngtst2ucd4zjeCWStpWyDXKgLWR7oX56468GRW0MoZoQtBbS4TAOtP0a720l5jpiCqSS&#10;xSyUC7YolLEYJ8RAozRfjkesMfR9T9e1aKPRTmiml3sgWy3EQqXFFFmN++ITLJBEAOWtRyHp+1Fl&#10;jPeEVIglsbnZgFUM4yBk8Coc18rw4w8/8dtvv3EaBj59+ox3jrdvXtN2HUvKQsSMEW2sGM2y/C1D&#10;DMQYcc4RciKWTNO37E+Hq0FTXkdIXRez0VV8YQwaESQWqlGowHrVc/fiBfv9idM4MPz8Mze3L7i7&#10;fUHjDGEcKFnoU9bIZ2KN4++/vOfjp8/86aefuLnt6doVWhfmGIQ6UsREejwe2e8PoA3bmxv+8ud/&#10;YrPd8eHTRxrXgNYiaE0zqmS8teRFjJi2mgxLjizzhCpe6PZaM4XAaZiIwFLffwwL8zTRe4u2Cu8d&#10;52OSZz8LLWzV96y7nvMwXA0mpRRyKsRFfl6j2G63RGCaxkpWkee46Eq5uVBtcsYaexX+5joPOOvq&#10;sysE2YJctzKKpDT9ZkvTNozzzP3DA+njR5w1tN6x7jqhvGoxb2qKiLpUoet7SoZhnMVwnjKnaWSo&#10;ZOTOOVrdijBWKxG0VwJnipFlnjGbNTc3O4ZhIOfMbndTxbBC03rcP+KM4cfv32A06KBJKDE0ICR4&#10;bRRai+JPa0fTGFQIDMOZ0+mEd57bFy/EoGks682GXDIxZmIsGFPoOofWQjZpvJfQBVWIYebx82cO&#10;hwPbrgOtmMOM0QVfRCxpjSZl0Cpz/+Uz77888PFxj25WOBTncYZqnH/18hVvvntbCdVrvnvzkr53&#10;mBQwKUswiBIjnTNGAiJUImYxHi4pQZX2Ouvw1l4NiaEI1S2FxPkswlJlLBhHVkK0813HertlWhYJ&#10;5dAG4xqM9zTVdEaB1Xojn09KLEskZZlnL+tWqQ70UmkZuQhJzhlDa8WwuulXvLi95f7xkc/3D7z/&#10;+IXTeWSJiVAKGUBpUoqcT2dCyqzWK9btC5qmxVovlLiwsIQ1wzgwzQvjPMvn4CttNgmLo5SE9bau&#10;tUVCO3IhhwRkctb89a9/5cOHD2y3W7a7Hd1q5Obmlr7riGFCIfdIKQptDfO8fCVOGpkHQIgt1LUp&#10;JAlhuFCuDofDlVq8hOX6fC6L0BC9dyhrabzneD5jq8mh5AyVrraEQNPU9aA+LzHGK13+Mlc03jMN&#10;J0qKxGUmLjMpC/kkhFBp0zCNlS4+TRyPB4ZhEONnkveijcZ4W0lO+mpiv1QyxtoqNFZiXqr0RSHW&#10;qyq2FqMDlQh4McPrasYolQ+vr0k4IqQ3qhocihYhYgFNxBpNYwzeN3RtT+PbKoYVs+pq1ZNXPeTM&#10;uu/EBO89rbNiunGaVd+xqfMXSmGMpVmt6VYrVCUzKwXeeUBIP0bL/ROXkek8EcKMNiLkXG3W3N3c&#10;MM+xivagKE2oBF22G0oCo0XoFisF5zEECYZwFu9FVO2twVtN13j6tpH1sAgJVAHTODAv4bqOXkJ7&#10;coaHh6PUcogIO4UFqxVxnnjz6hVv37xEN/I3kbm3oNBCHC6ZRmtSNfIu0yw1gROa5O5mx2azZrPd&#10;8ssvf2cYzpzHib//9humaTDO4Z3hNI50zkv4Ug1uSTVkQcy7Aa0V3llyqsFLQKrBJcsShf5kDCEl&#10;lNL4xqNqLWaMwTuHXfVoCmGcWMwIjcdqxel0YJiE+GVLIWGIJUitZSWc4PHxI4fjAaWFLq6g0rsa&#10;lmkRUbO1uKYBawmloHKSNaaAVbJOai0GkRKjiMiraTXHKOZpxDyqSg1jQoTlQlH9+jeQcCuFtV7q&#10;oRoqxP/N3pv1SJJkV5qfrLqYmbv5EhG51dZFEgPM//8JA8xbA9M980SySOZSsflqi6rKOg9XzMIz&#10;mFWY7ulHF4JAZYSHuZmaqsiVK+ecTyH3YlUcd08Y57m5uuRqe8HxeOT9h4/8+PPP/Bxio4J6fv/D&#10;93jvGIaevhND9Wboubu753A8ypqKmHx/+eVnYgi8ffsO5xyrldAyLzZraqmMfUfX+bOhUCmEKukU&#10;y5zEAKIU2kDXjBraeMpmQy2FmDLv3r0hpgRWxMf7/Z7n3ROfP33mpw9/pZbKt+/ecX15wcV6wzAM&#10;/G4cxFgWM9qICen5cODz/WestfLZ+p71xYo3b7bkcMP7n/6DeZ4Zx1VbB2XO1oKJorYwrL6TAI8Q&#10;hBRWSiWX0sqnRvPTp3AQIVqHmNg9PAiRVSnuHz4Tc8X3PVc3V7IGViHj7o4Lbj/ReXl+V0PPMPRC&#10;+S2Fse9lH2Md/Tjw+f3PxJpx1uGcBI3UlCgV/DAwON+MMpGqFN6tWY8rIai39eW4HGEB7SwX48Bq&#10;6Hl6eqSkyDLNYt40llzFfFEVmGZaenh84v3HT1jrWG3WEr4VE4/Pe5bpM1Zroa03olUpEed7YgjM&#10;84xWhb73jbL8QFwCXdez3V6yWa9lz4KI1p3WFEoLSIFSIqZUcirkZDAG0hxY4iTOEmt4c3tL13Xk&#10;nFmWhSUEYi5M8yzGhVo5zjPby0sxGJoObSwGZJ0PgVQSNZ2CyowE1dSKpra1u7Z6QdFpCRGLJWPd&#10;wKrTLJtB1iFluFwNvLkcWpBMbPvCQj96jDb0/cj2You1ugXLPEvttFqRc+Zic8k4jnjvse5EK5a6&#10;5GR2Oh4WdrsnDocDnTH88YffcZwnlpR4uPvE//l/fOAPv/+Bd2/e4J0RM45SdH2P1oaiYLO9ZNys&#10;zwLsZZllTq5wPEx8/PiBnBJaC8X+m2++wZoNYYlYXc+mK6tFVO+dBbUipUxYZvbHI87atn5+oQ3n&#10;kv+X9lxOfZCX/ZaT8erU+/i6F/N16N9v9WZe9kb+Vl/n74UH/la44ct//7Iv82vauv7Vf780v5/+&#10;/mSKf2nE/2Jmrb/5Xl5+1t/qAX39OX5l8s/lXMP/ygSvTq2pRqNXEiRSajl5n6Rmy2K8QRm2t2/5&#10;9Ok9ISd6qykhUnICFLEoNApjqxDFSwFlWK97rDOomiEjgWVdh9Way8s1QKt7NSl9ocHmrwz7EvKW&#10;UdaQ0cQWenUysllr0MqRUkGrIkbcU+AZ8vdWa0rJpNOeNDfqooLB9jg0fuNQG4WuoEompUBKqpkS&#10;afVM+RK6mBIGuBgH2SOkICbOSjPoJmozf+dcKbmci+xUMs5IMNY3wxVXF2su7h74dP8glHTrxOSn&#10;DZSCpnK5XnOfH5mWhWwtOiZW43A2fqGkL6aq7C2spA5QcsHqytB7QoyUZSHXwjRNeG8l2K9KjxDE&#10;0K69x2KE2llgTklMT96CMaDEFK81LSDLEDOkmphyxi6Zw3GR/kObS6zrUY3quxoGHu/viSkxz7PM&#10;d84wGKErGmNJuVBzwSmk/9J3pNVIrRBipWKoGJlvlWYYRy42K6C2nqXMwaoqwhyIKwl70UqzpBba&#10;icIpfQ7aQyuUc9h+oBsTS6nsl4lN3bIeRlIIRJOJ2ZNypFTFw8M9FxcXoDLd4AnzQkmthxqyRIU2&#10;039ORUJzSm7zFAz9wKofJCTMGrZX19Lr0JaUAlpBrpVpkf1k33l0LWSF9I9SIQTpQ+4PB2LOdOOK&#10;VKT3XIs847QetLWGzXqFcQZnHSFGnEz5cj+0MAKZN1r/twotl2ZUjlXjbI8mkabQSJiOp8dnGCyd&#10;bsGEKaCN1EDOeciFuMwkrVlKZj1fMAyjBE4Y2UeeAiLHoSfM4Xw/SLDhSC2FKcwcjgeOy4GQC33n&#10;OR4naoV+HFqAnYShOt1I8Bo6o5lrZIlJapWq0d0KnTWLeNaYlyBmYmOw3qCsoVpLKIWUIjFFSq7U&#10;qnFtT6S15nDcs3t+YvCOnBZiqGjvqOhW78t87J0EFSpnIAVq9q2nIEGWD/f3fP58z6f7e4o2YByh&#10;RH56/4HD4cCm77hZj1yue9n7WiG1amWheGKIpDmgrWdYdy3oU5OVzAOVLHvcKj1VoSJ3aGslvCBF&#10;YgXXD/i+wzsJJltCoKp6XkRUqc08rCjjiNMa5wOm91RvCLHg54CuEm5XcsZYCeeoNXN3/5nHxx01&#10;ZZYsvQvjO9CW3PoK1jrWY8c4+DPVendcuA6J47zl8XnHIum0YtbLqoWOVLyR8JAYIstxIc2J6TAz&#10;jiP9MLCsZglY0EoC86wXk//JwJ4kXKrkjHGyri0pMfQ9q/VaqMmt56iNYdX1FAO+684Gu5Qk8Krm&#10;0sjtEjAYUyKkSNeI785Z6ZXUTElR9mOqnhZjUj4FKrfzpAoGRWy95JJLq8H1r+jobbk/hwafSOan&#10;OqS0nk5t9cqpp4/S7ZQFrDHNpMuZoB5zwjpHTJGus/zww5/58P4TKWUeHu6F1F6l73usmZgSjw+P&#10;xBiZl0CKUZ4dY+i84YTUPb93XVtkdDPgS2UiYZj61/WOarRyyK3fdMrhkbMGo7/UgkZroR1X+dlT&#10;IK0zFjmhSBLWowzGKJzR9J0EZF4MA0uUOdg7Q04LOVQJIlMSiOWcw3SOnDNP+x19M7ROceZqe8XF&#10;zRVvbt/SOc/FeqD3lpIDyzKTY5JwvFKJUTMYec2SM6VkhnHkSm142q143O/ZHQ4SwlIryiiqlXXY&#10;93L+toSFMM88Ph1ZrWC1GhiHjtXQtf7ZQOdcC+MEitxDphHVq9ZoY1qItvSkvXd0re6KMWGMpvMe&#10;KK3/aORMQoVzaKx1nq7PKB0ZhjXedaAMh+nIL+/f88svH/nLv/3E1faKGBPDZsM37941En3lYr3i&#10;8nLD8XggJelLH6fAYXoEpVgNA5erkaHvGIcV49iRU5SgttLO1Go7S6oVpw2bccT7zLDa4PqOT/d3&#10;DMOA9x2rrpduW8lYjdDk44LRstfXRpOLwmqFW43t3A5KqsQlMAyjhBDVilaGvveYzrVekSJFWdNU&#10;cWilyDGQYiBrRWxrlrcObS2qhaaVUkAHVJEQCGpFlQSqhcDmiG69TFMzKizoGHC1YiiUMJFjpOQI&#10;tZLCglPQjz116LjYjNze3PD4eM/T8zOHOUiIVN8xjAPeGsjyfFiTeHp8YgmR7XYr60QLC9FK8d3v&#10;fk8MkcPzE//8l7/wu++/5WI1iNm5ShgmSNjncV6oKLzz9F0PuTJH6bd/uvvYzlIMplbWo/QpvfN0&#10;nWfwCnt9KaE0khpOOu756d/+wt3jI3/4wx+5v7vjentFThmlM/NhJiwTRkGo5Ry4WVOSUDhAoeWM&#10;WBtWgwQrTQ+PdN5yfXXFdr3mcnPBPM+k+UhMiYfHJ6bDhGsBvkZLr9sYg9dWzm6KnLF4pSUY1Vrm&#10;ECktQFIryCVQcfhhlKA/JSFi1cjeMeUMusr7loUFcmFKhVwzVVVCyijrybngbcEq6J2Vc2UUThli&#10;qRQH2vQtRDJBVSxBQqlPvdzOWZSBFFvQEBpnnJxLp8QSF7nPtdDmnZUzoRQrqZM1x3pPrpXdYS8B&#10;rLsdx+Mz02HPxXrFMHQo7+itxivXwtSKBGBVef50jZSUyCWSKljr2DhLsVbCRJUmVUW51NxcX3HM&#10;GdpaBUVq3s0FN1dbnJUe2XG//xL4lAs///U9d3f35Hbeo5XFuk4CIXMmU+n6vu0fM6oUYqnMMWFr&#10;JiPrttGW7AtWr7HGQQZloepKUTK3GmclxFpJ6GiK86sY53W8jtfxOl7H63gdr+N1vI7X8Tpex+vg&#10;1QD/Ol7H63gdr+N1vI7X8Tpex+t4Hf+/xkuB8deEsK8pXH+POPabf3cWiwlV4SWRQ8Q59T+Jl/8W&#10;/eu36GOliLDyawLYl/8t5sVachNoC9FiWF/w5tvvebCGp/KJUhVpCcScRODRXiPliNZVTIKNKqza&#10;Sb2xFt93LPMMRgt5BTFNKy3UJ92o57aRXfJJwN3McX3XYS3EZUFrS+89uVRiyuz3RzrvCEtkGIQo&#10;5KylxogyGqNEzNSgstQKS0jMSyDGxPPTM5eXF7jVithovLFResWIKQLVlAshzBhtsc6/+O6FCiOC&#10;cDGX7XZ79tPCatzQ94l+HM+0c6FgB3JVVBPRSYsIwmi8t0LCqQXnDMYOVG2bEVDEcFYrtLNiMkTR&#10;OaGxnLBszjqhkGkNFpx3LFGMO9ZrnBvoh47NasW0zMyLiDGsFfHMMA68e/cO9/DE49MD//zP/0oM&#10;kT//+U+NXnRBCIElRFIR83Zpbi/rHM47uR5aY51rxHVEIKU11hghNPU9SlWWsAh1AfBeRATpZKo1&#10;DqsV797csl6tMc7xvNvx448/snt64k+//x3eWmo0pJronWPsBw72iHGeUjLTsnDTqCOoTKZAFqEw&#10;NJO00nz6+Ilvv/0WrcQMt1ptuLt7IOSKNgYQwYozmmyKkLuqbvRchW7GaFUtBUWu8LDbsbT7sOt6&#10;jDbEIDSYse/JuYnotMIahXeGy4sLtpdX7Pd77u4/s9/tWa9WGFG4iMhCVazRrFcjtWSsMaSUMU3V&#10;p609E8JP4RpGG7zzZ8OssSJOQ6mzAR4lZprrN28wT09iwgec9xBFlDTNE9PhwB//+HtsKY2E1mgS&#10;GGoVMV4ulZQqMRd+/uU9GEcMidE5RtdRSv1inGnUs4v1Wp6f52e0UgzD0Ew6cFyteN7t0Z1jt9+z&#10;LBO/f/6eN1dXjX4L87Kcjc5yP1pKRUSq3lOagMUYg3VCOlVKk0tmiYmUq1DvCgyDxfvuyxxaKyEG&#10;vLW8ublB58xff/yR3WEn5tWkGHtHrElM5Ma2ebSy2z2x3z9zfXNDKIrdJCSnruu4urpic3Elpj1j&#10;uLrYoCx4C2lKGMSQ7k601UYgzjFQczwLzSW0xJ7NHqUUbN9TS2GeJqZpOhsQ52UilyMxV5TrGFJm&#10;WI1sL69QtZ6FuSEGjLFQC53zZFPQKsuzbSxVCf2lwtnoXHIhhoj3nsvLLeMw0FmDKonleGSejqwH&#10;z/X1JW9ub9lur/j46Z7jtDCFwDQvhBihZi7GFV0/0Pce7yymfb5aIMaOFBNh3ROiEHUlB0KRSiUs&#10;kRAix2kSmoosSs3AoJqIvzv/993dA58+CyVmvbng93/4A4fDoZkBNNY4tLE4XCOQyLw/h4XOe3LJ&#10;hOWL4Ow0p9kmcHbO0/mOSU8sy4K1FqVodCiNt0IoctYSlgBU+nbPhmU+v+eUhMy8Wq3O3y3t+iul&#10;WK9WsoYtYsqMy4JWsITA47IwNxqdUkoMsYcDIQQxrmmFau3jvh/a7wuN8HTK2BBje8wVi22i4drW&#10;dH02a4gwzstcXht+my9ruvyMGIxotFmtTwJwfTYmWm1ROLxVaDJj3zEOHV3X0/mBYRhQWuoKCfNo&#10;gR+dZxwHri8vuFyvzsaJfhBjiLcSCOJ8x7ha41wvAjzh/WGsaQK2SsqVpUQhbdWItorB9VjTQYUw&#10;ieDUKgVG47wnlQRhYaGy3VzQ96ME3WhLSpHDfsfu+Znj4dCupyLEzD5NlChhK5vVQApHcor4fsD6&#10;nsO0kKl43+GtfFfKOUzvsNYDCt8PeOeJIfDTT//B4+OO/PmB8XIrojoFm27ANXOD0pZqNCFFsqpo&#10;a+mshPygwFhZu72zfP/Dd9zcXjPPi4jglRZR4M8/UUomTBNvb64bXVNMDN47rDFoDFlwQVhrUFaC&#10;WVIq1JgJIXD/+ITzHf24omshQLkWur7DdZ08ZyFisyXFwP2nz3TGsO4HvO0oxjOVha7v8Zstw7gm&#10;F6mJvRYB6Z//4c+NAimGiKwq0zSzOx4a2VrCRKpRZCqpVHSVec5ZJ+thE/qfC1EAACAASURBVBSX&#10;XDjsdlL7WQu6CbtTwmgtwU5ZRJpfzJsn8mUz3BghJVlrcE5M8EKjE8q6mAREvJxCpABd5/jzf/kj&#10;f/jDH/h4d8/DwyPff/8d281axOZODGtxmfFXl1xuNsScWVKkKMU0Tbz/619Z5oUPv/xMjIGLiwve&#10;3N6wXq8ZhwFvgJKk3g8Lzvtm9M4c9vtz4EluouChl+fyZL4otTJ4x9B3ZOSZ3l5ccH/f882bt4Sw&#10;cJxn3r//wNPDA1cXG75995Zu8Bhd8DpJ3Wgsl9++pe8sMYmheVmOvH+/4LRicJbr6y0lJKxRdF7C&#10;LhQyv+ZSsMaJ2aRU1utLrBVDyXE5Ct00Zpz7QnoOMYrotZGtxr7n+uqKohWP+x3P+wm0GOYURu5P&#10;b8XsX8RwJsSpSNhHnnc7VuNI13dUZahaEeblHH7V+06uL8hraMN2e4U2lt3hQD0eSG0v6LwXYWyS&#10;+S6fSIw54UrBOs/Vdksthd3zE/ePT2Iu6AaULgxupLk6mBf5nLv9kfefPkuQSCNS/su//gs5F96+&#10;fcN3797xv/9v/8TgHTEuTMeJZZ5wVvZt2oBSEo8SlhnlO1mHQqSUdKZsSUBVC4aJp32oxtqOnAu7&#10;/SxkYaWw3lFqZRwGMYT1HbloYogiKi9S46aYsN5xub2EknHKiLmzGUJqzqQsYTPO9aikoREcZV9i&#10;qM24EeYjagbj5Bp71+FKYQkZtJgo7dBL/VMV0zQTY8R5MbdRhfJurNT0znt6I2ajYRiIIbZgBk2l&#10;GbmNRb0Ip8s5U1Km73p+98PvzsEzoQVrlCT7hqGTNVJphbcSABLjguKFOdwaei31bs6ZuARWqzVv&#10;3ggxsXNClNNaN6Orw3pDTJllSShlcEZJ6IgxZJfpvCbH1NZs9WWO9h0p5f+p3srXfYmX/YlTTXsy&#10;i7/8uZfE1JTSr0ztL43lp9f62kz/W+/jpbn+V/TUF6Txv2euf9kXehlU+LI38/J9fW3k/60ezdf/&#10;5rcI819ft/+vxHiUEmJp+2wvr1tFajdZEVWr2/S5b3T6KblHFf1q5PL6hrsPv3CYJ/wLg3HKRfax&#10;WjUTvexnu86hUMQQ2h73yzVZr1dtv2rk/ssy56X2fl++59wCc1CQqhivFUrCofY7xqHHaM9mLcEQ&#10;w+BwTvY5ThtsK0xrbSE1SSi33ui2dhQUBekGNJOcNRhl0LqilAQexihhgOeeXanNfG+FRJ0zMQTq&#10;OZ0FqpLrK2GLjebqZF6gVPqhQ2kJ1/r9D9+LsTJljHV4YyQMJGeUqlysVhyOe56en7HWslmtz2EB&#10;ch/KPrI2EzEIUV1rBaXRRE8UaKM5TEecMzjvCWHhcJjxw4gbBmIj7HZVjPvHacEY6YmQhB7Z9xL4&#10;EXNB64QxhjkuVAohyJ6863oxyGtN3/eUWpiXmdubG2KKLNNB7jdtoPXczsGKSkmvrtVczlouNxuW&#10;kDhOe6yzjbyuJXAo5xYCpVtQXSMcV5imuVHLKykFnp/3dL6XZ8A7nJPwo1ON45zDdx1dSnz6fMfQ&#10;D1xdblmNa/bHA0MvlPlxHOVeC8uZRK4l3Qp9InbmiDOaShXS5P5AqZX1Zo1C8e7tW/qu+xIqRm3U&#10;aI3iy95fQkrEZOOMXM8YCylKcNv+cOB5t5P9rPcoZUBJIMypXyQ0dAmj8MbSeUctmVKM/Lk2VOfJ&#10;ObffS/t/saBKF0Y1Q7mhVDGymUaIzUW+X916VmGeyKVyfXWF9x7nHMu84Nars2nuFApxolzrFpJw&#10;ebHm88e71vvR7HY7YkgMw4Cxlpgznz5+wlvLu7dvxLjV9ia15HMPS2ktYUHKUFE4r1hyJkcJRjSu&#10;Y33ZoRUSMlYKz/s9xmqsF5OuMZZcwPueZZ7Q1rLuekyje6cU+esvv8hzHgNhWYgGTJt7xIhZsNZR&#10;cyS3oKOSFcfjjjztWWLi7uGJ+92O+8dnxnGgLBLCZazB9D1dLz2Wt1fXbNcDJc/UHBmGHu97VNUY&#10;24P2xCjBpd47jFESGFQleFFhcMYK9Xk4Bd0UYk5MMfCXf/0XYqn0fc/24pLr6yu6ruP69rb1Vy0a&#10;2SPEOdAPg/SrteaXT58ItTItkckeOTw/sdsf0G0ttN7jvWO1uaCoH3l4FJI7zYidswQmZm1k39X6&#10;2LJPGyRQYQryZ7VyOEyklIkxkcnt/vbnvYpxElqUSiYvhSUuuMOO/aFn7CVUoV8lul4CPLvO0zlH&#10;rVJ75JpJUYzwKEUyhs1mw2az4f7+nuM0Ya3FOYt1Duu78xoxjiMpZrlOKdEr8Np/Wd+y1CSr1YrH&#10;h3v5HQgh9xRCrNoa8rJeUlpTlCK04ICXhPZT/XQKV5YQWnUOGPpSA9DmKQnAOa1tElp8Wj/02VTe&#10;Cg7ZE7cABOM0//SPfybFmc/G8OnTJ56fH6XHEmQPsn/ecTgcSDFKD8g6bNehlD4H2ehT8N+5FyV9&#10;Ntrn0q0qKS1QWmt1NvU7ZynqS5+qtPBlGhX6tB7WCjlJ8IxuIWpKaawydM5hrca4FlhozDk4p3Ne&#10;Qg6UJhbV+tqKsd/gnZjDa1HtvETOxnSb76vRpFow2hKqAuuZc6FbeRKKKUZSmMVs7aUnm5JQ4EG3&#10;tdDinJNav/XkL7aX/PXDRz7ffSaXhFKaznr6fuD66krmoZKkTnKyV9caVM0M3jN2HYMfJERhWcgp&#10;ne8BrSSoUBlLohJzJi4zSimWObd5uoUPdR3VmHbeZ1pwikZVQ05yxuKVRqEY+oq2QlkfhpWEeV1s&#10;uLt/5On5mWmSMK/V0KEl/Rgo9M6xWd/g3Dd8+PCB5+cdkULKEoh6PB4oMfKkwTvLej1ysV6RSibF&#10;KGERSlEbPdtbS9f3rLRmfXHF8+FIiolP+48AjL5nvRpYDz22786hyrUR5XM2cs6kDQp9DvyuqrDM&#10;CzEmtPPE1j/JVcLhrDNSa2agagnuzpGUgoRDGcN0OBKWiaLlO69IDVQVQqpfFo6HCWM7CSswBt8N&#10;8p0oRY4JDcR54ulzaj3IhNGnYOp4rkO9tzgnc+vKjMRUWA8Db95+S9WGbhglpFLJ2eY8HYkx873W&#10;HKaZ//bf/x+edzuM4Xz2txpXcn7pZW4Ny0zIcAyFzvV0LehDaUtnNNNhZlkm5rxnp6DrO6zzoFXr&#10;gy+EFKmlcnf3SNd1dN7z9vaat7c3stamxP54bEHSC2Fa6F3PMgcOuyPlFOiorcweJZ/717n13k81&#10;l8zhHa7rMd4Rs4SBlJLRyrLZrPFWYzV4q7m9vWEYPM+POwkiThFjFFqD14bVaoUxmpSjfKbWg3TG&#10;UDQ4Z4ipEGJEU6g5E8PCOK5aemw9nwPUFm5SW8BsLbJmo6Tm1FWRcmGOgen5mZIq3c011mq8d22f&#10;o6DI7zJGUapciyUEQsjtXCIwzxNaVdarHkpFVU1KkaGX2ku1s5BSCiEEjG77KC3G/kylmHwOHC0U&#10;xmFLBd7ebJnnhePxyHw8UEugc5co7dFUvOnxVkvPrGSKlhiUlJqOoVQ0BastISVibnOBNty8ecfD&#10;0w6DhNjnnKX/nRNhmUihw1Q5Z89xwbW1VxvDajXy9PaG9+/f8/i8J1eYDkc+PD7x9PiA0oqr7RW3&#10;b24ZxpHVqkdrh9GaeTpwPE5YrTkcnijAqh8Zup6h9/TeSKCNkk2Y7zv6vsOaUx0VX8U4r+N1vI7X&#10;8Tpex+t4Ha/jdbyO1/E6XgevBvjX8Tpex+t4Ha/jdbyO1/E6Xsfr+J8fVf2Klo4SITD8WqD9K9HQ&#10;VwLlv0UM+0+/6oVwuf5K2CTjJIgC/pMY/DROguCvX/f071++phhtRMwsJHgh55ZaoGr61QW3VsxV&#10;nz6+J1cRS1vnMM2YQzMiVF05v6hWQhI2hmFcyQE8JyosNNdkEw/rs4C6lEqulZiEriei6xNJ3VCV&#10;Yhx7DicCHUqEbTFypQzHEOmoYDSlaEoVYXChopShADELjT6XQqmKJWQms5BK4eHpCVA46+mHZuap&#10;hRgjpcj3HkKg63uhfNYvIrIUhe6+202kcgQ8IYoApuu8CIuVpVQRuZlkKMky5wljNOO4IsZHER9q&#10;EZQVJYKL2IiDQSmctZQqxpzOu7OY1zl3pqBXb1ExoWpGlwIxoK3FW40zlhwTqvJFrE1ogkcxa19e&#10;iEB9ng4sy8zT42MTT3aAoirF1XrNbndgt98x9MOv6SmNHrgaR54en/BN9ComlC1KKUJYzsL8GKIQ&#10;rocBXTSpFEhiwOi9o+s6XOe5ublisxl5un/gP/79L3z37i2jd6ikyblysRrZPT1jfIdxlqHr8N43&#10;PYGGDClmaGYcmvBrt7snp4TvOk7Cwt3hQIiZkAppXghxEfKmEvIzCOmtpEzXdSitCSFQkJCCfr1G&#10;LbMYuC63QmwOC8fdnuW4bwR1hJrRCWF8NfSoZsI/dgMP949igHaXIhqrUHKmakPf9zircU3gmXLF&#10;WYNVioJ836WZt0/zgvcea0VAl0sFrbHaEHMVs3guIrS3lubkQlHPz5BzllgjISess6QQUUax3qw5&#10;7CeOx4XUKBqKyu75wH/8+4/86R/+qZFcjxJo0XlyFZNeShGlFNvtJVopof/Ms4jEnSPnKGJ1J0Ly&#10;9eaC/eHItERyVWStMd5DCE0gpMhNTJxyZp4nNn0vYunLy0bCFJGJcSLs1kazxIBp5O3NZiVUbiVi&#10;yRgDT0+PjP3A5Xpke3mJzkKoCjkx2k6E7EWep1SE8B5bQMF3333P1bvv2M2BXz58JOXC9c0V4zjK&#10;95kLZMfd549gKrVEvrm5wjkh62hlKTERG9G75tTI2QrjhM6VS6EqCZgwSuFUpaQsQslGuV2rNS5E&#10;pmmh5IjKhbIEolZ0WtP5Hj/0OO/wfS/kKa3JJTHPi4gDMyhjMM6B/hISYq0TwzyypmijMY1Ak0Oh&#10;WJmXqukYVE/XDfTDyNX2is8PDzw/PfP4uOPx6ZmYCl6BqxldshgYVaXk0HhPBaOKGOOVwpsVJSN0&#10;bK0JzhKCxRnYHw6EVMgvxMLWGhHwtrVQDBqJMC883D1wPBwZVyuut1dcX99Q+wGlAjkLAk9ry2G/&#10;a+JGRPwFhGWROdAoqOVsiDHa8hgeOU5HrBVKXU5CZSqlMB33GL1m7AeGrud4PHL3+U6E0s0o3Hl/&#10;NmcJnV4oPTFGWZO6jvV6Tdd1fPjlZ+4f7puZR4iZ0zTz+LQ7EzRjirJGO4+qzZSMbuvcKSSgpyp+&#10;VU/knNu1y0LE1i1I5FyfNBKjUhhtiTGdjVOl0c5qrbLG1dqE11BrknsGhTNCPLTG4KxhPfZ01jB4&#10;x3ojBl0alcw6h++9UHarzNfUFipjtZBTisL4jlASOin61ZreecZhhe8HlJbv9bDfU1VFxYRRCmWt&#10;mNrHjjBlatYiwNZiqhF0nBCblapY3QzjVWGdZbPZ4LsObRxKfbnnbm+2xBh5/9e/8vOPP3EMkZIz&#10;KSzEZab3FqWE+GSUoiwRU2C7vaQfVs10eiILGjH9G0epCt1CcJZl5vJywz/+4z+itebdN+/IWehO&#10;JUVKTOgqNVmIAWMNnZcQG6NNE/JrlFaNqji05wWcFerz7nAUo2sMLMuRul4xjkOjcn0x3llrQDlC&#10;LShjsdaL6U5bUJHn/Y79caIqRcgZlRJEqV1MqVRtyIioPESh/EzTzDRN9M5zXCKmgu06Vldv8F1P&#10;qoq756OYf50TowuK8UVdRxOMrtbrRrWezuSejz//JKFA7ZlcjyMNWI+umgbbaxYARUXW0lzEbLSU&#10;0gJWaIQ6IbCKyNjRD52YW6LYhVKIhDgTQ8Q6C6rK2tBqbqXFQFelaGeepLb44btv+NMf/0Df91Kr&#10;hoVlPmIaEVapiu8d2/4C23cUpdjvdlxfrJinmXkOLMuCBladZdVZvFUYJeJ4ighHcw4obQhhJoSE&#10;dz3WOkqeyEXCRqbjRAhBzEC2BeIUqTVyLnR9j9Ea33mub65xfcftdsv/9V//Kz//9CM5Lrx5e9vq&#10;/0hMmZTg5u07rCosYWaZZY6NqZCtpVhFiY7riwsJx0q5CaYXUhLDcTXuvM8wc8SaBW30Oayjtnl0&#10;t9vx+e4zb9/c4q2s/9736KrQVuib24sN2+01c6zsp0CtCmc7jtOeuAS8czgjz99hSoQ4U2tlNY4s&#10;IZ33jijFuNrQOYdWjV5d5X60zqOtk/3Oeo3Whnk+oqqEL52CpWzXsRmHcxiDGP0lpKHrHNvbGz5+&#10;+IhzDpThebdn//AktDAUuSiGYcXbby6pSrHb73l+fqbkwvX1DUuMPB+O6E8feff2De9ur9EotLEM&#10;4wpnWuiSUhgNGMUyLTw/Pcv+JUt9bJvpp+u6RmMErS05V6YQeNp/IubSgogK5fycaDCKfhi4uNqy&#10;2VzKmqXF8HjYS2hFP4j5JC0yZ6oWeqOQ61ULTMeZ0leM93TGo60V83mrr3JdQCVKESJvSBmVImES&#10;Yqy2ImIuNVGqUDG1NtgGOxYiY2RZ9tSasU6eATFgOiGVeidmz1w4HvccDgecl+CI057+/v6ex4dH&#10;medKYb1ZiZGnQoiJofP03qOQICxjjIjgUyTHBVOFXpxp17/U8/cgvyNzdXXFn/70R6GNp8Ru98Q8&#10;TewPgafHBes7MI6aC723rEtPZzUn3qfVzVCNmJy0k8AoIZD+D7ZX/oYR/bf+rPzKyPvrkL+XfZa/&#10;Zw5/2Sf5W/2T0+u8/D0vqe6/1bP5+r+/NrH/Fon9t0Zp9PBTrfdbr/W3xtfm+5d//vU1/Prf/edA&#10;x3o2nb58rXN/6cWPna6l0oa333zHYf/MtHsia4VB6s1TgBIIibvULM94LV8M+lXMvwK1/RIeUAso&#10;2wzvSp9/3ykAQUKmnBCzEWOyraURpy3X20tZfzFobVmvRsahE5P7aT4toLyY/XWVn5ZwQKmJTr2z&#10;VGUvYYxFo3BWgmzE5NoMxcj+VZqGp7C9L+9brl/7PC0EUlGJtUo4nDbnkKxacwu6c2Ka1obvvvmG&#10;qqUWXY4TJSWoYur0zuKtI8wzx1LpvNQZ9cV3XdretdRMpZzXQW0taVnwTlOyFjNfSjwdDlw4y/v7&#10;B37+6T2b7ZYffvc7qtI4q+ic4XF34MP7v6JUYXux4nfff0vXd3SDhLvkJcjeyDpMSVQ0OZVmaKwS&#10;Vmmkr4FSHKeJn3/+mZSkXu2cmLwNQkn88jlk/ck5UYoYYY3R9J2nlEROievrLcuykFMgpRYYU0/3&#10;s8EoMb/uDnsur7bozvHx42f2+wOd7yhXV9jLjdStMaOt9LeMlftz6Hp+3P3Mf/vv/zdvb9/S90Mj&#10;zV8wrqT3EGPkeDwCQoiNIWB1C4TsOrTqiGFBF4NqQTGbzQbrO3ISQ7dSMh/oVq/kKORsbYSOfFoz&#10;nNY4M+KMoVLw3pFCZlkU+92BD+8/cbG9lP2bNXLvINdQYySAQWlyifK9VCSkpe3lrJHerm4hTzkX&#10;YgzkKGE/pSqG8YKL6xuZc6pQmXOp1JK4uLw874NTCxt6fHrCeQmo0Nqeycyb9QZnXQudkZrYGHMO&#10;X6pF0XX+3L9+enoiRgndiSUxH47M08RcK+txZLNe0XnfDMxWgqVqoeYiOW1Grr/WhqEfmJUEDV6u&#10;RpRpQYQlCwE9RuJRehLWdzjXYWl5eypSiFStmJeANZanhwdUqXjr8M5L36cFSdUWcKmUzD2nvX2m&#10;grVMKfF8PLI/Thxj4tP9A74fcJ3n4fmAdR2rsccbw3dvbrm9vOByGPFWE4OYHLW2LfTTcXl9w/b6&#10;RnoiOTNNR1KOLDHKHh+FPp8NGKGSGo2yFpUNV11PqvBv//bvPD8+MB+e+PTxJ4xxvPvme1arDbe3&#10;b3DOsT8cWo88nedpbY2YW4tiXh0Zho7Dbs9+fyCGhVIhRwnMuLjcEqKEUEogiiOFRM6F0oi4Wiuh&#10;1yqNGjTOesZRU7ViWQKqSL82poSaFnLJEljQ+uCnEMlSs5gHKxK0lIVQHkMi5EQfI30vAXK1hQB5&#10;b1FKDIe5hbEcj0ecc6zXa7z3Z5r6PM/UaWJcrdleXZ17REFFQl0w2HbeUFDLcp4TT72DU8/qFADy&#10;qzOik1G8rdHntYZfm91P671qwcOntfbr1zvXDDlDyefAC3k9Cf0r5bRGF3JO1CJhdsfDAWMcrut4&#10;uPtMzZHjfsen+3t2z8/SK8+FHLMEITY7vfNiejftfSl1OjCqzZhZzub2U1DHKWD4XLe1IA6pDTJU&#10;SKlIcEcVk7xzrl1H6Z2qFuRDVVglfSejFd5qvHP0ztF7R997nLdYZ2SvZ42cu6Dw2qGVwfYruq7D&#10;KHBe0zlD11n6fqTv11jnz2dRu/2e43EilSThd0YTq2I3zRSlOFqFqhlTMuuV9Fac9fi+tvBJRclf&#10;atCUE0uKKKVZDQN/+N13fP/tW+YWpGlbAFepheenBxSnZ3Lm8ekZSmHwHW5cE0pFJxi6TsIetGYJ&#10;C7lmye4pjUycM6lklDYSMADEUjjsn6XfutvR9z1dZ1qvUGGMQVFZUkIX+c467ykKSlWg5Hl3XdfC&#10;43pubq7PYQzGGqyuaFUoWUJNVC2ksDD2HRpF13cobViW0J4XOYMqJXM47MVIa+25f3u6H2IMaC3n&#10;R5nK3d1Hfnn/gSlI70F6sUlqirgQlg7vLClnbAuHUFpDkSA8paWmK0g4Xtf35FKYphm0wmrZV6kq&#10;a7scO7dnsshcbLoe155h7zwpzBK6TKFUOM4zymjGccT6nlo1oVRSBZTmuESst/S+IyxiFjfGtX0c&#10;DF56ifv9js+fP7eQXodWI503cn6aE7UUfNfROwfGoq3s7Y1R5M7jnG09fDGPf/vtNzKf1dwCLzMP&#10;9w8c9jsuLy5xRsLQp1Q47I7YWukMGCrX2xuuNmvebK/IOWGsphpNTJFSKr6TsL8YE4fDxBQWSus5&#10;ee8IqfDp/h5vZX9qXUfJENLC5eUtw2qUcAbg+XlHSVFqYSOB0UMnPd4QJPDTGEMuGVUk9MJ3HpQh&#10;xIXeOr578/a8x9KqktKCUmIo315uyVFCenJKpLQQc5LzkZxZQjgHchhvpb40BqslAM97MEszlMeI&#10;7Xqmw67NeYWuczgj9zKtvtVKEVuguLGGq9UV8zzzuHsmBOitJaTAw909ve/ofcfQdygqIcq5Rk7S&#10;A8wpEUNgf5ypqu0BjRDjre1bTdg+W0zcPdzL2WWj2lPV+eyg5swSI1Y7On8KNy64XuoypSQY1bT+&#10;zOPTI3OYcNaiWhi5VgrdDPC6KLQx1KqhBunVnYKNjGboRmzKjMYwrDaUClZXyBlyxWk5R9Bdx+54&#10;5O7jR9bDgLOyP00hcqwZ3/U4a7nebri63PDw+Mz907OY6UvBKs3zfs/Pf/3Iv//8gfXFBW/e3HJz&#10;fcPlxQXriy2wYjpO6CUzz0cOd3fkEKEkDJXOWobVwPfff8+4WknYWtvrWKVf9Tiv43W8jtfxOl7H&#10;63gdr+N1vI7X8TpeB68G+NfxOl7H63gdr+N1vI7X8Tpex+v4XzLkYFv/J7rW14T2syD4q5/5e3T4&#10;l+NvicK/JtH/1s+9/LuTkLq+EDK/NOyLDldS9Gt9+VkQcwAa42H79lu0c3z68J7leMAYi9VQUwJV&#10;xSxmdKMfNEGSFgKedhZjHbnmRkoXMVOtmSzWN3Q9iSRFbFdLpeQkJJxSyFlhjaPkwtD1jYQt12QJ&#10;kZQiU4jEkgnJkGIQcpbrECOviMpTLszzTEiZzvdcXt1S0SxJ6Bw51SZem5r5UOggNJEuSgTSuZRm&#10;2qtnmuiyBLR2XF/f8vn+kTPZ8CzklkN5qxQpfSE3nsjNzln6YRBxrVHE3ASejZ57opyVKqId0660&#10;awZYpSWpXyuFNUIjjEEEK6UkvLEYb0E7Pnz8zNN+z2Z7KSKeXOhs1ygrmsF7htsb9nvP9fW2iSJO&#10;5K1KOs5cbW+4uLji3//jP1C10jnHsiyQC7pUvLFsL7e8/+t7jknEL1pfNOoYZzEvVQxny7LQOSF1&#10;lhJF8K20pPsroZIYbXl3c8PoPftRKPIouaZKgTeW1Thw/eaWfhwYxjV9L4TDnBdCEBFmzQrTKMDG&#10;GMZhJCxBxNc1s4SFEALzElmWSE1ClKtkqlJNfCGG0bRkcomgxPAVYiSXiu8HjBORr1BTIvfPex4+&#10;/MKbN9dixlb6bMatLRRAvlPPZrNpokxHyiIqkcCCjO0tymo2q0u8tY3mDplKbXOUMfpsKD/NBV/I&#10;hmIQrcpQlBFReYVSIiEFUgrtnksi8O8ccQ5iFu47EhXtHct0RBVNOSwcDmJ+q6XQNwKwNxZnPU9P&#10;O4b1mmlZOCwzPD4yjkL6OIkqxUSlUc7R+45pmiScoSouNxuubq7Y3r5BOc/HT3fkrJmDUMW0Umjj&#10;0CwicpuPHIymapn/UhQa0mq1ojSSvYhBfRMcOZYQcFaTUuDyctMM8KoZhoVqrhv+uzT6joRsCMFP&#10;aUOcJx4+f0bXytXtNdoYnHUMFxdCbo2Fm+sbOBmOc0aL1pkcZjHseQ01kVISUyNgrJCMSs0i0tYa&#10;DTw+PRNyQmlN3w9YK5RPbUTgWLIEmXR+QAtPHuc8FNBoMbPnQtgfGpXK4xVCe1tmUs043+E7x3oc&#10;xLC2LDzv9ud7ThtFCIm4ZFKjlRqtsaZHq0KOEyUFvKnozgIiDjROhEr92HNxdcHuacfPP/7Cahh4&#10;2h2IKRBLlN+hxGQmdDAwaJSzRJrBe4nMxxnrxTyYekepA5sw8OAtu8OR47yQcxBi3ou1WGuDUhrn&#10;JBxENQrQ4WnH/v6Jp4dH3rx7y8XlJSlrlNFoLWva5qJRlFKbZ9u9bI1rwSmBWuBwOLSaAKFJviCl&#10;5ywix3mZ2T0r5unYDC9CqdMo+qETSkmIQBUiyov6whjDfr/n4eEBgGmeOM4z87QwzwvLIoLBigi2&#10;cxXK3MnAoBSUmqGeaH7qLCgXuvqX+UNr0wxNGW/MOSBIrqmQnTRfahN7EmO3ufb0TNYmxi5tTdPA&#10;ajXQd46x90Jg6oQC13tH7+zZBKON4XK9QlsRCfq+YxgGNhdrlBbRc+SdgwAAIABJREFUnGlJOzmF&#10;ZpoQU+Dnjx+5f3iQz2gt47jh3XffcX17S1ZwOB6puTB2PaYFS+gmQlTGSjgLmqKlTkEZlNFAFnJP&#10;+/6NUSgt4vppmoS+1fVnkX7nDL//4Tu+ffdGgn9yIYXAh48fmKdJjJx1ELJ6mLm9uuXdu9uzAHjo&#10;B/p+oCoh+sQohmGlKrWKIcpYxcWwoe96Om9RylKSRVX/QtiYsVYzhwUolJRIaT6bsDSaEhaWImEa&#10;S4wcd2JoyFXRDT2roedi7BqdtZHVTgaVRlwUoawVISSyrlnr0Nbx5q1jmyuHeWZ3nFhC4tPdPd47&#10;ur7HxS/iUxptNFdFQvM0LdSUMCjq/sgShTi0LAspJjrf8fbNLd9/95bVamRZZlIWo7IClPXoWtC1&#10;4NSpxpdgh/0cyBlUNfR9hZQIGSHbKU1uZD0AlQo217NJOcYoFNI5kGKha/QrY4SiuSyLUCobOWxZ&#10;ZjEgaUUqGeNcI8+LKF9XeZZy8yXGeeLx+Zn7u89st1u2V9do51jmI3GacBp6JwJarSqURE6KXCve&#10;KsbrLfN05NOnO3SROqSzCl0TcQocwkzOFd93lHP4lyZkMYB4J6ajOQTmZY+iUmKrT70Q1pclCGE9&#10;pRbMUrD9QE2B6ZA4Hp4xFf7pH/5ESmJaOk4T07xIYFJMlAIPD484b3m6fyDFhO96jLashoHNaoU1&#10;Und9+nhHzrJuyrofSXlCuw5rLdM8E0IQsrWzlCTGmdU4MA4DXee5akE8qQhBHKUJFfZPz6QsQRR+&#10;GNGuFyGuVay3Ky4YmQ5HnHGkGDnORw7THucsq5WYuqZpErqc66BqCatwDq1F2JxioiiFdo6QE855&#10;VCNBoSspJIrS+OqxzrHerPCNzKuUwhipz5VSHJeIsoart28BLUEKxqOmA6Uk5mkmLHKdH54esc5T&#10;q5I6whiub28YLzb4rscqEcifybfeiXGTQk4LNRSqgRQjJScJRasKoxTjuG60Q0NVEkAlphN59npv&#10;CTmLcTsl9scDcQrEHGRdMZppnpljoGQJEhiHgaHv2KzGRvaVPZv2XoyAJVJLgpogZ3KqpJTJx4l0&#10;ODAtE0pbvv3uB4ZxJZ+pzc1pCaScyamgS24GVMgR4lSpLlFMkHpTKaqq5ChhF+JVs4BQb2MszUyn&#10;KUpMHvM8UYvMM13XkbLsH09GqNs3b/j22+9YloXd/pnHp8fz+qqVokYHuccaqZWLAmssOEs47mVv&#10;7nsympiFaiYmXwlqiTGCUeyPR7pOArG6YSSVwuHxkQ/v3/N8mMnIGvPN22vm1cim7+i9wzkDZyK4&#10;vCfvTiTi//Hxt0IDX46XlNKXP3cyd/2twL+Xv+Pr3svfI6e/fN2vwwhfUuD/1mf5rc90es2v38tL&#10;g/3XNd1vUeZ/6/e+7C99/fu+/ruXrynml/qb5n7pB5Uzkfd0Xc6mukYRP5nQapVayPcDb959x4ec&#10;CccDKRdqap9dV0JKOCRgJ+sqpMd2H7VVpu25yvm7D2ERemX9EvZ3Cgh4aSxXVVO1RWnDqh8a+bYy&#10;9lekmJiWwOPTEznObFbfg239jBYGp7SW8DBjqFUMHSeDtmrvreRmVHMyd1tr8c1IdKr/ne9oD7n4&#10;/dv/SQ0jvSBtnASx1YLRSsxPSjUzvYSLqRZ2E1vYlZjqNVrLvrdSMUYxz2KGHsdOenK5cLXdsp8m&#10;jtN0vr+UqlJjVOnxpRgbRVfjvVDSrdFt/yZ0Wm0Mh3mh7PZMIXGMGRslhK/k/P+y9ybNkiTZmd3R&#10;0SZ3f0O8yCmyqgA0unvRG264oAj/PFfkHyC5oDTQKFQOkfFmH8xMRy6uukdkIgsNQnrHpyIhVRnp&#10;+Z67uZma6rX7nQO14K0np8i6BOb5iFVwPMxspoGUM7qtb9ZlaXOkhGCzyg1++blmua4r290WawWw&#10;V9vaeG17n8E5qdPAZd6U87XIvccIlGzoPN5qDvsX/vnPf+bu7l3b09PW0FCihLSMlbl7vz/wl7/8&#10;wIdvvmGz2WGsJ4bAPJ9Yek/nLVAJIZBzEHBgkRD/zfU1nz498vPHB7x3fPfhO+7ev2eaxNq+z/kS&#10;olJK0XlPjgnnLEM/yNq71RK1MXRDT0IgesfjkafnF4ahR1WBq5ETKSzUktp1WS77AFJm6PsGualo&#10;IxbRzjmmaRCLNZWUU7N+KigSpMpJzodzwFcgDZDWlZLb/NJ1l7koZ1knKSXwil9++UQuCuNeuFnW&#10;BvCRa1S1wLAE4PVlDvJdx/F45Hm/F9jN1RXfff+BqJRcZ0rChAJ/VBjXvvMin2GeF4GtDiPjOLIs&#10;K6UUjofjxby9nabLflMrCbbWmslJTOtFiXFVRMVSiypKoVOmBFnzpySmdY2AZHKtLDFx3B/p+55x&#10;nMRMWxW+G6gGuY7avjLnwm53hVGKoRcwhQRG5TuVTK/AueblhK9g6Ijryk+f7nmZZ1l7+o5p2rGs&#10;geeXe6w2fP/t13IexMTYeQGHOouzBpJFdXKOryGgTMV5CTEqVcXuHGeWeabmiC6yXqq5SN3WGJRR&#10;zWQq+91UYLvb8f79V+xfHklhpuTIGiL/7R/+kaubdwIIagH4CpzmkxxbI+Z0ax1WaYHmdRbrPd04&#10;tcD5yroGUgj4vuf65pplOfH09EgpkCpUZcA4lG7zq7WX+k5VinlZ2n7iJFA8a1BYOp8IsVIp5JiI&#10;ITYzuEBqMTJfJhJUiCHxEl44zCdsm39ub27ou15ASg2mqlBy3ZTazMSzzF8p46y9BOFDjOxfX6XG&#10;Nwz0fc83337Luq68vLxcrLliHeZiXU8ptv2Du6xHzvPJ53u2GLrlumzziVa/gq+cX39+TQhnsCT/&#10;4jlWaeFw5/xlTSJwKbn315KJOTaolWJZZvavewHMeTg+HVmXhcf7T5yOe2JJzLME+73rBZqpKlrV&#10;y3v8vB6R+xuc12S/BkJrQCv96zVOsycrLddoqeCMlXuD4lfQZWusgJuVknMht+AoGqslQN57w+AM&#10;Y99JDapzdL2nHwZ85+k7j3eWsesFIOo6bKsdo5AQpZJ5r+8Gbt7d0Q8DVRtCTBxPCzEm5uMiNRgj&#10;dasUI8f9gaPKeGfw2oAOgEZbmVeUausvBHaVU5YaTIzMywLqtV077/j26684nU4XJs+ynGAcKDWR&#10;c2RdZ3KMeNdRUiasq5jfl4XDngZbqe31sicy2iKYPZnjjLN004DpPOTMcT7x/PxyOSdripca4dXV&#10;FXd3dwL4VEbuPaWg7WfoU8qJOMsaYZwmxkH29apWAcGW3OqIEh43Wp7BDF2PNRbnHaDovSOEyLIu&#10;WN1TG6iBlIkxU0qiAFVOGgkSa6nTGGNwpfDNN19zmmfWIMDH3W7LzfU1xmhO+z3H+UQpGacNvtKM&#10;2h3VybVkrSWXtmuuMr9SK8ZZwTuUwnF/bNeFu6yFrTV03qOVku8lBOw00XlDaUCaNSbQcn+iVHJM&#10;nNLKEgtryKQqlmyoXO2uGYYBby2D61o9UmpQcQ04Z7m9vWEYBkpOmGZZD+sq+DOl0dYAmXlZmJeF&#10;mFIDU8lTyXUNAnN7eMRZy3a6kme3Y08tsoZbd1tSjDirBbxUDWsInMJMNQpKZv/jT7xuJkbn2EwD&#10;07Bhs9sQQrjAVLztqLUy+J6/fPyIas/zlFJUYzjOK78cn7j96o7B9+jB4bKAHIpxGOfF1O4sJQqA&#10;NOcMVurezpkGH2p7oFopCKS7NECBqlXW8AWZf4wh58R8WFtA3GGUIpdEKhm0Ynt1w9A5OqvpnMM7&#10;qcef5plUBMYTc8ZpAcBrBd6ODQUiNvfn51dCivzlxx+oFb777js20wSKCzhXa4XVsqbPa6CEiI4N&#10;itzWOP/8lx/Yv+55//4d795dsx3HFkrXVKVRBvrq0L0AGg/zSoryfMl4T67yzKSgyUWeEVmt6ZyS&#10;2qy27XmiPOe99DC4ijVK4B9pRZ+0AEasgyKQwaoUqhR6a6hKat+dczhrZQ1fM7Zq1iVSncd7j+8c&#10;8+kk9dkKqiq6caLzvYAeXw+gFE5DzgJddM4LiHuaZF9UYFljuwcZUqmUZcVYuZ9aY/jq9obtNPDN&#10;3R3LkjgeF355eOCnX+5Zc2GJkY/3D3z8dM/3H77nD99/y9BbYgNTnMHe3mi8meganLyqwuv+FWpm&#10;7HvGYRAA6+/A697G23gbb+NtvI238Tbextt4G2/jbbyN/z+OtwD823gbb+NtvI238Tbextt4G2/j&#10;bfw7xzmsJk1x5gsjxedxtnt8DpjW/0G/91+G7L9sXj6P3zZFfxmEl6Yg/YUprVxC1UqdbVSVKgrw&#10;i9lVhLkFlEZbz9Xte1zX8/TLR9K6om1r3EgVa6VJThtDSUlseCnjK+RcxFxVpFmqyptvPg9phim1&#10;klsQumpa04Ch790lCEj9/Nn6vucUopDxuw5jLfMijSkxruQU2Qw937z/iq6TEHwpEkKe14UQI9N2&#10;xzhOEiiqmn4Yub29ZT6eoAWWweCco+sqIcR2zD83gp//LGsgrhHT9Vxf31Cw5FKlodg6sQ8rLbaO&#10;UgkhUUNEa8VoDDllUIp+6C9E/1rPTf8a70eitayrBHiGbkK3A6La8RSTtpPmuVxIuYUem7W11gKl&#10;soaF4+nEfG5GRNN14I3HW4PTjuolVPzuekfXicUrlwwYcobnpxd+8D/xt3/zN3z79Tcc9q8YJaY2&#10;a+Rz5pTYjCN/96c/sc6zNLbZFhZsVlljDIciTRxxjaxaM2y2eOulOU1JhqWqSs1JmhVTwqjK9dWG&#10;mjKUhDLSYGF05vr6iqvdhu1uJzYZ7agI7L/WQlxPKNOsP6WgleLu3S05R5ZlZgmBw+FAjIl1WTkd&#10;D3RemliqUtSYgQLNLqqthZLF+NCa0FKMAihQ0tjqrGPOkRgDjkqK0ly6piDmk2GQpv8qDfYJMcM7&#10;a8XqRaWWSkiRUguKzOAHxnGUZkSlaRcYuRZpjLfmC9CF2BRMMzcjr5YQgbFULfCK4/HE/vUFrTWb&#10;zZbtbsvTwyNzqSSdpJHZWZRRLGkFY0ipsJxmHl9eeX195Zv3dzjvUcDV9or377/ip4dHxt2uWblo&#10;wbiVm6sdmnoBNyig5kzVlWHoWdaVXAuH+cTL/SfWUpg2G8Zx5JdPn7DKoK929J0TcIT3xHUVG3Iu&#10;qLOZWtOCDHI9+q5w/3hPLZWr3RXGyPm43U78/NPP/PDDD/yX/3KF855SIeUCKDprqM3+ZbRAHGJK&#10;xJgI2vD89MrhtPKH779nd3PN4XRClUQqFVcK1mg244BWEFMEFDFEci6oalC2MgwSyAphZUZsYbnB&#10;LaoqVMql0UxZi2rBubmcJJjY9QILqZlcZS42SmNcR42Zp/2R5TRL6MHJOb0ZtwzDgG4G9xgj8zpz&#10;eEkcnaXfjNI8hJjyTM0t2OUk7DH0xBDkczQ7T60RYoQcMDWDUWJh8T0hSKO0c45akaY+o0HDtN1g&#10;ul7CgjUSU5SGsJSxRkAXEhq0uGY3VdYydk6CxLVIQ7k2TKVinZX7DxWlFblkUs4XMESt0kiqjaEo&#10;Oc5KSzN1UZmX1xeenp8Yxp6vvvmG7z58kCbOmslhZYlBmqla8EL+1GbA4RJ8NsYRwoJStHBzkeBA&#10;C6VTCi+vL3grgUnnPYfDgVoyOUoD9DQMHI5H9sejBJ+TNJQdj0denl9Z14VSCktYmOflYjLTWprh&#10;TDP3OQ9NOyd22VLbHNLMWp9XEg1Ecm4ahiI3E6yWpryzFVzuzWK9TDHKWkipFo7QVATEopU0CJ6D&#10;VaY1qjpj2G5GBm8ZOsfQ9zhrGPqOcRCz3TQOjJux3dNlvXCaTzw9PvBqDF33J25vN9zcNFOUURgj&#10;BhVpPE+Mfc8//bf/RograV349PDED58+8f6rr7i9veV4PIiF0BliEhCFURKMklBsJcbA8SBN9QKe&#10;0NSSxMKDhCVKKeQQWUOQpskKp3lu1srS1hWe3W4nDa4NAnJ7syWsgXmZ+XT/ievra7yzYme3Bu8s&#10;thkftZKm14KEqPrNhLaeGKOE2peVtM4UA8sxoqo0+9KMqdaJoa0rFR9W1nVhPp2IIeC9R+HRzpFT&#10;JixLC2dA5x1KdYQUUaWQ1hWsuVi1ZXUpcJqYBFBknITgwxrYH448Pj7hneP66ortdosxhm+/+5Zv&#10;tOV5f2A+rexfX9gfDsSU6fpB5jylSXHl1OxZxliUcQxdx7u7O5Z5Jq4rtTXvGq3p+g6r4HR4/Qx9&#10;qHLNUxKqFFTNXwTMC99994GQq4Bd1sDL616sqa35e7fbXeyAZ5COs9IgP3Qdw9RjXcL30li/nE68&#10;vr6SUibliPeOcexxsrXAak3fSwhNDG0C59BaE2Lk6eVVrOEXMI6FUni8v+enH3/A+Y5xs2Mcuhb+&#10;MnL/MBrvLK7LmJywzmABVTI1R7xV6CKgFm/tZd2pK3z69AllDO+/+Yab21u0sVhvcZ2HoprV3fD8&#10;LJbFlQDNZhVjQilN3/dMTgIIzlq8kxDFssxAZep7vrm7peRMSIm+86xxImWYl4XaIE/eOzmGL6+E&#10;daXrZc1+d3cHwA//9GdOq5y3xg8MXXcxuxel0Mow7a4ve6dSMve//MwaAvM8kxuk6Q9//ANdPxHS&#10;QmlAAtv33EyT2OSTfL5UFaPzDJuBcejpnON6u6OWwjzP+MHjugbocF7uPwg8J+TC0AtwKuUs8Ia2&#10;ZrMNFrGGlZDENq5aULXrOzp6tJHXGaslZOEcMSUOx6OYs5wn1cJ6CnLftAKW0tZxdX1LqQXnj5Ty&#10;Cnrl6fmJx8cfeHf3Hu89VitKCiyHPZSM6XpSCBhrxfRnpCk7J9krplLIMcp+RRmcMQKaqoplWYGV&#10;Ja4UxJ43biamaUM/TFjvxQ5bC7az5FSIKRPXldPxyPF4ZEmREDOfPn7kUZu2d1Xc3lzz/YdvJcBU&#10;igCHnEZVR9GKlGkQhUrXD1gvkK7H5yeO88oaM7ubO8ZpwhuNUXLuV63EwIaWoGEDKFEKOa6UpFE6&#10;gtFgJHQRY2BtgQTVCCDGXm6MEvQ5n3tUjLF0vQTKSoX5dJLfozQ5R/reY901y7pcAlAKLvZD71yz&#10;MMoeL60rumSGaUQ1GJaAK+T6Fxtcxk4yjz483ItVzErQo1JRVnP31ddMa2yGe00qmf3pSFhO9NZx&#10;c3Mt11bbf5a2p9Wl/rYs8m8av7W2f/l3v62DfFnr+PLvf6/u8mWQ6/zPX8IDv/x35yDn7wfB6xd7&#10;KPO7dvV/Sx3n/LN/CzH88nVfhr/ONYZ/7ff8nlX+t0H4L4/jb1+vGjiufhGK+23ovv7O93EGYSjU&#10;pYZ0WQdqy+bqmpQCT59+4bTfk1GoWiCf7boCNtS64K1p5mNZM4kpU+olZ+5KReaHeq7DWY0qssrQ&#10;LfCoUWKORkzTZwunUnJ9VF3wTgIGLy/PbDdbOu9JLZDhvJPrGak3yPFQv/ruYk4cTicJ+PQ9Qz+0&#10;uoDUh2IIGOdk35jzxZipaHUwbRo0TOZ4VQoVMchrVVjDQogVZRy6qItNtVYIMaNIWCNrIONNq5OJ&#10;dXFdF/pO1lfOaG5vbvDDwMvrXsJnDYJ3hgidP1POGdM+o27mXTFqa0qp0EyfOVeGYWR3dcXz6ytP&#10;Ly9sNxNnCGPXecZpJOfEuiaeX14lOKRl7T/PJ+Z5ZgkJZeXeVUs7d3JBG5k4z2ZjYwzVlAs0LJWC&#10;ToXOglIGmY7LBcxlqsxDJee2bzFspw3H48yPP/7A4fDK7fW12JSdo9ZMWOZ2HmqclVDpp0/3rKeV&#10;3dWOcdowbTqmQay/YjE1lJh5eT3w/Cpr06++/pq//Zs/4X3Pfj8L2ADoOktnnez1S2Houss+q5RC&#10;9XK+n6FxfT+wrLPYr0uRWklKhJRY1pXjaWEzNGATmRIDtOMnsSza+V8uew5VNTlldBX7+naz4bvv&#10;vuE0ny4wh2noyBGKMQLayxVrZF1htEEhwfgUBGZVjGm1JLnuS5VjnkolJjl/u2Hi548fqR8/4r2Y&#10;Wp2zlJz56v0dWsu+P5WEtoZxu2lr3YRxlnGceF0WlmWBBKvzKCUAA9fCYnKNyv2ylELfS92o1ioB&#10;t5wE3GktwzBAKTy0UN7tzY4cI1GSnDTEabtO9cVYf16HryEwrwsxrmKE9p5x2jCOG4HlKEVux3Oz&#10;uaLzHTrIs4Pe9xjAasPT4zM5BsrQURSkWjENAJdzwugqsKJSWZcZUyufnh552Z9IaNZ0JNSZNUp4&#10;0znH1999yzh0rOuKMb7B4hzWKEqDCJ4BF7kWcqnkuEgNT8iXGK3YjCMhBtnvhURaI6nV6JVXmJxR&#10;xpGp8vtDYhwH1rmTsKRxOKcp1XA6ztzfPzJOEzEn2Qfm3I6vgLJUM9IrDb7zTFuxY4fFs8wW6zzW&#10;iG338PKMN4reW15eXjnOC2sM5FJa8F3O0xQL82nmOB+ZQyDESFUwNVBWpuKTIodEyrXt+yrKKEIW&#10;m7JwR2SPTFuzy76z1VsOB+bDgc20YdhMspe2Dt/1UMG3YGnOpQGfZF2ZU6FUgd4Ow0CMkafHR7pe&#10;6kPn+6sx8tzBO3+BCZ9D7eeg5O8+C6oC3fs14FGjzpDV3zxHEhiY+vyMq9UtvgT8iAm6w7n2bKGk&#10;FpVH1rzrSgxLAyqK4R4l88XL/Z7j8ST3n5zQqqKspe8GuedpLbW2c2idLwHSX5jrS/nXgUN8NsGf&#10;g/ioim1QG60BY1Ht784LVaelJumsIdZEToVawGnL0PUMncdZ2AyezdhLGL7z9H1H1w8CNTWafuhk&#10;PdEPEjxt4Avd5lPdPut2u2GcOlmv5wQpYEpAUbCdYzd41hwJKZFVZZ5n1rQSV1i1YT7OHDrHMHQM&#10;vcNbI4H9FnKl7Q+sbeuJdWU5HQjzzLTdsawLyyJAyHVdySlgrBwfozV+3OCswxnH6Hs67wnLkfuP&#10;H8khNFu3rPqNsljdoa3HWENu97R1XTGXNbkihMj+9SC1yRiwDdyTYuLq6pqhn9r+VpNyJMWEUgbv&#10;e6lBaYPrPNZZCXhnRU4CH6klQ4nkVpfTxmCMox86tDGk9lz2DHrwxaFqpURFTRDmhZIzzhlyjA0e&#10;Lfc2a+xn2Iep5CpAMKUFXjMM8v0729Zhzsr3mjLzPENIXDvPMI4C7K6VGE7klBoMW6zcvvP0TmBI&#10;ttVWnbMUCjmWS832fM0aY+Q5m+0Fllsy6BXX9YQUoYrNulOaoUCpmloNHx/v+fnjzxz2J+7u3rPZ&#10;bMhKMbbafViWi7G770cJsD8+YdozLGU0ShuMddjOSw1IVWqN5BRZQpIaGZrtdktOieeHe7Qx3N7c&#10;8Dd/+hu6vsNby58+fMu6zBz2e3IM5FJJVWA967qQV4Eff3x44nVZWVPmNazY457v7ffc3t6iUXRW&#10;QHxhXeWZ1XHip0/37A/HBjBQPNw/cJwPvDueuNpd451YxrNzvKwzoWR2m4ltP9BtJuK6EhvIWWst&#10;QDkr646UIqo28EMprGu47OutNe0Z4+d6fqmFGhv4bv/KOp9k3nEd/SB1I+e01JetRaHYeDl313Uh&#10;hpWYc4PuakoM6LZODeuK01KruNnt2B9OhHkmGpnrY0xkIyBsoxU5rMzHE+syU1LE1kJBQuDbaeTh&#10;8YHj8cDpeOCrdze4rmczjHL/NfLezs//+n7gcBS4TEqZ18MR7y3WZrz3DNMGq8XULvAwAWqFUFnb&#10;sx7nHNpqCrJ2Smvg4eGBUjP90DEOI303orQVAnJ7flOrYgW6fmAch1YrLRSlqUZq0L88PfG6fxWo&#10;RVXUIsCAzncM/SDPnrueGmZ0rZiqURVqilhr6cfxXMSRZ0dtD6m0XJ8ayCES1gMojSkwWIOdBvr+&#10;W25urnk5Hnh6PfD8+sq6Bg6vL/zznwPj4HHGkqPAYcfOM/Yd4zDgtZX53IDzlloyp3nm8eGBm+tr&#10;eu/fGnLextt4G2/jbbyNt/E23sbbeBtv4228Dd4C8G/jbbyNt/E23sbbeBtv4228jbfx7x+qXpqA&#10;f2vagF/bx75sSPptM/Vvm53/e43Uv21i/reG6r9sfDo3Xn353ozRl4YQcXi1RusWZqvnv02FWsTR&#10;fm7SnzY3OON5frwnzEe0tmgrr1fGYJSiaE0MiZzEgmmsNFHWUinyBqWpOcmxTTkRQiZnmlW7pe/5&#10;DB8QK5E06Zwbia0TI6u2FmMsJUWIYoKuVSzrMQXGqQc0OUh4GGgNsHCcT9LkaaWxaaoTVkGhAkWM&#10;N1+Yb0uzcZ2tUylnCtKga7RhWRPKejbTxLIuYl3qPJVMyqkZAxUosWNyWqTZWX/+zqShFAlKxYi2&#10;jmHoW6Ogoe98C/MWjJKgRskFY1SzIVaWZeX19bU1Y4llCBRhCbweTpfGoGWembsRbbw0IuiCtRqr&#10;pJnHWSuGhlLR2gKK7TjineP56ZHnqy3TNJKCR1WFVRLMsU7sYTkFBmsYdxtc1wk0QUHIBYs0p3Wd&#10;J68LlEwOAVWyWL2NNMRIU5tGFbFBagypQM3SuFoxoAzoQkdFOXOxMVttKO2UEwuop2TF8XAgtqZG&#10;Cc5bcsrM88JpWXl+PTIvgR9+/JHdbuDdzSSBGGWJaaakFUpFV8glS9AOiTiZCp0xdNPIsq70Q4/z&#10;Hm8UYeixVawwJRdiiM0Y56WZ2zliDKgiRgKrFacQJHRUJeAjtryK0eCMJhd9gUpYLXaOWiWMYI2m&#10;WEPKcpyqxM3JNbeGDglTOuuoKnE6ndgfTrx7d8f7u3dMU8c0Tfz008+EGNHGYrRFK01p4duYKsd5&#10;5p9++BEF/OGPfwRjKTFjjOPu7g7VDxzmmdvbdzg3UPJKiYnDYWYz9AyDWFCN6HeoNaFKs8Ibh3Ed&#10;MRaenp5573u++/AtTmmG3knTXJaARa6VUAq6KkIJTM6hrSWXgjWQK1jXMU4DOQd++fgLy7yw3exw&#10;1skc1JrNjscj78aRsEYwlkrm+fkFlQPegqqFcZxIszS8rYcjVM2f/u7v2e52FK0oLqO1JSlYwoLv&#10;xMpWSyGXJCFswDnPugZ++ukHjNLcvbsmbnq+fndDDYmSxGQdLzYuAAAgAElEQVSoUWjryaUSS8EO&#10;PbbzGG0uphHv+2bpjqy1sqwzoVSxpiuNxbDbXuG8hOJCSnKFaY22mpgiYV0JMXI8HASI4A3jsGUc&#10;JqzVFASGYd1I5zus03hvcF43uEohxZUSBPhQ25xam806pWaxypEUM2EO7F+PWDdwmAPzktifFnIK&#10;WKNwnafkgGppEOOUBDlrpRZDzYXqLFUpYorUqshFQpzT2JPrjqoU5ngkNeNyqbAsgRjzJQikkbm5&#10;1oL1DnAtVFFYlpU//+M/sX/d8+7uHburKzEv1XOTvGWcNgKyaIAEqzVVKWly7AfWRwm5lRAxSgA0&#10;zhpUs2GdDYFy705YoyXM0AINh+OR+8cHlmVhXQOxmZpKqSynhf3rK7kIBEO1oK+1cj4bZyS0riU0&#10;WWtu4Xhp6lJKSsdnmM+XFniFBJu1kdc751BVrFMyH9FmPwlFSfPy2Tgq5k+twSpNSgLzGAbPtNnw&#10;7vYO772Eqktm6By7jTSrW6Pw1mK1GLm2uy3WaTBgjJeG2FnWPMMw8OmXX8S2DgJ0UNKsJvdrWUt8&#10;8/U3XF/v+OX+Z07LwuvrwrxGlmUhxcgf//BHtILTSSznMUaWlDGAsQ7VvhuygEdCSuQqwJ6I4uVw&#10;RFdprDeaZs8Ts/X9wwOdd0zDIMdWedb5RA6rNCIrRVgDGrjeTPTtGG2mqQW7xYocoswHvt0nvbbY&#10;ImAB6y2b3ZYUEzGsPD18QuWVdYlsNhuZD3MCVVpIXWGsYzQWq6Ux73g4SHC4SBjVOYdqazilFd4Z&#10;aYq3phk6MzEGKpXBu3aclITAGryh1sJhnnnd7/mH//qPPD89YVD4ruPq9oavv/2Wb/se12n6cWTa&#10;bOWeYMWaGs6wh9OJEhdSyjzcP+GcZxx63t/dcdjvMVoxekfverwVO3RKif39JyoF7z3JO3xrhpWm&#10;a2l4HYYe6yTcWZUho8UEtCyEZebnn3682G+XdZaGYdfx8HDPsqz4ztJ5j3Oeq92W7WYSgMt+z+lw&#10;ICZZU1aleP/1e4xWlLhSk0AupAG5gXZUu06pMpeHBdv1xCwgoxASxnk2O4uPAlNJIXJ/PMraQGs6&#10;a9hNI+PYsTUaZzV5TYQQLmY/bzW6aEouvL68oozFdR1GO67v3pNKYQmJ4zyLlT4bbApYpQUGkDO9&#10;81htBNBxODWASyLEiO97gVopfbGcWyP3q5Qy82mmrOFynQ/ei+FVO3ILfYDCecf1dsPhcGJeFzCa&#10;7z58i3cejeY//uf/LI39MRJbSP04z6xFGv6tA4oWOEsB4z23X39FWBaOrwfuP31iHDaUaokoqrKE&#10;eGQ+HuWepi3fffgDu92W+/sH9ocDP/70E/bJc//wzNR1DF3HZrfh6mpHnwbGqRfTGwLhUCg6ZzFt&#10;nxZjkHBzm2etc1glzfQo1YJsCnIV23pcyaXSdR2lZsIi85aY/RS+HyhUVC4UZVDa4bvuYi7LORNT&#10;xjpL103srg3l5QmA7XaD1op1mZkPLyzzzLKsKK2Zpg3XN9dsppGh73l3+05Cb7pirUcrR80yd1Ar&#10;ugWy7z89sH89knJmXmbGzYZvv/uWYbPhtMzEnOmHnnEUA64uMh+MvSV1HZuxp7y75f7hkafnF5aY&#10;WOPcrHXwS/yFh8cHVKncXl+z2WyAIrCsBi3qhw0tOi7wtKGn6zt++Okj++NCzI8cjgtD59GqUJKY&#10;5XbTgHUW4ztSXhooTkKG2tjWIC2h0YwWOFEpAn9oP8M6wzyvlIrAibwEIM/hplIqqgpUxBqH6vRl&#10;7S5BE03vHGuVvYEEEltYr4itknqG1jUQVimsaRHgW5ZVo7OWvuuauQ/meaXGzPH4SjzNKKNxfS+W&#10;y6tbVNs3gRjwnFHYCjVGjGSLLvAckHVUrTKH/o8avw21/7Wg+W/D379Xj/ntP/8eTPBXAZPfCZd9&#10;aX8/h9N/L5j/e7WYv/a6888+B9rOa6+LZf2v1I9++9n/2jH6vZD9v3g/Vdawn18rBuLSYH+/rWv9&#10;+ueXC1RRzhbA6GYdvcUoeFRa7n3LItekAdss6LXZ540Rm7iqtFqFhFaNde13/tpKez7vBGIlcDfd&#10;TMqytq9QUqt3WVBSNzK20g8DMRcen54Z+6EBmmDaTihjqTk1MJxpZlg4sx3WEFiWwBoi83HBuY53&#10;tz25ZOYlkEPC5Ew/jpd9ZM5ZTOa1fPH+tcBknCGXBGRKhsNhz+tx5epG0deRcegkwEHLgLR6Y4oR&#10;kzTKaWyD/BgFcV2gFoa+RzkJp9Vmrk4xUtsaU2kuICCx1hvh5+WCNR7VS5glZQmWWKeIpch+/qs7&#10;3NiRq4TOSpX93TD23N5e03WO/cuBT5+e8b5jnCZSkuC41M4saIElViF6XM5HAc5VgcIYQ0Lm0YgY&#10;UzvnZL9pLSmFz9ehRuybX9QMjVbcXO/IVUKoLy8v/OUvf+Hq+or3d+8Y+44c2v4qZbpOwjEvhz3P&#10;z8/Ma+D77zvGqafrezSZsIZmchXQYVhX1map32wm3n/9nmFc2B8OYld3VoL6OdF5j0I1MJqSulpb&#10;I8/zjHfnoJvmeJp5eHgC5zBeAlvnUOjZyO6sRlOx7b9TWjGMEwXN89MTKQnwy+tO1oZppRQ5D6+v&#10;d1hnLsevFLl31QYmle9UNQOuwugzMEq3sK+VfU37b7UR2ITPI8O4xfdjA9FpjqcT+/2el5cXvLPs&#10;rq64ub2V39fmEJBQe6mV0zJjtZG9VQg8v7wwdiNOK4ze4L37nflM9mRyLYttV/59T0yJ+XRiXVdS&#10;CNx/+sTVbgsorPf4UojQwGQISAcl1nlVLhDEdY4NLlrRTjEMI8MwkFKiGzpKSqS4glYXUKHVEkAb&#10;hwEA34/88vDI89MDzoHvr4mloEvGGY1r9mfa3L+uK4eXZz49PLFfA9gOMwwcQ0JpxzRtub19x263&#10;xXcdt9c7NsPA6HryuqJUwihFP40CY3WWJSzUZSGnzNqMwcYYqWF2Pd4PxBgwepV6QrsnrfNKLBlj&#10;BYoWq9TfrTWM05ZaBTIFUs/U2nB7c0c3CvBQ6vyBGCMhRXRVAjuKCwWB1Smtsc6QksxNfddJWE1B&#10;b2HsDHc3Vzw8PvLzz7+wP80cY5ZaOjKX1FRQ7bnF0Hl2u62EUI0VW3QR4ObxeOI4r4SYBLiU5fsq&#10;Qo243AtLC76ZFjwsVX7GcpoJy4x+fWK7u+bq6hrh3Gq2/YCzVsBMKAnxATlmYg4CgYUWVIysy8Kf&#10;//xntDVMwyghwn6gH+S6jyVf7nVdA3vlL8K9n4E6+osAef3Vn7P5/WzjPq9nfgW0afcE78X2HmMk&#10;hHB5lhTD2sBlMtZlJsbYjtORmmWv/fLywnGeG2QVnJVnLAKp8RdgogTV5ZTXSn0B4jmvLc/G+V8/&#10;V7tAaWrhrEA/17sp9QIw0C04WUtGKzAojJJQ8dD19N0gn1VrksrN/m7pfcfQ9XTO0nWWqXf0TtM5&#10;zTR2bKYJ6zoKcr6O2w3DNKC0IaQskK9hkPB+jPL+FcSUeLi/b3tvJUBDpcBAzJE5rKBkj1i0pWQD&#10;ylFzhSoAxrQs7OcDqhSs0u2eaOm8bSAah3GWaRhwWhFiZJ5PHI5HjvORdVkxWp6ZpRRZllNbt2t8&#10;5wXKERNTP3G122HIWOMxXpHCiipSk0mlUsh0bc2njSbkRI0JU+U54267o+9Gea6w30t97nREG8Uc&#10;I/dPL3TjjqFzWAM6t++0KigC0kx54XQ6yjl6hvcgdmijaoOkZowTK7d3llxgCXN7Vqguzzd9JyBQ&#10;soPkCauj5owqWazMMRJzaVAN39bHcv/z3hHTse25Txz2B15fX9hsJoa+px8FflBKJT9CWFcSlZgT&#10;per2fGtpIDOBHdquY5gmtLHkELCj3NNzyagqoMXa5qAKFCV/cqlY00l9OGeE81twyoC2OGdBFXpl&#10;MaZDGcdmt+Hr919x//DM8+srnx4f6YaOq6st3joxdncGpzVVK3KsxDXxejqSwkoqiVwUh9OMspbv&#10;//QHrm6vscYzXV9hreOr95nTMl8AqO//p3f0/cDVdotu4BqpaSfK4NkNncB5tMY6eQa2P+wJa+Tx&#10;+YXDHNBKcfXuHcfTkdM684///BNJWca+p7OZwXu0NaSlcHO9w3Wel8PCcY3EVNm9+4r60nE4RVI5&#10;4Jznj3/8wNU0sK4zj/eP5JyYxq8xtsMoyzBs2r48X571yvqCBvRLAiu0Fe0EdFHbnJRTkn2NMZik&#10;WNeV0+sLa1jJ2uCGiVIzr/sXSpbnuzknetcxjQPOd1hl6MaJfpqoObU5LLGuGVMEulxSYl1nSobb&#10;3TXbcUdV5bL2gSpQYi3A8RQDuUS0qlhvUG0OuO0m3n/1DWsshBB4fXngcDgwVah9j7MC7DDt2bVX&#10;GqsNV99ckSo8v7xITbZklBWg6mYc8VZg+CkFclZopejHkZIS+QzCVbLPc84xDAPb7TX71xfmZRar&#10;vDx5IMcstwmFPD8qUnMIIdD1vj2zNhQ0xnq221vmkHk9HmU9aTzeWWKeL/vLdZmlTmrtBUrFed+Y&#10;Nf0w0PVdC90LsKRWJbCpnFAIuDIGAVo4q/HeMVSBpnivGAfHzXaQNVPVzPOBdZmpOrPtJ4arLX3n&#10;MBqWVUAP3sm9Zxg6hlEgIL/88pFPP39sQJ638Tbextt4G2/jbbyNt/E23sbbeBtv4228BeDfxtt4&#10;G2/jbbyNt/E23sbbeBtv4985fmsM+62Z68vXffm/5///e03I/1rj9JfGsN+zmP21RugvG6fPTULS&#10;PARVfdkU/kXTU5V/lpbKKibyy88TOnsBaSpqQWvbD1zffcXp9YUwH8gLpJKxSFNvjAu12ahjWOWh&#10;rWrB7nODYmt6Vog563g6EUNGW8s4TZfGrtPpyNrMqOfmp5TERO1aE0zVMPY9pbhmGbekEKAkYpLG&#10;HmnobuFWgKokBFArapmpZLbbCeM7bMpiwVRcmh+MMb/63r8EC8C5mVhUZbUFBo3uGHrPZhw4nQ5i&#10;kEkJ5weUgxoV8xKxLjAO/aXJbFkXtJZmu5QLlEB+fZXwg5HmtIqEgmqt0kjVQsxKadCVnBPPz89M&#10;0yQBGGchi9XncDhIs7kyvOwPYCSwFcLKYJQEN5u9RAM067ixhtLMRMbA8XTk48efeH/37iwTxhmN&#10;MWKMqBRyiqxhZpkXps2Obpow1ovNPEeUygIPaIbCWithWbEVdAup1nMHOuC0RyvVQAISOtHGisXH&#10;WrG+VGnGrTmRUkTrz2Y3pRTjOLKuK6/7Peu8UGIiN0um9wanDSFEQoGnw5H7x1feXe+Yho6aAipZ&#10;lrMp10aBQ1jdGuUVWsPYe9CG7WaSoFfJmKGnWCeQiBTJOV7Oo7Cu8r/NWOSsx2xNC7KJHTQlaV6p&#10;JVOKNIqdG/VjTqh2rZZaqTmTW+CzNFusGNOSNAtqw2lesAYKgbEb6HrLzc0Nr4fjxciWS2QcPe/f&#10;35JyZH+YJWxgxHwyzy+sa+DleOBwPND3fWvW11SDNGF1nm+midO6Xs6LmBJWSTNJKfUCOBAbtZw3&#10;ISWqMtDMK8727A9HtHni3btbNuOIKRVnNGhNThL4QRlCDBQyfRVbdMoZpTMYg+sc49DhXmyzHBsJ&#10;0iJB9KurG2IQ29pwCszNbH46nZiPJzpTUVWMFv0wklE8nx7IITIOPf12S3EtPKENy7KQkyKiGK0l&#10;BmmkP4eDtdHkAn/+4Qf+t//9/+D2+pr/9X/5n1El0FvF4EfUInOmtQ5rvJxn1uGsQBL6XprhVBUj&#10;aIoS4ljWFbSm844UIspoxu0kx1wr0BqnNP/PP/xXdrsrPvzhD2IYWVdCiszrys27O5awcjothDVh&#10;raJQ6boRVwwhRSqZu7t3WOMuRrF1XYnzTNca9UsVAAHaUmrFaMPV1QZrNZtp4ObuPc/7hV/uH/n4&#10;6QHVeWJciWHFOkOMcFpO5BjwMTFtpNHdW0cmkZM0AFd9tsCLzan3nnlZKSmLodlpUHIsT6e5WUwk&#10;JCFzqoTZK81uXsE5Azhyzry+vPD89IgfBr7/7gMfPnygGwbmZWH/8oTWmr5r9qKzacpJUHkNK07L&#10;HKGVxthmo9YtOE4lrQu5mYhyjBwOR56fn3l4eGQJK9ZZnPMcj0de93tKzuQkDdHSzKVQyrRmTGko&#10;ds7J+Xb+TPrXcB1jpKktpXgxap4D46jz+wXVwkgKRfnV2oPLfZIixhvVAp8SApEgnTWGWhRWW7re&#10;Mo6jmHdJWGCcem6vr9lOA85qsfDUejHfxmVhmSu+7xgmabLvu+Hy+8RKnPjxxx/p+46x67BWN4uS&#10;3GcmbTDaME2TBFu3jpsbOSf7zpFjIMTEcb9HW83YezQd67KKyUyWD2K2afOrwqCtBL9fnl/FsGPO&#10;NqmM1uXScBiThFCNyaRUqDUyL8sF8mO1GNdyKRQFyzIT1oXj/iCmLCWN4yWJzf36asdue0VBwjzr&#10;uhDWVYzPzZL89HBPToEU5tbYWQU+4xy6rdXc2TLvpYFWQrW1hc5nCV63cINzFo6ni7Ht9eWVZZnp&#10;vOPu3TsJz2hNjIGwiqVSqcoSAvvjEessm+0GUJRceXx64el1z48fP/HHv/07hmnLGgI/f/yJw/FE&#10;TWIC/XR/z/2nT+RcqKVy2B/pnRdYi/U4Vds6zmNa86SzBqdAecfpdCSVRFhgfhV7T9UC2DDWkkJk&#10;e6UoBXKN0NZU282Eu9lhrTSBU+RenXMzHnXfMi8LLy+vPD08EcLK49jz4cO3eO/oO8c0vqdWiCnz&#10;8ZePLMvMzc0VWEMOkaQCXde34KHAMVRbx3fjwDvvyEWRcmkGVEPvBzGueTG7VleZpl6uZ+B6t2U3&#10;DKzhRK2JlOReF+PZQqYwWELOzGtgfzyRKxjn6AYJmiml2e+PfHp4EvBGWsUgrk2zEvV03knAqxRU&#10;Tnjfc3W7RZ+BEbWgamU5idE759xC35pQM1Ebbm+upeHVGJSR4941MFBcA7pI0Gnqe3rvKUoRlkUM&#10;n85J07E1eG2wXaVqTdUa13UCMAiBJQZUanNflHV8LopunPib/3DFzc0Nw9gTU+TwemL/uuf1+YmX&#10;lz3DtGNzdUsCijakCp8eHpuRTWBPRmvGvuc//ae/5/bmhpIi2hoBbuXCGlaWBujQSjWgiEYjgKoU&#10;MykWCAk/9PRdh7Ud67wwH4/sX55YlxXdTGxnO3AF+n5ku9lgnKcahzKGJUiTsFjHQVlDTYkQpbG7&#10;Gzp27Oh7h5IkLDFE9i+W+4d7lBYjaogzT0+FdTlye3PNOAx0zgqgpBM7Wi6K0iAyxnlMN5CxdKMY&#10;IJdlYZhGur7neDphfQdKsTwvhLBIeL3KfrBWMdDTgj5Ww3YzYEMkBIFAodqxM464Lvyf/9f/zTSO&#10;fPjwLc5Zbm9vcc16WXJlXePlXjVNlg/fWe4fXzmeFg4vR05mRrVwTNcVxmmDkV8iYVgNxlQJm7aG&#10;94rAxXrfs9tMl7BCWANrEIjQGhHY035mXV54fnnBGMM4dmymQSyiQ9f2d5BCbnZtCSNoa8X6afXF&#10;0llTJpdMjImSBcBVWvC3thBxrgWtjEDfcmqgO9k7D06jx55NZzBGi5mVKudUgZeXZ4wTiImujn7o&#10;JUzkLCWmBmvo6PqugRqy1A7q/3cFfPmN3fO3UMDfmsz/Wt3ly734b+smfy2I/mUA7HNo8tdhsS9f&#10;++XP+dLY/m+1zH8ZXDu/1y8/w7ne8N8L/f+1Y/V7tve/Vjf6XMsSWNIZXnAGH0ku9QxH+jVY4Ay0&#10;KW2D/hkIWS/AJNf17K5vca7j6f4TL4/3hBDR1jJsJnIIUAXWZKoAHKRuVDFa4ZzHOCfroJykBNCU&#10;8AJeEqOysRbVQFGpwQNzzhLsNmJItcaA95S1CGil1XPmVfYX49gTYmyGvVZbOO8F5CSlVshZPNux&#10;mX1fDkemzVbqWOtKXAL2DKpwbe5pFmmpp9VWo5Hwv3UWUzUhrIQUAM08L2i7b8BBmW8630IaFVmD&#10;qoJNCoOhKgle5ChBmrORHa2oWrHdbMgpsKwBo2R9ac/1NKVlDaCNBHZaECrlJPChYpjXgFaGzloo&#10;kZvtTr5zpQQ4lyOH45Gco4RRjIWieX154Z//+UeGceL93Q3WWq6vrwgpUZRCO8d8mokhYryWsFEL&#10;Phtj6bqO/ete4JntOHrf4foe1SAUIieVwJzRRsB8X4A5Ou/46t07Uin8/X/4O3766Sc+ffrELx8/&#10;cnt9Q+9tq4fIfaHrOja1oorGdb6F4sUojtESkJsXeY9KM/ie+bRI0Chnxr4jpczTSyTERK6VNQZK&#10;LWJwTmdwFuiqqUnC1lCISeYdozVViQm9lsrNtBGL57muVrLUftp+tipNygVnPXe3t1LrqJmH+wfu&#10;7u4wRuCCAoShhdo1m82WsC6fQa1KCeCwAcuM1e24K5SxdIPDtFpUKRKUv9SpDYBGW8X1+zsOhwOn&#10;eWYNodmdrdQ2a2GnFdoKqKU00ON22/Pp0z21FEIpFJ3JOfHjDz8wx0iaEt5ous4xTEN7X5mcBNLV&#10;eUut7jLvOedQVJzVlByJ68Iyz2JiDYH9fGKOkd4LXLTkRIoCwog5SxOVkute0WylIQhAzmqs7dDK&#10;th2G3PbWELFG03U91hi8t1Qre9eUUrvHeD58+AA1MYdATDJn2awwFFKt9N4SitSIljXy/CxQquub&#10;LXOMHNeFvhu4efeeadoKkM4oMVN3nt53lBSwup1P1sjnSoEYF5awQMwC0jEyR9RaxLbuekCRS8/Q&#10;R/qu43SaBW62FPJSCMtKXsSqbrsO6x3TOLAZJrn2G1Q014q1ms55NIoYFJmMdnI8c5VzRmnVro9I&#10;KpmqEj3w7uaKsR/JMRHDgtcZa0DtttzeXrPbbri/f+KYMmuIHE8CbFpLRGG42l3R9R3Oi5095SQQ&#10;B21IMdIZx9DLXj/mNr/XQoxZIJBR/sS296wtbC1QVYEipizBxPT0TIxJvpebazSVdZ4FvKTV52vL&#10;WQhQVSWsEdNqE33fYZ1nWQMhrOSUCGsgjSN931Nq4exIP9/fxPRtcM6Sc2m1ZH25nlMLzNdaoOp2&#10;X5WAZilFahNKC5QEyClSHc0U345DjCgEADfPJ3IKYtvOAj+Z55ncwAbz6cRymqG9L1QLD1vTgDSK&#10;oio6pwZckGtMNbOvgAKkhnNeX1zAN59XHi04qVtoUeoAWp9BfAnvHRpIVaBjpQoc2FlD7z29tQz9&#10;wNj3AqQyUrvPNQksyniGTuzMUz+w2w4MnUWrSuc0Q+8bAMRifM9mu2HablFaYIiTc/RWQv45Z5SF&#10;UiLLMqNyRUvRCKMV5M+1OWs0w8ZTUKQs53TJlnHo/l/23mxLjuNK1/xsdvcYcsJIkFSpdNFP0u9/&#10;2aeqdE61REokkMgxBh9s6ottGYQgsHotXcfm4kISjIzBw9xs27b9/1+rBzWz6Hnm6fmRnF/Mt8Vo&#10;7uk5kvOCAoK3WC2msBWFcYFpiex2z4QuYIxCqdrG3tDyuyqCcQxDP3B7d89//Pm/0Snzp3/7A6+u&#10;r2QPZOX7LYqWezlqG+OqmfvUIjVYAGs1282a9WpgtVrz66+/yBmX9RzGmYenZ+pmzXH/REqR1zfX&#10;WG3RVGqScS5nh7/tdaRaKuNFYyklsXt8gqcD2ohptbUWHzqUEZGr7OGkbmKcpiwRnQFTKWlCV0vJ&#10;hWWZsUqhc8LVZjurm4GdEoO2XFrOrAy5wDjNzHEhLkszmittTAnxWhuNVeC8AxTei9FAzZH97ola&#10;hdJNExqLoYNq5475tObS1hrdxn9q67B1HbUWdJWzX7SiIqaGqcw4JcbVIXhW6xWvpxtu7+75dPuJ&#10;X3894p3jxx//gA+D1ByMotjID99/xzyN7HZ7nnY7dvuDGLmmwt/+/ivTHNls14xq4nK7xSjNtg+Y&#10;9UAIXTNH1WIE7h1aa6nFzDMlyfxkjcZaTd9J7Xrde3KtXF9f8+79Bzkb1IpcC0+Pjzw9PXH78ZbY&#10;cqnLiy3vXr/CahhWK1abC7aXiXkRQXZVil8/feIwjmJa0/VcXmxwVnF5scEbzXQ4sMwzh1rxxuKd&#10;0O01Gu89S5xRreaiTZY6VTu3VFro7aVWnPPoXrNMR3LLCdMyMx8PVK1YloW7x0emJYtpzA24EEhL&#10;5FAnHh53hHa/r1Y9q6Fvc7bUQnzXo4yY0ad5YRpH2Qs1AwGpMZvTXvBlLywGM2JwobwVM22tUEoM&#10;yb0xuBCg9txcrNjvd83Ua4RmyCf5i2vGQJqUIref7zlOE74LdN2KouA4S46hgYvVBmcDPnSkNFNL&#10;y4OM4uVwN+eCMWJqYYzh4vKaTc0UZA8e56UtoXImYV7crnJu66RCq4DWskYvs5iIbLcXKOtx9iC1&#10;QaVbzqOZlxdDQ4tG0wcv54hVjEhrTSzTgTgf0cbI5/7CWLwiZvyrvqf0kjsrJWNUGcewCmyWhZji&#10;yfTUW8c8jRz2BzFJKBVrFaHzGKvZbFaE0LHdXKA1sidcZg6PB6xzXL16hTPn9v5znOMc5zjHOc5x&#10;jnOc4xznOMc54CyAP8c5znGOc5zjHOc4xznOcY5/Ob5ulP5WU/b/RGd/aZD+PTLZt5q1/yea2O81&#10;PX/dcP3le82l/gNtDKxQllWl5voPwnl4aaxRIhBTipgz6oWGokA5T7+5IHQdy/HAfDiy5EiMSxMs&#10;WLSWz5tTQhmLUr8dyCutcMaRc2y0yEXoy0q1JiYPiBA5pUQXAjGKYDiVIk37JXP3+Za3b99zc33N&#10;fr+j1kroe3KMHPc7XBNZyGGzAwzGOBE9lpmCNKOnkui6jlXfkVHtsRBzIrXrsixLE1Xn367jqUlF&#10;KJ0oochgwTuPsQqjFM5YxvGIboT2qqSB4vFhB0qabS2KcZzY7XeAawQyEe/PxyNd1+FMonRyWC/0&#10;TaEeCU1WNeFwOV3n4zTivIdaSKmcmkZrEerXp0+3HEYR9nnzlt5AsB0aI80AqX3fRVGLJlcxHdBk&#10;Ypw5Hvc8PMDFZos1rjWu6+aYXyFnHh7u2D3usP6JpMNdGLYAACAASURBVDTaeoJ1XF1t2AwdmN+a&#10;3koTduiUT40bCv3SB0dKcxPmV2jXX6GwykqTZs4i/rIGA41uZqWBrpkqaGOEOLBeE7oOqzTLNPP5&#10;82fef/cdwXd0fc/+0wNZaX75+JkPr26wuaBVZB4P5Lg0sc6Md0FE7jFRlZCKvRcSiLMiQNFVRFPZ&#10;vtyjkEqSz/KFCCLFSEoRqzVxHmXsWCFyLUXMEVStzQRArrPWFq0MNStKzcxzhBwxwVOdbqL3xn/X&#10;CoyQK5clUa2hKhG0kDJ9H7i5uaEPAa0g5wWtMutV4MMPH/jrT78wTjMpVfo+4F1gXhL7/ZHd/sBm&#10;c9Ea/DXeWPpVT5gnloIQ13Jmt3tC14o3Bu8CIXQNkKNFAlzLifqzxBEXVtJgu77g8XnP/cMDKMgx&#10;4YzhcrOFKg1fGCFT74/PzGnCdT3b7QXxOLKUGd2I8Cknrm+uGceJkluDXdVcXV3RdR0P9/fMc+Tu&#10;/gFtPfOLkOylkdWKcKii2W4vSbGQ0sLQ9SQlJGawFB3RrmdZInGM+CDjeRwnHh8f2F5esl5vKbXy&#10;f/7yE79+eqAUw9BvefPqgjgdSCphjCJpET/mMhOTCGrXmzV+tUYZJeYijU5cS6IWoUUN/YBWmsPh&#10;IM2uzgiFDoXWhkJis7lgvb2gNGFzQTHHRMwJbS0XfU/ZQEmZGCdSKTjXYa0jVxGOp5zb3KiYx4k4&#10;R7Q2QpBC5l+rNUVJI640kULvDdko1psVr185vnv3lsMk4rHjPPL8/Mzuecfj0yPPT48cD3vmaSI9&#10;7jEWLtYbuuDRuojwP2URxJeM0iLofXVzTdcN7PZ7ljxJ82LlRGBf4sJud5RmLCXz+QsRL+dGfTO/&#10;rY3ed9RU+K//+A9uP33k7du3vHnzjs1qkHu5VNIipC/tLDkKAc0qIGcRF5QiQr+S0RW0qnTeM5fC&#10;/f09Dw8PHA4HEVJkEQtM08Tz7U4ak5USUXeji3VdJ9TElE/ydO/9V3lDo3oK+LuR7lSjcGqqKBna&#10;45tYQnMSAikFWhlyytSShQqDkO5zyuhSmmBFBLIhOLwzOC9C+FoqVlus8zgnFKTV0KOpaFXonMLp&#10;zGbV4b2jpISmEnwn66mx1KoYp4l+vWYYpHk3p0SKSyNbZ1KK5GUhak0pv1HSQuioBdbbFe/fvmc3&#10;7Pnzn/9f7u8+c3G5pXeXlGWCXLjebuhXHav1QO97qLA/jOwOR6Z55nDcscQFVQv+iwbiOS7UkklV&#10;Y6sYssCCNoZhtZZ1Ssk3dBwn+Zw5sSwz0zjhnZC0jTH4PqCiNIkbLU13nXMsS+TxcCDFmf3TE6v1&#10;I9aG1oQMNLMMgLIsPD0+4Jzh7tNHIRwaRfA93dDTDVu6YU3OXtbtFHHOsdls8N4zL4nn/YE8LhQU&#10;01LEXEWL+GiZZ3aHIxoY9wf+n//8M8N6zc3NzYkCn1Pi/u6O29tb9scDxjlurm/YbDZoVXClsKSF&#10;v//tb/zyy0euXr1htV6zlIgxmhB6vLV03qFy5jguKKX5449/4McPH7jarslxxjhF8JbNqpfm75KF&#10;WEZlsx7wzjDNx9NcVZuwYD4mSq2E0JMbsb5oTbfe4ELHvEzkLCKtoe8Y+kGaVg97yZ06z9B5nDaU&#10;lBmPOxnvOaNxbC+2WGuZpolQK/3qB9ZrIVOnErHWc315zXq95v7+XvLhkhqlU9Z/Zx01Zlm+ayYY&#10;ha0arzwooeytNmtZE7wjl0ScZ1QphG5FXBbiMjcynsZoK/moNlyutlwqw02pVG2oWpq+lVKoCnGJ&#10;3N19xu6P6PnA0+M9Mc/0PuCUoRrDfByFZOkclopR8l3YJmJ0ToQyh/2eGOMp94kxinjci5gGJSK4&#10;1u+NLRVbZRxppeh9IJbMXDIpiwhjHEdpbDeSdym5WaRpNWf5MypiE0zN80xKGesCqoJ3hr7rmFMk&#10;HeV1XprLfTdwoR2rzSVP+z0fHx6IMfJw/yDmMqGj73vmOLHME7Ek/vbz39C5suo7jFLoRtAFodzK&#10;vK3aui2Nvt6J+DjnLIKTaeLgHc54NJVpHDnud6R5JudKqtJYW5pwx/qBu8dnXAj4YY31ntD3p9z3&#10;Ze0S8Unbu2hD5zcM/Q3UTGxN1ZebjtevrjiOI4dxYn+Qa0wtPN3fU2Liw3ffgbFiUmINPgRWw4oG&#10;SkehefvugzTTF6GLicAoSp5QK/MyNzK6b3O3iI2sszhr8c62+7IJQEqWOXZeGCfJg2oBg3wPXT9w&#10;GCdCDcxNgKiRuVk3+jEI4e9iu+by8oppyTw8PnP/KJQ2pUVY4LoBazVOK5KfhMRWK1oJ0TfnIgTj&#10;BLVOYgxi5X1bbdCNSGmMRvc91gWWKHTI4zixTEfuXkRSFCC33K2c9jgaEWca/SLILQ083yi9OZFj&#10;ZElC3uyGnpIrFCEaV6VbPlAxChGV5KWtwZbYsj1rNRjbCJaJ8bAjtsZ67w1TL9e2D0EMqmqlKMW4&#10;P8i6NYvB0IuA+1+NL4XbX9Yivq59fKvW8bVY/eU5vqapf6vO8q3n/5Zo/EtjwW/VXv6n3z+Rlr96&#10;n1/Wab58r79XB/q9utC3akvf+sxf17XEtK0J/L+4lgox99Ft/vjyWopGR53yyX8Q3jfhfK0abTzD&#10;WkwiUAj9tAmnUQWjhMxZmwgZZL3hRVxrRGiVM2gB86JQ6Crity/rWzFXCvLzi9i3AtUUUApvLMoH&#10;jvooInDnyKU2w7XMeGwCNSolZ5xvIrYiwnwRvlemGEmq4oYeF3qmeSYYzXw8cnf3wM3NDaXvsc6d&#10;RIvaGMrLGGjvUZGZlwmqYp4TSwSlvJgzHo9cXF6RUkFb1Ui5VcwrjSJTTnuzmsG6gHWRmmnXrK2f&#10;OaOakDDGyKRg1ffNOEVEIc6KWF5rLWLKCroqqFrqcyWxpJnQDfSdIxXZB6pmYFlyJFYhNHrnmOLM&#10;0HXEeSYVMbKLqWCNZTUYYhPhrS8uoUBaIl3fy7ivsr8Qkq3n8+2tmI05izMWo6UmRi0icG5ioHmO&#10;WOtQrqkqq5J5ulYxc9QKoxXv371jvVpxd3fPMs8EU4W6bSyVShc83geC61ivB17dXBGCJ+VF1g1E&#10;SO60oRbQaIZuII4zGkWwljRPHKYDpVSmOOOdJeXMcRxRpYowESXjrJR2b4lxXExLo4datpeX5CKG&#10;DVrDeDyQpgN779n2KzrvRVxsMgUxgxPTPMPlumc6BApiblaaGWRKUg+z1lOVZug7WVvEoQFlLUaB&#10;QQTSIqwV0wbnPVbLNU0pnwTwtcpalCrEUqgGlG3z2hf0ZqUMyigxqaCIIaNCSMSl6aHaP9paqIXp&#10;eOD+6ZnVamCMkf04EsZOhIQ5k/MCJdP5AZSYRBhdWo1T6l7BGjrnWa83hL7nbvfM4+HIGBPOKQwa&#10;axxTnck5oZQh5YzVirjMaOcx1hG67lRHP5mN1hdBoqEUqEYElqvV0AxVDONx5Pn5Ce87QBOCiOCn&#10;41GEfalQNRQqcZ4Y9wmaUWsphYvLSzav3lJd4PPdPWE6slpv6FfrJkzL1LQwHfbEybLYI4PXDOsV&#10;RovIWWkgFxFoxoRqxpPWWlJJpCwUXm0TyjicdThjTkLS/f7Q7inLtCyMy0wqkBfZ/6qW6w9Dd6o7&#10;WCfXKBepKS/WkpPU89GWqjUpQ1UKZ7TUzmqRfM9YvDWokskxMh4SKvu2D25GssZweXHBw/OBh6cn&#10;gjMcnOZ5V5nmiG01cVUl7+mck3ODlFHFYPqerutYYpL8pRU9cq6M08xzOchaVCCnmVKjDOV2HbRr&#10;pis5Mk+RZX5A6yem+cgSZ7y2DH1Pbbm2VXIm0A091tgmbC0o51r9vuKtITazjCXGZraneff6ldDD&#10;H+6lBpgzzpiT31DO+VQjf1mjlzhLnTQlQFOaeG5Ji9T+Wq1aWYPRinlJUCMaOVuIUUxnSi7s93ti&#10;nEFJHp+aQH+a5EzmJb8XMxYhqitVqbyc9xheZOxyOeQMRKq2TVGoZBzZZtiQczndY6o95pTb1Crf&#10;jZL1TrU9siyTBaO0EOedxjpH5x2rLogA3nuGrmfoAs57qpb12RglhgZonBOKceccRmW0ktp5v1qz&#10;6nv6ocM6hwkdq9Uaa50IcrWY3izNSFIb2WfnOeNswDqplYnpGcS48Lx7xjnZJzvtxKynKBKVy+2a&#10;fhXkIxuDcx6FYv94zcPDEw8PT+z2B6bpKOYoNaOpeCN0dEpuWz9DRrO92oo5ARrnA6btwZ3zGGvw&#10;rsP7nlIVb94d+HR7yzKOvH3/nqEP5DThjIxlpcWwaYmZXGUeCt7ivD8ZFxvbjCmbSPjNu7f86U9/&#10;JKYkxhNRxtnz8575OBK8lTMnnRtRW+rsVKm/1maQa9rcFGNknheO+yO7wygCd+foVwPWe3KRvENb&#10;EfqC4XBcmMeJtCyUnPHO4awBp9HKsdpeSZ2tF1MKsbeUbHJ7c8OVMTSvuDZOI8s8NdNsRUoLKaf2&#10;GSNJtdqqNTjj6LsARcyI4xIbpd5gvJccG3lyMS5RL1J/asnUUjEoMkAzTdVKo5VpOXeh1Cz7s1J+&#10;MyKtmcPhSfbDWrMZPBebH/j+u/f88vEjLgRev36HtxZvNF5XxuMzSmuGfsvmYsOb9I5cFTElHp73&#10;3N59ZhqPzIcdlIz7/js26xXBdWKOp8WwodRKqYYly7wzNnK3swajFEuaSRmsbeaMKck6bh0XmxVL&#10;nCV/s57Vu9dcX2yIMbLEzPPznqfHR/7zv/43b19fcXV1jTEKUwsrZ6mqYoIl/PCW3XEkzgljLM+P&#10;9/L6BjSZzbojBDH0Uwow+mS4kOep5QViftCvVmAsMcbf9lKIOazKBWctEUg5AgVnDXq1ompQU6Sg&#10;sVbE7EszKjZG8s5S2jktE9Z7OI7kOJPSzGazkfNsKtY5YqsZ2cGx2q5BG3ISMxD9YjCvdDPVXqi5&#10;gJHahJziivm9nN3EZjgoZhHbzZo5Ltzd3fFYYbVe0XednFX3a7wPHKY9++Oe3f5AfRZR/Msm7fbu&#10;Mw93D7y+es12c8GH777n+nIrRmLi3EFaYjOOl/OEDMQYm2G+Is2SKxhr2t5Q9nR9J2ZlKRehyaOo&#10;IbCkyHGapRbmAlUphi7QB09aEkuKxJQ4HI9yNgPkKqZSN1diolByImmNrlXuZ9o+uBmVV1VlPOeM&#10;e1nXrRFQQCqt98EQvBDn07JwHEcKcrax6jZcXaxRSjFNM3lZ0NZQquRf281G7oOc8F6MH4ZhkFrZ&#10;sLS98TnOcY5znOMc5zjHOc5xjnOc4xznOAvgz3GOc5zjHOc4xznOcY5znONfjJNo+xtNzd/6+WsS&#10;+9e//+VjvvW7L3/+M3HrH08/v0X0+pZI/7f/35qSXihxTUD7dYO4/CyHvKqRTkopDYhTpP80i3jP&#10;uo5uZTG2Yz7uyMvUxB008UmSJkxKo8npEy22VBE75yz0btuaWkrK4Ko00hQhAUlPtGp06ZfGaCEf&#10;393dsV6v6foO4x0pF7z3rNcrEe+137dWqH3DamB/GE9001IKMTpu7+6Jmy2qFNarjhA8JCUNhu26&#10;li+ob9bak/N/KdK4kWOiGmkO1kZBzSzLJE0R1klTtTEoJ42ku/1eXO/Llhgzu8PIcYykHFEoNpsV&#10;q9XA4bBnWSaU9UKPNKYdygtVwFqh7qAUNSe00VxeX3I4HEFLE7cx5kRccM7Qdyuurq542u14fLR8&#10;//4dc0qElPCtETYmEa8aa8hFUZUiZUjLLE1BrVmvloL3CqMrlNga2+Q6UV8amQy/fvrM7jDhjGWz&#10;6fnTH//A+7evsC5gqJhON9q7mC6g5fq/tNqTWzOVUifzARCq2ThPQju20rCqtUY1Aasx6tQMlHPG&#10;OMf24kKaqpU87vH+gVQKaM3N9TV//fWWw/EgFOq4sMyF4+6BeTzgtJDTSimN4NzJuC4iGDBIA0VJ&#10;rYkiI8LDRrhJCbquJzvXTAzk/jJa03mhq9MoI1ZBQhqni5ZmRaE7y71Tl4VqFEob5ikyxUTQmloV&#10;qQm+jFVCBLZC8FomofvUIsSfeTpSlMJZTXCaEGwTUUsjacwRaww//vCBX379zOPjM+v1imFYkSpy&#10;LT9+JHTSPBdTpqjMkpM0GTYzBG00MWdKiiT9Ql32bIdOBDx9wHQ90zSdTDgArHG8ffuWOc78/dNH&#10;theXTSBTmVPEWUfOlWlJpBjZjUcen+5ZYuT/GlZYrdkfDzzf7llfXFDygA+WzcWWOCXGcSIvkb/+&#10;9FecsXR9x3q9pmjDHDOxFGm0UQrX9QTvsEYTU8EFy/byinmeKLXw6f5RDD7cQAg9oQ+4TprBnO2J&#10;cUZryxIT9/eP5KrZ7Y5Upbi5ec2///HfxWIiSlNN0pnguzZXJlBGiKHWY42i5tiEcxFKJsfM09OO&#10;5+dn3rx5R5wnQBoUjVFghGaRC1jnwSZ++PEPQiVU0qh+c9Oz2W4pOXP3+TPjOBG8kIOs60EpnOvR&#10;xjEnEeQ9Pjyh1E5EiDGhyXhrRJxh5L4tuaDbvD+n2Cg+Gq0hzjvmRsAdnGfTBa63HfFqy+Nuz8Pj&#10;BXd3G25vb/n8+VYIV6kyzTNaV7xzKLQQn7AoGzDGkTKMS8SowtB5ypiYlolawWmD7YWuV6rMkyll&#10;5mluDcq05mT9G3XWGmnORUTnh92B/3z4T37+6Weub17x9s1b+qFv1EDDZrMhzkdKhYv1wHG3YxqP&#10;rFYrnLOMx5HjQcjIz0/PzPMkpMG4NKFuPRF0q5LX9N6fmrFrU6pLY1YjvlX1T3RR+Q8RGmmlWoP4&#10;l7lJo8LAiRhca4GiZE7TIpikFGqjnyv9QiNqlHvRnaKVoguGoQ+sVh3eG7yTJs3Nastms2FZjhij&#10;8C6QU2zEazFxsdZwub34jZDmAq3dE+e90Dr7nhBCyxuENp5iQimY55HHh0estxitmeaZcRxFgFYK&#10;NRf2ux0Pdw8iWD6I2Ui6vGG7XhNWnr4LlFqwtVLSQlwSNUecha5fs70YOB4nlkUEq9N05LK74OJi&#10;w7JEpnlmToWqpCky5UaXQTWqXKSUCTtbbMtP+mGQhkknTYw5ZayxpBjRSuFa863RmvVqxTxppuPI&#10;0/0DqUhekEtmtdkwDCtpEJ5GliWdCHFd3/H0+MB8XEgpczgsaPfM5dWVUNrnGe892miUNgyrgO9X&#10;PO0PHMeF4zQxLrM0TFuH8x0XV1bm2MOBYm75/PzMx8dHLi4ueHVzw3FeGLY3fLfastvveXx6ZE6F&#10;VVWsVwPBiRjbNjJgzoXVZkUxjdrThAxXmzXfvXlNbSQvpw19cJS08Px0xCgjzbfOkFMROhLS1Kms&#10;FWMYPLoUdKxi5AAoCvvjkePu0Eioln69RhsrDfpasduNPD7csV4NlJSpjdYVutBE/plV3/HDh3eM&#10;U6OkNnLX8Xg8NWzHFHn15g2bzQYqLKYR/9LC/f0dMUUOozS1G2MZ1huUtlilMVRyXuS1tcIYIa3V&#10;Upj3R5bjjsOjZ1ivWK1XOOdINYvwJRdyEzXkmlEqY73H+UA1Bus7eu3IWlwvnHWnxt6SMyF0zQjm&#10;yLh/1cxGElZpVAFnDJvN6pR7oRXL8cgxF1BarlPLXQcfpEnXWqEJ5iQN4EaERKXKXkNMnsRAyGjT&#10;SNiGsizUJLQ1qj4J6adxpiia4FKf5vOUyknMpbWh71dYawndiuAlB4vLJCYxeZEcUmmc70TckSv3&#10;T0/E+0c+3981umJlNQzkKmT3VDLf//ADdYmQE9M0YqmUKs38zrm2b3BY50gp8bx7YppmNus1aCEH&#10;2yYmS3lhvz8wjQ/M44TVBaegCz39atXmkSxmOs87Pt3+xN9+/ZXDcSIW6Dcb3n/4nuurK7zz9F3H&#10;xcX2tO6I+Ukh58h0mKDkNkYWclyotdCFgLGefljJvkpL0zq1klMhqcyxCWBQir7vCT4QXJA9rELE&#10;kVpj+0DQkq/HFMkxkp+SCMWtiHliXJqItpyoX66JykAEsPOyYBADtWluAohlput7rHci+i7wH3/+&#10;3xijhHrXr1m1uVUhZFJUxdrKxnmG/hWrlWe325NKxTgRcMXShGGhI83TiZ5LMpQXQugc6boge6QM&#10;tch85Z1rexcRr1MTwSnev3uFUop5ESqkMRqjacYbskaP+wPGGHJKGK1PgjIUIhBo9+QL1VNbhXMW&#10;Z52YCzlH8IElJ6wVoZO1IgTNOVKSmGhZZ5nifBIZKaUwKN69fcvT847d4UBcEouOpHxgXiLBenLK&#10;LHEn97NWzOPM7nBgv9/xf/8LNZYvaxa/J3b/1uO//v9f09e//u/fe76vn/tbr6G+EIF/+XffIsYD&#10;J1O3/NI8/ztk+2+J7P8nQ8V/Nb4llP+SXl9anUNMIrTQ2KFRWtWpJvVCC5X6ljkZRQkZr5KKiI5F&#10;oizi99XmGm0sVVvG/Y6CmDdRkhAgjaHqKqToJHTZ2t7bi9iJWhFAfKUoUVhJRUhEi7kUSv2tRifC&#10;Lidrf6WJ64SQ6H0ANEtZTiTHJSfm5ychuS+Rt69fs9msmpmZ7KXnGGVvi8J5T+i7VpPSXF1egTJS&#10;68kJ166vc460iOngP5hplkKaM3FJTEsk5cywXrGdL5oZSGK9XqHVi0GgEEVzruQookatCsbYU86i&#10;nRKjjCyGGDnnNmcZCqpRc2WM6aY7rG0/gBFTplxyM0gToXOMIgpWTWS93x24v78n5sLV9RWX6zU+&#10;aGwThQdjCINh1Xu01Vy/vsFqQ1a/kUv3+yOXN2949epGjDGbUUctRQSQFbrQ8ebVa3QVEXgthS6I&#10;QEujwDtKycRpZj+OXGw2ONsLxd669p1lJMMToyZjDF0IbDdrjAarZC+Qc0ZV6H2H73ouLy4Zhh4f&#10;XBNZBlJa0NoQi+RqS0ygYDUMoMTEUynFcZqYxoWqFeMcm2A3o9seSUQstVkj5CZvExFMSQtpiVAr&#10;nQ/QjClyTkzjkWOM7Kn0331A1SokSmNEJK8U8zzhfWh7iV72aQJbJ+Z0mpectdgQmvBSTIKUMpRW&#10;i3LWiqGAknEkYjpZY1IppCzGUcZY+RRNsLqkSowVbR3Deo3RlmWemGbJ1VTbXyqlmVNijhkolLJw&#10;WBaM0bhm9OWd5+Ligr9//szz/oh1gW6aRHBVC5236IZf19riXSeibp3AKmIsLLGIAHY90PUr+vWK&#10;zcWW4/HINE10VvLM4Dq6EJhmmUemaSIQ2nsTU6euE/HZeJxa7XhqJOXf6vXTNBGC5HHGSA46rEwz&#10;OEDEeUrmx857ybNyIaeKMoVPHz+hqbx6+0bqZqpSqkZbDc6y2W7ohx5jLdRKSVmEdrVSmHHeo70n&#10;4UjRYX1/qkuWlMmLkEfFdGPhed5BIznXAjEXMGIIoCqoIpTo4B1GKbx3qMNeaooln3KyGCPrXgT3&#10;tNwkt5zXO4e1gc3a0QfH8XhkbgYKVWmmORKjCNdQFu8CTmtsFSp5mo6omgnWYhAxdQ1B5kUvuekQ&#10;PB8/yz7OGcc8J+aUxFyi7WFUzZRU0ID1/rQfKznROSuvX0BZIcJ6Z5mmhWmZ2Y+aJYvoTkwLa6ul&#10;K4xxZPMyr8Lz8zN3d5+5WG/447/9Gx++/4H98cjzbketia7rUcqIqQlilPSy5lgnhoWrYSUi6ma8&#10;+/j0JOtFSk3c2KERs4C4LEKkVooYZ6mxNcOZ0mrIcg4la5hu68GLwUFpBHcNkAuHZYfWmlJgnhcO&#10;zfAvLguFJLXwZYGqZF1o6+pLvUm/7NdfDFtavpGbOadG1gnVjG/QuuXJQvQWwbSilrZWUpuYvn5h&#10;OtHMHKtqJgBiZGmNzLGmCfH7vqPvA723dE3oHEKg7+R+t86htNREtlsRdoqhh4x9azSqZmqOYiaQ&#10;M/vDkWlZUEZhQwClWQ0rcjMBOJlTWiOmmS1vASHEa/9C784o0+oMWkOR8w6lFSE4Qghoo0k5oUwz&#10;qdQKoww3N1cMQ88wDOx2O4w2PDw8MI0jKS5o5NyhIkZd1nm+f/+BzXbVzt8UIQR8CChgjmJOptEY&#10;LTlcHwzfv3+DMZrLi40IhLXUm5d5kvyhFDhMxFww1jejGRFpSy5ZsU4Eoc57KpqcKzYpqf1ZjVn3&#10;pCGQ0wZjFK4ZppVcyCVRc5V5p+XSOed2be1p3BUga8PT7oDOhf1hJGapLYbOSw6gFClmjocDMaW2&#10;f4JDnMVgNEu+1vdi4vm328/ElBhWK959974ZkYnhjqogU7KlWJnTY1ywRlMJTNMd93ePzFMk+EDf&#10;95KnVZgmua9zLnIWaHTLeV+MtmMzXW053OlsyMq6orUYpDXzgpISpYr52DzNxJSwzsk1fDE1z1n2&#10;9c24TPJI6PoVP374nu3VFcaI4ajKiZxGSjM41VrTO4deOZwTOns/DFxfbjnsd8zTKIaM1hKsbSav&#10;iVKlkKNKpSTVzlLErK0UqdtEasurFMv8wPEworTCBt/qnol5ntBajFicl/ti2GzQ2vLq5hW3t7f8&#10;95//i/v7B0DyRqUgxsTj0zPXr1/hugBpIc0Tc8os00zpPNZqhl4MxbWWnfo8jUzNgDcluZe7IOai&#10;47JgjZz7KqUkXzWGnGROXOYFAOedjH/rqUGRK0Bhte7oN5pUFeO8gNL0/YAxVvJsLWZXnQ+knDjs&#10;dkzTnr4LdP1AqVIn12TJrW+uUFrqtLlWigZtpFYm9SZHrhpyIasMVZFPpiJiNGidxbQ9k7Om1Qos&#10;xjvW2y3jJNe/pMK4RJ7GR0rTu/frFcpZShVD4XmeuH8QA09tLL/e3fLr7S1LXDDmj6zbuYgClDXo&#10;Vj+QnFDMQUpOLPPMcX8gF6l/e+9l7Fs5VzcVMBWUJubE025HyoX9eCQuGeMtykgO23U9PgRs8ISu&#10;QxuoOTPujxyOI84attu15MlR1lRVK2TZCyUS0zzJPOod1gcxMVGO0OrkOUZSXEgxk6KY8SqlyMtC&#10;nmV9XlIm9L3sPZWYZRVVxdSjakopPDRzTWs1XdcR2vxcAe+d5LvnOMc5znGOc5zjHOc4xznOcY5z&#10;nOMsgD/HOc5xjnOc4xznOMc5znGOfzX+kXz1Dy/sQwAAIABJREFUz8Qx+Dat60vRuzSi/rNg/Vvx&#10;tfj95bm+9Xtf08O+fL9fP+ZFLPziZq9bY+bXzy/NuRmKNKTWRr2pTYxaTr8DqdE9TOgYjCFOo1C6&#10;KVjlyWkRGg8v75NTs/RJwFulyU44C9LkMi8L22Gg4onzb5/BeSf0k9BhS2EcFg6HkV9++YX1Zs2b&#10;d+/IZRZhDEIitNZipb0LZQzv3r+lorh/eGSaMvM8C6l4jhz0EYqICK+ur1nmiZykSc45R1KVnNI/&#10;NdU756nAPD1itBYyFbVR3DkJF53zaGPxqokLNRxHIQ8/Pe34+98/cnFxwc3NDa2Hjevra9brgd3u&#10;+SSodtqAC8QqjTM5l5PwoVhDyYXtZiPEW2CKSyNARYxWdMFjg+fffvyB//rf/4dcMlVBrjAtC5t+&#10;EGFQErFyyUVoJq2pf7NeCTUIodur1qRmmjlCykJDscaISHrJKCNEIG3ksP/+7gmrfyZYx+ubK2pe&#10;WK025Nya7ObcBJvSsCEE4toIL0JpylUa5YWyZrHSrSx0U63JVR5fSqEqaboU136Hd5Y+BFSBuCxc&#10;vrrmOI5M88x6WPH65pqPt7coErU2cWUtOP2bcYQ0DRdikkYnYxXatIbLkoXSqUT4WwSJQlVgnMFW&#10;Q62OWpI0F6aEagLGk7gFaSa0QNcFQvAiRjUGqHJvVagJDuOBz/cPqFoZgoM1eFVPFBWlKrlI46AC&#10;nNHttSemo8J3AacVQ+/QqqCKkMTRCq9Na6qHi9WK/Tjy888/8/rVa0KWMaa0IaZMLo0YtCwcZhGk&#10;ueAhFRlnVBlrBYxzpJIpQMqFuZFBQtdhnAOzECsiHveOV69vUN5wcXHB/vm5NdEqlLEcnnc8PjxD&#10;iUytGenu9o67izuCcwTvhDK1LKTsSUdpynbONerTgeP+wG634/1377l5/ZqiNHM6yhxeWtO3dWjr&#10;xMggZ47jjDKaVOHu8z3zMqG1Zr0RSntve0pJeOfISWji1jq22wv+8vPfuHt8ZpoT//6nP/Huw/d8&#10;9+otnTXc336k5IXNZst6PQBZBLlamsRVWqAkYpooVkwcapa15unhHmsNVgmZPjbBnlC+PNY6IaNW&#10;hXMeVGFeopCOG9G1Is1dNzc3/PTTTyL4DtLYbaw0H6INTrk2HoVesswitnRaUawGK82eL/eoKnJv&#10;0Kjjul1H5y3eG2lOy4vQVHwHnceoHqtruwcCLgSeHh6Z5kmECMxCFdZayCAojNLkvEizfqk4C4fj&#10;yNPTI7m8iH/kszhj6Xw5CYLmEHh6ehbxJHIPqab4lrVTROm1SjO1tpZ5Wvj5rz/x6dePvHrzmour&#10;SzbbLdM00nWBq80ajeLp7jN3d59bs9Mi1N1pYr8/kmJENTHFPE1UqhjKvDR7WiuCjDbnlfxFHnIy&#10;+BCiq1KKlNI/ibhqE8pnFMZqdCMUlZpPZEihw9MEptK4XKpC1YoBEaE0YqR/afbTQrcLzuFaHrLq&#10;B/quwztpMJznCUdlcIZtvyEEB1Vz/3DP8XjEh8CUK//933/h8eqZ129ec3FxyZwLfehZrVZCMQoe&#10;VYRol5QY2XTBMQxDE99buiACdqUUKWf++te/nujD0zhxOD6z3x95enhkGRfuDiO2KH748IFVH7Bs&#10;cCGIiLomRNJVUCSoMPRrNmtpxLz9dEshcXm5Yo4duSjGaeZwHIXMN8+tEVy3dbKN0yLk34oIg1d9&#10;TwiOkqOIoHJhiZHpcMA2ilzNuZHeDSVK4/pqWGGs53m/R1lF34lJRdcPhNCJGY1RlBS5/fiR/WFk&#10;1a+IS0G7TE4H5mXi8vKSru9lzW1EVpTCB8eroScDh3Hi08dPPD0+8Zx2bIYB74TO2fc9P/z4B/bj&#10;keM80fcDNnS83mwYukGoSiXLHJEynbOsgsM7w7DqCd5jmpFFKpVZsJDklPj06SO7wzN916OdR6lK&#10;jInj4QlKM/d4ocsajTNCRicXrA8yByklhDWlCcZSciWmiDaKy+2lNLZqI43DzlHQkBOd7zksC+th&#10;QNVKXOYmzAcKMjY0qGDIWeFMa4iPUYjk6kXEGxmGgdVqQKGZl5mYxTBIxBjNbIkKWjPFSBlnusGR&#10;YiHFyDIvKBLB+dN7WFJiOh7QRqHoOdaMLpniPd45lkVEbTlnpnnm8fmZJUa2V9e8evsOlWBJR1CW&#10;agyh70lF6H4vBiCuC7jgSNHSOd/mAgWlYpXGalAqkVJiHI/kRpjMKZNyZpqOhGEllHeEgGRtoe86&#10;lHNt3kuUUlnmyHE8UEvBWYd+mbeSGPdkKsoabCcihhB6+t4wTwvjNAkdPCZSKY2OKEKJWhpx0jqu&#10;Lq/YbDciT66NJpWT0LBqa7aPHWlZEcaJcUlC3dSKGCM//PA9F9stqWTu7u64v/ssDfG1zZvt3jFK&#10;xA0p0vK7SppEML973nM4HEixEJMIr0utLNPCNB5ENIrl6fkIJbIZAnSBOsVmaKbE/KvrGUJgO6zY&#10;HUee9ntc6LkIgel5x0+3t0zjkVevXvHD9x/48N17jNEMg6fmyDxNLIuYgXkX5Ps2VgQSVqi/uYi4&#10;53AY6fueaj1zztSUhYaoDRXD/jgx2YW+76RZXDdyOU0sJotRu0ZtL5gzutFGc6mneQ/AOicakgpG&#10;6dYML0xmWwrTUshU2QsoEZs/Pj1xd/8gQpOUoBSCC6z6ju8/fMfV1QWHeYJpxGkRkw3eUXrXSLWO&#10;3e6JwzSTcmQ79Ax9R/AimOn7Tozblsgyx2ZyIO+p5CzjtVSMNigkf80lCY1QZ2LKGKNZrwcRdHyx&#10;N645ctjvREBf2lqxLGK09WJ8VuXe0kqB1iijTmTuF4Gj0RqLRjUTGI2IwagKdGzGAhYbHEtMZCWU&#10;PWccoYPQDfjnZ8nlcyalCTXN6NZAr43FeofSju31huu37zkcD/9yneX3KOr/U83kW0aD3/qdr//u&#10;98T1JzH4FxT2L2ss5ST2Vv/0Wl/XX758jm+95reI9f9KfItU/3vX92uTxH+6Lu1fqVs0Gnvb93xZ&#10;R3r5bP/4GVpR6EWoXRUoGf9Ka/yw4c17z8PdLcthh6mGmmnkVJnna1Uoq8lRRDIpZxEeWSskW9X2&#10;1krEky8im+M0gRJR1JefT+vfxOZF0PQiiG/3mnOO6hGiYy7E1OogCsa40JeeLoSWR+tTvao0SnXK&#10;BessGIPvOi60iEG1EaMJ79teq4IumpR/EzrVIkTxqg0ooTAbpbi5uWa320MudI2GWEpCBG1inpRS&#10;IuWK1h5jRFjrfKDWeKqLpGZUZaxl1a1kHkz5RIfUClK7Jg3LSyqyf8+5SK6cMxoRxGgUaVnY7XYn&#10;k6xlXhjNiAVCZ0W8bqzkDUbRrwac1SehvVIwrFZ8/MtPPD8+8eb1DRebDfM8i3isinkltZKXhaHr&#10;ePvqNaVEQnCy/9RCJUYZETDGRWobcSY7I8R3vBi6NQMTa9t4VpWcFoK37XGFZZpFxOkM61WPcV7M&#10;vIwScmu7J3zooCpSlN/JbW/RD30Tn0q+NI4Tx3EiAU/PBxHKGUPXBXQtlJiQy56BjKpCaKVkMess&#10;CdvqbLWRjHOWPLRqhXoRwqLE4MS5Nq9XSkrMOeO7ga7rOB5HxvHQchsxAKrIuOy9PQm1aGRduc/l&#10;35e9cAih1V4ttYkQX+4xYySnqbXw+LTn8/0jlcJmM+BdL3nz7oncajjKiFg250xcZB2kah4eHvn4&#10;8ROXV1vev7qW59aG7faCV69fM8eljU1Z55/3e1IXcEbjrSXFTHCgGgFZa4XxTgyQiphb3T4+cX3z&#10;Ct8Fci0cjge8znilCb4HJTVbsUtoNUygliwiQ8A5R+mkBv749Mhu/8wwyH6pHwaWRXLrfrXizZvX&#10;bfxEMIo4L6S0UJ0lz5GaCqrI/JQarbmUypu3r+mHNQlQVLxx1CZeds6J+WUz3NK14rSW3MIGAbAq&#10;EeenTsRvygphXObUgkJjnWWJkaUReomRJWd61eNtwGgReb+IL7Ux2CIiz5yykMPbuNHGsl1v6YaB&#10;0mp503GU+VaBtYEu9EKvNopakgjYtMZ4T+cDx1Fo4FQhIBtEdFzikZqPkDKdCyjvmgFDZWwGmFrL&#10;53FOjKW0DSiTKONEQQyWShETD9MM1ayxbX2wVDwpvuy7aDVqQwiOcVp43u+JOZLn3OrI/7D4AmIM&#10;UWoRcyLAWsdhv+d//cf/4tePH+mGHqUNl1eX1FLJTkS8xkqtumjb5nnJL7TR2GKozXRkWeRziHBW&#10;hLGqNCq2quRcqLW0e5NWL5e12lor32HbK8YlimkZiuk4Mk1HSomktJwMMEqWvfVhHBnHkZTkSUtN&#10;7ZpboQc3Cja1ipHsS62pmRXqpth7MUzMKZ8otrolHM1P6ySMLCWfDCdLljvyJc8oJbUUQ/J6XcF7&#10;i3MGZxTBW4IXwWTfdXQ+4J2h947ee7x3Ioof+ibmLaSciXEmzY7NMHB9fS3i85bzSG1Dfp7mib/8&#10;5a/8/eefcd6BVnz6eMuHH//Adrvh6ekZgNBJTbxEuV4GRY6RUjLjPItBABVnxbRKlSy1pQrOCPlX&#10;ac08TewPR5wTQaqaZqZppubCsBq4eXXB69dXOOso5Q8cDyPHw5HDYU+MC1Qx6O1Cx2oYsLYZCBtD&#10;13UorZinuX0R9YvvoYJTVGuwzqBIxHkhlozVCtNMSrQLaO2Yp6XNne18rJR25qCoKbPkmek4NmJ7&#10;bGaukmf0fc9mu2FRWTboSsjxFTEFq7libX/KqX1wTNNIXha6EOhXA2FYsbrMXEcxq3t63vH0vMO5&#10;hI8RdmKs82LmnavkN7JF16d6sLWG3TQxHg9M0ygUaFOZ5wPBOUqG4EIzVaqoIp/Vak1VkpuBog8D&#10;w7AGDCnDshScr6eaXufF6EJlWRdTSiypEJwVI5xcyDkxjuOJNG6NbX/KfO69owvhZIxRX/YbLXd/&#10;2RMZY8SIscp3gpb7ah4n7h8eqNqyeX7m+voGXSs5zegam0HSi8FEQatKrYkcI4PXeB0IurJXMvd4&#10;I9ckx5lcK/M4UUqlDz3WWhG7A856fNdhvRGx+dORvGRylFw+x0LMGWMtccmkFKl1xlrD1mzbez+Q&#10;kpyvXm7W/NuPP4oZMJUlxibGFqL57a+fuHp1zbwsHPdHKnL+Umphvblk3XlKmhnHI3GaZX4xDpRm&#10;Sc20ysgZ3/F4FGP4VjOPy0zwgdXQ0wUvBsFf7EFSLuQKY8piGmEWrAto63HGyDnVEvnxx/c8Pz9L&#10;bdgYpmnm4f4eVSvemUaHl7FCTXgrpjXKvJiE0DKXTK0tb1UGtMV7OZtSxpFShCrncM5atpcbjDUn&#10;0w45c5b90hwTrutwQUytx+OEUQ6TxLBmOh7lu0GMIawTU+hcMheXF2hjWa03xCWx7npc58kUMQ2q&#10;zdSryHl2ymL0l/PCNI7EJVKaCbyYzIA2YjgwZ9ljVhQpJ5acxeApZZZZ9lHHeW5m9QrvPavVQL8e&#10;cMExdCucsVxfXOGcbZ83cTwcfutRKGLukVNuxnAFamKZM+O0EFPi6uoKGzpZo33AALU2Q/1phloo&#10;KZKXJPutnEnThAWMs2glZztFIeY7KJSWM3RqYpkmcsz4ZtajlBJDlXOc4xznOMc5znGOc5zjHOc4&#10;xznOcRbAn+Mc5zjHOc5xjnOc4xznOMe/Gl83Mv/ez79HGnsRh33ZIP3y9183e79QDv7/xPK/1/T8&#10;dXP16e+1HDrnnL8Qwuf2uv9Irc+N/P7SoPSiPii1tQe2ZiuFak2grTHFWmw3QNSUvEjTRc6gS2vg&#10;pYmP6ol0p7XFmAoqtQYwIZDVLz5jLl80LiNkPecdVmlWSyJGEbH/+ssv9KuBruv5fHeHs1YaEzY9&#10;Fn1q5hv6nu+//yBNY+VJyHmtge14HJtgIbLdboQCWzKqKHwQ0RWFRo2P0Cgz/x9779VcWZJdaX4u&#10;j7gCKlRmFVmCrJmm2bT1/38fm/kLw+K0dTUrRUiIK45wOQ/bLzIqmVVkdz8O3CwMEYgL4OII9+37&#10;rLU+Y0R81/V9S2kXgbTSIujLTTShtWnCUiFH3d3e8v3333M8nVFKE0Nimmbggdvba16/fkXXdWw2&#10;A9vNwNPjIzQy1+A9tVj6vpfjXTIli8CvNgFZylnoHMaK+d1YtltHtQ5lHcMwcp7e8sOHT0zLSt95&#10;YhHKcVWqkYbE1CEgVKE+3d7eCs2jVMZBBC6i6tUoXVFVhKNaGW72t1A087IyjgM3t7fM88rj/SNr&#10;SPzpX/9MTpG762tiFtKUUA3E5CdibS3CE5pJtV2bFYTyVSsV+RoQc2FNuVHPoaTUqDSNyhJhPs8s&#10;50VMSy30YLPbM4yJguHXyzv22w2vb3YoJfRtqzXKiHhBzMSOiphOSzOleGfasagYdSE1iumqak1R&#10;EgBQqSLERAtFCTH6qUZWERFhI04qRWc7EZmVr6iGjbZknWeaZj59/sJmHJinM0Pv6HovRqkm4EvN&#10;5KVRjMMgog8KOa6sNWO8w7smlm2UCIXGGU2plYfjI0sQ0s00C41of30jRgWl8V7II6mZBNCaeVrI&#10;JWKsA/08nYCqhJyIpWCcQxvDeVrw3opQ1Vis8xIwkDMlFl6/vuXq9ppcCsenRhu08rrT+czpPNF5&#10;w7jZEsOKU4rpdMJst1xdX2G8GO5rrlQl95EEK7Q5kII2ioeHe+5ev2K7vxHKznkSktjQo7QIo2qp&#10;Ita0QnZJWYzjW7djGHqUtaxhpqqMbWTbL1++sN1dsdluSbVQgdPpjHUdzju+udqy6x2dA1stYY2k&#10;EphmEUHKwUuUCCoVQgoYJwJQpTS1VJYlcLXfsdmMTbhTcUY1I7WjaKG40YiAShmhrjnLss786U//&#10;rZ1PMWP86lff8u2375o5M1OLiHxrE2wrBb4RZ2iy7YQQBHOFUoXOfZ4moQQPDueFHEcjPFlRVOK8&#10;w1uDKgqjLDFXtDV0/ZbdbseaFF03orRlt73icJx4eryn5IU1BkoWmg/akM4zuVEXve/ovOPd2zfs&#10;r++YZ6Gpi7FdBMvee5ZpIoRAzoXTfs+XLw+cppnYaDq1NDJ6E/heBGhKKazXmEbR/f7HH3j/6SOv&#10;X7/mm7dvhQh8OhLXwA/vf+R4PrPGIMYPLaa2Ncp9VeuFLD08E7yctUINvgjWRalNNTRBZ23nUzWi&#10;tZCnL+TOi+EmpSSC6GY6jE34STUo81MdoJWSNaCCbiY8McyJCVGo61XEx8YKSWfcMAw93ooYWaNw&#10;1jN2cuyts5g293VdxzCIYLDWZgB7UPz44wfWINQ1ow3vfvUrXr15S46JX337LX/4wz9g/cXAVARt&#10;SCXGhVoC49g3ulCrF7QI4CrwoeuJKWOt5XA8MU1nFIq721f8p3/6P5jPJxFkzjODN6zzJPWIMcQY&#10;mOYz0zyTa8Y4R99tROSqNfN8ZLsdWacja6p0w4ab6ytub25JMQghaI18/nLPdJ5Yy4JRms0w0Pc9&#10;Y+fpOo9SjfZkLa5WlFNCFWqGlM57nBVKlBg1eBbE3z8cSCXTjQPH05nj6UzKmdevXrHdjEznhWWd&#10;OM8L4/aaq/2evhvElFsTTc+OdY5xM5KyzJPzNInBaxxRzmKd5tXrV9zc3PL4cE+YZ2JMZJUJYaXm&#10;zND3XF9fsdvtG9W5YHVhf7UXuhA0cnhhXSZCmInLGXJAB4NWhoImpPIcICV1VeF4fELbTiifVQld&#10;SIsJAUDnRFWKbtzQ9YmaMpRCmCdqFkKg1pCT1JVDL+RxIfvJnDYMAyEmUpaQlLSu6PpTKJUz5vl9&#10;1RrFYFdyW9cajVl5xnGLUkIoK7WKYUtVnp4OKDQxJiBjUEINaqaFYRwYdlvmkDicJnKIGG2k1ilC&#10;vx02HqMVOgvR/PrmhhAXlllCm6bjkagtvfeMV1f4Tur0fohY70k54oaBWjLOWXKqYrLRBlKiavNM&#10;2LzU7NpK7aNyM/oWOSdKKaFUUghzYFlnaobU9jrGe/wwMm43aOeer+cYEufzRKXgvZXaLWYeHx5Y&#10;w/pMv42NQtoPAzVnno5HCpXb169ACc2y852szTGSYiSGJKb/UqitZr+YvIquHA9HSonsNxu6Vn+U&#10;Vhuhpd7RxuD7jm7YSOiCkWMTwsp1o6nPy8zV1Y64zPzw/Q8oKrf7PWgxqC3HlW3dSC1rHVUl+VgK&#10;Qz8QY+Lh4ZFPj0+EGHHOc7XbC9m168lExu2euM6c1xW0Y+u0BCAYCZTy2nC93dJbx81+D/pbfD+w&#10;v7pGOcfj04Evnz9xeHqSc5uimEhmMQHoKvdIDJGwRJQ19P3QajYhrYYYeDqeWddAVobzGglxxXvL&#10;9f6KwVpiVWjnMJ0FZ6haEbMYGVAwGjHjxCRmba0VyzJzPp3IpfLq9Wv2+70YqWtlWVfKNJOpONc3&#10;MT8SemUr3nZsrML0/nlO7LqO69tb9lc3zPMqhouUmM8TynR0/YZcFE+HIxrorMVbQ+fBGyvUwQqq&#10;FmpJ5CKCat95vDYUrUgAWkmYQ7vGVa2sIZBTYvCdXGulbQVyC7XTjX5WxUiljRVjQ+UnOrOz3N3d&#10;EdbQAiCEYF2pzZyU/4JmrbXUV6WI4de0gLEYI8WAbnW/MxbjZD9gGv39QtEWe6vUgKoqVAHXGZzv&#10;2W53hLASS2ZeZp4enlhDlMCsXIDAvARuX72i3+z+h/srXwf0/K2+xi+Ztn8eSvjXeiY/Dy78yVBV&#10;/kN9lK/N4//RPtBf+/h1T+jnPZ2ff/2/N37pe/+tvtHPjf1/+VoxFDZ3s/zOtM1R/ctwgEtNeQls&#10;EWKsmO9kvs1t9ypBFzlJKIQyjt3+huA8OZzJwRKXWeqYeiGEA0qCWjwFbQxKy/eppWBUC8UrYvZY&#10;QpD+iZH+i/nKKLjMCWcNzW7X9hvyMaeM6TzedzjnmOYJQ0UrT8oTqcr+pbbjdTHfyt4dpmkirYGh&#10;8wxvXkuvIRssQjS/nF/VSMgUWVPy1yE3VXoqnXfAxVSs2Qxd6xXJ+70YHJUyuLaHPZ1ntJHQp6KS&#10;GJRyYQ2JmMXIvoaVrXMSaqA1mNooiuYviPTSU2m08VqZ5pnj0wHnPdZJnUELejkcz89U8tP5jFGa&#10;oe/RTuYpaxWdF4OQqgmShGQ6LfWqlfRLPn/4yLbzdNaR1hXvJNxLgj8KOazUEgnrjLWaq92Gi7Uy&#10;tBBOazzOJgafWohNICmN0bLXkD5RQVfTiLUVo6SnojTUXHHOojUS8KglAIGS0KprBmZFKnLNGVcx&#10;NlBUIOTEOi+sa2AcR7q+o9ZKDJHD6UwCPny+Zzv09BuHt568yr4zp0QpCWOb6TBrdCNPaiTAUBvL&#10;JQVT0RF7Rw5CeFZaMYeFGCODglDl+ngOAzErzsredl3FlFOaYbmWAilK8E8jaufa9sKUdq39NE8+&#10;m+jatXv5UyqgE50R87E2BtNMVr3v2e22WKV57D25fOQ8TVRV8V0n/eeYCfNKqTDPC+/ff2Cz2+A6&#10;CWJMseCcBAXOIbawFqn712UixSIm384JtVMhNXpJzTgrAahGS9BLLitFVW5ubrm9BW8Nxlu8tcSc&#10;iTkTotDeS8lCZG3BBmiDdhLgOY4DMUT0SbOuM2uYxegr+XgYbTkeTrx+9YZqFCElYk5CWV5X1hZg&#10;2nc9xlviunKaJqyuXN+9YXdzSzWWXCBlMRHWEDGdbYYwA9oQ6kpu94HWhvcfPvDddz/wh9//lqvN&#10;gCoJtb/GxCD1JhJwI9exhRjotlu0FjOsa5R33XoacQ2EGIhrfO5BFqDrO3otxFejDVUbYhYjMVoT&#10;U5RzOi2cphMxZox1DMPAMPTEFNAYqUXWpdVAhs5LPZLi2vbMK5pE5zRZ04zT9af+uoJlWVjWxGme&#10;yYB2jnVJnNt7NwqMt8/3fiFjlFzPzrlm9lUUL2taocpeo0JnPNpbqqnEItfCeVmkFlWamgsl5ee9&#10;Xc659UlkvlW+NqrrI/XhnmEc0Vp6TVobttst47iRTlLrtSsjfZoYI6fjic1mK6GdqZnomsl9XVec&#10;Ni1kQD3vP217tqOUQlUhq5fcavsqgYE5ZvA9RWfOxxMhrICYwJdlJsTA6XhmWcV4a4yVc+QMGtvO&#10;u5XWCz/VHZfAjK9rDwmNlP5RLbp1B7/qSdXSuhjtuU9t5vuisNpgmtFRnjNJWGVtxn+jNZtuZBwk&#10;BKZzGmelVybm4J7eOTrn6K2l6zzb3RY/9HgvJOvTeWKeFqDylDMpBG6udgx+I0FPbf95CXzBaH73&#10;D7/n6vaa02nieDoyryv//M//D2/evGG73XF1fY3RhnmZJfgqF5zRGOT5VipJnqeVgtERZ4SA7Zwh&#10;10AqMi/Lup/IpRLnwPTwJKGELYRSGYUylc4Jtd4ay2aUkK799ZXUN1rTeYdRkFIAVfGdl+CsZlZX&#10;utB5K8FiTujWtcq9FVcJRVBhFZOzM+jWwFfKYo3D2Z6hl9dPy0RYE6GFH5peQ5VwB4XGqMzYD1hr&#10;2vn+qfbsWm9EriktBlFtJZQuyfPDUjP3nx/44x//yBoz+/0Vb9+9pR9Grm5fc3d9RciZ7dU1+8OR&#10;p6eDGL9dJ3NKjMSUWGMkxojrvPSNNOz2GzrnpW692aCq9CSsVqgSqfNKKgnXD9jtFm0kyE8rRS4K&#10;5Txam1ZrGbbbK2rVLKuEmR7PE8s6Q6kMXoJcUYrzdGY6nxmGnrH1A52VvZc20vMJ68rpdH4OeZVw&#10;mB21tv5cLXgrdHTz1bPmS9jM4+GJOcoetut7qlIkCnNcmecj59PE4eGBSqF3ls4bVAuc67wY7ne7&#10;LUM/YKhSu6iK05XeGUIo6GacRiO08HXlfDyz3UTu7u64ur7GdhJsbJwDVZkmCTeczxNBrZRUqKkw&#10;nU9UZejHLa4fZJ3XElxtjEWXzGVzbVTl9eu7S8Q5S4isa8AYL/Wh8+x2O+awUIsEjseYsL7n9et3&#10;DF5xfLzn6emJsK5Y5+mt1DMYI4b2S2jiZieZmlnOSUiZ8zxzOp+ByjB43r19i3MOVWVPE2Nk2O0Y&#10;93uGYWCaZtYQcdbTDQNX13cYY3jz5o78Jcb/AAAgAElEQVSc5Fr3LWA4x4jW4K2VMPrackmr9NtS&#10;KRjd5tmqcVY9B3gqVSg1Qguwcs6g1dACRbL0kr2E6VhjW/B4lrVMijtqlWebSju07+m8oqcypsA0&#10;e07HA9O0cDjfo61cW71zhBhwWtNZy3bc4Nuzg5xWFAqn5bjmJHNcKZlQpH5Hybl2vcO5TvobKXE4&#10;PLUgph7nO3znuNluxdhfMilJkGypsLSgkJhSC72NzKcTyzzx5ZOEgFzv97y6u0UreY4H8gxYwoET&#10;GE0pkJMEmDon2PvH45kPnz5xnmfexMQ4bnDOY9u+1Fona3nJJAWGS/hmpoTM3EKrUEr2YcCaYuuJ&#10;yV4xZdlrmhYwpNpaf6n3XsbLeBkv42W8jJfxMl7Gy3gZL+NlvIz/v48XA/zLeBkv42W8jJfxMl7G&#10;y3gZL+Nl/C+Mn5vY4d+KiC+mLNUElik1Yki9iIH0s/An5/z8PS7j59//65/z8/fy9ce/JRi//F2h&#10;mhnw51+nmvBZBK1C/rHURmioRWSShUyhkEtCIWIrIf41ASciwlRaobyHUMklg+tR2qDKSokRSmmm&#10;Fvm+JEXWFW0cRRSM8oDcifjX+Q0pV8K6oJSI3pzu8MZjexEvVyr395GyVD5/+sTbt2/JMVByFPpU&#10;3YiZ2yhJnC+Z3abjN3/3lt4ZIQU0Idf5PMlxyY73Hz7xq2/fNeO6RtGEXJ0n58Q0TU0squg6Re9E&#10;dKWMJuaEwlDLhUKmmUPA+IHOajFeKPjtr7/larOhIuS+169uOZ6OrMuZhy+J26sdfjtgtfBnyZlU&#10;MkYrYlFoa+n6gWWurMuMzQrnPVorirEYDyUUjFMoEym1NsG3b4QwRX73DfeHE6dlZrcTsULIGW9F&#10;NFwQujdKi4GbSucdu82G03kiNqq8M30TxiWsgaJE2LYdeig7qIVt39OPW3abKw5f7lmXlZIzKf1A&#10;rSJwMxpUVVgtVFlrLdo4OaalUYpRCJtZURBRfypJrjUFS4zkXNhYi9MGVQoqyzWMEYHq8XAQUvfV&#10;Fb6zOCOkk03v8e/uQFdiuqWzmk5XbC0Y43FOBGX9OGC8J1fFPAl5tB8GMEboBY2ypqrQXrTSz+ZU&#10;IeJchOiqvW+DtboJxrWQ0BBih/P+WWhqfSNMNCOMiJEL49iz320Yh1EE61rImc5aEcbHSL6YwKoS&#10;M95FgLEGVEjoNWI7hzFCBy9UMKYJsw2ayjKfWEJiiZnT9J7Xa+b7P/9ImBfCsojAr0JRmn7cM+xv&#10;OZ0nHh8fhapTMto2kmCtQm/y8jOjKuSaRdtUQyMxVB7vv2C9mPRcP3A+H8lRzGrrvGCU5TzNfPf+&#10;PdYoXr++4e7VK0yj6hQN53UhpIQyGiOMakiF0gx8ne+JQ8GajvP5zOf39wz9Tog8VPq+p7OWEFZU&#10;LdhRzG+2d4zbDW709LuRZZmFjmMsMQTmZaXveqw1xJifxXxVGfY3r4j1C533WFXoNfTOsawBXQ21&#10;GnKKxHWmJEOKkbUUFiXk3VoTw9iTo1xLShlyDihlSCGKcL2RJoyz9P2I8p41JkIQQq5qISabcSCu&#10;Ha+ud5zOE9pIMMg8L7KmKaH+YKyQ0eMZYzuc6wAx41ug7y21E6pIDIHzcuZ4POCdRfU9pXMobyR0&#10;pEhoxiW8QmtNVhZdxVzTO4gxoRM4DFVpfv3NG65vrnk4nPhy/8DhcMPh+MT5dGRdF2po5COTqMtE&#10;jpHjEsA6Xr99x65TbLZ9W5+rGCVj5DgHSkoYKlZBf7XHG8tpmpnmhSU0QVVK0CjAMSfQYh7X2qCK&#10;AVtxVURVn378kc8//sDtzS3fvHvHZruRkI5aWU5n+X7PpiglQlnjnsXEWgsJOxURW38dfiGEwCrH&#10;rdRGHjMimG9CuVSimFKUQjtLsbr9n0JjMReBrxLTm5LkEgmEKHLv9Lajs4bOWVwnNHpjLYO3dE6E&#10;5Ntxw263o3Oy9lijMVbw2BfBOWhKWhm7gc0wYozFdZ2YTMctpu/ZX7/i+/cf+Pjpi5ghhi2nZtL8&#10;8csDIf+/hPXMP/7ut2w6R62lBd2MGKPJOQGl0TMHNkNPphCK3L+nxwe+e/+DXL8pk1Lhzbu3/O5/&#10;+0fO5xPeiIGp5shTo9KXWjk8PaEUuM7hnUcZTU6B8/FJggJSIC1QA0KzLg6Lpe88/f62EXIMr1/d&#10;8PnzZ5Z55ng4QiP8bLc9tWT6zrMZpGbSxkAunE5nctqLOUopSiMa6+a4qIL9wwYwiJFnWtZGM9es&#10;KbE8PvLhh+/xTfhvneUwzZQqwlalO5RWYiBzXig3IVDz2kIAnJCDlKIosN6z3W55dXdDDImcAlpX&#10;jscT6xIIIWG0EVG3F7KPJlPCmbSKgclojTdOyG39KMT0EMgUUl5IuRDRZCohVaY1EoumaI+pYqpV&#10;bT7KKFIoLDnT14o6HAkx0luHqYUwz0yHJxG+U0hFjEqlFDwer/Wz949aWea5hYTAhVCkjdQnOWe5&#10;F2sV6h6V0+HEPE9iJlAK3/WM2x37KwlQqcq0+UYCbmwj+eR8oCRFLAmUhL40rCa269h4xXnNQmPy&#10;RgJ3SpH1PAWKtW0+uJx7R99rUk4464QmFSPz4ZF5WbDOsdvt8F1Ppzqq0eSaSFlCQrwSgvm6Cv3M&#10;GIvWFmc9rvfUmglJTMElR2JMGG0BwxojNS3ENcotmBPrKgRWnSV8YzlP9OOI7Xq0NfRjL4E5KZFS&#10;RikJQxmGnrlRVlO+zHmGsEoQwjhsCTFSEsRQCOuZuUtobYi5Mi+xmYJpVLBASbL/WZaFFGIjAJtn&#10;QtQ4dE2A3rVQrygmf6CQqVVqvOPhiZgCm03H0Nm2p6h0vmeZVuZ15rwGNrs9xUi9PK2B3vtmjFSY&#10;Rhm2fc8AnJaV8+n8vM+MOTNst1zfCbks10yOnu0wsttu2W0Gak5ipAPZa409bhKKGaWyxpXP778n&#10;pMTV9Q3/+X//QwuIEhNriivUhFYWrR3GVJyVejLEyKJ0M34p1piY5gVrHfv9Nda6JtBOoApamSae&#10;Bucd61o4Hg7ENVARWt12u6FDUXKklERJmRACcZmFGqgMKOiHDu+smICmiVSE5CaETQnNyY1UfAnq&#10;0dYyOAmTcs4xDhuu9zekmFjWxLouzPOZvu+wvQdjuLm+g5KoOUHJLGGmlsraaKhCGi3EmDk8PrEs&#10;C2/fveH66kpCMZIEBtRamnkQUoF1WckxSeiLsbI+ZOiqEUIyioTQnkuMsg/7yrDgrBjVbYUUI8Y5&#10;drstIayEsKKDRlfF4HtsZ5mXmZxlz2DaeRFwd25hQBaoMuda6U2UWiUIqrQwH2XQRYJ3qrOYJEEs&#10;m75j6DwhxSY+96wh8PB0YF7F/BmimGS+fP4ke/r/ifFveynqF/sY/xFT+F/rl/xST0cMx+Zvmsi/&#10;fu1/lNT+9WsvRuhL8ODX//9zQ/7XNPhfMtT/0tf/LVP91+NiXP83v4MS8yaFZ6PXhQT6U3/oL98n&#10;LcBQqYtVixag2NLNmsH70vvKJbVrsqKdZ7CWtHriOqGtJ6/rV/0puQ4TlRgjVoHVzQBSCjTD0uWa&#10;n88nQogUJb2BoetRSu6dUhK1OKwRGnRFwuWsMUILXFbGYaTvO0otlCJ0yGVdG6XS/WSaRwwOLQ9G&#10;iKbGMM0T1hpe3V61UAvzbJK5GJLJYnK4HP/nEIEL/lZVnJU9j9Yw9h6UeX5NrbqZUqR31nU959PE&#10;+Xym6zzGiukkxig1VMltjkocTyfsuuKt1KOXUMYK1CzUTUoRonMRSm9YFkJcpR+nKykpMZjkRAqB&#10;2iiV5+WRNQRc5+j7js5o6StQsJpGeY0ordHWghJqpiqZ5Xzm4fMX9vstNSe0cnjv2nor628OC8fD&#10;o+yjpzNd1z8bQvp+wCmNVZbeemoWqrZ2Eu4V4rkRz8VceQn+cpffvxaq1i3k0bIsC9VIwKExCkWW&#10;8MtLLd7u5a7rWEKQObrtydZlJoT+Ochvmhe06/jx/Ue+ubth20KWiqqksLIsgVISvZdwx6wkVI4C&#10;vfN0TmGcpyi5p3JOOOVQnRMTZTP1GKPRVEqWoJ+SkqzxSrW1QLNEMX7VLKFkNLM8NaOURWlI+RJo&#10;IYF5NVdKlogt1UJSNJV6mWvaHJBSwppMPwzc3d6wLJlpOjP0A9thEFrsOHJ7d0tIkTWuzz29VDJf&#10;Hu4pFR6fTqSaJYDFionItbCyYRgYtztqlns+lUpMmewKxrSgCAXe6ucQp5QlKKqi6JxvZmf48PEj&#10;r+9eSbCpymQlptacpV+VAF0V03lhHHqurrboEFufBFLNeGfpG0U6xRXdQuistex2O54ejwCcz2eM&#10;FyPsPM+EZYEY8Z3DWYV1mnEYuV9XCR/tO242VxTrqdYRY2aOjY5aYKsdRkudvSzzcwhORXH/8Mj/&#10;+X/93zw+HbDG8E//+DtO5xlvvcSQaAlIHMYRjRyjqjS+H+i7TkInahUCrTXQgnArYpg1xhBSwXQ9&#10;ysqcKH1Nxef7e07zzJtv3+Gcbce+cDqfyaVKiBKK8zyzhhWlxRlouwG0hMJuNiOd1zhrMFjSOktg&#10;X2z7+Srm19yCDbTS7DZbOt9zPJ/xvWfcbehPE4+HM1kZutWTQmz9Y8U8TaxrIFq5NrpS6HsJnsw5&#10;QgWjFaVc9oEKlKHvO/bbDRRkD9Tm7zhLnZdKFfN/lXBEawxyG2VA9lW1FuIa+dc//SuumbPrm7eE&#10;EDDa0nU91knIoXOOGGILYiicjsfneSfn8vxcKRVZ+60x0hcqYoa31j7PEbQAzHk6yfOdnNlstuw2&#10;Iw8PjyzzxDRNrOvE6XwgRemho9s8rsQ8WRtW/hLgSzV/8bzr0q/6eb1WihB/jdaUmp+DXmT6UJSi&#10;2ve4zNOGS/Kq0rK+U2vrian2s+Wj847rzcA4eKyBrrP03nG1v2IYBqwx9NbRGL+kHIkpwCLvTTvp&#10;5QzdIL0KrzFa8eP33zEdD4ybLa7vsVo+r63DeU8/DLwbfsXDwyNFVfpxZLuV4CfvPcMwMM+zEOq1&#10;IqRImKIE3XSd1Mi1irEUJeEOWqOsY4qBPC/Sg6OtWVWxpsi0BFKW/sHYdSg0YU3ERXotSsl1AFX6&#10;OEaObaUFmpQkpuTzCaM11iq8Ney3G7SyVDSxJDGMa8N2HAhaMZ8TYQ2SxWI1+quaUOq+grWyv9ts&#10;Bo7e8/j4QM6ZaZp/umaANaw45+jadaqV9HfJsm5st1s2mxGlxMici4TsppTIJTHPE+8/fBDieYXH&#10;xwem+Yyynne/Wvi734pB2lxCfZQiLCteVY5HMcQv60qt8u95Weg6z+3NjrK85nq/Z+w6nNF0nWcc&#10;etb5TJhmapHw1+N0Yjo+4vsNvtUjoEil0HUDyii873Guo1RFv0TiLrPGhdP5RA5RQsRRLVxGwkli&#10;TNwvjxij2e927Pd7coE1yLMsYy0pSqi0dRK4rbVhGAbiKj165yymBX6Wtq/UWtN3HRg5HiUXSgVv&#10;PNvNDl2nFnweyDmxTAldofeezWaDNRJITK3EdSbn2EKuFDkljBbD8v39PcZZhs2ItZZu3OK6DSkn&#10;HqeJpxSpSjFud2ilSCmxGXtySi2IzlF0xlmD1ZqQC9ZILaBamHqKAUrGt/1HzCthnem7Hu08KEXf&#10;eXznGTY9OWWslhqr7xybvmMOC/O80o1b6Zk7z9XNLX0/tNB2QEt98nQ4EGN63gtZ3WpybfHactv1&#10;pBh4erjn8PREvxkYtjtyjBKikyLTPFGA7XbH66trNrsrnp6e+Pz5M09PR0KS+qrrDLc31xIU03Vy&#10;XoOEp+oWJl2rBJIoxAwdm2HeajHM970XqnhV7b6XOUDT9mTtGb3R8hxumVbWZZEQEKWwXUfREuig&#10;2/WJbiF/Wsv6UAq0XnGpEnQgAduZdZ0wCkoI3D888OH7HxjGDbv9js04MLY6WGkrtabSKOvRrQ9T&#10;q4MsQYbn08zj4QMpZWLKrGtgu9vx+tVrdtoSKywm0A2aWmDoZQ1VWlOyhBGmmJjnhcenB5Z1JYfS&#10;Qm8qcZr48ukDzhm6zktvyDhUVS1YXXpr1sp15YwRg3s3kErl6Xjkzz+85/bmRsIMOsu6LgzDgHcO&#10;g0IZefacQmh7aKhVgjad8xQpzoDWl0y5zfu6zXuFdZU+rPMO6osW52W8jJfxMl7Gy3gZL+NlvIyX&#10;8TJexsuAFwP8y3gZL+NlvIyX8TJexst4GS/jZfxPj4tY9W/RxuRzX/9pVtfnl/1kPLgIE/4WseuX&#10;xN4/Fzt//fqvX3P5/Nf/V9KF/KWfaew//5kXA/5FAH0x79fn36OJrouIly7v5+vjIubVirKWmi/U&#10;KTGaGq2oScRxNRW63qFywiR5IJ9iEgG1duhORFzbYSDFSM2pmfUUxim0FjN833tev76jqEJKlfk8&#10;czqcoFQh6PXjMylc6J4ZqMQQGIeBt29fE0IkpcS6rpxOp2eD+DSdmZeZsXM/0feaEPKZTp8z6xKI&#10;IVPGHusMzmgRFNV2zmslpsjxdCJXeGVvnkkt+92eoR84n8+cTmde3d3S9x33Xz6RVeX9j99jDVxf&#10;7Z7ffykVoxNJi9AHJSTR87xibeaq65p4Gnxn8V7EOTo7cslY69iMG1IphJDouo6x96zTLMYgYzid&#10;zzgFXutGWxMCC7VSS4YiglOFCPTOQL7a48webw05Vy788BhFAL272jVqZGCzveLvf/Nb/vXPf6Zk&#10;WEPi46fPbDcjnTONgGAu3LZnsWdc8k/3RgtucE7IW7nKdbqExOcv90IxKkWEa1oT1iDiwJSpOYjm&#10;vxTO5zOldjhr0NYQQkBbx831NfMyo0pisFquVRRkISh2XY/tB3JVTEsSCr3SQjpB6MMXEp5p4r2q&#10;FJlmgGsUltoIebUWUk74oRMyXKOJVAVFKzG4NLGEc47cyD8hBmpKbDc7fv/b34oAJidKjs/ULtNE&#10;kjmlJrwTQ4a1P1EgXaOyKITu0iI6mhBaruV+GKmPR1JKfPr0hYfDkWle6YaR9x8/8Hg4UrHc3d0w&#10;rwu5Vn54/4FS4d0339A7x+fPnzkeHhn3PaPv2Gw2OGvRNdP5vpkryvPPXOaZh4dH/vhf/4Xd1R3/&#10;+b/8F6x3+K5nmRfWJYBayZVn4fPHT5/Z/+bX7Nr9dXg6cjydmcNKLhXvhPonYSSR8/nEbrfj7tWA&#10;rvDdn7/j4fGB/eOe/c01vbMMToRYucr8YYyhG0bG7Q6lDbWZHZy1TTTmRNyeZg5PB3LJQuFU6jmg&#10;Y+g73r55S06Bzlk6b/nuz3/iv/7zv/Cbv/sV337zBqPF9Hg8n1nnWUIVqJCLhGuUTHcxEnsJoVBK&#10;N1KbkFeLvQjogoi2XcdmHCi1sswL5+nIOh1Jy8LNbovOmXG7bXO3EIrEpl5o+noxCK4iSqsXMmIp&#10;qNrjncM5jRk2xBjpvUVrjXeOrhkpS6k4JyEPYlTITWQInz5/4uOnT/z2N7/Be49qYQzeGox2aOcZ&#10;NxtevXn1PC/HFFjWhU+fP/H540eODw8cHh44Ph1Y40JcV96/f48ycu9exLTTNLPMC84NKCCkIEYw&#10;RGh9vd+z22yY5lnoQWEVertSpGyECtmEhkorMXAoKFljjBhYpunMH//4z0LzaeE3xtpmJDRtfjP/&#10;pgaQdRkx/WUJNChZjDoSo6IakUuo7Fo3QzQtZMfoZl4QiozWWqhPzwVLIzIqJeZ3JWJkqzWu0WA3&#10;/SAG+M5hjdBYnNWMvWO3GRj6nq7r6TvHOMi5H7oObYTwlUumFCGfqTo2QrylNtNCoTB4y/V2x6f1&#10;npvra66ub1Bac/vqFc53VAXOCKl3txuayXgUQw9NuG80OUVSWtHAOq0cHivGG9aciTEw9AN9Lwbs&#10;mApLiJyXiOsG+ixCQaMgR7DdQMiZDx8+cDod2WxGCAtrDNw/3GON4+7mlru7W5xWWA3OarAarQqU&#10;yPnwwJknbm5usKZn7D3fvn3d6gjN4+MjYV0ksERpIXvBM7U+5Ig2cp7FaKzIRIxNoCqpRnLODP3A&#10;t9d3aKMbiVtqjnleyCXz8HBPVTCnyFoyV90eozQZZI1sRLWcCymKWNsoiBm53pKYiZUVg3ZVkaQX&#10;pnAUwWBp141RDFc7aoEQAuu6kGMghgWVM1OM6BakoWqls04Ei1WCMJSRwIdlWSkolO2ZQ+A4LWI6&#10;smJmiSnIvaE0vuvYbnZ435HyAkRCypTTRO56vFKtFnWEkLFFAiCUknsjpUytazPqdiIu9o6UEykX&#10;Sm2mi0ZONcZQUnmul1NOaGvx/dBEuBrrHYfTzJrAHSdyo+U559iMA3YzsBkHqR+nSTyIWiiA3g8y&#10;LxpDRXGVCl8eH1nWmc5KkElWhSVmlpCJMdP7yNVuQ9+PYh5owRZUyCmyLmeMrpyOB95/eM+yBvld&#10;e48bOrbjhs2wxXc952lhjZG+8zhXSSmQ84lcMsZqaoqQE/vdlr7z7byJwSgFMZwv64rQ0eSainmB&#10;2tH1mrDMLPME1jKMm3Y8hZJZSsEayzD0XANPTwe00k2gnZmmSciO1jJsNkLlDUK5CnlpAQVyTkvV&#10;rKt8ztmOrFJbpwKb7QatFKVkUk48HR45HBWvb2/ZbrdYq9htemouHI9HYhSD/sOXL3jnKDXz448/&#10;8vHjJ7qux7eAm2HTs4QZ7RxXd9cYpXFKQrDiGsRM1ujDBSElb4eeq3/4PalU1pB4OjyRcuHh6YHD&#10;6YCxlnVeWKaJ6Tzz5csXvn33ht4JLflCau76Hmcswa6klHh4/4H/9qc/oVTl6uqe3dix3W7l/omZ&#10;ohS5hcoMQ8+42T3vTVOtpCzhA6nQgtA04zjy61//qtWFhbUZJefzRC2gnVDJvnz5TJhnCfjwPbv9&#10;ju1+jzKW1EKBagpobem7EdXJPmk+TnyMH8S40fbQpVE6c06EUpsZURFTZllWWfesaWuYGArENJib&#10;aX5hXs8yL2oIKeIUbLq+kRnFpCmBPQk3jGgjgWNrFMpxCIHv/vwdf/rv/51Xr+745ptv2G22jcpW&#10;UbqRd60D41hiINfKOFoxVVXVgr7k9blkSixf7buFFDcv67Npwbb9QkiJaVkktEYbjIGaCl++fGFe&#10;ZwqFcdjQ9T0hNIKas2TEkKVrFWNMrUK5Vvo5JGcJkXlaWphAYrvbMoxjI4jKnkMp06ioYkKw3vP2&#10;1av23iLn88Tj0yPH00SI6X+4v/LzHsbXJu5forr/3Cj/10zpv/T5v0V0/zm99OfG85///W/9zJ+H&#10;FP41E/7X3+fnRvivg47+Vp/or/2+f2FY/w8cm788B2K6Ft9b+Tf9MN1I4Rea62XeuDhja5U9pqqy&#10;J9DIRvY5SACFsl5CW7QmaUtYJkppgSlKwlzK16b+ZmoSSryY5HLJpJyfTdEg78U5i3Oetv0BmuFM&#10;q2djmXOZx8OBzSCBTH3XSwCkMbx5+w3eytyTqvS3vBeK8el0Enp1TO2+h8fTEeMUozES7OM9tH1J&#10;KUWI1LW0vkg7/peav0IJmZqi9Fa4zCUeyfexcicrMMa1JDIJvzpPE5vdBmVgDYHTaSJEIYOP4wbn&#10;O4w1LPMM3tM5R+c76Q00Ej2lUBJkIzVlSQmjheCun036slZpXfHekWnBLstKrk+tBhsxgwRSSquo&#10;kOPa5kcJp1LGMp+PzUy18PjlC+TIZhxxWgm1Go2mYHQlxcB0PhNi4PHxUcxgiMHs97/7PXdXV1gM&#10;gx8wZmANq9Q8JbXtTYEqptZYcqO9Sx9LglMc1oiR63LdOyvhbLX1umpVKGdl/itCTDfWcnN7iwYs&#10;iqfHR+Z5ZtBa1mHnmGPi4enA48MT+8Gjs2E5PRGmlZQq1EzAMAxjC7NTzajVDLMpSo1aM4Yq96R0&#10;IMSI42wzPPJ8P5aSZa+cJAzIttfFIGthzhVdixjKSiJnK5vVFvIZ27pJM6hZ09ZULXsK1YyxaxAT&#10;3IXiLP0BxabvKEnI28t0fiYNj8PIN998y+eHzxLSECP9ZmR3c828rCxfvlCNomrpjxUqruvohoFd&#10;LtJzifK+ng4HVC3MeqX3npIzyhpqzVirKUlj2+tLyXTbnjevX3NaFt5/+oiq8O0370g10nkjQVdV&#10;kVXFeM+6JD59vqd3lpvrG6ytzMczuVYSSN9PG8bNhnWeySWIybCd98vcE2JE1ciyyn4klozXCu/E&#10;BFyV1NNX19fkWqUH5geKtsQC85rQLQwh5kQMEeVhXVfef/iA7zuurq4w1nH/eODH9x8lXFFpumHA&#10;GMM0TRLYaStaW87TJL3gRrTt+4HOOmkyVgnFiCFIMGlKGKPbXl2LkdAYcqktKEHWAuc7NtbgOi+B&#10;mVr6zQWF7XqhnGvDui6ktDbydZtfWihGLlmMqcaK+T4VYsgYZSSQtxl5C8heTslao0th6Cyd37Fn&#10;y25eubpe+XXVhJCYp1n2ofPKwTpOJwlGq8vKGgIxRbquw/lO9gJRanRnLapIGGDvHHq7RWvLHAIh&#10;J+mbjiPztLAGuZ51lN7jhSBPgVJaSIQ1cn+jiWsgp8R33wU22y3DsGl9iR7fd/iuI5faTMYQwor3&#10;nQSb5IQ1lqXMlNzWCaUkKMm0cKWYWJaFsEiP2xot4Q1rYF1m4ho5Hyc+fv7M+Xwm50xKQY6xkd62&#10;UgqjDZc8G9kvf11vNXMksgd5fsLV/v9Sv2itUaVQW3jw5WFMKUXCYho1V0zhqgXwFKw22LbX1kiI&#10;q5DoxZBvW4jGphfquzXSe9kOPa9vr+l8h6pVDKsonLN0fUfVrZ+tNH4YsTdOzlPOpByoOWJUZZpn&#10;Qsqok5jFvTUY5/C9XM+ukz3NNJ14fDxwPB4ZxxGtlYQlUhm8w3eeN6/u0CjCsrCsgRCT9Ga/CrSU&#10;FU8zLRISDfK8LOWC0Q5jPN2gqMsMtaCNY1kTNkq9EWpiXY5CNbeW69uKdV4I4XOkpkCOK856eS6y&#10;LhwfTpQc2V/t2e9vUMYTciRXCQiySlFzlusjJ8K88vT0hLMG7xzaObY78L4nZwn2UGi0qeyvdsQU&#10;WUMmxUwMq+zJAVMKEWBZyTFyOAs5PhsAACAASURBVBw5HQ9oBZvtRp7peE/XD5SUKDkRQ2BZZw6n&#10;I4enJ3lmNfTEKCGGaQ38yx//hY9fHtnttozD2OZ/CVVcVgkk+PzpM0+HJ2KM5CTBLTe7Pa9312x9&#10;h62wHyQkxBuDKaX1XDwpBGKR8L95DUznGeu8hIsYi3WekgvdZpB1VhuUdvjeSzDQolC6sB1G5vPM&#10;Ms+UktluB/reE9bA/f0X3v/4icfNhrdv3zIMQsAe93uc85yejizLgvcSDOOM9HM77/CttlFa1jTT&#10;+sEKJCyodBIK2MzUqVZsVXhjyKrgnKbf7fHWSyhHW8uM0ljJYZbnR0muEalh63PfatxsmNbAaVrp&#10;eqG1V6WoRoIdzucTT09PLKsc+83Q883b1/RG03uLMxIuSYWr/Q7XddQWAmWNhlxYloXD04EpJXzf&#10;YZwlxUSyjqG3FCraSh+xUx4N1JQIy4quFeM03o9c7baAoaZICBJ2sLVewv9Slv16CDgngScxSc89&#10;JHlGbZSRoJ0ghvzt1Q3Xd3d8++1bUlhJrTeyLDOfP39iDpE333zLTZAAINd3HI5Hjqcjp2lhnk5A&#10;Yuh7vnn7DW/evMH7DmMUVkuASE6FXAoxFJRG7osU5fmib/O+AhMz2nt5Fu0kwDLMZ6G1n88SfqQv&#10;+7ZMDgljHFfX11jXk43BaYNRlpjk3q+lSv3YQsqM0hjt6NXIDZXtbie1R8mkdeW0LqiYIGVOj48s&#10;85nzOHC933J7dU1S8hyjGwacd5RkqMXifZGALGVIqWJtIKZFQnutp+s3KCW95YqSoJeU6fqeGAul&#10;JKmFs6wzEtoM3jl5f0n2jdLf1tSSmafA4/09lcrr12/YjBu0MXTjIIH2SpFCkjpTKWpOvH37Fu0c&#10;5/PC4+GIUQZj5Vm3dWdur/fcXu2ld6wSRV0Cim0L/rgEKUjYjLIW73tSlt63AmKKpFyY5vNzPVBf&#10;DPAv42W8jJfxMl7Gy3gZL+NlvIyX8TJeBvBigH8ZL+NlvIyX8TJexst4GS/jZbyM/6XxNS3s55//&#10;JTHy5d9fi6Zze4B6Maf8e+Lon/+cX3rtvydw/sksrBq9qsjHkinN0H4hLHz9PnNKTfgsRroqrndK&#10;ymhVnwkDz78nYmCApqdEzAClUUcKGq0d2hlISag2qYihyBls1CxLIceCsooYhfAR1hVtDH3XU5rp&#10;SWn1E5EJTd8P3F7fQTJ8/PiJL1/uhXJXCsu6ikmiCXJrFZNWplKUkOa9aw/6Y6DvPOM4YKxjOice&#10;Hu4xN1doVZs5WMTdlErXdcSYnsXflYoykpRvlBJypZLjtISFlDOHw4HtMNB3QtwpQcylSovI60Ld&#10;OzmDUiIGeLj/TMlBKFbGCbXo8uBcifFxu9szr2vTn4tpXSvViE0KqxSuE3PWsqws7bgKjVLo9a7v&#10;5TzmwroEZmPxm1GMxssiRpScRcwVV0pMOA1ryczrSk6RTd9hVCdQMwxVIaKNlIRAXDKfPn0mpsrv&#10;fiNm7ffv34vh0jpiKnTWPQt3dCMuUOXYCp1HhHXOWbnWjBZKfRGS+Xc//Mjj0xHvPU+nmVQUd9dX&#10;lCS0xhgjViu63rfwg8gyiylv6L2I81MRYhvgtBjyjTXUnFhToVZNqRqtHDFnjqdJiOTKPBvVY6zk&#10;kp4F8NoYjHVCJ8tRREP9QKwR6y0Ow8PjI6eHM+M40jn/Ezm5VnQLIdBWzPVyH4u5QIQwle04knJm&#10;zVFMAu0+/UkMJceytLnMWk9YFzE5ajHyqSaKF+F4paYMOVN0wTkn5sx5xTrHsNnw5eGBcRh5++5b&#10;ttstpVaGzRbrHdMyM53PTPOMd47bX/+av//7X/P+BxFl3lxf0zsvdFYjBJNSKxSZJ61zdLHQdwO7&#10;/Q1PhxNf7p94++41r+5e8fDwyKdPH/FzkPmpVo6HI84pcgHfDYzbPU/HCZTmd7//A5++fCaukXld&#10;JGRBK47HEzEm3v3qLVorbm6vmM4TOQVKXNl0HtOOZ7WWz58/8ePHj7x6dUfVMmeepxNGKbbjhnG/&#10;wXUdLnvSmjiHI+fTif1ui8qZsMyNsF1QRSglwzDgvWW3HfhP//SPeG2f6YS1JEKQe8x4IYGFEABN&#10;DKEFaugm0jHNoN4oxaqSShKqzrIIWcV7un4U8XGI1LQS5pnUxDfX40iKAat7DFCS0HCN1fRDT1YK&#10;VXIz8ooJN81ivKiLxe52dEMv93K/JY6DCD7bWkETL4UQWJdATgXvDUorvOvZbgace8fQdy2koOKU&#10;pihFjGsT5Rs2naXvBwpCvF3jwHY3cL3f8OmHkQ9Gy1y2Ckmy5EyJGXKl8x05V0pMaBQprCIOjYFa&#10;yv/H3ns0WZJd55brSBdXhUpVyQJAgHw06wGbgx71/x/2oK3N3oBNEgWUShnyCnc/sgf7RFRWoYBH&#10;Q0/jmJUZkBkZEfde9yO2728tchajT+ccbvDsNiMKxf544O7+npNWhCBG5NpC6k9rLhBrgSrWHd91&#10;AGJhLhBieDIjlSImFGtlPlet2bgt283Up3DOPa3Xqq1FFFnPTZsvqVCUNBsb78hZGjZ1g1xYxLBc&#10;a8VogWKULNZA43QLYKyk4VdpKLAaOzrn8E4ABqrtJXpv2Iy9mGpiZJkT61WPawFwjaIbhqcm91Ir&#10;eZ5RRfYQxmqckeuzVo3RA0P3hiVV9tPM9z/+yO3NDf/0L/+CsdIQPXaOkiNOSwjIdA6JCReG3tN3&#10;O3788Qdu7++ZDzM3159Zb0aM9xRlUdaz3Z3R9SPKOIzrubt/4Icf34kZr9l8TscDWsmi8s23f8Io&#10;xRwD43rFMK6w88x0OrHebtmuNzitqERyTahimtkXAR6ESI4TxggYQ/YghvV6w/luw/GoictECAv7&#10;BpPIFR72B1KOXF5e0XUDgx8lfNH1bHsHFB4OBzCJUCuUZgKqiEnTSrAgRbg4OxO7uFJM80yIkdV2&#10;zXa9kfB5C2SVWqm5cFpmPn78QOd9M64ZjF2ksdJ35CmTyz37/ZHD/tCs0Qub9Yq3b97QdwODd6RF&#10;Golt15HnALpQc6JkmbOWZSKljLEGbTxaOYbVhm61IcaE7UfGVFAPe/qUm11VE+LM8XgkpMS0RA7H&#10;mfVmy/n5is16I3vaEEEZ2Q9hsKVwOh4pIeGMkf0aAnQKOYlN2liKSvR2QBtDjQGKQhvdGvXlHjPG&#10;CISmZJRWXF1doY1liZmYM8Y6tlmMmRWxQk/zxM2nT6zGgYt0xjwv7B8eIEtAwnlLrbJfsi1gXIF+&#10;6FmnlQRxY5DmVaOhyn3cjSOb9cBq7FAtXCBmMQlApWShBkp27PcHPn78yPtPn4kpC6zBGcZhLbZq&#10;LXaxr7/+movtGfSKlBPzIqHzlCq91jhjWA0jxhhyKfh+aICkNSUFnLMtWCcN9LkkmmuaGBaxKKZE&#10;QCAGcwgtOKeJLLBasV6vGmBqeTozaa3x1TXYkIQnjPHkZgjPQhrAOo+pYL2XA1GplCINwbvtmtU4&#10;MgwDWsv7PM0TJSdMC4IpVclRDI9Wg+0cpWrevn1DTIX7hzvmWRq237/7wLQsrFcjtvN044qi4MPn&#10;G4Z+YLca2fgB7zqWaRLTLDwFx9AKSqZzHV03oLXm9u6WUjPzMpOPlRgkGGEoFJWY5hMlK1wDmngv&#10;ps+SpNnWeMfb33zN+mzLw90dh/2eh4cHPn36zNWLK7abLdpagQAZ+3QGLK3R1mqFs5qqNNo4AZoh&#10;EBoJxxU0GtV3KCP7zxxK2wfdc3t3T44Bqw2lwPZsR0iZ+4e9wJlQElh1YqpVgEoCnJgf9lTantXa&#10;p71qrZByoeYipsV+pPMS+i5UYkycTns6PwvIZlnk71QRI6SzAkgokJfIdJwYOs/YecaxR1uPcbkZ&#10;leW6BsXu7JzLyytubm/545/+zDff/Jn//I9vWK/XvH71ilevXnF2cU5KUcxvSgmcKleICacEUpOr&#10;ouQke5/UwuTOgdKknAlFmrYfrfKd7+i8Z0mReDgwdD2UIvNalfnaeY81BmcNiso8T4QS6RhRLcyU&#10;kjRva6WxnWNcrVBKE0KkX2lSuub200fuHx7YHtd0vZeGbm0YxxHX9VQF1vZi7UyZrLKIvpVi6Huc&#10;v2JcB+7u7v+u2sqXtYovgXo/q2Hwl1b0vxXk/mth+ce6xZc1lcd92F/7ub/8sy9rH78GJvzl9/81&#10;w/wvX9Ov/b5/63f58jX9sh71pVn+l7Wrv3jPWnD9ywDbT7+r1ElKbYbw9u9zzi0XX1t96CdbfG2B&#10;+VxkrX/cy/4USK4tTFwEzWR63NihbUdcTtSUUFQMFZNbHapIGJcncJzsIQulwZ8qGINpwDalLEZE&#10;xdQq3889GRTlHI5SHOcj93c3KBQXL15QUOSS6YceVbMAMhSomim5cnG2oZL59OkGnStUAeuFJbHf&#10;n4jW4azhcljRdYYYZgmRqRZgbmuUWBwb2M8bUrNvAm3fWcEqiq4S/NQK6zqMhSraQGopLGEG4HCY&#10;OBwPPBz2bDebVsfQ9L7n/Pycz58/NgCHACidMU9ng1qyBN2r1CuUqjhn2a7XEjgtiiWIaRKjGQZP&#10;qpqL83P2p5lliYRcWEJicBKmddqiqgSWSymYUhsMTOONxRqonUYL5wdvFUYVjBJzsqJilUaj0Vqx&#10;2W6Y5sD7b77D9wPTtOePf/wT5g8Sgq9K6oiDsxKIy1nqRzza7n8C6tHqSrVdlCkjFudSMErWPWM1&#10;taq29qhmq2wQQm/ZWoc1toU0FXjDfJxQxtL3I2/fvOZP3//A8fhAjgvz8UA+JuIsdSJVlewXQ8ba&#10;LGbpWp9gDaUIvE4b02oxUBtcrXNiqLdWQ5bXkFOktLpgRc655Iw1mq7VXWPNFC3wyqoUOQMxo+UC&#10;5zQvHKcTOUU6b9HKgnFiIdaKoqrAuNr5NIVFQq3OkqYZVQpDp0lJA5FakDClNlSnQQ+swoaYI/f7&#10;A8Mwst3tKOoBtLwOozQlVY4xSL2jFoZhZIlZgkQ1t+CsJjeLMkWmiBgC3it0p0gAsTTYZWG1XfHi&#10;1SX3xz3rYUNne3SpKAxZfKpMKTCFyHyamGLgeLjn88d3bLcbnE4cDiemICDWbujRVtGvR+JiyGEh&#10;hcj9/b3A2caOqgsFQ6oNJFY1xhqc7wV4hiKkgvaW3eUF8zRz/bCHfcU6h3GeoeslHBwiSsvclErC&#10;dR13d/ekVPB+YJkSV1cvSTHy8sUVNRemZUJ5ATzUigSzS8FZh7UdTpsGAAsyN5dKyZHp+MD9/QPj&#10;asVqtWmwnAztXKGMIrfagcVy/uIFVUMqmZIkiL3ZnbHbXTDPM3e3dwIncAbXdVK/d0ODGkkNKcdE&#10;KJCVgEJCKmhjMVa3sHtpMNFKVUVAjqHQGYs1jiVFcgi4mtl0Fu06fN9jjGE6LdxeP3A47vh0fc27&#10;9+/JWeqmx+OM0lbOelVRihFYKQpnFdVrQpQAYO8tuURKruSwyPMTp3BKbME6yxknlYIqNPig1KVV&#10;A4lU1aBVxhBj5PrTZ7puzzgMDP3AuFmx3Z2RS8FYxzB4gRDpSs6BFxfnzHPH9ccPGN+hFaQgr11R&#10;8dYRowR+c3u24JwjhMB+vxfY5TSxhIg1RupSRmN019YBZM6pLSjYYCalBddzgzdK8L7K3IGk5H+q&#10;W4mFvKKoWs58WgsoRKp/CeXM0x6qHc9aVbBivUCjnFFi5nWW3ss5XhtL13V0zmK1YvQSMI4NHuOt&#10;xpDYrXYS+vU9/TDgncco+TyMtVK7HkeUFuBezmIhL7WQU+LzzTXWO4wxxGVmOp5wSczZQz/QeYsq&#10;mc5YwjTxsD/whz/8nnXfYY2sebbV94dxoBQ4UkFLbSZleZ4UYmyG4xMqBKyVenHKEWU1SknwVgLI&#10;Bmc9OQdiSmI+p+JMA56mgkLsyksQi7I1lkpGG03Xbxm8p6ZEihrSwmmKXH++5vrzLbo947DO47uO&#10;YRjZHw5MhwdKrmgUcZ5IYWY67lltz9juLuiHkX7s6Hp5XTlVNJX1MLLb9cRc2J9mjqeJJSzkWpli&#10;kHByLbjOsesuocKPP/zI9+9+YFxvuLi4xCAh/LAs3N3fcwwz0zThtOHV69f0ncfYR8hC5v7mmsPd&#10;HZvNlvOLS4wRwIzvOrxzeAzkwhID1ntevn7FZhhQy0TJEWsNvnEadNs7Gg1uNZKsR02anAKqLKRY&#10;0BQwink+UtSJeZ5RB0tKiRcvXkmdUUltPi8zZZrB9az6Aa8VMc7knPDrkeM0Y6wm5tRArwVLpe/l&#10;mWQIUaDhBtabNdvdhpIyyzzj7MDY99RSOJ0mwjzL/ei9hGzb2bJWJfUrraEmRqulPmoN2hmGcWQc&#10;V3jrqaXI2TEmSkmkJVCq3APW91hrCSlSS8F6zfnugpdODN+PxejSnj/Ny0K+vqZi8NPEaX+gM568&#10;FKKO2JyxHTilQMt+W9VK55sxXClMLzAUrSy55nYfWx4e9ihr0L3HGovSMo+U9gzbGAWdbcFv12rR&#10;EEKklMA8JcLS4LFoUi6yP9QaNwykSVHjTEoCrqhUQozkVOi8p+86fOewxnD9+U7s3VRSycxLoO8G&#10;1ptzqPDdD99TVeXm+pbPH24YhxXrQd7LFGUO//T5hgqcn5/RdV5AlVXqMyklKmAaYN0Zj/ceZx1a&#10;K+a0EGKEGBvkS54zp2Vmf39PnGd5BkKhagVV5o2+H7i7f4DDhO56jPMY56TerLoGjJA6wtgP9N4T&#10;40RnDateAM0lF0pOLPPMbj1yeRGZ58C0JJYocLPj4Yg3jtRn+r4HMs62mnIS+Fn0HqM1ly80r3Ns&#10;50tIMQlY6nSkliLPLyroWgSonBVhmp5qs9YYSqmMvafzZ8S0ppbK0noCQghPz5HmaWZZAre391Q0&#10;292OYbWRc2zKpFpRRvoOtKm4pHjz8hUpZY6nic+3N5yWIGeomCjbDcb3WOupvoPJYIxuQJYmQsgZ&#10;jUC3tNagDRu/wl/0HE8H9vsbKoXaO4rSxAR39/vnZpzn8Tyex/N4Hs/jeTyP5/E8nsfzeB7Pg+cA&#10;/PN4Hs/jeTyP5/E8nsfzeB7P43n8/x6/1qj8ZQNyKeVnFvXHP7fW/tS8XH/RNF1bq9CvmLy+bNj+&#10;Wzazx//9a43Qv/yeIs5WKFrTSAuWPBoWf/GCybl80UTdGsdL/flrfAzYK2k5lV7oKhR9Zai6UnQR&#10;e4kyWO9QOZJKwUoXsLxPRkFRVCrT6URMYuUTG0lrHEOsGDpmTNEUk1HWYo1nvd6Qc+Xdux+ZJmkA&#10;OB2PHMce35pvay2UZjtVqqKNw1mLdxbvLX3vEVOnoe89yzKxhIHV0LWQfybnIv+m68i5sMyRfuix&#10;XmwQpZbWQKPF0NSMp9YaUkqcphMlP4aYwTSTu7XSvG00DN4RU8R7eXB+Ok2sVmML/ainEOKjFW1Y&#10;rVgvM6GZN+Hx2mpBWCDO0nwEYqUpj0G8sefrr96AMagqpjPvLGhDKpXOGZz3pJiIS8A7Q0mhWbOq&#10;0PVLIcXEsizSvGY91ju0dsQs4RYqbLYbbu73TKcDSsEffv+PDL3j4/v3eGtRldbwJ03I6um2acYf&#10;Y8gptQZFB0aTa2nNcZVKpKBAGYrSYCypSvC0d80QHJZmNuMpfOpca/iJYqCYlyNFiTUZ00JRVewS&#10;2hhKUaQihsjQ4BEpScOyNUa+NksDRmo2kNJsehWIMXNzc8+br97Itd91dF6MF9c3H3m4f2DVrEDW&#10;SSNeIwKInbLNCVrL70aMTMdjMzI5rNXNxqpa+EAajMWKo0ilBU0Qm21JYovWqlBSIeZAzFXCjxVU&#10;lXtYKc1qHAil0q82FC2v8U/f/AlrLTFEbm/uCCFweXlBiAvjILbtsMw83N8xDj3rYSTGyND3pJxY&#10;SsT3Hl0f59Lamrwt5xfnYmqOkVw+cTgc2U1bVsMoweWYCfHA+eUVX719w3/8x14MutpICBXF9vKK&#10;/X6Pdo6z8ws+fPjAerN+mkP7YeDu9hY/dLx4ccn2/Iyz8zOxiyLBM10Vvh9wVsxrxjrG1ZrTNDeA&#10;iObu7oHBjxjdAB1KPwX3hr6Thvt2DUYgLvFpDk4xUb1hGAc248jgZc45HA6UEpmmScw8Vsws8zyj&#10;aiWXQi4VcibEiDGVEqWDr6rS7inFMk/wBCaRxjmUQpWKrhVdMl2z/t3dPRBCZHOmxSzjPNlkmRu8&#10;J6UGPWmQiKyg6Na8VjJpnqBmSgygDdo6mYsq5CphENeADJrCEiZqMtLQ6AqqJrzR5BjRzgt8xGi5&#10;J6tiCoGaWiN/zTjvpTm+FpTRqM0K8/ISqxQ5SvDj0/U1KSW22y0qF9KySEtuKVgg5iiGlzY/Oucb&#10;IEXTeYexYlvqvMGqytR3xFhYciKWTCqFWmpbMzOdbaHvIqGTWmUv0HtPSr2YK7V6Mn09GpsFL/MY&#10;fhd7O0hTn2khHt2+lvZv21svpi1Aq9Is29KADYjBTYFt8B2tNMa2+UGBdWJ5Hzon1iNlxeDbGXpn&#10;8VbTd/5pTnJO1k1ZlyHlzP7hgcVNbDcbrq7EYlOosgeiEmpBlYIzCu+MzPFGroKMJhfNNAe6znNz&#10;85FcM/Nxz/nFBdvNmvPzLcfDg/w+3uGc5nQ4Qk2kNBOiaza5QDWGV2+/auEiadIuWQIRSoG1cr2t&#10;374hLhJMsbbn/OwfiWFBq7YO1EQthXFcsVpv0VZz9foN796949//84/sr6746vVLtC5kMsZWuk5j&#10;tcNbh7eWZVm4u/5MirkZQjs+6Y8cjgdOpxP7u3uOhz1KKYZxhTIO34khMRXHsp/Jo1g3+6HDWzHk&#10;rLY71s2yndr+TVmxQT7u0+Z5IiwB33W4rpOAZi1UrcFIU3XJAuMoKXF7e2BaFpaU8aMjpcwyTWI5&#10;rOCQcFvOhZIUWnkwFZ0gLoXpcIKc8W7LOHi07sVmnCpLs3+fjnsJhGlF770EpZDQUWpmIGUliOoH&#10;D04zx0yMCWMsfelxXc/t7R23t7fEmPnh/QdUjazWA7vtlt1mw6ofpBF7vaI3EjrKKYrdrIGMZL8h&#10;f6et5fb2Vgzj44jxDnJ+CkiGRezasuVo4V1tUU+m5oWcK9Yr1rstxjiMExDUYS/Ni/N04u7+nqHr&#10;pRk1JeawsDFrQgrUOaCPJzGLaU1VBu87LvuetCwsORJTQlXwxuGHHu8MS1iI08Qyzz+dDYrsPcbe&#10;gjKM6w0vX70B2/GwP3KcT8SUuL9/kL2c97x88ZLDwz0ECcxcXF7grYMqNtsPHz8wTyfUn7/l7OyM&#10;zXbL+fm5zGNKYVVlc7ajtv1iiAGKzDk5ZXJSzCGgjCGHiLKWzljQ6mmu6JxAXnabDXW1YgkCv+r7&#10;AWU18LiHqWKBL5VlkWAAwDhI+CU1a7z1RhqRVyuMEYhKrYnedxhj6JwmIjCoWlK7NhKaSuckIJOr&#10;Yr3dYIzn7HzLfr9nWRaGfsXdwwPjMHI4nphD4JtvvqPUymoYefPqijdXl2xWsl+JKbZAkEVVMUrl&#10;BkpQOuOMYj32hGhg6FFK9v+xWTljWCg5ckqJzTjSeY/V0pifS6Uo6DrHOI4MmxVXr16xLIGSM9/8&#10;z//JNz/8yD//0z/h+x7XeQlad50EWyvS1J/FrBxjYkkCdQCN8R7fD5QWRlcKXGelQV9HQgyUqbDb&#10;bgUSZh0oue+vP2ect6zXK1b9yDB4nDekRa4T08AuYVmYTkdiihLABIE1KE0smZIysRkvnXMSLGpn&#10;0f3DA3cxYZ0VqIS1XJ5fMPSjwK6aFRAgxsDpdORgLWe7LeM4grKEVFC5YFsAq1OgesfLF1eUUnHG&#10;cXMne9zvvv+ejx8/cfniiq//4S3j0IMRQ2KMkZiKNOs3G+AwCtQhsFCrkkCCMmij0FlshVU9Wvwa&#10;9EobSq2clgXdznUtyYt3hs47nBbA2Xq7lrNYg5o82tBqqRQl8K+lnRH7fhCw1HrLV//wloeHB3nf&#10;l7kFmuScXEvBtPezFNGapjYXKOuwztD7nvXmjKsXL//u2sovA+OPc+6vhcp/zXb+WC95NIZ/WTf5&#10;sl7xWKP5maX0F8H6Xxu/DN1/+b3+Wgj+r/3bL8Nfj3//WD/6Wz/71+o/v3zvfvn16gsr65fvxX/n&#10;83h6Tx83eV98v5/sz/opBP9oPP/L11blXI7UkWqpTzANYyxKyb4VACcmwZoCUCgly9kVsFoJNERJ&#10;0FnChVq2wUo3k/Yj9M0+natSzQLx0bLGD51HBcccA4eHI59ublDWcXl5RYqReTkyjgNKWzrvICey&#10;SvSdxfoOaz0/fP+elAqds09gvTAvdN7R9z3rFxcoVcTOa53c9yH87LNWDY7hnMd5gYyJzb6FrRuE&#10;oGox3xqjqBqcM2y3Wz58/MinT59YrVZMk1hF1+NK5q2u49WrV3jn6Lq3XH/+LGdRpTBaYZwjO0vM&#10;SSLiLcRo2vyllSI2+3atUiu01rGyPUUZhpWiKsv79x/IKclrbPUUpS26KBSpBfoFrGitZrfbcjgd&#10;KUrTe0fnrZyzmsU7PdUhDatxw8X5C6ZlQanKer2TwGOIHI4Hvv32O/TXld12ja8G33m5BpdF9kjK&#10;CNTH+p9dl1/eAynFp8CpqmKUzASU1jilqSZLHcQaMIaUpEZSqFStOJ0mtLHsLs5JubJkuDy/YG6/&#10;w2azFoDLk2Vegv2uhZsrkKoAw7xzaKPJIAZqmiG43YOyxxKrs3MCvIshPBncSyuYGfNoW64YbVHa&#10;YI1rYTgBO5QGOsw1kgv8+dvvSDnjneV8t8E7RzZSZxW4BaSan9af0uCLyzwLmNJYnNXsNmtqkZVb&#10;N+tzbjZtoyXIczicmJbIar1GaUsu+smmOy+RkhPH45EYM7nKXk+1Gphq53OdCiE3qJ4SSzoRjFZ0&#10;fYcxHT5lYqmcphOrccU//eEPdEZqmdY42Q+4jlIr9w9HTtNMCYmcqxh5r2+gVlwL141DJybjaW4g&#10;M4fuDYdl4e72jmmaQCsuLq8YxxVTjFJHL7IHcN6jmwU0ldLATQLg+nR7TYyRznmcd2y2W6xzlCJn&#10;xvK47FvPar3hNC28//CJLFXj8wAAIABJREFUUqAfVvzb//6vGK14eXlBXhbSPFFjwDqHto9nfqmz&#10;1xKJS6YWgVXVKtclubKcFmqpOCPXikDUElpbjPdoI+e0TPvMlexPYjgS54A2lloKoSSs96zPduwf&#10;7qhKoLbOGJT1T3CM0mqRpVYBKaX0ZEuVYHpqIWoBm9AM1dUprLHkWulyZug6piUQUyFl6LQBFK7r&#10;8ZeG1XrE9R1FIyblZmCOiwQPlULu7RxbzV6hrSPFCFSslfpxyYlSECijdzgv4IY6DFArIUSWRaCL&#10;oUo1RykE9KdqA9GB0gbtJNh4OB6Zpon98UDfD4yrFUsMHI9H+r6nloSzlouzDcvi2W4GPn6+oR9G&#10;ptOJFCLOaCYt80MpRWrdKRFCIIQgcMr2rMY7J/ClL/ZJ2go4E/VTTaq2ILyqP+0tSik4I3OMVrLe&#10;PhqF4SfMSCWTUoMraqmJP9bzTVWoqrDONhiJrNfeeawBq6X23jnP4OU/pTXaWXrvGIeOzjt0m/fu&#10;9w8UDFo75ikwjQvaOXmeYy257RvW4yg25VyIYZbvaRxOC2jFeTGk951jmieqAjMO3CnF4XCg67xY&#10;y2/uODw88O7HH7i7uWEJgW+/+YbBWvreMa4GvFEoMsvpQEiJlLLY25VmPfZs1yMhJpZlZloEirZa&#10;bSgVpmkmF/m7R+M2VFkb29oVooSTJxY6LwHvYezpuo5aMzFElBV4RVjkmcdRVQEdUMgxUnOVULFp&#10;9bkQG6hIUZE9Xj+usNrireXm00comWFckXLicDgwzwE/OfrBo43DGi+hzlxQWezMtu8ZV2uOpxP3&#10;+weOpyPqCSTY0zWA29lFoFrHEhPHaWG32bK72GKN4XyZyQo+ffpEjYmzzYg3mtXYs16tGVcrec7S&#10;rNBKC0ANbZnmhVISb1+/lJqoUti+w1krAImSKSWjlMVZS6n58aJ/en6H0QIAtlpquLHIWasUjJI9&#10;8PF4AK3p+oFlmgSi2g+AXD8xRtx0Qre6t7eGqsGoyugtRo8Mv/2aZZ5krraWmgvzdJLaec6Mw8D5&#10;2RnOe4JeGpRc9iE5RYFcHI+kUvCdvO8oCe/mInBX1Z63KjQlJabDkZgTp65nGge2663UebUmtT1s&#10;befTUgvTElHOyGfb9aRSsV2H8508+1ACJHyc+6z3KNuRYiQuM2meZZ4tBV0e90WG1WoU4zjyzGmZ&#10;JoE7ay3f2xqU1Xgt9XilNZvtTvacDT4NUud9DBlTi1zNBowViHaYFznXGk2psqfTRhFSENC3zrI/&#10;qpUU09Oz8UeQ2HrlGIcVXddRssCKqIm7u3vOz3dSw9cWYz2+U8RSmY4Tp+vPnE4nliVilMX3PRmB&#10;G51dXvLm5Uv2d3eyfyuVHCIJhWrPAIdhkDlLa3IpPNzfs6RE1abtL3pUluewx/u97GVzoqaIbs8A&#10;hm4g19zgBVLH/PjhAx8/feL24UCsoF3H+dUlv/3t77DG4ZzDeMM4DpQcqUXmflXl+VKMGWc1RRnw&#10;nppBa4/rBvqUiEk+VwGXuwY8UZQKp9MkMD8t9ZxHIKJzlt70VGR9KlnmvfV2TW5Artj2V+aLs+iX&#10;Z2BjNN6YJxB9DAlnBXq/LI4QF0KUIPy4WuP7kWmJLJ+u+fD+A9Zahr7HWgnU02przlp6L5DUs7PC&#10;Zr3i+n7PMk1yb/mekKvAk52Vn9/gCVopAZXWzGmaUUbRdT2+s5ATIR6hJIbeU3MipiBzjPe8ff3y&#10;uRHneTyP5/E8nsfzeB7P43k8j+fxPJ7H8+A5AP88nsfzeB7P43k8j+fxPJ7H83gef/f4sin5y4bn&#10;x1GrhDZ+GVb/edOxWNHlAeijfegvw+9fPsB9HP+d8Pv/6vfXj9aup5bL9roqzRr881B/bY2XPD5M&#10;bi/isRHqp0B/bf2Q9aevacF+lAQU0WL0jjkw5yS2J+0wBnIOFGhNgRltili4sjQp5JzpvMd7R++s&#10;hFNSoiiN04YcAilIo5dSsFr1XF1d8vn6M2EJpCQhUmPsUzNEbs2rWim0LWhVcdYz9j2T98QY0RqG&#10;ocM5MS0ZY6QR6WcGFMXY9xzdSYLutUpTUXsQX4oSI7jV2GYFL1qTaiZm1Qw8El40zlCyIc7S6N31&#10;HXWBYRhZbzbc3tyJ0cYasdcY1ZroJERfUqLrHEYrlHr8jCslFVIzPsX0GMSUa8+0QH7vPV9/9Qbl&#10;HLfXd6gKnfdUCrEZ3LzzKGWo7T14DF73vcMVzWmKVAXzEsRGoAqmaIxzWNsaHnJhvVrz5s1rbq5v&#10;gYxRmd+8fYVXYnY0qkpz9uN9VuRCMtqKfaIkMTwY8UuUUsi1kBBAQoxRzJ7GUSu8ePmKl69e4CiU&#10;FFhOhxY8leZIMVoZrDWoZvJ+bMjUWqFqwSgj9moKpURSLhjTi7WgZGop9N7hjYSFK0VABU7hipcm&#10;qZwxxoh12IBOBe08h9MilgfrSFVRtGG13spcUaW5UFUtNkmFBAm/aPDIpRnwtKLkyHwqUAe0kWvW&#10;PBkLq4QKqpgTCoi9ttIMT5WcIxQJ2IYlEFugt/eerhNjnrGeUqGgOYTUgpo9Dze3LEFCTPPpyHI6&#10;YSicX5zx+sULfnz3HqMUx/0emiXKWE2hEJeZrCqqJpzV0mjSPvcYFdp1XF1dsuTCNEUMCm8NYRbL&#10;kbeG24c92+3C7//xa1aD57A/kGLi4+dr3DAyrtcsKXO/P0qofDoRbxfOz8/YrNe8fP2a1WrF3f0t&#10;Z2dnXFycYY0mL4ESA84bcgWjwHaely9eUJVmngI5BqpS9EPPxYuX3NzfUyp89fYrUIWYEsYaOifB&#10;+HmeWEJgSoWQK34YSalyfX1HSSPb9YqSE+8/fGgNQ5bjcY9SoI2laE3MGe3sk9EIJU3zNQukIeVA&#10;aU19tWS88xRdWjO8bQ38YiCtSKip5szZes04rnCtEX1ztkMZTUwJq5yYz5qJTJtMrQatDF1vMdYx&#10;z/OTJfw4HdnvDy08KMEO13kMEuQoUVNLZjpNlJT5eH3Dw71AIYyV7zeOa9zG0A2jSGy0AqXpOrHX&#10;n04T82lPnBTjekXXOaZJQuzrwVPPtlj1GzarNecfd9zf3zfbr9g3rHFoTAungytih5mW5qpKC/OU&#10;iaE1P3qPMYbVeoX1jhAzPidyu8dykmZTpSolF5YQiFlRDCxhEUuXNjhvqIjdVqtmuNG0eUbsjvVx&#10;3UW1ZjyaMaSZPFuDaswBsoBDtJK1Tmn5WmMtoRkEFRJ4qEgDeddJQNu5nyx/zhlW44C3jpKLBI51&#10;wToxvW7Xa7quYxxHWQOMBG1AQtVLWDidJj5c37HeXXL54oxh6ElJjH5OKwn1UfFWg5J9gzaynlcE&#10;FFOo/J//x78Rc+HP7z7ww3d/xvzmazbrjs2qp3MCGkkp8f7DO2ot8rv1Hm3FIj5NgVgSKVdijIzj&#10;Btd1WKtQJaFLJM17yA5NxVoBVnRWMfYrainsdgNvXl0xTwu3t3f8+//7n6y3O4yz7B8OfPfje/7r&#10;P//Iy6tLfve730gY0VmGfmDoxxbSN3hjGPuBqKWZUwy8gdJsxs46vO/FGB8r4zDghjX9uOG0LMQl&#10;EJu5akwL4zCw6kd830kDuVIcphPLMot1plRimqkVsS7HSEYTooRUV6sVKSXu7u+wRmA/Tks4qh9G&#10;/Lhi3G1lDZhmstLMS2DJmT6PlBasfvHyJcb6BuRRWAVx2rMsJ/YP9yzL0kLPmZITlxeX7C4uUEaT&#10;sjT1G2tRyvDp8zWVwn6+4ZwLfN8xzwvGOXa7Ld0iJvLjUeZPsSR7VuOI0oYYIss0sb974POHzxIc&#10;MYp//v3v+d/+5X+wG1c4L2ECraBmmRuNtnINWvMUugghcFqmFkrWLNPE6XRqluyCQkA441r2NpJH&#10;dYyDkQbXeWK1XtGPo4Szw4xShRdX54RlxeFwIMUon/0gVsSUIj/++I7Pn2/Q2kgDsvW4oacbRrre&#10;M3RiZ+uHgcFbrBa4VsmJECKn47EFNuDD+w/88P33AqN58YLz8zNevnrN6zdvefP2N8QkYbNcS7Mi&#10;zUyTmKavzs+f4DSyZ5Dm+xwTD4c9d3cPnObAeH3L73//e2zXMzRzU2qwGKNAOw1Z5qwcpbHZOkff&#10;TKXWGbSW0J21VtYZawTGEBc654CfAvHGWlIthBjxWuObOXUJkXXvJZhSCrkI0GcJkbic6DqDsxDD&#10;iSnI2th1HaYmijEyrz7u/WqhGLEWOmMkvKYUJZUnw6eETCQYc/XiktdffcV0OFHSR5lzdzsOhyOH&#10;44lv/vQth/t7dus1m9XAOHQ4b5/MyCEEVCo4VzA2441hdbZBWyPwiSWwcpqDLpSsYbB4Y7h72HPa&#10;H3BG5nGllcB0vGfOmaXUhsIyJBSnOVC04fbhwP/1f/8/Mt97S+c7/vF3v+O3v/0NpWaBDaREiFGC&#10;7qWILQ0YreVwOKCVZmhrgbYKVStRB+ZouLq6oO96nDZiHQ6BOc5ixtSK1TAyDD2+M6ANkFHWS1Nx&#10;15Fz4HQYSVmCVzHFFuJJoMT0VyvMxyPWWLz3LaRTOduuOR4O1FoYfCcmr34UI6OWw5b1Eob0TmPM&#10;+HQevr295/PtLdvdlqGXc6MzmlwSMQRCjNRUefv6FVeXF7z78T0PD3tKyvz47beUsPBv//qv0lRf&#10;Ml5rQsqEmAklklNmade5s5aLF5cMw4BvZ867uzuxF6f8dD/GmKGBb4zWoAUCRK3UnHDWyf6vRLFG&#10;NhiY181yXSvFQFENxhMjp3zAWU8Kidgn+n7EasN6tcJZQ5w9OUnQ0ThHBmLJ5GVCG/dk9Uslo0qm&#10;VIcpmSVmfDf83XWWxzD64/ilqf3LesiXIfdfhs9/7f//slby+O9/spf/9VrLL3/HvxUo/1u1mL9l&#10;tf9rwfv/1Z//8vX9Mrj++N9fwA3/Sj3r1wz18uf6iaT0ZQBeACTlZ++j1MHq0+eZcxKzKqoB4Fqg&#10;uoXaSzNt1wrKeXR11DZ/16xQSVFiEAN9C98qbXCuQ6mE1gGl0uNmWQLexuC9p2TZw5fSbLVa6h5d&#10;36O9J5dCCIXlYc+7H9+LKdYoHm5voVTsdtOMmVbAQrlgteZstyWnzP7hIK/TQEoNwKIqx+nE/d6x&#10;WY8CmswCJNPWoFt4eJpnpnkSaJ41EuhpIJTHcLx+DCnl1OqMXnb+SnF5dUHKv+NwOOKcY71aMZ1O&#10;7B8eWK/X7LbbBkwzODdQzs+5u7mVvZi2AsByHpNkXU9JAquuWb9DWChTAK0wgMlSN+hcR6qgrZNz&#10;WU7c7/cStlRGwCjaYI0V42ltYDRtZN11jt12w7yEBr3M6FrQLRRaWxBWguuWzXpLqQ+EWDk/u6Af&#10;O+4agORwPPCnP/+Jt1+9wb96gdI/XcvWOpSS6wDE/PhLAMUjsCGX0qBiqs0L5clQq0oRUFoqGOMI&#10;KfNwd4fWVmCequJ8Ayv0jqoMyxLRCrz3rMeR1dARpkoJC6bzOOsxzjdzbyKmhLdWQvYolHYYp8gx&#10;opQANx/RaLXVZ5WS810tYs1WWqF1A1C0+9NYi+mGNme3exfZL9an2rWT2mxYWrlXgm7LsuCsa++n&#10;ajWi8lTf9M6SUyKnKFuiYqjKYIwlN9OsNholaDNqikzHA6dFgAP9esT1hZQrp2kWYGGupIoEUecZ&#10;jWqBxtDOvQI6slbqMUtIVCWvs9ZMSAmjxJBqnYTN0zwzHY9sL67YrDdM08w+LCxzwHuHVo4lzjw8&#10;nFiWgDMG5zxmXKOtJ+aCV4bNdsMSs6yFbb5TDWr3GLxsRW/u7x84Oztn3XUcjiesNayHAaPgFBO9&#10;0pQqwcLeit16XG8E3KEV4yDhqmVZpG6oFGlJ5FLb1ym08RxOMzklhnHkfLtmPQ6MXiBwuVZCkH2c&#10;67yE1ajUHFEVcoUcoTj303qaClYZNuMGqww1J4HwqYoR/gOFx5epyUiYiwrOOm5PM3cPd8SYxOJ8&#10;ecVmvRZ7erMFl5KpMTzVD4zV5KoEkqBB6facAfkZMRZqTgKx1QK0UBqqbnCHxzOF6hjHQq2alKR2&#10;qYCQMmPXsWZNvxrxnefhbs/9wwN3d3dyXtvLZ2SdJddCXBYJ4hsJB6MUfd/z6uVLQkzE2MCmRj+B&#10;wbSWe0tqICce9hP744llKdT6GPJsdZjaALYtUBmj1NVzKbx/947Vek1t80c/DKyHnrNXL+mcZuw3&#10;vLg44/rTR0qcCcuJmjI1St0opsgSg+zhEFiEXKNSs7defvZTQLR9nvoRMvw34EISnBUQpFYI6EI9&#10;Gu55qksBVK3RWuZHo8ApASrI2VljtMM6i9ECXHHe4Y3FW0XvBYjSOyfGddejjX6qVWw2A0PviRnu&#10;7/eUsub67o7bu8/klLDfv2N3fsbXv/kt290Zzlr+4e1bLl69oiwTxwaLVQpSnAkhMnSezltyzvTe&#10;4t1K1nYr9boQFpyznPYHbm5uAXBGvm8IYsn+9PEj283I0DsSFZWzQB1KIaTIvMykmOmHkdVqi7YO&#10;paDvXDvLWDCWYSV2+v3hwGk+CUhunlnmSdajNu90XYdt4f2u73DeCLAxCwAhNMhDybmdITI5LvL5&#10;IfV8VVWDygEk0IZaFQ8Pe4ZhYOgHAdw02EQsBes7tqs1Rjfre4Olja7nbHcmMBLa84mSsdZjR4EW&#10;2r7H7/fcP+w5nWYBBWT5nYzzrDc7ulpx2rLZrHHOokHgc97yD1+9QdeKLRGjKk4rgVm2oGqMSc5N&#10;ygh8UCl0TXz+fM+cM70Xu3UJhYeHmRITTms6J69Pac3gvQDYsoRolZJnt8ZojDIC4bAQc8KhWTkr&#10;wABrUdaglCYlqS/FeaZQcc4/1W6tUZAFSGw0QKa3EirudIfXsmcvtaKMlhpfkVrhZrNBG8tpmgR4&#10;XWTvVLJAqLVSdF1HOE1MIYFLAkGhModELTKXDt5jlSbSYCe1QEoshyP7lEl9j+uklq/aXt1owzIH&#10;9vNEorDZbNmdnaO1kXN6lJ/VD30DqMtzL20su1Uvc2UK1BIlSN2s4lQJC6cYBcJARalErYqYEgUB&#10;Bw/rFdppcihSR5WnePL8Ixe00cQQOB4OAirJj+dnSDXKuaRAjom+7+m6AdPJHJNqpSwLx3kixUhJ&#10;WWBY8/zFeU32Vd57hrEXCLPW7VlmZbNeCzyxVhbrUMqibaRTio3RLHHh3ft3XF6O7LY7dpsN0zLx&#10;8f17lmViOh0FIK41ulSUEqO40QIfzFWgeCkllhD4fHtDQXF5dUWvB0oQyEmpAhRdwszxdIS2v+y8&#10;AyUhcGccymqUl0JUCoHtdsvN3T1LqvTGcP3hvYAeQ2QcB377u9+y264pY0/vrUBMcyZNJ4Iqss9M&#10;oJE5vRs0sSRikrradJrIRUCbqUI4nDBG46wjG4Ftmba+mMcnIA1EYZxFKQEYlCp74yVGnLM4I/tb&#10;Y7SADlPEWtfg/vK82ihF0Qjou/MYrbAGTtOJaZoY1xsqmmmOxLCwv70RoGc7S1rrGMeBt1+9oehC&#10;WiLOtzOGtezWK9R6I2deBXf7PTkVNmOHM4rOdxglkE0B93vSHMg1s6SEtZlSA1opnBFAca5KNg1V&#10;QCZGmeeGnOfxPJ7H83gez+N5PI/n8Tyex/N4Hs+D5wD883gez+N5PI/n8Tyex/N4Hs/jefzd4681&#10;BH05UrP7PNq3tag0vvi6+hfh9v9Ow/MvG53/moX+1xqvHy1TxhhKfrSfqSfTk26G2PqFTTo/kvPb&#10;1/BILm8P9esX/ykkHPTUQN1w/6qZvUpTy9YCCouxCqol10zKAasqOoNSFmuhdrWFmzUlVxYbCS38&#10;YI2hmNzMQwtFVUIWs29SmihqHKy1bDdrUgx8/vyZZZmFAt93lJTEtpiiGBgasCDnjPdiBxjHniXo&#10;9lDeYnTf7LZJmrL5qTk554w1EnZTWpoUT6cTx+MBZx3jsMY5aXQxSuOtFZOes6SS0UVsMFqLBcxo&#10;jaIQlpmcJciw2mwIMZNqZZoXVqsebRSlFmnY01qCzc32pBXQGp7KYyNaUWAk7F2oYp0s/NSAnhMl&#10;iRXmxeWlGHVVa3pFbLI5S3DaOkdOEn5zTqFMxxIem/+lIVcbLWGpaSLXys3tLYfDAeOsNPOtVtQC&#10;RrcQUQpcna9RSkxVRiuscxKCUvnJYp9KIeck1kctTcAxRVIpoCy5VJy17HY7SqkcjidKTnhrGLuB&#10;+VRJRkyoqVasc4zWUHlskhYTulz7j6YuRY4CXICKZEm1gB0U9F3H8XBg7Dqcs/I9aI2HFJKqaCeG&#10;pFQqvXPYzrPkgrEdMRWqThQUtQYJmXtHtxrF+Kk01WhyC8FI0LCZ41RppjtN5z2pVJaUOB4PYuru&#10;HFoZtNJYo5gnsYDKRytwgVySNNiSiVEsKbkq5phaM4qWBrdSGXxHqYXOGbSqLPOJw7TQ+QHvBL7Q&#10;2pHQRuGs5XQ4UKpi6Dpp2jmdUCXjh45SCvcP91AyozPSJj0HnLXSIKak6ZtacM7z1evXeNdzd3+P&#10;s5Ywz8RFmpsVmePhAWs1FxdneOsYuk4anpSW0BOK/f7IajUCik8311y9uGJcrcipY+g6YgsSjuMa&#10;oxSxNRLlFnaTeVDRdx3zkri7vuWw37O7OGeaZ16/foXzHd99/wP3hz2rcYRaGIae9TBgtebuDqY5&#10;EEJE+Z71dkcphR++/57/+uN/8S9/+D1fv32F7Tx3t7cMw8Af//wdr1+95OrFi9aEKiZ3TcV7MWaI&#10;BbqQG7wkhAko1FLQSuGtQulmr3cW2/WUWimlhSuMYZomsWQ4x9n5BcpajtOJUhXGSoN7LJlUAWM4&#10;OzunFIghYNF4JdZVYzTGd3RhYV4mSGLUyjGwLCe8dxQrttdaMiUVdClshpEwnfCdJ0wT8/HE3d09&#10;43bLdneGMtJ0XZXYQ4zV9MqJnXk+4ZzHa4XqvTT5dQNnZ2e8fPGS3/7DV9zd37M/HgghSKB3Xpin&#10;pZluZ7S15KoZQpTw3TITUsCbDlULNUVsW9+cc2jv6ECa9IqASJb2OmOphNqM7NqgfEe2FWPUU0go&#10;ZzE7SWOUxjhZg7W1Pwt3lSxNbw79ZEaNMVK1pubyuO2Qrzc/hQ+01hjdoVqwgyoBnbEfGIeBsR8Y&#10;hh5rLdZq+qGn7yXQnFImx0zJkbRMxBiZ54mh7+m7TszXzcyT25rjHKy3nqpP/Pt/fcO33//A+W7H&#10;auw4O1uzHsWC7Exbu6ikZjmpJUnoRUvjrLeKs92WfrXi/YePvPvhOyiB1eChJnKopFwYh3ULomgw&#10;EibuVwbXVb797k/c3X7i/Y/vOdtdcH5+xps3r1m96DAlUtJCyfopzCJB3QWKwjmLKrLO967j5eVL&#10;Tl8tfL65Zf9wwCrDP//hn/l8c8PN9Q0Xp8iLfkPOhXnJaJ0A2cvgZA6zxjXbpGVYrdi2QMduveP/&#10;Y+/NlmRJkjO9z1bfIiK3s9SpbnSjBzNDXnDAZ+Ar8LkpIxTejQgGvaC7qs6SW2zubisv1CLr4KAa&#10;4IC8Y6pIVUllRkZ4+GKmpqb//y3LwhoSxnUUZZjXwP50lHnFGJSxFAxP+5mH+2e80QzTSN8LdbhS&#10;RUiGwRlLrQrrPL/5m9+iq4zh87pKo2pKLOczy+ksZhS5Z+x7vOnwXUduou91XUm5MM8Lp8NRiGhP&#10;B4wXWs+yrlzf3PHdhw+klEghiOlDSjw/H1rzvX9pnp/DioseN4zkZeG4LNQqjZfTbicikvnM/f0X&#10;vv/+e8Ia+PSXH3j74XuO51mam0PGNiOKoe+giYg757ndXdH95m+EnhZm1uWEsZBL4v7pWZqDrcEa&#10;RUkJRUULRvbludZaY50lFGlArimxLosQh1ISYYQynM5nyTk6EaugNNZoxqFHrytxmTlTiU0AqDU4&#10;7Zj6nu04EGMCxEykVmlu/t3v/gO+61nWyDov5JxZ9gf2xyOb7YY09nRxYJxGuslTSxThSM7oCr4b&#10;GUcxMvB+ZJx2PDw8gNJ8eTiwRsVv//a3WCc0XO86jLV0b6URf5nP5DW8kHatFlphbiS/m7tb3r57&#10;x2kNHE4z3nciWk6JOc3sNhtUKeRY0FajjBDC5+NMWIIIyRCSrLUOjJLnv5kqeeeopZJWoZo6Y6G2&#10;NQmNaqdFXE8VIY1zBmVlLEBLrpRqBQq2szzVyOP9A5tJiF3kRmEqGUrEGORz7UUUUljWRbI4J6Iz&#10;Y4WYaBs9DVWp1eOciHByzTiruLnZEktm3AzM88x5nknrSgyRP/zhD/zqw3vMm1uMVeSsAUMKiUqU&#10;pvCzrCn6YcB7x/F4ZJ5n+s4xek2JFaUdMQasscxr5Kcff6CmIuIg5/DjwPbqihDviWElhiBEPm1Y&#10;lqWRv2oz9Uksy8zv//h7po2Q5abNRMmVQelGZ1aSexcxGlifn+jHLc6atnYprRE/c7WdGMYRhcKg&#10;CCmhVWXqe8kbklANT8cD83JmGAbGcYu1XoTfIVCrGGYY6+hchysVn8V4YpxGEZ4eDjw9PLY5Ugh8&#10;pVbe3t7w4d0bxmHAe0vOVcRQVRqwaQZu3juUscznmbAujeIm5jUPDw9sNxuGoadmhTFiyNV5x2bq&#10;scZSlWY7bfjp4ycRf6wLb25v5blp9NBqrdDGbCKnTNSFp6dHrDW8efNWciQjxM5h6NH6thGiVZt/&#10;Zdz58uUTYV3lWjQxBtAM3EQ4W1L82fisVhHFIOtErURkJu+pmrBDRK85ZpazjDO6EQ6d81AjpVYR&#10;ESpY54Xn/ZOQho2I65XRqKpxvQetWNaZkMu/q77yS7WNf0sYfhF0fU12/tqE8PLfr/8+N7O/r8X1&#10;/5YQ/a/R4b81O/xrNZ2vj/lbofzXNaGfieA/C86+/m6/ZI54OY7L778+H//aOfyWVv/tub/8oxt5&#10;PGehYP+SocCFVq6asFuOuxm0tbE7pSxmF+pfkutLvYjwFKDJFHFvwrX3FoMcXbLMBVQRbxkHyNo3&#10;RjFO5CtSrbWGouyLuNM1iqI2QqP1zrLdboUYnDKnw4nn52cRwcUoooi+JxsxZOJCSdeKYejE6KP3&#10;hBDQCvaHAyEmfNdNJmu4AAAgAElEQVSxrCvnecY5Q/2K2iqidhG/ltqosFHElc4LdV0BmSqGLClR&#10;SaQoY6M8nyJYncaRD999xzwvLwZ7Wmse7u85HY8vQsUP33+PUlXEpykRVqFBKtXI8p1Qrc/LymTE&#10;nAwUxliG0YC25AJrilhn2e5uWEPgvCxYWxk7z3Ev5oNOw7KurN5jWj4twpRmLoSiVCGQZyNjUY6B&#10;zoqg0nmhXyO6UmoV2v311ZY1RkLQeO+4uZFjSClxnmf+8pe/sNuOdFnOjdWSi9km5q/Ul9rm1wYO&#10;tVaUNdQoRkAlF87nM6VkxmnCua7VP+WeckqTw0pYFlKuYuhmNcZtXu7fYej5/sM7rnYTUBmdwRuN&#10;rgO2zZcXyjNKC7H1eBCDGKOpRXIOa4WKW7Ocv9pyeJrBqBgIiQBexjVNzoGK1KXgYoomBOZ0yW8b&#10;vbk0A8WUhLD93fvvxIDIKGw7R5fn/TLPhhCkXuos3llCzpIPVRGbKSOmE6p+XbNuAmpVIUVZI+TK&#10;n3/6A5vthqoVh+ORznWEEMXkpSpc19Fpy3Fe0FHygWU+k7IY9yktBpu+7+X/0eR8mecL5ExMmcPx&#10;yOPzgT/+5Sd+97v/QN95Ygwcjke2m43cQ6eF03nhh58+8v7ujk3fcXt1xfV2IoSZJQTOUczpiqLR&#10;siV3vRhHXN/dMs+zXM+95CdvvnuHUTD1veSYObMsK7lIDcf3koeMm45+mkQIHWKjpBZKFHK3baTi&#10;EBPjMEmdVRu6YcJpGHqHNUCOzOcT834v5k1NEDqfz0KFXhcMQoI1xmCNp3rfyN8VVTUKh0IEtGL0&#10;lPGdp+/lXBdtWVLBJDDGE2JCK41C6oLOaIzxOKvRtaJrwRsrBiBtP2FdVmpJL0ZiRikSmc4J7RYg&#10;hsgynxo5O6Ox9M6jqDjr6JqBxJrSiyFESpm4JrQToTy1YlISEwPt6Lueq+mK+UPl+bDn6fmJ83nm&#10;eDpyPp9Y5xPFypwX1pmUK8uyUJWiU4ppnBh6TUqV3Ma1FFbO84lSM1rB4C2d3eJ9j3OWZVlJKbG0&#10;8aqiqPXnZ/iyT9O2iTgdZR4yxtAPPeM4EqeesbOcrncs68LT/Res0ZyOYm5XcmaNUsdLl/PR5gOM&#10;CEUv5hmXzxJDTf0iYL8YLfz8vMuYZ4xB12a2+7Jvkl7MQrSSuZ/yc94i/yumeMYovNF0xkhujKLr&#10;vBiQGVmrjuPAdhKjEGcV3mo6a3DO4m2PMvJ8O2sZOss4doybAesHYiw8HY68PZ748vDAX378kTUE&#10;jsfI4/OZJUIMK/Mc+fLpE7fbgaHv2r5YEcG8lX2YnJuBsVL0TkzKsJY1yDV8fHyiVtkPKgXWGPif&#10;/+7vGKcNKQRqSpI/lMC6BjEiWxdCFiMKKHjfUXJink9UFKlkqTVpSHFGV4d2HucGvvvuuxeh73I+&#10;8/HHHzkfjqQQccYwDgObzcQ09Ci51DgrLhUiSo8vpn2y37eSgoMqZpspVtaQWU9nYgzkKkYwF5PG&#10;dY3EaSSlyJf1C2FZSTGhdCfUb28Zei9jvIa+1UI0EMJCqkXIzzbgnKdqS+c99vaG27s35JQ5n87k&#10;kii50PsOv8ygtZhIdp5lOdI5J3VKZ5uRZ8YWi1FCyaZW4unMWtv8qAypBpZlJlUZS1Cw5kyJCVMr&#10;NcaXfOCSG3mtOK4LN8MVnbOsi9DEY1woMaCbAPdiLiEmPQatLTFnMRiNUEhtL1jyIqU1VhusdmgN&#10;WlWqlrpKLJmc4kuebFtNxvc92ojBWS4FnUUcXNAcT2f2h2c0kudQalsHi5l47xx2GDmtkdj2c0uK&#10;xCymDxlFUQqjFb2bmtFMIUcZo9Z5gVoI2dL7js73lJiZJjF+tn0v47lxlFTRRq5JppJratRuWY+o&#10;ZloiNW5DqlpMuZuRzEtu7hwhRqmlZzG0stbjmwDZDT2m7zDOktcqtbhcZDzNhYTs0c5LM6uMYjon&#10;vnFiEoFS5JSZ55VcNLkYLI6M7I2GlveHlFBtbEgptT0UA0qxzuvL9yu5SE1bFdYcUErOL2h8J6bh&#10;210v+2i1CMnbOLx37LZbNuPAfN7TmcrzwyOPD5+Z+gE3DM0ISswZYoyS41v7kuenkjHWE2Lg45d7&#10;zueZsR+Ypomu8xQ0/WZLVor9/SO5CCleWbBaRONaXfJDcPY7Yirc3d5SUGyubri6vuJ4OvLp0yee&#10;np55+PgTtt6x6d7Ino1WkAuKTFpWqXVmyUt879HeYmpCBTHTfd5/pNbKh+8+sISVdV7YbrdYbSTv&#10;Q0z5jRGDo1ryS+1G50rX9dRm9Hix5g9BKO7WWq52OxHXpwQaYmnX7mJzeKkDtfWy8R1X1zf4fiKk&#10;gjYO6wdyDCgqy7yQS+E4r5QsIvkQErVGcghYrRmGEWMdzmjJe5Ui5MQaIs/Pz8Q4cXdzhTeSs2qt&#10;0bZiasUO08t8m1MkxRV1MQKszSyotpFEIQaHr/Ear/Ear/Ear/Ear/Ear/Ear/Ear/EqgH+N13iN&#10;13iN13iN13iN13iN1/j3xqWh+Ntm4pfmia8ahSTUS8MR0Cjqrcm5idNUEz3rC9318pd/pVH5lz7/&#10;r73u2xA6uzip69aUcGk8KPXn4zZaC00AhVYipkpNMC67+kKQ+fo7f/3fb751o9pqROKn0FWLGFtr&#10;cqnEKrQbrYTaoqjomrFK4wbH2A2cTufmwC80mCr4aXKIFJIIPpVijQnX90Iv9SOVzGk+NlG5NAXl&#10;koVQpIBGP7mctdLID+M0Yo28tnOeoe+JMUCRJuZslCBwWnOnaUQS0FSriIdMrgqvXaPVyHXOjcac&#10;a8HZgZyF2ID5543q1jq6rmeOKyhpDJnPK0Zb1hDRWoTFrmmDrbFC5CGJBrKJI3IR8oFG4ZxuZBvF&#10;GqI0jWgFqpJiJIIQZOalNWJbIf8qg0Jj0GglDZPF9+QqTelGCc1F1YD3hvVYiDE3qrEQQEoKkBM5&#10;RxEYKkXJmU3XUVJuBI2Ca0QpQeTINZN7VRoKUinM5zOlJHzv0E6a67zx6JwJuTZqshIyUUn4zrPd&#10;jnRdE6aXDI2qU0FIJkaEfM4YFCLCVjUSimrUD8WaIv3QC6EsSwOStoqYwgvB2DotDeVNcFJrwRlH&#10;VlmaHpwQorQ3rWlaqEIhJ0pWxJKZzychS/RCjkjxDCVQasF4i0vSmO6Ux1iD8e5nEqO12KpIBdBC&#10;3AixUHTCaEOthvm8cDruhapqDLVqqhJyk3WOWhI1Cxkq5UoqhVIhrgvrfCaNG6bNFqtBlcjgRFxQ&#10;S6U4SEqhtCE1Gtlhv2dZxASholFaEWNmWSNdSKw5MobI2Dl6bxingTQvkOScCUmzkNcAIWGc592b&#10;a0pNHPZ7KIXT+cRpPrHZbHDKUFKm63qGYWQzTQx9z7AZmOcTp+MTKMPdcIfrN9w/Hnjan3j39i3G&#10;GUIp9M6wrEsjHsq5rCqhjMFWGdlTiEJEqUWE6EZzPByaqYKQTKtSLGsm17nRqjXOdehc2Q47IbFY&#10;h+4GdpuJcRyYuo7nx0f+4fd/pJTCr75/j18C++OJ58NMyB959+HXXO0mbnZbwroQwgJGvvdLwzJg&#10;vaPTCJ1eSwPcsgZG0zFNI37YkIF1WWRM1YaMYl5mUthze30NqnA4HTgtET9tKMZQFBjX8fb2VoiH&#10;ITLPJ3k2LnOUTHBUpeiniW4aRBQbAst5ppbCOp+oVpNjxBpL1/VMH7ZCfc1JGsFLIqVIXBZOxyPn&#10;w4Gbt3d040hIRcS4ThppayP51VzRVrPb3oAxhDVRqmKeV/bPI2/ubliWMzEVQio8Pj7x6fMXHp8e&#10;UYsIDLy1GBRRadZGUdNKCKy1ja05t3tUy0CsrRAsq/VY2xPXBZYTKgRKTqiimoFEfREGobLQc5Vu&#10;OUNBKdMIQrUJ77yQaJQ0W2qjGu2vonRtdBMazaSxt0pqZN0qZHelKG18RFm01XSTNM5ux5HN0OOd&#10;xnrHMA4vVEGZtaWp3Jo7IcMbT9cPbDdbrLP0/UCtmXld2B8OoDq867i6ueO0P3I8HPhyf8+nj4Gu&#10;s/yXv/9fGPteSElK8pCcISUx8hh7aV6LQcSty/GZWg1eK2pK/PTDj3RWc3O1RSnNdnfD97/+G4zv&#10;WENgXhZyTvjB0fc9f/n8E6Fa3v7qb9k/HVg+3dOPE1dX14xDh6GSw8J0df0ikHGdE3OWFGQerYpC&#10;JqfK25tr+s7y8PTEcY4Ys/L+neP9+++EQrXd8Ob2RiiEtRJa7oK2KOMb3U7GVTGV0Tht6SfPbruT&#10;8TYXEVI5y5qiUEaBcTORKYQkz8dxiXA6MfZyzayVBs1SDjLueYdkdkItNUqxGQeM31JqJcwrJQrp&#10;MeZICIlVZW6GkVQqj097oeQ9P3M+CYXMOUfnveSsRjGNMzFXps3EMs8YqjSsuolx6JpovDRCuqZW&#10;+PL43AQ6ipjFeKMqxXZ3hbWW21o5HA6gNN0wYv3Ap88PImbZPzHPJ96+ecv19RvevnmLsR3zsrAE&#10;GVtSXAkxMTnPzc3IdrMBI42rhopWlqGfsJ1r5hdBxBNhpVBZgog/tRODh9ry/3GcWNbIIZ2oKaNS&#10;IZ5nzBrwnYg2rBExiVYVgwisVRNN6yq0z5wz3dDheqFrhnUlxtqabGG32XB9ZYghczieJBftm1Dd&#10;O/rOo0pkXRYR/qYkNDEl5EjvHCVnvPNstjt+9Te/QRnDX/7yg4h8Gx1NN8GUrRljgFqa0EGjkUZR&#10;pRS6ykhgnSXlxOF0JlYIITJtrkgpcni85+NPP/Du/dsmZOjpOw8VISLOM3FNeGNxxqKVCKMqFdNM&#10;uUoR8dl8EmqdUopxM9F3jdRlTBNiithPaUMMM+dTlLVUE3lrY1GNWp5KZnKGai3r+UwKgcF3dNZR&#10;loWiO7T3eCcUbq2E3mRQrDEQY8D5Ht8pur7nerOhVBEW6DZ/qppa43llO3VCI6uwhh3zvBDDyn7/&#10;xGboGTeTUNJCkrmjRHJcKCmwHgvGWPp+girjudOV6qCmFassuvPkmomz5F+7uzt6LfdxKplziJxO&#10;C/tTINXcxB0ibLm5uWHYXnNdFTWKCVnM8rrH52f+6//5f3Fzc8P3Hz7w5s0bSoks617WOdZSa+Vp&#10;f6SUSj9k7r98JmVZ1wydZxx6VB1QOZNDZF7nlqOsIorQQro8zQsPjw8sa2CZF4Zxw5t37+h6aRTP&#10;NRPiisay2+4YhkGEM86wGUeenp7RKLa7HesidGdqwXtHPwy4RuUMyyJzdsmsawDVxDwoaqroKiYY&#10;zliKrtyMGza7HZXy0jAfowhirLHN2EdJblMUtzdXvH1zh1aKdZWGaQ2s5yM1Z7y1KF1xtWB0pesd&#10;07u7JgqozMc9h/0jWht8JyIDBWKUYh1Bg9aO796/Ja2rmC9By5Hk2hYySxQCGxWmcaLrBnRtAngq&#10;OUcUSgiEaGoqxJLRxpBKIC0zuRSmzYZlXSgltXqCYo0LWht2m4GhtxzPJ+Yl8PT4yPG8cDieGaeJ&#10;27tbNtsN1td/V43lrwnJL+vir4Xd6itx5kWoJaS38i/+9tuayeV9Ln9jrf25RvKNuPxfCL2/EdN/&#10;e/x/jf7+rVnhtzWdr2tJ35Ll/7X3+lqk/kuf8/Vx/z+Nr//+Uhe6GOXV9nPdTEYuc46YsolhUilZ&#10;MtlLPl7yxZupkamlFlZLq4dxgbqX9gFSPyuN6qgR0QC2ycLzCk2QLLlZacL2QFyEYN11VkQrtQrt&#10;veuEZt5EYGJQIeLnzlrubm8x2vCRj8zzzHyS2pgyQcQVRqOV1Iu01hhnIBt6Z+hvr8REI0QxYDMG&#10;bx0prCyzrP26JljPjUZ5MRUQ8m/6uf6DasYSStbAFRFFlETKlZjhcDiynSYRgmmNc5ZSHCoockp0&#10;3jOOI4fDgRwTTw+P9N4zbkZiiHjftWtRUbbZ0RiLMpacF2JMjZwoxpkoSFVE+711lCqC4t57nNGk&#10;uNJZS995aopgNbkW5rigVcF4h8qaUhs1u5l5qVpQVQxHTscT8+nM+3fvmYxDo1GqmSU0kq3vHEPv&#10;OBwLh8Oeu7u3vH33jp9++AvWeaqqPD4+stmM7HY7EQhf7vt6Yaf/fH+7JrLNRXJwZSzLGjgtMw9P&#10;z5zOZ3a7Ledl5e7muuUrinQ+i1DOGUqNpLRStSelCHWgpPwiah2GjlISWn7QxHKdrNmsQxnJ16sS&#10;Y5mhl9xBmYpVYj9ZtaZUQ2ri0tpypovpRCmXdbB7MavS6mIQohqhWgx/LusD3XK9Wip5WVnDAmje&#10;vXkjwqKcCOss9FR1qQ+LgEnqBQXd8jZjlFBn0Sgj9GHjNNbbVv+LLT/NdEYzdI7jspKSzCHLujBM&#10;E67ROnPOjMOI9wbqxMPjI09Pj3TDxJu3b7BK8Xw48PT4yLTZsNmML4aQANa6JhqSuSHExOm08E//&#10;9ANP+yM5Fv7z//Sf6Pueq2actS6BECOlSsX045d7yu0NH96/ZdhuyMfKEhZQRQYoo4k5veQS57PU&#10;qDebDdO0pfMD+6cn7r88cn1zg2u1L9WEiFUZ5kWut6+anKRuqIzUbZwRM6rccthlWWR+aDXqHCPK&#10;Wbz33N3eYjVsBkfvDCVH/tt/++88Pzzy9//l7+naOHeeT8R1hRzRlCZas3jfM00brLNYK6YXkCm5&#10;iIBZKTGlcE4EpOvCmjLDZoe3RtZ3y4GSIimsjFahho6sNOO4QZWMzmKKa5SYbhQl2umchZCsSiP+&#10;5vTzfaoNzmkGN7KugZSyrH36npIjqhlaKCUU5ZJF9O6MYi2Rjx8/s9luubm5QVx1C0VVrHI4Z+jR&#10;7K4mfv2r70BrUk7My8Lx8Mz95088PT7w/PTE8/OeECKlQAqZQzpgrX/JN87HlXWd5foA1sk9rLWm&#10;7xzmekdYV1nvRzE/OM0LSxBxpnWO2OZMMYe50NQduUTm05GwzKynjhwjYRFC7B//+E98+vJZ1j0X&#10;Yq5u4wlKqPX6K6Ofb3ICfRG8t7ngMt6L2LA2kfNXZjLGtt+3Of3yvH21PkYpMaZpdbKaK5rK4Dyd&#10;NfRWahAKMXwaxx5vLX3fsdts2O0mMYWwmq6zdM428xKNMp7e9XgjP/e9lVqYsWgDb+wNfdeLgWuJ&#10;9MMW53p+89vf8Lw/YIzCGk2Ikc+PCx/ev8N5T9/3qPqzuVBKMkdXVVCIyXAthfNpEeF7rbLHoTRr&#10;ipiu5+bte3wzZuidQ9XKw+MXYjpyODzx+PQo+wdWcprLHNP5nnEc0FqhikXnhPUO7w1GF2qcUc7Q&#10;+V7mdW8wNVPe3LEuC3GRtaVRlRhXnGl1vWmD63oRwKfEuq7NWKtQkm2i5QRaxmo/aq6Nxlkx+iml&#10;NlF2M+jLicPhxGH/hFGKvutR2rPGBDrSKYP3lmESI5J5DWIkG9cX+rIrYuaTMDjvmaahCYgtU2fF&#10;UKRUEcTPMyEmVDNW67SiLDOn+YTS4J3FUEkoeudkviuXuo3saa4x4vuRkGRN/PR8AGOp2hJzlT0K&#10;a8ilYtBgrIivawK7knmm8w6nxFwwxpWaMxqFKj+bmosWX6FqEZPJGFHWvYit+Sq3dca1XDeTsxj0&#10;lQrH48zhuJfzk7IYv4wbrO/YXl2jlKEqjdJQlALj6Kzm2hhyTCyLULS1slJn0gZlNGM/YpaZ+6dn&#10;MUjTGu2c5BVKsWapG+sKVoNWBj9MuFrom7FVqZnzGmX/IQSGjdxbxlmZZ4uIoLvOY5wmpsi8rKyz&#10;iLWVMs1gXWoiWqtmRnEip4vZsSOVynI6EcMq5hIpkdZALSe8dazWUp4Upu+wnaf3E9552dcsUrcX&#10;o2oxgEsxiZFQra2+3PYqtezpGSdGLklpSsqs6YS2hlILOUZ0E5/nlGTfNxWZt2plDSvzqphPCwdr&#10;ubeaoXcyZnn/YqYd40pKpdXAZGw5zTPHw4HOe643G87HAzlFVDMPP5/OHE8nfv2rXzONPfP5jK6F&#10;nCu6zf+VitMOaxy7qyv0eebpec9yXskJun5ExUzXddze3cBnBQgifTONTFOPUwpd2v6VQvZnjWFd&#10;A967tteeebr/jDaKX394x+9++zeAEMy1rpSUKEajAWMszkptNUvCSy6RZQ6Sw+J4en7CuA6tNadl&#10;xVtHNxhykf1GZWS+6pznvAZSWF/2sYdhYLvdUTBQqhgdScJGWBZCXOmHkZvra/pheDGcWcPa6vqX&#10;vRD9swkeiqoMyniGyeNLQWvLNG1QupLTO2LMnE4nlkVMXa+ur/DDgFWZZBdqjtSaKamtgWOWz82y&#10;HzQNE+u88jk/cnVVuN5dUbWW85MztaoXg81aKsfTCa0qnbOtd6KZDVIp/0afx2u8xmu8xmu8xmu8&#10;xmu8xmu8xmu8xv+f4lUA/xqv8Rqv8Rqv8Rqv8Rqv8Rqv8f8yvm0m/qWG6NrE7v+sWThLw7U20qhc&#10;L+gPeBG//2sN1r/UCK2/Iq9/fVzfEuYvpPJfIpRprSnqZ/q7tbbxGaFWIRMo6dlpzfciMOavNHp/&#10;/b2UktdJM1elXMQuxgjhTosANxdNykHE1sZBRpoQmjBq6KV52RjDOE7MpyOtE4HcSIaxiflrdlAy&#10;Wlt2ux2/MYb7L/ekGCmNHF6rUArKhVjfTAguTd5GayFBp9RINoZShExelKbWSFVCmbgQ2jrvhaRU&#10;CxURwVrvG4FXkasQerXRlCA0QGutsMILpHmVpj+gHweU0Swp8PT8xJ///Gf6bqTrOj4/3HPYwziM&#10;XF/dUDMvZKZaRGQmm+qtENBoZ9UKZUflSrWGFShFmlFoAkljbBMj5p9pIY0YJbTlSq4V53uh5OZI&#10;DEKtcEYzeM9z2nM6nthtBoyX5tALEfV5L2Q1uSekzz3GCEYJGUopUowoo7FWxI6pNmGA0SgjzTXU&#10;0hpznTRnOgtKE0tsNx5N6F5xTkQrGoRupMA5oZA97w+kCuPosdqgqjRCS0NNJi0icC0gZNucXyiK&#10;DfYKCmIMIgBvx2maGGFeQqMv65fnq5TCMs+sIUpjfu+FOtbMKaqqnOczx2PCK02J0ojqlNDka1Xk&#10;XIkx0XUd3nsZB5TCWCvEB2NbQ0kkpcjzfGI+L7y9vRMxeS4knaSRSym0kaYfEdWadh9JgwlNmNj1&#10;I50zxFBIjXA3eE9RmklbSoXFC2mqgJCIUHK+raXmzP3TE2/fvWcNZ+6fnvgwfWA7XfHw9MiyKEan&#10;CWvENKGkVnIPFDJa2RfyVj91TEPH8XhkWeZGwzB0XU/fDxhtscaiBocxDm0M67Lw6fMn9s973r7/&#10;DmUMm+0VxnoeH55Iv80MnSWs0A89eV45Hk9M04Q2FtMroZs0kl+OSZp+tNDoOi9NfykX9s97+r7D&#10;O4/rhUadKIScWVOkUw7tLLd3d6xfvlAQ4ePxcGDoO66vbzgenskVChrXDWyt5ze/+ztyyfz+j3/i&#10;/bs3XF/f0G+21Lk19KDQRd7LeS/EMMR8w2qhlZdcOC8zZhiF/p6lW9BqA6aSjaEbBvq+Q1vDmhJz&#10;SKy58vbNe6y1HE9Hut6zvbnjeDjwww//ndNhz/V2gzNiZhLWQGkirRqhnyYqmaoca5bmRqMqtYo4&#10;IJeKRWG9xyLNasOgGlW8NEq6wg/9C22YCqVmIcmepTl1XhZyKmy2O4ZpYrPdoZVrRjNCfLRWMW0n&#10;TqeZ03lhs9kRc2FNkZIjZRYxcAoypxiFjFv653kvxkxuAjJdL81vIyEEQqwvojPfdeyuFOsqlPkU&#10;UxuzDLoUsm508DZwydChRCPUhDK5iRBUM0P5et63WqGUkfGuFqwRuo1Siq5zTWQjwrdapNE514T3&#10;ns04CjlqHBi8o/cWY8E7zTgMTYDaSEcjdN3Abrtl6EZub+8kzygV5x2+67DWcppnfvjhBz5+/ESp&#10;YmLS9T3aaJSS5ruqhApMhbHrQSn6cWQyoxAgrSHEALUS1sDT4ZHzGvny+Iy1PcYYwrqwnFd+/Zu/&#10;oVTFP/zjP7K7uaPrfCPZd2JwkjO/+e3f4v3Ap4+fefd+xKjKMG0IMYlo0giV7tNPP/H8vEdrw69+&#10;9T3D0JGymI8IKLoAYh60m3pi6DBKc7vb0PWDmFDUytXNNV3n8dagcn6heDvvOJ9PxBAY+h5Vm2HL&#10;RQimFSnHRk0CaxRDJ83hzlqWEDge90LJanTHlDMlg3OFqgoxifCjlsT5uKemhDX6hZ419J2MWdVL&#10;vtPIydZYMcMogcP+BLan6wc2uytMPzFe35JS4ve//70ITpOYI9RUWcKe07wyDCPX1zsxKmpE1853&#10;dM5zmpdG8ZNGeoViXdZ2ncENPaWNgV8LleZlIaPZXV0TciIGoaudzx3L+cRsO5Z+wJhI13V0fsMa&#10;Fk4loFLhdNxzvyw8dB3b6Yqb7Y6iKsu6EOYzOSW0MkzTKMLnmpuISETiZZH54JKnV4QYZENmTWeW&#10;NaK0ARU5nKSh1w8T22lCUSg145XCWI99IexBiCvz6cg4juScsUZB0dJcnyJGaWouIpCxlhiDUEaN&#10;iPkuwoRy+fyGSi05U0tCI+LDUsH5js1uC1qxu9pRcuV8PnM8niUH/iqPzUnygn4c25iSfxZWpCSv&#10;dY48z/z+938iFWkiHXuhtr57/541RvY//IQzmmkY6PtLvphBaYoyFCXCCyHXRpwXGnzOmePxzGF/&#10;aOL7wvF8whjDNO24vrrC9yISru14wyoN06AwTgyWdKmonCkxUItQ3QbXEcORVAKm79GqklJkPmeh&#10;dg6jjPfGkGKS5ucqhlkxC8ldKQWlkorkyBcRo1IZ5xy+EzGRcUL+ijGxrIFSCuty5uHhgbgs3N3d&#10;MA4DKQbWJqgrKQnZUneoWolhJQSNsxpvB8IauPiQdd7hrCGGiNGG7969xbkOZTUhVw5L5Hg+8+nL&#10;PYfjvolIYF5WFIph3DB5EZaeZmm4Ps8zh1PgPH/m/sue7eZPzbwiypzUxLV+HPn7//XvGceRzTiw&#10;f37i008PfDkfyVQGP8h1956bqx3baRQaei7EGNkMI1Zbckrc3LgXkcY8n1mWGe87tBUDqfN84vH+&#10;UQzQjMJ7K8Mq2DEAACAASURBVL/XBmeFVO69FzI6Mu48PD6ia8Vo8M7hGyE3pSSU2CaWmOcZ5yOD&#10;c6A1MSVqTVitsE7G3JQSqlRibONL5zECKBOyfJR5d1kXaAYRGhiHnpojcZm5ALtK+pmIR6mkGAil&#10;Mq8r87qKGLcbuL25YZy2rOvaaJRicDMOXtZ5tVJKszUpQrrNOeHMJGIC66AqYknoXKAR6WopzOcT&#10;5+NZCL5d9yLUPC/zC7XTWoMyNCEczbAjEEKgIAJn5yxD14EyzPPK0+Mz95/u0RbGTc//9r//j9dW&#10;vhW8f/u7r03ivq5z/FsC8K/f4yIGuwi7/y3C/C8d3y8R0//aa7593dfH90J8/YXaz7fk968/49v3&#10;vojWvv39XxPj/49ej5fz/pU4XymhlhZxvPpnlOjL31wE8JSL+aJo3y9CTt0o1iB5yIVwV6tUmSQP&#10;EDG1lJ4UBhH3SPIvZi1SdZJnxDpDyVJXWGOglMQ4dGjNy/rnIkaupbwYvfTesp1GTtPI8/OBNcp9&#10;XtXMsgyNTi7PWowFhycpke4bo+kHB0rmg85V+q4jKkgxsswL3tp/cX2stUzTxLKsjQhoX55BRaPE&#10;JxHz0IS6T/sTuSihmwcF2rwYalkrtSbnHN45Bt9BFdHH4XAUo61a8VbGEVrNR1uZ00oT3ItoSLUx&#10;/2VlItYeSpFSYQmrzFdKrt3Qe96+uaNzjloy1oigNFZDb8WsL0Ux0sxFhIU1ZzGg1BrrPMfzjL5/&#10;wPUDBjBojHb4wTEvCW1k7I9RKNjaGP7Tf/yPdN7x9HhPZ8WMzzRDQ+9cO5diZKeV/he1T20MqgjV&#10;2xrLeQmsQcjgqVae9gfWNTBOI52zYlyVEzXLWkupSkgR20ntTMbWdu9TxMDMaKG/6zZmK40ycq/n&#10;XOQ618oSVoahbyLWilJCg72Id6SeZzEaQgzM88wwjWKmqgzeO1IqlLqSUkQpJfWhdixKFsHt+YVm&#10;vSr/TlmenYsg94VAWV8owkomWJyV71pSxjiLVmI2k1Jt5kZyT8a4/lyjbYR54xybaeDxfCafIzc3&#10;V1JnWBeMVnhrCevKYf/Ehw/vWdaFdZnFYM864roybrZc7Xas88x2s8E7I3OpqvSdEJtLbjVtYxmM&#10;Y7NNDP3I6RTZPx/Z7w9cXe0AWZv/9PEnhnHT6mOZ83xiuxlRzlGNoR9HYilcXV2hUDzun0VAWgtF&#10;KU6nM6f5BFrx5vZOTEQbTXs5n3FGjFCVgpo1pSQeHp+4u7nGOU8IJ1KKrOsMWvHd2+/YbCZCWHHO&#10;sa6G8+kkFO2uJywzNRoRMpYMrVZrjaYqzZu3t1xdXWE7/zLnpJQJy4LVQmjPtRJzlFq8Mk2QKuaF&#10;xsp6p8QmuK8ivjJJKLSpVFIueO9lLRhOxPOZHAIlZnrjOK8rSWkx3FBynFVLvbYCyloSlVJlzRLC&#10;KmIyQHmP6zowFtsNTEPfDOPENMtoSy31ZT6pMTWRqhhAGuDm+krIssZgNfRDR8iVNUo9V1XwxtD1&#10;nYiFSyGmgeVqy831jqf7ez5//sQf/vAnzueZ5byyBqmJDEMVYXQt5LxSW62mVDGyCKHVfr2s37fj&#10;IOv8LPWZ59OJ59NJjOdSwhiZS3KplGY1o7XFNNJ0jJFTTOyf9/zp938i50wqhVR/NnM11mK15LIi&#10;fIdKfhHqf51jmEb9vdSlX+Z11EuOaZ2YiZWSyVlqw0J/11RDM3ttNapSsFpI7rT39N4zlIoxMPSe&#10;zmh6q3HGkJsx49h3bKaBoe+xzeBwu72m6xzj1OOdl9nHWrzzeGMxVYtg3SiMNRQt3133hs5Yemf4&#10;8O4tT4cTnx8eUbry9u0NkOmcbcbFRUTKbf2gVTMSLrI2Px72HA8Hnp8eMEYJLRuDdZ7Oe5zv2twL&#10;5/nM54dHMS9MibgufP74kZgi3lmOxwP/9OcfsU5zc3dL13f89PEnwhL48P49b9/cYa0mp4hVCl0L&#10;KgeMUYSQOZzPHIzi+vqavh/wrpJVpR8menvN8+OjCH9zJpXI+ZiJa6BozeFwpFIZxxGlNL7r6LuO&#10;2iXWZabMC/M8U9FMfmTaTFjvxRQBWJaVeVmYlzPTZhLDzZSwxqGdYxx7nPeyZ2gNuVbCeUEbMcpb&#10;g5gLGqOJUUxOUWL4AJk1BM6nEyGsQjhHc73d4n1HbxU1i6g0GxGHhnUhritprtgqtcIlJakfO09V&#10;FuM7tHPsn/ZsTQ/Os54DobR9mCpzvYz9kZQTY9dju4Hd9Q3GaJxR1JoJWcTdTksOUVoNwyiDVoZM&#10;ajluoWgxFx/6AdfLfmBuRHfnbBsHJW+W5wmM7ShWMSmHtl6MypqJcMgwh0J43Mv69mLgZQzb3Q7n&#10;B7qu4/5wJMWMMgZlCtpYxu0ObS3WedaU6HrPPM/kKA5T1hhircRYXoxjd5uJqe/bnhLNrAGZ41Lm&#10;sD8yx8g//fAjz8cDkOn7Xp6JfqAbevpB1sjrvGKtY9psSWllXZQYPZWEUWLaZLQWs3LnpCaoFKlI&#10;HckqWI4yn6YsuYtF6tc6iyHyORSi9/iuE1FzycQQL1u6jMPQ9jPFuCelRIqZXKWuY3sxKhbzdDGX&#10;01FqoarWl/n9Z5Mxoa7HGLHWvRj6pZSZTyfmExirePf2DZtpQqmK9451CcxLoKRCyZW0BqzSxHXl&#10;z3/+kxjXOi95VlFU68kFdD+yvb5GO/NSMy1tjjOq5f2ANY6rrWMz7cjvCs+nk+zBhcx5eWYNUsPO&#10;tbKEQDEKjGLbixA95oS3Bu89zooAfl5W5mXl4+eP7PfPaFX59W9+w7t337HbXbV8rxkfazEV6HxP&#10;38u6LOVMopCVGN3PITMvK857rq6v2W23KKUIF1PkZaEqMcdOObDGyP3nz+Rc6HqPsRrtOnbGg7as&#10;y/ml9iUrk0rvPdTK8Xhkg5gHxRjkHiiyd5pyeTERLK0mFKsYGmotxjuXfFYo9JZa5fqMxsmayBhK&#10;y2W7zqBKIUcxtCgUIDMOPaPzZDTLvPLlPPPx4TM//fiRt+/e8atff491TgzjcoaqUUnu86KtmG2o&#10;zNj7F6M2LnNzeSXAv8ZrvMZrvMZrvMZrvMZrvMZrvMZrwKsA/jVe4zVe4zVe4zVe4zVe4zVe4/+z&#10;+KWm56/ja5rYRbD2bcP0tw3df+29LvHt+/y14/n2Z9/Swr59P2st5SuRvDGZUKs0VqWVlKTZq7Rm&#10;jlJ+Fs+WJhpXX33mLzavqwpKmkmoilI0CiEEKS0kUWoSN3StKTWRWzf0RdyrqdhGf4CKahvYKUZy&#10;SkIbKIUYgtCzjGG32Yq4PUdSEtqFCKIVqUpT/wUZocWxAJAGMtObrxoCnTRcKy0CQy6N3sixtEb0&#10;UqR52RhpyKhaoa10uxqtMRUR36NwriORKDkRYwJV8c4BBWWkiZoK+/0edtLYu84Lh9NM1830fkTf&#10;WmqurVE1vZABSxHzgKZGw1Rpci1ZNva1UmDqS1Pu5X7QWgspBCHJFyXUnlIL6YV20UilxtD1mhji&#10;C20tLAul76GCt0IhVVScMyJONBZrPZFEqiKwqlXumYwi1Yip0px0MVKQBnjh0FtrqBmWZSFTcM7j&#10;PBgtJL+UCkM/YJ1nWRbshSpfK7VmnNVoWvNN13GeV7S0SFNLIhW513UzPkgvgkIR71hlMFq90BFz&#10;ETF+brQS5yzK6EblWFBKRDH9MLQm1MTheKQoLU10TfhujP5nZhW1VNaS0LVAgRwqJVRyV+h8Twhn&#10;zucz4zhijNyj2khTlrYapzSVjv3hmefnPV8+fyHHxM3VNZvdFdYqSgZQQg9TShq6LrTFnHnaP9MN&#10;Eze3N2w3A1ZBPAlts9bKNPboGNDWU4pm8p0InitUo7m6umZdV/70l3/i8fOTNMWnJETx85lcM77z&#10;5JRZQ+LL53vqfOZ2O3F1tROyXZZ7VtlGIGwiv912R1gDZ2cZhoHf/O3vCCHw5csX5vMZ7ztQQq6p&#10;RYworjZXbDfXOO+ppXJ7e83d7S3zItS7zdjjbMe0sVR1eqH1KaVFPNAa6HIMWKuxWahs3jmmcQI0&#10;dV6Ia5RG8N4TU8R1DmUNw3YCa1DGoLPCFE0plR8//UTXDWymUYRWQ491MgY9PD0R1oV3b9+zvb7j&#10;y/09Xz5/5MePX9DG8t133+G9w1hHKgEMGA3WdWK2knKjKA9sxokQIlUvjcA+twdMWm5LjvKsK6H9&#10;hlKwxnP97pZ6OBOLohRF1Y45ZJ72B7TWbK6uhAjVaHBWyVgdwkpBU7XheJp5eNqz2e7YXL2B7Q3z&#10;6YAqK04rrNKAFjKuc0LwbQ3sptci4G6CobAGMrzQ72x7fp8OB748PqG1Z3+OhPQTm92Oq+11EyrK&#10;WGCsI2mFGwdUzChr2V1dYZzlMPb8+OMPPD48Ms8r42bCOxHHXYiEIUXWEOU8hYTWkZwNOfdYa0Xs&#10;3ehwORu879FaGqlOp5Oc6zbmGW1FzIqiFsg5tbFYmo1zKaRYUFaMOYyWBj1vZCwsVUSgKSWcMzJ/&#10;1NKa6hxKaZz3dF2PQrGsKyklxmFgs9mwvdox9h1Db6EkToc959OZpTvT9yLmHKYBbQwhBD7+9JHr&#10;62uur7f03dDyERH6KKW4ubri9vqG29s3/MM//oHT6UwKsRGCerCOw3lmGgY0hgLYzhNCYH84tntQ&#10;i+Bk3KBswA0DU4r4YUJpx+m8EIzl6XnPj//Hf2WNmSVJU/719TW/+tX3OGvohp6hH1DGcDgeWdeZ&#10;7TTx9u6Oq91OqPdWk8JCTpH5dObxyz3zvFBT5vZOGrFFXCCCZEUmpswaCuv5wKc//8TN3VvW84lY&#10;Ktp5oZDVSjSK7bBh3Hh53uLK8/6Ad4YQYxOACYGn74QK+fi0F2OTfkDrikFojf2wpSrF8/7I4+Mz&#10;xzWijXohehprqFpRq+Lp8ZESV87zmfdv39ANPeuykM5JmpuNJoZEzRljjTTMGyPjcwF04PFpD/pI&#10;NwyMu2uuOo/Siqu7Nzw+PFBzEQH7uhKCCG7un54Yp4lp6NrPE/MsDZEXup2xDqVFeuOUxTrTngOh&#10;yKUstLIKQi1LiXFzxbQd2HU7ur5nmc+czkdSimgM1MxyXrn//FFMUcLKtB14++YN23Hi6eGB/f7I&#10;58Nnnu4fuLracrWZMIo2V3i67NGqNThqjaFiq5AajTLkRuhTSktDaSl8vn8gCdJKjI+KiKPQ97y5&#10;u+Nqt8FozenjF4y1Qqd2Inq7vb0VsymteHp6EAOSklGlYpUYMJ1PZ2I+452lG3xLsiu6Jmw1Ih6v&#10;FWWksR3gNJ9Y5oWu67DaCdFSzfRrRFnD8XRmmWdyypIHK2noXcNKqQVjDN9//yuGqxuWdSEtM8o5&#10;ySlbLrvmwrDd8ru/+ztyoxf5rqO3GxHgV/jy8SeW07FR484470ErxmHEOUNugr4SI8v5xDgO+L5H&#10;G0M/TqypsCwyViqlCDExP9zzuH9m6Ac+vHsjTfUhENaZHKNQv6xFa4vrepm3RQVCqgXvDepUiCEy&#10;n0+sSmiEumiccxyPR1kLoMi5EHJCW8tmuwEtog7dzMGWdWWNqTVOi1BA9Joa23mMcaRcWMNK13d8&#10;//33ON+hjaOfLIfTGW0c11fXTOPEPHTEZSYsZzRGCMXWov9v9t60SZIkOdN77PIzIvKsq6/pmekB&#10;sITsYv//byC5QlIoiwUIzPT0UVcekXG5u538oJbZNY3ugSz4jZIqUtItVZmREZ7uZqpq+rxvdQVT&#10;pdA0ClXSE0iqqphE4xqMsoQYsa7l4vKMC21ZQuSrrz7neDyy2x/5eHdHKdC1LcZoSgxoNMNqw4uX&#10;Arge9gcO+4M4jda6a/FV+KeKJVFrnXHoKTEwtte8ujoXmMEHHu5FBGt/OLLb7XBWVbEgGRgfxpF+&#10;XLNeb1BWUzQEHwUymhfmZWLQA621mFYzF/AhsHgZjG69gFeLChjjOT8/w7oGShJgxxfmeSL4WVzW&#10;zjYV/lMsy8wxJQyqrjdJBv6NrlB7IpfC8ZBqrVvo2o7D8QBA3/eMYy8O61oLSD8LuB9zJKfAerXC&#10;GY1VguZqNFoZUElETmKsLtQKow0pTmy3O3aHA33fsd09cHV5Td/1NI0RcYySq4Cc1GKqVBijiu05&#10;pVBd+1SD5pLxQcRUnDUoNLkICDDPs+RDWgvMpKT+VVac3KKPZDLWCrAfS5b9r0JHj+ITTetwbcfl&#10;5RUUxe3NLfv9jiUu/6F+ys8hrb8Wv+am/ms9kJ/3ax7h88ef+el7sNb+xd992jf5JXf6f8/5/Zfe&#10;96f9mJ/D7Z9eg5///E/f08+/5pf6Pn8Nzv/0NX7JNf5TYYEnB3j96Kgt+6QSwhhdcw9jNDmKgyIJ&#10;yJXfLuLWp8RulvLTB5YS+GnIH1lrUfVZpLq8U0VUMqoYNBqjIrbU2p2Iaxq0seSU8T4RloX9fs+y&#10;TIxDQ9+1TxBvSZmwLFjnBHIICZ0jq7Ej5UQqmeMxokPAB0/MDab2Qkp5FLMQ0DlpRd9Z+n7AOUsM&#10;AWcVbdMzH7KIUmgj4oS1B6NrLeIqeJJqTa1qHyelIvl/AZ01aI0xDf2gUcbhswAtWmWsszTWVhfu&#10;JHBfkYvfNJZhNaK1FkdU4wSurj0qUx3BlZE9nAqhOWNAQ3oUWOQRKMnELJ89logqsidcXV6gjUWr&#10;wnG/l2ucNTEWitUisqQLUWVKrXeUNljjaDFQtKxbKEIMkiMqjXVOHNG1omSF1Q3Xl9ds9w+UHHFW&#10;883vf8vbHxqO+z2mabCuE6dPdHV5hFQE7hfIU5QLS9GgrDglGy1wXynEnOlXa2K97y5fXDGu1uQY&#10;oDqCxir0p5T0dHIqaAyx9s4eQZucFMoZsvxmnvo9pQpilupinbPcE5I/tOJuHTy59tVyzlXoT0QP&#10;QvLsDiey0qyGFdYajDb0vSGmzP7wwGmea1/WYbuWmCJOa4xR6Nq7fRSwkFIkscwnKD2FXGFqan83&#10;15yjYEztfaUkTq2liFM4hZIiylpS9ExeAPjHnNZaTUmerrVsxh5lGq6uLcM48MMPb3n37j3OSd70&#10;ww/vCD4y9g2ds6z7nuPxiN+csd09oI2mHzqMk/poSR6bC02u7+MJWBMBzOtrx2+WCOZH5uAFRPNB&#10;Xqfvubm5ZRg3vH7xiuADDzvD2dk5sw+0ITL2I10uKNvQtB1mnllqrrAZR8kxU3oSzWuahrYREYYY&#10;gojJ1J66axVTWHBWM3Q9fl4quF3qfQspxydQS2mDUhanGqmYc8YvExklQoMlgTKElAkp01rHxcUl&#10;usj+HpMn+8wynYhLwLUW2zqKMuS6V4vQTk8umpLKk4BZKeLIrFIU8KpCYaZxhHkhLl56Ekocuo9p&#10;oXOOUhQ+JZoYaa3DksGZWgNqKBpyoogRKso52V9O0nPzPlAUoCMheJSx1anVCiispdehgPQo7lCk&#10;1my7jiUtZKUoMZBKfbYwtE0j4HQQ0SWlQaeAySImYGRJoDgDmxHDC5ZZ6lutdjw8HPBhEdG84rBa&#10;0VQRIpTGxyj7RZRcVCnIxmL7TgTMtKHkgjYK6zQxDsze42MgZcnptFIs3kttp2SUr+karHUC7FVX&#10;2wbFWPe8Uj+/PK8FVZQINRWB2mMF9HUVZTA193zc45UWERStpOeklAjO5ip84IwViFDkj+W1ijzT&#10;FnFFFyEqgTWbthEhMlVwVmONYuwa+sbSNiKWqIxmtVrTdz1GKUpKNFXUSxuDth2m6ejbjnEcUBSi&#10;X+ScJlWxKatQ+rEvJs7x2hTMopj9CWczdzcf+OyzL2m7nq61VcgG6bt0Lc4IpG6MoW16UoJ5DoSU&#10;0E1LKVn2Sq1RSvpwwyg9vaZtUeZa3Kr9LPeQUZxfnpEzGKXZ7Q6s1+ecX55zfram6Vs255fM08x8&#10;OvHd99/z5WevGXvpH06niWV+BJUtlERKkd39R37cH8gl1zraMWnLsnh2d1tuPtzIeY5C9kwj507n&#10;l5eARWkNSvYJ2zR0xtF0I6uzWiOnyG6ZaEp6gpKtMxivaNse5xqGcYVfZg77PbFkdNPSDj2khNGQ&#10;Y5J+/nxiOs1MS8Q0BmMV6TTRdZGuX5NL4v5hy7LMnI5H5nlm9oHoI5+/fsP11SVd36E0uNbSZI1X&#10;Ga1a2iTwcAoBVQQE1tahnMOHXMU/W16+fkMxmm5Y0Y4bXL8j1X1KK828TKgp1Pd6xBz3jOMoIp9d&#10;S9c6igafI03T0mrNwoHkw9M+/ig2qpWprfTMaZroKPTjgAEwkQI418oZavDEmLHOyXmSVfTG0A+9&#10;COEej7i25awZKNpQkHPO4/HINE3s7m/JJeHnk+zZy/zTM6lF1CHkiE2w+AWtYdX3aGBavDzfGlRR&#10;ZFVwbcM4DAxdi9OaUoHhHJKI81SXbdc4XOMoSnG/3XFzfyc9f2uxTv7NOoOzlsvzCzarDdO0sNms&#10;WRYvPTStyNqQI2zGEWtEuEVV0TmVEo118syvRsI8E6f4VOtmkdElhYjRmVAS83Ss656csWIcyogA&#10;+jzPnE4nOY9NRfY+IERRsE5ZnN21kXPfkiWvda4RYcmU0VZyBaqQ7GpzRt+3tK2r647IQ8XgySmy&#10;WQ21xy9CXkbB2DeUHmIstJ1jWQKno4gqnqaZ/eGGnDNnFxcUI32P292OpDJ90zBoI2LsypJKFbGO&#10;E0aLO7g2lra1ZBRN37A77PEhEYOc46UQWYLHWcc8SW9zMBbnNDlG5lj7yEaDttJrMpbXxtK2Lfv9&#10;jpgyDw8P5CJiCUrLupCLiNobY0gxkIvcE85oklK02rE5d1Ds03mECGnFWoNHur4hhkQIkWkOTNOO&#10;/e6IQuFzoe86piUSMsQsoowxBnLyoMG1rYgGa8PxcGS335NSwjQikihi7yLkw+PZLYqiat5BIdfX&#10;RskMQsmRZZ45TZMImDrpgQNM0eN9otXQ1zMl7eQctutHmrbHx0Qs0HcDXddxcTzy3Xff88//9E/8&#10;6x//hb7vuLg459X1Na7tMMpJd1ErUikclkjIC61rRRSLUs/vy/MAznM8x3M8x3M8x3M8x3M8x3M8&#10;x3M8B88A/HM8x3M8x3M8x3M8x3M8x3M8x/+n+CVHsUeI/Jfcun7uxPXzweVfe92/9ve/5kL2GD8H&#10;7X/NGezT4WkZStBPDtUBsI2j6EzRpUKfQYYQkCHYlFI9lP23n+/n7/enPzwB5eLUZD8ZetYC+mEp&#10;ShFDxpRCY5BBo64TB+acaZtWhnC1TM+F6DFRoCpSJtXhMde2qLahdY6sBRiRoUIZYso51wHZTAxB&#10;nDGq41Eu4lyWC6iYsVaGuwoZtK4D0IpPr77WCqMM69WGw+mE1pbKjAtUbS1FaWJ1XDDGCfRY3dZz&#10;EcfQR4f0tnG0TcMSljp0rLi+uqKwZZ5leLvkQjEZq8UNpSgZutDVuTtl0aS3IMICKWKsE0euXOpZ&#10;eh2yT/mnz67Uk5t5SgltBQLLJRGWSM6ict933dNwbts1T87XpjqflyROaorCaujRSsDyECLGyTCg&#10;qu5w4jyT5N1W6FyctIrAfUlc02KFznNKJJMgeKwVJ3RrLUVrbLF0rYgWWK0pJQnci8yHaWDoWlCa&#10;8ujIQSHnRIwZTEfXtU+ARA5KnJaUEUBOy3CwX4I4kIaIMwJu5pxlIKdaRT66LD4KLeSUmP3CsngK&#10;SgCTCocHHwQ6UOISpYw4T5eSWZaFXArjMHI6TdVVdKHvG7l3jAx9ay3Pk2ssfR4FkreWj7e3Aq6P&#10;PePQ07hGAJiU6++LJ5h2msUFdzkccJ0MICagKE3TdsQYcM7h2gbtLApHWBLzsoBSuMYx9B3eWc7W&#10;G+7u71AF/DKzXq0Yh4G+6+n7TgY+Z09qHNMSuIkPtF0rwK+pbtcpgTbVASFgtOPr33zJze09f/7u&#10;Oza5yLA8cHd3RwHavpdBUKW5uDqvDiNFQOYCfdvyh2++4f/4b/8787xgri5ouwEVZWDZGU1cFhQ8&#10;OfgZo8lJVydPhTWaYRggK+7vH5hO4qrbNI62iJNOSTLwWrJAzqazYOG43xNj5vbmlnn2/OGb32Os&#10;OCd98buvoSSWeeaw1/iYWHVjdcQYmKcTf/7uLfOS+OzN6zpY6SAnnJZhXnEnFKB097DDzwvGOrqu&#10;p20cu4ctwXsaK0PiuQovGCNOf7btWV9c4sYNL78+BwXHw56QFnGX0tB0LZdXVzRGE5YTtg4jFyWD&#10;+sa2mLbl5v6BflyTlUMbh20tZ11PDidUhZ4VinG14vziQob9TicW7ylKXIYfh3MLCrK4nlIKCoOz&#10;LauVQbuR4xKYfGApkePdA7fbIzkX1psVb16/YmhbQk4UYxnWZxwOM8PYcnF5CZ9/xvn5Ff/9v/8j&#10;artFocTtSGlmv3A8TDJEqcUJGgXTdCJFI+7JWpOLwqdMSbkOHYvTuWu0iMAoGb5NSVzUYszizE7d&#10;B7KsQ7q6PBtrMdZgnaF1Dc4YGVY0luN0IilkGE8pnBV3ncZZtFZ0bcd6c0bf99g6gOkXz7J4tDXy&#10;ta3sMTl6zi6v2axGnDECr6dCqx0ogzYKZzPOttzdbbFmT4yRlBNN09K4ln4YOT+74KsvvuTN558z&#10;TQvTNLPb7dkfxd3bz3uWhx1D22CdZdO1TMvMvCwcDwd2ux3XL1/yzTe/Z3NxKS5pIRDSLYfjRIyR&#10;7W7HPE1s9zu0tVxcv8RYhzWGH354y/v3b+m6lr/7T/8L42rF1eUlL68u0cDlxbnc4ymitDyrScPV&#10;5SWtcxz2J/y88OHde66uLumGoT73su8pBbvDgdPpSNMYxlVPO4xo12HbDtOIs+79/Y4fvn+PXxaa&#10;xnJ5ecH5xaUAu1ngLkVhnk4YrWlbR9s2Iv5R99VcwGiFa1uKMoyrNWdn5/g5sCwLx+mAc5au7wgx&#10;4b04jv752z/hupZXn33G+uoaczxx2O2YY6LtB0gZW+8pyXUSMWRSgYf9gcNpEkjJGGzzlrbvabqW&#10;ruvYnG0ElExFHJdyEnBKQ4iJVKBfjcTFU1LitN+z3+0oudB04rjWNA3OORFfynL/owSSm73HhyC5&#10;WClMv8J/9AAAIABJREFU80LTdYzjiCpJ4OV5BgVLWJgOE9NpJoXA9m7L7rin6VoMGmcdRjds1mdM&#10;pyMpB+7vbik5cjauBLpWhZgCShXIPznhicMfpBAkZ4mRw2lHKBBi4e7+QRz4+l7ASefE0aptMW1H&#10;MQ1zDJyWyPyw5+X1FUPXsSye7cMDfdfh/cKyLPRNI/koSsQQnIC3FAFASsmoKryzXq+5vbmrQ+Me&#10;jKYcDuz2ew7HA0o5jLZstzuWJaAbx7hZ44Pn7du3AqNZy4ura8ZxJPqF6XSiUOiHgc2l3C8xRlLM&#10;9OsB6xy3t7cctntO0wQUVqs1r16+ZPIL0/HEcfH0bYuhcHl5QTlb4f0skLqP4mhoLT5G2WdUwbmG&#10;9UrRuIZhtcK2bRXFaDkeO0oMgMBFKYlAwnE6sj+NDG1DDPJaMXjCMuF9RBnHarVhWK15GhpFQPLz&#10;cwG1bV0rlNK1rqE63uvqGpZ49/49D4c9v//m91xeXYrLW80HS850bYtforinH0+klEEZXBtAy7C0&#10;siKecjwcK8SpWZaZ25sbbNOwWq/QSsSwZF3v8csitZI2zPPMbrdUR9sGlMZqEQDLxWOspe0HcfR2&#10;DtVYHh4exKXOWmzjePniiqvLK968ecNxmvAhEIOHFAXILJCVgIen0wG/TFAK9/NMTIk3b97wzTff&#10;oKzAsI9OyLvtHUaJEJkqGWUM63HgYr3BuVZqhxg4ng4Cos6zXGclucP52QXWGZRRlFwIITHPM34J&#10;lCwgZQri4DyuBqISl8Gz9ZnkmNayLAvGmJ/cabVi6DtySpyOB24+fmSabwQetObJPdoojTOWmOYn&#10;0RmlFW3jsBrasadkxcNux8P2ntNpkgHyxrHZrBmHldQcStE04nrsDwvH44npONEYQ2MNXSMgSd8K&#10;GPAk9lEyxjYY3TI3nq7tOE0TflkYhxENBL8QQ0ErGPv2SegqpyxuqvW+VXWdzOHRBV1/4iAuIKDR&#10;IurVjysRh0LEoYzRWO0YBqlbvA94HwSOSAVroXVtdUgzaFvIPlFypqhS9+WI0pbNZkXbWmY//0/3&#10;Vn7ep/j3APhf64n8NSA91zr7sWcT6h7zqbDgp67sv+Ym/0sQ/Kfg+l+D4T/9t8ee0eP7+rlQ4acu&#10;9Z/+/S/B7p+C6r/WG/q1/szPv/ZT4PYvXqM6Qj+KHj261uYiwoZZ2gbk6gyfKLUHIXBKoUJ65VGX&#10;r8LvSI38KGjFJ+9fVzfMTBWYURZVNJlEqf8uQL1BGwHClRUYr+9a5mWhkFgW/5TH55LROaNzIgUv&#10;PRgUMUes0Ww2K3wIzLMI3TwKf2glNbxS4uL7CEOQxVF4aAbWq3V10ZXr1HYNXSviNZqfoEOjDRRZ&#10;95qmwUeBoEPO+GWRupeCMg5lFYqafzcCvEjvKIh7ujXiiKuroEaJyFvL9H1foWK5BrhC5xoeyWal&#10;pUfx6PRd70Byllow5UdsW3KzVKEVrcDUPpi1FmsFlEFJrS51pIh+xQoYmbr+xVgoFTRpmgZSqa2R&#10;iRDFUbWkRFQFHzVKGQ6HfQVtHOv1CtNYEWwKHpUL63FF33QoVarTu67uxfknwZBMzbGkp4jS+BCq&#10;SBBPcGfXCQi8VNfz8/NLVqsVyS9Mx4NwthUMtc7SI70U55yAkCmJqAj1vq/iBlRIS+uqMlevtVJy&#10;35+dndE17ZMQqarOmtWu/clVuut7XIq0XYcPkdl7GudIWgRStBNhkrDMxJywNOK4q8CqUu8rI0BZ&#10;iRRVaFuH956YEiwK6wzaVXGExz5uQfp1WgRwRDSvOlJWN8+SCyEXfMlMy4JC0xpHsareM+I2vh5G&#10;UpnZHmboOs43ZzxsJSdWshgwzTND53DWcX15xegTKQR0KRjd0FpHDhGfCiUGBquJ3qOVgHIi1Cli&#10;LcZaPvvsFSFFvv/xLabm+E/rYi4c90c2Z+f87uvfcjodmOeJu7t7tFKs1mtc2/GwP9JnMK7lcHND&#10;0wiYfH5+Ttu2bLdbHh4eePXqFathwBpDdIbFL6SQpB6xlvVqRedaYkzcb7eY2kdq245SMu8/3FCK&#10;1AIhiAhC1/U4I8/mPE+Ekll8RCtLLuBD4u3bD7y8umTsew6HI6fTiX7V4aeZ6XDg+vKCogpFW1RJ&#10;Iq6kNV3X1TX8ce/5VBxGPV0jjRaxh0dxQtegtCUui4CEynB5ecXDdktrDWfVzbloJYKeVldBWChL&#10;JpXMsFrRdS3T4UhjnQCaRhFyYppO+PBYO7j6TBV025CRfuo0Sb2+e9hxPB5Zr9f0fSefJSXGzZq2&#10;bTFNI9BbyBjb0quBnBPTNHF4uH9aK5WB4jS6bzEK5uUKY2A93rHf7JnmmWV5FHfIddjOUJRGWRH4&#10;jUpgvhgiQXkWbejbXgRRG8tKj2AEAmyCw0cR1IgxUmKWNbsUZr+QkiLFQIxUANvJ+UzdRz7NPR7z&#10;m5REuFVpyQNNFVk1Rj05wqNEKJGSUflxE1YV9Jaes9Uaam+6PIr+orCIgEtrG5wCO/TST7COtm1r&#10;PpIx9blXZGztba43K4Z2wLbi3tw0LbogYl8GFj9zPM0M68j5xch6vWZoO0oOHHNEF+mtW2uqqDJo&#10;VYCMc5phEKEb567o2o55ydzf3HL14prNqsdaEVGWOthw2B3YbrfknDjbXEj6oZTAxFo+cyqRFAvO&#10;VeGY6pFulIgyYw0pSa3aDi2Xl2tKEmfhzWbFvCxM05Hdg/wcYx0pZf7xn/6ZMJ/4/vvv+fqrr7i8&#10;uCAEL6K5s2cY+voMZmLJLPNJehHTieNDEDHIEIk+cH9/L8ILxnF2fo7rHONqZBzXT3XfEgIxDXSt&#10;iBC4thVHe+uY5pnb3W2FrhUpi8BJCF7ER7wnlUKIAZTFNlKr51IwWlX3chEsjjlTlMY2HcpqfFo4&#10;HE7MS6L1BWMNxlqG1TltvxboM4k7eGtNPYeT37XowiiUKiL2M/T4ZmFZZpyx2ALaWnzKkAOzX7Bd&#10;h3ENWRU5M2wdZ+cbliVIblMA1aJU4Xg8cDzticcjH29unu7/xlkuzjecrTpeXl5wsV7TDSui9bLv&#10;JRFgtlbWX60lD5pnz+F0JCvoxpFSa5KYE/v9gXkRATKUxjkRoy5VQIP6tdM8c9YNmMZWCD1XkRtF&#10;TgLm5hRpna3PpAizhhR4ODzU/O7x3FV6wtZaVquRXHM9hYjSdV0n60DOTNPMYfdQe16a0zzhvWez&#10;WjGMA6Vkzs43fG2+5uLyJcdpIsYg92BcmBdPf97TuJbkPQ/LQloW+r4XwbVi2G0PfPjwkZQTl+dn&#10;nG3WvHz5AuuiAN1KYY2iabsqVmCIIUIupJTlOauCk0rXfEorSJLkaSOiG0YVVkOH1RBCIPctxgis&#10;j7EUNFnJmvoovJlSEhHwKGdvjZK1dFEikmiMoatCWoqEtQpTz2qDysQgZzbGmFofFBHErbl211uU&#10;MuSsmRfP8SDX9+GwY7fbYa0R5/bTiZvbW35whs048tVnn7EZR+mp5Fp/V0EapUQRsep64DSMXYMq&#10;C7ppaNumurVPTPMMsaBp8X5GF4vVtQbLkUQVSLGGpmvZnF3w4uVLpnkipcTd/T3/+n/+X3z15Re0&#10;bYurgkCdlrO6WHNspzU5JuYQmcIB3TQoZYkxomrfLVSxTGsV1so9rkVnUXomw0B5FOIHDocjb9++&#10;lZ+rNa1r6AfZo2X5lxolF5kTmP3MPC/4kACNLhljlAgbVli+FGQ/rP2AnDN3D1u8FyEfZy3GNqzW&#10;a7lPspwgB7/gg2dJmdlqhrHHtU1dD9zTM9/UfLdtNqzXowgjtQ0fPn5ge3/H7uGO3faBq+tr1mfn&#10;bNYbOW9sGmJRxAIlBSzpaXbif6I18hzP8RzP8RzP8RzP8RzP8RzP8RzP8f/reAbgn+M5nuM5nuM5&#10;nuM5nuM5nuM5/oPxczesXwLLH+OXQPdPh6P/jbPWJ1/3NPz475xy/pJz118bHP8lp7Gn9wbV8Vrc&#10;zZ9eU8tgtdGWqCwhLPV7NEnFCigXGZyrruJaPY4z/6VAAMhrKaVlKBGe4NacEykXgZGBGDNzyOJM&#10;nBeMVvTOiitVURhnmVKmsUZAsQKlTBSl8NGjigwJuMZQcqBpjAztaXHEePz8uWRs2xB9eHJhyjmL&#10;S24Wt75lXjgtHusaLi4uaJ2tzjS6Dh7IAETOGVUUpcAwDIT06GKjKmRdUFmg8sY4fIjkEFDVXSQn&#10;cc+IpeAaR9u0qBJp25a0f0BrTeMc55sNfT9we3cv4F6SQZXHYdlHJ3px7HscvBVFeV3EjQBkeJkS&#10;ZTig/u5SjIRQ3dwB4yxD11WBgDpopusAY6pgNzIAhVY467i4OAdkeLuoCsLWQcq2cU9DyY83mDEW&#10;qxWOLC5TWFCKXJKAw48iA6VAAoO4VmUE/FBUd/YY8CGzhETTdQILIfcmpYJ6ukL2OdO1ApJqK+8n&#10;pSADNUpcz6JfUEbAYKMUxYhDlnC94tSV5KbneDpx+/GW1djRD/0TIP8T3Jfx3kMWtzCrDYbEx483&#10;FK0xjcO6lhC8uMc5x3q9wWpxx9Ba4ZcZ2zQ0rXsCvVNK+HlGq0wqCZMS47iS33nOzNNETomXL18w&#10;jiuOhxPH44kPN7d0fccXb97QtQ3Jh+qunsk54avrXdt2HCfPu/cfCd5jlGLaHfnt118xDi0FGUAy&#10;qrpVU9ClAmIRwnwCFBfrNfnzL/l4f08GjBVHajREH/ji9Wfst1vaRqNVwUfPzXZPzJnV0OO0OP7l&#10;uo7EENA6o9VYXRQuuNvuuLi44MWLVwKOLUt9JhHHFe9lqKUfBSBfFuZ5YlwNGGP44YcfeP3qBUXJ&#10;AOnQNQJrRI/RhugF0DRKACasIRdHjJnGNaQmYa0lFeiGER/EQchEhTMWVQwP2z0380e++f3XdH0r&#10;w4g58dvf/Y4PHz/yL3/8I3/7hz/QtS1aaZq2IadM14118H/DF19ovvvuz3gfmE4T7z4IPG+t5rPP&#10;3/Dq5QsR6oiBXAGfnCJhWYgh0PeDOEkFMCXjw0zOhhC0QIY5CyDfjyhj2e52bN++x6fC5fUVL66v&#10;uLo6Z3/YkaLHe3HB64ae1hlUicQUwVim/ZHTaUbHRFGaUofVXCPwoUZhmhUleXH68IH7/YHdacJa&#10;J2D5I+SlxNHKOREikfVAAGEArQx977Btj/URfZrQ1rL4SAiJu4ct37//yP/41285v9jw5os3nK3O&#10;ca7h5eefMXQdpcjQ8uwzrw8ndqeZlBK268kpMjiHsY55kUHS02FPzpnTPImghDHV6cfRtA6jxN2x&#10;61rm6nQU/VwHEkX8ZFl8ve6JEDwhRkSQRKHrQKTRFm01zjis1qQUCEE/ueIopaozm6w5zlm6ruP6&#10;8px+GGX40bWklCkFNpsN2lhu7u5EqGI1cn7xhvOzDetxZOxaLIp58Xz73Q/cbw/EMGPq3n+cZuYl&#10;0DQOVKaQCTFxLCd2+x2n05GYMi/fvOLq6iVn5xecXVywPx7Y7XdMJ0tJgXU/sD8eeHh4wBhZR5cl&#10;ktG8+/CR4+L5+uuvOT+/YJk8Z1dXbC4FjDi7vGBZFn58947vf/yRf/rn/wfbtIzjisvzC66uX2C0&#10;5jQtrNfnXFxssFp2pvV6FGBxrpuYkvuKUnBNy2ojg3ExBY6niTlELi4u0Naiknx903aYxbOkA9vD&#10;gTPX8vrlBUtMFBT7wx6U4bQEnG1p+l7Whr7H2eoUmSMpBoxWMoR/3LPZnNN1newLWtzZdXWfRhvG&#10;sWEY1tXlNJBTpBA5nvYs80KjHb//+ivevH7N/e4BHzPfv//AbvvA/e0dBjjbrFj3A+txYBw6bM1p&#10;lJKcoWkb/Pbhaa12jYA9p2P8aY8yhpBENKeUjDOGxorgx/F4IHhN33a0rsfaDtv2KA3tJ3uiqc/L&#10;o2MmudSh6ZbT4ikKmm7AupYYIu/fvWU6nTgcD8zzLG6ASSC20/FEWALL5FmC53CaOBz+b7qu44sv&#10;vuTv/uYPnKY9wQvwWpLkruPQkVN4cmRGI3CSMVit6NqeGAIfPnzg+x9/5DjNXL58zdnlNf/5v/4D&#10;S4wCVRQt65o1T8/xHCVvCkVxOM2EH9+xW4+yVuwPtG1D3/VA5ng6CmSHehKHMsZQihbn1eif8qDt&#10;w47TMnNaPA/7naxFfhZRCO8JAaaTZ5qqi521NH3LerPC9QOtayk58+72htUyk73HaoH8WmAOHnOU&#10;tTfFSCr3jKsVsYhDK8ga9LB74HiaGMeRaV5kUN4YTvsd+/s7ri/PePniis1mLbAGTvJQYwWUmk+U&#10;GFn8QkyBrAvrmtMPY0/bNXXfqo5PKUnuU3NkbS1j1+LniUJGG8N47mjaDmvb6h6cRQQqZ4xCAI16&#10;T+WS2T6IaI2AmEquu9K0/YpXbz6n2d6xP+zF1duJe1gpkocarclG0RpL0AbbdLTDgLYa6xqavget&#10;8VEGa1UWJ8Xu7EzyRFV42D2gciKHQI4BDbi6ht9vt9ze3RFDxFrLUEWDHgFMrQXMMjFSCrRdSzaa&#10;ohM5eab9UcDHIKJX55fXDENPEx05tyS/kKLc+6ZxoBTrVcf7H98RY+KFu2Zcrfj6t1+z2ZyxfdjK&#10;z1UJXSSHziEIKBECyS/omNBdTzOMOGsJBrr+kqvrS1KU/aogQhlLCIQYabTAqp2DoW0IIWG05kOW&#10;emQYRwqKOSay0uy2W25v7/j973/H2PcE7yszW8Qh3jUiRNG0aGvZ7fa4pse2jaylShMXLy6Cy4xS&#10;hvOzDaWkKpSlUDkRY6FxDr3SMgCtxb2s6VqpryoQKiI1houzSzbrM5bpRKjut8fTgjMBMqxWQ609&#10;89PgtW1bXnbXnF+eswSPRkSVqK730zLz8faOO62e9mfnHFo1+Aph5ZREJCxXATAQd1OlKxD7CUys&#10;FE0VnnPFVYiZJ+G3vncMQ60tQuA4TZiUafse6wR4bq2DFFiWEx/ff2CZxW011dzi7PzsP9Rfeczz&#10;/iPf+/h9j7Xlz4H1T//+Mae0VdTq1/o5/x7Q/ik8/0tQ+qf///Ov+fQ1/pq7/F+7Vp/C+p8KMP78&#10;e3/p8/zaz/j0Oj3+/897VI+vYYwhP/WrDJCerknOf3k9UhJoQ//crb6upxT+AuT79N9VdQBPRf0E&#10;NWdNKUGEJApgHSUIwGx1xlhHaUDpwul0oiDufwXIUfouzhhUKYQo4AfWVBdLy9XlJcFHYgiUJMJW&#10;bdMI4ByCAPD85e8250zfdrX3InChMYq21usC4oogwKPzdymKtukoiKBhSolpWZ7E/LpGXHsF5nwU&#10;YBFaMWfACNitVe3VVSdGqQNc7QcpQswE79GA1RXfKwZnbK2p/U/3CRBSrOKDGbSR166fKX/yiys/&#10;u4+10vTdQIxRREceBRqMeoL6C4USRfShaRpUSMQKZOVHEUYjAOU0HdDGkXPAh0TbST3U1c+WFo9W&#10;mtZYBteA/gnO11pyp8ckP+XIMi8iMuRcdSSXz5FKfnKkbLtW4KeYKbkwrtYYY1Eu0bYNKURirC7O&#10;xtL0kvuKmIgl+yoCR0FpcZTP5S97wuLqrWveKQIGrRNhKLmOPz1/2mhKMU9iDE3b0iTpcy1B8t2i&#10;wKgktWXXsmkdd7cfn+ruFCUHeMzxY4xP4JR1mpwytmh8iPg4E7MhlwajFU2FpEtKzMssEDsiSlRq&#10;39RZR9ZW4KKUmUJkSYG+7fExSv+wEeDSOkvnCkZ7VE7stzu57sbSGOn/hbCAGghBwK0QElkZFi/w&#10;2/nFBQpY5kjnDI2Vz5CIpCIAtTKKSEKlgtWSp331+RvGoRcnbArzceLm5oaweIKVPtE4rshxpm/X&#10;tF3HMIzyDLiWad6ibYMxlnfvPvLq5UuUMpjqJL8sM8fjgbEf2KxXeL9QiqZvHEnLw5pjxClDJHE8&#10;HjmeJoFaE5xb6f3c3GyZjguvP3vNEj0lJ1Z9x2bsmU4njvOMSGpo+n6g6VqW6cSP7z/w3Xff85//&#10;/u/p246QTqgl8vF2y9sffuDVZ1/QWFlPnS00bS8QqTbiYJ8SymhSMSzTTIxBcoYqWGaMoW0bXNNg&#10;XCvwe4jE6vwMcDzuySTOL88YVwNKOx4Oe2JJNFbE4Sjg+oF+Y+n7npIT0cvP0saAVvgQPum3pArE&#10;yn/n6CmuIcdADBFdFIZaX3rPXAVjw7IQ/UzTdwxnZ+imoWRFVpmUI6Vk2sbirIKSRIBUGTpn0Dga&#10;ZxmHjtfXV5y+kF7Fw27H6TQRQ8bPC9NxZpo8UwgkCqPWItaVE9MswlgpRkqTyFlyqKJqn6hpaEtm&#10;8dIL9D4SYoYQal1msAoiGbQ8Gyk9it4oEYQNAV0d3akiw9T3ID169bSGK61FLEUITkpOT0IHRpsq&#10;AKcrwCnfE1NEobGPgrkFGmvoG8fZONI4h9FSDz2K28mZhKwvOUX8suCXE+uxp+s6xvUoZxx1z7La&#10;Sp9UF/rVyHE6cXt/T0qZs82JfpB7v20bckwYZZ8AeIFh5f4ruWCNZew7Nnbk1YuXHKfI2w83fHz/&#10;I+SFcdXRVnGPGCIP2+3TuUlWssa6riXkTJ4Xdvs9N7e3oBSXFxdcXhq6pqW1LTl4Yo4YQJcKKZNQ&#10;OYgYLYbzzYqSBxY/kPzM3faeafZo6/j6N7/lX//4R75/d0sshr9xrYiSOlPFWqoIgdYobRhaqSGc&#10;czjX0g8rUoblNNM1A/M8Y4xDN46YCyFnlhg5nCZs07CkRNjtULXPs16tWY0r1BLwMYpLM9VVWolb&#10;uXWaoe9oG8fig+Rgtba+u7tjrxV91zJ0ncDUTuG6kWYFy5JIpTDvItOcOBz2tJMXF2ht6IaBs7ML&#10;Lq4u0SoT5hP+dKTEQFhmgp+ZpglKxhgr61B7gRsGsA2qnqlo1+AsnJbAdn9gP3tev3lDAXb7e9ab&#10;M+kvJTnryHVvd65lWK2xTU8BlmURsbN5YpmPPOx2DK2lbTpW4xpnHG0v62AMgTBPKG1wWuNci9Yi&#10;PWuKxTjL4XSUvLMU5lkE0gT6tbRtwjUNlioSpamCai3+dOI0TaybVhK8lHHaiNBPK8Ipj8KIfS+C&#10;tiEElmXm5uNHjqelCmxShfAahqFnGAf6YXgSLRq6XvL+GEVEua4HKUVSgvfv3vPhw3uMNWzWG16+&#10;fMn51RXNVcfVxQuMcXXNljPX7XaLNdA4Tdc0NNZByVVUW95PU/tc0xL58YcPKBzrjacDstLoxsEj&#10;iO0acRRXkIMI3jZaxI9CkBzc1ZpX1XwspkQOnmQ11liGrqG07pPiSBNzAS39IGMdGUh9R4pR+jWl&#10;fTqR9CGyzBPOapQu5OyZphO905TU0FhLjrP8ngqkHIkpPAmBuCr4ElPmeDySM1W4RKGUiDO86q54&#10;cXVV++E7QuMJweN94OPplu39lpdXV1xcnNN3La21mMd6LWeiz6QY5PzBWlqjWF+eSz6WE6q0nBrL&#10;5KzUIcAyndjeH2m0xhmDa1oRVUdhnaNFk1WqAu4t6EzTDuyPE//9H/8ZawTm74aRq6tLfvu73+Ca&#10;lukYmMJCjomMouSMn2eppQDbNIAIYrVtK7mEMcQ2MU0zXSNCqyBi7pKv1nPpktG6MAwDV1eXNRfN&#10;hGVBFV012qRf2nrPEKOcAdVabl68CM4bW3vonqZpah2fgUyOnsfOdNO0In5kDD5GUqh9laJAWxF3&#10;MZqYFafDiRT3dT/Uco5n5PPnAktIxOC5vr6i6xref3jH8Xjk7v6eu+0D/TDyX//hv7BZjVitRHQg&#10;ZsnLYpBaRiHP1HM8x3M8x3M8x3M8x3M8x3M8x3M8x3M8A/DP8RzP8RzP8RzP8RzP8RzP8Rz/0fgl&#10;V/fHIeGfDwd/+j2Pg7H6E4f1x+//dPD50z+PEPxfew+/5kj219zHfu5U9tNryHB8qc7hTQXXc9ZY&#10;2wAzRslgbYwRrT3LMtfh/1QdvVR1nvu3jvDimCjuTVprUhEneW1KBUMSlEimEJMMgfkIKUSS9+To&#10;saqwblvUZiWDeG2Lj4FGW1zfEVIi+khJgYIMmaXoSdGKA54yGKWfBnI/dUtRVoahFu+JMXA8nZj8&#10;QmMcj4ZkNze3QGGzWQl4XcSh0Vk5BM9ZBmhLhfjbpkUpGUJbvKc1hpQjWQuAXVJimY8y6FoSYfFo&#10;XShYdAatxL1UKQ2IUwxK0bYdxhgaZ1iNHUVlGeZQcu0EmhLnI2vt0z2akSECrTWGjFXlaeCF+rt9&#10;/Frv/dPAenZWIBAtHm5CnMqAhKquT0rJIN6sFkzTME8Ti59pgwgOpCIOqzIUrSjIe8wUGtegcpTp&#10;n8eheaXqj8mAOAkopVCmPAGfClWvecIYeWa8z4Qojvdt04ibhBaYIwRPpmB0ARLLMtfflwwSAigj&#10;Q48hBlJaSGFGqxbXistRSUUG7XJ1xtOKXIq41QLaOG5u7jg7O6NtWwq6ii7IdS6x/qkggFxRTcmK&#10;eZ7lXpk9OcH1tQyBWKurc3rLPJ1ElMEvGGcJi+fDxw84Z3j95rUMkYaINuIQGmIACs46xkEzjhuU&#10;Vmy397x9+5b77ZbxdU9TB/RzlqHoGANUN1qFIqfE8TDRdy2hZLb7HZuzz6FkfAWgtMosizjDWqNx&#10;VmO1DEk7bThfr3FNw/50AqVpu56278Qdrm8Z2o6UFo77LTEV1OwxdRh61ff0jROYvciwVtGJ/W7L&#10;tETOzs7IRXM4HBnHkddv3rD4GR8Dx/2BEAV2FzckcXE2RhNSELDfGG5u7nj//iNXl+cCpVqNyhFd&#10;gQMfBFKmJBrX0DiBuJ11ZDJNK07ow+aMYb1i+3AvX58zt/dbjBUnwP3ugfHDRy6vLghZBuBenF3w&#10;5RdfVmhW8eLqmqY61K7GFTEImH047NFaMQwDu90epTXzPPP98UjOkdvtlt3+wJuXL+isocRIXGZK&#10;EiEAVSB4T3ALliLDw8tMRkCulBHHnmEELYID0Xv8MvHx9o4fv/8O1zT87d/+Dev1SIqRiDgk+/lE&#10;37SsN+csPnCaZjos6XDkOE0kBBoehrG6vDxCFxHbWJSyLKmwe9ix+IXzszOMNbR9R0oyHF2UTPT4&#10;6979AAAgAElEQVR5L65/zjbioGg0Jc8oLc5OQ9fw4mKNcg0hwbR4tvsj3799zx///C23f/qW9zc3&#10;vHnzGTkXfvPVVzKseNzz4w/v0Erzm29+z/mLaw67PafTifkkUNujQMw0Tdzd3jJNE3YcoRSiF/EK&#10;5cSxtXUtFGgbS9eMOF1IYWKefXXNE2cebWTo0bg10Sem0yLrQE4VgDdPsJafZ3LJhMXLz6pD0NZo&#10;jLPibGwtfb3OOUVM1z4N482LCIG0q44xrem6jpevX/L1V1+gSiKFhfm0R5dMzoqLsw1dP5CSwIiH&#10;w4GYYhVUEUeipu0ZxxFyYbfbcXN7QymZ+4c7vvrNzNdf/57T8cg8z2hjePHqFa2z3H74wD//y7/S&#10;WE3bOLqmQxlT3YgzH2/u2J9m/uG//APX1y8Bga60AbTss38/eb7/8T3/6//233jx8jWfff4ZWil+&#10;/O5PoCHFwj/+4/8g+glnFaux4+/+7m95+eKatmkgJ1RRWK3F9abtJP/wHh+8DN1rU90rE0o7+n7g&#10;8kXPanfguCS++/4df/zuLS/e3bLd7QXmVpk//M1/4re/+4bD4ciynDhOE+TE2DqUluFoZTIpKIxS&#10;zD7w/v077rdbmrYVF2VnGYcR17S4tqNocftFaQE9EJDSadCNJsdC8BnddUDm5mHLu2//RE6J9TCi&#10;lWa7P3BzfyduSSXx1Wef8/kXX9C0VoaM257r65eEJHtpKnBzeytwRILT5AX2MQZNdbDKSQYPfSCX&#10;xOEYaOzMRXW1acZB9unFM51OKJXJSsk9rkVkJtfXWvUDFy9eiYOVNpRUSGHB6MLw2RuGceTufsvh&#10;NIvzplF8++dv+eH7H0n5hGpaVq46nFlL3w/cP9yjtUBvnWt43H1VeQRSM7loAVCtFqdtJ3vOabfj&#10;tH/gbBzouw5nNeSINprWdswh4mPGWUNWiItrErAuJ8mvzs8v8PPEw/7A7D0XZ2d0/VgFOhaMTnQ1&#10;twspiXsqhaINzbjC5UzKiXfv3rLMC8ZastJcXL0g5cxpmVltzjkcj+yPE10fuVQtaMvli0v61cDY&#10;N9zf3fLh3TsO+x1Wa843K16/ekWMkWmeKUWeYa01V1dXaOA4TTw8PAiQe1oIy8KyTBRVmE4Trmn5&#10;7M3n2G4lA8pNwMfCH//0Hd/+6Vtev3rNerPm8uyMfhgJWQZN3/74A/54pB9atNHc3N8Rv/sz1y9f&#10;cnFxwbhasx5HQhVmSrXWihVCjDUPx1racY01hnE9yvqUFD5mytPAauYR1wsxc1yO+Bg5nGbIWvJ4&#10;YyrgrwjVIWpzdobWkhM5I/mc6JIYUgwcHh6IMbNer1iNKzA8Qf5KCeSYfMTHiDWGtmtpGkffNRXk&#10;DJK3xczkPfNpQml5pufpRIiZ2UfCceLj7VbWllK4vn5BSoH5z99zfnHOq1dvGJVF1cF2cqzObIHt&#10;dsfd9oHziztevX4Ndc9Y9S3WdCJ8VveazfiSFxcXUo8YqY86q4jTHpMDRhcUcq87A6koyJqkNTqL&#10;YNB0iPhJXNCKgpTkvWgKbdvTdb3Ae/Mkv9ewiFhPLhyPJ+ZpwlpLiB5jNYs/kXJh8YnDaZFn/3Bg&#10;e3/Hl19+ycXFGV3X0vW9AJVAiokIDMMKY5wAiEpc3lMUuHtZPDlkDsd79scTjZW8VfHoJAamit48&#10;unFvzs7oViMlSy41HY7EKPCqn2eGviPMRz5++CBCGH7hxeU1fvHkUlhvhgoLiFNZTlH27SKOpzkm&#10;MCICYUyLMpqC4v2Hj3z4l28Zuv+XvTdrkiTJzuyOrra4e3hsmVlbFxqN6QZEMA+k8P//Bg5nIEIZ&#10;QAAQ01WVlUssvtmmGx+uuldWIqs5BPkY2tLS0pEe4RHmZmqq1+53TsO67+i6DmutNNi7en/CEJKc&#10;5xc7aA0/YmR/JUA7sXw2TYeimtBzqXshXQ2IcryXeZTgpNUYq9Gl4OQERXcd5vVrDocj4zQyhYVV&#10;47jdrP/D9ZUvff23ahqff++5FvPp+JLZ/fza85730+//UiD985D7p/8eq7FaX6yp/95C/1t2+9+q&#10;G3362i/925dAhuf3/zwI/6Xv+U0Q4mcm2XMg+Le+V1WAHZ8BHbPKZ4k7MUZSDVNbY2TdiwTpdDXK&#10;f+nvvhwbpashXvSwuRSpA8Qasj/btjVgqHWkILATrdmsZO0qc54Y/QKZEjPUYEHJmZgCunisc5c1&#10;yDdfveHx4aGS/mTP7hovFkabLkFikHoNWeoZpWiBw1HwzmCtkaBhlNqJhJ7FbK4UYie2Ajsax5Gc&#10;BajhfFPrbxLGUFpDEGhSKe5yjkkdQ0y7zhoolqbxTPPCNI00XYtS8llM08TSBpyzdH1bYWKJKASC&#10;GrIGShbgmzZY59HGEnPBhEjMmZBThWpwCVPHKKCWcw2qfpqIxFzV4InBawn1a20uYX6KhPqWZRHb&#10;p3ec5fQ5R7QG72U9hwJba0jkQikSjFLV6nsGcYYQWOJyqWvO88QSAl3T1t+p0DSWmDJxTjUgasg5&#10;kFLAO7mfdE0r9cRUf/+mYVriZT3h6v5Lq1JD7b/UPXORvXU0msZKOE7MrPK/KH1Z2+g6JznnSCH8&#10;CtSRs8zrOSXmReB+tnFEZM6KORGS2OdVtfEuMbFkOTesb1E5M8/zBY4gkAVDCHIOO1fhkygo1fps&#10;DDGMOGtJMYqtvGSBdNXr1GgB0mklcMw5RnKFJYUaPtdaEVNmHCb6jb98Ro2XwJXSmu12I3AkCiZC&#10;mCd2Ya7XBGQ0rml42u3QXva543Ck9Y7b643Y1bUizCNGWwlLUeEcKZJSom9a4mbF8/4gNZXDkY8f&#10;PlDQdE2D1QpVMpt1T86Ftuto+p6CZn8cmUPk1jdoY7C25fHxmd998y1d2yCBKcc4KOZpgqsNoDH1&#10;fmlqrS/GLGG+LDbPnDIxZY6nmYymaVqs64gZHp92ZF3wVlM6hbIW7Rzdag3zTNaO1XpDv15h7+5Y&#10;QuT//Id/4Ie37/njH/6Gq5s7jqdnDsNELJp3D8/c31xz/eY1ilgrkIocotSAUsagUcbRrozMjzFf&#10;ruEipCj6vkMZgRWdg20oBIz1PKCtpu07ng97QiokoO17jJe1ftO0OCdgtdPxQAxB6nq1Vm21ExiJ&#10;9zS91AOO+yNpOgp4JBfmYWCZJxQF5zvu72+x1l5MvjFGxnFimUb2xz2bsNCuN9i2QxmLLHkVxjra&#10;piGGhRAyjTVY34EypFobu91cMQxHbq/XnIZb5jkyz4FxmHj4+MDT4zPmdGJOCWUsc1gwKWOUwDbP&#10;64ukYgWgqF+BbNrGE1PEGI0vlmVZLkCUEhOt88RSKCics9W6LdBKoxBoEr88a5F6hkLpCjipoApd&#10;Q6ixJIHe5oQqMvcLCNfUfXHGaIvSCpXEdK607Jq1grZxbLqOzbqnaxuclftcU+GPTpt6T5b1dkyJ&#10;vmuxVtH3HbfX1xKWdx5rLEZrQogCgTIa3/fs9nt2hxNPTztiWOg6x9/8/nfc397V5w+AhhwSMS6U&#10;lGQOUJBTJIdMjonWNmw3K47HHT/+8GfWqw7vDClnXOO5u7tnu93KvSYl5jngWs+27Sja8PFpT0yK&#10;GBd++OEncso0zrHq2gp7XWSONQZdCiVFiiqXcHBJAiK1WnFzvcFomMbAaRopKfNXv/uejw+PbLZb&#10;YtFsrm9onUAZjNGUHOUYGYtv+1/OpZRomwalDalfcXt7R1hkz5eApcA4juyPB+YQcBXIVnJmnEaO&#10;w8D+OGDMR9qmkz1wrSnPk8ZZhdZgnRX4ZgWh5AJLSAzjyDwNqAogWGKgLLJu0caxLIHn00ngmMeR&#10;41j3uimgRlnvHIeJ0zCjrOXm5kpCpiWjVUEb2Qf3XUdK8bIenOYApq4hrGG323NlHavVCuUs27tb&#10;dvsjIQR803A8Hnl6eqJfrRhOg6wblca6hm614np7zbJEWWdsr1CqGuhzIqaFGGaMbzgMA6YIkKBv&#10;W6khGcuSIrZ+zq1tMc7KWmOeiFnmvpSlllaUIudCTJk8LaBO9X7ssY4Kslb0q55UICwCAJ/rHCIG&#10;6f4CvljCUuvouUJYWt68fs3z/iiAzJxJRZ7NKDJN6yk5Sc1Dm19APRSphSrYrFdQejIFbQ3397cc&#10;jifGceTn9x8wrmFzdSX7QSXB86YVQMqq9RUmHSgxSW2+CCAy5ggKXr+6Y7VeMy+RUhTr9RqlE/v9&#10;nq7t5HlqknoJSlG0IZaFaZoodR+htMI6jfeNXIOA1kbg1ClCycRlRvuCVvay78hZ1oKmBrNLFPi1&#10;dV7WbyQKmYQ8jizKSng/LIzHQNe35AzegELmRac12iicb6S+tEwsS2AYBqy1+LaRdbSxtB5CiAIU&#10;ygVnlADhtdzTVm2DUdes+o55DgzTWD/HxNt3H9jtd/zu2+8oXcvqvBepgMVcMmgoQZ7bF20gJdIy&#10;kZYFXaC3slEqJZOSAKsPhxPztBBiAq0xvuH65hbnPfM8y/PgKDCVM0xsmGaMAUXiMMwcTgMxZ77/&#10;/juBVNDI2qYU2vqsXGoKC8M4ULSi7xuaphVg9SgAzcZbVtuOrhP7+xwWQgho01XQ+UIMCaUiHz8K&#10;qLHrOgGTKy23HC11J4wcc9MIHOkCa/Kew+HI4XAQUIuq+xQl54aAwRuct5e96tlEr1SLrkB7DRXe&#10;nwhZIDTDsPD+w0fWfc/t9RXOmfrMEVJWeCvP7lf9K1arjo8PjxyPJ07DQNc25BgFZjGPNEDW8swz&#10;AaEI2HBawktDzst4GS/jZbyMl/EyXsbLeBkv42W8jJfBSwD+ZbyMl/EyXsbLeBkv42W8jJfxMv7D&#10;49dNnTI+D8N//jXg0ph8Hp82Sn/6us+D9H9p/FZD8vn/fx5y/1Ij9a9D89JgLM1gYm0yxpCSISVp&#10;qM7RifHALPVvqEFEJc3zl7/BSGAbqgf+fMzU2TInjTvUJumUMiVJeDzlfCG9h6XayMPCMo2keeI5&#10;Jz4+ON68es2rV/diZk4Bpy1N1xPjQYxVJUkweZEGxmmZ6NoOr6sdXSHNB9ZKWCJL81dKkXleOA0j&#10;x3HEGY9zHm00bdeRS+Y4DPga5Ddn84CSkEJImUQm5SJGUOcqsV7C0SlFlmXmNAwSjC5iobq41DMY&#10;p6GI0VfXxtFSCktYyDlX22GQsIYRS844LpdggwTHxfrlnCMlaYyQpnbDp01yKospvCgQxXmpwQhP&#10;CAGrLUYbvPMYjXw2KZ3bZS62bJRClYLxjnIapMHbWFIuNeBZ7eLx/NnD8XRgfxp5fX9P37TSMK7K&#10;xX4lYUdpuo01jG+sxXmHM/ryu6Ta1CImGY0pME8TsRcrksoRowoFsU+mmMkpYbRhWQIhSHiladtq&#10;xtF452tIWhq+tJZmGaw0zc3zjHUe4zwpZZbaFO7bBqs1YVmgFKyzoBWmmhhjSbURztBd9bi25TTO&#10;7E9HCVinhDRaR4xW9F1HKWKlp2T2+x3eO3IupJiYa2Dt6fGZ7//qezHlpoxx0gSirWIaR5Ry0jze&#10;NKSUuL65oV+tiMskujQUuuo5dA2CpSQB2w5NPJ4YTifmcUIbzRIzyjqm00mawpUmlkiMka7r6Fdi&#10;FUlRGmytUdhkSDHhfYN1no8Pj7xpXksDdFbS2FJD2EobhnGCnLCmmtEcWGMhhEsj5jSOAibIGe8t&#10;0EFJdE3Dum8JWQxl4+mEswKjUCmicsBqzbIsUMTqNlQTQ9+1qBIwytJYzbxM0nBblJw/uTDPYpGT&#10;89FSVEQpx6b03PdrHp6fq5HEklFig207jDW0qxXGNxhjaZuG1CcoEpa4vZEmTFubDZ2zHKZDNb5G&#10;Hj4+4JyEAJy1JOtwbU8GNtdbttdXnI4H/vXffuB3X7/BGzGJgxhazg2nlMI8T/WYL5BrM2xMGGsr&#10;EKGgdUEZRdc03G63HI4jHz984L/+7/+Fv/vbP3G1XVOUom0cJMfxdCDGQNut8O0K43rabsU6BEII&#10;UMMeWityjBjlOB4GjocJ6z1aO4yz3F9tWG82pCINrNoIaMShJMA/iV3E9Iam7YhpEVBBTpS44JpW&#10;PMV5wSiN7zzrvmN7tebmZsNxGBnHidNpZBhGNr1ATZqu5X/93/4X+m6Fs4bj4SD3ohAYhpHj/sDu&#10;8YnT6cDxcOD6asPz7rkG3aqpLi64qEnTJCG3nCAv9H3H9WaFKpkPHx54fNxRUDRtS9u1GC35Hd80&#10;WGVYdd0l3CKZFEVKEdu4S4gil+r30krMetZWY4oiLJHcKXJRPO0O6JMYoJxv6LoeZS2+l8C5dU7W&#10;CCWjlfw3zTPLEsR0WBS+b2mLJ8SJZS4VPhJQWIbTQNsIsGN7veV4OFyaFQ/7HW/f/khISCNfyYxj&#10;YrO6Y71e8ae//ROH3TMhzDRNK6al6y0pi6FpWsRw+Pj8LH+nM2ijLobMmKRx7fWrO25ut7y6vaGU&#10;zM8/av6P//pfeHo61HttxDtF1zoeHh/4uz/9kbvtls2qZ92vpLnYWpQ2tKlcbEX7/R5tqJY5CQfG&#10;GFkOJ7R2fPft98xLZBgllHJ9fS1hoRR5ft7RrZ4IMbGMM8t84khi03dsNmtWrcdWY40xWpqtHx7Y&#10;HZ7EvqZ0tZHecf/6DVEtZKXJJZNiJtUQhdGFxjc0zhOXGVVmSLDqWoy9Zd15vLN0vkNry3EYOI0D&#10;ShWWacK2LXMItCuxg6+sBWXEMhUTpylwOI6oGEi5sMSA1QbnCt4oGmMwpZDDLLanlOs5pVBGTN37&#10;44l5GXn/449QCjfX1zSNBNEFBOGrwU7WFvM0o43GWieW+VwDDSVjreV6u+V6e1ehPpm/+9Mf+ear&#10;b9jt5F4ak4SQrzYbut4T5oGcZrGpZfDOseo7UlxYlmoCrusIpRQxBJnPZglkvXn9mqZtQRtigTll&#10;hhTl84iRFBL751mCa84KVKcUrHW0fY8qiXn2HHY7QDNMC5kdJcn83zhNSoXGO7IkJMQ4fYaGGF1N&#10;046nx0cxRC+B2r3J1dX2l2CtUljrMcZLYNoYtNUYDd9/9ZoPr+748P49Hz+8R+fIsoz8/g9/zTCM&#10;Yik7njjsdqRl4f72ht47ivLEar3b7fZierOGd+Ed//av/8b/9S//Rtt2fPvNN3z7zVf8/d//PTkG&#10;5vHE8/MT796/57Q/cPfqHut8DatvaJ3j9u6GftVjnRUreIiEEBlOA+vNFU0jgd9U17/JGKYsgJ8Y&#10;IlrLvgXrWHIRM6WBrjV02nAaxxqaj4RlEQtUybSrFd1mU8OICmddhSVFhtOJrMC3LdZYnJH19TnY&#10;aI1mniYOhx0hRK62G3xjWJZZ1ntGXcLyrWrxxuCMwTpL37UUVVjCTFgUGofqesamY1rNxGpu3Fzf&#10;UHLh+emZZY6EGDkNJzSaV2++JpXEhw8fef/wzLBkvP+Ia7xYFr2DolDa8dU333F994Yffvgz//Df&#10;/hu+bbi53rJZb9isO663m0uAM4RZLOPrFcsyE1LEFDHLtkYRU0JrJGA/xwrgkAZwkOb+nBPDOBFT&#10;rPvCRK5BU6UMfd+z2l7XWKc0Yp+WIyXJ2t9qw3634zgO5Cj2yFxA2watPX3jmEfNcb/jn/77ibv7&#10;O169umW9uWJ7fSMGvSVwOp2Iy0LbtmjOTfJyriz1syxKMcfI4eNR1iR1z9W2DavNhpVvBHaQCjlH&#10;nh8fua52r7YRgMo8FZZ5Zp4nnFWsVh1/+6c/8Ocf/szbH/e8ffsTORdev3nN63JP2zaUnDDJUorM&#10;mZRMGEdKiijnsU2DtY5107LaXLHaXvPnH35g//TE7nDiOM7SyG+MnGvGUskMGK2w1uC9o+971tdb&#10;nLVM48QyTbKnAAluaE2MqYa8VbWMabTRdL0EgEDVdYKXIGFYUAq8Ubh1z1U9V0opdF2Ptv/vHz9/&#10;HnT/EkjwcwDgl6znn9dh/p8C8Z8H0j+vy5zBB+evfck2fw7Sn//tDDA8B+c//xv+Uk3m82Pw6d/4&#10;W2H5v2SQ/0uB+C/Vjr4EHPjS53I2pqoKT8w5/QJwDFHuX/X9JWTg6vX/GYjx/Ht+9h6X9zFG7suA&#10;qubCXDJY0MVTVCKXBMWgsGiToSyELDZhq8UQGbNAO6xRZKOJQYINikIMi4AOFYTZoFJBWct63WHU&#10;PafTQUKCFKz1aGWYpklCdzX8L1v0LPUCoxCDZUFri9aWjNgJP63zSb1DjoVzUi+Zplmu4VpbElM1&#10;KCXhFl8auZ/XuosE4QIhS9heK6n7tG3DvoY8Yi5srjaklPj48SPOexrvud5e/XLMOR/zcjl/z19T&#10;FTxVVMYkCW+mIkEtrRQx/gLsTCnXcE39Wg2inL9+rj/pCjcKS5J3r+dECIFlmaFvxaCrpc5kqjXU&#10;1PB8rFblnBIGWSuRC2kJUqdJiUKp0DqZ++WzknM1xgU0OCNzpYli51YKvHcUMssyo1WmUAGmRpOK&#10;vuyRxzDLWkCB0wiYQCmc1sxAzKmamCOnU6BvGqyxEuartWAxuQq00FgHyDpwCoEUAopC13U452hq&#10;/eZ4OEkQWhkJd5Nr/TFyGgZiimiFBEK1IYRMZvkVKMNaQ9e1GGulLqJUrXcZ0IaUFSEGds87np6e&#10;8NZKME4pnPOX69dVYATnmnGWYx5SrIE/aNqWxijiNJGUwjiHjonOWczNlQQCY8I72XOklFB4nHcc&#10;T6MAEZRmCgHjPbvjgXazYr1ek7Tm/dMTMUfWxrDtO7FmG7G8alNQOYvNtRSSCXRtw+E0sj8cabqW&#10;3//1H4gx0XY9ISRSyfU84wLgmOeF/W6Hr9ZutKFfrXj48J5hnri9vUKrTOM9q65nnmfmean7VAdZ&#10;bNUlC0RTK9m3td7Ttg3Lkggs7J4OrNYVtuE9rmlJKqOtJhXFEhNog2taYlEs41xrmoU5ziilefPm&#10;G6xtGMaJrm0Bw5uvv+H69p4lw//48S3r9RW3d1uWZZZwdIElJpS2aOuwrpFAmLYUEzFKE9Mihtxl&#10;Fkik0pATRhW0N4QMJSqc8aA1S4xENOMS2d7esNleE3Mm54Lv1zhv+PHPf+b54wNXq16CyxRMgWWZ&#10;yELkQRuPUhbrPCW3LEMixChQtPP9V2upHaaCdQ3GZKwrtO2KUjLDPODbVuoqSvZJVsnee/e0Zxgm&#10;Uk6kmNl0K4x19FcbfNtIUB5N41vQCtf2pKyYp5nD/kihWuutgtOJYRyJ8yz7d2VovRd4l5RtiCkR&#10;YkYpgRfZWnPVumUJkSnInOUq0ONw2FNiQJeANvqXZ1EFyIWYs/BKlLo801B1vssVkJHTIte5NRVC&#10;UiGuRoJ85znSagm4Q0blQCkKa5TUxJOAXK2zbFYdt9st676jqdZ37wxt4/H1GQuqhmuVwfuetm/p&#10;Vw3X1xu2mw0UsFps6kppQk487XY8PR8kqNhI2DTHTNN2UAIZua5VTALlLbmGPwvWGLquATQhBqZx&#10;lucjS2B3HJnHI6uuYxlHwli4fXXPqzdfyXOLCnpJMWCK7GOMNqw2V2xvbtDWMs0jyzQyLbK3OZ1O&#10;YiCuML+iNbtB9iMqK3IO5LzUeVoMw95YrtcbJjvjrWbVtsQCX3/1Fdpa2q7h+mpD3zZoEtPpRFhm&#10;mQusJUapV+ecKfNCrGZw5ywa2bvYxpJyxkQBIQzTRNSatIRLgLgUxTxHpiUKlDoLfFAj14QqAauR&#10;vYQxdL6labiAOLvG0zjL3MgzmhDkecw4z4xLZnvdVtN24jhOjFPkOAaWeUAXAT1Y77Fu4TgMtKse&#10;aw05FowyKJUFjOkawhKk5q7k2UDK9R6hIuM4k5XsT2JOtF2LNnJvG8YJpTV3t/c8Pj8TQmSaJ6kt&#10;aUXbrbi9u5VnIVGg3LkUcsy8ffeOJSw1VN7V809qUFlDmTKrrqdojdW+BuYzu/2OZQmkUiFBxqCt&#10;kzUr0Pc9KWaen5/p+55xHOs6Sa5aYzTWyrNDYz0xBJQTYM15yBppwRqNdwLfmaaxPtdUdF1DPoPH&#10;65pqmj1KaxpnZM2jIceZWCIgAMuUIlYrmqYn58w0T9zc3HB3d4vSluNp4OHpGW0Mwh4KFCIlKIwR&#10;MF5RGestOQo4M6SMdxXmuEi4PKTAvMykDMZ5ConD8cTPb39iverpu5auaen7Xp675sS0BIEOpYj3&#10;HuvkmYCpAfKUCiVn5hgYhpMYs1OiaVq6rsV7X63ihZzknNdocpTneUoLpMpog/MOcqKkQogT5ELv&#10;LQ9PHwmT5erqisY72ROERNEJY/0lfI1xRJUoKTIuI7kI+M85S9u09J2sT+d5vgDFc4FEAmNZ9YZV&#10;30rdOFyxhMDusLt8PrrCRwXYESlJnnPNUWDOyugKJZPrWeckUIKUsdYJ6FEYlGxWPVZrFAaWhSkk&#10;xtPIML+X18WENgKG8s5jfYsxgaa1lFwE5kNmmGf+/NNPHMcTr+5vuL25vsxJIWZKCWhbgStK4GW7&#10;3Y6UnihZgIxN41h1DUYVlvFETBXYtSwAOC8gqHEaeRgGPn58YBoX+vUV33z7tRwX7dBKk0sipojz&#10;Db7ppIbnPH3fYYyt4HTDOI51PSaQBmstfd/inZNjVuSYnZ9D5xwxWtYbzjvmOZBKRJFwRnF9dcW6&#10;X9E2HmPU5dneuU7gW1fhb4b1asXXb74mxMA4z0Ch9w3H3ROWgs0ZpzVWCzQ+GEUshWzVS0POy3gZ&#10;L+NlvIyX8TJexst4GS/jZbyMl8FLAP5lvIyX8TJexst4GS/jZbyMl/Ey/sPjUzvYuSn63ND8ueHr&#10;/Fr7SSP4p4F4rfXF7vOlhu3zz/+fCcWfm6x/q4H8S7b4zw1g9V/kPcsvzVTWOmlsUIpoJGhina72&#10;T423jlDDjTFK03OqYXgFaElW12asTEgLqtLnC0kaH0MmBmkYSbmG4JOYiaWRVuxhIUYO48Djc+Dj&#10;046vd3u+e/OGq3WLygnnLbZzNLXpqiwzMSZyyii0PPxvxe4ZgoR1S5EwF0WLaV0VljlIQy+WlBU6&#10;K2Jt6D0OM22nyN5ic8G5glGpNpopkjDhK6k+4pynaRqUpgaMM4TIMg042xBUphQJMVhj8LkyWGQA&#10;ACAASURBVE7ssqpaoZYkDW8KzTROhGVhcTONM9jGV8tNYhxnQkxst1tQEhA0Z9WLkibyxkvI8XQ6&#10;yu/rpRnZaFBWjGEpiv1dHt5raRBX0gBntDRrp2QutphPzzOMRmsxSN3c3rLqumqUklyGtlbCMQmU&#10;tvR9x2me+Pj0yNevXkmjaaxHMVerodbSWEaRptRqKNTWyueXATKxBKy10pST5boKIaBbT06Bglhu&#10;FGJ4yUnO8SUEfvrzW7qu59vvvsM6uTZzzjS+YbXqa7NiJBQJA8rPCIQMWlvmaWGaIyFlnvcH7q6v&#10;RWiWoxh+a5OlmKg+CQ6oTN94aQ5sHOM88v7jRzFnqEwMC8YARROWmefnZ56envHec3O9pXGOIWW6&#10;tmOzXtP3K47DxDAObNwVVzfXYvoJQfI1FMKySBOUb2h8g1KbGnYVw0NY6rWgHd4XslZY72m7lgQ8&#10;vH8ghETbrbDOE/Lh0jAndjQxE53NEcM40rQthkwqid1+j/YtNkmI/J/++Z8lDNV1fPv116ToaL0l&#10;ThOn454l1gZiJcFTmVeKNBQag9WZUjS5RBprWHUtKWWckZBTGGauNxu80VjA6YJWGcIoIcZxIIYZ&#10;7y3LLA2h8zyT48zjw5Gu8/Rtg1FiktBaQBclZ07jiDH2YkI1RmFtR7daM80zHx4+UoDWeZyxrHoJ&#10;wHtn0GhSiJRQm/dLRpMgSdOSUlYa/6uZ2DlLahxhiVgr5qOu7xnGidM0A5orZfjud9/z/PzM4/sP&#10;jLVRWilDUmLNLkiTu4BIZN4OSYw2qRr/lK4ABqfRFmKOpCRBwxIimkLnLWEZWQYN3hKCknCDVvz8&#10;7i2N7zBOGo3Rhe3mCmfEmGurbSMrCS3EmEmxYG2hFLGAfXx4YHW1oW1aUoiEeZHz6ThgRTkoAIN5&#10;JKWIazzWKuISyDGgjBh9UwiUlLC+wfkWt+5Zr37P027PT28/sAwzq6Zh1bakeaZY2D8/cdrtUAUa&#10;79lcrYnOoIrYozfrnhgCp8OBp8dHPnx4z3DYczydODrF6XjCazApMu1OQGFRiuUoAXWjDTebDc44&#10;CQnGxDJOMn85Q0YClGL/kjWE8w5KvoARjDGEmJhjqGGbQkyFgtybfdfWa1aRU6Foy2GYCMcT/arn&#10;m80K4z2uZA6HA//yr//Kh7c/crXquLvd0PsG4xo669DLwv545PnxCCj6tqX1DdM0y1wapZkwTEsN&#10;kordLaVM3/f8zR//wDxFWuXYXBnGceBwfOSf//Efudlu+d1338J3XzOOAzEmCVQg92hZ/2jmeeFh&#10;eCeNnNPENIs5yznLt998j1GadeOYTzuG05qrzYav3rzi8bvfcX9fw31kSllYrzo2qw5rBHCQ5okw&#10;zbRNS9P0FCCRMVbCXfM00HiP0xpV1CegIE3Kma51/PE//Q3DNDMu0qD9vNsRU8I6RU6J4XgSS1MS&#10;s+cwzYQQ2Slpnt6se1arnma95u71G46niXc/v+dw2HPa7Tjsjwzzwu1XbyhawlGrbkW2cm2sVisJ&#10;oaVAWhKZBesVXjesabi96gQcERJGK17dXLPpO4z3zGHhx5/e8nwauD6d6to0syyRZZo5DSPjHMgF&#10;7l+94v7+jikE2q7Fe0c4ncjzQGO0hIWUwEi0cRjtMBSG05Ewizl8s1phtSLHhSVFlDG0bY93HlXD&#10;qSklCW7nTBqHGpyTkGgskaeHQFHSHL1er8gpokpk0ze0viHETMiFKDkCljmgEMOoUrIWU1o+S9c0&#10;sp6YJzBiwfROzD+r2BNjwWiLVoWwCACgpIyvwZaC4aRmdJ45TQvTeGLSEhKyylJywpqmGrtmmmre&#10;PIefzmvvJUEaJkIIGKUY3YgxDuNG5nlhvVnjvWfd97TGMc4TIYVq9VOXn0kFMcWYKGnGac2yzKio&#10;sU1D2/fc/P6v+f7rr3j//h2nw4Gu73Bas71a03jHqm1Z5oUSAvPpmb7r0cqiE6y8p3v9GoxCK83t&#10;9S3ff/s7Hj6857B/xqlISQvataw2K7abnq+/fk1KiQ8fnnh8PrBerzHWcP/6DX3TgqJasjRdDeDJ&#10;NUu1FIoprOTMPE6cTiecMXhjsU6ay0OMHI4n0iHTdh3Wis1XGfmMk9I422D7Fb0SM97ZYnreaznv&#10;yHNmOo4sMeCdExjHErFFrlWjxUZLglW/4u//89+Tc2GaZ5YwY+p5oZ0lFQlGPz7tsMrQOM/N9RWt&#10;d2J5VwrtvBgDC6zXG1zTAhUUYwxLWNDa4F2Dc56QMsfDkYeHB5RWXG1voJoGc1ECK3Gt2GILaKPJ&#10;RdOvN3z7u+/54Yf/wbJMHPYHUiyXvZWW1SpWQxoHnDUYo1lSYglRgm/WoBUkpYkhoEuR+03jqwFV&#10;GrmNUsQlXva48yKQnRCjhK2NZZ4mOV9NDc9pi+/cBULQdT03y0JOkfF0IsTMentN062JaWG/P3A8&#10;Hnn//gMf3v3Mw8efsb7hanuDMw2n4xFrJAj33Xffsr5aY7UER5XR9K9fUyjSZD1OPD898fHDR1JK&#10;EjTLBhMyLlLvBWK43T/vOBx2tF3Har2m9WICLBk26yusLpQYyRTurq9pXUNOhSUEsoI5JtIo93hV&#10;ZvJR7v2N9xhlcL2vYJdEVlWBrDWrvuOv//qvWL75qoLJtBzPlC5BRBA4ijEKUwO2ANoqtDWyLl8C&#10;OUJMi5gUJX+KtqaaiRXGRBqjsM7Rbzq0segaKpznUWzFUWyOSkFWiqZx9f5fZC37/3F8qW7x72sW&#10;/GZY+7de/1u1kS+Z3z8Nan/pZ57N759+v9RN7K/qRp8H+D//WZ8H788h1b9kav/8fc+/z+ff97lt&#10;/rcC+Z++x/nfPg32f/49l/fPWUK9SgFiAFe/PtiYCqwLIYhxsqjLHP/L6/h3v8MnRS4JGmux6elS&#10;kDiRI1YzdEwyr5DEeEkRy7JDwqyXOoYqGAVYiy6FkDOg0WcTcpKwhlEikhRAUkvOFfRYCs55gRAl&#10;qSFpwfgQQ8A6ByXJNaI1cwoSxFUKWcIoqUddwJASkFDK1v2XhClLhlxUheJY2raVEKWJpCJ1EGuM&#10;AGEugCCFc2JAt9bivedwODDPE3awsg9drzmejhIiK1Lv8bX2NNb5kGoiV1pAjDlnSopnoiVGg1WW&#10;lFMN+F4+PEK1UYLsieVmWSRwjq5hxSjgDqVpmoYQAs7FX51n3nmpnZBBS3BoXuIv5141eZb6el3P&#10;F50LKgt8L6vyC/xRgXMe8iwB7RAIKZJykrCvVqQs+2NdwXZc4A4BpRqpDSkJ4DfekUuF75DJYaKk&#10;LPU3rem8Zw4CFLHaiFm8QowoEmI61x/nIAE/3zQUrShavm9eZD3hU7rMKSFG5imAjhQt119MCV2N&#10;0rpCEYpSqKLIGWIqzGEixUi/6jDGsNQQZ9/3UiNVBWMF1qCNwzhZi49u4HQ68TTPxHgrtae2+eX8&#10;rcFZVQ2m6RPozRwDvvFYZ/EVrOqdIyLz17rvSFru/zkmpnGBXGibpoLhOn54+zOHw4FxmnBtK9BD&#10;JBQrtVLF/ulJ4A7PjwwHyzev7mi1l88tF8EDKAEYKcRyfXt3R9GGYTyx2vQ0TcvheGR/PKKdIWbZ&#10;u2nn6/qk8PXXbwReoGV99tVXX/H0+MDpdMSYr9E4Wt9gt+ZX87K1XkBXKoKqQFQtAXhnVQ27BgmT&#10;FYEMee/E1oxCKV3hgGJWbtqOq63lw8cH/vzTO8xx4BtvcU7qSlebK5xzAukIC9439JsrQs48PTyw&#10;xMR//8d/4vf/6ff0fYfTFtc6jG8v15KAE8Ll/G28p0EsucVoTscDxk5SkUuZpApKZazRqCJrAqUt&#10;6/UVG9+iraUYxxwmCfY97bi5u6Lpe66uIyYLYAgtddIwTgK+cA1ZZcYpMM2B9eYW1/bMw5FlMrWm&#10;B8Z4jHM4L+HgFBNOK5QSQNDW3VKUBMhizNVwDhlwRsALz7sDx+PAqh8liN819OsVVoktuW0arHfY&#10;psUZw5JAu0C3uQLjMW0P798xTgvzUPd6Vu4tysgzn5STWK5TJmeYZ9mXNm2Db7zY7I0iWsU0S0iv&#10;bTqSceT5RE5Rwo2qzi0VhqIqiCSlVEPwilLS5R5lraVtBaKhKoxY1/VJzlmAnkYLUKDyPrXREuA1&#10;BuMMKil5ruEt6/WavgI02r6pgKWRHBf89grrzgCYeu5ageo+PQ1st2vavkEXmcedszjvWXtHs1ph&#10;myd+fPuW0zCSU8Zbh9OagsxN8xQJKmOdpmktuWhSghBnxmlAQDUOZTRWOVQM+MZy294wngbImZgy&#10;b3/8mX/+l39jdzoRUqbpOv72b/9I361o2xZrE1pp1tcbHnaPFFXY3GzZrtd0q17AJFYznMSO/fbH&#10;n3h4+Mj3v/+er968wehab83qAoAppRqsc2LYPWOs5e7unilmQin0XUvbtiit8NbTNr1cFyVzPB4l&#10;KKnlHu+7ru7vBCKdc2aaBnzb0LYen+WcaL2nKM0SkpiPl5MEspUipszNzdVlbTdMI2GZ0BXs0jae&#10;UjKzi2wKdI3gj+MyY+ucHs7PRJVimBaG+URIhc32itev7rl/7ZmXzOk08PHjW6ZxFNDcMrOkjC6R&#10;tz//TNuI1VoVeSZINnjjQBm87+RZUoUtlSx7yZjEAF0ozMvM8bQn131nzhBiQduGzXpDotCtemKY&#10;pb5RYBoOlLRUTneiFIGJbTcdOTfsDzuO+4HjYcfNesW681glzw7ev3tHW5+/dE0jUI6UyHVdNS0z&#10;vm0xSpNLqUAhXUPfSizaWuqI57U2FPpO1j4xF2zJpGwqRErgRs7Zy976vMcwNfScinzdWakHlZwp&#10;ObJZC2DAOYdTQAqkBGQjcGfRdRNrfevT/Uy/3mCsx/dXXN2+IsXINBwZx6HeCwV4MgcxvFvf4Nue&#10;FCTg7axY1LOxcj/TlpAnnp6fcdaxdB3aO15/8y1xmRjnhcPhhDUHCcE3jpKlRlKUJlaANzHKeiAj&#10;BndnWZalwmckOH08nrA1eH59fU3Xtb+CVskz1EhJAoAtxghcnELKEZUCpIzXhU3bMM4TuYJ4yIUc&#10;E2M4kUOs87AAs8Miz5FTLozDwjTG+m+6QquS1C0V8hzJebQxbPqOpu3RVta2KWVCTIT0FQ8PHznu&#10;d3SNp+9avLWUFInzLLAGCiUGYpbfI6uA9RJ4V9aQ6lNqiwZdYUhas7q+5u5azssETCFxGEYen585&#10;nUbmJeCcpjiNtobV1bbC2QUENo4D0zwyzCPLx4W3797y1VevBbA6z5AFBorSZApXV1u+++53rPtO&#10;nms+PzLPEkT31gp8sOtou5bGN3grz5zDPMncDrTWc7e9I61VhSd8pGkE7CUA7yAgmpQAuYf1bUPX&#10;dwLsTuGyhzJ1+ymgxsxxv2CtpWsanDWkaSGmeIF6JZXIFaRQKLgKt1QotPYVMCC9DHJpWWxRtE2L&#10;tZqiBNpOkTW9shqtvDTua4VTjhxnyFnu9yhSFjCIrgCwl/EyXsbLeBkv42W8jJfxMl7Gy3gZL+Nl&#10;vATgX8bLeBkv42W8jJfxMl7Gy3gZL+M/PM5Nuedw+3l83lwN/Ko5+dMhwcP0Fw1b5/c6/5xPG7C/&#10;9D6fW78+D8P/zzSCf2oJO5tF1Cfv0TSNhO4U5HRukleXh7HWWuZ5JqhQA+xRTDfVKluqpYMaUC4l&#10;gxLyfopI824WQ3C6GP/k9Slm5nkhFcR4kzKn/YHdbs+Hd+/5w199xzevX2GUonUtTjnmeQGvsVnM&#10;8r6R5g9jTG0MnMU2XSn8xjU03kHWuMZhZktnFCFRzTKRDw+PbK+vMM5hXEFrGKaZaAzSSSKBcWOV&#10;EOIRI0SpjS+FjHGaXnXEmBhOMzkVks61OdvSdWK6FPNuvFixrbPsdgfmZaFrWzGnGssSIiEVitIi&#10;qDYWiiZnsS+dQ9++hllKtVCEEMi5XELj1ef+S2OIBmtrY01ttqJIsF8+l7PtSyzR2ojhXBvNer2m&#10;8w3GGgkhx0iJ0sStlUHrAtqw6lY87w/MFUZgrIWccLYa5WtjUEaawo22aGuw3mOclfBHTmIwr69X&#10;Rc5Jof8nUgFjhNIvEAL5j1H80phsPe/evef29pbN1aqG7RPGGmkCtNKsVpDQVEoJo8Wmqu1M3zZ4&#10;bzkcArvdjnkceXVzy6v7G7yXwF1I0pCplMYYyGRUUUBClYjV0miPuuXhw0f57NPMtIx45ynVDqKU&#10;5ng8oBVcb65Y9T1aK/p1L2G8PJEzDMeJ9SZBzozjgncCOBAhWxZQAWc7iKQEQxBrvTYG3zQY65hi&#10;ZIkJ5wxX/QpnHe/fvsM7izEa5yzLKKbn83wiTZiFkpW8d9NhnWdZDhyPJ6a4p1+t6Pue4XFmOAwM&#10;hyNfvX7Fskzo2lys2DDPJzELeS9NqjUQm7MABQSOQY0fqIsJXgKMoCk01tJdb0nzRIoZVcTmnDKU&#10;JRCnCe8s/WpFUTCHRQLu08w0z7hXHtu4ajRGAhY5QSyM00gwYq6wzqCLNPq3jSOnwDTNlLaj6XoA&#10;7m7vCMsEqc5xKV2CIBcrIEpgIkhj7LnxvW1bnMvoGq7849092w+P/OM//QvLNPPh/XueHt7QeC8g&#10;jFxYlgWVE6rUIGFKhBguYbkpJLIyGNeQUiClGaW9mMDmQFwWtJVz4d27n5mmKHNUv0IbMYLFYSIm&#10;uV60gsN+z44jt/evadqOkCIPjw/oIkF/mRMzpQY2+9WK5voGay3HcYBxIsfIHIOYd6wlGY0tGVtg&#10;Hk9oDUZXQz0RlRUlLKQws8wzx8OBx92e9WbDzd0NvdHo7CR0nxStMcRl5PnxA6XA00PHzc2WrrVM&#10;p6Pcd8KCs5ZlOkkjlnNijlEWaxRhcaw3PfO8wjuF7zxt52kbT14iJWe00RIYTNXu6ixd2+KV4u56&#10;w1ev7vFNS1FiRolxIQUx10xzZLc7CPjDwPfffYei0PoW6yRgebY/xxQlHKLFDua9o20cq37NZnvN&#10;zc0NRSsOw4nHxydWvTQu55TYh0SiME0FizSTd1+tuL65xhrFw+NHMJp1kXC/sdKQ7e7v8M6x3+95&#10;/+GDmLiDlXMrFXIqNI2XsIwzGG05nAZSnGm04Rgi7396y3DYM4wDHx8euL+/57tvvsF5e7FKLsss&#10;4e1pwjlHRDEfBqZxoF/1DKcjbduxXq8IMfLh3Tve/fwz4zjy6tU9znf0/Yr1ugcSzioa5zg8PRCX&#10;qVqBYJwmsRXVe5c0jiYMihIiCQhhEdCF8xhFDekUur7j22+/JRTFMM78+NNbgS44h3GOu9sbcopM&#10;p6MATpKYABvf0LUt61WHMRByJKfC9bWn71t2+x3v3r1lHjPvPzwQlOLm/k7MeK2ibTpyTALxAUiR&#10;thMjr9bS6B9jlGa/kqURFzHXSJDesdpssK5hHMbLuacwXK073M0NSimedkeK0ozjiFGKq77janvN&#10;7fUGlQLj4YnxcCCGQIhBQjvOYozFKlk3eF3AKKyz5BgYjkeU0tze39GeG/+tRdVrxhoBKAW9XGA3&#10;OUdyLBQyMWem8cQ47OiaMxjC45wRG5xzaONYQiCFhRgqrAEBAqWcGHMSu6nSEhhSkHMhxCh/Q9PS&#10;dmJLCstMRgJLyjic0bImzZHeWzFM54V5nJnmQGk7tHGEmMRUaDQ5BHTR5JApKYgJSCnQimSVgFqK&#10;gE/iONP1BkthWUYOB7lPNNbVpmIxUMpaE8Ii649xGlnm5WI0b9qWzhoxl+fAuBewVNM03KxXxHEQ&#10;Y+kw0vUdrXWypgRigRwiCwNN0wmIRiVKBc8oCo03rG6vWDcQwkZsl0Uspzka0IoYczWOduyPR4Z5&#10;Ig2J/W7Pql/RrXv83KCVpm0czhk6Z2m7TmAxKbF7eiYsC/vjga7r6LuVmBDPD7xyoowDaZo4HA7k&#10;LHuXwzhy++oVXb2/A/im4Wq7rfPLwnG/Zx4nCa9rQ4piaO1WPW3f8zw9g9I435AzpCzneLday3Fa&#10;EkpL2EWpgrIa5z2qFNJw4njaM54mhv0JbeDq6oq+7+j7ViBZVprajTV0fXdZq6ES3mpurjfEKMG5&#10;xjvM9gptIITI7d09N+PEOI4M0ygN2fNEjAILEXNsRy5i09JG7JcPzzsen4+s9ys26xWN86gi99Wu&#10;sVxvN2LLsp7WSoN7XBaWEJingWUSoIX3nrZrxGquy8WmZY3DGEeioGpzf+9buWdpLfAqfd57SoP0&#10;2egbY2IeJ5z39P2K2+01mRpmMA7TN9xcX7GEhVf3W06ngZQS+9NIyAVrFPe311ht8M6y6jy2AjRU&#10;MRgtcC2xNVu8X7Pdblitet6+fcs8LWirub65YdX3Fd4TiSHQrXpKNQEejwdyV8gpMQ6DmNxzlEb0&#10;LM3tq9UK5xoJPAG5FD58eE/f9bi6b44x0jQN6/UaqxqyMuQCcZ4pSqBSZg741rFdrwUMlgtr09M0&#10;54bvTMpnoEEQk6WROkTXdzS+gwyr1RWH/Y7hdOQwHRiPE8YJZMdYe6k3HEuuPevmEn7vGodxcvya&#10;1mF1X9ceYp6lWhD///KTfR4aP+8xLgbUL7z+vIf91L5+/r4vhdDPtZr8yR7mHFL4vGby+fd/HhD/&#10;PLj+eaD8L9VmPv85nwfvP/+3z2s4X6onfVpH+tLrfxU0LxLullm91PfhUjP4Us1KK4GgUA3hYrjV&#10;l+OvjSHGwBIqBE9rcoxiGFUS1BEzd+ZsAZc90C91KCSXg1alBqDOx1jW1RLSLpd9YSqQsyIn0DGh&#10;c8SbOh9rCeUpEHNmtTufAykoCDEQ8oyjQeuWrGVPJu/xC/jAGHO5XnINn/0CpYjkUpjnhZgKCk3b&#10;tHgr9SRdoZDWynUuYSYFaK62W5qu53l3wFb7eqoBaGMtLkOaF0rK6ArTIWuSlhi+Kkgo0ivaWreT&#10;Dxs26zXtqmf5IUjwte4BsFrWRSBWZ2t+uTbqeZjqPK3qeW+VZV4ETJiiHLszTKWUIjUSI5bMZZlr&#10;wNIQU6jnlwA2TA0i5TbTtQ2KjPeeppVg/Pm0k32wxvtGbLWmCGajyP3FaE0l/aE0oP5v9t60uZLk&#10;OtN8fI3lblhzqY2kREoyqUc93f//D4zZmMZ6Rj1LayGLrCpWZSIB3C023+bDcSBT2UV2mz7DaWnF&#10;ygIuLuJGeLifOO/zSE3rKRgfQ6wgBKkPyflfSHGReVMJVKwUCX47baBkCcuEmWTUcyBfa4VvPMbW&#10;IA2FlDISoJNwdkHhrUUrXYOqkGPEWo/WAvSLKbEsgfv7e2KMdG0nIKAia+FUzdApZ4hSJ4tB5vZx&#10;OdeLSpGe7p1ZbJy+1g20EqgNpbCMEe3Eoh3DQkHqAwJ3UqAKxgr0lGqHVqrQrVbcvnrN/nFPiJnD&#10;8Swh6/Warm9ZluUZhJNilGNbg4oxRB4+3JOmicvdFoUiA15JvdAYi673npwiJ87kkFi1HaXaiG+v&#10;Ltmfjry7fyDXOuntxRV90+Ctxa1W3FtHioWUYcmB/fFE2zYSSsoyy+SSKxAgV7uw5+b6mvd3cu/O&#10;zyHEwvG4x3sBBczzxGrVP4MDfdtI7ThH3r59zU8//sD7d+9Iv/4LCW91LSkmYgwSqEoS6nqqsCsK&#10;1lma7J7nnLZtiakQlwOH80TbtWyvtpioULOm6Vqpv+dMLIXee6ZhZDgPHPcHYlFkEjc3lxiref3q&#10;Fc45xrOA17SR8LYKsk80znM8n/nDd3/k9ZvXbFdrtLHYWtcruVCUIS2LhGpDIMwTxmj6VYe3hmUJ&#10;PN7fieX8ySaeM6pI+BhjWO0u2F5eo5oW33VM80QxGrMEyDKXrzcbTIZlHLBFALIqS51JGYuyDdOS&#10;CGESUFnJtKs1bd+Rl4mcBKqiazhsvVljreXu7kO99us92GhSTJRcjed1Xk0xY1BsN1u0afDNwBwj&#10;p2lkOUy0cZGUfII3t69ZKYfXFlU0GE/R8h7Xu46rV2/Y7K4xrsfZnvPxhGssBpjmiWkaxdZe4Y9K&#10;G2JKTPNEiAG/yBospSLHp0gN6fLyAkrhdNQsy4Qx5hkMLNBhCbA+wV2zkemvoAW2oGS+arx/vh/o&#10;uqZIKVFylvq9ltq4s4Zc0vM83PYdTdPglSWTWWKqoXhH3/dYpQmTXCd9K9DQZZlJUQzMthqwQ1iw&#10;Tu7Th8OBHCIpRKxxNF1H23Vsr2748uuvePvFlxwOR8Zx5LA/UFJimkeO54lzmbBasdmssM6QcmGY&#10;F5ZZAvghLLx9+wW3N7csMdGHhfuHR6ZxYp4VacocDwPnaWIIM6Zp6Deyd308nPjX3/4e5xw3N6+4&#10;ub5kiTNtb7G25ebqksvdJY1zqCQ1Ce8bUghcXl5ijWEeJn744Y/sNitW/RrnmrrXjJQcCRSG05nD&#10;/pHdxaXULacFZR2xmtRRVn7X84mSEldXO1D6GTAUYmQJQeAGtWYyDoPAV/ruGS4KhdV6hfc98xJx&#10;3nM+n59rwdM8CzShXvunGPnX3/6W4Xji1atr/te//3tQMA5SH7Mp4YwmxgVrPd4JcCLUe4o2mmle&#10;2J9GTuOEaxzWtzi/om09r16//gizm6dqAheY0Pk80jqH9w2lJFCK8zRzPp1l3+4cfdvW5xgC6thu&#10;NnXehlIBLMsie6on2PLN1TW+7fBtS1hmTscD0zyjVQXIhJHz+Sx/TiPjOPHLX/2KrutYdx3zNBND&#10;4O7uzNA41n1H4x1910m9KATZr6cK29ECk9isVihj6r1H1qhP0LUlRj7c3aO1eQZjoBTWGtrWc3V9&#10;hXWOaZ4F4lohRdvtlsvLC7q2oWkaqXXERerMFf6cS5Zak5V7u7dikNdGzh9rLdM0c9jv8d7T9T0U&#10;xTQJXLDkCrTRGq0NH/ZHmq5nmAP7/YFlnnFasdlsiHFhvrsXiJo29Ks131xcPcPzMAptBEQia3rD&#10;HCK2aQSA2HakJYAzGKspacU8Dnx4f8f5PDAOI1rLmnbdd/RdhzaKUmAYBqbxTIqJzWbDxl9InaLA&#10;kgoYV4Pkiv35zOF8xlrDzdUV69VKgFopEaZZgMQlyZo8B6xrKRlMEbO9Mpp112O0fmYmzQAAIABJ&#10;REFUocTMNE7PIHCtFTHI8z0BjmSUNiwh0vQ9Wsu1pbV5nnNTFKBWCAHKJECtnNHWYb2XsHhOlAzb&#10;3ZbtbstusyYtE8ZKLf326hrftERrMVoR41KhdAZn7fP+X4Ct7nndWeo6yBpbzwkJb6MVfdOx23lu&#10;FLx6dU1IMAwjdw+PDMOErZB2Kxch2+2GmGXPM04j59NR4EchopRAw4fzTI5Z4NtNw2YNNze35JRw&#10;V46r3QXD6cjj4yMxLEyjXPPeOXlWoT/u96UmZWmbBudalHJsdxeM8yx1rxDw5ml9bhmnmXFcGIeB&#10;w/4BrXUFjAjEv+97tvX5XEyREIrUsZdF7pe19uGcrftaRUgCHnzqjbDWYs3HkH6q0K1cChhDDLLO&#10;yLmwXvcCedSZGAsxRMbhSFhmNIqu8TReXi/lRMkVRI/0TmhtZC/8Ml7Gy3gZL+NlvIyX8TJexst4&#10;GS/jZbyMlwD8y3gZL+NlvIyX8TJexst4GS/jZfx7x1NT9FMI/qmp+Kk5+envPm9QfhqfNk8/fe3P&#10;NWV/+rWfWr2eftbPjU/D+Z/+3aev93Pf/3mD9HNzr9L/nW1M7JmKFBcxBQUJHfsitmdqw2xMERWV&#10;NKPESkGvFhKlxHopjbIjyxIoWVFygtq0uoT5+fePqVLzjSMXhbJCu08ooc5PI4/7B364veGvf/0X&#10;vL65wRnD8XTgNJzRJYPWNI2jce5jM/Anv7uqjcO6WpB9458bk6kBievLG7G25IwxHu8atK4BhVxQ&#10;BVKS4KyN6rn5gRDwTwR+JeHColU1GyuWtKA0LDmhnQTT27YQY2SeJ2KWJjdrLTFnDuczbdvKw/2i&#10;JPiuC9p5vEOMv0VRIiSVaayu5tRUgwka770012dFDIWQAjqn2nT0dN4lQEL+1lppLJaudFRtMpdw&#10;XaBfr2qDqEarRcwGSNN6TGKxyDnj0YAGjdhxvZihUm2eaq0FK03lulrjCkXCrZ9cE0pXu1nTEFJE&#10;WfMMYQiR2nwQCSFSAGsdy6wFUqBAK12D/BKIf/v2S3a7Cznmy4L1EtzX1srxhecA+vF05nw6sVlv&#10;WK0tIUiD37rr2Fv7fM7sT0e6XkJBT3Y4aUUrpCxwA51MDRAo7u7e0/Q9636Ff/2G0+kIJEINzhlj&#10;uLy8ZFkW7j8sXF9eYZUidy1P4YNpmogxoooE9f/w7R+42F3Uay7S9x0asUspncVSUAqxhuBTzlAK&#10;3jlaPEUrdIjoJTCFwOl0IueE8w6l1fO8tCwLOSUKGessShkyEEsmlkxICW89S4ich4EpxOfrUNWA&#10;w2a9Zrfbcn+3SINgiqRcO9mr/V0a9qTBXNUwd6rGEaVq064GlSFMgzSfSDpefk6Oz8ZKA6QU0Snj&#10;tGa7XrPeSAj5w+OD2DO1Zb1Zo7QHbQip0PU9DpjnCWMs1HkylizGKhSt9WgN665lmecaaM8Mg9iy&#10;Li8vuX/3ozSOa8U8jrRNg/f+uWlGobDGUHKRf9Zzv2m0wCCM5fL6mpvXX3AaAr/9138mhIX/+o//&#10;KI2fV9eQAzkjNj+QYEjJmJiwxpEA13W4ppNLe1ZklQkZTIh472h8g/UNCsvb1684DYFV37PedOgC&#10;yzKR4gJFEWeFb8RC2rQ9F1dXFA3xdGaazqhcaJ1nGSdCjKga3liv1qAdf3z/gYfDnm6zZt10DNNM&#10;30b61YpxmqS5MEUJaRstc1oI0lSvClZrVNPStC0//vSOn374gfFySy4BpS06ZDAOjGfVNPzt3/wV&#10;15eXPD4+Yp1lOB/x3rDdij1NN44cI2kemdPC9es37LYbOddL4WK7IsVbrq527Pf3nE4n5nFkGkYe&#10;3n/g/v3dcyjEasWq6ytwpGC9x/drNtstbdvLfcYK4CIDMRYOxzPv3t9xPB6wzvLVl28F6OB8hRD0&#10;+Hr9p1wkpGYtxkmDo1KKksXYpWpoe9V1XG8vmOczpWS2q57XV5fkECkpYLTCasPpPBJCoO+kUd4Y&#10;CR5cXm7Zbbc1vCcN1eN8gzbw8LBH10b0mAJGW87HE//yz//Kq1dvaLxmOB6IccGQuN5tUAW+/fZb&#10;/uH/+C98+4ff03Udf/03f83f/4e/wyiFc2IVA7Hr9qsOZzSNs9zd3ZFLYbPqub15xfF84v5xz8PD&#10;I9//+CPrzZabVxeEJTEMJ5pGvo+UmWPAWsO6u5CgtraEmFCqYJ2BT4AwlMLpdK7n7UKMC5vthn69&#10;RlcT6GqtyWkhh4LTmsvNhof9nvPxIMV4a1mvWlZdgzWWZZqwxuOsp20bAMZxlokqCzSIFFk1jrev&#10;X3EeErvLG5YUWUIip8CH5Z7Wi210eJwYpxFnNFe7LZMWEIizYgxsvVgDh2EiJLHXxJQYpoXMuUJL&#10;oBTNbrdjve4F1EHGWcvN7WtijNzd3wvsIEmY3KSJxkLrHXbVM08TIVqxaWuFswprJOylUiHlJOFI&#10;Y/jlN9/Qdi3v3n/gX/7ln3GNp+17Wd/4avIBbLVpOmOYZ8vpfETpgqYQU+A0nDmliLOObrXBVqCE&#10;MRI0ca0jmMyiLDlkVE7ksMi6VD3ZFj1N16G1kZD7tBDDjLOWtl/JXG8U1jsxxxonwKEsdmytHd4b&#10;tEoYIvvDwBIWmccVxHkE79DAEgL7w55cCtrI+iflRL/quNpt2G3WrPvu+R73ZPR8smemlCkxQo7E&#10;ZazAAgnWlhyZTkfOp7M0ShpN07bc3r7CWssSA3mZmeaJ415Cd03jpaF+mnFaIFEG6JsG3XVYBARB&#10;KeSSsASappNAeVFMk0BHWmfQWGIIAgoxBnKq68RE9o0AEaxjCovcs5Ui5EIaZ9QSWXUtIQXiPBFj&#10;XVdkcHXNulmvefX2Dau+RymH0pppmiilsGoaVtsLpunMskyERdY03XZLt15LSM5aTqczj4+Psp/R&#10;Alvqu46+68kVmHVxcVFNZYrTMNJ2KxrvSDFwGgLkQImB/XlEa0vfr8B6DBLUNNZwGmaKUnT9hm++&#10;aSUMdv/ANI/M08S7+3vKXTU8RQSe0nq8d2x3ay4udmzWa4EYWItVYmcLMeGs4fry6tni5ZxjteqI&#10;MUvwJEsIIKXI8XTk3bt3zMuEc7buLRZiAuc0h9PA4XjGVLiCWDyhu/O8ff2K21ev2ewuaJqGh4d7&#10;DqcTZBiXyMPjgXXfMcwzjfdYC1qn2lztadse4xzWOnQp4lg2Et5W5il8qyQAW6TxWIKEhVISYRLb&#10;WmoaMSRrsfNZJQCqtm9Z+WtyvkZhiEURC4RlYf+4p+SINZrGynpBGYO1Yis3Ro6FgCLkcemXb265&#10;2m5lTYvCOCcW9VJkXVsyVlu6thHTs4IUMiEE1usNJUeWaSAukwRklDTq932PsY7z+cwcApvtjhAi&#10;53mphslL5nnm/f0D/bywXq9Yr3raticXWEJinidCmFmclb1nipAyBQGx+MZjKxyHkkkxkLPsofKp&#10;ULqPIQTvPTE4Li52bDdbUFoC+iU/B2Ks87XZWkLMwzgxDmdCDAIq05rb6yu8t5Qan9XGYHT5N3WI&#10;/9nxc3C+PwX+e/r6zwPmzwHq/4mQ+c+Z3z+t6Xz+83/O0P7pa/0p0ODPvc6nBvfPaz5P4f5P/3wa&#10;rP+0HvTpf/v8Pf6pmtGfgiqKGVn/m6/PJZPrPPj59zwF1HWFz0no2WCyAG+SNmgV0JKrIChN1JH4&#10;DBwQ4+/zHMDHz7Nu+Ouxy89hPdBiT+f5S2TPXTI5BfITeG1ZJOQbqsExB1pnuShr+s6jjUUlOUet&#10;M9gke1YBAwqgK86JpjHihi+yD3sKYpSS5PpTHz97MY4r5hBIIRPLk+m3iGl0Xtiue5zVqCz7FZBg&#10;SkoSwi5FQkRaJ9quqb93JiUJyphq7dUlE8OM1vK5pSjzpjay5jdKSehGmxo+lNB63/dkBd98/TXW&#10;WQqwLDNGUwPrRiAvz+dnoVTIXAkRaq3MKDFBpqgoMWGMBJtlLZOhngPWKAHD1JB7KVHqYEZXdpfY&#10;ZHORT3S1amvdIzDO8yfXeCFnsRmnZEGZauIWsJZVAhUoFBJS7zK5ghTqeSykHAE2JD6tcxZCWoi5&#10;MC0JbSyrpqdtPLpAjokYIjOjAK2MhN6dM0BGKQm+PFV4qAGpsgS0tvjGitW9CBQt52pzV3UPGxPT&#10;JGv/w2GP04pc177OO6mj5swyz2Lkruv3ZZk5D4PsJZtG6m1ZYFfrfsVqtRIITa2d2LZDK/DWMpZC&#10;qAHVw7in6Vqp68QKxEMMlrkkjLHcvn7N7vKaeZoEtvfhPeO88Iv+KwGI1fWhQCsFEpVTghr8OZdB&#10;gmFZ5ogv334p1thSULmgC4SUULpIPXSZsd6R4oxSiTevrrHesT8NGOvomxbTOKw1WN/y+rWEqdrG&#10;Mp9PnKeJh/2hhon8M9xHykAJisIUCVRebLbkmMgl4WzD1dW1hA7Lxz3gPE00jZc5wMhzgGk+s+pX&#10;9F3Dd+9+5PH+kcvrHWiNtWCM+ggcXWZyjtinedLIWiu4TCiBnBXWBqBwdXWBMrKHykVgXHkcn+/N&#10;5072/4fDiXlaePPmDbEo9ucD0xJp2g7rHd47jFkzDiMoxWq1YWsMKSTev39PQvPupw/kCO/MO6w1&#10;fPP1V9y+uiGGxJJzPW8hhImEzPXOG1arnhgiJSZSCYLzyBIElDqGwjUdS4r87rvvOJ4HNhcbXr15&#10;xapv6RvPOEzyOWuNazylJJwSKEhcJjHLzomSE/OSSHXeLeRqnjYoZ2U+1IowLwzTyN3+gDaakCLe&#10;OsKykHPCB4uugNSipMZeigAxrTK01qDXEhQdY0TPLftxYIkLx8OJ83nh2+/f0Xcd1zc37HZbVqs1&#10;3WbHzZsVoBjHkWIsh2Hi8TiQxqXWwxp636J9I3X9EJiWmZiWaoLPNL5CEFJA1zVdv9vimxZnNMs0&#10;Qp4ZtazfUgrPxvdYAXhaCRS3pCRzdQVNWC1mWY3U75/DeXV9kEqpUBaFdYama+jajvWqwzvHZrsR&#10;wEWYK3TDMoXEMC8Y37Luei6/XPHq+oK+FRvuMi/8+ONPDOMs1x0JYzVN49k/PnI+7iuUV+55bhww&#10;xnD3eGB7cUnXdVxeXvD6zRtO5zPLPPPw8IF5mNg/PNKvVsRcOJ7PpBCq8TlUENyBUCzat2x3O3IM&#10;NKse7R2+7VDqgSkovLE83E+M+wOrKPf00zgIuDTL84vdds3lxSW3t1eUUmGiutaAlcEqJXBfehQC&#10;cZnGkRAW5vOEygrfCUjEZgEn5Aru1U5AEW2/4stf/ArjLMV6Dqcz+8OZx8cjx8Oe3WZD3yca12I7&#10;CyXKfqmCVEtdU3nruXn1Cu0sRYHzFqsdFE1BY0OhWa+llrVM8iwiSTAzF6m77zY9v/zFNzw8PrBZ&#10;rwmlEEPifn/k8XCkbRybVUfrHSYXdE4Ya1miQKtjTry//8DhONF1PW3X0nYNznuatsM5Cc0razBG&#10;YG8xRqy1NL4hK8gYbLOiaxxxf2SORzGg58QSF6wxEtB+Cr6XXAOmmSUk7u4fmacJ7xqaruX93U/0&#10;qzVKGWKMDONc4SSRME+cjgfGaWKeZqZpIoTI9zXou9lsudpdsISJGCYoAg7w1mKsxnsj4fac5LlI&#10;eoKfKrQCciBMcm5Oy8KcCroRmz3WkZXGGoc3Btc1eN/gnKXf7QSaEUdyiDgLWkv9ZzidmccB7wzj&#10;OAhwThsBQSvFqu/YbjbkmAjLgppn2VsojVFGyotJQBbn6cjj8cz5PDHPAl8owP505HA8obQE8o11&#10;HM4n4hO4s2lY9we0ysRllH2yMty+/oKLCqSLKQrQp+soKTEsgdNxzxwC1lratqPpOoZcmMOMK1Zq&#10;UNpxdXGFUUpqAkWelztrMNZVYFVEGc1qsxHYmzOY1rFdr+jWK6Zx4nQ6PQOGjbUsIRBzYo6RlVJM&#10;y8J0PpOWQE7ymtrIetEXjdaOkhI5R4x2dBVqGbM843RP9+mUxEpfooBvijzffvf+ntVqxas3r+j6&#10;jpwCWmmcUShnUSi8ddx/+ECIi5z72mAWWyHVcs89nwRwEWPEaMv79x/QSnNz+waMxbdyHehJk+KC&#10;1hrfeKZpYhgiRonp3Donz2RiotT9ujIO4109dwylCCgmkLHO0PcNl5dbXr99zWkYGYaJHDM6J2IK&#10;5KJJWHgCYk8TISqOh6M8Ey+KN6+/5uryGu8N1mqcVkzngwABUkaVVGtwnYC8K9YyxcQ4nhnHkXEY&#10;BU6WBOi3u9ywbjusdqRcmKaFJQooJ4aFkgUSYo1ls/PE1KFyfgZqxwo88t7ilFDW2nYr+x4lcIXH&#10;h0d5LmI0Lsn1HuJCAZzxqFxA1ee5tY6kqlUeYBlnzvsj9w+PhCXQtg0XFxdstmu8d8QKlVdawP/T&#10;OHG4X3BOnm8bpXBW3q82ClVShS+Gl4acl/EyXsbLeBkv42W8jJfxMl7Gy3gZL4OXAPzLeBkv42W8&#10;jJfxMl7Gy3gZL+Nl/LvHp83OnxvIPm88/tz09TQ+/bun5s5PX+vz5uzPG7v/nPnrTzWL/7nG7J/7&#10;/2J9ql8rSi8JFZfaPG2k0cIqCcKW/PE1nXdiFQqBuNQmSGBZFkIINXys5MF5CmIxSXIcMgVU/mgy&#10;qt/7afi+lGo11QFdYDifWE4Dp+EP/OH7H/ibv/oNf/PrX7FerTCN4zycmZbAssw01kiDzLI8Bx+e&#10;zOtPTeEhiVW8aR0lwRxrU28IEsjSms1mQ9t4SsnVDJEwQCliiw0xcjg8ME6B3cVFDRMYsUIoJHhq&#10;LauVhjETcpDXqkb2tu2ez4uYwnMjeNd37I8ntNJix5ln5hipfgKMddUwAUuWYLNSYBWYajYFaSQx&#10;xlC0JqdM4zzncWS/3+N9U5vskzSsKfNsIDNampW1VoSQ+PGnH4kxcxUSWmk2256UEsuy4KwTg1VO&#10;xNpongossRrljZheM6BrQ2nKmdbZ589DVyBCjLEaNuo1kKVhyxgrFnslVjBjDClHcg713FVi9rIa&#10;Yx0lPxm9FMUaVCxYq1FZTDIpRmmWxLHuOlCWmAXokLPGuJbN5oKHhyP744CyDTYWUlZY76WBWBl8&#10;29BYTUYxTzOtd9Wqp8TyECK52nu891AbOlUN1HU1ALhkuX5yiDhn0N6w2fTktMN7j1VQsljSVA39&#10;pCBGF5SErud5pnEObaWRJodIiZElih1EPYEvqqV+ngZ2q40YnawRE5iW1shpXkgx0bVdNRAlCScY&#10;hUIzTgtFQde3xCThs1w/c20SIUoozivN4+Me7weUlubx//yf/iOrfsXgD0xzIsyB/fFA2zoxpOQs&#10;YWRRvwHUIAi12UTmIKOK2HRqYEBrQ9u1GBSnecJosexpFLoG5E01tWWlwDhClGYoMe55UIacIMZZ&#10;bK1th3OZYooEpbVmmkbQmnkJxLBAyThjJeSgNLkUjscjv/vdb/nLX35DqQYQ33hSDHWareGdoiS0&#10;5Vxt0hWLfakNjxQ5b2NYSKnw61//iuPxkcf79xjvCCmCMWJaqrbkkmvDkzLEXMAUclFkjIS0UyRm&#10;RVGOkKGzYtUwThpqwxLYbNZYF2i8JYeJEIGS0LqQE/K188L7uwe+/eH/5Vf3j+yudjhtWXWtWC20&#10;YZj3zNNCUiPOeWJS/PHd7/j9d98RS8F1LduLLZ1zxCWRLwLT8QghkOcJo6BxlpzlPpULFK2xzmON&#10;ZZoXVrtr3ny9UEpiWhL3jwdWG4VrNTnNGAdQ+MXXX/Dll9JgezgeP94HpgkDhHmqViW5h13fvGK9&#10;XuG9w5te7ivulovtinEYmeaJ+Tzyg3V4bTgdDhyPe5RSrDcrdJG537UNvutpWi9ADy/zhm8bmm5N&#10;00r4LabMH777jhBmem9QOUnj4WqNbzy6gjq01qQYoIBvPG3boo2Yb+Z5YZwmcpjQ2WJzlmZFrXDO&#10;45oGhSJUQ1kpAof46aefyCVgtWa322BqAHfVCTBhGQbCOJJK5u3tjfy+pwGtCo3VeO0E1IKGkMjM&#10;7Poe5zaQA9MwMI8zX799y2695h//nytOxxPbtuO8P9C1jnmQoLVzlnEArTOawna9wjnLu59+4v1P&#10;f5SgbS7Vemv46u0XrLbbKhAtbLcb+kYCqiUnhmGSu6ZXoDTaWrx1GCNNbE/XndKgi8H7DndjSGlh&#10;nkaBaDj7bL7aP9wznAdCLNWeregbR+vF3uuspWks3mi0zuC0hD1UYhiOEmJW4LVF2A4RlSJhkma+&#10;vlvjrGEYz9zdvWcJgXGcUKWw3axZbTas+h4onM8nusZLaMYAaIpKAjsJhf3hyDhPYpNuW2ISm1HK&#10;khCZlxm4Yr3qoCSWZeJ4PDPPC8M0MQwnfvjjjzw8PvKf/+PfgTdy3BHYjNFiMVO5hqeKGObiPKNy&#10;om19XUPrZ0PSmy++FLupF1NcSol5numahpzkfD1PM+MwEGKkW/es+5a7Dw9s1lsa7+m7Xu57KbOE&#10;BXIkzIMAjkrBUEEpJIGJeI8yhnWFj6QnG3tdI+ecyUoC68SIUTXYWddYIGtHCactTPOMorDqO7Qy&#10;3N3ds4wDu8sL3nzxBcaJeWms1+OyRHIR49Nms6ZvPd4oLJnj4yM5Z7q2Y55npnkmxsR6vRJbX1Es&#10;ITHNgwR66miblt1mS9d2FSAlAdkYoxgsk4TTvPVsdz1dt2YOC+dhom17urYhzDNLfLKIGqiNximI&#10;2ZpciGHmtF/Q2gBagDHOk3IhJeq5YPHOynmFqvcKzdXljjEEUqr2wSKNrmleWMYRq5B1mpZ7omsb&#10;ASM0DdoYTuOAdhbvLSksjIs0d2tn61wq13Hj5RrVzqGsoygx8lprmEa5H4/TjLWWsWnoux5tzPN8&#10;mVIiJDG5rvsebSToq2zDMAQOjyemSZr8f7nacn19U+fhSEoRbKhQMNl3zMuE97422IcK8BJoka5G&#10;vGE48Xg4cPfhjqvLC774UiyGT2sDTcaogjWFUmR9pRDLedd2aK2Zp6aKYeUsneeZYZz59vffcjwd&#10;WK+36Ao5mcZFzKRFLMdzDCyTNPkbrbi/37P94R3Xt6/46quvcNay2V1LaEYb2hgZ5gmdIg/7PX3n&#10;6BqDQqNV4HwasM6xWm/YbDZig3SOotRzeCeEIGsyLfY0ShB4VQUBLUtkDnJNr1Y9TYpMkwTMvDNQ&#10;ogR3tJX1mXMov6K1huPxSIgzh/0jISz4pmGz2UKStRvVABhCrAFUCZj2XUOqMCtZKZQK2pK9v9WG&#10;EBZyAWc9zjlSjCgtRtpFK0oOz5bbmKI0yAPOOa76Fb5tPwkuZ06nE4+PB4ZpYZwXjuczq9UarSwh&#10;REKQxugcA23jaZ0nlsDpeCSamXmw2GakbcUWq6s6W3bWSdaLMVeT/YK3hmLEEhlixDtDUbLPFruk&#10;WAm32xU+NxxC4PHxkWUROE5JmZQyNzfXQJLmbyREvCzLv6vG8j8KvX9qaf85GOCnIL+fs63/XH3l&#10;09f8c7Wfz4P2n/7dz9WBfi7g/nnt59P39Wmo/k+9p8/rRJ+/zv/o+P3Z+lDhZ+EBTyHinwvOP4Xx&#10;Pz0OxhgJ32k+AQvUWou1zDWMg1ISwqpgOsXHkP2nv8HTv0ngPlOK/JyUBLQhgfUiofuUCEsizAvz&#10;PJPiQkmBMI2EZeLug+f26oKbywtUlrC0s5amhRhGqXEpsaiHIGE6U+thTWOfAVZyXOr/6u9SSmEJ&#10;gePpxDwHCZFbU0NXiRgTWisBMaqMd4bWWXFiaySEk4sEyWO9PsvHzyglmS+XIAAT46yEXniaS6Ps&#10;h3ECuTNaQH4VYEGW8K8yir5tBFaXCzEmpiVCgZiKhOmSrHe01ixJaltaS0jm+XPJmRjkXmeswCVz&#10;KuSUGOYZazXFmRqsl/viU61QzioqlJFnO+bT5/pkcDXGPtejnq6LeZ4pRTGMA6bx7FZrAQCFQIiL&#10;vJ7WEgIFsaMnOfZSrxDrZS5ZvkZplLZyLyARY2SaZgm4KSMABwolSshJaw25sESpaRoj54sxDmt9&#10;BQlCrHsPazTGalJU5FxIOaKyQpkCVhNiIKZIyolxGjmdDeQObx3oj/PB0x8KeOtYr9fkUuq6PoDS&#10;LPPMvEy0vsE7/7wmkPvssUIE5FjKZ5d4/9M73nzxltV6VaEUorvWgDWWkGVPtdt2pK4nxoAyhbgs&#10;HM4nLjYbWePEUEGiEmBe5ijBy1JIqTBOcw2ZJd5+8QW5GnulHrUQotTtVqsVznhSjs/HxhrFetWh&#10;jQU0uSS0gtWqpZTC9dWlwIuWiXCC8xzgeOI8WrbbNavNlhRSZSBUyNWyYEoWm2jbyh45ZxrfsN3u&#10;oGT2h4NAZ5YJTcZ2HWQJFZen9SuKmOHHd+8FpmFNXf9K7VQM6pGcJSSlKHhnQSmc97isyVHWCm/f&#10;fimm3WXmNJwkfL/M6CihrNPpiKEXIKBWtF2D7zpc13KbbwGB7XRtS06hzlsN07Sw3x9wzuFcI/Wa&#10;eiyP50Ege0bWKktI9L2AOtI0k8JEqaFI2zTElBmGkbgE2d/VeqJC6sq2mFpTKIR5JswLx8OBn979&#10;kX/6b/8fX375FW9fv6XxLWFeUNaQwlJrYDIPKOsppjCnE/M0gDY0fcN6vcZoMSyXGEGVWp8U+OsU&#10;IufzgHFGavRaY5uWuIQ6/4Kue1KUorGypximCacRYJrXbLThRluSgiVGpnHmx3ePfPv77/nh3Xvu&#10;Dkeuri7p2o7Vquebr77GWMPd/oGHh0euXt9wcXvD/nHPeRgYzmfmaWSZ5xq6FcPtw8M9wzzgnavn&#10;VKbxnnXn8W0LCIzVWYPHk5cGlQKlKIxuMDZSTCJZi7a2zp2ReZrl2QxijQUtP7fuwYw2ZBRog60W&#10;26f7jDaWrum4vLig6xqsM7Sd1DmLk5pSsU4AEjGxWW/4zV/8Jdu+xemEypE0zTijubm54jyPsldd&#10;AuM0soSZEGacMex2O0rJApFdrzmfzxz3j+z3e4x1bC8u+Itf/4aiFR/2j5QCtvH85W9+QwwTv//9&#10;7xiGIx5ba+iKJRSU8vz44x3HYeCbX37NqzdvcW2Pdw6nLb/4JhGLYo6Rh8OQ2blyAAAgAElEQVSB&#10;/+1//wfGceLvfvMbmsby448/oLXm9vqGu7sPvH9/j3eGXAJfvX1Ld7GjWbWUKLV8rTXWtlhnWaYF&#10;17TybGgWa/rKe6knawmyGmtxbct5Djwc9nw4HLl93BNTJmbYH0+sNxf86i9/zVdff83j4yPDkkAb&#10;Wu8hK5ljXH3mEyPTJIHfAvTrFWhNIWOMo216un5TwbMFv+4hNygl95ThPDCNAzpHTN+y23zFzdUV&#10;7z984Pvv/8jDwwO5qHofX2ibRgLXJXOx2/H61Q1929RndYWb16/ZXQnH0RiNMrKGTDkLeKjMz0Dx&#10;lBIlR5wVYF6YI9P5jLWaafas+g2/+PUVzipZy80jYR7Fhlwhek/3waKU1JPaL8kxST3KWihKALCZ&#10;53twrHsU5xtc0/HwcGCaRmIUu/N3332Hb1qur2/4q7/+Ndvdmnk4QRHAhCqyFxR8E/UaS8/71tY5&#10;nHWMw4kcAnc//cRpmMBbdle3rLeXbC+vSRkKcg0qa2rta+J0PsszO2WYloHhPDLYkfM4smob1usO&#10;Z+WZogIiGl3XfKZeC9oarPKkImA/tEDFz+eBw+nEvERCzDweDhxOAyEmUsrsj0fmJQgYw2jc2bDe&#10;7mhWW0xdw00J0vnMZtWSJMGL9wYyDOcR37ZkFLEUTqeRsMyoonBNU0F+kXA6M42zgA+KEjhBmrn7&#10;6UfiMnOx3XBzfUXbtnXtkzF1z2aMJicxbi+L1JP0aaBfadqmlZB+J/WzZVlkjnt+5msoRWGNY7Pd&#10;kWJiHha0UXR9K+cST/AkQ6wgVFWkpqSQZ5g5K87HIzHFZ1ClsRbrPWWJXFxdSRD/eKJrWgE/yWNN&#10;nBHQ91KfV1pr8V1L03YsSc7dpm1JFRg/z3K+Nk3L7e0t2lhOw8C5JEgCxLRay3FArrOHw5H9fk/r&#10;G1b9SmCrCkKI5JTxvqHv5Vm38U72Z0HuTzHJc+lDOlEUWNfgmpb1qqXEDDmRkiWkDEaeb7e24PQN&#10;H+4/4O0K6y744u0XfPXV14Bink7y3MsbtMpoAJVlnRejgBK1xRhTzeqOlC7lmUwIz3svAehPtb6R&#10;cM7Tdx0xFoEPLDOn+qw8K9BOXtMqqTOdx0GeSTWeApiSn5/ByVxu6boWpeB4OMqzS1Wfg1uPb1rp&#10;QwgBFRNYQ1GFHIKY4inkXJ4BjNeXu3otSy9DStKHoJRCWYPSlqbtaZwnVHjbOM3oXDAm0HWZzWqF&#10;9Zaca33xZbyMl/EyXsbLeBkv42W8jJfxMl7Gy3gZLwH4l/EyXsbLeBkv42W8jJfxMl7Gy/j3jk+b&#10;gz83bH1uUP/0vz09sP1TVq7Pm52fvv+p4fhTu9fn3/+5JSxXqvnT1/y5wPyf+3tdg+1P3/38M+oD&#10;ZGMMJmuiMmL1VFpMU/Xnq9pEHKMQ8Y0xtTlzoWQFSpryKdJEK2EjeXhdKhXdaEOuxmZrP25nFRLq&#10;wHus90zTwDKLVfgf/uv/zXfff8/f/u1f8+WXb2m6NYVJwmBBmhRilMbP52NfmxuePgfnpRkth4gy&#10;mRAT59MBbzX9ao03RpowUMzjzHgeoBRWjcdZTSQzLwshRB4eHogpcnN7je0axKpuaBqDtRnjFcM0&#10;cj4L5V5pTdf1WOto2xalC0tOLAVCgWUJYtbOERWFUo8y+LZDbEUScNfGMk+jNFxZg7NPDcESrJfP&#10;SGNah28bioLD4fRsK3wy4+gayn76F6013mlioRpkFI+PB1KKtP0X1Q6uOZ1PYmeyXhoPrUFbR9GK&#10;JSWMUpASS7UJdv1OgvY5k5WcQ9YaylNg31qxajyFCqp1LuWCKdC2ndgmnGMOCWMzzjXEmAhaP4em&#10;JZgj711Ec4WiSn1tiJlqHrekrFhC4Mc//pGmaaoV1NKttqAVS4IpzEwhVuNCKyE6I40sXd+jjZjh&#10;6kUEOaOqOU/ljFbSoC2N3rqGcCTQ44zHIE2RgVnOHZW5uNiiNbWBRcyoukI0tBHXfIgJY8R+5K0l&#10;50QIoAtynuTM+TyCkuCwNga0qo3KI9vVWgxkRpOzxeogxnmtaXovTTS1YdnU3329WXM4SyhMAjSR&#10;mKoRThuWKDaxL756y/F45OHxAaMV2+2Ovus4n47kXPDOE9vCVmluby/RZHLKGCUhDFXD9wo5nhJR&#10;k0Y7cpSmFMQWorTGPX290mKEqEaFksHaSNGKHBShNtEZpejXPVrZZ7N8qrbx0/GIdZ5pFOtt1zbY&#10;xuNMNbnUaUqratMzYnDLKjPOE1oVPtzdsWocXdvga/C25KfAjKbmR8SYVsRKIqYKT6u8hBC0Etvv&#10;PGGt43/5+7/j7u49BbG7a2exRuainMWsxtNnX0OdSulq/ozSnKM1xvkaRG3F5DZO0lyYBX7hjDSe&#10;xzTL7wnSjKk1bdtwOJ952B/5P/+v/8Y//eF7Lq62/Ke//Q/cXF9AjtI0HsWsNM4j4/QgRmulWV1e&#10;o6xDW8M4DcSYef9w4P7uAyZFWqPpjWK7WeNXK3zbyBy8JEKRAPQ4B4Y58XCeKK6VxjfbsLt5Tduv&#10;BPqgNAlFiBXKYA2b7QbrfG0shhwWrFIk57BacTge+OmH73j88IE3b95wcbmj7zux9QEWjbeWxm/R&#10;6w2d97y+fcVhf+Dx4YFpHPBeQnI5JZyXz19pTVYSkO46acY2CkqcmQZp7Pri9S13H96Tlpnee9ar&#10;lYRsjUKyQJllHNGl4IzGJY1etNiktKIzBddYlmWhZAGqRJ1ZlsB4PpOaDussqSSMyhhjmUuh6xrm&#10;WQKzzjgJZJTC/uGRxnmsNuQkITm04vXNNa9vbklZmrAl3KJwzrBaddLwHgJKZULMmL6j92J+u7na&#10;8sWba4ZRrNlGK6yRgFSOoYISkpiWtMIZRbteMR07jqcjvzuf8L6lX29pvGOcZh7uH/CNF6u72tB7&#10;h8qJUhRq1aNKwVmDdVbsiSmRkjSvmjpHdG1HXGQuKzlRogSPUggUKogFQyqFZRzlNQq0XS+fLQrn&#10;WpxzhDDx+HDPPI30fUfbdiSVn4NLqEIsiRSkudAaQ9+2+LalGIdWkVXneHNzSc7w8PjA+XzGavBG&#10;c3/3HucMfdvgNKzbDevNjpQLc5jYHw5Mc+Q8zJzOZwlHWcdcjeDOOa6uxXImmB4J5O4fHxhOkzTE&#10;PhlZraHpOkKG1rbELEF5XTIOLWZNDeRUQ1wFbw227UAbYk5MITCHSERRjGWeF7Zty253gVaKeRgh&#10;ZVQuHPaPfPvbb3HWcXt7i7US5BCwDKx2FxL0CQJG8tbJXG402hi5ByexTSolARqlNc43tF2P9b42&#10;OUoQWcVIqWH4XNeHKYVqzkvorDDWoo2h7VZoF6EGXVNOeOvomoZUFFfX14QaPGpXK7a7Hf/0L/9C&#10;03a8/eItSmkJbivIccaROZLpWo/ViilnyIVpGsVEZCylCOzFGUtWsiaKMVabq3mGCCmkMT6GgFG6&#10;wgTEeu6bvjbbjwzTxHlacPWaphRcI7CCxgg4RQk9ghAjP71/z+N+T9t2bDY7mm6FsQJ78E33sZnU&#10;GgxFwDQ5C3Bgc4kylpgz79/fcTqdMdqI6Wo413u5kTUohbYoCpY51HWhc+TjgFZDbZ4XO++HD3d1&#10;vyXr4Ma3uMaDtvVeUTgfz6Sc6fuOnBO//eG3PD7uxWYJeN8+G2Otk5CZVpocU4UyGUIITPNEyZG+&#10;70AH3n24xzQNbdvQOI/WnsY6CWmmOmf5Bmst1jnGaUQZjfWNQAlSIaWI9w0pRZZlYn84E8qPaNex&#10;blqsVpQUSTGhsWKYq+tISgZdCHN+XrvHGvprW4+1muuLLddXF6xWHSjFeRgpqhoYjcEaTwyJw+Oe&#10;ZRJDntGaw+nIv/72W77/44+sViu+fPuW3XbNbicgphAWFIUfv/ue1XqLNQpnDKTMPE0MxyP3dx9Q&#10;WrPeblj1K9abLf16JTY06z7uMZWS8zslOS5Kg5EA3cP+wLv3P3F1eSGAlydYRU6QI40Ve6f1nrZf&#10;s93uWPUdyijuPnzghz98RwjSWC7/DFjrUEbjrEYbMTA/hTy9tTV07qotuRCjNK3nCvWSdXX4aKgu&#10;YnbumoYQqMZiaWBXxsgevRRiDNgiFvplFiBb1/c0bU+MsUILzny4f+D+/oEY5H5greb66oKryy2p&#10;zlerrpf5KSbyPDPFiPMeZfTTkg+sAG5yEigJJdG4pr63gtVQyPV1FobzwIf7B6ZpYbXdsd3tsNrQ&#10;9mtQBecbwhI4nicyH2hbx3bVSwgxpWe76L+3zvL5+DyA/lRj+DQY+mkI+/Nw+p8LwX9aZ/m5gPzn&#10;7+nPWeT/lHX96ed8+l4+H5/XjX7OYP/n6jg/955+7ns+P1Yfv4anJE8NnVfoRgUgfnqsfs4G/2+P&#10;vYS8UArjrKz7jK77MMWyLM+B/xiXauPMn8wDEuzOJdc39bFG8xESIKHyp3qRhMwFFPFU3wkxMk8T&#10;MS4sS+A8TBxPA4fjwBdvbukbB1YC2k1Tz6WS671fIIwppueaia1wpCdgkVJFghFFfvYSI0uYWZYo&#10;68qUwCiBkoWIcwJRTEr27LEUSKFepDJ3p1wEaqMV3nuMsWJKLBLaHYcz87Jgg8fpJ7t4xjkn4WGn&#10;qxH+4/sOQzUobgOtlTpUSZGM7IlPU8B5uU+UnPiI+AFrZQ2dearnFbTOWCuAzKfAl9Py++iuwToB&#10;5qi6P7HGojGEpYaQK6BQ15CmWIDl95XwSSe2+ixzsrXNM/zSWkfKEugKOeG1mKANBaUyZPVsRA2x&#10;2pBzgqIFhvR0Tud6phexXGulMdqSKhBFYvpidXfWCjhkCVTqDCFGxmFgWWa6tmW93tS9P1htuLq8&#10;eL5ecpbwGRQBNMUAWeEaz7hMLGHBe8vuYovRihADWhU07uM+W2u883JOaYXzltWq5zxIKC7EQKow&#10;pLgkrJHjCDCOI2FZJLjnLFD+zfypa834qTbkncU3nmEaKBXgZbRGOzBW8fqLN5ScISVKBcJSCsqA&#10;1hK41crQto4lCOgplcw4LxijsE6ACedpwqqPwcGc5fO13pOm+Bx010VRUibHhHGGkjOP+0cyWey0&#10;WqCGIWWcb4jzwvE80jeey4sdKUntMKRY95BGAEE5Y6yh9U01Khe6tuHy8oKwTJAjh0OkdbIvT8uM&#10;bQXkoTGEaYYsMJ1pFiiZ945SMn3TCBT1CZahDCkJHKaUtu5NLG1jUcWgtcU3LVOInKZBAEcZYq3/&#10;GCPrG9d4Qop0fSNQm1r799ah0DRe1qD5/2fvTZ7syLI7ve+OPrwhJgSQyKGqSJamMjbbTP//XgvJ&#10;TDL1oq3JrmZl5QwEIuKN7n5HLc6NAArMotjUUnE2SCADD29y93uPn9/3Wf0Mjqi1Mk0TyyIQIOs9&#10;dQlY79BacXF5zW+++Q2lZn65u+fyInGxHtD14/fDtHU5GOY5EIOE20sKlCQABroOr1tYuvU6rVZs&#10;tyuUKtzd3fHdP39LCZk3r1/T9QKMUFXOeUElobU6j1eOretZYhLIpSo4o2Xdh/Rop2liCksDmGms&#10;7+mVYrPZYI2Vc3iS0FpNkRIjKczkFHG9xzkra7AggT/I2BZSrkpTlKazhu12y7bfsF6tubm7Y46B&#10;4+nE8SQg3/v7EVTl+uaav/u7v2Hoe1LMDaSV5HmeTjzeP7B/eGA6Txz3O662K6Z5ogLH81HM47lS&#10;c6UsElB0teIAa6EODqtW3H84MM0BZUCZivNeLOrK4LWls4aUBY7bmkTte1AE7FKC7Iu6Dt3WzQJj&#10;lXst2npCKpR5wWZNyLIXHPqRqg268xKETYlxvWZcj3S9xZREPM8Coc0Ja8B1BtNZVnrN8eg4Ho6S&#10;RK66Wbsr3vUoZXDOMZ0XTu1eyBwCm8sLtHVgFLXI61hvRk6nAlrjuoE0B1QD+FQU/Sh7+vN8Ync4&#10;cXkd8a4jpUIhyj0Fp7lYb/F9z9dv31Kq4puvv2E9etZDx7ff/on/9J/+b5Y5scyZUiLewo83P/Af&#10;//5/4ebqAm80vpOQtVKaru+po6JUCVov5xMpRXmftaaoBqvTBj+MfPnN1xz/ceZ8OvH+/oFhGMmp&#10;oKqiFDgcDmK6z4WqFQ+HIxdjj7dyvVJa47uOaqyAbKaF+w/33N8/YLzDWEPXDVxearSV+xP5GUJT&#10;SHEhRwEdO9uRS4IcqaXQOcvFesNpmhiGke12xTiMLEtgfzgQlkQpisMS2ITE5eU1ndLYMXP5xdd4&#10;31FS5XDc8/7uPdM0M00ztc54K/3szjusBqUEtFfauSqVTMpQlGF10RMQSN75cOJ83GENdJ1vUJt2&#10;P0drgUxbS6e1QHae9wFyv0s/3/uiwWQbwLsqvtte8fOPP0gfSBuGcYXS0htepoUcZgEH2U7uO6SM&#10;1gb9tB5uvRXnPgFqzwtpCZAr63FF342YweGGvkGFFFVpUq7EBhSOScLJsYGltbL0w4qgF3LKzEuU&#10;kHDMsoYpWYK97Z6x84aqdHvNCussXXdBVXA4Hvnun//E0CBp46onV824ueRLrZmXmcPhyLjbCYhE&#10;C1z61e01F5cX3D888t133zPNi+yVjWZ7ecnFdkMOgZorYVp4uL9ne3PNahzlPlutgCakwHSW+520&#10;z+7PP7/nqy+/5OLipt2frfiuI6fAu7v33N9/4Prqiu12y2o1UNv9zem08PMPPxBj4Pr6ihgi+59/&#10;wdoHVpsVr17fSqB8HD6udXKhNjhyzmJxN1qDUfi1ZxxXba9fiDmyhIWaNNp6uY/T9jZaC7wzpMpS&#10;pJ/tvaxbtDVUDTjFuHEMwyggnPwEiZO1dC2VmCKH/V5gPus1q81a4KlavqcFmLLc4yo5YZ1j6Ptn&#10;cLVqjxOWmWUSaJ7cy6yY80Qust683+15d/dAqQI4MMYwjmtZhmvN7evXXN28wikBo8d2jz3MM8uS&#10;WVLEWMO4Gemdx1nH2AtgAGVQDUqTU8d21fPqeovC4ruBrutxWqF0lX2PRWAzVqGqfO81Wc4DNRHn&#10;iQDEsLR1RH2GNhlj6bwXkLWWvcsSIioEkusEcL9EgYGniDMKNBQyqlSOp5kQIx/u78k58+bNF2y3&#10;G7yT/qNuPRqBYcHm4uIZStF1XQOoakqphMORJeUGSqhtDVoFlgjM80xuIO3OW1IqrNYbbt/ctl5t&#10;IIRAqZVcFUpLb1NbQ9zJWj2EhNGlQbENveowVmH0y3j/S73US73US73US73US73US73US70UvATg&#10;X+qlXuqlXuqlXuqlXuqlXuql/t31FJB+qv+3oehP/97n9rBfs8R/HoB/ql8bnP504Pjp909Dv5/a&#10;xD79/58+z79mhf+1x382cH32s1obnNOYUsi62ZZi/GgqerIJVTEQO+/RaLFjFRlgziW2wTMJ/5aa&#10;m+VLwvbyD4nlwFpPTmLf0xVyFUMn1mD7jsPjI0Yr3j3u+fC//e/87je/4X/6H37PxfYCX0Cr8mzU&#10;0kZLYOBpkLvZxXQbjkEXjPeYENntD5QsQ0xGVcIyoZCBiGWaeXh4RAPmcoOzMmzRDwPzvCflxG73&#10;SIgLv/nqK7r1QFFZhvKMYfQ9fe/xznH/4Z4YAtM0s1oJAT+mBeccfVepWmxYY9/TeRnem4MMQEpo&#10;rX1mVQZ0Q4x4L8HcqjRQW5j26bOtdC1A7Z0Y20tOSEheo6rBKKHh6yqBY2M0YMiTBOaqkUGf83Rm&#10;fziyXq8ABACQMlVlzvNMPwwY63C+YzqfKTk1w1MiLjPmtUXlQgwRrAxzG+soVcIctKH58zQxKkWn&#10;zbN5ZZom+mFAt8CHmN8KKUXmuZJjZOy9hF3acIJFkUsiLOE59BxDkiHOashVkVG8u7vn3fv7ZmBI&#10;eOexrsN2HeM4sMwzp/NRgvstPeC8ZzWOYovLMvxbm7mrpEyJ8ll1Q9cgDzR7fUW1QLcxFq8sNVXQ&#10;YhKjVjEIGy+j2e0Y6TqxwMe4iEW4c5wfJ/CKGCOH44FCYjMOXKzWMsBBJdXKEiKQMNaIkarzhCWy&#10;uMBmvZZjgsKqH9BoOidBspwS8zRRS2JZZlbjiu3FBrTin/74z/iug2bJkKGRitGG0+kMSvGHP/yB&#10;//bPf2SZJ37/+79DqcJhf2CeJjbrNVeXEtIypmJqEnuOgvQ8hCTf39oGZ0GCqIo2KE3GadNCuoUQ&#10;I8Z6Sq3MSwDExvY0DA9imq4KGZxZr+j7AVLFImFco7wMtKaEt5bDboe3jmxKG+BWDN0AGkLKDH3P&#10;0Z7IymKs5aLzKDIhBAan6TuHRjG2Aa0UE8aIATmEJ9uFbqFh8F7CEyklSiqoIt/xx/0H3r79mu3F&#10;31Jr5uef38lwlxZIhDYCUWj6s8ZhKKAyxtpm7ivyfjfYRMwCUVAt8Crmn4hu5y5VcoOctMFDZSS4&#10;FyO5Klw/om3Hzc1rrq6uCItY1FLMoBxau2cDVaoZ1/dsr2+4vn1NrYXdbsfrm0vysvDTn/9EXRbs&#10;esCNPbrvUX1Pt70go0nzQggLzjiG64FNKpjhjtCGj3PKhKzIS4SQcN5hnaPretDN7qoV6/WWrhtQ&#10;NQv0I8vrpGQOh0ML3MhwaDgdKWER213Jz8P5lcx6teLV69fcvn4tNp9mrp6niXk6sywzpYVTtHFY&#10;34up2Mo5uqSJkmXQ6vCwNLuM5uLqksvtVsyET4ZNxBwz9p44iRlpPi6cC3jfob0MgmqlsFWOwVoL&#10;uoD1FlLm8PCBqmC1XmGtofNijOp7x+nsySEQ5wVTkUDok1m2FlLIoDJWi91cGUPK4Ix8z1LK5BR4&#10;/PAL2822Df1rUoykEAmzBPepFe80frNqQ6li1nKdp1sP1FJYliiXaRROgTWGL25uuLzYkkohNdBG&#10;1ZZ+GMV6t9+xLBPH3QOrznNzdcV2vaY2WJCiyvC8LI5QFU7niXnZoY1lHEduLq/JSgxzqWQ512cx&#10;JItVu7LqxWycSmqDrFUgMcjgunOGuFTiEnm8f+SnH37m4vKK6+trul6Cs7kkSo4oMtYoCTCWp6xQ&#10;pZYg5+JBAvWvb8WM03mx8v30k2oD/QIQoGYxZaHw1rAZR8K8Y7Va47te1ghhJoVArYmLiytuXl09&#10;Gy8fP9xz9/6OWuR6rI1hihIgWW/W3O/u+c//VPmb3/2OzdhTYsYrWWf5ZgMWQ2J9BqXUCnNYJAxq&#10;LNZYjJbrrZi84MP9IzkG5tOZZZLz7XfffstmteXV7VvGzZZaFUsIOKtZb9ZkCnMMxPNMb2UtAwpM&#10;A0llGSAsgNKVwTdDmpIhe10K1hhSzizzTAyBJQTCItZu753YyVICNL43aGslDGAdnfW4buB8PnE6&#10;HaDKNV239ZM1jnmZUSVzPuz4/tt/ZomZP/7xv3I+T5RSGIeOt29u2Awdm3GAWsg5Mq7ETJ5LC/rV&#10;hGmhRN0M4wB97ygVrNGoWjidTpxOJ0opbDYrcort9RsuL67Q1rE7nphD4jQtWGexSklgrEKnJUgQ&#10;q9jZc4goIITAHAohwPl05GE3c3F1xWo9Mqz6ZxN0TglSwjmD75xcIzGYFratbU3pvRjadAtdzctC&#10;LbK2zzFxPs+czmJKTy2Qo7RCU5/Xzp335JTpux7nBfgzzwHrHL7vSVUGURVKhoXnmVoqtzevuLy4&#10;JOXaQnUSfHfeU6hMpzPLdGZZFqZpJjVbnuSuZW3nrOZiu+H7H7/HWsN6XLFerxnGUWAE1rBeb+j7&#10;/hke4fuO3W5P1/dYY1lOc7vGFLQyWNMxjgI3OM0BVTWdVpS4tFBVh1FWADZxQbzlbd+ltNg4tSKE&#10;hTlPpJRZr9d458g187h7JNfMarUW+JLW9N3IL7/csXt8ZLvZ0vcbYgr0WWyJc4icz3c8PDyga+YP&#10;f/ifub29JWdPmBdWQ0/vOpTRdNZigHU/sCwDKUemsBBjYL+PLGHm/kGCAvOS2Gw2bDcbVDtXOO8x&#10;xrAEWVWnvDCHBY0MbJdaUErWLTkmVBEDWgoz9Qi7xx3H04nLm1vGYc24WvP2y68JIUi4IrVwa1Fo&#10;pxm3G7zrCCnJgLg1nPZ7YljEtjXL3tl3Tiy0VQBHpVYZZI8tfJgTxSis/ri/ttY2EIMmxUTKlZQS&#10;D4+PEj43WgAvKbW9v2EYenzviJvK9uIKapVjXSk6r2XdVQWCRSkfQQJKHnsKJzCyfzbGkK2cZ58D&#10;jtZgtQQ1FbAgpkEqFO/QjIy9JxX45f0H3v30kwBbcmaaTmI11hbdrgvWWHKtlBTRSjP0/b+7z/I5&#10;ZPDp1yeT8a/1LT41uX/e+/i1Xs2v9URKA6x9ajT//Gc+f06/FjL/137mqb/z6XP8PEz++fvwb+nV&#10;fP4c/jWb/V99Lxqcoangn3s+smv4l89VqWYEbeudT987AKMldERboy6LRinZs2trSDFirSUE92zk&#10;FKCJWEEz9dlAz9Nasv1bOSVQkHN5NpGHEEg5kFIk50IuWQL0WuyfGSUh+NPE/njk/f0Hvnn7mje3&#10;N6zHgdWmQxlDReyUp2XCWjnOxWwqhsRSK8uyPO8HSpYAkrGmGaUN1qkWhQDaz1MVfYrEZDFGM8VM&#10;VbLeewqyfPrpii1doa2cy2tRdF0nYdu2RokhMIwjWWVcA7ZYozjsHz8aE41mCRE7y5qm6z1Giz0+&#10;5soSsljeTaYaoSAYpSlKoYGqFNq0cEeqzVxonm2axhgJSDe7bFViuURrjNbtXKHRiBW9FulpSO9N&#10;gu8oee3WWYZx5Orq8ukLitYSTHFOwtTWidVUW8sSI9M805kRaxRk2fM+BYS0FvP801faaIXzjiUJ&#10;mO9jzF+1c6+EhrVWlFzRXoKkOWco9RksQy3UnJjOJ7777gdevXrFMKzwnZfgr0Hss8aQSyKHSG7f&#10;6yVEgS/1Xfu3NSnKfvrdu/dcXWwZ+46YM6tukHNTM4SWlNuGoGKc9Iw6bzFmzRQWTsczTrnnHrIx&#10;lpxlXZNj4ng8sBoGvLcSKraWN69fc7ndyrV4mjGmsFltxcg8nVqQmed+m1Yao8BYJ+Cd3CBXWkLK&#10;AN6166QyjEphvGMOs3xWfmAYV1ij2R8O5JJwxsh3rVaqUZR2DNaqQHTGOMAAACAASURBVCms05R8&#10;Yp5ndDv2H+7v+fDhAxeXWy63F7y6vsbkQm89Z46QM52zWKWxSgJGSxTrplHS560lobIYQDtjWI8d&#10;Xd8LsEnBZjViVZXjL0tfWoAVUGMiz4HeO7quE3BCyihjOJ2P7A97tqsVnbX0XffxfK4zu8NRQDmr&#10;NVqLbdT7QipP62ExhFor4B3nHK9f37I/9FgjfdxUFDEGtLFyqVcVY6CkSNBy7sw5UxW4Bj2oyHPY&#10;XlywhCjvf0qM4yhwru2WH3/4nnkJrMdO1rlolG7HSguZyjlXrK0pRLQCZVQz52pSKmgyWgkQLM4z&#10;0+GEqZrz4UhuII8cFwkOakMIC7vjXkB3thNglPN0w0DfeXJceAK4CpBM1rtPsArjRwqV8zyz2qxZ&#10;b9ekKJAKVWUfmuJCWGac1ZAS0/lI5z1eK0hi2XWdlz2MlnsMMSeMVQzrkW74gtvbS37+5R0//ZK5&#10;v39Ee4euib7r0TlxfLwnONmXrLoOpQ1eFwYD28HD21v2jzseHu65+zCwP+zZH/ZUHIoo55YUyTlx&#10;PB2kd2MkrE7NdFpxsRkwWjOFWe67pEguAjFxDXi7BMmZO9s9Q9acl/N0zpn0fP5rsDL1BASGUhW5&#10;KiiKFAvH6Ujdg/cnxu2Wt1fXLDES85mQM999/z2DU1xvVvQWqpJ9ji4Q54UlJpzr6b3HX10Q55l5&#10;jpxOJ5RSPDw8sFqt8A3w6H3HkiPr7QV91xFLpu88RSkShV9++QlnLb/97W+x1nLe7wT26gS+kMKC&#10;UoqIrA/u7x9a0BmUlj4OqjKOK6iasfeczhMlLsQI2+0WquJ0msixUorCWk/npcf87t17aoo4BeNq&#10;oBsHhn7A9MNf3CfT1uGUXL+1bjACOaUJpNU5vv76ax52e0qtrBq44XF34DDNYk1PidPxKECDFEmz&#10;WJh7Z9u9LEXnPasGyQjLwul85vH+gRADXT8SU6EaAX+JVNzKekUbsBplLKMb0bMmzGfpJ/iO9Wot&#10;93FKIaeFlBJqteL1zQ3neSHERMyJ+90epS2b1ZqQEuk0Sd81BKbzmSUuaGXYrtdM00ypAmZNUe69&#10;OGvk3kwWC7TRAs/zXU8IAh48LROH/YG0zHirUdqgUkFrgWV777FOQACylpLPXilFyZEYYzuOPF3X&#10;4RtMTyvNNM387rdf8/b2VoL2s+z1fTew3mxIcSIuR4xpn6US0IhRirjIvraU3ABsDqUgzAK20UZC&#10;9BeXlyhjyaoQcmZJSI++CiR5Oi+kJ4N82+9opVmv1xgNx+PxObidgXmJBFXIYcG1NZizllQruS6k&#10;lOn6gXXfY6yhApdXV1ghGRJjZgmZ1GCOxkgvQb1+hdIa6xzWCGwo14A1llfrFV+9uubhccfPv/zC&#10;eZo4HQ785ptv6H1HiYmpmeuX0wFdEuMw4p3sgRcqqq/ys7UQQ+BeV/7bP/0XnOlYrTa8ef2Kt2/e&#10;4N2XLIs8/nSeuLu743j0rNfrdn/QcHP7BqhcXl3QeS9w25g5z2fOp4nt1mK99AOfYHDlCRKkVIMb&#10;y3lQWcNSq0C1nUUZi7MOlTKprXtrLaSaZa9SK75fcTmsnvfZMUa5zpQEZOl3O/Bt3anansYY2VPt&#10;jkfu7+/xnef16harpc+nlUB2cs7oWtkMApdzzjGuVrIuqFkC7SnTWY23BmddAycnnBXAHtpJbylX&#10;pvlMDpGL62sur655fNyz2z3y890H9tOMcY5+6Bk6OS6M86y8Y6iF43Tiw909NWc26w3Xl5d0XU8/&#10;aAF2pIQzCr/qBR6tHSkKzIyayTHhjEYpj1EVVatAzpT0ybWiwXMX0tP9JeRxn9ZOqcH9xnHEeNfW&#10;ABVdDbEISCbME6fj8XlPusTAYTpijKUUBAKYEo/39+weH3n9+g2vv7jFe8/r16/p+55lnllCoBQY&#10;hkHC+A2sWbOAFM6nAzEEzilxaveHrLX0nWt7DcPFxcXHvb4S8GEKEetlL9n3PfOykNNEIj3vWfrO&#10;c9rvufv5PSiBUKw3a95++YZ+6PhXtvcv9VIv9VIv9VIv9VIv9VIv9VIv9VL/v6qXAPxLvdRLvdRL&#10;vdRLvdRLvdRLvdT/h/rLALj+F2b3v/bzT9ayT//8U/P7pwH2XwvC//fYxX4tmP9rg9i/Zht7/pWP&#10;wfe/eD2KZsmVcLQ8dkFri1KV/Gy7l5/TxiCiYRnGnFQglTMlZkKMbVBJhhDE6qyQUVkQA5kWy6Fu&#10;g9Vt8AUtZnJjNWZWRK1Rm63YvmIipsh//qc/8u7unv/x97/n7ZvXrFcjNclNcWstuRZSbiYqI8Fo&#10;p027Wa2pNeOdZrMaOJ3F4jSdj4SYuboQ06zThcEblhA4Tif61YDWhnFcUUvlcDqirSHkwu605+Jy&#10;g84y8KJqQuWKN4arzYbOeXb7owzwPkValMNYjfeGUmZCmPF6YBhGfNcRiyKkLENKSICsoohFhmzm&#10;JTJ4KwamJJbLlDIxJEwt4DtqSeiU6K2hKgslE1IghJn1uJZYsdZYDTFH5rDw7u4dP/z0E6txzWq1&#10;IpfK/eMBjGVOgSVlzkuAkNjtDsT392zWFzTZhgz3AFpZjqeZ03lh3fVM05l3+z3bi60MJXSOrDTK&#10;OJSF036H8R0rBaWZemWIO8ngkdbEFIhLgJLZTTPzvHB1ccGb21u8N4QcoSRKyS08IoMjJRdCyqic&#10;iNPMkjKH3Y6YM9vtJad5JqQkw9VNl+d8hw2RvCwsc6Tve0bf441DN1uxWOcVJcogWclZhm6qp1Lp&#10;hx5lNIfz+eMgvJJBG6slQGCUEwubEluoVuCMI6WErnLcxpQR57LBOrFjhxQoS6brHN4PKO1kcCZn&#10;jLZ4p8TgXCWIozpP0rCUhE9iYPBOU4pCdbTh8mbiK+l5GGSeJ7rOE4IMLYcij2uSmPlO0xlUZb0e&#10;ScvMdD7yxetXGGN4/foVzmjSfOa836FLZehkyFVrhcajTAsIh0gOQYxYzregsoR6aqooC85rcpYh&#10;9KIUMSVyroChFglehPmAdxaU2Om8tcQgw2VOGSj1o/GqVmKOYrioiWk6MM+B03QSU7wzlBTEzooR&#10;I7yzbLZbHnaPpJjRtMCQkeH0XCvWOjqjmZdFBvSWwEwQi2ZNpJhw1qOVoZTMNC14b+XvlyIgBa04&#10;7g98F7/lizdvyDnhlOJ8PpKNYRx6GZA2EngiJ1LKhDZMXBDjt/ESzmpaQ9CGUlSzCCtqC+bq2gyf&#10;JT0P9tSaqCmxnBZq0Xz51Zf8r8by5VdfcHW5IS8TuUS8sZSsZOjPG7T2rIYVZswMqxVvv3yL92JV&#10;fnNzxXoceLy747jeMGuN7TqwHtMNdMMaZTt2jzvudzsisN5sWRkZKFTWYDqPoQE+rCPEyHmeUErh&#10;uo7NaiWvQdePDVMN2mmqFUOQN5rVuCbHyHk6s5xOHPY7bq4vmZaJOYjFuiKAlq7r8b6n670MPOVC&#10;FyL9sOJ0PNEPK1JYsEahDaAlxBhzkvOhUaQsgAZnO8Zu4MPDIykVDIplXsg2YoxmHHqsNVAzRlXR&#10;qhRHSDPzdOZ4eJSwYCoYrei8ZXu5wfkOVRWpwtD3OO8lrB4DKmV66+g6TyyOi16MyDmLlSinSNYF&#10;pzTWeXxv0V49G2CeYlMFuaZbDXMIPDzc03mD1RrvLPPhTAhBjnHAWYOuGqsK2mhiM4NppaEJjo0o&#10;viSoayVYsu4867EXE0wuxAJFO2zXC5Rjs+J8mjifT1AyuWrcMFBqZpom5vPMeZ7FVG0sqsAyL4QY&#10;WULghyXwcPuKrpP3WlUJoVeVAQMFcq3MYcGTWRYJumhtSW1dpmwVgE7v+Oqbr/jN737D48Pu2fDp&#10;fbM6omXdURqYwhqBMORMqUpCuqkAhbAsLZhlOB3OKAXr9QrnxTodQ+CwP3JUZ4ZxlPfMOL64vSE3&#10;2NBTCPNumlBV8XD3gDee9VrCRKoqrq9uMdphB4f1HSjF/njgx5/fsdvvef/+PdP5zJdvv2DwHWPn&#10;GL0jqWYTDgmVkwB1rKEqCdN0vsO04WNZJ2outxdoo4jzxM8/PbDME5XK4XRidXHFm7dfY3zPOWRM&#10;qXS6sr68put7tNFYZVjiiTklqhNTl+ZJa2tQtoWSNKAkrJFyIqWEMQmcDC6qWslxQdeMVZXj/pG+&#10;7xlWG4b1SC5IeCAWCUYve/aHA/v9nvu7D8R5xnSeYTWyWW2Y58h2u8VYQ0oBbeA//P0fWHLmeDrz&#10;eL9nXhaO+z3/+I9/pObIOPT8x3/4By4vtjjrQRseHh44HU9YK8H6WjLj2LMeVnjX0Q8D3TCA1igK&#10;/TSxPoslPRcJFNZaWcJEnwbWQ8dq6DBaMQ6e4/lESJFQoqzDk2U6zyitOO2PhHmWwVulOMRCVBY/&#10;DpznmZ/vPrCNgS+6W+zTuscoUs7kDN46vOtQRvYBoKglc7leUfNAbseRe1rDZTmOHh937B53su8w&#10;MAwjzonBUlfEJtpgVsoKdCJMsQXgZ+Z5xhrX7KuK9XrNOHg6pxg6x/arV1jrKcpyPp8lUKTFnmZs&#10;C1PEyLTIUK41jj99+yd++fFnnBvou75Bpwrn/R5rDYf9vQTQjQwgW+vw3vH27RdcXGzofM/QDeSh&#10;J0YxoqrRQempceH7737gcDpj+57f/v53AmNSFuU6eudRZRFLbFGUEsUIvCysRgmOYA05q2drqDHg&#10;XKWmgnGW8xJYbwSkYluwawmB/fE9P/75W+4fHqEmNttviFWz2W4wxrDb7ajGkFJkXI+M40hOYlSf&#10;45HBe0oMsBSmhoNSVQLaxlkut5cYL8FF3w8Y54kh8PNPP7MaJNBTnwKvSmGswnnFFGaU1fzd7/8W&#10;71s4KSUBK9UniMdCCovY2I3CdQPKWj48fuD944fn/VKuEEMg5STW85TRuuOwP4E6CQAjBDbbLUuI&#10;nI8zMSxibHeWbjVIeEJbsQtWeY1aK4w3qCSD3QJpEFCbokoAKwvwQYzCjooh0Sx/WuAM1prnPkFn&#10;BPxVc1uSte8ZOVFTlmuyKi3wIKEPgeoYSs1iem/XbijoZt0ttRBz4XiS9WUp9QkdRdXI8eGt9AKU&#10;ZjUOnOdASJkpxGeYxTxPPO4eiUsPl9sGDhATrbXmv7u38hT6+NQw/mn/46nX8mnv5HOb+a/1OX6t&#10;Z/I0HP9p8P3zfsznwfOnkP1fM6z/GqDw1/7s87//6b/7r/WdjDG/GpZ/Dltp/Zev+amR89ljl78S&#10;3v+8B/Rrj/n5a6DUv/o8nj4vlOyjuq5r4TuLMU92cgkD55TQWiBgOcW/+LxjjM8WQIErZgHo5RaI&#10;L0qC8DV/BC/m+ImlvT3VLMDDAuzPJ07zmfcf7nh7e8vffvMNr28uWW22pBRQMTDnAFqCKK4F655h&#10;iTzZ0BNGNwhdTnINc17WyS18773Yyw/7o4A7jEZbSy6VOWQ0RcBHSgKLSsm1UMLYH98H80kIv+97&#10;ahbAUIoR2yA4OWeM0qQQCPNCKtInSbVyDoFlSZSCmN6BQgXjcEZgBkoZYk3UCq6KARnasYKYI6uS&#10;4Hpon5MxpkEGZN1fq5jsNRK8FchfopYGSWi9vlSkDzEOg+xBqCxhxnkx6qYia+ySE9oItE9pCRBq&#10;owWmmCJLioQUJcxnFFrJ80FrAQV9ck7pvBf7tRI4Qs4ZpeVaX7MEl56Ox1yyhLgz1PRkwW573pSw&#10;RrNerbi9vZXnmzLoLEZRFCgJqOf2oS4xcf/wQAWc6xiU7LGHbsRazzzNhCWiURIUHbpnQJ8y0pNI&#10;pZBSAlUoVZ57zvKZ9n3Pq1evmM8TSwM4pSTQpieAAK1XpJUGY7Ha0F/0jMMgQaRSiHHm7u6O0/kk&#10;AT6gmNLWbfL9t0q1vpPsS0IMcnwV2b+txpFSYY6J3HrJVlv6rl0/2zFSiwSKQhbTe0qJGAKqM4Sc&#10;SSmxWq8JpbI/Hrm/fyTXytX1JdvNBQ+7R/a7IxerDbUK4AAjVuQ0L1CRcKD3LEt4Pu9TC6qFmVJK&#10;ArHQFqcquhRqDNQkPcTOW1QtcqqrUGshhwmVKyUsdEazWQv8YEmZpALnZSGnyGropbOgBITzdF60&#10;zhFC4HQ+0flO4JxaIADOGLw3Avbse1znBX5QKtvtlhQmYhDQrKZCyehSUFZhtBx7KbW+jrF4ryg6&#10;Yq2hVAHjXd7c8OaLL/jHf/qvfP/D95ymM7+8ey8gpHGFohAbGIBPLOIhZbyOcl1RAsfACiCkIIDK&#10;lCs6VbQG1UCvJWeB3WXF7dUNnXOkuFBTZDmf5fPQsl94eHzg6uY1fe+Zl0A+JuYTlCihcK21WGAb&#10;mGS92WKtZVoiKDFD1yoAFGs12+3IfCqEHMlK0VmHNwZZnNVny31NiThNnPYHzvNMVprNZsvV1QW9&#10;9aS64I1jM3Q8WEVazsT5RHKW82HH6A01aUpWPO4fBAQ09AzjgLUWbwWwp6vm+vqCXCKxJrTTAi/Q&#10;MPYCk0pzRFPkPJ0TJSZCzdITQDH0lm7wYK6kD66V/FyRfusSovTzKFAz683Iar3Cdx3WWbwTMOkT&#10;nHReFlkBKvBdT+97rHesNxsBIzrHvCyc55nthVjTw7Lwfjpz2D9y3kFnFWnZ8uWbG1YN+BVTolrD&#10;sgRClGPcOoMZPAXpzR72J2TJINfxkov0g6zh7Zs3OK0puTA4J49HJUwTh2litdkIDO98IufM9s1r&#10;VuPIbvconfCanyGYMSWO5zMP+x0Pu0e8c3zz5VdcbC8YncGsevaPd4RlYFkClxdX/P0f/gPWOrbb&#10;C2otWK3onMEpKGnB1CIArDmiiiKG/NyX0e06UGuhFgFTlFqe7x9YrTG+Y3gz8M3XX1OV4ng+8/P7&#10;O6Yws92uBR5jNG/fviHMU7svVCgpMs0B55y8V94x2BWr1Vr68dPE4XBg9/DAh92OP337ZxKa1Woj&#10;AUvnBbqYIxhF349oU6lBeqNKeNBorRk6iMtCqNK7yRV839GvRlKuTPPEfrfneJ5YQoIWVK2lkHJk&#10;ns+cp4mYCl9/8zvevHmFdY6+63BaM09n4vksYDeewqKgrRaQZolyDcwRrxW976g5sRxOeO8xvUcb&#10;TedkjVm8hJVzKdLzKBVFxWktQdxl4TBNAPRDL2FaXagUxt6SksLagVQLKRfOp0dZAzWgWKkCgpb1&#10;k6wPxRgtME3Tfu+cY7PZkKIEpysQUyHHgNUW3VmqdqQqINnpdCTM0terCGBGdx21ZIEQtbWoNQL4&#10;yykzRbHC90892KooKROSHGvmPLHb77m4usD7DuscVzfXnI4nvIdhEIiUgKQyWQsgMpdImSPFeqgF&#10;o6X3Pw4D627D9Xrky9fX/PL+QwNAWtarkbgsWC09vFoV5Eg8PILz+K5ntJZx1aGNADlyTry62HI8&#10;HDnsDzjr6DqD1RWtK+PQsRoHjJLr4YcP79ntdvhmH19vr/CdwzoBq/a+xxnDOm0F2qQFdBOfwOy5&#10;cNjt5H6Id2gLVDF+p1J5/+EdzncMg5zzStuvY+T+Q1UCY9epRyuF973sVfLTJl0LODMlVFX0ncdb&#10;i64FbWX/rhqNSVO5vrnm9Zs3DWQjezCrpWuZQxIAyzIR5jOlFPphgJoZx1EM6iXhtBaog7WshlEA&#10;NRS0Nq3377m8vME5T6mJJSzs9weWEBjWK2zXMS9npumITwLWMH1HqZWQC86B9R1raziezsRU+PDh&#10;gRAS6/Wa7twx9B6tKoaCM7JPUSZRcuuVNvCjygJrX0qCWrC6wf6sZVkWVAU/9JSKwEZLkX1Uu2+t&#10;qZQYmM8Fk3qZL0C1fZ7GGku/WTM4uSdfcmFZZnJIXL66xFoHKJZFAN93H+755ccfeXh8xHvPu1/u&#10;GIaBlKS/Qa303vHmzQ3aGZw2AmhSii9vr4kpMS+RzXrD8XjicffIvBwEErtaC3wqF1wD00/TiR9/&#10;DIyjXIv7Qb5HzlpKiWgNznl6I8BiiybERAiRZQk8Puzplh7vzcswzku91Eu91Eu91Eu91Eu91Eu9&#10;1Eu9FC8B+Jd6qZd6qZd6qZd6qZd6qZd6qX93fTrUXJvVSTVS++dD00+Ddp8OWT8NWj/Vv2Yp+7Xf&#10;/7Xn9Olz+zz8/unQ+K8NfX9en/7Zp8PWnw+Ei2mwDVk/P9eKNoa+75/NUCHMzXghwwgyP5wwFqHX&#10;twHeUoX4TmmemueB7I8WMAWNfC82vFLS81C4brYqZ8WAkZMnpcD9fsf/8X/9n9y+esXf/PY3fPX2&#10;Leuxw3WeVAo5zzKMhG8GUhlAEJq/2Bj6Fmg9Ho7MIaJKZujEOrkaB6azGC1iTNRaJGzhxOrq+45U&#10;CiEnjtPEw+HAZjWijCGHQMqZYTAoVRn6TsLSLUgYlplaJbTVo2TwlU4GyrWGIlYosWwnShsS19Zi&#10;2vt39/4DX7z6PYZAnEMbwonyHsXIdJ4Y+q59JzLGSmB7WWbOp5MYHZ8Ga0pqA7kymO2d43g8YIzG&#10;uY7pPPGoFdM8c9gfZYjs8grvPR/u7vj+z3/m4nJLaSGTqjVWa0KI7PZ71BrOYWF3OvF4OrCUyNu3&#10;b5+tkKoZpVIuPO52aG3EDB5jC3T3GGvFzL4snM8njscTh+OJ0/HIdD5xdXWB91bMT22gy1kJ+Rpj&#10;sM3aG5fAPIuJ9PrqitV6wzxPMihr7bPV7cnaqLUmhCCG+HY+APmcVBvuVKaSgHmZJXyvQQdLX2EY&#10;R4rShCBBU6U0tOM0p0xUSeystYr9W2uUMzJA/EkoJDejmLWOTJVjrhQJDnmHskaC+c1AXWptNk3V&#10;bH2FimJJCc4zfd+LObdkVBtwoSqsFntMIjH6nhISYRGDX6mV+XQk5cLF9oJSKruHB+4/3NN38l1L&#10;MTIOMghFliDO65sr8jwxDmIxyjk+v7aUKko7CcQ3O4nMs2mqyoRZjNGpIJ9vrczzjLFgTYfWipAT&#10;7+7vMbVytV2htSA+us5TWdinhd3hwM2ra3rvqVk+N+8dIWRiEgP1Tz/9RCkfjR/ee3LOhDSRS8Gi&#10;cM7R9z2r9Rq9RGJKYp8zBu9dM9SI2cs5y7t3d7g+gBYbaFaF/U6sFetxRdd1oD4CV+RcLVazi4sN&#10;IYjpahgGVuPYwCJQqjwfGZ4TQ3etgcosQd2c0VrCGGILq9SqcTGQrGkWOwnM6qqZY2aeF7RqgS+t&#10;5TtYJPxggZuLFVeXf8f11SXT6cypFHpriamidRZL1dCjBoEYrErl9ZtbxqEnLBMlZYrS7O/PHPc7&#10;xrFnNXaQE3Ou2Jjom6UwVFDWY7TmNM2cpkUG4Y2ls75dP8SUOh2PxCSWnpQzy7JgrRh6jdYYQNVE&#10;jZqqmkmtVFSOLMuZ8+nAeVr44Ycf+fnnX7i4uhIDqhVbTI6ZqpNYqkQDJZ9n17VztOEhRarW7I4H&#10;lnkGZehXI5v1mqHvsNZQyQ3K4hC+Q+V4PBFjZJ4ntK54Z8mxY70aMc2gomrFGkN1ntJXdAjPAaQY&#10;ZdgeU9lsL3Gux2iwxqGtQynF8XDAe/ccnNTGEKKscTrvKKVyOByYpwmDGNiNc8zziZQlgKKfADIN&#10;YrPf7bHe8faLL1AV5vPMbpooFVarFevViv1+J/aXnEgptgF+MdjUNhymdRu0Nx+toka3kFUqEvJr&#10;9rK4JEJK+Ba4Wq1GtpsN1EJKkXleBJxjLCkhYZHjGecsVltyyqScmUMgxMDd3R1v3rxp9i/zMaXU&#10;1lvjOIgVe56btU/CHTFntDForZjniVoKN69e4Zzj5vZGzm204cwqr0FVucaWWlGfwJVqEQuh8Y4Q&#10;xBKnlcFa/WwAn8NCis0UaTRaS6jm9OEO7z1938t6K1dClHCkc56by0sedo9MpzPfffsnnHcyhNf3&#10;XN/csNluccOAdx7fd4yHA7brORxPdN3Af/kv/8i7d3fcvnrFZhzYrAbG3uGVwlDprGoG9UJViqHz&#10;lGa5Q0lgyWpLDhNFKyiZVzc3zWA+o8xEmiPfffc9Whucd4xjJxalAtoYut4xeI8zmr4FPWsVk3mO&#10;mVqLfGesWKdLLWhkmFXCqk8hKfk+fLh/QNXC69e3XF5ey+dhLLvDkYLCuQ6oWOMwrtANA3n3SD+O&#10;AlcCzueZZYmczmd2uz2bzYau61htRq6vXmEa7ON0PHM6TRyOR06nM2GZ2W5WDOstqWpMA/28un3N&#10;7a16NuQuYRHTXtehnRfz9CCGWI2i7wb2aDEgWismQ22YlsCf/vSthMm9xxoJ+F2uR+YlsMu5GY6O&#10;zOezWCNb4Ja4MIxi6vvxxx9JuWCswzhLPlRc71lSFLt7KS185Ci+oLuese+f1ypWa3pnqFaTimpr&#10;kYpR4HzHze0r8pdfcTqdedzvyFXsmtevXuOcJ0YBgSjErHQ8njkejrz75R3T+SxBj2FkHAe6zrPM&#10;EgqMy4n14Oj9FaYUdC6kfGY57Mgp0nUd1vf0xtP1Hd3FBm0MuWZCiFyvOpa//a2EbJIEo6xzfPfd&#10;d3y4v8PagdxIT852+E6G4t+/e89yPnF1eUP/qmM1rojBShCoZgyF9Thwc3OD6XsClffv73j/7g5r&#10;Leth4Go9shktzsr+xDtLKWKrzSmjexnC1sY8B4Rss/PGBrhRXvYQNUZKCFQNnXN46/iHv/8D07ww&#10;jGuur284zxNaW2ouPD4+sMxnUg5cX14+D6cv84yqGW8NaZmJy5nD4cBqteLm+hqAkBLneWa0ls16&#10;Q64NNLIExmFs4cu2oVRKBsq1oesH/Dgwx8DpfOZ4OgOVwTq6rpe9WzfI+jkJ1Orpmpeb8TGXzDLP&#10;EuqxhpUdBTZXC9ZoqpYwS6GSUiHOgWPZSRgvhbb/RaBHiwCKbNtrdt4xdJ2EUBRiw30amqdSSybE&#10;QIzq+byqlAFt0KaSkmoQp0DItGCAl0AcEqanmQBzCmIHbUF3pRXLHNvcvXne/2utMaZv1w4a7E3O&#10;c0/Aj2k6S/h0HBmGNkiuG3BOgTGalBI5F4ahY2hhl5gLD/cP8pmrAiVzOO45ng5sViuuLi/ILrPE&#10;8O/qsXweaP+0cs7P3+lP18FP9QQOUP9GPdqngfbnYCT8i9D6Dw9YbQAAIABJREFU572QTwPrnwMG&#10;P/316fGfg9Of9Vg+7cn8W/o8T//up8//857T82uXbN+nD/Dx72n1L/7+r0ETnx+Tv/x/fwkGKH8B&#10;H/hrQXpaUMgYKzCWlDCmAba0JkUtAukW+K0tWJ+bXfopbC774fD83xK2VpQMpcoesJYkAAgkKGw0&#10;WK1lH2sdWSscYvmLJfHnH35k/7Djt9+85ZuvvuTq8oLOaEYyoYXWPn1f/uJzePr8lHoOvVlr6Hst&#10;EKUktmgJrFd8L8EzZQS4lmKSUEeWOFWMLYBdpR+B0vRDJzA5a1G1PgeZYwjEGDieWt+hOJbFY6rH&#10;aYNWTz0jhfWOJUQO5zPjekCbnlIruSi09VBz+yxkTxljRteMdnJ9zUXAS6oF+lOqhCj7WmsNS0pY&#10;2wycOQr4RAukpyjk77bvSylFekTHE+MgwMiV9c+9PeCj/brINTaZ3I6TBgrVBustaZ9RRhNLxiTw&#10;XqONxTqPUpCCrDHF/in/tmrfRVtyA6ZIOFxbAeaJ+bGQS5XAkzFgoZRm79Sa2gycq3GFdZ5liczL&#10;gs2F1WaNMY74/P2sAjwAppA47A/c3FyjtKFmAR14L2FR10LKIWTq+PE7Vtt5/wmUWktEWwM6s8wL&#10;FQk1Xmy3rIaReZ6lb9ReX+c9q9XIMk903nN9c01cFqbTuRm9K1OYn9eWp9OJnBOr1fhsnbW2BTpL&#10;ESiAeeolV7meBzF8Ou8wSlMKaGs4L5E5BkKIEoD3TvY8Kcq6JGXmZcYq1QBe7ZyMYlkSw1qTcuQ8&#10;zRxPkxz7tTa4gsUZw+2rN3TecYoLaEUsYh7XtsN6Ce+GGP/CJPoEs1C1iCFeVWqOVKWISaBmYtXV&#10;1KxIOWGUwKVqTuRYBM6gYLtZoa0jpcxxOlPJrFerthbTYp4tha7rWgBWLNtKBYzREmjMEWPkO29M&#10;66e3a53AmSKbYUPNgbgs8jyqHFelZLwyQAYUpvXKTDsnJTKmgtIGaz1X15cY48g1czwJ0PHd+/cA&#10;XFxssc4ScsHUimmgAxBgkPAuZL3uuh5bu2aED/L+NriC0hbnPBgJrK+GkfVqI0ZjK33JmAVWqrSi&#10;63vprzrP5eWWvh8k5NnAoBqBmIS8sMwL3nvG1ZphXPHw+MCHhx3WWVznmu09MK43pDjTeUOZoVgF&#10;WEouAknVmRwDVE0tlc16y25/4O7uBzIKoxS91+QSwXUUO1CwvP3iC7pu4Jd375mnWSzdpwNd79Da&#10;CECoFFJcOB0im80F281ajh8g5SyQtM2a6XzmcH3D+XhkOv0/7L1pryRZcp75nNWXWO6WS21Nskmx&#10;Ken//wkBAwyg+SJgRLKb3V1Vud28cSPCl7Pqg52ISiarKUiab3OtUWhUVkaER7j7cTM79r7PicPh&#10;icOnJ6bzMzXnK3FaNk/EvMQPHjeMOD/I+k3BqopSlhAS65qYppmf3v2MtZVvvnlgf3ODdw7nHV3f&#10;MfZbOt+RqwhDlVb4zjMMg/RHtKE0YrnvZZ0+r/JdFZXsLdvOEGJEY7AGOqM4z7MY1xSpSSiKcdjQ&#10;+Yyzmv1mpPMe7S0hRj68/8THj08tt5LcNjdzlJ9//JHtfs/t7S2n00SYz5Qc0TXjjeLju3f84Q9/&#10;5Pf/9HtKKfzuH37Hf/zd7/BOTMdyDpynE9YYfNex3W7AaYqqxGVBqYrXipvbPU/HJx4PBx4fP3E6&#10;ztw/vGE77kgl0vWWvuuFPK1qM8gwWC1mJReDHqMN1khf9NILjzEyHc+yf4IIm/thoOt66eMXRe8d&#10;zndst1uUt2xv9sxLIMUVrcE7y2bo6JwV85+UGg16hx86KokUAjWKiTNInuKNZXd7y9PxJPVqI4zn&#10;FClRU0okpczx+UAukZvthr7rxaymiX1rLngtFOJpWVhjFKNGpfG9bSJ8x9yMiiiFm90Wo5RcR06T&#10;cub5+cwaEss8s7GG3W5LzZnOGpK3hGWFdt6V1nRtfyC3558jYawi5kQIC13X0TtHQUTCUy3kGK/7&#10;jGIUKDlTTmL8KveQmCSFFIlh5fT8RNd56X0ia7U20BuD0o41yW+UYyEW6SmFGHHGUXPBAF0vxhKZ&#10;SmnGY1Dw1uJ6T1iFQJ9aHje4jlgglmaK0TnKZqSugZzkukmltB61xTl5ntZSSa12zUqxhCgm3miM&#10;qWIuoTUpBQyy76O1CINDCKxh5ZQKpuXD3lkwsrbECEtSHA5PxCj5nHOeYRzwRva85tNJfgskV9oO&#10;PblUToeDPPutxRqF6Ryk2syoMqpEVFI402NbX9da6f10RtFbza4ZmYoJZbyS2sWko2Cspe8H2U9t&#10;OVoqMJQBFeQeSSkz9tJPuPRAxABSfstlnklResO+89JXbnVLjIHtpmdZJEerrXdgnGbcbvDdAG1/&#10;2zgjJX6SZ3NqJkO+64RCHlcxbXVi5kTJZAqqChE9tdyn77urCUlKQUTc2qK1Yc2p9UMqj58+8vQk&#10;PQnvHfv9nnHs6FpN1fejGBwYj3UW7bT0N51ju90hJUylUtq6WJiXlW4YxHAy9CzzCYrCoFjOs5gr&#10;1IwNCeMkNzfWkzOsceHDx0cOzye6vmfsO7xT6JIwqnK7v2Wz3TYzTql5c8zyT7t/U1hRwNAP9IMY&#10;YJUswn3nHNqJeXFq9bNp+RVIj/vy3lKDism4UnL/KQpOK4zvGTdbvv/+B0orjKVPoEil8P133/Pz&#10;u5/5fDgRQuDx46P0lKxlGAY66+iso6QkZjleoZRFOyP7ZrVjt1WUqjnNK8panh8/oRQM2w3dMOKd&#10;a8cmpr0lZz5/fsQ5z+39HSkkUm61a247sClRUuTmZieZjzKEmMilsq5i8PkSL/ESL/ESL/ESL/ES&#10;L/ESL/ESL/ESLwL4l3iJl3iJl3iJl3iJl3iJl3iJ/6P4kkx2EXn/JSLX12L4y/DihZz7dfwarf1/&#10;RgX7S5/3a3/+a3/29cD5r1Hif41wX6vQgy/i9Ov7tsEKbS0+Bry3V4LWbETorQ2si7kOTyr0L0ID&#10;viTdI4PcXxLekEF3GfKQY+v7XhzUvWeeZ6w2QpdVQmuIKfLHn3/i3cePvH3zlt/93W/57V/9wG53&#10;QwXO5zMpC+lG6ORCfwaFbuPfSmk2/YAzlmAitEHk/W6LUpp5DcyLDGdaa7HOCDFwEHFSqoU///gj&#10;7z59AqUYrKUUSCFhbcJ5Ry1CA1NVPjdlGVSpgpPAOdfOhQyiCu2rCa2NFhp3Keha8d4yDiOf3n1s&#10;vyu4zhNCIEYhZsUYZFC1UUqMVThtMBq2w4gqFW9F/CLnWoQlSivevH5NrZXn5xPOexQioFyWia4f&#10;GIYBrTX7/Y4QE+NmxFgjg0gxMS0zRSlKkUHqx8NBaGc5k4wMC6SqmOYF70S0ZrRuAyZf3FdKy/vm&#10;TGnDMxQhgq/r2kRSBjR8evrMcTqy3+8Yhw5vm6N/uy8v57nkTCWiqHRdo49rRd/3TNN0vS9yzoQQ&#10;CE1outlsuLnZ4ZwVMl4jzdYi4lQajS7nJFQCCtZ7YikUQDuPc5BVuQ5bq/aikpIcUalQs8zepAA0&#10;+qQRUV9MhaoMVYFtBChrDV3X45wQxZQ2KFOvwtlc8nVYL8RIioUYMzGCMr6RvwqqZrSWgeVYoOtE&#10;fGmdJ6fcyMeavu85fn5CGxEXz8tMjAnVhLW1XgaHB7zW6JJQ1bAsE94ahk7IwGuBeVmEat5EjUo3&#10;hmatoETkmEsRQWUpMrSUM2ENPJ8mSlUM3Z5xu0MZQz+MrMsZtEKjhSrfRNI5Jz5+/MjN7S3eeEpJ&#10;5Bix3mEaFUf3Cu88WpsvxDiVoR/QpbKsgWmaWeMza5TrYtvIS13XyQCrhpqjDPSWQuc967ry6emJ&#10;zW4vgzpat3lXIUA4L/SR2u51A42MIVQWb0XYPfS9CIk3MgSfYpRVVVU0BkOjjDjfyNK1CXBrG8KK&#10;YAwpLqxafhNrZIBnmQPTeW33wtBII4pS5T4Ahd84WTMq1HXBURidCMTXIANdfjtyWla6bsPtzQ39&#10;0DEMHnKmc4aqhAT17tMncorc3d5wd3eLUop5mnk+Hvn8fOYcCkvM1MtgXBIytjiEOLq+p+sctRah&#10;4PmOaTqL4AwZGtdoNn2Pt0YoVCXTQD/kmskhMM2FFBa889y/2oCW9Waz3aKNYY2BJWW0Mixr5N2H&#10;j3R9j3Om6aQVznhc77l9eGCdzkzLzOPzkRgy9vDM2zevUbe3bDYjvhvaEHChqMLt7ZZhcCxLFEFL&#10;iRhdyetCUIXeubYmKvkNQsA6z3a3l+/S9DpaV3xnUcaRKuQ1iLC3wuHwzOH4xHa7xRqDW1c671G6&#10;PT2KCKq24wa92Yohhi6kspLSSsmRAjjXo7QQilJMxDBzPDwxbDY4bXk+PPPh/QfCMjNuRr55+wbr&#10;DNrIkOPF/EOIkyJYRityrqhGgazpF2MMY6wcWykoLqJmIUlmrdDWXcXqpVSUUcRcmhxHY5ynM5YQ&#10;M6fTwm67xThP1YmttYSwXs0srJHB+TVEaso4IwYnKTfxLlUEDsrKs7kJ+efzCRBxxzJPrMtEKRW0&#10;auKvX0iIlxB6qSKEQEqRfhgZxqENWidSBtQXeZlSVyOOL/NNIWorYky8+/kdIawy3Gosr16/xjtD&#10;7zd463gyjzw+fWaZMzFkljXg+o7xZktZV+Zpxi+eZVnorIXNyLTbsR13HJ6f+enn90z7Ldq+ptSM&#10;VzLcbGyP10KAvzw3a4xCaFK/UAtjagPCWpOzmBmMmw3fuJ6cC+sSOB5PLCGwpozOUKMYKOWSsFbR&#10;Gc3D3S3fuA7vPbUUlnUlNXKgbaYvudRGmfYY55tQ8WJ8s1BK5eOHjxxPZ96+fUvf9WgL1nqs7zDG&#10;g1aM2z1jLdwh5DRvHT//9BPv3n1gHHpyySxLIKcjISShaTuHHzLESloXvFG47chmGHDfyrbN+Xzi&#10;/ft3nE4n9vsdt7e3QjscR4xxOO/pxoGiZFDdakstuQ37O2LIpBDFhKtRqpwRQnN6PrIsq9zrGnRN&#10;mKoxrqPkRG8Mx2VlbZRJmpAzJ7kmU04orbh/84Drepzv2Gy2YjyTMylF4rpSoggllBbRWGcdu+3A&#10;ZrOh817Eg6qKUAnVxO8KZzTH4zPWKJz13Gx3vHn1wBJW3n14j8qJrh/E7KNW1nVmXVfmeebx8ZH7&#10;h1fc//2DCKSMCDhKkbyzhMjp8Mh0eub4+JnNZss4KDbOsXl9LyYNbV1xvpEklzNLlKFToxQ2rGgK&#10;pnP4/YB1PTEV5unMsswcjmdSKWhl2e489w+vUUpxPDzy8eMjMQhZ9vUrEbono1Alci5ipvM3f/vX&#10;bPe3aOdINTNNM6fzxIf3P/P//uH3qBrxxtK5jrdv3ojYw/X4YUM3bPC9vxq8XGpNrTXDZiQ3GlVJ&#10;mdie/WiFVrJO1srVXOzTh3dXQWrJmd6CHxwpVabnJ9bzM3GzE2GrrN7kuFBS4P7uhtdv3tAPIygh&#10;e4ZcsF1HLoVpXqhFYY3F9nKMuWQRvrR83PuONQpJeQmBeV2JIYrgKybO8wpK6gLnG82+Zqw1Iryq&#10;UgvpIjXLmgKlwDTNnE8nnDVshh5lIIRILoUlRN68+obd/oaYIu8/vKPUymYrNK9ciqyhYSWsixAm&#10;FdRYCct6rUHshYKm2oA2ipyaQN24q2BdK4UqSohnpXA+TTw+BsmVtRbBku3E0KfzeO9liD63J5g1&#10;kEW4nlO+Epmdc1datgiEM7mJcRXIWuOcCNFUU0srrjWe1hpTDcYqjHVi+lGhqxWjbliXnnXtCduR&#10;aZrI7bxcSNmpfdb/Tm/lUl9dnm1f0tkvYvEvRddf9yp+re/xb0TdX/U7vu65/Jqg/ctj+Et/5+s+&#10;zK9R5C/f4dIL+vd6Nl+K53+tL2T4qj9ULx4Sivp1v6YIwVtV/lXecDHY0e01igb8vbyBusiX/23f&#10;yVnJdb4+T//qeCvkVH5Zi9BgDOCvgvFoNSGJQVfUYt4V1iA5Ub3Q3y9i+EKK5bLiyDkvvxgQXg5a&#10;CU8UYw2q/+W6SUm3lLAyTYlUMu/Pzzz99xPvDgf+5ocf+P6bN/TDljpP5FQIJIyJOCdmUjmnq6lA&#10;rdIfqRSMVlKD+YJZDflYIEqNPnSOwXdCz9aQyMzLRAxJTF9M+x5hJcREVYY+9GxGMe64nLe+d4y9&#10;p9SOeV44Ps+ENVFyZTZn7KaICNx6VBSK8DB05Jo5nE5sb3YY70k5sK5B8hYvJhhaGbQqJCRPdiri&#10;fbteCyhlsVZRSXg/SP3TzAJzLjjrm/WHmOYUa4SiXsXoQ+lmHJcq52klxIrWDm2s5Gu1id+9Ays5&#10;eiqFXnvpz5Xa1viWc6fCsJGaRSlQxUh+5DpKyRQVyRSqrtInQgRkxnVoJYY2m53BekMOEWukVyM9&#10;Dy3isio9OLllKtoI7T4lMQ80FjyaGBK1gHcG13dM88rS+mzj0As1d+h4fn4mxIQ2iYqhFuj6Ueon&#10;r+m7Du09sYDNUYywcm69n9KIo0VEsSiMMqypNJKpwXvbnj2KHFa0tdCo8vv9DuNkzddWyOglRUKU&#10;uiCl2kwYMpVCv9k0E69GJU1i0Fip1NgE2lWBtqx5EUPPzuGsxrZ7L8Qs5nIa+qHDe0eMQYwPNWSN&#10;kHlrZbA9ShXWdUahSRlCLJQq/dD7V3eEEHg6PNL5gc1mx/e/+Q1vv/uO8+kZG3wTiEas02y2G3LV&#10;Qo5uhqq11byX+1crqFqhtEVbQ04rOQYxx/QOVSvLRbBlLN45lHaEuqCbeZC2hooiARWHMR1D14v5&#10;TM7y561nbJo4dug8ZuwpJROW5RdhqqrYRjJHIzlHivzxj3/kt7/9LaoU6U1VriZqupnRXcx/jJbr&#10;SlFF7NgP1FKaEEuxnCZM59lut3z3ww/8y+9/xDnPuiaU0hilsdpQU7n2FqiZWiBXR6lQMFQtOWPM&#10;gUozudWGftzgu56qtQj393sxPVGKlFZqURgjtbq2mqoqRldOp4n/8n/9V/77P//EN9+8YbvZMFhL&#10;5zyq88zrmek0t3rNoD+fCKXw559+YomFYezY7zcMved+uyXdibmQypE4z9Qs+aHxFiLEdaFog+03&#10;WNuJGVjR9Lf3zOczS8wcjgsmFNwoArhUNcpobm9vuL29E9Oww0F6uqmiqdJpU5qwLlKfHI+ot2/Z&#10;7W8Yx/FqBHe733I8HZnvdkzTTFgW3v/0s5ieqcx6OqNa3tD3A8o5jNMM255h3EouaQ3aavp+YBz3&#10;OC81SYiRp8OBp88fuNvtxXzTWrx39KMIJo21rUar0tfrPLbzKC3PghwTSwiUKoax1huiKpSc0d7T&#10;3QlpOa4r59NJ1o2ieD6cWZZPnKczd3cPjL2jc4Zt13Oz2YiJrpK+9bev3tBpz3mJNC0vusCaAiYn&#10;EY/GACmw6TuUHiBnYoh446kp8/npicdPn/nxT+/YDDtudiMooSNbZTCd9HCNtfjujt1mz5///KP0&#10;uVNgwGOo3G83jD3sNjuM71DKMBiPMxarDRoI60pJK33nMdaLCYTTjd7c9gOVEnPRkMkmY/yAIUMR&#10;QnJnHU5pEXSqwjqdievCGhMlZTqtpe9VCjoFnNcMzmM0pKJkf8050joznQ5y/yhN58T8gRjROeGt&#10;wncbqWdyZY2Bw+HIY0poY+mHnmEYJdcqhakoUm/RStE5T2nrSK4VZcEOjqjgPC/ULM/DuAZizoSS&#10;qFRe3d3Ruw4NWN+MoMQRlJACf/zDPzH2W54fP/Ptt29wWoTTplekuJDbtWgVqJLQtbY9iohGSNIP&#10;333D9vaWw/nE+3fvWv9Nsayh7YcZhn4jxmqm4qxGVytGuaVivRhgT/OE9w6rClkVaP1nWg5snabT&#10;Dl0LKYoZGUqTYkLpgm55ZNVQlfSWUozkFEVX7nIjr3fkIvWpNgqMwVuDypGUhdY+DgNqXzhPE9Oy&#10;UGJu69WG3bjhfD7zPJ04ns7knHF9j9YWhSFVTdYa0/Vsug6jYI3T1aT8+enA0EuOV9GQKyUF5vNZ&#10;hoWNE1FxqVAUqmqWaSHowND3sh4Zw2k+E1MmlYLpPL7viSmjc8ICXkMxmlRFFCz3hW1Uc4XVlVoW&#10;nPNSO7SebDYVY6XPm1JCKdPuOS09AVVROLTtUDqQU2CNgSkVphDpe481mtmuPD0fW70r+1rSJ4L9&#10;dsduf8PwaqQfe2othLRSS8ZYg+s947hhmhbO55mUC9o5+s7KPpF2Ymx5FjMJayxaaTEvH/qr6YW1&#10;ms1mIz2zmilKTMpLLYRUyHElxglKZjuMdG5AofHdiFIirC6XGqYWbNdz9/otm/0d67KyLjPLunA+&#10;HaX2UtJLsEZMZva7kXG/YTNuGfoBYxRFF3JJ8izRlbu7HffqRnJzoNYdKd6yLIFpXlnXVXphOTMt&#10;ofWhxdhhDYnzecZaQ6pwXiPH0xlvFLUs6Fr4/PjM/vaOV69ecXt3j/WeZV4Jy5GYCzFXDqczJUa2&#10;Y6RbPL5zrT6bsdbSdR3aGKk9lcI4MWihyt4Y5pc++cUgZp1nSoqUkigFbK0YJ2bJOYrZkLVimKqV&#10;IvUdN5u/pmrZb8kxQpX1bZpX+t7jjMJohTUaox1c9/7AotHGYYxt90kivXpFDAmlYRjENAUghAWd&#10;NKYzbQ9RyzOW1AzrFOE8s8Yghm3KiPGw0tiuo6eyLoFlXljaPvRLvMRLvMRLvMRLvMRLvMRLvMRL&#10;vMT/3+NFAP8SL/ESL/ESL/ESL/ESL/ESL/F/GF8PPF9E5P8ePf3L1375378Uw1+Ghy/v95c+8+v3&#10;+3Lw+ktK2YU+9vUg+Jfx5TD318f6tRj+y/hX3+/y2SU3ClbbsDYdNKGZ1rYNO6smHpWhAG1EFDZN&#10;QhzKJV3f/+vj+vp3Ukpj2uBGzpkcYqO6dszLjFkt2lqmeSbkmTUVfv/HP/HpkwhR/uPv/o7tdmDY&#10;KKZ5JUehNCslIhD4haKmEOKf0RpdK2ldyUNP33UYbblRqg3cyvDOldRlFNVowhwIMRGTZl4jqirS&#10;GklBBLaqUd81hZxEoKWtwaKFlqAt63UIQTUxg7oaBHTOgUoiTk4RZw1j32O0Zl0Dm95QyNfrIqXE&#10;GhJrWNGIMOz2diPnRBsZzlSKYeip7ZxgLteEiMFvb25Z18g4DJSCDAEGmBehVtzf3zOMA2pd2N3s&#10;wCgRi64LawhY17XhOrDOc1pWvLOM+x3WWHw/MK+B3GjzoTRBVxsMc9agasUbEQpdRNwXk4TL9S+G&#10;//KaaZGB4L7r0FoEIJdBf90o0DKEkzFGs9+OzGskxXilxwo1XEjm8zyLiAgY+p6+6+m6DqfkXGoa&#10;LbjdJ7kUMYMICyEFqtYo27HMKzoJHeRyjV+GNasgFK5rTEU3klqjHmqFRWhWKSU5z8qQc6HYwtj3&#10;dMOAc14EwnLDijDXOSFkrqENQBdCjORcGTc9m82OzhvCfCKXjPMW5WQwvLTXG6VkeC9FqhJKyd3t&#10;LcZajLXEkpnmhaamJRchMVuj6b3FG0tNMujYOSG2lJrRjUh0fF5EZJMzu92uiWVrI3vI/8cm8BnH&#10;UQglRQaa0xp5Ds9M68qw37K92bPbb8nTSQbA3SDCO12wroNGE9RK03U98+lIDMvVZINahWJfRNhX&#10;CkynM0YbUhJCbW3D1u/evefz4cBmu+Hbb7+T19WCKhmlmxFAyWijub295fl8xlqh/mUF1jq86Zqo&#10;tt2CWkxEADHJKEWGpkthXWZ0E1/13kNOMsjEhTSdRFxe26s16FJYwirvW5EBUWeE7okcXyxC+46X&#10;YSMtw943tw+czxNVRcIcsUYENL03spIlEUNagFJxRjP2PdoIGdobQ2cNlkKcjqgs1GBtjBCrrcJt&#10;dtzf37Pd7XC+Y1kCKMt0njk8nwgpYTtP143s9h3Pzye2G6GxfXp8JC8rfd+J4MZohnGg8x5TKznO&#10;5BBI85lUM7UUNtsNru+pFVTOHA8H1mnGeosbtijt+Pb73+C8b+YWhY+fHzkfT1jf0btOaN4lo7K6&#10;0ueLqdD1DOPIdrtl3O345vvfkJMIFXvnsVrhrIh/a5XbxVmDc5ph9MRQmM5nYmjCBlEWUbTGOgfI&#10;/dKPI/YyYEXGGifEs7TKgG0spIpQC5fANC8czzJUOS+riFmdZbYL23HAaEVIInDpe083DMQohglh&#10;DTI0hpgq3N3fE2NmWVa00rj7O0KIhCDiCt/1DMMGjYjplRYRhtZQKBQtxNGLuYjWGtfMIGKKV3Kf&#10;0UK4SSlRshjvKGdwzqKLoioRQaRSUBiKqWIS00h2F5pMrQXne/Y3lq5fL0kSvtGD+r5Ha0XXCX1r&#10;mTMpVZZ5JYezmKWUwrjp2W5FLMIVEC+DczFFGTY3mhhWGV6riAD+QuzVWgaOFSxraIOUllxlCDPm&#10;wvp8FBMcFGhDVUYGkxFx8jRNv4gsjMUYzTiOeO9Z5hnvNDEmptOJGALn4wFrZRhv6Bz21YOQFqeV&#10;VCrTPPPjzz9TVOFud4ezjpAiulYIkc8//8S//NMfuN2OfPfNmyvps/MOZxX7YWS/HdluN4zD0Mxj&#10;xMwl14Jt5HpKxRpNgSs9bWp0VNc5bm62zQwg0m82HI9Hno/PkjspERo43wOZ43TmcDjw9HTg5vb2&#10;+hxSVgRW2lpSrYSYMNZSVW6URDnf1St2N7d0/cDt/QPruvLh0yPH45GuH/mrv/4t8xo5ng5oa3mg&#10;kd5yFpF+jRjnryR4b8WAI6xBhCwxCrl1WakWcop45yX3i5nnzxPD2DM9PRHOz9ha2PSyli9LoMbA&#10;MIwisiuVeVkkr1aSlzhjWAgczzNaN1qVNhgj95E2mtuHV/zww28YOsfp+SBD0FrhnEbprj2jJRef&#10;FrkHtXFCpzJyjw3e0e822KHHOBn+LaUJI4KWZ0EWwU3KmRhEUM8JSoHN2y0pro3ELfdmQQReYZ1Q&#10;JRPniepFXLmuEzFFyInPHz9Sk5gHTfMkub4xUAt93/PDD9+z2938QofPMty/zBNrybibG27Hgfk8&#10;MR3PrPMitCfvsFqJIKoWIbiWQk6JXIqIiiiQJG9f1oUvUUnCAAAgAElEQVR3P78npMrN7T2v7h+4&#10;u7/Dup6nw5Hnw4mqFKfjiTUslBJZc+b9588M+z228zwfDnhneHW3J39+EjJWqWhl2N3c4Kzm9nbP&#10;7d0N333/ls+fvufTh3ccn88cn8+8fzxyd3tL1Q4bC/F4hOfSROBSG13oyUtY8b6ToWgFucr9JtPW&#10;SkQMIQg9rxHfhEKqiClTUiPP1kyJC/MpsM4L3vtGQXewGbHbUdb5cYP1nhAjBYV1nmEYsb4Tk6Yi&#10;g/dhXTidT8QYJHf2YtyktKFQJR/oe6pWhPBELZWQK8/PR5Zm8jD0PdvtiPcGX8XgRepNJ2T2Wqlk&#10;IcNWEVE8PT3x+ClirTw/lUiBCMvErBRVK7xzmN4wjiNKaabzJGJdAykGnp8+E73HWzHOuhCCfb+V&#10;9TKsUoegSUpqtxozqBXjbMvjRLQmBD3DecpCmvWWWBTH5xPGWMZxxAbD4B3eyD2payEt65Um3XUe&#10;rTQhZUIUwlpvxcArtXzOGCMUUOdFfNBqa9sGtUu9mEDodu8LwVEhIunBW3ovdfbz4UBcF7STIfxx&#10;HMToZVn+t3orXwvcv+xbWGt/tUfxl4jx/17/5iogbyYaX/dl/pIh4OX1Uofqf0OI/0uvvXzml8d5&#10;ef3XfaK/JIo3xhAbxfiXNwbqr/dnvv7si0D962MpzfTj+tqvvitK7owvj/USXxsofn1eLu/xZT/q&#10;UsfId211tzGY7HA2sipFNK0ur2L4Y4yIYy49otp6GaEZJ14p2df+l/QpjDaNmqvw/pf+2bIIId0a&#10;yzxPQoiMiX/85z/x+fGZd+8+8sP33/HwcId3qhGaE1pzNXAT8qCIQ3OWNVe0bxmLFdJlgWVZUcrg&#10;rROjxiy1bQqBp8+PnKeFzdAz9g7vhWy4hJUQM0tYWcLKd999y27rqaWZyiipDYzZQjVM00qthWk6&#10;0XnNdrOhKM95nTFWxJr9OEBVDENH13niORBTIuaK0oaumQOhxHTNo6hGXXs+JVdQpYltjJCIfYc1&#10;YngRY4KWN1OV0EiNkCM1Us/2znKcZjGj0po1BD59/owyiof7exHAx4SLEdOE0nFN7HZ7qsBXsc3w&#10;sObcaI+S82okB0tKKNiu6yhKat8UAxXa9wPrLCzrtZ7Q2mJ0YUmRnBOddxirGt1YYbWRa0qJEFhr&#10;LaL05gxmtEJZKyLolKkhEVPi46dH5nnm9cMDRpTW3Nzc4py/UkdL/uU+MsbinZdnaRPZ6yoC8tL6&#10;BU2OLH3KViuXmsRIqzZyr9FNTCTESWctSsFmHFCN+Cp1kEY1AZUxFlRqJlpiQJXWAO1677udCI60&#10;9B1jjFLGaCt9N604n444s6VzRmohVXFWgepQSYxeFM1MpBZCiAz9wG67pZbC+Tzx4cMnlHEoZTDW&#10;CQV4jZxOJ27v7nj79gf2+y3PhyPj0PNwd8vpcOD5eCAsE957Ntst+82GzhhiLljrhA5aJJ/JrW77&#10;xcC2tjw9iYDZiNiVkknNyOxiklisbWaMBmMqOldqyGJQqJQIKp1HaUXO4Jz8PmGWnNxaw/l8puvE&#10;SKsUMVnQWo4j5Uzf9Qz9SCoZ6wy5WMIaeP/ze+72I7bVxVmJZvFyzcja2NaoUsi5EIKY9VmvIRc5&#10;zppbfybxt3/7t7x++BYqrOuCMYj5lNYUXckhQc7SkFCVWluOQBXhaSmgpH5zjd7qvAj+xJSkSl3Y&#10;Ocl1SqamRMlKOlNK43oxRnr89Mif/vRnfvz5E3/+8zvevrnlP//DfyCnhXguhFxIKRNjYlkiS4xk&#10;pdGuZzM4rDOkAsfThNeO4+FfyOtMbxWDs2z6js12ZNhsQGtSLYRUmZbIEjLzaWJaE7ob8cqypMzr&#10;mwfc0KOcoSiNRst13Nb+S41dquRIOQZKFFMTo2A6ijh+Pp94/eY1d3cPbHdbSorUmjG64pxmtx1w&#10;Nzt248DdzQ1Pj48cn54I8yymt1W1XnDBd1buXa3pvKcbPX0zNRIDo8LNzZZx7LjZ9hwPBzE+Gkd2&#10;ux3GyjotdfVKTZlqIAWpxX1npSdjFNoaoX4XMdkwQALpYzSDWaXAK8hak4GAGHR2fd/6iQqrZT2a&#10;pwlrLLnIuhdjoO/EKLm0OjalwNg56QP2nt5qtnc3rTYTU535fEaVxN/85jtePdxyOJzobIe1js5b&#10;lMqUGHG25VMlUsk4o+g6x5v7Ow5PjxyeCikGSqnkXFhiBW1R6Ktx281mQ9d3hBhweqBWj9Gq7XVV&#10;cm3rsjF0rpN8xli0ctKnzomUVnJYqDmhGs1bKUUqmbwsxJRY1hXXdwzO4Xp7NS3qvAFVOJ9ntFY4&#10;66g5knIiJ+khV1XFXA3kuaiaEN9qnO8wOUuuXgqPT09tD8ax2++52e7Q2jCdJ+alsNvt6JzQqQsZ&#10;lGJNkafnE0+HI2vMDF2HQhGWgNLyvFVanrHaGqxSLPOZ58OR03kiU1mbQeNP79/x6s1rCoqQEiiN&#10;uvQCtOwlhnVGK9nPSSmhlZhI1mpBKU7TzBISrhvRRvr145VoHanNYMpby8cP7whrpPNizLwbe/rB&#10;k0tiHEd2+/3VADk041pQIvJvhtTSe285vzHYZiDguk7WRMTQLCXLNJV2HhTLvH5RuxTA/GKmo8EI&#10;KB2jYDP2jEPPx0+feD4883B3x7gZ2e73vLq7pyqY1sDxdMJ4L8ac1uK8GCDqWknLTE6ZzjlSiqzL&#10;ItdBy7MVsocZQqCk0Mr8Bd+JYWTnDM4Yxr6TflzO1KxJ+ZLra/qxY397SyiF5+OZ0nKSGBMxiHja&#10;WzFxE+Meud5zFcOpZVnRdpHnuzOyV9QEy2KMqfGth6lyupowdt4yvHpFpXB4fqIqWe9iiIRm2nOt&#10;R4rkhb4fGbqhPYcVS4oQZB9RniUBm3Src6Qe2e02uK7DOCd/Lydikb3bNUaWeRbT31ql/9H3zTCx&#10;si4ryzJf650QAs7IXmMB5pRYQ+Dw+ROd8zzcPvD61Tfsbu+k95bF8MEkgzaKsW45nc7EEIkpEuaJ&#10;ZT0TVskdU6vfcsp8Phw5ns9sTmdubyMP94px6DGq7QLVgqFe61faeqqdpe88Xdez2Yq5ktKwhpX5&#10;PPH58xM///wzxln6TsyoU5ZcEW2JSfYO0zpTUyJ0hcNp4vPhzJu3M69fv8U6J0Y8yVKUoagjicQU&#10;IktYUSfZT9RGowgczxOd7+g7MX93xjIOG1JqJrSq0vf+WpfKXEATx1cxy5J94ZVSFnKpjONAbGYf&#10;xsheljWyx95ZhzhgqatxEFRqTmKsMVf6PtOPG8l1lDxDcxbDplSkb7O7213zr1JqqwsL4Mkmoy7m&#10;JrWQU8F3XvZJw4q3G/IqRqKKSm65aFVyzrqhpx8Gar19GcR5iZd4iZd4iZd4iZd4iZd4iZd4iZfg&#10;RQD/Ei/xEi/xEi/xEi/xEi/xEi/x/0lcBLaX+LUB4F+jvX8teP966PnX3usvDXf/GgXty//2pRj+&#10;66HnX6PG/5qQ/vLvX9LVrkLcr0lr7e+UUttgqBbx0XVgXAaGjHW4acY2qrNzQqmepomsRWyccxLq&#10;CLqRjvg3x3MZ6ChF3Piz0o0uJVRwIdxZvO+Yu05o3Wvg+XTm//6v/w9/+vFH/vN/+ge+/e4b+s2W&#10;FAI5rTwfjzijGboOb21jwAt1L5Z8/R45BFCmUSY1bhCR27qulFywGpQ2hFKIIbAuAWMdMVWmHFCl&#10;UrUh5EKvLZTcBsISxcogq7YKbYVC7r0Q3LUxTRyoRNCnDVWDVZqkshA6gc55Xt09MJ3PjMMtVdVG&#10;jQZtHCHPfD6d0MrQOYfxju3O4rsBraDvhTZYGr0tV6FVCGdXRIF3t7fkUqANVZRSqCmz5tyE4ZVS&#10;MuNmxFoxO4glg9FgNLlWNtsbME7cBowRgrwXWvkaIkobUImnT5+4udmz3Q7XYXelNbrQ2NYygNR5&#10;T+87vFuoVWHsRUCQr2IglGYctxgNJaxQuJKhtNboXFAaOutZY+bdxw9YK8NsF8Lidru9DhEqJUSy&#10;sM6ouhGyVhSx+YXmnGIiVbBdx6ggxECIGW0z2orYyiqFwAwy6xqpxeJMLxDmklEVGTyJkfM0sRlH&#10;xs0G0waTUBpVhdaxLoGUZQB1u9tAG+pY4yr3zReGGrVe1gBDzkLJHMet0M+NpiqN6zzWOSF7WPnt&#10;RUTfUa1mmSdSEz2vqXBzd4fzjnlZSCmx226FTLoslJzpvEMD8zShkCFrkGG3qmQwLsbEcVr48OED&#10;t3cB2w2MfS9GGY1arrQM3K9rxNhEqZCLIhdhQmtrmNeZ47sJ13l679A5MXQj3nUyOJgTm3Hkm2++&#10;5XQ88+NPP3N/t8eoyrLOAPhuaMM1ba2scr2tbZDeey8iA62JObffqnI4HHDOyrCraqJ/3ejWSobr&#10;bm72/NYLudV5j+s8MRUhg1gRJqmcUU5EFsZoUhCRb82RmiupVNZVUa2Fdp8758hhFfqtqtQ2uF3g&#10;Sou+PIcUlX0Tx2kjdGqUoipZ99BQmjjQ1EqsgrNXyuL6rl2zAZogIcZEpWCNDJDVLOLm+XTCG0vv&#10;DHmdIENJUUTx2pLCSlpmemcZhpFcMofDM8Z1KG3x/Si0tmXFhIBxlmEYuL9/hdZCn//m+++5e3jF&#10;+3c/Mc8nQo7kEtmOI4O1OK2IcyLkSFkXUgoYo0hz4TifCTkTU+Lx0yM5Ju5evRIyu+uJuTDFJMYj&#10;3nL38MD+1WtiTIRlJaaIVhXvLUaZi9agPTNFxLHd7bm9u5cB2BCpKeG0ouTYxC+hGXkooceUgnKZ&#10;3Flq1iLOpGKKQVeo6UJ+qygD3dA1kUa6EjhDSpzmMyiD9h2282x9j/M9ylgO5yNFCXHRVjGBMNoI&#10;cWaehA6st2itWZa5DdeH9hmVwsr9q29wnayZQ983ursTcmMuUMB3HfM8Mw4Dt7d7tIZlmUgpolVp&#10;lEfJn5Z14Xg+NdOW3IaBnZhE5EyOiYImxUCvexGWOIMrUHMhy5OblCIpCw7JWN3MPpKYX1gnYg1g&#10;DaENLorIp+uEDh5CEMG0dqSiSUWRqjz3b253spZp3cQhMrSWqVhn0UbuI3vNhYzkDlWhnJPzrLSY&#10;2WjF0HciFkYMKUopzOvCGqMQk528T1wz0zyTcjPbaXlezJWuUzilUDmjU0Jrxd3trfwaD3eULCKC&#10;gmomGZIzbcYNVEUulTpnTsdn3lO56UYueNmSM3lZcTXz+mbLdn9DN4ztPGXGsWe3GXh9f8Mw9FDl&#10;2WeNFdMi54WS7Bw5JWh0cahopbFGN9qODMKzAogI9/T8mWUNYipRK6HlOuQkQ9/V0PVbns4zT+eZ&#10;x+cjv/mrv+KH3/wGay3zPDOdTri+u1KSL3mD5MEKrS3jxrPbixj/7uE1x+ORXBWhVBEOdz3neeaf&#10;/vn3KGCZZsIa0NbQDz390Mu5amIZ51aWZcE5QymBmla0MqhcSGmilsLxcODHH38UUbvRjMPA22++&#10;ISwzp8MTVhuytcTpzNr3lFJZYsI6ERnnNmSslaEbB3xnSbWQS8UqS6+dDGlaT0gZ7x3GeXyXoZHk&#10;O2txo2ZwjtPhH/nH//bfOC8ztWq0FkHC/X7Hf/i733J7t2Uzdrh+4DyvLDFd7x20iMn7YUDZRiB3&#10;vhlIQcyZlDLzPDMMAyllShNEaKUYx40YUHRCTk05oij03hPDmadPH2U4vwrdtWgxgdp++4acAufn&#10;p3ZO5Xt554Q+2HXkmIjryn57Q2wksZQSKWdoZi9QiOskVN1p4nA6UtHNjEZyrdM88fnzgaoM0xL4&#10;u/3f8/rVG4yxPNzdy/kJgQ+fPvCnP/8JZTv2tzfkXBg3O6Z15Q9/+pc26H5L7z3WGL69vWcYe0JY&#10;CHOUwWkF1lrevnrFfhDi/OPhxI9/+pH3nx7ZbQeMv2PXD9zvblFazFmKJHYiVEORQ+R5XskxiojS&#10;2UZxFdOWUnIb2m2i8EbXUkCKETDUknF7T4qZmEQcoYzFOFH8pBRJaD58fhb6MjDPC0ophnnBdT1L&#10;TNw/vGG72bGGQLWOeT7L8HwqeC/GTLUqur6n0yLctErzfHgiLAuukSyrFmHXeZo5HAPjOIgwwDn6&#10;rgn7qGSlwFq0h95YrLE8fvwg4oUsAjhvPc9PT0znE0ppYkn4rsNbIfPuBkfQhWR6SrbE6cTjxw84&#10;Yxn6Ad85sHA+nxmG4Voz55bLaXUxFIjklESMaMT0SGlF7zte3XvQijlljueFw/MJ7ztChVoK3lm2&#10;Q4ezcl6scbjeoYxQx7Sz1FKoSZNyolNijJNrIYXQhG6RWhW+61BWcnyUGGtVdBPt0+7JdDW3kAH1&#10;ZkDmDNE7Ji3CFO8cVoM3Gr8Z/pd7Kl+Tzn+tv/FrpoJf9y/+Vz/v3/vvv0aTv8SX/Z//2Xt+aXb4&#10;lwwRvxaSf/nvX9PVf/m+6mqO9Wu/yZfv+3X/52tB+5e/7b+i3P/K8Vy/f/3XlPp/r4f1y5/Va+0p&#10;xohFxhWyQVVF7eqVOG2MiEC0oYkvRQScm+GdCFMVqn5tQqAvH9WMoCrKG5x1zVxN+kopRhE9hUit&#10;keoVn49npuVf+PHdO/7+7/+e798+sN9tm4ESmMt5lKYCqhmCVUTAkZJ8T2sVbEAryWWhcjw84Zyj&#10;GzoRQOZMSYkQVrzTOGUZNgOpFNbDkQysBT5+fmYYRrw1VCUiXV01xlhu9nucmTlPJzFQqy1/tYZh&#10;6ChaMYco9ENt6HuHd4bNOFKrYomRlDLDYGhaJWITCG+HDUbbZspVr6I93QyochIjAGfluSCmfyLY&#10;kFzAC72+PYc1ihQT0zRxnhfGcWRNiefTiWEYKKVKDWk0ylrmeRUBfIyYJlyXtVqEwSlF1hAw+y05&#10;RsIaSKngx4Gx81jfU4oScWOKhJAZRunZyHWlmecZ4zqMcZQyU7KY5cQYqDnjref+7r6ZxSTQCo2I&#10;h0qMWGubAE6My1IqaFt5fj7x80/vya32lXyzYpxn3Ep+cz6dCEn6QJd7qOskN1WlXEV5lyIyRTG7&#10;k7xS/qlahLlrE0j1Xdeu1UotBdd5jFHI/7Ss9bVSqBgsoYqgKNXLOtDuWcTcDwraaHa77fW61+0a&#10;uPT+pNfg0RsRI+Za0VXyj845tCkYK32w2ozLakmcpwltnBgclMLT4cTxOJOR/vD+5kaOtRT6vmNd&#10;V8a+42b3Az+Zn9ltd9zd7FjXhXWecEZ6mWPfixGAAmekBlNGaOTyjGv+GsLDlTWvlmvOpLRGa5qh&#10;ZOuTIWLhmDKdH9pv9IsZyhIDoRR8P2CdxSqNVmKoqJphY62FYdjy6dOn1jNyrSYS+q42BlMyWouZ&#10;TZxmvPVCHdYidlXNhNFbS1xF2HUxakqk9pxQ1zp6mmaGYRS6fa1i6ISYZh0OB7Y7eHi4x2jL4+Mj&#10;a5iE5K2lHrXWNe27fE6IwrmXfqNcKNoofDPLQUFMQpK/mDWknISInBMqJ4wqVyMEbTw1yzWolJKa&#10;F+k3/uY330ENHI9HpjURMnT9gNKWSGEtBbRht93x6s2btg4lFIXOOj69/8BxmlFjz2474ocRv9nj&#10;xhFtRHS2xgW32bB5NRJj5Hw+Yz5/pkQRa69YclEQoSCEX9l7sK3mt+x2W6xtOXfOUo+mCDnzcLsV&#10;k7FWO6f5xFwiRSlCyZQquZZSoCjsd1tu93eUv/4r1nnmfDqzTDPrGpnnM2uYxDjGGJzrxeTMa6zv&#10;AEvBiLnKPEkPvhS2mw2D87x+eMXN7Q3LuoIqGKXoO0MIKyGspLiylkycZ6wxGCVmo9IP19Qq159W&#10;Is47PX0mxojvHOO4wRuLaoLQznvptZcCuaLVRUyapR9ZoJaMUkhPdpR6tORKiJ4YAqVknCroHIS+&#10;W0QgbbTmGGa8EdM3v+u5G3tq1ZRc27ppMX2HVpWY1lYrKhQFVTO3m5FOVWIUIy9tHH4Y0d4QYiSs&#10;kTmceU6ReD5z9+oO2zmMdhhtm8lhAUMzb4NllTq/853UsH0vRhglUo1Ge0eKFZXaWtPMbLTRaONB&#10;0dYERWf9dV8w5czT8cgf//gnlFZsxpFXr141s0PTzFWkx5aaGaxWYjqmrJHef1XshoFd3/PdN98w&#10;h7WZtgrRPKdMbYJzrTXe+2boI+fs+DxzPE/ynFCKmEvbhwGF5na7Z7vfUFIkl8zT5yfWaZL+UpXe&#10;W80F7zqGnWaOkafjmf04EHLBNvNioZCD1lXyCS0ifmO9mMLkTEHE1ilXsI6KJuSKzWDQxKIoqRCW&#10;lffnE7//539mv9vz9o1jGHo0lePpyLLMPDy8uu6pkZPkcFkMkCtiJlBLResvTZVlD0hrMWlBiSlG&#10;rZUcgohvS5E1oRZSXinNpKmoAu2ZYZvIW2fQtaA6j9GGrvfc392x3+1w1hJrJaNwnefp+cinT594&#10;eP2aSmWNM1p33Gw3qFqYcyTVjNWK1t3if7D3Zk2SZdeV3nfGO/gQQ06FAggQAIFmd5va2HrS/3/S&#10;o2QyUs2WSBBFoKpyjAgf7nBGPezjXoligjRSr7FhZajKjPDwuH7vGfZZ61u1Cliz6zwG2e+XLHBU&#10;OVuS+UMpRd/1KIWkfsdAKQmlynVN3fUdbhgIKXKaZsK8UGvlWAo5Z9Z1wVnL7c0OpQylJjkx1ALZ&#10;W0Pg46dHljVgvWd7s6Mf+gbv9Gz6gZIzRmuctVgr/d2qK24zsNnur3uSw5P0hmNYQSuBP1fpM5dS&#10;8L6glCVlOfuqSmG8xR411mooYjSmFHIptJaRXIccMc4KGE4ZQorElHDWYfeOt9+/47tv/8D5fCam&#10;JL2tBtSpuTCOIzc3e0KQPnPXAJzzOjGdj8S4crPdEesTut+iug5rPVbLWkW3a6e0ZrPbEKPsefJm&#10;ZDr3nM+zQKkaNGeeF5SWnupxWljTJyqa2/2Gbe+xRvoOtVbQRs6WjZJxMVdZuWuNVrZNRpXeOwaz&#10;w9SCNbC/vaVURYiJkCJFNkFyZp8SJURCWIhBIBLneeYf/+n3fPOHb9k0mPFmO9JtNryxP2VdJkqM&#10;xDBzOh1RRjP0HUZrlmXh4fEBXWXtOAw9d3f39MMG45z0kK29njPLuXwBbcmlAgLCKqVwPJ44Hc/c&#10;3t7RD17WwO10QGuDMgLytkY+w+3Yc397x7QszNOZh09n1mUlJ1k7WufIxmCtmO5jypSaG9iKaxCA&#10;jN+FUjTG9Fe4YGpQTbHawzB0wmgGqncs00Qtsieoqu27EMiUNhpn/bMI57me67me67me67me67me&#10;67me67mei2cD/HM913M913M913M913M913M91//v+nNG8S/VxQT/4+/7/Pv/NfP7vybABq4JET/+&#10;mi8lqH/pdX8sNP9zZvovvYdLstdVsK5FdAeXzGER9Gklh+qX9BtrnfzTRFbeO0kNdZIGGNfA3Axx&#10;lEppSVufX6eLabM2s1mt5WowU1bhimsJHIZok6SyVjG1TbmSY+bt+098ePjfefP6Fb/5q1/xi5//&#10;jP32jvPR8PTpEzFE7vZ7SfsumZjF0Kk0LYU8UUuWdEPrWuqGxWrDvKyS9OUl1aTkfBX/hjWifUvb&#10;K5VUFalUDEoO2CukLMmuvv1u1ErnO2InQoOUEsZocq5gCsZBKeriUbuqWPf7HYokZpIm075cx1wL&#10;S4wYA7lA+vSEcwPjsGEYvSSm5Cb4bQLQlCKxKNDSXhiGgRgj8xLw3jPPYhZWiCE85UTKiX7sGPoN&#10;MQZSFUPt4fDI4XDmNC3cv351FTLstjsG64gpcTyfSTmzHQcqiHFyFLNtzgarmwG9CTuVctd7wjlP&#10;RVJyFGIgX9a1/f5yrZxxRC2fo0IEFcooCAmlFcoa+q4jxsjj4xN9L0kST09P12fIOdfuRRFHxJTo&#10;nCWFKAI3K8IbbR2ukyfDK0XVBltpqZwjRf0p3CElEVF2zmK9gSLfm3Pm48ePfPz4EWstv/zlL+mG&#10;ns12Q6oz8yImF+MsMQQRllDwxtL57irYtUYSTS9GVmMsXedb8o0kI4RlRXWOcbOhltTEmppSJa2l&#10;KpFVm2b0yy1t63A+iLCrmf+7YeT+hSTqHtq40/c9KmViXEWUm2L73Z2kuMTE8XQm5kxMhbfvP3J3&#10;/4LddouumhDWy0iENobzvDItgW7YoqwF7ZtwTuM0pHklLIHpcMJozWa7597bBusoWC2JEn/7t/83&#10;+5tbYviKly/25LgSYmRbdTM1lc/SJlr6XBMMKtTV2DGOG6x9wBgnIvhSWMMC2VKNgs7jnJV0HqMF&#10;BOI93jt85yhZDJkKEdFp/YO54wpdaOakGCM5Azmz1tLSTy3eWYyzrCkyzwvOOTbbLaPvSTEwzRPr&#10;GkTgvhm5+EYUIiQtWgSqMYoYDi2JkJnKtMwigm8iztrE2TEHgpIU6673kgaEoRQRWXbG0I8jQycJ&#10;PCVmSo4oJKW0FhFlam1Zl5m8BKq2oBeG7ZbdbkeKETcM9CkSc+J4PEKVNK51DTx8+sT9ixf84uc/&#10;ZwlnjucTT4+PWJqBH43xFhMNMYGtUCmUuJAqpCoCy81mw3xesK7HezF7pmUhxywGd2vpnAXjmE4T&#10;NReUquiW/nUBgxgtyX5KtZ9TyhXGIQb2SCmSGqZqwTbQQImVdV4aSAY678UcbAxPj4/kNRCSrAHE&#10;HO0YOy8GCgWpJOZ5EYOx1vTjQEwI0MJ1WOPpupH9/T0/IfPtd9+T1ojS8vd9P5BjE3SmxLosV1F9&#10;DAJb0SgeHh55/+EduWp2NzugMm43uOJARYy2TSCouHvzkpusBHhhxKjjVYVVUXNmmeZr0umyrG1O&#10;UfSDJAuLOUqEezTAgDaW2oRouWZSvqxzLtlEIk4XU6VtwIz1CoHIVdK0c5KUUUVtiYqFvnNiMtCS&#10;7tWNW2Kq9IPBO8t+6JpItKKaQctYQ8hi8CilMIyjpBhRcX2HcZbz+YxKkc53JCo5R3TVOOfo+05M&#10;R1oEcrbfYIOkIJ6P09V0Vkohlcrj8UTnvNwf1lJVpPMCaSmX1ymZsKyS/lcLtV5MHYF1DXTdwGbc&#10;st1uryaGEAvrsrIuE9QkaTml4Ezlxd2esXcobRazfJwAACAASURBVNnf3JJf7AHwzkgykm1JNi0x&#10;lFyvc0vK8ZoCKkLbljJIImdJoNqOI7mKMDOmxHQ6ME0nUqrc3Nzw1Vc/xTrDNJ05HI+M48h3f/gj&#10;XhtuBs95mfCbDaYfyChSzFRt2Wx3svZqa3NjDC0sjVKg6/vrPFtbOtew2TJsthQUscgYfJsS0+nE&#10;4eGJOMszshk3bHZbMa9ESRoqpdCNPeN2RJGgRtI6oaMWcA1ilLnZ79ltNsScWoKy4mZ/I2bYaf7B&#10;eFclpW+OKzEs+L7D2YF1Wki5kNPCcTmjjMF6L89+qahcqQqGoRdzoYbOWbbjiLcaGvCjpIJzjjc3&#10;d/xv//1/BW84TYFlTTLuGSgxEE4nnILeenprSBHCujZIjGYJQUT2JbPf7+mdp1RFTInz8YlPH97y&#10;4f1bvv7qK7bbPcYJKKM0g0TXeWiC5YoklsWYsNbw6dOjJABqxXa3EfBMUaiaUSVdkFUihFaalDJL&#10;lDRT70Rkrr1l2G7R1oCC6Xxinc6UJGmqa0oMvufm7o5hvyekSjeMgObx8ZHlMOH6LdZ5Uk787d/9&#10;HTc3N+zHkc1mw2a3xzjL7X5L3/8lIWc+fnzk7//+f/LdH77j7u6OsEZev3rFtt+IuLlmTuvC7ct7&#10;xnEgLAvTfG7CdIsqCa8tvgP2G+xPf9ISERPeQuc0ron5L1Cey/4wLSvn44l1FXFy5x25d1jnGkhI&#10;DIY5JTHC14ux1chuTpkGKTIs00wuBd2gFktIrOvC6Xi8jqsAQ99xs9/jncUZ0+ahhNKWVCqhVGzX&#10;c9d13PFCzPNRjC/n04llmWXPZTQ6akkDu7+TJOgG/Xk6nng8PBDCAlTWZWG73bG/vSWWAqYBfoyj&#10;dw5tEiUlhmFEaS1pnVqMxLbNUdZaaqksi4Boao7EkFE5oUult5qqDa9fvOBm3BJivK65L/CBZY1X&#10;A64xGoOhVi3rxiLrAA1ELtAPSz9I6qLSmnNYyblg9A1KyWcQcuR0XjlPEzkFxr7nZruj73v6cUet&#10;sufoxoF+u+Hx8ZFpXYEelCPnwLQsYoz3nmHMbDYbajO6KyOmxpwSJcYf5pmUODw9stmO9H3XEg0V&#10;TitudlsxiBgNNZFibVCV/1jVz8Bclx7Dl3oRP04f/7EJ/se9lc+//8d9lc9f63Mo1Jf6Hp/Pvf8e&#10;WOGXDPV/zoT+5xLprbXXNcuX+j1fAhd+/jo/vh6Xr7s8r5ff70++j7aE+tH70lqLKfIziOOffF4K&#10;6bv8yfsUcNOf9pokac9qi+k0WhuSMdc9jLYIHE9xhXWs6yrvIeurEf/za3WFTl33SrLnVwp0NVQH&#10;3nXEEJnnCWsjSi+sGsJaWeJCSIH/4//6P3n/7jU//fprvn7zhs1mQGuL0oYckxh8NNKnyhfjrABU&#10;AJzVjH3HugbWZSGtK2MvEDaqpCIfj0dSAswG52Sv7boeZT1VKQqWlAvH88SLmw2d98R1aWs2jbOO&#10;cexQqqA1OGsJYaG0NOrcoEilVFwzyimF9DVSQVtHbSn2YtaTRNllmVFqh7aOmGRtcTWgFflZl2TT&#10;nBPmsoDSmePhiFKV3XbAWiNjOoocBWT18PBIaM+Pc5Z1XZnmmbiu8u+hfX0unI5nKpqb/RaFPHe5&#10;GfFjzhxPJ7abgRwWPn34hMKwpsKrN68E8GEsyoixMsfENC/klvjddV0DISSMsQ1+A/N5IqTAGgQg&#10;Ns8Lu+1OUk0NkmCdBPyl6uX+K5Qi+4qYK6fjCe8FhuStEcNnA4OmXNp+AJTWkg6cI7v9hr7r0FSs&#10;sWgtfUFKRiUoKZFzQVvbPm/Z+3lnKVUM29e+M5eEd0nlFaNXIgdwDZRQahGz0bpK6rEx2M5Lun3r&#10;3xmj2Ixy3132rZdaruu9tq+2hlyqALy8ABeMLagCpErn+2vPSGlD13XEmDhPM0rBNC9iOqwQUxYz&#10;6bDw9PRI3/XEnIghsh03fP3mNff3d2wHT00ro3cCE9xsiSkKdEy1MUAbSRPOAlpyXiCBtRZovadU&#10;K8aI+TTXKiBJa9BKBrMpJEIqDXYp44+xjtE56Q2HIv1s5ySt2Fqc0uSwUtqe/9OnTxyPJw6HI/v9&#10;TgCIRpGTPFPGOXrnUSYz9gOn01l6vdZKr6gBi6yR/XQ18mzFdSXXwppDg1kWUio4ZxvYRpJpuQB5&#10;aiavlbAsvD1OpFeyVkSVlgy8onuPt2LaVVVTYyaTqTlen3+tzdXIrpSmolhjRC8T3nkBDyjdII2J&#10;EhOqZmkjCRcOivTja63s91v++9/8L+xu7ri/v8HazHx4RCmFdz0Z6Q25zrPvOsYqfdUXL18xjiOq&#10;Vrwz3Oz3LMtCRaFqkRRy56lWQLkJQwyZh6eZZU3Y3rG522B94TQH/LAj2cimG2X9rBSfHh+wVtN3&#10;kvpLGwepkc5p0BZrJDkXDcZbee7TyKcq++jDfOK4rmw3W9acWXMhFVnfdl3Hbrdjv9mitSXnRBxH&#10;tvsbljkwTzPLdKbWIL0nY1EIIKbK40W5rC+VIcTAtEzkGOi8Z9uP+M7y4cN7NpuRrrMtbdtiVaV3&#10;hmVZBFCapF+pmtlZW0M3DFjvQVdUkeu83Y5yTtOS0G0DtymtGaxra4EiRsecyRpSA4d620mvl4r1&#10;FmVkbgdwRuF7McG//+5bttsN281GTNnAx4cHaoMiqs4x9J5EkjneamoWSIfSlZwDmoIzGm2tmD+d&#10;ZfCGjTcCR6kVjKcoRaqaXCqpGajDPLHMZz6+C7z86jV+8MQQSTnSdbIWKO3cJYZAXAI5PaG0Zntz&#10;T9f3oDK1JGoKlJRwSsu8Qb2usbSRnrw8T5UYAq7z0lculb4b+Ktf/4bz+SwQHde1My752TIe2TZ+&#10;yx43tbmylkxJWXqLWqGdwbpR1he1EqPsmY01xBhJUUyjXSfnBTlnARz0G9BagJph5Xw6MecZZw3j&#10;0NM5B85Jeru1dH3PuNkCmhAjNgTmEDmGyD/+0ze8ffuB//TrXwmUVEFvNd52GCd7rnWdsUbulxLF&#10;vKutRRmHqtB5S289zrsG300s88LxeCZOJ+IyCdDCddy/fMW426OorDEyjBv2t3dstjvWGJjmGa80&#10;tqXGl7aINMpSTEZZ0G3dq5WA3WKDQRrrKMg+aVkXUoqUmGQfpBXGyrpbG3Od27QGpw0xJ0qRM8DD&#10;+cQyL1CrmNO14vb2jtpeO6yVHAPLPPP+3Vue/t9DO9+p3N/ccLPbMQ4DvXcC8LWGXgtQKeVEjIWE&#10;3IOqZJST3pyzllILzloUsK4C9Y0x4BAYnRI6NEaLGXkKCynEBkFqYJWcpU9TMj4OeDQ1C3yo5CyQ&#10;zlpZQuS8rOhcWGqlWxaGfuDGD63HJiAHpTXeWbSqpFQFFIM89846yBmrNXc3e4EmZ4Ev5JRZ15Vl&#10;WUmpoNSJUgVeGXKQnrO1dNbgjBZ4mxPgt26gj/Myy9lF17HZbFHaMJ2Osn7oOm53O8rLr1g2M1kW&#10;QAKwMbJXL6UQUyLmyrKuPB5OrEHORahivF+nB+CB42nm+7fvcM4zDgND3+GdwRpwvZyNd/1IrZoY&#10;Ekp7rBeox7JMmLBSa2GuiMlfeXIpzDHSBYFH6ZLJOeAbGF6rKmdbIWK8IweBMykMFemDG6Pb2Wjh&#10;zat7qjbElJnngDeGbhCwuTGWZZo5Pj5BLdzc3lJKYTrPTPNCWAPn8zueDk/048C4Gfntb37NdrPh&#10;fDxwypFxGNjtdhhtqKXw8u6emjPz+cQ0CwTm+/UtpSqs7+g6h3OelCLb7fZ6Dqu0wXlNDYlUMrlU&#10;Ys48nU5UZdnXEeMERih9m4rVrsEENV0voPlxU9nutmy3I1Zrnp4OpJKu5vXkLA7FMO64vR2vEE1V&#10;CzmnBvW8rJMEKHmBGc+z9M9KKSzLzDydUIBr0AdjLTmWdg4jc5bcv4V5CRzz+VmI81zP9VzP9VzP&#10;9VzP9VzP9VzP9VzPxbMB/rme67me67me67me67me67me6z9c9U8Sk7+ckP4lk/uPhcqX1KrLf1/K&#10;NHr858LqLwmbP3sxapZEnQux/ZLYoC/vs1HG5eslQa5eqOdwFTb/+L1cf4dLVE4rfX0vqr3O5+lf&#10;8j4qBWr7OiXCeKNBW4Vz+ipsdk4Mt/M8450c8q/LwjzPaKtZppkURcxQar6+EdUEfZfrkrOYNCWt&#10;GIx2aCfJuUpbbAygWhpyyjjVidBrXQlx4Zs/fMt3b7/jl3/4Of/tv/5Xvn79Cuscnz595DDPbJQY&#10;OTQOXcFWMSiXnImpkiotiVxBjC1tKjHNkwgKvKdmJQf7WZKUq1WEJUnqu2oJOdY0ARSgNbUlxohB&#10;SowVXe+Z50wGSoacC946Se4uYtyxvpPUyBLpeoO3XvLRlcFoEXvEJqQVMaijKM3TeSb+8Vust/zi&#10;Zz+h9x1JKWIKWKMo2RKy4v3Hj9ze3bdrUMTsO4hQdF1HHp+eWLOkIK/TzLLMkrbSWzKRaZnJxfD4&#10;NPH927f0g4ik12Xh6fGJm80OXOV0OvF0OIjg8u6OcRxQtZJyobOGzllMS7MuJYu5MSkxIBqNUgVj&#10;NN531AphDRgtyWZxiUzThLM7nPMUIrVK8rhG3KvOe5TSeAe7zQgVNrs9Iazkkjmfp2sSlyTIZdaY&#10;CDFS+66lwmRyAW0NzstnWDSQHSY344DSbHdb5nUmVxGSGuvZbCGsC2sMLelFDKLOaJzVaDLWWDFv&#10;W8PGe4bNjiVk1piZloWJs6RuTyvv3n/k7vaGoe/RFDEAKUOOFaqkTqSWxLLrPNZZqpL0bjHtFKil&#10;mXFbnlgTgkkqQkdF0w896nAQWIHWDH3PZtyitaPrHfo8cz6dSHGldx7rtpxPJ9ZwlpQ647DNtH2a&#10;F5ZQyNoRY+C8BBHt6zYOqEIlUxUsKbLd3qCdJ5WK8w5dDblkrO94sdlBrZyORx4+fWRZZ5SuGEDF&#10;iC4Jb2RcOxyPbJ82QKXkgLOWeYnc3d8y9IOIrHLFWi+CymZ8F4MtKKPZ7nf8VP2MobctDUuzJjGB&#10;QhM9p4x2kvqTiiAqrLZYbcmUa8LHReCYsyRQUWU8MdoSg4jCQwyEMLOGRMmF3nfc3t6yGzrczuJ9&#10;J2NEFqO1tppu6NkhyRedNdQi4rWoK0q1tIt2j69hRWtJhs+lNNGkjPcpBVQDTwDNRPeD6abWS9qG&#10;ErO2OOZRSIp3ThHjHLlmVM0YJIm8JjHhW2vQppDzzPEgybDaWJy1aKNwVjFNR54OD9f5KYWJFy/u&#10;8FbjtJi1VC6QC0sMOJUkqU33pAApRRG+K41FYZzleDyzpIVPH9+jrGPvOgySLGdQLYUyUtXaBMMZ&#10;o0T8dl4F7OBtJyJYZA6SD1NSV4zSXCfZksUYnNIV2CHpLIVckghBq3yP2wzyNc24ZLSItJU2pFR4&#10;+/YttRQZH4t8LiLmt1gLqSjWkIhGICzWSepLLUqEpLGwqJWnWiGL4LDmTJgWEUUjgs2EJsXMOWRe&#10;f/1zPh3OnJs48em8yDyUMgpJYTZGDK3OeKxWYgSMiRwjy7KgqyT2KaHMkAFbK955+k6uozUiyDWp&#10;GVeaOKxUSTTTSqFrohZNTQVjJcXMWMvgBxnTGvCjVjifJ2IR8WwMmRgCOQViWK8i2LfvPtKPI3/x&#10;05/y8sULtptRTJhxJVYxv1tj0NqhvcIYTZgmDk2s7AFtLeOmCQa15TxNnE+Smq5Q5Cwwi5oSFVBa&#10;5m5tDcYPDLmwv73ldJ6YpokYIkrDYESkOR3PsCY0mrUEHmPhdJpxztL3cu1jzoRlJjdTRcyFmDPO&#10;O5Su1BwaOAaUs1ir6LtOQDgo9je3OGtIYSXHhNWKGFbC+VHSnrUmFQEhzacnMbBphTEOazzOe3KK&#10;YtiI8ZoKGVPEFFjWhVIrtomGlTaMuw2vXr3iqzevSVlxPE0cTxPOKqyB+5sdf/nzn1OVYr/bk2Im&#10;lcgLo/CdpBsfG6yj9wPOd8zT+QeTkBZAwrqI6Ne6TXtuCvM8UUvldD4Ra0W5Tq5bFMjMsNmw2Wz5&#10;6uuvORxOrPNCzAmPZrvdyXUrmb4XkXZcJtaTrGmM71FoVNUyD3hJFfQYNn0HykADPey2G7pOktvX&#10;EDHG8O7bb1lTxm9v2N7uwQ2glBjtkiR81+uYrDDttQ7nEzkmUljpvOcXP/8ZThsoCqM0JYrZYrPb&#10;8foXP8dve4qylKxZ1sD5+ITVYHXifD7wu/fvwHm6cUfXD6Qia9M1ZeblTIyRw+Mjf0RSY+U5W1FU&#10;fLclFk2qAgKwVhNi4nyeOJ3OHA4n3vz0awFkWU8/jGI+RPP7f/5nlnXGe8tf//Y33I0j3omg2Tah&#10;bioVKJznE7VkWfvGypoludzXnu+/ecf7jx8YhoHb/Q0prJIGVyFmSbe23YDxmn53I6lsQ48fe2jz&#10;UCmFEAPaKkkzVJppmfB4hnHAdoZ5Dry4vePu9oaHTw88PHxEKcXhcCCFJGOD93z89CAgk3FA1QRI&#10;Ijq1JfkZMSGu65laVlSBGGZsMcwlEk9nSSIDlumHa344HKAUAaVYg1YFSqJEUFrGf2ssQ99TqZLi&#10;2dLjlL48SyO+83yfCk8fPmGMzFExiFmhVECZNjdr9vd3OCPmiM24ZRgHtHMoaynN+Feqoet6rLV0&#10;fScm2VLZ7vcsy8y6BB4eHykp463cI6lklNJ03vGT1/dsB8/3331PiEEAC+cz1ncsa8B3Hf3QQ8qs&#10;i0ApVANS3dzd451BVwAxh1CL3AMp4/sOrcXJW3O+At6osvbb3wzUG3VNRzZtX/jw8MC8iAk8Lmvb&#10;Zld2tzcMQ9+MzBcIiMAaSs4yXhgLVTN0PV+/9sRcUNriup6PDw98/+4duRaygsfzkTkENr0YhIxV&#10;hDXgzgulyDpgnieMsYzjFqOVgMZqpveJJUWmNch+CTFMOiNj32UdopWkN9ecmI9nUlhBSRK2MRZn&#10;FLHBW6y21Bwhp393f+Vzc/aX+h5f6oH8OOX80kdJKV2N2H8OBPil1//8tT7v53z+719Kfv9z/ZpL&#10;cvufAxt+/j4+/77PjfCfp7HnZrq79pfgX3zPl97Xn4AK/43f7/Lfl8/j89f/8bVW9QI75GqiV9cY&#10;RajqSuT74T3xWU+s0oBeyDOo5fPLThL0ggbFgOZiOjINomOphev1qPwYbvDj6124pP3J/0vipFFG&#10;XlfNaGOwVuM6Ry0958OBaZ753Td/4P2HB/7w8nt+/ctf8Bc//Zrt7obCkeN5wmbpqVRk3HLOUWoh&#10;xyimBqPAWrKxDF56F713OGt48+oepRTTvMi6F0mz77uOr96MpFLJGA6PDyzLwtI7hs42GGFG69jW&#10;ndB1llJkj3UBIymlMcbR95rCjC6ZmmQeXNZVoCfakHPro1VDRWOs43g68dE5hp98hbJO9gFREtfD&#10;uorZzspnXnKSfeLlfkV6j8ZoSZNuJr9cKs57trst53m59vPWGHh8ehLgkNLNZFJb+qbi6XBgGHtq&#10;SYQg42bRkrp6mhdOy0yJkTVXSlz4+PCA6Tyb3RanDAVNzoqKYQ1JIIfIGCZtGkkkv9zz6xrIuYjR&#10;L0bevv/ANE1sNyND79EUDOCNkbFRCWCz1kLOgZgzFQEcDP2AQpKzZc8uBsIUY0skV633mxn6/gqv&#10;VA3KcoFaXu71dVlIxuB9T6kK1/cYYxh6TQjNaIdCtoSyFs8lokpq6dSFWt0ViHlJs53mgLJWoAYN&#10;CpVywjjHsGlG4CqvjRZIjA5BDJZIL5IsPaKUCjFW9ruNbG1Tkj0/Ba1cS0/WuK6jpEKMYkpTDa63&#10;xETnHcYa1nXleDpQa8YZy7IspLCyGXpZaKaI15JuTCk41QKHFZRcSFXMe9pICq2mOa+VQVdFqYma&#10;5b6yrqCMJba+Sz+OAgjSmjWdmUKm8wL+sFrTuU76tCVzPp9AWV68fClmdirOKDbbkXWZqMWQU2KZ&#10;Z/q+Q0vTGq2l51SAEBO+pYeOY89+L2mnOWeMtmzGHmPNtfdunWN5OjKfjihjyargfS9Q0nlhHAfG&#10;cbwCQmTzfuknFW73O86nCZUDVlms0wRnSIIKlGFbAUpjOoNKmWVO5AqqFFQVAy0VcpKxiGaYTQR0&#10;biiqIv+sa8AoRTEaUy5jcxaTJJXN0PHbX/+cruspNbHOC4PvyEmArf3g6DcbMIaqNL7v2Wy2bDc7&#10;UpQelNOVw8MHQkis88T+7hZdC6kW5piwMaO6yhwiKYF2HWuMvH33AWM1MSe6vsf3vewDgGVZcM5j&#10;tMAgO+9a0jwN7iYwP6UqWg5aZJ+tNTVn1mXldDrz7u0HTqeJ7XbCdR1YI9AkpQhJzG1dVxg7BUaj&#10;tYx/poItFdaVGALz+YTB4kzHOA4M48DoJAk7ZTEBKr3jOHnOxwOqiAn93XwW4JsCjQerr+myRoG3&#10;lqXkNqZpAV8mAf+mHOg3O1znsc6graUfB5QSWOkaQjPferkORZMzOOsZeyd77pipTqOdZ9yOLPN0&#10;TZ/W1ZArrGtEUZtRtLDbjGgq63zifJLzIKM1Qz+QtBhrS4wNxlOEo6c0StnresU7L8+ZEvKCqtLf&#10;dEY143Imp4WCpmqLsx2d92zGnjB3lJxwnaXve4xRFCtz2boGTueIMjKul1SIy0pYAyUXHp7O3L+8&#10;5/ZuLwZZrQXWmLOcD2iBEOaSic0kXEtlDYGYE7fesS5idL27FTN9DJF1nmX/6jylJmIK132JNpaq&#10;pV9fa2lnQ4WCmG5jLuRzwPoO6x0pR3QDhcj+Rs5QlnYW56yn63s66xicwHJOpzOaSmcNQRUeHz5w&#10;PDyw3+/ZbjdY5zBWYKubYcT7DmMdISXuP3zg4+HIu3cf+fjhI3/7d3/Pmxd3jJ1l0/dsxoHaemve&#10;Woa+g1qIKWCcpXcyfhul0FVjrKGzlmrlWpEyTkHSULXM1FUrHo5nlpgYx4HOi+HVx0wIYvQlZ+aw&#10;kFOk7weMsdc1vPditL2Av6QtKvNxDoF8AZHXKmCMFLkYtdEGbTouZIyUxVzsnGI+rxyPB7777i3H&#10;48wcFqy2DMOIc57dbktSMHSd9HdrYb/b8de//S0xRm63O6Z5FlDe+cS3f/yOQuU//5e/pmglezRt&#10;qCGxLIF1mQkxUXJg7Dyb7QZnDNoY9vsbnLOkKDDWufUZlVIU4SYJ+GFdsLPATZzRqM6RcmFZA2uK&#10;hCwA6NO6YGKkpCxG+ZywSuCW0xpYc6HUwDqdGTcjXw0b1pKhaEqtsiZbK0r3AmDR/LCXqJXOOd68&#10;fiFzujUN1KUa1KGwroHj8cw0z6yrfHYvX7wkazkHd9aIWTkGAcbUTI75CqYNMYqZ3Dm0+UBcZ3ab&#10;rfRlsmL0js3rl+2MTJ4XYw3OezkvowpcOkZ5LeDp6cCHd+9b/7CtMTqPBR4fPqGV4RPIflyDNjB0&#10;lhcvXnH/4g3Wdhjj6DqBhSgqvdPME6iSmeeJd+/fU5XmxcsXGO/JShOKotMOazSFSiyFJQRyEnCh&#10;Sx3a2naea8QgrxU5RWouuE760CkV1nVh7AUKIGvYhbRWjk8H/uf/+B9Y3/H6q580eJlhHEfCKuNT&#10;WBZKjniriOsiQCktxm9tLGkNAqwC1jxDFhDfph8ExGMc2ji0FUDMPE9/Al3TWgt6TClsbyBlaozc&#10;3N/RjSP3dy9BFUqJWGNZg4DJcpTeS0yJMheKUrDMJGQ8Vsay2W6Z15VS5ZwmNThrnWcysoafl1mA&#10;VbWwLEs7F5a992WdfQFmWy3znaxVZUwoQIwRrXSbwy5gOTnrqTXL/FOe9TjP9VzP9VzP9VzP9VzP&#10;9VzP9VzP9VzwbIB/rud6rud6rud6rud6rud6ruf6D9fnouQvCYe/lJT+4z/7sYi4lNIM3OqLCV7/&#10;VunPUiG5WN2bie/6ni8OVX4wtV9f+epd/5cC7cv71Hwmlq6XnyKRmZ9fk6vuuKp/8TqXH2WMpP6I&#10;qVI3QZCkwjvn5O8aod5aL2mw60rKknbcfr0/+Tyuv4hS198jZ0l+dU1EaawlrIG4RqqSRG5lNCZq&#10;QgzkFPmHf/iG7//4ll/98i/5zW/+is3+HlUSVWkSFd95EYYZ2w6slSTSZBFXKwW1SMpCae8npohS&#10;kmbceU9ZVzEiGkupiwhijUFbI4JQZ5v4QYzdkupSyCmIqcQY6DwtFF7MillSFcUEXnBVxEGxZKyq&#10;GG1EsKkMVmm0FrNe7zussYSU6IeRqhWnaeIPf/wW7yxf/+QN1jpsJwlqpSSs7zlNM2t6z+3NHbWq&#10;RrlXjJsN+92OYTPyu3/+hqfDgd12KwlGl3S4Wng6HDBuxHcDr958haqV8+kMpTJPE//4u9/xV7/6&#10;Nd3QUT9JusTxdMRZLWIoKkZJymLVIixeFjHOaZuvz4MxhlIzWotRu1bItRLXlfM8s90MrOvC4Fx7&#10;1vTVOCSCqILpLGPf8fOf/UzMZzHy6eFTE3MuhGCu939IkfPHiVoKvRPoAFqjlLnCJy4gBtXMl2Ji&#10;LaSSsE5DhlLEZNwPvdiLcyKXhDYiKFFFcXd3Q5jPDJuRq9mgpS7vfU/K8P3bd8zzIp+h7VlC4Ol8&#10;RmnNzbCXZLcQeDo9oZ2kR5eQ0EWScX3n2xiVKZWWipk/S0uU1GmBdoixWylN13dsNpIMFNYV33XY&#10;KyhD45xnOgSm85nhhZgAHx6fSDlwd7vDdg7vPX3fMYwblnAgpgRKM51nYkyY5pWpRcxgMQes92x2&#10;O7puAK2ZpokUVxlfjMM5QwwBYzWb3YZ5mZimGXIkrYHed/Tjnr/+68w//v4b1pT47vv3pLTSdRbv&#10;PYfTI3/x9c/o+15EKqWg0VQl907KIp46n08sTfwyjhu8d2hlyWNknc8YVbEKVG3JIUo3k70keFkn&#10;CaS5GYmUAlU0ShdqSaBFoOSsYy4z67IQYsD7rqWKiZHh6ekoiTbeYXyHro5aCiEFgaAoI6JOLSld&#10;KVdKFVPoJQXTGIP3HT4lQhMZryHibIcC5vkMOeGd/WE60VoM29pIomMWsEsplZorShlJB9OKdZmp&#10;RQzWRmu0BopporsMVZJFY8iQZrTuMHYUyrsJJAAAIABJREFUE7w1LVVHnq1lmcVgGyMxzHRO8+HT&#10;B7755hvevH7Ny7t7SljJobIuQVJzvUUrMdLHWAgpkUpq5hGZJ87zRHr3jvMsqagYw2L0VZDXD0NL&#10;z6lowLUk7rDOnI5npvOEc07mPavYbUY2/dhSYiIlRUzJbZwWkVopBVULDpnPdS1YQCsx8vUUTN+h&#10;tBXRl9YUJFE7F0mX1UozbAaBnNQqxtiSyBHWmJmPp+vcHmKUNBhrWONKrQlNxTTjUGn3Yooyh/bj&#10;QFWGaZq5f/ECtGKJgZgrWRVJ9J4WDJJYV4rCdRZfQSVJm625CPSDLIaPxgKwRlJPvNb4cUvnPDmu&#10;rMtCtFaEZN2ANomMAECMFoVkzAlfHKlqFHLPlqrIzSiFEviErEEk8UrSpSMxZs7nI+SMdwajFSkV&#10;ztOZp6cnptOJ3/c9Nzc7fvaznzL0HYeHjxxPp2YINC2BD1CFzf6Gvu8lBbNCTAVUIeeIc47buzsR&#10;EbZ092me6foB6yxGaTKVFBMf333L8XwGrXn58gW73RZrjMAAamVaAr3vidPC8fDEHGa86XCdwznL&#10;ZtMz9h3einEmqkBIko6jmxDvkl53Op/wXc9XX319TdU6PD1hrSOXAkmE3EPf47VimjSPT59Q4WJY&#10;Mm1shFxEFKuUxXcD5/MMzWiklLqKV621dLYjA+fpLHCQKaE1LOvEsiwo7bCuZ7/ZEZaFuEyYzqM6&#10;z3Q+oLRlt92grW0pkoWUV1JqKa/GyVjdfo9aIWX5/WrJApRCjEbWOXor6WcpRnb7Hcp1zCkxLysp&#10;RkBRVBZTXYFhHOj7npozMS7ksNJ3RszYceJ8DpQQ8Frz6fGRw9Hyk69+Qo5yX9acRQjajDu1Fgqa&#10;aZ0JOYlhQmliKawx8fFwQjlHKJXUUqm0EQGuVYquk7WvqpfEZEn0PDw98f3337GuBbQiVRHpegXD&#10;ONJbSWK33olpIEsirLUWssHut4xDR00zqmbmZRLg09MTPhV8vxE4jjF4J+s1Sa0yeO8Yx7GJay+G&#10;s8q8RiqaYjXOe168foWzjtPxSI6J07qIiLSlI22Ggf/2N39DiCvrMmOs5fHhgb7zjOOWYdhijJO0&#10;1poxxl8BLTmKaTuEwDSd+N0//D+8+/DIzc093+r3QG6QLjF6VCo//fkv2Gx3HI9HYpCxMddIyRVv&#10;FNv9lq6/oyCAkhAFoAGVZZ4l8SlDColf/+pX8CuYpjPH45FlmUkxcHharkLZ49Mj0+mIc2LKjGHB&#10;qCaaTRnnOobNhuF24PDwwNPHB2ar6DrPZjMyjiPGWlJcCfPKMk0YL3ssVTJOSwJYSZFUE8Z0GCfr&#10;S+97SZlGAFelSpKZGGE06SHyT9/8gXWNeCcGf20tpvbUlFsqPFRT6YaRu5sbjGr3p3doY8AovLVo&#10;XSiVluguP6O0Z1IE4LKW986TiRgrJiPX1g6qFnTN3O+33O1+zZoSczPMpxjodE+KkVOMLMtMWCO2&#10;7TMlTVXx8v62QXraeBAWUlhQxkp6l7KApijIiqsBR2sjxjBtJCmtFmhGL+86CoqQEp/evyeGQAX8&#10;MMh62FmBnAHG+fbMZz4+PLIsK/Maub2/4f7+Hmphmg6shwe+/fYtGbh/8YJXb16TUuR4OPPx/Ueq&#10;Urjes8wL56eTiLSjPFfaiImvKI1u11B7y+PhxPH4vaRwGsXrVy/Yjj2034UqKbJKa/a7DTVDpggA&#10;qhZqTVhrGMcB7x3eWWKKeP/vP37+vCfyY0P2j3spX4L1/Tgd/kuv/6W+xJe+5sd9nS8ltv9rCfOX&#10;95hS+hdf82Pj+Z97j3/u6/8EOqjUDw2Rf6Nv9fn7vVyjy+t+KRn+z/WDPv8z/YX3e/2aJt7/c0b7&#10;Wivqs/9d1vBaa7T2shDUtZmGTeujmGvioHUOP3vO5xPxsyRK6Ufoa1+o/klKvfSpjDHUIim91naA&#10;JmdJW13CwjKd6PqBznnWJfLp6chxmvj2u+/5za9/yV//p99yc3NLVpq4rOScyalSGwDM6Nr27ll6&#10;Xt5SkpO/L2K6sd7jvePN61c0D6nAJrTGOy/GNRQYx+n4xDzPnKymZIGEpJgEbmItpa1fLuZjdemF&#10;VdXmFDDaoqtALGnPmLOG1PqFOcte2nYOZXp813M4nShKrpND1g+5FOmjhEQ4TZJk7z03+waosprt&#10;diuwNKXamJ5QWlO1Aa14/eYN795/hApd5/j09JH35w90vsN7j3WeYdyy3+9IWfaMpRQxf84LVWlJ&#10;kDeOZTrz8eGJvhmVXddjvGONATXPOOtwWpJ6jTINaCI9TGstcukSKYaWemmoVXpeKDHmzIusI3NJ&#10;5DIy9NKjrJd0daNRVczwJct86b3DuE72s1U1GEC5AkDnOZFibcBGQ9dtGMZRnovWG5LnVOAQl/s4&#10;hpW1Kum9AcpaMZVrhXOWnEqbN8sPEBB5NYw4apoZs423SnqQMckz5Dsvqb9UuZ69fCaNYEBtvVVj&#10;DL7rCCH9AKLIBQWkXLEGrJUkUtv6vKm1abXSsraqhSXPrZ+axUDmHLGCdQ6lNcfjkRRTg4Go1ksT&#10;E7eqGWc1KSi8MRijsKpSNcScCOsq11L3WGXbGPJZ/z0VeXYa0AUECLcskp7N4Ug/DHT9iDIebTNV&#10;Kax1jF2HNY41xgaZnOn8SO86ScWuBUqUlPh+gFKvoESttSSWlkxRAg4jy/5jXhbmZeZ4PKAVstez&#10;7gov0qrKPkxrjLKgFe/evafbyN7neJwpuUhadtHkJH0kby21JlmjakNuAIRx6ATooMAYRe8tkYIq&#10;WcaZ9kxYY6lGepMUTUzxB+CuFsN0rkVSV5t5WZ61CrmyzisxZnAea3uBWJRAjIlawHlD5zzWdzhr&#10;SbFgXEfRjoWIJUmPssK6Lrz+6iv2u530sjvLUgPkgkURwsLh4ZGuG7i9v6PvPLoU5vOZJUbC6USI&#10;iVgrRluBvmlY40pRApV1zrPZbChFeshGK3KONN8yqhS8twy9F0BsS0nWchCABtZpkvMdbfD9wIvX&#10;P6HoT+xv7+n6TozOJTezreJ0WlAcif1KqpmipGdqlEDuunGkqsLH7z5wPJxwuuP2Zs/9ixvuXtzh&#10;/IC1DZ4L3Ow2DJ1jOZ9JITbQU6XkyDJHSoPICnCxkGPCOy/nMdbK76JkLy0Q146cMhk5T0Abwho4&#10;PByggldWUp61zN3WGRlzMgLU1enaE1xXgRDnLM+29x3G+ZZ+vhLjSlxXdK10nWUKgePpyOl4QivF&#10;V2++ou86Umog4SJ7FYF2eoHvyBMnQGYZtuTPL2tXY9C6YnSRC4YkpouJ3qO1pd+O1HZGl6Pc18Zo&#10;us5Jv7CZqK2R+TVXJT9fV0mBH0YG3xEbNJDW66Sdh13ARhpkT1HlfEMZQ2mp2qAoOZCjnCNo0843&#10;SiDEJAn27awgxogxmpwS5Cwm2mEg1cwyL0znid536NZfdVaAOiXnBvaStXtYV9YlcIjSI0QLFC21&#10;Pv6Lu1vG3uPMnloix+OJTx9WHh4+0XUD+9s9m90WZY2A6FpC9s3NDdo4Bj9weDjwhz/8M58+vOfu&#10;dsv9zYbbmz2dcy2lvHBT9m1NKOc4qVZKlOfQWEeJgbVBdlLKGI2Mabq2PrhlnhceHg+cO0t3Psua&#10;r8pnaTV03tF5J6bwcScQ65wwxqIaXFO1OUzOwgQk7p2TebZCCivzNLGcT8zTCd97drs9/TCSUiWk&#10;TCmK2NbtpQFH9rf35Kqx9omhmWZzLuS8EnPhvARudxuGvqfrB25vbum6XvarL1+RcmA+T6zryhoD&#10;S0ns7m6YY2AYxOzfG8dm3FGBNSVyDHhrGky3oq1jzQmsxfYdTsn+FWtIQUzttLOW8+HE4Xhkf3uD&#10;RqB50q61sCgKilwqx+NZgIpZILdaKap1cm+VwmGaMN6jvSFSOZxPsl9SXEGGIQbmdaVznn7o8Q1K&#10;4KxBFQde1mnLusra1TqsVriu53a/56vXrzlPC0+HE1obhu2GfrcTQFMzkOcsJvB5nvj4vvVyjcPa&#10;Dtd12M6jELhtSSvzccXWHfgOq6ycd5eIzmtbbxf6rmccNwL8LNJf09aS3rzi8fVLOQtEzn98Z3l6&#10;OvC73/9e+vQFcsxoZ+i6Ae86Prx95HRY2e73vHz1SuadzhNDACXQl94ZtkPH0DuWWDgcj7J+05re&#10;GrZdT++1gEOdhVIpRUzfaIVXSkCIyB5Ba4W2spYuLdU8l8owbqBqUghoEAhqSdzuRv7Lf/4NxnXc&#10;v/oKY2yDCRSOLw7M00yKK0pXXr58gTMKVeWMunOGNVWW85HHacZqzf3tHV3XUbQixUjnnSTEWw/G&#10;EMOK9wIHuhjLSymkLCsbZwz9xhJjZF1XtLXM6ySgeSvrW+M8g3ECciuyT0GBNoZYMtPTE0YbNv0G&#10;bR2uFjIGQ0X9f+y9Wa9kSZad99l4Bne/U9yIyKzKrMquHtkiWiIf9f8BgQ8ixQbUAkixijVkRsZ0&#10;J3c/g4162OY3o6Iju4HWq28ggURcH4+fY8ds21rrQwKF4xpZlwe0Mdw93DF2Pc45UkpM05F1lT6g&#10;1loC6L1vn1fmo85qBu8JkeeARemBZUD6MM5ZrJLdJaUB786CnHOd61znOte5znWuc53rXOc617k4&#10;G+DPda5znetc5zrXuc51rnOd699cXxIA/0t/O4mg/9yk/pNpHf5ciPxzIuT6MwLnT0laXzLdf1r6&#10;WdxX/pko+Z+/4T8XPH/R9C8YGSETyIMaNEb92Ys9m/OVauZiEdQba9GNPmC0UIaNXVFaTDzDMDB1&#10;E9PxQFhnYhBzUs6JWvWffa5afyJ/fXqcT9X3/U8GGuew3rPMMyFa9GpIqyeuC+ua+a//+H/zxz/9&#10;wN///b/j219+hXUdKYvx1DVDkVEIvVQFdKlYa4DcSB6NfoyIBcWIfRIKiriWKmInZyy6ffea8/Pm&#10;+ymiQEheqRFLhDxsrVA4Us7EIMaprMSopEqmpoCyHU43QltOKC1CHaPFtGuU4vJixxwC9/sjRiu0&#10;0qw5M6+BP/zpe9aw0HuLqoqXt7dY59Apcnl5xY/vP6BtR9cN1FLRaPzQcbHdcfXilmkNvH37FqVF&#10;IJhjIcWCdz1riMTliXGzw/eu7fFXOu+4vNwxHY5YA+MwcththdxpTfOaFkqKzCngrENbQ84FhYgt&#10;p+OEsRbvHdac/ibnqtLgnEErL4bbRpIQ+lduYQ+FVES0mXMiz4mCHJvt0OG9JaUtf/jjn5iOM7vL&#10;qyZ2ELNzSpnHxz3bfuByK0avVISgo40QQE7GgdquJ2vUszmcRm0puTSKjJhtSilgxFirSyHFwKvX&#10;X5NypuTCMi9o1xFjFEGz9ShriDkSY2CwG1Caw+EIKLJSTCEwLzP/5z/+I77v+Ou//mvGYWAwHSlk&#10;nPONTiznt9BBRGCXc0ZR6HyHeg56kGvQNXrp4TgL1VlpdGeoRYyzGtjudljnyVRiDKwxkEuU8cAK&#10;ya7vBrYbmKYZ14IJaiNuizlaxGvGiEHi5vqaXBKHw17o1ClRKGLKbNdSLkK4GMct02HPw8MTuorA&#10;0CpNNwz81V/+Jd1mw2ESY19cxbTprGE+zrx584a/+9u/w2jbxJK1GS/ExFtrZf+057gseO+JMaOU&#10;oeaFsfdQHaSIriIoy1lCNkQYLwK7lMKz+UyfxjdV0KVSlZBFZOgVEVMIgeM0s8RM3w9sNhvGfmQ6&#10;HPl4/9Do2Z7tZpTgiGY40daQYyXECEVCBkoplCgGYaUKKaUWTtIjpgGHUklEfDmzhoAzGmEaNcO+&#10;afczpSkoEbOnCDE9G7FzNiL6bgLYUhKqyjUiSt1KLoESISyNIG8NvtfkuhJjAmNEoFWKiJy0pt/u&#10;oFbmeebNDz8SU+T1y1e8fHGDpso5YTWd7rG6idSNRSkLJFiDyGa1xtmOq+uOUgy5KJZFAhic63De&#10;4bwFBfM8U7wjLgHvHE5pnBUD99iNzPPCw/0D67pgrGb762+xVlFSJaSVGleUEUE/CmojrpOFLFRD&#10;5uHxnrgeMSS572pLtR3D7go/jDjfUYxle3EhoS9agh+00eScCGGFoKlJQxbKjwRaNINUzvSdGI/W&#10;ZWHNYpbvO9fMynL0UhLxvW5mn7AsvHv3npAifhzYXuwYnJXfou8wSkTSqVZ0rUKzNYaSI5SMN5pS&#10;wFmL1ZoYI9O8sIZMzKVFCsBy2BNSRGnNZrthux3pnBexWhKXSG2ifWsNzlqMNUwzLIuY3A/HSe7N&#10;Teh7Es2BBHxYa7m62Mi4ouUayQWWdeVwECP20/6JH3/8kd/+7vd8++03fPXqls3uinVdCUnGx1Nw&#10;iHMwLU84a9g0c4sNoc3dhBx4oswd54m7u0eurjXXg4gnU8nM60rVhsvrF4Sw8v33fyKHhVe3t7y8&#10;fUnJhc5o/MUOtd1ijEIfjRhTakVXCCkzKjnHlbVs+pG+iQWNsWKQrIVpOqBMxfkO6wzWGVLShDCw&#10;hMD7u48tvEPTe4+ulVpht7tsVE1FjKkZS0oztWaUURiXUco2upMIwA+HA7//0x959+4d19e3/Pq7&#10;XzGOA2lJhGWl1ko+Trx/+57DceHbb/+CzXcjVzsxWKXazMrOigAXxRoj++nYxlNNiWKunY4zWiks&#10;Yl7Q2rDZ7ESkmYUan5IQmCUUYWVZF9Z5EaqesVTjSKUIVasWCVYg4YyEJaAq2MrQeXJYOR4esEYR&#10;w8oSAikVDg2UGULkTz++xQDO2GY+6TBasX98YlkCvutRTrOkSJ5m3t8/ULWEQxxTwWmYQsQsK+Nm&#10;0wzeq4iQIwy9F5NAFLN2UtC/eMHYe/b7J2ojgDY1vMyTrGEzCE3+OM+4kukGi9IV5zV5yjw9fOT+&#10;7iNv377j4fGRkCtoR7e5YHt5Td8PMg/oe4beNaqfwbawA2M0WinmeSalIOLxdQEqzhiGrhOa3G4n&#10;ZGqlSTGQQqA2erfvPJ3fcrXdMs9H3t/dczjCdo28cj1XVxdtMZPE9J6SmIFiYJkmCQqplZc3Nzi3&#10;4fFp5sP9R1IJFMC5ju1uxFjDi2Vls91ynPbc309Ya9luR5z1YghJgWWRe2J9Dr9K3N/dkWMip0Q/&#10;bPj6F7/kxe0LUrvul2XheDwS5pmY5D4uomYxYs2HBWs083wkBCHyGeP4+vXX1KLpfIczHZvNjpIC&#10;JVeWJaJVwHkakbijv+pBibGkIpQpYqRqIZyVEk+LR0Iza4sxRuYepzXrPM08PDwweEvvLbUqvLeo&#10;ZuIyTuYsp7nW0+HIvCws08R+OjzfE4ZhYNhs6XyPtf458OhEzA4hkJIEuUhQgoQn1BY0ZrXGO9tI&#10;32Ku9J2Qal+96vn2m19ynKYW6hJY1hWrITmhs1krNNb7/SPT4Ynbmxs673CmnZ+qa0ZsEcmfDPJU&#10;sF4MuAWY14AxsvZY15UwTcyHIykmXN9xeX3DbzZbMbg0WnCuVcw2LfzM+45x7IkxMIcoJqA18off&#10;/YG3b99yeXmJ73tizrz5/gfQMo+f5yPffPstu9220bEV/Tgy9BvCGlBRCLHGWexpja1NM5OIGXh7&#10;5TB+IMWlzQnk2BvEECQkwAOlZLbbHV3XYYQBTG6/c62mrak7cskoY+mc+zf3WKAZlL9gFP/c6P75&#10;8/613sbnZPPPSehf6pt8+t6ndcTpc/xrlHr1Mwbxnws6/FJf6PS6X/q89UQRfX69ttY9xRS2531q&#10;fK+1/rPQxc+N+ycj+enf7PMxa69ZisxfTl7i9r6tfcTzg7/wnf55u6k0c5r6s36Rcx1aW5IOWO0w&#10;2mGNxTsJ7rPW4duccZ5nlmUihijr7BYMUMmfHBPd8hF/+s5KK7TRjONAjBqbxYCrEXJ6ThHXR/R0&#10;ZDpM1Ar/z3/7H3z/5i1//Td/w69+9SvG3RU1JeKykFJkXRa22xFjPcZmSpJ1Ydc7Mek3Cns1hc51&#10;GFtxzkt4Ri0o08I1kNvyWmQNvz8ehWKtQCHowCVldDMz1Sz3OKUlrENbh7MOoyzGSk8hrpVUFftG&#10;Xy9VNVMXsq4uQJQAoM32guPTE2IpLcQ4EVMgpEjMhWmJPD09st1sQBlCznRUvHX0V5ctELK0QE4J&#10;4MlVjGvOWjabkdzWuJ3rSaFwOBzp+8xmu6OkTM2F3ndtjIeYMssapXdQIdUs4Y1VGjxXV1dopfDe&#10;o7QmpUwtmjkFyImryx3UTE5JDCjWkpUE0CkklKXzlq5zHE7mfmsxQAwrx+OEs47tRgJmqBLgZYqE&#10;JtZUxRhnPc4aYi7EIqFqIeR23RmGwcvab1kpuWKs3AeUUoz9gMpVen7kdt5WCVM0DjdsCOtKqWJI&#10;ZA2YZi5UWoJhYgzkLH0zbAtprPn5Ui2lkmLEOIcyBaUkfCKmAqmgyc2YL+Zg5xwhrNScQBVqUbL2&#10;1galMlXJ/CArLYGcRmN7j+861hwwyqOVwRpDaUEs1RiMN3RFwmNCjDL/SJHtMNKNIzEn+b2NnIOl&#10;0EIlNFYrbAueiXFBUem8b01P6XVWKnf39/jJc319JUb+U1grlZQKKVU577Ucv5jkfZTyhBBYw4E+&#10;ZTbDhmHYENeVkipmbOGqLSDOGU8pimVe2Yyd9FNKomYt17RRGCRQ4RT8mltoQC1iqgXFvK4cjhPv&#10;fvwB4zyguL29lZ6m1tDmJLXK87zv6LtezHLjIOFBVT0HyjpniTG0NYptPRDIIbawhYoqmnWa5PFG&#10;U7TMHWuVwB+NIiOEao3BasiqkFJswQ4SIGC1lnDS2vYajEWjKarImqSRxt0pZCE7wtOeVDJGiVm6&#10;M5oSV4gRlYuYLLXGG01u8w5nZBZSUyKtK8fjUcIKKWhtcWQuth3Dbsvl9UULFNEo67l7eCDMCylL&#10;WNNu0zNud+ynmZgMl5dXzNNEDIHOSajPJmc510rEO0MOs5g6c8SkzHJYsLYj+56qbQsoidx9+NBI&#10;uA7nPS93V7x49RXDuGUNK/MyMy0zKcnxqSSWIGRkrWWeiyrYztN1novNSEk3XF/dENbQ+rASImKM&#10;BDAq3UzgxlCrpvdbNkPPOi0sswQKkytZQSJhvGpnhKLfDGysk9DWNs+mwhpWoSK3UM9SYV7m1hc5&#10;sswB5ztiqXSLw1hN1zu8h1giMcj555wHZcilEpdZSN+tF+B8h/NeeiRG1gmrW4irzN9jLGhlSSFD&#10;yTw9POJevpAgktYj0ko9k7kLRfY1tKbkdi/gp7FOoUk1tedpjBN6cC4QcqDUgrGOmlRbC7W5szJU&#10;paWP2DlG44gxoJRQ161zdM63Prn0O2sLjp7XlRgWCaKpYn5UVJx1WNdJxkhK0putink6yvzLWpZ5&#10;YpmnNjfO0AJ+a5K5QG37cSlnclLPgThFFUoIKKtwfYdr13UsBYtBodu+mpw30quxDM5xee2JITJN&#10;R477J+KyisHeWnS9xBmL1Y6Xty+w1rA/HEmpsKwz9T7jjEa/uME4T6pJescUSpq5v3uHt4pffv01&#10;qhaMLhjXs6bCuh7pneX2+obNuG37jS3goFTZT9EKahbjftGUlNFKt0A/CZq+2O3Y7S5ZQ2JeZo7T&#10;QYIBkswLcyzMKfGUj+ia6XtLKXBxcUlFAjpKqaAkENBoTUy5hbU4rLOUlNCSqoSxlqIUS8zc7+85&#10;zontTvrLvhslVE1JEHM/7ug6GZuNH9nubjgej9zd3RNC5DgvzCGyxpkqt2XQmpgX6iqhIcaIoZnB&#10;s9mOeO9INfHm7Y/86Yc/cX15xavbV2jj8U7hrWfTG9TgZX1QyvP+0hokLK0ulbAubSJf0dbSGTnn&#10;U658fHji9lLI6znJOqKzHmtkDyTnKuEiIbHkTE6nPrYipUiXPNvNhvHiAuM9/Tgy7jY4rYmrhPXN&#10;88qxSHC2VZZFRcKaydvK5eWOWgpFZciphQVkrFKokoghss4Tw7hh3Gy5vbniq1e3vP/4kZhbKLjR&#10;aC3m6ZQTKVceHvekAr/69W/YbrfP/eCK7NGE+SA96GkiL4vsdQ0Dvh/QumdsZmyrDd4ZLBnCjCqV&#10;riryuqBiZOvAGI/zfQtCr+RYuL56wcNhT4iJmguDdWw2F2yGEecW7h7uWHOi3wxcuB1DC3lY5whK&#10;5o+vX418/fUvUG5AGbmuQ1g5Pj3x7se3LPNE7z3D2LMZezrvJPyqKLRxbLbbtj4SncBpPumMxxbb&#10;hpRKjAmFBVUwVdM5S8mZ3WYk50pcF7KW3oMxiquLDZtOk5OXHZi4ECbpHZWSWu/5SE2RzhuuLq/Z&#10;bLZY5+mGkTUG/NBLkC6VdV6ee1anXkEIoRngC0pL/72q2vYnJdQoFwliOAVNDv0gwSVGQzXUYuVO&#10;ommGdSMh261ffArcSDGidQFd5MG1Mi8TvbVcXkmAxuEQUFoxjKOMNSlQSyFnyCkSlhVvNElVFjIl&#10;S0CS1jJfzCU/78tQZA/OGSPh/fZsgD/Xuc51rnOd61znOte5znWuc50Lzgb4c53rXOc617nOda5z&#10;netc5/r/VZ+Lnr9ELfs5M/zp8Z+/3qeEri9Ryv4lMfenouKfo2ydSoTv+svkM/hEuSzcDDG2q599&#10;f1VFSHkyR/wkblbPLyVv9Yl5/vQ2WqNRuA6UMVibRFBiHdZ5QliZzSRES2dYFscyHwnLSgiNFFh+&#10;7vjm0zd6Fg/VWun6DpsLxiSMtfRDx7ouTMc90QQWVVmWGeMd9w8P/B//6T/x+69e8xe/+Y5fffML&#10;dpsetMZ2QlRXWtMpEQucSFeqpdUvzWznfM9lP2K0kc35KFRsEUDa5zAApTRVFUqqOKcpJ8CbUZBE&#10;6FibuFl8ZpqiFCUntBVRjTFiKDUKNGJO0FQ5HFpMCxQhVHqjqc7y+vYF28tLUi7sHx55enpk7DuO&#10;08T33wec1eQYef/+A7/61a/xfcfV1TUYR62KEMTsR868uB1x3qGo/Prbb1iOR47HA9/+6ltyKuQ1&#10;0VnP61ev+NObd0zzRFUVg+Fiu6PrHOPrV/hfGK4vLwB4/eql0Cu1nFUKIRArLSQNq346v3a7HfcP&#10;T9R1ZRhe4J0TcbEScZh6pjX3XGzGLqoSAAAgAElEQVQ2OFEAkVOhlIRWYhTFWCHK1AIVUqlY51E1&#10;o0tmO4xc7LbkJOLuk1ng6fCE0w6tNPdPeyGKb3pKXCk1iflQKyErKp6FUCeDgphwNQ7FUhZiM0AY&#10;Y57FKM/jjLGoUtEKQszkJeAwuJxJy4K2Qraa5klOpGURE0QtHJox6KuvvmI/rby/e2RZFqzv+Ye/&#10;/194cX0NtXKcJmrVWN2hGjE1hkgpWUTOVTGOVah564rWiqHr6LxQfOZlJcTAsYphWxtLTEI/3m23&#10;dP0gZugigumUMsoaQooYROimtWJ3saFSiUvkYndBSkLuMUYMDcaK8FDJ6U9OEBcx02mtOR6PzMvd&#10;8/lzolMpFPcPe25fXIk43IqJxxrHN99+y/3ToxiB5wlDoXMOXQveWBQSqpFiYi2BopSIeJupVkwj&#10;hpwzx/1EGQq1ZjqvGHrPeoyUlChFREqqhSCcDPAnop9rxJPTOaKVErpSEz+rZqKyzpJSYV4PhJBE&#10;PGQdXd8LYVzBNC90XY9SQhrTWkzC1GYcxuB9I8+nhDaa1Ay9fc/z8TTG0fdCzViCELyoIijTRjXA&#10;nBztXJHX7Rw2JzE054JrdGFqE63TPCulok5CfqXROYGulFTErF0z1UVK1WRlRVBUxURTipAIrbV0&#10;nWc7jkzHI27oub66ZOg91IQbe3JK5Hkhhqlx0ITGqo3H2ihEFN9TlCEVRcUSgtDEj8dJDH8gVC2j&#10;ULqgimboHAqwGnznMc412lXAWcu79+/xXkTotUS0roy9pehMjoFcU6PEyTiujIEKMWbm45FwfKSE&#10;iZoSWWlMvyPFynjZSLrKUHRAO9uCJA5QqogQqWirxWzRSSiLb7TeUgrLPIuYcRyIvSOuazOjeqor&#10;GNWRT4Qp657NT7/+5S/59S+/YVoX1pwoWoxRGiXCuCLzBKUUpYrx13caqzTGaqhZqIDaPIvW+mGg&#10;Hx0pV969/8g8LTIXGDyP+0f2H2c288DNzQ1jP1BLISDUNYWExnTayPcbPMYY1vsnluNBiF1JhM9y&#10;rnRUrbi4uGC3HRk7ByWj2jwilyqfO2WmeeHp6cDD44GYMn/8/g3f//ADNzc3jaRVnw2+1hjCPLMu&#10;CyUnrNZCdG7kdtME4TJ+Lrx5846Hhz37aSYj9zPfdZSq8P3IxcUOoxUvbi748OMPIrhcJkKIQldG&#10;gnVuri+4uLngx7cfZE6AhOY436GVptbMcRZqadf1ONdhGlHmuMyEtLJ/94F5XvBtLDuugZQT/dBh&#10;rOHjh/dYpbi5uhFSELqFGIlAPKtCUrFRoyWIoZSKc0qIyu2eqZTi5uYFznr2xyO//8Mfef36FRb4&#10;8PY9u+2Wy+tLlmlh0w9CMYwJp4VyZ7X8PjlFEYUrI4bNFHHDQM0Fbz2d6+hMojOWGNY2V1U8Pj4y&#10;TZNQF8NCymJgm6ejkI37oRnpHYfjwpu3H3h4fOTi4oKXr17yq2++wTvXKJ8Za4TC6Z2DoWc57qm5&#10;MA5bLq+EcKesJafMNE18eP+emBNrjHLfMAaLJgGHZYEQ0J2R+1LXc3l7yx9+eMv9055xGBit43/8&#10;9neMmy1fvX7N9fVluz9Vjoc9x8MDV1dX7HY7FAqjxDS8GzdsxoGUopj810WE+imjSsXmTNf3DJuN&#10;3GeBZZn4eHfHH//wO969fcPj457U5qbKOKwfcHPk4XEvwt5SsU6z2Y7stju2m0shrrZghNevXjEM&#10;A7lEMTo3sXQKgTVG7u7vGfuBsfN4Z+n9KMQ8YwkxUZrZXFG52F4Q1yDHvht49+ED//23/5Ox7+gd&#10;WFXYbUZ8v2FZZ2KjteUioR+/2F5xe1uYltdUxBzS9QPDOBBTbAawmVoja5i5f5h5vHdsxy3eCQ22&#10;32zohwGMrDtMD0vfU3Qi6gi18vj0QKlZ1lZKU2qm7z0X4yDjUBPyppQ4Ho8cHo/M01GMBsOGi90V&#10;m822hS5lmStpzfbqSkxgVcTd1RjmGKmlcHN5xXazIceFsFgJa8mnNaOQ7rWxYuhr60NthCxqlG4k&#10;Kgkus9ZyfX2NNUKxLcCyRuZVTPMSSJVAG6wbiSXzdP9EWAP7acY5xxoyj48TKb8XEqx1bDcbrq6v&#10;uHlxMqlJiECKUYTKQ09JmY8f7xjGgc53xEaMV6pCWpnv7llD4Pb2JS9e3DAOfQt02ZDa3COnSgip&#10;UcFmbrsbnPN/RmGsSEDYT0TYRKliWjMolDbkCg8Pj8QUub5+IUZHFNU4NpdXsh4smTUlFJp+6NFG&#10;wl1a+hlKK6zzQjUtUAqM44YyL2w2Ejbw/u17jseJq+trhs2Gv/zuO47LwsPTI0+Pj3wPoA0lNVLo&#10;056+81xfXeKsJefMuq7My0pppmdayNBpDTpsHd5cSrBOiagcZV1PbXPZ2kjFiVLE6Kfb+j3lxDxP&#10;3D/cN5KrPOfy6vLf1F8ppfwZFbN+wUT9ed/kSz2RLxnhT/2JnPOfhRD+Sz2eL5ncPw8F/FJY4Oef&#10;+0uf89ST+Tnq+5d6RJ+a8D8NV/zpb5UT3frTfs6n5PjPDfuff88vBQuoqp77RFVc8NLnOcHeT/kp&#10;p9doAT9f7DV98j6nx9a2Nvvpe0oXyhiNcjIOGWMwVuNcwDQiqDViJPXe4zvPMgkJMzVTnRyOClWL&#10;qayFOKk23xfybcY6jdIenfTz+s17xxoW4jpLeJ7xrPNMiJEPd3c8/ef/woeP9/ziq6/5xevX9ONI&#10;Div7sHKcFobB462s36XxVYVkrfXznFupE6O2Yp0Vs0ZOsv4DoS03anYuhVQgFGTtrzVOaWpVEn6l&#10;FGENz805jXs+P0zVeOdY5pk1xHaA1fM5WJ8DDspzOMJ2s5PwlqKop8+kwHlLLjCHA0/HI7brmOYF&#10;bRS997gLD0hwXk4ZbTQKMfsu84Q2HqM1Yz+wxkAIAWs8illm70UCFmoRkrrrHEo5rDU8HY4Y76lK&#10;UbMEt11dXjH0PdPhiY2RoBRn7DMRtmhY5glyZrcd0UoCF0oRqmutkGILlDONbO4szhkcFmMMQUFt&#10;v0nKEuToOws5UaLMpSlyngq1WTVirOL4OPHm3cc2TxSDptZaArqcI+byTJwN60pnLE7LPIlTAB6N&#10;CKwUrh9RuvUNlASZ/HQdS3DX4bBQcsYOfesTSI9Owqcq9/cP5FrZ7S7pekfvO7ouklSmVDGZ11op&#10;NfP+/Qe2w4Ax6jmg0xqL0oYQIzFGUpV/r6W0wD+FMho0KKMllEtZsIZQqpgKCyht6PqReZmkF6YN&#10;MUa6rtL3PfOygFL4fqBWRYqpEbUl5ACk7xZjpMbMgnzXXCq5VJY18Lg/UPZi8X318iXOtR5HTM9B&#10;pPMyE1Ok7wdK1c9dcOc7QlqZ55n5OONsJw7Z3nNtr1BGYZWh7ztuXrzg6XHmT7//I7cvr7m+3FFi&#10;pOaE73sxwbd1rqyFxUiWUsRZJ8R22vWuZXx6eHjEOQmDDUZ6v95ZjFI4JevX7TDwi6++IgGmk7CC&#10;yun+IqFTKgvFXFnpSUkuhZw3JSdiyo12jJhkrSVmCW7KqVDySm5jrmn9mRqCXF9FCKxGGbyT6/QU&#10;iHta8+dSKW0gU/oUSCrrEdd35Lq08WGR0TBnVK1CAW591tbBJpXEOG5QJbNOEzVKAITvpA9OEBPx&#10;OAyytp4nYow4N1C0xfcbtE2N2K4wRjNuRlw/cjhOXF1dc/vyJT++ecOyLMzTTE4BYxRdPzJ4S+kM&#10;8yFBDqzHRzGC5khJEkAaUyYuM3cfP3B9e8tuswFj0dZAVczrgjKKfuzpxp6YCusq4V5iolRCAa9i&#10;7S7NrKyVwvU9Xd+jqsxlSm3zVdPGkLhQSsHptregoRiNxgGZlBaZoxf5HYlRjNhamuTGGgkjbr2D&#10;3Ob/y7JQqLiuhUgoiDlRtaZaSygVlws6Fem3x0TOkRwjNRfoJHwKJWNoiLMYcFEcp5nd9QvG7Y55&#10;WfBDh7OOcbeVtUqtUCqHpydiyHTe8dXr1/RDR6EwHaYWYCvzntz2WlKKYvBM5fneOI4DcgoW1iQh&#10;mtoYOifEe0OlU9L3j6sY+0/zeaOtmKxbwJ9VGt95tFJieG89jTUGvPcMbsRZI6ZMpei6jpwzh8c9&#10;Gui9k55hC8SotYI1jbgs16z0XDVkCUhLWcJmT0E4znYY4zDeobQhRkUKSeZTWpNLIc4zuYgZ32gn&#10;YSkFwhxaWJmMj7LO03RdR985jFFUIz3r3l/x4vpSDMYhUGukFOk5We242F6isBznmRgzy3HiHulV&#10;v3z1klo1IS6s08LTx3eE4xOb3nFzdYEqlVoS2hmGvmM79txcXrAdR9kbq1XuMykKddradt/LOK0w&#10;ylCUmEZTyO16Nfh+JCP7aYWeNUVSlvC5WmRGq5VBKQmyPR5X/vv/+zuuLq/YbLdcv7gRYnNn8d63&#10;fcfS7t8Shl1Pe4Gt92+dY9ztSAmWZeZpvyfEyLDZsdldEHJhfzhynCQgN7cee60yBuQKyjmuhi3e&#10;ex4fn1rfVYIdcopYJfTwHArVGMK6Mk0LyzJjnWZZZgZr6ZSmrIElLyzK0PueceNx1jIvCylmtHUt&#10;jKRwOMrYYa1tc+sW2KJk/+nyemDcXdJ1jpQC03FCIcHSLYEBVRWTWrm/v+Pu8RHnOry1eGuE+G4K&#10;V9dXbC8vwTnQmpQLOYbnoG/5fSXclKKoMTEtC5VK13rstWQZ71WVvb4iRnVFkT5XCES/UqsEOuUo&#10;93GQ3nxMiRAjuQWidr7jYrPj22+/oXO+raFkv2pdF4gWM4yMzhOWmZozS+ul6EZO98pglKbmTMi5&#10;7TXp535jqYkSA3M4EHNhTYVx2LHZbfnrv/kbDusi4ZvrSg6RUiv74xP7/V6Clfd7Hh4e6PqeZV45&#10;PO3ZjD2pajGQ58J2t+NivJBxX8PYbbm9uuLq8pIPH+95fHjk8XDk6Xhk7Du22xE1Sp/n6WmPNqod&#10;I+n1UuUeods+q3OOWmUM1EYCrbVSpLa7X2tBVUWMC6nInJCSMBS0rizLKuPYMjMMg+xBARcXF+Sw&#10;0PlOelx+kP12C847sG3PDwkkcd4+77svywJtD1yhKG28zTlTi1zjtbTWizEsy8I0ybngnGcce7z3&#10;dF0nc7Sq8NZgvZHgsCihZeu6cjg8sd8/QZW9T9UC1ZZl5dVXX2O0lpCPnNFKsd1u2WxG1nVhnldi&#10;kPFnOhyxZJSSwBurHE5bvPNYL3vFldJ6glH6y7YDo1HosxjnXOc617nOda5znetc5zrXuc51Ls4G&#10;+HOd61znOte5znWuc53rXOf6N9fnBvIvkbs+FfZ+Wj9HcT89918yr38qUP7c8P75479kzv+cXPa5&#10;Cf7T9/nS8z59r8/rc4P9p5/hn7+HeqYWn9THRluMtySV0cY1qsKKdR7vO6bpINTIRrNZpompkaVz&#10;Ls+01RNhSquT+f6n73KiChplfnqc1nhv8c7grGIxB3xnGFLPdDwSlsoaVn54+yP3jw/8/g9/5D/8&#10;w7/nV7/8Bd47chZzifOeFIOIMbRugs6OkAu+H0UgGhLWVmIjPvplwfcdzhhOxDMhKFYxQuZMSBlt&#10;Ld5aShKqvNKF3ARqaDAIwSGnxND3IoJronRVhI7wrIJXzQdPMwBUsEoxOEs/DsRS2T/siMuMcxbr&#10;DNO6oKaCs5bHxwP/8/e/57u/+I5+HLkdBpZlZf905OHhgWVZeHH7Ane5QZWCpfLyxTV3D/ciUERT&#10;44qhMHghaq0hEErEaTEAXuw2DN5hlWJZFpw1jF2HVVBLouRETkECELTQDQtKjNU5k572rCHivZjt&#10;xFAEKQjpRxuFzkJcMYBRFVXLCXxKaeQYVSu1KkoVsvm6BrpexB4xrFjrudjsqFmEndZ7hqEjhIWc&#10;RAx1nBeeDgeudgOuc9Qm+q1VTLw5FfkdUZRmhLdKyJQAzlmapgPbCG2VSqlietbOE3MWI7DgJHEI&#10;LaBQRVA5Lz9Rsbse5x3ruhBjQCvFfr9nt73gf/3f/iP/9E//xGazoxtGQoiMw8B2t+OH73/AOUMO&#10;K7XkZ3HrMwmnCdOcs82YLafbixc3AHz/5g1C2groIpQDESRZthc7Hh7uUcqy2+0Yx05MYY36nJtA&#10;1TkhzDw+PLUwAAkEsMbgrZhmiylUXcixiIHJGPb7PWtcWcLKsoZ2zYuITQHjMFKNpSgxcymrQGu6&#10;rqdYw4f7O2Kj8TgjZKu+6zHaCIWqmUZTTtScxYhfC84Zuq6TccYImS+sC5tNj7UaZwzJiDqpFBnD&#10;hLB4Gs/rT6EHnxlexFzdSGUxsa6Bw+GANZ7Lq2vWELDeE5OIbPq+Z7Aj1EpYliYQawTIWsT4rypa&#10;VVLNeDsKIVZrIRGVCkoLlaSRx0opIgQ1hmGjCXElxyiEZKWoStH1PbUo9vsjxji0F6pUP4wklzDW&#10;ULMYIU/jsbWOmAPWKHKuYAqV2oRuSq51rds1K4EV/bilH0dKE5tZ24wyxtA5z6uXN42WLtd7iTAf&#10;jyJML5lc5JyNjQRXMXT9Buvad0FhlQVEfGVMxdkLaDTJUiulJrpO6Gw55WbUMfS9p+tHMZr7ToSU&#10;XgxlrmvUkZKwulKsEC9T0NTUxiEsxngxCijD66++RuUbyjoTw8IaC8U4TNc3Cl4kkDgsK0uIQjG2&#10;QgZy1oKqmATGOCGGtWPZOScEyBCEyFwTfuiwm5GaMzEECWuolXHoGTqh0qUsMvvl8ETOQki6HAdC&#10;SWIwLwXVBPRxWchVTHTOGqJzeKsxqpLDysWF0KvFAGcxxlHRqFS5vNjR9z27q2suLnfEHHjz5nuW&#10;6chmHPDWyZhdCiWnPzejNaK0HT3zNPNEhprp+x7VaMfGGF68esXQdwxe47SIrWkmmVwhUVHOYPWG&#10;zbDhxe1L5nXleJx5enjkx7fvgMrr168ZxlFM8KjnkAdDBzWLKLsUNEILetofqIix43icWNaVIUbm&#10;eaFU2G7lfjJPE/M8MQ4dm97zzS9+idVQQsQoxTQfKDGhlAZnwTleXF/hu45lXYgxMc0L3jq8NY0w&#10;qp6PgUrpmeCaUmYNkTc/vnumVIdSuX15y64WDvsnVC3cXl/TDaOQ2MNKKplaEZKft22Ol/Cdo+vE&#10;rCLiyJ/M75vtlsvrG2JMLKtQ0nNOTPsDuUjARr57gALX19dobXk6HIQa2ne4safUQooBlRW1ioXV&#10;W0PvLF03YIyIYekqKf1ktq61Mh0nESCHRQKWQiDGQAiRh/sHYhJZZ+c6alGsS2DshLyU4srT/UfG&#10;cRBTilZko7DKMadILbDZ7ri+upJ7lnWoRlcsBXaxcPvyFdPxibiuIp4vElRx3ffcvHolRmQjJqKq&#10;DakqXn79NUuI5JSJIfLx7p43P/wIOWMV9F0nBmUtQuIYI+uy4lyH1YZCu68aCyXJbxck9EPmPoXH&#10;4xEX1iaEbmYIo+jHgduXr6gFfL9lmiZyLjJOaYuxnZg4KsQQmOfA/umBH1F4N/Dq9Su++eYbNpuN&#10;3D/GAWM3z3RsCThKHJ72hHUhp8g0R0r2DH3XBLdijImlUJqBMseEVtB1HcNm4L/99nf8l//8f7Hp&#10;Om5fXPLy5pLbm2uGzUKJmZqzzAeNCOlDPBJjYbfd4DqP6zuGcUdFsS5zu3ZnLIXbm2viZsP9xyc+&#10;vHsrQQSbDSUXUohkJcFD23Hk5vKKFBMfPnxgmhce90d+VG+pp/kmcq8fe892s+Xly1v6vifXwrAZ&#10;JazKG6yV9YqzrlEU2xrrJOrVEoyjlYh91xC4f7iTYAinWbKEWfm+o2QJfdJGKI/KSvCSMQbt2v9b&#10;S8qFGCIxyj1tHAeur29IKZFTlDVFKWy2YubKWUxOIa5MjbAZViHo+a5ng5j6ur5HI4L7ZVlZVxlj&#10;nvZPvP/wnu3Flu1ubGO0fiZ8xZyY1wXne5Rua2IjFNZaK3eP7zk8PTHPqxiFvGMcBznOOUFVGK0k&#10;TKHzXOxGmZuWQgpBiKpV5ti15jbHlWAPlCIVWStQCjlXEb9TmeYZYy25KIbthtH3QrJsRh9qpaRE&#10;zonOynFU/PlaOufMsgbu7u548+49a0g8Pe45Hg/sp4UlJIbhSAiJNQaMMzhjOTzt+e1vf0eKhd98&#10;9xsuLy548+MP9N7wy1/8govNiBoHpmXl8XAgZ1lvSjiRXDvWipkBDdtxiyZDKTgDJUdK6YhhbURY&#10;mY85axt50z33JNaYWNfIj2/f8fHujv/939Bj+VJw3+cm9s97E58//0s9mM9J6F/qY/xcz+Pz/sin&#10;PZIv/f1fM79/6bU/D0L8l4IPP/3MJzPOlwIWP+8bfRrU+Kl5/l/q83zps/yZ0f8Lv51SqhHKf/73&#10;/bnv86VjbJyM0RiN8R67rhjnsN6zLjN2cs/GI2cddplZTyaLGKm5olV5Np1Kd6g0U/xPAXafHpOu&#10;6yTMxyislvFVF0PNFescyzwxzRP/9R//kT/8/g/85Xff8Vd/8R03N1fsdpccjo+EELHa4xspvOaM&#10;pBfWtq5JxFSINQN9I1aLaWOaJmjXZqxyjygVYqnMUebsIS5oJWvQ2samimohaQZVldBRtRCUO+9w&#10;RqHbPOynHAMln0+SKeU45YJ3jhcvbigltjW7oeKpBWYVSSVRVGWJK2FeyW+jkN3Hge2mByrauWZe&#10;lB7HNM84WzC2l75CteSccN4xjAOlFtZ1FaNgkh6b1s2UaS1rDKAMyxp5d/eR/f7AZrdj1znyXsL0&#10;Bj2SUmrE4hXnLCioqpJzxHqhUqpaKUlo8DlLUJtpESjWWrzvWiidbcF0pz7nKZzD0HlPrJlaIspI&#10;mExeoxBitZbwBXILF0PWlTEwLTN93zdTMJSaiZlmohSaaSlCW9dGwnJ0sXRDT4gZrbpGKLb4oRcD&#10;YwtUeB4bcmZZV4wRg3atMk96fHjk/bv3TMvMb/7yr+l6CcC5uryiPB1JOZPaOl96kZH3H++43G3o&#10;Oy9BWkaMQ2uUcL0YAigJj8ilGZa1lvdvgQ9Kafm+tTZjZ+vFWot1nrKu0skylmVNzyGgxlo638m1&#10;ECPH40HGB62EfNwC1tZ1ASWmuWWVEKUYZf5+9/CI7QauXoB0Hwu1SgiEMkL13e8nStVo40hV+n1o&#10;jTc9qWTSGpinCWrGGDFzOWfJawQy3ijuPr4nlyxhSfk1nTNQCn0u9EOPtfaTPngbl9u+glzjir7v&#10;ibVwcXVFN47UFmwyh4XOmCbsKpTWF9fecbHdsqYk57azVPGltt6g9DMzoJVpxz21OWQhZZnPnQjJ&#10;xklYmm3ju7aGuK5UU3FKesNGKczaem9FjGDaCiFVaXndknODCEvYQGl0bNPCsYyRoeF0fVEquV3/&#10;tSUCjeMo87AWhlkBZzVj7zEUSkzQjMLEVXoMCqoScuthvwcrIYRdV3DdwHa7hXYvDOtCiJGHhwcu&#10;L68l2DRH+sHx6+++ZZ0D6zpzeHoQ2n3N8p9VqL4jrpmYFFVVSlrRKOnLVEUtlXHcSG+360Eb0IaU&#10;Ckoj9zUjxlKbyrMxXLW+BUpew3j7PB8vJNzJ5J0zp+mMULAlJNIqCSAkB4pkwrV5dKXrDSl3TNMk&#10;waMZYkhEa+j7nhoj1jm2W+mdxxjIJYrJtHOkLL0p4z3XtxdcvLglxCzrvP1R1my14I0TQ7mGUArL&#10;ujLlxGajSTkQYmYJEznJ7308zhzXxN/+u78jJAkoNiiM9Vgv+0pGqecgOF0LfSfjUC2V1ck5o4rs&#10;i5DlvFzWlWUJaKVxzrPdbuk6Rw4rIa7Px9s4L0bpXKlFgp+tUkgGgPT1ClBbcOJpLlpKaWEasfUO&#10;4vOcbFkWjNFsNhv62mE0lJZ8O+62eGPovW2hGBKcIiGcBlMl3OUUGC1BZUIpLkXWAFpL8A9a9nxO&#10;+zpKKawzaBSxVsIq5uE5HNFa07lBxricWcPawi9Muw4dKkkwyeCF1q6q9CirpPXgXc84dnKtxsAy&#10;t52lCpt+oPcdKWU5d3Ikh8jaAgVrzuiceLHbsPEdMRW09bJ/oCrGWsahx5lTWKSWMJNc2jUsgZ3W&#10;GqgF+TkyMazP/YNx6EDDGgMpB1CWeVp43O+JKaOUwRjoxoF5miV0xjqo5TnJ6e7pwJwy3WbLxdUN&#10;F1eXxBhY909UJeErugXw2RaYVJHAHeudUJ8bYfzw9EQqhYLG+A5bCspYDscj9/cPErK7LvR9T7/Z&#10;YnyPLjLns8ZwdXVBCgErSRiUmMglY7QEhaQIKhfidODdmx/QRvZMLi8u6LXm+PBI1Up6M2ukRkOp&#10;mXWNKOPQzjU6NqDkXjRsRoahx2hYl4BS+rlnpFAsS8BaxTAMLSxUxnivQA8eXQtpnnj4+IE1FglD&#10;1YbRe/7qN99iKfRWoQyUFgqdJJFAjqfWDMMo57KxbDqPtYa+zaUPT0+syyxG4zZHiDGSwop3Fu+l&#10;xy1hvJkYspj0j5n79+/kGnOemKKEFnsJIRyGgTAfCdMBqLi2L9Ebi9/u0LsLUoqkEGS/L2Rylv23&#10;GALKaLqhl/3IUliWhWUJPD4+8urVa2h7L8fjzP5wZFkDF1cSinX54oZXt7dy/0xJQhqXmXfv3xO9&#10;4+b2BR8/3lNyZZlW3rx5w939HX3XsRkHVKn0fYdxHaUmcpAeBkX2jV68uOHi+obDcWL/+MD9/QdC&#10;WEkV1hAZ+krfebx3zz0XCVGXQOY1BqiZnJyEacSMPZHI22OXZRVSuXUtGNIR1pW4yt6f0TJHrM2g&#10;vh5nopJgHmsMdtjivZWe+zIBsh8S0op2Fj8MGOcx1jHstmiteXx6YkkRhcIpCcPQStZLRkm4yThK&#10;oMrDw0fCGogxg9JUKmuK5FlRjzNaKcZxZBgGEhpnJYgIo6m5Sii5sWx2O46HI8d5lv6o1vR9x3zc&#10;8/0fJfzEaI0zWsZPA8UogipUU9HeUYIhTBMprrJ3alsAly7YCqYFepSSMG0OeAqYynU9C3LOda5z&#10;netc5zrXuc51rnOd61zn4myAP9e5znWuc53rXOc617nOda5/c31O0Ppc6Py5GfxEUvqSuf1zavun&#10;9bnR/CTOtfanJZ2Q3HimdFXzzQgAACAASURBVJxe73MT+5eM7p9/li+Z20/k6fqJWelLInJJg/+y&#10;4PvT1/1UeP1MKHtmcIF1TVjZjJXWJWL0KK2fTR/rbMUwrz3OdSyLJLinlBol60Sx4vl1hSgltBvR&#10;72i88+33SShVUIzoAjqsmJSozTSPUsQYOEwz+/0f+fjhjn//d3/H3//t3/D61QsxrMeAU5ppbgQS&#10;LebXaQ10ymB9LyLSluy/rAvq6ZFKYex7xr5H657ajrcqRtLmG4/DICSYfDqOuZAUOGVQVDrvWFPA&#10;GkNnHdVkQo6NEq5QBUqMZBABU63PdB1rFHd3D+yXGW0Nm97xV7/5Dhq9bV48+6cjpcq5NM8r8xoZ&#10;dzucAm89zjieHh+wLZ1/XWZKXEnLgreazhtqCjjjyBRMzfTO0HlHWgM6iyDk6emJm8sdODHJpFoh&#10;a7JWzwIxozTrHJjnhVx0E8rMItpSmpRF3GStJ6VM1zm8s8+ksNyEBLoIXdkqhWoUMIUil0TKmVoy&#10;Sluy0o1UE6kovB8wWgIJNl0Hm8q0Lk3IaLi5vmJZAycx2HGZWOMqdDkqWjdKcwzEnAEnFFOlKUWh&#10;Me16ykKyKUXoLVpodGJcEZF7NQasJWcRZGgjJA2aYDzlQlhXMdPqyvX1FTfX19zf3TXTp+Xp6Qkz&#10;L9y+uOY//od/YBwH5uVIVIppPrLd7rhoJvXaSJud8UJXa4Lm0xiXcxESjDWUUolr5OLigg93dyKI&#10;/oR4p5pIb10jyxqwujSiU0eOAapQ+mLKFDLDpmddhFpXan0maImoU6jDJ1qasRqjJRwg58zx3bF9&#10;Lsv/x96bNcmVZVd63xnv4FNEYEhkZmUyq4qkSWKzZZIe9f/NZDKTtR5kLWN3VxVrTCSmGNz9DmfU&#10;wz4eQIEokiLfpNgvMAQQPtzhDPuutb6bmxs245Za5Zq7vb1lTYmqDVlXEes0gd4yL5T0kUBpGvFS&#10;6FwXYbBGFxEhZy6Ecvm/xmjGcXwkRIQ4Ywwi6jca6zy6ink+xkimirhHyXhujCGE0Izh9tG8omrT&#10;1BdIMXM6nTkeJ6GwLoFhM7LpxGytGsHFGI2qoDsPzYBqgJQi8zozjF37uRgjjLHMKYkQuY33F1En&#10;7dhRhZxnrGHcbFmmWa4BVen7gZQy/+Uffs3pdObFyxf88FffoaiNgApQ5dpOmRCTEHWyYpoWfMx0&#10;fYfv3eOxUEVTsswTtX12VEGzwRkNWpGawaFSMBpUSdQiJoQUAqEUOeYx0jeCbIgRhUYbMaooLeaI&#10;Ugshri2AQQuZHoXRjhDFAHchJvfe07lmkuhVu0cLkYTOgVpExAlwdX1Niot8plIgJnQVCtzFxJ9D&#10;EGJ332G0I2cJwVhPgWXJ5AzKDhhv6LuOWDJFK7TRdNZjupExF1JKxCJCR6qQG+V+EZpR33tKTC04&#10;peIVjH3HNIspWCtItWKcw3Qd93d3nB7uscbgrFCkKhpypKZCVYVUxcDrG1kt10xZV2pOaCVGnBwi&#10;p3Wls4ahcxLKktKjacM7D0oMOYbKODiWZebHP/3Ihw8fWNaJdT7hNNy+/omuM3Lu2tyvTKPcuw7v&#10;O9Ai7O2+/ZrD1Z67+xPHOfHhwwdev37NNM98/8MP/M1f/5KN86RVglq8s3Jv58oSE+c1cH/3wN3D&#10;CbTh+VevuLm5Zrq+4Ty95A9/+D3eew6HA/v9TgJbQmSdZzSFvvf0nSfnwroEQooMIXGeZtCJ6+c9&#10;h4NQNs+nEzFGHh4emrnAgYJlOnKyhq+eXaOMJcVACjM5TMRlhVKx/YDTuya+L0RViSWzRKFQO9uz&#10;3+8pJTNNZ1LKzXwlVKmu62QeRMa83nVcjyKItc5xuPZsuo79dkPf9YAQANd5EjIpEtCREXqacz3G&#10;yPwa40pcFqFzeY9Gs65CIet8x3a7Bw3lJlK+/lbMGaXgrZMxU1tiKrK2MaaJsjU18xiuopt4uvMW&#10;Dbx/85affnrDsk68fPmCq+trmU9LQW86nBnJeUMsVyzLyjTPnM4z4eqGUgrnaSGskcF3fP/9nptn&#10;N+wOG+Z1Yr5/IK4TZIPRQlm1fcdaIFcJTzhOMyhDP2hQkZAitYpZyhrHbrdnMSdqqWgK0+kEOTcT&#10;i6LEjDKKYdzQO8voHXq/A6WY18Dx7hZnNYfdlv12i7VWxkctBh5lXAurSERknnRGCF9LyqRlYbfd&#10;03di0Mk586tf/YppOtN3EnihrRHzfqPQDps9ftyRS2aeF47HE2tIQvFEgmCg4qzF+a6FDDnu7+6Y&#10;pon91Z7NOHK4vuLm5oq+E/NbqRlTldAbrWVZJh7ubzke73HG8Pz5c8bNlpxF1Ktb8EWulb4fubt7&#10;4I9/ek3vHP/hf/g7rJGQq+V8z59ev8X3D4xdz9Vuz9XhwLwsvHv/jmmdGLd7bp59LUYA56hVqIc6&#10;LKiaqHEV831VDMNI/5Xn/lZLqIcuGGQsd87Sbbd432GMkXs9JNZF9hKlFpmTlRJq8boQloWYMqlU&#10;Xjx/TsoZawzjbqAfHc6aR5OLQgTlWouZ4kJ+lYA2g/M94zgybgbWZZb5RCtKEdO6dg5tRGCPNu06&#10;+7ivK6WgShXi+2BxXfdn6xBVCyCC5cG7RmKV4AJtLDElpnkmhEQIkXCQEJrSrglZy8L7dx/o+47T&#10;eZJ7p/coDUtYUYvCdx29EbF0UgHnHNvtHmMcOQUxqhfaeq6QYpbAgpBYYyLkSKFQSmJZVlIUobpS&#10;Gu+dkIKdxRuHM4YYAzVGhAqoRSCtGqm9hS7VImt4ZTWvvnpJTJnb+wf6YZC1idJiNGv3ge17nHGo&#10;LMT5dV24u78lroGcM855nPdoBSEEnPN89dUrfvWb3/Lm7Qe22w0VzZs37ym8R2mDswbnTTO9Vq53&#10;B7zxqJjplMbmCOvKdPcWz7WMv8h+R5awhZwCaxCDmjeWkhOaQklJQuGcUECtt1gNOXbEZUXVijda&#10;hpaaZV2kNZ2zbIeeYgzXNzvev7/7f91fufQHPieS/yUq+Zd6MJdexV/qR3ypL/Lpv33eO/m89/G5&#10;ofxL9S8Z17/0/75khP/nXv8SkPX5a/2ZgfwLx+pTk/eXjP2ffoYvhQJ8/n6P/1IvRNKPNHf1SdDi&#10;vyYU4Eufr9YLNVhjtf9oGLUO6zoxWzgJn3OTx1onBk63sC4LIURiCEKhvQSGqMv1JEZFaAby1rdT&#10;SuEaAdNaQ9CK3ncEn3DOcz6fZRwrHUrP3N3f83/95/+bH3/8kV/+4ge+/eZrhn6EWghZNmvWKJSz&#10;dGaUEJpGXVWqNKOf7HlTlDFzXVdA9tWxFMwloMQ4tOuoxrBOZ3rv0c4RUxaarpMxTWvZc6QUsVZe&#10;vyjkHm3ZBFkOBlopUDKPKbQYt0uRz60VWlWZ+6tq57uKMU5LABjGoKxhCYG3b9+zHQd8Z5upTQw4&#10;sWZiLoSYOZ+PbHeagmpG/IJ1lptnzzgcrnj79o0Yc1IkhAXrPb7vyEUMd2vIErbR6L1LiIQke8nX&#10;b95gvjJYpTmfT5zPJ7rOsdtvZV9uTTPw8rjWkawu2Veh6kfqrjUfDTuNJi8mx8R5mlBkut0W3QL0&#10;tJW9FWtsJj0xV+93G7599YpqZC+6LAvWWtYQHmnmuhkYH04n+q4Dk9GIebVKRwnrhOiqbSJF/dgT&#10;Nla+b2jBfrVmtpuBsMp1Rgv9dNZCqez2e8IaMFbMlKAxyjAOns3uQFWKu/t7jscjp9MZ3/VM8yLm&#10;eqXBaAbboYyRddcwYF1HCJGqwLd72HdiBKsUtLNULUYqqlDqleIxBFIb6ZuilBi0TkJk18aw2W6x&#10;1skxDoZ3H95xd//A85sbtKqEtPJwPKIrjFaCMLwynOaFeV3RzpEqnJeVUlXr0RiUkj1nvtz71tOP&#10;GwmYTElMzNJ0xSjH2A3EEIjrQs0SHNV7S5wnapA943Y78tObt0yz5+54hJywRmHPmnHcsN/tHtdL&#10;F7Kz0rIeSilTlcZ6h141h8MB6zv6YaCmxLrMGFXQLcBTtUBCCT2ima0KhmZalwu6BSdKsGTWub2v&#10;RaVMjJEYV8IS0VpLz+B8xnrP2I90nafzYj7M8WMPzmhN1/cAeG+x1lJaWMLluUHOGVtlLK0UUq6o&#10;UtC6MC9ivNUK1nVpgX+KWhUhJkwLoagoWite1r5K0TuH1RLyWlKk5ki1Bmk9FLAWVGE6nanG0w0S&#10;iJijGMJlT2QuDwrw3rPOEz8tC1VpalXs9iM3NzdY46BmYlyxRqNKJaeAJmONwvUdgUqkElOk1sjQ&#10;daRqOKeJJSXycQJ3y83Nc2oRmnqpEr5aspzLUjPGGnLJaC3BHGsIrMvKZrNlGE37zBL6VYvQiWtR&#10;1JKpJVGRIAOlKhpFShLwqK2MZc45jPOo4dL/S0I/VrbRx8FaR4iBD3e3H2nXbdR33kFqwWOlsq6R&#10;WKEqTT+OhCjkbbSWwMoWhFFzlqCRWlnNTEGzhETKhZQL0xIJBR5OE7/69T/inGmhXxatDaWZRo02&#10;jH7AOSdr9RAkpEZJ0GhpVHStNMpYmZtCwncDQz/Q+a5Rgyt0HqcrTmmM61DWE9o9L4Gtiao02toW&#10;iiXvoT55Bnh55hZDFBr0snA+nx+fdaWcoRa89+z3e16+fM44DriuJ6wL1IK2RoLqjISqSkAVxBRZ&#10;WgCM9xJ464aOfqMZSmVeVkIUon2R6VveV3bFEoBjDN5Y/Mazo7CEibCunI8SjBuz7Ndc52ReCxEP&#10;qKpQasZp6QeKCdlQ0KzLRM0JObSRNSRSBmu9hLX1ElaiFPIeqZBLIodAZ3t85ylGk3XBaUUIEtrh&#10;vW+0cUNJmZRWdBVzdm3jtax35T5LKVGphBgoLaBTK401GqKEIAzeUpXBdxtiKCgOnM5nvHc8u7nm&#10;6vqa8/lMrZXtuOXHP/6JaT4/BqopwHQ9WSnWVIgFrO/RSbegGekJayem8FQyzvvHaySmwrwsTOvK&#10;MI6M40g10k/03cB2t2eZZu7v73i4v5eAjwJD10svuYUR9t7jdhtqTuS4iPHbGowzqJof79Gbw479&#10;5pfM80RKkcNuz2bcsIRMqPXREGy0hJVpaySID4XxHXGNEkhD4TRN3D48SG+gjTfWWAnfpUDJOKu5&#10;OuzwRmOVYp1npvMZYx26FH745mt+/vOfk5Uhp0xdE2VdoK7UGFhPD2z2ezSVVBK6hTEppVq47z2l&#10;FHznCX1P5ywnIC4r79+9bQGoPdv9jn4YMcYSWAkhUgpobTBe6PbrKn29oe+pBe7u7gkp4tv82nsv&#10;YQtxZU1RxhUNAUWJUe7PnKW33HqPw2aL3cv+Y5kX+e5VgoRjlnWX73q08diux/iOUrP00tZAqIXr&#10;ly/IBd6+f8fd8Z7t9R7XOUYvzy73+4Gu+5rTeaaieff2Pa9fv+an12/R1jJudhJYbh20nVepsN1s&#10;Pu59ckJTUZ1HVSWh4ldXOK2JYZE9gqaFHMq+JbdgKAl1lwC/ME/M8xlrdes12ccw7Nwo6RJObdoy&#10;sZLjilJF1tptjxdLJKPpfSczS6nEHDlOM/M0y+dVir7v2AyyX1JGro11DcR5YbPb06MxznN985zN&#10;di8BwCFIcHPO5FyJ50WepTgvwRr2OdM8My+LBDymxHmZWZa19Q8q53nlcCgcrq6kX1LleZe2lu3+&#10;QIwdtRbGzU76aylh2j0goYmyd7wEnZUYmI8PKCq2ZoyRwBIzes5ZE9HkKvOrMRKSKsczUHLEWAXG&#10;SHCuknDelNOTIOepnuqpnuqpnuqpnuqpnuqpnuqpnoonA/xTPdVTPdVTPdVTPdVTPdVTPdW/uz4X&#10;WX8uXv4Suf1Tg/qXxNSf1qekrsv7fUr6evz/SkTG+RN658d/aACuR+pVfTSIl1oevefymdtvafml&#10;Tylrl8/96ef5S/XPUdb+qfBZNZNM+10K1gjJSylFdQVtgohvrIihnDXtYXZH1/Vi6LOWsK6ENf6Z&#10;YLrW8k9F8ZVm/hQylqoVZyy6U2jAOMcaRQjojKPvR9ZlZllmlhy4fzjxv/3v/wc//uk1f/8f/46/&#10;/eVfMXQdaI0JYshQ7ZygGtmlmYGUzkKIiJHz+cxpOuGM5ZtXr7g+HACF0hZtxSRqtBjKQcgn4j0V&#10;92tt50YEP4Y1VEqKNAkhTisxg3MRmdpGF6qs60puIkVV4c3r14SS+OHnP3C4ugY06yoUkxC39N3I&#10;/e0tqQolOoYgdB7xnOK95rvvviGuK70XkaQqYmTUwH6zRTWqtdNQERKZd5o1aarylFSIYeX29pah&#10;6/DWSvJ9ErLS0Hd03jNPK9O0cp5XppCE4F2KkAO8Q1kRH4QY8dmx8xuqs0JiUSLUFvW3iAytMVSa&#10;waFkET83grUyBq00XWeERt0MRs45ck4YY8mliGlLiSHXaI23llLF/GmbkCpXeV0qaFUpJZJiRFUh&#10;pBVVMUYTUyOHGVHyWWs5T2esUdRqRaSvdRM/KNAGpY2YgJqAutZK5z0qIVQIpXDW8OL580djV9eL&#10;IU1rzfF0EoJ135FS4O1PdwhpAL799jvGcRQSibN0zmGsEBZKI8YpREgp1LZ279bM+XzCOou3lrtm&#10;4hTRZkVZzcP9Pb+OkXHoUF2jdKaI0SL2jlkE7qUW5rAyLwu3t/d88/XXOOfQgkmSse1iAFNK6Ahp&#10;AaWEvNP3LOtKzZnvvvuerlHdTuczt/f3nENgLRmnFF0TvU/rzOl0ZBx6ul6CN9Iyi1G+irg0pMTx&#10;JFSbogpKq0bcS3IOlWYYe/p+QKlKiBqQcbzkgjOeaIoIqUsmTZGYC90w4qwjp8TpdORwOAglSl3G&#10;0NrOnRwAYywxZd5/+MCyBMZVqCHeOZ4/f46/eUZvhORjjcIaRVhXcqz0znF/OmKodJ0XAdmyYlwh&#10;hJUYgwj8vJfjXIoYZWttJHmLQszQtSss80wIGWMLD/f3LKvQXX/1337N69evOez3WKO4vr7i6uoK&#10;pQ3We6zzoAwPxyOnacasK9taH42sSovwKadCjplUhW6ONkzHO0JYZLxphkI3DFiryTnIOaFQkoiz&#10;QogM/ch+v2NeF2qtLPPU7u0O0FQyOa7IlQgpxDa2iyjOWai1cD6eWJaFPIyU3DEOfSOrCrWPEJim&#10;RcaPZh4RE6EYX6hCIzfN1LMuQlnt+04I3VqDMVhvUbnAOqH7kWI9MYghMKPRTgSy2nqKEoqhMRbV&#10;SDSlUWgbBpFlXQlrwHcOb4QMn3OiNtO7tyK2yiljtaHfbLBGy7W6rnChFiahk+ha2fSdhBC0AJHN&#10;ZgQUa8hs+o6b6yshxhYxkWCEtahb8ILRcmyKyuRGaboYPAHCMnP77p51nYkp4AwMzpK7DjaOYk2b&#10;JzXKWnKUcdHbnmHjyIDViudXV9xcXZPwxJz43e9/z3/6P/8Tt+/ecH75jK3Z0lmhTJOTCNFSIqyJ&#10;29s7bu8fmOaF07zw/vaWn337M148/4rNduD58xuOpyPj2DP0nhLl/G17RymZFIUg6KxjGAZ2/gBK&#10;sywrc4giHmzY1G7occ7x/sOdBE60dUxMlZwS93cPdNZQ4so634uRKCZqakEV3lPiCloMA7VUCZow&#10;iiWsnM/HJjROLRDByfmpld1+x/7qgHVicilVEdfAw+mBru9lXHQWqxUxRpzWlCKGBVUqVokI8uCu&#10;KEXI0GsQIrTzjrHv2ppMo5RB5SyEM2MbdRHMMDB0HaUZrLWSuS7ESFpXEewryKlgvMN6IzTDlKCZ&#10;fVLMLMvEPE9sxoGXL27YbIU2nlKkliikzRwxCrQRgvPVfkfMTRhsPSFJ0Igqlb5zQtumsB0HBqW4&#10;v70VsSJQcmK/2zEMAxVFTJFpmljmMxyPeOdQCnJVEvRQM2E5M52OPH/2DGMNQzewLgvLPDNPCyUn&#10;lIYHIxT5w9WBcbdjCaEZYDekeM3D/R3j0PPi+XMxIOSMsloCLowihpVSs6xRTCHnQs6JFCMhrHSu&#10;I6bIeZ64e7jn9Y+viTGhtWK73/Ls+XOh6p0XqPCz73/G4epAjIkPH245PhxZQ8Y6x9XNNefzxB//&#10;+AcRiw49znmMNszrwt3tLe/evsH86Li5uebqcM3V/sDQd4/EbIpc685ZrBfTw+3tLfcPR5z3ONsJ&#10;8coaDDL2+85j7wz7/Z7NZo9Wmpwid3fviOtCWMPj+HWcTqzLSi4F1/fknPjdb38rQQybDcMwCgVQ&#10;idHIGaH61VIxzuNU5eawFcJYzqCFCmqb+fB0OhPDPdOykKk477n2PbmK8ahQmdcV33n2V3tZS1B5&#10;9+H9o+lgs5H1cMoZVQo5BiHX5iIEwWEkV9lXrEVMIjE1U51WOCPU1RiiBBFR2z0thsGuszjnhOBe&#10;C3FZmJeVzW7PMG6E/LUuss5uJrRSMnMQwfBObz+Smo3GeYMxipSS7Oes5/rgccaQ0irrBi2Ut2Ho&#10;iLny+vUbpnni1bdfN3Oq7EV912Ebkdg6g1KGZzeOdY2s68frY55nlnklrgtWy7r8fJ7pe8+qAtqI&#10;oP58mh+Jo+sqRN+UEofrK7abTTPpy/rOaCfhGkrW2wqwxqJM43Mqg3VimoFKzAXXDAVriBIe4jWd&#10;cxKIUyQAYF5mUggYrbEY5unMh7s7tJJ1u3WOFCPbzZa/+Zu/lTlQiSHnNE1M0yTGsJI5n8/stluu&#10;rp9xdbjCGUvJgcN2xKiM05USZmobx8beg7KsMbGEgLns93NmXQOd96SMjAm5EErEqEpnNIMTSp6u&#10;YJUEjeRGXVNFk0Ii54Afe3Zjx3Z49W/qrfxZCMMXeiOXf/8SPf1LJvAv9Sguf14CDf81hvUvmeYv&#10;IYdf6nP8JRL7l4zl/1oz/r/Ue/mz961f/uyfv+8/9/0vv3ch716CNh5fX4lZ6vID3fpLqjFsBTGu&#10;WjtK/Vmv5y/1vC7n/nMTvH48DmLSUy2kQtbJ0gfSRsJW3NSx2BnvOuZ5YlaKIC8sPZiSsY/mfFkT&#10;P37f9j3FxHkZQzeUVHA24Zrp/jydZB9uDNYEwrry09t3vL99z6s/vuKvvv+O7779lm4YqUgInVYa&#10;pzyqVKrwZnEWXOvl5LZ3vByHlGSfr1vYgTUOrUzbwxYxXDeTKEphjcY7MZ+lLEFUtDG/loxRMg/n&#10;WlnX0MxPH4MSajNDWwzoii4Zo6rs8hRENFbJesIZgzfmcU9TfaWgOM0Lf3z9BuOEBG+M9KhKkUAQ&#10;4zre374jZMW42ZBzJqbCZjNwOBzoeyHD//a3/0iOYujUVuPaaxSQwJFeDGVdJ8bEGCOlVu7u7tmP&#10;W75++YIYnYzzGsK6MviOXDIxVmrrX5W2X6HtaVOuVC1kSKOld+IaXdRoWaMapaktgG5d4+Oa/dKE&#10;NUb25VpLT2LwlldfPSPWSkyZu9tbjscTh6urx710LbImMEazGzfYzShGVmUkHKyZ8q3RlKJR3kqv&#10;qn6cewfjiTGQouyFJQgptTW+wXtLNw7Y5NjHg+wxvJCAhZCsGPoO1/eknDieTxIOqcSQc54XtLUo&#10;axi2jmkN3D0cmaaF/f7AMG4JcRVKt7uQwKVPZZ2XO79KsIJuu2ttNTXV1q+V8MBxGFiXwHQ60/cD&#10;XSfn7XGs0IaYJKyyc4aUM+dp4np3QBmhkG/6gdOyMIdELouE01TpDwUVcUZRWlhbLgXjewbt0LZr&#10;AZKyNypI0GPf9Zi2pi5aU3Ph+HBClcx8njC1sh0Hfv6LHyhKcZom3t/dsS4zvbd03jIv0sf69uuv&#10;HwMtL+Ol0uoxJPL+4YHT+UxVldE69tsdRlVyGEhxoSyrEEGrrH+UtWirUbGglQSm1lwh5cc+uKoK&#10;SqZmJdeP0ti2Lsmptv4+rdcp4+ol3MoYTd91VNdCw5QS2rQx7Pa7ZsQupCK9a6VT65UoMXs2M/PF&#10;GL+uQom91LpGMblfZg4le8BL0CVIQEnJBdXIzzUlCYFcViATS25zhQT9VFXQqhn0SiavhZxXtOtQ&#10;xosx0jZTbevtTsvCNC+klDifHE7LHu2//tf/QimZ77//VnqMoZBSxBuF1ZbqHKbKdbmEKGNMLhLM&#10;ZizrHPjw/o5SwHovvWVjMDkTmmlvs9nI/JkkkNA5Q02KHCN3Hz6wrivWeVTNWKvZbTYYa8kpEsOK&#10;VXJf1RTFdFcrJQk1WyUZs20Ldkw5sXEGOgNoSjPglSLm+nlZKEjoovOergV5oUDngo6JZQ1MpxNL&#10;kMColDIxRDTSS1+XTC0GoyolJi6Bx8uyUlBo4+j7nnkJjNs9W21bGIpcHykbtI6kkok5Ya3Fu45a&#10;DTYl6X0oee5h+RigaJSYqJXS5Frpxirhh75rwaQyVtaaSclRq1DlldZ4empVrDEScyKlTFGyHq5K&#10;Rnlr5JpMjQQvRvjcKN4rMcp+Xz+uL+T7HI9H3r9/x8uXL9ntdmz3WxQQkwT61lKkzytWVULIYDy+&#10;b+O8sVTjMV2P1YpuqwghsC4LxihCmAnnue2TJChZAVoZQliIKQGJvh9wuqO2NZ3ShnmauW/X4jy1&#10;UOlopedjDb13DC2cLKREWhdSTrK0UBdjugTiAOS84K1lu+lZQmENcwuNlT6n7zuqVTiXWE0grJGH&#10;8xFtZeyW5yiG+bxyzgWlDf2wkaDd0uZrLStJRVtiGiN73KxIMTw+W9zsDtzsdzy/fkYshYfjibfv&#10;3pLCyt2Hd/i+Y7fb4WzHy69etnRZ2l5ZpvR5WQi54LyXNYRWpLCS2nVJaXumlKgKrJX+K0g/dRx7&#10;bOco1HYuCgoNBbq+56v+Jc+f3QiNPiWUgr5z0lOtEhJSgRQhKYcqMq6jDEZLSJIxFqrCeMc43LRg&#10;JQ2oRxp1VpqcKinNTGvk3e0tz15+xX67pSpDlySAdW39NdcMvJfw15wLYQ2kGMT4GwNd12HGHlXl&#10;OVznHCFIyO3z6yv2z5+hjadWKGsgh0BKCzlL8Mq7H//Ekgrad7h+xLRg4BIT07wQWujKB9VCc4qM&#10;J3Fd27PNxFgVuUjwqXM9YZmI68oaI5uc2G635JwZ+p7tdkvXLTw8PPDuzU9oY3jx4iVX+z3eSVCK&#10;NRKIXZrJuOQkffRSAgevdQAAIABJREFUUEkRkDFUAgQjv/2HfyCnyn67F+NzC/64hHUVFF0/stnu&#10;8b0j5IAZBnTXMW62DMPA8eFELRntLs8NJZCpGzuMcXjfczrPdM7xflkl5LutXY3qUc6JkTwFlmXm&#10;9sOtfD5JCCRXCaU21kr/sRQ6IyFFa3t+OZ8n7i7r+Ut4P6DmiRACyzpRS0Eph6pQciRWjXMS/DQM&#10;w+Nz6ZwjqfUn5TrVKN+hjEZZz9uffuK03GO0BAvUnOW5RIgorUhx5doYtIkMXqjs426L8x259TNS&#10;ztQg1+Bmu8EYI+vdGKDKXvF8OjPPMyHMxDABFasV23Eg5YKxlu068vrNWz58+EA/jHR9T4yJ6TwT&#10;vcY7eRah25rGm0HM7EauLcXHQPVaMzG2PZwkylJroZQsc7eRPaeyhu2w43rXE1MkJNkfOedZ5pX5&#10;fJZ53bSgsJzIVYHXKMzjXvupnuqpnuqpnuqpnuqpnuqpnuqpnur/7/VkgH+qp3qqp3qqp3qqp3qq&#10;p3qqp/o31pcEuvDPU9e/RDH7nCJ2MZd/+pqfvu6nRvhPRdtKyYNR1GfkryaYuIjfKvXxz0epZhPA&#10;gOSU84nB8vKel8/1uYD6U3r9p2EAn37fz/+uv0ADq7UJpRGBW8jrJ2YKoXobBb2zLMbifYfzE+u6&#10;snYLtne4fmA+n5mnmXVeCCGg9EfR+Z9R7CvN4Fw+BgRog1aKcaMZqlCMFu+YJjFVGCOiCBAia0qF&#10;3/zhT/z47g3/7dff8T/+h7/j+2+/wY9bwnwil4RyQvbJWcTa2iqgw374gDGGzWYr5GElROMLPS2X&#10;gq5CkS8FEUo7IS6pLPRN1UzPqcr51bXgtaKGhVRyE3kZNIqYEzRaTykVaiKHRcS2Wcig3758RTGK&#10;/XaLKgVjFGuJnO4nbNdxdbVnt9vw8PAg4s+cUI0AVmuhxBVTI64zkALe96AtwSZcqXjnRcSbM95Y&#10;hs4zdIGr/Z5U7tEBEa37DmuNiNMRCrZGDMLrnDHAGhNv7x746e0tSRtePDNYKqP3ImboLNbIfeIa&#10;VVqudQkRsEo304KImS8Ej3qh6iAi46y0UI6MwnhPN4ghreSM12IoqmS8N6wRptMZ33VoY9EYMcaT&#10;m1i5Uqui0MwbJeOMJlJFYGMMWSlKFXqQMRZbLSKS0AiIUkSFKVdSFJpaKhlvO6zrsLYSohi57o4n&#10;hlQYxi03V1fsd1uqEuIAWuH7jnWV+8x4h+0c0zI3wo4mx8TD/b1cn8bx8++/FwpyWlHWN2OVJjeR&#10;h9aaEFIzPOlGo9D0vUMbyzgO3N7eUbOQpzbbLW7omKcJRcFp00IdAGtwxpJjJDRCTcot8EE7Qinc&#10;n088vz6IwVdYJE0MBpSCVkI3WUNkWSND1wvdK2f+8Te/4xe//EHo4p3j5Vev+NNPP/FwOnMYh2bY&#10;yKQQ0Ko80ly80STvMUoMnyFl1BqZzPyJ6f9jsEmMmcPh0MadRK1ybJXSeCdUI6cMSRuUdVhlqDGK&#10;0SoEEbfkzPH4QCqR5y9ekKMIarTWqCz3g3NC7Njsd/TTTD+O9H1P3/dM08RvfvMbfve73/G3v/wb&#10;vnr1nK7z9J2j3AuFjZDFDB8S7uqqXSeFXDKq5Eb5E0FlzplQC17LeKgoFJVR1YqZxBpOKTGtK3fH&#10;M845DtdXHI8nxnFPRXH3MNN5Q99HxjGhbGniag9VCDqv37xhd9jTbQZCCFjdoaomrgtriMzzmb73&#10;WGcxWqFrosYFlQvGe3rvGTcj67Lw+o9/ZBgHhmHAoIUGnjJZa87zRKFivadXCq0MFB7JjEIAUiL0&#10;qjJvhhigVrnXtabkgWWeOB6PrDEQUhIzYcnkLOENKYmwnMd5tGCtoescvTd4ozG9CIz7fqRUOJ8e&#10;RIQbZ1KurCGLCM55bKdRNjOHRMkF0/Voa7H9CJUmiGtrg1IxBbSwXSlZjJrOi+HxeH+ilCxjsjNY&#10;hNaktBCZiqlYZ9lsRqbzCWsVKVzWHkZCTWjEF6OFxpRE7CWGlyomSK3IYYUUcN6x2/Ro11NKxihI&#10;a5CAAvTHQAsMznp0E17/4he/4K9+uKwNFEpXVM5i8s0JSmI+PzCdjxI843us7+m8BQpxjVjjKCmg&#10;tMYYIQP//LuveH71v7LOC9txxJHovG0rpUoIidu7W5bQ6Fy5Yq3nFz98S9f3nM8zH96+od9uSE1c&#10;nmLAMNA5Q5W3F8o6GqscISSWdUEvFqUlsCXmRoVTFe89Kgi1SCtFbOLA3W7H8+c3aGCdJo53t5zu&#10;3jOd72VcWgM5RF68eE5/mnjxfS+hPstKykXoelnGt/u7e6bzGavFmOCsox97tDV8vd9jnSWVyjxN&#10;PDyceLi75fbuHus9V9dXvPrqBZveo3ImZSFC6UYjXGsgroEYhFRzCWAy1uC7QcT9SuEaxbUqoWHG&#10;EKhazOveOzE9h4rtHcZYjHa42tHngRADKUdUlYAfpeVPZw01F3IRg7e1lqvrg5DUnMd7z3k+U1LC&#10;aKH7qFpQLeCjkBtlWahKIUVKWPEGhk2PQkwey3nGW4ezjsPhihRWYlhJpTDNM7YalBUCWb/ZMW4k&#10;RGCezrJ6yJllPhOWmWWa5L2yhCcpxHwna5ZKqpW0BAlsmU5sD3u++dl3XF3fCKH922/Y7/d8uD/S&#10;e6FNCxlPAiYoGZU0lkoGSoqsUYTMcV0kcGZZCT6grAKr+eFv/ppnL17x5qd3rClhvaPbXtF3Hd1X&#10;FlULXd/jrIzdu92OcRDKnu8cVStOQ4emCcjDglKVzXbk+vmVhAKsCyGsHO/vON498KP1XF0duDoc&#10;8Naw2wz03Uj2QjIdhgFUFYLTumCsEyoSpgnXCykGNkOHLpn54ZZ1XalFROWbwbMfRyE1qsqyRrBC&#10;L1RWTHRhmVnPJ8L5KMFKKLbbkd12Q+ctGk8IEdsMn37s0E6zxszSQrDWEDiezjw8HHn9+i3zslIL&#10;uF6Cu2qtnKcz52VGe8//9L/8z+SUWFKko5KLGJNUhWmaMAq22w3X+52I/GPk/ft35BT5+pvvxLTR&#10;hMPedxgSIazkHKklo6qYt0MqpBjRyjKdz+QU2G5HxnGDto6WrCPrI2uJy0JIq9DAcmaZpxbgoolF&#10;DGjWOrwfhBSnYFkDt+/f8/BwpioxZI7DgOn7tjYEKFRV2F/tSMXQjSPzMj2Gn5lmMrmY5EqtbR4t&#10;bU+ahDhoCp3vuNrvsMYQQ2Beg1yvVgjmFQ1FsRv3dLYX42cViuAaIufpzN39HS9evJB7XmusNqS2&#10;D7NWzKAxBnLNTRgv+18dV5Q2DGOHzzLf5aooRRFLwiSYplmoYqd7bt+/hVqFlj5usE7ju45tgXU5&#10;U0pgnc+EJbAdO/xVjzES+rGsM9vtQAg7bm9vef36DX3fc7078OzZDVdX12KWL5G47UjrhNFiRERV&#10;SgqQJfxO14rTtYmqK+/e3fP73/6eftjgvGW7Gel6S64raV2wCq63W57tdwydZzvKOqugCOtCKkHW&#10;jC2cS7f927+1x/JpH+Vzw/ZfMoN/boK//P+/RB7/l0zvXwr8+7Rnc+nVXPoal57Ilz7X5/2cz4MS&#10;P60vGdWVUuhG7b6kFTZtfduLfuE7tVbO5z2py2cVgp/+J9/zS4EDtYpp/dEw/vhh+TMh/uV1L68p&#10;9zGfnRd5jS+dF9sCeC5Bbo99MySUDl0f391Zj1YZrWU/tRrbjIViCu98x7qsEpzonBjhp0n2WEqR&#10;q/QELqGCF8PEJ1+tnVMZ57UVs6BqBGzjLPMyyVrTerquY5lnlmXi93/8A2/evef3f/iRv/7Fz/nZ&#10;z75m8PI7tL2E1YYchbgu7s9Kfuy9FdZ1pRQYhhG0JZbYDK+RFBYxNRnpBdFCImv7brUFpFyuz5Qi&#10;xkjIkNFaQsGsIcYk86cWQ2ZaVyFJZiNU3QvpvSBjqVKgLckYhs7x1fU11jiqtZxR/PjmHdt+4O7+&#10;CPyJm5tr5vnM0PVcX12jjGF3uCEkxbysLFHo4EUprJdQKOsM1zdXPNweSDHijMUbMUdqDZ2XgJxp&#10;nhsh2KJReOu4vrriZr9jOw6M44BS4Lwh5yTmLOtZ14UYxPyj6kCppZl5LSkn5mXGeCc9NC2hBJdr&#10;WitN5z1dN+C9E6I6NNOiXDSlFpSWRMIcC5FEKRIc4ZQENXbO8e7tO3LO7HZ7UozkkgirzOGn04S3&#10;Ftv5FgYkhj/VgnVqkcBE6XkIEVKbNv61cLwY0yMhXmnp/2Qu4S3SBzJOgnXmdaFDYXIghYU1rRIa&#10;00zmpfVvc0wcjydqBefEgPTffvWPvH33nmfPXvD3f/8fZW9s5Z7Qxkj4pmBCiXGV8MwKy7yw2W4k&#10;XCCtUBLeaqjSDxgHoarmkKlbMROXUimlcn11zWYUM1VpITZiIJfAmoL8zDpPP47cHh/QaDb9Rm71&#10;LIZpCV5TGOfwVYEqxBipwNL6T0pbus6TC8SwSPCjUqw58+H+niXMOKPpx4F+s2XnerCWu4czuWSm&#10;+UTJQUzYRa41lFDHhRItew9jDEYbljU0cnIi54S3C9PpBCXjjaJzjuzEcH7p2z/OEUYLKRklVPtc&#10;ZE9TK0pnshKCqLG+GSsrGs2yBD68e0/fD7J+dBIkorUiLOsjHdVZ00ztEuZqGkU9hthCeNVjiBqX&#10;aw3Z+2ptsL5r4bQyjhelSevCsiz0fY9uISHqEvpTMraUdp/TQmALKSaKSRgl1FW5J4QwXxDKvOu8&#10;HIccCfPa6L0drgXT5lSp1T5+3tz6JpuxRynFOk/cf/ggx7ZWXr18jneWtC4S8NB1OFWhJCHhOkVn&#10;LKnMpCJjfFFwuLnhkMUwHUNkXQOpynfy/UBBSSBZjGRJSsJ5x+Atm84z+o7zeeI8zZzadXC13+MO&#10;BwltK5lUi/SSawsJqGJUVYDRFqUKp9OJ0+mBWoXcbDQUDdo6NocbvB8pVUx+/bgFY6XH1sbBkjNh&#10;DZSaPhoVa8WUIsF2WuG8plZFjhJyWKvGGQ2XOTfLeG9dRzd0rXeceXf/gZgK1ELnDV3X0Q89rvPt&#10;GZGmFNV8pVUCho0GJOjDaMXQ9VArWksvYW4hiwVItbCcjxI6S5HeW99DlfFJQpHb2qrK3NC5jpwr&#10;S0yoWkmlsM4Tx1Oh7zrGcURrLcErnzwPs9ZyfX0tPRXnHufyeZ6Z15Vf//a3lFIaEf4lY+fJSfYk&#10;RmtSC3mxxmCtJ7f7IeZKDZmi5DxT5PmCb6FpsVQeThPee66ubxpRXn6eSmGNkXWduL+7gwK77Y7N&#10;bocxhuHKM3SeeVmZ5oWH05Hj6cysNV3XsXaJqi3D4BnGHQxDoy0nCZNpwaBKIUGAqbLfbtjvD6yp&#10;MIdRzPohkNci5GelUcbSclFkn9XGbkWV8Jssz9uoipKqhB21PpJkFhXu7+9BS8jxfrulJKHB5yTH&#10;KYbI8e4I2mCc5eWrV7x6fs35NKGswlqoJZCiEJgvzz9tW0MviwRixJzJJeONZg2RHBPOWgqaFIRI&#10;n0uh6zsJP7ysX4vFeYN2hljBtFDQnCO6rccuz6WGoaOvXkLiSiKsJ2qO0tsMkZgyTrUQ0XXm5mqP&#10;QoJA+l7M8KpdkyEESkkoDEUZojaEggQE58ibt2+IKTFcJzYKfN/hlWaeZrQxjK1v7p2X85GjBM8t&#10;gdPpxOvXr9FdT1GaXCUQyViFHhR9L8fQGIOKmZoXjLWgM7jKMOyAzHw+cjqdWKaFOC0YN7PZ7OmG&#10;gd51bZ3RAZBSQKPoejHz10vItkqsa2Jejiil6JzBaIttQXUlV9ZpfQxduQt3aKv56uVz+t6zrIGu&#10;77l7uMVOlnEc2W62WKNaL7+Qa37cS9VayUlCZWsu3D3c8Ztf/QqlHeO4JQahgXvr6PuOrh/oh5Fx&#10;eyXnsGacU1jnJGQmZ6y1vPzqBSVHEvIsTFfIMXI8zsQQSTHhfMfV1YGvv/6a9/f3zC0QL60Lpxjo&#10;nDw/C/PEh7BKqLvRnzxTP2IayX4YpA9bMtw/SA/SOwul0HkJLFRKEZaFeTlSLiEk3ksQchufYkos&#10;Kcm+wRg637c53LYg60zKmVwAZTEF7u+OvP7pHUrr9jlkEKjaoTsJWazastlfc73f4a3FdxJaY7zH&#10;tqCzENcWVCTX+mUIVwqs0cQoPQlrNKFIaI1qz9C01nKtGM2m37Hd9NzdHJimhWleWadJ1orJIdGm&#10;+jH0xHmLaab/se+k51rz415Jm4JxRq6/UtrcVahVt5BF2a8Z7wGLLo6uGqoyaGvl+aIxGOcIa+J0&#10;d8+0TAybnp998w2bYfh3dFie6qme6qme6qme6qme6qme6qme6qn+v1VPBvineqqneqqneqqneqqn&#10;eqqneqp/R11ELl8SUH/J/F3aw+JPDeAX8fSnwpnLn5+/xue/8+lrf16fU9A+Fz5/6XN+KjLXWjey&#10;VvkzYfSXBNJCqjb/6mP2+Xt/Khj/9H0+/dzGGEzXU0tEW0N4FDTP2GZMFyK8mAOXrmM6T6S0EkIg&#10;5wQXwncTHqNERMOfac+V0NOVFiO3FjGONo64ziJSsUZEPGtgngNriPznf/iv/O53f+Tv/+6/57/7&#10;21/y8vk1NS6UuNI1kp9SQrLxnRgz9f09Xd+x2+9BKfphQNtGumnUCm2EZppFhf0o+lJVREDOOagi&#10;NlJaialWgaqFGBIRhHYOF4aDiHwRgnNMUcwr3vDs+ppqxbCBqthGg52mI0MTGx0OB/bbHes6CwFL&#10;a+pFzNnOV8mFTKRa1ygAYuaDKkQOilDDvMUoS2cc+82exQWctRwOByGDVDHpWNXE5mhiLpzmhVRE&#10;kPb67Vs2Vzck5NhWpSm5sE4L46DYDCNWaTnNTUCvtWnfzaPoxHjd6H2fmhHEvF7BCDXXKiXkHTTL&#10;dCY3UlPXebpOs6wrp9OJLmV2u50QOSpUVfHekbPcS5ryeM1Z5/EVltDEIShyFmqBtYVkWsAG0PUD&#10;3jkJNEiZmAIhF87zjHNCm+07hzdCOVuXlWn5QL+uDOMG33XNJC7f8f7+nuPxyH6/b2QcL8SI21sR&#10;UitFTkKi+8Mf/oAGrq8O3N8/cDoeORx2DN0g5LRPjpuI/CZe+Of0fccwjtQK19dX3N3dM00nXr16&#10;xXfffY+yltvbO45HEab5JozNpZBKYVnFwB5SoCqNsQ6tNbvdjhgTa84UlJhwSkY142WuNPKUljF6&#10;XbHWcN0fuHt44Hh64M2bN7x69RLnPK++egXacLy/pVRYV6HaaBRWm0a4DoQ1YI1hGEe2Roto2ghx&#10;ujTy1EU4rbUhxgVQOOvpu64Zj2MT5HuMkuNmrEFVCeDwjcoKIhS1xnJ984y3799ReMd23BKDEF47&#10;bx8DTHQTJe12O/pO6IQ5i2FtnkU89Zvf/JqqCtvtwNB7vLEYUwm1ipgvzWxGEfUX8R9jtQUDxjmh&#10;mJQiFObL/IIQY0MIQsFp4ycolkXI59vNhq+/+ZZ1letpDYFCZVoWblBYY4lhlTCKCjFE7u/vOFzv&#10;6bx7FM1aY+j7XsabnKnx47F0SpSXunNNlKSpKXH34T3H+zuchqo1RSnO84TSBq1hbeZ+3USeQBOz&#10;JmJYyDGwTDPH44lhGNBGs8Qk7+G8kNNKYRy3Ioa15lEgZa1hu92gteb+4cj5dOZ8PrOuCzknIRw5&#10;h/eWsfMM/SVoZEculX67I55OGG2ZjxOpVvpuwHtLTpmYF6q2aO+xw1YEeSkzzSvOWby3j/eBUvD6&#10;9WvevXtLyZGbm2v2uy2u83Teo7WjFjE3dlbovTkFlJJ7eBgGpunM3d0dVmu22/3j2qBkCThR2pCB&#10;VCrWSqCJ0kIpcd7inbCE1hAkaEdrnNU42wn5pRnzQQwbF+KlbiTGsIY2fhsx2aXA+Xhi03XcXF2J&#10;yDsn0mbkfByaCcXghg2gmI5nChCLmDmNNnRjB0UM6x2VvndQItaK6eX+4V7O72bPN9//IBT0VDke&#10;T9wfTzwcz6RcsMayrgvH6YwyBmcNs1ZMxmA1QqurWfTaFbwxuMEQkpZAkxwkkGZZOU8TKJogUOiJ&#10;QjaVa1QpxTwvDIMcX9f1dOOOZV05P8z8P+y9Z5MdR5am+bgKdUUqCAqQVV3VVdVqzPb//4AZsxVm&#10;Y2trO9tdrapZBEEAKa4K4XI/HL/JJAbsse35uOlGGgEwM3Fv3AgP9xPnfZ4ffviRGAMHH+n6nkkr&#10;ptmjjGEJiX7YcP3iJakobNtx0fU4aylZ1eMtBpv372+lwRPY7Q58/HiLthIwH8cTp+OB+7uPfPvm&#10;K16/ekUicXd3h1WKvmlw1ohJ0GhSkutEG816vaFf9SikGbFYg+17QHGYJ5nXQ6JXBqMsIWt8lnWY&#10;dTXohWFYDcQkMAwfEvMyEUZpQDZKSYC+bWVdVcAaMcZaI7bInBPaKPQ5KFbXKDElme/OEAaloWRp&#10;bswZP884a+icJSCGtXOwIedMBlIpHE4nXDbYtiXmjI8BkgTu1qs11mqmZWa326GMpekHckzsDweG&#10;vkOXjDWay5sb7MsXRB9Zpol+6AlhYV48h92eGBOr7SXry0uuthdcXVyhlGKeJvJ5nV5tWSWK0dL7&#10;GWtUZb3IvOG0o+36RwulBpyx/PY3v+EPv/+rakSVxvRczU4pePw0k/2CKoVV25Cd2MHDMtMPAzeX&#10;W26urila8fH2I3/+/nuO84it6/PgF0rJtG1LTop5ntH6itV6RecMtgYvlDEoLZ+f1hJYl5CkpDwP&#10;xwPzPFXLqYRzWycBixLFxphTQDkr4UUlFqy27bjYXtC0nQTlQsD7hYfbex7u7gh+ouk3DOvN41zU&#10;9T1KW0JIj/sgsRRKGEMrg0+Jrm3YvHnDqy+/5od3H9gfjszTRMqJnAp9v2a1veTNr3+FMY798SDW&#10;+64Vk7qx5Cznl1GQjyOgaJ1Fu5ZYNH/8l+/447+8xTUdw3r9aGlUytA0DqVkTr2/u2e/O/Cb3/yG&#10;zfqC248f2N3fk5LHaLHQDcOazXrF0HcYa/HhKOtVrejalqbVeD/jl4Uah0VpzTxL43TbdSh0tR2O&#10;vPvxPdZJkLBrWy62G1arNa4Ru5k2lnMYtu06tNGyBi3Qd92jzavkwjyN5JTouxZjrYSkK/7ovA/U&#10;BtpW5olL51BG1RCrhEYLmcYatGpIJeOyoW0b+r5jWWaOhwNt07BarSS0VTKtURJwb3uC0Rz2B8Zx&#10;knnfOtq2oWkFMmKMrvZ4RyiJ/e5Qg2caax25BHwM7O8fKEmazIehZ+h7VusNL169ws9H5nnm4sKQ&#10;C8SUyblgTaFrBjGe0fHqxRW//vU3HI8nlNJM01jvEQ3DMHD14pU0dysk6L94ptOE1pFSA5AxW9qo&#10;mBaPKp7D6YF/+td/Zl4kOORah7OZlzfX3Fxe8PaHd7y6vmK7XvPVyxteXF7S2IYlTBISSBJCNEoT&#10;c5D91f/H8bm6x9N6wCPI7pPax/lrzsCzT/d0v1Qz+VwI+2fB68/Y3J9+3bmG8Ut/j5KFcmVzSQj2&#10;XDORxvifQwtlhv28yf4RFfgkQIhSYlx9/H5+/vWfCdp/zjx/Pm6fO+ZnaNMvvcez5fRpvUvqFeox&#10;mq+UepKbV48h/l96fU+hAmIhfGqRlwBwUrmCb7JA2app3Ggj4Vyz4OyM0YbGNTjnHoPwfpmJMZGq&#10;JVWAkeXRBH8OCZd6YIuSwI22DqcNygoYo+16lmXmdDzh9fK45p7mkWkJfPf2B+53O75/95Y//O43&#10;fPXlS/qmg5RROaMbK0EtoKhc51RZJ6cUUcrUvZgmxSRmQ61JsUPXALyu8CKx2ooROmcxOVunaogj&#10;kop+hEEqrWmsZWamhEAxlrZriK0j5YJWZ0O3hClLSuRai9IUuS8bR7Gaq4sLliIhyFIk+Lhe9RxO&#10;I9M0sywzSinGOfDq9WtWfcvF1SWrkJjnhbv7+2qels/Rak3fNLx6+ZJ3P7wjBs/2Yi3gshhZDwPr&#10;9ZrTtIgdlFTXsImh7xm6FluNzsOqw1gIi6/B41KhSQXST7XWlAW4uQTP/nBke3nB0PWgNH6eH0PL&#10;SouRvW2l3miMGORljV/BcQmpCWQJ7aUzXNTIa0ol8/LFNVob9qcTKWXatsP7mTlLnWFePPf3O5oX&#10;12LpLlI7kgBoBZmWQslS76h8tXo9KELQEoBHLNjWObkH1QlJawkfSrjrfDdPhLiggqJow+wjKSZO&#10;p4l+6HBnK3rKxHJAWcOwWrHabPm379/ysNuz3x/4y9/9BSmJtfVwOBBrmGcJkWVZMCgBVNV6gKnn&#10;sdUS9HTWUZDzIcY9OSbmaRIIYw3jW2e5urxEK6m/xZRxrhOID1rW3F6gLK51vHz5ktbt6ZyFLOey&#10;BprGCUQvVciFFnDb2faaUiL6wIePH4kx0xiNVgpl1CNQttcD2jls29ValebFq5eopmUcR5QpkFsa&#10;xGA7DIPMUbU2iMoVTlYBqMZgnSWPYgn2PnA6HjEU7KrFuVau5yz7s0zBKIF4OCcW4FCvFUqRdWTJ&#10;lAq0MEqhEcgfFJx1KGUYhjUpC7xpXYF81tZ7VSnM84zqOqw1TwAqQpE9Q1iapkFVIIGEvwopCQTC&#10;2ro+UqoGg2XOP57Gn+4BtZYj94tqK88ZqzXaivk4V+CDKoXqnZZalXr8dgnXqgpiyQLFytTyuhVw&#10;YkkG20j9LKVcw9MaZwwFWF1eEUMgBM+Xr1+w2awwWhFKQ2flPFI5kHyFvhS5P1lryTExNI5WGUIu&#10;qCR372VZOE0TtoIpSpGwvsz75/2N3GNMvRYaJ2u69bTw/uNHUqzvsRQUBWc1NA0xQg4LVotZmpTJ&#10;qWAaQ8qe+XRk3D/gpxNaF6xR6MbRDisKmn6rwTZEdQYbIOCrCowquTzWJLphhXWOsMh+OAYv+zSl&#10;JMDnA8sia/TGNRSjUbmg25aQEspI0DLnxMV6zWa9JaTMMk3ynroGjNxLtTHkXFhCnbeLPMPQSqEQ&#10;yBulVCBqXVoog3VQjCErGMcT8zLLfj0slFNhGNas1xd01qFzoRS5XmJKWCUgsaYRoN44K07TRFgW&#10;5no9TtOMMfXNATDnAAAgAElEQVSeWiENXdfRdw1t0z5ZpwqMb1kCx3FkfzwwTRO7/Z6H/YGbq0s2&#10;6xVdI/uSGCPFGLR1+JSJ48w0nrBG068GnBEga+MMkiotZK05zDP3Dw+yZlCWi+tr0IaSAspotpeX&#10;OHvNfDzycHvP/d2t1JGt1EZ6J2CWoe/oVz3zvBBDwlipu2nj6s8Wo7F1nYTHiybXexA5MZcjwc8c&#10;x4XMgYxi8gtTvQc3TcP+cEtjNUPbYWpitW1bnG2YQyDGQCYSQyTGjDUNZFmT6fqsSWnFaZz4ePvA&#10;d2/f4r3n9atXfPPVVwKI9IkUFpwxxDyy2x+4efmS11+8wlnDdrsmlwrfsbbuIx3TNPPx40dc21Qo&#10;h5Z5yAca+xPERVuLsnJuxpRIdc07TRMPu4d6vRRylrpL0QrtGpaY8BGskTqFlFwykCsERWF0QwoT&#10;x+OOME+01eCunX5cA6ANd/s9qgLNhpBxTQtoxvGEX+Z6LWhigaQt2VgedgfmaZZ6hbXsDiPYB66v&#10;NV3XyTOrXIEX84zKmaFv6VwrYBHT0/ctxgrkW9dV+fk+UZSqoF9HiIFpPNF2rQA3UuA0jhzigd3u&#10;ge/+9K/sT0dSUSjb0nQ9Q7+nHQbabqAbBmzjBKBiGzmORZELAtNsHCqHCovJdZ7KUgO3Gm3kvIxZ&#10;oCLntTFJrtvr62u5VynN7d3tY6C85Mz19bUAZYxG1bldK4FJhSWSvQA4Swh8/cWX7I8z4+Q5niZK&#10;Bev0fSfz92rFy1evmOaZ090eXfcufdehtcFPsxjXLcQsGCyV4XA4MM0L0Qessbx42fPtt98yDAPf&#10;Knne9/CwYzwdiSEQl0XAhyFQciGWjNJyP14WT4pSD1JanstdbLZ1D5eZ5omS5DmjKgXdtALLAhrr&#10;0K6pcy6kOZKXyGwWUFrq/ylTlEahcc4JfNMIyjwmgbPO84mwBMZppHWNQBHKef+pUEks6ih5Br4/&#10;ntA1zO5DZPIe6xq2F1vauhZpmkaA59ZBNdn7ZcEvgZzO+1uBQqka8HdG9oKgyDFSYmTV92y3Fyjk&#10;OeIye07jxOwXUop4HyjUPX+Q89yHxHg8sV33DH2Dq/X+lCLJy33TuVagRMqQVMbHiNYOZVuWVO9d&#10;2gk4c54IMXI8HjFa0a1WuKZgu45VDqzWK7SzhDr/PI/n8Tyex/N4Hs/jeTyP5/E8nsfzeB7P4zkA&#10;/zyex/N4Hs/jeTyP5/E8nsfzeB7/4fGpYQw+b/iC/95kdh6fmtB/ZnP/pUbqJwH1p7//NKD+afj9&#10;09f0OWP907//HCz4tEH502Nw/p6nzei/1Fz+uXF+H5+a5M+/ftoAbY0BLSFkrQ02BDGTWIexDY1f&#10;aJyE+dpxwjnHPI1ofSKEUJtXFVqrauOWxpTz6z0bBuVPf7LGt10rph4nwYJpqlZCbSnFsMwTucDu&#10;OPJf/tf/g+++/zN/89e/47d/8S3bfoASAMvsxaLUOych1e6OmAKdHehqo+G5UcYohdKQY5HQUcm1&#10;2cNRkGYgH6OEpoxBK2mqVI/dfdIYtvhAnGcJa1oJDyll0AlpIMpi0QHo2k4CIUqa9KL3OK3ZrFfS&#10;OGKsND03lsatpOE2Z7SqIWGdpKlViX3G+6UCIgpaQ/RBrE8oVKfQykJW5JhprFi8nTUMXcuwXpNj&#10;ZJ7H2kRiiSXx3fdv6dcr2n7g4vqGv/idZn+aUEbj2k7OpZQ4jSNWG64vLqGAX4LYN5DQft92OGvF&#10;fPQkYJJy+ukcLtXAohTKWBRa7EEoaSLO0hRmtAalaV3Dqh+Y5hm92T4aB1zbihVDq9pwq0g5StO6&#10;NRhlUGUhxIz31SzgJEh8bk61RqzVZ9NS8pElJPanmeM4Yl3AtB1Yja5214LiNC/4lPG1Yfj27o7X&#10;r17R9z2da9jHxGl/4PLyir4T41EKET+LKcMvXq5hFfnTv/4rpxcv6PuWlBWH00hJYqsBOZ9QhtM0&#10;cnd7R0yRb759I4FFNEoZvvnma969e0vbNhJg63tKUbRNR8oRraspLGeWeSYrUEajs6agWa/XKGuh&#10;Bqy0bUklM84LlkJjBf4Acp0PfU9BYZ3lw/sPoAqb9UoaxinMy8RpnJmmwMfbex7ub8lffclXr1+B&#10;ilhtJF6VE2Sx8bQ1XF5ywjkJ4pEFLHG2ACltQckc8v79j7RNzzfffkvb9ZjF44NY/ZKuhslqLTPW&#10;VQNhkYZspUFbVusNKWfe/vCOsVuwtsFZi3FrNv2KeZ4Yx4ndblcN4h3OObHRpMR6vSaEQFg8P7x7&#10;x8uXN5wOmr5tWPU9i4+P4I/j8ch61ddzEFLRaCU2VKUNEQmxai1/XnKWpp1QjVbasNluafsVSjlu&#10;b285Hk7yPmuLnzQTSvitoIjVpBKWgDaG1dDz5s3XNM49wkCk6TbinKXvWqKXBsScJWQ4bHqmeSEj&#10;4aKcIg/3J077Hckv7D58wHd73LlBdbVClwi1OSqlWF+jzKEpB1IM7O7ueffunTQhW4PGSbh3GFiv&#10;NnjvmaaZrm1ZrVb0fV8b/qXxiXPgSVejVddWi5ZcY/M8czxOjMcTRhd88PTDIBCWpmGzWZNzoe8H&#10;ljmQM4/gnThl2mElc59rWZYDaZ4w2pBywYdA27U1oDjz8faWEDxWQwwz4ymRT9XQlsUaP3QN60E+&#10;f2sshUBKB06nIyFGPt7eEX3g6vJS7HVZwt/K6sfgymV/Ie9dS2gpZYF/hBBI9R673W5r05qEjGMp&#10;EvJxYoyxThoeBdISKaUa/lTCObEehhBQwLJ4bu/uaJyhswZLkgD6HOnaHqsNs59JixdrWW3M11oz&#10;jUdc42iq7SbGRMmZcR75/oe3fLy95etvv6EdthjX4LShAYbVwKvXr7m73/HP//KvnKaJpm3pGiPG&#10;JGtojMZPIzgjdq+caRppsi1azg0rLfnS6O4sQ+O4vlgzLUt9/4n9/shpHFmvt1zeNLx79462bfj6&#10;zVdkBbZpWW0u0NbRDFu2L16Rk1ynHz5+5O//8R/o+55vf/1bXl/c0A0r2m6gnNdu2jyajVINYJeU&#10;CcFzPJ44nUb2+5NYoayi73v6vqOUTNcO+FBYYsFoy+bqBpVkDWO1AiWfuTOGNC9QLTw6ZnKJYgrO&#10;cPIPoMQ2mcgSJj4dmUOgcWcTJ8RQLUwYZu9RWsxmEj6WNdY0zUzTLKHuxjH0AnBoG5k3G9tQyNUA&#10;mPB+ZjmdOO525BhZX2ywLtL3A8412GpPGvquzh9iFfXeczplaSotEnhKMVRTs2ecF+LDCeMa+mHg&#10;7v4O7z1OG64uL7i+uWaz3XCcJsI0SjNlisRpwjYOXSQ0JFAILWal1cCXQyeNnEpsmKFksQlpQ/DS&#10;6K6NpXWWVNfT2ZrHJKbWsp44WxuLKABp2wZjJeCtKgBGafB+hgJtN2CMkpCl1ZTGsMxgcyJ4DyiM&#10;ExPvYwiSgrIWbR1ziFzfXOFT5MOHW4ExaYtM85kYcm3sFlve3d0t1xdbWT8pMFbLXKMUvq7p9dl2&#10;Xi3DMUWCj0zjgb0qXGy3AsxAkbWiyjAxSgLdtoYXMrKmb5oG0/Vorbm+vOL0+jXzOEmYBupaQNbp&#10;KIM2ipiTGMVVIZVC0/aPRt6UF/a7B2w78PqL13z97bccjkd2Dw9896fviPNCv17Ve1Di66+/4fs/&#10;/xs+RUiKY5gAhdNi3Rynmdu7+0fozt3dLaNP+BDw9wd4/1GMriESo4T9UopcXl5wf/dAiIl3dweu&#10;Lq9w1nL7/j3WQNeK5dGaB7nfW03fD6yGFW3bMgwrtlsxY3b9in7oSSnWdZBF24aSYTweJVCQCykX&#10;NpsLfIzE6JmmkeBn7h52NI19NKMVNL7OV7Y29MrX+gryyVC0rNNTokwz2sh5Ims0OPiZxjo2q4Gu&#10;bYGCX0Z8jJjzvrAV0EomoVIhh8Bxmqp1r8cagQd0fcduvydmj1KK4+mEOCQRA5m2uLZncA2ubSUg&#10;l9JjGMtojbFiUG+cYZxGFu9pTEHbDnfzEnsOZiUJ6d3fP6D0O758/ZLtpqdrHKte1gECWUlii7eW&#10;aZoopdCvVnT9gHUNp3Hk48db7u/v0NqKbW7o6duG1rnaxG8Z+p7gZ2KSYKDVCrde8fLyiqvtmt/+&#10;+lc8HEb+5bu3/P0//hMP+wMxZ1JRGNdScuGHD3c87I5MkyfEwtC1GKVACVgCXcjK1DVU+g/VWD4N&#10;sZ/Bf/8ejO/T8bQ28Wlt5HPf80tf+0t1nqev49PazuPXi9v7SS2mmsxTrXMgIbanX19U+e9M9k8t&#10;6J97TeozNarzOO9rn9aMnn5dOofWntSkPv0Z5QkI5mn9Sj2xp/+s1qNq2OBprUn9+8ft6bF/Ckb8&#10;OTiRx0B9qbJnAR0pNBqtHEaJeTF4z6JtDUIqXOOwja3wRMt8siyLJ9SwlbzsGkSs4Lycc/17BI54&#10;/rXSBls/XaUsShsMhsUtdG3gaAypmkNDCuwOO8bxwO3tB/7q97/nD7/7S64vLsXWXsMo0XsBeigN&#10;JYmBuW1QGDHtKiPwlJBY/IgzDU4LFM5ZV2/vAs1JQdZvKI3C1ICSBEaDX8haAvNWG1qtSQoaozAU&#10;NqtBwrLVNE81Kyci2hZKlv2aRgyVWilUiuQcMSrz1RevHgEEKUaxACMggYeHB1brNevNmr51qLZh&#10;PXTM08gPP77nYtNJoHTxqCxhs6FvJbRLJvmZ5CNWQddYMdROS4WcSEirdRqUwxhb4ZCFrmmwRe6x&#10;IS7MwUNSBK2Zg5eQj5YgzhKiAJAq8KBxlhQk8JtykhCxAavBmFLDLjUMXJD9PUWgVRhSiXgfKSoz&#10;rAYUAl1oGstq1ZNKkb1FrUn5EB6to/vjkevLLZuhr5Z3+d6MJuUIua4DNbKeVwpnLCiFU4Z5WiSk&#10;q5H9eq2nneu72jlUyhTEEB5zkpBOjsSUCUsihsQ4T7jWsVoPdH3LNM0SqvOBYz5ycXXFb/7yt6RY&#10;WG+l3pCLwFGNMSzLwjhNLPNM6wxD24BWuNY9Qm5USXXOMLUOoIi5cJom5rzIPT8HATAoHgPCi/eE&#10;EAFLv1qjm4aQZG3gnAMt80rjJPTs50BIkbZr5P7nnCBHcsBZLWCuJPui2LaMp4k5BIEJqIJtOwl6&#10;ySxEiJmmGTDW4ENmaOX4G6NwzoAS6KcxhsE5lMpiC9VigDVWEUIkZS/AMS3zojUCRaQaYv0ys+pb&#10;qVWnhDIaORwZPy+4FpRWAmAwhqKzwEwrWFUVTapWdqNAK4jVPu8rvAuj69xtKvBKPYJ7FZCCf6yX&#10;EINABStcVWuNdhUKafRP9zhVKnxTCbQkZYGKVqClNYbN9pLj8UDMYuE2FeiYc2Z/OHBaAl9tLmi0&#10;YY6p7ges7GFqGBWlUcY8gijOc44qSmrV5+cJpVBKImWB9eQahtMqoUDgCzWc3jQNWoNRhbYRA733&#10;HlMt7TkKgKsyGUm5EFNEGU1f9z0YJ9dryhLkrRC3Ut+n7BsjTeNkjVoDnMZI3agfVhjXEkJiWEtQ&#10;c/EzShWpQZYEOaMaJZ+p1pQg83fXNuRcIVBkmtYJ7HazJgZPqmZjqx2mQPK+AmYTx2mWmnWFjfV9&#10;/3gttbp5BKfSdQKzopC8Z1pmUg1/ds7SNS0pBuYlUSg429A2mpiiwKGURtXPI6fMdugEdKEEyYGS&#10;2nuOsnlLOZE15OiIWZPJxBRwxqCdfYSBDMMKtJY6gTLs04G2bbm5uSLnwm63Z5o9CYExGiP1zFjr&#10;isUolM4Ya9AYihLTcY5HSPLsI4ZUa6GyGBlWK4auZdU1da6OAjwJCZ8zxjmG6xsuNhccpxEfA/Oy&#10;ME0z37/7gKZwsVlxebGhaaU+lkNinmd5MpUjx/0D5CTAY+R81MZhnOPj7R13H2/puoGm6Sha4zqp&#10;F4SUSSWTk6VpO7744hU5erqmYZkmCQZXoCpAbzU0jmQbTN3/llKPjVL13hAwWoLrAjuqMW6lCVnx&#10;44c7gRdw5jEUVquBpmjGcWIsibzOrFcrTCN7KZWCPFdwTp5mWIGHGd2itBPAhS6oIu9HG8PLV6/o&#10;Vhv2uz0xBo7HkZwTD/f3lBh5/fIlMUbWqxVD37PMnlzkHq2MQSld69CFxhV8WFAa+r573Ht0w4VA&#10;aHKm5EgpiZILUxBo5XSaOI1HcgUATdNMCFHgREaug7Zr+eM//RPfv/uBbnXJ11+94Xe/+TWroQUr&#10;dY6CorUdzil0b1G6MBpL3w10g5iyS5b9v/czD7t7lnEkx4iPsiizlgoLKfWaKWhr6Ie1zEcZjoeR&#10;gqx77ndH7vcHHnY7LrcCutZKoUpmUZDaBqc26LZFlYJV4BrNy5stPniSL6TgmeYggJKUMKZBWYdt&#10;JGisTCHEhZAzu8OB7//tT7z/8JEQEj4I0cNaCdyHeUEfjlI7yAnX9VxcXD5Cidq2xxpF2zqBiuYo&#10;EIKYKIVHq7r3E6ZUUIGRZwOtUZj6PKPUNb6z8kxqu9qQVwVtDCFl/q//9n/TNpa+czglz/i6poWS&#10;SH6U1xoDuShurq948bLj492OICQU2sbRtbLO8H5hGg94H9Bk2Z94j49RwAvK4IKlW3dS11AKZTXd&#10;0JEQAFWMkXGcsK4hpoBgZxRd3wqQwBiM7DiJPuBD5DQe2O3vySXRtA3Fydpk6KWOeRonrLUMqw1N&#10;2+HrXJMKTN6TYmDoOi6ubn4CyQQPde2bS4UiayM1MSchdEGBCnScrNFaIIhUcFvbXfLCyl7ZL4EQ&#10;ErOfMbpUY72mtT05Zx72B3JOjHNgCRlrDe8/3KJVwTonQHjbcH1zxWa7oe0cWhmMLqSwyN7eybOx&#10;eZ5lLa8yxAqu9l7OGx/xITCsVmwutvSrjm7omRf5nFOSa957qfOmXAiLR2t5zpFSRistcOOmJVfw&#10;uap/Zowh5ARGIAGlrvGhCNwZmMZFIOv1ObF1De2qY91sHvfrOWeWlJ4N8M/jeTyP5/E8nsfzeB7P&#10;43k8j+fxPJ5HHc8B+OfxPJ7H83gez+N5PI/n8Tyex/P4nxifM6t/ziCWqxVCa2nigZ8HvT+1hz0N&#10;uD+1r58blz9tYH7atP25oPrnXuunAfin//9njcef/Kh/L2z/PwICfPr3n3//1Dp2/v3TJujzn6X6&#10;Pk21clhra9OSpWlaaSaYF9x8ktCSs7jGYhvDOI4sy/IYUC0ZKAlbH75LBFACp1mdrW7lJ4O0UvXB&#10;f0AbhdFi5NFaguVisfQs08Q//suf+PH9j/z9P7zmf/nbv+Hbb37F5mLALYGH/Z79fs9q3fPi5pJp&#10;kebnFKMcr1ykqQBpYjyH9pU21VqvMa5BJ/Dzgg8n1qterElFrFI5RmnUTOB9IKSALQ2D7UFJYLkk&#10;LQ/7EUO7UVpM7UZX6z01lqd5+fIFs68mnxglcGckjBOCl4bRTz5rrauhI0uYkBoMiTlVy5c0/Ikt&#10;BlojYcu2a+jblkaBbhusUcyLmEW1EcPAhw93/Pb3N7T9IIanIA1mbdeybluOD3tyKkzT9GjHHqeZ&#10;Lrc/NXMagCTmmGqXkWvzp3PZWifNC6XQGmmwSNUI65yDRLXUe3IRw83Q9cynmb4baBordH6jaKwT&#10;2w/SMJlSIdZwmzYO12qSSiynnVwrxqHruZlKodFOzrsa5MIkCpFxXpiD2HLN4YRxDnKEonBtx9aI&#10;NVgp89jk/1/+83/miy++4OpKLLF+Wdjv9rSdWJv6tsPUhsN5XuR6zBnvE/f3D6AuaRtHTJlxnujb&#10;rhpMNEtI5JK52z1we3/H9mLLxeUWRW24GQaurq+gKB4e7rl2jmHocc6xLGO1LykSmlgbhs8gCmWk&#10;KbWkxLLM1c4pYbQwz+ic6GszlNMWrcR6rSj0bcPV5YYQMyjDMgeskWNyd3fLj+9vWXyibRr2xxNX&#10;15FBO4yWRp3zuXtuADzDM0rJtVlbPxrXSyli2A2eZVlomoZpPjHNE9tqOVNRAndGITaXGDFWbOKl&#10;SKOumCnEpk0prIaBy+0F33//Ixm4ur7CtQ0XF5bN9gIzLVxfR7778/f4ZeHVq1esVqvH+Wue52o+&#10;nLm/3/Hy+hprG2JMfLy9IxcJK8ecmaZFLF113hnWa9q+J5WMirGaJpUYup1lmRcJruaM7XqMNThl&#10;cE3Dw24HpbBZr+kGCSMvPpD9TFESakvzwlItUpvNBucsX3zxBdYanNWUFEhRLD1ta6FpyDnIHKw0&#10;w2pVW7ClcVijWOaZw25PmGZWTYMpmTxPRK0IWcIVOQaMa6AaxXMp0uBapLm9a3vy+oLhVysJnIcg&#10;TcVNx3q1QVHQpXCxXst9uCS8Xzge98Qo85LSYs48HY/E4GnbVsJ2WnN5eYHWlhATyzRy9/FH3r59&#10;J7CIb78h+hkfFqiWP6uh6weUtcw+YKyldT/ZZ1t3iV8kHLfdXkiAod7z+nXP19++4f2PbyVkkQJ5&#10;jjIXhYhfAlZrfN9xPJ1oHwP9YuH1XsLQc4gYNKdpxkexaCugiz2bzQpnxPx6vhaaRu7F2nSUaYKU&#10;xM7onNjStBVjcr3eU4oYFEpr0J6YJVwYfSCEIJYmm+RzHwaMGsSeojQpHTmd9sRlxhlD24vda1xm&#10;UohYo9iu19i2AV2b+pVmHEdiCPJelBimFJqr7SVX1zdsLi4wrmU6jbKWU2JBNLbhcrPizZevubu7&#10;5/Lqir7vZQ6LgRgWcpRQw/l6IfPYuGiUQFK00mAUKYn9qe07ysWWGBPjPLMaBpQSG/D28hKtxDwz&#10;jSPOOZrGUayl32y4KkXMWVnumb/5/e+ZxntCCPTDirZb0TQDTdtyjuClnEkxMU0Tp2mqTaQK2zqu&#10;uhtevH6NUobjceRwOOHnmXkaKRRubl5z93DP/vQnXr64wRnNdr1iVRsdTYzYxqG0Zlk8McUKMdIs&#10;8wmfCqQIVCO71hUqo6SBNXixM1WzlrZi1zbK1HVaJAVPyAnrWmzTYlJBh8zV1ZYYI/M8M/vD4zqv&#10;sZb1ekXTNsQcOI0zu/sd/+d//a9MpyPf/uobvn7zhutrjUuZMo6YGirySknDebX9NU1L1w/kgph7&#10;/ILLmW5VWMVM0k7MkM7RdB1zDQEZ6xinieM4ElNkfziRo6wH0YpV6PDTjN6sZF41WsJXudA4I6GT&#10;nEFrnJHzuRSxW0swXgJFtoZZmmFAG0NM57B2WwPcvq6rDbkUcopQIo2z0uyeMiVGDtMDx+NevlZL&#10;gFyuay3r7GpqNHWvI+v3eqySWJOSF9DPi6sr1sOGcRzZ7/cCPwmBjx8/cjodQSkWvxDCDauuRbct&#10;qSSGdsXFxQUKOJ2O7Pd7AVFVU5TKYlFVKqC0WLp8ThzGCWetNEu7hqQKZfGc9jND19D3PcYKcCOV&#10;IiCt1uLaga3tUHrPMk7yHnIgBvn8jXUCl9IOkOtOA9bYqqGEdT+g0Dwc9oxL4PL6BV9+8ZqL7Rrn&#10;LH/60594uL/lf//fPvKHv/4raawOAayEwo6HIynWgIDWAkBKkdPxRM5JQDrKEEtCN63ct1YDWivm&#10;ceRwOHB7f8/72weG1Zrt9pKL7YVAKWzL9esv0CqjSiQGL3OfsaSiWEIiHo+YaWR3GDmMI5fbNZeX&#10;awl2lSwB+KaRAEEWoIGioFRiGAaxJk+zrGsUEv7RBh8z8bRwGj2lWmV5AmDLMbEbHzBa45qWthdQ&#10;mFYNfp6Yp4VcMkMn4XaNIqfINE0s0yhru4d7docTNy9fcnPzgpQKbetwVjEuSwUoaJqmox/WzNNM&#10;zonjOLI77IlFmpfjsuDniaWuqy4vr3BNj+0GTOMQjA84azgdD3XNmCgl0DYKrRqG3tG0DRRFLj3X&#10;FxfEFPHL8rimLFn2Q40Tm+Y0ifWvbzvmeWE+jhJstBKUao1B50BaIn48SbCwb1mWgPczpSROJ4Wz&#10;FucMnXOsnJN1tlIY5x6btcmJy74ndXCxWvHVq5f89lffcr/b4cNESkHgAc5it1u6CvbaHY8UCkMr&#10;JntlJFgpFsvM8bj7n6qvfK6e8un41Gb+tH7wSzWRXxpPYX6fC4P/Utj+l95Dxen9rN7xFB74udem&#10;Hm3unw+7f3psPv3150Lk59rTuRb1ab3pl4L/P3995We29s99Pv/j48Fnj+/n/vxzYf3Pfd/TGpqC&#10;apKWEK0yFarWGLxfUFZjnKVtW5qmZZkXlnlmniZ8EOiQ1baGJGXvdQYMFJ6CK0utE4h12DlDayXo&#10;4/2C0oWioW1bgl+YxhPLsvDDD++4u7vnh7fv+E9/+zd8++ZrNusVOWlyCoQYKjBLAqpd25GLJmeZ&#10;F4P31TSquL29ZZkmbGPoGsOm2wicTD0BO9YaVs4ZH/0T07yYpq1txNQYKsBGS3hQF3nHJYZHbkFJ&#10;iXgGwKSE0hqnFNOy8P6HHzBdy+X1DS8urjB1b7eEwOl4YuJErgGeu9s7rm+uGbqGGAMpBdbrlpu4&#10;Zr3uAQmwhuCJydP3LV3bUCoAxWlFZyzUAMjZKq1UkZBKrZ2FLAF+RWboe6wTe+1pPjGOMzFSw8EJ&#10;YzTWtKCigFVs83gOOuuILhJiqMACgQ3Zsyk6lxpwsaTg5XysBtSUc62pxQr3Qf4uq1BY1iup6533&#10;+Webpa01KVNBKSgj+/GcMQisjJQIKUvYWRWUsZQi+04xSuoKuRQQiTEG2zisMhXakinaoKzFFMgx&#10;kJXG1vopUdEYhcoSZl0NHb/5i19zOB64v7vDObnvjtOE0povv/wSqw0pBX788R1N46p13j7e12Xv&#10;y6NtV46xhGFVlj1j66TWl4PHGs161TGPR4LPjyCic2BxHEfatn20kXddLyGhnMheoHbLObSds0CB&#10;gKZtJUBdoXfaKFRUtaZc545YWK0sh8OR7BeUAucavn7zhq5pWbznz3/+M6fDUSAGBaxxKC2f1RIj&#10;yzLL/dVa8iMgUezyLidCiDRNhzUQVBCIQZ17jDVYa1mv1nR9CzlJfU/XtbbWT+pzgVgyXddJLSNX&#10;0IH9ae9ZSql7UYG9qnp+L8vC7e0dx+ORaZ7JwGazkTptSijVIXlUS7FWILJJgJU5Z5ZxIpeMqyDT&#10;cg7aZn/4KpQAACAASURBVLleBSwrJl4o53+IIcr8aSRAGytEAyVrvlIUP77/wLsf39XamObm5oa2&#10;7RnHCVMhoSlJcBql0blU8Ae0WlO0lrupUjRtx3EcxVifCrkEUvIMa03fWkJE9kxaoKjWCnStsQZr&#10;tQTGUybFiCnQ2IaYISwLKUOp4AatLa5CDFJJQIYa2Fc6k32h6zvZe1NIS5Ral3OP4IszAME62TuH&#10;FGS+bhwvX71gWUZSDEhEXNbhKUVySRJKzAk09JsVxrb4EFH+RNCFWJ8lKG3pjBF4oTXEWgPUCBxT&#10;24bFJ6lzopmmpa6XG5RRWKtpnaUkRY4KYzRN37GOA+M8M9dzv+SCyppV1xG9Zx7HuiaVnyNVWpmr&#10;dSmQCiGFuhepa5MUGY8jBWgaS46ZaZIQujMaUwpGFfwSBR7pJHRaFFijAMOrmxtC8OQgwczOdeSY&#10;KcETVJGQLAhsxQi4KIcFDFjXSt3EOlCaw0mCvCFEfnz3IzkGNps1X375BaRICjON0cgUV0EUFdoV&#10;o69W7cR2teL1q1c87HbsdjuOhwOL9xWgtaGkQgoBXTK6RJrGYHSFJacs83iG07igQ8E1Pf16i9Wa&#10;/fHAkiP90DN0PbHWC2alaI1muxrYrAYB7+SELZHkxZycFLhuzeWwwqfCEgUKUlKBpeCcQLaSlWso&#10;JanJFSAEjw+JJSROs+d0GuX+aBv6oUdNkRAmZl94+fKKm5srDIocAilEAXMZCyUTogYlVnZrKiA2&#10;RygC4YhJwsNN07Dqel5cXAhQM8g6gJTIKRJSQCvFxeUlXddyOOzFON+vaDuDqterDx7vAyjFZrN5&#10;BN5qLXXC4/GAQuqa5zVnDEGAel0DasUyS/A9RVjmwOSPAiixlouLS5q256//+m+5urpmvRqI/sSY&#10;JtpWoChaW7LWhFLPnSLA0PVqjXHdoynbaMM8T/R9L7WAKJDbVGkcrWtxVw7XCUhkDhHXtmjreHF9&#10;yZdfviKkjI+J3eHI27dvub+944tXr5iXSeqTVtO5RiCqfnkE2sheBjAGimMJntMyo5G1gjKGOQR8&#10;Clhd5FmrLo+vvZBZby6Y58jiPXX5g7WOoqT2QJZnL6pk5sOB8Xji3du3bC8uefHqJTfX17RdQ9u3&#10;tE4gniWXel8qnE4nFg0hirnb+0BsHZuhpyhVryPqvdYSQpC6HhndOMbjyB//6Z+Z55lV13K92fL6&#10;xQuur6/ISeqOiiLrr5gYxyNFTQxDS9MOFTTaCJRkmUmpI8aEMWBNQ9c6jqcj8+mI0oa+7cgpoHWm&#10;aRvGcSSlwvWLG4a+544HjocTt7d33N3dY6wCXcGx2jzeQ7bbLev1Gtc3aGcwDqyFeZrQKKxxNG1b&#10;a2XqZ/tDrbUcByXPNJd55HjY1zWmQluD0w1BZbIGUsYCxliUdaANTd+hXa3LaS17lpzQzmI7Q79e&#10;yT0jCxhRKV37IzLTLPubc9D7/K/3MyFmur5FW9nzaQWlJLyPxLCg1ExIiYedPGNfr1cCBquAEq3k&#10;GO8fdpyOI13fo408Q8ol0zYtIQS+f/uWpmm4fnHD9fU1/bCWeTIFgg8Cr7IWpQZZX+czFMxDEah8&#10;VhUK/ri3fVK/SAlbUfv7447TaWK1viAkKErTtD3r9Zq2ax7XsimVCgCm1pygsT89J34ez+N5PI/n&#10;8Tyex/N4Hs/jeTyP5/E8/v8+ngPwz+N5PI/n8Tyex/N4Hs/jeTyP5/EfHP9egPzp/z83F58NKufG&#10;ps8Z5D/9+Z8LkD/9O59+3ach9KdB+6f/PX//zxqGnzRUf2pd+5xt7NNj8LnfPw21f+5rP3fsPvfr&#10;nzegy39jyjVgoWnbjmSTBFG0wRgxtEgDo3pibG45nY547/GLl6BLbcwTa99PZi+e/r6IzU8Byhgx&#10;btTmTT97rA1iEltmfJDA6ukQ2B9nxn/+jndvP/DmzRv+7u/+jm++ecPFdsO0LHSt4YvXrzkcR6Yl&#10;ME8zar19/CykGTRK4BSFUVbMMjlQsgTkp3nm48dbvvn2TW2gDhQ0iw9oNH6J0qjXWLGmlfJo5okh&#10;SwOIc/TOCkHfaLQTHy2KanaWRnyx0oj9MqeIstJsknKkFDlLQgjSXEnBWVd/hjy0j4uHGhJJMTPN&#10;M6ZtURoxIisFKdM2Tsw+iNHeNA3ezygKxhm2lxf8eHvLfr/n5uaaq82aeZwpOTKeDqzahvV2zf64&#10;x8fAEiPOWtI8E+qvVQ1VS7OMNHGcw68ppcdrVWtDLFGsJamQS3oMwBslDQ8lR4y1lFRonKOkTNO0&#10;9G1LN8j7OoceOudQJZOtIo2JlDMhLJgGlHb0fctud+B4PNC20iijq5VGVX8bSoxM1jb0veHyWlMO&#10;R+53O/78wztQmnXf0RhVrwPLer3Ge89mteb9jz+y3+0oOTNPE001rhz2R4zV0mjeDzRNw9XVNc41&#10;3N/f13NHAuU5F3xM4CNLDrROwk8hBKZxZn841OOZOY4nNps1xkqgXgFDL3awppHmd2stxkjoJ8VA&#10;yUksmjVg56I0hZ2t7z+8f880SZjbWoMzDlWQZml7iXUNhfJo18wlAWL/QiViVI8m12WZ8X4h1ZCt&#10;BcbFM4fAaujRRtNYw/G4QI2LLvMEFFarXmwwJUvzazVGlQKk+Pj5XV1dibEzR5ZlkWBctXsYa7Em&#10;Y12DqZafRyhINWXnHKUJLGeGtuX1q5f8t//nHzhVC+gwDKzXK4wxrFZrttstH99/4NAdyLnUEHJb&#10;G+8lmLzbyTl2sd1ye/eRh92OVdez7lfSkBc9xVgyqhrMVW3G7mhqI/v9/T0QWK8GsYtaK6GD4HFN&#10;Q6qBC2stTQ2AGmtZrbccjsfarHueFWTOPzfKiz1NAowliekHrWq40Mj5oKVR/3A4cHd/R9sNxCTn&#10;6XiaxAbjw+NxUznicxBbViwUrwg5s2DwSBO6axppvqJ+Rk6xudhSopiOcmwpFNqhJ3ppqo9+eTRo&#10;5qxYgn+8/+YaHIgpsN89MI6jgAis4+XLG162N3JuoOiHnjffvOHu7p73H24ZVhtevrygUIgpyBxo&#10;TLUfKbRRrNcDwzA8NhUq5dCbXkISWpoSKUks0TGS/EzXOJyVwEEMXhqNqVCPGnocvUdPC+MSMFbj&#10;rAAC/BJwbY/0Extytb+lGJkPBw6no4TSa4NkSjI/OtcwDIM0nGlDoTDPC4fDEaUdzllWQy8QlKbF&#10;LwshLKQUH4MTMUlwxwdpjG7r8U0hkMI5NBRRWZq1bdPh2o67/YH9cU/rLG3biUXaGkwj80TwdS2Q&#10;qondOQkL6IbtxTVt10q4pMIMUvT4LNe3cwlnG24uNry6vqQdeqwxAoQIC/MC4xhq6MyINbNCOUq1&#10;z5lqr1mWABS0UVAE4mA1rIdBTGbKkKpV6HKzJqRqTDKK1gkMKJ8trrkhVkCCRjF0pganMs5oclwI&#10;JdZmfY1ThhgXclxoVMYY9QhGWPwC2nBxdc2LVy/YXlwR/ULwM9N04ubFDe1q4N3bP7Pf7TAK7u9u&#10;q6U98/r1K16sX0pIXE/sbm9J44Qx1XyXxOimarOkpkiou+sgBKZxQqFwriEHCbXEkNjvDvh5Jmex&#10;Wyvgfv89sw+0XUff9RjbcrHd4tqe/W4nEJgQOOZCUZpNtet06y239zuuvviS6fvvyVoCwNMS8BWE&#10;lPNCQUJF1NfTtC25UdK8ncRu17QtTilCKrRKM4fCEiLFFDH+VAviUuEy/dCzWg28fvGS4D3zNDEt&#10;E3e39xz3O+JyiR8Gbq4uca4BTQ0FyJo4pESOEcnhyblflDgZtVJYJYCfkiOzD+Qi5kVwYrorBas1&#10;TSdhWL/M+MWjMrTWEXPA12BCQexGKguraUnSUG2NpthCSWIQnQ6Hx+DgskygqA20BqUsTlv69Yrt&#10;MNBozXEc8dZwfXPNarXCWMPl5Zarywtaa6ppTdaNKWeGrmOz3dL3PfM8M/mJJcj5Giu0qCD3kXGa&#10;CV7Oo8vLLc1qIIWFZZrZ39+z14W+6+lXK4bNmsaKNTb4RT5n6+i6DkphHI/ELM30BoOq9kGrxTZ7&#10;Bi5pmaRR1UJ5tdnQty2HcWTxJ8Jpz7rt+O03X/GrL15xGkdu7++xTUNeZoFHqMKSE5vVuja+CqjC&#10;VDjOzYsbYg1YoTQw4hrHar3h5sU16/WK427Hd3/+M+8/vOftu4+EoHCu5/J6y/XVJX/9hz+A1ezu&#10;P9A1pq59DcY6FLrebyRiMwePXSwPu8zxdGDVd7SNwzqNj2KNNcbRtn0FBYBtDFfdJettZvfwwOl4&#10;JCQJm8l+Akrd51BtqOeQloDKsthwrSWFmTl5jJF1YKyWXLL8rK7vMKhqTQXnHEUrlBVL++5w5I9/&#10;/GcuL7f85i/eYKxje3HBMKwx2kkAH81pOsm6arXmOJ6gKPrVihevXvLx4y2HaWF3+hGwNG3LerPi&#10;YruhtQarxcyqgeAXvF/Qikewh0oRU02NAMFL4Cr4hcV7SoworZmCfN62MaQkgUljZM+llYDH/Dyz&#10;vw8oXWi6Hm2s7H+G12LyjZlU7a5i183kFPF1DktZY1DoCnTJObNMAW1lzrBa85svX5Be3fD/svde&#10;a5Yk2ZndMuniiFApSjdkYxqYj/yGV7zis+Gp5kmGw8EAnAHQVVmVItRR7m6SF9viVCI7qxoA78iw&#10;/royqzIy4hw/7uZm2/da/2GSfUlcAqpWOu8Yuo4P799Kw37OWKXou47Vek3IidNxoqbC4TT/u+ss&#10;n0rxfgmw/rgO8mlt49dqFr9Uk/hcfefX6haf+7Pznz/tNX8B9v70e2gt4ozyVJv5F7WY+qvCxV87&#10;hp9KAj59v79Uk/pYjCjJ5/xRqcCndaVPv/5zdaHP/f6XJIof//kf1NOqwN087a9UBatQVs514y0+&#10;dIRuxjnP7BecXySp93SgzgpVBbp5um5rW3c9QVLys2XbopTGKvPz/gUBsrU1qCZHXOYJrWTvaLTi&#10;dDzyD//zH7m7u+dPvvuWv/ndX/HVly/pVyvULMmlADMy32ntqBhMLQzjwN3DjqpMS0Z8ZFx1pBz/&#10;BTib69OL/Hm9oLShpNzWigLNCIYhxzKnRFhCE8/RBF8/196cNS1NVCA5gbAsmkJvLX3fcTkKaF5L&#10;5TBNKO9Qq4HVMBBD4Hg4Sp0OTUkFVYCS6Lzhyy9eSlK7lrTqkrLIHQePcwIrWxS+71HKshlGTqcJ&#10;rKGiJRE1LuQytqTGBEXmvgVFN/SEnFhC4vF44t27O65vrhjHDhUVVlcUsib29WdZhDGm7e0rOKi2&#10;YpVCqYJRUJSSpNVaWvqowD+VBh4rRCCXRQBZG+heY8F7R58Kx0n2rMYYxl7uoRhD72yT6mUMBae1&#10;1N5SgpTIpaKUkXVhqeQcGxwtSfBGqzMkrWhfE+XvlSeAuAqwpqpkdoYY0cY12FUgOOc0q9WIcwaj&#10;EWmQEdCMIBKJkhPWOObTRE5RpEWrFV9++SVdJ/u67XotgoYmxBFpnZxkKf28D3ja8ypg8BZVIzEE&#10;rOs+WmtV9vsjpQiQCZWcVXtd8r2WJbCESAVyLTzu9hhj+KLzsmc2Am2WXM9raq1UE4AWUohNxGfI&#10;WXNzfcXY97LPnSybzZYwLxxOE5v1qgkk5FraPT5CLYxDTzaGY0pSZ2qCyZQyy7Kgm9xAaY1udVaQ&#10;9G9rLZvtWvYXtaCMbte3JGNrY8+ijpQK8/IElBmqVex2O7z3rNdr8atag6oiUMu5nmuhMQYOpxPH&#10;0xHrvMi+YiQESU+9urqUe5NzOGNISTfZYBGAMRe0l7XK3EBChcChRaLOicLuS21dK5FKVo0qMid5&#10;75mmyMNuT0qyDnzcHTkcZnLJ/N3f/wPjD2+IMTaJ5yXeiinEKIuxnmma2Z+OpFLYKMjIueGa/Cul&#10;hClIXUsbUswUZ3j48FZqvrlwzInNZkvnTEtnF1lqDAtpSU1GJxCcNg5tMiolmfOVEsBeVUoKxJjJ&#10;OTZJVm5iXeg61wRBe+bT6Swz4KnG1QRwMSXS6UBFy54/S2201ix1sarIJZ2h95wTUKhaZAym8xQM&#10;1licFljaKEtcBDZ23pOVJHrbrsN1A7nV5YZuYBiMpBSH0MRJoCtQMykGrEJkae32m5KsEcfOo5E1&#10;fFGV3o84Y5kOR3QuAhKWgLG6CRsyisqq784iSmukxluViDhWLy5xvqOU3GQJcmPSSuGNEbC0Xb+6&#10;yWmV1XgrdfSHd/f8/vf/LCBsTKSU6DrHdtVzsd3QO4eRIjdQ2nrBs7645MV6KyC2Ury6uebiQqRd&#10;KRe8MfzX//pfuHv/jr53fP36JU4VETs4S8lS54ghEVLhcJx42B/Y74843/HV19+wXa8Z+h779dcc&#10;jzupC3QDWkNJge3oUIgc7anWrBrou9pccpojp2mm5MJ2e9lqegbrRJpS237WOCsJxjEzUdAlQc6k&#10;MFPiTJhPLNN0fiZzsVmjlOiCQ8pSg6oWY5VIW7SmViPPQ1KmalkYGeu4uBxZX1yTSzs3ZSLAtxrk&#10;ervhxdVaRAM5oU0TpaQmTUAxDKNITQrUqohtLq+lnKUnqj2jMyi6XoB1Yw0xJ25e3si6YJrRCnm2&#10;kgshp5+fUypEzlHAWJnXci0iPWxro/t7OXe0UnSd58XLFyK0qGBKwRmDWQ2Usmrp74HLbZRnA1oR&#10;Q+B0OkmS/DAwDgNXl1t6bzkdduwfH8hLbjIWS3GOrhsRL5wIq+cQKUtAK7n/UaHUjG4y3lQqyjmM&#10;LNIpJTEfTxwPOxGMWod8AmCNZnW5JivFnDKlJPrOEaNI2TrvcNaIpEbJKjGXwukkElDrDFQt4tEK&#10;y3zCaEXfr/BNiPzT23e8+f33GCPyFGcd3lk26zXTFFCu4+LFS7z3xChrytu7O5aY0cZJSrY2qJrw&#10;ncf7HqoihcDt+3c8Ptzje8d6s+bVi2tev3ol4sNcWqJ3oRtH8jSTogjKD4dEDBu2m835uY1SoLLI&#10;jYyGGBP7h5nTaebr19/IZ+Y9eZk47A+UknHW4IwR+aN1WJq0Mc9crQY2mwFrvdR6c4YUMLWiKNSc&#10;8N5JvUWtmOZZBCVkrJG6UUkRp3+uKeRSmSb5uhgbzF8TxkrNdJ4mKnBxeUFIUlPx3qNqFQn0MLAe&#10;Bpkbac8ljTo/OyhGnaW1q2Gg73uMVoTO4qwlpQg1PW3Q5L5XFMoIiE3VJHk03eScSaQvxtMPPTn/&#10;LPM3xqCrISWFtQpjRWRvjOWi6vPzihjl2bhIKSwxOXKGUjRGi1gpxsCyzDw8PpJLpVbFEhLxfsdx&#10;mrm+vmTsezQCwS9zwGpH1/WyJszyDFgbzRwDx/3hLMv3fcdqtaaUA85qqenP81mcaIyh6wb6XgSY&#10;OVlyiMS0iJzUqHbtPskF5N6ktKaWRCoJ5xTd0DEvCx4rwgLj0K4J1KkY7TDGNbFHauLLLAL4/xf1&#10;lefxPJ7H83gez+N5PI/n8Tyex/N4Hs/j/0vjGYB/Hs/jeTyP5/E8nsfzeB7P43k8j3/neIKJnxqD&#10;Pwelf9yw/QQw/GsSvT7XXPy5ht+Pf9bTa3r69XON2b/0PYFzAtjHX/+vOQafG09N6L8E8H/uezz9&#10;2dMx/dx7/Rdfr7XkqimFaw+ijTGYsGCMwrbkHG8dYVla44VnmiYmOwkIHwK5RFSRJM0qnZeoqqQJ&#10;syWY00AieY1VGgOMQSuD9wO+s9hJM88Bqy3DMLBME8fjgfv9icf/6+/45x/e8Ne/+w/8x7/+HVeX&#10;l/hOUvdSFOiCUvHWslqNqCwP9M/2+1KwVDrfc//wyH6/Z7O54Hg6Mc8L795/EFDYGrS1VDTv3n9g&#10;7EdJ+TOmNUTKcSk5E1IU6EQJrPPUdK9b44wc2wYYloox8vD+eDwJDASAABUtUEyAlnasqnrqFpfG&#10;r5QklcZIBwCpJIw10rxhGtwWZpzVeCcNF9ZaeY0NPLbec3G5ZbvdtvSUwsV6Q0mFD48PrSEq8+Lq&#10;GmUUb9++BTintYYUGfuBDkloUkCOkkIvCXFOmgpbZ/tTc5VuzbTzNLEEAaMxCKyiRKDgnQNjef36&#10;NfcPj2gtqYupzQ8pRgKVzgo0k6skeE5LoMwJ2/WMqw3jasUPb96wWq+JSc7r66srVuMgKUO5nBuo&#10;ldGsNmtwnjlnjnf3xFLphzVWVWoJ58bXh4cHNps1lxcXvHv7tjXQCJxMS2l2vqVhlIz1ntVqzcXF&#10;BX3fM00nSi0CcVIZuo7Hx0cMhc24ou86+YycZRhHxiXgnT0nRw+2f8I3MMYyTTOlSNpsTq3Jn0Kp&#10;kkQsTfVyTeiu4zhlQkzc3t3zw/c/cHV9w36/x1rN1dU1VQJ2KFqT0ZCl6T0XSVqutZBzwj412NVC&#10;SpJMtwRJ2rzfHXnhPTeXV+yOR4ahg2ql2R6BFnVLSwpBUumURsDcKmKHp3PGOU/XpAnLsrSG7kxK&#10;Cxjf5jmIqTDPkjoqyaACGNYK87IIwOgtGiCBM4YX11d8++3X/Pf/8T/JJRND4Ntvv2G7vWiN0JyB&#10;992jJJF775towDAMI7XAw/0DcZ54+9MbSJn11yu6ccR2HcparDWkKOl5IUbS4US/GvF9j9aKaV4k&#10;4XazZmgQ9t3drUgsjJbknZrpeknvs9bS9QIgr9fr8z0h5ULf9ZKa+JSYV+VYg5EE7bigtKHmTM0F&#10;bQRMcNYwodndPfD6q1ESa5ynVIhxxltHv9pgSkHR4OOa0Sh0TdQIqcBpOfGPH/4HKMM3335HN6xw&#10;3lGKJMil0JJ9nTSpUzNxDqQS0UhzXNf35FpYssJa14DFTIwLDw8PlJLp+x7vHDkl7u9uubv9gLIW&#10;tCQoqzZ/LnPi7/7+/wb7F9xcX0GMAjxkBGxpzf1XF1tpEK6lfVYar6TpOUUB26uqHGdJnV53luuL&#10;L0Qe4RwhRpYQSDHz7sd37PcHmau1JO+wRGwWQMA5w2Z7ycuXrxkGR+c9zhhyKcyzpFumkKi5orXC&#10;GBEiSONrIqSISRbnZH6dppmf3r7l7n7HPEuTvbWG6+srfvPdN2jK+T4sc4ujtGZj6/3Pad5dx1Iq&#10;b/759/S95+X1Fc51KO0IGbLRXN7c4AwiU1Ba3ntKnKYT5EqYT9IQjzSvK2UlBTln5nlBN/AppURM&#10;gfVmzWroSLFQYiDGRKSyLCdMS5Y3zkiKtF+jsKRYUK41HlIpNVFrJitNARGxGIt2ci/qnBc4vCpQ&#10;Rpoac2E6HkE/gdgVoxv06SxoWhNjwehKmA7M80xsqYdd11NzaSB/JkeR1Wit0TkyWI3pBqztKEUk&#10;C7EWjvPCbr/jdDxSqsYZjfOKftiSa8CYirOWMC1M85EYRZxwfX3FEiM/vn3XQEAlDf2lYooks2kj&#10;aavydyqd9RjvQRlKKuynhRQT3ndsNiu++uIrptPENAUO+wNhmfG+5/Liglcvx5ZSJEDrh9s7lhD5&#10;6ssvubjSHPYHrJV5v1Qk1f544ng4orznt3/zN/zF736Hii0ptTUNG+cFAMhJpEC1SloZiuMsr0/V&#10;LPOs0xjjKSi59g5HfnjzI8Y5geGWhTDPhGVms1mz2W65vr7i66+/Yj2MzH3PEEYe7+6Z54Xf//73&#10;6Fq4ubrm62++lQRNZ6gIrKStyItiStRScUYaQ2UNLWBMyZmcKiFEbu8f6IaRly+/xGuD7j0xLoRJ&#10;JBIpZWrOPN4/SIphaaCNd5KSCZyOJzbrLb7dK5RWpAZ75hBZQiSHKA3Y81HW6Z1nGNasxgGlNJBx&#10;zvDl6xuO84opBJYYKam2e2DmdDqSjMVqxTzPhBy52G5ZluWcrJmayCqmIM3xVda8ukhCnKoC5k/H&#10;CUMlzJOA28Drly/RVSQaJUXm6cQUFoFUhHZEIclaIvXJTT4iwEZsgIsJIvGQNFlNVhlrNVbbJg2A&#10;y/WKzWqQe2nKqGVCVxi1ZrVd83K75jgvnKKkOFatCDFxOE5NjoGItkJk6Ae+/fYbERlUAf7h5yTF&#10;UgrLMrE4xXa94q/+8re8/uI75rkwzYnt1ZZaBX5Zj1vG3hLmI9rAZnPBerWh831LJZfUqePhxH63&#10;o+sdwzAKmFEFqlRao5RBG0epLf+8RA6HHaVqliipWCLL0tIUrASWKkUTlkmSwlLCattS4Ax60Nxc&#10;3zCOPRVJ6vKdJ8XMYb9nmqYmC5Kk5N57chbRlbGG7dUlr77SlAofbh/47rvvePXqJa9eX+G7jr4f&#10;yQVCiAIYG8MSIvvDQZJX11vZizgr11iGN29+4sPtPTnJPtR6zc3lBZv1iKmFvCwoquzJnGMcRoa+&#10;E6GPM6xXG3SVlFJFxRtDyJkcF8hFZBlKxEnW+ZbYnDBW0Q3SBJ1zJbXPuNYMtbK+uJSmetdTquy/&#10;c6U1hQMNmFKolvou++MUF3IKAsEaff6e1toG5ll6KspZsqqYp8TwnLgae0rOdNbggNPDI6f9Adv1&#10;YAxWW7768qt/c33lU6nf52oCH9csPq25fAzNf1zj+GM1jI9B+j9Ws/g1ieEfvt5fliZ+Cn6fayHt&#10;OJeWUPz0mX5aN/r0tXxcM/m19/9r4sGndHP1US3gaW6p5delhr8kBfhjn/cvfY6/JAr4tOZ2/u9N&#10;ZFiqrEOddk3eZdDW4JMj2CAJtNZj/Yzzoe2RHCd7IIWFZV6kylEKtSDrwgqCi7d/tpqQ+igV3nsr&#10;aX/t2Hln8VZjjWaylhAWfBPc3e/27P7L/8kPb77nL/7sN/zVb/+Sq4uN7GWL7FNqqRQyru+wFcbV&#10;iPUCe47jisfHB8ZxYOh7kdNoAVsFUmmgsFzcaG1RRq4N65q0RUj3c31LEmozFJkrntYPlYJKBVVl&#10;fVBTpGSoJjN0Hd998yVVtTUpIrwJy8y0BIZh5OrFNVSYppllDmi0HFel8dZTq5LU6BjJxqCqOtfd&#10;RGqiZP1vHWPfkXJmNXSsxhFCoKIYxy3OGnyD1UvNOGPQVQuIi+yfDtPCP/7+B3b7E3iPchZTFYGK&#10;JtG1dFeR9GW8l+uxaI31HVrVs+hE0UwuVHLKrR4MuYhIrWpF1Qbf95ScBIaqtQF+sqe3RpHCIpK6&#10;sEtTDgAAIABJREFUrjvPbcrIOVWy7O9kWdfWY+f079xSvetZGGOSpvOSJI3W57R1SdnMhBCZQ+K0&#10;RJQ1OO/ovIgwU84cp8AcMn0/YJRhc7HhFBesNeSW/F2rrBWfvndUUlNa6kwOiVoKMSemaWIcRzbr&#10;NTllHh93rMaezhpyTU0WpyjtmJVScC3psvOenCLWOzrvUCFhjGJcrwSGUxCWQIyhpXXrVsOTemcp&#10;hXlZWELEtHpU1/c8Pj4SS5GUe6qsY8RSIuBSlbTj1GAzawxj34FWre5k+Xb4hr7vBML2jv1uh+89&#10;OmlsFMBLK+isOSfirlZrTIMJBWKq1CKCzVzied6qZxmnPqfN1lxajVzeh2ox6kprtLaYzqJSJObU&#10;JK3y+YcQCTGhraPrOnLKUqONkkSrjNQkr25eiKxGa7quY1xJYvRP797x4cMHvv32W7784gv6zuOt&#10;xWjDEiOqQgyR5TRhL7asxg2hFYWfBHbUepZnlppbTVqd59eUBEa11ravgYfdQd6X6/HdIGv+kMjl&#10;KMK4EDjNE7XzWKVkz6MUISVuH3ayP/AObQ2d9xitiSmSYiCVhc55nO/onUGVSDjtBXjVhrHv2a4G&#10;Om/5p3/6nhQWrq+v2nyIpLjnQoxNGmUs1vdnXbBCZLWp1lbfFwg+F0mPrUrqI0Yr1sOAAfb7PafT&#10;ib7rKE2QVEoh7B+JMTWpl9QwrNKyHvSe3gvc74yh8ytq7ZuIMpJS4jjNzFEASq1AaYvpe5SvTA+P&#10;HELEdA7nPK5fSQJ9jJK0XeV+YI3GDj3OOeZppsRIrBllDacU2EWRVXjnMDVDyXRdR+8dKaUm0e0x&#10;ygjAnQeBErViCQGU1Mut9xjnOM0Ty7Jgu47eeyqIoEorSooYhdTclYg3RTwjwgFdFbVkciqoJra0&#10;zmHgLHHofIfWRgSAJaHTgm1z6TIdSUuSY6XkwUbvvcxxKVNTwmuLHxyojlLhYvUbLtee9+/fseoc&#10;g9V01mKQ5x4KqW/M88zucGB/OFEQuWrvHR/e/cQmXtH1IlAchxGrFJSE1YZMQRtQaFJRLCFyOk4I&#10;0N5hXY/3NMmpwXnfnoPJuiOlQF4ih9NERqSpnRVo/XA4cNrvSctMCQspTMQQcH2P9SOH/Q6cR2sR&#10;ZWlroAg4end/R5jnVmOvKK1wrkMbeQ5w8+oltapWB5/b3urIHCa6fsN6tW73zKbhqSLc0WKzxGjT&#10;/q4INkT4J3IN5ztcS7BWRgqWKktdTP5d4V2P7zu5jsYFSm3fs1BPJwHG29pNxBQWayWxWtUCqpBy&#10;4PQoUOyLFzc4a+k6uReUJpUxSkv9tlZZE2jDeLFF3XS0D45SK4+7ndQ5tWlyQhGl9N6jNxumeRZp&#10;qjIC1qNFUGY8S1j4cHsn71NprLHklAG59+dcWObAdrthHHpZy6kmDjyezhLbkmRuuNhuGa83KOep&#10;qbDuPFebNcsSiNOJlb8Q2Q4FVXWrGxpKTSwhEqPCW482mrAsTUKqybkSUsFaTSqFx8ORw+EgcgFj&#10;ePnyJRXP/riQS+H6+pp+6M7zs3IG1d5z148s88SPP74h5gLGMPiOVDKus1QqIQTu7u55uL/j++/f&#10;8PrVK/quP++hcgjkXOT6doYQ5JnMDuR8MIZx1eNMh/eOWuTeapVmM4z8yTffMA4rckwc9/ccDzti&#10;TiKYNJra7oPzPJOSJKcv05GcMt71DF0ncoRSZF40ch2F0wk79gzO4O1KhDalcjwdGfqOzjjs4DlN&#10;M2/fvmOJkZzaZYLCdh5TBUyPOaGM4fJSntcZazjNM3MIlBwxSjN2PWPXoamkGCglkack+/u+p9Hg&#10;slfQ8h5QIsv0nQNdyXOW914rtSiMFSEw1uOcxwBLjMScW3Gowe5akXMiBJEWKiXPgEMUMfqqH7HO&#10;yzmqJBu9172s34auPUO7kOe5SwC0PONq0oEQAt3Qc3f3gPOOfmyiJqtxrsNYj2lC+1Ir/TiCkWMn&#10;0qzAtJ9IMXA6zlJPq0Wk3tOJlDJBV0qR9xBCkJqmdSxLwFiD955x6M/PFyu5iTWaWKqUto+pWO/I&#10;RUNKbLueNYb9cSEEef5jrD6vXY2z9MNTkr1CLYHDfs/dh7vzc5/n8Tyex/N4Hs/jeTyP5/E8nsfz&#10;eB7P43mA+du//du/fT4Mz+N5PI/n8Tyex/N4Hs/jeTyP5/FvH8t0/IPG7M81Mz/9+unXPf37udGx&#10;fa3+KAXk4/E5eP7pa5VS5wQdGgCpaKbxlhv2BIudG7g++r015gxTUepHX88fvJc/Nj59r7/2Pj79&#10;9eP3/cfTwICWD1Qba62tNENJQ5qkwVvXoYyRB+D2CawWYLC2pp1apVEvZwHSJOJE0hYrT4CHkeZi&#10;NNZIo7Q0y8jP89Z/BHRLApixQo0X4Hg68sP3P/Dmx5+k2XC7Zrtet9QXSZnXRnF5scVqRZgXaVTJ&#10;ktp5PM0MQw9a8/bDLSEu+M5RlW5wjGK1GqEl7izTjDXS0Np5hzVy7IZxJKTE8XTi7uGRUpDG3FpR&#10;KrdmSoXzPZWW8NGiXbRS5FolueR4wHmPRjcjPy0JRBqa5UG/PifrhpSYlwXa52+soR9HpjlwOM4Y&#10;51AoxtWqHVsBXXwvqdEUhbcdQ9ezGQeGzrFdrbBWmp1ULXgnQKZznpvrG2k4n2YBEpVGoxn7Fd56&#10;ei9NWrlWCk+svgAixkiCU4zxnDwaizTqHvYHvPfS0IqkDdecGxQr6dPOSWNj56ykr1YB7VOMoKo0&#10;6BaYpsDD4cR+WZiDNLh3Q09osoxaM1rBej0ydJJMoxpQn2ulasUcF05L4DAvHE4LKReuri7YH/Yc&#10;9jte3NwAldPpJDDy0DHNAnznFPFG46zDGduSJyreaIyqeKdwFlRJaGsZ1wPWG1arFdvNlt39IylW&#10;hnGU5mMjwJ9zjs1mxYsXN3hjBdgsMi/klOTaK5lpnni8v6eWRJgm+R4fCRkksay2zwMe73Z8eHfH&#10;PAUuLy6pCuY50PcD64ttA88d3jqMVi05Txpv5OdWNJrd4cD3b95wPBxJKXN7/8Dvf3xL1pZvvvsN&#10;1jve3t5yOhy53lxgtBUosH2+0rwsjXTOGBRamlopAj/on0G0VAsFhVIGo11LqhHg4OfUvUzKkqRj&#10;kIQQVaSByBpL1w/EEElJ0uyNM1zdXBAb4FkKrDdbur4npcTD44OA9C31L+VEyqmBENKI45zDaMPx&#10;cOC4PzAOAzc3L/DdAC2N2jgrDVDGQkuxA2noKbmwf3xgHEbG1QptPCEmHu7ucc6yvlij0BwPB1IM&#10;aG3wXUfnBMyslJbUl+mGQeZ3bbCdNCVLt3RrVswQlyDJTFUA31SyNMlpAd1DmEkx0vcdyjmccxx3&#10;e46nkzRv1UTNkZojlHRONVxyJdXK3f09//jPP9CPK15cX+OMwF/kSAkLJUYBF55SaVOkKkkBdEqS&#10;6U1rHB9WK8ahx1nDMk3c398znxaU1Wgj4JlRcu4IAFioyL0LpUm5Nlh0JNWM9R3WeEnsq0XCfhvo&#10;0nmPrhVVKikEltOe0+OOx7v37B/uOO4eicuMotB5w3oYGIdO7glaYY3GO09nLV3vWG1G+qFrgKMh&#10;VkkZ8V3P0PdcrNesxxGjCvoJjKoFZx3WWPp+wHcOrZUAuiWjlWYYBlbrEWskWbiWSooClo+bDReX&#10;lxyPE2/ffWBaFi6uLhn6HmclrarkAkqSH4fNRtKkjaW2e5xWkio8bjdkIFWF8j3aecZhjfMeZQwZ&#10;mELgcb/ndJQmRWNdS6WXZBbdGvakcQ9KiiyTSHNSyKQQoBRJYVICIteSJPGGLHIGa1uqjcZq10QA&#10;paXDSVOrMV5gatrnaaQBXBtHLpUYExVp9DXWo7STPESNNBu2dEqlaKn2XpK4UqHEREmR07QQYsL3&#10;Iy9evkIbQ8oVZaw0wivb4FX5TExLlNdUrNEiKAmB3jtuLi9YdR1GtRQjJLHxtD+RloA1Dt8PGOeo&#10;GlCK33//Pbv9gX4YAcPj7sCHuzs+fHjPcTpw//CA1orVOBJDlOveaKqGoirTvDCdFmIUSCbGxA8/&#10;/MSbH95ireN4OJFzlWvKdHjbo43j8vKSr7/6iuuba16/fsnNi2tW65HtZs049PS9dIuXUpmWhSVF&#10;5hBYgqSfOm2wzuG6HuNkPpJU6iRzQi3yd6eJlIL8e1O8lCZZ0C2xWVnHNAe5Jx8OHI9HTqcTc0sZ&#10;ijFJqpbWaCv3F+s8q9WK9Wo8nzPzdEIZy2meCDFwOk0sMZOLptTKkgJLSKRYCSFBEXg9hkAIkVwV&#10;IUR++PEnbj+8x9mOnCKn44F5OgmobUyTvRRqFfmHMYb1tklOjCbGyG63Z78/iJSkIil41tP5Xu6L&#10;zkmy6dCz3mzYbLdsNhv6lhYPIkc5HQ/cfnjPh9t3HPZ7hk6AtrsPHzjsdsRlIbTEtxAi0/GEaWlU&#10;x+nEcZ5IRQD4HEUQAeCMAAveiTwmNwEELZlze3HBMG7w3YDrejIQSyWkxGp9wcX2itU4Yp00Wacs&#10;cgBtHN4KPEGtKDnRz43/xjqU0ihVBT5wHmc9NUsCHblgELmILoWaInE6EZcZrStOVRwVD9QYSSGR&#10;s5yn42aFdY7Liw3ffP0V282a3hm6zuE7S99JA+44DmzXG5Zp5uHugek0U5NIAMZh4PLqgtevv+CL&#10;16+4ulyzzHusVjhreP36C37zp3/GxeUV87zgrKVv8FlOgXFwfPfNl6yGjkrBeAFLrW57NK1Q1lBV&#10;OydjYA4Lb396Sy5yfqElvct7T9/3dJ2j7+T75ZyIMZCTNPVaZwk54HtpYPZtL2OMSAiOpwNoSdM1&#10;RpIFP9zesT+eiDlLymOWBM+SM85ZQgy8v/vAP/3+n3l/e0upYJ3ntARJS+086/WGy8tLttutrOet&#10;Fci+77m6uODFixtevrimlIRzmhwTcVqw2jCMI6kUDocTj48HTtPMdJoJMbbG6HqWPykqKQVO0wFV&#10;nsQkkTAv1JJRVYCO1AQhJRdyLjgn0Nrl1RXXL15wdXPDsFq34ytQnDqnF2u8t+dagbEtWazd8yqK&#10;lCRNsyr53lpJ+rFtcg0NeGvpraPvO3rncEZkZeM44DsDKpOypO6VLHOHbjWFb/7T//Fvq68s01ky&#10;KPv9z0PjnwOnP1cv+TSN/Oc6wh+KCz8H1v9aXeJXH7y316/qHwLrn9Z6Pq0hPf3Zx4LFz8HyT9/r&#10;l2olH9eJPv0Zn8LmPwsGn37G01JcJGLnkPXPQO0ff99zWvxn6lYffxafO/4f//mnYkY+U5P6LIhP&#10;/fgLz4nbzjm0atCiEsGc0laEa8ack0OFfuN8369Pyd5KtX1UPaerP/2MUovIVkpp6fOm1dY4Qx/y&#10;nsxZjpVa3emwP3B/d89PP/6E0iIpc9a3r9VULRIP09ZqS5Rk0fVmxWa9lhpB39N7ScwtpQhY3D5A&#10;pWQPnYvMPUqL6FBpTc1N4tkKh08pxmFazlJB1RIStdECFUWZoyhV4K/ONYhGRCzGaJRR7A+yB+u6&#10;ntVqBSi86+i7jqGXNFCjOad1Gm0oKVILGG0BTUoi8sopC8ReBKDNtbLb7aX+h8JozcsXL7jYbnBt&#10;jyrLSQFwYwg87PbkUllyYnc8McfMi5ev6HyHURpTBXKMKXF5sRXZUAOrUxRwWObHJj1zFoXIClSt&#10;5/WHNppchAGyXY92DtUAdDlHcjtPYRxGagOfDsdD+1zk51hjBLjzFm8URj8B2gptLUUrOReqSA6e&#10;JFmqJdo+3W/UR4BwLkXWvDEzpUSIclzHQfZ4TyK/aZ7Z7ffkVhNdloW+7+l7kTc8Puw4HidWqxW5&#10;vZ9cMnGeSSEQUyQsgWmZOZ4mScXOIvyrteCdBQR+fjpXlyUyh4VCoet7vDNoROqkkHqe73q++82f&#10;cH1zwzCO1JrQWsnawBp851BKzunTLPs2kXoqgXCNIcbE2I9yXWoEdqSeFUK0+vfTtVJKPQti5nkS&#10;ALGBkFobcsncPdyBgq6TtWdVUqto0cVNgqIZ12uct6zWK/q+w3vfIPgmTyiVXLLIBEIg58pqkFTd&#10;p3RxrU2rZ3s+nurOKfJtX6+0pu8HlhDYHw7kUkT8mmLb/0hqsECqkEthtVrR9R3aihxjnmeWeWG/&#10;P6CNxlpHirHB7TInHh53zMvU9v1VYOUG9JVSBFJ2IuZyzv6cvPzJfdBYQ4iRGDMxFpZFzueu67Gu&#10;1dYUOC9CIu99Sxv+WTQzLwtvfvoRpTUvX76ga2sVZ4zIolKkxoiuBaUKXWfxncO3ec+2uszQ99zd&#10;3fLh7TtJBlZASZQUoDSJQJPElqc53xiUETlvjEF+XQK7hx3LaUGjMFogcNr6puQG0RqNb/cJqbfL&#10;2q3ve7ren6Vfp/2ew27H4XjkdDhwOp1Y5plcstStrKMqi7W+CQEyIWZyey5kbI8yHQU51pWK6waq&#10;tpKMHdNZeoaSc94YzTxNvPvpLW9++F6S412bm4sI95TWIkopko6rkAT6rutZbTY479kfRMinP7q3&#10;W+/Q1jKsVjjvSTmzxCDiDu/aNapwzom0xugmrxGh5jiuzgBnrQKJFymuyjXiW93VCOg8jms26w2b&#10;zZahH3DW8OWrV6w3a/n/aoUzllXX4XvPMK4YNxtiLqSY2zpc0qJrjigSKcx0VrNdD1xtL/BGAHjb&#10;BJFKaYzrWW3WjKsVzvkmMXH4rsN3IqOc54XYrk9VstTidcWoJk2MSZKMrREgshZySk0kKzLfsCyc&#10;piPTdGSeJw67x/Y8qXKaZtCGru/ofCcC0XnmdJrY7/bsDwd+fPueH358y/EUyEqjrWMKC4fjxDwv&#10;nA4nAYVrJcTI435Pyk/CH01BJB7qLFsJ7Pc7fnjzAz+8ecP9/T37/Z672ztijPRd32ZeSDGQi8hT&#10;aqnM08zxeOJ0PEnycpGE9H61oRtGtJOa0/pySz/2FK0IORFrpiiFHzqMd5Qm3pXngA7jHH4YcF0n&#10;Mlo4v+5ay3kN87R+11quTa014zAIAK8gFZnnDKAK1JykVpwSlEKpkvJca5G6z/GA901W3aQI8pxH&#10;5KclJxG4Ftk7p1xBGVKGqgx+6Om6gVo1MWaUNnKMY+a4P3LcH4k5MQyDrHHbIkOk5JUcAo/3D9y9&#10;e8/93QdSCqiqsFpEbdv1lov1ms7JPts1WNsgggrnbJMgKjnXQmCZTyzTiZoSGoUyrj2QFbHOMK64&#10;un7JuLng6uolL1+8ajWhCy6223YPlJpxTpHNZs315QXbzaZdpxv6YaAWzbjeitC3c6zWAjmnIOd+&#10;zCK7vr9/ICxRZHDtPjl0XZNQKZwxjOMo9f8lUEuh6/x5rWuMxiDPhDsnz/rCfGI+HTCKtnYd6Pqu&#10;iShpieCKYVhhtGU6Thx2e6mtHY/EeTpfz1YpOuflms1Rnht4L+eVd3IeVFnv7o9H9vsDH27vePv2&#10;PbvdgXleRFqbM6fTif1+z+PukdVmw/bioskifpbolFJJUUSuMUactygNuRaOpyNv370ntWeKMWdi&#10;SMQUibkwh8D+dOI4nzgtCzEkcoVURMI3LYHDaeK0RGKpoM15nRtjPK8L5d4loPpTgnpKsYm4F3IW&#10;0N7o9ky2Vk7Tifv7B3a7ncy5pZ7nLWOapN6A6zxd5xlWK9ZbOa+22y2b7Zr1ai1CiirXcG3/K1UE&#10;RLVVQJwVwdFmXHFxfd0ES55xHPHOyzOwWn9+LqCMJMfnyuF45O7hnoeHB5Z5JmWReD8965Y1Tyd1&#10;kSR1kQJUpVHaoY3FOBEoP4nnZKki0rGKiAwLMM0Lu/2e3eOOmKKIioaBP/1f/vfnppzn8Tyex/N4&#10;Hs/jeTyP5/E8nsfzeB7/vx/PCfDP43k8j+fxPJ7H83gez+N5PI/n8e8cH6eL/Voj9NPXna3nDcT8&#10;OKHsnDT9UcPzp5D8L43za0Ca156+16fNxL80Pn7t0jD6+USwzzV+f66J+ePX9bkUsl/6+Z+m2v9S&#10;ktinTeTyG6iNaNTGSBOG0q1JMAmEZiS9yDuH804emp86SYBeZpJusFdrQuQJVlP6bLJHy/GUhFX5&#10;TCW9CIw2KNMAOq1ZnmBwrVmMwjnDMs38+OMb/vN/fsc//e63/G//6X/l66+/5tJ5tD5yPJ24vbtj&#10;O/RAIaQJrQW8mI4T++7AsN7SjyuUqgId9T3WVuYlMC9BGnK1ZXt5Rc1Zmv+cR5mKoN4CVORc2O33&#10;3MbIX27+XFJGSqHGSGcFXspUXJEmwVQE8h5WKw5L4PvvvxfQ/OoKlTMpRzRaeuZa89sTqJ1qoSqo&#10;SpFqZewGcq3MS2RaIrf3d1zUSy62WwEOSyRXQ4yaUgxGG7p+aI0ukc16BawwRmCWvuu42G6ZJknH&#10;3D0+0Hcdr1+/5uHhgcfHHdZaVv3IMPQYLS2uWmu0s6QYJZU2RsgZrSXZASXXRJXoCmnqVpIEp5Uk&#10;oMR55rA/cnP9gvV2K80hSpJXa06NHlDoWsk1UwqoYoCCs5ZpnrjdHQSaNJpXr15yeXnJssxYpXHO&#10;fDRfKLBG0tmgpfwk9ocDu/2BXCu39w/8t7//B9IyMXZemvw6T2mNuFYbvv36Ky4vNuweH7m7u8PZ&#10;jr4f2G5XjGOHa1CLs4aSM94afNejrWEOC84ZnNFsNxvud3vmEHCTwa4HrDJgoXOeYRhw2rBLmdPh&#10;gHNOEoxa2px3jhgCb396hzcWa7+S1EktIKG1Bl0aSIg0YQ6dJ6/XOKuxbkVMiXfv3lEoXGy2hGWh&#10;1xZrYQkLJUsC/BKipMfEhbfvP/D27Vuury+5GK8pGbT2DKsNP717TwiBl69e0PWSdv70WpTKGC1p&#10;L1rpBgm280E/yTfk2pLUztKa78G2tKcKZARu18YKCK8U1nkBEHKVhLWKpPUpEZikGElJmqX6vsMP&#10;PX/9u/+A8z0P94/c3t4SYuTVq5fndPWUkiCZbZ4MYWm/V3jn8X3P9cWWb778kppTAxTgcDyy3++4&#10;sdd4aySBxhpSa3g7tZSafugZhoFcCrlIKkZKibvbOy4vLyWhJhdp9qwC2C4xUYmgNPMsYOYXX/bo&#10;WhiGQZoMVX1iT6gtIS1oAThijNKwWCraVpSWPwdYlhPL3GNRHOOeD7cfWkO6odcNJELJa0ERs8xN&#10;WMuH20fefbjn6sVrUi7oFChVoWskRUl5t07SbXOMVPOUPOVQpVBqYQ4zU1zQfkFrwzTNPO52nE6z&#10;pG9ZLYmqBnRnoEp6T64CbFcF682G6+true8rxZIjh+PM6TRjUHTenSUvtRaWeUbVyu7+nhQCVium&#10;w5EYF7TWrFZrrLOkUnFaN0jAnpvFTWvez6qwHTtqWihW8e1XX3J1fUNWMM2TFJG1xlSgFB4fH6i1&#10;4r2n85LGCLBeb/Cuh77jdDwI2Kk0OQamPGONwxhHqZIYvlmvWCmNMY4vXr3mcb/HOc+4Gnj/7keM&#10;gqEbWjOjZgqB2sC+lAUM00oTc6Ibe07TzGF/wGjDy35AK81yPDJNJ6ZJwOPj4YBWms1mw7ga0S5L&#10;47lW1CzJzSICytSSyClgnSaG3GDKgtGuNVxXET6s5J69xEROklyJ0hitebh/4Hg8AUqACaPP660z&#10;ZNgSOSW5u3I4HHn//h3LEuiGgfXmAt/1Ityxjqpas3DOAkjGTK0zKWX2jw/ndeQSk6QyI81zFWlU&#10;RrUUrAo5g9FI42qTApWcJSWoQkmJOE/o1UhnLVHJfBhL4jDPpJDwzkOpnOaZVDIvrq64uLjgx+9/&#10;4B/+23+nJsVf/81/ZDOs+PGHH7m7/8DrL17zF7/9S2rKpDlilSHEJE3Fs7yXkiGlglJGUqEpksJ4&#10;2qOtQjuN054lRR72j/jeo5Li/u6W3e4B70XGonVls1qzHnrmzqEoRB+ZQxRgxck1Ic2lkoztncN1&#10;XYPEBAytNbHE0BrrPYkiIiCliXMgzpGkVWvS7RnGNYP3fPnla/ret7WjwA7WWVat2d60pC2tBZyj&#10;VEbf4S8veH25pcSFsEzkAu8+fGCaJlzXoS0cTwllQFuFQWN0bo33ic7L/bTUSk0R33n+4s//jP3+&#10;QC6RaU7sDztSkPTJzneMqxXbzYrLyxdN5qNxzqONZQ4zm9WaVT+w2+2ZpyN3d7ccTjN9P/Li+oqL&#10;7abNC54Q5HU/QSICepiW9CTXhzWG3cMjD48HtHKshhXUxPG0px8HnHcclyMpJh52O+73e1abNb5z&#10;dJ2XJVZK9F1PZyUh25TKajViXceiYZomhkGa1kvJ3D7cs15tWA09KQTCsjSg+sT6QtJrY5IkbmUs&#10;piWhl5QEDi31LCPSVbWkXpEFlCLN9s5aihIpEIp2/nAGJY011Jy5vb1jfzhwcXXJ9c0NWsla72K1&#10;YhgV/RL58LjDGs2Lm9eMY48qhRyCkPRKUtWt1eScsDhqCdxcXNJbzf3FA/vdntO8SCI4ilI1pczs&#10;H47ktKCqpN3e3z0yh8irV1/gnaP3DkMlhZnNMHB5ucVbTcqZ5CwxZY7HiZwyzjus82gbsFbAlZcv&#10;bsg503cDb9++Ozdk09ZNxRqUAt95Lq62AlDViq6KFBsAVgofPryjtxbv/XmO6vpePv8mPFuCiJ3e&#10;vn/P4TidU7r6fsA6x9X1DcMwoLQV/ZsKPDw88uaHn9heXHFxeU3nHWTF0FvQinlZ2j4a6aKulb4X&#10;mNM5x4sXN8R5JsbIMs8YrfGdY6wrbl7ccDot7Pd7llRY9kdOy3IGz52VObjkTO86lKfBi0pkSQh0&#10;mFISyVeDDiRJUvYrq9WKFy+uyQVqFVlaVQrbroOn+0tKWd6H1s1zJ6BHfUoSbqB7rZCWINtdFN46&#10;lNGUT9IGnbUMw9DAm0iMC8fpSA4BTcEoKGkhFATY/DeOp9pFzvmPJrI/3et+CX7/tKbwlIL88X8v&#10;pbR7r3yvT2sjv5RQ/mkN43PvoT6JCT/z3z+tn5SPjtWnkPq/JnH9U6D8c8nwnx6fp2P3L4H1+tk6&#10;1r8mkd00AOLXalaf1nB+6T38sfra+Rg8VcHUHx6X0iAMrQT61g2YlHuPw2iPswHXObrg8d5HmQPk&#10;AAAgAElEQVTiewG6j8cj82kmLku7dxf5Pn94Bp55eKU1ulaqAtN7tKoNwBdgdp5npq5jWA0Cdk0n&#10;wjxze//Afn/g7bsP/OVf/gV//dvf8urlDathRUflcX+gKoX3nsvLS+7uH1mWRfbVVZK5S8nkQtuT&#10;/JxSH1MSgNCJSCvEwHKKXF9enveERkuSZyyZvusknbHImsT3XQMPDbpkliamU22vnnPCIXJJ1dwA&#10;VVVevXrJanPR1pm51eRMg9tlby5J2JK42zKOKbmiXUt1VUrkNrVQU0bhKLUAhZQjVmuGTiRFmopv&#10;a7PFLKS8UFKCWpiWmXfv33Hz6gvWmy1ff/sd/epR1t8oxq4nh8xpFqFaffHinKRs2vzbwqzbuaMx&#10;SjcAtJ7rAdbalvCsSCVjnQMrYA9P4oSz5ELmdGs0q2Hg8eEBrRTjMJyBT2sMTlWsbL5kb08jYqyl&#10;H1eEkDktgWleMNbSdSupQ9SMVeCNCJ20GOMoLBznmVOQa2PsBcJeJgHClNKAIeWAdo7j8cTjbsfh&#10;cMA5L3uLIKDVNJ1kf2gNKUvdbA4zKeQG+sD93S0xLFxdXmKNYQmK41Hh3MdzSSGXwo8//cQSZv78&#10;z/6cVzfXAkjmytXlDSlDyIkQAsNqxWZY46zieDy2OszTNV+bD7a2fYMS0NR3hBgFqLYCVCsglYKq&#10;GQ+S2NzApdE6cpH1c6kFZTTu+pqcElpp7u5u2R8O3D7c87h7pNbM5cWaVBI6C0xdERCtZgQ+7ToO&#10;hxmojP0gEGPKLeVb4Knc0kd3hz21wmZcsVptSDEQwyJiB+PO840xtkkOBeY6z+OtJr5erzm8fcuH&#10;Dx8wRsQclxdb1utNOxcVu90jIQT6YcA4qUdWKtc31xx3B2KM3H64JaeE956riw2dM22fuaBQAtdT&#10;ReoAsnZpYi85DkWkkUqf62q1VpYQoRZSMvRdz9CveP/ulul0IGZJjdXW4FVPiBNo+cxiTiKK0yIB&#10;dt6jjeHFixdSn3Aeq5ugqFSc0/TeMbd1SggT42ag7xylyDxplMVby273yN3tHTVG5ilQ00znLF3n&#10;m+TxBuus1PoU1FqIbZ2VUiTFxP64592PP5GXyGZYsx5GakuA3my2VKXIYU8smfV6xeXlJYfDoT2D&#10;EEDeekfKIkN1WtOt1w34FMh+XgIpBIEhH/d89yd/ih8GVJXU92HUON+zpEgOGTCgjCTnJqkLj1aA&#10;7GmSvVrXe7y153q3UnDc7/nw/m2rJU7E0JFLFvmIMWfJ1NA5VsNAdY6cKzoE1DK32uKBw27P0Hl6&#10;57FKhC7WCQhYKHRjjxt7lNI478gxE8MikHDb6zhrsU5gZpRuogh5Lf8Pe2/WpMeRpek9voVHxLdm&#10;JhaCZG2sqlarZ3rGNGYymUy60E/rXzjShTRdvVR3sQgSJIDcviU233RxPJMoNFjdPbpUuhmMIJDI&#10;jC8W9+Mn3vd5MRpbgbRaa1IuUCKpJFJKWOsBxTwvnM9Hcgws8yh1e+dpu469tZwP96gS6TcbstIc&#10;TmfmSUycilSTeiWxXgzNmTiPde1XnMaRd+/eoq1ltdly9fIz6Su0Lav1lucxczpN/P6ffi/7tsaj&#10;tCEoMEiPJywjJU0CWEwZp50Y363Ml421aCVrvjayhmtVyPMskK2cmMeJFCO+7fDdikjhcDyhCjij&#10;cL5ls99Lxa8t6jSy3nuatuP6fuDNze/wbUvXr1itdrjGYysUbG3WtH2P99JrSwh458HEf3t7S06Z&#10;w+GOH96+x9iGxkvad8qFt2/fQYEvv3hFLJlY5J1KyUmAFVnmTG0dKYjpt209vu9RRXrtsSD3sS1E&#10;pRhSEvBmSmgvtd4UE0ZpGmsfQSQGRVECDyDDHBZCjOSYWOaFrBJN4/CuwXuPrftP3zR1rpbeYymJ&#10;ksSsX3LAKHBGIHgZqRe9M6SoYdXinMU7R0kZrQpoSSqPSxRoaAqM48gUIm6O9BGMbTjPI3OY8a5h&#10;3a/pOgGETvPIcHuDtZ6u0+SUOQ8DqXHYUmi8Z73disE7JS4vrzjc3QloLiekKZBQKbFqPeuuJVOk&#10;/5EFBpBSZhwG5kmjjAAFdX03UVKUnkvdSxptZI9bz8/V1RW+X9P5Dqulvx/jQooLOS6M4yDAB6Ux&#10;ra/QIrm2Timsb9n+/Fd8+fkvOZ4GXr/5huPhjru7O7wT47y8exT4SI6JcRJTtcCtBKxMluela+SZ&#10;jRkBBVQIeZhmhvNJavxSMM7RrVYYo1gWqSVjgrbtKhAvYRtLX+sIsvSFbQUmn48H7u9vGceJaR5x&#10;GkrjHtgAdG3LHGZSDAJ+meT9rLOWUGsXiqLtVnz55YZufcfh/sg4zczTTCmT9OeM4fL5c569fIlW&#10;mlxmQBFDwmipWTQC2h3nGTtqGi973SkV3t3d8d27G9q2w1lH13YCMykF9fAetAJd0rywXW9pmoZh&#10;GDnc30tdby2Na2h9y2a1ouvEyG80LJOkvBsj+6qUck2tn6vWQbMsC+fzSO40vvXEFLi7v+Pu7p5h&#10;GCp03DLPM/vthqax0sPQhaIKysj797b18l42zISEXEcleoh5npnmUYADra+woUhJEW8tTe1Zlcaz&#10;LhvprVc9wbJEUFr6zwVsI/cbwGq95jQcub8/cBrGR1i+9wpjrEAurNQmOUbGceR0f0fMBaUc1jY4&#10;5/Btrc+VpMCjkX74EknDRKIImGBemIaRZR6Z25Z13z8Jcp7G03gaT+NpPI2n8TSextN4Gk/jaTwN&#10;ngzwT+NpPI2n8TSextN4Gk/jaTyNp/H/efxrJvMHcXGMsZrWyp8IrB/M1B8ncQH/JoP9TyVo/ZQo&#10;++N/+2Fi14d/9ueSzj4WVX/qnPyLRLGfEG//ufP65475T/+tiB01+iFsB2MsujVYF2sSa00qdBbj&#10;JGnVOodznnEcmMeJsIjZIC1BXuo/CDzq50j5g0S3jxLWrPdoa4Tk7lsm1+CsY15G3GQYB0m4DnMg&#10;xMB/+29/y9d/+AN/+T/+Ff/5P/0n9pcXGGMZhzOHGHBGEVOgdY7et0w2SNKpc1w9ew45czzcM05R&#10;hIYp8/bdDc+uLrFNi1aGkqIkFDuDMoCSlExdzUfONUzLwjAvXO536CLpB7axhLigtXoUQuukQFu0&#10;Nuz2F8xLBG3IWZKmDCKEpNREHIlVIqTMEpOYbqrJbwyR19++Ybs7MUwzr19/i3cNV/sduUjS64Oh&#10;KKHIj89YfkzneEiPnG4ncilsNmu89yyLJAVQBdrPn1+htWaZFrx3GCPGE7QiI8bVmCQtlyIC3JIi&#10;Lps/hS2kjNaGV69e4puGEgPn+cw4jMyj3DeiuEXSnlJiGI5yHWoajVaFEsVcr4qisZary0u67Y4p&#10;BO6PB7pehM+2pndIsqWk9IrQOqGMIs6R++OJw7xwfXcgxMRqvUErxfdv3uC0wjYNp3EGpWidwSjN&#10;Mk9Yrfn85UtevXjB7e0dP3z/lsPhwDyfefXqBc4Z+v6Svu+Yp4m28VAklax1RpLoVKHtPM00E2Jk&#10;Whaa2dI6h4qJt+/fsb+44OWz5/TeM+ZMDoFUMrGmw8gzKQKetu1qureYHUVc/zgb0LUNq95z7hpc&#10;I+mh1NTSsMwc7u6xSlMaxylGSqtJMdRkIsO8RIZh5v31LTf3t1xcXfLyxTParuf9zYkYCvf3J7R2&#10;XD17hnONCMAk1AJrJblJIUlHpkhKVwgizgVq4hZYK8btmAzzPAvcQEGIixg5jcw9pYiI94e377m8&#10;vMRaMSDlXCRpvEIWiprqNJdr4ktkmRc2mw1/8dvf8Le/+zumaeb8w/d0fceLFy9YrVZcX18zV7O6&#10;zPHwIERKOfHi6gX79VqSaJaRUuB0HpiWCdc2xJzQBUzRrJoWlTTDODKMI1prri4vMU7SqmMIKArW&#10;WQ73d7z94Z0kw4UIRZ6jsARJWlOSPK6UZrPb8erzL5mHMynMqFIAjXWmQl0SKgZyKSwhirAVJcCO&#10;kET8pESMpjBM04wOmZSVnKcU8IMkJumSxcxeMnNMZGXAOpnvs+b581f0/UrM3HPG2gJxEqNmFdop&#10;q2sKt5iclVG4ppW0kyLwlNP9HSmJyPT+cCDEzH5/wXk4olCsuxWtl+Q3bRQhZcZ54Y+vvyEbzS9+&#10;85UYQQq4EHHOE5YgaaoaYinoXNB1nsw5cH97R8mJZ5eXbLZbSeguIrryXU/IWeaweiMYLcJ8oxWN&#10;VqRUCBlOKjMdD7weR1JYuHx2xW7Vi7GgFHIIqGJQ+y3TJObAEAP//Ic/UHLhq6++wiiF2CwLrRNY&#10;ASRKkmRF1RS0NjIPF0umsFp1pAyuuSAXhfOeL3/+S1JasMpgtGaeZ3AiBo9hgSJC+8YadGkZhsjd&#10;4cj3b75nHEb+r7/9Hf1qLUJuRLQ5jRNKKfYXe5SLRCaiKrTeo4tAAsiZMAvMIaZEykHSaLWTNUZp&#10;2m6F77oKI5BroLXGN57DPDGexyoOh7BErPM458g5EWNknmc2my1t24pwvD73IURJKV4Cvu0oWhIp&#10;749HupRoux7jDGEJde0ZKUnE85JGKCaQEAIxF3TjcU0rSX4h1tQbMClXo5aqhpeaeFVhHoVCzJJS&#10;l2KUxM9zIdSaaLfZYJs187oHBN4QYuZwEqPM+XTi5vqa2+tr5nHkd//P/82333zLz3/5S1kTWk+h&#10;8Pa779EonJK1QDuBiygUzjZkrUhLRlkx8IQQaLznF7/6JVcXl2IInWWOe1g3BVwEpQqhh9OReTxz&#10;Z695+fy5gG5KxjVSBzS5UJD16HQapGbXBoyjoGmcR5nIGMRQu9rueP7sGc455mXh9u6OkhJKJ0kj&#10;j5GYMrkU+tWGvvOs+pbL/U6eOSNQnxADMSURXeZMikuFfwikSMSWGcKMLQlnNaZp2G5/wZQ1STnG&#10;ORKWpabWQlwCCQQQ03owivgA2FIK4wxt1+GaRmqdnDEGhvPAskSmKYCaMFYxTSPmIdHSNeRS2O/3&#10;5JxoXMN61dO3Hftd4XReOJ1HTqczWinW646cE+MwsEwDXdeha/poqSZi33i0McQYORwO3N4dQH3L&#10;s2fPePnyM9a7LXeHA3fHA/fHA4fDkZzEmHR3PuGc5dXnr7DWsFtt2G83rNoOXbL8UoqcIqZkVp2Y&#10;HkIKLCERYuD+eMs0NRh0NdpqhinwzetviPElXdtKirw1hGo4s8phbEOOgUBhyTNzjExjwDaRlOH9&#10;9TXTvLBer2hah/eOq90eba3s96KcgxQWOt9yeXFFzpqcNGHOWCtQBWsNRhlWmy2+b3l/d8sf/ukf&#10;+fzzz1n3ndSrFdKVY+YUDqQU2W93Yn52jv1mzaZtCS+uCEsQk0FKTLOkgSmlq1FMcT4PvPn+B25u&#10;b3j35gf2+x1ffPYZzy52WO8ofS9wEMA5g288aE3OipvbW27vblFqIBWZY1QF/6SUiCmz2+3kHA8j&#10;MUXmZSamwLxMAl3YbbFGiSFyCVijsJ1Ha02OYjCfH/ZoKTJOE13XsV6t0NoQF0kZ2+z2zCFzd39m&#10;HCesG9DGcHc8Y53Dtx273Z6f/fyXrNcdw/nEu3fvWaYTrb9ku93w7EogNMuyMM8zYZlQytTEUY81&#10;VkAHWqP6HqNVTT2va0YRY+HLl55Sk+lCiFjjaFpLjLPALpSSGqvRAqhyCt+2pCSANWttNVmIwXKa&#10;JvlecabrOu7u7zgcD3R9z2q7E5CSUsS8YLR6NJg9/JK9kWTd5pSlXtWSMD2eznzz9T8Tl5n9fsPl&#10;xYWYjJAkP20MMQmIqZQMYXmcQzAW369BW06Ho8BVcqpJourf3VfJnzDN/2vJ7Q+m9p/qO3xo4v74&#10;93+uh/OhkTznLNes5gT/aL6WfcqHx6aVJB6rj77vh2DDj83vD/BDbTSx5B/hC+bH4zX8y57Tv+XY&#10;P9WvegACPHyNsfoRjvQABfiwJ/SxCf7jn6W1JCM/JpD/mZ7Vp47rw+v4KQjkh72zD/9Ozpskgf/L&#10;86Ie+zePEATrxKhgjOwNnMElxzRZlNVobx7NaoMfqvlnJsWJlCPSmagwrSL9BlWd3w+mc7GVKhrX&#10;VviLpmSFNQ2+aZnmAW8do2sZzZnZDIRl5jwO/Nf/87/yzTev+dUvfsFvf/Nbrp5dsu46qYFT5GK7&#10;IcXIEiLDOKJMAdURY8CqInW+hhQLquiaOF9qTRtZllChNYGu9eSS0LohjyPLnIhzgBTFAG0MLnlM&#10;MTRWTBxKGZS26EeohMUoK722h3owRXKWtV5rR4qJUgEy2hqK0iw1tVYcpFKzKUw1U0uKuBjUMmQ5&#10;pkxBVTCG1shessKkGp1xKuOswdqWacqEmqJo+6YCvWYur56jiiIv4bG/07SeiZkyFFLOxBxJyTKX&#10;pSZdO6wWKKFWioQsckUpSk1iVapIQqo2ZCCXKImeOdf7pd7zFTKhKsiqpELf9rRNQ9dYLncbjHXS&#10;C7GWxhpMmghpkR5Zkl5YSqBMg+80EcP98UxnHSmWmt5sHtPPiwJtDCqDtR2uAZ1mpiVwvD7S9nsa&#10;K8+RsQ5vDNZ7GueZ9EIKmff3N9wfzux3G6wRCMDbtwOlFNbrNVorVr2sx4f7A3GZSdUUPM4jfmoE&#10;SFMswzTSJkPrHUppUgjEeWaZF354d812f8V+t69gJwEK7Pdbjucz8zRyOhouLvZ0nRcgZQgVn6AE&#10;NKnEABcR8BdB7qfj+cwwDpyHHoqkVU/LDCmx71oaA1bJfRVzIeRA21iMbok5M4dAsg0xZ4Zh4vrm&#10;ltv7e3LJnIaZ42mEjWXlPFZpYk6EKOCrogTip5XFKCOJ7UWhtJjfcsqkIut8CAudb6AUljgTcoey&#10;VvY1JWO1GH2V1oRZYIeojNJFTIjomgote6PtZsO3332HsjUZ1y3sL1p865mXicuLC+Zp4Xw6sd4I&#10;xCoDrW8x22puj5HT6ch6vULpHTEEbq+vOU0T3jicshALyzRXGKwkB3etJIzP1VT5uFZ4L/vhaURX&#10;OmbXdvR9zzQv3NzfMS8jMc80zkuatyo1aVw9ghWXEGo9I/u4z168kBoYKDGScmLRCmMF2himWRaI&#10;WOp84xnGhYKt63rmfDwyn88YHWkaRVlGmYJSg/KOQYNdRqxpkAY79VovZGFc0jYdL599hs4JVTIl&#10;RLKC9X6HbQypFKw3rJtegK7TQslUmOuE1pqL3QXzJD2FpvH0XS+AWSVrYYyR4Twwns9c//COpcBX&#10;v/4l3ntynfuU0jTG4TY9rvFkNPM80PiG7fbZj4bACiZ0jUWZul9ToI2V/aQ2dI3HGcc4TuScJME3&#10;BmKU+y70K6ZxYbVq6fsOUwyl9omv727IIUIqRPPQdzBYn3Fk+lWH1kXqppxRKQqA1XZkFPMyo12L&#10;aRoxdQLOWlZGE5zUHUXJOdFaE5dATmLMD3GSxOUKgrJasV330lMvCV0iZS7cnI4s04izlnazxTQN&#10;p8OJMI4443BdBypjnQUEnJzTwjItXL99x89+9gUxZM7jREiFi92K7W5VYZ2y/8eAsQZrNV988YL3&#10;729xbYvvWnrvaYyGGCEJRKQWPcSSyDFjsqJxlgzV4FkeewvOGvquqe8dE6H1DMNAouD7BpdhnmZC&#10;WEAJjKZpPJuLLf1uxf7Vc3KGksX4fHd/IOWCayxffPmKVd+hXSNwZi1dyJgy87yQKrDsIeHYNZ5x&#10;Gilas96sGMaRsABNgzGWrt8SU+Z4Htls1hivaXyHNwbq8ccYcbnQVb5RLgWtHeM8MU0TpWTMpHG+&#10;YYmJXAygGOeFcbqn62Z80+AspKWabisgoVSAXKlQsJwF9rykSEgLwzTLs2Mtq1VH02jGxQnIVINR&#10;cJ4nxvPE99++QadA2zas1yvavqPpe4wSeJhRmq7xYuDvOkopDKeTwPecRRsHKhKWiVwyxlmWEBhu&#10;72Qdi4HzcCLmQtf1fP7qc5QxLCkyhYAuYI0jpcA8yTPmKChnsVYLhLcYmtWmwmSSGLBzwPkGYy1L&#10;XMjIuTSNI4YgwA5r8Y3AgGOesNphrczdUZn6DrZQjCGTMSVBAoP0IXKYWUrGtrKfdzphrKKgUb4h&#10;mloP0ci7n1IE+FYKRcnzWZSi6x1ffPmK67eO0+lIjIlEplj1OBdCIZXM3eGOpm0EQG2dwJeMQGSl&#10;dlpkP6ctxjjcukepmlY+zszTgjmd8V3LEhIU+fcFeZfnnAEtgGZtBGjrrABeUyp479ntL4nLSEoV&#10;RlzBPCkX6T06R8iJuMyPyDFlDNZ5gaNkmJfIEhb22x0XF1fEFBnHiffvrzkcTqAt69WeUpT0+uco&#10;bcMYWUom6SzvppSY9M9vB1IKgPRl5gy3pzPh5o6iCkaZ+kwnMoqmdcQSSWlhvB/o2hXr9UZ6ICES&#10;5hltFM46KPJexDeOptF0bct6taFrW/pes155ulYTk8YnWw3fAotFwTyfSFkAfORESRFVpIeedOFw&#10;d2Q4Ckzbdy2ua7BNAznKvVB7LXOQtfOh5gZqirzUWeMScEbLe6McCFOCnOn7Fa7dCKzKKEISGK5V&#10;cp3l/VuugKXCMk9QoPMef3kpfQ8glUzWAnwP84JSSwXJKJS2NP0GFQMogVEbbSilwrKdrpBQjbaW&#10;eU7EuUJXvSPbBpUyeZkYTieO9/dPQpyn8TSextN4Gk/jaTyNp/E0nsbTeBpPAzB/8zd/8zdPp+Fp&#10;PI2n8TSextN4Gk/jaTyNp/E0/v1jPB8ff/9xItaHAt8/FZ//KN79UHT9kIgohgT1KLT+8Hs+/P4n&#10;U9A+Mq5/Siz+KZH3n0sv+3N//lPf/1PH/KFw+sFA/qF4+VNf/68luH2cwvZhypqqL9W1EZGKtRbr&#10;3GM6u6liCG002gi53lh56W+MFXF7KaQk4mlVnbj5MeXpx3PycO0ksVheWEtqk6NrWxovqVil/r2p&#10;CRSSmpx5/fpbvv7mW0JMbNZrMWDGhVSqsT0kVv0GhSKWKC/7VTXzWzGgV/11TdGpgkVjUFlM/A/G&#10;b62NGOBSFqFdlVx0fc9qtZIEPKVwvkHXBAdjzGOae+HhuKFtezbrtSTzGnlhXxTUWFwRoisehdAp&#10;J1CG8zDxu7//R96+v+Hm7p71esO8SOrUfr+n61vCEsQcpcTsKkmwEaUQY3gVzblqiJumUQSfRRKX&#10;rJZjbmpqR991WC3pKKaKEEpN2YwxEmIUk1+MNSlRP5obTBXeK2VoXMN2vcY3lqaRhIPxLMJ4Zx3d&#10;qiMkEZhDfjTmaa1rglg15isxB0m2vCIqATbkJKaBphq8u657TNNTRc6BmKAVUwh8/fo7vvv+HYfT&#10;QL/a0HaS3LBarbi5u6sms4bWe4xWnIeTnOskIhBrDetVz8XFhcxp44ntZoUxkhS9Xq3keKx7NJHq&#10;x+dR0oLO4yTJyaUaEUIgLYG7uxv61gtYAcQgVMQ0kLOYTnRNVVvmgDaatu0eE5VVvZceEvdULrS+&#10;YZlnEYdpSdDVWj2eq8ZarFJ0jaMkET6mKkgZ58jxNPLtm++ZloUvvnjFf/yrv2TTr3j37oa3728w&#10;RvPzn33Jer0mBElV8tbSeQs5iKnQSvK2qub0m5tbvPesVqtq0qiwjJpGdD6dONwdWK/XiDBLROir&#10;9QbvW06nE7//h99zcbGX624MtppYH8LiisgJH1PJcimEIAk/zja8/u4NMYnpTFJqHPv9XoTd4/gn&#10;c2/btnjvH9ejVdcSFjF4xSim35STpPQYSetrbMNmu6Xre6aaSOprqox1rpr5M1qJmep0OBKWhb7r&#10;qrE3/Zj8qlSdA2V+fvH8hdwLVfz9AEGQ+8NSKMzTRKz3rVYyj4Gi8ACP0RS0CDKLJqZAiJFxnsXE&#10;ryHPMypHwjwRloUYosz12ooJA1c/j8Fbgy6FeZ5Iy0TXejbbLdY1j+LOmDIxF4oyJKXRNdkoF8Xh&#10;KMK88/nEzfUNSsGz51f03rNe9ew2WzEsty1tt0JbMZgdz2faVU/bd/WYgCygAK0tXd+LAByZPxpn&#10;WfX1vjeGi4sLMWdpuU91FedlFNY1Ikaua5H8VwxwWmu0NnjfcHFxwXa7o+vXOGOJ88zp/p7vXr/m&#10;9ddfQ86Pxy5iQ0k13+8vePbsiq5rySmK8XUexahe15wYgxhZVEFpEVc/pKjHmESUbB3GNShtiDlV&#10;g53AJrQ1VFdRFS5q1n0nqZOIgdw4Saa9fPaMdzc3vL2+xjWeze6SzcUV+6vnPHv5iour52z2l7T9&#10;CmMVISVKTGLyj5EQAss8V8NhEENI12FsQypiEDHWElMmBEkxGoaBw3lkmAMpSXhVyoXG+SrAFIF2&#10;TIlu1fPs2TOUUjjnWJaFw+H+scZZlgXjGtqux7cd8yzpVLbxjwLJ5mGdrsa5nBIxLiLMC4GMpt/s&#10;MK7BGDEwpiw1DTwY3SGmxFKf+0KpwtjA4XTi/nAS8bOV1GQUGET4653BOyOmbSVC165fs1pv6bqe&#10;nAvPnj2j9S05i9Hp5vqaYThTiiR/zucz58OB4XTifDxw8/6at2/e8PqPr/n2m2+5ubnm4mLPdrui&#10;1LV0s9qwXq0hF0qWOW/Vr9jtN/jGMY1nrAGnFbqIGUprRQwzlMxwPnE+HpmmkSVIgqAqoLWkzGst&#10;It6UMyEnSahumloLaYwyxJCJMQkQYZrIodYotaZtfEPbr2rqqhMzTVgoMcoalqKYpZQkJMdlZpkm&#10;YgwipjSWMM/EeULliNOKkiStTFuL8S3Kefr1hsbLPaGdZ7PZsr/Ys93t6NdrilI45/FtS9MIxOP+&#10;/p5hnDje3zOcTxij6Pqe/eUV/WpN2/aSQjXPLNPCOEy8v75lHCZco2mdwwBxmVEUGufo+xV931cQ&#10;UYPSUov51tN6SThKdY3SWhOCGJFubm85ns+EBOMkifRLyMwhMYwLGYXvVvyH//DX/Pa3/wO/+uo3&#10;/PwXv6BpGt68eVOTP7XMqas1bSPpg42zIppOiTDPtI2n857ON2gFbePwTYMqMI8Tdze3YtiKkbSM&#10;zMOZeZo4nY5Mw8A8nglB5jtjKgxFK2zjQRmGceT+eORwOHE8T/K1CrrO431ToQ7QNCNqPgwAACAA&#10;SURBVI6YIjEsxCWgima93nB59Yzd/hKlNcfDbTVnWrKCVOuJVDLn4czXf/gD9/f3UKBpxNhvlMZ7&#10;h3eOFBepMSmQYk3F1Tirab1l07fs1x373Ybee7xzbPo1m/Wa/WYrcKPG0fuGrnGoFPDO0BgjcJMi&#10;c7nRVoBiRuovSiFnqX2t1ZJqFwLTODJOE1pp2q6rBtlU5ykxTBwOB3a7nZhKiqTNTcPwmNYdQsA6&#10;Meksy4IxlrbzWOdkv6MNMQSMMYQQGcaZ4/FESlI9pZIZxpG3797z+vW3vH37jhgTz64uJfWx8Vxs&#10;t2w2a5yRxDhFkc9boRYlC+BGktBL3U/IHJpLRJWIygmVJUFOkVCl4KwGUjWCebTVOO+qAcY+7mWM&#10;sZIw68Sc+wCIeoDhGK3p+579fi/r9MWezWZDv14LhCcmMezFIGtnkvuVmrJpjBhdGu8l0bBpcY2n&#10;KBGNH08n7u7uWMLCsgRWmy2mJoMqI2atpRpyijYo57CNxza+GootuSjOowAOyoP5yjh++V/+j39X&#10;f2Wahsd9/Z8DAH5soM45S+rsR3/+0DP4uIfyYZ/l4e8+TC//FFTwwdj8YV/iQzN7zvmxL/Bhv+Ph&#10;GB5M7n/+M4lJ9uM+B4jh6af6QR///8c9mU99rdb68Xjzo+lePQIbf+r7/ZQJ/mH8a5/zU/2fj9Po&#10;P/6eH/8s9ZikrT/Zt/rw7/9l0r3UvWKMsX/y/1oL8MwYh9EWhUYrizLVfAmQkd6EuG3l59SexeNd&#10;otQjAOHhs8qeXvpPD3usUsQDIkm4Aqc6HI68ffue73/4gZwTfd/T9530HpSkC+Y6JxkDL58/o3UW&#10;6jMQU6pgvtpfKIVhGMTImgRWdDgeJZHUe5RSAsKZI3GaSMtSgW5SkzdNg2ssOSXZsyuFdU76aVYS&#10;YU3ttRVFNZEL3EkpTYypAnc0Ssk+JMX8COXIMdfURf0478UQJO04RkqROVgB3ncUpTmeRzC67h0s&#10;6/WatvFy7ZR+7KlY52S/fRwYziP73R5r7CNMJYRA5zvpFVnDNE1iVGvEOJSj1NiucTTOYa2pPcH8&#10;wf1Yav1n5GIWSYAvKEkuXxYBsNVJREFdZ+rNpCCmgPeO3VZ6axrErFQKtqZxPvQil5AY50AumlTT&#10;Ou/u7+u6JMZ3pcUo2XcekBTzlAtJGbCWYg1ZaaldTifWm1W9fmIS9V4MadYI/O727oZ5nkkxYo0m&#10;LAtLCBUEIomv1hj6Vs6lrimZksKq8E1L27WUnLm5vqZtPG3bAgK7G8eZ69t7lDHsdntWXSdpufUz&#10;x5SgKJrGS1J41wpopCZ9PvSAcxHgQMoCoyqlkFPheDzx/v0tuShJWs+SPj5OE9bV5GrBBaAQ8xlo&#10;tEEMo7mQosAwx3niPE7c3h+YlkAxBudbMT53HZ33AnIIcv1yBT+O40jXdjgnSeM5Z1KOj31mAQZF&#10;jNEVHqFr79pIX5XaGDJS9yn0I3hDAKFZein1vBQEfKOq0eyf//iaw+FMKQLJbHxTz6/AIU7nE6oa&#10;s5RSNc05VkMZjOMocNS2ZZ5n3rz5Tr7ee7q+w1r3uGd6gD1Ij3ktc4k1zMvCOE+0bVf7h4USpUfU&#10;eg9IWvj94fhY11ln2aw3WNsQovTgdtuNrFMVmmLMj8BQ6cVJ70HuB+l5tq1nmkZ03cdpK3NDCHLe&#10;UZpcMsP5TIoJqwWMp7PU0wqFUab2iwPzOJDSInCtZWaaZzHNWUvrPa13OG1wdf5fb9aSHJ+SQDpT&#10;Qgk1hQIsS2CeJ5YgPTSjDeM48sP333M4HLm/v2eJkf1u97h+d21L1/X0/Yrj8cS8BDabtfSQPoBu&#10;WCsQp1wyIUYu9hes12sxvBrYrFpWXUPrjPR8C7XnphmHMzkm+q4DFOfhzOl0JIQFpRVamcf6OGWB&#10;Tw6z7IVyLgzjQMoZ52StSaUCcnMipMI4T48p7dM4MU8z8yRQC20sru4jnW8oWaBtqcIlYs5g63Uv&#10;P8KlQwy1H5uJcWEJ8jwbbcmlPifUPXhYGM4n5mlAa0W3WqGt4/rmhhAjzloaLwCstm1p2w7vu2r+&#10;D6ScWfUrnGvIKLqu5+rZFZvtlr7vsEZgRmGZiUH600rBuutpfctnr17w/OpKeloKVK0jdZ07H2vP&#10;amQF6jsuWedKBao4a/HWiQm1ptNvthvW6xXWaIwScIY1sn+xxuEai2sc6/Waru/p12u2ux3b3Zb1&#10;ZsN2vWK33dB52V8qVWhbX42qGUoiLLPAEJLsfY025FKwTcPzZ895+fwFz549Z7vbsVr1LGHmyy8/&#10;p+s63l9fczweHuuqsER5F9U4+vWa9XZL23VgDOO8gG2kd5MEOhhLIeQiQBhtQBlilB5tStLrHsaR&#10;03lgnCeOpxPjPHE6nTmPI6fTifMwMI5LXUIU7WpFv96gtREz8bwwTCOn80gs4JsGlGIOgfM48ff/&#10;8A/80z/+ntv7O5TSON/SNN0j8DLF+Nh3HycBvcjzYHFNgzYG733do7X4Vc9qs6dfb/FdR9f1dH0r&#10;PUst4I9coc3jOArsIAR5B6dkvVqWWe4J7x9BzLmIQTxTKEpqM+99NTHL+0ujBchWKgi88Y5+1eNc&#10;g7G6gkbqni9nAcQaS64AaGcFFqwpAv5ImbhMLPPI6XRgGgdyjrWnJ7VGSglTgW85ZZyR95UCtimk&#10;HDmfT7Tesek7Wu9RqMf+eQgCUjwdjywVltdV2KO0PTVd3+G7llwK0zhKzVLfC5cCIUl9FLMi5Cy1&#10;wTiRkvSbpf+eZe5fZuKy1NpDYEyKH/dOD2u8NbKfyHUejimx1OtUtMDOnG9qr77Uvb/7oE8rtco8&#10;jsSU2G937HdbWt8wTSOn4z2n0xGtFKuul5o5RQHpzDPn8QwIzGKZA/M8M44jx9PAeZiZpkhKgh9Q&#10;WkCjApg2THPg5vaW0zBwOk047fHdCmsdbdcTFplfBSKhKOXHd6cZqVGXaeF0HhiGkWmeUEbe2em6&#10;z3WNo/EdtoKk5V2RvB192JuK6Tw/AqJzhjkETsOZ03ngdDoyDqOsqSkzTQPjODIM50ddhbVWzn/t&#10;78cUSWF5fG9VktSMsr+TvdLXX/+xQhQd1jpykT3fPM+kVEGAlLqHlLpbaQGCnIYzp9OZw+nI7f0d&#10;795fcxpHUpG1xXcdbStzv7G2goEEGil1jIB/jZH5unEW3zhWbcuqb1n1HatVx2az4Tf/0//+JMp5&#10;Gk/jaTyNp/E0nsbTeBpP42k8jafx//vxlAD/NJ7G03gaT+NpPI2n8TSextN4Gv+d40PB808ltn8s&#10;jP5QAP2hWPpDkfaHX//nTOwfp4dRfU2fSmv/VOLWh3/+sXj4Y9H1TwmtyyeSzT78fJ86/g+BAP/i&#10;M/zEef7U93sYqiYpPRjpPvy6h5fIDwLZvgprl2Wpgl2Hcw3LsuCaBmMdYV6YjKFoTZ4mMe08iMK1&#10;iBceDO/6QTD+8Bm1CBIxVlKJc6LxFuc8znaczyemWV6mn09aDIEovvv+e35495a/+/u/5y//4i/4&#10;4ovP6PsO1ziG45EVme12xe19JC6Bpm1JKdL7ltavSCExLQu3N7eSwpETjXco1aCrOU6SUYFqQI55&#10;obGGi82W1lgRuVnLeTjDYiXhoiaLaC2i1rgEShFhU+tFBKZypuRIKmC1Ic5FRCsPBhHjcNZDEQHn&#10;FMRYgbYobXjx8hWpwDwNLA/p38rQ9ytJOFsWwjKjAGfNIxnf1GRJU1OG8mNqnBFBZU6PBmbrDKmx&#10;9boVHkIH5Osl/auETIxZUhqdxRsH5JrsUMgJrNUifkmSFuC9mEkyR6YqfJQEoIixkiwHGmV0vVfU&#10;Y8q80ohwxmh0KDWBvjDPYj6hFJZ5hpy5uNjTth23129ZdS2usawrsCClXAVLcLy7JZbCL37+CzE5&#10;x5kMzPNCYzuGcanmISNm4pzRObLbbNj/5a/5u78Lkvyj4HQ84p2rIAKFKiISNEqS2ZcQKSVzOp/Q&#10;To5HjYpGFWzJ7HZb2qaBnKsw+mHOFCHRQ2p4CJKUGxYR0LnGsSyz3K8PIi/EaLfbrODzl7x5+55p&#10;ieQihrLPX32OsY64zBxub1l1LTkopmXCKEXT9kxzxrctL1+94v31NXFOhHFmt1nz2199ybTMvHj5&#10;GavNjrc3N5zmCVJinEaW1GLIGOQ6PogsCyK4ejAqWSeCrXleJFVEKVrneX39LQrDi89eElPidBiY&#10;psDu4oLb99f0fQv1vDinJZF2USxlFqO4FmGsqSJnhSQJOSsmCms0SwKjrQh7QiTnTNu27Pd73r17&#10;J6aqKgKy1uKcY5pGDod71r1HKxGJqlIeBTmusTTO0fhGDGxazFneS5r1Q5rqQzpppLDdboifvWQa&#10;Rnw1jW42q0fTZSwiNrLW0TQtnW+IoRottKomeUkvQSmOpxNhWcREUc1cKRYgkFUWA6LWgMy7iSKp&#10;yQWcbSg1vTsbxTBPVfBk6Ls1pvFkpWm84/KqI+ZMWGZyCExTZBonGi/QgGWRNKAlFWIp3B6OHMYJ&#10;sLTdiu12y6pvSSlwOI+sVj1Xz57x/PlzrLVc7LaSpGwt5MI4L6SiCAl0btBF85vf/gVZK6Zpqdcr&#10;44xFF0kvzzmjlQirNci8Vo3Pbd+xTPMjcKMgKXEpimFnnGZOBrwXsx+IIFgrRVHuoXjAaMVqtUZb&#10;MWhqrbm4uuLZy5fc3d0RlpnTODLfH0Tcai0qZUk3jolliWI4N5oUZoErzDNhnsT8YQ02J1zJFGV/&#10;BBdQk0eVABPGaWJcZuZ5osQoZv9VJ+n2VayW4oKVWB0RfmpNv+rFBFrgr/7jX3EcJ3bbPbvdBV2/&#10;onFOBHUxMY4DKQR0UaQ4EGtKW0iJHCJaGXzbkymgNbEorDZ0mw3Ot9i2k3onJXzbM40Dx/t7YtYs&#10;cRFDduvQSGL7QxJgTAUTMu+v7yhZEuZTyhStqhFSxPvTONOtVux2G9quR2nN6Txwd3sQs0Hb4HxL&#10;QVKLQs6SeK0NSjc1+c8TM8zzWBMqZT7JuTyunymLGD4bJVCWnIghApbtrmfTtUhYThRAhyoivLyf&#10;xcxkNNpZHoy4rbH4taNrHNa+5KufveJ0OnJ/dyTUtPtlWRiXiTQHSUltPX3fIRaLQkyZw+ksicrT&#10;kc5dsFv3gNQR4zRxPouRfrXqsdqSlpFlGtE5oqIYikiRXEWZjTWSMhkWufeNIyuZS1OcaRo5p947&#10;4mJZkpijhpoWuOo6euM5Ho7cH25lTdpumecJgH69onkwiIVaA0gUPSlGSXD3jhhDrfs/qMGNRjnL&#10;/d0teZ74/LNXOGuYlWKOhTHOWK3wvqmJfkpSTr3FuYa1taA0rW8gi/EtxsTd4cx5GOi9Y9O3eGfx&#10;vqNfNdhLAUSlCihSStF6SZ8mBdbtFVoVwhK4Px4w1kEunI5HMZzkAmRSThivsFZVI47U4CEVEcNX&#10;4I2yDaQkCdmpSPqcbQjjTMqKohtyUXz7wzXu5p7VasVmu0bHQslinladopSMVXA63DMMJ8iZ7779&#10;DgPkzZpBK1ZezGvoVG24kthlTMO6bzHVuHe4u2fuJjZ9z3kcWUIghZl5WTgcDkzTjPeerm3FCKzl&#10;/HWdp+08TSPma2U9N4drLq6u+J//839BqyL3WRhJMTCezgStWJy8itN1vg3LglJimBuWha+/+Ybv&#10;vv0DFxeXKGN59uIlzWpFVpqUMo1r0dry9R9fcx4mQsjsdhsxqiV5RlOQpFxrLLZCZAQysqBKoam1&#10;6TgF3r295uuvv8E1DX/913/N892GF/uvHgW/ISxMw5kcI8mIYPtBlP5gXFRWHrVnVxfsd6t6f4vB&#10;PSyJcZ4ZhoklBE6HA03X0vhG1qqsqyA5Mo5jNdwpnJPaMaUkYI5S2G63aKM4HA6P+0KtNcsshgxb&#10;167Ly2f86quvuLs/8ubNG/74x9dMi9TV6/WmphJO/O53/43j/TX/2//6v7Duu7rmFlJcOFwfmaZJ&#10;6p/GCfAmJcZx5Pbmlvfvr2m7XsAYjePLVy9ZdxZdMkaBKZBQUKKIxHPGmAZrFcZZYklQqlHRZmKI&#10;YmapidLOmce9dEpipI9JjK0hxWpqSyxLEAOiUqQiacLLQxJuKdwdRfzuTINvO3zjK2DLo4xlCQvz&#10;MqFRdOsNP//q15QcxbRnLac5oEJCzTNaKYELDGeWEJimiWEY6PsVnz1/Qb/qSVnRbffM88B4OpFS&#10;pKT5v7vPov6N6fEf9lQezNwfm6t/qi/y0IN5EMg/rJOfOg4lRKpP/vxP9YY+THX/uD+RP0jC/RhO&#10;qJQYPj881o8N/B/3nT7u1Xzcz/n4az789fg1in/VVP9TvZiPQY8fJsv/a32ej/tin/ren/rvx7CC&#10;jz/vp87R47mv6YAPfbeHflHTOOxksHrCNxHftHjfMg4j0yRm8WEYJY2darDLCaMNKZVHo2iue1+Q&#10;z2WtxVejg46BYqpJtcJO7NkxDEeKgs4alFmYhoE3P/zA7d0tb75/w1/89tf8+te/ZrteYawlJ6mN&#10;jdOsuhZTCksF5eQQiCGRi6ScG+c4n88CGDNiQA8hcH86Su2loChFmKaavKtxWsyhD9cmxEAIgXlZ&#10;CMvCfrutpsdIUYqmQreUegAIGkm9TNIviCmRxkyrNDoLAE+VCpzMPO4DHvuixhLLzBISRhcxExnH&#10;knKtrcS4pKzBNQKFMtpIGqq1GKWJIaLQtN7zs8+/5Hg6Y42AHvdly/GkCSaIsb5xrNbP2G7XDKdT&#10;NeOoCq/RPyZXO0fJiRByNSiLeSmXCnvMWWpVZShZ6uqwSBq8fYQiFFAZYxTWKLSB3XbFA16jMZol&#10;B3JaiDmispHE+VxQRctcPM/kaaHrejHROcsSZd9G1LRaYCfeN6Qo5qcYM2iDshqdLNZDMYYpJTAN&#10;RVnCsuCcGONyClijuLrc8u5dy+k0CGgkiDnO2GruLbX+UND6hq5d46xAeR6AQG3bsu567u/vmcaZ&#10;aYmEKOudVqCtY73ZsNGazXpNirJnctY+YAAf+1dxXjjc3lfAkBJITRKImanPeWst2RWGeeE8TXz9&#10;9WuMbVibhmGcsbah6wy2cdimIWmNKYZUBNj1kNaqdO1jlcI8DCy5MMbIeZq5PRy5ORzZXFywfb5m&#10;TJHjOLPuI/rDOSxL2rxRSvp9VkvtHWWvLj1xhXOGlBwpi5lLKY3KihITxVqUMWLeRTGFKAmj1Xio&#10;ERNVyVmSfZ2r4NYIwOXlJb/8Reb3//TPXN/eUjQUVdjvt0QyGAETAkzjVI9PeqIPYBfvG+Z55vs3&#10;33N7c835dOTLL7+kW61oulYMkFpAjvM8QSkM5zPaOGzjUFogUOM0sU4CU2y95/48PMLcHufwUsQQ&#10;2vjad/K0rSUlqa/l4S9oa1DV+PxgEk5KkWMh5ogukgw+KAEDxZSlD6ICp+OZvt+gtKGxAsqNIUqP&#10;zVicMugS5RrlAjFRTIJUyIsYvU/zyM39kReffYH3Ha6T/h8xMo8jps4t3aqX4xjPtYbLkAu+60lI&#10;X7T1DUoVNtsVTdNwuDtyOByqsVLmoNPxyDffhEeDt9YGow3WWJaQefv2Fu9bXn3+EtU0ch2qSTrk&#10;QC6F/W6N920F42UiCqcLVkn6d1jk65eUOJ8H5tOZq4ud1OFKEoKXeWIYz5zOJ45HWVtCSUxR0ZYG&#10;mzPDOGO0oXGOq8srLnZ7galYST8ep5FpWogxEEuEmOh9i9OmvqtI5HkiK+i6nliBWHd399zd3zFM&#10;M7nOHbvtlnXn2W+3j2bIUjIhBoSvqQkpY5PcyzFFYozc316jcmS/6ek3W3xjsY1jWjLmA0jHQ51Y&#10;cmEZF5YlchpO5BJxzqKdI6RcUbeFUs2U8g5J9jLLEnDOY5yvUFvFuvc0FVpMKejGonNDzEV6dFmA&#10;gY/vmpB+oKpp5spI31hphbMa5yw5FbIqWNOQSiahiCmTShRAWTXPW2uxjXmsU5zS5CJG0UyRtakR&#10;+IYpYtBMIXC6uxGghTECfMgLjck0RpMrOHoJhWGauL8daazFec+q69DrFV3nK8BEMy8rxnHk/v7A&#10;u2kmLAvbzYaLix2b7ZZt4wk5cX8emFNiPp0FoqmU7LNQ6CIJ20aBc46mk3d4IUbSkrHW4DqBqJ2n&#10;A7dv33F/f89+f8F2u2WaRuZReqjGGrr1mu12K/OTNkzjwDjOFfpSsMbReOk5x5J5+cUXeN+zXa1Y&#10;b1Yo44gVlpJJJGCaF4Fz13rTeUcGliTvKh6Kf1VBHiHBtEh/RCnFMM2cT4O8H3ILKQWePX/G5X5H&#10;rOCMaRq4u7vl7u4aXTJt6xlj4GK7Y9OvoIJqUs6UJNuZmHNdQyJaCSTcVvCZQAsVKSyEmlzufUeM&#10;UteFmOi9B6UxpZDDQs4JXep6jMCajKph30aRciJnTdZgVJ0rnSPnzLTM5CUy5SJ9yyzgT4zFFjAp&#10;0LiW1eUFXes5nM8My4wuSvri1rLdrlitpN9bUCwxSA01FOYw0Xcdl8+fEeeJaZpl3gqJaQ7So1Ua&#10;ZRpCXKSvlAJag8kGQyEtE+fjgZIz1jb41tNtVnjf0jQJo530lrXhxw+uiCkwL/LzUhZDvVamAqHS&#10;I/hQAObSV++ahr7xTNPCGAKEiXa14/nlju3Ks8w/43A8cR5n8jzjtMJoR0gRFRWt7lFKExaZ64wx&#10;uKalKIOKiVwMMcpaa53j6uqC3W5HRvH62zeMy8LXf/yGw+FIYxyrfsVmu+U3X/2Kvu1IRjPNAmQ2&#10;uvbZnK2gWphjRMcKkj8NhLBwXrc0DzBpLX01KlSncRXQXARiblyDNg2n8yCwHyCjhDBrBHxe6tw8&#10;zzOlzgMxBu5ubgF4+fIlMWjZVyd5R5tLwTtDZxqM1jS2wT70w6eBaZwgJ46nI03j+ebbN6SU2KxX&#10;XF1d4ppG+lXWYoxjmeV9R4pB9g2p8P+y92bdjiTZdeZnow8A7hxDTqxiVbFFtrRa6u7//xfEpacm&#10;1aKKZDGHGO8AwAcb++EYbkaGIota1GPjrJUrMoYLOBzu5mbH9t5fKJVcFdp1eONYQqAeZw4hSRiN&#10;tey2W3bjiPcSAGCUhNrmLMEPJSdcC0vzVsJKcvFsx6GFxcxnQc65znWuc53rXOc617nOda5znetc&#10;nA3w5zrXuc51rnOd61znOte5zvW/VF+ipH9KIjuJJU9E4E/FwJ+Lg08C2ZMA+/P3+VRc/OfIW18S&#10;O3+JIg8/i4dPRoLPj//Pmd6/RNr6Esn99Dk/F5t/ftxf+iyff67P3/NEV5NjLT8fI0LaSSULyUc1&#10;g5EC1/coa9HGCC3cWdwaxFSoDcEveGfxXYefZ+Z5bsSsLMLTT47j088iJMCfifGyL6/Qukf1ls4P&#10;DOPIcTpwPB5R2rCsK2FdMdayLgvff/89796945vvvuMPf/gD333zDVfXL6BGCpHtpicrSYJXXkRH&#10;SnuKF0Lr8enAskSOxyO92z1TQ2JKVOSa8t5TVSbElRILpIodRhGP+mb8L2CsamR5BblglMJqoTOn&#10;VQzaQkuCXOW1rbXoqslaiIk5ZYw9fZdCIR6GLTH+gHeO119/w/XNLdOy8uFDEVNzRmg8QWg6Iawi&#10;4tInconQ0jTtHoNnYkWlCamz0KTn6YB3hr7f4ZxjXVYxHOrUhAuGolQTZ4uJtyoIMWKtFoKTMfSd&#10;YzquiEK7BR4oIZaNmw0vXxtSziwxSCCCFhOYNkJysE1YkZIIYqwRulwmo3PBG4PuDNtxS8gFay3T&#10;cc+6rpQmZt54R9fokdoY+t7z4u6OD08TGcgxMM9HLq9v6LqOceiYjnssivuHBx4fH9htt8zhiCKz&#10;GTv6SjPsBbyxXF9diEA9ZZaYeJ/fM45i5FVKBN7kRnsoFaetUDxDxN30dH2PrSJWNI24FGJo9CEh&#10;pFVKE+cWQkyNLuyFFqYQWjQVZUwTZClKSXhriOuCs5oXd9f89Paj0Lmq4nK3xfcj79+8wRkhdjrr&#10;UFpo49vLa9CWJSbGzcgt8PrlKywGXQu70fHtqysudwNLnNl4Q+g80ySEoXIiqBf5bk9hGM46rq+v&#10;xQjRyBKlZJZlwWoPpRKWwOXukuPhyLoEqhJR/Lu37/n+X74nhJWaEvf3HxlHT0TMaaUkYgyNriJC&#10;fk0jzqk29pWC8RrrLGmaubzc0jVy+2ns3u12LMvC4XBoJjgRQJVS8N7hmlDJGo1BjGelKlKpDH0v&#10;xBOlmKaJGAJdEyIL9VCjrWlkDyGse6O5urxk8R6tFRYRWI6DmP+P08KyLChjGXovtC8FNa3EXJ4p&#10;aUorng57/v7v/57f/eVvG3mmYJWmpsTTfsL2HbazKGNRRqjm1EwqGqsdo/GosFJVomrQXU/nB7a7&#10;S7puQBsh3eVSGKsIdRcKFrk2VW0mJKUIzRC9TAdCzkzTwn/9b/+dx/0CxnF3e8urVy/YbQb63tMP&#10;GzpvuRgHOiffVa2Z0kxs67pSMFQlhmdtOrS3QsxaV1KITNNELfD61Wuhgq8rmozRQg4sWWOVJqfI&#10;tN8TVjHJ9l6Iz+Mo5pA1Zw7HmeVwZDlMzE6MeM4YMIaUhZDSjwMlF0ozMuz3e5aceVxmvvr2G+6+&#10;+Zr7+4/My9LuCUghEtJJtK7x1gBGxF26w1lDsp6gV2YmUFWuz8bYC6k0Ok+mLivazI2w7BiHgWHs&#10;IWWs0Y3iHRnGkVIV87wQa0YpIchrbQgpUkrCWs+rly+51RrvO4zSGFMxujQDdAISkMUQUjUpQymJ&#10;4+HAw8cPvLi5xXUdT/s9H+7vUdZhXc9mO7LdbuiHDeNmw9gPUDJP+4l5FdHih/uPLHHht3/5nRA4&#10;nSHMq5gXK+yPM2pa0I3YZYzBak0MmVoU65qYpplSqoxlRgTuSglZu+bC8TCLKJ/TPSP00VxqM09U&#10;nh6fGv2ptP9ElBiCjC220cV0G9dSis+kQ1JlWhfmpwe+enXH0El4Q0WCWyhCaTJewkpClsAabZyI&#10;CNcjawk8PT7QuZ7L0WOtZ7Pd4bxvxtbTnFTuDXJpptOeRGUNM/MyEacnavAMN6AA2AAAIABJREFU&#10;4xZrKhcbx9XuRsJBSqGS0aXiFFhvm/FSQh6ErmooKZK0BMBshoGYKtOSWUMg5cwwRLZ6i3OWajRe&#10;WaqTkJmYC2sqGBRFCfk758QSAruLC7bbjcx1asU0YlOI8uwo7f5S7bmp23y01kY5UhatFZ21DFbz&#10;8PDAmzdvJQSpHxg2WyEUlUwpiTUK4dtqoBaOS2B/PJJTYplnpumAogmoU8b2YgpL94901jLNC3cv&#10;XnP9+pYQZlRYIAidnryKQYdMjBKS1HWGr8Y7YspUioREJDH3CGgxQw0456kK1pBbGINQYE9jn7NW&#10;iNKm0hmDMpqt0ly/eM3d68AfimYJYjKe5iPTdKQiQS4aufedE9qj0Yr/8Dd/jW7PQms96zyzLBPK&#10;WfbzwmFZeHr8yPXlJThLbGaivh/E+F8Sw9iz2YxCpc/yfc3rSlyjEHRDZGkBCCcC2rqKmDprw9M0&#10;UYsmZsXNy9fElPjHP/2Jr17eQkkS/hECulZ5tmaZP1prSboSYuTh4SNPhyMfHx54POwJIfHu/QdS&#10;Kdw/HTFdR78ZMX1PbkS9y+trUIbDvJCpDIMX0/26EOaZuM4yXy1CSxUhbcZUWSsorQlBxqLR98zT&#10;gbc//In5YWDoPbvLK9SwkXCKRiktWmwdubT5ck6EZUH7LITSdk32zWSQcyFZOW+Xl5UQE0sQUqK2&#10;mmEYMcaw3x/p+x7nPRiZx2vrMCWTYmRdVmLOHKaJ7W7L5fUVSimGYSCsgTAdoYV5HA8HuqEwbrd8&#10;/fVLXr264Te/+ZaHhwP748TT/ihruhyYpyPzvOdv//Y/8x//w39gu9lgtKKkTFoX0jyTF0UdOox2&#10;vLi9I1/InH05TPzw/fesMZKBdf/AN1/d0XsJjTLGUbVt68NmcCtynhTNzAZNvF1xfY/RClNLI95L&#10;KMCpb5CDiKorkCexAoqYPhJCZAmR2EjHaM00L418JuRlYzzURvW1Ypjp+hHXeTrvGTova2ZtmznD&#10;EmKUOW2V96pFiJkxBKbjxGEvdLUP75/46cf3uM7jO8ur13dcXmw5vH94fs78r/RYvhQI+GlP4vM+&#10;wZfI5Z8ew5fC+770Pr/WN1H1lx74P2fS/9TM9+cCDT9/ndoCDb/8edUvyPVf+iyf94M+76N8ej6+&#10;ZBj//N/82nn/0nt+KRjx13pVv3Y+/rXP9efO/eef9/Ne1s+fS77IT4MSnHPSh9Ni/IohoDU4q/De&#10;0C0GP3msdczzzLIs0h8KQjystUJp4YiNbnl679yuBVnDKbzrUQit1Dov98/gmaeJdZqwrsN5T4yB&#10;dV34u//2X/nhp+/5l59+4q//3V/z9dffcHd3y9Ne6I+Hw5Hd0KO0EIxLkeNZlpUQAi9evcZ3HYfD&#10;RCZjvUcZMVLPa8BqJWYe73F4Omdlbqd0s2RLHzOVzDRPvHnzFrRmM7aQKCM0Tq0VYHGuQBKie86g&#10;vCHEyMeHJ4Zl5fb2BmqVPpF0zloYgUJr84mBUQjq6xq5utyijARclSym+UILVXNWni1VaNonCvVu&#10;s2UJAYWsTbebDZxC5bYbnLVMxwlVFSkEvLfc3VxzcK7RP7MY6rzHOvvcA6iqBZa2ay5nCSM7Bf1J&#10;70CByoQW5kjJ9G4rAVQpsKSVvoUuyTq5IxchV4ewABWDkFgLFW0UVksI4boGPtzfkzJcXytu+p7d&#10;bse6LKRS0C0w4GRSLDm1+0FCuJQysh5thOYYEm8/PtJZWee+fHHFdjO0cT+yHXu++fo1//ynHyg5&#10;Mx2PbMcNCiHX2yJhZgYgZzAGVTPbzYBS+rlP661hu9lyeNqTc2UOsfVjHcOo+fabjq4XE1QKgf0+&#10;471DtRAgOXeR+Sj3n/WGF7d3eC8hXLXdZ0ZXet+hlWVdI2FZKKXQGY23jjWs7A9HjLX0pqMUSDlj&#10;rXk20oP07XINEpRZ4f2Hj3x4eGR3fcWaCvO8sJ9mNrcvmUPBKAnIu96OQnJG1pWKKkFiVQx1OZkW&#10;Yqggy/WIVjhtSSlRk9xv1jqsljVVjVEM8Aoo6nmeMPQ9xNTWUzwHtPq2p1ByoSgJ6fjdX/wGKvy3&#10;P/6Rj/cPXFxdMm5GQsrEnNFGvqsYggSGpfQcrltKoe/EuNus5uwuLqXX6T0JuS4H79HaYZ2XOVWR&#10;fqzLA9pZUs5stluMs78Izs1J5jynMdkYwzCIgU/rNha1wImUJbDUeXk9ow1WSf+horC2zelL2zfR&#10;mrBK78W7Hoz0uKfjxAf9nsvra7phQJVKmBfm48TgO4xWkDO6FgqFHNu6FTnG43Lg7/7h/0W7jrvb&#10;V9jeUlMmVTG1qizm6zkmXFeIJZ38kBilMFbTOYNyXo5dKXIdCSHw7t07Hh8kjGmz2VCrep4Tphgl&#10;yLXdWylVAknuQet43B/ZHScuLjYY6yg5UABVZE/EWulFUzMxrpS4MseZHAM5JCiGXBUFhVHw+sWt&#10;fGfGyPVZge2AUtfsDwcZi0IiZSEprzEwzRLCMI5bbm+uuNhu2O520sMAnPGMu1EM91FCVUqO6FKI&#10;y0pKCe0d4zhKmEMziNeScc40s7Llpx9/4t39PcM48je//x3edfjOCfG6tOAM6xjGLc51WOOotYiH&#10;ErDOo6qhWsucMgkgFqzv6cdeehVFzIjrKmESKVZizGLuRaHbNUqbB5zWXClkDilR0oLkI3uh/FLI&#10;We7xNQbCskjInGphv1ajqm60eDFSWyvPnFykT59qQVcJIcmNYKxq6zM0k3WtFdX2FCuZrDMnurQE&#10;Buvn+032HivkQgqR/XFPLVlo20qTc8UqoXSjQBUJiK6lYqiMVp67YuQ1lN5ytfEoNCEE1ihBEjFU&#10;jDLENQIS4rs2CnhohOaf3r6V4LJUeNwfhVpesrxGEbJ5roVxHCWYoiS8E8PszyG1iiUIqdk7y7jZ&#10;yt5NhXfvP2Jc1/oain7YMAwbCdHsOh73B1IpXI2DBDh4CRFb5ln6W6VIwEVMpFzZXl7x1dff4Y0l&#10;LjO991jv5XSmImuhKnuttgUDLfsjpWQxtzrX5oulzeEqx3nix7fvSbHKnskaCOvafkbRdR2H/Z7f&#10;/uY3bDbj81wihYWnB8XU9jAP+wP7mxtev3gp9O2WAq2N9PdzjNCCvr115BBRWvpZFagxsZ+e+PDx&#10;Add5rq9v6PpR9vW8f14PhRBRJVNKIIcFq6R/WaqEihWtn8M+SylgHUUpIai3/e3aAjJrLizLjDEK&#10;jTxH0FqeqSVhtOVi02OtZow9Rx+4vr6i1iwhDSlxWA4MXce6LqQUSNuRYehZw4yzTsbpJGNmqScK&#10;utw3bWglxcC8LEzzRN/PXG42eOMYNltUKRgt+4jrEqlFs8zh+Zkm4RJe9ldP6xml0EbeJ6VMrYnj&#10;NOE6WVcoJWOJbc9h2VvV+E3PWD2gSPORWiudVnSDZ9PfklIhJbl/soIlJ/qhI2c51+saqPOM0orr&#10;qyvuXtxilGphLzLXzrVinSesK4dp5mK74eXtHc541iWyrkKu311coIzl5u6W/eMDXd+DklDmcRwZ&#10;BwkMKanIvKlUVJX5j4zblVIrzvc4J2OeamEcVSkJxU6precUOUvolrFdCzxqMIHTmqRmnNHP+7iU&#10;gtWKly/ueP3qNSlJePtmHIkpsT8emJZZns/aYJxDy1fDZjNgtOVGab6uUNDsjxP3D08Mw8jLly+5&#10;ub7GdxLoo63leJwpVNawssZESImKYhg3DKPso314/4GHp7e8+/BOtAJtX/vm6oKriy2+XbOqaLSS&#10;NYB1ht3FTgLNYwGtyLE+hyWV2uba5zrXuc51rnOd61znOte5znWuc53rbIA/17nOda5znetc5zrX&#10;uc51rn9rnQzj/5qQ+XPxbXre1P2lcfxTctbp19PPffpen/+bZ9HxCYR+IgvJX4oJuv32U+P4p4b0&#10;z8lkv0bX+pwW9rkg+fPP/2t0rtOvJ+P9p+b7XyN2fYmS9svXFlq5UjRqU6O6NcVhLXKStNI4q7HG&#10;4VxAmxXnPM57rPPEEFjnGTfPOC9immWexIQRQ6MLN8pOLZQqZuby/JkqiiI0La2pNPNqLWx8B1qo&#10;l1VZjPP0Xc90PMh30eiYf/zv/8gPP77ht7/5C/6Pf/83/Oab12KStBWrmvHMe7TTpFzEXLtGER4r&#10;xXSc2Q6dGB2a2O4ktDqZX3UTCBurUDWRwko1IkrQVgIA0hqI6yrXlnwJhHnhxx/f4LtBxKW6PpON&#10;rNYkXbHeYnrXDLeZ/SEQUsb1PcM4sNlu8b7j5uYGbbWI2hSsMXL/eM/VxQWHw9MzodZ7j6kiFjyZ&#10;caAiGiyhrKRSxeyRM1qJeKyownGaxBRsHcYmwhrJKdGPg1Amq1ClUwnkkuW8WEOlUdlso3vblZQC&#10;OVoRpedMiAFtDJvdFrRhWRaOhyeWNXGxu6DvhHJfFaSaxch/Erwigo9KxVqHNhW0oRtELDGOHW9+&#10;esMSEzmL2djoJlZKmZgCVxcb/ur333GcA+8/PqKV5vbqWt5XgbMXhHmiDj33Hx+oSgIOQsyoNWN0&#10;giqhBYaKKmCVUGpPAqnSzJVGGyJaDHAi28cbzcuba/bTjLeOcRxQKZFrJc6p0QkWhl4IXUYbshYj&#10;/LoGjrNQd11vJaDCKKoqjT5qRDhGaSLt3K7jglUKqyDUzDoH3r15wzfffIdpBOUQE73XWGsIjfZr&#10;jAhzSq5s73pev36BroVpmums5Xa3pfOawVtub664XSM/vX3HNM0c14DVNHq9EUGWMZiqGAYRYNWa&#10;0YghuOaMcZpUE9oafN+hG9m+GjE7WGNZ8oJRFt1Zpmni4eGJu6sLilbPBuHURJdY2wh5Fe9F4Les&#10;gafjyv5hj8oFb8RIGWLAGKG802gYH95/ZA0rF7st799/oPOe7XakbjcoRJDknCWmQsqp3S+2ibUz&#10;67IKZTpEuq5Da806T8/3HzVTSxajuVZ4Z5v5VIQ82+2Gq+GC2xstAvL7+2bGLVhvqdU086zBALrC&#10;NB15fHziuJ+5vtyiGsWraI3b7rDe0w0jRbWHn4CzUcWQa6UahTKKkhXKOKpKQlTqPMrZdm7FLKxq&#10;xjmN1SM1BmrOTNMMygrFZI3EVFijiGOXUBjGa4oJTCHy4WkPRrPb/ZZvv/0LVI6QAzkuRCzWebab&#10;oYUqFFIuHKaZXDTW9xSluN3cMqCIITItM3ENzPOMKoWXL16Qc2RpxyZmx0AOKzmGFhxRsMZw1GKo&#10;ds630AwrBnLXCUVKFbmDK+TQjJ45N+O4axEfmt3lBSoE5hD54ad3XN9ck4sW8k+RwAch1KVGzxST&#10;fpzTM9XQNDNLN46EKgEivu+oylCwqEaYCzGxrksTxoH3PduLHX3vMUYLXVrQLhwPe1IQwWZOmZIz&#10;u91OzKnO8/79O0JcwERs3+OcJ8WZkCIxVw6HiXkJxGUV8XELoskpMnaem6srbl684vLqBu8dFze3&#10;qL4nRCER+a5jioH7wzvC9z/IeByEuAwwjCPjZkM/9qwh4ZyIZ733rGtgXmZUWMknSjkSTJEqZOtI&#10;x1neS1tyzDzeP4KRZ9uaIqUqdDOx0kTL3jkR8ylFKJEYC7nA8rhnu4N+8M/nSmstZvMKGJkPGq2B&#10;QqFirJU5klLUJETpuEyobEVkiBg4KIVjmEn7Qj/uhCSVosw1SiallZITgxVzf8gJ7wyb3tP3fTMR&#10;VYyx2EYwr7VSUmZeAymubMaBi4stOSWenvYYIla3CUlWaIzQphQ4bbi4vGBZV47HQ6OQKaiFFGZK&#10;ga7rULWZ1Zqpaw0zIGLTsAam416ekdrgOy+izKoIUYJ/cjtPw2bDOA4YDQ+PD41ebSQsyDXjSZKA&#10;htLExUU145UyIjBW6pl4rZVGjT1ozTov9MPQBMi1zdc0ikKZDlQlZLx1v+f+Yc8f/+lPdMPIMAyI&#10;AUSzP8z0/cDFdod3Bl0cMUYKhvuHB3Tv2G5HbCcBEUucyGsk10QsEswyZXn+WyO0+JQzfefF9JYz&#10;pyl+aWdTa/DWokslIIEmpV1va85CkLOmBVLJ3NxZw4vbK5TyoB25Vg7TxDQfeHp65OHxI/tpz4XZ&#10;4K1i6DpMLdR8urccXedJm543byK1EaHWdebh6YDSjnEU4+r+8RFVYeyFFjv0HdY7TJvnGWPozYZ+&#10;hJyEvG2MpeSC85Z+HFvgy0Ithfv7ex6fnhjGC64urjgcj3z//Z84Hu65ubzA1iLU+3VhanN8gM3F&#10;BcaKyTjnhDaKfuhxfc+yu2SaF7lGlSamxOHDR6rRErYwbljmhWWeCevKzc01tQ6MfU/fDVxsNuQk&#10;xujH+0fefXwPKDrvxahBxBjN0A9sdlu6YeD49MQ6HXEl4uvIVDNlndHOgxFDTW00Rq001upmTp9g&#10;QcJ0OgmUmRYRAJ8MUt0wMAwdm+1IToWPD/csMRDmwjhueHlzSQURExvDMgVSCBK6EwO5QtWWmIKY&#10;l/oeozWu69lsd9TdjjBPLPOMjokwz5SUWDtH1/dstwMXFxcUlIQXpEyqkVoyYZ54vL9vBqJMSEGG&#10;llpl/adlTmy1JkwHjDbcXV5yOY5cX2w5HidSKZQSeffTG66uLpntwrjdoZw40bRSxASQUPMk05Ra&#10;MNahjZK5itYQKzUuNLcZIQsdNIbIOs3Pxr5UMiGspJypjSDd9wOuFqrSLLHyLz984Hic+Orrb9iM&#10;12y3O3764XueHj/grEZbDVqu+a7vGfqecRwxSgsB21lSAaUM2oqQP8WEMYC2jMqhjOc4TUJjzZnD&#10;HFge7jmGmcuLCzEc5vJvMsB/yaj9uYn882DAUyDen6ONf8lU/WmQ3udG7k///+efVb9KQf+8j/Hp&#10;e34eTHjqa5ze938goH/WU3p+v8oXey7/M0bzT3tHX+pp5T9jjP81wvqXDP5fOu9f6hl96bz8udf5&#10;tc/1a58dQKufTcq0e+/UM1NaQlpk/akbVbzikPmUzF8VqVENpRfgcN7jux4/TUzTkVnPMoeOQllU&#10;rc+m2r18eu9TuOXPvTiL93INWGueQ9us9dJzKoj50jlU1Xx8fOQ//+3f8ubdO/7wh7/ir37/e4Zh&#10;YF0CyyK0yloyMYmRyKhmxs5yjwzDQK5CIo3rIiY1pXh4fGS72dD5njIE9HOAp0Ubi9MaZzTKasIa&#10;SKUSUmJ/nNhdXqJOM4CTs7NRWI2WEB5lKtp6Qipos/DweODi4krMWjERW8gdz/cbpEb/LlWjjcM4&#10;Q8YRYuG4zqQy80//8i9sdzvuXt1hlYVa25yjyrhaI9pZXHtNrcUYa6yh1Mq6Colx6HtUVZScyTHh&#10;nWe3u5AAgXURY1nvZL6jFSmfaLzy3eWYSCFgPpkPVWSdVGpCIQY3VTXOCmE9xsgyT5SS6LornHNC&#10;lEfmwLQABS1seVRVkFv/tkAtiZwTa6x8eLhHWcN2u5E+c4xCX++6557oL/qzuZBKYZon3r2/bybh&#10;yvc//kjfOXIM3FxfCtkzBJQqxLhyeXHJ737jKTnz8eNHDoc968NK13fYq2uqtbjRMfQelKLzRuYL&#10;zby6xogx4K2mH3rQhpgSawjozqNrJcbAkgJ3t7dEIzTudZY+ZEnSw1RKg5L5ZUqZZV2fzaHWaqGu&#10;VqGDegfH4xGnYDN4hsHTeU0pmpQCjw+P5M0WCjhV6U0npv6UiC38qqREDIEPD0+8f3hkGEcudpd8&#10;uH+AUnGuI+fKh/sHrrYjrlOsKbLVg8z1q29BkO2ZVguUjKpIX+wUeNKCFJ2zp1YzCk1pt5UGckpU&#10;pXC9JyoJGkBJKl4tMn4p8QrKer9KD0lCD0GT+cPvfot2hncfPnA4HPjxh8L17S1D30tfISUKRQzx&#10;WjXDc9sXMIbOd3jvhQaufzblnr5LmauAM0oMl0VCs2I6kKgSIDl01LYeiiESYySscl9YayV8yXu8&#10;teQW4LYsC9Y5csnM68KaBjbNUOydx2BRVWEsYrzPuQU8JEKJzya37CDlIsFEWda467KSG4F+WVcO&#10;T3u6ayfr3RixqnAKM8qxUopCGUvK8O79A7cvXkvoV0qQ2zhR5drRWnrBh0auNs5KmFejwE/zEcIq&#10;ZHDrSSnz+PjIfr9/Dq2UYA3pccrz1FNr/dnA2w3c3NwKLVlrSo0UKk+NzK619M+1tWgUWiEhBymy&#10;LjNhmVmOB+bDXs6n7/DdgDMOby3GOwldKxmneA56DSliVeViHEg+4/oB3w34ridmebZ6YzBa7vvH&#10;x3sJ3WsX9GazJaXcetwabzox4ZvWj9YKVTI5SKBIQe4D5zSvXt6hrePly5c87o+sa+D1V69Y1pVp&#10;nsWkaC2uk3OF1hRgiWsLoilkVenHEUVhWmZCWHn54hXDdksqlSVJMO+6LBye9qQYKLXi/cg4jHTO&#10;yffbnue1va5B7ptpXSghUSqs08pu554pv6cgAq07rO2oSlMVDJuBWivzcWFtIVK67SdpXcQkqvSz&#10;6V4bjXXmOXzlME0cjxPGGC4uL2V8UBKi6JyMCyDG+V/Mt4r0ok5ByqmZaLWW9wKD0lbCalX5eaxR&#10;Vfbf4DmUUOUW3BIivvNcjB0hGQ7HhXVdsa4jzBMxraDVc1j15cUFAA/3D/zxj//INM389i//Emsd&#10;P739yA8//EjfjXz77Tf0vsNa20KqpRd5mgnmmJjmmRBjCyCK/MM//jPz8SjP2izrpWle0Y+PXF5e&#10;YuxpT8by9devGMeRYeiEmJ4yKWaeHh95fLx/3mdMGVKuxFhYUiKl3MKDHO1EoYsFFckt8FPp3Hp3&#10;8twtKUGpEnKpFb4zaG3YbTfEnHn/4Z71sDIdj+QUKbVIEG0uHPZ73r57y0skgM0bzcvbOzqtORz3&#10;rMtCzgly5t3bt1jn2nxK5rFaK4zRqFqptWCNhCDpFg592ndBQS2FH/7lTyzzwt3dK5QxEtSqkf6C&#10;kVAXVRxWgaHQtbmytZaH/Z6YMmFeWdfAYiSkbRg6+mYA19rIvDVH+sG1Y3It2MC0RJnK0+Mjy7qy&#10;n2emdeXy5o7NMPL4+MiPb94y9L2Mm8CyrByPT8zLzGbbaNu14m0nwSrIvEIrjaoyB/POY6qlhBVj&#10;DGsQQnzfZfzYsRk6xr4nZ9nPenzaU2vk9vYOfeqFx0iKi8xpS0UrRe9dC0uWUIMK9J30lY2RvQtt&#10;NM5YmY9mMagroLcSDCWhdIkcs2x9GIfXEkDrtSbUjNLwOE2sIdN1PcPQ46xhGAdu764Zeo+ltO9K&#10;tb1KRUVz2B9Z5yNOFwanMVcXLEtEaekX9MNA1zlKKTgn+wvWWb7++jWdty2kKFFylkDBEAnLSu8d&#10;L+6u2R+e2jyuBYI1tntu5yijiLlw2D+yLjI3QPs2RijQCm100zcoVJU5BEUCCyzQt37sMs8S7OA9&#10;zlk2mw3OWfSjXBe1aoqScBFU5WF/lOdf12OsJVfZW3n1zSs6Kz3Ud2/f4fqObhy4urllzZmn6Ugu&#10;GWMtG9fR9YMEvdZMTonryyvGfsP+6chxPvLx/gM5R/b7PTmsEoaEhqpIMZBLlH3CJbT5luPi4gJn&#10;Lc46tDKQM6qcDfDnOte5znWuc53rXOc617nOda5zwdkAf65znetc5zrXuc51rnOd61z/S/U5VepT&#10;UfBJkP0l8tanQusTIf30c//a+/yaCVz+8pevoZ8N2b80tX96zJ8a6f9nBMyfHs+XBN2f/v3ngvJf&#10;HGr780//+/w9Tr/+LP6qXySpfRoSIEIh0+jgnwqzT68vhO1TDdqQU8I5oTuFICRL3/V0TcQ1Dz3T&#10;cWKejqzLAiWLMvF0zgVV3QhWshlPE/PU9t4KIa12/YDSBusGjsc9YZ7pvGOZpyaGhRgy8zTzd3/3&#10;//Dmx+/53//d/8a//5u/5uuvXj2bynMRo7BqpKeTgSbXwjrPzEvAbwchtTY6FagmEoLNMFJMRDff&#10;qKpweDrw7mmP7wZ+9xd/QSmZXJIQQoxBYcTQ/njA+kD+JgnJIWe6TogbBoXSNDEzIvJdF+Y1op3j&#10;Yrvju2+/pSKiyTDPeGfIOXE4HPj4/kf+8PvficnJaGoqxDUIKcgYcvz5vpFPJAbpqio5R47ThLGW&#10;i6tLvPOUJCbnYTgRZE6EIRFxinZA6GwxJ3wTU+omstUtMMA6A0pIiLo0EpGxGCOCUGUcyhqWFPjp&#10;zY887hf+3V/9JbkZ9ytCfaURw0pFjDNVUUvGOBGN6FqFqqvhm6++YpmXRq4XQXsMmZSDGJa14vpy&#10;w83NDTkVrm5fMm43hByfwxSs1lTvcF0v5l9rcVoMXwVNKUI4MLbj5vpGKDwpMYwDxonJ0jlH73tq&#10;EQFqrWLkL7UweIvWA7omaopiGvCeZb9nWSOdj6yhYrTFGseyJpx3+FRYQsI5x2YziFhFi8i15Ey1&#10;IvhTjfZVqY2OIlKZvnOs64oyhv3TA++bKdtYS6mZUng2Ggk51rLpe+bDEasV3ls6a9B0PD3co4HD&#10;05OYGrsLnOvw1vOnH3/k48Mj26EnKeisF3KfUqSafhaBhhWrDCVnvPONaKEw3uKLRycJaMglUaqh&#10;855oPTklhqFje7Fl6Hsxa1TQ2uC8R6IeRGCXUkTVinVOhE5es6wz5EpvHVYZ1rCyBAkWeP3qNTln&#10;xnHDq1evmOeZ68tLvO14OuzpXEfX9WJmbZRkZRQlJoxWpFwwWj+Lv0+i8BMRz1khVuSSCGFl7Dpq&#10;aQQOJBijDdLMxyMpBKwb2G4GEb+FBW0tG7el74efn6EpE3LCWjEcvnn/nnEYROCuFLqZc7V1YC2U&#10;EymwinjOaEIMzxQOaz3e96zzkXWdOBz2bLe1ielMo4YkrBbhfC5CoI9JqKuPj09sd5eUqrHOg1Zs&#10;LjR3quNai9b56enp2YS3f7hHlUhvFVF1rAssMfHixa0IMaumKkPKlXmdYY2kKiYyCacp7LZbet/h&#10;lMZpRc2xkXsrulhMqRzmhRgTJSQJICCRi0U7TUXCSHolQvLD/kBnZAwTc+jKFCJOG7QVotchCiUl&#10;pkxGYYceup6+7ylV8f7947MQT1URkNdS5RlIIZcKKRDmIymFFgTTqJL/LsICAAAgAElEQVRdz/X1&#10;DdYqYqNyF2W47EchUC4L1ooZQsjZmeNhT1gt222PVg6tELpVzhgFF5dXzNMkRtwKaZUwAKMUto3d&#10;qhbyMgkRMwldfZoC33//Ix8/3JNSpGgJDtAoCcVYI999/Q1P00yXMt3Qs724FFJv5zHGscbIx48P&#10;9NaJ2O9wJFchUeZamNcV4xz393sg0xsx6epGcvedx+88KUSO+4PQITmRuMBaR86ReVrErJQzGTFK&#10;zqsQkY11jJst4zAwH2dUI4uexu2S5fdzExlrpcSk346zNLGhmDxFfNuNHX3XidEnt3lOKYR1aURE&#10;MfFq0R3KHNc4chYqfM2FsExorfHGohqB0vuBNcYmTq6s64JRWsJPmklUNxqg6QaMD9RDafkAEt6z&#10;3W6otbDtGymviNEn5YJSlUzi/uOe/X6P8x6jNVar9sxTYsBYV/BOCGxa0TnFbuwpaJwzWAX9MKB3&#10;hnVdhb5WspDJcqWUSEqRFDIf3kbu7m65utgS15USRSxsnZxbqtC3bcNA1ib0bBNxmStqCdkpJWOs&#10;aUY9cF7+3BhDCJHShOaqFowzLGGFCjGuWAPffPVanqfeMwyb9hpzo3219QkK5UQoG8LK+/fvOR57&#10;EVQqhSqJWpKQQ7VCG4t2lhAzyzSzf7pnmid22y3XNzdYI2Ja7y21hQdIuJOEFvWDo3AaJwq6BW85&#10;J+ui0Mi0GjHKaAVrEELVptf0fouz8PT4kT/985+4ubnixc0llxeXlJR5fHgAMuPQc3Nzhe86Li62&#10;rGtkfziwLCv9uCMXzTRHlDasRfPw8YESItSAUoqb22tu7265vbvBNQPVicyVUsJojTGK+Xgghhmj&#10;DaMzWNvhNKSwcv/4QUKbSmazk4An4xzEgNIK6x1hnjkc5F6fQ+Dm9hZtFJ31WO/YXlyirWUJif3h&#10;wGGeheTqvFA/27zRWovRhjkK5f3oPbWC1ZbxYsvd3Q1911FLIefI48MjHz985LA/sEwTIWYcleMy&#10;g7V477m+vaG3BpUiRon4WwHWaKEh8swMlNWMNU1QHMkpyDhCC3fQLUDDyppssxkxzgnRq2S8Vphe&#10;xOOd9yKwLyKKN0boc8s0E9eFXAvaenKVOfrj0xMXaC4uL9tzAhxC5nTecbEdG+0skmtlXRaWdRXC&#10;rBNTnrWG3g90zmHUDV+9fEXJmXmeqYgofdyMOCs029hCMd788M/ENbHb7bh78YLffvc107KKea1W&#10;1nUi54TrepR1hCzGJA2EIGNDKpOcV2uwFXSpFODpKOTN3mr6YcB5hzKFECXIQMi2lZCj3EO+43Kz&#10;kedEKRQyIUVy0WxNzxIKf/f3/5W37++x9shffOd49dUrvvrqjmU+cjgehG7tDNTM0+GRDx8+UHPh&#10;+vaGV69fU9qa2SstVGjnqbUwT5X5cOQwTYQQSaW591ooweEw8/DwCFXR9wO+6/5N/ZU/Z5T+tE4m&#10;8i/1Sb5kzP68L/G5gfvTnswXDff/E32hLx3vp+/zeZDhFz9n/fnnPg0TrJ/0mj4/vj93POpXDPXP&#10;hPKcn0m/f85Q/q+Z4v/csfxa/+hLfZ0v/fmf6039wvT+aV9NPT912xpB/+LnJNBH5kpKyfhmtadY&#10;oVJ3XQtJCgFrmgG+EcG99/jO4aeOZV1Yl4V1XiW4plahxqryPwQecOoKaY1Wpn3VEvzmXYdzPdbN&#10;GOcIa0eKKzGuhJyIOfPf/+kfefvuA//wD3/k//xP/4m72xcYDU/ThJEkTGgU2K731KJYw4p1jmFQ&#10;aOuJFdYQSCkxHydSytzd3rK5vCDNEzpLb8M1E6rStREXC8poumGQkEet8c61OYb8zMk0exKfFCRo&#10;oPMdl1c3bHeFru8Zhw5FJazNYKVkniLfzSfBlkYChX5484Ef37whxMjVzTUxFx4fn7i42KK2O3JM&#10;aOeoGmKJYk7PlZIR0zQVLW0YdFUstaKrhPY442U9I1lQbMYRKJgJCaA0YpzXWqOq3Ie5lGaMi83Y&#10;XOW+1WLwLFWeAcZovPMMXUfnLavVLGHmOMkzZ5MqhNKm3I3ujJiLxFRfoWZMM2gZbdiOI7dUiuk5&#10;zguHaZKwIq0Zx/E50OfT/vTJrFxq4sc3b3n78MSaCtvdFdvdFdN84MOHt2z7jsM00XtLb7R02nIl&#10;rIGukzXCZuiZ54kf3rzheDy2PqoE711dXKKtZpoOcl5aH9R5CUqrTuaIMUfyJIFpzoKqEqw3T3su&#10;tz1DPxIawTzGBK3/Cc04pYSCqdqvWoF1VszyRe6vmgtD57G6su0lXLLrpU9ESELSTJUSMkFNPK0T&#10;htOaQrOukbIm7p8eefvwAM5ydXvHV6+/oaTKDz++g2ZEvH3x4vk8z/OMvr7CVCDr5z6gan2slGRt&#10;cfpOTAvg0O1crYv08WpV1KrQVeG8mIlTKlhtuX94i3MWb4VgqsWlSM6JomSci1GCz7y1EuikEmjD&#10;73/3WwqV6Tjx+PCEUprXX71m0w8cDgemaUKn/Pwg0lo3w6uYyXa7HWM/ADKOTLPMf1Rz38eSxWBp&#10;DVo7aojsD0diymwudnJtKgm6EAqvJqXEhw8f5NqIsRkPVxmXtZb7SVUqhe1uy+uvv6Ufeta4oopC&#10;ozFotCpYo1gR8+GJbG2UrMkUlpQy1tkWtpnFDJ6zzAGThEss8wy2YohApOZAyVX6zUVTlebpOKP0&#10;gO+2KNWCC1SRsLGUcNbgfIf1PV1tYQZGo42MC6UkIXrXwjRNhPDEcZrYHw88Pj4xjjtym58a49hu&#10;t88mPtlrqjw+7rl/fOSbb77j4vqaqhWKwtP+gXWR8DdvLGjT+gzSRyk58eH9ex7vP3C53bEddmz7&#10;DSBBtkq6IhKyoJUEpZ4CLWp5XneUpFnJEh738JHXX3/Nxd0V1olBWc6vnI/N0FNyElPkuvLu6ZG3&#10;bz/wzXffcXV1TUwSNNz1jhxbyMcic2AJi5UembNaTKHDyHZjub2+A6VZ00LQbe7qPUZJyK70hWXN&#10;UIsE6Hpv0Uqxpsy6BP74T39inhf++M8/stld0o9je/+ZdZl5vL/HW8Pti5cMQwVrMa7HlCKrnwK1&#10;RGrNhJpYppmwJpQyoB3zlLi5HtDKSriUVoCYmWvVEkCaEof9kVgSsZk/lVLo0/NVnbafNM67Rp1X&#10;siehLfOyELP0147HhVA047hp1GkoKFKRMYIYccbRVTHwr8siwWMhU3LFeSsGVgVoQ62QG51a1VME&#10;TDO9g/Q92gM0hlVCPnIizo1Ynwuds2zvrlhbcEnve+lvZQl9s85gtSWGyPs370hrolbF199+Q+c6&#10;nLHUklpELMRloVYJnT6FSZ7myRIE6tpcUEJ4veswVgJC4ykg1xqMNRJoaDTzemSNE+tyYB0HxnFg&#10;028xCsaxAy6YpgmlLX0/onAcDxMxJgmK6Lzcg9bI/tmJuK6DBDJ4J5TrsFKaUZiihFRNYV1XNpc7&#10;hs3AjbnEOkcKGaVsC/Ex9F1H57zsCyj1fD4659HaMNzcEXY7CZHLK7XCGhJrLMRSSQVKiK3nWIgh&#10;kUtlHDVFWYySHr7VpzW94+vXX3F9uUMb+xzC9v7DewmHMobNZoPejPSdw7qezhr6YZAeMhVlLcsi&#10;4RTLsrA/HDkcjkDl8uKCF3d3eO/oR0WKmvkgexOlAqmgrJK+YwvGzqWw/+kN++OBNSS+/uZbjDES&#10;0Jhk//JxjTzu9ygFc1yYY8Z3EkLRe5mzGQ0X2y3UilbQ9x1D78CJAV5I7h05J0IqLCFQcSxJwkVS&#10;zIRY8J38O1TFFAlhUiVRq/TKrbNoI8/4sEb5XJ88W0/79qfAGdVCMrTREjRcooQYqooyhhylV6SV&#10;YbMZ6X2PNUr2dY2BjeJoJWB2t9ux2+2w3qJboHOtGQvoWoXWrmSvejd0pMsLDLK3NC0SvIo2EpCr&#10;ZS69zrPs2aEJKXDcH0m97A1Z7fDeUuxKNrDb9GyHgVoSvbfELGFVKUpPg9Y3tEr615utBIzGNfL2&#10;7VtCQsL/YpRxGyX9VmNRxrHZXMgzLUVGb0kxyPepZa4VQ+Gwz8/zDI3Cadv2fyvzGpiXifcfPhLW&#10;gKrgfcf28gLjLNrK3LvEzHxceHjak4CL22tevLxlXRZs21t3rm+B7PLZcguE7LuO8eUW31nm+cDb&#10;d2+oRZ5LGkXf9xgM67oQVgkKefP2PVopXO94maIEmlrfArXq83VzrnOd61znOte5znWuc53rXOc6&#10;1//f62yAP9e5znWuc53rXOc617nOda5/Y53Esyei0+ck909N5icj/Ke0sc9p658Lc78k5AZ+1Qj+&#10;+c+dXq/U8iz+/dIxfv76nx7bl173S3//6ef4/Pdfort/Wp8GA3x+HKfP8Olxfsn8fvp3vxB4NnN/&#10;rSKWhMppr1i+MxEMaV3RjVxgjMFYIckE7zHWCg3Ve3wnxMjleGSeJnJKpCS6ThFQ51+K6gFKFRHM&#10;J4J354Su7b2k/sd1ZllmpiamnqcFpRLKKKbjnqf9nr/9L/+FNz+94f/+v/4jv//d7xqRVARGIQRK&#10;yTirMKZrxCgIMZOyCHeLKPIEEoSYSMfOkZUSqkqhETQS7z7cgzlweXnN4CyqFrwRa4sqYnzcbXc8&#10;Pj2xrkGIYrm9fpVzShG6rIQvaHIUQu7h6YhVlnEYRKylxJTmrZiTqbBfAk+PT1x88zU5RIqqkDO1&#10;NAoTPN9PtRS8dVxfXxNjYpoXUpdZY2gmd7n2UkrEIOQpa20T+yehdH1CEKxUEV06R05CO7VVozLP&#10;QvmqNKmZyURMCDS6zzBsyLVy+zKy308szRBXqXTeojBY49GqkFIRko2S76jzA/MilEdDxSooRqF7&#10;z+HxgQ/v33F1eSHCr2YyVtoy+o6iDMYqpuXA7nLH1bgjhcCqFU9hZug6PvIERmM7h0VDTlAL2rgW&#10;JlDphgHf+SZsrGhj5bp3/lmQaq0lxogzhr50hJyo04SmksMi5u+aiSVhMYRSWI8zwzDgnab3HuMt&#10;3TAwbgeMsXT+Z/FuzpWcMmuesU24VprJVqhFYszejPKzj4cjIWU+fHjPOA44J62u3MT73ikxN1vN&#10;0Bs6LybbFAO97Ukpsa4rzjrMKNfV4/093WZH7y3fvX7FTx8+8PR0oLOW3osoO66LXGPKQNXENaG8&#10;xhj3TMHTWqMNaG2xtuIaAU4V6J2jDB0pCn1ZI6ZUSiEHIQ1bowgUUj4ZVIQMt9s5CZAwmmGA7779&#10;huNxYug9SxQz2bq20IQ2rr588ZIQhB5+d3vLzfU1m+2AVfVnUXEFZx1qsGK2y0IPO91LJ4rcPM9Y&#10;axn7nrXIoFAaSTsphVVizARw1j6HTtSSyalirGPohKSxTkf5/v2GznvWRvLJKTEOI7d3d/8fe2/W&#10;ZEl2XWd+Z/ThTjHlVFVAFUCyRZhAUXqS/v9bt5rWRrVJzRZBEATAGjIzxju4+xn7YZ+ITCSyQFL9&#10;GtssrcpyiOv3Xvcz7LPW+nj7/TsO08TYd2IithZlLNpoQoqknJ7E0qtVh66aUiLTtKC14urinL7r&#10;WJa5UQUT+/2+Ea5GoHJ7fY1tYSEaGvmRJzPd5kwz+oF8mlDG8OaLC3Yxc3v/IOK6GpmPD1y/UxAP&#10;mFoYO8dut8H5gZQrh+PE+cWlCJYPB2IsrNYbjPNM88zDwwPGKIah3ceqcn6+Q5VCTRHfe3QWQ8hq&#10;8KgUcbUSEOOoTGtCExKxloxr+/2Rm+sbzrZr+kZunuYJg5iebJXAD2MMyxJQWoTFJRdsG28LhpBr&#10;MzFWvFH4rqdkMYHIvFfJpQp52zhKTs2EGLh9OPL++o7Xr17QD74ZfQz90LEkg/WazXZNyoUlBJYl&#10;kHIVuoy1zcwsIsBSK2GauY8SuKFQQsNpv6xSpBwJ0wxao6wQjNerDb4f+fInP+Mv/uIvuL275+27&#10;dxjv2KxW8uylRFoCMQRu379nvV6xbVScXAs1FVRaCDEyDAPGWmoF33ccjidiiOQmGz8eJx72Ee8M&#10;cwtmKLUwjiPjOFBSFXpQjKSUxFSyGp/WiEFVYoCus6zcCtf1uK5DO800Bx4Ox0aME8pRLVkCDipC&#10;EqSJU7VmvVmLKdn5J0PddrPCWTH962YO0GRymCi1Cu29NnO6glIrd7d3hLCIUM/IeGecEzJQ56i5&#10;cHe6Y7VaYbWYr40RU4zxEhbwSHmfQ0DPlq7v6Poe04jGtUZKFuNxbJ+N1oqu7zkdD1z/8BbnPEM/&#10;Mgw9xShyjsQcKSmKAZ+KdhbbXtuNKwkPypnj6SQhLlrjvGW3XeP9QM6Z0+mEUZDjCR0XbFXUXNBV&#10;oY0h1YozkKwiHBd+/f/+P5yfnfP1118h6vdKDiJeNdpglEcpLc9QLpSSqVnWR1p7nDYiPM2FJUSh&#10;vWWhDO73D3LvWzH0SPBDbfTuvtGtNywhEqPQTKdl4Ye371htNk2EbLDGknImRjEqq1opaKY5cjzN&#10;GA2DN5xv1oyboRnoHDpXvBuYUyZvN+wuzghhJiyBECLZ5A9kOK1JJcn8DcTjScy/xmKMbSYICbU5&#10;HZrIPmZqLaxWo4RAxaWtAqrcj9pysV6Tv/iSb7/9nhIyv/ndb+ldj7eO0/6Bl1eXHI8nSilsNhtq&#10;zVxdnnFxcUbKlfu7B47TxO7sgpQrfjgRs+Z3v/kn4nzEaMV+Whg2W9YxY5wXWmxO5CABKHPaS/jP&#10;6SiiWoSI1nVi7jhfDVCFWIUWQ1CplXFcs+o9KcyQEzVHztMVuZFtH4O4rDVCvrIeYx3eZ8bBc4Ui&#10;K8WcMqd54TQFMXAbw3azESp3o0PK/VXZH06shhWdH9rzqbi8vORstyPGxPFhz+3dHe9+eC+GMevI&#10;LdDIdj1YoUpVLcYO160Y+x6lNTEupJQIzQz6SCKzWmFBgpqUegqOElK8YVkmapgxxmIUXJzvUC0o&#10;LOcstMcUn+i9qhQ6p1HVkUqmGwZO00LKhfk4Q3mg8wPnZ2fc3txwOtxgAO8sqvZYJ2NSiZHD8cjx&#10;eKBUMNYxTTPbsx3rzY6cCvPxRM2JvvN4K6bWWhsZNGWqFmLvqvMcleLtux+4v37PzfU7Xrx+JQZQ&#10;xAwQQqBqjSVS5khSYnxy1pKQQBJhKEpYzBwi6Me51+J83yhkBmMcbvQ44xn7Uah/j4F1jZ75NGfP&#10;M7kUBu+JWQy/f/71T7m6POd4OhFC4vXLC/nZJUJZkdMl19c3zCHw6vUbUs5899333NzecX1zw5IS&#10;Z2c71qs1xgml2rRwJqc13jp22x1aSzDB6TRxPJ04HA8cp4QynpIyD/sD6jT/m/srH+/3PzYNf64H&#10;8Wnf4+N+wac/79Peyaem8M/1NT41xitxXP7R9RRJ5/roH8vejybUrzyGBdX2nPxx7+Tpuh5fS6mn&#10;XsLT9X3OlP/Je/pcT+bHejsff2bqI+P40/vnD1+31j804H8a4vhxH+vTz/HTQMRPr/3HAhk/fk+f&#10;/bw++bt/cD/wwQH/R32oj74zpYSeLMsnjbEaFJgqxhDjnNAz3YzxFtdLcInrHL7vOJ1OnJzDGk9a&#10;QpvrM2DIJaMoGPMhzKCW2gyQMu6BxjlP13W4ZlLpekdYvNB5Z4vWhhCCBOOFyK9/8xuub2758z/7&#10;3/jJT77i4vwMqzVWG5QpoDW9FWIyiGnGek0siu1mJ+E7OfH+3XtSTkzzRLcasM6SiaDFHES7v1MS&#10;U67XltdXL8XMWSuu7d1ijqgiBjbd9qi1CnFW9pOKzarDOifmbiqdcyhFo0UmtCpkkhgWBYEt9yUQ&#10;UpHeVqn4fsD1Aw939xI+ZSw1F5yR+Sfl3Cit8uxqHvuDDqXFkK+AnBPedWijn6iup/nEMHac7XZY&#10;oyg5SUhWlYafaYE0OSdiXBqJOZFqwdraqL5iUCRllK703jD0MgeqzjD2QjdNzXzpjVDoKzIvKlXR&#10;KaFse75aD0TozhKS1XcDEU3vnITA5SQ0UN/hjEEhIai55qeAOO81d9PMu+trTkuhG9cY6zgcHhjX&#10;K16/fsP+9oYUo/T41ivZl8VKzBVHYZ4mvNFc7HZcXlzyD7/+R4y2qGYoWtKCKQ1Mzh8Gry5LZAmZ&#10;JUqYA8Bmu2aJlRoWljnQ+xFvOqF5t724NprUDOHGaLSSQNOaZf9Zke+0JumpSeBnwijNbrsmhEtK&#10;zs2Mp+isw5gO73ooEprmjMLoSolJjGpao7Qh5sjhOHN/f2BztuXy/IKL7ZbjZovThk3n+Pqbn9IN&#10;A4f9AzkE7u8WwsWFjCE89mIrNVe01dxc3xJj4urqSr7fKr2vWosEe5bEaTphtGVYn1GL7KWll+ZI&#10;YeHd999z9eIKM46yhlMaXQ3TdAKln36us7YRpCuxRiwW2/Yf8zSjqBz3e6bthqvLKwkFaPvpZREC&#10;rtFCpdVG+tkSCKKfQsJKTrJfbIFOzrU+TTPnGytBsVor+r4Rb7UhEamdZ1gNhCWwf9hze3uPtobR&#10;9cy5sKRIzRnfe5SuVFVYrUcJ0gqPRjeFrrUFRLQxp0p/otSKUfJcKl3JKUh/XGmM94SUUHGBbEBr&#10;5mUhpsgUJtkrlkSnQTVCdqFQtKUWGRd//vOfo43scWoOTPNEyZH1ONB3nYQyUEg5kaoEcmhnMcUI&#10;zdU4ak7M80H2c6nw8HDgNC+sVjvOzragFL339H2Hcx5tLDFmUsp8/+6Oqi0YyxwD2orpOxXoh7UE&#10;vhlNrQmakdp3Hm+lHzR2nr7rMLQQuxhIOaO1kNa9dxJw2II4SkFI8loo9jvn2Z2d8/Jl5O27H+is&#10;5v7mmlrFzFlyQmt49eY163HH7c0taMMwrunadQ7jQEqRZZqIy4RWMg6a1ns0VuZR57vWo9JtPAl0&#10;vW5rsMwwDKzWa6Fzp0xOYvI1yrUAz9QCScTUW0iorjLPE7uzM6yb2B8n/v43/yQhg8OIMxZF4eLl&#10;G862O8bVBmudhN0p3QzMEVUDYZpIccFZTYyJnMF3Hdp5Ll5cob1DWYXzVmi/KRFCohZFSJmQUgvD&#10;1NSapY9gLbUqSgujGFYrnPVPZxYlyX3Q9bLPUKhGMe4IMVHnBd/JGGqMoyrIeSGGhWOa6HpP11lS&#10;iuRcSbnK+/OdhDVYTUXJz3oMma48hUpr1Z4lLfNuSpkUi+zmi+xXapL51mnN2HnWK0suI5lKqRCz&#10;mFBvbh84TScO+weGvufu9oH7+7/jd7/9Pa+/eMVqGEi58HB/h9FaTPZK5pra9t4lg/Md2gqxOhc5&#10;jxrGkd1uy3q1whjzFELiXcc4DIRlJoYTWhssijDP7JeZw90dm80W5ztKiJSwQClIxojCOUs/eFIK&#10;En6RE9p6ipJectUSEmqdYVyNrFYrlFLs9w+yB9VyLbLPMORaMNqy7td0vjD6kdyCcUF68golJljd&#10;E0IgLnOLoJOAkJwDKgV8yWI+15phNZKUAdcTKixzEANuzVRT8cbS+07WOhq8MWg5zJN5zBh22y1h&#10;XmQfqwqXuw2H6UQpWT4/p8lxwWjNYg33hyMA5+dnEjjiLH3tca5jtVacNpPMQUpRSiZG6SvFmCWs&#10;zzqMse17ld621radSRWM6bi/f8vtw8R2K2GG3nUs88Q8TVxfX6Ot4+7uTsKDSyUfJrTWvHn1kqHr&#10;2I4j67HDG03nXDu/LCSVcM5gasWiibFSa+Z0PJKiQynVelkJq9pZR4qcn5+hH9fhqoVCWAnkKUXO&#10;QEyppCKhnCkuzWBfeX9zi3aOs7MtY99Jr885MI6apQ9QU8W0M6N5mlFGMa4GqioSUGwdne/Z9R1T&#10;LXz33Q/c3t4Ibb4X0jwpQI501jK0EHbvO4yRkJGry3M2mxVvXkeWJRJSJiYJdqGFocv/yx03zzPv&#10;3r3HGst6NbJZr9mse9bjSM3Sb9VKwnysliCYUiunaeJwPEnPewmkepA+VwujpMJ2s+a0RJYo30uI&#10;EtbgrAUN4ziy3W7RFUoIpGXGWwctnDrGSIiR43SS8+pSGIaBcVyBkhDrmDLaGrmfHm4J80JKEd85&#10;VuuRfrViGNYM/YrzFy/44uufcnfYc5pn3v7wlsuLM8bOMQ49XT82XYCXvlB5DN6Xc5OhM6xXlt1m&#10;JXqELEHfp5MEbLqLC1m7tTOJnOWMTsI45dlU7fPT5lne/1zP9VzP9VzP9VzP9VzP9VzP9VzPBc8G&#10;+Od6rud6rud6rud6rud6rud6rv/l+lgU/bk/+1iEK1TyDyLuz5nCPxYI/imD+aev92MUrQ/EH6Hn&#10;fPr7j6bsx9f9lKD26c//MZrZv/T5fO7fPtbjZ/Jj4vTHf1s+Ip59KqT+nOD9Dz9X+0R/UI3UXkqj&#10;aSrVzOT1yWikjKHYhLXug/l99vhFRGfee7q+Zz5NzPOJkKKYs2tF1Q8/t0nFRCSjPlDLH9+b0eCM&#10;wRn9RLjv+g7vZ6ZpZl4mlIYYAjEX/un3v+P9+/f8u7/8PX/1y1/y+tVLrLH0vWZeZnKKrNZbnDVi&#10;FI+ZaUnMJWCtmAe90qhH0lC2KF2oSkSCqho651EV3r6/5u71nu7yklIiloK3Hl1UIwgVnDWcjhPW&#10;d5ymGaU0q2H4IJavYsQzRgRIIYqB/bjfs+qvmvir0neDEGCh0ZavOR1P5JBwjwf7+oM437T7/9GM&#10;q7WQtZQSgVbXdzwchDol4ihElJUipYC1Cu8dSmlCiMSUnkhZOSlyE0w+0ohNEOpuTpFcitCFjBPR&#10;G5WUSyMTZ4yFcbXiiy8s0xwZhp4UA+/fv2O3XjP0HUuI9L1HWYsFQpqxWPq+53A4CLkqBryzaFUx&#10;TnN1seX4sKfkQQyfTXwdYkTlTL/asNut+eH9Db8LC1+9fsNqGPDjSJiP/OrXv+Fuf2J7cc4UJzb9&#10;Cq/FFGC03BNo0EqLmVEpoWfXilbyOTgbMUY1QrWI2a21XJ6dczycMFXhlMU0EkStcDjO5CSSvSUW&#10;Ls87vO+oWogxxg7yrGShw5QmPq9UilIULYJhpT9+diqlZFSFru84M5pUoCL0lBQDzmoqRkhFVozE&#10;VoN2hrH37PfxiZxgG70O5+j7npQzD8ejmADJjJ3hYrvlYa9Zwr8ZEcUAACAASURBVMLD8UTXdRhE&#10;dKe1vEbKGd1McVprcpXPx1SIUcxUKIUzXihaVkEdCGb5EJaRE0WXR1iamIuzEOyEtmo4LAcOp4lx&#10;XOGcoe80L68uSWdnxJIxkyHkhKqV/f6BznsJS6BiFMRaRNClHd5oaPQOGbfEtKaUkOZo5htjDMMw&#10;iGF9Wf5gvrC2md2q0GJqKSQKpRHZjdZP36uok0TkJkY+xeE48e3v9+RXr9hs1gzDwJxEXE1OYhSy&#10;Iko2LTxExmpDKiLOFjGgFhK0Nnjbo6xnjon9/p7DaSKLehBtRUi3LAvWCMnx9vaO6+s7Ls52jONI&#10;WOS+ffHiNdY5sEJBFHGlBBJseofuPM5peqcJ+3uONfPbX/89y4sLhr5jPa44HE903YDvR6YQ+e3v&#10;f+DFy5fkWri9e+DLruPLFy+4UOfc3N5yOh5RiNDvfLdjMw4c7u4oScZhreU7KXHBacBbTHV4K+L2&#10;/XHPPE94V0EZ5mnCWMvrN19grfzblBRDG3dzE7Hp0oRzztF7j+sHilJkVKM8GlwnlMf9/Z6gypOw&#10;WzU6bS6ZUirWdShVWBZIMQEa6wx978kVDvujGHPdQowBjIw5WinG3tP3jtNJE4IE1Wigc5Zx6EWY&#10;qQxxDtzf3zNPR1IIYmZ2lr4T48eyiCnFdh7bOXJVdEPHuF2hrWdYdbz+4oq/iF8TYyYugePhwOl4&#10;gFVPThlVE8fTiXJ/z2a7FfJNIzC/urjCWMNpOrEsCzEHrFWU6p7mPWstKimUlnllmeZmHJAABq3E&#10;gK2UZne2Yz2uxDhudCOfF5Z5FuJcUSwpYaxDW4VVivu7W5S16KrYrNYoDSktdH4ArZimmbPNmqkZ&#10;JGupzNOM1mKKvbi4oISJHGYoCavECB9jopZKbHPDkhM5ZQ77I29/+AHXeSEKbXdCuKqyLki5Ekul&#10;KE1WmoTCKEPKhXXfyzObM2GJYpquQlueZzG3amflOhHTfWx0UgmtsVy/v+Hh4Q5bMkM/4I0hagmD&#10;STkxhRmthYb+aNB4XFvUIgFFOQlFUhsxdvWdGDG00ihrqHEhhYUcZ2xNlAJUhdZOggxKFLOEqgxW&#10;EaxmOe65e38NGvre470T0pOGGGZq1DjnGmX6xDIvzdDa5jalMcYy9P2TqZUmrE45ErIQzVJKqFqE&#10;fueEkmSNYzUO1KJJvQivvbV8/+6tkEedZZoMRhsx31QRQpdSKVmMq5CJoyenyHY9svIeUxJOKay3&#10;dNYRc8E5z2qzJiwLKUQxjMXI/niUYCdrQFeUMsQwcXd/jzYW6zz90EsADFXMFSlzeJiwVmN0RZEx&#10;RgwV1orZxrR136vzHZ1WpJK4O3gOhyP7hwe8tY3Unqmlcjqd2GxEXL5ab4XEmLOYEYyiH3pWqzVn&#10;u3PGccV//9u/ZQ4zVWd+9at/5Pu37/jJV1/w4uJMROulSJKOkjCIKUUh5jmHppLmSQzPXcfZbk1R&#10;GqUdISZSEpGukGZl35VTwhrN+dklyxw4HY9iJsltL5QjS1hIOdD3I8Nqhe0HlLHkqgihcDgdSTFx&#10;vttyc3vDaTpSc6Gzimn/wKIUv9nv+Z2q+M7jvOXy4oL1asXQ94xdzzgOvHr5ihATMRUxadaCtRpn&#10;hiehct/1Yph0Huscfd8xzzOn08TD/QMhxqfvKYZALpVhHFivN4zeo5WhlMocxExUcsYZ2wyeXoxx&#10;pVJKwrRtg1FgnWPV92izoapKweDsTAgRrz0hZe5urklhYZqOlCKBTBLCFXFZkQvc7u+5vr0Wqi+a&#10;u/t7HvYPGG2wrn/aB755+YKvf/KlkCKrwlihG1Yl87DVBmsdu+2W750lLLKmX1LA9wPW9cxL4DhN&#10;FBTnV1d040BFc5pmWcwpMdV6ZalKC+U3VyqRWiNQhZRePalElhhZr9dY70gBMSG0MDLdjG2lzdkp&#10;JSH1NaO+63pyqXi7wr+8kNC3lAhhJtdCzJkYFjrvWK9WdM4x9gPmy69Yb7b83//jv/P3//Ar3rx5&#10;w3/5z/+Zq8tLOltRVZFClDAXJSTFs/Md42oQc1KjMb9995bD/kAuQrN8Cgr7N9SnfY0/1V/4tGSP&#10;Uv/IGP9x2NnHe/F/7fU8XYfiwz73kz+vH11b5fEams/6475GC+Tjx0jrtbY1gPQuai2yT/tX1sdG&#10;8o97Ij/WW3r8XIwyQkd9CvJ7ik98ItLrj8z5n+sJ/dif/Vhv6XNhkB9T7z/u//zY+/xT35fSTx/6&#10;03t43NvU+nG4Qn2i2mollNzHXo62BmUeQ82MhGwEizKyH/FdC0n0PbObOR1PEhQyT0JMbyaLnDPW&#10;Ckm1Pn6kStY7Eg4k19h3nYwRKeKswVshz1vrmOcZrTTLEsilcHd/z//xX/+Gv/uf/8DPf/YNP//6&#10;J7x8cSnrcyOBMpZCRj7Xoe8luKg9J2JeLdze3hBCIDhLZxXOWoyWm7ckMVGVXP8gkEE34mqtPAXW&#10;PQVs0nqMSoITxciYJPxHGZxRkLIY1rUnpkSmQlqexmZnLXMIKC0ON6XFeHm5veDs7JzVZsOvw69I&#10;MeGcA/0YPllasFDGW/903z6aUFLJsi8xFrzCOUduYW4oMfMcDgcuzs9YDwPzPLf7qQp5so0zpaQW&#10;dFDbHjShVG4kdC90yiChOVZXaknEUrAKrFHstltSzMQlMpuFqiraaAkO0tK/VVr2V0UmEZRSpFzJ&#10;VaHQsjfU4JrJlRaeJAY5y+X57qkHaq3DdQZzPGCswRYt+6llYQkza7Ph8uIVF5stpMBpmtBtLXGc&#10;F+Z5YbNaSSim0lhj8J3n6vyCmDI5F46niVQiZ7uNGJSUfiKc5iz3WkmFeZ44zgvee25uH2TOLwVj&#10;pc8qD0jFoJ56Fw0zDFrLmFgL1tkPJm2r2tgp32NOEe0cfWd5cXWBtYb7hyO5gFeG3XrH1cVLwrzw&#10;cHeLd5bOapKSoI9+tcHaRJgT682GzTwx+B6vJSzsxdUFP/niFcNqzfpsRyyFOB04Ho+oTsIqjDVC&#10;Xi5i9jfWoI2hlML79+/YbsVMG0IgxSAhYEhY1vGwR2vHsD7DN2Lx8XDAOMvxeCCFhfl4pO628kxr&#10;uTuNdS1Uo2KNxlhDTFnWHKpAynRG0TlZ9/e9p+s88zwDlb7rWK/XzPOMbeOEPERCsI8l40qW78do&#10;akmAhH5pJ30Ved8GtCVl6Z+u12tyLXjnWQ8jKMUhRoy1jOMaIxEP+M7RdR3FWnlujmKC55FAri2b&#10;7RZqEaPt45lAlf1ghg/hxFq1UMr6FHAB0h/JRsZiZST0EVoIgdJUrZjTgnrcOyUoqWBchx8Gcq2k&#10;VDg/vyAVMeKnMDOlmel4wBlNdpY6VGIMFBRLihznifvTRAaskwCG7XqLc47DFEgp0nU9X3z5Fcuy&#10;8OrFS8ZhEAqxMcQk+6eqHUWJcfVnf/5zjtPCUio1RTorQZx93ws+WYl5Wj/2/9u8WBAz9dA5lnki&#10;hohqRltnnQROtF7z4xiqtZZeT+Ip6NMYK683WL788ivmZWaeI33fo5Xm4f6eGBbZPxxmYkyotseo&#10;tbJTMp6AEKxVScQgAZYSWLpA1FjvW+CrAzS13Y/ViKFc5lXFw/7AaZZzCe8M3hp6P9B10pNXNbd5&#10;oo1HpbDabFBacX5eCRn899+RSuXlizdCTrYa7w1aWSi0cT+Ri+xtcow4o1tYi4zRKCNjuvf4fpDx&#10;u50zZSq1KmKWOXQJLUCuFglfNhLQkUuB1t9MSUIJcmnU5kZEjkHC7YyV0GJqou8s/TAQc6FU2T/n&#10;IsG9Wjv60eF8xzxNFGCJiZwKRRuwCuUdyrsWnCFDrzYGKqQsfRoJJJF2haJgLcQUWwCqBPl6558C&#10;Fh+Di6fTSXp5VnodxliU0xjd4ewFISbeXF3w7u01h/3M23fvWeaJ27dvsZ3DOc/+7lZeUyu8lWDQ&#10;eZmYTrNcn7a8fPMlX33zNX3XtcBrRdd5aslM04QC+r5n6GW9NR9PeNf2W1no2NQ25i0zKQaW0yQ9&#10;Mm2pumB066mbAaWEWF1KJoYMTmO0o+8drZnEw8M9pWSGvpdziDbuPO5JKhXnOqyxLNMiS+8WAvnh&#10;3ELM1NREmOUcq+TEkhKb9QhFc9rfkZeJzlh0hRADplOyN/Ueqx3dMJJCBAW2l325qdA7T4gzcVrQ&#10;tWCcrOVSjszTkTAvaOT8dLNasd6uqcrKmQjSN8k5sz/MxBCppVJL5cXLSwlKyQmynA+cbVeUjYRH&#10;y9ydUUrT9wOd7+U5K4WahKQeloXpNBNC5nhaWGJCW8d0mvj2u7dCKy8FrWXu++LLL7l88YLath/f&#10;ffc933//PdPpxPXNDVcX52zXq2Yat/IMl8qyZFKU9bcxBttClUrbmy2L9K9LjMR5Zo7Snz/uH3i4&#10;v5Neeu/xTuZ6ax2+61s/02C6Dl0S6SQ9ZD0vhFS4vr5jvduwXq8oWUI1Q0hyf7RnrsR2hmItX3/z&#10;U1Ba9t93t5RS6FdrOm0pQc5JOu+YF8u3//wtAOM4cLZe0Xeu9WsV2raAkFJweOoifTVdYdV7du1z&#10;UCiWJRCC9EdLqRQFDw974jRxPB055YTX4FViMKMENbSQjJwrVUHnZY5yztF1Pe/evW+ButIXnlpv&#10;I0aZR3w30HkLSgLbUwrMswQ+Y2C9WqEU5JIoJdGO0SSoAwmfnZdILJmx7yWYugXsSoiVJoYiz3bV&#10;hFioVTHPgel0IqQfSFXh3MA3P/uaX/7VL/jyi9c8HI4s88Rq6Bi7jtUw0PW9BIaEACWBtzKOKAkb&#10;NUrGcKM0vmu9sFrYDGObc5t+oYW1hxDlfKPvP+gNAIMh62cC/HM913M913M913M913M913M913M9&#10;Fzwb4J/ruZ7ruZ7ruZ7ruZ7ruZ7ruf5/1edIWx9Tyx//ziMp/sco6p8auB8Fxh+bw39MXPw58vrH&#10;4uGcS0td/9cfkn7O9P6pgPpPGeA/NfJ/zqD+8X8/FjH/S9SvBjf9QEYDlNGo+ofX/rGx/3Pv4cM1&#10;tddRYgxy3lOMEbqJMSISdWKEt1YOy73zeOexnWeaJqZpopbYDMP6o2uvzXT/oZ5EuEXE5U+J7sYQ&#10;Y4+1HX0/MC0989xzOh6ZTkfCnNjPC//1b/4v/sff/U9++ct/z1//1S959eolm+0ZdzfXYjCxhr7v&#10;UDoxLwvzHETAahRn23UTXKtmqglPomjdyHRn6zWH40yYlkZslIP2WgpaWZxRnG83XFxcYjrHvCyc&#10;ZiHippTYrke00uRGCdFasxpHpkmMvrvtGmc1mkRFY7XiYrdlPp7ovefy4pK+83Teo2sVsVku1Eez&#10;NiIKqEo1emQkLBFljBBsjWUchSrijAOjRFylRIhtjUJrEdCVZop7NJ2VWpuouT4Z7oEnY2fJlUKk&#10;Ko3vekCRS210eVFee9/hvUcrS0oBZzRn260I5JqgI5VM349U5H2UUtg/7Lm5uWGzWbMeesgVZ8WG&#10;vRpHVEqUlKiAsRbvHPOShLRhDWfrFYfDgf1+zw/fw+X5Bf3Q4Z0QCf7pd9+yOtviOkuMAd93bDdb&#10;jBZBLii0FVou8HRdpYjgiJI/jClJxINC54U3L78QAVYV2knWGWMcd7e37A9CUAohcH37wM+++ZrN&#10;aiQVIdCXUoXqHAs5BpSW9/doJHmk/yilmxBchC0FIX5675qwtxCqCLAfRWU5ZzRFSF6IcbXzlpNu&#10;tOQqgqVxXJFSbKReIdSkMDcKisKWjDeagOI4zWxCYj14NEIK9d6jlGnUN0t9Is2JoW+3cxyPUxt7&#10;NJXS6KianMVsBkIyImuc01gngtJU8pOZNqVE13UcDgdiKlycn+Pa9zvPM9P+JAEVQAwLN9fvGfqB&#10;cRwx2ohwzopoXVFQJTWjAqSSUVk1enpBq4r1HtOoeI9jawhByHbOQclQ5Plx1pJSJYcFVeWZACGU&#10;qKqxj3geEilmlLXUmplmEX+9fVuZly3n5xc4bzBBE0piu9vQ9QPrccRZgzVy/c5aSJVkDNNp5nA4&#10;MgwDyxwwo0MrxXq9RlvNaZ6Z5pmSFkhy/wydF7N7WDgeDjjbUavB2o6uG9pYoqmIGLpUCGFBadVM&#10;2KBSYjkeuFivsV9+QTruSfORwXfMp5mbm3tevnyFC4UhVao2dF2P77pm3Kx8++13UES8RS2sVwO1&#10;VjabDbvdljAd0VXuaZVEYFuVkCUfxZ/F6Eb7tcxhIYQDKWdG58SU03cMw4C1iul4JC6BpDSliuH9&#10;6ssvORwOhBBQ2tCvVhjfEXIWMRpVnIlasR56akqkZRJTcRX6OM3IS7tnrDeYaaIWRMzpmrCwVsJ0&#10;ErqcymQjRHlrLdoqCVfRGjN4FiNkrJIjDw8T08nRdQOb9YZuHBhSpOs9KSyULN9rPw7UUrGzl/nY&#10;GYzVMmb3DlUzYT6KjyIoEXwrzdg5Vt2WsPJMRxG4qnpJfxCKlO86HPD2/Tv2hwNvXgd++tOfcHl+&#10;jrWGtz/8wA8xYlRtIRJiTpbnJwkdMyZCkMCGzjnGccB690TAriABHqbHWQNoyI5EYg4zaZ45hijC&#10;1JzxqmBKZDusMKrIfVk0phZKrvRWo7TFG02usN1uoVaur28wSomgNOV2f2WslnmeGAiLmGNPy0yq&#10;Gec8m9UGbRzLElDKUPdHqpqeKG2u73Hec/XFl6xWK8ZxhTKa/f09flw1A0jCdVqM6C3EplaZS2pO&#10;T8E2j3RUIc0bDkf5zjabHaaKUSmWRJziU4jDvEyN5uXxzlGLGC2sBaoIG5dFzGPeSVBBmOdmkG0m&#10;0WUmzCcM7Z50jdhkDDknSoqNUV54cXXO5cUZtco6MjZKocKhm/lLyGTqg0BdGzHrZhGthyUQUxSD&#10;8evXKGtk3lJigkIrnDF4L2vOWgvX19fc3e+x+6MY58cVm/WOobP0yrIaB87Pt9zf33OcF25u7ynG&#10;YpyTed6IIacWhdKWECJLzOy2W5TrSLIAaEEtms24IZZKzUIVM87LmqAWuq5Hz5YYAqqAtpqhHzi/&#10;uOAnP/2piKD3B07TSUTbxjCOA0PfY3/qKUVCAUrJ2DbPPd4Tumahz9rK2cYzLZWUOo7398zHI6da&#10;2GxGrl5cSqBHM0PkUnn79i0piRB78E5EqEkIiEPn+LOf/ZSx99y0dfP7dz/wcP/A308zP6wGri4v&#10;ON9uMI20pBGzWlwWWSc+7i9qRVuLHQa089huwLmOUoXMF5aZFBZSzFCgkrm7fxBDoGnBBCm1fYpi&#10;OjzQjz21ZMJ0ZL/f4/uB9XbDqvesV2dtHaa4uthyfXtDmGdKShzacyTEVUXOkV7LvkXCxppJwxnW&#10;67WIgvPjngxKitQqVPR5CcxzBKUY10MT6cqeyRqLNhb/uNdB1gq20b2Op4klRDFgWQn2UkaCUkrb&#10;k5ZlFkqhNk8i6HXfN2qWhFZVhExXMKxXK5KPpL62vUYmLTO9dxQ8yzRxf38kpQdA5sKlREwn+5FS&#10;Ki+GkVdffoU1ltW4oR9XWCN7GlMTy2kPxuAeQ6FUBRypiCi7WstX33xDCIFSZQ2aSsE4Lz/LeR4O&#10;B+7v71iVxLg5YxwGUikSSDZNYqbSWsxWynxYY4fA8TiztxbvLb5zWOcZvMd1nmUubY8rourSzOVi&#10;fheyfM0F7SDMEw/7PdPpxHSayCmxXq3Znu+EBOs9zlrGYSUktZjQyjAOI0ob/tNf/zW5VvpegmCO&#10;hwN68HjrcMahOjF1nJaFH374HlRlGHq2mw271cB2+FrMjacjS4yNHPpvq8fex6d9hY97Do8Bep/2&#10;RT5er35KA3/8ufpfYSb/0R7HE9n909+ufPav/0jPRgzz6mn9/zmT+qeE9s+Zxv9Un+ZP9Xg+9zof&#10;m80/7T39WM/qx67xx3plH//9DybsPya/f+4e+Fyf6l96z3/w5x+FFzzlGfzRNVcJYSsfxkZjZF4y&#10;RgzYJtonM2GwFrPIXs9oj7cSljidTizOsCxBDHzNhBFj/IArbeFjjxdjjGnvvdJ1I33fCIauw/kO&#10;a8Us4n3H6XBCqxb2ZBXH44H/9t/+lm//+Xf8/Juf8ou//EtevbjENxpwRdYpRlc2q4GUZT2aYmwm&#10;dUVYIpOecSvZA1FrM0iJ4cZYCUgopZnevRi7lmVBNXO5sYaSquwxm5G45ExuwWMxF3ZGExXoUsSE&#10;rirGGbL2VKOEgKsU8xyfgtSq1ri+o+sdb754xZs3X7DfH54CJvaHPd6Yp/CaGCNa00iSzZTb7rec&#10;hdT52K/Nzej52KcVg9PMPM9CbFdKSLvtfQ/DgDH6ozGnPN3DMco+nXbPeSdm5EdiZ6aSU0Kjubg4&#10;JxdkzsyBlCV4sG9zpnHS1zLtM7BaifHMaFwtdDiUkXlBaSuBp7Ww399yPJ5YjwNn27UEJikxMJYq&#10;JNyXV1fcHcS4FVOg7zs265X0jJwjLRPzdOCH99esViOxVo7zzDCO6FoIuWKLwufE4KWnUIsEdYSQ&#10;uLm55/zsjPV69URezqmilcIZGDrHtCysxhXrzUYCL1OEbDBGE2PEW0+lUEtG64rWYp4KYSLnhNK0&#10;oAYJEDLaCf02FgpFTKJUSrEYBZvVyDwvnObQwiA6NpuBI4XYS0CTVuCcmMGctSjjsPt7hnXPV8NX&#10;bNdr1mOP05XBa/7sm6/IKZNKISwzm9VAN3iW6cicklDHqwQhaQrWdtQW4LgsgWVZ6LqO0O43msk4&#10;pfRkNj5NB3oGKoX3795zfy8021QLU1g4TpMQ0H3be7RejTWNtlppoZDt+awwL4us/yo46yXYUWuW&#10;ZcE5x3a7JYTA+3dv0bWgq4QryJhl0EbGQK0UWnmMseQKpRkjjTU4Z1liYJlnlKo461BFt7AJ1frh&#10;jprlvlmNI501oMX4Zb1iHHdcXp2xpMxpWVhCotuMjP2KoRfCaoyRlJP0mYqEmH73/feUUtltNzjf&#10;CRU+Rvm7JeO8prOmUbENxjUDta6YUuj6QYz9SlPQhJrx/ZrLV6/x48A0zTI2Pu6h5gmVIzkGDIqc&#10;ZM9JgUxmXiJ3xwcO88w//P6f+f76FrTj4vyKN69eS4/LWc53W8aho+scZ9vt09nGYy+0ZAndKMpQ&#10;tUJrhXcSWriEwOl05HSUULix67HWtTOggnFazNc5kasEt6YYKWFqQYIyj7neY4w8A8sySXhSljA6&#10;733Lw4lPc/dmu0EpTUliiF6WyPE0MYfCF19+yWq7I8XIHGZCXsg1y+ezryhkzks50TkJBV5vVhIQ&#10;GiLTdCJnGXcVhpyqmBybo7DkxHI8Uk+T9KAUoC3DaiTHRC4ZrS2QZR4wjhiqkMMrbWyR5wzAWsOw&#10;6tle/IKiFV0vtHVlJFgjBgksCdNMzQmtKktMxDlCLdzfvG9hhiM1F+4PDxxDJusHlLZcnJ+Tam2h&#10;cJZ+PbCEhVAmljBzOJ0opfD69SvW45YYAkuKjUicoSqWcN/OjlogSkoMw0DKmSVGTkfpDZydX7Ja&#10;bQgpcXd84DTN6BhxzmO0FmO6cy3YM5JbjxrdQmULLdwwY40BZUg5EYvs72JKElRjLBqIIUl/Ks7S&#10;q/UWbSq9tVil5Wwoy35X1xaAphQlZKpSWG3xvScaMbSXMLIdO16cb2WuthJIFFMmxCBEcCq29YYr&#10;Lci79erRhkGDt0bO3bScdcVacI3I7a1CFelDOqNQNUEzXFMK2jnpcabYTNpF6PFtvWTKh+fzxeUL&#10;Dvs9+/1exhRlKLkQa8U6T8kZpQxv373n4mwnc+04yh7aGBmrS5GwCmfl+9WKvhukt9HOkXLJTwFZ&#10;hkJuASTTPHPYW853G3KpKOPAyDOjrWvhBxptNMpZlJfQopQKylgJWSiFJSYeHvbs7+8xKMaxp2uh&#10;TOvdGf5S+ms5ZQoF33XSK05JzgC0RnUdQz+0np7CagjTTIoLJWXph2ElPEjbtieT3gYVCVCLsS2N&#10;awuGUShtZC3lNLar+MFjOkevNPf7I/sp4nzHMDguztf06xXWO9brlQQiGY1TmZvbWxSa+XTk6Ayb&#10;oeNhP9E5x+A9SlUJX239N62VBLJ4T+c88zwxTSfGruP29pbSAci+/HB8YIkRamXoZA9vrUMbjzaG&#10;YVzRdx6DAeMIaebh9pa/+He/4C///X+QMJIUsLqFfZfYgjgluFI9HoYDKURilkDd3//+t2htOL+8&#10;wvkBZR2ms1Q0TosM/O3bt/R9h/3iDaX0bb8sYQypBbqr+UQtCorCaIVWlZwXtG5zuFLEWHj37prf&#10;/u53/Pznf87Ll6+42m5YloX1es00HclFQjtzlr5pIbZ1uUbh5Exdg/ceq42EebQzmpQL0xx4OB6Z&#10;Y6boRN/La3ddT0qRaZoJYeHh7p7NuGKzHsRc3sLGcqnEUtienYEyhBSFyF4lBC+m8BTs3fVrttsd&#10;6805FxeXfPfdD+wf9i08PVFNIC+R6XTiV3//Kw7HB375y1+yXq3Y9D3eGNKycN8CZ62RwLKSE+E0&#10;kVJimmZKzszLwmq9BiVhZ9vtBqeh1ixfbCnyjPLhrLIb+rYPLVjUUyBCyeZZjPNcz/Vcz/Vcz/Vc&#10;z/Vcz/Vcz/Vcz8WzAf65nuu5nuu5nuu5nuu5nuu5nut/uZ6Ekp8IrB/F1R8Lgj81vz/Wp8SrT+vH&#10;hL2f0twff+/j1378809/7B+QsdrPl0R69Vkx9Y+Z9j997R+rzxn0H//Nx+L1T831n16viJcVfwBe&#10;e6KU0Whe9bPm+49/1qefDzSCSKPlmEaffAoxMGBaSrxpv1wT0+pmjO+6jmWaiE1cV9v7EjFz+SNx&#10;vlAw6hMV0DmPcV5oX84RfMB3Hd3Q0/U9fd8zTydSKkzTxP544n//P/+Gf/j1P/Kf/uN/5Je/+AWX&#10;Fy/JSagb/eDBGrR32L4jzGLQL81Qq4sYxXUzmdeShAacI1+9esF2u8O5vhleGiU6ZVIOGA3nuzXK&#10;epKynGImVxFhzPM1KUU26xFvhehSSsIYxW67BqD3DqOFsFFUJoWCGyyayu31NcfDgcvzn9B1PSUE&#10;0hLFjMqH++Xjez2lxOl0RBuL63u8882Y0gTb2rTbRAkVw+3+BAAAIABJREFUikbUgifjQa0V13l2&#10;/oyShLLy4cER4aBtYqY5BPbTA0UdWW83KGVJQaheDJ7Oaby1OC0GnFqrGL5zJDeT193dA9d3D9Sq&#10;8E6I4fM88+79e6ZpZt0N9CsjZE4tAvmu8+SUqE00rowQsE7TidN0YnN2xsVmzf7unnk68eAs0yxG&#10;HmetGGC1ZTWMGEFZMwy9mLhTIJT4JOx6/FWbiUsrJfRJ75+MIykJcS3nIEAu1czi1mD8SMyJm+t7&#10;TsvC9uyc4xz57bffoY3lz775GmslICJHEZ6FZSGlgO88vf9AgzNag5aggI+NEkKlS3jvqUooQTVn&#10;yFkMDlrIPkvKWCPIHN91dNbReS9hAiUTkwhlHvEgJZdGK0loo6ip4FXGIuESd4eZ4zKz220gR0gB&#10;5xy1KjE01SrBEbaJe42j2EbFjVEMLwas0aSHACGjdDNjxoRWFm00JWYe9nv6oedst2UJC3mRa1JG&#10;M88TMW5x2khQgnekGIWareU5r6WSbBKSMo/0QgUkrEKINLU8iWNF3C9mCf1I3noMKagK0Hjf41yH&#10;MU2olwtFi2hH19qoWEK/cdZQs4zTQveF0sSFpYiQTzeD4bLM3N8LRXw3rrCNWDYOPa+uNtSSyfPc&#10;aE5y79NElEbJPa5QlFxIMUkoigbfeX7/z7+l5sx2vca1gIV+GFAapsOJaZow3mI6EZQbY6mNPFVK&#10;AVNRtRBiIMSIckJFnvcnTrf36HVuZuLEy6srrBGh2/nVyNn5Bd+/fcthumF3tqXrPNTCajVymS8J&#10;MZNy5ng8EGPk5csXlJpZb2TMmOeJkiIqFaoqYiCMQpzSKHxncV7mpJALFwbOzndyT2mHbmEuIScJ&#10;CinQOYdFDB1VwTwvaK1FAG8sruuYY3oKtYg54fpK7yx+8Kz9BUucOJ3EcIwSA4izEhij29ApNHOP&#10;tR7fObzXxDlwyIlv//kdp9ORN1+8YbNdkUImh4VsLd6JGNKrinGa0ykxTSeOVdH1mTlkvLNiQ85C&#10;9O76XsI3mvhfOQtVngXtnISgoMkpQxZy7vF0ZJlPrM/O8FZRClhjWK9HYkw4b4WmZAwhZhF0TzO3&#10;t3fM88J6s+bF5Tmd7bjYbjC5sD8tQkJswRAZLbRC1YxT3uGdZzUOdJ1nu16xGgeohWk6Mi8iEPVO&#10;aH41CZ0+xRmrQXeGVTeICLTrhQLZ1hCn04k0T7hBCX3ukWBcxVAaThMxRTF4lkJcFpxW0OiMJWcJ&#10;DykVo0QgazpPQhFiwHUDX3z5E+7urps5p8P3QxNIQr9asd6ecfXiBSgl5spS2JxbSoxy71ZZL3jf&#10;C6FblxYYoiT0RonB89HEaI2hKs3cDCvjamxmscxSxbwZmyF2niaUgnG1AhQhRmpBSOnOEqOsJSTw&#10;pTazkMxxOeenoBdnLatxjXOdmMSWmRAD+/2eWqqY6o0Wyqf3GOPJSe6pUjMxBVQjJRkjJLeSYzP8&#10;apTVWN2zWW/QSsxe1okwdg4LoCT4p9EcUywoMrVGrLGcnV/gvWc+TSzzwv3NHcf9UQJvvJjvOuvY&#10;bdbUXGC3E3FyrcRcWKYJtBEDvNJo4zC2R9sebXrm5UQHHJcTPNwxVhiGkaIKoRaMs2zGEUrmuD9Q&#10;kPVkKZkaIgszBTFbzcuCUnC22z4ZdnVbe9Uqxp5lOokIW8uzYayYEZRyGCOGvaH38st3zPsD9f9j&#10;782WJEmuNL1PdzNzjy2XKlQVBugG0GAPmxwhp2f4fP1klHkBynAuWyg9g55GLVmZGZsvZqYrL466&#10;VyCQCTTIywkVyarKKI9wD1tUj/52/u/Phdwqm+1EmMYOyJFjnnNjWRLrOuOcY3QjpQrkwWhLcGIE&#10;+uqrN1xdb9g/PnJ5uRFjR5Ua+/2HW+K68PXPvqS1QsyJ4DxhNKwxikGvN5JrI7mVrR/bZV3kmrNW&#10;5h1bBVySI6rKfiandH5NU/RERLDGEmw4Q4B0SdS1sDxmTAiM00TwE2uMbAZP2ozsaiZrzdXNQFwT&#10;qMY0BbyXvUzJci+VKjAgYyy5ZGqpHA5HBj9I3WYNjw87Hu8fOO5nHu8fSDnx1VdfcvP6WhLWldTP&#10;m81GkoutlfXEWmJKxJhIOTHPs6QVKofXmiEMaK1opfRrPsuuzRgxcBuLMgJS0BhyLtSWyTXjvGMI&#10;ntQq1sAQnDT300g5seZCVIrH/Z64RrwfCOOEth7jraSoqXoqG1Hagja4MDKOI1o1VFmJ8UjD0LSW&#10;vV2HQeUYWUti1YpsDFdvvuj7N4UQGqCWxtXlNa+WmYfdA/M68/6H7/BhZJw2YixIiTgbjHNY53DW&#10;ktIidT2KlAu7w1FAGjXz+PqGb372JdtpPCcp155gWvtx9M5Rq6QSG63JqTCvi8A/vEcBh8edrJW5&#10;YMLQIV9QWuM4Rx4fH2h9rlrSyrwc0dZKwphS3KdIGjyDl/pZG0ND4bzj+tVraJWWIy0nWjJYbbic&#10;Bi43gZgL8xr/Yn3lcwZ19WQfcNoPPn3t5zSVT8H4nsMCn4P/PmuqPjlun+kZn3rtWUf4lCmcT6ei&#10;PzeLP9eXnms4nwIxfkqH+dxnPP0cScf+yXj+5wzlnzK+f07Hevr56hN95OnrJR3d/lkD/J8z93/u&#10;/P+5z/fUhK+71nRKzj7By+R37RAuZ4nR4VyUdHZjcTbLHqmD8JbFs8yLJAimlZYypdWzOfpkshfQ&#10;Stfv5MoQI4qCECZJjLRSx5ZcJA0xjAzHmXVdmOeVdVkpWfH+w3vm+cj3797xv/+7/5VffPM1V1eX&#10;kuibEzVnAQZqMRaviwCfrLXklDnOC6N3aCdG2ZKTmPuNxWoxmHtnqa3hncUoxbpEcltBG66Mw1tN&#10;XpfzsTVGk2Jit9vz/bt3/OZ/+huuNlNPMi5oJ8fWKDDeo0sFpTnOi6QoKoUbBt68ekXwnpurK2pJ&#10;5LQSnAMav//9d3z5xVsB3rQqe9dUqVqDlrR23U3gRuuzKTmVIgbADtIbhwE3BHJO5BilDjb6J6N8&#10;a6I7tNp1IkWMqZtqBJCmtKEphTYCjEkxolqldpNhrRVljJjBB48fBx52e/b7I4+Pj3zz9ddYZ6lN&#10;naEIQs0U7SpXMZ7V/p5a9fPjDE3BmzdvsPYBa05amdRbtRbWmKAUvvnZl1wcFj4+7HjY77m4vORy&#10;u8Fq0Z6alRpfu8whijZjh4G1AxCtsbI/jCtGg1UCTtTW4IYBqxXOeamjcxX4XxNzk9Nwtd1QUXjv&#10;mIZRElYjLIdIrAKbKkn1ZVbgDVjVYTICbBuGkWEYOnzwBO+Tc2K1EqhVSpQT0LLBGALLKvfB7ccf&#10;cUYRrMcbhaqFWmRvYIzoi8Y5NtuRsi+UeWEzDmw3k8DnVGUwTSB5VXF58ZqoFY/LzH7vWJYVZyyp&#10;FryBi+0o8LBaCX4ghEhOqf/JfT6o55TyzWbDmsTwuKwz3jvRg5dAKpkQPNYKBGMMDrwYmEsplJxR&#10;TaGsk31XBW0c1hpKkVTv+XCABptp0+sCMfBtt6LXvnnzht3jA/e3H+Q87jJVKS4vr5jGQebaWsVI&#10;6hzHJdJahyIGj1GadY3My4pWiuqVmI5ZGMYFoO+7JK231UJrlRyjmME6fGIcNwxNao77xyNS8ag/&#10;ANq0mmlarpeUMh8+3qK15er6WnQ5pdBOQQVrHeM0CchUpniaQuajDts01pKimKZVk+vXjyMYy+EY&#10;ybmSizTXOWsxQ6CslVgUsVRyTsTVS4ptbczLSi6N3DRrBjdckavi/rCyfvsDf/Prv+aL168JzoIS&#10;4FHpcBKZb0R3FcNq5niIGB+wzkGRfWszmqwUa4w8PNxTt1uuLi7hZKwtjbVkSowYBfNh33W0gmoV&#10;Z2SNMSkTxpHa9T/RAGWNLCWL/lfk2Jec2D0+yjMRpchV5iM/DKTceP/xlu1mS6OxpkoqtQMxKi1V&#10;jBazfckZaqY5je41QqlVwGK5yBxnPco4lLEsKbLGxBojpTbqk7V8GAPTtGEYAq3mDhQUQIVWjZpF&#10;Q2ulopRhGkfWnFjnA6o2clyxWhOcp8aVeVkoLVOaaJtxTeQURf9MmWU+CmjFGNy4xU0bTBigNtru&#10;yO39A815NtMlj/uVx+NMa5WUCyllAX0VCMOIc46qoKBYkmi+Fs1mM5BSFSikEJTP17X3HoB5njtk&#10;RsBYx8OeJUZJI17l+VBtldg1RIXo1bUJgA0tumvOhVxhch5nHZRGTKIpx7iyrPMZCq2VOoMiaAUD&#10;Au+rmbysAtSYRoyxst8rkugdk/wONgh4otRG1ZZSj8SYiPHYQXsaVUXjDWFk2kyyX+znWvfjIFeA&#10;zAw0MUwf5hmlNbUmTJE1yzrDNAwCOcoZo5Sskyhsc8RYKEW0s9YaacmgEOOvFjiO6oDAnBLHecZo&#10;zWa75f7xnuPxKGntWlFqFYByhyVVGs0o/DjSlAarBfgcAs7Ys6m9tcpxmeX5YYXaKqqJTqc6ENWo&#10;htIKNwSG4MlZIAWH/R7TGuM4MYSApqEa5JKIOcm5LgXvYVkPvHv3nsfHI1iBCZeYMbQOftJsNxvm&#10;lIldH8xN4W+2DN4JqK+DHEvJ0EqHVIOqhdY01nlJK9cCYFWtEKxFUdE1U3WDroXk3KhVdUhCIXUI&#10;TO3zr7FW9Eul8E0zXWluvnjLz//6l6RUWZbK7rDKemM6MKG1rvNFVCtolfnZF694+6o/59Sy7uRc&#10;iGsEBCghWoRm8P70qETWidJoDoGieodWmjev34hWmCIxRUo/LmuUtS2EARcCpSmOy8KSpF5spRBL&#10;wQ4jFzbw/bv3KOtE20mJVAUM6q0TKGCu/dqGnCtpXTjOM+uSuHt4JK6ZmGduH3aM44VoDcGxvbyi&#10;GSMwg3EC1Xjc7WkVUhbtTmt4vL8jp4VWKq0qRrtBqUYrkdYiqNb3iXKMfvzxA4f9I9/9yz9DXBlC&#10;YLvdMqhCmAZyK6SS+3P2Xp+dQNox0zpwQWvNNA5M00CrosmuMRPCyNWr1yxrFtBX3zed9onTmOXv&#10;weOcJxd51oYRXSTmxBoTKTfGzYYwTIzTVtZ3Ki3FDkfXgNx3P//mS754+4rf/OavePfuAx9v5bn0&#10;vEbWlImL6JYffvzAf/m//wv/8e//nu3lhpRW0blrIafC0o4CtXCWKXim6yt+97vfcf/hIz++f89x&#10;jdTa+OVf/ZKvfvaWMXiGwT8B+52eVbcTE4JKXxNRHdMmtcfLeBkv42W8jJfxMl7Gy3gZL+NlvIyX&#10;8TJeDPAv42W8jJfxMl7Gy3gZL+NlvIyX8f9rPG9CPpndnxuenzZqP28G/lzi+akZ93kj+PNU86df&#10;f57idTYKn18k/ziZxZ+ne30uTexz41/TiPy0Yf3UyPn0/f7cz/rD49P/0Z69vidGfqo5/GR4f276&#10;f9rkXktFaTHYtx4xb3pqorWWUjPGWqwLOOvw1hF8IAyBw/HIEAKrDyyLmALXbkCQ3/kPE81OxmJl&#10;xASvlRh8VWt4HzBKS8Ki1iircN1QaIwhxgQo9kUaJT/cfuT//E//iX/6f/6J//Dv/z2/+fUvJVXA&#10;OfS6UpqYgnKK0mhSE6UkMQkWSSTW1p18gigtKZc315ZYhEJfcpbGWdWop0ROBBZQa5bEACQJ0Roj&#10;xi+tJUG8VbQG79z5uDsn5jOJnOzp3z2JvbaK0YbQU4Sr6kmWOffrWKN7QqjVPQ0COO4PoDWX1uLd&#10;Vq5/usH91HTfP4s0ERY53z2pRozbVkj7xmFtPV9PKC3/v5vRKopUG8saubu74+b6Dc4Y7vc7tG4c&#10;VGHwAWs83ppuugNlLbpKOk2ulW+//RalLFeX17x+/ZpSMjklHh8e+bj5yHb8SpIKuvl9HAL7nZjU&#10;azdGmt60kVPC0NgMni/fvmZZJY0odXOO1ppf/fVfUZVm8IFNGFjnA8flyPXFhqaspOxkMY8Po5hk&#10;xOBeenqtpdYmqSxNTGL73U4MYNpKilMTo6H1gZq3OOuox4XaGm/evuX777+lNEk6N3bo36ckpScX&#10;SQ3pc6Tqn12aXSTVqjVJEqm1oZDE3mYMRoE1iqLFsF4yaCNJVTFGcB7vVDe3V6ZxRCtFSpmS5RoG&#10;RSqSUgYN3dM/lNE4nZmCJamC87Y3WyqcdZQsTZBay/HS2khKuJVmLa0MNWZpCFZKXueNpNJbQ6MR&#10;l1OqesAYMfsvy8rH2ztiSvy7v/u3eBdog2J/OMjv0RrLvBCcRStpgheTU0IZg3OGlLP8/oDtRjVJ&#10;Ci2kVlBVPrckxA7kWljXtScm/ZT8XrM0KbXebHxxsUUr2N3fSWKaFqOqdl7SBGnc3d5xcXHRk8XE&#10;oNC6Ac8bMWu3VuUaqxXrPMoYljUyuMA4DFwEz5KzNDbXirVakv1i7CASMWxorfHeC+yip3MqZE7X&#10;KEprXFxc4r1D15/W51MzsXUGqgAZUo4YB6p1E2Y3rRrruLgc+K//7Xf8yw/fEYaRi3GLqpX7jx+J&#10;y4q3FmsNzge09Vze3DCvK999/z3rsjAfb9hst9TW+MUv/5pXr264ur5BK1iWmdvbW2KMfPmzL1FK&#10;8Xj/QI0JZwzWiIFjORxJaSV4L4AUP56T2EJphCHQNNSqqNLGSK5iAmgxYoDQm1YB7u7uOB69mAyH&#10;cAaxxBgprRGjmBCnaYBWKSkS10SpEgp/MhXUmnm827Oush6Og5g1nZckJ9UqtTVKlfViXSOHw8y7&#10;H95hzVdYZ8TU3pvfrbXULI1xmsbFZoP1I8Z6cmvkWhmGgEOarm0Hgpw+t/eBcRxASfNjqwAaakMr&#10;Q1pn0hIZx42YN5fYk12lOd4YI+njTuY95x0+eLz/Nb/+9a+x3nGx2RCMZt49kuYj2zEwDROpVAoK&#10;ZRwFuuGlyBzfwQVayfvUpjgcjmKmSgLxqAo5xjlRc8EbQ3DSpFgaaKWlGS4nau4JXjTSciQvC8eU&#10;xOTZwHsn145EyUAplJzICuZaqc4xDYaSGilGSpGf2Zqs41pbgrXcXIvp+vLqkqubK+7uH0lFjB/K&#10;GLx3uDBQW+P+7p5hnGgKjvNMTEkSzTUo49hOW4I1PDYwrWKdmMes0T11C6ptPTFe1oDNZsP+cGBe&#10;Vh4fH0BVrJf3Nc6jTeNyGLDG8PrVq36fVGJOlMMRZSRp8GSUPiWsG2XOtZkYRhtGK2nEVgobAqXJ&#10;nbTZXkiTsTZA6QY5SaMfNyPOerRRYgBeV0qvw0/J2qXXOq01Si4E77m+uYEObajApLbSxt0klVBA&#10;ApG4SsqjUZoQPN4NuEvHNFXWZT2nUcUYO8DG8viw49tvv+f1Fz/j4uqKpjW1NfazGOcTsm4Yazl0&#10;g96Xb9+gauFuf8e8e+Tb739gmLZcv3rF1eUFts+zMUYoPWXVWVmvq2GNK/PjPXaWtLF5XZmmSe7j&#10;vr6Xmnl4vJf7MK0CLcmJHI9iyNeglMxlzkoja8mF7eaCljNff/EFl5eXvL/9yI/vf2Q/HxhcQCtJ&#10;qNtuthyXVVLcWsEHgzOOhhjhTrVpygtaVXKO7HaPfPH2LX6YsM5wc3OF1Uj6Y5PErTX35Cprzoa4&#10;huK4JpaHI8Z5jBfzguqmlSFMAnhQql933fx+2hN0M4BUs7AZPEpV0rL02rpx5vOYilUBVSKP97fE&#10;VKkNnPM9Bdag+vFS1lBorPOK6ca0VrpBQMu+6OHhkXffv8Now+Ad4zSwxkhcFi42l/zyr3/BOi8M&#10;Y5AawlmBP3gnzbd9vxuG0MEucDzOxBTZbLeU1sR80aRZW7Y6mloKsdeaShussRjrWddESYWTASzn&#10;RKqFAYFIOO9wCLdnXlZqKwIEKg1jFao7GrW33bRosdrRlKxPp/S8dV44zivvb+8IYWKaPF5VSpzJ&#10;ayImMVyO48CbN68Zx5Hp6pqw3VJT5nK7ZZkX9rtHlnXte2pNawXnLG/evBK4w1pIqco94zyPu4MY&#10;aXpD+NngYy20xsZ7fvb1z7HesN89kOPM7rDDdsOpVprS8tmU65yVJPkiwBKqJBtLqqXse3zw5GFg&#10;GCeME3DAaX2n103jtKGUyrpG0rIKcGWeuf34gXVZcMawnSYuLy652lwQhgE/Dty8ecXV9Y0A38rK&#10;vN+xHPYCUDEGdKO2n0Bjf8n4nPbwXDv4FOjuqW5y2m8/N7s/120+lYj+XD94+t762fecP6v6hJbR&#10;QD3RJ04J5KfXPoe6ndajk2b03OD/537351/71DE7/x5PNKlPHfM/0k+6wfD099P3Pz1Gfy4N/unn&#10;emq2P9XkJ93lU3CAz+lFz9/vc9DIT33tbKT6BEjhpLf94fFE9nFaixneWpzzRBeILrKuEWct3jvC&#10;KlqRtY55PrKuCyqqs7nq9Llrkz1LE+FB3q8n/KmeSC37S9mX+TDgrMe7wLIsOLdwdEfWZUZHxbws&#10;/Mvvf8+HDx/4X/72b/ntb3/Lr3/1K7wfiHGR5FQthvPBezHvO898XFiXo6QDG0srSUxbtUCvO733&#10;1CLGTqMVte8nf3j/kcOy8je//Q3XFxtikr2L6TBE25OH1yh7iBgKtompw/bkXqNkLjVGk3I+QyVr&#10;ayijCWHg+mJLy2LIMsDoPDFFjscj7941fvHNN92oj9TMKVFPyfBKaiCtJLHVWXnfZRU4T8oFZzXO&#10;iTl9WWa0lrR30S9P51v2tNYYjlkSp+VcyV6xIXt9rbSA+aqYnWqHLpXWznBCZWTvU1rjYffIvMYO&#10;H1MdQNbOQAbRJjS5f702MRta4yilm+E16MFjX90wz0eW+YiuHq2gtUQuFYvGeyOmu9a4uNjwxVdf&#10;ibZQRPebS8IYg3WOWKAqxThtBF7ZgRBaG5qWRPkQBCCAMWdwZwge0xNUS+6fTYnmE0tjOw40pUXD&#10;QMBdSUGJUczrkfOcqSr4Dg3YTiMpDGw2FwxDOLNRWy29zhJDI1VMjvU0V2mBOFitqCnRUuHwcI/Z&#10;btEUqIXcWr/XbDc7FobgWRZL1ArnLSE4dJX7QgyJXe9shdE6GDyaieNhZrffQy5cX25wfjgb8nw3&#10;kKa0ssxHaKJ1VU5zv6G1LHuVbkZMKWGMZhgGdN8nj8NA8B7vfIcACmizGtFuT4nBpSrC6CVJVnUz&#10;c82kuFJSPhv+11WSpk9QgS9/9jOcs11LVeQsn8FZyXRtPc299rXO9TRmMV3mntCexWC/REyHOMzH&#10;lWU5kmPCO9lnmtZwRlMroBW2g6Vyimjj8NayHUfmmFjnGaNHjJU1XvCAkEsh5YL1nt1uz+P+wHYa&#10;KX1v77RAJv0o4KyUi5iBtaLpk2YSqU1gieM4scxHmm4UKvv9DhcGoEPuSkZRsQqUNeSkyUUMlYf5&#10;yHCcOny2gjJMm5Gvv/4lsRnWXFnWlf2DALdiXLFUUlpxmw3HfRYNP1ecE9hnU4ZUGg+PD7QK1nnG&#10;cSQMA02B6fPSNI6sy0qdMs54GkV01lpRVXTdh9tbnDUCB1OGZDLGWMIIfhjOxuTTfGa0pqTEfFgB&#10;CMNAWldyjCStmdelm9Q9GEsIgdrgYbfHWNPPTaUWRMttvabpidvHw4FaooAQOiB4HAYBrWgr0Bxj&#10;0NYQVKA1RSmVnFZy10VrEw1XoWghMDgjmwalRN9oFaMFxABKAJpG9H/ToJSMxlJT7NA+KKURS+Lu&#10;4Y4PH++5u3/keJxlbm+NmjIKxfX1FV9/9QVZWZoOaKO5efsl4eIC6wesG5jnlcO8kHMk5UouuWsD&#10;jQ2GrRHI1HGR+9I5jbWm+9MVxoCzAmDJKZJS1xTKaY1uKGSu+Hj7AVmZNLkVShNIpFKiUxste1nn&#10;esJ1LXI8c5HnPg22myeQ6b6XHX3AOAFFWK0xyNrttMfZAaXBdI2qldxN6bIvUUCK8VzjprRKTVEb&#10;h3lHySdYWWbyDms9pci9Mw6Oi3Gg9kc7zrqerm3OgMW0JuK6kmJkHMR8XVJBqYYz4IyiIWucKgJV&#10;s03ghUYVgtXEClkKdEqK5JxQXtYFhSRimwatZCiiAdUUWZusIUprai7nvVrVilJkkco5QUPmLRq7&#10;w4HH3SPBe2xfKznBh5/sB56Culr7yTR++gOKozvKXNQhNE/rf2ctTWtizqR1EUjx4x3ff/sDKSku&#10;Xr9G9bWhpIy2hs00YYdBfp9SiXEl1pmmLdM4dhCpphbRNagZ3RpLXHtytTwz01oT15WLzYbriwsU&#10;P2lhBtF7lGpoa8ilUWg01WhZif5mBLKntEb35xm6NiqNIQxcXl4IrKlqllh53O9Z1pmURBPLcUUP&#10;Atg03lO1xhqNMaL1KhQfP95inWeNArSI6yqazGaLt1a05VqxzgKNYRjwzjEEgV15ZzDeMrYJeTQn&#10;5zB3sNcwjOTaBGZcKvPhyO39PWgjUA9rWeaZH979wMU0CLSjRWpKrB1abYycayXELHKOUt/WyjiM&#10;NK1wKYlu3wG2sc8RYZpoWmO0Zl0X7pYH0pq4uryAWrBW1jOvBqnxMtzd3hKXBSgCj7IaY6xo48by&#10;6s0XTNtLyhLZPzzSxoAumRJnXAho58Tgbvo+sT+Xra2xLgvruqKNYZxGmV0a5CgAA2M907TB+JHt&#10;Rp7XzevSIfNNnlfYDUZrjLNnMF0pBW08LVVyEb2ltkao8lwXbZimic3oaXklzgdyXMhF4C73dz9i&#10;rMX7kW9+/pYvvrhmXReWWEgZUqyknFiWA+t85OHuFkfpa6ic95KT1OPOIsRPjVXwb77+isFapmHg&#10;w909u8OR+7tbtKqMHYgr85nUn9Y7KpqqGmtKuK4dK61QVaCHPwGyXsbLeBkv42W8jJfxMl7Gy3gZ&#10;L+NlvIz/sYf5h3/4h394OQwv42W8jJfxMl7Gy3gZL+NlvIyX8ZePdT78tLnqDyCfJ4s9//sp8erU&#10;yPCnGo8/ZXI/vfZTye/PX/MHX+tdtOdmbXkRWuk/aTz/Uwlq8GkAwNM/n/u5nxvPU8qeNiark/H9&#10;ZOCv9fx3Gp9Nrv9cI/TT5vbz95ww671p/6emdCPNV9ZitMIZi3NGmkysJO5obc9JS7onjKecaY2e&#10;nCKJCuf31z1hrCctSCqmNOx673HeSAJfb4K2RuOaDnEdAAAgAElEQVS78cb2dGNrLSln7u4e+K//&#10;7Xc8PO7YbC64urpmGicxltPw3XQi79WbQxsopCG0NGlu1c72hhD5XWKK1CwJNOpkCFCSeNmUYs2J&#10;47JIkkO/vr0LBC9N33SjgDJyrI2WxmHdTZli5JVUjuMys8SFIQy8fv2K4CXhlwY192aZUs8pbLob&#10;0imNu/sHdg/3jINnGobeICHUP6XlGJ8ay1Mq/XqhJ3I3rDXn60tSbcR475zrUATVjXYWba00hPfm&#10;SPnexrpKWodWShqfSupNkJIu65w/G3aXJVKbpuTGuiZqg3k5st89YjSMw8BmM0lSR6s4bQjO9SbW&#10;DlFATCaSXNAbi7VGtSZJOq1htRiwafSEJstmGCUhjUptidIKIQx4HyRhRElih3EOYx0gSdhiVhID&#10;ckmSILQeZ1Jv9rfOna/J4APrGrl/fOiNvA1nDTUXLrYbNtuRYRxxRoyPIE1hTQswoFIxRqNqw2iD&#10;1gJNKKVSihhp+4RxPhf0OeEns4I0ZInB2eGDJCWt6yrntidcpt48JMlqcmEYYzC6N5VUqCXhggGt&#10;MTZgrWezmRhGaSrXHVphnUNZTWn9c/RjF5OYfpXc4GKec1bAF0rS6Q2SoG2tQA20sTgvDZ7X169w&#10;zvHw8EiMkjZIU6xxxRhJAU8p8vh4L02QtaCVpEOkUmlKcXV9JU3SRrPMR9K60lrFaiPABisp17EU&#10;0LYbjxU1J3IUU/zd3T3397e8eX2DNZrlsKeVjGoCC7i+vkZZy/5wwHkvaUbdWNdqYZ6PGCPXWC6V&#10;XMT06XzAeEm9leTXhjNWmt07dkKfQBZFUmFaLSgFHz7esdsfUcbivJN712qMEuPQOE1YH7i8vOqA&#10;moRqjWmQdFRtHMFPgBgJ6SkzKE1MkugyDBPaeGKqfPv9DyzLwnKcMVrSgCXxvDI4x8UwMYxy/zrv&#10;+Md//Ed+fPcjgwsMw4hzAaUMF5dXvHnziu3lBq3geDgwzyvODVhtWRdJoNpOE6E3tqUcyUWS6wbn&#10;mMYNJniUtaQiCeXH48yaCw1DrWJulXtDTBgppZ6CK8mHpVTGKfQkY02Fc6NjzdK0vu3pcKeU8KYE&#10;duK6kd4oLendaNZlpmW5JkpKlCSJxCmtSOutJJZcXF7wxRdf8uUXXzJtttLE2eEopUoDbi2ZXJLM&#10;+ag+9/f7vJ1gDbWb9xLzHMFouZ6spOyWKj8vxsLhcOwNd1ogKEb3xsQBaxzKGIYwMAyjpDpbSbnU&#10;VtZbozXb7Ya3r1+znSZ0K8zHPSWu2G7yd+anpElJkTPnmsF7xzRO3aDcgRlKS42gpbHQ9HtbGpPF&#10;YK260bY1MMrSlKFUKKn+QR3mvUf1NewE11Hd8OqcZQieq8stYxjPKXKlyL3UejK8bopcG7Wnz9Ak&#10;OTglAQvYIaC0g27OPiVSaiP3TEqSAC2GFEldEvOQACsutlu204Z1WVnXRVL5lBjJaq2UXM9rvVYC&#10;z5H1xRIGSRE77g/80+9+x3c/fuDbHz7w+x/ec/tw4PrVay4ur2lKE4aRzfaC7cUl03bDuNkSxlHW&#10;NuMx1klS0KmR2lm0lXRm7R2ZypqSmDC8vN4PAyHItVGyJFkOYZBzowXaooyWRL6fqloomZqlqV+r&#10;kxHHsNsfesKppD82JBksjAPGeoyVFMVhCIybUebR1liWpdfwGustLjhCCIQQ5O8d1jBME1c3r5g2&#10;o6TDD54wBK42G97eXHNzc8Wbt695+/a1zN3Axw/veby/43g8yjXWNLm2nnTvSFHqmdyT61LOPe1U&#10;DDrUJA3lxtCaBq1xTowLsu/pSYJNTBrjIAnZ3gcxWHsBIThncUbuj5ob6xIppbDEhYfdI7vDjuN8&#10;lJPXIMdEiolhGrl5/ZraFDSDcR7rHMY5WoPDfOTj3R0Pj4+0XOV8Kt0b/8XAPE5B4BpO6p/W4R25&#10;NjFvNDFv5NrYz5HDmmQubVXS99ZV7oN1peSEolFS7sCVSq1Sl0htW89Jcjknas3Ukkgp9oZyqf98&#10;BwLRGof9nrvbOw77AzllnHFyrLRC6Z4WVRsxVo7zwnGJLGviMCfmWCjNEDOsqfK4P/Ljj+95/+FH&#10;Pt5+YHfcg9b86je/4vWbV1hnUUZhvWPabCTFrMh5P8GClKpYZ9BG08TpK/drb+RtPfU+RTEzHueZ&#10;ZV1JOUvqWszEmClJ5q2SM6VW1lRIqbAssc8p8nNyFMBTbY1aJAGx5YzRYrCZY2ZOWUxZVY7B4Tj3&#10;Wl/mdJRGVVlL4rpwOB543O2wTlLa5mXl490dt3cPxJzwg8BXam3cPz6y2+3kc5aG0h5tTG9KbyzL&#10;ikZqQm8NFxcXXF9d4q1lcJ5hkOb2lvMZgGCtwVuHMwZaYbd74O72Iw24urrm5vqGaTOda99p2rDZ&#10;bBmniWkz4ZzDOtOBbbJPCs5yeXnJ9dUV169esd1sCR0Ms9ls2EwbNptJTIpWmtAvLrZYoyWtPkVJ&#10;TtRyfJdlYV4lUc05J430aSWl5fz6ViWV0Pa9iaoNpzRv//bv/yJ9ZX6ir3zO8P5ci3i+5/9U4vfn&#10;dI3nOsSf0ix0Twj/I2Bgh+g9H7XDoz73/s/1iqf//dO8+ceJ8H/us5+hI88S5f/gd3lmsH9uBn9u&#10;kFenfdKzc3My6Dx9/XON6F+jzzzVgD6nbX3q5z3//Z4DBT5nxD9rCf3fzz+/6mnSQiChg/GeXJNd&#10;N9JKahytT3qQwlgxJ+gOpDHadbib4hQ7/AdaXt9ztpNRo+sXpetI8nn0TxAfY/vP7eCtvgdHKVwI&#10;Z/Ppu/fvef/+I4/7A5tJUkHDIIm7cY2kGPE+4LuRuBSBleQcWdeFUorUqz4IkFGDBOr2tGylqWge&#10;D0e+e/ceYy2Xmw2cjKFdM8mlsj8ciTHTlID2Wm441/fO53Mr5h6tNcf5KHC+IhBEZ+zZEDn4QOjQ&#10;tTVGtDbs9wcuLy4E8oXU5LKn15hTMnatXY+T/dFpnTfWUDsgxDmH1eoMUWytyp7Cup9MSEqO0Xxc&#10;yEn29d778zVkrOlQukLNAnnU1gpUq6fW1la7sVFMzUobrAtcXF5JrXs8UjtQRBst9am1NG2oStO0&#10;wRiP0pZaZT/vrEa3ejaAt5wkjb1fX8ZYShKonLeuz7cz2ggIx2mN7/vGx90Dx2WmtErK3RzrnGgz&#10;fS9nvBOQyhAYgoBqtJG1yHeYpVKSX3kCCZwgAQLCEaClAVSrlLiKdlMKMaZ+ruT8jeMge7ZpYjtd&#10;MIzT+X7UfZ9bi/zRxlCqnH/dtZbS06xFu3WipdJQJaNK7lBJBMpl7VnPNVpTcmWNkc1mwxgGSRrv&#10;MAdtJemzdXOtMxofHK00jsflrNs456ml9IRbScI+mduttQLR0rrDEwxKiRZlrei+VguYzHQtzllL&#10;8J5pCHhjaaWDG4GUYzcZyrW2rIkwjATvBb6iBZB2fX0le96TyX6NYupzTuYiFMO0YdpsCc4xDmLU&#10;mkJAneC2SmGdnFNjxCBIB1ellM+6ekqZnCRROYRAyVLj0lONVWsC72mynrQOFE5ZYI2tJ5/GHM8A&#10;Q/PkPCmlOR4FpFVb4/buHuc8Y4dwGeswXuBcucGSxIRcEeCA6/u5ZRGQ7TAEps0l8yKmvFoEdqG1&#10;Oa+FcV14uPuIM5p1XVljFCBSXz+n7RbjvBiRjeby5ppxc4nxYmKmFY67B9K8h5JZjgfR3OJKzYXd&#10;Yebu/kF0+qZ5eNxzd79Da82bL97QWmNejhyPAse0zp51jc0QMAqMkbnM0ASoqMS864yWebpDXU7z&#10;rwsBpTXLsnQwY2Iag+xr4iraQS6iEVl5VrEuSwdcyfzalMaFAeM8zSiBrMXc10iHUrZrG6f9wULO&#10;CyVHlpjIVUCO6xLJSWArLohWBY1pCExjYLuZuLjYcn11wcXlluAHgYqdYAxa0qdP93oWqgZGGXkG&#10;gpLE4WUmLgv6VKv1JF5Zqg3jOHL96jXDuEEpSaG/unrF119/w5u3X/Lm7ZdsLy8wzrIsif3+SC4V&#10;4zrMxyi0khrB+ZPGbvvdqvF+wGjHsi7yjHGNzMdDf2ahKLl1/a6boZXicDxwnGcxaCvFMIxn8GeK&#10;qyTCR9k/5SL3Ys6FhhLwmNaSNNwBIvUEJULgZjlF+RnLQk2pP6tSOKMYvGccPFY1nILBWoIRwKY1&#10;AktQquvItYp2mwrLIgZgY2yvK+z5mdNht4fWZP6x/gyb9t7hne0wZUhxpZaEMvoMEqMDLKT2g1wF&#10;Pq6tEZ2pP2MzukMiNFh1AiUXUly4v/3IfDwwBi8wTOeYhgHv/LnuPx0raw3BB6ZxZAyB4AyDMzgN&#10;pjVUKRgqRglMOscItbIej9zffmQ9HtEKNtMoEJJSaKWQU+Kw2/0BiFuf4NxI3eK9F82kg6KkHu2Q&#10;xVw6cNKIudqaM9i7Nqneh3EUHbVUNuMWb0XbGseBMYg2brwjjCNVCXS40qApUpFaYO3PtnIUUCe1&#10;Sp1hNK7v/4yR55f73SN3H+8pKQtorYj+Sp+XVKlQKrUJxqRped4k0NGA689v5HrxZ8CAwF4EuFJL&#10;ptSENuCcAH6W5cjdxw9yX7d2Bl8cD0f2ux0lrQIdCIEQBlkUleY4L5TaBAKlNNp79vPC437Ph4+3&#10;3N7f8/HujvuHHcrIc0FtZQ0X0Eal5a5jWtdTvUX/s7oRrGFwjhizJJRXWVesked0SkmN4p1FdRD5&#10;8XDgeNjz8PiAHwaZQ7SApUIYuL654ermmnEz4cJACAObacPF5QVhGEXLQqBXNUtKuQB+pL4dh8A3&#10;33zFV19+yevrG66urri+uSaMcvyVsbTal+umOjxZNO3NtGEaJgHZ9PqvaYPSRgCNyvy0jxKySV9z&#10;kHOiBbxAk/2QMwIWcNYJTBpoJaFUYT7uMLrhvcVbjdYVWur3WSGtK7uHR3LK8gxZ03VwCwrGMMqz&#10;gVZp5afvU0pgMuf7NaUOfW5YqwjjiA8j4zjx6tU1r19dcXmxYbPZYHQTELcWgOc4DFxcXjKNg0Da&#10;DwceHh847PdsxonL60uuri55/eYNr1+/ZjOOpJjYTFIriPbaKBXWmJnnKBDqJvNAKR02h4DCvvrt&#10;//bSlPMyXsbLeBkv42W8jJfxMl7Gy3gZL+N/+PGSAP8yXsbLeBkv42W8jJfxMl7Gy3gZ/x/H0wSt&#10;5+lXp/9/+vfzFPd/zXhqzj79nKdpYU8N8s+N459r+v2jJuBzc+enzeOfGk+T0z/1/s+brD/XhP6n&#10;xvPEsk8lrT1vBv9z5+r5MX2a7PU8dQ3kAfPptD1tjFYM2N50IGm/nhAGjn4W49HgGZeRw+GAtUdS&#10;lEa9p5/5+e9RoTc0Nmkm0wbdpCH2lPyVoqRa+DAzTiPzPDPPM6DY7w60ZeX/+s//md/98z/zd3/3&#10;P/N//Mf/wPXNNTVnyhp7So00V6vSQBXEOK2gaNZ5xjmHtxWtxRgpKWWViu7pzdLkbY0hA8SE7UY4&#10;SbrvafbdtFxOCa7IsWq96bid+r/h3Bwr149mmoZunjilBQC0bpavKGuwSpLJJQ0tU3PmsN+xLlek&#10;tJJSltQJYzj1r/kQ0EpxPB6lOasnyZ+ai+zZKFp7Q+0piVQRl0jUsA1bUJLmUMqBwU/ScIsYv2up&#10;PTkDlpTEHNYb1p0b8FOgHhZqqQxhoJTGcV64u7+jlCQNFs6TamVepeFQQkgl4UgM+f2+7W2u280G&#10;pRX7ww7nC7kn0jhjscFL41kVk01aIx8Pe96+eU3wjpgkPdai2YShGzgauWYMVpoHq0NpSXZ33tNK&#10;5t0PPzAYx6vLa5YU0dZIY1lPKY7dAGasIebIdLkl18r2Yss49mYy5P622tB66smaM+tayPsDdZSE&#10;iVKlCc10SIGc03qev0qRBpWTUeRk7HTdhHi6d3POYs4PgRhXUkkYaavphlQtQS5aS/NmleYgMfaI&#10;CchojUEa5FNK6O3EuHWSkNEUj4eZh/2Oy8tLvDG0eppXJF1D9d6fGCNjcNRaCc5Th4GaFbTak6wb&#10;KRe248DV9gKlKj/++I6UIzevbnA2kHPh4f6B248fyGkjqSha04ySRKt2amZtGBqTd6hWWeeZ1k2v&#10;p6S0VgvKWGJapaHYIMbiKmnHuSxiCLv9yNXVlcyXTVJHY1yglHMD7OgHjocjyzyz3cJmM6G0obQm&#10;sAxrUBXWlCm1YZ3v5lm532upkvSxzGIodqGnDylKv4Zba6RW5PxnMQtKWlU7gzGMMSzLAkYLUMMF&#10;VC1899//GVPFbNdbb1FKEUKQhLInZp5lWfr8IA2Ex+PMvCw4Fyi18vHulmEc0MrglQetWY4z627H&#10;z775hseHR+4/fuRiu+H167e8efsGHwZyrmgq1igOjw896U6ailPK3N7e4ozm6uqCMI7EdYZWSTHS&#10;chFggpH0V1WlaTWmQiqNJUviIUvC+xE3BLRqkDVNKbSxvQlSGnq3l5egJG13XSNxmeX+0rI+puOR&#10;tC5Y51jiKkkz48i0vUQhjcUn+Ms6zwRnyd0Il9Yo138Hijw83DEOI9vtlqvr6x7KJY2by1LRRkyl&#10;+WR8KEka240FbSBFVE9IPwFMDoeDJPx0A+QwTnjv0KY3Bo5i6tntDnz/3Q/S8LnZ0FplGAbevH2D&#10;8aGvUogxQwsEQZVCnWdqqz2BSpLdllWOQ1wXlnmhpkjwrqcKRjEJA8pWVMloKw2buqfU1xKptcl5&#10;UVBbEZCI1th+b4lxR0mqn1LUUkFLannwTtKFYvwpVUdLs+nl5QatbG+sXDsoQprxW4rEUrl59Qqn&#10;NYuLDKMnLkdKjJLSow1eOVIH9uRcOM4zx3XFeM8XSnejAxhn0E1MQw2Z13w3jpg+T9sz9EmSwtK6&#10;UOJKipKutMYFhZZmXqNRraDJKCVzfE0R1Y+JM4YQJty/+QV6GPnux/c87PccloX1sPL9+wcqjtc3&#10;N6A0wTqc10ChlsQ8L91MJBAfhcBtgrVisjGKYRzx3pOyzEEpJUm5V4ZWijTJx9hTRC2+N5auWUzB&#10;WncjU68rS61QMikblmUFpbm8uiSEgfuHB47HI5lKXBZUjKSSCdNIj/TGdGONtbJG2it7Tmo0RhqE&#10;nfsJWpSz1Im1NVLMbL3Mnyh1nm/HQWqslBOpNAqKIQSZjw57VBgEvNMb2VurbK9es6RILQVI3bRr&#10;scZyOY1Mo+Owe2A/L9IAW6Ve2Y4TFQFvnBJKaTANo6RYKiVpcA00Ao9ptUoaY2uE4LnYDmj9yLqu&#10;eOcYh6EndE+SeOWspF+hcGFAa82rV69JS2JZF5RR5yRDlOF4XHj3wztKTPz859/w+vqGn3/zi3N6&#10;U8q94b/UDm7qyfFNo5wmpUwIjp///BfE0jgej7z/8R3v3/9I6Ym1Ma7QGiEMjMPIZhwZh4Fp8Hhr&#10;wGiWeWE5HFiPh55cWNhuJ1SvW8cg16LsECTFbq0Lx3WlxoLtJu4cVwyNVDKpVpTxOBs6BEfO6f6w&#10;dkNaIBegZNCar37+C4wLHA47lvnA7eMd97sjKVd+9cu/YjOO+OBRxlBqIual+0F+2oOmVGkHMXSe&#10;6jLX54hhkKTc992EmVJGG804DpKabDJGGWo9doiQ7c37iqYkqbCWyt3dA7cfcjdJyXw3jINAKbyA&#10;WK4utwxjYMmVXEFZh/WekCrzEokxEnORea5vQU5JqDHGfg4q1mqurq9449/w8eNHfv/dd3z73Xd4&#10;47i+umLsBvbgR6ySc1VrplYx6+/2By63F4yj7N2cNVALU7CM/dw3ZG4VCEntCYiFedmJkWl/wOTM&#10;w8c7/nGOuH/7t1xfXUoycwfv5JwIwyDQmpQZx5G5NsY+h1kt+5p2TuxuWCfAFeelXqlV4B9Dr58a&#10;ME0D0zSy2T2yP+wEdJArWlsuLq9QWrPmyN3DA+YoSaObaQT0OWm3dsORs5ba979/8egpyQK/6QG0&#10;3QTSPqMjCBCsnZPmWj1pEe0v1naegwlVh2GA1Fx/pEs8uQWe/iytVF/72x+Z9ttTzaN/SjFK6E/q&#10;PJ/TY55rN0+1mKcJ5qevPTfVf+7nPNdyTsC+0xGhQSmlH5t/Xfr687T2TyW7P9XW/pTh/w8+2ycS&#10;6OXP6Wt/8CnO/37+/k/fu5TyR9cENEko5gQ7VGgt+yZrxdRmrMImI+Zu6wS0FQbGceBw3HE4GuZ5&#10;ARUFmNcdoqqvj0qdrnMl9+rJ5KXAWnU2YVrrcN7josevC37wDPPMbvfIxIXsLZaV73/8wH4/8+O7&#10;H/nlL/8Nv/3Nr3lzc413YoxtteC8zFVhCOScWdaFVhLBGjyeU/q4tgaaxVgjJshS0VafDWZ3d3fE&#10;r75kMJrWilzVTUwo3jlev36FDZ51TeQq11QqmeC9pMh2TUlpGIaA3glYhFYxBkLf2yslYMiLzYgb&#10;PMuy9tTMfvxqE6gZsleVVHAx+4jII3t96yw1eEiKzUZLQmufS3RPWFQ/LW29zpL5PuciBmmjKLmQ&#10;tdQGqmsTmdr3x/1aygltJPk4F9FrdClnaNLVxQXauA4TkvqhdciX1gbTBIZVVaN1OENDkXNlmRes&#10;HvHWiv6jwKCIS+0/o3RTtyYqiDHhrJj2NJXvv/0XXr96JWvX2Tyr+Pbb33NxfUUYAmuDoA1j8Iy+&#10;6zLGdm1QYxQCt+v3ZM65W5YFPlNy6nArWXO2RTQo0yqG0qeUyv6wJy4CL3LecXPpsE72Hgap5WpT&#10;lFrIuYNXWqPWIrWrF32llNxNSTKfllbFAGkcwXtSFvN1SQKWq12va7WiOuTAaEMwltmuOG1R/X1F&#10;vxSzsRj0DPO60HIUY6vWBGsZQuDYFLvDkWkamYKc61oK3jmpQUqlGc4Jt6qBsQFtMssyd6O07Be9&#10;MRgfaFlqOGdEW11jFA2oyrx0MiI7pwGNNjAf526sM3jvGEffz0thWUV7KSfIYBPd1XSzbYprP8cC&#10;wdBIUi9dExs3GzGT19KhaLLPCj5gjRVwVz2tSZBTFiO5EUMqtYjpqxQaBaMNqmoxYLbCMgvosDaF&#10;KoV5ntntd1yXGwFSDoGc0lnHOWk6zvn+eQQecbo2YkrkIgJxrRXnA94HjCkcZ8O8rFjnKU3TtKWi&#10;BShJxqwL2+2WViv3dx9ZjgfGwZ816uACJlnCEDDOk5vM7a3IOnSxHRmmEWfhh3VH0JX7D7fEw55x&#10;GLi+vJR5zXlsGEml8vH+kcvLG5Q2HI4r03bk4vqa7dUV9/f37Pc7qhITabCey82GkhPLcY81Amlp&#10;ClStaO+xrWJKhhxx48h8nDnsD0zbLfN8ZImpg5E2otNrg9Fi6DQdtlprlYh0JRq4cwKKQzsyCuUs&#10;GI1qSuAKJVNL7gm3WubMkqA2rJJEb2UdfkA0rVxY5gMpi4HSOo+xRcCzzYiZW4k2a7XCVoXCC2xO&#10;awZvCdYKUFeLzqBRxGWhUEWryXIve+8ENJszMWWBewRHbZowBC6ur3FD4PXbL/jlX/2aeY7EdcVo&#10;RVpX1vlIqZlUErcf7kgpsqwrxmqsMwJwpaK0YbvZUNpISgm/RNZFdKOcioAeOshQa8XxsLAuSQzr&#10;RgHlXGfEmAW05RyvX73CDyMxJ9KyMAyOV928fwLVOS9G1ofdnt1uh3f2CdClr1HGknOl5UwGVG0o&#10;LfDLEhvBO662G6yR76lUDA2NPDNacxSdt/8eNEi5cHh8YF1XlBKAV0Pgy07bbqi1aGNlj6g7hFYr&#10;QoecNATsVmshxoVliWwBFxq6CDw3a0UrtcPJSp9nq8AY48K6LGyniXEMfd2WvWCMiZIiIThynwMV&#10;HURiLKPr8IcUBYjrPcO0wYZR6ojWSMtCTQuxZgGylQ6+6lqQVY0cF0YDUcHtD9/zcPuBr775miEE&#10;AdZ0EIokwYfOTxQAkaRKi34lAIEkuk9PZy9ZdBmqQPpy/3lU3eu01EEQluC8GPeHkZwrMTaWUnn/&#10;8QPrMks94rzoMg1KLVKC9T3K/jiTHh4YnGd0lsl7LqYBoxuahrMaN01UJbXJNG14+/oLcqmkHNkv&#10;C80oRh1QVNkjKk2zjlgTaxF4gbUCAnZOUxHNc10jeY20Uvpe17Eek4D6tKLSMFYxeo9p16icmI8z&#10;dx9vub+7IzjPYb/j/2XvzZokubL8vt9dfYslsxYAjV6GwyHFISkbSjaiSWZ80FebDyczcvTIB0qa&#10;6Z7epgEUClWVGZsvd9PDuR6VSBR6Fj4yjlkaClWREeHu1+899/j5//7bbU9JEVBM84JSpuboPa9f&#10;veJ4PPJ4OILW7HY7tnd3HB+P/O53v+WbP/wB5yy+aSja4toG2xh0EUh6yZnxchG8RspM8yTXLy4C&#10;KCZjjAC7lTaMIVSwYiGmKK72+y3eGtLcEOaJzTBIHa0IwCDXNcU1DoWMU6sVxhmGzRajHLnIs5Zx&#10;njiPEyYJpLXEDMoIGEXLmj6NE+/ff8Dcv6BtPF3n8I385Ci5weP7D7x//77eWxrnGrTWbIcBrxV5&#10;mbDVnd55z7DZodACZiiFUKEJKUZUymhVwYlAybLjMdqgKtQAVdBFnkdbXQSo7F9ITg7yzCQGAVhW&#10;0HyKmZJmcoJ+uyGmwDgHTscDvulwtqHtO1KOLPOMzoEcAl3XSz23CKTjeD6TLiMxJVJcKMbRdDu2&#10;w17yTQpt25JCQGXQygoQGgHtCFFEQBkxBL7+w98zzzN3uz1ffPklXeuwSebwJQSGzZZUYJkDKHle&#10;oBHoTVGGEAsZqePlKOubNQLevMUtbnGLW9ziFre4xS1ucYtb3OIWNwH8LW5xi1vc4ha3uMUtbnGL&#10;W/x3xdqQ+9yt/enfX4Uw9YH+Gqsb/Pr6TzUhP20Aftq4/I8RoX8qnjY+17/43uf/MUf6T33O0+/1&#10;KbH6+l6rk9l6Pv7Y+z89fz8Wn/qMTzVRPz1HT7/z+j2en0+9On7U35M/5uu1stXxttSmWJssZpmx&#10;1uFdS9u2jGPHNJ7Fxd05piqiEofH1QEyXz9PPemsLVXcXBDnAZ3FVbRppPlmqs7cbp7FVcAatDU4&#10;3xGDPMx/++ED/9d//mv+9u9+zf/2l3/Jv0jCMNoAACAASURBVP2f/jX7YYPSmpgWcooQEzFIM7Ux&#10;Glcc02SkWWJZRDCRBQAQageTMgaqcy1Kmoyca+iNq6T62uyqFMaI+CUmaUAtq7va2tCfpSG5qCp0&#10;qs2xRmuWJYggylus1sQqjjdGU9Dfu2/We+zubkcpUd4/JTQi4M0okqoiMmtFkOQbcVRL+So0Jhd8&#10;47HaoP1H91ZdG+uKq64O1X19dbUaLye6ThxhGyuOy64K6WN1LvLe4X1TnSsjJYsLh3OGYehIeXVE&#10;KRhj6YeBnDPfvnvHi/2ezaYn13FhjakNvwltxIEhpSTu7lW0F1OqTtoZlVN1vMg4oykJlhQ4PDzw&#10;2Ref0bUdOS7ijqI1zsr3TjljrDieaydOykUVEWMlQ8niWP/Z/UuUNcTVtaGKns6XCzFGur7ntdHs&#10;X7zgfL5glKbrxIEuhlBdccQRtpRSne8KMSaMzbRGEXMmh4At4tBUUiZeXT/M9+bU77mhUMXspbDE&#10;iDKG8zhWlxBpLFRGHHRzEkcqUxulpfFXxKroKA1YTUMOCXIkxszhcKBrG4bNgHJyfZtBM757R/jw&#10;wGf3LzCmyHuq6mSlClpJc3zJmbTImNVai6tbjJAz3jnaKsrV2rLkyHa3uTZjr4KlebywTGeWaRbn&#10;jJwwqnC4nHHtgG0aulYcP0uYSCGIa3sRpxajFalEYtKgYImBOSQGtwUy0zLTOs+w2aCM5fXr1zTe&#10;S9NQbXgtyUrj8rLwzVdfS1OgtRxOJ07nC855XOOxvqHbbCnV/RhhZWBrc/I6L7e+IVXhc4wRjb6K&#10;h0pKIhCuwlW0YrfbsaQHvBdhaC7S/GatCBcPj48kYL/bsmk7cS3PmjkkclYiRsgZY+R3xB1QkRN0&#10;rRxLKeKotDqLGaM5HI6cL2f+1Z/9GSkupJxEyL1M6AxhEjDAl198wbDb0W366kJmOR6OQObhu++w&#10;TpySNJnWOx4f3qO1YTt0bDYd2ihSWIhBxCg5RrTSON/ifEtRVWBsPcoVXIEcpZEWI82ABSWiFRpc&#10;qykxkVIg5EIKS9UCqasg3Xtf57BIDDPzfIHiMUXElsd5xFRHLGfFVWWaJ0pOvHr1khgW5mkWl9wx&#10;kypkIIWF6TQSppmw37Pf31Wx6HJ1kQ4ZQi6EVCgZjBKBFRm0EUckow3GeppWGuDisjDNo4BmFCwh&#10;Mp9GEXxOIqDIJXN3fy9CxyzOKudxZvrDN7hvV4FxIw3CSubWkiOXUQT2qCLrWhExgXHi4OPbjgCM&#10;y0LrvTTXbjTzElhiRBtb1/xETjVXjAENmFIFLErGny5Z3MdK5nw8oEDWF2sw3lb4iabrOmk+954U&#10;olxjJY6jrrG0vqNJBXsRxIM46+grQMQYkc00zgJJfpQilSoK0gLjMM5hG8V2L67qp2mqjdfiauqK&#10;CMdT+iiGLqXgrK0OWbbmUYmSAsfTgSUstK0Xx8iuwVpxX8slEZYFUzIaWTtVkRzNUIE1VYA49C3/&#10;8k//hBevX3Oexd1aHNVP/O2vf8u79x/42U9/whevXlG0qu5gBtu2kEVUSZYGVJQIplIOkGCcA7no&#10;6n5laDpxKlSlsCyB7V7gIWGZmS4X5tqI6KyVHEkpcVqLUUT2WqOcoTMDwyajqiNsKYXdixfsXrwg&#10;x8hUXSJjjITjCeub63oqgAPJoZUG1zp0qkAmUTnJGMiFjLigLdNc17FQhWPVgSkHKOIWWlLgcjzx&#10;919/y3GceDic+MWf/IIXL14QQ+RyudB3HdZJbhbOJx6PH2i8F4dSpRj6gc+++Jy2tTR9y+PxwGlc&#10;aF2D0rKea2PQulRXPi3QEiI6T6gqQF7dSw2KUPOJUqhOg5d6TyLgisbTNCLgTaWglRK3TaUxznN8&#10;eCRGMNqirK7ioCDzgfP89Muf8sVnX5BiFMdTo5kuJ07nMyVHlC5439L3A9Y7EbLFgKmOv74R2Msv&#10;f/Vrht2e3f6On/7852z3e5Z5EnFFDOSU+fbNt/z+d79j0/f89MufCiBEaZyXPHI8nwkx8fj4SMqR&#10;tu/pu5YQIiEncW81BqMEvlNyghgZWl/BGoaiFVmLWJwISwgsWfJw37U0XSuO6vNMTgKPaduGV/d3&#10;tE3H5u4eazRt1/D48IG3X3/Fu2+/5W9/9WsaZ/nZz39O1zW0jb0CmARyYQV6VRJhEdFASgLcEDCY&#10;Z4kL795+4O13bwkhoaoDYs7iNOxcI/lASUxLREeZS1Rt1BeBncHYzLI298ckgnMU1rfstju6Ktq8&#10;v7+nGwbQljlF5hBRSpzLxnHi3ft3PD4+Ss5sHUoVEYHpjFJNFUlSBe6Ozz97zX7eEpcFVQquCndi&#10;KsynCzkVOd/LRM4Rq5U0WTd9daqE8XIW0Y8xeGvRRYQdJcnrXeMwRhFDoWkNPQ0bVTh5y9uHI99+&#10;84b/e5z42ZdfioPgdGGeJ3KM1QnQcbe/436/Z54mTscTxhh2my2oXB3vI7quPykV2bM2jYjgSway&#10;zFdKMwyD5NON5+7urgLcMpfzhG/aa8P6ZRopI0xzYBonjJbz1jZemtit5Ohk98+qrxilr4J3yVDq&#10;nh71SaE5iJvd09euv5urKvZ5neNTNZire3i5ag6vAAGRP/+wbrLuOT5Vg9BaxKxP3dKvv//ky+a1&#10;hlKdGv8hbOLzGsoKbnouBH9ai3ouJv9U3ebH6jPXusn1GKluxPYqMP+x9/hUTeb59fuUG/zzmtOn&#10;fv/HAIwfX6ee/ZcfPc6n1+b632c1pLKK/jVAFcxWobe1pkKbCiZorHd436KNI8wTvrG4xoizZXvm&#10;cj4zT5PArYrcqwoD5eNnrWJ7VYWnpZQqIDTIndUyThbjDNZ7jPcYbzkejyxzQGknzpGnI+NvZn73&#10;h6/57e+/4j/+h7/gy598wX53TwgLWila71AFxmWmqMwyFwJIXpETKQes1eQCGVPVUaDywmcvd6AK&#10;XT/gap4JWgBCWRw+W29pGsmbM/Dw+MhhPGHQ3G13bIft98BQ1jqGTUdKkbZtK3ykkuQQsIT3jsO7&#10;I8fjEaM1u+1A6wxxEYvJ1bm1pAo/qSKpGBaWEFCLxXhPY91V9G6trcLiWOt0PPlZx8Ba95Dakrjw&#10;cr2nVRXcZ6owWyvCkuV7aFvdhwVUNJsFO0hu3XceVUQgbLyFskrIxUVZzDQ1MWRiEAHo4XDg8cMj&#10;zU+/xGuFtvKdG6dRxYt4L6UqmBYIwOVyIqaAdp6hbTmeLpwOB+K0sOl7tpsN3hhSXFjmkd1mwFuD&#10;URnvDMOmIyyTrHMKWae1puhCTgWlRbxXUgYjAuySC6RIJJNixhuDbh1GVcG0shgzscTMEibMEpje&#10;Tbx58y1ffvkTXinFMAwopL6VUyCGhRxjFYiKFFMZi7IKncXRVakV+JGkpqslV9dKwIcpKRK1JmGk&#10;DlCWqQL1wCqN0xpnNConUhTBHbrgG4u1UksoKTLPMzZnrPNYwGpF4y2ny5nzNOFbh1cGbeUDVZFc&#10;VcTgGoPk59pYjBEhVUzh41oCFc5XYa0xsTBTrAVnKJgK5lG1TuwoCYwSKN3j44H9bkPfN1V4GZii&#10;uA+vedWHx0fGeaJdXaqVwmstNZKVZ6M0RaWrW3tKkZQFOKC0lf16hZnGKNCuZV7wrqku3XIPW2Ox&#10;SpGXmRgXlmWk5ERTHbEFIiqOuuQi4jAKYZ44XkaBJi4Ld3d3NI3HVIGYtZY/+cUvZA+tjYyDej21&#10;EiDblBLjOIl7dtexLAvOOdq25+6FZloWvv72G5yW2nLWBW0UjTcolQlJIH9GW8ltG3MF2eUsz3my&#10;knNTcsFoj3cNxhumx0d2rcW8fsH84R2H7yKlKBKG94cTh8uF3TDgmgBK5pnz5Ug/7JnGmcs44puO&#10;YejR2tC2PaWIWPbF3T1eK87LhNMKS0GpTK71dJ0zpiCwjN1OagQxkIIlxyBCw74VJ+G2lX9PmRxm&#10;lnkizgvOiMhRKSXghwol8/1AKjDHSKZC9Ywj+kROFSpXCllrdClYpTEmY4vk+spILaiYBVsy+/2W&#10;tvHYCllMIYGznKvA2Xkn4Kx6/1jncc5KnZ/CHBdCjgzDQOPqcxnfEKZJBJdO4KmN92x2G8IiAFfr&#10;LFnV92tbXKNl/VMG4wyN86jiISXmCUYTWZYCuqHRivfvPsh6rjTOtthSGKcR13ruX3yG1poQFo6H&#10;M2/nbym64DpZF0ydm4yR1yzLwmE6UBBglbMCRuvbFtc0NN4xdA3KGozTDK2nxJ64iOB0mta62JGQ&#10;EpfLWeoCysh1NIZCwRtD0zSQYZwscwiEmDDGyn5uGvFO07ZewAchY1JBqwwqk8JCKlBipKAE8pME&#10;pncez5wOjwKctZasDSFlpmURIboxKOvpfEe32eK8Z1pmcF5gviFeXZmt9RgjLtYxnmudDWopWyAa&#10;pdT1oBCXhePjAWcM8zRLzd1ZSa5SZBknQowY79gPG8I013lHUMO5AmRyjmISrhQhLBQUbdfLGkem&#10;pEicZ6l1ILA2b2ptKEfGPFNCYNd67IuXhBQZD48k38gzKGcBj3OeOE0UpDaYA4QlCxg0J+ZF7qO6&#10;w2C3EzCbXfN9BdoUNOoKgim5MAURjo+XC3f7Hc44rC50naUNicZ9zsPhwMPpRApB5iwjoOA1V44p&#10;VEhpRGVFjgFFou8F2KyRZywqg/XiCt4NhoK4aocwk5KIued5Jtbnrq5poWhiTCwhkLLU0aZ5wRj7&#10;EVRe6ww5C1hxmWd5nqMMGnELV1pAH8Z7/GevGKeZaQo8Ph65nEdCkPG5hEjOZ+y84L2nbSxDN9D2&#10;LcZCLlkgJLauZwqc/ZfM88y3b74l5cJ3794TYuBnX37Oy5d3NM5SiuSaVHBNXAKX85mmMeicUDmg&#10;iuy5O+/o+x2p7vtCWGS+s05Aa8ZRrIC19zsBEB8OB3nWqWWNIYPOWWDfWglUumsxpiGhWMJ8rQFd&#10;xomuaziMJ1JOOGMF7BDhIUTm04W+a+U+1Yr9dkc7dPI801p2+ztiLleI1LzMAlZxmsb2Alixlqbr&#10;6vMqgUqEGJli4nA8CJw4lyu4tVTBvG883ouQP+SEquDfnJM8B84CQ01xkbyh5tY5SW5njaYdGrab&#10;niw3AfMSKOWCLvJ8+fDhA2GZKKZQQhAQcs4sSdEVuZ+mOXK4zFzOZ8K8MF0ujNPEkjJDv6VpOrQC&#10;7w2fv37BpnMC62h93WUqEeLXZ0edd1gKp/HEd/OJ4/GBfrNDO4fSlnGeSaVgfYP2Lb5pMMWiVJBn&#10;BFmeVeuocVbqgDlLjcBYfWvGucUtbnGLW9ziFre4xS1ucYtb3AIwf/VXf/VXt9Nwi1vc4ha3uMUt&#10;bnGLW9ziFv/0CMt4/fPTptvVMWiN527sq7D9eRP2H3Pg+lTT8o8Jzf+YePz5a37MmetpPG8m/rHm&#10;8aevefp+IA/on56fp+fr+TH8Y+LHXvf83D53O3velP5UBP/j50pfXd+ujfHV0U1bETKo6hCqtDhJ&#10;GyPiYXHutB9d5qu4dxVRPr2+TxvhxfFOVdGzCE20EqcH56RJxjqHdZ7VAcpUsVWuLm2Pjwd+/Zvf&#10;8NXX39C2Lfcv76W5pgpJM1magKM0q1AFRx/Po2KpTbMxF0KS5uyUxY1SayMOSXoVp8G8iPtO1zZQ&#10;Ha9yEYFcrp+hkYbyXB2GKCK2XkLgcDhxOp0Zhh7njNgg5VI1N6q6QbjriZJzKs1JbdvQti1N02C9&#10;uzqPqHqenffX16unY6X+2VRx/yo0W5umV2dxrUX0ket4sdYyjeKUsTZLayUCeIENiKiw73sRslXx&#10;DiWjNHhv2W03KKU4nU/klIkls93vuNvt+fbNt4yXC5vNRtyFax9+TFHcOJSI+tfGrJRjPUcOaz3L&#10;Eqr7lgg2VuclawyNc3jncFoallXOeCfjNNSmQW1tdVmOIkaqbpKrI2oMAe8sEUAraTTyjThTl8Ky&#10;RIwxbLc7rBUnmJIyu+1Wfi8EGQdF3FpiDPI9FSwxVZGLIqRU3YVncX8vRcS9SmNs/f7rdar/DmB9&#10;U8UDH2ETWmvef/jAOE/ibFIdi1aHcbs64bACO6SJrm3FrVTElNLUNy8LXd8zDBuWGFlSwjrPbn8n&#10;TfTV2XaJ4iAv9zo4L65U682WowinrTHifrQ6/+VMjhmtRKBUcr46aMSQWEIUx2Xv0EoxjxNaKVKM&#10;fPWHv+dyGTHGMAw9Q9eSwsx8ubDM4r5cyHjfiCAuRmKBd+8fOJzOaGdQaGlir/dOLuLM7Z3FWGlc&#10;1UpV4b0IBHNtwGralrYf+Oabb+n6ju1+B7UZWvqLxN3HeYeqDXo5yHhxVppLu6bFrU1vRdyHKEVc&#10;clhhLjL3XMYLymi6vhexqlLEZWG8XFhC4MPhgel0hpxrs61AHOYliKDayJiW+0mcTdZ1XOsqYtWK&#10;r77+Who60YzjRN/3vHr1EmNsdeQOWG3Y9AO77Za7+zu++MlP6DcDTddiV1e6GNn0HUavzfaxnkuB&#10;hmy3G/b7bRXFLcznEznMOKVIcaFtOxHTW2n2b7oe0zS4tsN1Hf2wYbfb0VTxalGI0NCIcGU9f8Yq&#10;iirkXK1Lq8Dj4xqdRUThPc46qLCNvuvEJS6I+1WqDodD39N3DW3j8U4a+MZpEpdDpXFKrv/5fBFx&#10;fIqEZcEacZkpJROrG1cpCqVlTbWupSgNWtZZ6zxN24mbXj+IQLfe/+KelauLlKruyWCNQCP6vgel&#10;OR7PvHnzlnfvP/CbX/2av/vVr/n662/57rv3nE4jzjecTidyETiL9Z6UIcSKFFAKo01dCxxt37HZ&#10;7uj7DmcdxrkKv5AVOseIKtLQZxQ4o7CaCiepDeoponLEKERMP3S0bSO5gkLc1KtwMlXRh1Ii0Pbe&#10;yfXMWRpzS2GeJ2nE1CIkzkWAM8YYuR+tJkZx9bbW0Ha9uNWljHGWpmvYbncMmwGUJuRUr4GAXawx&#10;OG1o24bGeWnIrFAdrcQlcZknUozkJKJxYzV930szetNgrZOG7zrfLtNIDDOX44XlMhKXhcPjgfNJ&#10;4BNaqeu5aLuW3WbD3d2eF/s92sCHD++5nI4cDo+czmemZSImEWGHlAlRxlgpVCd7zRyiuFbmTAKW&#10;GDlfRg7HE4fjkcs4ipDWmGujZtN1GGdZlhlVSnUrkkZecWc3tUk6kFOSc1LHhTYWZS1Fq+r0Y3BW&#10;BN3amCrSErhLqNAkkKbuOUZyAWNt/f7qmpeM80wKT+bIKpjWWuAuJWegMI4X5nkWZ2dgjonzOAGK&#10;GBPb3Z5h2PLdd+9EMOUdbdOy3e25f/GCfuhFAO0cIQaG7Za2aykULpeR0+ksTcxLEOGprnknFQ4Q&#10;IiFEzqcT0yxO6UopETJYc51719xLkjZxPuu6Bu88bSNgl7bx0ixsDNY5vGuqizLM88z5fGaapupc&#10;L7lvyQlNoXWK1hu0SuicGM+P5LhAkQbrZYmEmMU5sOmuuZip+4V5njldLjw8PvLh4ZFxvHA+n/CN&#10;526349XLF/ziZz9DKcXlLC7vh+NRBFIVLNR1La9eveLnP/85X3zxBW3fk5Bc/Hg88+abb2m7tp4b&#10;maDbrkHb6kqrCtM0cTqfpYnc+dr9LWNIGQGHuDpHogreW/q+Q+ma7+VSwQINn79+zc+++Ak//+lP&#10;2Q491lnmZeYyXjhdLtWJ1pJiIcYq2Kz7Iec9zjU46+r+TnLs3W7H5198yevXn3P/8gV3d/d4vzK5&#10;FSEmljkwLwuhCsusdQJ30bKXTjlTqnNrKTCHmWlZWMLCMk8YrdnvdzTek1KSfDLLnBvnmRQWNp24&#10;2m5aT+ssjdcMraNtHN5qtn2Pt4a+adgMg0AWqoDFO8umb3lxf8dmI/+WUhQASwjkCjVx1rLf3eGt&#10;gyJjzWhF4yy6ZEqJ9agLpQrmNQKiURX+YavowjlP1/e0Xc+8RN68+a6OH3GLm+ZFoDwUdvsdXdPK&#10;HLEssjYZU3N2dQUXGCswgFydCVOKFdaVKQVOJxlH2+2Wtu+vLtiHw4G5OqaO4yzQmurYWVJiv9/L&#10;HqzxV0GS0gKVMdpw9y/+3T+pvjJN4p73A5d1VoHpp2sd6hN1jFLWZv0f1gqe1ziutRU+Cp//WA3i&#10;B27xn6jJPN3T/6DGoj4t5pe9qfoeCPHH6iXPX/P035/XifQTN+Q1fkwc/zzW91qBJc//HvXj9Zw/&#10;9p7Pa1pXoUv9nOfX/3l95/m5+LHr9MdqZZ86/u/XuvSz1yK52BOR/bpOy/mVvNBoc91PiovuuteQ&#10;/Y+3Dr3WC8vHXDxXgcl6vj9+xsfr+fQ8qeoev66b4uoqAAqZvxzeipDnMo48Hh75zW9+y+PpiDaW&#10;ly9lTrZGjs1YyeuGrpe9mqp1kAojk5xfXeF1Sosr5cuXL9nvdyJSTyLSyCmLACYESgHvZW+grbi9&#10;hhhEFI4St2hr6umo59NI3cs5hzVWwBBPQBIhBNlTnE5sNxs+f/Uaa7TAf2oFRNXfWdeqguxnp3Fi&#10;nheUUjRtewVQOisOlDnnKppV9Xro6/WX+T8IdK3mH7oK7lZhj9VVBFXn3yVGTpcLMebrtQoVjmmq&#10;gNxZK5CulGoNSuBSAPMy8+bNG96/f6AgwtuQIm/fvuVyPIqIc+gB2Zc/hW6s94tzAvW5XC6M00jT&#10;tDRthzGWmATWFeaFkrPADEPk7u4O6yy73V4EzkDft8zTxBTk+gmYzIHSpFxIWZw+U0wVBiX1ghyj&#10;wAeWmRAT1rjrMeoK0zidTpxOp2ueJICgwma7rfsgEV6lCmxMQdZV59y1Dmqsqfs0cSRNMVWYCxV0&#10;o+o+JV//bT0/WmtilOuitThnxxXuU13bTX1PnsyLK9DNOzkmySMDKYv4L6Vc3ZNlXCi0QLi0xTh/&#10;rTkY62T+cPZaQ3dOoEKr03YIUUqKJZFTktqJllq7uHmfGIbhCuAstUYRgoAaRGzmMcYyTTPjOLKE&#10;hLaGENK1Np4rMK5xFmcNKgts0Roja3RKtYYttV6j5Rw55wX0WGs3K6ClbRqa1kNOGAXGCCgiRXFY&#10;nueFnAveN3LvGblO69qvtKagyEDIMrZiEPCA9x6lKnw1Z4bNIC7sttbmtcI7K7DNDGGR65VBYADr&#10;2lBn3Mt44Q9f/wFrNM6JILBpGnF/L/DVV18xXiaarqNpWnzbimu00lJ/RPLHnKUmGqMIsSnw3dtv&#10;CeNI3zQ8vnuHM4qu7WibFoVi6DZ0Xcfh9EiMAW00u/2e/X4ve/n6PcMyE8Mi64qx3O3v2WwGlnlm&#10;mUcZZwqBZyUR6aZFnIidtTRNU6F2lrbr2Gy3tP0G6wTI4azFCKlMQKo5o0rGOivnu+5XBXYpNeAQ&#10;U3V7jqQCXdvTtjI39W0jeTGS52qF1EJyxhp5bqKNZhh6AVduNvRNg6vO2OP5wtdff4NS4szOCioq&#10;IhpXSuankpPMYacT59NZxK7rfvq6Fojg2zWtOJrXOr+u+3fnW9quq6BeWetCmBkvZ+bpwnQ50TaO&#10;trF0rZdnF17W/b7v2G637LYbjFF8+PCe3/zmt7x/9567/Z79dqD1msZKLSjHBVcBOqpCK011UkfJ&#10;MwVZjwzDduDlq5e8evWS7W6DdYYYA/MyY5RAb1VOhHlimWdyEghhDDOaTN83dI2j9ZbWO7QqGApW&#10;K0gBUpT3UOJg3DadACJCrDAnsNqQo9SrtELE4alAkvl0WRaWJYiQ31qs88zLgtIWYz3aOjKKaVlI&#10;QNP1vPrsC159/jnb3Z5uGKRmXsdUzllAj7UeG+szqbKucUXWnJwyRiuckedSMQaWGBjW+nB1dU85&#10;cz5feHwUUNA4TsQkz7fi1YXekpM8t0sxyrxvLazu9llq0zEuzNMo9a4KhHTO1xq2ucJEc625tE3H&#10;3d09+/2evh9qLVGeAZgq5ldaYeszjly/F4UKfAlV6F8hPL4R4GR9wKWUiIrXMd71PcNmIwL0KD/T&#10;NJNy+l5e5L2n6zsaJ7C2nOJ1Dc/r/ghqnVULQEiBtY6m8XUcCNDSOkfT9Sgte8FUsgAq6nOktutI&#10;RZEquFEbh2s67l68ZLPbstvtaq4iLu1dday/2+/ZbrdsN1vapqnwRH0Fb2olQAdnLc7VPNhZcsos&#10;IfDd2+9I9Xzu7+8YNhu6vqPrWrTWzPPE4+HA5XKptRHJRZUG5wxd37HbbhmGgfu7e9q25Xg48fDw&#10;wPsPH3iskAdtVvgOtf4itfPOe5nPnBXX9gpSbbqOfhi4u79n2PTyzCUKWLDUmkYMkqMYpa/5vjC6&#10;MkuYCVH25dScQJHRRmGNYrPp2G4H7u/3AhVpG4a2leciRubLFIM8T5onSsk01skzJuEOoytse9gI&#10;eKVtG/quw7dOci9VSGSKEj7GHILMyzUn00YL6DNIXmWsgIhyzuQKAFtzhpwSocIW5rAIqE8JlIB1&#10;q12BLr7pBI7lXAWEuApplPFmrdRwhqHDVKiwLkXAH6kQFgHhnI4XHk8jlymwLJGUFdY2ONvgfMvu&#10;7p62a2jahu1+h7GezbChpFhBzvKcohQBCpc190mZuAS8bxj6Hb7xpFyu6w9K8fh44DKNIoKvkJBU&#10;IGaBeEv+hLjdp0QMQepfy8S/+4//560p5xa3uMUtbnGLW9ziFre4xS1u8T983ATwt7jFLW5xi1vc&#10;4ha3uMUtbvHPjGW+XP/83AnsadPqc3H82nz8XEj+VKgJfK9h8ennrO/59P+fv+dzUfenXi8Om3zv&#10;Nc+bj583Tz/9vutrPhXrca6U/vX4Uko/EJv/Y0XvT4/zU/FjIIH1e67Nd0+P7fnxPHk3VseD1e3p&#10;+r7qSZO9UagqMjDKinjQmNp4bEXY5EX0ZK+NyebJ9S5XYbXSH13kVrGyfN/qXiSdHbVBF4x1VxGU&#10;sWvT7cdG61IKS4g8Ho783a9+xflyYbPdsN1uUBSmMBFTJKcswjJjqvPhx6btEBPjNPN4vBArrX8J&#10;S3VudqBNFbgLnT5Uyr8xGl8F1HLCxP0nLMv13JFybXDOZETM8eHDgfNZhKVd21y1ATmX2uRNFTl+&#10;HO+2Nifr2lRujLigiWODqefHXsEFzI3rfgAAIABJREFUMYgYb20KXhuPfRXIr+dOlXIVVst1qQL4&#10;OpZEUJbwzl1FUap8dMdLJWOswztxi1eU6gpRUKqw3295+eKOzaYnLosIzZU0QH722Wu2m4G3335D&#10;37dshgFdXYTXJrhVAPw9EYA21wavJUQOpxPH0xnnxF2k1O/eNE1tjJdGocZ7GicCxJwTMUROpzMf&#10;PjyIE46qTXnr/ZQyy7yI0EobMgrjPMpaYi7izp3zR9cGo4lLYJpGXtzf4RsRxq5NLrmsY6GgjZVm&#10;lHmWhuM6psdxYrfbM/Q9bdvWRuaPwh5d3eBzKdJ41XTXRjKtDdZKQ+75fGaeA9Y5adxUCm8cKom4&#10;am0gTllcSAqFvhuqO5nGWM/vfv8H3rx9S4iB3W5HzJnHx0eUEreMu/s7pnnkeD5RSuFXf/d3nM8j&#10;OYuA3Vfhg6IKJKsrsVnFXnV8UsfcOj/HlLhcRh4PJ9q2B8R1LsWMQtE2DdM4oijYJ6AOoxWlwhBi&#10;lOYZEUM5UimM08Lj4cyb795xvExX4bEztjogSjMxSonTTc4YTYUd1Ebp1X0RRcyZpu15/+GBomC3&#10;31NUYYlLnYfrXLiKlRcRIHgnDWumngtrDc64630qs4nAOVaH2EovEFGFE/hDrk19JSeWGJmnGe8b&#10;+qaVZj9tMc4yz9K4bI1mGi+kFK/XQVUnwKdrD4oqPNR0Xc+XP/2Stu1o206anGOqEA5PvxH3+JAi&#10;1okLeRGCBTklaaDaDnSdZxrPaDQfPjxwuYzs93tKzjw+fCCMI6QZS8Hq2mjYdVAbydCGbtjQbje0&#10;mw1FGeZFnGGbzgu8wYsr2ul8qQAW6thYxVfrMavaXPYUuiMNZF4L2IIiYlqKOBmGuFRgiCbEwHg5&#10;i4ixKJqmZdhsZR5sfG3id+x3e2me856h76URcAU/PFnnY8xMSyTlQsy5ipYbmqYFpKk8l3R1idVa&#10;44yl8Y7GuSoI0Gjq2oGSRm9tqqtzrnNmi7GO/f1LXr5+Tb/dsd3vefHyBXf3d2x32+riaQHFvCxk&#10;slz3KtD1vr02fs9BGkZTyuSUZY6Li7hJVnGjnMKEygnCQp5H0jKjUqTkQEGa0723KHJ1wo7SvB6T&#10;OIQhgnBrxSl5pbuEJTKOo4jes9xfISyEKhhZf0cpRQqxCrQkT2m6jmE70PXdtRF9XhYu84j3Xhpm&#10;cxXX1LFgjaFt2vo54Xr9csrMk4glw7KQcvoIqXHiXVqyqusYTOPMNM+cLxPzNDMvgcfDkcP5zBQC&#10;WWsu01SbIQWeYo2Rpu2cMGR0SYRF3NSPxyOPD0eOpzNLSOK8ZzwFJYKPaSHkzLTM1WETgYHU87Y6&#10;iPl6/6wu9Jdp4jIKREWaUSU1E/3jx5wzLOLcpqq4NMQE2uBqw71rGkDm1JiCCIibprqArfOpiOKk&#10;ETZW4E/BqI955DROHA4npqkKX9XaNB0rxKU2jOYq/NEi+ilFkQq4tsdYzzjP4jYZgjS59h3WfnRM&#10;dM7gnKXr2qv4QmvFOArQYponfvvb3/P2u/fXc7mEgGub6/pljWHYbKr711RzLlsF1OJKnVP6fu5V&#10;c2FjLaoUpmmkVNfJUgV24iguzfDiGjtwf3+Ps5aubTAK4hJkHC6BOI/MlwOX4yPLeGEez+QYMHUs&#10;5VwIIXI6X/jd33/F//c3v+T9hw+czmdO5wtow25/R9tviLkwxUWOwTo2fYet+SElsxkGdrs9282W&#10;plkFOpGiKhysrm9LiFzGkSUGrPEC6dEW5z390KOswXedOD0qTaowoOPpzC9/+SsePny4Al2UNTRt&#10;Q9M4Wb/r+m+0QDL0KgwrYBRYBTnMlBiYxzOHhw/0bcN22wtY4v07fvXLX/LmzRv6YcAYyzzNnI5n&#10;2rblxatXbDZbuq4TmJAVcZV38tO2Lf2w4e7ujru7PX3fV6GluL2XKrpU1qCdAEfKR1rVtXm+73sB&#10;Xry8p20aPjx8YLpMzNNY1yuBfVwuF5wx7DYbgR5EgY+oEtEq4w00BqxKkGZUSqiU0NrgnUCFLucL&#10;4zhyPp/5+g9f8YfffyWggSggmM3Qc7fbcbfbsB16+s4zdB3eaowocNBKifDC+2vOjTKsPKyUM9M4&#10;Mk0T0zTxN7/8Jb/7+99TgLZvUQWsUmz6jrvtwNC1OCPC1sPhgFIigFLVGbdrW3a7Hdbamk/rq3hH&#10;a8lhcyrkIoK+DKScOF/OPD4+8vbtOx4fH8Xdtc5B3jc8Pj5e7zMBLzXc3e252+9pG8fdfsfQd/Rd&#10;+zGHQ6Pq/uT+T//9P6m+Ms9yjyvUD4XOdUx8SqhslP7k3xf1w3rD01rB888o4iP8aZH9J8TTH0F2&#10;n64rqB97D/XDysO1vvCJus+nxNvPa0yfEuc/Px/Pj/8fEsA/zYWfgga/913UH4cT/rG/f/pd1/fW&#10;1RnyaV3q6Xe5AgnXetYn3Oc/dUzlHwk2+Ag8fAasrPuPj9dMfawaVWdyY/RVSLuKcNe52TonYsxa&#10;o3BVBEOdm+UYzVUI8kPY5fVIao2lXAXvxtgrhNEYi9GSt2hETJVLxjpHTInzOPPtd+/45s03XKaR&#10;1y9f0Xcdbddc9w3WiAjM1jVa61KF16bmKNR5XIShfdejlbglp7DUHH2tNaqrMKxQuIwT8zyLy6i1&#10;IsasIpbreKjOntRaz7pmlZyvkMGiYJwmEY0OA7vdFmeNuCTGKHNQzgJfvEILRGQ4TxPH44mYEv3Q&#10;yz6kiIDue/NDzYHqdvgqsJSaSb7CetZcRX5qfapCxLQ1AlqKmVKkbuVdwxKCCAXrflg+rVzrNSIS&#10;KiLqjYnT5cLlMrIssQq+4fHxkXkc0Vqx322x9vv3TnkCDLDWXWuzuWS0VrSNOH5eposI2owhJwFs&#10;tW2LNpqm8Qz9gDWmgrUEerMCG7TWONeICN5IDXGexWXZO18d0hNhmlimCyEIfNMYdxV4Oye1gfN5&#10;5Hy+0LYdRltQct/s9nt8I2I/Ux2fBca2VMdkEcdL2dFUoZTkiaywhgo3Wf+sCiLYf1Kvlty6HqNz&#10;aKsJSWogKwTSoK5utKWOsbUWIvALyc91HW0pyXtvegGbKYXAoeqPbzqBYdR6LBWysc5Z1tlaF7G1&#10;zqevsDNvRfiltSLnyMPDB6ZxZH+/p+vaqzg/pwzq4xjt2g5VCpfzicv5QkH27ev1TClT0HjncUZj&#10;SiGGGXJC1XNljYBglyh7dU0FblEYx5GSS4UJBJxz9H1HjgthHjG6XIFSKcr5X4WtbdvX2q2+rqu6&#10;OkWvoslaakR21bIfaRpfawGSJ8let0jdaq0pp1xBSem6b3PO0TTNWmZHG8XhdAQFbetFZOlsFVZ6&#10;5iWwzIHHw4HtZiv75TpXlVIkZ0Wj6xx8mSZ+8+tfY4yhbT3T5UwKgcvxwOV0pO+k1tt3HZthw353&#10;z9dfv+EPX30loAQUWjuGfsB7z34vkK27/Z6wyPh/9fIVm+2WeV44n4+EZcZbi8qZFBfyJNfOacVm&#10;MzBs+mst31iHaxr6YSsAvwpzzSkxzwKjs1UAT8mcp5FxnkipXNcygJQlt5znhZRSva8FbBHDRK6u&#10;u5qCMQpdMjHMAr+LUQSbzjK0rQAXSq7zsoyBN9+84ZtvviGEcN1f5CoI/Lh3lz2viEczXdvSdR1F&#10;P3m2pXWFlsh+O9W1KpeCcV5Ai43UeK7vSSGnyDSNxBBFbC4LkgAcYpS5ylYwYtvgrZX6qIK+37C/&#10;u2e33dI1FtKM02CBvmvoGi8i2b7DtQIIdF7GZT8MOO/ZbDfs73Y4L3UzK+pVlrAwzTM5JlKIjJez&#10;gGYRAbWmVBCOwxuD1RpvLE7LXB+miTgv6Iw8/ygZoz4+SxzHWQTwSvaR1hhMre+XnMgpouvanLLs&#10;pdqux3ctzjd0w4BvOlJGYJ2+wde/3+z2At7bbHBNgzaOWCEKSitSKfU+V/J8xzlizrInbhqarmUY&#10;ho/3p1nhJ1JjF7AvUpvLGbQm5oIyjlRgWgIFxfbuDqUNcZE1OdXPlzEv84/M1/oKVC4ls8yT1PO0&#10;wTeezWZDW+fRmBMxBabpApQ6f7dXYI73cm2bFfJj12OQH5ndtMBGckaVQuM92+2G7WbLZrfHN/6a&#10;qKgqntUV6JBqrhRDEBfzCoRZoriSz8vMvCzEsFAQSHLfemIUwX5TITRr7luo4l5RXl/rj23TUEok&#10;xIVYwTSh1mS47n0Vqua+hcI4zQJyLR+fswqUNTFNEyXnCpFeQeAyFqU2JNCUGKRmx5rj1edzzti6&#10;tgjgs2k8JUsu6r3U6IedzNumwqKgEFNgniZSTFfw9jWnthrr5FmjAHdbrHXc37/g/v4Fbdsyz/Js&#10;tW3ba+7lvTwnVDUXVkWhrUVVMCbGyn1aikB1jPw5x4QufFxTV0hW4eOaXIHlRUneuP6d0RCmCZQ8&#10;r/FO4awW2IWGrvHkFEhhFvG4lf3KZrNhGDq6rqPtBAyy7p/Rcg+knFmWmZIzTmusE8DR6XTi/ft3&#10;fP3NG37/1VekXGvgpYK6U8I5J3OIEQhC24v4v2lbcinitn65CMjPWXzb4PsO5ySnEjE9V0G+1gL4&#10;shV4pJWpOYfUtq2z9Tmx1EO6tqFpPM5aKLCMMw+PBy7jTCwgM6VCW1efAwnEwvkG3zbcvdjz6vVL&#10;Xn3+ms+++JJh2AhcJCeMcyhlMBXSa51lnEbZq2hD2w30m12d77YC8K37nqbtKLmwJIH5zLMAw0JK&#10;THOoQF/JVVcQJHVf+ed/+Z9uTTm3uMUtbnGLW9ziFre4xS1ucYv/4cPeTsEtbnGLW9ziFre4xS1u&#10;cYtb/PfF06bdVeS9Nho+F6Q/b8J9Kspe/y5V8cenGoafNjkDP/ic9TVPG6KfOms9FaOvsTaaPn39&#10;U4H48/d/esxPv9OPNU2nlH7wPs+F/Z8S2j+P5+L2H7sWnxK2Pz8nn2ogf/75uVrlPj3HV1fxtd97&#10;bchVssEWV56FeZYGFOs94+UkzZ1GHBVm78WZ8nISMU5KVVT2UfDz8TrUa1LF30qL447X0oBqvcM3&#10;Iri0RjPPnmX2xBCY3MTbd+LgeZ4n/vNf/xf+n7/5f/n3//bP+Z//zb/m7m7DXIW+qWRMWZtKxKVs&#10;PUeXy8z7hwP3L1+SleJ4PFHygPUtikxKkXkOJMHfM08Tj4cirpyV+p/T6uorLkhFaQzifpxJ5CxC&#10;KREWKk7nkX7oGLoGlUWwrop4+earA700porTYqlC3AqdqM1XqXB1byq16ck6e3UjOh6P13G63otK&#10;SatheSJkM9qQVCanCiZQq0hZjj9FXd1pNKmAeJaLM/ISFnLWWI24mGpwVlHCgiqJoW/5sz/7F8zz&#10;33A8j1fXybv9lv/wF3/Bh/fvWOYZJYqa6/iU5qzqVmU0uhhUEXiCs5Zh6JlD5Lt375iXmRcvX3Ci&#10;OmmWj05YravuqcZeXe+VCoQwk0NkYeGUCptBBKA5RyKZOUWmZUFbh/UNU0rsjOXh4ZEQIruuwxm5&#10;BlYbNsNAmGdpWmxEfJ6rq4jVShousZSi0HoWx6ChY9h0cp/ERAiBpjpLW2e/d2+mJA1y1vrvCSiM&#10;Mdc5NaXEy5evWIIIHymKnCCWjKlOn+v9t36etZYYkzQ+WUOZZy6XM8fDgWkeaduGbrMBpfDeMy8j&#10;WjWMy8icAnMIoDRfffM1Dw+PDH2LVj9n++WGZZ5x1l6vRVaKog0pSUOl907ct2KWxl9lcL5lWhLT&#10;tCD93eL0Yr0hI07DIsAzFCON0jEEcr3frJWGImuNiNVj4sPjgcu0EDPMc+D9wyPetzhtKwhC3P1y&#10;GWV+m4I4l1YAhtIi6rJKsdSmRdfAz3/+C7579x0fDg+0XUNJCWc0SlWH1rXx2EizqNL62rQkDm1a&#10;HD70R1cuUxvfqeKokCOb7YDSlowIFNYGOKUUyzyJ8AwRlSwhkIK4cN2/+kwcfTTMD+9RStMqhbKG&#10;nOPVfbjkhHWa+/s7ilJofWaz2XN3txdxcxYntq4fpLHUitPxOE2EnDCNw3ctJUbG8YLWpgrFDNM8&#10;ivNKCRirmaaJeZrw2404JKdI31js0NF04tZGFa+HVAhxBkTUkmqzo7GOyzxRRmmaWl2MdHXFUSWh&#10;S0arQimapESg6624BC/zVHMAAEVcIraxWOMgU5vj1zxEXOlXl5ucRPSgqHAW53n58gXGOQ4Pj9KE&#10;qeC//tf/RooL+/2eP/mTn9N1LdZJ46prW0LKLOHAcplQtcHaKhmvp/MZ0NX1XGNqCmWMwdb5PBpx&#10;N1+RJNfvmjPOGj57/ZrtdsfXX7/hw8Mjl2XBxYBte15+9pqu7/nu7Rvevf2Wl69f8PkXX/Dy1StK&#10;Vrx//47j8SAuklHc8CAwTzPjNDGNozTlWWkQzimRwyjNpE0jjs7WoLXnfDwynU5VdJsIJWNbX0VD&#10;WZx8cqZkEVYYK85LIm7k6vieckQZIINVhsfTY4VryL1Gbfh2zhHnBefF6T2lhK6OTI/HIykl2tZX&#10;qI40WaoqqBbRi6JUt8SkNFN6AkrSBuc9WilxBWoalhiuLonlSV4jLuEBsiJnya1SVqAbpnDh7dv3&#10;pLBUkENL0w9MURope2tRS5Dmzscj3nmscVhdeLXbcXz/wPlwJheF7Qzv3j3w9rsH/tf/ZUvfb5nH&#10;kV/9+rdM08SLl/fc399fBbkhSq5itSaEcBW3uFKewEgAZURAWufqUu87rbW4bNVmfKUUxRrJHXSp&#10;zpKJlGeMcyL0v4zknPCtuOklnuwDqgBhbb6PsVByYdZBnLmqSCrnwjBs0MoQY0IjDdvWGlISUTBR&#10;RMRFGWJOpJJYUiEVhW9aXtzfczgeSTEwjSeGvkdlRYqBh/OJ8expOnHiU0pdxbkFEc1/eH/idBm5&#10;f/mSxjtpsHcW7SzjZeKXv/wlRmn+/N/8Oa9fvYaX9yL8nhfa2pRKddy6Om/WnF2cwFJ1npbG67DM&#10;KG1kXtIG48VVbpxnTqcjzjna1mF0i9nvmKeJy2VkGi8s44JF3B+TtbRNg7NexAQ5gLEUZemyAe0p&#10;aE6Xke/ef6BrW7744idgW6xv8d2Adkbcs6owzBhNjpExzGit2W6HejxbYlg4nE4yp1mHRs7xskRQ&#10;RgQQXc/di5dQCtM4EmJk6Lf4thUXdgO5RJaYQTvatmdZZj68e8fD4QjW0A47PvvsiyoWs/J7CORk&#10;nmaMkqb6pQpS2sZRtDTAd96Sk+SBXitev7qrnpuK6XJClYKvLmZLXDicjhilcNZfRV85giqI85eN&#10;YJYrmKqUVOESCGCkbclZoAnTNDFO81XMQspXAJNRSkQfSnG/33G/35ETTNMoohNj8U3DNM8inMPI&#10;/AKkHGVNKBlHIqSFFCXPFYCZwWiBQ8UU0VWEeHh45Hg4k2Lm3dsHciiQCrmPDH0nOb0G4wxhWSCp&#10;Kj6Apm3o2k7uwzpv5roOLfNMCAvGKawXkMOf/Om/omk8MS7iOEiit4qUE5FM1AXvBTzV/+wnMt9W&#10;V7aPwkuBSZgkG1alZH+Sqnt7QVV4Ub6CftpuwLgW7ztyzozjxOF0AhRt2/KTn3xJjIkQRJhgqkvz&#10;fruh6xrOpyOhJIoVl1QNCJum0kH+OXWV2uS+1izWY8t832n9WhdYxUvG/KNqBT9Ws/iU6/inBNXP&#10;36P8SK1kXTM+KZovIqxdAW9PfvEKLXj63Z6D/nTNmddjfgo//JRb+PrZz2tAf6ze9Kn60z/kwv49&#10;mMAn/vypmtHT+X79vutxPb0m69r4qTrP92AET87H83rTH6tj/QAUUK+HQLBK/Q756aUSiJn8Uv0d&#10;EQqtwgltDDoK4GuZZ3ElnEXs5J2AX7z3NE0rTsyTOGRTa3EprQDA5xDIj8enlUWZ/ES0I/l+2zRc&#10;jCXMM9Y5TuczrdYkJpa48Pb9e97/l7/m17/+O/7T//G/84tf/JTtdo+uoj9nLVgoKXB1U0dVUFqi&#10;ZNmraSXwGM3qyAq5VKm5NjgjoDqMIofAdL4I+Ow6dwnAT9eEXivZo3pj0NGgikBMPt5rALI2pBRx&#10;ztK2LUqJQ6bRhinFur5GlBOHUuNcFT6LdfB4PrEsCy9fvaxCFVBGBJEfkRTiJLuK/q1xoHL9/u5a&#10;71nH7SqayjmK6Msaet8wLxFnEzHr6+9YbZjiWO9jhValinMruNMYhmEgxCMpxQpyWriczyKuah26&#10;Cuu0NixLqBA5rufXWiuCsiLiMmstd3d3nE6Ha73BVFfzkBKq7rNNFWKHJG7KJYmLpVGeEAIUQ9/4&#10;a965pExWGe8tOM0yT1DBkApNConxcoG8ABrr5HqBQCfXe99aUw1vFUUrmr7Few9KVyCVRluNTiJw&#10;FNhhYVkW2Xd6V29cdXUgl/mAuheqrqOpgJZxuUIM5FrH6qy61vdVBUplSoVMSf3vI2QgpVRhUfq6&#10;IJSc6rhviClhnMCvjGsoaBEQuoZcFFFBWR2q6xgqsc5bRpOpAFArrq/d0Ev+PE5XUKSzlqIVu+3/&#10;z96b7UiSZGl6n6yqaqu7x5qZVd0901Nd3UMM0CAH3J6uX4o3BG8JcEiCt+RwOLXmGotvtqiqrLw4&#10;YhaenpFZ7L6lHSARiQhzN11ERY8cOf//rblvx1OrCNFDEJMtU00zzpoZOjGikrErD2wKMxSoRVMp&#10;WKXbWiCR40RNScwRrIhnnXeEnIVMXAHtZNzHRE2RUhUPjztSybx8+RrvLHE8QI6UVEi1sNpsubm6&#10;4u7ujuM0nw1HTROpzVOQucj7Zs4qZqvOeYyW2p9SijlEfJfwzqGauVQpSVwraiaFQmn1wpgll6HN&#10;FTK+E0qJONNozeuXN6zWS8iZNE+UXJlDZNFMhK6ub3Cuo+96EXiXijMyR4SQ6Qc5jlIrh8OBmBPf&#10;fvutEKyDELlziKwWCzHOtR4w+L5ndzjwh9//AW0NMRRKMux3I4f9kS++/IL1ZslqteT29v6TMatx&#10;xCDCVmstg99gVSWMR2JIpBCxBrr1kn7Rg1KkmME4chLDtVMt/1RziWHGGEuqkXEOQlaviqqMmCH1&#10;UudXRYxfa2ni4ZTEREVDjmIyl4MItJ01IrwuhaIdlEQslRAnCpW+FkiZofPN8FK3uTdz8+KK5WqB&#10;0ZbNZt3M0aTWG1OipCjPcDPt7Lruk3i37XlUpc9id6Xk2TqZKfZdfxav5tyMZ0sh5SQFFqDmiq6K&#10;vl/gnCGXjHVe1lRaSNTTNJGiGE5473n16iVfftmhlUVrSPOBnBOlZhQZK8mgUMN9B9qQqzrndwDz&#10;HBDDG6mB5pwIsb0DK4AmZhEGH/cjRiu6bqAqhVeu1bYTNdfTRpeM+1goQXKNOUxtjkTIzt5SjGa1&#10;FrPXcTySw8QhJpaLBTUlub8pQMqyplCK1OZc5xzWeZz3dIsl66sbHnY7VBXTZq0dGkOKhfE4yR6G&#10;c1K/qgWq0LR9fxKFi1HLYrk87wOd9k4dWiyVi0LbNm6UiKpTrqSa+PjxnpybEN13VCpX6y2r9YJ+&#10;6MUQRGniNMvv0rR3ecVoS1WyEhYTLjEH1jY3YyQxAy20dYQxONVjvcV5S24GzLmISa0xBtd5hmFo&#10;hjBZKNe5iDFiE+Gf1iW1GWpaZ1kuV/TDAMqQW45SahaRdzOCCSGQgtDrS8tZu87Re0ffjJWncRIj&#10;i7m02nfl8eGer7/+E9c3N6w2VyxdRyz1bEYac2GcZ6YqxpzHMUFJrJYdYRp5fLhHAd51bDZXvHj5&#10;UsyiOyfv0lqZc6LrrRhHK3mPp/lIKTPaeTGZLJXVatXusVybGAvTNMoeQFs/ZSDOM9PhQCnlbLSJ&#10;UoQ4oYxmWCxZdI4X1xv2x4lxnnn/7gcWCyGZd84RwtzWYiKkFj8TgzbNsLMqjBaznloUOWYeHx64&#10;2l6x2qyZZ0PnxSxIG49SmlykttM5i+96MahIcq/nGMlzYU5HqR/aZto9G6yWPT0xhuowRnE8HgnT&#10;LM9nhdJMMWspqFxwaKySmmGcA9M8sdCVSiabSmc1YZ553O2p1eKA5SDGO8nLPoJ1zRy1VKY5yDqm&#10;qPNej5gfTrx/945pnFj0g9SxlOLx8R5q4dXrt9zdPTAMS5S10PZ4jNFtr8BgncX7DtWMGmLbAw7D&#10;QAgTIYkhcW7mQrK3o855ltJio2LMyVBQ9ixKLczz3Gr9jt5Y2Q/zUtdWSsm/t/0E24mpyGGcybVi&#10;1afygrGGmgrayjt8DpH4kHk8HHH3j6zXVzijqXNkmmb2xxHdDJSvrq5ZLXu69QbbRbrlWvJUpYjz&#10;1PLJSoxRegmcGAJnJaazh+OIMWJooanknEipSI3NVJS1bV9bXRpxLnGJS1ziEpe4xCUucYlLXOIS&#10;l+AigL/EJS5xiUtc4hKXuMQlLnGJf3GcGohLKa3xUJ8bi58K3p824wKfbdb9XCPu088+jc81ET//&#10;jue///nv/fT/6kx7fdpcDJ8awT933E/j6bGfmpSf/sypcedp4/bTa/T0ej5tVP5cg/nz6/C5+/H8&#10;M88JYT8npP/pv/+48frp9SxVqOaqNDKZLlRbsFi0NWhn0NOIsQZnNdM8470n9gNzI/1pZ9nv90zT&#10;iM4nsngSOjKqNWgVlDJUVU+Q2xP8TujbVJSB7D3L9RpjLf0wcDweqVrz2lnCNHE8ZOaYeXjY8x/+&#10;1/+D/+v//E/847/7L/jt3/0dq9VGCKU5YGqlKmkao4JOQkcpOVNTIYfM4TBxOEwoa1kMPdSC1QVV&#10;FLYbmKdATELnKUhjRskZrUR4FZJQA7z1dNqIkCllqIo5JJSxhJI5zgFnDVYJJV41wkEsEW812n4i&#10;NZb2O5TRuEblIIugUFdpQkc3kpn1KIT4HGOUhhxVoURpHNKtQafRxAvSADM3sYpWCu+ESq2VwWor&#10;tPOUpOkZRaaQMoyTEJe0NqyGTmg2FCyQwszu7o5+uWI5LHn75g3h62+xWigUQpPuuL7aSpNbVefG&#10;cKUMaNgdDswxCmHHWmkkb82ci14TVgMpb3n79i2bzUbIRzFQqjQb1VoYKVA7jBmwWuGdOdOSak3M&#10;KZGmjHOG5XIh368NRXuO04SzgFNmAAAgAElEQVROCRUzfugZCljfCc03RTmXRsvzztIvOo7jga73&#10;Mle2AZ2VNH+ICN/wwg5obdBOo7SIEq117Pd7FLBu1KIUAlWpRgWXxh5rLH3nSTWRa8VoB60hSOgp&#10;pdFvWht/LYQkBE2SxiuHt5YcIiUmcoWZIzprESzORyCx2a4AzZ//9DXXN9dsr7YsX75E18oUZqZx&#10;5t0PH9jvDiLMbYTdw/6R66stX7x9K/QXrRmnIzkLmU0bI6YKMVIbhaq2xptQCsNyzZRgPwc6b3Gm&#10;I6eZUDNOweA7TMoUFL7vqaU0knMz19DSSCRNipocZ3aPD8yloq1HG8M8BXa7RxwwlUTvOigQ0kwI&#10;0lw64EipElNBN9FR1/ekaSKFwBhnMrDeXuPcIM2ppZCrglypWQjZXefRVgu9pGYRg6eMrk6MJIwV&#10;ijEi4DZWaHEhBBGjtDlAGkJr+/lCUZUcE7SmyJoKoNG2I8wTc0xoK/ObNhrtO1II8i6pSQjhWQhs&#10;OScQmNyZcL29vuE4jfzhd79jvVzSOU3vHVlV3AmXUjPH/Q4my1YbxmlinCa++vILVqsl83gk5SSC&#10;fgWLxcB6E1msFmyvr7i/vyOPe6Ghx8xMoNSZquDqxTVayTFOIdAVaRStueCsJifFOCcxOihJxKje&#10;iCoxSwNyVYVajZgHpIw2nA085HorakzsmkDbGkPNiVoyoUTmeWaxXOGdo8ZEypkaEzVmjFNopBlw&#10;2ct8VVcD86QYx5Gbmy2H/Z6cE3EaKfPEYrmk7xdgyvndhsqUXEgxM4E0t3cepRy1QN91WGcwCipZ&#10;xlAVCk5ne7wV0VEuIj6s1ZxpO50zOPuWF69ekGrl62+/42F/4Kv7L7BG8bv/+P80QYVhuVqy2qx5&#10;+/Yt3jrmaWLcHVAoSonyXqvShK6q5vr6mr5fMB72Tchez4IKoxS1JFKO0vCt5HyNFiqka8Rj0swU&#10;ZzG+6Hpc14MxTcjZ7l2jzpaaUFmI0cZYXr54xTRPhDwT44yqihQTMQTmaWQ6HqWpF5geA7XlUCEG&#10;QucaiapHDQrbqdZkKOcRkjSg7h93TYDTo51htx+5urrhiy/WZDRFaYz1VCWCiVMDbm3PackFXa0k&#10;NRoR/mvDsFXcGM9h/yg0dxRpCpQyiXjWGop2zahHczjMpDyyaGLTN1/8mtXmBdMsVO7vvv+BP/7p&#10;D/wv//OB6+trXr96iTWWv/r1X/H6zRshqenKNM/kJmarNaE0hCny+MM7tNG8efOqESlNozuK1U0s&#10;0rBsKJgi5ik55UZsrxQcnRU6YwiRGiK50PI6EZkZrckpQWw5ZsvzTlTLQhXzjhBF5Gs9Q7+Q5n2l&#10;0Gi89ZSSCfNRxkPNYsBQhCpljcU6z4ePH3l43BEzWN+z3K4pKWK15tXNDV3XYY08M5UqdK/q0DUT&#10;5yMqWrwxqCJCsZPxl62Zt69fNUMFIYItup6UI8d5z+Mh8v79O354f89/99/819zcLJnnCasayTLF&#10;RtSsxFTRKp/JoSIIS038rUSskKHGjPIaN1isk9x75Zf0yyrvqiKmDULThMXgsWRp3I4wlxldEloL&#10;ba/UCtViMFjtKFphNit874T0FgJd34vZSWdBV1JM6JpJKfB4PPJ4d8ey7/BWBE7bzbYReTXWdtjl&#10;ipAK3ovo0VlNiokpRmljN5ZUK0qJsEF3lvEwoqYZGk3S+A6TCr4qQlFsX73Bes/9wyPf//C9CJT0&#10;e2Ix3Ly4ofedCH2s5mq7Aizjfo8zmuVyYP/4QJgiKWhWw9AYWEKvqyngleJmK4YvIWYoMra8MRzu&#10;d7z79nvW6xWr9RLve7zvaJOKrCeLJTZC4UkEP04z4zSj9IFhMdB5LyYZqbQ8biEinZqZw0ROEVsV&#10;TtGeMxF0ddYwrNeUlJjHQJwjDx/vUQUW/XCmg+32j4zjkd4Jwc8Yg7cDu7Dj++++4+rqJSvXk2OA&#10;JipHa169fsGLly/RSt4lQ+/x1lCTCGJyEZOvkor8XQVjxAhmzhEN9MMCYzyd74WQWQr9ciXvhCzG&#10;AiFExuOOWmSclxyaKLDgFPSdJQPKWLJS5CrN6LoZUlBEEHNyabOuo5wo0VrWOWXOLFcrjLVMoVHW&#10;FaiCmCpkxXff3fLq1VvQugnEwFiPthVlAjkLzXU/7vnjdODN61d0XSdrvVQpJYlhSpsXnf0Xbj8/&#10;W+OfSeC1NvJreVbnEJOkz9UCPlc7UJ/5/U/F9PUXfuZUJ/mJwJv6E1PBk2HHiRT9/N+ensdzkfzn&#10;ai5PaxYnk6+nAvGf++zz+svT7zmJd58f33NR+fOaz899x/k9/5ma1M/R2D8nxD8ZmD0/ntM9PpkG&#10;fu6Yf+64np7P07rT01rRU/F8aUI6ub/lfK2UErLqp3suj15VQlCt5zEiojjvDbWK+Ztq19paK/81&#10;4cnJ1HAexUhpGkdyTCL6qHy2nvf0nLQWsVhuZkvOOpKTtfg0js2Y0XE4HkEbUnLEeSKEmT9/+y3/&#10;w//4P/F3/+Zf8/d//1v+5m/+msVyJYY+Kcg8U06k5nqmcocYyDlhYkIb10Q/mYxci1pLM+aTcz+Z&#10;WvTDgDJiJFRr/URYbfRtES/XJkyWmoR6Oq7OwuN0rmNqfbq3ogsRAyr5/pPZU61CigYRF1GKrEdD&#10;EGqz1ZSS22yi2r02UMXUqBYlc1uVudY5EfaIGcHJaFSEWXIOCWV6IQ5bQ+c64jif76EIl11b50RS&#10;EDK1jBEr62Et5nWlFJxxrFdrchJS5DgeZS3dDwzDkt3uSK2w6D3WfBKV/+hZasZc3joSiel4oFRw&#10;SoNGRJhaE2LghL3PMTAfDIPr2s/Le081cU7O5Swc11qMGW3nIcszYIxlmmY+vv/A61fXIj5UzcDR&#10;AMg7dJ4DKOi6ntVqJRTMkui8b8IyRc2JQm0kYottNYEYo4h3nSXlTAyhGQAJRbxQz3qhqhRVf5of&#10;jLUiDj0//2LSE2NE22bU12iguRRyW2uqszDMnGveMpfJu12owbJWDaVyGGdcN7BYrZnnWeaRUri/&#10;u0MBfS8mU6XUsxD76dwNtr23Fd46qstAEaO/RkVdLAa8l3XcNI2EEFitNmIkVTP73UGI77mitBDa&#10;TaNblwLGOlQpGG15cXNF3znG/cg8H4lhwih98oUQw6pamGPA9wMFEXVZbXBW8rycRORVq4wRrQpa&#10;FWquZCrzPLFcLnncHbi9e2A5LAgx0fU9WovgvTaRsRgJiQhUGUspSkSnzQxunmdMqWc6tkEMCXOM&#10;LaVQQlqdJh7vH1hvtljfyzNc5XqXFMgUlssF6+0WoxTvv/uWNM8YJSJR5yXnWa83pCjrxYqYRZSU&#10;GOeJbhiE/r7fc/fwQEYxp8y79x9YLhdohODaI2LGw8MjV9c3dNbyH7/+TyyGnm5YsFlvub6+ae+f&#10;hLNCNv748QOPjztSimgtNdJxHFkseoZ+YLUYmA87MaFt5nOmmabmkqnaUrQllcgUYpvbRwqV1WbD&#10;crUUem+rB5+E6MZqNou+5Q5iBBFykroyVYTLaEpOhOlISEL/9c6z2WzOgv3T/lnNicPJvIjK4Xgk&#10;MFEX/nzPhCTv2Wy3dM1UJqdEyolKIWSpaaccCEHq3EKxb6aRPM0DSltP5iaaVCLWN5qYCiGJmWhF&#10;MYeZx4d7ck7YZpKRUub66kaOwyoMVuYAK0Zaqe1lkFK7N4bOnmoWEFPkcDg9S2ICq5XGNlPRHANZ&#10;KYyV9eHpvWZ0xWh5zkuWeVyI60h9Dg3NjGe5GM7zvbH2bLBkjUYBOcpc56zBWBFyn0x8SspismzF&#10;6IOcMaqyWC1wGua2Jq+1ElLEIO+MUETwr6qYjsYYCblS9Yjve7ZX12AqXT8Q5vGcV5Vam8FMRSmh&#10;cIvwG5SS3MFaI++rGORdmTKlRGKIWCvCcyG1l2aWplFaseg7lNJMMZNRZKV5f3/LPM+UKu/rf/jt&#10;bxg2GxKarrOsrUM3U8qSY9vHKhglAtZcilxrtNTah7UY4TTzmhwTORWs8+3eRbQ1ZJOYxqnVnkXw&#10;nGtlThGlxVABBWGeyc1MrQKpGTFoo+mGgRgD7969R1uLsY6uXzAMA7bzKCPCXescrvOsWg40z/PZ&#10;BEeh8Z0QxPvFklWrr4gZr2ri3aUYkCiZo3IuYnp0MjFCrt00zRwOBw77PbcPe6bxQE6ZznWMc2JR&#10;5PzmGDiMFevs2Ug6hZnVsGz5lBge6AI1i5HS6R1adTMByFmMrI3GWdnvOs8BSdbdLUOWMVQK8zRR&#10;qXJNa2Uc90zHkVwqGk0cR8iZYAxX19cslkse7+6YpsBgPa6T5yiGRK6B/fc72e/wYupwtd2gVAHE&#10;4Lf3SyHWa6nH56oJSeZGZzSy3NfUajiEWYw0K5hcMFEzHY4tN3X0XUe2lkMzn/Lt2hmtiSFIrSAm&#10;cjP9cK5jDrOsT3XFW4tKGUwmTRPHUnjc77l/2OHcgHa+zbliLmdcG28pE3MWw1pzkOczRnzfN2Oe&#10;zDhFPn68Yxq/QxUxwDVW83e//Q1v377l5sVrUoyyznGmrS0LKco+S8yZEmZ8J/e5SKJKt1zQLQdS&#10;M7mpCuZJzC5Lkv1kFLjszrVT7yxaixFVrZVpjqSSiDERUxZjLWtIqRLiTAiyv6yNxlqN0QpVM2Ge&#10;STExLBZ0VgyTU4h0TuZu3fJeodkH5vkDlExNkUqhc7JR9PCw49vv3/P27Suut1d0w0r2K6nEkplz&#10;IYXURqpCV0Wtst5BZZZ9J4ZUxrBYrcSw/TAyzfN5vzpXMTmNsV4aci5xiUtc4hKXuMQlLnGJS1zi&#10;EpcAzD/90z/90+UyXOISl7jEJS5xiUtc4hKXuMQ/P+ZJ6DsnasxTGvHnCFynf3veIPxz9K2fo5Sf&#10;/jt93y8J0j81zPETAj2IfvB5U/Pp+J9SlJ/+/fPzeNoY/lTQ/vxcnh/rz4n+n37+L1Hhf+67fqnB&#10;/S999vTnqYnx6fk/JYL9hHbWlOnqRBOyFozQd3UjBp3ECmh9boZVShrK9KlRt1GLaiNNnZrEnl4z&#10;3UTS5wZ4a84kMefcmepntJEGQGNEBJilcXm32/OnP/6R7999wHrP9uqK9XqNUrVRaBwpSCOpMoZp&#10;DjzshChrnKMCh8Me79y5sdRoy7BYMU4Ba0UsbbQIIEIIQtyiElMQSkupWGeE9JELc8p8vL3HNark&#10;armgcxZ7akjXUHWz5m/UUdXG6Xg8chyFnt51HrkZQtypVKGRWnduDhXXfSGpdF4aQE6UaLl2TdxW&#10;SqMnOh4eHtjvdmcRg2rCa++dfFsTIAipAkKKov2ptObDIqRz+6lJqyINxNpYXNeRc8ZYQ2dNa62q&#10;9N7Se6G01yoNsTSucYyR7354x+39PblWFsOSikZxoinMQmQCVqsVy76Txs8YEZRzJaUgTYjOSpNH&#10;u3onUUXK0ljrvWO5EEF1zpUQCykLcWtu4tfjODKHINc3JaExWoPvOowRSsvxeBRxm3GEmAgxY6xn&#10;uVrR+U5EYa4TQQ2VVJI0Ns+Bb7/9lvu7e/quxzVCmW3in8ViwcPDw49E1TQhb8kiuHSN6H1qcv40&#10;HsqZ2FvbMZdcGKdJmkwUjONEjNJAP4XE/jgSojSMhRBwzrFerwEIMXJ7e8/tx1umKbB73J8F27VW&#10;1pv12TQl5UzOsVHMhNpSqswD1jm61rz3sHtkP44oa+mGgVzrmWwkzfzSUKariKm0FfOBlIXCNAxD&#10;m6tKE2cK4X6ajqSYwGiM71oztjRQdtY0ugitITG1Z0TmJt2a6LXW7X7pMxnH2o737z8SQuTq6oq+&#10;7xplrTURpYyqtTWUKrS2OCfjPDeh4zTNT96lbf7TIugsjXxhrGtzqIzbMM9NdFeYwkTKQqRPRYhq&#10;1jtCEJqYVlo4Y7WQ4kzN0oxrtW1zcT1rsEKYmeZIqZWuG1hvNkwh8rvf/2fCPLNZr0SIrw3WqDNx&#10;zvsO41yjpwiZ9e2b19ScGsWmiXIaoVcZR5gj8xy4/fARqytD58khMI8jh/2e/V7mNXnOMlVrXNdL&#10;01oQcqx1mr73eGdRKKyRpu40ixjaGBGviCCkkGvhcDyw3+/RQOf9E4K5HGuYJqZRxsuJsnLYH0RM&#10;N83sdnt5x+R8ppfmnJjDTIpRBCxKmvj++te/4tdffcXf/NWv2a6WLIZBSD5ZiOdifJHau8sLdakW&#10;aXQOcn3meSaEmXmemacRKOfxpbTGGoezJzqjPBelyjtpHkfmaZRGS6V5cX1NKYXbjx/55us/8903&#10;3xDn0Br2RGiy3z3ycH+PbkYh83wkhJFxHLm7eyDGxPX1C66urnhx/QJVKyUmrFE4K3OoNfJMlVqE&#10;8FlbQ3OtuDYn1CJjUhvJG1RrQK1KMU4zcwjc3T00oo5rrzt5n+iWTzjnsd6hjcJ6j1sM+KEX0UcR&#10;GqNRhmkemyDhlDPIGPXOY4w0jlelsM5ijCPM4Ux1994zLJagFWMIPO6P7A6jUPC6vj2zQtk5/9fy&#10;Ga0NCk2pQktGNfJ5KWhtWa5X3Lx8wbASujZasb1+gfVdo6IVmVt3B8ZxJsbEcRyF7DRO/OnPf+Z4&#10;nNDKcDju+f7779nt99x+/MDhcBDTks1Gzt0oOacmupI5p1DVp3npcBipgPMdVku+oIVz3PIzyQ9z&#10;SoyNPqSMGO9Iu72YS4SUqMo00b86C+lQhpQK4ziSkpDoaoVaqjTiFxHUuSaYO+X0ZwHOmTlbqEXE&#10;IrqJRFVVjRLdC+kpZR4e9xzHiYfdjru7e3aHPQ8PD+z2e2m0VkJ1J2Ws0XijG1VUoSuUkIRWWWTu&#10;zCmKUL7vsU5Mk3JK5FoQHaDm6vqGX331V40c7litm6GO0mKIUISCnRv1tOt7fNfJ9WvzZ2pie9q7&#10;O8QkjczO4voebS0FRYyJWiCXTIxzM1mqGCMEtOViYL1aNpqmpuRKPyykwVuB0boZ8si71VjL0Hd4&#10;axiPB5bDwHq9bAIseXaq0vT9guVqTd+EQGejiVJJWXIi6zzHwyhCs2bgEmPk7uGe5XL5yaxGaZQR&#10;EuZpzVGyEPZO7yXrLMvVkuubFyxXGzbbLevNRsb0PPP+9iPjcWw09YT3luVq4OPH9/zxj/+ZVy+u&#10;ePXyBork6Skl7m/fE0PAaEVKInbufMdisWS5WrHoB/qup+t6fOfpfCfXy7Z1yWltdfpTi3mTcZZu&#10;6OkHMcSZ58A0jSL82e24v7vl7u62EcYt1y+uWSxFyKW1iBZ1EZGet64ZQqnWCC4GYtN45LjfkVMk&#10;58hhv8d3TWR3WstBU2YWybf7AaWt5M6nd6I28vwbzWK5ZDEsWK3WXF2tGYYBKCKwNGKARhHqsHWO&#10;gpAlD/s9u91BninRdxKi5BC10RvjHKSZuokwdXvwVa14Y3BGBFySk4vY4UxT7AdcE6VSZe6vrSn6&#10;9E5PzXREaY1zXp4xioiu+k7ES6WJvbWhNKql73qMMdJEnlPLoWWu2+33PNw/EGMmpcjxOKKMwXuP&#10;KiKUTPNMCImSEiVl3v7bf//PWsdP07E9ez9ep2t9eh7qT+oPqLMm76ckdvXztYLn6/tTLkn9sVj6&#10;OfX8J8aGCp63op8/W/lRveDnDP7+v9YsnteGfnIt/kI95elxP61x/FJd5S8XX/hR7esv/fzPHc8v&#10;1c6e1qJ+6ec/97Ofqz39bG3sianj6eRUEwKffob607pc++R5fMqzdzreZmrTSOimUc9PNURrHcYJ&#10;ud1qETBJLe40sGpbQ/KTsfjj41ZnWrwYrFi8dTjvxZymCT+00TgjYl5j9Jn4+O233/Hnr79mvz/g&#10;O89ytaAfxGjKGd0EjyejiCJ00VpRSs6l1Epqn8lS6pC8VLc1QRNgW+swrf5yWgsPXX8Wk6e2Ti2l&#10;UAtYLYZ1tU2mSsk6twKPuz0pCfm58w53MkSrbW5uBoHW+Sacl/c6Vcws+r6nH4T8W2o+U7hB8gN3&#10;FrIVEaycTPWqCHF/NI6UrFOtFWG2tlqMm4rMoVoZYsqknM+53Ek4fTJCGqdRcnhrUe261ZI5HEZK&#10;FsKpsZbj8UAuhVIqy8WSq6trjocD4/HIYuhxzvxonJ/Hs2rZazvPGIKInbRF0+jIVBFnNRNLsuSl&#10;q+Wymc2JUc3gXXufz9RSGYZO3i1VRGNayfl77znsHtnd33FzfY1x3dkg0TmHc0LhPhkIDsOCzXaL&#10;81IbWy57rjZrqLW931v++WScpCSiTG0MMccm9pNaxen8SxVDTTG0kIdSN4Go5FenZ0tqeiK8FCF8&#10;DE2UVauMX3FkOJv6KKXw3p9rdakZ5iljmFPiMAeOc8J3PYvFAmus1J2U1POO44RzrlGhf/q+eTr3&#10;1VpExErFNnNMrRWmzcHOOdCQS8EaJ0YAzfCvlso8BakZtBxP5cx+t2ccJ6y1OGvZbDZ03pHjyH53&#10;T5gnyom8bltmohVjnHkcj2jbaoit5qm1ablvYTjlKxpUzZCF1l3bs77bH0gpcxwnDscjxhi2V5u2&#10;rsoiUmtUbmjPlGp5+mm/wmgUYkKoapEcotZmaFHPBhqKZh5kbLtnUne2xuDb+mV32Ilo0TmcsUzj&#10;EVMR04Esa9WYJG+zxso65iS2rwVjLL7r6IeB+/t7Ptx+FPp8KRyn6Xz/T7lbmiMpBKnVGc2HDx9Z&#10;rFa8ev2al69eMiwXlJKxXtF1RuoqObWxIKTw29s7whxYr1dcX1+hVCWMo9DrUyLFTNfLMaHFlFYZ&#10;R0z5TESfWz1zuVqdx3opFd3OByU1/9yIu8YIiTbG2Ixhm2FGyYzTkRCFGj9OEzFEMT/pu7MpmFaa&#10;w36PbfltRe43peK0IicRtE/TdDaO6YYOaw2lpHONNpdEiIEYAjGmZrCqWj7+05xATNUK0xyISQw5&#10;5f4l9vsdcwjEcqptH5nGQAiRFGV+VlqRciSVLHO0FXLvNEdCTMxTYL8/MM+BGBLTNDGFmXE+knME&#10;JUL60saj9z3euvP+xqkOoU5FWCrzeDyP41O+X0s+GyyS5bkiJ4yWOp/R8r7TSsw1+r6TvMLImk07&#10;g+89i2XPzYsbrq+vRGjdefqhrQVand0ag6qFlJOY6irVzPMURimU1WJKqw1aW2LOTCFKLc8ZnO/P&#10;exJGK5w3Z1o5qmK9lVqTlX0XZ4X8LevQJEY1SQjqOScZb4hIWl69peULufl7lyZWLShjWa7XbG9u&#10;8P1ALBXXdShrz/X+OUWU0nSn+cAacpXahJgLWU7WWK7r6YYl2nps10Ebl6v1mq7vhehtDM57lNWo&#10;Zk6ZkhgqdX0v+xRazBdME9meFve1iODcWanFiRhWzFGH5ZKuzRMKMbcMrS4bQpA9HiV1E61lrDjn&#10;zmsh66x8p7F0vazJrXMYI/UlhcZbMegTcwHFou/Zbtb0vQcKOQUxIqxiAJ0KpCKGmFdXN6w3WxaL&#10;FdvtFm01+/2e/XhkmmZyjuRa6YcVi+WKimFq+y1KS+2j73oWwyCGJLme91mN0SyGxaeacTMqkHuu&#10;nuyL2mYC5ZtJ8qf8u+t6hr5jtVyyXq9ZLpdstlcsFiuc79uYNBjjKRVyqYSUGMeZ779/x3fffMd4&#10;PLJdrbi62rJcDCiaYaFS1JxR6NNKklIlh0q5oK1ndXXN6voG1w2kUuXepcx4PPJwe8dxd2A8HpjG&#10;mXmeqLXgnD2bftdc5HqFIPuf+yMlFRSGtgUke7nG4FtdueTCeBzbHJbPZigVMVxNpUoNxJg2x4tI&#10;PaRMTAm0QVkPyqC1Y+gXjMcZaz1VaY7zJHvF+z2+70FJftD33WnldV5TKdVKMM3cRMxxJBcXk6yW&#10;M3Zdq0nd8/7dBx4fD8SYic1gYppmxrHtAcyRlBWF0/tJ5vdxCuwPRw6HI/vDgWmcWo1TsxwGasqo&#10;Wui8Owvp5bl1aNR5j68UEdunZqaM0uRmuhJnqR8778/nMk0z+4c9D/ePjMcj8zxzHI8cD0fJU5H9&#10;ddXONWUR4OcUsEbhraX3lkVnsbqy7D3rxYLVoudqs0SVjNPQecvf/uN/f2nKucQlLnGJS1ziEpe4&#10;xCUucYlL/P8+LgT4S1ziEpe4xCUucYlLXOISl/gXxtOm09ya5k4b7z9H7AJ+ImZ++rt+iQb/ue/9&#10;OeL7c1H6U5L5jxqBedJI+oy+fvrz+Xf8JUL9L53z02P+JZrY54j2vySK/9w1+Zyw/fm/nY7tuXD/&#10;c03qTxuin35fOamc+QSsU625VylFNq3h2BrMbNHOYL0IW6dJSInH45FpHNFmFgEniCiV+iNjhR+T&#10;zhr1GBGznUT2zlWMcXRdL7T54xFrHbGLHIw0xnbWklPg62++4f2HD/zff/Vr/v1/+Y/87b/6a3qn&#10;KTEyqRmlFZ33vHr9An2nuXt8QGvL0A8M3cA0BbwxFFVBa3JJKFUZx5EYNrihw1grpODF4iz2F2pI&#10;wufMarNm3Q8ktefl6xdMszQbpJhQywXCQoWcC8ZZlLWkIhSBWit4uUYngctJuB0Fy8p8POKtxSN0&#10;8pwTOQWMhr7zJ2WtNDipk1hdmqNrLeem2FOzTYrx/LyfRMZaGRHNFKHKlNZ0dXd3z2q55MXNC1Kc&#10;mrC5NXtlMTwoJaJHobF5KyQwq8CoJpiH8+8rOUsjTVXnpuecK9b3DMs1ylhCylRVKMhxWSPj5fHx&#10;gc1yydXVBue9NE6nJCKcJ+JvVSqqimCz856YRCCjtRyvCMPEUMF5L82z88R4HDEh4K3DtHORYarY&#10;XgnRKoQgzUWne1ikiRItBPhSMmGaSFGaU06EXKOleWsYFuweH/nTH//MF198wfV2K82Abe6yzjHP&#10;E2OYGYwX6keIQovSupFkrIjtWrNnCAGqiKpTDMzTTI6JYRjwnSfkCNpyPO4pTLz58iu+/PIrdseZ&#10;cH8v5IoiYuAPHz7w5s0b9uOR9+8/iGBeSwNcarTSzXolYkgArShJGlhzKdze3VGrNJAbY4TUZJ0Q&#10;evqOMB75/sM7un5gu71mtVljUZASMczc3X6gptSMNaSx2zvLcrMWivgsAmRjNTEmpkkodIvlgKuK&#10;UGmkpkTFURvdbpoCVf+F2x0AACAASURBVFv6zjURoVCajtNETonloqdoafDX1jA4h1aW6TgxzxGj&#10;DL/5zb/CWEUho3KlpswcRqYy4rw0vyvAO8/D9MCHjx9IKfOrX31J3/fnOTDF1JrMRLhRYvzUNHgi&#10;VeXUmkQV/bCgU4Y5ZmIp6JTQRpNSJGch2eSURARZoeaK9gbfGXmWKWLeobUQ4Jw0qsYUGYaer776&#10;FY93d5QK26trcpwBEbSN08Q0RzCGmBJu8FxfXzHPIylGVDPASFFJo3oFiuLh4YFvvv6G3lm+evMF&#10;837H/v6OEgJWK4bFkpIi2VqKhs5awjQizJwKZBGMOJmTTCPmqRzRCK1rtw/S8BkDKQdp/K+Voevp&#10;u05EmyGwXA6slj3TceRwOHB/e8fuOKKsGD443zFO0jD94uXr1hwbz7TvOIuwQnWFWOV8jdZkK4Ye&#10;YUrk1jhdapWGsKqwVbP0lkUj5s4pyZ0wp3lTMU2BaRybeQQsVguUsjQLCApwDOEs1ogxk0IQ8XWt&#10;OAXeGcY5slwt+W//q3/k3/72t3z7/Q9ippESWilpovQW5y1937NZr+g6S0wz8zRTClyHl9ze3vPu&#10;/Udy+J7lMPDV2zcsOgtVNfqNzOExRoxVZ9OaOAkRR6MaRV4E3tJ0Lo36VSmmaebxsKdWEbgvlosz&#10;aTCnQs2FkAPWIALgRspV1lFMG8nW4TD01tO5ju7oCHFGG0c9iQzNiUwLuQqhfJpmdvs9MUS874T+&#10;lAtjErF3zhU/LMgFvv/wgbvdjqvNlqvtlsUwtGbk+onAl6sQb2qlpkhWp7ZihTEK3zXBVSf5E7s9&#10;q+0VIWZpkEWRQhLBxuFIDAllhFh5PB45HGdS2nN7d49Slddv3vDi5oYXNze8f/cD3377DWEeuX7x&#10;ktVmKVTOlBpZrDAsFxhtiLEwz4mcaU34s9B6UsEAOdXz+6OUdKbF5gJK2ZZeyDuUmlFNcCHmBUaE&#10;PCWLyMJ6ShMm9VZo02IwIiIO5DI2k5mCMxpnxdhonkbGKYrAtj1j3gs9z1qLUZaTcc52u2W92Uq+&#10;kAt3Dw+M80xqdMYYAvvdjs45ClDmWUwReo/TVu6hVTgtjdFaaQpioiOiCigh8O7De4blilINISZQ&#10;ms1mw1dffYkxCmoGJe9h3Ujyyhqskib4ruvEVARHTFGIWEsRYSmNCNuOR0KI7I8j2neolJlTolaN&#10;aePZd/2ZKivk0IJ3Go1hWC7JFcbjxByS5DWdGIeUmElB5oDNMOCcJSWPVZUaZ+4/vMM4w/bqmu3m&#10;ugnWPxki1ZIoYeTu9pYPH28Zj0c26w1dtxdBQDb4rsd5i2oUsClGvDZn0VTKYghhXU8KM4rShHeS&#10;nxprJc9zHd1iSYiRm+str1/fyPfe3XM4jOwf7vj26z+xWA588cUbQphZLHq+/u5rjIHeiSgmpYBi&#10;QLVc1hjLMAwi+m70R62NmAMlIT3qzp7JrCKklEZsrQ1VSY6nlGk53ABKmoq7rmO9HBqtUUQdUwgc&#10;x8A0Hlu+HURIpTTOWHCacbfn9nBksVwQU5Q5Q4kBRE4zKU6omklzJMxH5jBz8+o1sZkHaNcJLT1V&#10;YpY8YbW9Yg4ZvxjQWvIFbWyjwCO5dkrsj9KcbJXcH61BW0fRmhwSuiq6QZ77tXa4SSiH2ogYxCio&#10;ibMgNmcxPqJUQgykaSSGGV0bX7AqjHIioFAa6zuUdRjXYX3HPI2kNDZTCIU1Qn1GK+acOB5HchYS&#10;IWjGcWKx7JnDJOvCVJoA1rY8ytIve1lDhcA0z8xhxuksBmves15tCXNqhleRmCq53OK1xRvQOUku&#10;38RORpt/dn3lRIX8pESXv48lnz9zEr2d1uS1nuYSMVWqpX5W+P68JvK5fwMwfFrz/6gmoJT83qci&#10;6dIMtU6ixZZ/qnNhoP7od51qFU/rMvUJJf451fxpXeI5yfz0M5+7hr9UK3lqpvhLNaefq8X85PO1&#10;XfMqz4uIem0Tg5fPHsvzutnT6/G09vFL5/X0ejyt5zw3m3z65+lzJ/H10xre05/7kYGkVlA1+ixs&#10;52zSIKZhpzzgGYE+S257GgpatTWdchhXsKHDuI55ntHOY10nJjHHEeMMYe6wTdSccjyLfA1tzaW0&#10;1ElUPYuzTmYMORdUNRinscrQK4PxPdb3dH4kzIGhXzCNO+Zp5LAfSTmzO4z8h//tf+fPX3/Nv/uH&#10;f+C3v/kN2+2KlCKxZMYwirC5VslpEIEXVUtulwolZaYwgTIU36GKIlVwTuoHaJl/0YacK3NIjCFg&#10;m/ldVSLlLylRS8U6ja4KVUQUKIKZk8EdHKcZa0euNhtSThir5dhcexK1EZNHpVAajLbUnLnabkWQ&#10;5pzUB5Qipizzu2prqlKa0Krd85rbnwaVwVgxnKxUqjbnupK2DlUNORVSFRFeLQllFLVkFLI+U814&#10;6ZQTamXpu07WcFRykTpF7yyD71iuVrxgS06Bh92eECJGaZZ9T14s+Oabb+j7TnJvNLkJyFISsbap&#10;ktufnjWhHcvxHsaZaZxQzpwNPaw1xCzGnhVE7K0VzjuM0hgFgYJCTE92hyPURM2JajsR8ClD3/W8&#10;evOWjBHjFdWEdl2PMYqUZ3KurLdbWadpwzgHQg5s+y0Yw/64l9yuiAlNzVU875QFDXMs5ENEGfDO&#10;injLgu8t2nlyipQ2trT4kaEV5JqxVp9JnzGd5ls47I8cjwfGacZYx2azwZhOqKSIONhoQ6yRWsWY&#10;L4cJ5zzL9QqMpZgjj9NHdo8PKAXL5RJnNXMMqAqr5YLVakktYpx0mMXMjgqLvsd6Sz90KFVbjTOJ&#10;MK7dO6Mkwy9F6h9SC213UEOIEyHNeOdQuuJ7SxvaqGKoVsR+h4c7jKqseoeuienwQM2RNI8ixD0Z&#10;s+ZKViLa/vD4yMfdjk1WbIYFXmuM0nhlUAa6rpdrOs84o9FolPYiYg0ZoyvVJJx13Ly44c9ff8OH&#10;hzu++utfQSlY739kPmG11A3J9WxUao0Igq3VjahtW94mAuGTCYVCxr5W0DlLSAXN0zVZbuvpyuPh&#10;kTDOrFZLnHHQC/32cb/DWkfXeZEjm3o2K1PKUrGolsOllkeVKiLklCulGBQdq9WaedxTwkRpgtCu&#10;X9AtVvzt3/09rutbjinjOCWgZHKIOAVKF6llmMpu2qOV5frlDdjKfv9AnifKPFFToKaAdWJEJeZs&#10;Fm09WMegHdYPlJxZbvLZYGOajlAzxvlG/M6Q5XlRVZPbPF/LyfSjZU25oGKh6zp858mpnN2Bwnjg&#10;Po7nOlPKCdc51ttNIw3nZip4x8P+QNeJKDfFwMePH7G2Z78f6YauUbObGL4qjK4kg7zzjJgOl2aY&#10;YpUYHmijGBYLtDbknHl82BHaNk4tiZITOYkJnAjRDS+uXzURduaw2/P4+MC79/dC1Z5HfNfx8tVL&#10;XNezubqR/KKZhGqlQImhnmrrjU4ZOid18hSDjKV+wFgNIaKiCCurKqTTeq/UZkpasaqiVcV42+b3&#10;RM5B3lFZjPC0sc2cRb5T48UYJkdUiUKTbu8srVuNvyapQ2pQzoDROKXplMZ3PdY7HndipBbmkRyl&#10;dmqMQVFQSVFJuK7Hes/Sulbnz5KjlIjTFucdxRigiFFBq9p5a+Q97ByliLkOORPnWdbvQy9mbL3H&#10;Nwp9aQZiYQ4yN6VIyaEZ0xlA46yStYlWDK5n8+uv+Or1CwqalBUfPnzg/ft3HI5idBBvMi+2a7Qq&#10;GOdF+J5lDKuiRYzsO3KtlJqJs9SftHJiEtxE+rqtxby2qIWI1ZfXN+zu7xmPezrv6fueWipZFbkK&#10;WgxotLOS82jJrZTSYjCA3Kv1MLBhyzTPHMaZmBK5ZFnH1Srmji3vdFYMuoyzeKOlpoaYSlcFqYgg&#10;11hPnKa2xhHjgFKbCREVNcvcSi7UlNk9PvLNdz8wh8T65gVvf/UrjNbM40iKM8uN7AGGOYC2GCdm&#10;Qn3f473n+sVLFkNPiYE5zuwf7ykxo7KiYDDONwp8PF//WjJzlXmwlkpNSdZf1kKp5CJ7DsaIoL9W&#10;UFkspV0zZ1hZI/laldq7Mha04rDfM0dZSxtryBRyDi3PVmyur1ks10zHPcu+w1tNjJPUMFISE2J9&#10;MqGqFBRGK7rFou1nKaoyhFgoTAyLnmEYeNzt2O8P6LJhu71BAcfDju+++QZjNC9fvmzE+yBrpVyo&#10;VTFNkf3uyOPDji+/+BLju2ZAKJR4e1oj50JRnOsoZmXRxlNOpsVV8h+ZZxBTVu9w/ZKYIvM8UlKQ&#10;96/rWu7i6VZbVNsTCnHm3XffsXu843e/+wOu7RH86qsv2ju/tnxKDIfsyYSolPM+QQXI6vzOe7y/&#10;49vvvmeeE4fDSL9YEVNBKUe28myLKW5BqUyMI87JHo9SFrTU4WJKxCk2E4VmElQUy4UYMIgRumbo&#10;B7LxYvqnZOYMuRBC4vb2lsN+L8YsRrW9Utm/U0bhrNRYrLNsrzuWqyVxnIhzYP94z2wN3aJvZkv1&#10;bIwZQiDHSIgTUBm6Dud7jJI9p5IStSas9rJGcJaUE0tv0L3DGndpyLnEJS5xiUtc4hKXuMQlLnGJ&#10;S1yCCwH+Epe4xCUucYlLXOISl7jEJf7FEaYjwE8E5z/XKPxcnH76f9PIzk8/9zka1y8RrJ7/3C/9&#10;jh99f+Wzgv3nhPqnDcY/R3//XDy/Hp87v+dN3k+blz/3M8+bvz/3nU+JXs9///Nje/r7zmTvZ/fo&#10;Od3++bF8Ot5Pje5nopOVpitjrYgQtBbKghHSunVCJxdK0okicyJXlHMDqnpybZ5eq9PffSK+20b6&#10;Of2/k9+rjQgDGlmzNipKjJmPHz/y+9//nlgK282G9WqNMUI8agxtuq5jipH9Yc92s+Xq6koaL2s5&#10;H3MBUswcj0cW/YB3Dqjc3T1wf3/Par3CGC1UmdagOSyEMLJcrlBKEULicNhjjGa9XDaKkDo3gNWK&#10;ELyzNC3W1gCltW6UWnMWROQkFHfnHH3XCUE0RmKUZgs4Cd5P5CTzieCA/J1twu0QZlJKgAjKqNJS&#10;Zox8xnknRJmciTlRgfu7B6Dy8uVL7In6ZoQsKaLnJOJMpZiniePxgPeOvvOoKgI7oys1J1Iq5CLE&#10;cZTGOmm8dF3P9uqaxWIhJF2goIkxSAOfAu99o7sXnBMSsXeuCaWBWun7gUXXNzMAITfFlEi5YJSm&#10;c0ICqbVI49eJgJQ/ta+lXJhDJGdp7si1UCpsNhv6vudwOJByxljXiOEwzUEoQtbSedeo4jLqjDXS&#10;NFcrtomRvPcYbTgej1ALtgn9TkTwUgrd0FObaClEIZBJY1w6Cyx0o5gfD0emcKJwJlJMQj3xDuPk&#10;+TWuoxsWvHv/HuMci4UIf2/v7lEaXr58xXa7wRhLCDN//NOfef/hlnkOpJipFbqu48XLG1abNcNi&#10;QTeIyKiUfG5m3u8PTNNEbfdjtV635lrNnDP3ux3vP3zkw8ePTPMsojMUOURuP94Chc16xWKxYLlc&#10;CGm1UeSNtSI2Bbq+b9RP1Wg1C5Q1FCDmwse7O+ZxZL1aslqvuL27w3ee169fUapQub33ABynkao0&#10;ruuYo1CApXvJ8N1379jtD6w3a968fSNNoLXircUazWF/YA6zPGdGGumV0sxz4A+//yMpRN68fXNu&#10;hhSC3lMhjZKmwEZrNdZKU1FOhBipStENC4Zh0agmEII8/1VVet8BMsfHRpDzXppyadeKJjCu7XPa&#10;iDBTDBQKnbMYrTge9mzWqzONaZ5mjseRH77/gXGa+Xh7S8yJ6+urM+VPKQ1VifgjZvaHI7uHHQ/3&#10;D+hGc1r2nhxntKrnZ1dEGtLEWFCst1uO48g4jaQYxJSixEY+nomzEHdUa2QMKfO42/PDD+/ZHw7k&#10;kui842qzZbNc0nmHag1/plEirQFzeucpRcgV3y24fvECjDRUb6+vxczAW3wzFxGhvzTMf3j3nt3D&#10;I13Xk1MizmL4EkOgAtY5fCdkuVoK5CzfrYVE771j0Xcslwuh3zp3Jjj6zrHdbgF1FrDM8yyCYESw&#10;IeKkkwwYQOhIfd/Ted/I7v8ve2/SJFeSZel9Or7BBncHEGNmdfemhSIUCknpRZMLLvj/dy1ssrtY&#10;lZkxAQjARxvfoBMXV83ggXREdBWXbSriEh4OH8zeoHr1vnPOZ3n9+jXffPMtf/ruW7777lvevL7h&#10;5nrN9fWa66s1XdugdaGUiNYFaxzet7SNBHRsNhumcaRrHIuuFcOkFeHhibSutcLqStArBVtFq8aI&#10;iTiXDMpgvUc7R9O1NE1Hv+i5urri5uam0h1F0G9qLVCq4eFkiAtJKFK5ZKZhIs6Bvl9wdX0l4nFr&#10;aBuHaxqZl5pKnUSIV8ZZfNtxGCfevfuV+4cncobNdsuHuzsy0HS9UIGso2jNMAxYYxnHkc3TBmUl&#10;zCNlWQ9QqlJ+pFqy3p1pWwrEOOEdSpV6f2oKElCRAWscWosAue2ERu3bjrbrhBiUhPLofUPXthhv&#10;ubm+4h/+4R948+qGP3//Pd998xUA2/2WRd/z5vXNWXittaZxlmma+fGHn3n//iPTNNG1HVor+q5D&#10;5UKp1CmhLhca72jallhJchlNyEVogFbCTKz3rNdrlsu1hHNUsaOttLAMTLOQLanmcq2EMn4yu+cU&#10;MPVrXePJYWaeBuZpYDjs2W42zNNMiolpFhPNKeDGGCumOKVpGhGyrq7WuKah73uurq9F3GosrZP7&#10;bb2SNcs6qVf7xYKbVzdcXV/T9Z3Q4er9VEohp0iMgXE8Mk2BOWTGcZbQo1onjePIWEmPOUvQkLWW&#10;ptLplBKSIlozTiM//vQz1jlCjIzzfCa/n7C6vmnQxjDHiDaWxbJntViyXq1p256iVA12KSgtc8Zx&#10;HElV9N12vZA0raHvW9rGi6C8hv4s+w5rLClFWu9pGov3YqDTStH6hhQDYQ6VihuwVuOdq/VSJVym&#10;XOm4UivOQQIQtDGs1+szeVspMd9JkMpEjBKEoCq5j2chWyEExmHEaE3jHa2X9VVIuI6u7SBLvfPq&#10;5jUfP3zkeJjwruPDx4/89a9/Zbvdoq0QN/uFzK0n6rsYLOT1TpNQ4lNKzPNY62kJJzjRZoW2as5z&#10;UHpmJi3VGFhKxllD6wzLrqVvGvqu5/r6htdvXrFer4TGpaRuUyULRbtkjoc9h+OBcRo4Ho/knJjm&#10;wDyNYm7L8dN8olVd+yUwJ4Qghnyj0UoMdspYslJgDKnefzGLeD1DNfQjdUapoU1IYJZSMo/llBmn&#10;kVwUttL8rGtoupauX4BWzPMsdbmWcyukw0/nsVRTlvNeAnlSIsZU6X9SB54oxkKlE/Klaxy+7USs&#10;HSNjCHWulGClOUQOhyMfb+/45Ze3PG2fOAxHUi5MU5B7c47yO6FSPiFWsmbTtGgUwziilNB6u76v&#10;InbZz8UQ6NsOp8VI2jYNXdsJMRL47n/63/5F/ZXpC/2Vz/ffn/cmcv3+z/sap8+fE8pfIomDzA1G&#10;C5n08z6AEgfz3/cm6r7xZA5U/JYm/1Lf4/P3dN7H1/vm9yjqz8MSn7+HL5nefy9Q8KVj8Pn7/tLr&#10;+Puvfwok+G3fpHyRAv/Sa/n9v/Hlr+WcX3wPL/290/FWWp/P1kshiZ/3Wl76Pb/XHzt70pXsV7Su&#10;fSYtBr3TOVdKn3s3Jxq4PfeQpHejaoCgmL4/zaXP3sCZgqmKGFm0EqOF0tKT0kZjXO0BaCvGRSPB&#10;Q1o7MagozRwCu82W9+8/8P7Xj3gnRsPTfr/U0AcJpBFTiTYShhNTZJwGnvY7Qo61phXSs6lrVy5C&#10;nI+SFsQ0joQQhFrvLKEa2sqJ9pokXJAips9SzbhzCOz2R3aHPWjFatELKb4GG+Z6T56OoalzkrW2&#10;UnTL+ZjrappESU/CVvLtKeiulFNomayBKks9IXVLvetP9w2fghxSNTGe+r0hRJw1eGcwWlXDrjq/&#10;ZqWoRmWhWqcYa5iZ7AFfvb6hbRuaxrM/HOv662jbhuViKXNRzlxdrWvAQziHM5TyaT9bUHUvK30i&#10;33SM00zKmSmI2cp7XwN9ynnfL3sMLe/BCG3bqEKMgcNw4GmzYRiO1awnr01I3rJO56IkcE4LAbgA&#10;MSaGYazrrKytp2M/x4DzjtVqWY99PAdmSUilhO/FXJhOPSUjPdGcE9Yamq7DNV5Clyo5+HTO5RxF&#10;fFOJtyc6cr3vXe0tSjtGYytNN+d03qNYY+W+01rq75RoG6HoFqXJSvHwJCFpc4i1B2zZ7bZC9+16&#10;ur4HYL/bkVLi7u6O+/t7qUG07Iucs/U6zJRqLDaVopxqH0P6mnXvpBQlS70wz6HOTfp8X1DvKXJC&#10;l8w4Hmm9lQCsksScNY/nNS1n2c8UpTgcB542W/bHme3hQMqZpvZQ5NiZc4gAIKZMLWZ18VEmKeFP&#10;c7dC9u85sdnu6fqeU2c9FzGHfv68peRc90lgrMxD3tka6iO9hJAippKMVT2nSkkAm9KGtm2xzsnS&#10;XoqEis11fxICjW/OtWvKmZizhII5T6p9xfM6cZpDaoCt1GCBEBPGWaxzrFZrvv7mG7quwXsrfUfn&#10;ubq5YrFcVAKxquGQDuuskOVTwhq4Wq/oWgs51dC2wP5w4Orqiq5tORx2DIe9GIfjjKFgjaHrOppn&#10;/VLrG5q+Z7FcS0AAYL3Heo/zvvZzhBI8znOdn6QvY6yra5s6FTkSTMan+sc7j3cSpplTxtXXUFKU&#10;oAYley5tXd1TzEJ4b2RuM1rR+Fb6AdrgfYeua5axhr7v6xqqziFQShtSqgERnLJI5DxrayVY1Mnv&#10;A13neC2Gci3GVa2kJ2PqvV/IxCjhSyEGnh53NTwKMcxqQ8oa13QsrtYsFkuWyxX9YoFxFureaJ6D&#10;0N6d9DcEdq2FwO2tBLXJBH0O+UhzoKQEOWO0WD610ZW8HZiHI+SIyukc1uKs7O/bppHAhyh7iTCP&#10;qJLP96ZrxIx8evY1TUJUFsOzPIeaxpFYwzYoBe88XduSQ6yUckXTeJqugWpqbdpOriPnzqT6VAMC&#10;Sw0GUEreR996Ib3n+ixHwTQO52DoMI3yd2rverlY4Gqd9LzmOh6PjMeBOEsI2jwNbDcbtpstY5jF&#10;2K80KCO97+WKtmtlz9x45mliv9+z2++ZponNZs92tycn+bkUMzlzfuZhrGcYJ+YY5FlHlp7jdrtj&#10;uztwOByk/1LDm+WZigQTtF1b9ygZU3vvOefzcy2tFKlEYooSxGM0sWSKVmhnzs+bxICvwKhKcP+0&#10;ZpU6j4U5SJDAKaBbqxouo86E691uJ+GO9ZqX9nMkpnAOrixZ1uhpjsSYat1mmGNiDolhniQgdH3F&#10;8XAACrY+Q+mXa65fvWKxXOF9i7ESrmiM9HxjCIR55unpiTCHZ4FRqgZL5RrgkxinieP+wPF4JEwz&#10;RhvpEzsJcTM1HNxoWa9Llv2cqSR0rZCesta1RivnsAxzCrKZJUhzGAamaRJzdkpy72lY1Z6FppBj&#10;JM7zORybXI36tb5SWuO8Z7le0fY9x2FinCeOw8h2u5N+cQikUjBa5sfrqzXff/stbduw3Tyd551p&#10;nCg5n0OoF4uOq6s133//Pd1yQVZZQgdL4tcPv6IU9L0ECJ8C5az19XUpiiqEGJhjkJCY81Nsedah&#10;jAQXOmfPoU5t2+Ga5rwXLgpc4/nTd9/x5z99y6uba5rWY53My9M0stvvOB6PGGvl/lEK60x9BiZ9&#10;mVxr63MAidYs+p7l6oquXbC+uqbv+9qHrf0b5HlhCDK/SY176p3WwKa6V3a1ZgsxMNY5zXt3Xhed&#10;dxI2XhLaaJzVlCJh3N47uralc46usRjA6sKq61h2jfTcFDhrabyn73ratqX1DcvlgvVqzdX1Ndc3&#10;N/imIYQgRPiDzBPDMFByouta1otFfbYlzyNCmM7XluxPC2Ga63WsUaXw7f/4Hy+inMu4jMu4jMu4&#10;jMu4jMu4jMu4jMv4735cDPCXcRmXcRmXcRmXcRmXcRmXcRn/yjFPItD+I8Eu/D2F/CVj/Onz3xPr&#10;/p0Q+4Xve0kI/ZKw+LlA849e90tf/1yMDvxG+PxHv+9z2v3pWH7pfb5ERPu98RLx/SWa+/P3cPr9&#10;z1/bS6/j82P7278JJ7H3icKsq+n9JDqS83ESI1fRhfFnYoEYXPRZV3a+zqjiv0pTRZ0Yc/KhtanG&#10;E3sWt9oqXjDVpG2dCBetFWF0DCKMmePMDz/9xE8//4LWmqurK5y1UBLWiABgsVjS+pambbler+m7&#10;DqO1vOdKCJ/DjEKJaapryTmJAfTuHq0RM04VUskbNDgngud5mhjnwDzPKAqrZX82LZUqKjkRA3IW&#10;46GqYiqh5ZqzeBslgrgTSbNpW4wR8vg8TWJEOR1PhFx3IgApLfSEE0EpxiQCmFJomhbnXBVJiwBE&#10;aRHUNE2DtZZSSarWepbLnqZ1Qq/gE82XKkKyVRgcU+L9u/dM48Rquaj3p5jfUzWvlVwYRxHO5KLE&#10;SLdesVqtWCyX5FI4HEbu7++5u71lOB549fqNiDutGIOdtSLaTJFxGGia5mxo9r6KeksilQxoqNep&#10;sxZNxjg5XwUxFu0Pe3I1C4uwO5BCEoOjFip72wjtYzgObLZbjLN0fXcmesdKoRfTvtwjTduiNMQY&#10;RMBsFF3XitFfaR4eHuSc5CwkoUpubbtO6L1ORG4FVYmE1fwUA6Yeewo8PD4RpoBznnmWUIS+X4oR&#10;2rqKQ9Y0XctqvWK5WqK0CNCstbx584bXr1+xXC5BaX7++WcenjakJOES2kjIgHOWm1fXrNfXZ2qg&#10;mF4zfdfStS37/Y4YRTS9XC7F+I2QwYc58OHDR8YQRegchB4Xx5npOIqZeB7pKyFHQhmaagoXsarW&#10;ms12z+Eo5M7leo3venwj4svFakm/XDHNgafHR1JOtE2Haz3OG/p6zqwRMV8GQsz1NZkayiAC9JCS&#10;mJDnmeVqyeuvXlHIIorPBWs0qijGYUBXc7OI9+RaOxkW/vT9n+p9LYYO4Czmk3lHV6qTiK1QYjj9&#10;699+YHV1jfMiyTgmOwAAIABJREFUeF8sO9q24XA4stntmEOkXy4pyM+fzr2rIrqcZS7LJ/EfInye&#10;ZiG/l5wpleiqSqFvxAA5jiPOWkKIpJjZH47EGKux3rBar4VOnkqdzzW5KOYQRUwZZvquxRvNYbdl&#10;+3DP69c3aCNiaN94XOMx3rMfBg7HgcfNE7+8/YVhmpjmkXEcCEHMdrkaAlMUY3xIhd1+YHc40C8X&#10;fPP1V7y5uWLRdnhjaJxFl0KppKpUEmEamMdjJbRojG9x3QLjPGMUEmxBi2GwzgUxZRHSFtCI+cUY&#10;zWK5qoJuh/ONGIAbIV5a70Drc4hLyYkUZiGle483DlPDUIZBiPTTFAgpiii9zrFai8l3mkM1yEpA&#10;S8oi2kxFaI5FCUpaSLyRnEKlqSp86+lah9WgkHut5EgYB+I8VnOSmNjdiabuHX3nuLle8/WbV+QU&#10;GYcjhSxG+LMAU4wjYpgT+rWYVOJZ6I7WWO/FXG401jVoIz/rXVODQgIxzpQoxCOtdaX/8Mn4qYV8&#10;ZBTM44gqhav1ElcJ3IYsFPtSzqJ7lUs9NmJU940EaYRUCHV+8m1L0/f0yzXGyrns+8VZPCviW5nb&#10;N9sNoZo/hfzshe5cyeV397fs91sxeWv5sEqR4yxmoxTrujcR5kiKQhbuOjFwa1OvL2tQRnN9fc1i&#10;tWTRd6zWS1aLJV+/eU0Mgd1mw/tffubx8QFF5jgMfPj1Pbv9jkXXi9CxabHacjwcOewO5CgmjUXf&#10;oTU03mIU5BSkPimZpvEsFjJnx3QKWpHglZjFLLXf7RmPAynFKtiXsJWTiF8ZLTSgnM7hR1orckoc&#10;hwObzROH7UYMFykxDwPTcKSkyDQMlCSU5uWi1l4UCfyYZ+ZZjv0pZCmmyH4v1Nd5nvGNZ311xaJf&#10;VMMCZ6PHXE3n0zgxTiPHUeYduf8mEenXIKIcxRw2TbMIkmt4gZDoMuNwJKcoZrsqjC85k3IgVbE1&#10;RahIwziw2+/5y19/4MeffuL29o6Hxw37/ZFpFGF5zInMp9rNGM1uu+Hh7o5pOIpgvYqLnRdiYIqR&#10;OSRCSBRlsF7IdsaIucBYda7VjbNnYew4jQzDkcPhWE3pYhw7HEfGYRDKIZn9bsv7t7+w324kLAmw&#10;zrO6uq7rjTvvMcS8t+cwDswxkkomxFQNzIWY4OPdPR8/3tIvFngvQU7WSnCWUHAjh92WzcMjx92e&#10;FAO7pye6ruGr11+zXl9RCiyXK7777ju0MXz88MA4zlxdrc/hAO/evuNpu2V3OGCNx/u2roOBaZ7J&#10;OTNNE/vDQQj21iK+cSvm8xTrPCk1c66E2ZIzcQ51Xsgcjwf2uz3H3Y4SJkqYmceRaRgJ80SqdZ0x&#10;Fc96MnSdKHR13nx8emSepmp2CYT4yWCBNqAVMRXmWAhZQimurm8kwCZL8NUpgKpohbZCjQMt1MKU&#10;iTHX4AFD1/US5JEiOaazKSpnmUPjHOscL+TEXAoxZxGYVwpo0YZF32ONkT1KLvi2oSgxBDZtJ0Ek&#10;bUfTNvSLBU3TENNMShHXNLi2wXl/NjkURV13FZnCw8OGj7d33D88sN3tJQTKOJSxErrRNmw2W25v&#10;79ntxaSx3x/k82lCG03TtuQoe4Cm6Wi7lljDfaDQdy2r5YK28TTO0tW9IKUwTSPTNJ3DilJK/Ol/&#10;/t//hf2V4cW+yOfBdl/qj/ye8fkT9fi3RvPfhhJyXsdOppJzf8Pov+utaF1DtqpI/flr+M33fGE8&#10;J5c/76O8dAz+qAfyUj/q9B6+FCjwr+n//J4Z/Tf/Lm2Q3+3T/NH7+3Lo4JfDEr903E7H93Q8dDVE&#10;v9RfeikA8fNz/9L7+PvQSHiWiSBmMjgHIp0N2DUUyVhTP2qYYTXCu0rTRqk6F5ZKRqaGBBVJvasG&#10;4vPfq7WEqvRDawze+Wq411gr6501YkZTSmOsmDn3x4HHzYa//e1HHp82Erq1XouZsv1Ea5c6XWqH&#10;mCNjmLl7fGScoxCxY2IcBkrKsqeqwWOnLlaqBs+T4SbVwEGqybVQiElMmNZ8ut9iTDzt9jxsNmL6&#10;c/U1ITTLU42mKtJXwrYsrprbx3GqRm0t9XLtJ6kaqvYpPKiGSs1iXpnnGaqxxjf+xWvE1r1srCFE&#10;J9NeCgGjwFkxWEq/R95rrGbs03lT9TUJ8VycaDlFfOPoq2F6GAecs6xWS7x3XK1XtN7XkCYhw54N&#10;uUnC22JKZ0O8UhK6czKEFwWH4xFrLa9fvYJqLJL3kiSIxUpgZGPN2WB7MjKnFEmIAa9kObbOWlCZ&#10;3X7PME7sh5GYCgVNKnAcR8YpSH2kZC3TSsxjpUgd1/hGeg/PAgWkt+nRNZzBWAnW7PuOtmnOx/Fk&#10;JD4RUXWR++zUKzRa47z9rFcu+3+D3OuN97haH5/uY+lPmWr8lqCd/X4v5sY678YkQTR3j09sd0eO&#10;x7G+h0TKCV+NqFobpklqhcPhwDhKvTUOI5vNE8YYCVtUn/paFOmzKaSeOAdKGfNpT2wsKE0IkTln&#10;CtK3jXPAaDBAmic0BWcVi77FGi1hgIAqSN9HqXNfKebMbn+U+jdEDnNgnGca1+KMnCNOZkRjxIAb&#10;gpiLnanhAWLmkzU3nfe+aE0ISUyddR6LKf42UOK0uID09FTtvddzDae5mRrSZHHWV2KrOd9XTdtL&#10;OK0qtdeahTI8TaSc6s85ocnX9cJ3bQ1Y66S2G4f6XqvxtM7vQvGGtutouk5C/rzn66+/wTdOwv/q&#10;fdV1ncwjFFKaySmIoVnrs/k9xkDXNtxcr9EkqX9jYp4jm80GpRWr5ZKH21v2m835nDauBhMai/PS&#10;o04lS/DdYon1ninMxCy9tXEeK7UbphiY5qn27aRv4Z2EhIIiK3nOoLQi1aCqUxBDSgljNN56MZYj&#10;85hRmtocqudfjkWcZ1QNBBRj4qd+u6qm5Y+3t9ze3rLf71l0PVp/qp+89xgrQWnHcSCEVHuoUsOj&#10;DUVpUkZC1Or8JMRkcFZ6YFarsxleek65XvuOrl/QtB0xJELOpFxwTcubr79hfX3N+noNCqZpQinF&#10;sq6Vi7aTda9kvLNQJCjGOYtxlnGe2Gy3TNNYQ2tkjx/miTBP5DRjVMF7MSnnFJnHIznOkCJxHMkx&#10;QE6oGshXciHNiRgjOYO1p0Aduf9VrT1O+xgJIZD1baoBleMwctgfGMeBub6naZxkz5ti3RMktKmh&#10;Ps6jjH5mXIZCJpd4/jsSSIAEQyooWcz0peRzP0XWe7kfTQ2p8I2XIOMUa7iNfIzjyP5w4DgM7A57&#10;jscju92BwzARCxStEfuyzInDONX1L2F0riEchWkcGQ4Dx/2RYQxMU2C7P+Bccw5X3G63PD1tmebI&#10;nBKpTjKxPpdSWtfnH0YCVZxck0obYsyM4yTHTckTioLUNtRgmhwCMQamMNdnlPVZlrX41uPahvVq&#10;TQhyrmTvasVsbkwNRSrneirFWN+rXG8pSmhfyZkwzxwOB+ZpPhurT73IFMOz2v0U9KUJKRNiXUOU&#10;RhkJ11VK+vldDVRwzp5DfWRfrWptKwEWCohzrGEvge3Thr/97Qesc6SUz0GNOZdaBxnaTvp9JZdz&#10;sFhTnx+eghhVXavFTJ1rfSvHJacail0Dpk69Uq21hLqA9AC7TuoH7yVwNiUJOBwHSpik93bYE6eZ&#10;kpIEcddeliry/DDExK/vf+WX9x/49cMtm92Op+2WAixWS5qmI0Y5h6nWq9ZaWu9oGosiy1x/c8Vy&#10;tZRQPy2hTWLmV7VPK73ajJi3jdUUVZiT9BJXKwk3abuOpu3luRaKWDKZwtt37/jpp59w1tf+rZaw&#10;Tid9r1IDM7yzOCP9MDnGCl2fY9kaIJLCRE6y1q6XC5rGs9k88csvP/Pu/XuMt3SdPNd9eLonxJk/&#10;/el7+kVP13cSqFlrZG00zjmWqxXXVzdc39zw+vVr1usl9Ynjud9SaqytqkEHqgabSf/hFOZraZuW&#10;5VL6L/M88fDwwG4robzWnILCpATxzqBUIU6jhIvkiFXQesui9XiraL3FlILOAac1bePxzsuz0BoU&#10;MRwHHh83HPZHnPcSEtQ4FosFfdefg7+d0XSNBPzGeZYgR2tonJNg55IptV6i5Br8FJnniT//L//H&#10;RZRzGZdxGZdxGZdxGZdxGZdxGZdxGf/dj4sB/jIu4zIu4zIu4zIu4zIu4zIu4185puHwhwLi03hJ&#10;DP25QPZ5av/nguAvEeaBL1KpvkSi/83r+oP3+CVa2eefn8Thzykov/f9L33tuTj5S4EBz4Xqp//+&#10;nin+pb//uTD+JJw6iYBe+l1fEj+fP9e/NaWfaCi55HNKPVThsba4SnSgEoWNthjjxHBj7W9EzydC&#10;t9FaqFv1xJXPX0sVvJyO30nIL/Qij29anPNCG9SKxhmsFrpoSUmou6rw8PjIDz/8wPv372md49X1&#10;Wl4v4Jznan2FKhpFOdNSQQgjKSXGMKO0omtEzCdmLxFbG21oO382Mdoq5HbOCUHxeGR7OFbBjK4E&#10;+U/XV6lE8zmmM60CpRkPA8fDsVLkhWEgxqtyPmYnEVIuinmaGA7787ESMVlBlYK2VfRZz+eJdpmj&#10;CIh901Raq63maiFClGeU8pMwUBsnZtmSUFDDD4wQkyshU+gych2EkMiliJlEcabO50pIiyEyTjMh&#10;SqiAb1revH4tZrosdJL7+zt+/PGnSsOcMdby6vUrGu8I01hpF0Iqv79/4OnpiRgj/WKB82LW0uYZ&#10;0edEUqgCU6WE+OCbjpgK282WYTiijakUFxGrH4YDBUXbdmK4m4Uq9nB3j3VGKM6NF/NpjFDF0sMw&#10;sN1s8U6ExmGeKCUCYnS35vSzDYf9jnkc0FrTLYRQ27QN1nuRxyhFLooYUyUtg7cayNU4lnl6emI4&#10;TlxfXxOrUUkMyx7jLKkIrUIbLcZNoymKeu5EdL1YLKoByAjNY57JRT8LvlA4b3n16ppXr15hrWU4&#10;HAjzBDlh6rV62B84Ho5cVSOiUmLEmXNht9tzd/8ggjM0bSOhBqQIsVJ3U2SaBvk3U+lFXsQ4hYL3&#10;DWOIlb7hcb6BGsJgra5GLMOvHz4SoxjWxmnkm+++4dvvvyVXgk+KkXkOzDGC0kKASYmb62tCmBjG&#10;gRATfbekX/QiPveak5i8pE/E5L7riFHCD1KKIvBXitVqxZ++/57FckGMIloz1WQkc0oN3lAG14gg&#10;+2m74f7hnn/653/mabujX6xYLBZYqyk5QIEpzEK4nyNNt8D6huM4cRyOpPo3RMSeCNX4AEoM2Qj9&#10;qmlaUgo4oyq9T8RhIOchV9La8XAUkV9IEnhhJERAjHNAFpp1AYZpFDJ9FvpUDoHGGfrGc7VeY5wB&#10;DbnOgUKnVYxh5uPdLcdpoumEvCbi8EyMM8fjgcenB54eHvh4f38WhL5+/RU319d0jUOlhEHRt02d&#10;CxMomXdLSkLgzUmokyi0dbh+wRRmdocjRWlCTiI4jpFUCsMwnYlZql5jXb/ENS0oMXSrKkQWarsW&#10;WtspcMN5jJNrsu172rYhl8Q4DgzTwDRHhmESInFKHKeJwzAwDhPDKML1WMXJuUCuNKVwIgdW4u/J&#10;zJZyrOQvVYNPMiVFCYDRlRpfCXlaI4I/NN61GG0wGrzTdK1Q3xd9z2LR0y97MYlU0kwpBaN0FXaL&#10;6VloZlbCJpqGRKWie19NsLL2WSNme5WzEL9H+RACHjU0R+jyzjmM84DBWjFXXF9fichbwdPdLWE4&#10;0HvPZrthjkFIPs5jlAhg5zALKbTrhTBcqOEnRcyU/YK271ksV7RNK+LE1YLVaknXtSyWS/plT4qR&#10;4Tiw32857Hf0bYupJiCl4GnzwPt3b1n2HY1zQvdMQchKMZArxd77StnMYgTIJdO0DW/evKZddGSl&#10;GccRpWG1XPLNN1/z5z9/z3fffstqsWQeRuZh4On+nnc//8hhd2CahJD+9HDPzz/9xN3tPSlENJpl&#10;v+TNq9e8urnhzZvXLBcdbevlNdQaRVcD2jAOeC9kn1SFt6oSnZeLldzDWlNyYjweCdPENI0chuFM&#10;ED6ZdBYLOa5a6zrvKQlMqH83pwg5oxBBr4jjE6roM3lbaTGdOyeUwqZtxfhbqAbVmRwjOUYOx6Ga&#10;hyW85FwPa4Vylv0wcHt7RwwiyN/vduz3e2KI7Ldb9pstwzBxOBw5HgfGaZIAllZM1F3bsVqtROzZ&#10;eJzTKETUTsnEMNePILSozYbD4cDN9Q3WOpbLJW2/YLVa07Ydi34poQtOqHEpJ+ZpJlbhrbGa4+HA&#10;zz/+yMfbW7aHI7v9Ed80tE1HSoUwB6zzWN+hnacUoYyXHOpeRgIVfCv13v544MPHD9zf37PZ79nt&#10;B95/uOW//uNf+Kd/+gt/+duPPGy2tK0Y0k7ErBBCFeRalDJCeLcSAKGVqkRIS6rmg5SzGKdTqpT7&#10;jDFOyGlNI+aNUmrAx0zOIry2RtP6hsZaNncP/F//6T+xebxnsVzQdx2vXt/QeM8cZrk3FwuOxz2J&#10;xGK5EGLhYsVuf+D+8QlnxahTap1fVDkTWX0jZHOUGF6Gw5HDficGbWfPNaDQe6sAPyac8zS+4bjf&#10;s9/t+cv/+498ePszt+/fc//xljDPtVqX8BXZL+mzwPpsNnO2Ut2lTJ3GUA33SL2XCikLpXhOhVSt&#10;NyFECatZdLIXrMa8AjXoQMjqsofQtUZMlLpGpVoLxLr/CCGehfhayfGXfZrM11TCaSqFmIS+23c1&#10;xEApQorMMdJ0HW3XY4zDernerHOYahg8jgd2u43c/6ZSVSt1XsydElhTSqHvem6uX7FaXbFaX+F8&#10;w1SNabLPtGIQ7Hq6fknXCU1tngMxBMZh5OnpgduPH9lu9uy2R3KCbtlX4hv0XcOi83Q1JMZboazm&#10;lBiOB4bjkePxwOGw43A4YrTm3/6Hf5lAe57Hv+tr/JFB+rRXfKl38qVezOd7/uembXL5jUk+pXTu&#10;nDwnjT/vQ5hnJvaXejuf93N+r7/ze0F7L/VGPn+vL/29lyjlnwcPfv6+TqbDPwp6fKkHVWqSwPmw&#10;foGa/v9nfIna/qWvv3Qcv3Rd/VEf6/f6b5/+X1XDxvkb6zFRv6HDyz6jBoFZg66hRtpIEIuEmNka&#10;mqjPPSbZ3UkNcaI8nkyjJ3P6ySx0uhZNDXhBFTG2+Easo2c6vfQBTvVxSPIO7u8fubt7YBinupfx&#10;rFdr2U/WkDWlFadXtT0cGGOiFCXGunEScnrd54lRV9dwGpmjm9bXYEVZR3Il3KeSmIPUfafeFkWR&#10;CmwORzb7PX3Xs+g6ToatkmtA4ul8nAK2jBMjXUgcDkdZc07BFgpSDORUqhlHn0nMp16bEHGLrLmN&#10;R5m6luRyvi5cJbLmnLm9vWUcx3OfUSi95hxwBEX2FNaQn5nXToFWkjFZcEZ6dilGcim0bYPRhnEY&#10;ySWz6HsxKdlKRTW6Bh+U817WWEOIge12x+EgAUjWOrR259peKc04TzTe8+bVa9quqyb+dO6ZKqXE&#10;vF1J8FZVemz9mGNkmqQma5zDGllrj+PAMEwMc2QMUUIQtKlrdybUeVYbI2uhkZ7eNMnxM0qO8zAM&#10;YmrqOhbLJc6JAX2xXLJYLjDGiIFzHOt6PWO9r0EDoE9BE85KgE0MuMbJ2n26T3UNiq3BL6elQWu5&#10;9yRYQH7XKchgmmcxDBfpiYuxUzGGwON2w/EwUbLU4ae6e7lc0jSyXxvHib/85S/8+uEjx2GU0LZc&#10;JHgoTHz/7Xe0TUMM6WzYPoe0VEOoruRWCQeS4DdlDBHEAF/v81JypZkiEXY515BMMWVpY3Be+san&#10;4MZTHTqFwGF/5DjOpKKYUn0GkDPeuhqGIwFFKReGcZQgCvI54CLX3rOEmCXmFClKM86BcZr56quv&#10;6dpG9vM1iOxkotXIvkhV03tBQglL5hw8NYe5Bm5Jf1L2r3U9L6XuIyRUoeRYDZKpBjUdiTEIjbxt&#10;xYieE3NMQux2Dmdsvb5GmrapAWhSx0tmhYR0xSxhZLlkVqs1znvu7x+4u787106m9vtLkjCwGGcx&#10;vjpPSoXHpyfaxvHN168peSbFuZqJpX9wHEbapuHqakUKgRRmVM50XoIDNZ8Iu9oYYkpo62j7BcUY&#10;hmk899inGig1xZmsxPjujD4TgpumQVVTnnWe5XJZzZJFAvSqGTRXqre10gMOk5jcQ5gl0K/O8zkW&#10;wjzX4I+M1XI/ta3sNax1YiqdZ3768QeO+z3Hwx5nxciKKvgawGKdZ384EEOQ3kk1eue6t8po2Svk&#10;Up+v5LoflbnyZH43RrPom3OQxuk+cM7RL3oWfYtzhmme+HB7W0noDc4Y/vrPf+Uf/5//wq/v3vH4&#10;8Mg8TGKinWfmaSDGmRAn5llC5babDdvdlo93d5ALVhvZn88zMcr1oFWhazzeWYzWDMcD8ziQQ6DE&#10;QEnhTKgWc3OQQLooYV9iHpegrVTN45Rce6/p/MzImBraEoL0M2tQipDEJcQixyDhtSGSc2K72/C0&#10;eeQwDMwhyvemRCnIPs7KOUohVdr3xHCQfc1+t2McR1LMrNZrfNvS9QvaRU/f9fSL5adwkcLZoL8/&#10;HOXemybmmCXoUjmmmNjsDsyxUIwD41HWkTPMNfQug4QqHnYMx4Ocd+MIMeGtHN9cFCFGbu9u6fq2&#10;1jWZ27s7HjdbMIa+72t4p6cg60EGSlFMQeYwqXUq5b3WgqVkKLJ3jznWHqict1PYRUqyhz7VQhRZ&#10;E0ExHiUwbhonVA0NluzAGm5T1+nf1Lmna6L28MfjKKGInHqurvaVavCXPe0LngdGQYoy54SYK81b&#10;Qme0lj55TonG+9rvrGtULBKClxNOaQyga8hYCoEQhEIfY6Lr5HnKer2WwGNjef/hA3/92w/kovju&#10;u+/wvqGvQXLeSxCQUqo+r4vnQCWtq/mdT6Ec9rxHlOMp/Rkj64A10gsuSJjkasnV9Zq+a1FFgjJy&#10;DFCp72GeyfFEDLdSSzt7ruOttUyT3Avb3Y6HhyeKKrStx9bwc28lAAMtPaG+bclhZg4TOUe8s7Rt&#10;K6b8tsfUYJq2bTFW1zpEAguck7W761rW67WE5RqDcY6m77GuJSsIMRKzhCu/e/crx8OA0Y4YkgTw&#10;hBnjDNrqGp6RSSGRqfvAktA540omjxM5BEiBEmfKPENKGKBxToK1FSyXS4ZhwDt7Xhu00XWtVjLf&#10;5Awl13DHcg5cyhnpkfct3tnzMyDnPV3bs7q+Yn19Jc8b6/NbCUqQIE9XX0fTOBrnuF4tub5e03hP&#10;2zYo5Jme0WJ6n8Yji0WH0Yqc5HpQIM8AJPqBEiMpTKR5pDFKeo+1X5ALxJi4v7/j3fv33N09sNnt&#10;OeyP5FLwNeSr9Y2Q5ZtGanZnsVqeVzlr6BovzxEW/fkZthwvWYlTlOPzD//rxQB/GZdxGZdxGZdx&#10;GZdxGZdxGZdxGZdxMcBfxmVcxmVcxmVcxmVcxmVcxmX8K8c0HgD+m6lcn4uV/54Q9dvf81ww/dLv&#10;OH3Pl8S9XzJt/1ZgzVlg+clULSJJxZfFvp8Li0/imc/F5/DHIu7nx+MkMD8lwL9E4/rS8XjJNP+S&#10;uPr5cTkZfaw9EbUQaiEvU+lfOmefSO/Pjnf98TPV4fQ6VTXEGiuiX+dr0r2pBAOhfgkBS1LfdSWu&#10;yN//bciAUDXy2WCv9el1V2G7EePu6aH8iTzvvKVxHiq5xTeNPE/Xily/7+5WjNTb3Z7r61csF6v6&#10;0N7RtQ3DMADlTH+d5iBCAyvUi2E8Ms0zShlimEW86zRN09D1vZhHUFWU6FAKhnnm3dt3KAVt09I2&#10;DdoYcqVigsZYMacO08hhGNkdj2w3O4Zp5M1XXwk8qFKyhKKSz2Jk5zxoxWF/4PbjBw6H45kuXM9W&#10;JZM+CxRIIv45/VcI2KaSpORcW2fPFGqFIlayq/dNpd2rs3lI7rl6s51cMpzE6NC2DW3jSWESGo4S&#10;OnRMSUShKaKMCOFDmFms1kK1KRBioOs6nLfs9wdiFMKHKoXvvv0aBWK6LqmSXmZizPR9z/pqLYSu&#10;evef6XFKVVp3QlfS5DxHDsPIz2/fsj8cMM4zDCPaWDF6Wnkv9/f3KBRXV1dn8eE0TzjvaDshvKd0&#10;EtEJiWyaA7+8eyfXUtNUIakItFJMHA9iEu8XPeM0opQWA1Hf4Rpfr+EsNOBShMRdDVlt0wjduogg&#10;MMyB/f5ACIF+scAYKwLsKDRuoeNoubWViLpLpYYqBXMlXa6WC6x1lbYiZjylNTevblitF6AKr1/d&#10;cHN9xWohAv3d0xPH3Z5pFDMiiPmxaVrapsX55iy4n+fAw8MDm+2GkksV/bQ0zvNweyfCuHpva6Ux&#10;WtF1bTUIlCroFnPDcRiFflN/j29adBVgGecZRzEeOe9YLHq6hdCObq6uRBiXMvM88/D0xNu37/nL&#10;jz/zsDsQc+G77/9EDoHtfs8c0nmN0RpcU8lqRQhQpZ7XRb8ApckICWWeA6VA2/X4tpHjGUI1eGhK&#10;SZVIos4mT9+2hJz4z//3f+Yvf/ln7u7uSTlzOA58/c3XLPqeaRzJlay82+3ZHgbefbhjGANzTFgn&#10;x9sZI4b5IobEkIOEcXiPQmNO830SytJiscA1njAHwjijkpgjtk9bHp82fPzwkf3xiK7GdG89tgZ7&#10;gMIaS1GwOxwI80zbWLzTOCMUttViIYLbSkZJOddgB6FxT2Fmsz+QShHDcS+G67u7W+7u79lsd+Rc&#10;8N2CoBxvvvqWr7/6Wsg2SkGM5DALLXu5FNohYK28RlUFmFQTYQJM2zGlyOPThlQUtmlxvgVlPs1v&#10;yHqiq/ldWU1CMcdUBWleKFpJAkZiNaaXggjLra9mewvKMIfIOI08Pm04HEf2w8QUAvlEijGWEnOl&#10;/OSz2HEOQQSyk4iui1LVhGrrvJ6IYa7Cd1nfjRaBZopB5u8sxEVOtVk1eqSUq9kzoHTBe4dvxHDc&#10;ehHctW3LcrnAWjFjTLOQ/8RjaTjhZuQ4iQEzV5rmidqXM9UQqirJfc88HEWMZwxN25ErtVJXs45v&#10;GjGz13onC1v0AAAgAElEQVSibTzGKJaLjumwY3N/y+HxAVXFslNKzCGxPxx5fHhkt92SUmKxvKJo&#10;Q8qFwyiBA6YGrmjjQCnCJMfJWYWxBa2oAnIJTVkvFyz6ltZ/MjallLDWoDR0bSPkcSNkoRPV5kSQ&#10;btqW5XLJou/pW0/XWBpnKSmzr9TieY6sV1e4xjMOR8JwJM0jRoGu9Ohl37HoW/q+5auv3rBer8hF&#10;i1kdTQiZzWbLL7+85ePHO7a7bTWfGbwVA4C3hsYaMf1oCUVp+5Z5npmnkeNB1hNKEUpjjJAjJUW8&#10;1XRdQ9f4WhcgJv8wn0XiYmLJIuj3jr4XIpAztoZziFi01PpGI+ENuV732ppzTSo1iBg+mrbj+uYV&#10;i+WSEKMY2OeZ4XjksN+DUnRdx3Z7YLvbEYPMe23T0Hc9JdU5m0LJkcY7vv/uGxrv2e33Z5KemCCg&#10;73uatsVbMT13jWfRd+eQDYNCk0kxEJMcuxACh8OBD+9/5f7jA20rRm3ftrx+9Ybrmxu6tsNZW6+d&#10;QqzGAF0paTkl1ssVb169ovUeVQp3Hz/y9pd3/PL2HYfDgG86MRBrRb9csb5aU3JhnmZSFLPO7jhw&#10;e//Erx/v+eXdr/z68ZZxnphLpl2uOEwT/+W//oUff3rH/eOeGdjsD2hnWSwXKJSYJqzl6emRv/3w&#10;A3d39xTK2QQ31bpH7v1KsqrXvKoCV6WrCVIrIQKGiRgix+PI8TgyV+r41XrNou9pnGe9FHFv33US&#10;HlQKcRYDRk4RreDV69e0Xcvj5onDcWC1XrFcLKQOBRZdT6l+35PBrPGepuvoFwv65QpnLWESs5ex&#10;QlMrOZOikML1yXhZpLZZr6/ou04Ims4R58B2s2EOkWmYRdzr7dmsUlJCIwYtfdpjaQkAUMBqueJq&#10;tSbHXPeOQnHPStaZWISeeVqPUkpCBStnbxumrqXjNMt8XoTWqo1BGdkTislcBM3TMBFCoJRyprMO&#10;h4F5mmsNK7VJ29hzvXwyXpbzXsF8Iv1WQqJxlcqWsrz+FAlRDOk5Rtquk3AT40gZYhSSr6qGVqWE&#10;uHgiiamSZU1yTojO2giVeZpkn9F0XN3ciIjeaJrGslj2XN1csehabK0dldZMMRLmyDQOWKXQJQnp&#10;LUh4iNFC/p2GgXdv3zIOYhzLyHssyvDv/+P/+S/qr4RnBviX9v4v9Ta+9PGSsfv03+ehg3/3O599&#10;/2/M4C/0cs4//1nv4aU+x+cm99PHqf9x6qO8FIb4/Oc+N18///2f90Cef+1LvanPj9Gp1/C8f/D5&#10;MfxST+c3PZnP/u33CPJfOrdfug5e6ql93g/6o/DFl/p3f/QaT9fOSz/z93/3S6/lE73xXC8bCTE6&#10;mZp0nf+FsGvQxmGcwXkxQuQa8kc9xye66okCmnPd/+lTk688u16qyV2DrgGMANZ7bO1HCSVZqOA5&#10;I0al/Z77hwceHp+IMcn+cH0tBGulJbQOMaAYK6beMAcJAitF9rCV2GmN7LUa74k5Mwzj2cADMA6j&#10;BDwZTah7hZQySmvarkdbS8yw2e+ZQsA3DYuul/BE/YlaqpQ+9xWpX3PWMYeZ4XBEmRpO4+R4n+Zd&#10;MdkIgbjUeyFFCT6xVijy2sgid+5ZVmKp5GGqc11zMik/D57QtZaToAiN9V4CDoeBlJKQzbUQU53V&#10;lbKuzuEnAIvFkuPxIPVa16IV6BrGYU21BlcCvFJioA8x8fD4xP3DPShNv1jWYwMxSw8khIg1Vnp2&#10;bUvbtnWNLHW+Eqq9rXWi1uo8/8n+VGqbRdPStx3WSp9KTO6FKSTmmJljOfe4ymkNzFnqVyfBYSmX&#10;+nU5TrkUjsdRvqdt6RdLShFzp/RCDSVLjyulxGaz4WmzIcaA9y0lyx5FgmYMc5iZphnnmrr3rYT1&#10;GlzjK9H4PE/XGuQUkFmq2TvnGlaZ0jnQLpfMOAeK1pU8LPvGOM+Mo4Rcetey6JdYa/n555/5cHt7&#10;7qlOUyBnaLsGbx3X11csuoUYyHOqfY1UibB8MsA3TaW+S780Zql5i5I+rDYGoxROS73AaT1UoEyl&#10;+2rLcrWSsIgYJdAnCcV4miaG4yjhRk1Drn0mby1909RrTo7R8/VH11CllFOl13sJAlSyJzbOsd3t&#10;GYaB5aLn1atXyE9J7ayVqiaxGliolZCkjYUMKSQJ0Dntwep8aOp+O9d9vtISOCHhC7IXKUWCUGOM&#10;THUPmgHbNGJSREkNZSoVvmQJ34oB7/y5B18KGKtJJwNfJa4rVJ3bCj///CPHw4H1co0qBW+EmKzK&#10;yUBeKJVWfxxGtDZ889VXOKuIcw2+0wYwpATeNzjv0Maw3++hZBZtg6EwHfcMhwP73U7Os5Vefy7g&#10;2pasdA3uLM9qVukpNlZMeanS6j+Fj8i9eLr2d5sN8yD3pLUS4JtzlrC3YSBMczXmB4bjkXmeJDCj&#10;qBpUIFFVp2CGUmTOos6pKoPVim+/esW/+fP3/Jt/+DOvb65pGifhZUX2+aWUc+9cAjlM7VuPHIeB&#10;4TgyzfVckyXYs5LqZX6Veb5rW5rW1z1v3UXUEK4UJ5TKQvz1jnEc+PjhIx8/fOCv//RXfv3lLTkk&#10;wjjycHfPh1/fc//hluFwYJ4GpvHIcDwyjSMfP37gMBzRSrHoem6ubuTYxYSikueNoW29BA8oCfEd&#10;D8e6R5LjInsauf6stp8CCTQ4b3GNJeXCNM+kXD4FLtR64Lw+UgMUq3lYyNFe1idrZO2p5u15mhnG&#10;IznXALmiSHOUUFsFxsj6qbQWs2aQ8NRxHCrhW/Yyd/ePPG13vHrzNb7tSEUo1CnLHBxTpZgX+dvU&#10;UAOUrv08J2GuTYfzHW2/BOPIylC0JSHmdzFs67pWZCGtzzPzHCSAuD4vQoFvG2KMPD4+8o//+I98&#10;+HALwGq15Or6ilevXosJ27r6LOMUQK3PtdR+d2C3P9Rg416eNzkrwYkpfAoKqDXlHCX4Luci7zsm&#10;VK2/5hjO69TxOJJjxtSwmhgTc5B5SC7TfA7btNaeQ6wAnJHnf955jJEAvqZpaL3M2THNZ4p6qoGu&#10;pz3Jdrvj6WnD21/eczxOhBq8C1JvdF1X+w7lXNYaFMSA1QqdCzkFSBGVEhQJHInzjNaG5XJF07T4&#10;xrNYLTHO87jZ8ePPv3B7/8gvb99inK/rvawpIchxmUP4TcCpqut7UeW8Rp/CgCmlhjSBMR7fdBLs&#10;6v2ZTq9UkZ/NEjhpjD6vO1rVoNgi5n/nfZ0/NNbYWuuLKb7vO/q+pe961us111drFn2HUgVbw6YK&#10;Ej55f3dfQ/0GCW7Rco8qJc+LrVa1R3R6ftNgnSfECKf+r/PyLNI6VA2NyAoKEppVav0UogRbdP2C&#10;5WpNUYrNZs+vHz/w+PTIMA10fV+fRVt5NtXLuZmnEZUjXhtymAjziKagUkaXhLcGjWYeB6bhgDVC&#10;j2+8p+SIUYqmbVAojocjj4+PMu+nU1h1OYeG5QLDMPG0eWK/31LI7A87NpstMWZA176gkXCAWts7&#10;62qQrMNqjTP6HPRjrdQ9q8WCm6srFl0nQYvGMByPxBDoux5jrQSpRAmPmEOQoPSTfiImHu7vKVlC&#10;cdAaTH1WqArWGXzT0C1XXN+8YnW14uuvXtdaOZNTJodIyRLOqHKBIj06W4MOvPd1kjbn+lQb6Rc6&#10;72m7BV/9D//hIsq5jMu4jMu4jMu4jMu4jMu4jMu4jP/ux8UAfxmXcRmXcRmXcRmXcRmXcRmX8a8c&#10;JwP8H40vmbF/jz71JZHv74l6PzfG/xG1/NMXf/t54aTJVX9Ivvo92vx/C03ruSjuJCjWZ0G/+uLv&#10;eC7I/tJxfenfPg8MeH6Mcn3gLuYT9UWK3PPfcT6H9eCdTM5nuheqCrqqgbC+V1PNTFp/orRro89m&#10;dWtFfGydxdZU+pPJ4ERi+yQwKZXQbX5zLk/mbKWrYbuKCkSUbNDKijBGm0pBMmdzCBmh8EwTv/56&#10;y99++JlxDiwWCxaLBY1vsNZW2qoYp0KspHfvccYKFeRpI4ZGo9C6YIyISpumFfJRqjRHrWj7jtX1&#10;muE4MA1CsW6ahnkWonQM8WwUCmHiOI2EXJhmEVS1bcurm2tMFRaIMerZeTOWfrnA1de934lpS0zH&#10;zZkyplUmxxlKEkptjMzzzHEYRIz+jJKilZBUilI4KxShcRSai3NCHKJQRelUKr3QQX5D1MgZYy3G&#10;KmIMWKMJ40DJhRRTNXAXIoWsDFRRvEJzHEeGaWK33zNOE13f8fr1a/n+EFn2PSVO3FytUUqEZEKl&#10;Kggd2HG1XgvFrBRiFJpmKZ9EfydhT1XiEGJiP068//UDMWfabiFUg6bh+vqKvm9RlSZstebf/bt/&#10;y1dfv6GiNElFCBjTPJ2JMmEWMfU4TYxh5ng8oq0REYquVJqUmUehlszzzBQCxjtuXr/GOxHtD5MQ&#10;dSiFeZxJ1ST8/v07ur6la1wVnojhTSmhJ50M8CIucXKfaHnf0zhy//BAqWZMEdSfQhEy3jm5N1Oh&#10;bVsRojrLd999y82ra5wzvHl1Q991LBcLMQ1utgyHQ6V0JXIRQWLX9XIP1TCCnIWwut/v2B/2jOMg&#10;otS2pfMtHz/e0rUtq+WqCt+FQuSdRanCPE+knLHWEkLmabsFpVmtrui6Dirt/HGz45e377i/u2ee&#10;w/me2e0O3N0/8ur6hkXbkGLEOksuinHOvP31lh9+eUcqhT99/z1KKx4eHioR0GKdIedE1/VCxZgj&#10;BaFoa62q+b55ZkQS869tnJCEoog1VSW15hMRsFJrjHXYpmF3OPDDjz8yjRPaaHzTEKNQtb799htS&#10;kOtexHKRp92Bv/70lo+3d3z77XdcXb+i6xoh5qlSTQ5QVCYjQn4hRiniPDGPk4j71yuMsQzHgXkY&#10;idPMbrsj13u66zqZVwGtzVlERTXPWuckJKReR633rBYdXeuF2JUTXdvQNBJoMIwDc4oM08zucOBx&#10;u+MwTELyalv6vmez2XH/8Mjt7QP73YGuX9L2S7759s989823OA06RlSKqGpqXSx6EbaFmUwR0wuq&#10;riOKkoSoq4wlKsX9wxPDOKO15c3X34ihsml48+YNi37BdrtlHMUIk0phnEVoOo4iPtYKnPcAxBiq&#10;uLiI0L2IaH6cJ8ZpJsREjGL6HEchyol0WWG80Cu11sQQoUjwi3OOWClXJ7L1OEyEmFB13aOoSrWK&#10;lZ6ECKhTqmTqIKLsai4vRWqPtuuEGqSEEDVMI8MwchiOQqH2TsJntGIcj3z48IHbu9s6twY2uy37&#10;w8DhOGKsGDCoppFUBbS20jQLqophE2kOlBSF7KYK1joa3+LbFtu0QgathBh3IglrLaTwGDgcdvx/&#10;7L3JjyXJdqf32ejDHWLKqeqRTbLZTYLdQGullSBoIQha6A8X0HtKgBZ8fK9eVVZmxngHn2zS4ti9&#10;GZWMqkd2LzsMSGRVZISHX3dzs3OOn9/3y2nBkDnsn5iGgfE48PD4KM3D1hOWyDLNxCWBsWjrmJfA&#10;cZjIRcA01jgympTheDwyzxNagzXSgH1yyhEHuoQuGavhYr3i5vpSxOu1WV3pKmJQhnkK1RUxEWIg&#10;lYx17uzgpFWhaz2rvqVrpKF0vd5ARoSpMUqT+3FPHI/EaYQkc03c75YKtohoo/jw4Tv+6q//mvfv&#10;PpCyiMDEcVKaJlPOZDLzMjEcD+yfHnm8v+Pp8Z7d4wOfP33m/u6ex6cnDsejXLcobl5aKbrGSRNt&#10;FYtKo+hCWsTt3BlD33d4a2lbj1FIvDFPpDCxTKO4Z4dAjFHgAbWxtnGOVdexWm8q+KKTeNG6c3yY&#10;k6yTMSaWGEFpdvs94zRSTfPq3ipChXkJFeRjRBiHuEz76ni3vdhyc33N1fUVFxcbjFY0jef66oqr&#10;y0sur7ZstuJ237XtV3hUCpSc0DlBTuSwCLxBg3em7rOmuqJrnPWEOYpb4naDb5sq/OfsiGZshQBQ&#10;UNWpWytN23ha72m8J+dC6+X8SobjYWS32/P5y2ced09My1Kdv7wIlRKElDgcJ376+QtzLCjryUrj&#10;2w7f97x5/4FuvWFzec2/++t/z4fv/5IP331P07XijElhu1mTQyTHdI55FIrDQQQo2oiwsSCuVt7L&#10;sy7CESvCqnPD9ilXymfB2bIsso8skSWIyMtqTVwC0zhWQaEc0zjDPEpMOgwD0ziiUcxL4Mv9Pfv9&#10;kaubG1arFTkF2qbBe8fD/R1Pj4/s90/4RhqtQeAk2liWZanPpOQxzolj1zzOhGnhsN9zPByIKVbI&#10;lgC3hmE4N6N73wjcQwvEput6XOtRShPmyP7pgcPTPWGc0EpAH9oYbAWLeGOx2tD4RvKFrsVaQ0wC&#10;SxmGUfb7RYBETetp217ytZIxWuJfgZ8pUoJpEuE2VQShtRI3VK3q95tz3K61qYAyEbY9Pj7x6fPn&#10;M2wJpcmp4KzHORHK5CJrW6mChBACwyTnqatYJ+ZUxZ7ipKhKwfkW7b6uu0tMUIU9hVJdoasDmQZU&#10;ls9QxLG16TpiyRyHo7g5hsQ4ioDfWcubmyvW647tdsX1dsv1xZbLiwvW2w1937HMM7efP1FSZLta&#10;iZtldWHTVTi0Wa/YrFY0jcBfQkpMS2SOhf/yv/4f/6b6yrJMX8W8v1G/+C039ZdqLd+6nj+vRfzi&#10;+6l72Te5/jlXfwE+qL4pp7x07G+/9hL48KX6xbdC/n+Ne/m3Qvrn1/Ml6OK31+/0c6fjPIcyviSm&#10;/1VRufrtz/7fM/41gMWXrtO31/K50/1Ldarn/51z/oUo6Plc+vY+SJ7+0jzMv5g5J8EMRepPUmOQ&#10;P8poEXMbjbZSv7G+Okw6j7YO7+XZz1U4qcrXXOkMQHs2T09u4FVDhlYWpeS4TdcJPMmJm65WUi8S&#10;h3d1dsi+v3/g8+fP3N7eY9Cs+1WFqGgR/5YKbjJOhHLDiLWO7WaNb0Usas6wwUxMmXGesVqfBfDz&#10;Ig7eJ5DPEiuoSisR5nU91rciHM8CZ1PAerU+uyme572qEJllqeIkRwgCIHIV7mKqC7y42wYUX+ED&#10;VPHzMs9f1wPEXd1W0Y06GYWXQkkQUiCEcBYXnuaM0QKEE/dr+beYMkorhvHI7mnPNE9sthe1LiHi&#10;HomtqeAtOc9cCsM4YLw4ZGoKIotV1QUzESrY7OROvcTMOElMf3l5JftigYQItsV99is4UEF10Wyk&#10;XpbzeR93zopDr/4K7QlJhOC21i6dNfXfan6XCqlArLXGEAR0F5PI0qQcV+j7nr5rz7kR9TxyKdXB&#10;2uKaBq2MCLpqPU3XWmzJYt2ZK1xhGkWk3lqBbSkj0JySROCkrUdXwX2uzuU5Z0wV+J1rxXUdCDGc&#10;88QQggAynbjhnsAfMUb2hyPGN3TrNQrN7e0XUo5oZehXG9brDd47drsnfvjxT8xzqLGJOYuSt5ut&#10;QPHWa1rfEIM4Q6ccWcLM0+6pxhEK1za0fYfRhhQi+2HgfvfEcZ4o2rLebGmcp7EGqyDMk4DoTteu&#10;CtFt07K5uCDEQM5SL00xMU1zBXsKLM86h6v12jDNNN7JdTMS5262G4yVPKNr2+rQKxBU70SMv1QA&#10;QtOt2O3F4Xsej7x5+1Zgh1piZWr8dlpjoAgsVosQ9OHxieE4SE6l1VnALDACWX9jyRhba0qIO3JK&#10;ItwtNfbKSL28aC1ifSW5VAz5XAtWFWKWYjw/o9oYMLq63EqNkFpn9E6cf7UWiMVhv6fxLauuo+/a&#10;CpCKzLOIctGGcVlYQuTm+oaua0hhIoaJXBKlSDwYU6GgmJaZnz9+5OnxkYvthlXbMOx3zOPIUsFE&#10;xpmzMFIZEUmeYskYREjpnKPxDY1zqJwI80iOQSBoxrDb79k9PbLb7bh/eOTh4YFlmrjcbjGmgmeV&#10;Yt2vMEqxTDNTFcFTap20AjdTTDXvs4AIZBUniEuu9Yt6jZWi7zyd9zhjUEjNuuQkufbz2qAxeN/U&#10;9dZUIWqHMR5Q1Xl6rPULfV6PSykVuAUhiNN5Skly97jU6yCCb6sFMPj9h+94c/NGcpcgMATvXIW5&#10;SN33crPl8mLD99+9x7n6nqeKZUFq/fM0i/gYhdMGZyvYWOnzmpZzIc4LKst52pOL9Ql8rOz5PZSp&#10;IBvrHXNYuL27Y4kJre1ZLKq0qk7L8SzgPsU/1lqsd2hr6rsMee/ka56WYkCjsFr+GGVqHt7KsWtt&#10;YQkLyyJu9CEIEMMYgQ9OIQsMrih2x4HjOFO0JaPJ1BpdivU5knqkQtX1xVbAQQXdVLja1eUVfbeu&#10;rtEdfb+m61c0bX8GkMZYxeRHAcnN80JR8PHnj9zd3ZJSZh5nHh92xCXhrGf3tGN3eKLvBOhiraNt&#10;K+yjyDzWStd9z9J3fYWdRYH+GFXhh1ILkT1URL4hJYZJ6lhKG3GtL4pUCqkUIpCUQtV5Y50/i7iV&#10;MYzzxBIWgWfWWMXUtabU9wvW2vPadX5XfFrHyglIGOvPfI1zrbU4JzWFMMcKNVEMw8h+/8T+8Mg4&#10;joRZIEQnQI7WplZq5T0SJVFSgJwoWe5rriAfrTVN02GdB6vIFJYYiTlz9fYtl9fXrDZbrq5v6PpW&#10;9lilz/HsSTAtuX5Dv1rJvNWyz5/27pxT3YsKISVSVrimJaMErqC1PI85MS2T1FuS5OfOOtpWhOyq&#10;hnq6CpXlnutznHBaU7yT3LhvO4y2WOPwzlbgpYB4lNZoY+l8x7pfiRB7HJiHUWJfYaljVJH3EyXJ&#10;+9amQVvH7nAgxKW6hEvdVlkHxggkq86xVKhQWYlTnHe4xrPertlst/jWs96sORwODONAyJEYM9O0&#10;4J1jvdkQU+Dzl09A5u07ASkqIISZGGZKjdNiSsRlxipkL/Etq77HW0vjDG2/ElBVlrU+VGiJOkHj&#10;tTrnKb5psVYA20oVYggMw8gyB+Y5sN8/cXd3y36/Z5wGVn3HerOi63sRppeMsUrgwrYK4UumZIE3&#10;xBgYhgO7pyeOh0HWYaWYw4JrOoGMVzCL942sQdU9QCvFOMs7GGUMocac1LW573surm548+Ytb2+u&#10;8c7gXa1pa2m60BV5KcCXxDJPTNPIOB4F9oEmJYUyllKp0soYMgrnPTd/+19em3Jex+t4Ha/jdbyO&#10;1/E6XsfreB2v43X8Dz/s6yV4Ha/jdbyO1/E6XsfreB2v43W8jv++8VvOWs+/53kT7rfN2Kcmg5ea&#10;mX/Loey5m9BLTbrPXaq+bSb/c5/lpWbrlz7Lt872f84l7KXrAr90ff/2Ovw597PT53upKfylc//W&#10;LQ1qzypC0P9lczL/4p58ew++NhuLo5f4chYRLp9/rDy7N+LaofRJ6CaCGFWbZ4zRKKNrg4IX0r/3&#10;0kDjHMssLoQxRnE8Uonyi8uhzu7zKsvncq6h61aM0yQv9U06C/CXxeGXBqPFGWIaR6ZhJBtDjpH9&#10;eOT//q//lY+ffuY//6f/xN/93d9W5+YiDo6zwTtN1lUQXgpWGaZhrA1BLU0jTUdGKeZ5JsbANE2U&#10;JPdtnhc2bct63TMO4/nadt2KYTgyTjMJhesaQoZcxF2H6nR/8+ZNfR6kkfbk9vy18TlTUsZ6x9Xl&#10;JWGe+fjx47nxS25OJsd6n5QRV68iLpSQWcKMMZoQIymPpFiksUbDMgX6vq8C8cg0LZRSG9bgLMQU&#10;h6DyDPgggACrwfqWkjJGFfAN0zQR4kJBV7cmR4mxOkl6SkocD0em5VGaKxuP1kcuLi5Yb9YMhz1X&#10;l1tWna+OiuJulJG51jaWrhPn2RCW6sZWztfj3ORdm66sFoctWwwuwfbyirEKmpwXd5rVaiXNqcuC&#10;NZacI95Jw8t23aJZ8/HnLwzHAedsXfsMMc7S5JwSrW+qKF4aip1zZ+HnyWFM1zVgmRbub+/Zbta4&#10;yfHz7ReapuH9h3firpUKh8OAcQ3ONTRti9WGuUzQC4yiL9C0Ldo6adqpTrIlh7OoJYaZjz/+hDGW&#10;i4stIaTq5uIZhrGuX4au61itV4zDRNf32MZxuVnXht90dkm7urwgzBOuNuMty8IxJpQSIZwxhpSq&#10;0H+We5eqM7KqjfDryy1/9w9/T5ym2oxvKCWRY2QaF5wTJwrnLEpZUloAzdubG5x31el+4nA48rTb&#10;cXd3d3aes41nu93Sti13f/qJf/r9P/MP//HfE6sIvOtatttL3r77wI9fbrm9v+fT3Rfe3VwRUsKl&#10;jG50FX61JERUTimEsLCELG6wOdK10giVM6h5FteW2gBFPjmkfHXYkS8UlDKEkNl9vudPP3/k5uYd&#10;m8sr9o/3LEsg6cKnz58x/49ms+q5vrkCoO1arm9ueDNFfvrpZ54OR66vF4zStJ2nxAVtrDRIjuJw&#10;exse+d1f/gWkTAyZ/dOeFKSBsWlFrKGMphhNKhnXNHTGEHNhvd3y9PTEMAbu7295C6y2W0oFo4SU&#10;6HyLd5YSA40zaDLZOvZPj8zLcna5n1Jmdzjwpx8/MkwzaItvO0pMHKeZ4U8feXp64tOnz+SUef/+&#10;PVpbvGtQJfL0cEfvXRUmJ4wG5TyubQgpoq3BVIckYxQYRS6GGCMxKDBWBNHjgrEe5xsut1u8t3RO&#10;XPJChK5pzw3wj/sd1lhWXUezWkEpNG0rkIvazHraH1MKzGGuTn/gnEV7jXOOvutxzosIJSbmGEko&#10;hmlmmSPKyPzvVyusd+zvbpnm5QzzSCmz0pZpFMc97zxd29M2DqNhGgZSmClRHKpyKZgqKD45ZLWt&#10;uE2JC7GixITSjmUemZaJ3bDny8M9Rp0c6bI8UxmMLZQUBRxgEq2yjPOC9fYsjDm50DjnWJZAzksF&#10;3xSGwxGVk0BeFDReoa3HaYu2hs12hXfiRp5iQhURgKQlMg0HSonEDN4ovvv+e566ToSqdwFrLa33&#10;6BJQJjAmcZQahwHXduJKdXJXNCJoVSkRo+E4jIxjRpGZp6U2OFqc0kxhZDgeudhusCWRxgVSxpUC&#10;OdbrC8pq9KpjmieWeangDHHoOq2RcZlFqJHFlQ+UNAhn6LsW2ziGMdA6Q+O3rNoG67RokKvDjtXw&#10;9jsJZ2cAACAASURBVM31OZ4LObHZdvzDP/wdSlliyjw9PnE87kUQUTLj8cCiFamCGpSCaRhJKeK9&#10;p+17tpst626N9b42o2esgZwWpllcTJ33WCvC+pX3OC/7Wk6R4UlACsdhoO162raVNc8a0qmhGYUz&#10;VtymQPZyJaAS7z0ZTQwBLYsly7KgEdCEKoX94ci8LDhruLi8RBV1bnrPSnEYZ4oWa+wTgKEGAnR9&#10;T9N0NFZTUmAeDszjgWUYccZgqyhJYEeyXqhc0DV+KjmRUnW6L5GcAt61GGtZtZ3c3ypyWJbE27dv&#10;mZeZ4zjgGn+OK0sWkJLTnlXTULKAFGKscVws7B52LN2Cqo2l637Ff/jbv2V78cDucGBZZobhyJfh&#10;M3FODMeRGKN873qFbnqmrPDKUrImJRGT7b488f/+f//MarXi++9/h7eey8tLgRg0mmE4EpaJ49MO&#10;lRObVQ9KRNv9ZsN6e0k6Cw8VKn1tyFZKhIXGSNwZp7m6fsmaVkrC1Dyh5IVYkjSop8Ru3JPCyIe3&#10;bwXaVJ3/YsnkRQQh3nuUthjfcBxH/vEf/5HjtPD9X/0V79++w2hF6y/RJROWmTcXWx7ubrn98om7&#10;u89ok1n3W3HbM4ZxHMU1Ucm9SCURSkQVQ86RkhTKKt69/8DFxQXTMhPSM9fAUZ7ztu/ZXFxUx3Gg&#10;JB7unyip4KzCO0UMM/M00PQ91vsaj0V0AWct7eUFzhkBYISAc4aUFh7u7piXgPeew+HA1fU1TdNT&#10;EHFCRrFUSIS2HqMyHsO4zCRKFQvos2Dpa17oyM6yzAtJaxYmsIZuewHG8vlhx9PxKG5vl1cVyOIF&#10;xoFmnAfGcUJrxbIEChJzL/PCdnuJbSzOaOYoIi9SZgoL1npxtNcSj2etUDkT5ogxhabtxXnQKIyz&#10;OCMCupQhpMxxnEU0EcVZ8/Lqiu32AnLAO00MI8vxwJILtrpN24KIbjcdKl0yjxMP9w90XSNOiBdb&#10;OAGCqoO59ZaSCpdFc/fwxD//4Yd/c13lJK58aZxAcKI+kGecZ1rrc+5bm8tLERfsl0TypTr5Gi2x&#10;S6lKg1PJ4fk5GGPqsdTLwvx6PtVS85znKUTMQQUKqZPtZvlad5Ccs/6oVs9LBv+qmsq3n+15DeT8&#10;+au49/w5/0wt6BfX6JvP/JLo+9fPjRfP9c/VhF689y/Ump7Xjk51rm+d4V8Suz+vjz2vB70ER3gO&#10;KHiprvT8zy/gBQVxdi98cwz1rCb0tUYk9YpntSXlKiSlYZpmrFmINlRQnhNXxrZjmo6MxwFjLfMw&#10;CfhjXs5ulV+96J/NDy2iSYXAD51X2CIielUBi846NBpjLCEsNJ3Djk5izAL7Yeb3f/iRx9t7Pn36&#10;zN///X/kL77/jr7fMM1jdTVvKoQo41zL1c2NuNUaBOwURXCdsjzLCoHzaC0x9KeHR2KIbC+2dV3S&#10;aKOIOeGReGC7XrFdr0khcRhGblLCO3N2uhSYhTzrKWaWZeagkFi0aSR3Q3IEBXjnJbav5+KMJpYs&#10;tbdlOe/hiYLKUhfJOZ3F6gJJoIpgY93jxYleaY2y9W+tMUZhjThNzvOCKoq+bcil4Go+8JVOqkDL&#10;vQOJg5d5Yh5HUk6smrZOKA2kKpIWB9MQI3PMWNdgbcPNzTtu3lDjUksIkXEaqhtuwFnL1c11/f0C&#10;oHJWY7THOcM0T8zzXB1wBdJwOkXnHKnmLaZCQnNJmCL7g3aOoqYq7oaYUxWRR2IQt+OQxKVXGamT&#10;zfOItR6jLc56lmkmLJFpnGl8S0HyIgEWiBOxUkpyg3p/53lhtzugi2K77lE6YazCOEO32WBMIyJY&#10;JUJAazVxDiwhkY0+P0sibA/EZSHHxBxFGCX5iABpfKMoRdNawxDvxAW4bbi83vDd/J5Pn265unrD&#10;ZnuBNpq7u3vu7+54uL3HGMsUR3FXd473H97z5s0N83REacOwTJQoQmFx6hWX+/V6jfdOxK3GoIpC&#10;OUdImfuHJ5aSMM0BpeDt5QUKEZ7NIbHu1+LWrKjOuhHrPG3b1fw/1vsh+UbbdWAN8yQ/P4XEXhs+&#10;Pd1htOHD+3cCrQgLTdMwhyDQAmeIKTGFKKCwCk7I2oj7bq2RzstM4329D45CJiUBiaZSGIaRxjma&#10;1qG8tLgpbXh6OrB7emS9XgvYKYvgNGfEGby6s6qoQNsK9DA41+FcYrd7kLjSWdCaWOELMUkNFzF5&#10;lbqntRRr5I8xgKbkIhpKpcinfafuC21TRaQxcHGxISziXGycO68PpcCyBO7uHyhVgP/0tGPddfSN&#10;xNcoVWt6mXEJCGurcDgc2B/2lCKuylEryBmtAHd67rSAAFWiMSJi3t99rqBGXXOMxJTEmVbXmmKp&#10;4MHj7omPnz4TwoK3roIbHdeXFwKrKwljHKoUNuueTd/QOM3dbWE6ToxLoBjHZrOmMWsKir7tJM+v&#10;oK8QFuZa1wwlcTgcGY5Hrq8uKEVAASFlchK3bOtrjUtrNBmNCFMxjrZppG5tDShNzLCkxONuxzgu&#10;5BhZrTe4tjnDZlMqsERUjedKzoQQz0Azqw2mgmva1QqlDdvNhu/ev+MwjIRlOdeAdH2eWueQpTRj&#10;dSYkizKWrvGEFPn55088Pjxy3B/48O4d29W6zheL97W2mwul7jPNyjNPY42/NRhLKVkAtvrkvG4x&#10;zpKKgHe7rqPtelbrNbauZScQl4BvM8bk6pCeKClhtSengtEO5RTOWpSzqFJonT2DjI0xJMTRPSW+&#10;7gmlcHt7zziGmoca5nmG6mKttGW12pIRwend3SNP+yPbjcD01qsOhZH4uOa2GhEMFyAnEdRb48hK&#10;CzzAaZqrDSEtjPMskMwKm85J3tXNkwVlUVgymZQTOSaGcSGEwmE/0jQNH969pW0bPnz4gDGau/vP&#10;HHZ7ShY44Js31+hZo5U5C7GtMczLQpgmiX9zZhwOOK3IqmB1gSoUlm1L4NDWe1IsRGUoWlM09R2S&#10;whqHbdxZDJxTJoWC0oamaXExwFxwxuGco21LBfTIeqoUErvUnOT0XifFwDJPhLBwHI5obWgaee/o&#10;KnjQGkspha5p6b5r+e5331PQHMaJ3WFPKgJqDiFyOB6xxtB4hykC9THOVWE+Z3d1pRQGefdXMmcQ&#10;UEqZu9t7QklgBIKQcqHrOv7qr69Zd6284UwCRFDWoDBkImQEJOic3M+SKcpUx2wPzJimpfFOYC1h&#10;IeYktej6frXUtV0bjbetxMq5UKLUyay1Apfwjk4rUlhq3mZQFdIt69MCJdNYuZZWJ3QV9asU0Ebi&#10;Jt+2rL1HWUvjWlQphGUkhivmceTx/p790x7vPetVUwHfmabV+K6Cs7SlKAfGUt8uUypcwRhPKVK/&#10;LSliktSlNbJPNase37Yopbm+uWKaZm6uL/j582fGJfDw5Qslwf2nT1zeXKK0Yp4nlnFk3fVsN2uM&#10;d9iUSErqeCUIgNw5hzMt2nkB9FlDqPX1gojxmwq3ssZAjQeNczUeTyitcMB2s8F6yzyNxCbz7m1D&#10;CIVljoS0EILkZkuINI0AFU8gQ1UicRkpKXI8HgQQjeQfOQv4IVeXd+kBKNx++UIsmQ+/+0uUlfqG&#10;rfDxDGSdMd7Trre0m62ANLVc91QyznmcdWdATQgTFCs10lq7UqWQUJQsdR2rHFYJ+PX2yy3LvNB3&#10;Rd5nqcIcI8Y5XAW1pJSIMbw24ryO1/E6XsfreB2v43W8jtfxOl7H63gdvDrAv47X8Tpex+t4Ha/j&#10;dbyO1/E6Xsd/85in4y8aYJ87lwO/6kJ++rdvnbhOrubfNtuevvb8Z3/tuM/HrzXl/tY4H/eZA/qv&#10;/eyp0fjb47/0+15yaf+173nJ4eylpud/9Wd54fuewwaeH+v897PP/+09ffn38PXPueFEnZt1njuL&#10;ne8N1IZNVR03LdpYnPPye404iFsj7qjGGIyzWGfRRn8j9P/l5zg13T83YBMneXG8OTUrGaOxVlwE&#10;mqYRN3qlq9O6OHxkOTDKGD5+/swf/vQD9w/iLnN1eYm1lnkR1xLvHGEREVOYF5ZloWk9fS8NqFks&#10;lYkhMc9LddAWQWzKibZtOB7FJTMEcazaXl0yLTPjshBywTrPvCSWRZwhFHB9ecH11WVtsj7NL0in&#10;hsvqwqaqyMFU92VpHCjncyglY4o4PenqGqOVrW5T0mxcgGEYmWcRGZ5cOkN1JMhZ3DpcFTEXpaqL&#10;VBWto0hZ5BBaK6yz4jCpqhO8tlhjxPU1LCTp+KQUhVIGlKn/LcL6kMXRK1U3kWVZSDlzf3eHJnN9&#10;uaHzFm8tYZ7F0RhxvyrUhmYra1epEImzi+9pLukqwDciWC8oCobN5oKwLFXElavDkauNYZ7Liwuc&#10;MbSNw1tNijMa6LoOpw3TOMmxtRanhqatDSPSlLJZr1mv1mgtAvRlnkkxSkOMl991cpDfbtaUAvOy&#10;oI04NuUEIUSUtbRtw6rtaLw7N6gbpcUto7o1t/2Ktu3keXAWq6CUVJuyCsM4MS8L2+0Fvj6nzjVn&#10;MYvR4mLknTgv5xQhZdrG0fj6XCuq0y0Mx6M07llL27YiGlQKazSNt1ASqTYLTfPIEoKIP3PBO8fb&#10;t29AFabhKA67/NKFUhyGRACltOFQ3Z73+724TqN4uHvgn37/e+7v75nn+ew+fVr/+r6naTy3X77Q&#10;NC1XV5fyrHsRAYckDW/H4ci7d+85HI788IcfaLzn6uJSGtIbmffHaRYXvZyYphFVG4kK0LUrtBHB&#10;vNIiArLWnN3TQ0zs90emaRLnHWPp+xW+6VhiZphmLi6vWG829H3PEsS5pKAYhiMxxjpHsjQmZphj&#10;IRZplL263NDURl5VnV8Phz3jfk9BY3zDhw/foZU0ty11fbPWyj1JX50jfdOw3m5pWnHCiSFyOBz5&#10;cvtAyAnftVxeXeCbhuMwknKmaRq8NdIUVR2ZSsnM00QBVtsNSSnudzs+3t4yTIFmtabfXrDeXjBO&#10;M03XkXLm4fGJ27s7rq6v2Ww2vLm54erykhwj918+U0KgsQqvFU5rutWKbtUTwiIuPG1L14qDUykZ&#10;7SwhJWIsWN+R0MSc6Vdr3r17R9+35CpSHPcHcspcXGxZr9est1sOhwPOO66vrug6gZxsNpvzmnzS&#10;e6naXNh2Lf1qdXaKi0kAQW3bybl1Lc6JG5yxlqZpaRp/bvpfb9byzGYRN87LQk7w3Xff8+/+3V/R&#10;tS3OWNquY7Va4X2D87LXihulPHOHYSBTSCUzh4Wu79HGkJFmzZAToHBNQ9v3KG346dMnfvjhRz59&#10;+UIIiZSKNMYqzbyI45Sx9vxZrLUVnKOr4NVXh5nqTpfEaXEaZ47HgWGcGZeZaQnMIbLExP5w5Hg8&#10;khXY5wKGKhg/Nb0aI4KSYRwIMWJdw9X1DW/evmMJkXmaxY1GUffIFlA0bcN6vaLrOrquoWkcikSY&#10;J4zR52chxEKIkZhidV1MIgpSEOdJXL4ppBhYtQ3rVY92FfyjxcWsFFhvN2y2a/q+rzAQLcLosDCO&#10;cl+G48A0CQhoCQu73RO7xwdiWFAlYRW03oqwse5nzhmapqFpvLjsLQvLMjNPU3VfVjTO0zYt3hu6&#10;vqFtG9rW0zYN69WqNnBrvv/dX/D23Xsur65ZrVb0nThVei9NrdYYyBKHtY1n1fc0bSOucPUzOWvQ&#10;pVBSEle5FEkhkENApSzuikbELKXA8XAgZ0XX9QJBMYZxmgVAMM2kmKTRHSqsocNaj2sa+vWGru/x&#10;3uGtCGxNdS9zzmGcZQkLKRdW6zVt057BFJLbGFSBeRzZPT3w5fNH4jQS50HABGGm5PTV3bZArI6K&#10;IsJK9fl2ImYphbbtzm5xEjecrldHt+pp+5bVakXTtgLaiYmcoojolYZcmMeRGALeNefGZ7nfurp+&#10;jizzQoyJ1WrN9eUlnbes+w5VFE9Pe47HI+O0MIfIarXm7fsPvPvwPb7tcb6l7XumaeYPf/iBf/qn&#10;P/Ljjz/zh3/+gU+fP7G9WNM4w+/ev+W792/pG8902KMp9G1L3/cC5sjVTc/ac5zgjGZZZqZpPsNC&#10;bHXsk6bcVEVvEiN0vsXVhmHvHK2r99KJYGy16jFKfk+/Wsl9bNsaizpMBUns9jvubu/467/5G/76&#10;b/6GJSx0bcO6X9F5j1eaddeyals676AEGi9i6hAiwzgzzQtQxL2sistChSnMYcF5R9v31ZE9VRFJ&#10;wVpD2zb0qw1t1xJCYJpmcUprG5z3aO1Yb9ZcXm/ZXm7EgdCI+D/EwDxNTKOsPc43xJRYloCxTtbP&#10;pmG9WnN9dU3jPdM8M89zbe63NE0jamNdBUtodHWCV0aLKKM6ivoqAugaS+OrC2LMpBBJMWO9JZFF&#10;tBQixnm6foVxnlggZaqjHKQY5DmprpYSsweMlvVNnPBKFWrK3CZD2zRY68+i8FLAaCsiI6Ux2lKq&#10;C+KSElMITMvCnKQZ/HAcGYZBHPmUYr2S/bdtZT55LwCYxhp0TpAEshLDXAV+Ae8MV5dbKJlPnz6z&#10;LIFxmJiWyBJjXad83bc00yxCkuMw8XgY+V/+z//r31hfGV4E3Z1dfXP5mtdVF+mv+fs5eTknxy/V&#10;UEopZ0iGQj0TCf92/eCcv3/jjn6io5TTeZ5y53OAU2snNaeS763nffp9VURKebmmcapfPL8uL9VO&#10;flEv+coHqPnBv048/7wG9fx7n9dEfqvW8vzrz53tX7qe6legAr9Vt/pWzH7aY37tPH7t2C99lm8F&#10;/t9+5m+v/7fi/5fqdH/uvF5s3KiiLVOdZo2SPURyFNlHTqAObcwZknICKlKeQyFlLpxEUbkCH5/P&#10;B/nskoNqJXGMbwS+6JytbvHibFiyAFiKEpHrjx8/8vjwxO5wwHuJLayTc+27hs16jXNG4o4aK5Ui&#10;uV1M4rhNKXSNxEgnIcrxcEArRd/11fVTxOwoRePF5TnV/DCjCSEKgMlI3p7z6Xmra0sIZHJ1Mc3n&#10;vfeUM5jq9JhTxlpd4woRnCzLQgjhK7QUAdhYY87OuWe4Qn2+Q1zIJaOVxTeSa5ydbGu+7+zXGkFK&#10;Alzsu06ugzaUIjmprg7qpeYgxlogMxwPTONI3zQYZD08OyPXezvNC/vjQCrisn1xeclms8F5Ty6Z&#10;cZ74+fNnHh4e2D/tuL665PLyEuccMQWUKngvQrjD8VAdXsXBu2s8SkHK1UVYm/PnO7mAa60wVtN2&#10;PcpYjsPIcRgl9jeGEIKAu6oIummlFqBrPvzw9EhOhbbtK2jAchyOpFzOzvYocN7hm4ZlktznNBfX&#10;qxWbzZYlJI6HAWuUuIE6g3YNtmlpfHeumwj0JhGrSA6qkBkR087TyNPjE8ZYUoIYBQRzgpbqCtkx&#10;ztP0vbhqNx7jLcZ52q7n+vqam5srtNE8Pjxwe3cnMIgKk9FaRGSXFxdcXGzxjReXX2Oqq6486ykm&#10;dk872q6n63oa36CMzOclJD7f3bNEEc4tMaI1eGs5PO0YjwPLEmm8iJKtdyJuV9C0zTmHEuBBkP2+&#10;CuC1tbV+LXMxxMTucCTnwuXlJUWJQPXm5oaY63sNI+DJJUTGeUEZi3aeogzLPDMNA9MycZxGjHFc&#10;31zXZ/yZW7AxDONInBfarkEbVcEHluMgcKXvPnzHatVz8gY+bS+pPq9V+Y5xHucE3lmAn37+kTHM&#10;bC+2Z2iZsY6YRIh2PB5pWoH/eetZ6vOttMIZqX9SssQpiEAx1bVN3JQNmSziR99gnaswpAldq6vL&#10;PLMfDozTyDBM4iC+XWNtdd3WIuZOKbPELDXCcWIaJlrXoMgcd49sVj1aFayzWN/g2paiNLkUpiVw&#10;HAa+3N3xuH8gFxFCz3WNm5eJZRawhsQymnkJ3N3ek2Lk7ft3bPoVq65luxKQoDICdFUV2pXCwjJP&#10;LMuEKhmtLa7t0N7TrtccphHrGnzTnOMhtGKaFqndaksuiuM4UlB434rA2Nm6bhWU0TS+xTmPqXvW&#10;CXwroFTJ+0XMW4g5scSFaVlYlgBFsVpvKEpgMSFkgYDEIHNGKQqKmOX5KbVWozntE0HgnhSMVfSd&#10;Y7vu2a47usZidcGqglICCTQafM1TTV0v+tWazXole4k151oUKdN4qZXYWhuEKsC3+hxfiku9CCez&#10;Ejho04qbtrUeY0WA2rYtXd9JjShTIS0IeLnWYCR2+BoTxFiYpoVpmmm84+b6qr4zAMigCl3fCYhT&#10;C8hNIL2yNjjn+fLlji+396Qk++/j0w5jPf1qg9EW37SkmJimSer3KTMOR8ZhACS+yBUsUtAodQIk&#10;SsznnUNVnA+5zr0souyCwNV0fceqONWWrTh6d63kno2vQJmIVhZtPaUUNpuedzfXbNYr2q7lYrum&#10;ZMlDKYWuX+F9S9v2OGsFcK0Uf/zjH/jjH//IMBwxWoC2rfc0zgr4MGdyyVJraz1d12GNJWWqY7fE&#10;FvK+tWCdY7Ve07RtFRNbutW61h4ljstZANBnJ3prJdaL8izGsFByxGiJnbx3TMcjyzSSYmAYBgG7&#10;JQGyzdNMWAS2LXuS7OG6xoXtqse3Hav1hrbrpe6wWmGM1LK7xkMp5/eJfSe552azpfEtWkncZIzB&#10;aokpU60JzPNCSEnW75LrM1coWepK8zwTQ/war1slkHBjKBWYGFLkp58+cThMAqbUWuArswCabYWc&#10;KG3q3BWxfte1tF1P0wnAUCt5N6qUxHxLENGxqa7vpzzh5Diei9Q5IbHqV7WSJnEdMiOhSL27aVqJ&#10;55VCqcxht0Opgqm1Egoc9nsohSUsApLJEFIR2EQpNG1H41uUcfUZUZQMMUtcd8opldKYWmdXGoGN&#10;VND0qS5uEEBB3/fyDq5fkULEakXIC4fjkZIFLPX48MhwHAR47RzeNTU2UTRO6jHaOqlnJblnKUZK&#10;KuSUiCmSS0FbW/dBXe+HIp96IbI8szEGcskiqnceV9+X9F3DetNzsd2wWvWsViv5d+coReZTzhLr&#10;L9PEeDyye9oxjjPzIu9YY5A5VXICBLrUti3KyDuoQiGmKDlPfWZPMKuilMS71ZE9pSIgDm2xtqnv&#10;kQVEIy73gsiXWp2sTUs4xc1KgIPa4ZtenqtW5tOcUn0Pa77ucaXgnOPNf/ifXptyXsfreB2v43W8&#10;jtfxOl7H63gdr+N1/A8/XgXwr+N1vI7X8Tpex+t4Ha/jdbyO1/HfOJZ5+LMNu78lPH+pQfa3nLZe&#10;OtapKfe5uPr58V8S0D8/15e+dhJv/8uv/ctxOv63DcMvNRS/NF5qSn5+XKjO6lWY+3w8BwX8WtPz&#10;6Tgnsf4JMvArJ3NukH2pAf5f04T9L6+lro7f37qj/UuHstPnlpfbFmU0xtaGpNqw8FW4bmvjaz1l&#10;VWoj7i/BCZRydlVQKGnezenc7AtII2lt3vVeiPXamCrMtxgvzp4i/JPGvJ8/feL3v/9nxnlhvV6z&#10;WW9o2iosS9IwmqI4KLVdw8XFFqMV0zidG7WojWknd5SYIl3ficDteJSGAEQsra1hmER0M80Lfb/m&#10;OI6EGGnbhu/fv6VrGmnsqA3jMUbCshCTCKZPogGrhcB/2O8YhqM0yFHdu5TGnOQQWUT/aBEQL1Vk&#10;nnORRt0k81IaOE7Pp4jKnHfiFFyd3jLSoDvOM0sQp+JU77mz4lYVlkCIURrWKYTqGivCPLnTucA4&#10;TuKqZQSEsNlu2V5ent0JrXMUBU3jaZ1h3fd4o3HGSJNYQRo2VEGrAiQBHhhp0jBVLHiazUbrZ06Y&#10;ImaKUZqRuq5ntVkxjtNZHL7MC9Yausaz6kVwPk8D5CQiTC3N3jkXxmEipyxuUk0jjrc5Y2x1Uu96&#10;Vn0vTVulNpAqdRa/OuuqyCWfhYWrfoVvfBX1iKOR9Q7fNjTOIV1AX595VRv2MoUlJKzzOG9rE3wk&#10;x3BePw4HEY6WAn3XVzcyI6L8esi28TTeEZaZp4cHwjyJU+q5Wf2rG1QIkf1+j37moCtNsoXWe0qO&#10;zNPEOA7klKoQyrHqV7Re3G9zipQoTj3eiIhXV/G4qf8tjeia43Fgt9+f/z9EcZiPMRKjzANxjmlp&#10;qgPdae011fVrs94Qw4J30oC9Xq+4vrmm63qWJfLl8x2ts3x4+1Ya95GGptuHR378+JH7h0f6vgOy&#10;zDlj0dp+XR+1dE+W2th6EhuFmHh82jFPswjYqltuBpQyHIYBjGauIu6+X6G1YRhGtDFcbC949/49&#10;MS4sQZpfP37+gvUerRV967i82OCtRQPLvPD09CguX03D23cfuLy6JmeYp8DhOHD3cIf3Xpy+KgDC&#10;OisNWqeGLiVNicfjkZwhpMib92/ZbC9o2pbd/siX6vRxXgvCUhs+09nt2riGrDSfbh84jjPaejAO&#10;7Rqcb7HOc3P9htvbW3789JFlWbi5vkYVuLm+wWjN/e0tyzjhjKL1FlJGq4JvWpqmqU5Q8gwvQdxq&#10;jTVnC0+lDMZ5rGvOIs31ek3fNVUAG/G+Zb1ei9h7mc+Ah67tuLi8YLNZVYexUuemuNCIO1CFCGld&#10;G3RzdbwSMcc4zkzLfHanVtXBSgPeaBGD1ubhvu+4vLjk5vqKtzdv+d333/H25gqnFaSI0WC0Ov9d&#10;Sjo7SZWcRHjQtKBPQnppuhZxhohQlNHSWF4FE9Z65pBAGdrVmrbtpbnbNfhWrnHbeNrW0/cdV1dX&#10;bC+21V0uEWNkmmemaeLx8ZH9fmAaJ8ZxZJ5mlNGstxdsr67ZXl7SdT0xiTBkt9/z8edPfLm9YxhH&#10;achWEHOswiVNDCJUH4aROUTQhqbvmUPi4eGJYZxou462k3u4WYmbIGRx3baaxhm8zjhd2PQCSvBO&#10;Gqy311dsry+5ur6i73u0s0zzxNNuR0yJwzhye3dHrK6b2hiKNpTq5A4i/nPOiqu2czRti9aGaQ7S&#10;hD0HcU0uVDFHYJ4nhnFgPAg8Z/e047jfs3t85O7hnru7r3CPXHIVy6RzvHT6+7A/8PBwj7WarnE4&#10;J87PTeNZr3q6rpU4qMi+n6pzmjSPK5yT2ON4PFBSQaGro5GcZ1hEPCLNvCJSKjmTYxQhWcqQvBp6&#10;JwAAIABJREFUZC1PMZ1F+iVTRbKZx6cdSmnmGJnmIK50SoTAysi1XJYocV8VpogzlbhEllzd2ENg&#10;OB7Z73ciMEoJrbQ0WhuDM4bGe1Zdj7fi5ldiJIWJ3cMt+4cHvJUm11XXyVqck7ir5Sz3tiDzOmVx&#10;o6vNpFprjHMyb4ypLkbxLCyzXtzCvHesVz2qlOpYJXunPonLcibHXNcJEZxIszSy16q6jgAplXp8&#10;efZXXcPFdsPlxVZAKt6jlaz7f/rTjywhgipsNmu2mw3X15e8f/eGv/yLv+Q//Pu/5W//5m/48O4N&#10;fevwFjp/Eg9HVE70bcvN9bU0BRvLul8JIMFKg3FJMg9O7qohBoajiH69tazXG1b9SvaRsyBRoE6U&#10;TNc0tN7Rdy2rvsM7c3YcPMdstREZJbHjNE087fd8/vyZftXz5s0baTKvwKrpOJBDwFaTWXcSBcaE&#10;8x60NFfPS2CeZ0yFFxhrJb6q4r6ma3n74T3XNzcYY742zytp6pccxVTxnGeeJ6ZpYppn2YvarjoD&#10;AipTtOQpSgnAYxpHciksMbA/HJhD5OLqCuccylqMdfTrNe/fv+fDhw9cX1+z2Wzp+15yjRCZprHu&#10;rYpxWXja7XjaPXE4HnnaPbHf78+ALUrhcNjz8PBQ3epEbNt1HZutAHfarqdturOIfnOx5ebNO2zT&#10;MAwDt1++cH/3hWk6Yo3GOxFCNNZV2JY8SznLvQjzREkZe8oJKzgixkROpTbiS5O4qSKXjGZJiWGa&#10;BGgSRQDirMNYQ+Msm1XPqmtZrTq6tsNoTU4BX9d2Z1Sdk/ksKhehHVgtdpghRNquxzjP4TjytDsy&#10;zxFjBZJgrRexWIjMMZKV4X/+3/73f1N9ZRwOv+p8ruva+W0+/2ugPH1qUv+mTlCeOyH+GVH0L2oP&#10;UNeZ8gth9/Nc/rfGb4nXv54Xvyna/nNO6b8UbKtf6Ok1//K6fjt+q7b1rTv8nzvWqVDx7ff/1s+c&#10;8vVvHdpf+tlSCjHGF+tv337tt2pV34rcf+u+ffuzL9XYntfzXgIq/lZd6dcgBNaaehxTHZ4ljz0J&#10;YZXWIpQ3pzqO5NSnOssp/y2na3T6Xb+AbpYqNP96D6ypuaF3NM5ysRZAUSyZUEQEF0Lk9v6Oz58/&#10;89NPP1EodG3Lqu0EsOFFbJZzQmlkX9MGMuQKe9FKYYx+VtMsxJgkJ218dfH9Kop2Vj5rjImHxydC&#10;Ffe6s4jw9DlLdf9NTMt8ri8dDwf2+x1d39V4zwgaMMszmIsIkaxzGOuZpplxmplGEYd56wSKUr6u&#10;TUapmpsLyC8sc3UgFlGO864WN8t5TpzglM5VwW2F4egKsHt+759DU3XNlU7xYt93In5fFk7Yi1IK&#10;IScOwyhO5kgO0/U9zku9qADDNPH5yxeOx+P559u2pV91AmMLcxXZZR4fHnh8eMRqS9e1eHdyOpZc&#10;SaFQVuoPqojgS1foB0oRUmK3P3Acpq+fpQrAchYhZIqRVduhxAaX/f5ATJm2a3GNx5yhBPEMf7y7&#10;u2O/P9B1LXEJTOOIc7bWVSQWbtuuCvsWSin4tqVfrelXa3zToIwm1yJYiiL6QytUAVXkHpeYeLx/&#10;YL/bs95enCEFMUbBQxqDduJa7LyvoMVTPi3CuZIyq9Warusw1VV1nKYzrEJgPq3UfFY9V9dXvLm+&#10;5unxieF4lH1ZKayxxBg5HA6s1xt84+nWPSgBQE7LwqcvX4g1HrfW1Zg+swwzJRWstgJAQwRVUj9S&#10;1ckcjDXMSyRUeKdtPKa6N1vnafse5z1ziNw/PhLCXB3Ye959eE+/WhNjPAs0xyUIrCJl5pBxjUBS&#10;l5rvamtYb8VVtW0amRt1bslzL3l3jtXBNWeapkVri1KaN9fX/O533xNjqDmarGe5Cty0lnVGwLMC&#10;drr9csvHn3/ijz/8QKFweXUlMMgK2kEV9vsD87zQr9cCHIoLMQUBi9ZYKadMrHWb5/FBqjBWkHnV&#10;eP9MlJshR3JcUDkzzzOH40AqRe6X87SdzIWUcwVDGlKtlcWYmOcZrWqObiHHcIZoFGUwtgKKsuRI&#10;u8OB27tbvtzdEbOIp2MUmNQyz1J3WBYeH564f3hktz8yDCPeeb7//nesu06gjUZyX+fFnb7kiCoZ&#10;VQo5RWKcocLwlLE03YpiDF8eHtgfR+YgUL55CYSUqjA9igO2UqAM/WrNarOVWouVWmRWoIwRQfCp&#10;Fqw1tmkR9oDkxX3fCUgxRuYQzs/EcBhYgog/xZV4qKACyZcKAnJLSYTvMcT6zqTCqnM6A1RK3Ve9&#10;czgjdXWrQauCJpPSwjKPUFKtpZgalwtgq/EWjWK1arm+umDdtlQEIl3fYqyuMJOMMZrGN4iuW4T+&#10;zju6VX+uoZe6r2SqSNc6rJF55IwViFeUdzGlJLSWva6gsMafwVpaO5q2E+iekn3VG01JC5bCPA2E&#10;FM859wnmlWIALXun9wIXMabBelnTtheXbC8uUdqgjabfrOj6TuC4ztU1OzPNE/vDnuNR5ofzDdZ5&#10;ga/GxP5pxz//4ffEEFn1PSUlFElcskMS6IaWOsxxv2eZ53Msudms6XsROAvYQOGbljdv3/Hd99/z&#10;u+/e8/2Hd7x/84YUFw77HT/+6Qd++tMPlOroftjvuP1yy3AcKSULZNF7UoV2btZrtpv1+R3HetWj&#10;FcwVTKmLzJG2EThimAM5CrQmlXIGOuScGYaBudYHQ4g456t4Wt7v5Qp9ECGxqaGeYp5n5uFACLO8&#10;l4tB6kApMY8T8zRSKoitbRtc4zAVFpGL1KznZZH6jdLM88z+cOA4yPsQU4F767UIj0/wFoEfzqSY&#10;BYo2TRwOB+Zpqu81xlpzrXXnRQDNAl2VffL0vJ+AS8s8k9Np/VPElM7gPU2mlEiKMzEKkHoYAz/8&#10;8Sc+ffrC4+Mj0zQzjBPjEtDWUpRBuUagILkQQuJ4OHA4HIjx5KBusdZBlnd5qdbllTakktHWSv1N&#10;a4FxNC2pJAEGNQKimYMAJKZ5JsdCThIvLiEwTpO8g5kD43Hg7vYLx2GQkLwINHK93pxB6WhLqu9F&#10;piUyVnCpMlpAtUli25QLwzjy88+fKCgBrp4F3dQ8QOqC0yTvq1Qu8l5Uay4uLthutgKKypnvv/+O&#10;TGG3PzLNQWJaIwD0p92Op6dHSil1Xjb1naTUnYZhJIRAjElqloKJkzpOjTVPtcCSpc5ldAXb1Zoe&#10;CFRzPB6Iy0RaFlROGFUEHFMEsKgr7N0YTQoLOQXyKS4DUogcD8cKBRTYyRyi5DJ1vVDG/P/svUeT&#10;ZFd6pvkceZW7h8rMAkqRbJI9Y9ZiVrObPz9mbWM2Wy6mm91dVawiUAAyM5SrK46axXfcM5CIBIvc&#10;th9YmAUiI65fecR33/d9iFmCz2OUWrGt78ZTTuRS6ntzdb7uucA8B0IqEuYTcw1lklBF5zxG2zqP&#10;lHEhJpm75lTOIa1o+VLaoKxBW8M4B6aw0DSyHW3knQNKSZDVr/+3iyjn0i7t0i7t0i7t0i7t0i7t&#10;0i7t0v6Xb/ZyCi7t0i7t0i7t0i7t0i7t0i7t0v7t7WQ+/zlx8r9EeDq1l+T0z3/+8vM+//70mSeT&#10;5o8IRC9I56+Jlj/f9iehbaVFwc+a90/beM2E/9rn/JwR/3PB8Oll+Ofn9+V5KtWgeaIcfC7GPn2d&#10;hGc/L1KXl+w/R1P7ufPxaf9enk+FaEHyC7F+qdeKH52/kyk954xxjkbrMx1QIyZCbcWwexKANd5z&#10;3B8YxwNLWFjmUEUbYoaX1H+hIJMzuYqlQk6oSpgQkYLGFKHxnoy6XT9wOB45HPdi2I4B5x1hnjkc&#10;Dnx4eOD//i//hf/6j//If/4P/4H//J/+A5vNis31BqUy6ExE6NwKMWY764SSXpQIgtoGpURQsoSZ&#10;eRqxVgREOcs5ed5txVjTNDztDuwPE0UJod46T9M6ckmIs/tE0lVnqp517hMFIyWWZSIlI6SRSuFq&#10;2xYQEbYpCmctxooCNqZchckNBRGLGCNmqiUtaG1YQkRry+aqq8JzJdQxJSIUJUhrnrZ7Us5cXV9T&#10;UiZYEbQ0WFIuhJiJOVFSEHNqFW4pJWKIeRFx4f3DPaFkvv76a0zj2axWbDYbUsnVnFmI88y031bi&#10;uFAGrHXglNBmVXlhIhXaWTmLTcq5P9GVZC5GUYd3hhiiiEaWBds0XF9fs93tiSlV07WGkskhYIwI&#10;h4+HI33boixYp8V4W+mcQskOjOPE4XA400VcvXYlibnOdx36RBamiIBMZayBZaqEYWfPInpnHdYV&#10;EoAWE2EumVyUkKu0gqgwRZ6NcZxoh6E+wEKHNAqoYtnxeMR4L+LpIAIgqiC8VMJFShGKgxyxFJZJ&#10;RF7GaobVql4jMX81XgyAjfdstzt2+x2rYRBzcsnkGFA54rViQXA9rhpzrzZXNchhhze2EuGE4mGN&#10;wdkatKHl57nEM+33FIpx6mfbtoVKRhGx1SDmgOOBXOnT3jdo6ziMEyoFrFY01tG1HathxdVmw/sP&#10;97Te8Te/+hXrvmWaZjCGp+cdShsymsNux34zcrXqUEooXCFEjFlwJwoMEFIWMWs1AKYixo4cE1pV&#10;YlwK5BDRpsFZJ+EEtXvuhxVtPwjJrBS+/sU7lkXIMmGZiWGixAVjtIQJFDGw+6YhL2JARylc29I0&#10;XRUuGYzxJKXRTQPWMYaA8Y7WezHDn8iCNU9FG6FPdV1LBm7f3XD75oZ3X79Fa8vjdkdKhW++/Rbn&#10;LTd6TQgzutJBlpzR2rAfZzCWmBQFy9PzM8dpJqbMer3h7vaa779/z/EwoXGUrNk+7bn69a/QaA67&#10;A40XEp13cv33hz2HUuj6FWkJhHliHo+kmEm5sBjHsBpAi8gerzDWY31DTEIFEpGaBJVkL9czlczh&#10;uEcbS85BgicqQc5oxfXVNSUldttnQhDRYwwBrTXLHDmMEi7UOC8GQedR1SyjawiMNpYQDqiccZXO&#10;YkvBWAkMcVr6X2MMfhgoJRPjjKLQO1WF1RlVAiqVSsYEZzXFN6Rc6KwHYFmWKph3gBGzsCk1iESO&#10;TRdF4zVv37xlnGemGOivruisxxSwVtG3XoTgcaHxnpICMRh806KNEGgOhyMhiGg/LGJSLjnhnIjX&#10;o7IM1qEzUIXOShkwgo16eNzy8PCMs5a7u1vW65UYBilCYCMTc8H7lnGJPH3zPQ/39+RUJFjCOmzX&#10;C/HTGExJHI9Hwn5H1ppiLY13WK1E3OkbNpsVU4RmtcK1Dd5ayJllnhiGgavbO5Zl4U9/+hPffbzH&#10;qAf+4b//D6w1fPX1r9hsrthsrtlsVgxtwzwd2e+2OOcJMXGcZpZYSBmK9Rz3I4+PD7x79w5tNOM0&#10;EmKAmCuZKZOAoBXaGkrJ9KsNrm2FGpXGStbUWBSuseQCbevw3mBMkXHFWazT9VnWlCyGFdf2bHc7&#10;pnliPByxaFZdR5gm6XeaFqMNOYnoUhlLCpHjYUQrRdc0qKJJRYzvWgst3mhNt1oTkoQooBXHeWa/&#10;3bFMsxhptOF5v5fQlizEuq7p0LrgG8c4LWx3e+5ub0i51LEyYqKQk4yW/iQS+fjhPbvtll/96pfc&#10;3N5ivcyT5mkijCPXVzeUXJjnmXES0rpWCafg3d0NpVTxckwyxyqgjRbTjmswzgkBdVlIdV5qXow9&#10;pzmGtbaGbwQRRe/20vc6w+3NNW3T0jqP9upMe52reclYQ0li7MlENNI3FKVlX3SHy5neCIVKAmkC&#10;RhcaY/C+xcfM/jhz3O/Y7ffsjwfWqx7XeVpvcE6TY+b2es31ekAXhdWWlBbCvCfVfkXFTGs0br3G&#10;V0E7yDx2PfTn401asWgJcLDesVlvSDkxn8+RCH9b37Due3Jc2B92lBjl34A4i3GsbYR+mavgPS2B&#10;WApxCfiuRb8IPgCYl5lhEJLd/ccPhKxoh15E5SlzMIar9RrvDI2TvrddbbDe0fcrMVh6mQ/rkj+t&#10;MSuJqu97oYUZMTY421dRvIieYwoy/uqI956u89zcXnE8OsZxwliFtULIKjXwaZ4mjPW8e/uWzWoj&#10;QvUq9jfecPvmFzRNS4iBOM+QMrZt0M7ireHq+oqu61iWhZwKh8OBp50Efvzx2++w3mOdGMGN8ed1&#10;0BICTw8PqPpsusbT+MwwWNquoxt6vPcS/nScSEnobbvDjqb1XF3f8vbuDZOWObfTCqcyxAXTtjil&#10;xNxfdJ23FBJF5kHWCb2wFFJMhCQCbOsbLKrOIS2uEVr9skRKCSgthpNCoVQitLEGo8DVwJeYgqzx&#10;SxQxfliYYmI7HglhxnuH9/ZsQPDe09ZwAe89Bc1+mtgfjhTEILA97EkU2safidVYjfWW69urf1Nt&#10;5UtrbC2Qx5/929fqL68asF+s+1+uxz+vpfzob5UYS16rcXyJcP7a53++7R/Vf9Tr23hpCD8Rz1/7&#10;/C+Zs9XPnOcvbeO1YMbP9+1L10u+/8uu82sG9y+FHJ7qTV+qmX0plODl9XrteP6loMPTNfi8DvWl&#10;e+zzc/raNj7f78+3e6KNn2pIuq6LYrA4Y/G+YQmyRnPOs8wLTTfTjC1t18r8YRHzU6oGox/VDQGj&#10;9ItcOIVSYrg+fb5zjmWecFbR+5bWez7cfyDrNzTjgbxEdtsdh+2ep/2B4zTx4eGBv/nVn/jf//3f&#10;8dd/9WtW60FMjRSmeSYWLeFQ3ta18+m4I+O4EILUBrquOZ8vqeVAiAvGWGLMGJMxTsykKRzO4S+5&#10;FFKSYEHnvcRAKMVhWSSUbp5Yxom4zNzc3LBeD+cgHWMM5cW4KYZVMfUcD0eenp5pnaf1EvySUyHF&#10;TNaZSJDQnlKIIZFPNTktZG+vHEYSAKqBRoLiJLRxwloZR0OKhEqGFNq81KRyrcvoWiPVWsY452wN&#10;14MUF2I1gQJiXC4F5z1FG+awcByPFC11P6mDdfz2t3/F+x++5/n+gd1uyw/ff8fVZiXmvCB1D42E&#10;pDTWYbUYbilSx5Oym5G6FxKiU5SpxrZqMBt3fPvDe563e5xvKUVqpV3XkpKthqxJ1j/HiVW3omQh&#10;ks7zcg4sVEAsGecspUAIgefn7bkmfLNeSSBkDaec54nDcUJrh2880xgxrq7pMkJCNZkQg5jcihjE&#10;QswoJCC0BDFTESMGGedKUbimIavlPDfVBzm3BUVZZjEqaiglyf11CqpQoCk4o9msV0zzxP1DwTsv&#10;tOsC3jtub29ovKdtW66vrnn/3Z85ZpgOh2o209zcCEleawlCmqPMkQ+HI0uILCESYuTN9TWrrmP/&#10;/EiZF3rXYJXFasM8L3Qh4X0mxoA2QrkuSgx+IQZQmqwtSWkx3rYdMWamOJIp/Pavfsv26YnjOOLb&#10;hl8OayF1I4a57W7P/cMDx3lhfzgyrDZ0m1va1oM2hJRqsIVBmXw2HIIEXynECNc0De2d43A8kFLi&#10;6Wkr6/ZuYLNeSwBAlMDOtm3RReafGgmcOAVxYQz/9Md/4r//j38khEghoa1luz/yrh/O5najhNK+&#10;3e95//jEar2m7zrubjc4o8/GwqyKBKCpQsqyrjZKnjHv3Lle6JyjaQytb3h8vKeUJAGNMfL8/Mzh&#10;cGCJSWrPOfP09EzTtFhniVHJeqeaDE8mf9c6Wit0cm+kH2+HFalI0FsOQd4BxIBSp/C5JEFdvsEY&#10;y9PTs9Q3k/TT3ntiStzeDNxsrujbBqcVKkcU8sy3ja+E43IOtkxK1uIKQyxiBj1MEescx+OOKQT6&#10;zYYUIanCcVnItV5dasiR1gbjndTei4QLDK4hFTF6p5Sk7nwKiqq1dusbUsrVyCv04KfnLVMI5FIY&#10;a23FOi9G0nHCe8M+HNBqkXtPl0pNlvqJUQrnHKnoOm+U8FzImBrEmuJyJsOnlGpQW0IrcK6+g8qR&#10;cQxo49FWaluKwmYzsEotOUXSspA6L/VPW0PEYqRQxGTfNtgiz4tKQcJggaQqWdhI6OEyLYxxpAMa&#10;31BiZJqPMn+qYQgh1/dTSleyu8b7VsbknHFegmfWQ888HXj8+J48HtDmRGvWzIcjYZKaaSqJEBea&#10;vsP1HUprhmFgfxADcEyZWApLfa60UbRdh1aKtm3IKRHCzLx45kn6sPE4Mo2T1FC0kYAOLX2ydx5K&#10;5njc03iHrkE3KVMDBjy6VVgF87JIEFsI7J8eub69pes7mq5lXGZ2WwnearuGzarDlEKOC53XPG+f&#10;8Vbzhz9sicvMNI5i8B0X3v/wka6VQLS3b99yfXPD3e0NISzyDrOu2xvnKDmxXq3OAYjzNJKjhIvE&#10;ZSKHSClS65AAPM2qq0HD8wS5EJZIDBLy3Pd9DaiVd0+qILWaXDDa4L0jWiUBD1HCm8nV+DuOcm9r&#10;BSWjjcYqU+cmDakUcpE+LBchjodFxse4SCC1nWeWZZFQ50rFlveTMmfcPj6RJwkeUFnqvkZL+LOp&#10;AeESAqfPY6NxjqvNBm0NSXEOnM4pn8NvSymUWJhDZCozqsxoJefw5uaGYXWLjoq7u3d14VMkiFHL&#10;388pM48L5TCfAxdBgpo/fnjPOE4orVmtNrx585bVaiX3N0UCclDYtqt0b7BGM08z+XgAMr7tsMYw&#10;h5n752cO+yMpRBSGFBOPz1s+PDwSUuTm7o5/9zd/w93NNV2/ltpgpbfbGnbV9j1l0oR5xmrp18hF&#10;6g7HER/jOTDYOQnTLWjW6ytcrcGnUljmSd5t2UpaTwky6KJ4enjgf/7uf1IU/Mf/9J9YrTe8vbtl&#10;3Q+EFLizd6SieHreEkLCNo0EncSFXAp/+uZbHvoHfv3LX7IZBsiFnCXY6aVO4BTclGMgh8SURgl/&#10;9A0G6XeJEmSRc5H3j9aScubx4z3jccdht6P1DQpF23es1htc06Kdo+l6jLJog4Rg1Bpu1oZVP7DM&#10;C0qPEjxQyespSx3RozB1WWa0JeVICBnvG4b1IMGny0LK6Rwmd3o/UTCorKT2mgpLyhQCBSU1TG0I&#10;Icn7E5VkzMygldTL5P6ifg8pZg6HA3Mdh41zZGCJkfoCkoS6iHEu7dIu7dIu7dIu7dIu7dIu7dIu&#10;7dK4EOAv7dIu7dIu7dIu7dIu7dIu7dL+zW0eD3+Ruf0v/Z2Xhu2XpKjPye+fk+NfEy2fxKKvUel/&#10;rv1IkFt+uo9fItb/a4/3S7//udj55cvyL23/82P9/PsvkcN+SnUTcazipwb/z6/BT8/HS5H3y3N0&#10;Oh79Yh9eCp5/ekwvSWHaqEp810IQskL5MlYo8c5ZMUXVJHjZjlASz/tfd6NUw8jpS71yz9hKWbTW&#10;0TTNJ/N4JTQbJTtsjMVWsdzhOPLNt9/www/vabzn6mrNahCjctM2tG0r26kk0tPhay0i2mHoqwEq&#10;ESoFbFkiMQll/GR0Kkoxp8i8ROY5CDWkE6JujgtDV01nIZ7NVbmIMcu9MMHHKPTHZRFxddM0QnBs&#10;WzFNn8RVlZRAJacpbep1FLGYiLxCpUFmUqU5tW1bTdZyoCEKjUFZw25/IKQIiEC4VBKUq7RuBZ/o&#10;KUXok0WJ8MNax7TMzCHQ9QPb3Y77xweMF2JYKUKZj1Xgl0KAHPHWYBBzp0IRQqCcqU71/lIWrcTY&#10;Ps/z+fqoSq+WQxEKa86JlKLQwWOqAk1H3/WkGPHOYoymb1us1RhjKyFdVYonlTYDpSis9fUZFuH5&#10;VAlYXdsydB1Wa3IlClmjUerTM51TEjJtFgLdiXQsz44IbLyX+08hovkQolzXQhVKG7QRkkgqQjxT&#10;FFQWglFJkVw50+/v78kZNlcbrq+vq5hFyFtyrxS00lUQJILUsMw451hvrjDWoKgk10p+6Lru3IcI&#10;tUWI2G3j5F6rosuTEGu93jD0PV3T4IxGJKxFzl9K9L08T6fnK2chWGgltOrKvMQ3DVqbMwlZGQmV&#10;6PuepmmrQdRIeAKfiK1NNZV5ZyEJMTelJDTd6yu6tmU1dGxWPfM88fs//BP/5f/5f7m+u2OeFxQK&#10;pzQ3V1fyvOaCsY620v1OxqIURaCptcJUMp+Q0oTscSINiZBTjK5LEhrNer2m7QeU0nRdx9VmjTPS&#10;x43TkcPhwGGcmKOQiTebDX3fsVmvaF1DXBbiIjTioqiUHY2znhgC0zwzziNFSZ/aeFfpfNQACCPi&#10;syL3Qz8MNG3LcRyx3jKsBg7jyDhObNbXEqBhNL/81dcoDSmnanBN9RlpwGjGKTAtUYJAjkemRQJP&#10;hmEgp8zxcGCcZ8bjTE7w17/9a37zy9+QloBB0bYSmtK3LUYrwrzUvivy9PzEdBSq3IlmVweOM6E8&#10;54xvaoiC1vRdJ2LCM/HeUihn414MkRQTGs6Ew5yk37TGcKwBC+R07rNjJXJprSutWp5tVe8D33S0&#10;XceyBMbjKAQ8LWJRXcmVjRdjinciHlUlUypdTaeMM7r2uQrIQpYruRLExMAfYgTUOSyiaVp5DpWu&#10;s4Us5sJKLjwR4TdXG5qm4dtvv2GqoRy+bei8pa3GcaMRM78xlcQpIQLPz1sOxyObzUbuded4eHxk&#10;v9sTswRCpFywTYNzFu8cwzBwfXvD9fUV1ze3XF3dsd5cs1pfsd0f2Y8jaMPT9plxnNlu9/imI6TC&#10;/jDytN1xOE7MIbGEyPZw4OH5id1hz2HcUxDx4fbjB+bdlmn7zLwfaaz088polBHao1KQgxCMc8pi&#10;CCoiQJxi5uPjE+/vH7l/2vLn9x94f//Ax8cnnneHSuTacHt7zdXVBt+IYLKg2B1k/1Slfa7WG/aH&#10;A7//pz8IjXOa+PjxI8e9GCFUFccKJbma10vhzdt3XF9fA4plmSlZjC0KRGzsLY33YkKYpkrU+iSA&#10;T0nohSEk5hCYJ6HkhVN/IUOk9JVGYY2MdV3Tcr2WvlErGRuvVxusMRyOIyFEtFKVvC6maQDrJJDD&#10;W4vRBq0MRWlc0wr12XsxG0UhqGfEzHx9e4drvNgRCqQq4pc+c6GkSNd67m5uGPpBiOHnAKYEOWOU&#10;xqBIYWEaj4z7PWEegXQWSxutAS0UpXkipcQwrNDWgtaUokgxynMJ9RjF3Jyz0KlDCBxX8/CsAAAg&#10;AElEQVSPRx4fH3l+fubh4YH7hwceH594fnyS0apAXAKH/YE///nPHA9HGdN0JfVVY72xtlIXLcoY&#10;jGswWsl82bo6SS9oVcglCQ3eytzWGhnT1sPA1WbNMHRsVoOEN5HlGHLAGo3TGnLksNsyTweUKjTW&#10;yu8qfZ5vVt0tJSUJwVFg4Hx+baVYgpg5FIWh71mvBqzWLPPEdDwQw4IGvLd0nTz7rn6equSrQqHE&#10;SAyBlCIxhfMcIxc5z2KcdDSNP1NGxUSSub255Te/+Sus8zzvtswhMC1B7CtNg/MtXduilJxX5xxt&#10;KwauE7lS+mDIKUKRuZWz/kzsVUr6Oa2pJgsvpMgs/eFmtaJvW4a2p+96cpb57HiceHh4ZI5LXSTJ&#10;XMU4h7aWrD3GNdjGo609E7mUEv+fsw7vLF3bEpa5EiAnOAWqeIcxEjblm4bNZsN6vaZpZE1Qssz/&#10;u14oscYalrCwP+zZ7XYUwU2KiDpFpunIbvvE/fsPbB+f2PQ9q66lb2Tu1LUtbdPVwBUZPzTUe9DR&#10;+uZ8Xyht5DrJSIW2jmF9Rb9a4Rox+aciRrtpXlgWMTjMy3JeO0HGG4szClUSqkQxmIwjKQWWcAq+&#10;iagqwi7I+ksrWRc6K8EzznvavpWAqsbRNS2roafrWgqZJSwcxgPb3TPP+x3jPNF2Df/x//y//nX1&#10;lXl8tVZwrpXkcjaGfl7jeNXorr4QXvdiSf7aOv9VU/Zn+/Nz9ZTX9v/V43nx2ecvfrpfnxupX6ub&#10;fE45P9c26lxD/Uwt5vMAxy99/3PBAj+pFf0FYZCvHeNrdaKfq4e9dp5f297LGtuXrs+XjvW1etKX&#10;Pu9LQQw/F5D5Wt3p8zrWmRpuDEbbut6r/28kpOJEDze1Tzldg1yEOsjJaHgKBOBkEgGlTsa/T7U1&#10;WXfZGm6nhNqoFBgx0TSuwfsGpQ3GydxjCYnddsd3333PtCx0Qy/9aq2RhGrG1LWPM0ZjjBhyjscj&#10;+/3+bPbXWp/n2afaTiliUFHK0nY9xhoeHh6Ekujlb0JO7A8HCfwzhlQKx3ESGmUdX4a+5+3bN9hq&#10;KAehBfMinNJYi7HSN4Z54bg/4H1TzWfmvFY6GR5PQYIxRvlKqV4PC0rW66dQIFXX+CFmpmkWo7Bz&#10;oJUY6OsauSBmtFzHbpSY4c9rksLZVJdSIkaZY51IrhkxlqpaC5tnCRzc7fc1eFBzfXXFMs3EsLDu&#10;B9ZDzzB0tN4Tl/CicFnoupau62gaJwRrcp1DilGu5IyuYSGnenbKhf14ZL8/sIRI14l5T2qBA5vV&#10;WojLMaIVfPXuLX/129+iKDSNJ9b6TUqJaZ45Ho4scziHhsnfyVy273ucM0Kmz5lxmlhClDpbioQQ&#10;2Gw2NG0nZrPjyHb7LKGL9R44zT0UsF6vKSdTa5FAAeMbhvUVrmnEGF4yVsl6VCZ/hf3+wA8fPrBa&#10;DecakAJiiPW8nPq0Qtt19H3H2zdv+Pqrr1gNYuYe+h7nrRhEY+Tp4UFqeoozhdp7j/cNNzc3hBry&#10;MM8Lu+2O7W7POM/EnLm+2tB6z/PjI95aOtdIHbLW14zR1XQbaj1b5vjH48g0zwzrDcY5TCWYHw5H&#10;Hh+f+HD/wMPjI84LYX5/PPD0vEUbQ9u0cl9rCSRLwDff/cD/+MMfed4e+PVvfstmNXB/f88yLxLa&#10;4y3e2nNdOiYJwChZ6sHWyhrYN555XhinCa0Nfd9TSmZeZjFoOoexlpiizNWKrNGU0timYQmJ/++/&#10;/TdCDGISLxJOBYo3b9+cKbQhiMlzux/5w5++4dsf3nP3VoyRzlqapqn9U6n3T5L+5BzoGympEKLM&#10;xRvvcd7VwIeRZRmZjkfmcaqBokLk9vU8LyGQktTfQ8znYNiYMsuysK7zZ+8M3mqMrvTg9QaMqSGr&#10;kTks7MeJ/Xhkezwwp4xvOlarFSlFHh4eeXx85OOHe3zjub695erqlrfvfsHVei3BVzlhSKQgYX5D&#10;P5zPn1LmfN9oraWWV0BVevHD856n3QFlDFfXN6zXV/Rdy7Aa2GyuiCkxTxOlTs1OgRjH45F5mjHG&#10;CNVdlfP5/fG85VOwC0ozTQvbw5H9eJQ6b8rn/fRNg7amEtGDmOyLBN+GGIlJ6llhiSwx4mwlG9e1&#10;07zM53q4XO8s69WQWJYaMlAgySJcxjPnqvFe5uwhRBmXc6rvejRtJ6GZS1g4HA9Mte+a50n+JkYx&#10;zmtV5+uKXOv7KEVTw04LsgYvOWPIpGUmLzNalfOz7ptGwrWsk/68bXG1ji81fFmzaxIpTGwfHhif&#10;dlJvHEfmecFpzXQcuf/4kXEaWZaFfrUCZcSgvARCTJSSyEWCQVGfwmMlCNbReIuhUHLCKhi6hq5p&#10;GPqW9dBjVBazbQxQEo1zrFcDuQgdXCkxf4d5QRklAS3e0fmGrm3puoa2aTBa1twly3xIaYWzjmWe&#10;pa6cAmmZIAWMyjTW0jjHPE/0XcvXX33NsFrR9T0164Z5mnncPtUaxkfi6RopCVc7BX3GsFBylhqg&#10;1izzwvF45Hg4Mk+TrAdr4IYqElxZYqL1so4VWraW9zEp0TUNxsj7lUIhxQiICdoaUwOOPr1Tldoq&#10;9V3iKTw818WQ0OSlTtDW4GTDzc0t1lnmeSGGyDhNHMeRcZqYZwmSVUrJMxPji3eYMpakVGqNVeqv&#10;d7c3rNc9UCRsttZfJUyjoW2b+g5O+vmm8fRNK2GqWd77hHkh1nDFnDIlJ46HA99+8y1KGfpB1vA3&#10;t2+4vbuTdyPn+9rWd2bxPG+zWgIF16uevmvRBcK8cP/hI99++y2H4wiqnMfFflixuboGZYUWHjJz&#10;WJjnmefdloenJ562Oz7eP/C83ZOK1C5SgR/u7/mH//qP/PnDPc+HieftyP4wcnt7J3NxEsbI+5Hv&#10;f/iBH374QeakSlGK1FFyOc05JQzpVLeX+TScwhe98xhjawD4QgyBeZqY5gmt9fnZkHcwlqHv2Kw3&#10;8mwsS72fCjEntNGsV+sauhXkPapW9ENf3wvIPa1rv9S2LavVim6Qd6xt29LWPqYUCZbKWd5dkes7&#10;z5jJKdY5ltQZnZcA9QJ4awlh4eOHD3z8+JHxOHEiyOe6HUqGnGq4kLxflXeXErqxXq3oh55cCnOY&#10;a9B5qeEZEgCcy0lLIZT3aZ5puu5TzT/J81dOtZkaSqi0OQeRlyxjTU7pvPYaj0e5DikyLTM5F3lD&#10;qxRoVUOqdQ3ZzuewK3mPbmUfUyLESIiJrhu4/u2FAH9pl3Zpl3Zpl3Zpl3Zpl3Zpl3Zpl3YxwF/a&#10;pV3apV3apV3apV3apV3apf0b2zTuf1Ys+znF6TUh7msm9s9F3H+JwPpzethr1PjXjPMvxdI/+Zyz&#10;L+uTcfqTDzb/aB9ebuNLBDRdjamfH/vL//8SLevnqFwvj/+1Yz8LMepnn4jyrxLNquLqNQP8l+j1&#10;n/btc3L8jzcsBlf96cRWGfpLotun81DfhVeBk7YabSzKOJSuL8IrIcdYMYNo60SgXMVZpQg5J58E&#10;+1VUc760Sn9+qaVQUEXTIkoV4+nJpO2MrtsX8qYIazMow+PzM3/805/Y7Q90fccwDHRdC5yoXfpM&#10;WFZahD0ppUpjqNvNmWVObHcHYkiIkO3T/ZVKYZxmIgVrDZuho/MWq4UQ0TWtCBMUlCoO1lWYo+Bs&#10;tD4cjoQl0LYd69UgFM0qWHBGxMQ5iyDHaE1J5Xxz5CwOngLEsMh+KkWhMKwGnK8k6ipECUlo0Ne3&#10;NxymCZQhJxHXWiOUU2d0JUFlShGBbts0tF0vxEfrUdpymGamJVC04e7NO5YlipnUukryEVO6KiJ2&#10;06pgjUKfFFqVlAxirnNWBBUUVUWBYsKzrpqMjT6bTajX60R+zilVso0QtFfDwDLNHA57drtncsn0&#10;/UA/9GeilqmUJK3FhC3ijvqcZRHnW23ou56h6/HOUkikHOR+K4nDfkuYJ5ytxnolhmqjhKIZQpDr&#10;Zh1KVUEKihwT2+0z4/HI0IlJ/Hg8UrJQhgoFbSxGiQk9LFWUpRQJJURZ7SlFcXt3y2azAg2xkmut&#10;cdUoVIWuVZwGoI1lGIazkF+hWOZJRMo5C8nTW6GEZyGyNY1DK6rJUKGMxlU6jlHQt2LuE6GcJswL&#10;pYA1EoagramBAxpVPvVLxp1o8RJIkYocG4pK/vQYo3DOolUNVagm6ZwTm/UKZzUpiQH0eNxTqvhw&#10;PIxCszAKbxXzdOAf/uG/sj0m3rz7iuM44bSIEt9c3+GMQxtoOk9rLWQR85tqIIeM0RaNGPULSYRE&#10;KaOLouRCTJlMxlRxeNMIBVHMGkJWsrrQOkPfeaZ55uFxx2GOZGX47a//ml/+4iuuN1dCzTWmEpQM&#10;1nq6fsA7T4qpiqgicVk4HHYcxyMK6Iceo7UQkLWmKE2MlVxiDU0r1K45BIxxGOfZHyes9SIwvr4R&#10;wRcFbTibGHJRGOuw3lMKLCkzhsj7xye01fRDT9P2dMOKuzd3PDw9st/vabznb//mr/n63VvWfUvb&#10;OOkLlJB+vLOYGi7gvBcBPhlrlJg1i5hI0aqahKuJ1DkZn1TGWY/3DuudEPiUmPWmcRLqdH0uck4U&#10;6lwDTYpieF/mWTCupUAuEgoRAzmJGViXIt9r0KqgjaLpO9puwNVAAu+k3x5rmEDOmRQiJUlIh1aq&#10;mk1EFJeWIMY+Y6pRUgwvKWdUUWhlxCgiilG0NYQYadqWpmkk3AJ9vses1mg+GU5UfY6msZJllkhK&#10;maZpaZyisRZnRMjXdD1N68+E3+ftEx/v71HWcHVzzTjPPDxt+fDhniWIsLogfeRmvWa1Hmi6BmuE&#10;Rmatoela+tVaKORdS0ZISk3X4ZuOmBWYBmxLKIolZXm2cyHmSuWKkf1xYrcfOY4zFOlr1kNPXEYx&#10;rKbEsswsKTFVclUq1fBexdYhBGJJMtbXOcXm6paiLavra1zTU5Sm6Vo2Vzf84he/YLVe0bZyX/V9&#10;j29F4N8Pq9pnLmityRS8s7St5/rmine/eEe/WvGrX/+av/37v2d1tWGcRayqtVzXeQ48PD6y3e2Y&#10;lxkqTVSE30bMAlphrQhGoXDcb9ltnxkPB8bDKOSykNk+b9nvDiL0P5E+U2Q/TRzGkSWIqP0cnIOS&#10;sYbMsBLDT8lCTg9VGClkY01OiWkUQafWQvOS+ZohFyV0dd+QiphhrfN8990PPG+3fP/xA4d5kuuh&#10;RBCfCqA18zRBDhhEGDrPCzEudK2naX0NGdGkkoRGTzWLU+iahvV64Ob6imG9Pvev53AZLSa41XqD&#10;8w3Wi6kgJQnUMdaeBfqngBgFEk5ydSWGglxofEPX9rINbfGupWQxO+33Oz7ef+SH9+/Z7na0bftp&#10;DVPHXeu8BC/kfJ6nyrxNg5awCemLKk1XGXJOeCNhG9vnZ+ZlJoSF3fOzmKXnkXk8EJeZxngMmhQC&#10;pYhIPleBK0WJGc+YkxUMtMFUMl8uJ3plqcEm6XyGc4acIylMxOVIHCfiMhHmCaOFCN/1Lf3QghEi&#10;aUFI333Xk1IgxkDKkZQjOUfICWu1GP1TIoQgonIt4l3nDE0jAnmtDf2wYbW55ubuDmsdx3EkJjFR&#10;x1QqpRZK1hjjcV2LNmBVqsFYMrYUxZnYqajzE23P5vcTIfIUMlSymOWdMnjrcNqcTfS6mi6dazhM&#10;I9/8+c/887ff8/2HR94/PLOfA0sq/O4Pf+Kf/vkbCnU8IxHjzLxMYtCYZpZ5Zl5mjtPI9rCnFIll&#10;GFZr1us1Qyei935Y1UCuLBQ+Y4k5cxxHpmXmOI7V2PXM83aL71r6fqAdWob1wHqz5nq94t3dW371&#10;i7dcbzbYGtjT9T1X1xu8b2RtVQX+6sW6VCsZl7R1FK2JGVLRxFQYl8jj9sDTdsfzbsfxMLI7HDjO&#10;s4y/RpMoZ3H0aQ0iY44RMbhWOKswyH3VeINMMWWuYqyEATgn94Uq+iyoD2GBHLAarNZ469isBq43&#10;K642A5uVhDds1iuurjbc3F3z7t0bvv7qHV/9u//4r6qvLD9jgFfUeckrQYBfqhcUvhDYV02jP1eX&#10;+LyuwBeMzT9Xo3i51v9SzeVzM/fLf30ZiHi6V3KlOp++Pt/muQYF1YijfrTW/0v2+2QUeS1Q8TV6&#10;+asG8FLrBD9Tv/lLzuXnv/NaYMHpHL+sR53+PVUK9efH8Np2Tuf4S3W309++POdfCk/4krH/Xwq2&#10;fI1Q/6N636ejPhtPQALzTn2L0VoCQBoJ1TD20/6mev+kGM/G71PNT6lPd+D5OLQGJeOo9e4cyOis&#10;w6DlPyNhekULbTKjCelk4nnPOE1cba4ZhhWliNG55Cxhj9XYnFNiu90SYzyHnp1qN7lICN8yzyxz&#10;EBO8dfi2I5fM8/OTjEVWzI2xFI7jyLwsuKaVOVyUNUlKGa3h7d0d19dX5+t+Gi8luE/G7q7vcY0E&#10;JK2HFdO8SFikkXVUzvK7p3mT0XJGJAxRjEfUMXRZJsIyV4M0LMvC8TjKHHyRADBj9bn+lXMWQ42S&#10;fTn1ASglhHOlxczrnJgez9e0Gk8rpTeVU4iKPdc4xuPIeBwJS8AajzdWTE9L4Hq9YjX0WC3zk1jN&#10;47LGVVjv5bqdMi5q0E6Mp/tennmrT6FwuhrxC03TstTQKGoYUNd1Mj9UiqurNZvNirvba/qukQiY&#10;IuuVEBIpJlJI1ch86gvrurWGIg19h3dWwg+DhL0paj1VI2GLiIHcWMXD/T2Hw562aZmmiXlamMcZ&#10;haLrOjbrtRgKq+FcGU3TdFjf4NuOtu3EhG4N1iiodYplmdnudiQy3dDJmi3zYh0QKDlSSuLq6opV&#10;39N1XTV+9lxfX5FzwFpT67iF/XZLKYWmcedxwDlZj7dtK/R2YLfdM1dS7/44ElOSAK7NmvVqYGhb&#10;dKl9UEkYpWq2gsEaR06ZLAk7Uu8wlndf/xJtHdO08Py85f7+nvc/vOfDh49iihxHlIKmaZhDkPl6&#10;DfJStWaYlWIpme3+yOPzFu9b3r275f7jBzF1Di3OWLx1Qqqu9RUUPO32oI0YI72TsAilz2RoWRPL&#10;82GswzkvBtmwyFy7BjIkhBC/PRyZl0DTt2hjz/dkoXCcRrw1UAM7JFQDjrMEEWrreXsntayubcmp&#10;1ohLYVkCS1h4fnqi7Voa7wmzBIqlHCW8oIb+iek28vjxgca3rIYN/bDBN825D3562rLd7Vmtr+j7&#10;Fca6ylwvDEMvBmJX53pa+rKYotQNi4QiPe+f+e777/lwf89+nMha1kbKGKZ55v7xnvcf3vP9D+9x&#10;XsyKq9WKYVjjnMNbDXFBl4TOiRgi11fXWGMJKVfzu67Xw56JtykV0JZQFNv9yBIjvvG8ffOO25vb&#10;an52UstcFg6HvczLVGGuJkGhfTtKLtKnqBqCdAr1LYWcMjEGxmmqpkZFUUrGJedw3tF4L8ZeJ8EC&#10;IUg921iF8w3GCD0+xMCyROZ5YZpnUl3rNW2Hq+ED3jcSZOBcNR+nWr+r90ENAnDO0bQ9bdvLuxyt&#10;CVHo9eMyszscJKgFCcadl4XHp0fef/jI7rBnDlJDn+eZcRplfMpSyyrq0/rWWEPbd3jf1lo4tRYn&#10;a/FllvBfay3OO7SzNKe+q6nBObpQSBgLxmTm+cj2+VHM4CVRUiTOkSVEdse9vHvpOzRKaMlLkFq6&#10;bcgFjpPss1b6/N5KV7PqMs01eKegS6akSIoLViZsTIc9umQaq9mserxRkAKqSCidqfPaGCXA8WT+&#10;zjnijMFaXceNeA73MUbC17q2qf15PNcOU5DPzHHBmYJWnwIyczoZyxtubm95c/eGuzdvWK+vGIYN&#10;7776Cust643U31JOzMvCOI2MxwP77TOH/Z6nxwfef/8DH95/4PnpmSWEeq9In+l9IyZtVSgxUGKk&#10;pECKgRBmUi4S/FEDPinV/L3fMx2PxGWp+1rIyHzpFApTkNDltu3o+hVt3+MaT9u19X2fret0iWlJ&#10;dR0pwW6ThFnU94Syn6aa7GUubLQ9B/WcAh+atuX6asPtzTXrzYrNeqDvGrkGXcd6vWIYeq42G1ar&#10;Fd45eY9H5hQ3ppUip8h8HElhxihovWdoO6w25Gq8z6nQ+JZliTjf0HTtOWhQKy2BqdaIKVoXqYkp&#10;hTdGwhKcUOkbZ+kaCV+gyPzh4emJ3WEnc9P63s8YjzKWlAqhBgN8/PiRaZkJIZGzQhlPO6zo+hXd&#10;sKJbb1hdXfPmq6+4vnvD9fUbuk7M+X3bkHIkhuUcELHb7ViWRdZxp/e4SqKMvZP+zNZQV1sDqSRg&#10;qQYEFzFrx5hqOMTEMs9M48SyLGil6dpGwi8prFYret+gapBtiAshBvmqY+A0L+z2exnnW19rGq5e&#10;c8U8zxyPR3Iu9KuVzBVr4II2YtQvSlWDeEbXdx5hnhmPI7vnLSkGrNXnmuxp/ngKFkZpjG3QxlIy&#10;rFZSJ04xEMNcwyMDxunzPXvq55rG10BdeYcg57GRQPOCPJM10DQXUFrmVrlkYoj1nX4NmU6JGOWe&#10;T9VIf6rrmBqGZE7rhLoWlr4/syxBgq/mwG6/Z54nOt+cw751DceSdw+KGDNouS9SkXEi5czX//7/&#10;uIhyLu3SLu3SLu3SLu3SLu3SLu3SLu1/+XYxwF/apV3apV3apV3apV3apV3apf0b2zwezt+/Rmo/&#10;/fzUXoqfP//3n5C/vrCNUytfEGx/UYAMX6SafW6i//zrNVH258Llz0lar332SzHwicb9JSP65+Lf&#10;z8/ja+Lrzz/z5b+/ZjL/0jl9LcjgtYCDnyOMfX4eXn7G54Jp+HGggPz8xfdwNrip+hJcVbrzyayu&#10;jRXDeqX0idFWKCwnAe35Wr0w7L/YsZ+cB60lkf5E++26lmHoz6ZD0JUyJgYRlCLmyJ+//57f/f4P&#10;gGa93tC1PSklnBMhn7XuTEpelpkYgwjrvJgBM4rHpydyKTjnq0FTKMNiCnxmnBaM1rSN53qzRmkx&#10;qm93OyE8WDFvnu7VGOJZYBRCZJlmjDYMfUfXdgCkEKsZs4qyTyL3KuKJVRQdk5irToQM23jmJZJy&#10;pmk7lBFxyNNuj9VCHJuqQeVwGCt1BKjSxdZ7Wu9EAKY+/fwsXK7I9AxM88wSAjEllDbc3d3SD0KV&#10;OtEgFKXSn2IVv4tA42TUUpXK4SvtAWAaJ/787XfkUvDeYYwiVdKVUrqaASAXOQfTNJNiEqGSNaA4&#10;U+g/vP8o5pv6mbc3t2cCjTrRmk01Q9Wwh1JEPJRyxBohKTWtF+N6FeU4awnLzMcP71FFqEjVPoau&#10;5rIlLFXQY3DOkVKWc58LqVJJKUJGaZuGw/EghGk409JyFjNjiFH+BhFKWudp2o7b21varj2Tt04G&#10;YTFaK5wVkqgqVIJ1EeK6F1KVkLED83QkxUCh4Cqxr22rAV5RBU1WbocahkFBSDHHI865c6iB0Hup&#10;+wLGaqyXgANtjND7tDmHcJjal+hq1vNNy3qzYegHmmqUcK4hRhENz8t0No9crTe0TcM8TuSUMUaf&#10;hZnLPNefGbx3HPd7fveHP2J8z7DeME5HtK6U06Zhsx7w/iTaop4rdTZMay3PQUpCAc9FzmfJBY06&#10;C/tPpG5jxfQuJJTCYb8jhgApoVTGe0dMmfvHRzIG7Rxd1/L27o63tzcs4wGvxRwI4BtXSbtyz8YY&#10;zsEIKSV2uy1D17Ne9ee+VQy3QqePVYC2LEs1Rxucb1HaElKhbXu6fk3XtsSwcDweUBRSzKSQUZhq&#10;LFdiQFSGMSb++dtvUcaxhE8C8gJ8/PAereHv/vaveXt7w6ptaKzBGbDVSJ5zFNJVimLeUPpMDA6V&#10;KL8sgXlZzlQdpU/9oAjXYoxorRhWPcN6ACV0tByDEI5irNeSszFcqIBRSE/OVSp0EdJ0JTOLaDOj&#10;VBG6SqUSaWNQRqOtZVwC++PxTIjpup6b21vaocd3Pa61zFHGlVxFq8fj4SwgFPOahD/kAvMstKiT&#10;WLkUhHZr5XlZwsLQicjSGNnXmBL3Dx857rbEeRbhbMqEZWE/Hljmma7t0FooYdM8QwZV1JkWFmJk&#10;miPTtPD09Mw333zL8TgyrFdoK7S3nKSf64eVUDMRmvf1tZiGp2kW0XXOhCQi55QKORUxONcggIfH&#10;R5qmoW17rPXEmM7zDmW0hIVog9W20qoy87RQkLFsmmaG9ZqYC/vjRCqaKUS2h4nDtLDbHdjtjszT&#10;wjLPxCDGYKuFHpyiUGwen57ZPm/JuTB0QulbDT2rYcBZx3b7xMePH/jw/oez2HKeZ8ISyFHGcKEQ&#10;O1ZDzy/eveXu9oY3b+749a9/zS9/8ytu3txyc3fD9fUVzjV0vsMYK0TkEDDOsloNQkk1Ej7jrRFj&#10;/zl0SNNUCluMIuiep8Dz044f3r/nj3/6E/McWK03FETon3JhDoHD4ch2t+fx8YnvvvuBjx/vGacF&#10;al+VUyIuC+P+wPFwqAQ7pD9TinwiolanotKK3W7H827Ldrul7Qa0sewOh7Ph9/7+nhAWDscjUxBK&#10;0ePjI1MlIqZKIKJkjEKejZRQpgrmuw7nvcz3ah8qFNY9T89PjMeRnDONb9lcXdE0DV3f0bbt2aAW&#10;Zjm3Yox31fggfYH3vhqPbKXKSrhQKbkSqRZKSlhj2KzXbDZrNusVm/UKpWFZRpSGr7/+it/89q/4&#10;u7/7W+5ubympsCwL1lr6YTgHRIgAuBoe65geovRDRknYgRi55Hi997Rti2sa/vmbb/n4/gdKTkzj&#10;keN+z9PTI89Pj5QM43FinufaLwnFUcYhEfVLyFCuc7UkITRaVdKaJlUjqK4hL6f5XIoRW4XXx8NR&#10;6LCVIhtSZFmELLbdHdjtDhwOIzlmrLXn56OUUqePhbTIs5PqHERrg3NewnaspfGWxln6rmPoB7xz&#10;hGlCq0I/dLSNJ+fEOE2EVDjOC0+PDzw/75mW07XWaCWEONe0lJfhXqfQpCz9+Mngk1Ok1DndCaWt&#10;ERqxrFUSuSRiFFP/KWyrFHg+TjwdJr7/+MQf/vl7/vin7/j2z+/5x//5e373+3GVSVgAACAASURB&#10;VN/zu9/9nu+//46H+w88Pz6QQ8RqSwryDG+3OxEMp9O5lWtIDSYopdQ5oPRXQgzLOOfoul7ov0FM&#10;CFprbu/uWA0DWimZZ9QArdaJIL1pLF3j5f5XisZ7dKVjWuuqGNyKkLuSw7SWcS4jYSTHKbDExJIy&#10;U4jcPz7xtN2yPxxkzq8VpQZySeiRQiuqKcfjm6aGGSn0KcQrJWKq94RvUFpL6IS1xJLO1OVPa0sj&#10;gWXneXxdlxSF0xJWExeZZ3e+4Wq9YtX3XK1X3Fxt6FvP5pd//6+rr8zjF+sgpc57f2Qk/xdqJqfl&#10;7ufBgrJ+50fbKPzUJP6j+s7PkMp/EpTHian4+e5U92s1MpfTz07pd6X86K++VHN5eQ5e/uylUV6p&#10;0yf8ZOX/k1rFy1rOyRT9L4Uxvma+f1mjeY1g/rPX6md+/nnQ4c/VvM5G4VeO8WSa/bn9+bnj/kv2&#10;+7X622v7/ZfU+85BBj8KsPx03U8mcXOiwVdystGmBoFxNisJEdLUa5LPNSV1Mr+f79jT8yCfVeqK&#10;21hZO55qQ946mmo0NVZCYIx3GOeqKc+SU2a73/HD9+95//GDzEebFldDtbx3WKNJcSGExDIvOO+4&#10;ubmpa/l0rsuA0HZjTJXSmyRkp2R222cJ11IIOdlZlhgY54lUA9YUEFIErbi9ueF6vaZpvJDCSyHl&#10;VOdIUcK9KPVYFTnJPbMsgWkaa+1AKJm6BkxQlITOaQlTjDnW7WaWEJjnqY7vQosOQejCCqn5GCsh&#10;WacWk5j7Yo51jiPhBW3TVuq03FMSwib9e6hBAmfSLtQgv1pziVEMxF0HteZRssynjNbkEBi6ltbb&#10;83bJL+rBWqOMBlXwxpyJnyf6tda6EjXFcCemHTkHxli6fqCgqmlR5mnOe0BqjutBzOuULOZvuTiy&#10;rcwnw6CXAKe26zhVqL33rFYr2kbMwCfDejqFBliDc5aQgly7nGrAWb1nlJhTc65kWOvou46m8XVu&#10;KeOu3OsWXddPRUHfdwxdd64lyvlQTGEmpIC2htVqwBpXqeZi5j/RnNfDgFGK435HSZn1elUJyboC&#10;QsWYuCwz8zzTdwPmNEarWtdREl4pa9+JZQ7MIcrxpoQ1qgbzGGKdO8q9m1GlyPa0pRRV1zdCot3u&#10;94zTwjgt5FKYppnf/e53PD89sd8fSDnXayj3vfce33bsDwc0sB76SmS2NaRUgn2enres1xuGvuPD&#10;+/doBVdX1XDtvIRoBDHcxigBYaUgdGqtcdafQ27F6KjqdbaAXKfj4ch2uzuTcsWELAGQ4ziB0fR9&#10;T9tJiMGpX9ntdkzjyGazQSvNtMyM88KSCwlNjImbq02lFre1pimm9vF4JEYh0F9tZN2UktRXpnkS&#10;4/WLMBtSoW1avG0/GaWVJsTAx/t7CVXTmuvrWzbXEpKXcqLkLIZY72pIY5Z1X103tF2Hc57d8cAP&#10;Hz+wOx6JWQKVrm/vKpkYck48Pz3zzbd/pjvVOpuGu5sbrDFMh5HpuMeUgkHWkquhZ7Neo7QhxP+f&#10;vfdqjmxL0/OeZbfLhCt72nC6Sd4oaIaSLmT+f4Qi5CYkKhgMachm93FlgQIyc7vldPGtzMJBo7pn&#10;5pb5RVSfRgGFzNxmmW+/7/vk2ofzp3WlUoaSIcSItp5YIKSCMoZhGHh5fYM1hnU6iHk3rHjnuLzY&#10;cnlxwTQeWMLKxcUlm832ZJY1x2BDZEAsx/BMa3De1s8vJkHjJETSOek92toT9U0r6/8632mt8W2L&#10;9y0FCGtgv9sRY6DvOn71q1/Ja9fA3q6XAN1hM9RxRsa7nBL7/f70rCUlGfOM8zKHKkhFQgdTKRSt&#10;sb5hXhf+0x/+Mz/99BO3t7fMS5Dv19CnlDKx9qmMdWLqf0QH7mtwhvPuNJaXnFnmhWmaeNjv2R8O&#10;1TQp80HImZQKQy+fwzqD0tQ9eWCZRqbDXnq0JRHDilGabrhkc3WBbjy28TXw7Ph8qUgQgjIobWW9&#10;rGVfolSRvjQSYJqyhKaUJL30UiKqZOn3zzNxXeW1c2KZR0qcUQhN3Fr53UVJcIH3nozs6STAVJ6P&#10;HcN71yCk9WkU0vo8zyzLTE4BVY571szQdVxuBrZDi9UaVcOEtdYMfc9mu0WhT+uypmm5urrmxYsX&#10;XL+8PoXZSpisqYFv+bR2UNW86707hfdsN4PMWW01bBuL5UjGjqd5rHEW51q8czhjZC9dMss8s/ty&#10;R1wX6ace9ysouf+WVZ7TOHkO0fUDMUTWusZPoQYR1bAaXdeVQpxWEqAwLyilaZyn77saDNoyDJva&#10;804SVNq0KG1AybpJKOADfQ1jpWRiWFlmGQM1YLWpYXwSdJJz+vr8qxRKSqiCBLgZCTx2Vp4jHMfe&#10;tu/ZdBsuLq7ohy2ojPMOtNw7KQacM7XnXLAKjM50jfQCtaKuNyphfl3w1nF1dUXTtmw3W7RSLNPM&#10;brfny90D+8PIvCwc9hPLNOPbhtsvd5Si0FpCINaUubvf8cfvf+TDp8+kUnBNKwG2lb5ujOzP5VrL&#10;lCJrIqGrD7RtJ2uUaiK3tgaRH2nrtbettSHWQKsiLnPp/xhVg4vlucRpjxfkay0P+Gqwd6ihtAqy&#10;GLqLVjXETPHjjz/xh//yR7x3/Oa3v2HTb2ic9BmGrmXT96iS+fTxgwQY1HWzaxqMsRImuMykuieV&#10;x57SI4qr9I9jiLRty83NTQ2rlHE0psw0LyxLIBeF8y3by2suLy6lZ5MSOSZykLFrf9iTi6zvthcX&#10;KKUkGL6+rpjrHVYbWi/7mfv9jo8fP3E4HJimmXGcSCmyvdie9kPG6JOOQStTg7VkfZJSqiFCnMLk&#10;pZeia6C9BGEdn5uDFjN8lDXDYffAsi6n0Dpn3enZS6rPp6UPJa+3P4z8i3/3P55FOec617nOda5z&#10;netc5zrXuc51rv/q62yAP9e5znWuc53rXOc617nOda5/Yq3z+IuvnyNLPUerevwzz5nAn6NEPf36&#10;WzTyx18/pa0/fZ9PX++xePovGumffOa/ZgB/7vg8/funnydnMVEeqdx/iTz2uJ4l2T96bREJ/nVi&#10;27eM9M8Jmr/1fp77u8fi6+eE0s/TzTgRK5XWOGOrGFdEXEeayFHwrKvoR77+SgXLOVeRffkqtj++&#10;jn5ynuv7lO/pk9DZVuKXsU5EA1Wka+r3j7/jMM78lz9+z48//EBOmcura7pWRHigaoJ+FrLKPEMp&#10;9G0rtHUUXx4esM7T9r0Y/7WIYtcQub2758OnT6QQGdqGvm159eqGoe9Pn0mEqfJ+1jUQU6y0Mwjr&#10;iirQWBHcUCDHRApCDciV5mutxfpKH0LIW3MITMvCsgast1xfX3P94gUxF5quI1dy0hoTt7e3IrrJ&#10;mVwK9w875mWtpHWhjR8NU413lRpVydrLSlgXCQHwHm008Wiwm0amZa0mtIEK3qIUMQc23uOMrmaV&#10;dBLMUsQIdiKB1+skp8yyLOwPQi12zmGdPdE7j8IYW4Vc5MI6L6zLSuMbjBVD29HI93D/QNM0XFyI&#10;sZdqhFVKYZVQDagGONQvx6pCqWZvLWLSUkgp0PUtXdfijOHu9lY+oxcBsSrhkXkpY7Sh7zpQhXme&#10;2T/sqrBdRKJiXhFy1FLNq6Weo5yykHaKGENLJTygDNYL5QIgxJVcSTg5RiipEjbWU5CBOuYY1N+t&#10;jaFt2ipInIjregqe0Nrw/sMHxmmkH7Ynw7UGyGL+V0pEXONhxCghVqhKgtD1fVprsJUe57wY3bRS&#10;IqaSq/gkkBYKvD2ZRGLMtE1H3w9QgweEHLQSkghtlFJcbrYn6ooIbs3JfAFinjVao6tY/ePtHXf3&#10;ezJyDHxTiUlWwhnaVmgcx8ANEZ7nak7JpyAPpZSYYJMICdXRbK4Nzntc4xDRtdAy9vs9y7JUyq0Y&#10;9TAS6PDy9RtuXr1mP418/vyZFzfXbLzDGehaMTrEFE7303HeU8B42LPf70SIPc9cX1/TOBkHRdSZ&#10;qmD8q1DJOUffdxjr8U1LyIWQk9BmnZjjwrpQYsBoS06FFIuQnYyYK431YCyxwPc//cztlwPKOJTx&#10;/PDjz3z69JGua2gby6/fviJOM4Ykf1RBHQV/VRjujgaYnFlWobYfDSLOe8IamaYR576G1ZgqwoSC&#10;MqAqOVYhgsacwqPQB1WDWKzc6lqJ8LJtsPqrvUZlCYsQw0kQcbFc+XI/W4uyMp8VpZkWMXbO04Fx&#10;HFlCEAHp1TXDdsuw3TCvgcM4USpxetyPYpLxroYPZPaHmXFaedgd2O8eKGg22wu6tq1GaBmbXDV3&#10;HAlEIch4Y1Qhx3Ains/TLATpecQouX92Xx64u/3Mn/7wR7xtcdaS00pKoQqaC8u8yPFUmtu7OxG5&#10;Nl7IL9YxdB193wuVp99iKnFbzCTVGFPDWXb7Pbv7B0KIJ2HuZrvh+uZaAi3CMaillZAYBdo4tHFY&#10;22CMo3ENTdPR9Vv67QWlKEKGkAuXL15TbMOnhx1rURTnsE1H2w+0bU8/9AxdV0W/lm7o8c7x4eNH&#10;/sP/8x+Yx5llWWmqCD3FJOJm5PzLmiljrCGGlekwskwzYVmIKdRQhETTtCKC1dVgo0CRWePCfr8T&#10;s3IRUtcwbGiahquba/7t3/4tL1+9oOs6rBEypCoiNqXEE/FT6JgzcZXr+bAf+dN/+RMPdzK3Od+A&#10;0jJWakOu98ww9FxcXnF9dU3XD6A0u8PEp9svpJS5urqkZDHAz7NQN0U0LgS3mLOY2Ne1jn9CeW/b&#10;lr7fyPXZ9RitiSESYuBw2MvvCisgBp5f/+bXOO8IS5Cx01iGvsNqxcP9F9Z1Zuh7+u2WjFDlC4WS&#10;E0YLQWldl5OhBODLl3vev/vA/rDH++Zk0i/AMi/M84wqYvIVAWs4Gd21VnX9aqqZrpIsNZQiIQ2l&#10;FFQ5Uu9zDURJNN6y3Qw03pMpGCdzzrg/8P7dO/7T3/89t59vefHqpczhuVTxb6WfKnWa70qRUAaj&#10;5bVTCMR1Oa2Nu6GnHwbe/fyurp9gWVbWJaIwzKsY1WKW+d57h/O+Bi7JelhrTS6F/WFiWdYaxCRj&#10;J0dqcA2r0lZM6UbJvGGVFsG91qd1kFDGtARpTAuHaebzpzvGcUZrxX53YA1RDOnW1fWbmBG1dawh&#10;ENZIQdblChGbK5WFRp+iBFaEwM3NFVdXlygjATzGVAK7b3He03QtxjqWEJlDICS5Z5WRMJlcxfbG&#10;GBR1TWDFSB6jGL1iDMxTNSPW8JpSIOZCKkLfSkDRmpALa8qsMYF2XL58y69+98/59T//l7z+7jfc&#10;3LwgF9hPM9uLK3Ip3N3d8nB/T+Md22FAozB1H9W2Ijrvq+Ff9N2Z9WgkKmI2VEqu1xDk811cbE+E&#10;umEQA8TFxUUNHxAh/7qupFjDdko1komSX8IN6piolKGgSFkMMGJiMRhnaZpWTJbihCShOEwr07IS&#10;ciIhBsluGBg2G6w1xCjG+HSiI+cTATdXM2fTtnhXw5eyzBXjPLOsEuh1DCULQc4NBVwNSvDWVcpg&#10;XdceDQkoYhSzikIMCjmshGVlXRfWeSLOMyoLPfHqn/03/6j+yjyP3yZr1+NQ6viTkWupQF3v/rnJ&#10;uDzTL1GVdnsMxnmc31COIWRPfp8xYuZ81sxd1+vq6FItXyMhdD1u+rG1+NH3VTn+DH9GaX/as3gc&#10;6Pf4s3yrhyNGCE6hRN8KXHxMNn/aJ3qOqP70/TzXLzkd2r8QGvDX+l5Pww7/kvn98c8817t5LoDw&#10;H/LeHr/m0Wz5XLjktz7PX/vMfylY8RjE9/T6Pu6flVYn49Jx7SXGdzFfaFsJ4UcSphGjoFGyZzua&#10;2+XlCkLwVaf74mja49iPkp+o+1RbTaUaZQ0Yg2t8pRbK3OecI6MZp4WYCp9v7/jhx59k/FCWi8sr&#10;+q6vwViZtRpsbeMZLrb0Q0+oa6ac04l27r2rBsZM4xXWana7B5ZlkUA6a9DWU1CM88w0B4x1GGeY&#10;lpmma7nYDmwrKZy65iokUo6ktH41gaFORqMYIvdfHpiWBestOSacEdKjzJsGY+s8XrKY0SnEksQE&#10;vx7NK5lUzZsl50p/lflb1zU+WhFzYk2RUMQAGXIhZzGzGW3ISfpFKQQ0mRBlj0HJp55aLIr9YeHu&#10;fkeKGaMUw3bL9mJLN/Qnk2w3dCgFnW/YdC3eWtmre1+BzLpSyDVGgabgjATQ5SIBCaqON1qJOeto&#10;0Dyuz0JI6PoZlVLEuq5y1mGsxmhkj0AhJwkyo0hYmpCfpee0hlVo7lbWRzHJ/GetxjpD52vIYx1b&#10;JehBrmNtjPTFUkajuNxe4NuGputp2q6ue4QYbZ2YXbWRIErqukgrC8YQkgQb+Epfl4yGQsrxZJR/&#10;2O85TBNrivRdJ/dEVvKeKzHUGUvftqQQmKeRZRpZ5omwrgybjfR5lKr3HhymEWurybYIedpaI6E0&#10;iJlsPExiMlRyTLYXGzabAWfE9FVqSJRWoEi1t9TgrZeQOAq6rvl2+7Hms4ipLqeEIjNOE7qGUPmu&#10;xzhP4xsxfCHjVd90bIdNNcBCYy2tc2z6gb4bKErz/uefmfZ7Xr16Qe8b6ac6zxoSX+7vef/+I0pL&#10;eOfRXKaUIh/7hkafjGJHY7Csg+Ddhw887EcaX+8xW/vXWjEtEzEnvPPElHGNx3pXe9OZrt9ydXWN&#10;UjDXILXdeCDEhDGGrm0YNgN931OKrKfDYSSGGVUK19fXvP7uDcZ6pnVhnGYedgdUkfVEroGZVkm/&#10;xDUtbT9IcEjOLGvgfreT0Iu25/XbN3RDz+2XW+53D7JXMxprNDFJcBTIOJOywjcdynru7h+4vd8R&#10;ckH5Ft8NXN68oCBG9qbt+PHdex72I9vtBc4ZNn3Hy6srHu7uuH3/AZ0ym76HGmLVtK3sI0sm5yh9&#10;S6NOc8lx7SNzmIQ4Km0wNRRgM/Ssywwl4bRi6Fq01WQUOUqfbzMMbC8uK+VeeoWmjre6Brpqa2Xc&#10;rGON900N80unQJNSEt5JgJ6p/VKtFd5Kn09bCW1pWunXXW63XGx6Xlxf8s9++ys2Q4e1SqjgZBon&#10;gVNC6kXM2xSWVUIDAQkEjBLe4FohZpdjz14pbONpuwFlHesa+PTplpQKxnmUkT8oU82WGoWm7To2&#10;w4ZhGDBGjP45ZTF+psQyz4yHQzV4S3BaCAFrHW2/oekGknKsqXD3MHL/5YHPt3dMq+wzckqUlIhr&#10;IMZ8CguMIbCsC4dpYo6B/mLLzatXzMvKuB9lrtQW7xsa52U/6j1927PdbthsOlprsGQ01DWKZg2h&#10;hiR7CdJVkGr42LqEU6hqDNIj9M7VXlgDxgASxpNTkD7MZsOw2dB2Pda3xBo6O44H9rs9MSZyhnWJ&#10;jKPs0w+HA/uHh0qNXohhJofAOs+kGOu8bGl8iwL2D1+IYSWERYLdcmIcD/K8ovVs+p6+zp8KcE2D&#10;bzty7Utd3dwwbDd0XcfQNjjnTs/ZqD2hAnXN5tAKnDU0rcdoJwZlebCHKpm4LhAXcpgoSQzQ8uRH&#10;Q1Hsdzvmeabre4x3FGB3OBCCBCVLICCnYBJjHcZ6uk5CFdpWwoqsNTTa4Kyc31zAu4YcZb3dd72E&#10;hWhZh1vjZK2pJSTu8LDj5x9/JNTjSi7SvytiOo91D1lqKF1cV6gBgVqBMzUcwMr8bKzBH58H1fVv&#10;4x1d09RgCldDKSI5rnK8kKDoGBZUljnPnsZPOZfaWuZpFtJ7KXjfyPjjHEPf0TYtMUQOh5FxnJjG&#10;EdtYrl+84PrFS7aXV9i2QxmDcpa7hz3/+Y8/8uNPH/j55/d8/PCBFAKbruXF9QWvbq64ubogpyjr&#10;uJJw1mGtr884JLigqV+jJFwklcIaExl1CjUu9ZmSUsdQGIW1CuflmcvxWewx3IkCfdvJM10Ufdcz&#10;bPqT8VwZjTLynCXEzE8//8zF9oLf/f73NN5jjGPbD2zajq5xXA0D266hsYq0BqxxEnerZI04zgvL&#10;ukrjtq64c4GYImsMJArWObaXFxL4qcxpn2KMlbWFNuSiSLX/5KxHm/rMwVi8axiGjs3FVsZOxIQf&#10;Q2RZV2JMEgxtvwZ0OOcY+oG2b+n6vgY0rSzLRFxHcs4Mgzxn1vV5PEqeS2hradoW57z0H5NQ6o2T&#10;AETvvgaLKjRoJevJSoRPOZGLhDIuITKtgaIt2khIhjESMLMuC9O0I6VVgq5CouTEv/zv/uezKOdc&#10;5zrXuc51rnOd61znOte5zvVffdnzITjXuc51rnOd61znOte5znWuf3o9Jmw9JZM/Jwp+LKItpVSS&#10;6i/FtE9FzU8FyI9/1+O/e2xG/0sE9eP3jTEn0t1zP/f0vQjdQsgujz/LMWn+KQX+OaL6U4HyX/q8&#10;T0XPz5nGHxO+jobt54hdqZoanp6Tp//mudd/+rt+SVX7c0H20/PzrfNyFC5zBJQpEajDVyNwqQ/E&#10;tVbkLEKyBJIo31mCtWgb0MYK7c97ER/7Bt/MNG2Hbyas3VcK7vKVDCCSia8vXl+PSrFK1RR0FDo7&#10;6yiIGdhYIWJbv2CMJ6wz67wwTiMxBIx2TIeRdx8+c3v3v/CH73/gX/+rf8W/+P3v6doW3xZSNLx9&#10;O/Dh4wfmaWKaZtq2RWsxWy/rKkYro0+kbWdESFNyomlEkHv/8MCvfvWKfjOgUMzjSEgJXRQ5FR72&#10;QjzRSrHpeywiWjNGw9EQr8Q0JSIb/VXsXQMHUi5kpfApEzKMy8K6BhGHZ/Btx4cPH9DWUpSIRpqu&#10;4373gJksvvUnulWMWT4PIg+0GsZxorncCtGxXq9riOzHmd048frN25MhSmmhU6cYMAqcd0zrSlwj&#10;kUKymtY5dNOwrguHccJpqoFMfrezRgjv1WDVNC3b7ZYvDw8slajqrKVrGmJchfJpvtKVjkZ5Zw1F&#10;VaJkLOSi8FbjGserly/o27YS5oRMKuZY+drUY5UN1Qzl0FZRiuJwmAghiDBLaax1jOOe+7s7jNG0&#10;bVPv5YJWBnU02DojZiwlRIV5mrm7+0JKhc12IKWIqqZvhaZpGqY1nMjUUBinkZAL2+0FnXNEIK9R&#10;hN1K7h0hG+uTWCnGxM8/v6PvO96+fSPnpxqgcylobZmXhTascn1VImsuhWVZ2I0zawh8ur3l7sue&#10;zWZg6BxD2+KrEFunRI6FoZWgBec8c1gJIVSRujuJK3MWc3YKQnlTj8cdkuQPJBEYKq3RRTHPC9Pn&#10;mdevXzP0A9MstNOmaUSYtAj5RwTmFm8NOSdCWL6SLnRiv7uVa0wrNJrWt2y3YmC0zuF8g7GWpDRL&#10;TKAt1jWAEKynZcZZizWqElBk/Ixxla8rtRBjanCHmCYb35CKzGfjNGFVYdNVwWmOHCGY3nu6YcsP&#10;7z8BMC8TMayksIqZ2YhIaZ4mMYNvLygp4WsohNpuWeeFdx9+JubMMk103p7m8VJDJoy1mJw5TDPD&#10;haMog7ZJyNw5MM4TscDfXF3Vz2Bom56+azgcRjFrOoepVBJdDaTeJxSK3f5AKJq3333H3/zud3gD&#10;zsA6PRDWlXgYWb7cUq4uSX3HZtujXVvnmUyuawehIx7Nro6sLMZ6lK7Xdh07JTDhSDkWCvw4jehq&#10;vFVASSJs9dZUYZfCGEfXddVdU+fOXCrpSf5hTmudw2sgSOuFGFOvFWUUsZKcrbWkvHL76TNKazal&#10;wOdPYA3WNyigGy6ZJjHz7fc7+kZE1WssWAraiPCdAta3hBCY1siP796z2XRsN72YO7TCOM+6rozz&#10;oQq188kM2DgHRjPPC/M4M40Ta1xJOTMtK1/ud8xrQBe4u73FO8Wm9/Stw6DQ2tXwDujalu9ev6If&#10;WhojosC286xrIGeYl8AyL5Rq2BTjqgTI5FLo+16MpmtgHBd80/Cb3/wzfCMmjpzl2h/HWShG6yJm&#10;Y+NROuEcBGOFFB4CjXN0/SC0TyQwpb/csrl+xfXbXwmVsIpcXb0mjNEYZymIUWA/7lHasMwT82Hk&#10;4WFPN2xoXCtidCMhM8egFVl3iIA8x2oIriJqU0MlUIZgLK5rZP6OK2nR1ZhuaZUia1AGsE4MBc7Q&#10;OCvvt4ZrGC2izhJTnQ/U1zWxAmsscwiUXLi6vET/zvLx4y3WOa42Pd//8BN//x//I7/9/e/57je/&#10;pu97Gitmo/1hJKbM67ffsYaV9+/fC8EsrBSjICeyVpjG0/qmUvMcxliuzItqtBID8loJgk07VJLe&#10;yhpWWqvpbINpHH3rubu9JcQIWvOnP/xB5jRlMNrw6fMdjdX85s1L8jpxsd3i2xbjPcpaQoyksBLX&#10;lbAsFPLJJBKCrJ37rmeaZ6Zl5scff2Doe4a+k2CWGKEo3v/8Mw+tp22ckPTaVsbElFDWnwxSqEJW&#10;Qp/SGrzzUFZiTszTgc1mI4E5VqiXKWWmZWQaV0I1TIcQGC62/PZv/oYlrPIZ2wbrzKPVehDaX9tK&#10;yEZIjPsFSqLznhQj4+GAdZZuGEjAdrvl3/zrf8fHT5+5vbsjBZnDD3NkiRNLSNh55kErlDUM2wtQ&#10;ilZbjC7kEMS0sYnMi5gglBEx+xpW4rJinaWt8yEqczgcUFlotlpBcTI2O+eIWdZpw2ZD03SM80rX&#10;feFP3//Al92BTd+ypiDEXW9QdS3gnWNdF4bLK+ZJSGtxnquhZsU5MQ6GdSWsKykXPr8PzNMB5Z0Y&#10;5Y3m5csXWNeirEMZRQqJ3e7A/X7Pw2HP/lDwRnN9dSk0TmNQ1ZBhrRgxc8kUncSIlwLFGEKSdZWu&#10;xMqUioQNJBGfayPi7FSpZN63dO0G2/VctZ433ynu7+548+aG4eqSDx8/scyG67evaZ1CGcdhGun7&#10;hoyWQCJdcMbjvdASr64KawyMh5m73UP1LMv6M6UHcjUlyvwM3lv6QcIznHMSuhQlbERMI5GSAunR&#10;ebfW4Fp/EnEf130xRaZp4u7unr4XYqwxmr7rKiFQ0TpPOwf248RhPqCU5vLqhmEYanhX4f7+AbQR&#10;muKSKLoS34CiCvOykNESMKYghcw6zkyHAzmLCLxtGvqhw1vD1bCRAK55nAGF+gAAIABJREFUpYSE&#10;acE2nlXJWpEMKSYJfcpJKGbWSMAD9mQkD2vg7vMXMalZw9/8I3srz+3ln+6lH3/vNKaXGvb26GdP&#10;+/5vBOc97VnUTfizFPiUkqwdnvQunvYlvmXef/a1nvm7Y2/mOCc997N/rV9z/O+xZ/GXKO6P3/9X&#10;Onj5sz7M097Ic6GEf9Z7Ur8M3Ht6Lp8LG3x6LP8h9PhvUd2ffp1S+kUY4nPX2tPr7q+Z7p87B4/D&#10;B7/1+b71949/h4TLHUmwf/55j6RPTiYYcPV3HCmoCktws5jZrMe5Bmc91jUs8yJhUstIzOErFZ7n&#10;3185Bjmc7i8DttAa2X+7GKUXVY1KMSack4CydZnQGO73O/63/+Pv+MMfv+f3v/s9//1/+7diuG56&#10;LrYS/BdJ5BzJZJqhYQkSWHc85F3XAbCsEsgna9yGtg0ATNOEzYpcElorUs7sx5FeNeT6vlPKlCO5&#10;vNTQCnFJi5m2HoOYMmVZKCimcSHnxNXlBf3QS4+sGgePVElrJcjs2Ae0ypKQQBIJSBNTZkoZ78So&#10;bawlFQmlyTWczDgrFPvxwBoy1J6ic5Z1XbCa0/4+xcAyCdXcGCMU5lLpyKtQxo027Pd7gnP4vkdZ&#10;w/byCt8kGt+AKoz7HTpE/DFkSkuoZEqZNUZQuq7ZdQ3hE7N3TBIyKXY6CTrMCUKRNZE1lrhKny2O&#10;BwmR6loJAHjYk1IkZenP5ZJwxpBTIIVIKAXt5RqX67OOKeXruJxiJKcIRkL1vHccI1KUBu8NcivJ&#10;/s1bQ7YGpWCZRmzj0U5TcpTwQGModc+qkTWnUnIMUxJ+qdGakhNhnSmtlxDEfBw7a/BThrAElnlF&#10;W0cM6eu1oagE6yzrj5TlGs+ZkiJxWeV6zBmDGABjkZ7P5WZDSivrurKs4RRe2rWOVH+/d5Z1iRRj&#10;yHgwiqEf6NtOerXVvKVKph82NNZLeJGR3p5W9Vw4i3OWENOpD5uihDkNw0bo88ZgjibWLEbsEFMN&#10;nqSugaPQd63FO8uLm0uavmdcVj6++5nXN7/jzcsb9g8PhJCZlx1rjEzzwufbL9KTefUCZWXsSzWw&#10;NOcsZlMlpFpdebrWy76jG3oOkxjdZdyMlFjg9OxF1pnWe7Q1XFxf0w8d6zLz8uVLjDOkEIVEGyNh&#10;WZmnke2F9G+8tfVcG4xSxBQp5UiANTUY0qCUkf4DmpgKMRaMAe0MzlrKuta+rNxzbdvSdR0XFxeE&#10;lLi+ecmLV68Y6ufZv3/H7uGBeZ5pf/tbQiVAi4lY+qkhZDCRZQ2gNWvMHPY7Uinsx5nLy608E7KW&#10;/WEBNA/3Oy42AzdXNyzzSlgDL25ucEajdWGeJhrnmMaJUE3W4+Ege8mcsd7TdZ2cB4X0sdByfZkD&#10;4WF/GsfbrgUcOYoROsTIukYxERpTgxS1PONwTgJXl4klhlNYZi5CEpcwq4zR1ThsDKpoQgwQNV3T&#10;Y4ylZMU8TRg4hWm61sk142x9FmEwNxcYI9TgEAJGFbSztedVahCAEiK51rU367i+uZa1V5Kxyvvm&#10;F+sq6thhnUNZi1Irm37gxQsJ9ToGDztnxQxrNNu+J9bg2aZthG4NEuSaEuO0Ss85J+Z5kRDdmMQo&#10;m5IEetgG30ivFKUIRfFw+MzDbse7Dx9wjePm+ooX11d4KzR4HTUxLJAzMRWyEuPnEiIffviJz58+&#10;1WC5jPWGYehxviEVRUGzLjNxGWk7i3eOtnWkVpO1Y1oj3dDRdD2bYUPTNhgD0zLy+cMHGmOYDiNk&#10;+PjxrgbMfuHFTWDYXqCMrfNclvnIyn5yDQFt5HzGrCjGkosCbTlMM20jc3zMhRQz67KyzrPcP7pg&#10;DRL+ifTNXpdX+KZhMRJaaJ0lFaGSQ5G+zLLgWy/m/9oTa5yl9J30H0PE1h5xytWIu0b6ppXA32pY&#10;zjmfQrFKSoRVzqXWEKKEeBpjKUWdgodtfVinkeC2GCLzGumGLb4Rqvw4L7z/eFfvJ4XR8nwvpEjr&#10;HTkpvtzdsdleSMjmMYyNXINQZP+Xc2LaTxzGmaubGzQZ72XPmuLCMsqNPbQSxKeUIs4zcVnY3X/h&#10;cP+Av7zEWSNzCdKXW9MiPWPnsc7K/BHC6RyYGkaqtJbnj6dgYJn7UwxohBDvfYN1EqawrquE62WN&#10;Lhnq3G2VJit9CrrT1QxtayhdQYIYciiyx67raWsHLi4uubq+YY2ZcV7IJTMvM9//8D1Kay4vLuj6&#10;juvrK3JKtE3L9cUV87TgnYEc2XYebxWDl76rVgWVVrwqbNqei+1FpaYbnLNynYWVUpSE26XMGovM&#10;ReuE847NZkPb+EfBxlHWiECpvQrnfb3+C5fbbX1tOa/HEBGURjuH04oSIzmszOvK3e0nutYzbDvi&#10;OrGstaexrHhnaaxmDguazM31Desqz5mMkX1ACCPLPJPSStNd4KwFa/FtQzu0dHHFoCWIVmtiTqe9&#10;uxjbraz8Bgn40kZzOIzMMTEMXq4npSX8XWUJBqoh8jFI4J8YzmGeF3zb0nQtVru69oer1nP98iW/&#10;/k1gmiZuP3/i/u6WuC4cdjuatiXEIM8njKPkQkxfg5uPn9f7TKl962NQhmg2jAQGbVqGYZCxp/bh&#10;whooGdpOepmpFD59uuX+/osEi28Hri+3pBgIIWOVPGc517nOda5znetc5zrXuc51rnOd61xnAvy5&#10;znWuc53rXOc617nOda5z/ZMrrNOz5vGnouun4uXnjOFPzePfooP/JZP34599/DqP6ykh/el7/RZN&#10;65cfgG/T4f/Kaz/3Xp+jcj1npn9sdv9LQuXn6jEx7fG/+9b5e/p7n/u3T7/33LF/KsL/JXnul3/E&#10;YKi//h1i6hWjdJVxJhFbKfU1Dd8c6VuVCmCMqSQcfSKACYHBnkzfuYotcxX81k/16L+Provy9Rha&#10;50SMWcSsqLURMoQ2J8qnsWJcOVIDQkzc3t3xpz/9wH4cGbZC9PKNZ9husUZMVqWKvgqFdQ3M40SM&#10;YoI+kh60MezHkfuHB5RSXGx6vHe8efWSrulQRYidMSViypAL87pwe3/HNM8Yrdl0PY0XKoQ+kauP&#10;YtQjJUreO4pKYDegNca5yo6onDQtLIlUgwrWJVQamoifxsMsZsBlFnKR7zDGEWKun03hGzEbXWw2&#10;OKMrQTFQCuwe9nz49JmUYbsZqmnRioBfaa4uRKhUcq44ZqAa+JTWhBRZJqFT+ErDOhqYxbDylTDi&#10;rGOchEq73x/4/k/fY7UWcoESWoGIuqrIuZ5/lBw7oy0lZ/phoGsr6dkZoXEZhVaQktDSndV4LyKd&#10;kNKJDGacoW07Xr9+Q9O0hDVwNDjPy8T+4YG28Qz9UKkoCo1BI9SnVIoYKo1mXSO7w8hutycXaKpp&#10;3vuWAiJw1vpkYBLQfWGcZnbzjLGevuvlkKbEuq4cXTE5J4zRWCMU+nlexJzrHJuhF4FNKeQsokPj&#10;HDy6f45EykxhDpFxWslK47ue+92OcR6BTD+0aCNksKYKwFBCpo85cZhmljWe6Fe2GpS1UoQoFN4j&#10;gWlZhHSrESOA0kZEXSh809D1PYfDnmkasc4wDBtiFAHQOE6kmHBWjHvbTY/RQrk+3fdaC71inuV+&#10;SoXGN8RcKPV92aah6xpKKUJp6TrarqvjhAjJ9vsDxghNTMIDTDVclK+keSXGssdjrPci7DTVGKYV&#10;dbwrEuKAiJusdWJyG0fu7+/5cnfHr9+85aLvKCkxHQ5M4yRETuS4HQ57vHdCpbOGlCL7/QGtFBcX&#10;W/q2PWE7hT7n6YcNxjq6YYNvOmzTAIqQMxnF//ef/8Df/d//nrYfePXyJUPXsd0M2KPx09RslGqE&#10;7LoWSiED1jsOy8z24qIaXDRvXr8UCvY0sm0b8rIy3t3TOivHzgh1S1diY0ZIPylndvu9UHaNw3mh&#10;/IawClFOy31b6hh5JJYIzVjmKKXUiT5VfQ9CUVdCWHG+PZGkcy51LLEi5KykSBDTcdd1+KalbXuc&#10;80LSS0n+lILSYiy5v/9yMke6RozyTduQs5gYj/PckWaprEVpB8pQlFxDGaEo9sMG7RwfPn/i/uGe&#10;eRoJYSWlTIqJdVlY5pkcM1dXV1ijmQ970io/s4bIEiJKC1lzXSWU5jDNGN+ijBVq3GHHPM2UAsNm&#10;IyLko1kkJbrGS3BETrTW0HWeZTzUkA2hi1Ey5CQEoxgrHcsSY2SZZ6Z5Zr8/cPv5M/cPO8Zp5NPn&#10;T3z88J6H+/sTmVsCJZLcl8aJ+F5LyEHMiTmsLOtCiEHEr9oIudp9pS5572i8g5KpjO1qDPm6zrHW&#10;shm23Fy9OBEvjyLfFCNd17PdbLm8vKLrOpqmPV0nMRVCiCca+vH+t8YKcZOMoaBKhhQhBKxS9F2H&#10;N5a28fRNgzMaq4X+mHOCkqtgWoJwFF+NermI2PUooG+alqZpuLl5wc31NaUk2sbTNS2qZDGNXm7Q&#10;WkjHKUXev/uZDPTDQEqZDx9+Zr+/R6vMPE2M48j28orrm2v6oWfYDDRtX4lCSuZjZ+uaka9C35xZ&#10;1omcI1opnDMYDUPjudxuuNpuuNhu6LuOi2HDxTBgtWadJ9Zx5MO7d3y5u0Vpzc2LV8QYq2lIiOnW&#10;CE1PxPr2dM8eaVvWWlrvKtWsENaVHEK9frNQvZaRklZyDEJBBrR1cr1niEVSL9KR9lXvm+N9Pmw2&#10;XF5ckCnkHGm6hmUNMjeME+O0sBk2OO/ZbLe0Q89me4FxtgYIqRoYldk97BgPo4QjOF/HGCGUrsvC&#10;Us9FrvQ5Y4WM1nQDr9685dWbtyhrKdqQUGIU0oplXath4D0vXr48rfeWeWYeD4SwyrHUGmdrWE41&#10;JkhIxUoMEiqzHw8cxj0ly/VINWOYk5lHjss0TWy3W7rNRgjm3jNO8t5l7S+GPVMp9ClJ2Ir3LWsU&#10;o3nX9XT9wNX1FShZr1jnaLsWYzQhLGKGj5GS6nhDxjce3wrpvvGeYRjwXYv1sv5JsgBhjfKa87Ki&#10;ranGDhl3I4qsjBixtEYZJ3+cJaFZUpZQnFRYQiakzLyKqSNV47c2hhAj4zhyd3vLp4/vWNYZ13TE&#10;lPCNmG5yTnz89Il3798xLxPeN/S9EDpzEjJmLhLidHlxgdFiTohRaOlt2xJjpJTMfr8XU05YWcPC&#10;PM8cxlGIgfs9fd/z4tVL2r6laXwN0hHTXopRDGZanQJtRFhfTqYtWYN8YTwcWJal7uGOgTdipvHW&#10;0DiDMwpVMvM40hiNzhGrwFUzg9FCFItrFPOdNTRtR0GzP0xMk9BH7+/vmaYZU+fbxjcypmqDM5Yc&#10;M2FemacJazTOW4x3tG1H1/Y0TcMaVkKSNea6BqZxYr/bE8IqBNR5xlTCuVHwq3/zP/2j+ivTdPgH&#10;9zNO/ZBKWX/O8F2+0V/59t9JKMrTPkfO+UTZe/xvvprsv857z/UmnprFnzNq/7V+yvFzPe1f/GPp&#10;6k9//9Mgx8fU9+d6XP/Q/oiq//M8Hf7PDfSPj9Nf6jM916t5zqD+1Kj/1177W/Wt6/G54/gPOdf/&#10;kHPyi34RSJDcsQHxyAD8+FqVtZI50bd1Ja3KXl/IzsaaOucJwdHU9caxD/TVAP+oL3dqD6mj5+90&#10;7R/7M6aSeI3WMvYdafNWDLTGWjGoagNFcf+w4+f3H/j8+Q7nPJthy2YzYIwWwrvVKKNAf+3NnPpR&#10;1uK9hGWlJKTk/eFAjKGa25P0HICsEENtCKSSaZuGrm2xSuG0FiPy0fyuFCmmugaq4UQ1uGReJEym&#10;aRrapmHTd2JkNAb76H45hTGUUvthhpQlYFLMa7mOU5pchLLb973M93AyIWWl0M5xmBbWRYIGT+dD&#10;QePtKVRPFSjV4Hsix1YjdyqFaZ7R1rIssn5Ba7Q5ktmF4BxTkLV8TqdQqlLSKbBVsufEnKnqfpdS&#10;hNSbpSemjmGNsgmr60vpkeUsfZGUIyUXrBb6coyRlBOFTEmJrm1ovUcV+VrW6XUfa+VYqhrKeAy1&#10;OvZyGm/x3uGtJueEUkX6FTGiShIyPdUQVsNirJW+QS75RCa2NcDGaMUyzYzTKP1VpUlJLn7peyQK&#10;hbb1skdRkGOmZCSYMmUedg+sa2IzbHn9+rX04mI+rcGFvO6FVBpC3eOJ4a7vOqHBGo0uhbislfIt&#10;xq6iIEQxdhmlaLyv+29VCbiKpvFcbLdsegkjbJxD50KJEUqm5ETftZWiK+v9YxCrUoipusjXYsjz&#10;tbe5orQQmL1vaLtOzGvItSiXkgRqOGNoncdZCUWSwIOEMYrGGS4vtmz6lk3fUXLhfr/nf/3f/0+m&#10;ZcH5hmleMMZyeXmBsUIBt9ZUY6/7GkIIpJJP+/EjQdV5uWZ1DTtLMZJKruTVAkbRdq2ETbWexns2&#10;m4Gub3FGk3Jknmd2+5FpWTHOs9lsePXiBUPbMrTt6Tpb1xVrpD8uY5/DOs+8BNZ1JUYJw+i7XkK6&#10;tDqR0r330p9VRT6bc9LP1vD67VtSTqwhyLhtLDllXr98zcVmc+rzFSVmVZSE1oaUmJaVcV35/GXH&#10;7f2OcVrQxtB1HV/udzzsRuZ5YV1XrjZbfvvrX3MxbAjzStt4Nn1L33m8Fxr3dJjk9XPi4eGBGMSA&#10;Kjd6jXitPXK0qr2WQa6VpqHthTrsrEVbXcMWCiEnCZ3NpY43RvaMdRxw1pJzZF1nMbdWA+yRtn5c&#10;rx/3ycd1t/MtXdejlGYeZ2I9R+Qsfbfae3PW0DYeo0GVSI6BGFZUTmiQPZ21GAWl5EqwLijpqhHr&#10;sxVT6d++GpyVkV699Mv1qQ9faniT99Kfm9fIYV7Q1tF1DX3bsO17uqZBFblO0F+DsbURE2+oxl7f&#10;NFjreXjYs9sfSEnMsrnObdb7034RBa1r5DmOF7r04TDx8fMtyxpRyjDNK9O8Mi4ra8ygHTHD+w+f&#10;effuPdO8EpM4sK21GOPkfMVE4yzT/oH1sIN1Ji8LnXd0vsFajW8c3TDQdi3t0GG9R1kN2kgoRNOi&#10;XcN+XPnjj+/4/uf3/OH7H/jDH//I+4+fmOaZmCJd32Er1VopxZoy6xo5jDOHRQLeUipY33B794WH&#10;3YGM4u7+gYfDxLwsxBBPJHRqFyvngm9abq5ffA0+KaCM7OnESK7q+TQoJU+ISpaeindWQuGqCfcY&#10;JrosspcM6yphJdR13TE81Ri0ln5F4xv5fcd+u9VoDcsykep1qbIEk/gaTt0PG7TWLGFlqfdIiJk1&#10;QAyQyjH4Eemnu4aiNOO80nS99IhLZq7m8WOIVSlyjYdl5u7zJ6bDgc3QyzhrFEplCfDJib7tmA57&#10;pt0D97e3zOMBoxRD18o9XynvctwUShmMb2i6gabx9H13Gtsb7+sYKqGZx5C1EELt0R8Yd3uWaWQc&#10;D+x3OwmyqcEiBnBaxg5VgJROz7VSFkN0KRK4cQwtUUrjm4Z+GPBNSzn1C7MEv2wG+k6CR9d55cuX&#10;L+wfHjBK0bctjfe0TYPXMHQNF5uBF9cXvHl5zXevX+B1wSmwWmFKwZC5GHraxrMdevqukzmkaei8&#10;x2nQSJ/OaulbWmWF2N519F1D4xyNs3L82oau8Vioax8lf5DAHVUkVPwYppdzlmenYZWQHiDUEMIY&#10;E/M4sqwz3smzu3GcJdhnCUzjgXkaiXGtZnXpifmmxTbS02/aTgIEtMzdlELrPa4GbjddW/vKnqZp&#10;aJrm1Ms67uklBECCIq2Ve0QV6Ys3XgI2vPNiSs8SJL6sAef86dxKuJyhYPBNS7/Z0vYdBQhJ1uLX&#10;1zcMvZwL7x2bzcDFxcWpdz1OMw8PO77s9uz2I+M0chgnpnkmFwnAnpeVsfaKxukAFKyxNE3LsBlq&#10;sKuW5yRGk5OEU5YiYccXl1dordjvdoR1pZTEOo94Y+ia5nRNa+A3//Z/OItyznWuc53rXOc617nO&#10;da5znetc/9XX2QB/rnOd61znOte5znWuc53rXP/EWpfxWSP2Y/OziOjLnwmln9KkntZzxKujAfyv&#10;kd2fo4U9pkk9JpE/Fjh/i0j2i/dR+DNS/V+jm33LUP70/QC/MLh/i/r+HPH+6es8pYt904TOL4nu&#10;f4ka9i3T/3Pi9Kef8envVJXQ8tw18DSkoP5UFaJ+pVMVENq1OYqbhfaptD4Jn50VcZkxBu+8iCit&#10;FZOFtlUsWEW61Tz0+BjrxwJ+hJFzFGPrk1DPnkgm1hm01RQlZmbnGwpC5Akx8ONPP/HDDz+KGbxp&#10;6LpBTEdFqOKliue0EjOtUSJgvLm+ZrsdMM6ijGENAaUK3715Q2M1b1+9YtP3pJhYlkXMm0AumWle&#10;+Pj5U6UdGl5cXdM07qQfV1pEr1V7hLPu6/kx6qTeF2pjYgnpZEoyRp9Ix6UaoK11zMvCly/3LEv4&#10;amKq9GKj7UlsrI2u4mnN9eUlVmuWeWaZF7xvcb7hME78/O499/cP7HY7YkwMXUfjhDRSVDmJdZRW&#10;VYQtAhch6SyULAbukjPWebQSI+vXe0ILwaDIvxnagekw8uXLnVA6nPlKSXo0DmmtMVUw2zTtSSzs&#10;vBFjvyqUHIW+VkWEWsnV66wnlyym+xDQRnP35Y6c5Pcviwgx12XhMO4wWtG1bTVOt1gnx1KhhUCW&#10;CokixiuliBke7vd8+bITwvIwiOiya6tAvxqo85HMRBXOwhyFbOl9Q9/2dczOp7sgxoC1lqEfcL4B&#10;dSTVW6yzlGr2UMaIyMVajLOVjqyIlXIUYmJeAhFYo1DmnW9JOdL3js12QNfACWOMXFvryjjPhBRZ&#10;U2YJoQqlnRjVrMMYTYxCNbFVhJmSCKp1JV+j5X0UJcY+rTW73Y6UIjEKvUspIa+ARiv5LG3b0LUO&#10;rctxVEJVQae3jhSrQLAoLraXGG/ZjSNFabbbC66vL7m7u63CasX3P/zEH//0J35+/4GYEvcPOw6H&#10;A8NmYOh73JGArhC6h7VVpG2gwDiO7A97lFKVRKZIcRUTWSWKqzqW6SpeDyHxcDjw//7933N3e8vb&#10;1294+/qVGCdjFG1pViJgz2Kg0I8NR0rRNC3X19dC7ilCZklZDHTON3JMrZgqtRHjdc4FYx0Zzd/9&#10;X/+e2y87Pn78zMubG64vtmz7jrBMYkJtHDFFEWBWk7iuBjdtDDevXvL2u+/ENNr3/Pq7t/SNF1rS&#10;mtCpoGKCnPFOxn1TxaHK2Gp+sMSU+fjpI9OyMlxcsbm4JMYoBCUlQQK6ml6UUoQoIvBQz/Pxjxhp&#10;RfyZkghnhcLjyfk4H9fwFGNpKunWOS8EvbDKfRurIRbFusykEE6mFCE1UsMmPMNmQz+IsVHCLERc&#10;vq417MFohqEXclHR5CLieLQY80VkLsEmrmnptwND3wndLgTCIkbVeVlIUYzPm2GDoeCMquYKTcj5&#10;ZJS9u//Czx8+oJ0nlsKaMtMaSBTWmPlyvyNluLi6RltD0/oq2F64v/vM+PDA9HDPOh1onMVWgWTj&#10;HX3XsdlsGLoO7x1t26AozPPEu/fv2O12HPZyL4yTGD91DSjwVQhqq4BcVarx0A00pwCBFtc02MbX&#10;gIlSjfULh/2e29tbHu53GFUYug5dMmldyOuMPRqIAG+rOabeb6qSv4tSIuSvaxqtFVpZum5gu7kQ&#10;I7j3Iio3MrYfHRhaaRSKq6tLri4uIQWMkilaV/N268V4Rc4yrucsZpKSa1AD1awv/zVaqIXHNdvX&#10;8BqNMY62EcFmKZkUg1CZW481hoth4De/+o5Xr27oO6GeS/jBwm6/Z3/YcffljofdAykHDod7Eac2&#10;NYTCWhHE61KpnkeBMdUclUh5RRswRgn9K6yEda5BCGL8N0rJ9VHDV/pWDCSbfpD/3/V0jadUU/PV&#10;1TWv37zBugaVM7pQ6W2qjjHVhBC+GnAkrCZRSoIsSyJnTV0f5momymL8XWeWaS/EymrkzUqTiyIB&#10;awgSoFEDj6gC25zEgJxiIqRI13VC23aWotRpnl3XcDKXxpIJOYNWeOeZponDKISpUEmKbdPQNj3e&#10;t6RK46uLQ7RW+Grk6oYBVa8H2zZY79leXfDmu7e8+dV3vH77htffveXy6koMLY3HesfbX72l3wzk&#10;EE/X1dE8ZkSdSylJPl8IVWgsx9ZUA4KuBj9rHdZIUFWKYqrKWciGYV2Z1wVrHSjFsNmwrYaXkjO2&#10;rmdySpScK6UblhTYHfasIaKNoe1arq6uiFkEzsYYGT+triLbgjOOsC6M4567u1t+/PknYor0/YCz&#10;jnVZSRSatmUYNvRdz7yI0D5kMcxjDEpbCppYxCSfgaRgTYmUChiDaxowhlQUxgl1MYRArEZjY2Uf&#10;03Udznu6vqdrerq248XNS169fsPvfv83tE3Dui5stlu2Fxuur69xjefT51t++uEdh/1USX8BZx3T&#10;MnLY7ZjGkZgiMWeca2T/pBRdL+Fa1kq4wDyPjOPIOE58ufvCu3fvub29ZbfbkRWM44EUA85oOu+x&#10;RrNWWmOua6pxGiVUy7kT0U7GdgkVsNbV4Ics5kxjISe8sXT/P3vv1SRXlmVnfkde4e6hAWRmie6q&#10;YksOZ8xoNrR5nD/P+QFjQzMai1UskQmRQChXVxw1D/u4IzIyAHb3K32nwZAAIsLdrzhi37W+1ThW&#10;i56cIv/1v/wXHu4+sewaOm9QJTGOe0nOzXX+1RptHRkZc1Mu3N7e8e7dBz68f8f9/T1d10MudR4W&#10;g6rSCmMcXd/TL3oB/pSE6xp8heNYa5ljIGUBsMQQmcfpCFuKITENgyQqhpl5mvnN//l//6v6K2M1&#10;wB/H5meQvkMfJaX0+c85ixH02X5ea3007b60534JBFi3hy+blp8ZXX/y88rPk9K/1BN5qS/yJcP3&#10;10z7XzOHf6mP8SXT+fO+z0v9mqef6ZDA+Nmg8HMTOk/821+qr5nQv5aQ/vzPOZcK6DtAD+WkvNTj&#10;OZhyjz+Dn3+2p9ff4c+Hz/tSX+55j+75z3rp/Lz02X92vg/vXYvhNZVMUQJRKy+d77pmEjiiPiaM&#10;HwzExpgjBE3XvaW1BlVBdwJczEdIosrVyK1/+jrSe1CfzUNW1lApXfjwAAAgAElEQVRWyf14BDJW&#10;47f3Hte4I7RxjomM4vb2lr/+9a/c3d+hjWa5Woq5vaady3rS4qwjl8w8T4QQxDxa1wMFWK8fiVFA&#10;kZK4C9oaUoH9MPPDux9ZLORnn/UCCLJ1zC9FoSoUrlBqX6BeN1qTUiRMAVUEStf3Dc5+TvV9eg2k&#10;VI2ORpPJxBTlWOvaAyoHSIeYZZq2kc+LIhWIMVcLnsZ6T1FIgvjhfFbgXdOIadpqU9cUYtIy1tB1&#10;LdpYlDLMMbLbDxQUF5cXaGuOPSahGcgapVRIjzUGpeV8q0I1LCeovZvGO4zEhjIMI+M4H4FJRsl6&#10;1B4AmnXozUlM6nKs6trVyj4RYLMRIF1OSdZ/bVON/VlMZ1rV15CeYqnHL4RQ5zGFr2Y5Y2pvQlod&#10;GK3ZPj4QY6BxDlWy7PVVqWZtMYEr5L6h9mm0NgJ7qfAbAWJqSeysr6uNGOkOkNIY4xGkRSlyLvoe&#10;az2LxYrlcilAhZzEMEYRc58xkAs5BnSRvkWKieViga7GsRQCIcw1RTWinUM7AUxZJ4n3B0Oh0RWm&#10;oyTNWIzJ0gf11lBSqonE8dgHSznj6j0qfI0M9ZdSuq5PZRzJpTDGUNOq69qsa+teLcv4Ue8DisAS&#10;Fv2ClKQvOY4DFDEvh5ow7bTAygD++Ke/8Kc/f8/59TUowzhGlosVXdex6NsKAKswhmokO0w0ufbM&#10;DsAMU38PYSanUCFEh6RohXP2cw+tkdTinIIAO50kJucQ2A8Dj5stIWXOL6/4+7/7O1bLHo30aVTK&#10;tWchUMa2aeocoaCmDe/3I/v9QM6FxaI77lmP4IjjXHHo+xliiqRSaLueYZoIIdK2Hb6OjVopvLM1&#10;7biaW7XFOi9jV1FMKfK42zNMEeMafNvRdS1d1zKHyGa9JUwz37x+w9//7rdcna0Ebntohass6cV1&#10;/+msQFW32y2l5OMYaOp9fzjvhwRe6w57xoL3kmAuZlMl81jtQceUGOdAjrJPtEbObwiyjk5Z4FSx&#10;QhpLKZSUj31IBQK2OO7BBFbadj3GejGOVphZCIEQw2euS4VnamTfJpHXMjbm2kO1RnopqvZ5S00p&#10;FkCk9JAPRkljBSaqtAAXBQyj6nm1wo6LEY2ibTrarmez3bLe7Cil4J3cq23jUXWv3nXdsdcs+6XI&#10;w2bDNE34tkMbxxwid7f3bLY7Qsyy36pz6aLv6nrfsOg7VsslZ+fnXN/ccHXzioura4rSxATaNIQE&#10;uyGyHyNFOazvmGPi4WHNNM1QNDEmtruRx82Ox8ctj49b5jCzWi4Yxy0ljoT9wFz3BTFEWdNoRUQR&#10;s+z/98Oe/TDUZzKy/lDGEwtsdnvmVGi6BR/uPrEbdgzzhHEG3zS8evOKi/Nz+n5J3/dY77FW1hAl&#10;lwpUtYSY+P6HH9judiwWC6Y5MI4jTSPG7Lk+j1BGo7QjJemZrs7PyWTmVOcwDv1RLfOdsRgj4I8U&#10;g0ARivQ2UpZrexonxmFiGEfmORBjJsyBWPf7Rxz1ESQj6d8CHZFU87bpWC6W7NZbwjijlcZqARYe&#10;QKHOOXzb4us9VnLBtx39YknX9bRtV+G9I/txZDdMZGU4u7zCty0oQ8xQlCKkJP3XXMhR1ghGwXK5&#10;xDt7hHUIWLJInyOL+X8a9qR5ooRQ70/1GdqtFKn2k0vtC1vvUU6gmrJWkD6RqnCTAwgypVQhTIXN&#10;ZsN2s2GzXrNZr3n/9h3jOBzT40vKxBAENvfwyG67FgO+0UdwgwC7peeolPStrHNYXyFRdW0j68R8&#10;hCOgKoCzFDrv6NuWvhVoxbLvaZ3FkNAkjMp4q/AG5mFPGIcK9hU4jNEKjaJrGnluZGQ8N1qS61XO&#10;8nrI2Oatp/UNzsr+vW08fSfPyARQOVFSQlVzeN9VyGbhmDhvrcEaTanGdzm/MvfMYSbljDE1BT5G&#10;jPHSgyqaUjSlPie5ub7m7GzFfhCYRMq5QlsMvvsM+BQQiaPvO3rvxbxe4U1Gf4auqwr+PZxz5w7X&#10;cTqu54zRn/uf3uG9rIcb35GyQHN3+z0Pj49o63BNI88+lMZUSETbdWgnADC0Qdd0dnkf0sNs6nPD&#10;ppHnjrkUQkzMUe7bmGQvZpyj7br6nE8gKKkCWewRGivndZonplnmnpwEaLPZbLi/v2ezXrPbbXl8&#10;vJdnN/WzWqdonBVQrrHyfLyua7773/7TSZRzqlOd6lSnOtWpTnWqU53qVKf6X75OBvhTnepUpzrV&#10;qU51qlOd6lSn+jdWmIcqCPyyYFhI4/pFkfNLIumX6mtf+1Tg/dww//xrnhrHn/798/f+YqoZTxLT&#10;ayr5QdWo9CF57etC3qdG88PrHv7/cByfCoxf+tqXPsPXDPnP4QNPRcgv/ZwvAQ2+ltL2Uop8+ayq&#10;pobR/kSAfxBkP3/tp0n1z9+TpPEUSUgiiwjjKOgX87utwkR7TEo9GOJtTfXxNRFeY5QVUVYRQckh&#10;86vUWK9DMvohve34uarxWRKmRBSijEHZg6nQVmGCrukLIvQsBYx1DMPA9z+842G9xRjH+dk5fdui&#10;iohhCnJN2cPPsZa+71n0La0XkVEpIjL89pvXvLq+ou86mqaRtN4wk0KsBjrDbj/w4cePUDStb7g4&#10;W9E1jSSDqXpfIWIFpU0VzFXdXjXiH67tEAMpRoZx5HG9pu1aIoopRkKOGOfF9F802+3Afhjo+kVN&#10;AxMloCSlabSp51xZvPUs+pacZnKITNMkIuK2w1jPfpz5eHfHerNlu9vRti1nZ0u0QwQx1SBHitVU&#10;WNN4q+gKJeazmAtNTXw8iNcPhrc5TGJoV4q2aWisOZpfDYowTeSYPwvEq4DbHIR4RkRsmVINeVZS&#10;eUYxj4YQiWGm1GSgnDPOelII7LY7dtst+90oqcgKpnkiJ0mnenxcU4qm6xdyjWu5rszBsKg1ympK&#10;NeMb51menzOGyN3dA/vtgDOSDmGsCIGsM+Qkwlt9AB9oW4WjSgS01tH1LSFGSZpyDoPcp844rGsx&#10;WsRGhySRrDTaNmhjJb3GOkltR4nxUcvX7aeJmAvGNhQ0RjmuL69oGkcMI9fX16xW52jj6/fL/Z5y&#10;YjdOrLd7QoIwi0jMWYMzWsRYCopWVeypPyeia31MaldKiXCyGnJLhmmeRfinFamKxsiFvu9o+wXa&#10;OoxReKMpMdQ0ZzG2iQjailgqw3K5oF22RK24X2/IuXB5fo42hrdv32GNo+977h4e+HB7S5gTxjZs&#10;dgObzZ67+we8b1itVjhfBUWqYL2v4tIicI2UCWHi9tNHckp45wjDyDgMGCXpbqYm6ZAPojXNerPl&#10;97//A8ZYrq5v+O7Na9pqLJZ0sEwMh2RkGXeO8xgcEw9TjKQYmMaJFCRppOl6Cod0PX00bWsF1hnG&#10;aea//eHPPGxGplxYni1wBi4WC0oKxCwiX0nUAl8F7VVLTMmZ/W7Hux9+4Gyx4m//5m/ZbzZsHx8k&#10;2aaafkouTNNYRd0t2nVo67HOSZqNdcQCIQa01QzjiLcNjfNoMjkFdBXo7rcbEQdbEb7HWI2WKTJP&#10;ksRFFSbaKh5UyhJiZL15FCGXsXjtcL7BLxaEGDBZTLEhzlhnUEja1zSNAhmxFt+19Msli9V5NWsb&#10;fOew3uFbEVJrBTlEEbendEwWMloMKnOITHEm5oDSkmqYc0RrWQdM40AKAVLCaEvJiq7rubq6ZBpH&#10;SdlVEKb9MWkwo8hFo6zDL5Z0yxXNaoVvelJRpBrwfn55zq9++R03NzeEXNjsd/iu5fr6Ct94rLP0&#10;bUcYRzbrdb2fDEQxJTitMWRUDhgiloyj0DUO78UcmlJhvx8kwSdG+sWSf/rnf+Tm1RVXF2f0zuGN&#10;pq0p3rouRxpvMU7jO0fTNTjfsFrUJPFWBJZ9v+Dq6oKbV9ecnS/Zbx8pNSkyzyMlBYbNhnc/vGW3&#10;3YlZv+/rmJjqBJqYxoF5miqYQwSJ1sia8uxixeX1Fc57xv2IQrFarWi6Dn80g0LXtvSLjhCCiIKt&#10;pW2aKqQ/JOnEn5hmBOBSJNFNa7T2+GaFcS3xIGSu61h3NHhoCoWQ4vFaSfNEKRnnBQojxpCE1WI+&#10;OIiA+65jGPZst9uaPi2pgqBIuTBMIx9vb1lvHsUwR/WmZDGTN05MNgeRas6RYbdjniYxl1kZ58sh&#10;kU6LKaioXMX7IpQ1VuG8xSqNgQpw6FmdLdAV4FBSxFAkrVUZlLGkXNiPe0KIkl7XNMQkqdlKgbEC&#10;2THWYJ0V80vXsFjIPNEtz+iWZyjrwHqU9bKQqKa4aZSkvlgFzofPLgmTqhrIZjHC5ETTtLTtEtO0&#10;rDc7pmmuRgMx3S2WK4z1dIsluRS224GH9Z4QFRkDxnBxeVVNZzW1z2i6RYdpLLYRk0hMAgoaDsls&#10;VURrnaNpG5pGEh+/ffMN3755zeubV1xfXsoYrSX1q2sl9avvevquYdG3LBcLMVQ3DcY4mUetvK6I&#10;zRVhDtVgwRHGVLLMwSWBMZZxGmvqW2C33zNPYoqf5pnNdsvDw0NNlQuyzqpAESp8CaWIBbbTLOuP&#10;VGFOOZOSIhfLZjegnSPExDTPvP3hHX/4/R/4b//193z8eMf19Q1FiQHMIOm5YZ559/Ydu+2GlILs&#10;d4wW4biSPYh1Fl3N5DHJa845MadEUQZjPRRdQSGziKDrnueQYJw53CsCBZjjxDBsRezvHFoZFl3H&#10;arVksezpu5brq0t849nvtux2G6zVxDATpolSFz6p3kfeakhyzpfLBdYpVmcLXt284vrqhpvrG169&#10;/obziyvOzs65ubrEGM12u+Ph/gESUDS6aDQCmdmPQ00H2/L+7TuG3UgOAU08JgXmnGoyWUKXxH67&#10;5uHuVq4lZykpkGMkh0DrLE4rPv34gTCMdX3ka1qdxzUNTdvRLQQYEOp+5e7unj/8/g98+vETd3f3&#10;7HYjpSju7x9YbzbMod5TuQisBEnunGNgP45sdwNTiIzzxH6aJOBTCdwCrfFNS9cvaLuetm0rCMhj&#10;2xbXtPzyP/xf/6r+yjwNXwXTlSdJ78e/h2pe/Pme/ilw7vC7eQI/+VnfAo6JrD/royh+BuFTNX3+&#10;KSTwS32JlwB/L/ZavtBLeVpisjUvfs2/1CD/vGf1Ut/kef9Ja300P+sn5pSXzfo/7V99rZ/yE9FC&#10;/VzP+1NfOg45HY6/GFgPwKXnX/65n1a7HvXrjhv/Z+fjaV/m8Ocv9eX+Z0n1z7/2Syn3Pzvv9ZdS&#10;+uW+U/17nkIX6nWvtMI6gR6JqVIgicqICehgaDVW11+mJpVKgncpYlA5uIn1k6T5zz3EXM34tbeW&#10;M1ppAc4ZW82IskazFdyojOzd5xjRdR65u7/nh/fvuH98wGpb06/tEXoj50ruvfXjA0opuq6rZlfF&#10;ZrMlpUzTNFhr0cZRtKagWW/2PDxsCSGx7Du6uh46GIa0llTcAzAy5USsKaMpZYEAFIFsaCVGSEl6&#10;lflMA7nUXiaHHpasZ2TsnIkpY62km1prjyBC23gShe1uz3q9EaBYLszzzHa7Y7cfjlCcQ7+35Ezf&#10;LSrkSkzxKUVyyccE+ENvawqB7X4gREmvF6NgL9dNEYOzJpNyJMT5aPJSBxMr1MRbjfeNrHcRUOHt&#10;7T0xZvpFL/szrSoMq8iapgIzU4xM00wIM1rXNTefASW77Y4wTZJKag1939Wfo5DdliwjS0GAh0Wu&#10;sSP0NSOJwm1TE0bBaCOJ5LnwcP/Abruj7xo5VzEeTaVHM2sFH+ScCSFIKmoMxCi9NdlnCMRynucK&#10;uJR5cw4zcwjMIZBSTUFVYJym7RrpoRh7TIY+grUyNQnUVNrc5wRhkBRw20jPLsdUTbsCuZE+j8U3&#10;LQAxBEnLrTAwpeq9mRLzNLDb79Da0HoBz9njvZ6PEAvbNCgjazZKIj8xcRljj4C6nAvKWtqu4+z8&#10;jKbxcj4r8GKcRnKq4Ayg71qWyyVpnsk5yX1cgSXzODPs95ATXduSc+Hd+x95//ETF9c3jNOMtQKk&#10;tM6IcdwqnBV4R8lPQSCfgWmlJnOXnEghyOtCvfYk2fiQOOsqlKhkARoO+53AOo3GGzF+f7q9IytN&#10;KIp+seD8bMnN5aWY+FLGW1fPmafvurpGkZ7fYd+TUuRxs5E9SNfSOCvm0bomyTkfDZyfnxUo2SuY&#10;Q7/TVkiSjFfjsBfoQI5MYcZYgaIaI1CTUvsVHx8e2e5GchH4yDxPWKsZh4n7u3vevHrF3//ut5z3&#10;HYvG4Q/p1SSBx2npuZm6Zk/1Ok217wAC9DgAM0opck3XeSSXVNPRJQ3+cI+kEAXuUBOnUy6QQNd+&#10;a6lrE1uvrZLi0dBttKakJ4ZZKnxFyXyXS8F5SSAu9T+ltAA9+wUpV6BMgRQzOaYKVCpM88w8RzGQ&#10;IwZOhfRIQ5TxIVXgia5QmaI/w5Z909A0bV0vCWiuHKBRYRJYS31OmGJksxUje0pBxnUy3lrpAVIq&#10;8MUc4T3TFLi9vePu/h6lDV2/IBXYbndsNjtK0VjnMUb2uMZa+kVf126ySphrYvdhb5ULGOdlO1PX&#10;99p6tJW5NKMYJpnLjBKgC0pAA8M0sx9m5iDQLessmYw1lhjEFDuHxBgiQ4jsx5lhjkdYhkKRUwWT&#10;1LHf+5bFYsU0zWhjaLqOrBTWOxa99NFkrpRk6JikX69qOnLJkZjiMfF+uVhwfX3Nzc01v/71r/ju&#10;2zf84hff8Y//9I/88te/xjgnpnkUpWiGKfD+wye2uz1TmI9rblfBos64mgBvsVpV2ItAwDbrDeM4&#10;MAwDm82Wx/WO+/s18ljGkJO872EcGMeR7XbLMA4Moxhkp2kmzLPcy9aijaXkzHazJcyhgj8EWDTH&#10;yHy4buo4llJi2O9RWuEbScEWqInMC7vdnk+39zxu99w9bATImyGlTFYQQQy+WSATpEypAABlNMvV&#10;mUBhlIIUK5yx9i6mGQ20vuHy4oKL8zPaRgDEWovJ3DtP0zbSN2/b43sUaFw8rj2oezsBTpfjsTe1&#10;x6uRtPHGNbg6tlhrGKeJ3bBnt99VaN0tXd/TtI18RgRI56xD13lf1rFyPQtIzgiMsBSBRh5BJWLA&#10;13VREqaJnBPTOBJDYB5HhgpkzCkeV+VhmohhJsUsY8rx3JqKWBaAi67rc9mT5Qq9PBzfcnwGnLMA&#10;VOdpEAhlDIzDnlSB09YKNMNo6e2VUgRE5WWuSimQQhCIiDxSlPMjRB9KiNIf1Kr2U52cw/pca7FY&#10;cn1zzXK5pGkEjjFOoRrDBbJ1wOhoa+i7FmMEDqm0EhhGzih9gEfV58UVlHDo/8Qwyzq1Aqmlzy99&#10;XmfAO11BQo4Q6/NxJc+1bm/vef/xEx/vHvl498gYMkEp7jYb/vr2PVPKeC/PW1XtO8YYSFGAMqlC&#10;BB8e19w/3OOcq/DdTp6PtS1NI0AYa8TsLhBZ6twoa+pxHHl8XHN7f884jcdxpO8EarFYdFxfrmg7&#10;hzUCtGqbhq7xrBbd8R6iyDPHw3rxm38+GeBPdapTnepUpzrVqU51qlOd6lSnsqdDcKpTnepUpzrV&#10;qU51qlOd6lT/9jqkPHzt35+Kfr9mpj6YwA9/BxxTlp/WS6liXxIWPzd4H8TNB+H3l4zvL72WfJF8&#10;plgNYF9KEfuSQf0l8/3hOH3teH1NjG2tPb6fr5n7n5ven3++p/9+OO5fEq0//7zP6/i1/ES/cTyG&#10;h6T1p+/j6c9/Lrj+/Fnkif4BrJAzKFXqr2rMda6S9BXROjHc6BGrPcEFEWJZw2gn3DRinGEcDWEa&#10;j/T/Q/oMSpKW1BOhs3pynqy1Quk3mqLy8T14bxn9wDiMYiYsMAyjiElris7v//BH3r//wP/+7/+Z&#10;//Dv/1nM7b4hZ0n49N5LEkiKOCvG7JIzq77jN7/6FcSI1yJyDFNkGmZCyFA03rXVoFhYLpacn18w&#10;jyPWiiFTxFC6JrF//qW1IdfPXaqoTeVCIgksICZSzPz44y2Puy3t8oyml4StkpMkG1QzolLQ91UQ&#10;bAz7/V7SdKdJxNwGrLZVQFPfSxTxUuNsFf1l+r7j17/6JcZbPrx/zzSM/PjjR5bLjn5xSYipJq9p&#10;VBEB9FyNuzEGgJoKmWn6Hm0kpb5pHCgxkQjUQGE0NN7htEIvexonCZW6ighzylVUrFHKHpPnRZgv&#10;puBUE36naarppbEmxSsoShLGQyLZiLOOxnm8NQzDQN91XFxc0vYdMWemUWAGbdvTNF1NWdekIgIb&#10;rWpSWjnGDFXRksE6z83NDXd3a/74x//BHCPLxQKFmLutFwOm1opht62CHIW3lq7tiWpmCpH9FEQg&#10;XRNZlFYQJY06xkRUkqLetI2Yt0Ik5UzXNEfh5nrzyOPjI69ev6ZpWuYkAivXdvzqV3/Dx0+fGPYD&#10;Rkvi+PWr11jvyUVS3WIaSSRSzijjGKbAH//0Pco6ci50zrL47d8e09xzznz8eAdorq8vUSVL0ojR&#10;R2G6qdfZsu8YwkzWmsvzM6Ywk0rGWYe3jmHYs9/v8G3ParEgJ0mcSXFmu9uyXC2xThKqjFK0bYsx&#10;nnEYub27JRrPt99+V8WVmbfvP7Ber+najovra9rlgl+mX/Pu7XvuN1vGcUKVzN36ge/fvuX68pyb&#10;myte31zx+tU12mjarifEDc6I8b9pLAb49PFHrJWEDFXNG6oaFXJKVdglwIeLszP++R/+Edc2XF5e&#10;sd7suLw4E+gFCuMtXmvIUQS6SVKnmkbS6mIulByOBtZc09o26zUpF7rFitbYo8BbxKwydlvnOL+4&#10;4A9//oFF2zKFwP3DI//v/T1Xy57FsiPlKGZs04i4MJejeLtrGi7Pljw+PNI1Fm8U3mqsgsYa5mmW&#10;9PiYiCGxmxMrDCEXPJqYC+iaNKdhsVjw46eP/Of//P+wWl7yn/7jf+TXv3hzNH/GOTFNM22/wGhN&#10;03eAZpxEwJtr0qM1MkekktGpiHk3JbwV026m4JyhWS3pv3lNeptZv/9RzNRGErJ82+CMZbzfY52I&#10;vbWzqAoOccZgGgfaMAYRiKI0RclnUrlUMI8k+Xjfoo1nmET8nlIUA7tWpFRN1EoSGWOUJDxrLDlH&#10;trsooA7foJF7aBx25JIxWsSoKUM2hq7pWKxWXDrHq5s3hCkwzxMxRZQWs0rK8ObVDe/ev6dvW5qm&#10;YZ5nYgzkeSYWw8Wrb/jmzSucNaRpIoeAUdUQkQIqS4JxQUEqNNrg+pZf/+JbnDVs93sa3/Lq9Ru+&#10;fX0j9wGZbA3Dfi/i7orRmcNMdgatYb+bmFMmhkzjGkoWsIS1Dmc1nW84P1+hVKY3mXmaoIi5fZ5F&#10;0L/ZbInpkf048re/+y3ayvFxztE3jnnRytxhPbkIgANgCjPff/8X3r79gevra87Pz4khSBqh1sQU&#10;2K7XxHHmx4+fCBVw4K1FdZ7V6pwwT+w2j8yTJBGLKQpyHHG5SIQdGt8sULpD24aQInMOzLOkzx3G&#10;yJKzmDvqurxU2Ia2FqME+BGTjMcxiOE35WoeUQq/6Gmdp28aFk2D8YZcHNM0MY0Du92O3W7HNHrG&#10;/cDqbE3f9jTa0FhP6z3OyHmRazaglKFpOqy3KCXGfIAYocTCHAU+Y7Ti7HyFPyRrp4zRmbOzDudF&#10;YBrTjO8ccY4Muy2T1izaDt/1WNPWhFtwxpJSZrvdU0oS0JKTpDrn3NEEVOr4tlqe1VQvMU9vNluK&#10;FkOMsgZlwBlHyolxmCrYpIgANqWatCeC3f1uZnP/ABRc17M8uyLlwnazIaXMOM0slssKLWkJIWO0&#10;4rtf/JLz8wse7tcM40ROme1u5C/ff1/XHhOdF+CQygbnOzore5pxFGFyiIXkxQSx3+9J5UHS44zB&#10;GUtjHX3bcLnqubv7xDTuaGq6oYAEZF1KAW1KTT/0tFoMEqaa20wVyDbVfD8NIyVEbDZoU2FUNYHK&#10;Ny1NnJimifV6wzDNGGs5OztjtTpjv5frahxGPny6QyOC90JmmkYBXlnD6uKKf/inf8R7T4oz+/0W&#10;ZTQhjLSLBedKixFbax4eHpnGwC9/8SvQjm51zv39A7muB9um5fLsnEXf87vf/YbtfsuHDx/4y1//&#10;ym4Yub645tWrG66ur9BJsdluUVrTNB7nGlISA9Q8i7Ell0yIAWsd/WIpBsGcGaeJ9XpNiJEQEq4R&#10;wbFAGRI5ZrxrWDSOlDLDfsc47Xl1c8G3r/6GkgJ3H38kzTNWI6YS73CuqRATEWdD4eH+joyW92qr&#10;edRsWC2WXF1dYZ0YOhtroUQu9TkhFz5+umW7H1g/biFGnDGyb9GgScxzRCFrzXG/4/GhwfsG6yy+&#10;bWvKMKiU6dqG3XbL5uEBtVphrMYqSXZPufD6+prGGrbbLeN+SyqJkAoYS8mGWCLzfk8BxjnwuN7Q&#10;Ng1vXt3wCeh6Sfwc5sjvfvsbXt1cMuw3PO727IeRrus+r9lVqmYxzThtj2lsTdMKhGAWEXfXtri2&#10;rfeAqoZSQGkxy/8b6iVz8FPo4M8AgxXE9xL0rzzrt8i+KP/sdZ7XwWT/tNfytOXx0x7FU8jdz83v&#10;h/fyHAb49HVe2ve/1Ls4fJbnZuyXjuFhv/7ScflaP+Nr/aGXek9f+l7hMZV/0Xl++npHAx181ST+&#10;/Jz8rCemPhv7n14v6oUe0RFW9+RcPQcdfKkX9LW+0HP44tNr93na/BehDPW9Pb+GD0ni0qkpPzvW&#10;RdVzbRROCdxHKTHYGCPGLectzss63XtX132O0e6Zpok4BzEJUs3eSh9uNzENK0USZ3JNfZcUeDSY&#10;rsMZQ5ijmIRnJ3Of1mAMzjeEcSROEzkF7tZrHv6/R96/fc/f/fY3/MPf/ztev35F4xvGMmGMoe97&#10;YpC1fIxB9oQp/iSV3lpL1lZAOc5S8j0pFqb9zLAbGfqG68sLFovF0ThUQHpWZEKQdFKjFEklbDVb&#10;a6XRuoI769yRcpFeWW3X2qNpvxByNaLGxDiOaGW5uDyjaRo+3d4xTCNKqaPROobINE54O2Kclfk5&#10;xnotgiuyJ0xKDJC6cSgtBq2YZG0eY2ScJpquF9BNFiP1UJm5OooAACAASURBVE1a1moxmZZc0781&#10;RheUMaQse1WBVyl0NXmVClOUxGNbjengnBdz4DRjK7DFaiXm1lwqZMEItC5PxBBkX6YVse7JcjUz&#10;WaW4ubqm6RpZ/1fQXImpJqYnjJUUUV0suh7naZpIRhLNybn2JBVGW9q243E/opWhbzu0kn6A1UZg&#10;dnX9dQRhlcxuNxBzIQHn52dPQCPl2OvS9fuUUswxVnNkpvFejGmAthptK2wyJ3TWlFSISLp0SpES&#10;M8M00/XLmuqsSSDwHyP7JPdkPDrMW6kCjPb7kVw2tL45AiWaVqBTOaZqNKs93Sz36hFEZgy+cbJ/&#10;LgJpzNXAbKyDbMVId+gDUur6VuPQtNYQUqTrWqy1zJMYROeaZnuYAA7PHKy16LaB4ikpEsJMTNA6&#10;TY6ZFCJhDoSU8N6RUxDTvm3EGI8mzJH9fqC7OqPxDa7CNlNKxCDrLI2qfco6VgqFUAAK+jPAhdpz&#10;UEpTtCbmTJhn1o8PAiUwFlImKemNv3r9ml8uz/jvf/6BDx8+cHVxjn39msY7iIGubTFaTHe+8Rij&#10;CdNESJlhGBmGPTEnQpy5ur6i61qBVmZ+Bvk9AML63sr1jidk6TNlqPACUMoxjYa5JqLL+SvkFFA1&#10;Qdpqg1eyHvt4e4cxDU3b8Pb9O969+4Hri0vmeeabb74hh8BUIr54lJc+b0bgHiUnMI6cAS2Q1RBm&#10;MaXXXpixhnEacc4JMCUZrPfHzyQt43KEg6SUyCnJnj8llJK9p7YHEq2ue0yN9x6lCjnEOiaV2n+u&#10;x67eGzlGEhGvFU42vtx++sQUQwUDWLrFivOLC7771d9QSKRp5vH2lmG3I8xRwALTVAGoAhosWTGF&#10;wDCNhDgzDANd17JYLNEVDlGMwAAOBs6Yk0AQohhN52FkHMajSdtaz3a75e7hgcVyybJtCdPIdhi4&#10;//RA2O3g+orWWYJzuBjQRaAK292OcZq5vXtguYy0XU9BksPffPMtKWaUMsSQpGdgNFMsFJ3F8Koq&#10;xDRG4hxlvHeeoiUV+/gs02gwyLVbEkVpun6J7iDWHlYIAeUM8xTICXZj5If3d7x6dQkWhjIyTQLv&#10;yHpA7Xa4doFrJ/rFEu+DAHiMxqkO1zZMc+Rxfcd6s+f+/pZQYTmr1Tlp9ngDpMQ8Tnz88CPrxweW&#10;yyVXl5fHZ1kpJ3RRGGfxviHnwmK5wBpD2zYCT9PmmA7/3S9/wfJsxTjsmcfIMEzVgK44O+uwqggg&#10;NBeK1rIuymCtAlXwzuGtRQO7zZbNZsMYBAqwH2ZCUlxfv6JftmQlZm4ChDp/pBS5u79nDpFF23Fz&#10;ecH1xQWlceSUyPPAOAogzFlHUZkpxbqiVXKe54BzGq0gjCNpGmVuWiwJIRGjgKLmEMkYQhLjt/Ud&#10;j+sd5MRytaDpBISgikJnyKkIlMIKaFg5i7eWkqQ/GmOiqEhKgWEamGd5TnNxecnZ+Tmrs5WYsOuQ&#10;XGLi4eGOFOYKTRVYbQoH2KzCey//X0EXB+CQ0dKrc/V5YdP2NNcNYa6AxRRYbzbEnLi4uOCbb74F&#10;pWicI4aZu7t7ukWPsZZcTftFNgWyrkyJMiMwP60xKIzVOOuJUcB5TevrXlkzTRM//Okt5bj+E2BM&#10;U4FHvvM4q/HWyXjcWIGPK1m7U6ELMWWmaU+PwlqBK+RSCCVhlMxrWtdnDjlUGK0ko6ck6+GUUn1W&#10;H0gpCBw1yvpQaXleZQ2ULHOmLhUSXDLzHNgPOwFnKgEVmK7FO40yAmdtlaFpGs7QoCxzmDDOsDxb&#10;4duWu/t7bj/dMoQdbp4B+QxGwXffvqH1DmPAeceybVApk5L0ExQCUQ5zPJrIY+0VH2BrJQkIHiWg&#10;Ol1yhQNEYhQgeEEgNftxYgyJ928/8LDZM4YI2rC6vBBw5OMD5+eX/ObXf8O3b96w7CxnfYuua7Ss&#10;CjnDOM1shz22ggWNNTgt90Eq+TPEE6Q3XnuG3aInTAPDMB6fVRon80l76P0oRdu1dK1D5UAp54AA&#10;LOdhwltL28ocXzIY4ypcpuC0OolxTnWqU53qVKc61alOdapTnepUp+KUAH+qU53qVKc61alOdapT&#10;nepU/+aaxz3wZZHwUyP103pJJPxS4vfha19K7HopOeypIPclAe2XTPLP39tzMfXz1K+XkteAYyrU&#10;S//2JcHwcwP8l47Tl47DUzHzczH7l77npdd76bw9f42X0rte+hk/e0315a//2vl96e+0EsmpJD4d&#10;UpY4irWfvmdtjCQIKINWkjpkraRnW+ckVcuJSMNacxS4piLJRymL6fula+lggn+a/Ga0lpTfmjzl&#10;vKupIEoSo2pKIYAymmmeGMaBt+/e8dfvv2e729G0DcvFAu+EpC9iQnX8lVOqYl1DClGED1qEkzEm&#10;9vs94zhhjMVajxa9KlNNxVwtFlycr7DG4uzhGvgsJj3cr1obEb/kz4JTay3DfmCOhf00c3v/SLc6&#10;o+/FVB1ikDTevpN0svUjzvljUkUpksaRDiJma2i8h1LovKNrLKokSoxHgQ+H+0YrVssFSonYTAHf&#10;ffsdy+VKkiuUJqdcE8UU4zxXU56YuqYpsN5scc6zWC5FwG0kMfJgDsg1/cFqMVw5a4nzVAWW4JpG&#10;0jm0qsdETPXhCMPQONcc7610SPCAao61lBzZbbdM+0FSL5SpsANJV72+ekXbdsxzqGJpSf+8urri&#10;4uKiGrjFdDiOQ32dXI+VJFMbbTHOUnRN4M4i8H716oZ+uTwmJEtyrRXha85oVdPEUyDmwseHR9bb&#10;gb5fYIxCG1UT1kQoXZSCeh/mIuk5BxPvYRzJNVHs/v6B/TiSUmaz27Heyq+YCt1iSUyZYZp4uH9g&#10;O+yZqtnA2aYm5Uqiq9KGORbevvvEw3qgX53T9otq+GxZrZZY57DWs9nuGKcJ772kFjsrqcVV9K61&#10;xlrD+cU5xhgRQdWEoEXfc35+Rte2pBQZhgFrLYtljyoFbzUlRbq2l9RRZ4k1NUmjaLuO/bBnjpHt&#10;bkRbx6LvOFst8U7EnsMw8vrNG5qmrckhLZvdjrbvPievJTFeP9w/cvfwiHWe1eoCY30VbyusVlgr&#10;YqzV2ZkkHiJJKSEEMQ5XmIWkfTUiBC+wWPRcnl8Qxpm//OV7/vznv3B/f09MUVKltTqKwkIIxJSO&#10;4+swjXINlCKGGUR0qpUmZUn0adoO53xNbxHRqKrpXc41hCTGv4uzM6ZhQJeCrdmrJSW0UjRNi3Mi&#10;Sk9RxMFaGxkPc+Lx4UHGNFUgBrzRjNsNpUDXdrim4+5hQ9GWbrEArYg5imALKEpgDuOc+Otff+Du&#10;9p4QI9+8eUPOEe/dkeJircN4z2K1EgNzTMScBbygJd1X0rAAJcaaQ8qcqWJa66ykEymFSpl5Gokx&#10;kklidDeSiogquKbBOI/1TgTUSjGHUEXPhrZb4JoGVcckaroXx3nSSpptkXE0hZkUo1xfcRb7RhYx&#10;dQiStJSLwENyyRzYRgJFkM8fU0Ybj3YNaMOUMtthYj/OjCFQMse0spwC5EAJE2mOzOMAObNc9Az7&#10;LX/68594//49IQho4PU333J5dY1rOzHKGjFkawqkSBgHpv1egAEKtLbYpqmpu10d28WIqxVH8AUl&#10;ChzBO9qmOYrWUwo0XU9OmWEcochxs8rQNmKm8M7jrUPlRJkncpiwpuCdrBu6rmOxWnJ984pXr284&#10;vzzn6vKyCuILJUVyiFijWPYLLs5WXJ6fc3F+xrKXtOZXN9dYa3l8fODu0yeZE/ue/X5Pzpn9fmQY&#10;RqZ5ZrcfmOYZbSwxZ2Iqx8SkouqYXxOrKDDPc53mk5iDYkIbT9GSjmqMjN+HBND9fs9ut5PXBkkp&#10;hZoy7VHGiQkhAdpgfYPWjqmalmKIeN+wWp1xtjqrCaZynKwRCMF+vxdYUeMx9gDJkCT5xho51iFI&#10;MqcC6zxN12HrvfB5nQ+5zn/Dbsfj7R23H39k2O1xvhrYxpHdfsM0jThnWW/W7KdRDPIpEaaJaRzZ&#10;7WTtlEthnhMhJuYp8Pi45sP798xzkKT3xUpS4bseYx3aeox1FG0w3oGxaOdpl0tiKYQUJHGv3v/j&#10;PIr5JifOLs4rTCUQwsw8jpiaLllyIc4zwyDp04+Pa2KQMfQAgrJGIBQxJowWGJOYQsVwtFouWC7P&#10;0NYyh0gIUa6l/UCOAucZxpFpmgBqapOrE3gSw0KKbNePrB8euP34kY/v3/Pxw3t+fP+WYdhhVGEc&#10;BlIaKdUgEkJgmqdqapYksXmeWVcxfIyRruvxTYv1HuMcBVmz25ogGVMCrSVpy8m4E2MUk6GWZMHl&#10;cilG9iTi8K6ek2GaeFxvuL295/b2jvs6f94/bvh4e8c4z2htmWdJtVLWVJOHrMdCiDzc3bPdbJim&#10;ANoyh8zq/BytjYAIdjs+3d5yd3fPeruhqExMkc12y+39PZ8+3bMfRjabDe/f/8hf/voDv//DH/nw&#10;8Ufu7u65u7+lFIXWHpB50TktY1QFFDTO4b3D1AThFAOqgLOSDNz3PX3X462BnKvBZEZTWC46ll1D&#10;6zSmFNK0R+cJHUdMiWhdTZxFgDdKF0KaCCFJGr0S6FHXtTTek1Nms1mz3W5IIaIUzNNIyrJGmeaZ&#10;UhTKaIwTw8/l+RVN0x4TXvuuE7OFMVjbYKyj6SSp3TpH6yXpS9fUL+dE8Cxz1sxuuzumxpq61pI1&#10;/sj/+NNf+fP37/nz92+5fXxgDBPTOB8BFV3fc31zAwVCLswhsd5uZa7/5hu++e472r4nFRkjUyns&#10;9jsxLBlNKQaUmFbHUcbhmAoxZ7m3UiZG+d5hCuyGCeM8xjUkFNe/+ad/XX9lGr7YQ3gKivvJHho+&#10;p74+72Oon5vJD3sDfbBy1sRJffhpL5ivS6kG45qKLXtyqhO4vNxPQYyDpSB7Bi17h6I4/qImbpea&#10;ME/hiyC8l3o7X0ojf94XeqlH9FJP5Uv//rX+0ReN20cj5OEMye+HBPan3/+81/KlRPWn8MnPfaQK&#10;D1SHdeDhxPy0f/XT45PJOR3TAg8G1+f9tX9Jf+ql/t3zHmD5wjXytfP802Ogf/JaR0PI50bTcQ2c&#10;a3/ocBgUn9PelWwkJFFXGzQabzzOekmZ1QZ/BByaowkx1cRauQdyPZuKXG+Xn/TLlOwvqAmX3vsK&#10;+PNigLYWrTRWGzQK52yFVWisbdhs99zd3fPx0yeM0TRdU5PdHf2ip21bQgwVmmIkYXwcCbOAQqz1&#10;tYcF1lj2u4HNdiMGoMbTtQ0XyyWXZ2e0zlGyQGhQhjlEdsOeh8cH5hBQQNv18vkqaEhTwQKoauCM&#10;cmiQ9Yd1DqUNqdTzchgLCnjX1OThwpQiU4jkQjXaOYZpZJoDMRXp1/mGWAqp1BT6mgBprKFrOwEz&#10;xZk0z6SQeFzvePvhRzErtQuw0gsJ04wqYgCUsTJLGmmYcc5jfXNMOI/zTJxngX/VhF9VYYe2njsB&#10;ACSZC0NgGgfmcZJ5u/b7jLVYJzDOlKQ/3PgWTb2Hc6ZkARC0bcvF+TlnywWtdzhjBPBZ8jGBXvp7&#10;YhSnVEOegsbJ38ue2dVUUUVKhc3jmpwSy0VP1zh0yQKCqCb8EAPaGrrlApRms92z3Q/s9gNdv8BY&#10;K/eOknujVBBFSYkaNs8wTeyGAWWMrO1rWm+MEa1qUnmRhPmCzD1hmtnv98zTRNt6dBEQJjXhNB+S&#10;wevaTOZngYON88wwRfbDxMPjms12J3DJmLFa4JVWK+nLGgfKUIpACkOeGeYRarLrAfRXai+jZEnC&#10;FkCCjI/mONfJ+CLQAPme7XqDpuCdxTtLTKW+TwEHppzQRnN+fkbfNjhtZEyqJmGBEMRqzE8V/Fj4&#10;8dMtTb+iaXtc63De4J2MX8vFkr7ryZJPzhQmQgwCMVOgjUJbDRXacdgTKoSHJkmtT8a3DCUV5mmk&#10;lEjXeumVKYtCwIur5RkhSHLy3ac7Ls/POe9bCBO2AoIf12tyDFhjag9XSe+tJGKK3N7dUqIAv1aL&#10;RQWx5Npjkc+mSh3flZh9ldFoo5jCzGY3sN5sWS5XdK1HlYTTshaJWc6H1dL/N95jvJcPXAoP91v+&#10;+sNblDGsLs7p+gWd77g8v2C9XvOLb79Bx8i8WVPCDCWijfxso02Feujaa8nshz3TPEn/0zp806Aw&#10;bLc7qADQ45x96O0UyCkyDntimEhRQH8U6XHWxVq97h228fjG0S06gZFmAR3W9hslBsiglcW7DuMs&#10;TdfQdQ2+lT5NKqX2zQzrxzUhSE+wKGi7FmU0SltCSkzzxDgN7IeBpBSqmn2LEkvknBJzDIxzYrsb&#10;2e0nysGsao3MrxqUKeQcIcsecb/dUlLAKHAGIJFTZJ4H7m4/SS8sRG4/3bJ5fODx9paPH96zHyZK&#10;UdjaS0xxOvbBD4nYYr6X8c9by6LvZNysMORcBP7gvKdoxRxmpmlkGHfM8yTPCcaZeQ7Mc2C1WnJx&#10;ec7FxQVt38vaH2gahzW69vt9Tal2WCcJ8cY7FqsVN6/esDg7Q3tH23e4vmVxcYbuemgamsWK1eUV&#10;ZxeXnK8uZC+36GgaSWA2CrRx7HYT//0Pf+Tdu/eklGgaAUfGMMvYZi3GOKFaYGSvkrP0WXZb5nki&#10;xJmCzHM5CyRFemOZHGZIkRQD0ziy2azZ7weatsU1DW3XsVwt+e7bN9xcXQioWRc0dd6pwKGUEqnE&#10;ug+N7HcjSmnGcWS/27PfDZRUaNuOvl8Qc6bpOs7OFlxenXNxdc7F5QVnZxf0iyXGOMIcmIP0DVZn&#10;K7yr80mFhMSaSk09F857WVMZewQ2OutYLJb0izMW/aL2WyI5BnIMDPNMqetC5z3nZyvqjlj2wWTp&#10;jZFJYRBjdtvgmpamadHaHCGbnwEtpZ5DWZumlLm/f2S9WUsfXiuUkd7IPI7st1viMLLsOrx1pBQR&#10;smhNJD+M5UbWH/rzDq2CsaXv4qyl9V7uOUqd+2ztGcgzyUMvfR5nfv+HP/DD+x9puo6mbepapO7t&#10;NJgK7rFomecpZFTt8wuwYJ4ErN22DaUU9sPAOE91jFTMc2ScYl1DavbjKOZpb2kXS5QxGKfr8yiH&#10;NZZ5ntnud7I+xEjPvD77K0VhnMf5Rtb8paCzPAvQFRoW5vBkHS7jWkEzzxO73Y67uzus0UzjwH7Y&#10;C/DKGbSVdUJWCu0cqigBtOZMLJlMxuq6fyjynEUXmIYd1mm6rsEagVQ7Y+S5mTbyXNBIf2ua5Hmk&#10;RpOJcv1oQ6hricp1hdrHSykyTgM5yz06jvva8yykVOrPt2g0MRZy0mSZ/Im5MOdMAGzTsby45vUv&#10;fsny4grjPOvths12IKGZQuTu7oF3796z3dxjrKy5tNECj1Satm25vDhHFep6PzHHRC7qCNwF0LX/&#10;n4LA3JeLXp7VOrk/fdPSdS3GaOaQj1AQrTM5z7LeKgWjCmkWqI21tsLNPu8llDEY4zDWcvPv/o+T&#10;KOdUpzrVqU51qlOd6lSnOtWpTvW/fJ0M8Kc61alOdapTnepUpzrVqU71b6xp3AE/T696mqz1JfHu&#10;S+LZoygVvvq9X/r9S4bxp/UvSax6nrz+XBx9MPI+Tzc7CM//Z+//S1/ztUT6L32WQ6r985Qu+GyI&#10;/5IJ/vlxeunYPxeMP09RO9ThtQ7n8Cdi/Wev9zVgwkvn8ydC50NyfHlyvOv/H9+nPCEXI4axaF3N&#10;785Ww5DBOjEkmpquZK3FWfk3CQmqBmwk1epgsP9pCt5nE8FBuXAwZ8p70TUN2qGqSPuQyKOtCJVU&#10;NR0/PD7yww9v+eGHd2ituby6YrVaiYhWK3JNOz0cLas1pUhSj6pCekAMr0UEw23XVnGZmKjG/YC1&#10;hpvrG5oqzlVGYa0W09EhqVArsaDWY5BrkoL3XsxhITGnzO39A+dXV1ycX0q4bCmSEp8lWVfesCS8&#10;5JpAOM1i9CKDc5a29ZKEQMHqQmPVESQRc66icxFUFUS4teh6zlZLVv0CreDsbEEpmd1uwxxnpjAT&#10;ciSXJKlM3svfpcQwzixWK/quRxlFTJEY5s/C0CqYN1qymyTltwqWrBUDeAzM80wuEGNinEamaZZk&#10;z7YVce08fwZloKt4Q0SPYhwpksiixYSfqeJEpcV4HyKlmjIPyTtN4z+nG+WMQaOtEQNhqYnPRgMa&#10;5z3KWLQWgWtXRWyHVFq5tiXJsjw1CdS7dbsf+cvbDwxz5OZGrhfnRfgXaxJ4rAkhEvRaONzp4s3V&#10;xBBZbySFdj+MhFgFPlqjndx3wzTw4eMHHtePkgq8H7h/fODDj5/4+OmW3W5HLoWmbWjajrbt+fDj&#10;LY/bkTlJOpk2hv12JwJw7/FNQ0yZd2/fUxCjnFKKi4sz2rZD1eszpZpgYR0hzEczkKSqFs7Pz49j&#10;fUxRgBnGYOpnXfQtb16/oWkaDvmapo5V3nsx82R4XG/JpbBadLTO0HgnSa8p8+79e1KKXF9f45xl&#10;u97gfcP93T1hmlBomqZjsZRE4/VmTdf3XFxcSPJ4nNFKBGtaqaPIKh3S/LKIFEuRVCrr3FEYFmOo&#10;4ys1dcZxtlqx6HsxfWgFGizlczKgMZSSsc6zH4Zj8hSlVMCIiKm1VoxTYBhnzs7O0VoR4ozS/z97&#10;79UjWZZl6X1HXWnC3UNlZYmeme5hDzgAOSQIEBj+/5/AwYBVXVUpQ7sys6uO4sM+Zu7p5RFZ3a9t&#10;u1CIDOHu1644Yt+1vmVL8qGi71a8fv2KVy+vuNisJTnaSuK8nydSgUc0TVvGUVuM9mLRskbjSqq3&#10;DwuXmw3D/p6LVU/l5N5v2o6sDD++f8/7z9doZ+lXK7KG2XvmIqT3URJFUlYsiyQ9/+f//I9yzOWm&#10;FjiCo+1W1G1LQpLmfJQ0MjF6yrgv4ALPPB8BGpL8cjIPZNjd3rGME04ZEUs6i60rtK2ISdIpTymV&#10;rpIULwUpC1jjfjdKwpa12MqVRF8R8MVUUiq1AzTeB1JMVJWlbVsqZxjHkWkc8fMsifDFNKXLYGCL&#10;kPk4nx4T7Ix1xcCvSSiGaWHxYmAZxond/Y5lWZinieBnSAGnoK1EHChJPXK/LH6RdJ0yVytbzHHF&#10;sSRJi0nuhZSwWoSS2jrQBlO1mKrFNQ3r7ZamqWn6jvV6xWrVU1c1ykgajjKKqm4w1pAVLNEXUb0j&#10;FePSm9dvJH2xmDAzGWssXVvjx4Ewj2Q/k+NCKmNf13bYqiqGqyiwGmPQWYSAQlmQz+ysxRgFJc0+&#10;BjHhkwUE0fUdw2Hg/vYO6xzee3a7HX7xZX0lpvdpmpi9pNsJvCEQsxiPjsLTsmzBOgtKE3IkZvAR&#10;MBXKGkJcTgCXuqqx2rDfi1k8pixjfTFwgcY4h61qXNPS9j1dt6Lre7rVWpLIazF1GWPYbi/o+p6m&#10;qVmvV5KQbA1937PdbLm8vOTF5RWbzYa6qmjqmlXXsVmvaesGWxmqrsVUNaaqsHWNOq7R1OM1Sz4Z&#10;vk0RXO8Oe6q6pmobAYIosLYihsSPP77lr9//xPsP17x79wFrK9brDSkp3r37RPCZfrUhpsz93T2f&#10;Pn5gHAdub++4ub1lmObTXLYfRoZx5jCM3N3fcXd/xzCKcUCMeYr9fs/sZ4ZxZHfYMQ4jwYspPixB&#10;znXwWG1Kwqcvz66YpqwTI1HwCescq82Ky8tLrl68ZLVe03UrjJVnfp7FAJOSAG4yAuRAa7q+F3NU&#10;VWOMIwTPh/fvJd02+FOy7uNnPQZf/i6JqDUm9vuD3NtKcdgfMFbMyyorjHG4SkThMRdYipE1YCzG&#10;+OOcitLYqsK6ipghZvnMaANHqIPKUMZdUzmBSdWVrLNKSneMkoqaM1R1Tdev6PsVVd1QtS1gmBfP&#10;5L2M797z/t17vvvuR356+5a273nx8qXsM8ra3i8LN9fXzMtCTFA3Lff7A9//+KMAJXLmsN+LkNx7&#10;3r57yx//9D/54ccfePfuPd4HEfxWDTEr7u4P3NzcEUPmsD+w3+847O+4upT1s8qqCKehslCZjM4R&#10;pZKYRaymqR3OKjbrnrapqZzGOScJ61kRw4JfZmJYWPUdRinCPDMd9gy7e+I8YEk4JQAfa+S5jimz&#10;hMRhPPDdD9/x/sMnDsNE3XRcXV3SNpXcD0nMPvv9PW/fv2XyM66SezPGQFXXkq6bk5g9m4a2klTU&#10;phXTRuUMbVtTNw2Yo1HGnPZtzlkRjmtT1iSS0JwzGK2oi4H0aMq3xpKAyQcOU+AwBu6Hgbv9jtVm&#10;xcsXrwTaEiIxZmwxSVDMmcYYrm9u+HT9GWWMpCw3NcM0nwBKbddijMGHWNb8gXlZUErhQ2CaJ0KM&#10;xASLF8NmQrGEyH4Y2Q8Dnz5f80//7f/+V/VXpgIYfLxv/hqA7rg/PBqq/2b/rh722Y/7BQ9f96QX&#10;8hxU7pkk9ZOp+hlj8+Pjyl/ozTxniD6aanlknn6cGv+13tDj+rVE8ae9h6e9n8df+1wP59d6SY9L&#10;q7+FDj4Y/IvJ5RHQ8G/O75NeyK/1U77US3v8eb8GYDx+7TEl+Ll+0teM788dz5f6b38PBPHh7x6Q&#10;AWIO0qc/VVo9mPez7MeOe5zj95D7iJLSrtDKFMCILqYl6Q8d17/uaPwtv2otc2qIUUyaErUovz46&#10;znzsE5WxTZK1czFROhnjrBiMKuseDMZG9vEhRbQ2DKOMIW/fiRGwqlqsrWiaVoB8SjPN0+n5yBmW&#10;eTlhFvq+Y9X1OGtJOTFOI6OfWPUd61XLxXbDpuyZQgjM00LMkmY/ThN3t/fFZB9ZrdZ0TV3gU8dz&#10;rcv8m0+Jv6oYvzj2/wq0RsAEApA5JtOGYs5dvC/3myWmzDAMAhM7GcqkZxZLErwAD2UM36zXGAVh&#10;mckx4n0gxsxQwEbGOpbgZT4PAWsMddOUfqXsdVLZ6cg1luTQaRrxfpb9kLGnZ8doUz6/Lon3CmPE&#10;6DZPE/vdjuC93DsFEmiN7PN40kc9JnEbY6jriq4VSN5xD0KW/ltOUfo+ymCsKb04z+I9KUWiRNrS&#10;NDLXSrL0IuujRXpW0j9ri4FTFYOuEvNVFsBZ1lqAmy/rtgAAIABJREFUhNPC3d2eeVlo2rbsLaVX&#10;erzOqUB3jJFrPS8L4zyxeE/VtFhjJR1+nmWv6QMhRJyzBUwooKNlngDo2lbS7kvfMZFp2kb2msrI&#10;WjFllhAlnT4l5kX2nsfxzAdJKq+spBBbK2BS5xzzsW+XkqTzeo9SpkBFBUBhjCGlLGnESfp1KQvc&#10;iCwwgwQsIZHK/txay+FwYL8/0LStGPMKWPPu7k4AAFr6Quv1itpaSJly68j1LP2neZ5lP2AtCS1g&#10;S20KgNPKGGUNlXPUVU1dt4ScBY52GEkxyj63GCxzgUmZY38iH3vUlHW4om5kTFFIvxWVBapUTN7H&#10;9ZirHLEkwR6Gkc/X11xebOjbhtpqxmHgsB/K4CfQxHEciTGUvkNFDJGbmxvImb5p6ZpGYBaI4bJp&#10;GqxzJGnE4uoa1zTy7CC+0J/ff+SPf/4OV9VsNmvqSnoI1hisNqWHK7AitCnrVFlHLj7y9sN7stas&#10;thvIcHl5Sdc27A8HVn1How3D/Q1+HrFWYZWirms0Coz0b6RlnNgPA9MkkMumaeXYY2aaRrQpqfBl&#10;bDamwBaQechohSKTUixp5MXQXsYhgXZWApRy5gSr0VCApFauUYFqOFfJPr4YUp2TPWU+dSild/b5&#10;+pppnsUAnzPaGpJS+FD6mE4AuOO0gLGnsVdrWyAS0muwBXTnXM1NWUeDgBVyljE6+MA0Tuzvd6jS&#10;H/HLJD2+AsOdxwk/y3uB6TAzjRO3N9d470FpVqsN0xxkLNeS6p2zPHvHPaBRqoAlFK1z9E1FTkH6&#10;LH4pSc8zKAGJyDh9xzxPZDLz4llmzzIHxnkh5UxV1/jFc9gdiF721TmFYvou6zUtsAllNMZqslLE&#10;LAZVY8Sc2q97uvWKruvp1ysuLi+5vLpks9mw6jqBOJAf0ujLmONDZJkWwuI5DANWC5ixqiq892gt&#10;/VFjHegCZNHqZBJPKReOVSaGyDzNxBBp6woD6Jwg+l9ARyrnaOqGqnLUTvoyXdNIEnVKQEKVfsAx&#10;eNlog0benxhTQMBK472Xz7xa4ayse7quxfuFzzfXxBC4uthSVYau7ajrmhjlGLYXW968eYPS0k9t&#10;mpoUo8zHaKq6ZbXesNqsWa1WWCvwPuscztXSN7EW6yrarqfvupNxN6ckidKll+CcrO+auuKw33HY&#10;7whhYRz2fP/dX3n7848k7wmLQAf6rjut11Ix/KcYCF6Sx4+AGqU1dV3RlL5YLnO2L+/Bhv2eMM9y&#10;7qPn+uMH5kF6sqSENfKOxjl3Wl9SoII5xQJ4KgDrJHNrJpfeWMJYQ90IlHmYpgJkyaQyGsScqeoG&#10;dxxbYijrSE06QobKvBpDIMZAjInDfk8MC/MwsEzSv6pKL0Bpgd/FBCEIRDVm2RtnpPez+IUQA5vt&#10;FlfXJyC51hqSwpe0c6UNrm4EpJIFSJMLgPkIIUkxEpb5BMPISY75+K7DWiugvdrRtg3eC1RhnAa0&#10;NmUcV7i6oXLSG5N7wtFUDa525fzG8r5Dn3YfGsU8T0zjUOCJupwveWdUVxUXF1u2Vy+4enHF5eUF&#10;VV2jtayVrm9umb2Y4HOWdZe84tDk8j5PFYhKRuG9x8eI9wkQ2PQSo6xzp5nRB+aQmWJkCoEpeOYQ&#10;Udph64YXr1/z6vVrXn/zDRdl/DHWnnpplXW0Tcu279n0K5wRSHSK0n+vrKE2lrap6fuObiVgpFj2&#10;kbHAtUOMZW7htB5tmoZ+teJie8HFxQWr9VpgHuVcq5xwRjg1OmecNegsc6O1TuBhVtY/8p5e9h2q&#10;vG9/+U//21mUc65znetc5zrXuc51rnOd61zn+ndfZwP8uc51rnOd61znOte5znWuc/0bax4Pp/9+&#10;EF/KC+6jqO85QfGxngqLv5QM9Wui2af//SWT9nO/f+57Pv3/40Swx19/FAarRybAhwTtQkJ/IlT+&#10;mqn9a4laj8/VcylZTz/z3wjc/44Es6/9+XMi8Of+/nhOfnEt9NdF0E9hA1+FHHzlWkHR3XGExOuH&#10;1HgtZhHrLNoU4II2JSVe/m+sEYPr8fclsTOmRCpGeF2+Zy4m5NN5LoLHo/FdFTO50aYI2UrifKHY&#10;i/HenoTTuhjMZu/54YcfefvuHaB4cXVJW9ciyizp9FVJq1daM04z4zThjDtqG09C9WPCt18W5nFm&#10;OBwgwdXVJU3TkIpBSRVBnyoJxiHG0/nQRcBsrS1meTFlpZy539/TdS2XF5tyXsBWjnEY+ennd+Ss&#10;+P3v/3A6T8f7wzmHXwJKQ9fVOKPJYcGQ6NuauqqZvCdkVZI8xIg+DgdiiNRVzeX2khSOAjAnKU1k&#10;Pnz6yE/vfmY/DCxeUtH6fkVdtyxL5OOnTyKwqirapjmllUbvJdmtxG2oTEkxXYqhUY6DlIh+YZrm&#10;cq4yzjkW7xnGAVfX5ftmYgwPYkZdxKQpPiR2aVXSHzSzX8T4FgJ+WeR4YsSHIKkTlZOUlSQCuSPw&#10;wRqDsU7S6JMkMRgnKTxKSWqoUpJEYrRhHEZ+/PEndvs9ymi69eqUOne0wCQyUwjspwUfIt+8fkPb&#10;NjgrAIpckjaOphdVBInqCEFQGqOtGPtTYjccOAaLKC0gilwSUnLOjMPAXIAJyliUNbiqYbffc9jv&#10;6fueBKzWa9quA+MYZ8/dMBBSABLTcGAeR5Z5pu17xmni8+dPGGPoV2tCDGwvrmjblmUeySmzLLMY&#10;95R+BGyAYTjw8dNHrLVst1uBL+QsaR454bTGOUPXtSilOBwOxTAsouYUIpDxy4w1huEgx/XiYo0z&#10;AhsYxhFjDdM8sdlseXl1hTOaaZz4+OEjwzCIEUyJ2EeEzlUR08PV1RVaQ47L6dyrkj5erIOQEs4I&#10;2EMpJEmqjIFKBtCSIidzl3OViKrrBkUqCdkLriQo2ZLqdkpWPCYVlzTylPIphdpYC9pyd79jKeJn&#10;SS4/JidGUpDkuMYajErE6CUJK3g+vX9H5RxV3Qj4oG1EeFaOw+gyjviliOoCl5sNfprRwGotycC2&#10;qrl8+ZKrV6+oug5lDa/evGY3HNjtR4bJ8/bdR/b7CaUNddtRNy3b7ZbVqif4GUUuaX8yL1RNI4ky&#10;2pKyYlzmIqRTMoZqSWgOIeDnmZQDziicMVTF8Ke0pDZPw4hWGuMsWI1ykqyeimv3aCYRA4Ym5VhM&#10;9SLsExiF3FM5pQIPkYTaZZbx5zBNHIaBuq6oK3cyEOacxbwXotw3Cnwo42EMGGO4vLw8mSlSFNBL&#10;Prm1JJ0teE9Mkf1+zzLPpCCi8GEcOBz2HHb35BgwxeCrtQiD9/sD2jiaupUxPnjatqGyRtLcciLn&#10;SPQRhaS9ayNCvqppqdqerBzWNaSUMVYX45ISk2Ut5kuUwHCqphNzrdJiBM/gYyJmSDkxTbOMF31H&#10;3/e0bcd6vSnfq2Ic9oy7O/w0ME8jwS9UxUQZliCglJJi58p8vczLaUWSSYRiKM4pEcMCpBNUwlWW&#10;ruto64bD/oC2mhcvrqiKqN9qI3OJtTRNW5LdJakILWLInIs5K0RiivTrFXXXoZwhZDFmDnPg/cfP&#10;HIaBw3BgmhaCj/hFxK/zMrMsM6BKspokpI7zzP4wkMj0fc9FuTf8IqbmFBKxjP8nk14R0DorAmmr&#10;Dauul//3PV3Xsuo61qu1CKWL+ce5is3VJZvtFVXXY6uaafHc73cobTCuoqpaeQ6LQb+uK1abNS9f&#10;veTq5SVt36GMZbVe44yjrmvqpmN7+Yq7+4F/+cv3fPx8z939QLfe0K3WbC+uiDFT1w1VXZc0NoFC&#10;CISmRWnDMI18+PiRT5+u2Q+DzNMxSSLSsuD9UpLUBt69e8fhMHB3eydGCSUJbfMw8vnTZ3768Qfe&#10;/fwWHzzrzYbt5UUBFSSMq6ibFleJgLRparpVS9s2NOXPY8pFgJpZggh7lVY0dQuIcaOqHSnLvF05&#10;Q9+J8UTrzNWLS66uLum6FlNMXsf1mjbmlER4BEjlKIaOuqqpmxqUYpkXDJqqrjFF+G2MiKi1cbLW&#10;VQptFKYAYlKB6MQU8WWthNZyfW0lyZgFeGCtJMA+NthVVUXX9SLcdY6mdmV9allvNqw3G9q+o+vW&#10;XL54yebiQhLhnKPvO6paTARVU/Ptb7+la1tCWFBk/LwwjqOYSqoabR3r9YZ+vaKpHOPhADnx+tUr&#10;fv/73/Pq5Qt++5tv+c1vvuW3v/2dJIp/8xt+8+YNL15csV6tiSHi54VXL694eXXBpmuYhoF5HCV9&#10;NHva2tJWBkOCHEuypcCYVIronAhhwS+jJIqWRMe4BHb3dwz7fRlDBUiQgiS1920rppFixolJntWU&#10;ZT7S1pX1mexLhmnm8/WtpP8uU9m7GIxVXGw3OGe4vv7MfhxxVU3XtriqETiKMqd+ACTZF5VUalTG&#10;VQZbGeq6pu1aMhkfPMtc1tW5gK8KuKeuavrVqoAURNheN/KzcklLq5uOq5cv+f0//AP/+E//kf/6&#10;X/9X/vC737Hue9YlSXd/f8d+dy/QlWJ2c87y6uULmqbm+vozISw0dV32aakYPqCyAj6qnaGpHOu+&#10;w1pFCjNhWU7wrIcEdUXKME4Th8OBTOKf/8///q/rrzwywP9az+MXlfKz/ZWj6eEpLO+4r35u//00&#10;ZftpIvvTZPWv9QkyXzdBP+1pyD7n62btp32Vp8fz3Pl63KN5DLLLj/o3v9ZD+bXeydfgi4+Nr8ef&#10;czxDXzqPzx338c9OoLVnoIWPf/bRsPoU5Pdcz+tp3+k5+OHfcx2fXrPnwAFfSoD/Ug+IXwDbBMSi&#10;jmtS9XCznThKShX6g+ydxBicHozz6iEp0pxgTOYEbhGDtOydTEn9VgU2dvx5+QvX/vHnSenRflkL&#10;vO5o0HHOifGz/LdxMucdk+0F4BF59/4jb9+9J/iEq2ratiuG3UT0Aa1krRZiLKmJpkCFVrKOz4ms&#10;xQD18sUlL64u2KxWrFe97H3HkRATISSZ1xfPDz//fEqTX3ctm/VKzLTkci8KCPD4WY4m/GOPTZUN&#10;asqZ2QswLEYxtEcgK4WPsm/t2g6tDff3Ow7DKOCb8vlk7evKZ5R94HEtsO5auqYmhqWkhEoqLCXt&#10;+MPHj9ztdhwOB5pK1k51W5+ul3WugJXEfKMUhBiYlonDcJB0yjL/HH3ERiuM1aUvI2YfMV9Jr2e3&#10;20GMYnwvMA/pG8bSLFEngKE9Gdwk8dk5MbbGAkwk55IwXwCKxVQ/LwvLMjMO0mMI3gMCdhzHgXE4&#10;MBwO0ou0lraqZB/qSlJ1OX+5XEvZR2iUdvgA1zd3ZZ9mqatK9t2Vo25qjDWM0ySnuTwnOSNr4SzX&#10;quu7k2leKyV9qpikF1vudXkeCpS0rDGPz6W2Ajtr+xWmbkkZ5iWSlcyvwzQzF1O9cZa6rksqs0AR&#10;qrpCoU7mutlHfMjMIQrIqvSltEKMilWNta4YGmU/rU/gmNIj1YqUVUkfTqhyvDFGpnkWA2zKJ9CC&#10;tRarDUZr2rahrSu0iqhUTOlGSVK1XAUgU9cVVVWTyzoo5EzTd7x+/Zr9fi/G0rbjfr/nhx9/4qe3&#10;78jAbj/w4eMnmrYT8GXXYo05wRG0kpRyV7mTqXFZFpZiVK2dk2PJWY7d6JKkrsjFEBlzxofE9z/+&#10;zE8//8yLl1f85vUrmroiLkHAcMW4djTOOSuf3xYTaF1VtHXNerWW8TIVo5tzuKqiampsVaFdhXLS&#10;E8xZEuxT1vzw9gP/7//3L+z2A1Vd89tvf8PlxQaiGKwrZ0uKrsaWe92U51IZi61rXr55g3EOpRS/&#10;+923dG3DeBhIfqF1lrvrTyQ/s+oFGKiVJpGxx+uiFZHM/W7Hzd091jpWqw0xyTMQU8QYxDRf+rYp&#10;RuZlERAYFFO+GE+P785iioCiqo5ASTH2l+6+GP3Lc2JKz164tWIKVFpTVQ6tEXN3ToQCfdFaE0PC&#10;+1igB4bmCFc1hhhTuW5e+o5NJ6nvWRCnAj6U/bYpYD2tLa5y5d2PACgO93v2+wPL4lFZM+5HDIqL&#10;zYrtZlPAaqGAcRU5AkljjGOaZ3yMKGOompo5ZIZxYRxngbfmJD3BrhVzaM4QA3lZSPNCXhbCNNLV&#10;DqMSKkWsgra29F2N1QorDTMZT0EgrYeR+92B3f7AMI58+vyZ+7t7Pn/8xHg4yDUKC0qVPk9JJa6q&#10;ClM5XOPIKp8+k/cFHpcF7nIY9uyGA1pr2q5B5XQCI2a/oHIS2IR9eAellcY5WwzeFh/DyZycUqKu&#10;W1arNev1hvV6XaAumhwF0BNClL5sknWSNZYXVy+oXYUiolMxwBPRuexztMZZLUAQraTnnGVezCmC&#10;yhgtf5+zQPFs2YdSADa6rDf7vsc5R11VrFbS73HO0rYN665ju17Rr7qS8K3IKXN/f8fd3Z3ATPzC&#10;br/n48dPGCfPyjRNGOvYXFzSdi1t12FsVQzpsn91zglMqMCGFALHmeeRnEJJRjdigq8qNuueq4st&#10;615gBOtVz+V2TW0VlVHMw4G7m2vub24xWrPerB/Wd8VUTwE2a2NwrpJ1hbWn47LO0hSzr1bg5xk/&#10;L3RtTfQz2S/4aSTMM8Qoid8F0lu3DSlnfIgFHpTwIQi4Nws4wXtfYB8yvldVRVVVxBiZfeB+v2OY&#10;Z2xVUdUtVdOxudiy3W4kQfwREAVgmmbu73eAkv6Ls2UiTOzu7iAGlnksIA/zABHoWi4uLllfXNH0&#10;K5JSzF7WBEsQYM88Tex2e5TSbDabE9xjnmamaZJ+r5J+uoxzDyBsgWELqHg47DkcdqXPoUjkBwj7&#10;IwiN9zMpRy4vL7m4uKBbrxjGkdkHmXONRSnphdjyWWRQyhhXQAZtTdO0dL08iwKmteUai0F/KvCC&#10;lGKBZ8n1UNZKz6NpaNqatmtAUwCVnCAB0yJA0qTk3ac2VhYnRtLcfUoFKi7vH0zVkJTGp8wUM0uC&#10;JWbmBFOI7McJHxKubmj6XsC8fmFaJuYCJULJM1w7eUZXXctht+fz52sWLyZ+6TfWGKVkbAkeY61A&#10;ZttGoERl3X2EZ+73B4ZxOp0LVUjLp32lgn614tXL11xeXFAbgwUM+QRBzikVjJcAWl1dS58KzTwv&#10;3NzcstvtuL+/5z/9H//PWZRzrnOd61znOte5znWuc53rXOf6d19nA/y5znWuc53rXOc617nOda5z&#10;/RvrmAB/rKPI9viy87Ho9WsJ7Y/TzZ6mfD1Xz/3dU7Huc3/2rCj7SXrWU+Hv06997t8+FpE/Pg/w&#10;t2Ltrwmlv5Yq9pxo+blUsOdEx186h1/7u+eS054Tnj93fp4Kx7+WAP/0eH7tVzInsfLT6/U4bQtK&#10;8CqAyiexszaFHq9BZX0SrFjnfmFWF2GTK+avh0Q6SR9Rf3NuxWj88FkzD4l5qgh2jylPzpnjBylp&#10;nOYUz+dsxeIDu8OBn3/+ibv7e/qul3SMpiLnVJJCEOFa03G/u4ccqWuHNkpSSnIErUq6DkzjVFKy&#10;lQhDq0qM/TmX8ySCi5QVKaciZOZkfpLUGhHJHk20IXqqSrPdrEkl+cMYW4xyI7vdIGkAR3FKebbX&#10;6zVN09E0FetVK0bH4DFIKoexlmkJ3O8G9sNQ0pi8pFjNCzGIIbKtK5xVJYlRRH23dzt2h4HJR0m1&#10;bRsxY1knguuUubu/x1pL369EdKsVYfFMw0iMEesqEdceBpZZTNKursUMliJ+EcNgQmFtfRIDz/OC&#10;j4Gu7UUsmeLJ5KCKUdgvswjnimg2xIAPJRU1JaL3InQOkYxcH20N/XotBtdiKswxnRJIYooM08jd&#10;/T3eR6qmBjSkAmAoX5Ni5ObzZ+53ezGvGs32YlvEobrAE6KYihRMS0lC36yoqwaFJJGqnCRxCEQI&#10;aQzOCGjiaADKRTTVdh3z4sWwWMu1IEGKmRgyMWbI6pQ8G1IUQbS1jONI2zb0657DKGlB6/VaTGxN&#10;zTBP3N7fURlDYy1Oi9D8xavXTNPA9eePGOeom/aUONe3PbaI9+d5kQQJo0/pt5IcvSaEwG63wxlJ&#10;nfUhyOdOAaNVSeoN+NlLws7JJA3zNJOil8QYvzB7LwZzk1HJn0wQXb9ivV7TNa0YtdY9b37zG4y1&#10;fPr8iRQDxmpCkPR5V1lWqw6jFV0R/BPDSYyZswiyjwkozmhcSRzXWoAcaDEyipBfUzUV1hnGccB7&#10;L+cmZ4IPknZjRACotcArjLVFMI8kqaLEdFuSPyjp0z5E6qaj7jo+fr7Gh0hVVcXIDCqXhLfgSXEh&#10;zJMYiitDZTSmJDzXJWlaa30y1xZHHUpxEuA7Z2jqBoOIQ0W0JmLdb779LW++/Q1127DarGn7jnFe&#10;GGfP9fU9f/zjX7i+uaWqalxViwHEB4xVGAOVtSdDgrYloVgbkjKMy8I4zTRdJ0nLyPgJMAyjGPRz&#10;ws8T4ziIOc5ashbgiVIaWwT7ykritTYVZFNAEjLuhsVzOOxRObNZ9ZLGVJJ/QpTrP88L+/sdu93I&#10;NM2EmJiWhXEcWJaZ/e6em9vPDOMgxocylruqpu1Xkphd12hlCN4zTwLlUIrTnGWUkeuoS1pbXbPu&#10;W7quoypAgmmciDHx8s1rmqYpxz6IkLuyRSg48Ze/fs933//Ax4833FzfMU8zTVORY0QnMQhQ7mWt&#10;JAlOuwplHcoaQJPzER6TWeYDy3RAI+L9XIAMMSbmxbM/HNjd7znsB/b7Ae8lhfqYqKS1YlkWhmEk&#10;IYZ/rS11U5GQlKFlPuCngWX2Yvzxgd3dHYfDjspZKmPFXFI5MRvxsC6ISQzmWqnTGKLKisVYOa99&#10;v2K93qCVYfEzq67lanvBZrWmbmoxKRQgzmq1wjV1gQxJ+mTKMs+EEGTOTBFTWVzbyINnHU27Ypg8&#10;1zfXDMPA4iMpZvb3e3a7vZhyS4rjER5UNfVpzVVVVREYG4bDgWkYqZyYib0PMvpnihEzSbrbMBEW&#10;TyoCVpIkNaWYimFCsumqqkYbS4wZnzKmqrGmwlnHNE1AoqpbrGuoqqYISLNAjU4mW5nHyGI6s8Yy&#10;zocy3idCFBPDt7//A3/4j//E9uoF28utpFFVjvW6P6VDN40r91KkbTsuLi558+YNF9st1hgOw8Dt&#10;zS37w57K1ZBlnLJVDUoTQuL29g4/B9pi7lr3a5qqEiO4caxXPcuy8Ne//pU//fnP+BiL8aeiaWUM&#10;bUoC4t39HTEuVJUT4wAUSIEBnclZEtIWH9gPA4fDWIA1CasVxhQ4hLUolem6mrp2cg8agy/3wlF0&#10;ejQAai0AHUWmseYEqTBKsSwj5EzbCmRA1ltieBcvc1kDHwXhJQmxrmq5VgXspJQ+CWhXmws2lxdi&#10;+i/JkbqALFRJ/NNG09SNACXIJ/hEKCLrmKIYMJCkeddU9KuOtpPvR0pYJyLmly9f8eLiknG/Zzzs&#10;maaBzWbN9uKCzXqNq2qUMXR9y9V2y3a9JiyeT58+8tPPP3HYD7RNJ4CCrsVoTe0qnDOEOBO9Z7ta&#10;oVTixYsN21XDxarjcrumsjCPe8IysGpbVEoQA2nxpMWjMkQvIBCAnCLjNHJ3e89+L6mq8ziLsaJt&#10;cPZoyMqM40jKibpp5P4zRoxBWu4vXdbFqczZIcl6s2l7jK2Y55nd7o79/Y7D7p7bz9fs7+643Gy4&#10;WG9o6ob3Hz6w28vYIWm0kjYYQySyYKwWmFa5/1z9YKbX5mgCBr/InDPNMnflXNZZURKArTU46woI&#10;xRbwkmKeF1b9ijevX9G3laSIZZk/NJHKKLpKEiGvrz/y4/d/5dPnz9xcf+avf/krnz99IkWPItE0&#10;Ysx6cXVFV9c4a6itgGuaylA5gzWKtnGsuprL7ZoXL1/Qdw1NVf59VdF3Pf2q58XLK662G9qm5tt/&#10;/t//lf2V4dn99VfNx5lnzexP9+GPk8aP8+tze/On/Ynj3v5pP+DXUshRXzYJf6m3cjzoxz/vMZDw&#10;awnwj//Nr4EGn/76tfP9nAH8SyZ8/o6+x7Ffoh6Zt7/Wpzr+3MdG9i+lwz+9d54z1T8He/yaSf1Z&#10;6OAzP+NL5/fpffJc4v2Xkut/cV2KA179koh4MlhoVIH35VMa/MPPf+hbPe7TCZRQ9jimmFq0kf6Q&#10;MhprK0mIdNLHqSpJHM0FTHf8vjHGL8AIclmrlsPVshfQ2pQ5UaBe2si4ZlA4bbHGYbWBYpYZx4l3&#10;7z9I0nXO9F1P3TTSEyjJo0fzTVVZamcL1MOgtaFua0L0OGu42m5pm4q2qbHGcjgMklyrzCll8/P1&#10;DTHlU/p7VebwIxzkxG8oa8WH5+8B/okCHwPz7Lm73/P55hZb1dRtSyypqNY5Vr2ATq5v7lgWL4nK&#10;VtY6KWWyovTgBFSglJibu0ZAimGeCWEhF3iiK2vl9x/es9/vGYYRW8zRbduc7pcjpFNpLcbIAuWR&#10;/bLsz3KGpq5p2/ZkMDtC/GIxGoph0WCLQdBqfYIFBu+LcVCjkPWUdlbWNOX7xxDFAKk1KUZi8OQk&#10;v/ppxi9LOb/mtC7zi2fYH1jmGedkbj2O1TFFWff6QNe21M5itT7BA47jzxECqozBNS1V3WGrmvu7&#10;HZ+vb6mbhlXfS0p9U8u6yVp8mMnkhzVHSgV2ZNBO1kIgwFBJLS/JvObhXQGPegmxgCzk2pX1ibUs&#10;IaKsQ1tHSJKMPM0L3XpNXXcYa9heXFI3DaBo2q5A8BypmKK1taSsmRbP9e0994eB2cfTuaqrirqu&#10;WYJnmpcT1FDxcEzGlnT6LHtLvwTZ28UoBnmjSTmLET5GrDb0XUfXydpQ5uYkCdIpPUzYcIJZ6nLv&#10;uLpCG8fkAwkkcbXtubm9ZfGe7WbLYRj4y1+/YxgntHN4H7i/33O/O1AVoFpVN6d0Xmut7ANRxXyd&#10;8Yvn48fPTOPIqmshJaZxEMCD0qh8HCvVKXX7MIx89/0PHA471us1//D739HWDZv1Gq0VMQZCDOic&#10;qJ2lsvbUl5fxTpLeZb0eSj9NDPBista4pgGjCeUcaS17+qwsP737wHc/vmWcPf1KrnNTO1Lw5GUq&#10;QAqZJKyVBN8UAxoxp6MVwzzhnOO33/6GyhgPdtT0AAAgAElEQVRS8GJKjpHaGvwyEf2CNZK6jdaY&#10;ukaV/o22jpgSyxJRRkANShnqtj2lc2sgx0gIvhAUYPHS8w259BCXRUABihPERWldwJWaaZ5QWgzx&#10;lD6jrarSW1AFMHuETyrZA+fENEk/2zlLVfZRxggsr+t7Ntut/HnTyP6ZhMqJ4CdiXCAnMQ+X8TeX&#10;/bRwBeRdiT6mE5f5r6rFdGuN3MevXr3GzwvLPNFUFZALWDMWKIrsRRKadrUmZLgfRsYQiEpxfX/P&#10;MHnW2y1XL17gY2A37tHOcnl5gdaauqrQZMI8c/P5I/NwYDjsUQWo64qR22mNVhmnxOjdtw192wOK&#10;z9fX7A8ji/eEmMlZcXGx5Q+//wMX6xXbdc+6q3EGrAZr5R1nXVcnsHLdNdRdy3Z9wapfUTdVGRfz&#10;w9yCQCdUzlilIEWSX0hhOfWUXVWd5l6t1amnEVLCJxkLBF7qBIJnLKt+xXa7oe87QNK26wLU0QX+&#10;rJT0664urySpXSmsylgtJvvKijFbpSOkVPrdx397XMMorU/9FlXmKVXeHyklIEZtDXVJLg8hsPiF&#10;nKV37iqB/ay6jsuLLV0ZH2vnTgb3aRw57PfsDjtClHcCaKTvVBKn5xComlpSz8v6LuX08I4wy97G&#10;KIH25hikn5k5vQ+RXqE69bkrp2kqS9c2tLVlvWqonSUFT2UN69VKoKBtcwLTaCXzvDFG1ifWyPuh&#10;GE+QlyN8Sl6RZEiZqsw3FOCIBqZxZFlm6VlYg3FG+rsFhOKTQAOP+7bjc2esEXN8lJ9hnZXk9wJR&#10;yErhqkbgQxkyGqUKULMAbmOKHIaBeVrkXVYI5Czv9Lqux1p9Au02zlE5i7MGhaR8CyRa4VyNdTXr&#10;7ZYXr17x8vUbrl5e8eLlS15cXQosz1pSTFxcXfDmm1fEIBBqrSjXRZ4x55yMhwiEMiNrJMgFQCVv&#10;m1wBUWhUWas9rLuDD3g/4ypH27alXyoAvmnx+JjL+x9DKlCB4Bdi8KW/PzHOi7zrso6LqxfYSuDO&#10;R9iItdInVIoCJvB4PzNNIz+/e8sSAk3doK2AobVRrNc9rqpZrdeE6DkMA5OfySqX+cWirD2td5Rx&#10;YtZXGrQF46jaHmUtPmeS0qRs8AlClDU15XxUTUvfrzDuCPKSPsV2s+HN6294+eIFfp7puoa+a1ht&#10;Vmhj+fDpE2/fvmeePX27JubEEgLzIr1eYyzk4z5H1ubmCPEyAgJOMTJNI3e7Hbe3t3z48IH379/z&#10;6dMndvu99FdzJC4zpEQOAb/MxOAL0DfL2jglrKvlPiu9PlXgMjkn/sN/+++c61znOte5znWuc53r&#10;XOc617nO9e+9zgb4c53rXOc617nOda5znetc5/o31jwdfiFWfSw6fppS9TXB8mOB82NB7N+T1l7+&#10;6xei7y997d9jZH/uuP7m355+4qPPwvPH+tSs/rfH/vznempwf2o+P1LWj+ftaULaUzH03wMV+NKv&#10;z6W6fSn57fnvcdLwnM7V8X9HYfLpfMIvXeSnf1+OpXzDv7lW5d/l8rL8mFwuxuOSZqnVKYVOEiWr&#10;k8BZ0gArnLFFICCiBndMldDmIXVMHRO4S2OhmISOP0P0evlklD8KPUW0KiYva2u0ciJutu4kvs5Z&#10;TNEgQpAPHz/xw48/MofAerNmvRJztcpgnaNbS8LC9fV1Me9LcmbMCSTLCYViHAfu7+5I5GIktCcj&#10;bE4iLtRFwKM4CuvFBJhzKgIkEf1pK4LArq3pW1eEuJBILMETQsLPkRgy4zyerp33npQSlauom4qu&#10;q7m62LBqGpxVUFJNtLHsx4m7w8D7jx/ZHw4lLV3hfeDm82fubm+oXEXfdyJqXLykxITIEiTxpq4b&#10;6roWM3mGqqokJaVuqJsGrSSpVwSahru7G0KM1LWYCkUMFyUVumvJR9ACScSdztKuejFkFRGiJBI1&#10;1E1NjAld0nNSiiL8KynvOR8NW7mkSJUUtyDnKMRIyhAy2Krh4uIChRiNl8UzzTN106KNZZoGpnFG&#10;KTGdVa6S5FqlJKnBSILoNM3c3NyJoFFLOtpqtcYYi7JyPx/TZMUYpQl+oa4dXV1hFaeUBpDUIkXG&#10;Gn16zh7udxmD6qah7TuMs8zecxhGSUAKYmwSA+PR7CRRXFVVkVNkniY22wu0lmSiGJKIoiqLD4H9&#10;MHJ7dyfmsvWG7WpFVVn6VceyLNzc3oipt6qZxpmffn7LzfUdgnxQ+JjlPBdDNYAxVsTTqxUX28sC&#10;NpiZpwEFJfHZsnjP4uMJlFFVFY1zWK2Zp4mcxJh+OAz4OZBjZD7siMuM0oq271lCZPEBqwzRB0lX&#10;J7PZbLi4uGC9vUBbJ8nay4yzVhJ1rIjbaleVdLL08KymXBJvJJHGFyHy8bpaVxKxj8bfktI3TQu3&#10;N3cn42fMYs6t6wZbRP7eB7wPkkQSM4sPxYhoCEGS1ZTWmKoiZY1tai4vr7BVxTiNtF1HU+7LjMAe&#10;pmlkmSZyyhjrSvqzJYWA0SLY7FcrEcifkmTl+OUZyTjrqGwRuhsj45t1J4Fu09RUlcXPEzEGSS+u&#10;G0JIzH7h+uaWGAPjONG2rRjzU5SU7xiYx5F5mmmbhsq5MjclPt/dcXd3S9NIapxGzuVRDHY47FA6&#10;0zUVSmVJ/45J0masA3VMJZdksZAlQTr4WETNSQzD3kPKkqAevIBYjKTlHQWOFOiEtpa26+S+L+Lm&#10;uq4gZ25vrsUYGqNcx+Cx1rLdbrm6esHV1RWb1Yq+awkhME4j8zxzOByYlxlrrKTk1TXOGQmm0cc0&#10;Rst6s2Kz2bBerXn56orLiy2rvmW96nlVfu+cQCoEahJwdUPbr7CuZgmB/W7P7fUN29Wavm1kbjRl&#10;PnaVmKMp2lMlJqKUAvM0ELykN8fgmUdJ3j0cBkKMbLbbk1B2XjzzyfxuqKqalMJp0bEsnuEwcH+3&#10;47Dfk3OAFEta8GvW20v69RZbNyfjiDUCDbi9veGw3zMOB5Z5OYFqVpsVfd+fkhBlLSDX7WgMFkBL&#10;LGaaiDViJJBb/giggbqS9cIxZUoShyWB2IdQUsIUHz9/4t2H9xyGgd0wsR9GvJd5ues6jLFUdVOe&#10;E8swDPzpj39iGmc+fvrIx0/XJbUpypxWVWIcViLmnecJvyyokqYcUizp4CI2JieICZVzGQ9FTH0U&#10;JpM5jZ2UuXW12mBNhdaWhCLGzDzN3FxfMw4DMSbGeRHgTUiEmCS1qX4w5VujmQvQI5ZkvZzSyaA/&#10;zQt12/GP//if+N0ffs/vfvct2826rN0SKZe0vJLMaEsim8rpNH4EHyQhvmloug7nKnxIfPjwiQ/v&#10;P3J3t+P6+pbDfsAvgaZp+eabb7jYbGjrmqaqxdSdkVTOShLC7vYH/vjnv/Lnv/7In/78HT++fcs0&#10;z7jaUTeOtm1QSu7hjAhdY0osfmGaxvJZH5LCUhGHogQS4KxGkZkOOw67Ow77ewHbOCtAghBP61aj&#10;j2v8xDKNWAM5SHqas/qRua5ive5oWxmjm0aE3UdR8THZMBfB+DHVyRgg+QJW0MQYSEEAQ94XMwqS&#10;FqmUJFgryjN/GnsMh/2eZZ5Z5uVkyDjuP29vbk7rfKVFDOyso3KOrBRt19J1PU1boxWM454QFg77&#10;gaZp2W4vWW02vHr1ijdvXvHi8pLVSszN283mZHJYloU//elP/OmPf2KeZrabDUqJIWS16rm8vGCz&#10;XbHdrJjHHU1l2PSStnWxXlMbQ6UMKkaG8nmISdblJVH3uCaXxEfFu/efuLnbcxgm9vs9d/d3JwG7&#10;s45lnsXIpU2BeRi0MvSrFf1qjbEV2jm0tZLgFRI5yfrRlnTjftXw8uoFXdPghwEdI4SAU7Bdr0lJ&#10;xM3zPDGMIzc3t3z6+JFpnICMcw5nHdZoKmtpy5xkjnudlMhKTIYxC9RJzALyWUPMDNPE/W7POIwE&#10;v2CMGDBiGQNAE8PCNO4Z9vcC5kuZ2lmBZCmFzhmnNdtVx6Zv+e1vf8s//y//yNXFhqoSAbbMY5pv&#10;37ymtpbWWTZdw6ZraZ2hsgpNJkePURlnxFiTQ8RPIyl6yLEkJkp6r7WavpP9xot/+C//yv7K8MU9&#10;+hf7B6okjj7XY3hidD71Fh7vr58xVD/uhRzTyr8ENPxiAnsxIx/r7zLPA+rv7NX8Pcf0FFr3tZT2&#10;Z4/nCz/zSz//1+prx/u1fsxDYjy/6NE8Bzz8Uh/suX6YeWSKfe78fak/9jeghScwgMdG26+dy1/r&#10;O32tb3Y0XJ/uZ8XJrKOeHvNjgEMuhsNfnHsBxwn8UBdDuhFTbzHlmDKfHPs6QnhIJV0+/uI5eTgx&#10;MocdE3szkhYLYhgTI7QkXVqlxJCmxYiujRJjjBKTcIiR9+/fcXt7y939ruyVmjJ3K+rKFmOOAMHq&#10;ui4J3KkYshR+WViveipjCH7h/v6eZQmgNZWryAoBpsTIPIz0Tcuqa3FW1liUUyl76Cf3QpmvUkwF&#10;BJWZlyOYZ+bDp88oo9lcXJByYhgnqqpi1a/IWXF7d4cymqpqsE4MmCFEEgXwVvaGxVPK5XaLVZkU&#10;FmkG5lwSNAVU0DYt4zjR1DXzPHN5ccFFmaN1YU8oLbuoxXuWGJiWhWleWHxkGmfqqi77qbrAD8wJ&#10;qBCiJF87KwAsreUZcEbM7AKHNA9muBjBlJu0GAm1EvBbzpKwmVMUg2QIGKNJIZKTrKWWeSr3hSSn&#10;pxAxRrFZb6jbVlKirRHImXX0/UrAWVphlJiOfRTDXMwltThDUgplLc7VGOPICT5++oQyijevX4nJ&#10;TGv5/JUt4CLZ/+VUDHjasZ8WQhZImlZHJCIF3KYKCO+hX6uUetRfKwZ/bTHOcZgX3r5/L/s3FOM0&#10;nVKi33zzDZcXl3gfqOrqlKx9NFkaY4jF9JizACQ+3d7x5x9+5G43sPhAypG2LnCxqpEk9d2BefFi&#10;sgO5NlqOOxcjo3Ni6g5BgKOucmWtKj3epq5RCqZpYlkWuq4TAzoCilyGWfovtipgNEkv1gWOFmMi&#10;KS1mcCvfO0TP99//QEyJ12++4XKzZbVeY53Fe8/sPcEHbq5v+PntT+wPA+/ff+Du/p66LunD2pzW&#10;9ZWrpK8QM/v9jroWc1nyAit7DHs9GuHlM2qmeeb1q1e8fvGSykpSb0ZAD7qs0w253G+LGLa1gCtk&#10;rIxijE1RQKDei4kbiIhJURl7uj90AVWiNNe393z3/fegDC9evKBpaqbhADEUuGIoQK1U3j8kFAmd&#10;pY9irOX+fkdOiTevXkKKzMMeFSNxmrDGErxnWRastdRNi6lqXN2gqwq0Fmat1iht8D7wP/7H/+Rf&#10;/vwXfIi8evWCEBZ0ToRZjPTkhK0qUAZTNyhjCMX0TMrlWcin1HrnakII3O3uJDnaCCzFVjUXr15L&#10;H3KapJcaxFDunLyviEmOXWmNqxq6bk3dtqAVylj61Vo+g9YonR+9uxDTs9Zifj8aDmOMBW4Vxbye&#10;M8syMU8TyRfTaPCEuIjhP5YUe1ex+LkYWmXcW/xSJnNDQBOiotts6S82bF68pF9v2Vxdsr7csr24&#10;4Le/+y3/4Q9/4Opyy3rTcxgONH1X9uwFKKIUc4FRdqsVb755Q9u1WC3DLEeomJ+xWtG6isqJYdtV&#10;NduLiwIMAWssm9Wa//LP/8zLqwtWq5q+cegsxty2kz14LJ/xmDSelSbleHr/Q5J0d+cs6/Wa33zz&#10;DVfbDTlG/DTT1g6i9Ln3d/f8+MOPvP35LX4JXF5cnuYCMZ3L+5Pdfo9zFXVV0VQ1Td3gF4/3S+kP&#10;1JIgbmC1XmFdAbUUCInSWnqfMRbYr6XrV2KuzTK2xSBj4skMn3IBIIO2FuMk1Vo7W1LJQzEVqxPg&#10;R6A3mqWMfRRc3xF0K+/g5H2Yj0H6AsjDb8uYPU3jybzfNK08/zExTQOfb2+4vrkhBM+8LKQYCUF+&#10;VSmXcTqSy3uXFCK+9E5tgfPFAma2xmIU5OhRKWAUaBLOaSorayNnpd/ZtDXdqj/BfmJYyCEUuHV5&#10;9mKU5OssaxVTjNHH9ai875Nkb61l/Wispe071hcX1E3ParM9gTZsVaONA6NBK2JMLIsnIb2esvLC&#10;++UE2VBKyZ5fKZqmol8JxG+cZnb7AdCEKKDrtmvLu0ADSjH7yDh7mf+0zEnby0tCCvgUTjszrXVJ&#10;PxdTdSQzL6Wn7xe00izBo62ma1sxVq86ri63XL284tXrl7x584rKyTm2Rgl4oGrk/WBTs1735V2W&#10;/FRdIOJKl7R2K+9rUYrhcCCEIL2dst8IvlxjZ8o7wolhnJmmWdY9StYE0yQ933EYmKcDKUu/xIfI&#10;HJJAwsuaJCpFQrH4iA+BkDmtoRbvGcYRCkz146ePfPfd9/zpX/6Fn9++Z3txiTUCDgrBo4yAS29u&#10;bxmnkZgiIQtAi5MWQmOcK5BW6eEspffhc8bHRCqwSgocMoQgfb1K3nMLAEOV5HrpO6cCIW3qhq5p&#10;Sr/GsFp3rDcr1usVl5dX1FXNzfU119fXzMtERnq803DAz0uBNMk4ZbSsvZ0tkItVz/byks12y3q9&#10;pu97+r6n6wXkut/vub294e7umhgDdVXLe6K2PYHh/RKYxond/YH9bi89cZQAg4z0vivr+M1//b/O&#10;opxznetc5zrXuc51rnOd61znOte/+zob4M91rnOd61znOte5znWuc53r31jjsPvF7x+Lnp8KqZ+r&#10;54S4f8/XPf2ahwRh4Eu68CcG/S+Ja5+Kgh//XmuRlp9EHo+//5NjPxrYnkuU/9fUU4Hyl8zoX0qy&#10;f+77PPfZfk1c/zhx7LGQ+UvC63RMq/7StXgidH/2Zz/+rMePpx99NvWQLqWLiFTEk0WIU0Q1T8+R&#10;LqnVyoih0hYD2+keKYnh1tpi3pD0QqUeUlAowtfH6W2ndAcFughzn2APivFURHPW1CVpXRdhhy4m&#10;JUnkJIsBdQ6ev3z/PT+//RmVMy8ur+TzFfGdq2s+fPjENHkiilSE4E4bEQQpjbNirkNrvI+MJXHZ&#10;GoMtQhJljBjilZiUohdRotx8GorwpKpqjNaSCFHgAkZrskr4mIgZvBf8QCQ9GL5P91Gi62o2q47G&#10;WTRJxKXlOsWUGRbP3X7P55sbQgzkIqKu64plnCRdyxj6tkNrGKdZDMUhsh9HIkXEXu4uScJxJ9GO&#10;JFAEdnf37Pc7jFaSUqw1fd9htaFtG2xdgzGnRFdbklR8jKANtnIi9PH/P3vv1SNJkqVZHmFKjTgJ&#10;kmSqq3uAmdkBBgsMdrH//yfsYOelsdtV1VWZGdSJMWXC9uGKWXhERmR29eu4FLICGenETE1VVOTq&#10;/c7xpGJeOBsWUjGXVLVYSs6mn+g9IUpT87mR/Gzx0VmMrjFBSDCURqRpmiR4FwL3Dw/c3T/QtGJ7&#10;CctMjBljKpq2Leb4IJnunAQQ4BeGQY5RVEh4v2lou46u7zDF7hGLjVcbKyHM0ihoi0WnshqjKJ+X&#10;NMaZYrY5zwvneXIaBrQ29OsV2lp2hz2n0yDWVxK2kqY7Y80TA5uhtpaXL27ZXl2x3x/401/+lfu7&#10;O44nCZXeXm3ROpNR/MMf/oG7j3e8f/OG7WbNy1cvLvblEOKlObFfranqloeHHX/6078wLZ5+vcFV&#10;DWhpsqUEveumuTRWXl1fUTlp7j5bclPOzJM0WteVo2nqSyhAkfHLTEoBrQwZJQHv6FFZjOfWWVab&#10;bWkJF4Pbcb/ncNhfwnw3Nze8evGKm9vbS+P0PI1sNlsq5y62MpBGRlMCi5WtAPDThPcL8zIzLTMp&#10;Z5TVGCtz2DguxbycmaaFjMaYinEcUUZCFKv1htvrG8bhBGTatuPu4ZHTtPDL+48sPl6CeTFL6NJ7&#10;scCvthtWqxVV24BWHE8nUs40TVuCWNIgPY1iqbK2xtlajE51Tc6JurxPMqzWa/l8yhyaUyIh518I&#10;geC9mGNKw7+1nwKxyzyTQjHyGC3Xnw9UVcU4ThwOB65vb7i5vubm+oZxHKSxK2WWWWwwN9c3rFcr&#10;jIJpPDFPI//8z//MYb8HoG07MUaXgICYama6xlFZW2AUEVeLNVIZB9pcTEY+LuW+IvdGMTxnxuPA&#10;eBqY55mubaVZPck9rWqqi+EpFpuxq2qs0WQSyqhyXhhqW2Grirpp6PqVmKsK3EWs5yeC9wTv5fq3&#10;Ss4FJPSD/gSUUWhSDPhlInhPDLLWOcNp+k6aHTUZQ8DqjFYJozJWaQxijnZVRb/qaTsxAjlXYW1F&#10;TlDZimX2zMssoUjrinHnbFQ/3+8Ts58JMdLWK+qmY1rkNSklARDjxJjmnMAB1ps1682Gtu1omha/&#10;LLx//06auGMglO+fpoVpHKWpXiUq52i7nqpp6fo16+2Wq6sruV/YYqfLUZr7Qyg2IU9VOdquY/G+&#10;wDGk0ffsDFVKX8zWIUaWaSCFGUUiLNI8nkuz6zyPHPaPzNMklvZ5IcdEpQ3rrqXtpJlRA/cf7zgd&#10;j1jnmBYvoewPd3x4/5Hdfi/2J2sxVYFMuBpX1VzdXBNR+Ayu6dDa0XYrTqcT+8OBYZqZlyANtkZR&#10;1w6lFcsigXMJR5uLeSvFWAxngRwiYZGGZGPl3qiNEdNnsRSe76/DPDGNEw8Pj5xOA0tITD4wL4Es&#10;fdlkNNO8oJQhlPvjNI1M4yTXu6ul2TlGUqJAWVqxf0JpBo2kGCS8n2UO+YzElLPM50hoZBwm5nmm&#10;appyX2mompZhnHjzTmxJfhGQznqzZrPZ8MP3r6mdE9NfknlIZYE1xOSBVEIeDT45TnPgYbfn/d09&#10;b9+95+HxgWmZBHqhHTFnhmnmNAwlEDRJ46sPzPNcoDIyN5tiflVawnB+HiXcUhqwrbHFsF7W61mO&#10;i7Fy73TWEpYZv8zM43gJMzQFhlFXMpe4uhLr2Pl+qiT4laLn3AAfvdgexZyWC/BBAn1+niUMs3j2&#10;uwc+vH3Lx3fvuPv4UYySZR1plMZV7jL3fQJkUazvC9bYAsMIaG2JsRhIqwprjBjVLnCiRIqR03Bk&#10;GE+8ePGSV99/T7feUlWNgCZ0AWkViExdy9x1fX3Fd69f8/LFLbcvb7l98ZKXL15czKFVJeAOtKKq&#10;K663a5bxBDGyamsq66ito3UC0HFGo0gXU6y+wGpAWwnI1U1N3XWsNluub1/Q9T3r1Yq6bclZc3f3&#10;yHAaZP1WVSQy0zhzf//Ax7s77u7uUdqw3m4lIFjLWqKpBJZiFMQQGIYD667jv/yn/8QPr1/zxx9/&#10;4IfvXnG9XnO1WYntvHa8ePGC19+95vr6CoPidDzx7u1bfv75Fx4e9uQk6/b9/pFxnjiNE4fDiWGY&#10;mBdPSJmQIj4mlNL0XUe/EjuasYYQ5V5t0Cx+EetsaTgnS3hAGwGH5RTFnqctRovxNHhPXBa0gto5&#10;mrqiqiyvbm/44z/8B7579ZIff/yBP/7Df+D716/p65owT6RlJocZQ8IqOX81YI0WeyKgYmI8nvDz&#10;hFYJnRPETI4BU8Ly8zzhg+f7//z3G+C/BZb7Wj3hUhvIn2oFT2sSfCtwDZ/tx78Vcv+t2sTv/fuX&#10;e+HfA/Gd38fTrzrXE57Wjb72vefj82Wd4mtf97U/v6yhfKtG9G8JZn+zZsUnSMfTesbXXseXdbGv&#10;ASW/9Vk9BRT+Vh3q/PO/BFCqb0ETnrz2M/Tsa5/lt+p6v/f5fy3k/61z7DMQZj7ft5/AFpT+9fF6&#10;clKqp2en4gL808qU92YuoCMxj5uydzfFglrs2aUmdD73nl6PqgCbZN5Kn8z06RxYkt9jzCezrK0E&#10;TqKNllqVVWAUugQJU0qcjic+vL/jL3/+M7vHR9qm5urqSvaldSVhU6Vxri6BvRIkUgJssgUY4JcZ&#10;vwRCkPmzaWuUhpQi4+nIdBqojGG9XtM2dbHuFsNqCX2FGC4AsHP4PYQggZmcWULAx8S0eB4e95iq&#10;Yr3ZkJKEiK1xYuWcZg7DCWfri7k6K0UCCQ0pBMZUjMJKw6pryTGQgv8EIkj5Ut9zVY3SisPhgDNi&#10;D96uJRR+AUggf84p4GMu6yVIMTMNMznBarWSOlIJdp8DaCkuEjiytgDRDJTArdUCNzBawm/ndQxK&#10;MS0LoRhJm7op6zAIXmpFOScJ0ZdAWyz72JiSBOorhzUWqzTr9ZrVWiztApCRgPxqtZa6gbWQJVB/&#10;BjamlC7W9XReL5Z9s1JyXqec2G63bNbbUqeKaCthPGNLhS0lYvRSH82Kh/3A4/5A5QTEcAYBpCy/&#10;VyFzTS4Lt1T+XUJ4ci0s3hMTHIeB+92OlCKHwwG/CJgyeI+xBmscj7tHHh8fefv+HdMyoxAwwziN&#10;qJQhJow2xAz3uz33+wPKONabLTEuVM6y6nrapsG6iv3+yDBOl5pvXTtUMWs7o9FKgppt255vrQKh&#10;aBucFdPsZr0mhMBpEBhX13VlfkXWca6mbVrqppGweypAA2MhJ8ZpYpiWi612s+rp+hXHYeDh7p6u&#10;7Wi7jtvba/q+43g6EIJnWSai95yGiXFcOBxPnI7yfrZX1wJazBmlMs5YCdM2LW1bY1TZm56DryWs&#10;Tz7D2mRfEIKnbmte3t5iteLu7p5ffv5J6pQ5Xa4PnTM5SgA2RgGWxRwLvLBA/hBr7rlmF8u1S6ZY&#10;0BWSQMzEnMqcaPjw8SNox+2LW2IMzOMJlSIGga6lFC+1XmsMKkdUTjgjcMSQEss044ylq2uSn0jz&#10;zGl/EONsmb9jTAJ+rSqUdQJ8zKnUpSUMGkLgz3/5C2/fvmUcJv7whx/JKVBpQwoS8jfGoI1jtb2m&#10;bjuWIMdBl+chZ3hZjHIemBKsd67AepXUtuqmxbUdWimGw1GgdlHmA6MV2ihC8ljnqJsOV7VUdQvK&#10;4GNEO4O2FlfXGGdBizk+l7pSmdjFam8arNYE7wXqN01ST4tBrvkQWGapA+UkNSHvl3KPo4Tdz5bt&#10;811Wo40lY4hZ4xN4Mso6un5N1bRix64qurqmMganlNSPNGw2Kzbr9cUSfhqGEmbVfP/Dj3z344+0&#10;XUtVVxJcBlKQ+cIv0wUqcp4fq7ahqhI9aasAACAASURBVGr6vieV+u+L21uuNhtqp6kqATmoFHBW&#10;YJ/L7PExYrRFK3MJ0J6OJ8K8oHIiZy8haifznwYaZ7BaFxBDuaa0xmgLaIEwO1eeSWly8JAiKkt4&#10;dbvZ8uLmBddXV2zWG1Z9z3q9Yp4n7u8/MJz2OGtouobFe1lzxMTpcGAcR3z0+FIbG6YZpS1V05GV&#10;IUbZn5+fU2iVy5xerO/lGREalLPYqpZ61bIQopc9dc5PnmdE2beWWorVGlugNOfzI5XaVipQlxA8&#10;Td1gtIBnV+s1TdtSNy1KKU7Did1+x+yXC4xwHAdylPtiDoEcA3Hx+HlmHgcBiMYoVu3y/CcXiFBK&#10;6QKS2N3fscwjKifausIWwMk0DLK20xBykMC4rdBaMZ8GlnkkRgFGaGNKDUJAo33fC2zGh/K8RI5j&#10;t15RN63wl5SlamqavqdbrenWG+puhasblLEFBCLA07ZuCohWnm1YayGDLzXtHIPUN3JmnibZc48j&#10;0YtFfnc4cTwOLIv8jLZtLyHptu1Yrbes11usbS71wZQzS/AM44lhGDiNE9rKvtuW2ipKi6nce/zi&#10;SRfwbuR0OgiYrsAF5dGloukqnDHc338kR48mo3O6gFWVLsC/AqdDyZyslIC4XV3h6hqltZyD3pML&#10;BDeG+ARQpS/r+GlamBbP8STHQOZWASkF75mmE8s8MgwDh9PIaZ45TVKzmL1ntz/Q9gITyFpO7oQ8&#10;R85KALRN39L2HSEE3r59i9aGqm4IQQCfPnh2u0eWZUKjMcYV071iXjz7/Z7Hx0dijMQkzxBTykzT&#10;JM9SyZffF3MipPhpHi97J1VA0qaAxb1fBIR6ODIMA/M0s0wzwziQY5ZnFICrBICjMlit+e7lC15d&#10;X7Nd11ytW67WLavK0VSGvqmpnC73dnlOnGIBTiR5jhiTwLGapim18v4yN/f9ipvrG/p1j1JZnlGO&#10;Aw+PDxyOB6ZpZllmcswcDyce7h84Ho8cT0cJ3YeIXyZZi2nD6//6fzw35TyP5/E8nsfzeB7P43k8&#10;j+fxPJ7H8/hffjwH4J/H83gez+N5PI/n8Tyex/N4Hs/j3zmm8fibzbW/1xT8tfD075mhvvy7swFT&#10;/oJvfu+5sfdLW/rvhfM/+z0F4//0O542un75fU+/998yfs8m9uWxenrcv/y9X/u7b72/L3//lw3m&#10;Z+O82Gs+b8A3hch/CYJ/5Wd9zSr2tffxpen+6weJrzZ/P/355ybi8wf1WeM1TxqyycVQJCFBVawO&#10;6om13ZTgkDZaGulcaUimNBucm/hS5pOzrqThn7y/rzV0n9+vq0oDRGkPc5U031hrpHkmxGKsOfLz&#10;z2+4v39gtV6zWm+o61ZMFDHz9v175ihmp7qq6WsJ8p4DlVVVYV1VGnXEpGysmEdNaSpEQSjhthSi&#10;NBkhofRczBqXhnclDdJaiwWlOD7IQhaAS1Ba4ZyjbSpWfUeOgdoa2rpC5VgaXDh3ShGjYvJBAi7a&#10;EFNimiaxOBpD8gtdW9N1Da404gYSs48Y53jY7TiNQ7Ge6cs56kqgtnIV21VP09SM44lxHFlCpG5a&#10;Yk44KwH2GMt5Y4yE3a0r71sRQiJnDVngCPMiAdaYMqfTkd3jI4tfJIxWmhzJWWy4OZNDKmYWirFO&#10;XWxiMWdihoRYsUAapY+nEyFEhtOJw2FP37VUzjFPE2gJ9unSnDpOM0Y7tHGk0uzlvZjAffQoIwar&#10;uq7YbjdUlVh+wjSLoSyLDbauijkui03EnucBrYoFT18ax0OxvJ6vs+Nx4DQM0tDYtIzTxG63p65q&#10;1qu1hHidxVlDVWzWMScUma7tsMbwsNuzP5zwPjB7jzWK1y9uMTlhyFSuom0b/r9/+X+p21qCU9Zg&#10;lMYYW8LUMie8evmKH374gZQj7z9+ZLVec3vzgpRTsW3IZduvumLXDfhlJpTgaoqhBFdzsdCpi3HP&#10;lXMjxMhSPnNT5st5nlAp4XSmrSv6rqdpGrQVq4dYohsqZwl+IRZTtStWraauWfc9OSf6rqNpalKK&#10;9F0nlt6cxQqtz+H8meADMWaGYSwBEFDF/GGMJSVKKMETUyaETN93hBiZl5m2bXhxc0NTOXa7B9Ca&#10;tuvRxrE/jsxzYPIBU+x82hhSiuweHySg0HXUXUtd12IoXhaGYSiBA41zFufcJZgq8y3E6Mt8oij9&#10;ZaQYi3HPXYIjKUWxAhe7sCrX17n5S5d/zgawXMzgMUY+vP/ANE3s93tev3rF1XbLPE3cXN/Qti0f&#10;3r8XY+E0M88zP3z/Ay9f3NAUk/viZx4e7vj47iPjNDMMA1VV8/LVK/rVSpq4gycus4QEK4sqYU9X&#10;1aA1SwiM88z7jx/4+OEjD/f3DAcJux92e9788gu6WFrmaWZeFrmXWivN0FrmnZgi87yIuRFVGkED&#10;KYkBLUGZQyk2JUtVVcVOJFAQWcNEFGfOiYRGpmUqYI9PBudz82UuCSIfojRTxsA4e1xV07atWOSi&#10;FzsScq36eWY87lmGE3Hxcl+yRgIFWlE5xziMfPxwxy+/vOWXn9/y5s1P7A97MZtZc757o5IEZsdB&#10;4AAhwuwDv7x9x8+/vGWcFlxVlVCBlWsypRIoVRebUFNXuMrx9u1b9vs93gdpfg/nkK4Sy9Q04WfP&#10;6XgSq1MJqYyDNIXGZUaRsZWTYH3b0bYdbdtegCi7xx3H/Z5xGBnHiVhMltq4S8jVaIjek8KCzhFS&#10;KNeBJmcJDQwn+Z373Z67Dx+4+/CBZRqprOG0f+S426FT4tXtNW3bUFXS8I/WYlHMyDU5e2xV063W&#10;tJ3YwrrVCu0Mtnasr67ZXF1xfXtN3TT4lDieRnzKpAgp+HJsZuZ5IRbzu4RbsoS8yz29snLflXWi&#10;FliDk9eljUVpTdN1VE3D7rBnnCey0hwOBz58/ADaUDUt1zcv2Gxv6NZrqrYlJnjc7dgdDpzGkePx&#10;SEbhfeTxcY/ShpyV3M8yKCPXD4gxaiim+BSCNH2Xptn8xMxnS3BanQPJ5YM6NzDvD4cCAZFm1BCl&#10;+Xa1XvHf/vf/xuvXL1AhsEwjRoHTGgogCx2xVlPXFWAwtqZuerY3t2At9w+PXN28ZHt9Q4hwHCZ2&#10;xxN3uz3vPtyRlSoWbFUCyTXGWuYSaBuG4QIYyEpCIcYY+q6Xe5TRuKoq0lRpR/d+ZomhQJks3geW&#10;eZF1DOCsrFcrK/ccci7BlYLIyErCzIUTlZKEI0gCOgp+YTgdGIeBnBQpFeNligLH0OoSpJM5SQAf&#10;3nvmeZb3FkKxWRmaSoApORYjV/DYsgbYbLZ0qy3WurKudlRNw3q1plv10gDuqtLsbXjx8iX9Zk3V&#10;NihtSBnmeeZ4ODCNA8PpwDSN+NJwnbI0nFe1hZxpipmPxMXcPg0T4zjw8vaWFBb29x8xOVG7ir5p&#10;qJ1DkcS+mAMomV9UKuLCJOfuvHjIAuEJMVLVdQk6J7QxXF1d8+rFK6qq5v7xQWzFlRWYVRK7el1L&#10;EHKYRrG+mRJKiwImMFpjyOgCZHh8eGA8HjEKtps1MSwkL3b6nCJ+Fuucqyr6puVme8WL2xv++Ic/&#10;cHN9RV1bVn2Hq7SE3EPgcBoKJGIpextHzDDNEhQIPpIydG1LjIHKVfRtKzZUNDEjZkpXgxZ4kjnv&#10;y7OESSVQFgl+uYR25mnGL/J6z+dh7SzrvuN6sxZoS07olIrtPZFDQBHJIV7sya6AF8KyQMwliBEl&#10;FK81mgJ4MZ8MqEZrXv3n//531VeWefzdPfqvagafqiG/huWdzfDyH8tOtVh4z/8r29h83pOoz4Pr&#10;wrWQ78yfbXdV+b4nnvfzHrz8vG/VIb4Mhn/2Xp7CB/8NYfyvGeh/y1D+Zb3jW/Wnr9Vovqx7fe19&#10;fOtnfP51+bP61WfFjjODJeVfmcqfvp7fgg1+q672tAZhjPlVXejLGtjX4JRfq+d8GZZ/Gq7/1nn8&#10;ZZ3tabD+t+pYn73vyzF68t7KHKxK0FY/qQtdXscXn6HU+PTlfn+ufZ0DRwLXEGjhpU5U6gvuXFtB&#10;roVzsDEW+yqZMl/kL46BgF3OwCpdfr7AEvUF3iJAN30BMsZyv0s5cXf/kbfv3qO1ZdWt6JqGunJo&#10;bRnnAaW57Bcr42TtNi+QMippmTdLQN85+T3pbKjdH9DGcH21Zl2ATyBBV2vNxRStzhCdJ3U2qWXJ&#10;Gm+JkcVH7h93Yt69vrqsA621LD6yPxyZppn1Zot1TvYwpf4QFrF5X2oGOWOUwuSI09DUDme1GFKz&#10;1KOmZcIvHqMUfdPw8uaWrq4xWgB2rtizj8cjx2Eo96eZvu1pqgZnHKfjUUCJ1rLebFFK9tpiRJa1&#10;jQCE8gWmucxyfzv/nbWWGL0E4FOWAK6XWs00zVhT0fdrYg6Xr0lJ1lymQAVjTCWQLOE0ayWkJ3XK&#10;EjhKkcUHxmm+BGirWmABZ4OzKa/1XNssvE2qqinrcSMwUaWo65qr7QY03D3cczgepSYGYqVWsk9N&#10;EUDjY+Zvb96yPxxZb7es1yvqqrpAWVKKpBzL3j+RCzxNICz5Upud5oXTODB72WNe1qvOFnjexP39&#10;jg8fPnI4Hi/21d3jnuPpyP54IGVF29ZYY2n7FT4kPj7sOAyjQAJA4A9e7MB116ON5d2Hj8zzRN8J&#10;iKftOlZ9R2U10U8EH1iWhb7vBLSak4SwF48PgbbrS00XQgjUdU3lHEZlnNFUVcV6e4WrpR4g9lR1&#10;gSjKOWPFdO8X2qambRvqtpZ1Z1kXHo8nNtuezWbNNAqYy/vAsnicdShlaLsOra3sZ4AXty/I6QyY&#10;kXnPWnOpmcQCoXoKDlFWfwZ6DTGgStBcoS7wQV1gted6jFEKZ8/AQiXnTanfyOesCGWPXtctyhjZ&#10;n14M1RIqzSVUq8oir3YVr25v2W63fPfqJSl4nNZUWpNjZBonrJVgadf3oGQ9KPsJc6bVirV88aza&#10;FkMU63DfsSwLbd+zWm/ZHU78/PYdyli69UbqzSkSEzhbsSwRpS0hwG4vUOh/+qd/RGVZ+9lyTLQR&#10;WG233hKSvPfFR1KBbWhtBPIRkXVwLCFtpXDGiFG8PHtY5kmCjONygadY59BO9gZig29kD2cr6rYh&#10;ZYgleOwLBMM6i60reQ5QYCtBeBHEDDnLOTkvM1op2rahaWuOh0MJu88CY4kByGINL/bv83rIlGcN&#10;ylhCQp4PGIu2Fh8yx9PAMA7sj0cO+wPDaZD91eIJfoH0CSqoSCUMm9g97njYPTJOEwno+hXbm6ti&#10;1tYllC/zSSggXwHZnZ/3CARAah+WfrVivd7gaovTQAwYlclZAHW2qjDWlXpYIitDVdegZJ9Y1TXr&#10;zUbuj8ZcagVVVQvQxC+kZUaVkO8ZoNE0LV3fcrXdcnV9xXq1QitFDAsEqaGpnGiqmq5taSpHU1kM&#10;EWegrSxdUxNz5OHhgWEYS13F4JdFQrNJPpvj4cjucCRm5Jwt1vuc1Kc1f5aNp8pZ5unyjMsHgU1S&#10;7O0pJ3KWZ2bnNVaMnnGaGIeBxS8FJiTzi3MNxhbTvNKgy7lZNQIsCbHUSCuur65YnSGVdUPbNPRd&#10;jwLmacFYI4DVur7UGYw25bhDTOGyrjZaU1c1dd1cnnNJDbm8r0VAl48P99x9+MBhf6BvO+q6LvCS&#10;RebFnDgNA7v9AYWAQ89gvnmaOR4EIuqcI4ZY6gZH3r37wH6/F3CakXWk1LMtrnIlvFzWzFpjnNTk&#10;lLFMyyJBayXz/bIsjIMA1ayT53kZVWCYEznKHi6nxDLL+5rHicNJgusgkBnj3BPQjWz6TAGiCojB&#10;UrcNbd9Sty2gCDFyOp4Yp4kY5bqKIRB8uDw/NcbIfUPLvjKlwDyNDMcDp5OA8d6+ecOH9+/Y7x4J&#10;y8QyDvh5JEeBbs/LwjgOTPNMiOmyLw0xyT5+XjDG0LadwCKsA2UutSxltMxzWeAG1hl5lpazAAWU&#10;JeVE07V0XY/RGmcsfdejrWUJkWEY+fjxnsfDQUCUHz7y+LhjGCaGYWJ7dSXzp61kelKQlax1ybB/&#10;3HF/d8c4jWQlKNh+vaFpO4y15Xx74HgY5XlNCKz6FeM4sdsf+PnNWx4e99zdP3I4yjn34e6eDx/v&#10;uH/YlTpsLNZ3yl6l1NGtZt13bNfdBYJlCgQ0xoQv8Mu6buSZntaQE8HPBD8Tg4eUqIxh23fcbDtM&#10;9tQ2oXIg+gVDpi91/liAYdbIM+yYIqdhZBgF9jp7z+Eo4CKt5BlZKPUmbeTZtPee2XtSEHgEqPK8&#10;VZ7Dam2omwbjpN4YQ5T9lTalHlnx8r/8d57H83gez+N5PI/n8Tyex/N4Hs/jeTyP/9XHcwD+eTyP&#10;5/E8nsfzeB7P43k8j+fxPP6dYxqPv7ZYlfFbjblPG1p/r3H3t8al+fhp/7D6dgj9SyPa74atv/Y6&#10;vhEc/z2L2N/z/r5l6npqZnvabP1bJvevNWV/q6H4az/vfJzOn/PThvUvj+nXmrJ/y07/NSPYbzbE&#10;K3Vprv9aE/vXfvavfsbZaFOs8TkV+5axxe5lMaWJ2RRrkTWm2GmtmDQVaGsu508qjddJFKOfAghf&#10;vJ/z8bg0nRfzui5hYmslFHa2KyiKIcRoEqo0WmXevf/An//1r4zTzGazYb3a0q3WDNPM7iTW9MpY&#10;brdXNE0t31+aTWNKpXlaAneqBPwvYYUs9scYIqR8sbdLsFTCT2cr5dk8HEO62H2yEstSFs2YmASs&#10;pWtr2qZm1bV0bYMrQbDKagnBI2FWkLDavCwMszS2zd5zd3ePzpn1ak1TWerKse5bnFGEnHFNw2q9&#10;omkabOUwlZNGD1RpMitGaKVoq5q+duTSlL7abKUxxUhDUCbJG1DSjKT0GaiQyarYslIixTL3KGmA&#10;lZcvn/48TyzLwjIv0giCom3a0iAkth1KU9qnhlEuNgnXNPSbDf2qv1jDziGmZV447PdcX1+jleI4&#10;TBhj6Ve9NDDGxLt371FKmkYgM04Tiw8swUvoOXrCIg2xm/Wapq7wZ1N2AlIuTWVyXh72e4ZhoO87&#10;CevlLMGjYoU6nzfOuktoLYTA/eNOGqpL4+vhuKdtOrbbzcWqrjX0vVh5V12P94uE46uGcZo5HI8k&#10;pIHUAC+2axqjOD4+8vHDR8ZpBKNYosdVjqv1BmcdEvaWYELKme1mQ9e1bK+2nE4D796/44cffyzw&#10;BkqgX9E0YgcOXsxNMSzkEDgej4QQaJoG75cScJB50RWz7DLPl+veuYrdbsfxcKB2ltpZGlfR9Wv6&#10;fkVXLCFLeb8pRMbTcLG++cUzF8OF0or1qufqaisNsMtM27VQ7DnWGKA0BmVV5g6Yl6XACgwpx9Ko&#10;aLGmIpKKHTmTs8yZyyL2pr7r2G5WkDNv3r65hKnlerCM48K0LBLuNcXCqsQ2EmIAJQ3yYgCUy6Ru&#10;O/7xj/+IqxzBe9qmEeOclhCFUpkQ5ZiLMU7gEMbYy885N+megyq5WMPOYQ3vfTHTuM9MjCEEaXYs&#10;VunKVfz800+8e/eOUGAbXdfyyy+/8OHde7Q2zH7B+0C/WnG1XZOzBMuXeWJ/OLDpr0pTpaNpG1ar&#10;Nb4YCJd5QuVI7SzGFEO7tWflEQrN+7fv+etf/pXDbsc4iN1lmWbG08DD/YOYGOtGmqa7jqqucc6W&#10;8LsugX8YxpHgA8PhxLs3b0lBGkSruinNqYp5Xkj5HCBwBf4iDbhd19H3XTFSCdTEh4APHq1MAbF4&#10;TqeBw+HA4+Oe0+nEVOaUjCJnTUYxjBP73Y7D4cg0DCzjwDKNzONA9kEMucWwJMGbhCax7lv+8OP3&#10;/MMf/sD19TXGOFSxYC2z55ykWxYvjf7DwHA6MQ4DYQkMw8TheOLuYce79x/JaPb7A2/fv2e323E4&#10;HJinWUL0+hwElDPzbGw8Hk8llCHX9Tl4kmNinuRcOAeCpnmS5tJpkobBco2em79VabhMOWNcCSTP&#10;MxqBwVhnsa7C1fI+xTy/SCO/MSiS2Dkv9wddTEWZruvompa6rujaRhr2xxM5LFRGcdo9oHLk9vaa&#10;tmsl4JPSJRSzBM8wzJyGkf3+SAie9bo0Fy8Tzhmur6+4ub7m6morwQ9n2W7WXG9X9H3PetXTNhVd&#10;U7MsU4EHLOx2O1IMNHUt81NWxJSoqoaqErtiPK+HjBg2fUiM88QcIuvtlm69AiXnUlVVXF/fsF5v&#10;qesW6yqUkXVQzhQghGOcZkBRty2Puz1/+svfeNwdqeuO9fYKlIR7utXqk6E0SzCpshZrimW7NPGS&#10;kcboWZpTU4wFeCSwj34la41Ygk9d1/L61Sturq+onKPvWlZdx/XVluQ90U8SjtW6hNbKz8zld5Z7&#10;6Bm+5Nqabr3BZ9gfT7z/cM/j7sA4e07TwOw9S5DXpI2ha1tQ8PD4wPF0xHtpRP/551/4eH/P7MUk&#10;mchlPXG2MGb2xyOncZR1l/d4H4vtEijN8BqoK7EpqgzBR6ZxLE3gsq5USuN9ZF4kWBeCWMcgQApi&#10;7NQKSEzTwLs373j7/o7TMKOMZr3uyaUhve9XWCvGs76XpmFXOZRS+BBYvGe33/PnP/0JhRJLuxJL&#10;XtM0l3X29uoKUzW0XUvTNnStrF/qpqFuG1arFbcvbrm+uqLvV7jKsgTPOE9Q3ufj/QPzOBCWhRwj&#10;i19Y/MI0jxyPB4bhiDWGXNaxlRUrK4hM8XQ64Kzl9csX3L9/y3Tco3PEaitmwBIcICdSTvhpYRwG&#10;pnEWCFNZnzd1Q9+1EgYq4UOxqWlCSPjFsywerTXr9Yq2bWROSYmuX7HebOhXK9qmEcNiI+Z3chSb&#10;o5dQv85J7ItNQ9c0HHY73vzyM8fjnnkaCUHsemHxOGMx57BLzgLzKebF9arj9ctb1n3LNJ4EgGAM&#10;Nze3vLx9ydV2S9etqJsGaxz3Dw8cDic0lmGYOJ1GghcTKWimJRJzJitF03ZiwqxqMePGSIoS7gk+&#10;CewpBvlMUrqEaCCLkdGKxVWliFHIa8tioDMgxsec0GT5XhLOCgRDwoiKHAU81LUdSkuDuWwCElpl&#10;jEooosC0UuL1//Z//l31lbkE4L+2f39au3gaNka2I7/aa5+hLxfbe6mbqHM94bJJ/hRyz+RLOPi8&#10;hjvf477cXWc4J4/L1z6Jwn9hTT/vgz+zZH/DZq6/qA18CZL7stbxrZrMt+B836rJfFk7+VbQ+2u1&#10;iN+rXf0q/H7+YL74jJ+iFnO5tr6slfzqe/6OAP7TOs3TGsVlv/8VqMDXwAtfqwF9+V5/DyzwrfrN&#10;33Msv3qMnpzX52P963PjCwgCSmoDlxqWLnUfAbOc6x/WWqpibJUgji0BJ/MEKFBM2+Wa1RTr+1NL&#10;fAk5SmD/07V8BjOaEvKw1pa1ioDR9BnWWAzsaMUwet69/cDjw+4CDmkqhzUKiBgr71drjXGVhJl8&#10;FNiE1mSVy17YUVkrJk/v2RXIT9s2rDcrCb2SL4AxfV5Tq89Bo0pLWO5sYkdpXN1wGke01lxfXYtd&#10;W38Csz087klkXN0IpLGsGYxCgn1aSajNOZzRqJxQMWCNomsFhnMaJjIalCkwoJnoA1ZpVl2HZL5z&#10;AW8ZhnHgfvfIx8cHhmEg+EDTiHlWQDGKw+HI6XRCO0fTdiWoGyTcGMqZVszVi/fMJfDjKoepZP+9&#10;zGJq9bEEX0vgbJoERLfZbEk5FnuuIpUalr7cX861Gfl9KaZikZbXsixzMaQnliBfL7VLCYSi8qVO&#10;brTCVVaglyEwzzNN04O2BX5kLjC0ylmmZeLnt2/YHQ7EnGmbhrZtypx/nsQMU/DMIbI/Dbx8cctq&#10;tZLrUitZV6b4OSC1QBQgk1MxwBoDWuNjKhABVfb/Gq2l1hQizItAc86vt6rqS/3wNIwoI7bfqm3o&#10;NyuSUoSYCDGz3++wxhBDwM8LfllYl2Dbw909oaxDq7rGuortZoPKBYq4BKkPGlkv5rL+jTHy8LAH&#10;baT2qjUpJlkzpIQlUVeOqhbQgI+RnCQUr8hlvSI2Y2MMyzIzDkcqZ2XtWlmOp2M53jJX39xe44xD&#10;K83j447j8cRS4F0C76jkHydz2GZzRe0qgl8ue+CUJbgGBbCQMq5ylzlGGZ6AQEw5f2SvkhCYZ1ML&#10;/E4rec+QqKxBF6iBsY58WavI/6UstQNrLMbVpTwi722eF5YYafvuAtYwRqNKrbG2VuCd1rKMAypG&#10;TFbsHx6Zppmm6ej6nqqpJbB/DpIrfakdkSF52a+eg8lNU9N1rcy3dUPSmnFecHXL9c0tWRsedgem&#10;xTMOMw+PBxIyrxnruNpe0XWtzIkxYrVBG1XC6I52tUYbC6gCSJVzB23JyuBjxsfIPI2QE7YEk+va&#10;oZTcJ8dxZP94wLiqBFotVdNQdx0+yno5IfvjuqkxRkutLH4C/J3r1ZlMQq5DbawEkWMW0CGw3+8I&#10;3rPerC+QBGO02KCPR1JKn6C4+QyJVqxWK6k1lfVjSFnOS62xriKVeXKaRrF4p8RpGBmnmXGU+kpY&#10;FqwWUKo1poAxZe1otKFre6qqYp4WnLM0dSXQzHCGzBR4EApdgseuqnGV7B1MVaOdo6oFhNJ1DZt1&#10;T9fU9E0tBnmtUFpM8aoA+xD8Az5EQgHA9es1V9dyP5NnOXLdNU1DCAvz6UCcJ5ZpIheYllJIvUdB&#10;zrGsFyKZJDCTEKRGppQEyY3AQWOUmkL0C4UvINerMTzeP8hnYgzjKLAOq2XNoORqZPKL1NdshfeR&#10;EGXvmZXsLXOS/aUpz6IiMPlF7mvelz2Hkv2ZtlS1o2sbDqcDp3Eg+khSmaQRU3XKJDQYA1bT9B2r&#10;9Ya267G2wlWyF3XOSli9aWhbqXN1TXMJ8vZtx831NTfXV1xfX7PdrFn1K9q2ZdX21HV9+f66bi5z&#10;t3EOjJY9jNUYJ9DJc/3kHKLNyjAtXlhKSl/qpcZZUob9/sRf/vyv/Pzze355+5aYM9ZJuH6eJh4f&#10;H6ir5mIh//jxnsNewA7H45FxHJnnBaU10zSzPx7YH/acTgP7w4Hd7sA4Sl01psw0z0zzxHE4Fnt3&#10;qUch9RupswQqZ4nBCyyo3ONkPsFmCAAAIABJREFUHWcvzyhDFBN32/d0fcdqs5bjb+R6WhYBNqdc&#10;rmejUKXWnhUlSF1qWD6we3jgdDgSloXgF/nvZc1w3kd4v+CXWWrESTEcR8ISBASdktQ7rRJAprVP&#10;nndK4B+lCoxH6t3LvBQDuipQg1oAeilLgN9auYdkgVErrbDOobSVZxJKCaxvtRIYLwKRUgUG3vUr&#10;Vpst7WqFtoZpXkotIRF8ZJ4WdrsDb978zPt373h4PPDixasCxs5oFHGeGUp93PtEUopx9nx8eGD2&#10;ntNwYhpGlmlhGic+vH/PLz/9jb/99FfevX/PaZzQVsAaPmT2+wMfPtxx//DIh7t7dscTj/sdWim2&#10;Vxs51iQq63Ba4TTURkCGtbNSj9Ka2sk92lrDar2i71p5lqBkfT3PIyrL9zR1jQbCPOKnARUXSF5A&#10;f05xvdkIkCknMlL3OxxP3D/c87jbkRK8/u57utWa25c3KBTzMPPh/Qf2uz0h+gImBu/lfhNjRimL&#10;0ZaqrgpAtqOqKrkfO0tVOVxlL3OTKs9LrXXPAfjn8Tyex/N4Hs/jeTyP5/E8nsfzeB7Pg+cA/PN4&#10;Hs/jeTyP5/E8nsfzeB7P43n8u8c8nX6zsfVpQPrc8Hz++6+Fo7/83m+Nz/5blof7T5tf/13B9q99&#10;zRf/yEvNn723b/283zsul5f/G9axp43i53//PcP8l8f1y6D8177vabPx+dh9CTX4mlH+WyH132t2&#10;/hQcT3/XZ55LcP2b9rtvwAY+OxeLvfmrX6coTWBnQwgXw5d19mLVkLPgk9kqky8Wr1RsRucwgP7i&#10;mD59PdJc+Ml0prU0jyijqayVQI8RU4aYwExpGDVM08Tffv6Jf/3r34hZ063XbK6uMa7i/v4BrRQ3&#10;6ys2m5UYeEproRzD8+tJlyBYTkmas4HoFzEYe0+O8WK6zlEaY6wtJrISGJ6mmfv7HfcloBVSvhgJ&#10;pLkP2lYayprKUdeW4+6R2tligBcbTkpJgrvFujsuE7P3xJyIObOMI+TMqmtZ9T1V5SSQXprTcxIL&#10;0zTPDNPENM0sixfbhtGXhs2qqrBamrOl5VPaQOtaLCzS1BzRRoK0yhhSErurttLIrIqtSpVmHK0N&#10;oGjaRgyb4wCArRwpZqZxomlq6mKfXYox11hpcE9Ik5GrJJzVb7f0m7U06lQ1OWaqSgz21lrmeYas&#10;cHUjTXgxYKwRu63S/PWnn3n/8Y6u76TJJ0XqtmWJgWEcOJ1OxChNT0opXr58IQ2nkxheqqoSc7C1&#10;1FVFDInT6chmsymvJzCP0sj39Nyu6+pJiCIX65BcD9YZttsNTS0gAmXkcz6HOptaPtfD4SDHp1h7&#10;l2Kcts4xzxPX655t3zKejhyPR5Z5pmlrjLN0bcv3r7+nqqrLdae1oq4qVusVdSP2a+ssIQa6vpeG&#10;yRTF6GfEfJZjZJ5mrFHSrJXlM0wpik23hKm0kQbTc/B/HIcSBtOgJexqtBbjO3Ke2KrGNWKjjcUY&#10;7H0gh8jj40NpyJMmn2VZxFAcI85Z+q4jhKXMS5YYxcIqQQldmoHk+kwl0B6KSQvAh4hzFdq6SzhE&#10;a8M0LRJaniaatkErCYDkGPgf/+N/MvmFumnRpcnMaI33nuvrG5q2FiNdCWZba8k5MU8zY7kOM1A3&#10;DZVxDOMJlaURPAYvYYa6wjkj5zVI43QBaORi+8iXe4cqJvhcLDMRow2n0wnvPW3X0/c9wCX4fg6N&#10;VU7ColobhnHkzZu37HY7tDb88MMPYiw0YkWPIV6u65ubLQppTD8eB/b7gc1my3fff4+2lvXVBmdt&#10;CbRElnlAIxbsmJI0uqOLWRyscXz8eMd4GmiblrZboZWWUPnii42vYr0WWIIrDcDqqelWG2Yf+PNf&#10;/0bK0FQV0ziCyjRtS9NJ4/g0z+W+lIuJybFer8TM19TUpbk0J7EopySBwtV6xWazpe87tpsNL17c&#10;cn11w9X1LdM88/DwwOk04r1YHY/jxG5/5HG3k4bPw4FxGIkhkLKENWRdoen7HmcdOWX8PEHyErSo&#10;LK+/e8XLVy+5urpie3VN0zYSNp9nghfj+DieWOaZpdimpmmWRnBjabqO7dWVQGqMpaoaOQ7LzDRN&#10;JcT/yDCOYgzc7RinCbKiqlo0ihAC3vuLRYgSaM8pMwwjp9ORaZ5IGdqmkZCMOhvutMBjojQxLyUQ&#10;LMZ7R9/19OsVXd/TdC3GVaQQmYaBn//6k8w7Vszb0+zxPpHPlrfKsdluuNpsuLm94ccffuSf/vGP&#10;bNYr6sqy7lr+w48/FHuyQFlCyiXwnJjmhXkJl7m5bVu6xnHcHxjHgbat2KzXbNY9VktANAcP0WNS&#10;pK0qrM4yP2RPSovYthT4GPnXv/7E27fvuLu/Z/EBY6uyfnFkbchGc5pG3t/ds9vt2R9HHo8Dj/sD&#10;u/2Rh8c9Xd8zL57TMBS4jgS06qZGGV1MY4ElLMyz2LgVYoxu2hbjapaQqJqW25cvabu+ACFqWZOU&#10;9Z9cR+lTAK6E0s5WSsq8H8s9TuyrhqqpqSq5j2ilJaxEJgbPMoz8/LefeLy/5+XtDcPpQPCzBIq7&#10;TiygWc6LEMrnO3v2+wN+WcTy2FSYSoINq9WKGAV8s95uADGRrdZrrq+v0FpzdXXFqpcQrnGOzWbD&#10;zc0Nm+0V2+srMvD+40f+8te/yv0ihNJMPfL+w0f+7//nf/LXn94QAvikOJ7GAgJSxCjN99ZoIJUQ&#10;izSD+xh59/GOv/7tJ+bFUzUNWeliLyx2LBQpLsVomgq0QoAd0+I5DTPHcSSmSNe15V4njc/TNF3W&#10;xxK+lWsg5sy0yM8MPrLqxeQuH1m+BHdRir7vUUaaw/U5SFGgJNYaWeNoAU9VVUWIgWmaOR2OnA4D&#10;8zDKP9NE8DM+yrywlGD5eUsYU6SuaqqqoWla+lXHatXTthV17ejbhqurLY93d8RlpimB/bORFbis&#10;PUAAST7Esq4SO5vAT3S596kS+HfUVUN9tgOWEEHwC0bL+7+9veH69pquWEy3m55131I5gzO6GEkd&#10;Kp8trJRQi8CAXr58Sb9aEUO47Ie0MWhliEHC5nMJz8cC9JmnCSVt62LB1LoYMTVWS5CTFOT6g0ug&#10;McXIYX8iZ5jGmYeHHR/vHzmNM+OySIjGe6ZlwVUVrnIlqKWKzVxfgAw55xJEVWjE8macmGh1QQSl&#10;mMSoGjw5Bnn/SWyTMXhyiGV3oAgh42MgZoGDWWPF6lrZS6AneE8mYa2EVHJOaGuIOfHdf/2//q76&#10;yjQNv9qfP93rPq0LfPbf89f31N8Mgqtf75W/VUN5+vdfA+WpJ+fP06/71h7/S7P7U0jc0/Pxt2oq&#10;Xwa2n379OZz1rUD8bxnjf6v28RQK+OXP+L360+evU/3a/J4//fkZsLEEir/2eX6t9vF7gfin32PK&#10;Hvfp+/1W6P9rP/NbgfV/TyD/y+P9W2H4fwv08GvXzpef3Zc//2yr/tU5qsBY2RcrbSRAYuTfrbEY&#10;q8seyHwKwytDzheSEQXDeJmfnl7Ln977p3PpHDzVWkugy4oxnWJfFaBSTUwK7wXgdHd3x4ePH9nt&#10;Dxit2PQ9jatkzsvgmpq6qYkxCjxI6xIgklqEUbIHTSmSU2IcRuZlxlWuGJXL9ZUpgSlb3qP67PPL&#10;SUyc8j7ktbq6out7rNGsVx1NU5d7R7yAtnxKzF6C3LIWX8g50zQtrnK0bc2rly9oqkpCOSXY3dQC&#10;zdsfTjzujhwOB3nPIbLM08WUGlPE1rJ3D8Ez+YnDcOQwHPAhYlxdTOialBJVXdF0LdM8o7SmaZvL&#10;fSfEiF98MZRLOHgYxhLMtjRtgyr3pZTLnjRmMYv3PSgB2MSYSlhVIAXWmmJURtagZyhG/mRJP69B&#10;c6kDpFAsnzGSEzjnaNrq8zpokuCvq6QGcDyd2B2OeJ9wTQ1KF8CU7HfO0Nfd446HhwcWHwS+terp&#10;1/2Tn5tBy93SVRUxJdq6Zr3qcM5QGYPO6QLjPJ//5xpJKib1s92+rltiMWVbJ8f6DOcUuJKRmqiS&#10;6yDlfLHbeu8JKZU9sBjK+76naWqUgjkk7u7vSSkIEEgbUoxsrjaYEiKNMdC0LZnM48OjgNKMwtmK&#10;cV7KuZ8vTNzKOdpuRS7BXuekJjMOgxidvadyAteSvbAEn1XOOC1AnhAX/OIvICgBkAqEKkcvJtcs&#10;IKGu7bi9uaaua67WG17c3NJ3HfcP98zLUuq2mqquqKuKupbaYVPX9KuOFANK5QKYoOxZg1irrYAN&#10;z+G6s+n5bE+WeafGOndZh5/vibFA4kAssppcat0CAspKiTmbT3uMeQkkIJU6t7EOV9ccTgPzspQ1&#10;cua8yvM+FIaPkuPkBRxntSL6GYPGVhVt112AlEopEgKE0EZCvaGsaeu6wmi5NmS+daQMq/WGf/jH&#10;/8iLl6+om4b11ZaYFfvTiXkJ/Plf/swvv7wlKy3QTbkEUAXioEgXSJWyCoycnxL+zwLvVAJZUaYE&#10;ObXBzzP7xwdUWSOHAtkz1pGUQStHQmOq5gJTcHUjdT35hdhKgsXjOHIajmIUL1BTrUyZpynwAwFJ&#10;DsVAHIKsoadpZhhGYoglqJhQKKxxF/DLeX+SUmJefAl+egmYPrnvxmKJr6qa6rxmVwrnDFpb5tkL&#10;pHXxshcvEIDheCD6SGUtusAAHh8fef/hgf3+yOk0sMwLbd1QWYvJGZ7s3422UhO1FltVKGUl+G80&#10;2aiy/s3kGEg5ojUSHK3EVh4yhCQgjsVLPSemTEhJrv9SX/fLDGT6vmfV9zRtS19AgfMyMY8nYpgJ&#10;QWomKQZS8FID59NaQxeITE4CzhDmicz1y1LAXjGW2nuWvU1V0dQNqwKOCyGw2W7ZbrZ0bYe1TmB9&#10;1uLaBuMqqYOU9HxWkLVCW7Fnj9OEdTLHu6YlIKBhU9cM08LdwwP3D49McyjAgpHD8chUrM8CXIUo&#10;G1sBtMWA0oq271hvNjhXCUAzpcs6Q+VPz6nERC37rxwFTlEZg9NazhmlMEpRuYq2bmgqJ3/WEn7v&#10;12s2V1c0XUfMmTksxJzkGix1bKXN5T7i6obN1RUvX7xks72ibmQv7+paQIXGsVpvQFl+eX/PMHmO&#10;pxlXNdzc3NJ2BSxXgtkCmdbYSmoLTdNgXE1Mmd3+wPuPdzw+7jgdJ1RZI4ZQanYhMBxPfHj/jsPp&#10;yOGwF5Byzmhr5XnMMHB/f8+bN2949/YtKMXV7TWurkkZrCvPJqpa7gG1gD2atpE/6wq0zItZyTpm&#10;XuS+iQJd1hu67N2thqqyNE1N37WonGmbWuq02w36AqY8B9fF9p1zRiuLyrJGqJy9AC1USvJ7UoG6&#10;aUVWshY931dlHtWf9oIXeEpmXmbGZSKlcu0YCUNraz8BK62jbjoBm2tN7WoqVxWwlPlUD3K2HCeB&#10;WnUref7WdiuapsMaR2WrT9CgAjH64Yfvub29FQDkMrPMAzEs5RmWwlUdr19/Ty6waFVocnVV8er1&#10;d3z33XdstlvWmyvW2yu2V1e8evWKV69fc3NzTd/1l3q0tYbrm+0F2mkKQFqRaVxFZRSWTC7rhpwK&#10;8Og8V5RnXcEvOGtZdR05RcbjieNhTwqevm0F6h7FCq+V1HBi8OQUsFrjS/0tKwPakJRAYo6ngf+f&#10;vfdqkiTJrjQ/ZaZGnEREZmWR7kYLgAFmsXibJbL//zesrAhmAHR1F0sWxJlxVd2Hq+YRGRlZ1cAr&#10;/LZkZ1WWp4e7ESXXzjlf10lAcDeMzFOkKIscJp/7LhpOxwOnU4e1DlsU0ifGEKNGKXnOLs+QFc5a&#10;Cf7QCmslbNR7uZ+0QtaTIfDtP/9fF1HOpS51qUtd6lKXutSlLnWpS13qv3xdDPCXutSlLnWpS13q&#10;Upe61KUu9Z+saeheND0/p0s9NW7/FtnprxHMPhfHxriIR36dHPUSpepLQmiy+FplM8IiRn6OPnv+&#10;WZ4KoH/NkP3caL4cp6fHbXmPp4LqRej99Jh+iW62vPdLn/Glc/X097+WJval8/eSgPnpaxbR76/9&#10;jBdF2Oq3r5WXjvtZBA+fkevPx1Grxwfv2WyjtUKbRXihRCxhhapwFvQWRSbm8QlNbBGVPz8WLxkC&#10;FmqY1lYS7rOgzhdZ8GztmbCQEMFajIlhmPn377/nl3fv2Ky3vL75is16zTyMWK1ZNaU4IpIIiZUS&#10;2k5MYvwQk59c11ZprFKkMBHGkaHvGPuBcRyAyDwJDd5aR+E9yghN93Bsub3fc7878Pb9R95/uOXu&#10;9o79fsfp1DJPI01dsW5qCqu52qxJKTKOvRgMVTajxOV6FYNbTGLs7nqhmBij6buW9aphu9meBXZK&#10;G4zS56CKaRbCVtsNtJ0QtIUwjdBCrUMnmFPi57fvePfhA6fjiaaqqcoi016VgCOBECJtP+DLhqqu&#10;GcbhTCGrvBd6xjRSVQ2F9/R9R9/354AEbawQOVKi8tWjiUlnGpvJYnlrKX1JtWpwVZVhOksYQjob&#10;hVzhCTFyPJ0Yx4mmWYn4uhDDvrGOtu94+/Y91lqurrYYayibhmma2O32jOOYBciO9nTCWjHOdV3H&#10;8XRkfzhQlCVlWcp3QFFXdTYlJyHDDSNhms+hFI80PTERCo1DM87xLBqvao/m0XR4PJ6YQ8R7oa7L&#10;57un78UAX9UNYxBynTaGvmsprWa7qjODJ4nwb7XCaEPTNHz16hXOOQkyCHMOsgBfOlarJpv+hQRa&#10;FQVKQduemEIUg900Mw1TDk2Q28fk+3Rexl9j0EbOhfcegD4L7GWgFvG4r0oReBsxStjCg7bYQgSJ&#10;IUjQgkFzf3fPqT3hisXALmQtbYxQhRsh5B4zja8sS6H/zTMmi50VC7FQBHAiWM4EQwzH45G271mt&#10;N2eqYV2viEHumxADzhlIiXnsmcaRjx/u2e32OF/kEAfHNAzc3X7k/vYea4xQd5+gLEOYaU8nDvsD&#10;h8OBNpOIxnGAGGgqT9+d6E5HXDbaCfFMhFnGGFRSWG0wSmWBmhOR5jIvP6GMxhAZhxFAhO6+wBrD&#10;lI2KC7nMaBHr1k3DZrvFWMtut+PUtmhj+OMf/4avXn/FmzdveP3ma+pGzLObdYNRC9F3oGtHVuuG&#10;9XaL8QV1U2dTpSalmf50QCuYxklM2GXDHLORQYl4/OPtHV0/YLTBl2U2nscchCLnpqprqlLI30qT&#10;DYMpEx8N//qn7/n377/n9evXVN4zDRNVLaTsoiwlDKRrUSQJz3AOYzSLyLRtW+4fHjgdD+fxPWYB&#10;qxhNSsqiQGVKZVVVXF1f06w3VGVDWTXZ4J8yKc4SY2KcZvaHE0M/MI4BYwu22y1FKUQm64pMSVbs&#10;d3uhedU1XdcyjELzLquKsixoGiFpr1Y1TS1jiCs8vihpygprZG6/urri62++RmtDWVe8evMGUzih&#10;BCfy/SYi7eOpZRxH2rZlt9txPBwYhknCP5yI4ed5fiRcBzG098NAFM4Sc0jM0yiEQgXkc7asHRbz&#10;z2JmspmUvBDRIoqYDSGEiEERRpl7yqqhG6ZM/B6FmGkt169usjFJ5pNpnsRgQcQXVgSBKWVjliHl&#10;372vKbzHlRUhCiGz78Ys9A+8e/eeu0wO875AKy0G+Cx+dEZjkEAMnQIpjMQwU1grJGZfyrhmK5JS&#10;3N7dc3d7T0Jji5KiqklGE5QCbZlCIkRFSIqkLa6s0NbR5zCPaZzOwur9w44QRiGPahG3j0NPmHvC&#10;POILWSfFEGnbjn6cqJsVvm7wyzya0mMwTtcyz0IgIonZPUUx8k7zRJgzaTglEfs2Db4sZQ1p9JkW&#10;L+Zaee04DOzvH/j+T3/i+z99z5THsdNxT9sdhfo0jESlMNZR1g1FVeNroZM3qxVFWeZwFBnXx0HI&#10;pd4XrJoG5wzbzYbvvv5W7iVnqOuKpq7P4TrOCuXOWCsi/Xmm2WzE4OYs4xyEDLtagdZ8vL9HmYKu&#10;n/j+L7/w488f+Nd/+4F3Hz4Sk0Hbgs32WijdhQNtMLbAFl4+r/cc25bD8YSvKuq6wfmSpMxZyEw2&#10;+hhjzyRHVxRsr6/56ptv+Pa737HaboRorlR+fzFX6GxsWgwA0xQYppkh08qMkWtlniNJGzFQTBMp&#10;iUljzoFIp+OBeRzou46ubZlmIedZa1l41imbH7QWSlhV12JcioGQJIQFrc5runOQwkIHtjbPqeCr&#10;AmNkLVQ4g7ESnDWNI1YbnDZ47ygKS93UOFcSk8K4grJZsWrWVHV9NtnpTMFdwhZUDtepqlqM70VB&#10;5SvK0rNqaoxR1E3JZrOhquq8p1E4FYnjQBzl/onzTAyTjLe+pK5WOF+wbtbUtdAVk1K0fUdMcH19&#10;w/ZqK2tW59DW5TXeQN/1jPNMTFGIfylm07xiu1lTFh5nrIiatcIoSDGQwgwxYjNZcugHCbOKUQwa&#10;WhPOe6vIOE70w8Aw9IQk5kRXOMZxhiTHKpGY48yqXsv15hzWCcE95dA8McmrbOZ8pC7rJUwrGzLH&#10;YWS/P7I7HkVw3/X0Q08IgTAHxmlimoMEQqVImEbmaaA9Hc77JOsK3vz3/yABPhvgX9rfhmwi/GwP&#10;nOfpX9uPf7Z/VrzYH3geove8t/HSXltnw+hLe/On/Y2nvYsvf8ZH8+XTz/xSb+F5X+NpEOBLn/Xp&#10;vvzXQghf+rPnAYO/1Xt4/rrP//unUYvy0heOr+JXAyNfCkr4tZ//9Ph81gv5Ul/sN47RS8f81177&#10;vMf1pb/70ud5qT/2a6GaLx3/l4ITXzLVL5/LGIuyy5icQwutlbAlJb0Fl8NrluBEl8NOzj3EfKpN&#10;DlpcwrmeB4aC+oRof6YxZyo9SmUSvMFmY7lSimEcMdZISNXunve3H0ghYrVh1QiVN6RIWXqMtfT9&#10;wOHUQn7vGCUQUSHzo8yBYoYsCjHNz/OMtjmwRYsBL53vq8f7a1nraiMk+MV45rKBp/KFzL8KCecZ&#10;ZzG+p8QUhFg8z3MOSZR1hC8cq6Zms27QKmG00MyFcAttP3C/23P7ICRoObbZVNaeaLsWrTVNIz2D&#10;fuhp+16o4X1PQAjFxtizkUvn/afPYVcuG7JNDrxqTy0JCSlEKaYx01i1xhWlzGMonPP0g3ymetVg&#10;nWecpxwiJmuDsvR57MvBqzEyjhJiNk0TcybBfzIOZhPQPM059E0IqiEFXDbgKSXBi+2pl4C1qmSc&#10;Zg7HIyFEikr24GkxYOZr3GhN3/Xsdjumaaasa5KRvWldN5nenkNP9OP92XVdpjJ7CithOyaTt8Xs&#10;iAT9Lb1gEIMrkFImta7X50DRU3ui6zvpc2gJJFXaSFAQORxEybooAeurLUmpHFo0SkCUUUzTTDsM&#10;HI4HhqHHGcvrm2te3bzCl9LL2e/3+b40YDS3t3fc3omxXALltOzfIIelyneoqmx8bVay39Yw9j2E&#10;QF3JGn0cR+ZplhACIyFMLpPS51mChBQ8ochOpGmUYNIwUVdV7i3LfTiPk+zRUXjvaVYNb958RVVV&#10;5+A4WStWEiKmFE1dYY0Blj0qOchV1hBhDufrbTH5qhzGEVJCKXPugSulaNv2k7XJNI2smprCyPpa&#10;LRToBEkZQhTrLlpCO8ZxImmNtg6UjGflaoW2lrbrUEjvwTqbzbFB6NajhD4QI9ZoMTRm6q+zBWVV&#10;yjrVmBweQaata8ZZ+h2Fc5mMaz/ZvztXUPiSq1eviESmeUJn8/o4ilH74f6Bw0H2ds1qjTVGQpVC&#10;yPsZmKYxE2vdOaihbTt2+/2TOaSQkLgkQaFD2xLHgc2qIaVwXlNrm421GLRzmKKQ9XGMTDGeqckB&#10;BcoQQpAgpTw+aC1hKjYfj2XWCyHSjZOEreVQCm2yCTUmPt7e8e7deyF7xySBg0qxvbri1evXXF/f&#10;sNlsqesalKLNYZRLgKfWlqqS/Ykrcpiw1jmYrqBpVtR1Iz3cuuH6asN2I0F86/Vaese5RziHyMeP&#10;t/zw00/EmAOvUuJ0OnI6HXFGURh1vu6WoGFlczih1iSliCQwiilMdKcj0zQS40wYJ8ahp++7HObr&#10;6IeJQ9tyOrWcuo55Dhin85pM5klSpO9bjocDD7sd/SDPTVIMaB7nKdlXBOI8MXSD9CizoX2Zd1PI&#10;ISXOPQZP5DWC0dIb5bwmkfPlyzIHDHuGvqewjtqX+KKgKisxc+c531iZEyTALxKSBPyO00g/9IyT&#10;BBCiFUkbAgplC0wh+5m2G1Fa1kIhRrp+4OPHW9q2p+96fvn5LSGBsi73oArp4+YATlLKY5v054UI&#10;Pp9Dl+X7R1SamceBqe+J00QKYoq3xuRwaSUhZMt1nc3/EdDWooxmjDP9OOZ9s/RBbFFQZ2PxEtii&#10;laxR4hI+ksPpxnnOvb+Rth3Q2vHm2z/wu7/5W777/R/56s3XNKsaY1UmVIuhd1nrgIT3brZXfPX1&#10;G9arLb6WvukcYBiDEMpR52dXxkoP/nA4cDjs0EazalasVitZTyJzaZHDaO/u7vjp55/ZH064HAAD&#10;inolfYSiKLJpe35cQ+a+xzjNeeyWvXHf99L77HsJVs77cl846lr6wdZoyqLAaM16vZKQ0hxUshjg&#10;AYySe8Rpfb4HrEpoIppEmicMEvpg8h7duELWskn2QktPRS/rYKMlxERzNsLHGEkqncNwyqqiXq2o&#10;6pqyrNDO5aD8x51W4RzOS+je8mx4CSROCWZJRMd5T9Os2G42+NKjrfT9ZHlnuL55zWa7JYVEezwx&#10;jR1KJXxVU9YbrPVMIVD6gvVqRVWWaKU4tS0PuweGUcKfrq6uJJymbii9PHfzzj329ozl5mrLq6st&#10;21VNbQ1ME8f7O9Q80ZSewmiYJSBD5RCRFKTbTIzEFDjs9pyOR07HlmEY6NuOeZ4ee57e42wh/cdh&#10;oC699E+sE1P8PEmfNEngqzaOGBUxyVpRAlkMh+OR3W5P27bSG5mld+ydpcmhtt0wMAyy/tXaopTN&#10;YSPTWdPhrIRvQkBbK71MYygKLwFIeUz97p//by51qUtd6lKXutSlLnWpS13qUpf6r14XA/ylLnWp&#10;S13qUpe61KUudalL/SfdcCBhAAAgAElEQVRr6E6f/PtLpumXBM7PRdQvvf6vNV9r9WgcV/rl9/mS&#10;4fulenwtZ7O7yjRB9eQ9UhYo8lQsuxBK9CK0WpT1n/+Ml8TGy3u+JEh++trntLKXjv9LQuDfIp89&#10;fZ/nn/Xz46O++J1eOucvBQ/82mf40ud9PA9PQgZ4crJeOJ/PBdKiRX4UaSxEgYUwLNeUGFpsFuoq&#10;JWKthfRV5RR6ETk7isKJoFDJ3yebFEMWUyw/6PFrvCy6FoqBGDGcc1gjxEoRrgklSJlsLFKaYRAD&#10;3u3dHf/zX/4X7elEUzf87ttvKb0npflRgDiHfK9o6qqmqkq6vhejvXUiCDEirBqHnqFrebi/oz0d&#10;RYzlRTw1hygGoBBACc1iIb97L2abaRxEtBwT3amFFHn16pq68jijGaeRcRggRSH3WINCjKwxivA5&#10;xFnMa1pRlhXXV2turq643l5RVxXOimhoMUoJOUsRsmDTFgVlWWGMUFr7rsdqLSYxV3BoW3559445&#10;Cyjl54ds/izEyJ1gnAO73YEQlIhhVitSFGO0c/K6cZpIEYZxFIINSYyUzqKVfDerLVVVUhQicNbq&#10;0TCyCK29L2k2axHs5OOX5iDCsLgEEFjmOdAPI3OKbK+vCFFMmELlyaSnosQYxWa9zqQTMYHuDwfC&#10;NGNtkUVjjru7W9brNfVqxfv3H3j37h3ee9arlYhtg1DcUgxiakKhMuFYGSMCK0RAFGYRYZts/OmH&#10;mQD4skCpyH53L+T2aRIzUz9QFOVZ1Pv+/QcOhyNFUeLLkmmexAhmhHS2Kj2r0lP5gvV6ReHs2UD7&#10;h9/9XogvcxA68DSIuDgbyMahJ04zQ9+jlWK1qtFGc39/z89v34vBzwh5zWrOJGBjReQ89IOQdLIg&#10;3longtwwM48jKhPxhN6TJWZKgzZi8leakJXtwziKqFYZUIqffvmF/X4vBPZMg12tRBR6NiNoGIaR&#10;YehF0GhtFskHjNLM08QcA4lAykZdpVQmlCb6QWgzq/XmTMF1rshGe302WmsgTCMP9/ekfN237ZFx&#10;HFmvGrSGvuv5+P4D+/1BhFZ57hKCeSTMkfvdDqW0iJetZVVXrFcrSu/ou5aH+1umYaBwEqqxkIJJ&#10;YHU2lWiN9Q5lRbiqdaYW5TG/PZ4Aod0Ow4iz7ixkXIwYQudKWdA4QqbKXd/c8OrmFdM0c3d7x4f3&#10;H4gx4XzBd7/7jnGaOJ4ONLXHirsYIhyPHTqP/SaTohbT+tx3xFmo1PM844qSV199TUAzhhllLMoY&#10;7h92nLpeSETK0LYtWhu22ytWq4amqfF5XrEaxLeemIPcN/e7I9//5Qd0YXn96jWaTHdbrynKkhAD&#10;p1aM3l3bZqKKBCb0XcfpeJSADefyHKqFhpcDXWI2Gg99z+l4kLmgbUHJOG1sQekLmrphe3XN1fUN&#10;V9c33Nxc8/XX3/L69ULfLijKipurK7z3GCum1SW4yGrLzfWrfH8ottdXWCvCv7IsEJH+TOldNsQL&#10;5bsoCgprKZ0Xk/zNNXVTk7KYN6JoVmtcFsotZolhnLCFY3t1Q7NaU9cVdbPCFSWF9Xm+hLopWa+3&#10;Eu6QSTPr9Yo//M3vefPmG1YrEX6Wtcx58zg9Gk2tO9OrYxJzj9EmG5ZEBH86nTieTmKAJ1HYgtV6&#10;xXpzJaEJVc04R2JSOF+Kgd0JeXwZa6dpETtGUgiQjbHaOoxzFFVFWdcUpZDiqmbF1c0r2m7kT3/+&#10;M+8/fOA09Lx9/5Eff/qZ46mlbcXI6YzQClMImaiWjTbzTJpnYiYxTnOEpDGuYLW54uuvv2W93jCH&#10;hC3KTGnUmMJLSIA1VFVDU60ovNDIbm5esdlsJNgmh5ekIAb06+trVqsVCVkX9F1PjHP+JWTH9arB&#10;ZgqedRZlJGSkHweOpyP3t3fc3d3x8LDL1/OJh90DXdc/hgmM43m8LJzFWiEBuqKgyGuMaZpQPJLi&#10;QSjeSkFRCNnUFZav3nyFdYY5BEKEiObUdfzy7h3DNHHz1RvKusGVLtNFa8rVmmQsc0Yyh2nM865i&#10;s1nxv//Tf+e7777h5voVm82K7XbDdr2iLItsHrYcj0f2+z2H41GMWa0I9pUxrJoGX3icLxjHmWPb&#10;nsMq2n7gcOqJGGzZgHGMc+D9xwf6cZR1mNFEpUGZTI01vHr1mm++/Y5vvvmG7XrNar0W8XEjYUFl&#10;VVL6Iq/BZJlujMyFVd2wvb6mrGq8L7NhOmKMHHtt7NlYHpHwmb7vJaBnv2eaJoahZ5oDu8OerhtJ&#10;pCykzWTWbGJeaFjLffPwcMdPP/5IezyiycFWWgJSnCuEFpZJkMaJSaNqqmzyEMpnzIJ6l81li3H1&#10;vOchEaMYT6Z5ovReKIUmh1nZbD6IQnVzRSkmbaWJgLUuU+XcmShprCWESCJhbcE4TpyOHWPfPZo2&#10;5iGHJeWgHmvwvqCpPFol5v5EmHp0UkzDQNe2DP1Ae2p52O358PEjD7sH7u8eMplSQnTCNOOzUUhn&#10;8mPhxVihrWXKJL/FsLHsq4SYbPDes1qvqUuPtxYraDIUkSIb5SpfUJVCsTdWwgaqpqaqKzEx5tAu&#10;a202ZbZ0XYfWss6Wc2dIKmWzpJcwkiRC+WVPPs/h0fybgyIUIqxeAnhs3mOFFFEmhxiobFKYRvk8&#10;QdbhQzswDiPH/Z7udGLoxfwn5k+LMY43/9t/jFDWP+uvPO+1LL2UzwzFqM/25S/RwR9fxGd79afB&#10;fE8D+r7UA3gevLeYyZ7uwZ+arR/Hz8/3/5+Q7F/oYTz/fflcz4/F857Eb/VTXuqLPP9ZX+odfSk4&#10;4Et9rpe+00vH8rkB/vEzf/JHkM4xHn9VX+3peQAyYffz7/j0PD79rs97UC+992/Vi/2dXzn2Lx2v&#10;l+jvv9bn+1KQw5d6lZ/9nnuOKgfgLYR2o81jaKJ5DCuUf86Gv9wXWnpQMRNen5/r5Zc5Byo9OVdK&#10;n4nGCwl++V0bMZhZa8TQQmIOgVPf8/O79+x2e0JM+LLCey8UZq0JKN69/8g0h/PntVrlADj5ngox&#10;wct+V8jLS2ij917mwBzesBCFQ5jPhqhl3JVjZAGNMxJaiAIlbiYJFJkDkWwMzf04+T2RQsIaw7qp&#10;qQqLIWG07NEX+vQ4zwzTzMNhzzTPOWhQQuGmacQYKEtPVVRYY2U8n2W/MIyBcZpl/ZHXERIUqMX8&#10;P8vc4wvHNI68+/CBpHQ2nCHr+yUMxxiUsZiiQGmHc56qqujaVo6FEXPjNIuZNuZAPOC8VllMaUKN&#10;j2fz9GM/QJ9pyUvPMaYkFPdMJh6nMZviE/vdgYeHHRHwVcU0z2ICLwqhlyM9orNJTitSSOx2O8Zp&#10;grzn1WYhwdaU3me6c+595HulsC4HDMUzvbOwub/C4zVO3ieDGKq1UswxEGLClZ6yrpnmmYeHe9m3&#10;2yIb9R+vKZPvQ2XEKP3V669IRP7t3/+Nj7e3dH3POIxsNxsxqye4urqiKkt++OHPWGPZbjY47zJZ&#10;WdaPzheyjyo90zTx408/8O79R+pmTbNaS6//PA4rbN6j+bKkqjzOauZxIMWAs4Z5DgzDIP0xZykK&#10;j/cOZyU8bxgHQpjRCUrv6dtODMQx4rQEIWprpK+Y59Su7+jaIwo5T3VVcnNzzWq9pqqq8/jeVA11&#10;LX22uq6wRqGXkJmUzmvMFILs+4dB+rApnnvlSonhOMaINoYpG+dihDHvn5xzlGXJ69dfMU49GlmL&#10;dcPIMM3sjx37w0neBzkXUYkRMyRFUXqc95RVhSsK9rsDxhhW61Xu48m6W4JRhRbuMrHbWtl/26Wn&#10;bBS+lL0zKUrgCCmHPcq4EWOU0KPlmRIaa4UGrHIQ4HJdxxCzmT9IcMjxSFKK9WYjRtCiYBpH2q4T&#10;KvbhgPcF280Go00OS514+/NPvP3lLYXzFL6UfrUtZK0PTGOPVpH1qkLl0AalLcZ5EhqVw7bmGJjD&#10;dB4fUsz07AhD13PYH0gx4r0/B2nJ+FWIoVGp8/gohn+fe3HF4x7Y2HPQ79JfNlrnsA/Zkxujs8lf&#10;Ah3atstjktwXIQTZSzuHzschZNO3zv3juq7ZbrdcXW1pmoqqKqhLT9WUrOqKuqqEqjxPxBiomxWb&#10;9YbCF2gjc884jRilKL3DWZcDGsjPbgyQU/1QaGckVG2cZMw2BpJinka6fmCYRkJI+KrJ47nFn69L&#10;j9KZ2B1l/CqcY54m+r6nbVva41ECTjOpfLVu2Ky3bLZXNE1DVVY0dUXlSxKJ4/FIlwMrluAL46yM&#10;JXWd54WY17oKlvCu3GcKeSwfxwGjQOWQEa0kcHfprcaUja6Fk71Ofi4l51vmk93Djh9//InjqWWY&#10;Zu53Bw6nE10/MowToFHaZLp2hTaWt7+853jq6PqRu7sdU4jUq7X01LWBkM5h4jEE4iyf77zuCxLG&#10;FnNoLSmegxvmacp9pyCByXm9ZV0hhnCjKbzHVxWmsCQFUwy0Y88ph2qO/UTXSb9gngJ9NxDnmMMy&#10;rPQZQ6TvWoahO+8pIkmC98YR0FjnefPtt/zNH/+G169fs2pqlBJCvfTyxfStM8Fan9eosm4bxpGY&#10;oPClPKtxNveZj9zf73j/4T27hz39MHA8HbDOcXNzzc31lQQZOAlMcVbjjPok9ODHH3/h++//wg8/&#10;/sy7dx9pTwMgQdXKyD44nHPc8z0zz0zT41ptCT4Jk6wllrAKeS4Jw9DTnU50bUsMM1VV0XY9Xd+d&#10;x3+W7601WpouEAOagFYRZ8VA74tCyOqFp24arCvwlYRE6yRj03kflde90l81cg/ntUTKa4ilN2C0&#10;Ftq4kuCI5TmOPoc0yxwyzxNt2zIOo6xbl/UTinEY6PpO9lpaUeQAWWvdmRJvbMFmu6WsSsZhYBzE&#10;/K6UZnN1w5tvv+X119/w+tUNr19d8/r6ipvrK66vr9AKQpQAm/fv3/PDn/9C23ZsNmvplziHLwp8&#10;Ydmu12zXa+I0Umq4Xq24Wa14vd2wrkpMXgOOfUecBlTKARJoCWWZgwSpRFln9f3IL7+8Zbff03V5&#10;rp8Dc4hYJ+vcvmtJSZ6LFr7EuvI8J2+212hrsTlcdpwmUl6TGiMh62VRopSidI79wx3HhzuG0x6j&#10;IpumYbNe0R1bhr7lcDxyPJ64f7jPAXopzxny7M45g69KyqqW+7Xw6Bwoo7T0Wb/7p/+TS13qUpe6&#10;1KUudalLXepSl7rUpf6r18UAf6lLXepSl7rUpS51qUtd6lL/yRr602+Svr9EynpOhX9OjX/6Hs9L&#10;PTOdyx8+0uYXUd2X/s6XPuvT76G05gziOhumyZQZzobplBI6EyFhoaikBSkn3+cFQfoiPFZGP77n&#10;+ec9sjmeHqfls71EN3t+3L70vf8jVPdfo2s9/1l/zfF9SSz9XIj+VJhsjPksCGAJCMh8rEfm8CeC&#10;ZxF0qUwy+uxXFncu5+uTYxLTWbj19PXGuixuzYJnY0WImYWu1oqY0RoP5HOWYha9ZGpHphaf3zc9&#10;Xr+JRwt/SjGLK8R4YwsrApYsYrHWPZJjjBXjaj4nP/70A3/58/f0/cD11RVX12sRn2ojgiM0fTbq&#10;rVcryiwCVimidEIpUceM48DQd8zTxBgiIZEpz2JeMvn+CGHm1InoqRsGrDMYo6mqklVd471DKUXf&#10;DlxfX9GUJWHqGfpBKDIxislTy7mcwswwjbR9zxwzDRmDATZVzdVqzaoqxTSvjZBqM+EHJec1RBEy&#10;aQ3KivhunGbarqcohG4QEzw87GhPPfM4A2LaKauaddNQVZ7CC8146CdOx1YM28NA6Uu0UcQ4o3QS&#10;UVFMtL0IHgEhrLgCX/hMWkpoDVVdiZlb+EcYrTOBQksQQVXjXJHDE2aIgXkamacRDRSZNDMMPeM0&#10;CFW+LEXIpg3WaLyz6Cw6FoGhIikxbKVEpvw4XOHydSfj1X5/xLmCD7e3HA9HoT2v5foZF2Ny/twq&#10;RVIKBBS+XFFV1VkYCyKAV9ZgbSHE1nlEaZgGMQopZQhzEqN3SsQ0C/UjhwDcP+wY+oHCOgorIRB1&#10;6fnq5opNU1E6hdXQVCW19yJWVUKgdkXBME2EeT7TVp3VaJ3EmI2ItAqXxVFK0w8z7+4eGOeJq82a&#10;ylvCNKJikPFZi+gu5ftfZypKiimL3IyI+pLQTCMiGu7ajnEcJfigKkCnTChFzAwxnQ36xmjavich&#10;FI0yi1aPhwP9MIhILUahfkUZI2w2x+s8thwOO+ZpAEQQNocgpEBnUQru7++pypLVukEZGVMKJ8b6&#10;eRrPFLkURBgappkpBxr0bcfD/QOvbl6xXq85Ho6cTi0hJOYYhBYmtj/k5tMcT50IrquSyhc0dSVj&#10;AomUSVkPmSy3Wa0wWhNSwuQgkRBCNvEttFkR9xfZYKyAoR+E1oeSzxBTFvUqEiEbKayYHKIETygS&#10;McxM40jhHHXV0Hc9p1NHP/T87ve/wxWWdx9+oT0dxbTnHHEKOGcZ+pa2G0QIq/SZZESCMIopGSLK&#10;KFzh2V6/ZhjFLGesoXD+/LnmOXDKxCytlZh5lcY7h8BPZpaInHEaMxVRjPxTDFy/fsX26lqMhsbk&#10;e0EoZfMcEQGkgwi3H97z9uef2T08MI1Cmhv7EYWEFCy0LGP0OWigKIRGM48jKcxYnbAatE6Q5kfK&#10;civfIYaZaRJCWFEIbVoZwzwPzOPAcDrx8PGW425HmAOb7UYCJozm2J5whUOpxDwPxFkEzT4LpOu6&#10;QWkngR9JDDFzjFmYnsSsqCXgZb3Z0DSNiDitpWkkGGBOmc5T1RjjqOoVVbPKxGVLP3QU1lEWJYXz&#10;rOqSq03Nzc2ab755TVV7YAYVcIWhqjx1VWKMJsyTjAlao4xDGUdUhjmm8/gLihTFrI5KGDQpKYZp&#10;ZH86CUHK6BzaoNBWY4sClOI2G7kPuwdObcc8SdDKdrNl1awoq5qqWeOriqLyuNLhygJflWKeTYmu&#10;78XAZB3aGawzeF9xPLV8+PCRu3t57yIHL4xDT5hmVIJx7BmGnhgSUWnmEJlDZBiHTNLs2O127I8H&#10;fF0zBzGPooVurbURYbqSwJrCO7bbDatGDBkxzGgFvihoyorCF0QlpMVpCsRZ5hZtLb70Z6NqikLn&#10;LuuKqi5QKjCPIgYf+4Gpb5nmWY69EopciGKqTimRYqBwFrcE8SQRijtXZJKYmLEWQmPM43AIKYdf&#10;CFXs1LZAZL1enYNPlHYk4xjmxBgT/ZyIxmB9RYiKYZjoxp4xjGAdASGvn04tTdPQdx0/v/2F3//h&#10;d/zt3/8dq+2G7dWG9WpFCLOs2bIg/uHhgQ/v33M4HLLZwdC3LWEamcaR0+EIUfEv/+tf+dO//Yn2&#10;eGQcBq6vtvzDP/wDf/+P/42/+ds/8vrNV2htaLNpP6REVTVCBYyJh/sHxr5jaDvu37/jcHdPdzhw&#10;2u9pT0fCNBDCyDiIMTvGiEZlI5TN60RL6WsKZ6krWYc+3N0T51lMQEZCjGwmMaL0mbq3CGWBLNyO&#10;GKNz4JFlCoE5zNmYpjN9MoHRbLfX8ppxoju1fPzwnuPhKOTsTHVPROZxxCgofTb3ZcH1MObwJqWy&#10;yHqh9Rq0NoQgJhdrC8qiRGeKotNiLhLSYJL1kiB0xUyf5+OQDVgoRIieCWUp/48ExjmU0ozDQNse&#10;6LoTJLnmT8cDx/1OznuYSClgVaKwCkNCkdDKoJPBGRGhi5lA6HnDMNF1A8e2w1e1kBibmtI7UpT1&#10;wRJyZK0BDboQI4+1LlONyYR1xCh0OGVRtMdYmV+M0kBAkSi9EM5IKQdXFdSVP1MKjRYDi5zjUszl&#10;MREjtKeWoR+5vr6iqkraVkJFVnWDcOfk3C/zgMrE1oTQW1OMjL0Efo3TSJ2JeYvYXYKiClm7O5fN&#10;P17IbKWYGjebFVVTsdvt+Hh3R1k1rLfXhCTUU6UN3/zz//Mf6q/0ffuJefslc/Zn+3A+NcA/32O/&#10;VJ/uPdNndPaXwupeer8v9SI+IVi/EOD3a++jXvgez/sTsh7Xv2q6fskM/9JrvtSv+Gt6JV863r/W&#10;8/hSf+tpn+VsIs5rWpL6NJzxsflETPHF931+zJf3X8ZQMR18agz/Uj/nS8EAXzKrfyl8Yen3PKW/&#10;L+fRGHM2A3/JrP78Glu+y2/1DZ/+85fujV+7PoSYnNd4eQ+vz1T23Ic0JpswHdZIIJfKIX1PL+4U&#10;4mfn/KUwgSetLTHU53BG5wqskfHWWYvLpvSFFpuycV1huN/v+fMPP3K3e5D9dFPRrNagLCEqPtze&#10;C007JlZ1SV1WaCXf72w0Nva829Q609zzXCQEUzHPppiehLHJvLmYls+fDwgpyrysZQ0c81p46Zk5&#10;a3HWUZWeq80GayyFsTSVx2lIYcKQZB2d+2DTNDGGmaLyRJV4//EjSuts6IeqLDPJ1OWwK/n5zpdE&#10;hMyZEONXWZbn+aaqSjabDetVg7dWjIrDeA48SEko1MucaF2Rw84sRktwplEmm6ry3J8JpmExrs4z&#10;d/cP7PYHxlF6GNM0E9NiekzEOZwDF1S+X5Y+TggRbU0OPNRoK/fIME7008Rhv+d0bLGFp6zLbIAf&#10;JLjJOkII2Qgl5PgYI2M/yHyfYl43y7VfFgVNVVGVFTEm5nkixCAhODGTeY2EJsZ5ltAbJ8bkFKNQ&#10;XbUESIUQMEblazkxThO7w4FIoqgqQgjcPzxQliVV1eRQCdlXCDW1PhvbqspTVp7bjx/4eHcrIVdB&#10;9ohf3bzGGqGIr2oJALj9eMupbbm6usJYCX2wRoLnlDLYouBqe82bb76h8J5T16ON4/rqCuekR4ha&#10;wieEYhtiYhp6MXXOIzGbdudZCKraqnOP11oJXtJK0bYnwjzhchDF6XgUA5gyFK6QMK7S44ryTMfV&#10;SolZNEX6vsM6i3M2960tm/UWo8WUtl6vCfNEXZdiIozZoJvH0jmHVpBk3zeFKRsZcxiHkVCfaZZ9&#10;vxhTQw4MFdOasXLf3Ly6Ybd7IM4zZVkRleLUDxzagcOpJSoJIZxDlGC6YWAcJ8q6YrVaURRFDqUy&#10;dJ2YK002WZel9F3maZS9ct4zSwCWfB+jybRnuT+X0IiwENq1BBqFEKTvH1Puw8qYlnKQans6Euae&#10;FAPt6UTf95mmrinrhqZpqJuG169e8XB3x+7hnuPhyDCMeO/54x//ID0+JWES49Dzy48/0bYnTqcW&#10;X9ZUVcNms5be0tjTd0cKq/GFRaEZh4nC1ygt5t5xntjtH9gfdhwPe7pTx5iN0xIQJ2EfXdey3+8w&#10;SoyQMjbIHsxYCTadZiHMozTOmmwwlznO5DBem0O06rqWcCqt8N6iM+E+xSCGS2lp5HFkzteEhLWE&#10;ID3CeZb+1TTNeQ8tJmfyvO+cQRsgBaahI04jzDPt4SD9lXlGA6uqpsz7AyGww+3dHcdDy+5+z/3D&#10;Xp4x5PnZWvN0qSThYaeWMAZ86ZmmWYI+xkn6FYWjqlYY61DanK/r0pdCXPdyDd7dPXB3e8fpdJTe&#10;fD+QgpisSZl0HWe0Mfi6yXuHktpX+EzmfrqOdc6dA2ULX2FzGO/hcJCQiShB29lxTYTz86EwTYQw&#10;olMiThJSqLWEeQjVe6DvOtrTgdNhz9h1dMcDdemlHx4leHQeJ6zSqLw2mOfI8dhy3B/puoFhClSr&#10;jRjOnUNrh7Weq+tXoCQ4bHt1TVXXaKMIYWYapxz2MmbDbTyHzIQwZ8L7jEoR7xwqPQbQppjOgViy&#10;PjJoa8VE7guKspSQvBDpp4m2H+j7kbfv3nH78ZZxDHktBFOAmFQOvJmYY2SYhEIdwkzbtRJo4Aus&#10;lfl6DjPGOQkoblYAjGOHVoEYJ3lWkBTp7OhX5wC6ZZ5LUebWYRxICepMJ7eFZRh63r17T9u2hFn2&#10;/64s+Pa7b7m6vmLdNBgUBiBKEKWKs4SLECXYxzmmJE+WumHkl1/ecXv3wP7UkpAMS20sYJimmb4b&#10;6YfhHNqc0mO/Qfp0Bdo66RjkwKYwS0iBSgmrNEUe91XuHyzrXudcDk6W6y6OE2Ga0Eqe9y3BpVXd&#10;UFbVea/tcoAMCYy2jyHlyLUQYySGJWA3EOeQe3HTec05jSMPt/e8e/uWh/sH+q4nzHMez6S/HQn5&#10;mYhGujjLPZLXq1rmVDkWcm/pPGYareV6niZcUcm6dxzZHfaUvuDq6oo695rJwXm+sFgjRm5nNVVV&#10;c3Nzw83NFVfbK7brLdZYNusVpS/QOYSzLAqMgroq2axXpDARupam9JQuv6c1VJU8a9QqoZOECpKW&#10;vdMSsp1ygEdN4UtWmyuazRpjHCHI2jGExMPuAWIgJgn2HMaJu/sHPn64ox8kvKFq1tiiyN+tzEHM&#10;eR2h5Bm6Av7xH/6BP/z+97x5fcO3X12zrj2NL9g0FYUxNJUEm5RlQQgzb9/+wvv3v/Dhwy3t8Yh1&#10;Mte3fUckIUsTuW9PbceYAwumOfL7f/o/LqKcS13qUpe61KUudalLXepSl7rUf/m6GOAvdalLXepS&#10;l7rUpS51qUtd6j9ZQ/9IKHtJcPolk/lC/1oIR0s9JXidDeJ/BbH9qcD6+Xt+6e8v1MenQtjnr3tK&#10;Kfs1SvpTYffLP/dlMe7Z7P6MZiZ/99dN7i+Jd59/vi8Jrb8UWvAlsfOvhQW89Jq/1nT/W4T6l4T4&#10;X/wMWv0qeexLxPVPjt+z7/NUeKzUI/Hr6a9FtGSzKd5Yi1voT1qEOgLZWYxW6UwLSsCT/zsHIywm&#10;OUW+HhDzrXM2J+w/kmSLosAVLhtjJzGyzjPv3r7lhx9+oPCON2/eUFUlMQUe9g+8/fCO9tSeSejW&#10;ZEFzpm6o/JGsMZRlRUJxOBwoy5LtdktV1ZmWIpSvh90Dh+OJOcxC7vWeN1+9pikrjBayzDgO+KKg&#10;cEZISJMYX5zRmUIu1pxhmGi7nn4ciEmopkoL5aEpC1Z1JeLffP+Yhcy4XPNwNruAIiDCn2kWYk+Y&#10;g7wmCxiLojiLK4UiVLBerfBeBGjzNNP3A8fjicPxSNu2WWwXhQaWRbtCBYrZACXiDxFOPwr/xKT1&#10;eL0orSgKK2ZAa0UsEeoAACAASURBVMXUBETkuMYUsdaKAXEWU20KkRhmERvPM/M8kpKiqkp8Fs4s&#10;Av0UReS32+3oh4G+GzieTiiEUFxm43hd12itGYaRvhsxShPmIMKUQozt4ygiR5V1dxkDR4qIOTAb&#10;BM8BIHLToLVlCpFhGBmnnhRnKl+yXq3EUB5TDjDQlL5EZTHj9fUNp9PxTE7ZXK343bdvqLzDqoiO&#10;gTANj5SRLGyNICKzacIXQio6E+ATeO+zhT9l4rkEVPjCM04TzhquN6ssrp+FNmPy+TEmU2+sEHUW&#10;g4YSU6dopkImiURcUXA4HPnpp19YbdYinMtj+0K3XQSP1grpx/tSSNpX11xfXZ8Fyc7aPB+JWLMs&#10;PVUlIv6U6W/TPPDwcC/mQWUe4ZlJaGwAp+OJru9Zrdf4sjyPc33XcTye8L7MNDZF5b3c73XNHGbW&#10;6zXffvst19dXFM7SDwNdP55J6NY55hSyoNMwDAMxGw+VWkIHLJUvmMcxGwwNVluGoaOqKjG+xHgW&#10;IQ99j1KZ4lX4bCixGOvyeCk/b5nPF5LcQt8xWo71HERwq1LCWH2myaYYGfoRY0TQOo4jb958xe9/&#10;/zvWqwZSZOo6VpWQd6wxaGNwvjgLA8XoF2UOIJuTUhIzkpZ7oNls6fuRYRCzufcuU9hMFuKezibO&#10;pqooChHHK5VDG6IYOmOUYII5xizI9Wy2GxEe5zWVtjqHx4g50HnPerNhaE/sH+5EZErCKBFS7h7u&#10;2R8OhDjjfSEix3xchdiUHoMkjEEnmb00CZ1AK5WNAIFpHJimQQwOSa7XcehzmIfcT1YJFUghx26c&#10;Ro6nI6e25f7+Xu7OlGTMXMwFeYwZRqFixzz+xJgw1mTqucE6S+E9VaZKhyhzgtwzJZvthrIqCVGO&#10;Nfk+Ttk4tpy7daaLrZoKZ6CQJAJimElpJsYJpcB7oUFao/NYP+UACrk2yMEsIOE1Eqwk5nhfVVR1&#10;k2liQn1Ga8qqhvzvysAYA8M0MofA7mHP+w8fmMaZYZy5vb3n492dhEhkYmHVNGhjCDHl8JeR07Hl&#10;dJJfx+MJrQ113bBZNdR1hfcFm7UI8NfrFbu9EKDfvn3Hh4+3HNvubGafY2IMgTlG5piygUFMseQ1&#10;hLNCLUoxcnd3R9f32WAgoQhaC03qbFzKgQZhHAnjgFoCDlKU0IS+4+H2lu54zGMoxBRomlqCB8Jy&#10;vUZIQYJgvGNV12zWK1ZNQ7NaUTYNRVmijSFGMa9ra1g3QlRPKNq253A8SgBQprS6TP101pxJ8SKq&#10;FzONc45T27I/HHDOUq8aNtsrVpu10LHnwKlt+eGnn/l//79/4X/+6/f88ONbbu8e6MZBjmeI2KIE&#10;bYgpyf3wIOTNcZLQouPxRD+MqJTwhaf0nhjEEDVno/R6teLNmze8fvWaTbPi5vqK7WZNGCWcxWrF&#10;2A+8urnh7//ub3n96hXfffctX3/9NVVVUXgvc3lKPOx3Z8Le6mojc1Um9hEjU99z++E9P/30A8fD&#10;njZTo7RWMhaM45nKbYymcPbJBiCT4LLxUYJFeoxSefyRuTJGIaijEHJ8VVMUnsXuG8JCaC3w3ovI&#10;14vp0Dkx7cUk12lKsD8cadsOQw4I6AdOpyMPD3diHj8c6bueeRwJ2eATo6yLtdLEIOJilXKIVeLJ&#10;vi1lA1HKt0KUBWiKZ6H2PAq1MoQ5r3+E5hjz+n+eZrQWY5SQEvP6K4d7LGFbKpvnkrjN6buO7nRC&#10;xcQ8zdzf3rK/f2B3f8/u/o6x62iPRzIHkRiECoYSs4fznnYYSUpRlBWr7ZZmnddpQNd251Cdfhgy&#10;octincM4m0ObwuO+LVN9Y4x8+PCBw35P33VCNxwnxqE/z2l91+eQH/n7JlO/rDVnqljMNMWq8lir&#10;qXzBq5trrq6uWK0lhGkJADPWEOJM13XnkDqV30sbjXGewhWZpCrr92EUc451QpcX6meUc5j3gUZL&#10;UExZltmsG2Gh65EoSs/V9TWbq6tscChxvqQsa1794//4D/VX+r59wQirPgnBe3lf/tRkqzLw8pkt&#10;/umeOv/6dM+tH29SXqbDf8mQfzajZ+Le+WchgVxyH6kzmfKLdO/f2MP/tf2Gl0zPv0UWf/7eL/UV&#10;nprUnxPnn/7Z89d/iUB+/tKJF4n05oVz/ulnT58EQb7U21lqCdVYPufz6+n593neT3rp+738mfhi&#10;7+fpeVt6bc///Eu9qefn5fk1+Tzw4Gl/5beukef//el3Pf95ApXfWwwysua2biGyZ6OhMZmYu1Dh&#10;JdhrWTucDcw5gEDl4BP1pc+mxIx+vs6Mzv0mjVt6JUrjy1ICn4oSq+05AGaYR+52D3y4vWWaZoqi&#10;pqqFvBlR3N7eA7Bd1xLEpcU8k5ZQu0zuDrmPtQRzGWuIUULUpnHMoTCyf5C1lhi+rRWidiTvkWKi&#10;H4fc85kl5MZmqmvufTlrqb1n0zR5H5sw2eiToqxpUAstPTFME/00MMaZKci6axwHKu8prBWasC8o&#10;jEapJL00IyGXIUmY2zxOQiZ1BUXhZW+fElppCYYycv+uVmu8r/Clx2qNWiijWoIZY97piIE4B/Hk&#10;vZUyssaPMeUwS0NKka7rSUn2tEM/cDq1FIXnaruVwLdhBCUG6sfxVe5pVxSUVc1qs6GsaqLK17yW&#10;QIFpmjkcjmcTdYgz4zAKWTaHGN4/PHB7fydGNBRhnsVsHCP9JGa5kHsOdVlRlkKpHsYxdzWXDqcE&#10;3YzjyH73QFV6Kl+KMVA/zmMpSrCP0WIWTLmPE2JkDAFt7NlcZ7SVUEnrJHQwJSpf4Kyh9D7vGcSM&#10;P8eJiPQySBK4c7VeU5eerj2ye7jn7u4uh0Voqrpms17TVBUpJjFPWzHhVVXFetVwfXPNMAzc3d2z&#10;2WxYrRpiCrL31xJU5n1JN/RCfg8zKcx0bUvf91hT5OAzMUdidDasG6Z878QQKJzswx8eHmR/sfR7&#10;y4KqrllfXUn4FokQRgldjIGu7XI/WNY+0xzw3rNqGuqmFlLw0FPXFUYrwjRitZa5JY9zMYcYyNpc&#10;+gwok8NVcghGvh/CvJgEbTZ2iom5qipWdcXthw+M0yj3kHOgDf0QmKZAWUlYVYzp3M9e9vO+9BLM&#10;yrJHUFxdX0nYZ+6TKmQPaYyEAwDM8ySBj1qf71mlZBwuvLznNMfzujmlmIOYYJqkd+QKd+6jhiBj&#10;TIozfddzPByIc+B4OPDx40esczlQVNMPHT/85S/S/0iKGKFZ1bx+fYPJnzXMgf1Owj2XkApjC7ZX&#10;V1R1SUqBrj0Rw0RZyDGRW8pCDkuMCnb7PX/+y5/58O4dD3cPdF0roVX7A3d3twz9QOVLVIKmrvGF&#10;w1hLYY2ETyYZm/thoB16hnFg6Hq6rpPgtBwwq5TKwZHxHDantGKaR1mbO0NVeqGsZ9r6NE4SkLf0&#10;5KaZtpXeQ9f1ZxN8jPG8f+76Zf0v/63rWrocpKZCYB4H5mEgzbNQu5XGKo1RUBjLatVwc32NMYbD&#10;/kjbDnQn6WmmBEXhCUEM+nJvtOwedsRJSOT74563b9/y4w+/cDp1jHNkdzjxsD/kz93lYDLymCth&#10;CU2zojt1vHv7Fmdt7j/k/WEek0/HI0Pfy7OEbP7u247T6chuv2foBhLxHKbsvT8biG0hJt3dbkfb&#10;niRMOyW6rkcZI8ETeelntIYYSXHKe07ZfxorexyrTb5OWtrTifZ04u7DO/quo/KeFCKHw47Dbser&#10;m2u26zW+zM9bcohc23WEOTDOgSn3upfnB0VZoZRmvdnw6tUrXr1+zdXVlqZpKHJQSMjhpEs/L4TE&#10;8XhgHHqIEhTgnaOwLj8XknG+KDzGWFLOODLOY1wh4Yq5J1uUFTFpunFmmiMpwjBMxAhl1XDz6itW&#10;2yuq9ZqqblBGwjcOpxPjJPNEP04cTi0P+wNzmCUQc5Qet8ufIcTINA7MUy9E7ZjHQKXPQQTzPNP3&#10;PSkl2a87l/fr8fwcoigKhrFnmod8DGWd5H2J0pq/+29/x82rGyqfjc3kPYA0PiEFCgPWyfMHgGZ7&#10;g3YFvqw59QNjTFSrFSFE+nGiG+QZ0O39A8e2ox+GcyDG8kw6zJFhGDh18t8xGvfk2ZLJfXWfwydi&#10;HvOXsK55nuXflZIeQwg5fFtJCJEyORCoyAEO8bwWTLlvntJieJe1cUoRrTj3k6e8Bgk5SCPOsh4x&#10;xkCM0tsPsteU4CPNOI2M4yihLjY/x4lIPyevw+Z5Pq85C+skuLjwEsJrDEXhZJ2w3eCrBpuvhxgj&#10;682KzWbNer3B1408k4o52GXoGLqWoe8koGkciTFSFI66KilzwOv11RaXQxNI0qOfxoF10+CdY2hb&#10;5rHHFxIKJUG0Sp5P5X4+KeTnnNK7WIIIya+T/YPKQeqyxr159YrrV6/wvuLDx1v2+weauiKmSD+M&#10;oAyFr9ntj9zvd+jCSShrTs/T+fl3irP8/HGiPR1RwKqquNluKLTCakVhNHGeUAmMNTRNxc3rG9br&#10;hu22oakrdFIc9nsx7ZeeaZ7pBglS3O+PHE8t/Tjl57yamOAP//Q/uNSlLnWpS13qUpe61KUudalL&#10;Xeq/el0M8Je61KUudalLXepSl7rUpS71n6znBvgvUbNeEgK/SOZ+JlD+klj1r6kvkedf+kxfEpO/&#10;ZIB//r76LBqLLxKm4HMim3oqDs2i18V0LO8rRunndPRP/u4Lhv3PaOl8Lgx+6Rj92vl6TqD7tdCA&#10;58fmaZjBS5/710z6z4/V88/92Xf/wvn9Lcra+dzHz4X4n5kBFKDMmYwrZsNHArzW5kxl995lw7rQ&#10;Q2ImzKQsUs/Y+s+O3XK9LGx7nU0ki+hca3U2bsvHfhRhL6n7IiY0tG3L/8/ee/VIlqTpmY/Jo9w9&#10;RIqqrhbkKHJIYonZ/3+3WCyw1wSI2W5yWlVXVYqQ7n6Uqb34zD2jsiKrOXPLMCCBzAzhR9gx8Z33&#10;fZ8//uEPvP/wka5tubq+QlnFcZq4v39gmVessWy2gwjjSj4LSKl0oaZt8Y2nbRs2m41QT6CKJaWv&#10;HvZ7QhWOGKXpWs/rq4tK8yhCz2ob5mkihXgmu1kjVC7vHaBY18CyBjFMr5FpCRSlsFrEKIN3Qoms&#10;wjoRsZgquZUrdvZea4MyQiLJReix0zxzPB45jiPWGK6urokxcTgccJWadBJsK0WlRmgxVC8Lx3FE&#10;a8Uw9Dij0UoEKtZUqm01SZ9I6CdzUM5CBI0xCGUiJ6yX/nEiLeuTSRt1Jmr4pqHxDSUXIVSOI2FZ&#10;KmVYBK8lJ6zzItSx5mzuLaWg0azLynGU6z7PM8uynok+XdfR910V6cx47/jlN9/w6vqaV6+uhT5h&#10;DaCYpiPjeJTABevqsUIqpdLRK8Uv5SqOrf27Gs8SlYidE5qCM4bG+TNtzDt3FkWXlPHOiYE65Uqz&#10;XmicwymN1wZbxYXWWpQREnFB0bS9kI21Zl4Xvv32WzZdz9APIuCtz1WmnAlQ1ohpYOg7tMp4rVAl&#10;Y6pI/USsS1kMaKe/hxRPg4KYqXQVuOVPQQfzGvjL9++IqXB5/QrnhXRxMkA0TUPXtkIkL9D4FtB4&#10;3/L27Vu2282ZFrPdbiXowHvapqFrGoxRlBxZ14V5GlmWBRRY5USQp4QgH0NAo2m7ltu7W0KM9EOP&#10;c464hrPwdLPZiDnfWIbNhr4fxHxHYXdxwXa3rUYOQ1GG+8e9hF50Hf1mELpKFtJ6DPFsYj31dWuF&#10;ZqKVIi4BcsFUIs04HkVMrwxt22KMY10XFPD6zRu6vuf9h48cjhPHceIwHZmmCWM/UclSNVhZbVEa&#10;EYFVSmYBoYm3YsAVEZoIWbXStG3D4bCn61qGvsUaBSnSWkffdZAybdugnXye0po1BOZ5JqVE17TY&#10;Siyjjskydsv9zKnU51uE1ilFUhbasbWWzWYjpJfdVoIaSkHpgvcOrQ0x52qgqM+WQo7HWh7uH0gx&#10;0DRNpdTIuDhOE9pYUoxM41HMZ3WOkkACocUro1nXma6TUISYPpGHtdJYFK1z6FKgihqJAatl3PLW&#10;sN2IgG+7GejqNXbW0LcN1mhyCnhj2HQtb66vefXqFcqKiUEI8WIIHQ9HuY5KU9TJaOw4HA+s6/pE&#10;hK9FfG4tm4sd3dDhaziE940YWuoz672YHY0VCuWyLEL5TrkKozXKyLPtnZdnre+E3KMVRhch5tUw&#10;B1XXCCIKN2cSd6hG9c3FtgpyxSzUtC2umkyt92QF2lrGeWYaj2JsMhrnmzNZR1lNVhKmscZIDImu&#10;7aFojuNC0/aEEAgxcJgm3t/c8N27H3j37j0/vHvPw8OjkMA5UakT6xqYJiGj5yShKkYrGucI6wIU&#10;Li62fPXmLdvNJTe39/zw/j33Dwc+3NyLIHyeub17ICShgForY8VmGBg6ofdthh7vfDVaGH54947v&#10;f3jHNM1oLQZqMZRrShaS4DoeicsCOUFKHI975vFAyRGVE6pkpsMe51uGoaPkxN3dLfcPdzw83nPY&#10;H9g/PGCMjN/eWjZDzzAMtN2Aa1uatmWz3XBxecFms2F3cYk1Ei4SYiAXocKHIMagw0EofTFGWu+x&#10;1XScq+hZ1pBiQLLes9kOQs4shX7o6TcD290Fxhnef/jIGjMhKT7e7fnn3/2e3/7P3/P7P/yZP3/7&#10;F/bHEaWq2aTSvpc10LYtb96+5WJ3WQmeR25vbiplcGaZJmKIFFXY7jZst1sRKRfIMYgRJwbSGlin&#10;mfk4onJmaBuuri55/eqazaavIU6akhIaaJxlt9nivWOJges3r7i+vhZDUNtJCEvb8PrVtZApG8/b&#10;r79id7H7NEeUIikOdTzUSn8iAYZQ162xkuhnnDViklcyYqtKdY0xnk1qxnisFTNIDLL+ERqfrEed&#10;c/RtgzuTH/PZIKWVIq6rUMRSpu86nDPM88h43Ivg1lmsFjqVrUTEFANaga2BOmIilzFBUQjrejb9&#10;phQJMTBNUzWz1PlP67pmy+f9hRDJDJkabLIGMRXldDbQK9R5XauVxjh/NhWfRPMpBJZZTOnX11dc&#10;X12x3W25uriQtUUNNRlHMTCQkpC6SGQyylhCgXEN3Nzdsx9HHg5H7h4eWVMSo1UN8EolCxHPShBX&#10;oYiovJLRT4LxnDmT5Z1zYtAfR0KI57AqlCJn6efLIoLmksRwlHPCGgnHUkWu9dD3eO/YDj1Xlzua&#10;+rsb71iWiRIjl5cXeC9rh2memdeVVLIci3c470Eb0AbnGnzbYKylH7ZcX1/hGlfNWJ+ecTH7eFwl&#10;L5/2Y5/2d7mGe8izv6yr3LMaduSajuu/+6//qhrG5wb4L+2Jf7THVUpGDnGZ1/2mTFin/5PvqSBx&#10;9aW99s8buD/f75+/t0goTslZTITaCLmxBumct771e1ThuXzA86ZefaEe8KW9+nM1k+do9M/VCH4u&#10;UPDz//9SMOD/Sujg6etyXHKSJ4Yz1NA99el5//S5+mfrIKVQA5f0F+/Z0/bU2P35NXp6jM+FPT4X&#10;+vhztZyTMVI9E/j4lNz+3P360vX7ubrQc4GMXzLXP/28p8f19Np8Xlc75VyhxMRxMmBro841mtP+&#10;UhsxAmujsMbWudAIWdZIQFbBUFKpwXKl7uHzEwDmp+f287qlqePR6fqeQtWU1mJgVZ/qRvK9cHf/&#10;wA/ff+Av334PaC52O3a7DQrFOI70fcO272msRpVqolFazEpKsQYhQCuVCesESEhWWldyrGTolKSG&#10;cprzKBjnxNynNSWL6fTu4ZGPN3fcP+4Zx5lprsEoaSWGQN/2DG1D3wiBlZwpMVbKZa6mpwKlEu9T&#10;ZlpXlhCY5rmGXVmmcWLoOi63GzGEGjFFWy304AysUeis8yK1qFzyEzNspPMe7zSUwrJKYIvcGsW2&#10;63HakEKkoDC+lVpDBuOdhFrlatSyBlytI2rZfzbeS5BlSOe6MEoR1iDBP5uBXNeEuYbEGa3rg1+w&#10;ztP2faWq9gybDd3QSxBNLjjr6Pv+XGszxlCyBAa6ulYvFD7c3vGHP/yRpuvEjGcknNEYw/FwYP94&#10;T0xBKMoxSlBi05LiiXosYZJaK6yXvXJKmaEfaBqPKjAvK8fjiKYGQqA/BX7WwLAMlTia8U1DUbLn&#10;bpsWjezf4xrou6GGHrXM08wyy74+lYQmk5Um1vlnaBzb1rGuB44Pe6w2+KbDGId3jq9evWK73RIr&#10;sV1rVfcpls2mryR1AxTatqHfDIQYUEbXoAsJMTjsH7Gm1HBRxboK+fhkbkRplDFo73FOTHvzONZA&#10;OX02A1pr8E76jnH2bI7t2l7CJynEZSKGQFwjh+NI30kdoiaCoVTGOs1mM1BSIqWAsZYUIusaKjFd&#10;QkStF6PmqZ4CMmalUogxQ9aghHQvdHZNDBLGNs8LKUndc2gbPJnf/fZ3/Pnb7+m3lygj4QwhCmnX&#10;aFOvJXRtex5HKRLm9Lh/ZBpnQkqgNdvdFnWqEcZ0Dqj0Vu7PeDxQCmLsMwar6rNR9zNiBNbEet10&#10;DdcsJEIUc6R3jqHvhRQfJdBPAwZZ63nXYIxhPE788P33PD7eM88Tv/j6ayiKj3e3QuxGEZMQdy8u&#10;LqW2nALzPHFze8/u8pqL61d0wxZXQ7u0kpC98fCIItI6h0KTCmAcuSjWGCgUxmnm/buPNE1L03QY&#10;4wlLYBpHYlyxTtFVwnTbOnxjz+t1CQ6Q/vHdu3esMZKB46MYkZumoW07tLbMcxATrEICfo3BN5au&#10;a+h6oWFb66SOhiKGSAgrjW/YbbdshgHfeLwVajxKsX/cc393W4nmkXlNzGvieJS6wu3dPfe3Nxwe&#10;HwjLSgyrLIdqmJhRqvY/XQNVPRe7DW/fvOarr7/m1atXXF9ds91sxMAfAvOycjiM7Pd7joc9x4cH&#10;VEqkGFiWmcPhwLJGoYNjSUVznFemZT2b80+BZcsyS/BVkZCIU2in0kr2bSWdcoxqcESpY+NKWGcx&#10;wS4zKUr9Wtd1g6oBqxKKImG3qkCK6zlA1FiHNpamHxi2FxIcnKKEBE6zVDlTrOstSwhCWbeupZRM&#10;N3RcXl1y/eqar96+4c2rNwx9J+uJWvNunGPoB5z3aC17oHWNrDFxnBZCyvK8LFMN5o20rUdbjfcS&#10;INsPLV3rsVre8bTeMgwSItLVIAqlYVpG7u/v0Cj2hwMP9w9oY/Ftc14Xuaaj7XuM84Rc2B/HOlcH&#10;jtPE/jDycBhp+oF22JCVYZ1XjNZshoHdxY5+GMhFn0Mocw2qyU/C6VIuHKaZ9x9uOEwLpmnptxdo&#10;48RwX4NyFKe9TK2NWic1Dq1xVtaSawgSXpsTKOG0lxrG2vYdbdfKe96S8NbQdS1v37yha1ussQyD&#10;hLFYrbCac20DlLxPqeHHilTfHdT3zwbatqMbtmjfclwWHscDj8cja0oSRDFNEqhJQTnDxW6L0poQ&#10;IzFK7WKcRu7u7/h4f8ccVlKWz88xUoqiIAGbx3HiMI6knFhjZJlXYpLwOCiolNHUsOS6r1xjqrTx&#10;xBplb356H76ElXWNn0J9avhhifEcMjuPRz58+Mj7jzc87iW8oO36GgBR0FYCc5x3EqRS589SJPCj&#10;oFhD4rvvfqDkgq/7faU41yStlXCJru/phw3D9oJhI6FC/bDBNS3DMHBxecH19RWbzUDXD2hnmdaV&#10;CMSUGI8j8+HIcb9nnpcaBL0SQmRZZuZpJoSVnKPULZXGaCdG/PrsT+OBi90OpRT3d7fkGLBaM/SN&#10;BNPW9x8pLoRVakCpSKirrGGkru2sBLSXLGEKtoZmnQIccr3H/TCw3fXkuk4zxjNsdrx5+5Zh20vg&#10;rJf5xNUQL1AYceBDTjTO0HnP/ccbbt79wHTYQ5SggpwSYQmyV3GyH8kxYoCh67jeXfDVmzf88puv&#10;ePP21TlwWwFd3zFs6nqva+qzJ8/Eb14M8C/tpb20l/bSXtpLe2kv7aW9tJf20l7aiwH+pb20l/bS&#10;XtpLe2kv7aW9tJf20v6tbZ4O579/Lij9En3qrxmTn4phPyd1fW6iPhEmnn79qVD15wzWn4tbPz+m&#10;kyj2qXn758TSn5/rj37mmfN5+hk/aU90ts+Z2p8Kcp/+vpNg/+nnPyeGfu5ePPfvHx3SF4TOnxvi&#10;n96/LxHsn/7f6R7+HFHsSwEIJ9KZHNNJRM6Pggc+7zfP3ZvT930y+T9zS05U9kpcstbU1HtzNs9p&#10;YzDV9KwrCcIYKwQNI2LXEx265EIu6XzMn871p9f9dLzOukoXs5yFtdXs66ym8SLOU5jzcaZUuL29&#10;5fd/+iNLDGx2Oy6vrthsdkzTyjQd6VpH13pUEXplyUXEzZUMIaaiSn+p9DKtkHMqmXURGszFbkfX&#10;NlxsN2w3HY3VhGWh9Y6mcVitCWElJREVG1vNREZXGmghZCFVLGsiiR+fGBONd2yrcTbnhDaazW57&#10;vnqq0opP1+8kdlTaoBDh8Yn0voa10rgSHz8ICY0ipmxQTPPE8TgJabgasJVWTMuM0opXl1c4KyZs&#10;KtmsVLKHmH7U2TR9GqeWZWFeZjFGzbOIlRtfiWFPnq/yxFh5EoqXwjyNHB7uhdbV9eRK9lVKVWN0&#10;U0kjXmiZWS5e0/hPdKQQUZiz2TyLgpZpngkpkHJitx24uNiKOMbWkINSeHi85+HhAa01XdtgtKUU&#10;CCeCqzFn43vVPgmdIctzmYtQpUpMWFWqkcyfSd1t29B3LXFZKfXcYhBjNvX6hyWwG7Z4YzHaVeOy&#10;PK+5KJqmw3ciIGvahnmZuf14Q9e0bIYBTjQ2ayho9scjoIUWRcE7gy4FjQgBxdgoz1kIoQokE8po&#10;Qkos61JFQ2CtrRTkKuwxct9ubm4Zp5mUCs43XF1fo8QZVfu90E4/GZMd7z985P7+ge1uV5+vRczE&#10;XigvGoW3Vs69CurHcWQ8jtU0IUJK57xQqWOshBo5zpQzbd9XEZ4IW0/90DdNPV8xPczryrfffUe/&#10;2dJvN2itWZaVd+8/0LQd4zSJIB/ouq6GUGShxpZP1EUxZGda79htBiHaxyzXdVlJMVTS8YpvGrbb&#10;HcYY6eNAZogEgAAAIABJREFU23XkAj+8/8B337/jL9//wF++/w5lLW/evKUbNszLyjLP5CQicutk&#10;7BLCrjyLMoYKuTVWcow1DudOYzl4Z7FGM41HUlhpnKf1rpJoPpGfUYppmiqdF1rf0vjmTCKUtYOM&#10;X7qal4QgHMkxkFJknYX4po2mrabgzWYAhBSojMF6X0mRVGKYPdPOrfOUlAnryma7Zbe7wDlLTPFM&#10;mpEQj0gqYlg2dR5xvsVXQX3fNfRdT+PFXKqq+UwrhdNKxMJhoaSAypmSEiVGvLX1gRcTplIixjzu&#10;H2mc4aKaoa0ROtV02KNSFDp8+bRe6XsxKvddV+mwCo0Sg/g0U2qgyMkdJiElQmVyvmGNgZTFJJsR&#10;8eFhnIhRAhDE8KfPwRen4ANn/XkuP9E1nfd4684mJChC2dRazC7VXKBQhCoYzWRiFjLWtES6YYsy&#10;Htu0POwPjNOE0qCdZXdxQdf3PO733NzcMi0LsQavWNeQCiwhsh9HHseJJSRyFcJrbeiHbTVSKJpG&#10;jv/q1RXWNxwORx73B46HI/O81DHAk0ohFc59IqUkpt2cIGfG8cjD/R3rPDFNIzEElBLDqRi5LMa3&#10;HMaZm5s7lpjY7C5IKdN1PV3TCtG3Gp10JWD2/cDl5SVN2zHNC/O68vH2hmU5keAWYlwoWQTiJQlN&#10;sZTMPM9oWSSiEXHkq6sr2q4jpsC79++4ufnI7d0t8yxmpNubO5yzDMOAs64K8iOpKIo+BRa4M93z&#10;FJSyLgsxBB4fHnl4eGBdVqZpIkbpn8PQn4NKCkKKsrVPnMYD3zQ0jaevwTKyFlbVoOvJpfDNN7/i&#10;//iv/8Qvf/VrqOartu1pmpa261mXwHScSCkyngI+nBXj/mZgGHr6vq9zsJLnMFW7vCoyZy7r2cC9&#10;LossSlLmeDgQ5oXWe7b9IOejIJdUDXJKjN4UWmtorcMoxePjPU3j+ertWxGP5xr0EKKQ/6yl7wd+&#10;8ctf0g0brG/oh62QXjO1L4kRSKjjmaaRkIechC7IE5HriTRonBOy9nl9oVDa4r2vRHZ9fg699xgj&#10;RqO4BhHmVoNcTsu5D+lSUCVhNfhqqH796prry0uuLi9pG4+p4TwnqielCAU1Z7TKNNagEMq9qwFO&#10;TduwrIF1XRiPI+syM1fqX6rm87or/UQV5yT8lnkwrGs1R0oIh6vhSUClP5/2EPJ7mraTwBPnJBzA&#10;GNq+483r1wybgU3f03UtV1cXXFxd0vW9EN6yGNiLqsZ8ayhKs8aI9Y0Qc1NimlfGZWVeZobtthIJ&#10;G1zb4psW5xuKUsSUWMNC03Z0bUfX9Wx3O4ZhQ9PKfNL3Pa+ur7m6uma324kQu3zan0mAgqzv13li&#10;fzjWMSLSNE1d43Z1PStEPY2qoSmpmmPKmWaqFfT9wPXr17KOiGIKCSmRSiHXQJxS70LOkFVhnutY&#10;kLL0VUo15BVKURjjzkbTMxETCVCLQcILSg3/iSmSChLEhebNf/inf1V9ZVmmn+5Xn9kj/7Wgt5/7&#10;+nP77JMJ8UQVf87w/sXPr2u+EMJPakBfCuMrnyOvn+zp9DNU7+fM7zHGL9YL/pqx/eeuxV8LAXju&#10;c/QXSO2fG/JPASGF8qN6zpngnj9d7+fqI09DFz99/a/3ic/P43Mi/ef36emxnUNNPvtdn5vYnzPV&#10;PyXTf6rblGevzXN1r79WO3uu5qWepAmcgyZ/Ekn5/LPy3LPzeU3xx+dw7s3na6W1ljoJnMPuTnt7&#10;MbSd9h2ncIDyxHRdKuGw1jVr4OFzz9HJmHsyv5+us/MeV//fWlPnEUVKiXldOIwjf/jTHzgcD+RS&#10;2Gw2DJsN5EznPE5LjSdUsjIneqt1pJhkn6AQM6vSErQSE3FdeXzcczweiSmcx5PTnl1VU/myLtw/&#10;PPJ4PBJC5Pbujv3jI4+PQrx9eNxXgnVPW8d+awzLPFV6u65LBxnNU51n17iKySuKAVChUKlwsZX9&#10;iKnhi7pSx5/2u5gzMRVZf2qp6+k6FrbencM7HisFep6XOmfLnvwUkJmyhGutKZFyEVNf3QedAhE0&#10;YiA+3TcJm5Mgi7Zr8dUUX4CmcXjviae9fDViK60liNNahs0WX03rQixtsMaI0dmISU8by348QlGy&#10;fjC6hrdIXSdEocQbrbm6uqxf8+SSeXx4EEPpPMs6MCYohc0gYVyH45HHhwe0NrRdJ/smpXHe0zjZ&#10;Q0sY2ygG0DqHliJ023MIZA2UmJZFiLltS9M0WG3JMVUCrMy1tprtc848Pj5y/3hPpmCM9IOC1EPS&#10;uhDnkYvthsZLf9VKn9fWm6Hn+upSaiYp1bA1JX2uBjNZJxTlUjK+kf3D4+M9MRWKNqQiFPKSIs7q&#10;atKVukEqEtJ4qg2ilAQLKAjLTImJmGKto2WsNQybDcNmOPcJ33gJGSwSmKgqFTeskcfHI6auj6mf&#10;dx6HjEEVCQ1YlgVbzeeqyLMrYQj5TKZXSkxzuoZopJhJMUl908i9TSnKPsQaWQMuayX/Sg2lpMB3&#10;33/Pw8MeY2V91zSNUNAfHxmPRwmv22ykPpnieV6bp4nHh8dqPE5YJyEfYV2p2F6pN1Do+w5rrYRL&#10;lCyGRqWQ0mUihFXq8taRKD8Kvz2ZVJVSEg6qNcMw/CgA6fz8KzGV73Y72qblcDxw9/BYA648b968&#10;4eLykuvra/ph4OLqkhhXri53NegtMY8jj48HCZPc7qT+4ptKp1eQE8t4IKcg4SGloIyV/X+SGkPb&#10;tjw+PHB7dydBGM5hja9hTTK25JIYhoGu6/BOow1iQEfJfrHA437PP//utxhn6fqOnGTN2rYNXd9B&#10;UawhSAih0rW2XAMPvUMh12yZ53NYdKmBt847Mb7XQIW+Gnxfvf2K7cXmbA6f18i8RJaYhI4eIuM0&#10;M40j67KyLktdc0u/NlrTth39MOCNYR5HUlwxNRDDWsvFbkvf9zhn6YeOrvaPtmlwVlejt+wR1nVl&#10;niaMbXj1+g1tO7DZ7ri4vGbYXkidRZm6xikcxyOPjw/c39/x8PDAx483PNw/SjjEee0na4xQgxWp&#10;K5CcxDA8jRPjcWKeZ6yx58CtUxjS+d1YzFK3y0J0llBiCeRo25amaXFWS+DauvLx40ce7u4xxpKL&#10;YpoXlpA4jKOEH3jPdndB0zQ0vmW33fH2zVuGfqBtPEPXsR16+q47z12pZAkRVoqYM2uWOTulgHeW&#10;16+uWeaZ9+9+kFBb7xh6OS5dzfg5LuiScU7jtCaFtQbMSkBm41u0sbz74T03d3d8/8N79vuRogzF&#10;1CDjGgA6LSsPxwP3D3sO48S0BOYlcBwnbu/k/YTRimUcWaeZaZrINfxF1SCgGAPTNLJMUw2ulKBb&#10;tJY6s1JY33D95jXWS/CZvE+y59Qjpajheqf3mKnuEQu51jRLXcc9XfM652q466d571TzmKeR4/6R&#10;3/1//0zfNnhnZV4oia7WaVOSunyImVwSS1iZ5oU1Roz3uMbgvBj2nWsoWZ7Ri62EEpILm2HDbrfD&#10;N14CAjYb2UfXkKrNZiNhrP2AMoZpWfj2u+8Yp4lSCmul2989PPLb//Ev/OGPf2aOmVTgMC6M8yI1&#10;15qwZo1DaYvS5lzHiSXz/bsf+OHjDQ+HkZhkMou5sMRASPG8N0oxkdaF4/HIMs+EVWp607xye3eP&#10;MY5hkDkyl1Rr5fW9Q/2803sOrQ3zujBNQmLXSmqupzA+yUvJss51EpqqlKybjZW1p7wbsxK0Wuuv&#10;bdviG0eKgbv7e8ZRAqPXZam12Flq0QVSkhDb074151pLch5jHLvtjr5vca6GZlnD9fUVKUXub28x&#10;UjRineV9YoEaSiBrVwkyCHU+LKA0vpFav7H2vG/UWoIsXQ2clPVzrqF5BaUVV1dXfP3NL7i+vqZt&#10;GtrGcrXb0HkZS30N21WlSB08R0oR033bduy2W/quO4dyFyWh2bkUEoU1SjD4j2QPtRygjapBUPLv&#10;FAKtb7jc1eBDo/HW4mvo0Df/8Z94aS/tpb20l/bSXtpLe2kv7aW9tJf20v53b/blEry0l/bSXtpL&#10;e2kv7aW9tJf20l7av63FGM8iz8+N4ScB0XME9i8JlJ/+/XNR7uc/fxLcfsng/ZxQ+Us0+Ke/4/R7&#10;T2KAzw3bn5/D5wbwp59jjPlk8FafBJbP0bOea6evPz0m59zPiuCfo53lnM/36un//9w9eRom8CWy&#10;/efH/yVR83Pn9FRQ/Vw4wZd+9vNjOv+9lE9v0J8IrIXs9FMB/InWWPgkGtfV7CIkj5PZ8akx/qkY&#10;21RB8yfygghsRExojJKEfDdjrMU1XuiIVZSzzAs5h/PL/qciavVUBPVE5H5qpz5grCGkRIwt8/go&#10;1ALnmO1MWMVYOpeJEBYe9kf+7//n/+Wff/c/+cd//Ef+/m//nm9+/SuOj/eM80TXCbHXWAdlxTp3&#10;JqNqI7SulKMYx5Mcr8UQ40rbiKHaNR7rvZgoS8YYRd8YjLcY55m85bCHFBLrOqNVpm82fBJ4K5Yl&#10;MM4LMYOxDSGISU8DV5tWzLoJoSJVkcuyLCLsrqQVtPSprmmwtgh1DapRW3M8Htg/7vnzn7/leBgZ&#10;+p7u6vrcF8UXrilK49sWo4VautttyEn6llEi8FIUYliF6FRpyWIwFyrMSVhUSsEaU8lmiWkcudj0&#10;Qmms4u2cMiTACFVdrQHsp+fEtS0Pt/eEmxucb9jv91gv9MvWexGJaiHCiek5opXi8nLLdrthX2m2&#10;pw4/jiP7w6GKv0QM/fj4yKtX1zTesRYhkRUt409KiYf7e0rOvLq+RiuDNmK2PRlZqfcRpVBZTN6p&#10;RCgJVW1H+kxlKnTeiwi57zBGc3zcC7G1iunGcSSnQNtvRCyeEp1vWeeAdp4cVhSfxpGuaXCNGLvv&#10;c8EoMRyEJGZu33gR/GgRb1ubiTHReUvXeGyOzNMRDXI/rDk/h6maZkOMzOvCsQoYcy4M/ZMQhJSw&#10;Rr5vOo5izLKOZREymXENeZ1FjDzPeGeFbGodISxCwzKOm5sbhkEIyqWaGHUNSDgZckMUQ++yRNYQ&#10;hRSeCimJIU1bSzv0pBDQ1Vxxos6f5jdrDDh3JuG4xnP3eOC7775ju9mQUNWgK/T6VBQhFtYQubq6&#10;JsaPrEugxISpJsVModT5TydNiCvaOGIqhCjidNt4Sk6MxwPjNIooKouQrut6NpsNvmnBRg7HIyEk&#10;ljmI6ZuJmBV/+sv3LEviH/7h7+mHjRBoYuJ+/8iF2uIbh9IRpRSNa87GhpNRRUTfBeM0hcIv3r4B&#10;qDToQkqFaTqi6XHWEqMYLLW1lJgIi5CGLi8v8W0r4q6cyUkIQSeK+v7xQSg11oq4OZ9CAkQMZ5QS&#10;4bBzZ3ILRca2mEsVNUuIBUoCAYZugzGGadwzTwt9P4BSNJ3Q8kKQ8ZqSccaiO0OMJ+G4wjuHtZbG&#10;WdpWRH0xJBmzjJVrkyMqRXlmVUFryFbjXIvRhnGaOOz3vPvwHusdm90O23Ys04LJEdN3lJAgrgyN&#10;J2h4uLshTA3eC70lFRH0y9ibMdXkkuE8pj/c32Odw7cNYioG2wphcV5m5nmEHIUs3raElFhDQluH&#10;zQWlMzoJab6g8E2LMR6yjGtr+EQiEoFmIYZMjgFvFcUojDLY1tM2DWEVatg0rxQF3nuU0dzcj3y8&#10;uWcMsN1dcP3qNZura+5ub7ndH1HjxPv7B8ISGY9HShW0lunA8S/vuH94rNRDMTDkapL13mOU5je/&#10;+jVXl5cM2w0pLlgjQlzfeHLRvHn1+mxQiSEyzgvH776XdULJXF1dYZ3M69ZqMTWkjFVwdbFh6T0o&#10;Q9cKPU4p2G57HvcT4yyBJL/5zd/wt3/z7/DW8sP3f0Zbh2s7Uljq9Sw1xEAzLyJmzaXgm4ab+3uW&#10;RdZASmXWxbPpRYxtncO0Gm8dOSU6VYjLSo7VoG0UhUyKgXk8kkOga1qca/nVr/8drmn5H7/7HQ+H&#10;I8bdo9UjHz7coNBsLi95/fYtm91GBO1VKHo4HAjLgqrm8VLNEPO8EFLEWcubq0u2l5dC3wyBtmnE&#10;ZFLnhZOxjRqqM3QdbdPw4eaGcV5Z5gkUvH31Cm0b2n7L0LV88/YN9/d3Z/Htw8M9yzSx2w54Zwgx&#10;0XUtbd/iW8/l1SXT8UhYl0p1FQN5rHQsnUV8H9YVpzRN4wldwzwWckyklNhsBtqmFRG2tawpggaj&#10;QZWEzpnGt3gnRveuvWAYWv703V/44+9/z+7ykpQzyziSQsDWMdQoJUFKXYd3jsbLHNMMW8wyE2Pg&#10;sC401fgnQnVD1EKOjDnhrMMZOW9MNXUpjXGwBiFoolKl4Vl8Y9mqgXWVdaLWnsYL8X2aFo77Be8M&#10;Rhc0Bt1pvGvAGLISE3iKM5qWoe9oGke/dMyLEM9yTsRYF+U5k0rBlESo9MimiolzKVjveXV1wThN&#10;dG1DquEe6yKGo1TXfU3jZU2VMkp92gtKqE0lkWlF13j6YcNxHCudK2MQWrr0ORm7qUFbfd8zjUfm&#10;aeL25hbnTiZ+CedSCpq24dJe83D/QI6xmvQKBaEZmmoe/82vf0WIiT/95TvuHh4JIfDu3bvaz8TM&#10;sh0Ghr4jhSDr3xw5Hmca35z7lqlBS947rO3RyPw1TbOsU6pQO+VMytC2nt1mx+JbyuM9t7e3KL2A&#10;shzHpVJYN7RtW9daYv4L60pKUYLHqtkUJfObdhbXtPSbhWlZ5L41DUoZWbOWGkigCiFImJVCi9ld&#10;K4w6GVrKeR+dIuQSz4ZerTTet1jrZZ2TM0prxnmqhkND0epfXV/5fN/5HAX+5/baf+33Pbf3f642&#10;83O1ip+Yy7WC/NMQxC/RueXf+Rwa9NwxfOn/Pq/ZPFcv+im5W9V7/mNz+Zc+63ND9r/2mn+ppnH+&#10;9xkVyrMm6y+ZrZ/WTs4/c1rT/sx1/PxenPZ1T4MTn7tPp7/HGD8LCyx/td+cjCintfDntZzn7sHT&#10;a/Rc/3saTPncvfpxrYdzsNyp1nA2xavnayyf99entbWnx3w2SdaAqlNomoxDBa0brJX7FIzDuxbv&#10;GtZ1YQ0LbnYsTcC5mdk7ltmi5rHu1xQxJqF7ajFOF34aznk2/tc+cfrjnJAkZ63R1hBDYJ4tahFT&#10;2Xzag64L/+2//zf+5Q9/4Jff/Ip//If/yJurKwk0KhnnDG0RsqVyGqU9u6Zj7xvCPGF1wVsxN2tJ&#10;IhSj1LIQk1BFtRZ6tQTSJIqRPhfCSliDmJGd4Wq3ZV4XoT4je6D7u1t2Q8v15QbZpWXm6Yizhs5v&#10;yDWUjkqqjzGI6dpKEJIPGYui946hGnaNs2gt1HpdgyJtzrTWEnwDO43zjpQl/OYYI5tNfw5LTHVO&#10;XEPEuoBRmsZaOm9pnEflxLIKFXVeVzITWcG279HWkFNGK43SMo8ty8IaalCdps7vMkd67wAJpRyc&#10;0NazMagsYZWoQkbTNT1tN5CKhH0VhB4fliA1MAVN15JzwjvLPE9sNoOYnxGae+sbXl1dwd//LfO8&#10;sswLQw1kU8i6y1pL13a1Vqj5+PGGrm24uroirCv7Gr7V9z2d8ySV8MZALlJDLFKXUZVI6rynLAs5&#10;JVKI5JIx1tM0DUPfM68SkFeKGKDjKnt82TvmGppnz/vmZR4JaWXntljj6DuFtR7Whd0gdSarC19/&#10;9YppDMy5YKxjs9nQdC2qSBCgGcf6DEvfinGhlAgkvLd47zBGTNTfvfuIa3q+fvOWzhl0TsQgoUuy&#10;1zIoEDN2XRdpo1FFxtQSAjrXAIf67qFoRdZi3NtcbCU4s4YgxRTYHycJPLANh/0Hbj7e0vcbjLb0&#10;Q49unPSNlMEUsi6UXMTMngrOelJZa71CntlQYu0rGqUtxqlKPo7M9w9iwEWCUWNcsUZjXUdBsywL&#10;WhmMhof7Bz4sR5z1XOwuGceRH77/HucMzopJfjweOBwOrOtK27YSWPgkcGSp4XdKSYjYUSmury9o&#10;vScsM+M4UkrEN0Kj77qWUiKF9ClYyTn6vqNtOxlTosJ7ezYfppgoNQhiMovUCkP4UbiZ9xJUusbI&#10;uiys68qw6fgv//k/8fr1Wz7e3PHDdz9QMlxdX+Eazzd/9430i2//zLwuDJ3cc1mvaw7HI/1WgqBM&#10;JdhrIKyLhFFmoUNjHZeXV6wRCaVADOjrutbACH0ObAghcHV1QcoJbXKtT0dykVpsKpoQxEi9hsjv&#10;//gH7u7u+eZXv6agsM6w3V3XsAE4jHsOh1Eo3M7TtT0goRPHw0hcVySIN9Wa5+l9WT4/i0YbDIX7&#10;xwfyEGm2W7pNz+uv3hBjIcbCGgsZMFZ+Pq4L6zSyjkeW6cgc4c1wQd96dEkYLeEfp/WONYahb1li&#10;RKdASYaha2mcZZ6HSn2W9Y1REtSYQqi1pci6rAyXl/hu4HF/JKOxvmFNmb7vOB7FzJpzYZ5XSskM&#10;Q19DFKWGp7TE68j7Igll6bw597GYhQo/9Ft2ux3LfKTkKKbuecEZhXMSjCF9z1As5BTr+lj6ja41&#10;smkcWWPGGlnPNE3LV6+/Yl1XXNuyhkgOhVQC0zLRxI6h2aAM53ch0zJxeHxAFaG+rzXM19oacFMK&#10;2B5lDWuCIUTKxxvKo+LbP/2Jw1Ho2w8PD4zTxMN+z9/8+39PTivbTY9TCqNqzZ8CWQLwVE6UGFA1&#10;QE51DWtIfP3LXzGNE3e3d3y4eyDrhq+sJ1tPto6cC7rt6XYF42bWEEgp4XxDZyXAcpkndK3ljOPI&#10;six0fc9ms8VoI3v6dSEsM6oU2qbFNo5YMssaGJeFZtjQX1iKhikk1ijharpIPVJM0AolrwtxztV1&#10;oYwlp7Vq13XYJ+96TyFdp7Xkad8SUmaaj3x4954//emPTMcDy7jn7mPBecfh0XDv7tld7tDacHn1&#10;inWN5CR1K0VhXWu9uqw4DHGMKJW42G0Y+lYCG53lYrulbZy8A6HQegnl2W63EsIXwjnQ0RqPbzvs&#10;/R0xZxIwxkQ7CHn77nGkGE9xHb/9lz8T8x+kDmU0/+Hv/56r7cCri0vavscCKgZylvcPvmReKcXy&#10;w3se90faroB1UrOKgaIKWXMOHjq/Q08Z6xyXV6949fYXZE7v5yHneH63pZTMUeVU4wd5Xo0E+IY1&#10;opRhDYXDuNA0EkZ1qtM4pdAlk9eVdTkCCq1r6DByDq7xUqM2qq7PwRnLdugpFMK6Mi1HMbnXMSHE&#10;U1CYmN6900/2QZmmsTKfmZZcOlIMhLCcg9q7tqWxEtRccsAYi3O+vodLDK5lsynEsDCOB0qMEjyZ&#10;s9RcawCoMQbvPdvNANowzjMRyEoTYmCs70i6Rur8tgafpbmgUsIg76Nkb5cxWkKDjfYMw1CDASHF&#10;xGG/JyyrhPx27VkXcTzItZmXhTkkuf51X2W0QRldgzssOMuiFK01hHE8B2fL91pKfQZf2kt7aS/t&#10;pb20l/bSXtpLe2kv7aW9tP/d24sB/qW9tJf20l7aS3tpL+2lvbSX9tL+je05OtLp/58TqJ6+5ydG&#10;ZPiiUf5LounPaV7/K2bs5whin//s0+8rpVSySH6WIvYcff5kyF3XtRLrmk+Ewyef8VQA8Vz7nEp/&#10;Eg9/Lr79/Pyeu6YnIdjT43/uWj49r+eE158LkT8nuZ/oVmczLDz7M8+d418TbX9+HKfPfBoy8Pn1&#10;O19j9dNjUU8E0OffWfXoWStM7cOl5GfP/2R8OpOtDGKAWAOxCtqcMzgvpvB2WWmajqad8E3LPE2s&#10;y8S6ziLeqKRREbT+WPx97ifV8KG1FoFmcZgYUTR0jWGZF8bjhLWedVlRekIrw7JaQhBBww/vPvLd&#10;X/4v/sfv/sD/+U//lb/7m19jyYS4Yuu5FCoVyHlUjsSwkHIkJlAI/VaOqZwJuVpRiR+JkqJYnVOi&#10;axyxJMgBZ8Q8s6iVkFZiWIUUmEvt45k1CCE9F0NRhXVZaRsrgpKUaBtPjjXUIQRyiGcCDUUEKK4x&#10;KEQopnLGUOi8Q13uMM7x+tUVf/7zX8jpHnvh8M7R9/2Z1ma00Dn6rme7u6CkyDSPXFxc4K3DqCri&#10;LAqVE4lPz6ZWCmcM1irWGNFaBPJ932Pthlwy0zwLxWNd8W1TiaBi7EoUSspgFKRKGtGaYbMR81NR&#10;jMeRH96/5ziOvP3qbTXqQI4RZagieUWKq4g3KVXgcylUrdP1qtTKkhTDdkPf9zTG8vCw59XlFUZ7&#10;Uo4Y484GlRAC+/2eYdiwGbZwMkRANRQJoCnGhKFQsgghFeCMUMGdMUIjygljhY4rhvOEypnWexHi&#10;BE/bthzGA/v9A0PbsS4Tamgx3hJzpASFQmON0FL3jw9od2QcZ/75v/8zlMLxeKRpW9YUxRBVg0S6&#10;vmeZF1ylLXpnUW0DaWVdFyFTlCyhC0pIHEUZ1koVptQxwtRwBa1RzlK0QpUs198ZLi92bC+uefv2&#10;LSmJgFMo0iJwXEvCWYP3ldpnKy0FMeEbrUgnIjgIxdxU+q2SMc77huNxxBgrVKZlEhLrdsApMR6c&#10;zJ2nAI0QhLxBrtSaagYpRURm290Fzjlc2xJy4vFwZLPdYAvsLq8Zho5SCssceMwPZwOGsoZ5XaEe&#10;rzGGmEJ9viNzNY1DwTaOpvPMs2NZg8DElRYDYilCsyuJ/eMj1ng2w5aHw4g2FmM9OQb+8v071pD4&#10;97/5Df2ww2jN7e0ND4cDm9JBFiKYE9lWNa0IIV2IyYFUvJiMq/hUwgIUyWhCiDImPjGWzMtCClHu&#10;h/f0vZjbUy4SxkIFoyNhKAAxrMS4EGIEZXDuNH/o8+89zVlCnxUy7fFRhOIhCrm7UOi6nuurN+x2&#10;F4Q1MI4zSj/Qtq2Q0LUY6r13pFRqQEjm4uoClYtQ1YzBWRGuWSMCTaMQMZ8WYlkOUcjl1RSgVVPJ&#10;RoYQ0jlzJsbIx48fuJ1muotLlIKHaaSsQYwQfYdShdfXV4xWM48H5mmVZ8v6avTwqBMVyRgUBa8b&#10;mkYo3cu6cpykj3d9ZuM8WUHISQzjKbMcjywpYYwDLWb3lKGkRFoDvuuw1p+pqycDcYxRnls4C2tP&#10;9yVFGMuTAAAgAElEQVQpxZISTiuMdqxVsBpzxHrPGjLjnIkpMa+aNRm+e3dHu5+5eTyireHm5pZ5&#10;nuQztAzS0+HIdJxYQuT+4ZGHxz1FqXMwwrpOzIuYp/u24e3r11xdv2K322KaBmc8pBVDIa8r1nm6&#10;7Y6u7ynAOE2M40jMiRAjy7ry+s0bvHOsi1CQ1jVQYqaURJbYCoz1WOdpjKnhQYYlKN59uOcwikF7&#10;Os4sCrabC47jROM8jRfSorUaYx3aWHkWjGG7g984z7Dd8Mc//lECHpTicDhAEtOFtRabLaWal/rN&#10;QHSedZrrOGIJSYjaYV1FvJ4La8j89re/x7ctc4iM68rt/R/J6RMl/P3tLf/z9//Cq9dvuLy6YrvZ&#10;YI1lv3+kVGJjSZG+72hSxnnPcZ5p245u2JByYk4RqxUxRJq2qYFS1ey1BtY1yPpvWZibRkImrDvT&#10;p63WpLhyfLjh9v4R5zwXvSYXxZoTk8s4ZelaAyXROYceeqwX6uPhuCeFFaqpzHsJc8k5kmJAFSWB&#10;ThRiXLm5vZG1mdXEKaOM0D3DYc84jqSU0c7Qdg2+80RW5mnhw/iOJRzZbndY15GrSSyEVYzQuZBj&#10;RFeCfSlZQgRKxBpD3/f8+ptfoZ3CW0vTKuIh8P7de9qmoetaHh5ORGCDtpaUE2OZaZzHWYtpPBpN&#10;UQnrPMqIyZwC8zydx2LvoWkaYmzJWQktLKxM45G7249AZrfdshl2xDihmPBe07QWgyKlhWk8oCul&#10;22rL0FuWsLKuNbDGGKwzhGUlRSHahxi5vLoSUpUWEpxzlou6z4o5k7KES4RlBcQ8putaP6sTf5wf&#10;EZxPe4vDfi/Caep1UpUmrOvcUumFmcK6LjTG0ViHcpn9/T3zNEIpDH1L2/egDbZpUDVMR/Zq1cCf&#10;E9pAUUUIlccjqYAuhRwC+3Hk7vaGpt9QtOF+f8CaW375i69pnIMMtmiWeeVwOIoRxpq6j5H9StO0&#10;DF2Pc01dT+VqIIli8syZcYR1DbSu5dX1GzbbixpEA+O0ME6TkO70iSIsZg1tDEVJv89a1RAyDdaR&#10;a8KY8xKMVKoRNqdUxfWnrVWlxilqOEHdcyqZI0opMjpmMQCJ0F/ujfOtzFdFYZQXg07rUc7Q1KCh&#10;lMq/qb7yv1LjOH3tuXrEc/vn52odT79H9naq0itPf87egvqzp/3fp322UhIYABLY8rmR+1QjeK6W&#10;89do35/v8Z/WW/5aPSdX4zBaPTFC19+jf3z+T4/jdKyff/3pfXn6+c8ZqD///p+a3H/69fN5oZ+9&#10;Nl/qG4pPpuhnr3GuRi0lQRqnUIen1+lMpfxCwGIp5Wz4fu6af35tTsd+qgk9Z3R/rk88Vyv8Ui3o&#10;S2EB5+v/Wef90fNR+8NzTPjn7vvnfeJnn0OEYGispdMaZ6UWYKzFeocPDusM3q9Y62nahnly2Mkx&#10;V/NWruEnupyeuefHhNNYdjo+a+35T6n3VUxQsi7zKWFXz7hMQpavhrHf/8vvuflww3/427/hH/7u&#10;3/HVqx1OO7QROv3DwwMpa7766hcM/UB2TkJk5ABlrK2GzLbreHx8ZAkLrgYGGa1RFFJYySUzHg/M&#10;80SKsj7xzrLbDmLYryFWj/cHjoc9Ybms5l9Z7zijzvNvphCL1ITG40TIskfxRmojg3f03uGNxlpZ&#10;owpSV0mYpZLalUkZbwzZa2IqTKuYttZ1oWQJ5tv0PaVAyYoQkpgMp4mDs/RvXuEaDyHiEWrtPM9M&#10;68r+cODrt2/pnaPkhK+EcG8dy7ywhIlYihiwvalz0CmEE1KUWoS1BowSQnSSvY9znqbtSOVc1BSj&#10;/hoI8ww54ryDGCnrilMwrTNxmbFdh9MGlaVGYCh0TUOOiXmexBDnIjlFLi8uhKSdhAauFKwx8N27&#10;d0IcniduPn7k6uqKdVpojaVkCemjSFiQ1FQMRQFGYbzDUVjG6VznpEg9pvGedY2MxxFlVjH8aVBG&#10;Qp0wiiUE3BJoGsfl9SVLWDiMe7lf1uOt4fqy5+vrS1qjsSQoYgwbugabChEJfFrmgLGyvui6lhwj&#10;3ui6xp0IyDjaVPIrStEPG8rHB25v7rjY7Ohdj0LOQcIYpL9tthumZRXjJNL9SkpQ1KcwhCzmZp0S&#10;0VjSNNfaoaPtBtmT50RJNWwiF7qu49X1K6Z5ZZ4DbdfRdR3FauZlJtQaXQq5XhOpCygtAZW6Giin&#10;eWQJiWHoMUqTU8AZKya7+g4CzDnQ41QvlXONNI071wTWIAGsKWeGYeDu7oG4Bh7v7/nq618wdC13&#10;9Rrd3d7Sdh1tK8Fc1ruzYbQUqWuWknFWjJlK8jpRqnB7e8e6Bn7x9dd1ndmwhhVZwAq53FpLPoXd&#10;nt8NyHiZKrk850/vImTdn88hMwCxjsNSq4UUIl3T8NXbt+x2O8iF7779lpubD/yX//Kf0Vqxv39k&#10;v39A5cC2czXYweGblsPhwGYcpY6fMtZYlEP2cRT0KRhYK7SVemks+Uzwdc5ycXFBypl5Xtjvj2il&#10;6fuOrm9oWluN8jNGO1KRYNeSCmGNTOtCKoU3X39N2/aAZrPb1nAozTzPzPMsIY45E0Lkw4cPzNMk&#10;BG+d2Qwbur7H+warDc7JtVrX9QnVt4ihWsPj/S0urDRNQ2sNScOUA5GMbxraviOnQrJWxtj/n703&#10;W5LkSK80P11tcfdwj1ywFItNspuUmRbp6bt5Pz7ijMxFj0j3kKgqVAFIIDMWd7dNt7n41S0iA5Eg&#10;q2/bVQQSiQhfzdR0+e2c893coCiUnIi5EJMEMi7jmRgSjbPY1rG/2dF1Hek84BoLZCgB6xQ+G7Rp&#10;yHW9mlOQ0AqjURlQM70VM3AIE02jKcpgnGHje7R1aFfwreF8nohJanL7w1d4X4nWSP9ZlsBwPpNL&#10;xju5r5BTRAPey73Am5stKJjHDTEuSE5OQRUhiKsarqa0RWPJCDFdwgVkzxNiZJ4DeZhQFLqulTmw&#10;FIxvsL7DNgrMSBrObJ1BO8tpODHOYw3ZlL2MrYG9Kiu6jZW6rCpQA/1CqWR0rfAhoZzDes/d/T0/&#10;/OVHHs8j1lo+/PwLP3+649P9Pf/wt7/j22+/5rDd4BSonHFGk3Mkx1Tv+SQJE84abIMyjs3Osd3e&#10;0DQ9je9xjWcMEcaJYqyE1hjL7nAL20RYAlorNpt+DYXIJJQuhMZgzBbv30l9oRRymGUcqEE9xhqa&#10;xtFuemIu9BvFJiUhqocg4UDzxHAeCNOMRokROBeMLnjvab2n7zu0VtgaIG2sXccOa0wNbCscj8d6&#10;bcQ1vEqI7hplHO+/+ZZY52BrtawphjP9ZodOmT/+t/9O23f8o2n46v3XoAspzsQY6RrZx6cU67rl&#10;TOMt296hdcv2Zsfv//Y/EEJgnmWe9dZIKBG5rnGk5nE6ner9YsMSI5TM29sDKReMtWAMv9zd83g6&#10;4doeNSemkCUk12pUgg+f7hinmYfHM7+Phe22RyvWYGZjYP/mlt3+lmVJWKPwVkKHiqr3PVWp97Q0&#10;WAs5SximMTjf4ru+huomYlh4eLyXPlbXu7reGwYIKTFOEpoSQ2ael0pNn3Gnga5raZoG6ySwjpjR&#10;IUj9Zom13iT3GB8e7ggx4puGpmvp+p7NdosGrNFsNz0xJZw2WG3Y9FuKljkeRa3XD8QQUEr6QYyx&#10;Lgpk373Z7GqNLki4n3FYZXj/9j0pTnJcipXQLWOx1mNcXVTU+aHve8ZxIBWFc816HC778BQCx4c7&#10;otwwxDgPStbLvW9wzmJqrdo7CYZRqgb25IgqmSkmUs40bQ8GCSmegxwvZ3FWjOzayVipak0mK0W/&#10;29F4z8PDkbuHe5YQ5PwXGQlzvffeNA3eOW7rPCvLdlmH5Szrycb5qyDn2q7t2q7t2q7t2q7t2q7t&#10;2q7t2q4NMP/8z//8z9fDcG3Xdm3Xdm3Xdm3Xdm3Xdm3X9te3ZR5+RQcHfiVUVq+IT9dWLuJTtYpz&#10;n7/W+rBXBL2vGe+f//01Ie9rj/uSuPq5+Pi3RLbPP0+qhqpLAv3Lz3kRyz4Xjb8uQH+ifL1GNnst&#10;ZOC5YOv5Z3ou3H2N/v78u31JiP7vOdavnt8X7/FbtLXXzvPLx16oLC/JYc+P2StvvlLW9CtS5/Uz&#10;SzcUYaZ6pZ9Rnv5WTb9FFNTVkCFp9ELwsJXQIon71jicM9V4InRCZwwZRSpC+SqliBm1Ej+em2IA&#10;xFtweVf1RFIqBecsqoonrK2UTaNXEmNGiMA5FXKBh8cH/uW7f+F8HrnZH3h3e0tjDc4otPXEJKZ2&#10;inweyREQIe6FWpVLXg3xFFajsLmIPfKT0BNEoFVKrrQUEWJexJSlEjcLCmXFiDrOE+fzkbbztI1j&#10;v9vSOIepwk8RalFJzSKsiimvVMZcMrEeW/l8Bm9tFdtYxvOZ8+mIKgprHEoLFUEpeez7r75iuxVq&#10;Ss4ZqxSNs2hV0KpgjVxvIiYT+rW4foReitaVcGVpu4btblsFhmLSUVrMyLmSaEoWMl2hcD4PpJxx&#10;VZTinEMZSyqKaUn86fsfiUlx++YNu5vt2g+VViwhEGOqIp+8nkdTqVO5QMhCo0oxkHNit92y3WxW&#10;MvX+cCPi+0p3n5aFeYmchhFtDH3X0zSuBg+IaKbkVEXwMjZphDC6pCjnVRm0dTTtFu8bMTFrEfaF&#10;EDmfToQURPxehVLOOtqmETFtiLSNEPWs1pQognfvPW3ryDkS4kIIkWEYuL9/YFlmTucTxoqY2grq&#10;FmUc+/0bxmESUpLK9H3L4bBnPJ9JSxATfBEjtqlq9EQipMQcxJzWWI+vhnSrNU5rnLHkJFQtay37&#10;w57NtsN5izGVdi2oeBGTUgk/RsaGkILQtGoQw2WkydUYbK28TnlmKmn6lpgiVBqvVpoUA/ubHc5o&#10;YhDKagZiCqCqH6gIUU9oNkJZWSo5XGnH6TRhtCbExC+fPuG8Z384ME8Th8MtbdMwjQMlRdqura5v&#10;Rc6RWA32FzqltULj8k5E1eSM0yIoHMeRmAvKGtquZbPZ0LYeRabEwjRPbG92OOd5OJ64P41VZB1I&#10;MfN4PAOazW6HriEEaQnEEIUEW8lpl7E7xiiEKmPpuxZt9XoNXYwcQo13OC1G3oKQ2LfbHSDhHM42&#10;NG1H23hQyHdQCmXqmkYpdB37hCJjmJdEUXIdFgW6isRQSgwi6/pDRGnaOIbzwDROlAxhSTzcP/J4&#10;/0jjHbvdVqhlRrPdyFgQ5kVORZHXtFaMqfvbvRAGdR3LSqbkSF4CMcyMw5llHuhbDznS1EAQYy3O&#10;taD0KsIP1cSirabfbNjc7Fhi4Hg8k2Km63rargNVsFYLGdt7co5sth1d29K2Hfv9QcjsquDbRkTf&#10;iGDbGKEcZ8A4K4TpOoZezNAiqkxCiY6JkMoqwA8h4X1LqPRebRzaNlxU9FllxmkkXshHVWgsykKF&#10;NvLdtRIq3rwsjONCTAnbtDjf4VyL9x1GW4zv8P0WpQ0xF376+SPf/eFPDNPM/vYNTdNjXUPRlmGO&#10;JKU5z4FQNLfvv+arb/6Gv/37v2d3OKAbz7tvvuHrb7+l22z5+3/4j9zuD2htcBosGa/ExGCtofEe&#10;78xlGSNjZ9fStJ7tbsPh9sCu7zFKYY2mb1sOux2H/Y79/oa+62i8pfcGb2Dbd3S+EfPqZkPjPaUK&#10;ZZXWHA57TucTP/zlL2KMSoVYYA5xNT94KwEQxsC2l/f7+qu37Ppe1i9GM4cFYy2+aei6DcpYkYLX&#10;y1EbQZRnBVGB9Z5+c8PNm3fcvv2ar779Pe+/+oZxnrHGMo4zc0xkZcjGobyYUad54f7ukV8+/Mw4&#10;TEJYbz3v3gjt1BlbiUKKd1+9Z3vY0/et0Pm0mAdiTMRpYDg9cHq8Y5rPNaiksIRFAnzGiXEOxCTz&#10;jLMObQzDOJIRcao3GpUCqmS8VbRW07cO7+oaRWsRVGsJ1DFKiQE7RHIKzNPIEhZKpamVlEh1fZWj&#10;GMRiCOR4IYxOhGUmxYQqimWJLLMI9sdhqmEgQuS+UOvuPt1xPB7FyK2F2JmLejpXfcd2t+H9V1/h&#10;vMO6hjlEzuPEZrsFpZhCoN96YpbAEZRiWmbGZSYmiBdPn4Lz+cz9/SNzSBRtQRtyFOpeWGKdWtS6&#10;7pe1tKZtG7zzdb0taxzjPcZ7XNPJeqPraNqGVMTU1TQtbddUc7IYE1djM9BYMWwpjQTjZAnnsVbe&#10;/3QeaNpOxNhNi3FOKH9aRNzOOZq2oe87rDfEsIhZuq55SjV56ct8czkMz9b8F4OmkIWfBaZdzPPV&#10;JKQK5CUSQ4SUOR+PTKcjp4c7puFMqEZKrarZaRyYhzMpBnmNJOd7GkamYWQOCyVnttstfdfJc42l&#10;6TcS/hEij8NA0YZ+s8P5Fu1aIjXMxTooME8z4zDweHzk0909948nTueBqZKBlXlGVU5yLFIIDKcT&#10;JUvYVdt4TDXTp5R5eHjg+z/+gR/+8mc+/vyRaZqYp5llXpiXQMpgraPZbFDaiiB7WUCJ4d/5BqMN&#10;MaZqALMopfG+oe82uKYhK0ghQZIAnxjFDBHSLCZURd37yPyqL3vuUtBGaLPGWKyxlJQpSYLL3v7j&#10;f/2r6ivTeP5iHeP5Xvi3ai4vzbmv7b1fD51Tn9Ujfk3bfnrNz2sgNcjqC/WZl6GJz3e0v9rv8rqx&#10;/PK453v/12okn30bccy9bqguvFoz+VKN5EuPe+37vTTT/7peUmsIr73mM2P2y1rU8/P69Nrqs9f6&#10;rE9Q+0qh7rXFtKW1mDIux/S1et7Lny+/y/PP/nxsfq3G81v1ncvfntewvlQHevmcL9Hb14F1Leiw&#10;1nrU5RfP6PBP//HFeuPL3601s6eL4ul91eUcK4yWupA1sp5QirrGtLJ2tAZtNLYaT9TFAV2ewlLk&#10;5xeuo2eBA8//7qwEglzIns55tDLrFWaNwWqLVoYYJKTsLz/+wPH0SNs13Oz3aOPIWfHhlztilL0k&#10;RdYyzppKXc41RLK+bqV7XyjKbduuZGWQMfTh4cjD45lcxNC86Tv22w1d48kpiBncWJzRaDKNM+Qa&#10;ROStle9Vaz0hJqZxZpoDyxIx1ksYSik0RrFt/Eo/lf5ewz20qoYbJUFH84I2tob6CVV+GMcaWinE&#10;evk+PcMwUoqqJkTFdrcTing9uiFGjqcz5+HMMI603rNpO8I84ozQm4X0nknVIC5hOo6madbzealR&#10;6xqcZ4zBO9kbWSs/FXJtC2i61tSihPmFZaLEwDwOxGkSUvo8y2fe9DhnajCAeWbeTkzzzPk8MEwj&#10;w3kghiRmXa3o+5am8RI+kMSQuOl7trttDd/psdYQUmJaxHwoBnapgaScKQqU0bX2JSGaUiPUKK2J&#10;MTMHMQ1qVcS05w3GalJ14Jeisc7VWpJmu90wLzM5y+fSWvP+3Vtu93uhEmvFMk3kEGh8g2yTNWgx&#10;aS2LBB86a1ElC9n02VpFoeT9jBDLrW9YQqCxjve3B7wGq1n7ulGyRtA1GEjKvGUNNroQknNKUmsy&#10;Fus8qRT+5V//QFFagjhhDcwrRWGdp+17qStZT9f33Oz33OxvaDdiuE0pSdidFbOc0wbnLF0rdTSj&#10;VCXTLnz69JHhPLLpxVBKDUe61EOWEBiGEdc0eO/JOQlNPUUeTkeMkQC/ksu69m3bnpQybSt7/03f&#10;89VX76rR8oyxEsJXns+xNXAiRqnPSF83eN/gnSUtCyUFjJL64ul0pu97Cd6ICW/sGj5AyTUIxNXQ&#10;RBl7U0oyrNZaUCmFeRaiuTF2rdVc6rspi3HwEtyYYlg/I6XQti0o2N3s+Prr92y2HTknHu7u2PU9&#10;nfcYoG1a0Jr7xwe8r4FMWsjfuURKrbmqUihKy7p7s6OgGU6DzA9WSzBb1zMvC4+Pj6Raa/SNhDE2&#10;3q30ZFSpYwNM51Hq8ErR9hs22x39ZotG0bb+ae4uihAyWonpWGvD3d0dx4dHljDXPJnCNE48PjxI&#10;mJrRpHyhXNf7XEpJoJkSOrpRGl0ythqjSxIjZVxm5nFkHidyirV++BT4qMgSKrrMPNzdEZdASBFj&#10;JWAjxIXH05kYE1orckmEZZZrRkPTyD0FhWQjlLUmJ6Escp/ESLCFs3RdT7/ZsMSA9ZbNZsPhcGCz&#10;ucF7X0O7yhqccAlUAKnFtE1D3zhab6XO1bX0fYNWmRQWtL4EfDia1mO0fbqHEYPsV6xHW0eICW2t&#10;UN0FOY1vGrxvaLsG61wN3pYQRNc0KKNJZJaYMM5RlOL+7p6ff/mZXz5+5Hg8MgwSgGiNo6nft9/2&#10;EpRmxOisracoMaOea6BimAObzQ7jPG3XrmvP8+nMw909x8dHYozMNWRxGEdQinmJDOMs96GAmGTO&#10;Pp4Hjqczp/OJ01HCPmVq1ixxkfmBgjWWpukwzqE1OGfo+gbvNIpMTksNNsk0ztE3LcYaSoZxHAkh&#10;1SAMCehqGiGZp1znXSXhvM5qjJb7GSVDrtc+l3BKhdRaEKo4lz5uzLpKu4RUuBpCJKGr6bMA7ctx&#10;s1YeN80SjOxbT9N1KGNIaDCOrAzDEqS2GRMZCeWcQiJRiKneh9QNWkvo4rzMpBR5eLjDOcfvfv83&#10;HG4P3L45sD/cYIwmpYBCxsDH45GH+3seHx9lTVEUMS3kKMbncRiJc+DHH37k//1v/43zaZQ9Ryl8&#10;/e03/NM//RN/+3d/x1dfv2ez3XL/cM/Pv/xCVoWYE5vdjpwT0zgQ5pm0BFJYOD88cH584PRwzzKO&#10;EkZ5qRdVs7OMu0/BdMrUOd/Jutk5yzSN9R6g1GG897KXqPfFZCxXnM8DS4gSipAKKV3CTiTwVGlV&#10;a2dSW77cj1VK4RvPZiv19nEcOR1PTMNITgmrFCB9ScYhqSs8GdvVeqwve2pvzLq+t1aCJmOIlJLq&#10;51FYq7FG45zMa2GWQNCYEsscUFbGaNnWXPbsdR+gDVrbZ3NrwWiDM5aU5D7ZMIzM08Q8zgzDwPl4&#10;5HQ6sYyjhBVRaJ3DAHGZJZBDKWwNUssoilIsc+B8HjmdB+4fHjkNA9v9XsJGrSWlXEOB5ZhrJffH&#10;fdvQtnKtyn1RuRdwuVYvgRUXI7zRuq4Xnuog3jlu/u4/X0U513Zt13Zt13Zt13Zt13Zt13Zt1/a/&#10;fLsa4K/t2q7t2q7t2q7t2q7t2q7t2v4n2zIN679/i9T+nJ70slU5Z6UbqF+RlZ4LvL8kdn35GS7P&#10;/VL7Lcr4lwzcL7/L88c//4wXkamIK+xnZPGX7blp+zW622tkqeeC21zpJc+f8yXa2L9FSnv5nF+J&#10;a18RLr8Unb9Gen/+uX/rmP/WuXx5bp6LwJ+LSr50btfnol41CvzqO6vPn/P0BFYR/VN/VBd9YDV/&#10;m1WkqpXG2Ith1VRznV7/c43HeEehkC7EGxDxWym/Op8XM8wTgb0KXauoXcR7ropqnRgx6nsbY8UY&#10;ZLQQpK0lxcSf//ID330ntNR3797gG1ffj5USUjJVrKDrd9GfXQuqChkqg1HM1kqEhFqJUFUs72UV&#10;yrWVXmqtFRFKztUUY1FKBJGukmCsNWgKb/Y39G1XyZ2JlJMQIpMQ0kQIXaqI3Au1TH8ubDdVKNy3&#10;Lb/75hu+/fobyDCNUxXCixjOWjGB+8aCKoRlIYeAqcZhfRFMObnGU4xCVM9Jzk+ljGsj4nPnHN77&#10;OiboSg2l0tsvplKR+i0xcR4GzqcT1jl845nDwjjNFGU4vHmH8y2/fPiZm5sd+5vtKs65YMO0tlhn&#10;iWER+neK9TFi/rxQgTOZ4/EIpXBzs0cBbRWaxLAIdVxRxXiGXAqb7QbnvQjnKyFKa1WN5AqlNbqK&#10;WVJOHM8ncgHtLMpavG+FJq11NTgKmXapRJeYIik/kZmt8Wx3W6ZxYplntAJvxVhIyXinMcj5uBCd&#10;5kmE6lX6KdSZUoQiPQgVY394y08fPkBJULKQs5UmzbOYBVMixFTH85ZUMqlAVopYzZBd12Er2dVq&#10;U8WcYixTSuG8Q1fanHViCKCKi1NYUCWv15qqQmmUYhgGLmEKF/NDyFno4RQa7ypNDZawrKL3eZ4w&#10;StN4h/MisFQlryKunIU0pLWEdqR6rI1W1ZghIr6UCyBm+Lu7Ox4fH5nmiWEcsMYRQmC/29F1LeN4&#10;xjvHmze3TNOEmPWTUO3mWYIcvKftOrabDd43dJWQbCoO7eHxSEwy/jnv6bqWTd+SU+Lx/gFjDfu9&#10;iE9P54mH45klBuIixJGcIaTI/nAQ0pbRNM6hCrgqkCslE6KQ/FS5GKcUbduuJFBVRHBVJ2ghjdXx&#10;ppRCouAbzxIjIYZ6TcsYLkOzrXOBhAk8ERuFkKWUFcoPIqKc5oX7x4ca0FEN2DXIRmlNSJlSWKlB&#10;fb/BWc8yLzzc33M+ndjtdty+uaVtGyH3XIJL6vcwWsafvpeAghQWVE7oksXkmeR7WmMwQA4L58dH&#10;huOJ8XxinmZSyqAKKSbCPDPPI6WktY+raj7ouh6qgaPrOtquYZpHHu7vmIZpDUOQvm5XwdtmdyMm&#10;eAAlMTXGOqwXgrFvOxHobiQ8w15E80DbdhjniQmWmBjGidPxyMPDkePxBMbSdRu6vq/HNK2i9oIY&#10;QBUKa42EJdS1qK5Cy8vcexGx5ixmlZiESqaNpes3bHdb+u2W7bbncNizP+yrg7vOjCXR9xu6vuPt&#10;27e0Xcu8BNpNz+3bWzbbHc47ttstN7stv/ubb/nHf/pHvv32G7quxxqDtw6lFPcfPzCdT6RlJqcg&#10;lOKUZO53TowhGUIMxLiQY2Q+j+hSGE9nCUhIIujP1WlujCFG6RukWI2MYhZY5lmMIBpSWuj7jndv&#10;37Df36CNYZxm7u8fmIaRFBPLvDCez+SwQE6EeSLFSNtYGmPZ39zw9s0t37x/z363xVuLRoSMJct4&#10;fQni0M6itCZlMNbRtj2+bbDWo6yY5Zt+Q86Zf/iHv+f9V19z++Ytt2/fsn/zhrdfvefw5i1v3r7l&#10;m2+/xjrDp/tPHIdHhvNRqKzaiEE6BL7/858ZponNpqdvGiGCXtBv9foJYWGaR8ZpIl+CGtAsKVI0&#10;6AMAACAASURBVDIvgfM4cR5E2P3w+Mg0jdKPtAhafTV0Wa1wTkTXzgptKcdqvlFy7XrvabyX52cx&#10;AZyOR8bzmcfHB5YYsd7jjEcVmKeJZZ7EVFcJ7YVMihLKopVZTaPOiWFCV6OHriYgaxzeiYHmeDxx&#10;/3DPOE783d//Hf/5f//f+Pabr/nmm695c3tgmSd84zm8ecvf/f1/4D/94z9K2E/bgobT+cQwTtzc&#10;HHj77j37N7dsb/aVuq5wjWXTb9hut/I5EFOItQ6trZjDolAIU471+qxGlCRmGVlHQNM4+k3HZrth&#10;f7Nnu7thu92y2XS0jaNtHJu+o+taWZ8pMVmJub6QkgQMKIQ85S7ksSTnHVVWE/4wjpyniePpzP39&#10;PafjkWmcREw8zag6phuraXyzUi0vYmxKXs+DUkJavOwnL3tHax22rjFzSZ8ZXJ0xMl+lSIrLSk4N&#10;y0QKMkafhzPTOHN3/8j93T3LNBHmiVwNPDnL3mMcJ5YlMk0TSxDCWJhnDJCKrDkOb9/xX/6P/8qb&#10;d2+42d+QU+b08ChjaUyM48A4TcQg666cCnMIQiadA8uSmJbAPE2MkxynkJIEQlSxeoqRn3/8kQ8/&#10;/cjp9MjxeGSaZzGF1oAKoSKLkHsaJ871fadJQjesE9PGvCz19xMXowEozoOY8FMupFxkHNGX0I0a&#10;CFTKKmiPKZBLwNaAhXUffiGQKS1hOlrjLySyQg2QyjL+a83b//TXGeDH8fybe9rntYMvGeCf1wq+&#10;9Bqv1VUugv3X/8YaEvYrMndhpay+Frj3mmFflrn6dXI96ouf+bdqCi+/l6qBdc///1ITUV84ri/r&#10;Pq/VDV47Rs/PyWXd+MVaA3z5d+VJ5P9afehXn5Eno/Sv3ovfMOxr9Vkf0c9CmF47js/D+V7+/8sa&#10;1W/Vcy6Pfd43X1LWv3SOn/eBL/fRl7Wbp767/q3823XB1/rFa8cx15A99dnfn+pEoDDKoOtcb6wS&#10;YqbWtV5jhfZrNNZYnHMSgGn0E8W+vB6mcAlUedk35Rq9hBKYtSajtZH6lDY14MeglMy5KWaWlHl4&#10;eORf/vU7jqczTbOhabZsNlvCIgFtKUW8Nez3W6iGnVipmdrU7+Xke7VtKzWwGt5mjIzjMQtJ3Dcd&#10;1hjevNmz226wRlXiuqVtWoyCWMPiTK2diLlYaN0p50ptjYzDzBIkZMxZh9eaXdfQe4e+EMS1mN8v&#10;+414CYSwtpoPLco4QDGME/MsISvTOMnc6zxKGaZxBqXECF738rkUQog1bFMxDGICVEVxs93JvpQk&#10;dEwFpch5co1f90am1tkKiKkrJ2JMLMtS5xkx8kttT4zMl/W6tRYjqYeUInTUZRpZpglVDU05JZRR&#10;dF1D1zZCsK01Suq4FVOUoKSwsCyBZQxQFE3TojRCQKcQUiTnwu3tga++es9hf+BmtxMzvVacx5FP&#10;n+6kL1zCB+qOOdUQCFVrmVKrSjVkRtWwwQUymFKwqtB4CYiiQIoZ13Z418heJSaaxjNNEnxYCtga&#10;NqrKJRxQTI1WS2hYUYqizGoepWRSDNzdfSLHxOFwI/tRYzDaiHEfJUFmKLKCvutxCkxJNFYjPfRi&#10;mJYghQKyX6nGbRQYpXHGQDVZSiCeA6UZhom//PATMWb2+wPdpl/nBec8jW+FmFpHfuvsah4TQ7iX&#10;upN1dG1L4xvaxovxtvFrsNeyTJzOR5ZlxllfQyVk/bJMsm9TNRxuGEbGaWa729YgShinoa7jxBiv&#10;UOw2O25udigU0zSzv7nh/fv3HA57YhKT4iXk0RhbDb1+nZNzyjUwtdQQYIV3Fu8lEDLXkGEwzLME&#10;4LVtSwoLfd/TNq2EipbCZrNhs90QUuJ0HBinkWVZVoPgxciaaq1F1dr1U/iwzKtKKawWk+RcQ6Uk&#10;FFHu98SUsEaz3+9Qusj1Dew2G3wNx7ROAmm985RSWEIkLFHWv1ZL7fwyWWmNMhbbtGQB+9ba+5PB&#10;fJoXqUO2PdZa+r5jt9tJqMAlXKwkGWtjIYbIEgPKGIzzbLc7liWK6V6z7v0kJCqTkvSfnDPD+QxF&#10;zoOpwbUKxel04nw+07RtNZ8jyY6lUKoRtPEeoxQlBnROqJJkLFeFtvE01Szs7OUeCXWekLC+kiIq&#10;RbyxfP3uHdvNRozfKZGq2fp0PEqgaQ31UUh4nhCWk+x3JHEAY5u1Dt82Db5pxVBrnQQttD05K5lD&#10;6t+7XkIlpmlEGy2hrlrM4aqu8Y2xbDcb9jc7CT5oXKWGZ3KJaJVkDkJCIS97UFX3GvM0rfduXNPV&#10;kEzFZrtbwxK89xJio+u6SytSKWjjaPseY8XwHlKSsNskoTYhJs6ngXkOTNPCPC3M48z9w4lPDw88&#10;nk4k5F5MSJlxWQgxE3OU/do8MQ6z7GkUdJsO5yytlz21NYrddkPTtAzDwJ//8gM//vgTx9OJaVnI&#10;RfpGzGUd22NOci/BWarnHesM221P13UcTyc+/PSh1jCo9xvE8K5VwRkNJVVj7kwOM6SIKYUUAnGJ&#10;zNPEx18+MozzGnJ6CZpRWrPUa5mSpc8pMLrgrGW33XF7uGWz3bLdbun6vvZzB8j9x7bruNnVUNQQ&#10;JJRtWTifTzLGIHOy0vqzuuxa8yeTU+R8eqj3lDxd37K7PbC7fYN2nmlJ/OXHn/juT3/kv/+P/8Ef&#10;/vRH/vzjj5zGQUIFYpRag/ZgJHjnPAzEmEgxMceI9ZZxHglxwXuLc0bq/5drtGno+57D4cDh9pbN&#10;pme72dB3DU6buu6SdYa1lt//zd/wu2+/5ne/+5Zvf/ctt28OEhjbeJwzPJ4eOY9nmlZClDabDRpo&#10;vcMqmMeBx7tPfP/H73j49BFdEk5rUlikhhKChLcaizW6XmNKwiiR0CK93ovM5JSY52kNKrkE06UY&#10;KdVA3TYtzjW1pp7qXCrrEucc1staNcWIM3KtUdeXBanfhCU8qwFkzqcTw/HM8fgo1PZaL4opXfJH&#10;JEhHSVx4ChJYqWpwtlLUa1mtoYfojDYQ4wx1rNQKlmlmniapTdfxzTkvwewpyfo75zqvybiwhCBG&#10;/izzm7VSb0k51RAhXdf0C2GaGc8Dx8cHHu/vISXCNLGMI3GeyUnWtWt8ltI1vFbmgss4Y51nf3ug&#10;3/Z1vpb1a4mJuETiXOtg9R6whMxqSq61AyWB7afTmYeHB4bzsAIGLqFUlxAJpRQlRQ7/8b9cRTnX&#10;dm3Xdm3Xdm3Xdm3Xdm3Xdm3X9r98uxrgr+3aru3aru3aru3aru3aru3a/ifbNJ7+KtHopX1GVK/a&#10;1+eE8pfP/xK57LX3+5LR/vI6XyI5vfbzS5Sr5+Lf5ybwl8LUVRScyyqyfi5OfS6EeP7ZdBVZfckc&#10;/vz7PP9ezw31r4mtf0tI/Rpd/nl7SVj/Lcrca0ECXxJVf+k7faldBHJruABfNs5/Kczg3/5dPXe8&#10;/K7qsySDzz9rWWnnK53SVkGpvIgYg80ToR0j9CnrnIgRlfSfKneuZvcnysjz47caCXLmCRinV6Kh&#10;0Qbr3CrMarwXQbW1IuQIkcZ3pJyYl5m//PAD333/R5q242ZbzUtKDPMpCplE+iYrrT7lTEp5pR3I&#10;d5TPrBATvNIiWog5kwuM88z5PLKMI955ISQoRcyRjJhRdKVyPol7ZaBonNDA47Iwz7P0h4tgJIt4&#10;zzi7/kRd+kslBuSEruJrV4m5+5sbbm8PGC2mMFMNqKjCzX6LtfKdp+FMiRGn5ZyaajK9UDtzzpQs&#10;gsaURRDnvBWTvzGVGCXvIdR7MdM46zBarWEWMWWWkIRmScF5j29aslKVlmUAOfd3nz4xjQPbTshq&#10;QsSQc0wlXqsaYnARi7SNrzwd6ecpJrRS9Juew34vNGx9MfSnVRyVSiEVEdCEGMkpS5+odGlrzSpM&#10;V9VYpxQsMTBOEyjoq2jROyFk5pJqoIRZjfuXPi3mVFbSztu3bzEKvv/Tn0hh4fZwwHu7irrtZVyi&#10;ME1zpTkhJuZKSbsIjOaQQTv6zY5fPn3kT3/6A23nqwFQBF7TOFZRbBLTZd8LtawKp+YQSDlzePuG&#10;pvFoQOVCiYEcYj0OIpBSKGJKbLYbIVyjSXGhpCRkeVH9oKswT1fSDRcyVM5U+bQYcKvQ1mgJTghB&#10;RFExzFUEJ8LNvm/xzlaSTUYbJeOAFYGrQkTOJRcxc5W8UmzRmjlEbg4HHh8fOZ5PLFFCCZYw0/qW&#10;ftPhnJDFC0+klBDk+gwxVRGYnFuhujdCCzZ2NWikGDmfz2RVMNpVolESorU2zNNcx01LjBJKMIwT&#10;MeRVvJyzCL26zQbfOJw1vL29peRECgFjxOzfeEfJmWkaWeZZgikaX8MnhDJktF5JXxfCTUyJlGXc&#10;tNYJxYWMuZg0c6XWKcdFLA3UQAPq66nab+S1UinMS+DDzz+TYqBp/ErMbqqA++7+kfMwPM27iJDP&#10;Osc0zxyPjyxhYb/fczjs1/HrshYJIYjYv/aLMI+UGDCadVxVdZzpuk7oOzGRlmUVbnrnGMeBsEhg&#10;w0XYbS4UHis0mZQSvpILN32HW4mCkFJcyXeFguj/5ZhkFLbx9epVlYgmlCvnW7S1GO/xbUPTdaIP&#10;VGLY8E2Db+UxzjWVftbUPm5ZQuLh8cTHT/ecz0farqPtupXyU5JQK721NI1Dm8+JmrlkMk/zXSmX&#10;cepCjIQYZcxOOVNyXEWNzlkRsu627HZCUO+6ar6tlDBrhW61hIXT6ch3333Hv/5//x/3d5/ouob9&#10;fsc8zzw+PjBPE6UIhTrHwDQMLNMgosywMI+TGExnMeDGlEhJBMDHx0c+/PAjH3/5hbZt8V7WBufz&#10;mWGaqrlDi3hY+GhiagJyChhVcEbRNZab3QbnxMi9LDNt27G72bPfH9htNrRdR9e2dI1n2/d0TcOm&#10;b+haX0M3xJRTYmQeTqR5oqRSheJAkTmhVHyqreTmmLL0FSvjIkpTKsFziYF5mWj7nrbr2F9IiJ1Q&#10;Kn3juLnZsbvZcrjds9l15BIx2rDb7VZCu28aQgh8/8c/cv/pE0YroZFWyrp3Ftd4EX5ai/Pt2g9C&#10;QQwd1grxsO1o25a2adh0ncwTqqBKRmuhPhqNHOtqUKdeF9ZZ+k3PZrNZzSqtb2isZZlGhvNZjBe+&#10;4eZGxMVOW1IIpBSJIVXfhhxvlJCxu76naRqhUVZClXUSbNO2HW3fYm01AjSNhCZpvQp2rXVsNpvV&#10;KGWtYX9zw3Yr9GxTw16cczjvmeaZeVmYQ2QYJra7G4z15CLr3jdvb+m7VgibStP3HY1r4GIhyqWu&#10;p+Q6uYh4VaVPpSQuj5wq+a3xQj+soROqlJUKpyTdBK3EGJZSJic5LhdSrYToJMZxWkldKQqNLIVI&#10;ijMxisE7AafzwMPxzOk8CCl1nBinmXEcOB6PnM9DNUtZmhqWoo1CGTEyxShrIFP3M2LCyavxRwjF&#10;spZOKTHHuYZzILTInC67BREzFzF3hZTw3tU1g8L5Fus8ZBFdkzPTGFhilAAApdkfDuz2N3RdUw1m&#10;NZgqRE6nI+O0cHjzhjeHW37/u7/h26+/xlnLzz/9RI6R8+nEx4+/8NPPP/Ph54/MIVGKwrlOAipq&#10;WFfKsp8IMTKMIyllbm72YjpSmtZppnHgfD5yd3fPDz/8xPE00LQtfd/jG6EOTvNMKiLgvhD5Yko8&#10;Ho/c3d9zPD5yHo5M00SKiZRkPpymZV2bXNbNzosBJ6UIJfPw6RN/+fP3AHR9R7vZ0vqOXCT8SGtb&#10;Q3dkD7TugWsIlyjSoTwrRbz7Kwnwyzx+sY7y0uD+W7WX52bvf89e+GlvW54vyy/b2Bf//4IAftk/&#10;Gy2H4PK7GlqRBenH6pFS/KqOsNZQEPMPl5/1P9nulRpEU57M3y9qP5/VIdaQOlYjh37F/P7vDUd8&#10;WXt41ZDM50b912pcpaLsLmOaHJQXv+N1uvxrfeEZM54Li7t8oe/ouiZVXAJ+iuxLla5mK/Wbfep5&#10;7etL5/C3juHz3z8PU/i36nNfquOBmFm+VDP79bG/kNrLZ8GHVLrtZ/36RV3rtSDMy9OegO31HDwz&#10;w18yzbSp1Fn9RBu21mGNhBcqo9FWSNBijnSyHlpp4HkN8roQ5y/rpeqoWf+di4TMUYPphDpvKj1T&#10;iPClGnxdpYmXWq9ZUuLnX+744ccfmaaJTd+z38tYPU0jOUepGQAlZcISxcSrdQ1nLM+CE02d02oG&#10;XJE1j9aK7XbDYb9l27eyB0JorI1zeC9zZqn0ywsZ+nJclFZkMvMSGOfAGBLlYnAvQmve7rZQw65Q&#10;Soy6ReZQ6n4CZE/RNg3eWryV2k0pYk7WRuGsIebCMC3cfbpnPA8YCk0rwU3zvJBTQSup02grgVvz&#10;ImuI3W7Hpmsx1fCUc5K6VKXLaq1IqZK+tdRFQpTApRQjIUaUgn7Tr+syq2WszVzWDGUlqGttmOaJ&#10;aRyYp4EYAhpIOaIo9JuOpmsklNA3NE3PEiLTPGO0oevFGJpLWfutNnodLy6BYKUUttst236L846m&#10;bYgp4J3j4f6O0+mRlGW+1UbWZyknVJHQ0EuIZi5iFq/+cHIWgyskNAmVIo3WeCuBObFkuk7qCtM8&#10;siyT7EvmhWE4Y7yrgQAGstQQJazQoo2nKFONq0qCFpqGpuvJBT789BPn05H3796ymqC1QSvDvARK&#10;QQJPybRGY3VG54A1ErSpjVyDYRaDoqp1tBAD4zIJoboUnBXTeF2+1SCjxMPDA+fTsIYg3tzshD6d&#10;xOxotcLWeqyutdZxGHl4eBATZddJ2IWSYB7vrITrWaHJWrkIGQYhtuZq/CYXGutpnGOaJ0BjtQQQ&#10;2WpSdo1fa2oxhNVA6duO8zSz1HX5jx9+JuXM/naPNoZpmXk43kutKWaWWeqLba1hXoIqhWCr1nW+&#10;VpmmcWy7nsYaCa1Eas8xBpZ5ljqRNez2B5xvJBgxJTE+dh0fPnzkD99/z8e7j3y8u2cJic12R9tu&#10;iEmCJlLOpFyqwViOuzbVMKu0mLSdI4ZQDbS2XrcSGgCFrm0pWSjufdviax2+1OtS6rPS/0/DyDBO&#10;bLZb+tZLn7nMyVnqgqpIPV1ruW4lGDQQl0XqAcpy2N9ijeb2sKVt7Tr/GOPQRksdlboP8A3KWVzT&#10;0HQN5+MjikzbSICihJ4azudBQtOUjF0FIdIb53De4ZzHORk3uq6jbXytHQudnfqZtZI9bggLJUfI&#10;GVUUVpsaGHwJomxWc2xrLZvG03lHYww5TJAC5LjW7o2za2BI41u6tpfAtwyxiIEyhFhrdFJbyjHL&#10;+bISEmg0aKspStfv1WJcQ1FPwYCqSI1WQtYUS5oJKYgJuoYGGOtQ9bpo26YGCV/o4AZrZYxRNfy0&#10;JDHJruuYXMgZpjng2h7Xb6DONUvKON9gncd4j/EN2joejkfu7u+Yw0LRCt14ijFkJbX6mJOsr2UB&#10;jTYG33rCHNFoKFpCHDNMIfLLx1/48acf+OHHH/n48yemcaFt23pPYmaZZ6Z5Yp4XSk4yPyrIMZBq&#10;f2wbz+5w4GZ/IMbE+TwRAtw/nPl098DDaeA0jtwfTyjjaLqWzXaLd45t33Oz3bLdbui3W/ptT990&#10;nIeRH3/6mWUJUBIpLnRdU+uZk4R0LItcDzGSY2QaRoZhrPNTwlupU2qd8V4M9KfjA3cff+F4emAc&#10;T5zOj5QU69zv2G13bDa9rD+soWk7djc3bG92dNstvvG11miJWebmsCw1YGBmGCfOp7OYkbWm6Tbk&#10;otZgaa2Qe2R1zdn4hq6T8WLT9/R9x3bbo7XmPA7cH09o2xDR/OHPP/Gnv/zE9z984E9//oG7uwdy&#10;hrbtiVmCVcdhlLXVbsvh9i0FxTSMnE8njg+PjNMsBvkcKKrgvONmt5MavbVYXSgpEiupPS6B88MD&#10;w/lE23kOhz2H/Q2bGjgi41/GGk3jLY2rc4TS3Oz2bDc9rffoUiRoo23pNzd4LzXRN2/kXor1Da5p&#10;ZQ1TFKZoWQ8hwRZSc0019BtSFIO3hLhqfDVVq2frzywJUvV+WjXAp4TRrKEqpSQ2fUfbNLTO4ozB&#10;ebveLzRKyf2EeZbgYsBqxbIsMvfIDUlMrU1LUHaqRPtUzzdoVSS8wWqc9XLvEi33BGKR11tmxtOJ&#10;vCSMlnDQknmq69U9nqlrm7AE5jARU1xrQhIKIGFHsu+WNaV1HuebdS0yDSMxRGIIOGN5++aW/c2W&#10;FALLImGa0zgyDud6DJ7uE2mr1z11iJHjODKGzHEcKMA4jk97raLJGZalhkb17XqOLuGyxpp6j1PW&#10;4955tNIMp4Hj44lpGNf781KbC0zjyLQMfPOf/8+rKOfaru3aru3aru3aru3aru3aru3a/pdvVwP8&#10;tV3btV3btV3btV3btV3btV3b/2R7ToD/t2hNrz3uM0FxJda8/P1LIfFrItjXxMEvqVKviWtfEstf&#10;fv7ngs3X2kUE/Py9Xn7Oi/j65Xu+JqJ9aRK//Ps5Rez597k8/mK4fmmSfknR+pKh/0vH4jWylnpF&#10;ZP78eStV7ZXv9/LYfekzfEmo/9r3eUkne+15X3rfL73X+nqv/+HV/re+1iWZ/yL6tVZEY9pgrFkp&#10;WM75lfjrjF0Fh66KblU1w1/M788p5s8Nlk/SalVNQk8mLOvcSoS6EMB0FTla69DKVPGwmF8fjke+&#10;+8OfuPv0iPcd79+/p+u6SvZaCCEIRbEm9Mco9OXT8UiIEVcppRfzjlGKkIQ4M02LkLSWwDDOTPPM&#10;pheSuBCn82pgUMDxeKTxjdCKrJP3zJlYCRspRaGMG4NCV2GhE5OBUkJSqyYeIQpTP78IZC4EQyhC&#10;vuh6Yljw3rPZ9Din2WxalC7oSqsgiJF0JWXVc57rNapQhCXw8PiwmrW0EgGS0pplWUSQVUr9bHk1&#10;SsuYBTEr5hA5nc8iiupa2q4XH5QS9XypJpCHh3umeaKtx903DZvdVgIFUl6tEClGoalVsn2sNCpU&#10;Fdkbx7u3b3l7OKzE65yiGKOLKJGnZWFZFmLOnIeBUuB0PpNypm39kyG7mrecuVB7M/M8czydOQ8j&#10;N/u9ED0vQQOIAU1pWw2kqZqQ5NjGlNDaiBAvRr7713+h9Z53b98ItSVGVD3O2ijOpxN3d3disrea&#10;rmtFWGP0SqoOsfB4OrPZ7bBeBNpd19K0DY1rhKQ+jdWwotDWopytdOmR8ziBUiwxst3t2G42IgxK&#10;YhwOy7KSXWOMUJ7M2dZ7CRFYFnIVDV4MgxeCmYhVnyh1qYgBsGm7em5FdG6NGOAppYrEoWvbarIw&#10;tI1HkUUYmJNQtHxbSVuFEJZ1bLgQsQEy8N0fv+f/+r//H06DCB6XGITCftgTY2Kz7bHaMg4nYgw8&#10;p2SdjkfGaapmPjHyaGvY7nZs+k017mchEBpDzoVhmsTY75xQqVMmx4hRYoRQWhFTqMe2MIWFJUSM&#10;sSt1JZXM8XQECptNx+3hgMpFxHsx4L1l22/IqfDzzz/zy8eP+FYEvCEsQgE3rpJNxJygta70Lblm&#10;tLVyDut5QBlQVfztZUzNlJVUAmU1N4Bcl/OygNZCqkUxTBNhCVV46DBG5gchlSvGcZR+BDU4QMwl&#10;Fwpj0zZsthv6vltpaUK9ElGb9H+DIpPjQgozqgihrOQs85SzQGaa59ofPX3f8f7rr9ntbiiVFp9T&#10;fDoWRujUQosTEvNmu6HtWwkTsUbG1k3HZtOJuQYRJgs5u5BruMBFUJcTMu4oXU2mmWmZCTFU01us&#10;Bs4iRMFKDr6Ygi6ixMv4vrs5CL2r64gp8PD4yLxMEtYgMwfWatq2qV7Ty5oiPzmZKqn5YvQoVUyI&#10;EvNSqvP0EkO18Iswb5lHue7INM6y227o24bGOwm9yIl3b2+5ud3TVQKe9559pUk9PD6w2W7RWjGc&#10;B6ZpXMdkrYRwdX9/vwpx37x5x/bmhnlZmKaRmEL1QmmslrHQNY6u73DeiXE8LEzjzHA+cz4fmcYz&#10;cZkpOYjIs8j8IZkwGaoZvmksqvYHYyxd17LdbdnttvS9BGNYIyQ3rYVyVbKMhVZrEaoaLa9JrkQ5&#10;XY1fZjVQG60ZhwHvfKV536yGbZAxXYw7Hue9XJOUGjKjGIeBFBasKfRt8xR8sztwe7ilb3u2mx1d&#10;17KEUM3aAWM1OQSm4YzSir7rJExgWQgF5iXw5x9+YAmRmDLjJCaXlc6mFM5avDXyvsZUAlyBHLEK&#10;tMrV3CB99zIXOuvxrWez3WC0mGlyFKNT4yyNE+Ocs/aJUl6UhDh4L33JyZrTVrK7Uno1j5v6PKF+&#10;WuY6D+xv93Uc87Rdx6bv2fQd203HmzdvudndMIwjn2rwzjJPhBBo25bj6cgSFjGtWaHKyzge0Ubm&#10;3WleuH88Mi8BtGG33bDf71bjyDicOB9PYkq70NFqQFSmrOFSr4WNQSVu5yRrsVKwGpRKdU0j67gU&#10;AiVnWQ84T9v1bLc7GR+NmCCU0ZUoK2veGGIN7Xgylimr8W1Pt9nh2x7ftRLEYaz0TS1zyPF05sOH&#10;n4khYb2TNb+XgAGjDSFGUhaRckp5pRKu1GYtawU5DpZ5ERLthbJNuZAHHUY7jHGgDa7paLst292e&#10;7c0Nu5s9b96+5c2b2xpO0XC4vaXpOlzTsL25YbPdiqmlacRU1vU11MAyzYuMK8NI37XkIGuXznsO&#10;NzsOhz1930oIwDDyeDzy+HhkOI98enig6UTQn+taJiUxp1gjAT2N93jn8NawaR3eapyx3BwOdP2W&#10;P/7xe/7wxz9wHkbevnvP73//H9gfbiuxV9Ysl6CaOYgBIcbENE8MwyiUytOZcRzr/sgwTeO67mq8&#10;x1hFzpE4Tzw+3DOezvz5z3/hh58+cXd/4pdP93z8eM/DaUA7T1GacZGApxgjKAhhqWvvanTST9jp&#10;d38lAX6ehlfDA/+tYLzXnvOlUMAv1Whe7q2/tIf+Enmez/796/pHjYt7dR/9qz39yz26+jI1Xb34&#10;3cs60FqLeWay/2uC8v49f3sZZviyZvPrx3/+87LWuNQQnj//tTrVr03nnwcPUn5db7oYUH+ONwAA&#10;IABJREFUzl8a+NcaFOWLwZNfCmR4zZj+Wj3sZa3pZdjjb5Lced3M/1t1qX9vLfLpOH9+XH+rJvWZ&#10;KV6W+/yqcvTZdfC52f5CZL+EAFhjcNZVk3A1nRpfieB2DWlRqGrQYzWaZ15cr4rPiKfPj9OlFqWN&#10;oW1aCfWrNSJrbc1heKqdnM8nPvz8Ez/+9DO5wM3Njq/ev8OoGpCkZS29BlQauxI4L+vmtV5SAwJL&#10;rpRMwDkjxlojdHCrQZWChmqQVuva/7Lf9N5XE7ns/aZp4XieWGICpZmXZTX2bLfblVh+IWBeQvzW&#10;YJ1c1s8qQXIGbTQhJpRWvHnzhrdv3/B4OjGcR8ZxhpLpeyFxW+dqqIcEzbVdizFi0jQ1/PJmu8U7&#10;U9eBWaj2l2sEmc+1leCaSyBmSmIOgmq21Iamrilrqtga8JhrkN7lGhcjfpFQrHFimmTf/Hg8gdK0&#10;fUfXSaiM1h7nGiiwzBPGSFBA17Y0bUtKUv+zWvbs0zgKVZkia0rvaZuGpmkkEC0nnDGcz2dOx8e6&#10;LxFTZd939dw9jTtSB6zfk6fglpDkfBslfUKIsBbjPP12g2s91mpCnEkpoFQhpyBr85JpnKz7NbDf&#10;7VBFwttyDatQ1bBuraXpGqy1PNzf83h/z7u3b3HeEWKoyRUa7RyhhlRCYdv3tM5gargVScIpNGLy&#10;TblUA7whlsQwS0DSJezEOYdRshcvJdbAhSLk02nGWjkHN/sbnLOyV8iFeRpIMdT1n4EC0zxLndNZ&#10;mrYlpohWElKZUqx1Qk/jvdREl0VC0MZR6jQ1VNFozXa7farnPgtvaZrmafx4Nj0ba9HWMobITx8+&#10;8PDwwOl8ltC3vicDqWQ+fPgJYxyN7zgeT3WwVWtgzsvafgiz1BeVkrVr16CQQMNllvV5CFJbleMs&#10;YYsxpTUcIOXM/eORYRoZp5HzeeD+8ZF5idzsDxjnmEMgpCL10XIJLRTatRBq1TpR55RquGBeQyfb&#10;RvZeVmsu8blxCRJueZlvtFqJ6sfjiRgifS+EelvPoezxs/RlJJxS1wDUGIIEcyUJtZSA0Iyzjs2m&#10;o/FSx5mXQIrPzpuuyStK1hTWW5QWUvRwOtG2LbdvDjhrJfQvFYZhFMOlynI/wXiUNjhn8c7TNC1t&#10;23Gz23J7e6Btm2r+tEK7VwqrtNC4l4Uwz3J6a2htSol5mnh4fOTT3Sep6WjD3cePpLCw327ZdC2N&#10;9xLcmCM5LIRpWr97SlEC46xD1b1XLgqtpU42TDPn8yA1d2spOUOpdYZ6fpdlZlmC1KCMIabE6Xxm&#10;WuZ6P6GQUqwxdU+BMs7JdSA108s4pta6b4xRakwX0vvlnpA2EgC2SG2uKEXKhSUkTtOEblowFu0c&#10;uRhOw8TxdAJjcG2HMpYP/z97b/YjWZLd6X223dW3iNxq6SY5pJqcAQQBGs2bAL3p/8dAEkSBw26y&#10;WVtWxurLXW3RwzG/GRkVmVXNV/oBAlkVi7vfzezYsfP7fTe37E8nIgmfInOEUz/ycDjycDhw+/DA&#10;3eMj9/s9x66nH0aSgrqqWa9WWGNYrVratma9WdOu2/ysiPlKCpCi3HPDONB3vZCkQ1rGbD/NTIMY&#10;0gx9LzW6LI41WWhbVTUoIURPwXPoOqLSvPvqK06nI9vtmqauZOzLZrHnHMwYTVEW1G2DD4FT33Fz&#10;d0Pf9wx9ByESJo9VGr0YakqIEDgt+0lFYVmtSprSoXViv7/n4eGerjuicq7Tn04c9kecLUgx0Q8j&#10;x1PHNM9iLJ3NpFBQlg5nxYDGTyPDMDAMA8eT7HPMo88EbsSUr6pkrZnPMSmKGFqLiNkZS9OI4WHb&#10;NDmnE9K1LQpiglevX/PXf/03/O53f8X11RuGcaYqa4qiZN2u0EryNIWIsn2Q+6+qa3a7nczjNteP&#10;jCaGbJ6XAjrXT4auRyUx75R9kJE4iwh+noQAvlq3bDcbqTc5J/uVKeU8MC51paqqhITuPbvtFat2&#10;Bdk0JyTJk7S2rFZrNrsNVV1jihJX1tiiBCOi6vP4lVQiRL/cfzEGEbJn05QQQt5TsLL/l00eldaL&#10;Cb1SJhvtZGNFJXmZzkbdIeeBcm2E+B79LPeQtaQwo1LCaEPhLLvNhu1uKzVPaxZj0fP9a3IdXikw&#10;SosRhlKYbIxhjEFpOZZpHhfxe9ed6LueeZpzXp7zoZxbnNcRSsleyjSOuaYt89b5+p2J7+eaqpgG&#10;KMlXrdwH+sle3Ns3r8TUYNVmg4NdHicajDXM00SI2RBKn83lZP84KcWx63nYH+nHicf9nq7vaVaN&#10;GHDltbwtxHBQ5dw9pURhLHVdixFMU2eDTlkL1VWVTTZXeW0k50MMieRcQuTdf/5vl6acS1ziEpe4&#10;xCUucYlLXOISl7jEf/i4COAvcYlLXOISl7jEJS5xiUtc4t8Z43ACvixcfh6/bJL9pagdeNKIaF4U&#10;Pj8VfH+J3HWO5w22TwUUTz/7S83Y58/yUoPuueHzacPWuXH2EyL7C5/lefP3c1HHS3SxlwjnT5us&#10;n57n55//+XE+/92Xjv+l83M+9y8R7D/3N79Gqfu16yaCwvBig/VvfY3fcn/mW3L555Mrp8iUX/X5&#10;PyJ3QWdysMpNAucGBK1tFtEIgc4oLVTxTJGRDX6hdMUsE0jLsyHCR5WbY4BMjEnL+z8VDGgtAmed&#10;RdtFUWCdEwGIkYZVbXXu6zSkBOMY+HDzwPc//MTj4cD11ZXQfEtHDDE3O4jAzJjclG0sj4cTk5/F&#10;2b+qKFwW2fqZaZ7puoH7h0fmkCirinH29ENPWdVZ+ChNU8WZJuxnnBVatVCrpQk65Pd3hVAMtNYY&#10;VyzCpIQQkYzRFNaisyjdByFlG6MpK6F/yfXNTdZGBGtaJbbrFXVVYI1amoyjn9EIPX4RD8QkDWGI&#10;QYWG3Jwtrxsz8Wqz2aC1ZprPDWJJGoKHUZpJtUFnOqKPSsgh3YmYkGbVshRyclJgrAgDnSUQ2R8e&#10;2aw3NKsVtjCUdYVSOtNARbClEfGitVYI6NPE4XQiJHCZ3lOXImKfpjE3trAQWLuu5yE3s5y6jtv7&#10;e+Z5FhFe4WhXdSZoeFKQhmylNK6wxJjoM+XTGMP9wwPvf/qZqi7ZbDbSFGSs0M4QOsQwCDUieC+k&#10;PGMoy4LDfs/3f/4zbdPy1ds3pBiwRmioSgu9HSUNX1dXO96+fSs0t7IQsZWTpvzD8SjPhHPc3t1A&#10;CtRVTZ3J0FVZEmFpeFbOUdYN8+wzRc+SQJqOSEtDk0oJP09MkwiTY4x0pxO3NzdM88zu+kpoewn8&#10;NAm9ZszC79yEdJ5PfKbGdX3P5GdcIZ+pH0dpQgoeY01+bqUp0fuwCKwf90e8D1SZeP7RKMVkMYVh&#10;GMZFMD3Pnr7vhcxblJz6kf2xo6gaUJpTf+J3v/89f/8P/5DnX0NKkWEYsrhQngcUjMOUBfAi6jPW&#10;sdluWa/X0pTtA+M4iUg0U2qPpxPeB5q2xRoLMRKmCZ0SVVVhzuNcFnrEJOfiLCyf89hjrOZx/8C7&#10;r97x6uoanUTATApUVck0SoPZME50w0CI4MqKlAIpSqNzysPpmaBNFpskFO16jSsqyqoWIryPC+F3&#10;Gkd+fv+BkPLcqMgieDKNTxp0Zx+ExqsMRVmz2myFSqr1IuoOEXyI6CzuPs9/VSUNj2djiRgj7756&#10;x/X19TI2eS9N0nLdQalICB5rhM6llVoaqM+5lFYwDgNd1+W5Q6GMoV1vmeYRRWIae6FLx7AQYs9z&#10;/zD03N/fYa2hbRtipgw750ScnMfRM33PZpJa3ZSZJuY+NpZ7EQDIeNNjnMMYQwiB7tRxPB44njqO&#10;p45xGBgHeY6Sl2eq646k6HHWslqt2Ox2bDZb6qamKB3TNHE8HNjv9xwe9hhnsUYEwt773Hyem0Mz&#10;li9l2nTKuvjgP5o7pAQ+Uxzl3GWiZIyoGHBa4YymKgqqwlGVDqcV89BjjWLVNpROjFfOjX7rVU3X&#10;93y4uWGeZ7nXcxNhjDL/xpg4nI6sdlvQhna1RjuHMop+6Jj9TFGVtE2L0pqiLNlutzgnonGttVwj&#10;rYkxcDoeGboTY9/TdR19NzAOE48PjyJ2rSqZM1OEGCmsYbNesV211KWjqQrq0lIVllXbsF637LYb&#10;EYLGIOIepTJ9UGij292OzW4rZPJaaJP5TYTyFwIaIVE1VZ0FgSnT5MRYZBhG9o+PHPZivJHyRUkx&#10;kHwg+Jk4i2lOWVQiiNGOq81uOR/TNC32Qlpr6rKiKiVfGsaB+8cH7h/u2R/2HLuOECLz7NnvD0zT&#10;xKpdsV6tKKxDq4hOSa65NVitMEqOgeCFbqrFMEUpIWAarWU8yCYIYo4h4gd5LjyPD3dYrSgLh3WG&#10;wjkxpPDyrFkt5C1jFEV+7pQSocHhcMB7zzSNjKMYSmijhYquEAONtsmmTdmMQH3MrdvVms3uirKq&#10;SClyOh4ZJ5k/+r6jO514fLjn/v6BlM7mJpqqqigKR9s27HZbNpsN2+2Gq62Y7RwPe+ZppLSWeegJ&#10;s5dcxWg5TmvlfrFGBH3Z7EaeSaHoWSPEwzgHjvsDYZ6pKotSURrOc952Nhwij1kmj7URhRdVg5jd&#10;WMecIj7Il9IG4xwJTYwKZS2urLBFgTKOomxoNi3Xr6958+4Nm91GzEhcNprShnkW84TTqReLjKQI&#10;84TWhrqucqN+FhcZu6xt/DwvBkY65//zNC1Ex4hQescxMIwzXT8zzhHjKuqVkOra7Yb1bpfp2UkM&#10;i6zBFWKY1K7WFGWmkIZAQKGNpW6aLM5Zy/y9WlFYsxgxaMRUYr1dU1Ylq3bFdrvlzZtXfPXuLWXh&#10;xKChKJjmiZREfFgWBUXOS8qq4PfffMNmvcqmDYqYZuYw0w+jjHVFQbNagRYDmbpuiRHatuHV61fU&#10;jQhxyqoSKmRWKThnaeoWezaVKRxXux1XVztpVrcWcxbWEYlBSHdTL1TfVd1Q1y0hKkLShBiEOK41&#10;yhi6vuPfvv+O777/jvuHB4qqYJPHEyGtuWw8IWPKq7/9n//C+kr34hr2cwLgp2vtL5nPvbQGf/69&#10;57WMl/7m12oKz+s6X6oz/JoR3q8J1Jf/ziK+cy3lnE9/6fWe11d+az3pt9SblFKf0Aifv985/zpf&#10;s3me6fv+k797qT72Ul3t+es/rzV97nvnf59S2MVv5OXr8FvO52eNEV44z09NJn+tjvRrNarze58N&#10;BJ6e21977Zd+9rlz/+Lv80uh/8eanvrFeZHT/Msa4JncLYI5EVZrZbDGLaaJ+kkNIj4xL5P3/qUx&#10;xlNjyvO1tsZitRjXnY0Zi0LmqwhiCGNNNlxSjPPE4djxb999z+F0QhvF9fWOqiwojIzdH+tess4U&#10;SqNfTDzP40kIYTEryjp+TCZkKmKujX00JNBa5vCURW3y/yaXuiQ3n8ZAP86klI3GxpEUI3Vd0tQl&#10;dVVITUif7385L/M8ixFNiB8FUwl8jEKpjwFTOOq6xlnJSe7u7lGwCN1dpsQqK+P+erPh1atrIXZ7&#10;j3OO3Xol758poCab8uilnifX3xY2E+CzIYGzNE1LWZb5++c8WkwmQxaIq2xEFuP5GRBicZENEkOM&#10;HI4Dx+PA4+FAXVW0qzXOlbn+ImsgRWLOJmliwGSocl4asiBt9p6Hh3tCimy3WzbrtQi5jRhMCTxb&#10;1k7TJDR2qX9BVVVUdb3QvUlSuzkbGKUUPpo3xkCIH+uoIrorRCBl5BzFhFDVu5PkisZkYwM5H/M0&#10;I5Jk2GSzwkgi+EAC3Dm3TGKSOfY9//xP/8T9/T3GOsqqAm1Agy1KMUnShlMv4khnxOSqsBoDWXw/&#10;M48TIUb87FHGEJTCA3OIzEHWxoAYZbkim3blMSJGTqeeEODVq7e8++qd1C1zDhy8x2fqsRj1Sl15&#10;HCcZibQc01modjZ5sNaIMYMW8eacawhnIwhAPq/SlEUhZp+5XnQ2+9RaLzVmYwXxHWIgSYGcfph5&#10;f/MBUDRtiyvl/jobYiQUr65f45wIO0MIn7xHeuoYnIXuKpualfk+PJvZzHNYjEWlziLi97ppFrF1&#10;TCKM98EzzjPTNDHPgXn2PB6PdMNIVdckY7CF1FpDXlOdjVfPRscx3//TPHM6nSCvVZw1OJvXX1Zq&#10;eRrouxOKRFmUYnSCrPv2+z1jNoPYbLY4Y5cthMX0OMYsTpSadsii+zD7LFSWOmFSCusMtrCgEeOu&#10;yTNNMu4+7h+4vbvj5uaWh4dH5nwOSCLwvL25YZwmmlVL4VwWF8I0iJFn1Va4bNqrlawt121DW9e0&#10;dUVT15TO4rLgs6kqCm3EmDREdIroBHVZipiyaajKUurNfuJwPHB3e8/pdMpCVYWfpmyeBjF6QF4n&#10;ec88jIR5kmvqsyGjUmKaqA3aWKmv5XE8oZhmT9+PTNOYycX2PFEyjhP9ODLOs6zrQ2DOBh4hRanL&#10;h0jI9oZ55EZrmX/ik/xiMVJJ+fu5jnw2KK6rmpQUQz8yzx7vIyHBlBSnaeSf//Xf6CbPnBIBzRjE&#10;uGF/OrE/nfj59pb3N7f88V//lWPXceg6bu4f+cf/8Uf++//z//KP/+OP/NMf/8Sf/u17/uX7H/jz&#10;dz/xw4/vedifMMawWsm5VypSVwVV5agqR1OXvH51xevXr3m1e01VNaSU6LoT++OR4/HEdrNju9mK&#10;IY24lUjOkM32qqpiu93w6uoVu92G3XbLarOmWbUM04gyhq++/pY//OHvadsWlRJ1XVEXBX6Ylhzq&#10;bM4RY2QMnpAC3dBzOBy5v3+g63uKosAoQ/SetlktJjlVXVNUJdaVC9XbaEVhNSnOTFPPOHQcjoe8&#10;v1JRNRVVWcl8EcVYcX848eHmjh9/fs/xmO9LLeJqEXtPDP2J0/6RME1EL3VibSzT7Jd84ur6iutX&#10;19j8/tYo6qqgyUYeZVnQNg1lWeS6jWW1agExEkgoUpJcp2nFYLKuSt69fcW3X7/mb/7qW779+g3b&#10;TQNhpqor6qbKY5aYEJRlQ1tXOKuwClyurZAghbDUj7SC6GWsraoSg2YeJzH29Z4YPFVRLPO9NbK3&#10;ZLKgP4WZFMXkUWtNVYugf5pmDscT8zyzP+w5nE48HPbcP+553B/YH470w8iU58WkDRgjcy4qG5tM&#10;JBVJyFzRNC2QDed8+Jhzw2JUqI2DbPxISpgsjkcZQhKTE63E6EjybJvr7YFpHGQPInjm4LPRUFzM&#10;isR4ONLUFVXhKAtHXZZiDlIUYsZ6rhtnQn1KUfbisqGJTtnQyGrKUvZitVEYK7VRnY2CU3raYyDm&#10;quf9AKlV+8XcRmupuZVlKU+TkZqRyfu+2mhCCDR1IzWfZa2REyDCIqTXRgyty7KQPcK6JiFr1Kee&#10;7LIHDUZbqrplvbmiqCq6fqQfR0JKaOM49kP+b8kfxmlimsTUuM9GGtZZfM7LyrKgqiraus7GnCWu&#10;sIup53k+TEBRFLz5w/96acq5xCUucYlLXOISl7jEJS5xiUv8h4+LAP4Sl7jEJS5xiUtc4hKXuMQl&#10;/p1xFsCf4zll6nkT7EsC5vzT/O/LxKmnQvLn8RLt7Pzvl0jlT4X1z+N8DAvxM3+dG2qf/t5vaZ7W&#10;maK0LERzU9nTz7lQePM5+tJxf+6Yl/f7BRHs0795+vPPNbG/1Oj8XKT/9Py8dPy/hcj1WxuSnzbR&#10;/1oz/fPXe0mI/0WBwKea94+/p/Xys+emAwqV6ddxacQgqaU56kz80tlxH6VJRihPQku1qNzQWRT2&#10;04bAp8ecpCE4ZnGjvFHmj6Snzc8pNymo/LmlpfT8usZoiqpEa2ksFIpDboawjv3hwIcPH/jHf/z/&#10;AM12vWG72VBW5UKHU0ru46peoWzJzd0dxllW7QqdKY/n8zHMMzd39/TDSF23HDOFp2pqVm1LYWwm&#10;wGiCn5FmIiMiqEzUmbw0BYWURGhSFJnQoolJCYUgZdJDFtsYYzIdKDJOI+M4UJRCllXq3DQTmSdp&#10;ljaCwhDxeqavGmWYpxmlycQEiw+eOcRMVjs/rwGUNLTWuakppSiiZ6TRc46J/X7Pw/0dw9DTrlqc&#10;dYQYhdalLKdTx+F4xFihj5VlySqTQYwrFkpuSCIwruuGzdVGhKJWjAxUpmucyVla54Z8pZlD4P2H&#10;W356/4EPd/corWmqCqKH5FHIMZzFyTFGERqOIw/7fW6ULwkxUZSOui7ROjdTBRGvhhhw1qFInE49&#10;8+Qx2hBD5PFwIAbPul5RuEII5iEujbjSzCPPmTWOoiwAGLoOax3ffPWWddMupg6Fs1lIAHVds9lu&#10;aVcrjFZiSKA0x+5IDDLu+xh49eYV+8Oex8dHeR1bLnStyc9oa0BrAlBUNc1qTchkV5OFKafTKROa&#10;Ak5raep0IiwP3qNSYuz6TMOxbHZbjBUjCT9PxHlexOxa64V0rrRBaZOJ8wPDNNMNgxDtvDTXKXWm&#10;KEX6bhRK+zSTUNzc3vHf/6//m67rePfmLXUljXbAYh7x3OBF7l/pgSqqBlc13D8eUMrIvWkMf/O3&#10;/4mvv/mWYRjou04owkoJ9QQxLPCzfAZtDOvVhvVmQ9u0rDZrirKkyGLT/X4vT42Sht2u67FOKCBl&#10;UZBCpD8eMRo26xVJxUx4i1hXZLqqiNK2WxHQNm0DOlE1NX/3d39LU5ak4Bn7jmHsUTHRDwOHgxBK&#10;0JaQFC43rsn4LCLIwhWcKStayXNonMO6MlO0hB6clAiRYwycTkd++vEHoeYaSwhyTzrn5N6SCYOk&#10;hCIVUVRNQ1FlAm+7kmcuqUxNMngvrxtCwDknglJXLKISreHrb77OTZPS0DwMPR8+fMhE+EzRm6ds&#10;GKFReQ6cZs88ifHBcBLhsx9HXDajKMqSZrNmv9/T950IBIOHfJ7OjeHzPDEOQkM8nY6sNish9Bmh&#10;D2olRKEUQxYYG7nOVZEnsJQp4dI0noCQEsM48tP7Wx4fD9TNSsQvCNFUyO9CuQnzSAoTVgkZPcVA&#10;YQ1VWYpQKDf9jdOM0ontdsNut2W73pBC+qTJj2xcokB4UgsZUnIzaY4XobwQ4EKemwPzPEkjpXGY&#10;3CSpQsApMHk8NiBN81plwrrQ/Jy1i1lHXVWL2OBwOnH/sOfUDQx9zzhOzNPM8Xjg7vaW+/0enxJJ&#10;a/xCu01oq2hXDavVSgQnZUFZOHQeJ3WK6JiwKJzVNHW10DR9ODfeaqYpgNaUVS33v3SkCx39dCLM&#10;EylMECfC3BOnCRW9iF9CZBhGiGDPZNlMQ+y7juA91rlsOpFJltGjCDijMIhw3OVz1fc93fG4iEqm&#10;aeZ4ODANg/ys61AJpmFk//jAw80dfXcS6vdZLDFPjGMWf6OIs0ejqMqK1apFa03btlxfXbHdbWnX&#10;K+qmzdSikma15upqx3q9ZrfbScP41TVF4diuV1SFwxmDIdEf93SnA34aRcwfA2PfE6eZaZoZuoGY&#10;x0rQxLw2aNoGUxXE7LaQUoQQKKzQqjGQiLR1LcZJSeZ4MdzRFE7mfXWe843JJkpQVmKoU1ZFzmWS&#10;jAlaGm+VJlO6wc+TmJzME90wMnoR/bdNC0ozzX4RDMQUGcaB27sb7u/veXjcE0m4wqFCIoWcGycx&#10;B7CQG6aDPCfRy/wXM0EzeHQWvRirF5JbeiIk9N5/NBvzQoHc7/ekJERxYsJoMUEqXZENjrSICV2B&#10;LWRsiAlCgjkKPdCTGIKQ2bURQ6qIImkLSsjfymowRhq2VT5vWahTWEtdlvmZK6nqBq00ISSmKRBC&#10;gqSBIKYtWuhyLOuonJdmQmzwgeRnyYujYhpnbm7vmENk8gEfEzf39wzTjDKWOSQwhgBU65Zms6Zu&#10;W5Q5U+XmnGeI6ZJ0sIsQb+xlbrdGaLwy/gVIAecKCleQfICYaJqG6+trQohi1FQVVKVjs1rx7s1r&#10;/ur33/Lqesd606KNpixL1usV33z1js16TVk4Xl9fSX5SOBRRcsgkY2pZl2AUt/f3DNPI1fUr2tWG&#10;GBXDOHE8HZnmgaqp2V5dsd3tuLp6Rdu2FIXc56/fvGO3u2K9XvP6zWvWmxZjFCl4udeynIUYxJCo&#10;H1EhQPSEeUDpxDfffs03337Nt1+/49tvvubt62uq0pEIVFWBto7Je/p+oB8HuYdCYBw9Qyd0yWma&#10;+Oa//Ne/qL4y9Kdf1Bo+ZyannxizvWTY9yXx9Etr5peE45+jyL+0hl9I4p8xGXy+Bn9ar/iSAd9L&#10;dZ6n39NKfSS15s+cntGvf63W8VvO1WcJ9C98vVQn+kha5xdr/JTSQgx9fqwv1dZeIrU/NYh8Wqt4&#10;Xrs55/7Pa1tnKuaXyOx/yWd4fj++ZDT5/D2+ZODwEnH+JSL9S0YMv2as8Lm62dPz93Jt6ss1rzP5&#10;/ePfsNSVdKZ1n80JXTb1E5qjk/lqqd3YbGSo+fhRz8+oesGAQH9iyrmI4DOR9nztjTFoa7CF5GTn&#10;OcEonfM0Q1Kafhy5vbvl5vYD4zhwfbWjbdpFTKSVCNVDivjgSTEtQtpznSRlMrPRZqlLaC1mdjof&#10;x9mA7yy4jdno7Uy+PBPgQ4iLEVmMUuNK56qcIpuzNKxXrYi8soFXyutn70OmCYeF0kuuVyfS8j2V&#10;DQnKosA5m+sWeT2kFVnOj7WWq+srrrY7UhBx2TQMOCO5mTqvB5TUl85QZEByDiti4ZRUnjcr6rqm&#10;KuvFEE1rtRCqU5R5U4TRkWEac25kMC6LhWJEu4Kyarh7OND1A03TcnX9KgvWRTA9z54YA9HPRD+T&#10;khgrKRRVVYjwKgv8lNHs9480dc3VbpfNmqBt6ky5TYvxwTiO9L0Y1lV1TdOImCoEL3VL4seaZb5n&#10;ycLVELMJkbFUVZ2NqaRemrKh3DhM9H2Ps2KkNvuASvL8nHNom80gy6LAZLpt6QrapkQhQrKxE1r9&#10;/eMjMYpZZEpgjZggxSTGdNvdDmMt/TBQWrPke4TI0A/ZpCgK8dsVkismeSb6eZLaWVGQYqRtWpyz&#10;GKXlPJz3G5Rms92xWq2FuG41WospgMpmcTHfs+dcf8wkazHUzDTnPM7L2GHETIq7LTz5AAAgAElE&#10;QVSURY9qEXerrGoLXq5JVVWUhdSrVK75TnlNsIzj+uM+xTlPHmdPUjKehCwW77oOHyKb7Y4QElVV&#10;ZyJtYBiHLHBzaC0k4nA2QM5joHVWBHFltezdnE0zh2FYPr9zBav1Skyl8ho8xZiNtApZJ/YD4yRm&#10;lt0wcjydUMZSrdrlNcdRaniFzeZkuY59rvOP4yhU4IW0m57kFml5tnWuH53NJ5umxVlD1w84V0hN&#10;J9efZIw7m26cqetGvpevVcjmgCnTqM9rfuvEvCTGKDUJralKMYy7uftA13WkpJgnz+P+kaEfKApH&#10;YZ2YWGpFWZVCgI+BGCLBB6njWDHP26zW7HZbVlm4WziDFicy5mlg7DrmaRSTN8UiPC6coygcZVUu&#10;FOEYPImEs07Iz8Yw9WJkeCYlxzCJIQSR0jlK56idGLWmGISc7cQIV1mLKQpcVWGyUP+81yZ7EbJO&#10;FfOqbGaQ69rjODN5n9eAmSwfo9TvjCbk8SQlTVIyB8aYpN4ZpA60PLMayOYlSulcK5bXCDEyTRN9&#10;P6CVYbXZoLRhjolZaU7TzBxh9IFj1/P+5xs+3Nxwc3uHj5F+HPJ6LzBMM8du4PZxz7989wPHfsSU&#10;NbasSKbiOHru9ycOp4EQNevtNddXV8zTSFNXFFZnSrWQrq0RI7a6amiaFavVStZT11fstlu2uy2v&#10;3ryhbVuapqGpKtq6oqpKtpsNb9++5vWra15fX/Nqt2W7WbPZrLna7Xjz+hXr9QqlLM5VKDQxJNq6&#10;oe8GNCK0bZpGanu5Xqe1xpbFYkq722RzMaUoq2IhZp9NorU2RJWIuXapzoYy2TxZrlnAGMfj/oSP&#10;ijnCaew5dB39NHPqR27vH3k8nhimCR8id/cP/PjTT9zc3nI47BcC9zyMGM7jsOzzFFWFKwpSSmzW&#10;G1ZtS1WX+HlARY8xWup+ItUWE5IQeHx85Hg4iPh6EuOJmE0T8nCbjfAC3fGRMJ1oSkvtFFWhcEYo&#10;93XTUGQTybIoKVw2VDQKrcQINvgpm87IsxFnMdjLrg2kKET4kGs23numPB7GEJjGidPxSHc8Mg49&#10;TVUSwsQ8jXTHPfv9I93pJCYAUcaRm5tbpmnk/vGex/2ew/HEOMke2mkYOHQdd497bh8ecFWFcwVW&#10;a5qqQSnFjz/+wDwOKCLTKDVrMdRJixh89tk8NUlOnZTCxyyIj3lzVOvFxNw5oYuXVSl5WB4z/Dxz&#10;Op44ZmF+SiLuJoH34UnOFsW424iBrOyvSq1/HEcZl3P+QQqSl4wz4zDI7zonwvQ8L7tcgy7KkrqW&#10;57Aoimw+ksnysnj4pG/gbNqZnq1xfAxoYxdTp48myLKm0NkoyM9imBvniXEYOB4e+fDzTc4xvFDn&#10;U1oMaqdpYrVai4lhfr+zwXd36hkmD9rQDz3jNHLqJ47dyO3DnruHPY/7I9PkxeQ951PTPHPsOh4e&#10;xSBhGGVPQcxtYjYy4eyBLAZV2fwkhADK8NV//t8uTTmXuMQlLnGJS1ziEpe4xCUucYn/8HERwF/i&#10;Epe4xCUucYlLXOISl7jEvzOeC+DhyyL1F4XK6tPfe1FA/lxs/BvE1C8Rxl5quH6pGVc9aQo7v/8n&#10;xHnIzuwLCCU38T1p9j0zbDLd6Gkz7tPXff65zsf6pWN+qYH8eYP1cwOA888Wksuzz/ASFWyhqjw7&#10;Ly+93+c+35fiSwL8p9f+JXrXb7m+v5V89yL5i4/i90/eS336/p8ez9Pzn48PUEZ90rRgjFkIBdqc&#10;xe7SlFCUpQjinZBkzlQCpQ0pyusKoUqacFKM0pTHx/vs/Pl1psGfr3vMCnltjVAGCpeJ1EKLKl0p&#10;DdQ6MU9CCfVz4E9/+hM/vb+hrkt2ux1VprYnYA4+N6ZW7A+ZFLLd4qwWIozNpBQtDcz9OIHS3D0+&#10;MMfAZrNZGmgLJ813Xd8zzzM2UxRRIvFPQNcP9MPAarOhKM6UFxE6xxCwTug7QqXWaKNZr9corTme&#10;jpxOJ6wxNGX9SeN6inFpTIrRL82hzhgh0sxCdrdZhDYMgzSP+FnO/ycEtjxGkCl6+X18CHg/0x2P&#10;y7DnnGPVrnIjjSGhciPIIzEJwWHoe5TRFFVF07aM08QwjvTjQNO2SwNtXZVLo4qfQx6HMmFLScN0&#10;iomIohsn/vTnf+X9zz9DilkciTQ15mfcGJM/p/zNHAJK6dzA3LLZrMQ0wGoh35JFo/lvvA8YZ+nH&#10;nmEYFtGcnz1aCa3qfG9MUyanx3kRgJ0JiCQR5G83ayHOFSXOGJxVueE/4Oc5N1WSBasB76V5hgTj&#10;NPFwOHLsesq6Yr0SakyYQx6jNUpLk+JZBKq0oqyFLOqcA42I3rWhrGoeHw+LKCHFRFU2FK7Mn1ka&#10;Zpu2paqFLlOUpdDJMrkreZ8Fn2CMyqLZRFGVVFUt5giuYJomTp2IX31uMrfOCsn6eOLh/p67uw+Q&#10;xAxBG8v7Dzc83N/z5vVrNpv1cp6LolqaxM9iYwF36UWI6YqSsmk4Hjvef7jhhx9+IMbIN998y2a1&#10;RiHkXmesEPGMIQbP/cM9/TAshLfVek1dV6zXK5q2RRshpTdtQ4yR777/Togi3i8UvLJ0WThoCd5z&#10;Op5omoYxN/U/3j8yz0GuQbNCG0PdNGx3O96+fYsxmrdvXvPVu68I3qNT4rB/ZOhODEPPOM2gdTYi&#10;EaLi0I+Mw4A2Mt5UVZXH32xCgjRKF1WNj5FpDkyzJykxtznTpgsrFPiyFjp8152k2fQs1MhiVGOd&#10;NNVZS1FVeaIjj9U6m2rINYnB0x2PWCuU8nPjXlmWGPeRslzXJcHP/Pzzz/zw3Xf88P33lIU0gc7z&#10;JAL4JA3HKEOKZGFs4ng44PuOlBueq6pCac2rr96B1tzf3BC9CFJTFAMFZy1+9hSuYOh7MXwATscO&#10;5yqKquA8Io59T/Ihm0UIPbzvRFBfFUKxHroT3em0HF/K9Okff/yZ29s7bm9vOR17yqqmqltsUVJW&#10;JVUlzePGnPMAFrq8zSTrmCLjOODDLIYmRotgJgtzlIq0rVDMjBJhgJ9nNAmn5DkxWmNsQUpCUiSP&#10;T2JsI814fvKZICXN35okIl6l6E49P3z3HaU1OAVOG4xWmcD5hGynZe6a5pEEbDYb2tWKEKWBO2Ui&#10;UgozdduiXcEf//xnTsPMzd0DH37+wONhn3MRTfSRafYYrairKgs1yixqSThnKEsRWxsjQlwZ+wxF&#10;1dCu1rTtCussVSUkP0WidJamqVAxMpwOjN2J06M01odpZhp7/DRi8zEKxVuuk7GGaRgYB6GgDf1A&#10;153w04hGxkAVhN6VQlzEQof9ga4/5Wcm0Xc94zASk1Ci15s1TVMzTxP7x0eUglfX10Kv3l1jrWP2&#10;gRA83s8Yq3LDv+S6Gs3sPSlCBLS1IkBZr/OXGLYU1uCsY9W2rJqWwlnGoSfFSFXVGKVQUUTcp/0j&#10;Y9/hs4A5jDPBC1FLacnFlMrkbe8xRkhqQq1imX+tNahMej2djpwORxF2F2XO9UQck1LKOWTx0Qwo&#10;P1O7qy3b3Y7d1U4apXP+dyaqeu8Z+p5h6JmnmZ/f/4wtSuq2Zb3ZZaK1rB2aVubEcRo5Ho/c3d3x&#10;4/ufCCESgMPpxDiOlGVBaYyI6WOkOx754bvvqYqC7niSvEfYkZJzaU3TfKRTncdEbcyS0/lp4ubD&#10;B/b7R8rCkVIgRo+xmlXbsl6tM6lVhBcuk8jLolzGVevM8vpJCTFWW0NUmog01YaYeNwf+P6HH/n5&#10;5gP9MKCtFTJsFtfFlHDaimGDVlk4LiYRSmnqpsEUJS4L4eu2ETK8c1ijQaWP68PcLG6dk3wjN1if&#10;qYgpSUN8WZaUdc1ud8VmK1S+9XbD9atXVHVFP/b0Y4cymqot5XhSwBWWMt9bZ/pZigm/zA9isrJa&#10;rfJ5FfqtVh/NjSCiM5Wz63sm73FlKZTFYWLoR8IkxiBaK0onY9t2s+HV9St2my11XbGqq2W8dUbh&#10;jIxHSsm8VFYVrigpyoqiLCnLCh+8mIgYS9KQVGKcR/aHA84KVa8oxDCpbmq0Noz9iJ9nQhSTkxi9&#10;GFJkglvwE4qI0WK+kfwsdF4DReUwTuPDxDh0mYQ34ecJYzVv3rzm63fv+Ou/+Rt+9/vfgYK7+zt+&#10;/PEnbu/uuLu74+bDDT9/eM/d7R3/y//xf/5F9ZVh6F5cIz9dPz9f8z9f+39JvPxSHeF5/eFpjeDp&#10;918SCb8kMP5cHegl88FfW99/qY6wfNbP/Oy5GPyl2sRvFUb/Fmr4c/H7SwLwszj0uShechf7RSL5&#10;czH2l4wL42KM8+lxPP1cvzQ3+EjiPf/eU9PIzxkFPDdAfFpren6v/RrZ/nO1oZdo90/Px3Oi/NPf&#10;f17vev7ZP3dOfq1eJPOK+ljwy3mhUp8WOZe64CfFz/MzZxaRqjIfxennz3qu2Rhrcr2oEBGNEVLm&#10;WXAcguRyOteJntc5PzmG83OgQGUDtpTNAwtXZGqm1ItCnp+1VsxB8rb379/z408/Yq1jvVpJjqdE&#10;dKZzzWkahhcMOiJKnY151FI7M8+ME85E1qQU4zQL8TGBtWJ+Z61dCNAq03/JgtOicFKnVbBdr1i3&#10;NYqEz+fI+49mfTrXRUFhC7cIWZVCagKZUm60iNhf7bZ89fYNq5ybn8+zMYa6qmjKiroqc+1NMZ6O&#10;WC1mU+Q68Xk9l3K9IUQRAyWl8tpT1p+yvtE4W2CNy+sLjTEq5/Hgo5gRRSLTNNP3I8ZYilrm+9mL&#10;KLmsGoqq4vbuFmMN11c7nBVRtLYitgWoq4IUPfM0opUYPxotuflZXB9iYJwmlILCFcQQaOuGqhBj&#10;s5TCcnvFGKWGVVQ4W0gN0shxWWMWwaqsy/M6OEaGcSLKw4GxTkjpRbGYyQnhlXxvqsWsTICtUm9b&#10;rVYihA6eoTvSVAWlc/hppnCGpnGk5Jd8y4coYrrZL8ZEgAj1DidCCGy3Ox4e9+z3+8V0RdbEInDz&#10;c2AOEbTUJ1CGmBLj7On6AR8iZZnJ2lZMPhOJlEVdxIR1TmqcKJROFIVdBG8KSNlIkSfzfcgieG2E&#10;WB8RQyExagClyecXrBLzCKkhy+upLARUWsva2pyNMPIaN3gRque54OzeYLO5VIgw5xzWaEs/9HR9&#10;T9/33N/d0zQNMSWpEVWOojB4P7PZbBbqcwwxGwh4ebZjoKoqWRcUhZhbcTb1SAzDsOxVuLKgbVvK&#10;QsTcY98Rvfx9WVWM08x+fxL67OzxMTFkM7X1ei3rVJNrLSlgrTy/y/kN/gltXkwr8zbPR+Nb5Jn+&#10;1AhIfiZGIm6pb8pzYFDG4GMiZIOPc+1CaZMNZyPGOIKPoAw+RHwSGu/Hee0sarb5tWWd4bNZokLu&#10;wf1+z3F/IMyBVduy3W4x1lI3dSYMC/HY5rGnKEqpYZEgzZA8hkiKMzFIvqyyeWqcZ1LwTEPPOAyM&#10;o9TJ66Ymxkh/6pjHSV5DI/R6a2nqBmtFODqNE6u2pm5KMUjo+8W87DwPFoXDOsdqvaZdreWcGrvs&#10;d8QYMJnq7MoCVxY07YqqqTFGTHazVQFKGwbvGWcR0PbDyOnU0/Ud2hU4V2ZqdFqMOJSWOlCIYp4S&#10;l2fgo4GZzJtSIwop4WNg9p6YqfRJKQKKsm7QVY0rK+qmoaoanCvxPvLwuGccR9brNav1Bm0tVVNn&#10;I2AIKKrVhq+++R3r7Y63777m9btvaNo1X//ur/jm29/z5s1bvv76W7YbMYVNIRDnGa3JRowpm7JI&#10;HmGsw1hNIpKSR2lwVnIB2SOJOGuoKjH9aKqSqnAUxuCUwumEM5rKOQora+HSST4xjxNl4dithST/&#10;04/vubu9pe97Tv1ABE5dx3F/yPlNwTzNVM6ybhqudhu22y2rVuaZqiikxlpWFFUl5qK5RkYmXytt&#10;iIhRcl2vqJoVu6s3vHr3Da/efcXu1WuS0hRVgzIWZSw27y05V3L96jVKKxnD7u85HA5M45QNLsQE&#10;IybJ305dx9XVFZv1JtceLE5DDBMET98dGbqOU3di//Ao6/1CjGWmeWaaZ/phEBE8GvHPyYab04jN&#10;taU4zxiVqJyjLWtqV2Fybc45K/tWCdlDtGKUE70Q2oMPdF1HjOTXnRajmBBF5B6Cz/sxQn73s2fK&#10;Rg9nIwfvPV13zCZEQiEfx0lMXvqBn9//TNf1i0BbGy25a+Fo2pbVekNdNbiyRFsxFuynifV6LXtZ&#10;QQwpyPOUnz3zOHPqBzEn8BEfIjHJnHN7e8fhcMzmhiU+prwHp+Q5zaZHH/e3pC5ZlUIWh4TRCucs&#10;wUe0sRjncEVBWVakkOnnJKq6Wsb2895F8GLcnM5mM1qLKZQCpWQPLkbPNI8oDU0jhis257Eq7w1L&#10;/SdT1ysxZS2cy6ZQKY8xn5q5nXOQp+uymHeFVV7LfVw/ybiVSEzTyDxPRD8T5pkwzYz9wOHxntN+&#10;L+P1NBG95LfTOHI8HCUHJJvVhMgwDAyj7FOdTh3WWtabhqE/0vUTPkjlaJw8p37A2ELMvK0jofEx&#10;yd6WMczZ+Hm/P3J7e8fN7T3j7BlG2c8z1qK1wXufr6eYN33zX/7bpSnnEpe4xCUucYlLXOISl7jE&#10;JS7xHz4uAvhLXOISl7jEJS5xiUtc4hKX+HfGWQD/a6Smp//9YiPzuaPrhb/7XHPvb4m/5HfPTbpP&#10;qdvwSyF6ylbkZ7H7GVr/kQT+hBqesYtn2tb59c7kwqcErs+R0l4Ssj//3c/97edoWp9rnH7pnD0n&#10;bb3UtP6513jenPwlkfvz41MvbPI/f4+XBP7Pr93TZujnIoHP0ts4tw08e1+lfkFF++U5/7TBXutP&#10;iXRPj9kYizO5setMv1oap8xCHLeuyEIlm53wo3wtjeVqUbIu5yw3SvL00crUR20zAUCL9MiaLBbM&#10;zc3aIPTu3LSJUry/+cA///Ff6PqR3W7HbrdD6SQUT6T5FAXdMNL3PZtVS1maj41gWjH7kGnIBShp&#10;Bry6uqJt26XhOKHoh5HghaZujJCe0QqFUOVPfS8Nmk2Ds06aXoMHoghXM/XlaQO+MZquFyG2Upp1&#10;syIpJQ3fZDgEIoRSZDGyD/k6fqQjnSnm8zgtoiCbheLPG+dTikujXMwkYT/PdN2JlPLrGc16s5br&#10;bwwozanruH/cM0ch0CgN4zzjKhHTjuPI6XRiHIV+Er0036TgMVlAKOIKoZBbmwmjmRCttEYXDluW&#10;jOPIN1+9QysIs6dw0lguzZR6IdWFEDNhPGXBbUVdFEzjiNGGVbPCKmlIlb5kJSKvoiApROA+e4Zh&#10;xNqCoqxA6UwFsgQ/EdMMOoESyrKQzoRWNQ4ddS3UKK0UKgVUikzjwOkk5CF51vRy/VOKQuvQwnM+&#10;dgP9OHHqTvR9T4py75+pR2QKmRDnhK4Xc9NUVQk19+b+gZu7e27uHph9pKwrrCvQxtLWK4x2JCIx&#10;elwmyWkrYuoUI4VzWKuZhgE/jyQvBJHCWcpCGjatdVn8LOSquqkZp4l5DsxzwMeItYZApBtGTscj&#10;IcxYY9hud1xdXbO73lFXJdevroTsHDzRe2kKNU7u7UyO+6Qp19mspUj008SPP4mosaoqMS7Qmu50&#10;ZP/4QJPF7ULVixyOBx4fD9I4Zg2rtqXMov+yKiirEqU0TdNCgp9+es/9/T1D3zNNQhA3mtyELOQo&#10;IR7LeNXWK5Q27B/3RKCsG8qywhqbBbaGorCZWiYU4OBnpnEg+BmthdjrozSfC71cxLDTNC3CDxmP&#10;dG641RRlDdqgrGWcPafTkAk2A9oIuVxlKnxRlNLAai3z2FM4g7WZ1uU9JIUriqyMUZlAnEArQqZ/&#10;iQgnZGGeNNQuFDGjUSpRlo6mbaiqimkc0AoeHx/47l//zOP9vYwBPtLUTRYOaqF359ex1uGso3CO&#10;aRzy+U8UrkCbLHYxmrE/MZyErG2yWNudRTcJ/BykiW6aMUrOZ1HWQrcyGj9PTJksfxYaT9NI152Y&#10;x4nNeiOEuSzI1FYajed55vbuhnEa2Gy3rFYrXr1+Q9k0FLUIWbUxualSmr2FaOOXOUca1XMLZEpi&#10;wGAsCAcdawwpeR7ubumPB4a+I86TkNb7jnkYqLLQRhktc2ImuZVluZjTCJmupHIFReGymQUi6H06&#10;3yv5vrTjyjNmrDSDVlVF4UqqsqZuGtbtiqJwbLZb/uqvf8/169e8e/c1b9++Y7OSn7mqompWHLoB&#10;7Uq6YebY9QzDxN39I4f9QY4lX9u6rimrUghvURpWtUbI7vk4r65fUdU1MYErCjHtOAuCFFR1Lefc&#10;fJxbu6PcI6CxVU1WBsszp8BoIdXNfiKmkPMByzTMhBClYfV8vRJY7XJz7kzMBiagMc4uz47Riqoo&#10;adqW9XpDvW6pqlLGfyv3qFDarxnGUUiOMaKSiPetEdJhSnlOPp54fHyk63pijIzTxGqzYbfbCV0s&#10;UzudlZzNGoNKSoyCpkFE7yploZBZjGjEHCRIPnPGGClFWYqw3Fg5lzFG/Cwkq6Hr8LMYSpBJemeh&#10;lFDBPYeHPSlEpnHCh0AimyoYsxDfYxAjH0g51zEY47Jx0UxSCmdkHNBKBHdFUVK6ghjhxx/fkxK8&#10;evNGBCXGUGaaX0piMDOOAyACqK7rGQchZgbv8zgUsFrxpz/+kdP+QF1WjMNIf+pz/uRF/JPPuU8R&#10;W5Zy72URtM4UPQCjhSQ79Ce67ohKEZdzljN5bewGQvAYrXPuMtOfTozDIMZRKuGjNFMv9wagjBVq&#10;rfcQEzHBMM487Pf4EOmHE816jbUlVkvDtIoBjcIYERNopajKAreQYgvKuqHOtDxXliIwr0qcFcGh&#10;c2IiI+IvGc/O97BCLXOCiB1lzLHGklLk/u6eh8dHdlc7drsN292apimpmpK2bUi5oV3y40xEVDJO&#10;pjCTQmAaRvw0iolTDDI3FI6kIKSQ814xWFBJ8lhtDF3f88P7n2nXa/p+5P7+kRAShSspstlA9BNO&#10;GwpXZaOfLNwzinVbi9hcxdzYLc3qZ+mtUgbO1N0sgldKL8sdYzQ6Jfpu4OHhgRSDmIfZPMc5R+NK&#10;CucWAmxdWEgRl5vfRXyXCH6icGb5HkrycWuzGJnEPE/0fSci5SxcCyES/Iw1mt1uy7s3b3nz9g3v&#10;3r3l7ZvXXO92tE1DXZf83X/93/+y+srYv7jm/1yd43Ok87+0VvKcNP/SGvlLlOzPve9LouVfq338&#10;Ws3mF8T1F47l6brsec3gJdL9b6kfPTUvfP4aT7//OUr5+WcviaxfunafEmZ/WfP4tRrc0/XwS8aP&#10;L5kowMfz9lz8/rn74OnneCrif1rr+kvMDT738y99jpcE8s9re8/NHZ/fn0/P19P3+63PzvOa0HNj&#10;APldyXm995/8znmMO+exOgsbQS0kYW0+CsBF8OgySVV9rE8Kjvaz1HqeniMj76m1Jik5V85YrLKU&#10;zuHKIhOJFXVdSn4dI9oYHvd7/vxvf+bu7o5Vu6Ipq4+kcy35zzxNv7j3x9mzP3SyJrEak+sHssbR&#10;iIUU+BAYp5lxmul7oT2XZYW1RRY659qtFcFhyqJ16yzWWZk7syHVIvhJEXXOzvPnssahlQjByWJq&#10;EbVGfJI6jwGcAWsUZeFoVyuKssrC8Jm2aSiLgqoUsrNC6khD31EWWZim9EcBN0J9P9NLh8kTIhiT&#10;ybdVRVmKUDxmAqkyIp4nxcWULGVCt/dCB+66HleWItQymogI/SORqq7Y7w883MsaPkVPUTrqpsIU&#10;YiAQgxiWDUMH+TycjTlSUgvROKbIZrNiu9myWW+o61qE5/NEiJ4QZBwJQcisPteAhrEnZUOjqiwx&#10;mepss+mnMZYQI303CgU+QVWvMNmYjkyIBxELpxg5c7FjNgcN84xKkc16hTWGDx9+5vB4x/Vui8lm&#10;bNFPGE02wAn0w8Q4+Ww6qgk+UGbBVUwfnS2qqqLrOr77/jvqqlqI3wohyE6TZ87mC03bAorZR8Z5&#10;Zg6BwXu2mw1N08paMSUx2JlEZKjymiOpREiBopS1mDw/YgwWgyeFIPm7kec2oRairDJ6EWaj8t+d&#10;xzZApYSfZuZxks+f7/sQI+vthrZpmIYhC2RVrkWLuRx57Rd9XmMkCEHuZaUNJtca+m7gw4cbEUj6&#10;QFGU2czBsN2scIXUbJwTEeg4Tfh5XkTt53plWZVUpdTamrrKY6IBYjbPnDIVXi35WV0WTMMAxCWX&#10;DiFx6sZMgZ/pxlHMm2ZPXde0VY0zhk3bUpWO2Y9Sfk4fTW1jFoCavPY/34sqmxgopRcBvLEiKl5q&#10;wLAIp8/rNG1l7PWBxRTivCcAoKxGayuvE2TcDAnG0fNw/8A0TdSZoi65ckVMieOx4+FhzzxPKKVx&#10;ZU1VVlILP544Ph5IwPX1Nc2qxRViyqVAajnTRJg9KWnapskGUSM6zRAnEZFnA6uysBilmMeBME9y&#10;M6TEPI4LDXmeJlKU9azRsjcSU4IkRmR1XdE0dV4fyT2NiozdwDSO+Nkv42bKf2+MQ1uHsnK/hZCy&#10;+ZaIVI0VM63NZkfd1JBNTJzJpoNlRVHWWCfzSUxyD4uYs+N46PBeRJbb7S6PfzJ/xRSJKSzGklLr&#10;PJOWlQjlVcKnmK9/OkO2iSmJeBeFykaY1jrKohL6+mabjdwsZVFILdxottttNmooGOYZYwuKuiWp&#10;vL/RD0zzxPXrV/zhD/8TbdOwXrViBBFmqsLSnU6cDgfiLMLWGAJ+mnLeYcQgMHhmPzBMHd2p4+72&#10;lhQj0zwSwoz3E0nJmq3Ma6owT6gUc30roZHv4T1OQVE6jI5UZcl2u6ZwTubEoiCkxDTP+JD3tKLM&#10;dYUtIQRKqymMpiwddVnSlAVX6xVtXaOz07i2su8VU6aXK3luktL4BCEplJGx3LiSOSWmIM/hNHpe&#10;vXrNt99+y3a3ZbvdsNntePf171itVqw3G77+6i2r9Yp+GNg/HsUITSmquqKsa9Cah4cHbm9uWDUN&#10;hTO0tdDRVYpopM4ZYyTMUtuKKWJskQ1oLXMI9MPA4Xhkvz/S9b2s/2Mg+vu51XgAACAASURBVAlr&#10;NKu2FmNJQCPrWs7GmDHijBVxvlbUVUFZOLkP55lxEnr78XDi8XBi6Af5uSGPj7PUgoGkpFYihqya&#10;eZpJSTHPcdm7ats2751Ifpp0Nuw2hiqb1j0+3HM8nNjsNvzh7//A199+y7uvvuL66hVFUaKtoV1v&#10;uH71mn/4h79nvV7J86Xk+swhYpxjs72ibVfUTZP3XMS8wrqCpl2LSD0CSvZMlTJEREQ/eqk1olXe&#10;U0JyEj9Dkv2UpipZt7WYKrQN7WbFarOibkox3LBG9iXKiqIol7XR+dlePKUg13QsGp33R2ZC8FJ7&#10;TTDHwKE7cdh37PcHHh/2HI4nQogy1ud6V1kUGCsGkmKWqJZ7aFmPPVmTnr9M4fI+kqwfzuuAT42l&#10;E9FPebyO6KQIk6c/nTg9PtCfTgydjCmPD3seHx9FdI6Y+4YgxsXzNDGOE30ve1RiCBUwBoyBafr/&#10;2Xuz5kiOLEvz08023wBEMEiOVGV2SVd1V4vMTE+PzP//GSMy0ktuzCSDjMDmbqtu83DVHCAIBJn1&#10;Wn4pIRHE4m5um6peO+d8gZQz//E//QtX79+xBPmZafEkJKRiDfOIOZG1xnsJQp9nz+Ox5/7hyDzL&#10;/P906hmGicV7CQIu67pv/8uFAH+pS13qUpe61KUudalLXepSl7rUxQB/qUtd6lKXutSlLnWpS13q&#10;Uv/Gmqf+N1O83qIufalemp1fmtPX+pI49bd8//l7/NrvrAb417bxpWk+FWLS+jURuv6StP6aIf3l&#10;vnz5uivV4+XvvWVIfykQfv73+tpvCdNfhgC8dbxf3Ve/4XtvUeSf07veIrn9bIFfzo+3BPlfMuH/&#10;5nPmDeH288/wnGD18rOm56Z1RGimi2DKWiMp/0U4LDQwJ8Qkbc7GFK0oBPhffr6XZL/z13kZKqDF&#10;1JKfAhusEWJMZcT8rq0jF7u9soZxCvzth4/8zz/8gZwS799fs+1qIUxoMXZud1tC9KQchIa6CjRS&#10;IZNHuSaapmHbbc8GdhEN18zLzDCO5+0NIZLgmWEfjDPFuBaE6pmFmDtNI6GY7irncM6eSXsxRJbg&#10;GccRay3brjub1inb570nZRGZrFSHVASPoQhO0ipkLALy56KT58ciJRHbGCtmo3kRY9hq0A9RdnzK&#10;me1mVwS28n79OHL38Egi4ypHyiI074q42nvPT59v6YepmLQTIQqpQyshalEIWKyUY8SAm5MImqxz&#10;XO333NxcY7UmLDMpenIxSlZVJcKdXEiZSSgP87JgjYjytBYRbFU5Nl1XaGRCkzJWCNu6EEtTgmla&#10;QGs22wO2qqjrmqoulBjEiOwLAauc3jjnGIaRv/7tO8Zh4nDYY40VI1aMZ2JQTkkoNSs1VqsipF8D&#10;JRzzvDDNC9M8k7MSwl0xcy6+GOiNhSzkuXGaOT329MMARuj1t/f3/PjpM6dxEnpPU9M2DVZbuqYV&#10;6tQ0ME9iXhKaciHNIubutq2YhuFM/ZWxzVHXYoCPouIilcsmoZhDKBQbxTD2TPOIc4ZhOAmJXjuc&#10;q7m+ucZaTdvU7Dabs5BaQSF9KaGKFaPfWRAFaGVFTJ/SWag5zjPaaHa7LXVbc3d3y+n0yDCcqGwh&#10;uFmNM45l8SQ0m82WqqrErKeMiL59YFwWxn6iqWXbtFLc394yjhJgIGNaOBuKtFI4bdjvtsX46Ukx&#10;itg7Q0jxZ2JTY4RiM/Y9Uz9SWSum5hzphxGUFppL0wi9+1nAiZAGRRy33W4LORzmaRbRnHVkYzj1&#10;YyEAy3W00hY322057x277QaSZ+xlH8m+VSJmK4bYkIQ4rKwhq/L+ZyF8kmu3UIFTinjvJRCguP9y&#10;EhLM0A+c+iPDqYck5DQxVlu8D3SdhEZU5b0lNKVQ5KtaDOErMUubIiAV2njf93i/cHo8kgtNL+VU&#10;SDUyhvgg5LyV2KeUYr/fUtcVMYnxIxUjc4hCKVy8R2nD7nDF9nCQcJdCgxynifvHIw+Pj3z88UdC&#10;CHz14Wv++V/+RQyxtTubPXQxOqZi/NDKCsVSQfDLWZjZVGKo1a4W00whsv/lL3/m/v6B8XRiOPW8&#10;e/dOCOlVReWcCKWdmI0OV9diQFCIKaUVUWRTC5FOKFjVmSasVRbqT/FpNG1D121Y/EIqbB5rLXXT&#10;klFM0yJDpDKFEIaYSJUY1D98+MDV4cBhv2e/37HdbLCu5u7+gZ8+faZrO/7xH37Hv/7nf+Wf/+M/&#10;8+7djQRKOE3MQjTc7w846xiGnv70yDz2Zd4k92lb1Wy2W5quI5IJy1zME0mogeWeGlJmCZF+WkSs&#10;24+krNhfXVO1HW3Xiag5RsZhYJ4X5mlmHifmUe7Xy5KYlgja0rYbqroRcuPq+lYK7wM+rIQ1EabH&#10;mPBeAhesFdqmLcEDdaED1lVF27TFIGaYxpHPP/7A1Pc4KyZupRTTNDGMU6FZeXJOLF4IVrHM0w77&#10;ncwFipG8qqqzIV0VcrnKuRhqJJTFKCUhOcFLMMZ6LllbDD6F+GS0CHTXzxkj2jhCEjpphhIsJO9v&#10;SqhR0zRlnJnPpiQUzMPADx+/5+MPPzD2vYQ+KDEJWCdGDbXSzpUY5pWSa5ky5xHqn6NpWna7HZvt&#10;lsPhUIiIQiKU8yKXsazFGovRmv1uT9O2NFXNPI30pyPHh3uc0VS15bDf8fvf/QM319e8f/+O/WGH&#10;DwsxelBZzAptg7aGnCUIKGWo6rqYRRSp0Oeurg989e4du82Grmlkv1pHCJ6fPv7I50+fuPv0mfvb&#10;W/rTkWWcGE4n5nEkeC+EyejJScJ6lBbDVQgSMJByOlPlNtsdh8Oem5t3vLu+ERpf19FUrpC3hPIF&#10;EZVFWKwUGMDPM/3xyDQMTONITlHuLWWsck6M+85aEWQnub+mlMt91pZ5UvUU7FPWOk3bYq0YOVIM&#10;7LYdqhgz2lroeGEJeO8xSuaAtswPVU7M8yD3yRjIhTCXotAwlWQAsXhPVbsSPCRrwapu2B8OTPPC&#10;ME3sdgf2hyuscfT9wO3dHY8PR7bbrRjbooxpzhiqytBtO7qupbKOZR4wSrZLFctjKoFWRktwUwgB&#10;nZUQcK3QP8lljaQlDCB4z/3tZ4b+JAFWWsvvK4TgWQJJNm3Npqlpapm3tY2YVowx5fcstRHjol7F&#10;4+W9jbUyzmg5DssitNfT6cg49IR5xijEOKoVXdOw3XZsNx3WWb791//77+yvDK+uMZ+vx18js78W&#10;cveWcfo1avvTevsp0G1dM8rL5jf7NK+trc/bkn825fqZIfu1/seXekvr939hCn9B3F7Hk/VvsUk+&#10;/2/NIlIlKoez+Vi90ut4ud5+aWR/Ilf/PNjwtf392md9zUz91jr/LYr96wGHlOCIzPNkvNVoV175&#10;/PlTTmdDx3OzxfNz7YvHuuyD559h7Ye9/PzPAwS+1Ad86zi8fK8vEs/fOGffOr6v7eff8rq/eL1i&#10;0uJZUMPPX/upH7CGyK20dV36CMbo0geyZ1L8aog31lHVQkxdTZfnXgXpyVTLKz3GZz0rbYyEYJVx&#10;rSoGnIzQua3ToKQr1NQVRst6eZ5n7u7v+O4v37H4BVc59vu9mF0rhy/9Sl1IozlLuN3iA8M8owt1&#10;ee2p5AxL8MSYmZZFghUnT/BCBc9oqrou2yXBhMbKeTmNI+REVVmZHxZzdQhiAAulV2Cde2YQVmfC&#10;sDaqBD6IWRWlCCVQp3IShkIJN7TGUFdCWVc5s99t6dqGtpa1lQQLLng/Y5/RzsWMXAISgydFMZkt&#10;sy+kVblmd7ttmddEpmkmJpn/6NJr0YjhOCuFjwkfM30/Mi6Bqm5oyvxYwhIVShmMq5jGibvPnzkc&#10;dhK06SzdtpPXyqpcq6qMf5nzXV9rQswY50hlnXnY7dl0LZuugxgJ3ouBcvGEIH/kvqM59QOLT+f7&#10;izFaeklKkeMaQPgUNHk89Sylf+CqmnEay7qpOl9X1llC8OfegRjOQjFhGbq2xWjFd9/9mWWc+ObD&#10;h3M/MpfjYIzldOo59QMhJlxTS98BMXcbY4ilh5ZyFnp75Xh8fGTTtlgr4QammKDnZUJpjY+RzX5P&#10;KGbuJXgWH/Axsu027DdbrNGkEPAh4KdF5mta1tPee+Z5ou42tG2HUppxGM7hURLmI8a8FFO5x8u4&#10;HWMSanUxJKacWULpDyi5JlIh2sbSr1Qq4ayTsC8lpkddtkVpRVXLfvfen6mzZKT/mKR/eepH/sf/&#10;/AN3949koB96nDHncAitNW3XsiwS3qgK4TznLOeMF6qsLcGRSmnarjv/voQ/lft+ma/O84wu65ll&#10;8VitqJ0jLEvpS8I8LWKyD2IyRRliUrImz4llnkk5ixG7baidhBhS1nRWS+jEsizc3d6VcMQGyBKE&#10;WsJIpJ283nMlaM2HIAFX1qK0KX1OCde0JWBBtn8NaFmNp0KgV0rjS7BCTAltLT4GTn3PPM1UVUXT&#10;1DKWG01OmWEYeHx8ZM1iViVgpKldoU0voBTddsd+v8NVbs0AlUCyacYHT+UqSJHgJxSyxqV8PqMN&#10;VV3Ttp2sq8ZRQrS0oWpbDtfXWGvPYXPJL2iVC+EembsHT0qRqqlLsKAEmazBZlXdlo4J+BgJKZZs&#10;aU2IiSwLk6c+Xun5KmVKNoOsG3k29qyhn8ZY6R8luXaqypbASZnzK2WZloVjMQuvc//1PmPK+GuN&#10;OROa5XlLmUelYnQvgSGadY4ityAZWyIxhTINSJCyBPBGj7GG/V6OT9c2bJoGkpyju52szRe/MPQ9&#10;P/30iYfHRx4f79FaerY5RX78+JFpGKEEL0bvCcvM6XQklR6qXzym9BTGacCHRcZsH/GLp+8HYixh&#10;rZWV4MNpZBgG2WYkeCAET46emIJc0+e+RcYo6NqabSfBZ/M0oo30ozfdlu12Q1M3VM7RNQ27zbYY&#10;XBXOyPWXQpBQjmIiD/NUzMGcwxG0Eoq3czVJgSr3bm0lLMFYh3a2BOZoyLJGdc7RdR3bzYbtdkvb&#10;diVsp2K327DZdFwdrtjtdnTthpgSh6srCfBNScy7OfHTjx95eLgrBuFM2zQlUEYCLqyrZExLiYSM&#10;EadxkKAeY2mamq5t2WwkOM1ZU/obBmfl2ZdWCZUDVh4tFKp3KqG5ht12W36/kUDiXK65Ei4aYqBy&#10;lYSwbDoZd430mfziSwg0pCiBd0ZJAKg1hqZtUEbmjBKM5FDGSBhDLSHNrjxbySljjGGcZvaHPVfX&#10;V9JTLQbspq7Ybja48uyjqhxtI73VlOV6n5fA4iNKi1G+aVuquqHbbNnu97Rdd35mV1USppnJ5/Dp&#10;nBKJuK5unvrqMaKKWTvFiNGatm1kfqXAVrbceyVQZQ1TduXcWfvga1i5BCfDvHiWeYGciUGey/ll&#10;xM9LmddpQopM88LxNNEPM9McWIKEAx1PI8fjkePpkXmSgILKWcgyBzdOghPX9edT0FgsGZv5/EyZ&#10;nEqwrhz3dQkeU5LrJkdyiufjkVKSebpS52efa/A7CPF9mUbp4ZbnaDFBSJmmbdlsNhgN3i/4ecJP&#10;0zlM9d37G37/+9/x7Tdf8+03X5Ny5OHxnv4kYd63dxIs3Q8LwzCTk6x7XFVRuUreKySCT/iQ8UGC&#10;B64Oe7SCr//zf7uIci51qUtd6lKXutSlLnWpS13qUv/u62KAv9SlLnWpS13qUpe61KUudal/Y81T&#10;/6vUrL/H8P5avUYV/5Iw+teoYa/VS9rTW68n4k2+KLB9aXD/Ei18/fts+HshDn7NuL1+/ufG+ueU&#10;87fEyW+Zy98yar/8vef0rpfffy6M/hIl6+X7PSe4vfzZ17b3+bFaf/+lOf6t/3+NYvdbzruf/f8X&#10;AgBevv5LQ/QvzuPzzxaSbSF/WedEiIIQKbVxuKoWwpcWEcxK4tGFyoZS+GJ+fn4+/ewcLyIGvZKN&#10;KQZuVQTUxtKshMVCVVBakzUERHCXtGL2C/1w4g9/+AP3d3fsdzuuD9e4SkyWXdey7VoRiawG+6K5&#10;F0GGiLDRmsUvPNw/4n3AGEPbNqQUeTgeZV+hhMS9muELwaJIxPGLZxxGlBaB8jCc8H6maSo23QZj&#10;hFS8Ckl1MXcppWgqVwynCO2zCD8o22mNPQvIU8rE9PPrZTXFCV1err8QwivnughTfRSy5tX1tQjz&#10;CoBNft/Kvk6QcmBaFh5PpzMh/ebdO77+5gO2ECeDTwzTJDT1qiIXsnsshHFnXaF1roEdhfLybPuU&#10;yhitxaTTNZCFhhGTiAe7rhVhbBCC6FIoD/M00w8DXdtSV5U01qxh0zQiJi770FqLLrRSbRxVJTTX&#10;7XZHwmCrhqatRahmFOTIOA7Mi4hUjbYidK4bmqZlmWc+ffrEfn8QA5mibJ9Qc63WaESgixKaSt00&#10;QkUpYtmM4u7+gaGf6NqOtt0I+WPTkHIsx0QxzwshBMZxEpJcVTF7zzDNfL5/4O7xyFxobbvdlqZp&#10;STHS1g117TgeH4ghFHprOZOLULSua6wVQm5OWejXSs5LLVgkEW1RaDXGgBYSqilEj3EaeXy4J2eh&#10;uXkfqauO3fbAzbtrnFVPxjythXisjYhDc6a27mf3rxjFWE5ejZ5isA6xjEvGiunt6or7+wf607EQ&#10;q4WsWjsLKdO1G26u37HdbYVqlUX8NgwDd4WMkwo1xBYCWNM44OkaSkkoNk1d44xFowhhIYbA0J9Y&#10;vC8UYCcG0hSFikIRphktROfjqZDERk79QN8PDOOAMpammGObQoEXOl0upraFmBJt04lReBjoDnuS&#10;UtzdP/K//vgnlNHs9/uzid4YzfXNTaESOqKfmcYT89CzTCN+nlFQRIGmiKEtrmnQTki7YjRgvSmc&#10;DfAxeBGsFYKvtRajCh0ueG4/feL4+MCm6zDGcDgcCpms5XA40LYdTV0LvdDIdU/OpJhp6rrQgSNt&#10;12CrSsJOtD6LQY+PDxwfHoq4t4xn5nlogpKxSInIfLvdsN1uyFmOoy2mgJgiISTImv3VFfura7rd&#10;DlNVjOPMMIxM88LjqSdlMXPMs5hO+lHCC27e31A1FbZy1E11fs8QKQab1cwKyzwTgyd6uX85W2Eq&#10;uTfIKS7noFGKTdfy1YeveP/+Hd22o2lb6lbGsJgSc1ioGzGTaC0hFtaaYpAXQ0wOgXE4EsMMOeKM&#10;EJOFwiS0oNOpF7qzE8LwPAvtbhgn7u4fWHw6kwa1sRir6bqWlLOYnp0RY48V8uRut+f65pqhH2ib&#10;lv/2f/5Xvv7wnsO+Y9s1WGeZ5wWlLNvdnu1uB2SGvmfoT/hFzkuhJclYi9ZkrWWbbm+ZpokQIjFl&#10;Fi+UyjkkhjlwPI0M4wLGcvPuPbaqcG1Ht9miC9F98UHI6r0YgOuqEsExDuNqFp8Yppmm62haEc/O&#10;y8I0T/iQCDFKQAMQoozRPniheJZzd14m+qFnHgdIQmxsK0vX1FRW0zhL9hNtVdF1DdYIRYnVVB9E&#10;5A36bMrSWkPKTNOI1YbDbkvlnFw7z8T/1hhUShJ4kAO6zKNDGZdWs+EqYJYwFoOrhWyeM7JP54Uf&#10;P32mamoJBcolPAUlgv8k4/U6D9xsts/CXjQ+eIb+RAgB7wPH06mEceyFMq80KlPIjwmKwUnCD8xT&#10;4IhzZ5LgZrtlu9vJ+6SMXyaCnyFJyI01mt12z6bbUNd1EQlrmqblw1df8f7dTRH8i6npq/fv2e22&#10;OGf5/e9/R93UPDzeM04jyzJx6k/cPTxwOvXI6C77Rkz+DlBM08DiZ/wyE/0iRn6j0WdDuGMeR/rT&#10;idsff+L+82fubz8x9j3R+2I2E0JpIqOLcV6t94UswUfL4oVympWIkY8nfvjhe/72t7/xeP9YiIRL&#10;oVlWVFYLCbQY2qL3BL/g55nhdGSZR6ZppB9OPDzcc+pPDMNUQhEcrqoAxfyMfJnLeC1mC1MCIsSk&#10;mFISYuVmQ9s2+EVMEPMiBhQNWGOoKjGvk0uATIo4K1/XRoKirDHM00gMAaPFcB78QgqxzB8q0kqS&#10;L+EM2hi2ux0+eJyrOFxdUbnqPF/+4eMP3H7+zPX1FVZpdEo4q7m62uNqJ/fpsk0UY4hVpoQSiclE&#10;wrES87SQotwnjKuomw5tzdksao3BGY1fZtq6wi8Lfl6YpoFpGpjnmY/ff4+fJ5ZxZDgdGYdBgjVS&#10;IoVEXOc7PBGWjTVl/irnl9b2PFdXuYjflSbFhWUamceBeZoI88wyTczTiPez0BJz5tv/8v/8XX2J&#10;cTj9Yk38a2tlU+67r605X6uX5u2f//xKr9ZnU2ou89kv9QpefZ8S2LOuo5+vkZ+vlV8LxvuSmf81&#10;M28BA6/Jbk92/WKSeWY5Lj//tF1PP6uemXV/GQz4mkn6Ze/mNTL8a/2s13oJL3sYb/UZ1tdYCe0v&#10;f/7pxeWT/8xwzVNLYzV1iTH59QDFXws6eL5vXgt5VGdj2ushlq997bV981aAwJeCBb7UG3z52dYw&#10;yLcCH9/qzb3sVz3vVf2yn1X6G8/OtyeCZP7Zz63BXMbaYpZc55Za5pPWlXllhbZG5qTF9MnzwIP0&#10;ZIRXJWQoq6eTYF0nk5/o80ImlT9iSDUShqQopq5iqtZWekPjyA8fP/Lxxx+ZZjE9WWNp2qYQumWO&#10;7ioxO7mqZg6R0yCBcV3byJoXiikWhmni40+f5f5sLDErpmXB1RVVLeOYURKGEsv8x2pN20ognS70&#10;azE7SuCTq2qss0J65yn4AiDmdF6Pp7LPYoiEJeCMw2pTQlU0VttyjygGqqahbZqz6U/ztNY3ZUyT&#10;28r6rqUHUOJfyDImG2twztC0NcY6CeYJHkUqFMzjeU4p9G8x1o7jwuf7xxIc1GCMoXKOGCPOVVRN&#10;h3EyRj4+3tO2DW3bynq+qQEJflNayZwjp3OfEqXxMfHp9p65hFI5a8XAZvT5s3IeU2QudDyduH94&#10;4NiPHPuRmJXQTJWWcDIra6gUE6QI5HMY2zhNLD4UqrPhr999hzYSoOlqJyFyWZ3Dg9ZwoxQ82khI&#10;gkHCFP7n//jv1JXj63dfSUCOeQrVlcFB5oOHqwPXhyvqWtZbOSlyWRuJIX0hIcbufhhonIRvyRw1&#10;lyBFgy+E08PVFSGG83kWchaS7jLTlECt9VyYx6kYJzXjMNKXOf3+6gpXN+SUZE0bAn4WGrMzBqd1&#10;mZ/J+mRaFvwigZIhZRIKn2RNkskYZdA5YbT0FuY1/FPB8XhimRa6TSuBluVYmjKfPI8Vxdyak8yX&#10;17F0XBa+/+FHliABCcf+yHa74Z/+6Z/EDJoTlauY5qncnhQ5i+kuhEjfT8QUicXoXFU1+0Kklz5w&#10;wJfjq3JmnmdCTOd1SwyBZV6IYaZp6vO8IxWTakyJcVxQRsywi19KoAXcP9yz6To+fPiKyhjCPGFl&#10;AiPHKcv1d3f/IKThyhFjIKco53EJP4tRDN8qQ4py/6jqmqZtMa6QxrNcA7rMscZxkPtPSID0AZXR&#10;uNJrkD60kK1t5Wg2HVUx6a735phiaQ7J6JKSBGBlJT0dYzVKgfeecZ7Z7Xd8+PBVIRbrMg6n0v+T&#10;z+AkPYqcJaAyxzJPKGOltTXTNNH3R7TKJfCs4ebrr2i2W2IIxEVIwzHM5zm7EJwhxoXT6Sj3g81G&#10;enElmNRaS1VJ39Q5+zTeKlmrxWI2zypLjyw9GTVLa58leHxOzIsE8El/NxJiKGHDEoAa/IRKgegn&#10;rLbstnuurm+4endDVdX0p56Hx0dOfc80jWQvYbBar3MvGbNSCerLWXppKcqaKcX4s7lVShIcEcsY&#10;k2NEZyGn5+BRKSLxp5m2rthvWtqmJkcJK+uaWgzMTUPdVOwPB3bbLVeHA3e3t2KotpZlWorRXZND&#10;RDJNIg8P9zjn2O3l2trtNmgD/XAq5tdMXbU4J2FhTStBktbZc3BxjJGh77m/v2ccRxa/EIIESsSU&#10;WJa5UK0VKmUIUfqXJIzKtE1VQh33bHdb9rs9++2OrgTqGqtQWs5JhRITttIoNLYEKdd1jbZlLlQC&#10;pW1Zpw3DgLGGbtOx219R1S25hD4BmBLCoo2RQJAUZazLmXmWNdwadNDUMrY7a9kfdmw2Wza7HT5G&#10;vF9kTpQTs/fEIGv/ZVlQaPwiwbvzshBz5tgPEraSEj6m89q6sharNbVzOGtw1krQUAnBkHAYGWsV&#10;lLFT5mDOOlxl6dpGxmRn5Z7qPTkEauekr25tCTpc54rSo9ztNlSuQmWFwUpAWEzkElqty/qy3bRg&#10;5NpLGbSR/mLbbajrqoTaOAnGaDq22x1XN+/oh57T8UECW/tegl0qg9EKHzxJJZqmLtsmhu8QEt4H&#10;whKYl5koE2ds5eg2G9q2xRhN3z8S/EIuoQN6bfCV61KVnrnSiqxyCZnQaOS+4YN/RlSXIAtTQhcM&#10;WszvQPABZUpguHMSpuskAECVEJOcFeM4lh6OjAXyfEX6/MZaebZjHbaq0caBMuSc8CkRYsb7haX0&#10;NZdFgi4rW9G2LXXXivm9zJlMCesOQcI7ldZlzhkhhbKekD/eL+d7UY7yWSXsSO7HSwiys4yj7jq6&#10;zYZuu5V7xEae+VWuhBTUNcY5bAmJ3Ow6XF22sa4xygCaECPH46PM+62lMgZFYr/rqEqf1moJILq9&#10;vefHnz5zfBwYx4mUEk0JNE0loNL7REau2XEY2G5a6trx4T/9XxdRzqUudalLXepSl7rUpS51qUtd&#10;6t99XQzwl7rUpS51qUtd6lKXutSlLvVvrHnqz/9+jSS2fh14VeD8W+pLRKy3vv5rIvHXvvecRvYa&#10;UV09Izf92ut+6TO+ZYx++e/V2LKK2SmJ7kr/XKj7Jbr5S3HuS+Hul4j3L2lfr9HtXwq1X77Hl6hb&#10;XwoMeC6cfk64+9L58/z7b9LbX6knIvsvt/E1yvwqTn5tf/3iXPlC+MGTDf7p91cSjAiPLVpbtHZn&#10;05R1QmgX4WsRtBWhj9ZKjFk8A7y9PPZFcp0Fi3IWOq8hCrqIOKx1WKsxTgnpwRYDiBVq0GqG+OH7&#10;H/njn/7KqR+LiOkgRiuEOJFiLIZ7hTXqLBDsh5MYqqeZh4eepm7ZqW02CAAAIABJREFUbndUjRhY&#10;Hx+PxBCEquSEvKiNXAsPj4+gNXXdopTm8f4RU0Q8TVOz6Vq6tinCNDHIpiRG4boYEdumxhlDioGw&#10;eIIPzLOQnptGBELOuWKUSpQrkLquiglSF0K8iC/X8289l87hFKrQdxcvRshug7O2XDu6UOxFyKm1&#10;wjohrU2zUKKMdXz97Td8+PqDUD6LEDtloQNlIMbM8XTih48/EnzgarfHaNBk9GqofWHScNac6URC&#10;q9SQEsbZQqspYlJjiN6Tkwi8Fu8BVUzpDU7bs4C4sraI98RwH2Ispu0KrQ2oJ3LdNC8AJTTBorQI&#10;Nfv+hC9UcqMtTSMCbjHej4Di+uqGuq5QxShMViJ8LGZ/bYRKq3QRg2YKcU1EXJ8/f2ZevBzHooq6&#10;uro6hySYQhePKdEPA3d390I1qWt8DEzzwvc/feLT7T0pZ3bbHc7Vsr21xRkIy1LMhYXWYkSMv9lu&#10;hfAePCmIyFTlVTdciPXGEBNobYspQqO1HBdjRfRljREjvdHF4CZCs/3hwH7biWCvHGdXjqPRhmWa&#10;MUqfTVKr+X2ZZhEJo850lvX7Thtc02KdY7fbc3N1zfff/Q2rLduupXGWbdexzDNd23B9c11oeeCs&#10;oalrhqHn8eGBvj9xe/uZjz9+ZPEz7aamqgxtW9O2LZWrMdaIiXqzxSkRx4kJIYm4vhDvjLVYJwbS&#10;GDJaGXbbHdZZ/CJ0ktPpyLzM+CgErnGa5HqPQiNUxaCSkwjvXFXRDwP96VRIe5Zpmanblozm4djz&#10;8HBkWWaur6/YbDYiKC9G76EX033Oib9+9yeWYSSHgEEo5baqiQlu7x8kEKHtMMVwqpUR42EQIhsq&#10;kWMQ+m0xo4TFi/CxCDSdtWy327NhRM5foUHWdc1ms2Gz2VBVQhx2zmKUXC8xCJHIL15EmgoxfRQz&#10;rNEKjVBodUaCLYqYcJpGIQ0V8rMiF9NB5LDfk8lPYSIFJZwRSowyluMwcDwNnMYJ7+WePk4zD/2J&#10;aQksMbIU07VxjozidDxx7AeqqjpvfwzhbM6LMT0Z2rKwXXUhKGc0s/c89mJY8IVGJmJSaDoxf9jK&#10;sdlsCl2Hcg6IkDOlQptF5mG6mHlyyoUEnlimgTAPQgEv4vyUEvMy8/AoJlplRDhpjCVFITalYohQ&#10;WmPr5kwMg/xM+J2wRtFWNdtNS9PU1LVju+nYbzc83t2x32x4d7Whssh4qw3O1ozDzDiOEo5SqNWQ&#10;xfxqrRjfoVDpYBhG7h/umaeJFMX43g8zdw8n7h6O9OPMHJJIs5WS+5+tmEJgDpGQEov3YkqJgZgi&#10;/bHnpx9/4v7unpQUtqqxVY0PER8Cm80Ga+U4KqWE7hNh9lFIWcUoIeEVrgTGPJnqUJrKampripnG&#10;4+eJeRzIMZRjtJq/8plyVFcNKWaGfmC/29E2HVVdUVX1eY6Wyn1nFbJ6LyEtIsMGiGi10tUCp+NJ&#10;gkbqWsZF/eTLXClOdSsESVdVVFVFipHT6YT3HmuEfgmICaSE84RiUhEziqWuKjk3yFS1CMnfvf+K&#10;919/LaSspmO726ELtUqf76UyRuecSasZT+nzfURCg4qBzyhSCizLVAJuRFhrjZa5mRbx9TpnrOua&#10;phGC4vt3N3z77dcSVhBiIdntgczxNHA8Hsk5sSvUVK3FxGWMpbLVObzInI+1/InF5LTOtVaCt3US&#10;wtS0LW0rtDbnnARw+GKKialMiZTcX7TBmHIdIO+Tc2KaZ8Zp4tT353lhSIHHx0dOp4HHhwd0IbQq&#10;LaErQjLMZ+Lkaiid50nGLiU0yE8/feLTTz8xjGIOWBbPMA4l3CGwTPN5fj7PYmR6IjPDNC9n+qqY&#10;POTf64pi/YxivBEDzLTMeL+gjTqvYoyVtQNKCRVPy71agnMc87wQvWceR5ZFCLZaCZELLce/rhua&#10;uiqGNrnG6rpi23Vsuoauack5no1tIQWMs1hjscZRVw4DDMNQTHv12ZCcs4xpcuw1k/eYyhYzw07+&#10;7DZiNNRwc3Vgv92w225FoL0G/5SAG4XMzcZpYp4Xjqeex2PPaRgYpwWlbTFIQDpTUSUQJCFi/4wE&#10;cTxto8wbYxRqKci4XFdVIfcJRXm333H1H/73v7O/Mvxijfuyp/LaOvjX1rXw8/C4JxMgv1hjr+vR&#10;9X2f1rk/X++uZt+XhuOnPoOEra1r6PXnn5uEv9RXedk3ecsc/dbrvGW6fu391n2i4an/8uLzv3zv&#10;5/v7bLYrc+i3ggG/1Kt42QN57bP/LJDtxb7/RY/sWd/iS+fF8zDFl+b+l/v1twRAvvz55+fw897O&#10;W9v1Wj/uS/21L50DKzHx5eu/DHD8NRr9l869X+tZrWbbX+wP0s9e/2WY47lnp3QJs3oelinBOGci&#10;vBGzjAQrarKS+1Iu5Et5t/KZS49gnZuQ8jkXcN0GWTuUPpSR9ag1lsrVWONKn0rMWssSCDHweDzx&#10;/Q8/8PGnT1TG0VaO/XYjZjalSFp6QRLqJoFL/XASCmxTQ1Zns2CKiVM/SN/AWJYQ6IcRVzm6tqVr&#10;2/PPTouE163GyXW0W/dliMWI2jSl7/LLHp9CC23VmTJXDPjZ058GtBbKqNbqvFZKSdZqEkyWy/qb&#10;8rcYIFMKJexG1qzLshCjEKBXUxvI+so6MdijEijZ/6qYb4/HI58+f2IYhkLO7dajBUrRjyPHUy89&#10;IgCVqZuapqnZ7XcyB0mJaZlpuoam7djt91R1cza55zI2xCDrTZkiyLmacubz3T0/fvrMX7//yDR7&#10;6tpRWUMuPRY5V8o4BCwhMPvAOM34mEsfzKFQ1FUt84eUhEaaEyrnQjFXhJAYxlFMwlrT9yemeSwh&#10;b9JbSkHu0bEENabSo0SXoNBC4bbO8u7mhq+ub3CuEHWdkyVjktCD/dWe/W4rAYsl6GmYFiFNk6mb&#10;ht1uD8Dj8ZGcEpWz1FV9plrHmEowhQQObA8HdDlvJa3BMgwjKwZal/5ZXVfEZWGeJqxWzPMkRmOj&#10;2ex20pMMiegXwiIhOzEsYuLUmhQDqhiLQcjS07wwzQveR0JMeB+JXoIqjTaQKcclkFHcPjzy//5/&#10;/52/fvxI17Uc9lsJziphbxL+Zs9hmrnMiWJKhJRQtkJpS1aGaQmgxIT6j7//Pb//3e+w1nA8nWQu&#10;6AO6XCchFIJ8ktArrYV0Wzctu+3uPM9WSkJYp3Gkbhq55qfpbDaWHm1bQhM9V4ercz9rWTwAVVuD&#10;0sw+0HYddS0G31yM2V9//TXffP1BAkHDwjyOGCTwYhxHxmkS43Uhj5t1zmytXDtQQkNsOcRyLbab&#10;DrRBuaoYJ6uzyd8Hz1/+8mdCiCVIQUI71oBB+X9ISoIx0Rpta5puQ9dtsa7CGifnV0n6ySmf96tW&#10;67pKwtVijMTg+fbbb9gfdiUDJeH9wvHxofQvy+o2rL0fRYqyPlrvlCkmpnFgHAaSD5jy3MrUNd1h&#10;L6boaSYss9wNns1dngLsPPO0ME0zh8MVSivpZZVnXpVdidFCXZdAAEPbNGw3Xelny3o8I2O8DzO3&#10;t3fc3T2wL9ef90HW1bnslxiY54lp6lEpoEkkP6NyomkkzLduG2wx4CulsHXFbtehFMzzyLQsVHUj&#10;YYnlNSm9MumzJAlPWU2wZSyKUdYNa186J859xNoakl8gCuG7qQyNM7iyD4xWpBBQOWO0whnDfrst&#10;YcQHrHWklPn06RPDOOEXTwgBo+05uCL4wPHUUzUdKM12tyGmNaxOAhqbtmVTnlnUTcWma6krR12M&#10;1UZrMRU/O57LsjD0A+M4Mk0L4zjhvaeuKkyhlquyHmyrik1Tl+MJTVVRlVCX2tnz+CtBMhlI5x6c&#10;At69e8dus5XAyqqQx83TNqUYICfpDxSCOSkTloWwePr+yGk48Xg8cnx8KOb9Yl4PC8viSTFJwIaX&#10;8RukT3o4HOi6TuY9zorZGKHI77Z7uq6j6zoJ8Bx6Tv1J+s8xsfjAvHj6oUdrCfndbrZsd9vSv0pU&#10;Vp9DNlXO0neJ4RxgmIInxoAt9xilpPdiy7MwOc5iYI/ek8996nVt6iAmUojkEMtr6/LcoMwljSYr&#10;8KVHsSyexXsWn1BK5nwpJapKKO62jA3WlnVdCSJu6oar62s2XSu9syTnyTonG0cJlvh8+5kUA9Zo&#10;CZXUhtpVHHZ76tqx6TrqusJVBmss0S8SQu2lT5GDL/cgqMpzjDUEkKzO81uez/fJhBIMswTPNM/k&#10;nM9BBDlECegrc4RUAjmV0SXUuZKxIJcAUWUkvDJlCTbI5QzWiqw1GIOtHK5pqJsWV9fs9weu311z&#10;8+6a7bYEF5ineWmMkWmeGcaRcZpJGbyXZ17WajG/Rxlrq7pFayvHPkViCQp1zmG1hG7EkEpAZ6Go&#10;Z8hKS8BpTBhXU3UbNvsD1zc3Em5Y1TKnrmvarmW33bDf7zgc5Fw3VozuOYNxjrbr2B4k2MKWazmW&#10;e1ZldLlONW3dcnWQwKHttqOpK+qqkj6sdUzjwjTO5VmXLesNU/oshqurHbttR+UM7//5v15EOZe6&#10;1KUudalLXepSl7rUpS51qX/3dTHAX+pSl7rUpS51qUtd6lKXutS/sabx9KZYea2XgtiVqvz8e89/&#10;9vnfz//9muj0Zb0mEF6//pKU/hYt6jVx+c+o5atYFH4TSfy17fstJC1VzO4pi/BO6Wd0sswvxMSv&#10;CZWfE9Z/TRz+FgV+fc3nVKy39tFzEfxrn3EV2q/i+/VceS6AXkXDqzDouTD7NYP+8+17LkJ/jSj2&#10;cl+9dZxfE5Wff16rLxr53xKGv/z3S2F3eRf5uhHjnjYWpQxKK0wRlZhChhUhssG5qhAsi7hbFbrX&#10;S4Lc+v45n8Vs+hfXgz4LWLPKhXYrQhKNiEmEEq8AjU+Jfpr445/+wh/++CcSipvrK3bbLUppISUV&#10;EV+MvoiHnRBRvEcpLdReY9kf9rSNGGDnQsuQ/b1SmmTbfAiFhCYi779+9x2zD3z77Td0bUtVyPNC&#10;jxDzTyimaldVRQimsYoiIqMI5gIxZZqmpm0bjDZFQCikq9Xscr6HvGJMWEk8thj9jdGF3iyCE1fX&#10;xdRV6DRJDIK2CKCtFQJmyuCqmq+/+Zav3r8XIdL6flrhF884zkJKTolxGfn0+TMKJYLPnOSP4iyK&#10;fxLlr+eBEmFjIZNllQs9wp6paXXthF6thDzdFFJY127QyPW2GjVVTIW+sRrOIyiNq2piEJqM9wFb&#10;ifB5HAcJcnDuTOWIMT0RyDMlbMAwjiNGKw6HA9dX12cKTI7hLJYkZ5ZCI62bBmMspEJ3KYStNbhh&#10;mhZCDEzTjLaOd+/eU1U1w9ifyUNihINxHOmHAWM0N+/eo63jp8+3Z8LaMk8MvZhLu7airszPyFjA&#10;2fjv3EqLyuQgZJUUg4h1Y0Bbh1KGRNFpFQInCBlLaYM1jk3bcnW157qI8DabTigZdYUmY8hiBnVV&#10;IUwpUhAD5ROBUe4V4zgyjxNVocesRGsh/Ir5ydWVkF20omtrVE74aaRra673B7abFr9MaJXZbFqW&#10;ZSbnhNO6EFln7u9vOT0eWWJmnBeOxyPb7Za6bZjGibZp6ZqOqnJcHa5oq4oYRLS3igtjEfNa6wqJ&#10;pCrmZzlWVVWLOcEYTv2J2c9icjSmCL4SxpqzYVGo6nJeVFV9HqMW71EZuq4jpljo05mMkJevDlds&#10;2obdditm7CjE3PEkZChXG06PRyqtaaum6JEVWRmWlPjh408oY4WubMQAIuEgmpwCOYWzUXe9b+eY&#10;ivE9CfEuRIwzNG1DCJ7ZB1AUutnMw+Mj22KAV0pIQc4KyXENhZhnj0KfyVU5J7quY5kXcozExRPn&#10;hRQC0Qcx4MbINE1M40gK8Wwu8PMEOVNVNaGQG1Mhz2EsrmlxdUPM8Ke/fMef//Idx6MIQFOCSCbE&#10;zOQDs4/U3YZutxUB/OEKpQzjOPH4+MjQ94TFn+cRK3kplmADMc2aYu440O12tO2GqqlAidE7KxFy&#10;+2UmxCDUmqpiXmZSiMyzkM8pARTqOa0WMQWvInNyIRjrhFXItWTtmTh7e/8gFMOchXpXpsdCIBLj&#10;ixCzxJQrQRsz8zTTn44orSQcBwk2ySlAivhlIi4LVil2bYtVcLXfsmkb6hJI0tYNxmg+fvyBaR6E&#10;Rr/ODbWINVcyubVCcJ6nmeQjdVWx3+85XF1xuLlhs99Ttx2uarDGEQttzadEApquI6TMsIrevSfF&#10;UF7T45xjnmbu7u64f3ikHwZQiq++ek9dO8ahl0CZrGibDbv9NXXTYqtaaOuFXFU35Tov22+MwTgn&#10;AT5qJbAHhmFk6AeGcSB4LwJOJ1RpYsRamQNVzrLfbdhuumI20vSnI/3pJPdApfHLxND3WGPIIeDH&#10;uZgkMyEKidF7zzzNzNOCXxZUljkUZIzT50CXuM7LiwFrmWcR9lp3PndyzsyLFwJmMXX1fc9w6vEh&#10;yM9WlYQEVa6EBFmwFlPXHK5u2B6usFXF3cM9wzihtCWkTFbPybHuPL9ejaooxTTNZDKusmLsjkL2&#10;TN4zDSPTNAh5TT3NzVIJvokpMS8LQ3+k61q+eveODx8+CP0xiRVzHEeZU2cwRlG5ihAiVdWw2Wzp&#10;muZM3bLKIDNO0CjUesxXgqeW474sC0sMxCzBGW3bCFluv2N/OHB1dc3+cM3+6prd9RWbzQ5rKqqm&#10;QS7WhDHQlKCkaZrwPnB1feCbb7/mw1fvub55x1cfvuabb77m/Yd3QiFVhto5CRU5BzIUobWCOSyg&#10;NU0jhPqu7WjrjrrbsCwe7wO3d7f89OkzH3/8kePpRNM0tJuNEN8L0dfHyDQHbm/vuL2953g6ceoH&#10;luDJyqCMJobE8XTib3/9nr/97SP/6w9/4I9//CN/+e6vfLq9RRlDXTdoY3FVLSbzIIatrAzaVSTj&#10;0K6Szx88IS6gZR5jnaVuW6GWIfe6rq2paoMYXBJWK9rG0TaVfE2BtoqMzBfDErm9vRMDSEzc392J&#10;oFtrbFUD0iPwxXwson0xLUr4hUIrhbOapnJiBFGK2lnayomRooSMWGNxRsyQIUbGeWTxnnnxTHOg&#10;HyZOw8jxNBKiYpwXhmniNExMiydkMHUFWoh01rmzCLyua7SRfWKMzI+rch1LuIWY61LKGOu4/qf/&#10;4+/qr4xj/4t1+zrmPV8PP1+XvzT4vtVDebluf6NjUX73iRYuL5F52bJ4zeT9MvBNKw36l+/3ck3+&#10;co3/VrDir/WOfks/5q0ejjGmrAH+vnDF9dg8J7K/dRzeCsp7a/teCxt8ra/wehhl/uI+eH4uvBZa&#10;+dwc/rI/8mu9udf6Ns9f5+U2PzeQv3VuvtY7/LUwyi+Z9t867177/pco8W/1fX62ffmVvqfiN/U3&#10;TTG1S59BTI0ydkswyWqEFzNShasqtFVnQ1JG1vlPV/izcMR1G9WTAV6pp4CCdZ0kFnFD23Q4V0mP&#10;pgSiGGcBRcoZnxKfbm/57q9/YxhOtE3FbrfFuRqylnWW1hhrWJaF0/GIMYZtt5Fr6GzCVEKbTYmk&#10;NNMiZqDdbstus6FyJbCwzPuWEo4j/Rf57CEG5nlhnGa0tuwPh0JGT8XwXfqNWkvvJyeMVVgta6cw&#10;B06nHshsuq4QWTkHoMk0L0FMxcxdKMdlbbUaBq21sn6aFlKU75FLQEFZ564BI0JdjrjKkVJiHEeG&#10;fizkYgmU3HStHLOyn6Zl4eHxdO4fxCzzsaqp2e62hBQ5DSM+RmxVYVwFau0nrqFdEbL0hp7o06kE&#10;FWbQlr9+/wO3dxJGuWkaFImuLfNnpUsgDihlZE0TIiFm6qajrhvaZnM2mm03EmKz7odU5pDGOmLO&#10;YuJMkb7vz4FIyyJ0b2MMy7yUQIF4Hq8kTFT6Pc5atjsx+h+2O2z5vKtxM/rlTCIPOYjhLWUxwWvD&#10;7CMPxyPeB7Sxpf9o8cWEqCj7zmhSWffmrLB1jbaOerNBKQl+nBaPq2tikvDMpqnF8OgsbV1DzsTo&#10;qYoJTkIiK6HZuycDJ0mCAsgJRSrUeY11Eqq1rglCTEKsXiJgillSGkwxJv72tx/49OkTPkRs5cjK&#10;8t3HHxnGkf2u49sPX1GVoAdrpbdauYplnmU9ECV8QWtDRFE3Ld12x7QEfvzplu9/+EhC8dVXH7i+&#10;PmCd4fPnW+lla0Vb1ygFQ99zPA5imGxarq6uOBz2XF1dFYO3XOPtZsO8LNzd3zMWuvMSPDEntIaq&#10;FkK1NdI3tNrgrBg1x2Fg8QuuqXBVzbwsXF3dsN3v2W23HK72HPZ7/vEf/xEFVNYQ/Mzx4Uj0Qa7b&#10;ZZa4OyXhb95HmY+uYT7GYF1VSNmumD0Dtm5QRo4HlLlSSkIJzknCF/tTCRKzxSCacM5S17Ws2wBj&#10;HSEltHEYV6GMw1YOU2j2SmlUCRdRSvqsIYgBsq5rqroqc8RMV8JiN11L8AuPj0fu7m759OmThMY2&#10;DaH0ffS5D1/mgGVeO/Q90ziWObjGaglxbfc7NjfXPHy+Yzie0CUocB23nuazmXmaS38uUlUS1rFu&#10;I4DRCnI8h9bpsi6snCVFT1jE5KmNmO9z6SXd3j3w/Q8/SchVP2FMJeNUVVFVYsqUpVrEKllfWq1p&#10;akfbNCgl85IlBMZpBKXYbDuhgDsr61OtaFsJUZDlc4YolHOrSxhjTudtlnAydX4OqpU8x5EgQH/u&#10;vedi3nY6o1JgHge55pFnMuSEMxqnNcaossZx5+s6Z3kW0Z8Gbm9vOZ56CXUbR06nE4/HRwmhGyZi&#10;UngfCtFd1mtVXcszKG3EQG5ljLdaYVQmBRnznLF0TUsMQc6VEInl+QUlxMw5R9t2VKaQuXPp6abI&#10;Mg4sY88y9SxjL/3PuBCWSe7LlEA5vT5XyKXH0uOMLX0zIW2nHFBEtEQzlmA0hSaxzBJCGYNHISGg&#10;n28/k4JnGqeyrpH+2+PDI4/3R4Z+YPYLupjn+74/G7dDCOfxxRi5x6xjaN00bLc7uqZls91Q1zVd&#10;19FuJAS3aRu2uy03Nzdsug111dDUjq6ucVZDDJAC0zAyTxOuBBH7eSR5j59novfnPm7O6vzMwdYS&#10;Jls7J+NYoZmvMUsqZwkv1JrKGKxWWEUZSzJVVZX5pCSTaKXl2U2IGGtpu46qalGY8zMCW+Zqkies&#10;z0GLuYypy+xZZulhaSPhqjGlEs4n87V59vTHnv7U059O+MWfQ5hzilirsUbRVBK0mHI8m95VThgy&#10;Kkm/zazkdy3PLGtXSQBYCQT4+XpZAjpjzozTREqRyjoJKVWGTMZYU8YrCbMz5ftKkPLEDCEpUhID&#10;fEIRYgZlycqWcVX6bspYXNOANiWIN52TMZVKNG3Fdrtlu9lIj6GROX1WinkJzIsEYxttSFlCeq0r&#10;93tTl2fBJcQoSd8+BU/wi4Q5TAv9qWfx8jwpZcU0eYZpkdcPkZgUum5oNht2V1d0mw3arPvC4ko4&#10;gnMyHkjv2OCzhEYba2E9xilRV4btpqVrGojSK6+MY9NtaKoaZx11LWGI799d8w//8L/xzdfv2G43&#10;bMq57P1C1zVcX9+w3+9L0HnNzfVBnkmReHcxwF/qUpe61KUudalLXepSl7rUpS51McBf6lKXutSl&#10;LnWpS13qUpe61L+15mcC7VXwC/yCpP6SkrWKhX4rsftsKuCX5vbnP/P832+Zu1dj9cvfWevl9vxC&#10;3PuKoPa31Gvi4vN7vnj/54JYVf6sP/Mzk7leWQg8V6f/qkD65Xa9RtV6y+j+GpHrrfd46/ef//2c&#10;WLeKbJ8fg+f/fn6OvazXBMlfEtADhfrIm5S218zyazL/c6L6z4he6imo4C3z+8uvPYVDCOnwbEYv&#10;tGZrRXBglDkLHY3VhdRQaFy1O1PPQZ2phIpXaGflpBIgQiqiOX026iqri9FfRLzOGhGFaIfRYj53&#10;laNphWAwh8BjP/LHP/2ZP//lO1xV8e79ezG8zZOY3RHSjzKGtuvERJhhCYnjMNKPPdt9h7ErwSYV&#10;sVExO9lCGq8qus1GBIbGMQwjj8cj796/Y7fthAaVEmEJQusZhmKS0kIpKmZ4lYVavFJXtLHMixBL&#10;rLPUrib4cBYSy/nBmTRGMXU8D3aAlaKsy7mVn5GJCxXeCJFyNZW1Tc1+t6OuVkIrWFdx8+49VdMw&#10;LwvBBzHWuiJ8iSIKXhZPTEIoe3g44qzlar/FGYVTYq2snBAVxGQZyzUiwq3FB7yPAsdQsIQIWoRc&#10;lbVYo2V/FmKNLvS3WIhbK+EUpQrNJwg5WolwSkyJjpQVISYhsiuoqoq2a0UwvxqyyYX+hRiIbHW+&#10;Lpd5wXtPU7fs9zsAghfK+s3NTQlNmMkpnslKSpvztZMK4UMpJaQnrenHqZgCDV9/8w273R6tFYuf&#10;qZtGBPXld+ZJBHLXNzflnPakrIS4hNx2w7Jw2Hd0jcMZLcEKKwX7WVBJSkKwXY3dfllkTDIKYyt0&#10;ER3GTKGeSQAGRZh/dh6lhLMaW17baEVbVbSVwxXTptYijIshnj/Lc8NTSoFpHImLXJ/7w56bm2u8&#10;F1M3xZygrGG729A2NdYo9rsN11c7GifvtekaVKECKzI5R2L0WKOpnSOnyOl4FFKXqsjK8Lv/8E/s&#10;9gdWmrFVIrQXqtMGrRS+iKzFJJALtSpinYjQhPYk9/FYBHfWWpptxxKEEiaEPSEUO+vouk4EuErj&#10;rCmUREVM8SzyJme2mw1fffUV3i9kwFVNobzIONu1LYpUrqmVqrTg/UJdVyJ+bBpIGe8jGEvIimFe&#10;eDye2O4PbDZbEYi5ms12gy9C/JwiKUes1phiOjBKnwMA1uuubhqWZeHY90UsXzGMY7lfTGy3O+qq&#10;YhqHEsaQqCqHcxUxRh4fjszLQts25BzR2ogZoRCGchSRYQxBRJ5GzLBhNcEOkxjIS+BBZR1N26CM&#10;KQBjhXGVENRR2KpimmfuHu6pXM1mu6OuWkKKJCXibrTFVBWuluvYVhXOVaSsaJoGaywqZaZpYVlm&#10;5nlmnichQwdfxlJ9Nu4o/f+z92Y9kiRZlt4nm65m5u6x5NJQsjsZAAAgAElEQVTFbBIz05xmDwgS&#10;BMgH/v+HAUkQJAEOCEz3THVWVmbG5ostusnGhyum7unpHtXdr2NSCESWhbuZqaqoLFfPOZ8lay3h&#10;Hkr6+NXVFXXTkFKka6W/kUUAnco5Nqu52rLdbs9eVhmvkM86B6PIGJawVvqGRhEzQmnThrv7B7z3&#10;DMNICEHMCdpIqIyVQBt1NiVXlZCZjXoMWQFC8IzDieF4ZBpOzONA8Au3nz5zf3srtMKcWaaFTduh&#10;ScRlFsKRX5iXCWs1pCTzWzHBjtNI17Qidi7rDa00Td3QthJII85jhXOObtOx215xfbXDGEPTNELQ&#10;6ztCivz886/M87IG6YTgmaaRafJoZejajs12gzaK4zhwGgbmaWKeJj58+MCffvyJn/78CzkhgSBa&#10;U9eNGBuspXIVrnZ479HG4Kqaumlp2laIl1qTUYV86Akpc7/f8/n2i5gNUjGLaIVRCruSIA1GKQSu&#10;p5hGEY5XxtLUNV0n/UVpTfTLSqhD5RKWIIEM+8NpNeMsfoYyzocYf7MuTEggzOl4ZL9/YDidUDmL&#10;eLmpcVVN1/f0mw0A4zjggwRjpDK3pJQIKZBB6FCLByVG6ZABZTgeB/7f//D/8dMvv7K5uiFkha0a&#10;XC0i3FyCesxv1sIKPwvRXPxEMgafTfDTNGCdI6XAvCzM88IwjJzGgZQz4zwL3Z3MX//wA1dXO7bb&#10;LX2/xReRvLWWlDM//uOf+PEff8Qvnu1mS9/31FVNXQllMnoPiMlHkSCxmvnO9+K6h0kJH2IxqQg5&#10;1lhN323o+g27qyvevHvPdrel7Tq6tqdpWoZhkHG+GBWqqlrXcSknTqdCrIyRaRFSoTGalET0Py9+&#10;nWNzub+sdev6WhsrAvi2o65quq5nu7uiaju5742hquRei4UQt/jAcTiyBM8wTRxOJ6yr2B9O3N7d&#10;cTgNPByP3D3c8+HTZ37+8InDaRRTTkzc3e/LGjGQKMasjHzXCOO8MC8LKcv8G7JiWGamxeNLsJIx&#10;lm7T0W16mq4VA04x2riqKmvRWEIufDFoZLmX3NkQn4ViazWpzAnRJ6Zx5vbung+//MLnT5+43+9p&#10;2l5E2eU+U0qvwDatxUyosozRfp7FDDDNq4lQ5SdCf2RNOo4jt3d3GGfot5sS/CDmUGtrmran67bY&#10;qhGz3bTwcDxxOA4M08wcgvAHsyqANy2mphKspbVazU7WWpyTkBUxDMlePQQJZnn/N//TP6++Mg0v&#10;kqpfokO/Vu94bQ/6T/n53+6jH/+8Vi94/vrTPbwqIWpK/7YWE2N8dU//Un3oteC6l2obL32/p//9&#10;Nar4updP6Xcm+K/Vq54H+z01kH/terxUp/jaf/+lAMff/95vaxkvfZeXzvPTWtlL5+yl+t3T//80&#10;lPA53fzcntYFX+qfT/vLS69/7Rw+/07n/ebX+sJrdZrX/v21z3+1n+QXrr3+rfH/pWv52zCAjDZK&#10;9ovGrHUg0CXEzaCtGOGNNVhdggzLnPb43mVPo8+RW6XWuJ6Pp8dWahjarGGM57qIOhd4kDAba2Xf&#10;b6xjmCc+ffnML7/+KsTTqmbTbdc+6ZyYfGMUE6DWupiixSButAYl80fMeaVtbzYSlCN7GiFMzvMi&#10;e8GUSoDOI7H9bFZNGbrNRow8WsiVj+bKcu6M3P8SHuYYx4lxnEgxs90KFTefyaA5Q5K5/1yvlXDD&#10;uI6d1gl913sv68MQZI2rKSEpZe1wfiFnsix2CDGwLJ5Q9uXnWoYxWgzUWqGtBBHNPnD38MASIsrI&#10;PiKkJLW6qiKh+PXjpxLCJMd+3sdU1hKjL+FeeTXtS+BXEgMZoI2lbSUc7v2bNzS143TYU1eVhBaq&#10;Mk8YvdZH5nmRAD/nylpITJNGK5pazM3yeXLe66rG1TUZxViorOcAu6YR8qqxVvZp5fqda8hnQrXS&#10;QkcdjkeMtXRtJ8E5RkMWA94yT8VsJzU7pRVWy/0CCOUbxRITc6HgzouXoC6FGGGNJcRY1iu59KfE&#10;ME1EFK4R8/P+eODheOT+eOI4jNRNTde1kBN17agqhynrwVyc6tpKsFFOmcoJwVvI756UIsbK+apW&#10;43uN0hbjnJxDV3EcRlJSpFjo6uV6jsPE4XgkxChhp1XFzZt3dO2Gtm14f3NNZYSCez73EuAp/RhY&#10;r4Eu5G9XSe1tnGY+fb7l4WGPs47tdiN9PidOxxNGa/q2o+0ackrc39+z3+8l8FUZdrstlbNrqF7b&#10;trJXcRZlNB8/fOD+7raEpU6kGNf74Rz8GUJAk8VUXO5JvyzEHFHast3eSJhRU1PXDmskpMyVoDVj&#10;DMPpWK61Zl4WlNZo56Rva8PsA37xYpJ1FldVNG27BoGAjF3KOpYQedgfWGap88RCJJdxRBGip+t7&#10;vJfadVU5mqpGGSVhIUphrCUmIcrXTSP3rtZoK31PniEodAk68EH2Nda4NWPFGM1m04kpu4zd8zzz&#10;4cNHfvrpJ27vbjFa6j3LPMs+t4z/ZzL02QQ6DKPU6WJa6yMJ6K925JR4uL0jlyA8pbKYtM/zfozF&#10;AOtZZl/uWSNBYUZM3jEGcpQaVI5Sy5xGCbbrNzJH+GUixYS2RgjbMeGXxOcv9wgo2aK1o6obmq6R&#10;4FVrhGxeQmnPYRhGK4kkzOcAErnvQwioM5FbBngU8gwhlmPXqZC555EUvBCorSl1+1LLVY9zuHMO&#10;Z2sJ3kih7BtAKwkhSYhh3M8zt1++sMwTdVVhtUKXUMu6rh9DAV0ttevKYa2h63vev3tH12/oupa2&#10;bbGVBAVudjtc0/Lhi+wlD4cDf/rzn/n85ZaHw4F5lmcLOSVQmbZp2G22WKPK5+sSSij1IoC6bnBV&#10;gzIShtP3G7bbLU3T4qzFGKktnE3xdSU19rDMTOMJP5daYgyksKBVxllX5tQSJmskiGxeJNhwCYHT&#10;MHAajpAjRkmQzOP8GyEnqbPHhDN2NbDnLGNGVXc4V2ONw2nL/uEACd68ecP11RXbzYbtZiO1jmV+&#10;Ukc/B12l8pmp7PWEtP727Vuub27KuODKOTBUzrHbbum6XsZ8pObbVhVN7VCkUuuW+tA0DCQvQaRh&#10;niWcBiQsw7kSNhrEEF1V2DXA97F2ro30W78sHI9HcooybpfQG8oxbbbb9TmnLvOnArq+4/r6mjdv&#10;bmjblrZtaJpaaoolsO5saI8hcDgeGIaR7XYn60GjscZiNOseMMSID4HDceTTx88Mx0HqKdPMMExy&#10;nxotIRd+xs8znz58ZJonVEpyLlLCKC21qbLOcs6UMNgsn2kNKUvQs9GaeZrL84hZXisG98o5mqal&#10;cVJ31EaCF1wlocraKJRRWCUGfJQE70pQsRUzfCrPunLmcBr4cnfPh48fGeephBm6Eh6SSDlhnZHn&#10;Xc5iDfJMp4yxTeVk7DC21BeqMseXZ2OKEgJagivKHuEcwE2SceT8rJoSVGmso2lqmrqVPthIkF/d&#10;tKCNrB2d0N6dkyAd62ypzaQ1MDelJPX3aSKmiCvPGY1WOFetwVIkmYc1SsJEQ2CeZ7Q2XF/dEMpz&#10;spQlPMoZTdc7rq56Nn3Lbrfh/fu33Nxcs9lu6PuWvqmprYRxGJWxCt5cDPCXdmmXdmmXdmmXdmmX&#10;dmmXdmmXdmkXA/ylXdqlXdqlXdqlXdqlXdqlXdq/tM3jCWAVDaYnYuGXhNvwstn4NYrS0/9+/j4v&#10;UcZfeo/XRMYvCXafm65fMspnygP8J6QkebYsr6UzYuWshDyLQ/PLYt10pqs9P6ZCPVLlQxQUIaiY&#10;9R4/R8QKKaWV4vSSkPhr7bVz9JLA/mtErecU9tfI8k9p8c+v70sm99dE7y+Rzv6SyP+l7/VSeMPT&#10;z37aH4Qunouhu4jbi7h/vV4vnN/nxLOXPuvptVdZPVKYtSnGc4vWQp3VSujvQv4U8Ya1VRElixgj&#10;5bwKczIiWlAaMRvDE7FzeS1nUjHw5UQxGTkqJ2QBa5wQHpQS6lExUivrwFh8FIHf3//H/8S0eKH4&#10;XO8KPVpjlcUvAWsrmqaj32zprrY0Vz3ZQFNZQjHobLc76qbGmEJe10qEKlZjXaGV5oy1mv5qQ9fW&#10;1M4RpokcAzF4Qpg57A9oa1dhYU5CVskggt6UhCheOSYfmBbP4XAipIzSlsSZKiOkUltV1E29XoMY&#10;hNIl10+jlQWdQStCCCvlQZtiYAYRSpe+3zQNtXOrMD9lEauczV1+8ULCzEJCodDGxnFgnKZCNROa&#10;WNe29G1N48QYLWOGUOUrp0GJGSsnjV8iD8eBJSUwlrrrqNqGRAldcGLk1mej/9o/5XhVETLJ99aF&#10;xJKERuMqcoxiRlQifYlkQooiMCyiJGeFnKoBvwRyyCg0TdVS2WoVYRqtiTHSNI7tpidnEbJaV4vZ&#10;uBUR8TQNQrwzBuPETKq1QWUZQ2MSk2/db/AhEFLGOMtpOJGyEDFWQ/aZglKMb0pbrq92bLqetmk4&#10;HU6kmERMCyid+f67b9m2HVaxirKfzinWutJnFmL0QjzLco8pROxsjZjcYy4id6tRrkJXYqwKwROD&#10;FxFzTIQ4ERePAREQ+sCm3wjlPGahmxSynLFCqFJGi5ksZaKPpBDQVtNte+q6wYelHLNc77quaapK&#10;SL2VFdp85cq4B31bP/YPRTGMJbm+jRNKV8zc7Y94n/jDD3/Nf/2v/jXKCkWkcQaVEss0iVC2jKkx&#10;BkISE/bihaicYpKAA6VJCTAyKwc/E/2Ca2qqyrF/eGAY55U4fLXbUTvLmzdvyUnEcAJrCqDVSmdO&#10;weOM4mq7oWsq/OIZTzMAVeOwVYWArzXEyOKFKhhzhkJjrKtK5odixh29Z1ykv53Fyzfv3lLVFcF7&#10;uq7l4bBnnicoJgCjFXHx5JDws1+DNM5/5wx913EaTtzf3YvhvutlXTYthabsMEZxf3sLYRGzBjIW&#10;pawYp4nj8YhC0fUtTltqY1E54ueRmGdi8FgrNHWlzUq7n6YZ7xdU9EK7Mpp+02Mqh9ZWQiFyouu3&#10;QriaFzKKum7p+g1v3ryT+01rslZijqgbjK1xtZhatDEYXQl1UCm0kQCLlDPTNDFPQi07FEq6OVNq&#10;yjos5TLT5VwIYgvjaaDruiLKtIUmbln8RCJJqELOaGOo21qEiUVkGnOQucdqUlQrPd2WkAhbNfgg&#10;BmDvZY1mjC1mHMM4DKgM234r4TXO0Wxa6lbMsV3X0dT1KqJ3xdBEhuP+wO2XLzw83HN4OIqIudtQ&#10;VbXQkSshdokgfEGriDG5mOcD241QFndbERN2XUfTNtR1g7VOyHQr5a0EbhhL8EGooUlodJWrqKxB&#10;k8iUYIRCKTwdT/xf/8//zb//9/8b/+E//Ec+fPiEdXIsyjhMXdPstvRXV9Rtgy4L4/1x4MuXW6Zp&#10;JoTEME58/nLHz7/+wjhNtG0rZLi2o2pbtJVwAlfVtP2Guumw1lE3LVXVYK2lriv6zYbrN2+5unnD&#10;t999z5u3b+m6XshFWo4gZzFInEnkWius1mw2PTdvrtkWk5XVGldZur6laqqVupRSFEOM98yz/DHF&#10;pI8Rg3lMCR8D4zQRYsS5GmccOcIye3IM1M7QtK5QXCXgo9t0bPoNTd0IEbzr0EYTciakzLR49scj&#10;4yxmky9fPrMEz5/+9BP/x//+f/L3//E/8ccf/8zDw4n9YeCvfvhr3rx/X0wUiZQh5LyaKKyRdYP3&#10;y5MAjOXRVGxk/2Gs5Xg8CJ3Uyv1RVbKGkiClmv3hSAiJjGaeR2JOGFsxjgvTHGi7nqpqadqObrNh&#10;c7Wl6Rrpv/PEaRjwywKxiGcVLMuIzkLpyylAiiu5LOfAPI883O8ZxwWVZW6KITDNMwlo2wZXOxJJ&#10;zPvTLOLy5AvRT0Km5GgTSiuausU6xzh7YsjFFCuEVBHPtygloUTnNWJOYuzq2raYA4TQKyS1gI9i&#10;8N5eX9H2HV2/o207mq6XewXETNbWdE1H07Tc3T2wP5745ddfmJbAHCOHYeQ4jhzGkYfTyO3xxH6c&#10;mUJEWyv9pm2o21rIbXVDxqBNhVJWxPCngcPpxDDOhJyIKRMieB+Y/CwGn5QIMZG1xVRiPqsrWdMn&#10;70nFyOOnGWLAFPqrMXalYyptim6/hC2UcJ+6qanbGh8iVdNjXEtVN7imxdaNBMesxtcS8pYTOudC&#10;+RPK25mGejbKjuPIvMzc7x/48ccf+fWXX7i6umK33bHdbLm+uuHq6prtdkfTd7SbHtc0GGep24Z+&#10;u6FpO2LKhZ64FMO23MsheLyXP8Ev+OjLmkIM/+dxNyyLUAdz4v3f/s//rPrKNA2v7uWf7n1f2i+/&#10;ZsJdzehnYukLoXzP6wFrSNUL+/Cv7dOf/pyYG2XcBZ7QevmL++LXjNEvmeJfe4+v1YdeCuw7GwxS&#10;TF8lff9Taiyvnbvnr3/tM1577Xmt4nnfeAzfSk+C9tJv6jDPr8FzIvzX6nHPaxvPr8nTOtpL9aXf&#10;hAs+ocy/VKt5+j4vGcRfukeevv40qO6l+tVrQQjnc/ZPDxv4CzVNftuH5bjyb871ayGea9iiVrKX&#10;0xqtTKkNmUIOB20f7+8zMf4cOKdLPUOt62TZuz/WLV+/dzSspPSYSl3DSpCQsRrrztRYW8jh8jkx&#10;Z07TzD/8wx85HI4YFG/e3IgRp1B/39xcl+NRa2jf02snQYqyRiOnEi6jaOqqBNJExmkkRTF95VL3&#10;MlYM1svixcSDkvCXGHGuwvuF4/GED4us5ysj63wj5ymGJHsdpUgx0/clRK0EHMqeSOo856DW8xgX&#10;o8yN8zwX85xcw5RTISJL7fE8lyllpFZ87g8ofAjEUPbhdVMo9hqK0VcXEnHMmcVH7u73xCyBYueA&#10;o91uR1aK02lgfxRqsxikIMaM90sJDEgYWEnw576aooSyqUIs7vqeN9dXtJWTQLRxJIYggQS1W4Mi&#10;U07klBnHSSiyxtC2jdQxc6R2sl92hS6uVMYVg62YsiRQbZpmfAi0bVP2bFLrrKpawudCWEM/hUKv&#10;1oDTh/t7vtze0m96CSdMCe9ngi9G9pRxpsIoI4ZuZVFasxRTKiWY8nSaOBwOTNNSDPNibs1J1kuV&#10;cyXoShFj4jgMTN6jnSOhuL295/PdPbcPe2bvqeuavm+BLGFjRpMjDMNQ6vsSGIrRjzTbWsjlyzKT&#10;Yiz3tcXZCmcduQRF+HC+n/VqyMtKMc8z43gipcziA6fTiRgDdVVxfXOFdY6rzZabzbaY3z05ZmKW&#10;NV1d12XfI+OhM7YEgRVCMwjhOieGcWCaZzb9lq7tmOeZz58+Ms+zhJpqTds1qIyYy5Wmrs974Mc+&#10;dA4ROhyP1G1LVcux3n65ZRiOYjoNQT4/egk2LMFpTVPjjCGX8M+U8kpQB13qZF7G32IQXZYF54Q0&#10;vH94YF6WQls3uLoqRr/zvi6vQRdKIXvVppZAhoiYDo2YBwNwKtc2JakrWmu5ur4Sg2zluL66LuTu&#10;EyUKVlKfEPPvOSxUGUNVV2JGJBPOBlCtIEbyOr8mCQIrAbope5TObLdbqqpiOJ0Yx5GpBHwcjwNa&#10;Gci5UM3FsJtL8KK1RsInjJgiY4ws01SMzaUOrg3ee477A9NxIIcg9QKV1zlYnhVlgo8SPljGuqqq&#10;2Ww2uKpiXmameSoGy4SPCe8jISRSzmx2/Ro0a50jxsz+NDAvnvv7PQ/7Pbura/7wwx948+4Nm82G&#10;qq7K849i+kWCtmIJcjXGEmMilIAHa+Q5S9f3K12ZJKb0aRy4u7vn/vZWDLgh4rSGINRlU8YxMQu3&#10;JcxUjr+pG+q6FRO8c1ROQmddoWnrYrDWSksARNOVufwxrKRp25UOXdU12kit1Vgtxn5ruHn7hm+/&#10;/ZZ3797xzXffcnV1JUFsbUs2htO8oG3FdntFiIl+syVl1ucOy+JJiKG7bWpIEe8XQij3TAlMbPue&#10;q5sbNrstIcrrVVVjlAYlezJbVWRtyOXZ0TTJvHs8DSQ0tmpAmTLnhifGXpl/ow+S1IuSGnWCptug&#10;jSshBFJnUyhiiASfOKf7KsSATQmsqeqa7XbDbrdld31diO0NlXN0Tcum33BzfY2xhsN+z7Isa5By&#10;XdcAeC+hh8fjgeNhL2NpSMzzgnWW9+/fS4CvL2EIWkloQVXhzsG8i4ewoFJEl4CIM6E+BLmnUwgY&#10;rdEqYxTUlaNyFaayaGuJpY7tw8IwSDCyUpRqpowVuqyrYopiqh9HqX2ToYSnzrMEiOYUJRNpjfeW&#10;0OLNppfAguhRqgQwPQnOtlaC/2IMfPz4kcPxyPX1DV3b0bcdfdeXtYrUm5ZCf1+8l/62eLnGZO4f&#10;7qWOaeDh/pZpOJJSZH//wDgccUYCYfUTun0mS/BxGaPavpd+rjVZBkqs1szjyHF/IOdEU8mzTVPq&#10;x9MwYpQ8y00pEpaFeRoJfmHxSwl89UJVD56QotRGEJp6BCK5hCyP3O/3HMcB7z3KGGztJEyDXJ7P&#10;led9WmONhF8YrUtApxDnu7YtYZg9bdsUw3r5PSu1JQCVJCyqbhqMkWCalDKJjLFOwqHLWtgZy7LM&#10;HE4n2rbhzbu3bK+uaDoJb3FOgrBjCeNNCVxdy9p1DXoI0odDkLDnlGib5sl6XI7TKkqtTmFdRQQe&#10;Dgdu7+4kMMkY9scDyyzr3OgDMQUJa7WaqrFYLeEgRivauqKrDVYljErY8gzozb/5Hy+inEu7tEu7&#10;tEu7tEu7tEu7tEu7tEv7L75dDPCXdmmXdmmXdmmXdmmXdmmXdmn/wnY2wEOhsBYh0HMh63Mx6FmA&#10;+5fI7+efORvrz6Krl+hNL4lwn5vBXxJ1vkblemrQ/ucIk18ktvF7sW/5h8fff/Z9nlKDf3O8heCk&#10;lFpF5NbaVaj92vE+FbE/Fdo+Pcann/nUkP5cgP5c0PxcIP/8nLz2+vOAgZdE0M9/95HyU0Q11q4i&#10;/qfEtZeuy/Pz//Tnn9Pen352ekIOf0nk/5LAm2ef8dLnvtqH+D1t7vw7Qp2wIhAtYlQhOcg5M+X/&#10;iyHeFMPI+d4ROjwlkIFispeAhUei/fn82yLWWfuFMtjKCT1W60KmVitpyRmH0opxnvj7v/8Hfvr5&#10;F1BwdbVjt9nirIGUSCEW+lFPs+nZ7Hbsrq9QiZXYpTS0TUNVVUVYY9DarufmTN0yWlE5oZU31hCX&#10;BZWFaKSyUH/arqOua0Kh+yrEpGKNLiamCu0cs1+EYJEyx8OJcV6KEd6gjRx32/U0dbWKn87kUDHX&#10;Fzqa0WKkDCIOGYaBw/6AQtEWU5Qp4tnK2sc+XOgKQrsOcr2UiJuMAlUICeTMsixM87yKz25u3qI1&#10;VFZTW7MaOOqqEvJObUXIkkUcuz8eOU0zWWmhcRVCu60qrBYKxTnkQXS0eu1Hj4RLuw5cKUUOhwf8&#10;stDW9WpAjSkzjjPjMsu9m+T1EDzzNLMsM0tYhOj+hADm3Jm2o3DOklJmGE5FmCXiRRFWj6AUlTX4&#10;QqpKQN9vqKpqpbLlDDFEYk64psFWNYuXgIIQo1DeU6KpaxRZjJCFFjNOk5j2tWacRnbbXRGZiTg9&#10;FLHad99+w81uR1OJsXkYRjEAFJqpiPc1ISwimEwJ5ypc5cQsa8X0m8nkQusQ46/QioQ4KyJvNKQs&#10;YrTFBypXcTwciDGy24mIMYQoARVn80cRSsUSqKCyWqniZ6OvD4FpmaX/lfNvrCXnyDJPqAxGKU6H&#10;AxoR9LV1LaSmYqaER6KhM7aERnTEpNhcbfk3f/Ov2V3v5FqLC13EbytBL6NylkCRjJBYkM81hbBq&#10;jFB1ck6F6mZYloV+s0Ubw+2XW46nE3MhGTdNTde2vHn3Tgy7dUXKmcWL6O/mzY2EYWhLU1dUhdin&#10;teI0nBjGE3/66SdyzrRNTVM75nEsNLhpFQJaLaEOEpKSsFqovp+/fAEUm92O7W7L9c2VBB3EKGKy&#10;5EVEVgR9KkVCEenHEFda6nmNtSwBbbR8t2Ggrhsh1TsRV87zVEwWEsYQ/AKoQiAMIvhsW6IPzPPE&#10;ly+fGE+DGN6ViMJTocK7uhGqdIr4KHSlZfFCqFdCFKuqSsbZpkEbxzBNaGtpu45xnkREbioWH8hZ&#10;UTct/XbL5mrHbrcTYf8chCxmz0JeW4KDZL1jjZjBvV+EcFQMiTmJcaRrukLkyWvgS0pi8LFGFyOt&#10;wWq5tuWHi7BOwkWW5Uy+FkPNNI1CiA4SQuCcmPtTyMUUUoxgnE06kejlOoGEyNR1hVaa4TTSFDEz&#10;RbqpbSUBMYVSlEvaUSaxzDMxBfm3JP1EKzHMaOtWqmHf9/Tbnq7vCpHdYnQmRyHJDcPA8XjAaDFs&#10;Bx8Yx4ngE34JeC8U5RhjIQTZQtDzLCFgTIWtaox1Qnc67OUcaVlP5JRX4p51DX23wxjLsoh5/t37&#10;92w2G/rdhu31FZvdBmMNXdfRbzbrustVFW/fvOH65obrazECzPPMw8MDp2GQe0rJ+OAqS9XU67lJ&#10;KRfRqlDYVD4bRhqhijdimqhrMRooo3BNzTjP3D/sMa6IiVMmlMCauq7RyDwghvey3tUlzCZFwWpn&#10;uSdyjEJos4aqdnRti9Gm0MbSeq+HQgBdvAR0CB1L1nVKiWi+qiqMc0LI856UESJg16GNY1kWtDE0&#10;bUNVN7Rtz2a7Zbu9BkRkLmOhxfuAMorrN29EP05egwu8DxyPR6ZJSH7H4579w57D8chpGLBaQhXq&#10;uqZtWvquZbfb4qzFe1l/39xcU9UVVVNT1S3eJ6Z54eOvn/jHP/6RDx8/cDyNDOPC/jjw459+Iisl&#10;hhInpHutNfuHO+6+fOann/7Ep18/Mp5Ocv84K+vM4n8WiqtQ3M4Gq5gC4zwxTDPjvPCwP4qJe5Zw&#10;gsPxxN39PcfDkePxxDAI+XPxs4T9OFeExEoI7oXsphU0VcOm7+m7jr5rZR1LLqJ2QwqRZZw5HA9M&#10;4ygCb6VomxaUYglCvTdOqLxK69XEZXUJAqoqmqZmt91I36wqdtsNfd+J4byuiTmTUBjncHVD3bVs&#10;djv50+/IKD7d3fP59p7TIGELMSd8CCQUztWFeKhXI2z7AJ4AACAASURBVOM0L5xOYlRafFjJsBlY&#10;FgnCWfwj+TSmXNZCxXBZzJBaKfyyEJaZGCI5JJClItacCcSypjPGYJwDJfQ47z1390eUrjgNC+M8&#10;ExNEzoFzhljGvxA8WoF1hrZtZe+RhAwJqexFzqEImb7f8sMPf82m35BTZlk8Oat1HR2jX/cFRsu1&#10;P4f/VK7COpnXnHXls85bKIVWBq1l7Zaj2A3atqVrmtKfxJyZYiTHxPv/7n/5Z9VXxlJfeY2W/bUa&#10;y1+qjZzbU9r0S2bn1TCb8180lT8raZR58fd73OeBg8/3xM9rSP/U+staTzjvotWjgeO8f5F1OI9o&#10;66/VClL+6rn92vl+7fu+ZqL+S2b3rxnlX/u931Dn1eMVeu3cPq+HPK3RvFR/+VrN7rXz8fT9lTrT&#10;w9WLNZnX+s1LZv2Xrs1LdcLndcTndbavhSq+dg2ef5/X7qX17/zk94oB5nweQP2ujvfcPC+fUcxd&#10;PA2UPO/z5P1krBUaqzWumGzsaoI5h1E8O9O/q8vJYcu61KhyXOpssIeqllrTmTTvjBihjBE6t5jg&#10;ND5EQs58/PCRL1++sH944M3NDc65QhM11E1TAqP0ug8815fJWSijy1yI37IncVWFMzIfeR+Ypkn2&#10;ikbmHIBxnktQ0bLuK2R9MEuoXKHGGm3oNg3WOamxhrSa1Z2xJQxSwgljDEQfZC9yDmeB1ZBEqT9p&#10;I8ZOY8wjdRXW/d55LaHQkJVQnLWE1aWc8EHulb7vsU7mXh/Dul82Rs59jJlpCRxPg6z5tObtN9/w&#10;9t07Kuek/hHLOnTx6349+MBwOknQWeXWfVYu9NC1Xn/ua0aI320JwlvmWerSScIAt5teDPlByM/e&#10;R6ZhZp6LiczPtG0t+y6jqayEIJ6vaS5BhcoYUNJ/tTE0TV0CPjWuEsK5MRLKdjodWeblSe1SSPEp&#10;JYZhZJomKufY9n0xLCdyLHXdcnBC6LUSaKQVSWWUkZprTnAYBk6noZjJZP3WtA2uqsvYKIGD0zSV&#10;sKuMtkIFPxwOfPz0if1xYFoWZr9Q1xXbzQajFNZK/cDPnmVZZD+TM8pYMc5ZCQ5QKEKQWoEqtTlT&#10;aOWqGP1iFiO6hDFoQk4kJYZ9HxapmeVM220Y50mu2W7Lu7c3NKX+57SiKvVRXfaDEuIoIY3neoQq&#10;xvEYAqhHEq21pY6VMpvNhrZp8cvMp08fscZIaKXKWC1rwqpyXF1fr7UAMQDLGnR/Dn877CU0rm3o&#10;u462rgg+kHyhOWtFjpGqslRWSONGiTFwmiQQKZ3N72WNeyba1pXDWcfivRjCp2ldz5/GgeM4YUqw&#10;mquEtB1CYvZ+painGHG1E9PrLEb6uq6pmw4fIj/9/GfQUq+VwArZZ+6udo8BZNYxDSPD6YTKqYSl&#10;IgFdRsIxElDVMg5lldexK5f9qCr3dSZJzfhM39UGazXGybjy5fNnHu4fxMxuK6qqIaVM2zZsug3W&#10;ONq2pancGuyRktRGJQhBTKhdWz8GeZS1vQKmYWQ8nciFtp1IZe1elXkOjLZy3VLGWMv19Q3aWkCo&#10;2t4va50lhIRzNW3fs7u6EjN7AoWc74fDgcnLPuX27p4QI3Vbc/3miqarMQb0k7DZc/06RbmOpoT8&#10;zvPCMs9o5N63tqZqGpQu9PFpZjyeOBz3zOPMtpDWrzZbNn3Ppqs5T/PLslBVch61s9iqLmRlCVIw&#10;zqANmBhQKcq9Z6zU4LVFF8p3CHENBlVIIMUcPOM0cxpGMfmihaashPgNULcNm82G3dWWvuvo+pbt&#10;doM2hmme+XJ7jzaW77/7jn/37/6O/+avf+CvvvuOeVmI6XEttNlusEYzTxPHw5FxnIgxyrxWuVI/&#10;cbLWsE4o42U9ZLQ8G07KgLYsPjIME8MwcRomkjZsdm/od9f02x2uln6YYmaZR4bjkXEcyElq2j7G&#10;Eu6q0Kai3+wkoNlachLyt/eJxcc1MCEjwcM5SRBvjKGY7GXPaHTZpxpL13XUVb0+i3l4EHN7VVVU&#10;TkJ1Y5IQ3mmeCN6XULxUxm1ZK7adBByklKnOz3oKiV0rhcoSNKNzWmtI53E2plz2qKmEYGsxaSto&#10;2hbjKjKKkBMhBsZpxHsvzwtKONGZ6n42/ccUqVy19v1zmIa1ltPpxP5hz5cvXzgc9mJqV/L9bPne&#10;OWdSDOQkwUNr+I5SqBLUUFWVzItNw/VNCRboepw1eC/BLaqsS6tK6p51XbHpNzIGOwlxOp0OHI5H&#10;CTNNgc2m5w/ff8+333zDX333HVfbLSlECb+JQc6ptdiyVvBLYJqXEhppJQwgyvjTtS1XV1dynZ2T&#10;EMeyJjzu9/z85595uLtnPJ5Ypol5HFmmqZjfZ0JYiLmsIVDF/A4xQyi1SJSM5V3XsdvtuLq6Zne1&#10;o+97rrbb9dnW43M2mat0CR7QSpNJpU644JdlnX9N6aeVqyTkxdXyjCAsct2sk+W60rjyTEkZeVac&#10;y3tro9eAlKpyEqbhDNZJ/++aimWZxOAeoxjty94BMssyk8tzL78s8jz0fD8pMarHEGRd5cx5Z4Gx&#10;UrvSznI4nXDO0W+2HI4DwzBx2J8wxrHpNrjKkKInhVmCkayjqRvapqZ2lhwXeQZsJOzy+l9fDPCX&#10;dmmXdmmXdmmXdmmXdmmXdmmXdmkXA/ylXdqlXdqlXdqlXdqlXdqlXdq/sC3T8BsxqPd+pa58TaT7&#10;kqD0pX9/2p7Syl4jez9tT43Df4kWf37/lwhRX/v+z197TpBfRbxF0Po7GtZvhK28aEp/foypCBbO&#10;tPXzeXn6Hq8ZwF8iej09V8/Px/nv12hXz0lecRXlvUxXe+l6PaevPe8Xz83wTynz1toXr8VLlPqv&#10;ibbP5/Gl63s2ATw1+T8XPJ+DCX4jpn9+fb8S3PC0b59JMiJOkfcQiWx+pILoYnwvhktbRKHn7ymG&#10;LTFYi9mriP2KKRm0iG/OwK/yOc+/MxSzbBGCOVdRVSLess5inBbidyFtp5yKAdyhreV+f+A//6f/&#10;zE9//pm6rnj/9t0jFbMIaSmECopB2ChFXVfkEEk5FWGSLmb2MwAyk2NEk0hhhhSFCJkTORb6ytm4&#10;rWCz2YipJ4ugSBdzuDOFWGaMEJJAjEJ1zTBO3N4+cDqNzCGxLIG7hz1934uRsFAgh2mgck5CCYwV&#10;irdzaz/NKXM4HDgejgzDyPXuuoiI5fs5K8a6HJOIWnMx5gS/9vMUAyks5BgwOhdKq+fhYS+GaW2Y&#10;p5n94UDbVlSVLSEIQgGNIVC3lZiIohjSH/YHTtNUDK2Jh4cHHu4fqJqW691VMYQilHJEfKX0syCP&#10;c59XkJIIYWJMNCUgQUhUns9fvvDh40dijCJUc5ZlWRjGE8PpxDxPK13cai0iKzJaCdVznkZ+/uUD&#10;x+Oe7aanrhwqizB7WTzeL2htOJyOLCFgCx0HisBZfK4kMjEn6rbBVY5pnqnqmuurK3bbLVXlCoFH&#10;/+be3u/3+JDourZQOzTzNBb6s3xWTCLYbJtmFc7nfL5/c3ktlPcUuogEMDjQ0g/P41kqY5s2hhAz&#10;KQWs1eWYAykHYg4r3Tr4QFPVaKOL2bM+26jL/c6jkVxB8CKgjkFE9MZIaMNSqEepiORjEKpZ0wjR&#10;PPgFBTitOZ0OVM4VKrRhnuc1ZCOjisA4r6EcPmQ+f77DOM37b95ijGIeBlSKEIUuZZwYBHLK5JDE&#10;bF8MdlUZY86kKKWFmHSmMBujaaqG2Qsp7OFwKCRDoaZbo+naBldXxBxXg7WQaxy7zVZMiFW90nlO&#10;p9M6BlrrmMaZTx8/Mc+LGJqPRxJ5NZJorbHlvstlLCJllFZM88zVzTWb7Ya6qdBG45xjOImBvamE&#10;siUhEBqd80owDj6sJr11TEgZUIzDxI8//sjdw54QM03d0XZCehRDh8YozTzNYopQRsZRlQl+ISwL&#10;kJinhWmYiD4UiqOIaVMR+cWU8UHMkN57MW0XOqHWImz1UX42pMQcPN12C9owTBNKGaqqQSvLOE1U&#10;TUvb9zRdh6trckzMPoj5Qymsc0JzUoixR2vqytHUjspZNtutEHx3Yrau6hqtKxH/lhCNlKKQDpFr&#10;QE4ss2ecJpZ5YX84cDwdiX5ZAxxyysQQcVZo3ChZ1/olYLQthEYxLcWUJIhkmplnz7LE1RiZk9yX&#10;1lis0iQf8NNI9p5lnEghMvtQcmjyaqQvqltyjszLjI+BlEUYW9c1fdez3V3hqnpdbqiioHSVhEKk&#10;FIhBhPz3d3f89NOf+c9//CPLsvDDD/+VzC/eE31c6dpi4NdCVncVAB8/feDzl1uOpwnvz0b/xIdf&#10;f+U4nJimCVAlnEbCXd69/4a/+Zt/w9/+2/+Wv/u7v+UPf/grmqZmc7Vls93Qb3vavhCN+p6bmxvq&#10;pqFrRZgtpolE27V88807vv/+ewlHmEa8X2ga+V3KfJ5SEkH6cGKZR8bTgXk8iSBZZUwRgvuwiJg+&#10;R7ICHz3HaSSnzPF4pGlbmqYVk0MjlEOS9Jez6focRpNjZBpP+HlZ52utNaaYNpq2pjnT3QoBrm5a&#10;+m5D13ariFSMT7qM+xLqYY0l5RJ0FcW8LPetYlqkzw4l9OXmzQ03N2/ou56maWnblraXAJBxmrG2&#10;whWCpnWOYRz5009/4udffuHu7o6YMrurnawfFRyOh9IPLKdxpK4bvv3mG5qqLuJtQ8oSmEBWQjhE&#10;KJ+n8cQSE+M088cff+Luyz1kTQyJh/2e/fFECFnMXNry+csXfvrzz/iQqOqKvuu42m5EBJwjBAlG&#10;UTkJZRMxE+ViDBID3yPBNpExlaXrNjTthoTh4+dbvtzdc5omFh8Y55mH/Z4PHz+x+MDmast2t6Xt&#10;GrRRK+FbTFpiEFMlHKqpa6ySwBfnLAahiTlrCT4wjRPeL3z6LMb9EALzsjDPi9zDxdRVNTWJzDxP&#10;jE/IYss8MU0DyyKhRn3fibGoiOvP646maWmahrZrub6+4c3bN3zzzTd8++03/NUf/orv//AHtrsr&#10;qkZIYSFExmnG+0hVSbCIzFWKaREq7XmfIf1Qk8raXJV1utIatBGiLKqERKViOMjMy8zpdGKeBobj&#10;keP9ntPhWAJVAjkmnLFi8Dvv0VLm9u6O4/FISIr9ceKnP3/g/uHAOE58ui3XbhiF8u5EHJ9yJAZP&#10;JpFzEqNGSGt41NkQdv5uQtyr1/1bDCW0AtlnWaeFQtzU1JWj7zuySjzsHyQUYPZlryXrwuIDRaFJ&#10;GVKWo0pZ1u8hePw8SViQkj2b0CInvv/v/9d/Xn1lHn9XS3hpT/y1+sn5uJ8a51/agz417r5G7z6/&#10;x9MawXMytiprTZWf7C1LQAz69wbj55/xNePw8zrO74jtWvaJuuxlz38rlKzD1tfU+t0Uj2F1X6sn&#10;vUbkfs0s/ZfqEl+rI730Hl+75k8DDF66tvJDj+Zp+VtCXPJX6ltPzeHPv8fZEPe077xeK1MruXP9&#10;X9nvK16m2r9UF3rps147918LI/in3Euv1ci+dq1fMuW/3J9kPap0WeutV0GV9aMuwWW/DyrI53Py&#10;WFr8zfGcAyvOQYliRC8he8aKUa0QP8WA5OStkiqhaAlSJpcalKzHyyXMkPP5u50/X+jCVluMMoVG&#10;X2GsRRuEEuoMzlm00ig0VdWwPw18vv3MP/zxH9HWFMLoFlv63LLMq1HLGDGHOmNY5pkQF3KKjNPE&#10;OC403YauFcPm2cAKGusk9MhYR8owjANZCc1UoZiWyBIDddNStzIHNLUQN40RivEyz0KhdFK3sM6g&#10;VEKX0BMJJwNlLFVVyRrciXksxVDClMSYJaYygy1hhuFJYOy5ToCWwBe5joYQE/PsizGpXwOy/DnM&#10;sRitbCGmex8Z5wnjLD/89Q98/4c/0HatkHzLHJWLac77wOwnPn35yOl45GqzpalachZK67muo0p/&#10;M0qXICjZn2gNroQtVlUln588TdOQkydFTyh1rfN4UtmK3dU1zghJ+bzXk/4kRsCcclkjCyXaaDn/&#10;5IyPsh43xQxltCUj11aCCsQgWldiDhvnhXFeQGnev30rtSNSqU8oCZgrFFOtVKHqlrAUSuBDziQi&#10;h2FkmuZioFa4qma73eLqhmkaJazMaIKPnIaJYZjJKa9GSZ8St/sDt3cPxBBo25626YTg7pzc3UEM&#10;zFrbUsMRgnjdtlSuktCtGNdzSs6kKGbHiMKX3JZczHVoRSrmwLMZsG072e+0ddnrwPXNNTc3V2J6&#10;V6BzkmDRSmqZ53qT0QYNJXRI9lRSNxajNlkM5yRQSkKK6sbRtBW7qx37+3t0TtTOUTtHU1VUzqGV&#10;EmOuBqWS1DCNYp4mTsc9+/090zTx8dePkDJ9W+MMtE1N37VYI2vWrmnZdD2VNVIPDp5UjNTee7QR&#10;o6Y1JYw1BZyx1K5Cl5AjWctOxFLvmGbP6TQSYhJjaQatChk9LmLA04p5WRjHx2diMUSMdYSUeTgc&#10;+PnjBx7u97y9eUPbNLI3zRmD1OxTjAQ/cbi/JYwDOmeSDxI0aC1oy7QEkpJAjapuCOdaW5nfKcGX&#10;KlGCJDJKSeCoQu5filk/F7O8KbUS62QcrquGuqnZbDqapirhbOcxSWq6pgSETbOEgzZt95s6mCpm&#10;6fF4oHK2UOzzeUUotX8lJPCcZF99ff0GaytSDEQ/S4hBknsw+EyImbrpwGgwipA04xQYhoXTNMm9&#10;PnlOp1mI4q7Cx8A4TVgr/d46u4ZynYNOx3EkK8p6SJFiLsFfCykrktLEGCXs1Je/kXFawvqu6PuW&#10;vpf3Ryuy0ihjJBiurkrYh4SJVrbGaleMzaBVIC8jcRnRlPAXbchZEYksYWEcRqwxNG2N1pYQIWQJ&#10;9JrnhRAi2thyhjWVq9n0G6k/GamdVZVZCeK77RVvrt+gUfh55N/+zd/ww3fv6SpDZZBznxVJFgK0&#10;XYOtHGEJxCA1MqVVCXSTmp8P8qxgOB35/PkTw+lYgnoXDoeR0UdCyozzwhISS8wYV9Fstti6Bq3Q&#10;VgKJc86ExTMNJ/aHB46HoxxzksRKpR1ziCzB45ycF6WkHjDNM8sSpHZeulzKUr+UPd1MihI2EENg&#10;Op2YxgGSzI2m7HUhYbU8OWiqqpDbS5CtkXpPmCdSWCTYQcu4K6mjSsJ4Y8YYS+Nq2SeGBVJA5YRV&#10;GoOGmNA6k6KXUJY5oM5hyOQSeG1LOK7C1i3ayTx9Nt3fPTyQkH1qJpe+m8lBnNkyv0HlKpxz5RmV&#10;KeN1LuNBZJ5GTqeBFGUONdas9b2UYqlNluBQzscrf+QZhgQ6tJ0EL0hwbybGhdPpUGo60FQ1281G&#10;nlfUFU1VybrJ6rUu6KqqPFPUXF/f0Pc9Xddxtd3x/ptvODw8lIAMCXE9DgPT4tEopCyX0Ubq/LqY&#10;92OSPnNee1dOAgit0dROavDeL3z++IH97R2H/ZFlmgmL1Mo1gKYE0cq+Rq5LIuQAKIJPqOxIPjEO&#10;J/bHA3eHPXe3t8zHE13bkHJEGQnCVkqXepJCJ0jRE6OEJg6nUwmcGCWM9XRiHAaWeZb9gpIAVxnr&#10;pT8vs9SiZM+rUNaWOo48FwRF32/YbrZ0bYMq9SjvJYiaGLBWlaAnVcz058/SoGX+1xrSshC9POdI&#10;OT0J603EkKiriqpp5HwRyYC2hrbt5N7Ulr7fUtctqsxvv/z6K19uP+GMYts1EAJWObq6oe96XFVj&#10;rSvPv4KEXWnN7l/9DxdRzqVd2qVd2qVd2qVd2qVd2qVd2qX9F98uBvhLu7RLu7RLu7RLu7RLu7RL&#10;u7R/YZvGI8AqsD4TuZ+bmf85YuHfCGnzE5Eq6kVx9NcoU8+N9l+jaL1EcXrpOz393aei8ucE8t9+&#10;r9epVfIgvvw3vHocj9/ht4buM5FLPzuHz4XKT499Jfo8OS/Pj+W5UPhMNH1+rs6/H2MUgVkxc/+W&#10;9PX76/xcaP81U/5L1/nptX2J4P61kISnoQHPDe3Aes7OP/uaWeC3b1oErE9eluv5urD+taCH/FRh&#10;zG9uB1Qhb4kw2KCtmK5NEQA651ZiutB7TDGoi6JV5KGsf5+JueT8KK7mkWJx7pOmmMTFDF8M+VpM&#10;W7oI2fSZMl3+hJgIi+c0Dvzxj3/kYX+kbXv6zU6EOul8/YW07FxFZR3OaJQWA5SIskWgI8rORI5Z&#10;DOEpoHLEoKmMKYZREY8YUXWvhtJyQMWEXMhARYgfUmSal0exsq2xzvFwPLH4iHU1dw977u4fePv2&#10;hrjMqCzED+8X6qoWCllVFVOtLddJBP7OObQSoctmsy3XWa6AAqI/kzM9wS+YYrZb/LISimIMjOMR&#10;lYVg4X3g85dbTuPEl/s9f/rTT1R1xWbbowp5qeuEpuZjpG5q5mXBBzGpTd5jnWOcPeOykID9fk/0&#10;IpTaXe1QKBYvFFCjRbz3OF4VAqqzq0m5aRrqqpZQBisCq5iFvvLp8xfu7h+YxkloOFqLCM1qfDGg&#10;tnWD0VqENMWMLQQSEfFvupZN3wp1tYx7MSbu7h9EnJqlT9dNI9f9TMpLIoCLyDhFIbD44PGLX8l5&#10;tXFYbYTmmVlff3jYUzc1u34jJsAQRESdE84JmWu72azCpLZti9FfKKA5iVhSK4qYVK2UDK3FxK2t&#10;LtSmEgyhFDIkl3skRZZlxnuPMZa2bSFn7u7uyDGJAV6LqVpIUY/BGikWSroTih5lLBcSPGtQBrDO&#10;36fTCb94Kium4xQ8GjH95ST0XRHFaozW+Hl6JNAYEa6fhdLeBw77I58/3ZKRa147S/QL1hg0Wgze&#10;Rcx7pptJ2IZbCWTGSMhHBkIU8l7dVEIXionFe+72D8yL5zRMKC30uPP4IqSTbjU1p5jpN1sxvhpd&#10;DNdqNVCf6bbDaSZmuNpek7Pi4U5IOfd3d2SlaDsxz1IEtWeis0bGrRgTTdvy9u0NTV2JWK4Ixdqm&#10;5XQ4EnMo10/GaqOF0hK8R6FW4tpKqy2hJ95HZh8ZxolxGNBac3W1pe97QkikBJUTYrSIVnUJSBAD&#10;/DxPch6LKHw6jSxeBM4pi0F3mhc+f7xlGieUUoWE3IuxMkS577Qha820LJzGAeMc3XZLyuCqsxFz&#10;YV4WtDW8e/+eum1xVYX3C8PxWEjD0q82/QZnFV1bs9321EWk2LVCf6lqIfN2XbsaO11lub7e0XY1&#10;VoFVirgs1EXAGZOQqX1ITMvMaTwxzRMxLIUEL/NXSpmHhyPL4un7DSBzsrHF5OIqua8zxJhJxaig&#10;lBFTujaPgSsxEvzCNJwwKWBShOhX47S1Vuhm0a/jWTjTiVPEJxmLUkrFQKpWYpsyBmWEpB2TEIjP&#10;trKUIimEItTMjMOMXyLfvv9GiG1GYVShrC0iCp7GiWX2+Nlzd3vLh4+/8vHDJz59uuXDx4/M88Rm&#10;09FvOiEPFdKxKkJcmcMN222PNUqMDLWlbSuaxuFTpG6bdXyb54VpGpnGkbv7W6ZpFmOJs2sAhVDg&#10;J7Q2bDYbqsqJOLocm/cL0zgyDCeOhweG4wM5esiJGCUcJaVIiF4E+cOJYThxOBwYJwkiOK9v6qoq&#10;tHbYbjaklAg+lOCXRMpiPFmmQQTKSa5vLkZtU8a+nGG3E5qhdbUIZZWiaTuqui5rBEddNys5M6ZC&#10;r1YiYA7x3Adk/qzqBm11EZMfhBKZM/MkhMTD4UAMGWsMIRVzVTEcV7WEoxhtuNrt2G13NK2EuVgr&#10;67ei2maz2VE3LdoKLfY8Dikj6+CYxBQSfEIpodsP8yThKdpQNy3H00DbCtGrsq4YvRTG1tS1GLNj&#10;ShyGkwiczzTZnHFacXN1xbfv3vPNu3e8f/eOTb+R9ZIWs9fZjFYim8TIoQplrW7p+y3b7RVZaZYQ&#10;GOeR0zCQUi7H5pgWz2a3xThLu+nxIa7r61zWuWJKEoprLiZemRtkPrZKkYLMoU3T8u79O97eXBey&#10;eJQgDIQC6L3neDpye3vHw/09h8OB6TQwjSPjcOL+/pbD4YB1jm2/QaXE3aePLMPAfDyJaS5lTvsj&#10;OXhqZ2nrmoe7ez788oHFjxij6buWt2+u+e6bd/zhh+/5/rtvef/2LTc3b2ibtuxnIOVASHkN4BF6&#10;aQZlxNxdiIyuajCuKrRE+bdzH5e53QOyXstZQmucMdRVTdO0YjbSpR9pJIAiRVzlqOpKyGkJIpp5&#10;DuUzK2LOjNPEw/7A3d09p9NJxlNVAstK+MpS7lfpvWkNAqvKnkdrMfFBKuJ8Tcqyr0gl/McaQ91U&#10;bDb9Gk4TfFiNEsacqYxy7VP6/9l7ryZLkvRM73EV6ogUVd09AuDaAiBtCZK4IGgU/51/gbZGmu0S&#10;IGxmMKJViazMI0K54sXnEXUqO7MHwC2Oj6VlT1XWyRAeLt743ucNxQQgZhkfvJirjSF4z1jABt77&#10;kpIKJPjmf/zf/1X6yjT2L/75z5mxL/fPl3v5yz3ta/vn5yC4JY3wco+8zCeL/vGSgVi/AJBTSi2B&#10;1T/Zp+tnwKmX2uWe/aW986o3LJS0iz+/1I1e/HytfqIVlT9eTeOv6Uev6QLPr8lrUMLX/uw1UODz&#10;6315P55fzxjjl4DEV9LeX9PBXr1e8KK29vr5qJ+9b6+d3+X9fq7nvabJ/Tmd5fLcLqGDz7Wq1565&#10;f4mO85q2+Bxw+eLn5Gd9/rm2iX61P10+63bdM8n4tpgTTTHdGGtWY3xV1rOrHb+A+yj7lwVgodYk&#10;+FzmStb0zyXN0mgxzIppSsZba90KWHGuKmvczBw8p77nT99+x+PTgYzi5vaWuuxl/ewvoA1yPZyt&#10;8N5L0mZW+JhIWbPf7airmuAlQTvGuKZiW1eRC1iuqmq6boPWmvcfH3g6PHH35o7dZkNtHU4byFm0&#10;kpK6KXtnJ/v4YgRKIa6aXIhJ5oCSjGytWdcAMcQ1eXMx6F0wKb4Aa8p1E/1IxuOy3ytgybZpSSkX&#10;3WJeQV1d24nRq+hv7WbL26++Zr+/IcXIOPSYZS+cJEk5xkTMkXGe+fTwQJg9b+/uC6imwDZBjMSF&#10;fqCVKjBN2ftMs1/3TMM4kzMFflBM4zmREP1FF8E8wQAAIABJREFUUmFrSfc2SoBUwcueGwH9iD6y&#10;GAxFQ8xZzP4C3BGTf4xi9qxcTeVkP01JS1XluLtOQJvDMEqqdd3w9u0bnBXjrlYa50Snm8seuKoc&#10;rqol4V5rMXgagbykrEhozqczCsU0iT715u0bmrplnkemaVzhYcFHfAxlfZR5+/XX1G3Lx4cHuW5l&#10;Lp3niZQTTV2L/pXUqqku42bdtNRNQ46RFDzRSwpvCALhzKTyjGkBHqrPa2WlNQnZIy7Pu7OWpq4x&#10;1rDpOrabVkzkWmG1EqCoFv1SFz1unmdCEKBbTqL9juNICgFyLmtyh7ammIYlEVdbTdM1VLUYL2MU&#10;w+l+v2Oz6djvtpAz8zyy3++IcdE3RMvKOfH4+Mjh2DOOnmnyvHv3I5sCo1QgBsqmoa4qttstu25T&#10;nj8v41iSdWeIkbquqSo5Thn/iwaHwZVjnMaR0+lUNEYBKIYC1tRKznuBnllnit5uSSnQ92KAX/S5&#10;mHIBJWV8CNzc3kkqfNtATiijCCFx7nv6/iywhL4XI2Jx7xrn0NYRErz/8IHJz9zd35OVQhlVkqmd&#10;AC1L39CoFYQXoqewX9f1gtGGzWZDzlnM/klS1r0PBO9pm4bdflf0LLPqirq85xhH0YLmeSInMQhr&#10;VaCvZfyIs+jasgYXGOM4TvIMrfpsJMwjfp7p2g1kRYheDKJIeriyVgzhaJ5OPX/447d8+PAASjOO&#10;Ahnrx4FhGgkRsrKApdtsqauGGDNPT0eGfkSRJMk5enwQ+IWAOgUSLGOLmHD3tzdynxQCdfQzPoge&#10;oLXAM1TKbDYCsVgM9TFEYoorbEFgYp/ny9WYmhM5CyiENMv3HItmLOP8FCbO/VnAL2FCq4StJIE8&#10;FxCG6HSGUPpYSplEZp5ngXwVzdkWkEjtCuRFGzablpwSzije3OxorKapBE4hz8LE6XgAEt2mLQnq&#10;CV2gejLWfJ7vpmli6IcCIhNdTHTLyGGYOI8TMWaZj7OAAnTRzQQ2MUmqdJnHx36gPw2Mw0R/GpkG&#10;DyrTbDbMPjD5iW7Tyn6krP9lDeRW+OuSil6XZPK6rtc512gj5nbnZG7PkKNoo8l/vidGidk2x0AM&#10;IyolnFY4I3p1ZW15RtyqUShF2Y9Q3lt5QvCf949KYLM5R5m/ynwxjlOBs5l1LlqS2+WdscG6ZtXz&#10;c0qcTidZTxT90nsBXMQY8ZMYmxcDu8CsBYS0QMNs5eg2LXdv3nD/5g3dbic61QJOMpJyLjpYLpDb&#10;ZW2aL6Ba8u5K1riaGGLR6mUOyQu8vPz+BQKptJLrVlU0TUfTtHz91Vc0dQMZ2qZlv90LcHCemMcJ&#10;X8bkqq5xVSPvNJf9iJY5L8QoQJny/i8X2E3wMgcrq8v7U3kHYlfQaCdzbQjrPOv9JAntVhO9ACAE&#10;Hiwm+/LKkWGQ8WwY+wKG0WijePfDD3z6+JGPHz7S9wP7/V4gO3wJjSPLeBnmmXmayeV9TfCejx8+&#10;8uH9B87nUeYlH2QtlyLT7AVUG2NZkwbGeV7XjzFImnuMsVxvCwVYG5PoMuREKvBta2zZ8yeGoS/v&#10;RGQtaI0q7391WQOqFWgSYsJ7mW/n2a/vZAVsJGtyrQxN3QhY0mhs2ae2TV3035ntpqVr6vXdtNEG&#10;4yxWW7RxBdgaSTFgtGb3H//uWpRzbdd2bdd2bdd2bdd2bdd2bdd2bf/u29UAf23Xdm3Xdm3Xdm3X&#10;dm3Xdm3X9m9s0yAJqc+Ll3+uWPSl9lIxNkixZ/HjrolRlCLM14qIL4tLnxdvXxZ4Py8afS216aVk&#10;q8t/c5ne/dz4/fmYflp4fPHLpDg9vZ4O9kWKOfmLc7v8HPXs3y/H9y+5/stxLQVSy7WSwq70RbH7&#10;5fX03n/xvaqqV+/tz/WHl0zui0Hh+T1YUq5eu4/qX5Dodnlvl5956XNfS2F7fuz5WZbaF8l2/8JC&#10;9z93rIsBZDHwLkVGxhhUSYigpIsvhlFJGZBiUWPtaqLLGWKSIlj4nFKdiZ8LtfhsZvgMSCh9BTBa&#10;UkFVMb9LsYwSc0sxJWplJDk4Rr797gf+8f/7Ded+ZrPb0rUtKkvfWYrmFLkEvEjxjPcTIIUrSzF2&#10;LKYzYkTniC6FcpQkm5yimGJyJiVfkrhL8V9KkvwTEynDOM8cT30paNVMsxRrqZL6Ms0z3VbMrW/f&#10;3POrX3xDGHtyEJOdWwqWlRSAKGVX86MkemmMdVRVzc3tLdZYYoqSIqaUnFdKYqrKUgyli4E+5rym&#10;gQXvORyeJPmnqph94vFwpNvueXh84od37+nHkV/98humceRwPHJ3c4v3oXQuiCkTY+bcjzwejuz2&#10;tzweTnx6/ERdVXz19i0xeI6HIyF42q6TYmckfZQ1keTSUFI+Xiu539oQQoJSEOWqCmsNWSvO556c&#10;xES3PNttUwNS7C3FMLYU0y9FwGLQ3nQbulaM7XkpZooJbQ2PhwMhK/Y3t1JsmLMY9osRmZxLUixM&#10;00z0I+M4UVUV0zhKCtg8rYY6VcwAqiRcns89s/d0nRTJ62Jej3ESY7iCqq64u7/j48MHkg/c3t6u&#10;hWJl5pI0HisGNF2Sqp2t0FYKGkMsxaPGSgLYkvRXSBpaGZyrcCWN1xqLTlIctpgGlP4MjHHWMk8D&#10;/iLFTlLr/Gp+1yVdSitFihFXSfqO95M8w0aDlvsTgyR8nPp+LSq0xWTmZ0khcktyt7jfZWSJibEf&#10;mcYZpRTbrsOZAsDIAtsYpokQw2oWtK6irmtJLFSanFIp4ONzwWpJgI45FaNAZvKBUz9KIWKBgSwJ&#10;XVZrqrqhaWrIitPxRM5Zrl9TrcZbrUtxn0aKbOeppJnUbDZbrHOl6BQOpxNKK/b7PVobMdQiyXia&#10;tBrhNrutpMsWU8NYiuWXMfTU9/KsKrUmN1oj5t/F1NH3PcMwME0TWlu0drSbDaBLUbplGEaM1tzd&#10;vaHrtmuSsbG6zFEZCswi5UyYgxSBKy2Fsd2mpEXK857JPD4emH3g6XDg48cHtpsNxmhGH/AZzqNH&#10;VRXaVfgUySSqtsHWNf0wSmFezKSUmWcxOddNzewnmrpmnkfOfc88z1ijub+7o2kqMSomj1GZympq&#10;q6mdobZGiplzkr6tYbfpaJtKxtMwUSlQMTL3J6yRwsxh8sSc6bqOqqmpm0oK53Y7XNUQU2b2gcdP&#10;B/7xH/6Jx8OJN199I8aI2tE0TSm2rEu6kENZi61qrKtl7DcG66Qo064JuWKmayvHpq3oakddu4tE&#10;ZsXsPZI1tYzT4EOWJLEC/Ejpc+xniImcpL+sZsyUCUHmSKsNKisqY7m7v+XN/Vf8+le/pq4cH979&#10;yId3P/D48JH+dOJwOKxplqfDkWmc6I9nDo+PnI4nPj0+EqOnqt1aCO+qiq7tqKyVdUl5HoySJCtF&#10;BAScYq1hGHpSjmU+kDRHZYzM2xcmwZjiCuz5+PEj8zyvaZwg4IpT33PuzwQvxam+wGPIkVwMtiF4&#10;Hp8+0Q9DKTpOzMNADAGnxexeW0tV5qAcI2Pfcz6dOB0P+FnME66qy7oifT5PMkYBKa3JTSnKejmm&#10;TD9O/PPv/8jv//gtj08HPn16Yg6Rtt2QMvggRetziMxxZvIzsw/yrPiZp8OBT48PzLOn2+5wVUWI&#10;CVcLEIScCT4wjTPDMHA+nxmGgf4ohvIYUwFCOIyT/mWNkeStuimJ2Jbtbruau/080w8j4zTjXIV1&#10;Tgpoy3iTUsI1dYEtFJAW5Rx84Le//T3/13/+z5zOI/vtjqZtqJyhbSVldrfbsdls6boWWxLbvv7q&#10;LTe3t5xOZ969e8e7H76nrqyM9THI+FOMeCzQg1kSxUliPk8h44yluEyoSzKoNpq6bXjz9g1fvX3L&#10;brNhs93yeHhinGcwisfTkU9PT8VspUALUMpWFXXXyjrMGOq2BZSMpSlJQtc8S6oass6krFsrZ8X4&#10;X+A3Vpt1vnbWlvWSrKsr40pBvczH4zTx7sd3DH2PypkwjRw+PTCez/THE7akkRIDKXqZz6xjHkZ+&#10;+9t/4ne/+y0ffnyHyomv3txxs2tpa0db1ahi/q/rmm7TstluqJsOW8k8idZiI8ufoQjWurWoXxuH&#10;UZqubdjttmy7Du8n6pJ4G7yHnGnrirZpubm95etvvmaz21PXknq/zK26JIG3bUe33WJLStib+3s2&#10;u5aqdty/uStwEzFnnk9nDscDVfldy3wvJnsnIIO2ZX9zQ7fpcHVVIFQyqhq3mDBljyTACTmOeZ6Z&#10;/cwwjjw+fuJ0PGGtYVvMYc5q2sbR1pIA6ApQRZd7ORV4SAyeylmMkfTfXAwpzlYoZfnqb/+Xf5W+&#10;Mk/Di/vFnzPpPt8HX2oel9C5y7bA7Zafv9QDLvfIz43Cz/WW9fj4qd6Ryhr8z+1zX0sD/zmN5nL/&#10;TgEzvAbLe/F3PLt+6+fyMnTvX2u4/jlN7CVg30ta02ta1HO4wWu/7/L7c/jf8jy+dH3+peC+n/9Z&#10;9TOaoLg+XupzS39d+uRL+sqfA2q+pKE9v4eLtvESoPKl83vt2vJKP3rtWH765/oL4MJl37w48WI+&#10;V2tC6KU9/qU0eFWgIMu+fUkXN1YSIZfkTrVomUBC9uhi1vv8+7JKX0APpC+JHqQKdG0xnhtnChRQ&#10;jMt6MeJrhbGVmN+cZRhn3r//wLfffs/h6UTbtuw2G5qmZZqmsrYUQ25VN/I7nMNWNbOPzJOnbRu2&#10;2w0xBIw1AoCKqRjDRRtCG5x1bDYbIDNME8PYs9/u2HadzKtB5tahH+jPvcBtqkZAJ140H7WCR8u9&#10;UprZz/T9mUzGFTOU+N6KWUyQeaLdmS/Hx6Uf29VEp8u+Npd9pqwXdEktnb0Y86013N7eUFeVrGEQ&#10;M2LbbajqihgSwU8Ukh6VE+DMNIuxcg5iKD4eTmzbjpvNtiRnSxJuUzmaui5393N/jDkzTJ7JBzG9&#10;WVdM8WIYd0bWOzGG0pfLHkiXPpQTPobV9EbKRO9xy5yqJGF7MdvHlMqayWCcwBCtK8nUWq/aoFJK&#10;AJrOQhZTeIwC+Wqblt12S+0c8zQCshZu25Z5lpTwumk+790KZGkBgWY01tUYbSV1eZ7JwG67p9u0&#10;5WdTMSsKBCFDWadAt91QV42YU6Mkg2eliCGQYsI5y+1+jy1AiRhk/SAwCyeQgBgI87SaHpcUWl0S&#10;i437/IzJ9S7Pm9IC0ipCqDFa0t2tgPaclb2BJmFL3xNYkBHzbxBdZoV5alnfnM9nkg8k7+k2G7bb&#10;TdGyEqqkUTdty2a3oapcSR+23O63bLsWZwybTSdG9Zxpmnod72OMsg7VmqfDkWGQxNtp9vzil7/i&#10;dn/DpmvLmCaAheXLWVcScgsYuBhBp1k0P+0+QycUAlpIEepW9vfee/q+X59Pa63AFK2VsSWndb1h&#10;rFlBt8u8WruKu/vbFaZmq1qe/yzXo24a2q4hxLCa5EMI9KcjTVPjitFeUfr/kl49e959+ICxFTc3&#10;e0IUA2hTyx7VT2IwVYDOiDkwRQGV6qKjZdHR5D5qpqIXGWvwIeC9mOiruir3JuAK+E8gT5oUIqfT&#10;ibEf2XRbcjG3V87KGBUjpEiY/WrCX8BEx2NP3/crJCqEiRhmGdtdLfdDXvihtZXnvWgGCc2P7z/w&#10;dDyBtlR1S4ifIQFKGxKWqt6y3d7gqgbrJDFdK8vsZ/zcMw2DwBsKoCMW3aGwUsXcXYy1xhq0E3CL&#10;a6rPejYJo8q8p8Vkvo6QuegwxWS6QGJksQE5ii6qVIYUSUlSjDXF5FnmhBgTh9OZoR8JPjAOZzLy&#10;zialiEq5QDv1Cr1QWpOUYp5FGzBa4woEJ8VQzNCesR8YhrOM7TlQGcWmrdl1DZXWGA21cxilODx+&#10;YhpH0aoy5Z2EzKk+iPnUlndOKUUSGeuspEzvtux2e7bbHe12R7fpaNqmvNdNsjYooBNd5pEFDBJi&#10;ws+xAE4z8xjpTz2Hw5GPj4/ElLi52VNVFcMwcHg6rIBY5xrapiuwShnLmroVzdWI8VeXdyvOVVhb&#10;lW4nurSfZ8Zh5HA8cD4e5X2XAaUziohR0Di3gujqqi7QH800TZxPxzK2yzsnP4+EMANF2yhrqBjk&#10;72MSjXeePcEHfBA9UCvRYau6LmhL0aaNdRitiVG0g6qqUVpT2Uo6ZBnrQ5B1UIieYejF/LwAB40R&#10;uE/laNoGV9dgDN1uS9N2NJuO8zBw6ntMuY45gTIWXe4bZbenC9SXrIrJOqzvCheYT46xAFcjsWj3&#10;qoyjmbJMUWqdc5u65s2be3abDduulT5cgJ3TPK5wSOsastLlfVKDqesV1mHQqJQpj8j6HlUXsGPW&#10;CLA7l/eDijLeWbqu4f7+nt1+z3a7pdu0NG0jukUrWorR8u7EGAHLmPIu0gePDzN123B7d8Pd7Q3f&#10;fP01bd1w/+YN9/dv2O9vBBxKWfcUg7guz2oqICpVIN6VFe01JoWrG7SxeB94fHzi08MnfvzwkX4c&#10;RSusGukHWtPUFdbK+Hc6HXk6PHHue059zxwTWYFxTiDC08D5eOTwdOLHH97z3Xff8/79B95/+EBI&#10;AkZZru0CVK/qGpQcV9Yabdxqgp/ngPczuWi/cs3kHCtraaqKtqqgwFhRkaZybDcdpoDKlyAEWVNH&#10;vE/kVLQbPxGCrMfu/9v/+VqUc23Xdm3Xdm3Xdm3Xdm3Xdm3Xdm3/7tvVAH9t13Zt13Zt13Zt13Zt&#10;13Zt1/ZvbGN/+rPFss8Lsl9LnVra8sLcaPOTZPLPP/fTf/+8SPp5oetLhdSvpnnz84W/+SI97rLQ&#10;fPm6LGpcUp3UC5+b8ue/+NK+/tP09zXN94Xkq1RSBi4T5J+f13Jsz89j+f+XaVjP78Xlvbwspr88&#10;Dq21FEn9TDra5blc9o3n1+XyZ18DFVx+f35ef644+fLznp/HzxU/v/Sz67F+/ov1fkqxSkmmeOFc&#10;XzPsPy/s/rIvfzYdLyZ4FOTViK4KlV8+Q4yMS7GPwxqHczWqGBxTkiKwDGSJ+BKz8xf9kDX9Ci5T&#10;NsRQr7XBuoqqJChIsS6loMtJUWFMKG3o+4k//el7vvvhe1IM7LdbNl1LzolQip0zMAwDeUm3S5Kx&#10;q1S5z2gxwKdUCsiKma4Uocm11pIAHD3DNJKzWhONU4ykJACApRDEx0Rdt8xz4McfP3A8HsVMlsKa&#10;9LPbb7jZbnAawjQSg5i0KAm8KS6JQbGknkZJak1SOGislfQNK4ks6/1NUvwhKdW1FOBWUsiktCGW&#10;Iph5nvDBo7Xj4eGR4/GMrRsOp3NJ0ozc3u4lSiJLWjeA92EtiM1Z8+npicfDE+dx4uHTI+dzz/l0&#10;pm1b7m/3Ykg996SUqBsxVldWEiRUMW4v1/kyPTIm1oTqEKOkYEwD4zSC0pI2mqW/9ENfEks3pb8q&#10;gTMkeXaMsXIaqdzLUtQuKRWZ6AMhSpp9TAIK6DZb6rouhXXlWWEBCwhQwHtP8JMkxFlXgAiZFEMp&#10;PAtrQdYy0xyPJ2LOvLl/I4b9lJjngXE4SepSjDRtQ9d1DOczT0+P7Pd7QpTCUAVS9KwlVVdRzkMh&#10;6VNGkyjJKpm1UBkoSW1JAAsoKldhlCGFxFxM/JtuK+m3VYWfZ1JMJXEm0p+PYrALHmdNST+RVDnn&#10;xGQNEIKYRtfUwVI8bI0pSS1i8vSzGPX6aVpBF8v8opQkFaN1MQokcggoFGM/cj6emKZAWzfiN1RK&#10;UkKCx4eI9/LZ4zjSdlJMrbQmxywJImU8WBKOYwwlCXAxsQXePzxwOvfc3b/l13/xazabzVp4XxXT&#10;t4ydhnEYOB6ORC9pgVVdUqxyAjLaauqmQWm1FqSDpODZyrHttnTbjrv7+zLmaayWwi5rtaRv+RkU&#10;tN2GtAABgHGaaesO6xyfHj4xeU/KmdOpl+KwUiimSrruVIoj51muzzQHrC1QEyWJvTlBSpnT8UxV&#10;N9zc3EnyS/Tye7MkQ8m8UIpYEWN8jgGKEV68IjKAZ62o25aqbRkmz//7D//Ab377Gx4PR8Y5sL25&#10;ZXt3j61bIpRE54StakJK9OMEyhQjsRTGWmd5enpknkZ8Sc5LOWKMpXaO/V6KqudpwKpM5YwkC6XI&#10;NPRM/ZnaOrZdR3944sO7H2grWwwsM1ZprERKMQ9SaN21LdZJkWvlpHiUnHElwQc0IUTG0fPDj++Z&#10;fSCExP7mjnGa8GEmRE8syWSxGJlzRpIog4x/2uhSiKyoK0dTV2J2dU7S2rOk51WVo+466rbDGMc0&#10;e0ISw3uSMkq0raQ4P+cy/y5AHdYUo2me8AVikBKE6AlzEPO7c2WuEXPoYuA8HZ6YhgGjLAa5tnVd&#10;Q4J5mjkfz0yDJLsZpbl7c8tm39FtNjhX4UOkqisxj0ySwJ5iJPpS7F6eTYE2DPg5SJrz0xOPTwcx&#10;xKZETgKKcE4KcH1JXGqaRsbTtmOaJjabDXVdr8nv4zhxOp+lKNvI8Wsl81xK8nzVVU2IiWny7G7v&#10;uLnZk0LEKo1RAgYwSpNSQGUB0CQfBJ6TIvM0cToPHE9n5hCKAUBimqwCo5REV5f5SJKhLLmYUXyC&#10;j58e+eH7d/zw43veffjI49OBaZo5nc/FbD6CluJ7a53ULGtVDPGeYRgYxgm0ETNU2XNoFF27oW3b&#10;Anmx1FVN27UyThbjzALL0UZMO2Ge+fj+A+fzGR8i7aZDK8XxeOTwdOB4OPD09CTQgCRGc5kLM+dh&#10;oB8HUjHcqAJa0sZSNx27mzt2ux3DOKKN5ptvvmK/33B7u2O/26/9parFQOAqS11X7Pc73ty/5f7+&#10;XgwtWpcUSAG0TPPMPE6M40TwUjjuved8OnM6npjGsRTuzoRZ+h5ZxiHjLLe3t9zsbqjrmpvbG/bl&#10;a3d7Q1KayXseHh/5+PDAuR84Hs+cx4E5hDXpbrvdiUFknskhlML2QM5JzAootCxWSCkwj/I8+GnC&#10;z57tZkPbdmuxt0JhlKatG/a7HTe3N3Rdx26/FwCJc9SVxRjNPE1YY2hrAQWRk8xnOktK43bHbrfn&#10;66+/4Rdff0Ptaqa+Z1vX6JwE1BRjWTs01E0tcIKmKjCYBmtdSa51YjLT6iI5WtJvxWhTrV/bTcem&#10;a+QYdlsx8xfjlKR9S7ofxpCUPLcpirFOlzWvKkCaqq5LqmKmaSqMgd1+y/5mR9d27DYbbnY37Pbb&#10;klqWGYahJNobSRmLER/mz+NvWfypLIa9zGLakLlygTNpY8gFjhVC4Obmhru7O4ySBE1SwmiFs2IK&#10;kbHSrbCmnGTeijFyPD7x9Okjj58eOB0PDENPVgZXNWhl+Pq///t/nb4y9q/qFsua6zWt5SUdIxUT&#10;3OW+c00EXcyyF5rCc3jg5T74pRTrJUHxsq175pw/35eL43nNEH65H16SzF/6N891HvVsX/88gV0X&#10;KM2ljpNeMX4va/fnEIDXrvFLZvaXzOvL51xCBRet5c9pEM//+6Xvyz74tc95rvtAftWI/5J+9/x8&#10;XtKbfnJcz/Stpd8p/eVxPTejvwQ2fOnzX9IRLzWtl87nJ33nWb/6c0nuL93Tl47lpWf4Zc2xXKkv&#10;Et/5WU1rGede6qPwGeooX2ZN5tQlDXoBGFpr1vRxW9JQc4aYn2mGK5Ht8x6VXIyA6AvggRiMXCUQ&#10;FflelSRfhTIWW9cYU5UEec3heOLb78VwM82e/X7PZrv9AmSniom022zY7m+4ub1ju7uRZNDFcGos&#10;292upFyLudM5MYk653BCKMEYzf3tLW3taJxDJ9mvaqUI08w0juSc16TkVEAhuiS7LrpT1YgRfwqB&#10;aZrxMYqellUxBmV0gQB1mw5Je42rJhuLeftyzMpZEmFjlJ+x2qyp3DlllFY0tayRdekoqQD0jF4g&#10;l1HWtquWIFqF957T+ciHh4+SJmsdzjqaSuZ2o6XfuKWPWCNrXw1ZaYbJcx5mYkyyR65lb6WMaMCu&#10;EuPkAv4Sk6XM9ykHyHHVDwX+mpjGkq66GIm1WuGLklAq+wW7mLyN7G+apmYc+hWUVVkrgBqlqSox&#10;jueU0caw22wELBR8WRcXjVQbwoXuUxcDvC7mUtn2axSaphG40uSnNeFUtDyFNQ6jxSxsjGj1Q0kL&#10;3262OGe5ub0RfaxANrMSWOPNdsebuzsqZ1FA3/efn+liaCcnVMqy/ix7AVnTyOBhnQDVlvFGDIry&#10;7/OFDp2TaCkpZdS6hpVk7K5tZI2li5Gx6EUUk/kCYVjH8Ch9bLPpaLtOdL/lOdGmgAUdSgmUbdM2&#10;tJVbDcCSRK0LQEytmvTyPsEUUOLx1HM+D3z19Tf89V//NbvtFmvkHqeYBKyHgFNN0Z9STqsedjn/&#10;G2tXvUQbJ+baacLVNV3b0p/PHE+ncn1lXGzalv1uh7WSECx9ReAOmc9wNKMkPfz+9oYQZd9rjKNp&#10;OlknLns4rZimkWkc8D6U+6XoCtDJWTF0z+uYIn04Kc1mt6Xp2nWuTykLrAPZlxplRNUpBsoYEiqr&#10;oiFA9J7KOlKIPDx+ottuMdYye4/3Hj97rDW0bcPj4xOpjImmQLxiDJxPAl0T6IQRCKhzqJwIQfZi&#10;sUCRF2BuSplpks+fxkH2JTlJP+g6qqoVqGBJmbdVhbE1UQkEQFtLiJl2s8e4GlNVKCXJ1NoIFMW4&#10;mqrd0LStpDLnjHMCRjBaQyrPrfec+4FhGAsIQX5nTlm0fArkpAA7lAJrHV3bCqTAWNl31xWuwD4g&#10;F7BoLs+ipW0F2JLIRW+DEHzR5BagsMEoK+brDCnkAv2E8zAx+8jYjwQ/0zQNSole1dQ1ddnD1XVN&#10;1VRYZ8seE4EzKJjnmYeHj7z78T2Hp4No1inSn88cnh7L+5XMNJxlb1mAbloJbA2yAAGqiv3+pkCu&#10;ZU5ZQI5qNavKCsFVTvZWZV3jKkvT1KuZuXayn6wrAZoo4/juhx/4r//wj5zOZ8CQEjhXS4J41ux2&#10;d2x3AhzRRnE+HxmHkXGYOB2OPHx44Nvvv2ecPRlFSFlgME0jhvGyHlkg0lVT03YdtmpBW5S25CyJ&#10;1wkx5PfjxMfHR+Ywo4wuBnuD0+rzeWtmwecjAAAgAElEQVS9AtiapiaTefr0SAiB3XbDpmuLTi6a&#10;u4ybGecsmcw8jng/0w89MSRSFMO4KtrfkkCeyQKFESc3wc98+vQg+luK1NVi+nfUTUPTtDjnVm3f&#10;e4HGxQJfTGRQhn4cOQ8DIQkUevYBpS2Hw5l/+s3v+O3vfk9Vt+Ss0c6Jubqs4+q6Ybvboco4pJUi&#10;xsA0TfJOq0CZfJhl7vWi8Skl70RijEzTtCaZzz5w7gdCTLy5v+X2Zsduv6XtJBl8GHqMc1R1w3ff&#10;fc933//Aue9FI1wAKOUrx4TJWQDE5V2QLrrvAmoyzhbwrcyNoYx/AHVbs9nt2e333N7fcXt3x5u3&#10;b7i5vaXtOpq6wboK74P0iwKTMkavAFkfvUA9naWpahSw3+9xzq3Q77S+O0ygynt0vey5ZS0tkOOK&#10;puu4ub0X87wyKCP6qatrhmHifO4Zp7k8U4qsYBxGhqHnPIx8fPjE49OB07nn6Xjm4XDk0+HI4+FA&#10;AnwI/PjuPR8+PvLw6cDxdOZwPDGM/bp+DD4Auvx+0Tx9FmDrHCNQ4IlVxW63py1rCoFLOowVwKlG&#10;AO5qmT9JaJVpaoEYreAnpdb7Q84Mw8SHjw98+Pie3//+9/RDD0rzy7/9X69FOdd2bdd2bdd2bdd2&#10;bdd2bdd2bdf2775dDfDXdm3Xdm3Xdm3Xdm3Xdm3Xdm3/xjZP/frfLxWZwuum+Mu/uyy8/rLQsxTp&#10;KqlkXxJMXypWXT7vsuD5pd/9koH7ubH75wqQfy7F66V0KfkDSlEPhXQvBTbq2c/my5/LWYyMfFnE&#10;nV4psl7Skp8X9y6p8bkU1+ZyPBlWjsBl6vlr53dZoHlp0l6Ka5e0lstr9dJnSHKRfbWfvJa4/twU&#10;v5zfc/P78+O7LJ5/bvB/fk6Xx/S8APvyM17tG0hiw+di75JuxkLLX0K089q3X+73fz55br19Sgoc&#10;tZLPdNaiUGvxpjK2FB5L8ay1GmOl4Nk4UxJoFyNzMUCmkk6OGHKVViVJiJ88O0uShBTS2lLoYEoS&#10;tfx+UwpsyZL8lXLieDjx+z/8kXcfHjDW8fbNPZVz4vEhM/aDpKLo5boiiWXKSGHdhRFJaUXXddRN&#10;9aVJQSuMUUSfyDHhrCQ3S6KUXtOsnw5HzuOA0ophFNNejBGVFbayGCtmCKMUm8axqQ2kUAzpcQVQ&#10;pCS/hxwl1SiUxJXgybmYg6TXrmkhUpwUiClLQnhVF2OOJUZK4W8qsAPF8dgzFrPkNM+cTifOw4jS&#10;mu1+V5LTEYNS3RBCYJpnxmkmxEjTtjwdTvz47j3jLAlgUjiu6E9ncko0TSvpQbGY8p3DTxM5Jypj&#10;WavaSsGb9EUp/otJzOfzPNGPPdrIOSaUJMBudox+ZJhHtNLc39+t/TUL5gBK6tcCIDAanJai9VwM&#10;zykl5skzTiVRum7KNWUtvJa0EE/MSHJtTvhiWI8xl9QcKbRWWsu1dxVd10l/LePlOIxYa7nd32KM&#10;Yhx6fEmARWm0lULjED1Pj5/o+566asrviauZz1pXCogDIQYqV0lSrLHkLLADKdq8NA6x9n9diqO0&#10;UuQUUWSMtqXoV4pQT8cTYZ4lpSsFNJkwz8TgaapKin6XxLlSML0Y9GMoJvMYSoq7FJW6kjajtWGc&#10;PY+HM5OPKC0FWSiBZyi9JA0lZu9BF+iE0fh55vHhE/MkyfJ1I6ktGYX3gXn2+BjR1oGWBPQUM36e&#10;xHTowzoeoaV/+JjWhHptDI+PB/7599+y2e756qu3NJUk9OgCpVDlGVZIcfo4luc3J4ZRij/3262M&#10;acX8XtWSjuuM4/HTAx/fvZOkrsrRNhVdW/P112/puoYQPFYprFGrUXGel2J1SfezlZUEcVQZZxLf&#10;ff8DIWU2my21q9bUlxATwQeUMoQoKWA+JKytMK4iK4PWlpzK/KTENBdi5tz3tMVQ6kMsZk4xmiQy&#10;zjlJvk6BMM8yv2hNJopR2yriksRlLFlXDGPgu+9+wGh4ePhIu9/xF3/1V2zv7qiaWkATKWIqi60b&#10;YpbUM0nKymKMN3pNuRrOPcPpLFAPVcAgVrPtGlQKED2dq3HWoRWEaeJ8fKI/HhmGnsPDI++/f0d/&#10;OLBpaqKfqbWhthaDmB9rV9O0LW3XUTeSIpRTYJ4Gpmkgl6QdsxiDtCRFxSSm0d3NDdoYvA+M08xQ&#10;Urpzkp8PQRJu4izpkDknUjHilBUK/flEXTtMMak4I+mVtqolCWlZB6PIxaDifWSOQcbBlEufMOv4&#10;CHkFZiilJEUqBHIQMMg0e/oCB/Fe5qFx7Dmdz9zd3bO92bPZSnGpmIyMzM9GxrPHx0ceHz8RY+Du&#10;7o7ddoezMvZvNh2usqQQeP/jex4fPjEMA/M0EsKE94FpDjw9Hfjw4ROfCiwho3l6OpIijP3A48MD&#10;/blnmmSu8MEXF5ikZJmSANe0ncBNGrcacKdRCsKnaSSFKHNMioSSJpiAmDJVVdHUNZV1YvoIkvKZ&#10;vSfHgFayXiIJnMI5Q9N1VE0LRvN0PDDMM3f39zRNgyvQCV3WDykkkgKspGKFVJ7RuqbpNuxu7njz&#10;zTdkZajqlqppmWaPcTLeV87RNh11XZU5NK/Fo7aumL2Ye7USWIBRCqtYU5K2mw6lFd7PWFtAB02H&#10;sxUaXYA/st46PB354d07mq7lr/7qP2KNomsllXG73XD/5p79fiupn1pS7pq64ZtvvuHm9g3d9oZz&#10;P8n6I0ZiioQUiSHSNDW3d/fc3d/JeBuCPFuLSYaMMWIzENOdGJMqa2msoa4MVW3JyaOSR6Uo8x5S&#10;kC5rXU1SYv5a1pxpGdtRWCsGu3N/ZpxGKqslKd05UvB8eP8OP010my03N7fst3tcMd8cjycO5zPv&#10;Pj7yuz98yx+//Y537z/wdDiAygWWIH1sSTTcNA1WF3NYDMz9GRUDFkXtHF3Xsmk7rBUIidaKupK0&#10;OGeLkasYwRYD0KZt2W03WKPR5NVs3m23uMphnSlGnY6mbQUmYFRJXq8gR97c7tl2Ha5AkFIUkEWK&#10;AmSq6mIe0ZLeOpei/qocW11SKGV/FVeTklEKa7QYJlIkBS8Qk3FkHnuCnwWIZZzAOEIk5kyIUVLX&#10;YxnLShpmDIlxlHRD+ViPygGVCqTIzyjkuoQUGfqBuYBipmnmfD4z9D1zjKjyHEf/GU6w9JO0GDp0&#10;2Z8UoxUKjDOyDlJa1mN1K2NHCJK0GDw5RfwkaZaumGpiCGgF1iqa2tFWjsaV5LYQGc8Dh8ORx6cn&#10;+VxT8Yv/6V9XoD2N/U/2069B2J63JdX9EtS3GC2f/5tl7/6aafxyP7wYml4za+sX9s4pifMqX2gB&#10;l0nzL2kpl/v1nzPJP98X5/SlrrJch5c+cwUAKL6AGX4+l9evxc9pP8/1iOc/s/x3jJLEqvTnlONL&#10;SMDlv3vJ6H0JQHgJNPhcF3tRh3tmxH9Ju3lND3tJ33lNr5A9nv6pGVzxqo73opb2gpb35471+ee9&#10;dMzP//3z/vvSPXytP750LC8d6091KPWiuX0Bzr2kEV2KjK/qlsU0pVawiZH9YtF1TDEDLeZQMamU&#10;1PZy3DGKOWr5FaqAsrgwF11CDpQq+wfEzEeW9fJiKF1T4rUksMYChKvblg8PD7z78IE/ffsddVNz&#10;u9/T1k0xIiqM1VRNTd00uAL5MUaL6acYh5x11FVVwH9ynLp85RQgBQxiAK6MxmogBYjhs9m4jAtN&#10;0xT2jBjMKansAn2s0caSlCbESIiJfhj5+HhgnDyhpGEvsBejJeM4+hlfjMyX4FRb0uNDAVyNw8jQ&#10;D5JsX+6VNno9P1s0PVUAdIX+s173lESDyEk0B2fFrHk6HbG24vb2Dd1mK7qs0dS1wxW9y7pKdDet&#10;0Fb6wRwiT8eBaQ7MMRSDuszzrhJ9wxlJZddF41yvXRTw3iXH1hTd+unpkUymrqtilpX9fV8SaH0I&#10;WF1AkzkzTrL+X0Az1mjqkgpPLmvMAiANXgx50yiATVcS1VNcIIS6rGflOe62O5xz67gVUyYlgfBV&#10;zlK3FSgx489eoHR1XcszoQ3aKDJi5ksZSAXoqME5yzyNcn7eE6JHpcztbstXb+5xxWQ5jeM6jy2w&#10;BEpq8pIqvCT5quX5LWs2EK106fySWp4L7DGRUyAlgUylIPdpHgbmaWC321HVtegr3hNDLCnxYuxb&#10;EsUXGFmOEVuAgJ/XHXLM1ki6vMAQWfu+pH57tFK0bVOAAP4n72Gcc7StpDYv4K1f/urX/MWvf00I&#10;s2jeRbsexoFl0221mObX65RljWOWVHtt0EpgHwsAxvsZYyW1+unpicPxIHv7EKibhpubG97c38s4&#10;U65typFEFD3LlQRmZ2kqWWNm4OnpyOl85ngU6JgrGvnsZ8Is2rBGyZ7PuWIIlHW3KXCnYZhIwOQD&#10;VVtzc3eHc6I5GkRrXTUMJIFd9FsxVkZfoH0xijndz9RNwzzPPD090XbdxXsQuccUI+swDEQ/r6CO&#10;lAJtST+epwlKWnaMQSCFORFn6TeJXMyqNaAEUhbKfjBlTBmPq7rC1Q1VJSCNmDJYLYnU2jDMAiMz&#10;1lK1DZvdlm67wdW1wDeqipQjGI11dQFqCUQkEUEllJb9JzkRQqAv4+o4zsRiRl5ALMvcGlIo+waN&#10;VoYwB2JIuALaqJx8GWsEeFa05QVMkHPGzx4ffBl7PwNHZf0nsD9rLFlmo7K3mUTXKXOlNY55GCFF&#10;uq4tJvSWbruh22wFKmdE+9Y6Y+ySAC5A3nGaeXwU+J6YVxW73Y7tdkPXiWm7qSsqV1FX1WpMzUFS&#10;5/3sQWuqqqVtmws9GHm/Up5deRpFfHeulnudVDH5K6zWBcgCwfsCFxM45jh7/st//a/84Y9/4g9/&#10;+BN/+NO3aGXZbFqUUTTthqbb4NoGXWkR95SiH3oen56Yxkmud0z008i33/3AMM4C3Mms6w69GHGd&#10;o20FQGptRd22Ba6iCySuomkbbu/u+OaXv+DN27fsdjuaphVAkIZxmgrEXJV0cZmb6qpit9uy3+/Y&#10;dB22gDSqqqKylbyPQ7RA7z3zOImGGIO8i1hAQks/DEFgf/NUtBmBeI3DGZVkrnNVJTBJK1C3bruh&#10;6zYrlHw5x6QUKStCzgzjRD9OHE5nHj49EnPmw8cH/p//+7/wm9/8jt/98584nXqGaeb+zVdsb26x&#10;dQvaETIM4yzvP5YE9RDWd/Q5RVmHlD0GBRRQOYf3s6yhjMxblROtfwG5TD4yzTNGi2YQY6JyjmGc&#10;mINHW0dC0W3k/LbbLW3TyjojZsLs8cNAjqnMkwKHTimt8/q6xo9p1cjOZ4F6xCxQyjkExln0BmMd&#10;tpLfG2IizIFxnJkmWQNpbcr6Wq3fjdUC3S3rO+9nzqcj3k/iHy+QmZzkHX1aALXlftrKgdJkpVHW&#10;SrJ6itjK0XYdVV1TNfWqcdbdBijgtnIcSisen5449QP9MPHh4RPD5Dn1I0+nM5+OZx5PZz4dTxzP&#10;IwlDwhCzRtkK17TUbUPTtmiriTExzQE/R6Y5Ms6efpo5DQOTj/iUBdgxlfVteX+snRXNyViquqWu&#10;G2KKK4wjlTWqs2qF0orWaT6DfJQq7xgyIQWUThijmEYPSvPf/N3/cS3KubZru7Zru7Zru7Zru7Zr&#10;u7Zru7Z/981eL8G1Xdu1Xdu1Xdu1Xdu1Xdu1Xdu/rT03vT//u6W9VAy8/PnzVKSfFjf/1Nj+kkn5&#10;ssBVCqrCT4zaoaS4Pi+MvjyGpYBl+fOlkOXy2F9LTH/t/OHLYuW0XLdnJnnyxe+4KBj+XIQa8TF8&#10;LlYt30EKSnLKP1tou6Sr5JDXFJLXkuefn+9LP7OYyy8Lsl9KkP+5a/GTQ3x2T18qtF/u3c8VZl8m&#10;vS3FpZeF+y+d60vp8C8Z6J/3v8/X4MvCc4opniUx6oufhfzsvF96tp4b778AG+QlDS8Cnw0FzlWl&#10;wNlgQ/icWuEsoampxhFbWUmBrBzOWvp+KKkNYgRLSMD6UmD4WnG81loMjiqWoMlKCj2NoWs6Tr0U&#10;mi2JYion5sow9gPHceAf//n3/Om77/jNb/+G/+3v/55vfvE1WUHTeqZ+wBgtqdvlufHEkgiS1+J5&#10;SerR6/O6jAHKGDQOa6XQKIUo6T/FNDWW1Khf/OIXRDLH/kzfi9HbGidpDs6UpFMpOvZ+JtUaWxni&#10;KRJCXgtQxRA5r8VtOZakpJxIWa4zSlI/Mp+NKZTkxKU/Be9JSJqunz25pBpZXXF7e0c/jsQc6LqW&#10;lGHTJEwI2Loi58TsM4fjiW0txVoxeA6HA3PoaLd7gXDEjDaKppFUijhLYu/3P/xIPwy8ub8T42sS&#10;Ey8pUFkrZrScwCiyKuNNLv1cZ9pOCq76vudwPGKHQVKznKQ5tW2LKu7UcRoJIa6poZfPd84JXZJ5&#10;l6LfpUgWpHhZKYWrKlJ5xryfUUqSI4KXAnKtFcZktDVYAyrH1RR17s9SFGekcCwmaLuOb775Bu89&#10;j49P5AD3b+6JMZOSZxwiYym2vb29RbuK8zAwzTPT5On7qXwNWOuY5olsLKauBA6QBVKB91RNi1Iy&#10;xqA0Ssn4qUuhpkAccpkaVEmDiRi9JLSDUhmlEgqYvRcDoVZojZhrnIOcGPqe4P1qbCBLkrkkiCl0&#10;CFjr8PPIGDxVU9Msx5cSrrKlmPlM3w803ZahH+nbic2uWVPxfJAkcVUMxbYyqKxQyuDngJ9nZj/T&#10;DxPj4Sj9oczNPgo8oaoqUFJspXIkBClcb5fivzL3yHgk4/o0zxhXyfnkLIXKCnKYaSrDOBoZA0wi&#10;aUWOCqPAWi3jSUh8+PARUNzf3hSAQiJEAU10m47bmz3D4SBFpH5gSh7tDGHe07UdXVURfEBrsEqh&#10;lZFCxXGibltijBgnx7vZbPA+8Yc//pFPj4/cv31L5cTIMQw9fRn7cikiVLbGNgE1zszzzO1+L31G&#10;i5lUBbUm8FonfWochrWIEBRai0kwB48qpoQUJLFKLelUizHYUJLRJa1RKc3j8cy5n/kf/tNf8+O7&#10;78lIEpUxRkw2tcPqjHaWmDV+9lRO0l68n4Aoz5uypATkzDgNxDGz29+gckIZzXB6wllLVVJiSAIp&#10;AFBZE0LieDrip0gOcHd7L4XFWs4pzPNqWnHWUXcNSUuyuq5K2qXR2FkxezFd5qSxpkJjUJuGb756&#10;S8oK5yQB2xpDLMc8nEdi0Dg3lzThz3OjzRalxBRiTE0isdm2tJUhTpBDwGTIShFi5NyfcVVD7XQB&#10;DViG2TP5hE8RyBjjSjGsGOHFKyeGgMpaQkglUT0RiGsCbIqyDrYqMw9nPn58zzT2/Ie//Ev+w1/+&#10;JSlKstTh8YmUZqyTe61d4ptf/4r8TnM6nQUAURLV5R6AztJX6spSuz2QcSV9UZV0PFmDOB4+PXAY&#10;JrrtBmsrPn16lKTenNE5F0OBmEOsVgWIoLA2SzFy00hKk09gxEjxq1/+QtbxKUjamZLEy3wxNtR1&#10;zf39PefTiaeHTwTvS0JwximNdQZbiCk++LVWN4eIz4lhmmQuCpmHj5/YtC3Bz+ToUTnRGMvD4xPT&#10;NMoLJmelWFMbMGKsbTc7qqrm61/8kpyyFC2rjvv7WykgzyVlMXjqpqauGnJWjPNITHE1jqgUSbMX&#10;UIvWeD9zOh6JZR3UVJbT+cTTpwcyYh4xthKYDfDm/pbddsN225FIDMOJ7abjdr8rht5YCqVvUFpx&#10;Op15+vQJq5ECaycpak3TknJkGM4MwwmTEmgZK2c/k8v349PTCruS5EhN03ZYraVIOsH79++ZN2fU&#10;3Q1VXaONJoaZMI2SyKoNOSW6bUfdiCknxSRGFm1KoqEihsDsA2RJ1zPF9JOBeZqJ6YjWiq/ubvj4&#10;6VFMbjHSNRXc7Klri7Wap+OR7b7hbSnolpRyxY8/vCNMnv1uiynAKVtgL7IGBq0dwTu0Kutho9dz&#10;8tMsIBBryFHMc5V1aKMLS0jWrbHAZ7KWsdxZWb9Ow8g4l9RSZ0hJzHfWOupGkuGHYcRouL+7keTa&#10;5FFGoZG1T4yJFGdOxxPn6YSpGpp2w5u3b7n76i3b3Y7j4cC7H37kdDxK4bWwnJimkbquixFMYwyE&#10;GCS5K2bm4ElhluJkFMnL3mgOgYos5jCtyfHzvjwXg5AUuMu8YJ2VcbMAfrz35FQK9mMixrmkxXli&#10;XAzoBpsySlu0aorxI5NyosqSvLkkdlpbMc/zahYxRqAVIAXyOZfvERkPZJJCKVUAFZFxHItRScBB&#10;VVVTO4d3HqsTVsPcdYS72xUQIfS5+G/SV17aH7+0F36ufyx/bq1d/3vZ/17ufZ/v3y/3ua+ZiS+/&#10;/0T3KRaORTf5Qtu5+IzFdP9cM3hJW/qXaEzr/89pNTG9lHb//LOdcyT18v47o140jy+fdwkDeH7c&#10;P2eYX/6/XYx0xfywSEIFWVjMo/lVbeDnoIEvaRsvaR8pxfV3vQaPzD9zDC/dj+fXYPmzl2AElyrI&#10;82N/6TOen/dr2tJzuMLPpcm/dPw/dy1e0kGWvvCSDvWaRvjTvq1+oi0p9TpE9IvrkHJZv7ygyS5y&#10;lNZoa6m1KUmkFm/Ll69Wk5hzFdbVuFqML2M/MJzPxaTlyzVefs/6VK/ngNJFQZL/NkqD1QJzK2as&#10;qmpo54nj8cisJ5SStZ73EzrUPPY9o595+D8/8Hf/6b/jb//mb/jLv/glxsiaPaWANqYAHRuquhGD&#10;s8oCOEolidZZmTfmGSigujBiVIYQcUphcoQk5xX8jI4lAd0aqropxvfSP8si0ViLddWamqm0xtUN&#10;WVuSnjg+HjiPM13bYPq+AKw0+65BlzXfMvatQICyDrBGr0BBEEPk4XDAGNm7aGtl/ImRuHz3cxHL&#10;dZm7o6xDc8YHT4oBazWV0wzIHs8Zx/l0wodEfzzRvLllCh6nPusCXjY9GCOfM4wT0zQx+8TgJ8Z5&#10;JOWE1oa723vubm9k34opBjTRRZ11osnlkjyLkiRbxFxe1bUY6cu6J8aMT56n44H3Dw9obfjmzdds&#10;9lsAhmlc4Upai9F6GeOj90SlaOqaMM88PT5Koq/SQFvGvcw8T2gjoM4QI6fTidvbPTln5nlGKYFS&#10;pCx6kympyJuuYb/bEDM0XYct90Mp0WhSlHWjqx1mNPgsac+kzDQMGGDbtGijGWdHjoF5GjkdDngn&#10;+oVzNSoXEEIUwzrFTM4XABHZB16OPcaIKVcAjAG0GI3FkJhWGFXwQfavWLRRGOMwxpGzAgzGVBDL&#10;XqxSpBiIUNbhAsdUJal1Lv1PGUMImTgHTKshxXUey4vunxPOaqytxHxY4A76ArKzGOzneaauK6w1&#10;VJVjt9tKP64rcsz4WQyOTVMTvMxl0yRwTa01XbeBolnGArCIqcCGVQEVKmiaihQjx+OBeZ7XsdN7&#10;zzzPxAKPatv2Ys2URSOoKrq6WeGnRmmmaSrjZCJG0WNDhs1my69+9UumfhBNJCeMFZ1jSblV2mCM&#10;I2VJgaYk4O5ub+h2W+q6hpLsrXImJHkGcgGcKCPQiTkKJDb4QDZKDPEpEXwkhsT53HM6nUn5Hd2m&#10;Y7ffU1U1YfZQ5mtrRcNa0t5zTtR1jfcea62YTeeRY/T4aeBuv0eRRbvTmqwgpLRCr1LpDzorchQ9&#10;I/jMNAeMnZkjYDS1q9HOEqJmngWmaVTmcHxid3PHzWaPdZKGPg4DHx+ypKprJwCKFFEmFRhAEk0x&#10;AbmiVgpXdwLoioJpiSHhy/+staRkZPhMEZ0V/z97b9YkSZae5z1n9SWWzMqq6uqeGWCGhMEIARAA&#10;iZJo1K/Dv9KddCkzSZRIM0ISCRLAgNM93bVmxuLb2XTxnYiKys7sAUhdxmfWXVWRGR4ex4+f5fPv&#10;fZ9YIjkVGq9qrlzMBU+i3VOfEPH653VEiFEMOrUGNK1vq2mwZgmLGLiiKv1djKK0M8QYMUXROIMm&#10;MzaGMYFVYh6onCNpiAUaZ+t8XFA5YdBolUkhoGyDMZbN5kaeJdTxdrfbs9lscN6zWq0wVNL4slBi&#10;EOOFw4H3H96zPwwY2woV/GFP4x2Nt9K367BjrT331dVqxThMjMNE0/izgDXlzP39AyFEmqatbaYr&#10;jd3xZ3/xZ7z52c94/+4DJUHMCmUtfefp2p6u7bHOkkks00DKieMw8OH9R0qGxnpunOTzc4Z5Xtjt&#10;9xyOMq5vNys2bitzezXgEWJ9JiURoYdlFsMXrXC+xRhHjJGcFSmKucsSA7EYphjZPTywXq3F1M65&#10;ajYNXdeKAcDFGk5re36m7VzDnMbz86uUNU3TnvuCUYrM52eGbdehVGGaJox1dTw9mQmqanCtMUZh&#10;rMUZMbYWUX2hXfUY6zDDwDBOpFIwlZTuV4p2WeOdw7mOFy9GSoF5SmLiguZ+d2TzIjHGEec8XdvS&#10;9BsOxz3DOKKqwY0ic9g/AJnWedq2pe/6+kxS11yS4+HhgZILrff0qzWxFFKB3XHk44Mc81/9n79m&#10;tVrx9ZuvuLu7I6XI/rDHNy3r1YrWO25u71Alk8LC7n7H7tMD42GPSonNZs3dq5dQDIjPCdlKvjvV&#10;ex8KYV5YQuJwPDDHUE0NIGuFLmIiqc09bdvQtY08B0lidGqNiNHFWCXXJZjkNRtn8VbRdR3Ge1KK&#10;9G0jhiVkGReUYZ5mjvsdmkLTeTIF29zgXQMxQ4KMzKG5GlsoBU3rabQ5f4/Vdst2vRLzHF0wVtaw&#10;zjl++OE9JSesb9FOoWLCocjaEGJknEa+ffuB3779RN91bDYrrJH8aOM9WhcxIzSSF1piYQ4zMVYT&#10;H6PxrpE5AogpoRNMyx6jwThNv1nR9R1ZGTbWYZwn5pEcIzEsUDJBK4xz2LYXs23U2bggxgBIrg4D&#10;x3GhaRtyUmjbXAtyrnGNa1zjGte4xjWucY1rXOMa1+AqgL/GNa5xjWtc4xrXuMY1rnGN/1/iVPD8&#10;mJp9KmZ6LOa9FEH/rgLRx0Srp37+WET/1O/aC0LK4wLlc/FcSmfBxnNk+efIWqfjnMQMz32/S+L9&#10;42Lzy78/FpCXWvRQ9I/p5ylnKUOGzQ0AACAASURBVHLjS/F3PbOzMEArLUX+OVMencfjdvkpAtvl&#10;Zz8+x58qnH/82nMi98tjnj7rJOx67jMu43QtHxcUP37/c33lZIRw2X+f6wen4ufHrz/Vh87/1s8L&#10;3k9EtsfF1k8V4n95fKrYUYSh1rpKnZaCK2stMQSs8xjvGadRCC2V/Hg8HgnzTAhSHHkiN4jITwoF&#10;C09Q+vhMy7K1+CYaKwWHxlXKhgihcoy4xWGaFn1sGPY7wjDxv/2rf8Ov//5b/vk//wv+/M/+hFW/&#10;phTY7x4IYeH29hajDKXMrFarSoAtxCLFESkndDYX7St0aWUMRS1C28iLUNaVIWspPA5Lou97bOM5&#10;DgMCc5XjxByx2uGdPRf9qKKYxlnIkEVVD4sqCufEDC+UIgWTWptK0ba1wFOKVXKq1y5XIaCpojWt&#10;yEUE+9M8C71cazJCCNLWoKwj7/dovWCtZrVqsSFSlIjSc8pkpXn76aNQOXIW8lDKfLi/Z5hFLNw0&#10;rdBRlGFmkgLrxjOME/HdB775+g05H2jalsY3KGoRaU5oZapwgnMh24kqrpQQZsZpYZom9vuDiK4x&#10;GG1pG8/NZsu76R3zPGFMfzaLENKrqsWKUjQbc4J4EsGWcytba7Das6TEHGKlpSgp1ilFSB7VhMAm&#10;IVepWrifq1imlIzRlqZtuHnxUv5eiffWGiGXGEOMIsCnFv+WGEnWyPUA9vsDERjGhWnOvH3/kaZt&#10;aZ0jaxHllJKZ5wXve25ub3HWknMhpiIFUXCmtp2awVQxqRA0VRWh1pG+FEqKJMG6k8OCt0LUc61H&#10;oeR+t06IG7XYVxmw2lXivFB0lbM4pUAVlKkGJ0WE3FkpYi40zuAbzzgcCUFIx5lMu/o569WaZZ6Z&#10;liPeWRSmmm4Y4hzo256f/+xn/PXf/A3HYaK/yczzzGEY8F5Erp/HPl3NLQqpZFKOeOdQVmOUwVUS&#10;WUZIKfMyMc2BaQ7kBPM0s8wjobF4Y9BW0zlNmAIhZUqJlWQi44KQclqWsLDb7THGsNmsSEmoLSUL&#10;Ub2UzHrdE5cF5yz7YUBHw+7De/SLF2htcVahlRRQUgual2UR8oxCrl+cKcqc57S2ayiKWvCbCClB&#10;MmSUENe00BZt2+HXifH+njlGOt9KHy2Z4bgAmdY70IZ5nvHeSgE85Uw6ExK9FOzP4yL0FMBbU2lp&#10;ihQzRfSkxBylBq9Y3n74yBAS3e1L/vjN1zw83DNPM94NInjJS53XXC16zVjnQStylHFD5vJAjKkW&#10;rnuOx4HxsEP3Hdpa5hTI1sjY6BtUFnMR73ylPDtiVKQi89rNizv63pNKxOgqxkcK060xGOtIJVWD&#10;IMOqcbBqWZaGaR5RGlKGGDNJa1pvae5uWGJiSfks3pKSUs0SI/txR1HQ9ytc41CV3EeYqykIzPNI&#10;6wreFFJUdL7FtR1xnmWsK1kKh0+0xJIgCz1aWzAhEkKkxAXrxKjEdy3TspCVmHY0TSPzesqM8yQ0&#10;LoR+p40ih0gqBds0vHnzDSkFdvsD3/3wAy9uboQY5TzMEesbnDYUBS52tJv1uSh/OonBK/04p4Ku&#10;gluhlIkIK1Y6uLGW0mga52itZj8HjuNUifWalAPzOLJMCyUjZixdw6pvIUVEGjyz3yte5MzLuzuU&#10;BnKpghshX3ojolfv7ZnGHWMSExClGIcjwzBQUj4TNKlUTBUVSlVScsqkmAhZjHHGeWHKBWUcMQU+&#10;ffjA0ve0jUcpWUcvKIptSHNimRdYFqFgmoKxENLM9OkTpSiMb/HWMg4Dd3c3hGWh7RqMtnWtKms+&#10;IVRplBYRrjf2vJ5TJZNDIGmDMxbdS/HqEgLaaF7cbIRIOQvN0GiDUpG4JEpRhGHkxWbFNI8shwce&#10;xiOHTx/EhKSuPbuuY7vdsmocB1U47HbM44jSltVqy+b2Bm1Pwm9D169ofEOMMg/lnOn7nlApgDL+&#10;CJl5nCbGacY6R79a8/VXr8lxIYWZMYoZUY5B5mWEbGmtpe08vnFoYyhZ1hoiLjdQhdQ5FeJyEgsl&#10;UknEEMVM5LCnbRqsM3SNJ5aEURmjC85pcra8urvl9vYG41uapsVbobSluDAdhY45TTPOKEzdZ43T&#10;jK0Us6bpyBkh9SFrKlUUKiuM0iSlUHVNQy6gFcqIEFgEVI45CCFxnkdKziJ+EHU9JRWME/KoKUoo&#10;6wVSLlhr6LuWcRbBQd91IhBHcRyPImg0ltZZXt5sud8/8G//6q942E/83j/5FX/65/811lpub1+w&#10;Xm/48PEjP3z/PUtIJAKHYWCcZplbikd7K0YSyHiqnUMpIUGGEEBLf0spMY6jGFtYJxTWKgyyXowy&#10;xDxJVdOihWmemOLC3d1LNIqsEJGbgr5rWa/6c8G/QjGHpQrODMM0oYoQTkEElZvNhu1mSymgVRIT&#10;J63rOrCavChFVo4Qo1yeLGTutnFARwwybykM0zQxz7PsI5wDrauwDrxvMdoQ2oYUlmqeJq83/h9f&#10;oP2UmPXSkO2xePw508GnjAJPr1+K3h9/7lP7zsei4B+RzxFzlxP5N5dCUad9Nj/a31/mKS7NBp/K&#10;8Zy+/2Ni+ZfnKILy0xYCLX1IK1BVzFUK5AsK8eX7dX1NoeqeTv3IsO8pofRP7dFPcTrvL16vexxV&#10;qolLyp9ff7T3f+pznstJ/UOI5flC2PtT4vWn/n2Z74CnjRO/bIhy2rqdjR5zyV+0/8mk8Ln++zgX&#10;8py54nPt9Ny9cTbMu7g2l+dxeb+d8jqXn/c4H3WZv3ucj3sq9/T5Ncm3FOCzP+Zjkb+Ml+K3eGEU&#10;qXJdW9W25iTQLJhykefU9cBayX7KWoxz6Floqc63LDHgZjH6aBrJDTnvmMeRcRxYplmuXRYTNlSR&#10;3MOJBn+ip9c9Tqn5Lt86TM3LKWNoW4+xhvFwpJkdczMzzaOIA6eJeZzYHSf+1//jX/Mf//bv+ZP/&#10;6g/5b/70j9huNuInUqKIFZWIvlTrybUdwzSSwgyl0pBzRJGq2aCYRZm6xyxRCMMgtHBlqsio0pTR&#10;SUzXchLBqhYDr5wzqRSmcSBWK1HnHKlA16+IMYhBUcl8/PSBN1/dsQQwOVWxo+z3vXNiAgUobciA&#10;sY6mETGccyIO7xoRGIkzpRIjmmUmxihkb+Q6KGNIou/HdSuM4pyvwrtKRxcDwo/3Bz7cH3DO0vUr&#10;oW5icL6K51RBKSN5igypFGIKMm8GOBxGjDWyp5t/QOXI69evUfXapxLEjM4YbMnEIHlKtJi3xVIo&#10;JXKz3ZBSvLgPJNfTNS3WeD59vIdkuYuF9aav5FtNyPHiPqq5KWTNpREDhNcv74jVaOBkslNiFFLp&#10;YRaxejV3AjHjM9VcQYaujNaFnMQwRKeE1Rqvi5g5mgwqYoys8QoiQu8bxaHsKCS0M3KNS6JxHmMS&#10;2sC6a8TMsRTevv/AZtWzvblBtxqV5boZrTBW3m9IkisArHViiihOpV+MIydjO3IS8b910u9SRCvZ&#10;Xe3mPSEENIXWN7SugQzaaprGE5ViyVH2Tlb6XohZ1mPGYEohFVm7UcnCxMw8TWL2mAwmqYvxTFWa&#10;tlx/5wzkKCarMaKNRlUDVlUUcRHT0nmcOOwOpGrOF5aZeRnJdZ9YUGAcRllU3a9L/qGaUblqFGRE&#10;kFyqYE9TKp1Xzm+eJx52O0KUPIK3RsT+OVMQ2nuI5Ww82LS9jGtOY63GNR5Skr1Qkry5955C4Juv&#10;X/OwO3J//4n/90FEhm3bVGG/JpUk91k1x0Nrikq4xrLeruj6FavtVkxHi5jgaS2mXc6K0DSngi5Z&#10;9uJFg8rkslBKIEVV986QiybmwjAv3D/sePvuPd57fvHLX/L1m6+5vXvBdBxwRp5fhDAS4sxUx7iH&#10;h70IH0NEFXmuNk4j9+/vySFze3NTfRoKJcM4HYW0bDR971GlMI6K3X5PW4X5ZYksaYdCs9ps8G1D&#10;SIklLoQs9PRpWlDK0DhPv+ooWoupZpyqUaTCIPlD7RzeeTablWjUc0afKOUFtPUUpTgMR/aHA8Ya&#10;+q4To72T6UQMZA2lkQ6SY+R4XMhR8jIZydt734LR51z7Ms91PyD5p5gT3rd434jxl9aUYkAZ9ocD&#10;lIK1leJOqbkyEdJSCnmZcSpTNCzHI1M5oHxDl7eolCitR9uaJ0ahjUwRuSh0lnVl13japhUzSyNz&#10;V8gyThQUja17Kq1JFKZp5DgcOeyOfPfd9yjj+OM//RNubzakMGKMGF3lLLnUVInsxjrGw4G3b99x&#10;OAzkjIis2571zZaE5jhNQkpvPNpkdEp03rN684aff/MzWXPHQE6hjquGpmlr7tIBmdy35JRpmw6r&#10;nRhUzAux5lE2mxWvXnpCEHr6MgZmn+izQltNTHIfxWVhOByIYaSkQClBBLjGsdqAW1tABLql5qJT&#10;SkxhEdO9Opa2XXs2ubHGMS+BGDNaKYwsNIhxEXPMeZb9c05YpbBNg9HVVM5otFHcbLdQFMfjILnk&#10;mgtO1fy51GdcuWSMEWMjY9154ZhiIKOYxlFyx86xPwwcj0dKKXR9z6vXr+W8qjGGsZZ5ntkPR2KI&#10;tGsxoR2PA8N+4G//498ScqLpel6+esXPvn6DbxpSmAlxYZ5GqITwxlnWqzXr9UpMfpyVZ1sh0npH&#10;6jqWJZBi5H53L6YFSvPhwwfuP92LIYZu2O8GDoe/5fbjPX2/wlrDw/4T33//nlcv73hxs+XlzRaj&#10;NH27oNeRMk1i4H0yTVYFgwMK0xTE8NAZMZWJ1QDFOdzNLYdp4uP9PfeHHXMKONPgbIOzlnS/I8WF&#10;VdfzzZs3bDdbWi/C/hgDKWQxdHZiZhFTpmDYbLeSJ/ANwWmmSRNzJqSEKkrWMTExDgN2MIQlSYrI&#10;iLmRVoq27Wi6BhMlpx/DQl5mWfNrVXMXMu81na/PuiCFhcZYblaytln3PbEoMBaMw3kxvgo58vDw&#10;wHF/ZDgMYhKDGBrPy0zbWLquFWMjJWawMUdilLWxKhmlk9DnlUFZD5zWJZGsNPMi81FOGpU1Xesx&#10;yhDzQlwWwlyfqwLatqxWGzFhNlqes9W8fkERS2acI2TF/jjx8PCO//FahnONa1zjGte4xjWucY1r&#10;XOMa17jGVQB/jWtc4xrXuMY1rnGNa1zjGv+5cSpMPdFrTsXZlzSkGOMXwvOn6EvPEaceC6R/igB2&#10;Ksg9Cc9P5/ScUPpSXH4pfn8sloYfE8efK849/ftxwfRTxbGn4u/LQtvHVKfTOZ6KbI0xIgKhfEFt&#10;U0qhlT6z3J8XiMtnWCPixN9FYn/czk8RsR4X0D8lYr/8zo+J5pfH/VEx/SNjgsd0r8tC5H8IBe0p&#10;StdlwfRjcbsx5kyBP/WZ33U/XP7+4/72oz7A0wXjj+l1z/Wdy/5+wqGXUjhJEeQeQMRi0RKjI5gF&#10;Yz3WNxjnWPxM8A3tmfY1MA4DwzCIiKkW3HwWJ5zI87r2z0r64rMAQtrNCMHU2FoIZgnLwjxPqFEB&#10;C844nDFM4wA58m5/4H/6n/8X/sPf/R3/8l/89/zi59+w3t7wcP+Jj/cPvHz5Ct9I0aDRME+ci47O&#10;LLlaaClgFi3U3lqwOM+LFHw4i0LjnSUiBHfvG262N4AUdwzTwlAFe+vuDm+sCNAyDMMihBklNEyj&#10;dRVTy32Yi4jtnPc463CVglIqPaykgtKKUqmrzkpBjtGKQmZZFqZ5ETqxkuMI1dRhlUJZMbAIyyIF&#10;2iljVCZlOe7tyzu01hwOe5TzNM5RcmKYA0VPfNof+PDpga++8qxXKyEKVaFK1/f0/YppHNnt9pSS&#10;ef36FcZ5SgoVpFGqOOnUzgpdx9vLon9nLcU35DwTlsC7d29Zbma6tieliLOWZZ6F1swjQcDluF5y&#10;vVdKJaZJW87TgnFOih8pZ6KhHCyfSSmqqlpSkmKnMQRSzmdqigKsVqzatpJPRtKyoCmVumbJJrOo&#10;SlVaFlKMrFedkIS1EvFXEhFtjJnDceD9+4+8fHGDblspqraGFBP7/QGz3QhJWZvzuCwakVxJLuYs&#10;UBERqqqF5lWcHkKla+lKOzKkWizdNh5lRISbK+HYOiGw5SKEPNe2WO9rsSjYAomJNJdKFf9MGMtA&#10;rrSw/eFAKZlPnz5StGFOgfV2I2YKKLR1aGspWfpjCVnutbbl9u4F34RfMKeMbztebzb8u3//1+hx&#10;5Jvum/O9UzitKQrzELBODApEGC8kqbbrUdZVoX7G2oZh+EgqQl+jZOmvRmGVpnWGgcL9fo/1Qpye&#10;55mCwaWGEAMpCUE9xsg8zyJOb1pU03HYPWCs4cXdHWEaoWQOxyOmCFcwTpMYi1gnlDaEvmdqH8s5&#10;40xTKS4iflaVVNx0Lc57UIrjMLDEhLaFlCMhBvq+wzhLCoEM+K5jjgGjDeM0cnuzpWs9feNIVXSx&#10;Xa/O9C5TC5m99ULM1hpUkeLu2u9SzkI3RNc5DGKSY41h4OPuwP440m62rG7ucBr6mFnmhVEfKCS8&#10;sxgnZNe27VDachiOrLtWivTr+tDaSpRRkCqZcJknXm63NNYwHg9EJYXV3lkxEkCTiwZl6Po1d9px&#10;/3HHfn+g6Xp8Y8jFUIqMS2gjxalFVfqyR2UtYpgiQtWUAvM00XZCorNGYYxGaccwjMQw432D0oZp&#10;jOSixAzEicj6w8dP7GLg9sUtjWsoVqHQaGWq+DczLDMTEWcgdJnbjRT15RQJYanGFfEsiFeIYMEK&#10;6py0wDCO9BsxsfBtx2EYiTkQg5AdnWtAKRrXsHn5EqUV+92OZZ4IZHKYcd7TGCGFrfoVShWGacLq&#10;IPe7tSxzIC4jrmnwbcvd9kaKI0Ngnmce7h9IOeGbhlIK4zASneFmu6EUsEZjnWcqMzkmoXM2ntZ5&#10;mmlh1fbEXPBNS8yRqQrgx3lhWWYpdt/v0SWjSsYgNMs5iGij8VYIhkYTcyJEhfcOa2WtEWMgLeF8&#10;7ypUbR+H71pCCDhrUUi/1bqSMpWCokhRqIarrqPtO4q2FGV42B8rQZIqVtLMy0Is0G9uUNpTOHA4&#10;HhjDjHMWWJiXqdLDCjnvcdaxWa/JITMdJ+I8k3NiWWbmeRIhr9Jst7e0jUeTKFrVNYJ8H+8cOYoA&#10;v+tblBbjhRBjJZkJNTEEEZ4Pw5GP7z4wjYHvv/+Br968YbNdc3uzoela5phkzEiZeZnZ3X9i/3CP&#10;s4bd/T3LXItsjeXVV2+IOUCli2mtRYQNKGsxOVXhkDsLR5YQsEqLCc8w0vbLmQBdckJZgFzPt2C0&#10;vF8rTcmFXBIP9w/kkup6qmWz3pJMEjMRozHeYRqPa3sxHAkzWkvBeDf1fHr3jpQiOUTCMrIfJkIK&#10;9NsbKBlvLev1CuMcq9UW33SYeg/P0wC3YvoQYyDMswiiFDgr8whas4R4XvvM80RcFhFHNI0IvrIY&#10;RnAyd6ljn5ynwhrDuu+lTyophk9hYZ4XrG/QTrHe3tT+EkgJwhKIOdN1DTebDf16zbwspBRJSdrc&#10;41FFhFQyB1nm3Z5Xq5679YZ16/n0/Q8c7vf0qy1t2+HXHa9ff03jOpZpZB4GTDUPQsE0L+Q4E5YF&#10;bQyrvmfVd9imo2o2WZbANE0s08LheOR4PJ73W8MwME8jxog5lNKWly9fojQ8PDyQAecGVqsVbV8F&#10;7yi0NfhKc88g1MRq9kHKlXa5sHv4xA+//S273Y6cE3/wT/+AF7e3aFXOJl1Wa9CqmoE1JISkmUX7&#10;iDFiYpNSOq+dUhBDqxgT0xJwBYrSkCtxEhE0dl1P++IFyzQJlVEJYfI/Jx6LrC9F408Z613usx+T&#10;3U8GJqbu/y/3lKf95GVO4Kdo208JstVn1a4I3y/PT51M+J4W8z8+l6fyLY/NFX9KHH76fHXKoVy0&#10;ySmvIrS6UsXu9dzO/6vnqX68x3+qLZ7KKXzxOU/s58/XqlLzTvvn5+jxz+VnHv/7lMd6Lld2mdM6&#10;7Zefotlffp9LU7+nrstzea4fmVfWP3LJX5zHU0aSz/X55wwHLkX0l/mex4YFp9cvc5XP9b3L6/lc&#10;nu5xTvHy9y6Pf3l/XZqD/rgNCz/qeOf+ob78kboU3D82dFTnffFndTznPzVCWP1sYCciPhNdpUc6&#10;pmnCWzHNGpyQyidjhYCbRHh9MmtAy7GL+KjVvoyYqinIZLQVcWdjHKpYMXWyjnmamJcZYzVoERBb&#10;0xCmiRRmvv/4iYf//f/iP/3mN/zJH/0Rv/zZL7i52Qrh12i0dZWyXce5HMlhAYQKrU8GDFkEqqru&#10;d87jofd1nSai/pLFbHRJs+QNtKFUo8MSZZ0WQ2AKC3OoayJtWWImxlJFa6f+qnnz5isRbaYon3+x&#10;N9QnAwatxfAtlZrvMbgixj+mGp2Vuq6iCr5jjOdcVyGjrUVbQ0ZDiLJOMYYxBkLItF13ziHkqvw9&#10;DiNKK+5e3LLqG4Z5xhm5NtqAQvJOoIlLZJom0JZxHPn46Z6bFy9Yr3oshffvPxBi5KtXr3FKDARz&#10;KSLOL0UEjNUcJ58E60rayJmGUjIZfd6bam159fIV4xQ4DiO+bYTarsUAURsr65t8MpCyJJVkT5sS&#10;KFitepQxkvvIWV7PCW002oipTdM0rFdrCvnRuCH/5ZwJMUCEcZY+0XrPFBbCOAv5V5W6ZzGok8GB&#10;FrtGe8qHZereLxDnkaZp6doGozXD8cjDwz1/uFrhvcdYjZktRhVZpxjIi5ybNUYMRUuhLMuX41SR&#10;9aNWYkhRsojWrTFC4XWelDM3aUOMka5tcdqQQiTlhMUIXT0s9R4/iV3LeW4/GUlaa8TIMaU6xYuA&#10;XatCjoFYc4O5ZIpSxBgJVWxZisjKS8kUJSZkVstaOKVCDAEFxEWE1jkI+XmZWskloHDGkOJJxK6J&#10;KeFr7rWUjC6Sn81ZjCjEnDjWvpDOZiApJ6Z5ZlkCMUV8I+JAZYwIT4MYAbjWo5RhGEa897R9h9Xg&#10;rRhrpFwoNVebsgiktZb92+12Q4qJ+4d77u/v0Vqzvdnw6vVrecYRhdiOtSithKKrFZvVim4te/YY&#10;IyFmlLU4LzmBsETGecFpDY0TUzsD1lgWJTmNcZhISwRjxHgiZbpuxd3L1xwPe5RSfPjwkVW/4s1X&#10;r8W0K1SaeTWvCsuC9Y4yTWI2WufuxhjWm03NiybmqRr8KZjDwtsP78XYp2Rev9iKAWO0KOtZUkGF&#10;hPVQkrguNl0i5UwK8qd1Xtbc84zRhrZtccaSgKQgxFjHCjGTNM7LNFeEQp2yGJd6rUgps4SEKomU&#10;C17D7aZDG4t3Hq1AW8OywLDI9yQlxnEiLCLA11psF1JOGFfHuJRJScas7777jrZt+dWvfoWxFo0I&#10;qmXNYapJja45JzGqK0qErFprutWKeZolZx0jpWS6xuPrnhElxqsOSCFwTBHjG5QWCrvKkZAKaEvM&#10;pc5/Yo6rM2LuZvR5jSBjouxLTwYqvmlIXc/Pf/FzHh72bG5fsGobwjgwHO7RRtYvKUYZj41FGwfK&#10;EMLMu3cf+HT/wOEwoozj1ddf8yvvMFqz3W7w1lWTE4CEIuJdczaUTVoRAygjVHXJzcp6Rtd7cp4X&#10;juORYTiS02cDWa01u90D3snzF6Prfk5pjvu9mIloMccI88I0HgnzgCKhdMbExKIjc8yM84y1lnme&#10;GIYj1ooAOcSEBhprKSkR5qUagRimEEml7sfqOJNSoigx3Sgh1jFZ5me5VzRFixmb1hZlG7q2JaZM&#10;rDksyNWIVwwolYKwTMRcTRMU6CzmDNpYMQcsBedFEA0wDiO5iJHxaQ2aUsIYy83NDQqh109qQWVQ&#10;S6TtvDxzsw5vW4wXY4H7+3u61qHrg7ft7S2rtmd3/5FlHHG+lfEQMeYoiWoifF641jya5KKbvsM3&#10;ju3Nlhgyzo4c9nsyhXFacL6n61cUZfj+/ns5dpF1bN84+tWKbd/z+tVL0rJIW3oxow9LkNVzNWy2&#10;SlNSIhUxgDVW07iG1c2WfrOm3z1wvz9yf79nPk513GkwtmUKiQ+7Pa7taHsx385K1q2lJOL5maQY&#10;QU3jKKJuLYZTWikxO6tzqbWGb77+irBEHu4fmIYZeKBpPhtiHw6HmpPKkkP1DmPs2fw+l4Szju32&#10;Rq7zNBGWGVKkUPB1DhyWCetaydGEWcY4Y7i5uWXzzTek1zIGpyxry2WZKXW9SRHDDIUi5nQ21Mqh&#10;yBo/RRRO5jvnUabux6r5LBhKVixLYNAjKQYxLA2RGBLDcZD1hDGUmJmOAyUXulUPpe7dUWQl86qx&#10;jnGYwVi09deCnGtc4xrXuMY1rnGNa1zjGte4xjW4CuCvcY1rXOMa17jGNa5xjWtc478oToVi8hDd&#10;nF+/LKo9/fspytTjQtaniN2/S/z+lFD4p+hlp78/PtYlYfyyOOD0PS9/96cI5D/1/S7P5fKcHhee&#10;U/gRZV3OQ1UB3ZeFwLriuZ8SkV8e+7JA+EfFyc+07+Pvc/mzp87xqSLxp457eYzHVLHL87fWngXY&#10;IYQvCvyfEvtfHk8K3tKPvsuTNLaLn5/E76c+8FPF6Kf3PTZQeKpPn3//mT70HN3ucT86XcOnitZP&#10;5dOn4wiBQsRkaIO2CR1F+Ga1I1j5zzmH9x7nW6xrGccjyzQRaiGiwKdO1/ukabgg+11Q65SiEkil&#10;wNeu10IldpbGO0KzMI8TjdMsfcsyTxyOB3LJ/N///q/5zW9/y3/7F3/On/zRP+PlV2847HZM84TV&#10;mpyiFMA6R1evFapS1mpRa67Fr6Uodvsju4cHISk1nu2qQ9ciXGOtFE/lQt/1eN8yzgHtJnzboXKB&#10;DDmI2Mh4dy7EoGiMPhXqa6FZntvc0jZOCsuN/lyYOgdCFbIarWgaj3MWrRVKFZYQ+PTxEzFmrJOC&#10;tqQiSpda+KspRUhZXdOwR2FORbolEhYh0OQC+0FopF2Tcc5y2B/QWjPNgU+HI8paXr1+Tdc1xCqM&#10;7ZqWm+0NSsH9x49SRGr0uZDbaE06i9Sl+Aal8f6zMcfJrOJEQpZ20eQYePv27VmE1LYiShSxdzwf&#10;60Q3V0phEGJUTomcy7mGzmdyLAAAIABJREFU31rLrALHo3wPZawURGuFquQKFDTeo40QzHMuxKJY&#10;QqpCehE2KcFdUKq4bJ5mwhIpCEEsA6kkvDVkbSgpSxHzvLDqO7b9itv1hkOlpC7jjFKa/eGANRpd&#10;itCjrSUsE13rGAdNaYUMarQUROWzRqSOHVrVtpDiY1XUWcBpcGiEIL+EhRITpXA2vTgfByGf5WrM&#10;cbpfU4j4piMLQgRjHTkFigKjbSVnmzqWKFIphGkSYpFWdH3PYZxYghDCUYaUo1DLq6jA+QalDGEJ&#10;IipIkW6z4UW/wnrHHAOf7u/ZrDcyFlkrYnbnRLStNG3rcbaaQBQ5dioikDBGkVKlra3WdH3ParXC&#10;efd5bioZg6IoLTT4XMhLICsp6kpFxO5yHI3RQqopSYoE07IQqqgQY0QQEKXo8cXtrfQjLQhxZasY&#10;rw7CBkXXtHAjF6RpGqHiTjPKGKw1tF3LFBaOxyOvKpnn+O49Ci3mC5UcH5alCssbYgxSwF0K79+/&#10;o2stb756iTdSXHcSDyzLgjaWmKQvFy1kMBl7LEYXTGpQWe4XfVofoBjnWcY5a0EZ3n8Uc4Gf/fzn&#10;QlE0uhZWQo4Ra9WZVIQSevUwDtzff6JvvwYUMRVUKWir0NaTcxSBrzEYbUgh8JtvvyPFhVcv72gq&#10;QUuKi5MIxhVsbm9w48QwLdw2HuMt2hls0RjrKXWMUuVEHdVoY6v+JTOMI3//939HjIGmaej6toqR&#10;RHxrXIOxSsZvrYXqoxS2cThv0VpEQ13reNjdk5YjUYVKOXJS4N225BjJyaJVQpEIqfDh/oFN32O0&#10;IuWCURrTNNiTIZNWNMqSlSakTAqBYBSazDJPrNYbmsbTKsXhcOBvfvP3GO1o2g5r5T5o2lbmgBQg&#10;B1SO5BAo3tP3Lc6JsUDOSYpAcxLBhdGEYFhiQBfNzXZLykIxbjvP7d2N9K0o82XOaxG9VwMQAf4o&#10;nLEUIzTzkzlN13bc7/bMIdG0LUUVVl13pmjGlBjqemP/cM9xv6dEIVrqccY1LdvVipwqZV2LFYub&#10;Dc4ZjBGSZomBlAIxLoRpFpGC92iniIkz0VI7X4Wgcq+rOm6lHM/ELOM83WrDi9tbOccowoim7fjw&#10;4SMpJRrvcds13jsShd3hQIlCHz/NWWLWMrGf9+wfDqz6VoSxiFmHtTIWnOjvcIRNXYMaRUmJGBJN&#10;HdesEaOQUIt8jbVCbIwLZE3rPc4Y5irWvl2vUWvNm5d3pCQGI521NM7iu4aUxCSjyutk8ZgSnX91&#10;XgcXhGL/w7t3tKsVm+0tgBAh1VKLZHM16JL1dckKheEwDiIeD4HNek3bdVWklrBaBGe53qrTYU/M&#10;UQT9OeOs5TiKOM4aizEjMRZc25BL4TiOIqI2FucbEbJbja7aFuM9N3d3TOPAssw0fU82lpAy4zAI&#10;hVFbDFoEW7mQlkgiUVJmvzswjxN930txvfWUnAghEuJCLpnVZs1q0zMPA0VPzCEQ51muSwhiNKM1&#10;9tHeNJdMDFGKg91nQVpGrpGq62ltLUZbhmlmibMQwjKESYRPh6MIXG5fvEBX8YzWSoqVq5lQWSKk&#10;Qo4L27aj9x7lLL7tiIBOmflhx/BpT3e7plt1tM7S2jW5a9k/7GTdrTQxBWJIxJhE4D5MdG1L2zZ0&#10;bSNzfQFtLK7VaOcJuTCNI7ZpeL3dMh6PfP/b7xju90KqS5k//Gd/yObVVyyTzLchg0fjjJHbQhvQ&#10;phLzTBVLVLLliTbvHU3b8uL2jsNuR4wLXdeKqCoG5jARjRyzKGCZSYe9EFKr0J1S99Mis5e1PUJS&#10;tMYRU2aJkSUmMopkShWz6BOaFdd0aGMYjgeWaZT7478gLveQp/3r433lT4mlTyZyJ/H7Y4GwquK0&#10;0/7z9DvP5S8e70Wf+tlTYuLLc7rMFz2mbD+1Bz79d2my9XlN+4wg/5kcy+Nz/VI0zI9yRjlnbBUL&#10;/678yOM2uBRYX7bHKTfxUyaPT4n8n7sul6aOP5WTusxL6Ee5kKdydaefPz52/gf26aeuycng62SO&#10;+Vi8/lRO8LF4/TK/dWm+dpnjeS7n9rh/n15/Mp/yhDnjU7mux33iUnD/+POfMvj8Xfm3z5/9uZsK&#10;Df5Lcf1Tx318HuWL3KGmqcYiMUYRCy0iwrbWMhtTjeAMjffMfc80DozDUQQyKZOqoUGp45KmkqG5&#10;/J75nCsSswzwTYPWssZo+hbbGpQ1zH4h+khsO+ZhYBz2HKbAf/hP3/Pbt5/45c9/xp//6R/z82/e&#10;VGH5Uj+/kBYhSmoKYQkYZ/HGCqk2JVTOUPfwKIVrhPCZz6LwhDWOEMXoLoUoVFhnJbeRZA8dQmA/&#10;HJnDwurmhqIS7z/eM4cke+6L8VW285rVasVyHAjzjM4yv8QYyUqRqeZzQMgZVagCuiJ5Ji35n0tj&#10;ztPIa40Ir31XjS2DEKVjKVUUaBjGifuHHR/v71mWUNdn+iykXlKU3y+FcVnIVeTZeMuqkVxFjInj&#10;caBozf3uwHEaiB8zRgtlWGvN/X6H1oab1abuC+VcnTE444gxAZmcxMjxtJZf5lH2hUVMJo01kmui&#10;8PLVS+4/7MipsD8c8d6x2axx1gkltY6lGckRFSAVIfDmktCp9o1qZJST5C1OOdu2adCqVENPeT3G&#10;+MXcpJQS4Xr5bBJYckZnSPPCHBLOSf6USpvuu5bhOMgeqnEss7RVTpESI9iALpZ13zMcj4zjxP5w&#10;ZNWDdxZbqeLn+73SZrUxpEr0vjRCPX2fk+kLJ7Fukj2evsgvrdoW33jZr6XMLuwq6ViEx8s8U7KI&#10;z8dx/JEZbOGUMxMzjFY1knPXCl3qmklXY44k+6dpnJhTpl+tUJi6PzegJM94GsdiJdgbFEZDCTOk&#10;hfGw5+itCHRLZloWphCEBJ4y0zCwWfVYL/f8yeivFOnLgBiopUhMCWNlj78fBu53e3KBrut4+fIO&#10;lGIYJxEwVsPRk4GA0Yr7T5/oU+RmvcZ1HSUlcgKNxlho+o6yUyJaDQulaG42azH+DAshRfq+J57o&#10;vXw2XBB6uph0eG8xSp/FnifhOVZykeM4oqzBKE0uDY1zWGVwvsVMM4lESkX2DyHS9h3aWay1fPX6&#10;Kw6+YwmB43zk22+/ZbNasVr1TCNiQuA9hSLU4hBwzokxXoxnQ0ejFL5pUEqxxCh7VApZwc3NC3b7&#10;PX/1V/+W72/WvLx7gbFNNe4zKNuAdmKEqxRtLNglkknk87x+uq8THz++q2aAPaVAjgnvG7SG1WYj&#10;JhohorJCq4K2RnITuZBTRJNprON4OBLHIzc3G9CGEGUfWxToFCEslKhIymAKaOfEhNa5Sv4WUWeo&#10;5moxJe7v7/n06RMxJm5vXwj9WSlCDLIHtJ+f73WrFSmKGUY5Hc9ofCP7smkYyEphxFUY1TRVLK1k&#10;nHZWaO0hsqSCa1fyrCJGUlGgLalUE4yiIGdKykxRxkullQjsrSHr03kVNBrX9jK2LjP/w7/479Da&#10;kGPiw9sf2O8+MAyDUNm1EoNj75mXPUuIkvMdZggZo8SsUJXMNA4454Rovd5QyEzT+JlsTqFtu/rc&#10;LVBIGO05HgfmeWG12rC92QoROotx6K2WOfXj+4/EJaCNraaycH9/z3a9wRpNjAvTcBSTnfr8oWtE&#10;GJ5TPI+dJSayUSQSy37gOAy8evWKcZyIIaKrcXJXTURSXS99eveWGBPGOZqux/kG67zkoovs9S36&#10;vKeXdkb+XYXwzlpCLrx9+4Ff/+a3+EZMPJy1rFaS29ZaU4ynqEwMCzHDsiykNFMYJFcUI9Y5Ntst&#10;fb+iZEUKke1qxTQMzMvCPA68GwcK6jy2H48H1pstXdOKiWeBWYthYdtpFLI2U8awWa9xRpNrXnaZ&#10;Z+Z5hqIwzuMKPByPaKVouoZYjddBhOFLSqQ6dvzw9h2/+fY3rDYbfu+X/4SbzZplSfRNw3bTi6mt&#10;MTjfo42lcyv+6R/8ISpDzpHvfniL04rbdceLTU9rxPBS8vtJclvWCg0+Z8I8V0OoQtFiALssM14r&#10;Gu/YbHqMc9y9+Ir93cDDw55UZJydloVIJOz2LCmxRCHa+/rMQotjENbZWnCuK7FdhPZ5WWpeUJ5L&#10;5JzQCqw2NL2j804MmEs16EGeu2UtxkqlFEpKjEd5BqBUzVumRCmK4Thz9+IFaQkc7x8oUZ6vucbL&#10;Z+aIyUFyXgq+++Ed3799T1GG169e8frVHV+/eUXTrum6jiVEjsPIsixAHS+SzANLCOgY0PU5kdaq&#10;5n0kNyPPU6AkRUTGHNe2+GoKk7MYSaYkRunrzRZnxdinbVc454X4rgBVTe1URgF939J0HYfjhN9P&#10;GNdei3GucY1rXOMa17jGNa5xjWtc4xrXAMxf/uVf/uW1Ga5xjWtc4xrXuMY1rnGNa1zjHx/zdDz/&#10;/Qt670Vh5ano8kRk/yly1mU8VZz6lAj59NqpKPanhNGP3/P4vC8LlU8FspeFuTnnLwpwLwvRT8f9&#10;h8YXQogLof35ZzwnpOdMffrCIOD8wx+T2x630WVB8+V5P0dee1zA/bgI+nFx/lNt8VTx9ePC4ucK&#10;2C/P4bKA/7Iw8anPOf391Pee6z+PC60vv5sQdM2P2uD03sv+9rgI+qmi94tG/EzievQ9nmrLp/rs&#10;c98JPgvgz0XglcRjjEUZg1ZCwNBa6Oi60keMld/xXsgbzppzYVQp+Uy2OrXNc8YTKeVKeqgFuLWt&#10;2lYKrY0G5w0gtHTvhAafShKxzLzwt3/3a/7u17/GNy1v3ryh9R4ozPMg5BGtKRm0tpgT8aKSiqQw&#10;XPrJsizM88y8BEzjWd1shdxYfzeESIxCUPBNQ9O1NG0nRUddDymjs3x3W/uS0UooZ0pJUaSxOOeF&#10;5pLlJrXWnunozgn9JIVImIUCpitBSWvOhM2UCtM0y8+MF/KlMkIPqUYQSyXynkjlJypJjIuQrHNB&#10;aQvastvv+fbb7ygpsep72rYDI4LWsARKyQzTiPGG7c2Wl7d3vH71is2qZxiOaODmZiuk3DPFL59F&#10;1iklYoq0XSeUMvWZvhdCoAhWplJbMoV8VruZKoJfb4R8qo0RAV3KVfidcbUIqLp+nMXxWmm8E2p2&#10;zELb8t7hvT0XKg/DeBZMxwSxwBILx2Gi71d0nXyu1QatjAjzYhSh1DQJScUK7ZZajJpiYBqPkKSY&#10;UMhejvV6DVoTYySliG9bihIyqLdSbNQ2UuTptKJxDmeE5KWViNViCmfzgFzymXQfE2jjRIBTi4qc&#10;tXJvGimzWkKspLWTkDPVOaVgrMVYK1SPEChVCNW2XTVN+TwcxRTO73HOiXC4KvONluv49c9+zu/9&#10;6pdsbm74vV/9ijdv3ojQOkb2u4dqcuFp2w7btNimIaTAdz/8lhALbddSlOZht+Pd+/dQwHsv94yT&#10;z3XOYo3CGo2rY1UpipAy2ni0F8pVTomiFLd3d3z95ms2Nxv6VU9TC9pVLuexcDgemeeA80IqR2va&#10;vme9vsUZTeMsfdvinRFCS04sk5B/QoxMy8zHj/csIdYx0tK3HVaLEYEYjAjZyfB57HXe13tDCsRy&#10;bWyljVyTlPjw4RP7w0EKFgtM0yxCXVWwppLT5hlVwFlTCX0aYxTHwwPbdY81ukKVhKSsKsF2XhZ2&#10;+x3jPKGN5tVXX0n7aDHtkHeIOCWfhP+59qUspNwlJjbbG7w13N5ssFbLuAWoHIW25Bshu+nCtMx8&#10;+/1vef/+Pauu5/bFrZCSl0pursKYmBLzPLFdrbFK8e/+6v9B58J6I0LZpmkoWZ2pNNpYlDMUVXDO&#10;stluaVqP0ZBCwhiHq/ceucg8pOW6ZK2Zl5lpnpnnwDhOrFZrQGNsA+gqGJAJVMSxUty46nusc5Sc&#10;6FpP46V/dq3DaihxweuCJlNyELGk1ThvaZuGpm0qrTue78N5GpmnmXGOpJhl7kiJGAIpBHII6JJF&#10;rB4j43Bk9/CJZRJ6/fFwIC1CNbfWQimMg5Da97sdh/2OeRgI88gyT0zThDWKUuq4Zex5HPfeY5TM&#10;z6t1j3H2s3HFqShfF1wt9tSIoMec5t6TSYcCpSzW+bOwab1aY3JmHke0qWIrK+Jz5yx96+n7jnXf&#10;s+nXOO0wynL36hW/+P1f8ovf/yXbmy05CVE8LIEUpfh4CYsUtpbCeDzK+JZLFaEHUoxSYF3XKykl&#10;We8Yg/EW62RudlbmkpwzsQQooqBu2rbeJyLY1lrRdb0IrHJmGUcRsxtFMeZMA5+GkXkOlGr+gjV0&#10;qzVt38uaI0aWGAlBxAkxCgVJCEmJYZhFSB0TOYlYKEYRm6CqECYlOU5YGBcpPm7bjpzBWcdqteb2&#10;5pYXL16w2mzo1yv6dU/TnvqjjPu2CoKtqes05LWua2kaj/dS9K+MZl4WHnZ7lDLMsxThhhQYhuEs&#10;ZjqtKUulK8aUmJcZbYzcQ3VMtN5hnEFbjXGetlsJ2UqLkHiOgbGu25R12Lal63vQCowm5sL+OPDh&#10;00c+3n/iw/0HjscjyzyxLDPzJEXZGYglE1JgDgHtLKvNGoVhnhfCvIh5jLaM48Jhv2c8Htg97Djs&#10;9yyzkA1zziypcDwMHI4DIWas92xuX9D2K1zT0XY9bddjm5ZUhE5YVMF7X9fZ0sYnUVypFLMzQTBm&#10;QlpIsZLcY6YojfOdqIkUUhRcFG23AuD+4z3HYWJeFpYURbatFRkocjHrHkbm76Zt8E2Dq+sn2YMo&#10;oZeFEeM0zmqm8cA8DRwPOz59+sA8T4SYyCkwzVM1rigMw8hud+BwGNjvDxyHkTlU8WARkePm5ob1&#10;ZkPTtljvWW3W3H31FbbpmGPmfr/nN99+x+//6le8fP2GYV4oSgxgbG27YixKa1Ql64U4k2IgRblv&#10;tDVY52mallXfi3FPihwPBzFeaJu6bi/kIjYDxhqappHi/EKdx08COFlLp1hptKWgjZj0CC1YyH1a&#10;O5SRtZJzrs7tYirkvCPEwGF/z5s//pf/qPzKNB6/2Gf+1L7yOQHz5b72tHd+vK9/vO897XcvxfE/&#10;lb84CQWfEgM/tYd97njP5X2ey/dc/v7jz3nqPT/VRuc8A09TzdWjvfpT+/zLczuJEsVoyz75PR8T&#10;yp8796fa/PH5P9Vmz5k9/uhaKH6Ux3hKGP7UeTy+Zk/lMh7nYy771ulzLynpT+WRTu9/fB6n10/m&#10;BM/llZ76Lo+v/6WQ/jIXdnluP5XPe8q84Xe976k2+915w5MB4cWxL0Txj9vyqbzdJWP+0ixSa42t&#10;hkK65jWsc9Wgx9Y5XF5T/x97b7ojWbae5z1r3ENE5FBVPZ1DUjqUBBg2bEASZQKCfW+8KQMCDAO+&#10;BUGwRUoiJZKnh5ozMyL2sEb/+FZEZWdn9qEs/3N8jUJX5RCxY+81vusd9COjy9NzOmGkSv8C4+TJ&#10;8z3tvRUyL/nOg5E1g7VdE9xKAnDXD6RSWVMBbXj3/j0/fP8D++MBow23tzfNHE726CkEtsMga9Vm&#10;Nibi9dLSiCuqFhn/+17MmrQWsbRWKATXqVVE05I8K9dTi3yelGUNl6skWk/TwjTPpJzp++FRm1V4&#10;a9mOA0PXoUHWqkFEkYVKrmJCFoKY58R1pZbMuszSP82XNuJORhzN1KSBv81IyYKClEvby9WzCVXK&#10;lXlZKCVTqkJpy35/IKfMOI50Q9eMpAzOdVSlmMPKsgaU0njfcZxnfnr7juO8kEpuRmyFuAa5Z0Zj&#10;vRg5WS0mbqVkai3tfp7WPGKWRLs/tYrJm7EdS0jc399LP0YMALxzdH5oyb8LOWdubq7p+56TaPiE&#10;l5zat7RLzmufWmpbT2diCoSQzkm4nfdiFqS+mJk+FsCfxnKAmHPDTGrze1MiiraezWaL1vZx7xKz&#10;tGEQE54YKDlSSsZpTWdFmJZL4eFhz7yI2ZKsL5rJVduPGiP3M4VI5z1d37f3+aURjWmJ97We+p1u&#10;mIhgCTklFKBrpRYxoVrWRZLj2zMTkyrBR1VbO5r2HtYKviB7pmZORxPeJ+lDxlmcsw3v1axLZH84&#10;sgYR8PddJ+nsTaxvG9YmWt1mwKEMYVk5PNxzOOwlidgYMS6thWVZmOeVkATTWtaVcTPK+q6IwdRp&#10;f1iL4JalVlIu0i+UYo2B/XTghx9/IsTAqzev2W63DF2HM4aSIlZrVG3OTsj+LaXEPC/UInv3vusx&#10;1knisTGM49CS6CtxlXTfuEaMVWw2I+PQc3t7y267pdaCojYhrJGk25zJKTYTTy1macbK92oBKu8/&#10;fOLTp0+M220zJCjtOZzmR9r+S8w9JVHdyd4MhbOSrp1iIlOYjhNhDVxfX+G7jiWsgAhQc8qUCt55&#10;Mfhoyc2qFOnP7dxKa4M5zRW+Qxsx7/r++7d8/PCR+7sHljXy5tvvePX1t/jNloJqQnBFv90Qspgg&#10;VCpKF7SmjUsapSrLcmSeFo6HA9ZKO1MKxs0ApUBOGERg6ZyBnAnLzPHhQXDcEJj2D7z78UdUE2LW&#10;lDEKrFYN1yrYNi855+RMofW23PbetQmaazMqySWzrIFSCtvtDm0Ny7wyh1WS6hWkR6Z/IRdiwzXO&#10;xgZtTFRaVqNWKZw2mLZPc87KnNVSoJc1tKT3ZgTcTE3r2bxLrrttHwlhZWnGxrJmkeuOKbcUe5k7&#10;tDEo2vmZDNxQsxiEVtiMG4auE+PB0z42VY4PR8HilObm+pqbmxs24wZoz9GKWW0MkXmamaf5vF6I&#10;IbC0r61LYJlXpnnheJx52B+gGXyucX10tmypqbC2tHZrm5FzW7dsxlEEtzERQ+B+/8A8HdGISWMu&#10;kZxiO6MSE0ylxETTdx1jG7uN1qgmSDeICfJJxG6UYPmCNVUKcoa1P+xx3tN1HkqhlIxVoMhoVVCq&#10;CFbYeVIpYiCrDB8/3/HTT+959+ETP/70nofDRCowzSv740HG6pQAhbFOzrJqbXvhyrqGhiErvOva&#10;fiRhrWEceq62G6yzQKXvezbjRs6WQmjzjGmGg1rOiKaZw+HI/mFPCoGx75s5qYyvYV3Z7w8cjse2&#10;786AnM3ELGY86mTioeU8S2mDMnLmVqnneeBqe8Vuu+Fq27Pd9nS9nAc4Z89rU6stV7srdrst49DT&#10;dx3OGUpNrGsQ49AYmWcZz2IMzQQukdaVdVkIIci4W+X8xTRM9HS+tN1tefPmFdvtyHY7Mm43bLYj&#10;3TiAVhyORx4eHvh0d880zxyXiWWNsibMFa0tm82Wvu+bSYysPSjtfKvImK9qORsE57CS4kpKzYhT&#10;yTV13tP5rp0/ihHVq9tbbm9vudrt2Gw2WN9Rm5heK5iPB2qKMhdrSbyXOUbRWctmHLi5vWLTj4z9&#10;SI6Bw/1HBm/oOytznlbEmDDa4ryXvuucjInen/uZYKhi2C0mjsj5cjMDEHP1jqurLVfbDePQy3Pr&#10;v5gTet+JmYZzON/RjSPWO5QxDa/5ci4oONaA9z1aO4Z+4Lt/9j9cSDmXutSlLnWpS13qUpe61KUu&#10;dan/39clAf5Sl7rUpS51qUtd6lKXutSl/hvrsRj5aXrTY1LW0++d/v5cstXjfz+Xfn1KOoGfp2Y/&#10;Tjp6LkHq8Ws/Tno/1eM0pdPrPn79U2rZU4LurxGXfy1JrbbDcNsIa6d0iJeJ5+33EAGSyCHglLz6&#10;0vN5ek9P9/Hx914i4v6akcBLhPCfpYw9Smx7TiT+9HWetpOnaV4vpdc/bQ9PX+O55/HcvXrOHODX&#10;2v4fqucECRVJFn9MYFbqC2ntyyMVylU9/QwKrSQB9PQ79ZnnJEQ/EdWcxfti0493kpJbm9DUB0fy&#10;nsUt5JTwTggiXdcRGvlrnmbm5SikEeo5AUVSlvSjpteeSxPNKk0TxmlJkMqpJYdAlzqsdSzzLEld&#10;2lCVAXOQFMiU+Hh34H/7N/87/9df/gf+9b/65/zuT/6Y3e4V8+FATBHjhARG+7yqiU9ORFatFbev&#10;brm+viIkSRmJIVKURimD73qm6Sjp8tbhO4P2FuOERJxCpMZIiAFSwQwiiNO1kE6JQsrgfSf8MNUE&#10;NCljsgh4NCKWB9WoulnSXynUnChZSJnKGEBJSliILclE+vVhOuCoXHW39J1nnY4i7muplD2FNUVq&#10;ic2UAshZRIdaxGLdODJstti+46uvv+LdDz9yv9+zvdoxDAPbYeS7b745Cwu3445JHbHaAkL6TUnS&#10;XKy1IurVmpASyli6YWykIiTZ3FpsrtBp6rrgrAHtqPlLHwshcDxMDJvxnH6WkOdmtRVNMZqSy1mg&#10;qEGSM7Th6npDlxL393v6zrLZbFBKsSwzy7pKRk9qogtr6PsePc1M00LfDQzdhloLy3JkmWdUEz/t&#10;DweUtoScRAhrJMkDVXj9+pbpcGBdRRydayaj2PQd//iPf8s3X33FtAYeHg6sy8yyLFyNQsYvfUcM&#10;QUT+FWIMlKqY18B03EvaSt+Tk/QxrbUkOVl3TterVQSXtPlIqdRSfK0I5lPBWRkjHidrnkiaipOZ&#10;QKWWfE6gUgq6fiCsKykXTEWSqbOYNRjruX0l4nWM5dXrW5zvRWBOxRjNh4+fmKaJP/6jP0FZLwmp&#10;VOZSePvpjpIqfhzpe83xeGS73XI4znz/w09stxu+/vor+r5HKXDakGuSVGnXsa4RlEVpK34IWRJk&#10;dCPsKScmDsYaIRumlTUFSkz0fc88L0KAWxKbqx2b3QbrOnw/SspXLfjOC8m7ZiGNGiGvx5R49+4D&#10;+4cD3337LWh7FgOXlEirCJT7caQbRmopjcQmogCltKS1teT0qhTLGqhVhNwoxU9v35EL/Pa3v5E0&#10;xhg57o9QR0kFjBGrRVg9DB05gTcVxUgMiWQTWAUnop2RVFox2ZA54P7ujuubG3a73VmouhyFUF1q&#10;RCshPNoWBV2UrLV2my2u6wkxsiwzzoySwqtEeF6VZhhGMvAw7TkcZnrXM1nP33//Pdpqhk4IejFF&#10;ur4j5cjDYU+KibEvOC1i5FqqkM0LrEv80u+1QjfBrFYWo0cxh7BCkBMRwT1mnWV8amTgZg+EN5Z9&#10;KlRj+eM//Scs80JDPNuNAAAgAElEQVSOkWVemsCAs3lEiUJi3G2v8E7StZd1JqdI7QypVCgZrzOY&#10;ivNiZFJqlvEgFIoRMl/ItYmD5Tl8+nTHh3dv2Qw9u82WeVqZDnu22xGjamvPFm01fT/gfIc2Gr8Z&#10;iKVwmGamhwlvHWocqEoSeKz3XG+uRBwaA+syUdKKqpmSE6UWHvZ7rnZbStfhu0HuzLqSwkqpGacM&#10;Sht65/CuR2mNLknS3EpmOa50rpcxuVZSivhhAPcliejzp08Yrbm+lvSzh31ElQpknDboHLCuo1Qj&#10;giMqpSSMFlOFq3FksI7b12/oxwGMIuXCOg7kcMPd548cDgdAhBYxSOKcQkwSqqry/Nra+nA4UJtY&#10;4+279/zmu9/y3XffoY0mLjNTCNQshhe55iaAqYRwFKHGuBXTpfb6ikrXOXpn2JckqfFWs930uM5z&#10;e3tDbgnZqiW0a2e4vb3FW0doAqeUpC8tyyLPbA3s9wfmltKVYyTnhDOa7dgL8VorvNN8883XDOOm&#10;keU1y3EiOUvvO7n+WiFnEfArMF1HVwsxZbomblnXBZWyCNla2qjMB/GcBKm0JIRutlc47dr4Y9kf&#10;7jHGY7zF49D2JCCrYhikIbd5vut7EYUohXdimCCCBSUp6jGR00J2UQxhnKd3Btt3YnqwRmLK3N3v&#10;OYbM69evsbbDaBhrRXeO4zIzTTMf7+746d1blnlmt9sxbEaud9dYq6EWpnmhlsyNdXTOkWPEGEdn&#10;e1JMrCEKAbq1J+scERG6LSESSybFJKIU39Fvr0hVMa2SLqarRvmeXhuUdYSwoDXNqEaRm2jEKI1Y&#10;HlViCOgmbKOl7YYYUdrSDT2m68T0RWtgFEESRhL6auHV61esSyTXDEoE6ZK+pYkpoLXmarOVNbmp&#10;DH7DNE2o0oj7VGJOoCvbrcMZyNMBk1cqBWcrm41nPgbm45GSI2FdZF2ZEim1dUZWaKOxteKc4+rq&#10;qpkt9M08RFJFUxCjJmUst2++4p/+d7A/zvzw+++ZjzPGHDgcjicpMl3fi7FD2wnlXEhVxEGaJlAv&#10;kqBrjMZbMdNKgNIWbTwpy9zudI/SMpaXUilroFSwVgTs3vkmwMoojKR3ZhH5YAzaKLwXkXsI6Wws&#10;JvshDdqzhInP9x/57ttvGLqR7367o++7/2aM5TnM5KX95nO4yXOi4sf708f79JfwmpMh3EuGdi8l&#10;sP+hz/HSZ3oOK3ju2l56j3/onv5ne2d+eQ0nI71/6J7/MVb13H35QyL/5+7pc5/39O9SyosmCSdM&#10;7ISZOeceXcfP3+eEh9Vam7ynwUpNuKJaauFLZoePDSGfu9bncJunmNxLpg5fPpD6YgRJw7CeCMAf&#10;p68/fv+nCe/PYY4v4UVPMcanz+kPtY2n/egl/PCle/PLrzX56+letLRXOImeH6e+/7xf12fwUdVM&#10;6JTRDEbS38PaElONIXsxI5mXWczqtMa7jqM9sCzrWZRWf3aNYhbSHlvDrB63XRH7oQxVI+sVa4gh&#10;s3Y91lhSkPWIdY79/khYZ5TxvL27Z//v/j0/vf/If/n9D/z5n/8rNmNP3/XkFDnOM10zXFSq4r2Y&#10;E+a271JKjGKqamJsKrpIGrbcGhnrUkpNjNowZ1lKEHNm3G4YFKwhsqyTiD/hvPezzbRwHMe25lrx&#10;zSQw5owpknxtlCZVEUfllCgpUbWRtO4mMC2lglbkArqKQFY1QS5VU0um1gxZkptTypRqqBSUtvTj&#10;RuY2Cj5DjYXN0ImhU2sTx2lGZyviN61ZU2Gej6Ak+TrVKpiTs6jS2lKBkgqH+wdSXNmUHc6IiLAU&#10;EU2ilWA4gFJiEifztUVZgy5VDAiLIqYjtRZyjIInaU3XG/rB0/WWuztZu0pfN21clrZbqhgcqOYS&#10;cUppT0VMpGi4Kag210tbXNdVjO/4Mv49FsGbk4Fj6/vLumCsBaPF/MZauq7jm9/8luNx4ng8QAh0&#10;zqKvdhhrCc2IrDQRpe9EwC4/L3jVNM8cDhNKCZZDyZTiGLQiF0lO7YYe5730VwuqmGb4+aW/lTYm&#10;pZoFM26Cavvo/EILaAq0+1OlnVGl3ZveyN4+C56rkHRXmScE96wtSVoMIUS0rACnZI8OJ0MsTcpH&#10;UqygDcscuNd7NpsNzho6KyJbVQu5iJjdGwvt9UpJxLDKngXF4TCJSVsuZBDR6RoZxw3Oe3KIxCL9&#10;yHDCWGRcSrEl8DbzyKrEODVlMUF1WqMpGA29MwRnWdeAUmLeWVI+I7laV9Z14eNHGR82u420Zw0Z&#10;CCHSdx3JJ3SF/f6O29c3kAPGWAZvudoOqJpYkOejUDhjWSuENdHZiPMeWkq0UZr1EPjw/jM//fQT&#10;3vcYY+h8T2yGFfOyyn6iVpT1GJdQLuCsx3gnQkVtBD+zBm00da046zgcDvz44098883XlNaXdJsf&#10;aq0s64r3XvC3nM8GeaWKOYmyYlZZ0ShlMd4RimY/rby6fkNYA+ie69uv8MNIqgVdoetHuTbnWVcR&#10;74q5oBgDWGva2qwQw8L9wyeck32xiEWBFHEasFowB13RtbXtlJkOe8IaSamIMDYk4ho5PuzZbDcY&#10;NLqdr3nnBNfue1CKNdqGM2VClCTkUgrWi6GfRlFKz5vXr/n06bP0+ZCIKaGyFuO7knFezAFVw21U&#10;w7e1UsRUUCQ0rk3q+mw2E1LAGduel2GJYkC37XuKtsSiSE2QnKuSPacW1bs1lqrV+TzIOkWpzcgl&#10;ZTE4aAJ8hRgIaECVFW8sh/s74rLw6vaGP/rqa2IQkW5u6d/zsuItaFs4HBY+ff7QRMQ7xnGgKkSA&#10;W6QvhnVl/yAC4lIKYRzwdmmmq4aUCvO8sMTQhPyGouD7H3/Ee0ctSbDZvhej5WZGlrJgkc42E2dr&#10;6PtOBPoh47ylUFEaQlo5HAvGaDEOjrKf876gjBZDXWNYp4laCykEMdippZ0xKShimmDa+OJrR0IR&#10;cuFwnNhPR1zbA1edKbki/m21GXMUKIa8rGL6UKQ/fvvtd9zcfsWyiBEeQM6a4xTZ7UZcJ7i8bcLj&#10;bDI6Jrxz5JLR60pKmePhiDGGYRikrZ7WsUajtOD7IYh5rjGC3zhjpK8j882yrNzv75kOExrLb7/9&#10;ls4Zxt5znA5opdjuNgxjT0yRlFM709ZcXV+L0F4ZSkxQJKkcbc8i8HF3xZ/uNsQ1cDweWecJTaU6&#10;yClCSXTGYK1GfLU1MSWMKmyGAT04akqsy1EMRkpFWSvzfk4451FU1mYIoFCkCpRKyom1CO6d88w8&#10;LaRa2F5d03kPGpwp3E0PpJgZ+57bN7csy8KnT3ekGHn/7h2f7+4oSoxEFJred1xfX/Mnf/Rbvvnq&#10;9WlhT00ZpcBbGX9jEnPO5qqEUZWhc/RoShHTD61puLzCKs3QOTFqMBpzOl/AYHYjzju0MizHA7dv&#10;XuHa76aQWOeJUjTKGIbe0/cdRSvMGxl3lnkm58DgDL1W5GUho+iMIWZIKdINYi4c29oshCBmNM1U&#10;p6rUZOpf9r/uZMwEMl6QGbxgVyVlweCUmB2fkuEP85FYxIhZbl2m1IzKgm2qmqh1RWnL6A1OuQsR&#10;51KXutSlLnWpS13qUpe61KUudSkuAvhLXepSl7rUpS51qUtd6lKX+v+sHovJH5NEHwuYnyNyPv36&#10;UwH10+8/To56Srh9joD6kkj96c+cyLEn8fvpMz0WwZ/e53Fi+3Mi8Mef/fF7/EJszyMiMfUsauaF&#10;FPszObsROEGdxcZPP+NzZPLnUrLO1/ICMfxp0vfj13vOnOC5n3vaRp4jHv9Dyewv3fOXrinn/Ash&#10;6NMEuefe4w8Rol9qR8+9zuOvfSF6cyZoys/pn92fkxGCPOWfv4f62X0uwgF6RKqu55Rh1VIj231r&#10;old1Sh9XksKTkgiTUkri2N95wrxIirkR0rztHcfjkWUR8hO1kHMERNDz+CqlnZ0EuwWlTCMcKrJS&#10;GDWAqxjjUcqhzYq2Hco5rHcsXSQsK/M8k3LkP/7N3/K3f/f3/Iv/6X/kX//Zv+S7r96wxpkQA9pa&#10;SeYKQUR0xlCaCFRI4XL9vlZiS4ZIJVCVQxuH8Q6SpPr4XLDaYpQQfXNYyRQSBaKQ/bRWjST9hEBu&#10;kOuohZwTMXJO5s1NZJxzIqZISRFnBxS2kbc4p0OLIMeehQohBBSZZT7SDQN917HZbChKY/uFMC/E&#10;krG+x+bKZhzx3pMCfHV7y7Su3O0P/PjuXRvbEl+/eU1ZAzEmEf67Hqcdnz9+xHkR6xhrcdaLiFwb&#10;aElBEioqbdAaDVYEySmVs5gIlIg4dcKYivdWhKGxtLQ+I58ZOB4ntPNc32zOyReK2ki2qiXuFDEh&#10;gJaCocg5kOZAN/TcXG8Zeo8zknbmnCPEQAiRYdhirOFqHNhd7Ui18rf/5e8oufLHv/2tJI1byGlt&#10;hMBCPwykXFjWQC5FBIjOMQwdKaxYA8ssgvpCZX880ruB1199Q1WW/eHIh0+feff2LTUn5nmG2xsh&#10;Uq5BeqOWlJ6YM/Myc3d3T9d1ONehtaGUinaebhgxxnI8PlBixBmNQWOtI5ZCCJI4NI4jMcZz0l2p&#10;heNxkr7rXRMCiCFFzpm4rpJmmqMQYltaZc6ZGBO1JcehJZ1JGY3ThthI075zTUCTqFU1sX7HT+8+&#10;sCTYbre8+fZrNpst9/uJf/8f/4ahG7m5fYPWmjdvXqGUYp7fEoOkJh/2e3xn6ewVyli860glyX1Q&#10;jrqmswtMzpLC2ntLCAvLmthPR1JIaCqqZHKUdKRyIneaysPhyI8fPnFz+4bf/OY3WJOEzKtE1KBa&#10;+qFqSTCmEwKXbuYjronllGnpJCmST8YTOUIz4jD6JL2ukpCdK9aJWL8qjW7ktxCTpHTFyN9//3vQ&#10;lT/69jtqFsHt/jBJGgtQVWG3ucIaTaJilRezAOeoKEKM2PauxkiiijKONUZoKXvv3r1DG8swjlin&#10;sF0mpERKGavBaXnO1MJaW+pYUBz299IHlWbsehGUHw9st1uqsUxLYA0Lh2UhhEznR77+yrM/3rM/&#10;7oW833Vsts10YlqIKbG9ukJZB1rx6s0bVIotsUaE8AkRi3TONWODhME08YGIVMmFbBJpmclrgtJD&#10;S6sxRp5fCNI3tLNgHK43xHgkswoB8bwmEzFMWBOf4l1LfxNRrzWKvEyUWlnWGdpcapSC/CXhWelK&#10;iDO5RCqKZQnUUvHW8df/6a/5D3/5l2w2G77+6huu+17mUCTBzHlJyDLOo42lxEIIC1mJAGHsXOun&#10;Fd93dMOGNVdc33N1fSPzXpvn47oI0bZI6mWpSUTjRbMmEaymqrnbH1AlMQ49RUlqtjUr49DjvMU0&#10;IxKUzK1rWJmOk4whNzf4rsM4g7OWzWbEGcOr2xsylZATx4e9mD1VEVKkKVG1QhkjRHkUxihCDLz9&#10;4e/prKOzhs4qbO/E/MA7TD9gDPSDk/TnIGnZ5AwaIf8a9yVh1FqMFfL3/jCxhMiHz5+5ef2azTgw&#10;rTPT4YBWlnEYUdZAymLuYJBE62VFGU9tyWfrElpiqeP6zetzOlWuinmNTPMi4yktrWyNLGFlPx3p&#10;vKf3no0bscZQdUtkjIlaCjlljpOk28U1klIirgvT8cDb9x8J68x225Fq5ZuvvpL5wgoJGqUI6yJr&#10;PhQZmGKi5HQeI9wwsO17lrBSHx6oa2gpe1pEjirjtLSL4zRRKcQwEUPk+uoV3jp2O8u8BpRpqbtF&#10;xHc5F5SqFJWpZHLbS6WcSDFgqJA9vvMo72SdUApRRZZlIRyPoGSO2l1vJfU1F/xQyQXWIind05qJ&#10;JXB9e8W26zHrgk9bzP7A/d0dh4c9P719T/z+R7ph4KtXr/nq9WsZ2xSQMzVEksqUEHC+x7dESdvJ&#10;ejmlxFpEGGd1S79te6eURGRkrSXlwocPnwghSNKWQswDcpaES9NMfXLBoDCyyKOo2sRtmbgsYlSi&#10;TiIlx9BLolc/jmjnUEZTstxPay0pZXIRYvxmt+Hq2pJLIZ2S43MmxsgyTUzzzHqY6Pu+JYPCp7vP&#10;WKXZ7HaNIL+lG7ovgoyaycU106PE3PWsQyTETAgrIaySTlqrmBZYy253xThuKEX2BpvtKGY0qpDK&#10;SWBQcUajlRMLqJpxzvHd16/56uaah/2e929/IoWI944UE/M0k5uAXWslIrxTQmkWQYpq7UZVRUiR&#10;mJMI54Yd3bChlMgcIt5b3DhQNIQ1NCGnxVh/NoSpiDAAJBXOJknVtM5inGEYB7p+5HA48vbdRz5/&#10;/iyJe9MiBkZjj9awn2b+6Z/+Dtt1XL/+5v81rvJYGPySkd7TffRL+/CX9s2/hmU8Fsg/FQI/Tg5/&#10;bEr4azjLYxzkJNx+/DrP7f2fwwqeE4j/oXouBf5n+3zUL5Lsn6Z5P5cy/hiXOP38ySjgJezpufd4&#10;fD1Pv/84ofw50fVLWMbT5PTHeJf6olX4mbmBiJa/pCmfMAil1RmDeiq6f2po8Iee33PY02N87CW8&#10;5TnMJ+fS5j1+hjWqlnj8GJc7tbeXrvv0M0+fwWN85bEJxAlj+kP40B8S/z9nFvoSfnkSj59/rD5+&#10;rS8428nk4GxM+OT9z5/xZ+8pGIf3MiamENFGkQLUtjY4ralPe0s/z8zzzDKJkZy89sl0oY0ppZxF&#10;lD8bx87i+/YsS8ZbhepBV0gxEePKPMs9D6sjhFUSylPkr//uJz592vPju4/8r//Ln/Pm9Q3jdst+&#10;v+c4TYzDgOssvhfRsNGadVpIqTZhbibkiGrzWCY1Ey5Jwo4lU0oGqwW3KJJSXxVoZ3n1+hVvf3or&#10;o4cGrcSszHvXEldHhmGQaw/h5HSJtoaqRBhutcachH66kBouaK2VhN0q5lpKGUmOR0SpT9t0TomY&#10;RZxUmiGCMlYwLedAVWpN5FiIITF6R6ygciU24XPVhsM0y7PRVYx8cuFhnvl8f88SA7vtFbuux2jN&#10;57t7wrzS+w6NYp0XjlXTacvtzZXsl5WYMtBElzKEaEqbs7UV/FHlgm/iuhAkxbZUhVEG33X0wwZU&#10;4fNnSXP9YvJXz0nqLZ5djBKVCKZqrWdhvFZKhODKUlrfzblAS5A/pb3Xhoc8nhNLKdRSKLWi2/ts&#10;hoHr2xsRtqrCdtMzT3uca2nluZBLJZVCioFUCq7v8L5jOk7c3T+QleY4rxz2R969/4DxHm02WC3G&#10;PqVW1nVFe0fvPdZJ38ytT+k230h/a3ORUahiZA9ZxGgJa5uBaT0bF+acCTmJSUTby1Sk/eVamzGZ&#10;+tmeSje4V3CmiraeVALUgjOm4SMi1BWBs0FpxzQH5nVGW8MaVoZhwLaE4rDMovlVCqNEgFoQY6iu&#10;66DSsOfC3f5ejBidYhhHGedKxSmDLrL3iUnMEIxtRi5a+oPRkm5srSWVLILsKu8pWG0kx0jRCmcM&#10;nbPkcMIlC1RDXAWLdFbMHFJK3O33aG/ox07ef5XUb7L0q+1mxKiC15USV+b5yGdVSHHBOY+zRnDW&#10;WlGqnA0vY06MbcwoJ5xCazFEbO2zZZYTk7TdohSxikGU0Ro39uhlZV0DBiMYozOgxEAy5vZ5nKeU&#10;JPdbQcyJznnZ7yLjC2hiFIyx5iKmhFRpC6mNTcVTdaVq0NYyzYlP90f+5B/9E7bjgHNWjLOqQue2&#10;jhx6jLNkMso1gwZkv6WgiYcVNSdUgbHviClxPNzT+Y7eO9ZDFsGlMagiJj5VZbRCxqDW3lPMGOO4&#10;vb3h+uYGpQRzOq9vjWFwYvhSlZj7Db2I1nPOBBdJOSI6WsEhMbAZOrS2XF+/EkO4UijNWDHFRFhX&#10;nPNiDmu7ltgu5q7OikFLzWLA6KzFWTHP9M6gKaR1pVTpyyHI/kXMMAydMsRcMUbafqpNoG8NqibA&#10;yklRM2ZxvhPjh9RMUNtnUbWZPNSKqhDWlfv9RFgXUoXN9Q3d7oqeSo6Rz58+QS6oojAGbr/9Br/d&#10;irC1c2JokxJUSDmK+ZvRbLfbtsYwOCdmmkZpjLUsqxhQPhyPgnN1HcY71iUwzTNpFbNmo8UIbhhG&#10;6QtK4Ws8rVBRypznB+U1tlrG7YjvvPStEECL0SlZ5oIK9ONA5ww5LCzz3ETZtPOYAraj73uqElO7&#10;0zycSyUUWGNmnhecE6PSz3d7NBWtKk6DKpVpWnh4uKdWMZ3Uxsr6SMs5mfeecdxgmvluCGJGNG4H&#10;ttte8GkKJWaSLQ0DlrMn773s2w9Hak6ksLbvy385pjNO6KwhxsRhv2/GewrnPNura2IubHYj33z3&#10;DWGKhCUQ4wrZQ828enWD0gpjv5hOh2Vlf/+AArz3DONI1ZaaCimsYuxYVqoyqPNZTjoL5+f5yDQd&#10;MUbMLrz3DH2Po6JKoijDsszcrQs1rjgtRhmKDG1MSiDC/M2WfhwoGcZRzoGNkXG2lCxncSVDw3Vi&#10;jKicCUvAmZnavr8Ze9QcCWvAd5HdMNB/45jmGXRlmia0Nc2ISKGrGGh8+PiJWjLXu83ZNIVSsdqh&#10;lcYaQ9Ji2FxLxmja2rrHGNtwjiQm41rmmnomCVRKiec1u+BrUHXBWo0zPWldWGPEGEu3GUkNW+/6&#10;Toz8gOotQUV0NVB6VKnUkLBOo1QlFRkHYlgJMRKHkWEc2Wy3XFuZR+dp5v7uM3VaCEWMnGhGNqqd&#10;izjnMBpKisSaUCUTg2CccuadmtG0ZL3rAqkZHMlZciZnuYumVsHA0slUwlwIOJe61KUudalLXepS&#10;l7rUpS51qUsB5i/+4i/+4nIbLnWpS13qUpe61KUudalLXeq/vtbleP77SylFz/0d/nCK2XME0Jde&#10;+/H7vySkfkzcfkokfymF7PH/jTHPksp/scl8RIx9ShT/BemXnwvvnxNc/1qS+XP34LnP99R84Om/&#10;f+05PHdvn6a2n+ox+fvxc3xqUvD4554jTD++5qek4McE/1Mi29OfeUpwfo7QfrqG55LnH3+Gx8T8&#10;l9LJgJ+95ktt86VUvue+95LA4el9k38/nyj3HOn9589BEkZMSxQxTQQkhBb595ns7CzWWbQRkpGQ&#10;EiRR+szCrupsHlHb65xE/qc0ObmOFthmhPRqrAMl4hPrLcZotDJY63CNyKO0IoTMT7//ib/5m/9M&#10;qYXXr1/RjQMZSdUs1LNIRZsmRET94l6nnIk5Uqqk/kiSnGo6VSElrymxPxyZjgvrGsg54zqP7zqU&#10;EmFmbWTYEykURCyUcj6bGpy+fhpDSims6yoJ8UaE4qXUszlAaoTwU7JkLnJ9aM0aEyh9Jr+hNf24&#10;oVA5LvOZ8H57fc3gPdYZXNfh+15E/DFye3uLtYbr3TWbYcPxOHFze8tut2OZJg4PB4ZeiM0xLGhV&#10;6TrfyFZAzufnL+xJIRamkiWR3HlJQGrCg5wSOWUh7pyeuxaS2ykdt1boup5hGITotS4MXUfnbBMi&#10;iRD4lFKiHrXxUioUEd33voMmUo4xcThOxNjaKIqu68ml8Onunrdv3/HhwwfefPWaYfBnshWlUE9J&#10;iBXWRZJOtdE45xnH4TzGp5i4utphtMF7j/deSH2NkOecY3//wPv379AKtpuRcejpe/msnZe0m1oR&#10;wrNWTMfjue/6zuN8RzcMLMvK58+fyTnitEZRWZaFmCIhrOSc6fuOlKKkypfMuixUoOs66WeN4Esp&#10;52SNENZG9DY/S+cTEYQ5z005FYw25+cmZDpNbuYrSiuUNuz3B+73e5Z15vPDPV03sru+5jgt/NVf&#10;/keWNfLtt9+ek1pvr64oMRKWRYi4MfL9739Pc+1gWQNFF4ZxlJTVRkq31oDWIsBwls73rOvKsoow&#10;wpgmSq4SD1SyJO2lnJmXlY+f71iWwM3Njczb1ohwMCWg4ltyX24C55Qr+/0BZx1vvvpKxAha2uO6&#10;zpJMpkUsbo1u7bQR3pSIP1BieuKsw2hDiIX3Hz/x7v0n7vcH1pYKvYYFayxD34uAvYkhtFJ03vMn&#10;f/LHLeHtyxwpifNRyH0tycdaD0pI0fMiyXPGWhkvq4w5p+T0nIUMaKw5f70iIo8TKf3777/n/v6e&#10;aTpSgcPxyPsPHyTlaTOi1Jf7K+O3YRh6bm6u6du46ZzHGMPxOJFSFmKe79htN6ha6Z3DtPRJ34vg&#10;QVsrqcdNPJFrxVh9Jv5qrXHGirggRVQVoxdnxaBAaSHV3T/sCW0MFTKhIcXYCKZCHP0yF2tQmmWN&#10;TNNEjEFSyBoZr5wE5afExlxExq1AKUmL7ZzFGoN3ms57vO9Y15bIvJNUwJwzv/n2N9zc3rLZbumH&#10;QeZfYzBehAvzMpNzElG81ZSUKKkwHSZ++OFHrm5u2e6E6KlUpdaMMYpx7BmHgWEY2Gy2bLY7hmGk&#10;oijNeCNnaRPrurIsi4h6TimBiAnHOfG1SpKYM64lHcm8Oc8zx+NRhLazkOzv7x/Y7nZi5FElPag0&#10;seyJ9Hoy4wD1ZT5Qivu7O46HA13n6XpHzol1mSFnUgiUnPHWsel7et9hlBBOa5E5Sre1tbUWZa2k&#10;Fjoh4u6urthst9zv7/l095l+7HFdh3EelEZry8PDUZLTrEVZR65wnGemeSHGxLKIMOdhv2dZ1jZP&#10;y9pjs9m0vq8Yx4Gh73DekUthmo7kFBmGXtLl6tnLA6gy7xhNP450XU8/DOyud1xdX3F9c00/jvz7&#10;v/orYpH+a52sj05z45e1sSRjWu/ketf1TCrNpXD76pbbmxsRdRvDSQrjrWXse3onCdfOO7q+ox9G&#10;EZsog/WdGMF0gxgGtPmW87pb1oXrsjaBRGaejsSw8Pnje97++AMf338gRyEjd12H0YZ1WXh42Et7&#10;UBqMJqRMVYpuGHF+YNxuMdYxryvvP31kfzigrTmvPUKIvHv7gZgyoBnGDRXFfn/k06dPbMYt3noU&#10;sNvsZPxQYjwlfU63lEFpkykXjtPMuswYpeg6h+tE1OadwzknZicUtBLy87quHI6zjIHWscbE8Tix&#10;rlGSJ1vSam6JpDGsrMvcxG2ck7V0SzALa2BZFuZpQrVENmuMmFiEKG2+tRuqmBspVem8Zxh7+r4T&#10;E4i2NxGxV2MJE5cAACAASURBVDPAMiJoSS1hbl1mqJJmp7U6m34s05Ewz3TdgO86rndbXl1f8+1X&#10;b3h1e41v9yznRIqxGccoIY/X1NbJkk5rtYhTjJE1urUiXM8xUFJAU7nZXvHq1S3b7ZZx3LDd7vBe&#10;RFJi4hKb4FTas9amCdlN24ooTFNoWavRVubEfugYNoOsq7qOruux3uOciBm6YYRmYEIzq7LNwKCW&#10;itIG57vzvig38VfKlbCuHA8H7u4+c9jvuX39CrQlFxETAPRf/+6/El+ZfrFve7pffAmveIxt/Nq+&#10;/rn95j/EMLDWL3u5p3vSX+5Pf4kHPIcZ/Brm85yZ4FMsARQvXfJT4f4pOfs0h30xFuRXcYnH+MnT&#10;1366/38OB3ouFf3XUs8fmwU+/nPa6/0aZvUUkzphJi9hCyfR9NPPITiB+pIYf3p2Sp+NGk93sVKf&#10;bZfPYTuP8Zenz/c5bOrLdasX2uiXOdCc1xg/bxBPjSkfYyW/Zp751ODgF+3pH4AhvoTRPX2tl67h&#10;lxhP/RJ8r/i5S+Lj19Uv3NcXxgGFakZOIr6ztgl5rRF1dwVjncyB1rX9WDMpMhZn7Pk9azMrOV/T&#10;+f/1LIwvrSMK9KGx2ojxmBaBkG/mbSAJ0d5ZSSBuc6m2hnld2N8/8J//9u+oBZx3vH79mjU07MZK&#10;qrlWYniilKzjc8lUlIjDz4YCte1VZI88TUdSTmhj6IcBbRxoTSxVcKa2Xl/WtQn5xUhSa81mHKVf&#10;xSRp7aWSQmr7Qc7ivJNo2+gv5hnWWbqux7W0TAUiImtzrGmJ0J33uM5jjSGGJMmcMZLPAlCN7zoR&#10;c9ZTmrdmnua2j5GEbaU1wzBwtbviMM+sKaGtoes85MIaFh72D7x9957dZsduu8VozXw84qxnu9vS&#10;9b0Y9ylNjmJuMw6DpOk624RMiPGVuOuJcNHIPK2oxLgQw9rajSQVx5yIiDnCuq5idKUUw9CfJ6Pz&#10;2HIa15WsQ0qRpFFqESGsEaO41Ews89nworT9spjsGWPxzQyylEKlia4a7qmNxhnDZjOy3WyxxrAs&#10;E8t8IMeAsQ6l2pibZb84HSdZ3ykYhoGwBu4e9qRSOCyyvxCTTY13TtKFlUK3lGhqpvMO790vsOuf&#10;nSEohW5rWzEnbONNbRLIU0J8amaJzfyk63qc801QJniMGCGc9multU3pA0obSptLS27iWucx2qKt&#10;beJ9WfeuIfHx/Wf2xwPLuhBC4tXrNwz9IOvZKOZPoBsGLOtVpaHrezFy8B3jdsf2+oaf3r3j8/09&#10;u92ViPQbZuqs9JecEsYoumZEYdoa0RrDuBlxrhPjwRCZ54WP7z/gfcftzQ3bzQanDQYoORFjZJ1X&#10;MZWaF6ZloVYReBoj5mNiC1nOxiEU6aO1rfW7zjP0Hd4apmkip4ixFm8dxloxXVPyOWqRNhZCwDlH&#10;N/QNp0aMELThME3ELBjK9uqKEOVzWGe/TAhKNyNSQ67N4LHh1TIPiyFVLhnvLH3v6fuBq5tbULCu&#10;C8bIWKy0aXsJwVxSjJSc8Faja0uDrzKuF2CNiSVEDvPKj2/f8/bdR/7Fn/05u6sbwTFyFKvBmKXP&#10;GoWyzUFEyRpeATHmM9Yra24Et9fNpCFFdC10zlJTIMfIFzteGe866wnryroI7p+LYn+c+eabb7m5&#10;vRGczxiMc2I86Bz6nD58SoTvUFq35yuiXZpBxGkOtsbinODQtYnPtZa51rU2XXLm4X5PTPE8L5Va&#10;pR+V2gxfInFdxUytlDZfKpyXsVIp3fBw88iUSO7Z6XpyzuQUMEbR9x3DOBJCJKWIa3j11dUO4Dx/&#10;jONG/n0+3xFh9auba8ZxJJdCrAXXdZLUPM3kWslt39iPI9urG4bNyPXtDeN2I8+ryFw99APb7U7G&#10;RW3ZjBt2mxFrFVbLmFVrwVlN33dcbWWfXpHxF60w1lFKpVYxIj4bvuVEXIMkxy+LYHJK0Xe9YDK1&#10;iGmcqqhHRj7GGvquE0y+E4M+Yw05BTEcSBFVsiRUt/tcGmZ6Gn9zysQg7308zszLAihCyszrIiZM&#10;5cv6VQxNIsdpIeQqmI6CXOW5lZKZppnD4YEUV1JaiSngrGUYOpzRDF3HOjeDy5TbmZrgnVprweuV&#10;FuM7a5s5T8VqLecTbX6SlO52rqcUnfNy/uI7wjITQyTMM1fbkavthuX4gKYQwso0TRyPBw77AzEE&#10;VBXsfF3EHDOE9Yx/nOerIudF3dgz9APWepzz9P3pbEQMCnzn2Ywbxn6k5MLnT3fUlLHO0XcdXefo&#10;rJhVUzM1Z0hZ1ozG0HnPuB2ljxiF9TKODsOG3fU143bLcLVjs9vi+4FhGOmGgXGzaaL5TAit/51M&#10;opD7552YwKQU8Z1nu5P10O3tLV+/ecPr21u8NdiTYcdpHm9ju0LWbtSKcw5FJSXBNq3WGGXOz6+2&#10;M1V1MkhqOKptn9FYLXClBlWhpnw+64kxkrLcM9XOWl3Xy3mvlrFHKRHrb7dbhn7AWZm/Za/Q8CUt&#10;eFFcAj/9+CN/85/+mlLkXOb61SvefP01Nzc3lHYGWhoWFOMqZwmn/ZM4mbR9Rj2bqsnRYiK3caKe&#10;+lcVQ8aUMsdpZlkjMcn4mEISU5EQWJaZ3/73/+pCyrnUpS51qUtd6lKXutSlLnWpS/3/vi4J8Je6&#10;1KUudalLXepSl7rUpS7131AvkVxfInM+/b2nP/8PSfR6nG703Hs/ff2n7/OcAPzx67yU0PSY3Poc&#10;Cfrp65++/mtp409///TZXvqcTz/PryWY/xp5+9eE9E+/diJhP32+J6H500Snl9K9niP5PiWFP0d8&#10;f/qeT3/v8Wd6+vrPEc1/LaHspd/7Q8/v9P3Hz+ulNvU07es5Y4XHaWwvifPP7/HM6zwmej93v4UY&#10;+uV3hCBYMcYRcyDGQDALppGN59mLWMR3ON+zzouQPZeZsC6SYArnFBGtT+T40q7wRCBXVIQknHOm&#10;qoL1jtFY1Dxjs2viGEdcA3aVdJDD4YDzBZUTn/dH/s3/8X/yn/7L3/Ev/+U/53e/+0dCItEBGtGk&#10;akVR8uck/PlCXpd7kWshF9BVxE+pFtZpos6LpDXVQoyJ0tJZVS6ElCWJ1lRctYBp5BLTyBy6iadF&#10;aBxCaAJkeZbWWvph4FgquRZ0LuQsBNwTqVs1UnSKSYi+jQiuauXj+/eUiqTO9gObq55hu2P/+++Z&#10;pok//u1veXW1Q5fCFAOlzlTVBFBdh/WOwXucstQCu+1OjAacI86K7XaHURpnFTe7EWOFQFlb2oKk&#10;Z3zp9zUXqirUljJdtBVhWRMQG2uxrrKu4UtqjbYiOmtCaqW0pCWtq4hLU2rEQA0lS1u2Bqc6VEto&#10;qupEfssoFM5WIc4bQwyRoet5/eo1b999pFZFCIm37z9gnSXEwjBuKbUyrSu73GNMG6uNQeXchLGW&#10;sQmvU5bU12UNktoaM2gh5tRKIx4qclzpBiEud9Yw9B3XOyEZdn3Hq9evJAEjrFStzula3jhubm7p&#10;fUcplWEY0S1dQwhQievrK0qOLcm5CQcQoedp7Dn90VozbrfnhCit9TkJ0VpL5xypJcXTSFlP50Qh&#10;SCcxMsiZUqwkFCEktlpTI2GKUFepCk18bbQhhsD+sCfnynaz43f/+E/58OEjYY2Y3YYcIr7r+aPf&#10;fIuqlbu7O4wSkuTd3QPLsmKt4evvXhNLOSffGYQobK36krZuDeNmw9KSzGuRRD+rPTlACY3EvAZS&#10;yrx+/YZ+2FBK4Xg8srveYYwmhJViFGsQMmtMmf3hQMmV/eHIq1ev2Gy3zIumpNAE4urct6uqxCQp&#10;26VkIU8aizGSWL2Elfk4U5XBDRtiyMxLQGlFP3RcXb3BWstxOmK04mq7pXOWYwjEGNlubjHW0fe9&#10;9INHBNycWlq7kdRdlCJnSbyiVEIM2L7DG4NzjhAj03GSZ9vSdwqKUOpZzqQaEdk0obI1ksR3OB5l&#10;nNKaH376EWU0V7sttuu5MkaesZE0cG1gWSZqFaLl2j5LSokYhQw8dJ7BGvxui7OSgpYrzOuKdkIQ&#10;3h/2QtbsvKTPoUX4iCXnyDzP0jdyoZ5TUmFZFtaUOBNXQ8A4SfTOjbAt5iSWWvOXeV4plLEok0kx&#10;sK5CYnVWSLPed5TiWJeJFBIlBRmLvMM04xDnPUpy44gJnNLsNgPxu2+Y5wWjDaolNQqpOp6J5DUJ&#10;wTaXQAqRcTsQU2KZFmoxpGXh8Pkz7374nj+92lKSpD6WXFgXMWHZ9EL0R0GphVQTGEPXC+HXKEVJ&#10;kuje9R195+g7T4yRIjoQSkmkNbBmIWFarQnrImNVLcQYmKaJJQRiyE0g4fnbv/09S1iEQP3mNcb3&#10;TTjfyPmlEnMhpYSvLcEyZL79zR+hasWqwjIdyCWRc2GzkbmqNmGDUTLvdr6TpD9tzqlT67pinf3Z&#10;M44h8fnTPX/3ww/833/1VxznmX/2T/6U3/2jf8zXb75h8B0lJWJV1FQwurLdbuiNpaqDkL1LxXnP&#10;ss5iNFIVKX+k6zrGzcDV9RXeeRKFh7tPbDYbeuv5+tUt19sNMSx4o/FGgz4RsgErSUmliKBLG4PL&#10;Be8dNWdSEHLozevXdMOAcp7Ph4lxt6PXQpa1ThI181lIpdDa4LuhzReF48MDd/f3vHnzhtvbG27f&#10;fEV3nLj//JkSA8f9JHOMBu87nJd0bNcNgJbPW5qYPhfWEEX8ohSxFO7vHwhhxbYxxnvP1XZgngp2&#10;u8Vrzd3ne/7dv/23ZBS3b14zdJ7eOZRWxLQXUxUt66PXb97wzbffYoyX9L0KRSs2VzsqlTkIsbr3&#10;vomEMre3r/izP/uf2e623B8OfPr4kf39PdPDAypXOmuY14RrRHOtv6yLw7o0YZ6MpTc3V+17RcQV&#10;SlJYjbYtDVIEPqa2Vu08eqvEzCRnnPMMviOFICZEiLlGVaCLrCGKElFLCIHj8ciw2ZCKiBtCyuyP&#10;R0KMoDTb3Zarqyv6vm9rJ0VRlbUlgakmIDge99Ra2W633Ly6JYfI8XgkBZkz/h/23uRHkmy70/vu&#10;ZJNPEZFZwxvYLTYhQgsRAiQKEloSIGilP1sLbdQLNQQJLbFJ9nskH6tyiggPH2y6kxbnuodXVETW&#10;I3vZfoBEZUZ5uJldu3aHY+f3+9q6lgJsoO97/v53vzt/r9oK0c0aTbvoqJyje9fhmpa+H9E5c9zt&#10;OMxTEd0nTIqMx55hmjHasFqvWCw6WRtEjzJiWAKJcGoriqmR1midmcJEpQ1Wgy9F0sM4CXWtaVBa&#10;iUHMNJEzuFrWka6qzmug4D0peBJiwGKKEAzE6GsOoZjJaLRxSA26EDNPtExZzykUEaNApUJhjQmD&#10;rJWGfsCnxGK9pmqW1JWYGvXHA31/ZOwHbt6vQFd8ftxxs1xw8x+RX3mZp3gtd/DaZ16jhL+W0/ja&#10;sd7eJz/v68yFYOatffSlyPhrRO+3aPCXOYCf78WLaQ3pzdzNT65fkNc/zS0odRYHvpWzeJk/OeVG&#10;Xu69L3M/lwTxlwaClz9/2T6XouvL77sUv7/MabwWl/muSyr9SdSp9etmhOf2Vc9iMoqpnCx8T/sA&#10;+X9Z/dwQ4bX+cHk9l9f7Mm/2M1HnqR+p10npYlLxc/H55f7opUnjS0H8a3T5t3KWr+WE3srFvfVM&#10;/lI+8LXP//T6XjFLPInhc/mseiV3yrORwU/ySKdjJVWMr8Qcxp72xtZitAi8ows4W5X8gYzBdVUz&#10;1jXjMDKNI5Ma8NNY9ocydhpjitlgOeiJLl3WhFBEfRlcI3miE+28dTWzn5imCWN0MV/aozQcjj3j&#10;/Y7/7X//N/w//+6v+Mu//K/4L/78z8kpEkImBxEixZRAiyDK4FBan00wNIqk0jmr1g8Dh+ORcRzY&#10;AKvVBuMaVMjYkFE5oGKmqxv+5De/YZg9w+SZ58Cz7l+ekRQisaw15BlKxdtQBKkn8rj825z3lUar&#10;YtYVmUOAIobSGDE7MkIP9tPEfrtj3x9plytiTqhsydljmkpMepRGKYu1IsZXMRZhfiRlyVc97Xey&#10;j04JP0z4cQY/s9wsiVlx7Ee+PDyyWa9RpGJ0tqBdLlgul6gMj/cPIjK0tpj+iBFCysWoUjlyDsXo&#10;UczGYowYK4YNuZgp5BCJKTBNAd8PpJxoqxprDbEKYqRkTRl/chEiK1Q+UZ/l30KBF9GstRbrDONh&#10;wGgRkist/dFVNf0wApGmMWJWFFKhPWdG7xHRviOliEGTI+SkSYXI7udZ9uHakLXC+1DozmK44KcJ&#10;HSPV3R1tW3Fzu6afPMdxZDZiBNYfDzxpSF2L7jqcNkTvIcJcWZranYm7p/njPO+U3KtWRvb/KRbz&#10;QkNlNCHIPUAJdTXFKGMFsvbJ6SRKy1hnRDhp9HlvHb0QwhPyubqqiV4MIlIRXWejSWTJxaZMiJ55&#10;GunHI66y9MNIngPb7Z7NeiOiP2tBG5y18jRqhapEeEjMrO7uMMahXVX20wG5pSLO1gqMEwFopSpU&#10;ThirxLzVmCJEz7hKcrY+RFCaum6Jj09oJeZu1lSEOWIR0Z9YASRymAghg60gZRHZR1lMxJhwzqBQ&#10;YviJIoVAmCbCPKOUGMImrVBKjMuqtpb9bMoknyAGtBMxfCz0XF0MNaxxYCAWUrdSmspWWGPByH7R&#10;Ksk5jaOQp7XWxJDJsZjMGYO1Iqicpomx76ms4de//pa2a9A647QmRAhZiZjf2SKyFnM4Sl4IICkx&#10;YvMhkM5iRgNaRJoxRnzKfHnY8fS05/1336G0w1hDThaVA34cscqgqgptHVoZsoY4z2LOul6XvNxc&#10;zl/mcmWEdq1NZuj3dM6hYuDwtKWqK2xOuEUnQmkU+3GPD4mbu3d0IfHp8z1mmuSzztKZpXyvtTIz&#10;6tNiJmOU3NdUxqjdfsuXL59RGpYLEXjHmFBGo6yYfBgS6EwmYVXG1ZaubcnANM9i9BGFiG2tOa9p&#10;qroYbhRDsJQy8zQzDZG2cqxXC1ROoCIV+SzO1UbhYxIDGaXI1jDPEyQx/qgqIT5rhDA/jyP7/Z79&#10;bie5y6aisg2rboHTmqHfM6fn9xK1FcHtctmhnSb6wByT9E3EWGH2M+NxT9sk3r9/L4aYJX88DCPj&#10;NMicPY30xwFrLN+9/wZSwClFNoYIhGmirmqclbnPmBZns+wbbYWxNeM84acRP4pBXQyB4Ccxc4ny&#10;XuKojvR9TwhJjOCUmJaoKOdlq5IbxxB9gCy5KF1ycSkFjJIx7DQXV22Lj4EU4tkEUylNjDM5Zdqm&#10;oW01rm4wVc2Pn7+Q0dTO0rWSt/Xek6KmXW5IyjKMI9vdE2ESwrs1Fg2Mg5htbJPHGMQEtrwLiF3D&#10;YCz9UUwVc4xoa2mWC2pXA0lE0m2LUUaMhI28W7HGYrWRsc5ZxnFCAV3bEuYZP4tZZRwnjvePHI4H&#10;vjzcs1gsuLm9Yb1c0nWOiGLynqkYjx61pmtqurbmuN+z3W7JZIyrWaxvyO+/LYYhhpTFfMNYi06K&#10;GIV4n4qZzyIvxDQzJtmrKc3NnTyHylaS91VidBqDBxImyx5OF1F/TImnpychhldiXlcBrmkZg+TT&#10;tNVUlZjhJR/Q81QMoBQhzDx8uWceZ5LKhOCJKTD0kRglv+2Mom46lJHnu+s6rJH+lPxazIimqay5&#10;5XmV9YhiDglV1kZKyzsCHyLz5MlBkU2S8S6ezG61mO5iOLlJiyGwxlmNypLvnwlnI0ClNFUt7wi1&#10;cUzzLHmuODPMB7qmoes6eUeaM9okTFWTQmL2Mk4ZJWtFl0GHifnpkfHpiQ8pohBz0Lv37+m6hrt3&#10;7zDOMfRHjvsd/WFHjGCwpKSYvZDhc4o4DY0TwxBj5P2EMWJK68NEiDPheGSeA8En+vJeVmu571oZ&#10;tLG0iwaMuhbjXOMa17jGNa5xjWtc4xrXuMY1rsGVAH+Na1zjGte4xjWucY1rXOMa/+x4SYB/i1b+&#10;NRI78Cod/fQ9L8lKL7/vZbz8/C8Rld4qYH1J9frasd4ir32N0HYWWMGrgvu3jnfZVi+Pc3lNbxXy&#10;vkZff+2YbxkKnL7/RD+4FKT/U9ro8vxfu2+vEeZf/uxlwfRbv/PaZ78mKn+rIPqPMU94q4+/RQd7&#10;7dm4bN/X+sTPCH9FhPnWPX2dCKh+IgA43ctTMaguokBjhJZrnS3kQynG08ZQu6oQMxGy0GXhvPzw&#10;XLicOeG/eYXSVwgD1p2JHCK80kUYKDT4nANZZ6EuJvjw6YG/+ZvfM/QDy27FcrGka1op1CxkoxNd&#10;FqRYMxX6hFDgRQCfshTOW1sxnohMMRJCIMdUmleKSp0thDNKEUYhdb+kqYlgOD2jEuEn9D1jpLj2&#10;VMRy2U9PRdFldJA+nTOz93z8dM88z0zzRFKaxVrILLvDkf2x51/89res2gZb2l4ZzdN+z+PjI1pr&#10;VqsF729vUSmx2z5x/3APZDabFYqEUVBVhrYytLXDWSvkt1NBpw+lLTURacuUAW1QxoHSTPNEiAFz&#10;kjoqzdD3jNNEPwyM40RMSajEi4VQhYw5Cxi9n+nqRgRSZ/qGtME4jsQQRByfIZX2qWuhZQuNOVI3&#10;NRjLME744IVynRIhBqFP+UDVNrRtzXq1lKJChFQzTR4fo5g0JC46rFB9TBERZAHGoxDRt1KKHEuf&#10;z4iIXilWqxVd27LoOpaLBTnGIsKiFECJuKAg8ITKYYwQl5yTIjstVCyhT0d5oi762slMIF0ULTrn&#10;ALDFQEGITZGmUMVPZG8xWJDn/CR2l+9WheYhhVinfmkKtVUKt57HmJOpxdNuJ8LjQcg3y+USyNSu&#10;YrVa8u03d7SVmATEMGONwjlD3w9EH8TIoJDfMmJOUTkHKZ7NF5QSkUQmU1WOafaEJCLYGPOZOmJs&#10;IRJPE/MoIsCUhVK2Wq+FrlVXIt4vBBUhXiIFndPM48OWHz9+5njsuXv3jvV6JeOeEWJgSs9CPmtF&#10;CHIiGeUQhbJjNCpDDLGMg7qQw6SfnIRIbdsVUqGML6cC1xgiKUbevb+jqitC8NSVpapcESgpQhAS&#10;clWo0PPJlORkjpCF5uQqhzaWoR95fNiyf9qx2+3Z7w8c+6HQ0BNZKdpuCVpoymjD0/4ASrNarXGu&#10;Yr1eF8GxGAtY61gsFuU6NNoochY6kilUuxQT8zjjJ6HEPD3t6IeR5WJB3TRoa6UgWBtCEqpRjJno&#10;fRGJpCLyhxzBWcdxt8f7qbQXMpYUWs4UAihDVgqlNc5V5CwC3hAiqdClTnRmpTUxpzOdXKtnUyIf&#10;hGDYFLqyLrR6a60IrdH0x4Ht45bt4xMma/zkOez29Mc98zyUolmARM6pUPZESGK0wlojbacUMQT2&#10;u13py45pjqSkUcrRdUt8CGx3T2xubtBGn4lh8zzz9PTExw8fedxu8WFiGHv6vieljKsrmqYqwhRQ&#10;2uLqhqqu8T6cv0frQuvMmRQSjw+PfPrhA3/9//5/fP7wkTh5lssl69WK1XJFDJG6bXj/zXu6ritj&#10;csK5GmUsIQoxOWaEvDd6jsNETJkQ5XPWSgEw2ctzVAomq6qSZ6yyGCcClFj+5CwEdq013WJRxmMR&#10;YSil0AnGY8/HD5/5v/7vf8cPHx/YHmZ++OGev/r3v+dv/8Pf8+nTZ8hQ1xVNMT450f2EDlfJ37UU&#10;ldZNTV3XLBYdTV3LmGudzHopM/YjfpJ2JERUShilhCroxfDFB18I9yPHfpDi6pQJMeCDZ+hH9vsd&#10;D/cPfPjxA5ubG37929/y/a++Z7NZs9rc0C6WUCifJ/G8tQ7rKupuSbdYigmPc1RVTfCB/dMT2+0T&#10;PiSWy5UUgCMCcD9OzEHIUdpYrKuhECGNsTSFAq+MoXIW56wIM3KmqRxd29A1Fc5oVAqQPMSA0ZpF&#10;13KzuaWqG+7vH5nmWYwffGCcZkJKKG0IKTOHwPF4ICXKnGOE8haCEACLqGnoe3aPW3KUMdIVQ5+m&#10;bWmajkXX0TUtH378yH6/p+976qaV/mINbbcQelVKPO12RQguRDD5jhrnDFoVgXVMYvxT5mKZwU/j&#10;vy5tYkgplHW1wQf/bJaiNaZQH52VMVwZQ0oJH2Td6UPEey9iGm0gZZ6enjjuD/THI/3hwND3YqST&#10;5bPB+/N6M3jP0A/FZMSLQVVKMredKcmaupAAm2L+ME8T435Pvz8QZi+GUlZLcX3T0FQVw27H9vNn&#10;jtsHxv5Af9zTH3bsn7ZC3dRCo5fC/MA09gxDLwXgWTHNAe8DMYhgo3KOyloMFOKpEfq8ErFNf5Rr&#10;PRx2hOjPax9tZCx3zqELDdcahTEnmuCJfMpZGHQ8HDkcDjw97TkcjvT9UAxzEtaIeIWcy3fI2Bdm&#10;j5+Fzqq0oq5roQ+iqaqWrluKYCLKOC4iCoN2DmU0wQf6/siv//wv/kn5lbEQ4F/bk/4S9futPf4l&#10;wfo1Ae5bxoE/39ef9tlfN7z7Wu7lrX32SwH5f2ye5rV9vHojT/EyR/BL1/C1410S3F+K4E809pef&#10;vfzOkzD2tVzYW3mPl+f80pTvtdzHy8u4FIW/lk85td7P791PjQAuj/1L/eLy994S9J9/nt4wqHzl&#10;Obm8zss+8tLM8uU5Xp7Ty8+82p9eMVp8q/+c8yxvGBR+Ld561i/P9Sc5HvgJAf5rz/rLPEQu69TT&#10;s65O62drz4L108+0ljnCmvLHihHXiSStlD6LEYs3IKch5Jx/enEuIgBVZxMu5xxV3YoQv3y3NrIW&#10;RFuMrdHGMofA09OOv/uHf2R3ONI2nYiTFh0qwzxOxOhRJQ9jtC77CaHzhigUbhAjGz/PIu5vGmxV&#10;k9GkopFPKRBDQCtN3TS0nex9ukb2cbI2TUKur8RcSvIDqfQDIazb0qYpCblal+s95+AUZb8ie6ZT&#10;ewh9W/aYkrOKzLOnblrQWvZ/CiF+OnteW07jyPFwQJHRRgy6+mFgmkZSVihtuN9u+XJ/Typ7+OVy&#10;zbJb8/DwVHIoc6HU19zc3fHu3Xtubm9pu5ZpGmkKvd6W/IIYEQRyLsYNiBmBsUJmNeW+zl5MbkS0&#10;a0mUm5zq6wAAIABJREFUvHfKxGLiZ6yhLlT7qlBQIZGTEFqVysXE5pRFO4kVC1laPT+DWmtUzixX&#10;C+qqIswzQ99Le8Yo+cIkZpizD2gtZntV5bClXY2xYio3jYxDT/CRk40cOZNTIKeyjpgnlMrUlWPZ&#10;deUe22JiF4roWNYuRinqqqKuHGEaySlQO1uE/fKMpyR7yFPu5zRvZISafTJSFHFlyedaoaKri+FG&#10;pHhCXJf8ZSGo12JSmU6GiUDTClU4lHW/D2KgF1PEWouzDm2K+QtiiAiK9998y69/+xuW6zXfff89&#10;3//qV2JUljP90Jd7a7FVha0ajKtQ2kp+83DEVjWuqpi859PHT4yz5/b29iyaF/NURVU7ydNqyR89&#10;57Ylb6OMJishMW82m5LXWaOUol10YuySIkYJoTeW9aOxIl7P6pl4fRpzm7IfdE5MK8M84ceROHv8&#10;7CUHOkoexDqLdWIcclpPaa3O413O8qw4Z6maGl1y4UmJxU9CaNFzmBlGybOpYgCmSNjSd8TKKzGN&#10;A41zIii2MuaF4FEk1uslbdtQueqcezyZRmiVSUnRD/P52q2zuMqccxcKdSa/C5kcMUnLgNYc+xHv&#10;o7TxcklTW6wtBosXa3lb1ec90na75f7LA846VqsloBjH8bx20mVsm2cR7667jt/99d+w2z7RVJau&#10;lXshY3QmlDVlt1hIriFFmq5lc7vBFHMHa61Q2rUuuc2M0a7kjsQ4YhgnHh4e+fjpoxhvKE0s9O2M&#10;PucMTus7Yw2uGDBolamskLu7rpHnmEyO/px7d9ZQG40zUFdiKFPXddmbUCjQGh8CMYWyR1LlWY/F&#10;EMwSgpccvDFihOGDjI1GTEzHYeLLly/sdnsx2vWB4+HI4/099/df2D09Ebwnzl6MN3IuNHtpK63t&#10;2QREKclVOefO+8m2bXHOlvc6hq5ruL3ZsNmsMdawXi7ZrNeSAy97iNN9ratajDadK8+UGANbY6jr&#10;lto52qaWfHrXsV6t5HjWkWMi+Jk5hGJ0Y7B1TQgyN56MY0+U+DDP+NM47z3zPBCmQUwt/SimGkba&#10;1xiNtvpswunq+pxDyEoMlXUGqw3GGLq2Y7PZsFx0NFVFVVmauhbzae/RStpmtV4TQmCaZuYp4n1g&#10;Gj3jNBNTICQv5x8j4zxxPA5st1u22yeOhyPjOBNiYhwnvJ+fTa2V9OOcUiFpZyor71lSAh8D2mgx&#10;B7CyBsoUk6ycSLMn+UDbNNxublh2LW3TUNciYq9qydUtF0KGb9tKxuGcqZzl5mbD3d0dy9Ua29ZM&#10;88ShP6KNRqvnd13eSw7MGMm7hzATU0IbRyomqD4G6rbFNQ2msqAp7zlcycM1KKOY5pl0YQYsxguy&#10;VplnLwZCxdD44fGRh6cdT/sD4zyTFFhnQcv4q5XC1RV100hOOInRiU+SK3bOotBopVmvNrRdiy3v&#10;cRQK7z1+DqAVddPgXIUPkSl4yTjLCxWMtTKeF0PnMAfiXIyOyjyvlRi5cHrvQpb189lMqeSWlBGT&#10;GGPlnasxuLrGWMfsA8dhICOU9nES41KUxlU1Sss4l9WF6X1ZQ4ghamQ4HNDA+7tbfv39r2jqijh7&#10;do+PYjaQkhiCl77dLTqauhGDHC1rlXmemaaZYRiYZnnXJu+6arStyn3P+BiLAXHPHCIoycGG6Pny&#10;5TP7/ZHHpz3jPFE1Lf/5f/0/XotyrnGNa1zjGte4xjWucY1rXOMa/8nHVQB/jWtc4xrXuMY1rnGN&#10;a1zjGv/MuBTAn+I1mvdrhdeXcVks+rKQ+WVB6tcKS19+5yWh/ETTeEsQ/9p5myJKOBW/vizSfe3a&#10;X1K5LguJX/6+vigmfu33X4q9X5LGXp7v1+7FZRu+dQ0vj/9L7foaufy1e/9LhgNfO9bL8768H5d9&#10;4o/pDy8L6k/XfPr3qWjpZUH5Zdu8dk0v47IY+bVz/KXC+pdF5C+v4WvEv9cMBV4S5M5t8aJo+1kI&#10;X2hYutB/tBRNSkGzEMBOpAprjBS0GBGkpkLETFmEQfqEI8vP56JKUdrpHEwRe0uhosI4J4IjbQrB&#10;WoqTXRG+xQwxZrSx+Jj4h3/4B373d3/PME2s12tWmxVKwTzPIgyunJR2plSEVIrJB8bJ40MqRd5g&#10;raMfRoZxkMKhUpBiXRGCa3MmBwo5VJU/zyS/S+OCGEIhlZkzhf6lyOFE1Ds/VxQgbCk2u3xmnKtp&#10;uyXL5ZJpnulWaxZLEWvtDkfGYeJPfvMb2spSaTDlPss1jQQfWLYdtzc3GERYOM0T682Ku9sNXduU&#10;Aj1L7Qy50IaMcSLsiYHD8UjV1CLYQgmRNSuUqVBGaF/TNPDpwwfqIsI22jCMI+M0MU5TKcKOtG1L&#10;27ZYYwuNVMoIbSlsEnMQed5PNymEwDzNWC0ibJRGF+MEKRKPUpikFVnB7D37fiCRWd9s0FYTYmB3&#10;2DH5mbqueHd3R9e0eB/oh5Hd/sAwTfTjzDwHKdoqRcVCPJai3xAjOUvx8qlAM6VcCCQK7yeWyyWb&#10;9eZMbNVKEQpZQyOUO3kG7JnSrHWhNJbnTulCRSPhw4zKSDFySmdDAq0tdd2Uue6CDlZEgQB+mkkx&#10;4Uoh1WlOEWqWKs/3SewrBY1ixFCKgbXCGilWPRG9co7FDEAKm4Zh4O7uHfM487TdCZ0lZ7q2xlpF&#10;jp71aoFTCq0BlUVbSSZMM1YrmqomRjEDqOoag6KtKrqmxmopXEYpaasikhv6oYjghdDbjyOx3Kth&#10;GIgh8vnjZ4Z+oG4aYhKh82KxoFu01I2MEadCWDFQkEJTpSwP260I9GM8F9zXTUtd11SuIoZI8FHM&#10;Qc4UylNhpwg1RLxwotAJfcdaAznSDyKwSynhjKYpReQ5idhynEaMMWw2aymEI5UCXXMmKs6z5/e/&#10;/zspxq8qMS8o442ItOV+Vq4iJXh8fGS33RG9GAvMk9BhlNZC8w6R1XqDNpaqaXj/7bfUVcM8h0Lj&#10;EhFCXdUolJBrUHSLxXksT0nI6DGEIvLQKDQhRIZhYLfbM41SnJiBm9sbuR6lxcwgi7GCAsI0n4tl&#10;YxLRYvJBqMYpYU90yzLfGevISshYWYsQ9fQnpcw4TcQk44Uu4+ypeDkEL0RR1E/GGWUcPkqf7bq2&#10;GKcYXFVhrIxZ2+2Wjx8/sHva8nh/z8P9PSnMVM5QO0NdOZw1NE1N2zXURSjinCm0RyEQO23QwDSN&#10;dIsFi8WGul2zXN2yvLllsVqhjOVpvxdjACUEoNOq8svnLzw8PAj5PYppBlnJeSpFzkLwHseZrBRV&#10;3WCtmIhM4wApyryoFc462rrCGUsMHu9npmFEGU23XNAtOqq6omlFGE4xFNBKsXt6ot/vaau6zMMB&#10;6yyLtqNpGtquRWvFcDjw7u6G2lpS8GVsiYXwBJWrQSlMXYsZj9ViQoGSOckaFsuljA2pyDnOxZsB&#10;cmbRtry7e0/TdtTdArRFaU3Ttvzm178mRykG32zW8hxrMTfJCkxlqRoRLGhrqJuaZdfRtHUhTxlC&#10;EBHO6XiythETEtEFRyFJBV/6ciLFInI+LQm0EO/GceSw3+OnmXmcmcZCCHOaunK0bcPd+/dUTSsm&#10;AjmeSeHaGKH4ZY2rGrpuIUR356icY9F1LBZLYsx4L/fDGENlDU1bUVdSNOtcTUyZYZw59gPHw5Hj&#10;8chYqF9KZRaLpazpwkzbOJra0jSOrnEs2pq6ttTF1GOaZw79wDDPjLNHK804DszTzKHvhTbvahbL&#10;jvV6RbfoGMeR7faJw+HAOJ0K1ye0Uvh54svnTxyenqi05u72luViSYyJh4cHfvzxR3bbLZ8/f8L7&#10;Mr4Zw83dHcv1gtVqQ9sIxS+lzKdPn/j46SMkWK5WZ2FBTpEUgxSSl7Ws0bYYDijQhZpuxexEa6HE&#10;N3VF24m4a5pGhmHkcOxLAbUrz11F1y1YLBYs1xsWq4WMqUqJaY8P+CJmmKeJcRAji/1ux+7pid3u&#10;ieOxZ57ns0lEioUAZ6WonUJ7VoUAmFLERy+fMYbaOWrnMGiWbcfN5oZF153XFtZYYkzUVUX/9MS4&#10;f0KnhMBXA1O/5/OHTzzeP7DfH2QvoWDoDyLMT2KqErMmJkUI0u9CjMzzTH88kmP8iWAtJRFhaRJa&#10;Zd69f0dMsZjwWDFy0VoECjGglQjNVEooEirHM/34tLfzswh2rKlkDhhGdk87Dvu9iC9cJUePgRg8&#10;Y99zPOwJ84wB/DyLIMXWaF3LdYSy5syJGKW4+zT+jGNPzpmx7/nTv/jLf1J+ZRz7V83UXu4XX/vv&#10;JRH2a3mPP+ZnL/e0Pz2X/FXR7ltU8bcI8Ke8wktS+Vv74ed///R8viYsvhTAv8wJvGZi99rvv9U2&#10;L4XSp7Y/mUqdzu2tfNTLnMdbwvbXcmdfO8eXNPpnunt+0xDwNVMB+SyvtmsuuYPL9ru8ztfE+Zf9&#10;9GQIcNqXvN0nX8/3GKN/9vm3DBdey6e8lqP5mpj95e+9lh/6Wq7wMrf31nP48vn/erv87Fueb8xJ&#10;JJM5C+n0ixzjy2uRP5d5RM4GZLYY41krBkHGWKyVNXBVTEncmQxfCRm45ILi6RrUc584CcB5xbBA&#10;jLWMzG3OFWq4CLCUlr3CaU4w5bxmPxNi5IcffuTT5y/sDz1dtyjmNo1Qzznlo0TEJPDqn/aHtm3F&#10;wK5bFDMkWQ/OwZ+NzXKWZ76q6mK2qDmZBUUSfp4IPogIv64hxzPtvaqqs4EWwFyMVk5tfDJ1ijEQ&#10;o5CbQxHPGaOLTF8EiLqYKhrrimGeKUKigE+JummgiCX7vid5T1VXhZYaGQsRuVss0Eaz2++Zprms&#10;0TvqquN4HGjblsPxQEyRm5tbuk5MhsQMTfZAKcreoSpGd5BKHqLcV1OEXxmquqKqW7LWZCSHOPtw&#10;FnuGFEUQh+y1lBaTQO0caDHxUSpz7sopUzmDs8+GimI4+NO+7YoIPKdEXVdsNhsMinmeuH/YFlFj&#10;Me9UGqOLgVfO0v+cwzrz/CzmzDgJkXiePTFQ6OoiojRGUTuDs7r8PJNSYB4nrNF0bUfbVGJql2XN&#10;qXIW88S2JYSZ4XigayTncCKfz/PM8XgspgGyf0hJzN1MMcJSSp/N9MxJ/M9zzvI81xYjyFRMxU75&#10;oBhDMbkScq+rHImE95JTUhdmvtroi3ycmEM4Zwtpt6JqGharZeln8rymnLl/vOfQH6ialqpusVVN&#10;zIrJR373+9+z3R0w1tG2HY8Pj2y3W8IcmYb53E+1Ubiq5CXqmhg8xsrxY4wlFV1yiTFhjKFddNRt&#10;I2PQyXQmy1rZKrDWMk4T2+0WpRWurmm6kvtpWulDOYlBVF1jtCaHdM5LpBh5eHig70eMkTHK1ZWY&#10;khkjBkwX64JLQwPnhJiudRHtQxEqKkIx9Pz8+TPDMJJiom1qjNJ4LzkXheQA53E6G0JZK4aYGrDG&#10;0NSV7FuUIYVZ+iX6bPow9DOzD/iYaBey31WKcu6hmC3IOJoLDV3GeGnnmLKMH3WDLgarMlXLGt9Y&#10;g6ur8xQ1DCMfPnzg8eERhaLtWowxJS8PdV2jtaEfBvpjT+McKmUePn0hThPfvLujW9QixNSGELOM&#10;x9ahrSpGcZLjO+WKYwjkFMUgQom5WcyJnBVKO5QyDLPHe0/d1HTdgrptizmbK0YdyOfLfaybGmNK&#10;/ignoR4bjTMKlSJOgVUZg+STdM5oEikGVE44Y87GMZT3FyFEdvsD+/0e72fGYWCcRhFVp8TsPePY&#10;M42j5DK1JcdI8DPjMHHY7wlzKKaLYI3D2ark5RTRe/w8M48jfppIMRVzvqOIecnFPMMVg1VFSpHK&#10;Sj5CTFt06R/6nOM1RlE3Fc5ZUghoI3kuW4xYz4a/OUverQjqTXlfNI2DjLdKzBuctRilaJuazWop&#10;JOu2o6ll7fHu7pb/7F/9Kb/57W9Z3dzgUxKDiJRFbD6OZTyUHFHKiRg9OQVS8kQ/EcMs+2TvxZAu&#10;RsmRm5PQuBgClLVUigliIpXcNeX5KrsSedYqB6kY2QQxrTMl9+LKOmmehE5ujEE7EQZ3qyVt10nu&#10;8mR042e8j4BGa0eMp/s/Mw4j0ywGetPsmadJ8vUkyFrmpyTU7RCmCxOuiCmi+NVyweZmw3qzZr1Z&#10;s1ovZa4teTF9vv5MU1naRsaFFCONsyzaFmOcmIK0LfPs6fuR4BNKW1KU4/swi2HtyYzrvN6VNeM4&#10;T8ScMM5i65p2IWuyqpKxcdF1NE37vAexhgT4JPkwGTMVxlZoJ4Y6PiV2xwPbpwPTFDgcDuwOe4Zp&#10;oO+P+OCZg7wfHKdJ2jJGwKArEfrr8/r65EoSGfue3W7H4XDky+d7dk875hAIRYzfDwPDNBGLOUi3&#10;XLG+uz3P07pcc5xljaeK0YdxVvJMxaTmvA8oucacMzlJ3jNlRKyfExgxxExZMc6zmI8myQfP08Sx&#10;H9gfjpL/QsnciOSz8snW47TPSGKCIYana+raFjOniCnGZPPs5d1TMTsax4HxOND3vawzgxxXzCjE&#10;0Hr7tOM4DIzzzDDKO8J59iSgXa5YLjdYVxFy4vbuhuVqyWK5ZJ484zzTjwPDOPHf/M//67Uo5xrX&#10;uMY1rnGNa1zjGte4xjWu8Z982GsTXOMa17jGNa5xjWtc4xrXuMZ/fHytABR+mRD+sogYfl64fSlE&#10;f61o9JfO7bKI9bV/v1UIffr75Xm9dl1vFdJeRozxWcyd808ILKfPXxZ+n6jRL4XYb7XnJc37l2hS&#10;L6/vsh1enstb9+1l0fRrRe4vxeaXP7ukvZ3iUuz+Vh+6LJx+rWj5tfP9Wl986zve+r7Xirl/0u/V&#10;z8/7LdH6a/3xtft3+szPTCI40YB+fo6n7/nZfVTS/87nejo+Qo3RZ9pXS3IRbzyTDTgbqFygchWT&#10;G3DWnGmb4zhQ9z19f2QcByGLpCSFmkq/aFc4FVec6McnakBUmRil4LSqapo6CP12qjHTCEpoXH6e&#10;GPuRPsx8vH/k6f/4N/zVf/hr/qd//d/zp//yT0qx54sidqRA9ESFnuZIXQr6vBYShXMOnWEOvlDa&#10;E8ZUWG2I3nP0PZXVUFts15IVIlTN+Sw61VpjnSvFM/O5rzrnirhdFcqTkbbOFBGNjG2n4pp0vj1y&#10;7ou2AWNYbTY8Ho7c399z//mB4TiwWK2E1NlWKC+iO6UN397dElLkfvuEs0LShsTd7Zqua6SosanQ&#10;OWEx1FZjtSomBlLQaIxQTPtxZLFeo61QN8M8EyIi1tSWlAIqZfw08fnTJ25vb7FGKNuuqqiq+ixu&#10;rapCEnGuFPCIsNUUIbuxuog6I2hDztC2HbW1EBM5x7OoN2YRtOpSUOdOhelakVNk+7RjnCfu3r9n&#10;tVwyB8+h7zn2PdvtDnd7wxwS/ThzHGdSBq3BVhalDNM0YY0I2rQWgsl87Akh8PGw5/27GzabGw77&#10;PYfjEWM1Rp0EIQlnrdDnhwFiQJPBaCFlFdGXMobsC0XLuOfiuZyLWcEoheVZCu5iKYQDqGtbCvLM&#10;eZ48GS6QUnm+peB0nifIMM6TFOO6Z8okhcZEIaEbY5nGgZwSRosBwTRPDNPIHAPrm1vIiWO/Zxgn&#10;jKn49ptvWbRr7u8fUGTuv3ymqSvWmyXLtiJMPXXXEjwoowqJ1lEZhbYWpaXN5yhEnTh74hyonYjU&#10;hRIloqLgI72fpBCwCBS00QzjyMdPH2lqy3d37+m6mt3DgXGaWK3WKOf4/OW+kMw062ZFnuczeaht&#10;W2yKzHMgN5YUkxgMKPj0+TMfPnhsVfObX33P3WaNcw39YcBaIUcplaUNTSElZSm0lOJ0MQhxzqB0&#10;5t3dhpAyn77cE6JcpzNGCD5Knon+eKTrOuZ5FiqwyiQi1hkZsTP4EPj973/P09MTf/EX/2UpUC2U&#10;Q2OogZAiqZBsrLGE2WOtgwxNoU3JBCRi6s+fv/D+m28IMaFD4rtf/YrlesPxsOfx/gtfPn+RMc3Y&#10;IiYolHtEjJiChxzPJh8xRmKkmKWIuKDrFkJxPw788OET729uqJ0jKS2iUleRixlEiiIeSSEwDxNt&#10;05J8oGmbIuyRfpGUobEG7SqmNEIZb2JKCORX6MNGK5y1pBTPz4CIU54FVXAa22TiMrZCmcjkPc5K&#10;waK1lmXVEKqKlAKuKqYepUi9dg6jhPJltUJbzcntxDSVFAsrCoV5ZBwGtFY0dc2vvv9exj9To0yD&#10;MjWmrmibBte2uLbh4fGR4/4AhSZojD0X0RtjIEGYIqp2xJCZCcxlXlLKFAMbg66cCAlyZOwPzPMI&#10;RZCuXE3X1phvv2GxXBBDoG1bmrYlkNDGctM2jMFz6AfmaYSUmceBhw8fSeNA3bXYtsFpxeRnlBHj&#10;jkXTsW4qwngUIhBSlJxzKmYLMkbFdBK2SuMpa6msFaG+keLqLx++YI1luVigQ8C6SkQB84SzM3fv&#10;3vEn//Jf4DNMQEjQ1TVOa1T0JO/x00AMmZSyFOcbeRadc9zcbmQ9kzPwTCLPSZGzYphmtEKMUMoc&#10;kFUpitYKlU+mQBQyvIgFmqoiK01CiRECChVljXR3c0tdVWyftsxjj6+EDPrp82c2N3doaxmGET+N&#10;hHkPwGK5plus6Ke5bKAiVeVYtK1QDUPkZrnGWksIE2HOON1AEqOWvh9ISYppw1m8JHPAsBtJStYz&#10;x+OxCE5OlDsxcsjlmapMhek6MrDdHfAfv/D3P36grmvatuV42HM8HBjGmdVaxoVxmNg9PeGTmO7k&#10;nGmaDmPd2YDIGsPtzZpFXdOsV/zq/bfc3Nziyuee9gf+z3/7b9luH+m6jvfv3mGdZX/Y87d/93v+&#10;4Q9CUV0tVtSuoqkd65sbHu7vGedZzH7qipwC8zQQ/AzpJNKCbBLO1qCVmGNk6Z8AeE8qBgiVgWbV&#10;YTXs9wdSElGHMkaEW1bWVsREVdes23UhekEIiXEc+fjpE09PuyKoKYJRq8lJxBvDMLDf74khsl5v&#10;AMT0oFDqkg8MfU8MgRiDFMj7iRQiN5sNYfbMwyjrHOsgaozSsnYIiTwLPe/p8YH901YEZUVN2TpH&#10;fXPDoumISTH6SMgZinDtVPD/uN0x53vefftrbu/eF8MR8NPAbvtIV9cs25a6dmcSbvQenROLquLu&#10;ZkXb1fgghf4hZyAR5pnoJ6ZCuLca+eMqMU8577c0Nzc3QvX1Mu7tttuyBzJsH7b42WOtprKaysm4&#10;s16t8PMsBd4+8vTwSLfWVN2aFBOjn8hppjLqbMA0+IlpGMgq8vT4IES3f2K8FFOfch+XJluv7Wtf&#10;5jAuBcWvUc5f/vy17/75sU5rW/3mnvit/fVb+YKvfcflXv/r+aX8RxG1f+mYL9v+re8wxrx6Py7z&#10;KJf5qksDumfKtvqZuWG+oBi+zDn9Uk7jtVzcy2OdP/dK7uHlNVyS3HMWE52XOaDn/8+ZEkoRRcQc&#10;X82lqCK2yCmSUyYEEc2e7AnyZRolF/Kh0m/e+5x/nht8eV2X+bGXuZnX8i2XfeG1/NXXDDvfys29&#10;dt8uczuv5RMvf+/yXr4lrn/LmPGn55BLm/7ceJH8LGg9JYly2ROfjividqFNeh/w8yxi1roSEmxd&#10;4fqKyjViIlg5hqGHoazRYz7TzgMRW9Z0uYjTT+cpgtTne3oSjqaUsNZRVTXjUDH0B8YRnM44fUPf&#10;j/THIz98+sKXh0f+7g9/4H/47/5bfvPde25WS+qmEaMSBdM8CSHXOVkLhyjXn5LkVIwVgqj3hDgT&#10;Usa5U/9XhCiibacdMWeMtfgQJB+UORspoRQ5F6FoodI6Z0uugrMY8CSCVVrJ3qfcr9lPQtNEhLlG&#10;ObTKUAxXlDZUdRFRxUjUGRUlH5N8QBsRLS2XSyprRaA0DahJsWgbuuVKiLkp8+tvvqFfrpmmkT/8&#10;449UpkZrxe3tLYrE4/aRlDVduyTlzH63Y3KWyjko63elshgdpHw2NxAysuzVDUXophU5ikWPcRVN&#10;0zGlgRDE+M1og6lMIdqrYlgkpnvzPNO1NW27YPe0Q+WMVmISl2WzJ2vGsm40RVhKTlTWYo2SnAAK&#10;VUwdMplpmjEpk5TCKc1ysyJqzccPH4XOfXMjomkDIXhSjOQQRcSmhLAbc6Q1DVVVoXVV9ouglcFV&#10;Bl2M45q64t0332Krin4c+ccffuBp+8TxcGD/9MR60Yr5YMk1upNhwjiy3+/Z7XaEEHj37l0Rd0fq&#10;pqNtO7LSHI9HmalzFCK80WUvLkI1oVkj5l1FFH9pUHI5Fmqt8d5DENGnKTlMqur5d3KE+Pw+55RD&#10;RCEC7FN+x0huWNYRho+ffsR7WCwH3r3/lrppCVnx9z985HA4cPPuG3bHnqpu+P777/nw4ROP28ez&#10;0ejt3ZqqFhPClMXwtG6qYr41obLkRHOZw6y1Yn5RKPbGWXQWA4AQAsd5EoOBvoesOOwPPB16utWa&#10;999+g7GWGEMxgYyljWXe0tqgrMMojdK26CTVWdDonMMXoWP0Aawpz4iI709GePZktGo0GkVAEVUS&#10;g0xjCQl220fu77f82Z/+Kbe3G/Iowt0TIVgrxdD3dMuWxjXkBMkalDKkHBnHicoEdJKcr7I1XdMw&#10;5ITOhozm0B/ZPu1w9TvJZ1iDG0dyykxjoDIWo+Uy0BBiJheDwHGeUDozjSOD1TRFPKmNIytdDFUz&#10;x/2BOQRu1htUVhyHgU+fv7DZbLBODNxc1TCOI/0wFuJ5jUqJ9XrDYbslZpjniK0l5znPHmPkPqSU&#10;i9BdDMq0EUp5UprD4YnoneThiwmjckIdtq5iezhgq5rlcsHmJrLvdxyPPRoxTyFK281R9j8xJzGh&#10;1cXYJSV0zuQQiPNEihGLzKmxGAaTIKvSD4xCaTG2VMh88Yd/+APbhwfmeeK3v/qeGDy77QPfff9d&#10;yX1arDM4JyR2nSUXZ7SIftFinKBSYtm1KKWZY6auG8mXaDFM8NPMNE3E4MXoNSV0ZYlZRLZN25xz&#10;0PM8n9dBMYWSfzIlf5aLiD8x9H0xzIFpGKmtrB8qJ/nRaRwZ+oGcM8vl8nnsKe9DVCqmn8XgUEw9&#10;1AvbAAAgAElEQVRk01kArFGE2VM7w92799zdvZM9ttGsFwv8OEne8uGh5MplWSEk7STGFenC/Ccl&#10;YsyEmEQwvd9j3RN/9mf/iso1TOMk80qIZX7TJDQpJ6Z+YJw9KwXaOGlDwPgAShUTB2mzyjpyo3Cu&#10;YbHa8O59Ivoo5o4KbOVou5bKGghizBaDPN/jOJGi5Gd2ux1DP9CXNszIGsYZi8qRysm+drXesLm5&#10;w2ZF1pCDCORNMTZIQMjFGNppMeYsa8AGMZaei4FCKm8fc074KRDmiRw8o5f2M7bCao3J0FY1x9yL&#10;KH+aadsWY7SYpKZMiol4WgRhzvurxWJR+nB5znKCcn5zKOtOJSZBYqShCN4TfEBZi589wzRy9D03&#10;rpjHGMv69g7rxABvCjOHw8zDwwPBy3xcVTVVJW1ilCKHSIgB2xSTkxjKOz0LMbJ/6gkxYp0texGZ&#10;42OCYz8WIvwkxrfaoquGarEgoEnaoGxFtdC4uiW0HVPfSz7XGrQ9rX0SOstaMsaSO8wZZTPZUoTs&#10;Mp6e3u2KyZHFVXXZH6Syns74eaYfpL/MfiamKOZEomKXdaZzaKXJ2tF2nRgxzx6UwiqZi3TO2DIO&#10;qhDkO3JGx4Qfe477J5JvS9+VPnwSxE+TGDkEL/sf5yw3tyuccyyXa9quI8ZUDIg9sZgov797zzgF&#10;HrYPfPz44VqEc41rXOMa17jGNa5xjWtc4xrXuAZXAvw1rnGNa1zjGte4xjWucY1r/LNjGo/nYtO3&#10;SFZvCYhP8VJ0/hbx+rIQ+Gvi7pfFzy8LrV/+/kta10vR9Wvk97fE9Jff95qw+7XzO5V6niBNJwoR&#10;L4rZz+dVHPJT+d3T51NOP6GavSR/v2zP10jyl+LqX6KM/zFC89eO+1ax9ct78DXh+R9rAPAz2ja8&#10;SaB/KRp46/xfnsdzR1bn+5dOBeFaCnV4RQD/lmHEa+dx+t3XaPenvqwLgedE0Tj9/VT8diIrkjkX&#10;/J1/mp8/m0vRgypCWOkrIqpTxgmV3Qh10Wgp0DLG4LTDVhZb2TMpnkKkzbmQtTSF/p6w2hRxOmcB&#10;/Kkv5yiFYErpUmAtAj2rTaE2FbFvEZc6Vws1NQjJ4a/+6t/zw4cPUuiqpWC6q2tIER+EUOB9ZH84&#10;8uVpS0iJrl0+0+oVzOPENIxYY4toWyhOGUUMkRhEJNm0Qq5KpaAk50RISQqDjMbHQFs36EJ1lWf2&#10;dK8v758+l/2HUmSqjBbiWMrMQYiwjatwRmOMJqbMsR8ZZxH51W3DZrmgc5baKKIfsTrRVJbDsWec&#10;AtYYlm1N40TctOxq7m42WKsJYZZiJS3F1mdisjGkGPhyf8/D45asDG3b0dZC9A1FaF1XFUYpvB+Z&#10;p4HopXiuHwcmHwhJCsCbpmG5XFBXFW1d44zFaYPKGT8N5OAxWmOcLgQ0eYTCPJcCOxnvEkkoIEWo&#10;KsXmIpxKKfP4+MR+f+T+ccuxH9ntDvTDRNstRTA8zyQ/c3snNOXDcRDhppeidWMNTVNJf5mlyDUV&#10;gmzdthyHgc9fHvj73/0OV1fc3N2xWLR0TS2fRQqWSVEKjlIQsugspGxlLFlrxhAJCpI2THNAWym+&#10;EnMEKQRLOQuhu4jZ1YkOL+Vnz3ObEZpdjCI6g4wm4/0o55ECpEgIsxDVnBCpstLk8gzmXIoOtYjT&#10;p3E6k7UzIop3tqKqG5qm43Ac+Nu//Vv6Y89msybGQLNcME0zw6HHKM04TyyWS6pCyVZKKK8kIbcJ&#10;aUiejxAKRYeTRAOatubmZiMDWI4UaDw5BBFFF1JPQkh48zzyjz9+YE6Zm9v3WFfRHweyNXz3/Xds&#10;1isenx45TANJaRHvBU9UkZAC4zSxezoyTVLQ/vCwRSlNVVUi0NcGP458/nxPt1yjXcX+2GPrClcJ&#10;7VhlMIUEmJQYSQiFTuNqd6aNWWvo6pZF12BL0WiRtYuIVHOml61XS6x6Nigx1hYSW+DHD5/43e9+&#10;j3WO9998y2Zze6ZwQzpTllQ5ubquCaXw25pnQwqthGScYmToj2JQ0DRM83Qu8Lvd3OCc5cMPP3LY&#10;H4gx0XQdi2WH1pkYPMnPpCiUZ2OleHYOER8zGY1zjVATnRFNVU6Mhz2VcyJOKWOqNpoQM8M4Enwh&#10;vwchq1WVo6psEYuK4IQUscWUxVYNuhR1Sp8TwUrOYr6glZguaGMLLSwV8wuLqYRWZ50rVEWF957F&#10;qsPVRqjKIZDJJF3EZUkK37vFktVmQ7tYoAqRsWCxUMahrAjqY0zPYhgfCNFjq4q6aZ7nuUKZymSM&#10;1SgNVeNYrle4uiYlaBoh0rnKCYm9rmlauZ/OVIQQCTkUQnEvgu0oAhFFLsS4iRBmGuuwWjNPPUQp&#10;6j8e9ux2W6Z5wlgRsIgQIoBWWFeXdpLxyhqLM5baiUCdJP2wcg6nFMf9jv1uR04RHybCPEOIMkdP&#10;I9HPIjBPEaulYFgwaZas1FlsDlbIc1oMUL58eeDLlwf6fmCx2GCrhpihsoauaYWCqXIxZQh0dcWy&#10;qaiUwmloaourngWzMUYeHrfEEHFGqGN1U+O9p3IWqzW5iF804KwuBDQR557mR+lrmuClf54KaFVK&#10;QuT2QQTQ1uKswSiorKatK5bLBd2ixVWW4GeCn9HaEEMmeE8MM6vVgtvNDYu2pXIiYB9nz+5wYLvd&#10;8vnTJ77c34uRhbWElPExMfmRcR4Zhl7urTFSNO5E2Ja1Ipd+n2ehPVJEaW0rfU4bQwwBq3RZo0nR&#10;8TTM+FlIWsM4Mg5joaou+Ob9d3zz3Xe8++YdXdcwDAOPj9siEBHy+TDP+BSZ/IxxFevNLe/ubtms&#10;l9zd3bBeLFk0LZW2NM6xWa+pmw5b1YCia2rauoKcqZ3jN7/6FZv1GqM0Qz/gJ8/2cct+t8e5ipgy&#10;d+/ecXNzy2qz4XA8lLWarEljSCJAyhGyR2twVYXSTqroxS1J7mWSOUrlSI4eFSN1Zdmsl6wWLc5q&#10;SJ4cZsIo/V1rLcZCVQ3WYeuGZtGxutlQNe2Zwpi1KkI9iymUQ5E5iDkBCnzwQost64BpHJmnCT9P&#10;RO9F/FVVLJdLISkWkqBCYawiK6GZh+CZZ8/xcOCwO3DcHQjTVEQHCaM0zhi6psYphckRZw3dohVS&#10;4mpJ0y1Zbt6x2ryn6VZM08yXhwd8TixXS6G8a6HYhuCFemcUpIiOkcpqUhCyISFAEKJ8js/iNk0x&#10;LCmGMUaL6Us+jbtKqHBojbIWV3d0XYtzYmq0Wq2p6prZzxx3O+mrOeOMLWYWsk9KMTJPnpQgYUgY&#10;IbzKLMB+v8X7CZWz0CQLgdPHwF/86//ln5RfGYbjz/IT8FNx9tfo0q/lQl4a/b22r33NoO3nOZGy&#10;J1T8RAD98nOXJOe39tJvkbVfM847fdfPydWn5MjreZ3LaxVjEvVqPui1a7ncq5/I9Cch4Gnf8VYu&#10;Qr04zmXu4C3zgtfa8mvxGmX+Zf7g/2fvvZok2bIzu3WEy1CZJe7tbvTMYAAD3jgYms0TOU808ufT&#10;SDOCpBEYdPftK6uyUoVwdRQf9nGvqOzI6gZeJ7ZZWlVlhXBx5Pb9re/Sdft87V8HV56f/5K3iOli&#10;bk3NeYZ5Xx+zg3heyV/Mv/BZtD5nMFJ2j1V5rcziQj7nKP60bajZPZLLov/z/vNaW3/tnr/8npf5&#10;PmCBIFxqT5e+47V7f36PXssBvQRdvOxTSw5M6Vf7r8qgODFDVhd+9HLX5tfMdyzlxOP8OwEUZWfU&#10;eU+q0iKCk7FChC3yb5VnK5bPOtO8X+7LuXXEfA1mYKLOTufGaAprBAimBDJUFDVJKbQ1TC5wPHX8&#10;4bs/sj8eCTFys7uRvW/eJesMUEMpbO7nc7+a+48IjyJRpSxg93LsShFRYDSDm+iGgcPxSNcPIpa2&#10;BZUV127Zw+fWnKFKWot4MMYgoryzc9NG9vUxiw1D8JRW3HeVlv3+DN9J6nPPIgPB5pybc55xnDIo&#10;0FBWFcM0cTgJdKpt12zWsr+0WlMVkoeIUVyJb7dbVm3Net0yuYkUoaoabnZbpv7E1A80pay3QvCL&#10;s3pdlRmIFCV/aAuU0Z9z2ChiFrXPSdQUY94TTSIsj1H2g3nuUUphtIGkF0hNURiOhxNt3Wad3Axi&#10;S9lZOHwew1HE4EhJxOTzuI42TD5fp2GQnBVQVjUR6PqRu0/3PD48sNttWLVNhpeJmH12xp6cANKU&#10;VsseTr7DZJAa4oheiiCvqhuqqqZpSsl9GY0bRx4fH0khstutqQrDetXSNg1tU3OGsFjEgud/brZb&#10;yrLGh8Dp1C2QsBRDzpEFnPdM3i1uzs75xSU5Rj4fu87tFhbxvQv+izHxyzlZhL3GWMIMbDJGcpwz&#10;eGXu/0rW1+M4cX9/L3mjfiCh2G5vGKaJ//Mf/28m73jz5i1Gi4P5brdjGnrZY7mIVobDcS+5gOCY&#10;pgmlxbVWcrMqg9702bgl+9i+6zh2vfTxIGvLFLzs71Na3Ij3hxP7w4HD6UhVC/xNxn7JsynIwu55&#10;3y5uu6NzuJDY3dyIqNIINCAlAV2E4AXeZMTdev4/k0GeIiY1Geok+Yzn5wMPT8/sDydxfR4nUspO&#10;0021jAHyPEKAFH/1m28pSxFYay1wAGvlepRaY5UItJXWlFWN8wLLkny0wTmP94GmabPbtyJi2O+P&#10;IjI3BmsMEckXKmVwIfL8/Cz7kHGkMJaYIkMeG5tVS1WXDOPA0I/LsbXrNev1hvV6lYWR4jqeUuJ0&#10;OjE5R1VV7LYbbH4uYQuB45Z1I3k6WzCMEwq9QFaVEqhiWVYUppCZJUpOIPgJTQZtmwJlCtAGH6NA&#10;EJRCG0WIgZChkyHEM7Cj7Ad8iIzjQHfqGPoeY7QA+kJkHCfGvpc9VAjSzoLP7Vr6mVbi9B1DlNzm&#10;JK7e958+8fvff8fpcMp9WtM2LcbKcwptLKWx1FUl0FU3CYQyBoF1aOmrzomb/du371it1rSrDU1b&#10;UxSWpq5p24a2bWnahtV6zWa3xRZlnt81dVUTiIQYOewPnE7H/JwgMg4j0zgxi5ZVbsvyLEzWSsfD&#10;kbHv8zgkA2JdVbkvBG5vbmjblQAFpnHJQcs4q2Xvh+QHJdei0GgOT888Pz6hUqKua1SKuGnIeSwB&#10;ARitcu6izPsBFniFCO6T7B+tgCSTrki64NiPjC5QNQLY259OjJOjz/vsNEOCjMGWJSHJ8xnZt8sY&#10;cOo7pmmSNUYhwvbdZkvdNJRVRVFX1E3LatXQrBowBhcTk3MCxCwKGSPKgrZtWa1Wcn82G27e3HJ7&#10;84ambZefoirAaA6njvv7B4ZxICVFVTYIdCRCErih0Z/HRqUUPkT6QUC3SmvJh5Y1ZSXrqpTXieJe&#10;L2OW0QmtEt5PjMOIc9I/6rIQgK7z6JxPlh1zflapPoNQgo/5mZLHuQk/jbkNR1QSaIq4zYtQ+3Q4&#10;0p+6BUSiraFsGsq6Yb3ZUa1WTMAUIi4mtK0IUfqqLSxoWaNqa3neH/j54x0fPt7z+HhgnPwCCfPe&#10;LeC/0hhUBp1I7rxYxmuFJiZ5jqELEY1XVS3jUllhjKXMAISHh0fuHx44nDqGaeJ06tgfT0zBE7Ui&#10;ai3QCh9k3ZkQGGoGhs3zuFbyvEDpvHbXimbVsN6sqesKbeQ+VVWFtZKfrMqKtl2xXq1pV23O5Qlk&#10;JbrAOPSMo/S7NO9NgVPfCRzIaKoMYm2bmrauqKuC0hoKrbFECqAsC9qmhhhkLRekVkFlUNRqteLm&#10;Zsdut2O1almv19zc7livNwLxMDqvn+TZpDUCBy2LkrZZ8c2373j39i2/+vt/uBblXOMa17jGNa5x&#10;jWtc4xrXuMY1/ruPqwD+Gte4xjWucY1rXOMa17jGNf6NcS6Ah8vuYq8VU19yBz//81KxrjlzxP1L&#10;CoVfK0I9L2C95JA9F5DNLijnxcNzUe38f/NnvCwgveQE/9Lt6ZLI/PNnSQHxeVHz7Nh1fm3Oi5Jf&#10;fvd5ofv5db9U6HypWP3S/Xr590uObuefd/66S4W2L4/p/Hhf+6yX1+pSmzp33H7t+C8VDr92Hl9z&#10;jJNi4suC/XhWGP3nCsxftpHX7sHXirYv3edL1/xS218c2ZgLFOXf4mAlQmhzVnysFBidXayzu4/O&#10;7k7W2CygVouTW8iOCfP3iIj5S5f6FEWYL+2Z5TMUiqoUF7GisFLMlUX6xlisMaQkRWc+ePb7Z373&#10;+z/w8PBIVTVLYZAU8HnKssziJcNTdka/2e2wNhezxEjXdTjvKMoiF22r7OSks8u3oVm1Im4zUojr&#10;QxRHhUWwKEUnbdtSliWTc59dzVi08MzF3vG8uF6rRWyYsgCZ7EyclAKlOXUdRSVFIkkltuuW0ijq&#10;wuDGHq2gqiuGyYsL+tBhiBRaU5fijJuiFO7EBN55gvdSuBSTCPm1ZRhHPnz6xOQDIYpbxO7mFmMN&#10;zolbTFlYqsoSg88O2GopDhyGUYrOb2+p63oprLVGHMPKsiQEz9h3qCii16IsUElRWov3gXEYAEXw&#10;keenPXd3D7TtiioL3oahhxgpipIUE855fvzpJx4eHhidwxQF++OR06mj73txrlFqcQWb3VP6buB0&#10;PNK2TRYPI44zWsTJ3nuMERHdfn/gdDxhtOHdt+9Zty2kJGLCXDh87uQYfS4CygbAwzBx//jI6Dy2&#10;qABNUZZ5HpICNX0mugFygbRZCopn2MZcVGeLQpyOsgMtkAsGpQAwJSnw1UZjSxGtmlJEuhqV+7hZ&#10;wAIzuKFuGorcb2xRSFGw0iKw/PRp6R/r9ZrVdktVVnz88BFrLCEmyrJgHHqUSl8IR2IM2ZVE5UKz&#10;ANoQsziblGiahpvdBj85UhC3nqKomPU7OgMBXIjZbT3SjSOH44njqef25hajDe+/kWIpgI/39xz7&#10;E94FNqu1uPIqxThNPO+PdKeBoZ94fHzGOUdd1wLkyC6sMSWS0qy3NzgfeHp6pl21NE1DYSwpiAOP&#10;tlYE1ErcepOCqqmXYkPp67mYrKlRChHBzmCNXIwoxb7bz2Ou1ozDwN3dJz5+vOPp4ZkPH+4Yp5Gi&#10;KNntxKFuchPjOCwFqMbmcXkBn2SB38xwyUX7xhimScR+NrtsaxIpBIa+IwYn4oEMSlivW6q6wmgl&#10;zlHeo7SS+2QMIUViUoSYKKqadr2iqkQA4NyENZq2rimLMrdtTUiR07Hj1HW5PYsgJGlxRpKxWe6H&#10;m0bcNC0FzrasKKsapY24nXuXBTQWjMXYkskH+r7PhYkCeAEoy5q6rimKUiAkSQT3682K3/zm1/Rd&#10;l8EWgRA94zSRolr6HRqMleOTomMFyQCGiCYlmVd9FOeqlOYi6s/ue9GFzNWRsWde13jvGKcBtKIs&#10;C7TR7HZbbm9v2GxWGKWpSktVWil2jykXVStO+wM//fgDP3z3HQ93n3h6vOfUHXl6vOf+/hNj16Ez&#10;kEYnT2kN3onops9tSBwSZyEKWUwtYgofggAs0JAFB1VZoFQi+IkYJlAyLmmjWa3XtO1qcWRrWxHO&#10;2sIuIhoRXBeUdZ0FDLPYVdrwFBz92HN394nTqcP7QLtac/vmLaYo6YeRH3/4Hh8C6/WGiLjPy1xw&#10;oDsd6E4n+u7EMAwMQ4/LrtrztT6djlKgrkXwO5xOTH2PTuJiqrL4WYpl4xfuibMloM9OW2504hgp&#10;HZCY4lJEWxoR1SsCWifKwspqLMqYVxYVTSNFyDOsYnZsJEwURtE2taxtlBZoAOCD5+n5mcPxyOPD&#10;I0pBXdVgLM45uj6LD7TBmILJTbjJL2L3oijQeaunjaWqysW5bS50N4sIMo/rWTwyuXzeXsAio/No&#10;K4XHLjs7/e53v8f5QD86GcOjzLG3b2/5+7//e/7mb/6Wv/2P/5HdesV61bBZrVi3DdvVirapsztY&#10;oiiLWVrHOHSsm5p3796ImCrE7FTr2G42vHlzK653SvH27Vv+/W9/S5PhNdPkGIaJpqmxVi/jnCJh&#10;FBgrzm3WWhF6eo8bOwieFCZUDBQarFIipokRn4XnIn4BoxJG/OSzA52hbRqBPCDwJ2MrRhdYb3a8&#10;e/+tFMa3K+p2RVnV3Ny+5d37b9nudtzc7GibFmsL1usNTdOgjbgBztAklfck1lrapuL9+/es12vW&#10;6zXeeaqylPV2FimmlBan2uAcBpmbCmPy2jUtMKhZ1GOtlXG9LNG2om7W1M1K/r5asd5u6aeRn37+&#10;ie/++Ac+fPwg7T+/xxoRKGsFInIIItKJYJVGJyAmggtZLCOwqHkNIOtqI06fWtYoIpdQeR7OYwcJ&#10;axR1XS0CBBHm9ITopdsqFlGvViKm0kpcFENu+3VVYAx0/ZGhP8neJQoERNq/Z5om/tP//L/+q/Ir&#10;XXf8qgv518Tvr+0X5/zGAt7S+qv72tfAhp/fE1/dU18S5X7teF87p5d7/vnPLwXOKoso/vTcvxAN&#10;I871KYv8zs/zPJ90nlt4mZM6zy+cv++1nMqlfMK5yPnSfXrNxfs1Z++X3/USOjD/+RJYef5pCvWF&#10;0HkWHsf4UlD9JRDgUh7oT//kT3JeS77tHNSY+9tLwflrQINZDC0wyct5vvP7dv7dL53d/zX9bD6O&#10;ee15LoD/S/MxL49nvpaX3n8O1HyZOzvP8817zRmqd6mvLfdA8Wo+aRbAz9TEV/OsOSepjYhSRaSi&#10;MVYvY+U83mgje0tr9eLqrbU5E+y/7D9fHDxkN93519bYRXiljc5OmVbgMLogogQkVVgiisk7tDF8&#10;vPvIDz/+yNCPbG9usGW17J/V7DIqavsMWMmA0SyAd94RcnsLMWQXYsntPB+PTJMAf8YMDPI+QILC&#10;FhTWIvId2TPZQn6HkvxYSokY0pIHMmc5tyV3HD6P2zHfG5UgkF3OM1BL5kZx8vTOc3d/z6nvGSfH&#10;ODk22x22FNHXMIzsdjt2mw1NFugGH5m8Zxh6Ygy8fXND01Q599GRIhS2YtXWRD9R2oLddkNdyRp1&#10;d7Olreu8RvDiSK0ktyDXMeBDyDdan4EhFX6YspB+BoN5XPR5zSx7j6qqsUagmE1T451nHEaaupG1&#10;iCZDaGYwQ1qAGuJKHMQNehaPKkMgyX4NxTg5SOKmfjx1nPqRcZoYp4ngHZvNmrZtMVZTmFL6aIq4&#10;nCNDK5SZ86YZCpqU5DSQ9jDnjouipMgwR2slr9N1HcMwQky8e3PLt9++o7RW9gFlmUG5AjEsilLy&#10;rtZiy1LW7FWN1obJi5DWZmCNipGY4QDey7UtikLAniFmaKoRp1wta3+llawbjZGcupphSyrvfT6D&#10;ccgAK5IAUGbImzF6gWsIXBVikn8nxFX+/v5ewHA+YqwVQFKKHIeR/fOem5sdb9/cyhrUWopCE72n&#10;KAQuMU4jk5vwztF3J0IMtG2NNRZyf1JKL2O3tZbNegPAqe9z3ltcpq3W4mpuxDG+6zoOpxNoQ7va&#10;0K7WAgHSMjfGILll4S2JcN37QNdnEazzvHv/Xvauec4JIedJMpgH0vLM4uVc5YNncp5xcqSk+Hj3&#10;iZ8/3jGOjhDBaAHCnrpOIIJlBUoJUGAY2O12vH93izXybEuWwYoQPEYpjEpYJVBAYwuSUsQU8C7g&#10;nF9AhvNc1fcdp/7EOPqcF5A9YUrpc15fqLbc3z9wPJ4W4O6p69gfjkzjQLtqUVruXcjQHFtY1pst&#10;q7ZFZwBb0zSklOh7EWbK2AZt0+Q5EMqipCgrjM39oSyZfM4j5GcLxhTSX4wVmK/S4izsp7xnDdkN&#10;u8RHGJzjeDzSjxPD0FPnfYLLn+u95MrnedNom4ERSYBjQWAeKc5gXwH6FUZE7sE5VIrLOnaGZbSN&#10;QO/aWqB2Vkvf++1f/ZbtdsvtzS3ffvMNtzc3bLcbqqrCKIPNAnhIDH2fHe+1iPNzDnLoB77/4QeU&#10;0rz75hvKplmeV6WUKKuKphFR7Gqzpm6a3KZZ4MOBxOTdct5KQZXzEpcARTbnItQMIkgCPj0ej+z3&#10;z+z3ew6Hw5KXn5xj8tLmY0xYU1CV9fw0KY/T+TlVBI1i7AX0VlUllbUEPxHcKMLpJMJsRWK7Wef2&#10;iYirc85mhjBpW2CM5Li1rfLedY0tK+4fHvhw/4AtK0xRYIqSpAQQMYwjk/OYsqTI0JR+HBiySD5G&#10;GMaJU3diHEe5TklgpLYsKCqBF2qtaNoGYwtCjPLcKAmEuSqLBTpkrICmUxY9F0VJ3ZSUdcFq3bLZ&#10;rlltVqzaDd/98CPH4xFbVJRlnWESIec2Jcco56zzGJlhLfOCKClMYdnd3lKUVd5jy/xaFhajEkVh&#10;IEWiDxhT0LarDOBxAigqC+mXhcGUNueezQLMUhkwPTlHjJ6+6xj6jv50YP/0yP7pUXLBMUluFhiH&#10;gWEYcz+M8mxMy1weAVuWNOsttqzoh5HTqWOanAAuSdKuteLDx488H46EmFDaEgIcTyee988y51oR&#10;8VdFQWEEUqmVPBs1eV5UWoDVzjvGaWLy0p+stQK6Kau8HrY5z5LhpkkxjAPH05HD8SQgyDx3D+Mk&#10;oJppwvkoz+WirKmmaRQgZs7Ne+dzjs6gjGbyEy73p6Io0Cbnmr1DEXM/nddUeoHD1eWc24qE4HEx&#10;yBNKrfJzDSVj5Vz/kRI6CcCzLgoMoFNExQgKikJyu9u1ACDf3t7w5s0b1uv18uy0riX/UxQCrNEL&#10;MF3aQ8pQQa0FwmONlbVljBiVePe3/+lalHONa1zjGte4xjWucY1rXOMa1/jvPq4C+Gtc4xrXuMY1&#10;rnGNa1zjGtf4N4ab+ovFqZeKe4G/2NXq0nteOrO/LN4+f+2lYta5uPT8887ff17Y/Nl183OB8/n/&#10;h+x4rBcHV/tFYe8iSIE/cWH/c+etzgSXL88pn/krRdrxoov7X3p9Xr7may7rr33mfO5fCPYvgAAu&#10;FQn/uQLyr/352vlcKiS7fE354nWvubOfn9+fHHcWQM2CQmPEEUgrfbGA/uXxnP/+Jdzgz12Dl8d/&#10;KS4J+l+DB7w87/MC5dllWpyGRHxujLhIz67Us9NAVYijiLG5SD5DGoL3Sx96WcCtlwLntPoudE4A&#10;ACAASURBVFxH6Y9qcas7d4MRl2wpJC5z8bOIAg39MHL/uOennz+gtGGz3bLbbKVNakVR11Sza0pZ&#10;U7c1RiXqqmTVtsQQOBwOKK2pm5qEuGxNo8N5cbKICUIMjONEWdVUVSmuGdNITFEcb4tCXFm1Iaa4&#10;uOfOYICU4uIML4VwuQBaZaGfViSiFKfGxZSUEBOPT8/88PPPjG5gHHtud1LAbJK4dllr2G42eB9I&#10;KJybKI1aBPBVWQo8IEqR7Oh8LrKBkGByQVzCjgc+PTySlKGoKhKKpmmp64oYRcTc1BVFYSFlOEgW&#10;JpdVKUXkMeYCoFwcn8UDKbs8h+ClMGcWFebCmeAmec1ZUdbxOPDdd98zDhO73Y6iLHHOCShhFucF&#10;Eea1qxXv3r9n++Y2iyY1Phdkj0PPze6GN7e3HA8H+lNH1/d8/PhxKULUWgr+rLUMfS/vG0ee9wfc&#10;KEXXAG/fv6OpKvrTKbfdLMx1TuYEJ9+ptcYUBUVZ8Xw48OnhnqZdM4yOqv5caCi10V+OHSoLt/Ti&#10;KPQZ0qLPnK2KQhzkZ8d4ElhbYK0hBikoTKjs2mxJSoqO534vfU6c0nwIaJOLrM9cs4y1i9Ci6zvK&#10;sqKua9rsPGO0wTnH4XDCWiNFtymw2axYrVYiKMiwBZNdTWJKDMOEMoYpeIZhIEW4ublht93g3bQU&#10;y1V1jdJqgcSo7NTkfRBxmjbUq81SLC9tzLHJDnafHu6lOHEYSUnx/ptvMLZgGEb2zx2//PyJ/f5E&#10;P4zEBJvNllW7ksJ9HxinEW0tv/6r3/Lw+Mzdp48YY7m9uZXi1rxesNaKo1MuuEeLYITsYqfUWWFp&#10;ds+uqwqtNCHJuVgrbkHi8iRF7zFE+q4Xp53Js7t5w+Fw4sPHj+wPR1KS62atCFpDFqSaLIaUAl0R&#10;4xpjl/ZlsluMVpqirLKzUaSylsKIy6/3E2VZsF61FEYv7lFak4v0VXa/jfT9wMPjM6e+F0c9bbJQ&#10;2lGUJcZoyqJks2oWAbyfHKe+ZxhGTn3P5P0iTo8pgtHowi4OhdM04J0X9yYr8BWURhlLiDG3I5/F&#10;j/J7bcXdSxlD1dSgxS3SWEuzEpenedyK0ZMIrNetwEJ8gBiJwRFUwrmAm6SYVOXCRpWLDkOMWFMQ&#10;p8Tz4ShCEK2JiKCGNIvLZL1QliUKxWG/p++7DIzI62kSRWmpm/rMbTRmwWZAq+x0mDwQsEZc5Y6H&#10;I9M4iUu50VTW0lQl21VLXVlKoxhORwie7XrNummpjIjnn/ZHPnzK7uFGxO8kRVWWtKuVCEKyw5wP&#10;ER9gHB3TKI5JZVmio2foT4TgxTXJyrgjLnJ2KVZfbzYilNCashR364SiKCsROWR4g7UapRU+OIZp&#10;ZBxF1DPfa20Ktjc31G1LURaQIuMoAqgQI2jD6CaGqeeXD7/www8/8tNPv/DdH7/n+59+5qeff2QY&#10;O252W8jt2E8iylHBk1x2ofYhC5tl/p4dzKRY1S9rmuAdXdczDRPOefqup+96YvQUeUyVOdFmYUvA&#10;uTG7XiUIARU8pZXi+c26FQczIEbPNA50+0e6w55xGKibmu3uhvVmS9M2i+ObQhGmiWmY2G12DM6j&#10;tcUWJc55DqeefnT0fY9zWZCVxc3iTm+zI5P6QmA3C99UdsEMISzwp9n9rqoriqpEGYNPiWPXc//w&#10;yH5/ICaNseUi2onB8fD4wIePHwk+0NQ1m/WaQitKY9EpkoIAIsrCUlgjYjStF0c370b++N0f+Jd/&#10;+WceH574/rufuPtwL86lRUEMgbKwNE1FyHCCh/t7Tsce7wN1dsEjRexc2B2iOH1phVEZjJPmAnBx&#10;LZ/d3wGqsqAsyiykljW0UYY6Q5HqWoAPxhRMIXA89XktbaQIGo3SVgrTs3hwu92x3d2yWu+wRUXC&#10;ZKG+wDoKU6CVwQdx1pvXxGVRijAgu4/NczIqr7dQMnYqTV1VrNdr6rqhrhv5/pQWF72qLgV2s12x&#10;3e2omhXaFBnCI/1ZG4MpamxR4SO4mPDAFCOr9Zq3b9+w2qxpmpbdzY7NZkNZVouruwImN8o8WYiz&#10;mrAgRExSliLySRqiAm0N5PP2Lsm1swXaWHxITD7gg0BrSJFPd5+IwbPdbkW4Yq2sZYMIfpRWGcwh&#10;okhjoChkTZRIoBLohLWa6CeOx2fc5CBCDBlopmAYRpxz/MN//d/+VfmV4YUD/Mt98Wsi6UuO6a8J&#10;0r/m3P6aU/ln+F/6am7nEijv/N+XwHyv7Vu/tp/9/P4v97HzHnMWtpjFSfr1c3sJ6rsE47sEGXht&#10;z3zp/ec5p5fX+fx+XNqTv/yur8EIX+aIXh7/7Ko+O8XmV7BIjGf9b4ZgfOnG/jnX99JRXKAI2Vdb&#10;z79/DXo4uxay7O3nQ5o/SyBQWUA5u4fP78lzTXqRF1tE4C9AAH9JHuql8/vLvvISmPjSlf1lH/xa&#10;ru1luzr/7pft4zWowXmucv6RPhpzn9BfyRup5Z5/9llXzPaW58Jr+cvn9rF83pIbEgGsLSQnhDKk&#10;WWxqjAjfZ2CWlpyNNuJGHKOsYX0UR/VIyvONWlyjlfoskpf8SVpgLSpDlayxWFNgTZH3qCKML4sS&#10;ow3TOILWHLuen3/6iZ8+fMSnyHYrYsu6rIhJxEZyXpLjnUXTIUWGyeFcEGElWsRytqQfJ/bPe3HR&#10;DlH203l/Z6zJuSxxoEWn/D7Ze5M+57edkzVlzGv62aBYWEoiKI1RwFsqyXysTAZqhQjonGORq5eC&#10;QBFOXcfgXHYnn7h584a6WdGNE8fjkW/eveVmu6HSJVVRAolxHDh2HVOI7HY7qrrKjtkn7u/vsdZy&#10;e7vN6xxLYTRlYTBWzrPUAtCYXGBwIqKyhSX5lKF8AmSriuwcnwVjRNnLKC1u3qObOB0OPD4/YYym&#10;qCrqqswO6iIaTDGR8lrNlLJ/FQfssOxNRJCmSTrmawVlUVGUJUlBDJ7ClrR1yzQ6+mEUZ2tb5P1G&#10;wIeJEAN107LZrKnLegH39cOECwGfIikJBMzYgoQIpFVeN6QUFhCCwDsiiSCAH6VJXtaaTdNS1BXb&#10;9YZNu5JxKIj4M+Z+ggJllDjZGitwPGXQhYgAdd7LGwXejYQUSdnlOji/rINTXnMVVgBXKudci7Ig&#10;eEfwPoOg5mchImK1xkovzdDeGWQ4O01/HieN5BmM9N0QxOkbbcAoXEjcPz4zuSBCxhTZbNcooG1W&#10;FNrw7u0bNusWlQJWI/tba0jB4X0Wuipx4Q7OgVLsbm4BhZu8fL9VGCvXuWkaQkz0/SD9SwlIdIZz&#10;RgfeOYahZxg6xuCwbU29WtPUq3wHRTTufZDP1YrJjQzjyMdPD/zxjz/y/Hxgvdrw9u0bUs6PamNy&#10;biEsomKlNSYLAOMsms7wWe9cBmkJWHEcJ7puyPulSFmV7HZrysJk0I+AOZz39MOJb799R7OqIcme&#10;Uus8nABWC5QroQgovJI2GWPI7taS6y+s5B5QgcfHR572J44nEfM67wgkAhmEW5Sypytquq6j63rK&#10;qgIFpS0zPMLgYgRladc72tWGsiopKhlPxAXakRI0TUuYndW7nsmNHA57Qoy0TUNpCqy2eV8oxwtI&#10;23UeN40Qw7JWiSmSYmCcBqZhIEafYZwp72Us4+jwLqIQwXFhjfQ5NN67L8A6Ks8Vefsi608gqYQP&#10;geADWouI2GZwoVZAhIAiRunbwXu0grop5f+TwNO605GqLLjZbbm93bFuG7SKKAtFWc5+6EREcO9d&#10;wC0AyxIXJQfiBg8RDvsDWmuaRkTrJBHQOu/pOwG4KP15Ha20wjlPUdcy9q23hCSAXKUESFHXteTm&#10;sph2hpicTh3d8YCfRh4/3eH7UfbszjFMAz4ETscjfddRVQLMfHh+ousHClvmMVaACj5GfAy44OU5&#10;hZccxexyvd1tKcsSFDjnJBfjHEVlidFl124t+ZsYCd5jC0uZx86ykNy1MgLOmZ87PT/v+ed//h3/&#10;+//xj/w//+9/4+PdA8d+wMeEj1Hm7ZQEumYLMAZbVtgMWhbgpcwLw+jyGJdAxSVvURaFAJXcRIoT&#10;TVVSaMtmtaauS6wBawXEKBCTvL9JBpLkYIoMU1w1LauVzE/ORwFYJlhvNox+omkb0AJJ/PyMI6+b&#10;CovSpYwHeQ0+jiPPz3ucc9jSZIi0QG2bsmLsOqYMxa/rlvVmzWq7FoBCVWf3eIG8Vk2dBc6y1oxR&#10;IFIiZh+IIVLVteSpg8cPA8F59ocjn+6e+O4PP/G8P/H4/Mzj8wP94OjHkUPX8fy85/7+gb4fqDI0&#10;0yekvXgBdSqdgfZ5nCMlPn68Q2vN3/3d3/Gf//M/8Ff/7tfc7HYYrRlHl4HOiWh03jLJPqTMOXIf&#10;Bb7rY0BbQ900+RmQI3qPMkpAfRmuYiDnbSNaJXlN0tRlndeNlqQMzklONZkCXRYZ7xgz8HtkmibJ&#10;/x2e6LsOYyXnfTweeHx44Pn5icP+mf50wo29zJ1K1lU+TrIG0yYDnyIEj49hgXcXRYlG5UFNILQ2&#10;5yy9cxwPz/THI8F5UghE70jRk5Ks562BqioorEEDFtDIMaQgEKQQooj/988EN1FaCwSiGwkZWqHy&#10;fkQpyY0xQ7UUqOR58zdXAfw1rnGNa1zjGte4xjWucY1rXOMaVwH8Na5xjWtc4xrXuMY1rnGNa/wb&#10;Yxo74LJj1WsCaOBPhOvn7zn//0tF2y+LUc/d2S8VeF5ykp8LZC+99uV5zE7NLz/vs1jMvHAi+3wu&#10;l4qPvyb+/uK1F/5/ee8FUfR5keyluFTUff6+L8X38YvXz9fqL3WHvyTavnSfz9vJ1+73a272lz7/&#10;vLh7cUk6gye8BDWcn9ul+/JaXBIV6LNC43M3tZcF4y8hAeeveXmur13L8/O7VGR/SeB+6Zhf9p1L&#10;9/Nl35jfMwvY5n/bshLnlOyaI4LbXFCUnXdE8M1SbDmX4J8fYyL9yf1TucDaWvtZFK8MdSWuzIvL&#10;SHZckttqCEnR9QM//PgjHz9+pKwabm/fYCvLOE7ElChswXq1yoWD4iZgtRa3aRJvbm8pqwptjDhN&#10;5KLOEKXw3nnPw9Mzp1OXBTxSsFZWpbhazoAMxDn97u6TOFiUJXLL1GfnwnwdXPCLs2WKkRCzE5bz&#10;zEKBpAwuRPbdgeA9MUa26xXbVZvFWZ6hOxF9RHga4mS6zkJTm12YquyiHFOiH0QkOIUIytCsVrTr&#10;DV3XcffwgHMRW5RsdzfZDVwKW4pSnNytzY7nWXzVNA1FUUrx4OzYMY1M05gFouKcFkLAFuJ+G72X&#10;wprTkeHUU5UFdVVlsbAiRBiniQ93d3y8u0NpI07wlbhnz1CG4AORyGrVstluWW02uBBIMReHFpbf&#10;/ObX/Pa3v6GuKo7Ho7jjjI5hGDgeT7jJsdmKiDAleHh8ErF2go8f7zgcT4uj6+52R1EYUgi5gIdF&#10;IB5DWAAQVXY5Rhs+3n3i8WnP+2++AW04njq2NzeEmDgeD9RluYAlYoxM4yhtZnHzFGFcyu6m2S8a&#10;jbiOuWkSqEt2DZtd48V5TWPLEhcSx9OJfpxAaZwPjJMjJnGxTgmC97nf2S/GgBATh+NRABCliOK0&#10;MUyTFMTubm5Yr1fiZmQNhdV888034jjrHW6aSGkWs4sj0vP+wNt37/n2V79iGEf6fhCH8dWKuq4W&#10;4U7MIptpmhiGkRilEDIqhYsRl9uwCNiDuBghUAEfJu6fH9CmwLuID4F+EFftGBK/+913jIOnbTeg&#10;oO973r1/z2azWeYMHzwJxdt373l4eGDoOk6nE7e3N7SrdhEXzi5bMUQZX0x2KrRWCq4TUng6uUX8&#10;Z22BLQsi4ohVZTdyld0uFVK0Jia5iaZuuH3zhqKq+eH7H8UNx3uOxxNN01BWpYxJhaUsLeRy2a47&#10;cdjvCSEs85M2GvI4WpQVSmucm+hOJ+rSZncYTV1XWC3XsyoLnHekFKhtQWULjFJ4FzgcOw7HE0/7&#10;I4/7Pd0w8MsvvzAMA01TU1clyXuIkaosSDHw/Lznxx9/pKzqDByY3cVFQF01NU3bisjeZ2FBFqYu&#10;bniFXL9pGoGE8xNKG7QpiIhAvqgqqrqGLECf3epA3MtRuZ2liLECInnaPxGdFM+64PAp4UNiHCZS&#10;FJfgWQA/FwCbDEtqVi1lJaJNF7KLcBKhqzhpShGq0pa6baTYHMXz/pnj4SQOzcbk4lcZB0IQIEFK&#10;AiKRcTJBCuICX5TEmFi1DetVw+12x/u3t9zu1uw2G27WLZaEJeG6nrtfPvDHP/7Azz/+wi8f7vn5&#10;4z3f//CBp6eDfJ9z1FXFZr3GaBnbiiILuJXJ7VIcnFUKKGIWXfeomLDZfc2HlK9zFhEVBVHJ/OCd&#10;F9GbLdCFQGpUds4jiTAmhsDkJgHIZEek6EN2wZQfrQ1VWbJZr7m9vRFnKSAmASV8++tfY8uK1eaG&#10;3Zt3lM2a/anncf+MT543b9/JZc4icDeOhOy6NIt1EgoXAjGm7GgKznm6rpd2//TE49MT+6c9fTfh&#10;XKDvR3EJHQemUaAeAmTQJK1FrDNIQak1GqMjJCksjX6SotncahSRFBxhGhn6gRhDBvQUjKOjH3oO&#10;h4OIGHOhfgqRp/2eh6c9j4+PGc4Dz/sDXd9zOp04HY6M07SsxwginBCxe16LWYGszPd7nrddhsIY&#10;rTMMI8N+UJiioN1s2G527LY3rDc7bt++Zbu7oSoFalIUiqqqCSHQdR0xRoGKuAk/yvkbJW7kOiVi&#10;Cvk4IzEm/DQxdCf+5Z//ibsP9zx8euLh/pnD05G+6/n08Y6nx0+8ud3xzTfv2KxaHu/vufsg6wml&#10;Ne++eY+2n4VBSpm8Fs3jQQZ3iBNlSV3XFIVAYCLQDQPjODGOs5hAiUCpKimqClvUFHWFKSuq9YbN&#10;7g3tekdRVaAikxNh2jD0xBAYh55xGARMgGK1WlOWFeM0cToeBD4EuXg6X/O50NsHvJsw2lDa7B5n&#10;FN5NnA4nvHOfRahKs1qvRCBUNwJ0cI66FLBQXdfiVGdkD9Cu16w2W5r1ClsWjN6jCwFaoAuSMviY&#10;CEnufV03shbJe4jVek1dicg+RelsSmuO3YlTdyIAdbtC25IxJAKKZDS6KMBofEq4lAgREhqUQZaf&#10;BlWUxKTwyxpYrseHXz7w4w9/ZP/0hALW6zXWFtRNTVVX4qzmPUU5CykLEfVll2PR4ssY470jBsc0&#10;DEzDuIz/xsqYNWXw0T/813+dA/wwdF/dh341f3BBUP6acPvlXvu175kBgOd78pef+9qxfe11L93W&#10;/5zj9qVzuZR7+mJPeSYsP9+Pv8x5XALRXboOl/IE53tW9ZUczSWx9UWo3oX785fmVD7DcS6L6792&#10;n157zSWwwpdt4U/v77kb6KU28BrI4VKu5xzwde54/jKv8Zro/bX79fK18/p+/p65zb92bebjuiSE&#10;/3MQg9f+ft72vpYHmo/xPM91fh201p+BBq+MGRfzQlpdzP1opZe55ct7xbJulnyGXpxsjc5ANaNz&#10;zkHAUGVZZQDSZ+BozGs5Ad6JsHQWFy5chhdteoZ6zZ8hbpvFkoMqikJycxkuRnYYHqeJx/2eH378&#10;kZ9/+UDbrrJgrBRxOWqB+ixtWUMIiXGaGCafBYBG8kDOi9s74noNAuG0C6xRCXzOe3GytCqLodPZ&#10;+Co/KX4GRCZYnLRFiK+ym7UW52Yjrr9pzgnYYoFGkgRMlVKkbhqqtqGoSlwI7G7fYmzJ4dRxPBz4&#10;9tv3bNqW0shaTiv5zq4fGZ1ns1kLFKcsl7zGbnfDZt3SNhVNVVEYtQidVBJw1CzUHoZRQDxlIb9L&#10;CWVUhiLI2mVyIx8/fhDokNHEFHDeMYwjY96fa2OwRSnOyGW5gPhCCFn4bwVSFkRUF1J2LE0J74KA&#10;/bS0rdLMgKLP/V7gXAXdMLI/HOTeACavr1x2pLfGsFqt2KxXeOc57A/iLusCPovxnfPL585tWylE&#10;JO+CiF5TWpxWY4wC+gHKqmK73bK7ucFolWGGYVl3JKUQg169PDWY887z/tNmV9oUYgaP+iw+D6Qs&#10;ADXGsFq1hBgF1mBmfFP2V1YQ83uLnP9x0wSkLGiX9Y7WWtaqKYoIP8MJ57FxzhWnJIDgEBPGCBjU&#10;TSIyb+qKcRo4HvaM4yCwtkqAcE1TsWlrqsIS3STCN5XwkwCGiOls3MvCbmNoV2usFhhCkcehGAVa&#10;5xdn3UBIEWMNk/OEkCAmgncMY8/xcOB4PKKtRRmDtiVtXWfxsHxfCJ6qLtFW8mIhRLS27PcHuq5n&#10;vVlLPriqM5SqRCHQB+nHFmMUNvdv5xwxRNnvp/R5TZpz0dYWhCj5r8k7rDWs2zbDrixKCehTfhzv&#10;3r2lLK2AUbObuMkgUo3i6fEpt/Mi52RlL4UiQzBzu0iRcZq4+3TPOArQbRxGxmlinNzSNuqmFXBd&#10;WdG0LVobumGgaVuKohDgSC3wiMPhiDaa1WpF01RowHuf4ap5r1WWpBSZponT6UjfD5xOHU+Pj9R1&#10;xc3Njs26FWBWdrDPGQb8JAA4N40L+CLO7sbTKO00RlApAz4tCc04BdIsps/gyoQSYbz3GW45AywF&#10;vOhzvn4GG6Q8BstzO4HBlKWAROY9EFozThOH45G7u088fLqnP/U83j9weH7GuRFjjOTcihlcJvN0&#10;UZosYBdIUJHF7Al4en4moqhXa3xKoAx1vaJZb5hi5MPdJ8q6JhIZh16Am8Hz4eMv3N3d4caJoRvo&#10;ewFtGm2WNVPMc5YtCpqmpmkkN+syKNDOe38lWWnvHc8PD3z3u9/zyy+/cDoc0Vrz9t17yXPFyGaz&#10;kTawanOuKQh0IOe+nXciyFYCe+nHidE7ElBmB/WUIkEyp/IsIueLqrIEFNYWRMj3iXxdBdRW1gID&#10;UFqTlMALZlfy46Hjn/6/3/H4cODYw8PTie+//5k/fPc9+/0zx+NBxpu2zc9Csjs7kJRCGYOxhTw3&#10;ydesrivKqsRYk58nW7zzDH3P0HWoObeCiIXJEJWQAaIxJryPGbos18EHmXemceSwP9H3Iz/99DPa&#10;GN6/f8/bd++4ubmhrEtWmy0+yjMda8XNXhkBgxZlTbNqM9BIwKHGWPpx5OHhEa2tAESCJwZH352Y&#10;xgE3CUQhRMlnRjIsJUOP5uczKmWnci3wmuCcPKcoLFUlbuXOjYRpotAmAwNbtC15PpwYxpHBDXjv&#10;GJ0AMOd+nVKi63qU0gJDJsgcFmUsTCrio2Mcew77A0Zpgves2jVt21BVkpferNcUxhC85+eff2YY&#10;xqW9FFVJ3awoq4aEZpomEtCuVhRGAB9t3bBqGqqyJMaY75n0XVnHRoHhKDBKY3W+1ujFlT0lmTON&#10;FeG5ymsgk+dUlLTPEOSZzeT8Mn6nlOi7jsf7R54eHzkdDoxDzzQOAoNK8rTIO4d3TiDUGS5BhifP&#10;27B5Hz3DrsoMHSfnQKah43Q4cDzsGYYO5yasNTStnL+1AtLpjgcOz0+cDnuBTvcdwzDQnY7y/c4R&#10;nUcnUDGSvMyDZQaajE6ebaSYMEqAMykEbq8C+Gtc4xrXuMY1rnGNa1zjGte4xjWuAvhrXOMa17jG&#10;Na5xjWtc4xrX+LfGLICfQ9ws4sWi59eKms9di14T4s4FmF+ItM6cpy6Jmf9cAfhLAf15vCzsjReK&#10;py85L52//5Lw/vy1lwqevyig5XJBe+JPxezzTwzhi+Lgl0XTrzmGzYXE899fXo/5My8Vmb90nX/N&#10;8f61guaX77/UluZjeHktXisyfnkeL4vO9eJgI9/x0pX9tULql695rTD5kjjg/PhfcxI7/+5z0f7L&#10;6/nynl5qf/PrXvaFPwcoeFmQ/jXxxeyma4y45qKkKM8YKQqzubDZZOfQ2fU75aK65T7PAqPsrRhf&#10;dQtMi6PZ7FgsRdaFFBEZQ7aVkKLoLMZHK4Zx4NOne/7pn/4bp2Fks93QrtYQE9M4UtjZxTNilcJq&#10;xel0xPvA7du3vHnzRlySYsqu2OJWbo2maVbUdcP+cGSzXqNJNFVBWYt4VCGFoFGU1+z3z3THo4i6&#10;s5PCct2Tyk7z2bnJGFKEYZro+zH/XoPRJCUi+H7sRTypRCTc1tXiimq1yaI4RUjZDe3sfojTSR5T&#10;rWGcHMYWPDw/40KgrkW4HEPk0/0D/TCC0pRlRVmW1PlPKeyepGjRibtVWUlxa1mUi/tTWZTUTU3T&#10;Nll0ZJmcwxgRKhZa3E2kKHLP89MTQ3fim2++zQ67YSnYCjFw7Doenp5RxlBnJxtr5Z5PzuHcRFEY&#10;TqdTduJSHI5SaPPmzQ2//tW31HWZi4ci2hYcDkecEyHlMA50/YlvfvUNu+2O29s3bLc7xmHkdDzK&#10;nAQYrbi53UmRkhbh39J2Y8zuP3oR5Rpr2R9P/PDTTyhtqOqGd+/fY0rLqR/58PEjT49P4qpT1eKS&#10;pWAcR7quE8FijBgt5zZNk7SjszF1HDvGcSSEiRgEnCDiPkNZNxRlTVSa0Xl+/PkXpHZf4bwX0ZYP&#10;KGO4vblBaY0Pck1ClGLOGBPH44nu1C3zknchOy8p2nZD07ZAxBhFU1mUgtWqAaRAOPhICHEpxrVl&#10;SXfqeXrec/vmDbubG5SCvj/hwsRvfvMrJjeirRQxi0vdSNf34lSuNKYolvufkogtuq6jKC1WiyAj&#10;KXGKbto1KYlzc1VVhBgoipIffvgJkmGz2eD8xP6w59tv3vPu3dt8nfP8lQXjfT8wDj2KxDQO1HVJ&#10;TGFxDk4h5iJQKZIz1mCLQhw1Q6LPBf4qCx18CMu4SXaXE4G5KE0Ka7m92VIYQ12UWfBqqVctH+4+&#10;cTh2ApeYHE1b07Yi/t9sVhSlZRgGKcrzgdNJAAbiYGbyuH42NxlFyI6Db25uqHLBpjVSuO4nKdwX&#10;0bKIJ+Y5zvnIOAX504mj3nq1wWjL5CbWq5btZo0fe8rCUFclQ98zTZMUFuc5AmVykZ+nLEoRnEwT&#10;wfks7BQxpzGGdr1aHCJDCPjgUNpw6HrQhoQhxLN5PVudyrxHbpvijKeXsVGcjYdh4vMVUgAAIABJ&#10;REFU4Ifvv2d/2PP4+CTF1KagGwZSDLx/91ZEL8ZkwQIURlwvUZGiNNha3CKTFglzFGOdpUA6KRHe&#10;V01L1bRMzjEMIyFJESm5yLjrToxTBqKgxNEKKZ7UWlFVBVUl4/N2u2O1XlGXBUaTXYdApUjyHqsV&#10;KkWeH5/5+adf+ON3P/Dzh3se9yfq9RZbinPT7e2Wtq6oc1FsCoEYPOuV9POUXc5Ka+R7gmc4HehP&#10;eyngTSkXfReEEAV6UhSUdY2taukH4yRumyEQEWfwkF0hRVQycjwc8G5k7Hv8NDF1PdMwolBsd1s2&#10;qzVFUXA4HFBSqU0MiaqqqcoKkPHMR3GFtGVNVbfcvn3HX//N31CvWobJU9ctKYoYqy5LmqqirWvc&#10;5DicOu7uH/jlwyd+ufvEx7tP/PLxjk+PT7TrDdpYfvjxZ/b7I6djzzA4ut5xOJwYnSOkxDg69seO&#10;x+c9D897XExEpZjGwDTNru0iuk4xME0DRovjtwjw81o6rzknJ0XQ4zCyPxzZP4vAfRwHiizON8bQ&#10;NK0AQTLcpB96nHfLGK9QjOPEYX/A+UlE3lqLuxOyZm6bls1mm92BMyDAOY6HQ3axkwL/uRB9LvhV&#10;SrHdbKVtFiVVU7Ner9ntdty+uWGzadmsV7TtivV6w83uhqYSsYgfRymc1uKSmLIb3Cw409lB07mJ&#10;6D06Jd6+ecd/+Pd/TV2W/PV/+Hf8l//yP7JqG25vb3hzu+NmtxGwSkxMw0SIiaqpaNer7DqlRTSl&#10;ZKxXWjP2vRT69gMhRCk+z9c2ZXjG5MMihggJacPGULetOMb5iLKWZMQpNySFMgUxRaJ4zzGNA+PQ&#10;EbKrFswCjWWpi1KJEFwWG4kgIZEwSmVXSfUZHKEQUU12Zo4hSJFxzPcoCwvGSVxOTWHRVgQxKIW2&#10;GlsKqCGSRMRkLaaw+ODFAU+JKyDzWMYM+NAi3k+J4CaGYeDp6QnnRThojIgiUXD36Z67T/d0/cTh&#10;2PN86DiME4MPoA0haaYQ8QmmmMXvSpMQd7CUHcLELTct+zznHL/7l3/hw08/oqJnmuEQIbDZiAhe&#10;G4OxArvS2X2zsPK7lN3fQ0gZwCOXNoa4OCgaYygKEVqhLdPk8D7yP/xP/8u/Kr8y9KdX92Bfc39/&#10;uRf9c47xL+Fvr+0Xz121X7pTf+39IYQ/615+/vuvxdcctl/mks4F8zELSS5B9l7mI/4cSODlObyE&#10;BwLZCTS9und/mVP4S/bdl/INL4GQl4755T26lF97Ldfw2u8v5tdI2SFcRGeLUHq2mX3lM8+P7TxP&#10;cun+vMw3nucEX97HS8f8Mge3iLnOxOOXwITzsV2CIrwGlngN2Pi13M95G3wJ1rzkYP/yOF+2/c+5&#10;rc8/Sp2BB2cyTXbFPb9P83u/hB7M+b3L4MXz85xBheJ6brJoR/bnthCX9qIQiM4MrNLa5MOMWaAr&#10;Qj4lVrgXr7XK7vDzd85i20UMbUWYqJXsWcoyi4KVIiSYgufT/QO/+/0f8DEJcMjI+8rshO6dlznZ&#10;GEbneHx6Zn84oU1JUVaLM33IbuspQcyQQ5vFbSEEpkEgRdpAWZeyj5zH0Yjs4/LEHqNf7tHp1Mt1&#10;y3BJGWNMzuNYtBJ30UQW0mq1XJdZgGmsoWlbmqYhKYFDfnp85P7hkbIqeff2Dau2xiYPyZMyTGty&#10;AecCt2/fsFmtiMFTWsv7t++52e3QKuVck5Lj0VrAaPm+Ka0Zpomnp2eqqqQuS6wtSfpze52F1H3X&#10;8/HDz8Tos4hXCRAri/+b1Yq6aSjLmqauKUvJ8c2QOZ3vv9YzLUHE/9JQtHxvHpdK+1n8LvvbuMAc&#10;+kHAe4fDicenJ5zzNLNjtfMM44A1lrpu2GwEdnc6ntgfjkzO5zWIwDFDCHkIlN+VZclpGOm6gdPh&#10;hALqpln6e4yyTyqySFrWaU6AAjHmkVZyHVFUmqA0XizMlz4g10L6k3MT3k0ZyKezk7jL/bEQ2FQM&#10;nwELkKFisqaMwRODF2d6JyJCSJIvyHmQGQZcFFbysVpEzLLml3EnBJ/Fbh3WliilOez3fPjlA4rE&#10;+/dv2WzWPD48kGIQmGQhMD1NRMVIVViMSqiUsFYgFWPXCdCgzGLSPNpZK9Cmtm0WMe4ChsnCzFkE&#10;r63CVhUPj898vLsXaJWK1HXF8Xjil59/Yb3dUtYNXd9TVzVVZalrGSN0hlrIWFYSIxhd8Pj0zKnr&#10;KMuSbhjwKQkwsigWeKt3AkGTfV6UfF1Si4h2zt/FlGTPXAoUrshQKh8cwTsKK4JP8h7OuUkAayry&#10;5s2bLDYNGKUp8jgYQ6Tre/7xH/8vhnHi9s3bBeSmlKFpKsqyWMbzEALHw5HHp2eIsucqMuxWa0OI&#10;4kysrKVuWtCKqqnZ3Gyp1ytUBq965/Be9vQyPmmapsIaiw+OmKFy0qaKZe713tP3PX03EoL02RgC&#10;bV1iM6TTJ1mfa2MxWuOniRRCboOyxzWyGcoQOSXu7wjErigqQQLqeS7I368lN++DHLMtSgFQZOiE&#10;iFU/P09DZVF6YReXbW0MRXYbn0XPZVNjrGWcHPvnPSkp+m5g6E9Yo6mrClvI9RRAnKVdtazWqwx4&#10;mQX4+Zy0kjyQtZiipG5aVtstN7dvWe9uqOoVphDX+G4UwOgMbo4pcTgc6PseN2awn5F8j86Cfuc9&#10;o5uW5zdFWVAWhhQDbhzwbkIryUuVRQbYKiBGEa2i2e52/Orbb6ky0KGqKqqmQSmV83+Kw9Oeh0/3&#10;6Lwe0tZQ5rxWUcjcW9c10QdWTUPb1kzjIPcaCF7AboW1GCOAWGUKlLGgDVGb3HZLbCl91vuI0jbv&#10;50X0631AKc3tzZv/n70365Esy7LzvjPeycyniMiszGp2k2w2CfKBhARBkCABAqQH/X8I4IBmNas7&#10;xxh8sPFOZ9DDPtfCw8o9srpf2zYQyAwPt+FO556z71rro1uvqVfXoAxtu+Lu9pZv3tyx6hp0ilQl&#10;DG8JMA45SviOtae+S1VX1I2Y37WV8OGcJcxCQk2RIGYj17PVCk0mBxmHZe0t57Euxy0XgHfOiXkS&#10;Wvvx2DNNM/04oJ2YyLu2wVcVN7c3tE3LMM3ElE9U7RAhZLDeYStL3TS4usL6CmUsVdVQV20ZuzTS&#10;ikn4SsLt6qqR68UYlDXEnAghMIbIOI7l2VkkRblXuMVgnzNX6xVd29I2NdYqKm/p2hZvLMMwERKo&#10;8uwkK8U4T4zzyDBMMt4aS9utWK+vscaSYqIfRg7HPcejGK374UjMkRADw/HIfrNBA1frNauuJaXE&#10;p08f6Y9HdrsdT0+PHI89KSWstVSu4u7dO5rVCl3OHTI8bbe8//AB7yUcVKEwQC73TqHcy7iulIQC&#10;GaVLcKvGWkPlXQnbkPt4XTVyf5tG+v5Izkn6CllWXE1ds+o6qrqhaeoSriKhyaBK79JICMo0MfYD&#10;+/2G7WbDdvPEcXdg7EeGYSjjm1z/KXyeCyxza1ImlO0wSmGULsEkEnKukflfU9cng/oScqW03CPi&#10;PLPfbD8HiU4D0zDw8OkTD/f30jdEkUKUcOQYmafPva0pJIZpLvtSAmykz564++v/dBHlXOpSl7rU&#10;pS51qUtd6lKXutSl/tnXxQB/qUtd6lKXutSlLnWpS13qUv/EGofPAu3nYknnHCGE0789/+/y/8/F&#10;yl+jgJ2buBcz9mJMX8TVzw3yLwmEnxPpX6rz7wP8CUXrnPD1mtD2+We/RPl6icB9Xs+p2M9fm18w&#10;B38WrKUXBdm/ZWY+N+V/jXL1vJZj8DxM4Pl7nr/Ha/V8fz9/7W8J4s8F4S+950v7fNkvy2e+JHp/&#10;/v/nxPZzkfS5of0lYf7zcz4V6s75vz8/r1/ajpfCF/6cbf/afn/x9cW0nU/7uZwj5bz8Yj+wXL9G&#10;aD7GnIxPxhgR0RQBsrUWX0gA2hTRGJ9NwkaJ+CLzGh3t2XihTCE9OVQRLLtCoDbOFuGxCIGNk9+Z&#10;g1CHfv75F/7wx79jniJ3d2+4WnWQAt5qjBLpqlHmZIBW2nBzc00Kgf5wFNJIEas0tQhOvPOsVisx&#10;JmWhyGcK5SpTyAoiRPbes2q7E81ea32C5ykgJjH560IlXgzxh0MPWeG8FzyXtiQ0cwrEmOi6FZWv&#10;MCghBSsRV6sM0xw5jhPHvkerhNJFOFVE76oQXbfbA0+bDcM4MY4iupmnkcpVIs7b7nC2kOsz1JUI&#10;MGMhk+iFBhczc5rlXDCm0NSESqa0xtdVORdEnGOMCNHaWgyGKJimkZwS/eEgwj+lOByPjPMkohyj&#10;aFZrNrs9m6cn2rbh+uYa7z3TPDKGWY6/VhwOBzabXSF5Wqra8+3vvuXd27sTsejm5pbVek1MWcz2&#10;MQjdaJq4ubnmL//yr6iqirZtaeoWUKQcqbzjr/7VX3J9sybngMoJX2hX0zSRooiNtTE4Z5niLNQy&#10;FB8/3rPZbunHkeubK+qmZbPbczwO7LZbdk9PQh3S6iR+Xu5zGRiGQYzRZRyyzmGdJRdxUAwT0zgQ&#10;YxCRbEyyfYhRPGb4+PDAHDPWVWJkjokpBNn+EGjqmq7rUMA8z6d7LYgJfpwmAJz1J1EciFnCWEOI&#10;M8Nxj9GwXq+BRRitmKaZcRyFilRJUEJV1+SsQClu39xRVY7VesVq1XB9fcWxP5TLRQhDzhaTnxIz&#10;cdXUaGOYg5BXjTFMYaKua7q2xRpFinO5vmdShJgTV9croVMZyzwH3v/ygdV6jauEYrJer6mbinEc&#10;CvU1nMbrUITupMg0TSIGbDzWaJw1eGexWjEOvVy7aiHDBhFhF+LKMmbFFL8QCo7TxBxEPK4UxWCa&#10;6ZoGZ7RQcAodLGf48P4jIMb+phhMK29PpO7j8UBTV2JwGCdizgz9wLE/cjgcOfa9jF1FXz+NA03b&#10;cHt7i7VWzqM5EOZAmEIRFYtJKOYsptQsosqq61jf3bFqW/p+OBkN5nHCWcO6a4GINYocA2EW8TMK&#10;MUZqMTikIGZrrRQ5StAAMaNyJAYheeVFlG+KQZYESoiPGE9MEGImxMg8T2Iw1s/nLst8UQTOKSeq&#10;Su4l2hg+3X/i/v6Bh4dPbDZb6m7NEGa0VhgNN9fXtI2IFrXSeLsYNEQnnUGuNVujTIWvGnzVoI0F&#10;JUJrax3KGEIxzc4hiBmiKqR6hVCvkwjUQ5kHhxiJWRVwjxAihbrki3nDkkk4a4QSpoTco9AohFwv&#10;IldPyIo5KX73+79gdX1Nt+74/vt3vLm7Yt01cnxSJJUQmKryaCDOQi3XCpRKxGlgPO6ZhqNQzKw+&#10;Xa+LaWIcR7IyrK5k/JsL4SflyBSiMM5Px2ss15qISsM0MhwOzMNAmiN1U4u5uq4I88zm4ZHj8SDG&#10;7P2e+/v7L2bZYvwOQtDMmTnMeG9oV2vmZDgeeg77AzmK6LNtGq6vr2m6jm51RUSjjGV1fYvShrmY&#10;hTabLRnFu2++xRjL1dUtN7dvaLs17apjfXXF+uYKXTckNAnNdnvgw8ePHI498yzk9v1+x9PjE9vt&#10;jnEYAcXVzS3rqxshdSkJ/anqhqpdYcp2hJN5QM5nZ1wJHxCDgMzllJinQ0AbsYwYZ/BVhTViIJvn&#10;icPhwNAfqKzFGiFlpRQJZWxaTBQxCm1woZIuARC+cvR9L/twMVbkIoyvPca40zlsraL2jlXXcnf3&#10;hnfvvuHu7o7bmxu6tmbdibCYZU5NPpE+U0qkKNew0UJH7fue43EgzCOHwxN17XBOY61GKyGM5RyY&#10;xp5xFCG1dQ5lNaEYqkCTlzmZtcWoFKm8Z7vZMgwj8zgxDWOhwgvxtetaVus1TdfJfaWqCxVdyz12&#10;HEFDUrIPMxDmwBQiWlmMMrRNQ+0cliKIt+5kfNdGQjW0hq5tcWV+rZSY46w1J4Kj0VqMYEXcPM8z&#10;KNlnJKirSgzdSnhzuvy+rK91CQQSy/fq6oq2XQnh0himaeK43xNCoK5rVqs1KUJKxYSOjEnTPHM8&#10;HOmPPTHMQnqra6yx7LY7fviHHzkcDuwOOz5+vGcYJiG5a4+2FR8en9hsd2JyT3AcRvpxYo4ZpQxo&#10;y1xo9blsy7K2yFnWqfvdlp9+/AcqY3BWQrrImf1+T4iFklv5QjvLn+8JSqF0mcMqTSzzpIysRWQd&#10;XMbcsv9zzqAt+70EzPyn//P/+Uf1V84N8F+jh5+vuV8LIfyawfs1Uvnys/OQu5fW+efr0qVHs5g2&#10;XwscfKlvcv4ZL4XOfW0d+2V/Rp9Mqi+R5H+rB/CaWf85ifq1Y/HVtfazff9SGN95r+P5Nr3U63rN&#10;PH3e9/gaef1rPZqX+ikvBS3yrHewXEOvbf9rxv8/p4/xPPDx+X457/udhwWcf9ZLPZev/fz8PZ+f&#10;918zuL/Ua3ypp3R+np+HRT7f5+ff8bXz+Mt9yql380Jn7U+27fS+z/67/N7XjqEupG1ttMw9rEVp&#10;U8zItoT/6WIAksAvbQvlshiGv2iKPtvuL6/hz9T5L46BUhgnfRbnS0hiGZ+FdmqhBA32/cg//PAP&#10;vP/wgU+f7un7gdVqTbdqTybpTCYGGesPh57tdk/bdlTWopFeCykTplnmW9aewhqttaQkJrBEpl3V&#10;Mn+PEVWMR3MMgCpUc1l/NE1baJ6cxrClO2eU9Oq00iUUSMJflPocJhFjEMNnCRkQc5rjabuTXkxV&#10;s151rNqGtvZUDuI8QQh0bcs4R/aHI9M4okh0dY0rIVddJ/fLGKMYjsu6a+npKGNJKB43WzabrRjP&#10;vadu2xKQFggxYq0rzw3EyLvQSMVoKevLytc0rRBpnXNUvjqdQ9M8Ms3T6fw1i8FUI2voLMes5ACd&#10;zGzGiGE3hMIMzhLMN44T2/2B9x8+EmKU0KpxwljpCx6PAyklKl/x5s0bxmliu92x3x2IJ7ItKG2Y&#10;Su8PwFgxFG53B54eN/zyyy9YY7m+vqaqK3xVwgyUwmohz0qvQda+MYhR2liHUoZ5ThIyWVXl+5Vg&#10;S7NQe8W4Npf9iRKjtrUOlYRKvxg1l/N06VHLOZaIYSaFuZzbz8YaLaRt4+wpmDSDENKNLoF/8v2X&#10;c3EJqAxhpq4bQgj84Q9/YOh7MT0aw/pqRSKx3x+kdzmMdE0jRngyzoqBP6WA0pnKOvpjL2EZpcea&#10;kZSPJQTgzd0t1mhyDkJTLj1tmfNLD804xxwSm50c9ynMEs61XhFTYhhGfv8Xv2d9c82hPzIF6dl0&#10;q9Vp/a2UrBdCFLPeNM8c9gfmOeC8QxvL4SihS4fjgaqq8d6z3/eyTnNOzMtlrVZXdQlekpBYXUKd&#10;tHUY46h9RV1XQuCuK2pfoVEY1ClsdhxHlILVakXOEactVktPPgPjNDP0PT/8+CMxZt6+e0fdNGUc&#10;UeWYyX3WeXfq93tfyVwjJ6yxsn1lHWOsFVqyk35riJG6rmm7FucsKUY2j0/cP3yS8E5nubm+oq4r&#10;jseD9JLLGk49C7he5pMgdOmqqnHl/JuGkZxTCQBDAlUK2TnMoYS7SeDmOC09GwlQKHdd6WsAbbdC&#10;W482mpApxvUS5iYn+Yn4rrUtayR57wTlmvRCui5BZBmw3mOM9DNM6TsprTFO7g9VVVHXDd99+zuu&#10;1muurtayHtGy9mS5j5ROlS69MTG8ptIekv6a956mbehWKwmBURrrLE23olutaLoOV4kJO84zYY6M&#10;k6xjU4zlAwzW2dILk2s+pSTjSRDK/TRN0t8u47/KEk6hcy6m2x4U+NKbaJuW9WrN7d2dGMWtlZCK&#10;1QpdAhaWQLH+cODTh/fklPBe+g8KhAY/CjG88pX0QKeJYb+H0ieUcAMhv3vnToFolH2uCo29qmrq&#10;uiWExOPThn6ccF7mBs46tDIoBW1TcXt3zffff8u/+uu/5D/8+3/Dv/+3/4a/+dd/xfffvuV339zx&#10;7s0bqqo+3ddSlkAFVfqBzjrp0VuDMyWoRSVUCVFLIZR9L6EhxkqANFqdxuIsDRQJck2xhOsqnDMY&#10;LcHHlHG99hVd2+EqL4ZiaZBgjPSGE5mqacR0HDOHfuQwDtJLjEGeQ+x27PZ7pnHGVw3WyD5xdYV1&#10;C4lc7lvWVac+ZUbGiZAyc5xP99lpmpjG+XQv1iphtazPpCetyixG+jiV87S19PSHaeL9p48kpctc&#10;Up4TDf1EVTc4X5EyjNPEME70w8huv5fnRsPIOEz0xyPzOOFdhU4SAHizXnN3c8ubuze8++Ydzll+&#10;+uEHHu4/SXikc7RtByiGY8/+cODDpweeNlu22x3Hw4EpROlvh0jXtJBKr2UaCbM8y1JlTiynocJq&#10;S+WcENKNzOFMGe+s0XIN1xW1d4R5IiXpf/tKnj2e+mxlnF5dX7FaXdGu1qeQlGmO9OPENI4c+6OM&#10;UTExjTPTJM8gpmlClWtJKXl+WC/vX8L1pVeUSiDEVEKKHLk83wrTVK41X4z85hTWmFMunznR73bE&#10;aULnRNfWtHVFmkdqZ3FKQjalrzRy7AdCShzHkd3xgDIOrS3alPnPNHE8Hglz4Lt//79cRDmXutSl&#10;LnWpS13qUpe61KUudal/9nUxwF/qUpe61KUudalLXepSl7rUP7HGItA+F+Kei3FfozCdFmZn1KeX&#10;fvdc/BtjfJF29tyIfy7wfUmk+hI1/DlJCDiJiV/b1vPve/73l4Toz+slwbN+RQi8GLTO31sr/Sr1&#10;7TXT//PPf8kI/hpV/LXtey1g4DVz+Llw+mu0rJeI98vfXxIAv0asX47hS+fU186J59/x3ATw2j5b&#10;avl+z8Xy59v/XOD80jl0fn6+dq79iQD4hWMtL+BE+lUnApg6mdIXHnt5FaC+OCe/oH8Vcq0xSsSX&#10;i4BZa6xxWG2L+FZEMkJ9ENKLVp8N8BkxbuXlnFQi5FvI8EIBU5+/UaH1Gq2LiE3IyNoIAUwbhXGm&#10;EFMqjHHFtCPE5p9+/pkff/6F65sb3n3zlrp2so+1Qmuheh/7AVdVtF1Dzpn+eBQBaREvGa3KtZep&#10;CvU2hYkUYzFNyfcdp4nD4ch+e+TxYct6fYurfBFrijBmIVobI8JFoePk0/Ycj0f6caRbrVBGRFVz&#10;FAOtQszoQl2ahYRRV2IcDJE5BvrhQCaIWKmIpEHEiiIet0yTiOBiSIXUGXh6fEJrxXq1EgHTPOG8&#10;CJ1qX9EWOqsmF/EVhLl8d/VZXGjKPlNkSGKiPh6ObJ42DH3PumnwRmhIznw2ERln8b4iJBGZukIP&#10;vn94QFvH1dUVu/2BGBPffvMt1jvGaSCk+SS0F1GWYYwJ7cTQ/O3vvqFbNczjwDAM7PcH9tsdTVPz&#10;7u1bbu/uTsLPuqq5u7lFa1UM54n1Vcf1zQ1vv3nDet2xbmvC0GNiPo3TOQRSCBwPe7RRtG1dDMCG&#10;65s3IqZEczjs6VYrqqZhDmJcVEoRgxghD8djEXCLiC8WclXfi1k5x4TSiqoWmk4s4vkQRdyU5kCO&#10;hXSE0K98VTGEmV8+3tOtb8AI1TWlxBgmQpo5Ho+kNMtnDaMYdbUI25qmxhlNXTeklHl83GCtpa4q&#10;IHPY73l4vCeFGWcMxa5QKOxyXGKYC31EBJsL6c86i/dyDmsD3mnWXYc1hjBNUAxtKIXzYqjNCEnd&#10;+gpVyGbGaOYgNKEUE9++e8s0T3y6f2CKCec9t3e3vP32rQjX2pq7q2vubu4QIf/Ize01b9++RWkr&#10;11JIzCGSo5zf5CR0tmIAtd5yd3NN2zWFfihjo7EapQ3DONIfB8ZhKIEDgTkJfd1boThllU9Eu0hm&#10;s98Vs7amaTu2uz3H3Z6bmxt8VRWjoZghm6ZhnmcO+55pCvTTSNu1+MqTUiGbl5F0oQ8Zbcs2RKYT&#10;DV4E8YvB9Hq9ZrXuyAqhD8UoFpUwU9cVbdsQ5sD+2OOqGt90GF+JYbht6IrQcrfdyjFMQmlarzq8&#10;lXEixYzWFuuFOpxSJoGIia2Ifed5IoT5ZH5YCHVCaVLMMUISGilaoe1nwnhMmXmKTHMAIqrQC1VW&#10;5b4jf0wRrdZ1hasd1sjnbnc72vWaYRxR2pCV4f7+kY8f7tls9sxzZH11Q9M01E1NVdWM80xWEliS&#10;tSsEqoqqaqnrFltXxZhihNS1XsvvKoT6PQyFVp6x3hMzJ0OnmIIUISHm9yzfM8Vwuq+QM+MwME8T&#10;qdCojLU469HaEnIgZbB1Tbe+IWlHu76WsUAl3r674fa24/qqIxRBvzGWtl19Di5pKrSGcRqZp4Gc&#10;JAgELUJVZwzee9q2w1fVyRCk0BwPPSEGjNF0VyLWHcPEOAa51koYRAgTc5hOFKKc5LqLIaBIWKOo&#10;jMLoTFN76soBcDgemeahGHIUIQSGYWSaRsIcilje4uqKqoRkNHVL065pu466bVDOMedEROHblvXN&#10;LVXX0a6vWN/e8rvv/oLfff8d33zzjso5dk9PjIc9VilSGHFa8fbuFl8J8bxatzRdx+pqzer6inYl&#10;+6VpO6yT63mag3zHGBhKeM00J1ZX1ydBPVrjnC/nlwQiWF9hrScVobS1RshcTSuGEGcwzhRS2IC2&#10;JajIOdqmwRrNPE2nMJKm6Yghczj2NHWFJhPnmWHs6Y8H5mlmGEeG47EEn2URxcZI34vZWeaoYraK&#10;UcIb5jAz9IOcL2FG5YhRibpyVEXsLh7vJNRC47jqOlSKVFaxasV85bxcP8v4Mc8ybnarFVfXV3z3&#10;7Xe8ffeOt99+y83dLQnY7ff8+v49j09PrNdXVHVNylDXXshsvsxNi4kfJIxDWc04jsR5xgCVMYSx&#10;R5Po+wO7zUbM/llCi2KMsp3TJPfkcj1aY0kplzEuncjJtff4EoIiBh8KYd3IcGa13OtymZ8VWigU&#10;wq2VY1Y3NVXTYFwl42CS0JQUZhHNRwn+sMahMDTtSu6/QM5aKKSFJnsaa1gMrZ+Dr4xzMk5pWeeM&#10;/YBb5vWFRm+MJcXAOI5Ms4jBY5hJKWC1xpcQlN99+44wj2w2Gw6HI1kpEpqqaam7FTFDP44SzqIg&#10;Zgg5SZBMmE/kyZxzIWdSgnUk/CHHyDQKgdd7CUEQUrBhmmf2uz0xRpwxxDCDWf2QAAAgAElEQVQz&#10;hxl0ubXmjCpkSLIWg3+GeY7EtFBOFcZojOFEg0Qptpsnhv7I//R//b//qP7KPA1/su57rc9wHvb3&#10;2rrvNVrza+v1l4ytrxnrF7H8S68/N3Z/bY36GqH9fDuek+jPX7uYpE7f6VlP5ZzWfh5g95KB+rd6&#10;E6+t2Z//bHmPl4IaX+uxnL/H8++2mMLO+xHPf3a+f85p6S+dC18j0T8P6vutvteX51rpJ2S5Dyyr&#10;ehR/Ei65vPbc6Pz8/FredzHAn4c+/lZv5iXj+Xnv5LU/rx3Xl0IBzkMzXzumzwMLXuvHnf//+f46&#10;74edjxlf68u+1kt6/hm6BCOytIv06/2/L3t7iGmzGM0XE70u2yCU9rJeKyb4xQhvyvkeCkVbF1vu&#10;6bvnl/uhX1wvCpTRWL3Q38WAZExZN+ZMjmI4DSHw8dMDHz/d8/7jJ+YY6boVq/Va9kehMmdUMaYH&#10;rDU0tQeSEGOzBMXN83Si15/OC2Ce5hNhXmuDdb6QkyP9OBBjLgZQRdu2YtBrmmfEbrknL0ZZrSQs&#10;ACW2sZQzuYTeUMbCz+Eap8RDhnHicOyF6KkVbe3p2gpnFfNwpHaWuqmZQmC7lz6AzonKaNrKo8li&#10;iMqqBCBJcN40z2L+kxUpwzTz4dODkNFTJmdF1dZiLi3mK2PE1A65BDdqCWZLkFHMc2TVdWhjscVg&#10;vfSTKu9L2F8glf6es9JrNKVnPg4jcRZTZ38c+OXDR+q6oaoqMeYlmZuZEiQwh8jDwxO/vP+VWHox&#10;4ziz2e4Yx/kUSukrMZkN/cjTRkjf4zhRF8KvBH0WxrRWhBhQStH3R3abLfvdjnGauL69oe2EfCtz&#10;b4XAnIPMlWIgx0BOsYRJOjKan39+Dyisd5/NlpQ+W5ZzSMy58lpTiNaLITNMMjfXZjHN2zL3A2vU&#10;yWwa4yznmZK1J2R85XFVJZTpJYiEZ9dhTkzTRC40e601VVWdQhqVlkDLT/f3pBhp6hrvK3xT4XzF&#10;ZrORtV0WY/hi6kylbxAKJdZZRwixzLUjKT/vvYsZ+d27d6QUxACvvgxbRmmyUsScmWJkipH98cAU&#10;A9pY6rYhk2nbht999z3aW+4fhQo8DiNVVZ+CM0NI9P1QQix7pjmw2x+KiVvCS1POjNPINM50qzXW&#10;ep6ethjr6FYrMTjHiHVW+hBqCfqQfpfsPy9kXSUdPV9ZKu9LMJ1Qx00JhBSDuef6+ppMFuNtCXE6&#10;9mLGH4aB//pf/xvDOFI1DW/u3kqwU8wlrFJ6SylHjJFzKiUJjMs5lXmvBJzYci6klCRAs2lOdOsU&#10;Z5zWGCRUMYaA0orVuqPr2kJIFpO7Xp5DWEuMmSkEGRu1xvuapmnQWsuzwPI80BpDUwIIM7LGnGbp&#10;XyoZWMgoCd0wlqauIGfmaZT+SAqgFHXToK0joYg5ldAMCVdQxgISHpBRJVSlhI0h63Hva6qqKQEv&#10;EkyitOL25lpCQoo5W6lcQl7iyeBvtKzHq6YBpUofRsbsJWgYCjW8hIuFso5cDP0yNi6hTyUsQgE5&#10;MYe59BnEcF95L2tp76gKrX3VNrRNLQEiUcafvj+y2WzZ7w7kKGbsGAJjP9IfDqR5xipF5QwqilmW&#10;YpbfPD0yDqP0fUsoggR5mFOgwhyDjI/l+7vSN6q9l+0oIaFhmnh8uIecqZyT/ZgTJidUThJwkZIE&#10;mOVEU0lQSlTluV8JXlQlCGWK0lv59PDA02ZzCmSxtmKaZb8tIRMxBWKcifGIURFvFbUXM7st99uQ&#10;ZR0aSm+7Px7LGCjhaTpnFAmtsoy1SQzvmlzauNKXVCoTUyg9+cg0DaQQyvOTJPeEJOGf5Ix3Du81&#10;RoPRUHlDU3nqqpL7XJZ+klyvEv6XUqSta2rvqKrqFAKZUqI/9ux2W56eNmy3W1JSWOsI8yxmeiXh&#10;OsPQM/Q9MZZrQ31ea6USlhtLYAKKcq+vyj1DepwSSGOw0nQRw/UcSqjiLHMm6zBeerl3t3fcvXlD&#10;27XyXKyEQ1vrxRgdAodh5DAMDNPMqm24Wq9pqoqubVjVLbWzeGto64rb6xvubm6o61rCa71nvVrx&#10;6eNHum7F73//F/zVX/1LjJXAv/tPDzw9PHI89GLwzplu1fG7b3/HarVimoL0krUcu6VHQIoyliq5&#10;F9a+pq5rlJLRZPk3rRW69LVVTliruVp3XK066qrCWkOcJ+nXlPWer2qc8xjn6K5WtKs13foKVzX0&#10;48g4TWgrBnK0kf5z052eI46TBGwO/cAwHE/rVHI+BfzK84OZUEKJnLGEEjScy7PbJaRBG8M8S5jR&#10;MIwc9geOuz3zOJDmuQQcgLOatnJ4o2m8o21qVquOtu3oujVX17do79n3A/04k7LGWE9Vt2gtQSt9&#10;3/Mv/9P/dhHlXOpSl7rUpS51qUtd6lKXutSl/tnXxQB/qUtd6lKXutSlLnWpS13qUv/EWgjw8LpR&#10;+LzOBcovUcfODe3nQt7nwtKvCURBRLPPKejPhdOv0cueb8+5oPT8v1+jqr9U58Lhl0zgIh57WVC7&#10;eJLPt0e0xOrFY/DasXj+PV8TkL4khH/+utdM/fA5OOA5qek1Ue85sexrv3cu7v4a2e6l7/dbP3vp&#10;PPxziG4vEd9/67z4mlH//HVfM8e/9vmvEuAXAbMq/h7F6fwSgeBnT/zz7/maaF+diGCFbLCYqtVn&#10;QaZzQla01qKVmBeddyKYo3gWs5AXF1L4YnnX2pB46fxYDOuLqFmhlQh8hMYo72CtFwKKEeIWKjPH&#10;yOPmib/7H3/HZrfj5vqaN2/fUHmHtRqyYhgntDVUdUWOiTlMQr2wFqOEUGN0xmqFtyLgCEWYIiZm&#10;LfSUMt6FOfLzjz9z7IdiztQnGis5E1I4UWFijGy2Ww6HI03bkFKkbmt8XZOVJhThUC6U9efX0fFw&#10;oPaWuq5kf2kxyMVigFWIiR/AaKEb5xJkcDj0zLMQvIxSeOuomupk6hyGEe8dq/UVcR6J04hSCWMN&#10;+sx8Ajz7eyENGzFxLSTocRg5Ho6s2po4T+QUTnTtpm1FwK7ErFS3bdk3mcfNE3MQQmnTdVRVzfXN&#10;DVMMQrrIEaXEPG+tJWmF8RV129EPvZi165qcMrvthr/9r3/Ldrslpsj9/T3jNLLqVmitub29pe06&#10;vHdCw1LgrS3krBK+oBVhHFDLtboEO8Qk9CmESqSURhuL8zW+qui6lnfv3tF0TRGQaQ7HI2EeqSpP&#10;2zZFeJZYbgAxJ46HA/3xQE6pGL0quq4rpJVQzlFDDqEYjvPJRAyQlOI4TPz6/hPaOHLKxYTg6MeB&#10;oR+JKdH3PZvtju12jzGGrlsLWCxGMcJ2K1arK/aHgxjGjJaABSPmcArNqa7rIugtVKlCaY/lD0px&#10;dXVDyJFh6FE5Y7XGekMu9D1vTaGhFUJ3FPFVTImUFbvDkX6cQMv1n1JiGHrWqzV15bm5vi7jnaLr&#10;VhJu0FQYoxn6nq4YPK/XK9qm5uHxnmEchFY/zgzDRE5iPBTRrRB4xnEU8S5QVRV//df/utCKMs4v&#10;1GA5es45YhCBoTYiCEUZnHMn2kpMiZgzVdOijefjByESgmJ9fcPbN2959+ZORNLFqE4S8eecAk3T&#10;MRYCzjgJ+aXrOtbdimmeT+TzhQiYE1SVY901xSxfYYqwPMRAXVXc3FyfRIspRVQW2lScZ6wRItgc&#10;Zvphoqpqbm/uiihf442Iceu6IqXI48NDIZNp2qbBO4u3Hm3EFK2MZbc/kJIQEKu2lfPKiPC4bmra&#10;tkMbEQKP4ygkJGNkzhciU5hPgSfaWHQxrpBBo9FG4XwxULEYFcr9tgSrdKsObeU8PhwOHI9HUOCq&#10;in6ahZ42zrz/8ImYISYYhgFlNNvtju1+z/ZwRDlP3V3j6gZlnYzZ3nN1e0PbdSeDivyxMrZnoSXN&#10;Icj9H8X66obDoWcYJ+YgZF1tHUlpYlLEJAZkuZ+KoHocR8ZxEDMC6UTYijHjqoqEYrs/cBwmxjnx&#10;6eGJze7A7e0df/Pv/oa6qUgpcOx7Hu4f2e/2THOgPw7MUwCFmNKLCSYXEbuYZA1v3n3D6mqNdR5j&#10;vQhZy38XUtlqvQbx6QplzhicrajbFm0sDw/3HPZ7dvsd4zjI9k+zmLxL0Ip3Qr8yRsa3pu24ur7m&#10;5vqGbtXStBVtUwtVu/KYQtWqvDud7866Ihy3tKuObtWxWouR+vr2lvXVNb6qUNaSsuKXDx+FdFXC&#10;NozWEAObh3tqa1A5MBwOPH66p64963WL8xajoa4c61XHetVCIYv6qsLXFd57EeuX+UuISc6tceLT&#10;wz33jxuO/UBGY70cw1RMADFmIbnNM5Bx1lE3Dd5XrFYdt9dXrLtGzN4luKKqxZCUUmKeJuZ5YprF&#10;mGTLnxgT0zhglCrmDJmDDcNEmOS8a6qaXETvj48P/PDDD2wfH8kxEEI60UqdtcUEHpnHUcxUMZBT&#10;wiixF4zHA9PxcBLLphCxOpPmiVQMC8fDgX4YJBChzI/HYWS/3+OKKUjCLhR120rITN1yfXtLXTUS&#10;FhIC3WqFryoJInCOppF/W4jpOco9dZpnwjSSwsw89EzHA5ZciPSZoe95fHzk8ekJbcTY5yrZ/0Lk&#10;MlgjxhZUIuV4EhcrMjmVYA7ySdwu80FDShGntRhichYzYJT5xTTMxCTvdTgeOPYDfS9jYoyReZpR&#10;ORHDxDj0jGNPTEmMG5Ei2JdjmLIq942JX99/4Icff+T6+lbG3rRQM0f6oZc5rjUoo6nqimmc2O93&#10;TPMs5Mos16J1Du8tzplC1YMUZ3KcSXEmxglSkNCbZlWMVqrMuTwZaOqG9aqjbdvTsXZWgg9iEcnP&#10;5VjlnDEK+uOBh08f2T49st/t2O+2GKORIT2e6JLOOaZphpzkHhUjIQWhBmuFKYlbMUbCNJc5rZgd&#10;tVa8efO2BBpMZU2lyFl+X0ycif/wv//f/7j+yth/EZb23Hz8PJTvpR7D+fr/tTXcV0PS+O3wvueG&#10;3ZfW3l+jp3+tnq/3l3XE+fae//x5D+lP+jtl7vWcjv68L3S+X56bqF/7fq+Zn7/2mnPy/HNT9/lx&#10;fZ2qnk9mqXPC+dJbW4zF532F5z2n10zuv9XjODfUv9Sb+Fqf47w3ovWfmrnPTdznRPLz31/OlfNe&#10;yUum72XfvRQE8Fq4w9fCHV8zlT/fhufX5EuBC1+7Bl7ar8/3+0vU+D+vX/Pya85/vmyHfE916h/B&#10;8+OkS0whxZS+dG6W7dUnGu7JKGk/0y611mWevozHQoV1hUpNMd4uBvylp7Cs5c637dQjNs/CWowQ&#10;cCtvS3ihfEblfaEFSyBMFNQtMSfev3/PZrOhKoYob23pzco6t2nqYjCT+Z/3Hq2VmJ6imLZ0oYbH&#10;GAnzDIWMGqMQyecggU7GGCHbznIftsZQV16onFrGiVjMqMtmq+epXeV+FMueX8yXuXy2rFtBoZlj&#10;5GmzZbffSwCdyrRNLUb+HMkx4K3GWsOc4TAMhHFi3TZUzmCNpirzWJIiJogpMRfTa0q5kO0tm92B&#10;D58+EWMWw2VV4SoJXFqOty9BNDlL4JBWiqqq0caSsoTdGG3KWldJsFYxZxkl4QYpFuNckDU5xShI&#10;OW+888QgJO8ff/mZjx8/cXd3V849MbpqrWSuWwIofV3z7t07bm/f0DStkHFzKgEHM03T8s2337F5&#10;2nI4HJimiaenBzk32gZfV2RkjTMMA4fjkXmeGIeBYRxOdPrr22u6qxU5BaEpK13mdkLijfMMOeOM&#10;xVqHdxV9P/PHP/69BOAphS77Rvq2EpLkrKyl5LJMpT9rvghjFVPi8jsS/GmNkf23BIwphEStxMSf&#10;kWBKbSyUe1jMYuZdTke5BuJpfmWthBzk0nM2xpJyLuZKWfvUbUtVN0Qy+/2BMM4YpQnzxDhOWGtY&#10;rdZopU5zVus8Gi0m+JyZg4wN0yRBfs5VvH37hpSWYNIk65dlPLISijGHTNaamCNzmRumDM57vBej&#10;7dXVmqgyHx8e2Wy35Jgw1vLm7Vu894zjxDAM/PGHH9judhyPA+MwCv181ZWQriDhlHPkm2+/YwqR&#10;n375FY1ifXVF2zTFbCjXtCnHIgQJT6CsAZQ2ZTzMoBLWGHKUcC3v/MnMaqwt/ZJG1p5KYbWmH3o+&#10;3d+z2+3IOfO02fFw/0CYwqmXmIqReJymQvJNKCPPB5a1hVJiZJawB05hCBTTOFn6jsYYCKMYHxV4&#10;L2G51kmf2tpi3C7nZQyBmBJTyBJQ8Sy8QxuDs1bGdCvBJrWvWHdyboQ5MJegu3GaylikQRmhqDtP&#10;24jpex5HMQPngNYlDMI5lHUS1JaShJmlCHoJ+5W1ZSo9UwmHkfujhBq40z1Qlb56XVdcXa+I80ya&#10;57ImnujHI+PQs4TEpiyBLXXTYp1lDIE5plN4CFnub6GEPKaYTs9MJFRGjtOyppTHPFkCCaGE0MjX&#10;01pJH6Kr6NoK7wzeSZCvMRKiEcYRlTIqweP9Iw8fP3H/4QO7pw0pRo7bHfvNlnkcsFrJHys9uHEa&#10;T+b5WK47pcr4UALhxmFkmiYhU5dgt5wy3lrp0yjNNAyoFNE5Y8hUbUezavHen96zaSrq2qONXB+Z&#10;RMgJu/R3XAnVMUJKh0yYZoZp5NAf2Oy2TPNMt+pYX91QNZ6UI58+fiCGWZ4VZMU0Tex3e56entju&#10;NjxuHtnu9/T9wP4oPar9YU/lPdM40h+P5R4kz8dilH58CCM5BlS532oloSM5y5ifSvBfSkIRn8eB&#10;HGS9n2J5jlNC+mwJmHRGF3N9wlm5RqxWaKPw3uGskRBDLf37aRokEANZD1fe09QNxurTfWKeZw6H&#10;I4+PGw77o5yn/vOznXmamceZlOXeopQmlDnAco45a8kpn8JQZMzV5dmezDfNEvqSyv6ZIyFECYGZ&#10;J/ppKM9QvAS2lj7I48Mjm6cN85zoh4Hj0DOFyOrmitt37/jd99/xN//qL7m9uWbVNVy1DVddw1XX&#10;0jUNta8kQLvMqWXuMlP5itvbW4x1HI494zSRUqZylq7p6OqGddehtOLm7pqb61sJcpjnEmwNztkS&#10;wi3hTbb0f+T+YwBdQo6PEk6Qyn5AwhtSCPI8LMwl5FOenTljGIdeeq5Bnjs4V2G9k/HZGhKKrA11&#10;23Jzd0vddjRtR123GFexWt/SXV3RrlrqpsZ7jzGWumqwVpcQBunX5VOQgQTX1nXF3e0ddV1jrSXM&#10;M1mVoLnS78gqE2JgHAbiLOHAOUpoKWnRb0DjHbUz6JxxGrqmpqrrMjdvsFWNrSpW1zc4X7M/DPz4&#10;0y/cPz6y3e1JMWGc5V/+x//1Isq51KUudalLXepSl7rUpS51qUv9s6+LAf5Sl7rUpS51qUtd6lKX&#10;utSl/on13AC/CDyfi4pfqpdo7edi0/OfnRvdXzLAf430dP73c4H4SyLo56Lal0zif87nvWbCPhcs&#10;P3/t59//Uhz7eZ+oQu9+4bvk1036r4mdXzPAvxZecP7314S8LwUavPQ+Lwlvnx+n8336NUrX8vqX&#10;RMu/ZfA/rz/d719+93OiPHAiLZ1vx3mIgX1mQv3aefLa+fXnEry+Fg5wEjLzp8aB8/CF1+j0z+uz&#10;UeOzuNx5h0YXAhaFOGmFzuy8GIeNwjmHcx5bhIjypdQJ867K+6eFqp1FUP3lfimkRpUxVmGtCGuN&#10;dXhfF6KHLcRHEXdkDSBG7B9/+JH//t//CBne3N6w6jqUKeSZeZbvpjS5EFWF5lHEZnEmzROVtVTe&#10;CYFFiZlBKO6pUOgdbduCUkwhsNnuSQnqqqbyDq2FrGyME0Gr1swhMs4zTddx6HsJCeAzxWYRHGml&#10;TqQxo7SIx7wv33Uh2ws9TGsjZmizHFfEeCqoS47HAzElvPNCeK/FoHp9c03lPcM4kKKIa+dxYLt5&#10;xFpNVbmTaEsE57bsAzF4CUXIFMG7KeeWoW1bEQ8pcCXMIIZALMQjlCLMkXGcZFutI+bMx/sH9oee&#10;/XEgxMTvf/8XNG3Ddrfl4elJjG9Kwguss2StmBOMc+Tvf/iJEAJd1+GtI8XEbrPl/tMnMZZqQz/0&#10;YtLVYrB/9+4ddeOL6FrEhjElMe0VqoxG4awELajFPFfIXCEEoiDhUNoQC53KLEYAKwJKX9VM08R2&#10;syGFwM3tLV3XnY650iJm2x+OKLUIziLWenzdMIWAUUZoZiVZQgxiYyHSadCGrDRV3XJ7e1uMzkmo&#10;JE3DMIzsdntiEBFa3w8M44zSBu9kHxyOR6x3hJiYo4hVrS2ieDTGmpNoWhdSsTX6i3FdhHKJeQoc&#10;9z0fPnzg6ekRhaL2lQjjnRG6W4o4a0+G+RQDqFwIKIYQM//9D3/kb//wB6Zp4mq9Yuh7dtst6/Ua&#10;U4yXEk4A6/WK+0+fqCpPColxEDFgmEe6VcPt7RVd14qgOyaGYSCFSAgTu92W3eap0H7Ts/NbC1X+&#10;9kbEYkX0CCLILtjmE703Z56FdNgT0VAbuW7rumW1vuZw7Hl8eiKlzPX1LW/fvsVXYnBy1hYSTMQa&#10;wxgCsVATx3FkjhFfV9y9ueP27o7Vas1qvaKqG5QR8qI1y/knwlTnPb6ucVVFVVdcX13RNE0RcBYS&#10;TEiM/ZHjfk9O8hprZRxRRkTGKUVyCCKmQwwGdV0LFWqzw1pHVYvZ11hPU7egNPMc2R+OxDmQcmaO&#10;GbRBFQO8GBONEN3nwDTNOOdxxYisjdCmtTZlvgQhiVlCZSUma7Xc24SYSAluySWwRMILPK5y5BgY&#10;h57G+xOV2TrPFAKPj2J2vXv7Fussvq4IIbA7HEAbrm7fUHdXVN0aVzcYX5GVYnc8cOiPTINQi1MW&#10;elRMgVyIYPM8yXijFc46qrrmcOxlLCnhJycxvILMs7CmXAwxoVCsFUUsvZjiZ6yvUNazPwzsDz3/&#10;7W//jv/vP/8X7p+2aOf5/i9+T93UbLZb3v/6K4f9gWEY2G4P7HYHhmkmI+aHYZyIcYYs97GYEkob&#10;uqsrlLGMcyRhSCXgQBcRrDEGtAIjomVjLd57fNPQFAKmsYb+cOTh/p7jsUcpzfE4sNvtUdqyvrqm&#10;rhtUIdsZZ/FVU+6jhrYR8pM3IvCuvKVtKlZNTdPIuGSMkTAKFMdjz+64x1jL+nqN8w7vHV3bUfma&#10;mGR794eeaQo8PW1OBvjKWd7dXHN7tebtmzvevrkTkwpyHK1WWJXRqRC85omH+3t22x3jNBNSEjOW&#10;FaK3NgbjPcbVKOOIIdL3I9v9gf2hZ7Pb0w8T0zgxDCMhBWIScbTQpIQ21VY13hpyDFiVqbyl60Ts&#10;bLSi8o5122C1RmkxvGilOez33D8+EOMkpt4kAu31ekXbtiezg3OW6+vrkyF5HIQuGsaB435PmKdi&#10;MrNYLb/vnCUXgXMYB+I0EYaeMA6kaYY5YIA8B0iRFCYsGavEbmCNkdADpYrxKRBD5MOHD/yX//yf&#10;+R//4+/48PEju/2en376iZ9//ZX7xyemKOOKscWIpeUeE2IxJ2aYx6kYzmR+LIFAEOaJNM/EaYQo&#10;9NSFgOidp2lb2q6j7Vpiyljnub29wzmPVqZQOhW5mMZC+c6qEOFSjIQwy/tZV+h3CVI+hT6JKPlz&#10;mEXKQreU+yFCK33as9ttOGw3bDdPOGcI88Q0Dmy3W3I2p3mtmDnEODaMQq611jFOM7/8/J4Pn+6x&#10;1jDN08msuBj7fZlnajT7w0EInKqQenOW4CpkzKx8JXMSZCymBL7k9JnS7byjbRpySifamex/RVVV&#10;eF9jtBgoxfQh8y2jDSmI0Prx/hOH3Y7j9onjbnein9aVxzsDuYQCLGtNY1itVjRtQ04i+o8xYp2E&#10;c6mE0GqHkTCLAcwXWllWUNUtVV0TSvCKVoYstoITjfGv/+f/4x/VXxmG44vrutfWpK+tJV+juL9m&#10;Wn5tff5SL+G1Nf75+y4Gu/M18Utr1cUI/lLv5bVe0Et9g6W/pFQJelvC3sryUi0BaWU5vJhpMxS6&#10;pqxZM5mslv+W7/qV4/I8nO+ltft5/+qlnsJrVPbz338eAvBaP2TZXpQiZdk21GdjMF8JMXytr/A8&#10;IOC1c/G1HtyXx5vf7K+9dg289Pmv9V2eH5MY4+ln55/9UhDjS9v3W0ESX/RT4NWwzXNK/EvvfX7O&#10;vzQGvNZLfO26fml7vvb9TseLL1pHXxzHUyAhxZm9nFrFuKgLIXWZAzjnxEBbyNFKGwmGcw5bjO8L&#10;LVqXsL70vM8m0Ey00qee6PnxSjnJ1NIsYYyy5va+Oq1FrTV46/G+EgK9dpDyieT+6f6Bjx8/MU0z&#10;q1V3IhrPQUjgvqokFCknrMo4a8TMhGK1XuNdhfMetCEkWStPsxC1s1J8un/guD9S1zUAxrhyn5M1&#10;SpiLGY7Mrx9+YQoTzhsJ3cGUwawQ4FMqwWwJbexpG8ZpIizndjEpx5TYPu1k7WQtbS0GeKMlIGye&#10;pCcQY0Kh8dZzs14JadYajM64JYxCKbKGpMSArFA07Zqr6xuGaeT+/p5hGHG+pmlX+LbGOy8G2EL7&#10;RcvarLBPMc4Jpd15mQdpLeuXnPFG+mwxCnVZl7A5stBm+8OBMM0oJea7qqpRSkmfIsPHjw98engk&#10;Ad16feozVl5+L2UJKxAz5BV1U4NW7Psj4yx9kOura/7dv/0bmqbm2B8Yp54wz4zjyOZpwzBNWFdR&#10;V3Jc+2EoNG/FZrOhP/Zick+J25sbuqaR+WYqY2wuBPgY5DzX5nN4hPe8//iRh6cH3r59W8z5SI/P&#10;ew79Uc5lX8lcM2fmMBHCTMzlWishoylLT1OMxyXMQkuY2kKs966iqRs5f0MkGw3aEiIcDyPTNEsA&#10;XIwSPKkVxsk6aek7KmPlHlyI2rGYeo/HAbLGeycGvhKI0LUdGkVVQiWsNXz77Tdc31yRkRACoySE&#10;Dy0E93GcMbbiu+++Z7/bcxwH6q7h6uYKRTGUIgEXCjHzL8GFsdwXQ4xkFJWvSFF6zd55GcOU9Md3&#10;+50E1I0ldKmMNTFH7u8f+enX91zf3DAOM+M4cX1zx9u33xCTzHfnac9nW7EAACAASURBVCZn+O77&#10;79hud7z/8B4xT69ompapGAaVlkCCvMyRjSEphS7XjdaZeZJABb0EkxmN0RIuF3PEVx5fSf97MZg7&#10;507ju68c3arDWscPP/3CHGEYA8oYCSA93T8klMNqGXOmeeY49OQS8rSY3LXWOGPQZe06zhO5BEt5&#10;Z8t4DL6Snn/bdqegKLPcA6wlxEB/7Hn/4RObzZYQIvvdkf3uwDwHMWxqTeWEXH7VtXR1TX848uNP&#10;P6GNYZgGxmGQZxJlzkMG78XsHaaBGMcTodkaj7Oy1s7KEGIiTHKeosX4nrURxHYxzRona0hVnje0&#10;TSdzLSVBpbCECmdymkkpYDSkLD3ZOcyyhkuZMAsB3nmH1mLkTznjfE3MSBBAkkCAEDKxbJfWnO6b&#10;GcUcktDLtQTjzfN4Ch9VZb0qwcHId5hGVC69SiXmW6XAO02OgRzkfrVqG+6u1tzdrHn75oZ1XeGN&#10;QSP3Au+cXJPaSM9ys+OHn36WnswSPE6mbmtc5ZmDjKUS8CLzhLzM/YsJOIaZNA+kJGTprCwJTdYW&#10;V9XF6K3xtZeQspxRVp8C55x1+MqhrBi9dQlYiSlKoF2U++McEn0v67tv3ryl8pZV10kwXPluylpS&#10;AudrUobN5sDH+wd+/vVXfvnwiV/ff+DDx4+M03QKLY4horMY1XXOpDAxTwMhfA7kkLVFZioBdfM0&#10;n56bhDkxDrOMsSlJsGk/SJ9IG5yXnr3WhqwyOUdZoybp/ZdZEzlH2sbTNJUE0TnHPE4MhyNj37Pf&#10;7IghUNcVq2657zX0fU+MkaHvOez3jOOAXoLlS6jEFCL9OLM9Htnujxz7CVUM36qc/86W0GvzeR6m&#10;zbMQmxJIQlaEEEuYiyzMrHVy7SmNdRXDGNjud+z2R3mOFqBuGoyVoOz9Yc/T04amqrm7vub26gqj&#10;oKs8TklUU1NXWG1PQd+mPHuMQfroP/3yE5vNE3//x3/g8f6Bx/tH6dNoizPSP1Qq45zM9+aYpAea&#10;ZO5l3RLkadFKMYfSy7UGq7Ucn/Lc0vklrKys15L0yr0zuBIARZZQ4VxCxH1V42uZs6YEIUxMIZQ+&#10;uZXnQa7GVBbtNF3bcHNzxTffvGV11VG3Fa48G7POUdd1Cf9UZSyT0FhjrYz71sp8Wss2dXVL5Zz0&#10;oTN450rQuaVdryRYN0u4d0qx9GCyXKul99eW4GqldFnryLPhrGR+oaxjBpIyaFuhvMF4R9M2jENP&#10;CDPr1Zr19TXf/7v/eBHlXOpSl7rUpS51qUtd6lKXutSl/tnXxQB/qUtd6lKXutSlLnWpS13qUv/E&#10;Gvo98KXYUogQv03fXn7+mgn9JWHwn2MEPv/MP4fcfV4vvd+5QHX5t+e0rtdo6eeve0kA/lwMrbUu&#10;D8D/lHKlzsz7X/zbC5+zvPfXqOTn2/w1Kvk5iW75cy5CX4RQv0U3f0lo/Brx7fnvpZROQubz937t&#10;vHrt8/7cc+C52P65UDrGePrzW0S4c0HzOanvnLr1NZLXn5raX96OF19bxI/Ldp1MqS+8x3PD6vPv&#10;fL7Pv/w+5bXFYFl5JwTJLO9njYgdF1HeYj6zVn7v834v+/r5m3I2vhTylQgU1Ykop41BL4K2Ih7V&#10;ZjGBy+tUMUSqbOj3A//w93/kl19/wTnPanVF212dTM5qMf44MfIs4qxxL2TJ2ouIRJXvF2OiH0em&#10;eRYaazH3XF1f8f2/+Bd06zWf7h+IMdI0VSGyKyE8+QrrPVlrQgLjKw79wOPjIyGJEWOh73hXYawY&#10;PY3VrArZQhtNDCIsBDHELobApm6ElFzEK4sg2ntL07Y454XW5RzWGFKaaev6CypIDJF56hmGA9aJ&#10;kNFaETcZYzDGluMoFPCihj+dH2K+NWhl8d7hnZhPY5gLzVZEshkhCWUUc0pYV9GPI49PG/pxPl2P&#10;19fXVJUnpFBCARxog6+LiUprEorDMLLd7lFa0/3/7L1JkyRJeqb36Gqbu8eatTTQAAaQATkzFBny&#10;QKHwxDP//40Augqo7urKyszYfLFFNx4+dc+oqIisBq5wFYnKrMgId3MzNV0+e9/3aXshoxhL1zaM&#10;h5FP93dVNOeFyrYstH3H9dUVVmvpX6dxTlcRrZxna6shr1LQYwws8yxG3ZSJlWh5FPv7psFZ+fxK&#10;i5EdDd9//688Pj5WkagFNF3Xg5J+/OnujsenR66vr9lsLlmt1qRcuH984u7uga7vRSAehBSTYmSe&#10;Rw7jiGs9xlUxmfc0bSP9QCmhl1SC78PjIyFFcoEYRfjUVnP+0AudKCShpBZgXmaaVsSgR8LH0TB0&#10;NN32vRjmno8dQqkWunoG+n7AWUffC6W4qPJZZFupITknIFe6qoQGNN2Knz/ec3f3wN39HTc3Nyit&#10;eLh/QCnFxWZDCEJ2cc7yxx9+4Kcf/4TTQrY1iFGi9Za2aTBK6EgXlxe0Tcthtz+ZHb2vxsQqxD4S&#10;CSV0Q7Ner6rgUzHPC8sSTqLnY8iHUFUqrdZYuf+rGfEY3NHU+1hp+PDhA5Dp+56vvrqtIR8y5qki&#10;plNnHVkp9oexEokOjOOBf/xv/yt/9Vd/hXWW65vrGgRAvU80vhFCr8wLFt+2GOtYrdYMw0BMkYuL&#10;DVoLdfhoViw5Me725Fzoh0EE06rqLjlS5lKlEkEIC6t+RYyJx6edkPlaMR0YbWiajlIQk3fONJWW&#10;XrQIqkUcJ3TgUoX90zTTeM8wrE5jjTamCpYNKSURj8ZEilmMJkqEoc4JpTmXDEpIdTEGlmmshGBF&#10;1zpyXFgOB+IyE5eFtmloXcO6X2OMZegHurZjWK355ttvZZ6zhtXmgs3lFd2wqeN6W409ttKuIiTq&#10;3CJrppQWKAmvC14XiAuWjDOKFBahmA8rmrbhMM3VZKBP8xscxc3mJNw1Vbw4jSMpiYg21XmlVOql&#10;NhZtHDFTAzoy2igJhOl71sPAeljR9j3riwvWFxe0fU/bd2wuLhjWK7z3pJLIgLYW27R13CsobUkZ&#10;QNe5XEIgQgwsMZBqsI2uQTqqhqWUej2HYRB6e9txfX3D9fUNw3rDer2m61eV1OfZHQ5Ms5gyYhQ6&#10;mioZq1UV8WsxD5CxWojjuq4djJb7YX/YMc0j3llSDCyzkPymcWS/3fLx4x0PjztSloAc31j6vhPD&#10;b1iwqopXFTRNw9X1jYjDNaiSiNOBNIs4P4ZQaaUW51tW6zW37664ubrg5uaK23c3fPX113zz7Tds&#10;1mv6rme1XmNdI2NLEOO2rfOptRprFRqF0Yq2bbi8vGQzDEKQShFnFY0zNI2IeFOM6Bqt0zhL3/fc&#10;3Fyz2WwYVisZWyrpMcTEMi9yPqYJoJqMGpZlIeeEtYau6xj6nsv1mpurS25vbnDGCiF+mSvtM1FS&#10;QpVEDhFKgpTE8B4jpIQq0BiDt2JcTtW4rJWS8JgaPKC1qWaxchLlam1wTTW3OVlzooTIKXT4ag6L&#10;YqpblkhYFtIiYmKZ10Xwu1oNDENP37T0XSPnowZlABI85D39MLBab8T81kh/TLmciIayttfEJRFi&#10;Zn8Y+cMfvuP7739gt92LeaztsMaKAaqeBzEyJMKy1IAOBScabJG5kPKZFJhlflqvei4vr1jmmWWe&#10;6ucM3N8/VqO7/WxeVOpkQiwFNusL3r37msvLK5wTwmiq6wml1Wk93fc96/W6jiPmZCSSMc8LKS4G&#10;vPfVVFWkz3hbx2ihr6tSUEXm4abxJ46wtTKe51xQyDitj2sxLQYlXQ0e8zSy322ZD3vCPJLigipF&#10;SHfVIJBq8M6JYG40bdfSeF/Jm0i4g9bSH6OQWcOykEKoJg0Rdcec2e0Pte9nIfxVo5Mxmr7rUFrx&#10;+//x7yOUzdPh1T3e8/3aawTw12jZL43Xr+2bv1Sv+K195lv7zpdG/Nf2pG/Vfl4zfn8pUO95UMVL&#10;wvsv9vLP9/5H4+jzfe0JF081jZfT731+obfrBEfz/r/HxP3y/18zPf/WdXiN7n36N61OYG5dyYvq&#10;SJzP5c1QxrdqJ7/1b8/N368d7+n/1evH/ZYJ/eWfX6orvTyWY83oS33wt87la/XF1+pxbxnXX9Lf&#10;X/tsL9/7ZV96qy72Wv967f1evtfzf39e13r+GZ5fr9fO82uBDZ9vFHUK2vtlnZKT6UXMvbbWg+wp&#10;SEvqiKbS4av5Uulnr6Hrvfhi7Kv3tcxqBbG+ybsbIyGApZLYZV/hoM6f1hrZBxmN9Y5xmtnt93z3&#10;/fc8PD6SMqw2a7SW+oayEoyjldB2vbNM88w4zqzXawkd26zZjxJookohLLMEx3hP27U4b2uQj4S5&#10;NN7JuqySYHUNuZuWhf1hj3NO5rxjwKR+Vo9+NlYd1zjjPBNT+lxbrfP8NAtptfWetvW0rcNpcMbV&#10;en4khABFVeKyrC9lH6yq8VVCdJa4cJgmpnFiv9thtFBpcy48Pj2x3+3JWcJilBFDltGydz0OuCnl&#10;U/DMaV137ItKvtc2YsbWSldzq9CCm0YIt1rB4XDg8f6BMC8MwyAmtbDIOiwVlpQ5zBPbw54QE8PQ&#10;16CCRszUQYzfBQmuyzX8ZImRjGK9WfN3f/u39G1LyuEU/DmOIyHGWvuTUKq2bbm9fVdJ1y0pZw6H&#10;A/vdnuNUs9ms8c4CuZrxzGdjZJH1orHS36xzTEvg3/70AwXYXF7Q9StyNc1/uvvET+9/xDkJTDuu&#10;OXMWInMpUnujKEJYxOAJNSzuGIInAQBLECPmcSzJWQx8xnm09Yxz4P37j0zLAkqCz2IU47wxtY5p&#10;TV2XJqFoAyUXlhAJQUzkx1q0shLoZo1ls97gjMVoqbfIvXRRz7W83jFU87iOHaeZp8cn3t3e0g89&#10;SxDCs9GKVd/XPYOTZXMppJg4jCPzIkbcoiDGQgipjhWaZZ4pqeBdDaSIkWVZpOaqDdO8SC27hnS8&#10;f/+BkAJDvyKlwjwtvHv3jtvbd6eFQylyvMMw8PBwX/dRsn/wTmjzx/0YRUIeSy4nOrhzDl0D7+Zp&#10;ljCFOo8LDdzW0E+kP6dUTYYy/7e17igG01zD3Tp++vCRx+0erS0Pjw9sLjY0Vkzr3jsa52WsLTDP&#10;M/vDgTAHYghCOLauBnMUjkNuRkLDhC7dyrMtJXTxXMPUcop1cSLjlnNeapAPj0zTwjQvJxM8KKZl&#10;qeGlcr+bGp46TyP7/Zbt05OYv0upFOkiAZY5YYzFAKpkYlpQJHIKpJjpuwFrPWjNkpME/OXCMcZL&#10;W1sDhLTUgo05PRfINTRFaMigpLBwWk+WFNjvHtnunpjmA9MykykSMlL4bP6vgS8pizlanht4un7A&#10;aEvK8vO5JjvmGhRbigQkKOPEHNu05JzZbsXYfAyaydXorrU+1TZKzqc5FOQ5grMyJ3VdR9/1dG1D&#10;3zV0raNpLE2lxbfOkELg4emBP/7xR/71+x/4l+/+lR9+fM/945afP31iux8JYcE1roYJWrmfisJX&#10;4z4lQ86y16vm95IS82GkxIWSooQsOKk3K6PlWpExWsa+cZ5JKVJUXU8YU03YhVSiBElUCnVMSQLh&#10;lolxHMmp0sm1qeN/QWlYrXq6rpNrleU8auNpu55utWa1ueTq+oau79HG8rTdE3Lh3c07VJEajFFK&#10;zO/LQo5BAmlr8N00LYQkgQXzEolBwg3GcWa73dcguz27w8h2f2C3PzDOgXkJMn+nXOdzU83jkRAi&#10;KZVaFymkOENOWCN1IbKcA6PEbC61gVnCREOkoJinmcN+TwpSgxCauT2t8w6Hid3+QIwSdjkvgcM0&#10;cTiMHA4jyzRhq3lacsZKfW5SazfHcalIsEbJReqTsYZ91Ocs5Pz5njMW6xpWGwlwdc4zDAPffPut&#10;1Oy1OgVoqgJPD4801sl7FwjzTAxLXR6pz3u143PGLGPb4XDgD//8HX/45z+we9zxcPfA3cc75nHm&#10;6emJh4c7VkPH7fUV6/WKEAI//PAnGdedYeglEE8becZ43HPFGmhKls9sjDwzarzUSZxzaKsZD6PM&#10;O/kYwFifl3mPb1qs87impVtJ7dO3LcY5lHFoK6HEKSaWZWYJM2GWrxwjJUW8l4CpVOfRI41dQgX1&#10;5+fPtVZgjREie9vStA3OWFKIjPs9Icpa6bjCdl6ea3nfoI0jp0TTOry1tebjZXxxlq7v5HlP02Jc&#10;QyqKjEJZh/EerGXJhZALWRuMk1Dlrmnpuo7Ge9YXl7jW880//I+zKOfczu3czu3czu3czu3czu3c&#10;zu3c/tO3swH+3M7t3M7t3M7t3M7t3M7t3M7tP9jmcf8mvelXwskX7ctUqLfFms9/9uX3nr/GWz/3&#10;XJR7bF8ysb8kkT//8y2T8lvfe2l8fikKf048o7x+zo4CoZfn8Ehnek34+9L8fjSov2ZgPn7/S/T2&#10;t+hbrwmKn4vtX/08r1yHl9fopVnyLXP7S9Lcc2P+S/ray2N4KaI+CodfmgeOP/tan9RVsPvy997q&#10;Dy/7yvPr/5Zw+TWB+Wvkqy/dE8BnweGvjut10p46YhK0OhkD5AdVTfn/TDI+EsFO6F0KqhK4XDWq&#10;HIlgYmAylQxmKunBnkw5R4PokSSgqunlF32Qz2i/2oMoRWgtIuAArS3Oumo29njjsEbIn0Y7oSsU&#10;MeY9PD3y//3zP/Hnnz7SDxu++uprEUjXzxxTFAFfLkzjxLjbs9+KGW4YVhgjtO85BMZlYXsY2Y8T&#10;MRessyIi6Tqurq/Z7bd8+PlnUgxCNK00Bq01F1c3+K7HNg3zEnj/83uetttKsTenMAyhZgptfZln&#10;nBHia6EKjZQY4NOpf8n1OVKAnp627Hb7kwG0a3tcFXvmFMkp4LytYiZL17Z4Zzns9+z2Ow7ziDWO&#10;vuvpuw4QMmupNJdSKWwizs7keDQLK0pRhBj59OET0zTSeKFZUwnZKeVfiLaVNsRSuHt4YppDNZOK&#10;8RGg7ZqTccpZj28arHM450gFCkZojiWjMKgiQlMDbFYr2k6ERNYafNOgtWZeZowxrPqeY1pAqsRr&#10;702l3Av93Dshs+YYhDZVaaxzTKQi5I6maUSEW8+33C9CGFIotk+fSfQhRrQ27HZ75iWwWq1pmpan&#10;7ZbD4cCwXtF3Hf0w0HYdc1hYYhDxkTYnw0fOiRAWfv7wgXYYyEoz58wSI4fDoYYjiJm/VPrltIho&#10;PpdC23VcXFxhjGGeRxHpWi3C+hBxztP3XTWmKYy2dbyQsWSaJpZl5vLykq4ano9jXoyRrh/Q1rM/&#10;HPjq669ZQjiR7nMKlRJnKmFek2MiFyG/F8A2Ldq3NF3P3f0jj49PFBTrzYYQI4+PO1IqxCiCdKM1&#10;f/q3H1imic0woIsSOmxzFOuJUDDnDAoa79k+PRGWmdVq4PrqAqoY+jjuH8fvAqxWQzWZi/F/WQKP&#10;2yeWZZZxx2gJNtBC7TqKuMuRhqh0HSfh46ef+fNPPxGTmEu7vmW9WdE2Dcs8c9gfeHp6FGKYUnIe&#10;dzs+fvyI1prr2xv+5ve/Z7O5YLt9qsb1LIbMlAARWB/JvdZ5mq4jl0pT0orDfi8ifWtFiJ0TZGi8&#10;EJ9CCPi2oe97MTuG8Hm9kITeHEMkLpGmaUkps91t0UYzrAYZ05TBWV9p6DJHGa1R1lG0xvm2jllK&#10;xnhgCQvLMtO2LdY6oRXWgIk5BlBC2klBqIvTOAKZ9XpF0zS0bQPakCjEKEieGIX0G5YZo6Hxlnm/&#10;Z//0QA4BckKXgkoFqw2rfkVOQg26vrmmaVpiWHCuoWlatPWUAsthIoRFhKazmDKPJmVtJAimbxu8&#10;Lsz7J1gmTI6kZWTabxm3TyzTAe+cmLlKYYn587myhpI1CiEj5qMZMGdSyTw8PHB/d89hf6ik8YLr&#10;OlbrFcPQCt3r5pp/+Pu/57//9//GX/3173BWo3JkaB1D27IaOjabNZuLNVrB5eaC29sbur7FeaEy&#10;tl1Hv+qrQHhgWG9OxmRjbCUcFpQqaKOwjYzfrgbi5ChzREwL0ySGEq3EALJer7i5uaHtOhlL2xbf&#10;NBhjyShCyiI8dZ7DNDHOs9CxOJpBpedIAE6pVPFAjvFE3l6vetarFU3jyFGMuQZFWBbuP35it31i&#10;HEeWKKaCy8sNX3/1jtXQMbSevCyMuy05BhrnWa3Xcm1KhhzJYUGVLBQ2pdDV+NA0rYg7u47OGRor&#10;NPm+9Thr2D4+EmuIyHq14vLigsuLS4ZhxcVmTWOdkL0sNF4o913jUaWQUiClQK7m48ZbrBVEq6z7&#10;lZjxl4CqtL6rzYa27VgNA+9uroW+eHHJ5eUVX93ecn19xXq9wXlf10cSHqC0JqZU127QWEPbNGIu&#10;MIYYAkaLsSTFiK6CYKogOwX53jFoQzqM9OW2abCNR9U1ZEHWKMdQEW0sWlms8/SrgX4YJPTj+obf&#10;//73aBSHw8j93R139/c8Pj4yTxPTOBJjxBhZf4hwuZqjq6jaeiF5dd6zHnpWw0DXt4zjeBqvjfNY&#10;32C9wziL9XXtEcPJsJ5SqqYimV+mceHu4ZHvv/uBf/qnP/BP//Qv/PTTex4ft0K/VLBME6nSKksV&#10;bGsFJSe0Am0+7/PatqHrhehorXx/tz/wxz/+kZ/ev+fnDx84HEaapqXvO4yV9SFFxgylRZx8XB+2&#10;bUM/dPjO0w0yx+ecOYwHHu7veXh4IIYs47P3Mm/kQgyJpm9PIRYZCDEI3V5ruq7l/v6B7dOjiKLr&#10;HtYaTes9XSvv1TRCAM1FzCKUz0a5gsxjMUTGcZT3SpnpsCelBWeNzPem3n8gZpBn+z3rHN3Qy5q5&#10;fN5LH3cYGgWpkE/r/sxhv2eeD+SS2B/2soYKYuTRRqFK3R+VXA1cDd/8L//Hv6++Ug3wrwX/vVZP&#10;OP5/PoUs8Csy+mtE+LdM6H/pfv15XeA1g/Jf8nqvmZ+PQvzXaOlv7XFfM3F/KQzxtfaLQLhXghyP&#10;4RtfMvG/pNe/Vev6Ern7Jd39rVrYa3v1X9WXUCdPv67/Z7SuZGH9JsX9Lw08eKsW91at6/R5nv33&#10;eR96SUV/q47zpbrbWyGcX6obvvVzxz39v6c9D0p8+ZqvmeNfu56v3WMv65NvHf9rtdnX6lGv9aW/&#10;NGzhGLDx1j3/3Pj+/LhSpZSj+BxKaMRIKCFgnIJYtDVoa9FW9gfeean58LkmKGFSvwyqOAU+VOr2&#10;yxqa8UJm942sPY3VFFXQBnznwci8b6wVk1iIfPx0z/c//JFPdw+s1xuG9UpqBU5M4YpM2zTMcyDG&#10;RNM2tL1HacVut8dVc/swdNUIZGnbhrbxdUeTsdX4mlM80dxjjExzwBhHPwz0fV/HB9mfoZ6NvQJR&#10;lTWnUmQksHAcR9quRVuDMkbM4HJCMFafwpP6anCylTwdYmD7tBMqJ6UGVJXTvK600JB3uz273Q5r&#10;LdM0c9jtOUyT7KlS4jBNhJCraTNJGJ6zlJTQRmPquLkscyWe1nVOpZU77zBG4ayj6yS4MIRIyUVC&#10;DJ2lcWKsnKeZ+TAyz7Jft0Yzzws5FULM4Dyubdlud2z3e4yxXF/f0viGsARCWE5BCCHWAEttUJUm&#10;//U3X/Pu9pplHskp0DZ1z4zsv0NKp5CGvu/53e++5eb2ltVqxdD3EsZWDZd/8zd/wzfffC3mPV3Q&#10;qtLYj2u9kut9Zk5hPftx5Gm35/7piYftDt8PDMOGaZrYbXd8/PCRGKqpuBrTc8li7K5r9HEcWWqA&#10;pJxji/dSNxRTshhEp2kkhXQac4RsKxT6p+2ecZ7phoGMmDiXsJCi1I1WqxVtLwGLsYYrqno/5iz9&#10;MsYkxFwrdPvnY/c8TTgj94gxBmO1XItqWJymBWOllutcrR3U/nR5eYlrPBeXF3gnAWW21k2NqjPh&#10;0fBfjchtv6IAsdYwShHztFJCtrVak0smpkAmY4w91X2b1lPIPD4+8fS0lfVkLiilub6+5vb2hv1+&#10;B/XeMcYSQiCEgFKKkCIhLFIHaBqaSkvXtcZLkn18LtS1f5a6HRLS0DQt1DW2rkGKqdZRx2lGISGn&#10;mYzR9mSCD0tAUWooX+Gn9z+LUToXuq5naCWcte9bIYaHGaslNDCGQKqfYZom5lm+SsnVbC0hHKrA&#10;5cWGoe0hZ8iJFGTfXbKEBx+DhmI+BrWKQbNph/rZFFpbUjUvD52nbTwlJ2xday+zGD5TTMwhYF1D&#10;LIV5iSwhnQIsUwwStpYzMUiolTESCGecI2uIJZOLBHqnklhSIIQkYaBK8fnBh5bjr/uyVCIhBZTR&#10;GGdpWs8wtOy2W77/7l94//N7docdkVyp7rLvWq839H0v5t0a9lV0kX6VMkZJgGtRBmU8ykhoS6o1&#10;x1L/HWPAWDHEKsVSxwGtZXxNMTKNI7num+IxuPn0/E3I3VYb2l720F0nNX+lpHZiLZhjkFhMdU+b&#10;+PNPP/PThzvuH3YsKfPu62/ohhX9sOKrr27oh+50H5EzKsvaSoZ7Oa+Nk7knhcAyjoRpIi6zBGkq&#10;Gf+11TWAtNQAZYtpWgniQEIgSpHXLklCyXKRGvgyTUyHPYfdjjjNzPPEMk1oYLNesdmsUQpCXGqY&#10;SZJ1srES4qw0KWtShnkJOOdYDQMXFxdsri756ptvWJYEGBnblMEZTefEjK+VYp4WHp/23D9sedod&#10;+PDhjp/ef2K7myjFoLVnt9uz3Y3s9jPjHJmXxBITMUMqmnmJPD5uedrt2B8mQpSAmxACy7IQllAD&#10;SWZinKDk+v5agnNqHrFtnKxxciKEzBIS07iw3+54enjkcDhIPbeSwa3zKKXrmjgxThKqVzshqkhd&#10;fDzsORx2aKNpajBGjgGrFU3jaRpfQxDrmixnnp4eCfMsdY1Tn011LSChIb5tWa83eO9o+46rywvW&#10;q0FM500jc+zQY4w9ma5zjnKfx1j7WV3/pLpXLrKukX6ZiPPCNMrc8827b2l9y8V6wz/+1/8qxHar&#10;+S9/83tWtT+nGNlt95Blv9/1HU3j5fkon+8rgBwiyzgyHyZykjGoIAR6pWX9ewwuXkKsa9tqgHcN&#10;zvrTNdBG5mJlLL7tUdpIHb8UYgiMhwPj4YDKUsPUhVOdRdealdTUtwAAIABJREFUaUqx7gtlrWy0&#10;1CS10Z+J8PWZQc4RbyVANKfEOB5krC9iuM85Q/0cxyDvsCxoJaGvzjpQYI2st49m+YKiKMUSE8UY&#10;lHPgJIw1SrI3yhi8MVhjSSkzTRPGSp1Nac3vzgb4czu3czu3czu3czu3czu3czu3czu3swH+3M7t&#10;3M7t3M7t3M7t3M7t3M7tP9rmcf9FIelrZKYviSWPf38pDn0uhH1p+n3Z3qIovdXeMkS/ZWp/fgwv&#10;DfAv3/+tY/0SNen0Hkq//pne+DjPDfDH33mNXvWa4P1LQvY33+sLRu7n7/XSaP/aNXr5vdcE468J&#10;nr90bV6jzz0XI78lnn7t355/lmPfFML1L83uLw0Gv0WDf63fvtZ3n/eltwhdr52vL5Lmqmf8V2YI&#10;qFL5V86R/hX+S/44ktR/9X5CoJTX0VXkoTFaBLjaGjGkaTHHq2pyM8bgnAgahSJ+JKqnChRTv7j3&#10;dKWslKNQhCp4fnZdnG/wzp+uodZGvtd3Iqx2jZhpC8xhIVH4+PETf/jD94SYuL25pe8HQBGWKkzO&#10;mcNuy7SfuLu7F3O6d/TrgWmZWELm08MTH+8e2E8z+/EglMnWo4ylaSwxLXz/3b+wTDM5Z4ZhoOt6&#10;EaUpRdevUMZVoY6Qj4/iuCNl+Shgcc5ilP5MFH92/6UYqylNxG5aHcVFhbBEpnnhcJhQCtq2ExO+&#10;gnkeUSXinRfhmdG4SlB7enpgP4p52mhL03R430AWMn0uVLKMCIxKSpDLSdBz7D/zNPPdd9+hFFxe&#10;XOCcrQR46TfH8ISURZz1tNszTgvri0u+/uorLtYDl5cXQihqPX3fEpYgApymrQYvyKnw+LjlcftA&#10;WCLLJKRXbzVpFpLtarXCOsvFxSVKKaZK6NXAer2uotiCsZYlzNWCp2u4QBZxlRHShwQlaIrSzCFS&#10;lBaTcNuhjSEXuW+tNSch5ZEYHkLg6uqau/sHttst0zSzLJH1+gJrLYfDgdVq4PLqSgz+vhEjQf27&#10;UoZMFmpsXERAphXvP3wC5cnasj1MPO32PD5uGcfxcxhFvdedk1AB6xyr1UoMAiVXY3+q5FahSZdS&#10;aL2Idp01NXxCxNLWWsK8YLQWk/yJOCvC3ZQSTdPx55/E6P37v/tb2q49BZqoEsUgUcVYpQqFj1SY&#10;osC3HVThlPGeP/3xz0KX0Zq7uwfmJbHbH5jGvdC7vef9n/9MWgLvrm9YDQNN48S8Ru28uRrDU6Dx&#10;nofHJ3LOXF5c0DQeYxwlZxrnaHxDSYXWt5U454gpst/vmaYJ6zyPj4+klBiqWK/rOzHQV3JPLgXt&#10;PLZpsM6D0szLxIcP7xnnCa01ISw0TcN6taZvOmJYeHx4YJpmClnGT2X48U8/8ucff2RYr7i6vGK9&#10;WdP3Pc5bwjxVE7AIq1PONWihBrgYS8GwnyZiitXkr8R8qjUpCRUup0yKAXMkixlbCcsiIP9suCrk&#10;SvXJGdqmBa2qwE6xWq/wvqHxDdaIsdUYocalUihKE6qx3RmHqdc8pcj9wz3OW5SWuUUCTxRzTPzw&#10;pz/RDwMKdRK+LmHhMO4plVhvjBXBsDYsSxRtdkzVNCwGgHHcM+6eSOOIJuO0mNZzTsSQUEZoU0or&#10;VsOKxgnNqm0amraVe0HBbvfEfrdlHA88Pj1RcmEY5JoYI3Oft5q0jBwePrEc9qQYKCniDBLQYB1a&#10;SZDIsixMSyCXSn9CobX0y1TN3EeD5t3dHeM4YRBRsLYObS1N1+IsaCWE+caLML7rGq6uLrlY9egc&#10;UTnSWEPJiWk8kOaZab8nLjMXqwGnNSks5JDEuBHFtFOyomlaxulASgmNluCFsJDiLAJzq1mtVvR9&#10;zziOHMaDGIBioCShBgpdOWK9BMQAYi62lhBjpXULuT4rLWJR68gFYhQi+ZHel1IgBplvQ5AAjzDN&#10;zJU+BZmuE8r3UYztnaNvW5zWtN7R9QNX11dc395wc33JeujoG0PrLK13tM4xjZOYC4wmFZkTlZaA&#10;Cwma6WibHqUljMY3QhHUWsTAcQnESm1axokwjhDrdU0RrSRoZqjidKsN3iqMKZADuhqIlMon8TNI&#10;6ICppCdViad910OGZZyIs8wXutIP51nOldUa5x1d2zL0Pc6JUF9pmXe885WKqKuJ2gFaSGNG0zSt&#10;UE+tBPwYXbmsxzV5FQqnnE6BDrYa0LQ1GGtQVsItjHE1NMLgGzHgt22LbzowGvOMVtV21YRdCYne&#10;CZXSakXjhLSqgGkchepXjQJHct+RmLff7xn3ezHta3Uy8Blrcc7LerJpsdVEUZRiCWKmImchidfX&#10;DcssYUA5oozh6vqa3/3ur7m8vCUX2B9Gnh4eCfPEuD/w+HAnAQXV/GOrkaPtvKyXMqT8eZ2fq5mg&#10;IFTAlArOe9brC7phxRxiNXQmrNWgCm3fynqFQs7yGZ01iE1OwkGEgCo0TDGTGDHKtB0hRqawnAIr&#10;ZM0gNDJT70WtROCtnWVaAo+PT6QaJKE4BjrJ0rBtGrm23tG2Da5tabueEBI///yBeZ4wRgKKliWe&#10;9oj90LHeDNVIVwMZYiZV8zxZxOjGGKHUuxpK5F291sc9qBgrjVKoLHELQqgvaC33Tc7pFPaQoxjy&#10;Y1hO+6BpntntdixL4O/+5//976uvTIdf7P++FHD23Cx9NCe+Vmv5rT3na/vHl7WBL9UEXjMfvxUg&#10;+KX3ff7ncZ/92nHnnH9h2v0S2fu3vv9WfeNVs3B5/Wdzzqe16su99fPP8Rrh/rVz/loo4Ft1j1+Q&#10;+16pf7wWXvjyfH+pTvGX1jDUi/35a8f8+fu8Wo/6UjDDl8z6b1271z7HW7Wk3/r8r5nX36q3vVa/&#10;fH5fvhWM8LK++NoxvjSrv7xHXgsi/UvOz2v32cu+/Fuv9Yu/83qds9QgRaVl/aprTc1o85n+Xus1&#10;plLanTE473DWnUIc5VwdAxNeC9IwL/qHruYhW01JUguRWpTMedbJ2iPXNYPVBoXGtz3zEvj46RP/&#10;9sMfAbi4uGC96sUgCEIhr8ZYNPiuwTnPOB4kUOtkbJU9ixBsxVRFTliFhIbVcAox50Y+3T9yd/9I&#10;0/UvznWRvf7xemkZZ/bjSMpisp7nmXmpYVDVZBWzUM21pq4HxVDonexntCqUFCkUxmmUa1WDMI8U&#10;VzkAuT4pJ7bbnRivi1yTaZpRSnFzc8O8BHKR9VLTOKGeWitr0Dp/pViDEUqpdQTz+RqqcgrWjDEQ&#10;lsDT0xOHcU/ftbIe1koM0DXCxjmL81KLUEjAZYqZ7e4goYarNTllSobrq1uMNnU9sZBKwjVS88oF&#10;oTRXA95ms2G1GohxYTps2e9HxlHWGxdXV1xcXdRTo/Dec3N7U4PLZJ1ysbng4uKK25tbNpsNbWMp&#10;WQzXRsnR5yR1lmWZJeRPC8m4KMX64hLjG2KCJWearmO1XpOS7OVzKoSwEMLCvEy1PsVnynnKjONE&#10;SrlStTVN20ltsaRqTBeyd05ZzLJR+oJxDuM8IRX+7cc/o4yl7TtyKeQafHQYJ9mz13W3BDjMEnRm&#10;hQKtjRUDulJM0yJhll7C4lJKsm6aZwnFqkbvY+3yGDj49LRDK4Ov4XjWGNruc+hl4x1d10jtopo/&#10;xSQvRvlj+GouhcM0V8Ku1OfarmWaRlQNwNqsVjTeMU0SfCRrf0ffSdhh24jJfrNec/fpDlVg6Hre&#10;3b4Tk2SKzPN8zNCUcxUTWkvte4lyDlZDT9c1eGdwroY/GFv7NOSSpZYxz7WuIq9xDKyS186knMEY&#10;nrZ75lovS0ggY1wWuqY9kZcl5EsCakPK3D8+kTKEELnarE77nRjD6ToYK0Gjso8OUIqEJaSEqkEm&#10;qhLHG+8rTd5LTTinakBPNQzOSsmtBk7aSgVfrdZcXd0yDCtiiOwPQpwuRfZAXdueguSMVhKioOXZ&#10;QkoZbRzGeoq2FKVPe2YJEwu/DIKsNTi0ptRwDxS0bQ32ykXOXTWjp5xq4GVNWqljjlJS21IGmsaL&#10;ydNZfvrxz5ScOMwTc4w0/YppCTxt92g0Xbfi8uqKtu3E2KoN1jtSTpAVSltQ9lQjdG2HazxUcrxx&#10;nm61JtcAmeN0kFKU5y91elTUezLJnJFrOO4xOOv5/uH4POb03EtrrFN4K7UDSqHpOtquO5GpsY5i&#10;FN1q4PLmirZruHl3LaGhNXjQO0uJGU0NudRAqX25jn0pBXbbLXN9NiIBs2L8VbqGVMSA0Yq2bdlc&#10;3RBiJiyRXCDUwKKUJKBBzOAyjqVKwk4x1hqmzIObizVd21AofPjwkcf7J1RREuhSx/gYE7koec2U&#10;TsGJJWd8JzWIEAohFkKQ+rvUPxzDZkO/XtH0A3PMxKLohwts05GLYZ6C7IfRrIaBtunYbC65ubml&#10;7XqG1Yr1esNqc4Fr2mrKtzw9bXn/8wfu7x952m3ZH0bGaWZ/OHAY9yxhQRtDX8MIjHUoJWEeysi4&#10;a1yD0pYQIiEkTClYI4Eyp7DWU0BJDX1IpT6rLqe+QikolATRTSP7/R6njQTCpkgpiRQTbdPUDqll&#10;flkCZE5znyqylko1TFjXgEXrvIQxW4PVugaJylzf9z1DfR50dXXJ1dUll1cXDKuetgZ5SA2sBmnn&#10;unZU1OOGFIOM1dPEPI203pPSgjWam5sr1hcDTWMpKdS9fiHlwmG/r8HSFmM+m8bFOH40l2tUyRAT&#10;eVmYxj3j/sA0TpV6L/dd45oaiikhTc436LrmTTGz2++lDmYdMWcysIQkY1cNlXJaS6281u5UoRrg&#10;Zd1dZIEp97mqwRe6UulPz12LBA4fjfq1/qhQ5CTBz8bIc0dtLLnkUxhCrs/6lrBUyrwEjLTdIPVq&#10;VcNmQ2RcFopSNF2Ldo6s9CnUNJdCQbEsM2GaKClLcEeMpJzZ7Q9st1v+8X/+X2dRzrmd27md27md&#10;27md27md27md27n9p29nA/y5ndu5ndu5ndu5ndu5ndu5ndt/sC2VUPaagPI5geylKfwlYevY/hJS&#10;10sy9sv2FtnoSySo1wz4L9tzQfNLMfKRfP3y9d56z+ftbfM9QjGgUHI5CUXll45EL3Uiex1lpl8S&#10;Vb9Ge3r5OV6Kj1/S194ikj//PM9/9yhce3kN3hLP/iXX6S1R9cvrdhT0PO9rr4nx3yLG/SUhBq+d&#10;u7f65Gvn6Ut98bV74KX5vVAqCfnt++Gl+P0oFH5NVK+0PsmVv3SthYIn76+raaVa6vlMdPsscH9O&#10;59Jai9jZWpQ2Qn9yDus8zvnPFHjnJeG/CiWFCJPJKZ96vK4HU44GM4UI4nQl8VUMmFb1c1eCknVe&#10;THJH+tjRQFCy0EWrySqmyPfff8f3//qvtF3Hzc0NXd9XWrolxMRue2C3O7C5uOD25hrvhaaRCuzH&#10;iXGa2R0OhJzoVwPeezGSWzEDfveH72gaIXa3fU8/rFBKjNAFEbPEnPDen4zBYyVqH0nuRzr7kQwm&#10;NBpVxZUihktVFKlROOvJWSgTqhIbYooc9rNQU7WhbRxGlRMd5xgooEztizmLwayan5y1lRAdhdr6&#10;jCpjlBZhZhEjVanCV6XEzL9er4WM1nc1yEDoUMfelFKp5ivFvETavuPm9oZ3tze0rccaQ9N4McE3&#10;Xsg0OQvRvfbzp6cd9/ePTMvMbitmtlXfYSuN+HhPPT09sdvvGQYJPEgx4b3jYr0BYF4W9uO+0ryF&#10;uKGUiHuaxtE4yzKPpBAp6CoWzozTTNf31ZjXVWqrjE+pktcVqgo6NU3XgTJstztKhq7rUUrEwfv9&#10;jnfv3nHz7rYKm9UvyVWI2TMD0zwzTRO/+91fk4omZlhSBu2IqRBiYppnQkyUIsIoYwyN97RNw9B1&#10;J7KWqeNDjAu2ktjEQB0oOdIPHX3XiZqwFBGc5UyqAlljjlRPuaagmeaZlDI//vQTHz584PbdLTc3&#10;N6exyhorpgiUCB8rRVbMbUYMddbi2w5jPW07cP/wwGEc6z018M0337JZb5jmCWcdJRfCsnB1ccHl&#10;ZoO1msYfxwODKlTxYpLrvduRQ2A9DGxWK7S2J2K1NY6Liw3LEmj7jtVqQCvFUs2A+8NICIlvvv2W&#10;1bqn8U01kIox4SgSTwXa1ZphfSH3LbB9eqzjodzTS4hY41iv1/gq9t3t9ifSom86mqbl/v4ObQxN&#10;23Bze0vXdTT1PrFWV7GfjMmH/YH9YWS13sjnDZHHp+2JsLLb7mgaT991OG9rcIqMwflI8aoUKleD&#10;N45CWqGMiuhaqUq9r31AKRE4Nt7R1HCSI+XYWlPpgjJPHA4HrDU1PEGIx/My8/j4QCmZ1WpA1ftG&#10;GYNtWjIijC0pM08zSwjEKjI/jCPb3a4K3XsZY7LQCRVKqE3WiEF6Wbj/dMe42wuFK3MSIoac6u8e&#10;x1EZG8XQ3+KdCKdTFXqjK5ktCj0LhBCYsgiynQaTI8thR8mJxjdsNkINbNsW6+yJZmy9p+17mr6j&#10;63vaxtO2Hd47jFU1DKQTGpK1lfQo86r3nq7v6YYWo7JQ0FOUYywJXc0mfdNgKLTO4q2BHEnzTJpn&#10;VMqolEjzgjeaEiUoxCiNQdWwFZimkRyi0NGWRcJBwkxKC0V9XuOWUhjHicf7hypSrtRFY0hkxnmW&#10;0IWcmeaZZQksYWGOkSUmUoYlROYlMM0iKNVKVyNEQ4yJeZpqKIsIw49i6LAsLMssYnGjWeaFUtcZ&#10;zhi8sZhKJ7u6uuL65obVZkPbNjTeoXNCpQA5Qs603tN6z7AaMNUoW+reRddxKx/X7EY+43F+FWNA&#10;IcXAfBh5uH/gzz/+ieUwMfQdWlXqOYW2caiSq5lDo1XBaSXXDzH7yprI4Jv2FCghBnQrlMUlMI4T&#10;UzXEzMsiAuBlYb/bE2KqQRki9s5JaFrHz2Ps0bQmpFalTaWhirFq1fUios25XudcxcDmRCFGSSiA&#10;mLo7VsNKDFZKyb3UtLimQTsvRgklFPBjaIc1Bu1EIFxqgIZ17hTA0rc96/WaroafNM7hvcVaIV55&#10;5+m6jqGuz5YQpA8c59ZS2I8j07wIGS4sWKsrWVMImkfzO1rjmhbrG1lTpihGokoDF7pmRJZAha7v&#10;Wa3XrIeBm5sr/vr3f83vf//XvHt3Sz/01ShXyYUhMh52da1Q6lwY0cp93gme1ukFpS2Nb3BW1teb&#10;zYbLy0uur665vtow9A0lH/tSewrOSJV2brSmFPleSJHGHYleCt+KSHu9XtHV+axp2zrXtGKmovYb&#10;hHLo6rjTth1GK1arFRcXlzRNUw2HWcIfYpTwlZQpStVQmJaLzSVGG96/f8/jwz1929JWA4aYA4Tg&#10;1w99FfiLoU5CuureRVNpt/J+zsu+42jUOhLpjl9GaVTO5EpFdXW/4Lyn7TpCTOxrgFDKSQI1FjEy&#10;lBwJIfCnP/3I//7//L//rvrKNO5/sZd9i4T+Wljba3vHt2jyL42uX6pZfMks/pf+zpf+/TWj7VtG&#10;3+f1mJem5Nde57Wazlt7/tf2/b94nRc1rZc1k7dqAa+d45em57euy5dM4a/Vu976/G+Z/1/WRn6r&#10;L70ViPClOtGv+q7+ch3veFwvwwV/i+j+WzWYL9UdX6v//db5+1Jd7VitO64tj5taeTv1iy/1zEj3&#10;3Cj//O9v3cdfugbPf/54Pr8UevBbwQyvnYeX9+Lnf//1sZ36mv51WIaxhsY3EqZTWe/GaKF8W4/W&#10;n43y1n2uDx2P8/lY+ct+/GL8ONWsxPyjlMJaWRuI8Uv2S07LV9O0aG0IKRFzltrQv/4bnz7dY53j&#10;YrNhPQw10E7IuylHmrYll0yqhlurNFbX+agUVMl4Z2i9PYWs5Cx744wE26QilND7hyd+/vCBJaRK&#10;2PRiXFcV+47ssWLO3D88MC+BzUbI4G3fCZW6iGGrgNA6nwUlipk14a3HGo1SYpJCybGEul52zp32&#10;5sd6XgGWeWGahMJrjaGxEtDT9a3UtBbZ765WK0qW1zJ1naFQYkwErFFo8zn0UitQulQDHjW4MTBN&#10;I8uysFr1WAOxBgsZo+mqodsYVeuN/hTI87TbMc0S+BiXRN8PXF/fkEpmnCYOhwMFGIYV1jUULeRf&#10;Yx1TkPXx5cUaRWE87PjDH77n7u6elKRellI41eWcc9ze3uKcPYUk2kpo1nXN7q1iHveQMkabaszL&#10;1RT6uY4thFhV9wtCYV+vN1xdXYqpXGtCSKSYxfDnrATJpShGVsQYvN8fJNwxJelrWrPebGTuOpqQ&#10;jZgPxYwqoUYSXKFR1rGfJj7e3ZNqTVUpMVDPS2C73xNiZLfb87R9YrvdYbXFewmkzKXIvdZ0GGc5&#10;TLMYUY3Ug6UfLoRFaOPO2roeVVhjT2vdaZpZ5oD3shZVSkICC0XMg05C26yRILaUkhjH6xpchmKp&#10;NS4x1zVqI4EBFA6HA03boK1ls1nhjOEwHiQwwhrapuFic8l+t8UZTd81XG42bFYXbB+3OOfxzkFB&#10;jqsImVoCBj6HNuWcmZcJ5wzvbm9YDz22EsRlJJDrcVzvL8ssdVxnSTnXvlXrEDVozTqPa1o+3T+w&#10;zDOlBlc1vmGzWrEeVlKPoWDr+lcCKhxzCIyHkWVepA4wDGKGtPZkrHbeYZ09hQr4SpI+rq3LcS5T&#10;iqHvWK9W1TgZ0aqaKcOMMYau6wkxkXLGOkffi0lS9n6d7A2tBQX39w813FLRNq2EV9Xaz/HeGKeZ&#10;EMQA3zQd2ki9X2vZZ7q69+M4FhaqSVwTohirFcd6idzHupp7qc9cjkZaCYGTWrZ+Nuf6RvZDzlr2&#10;+x3TYcR5IdInxCD98dMjH3++4+HhiXFa6NpBrkWR4XxeAjEWrGsxvsW4hqI03XrNsFpJKK+WWnE7&#10;dDRdKyESudTwjOVUDzbOkhDqdUxZAk7rM5UoeZ8S5FXyKYA358yyBKZxJuVYQ5JLJYA7lHZy/rQm&#10;a0MsGde2KKuFzn19weZyoOsd2+0j8zyRi4SzHcPtTL0uIYQa6JBJKaBKoRtW2GqsH4aebugxzqON&#10;kWBc5NlPLoWiLcNqTSqFWCTkQ2qwgZgi8zIzh0CIkUKu5yiKORdovIGScdZinTxPCSGRk9Qr5Hli&#10;Idf9cAoy10h4oYw/znf4tsd3HV03yPFaSzGKJUeUdfTrC7r1hn59yfW7d/zdf/kHvv32d6wGoZpP&#10;ux1hOrCMe+ZpZJpGNpsNzlsJgvMG7x3r1cBqtcJ3Hb5paPsB5xsZM5RmCUIQ3x0OPG63pCJjt3WN&#10;hNEZQ9P1uEaI4sbYz8b4lEAVrJMasm98/YwSOnlaLysZB4yp67laU7Y1DNVaxzwvjOOh/p7UtcIy&#10;E8JCDIEUI9M4Mk1CqS85EUOQ+t4k9Vdd14DyvEVq98s81pqlrKGMUlij8c5itKbxlqHvcMbUmo/F&#10;GYUmy5zr3OcgyHp9Y4wyXg1SN729veXq+pLLyw1X1xekHNjutoyHPTEsdT6W2pfUoXsJuFbVPF5D&#10;QFTRz0J+ArkGgJYUKTmxhOUUSENRdTxCAqNriKEyhpLl+YzWmjmEOtbXtbCVsKAUAykGnDHo+n19&#10;XMdr/fkprZKat6uBRN57uS+NOa29jyHpOSWp86dESbIWzTWc7vryqgacl2fP/fMp1ErXABulJVy3&#10;rwGMcgwyRywhABIW5JynHAPMkaCFFCPLPPNwL/X+nBPWWpqmpXEOSPz9//Z/nkU553Zu53Zu53Zu&#10;53Zu53Zu53Zu5/afvp0N8Od2bud2bud2bud2bud2bud2bv/BtsyH099fCia/JGQ+tufC3V+LFd9u&#10;vyX4fv5zv/X7z///NZHxsT0XRX/p9Z+/1lHM/Np7/lYrL75Qzwndn784HvPL33+FdH78DC8JVG8J&#10;lt8i1P9WaMFrBvovnf/nx/yckvYl8/5bQuyXYQkvjwc40fJ+ywT/kt52fL0v9aPXjvvlcb0ltP6S&#10;+f/45/NjOJpej/yRl5/7rf4sf3/d9FAqBeFVsf0zefbpnq0U8l9fzmP/+7Xw+PgixhwJT/JljBWz&#10;pxbCuAidxbCnnwlttdLklFGZSm05XudXjAuV3nkkOh7Feb7xQopRGqMU3tlqZmvwTYMxQqwcpwl0&#10;YTzs+cN33/Ph0x2biw23N7diNmxaUtFo61gNA96LOMhaMe2VXFjmhVhFpqlkjDG0jWdoW8Zx5u5u&#10;S8pCvfBtz3ol5q9pOjCHhZASSil2uz3b7VaIogh1J5eCbYRu753HexE4L0sQ41olsSqtT2JiYy3k&#10;LBSjnFBKhC7GWEIUukLXtpQYsUZM+pQsRqgqDD0K4ci5UtMczmja1jN0rVCfixDnjdZobY5QbUoV&#10;U9fhC1A0VUBmtAh8CiIgzzmhUMw5scRMUYbtbsfmYsPNuyus1sQYmJeZnBNtJ6ZtIbrpz8Ipawkh&#10;8Lh7oml6eT9naLytAnQxkMW44KxhmkZCDDjruLm54er6SoRe1jDNMw+Pj9zd3TP0A1rbSjBVdI2n&#10;bz3LfCAsgZLBWl+FiwrXNGL28yIMpwrGlmUh1/N8pIwtIaK0IUYRIB8OBz7dfeL+/o6npydQitvb&#10;GxE9x0gupfYXMY8VpTDOMc6BeV6IsfDT+5/ZjRPTEhjW6yoIjzzt9my3I4dx4nAYaZyla5pKQE+E&#10;eWaZZyHcuUp315bb23egYJpHnDUMXYczlpDFUFtyJs4zWkHjhOQqn6eODUVXYZTmp48/83B/hwKu&#10;Lq/k+0rjrKfko4GtVGNqFgMnUHKqJgHFOIfjZMl+v6cfBm5ubvjq62+42FzQdh1LSOy2O4Z+YNWL&#10;EU8TUWQhMCNC/yVnppCJOaNL4WI18PXNTSXzWTHztS05JYZhoG1blFFVWF1OpKrd4cD7Dz+DUdxc&#10;X9G1Qmz23jHNC8oINdn6DuVafNvLGJ4iT4/3VWx/yXq9wXrHsswM/SCCP+vgFHRhadse70Vwf3F5&#10;gTKaYRjo2pbGe4xSlc4iQvBlWXjaPvLx/oGLyyumsPDx0x139/fs93u2+z1QGHoxhhojhgJKQaMp&#10;MQv1GxGCGueqUFRoTsdAEqrJWVtdxXNyrkXMLoEsppr7p0oJAAAgAElEQVRy7u/vKQgB2FpPToll&#10;mnFOn8zvWsm4NE8z9/f3xBhZrzdgNNY3YCx9P+Csx2qNrxTpnKrA1VoeH594/9N7tLJ0XUc/DKCr&#10;+LDAsszM88hht2ceR/74xz/x45/fM85zDeQQY+d2v+P+4YGHpyfuHu9BwXp1gXctTdtKOETJImZM&#10;GYWYdr13Mr6pSl8smWU+YI0SCn0du/SzUJlUxX8lZYxzXN/e0PZ9vSYZpQvea7yXoAPnJJijH3pu&#10;3r3j8vqa1cUFm4sNw7oXUajVdd1QqvB0YjxsGfd7DrstYRFKusoZlROEjC4Ko8FqoVY6wClFSQGD&#10;EOVykn6RcpK5IlVTQ5iFMG3UyXChEBrTEgLayPhn2xbjPRgJpClFvOGpqkNTzOx2e2KSUJWUCimK&#10;eDuXKH/GTIpyDHMdw5YQCCmBMRzGuQqkqwh1WVDassTEsiRCiMRQTfJVrGuMZn2xwXdCCpsPe+5/&#10;/sDT3Sce7+7YPz2JKFdOqtC+q+EoJ5k7ZQwUQ7QyBm2dUJsaj7OWlD+bAbz3DKsVwyAGAltFrd5Z&#10;rDEoMkbJafKuhtAUyFmBFlGzb1qU8RRlAENJimWJPB0OfLq75+7jPeO44NuOomtAUA2TEEiXruT1&#10;Sn47LSZlEs+VQiV7iizC5hAoMaGSXOOMEATLUWRuHarS/rxvsNXAo4ySAIAk6xdrLdY3p3GyHCmv&#10;udIycyGjWKKQ48uRQkWpxioR80o4g5ipGu9wTu7BtmnZXKy5ubnh22+/5fr6mrAs/PzzB6Z5JsZM&#10;1/V0w4rbd++4vr6ibZtqrLESZFPNEmiN8XK+fTPQNi3WCulKV5NZqQYA7z1N19G3HW3jsFbhraFp&#10;nQTJDL0Q6imy/qoEeeccugYEzTUIohRVCfeVbqsVOac6rlrIhWWZZB2x27PdPuKdpm8bGmerKUXW&#10;8ydjThIjYS6FJSzEIMY3Wac9o+9WQuw4HhjHkWUOJxH0kZQ5jiOPj4/c399zd3fH0/09YVlovBei&#10;fNsK1VfVucBYilJo51hdXND0AyUr9oeRlBPOObqu5eb65hRIsVmvaRp3ItRppWTsrNTQE6Hx/2fv&#10;PZrkyLo0vedKFyEyE0CpFjNNsmljsyCHCwojuRguuOL/NyNHfLIkVKoQLq7i4txwZGVFAvX1tuOY&#10;wQBkhnBx5fHzvk+RcbXUvZL3nrbtRRCR5N4UpUErNApVoMREGCdiCHgrpPgsGFx2h5HDUQSGMSYR&#10;30yBEiPzNHLY74kp8R/+4//zN+VXjiejgxeEwM/35uf2w7yQF/hbROkvvf8lOvdzo8DnOYLPmbw9&#10;N0z8nEj/ZH7xUs7mJZr6l/I35w0Of/WqRVDwNMdwOpaXROHnjuFpXuzpeZ3LDdinwpMn5396bayG&#10;Ok/zO1+Kl8T0T6/F517znGJ+7t691JYkD1POtslzeb3nn30ScX+pPZ/LIZ0Tub9kfvn8858f57l8&#10;56+Ov6jPGkY+/3+pOYvT+T0VSZ7LxZ3LLT0fCz7XJr+UX3t+bb40dvzqGPjtaxdyuP51nnK5ZlX8&#10;Y60REY85EcdBK1P3ICJINNrgvOQ+jLZLMmy59HW+/dSmntzfkmTNXIAMTlucdbInVYZSlFB4qxDe&#10;O7v0uVzpwEoZ3n/4wF/+/Bfu7+9Z9R19J0ZV2hqGYcQ1Tf08sKp+joIYppojiNVkyeCMxigReU1R&#10;hIqxVJK8b3DOicgvFQ7HI33f45wIl3JdB4cQJd+kTvsMz+6wl/1o7W+nNbPgQAsFyUs1TSvCbESw&#10;5ZwQRZW2UGSNY6yQ7rUWumjKIjjXxkCW/ZNznqZp6dsW7x2rVc92uyXEwPF4ZNX3pBgYDwdUKVij&#10;cEb/amwQEvlMSanm0otQqq2reyhN23ZsNiuh9laCcA5iAqi1pihFKllEmkrydMM48uHulruHe47T&#10;SFaFb777O3zTMswz7z68I5WEMQ7XNFjfCiVWa+YY+OXdO1IObNZrjKLSYgNvf3kvxospMh53jJOY&#10;rbVty+vXN7SNX3KvpxxXpmCswpkCOaAKi8C75FLJt6qevxBkrXekolHG0vUr1n2/7LGNMcSUub27&#10;Q2tN13es+g4l2zSUMjU3spfrXPcd1omZ4TgNQqD1Toy2Kpk3TCL2c40XurexuKan7VdoZ5f+23Yd&#10;0zQzjTMoMYk7Hgd2uz3GWtq2kzxiiGJU5zxKG8ZRzCR945f8YtdJngRyXUd/olGfDAFySux2j2Ju&#10;NgVZr8uJsl6vcM4wz9OS7k4pE6LsPymyLzzlIz7c3fGHP/+V4zDQr9eM48g4HfFdR9u2ko+o32md&#10;retQS2M8x8OBvvHkOLPqVlxf3WCMYZrEKHIOEzFFQoxM08x+vxdqOmJoOc8iym+9582bVzgvFGF0&#10;Fc5nGaeUVgzzRIpiUHUaL61zIhR8YkrWdCtc07LfD9ze3ZJz5Obqmr//7jvWq5WYCTgrJrEFjLJy&#10;H7wnRBFPj+NIQdF2LdevbnDVaEBo366uVUTMrOv9yRTJ2SmZAU7mIH3XMYVZTCrIqFLYPeywRoT0&#10;+cRS11qE3fVBgbWGokQs6RvP4bDncfeI1pbVer0I5V3jZR+qNI/7AykVjBEzE7RdBJnKaJrGLx6t&#10;KdZ5te45UGC1gVQFo9VckkpWbrxDkdHaYpw8q1DmJAAV8z9Koes62raBAuPhyDhM5LqnFgM3SFNm&#10;97DH+hbvGobjSM6Fh8cdu/0R0DTdina1oel7XNcRc2EcRzEcaxqmaVrm5mmaSCFKv61C2JQTymi6&#10;rQhPx3EihIQ2FuU8RRtQkp8vqMUQIGeWNjCNMzmL6DWlRExIPqEoHg9HHnYHphT5w5//xBgCzjf8&#10;23/6t6xWPVrDYb/jsNvx+PjAMAwM48A0T6QsHXOslPdl/VDku1bX11xd39D1K5lztRaRtxVzO+cs&#10;jTf4RowBina4rkfVXIrSkps+Hg48PuzY7feM88wcA1MQw8NTDqxtqhmcUlxvr+j6nlc3V1xt16y7&#10;lvWqZ7tdsVp1tN6K2aCtxrvOi2hYiZi86VpWmzWb6ys2V9esNltevX7D+upaBOgo9ocjwzgvYmBr&#10;LYYMccLpSGs1jbMcDwe0htWqxVrDatXSdw19L9+htAZtZK5qHLbx0pYxpASxZMiKaYzsd0cxhz0O&#10;5ALWWUKsueonzxdLyUSSUN+9qwJ4X8XS8ozFOEu/6ujatu59ZCEVYx3flRDnvRfSe4yBxjmcNct+&#10;ZaoGDSlFGu+gSA7ycNjz7u077m9vmcdjvU9idvQrQ5AQxLhynlE5YZWixAgpkKaJMAyolFC5UMKM&#10;yhFTCipnSEmMicrJiEQxp8RhOKKt0NWLAt809OsV26tr1uuNGM0YLSYZyuB8i/Md223Pat3R952Y&#10;IGXJ/wmtvMgzhZP5ZxiJ01AF7GJcfDyO3N8/MB5HyW+mjPMO5/1i9qu0GAMpDTmKIWUKc70e1Od5&#10;MnLmLGs6Y6tReR3v0QrJzMp8mFKiVMJ7ziczTSMmhdYseU8xckyEORJCRGsDKHJIpJiIOZFzkjmu&#10;Cvrv7u4lX2SdGNCmxDCO1XxHDEqMdeQko/84DMv3U6CkLOv+Ao2zpByJOWLqcz9ykWdV3vN3/+5/&#10;uhTlXOISl7jEJS5xiUtc4hKXuMQl/tXHRQB/iUtc4hKXuMQlLnGJS1ziEv/CmJ4QyuA8kep5MehL&#10;9KuXXvu515+jp79U7Pn8OJ++9nMU8NNnpVqEd+47Pif2P4mtXzq2LxWan2Ipdn7hvJ+/5xwt7Skh&#10;6SWy2eeoUH/rz75EOD/3+6fF4OUZZe33miO8VKT/9Fp+7lqfO+Yv3ffnP/89goRzBgMvFX6fFw+c&#10;qnx/e+7njv3X36t+pZo/XRNdCc+fo8t9Tmxw+t2J8AufFzv8xpxh+b9Zih1NpbSbSgA21ixEDqHW&#10;ZLQylYC1cOErRaucLWovlfJoTgIrayoltakkMItzUvBTUgKlmaaZX37+mT/84Y8cjiPX19dcX1/T&#10;tB0pi9DHNSKSFgrHJ4EvlVC6OxwZjiPeObTS3N89kooSAncIGKO5vtrirBBhUxby+TBOIi6qBUNK&#10;qUr9KSgjQriUMm0rlLKUMuM8Mc2zFGzW358KR60RMhK12FSKpqV4SYpjM23rCJV2VQRzTjnd3yeF&#10;640XypE1lrbxlRRcajmjRhsh88QotKnyq+J0lnttK41DKKErYkpM0yzk+gI5Ze4fHnl4eERpxetX&#10;rzBKyzWpRJG2aUX4VEkWgAjDkOJF33iO0yT0dquXLnC1vSKHmeN+J0YGzos5gpFC7q4TgpnS8pnH&#10;YeDx8ZFxGFmtViLmo0BO6CoMjSEQY6WjK0POInw/GX08F5dQZI4pukg7qrToXKnuqRohzPO8/PGN&#10;X34nFDc4Hg/Mc6zig0IIM846huPIuw8f2B0HbNPxzbff8er1a2JKvH//gVIUTeOl7VtH1wrBNuWM&#10;qn0zV9pUrELQb776Wo4zRvquw55o5jlJJyuQYhQxoxISW9etyBlKFkJw17f4pmF/OPK42zHNs5gA&#10;NFLw72pxrKJglEJXMUhMUYo9axFlCInd4cDheCQkITj9wz/8A5vNls12I4JApYgh8OHDe8I8seo7&#10;jFIoVcWolVaSqlhimgMxBbSGrmu5ur4mVnFqzInHhwcpOluIY7bSxGameWKOgTdffcUUAvv9gavt&#10;FqsV8zTRuEYEi9rQ9BuKNvzxz3/h9etXGFV4uPvIPI90XUfXd1xdbVlvN1gnRYjaGIZhIOXM1c2r&#10;KlSQguS+CtZjkvvUNg3W6KoBFApdDAEF3D88MIwzq9Wajx/vePf2Hda4SmMTkVLbNkLWkdK6KrhI&#10;xGmmFKHiSttGPvdEu+STMYkUatYC4Eo4bJp2oTeeBF6Pj48YpenatgpeM9qopeBXm0rIK4WHu3um&#10;aeZxt2ecJrR2xFSq8Yqs27RR9H0rBgLWVlqxkCRjrOLpUvBNK8T4IsWF4zgyTCP7/Z5pmvhP/+U/&#10;8/PbX7h/fGCME4nCcRy5e3jg+x9/JqNo+p7t9prVao33jsZbUpxRqlQyJThrpYi8EpStFfFBCoH9&#10;7rGSjMT8QRtNjGIEchJFn4QFrm1Zb6/wTYvTVkw8lFAUlT71/rpO0QrjxPil7VqazqOdxjVCiJZ5&#10;GDovRglhnpmHgXkcibOIUEoMqCSiIW001knh94mOVnKSguuUKgWzVEMPjdVmEX8IGV7MaErJpJgq&#10;XbCuaSrlsF9tsM6JdFkZtLZAHY+QovRhP1BQC8VJ1wLPioys4z9MMYgoO2X+8pe/MsXIqzdfEXPh&#10;MEwUZZhC4v3tPVPMKOuJlYQmhZtxERxP88x6u8V5j1bgteawe+Bwf8d43EHJMl9UEXLOUmArpLxM&#10;SlHm1FKkf2mNPs19jdDOBQ8u52QrFek0X5xWMyVLBX9OUvSqKaQo80IphaIM2nps04J1zLEwHCc+&#10;vP/IX//8Fz6+/8Du8Yh3Lc61oAxTTPh2xWqzwbd9pcutqoDeLPS4UudCbQxzTIzTXEmVsqY40bJT&#10;iuQwYeR0RCRgDNbVNqeB+jmlrgmdc2graxuRsZeFVJqjrPmcs5WwncmV2LfabKq5gBT/U2Q8jLV4&#10;N9frJeSoRuYTbWicp/V+MUBqG0/XNnRdy36/5+HhgRgTr169YrtZs+47dvd35DngrBjfTDESqyiu&#10;kOvaRtYCxsj4N46jCOErhYvav8UsQuhjSmnavmW93rDqezE5sEaMWbQi50LbdmhTyVgp1T69Yq6k&#10;v9OaZ5omIasdD0zTADnWNUag71turq9RCiG0dn2db0U0QBbKGpWmK/c9VbHOvFC5UghM40iMSYiC&#10;nGiycq1DjBz2R2JMYmoQIuMgovDbjx8pJbPqV/T9qhol6WrcI+RFMQqSPlFS4O0vP5KSCOBzyVxd&#10;bdls1jhrFsMdDagsa4WSM0bpRWyktVn2S7mOp32/EgFFnfPFWEeRUhTRUc71PA+MwxHvHSEEDodH&#10;drsdc0wMw0jJQtKcppkSEyDF71prbl694p//5//4N+VXjsf9bwSoT4Wwv2fP9yUy9DkjuZfIzy9R&#10;xZ/vcZ8K4J+Tzc/lB14imz/No3xpT/58b/65XM5LwuzneZGXcwPl075WyfqG2jfLE5Hyub3ySyaC&#10;z/MW5/I/544n5ypgOGMe+NR88KX79tJ1fem6nctTvZT3+9Jni9CpLLTDp3kNubQnwzzZz+WSq0Hf&#10;E4Xzsnf6dUrk3HefE5ufO4/87B7+nmt0Ltey5B2qCDvXPXHJeTFpWdruaZ6rIUTb3/aBl/5+KRd1&#10;+o7n+a+X8pDn+vLTz/pSPG8rp/t1tm0oXvwuSjkt3zBG1TlQjKuohnveS35mMcUyZjHYQkl/VEqJ&#10;scvTPrs0lSf5xaVNqYU2XJRaRHa2Gi9qLX1dxJ8iVDbGEGLi3bt3/PjTjxzHEWMsm6srfNMwhyCE&#10;TuPqPkejSiFOE2GemIcRZy1tcyKpakIqhJQYQ2SOs5DPtebq+oY3X33NZn3F/nAkTFOlY8s5iZHX&#10;mrZfYX1DygltLfcPj9zd3xOjGAqWer7OC+32JPBsfEPTdkKfNopCFuFjvZZGi2mQMZaSRUifc6Yo&#10;0JVq7n1TzQnAWVMFspLDk7YMGcl5PT481PWWkJIpBWM12kAMcUluSjs+7RtsXTeZxQgnxoh4iEke&#10;LkUxrstKTG1ypVunlBmmiQ8P9wtZ1RhLv+rxjScj+xJTKcAoRdN25Hp9pjCzO+xJVaxstKKppFtQ&#10;vH/3Dmu0GBo0LXMMOO+4vrmu+wURUOu6OVMKUghoxETAWYet1yiGmRAiqV7nAkI9rvtHY51QbJWs&#10;ZU55th9//Il37z+IwaKiGtcZjBGxe0iB+3sRpvWrFf1qDUVx//DA/cMD3llUKeQYSTEsuYL7+3sx&#10;QHCehJC2jRUzxJNhlVKyzh3Hecld5po/CjFStMJ7V/fnkt+aZ9kztm2DqRRbMViQcV/MKcX0wnv3&#10;ZAzLaBQhRmKMHMdJjDWNpm0b1quOnCIpzmgNzvia9q4EamMpFFLJ2Mbz0y9vef/+A7e3t6zXG4y1&#10;PDw+Sl9ebzH6ZNIghpV3t7ekmJjHGWdERGu0pu961puetm3ZrjeknJinWSjsJZOTEJBz3SunSqJv&#10;vBiCXV9fyXkqIVhP4yhCwMX4S/Jr6WRwap0YjNb9B1rhmpZu1dP4jmEc2e8PpJx58/o1r19dS56O&#10;8kkQmTLO+JoDjswxcjgemcaJr7/5lr/7+39g1fdcXV3R9Z3khiigsowJjZf9udb4pqftOlbrNY1v&#10;Mcby6tUrySWmUGXtYoi4f3yswkxPv9qSUcSUsNaRkuRLrDUiEg1BzDXnwGF/lLX7ek1OGWNFBI/S&#10;7PZHxmkWKjhGcnk1z19ThXRNW40aZT/rm0YMWRSL8S5FRPExFaZxwii51qmavYkpnCVXCrMYAhfC&#10;JMJqbcR8MIZImsMyvzdtS9u0GDSHxz1Kaa6ur+lWPdura1IujMeRpu25ef0V/XqDbVsxGKgGZPM0&#10;EWMkpcw0zzhvSSkR5hmVRTSqSkaVJMZqzuAbuXYKMc8IKcv10AqUiFlLEdO9k1FMLnkhbwOU+h0h&#10;ZYwX0flxChzGmT9//wN//Mtfeff+I6D46quvaNuG3X7HYb9baPIhROYpME4z0xxofING1fst69lp&#10;mrGNp99uyQUxdc2p5gPkmMXMJS/rdhkfZY7x3rNe97RdKyaFc2C32zFNE843pJxFxGsMq82Gtu1I&#10;UUwStbE439a5qmC1om0s1iq0ymgKnbd0rafvG9pG1gjaaEod//aHHWiqcair85qMwQXFNE7sHneM&#10;0yj9bJrwztB6y7bzXK07tpsNXdNK225cJZtDDgGymMNM08xhL3nzmLIY8DkrhoLWY9zJqLXDu5aS&#10;YZxmxmEUY4DjwDCOzCEwjJMcpxJKuRDgxRy063qZy5WY/K5WLX3bYLTMdU0jeZPm9EyqLsVjDOz2&#10;e+I8UXIRU+d5rnmWBm3rGkpr1v0KCoQgFPYUInGcqtGgjP+lyHhzypGSMyVGwjgKVX2eySFQQiCO&#10;A6ZkDIU0T6gsJp4GhVVaEoNIrrgURahi8Lv7O/78pz/z17/+lZ9//oX9YeD9+4+8ff+e+4dHMZ02&#10;J2PJBm0s8xxQKn8ynFZK1i85i7i7yPo2homSAjlMxBhk7WYMzoqJQkoFimK9XosJijZ0q56uX9G0&#10;LbnmEU+5rFQ/P4RASZEUJxRiMOmcq3nySC5iRN11Pdroum+UfAk5LfvWnCTvvd/v2e32PDw+cjge&#10;0UBJYt4yjlM1dBQjWpmPZL0VqhgeBbe39/zhv/6Jj7e39H1fDQfLYjaglML75tNYk3N9VlSf6dQ1&#10;p7VOxgitcd7ReC/GS2GWMS5FYpj5x//hf7sU5VziEpe4xCUucYlLXOISl7jEJf7Vx0UAf4lLXOIS&#10;l7jEJS5xiUtc4hL/whiH/YtE9xeLQfl10fJzytHpcz5XrHoSyz4vVH2pQPtzovPTMZwrtH563M8L&#10;rJ9Twp5//lNh/dP3nhP0n/ucc5SnpdD3byB7nbvmT6/V7xG1f6lo+kuv/T3C9eft53k7+BxB63mx&#10;/udEALqSsH+vmP45ff1pIf/zdvH8OJ63qy+J4E/v+Rw57VcF7eoJ/b38+niefs7z+30Su71YrP5C&#10;v/sc3e1EbjxRAeR35jeF2S8R0E4id2ul6ONEe3fOSVGotZhK7HTOVbG0EBFELCYFvSXXYylqEZ2d&#10;xHKcqEqFhTJkK0mMWvhGFScJ1dwKYaRpMNYDmhAzYY58/9fv+f6HHzHW8vU337DabBhP4nQjYk9r&#10;LEZLIUpCMcVEzlLgo0uhpEhOmVSE0ilUV8PVZk3XNCitmWMkpk9kz1P7y1kKdXUlPilOP5Pj3R8O&#10;zJXkOY5TpSlIoUvTNELYtYYURdyuKmHX2ip6j5HNekXOcRHVNr6RwnxtkKFIoYyImmVYykth8qnY&#10;TxuNc41QLLQV8XDMOOdZrda0Cz1ECtpCDEzzzDhNIkQthTkGjDXs9wPff/8DwzBijeXbb7/BaCnW&#10;MsaImYESakqOYRGkl5zJtaA+5VwFv0ecs0LzzEL6TbUotWsaGu+xtSjJe7cIOPWprSHi2f3jYy1w&#10;F9LX/d0t8zQuhgAhBuYQedwdyEoJyVYLnUaE5k/6SBFiaqEWy1VRpNC5OnJOjONUC4alHfd9LwYB&#10;SQhhJUuxZk6ZpvU0To5day3mBsdBCjaVoel6Ntsr2rbl+++/xxpL3/V8/fXXfP3mNV3XcRpamnpN&#10;jFE4bZiGEa3g1fUVJ0G0GGdQi931Ivw40aDDPDOOgYLmcDjifUu36qStKEXT9RhrmCtt2deiJ1vJ&#10;ewqhvgjVVy1iSygiCMyFaZ6Zgwju+77j6uqa1XpNv+qZ5xnrTC3yb0R8t+qrEBJ842m8W8QAvpGC&#10;s+M0VMMCQ9u0oA0hZShJyCta1ULxROMd4zwxhkDMIp51Tcv9wyPWCp259S2N9TL2aDHa6LbX3D/u&#10;+cOf/sTXb94Qw8R/+c//iRBmXr95g/cepTW+8UJLqsVvphZriiCwVPp1xjde2kaI5BSkcLtOFCqf&#10;6OKGVBIPDw9C+Wo7Hnc79vuDGFMog28bOW7vK11aig9VyeQghCmthErHaY6McTETOOEYY8xo2+B8&#10;w+Nuz4ePt9zdP7Dq1/R9j7ZS4JhyZp4mVl1fP0PGYu9EPJJiFGOJENBK8eHDRymcRTGHyOE48rDb&#10;c7/bMc5zJRMqlBEjlXmeazG0Y7u5wvmGtutkrA2zFB5ay8P9AzElutWKxjfM88xxGJhDwDae9fWG&#10;4ziSSiEVRb/e8vXX3/KP/+Yf2W43WKNoraFvPZt1i1FCNW6ahq7vRcivVS2KlTkiTFOlIVpyEkHb&#10;qdBXa0UqqRZwy3zW9Cv69ZYYZU4Qqrb0i2UNoGXOOxUXumo0osg0jcd5K0Lcurb0xlKiEIG8NSL8&#10;QWqkndGVUKnRVi391jrHHGYhqQchfI/DgAIxarAyv6Y6Dqcs84RvGrTSpLmu4+s4VRDKe9uLUUaK&#10;mXmOHI8j0zRxHAamcaJrOwpgarGn9Y6271itVxhjyTFX4ZFlDjMliZBXG8urN1/h25asNNp65pRJ&#10;RZMx7PYHEmC8g0qpp4p/ngqglFKQM05D1zT0jWW7WdF37SLwX29WbLcburYT4U+Rcdo5h2scPKHH&#10;5ZKZQ2T3uCengrOOXCJGi+hdKYWpYi6FIpdEjDMpR+Z5YjgeOO73DMOA1paY5Rpq65nmxMPDng8f&#10;74i16Nw7V40aRFxvnENZEVJc3bzGdx37YRSiWduRKTzspCB2nGehATYtrmkWIaaqVNBShL5OzuR5&#10;pGQRKImwRahZxltSEXr7iXCF0YSYKkVyWsSCJwooKS/jwWn/N08TD7tH5jBjtPTxnJO8zloabzFa&#10;LWLL03xrjUNXwZu0/1LH8SD91zu+++47ur7n7u4OaxzeauZxIM0jFBGLDMPAYRiEpKkRg4jqwZCz&#10;0EdlrSrmDXUVTcqRfBKGx0SMiVTEGSYVmduEwmrYrFdcXW3puh5AxosQRBR3dc2cxATANx7qOmqe&#10;J1IIGIRU552l61v6vl2MWsQsSNZv2ojo/ESS75oeow0liQBrCoHD8UR5n4kxYq0VOma3Wtbp1toq&#10;aIiUAl3fM00T1lrWqxVff/MNV1eybhgOQoNtm0YME0oRYh1ijuOdEBTnORCmA/ZE6qMs6w1VMnGe&#10;SVHum6lg27b1xJif5CBEGNB2nQhwSsFaIerqOj+our02Vv4tC3YpZNdF5qZxPLJ7fGB/PAjxMkOI&#10;iWGYUIgxlalGFc4ZMehQhv/+f/2//qb8yjwNZ/Mp58TmL+2Pz+VFPpezOUdAf/7vz4mkz+UcvkTy&#10;/tLnn6NYP88RPM/NvJQn+Nz3nMTC5wTCv7nu9Y/SdV11EsMXzp7bl/ILL33f8+M9t2d/ngd7TkY/&#10;l1d6nh84l884l3t4yQzwS4Z5L+U7ZCQ8Gdd9+rLJBLQAACAASURBVFstEppPovhSL/pTEwsRV9fz&#10;VeV3G0r+LfEluvxL/e+37yssS2KtFgH4KYyRfIax5rN94vm9PPfac0aQL/Xxp9fnnCnAuRzQ547p&#10;t/lV80K7OJ8Pfdq3VKXuqmqgdaJAq5pbsHVtiZYx2zohwy7vqXmJ5+NkKbkaDIn4iWrOpD55Logg&#10;2TvJAVQzRKHQyvrF1jyUUmK0VVA87g/8+MtbfvrlPdOcuLm6ZrPaVmOXE/lbTnA+jozHI48PD8zT&#10;RNu2NG1LiplhnNiNI28/fuRxt0MrOZa273FNx3qzYTgeefv2F2IIWGNkf24tvm3pVht805FVJuTC&#10;h9s77h93YjhWDaaKVmhjF2OmXIQ42rgGa6CUJOLxVORPkX3+yagmpcw8zwzTSEgRZayI551DG5k7&#10;c0mLsFv2qp7Ge/aHI+/ev2cYR9qaW+jaRgylqmAwp0RBo5RZDAJLLmISIMs15nnkw4ePhHmm68T8&#10;kEoxRnTZNUcqeZaUxbTsMAW87xaTSzGNE2KzGOzYxQjBeSe5qRCYY+I4jELd1kaMALUQsru+o+u6&#10;xZxBGcVxOOKcY3t9LWu/Oog5q2m9RytFmKZqhuXEcJNMiaGaNsE4J8kBajBejscYg9UGg0YrqmGa&#10;iBt/fvuWw3EQEa4yhCAmb8472q7h7v6O+4cHXr1+zXqzoe/X2LqeDFH2BlaLoVnJcs+nKfDu/Qeh&#10;UDedmF6FwDBMxFko00ClQ8v6fY5iiFUUNF1L0zXEFLGmQWkxXYhR3te2vvYnuwjftTI460S8er+j&#10;63s2m/WSu85ZTJiMNdXAbF76ZOsdzmhCmIR0biXXJznBXOczRUgJ4xrW22uKUtze3XJ3d4+1nvVq&#10;QwiR/W6gsZ5SshDpFdx+/MjbX97Rt2uUKrS+qSZVhkLGGIVWRQwltRbi+xxY9R2rVvYROUbCPC8G&#10;EdpqUk6s1yu8M4R5YhhGpmFYzNcocq9PuW91MgxGi/i/zh/WN+Qi1OXb21uOhwM5F7rWsd2sMdbU&#10;/Wao/SIvhmRzmHn//oMYyinDf/vP/8ybr75ajGgokMMMiPGjmI84Yi5oY2n7DttIztdooTRvtxvJ&#10;xZwMUYpCa8U0jczTSNutuL55Q8qZcRyX3EVKkldTpRCmgHeeHLOYAlDo+w6qaVrjW3KGYRjJGayV&#10;nFnRCuuaxbRDoWibbjEkg4L3/lMOwojZXlEicJ9DIM4BlQq+GoSgtVDIfcOcZZxyRvLpw2FXc5Oy&#10;T53HgeG4J84D8zTgtMEbg1Ua34iBB8D1zQ1ff/0V1om4tu/X9JsNuhpY6LqfjinWeUuEtSdDGBEE&#10;J0qcZc+nocSZEmfiNJDmCacVTdtjfSPPMsJcn5OIUcnJsPu0npLpTubYsZq+7g8HQkys1mtc06K0&#10;rUR2yZm/+fobyZu1Lev1ilfXV7RNQ9t0rPoN26trttsr1usN2+0V11fXYkLWNigj+yXrvRCojSMV&#10;Mdwrqho6KTFmKQpSyUwxUpQ8GyInSknY6jBSAOvkecd61bBeb7i5umG7uWK72dJ2Pe1qQ7++wrqG&#10;guF4nJhDkGcu6Gq+qVAqoSk0VsZcTcaqglZlyVMarZinkXEYKCljjSbFiXE4MAxHhsPA7e09D/cP&#10;jNNILomm9VXs7iFFVJbvcc6x2mx48/VX8vwkZXT59ExjHkbCJPTvgpg8NE3L1WbDdrPh+mrDm9c3&#10;vPnqFa9vbuj7ntVmw2azRVvNcTwwTAOp5hyt1mglAnhVMt5buk5MQdu2rXO/wluNt5rGOTHBKJmc&#10;IopC5x190/Dm1Q2vX79Ga5jjXE1852oSkRnGgbZtJC+sjBg+IybH2oghX9+0bLqedd/RdE01/ozM&#10;dcw0StVnaFGOIUTyPNfrlInTSGMNVmtqKhWe7H201lVMr6W/1+dN4zBw3B/IMeFcIyT4mgrIuVC0&#10;ZOBK3fefDIhLnffGcWKaZmIM5JpLWPUd6/WaddegVUKRoWh0zeVRxNiw79dc37xis13RNjJfFiR3&#10;fFqDyPNNMRE6HAfeffzIX77/geEozym8s3I9qplJCpPktWIkhbnS3qthTcn1sUBZch8pyhw+zjNz&#10;NcxOMRGmWSj2MTKNU32GoFFGk5etWn0OWxLr1Zqm7dHOSN43ynMqqgls1zd477i+vsG6ZjFwUEqR&#10;U1nMXhfjbaPrzrCgSsEZg1HyPIOS+cf/8X+/FOVc4hKXuMQlLnGJS1ziEpe4xCX+1cdFAH+JS1zi&#10;Epe4xCUucYlLXOIS/8KYhsNvKEXPC2QXd/4XxOlUQcInYfFvxcVPyeVP3396z3NB/NPj+VzB5tNC&#10;0C8RxBZC9RPB/rmiznPf+/w7z/39lNZ1+v/ZolpqEdKTeElYfc404CQ2PUdU/1zx8zlB/3khtDpL&#10;Q38uwE8pvXhNzpHWn96HU3s5Z5jweyhvnzNaeH7tT9fudMzPSWsv3YNzwnlr7dmC/efvO1dQfdZc&#10;4oQQkgP4zXGcI5+fpbA9P4/C2XP7nEDht8d3KrQ+vefp+8qvPBx+VZhtqvC3UjO10VUcKQWCIlTR&#10;zwqdPxHJVaVpfjK2+K34/iltfqEVVtG6CMHl/d7ZSu80IgJrWoy1VXCcOB4P/Nc//JG7x0dWqxVf&#10;ff2VFIMUIbGf7ndOCesdIQpBwVuL02opmDkcR0opdG3D61fX9H2Ld14EWQJCkEJlbUSI6r3QXkKk&#10;snTIKS0U0d1ut1DlAEylcocqym1rka7RinkW0Y7WBoWqhdQO5y2rvquiZ4N3UgiuCosgUFsRVBkv&#10;ZJ1UciVMqE+kPhTjNPO4O7A/HCpFNDNOowiwtKqUaRinkd1+x/39Pbv9gWmeFhqNiPOtFAQPIylF&#10;Xr9+TeM9cZ7lm4oUY1ljhd5ZC2RzpZGnnMhFiEtCDRUizhwC4zCgFVxfX9N1LUaJIPc05ggBjidt&#10;W9qLMYY5zByOBxRCZx+PA84KFSXlzDhNfP/DT9w9PNKtVlX4bJbxOJ0oWUoKWr0TqlaIgRwTSit8&#10;02Ct4Xg4CvE+RGnLSgSAm82aUspSjNV3LauuxTvDqusqGTfxsN+LCFAp5hBo25Z1v+KXn38WweZ6&#10;xXrd892337CuonFtDKvViu1mLcLDJKQcZzSrroWcpACuFtJpYxZafK7jfKFIwXJK7PZ7hnHip59+&#10;5g//9Y/86c9/ZhxnYkpstlfcvH5FRghwKaRKTGqkfVbBMAvZT4rQlNbkoioFV2GsrWN95qtvvmYY&#10;hlpALAXoIYhBwqlQ+iQg6Lq2kqKKCCSN4TgcFzrsyTyjKISQWzLOnqhkEOLMYRwWI41S4OPtHb+8&#10;/YV/82/+CWcdzhq6phFBRZHiW2Udjw+PfHj3jo8f3vPnP/2Rd2/fEkIg58J6vamFn0IA01ozh8Dd&#10;3YNQzbuOWA0vUBrvvJgyNH4pTlSlLALaXDLGyrjnvMdUis3JYGGaZuY50K/W3FxfS9F9LXx0WgiG&#10;JwJ1QQoHl8JCpT6RiJWuooMJ6zxv373nj3/6Cz//8gv3Dw+Uolj1K7QxpFQLwhX0fVtFKKqSwov8&#10;PsxMk1DJyYXH/Z71eo1vuloMrhnGgf3xyDCMMg57j/N+KfAbx4kff/gJYyxdt5J5XVH7uxhZqEq4&#10;9tWoYhiOhDDzzXff8urNa7q+o2kabm5ecXV1xdVmQ9u2OK0wZLwGqzKaRN82NM7hvaNrW+mbKzF7&#10;CEFIedZqUghQxepKK9q+E6FUEep1TumT8MtIcazvemJKVXj3yXREW4OqFLNcCtooGevGiWmUovN5&#10;mgjTtIjjRYxL/b5MiqESeLycm3Myl5zWNTLhiujGN5QCx3GgsgpZrdfSlyjUukeZJ+LJSEhTqqnM&#10;HFOlTEoBtG9aNtstTdNALkzDDJUGaKwiRDE3aLxb1gjOnYTOUrttAKtA5UotqyROow1N0+LblpSl&#10;kFQZh286fNOQi9DBTKVTKWWwWkwgnG8oSgktMhdySKQg4tuT6Uqq+5DTumm92eCcZ5gm2d8Yg208&#10;bd+jrcxvmSxmALlwOAohe5wGcojLOsrUPc40TaRKkz2RcYFKXE9i/gOkVNhsNljvCSlxPAxYY1FF&#10;LSIibUQcMlchvXWG/fHAYZhBG2KKxJyrwUGUIuRc+PGnn3n77sMiegIhr6ecSXVMkLU6xGlk9/DA&#10;7uGRFIXuVxCFuAjuWWj3MSeslqLl6ShF5I+3dzzc3fP48CB9P0TGeSSltKzjTDXpgFKFP3oRyaec&#10;6lrvRNz9tM5tmoa+73HWMk8T8zRyPBwoOdRS28Jmvabr2iqkF4KkdxZr9CfBt9bsHx95uL9j//jI&#10;NEykkKRw+bSGqHPSaR+SKiU9zkJRH+eJKcwyh6XENE5iZDTPYo5UDQeKqoXilR7W9j3HYeDt27eL&#10;QPC0vzJKxO/WGpyzrFYdbdfiG4dxps6bMp+5xovpg4LD/iCkrUpPLLVPO++lX1bziTkktDaELAJ+&#10;EeWIkCaXjLKGrhbPn4qsfRUplRgpMWGNxRnDHIWSmFJGaxaDoFQps0ZRr7era8si5hwIxf4kUi91&#10;LWy07CnGYaiF70oMcBq/7MuMsVxdX39aq1f1pfNGDA7miTiN6FKEAGoN79++Z7/fY42YRqUM0zSz&#10;3x+5re20pMA4jkzjCErTth3//L/8bQT4cTz+Zq/2dJ/73Hzt9+zXPpcLebpnzLXw/aUcwLnPeE6P&#10;fy5E/5J49qVcxpfI7s/3ur9HhH3uNc+p6V/aOz/Pa8FZAPnZPfdLBoRKqSXP8LlzfjGf9uz4Pne/&#10;n4qdXhI+n2tjz3NAz9va567fWdo3fLZdPc2jPM2//CbXtoiY1Wfb0EtmlL8nn/NSH3spV3PuXj3N&#10;wz3tK09zkS9917k2+7T9P73+v6f9v2RScc4I43Ni/8/lsp72it8YPqhz+b/8JK1VlnWt7C1sFX+a&#10;xfzAaFuNpGQtuhgpGlOJ6kIbfppzfGqs8Kn9yf9PtHOhRVca9WkOdx7jPMaZSp+X+U6EyzI/zXPg&#10;8XHHTz/9zIcPHynLGtDWuUzE48NwZBpG7j58hJLp+56u65mmgXGe2Q8Dtw/3DFNgmCaMdTRO9iNt&#10;1zHPMz/88D2xkkv71QpjPXNMxJQxzmOdXgx3mqZFocT0UGvQVuZoqNfN4JzHaruI3WSvKPT0nNPS&#10;B5Uyy7+PxwP39w9iiOTl+IyS1ZNWQvw21lUzMhE03d/ekmLEOzGZ1ErRds3Sf0/rtFz/piB00Cgi&#10;+JNL3TwHvv/r9xyPR65vrsVkKlWhFaCXNTKkBEOMjDHRtB3XNzdcX2/ZbNZ0XUfbtHRtgwIhvLct&#10;bSt04lJEOL87HBjnqRoZyD6ppBmlFF3T0jSNkE3rGmMaR3KB169f1f1VXkwZTm1P5lpZkxutyCFI&#10;Pi8XQspMMVGUwjq5741va99QQnNW1TRDiWHmHALWecIceXx8ZJrESKrtGpy33N/fc319zXa7pWv7&#10;T/v2KqJX1XTwtLef5sBUzeV825PRjOPMcRgZx5FcDZ6Mlb3V0p9r7rFtPF3TVJPE0/2s+cgYMUbR&#10;NA2u5lglp0ntz4ZpmiTHtV2LGanRZAohzLLmVIbdbs/bt+/5+quvWK/XNM5RUpIcAjLXeWMhyz6p&#10;lLQYrTVtR9uvSEX2tL/8/B6tHX23YvcghoB3jw+Mw1Fyz1rz4f0HxuPA69c3eGs/tWOtiVGMAUOQ&#10;fIxvPIfDHqUKV9sVV9utmKkpMUk9mYDGFLBa6PWlZI7HoRJxZc8XouxJNtst1nsxlswJtGJOGW39&#10;Ylam0IQ58PHjR+7v7kTonBPWKK42GxovxlKPD/cc9wfCNJOzmJY9PDzw448/UjJ8++233NzccH11&#10;LWNBiiKaVFDqeDDPEevE6M43IjSfQ6h7tXnpS4135CjmlKnulWt6A+uFVh2rKayxkruPMdRcdyCm&#10;JDl4YxjHEestq1Uv45aV3IQ2ksNWWsxtT8aVMi7J2HMSK98/3Em/cw5vPTkrtBZTynfvPqCNBQox&#10;zsQwsV8I4o7Vqme1WqO0ktxFNWZLsxiPUVQ1HNSQAsPjPSXOWKXwzoo5WskYrWm8RxvDZr2h63sx&#10;4PCOru9lj6Ykd3M8HNnvd6QkAlRjJHfgvMMajbOgSiSOB+bhADFATEzDkXmcZH+kNEYZcoFhOBKT&#10;0LZPY7M2sv6MMQiFOxWOx5EPH255eNwxTTMozRgivunoV2t8pTJvt2v+/b//d/w3/90/8d3ffYtz&#10;TswNnKNvvRh9di2b9Qqq+ejVdov3YhhirMVYS7da0fY91onZ8enZ20moWxbCfaHxnrbrZE+o5DlQ&#10;rnT3ECLzHMhZiNh917JdX8k+2jc0TSvzkTYUdH325MhKsT8cyVlM08TMAkgJVQ1BTsdxMsAbhiMp&#10;RbxrWHVi1GGsYZ6nRdx9f3fHfndgrn3NWsPNzQ1fffWGddfhrRWzgnlkHgeg0NSxIVXD45yEkG1P&#10;RqRK0/cdXe0HbdfT1bx/33hWrad1YmYyjQMKRdN4Nus111dbtpst69WWpvF4K/kzrWSfbKxGP31m&#10;WjK2moksa3BUNUpJxHmCkmm8Y92LcL3vWm6ur3n1+jXb7YbVumd7teXm+pq+GoGe9iGn53D5ZHgX&#10;Zrx3tK3Hd/I6reT5X07pyXMTGYt0NYGWcSktS7ycE66aPD4Nee5UTpptaQtI29putvSrDQnYXF3x&#10;5utv2Gy3TOMkJoCHgd1uz2PtE8/X96VIm80FMd1rukowt6w3K1Z9j3eeaTwyTiPKKLyXsfuUc6bm&#10;+5I0xE/rn8KyNhjHmb/89Uf+8Mc/88c//ciPP77j/Yc7MQLnlDuW+0MWQnzOkVISxpz2AOlX16Xt&#10;WkzTgBGDTtCMY+Dj7R3vP96xq+YAi8mUgVw/w2iN9xbvzWJ4eHV1xXa7ZdX3y/2IMTDNE7vdjrbt&#10;JdfjvNzbxSTVLOYDJ7MqMVUsGKOq+WA1xiTzj//h/7wU5VziEpe4xCUucYlLXOISl7jEJf7Vx0UA&#10;f4lLXOISl7jEJS5xiUtc4hL/whiP+xep5U8pVOeKfX9VHFlOwm69COJPaOuUnhbdfSraPcVTyvbT&#10;YtC/hbT+nJj0UkHo50jj54pKn8bpHJ6ex3Nh9+m9z4X+v76GfBJB/QvI7OdE/58roP6cmP9z8byg&#10;+amI/JxRwbk4Rxg7XcunP396Ps8p7af3PaW7/S1FvE+PQQQTZrl3v6fQ/mTMEGP8VWHyWUH7CxS4&#10;c+1TPoha0FXFJS/0xedkuBNl62m1/q+u9bNj+Fwx/ufah5yvCE8+ve1TQfNzs4vT71UlpKmlKFSK&#10;s4RSeaIC61o0IUJ49eS+5loQfKJPv3Bjq0i8SnvqtZSiNym+9PZUOOfJRc63a1uh/BRpY3Oc+fGH&#10;H/h//9P/x/544PrmRoq6jKfrVxilCGFairqH4xGLom8bVJHCRiEuZyiR7XbFdrPB1vMtKDJq+f62&#10;bfHek7OIkIUcZZai4KfjTM6FGKWg8GQSEILQmamCZCqp9SQyKjljNGxWvQinjBXRoNWfCoyQ4qG2&#10;a2naBldFhdM40TUNRgkF9tRfQkwcjscqTBYyulKax0ptbbuWfrUSWv00keVkybkwh4CuFKGcC20j&#10;4tR5ElHY1XZDSgGja+FeCFASTvCrUl0JpHq9hI6MkH9KYZ5n9vs9x2GkX634u7//e26urtC6CupV&#10;wTkRQ6VcRZpG+vQcZqyp5OsiRXZaaeZxZjgMOGtp24ZhHEkF2n7NOAW0tQzjwDzPtG1LTrH2TRkv&#10;vHNVCJaYp1lopFrT9z05Z+7vH5cCq3meGIZBiMLeE0JgGAZeX29pvSXOI6e6r93+yDAOhBixVohf&#10;x8OBGAJ3tx9YrVYijLOKr968AuA4HJjmkb7vWK9XmEphiTGw7jtabyEXSsrLGHTqo/nJWO+co2ka&#10;fNMAit3uwIcPH3j37h0lSyHyZrulX6/o1ys5FufqmkDu+0J3K3khh52I0TlD0QbtHE3bMYeZ73/4&#10;gXGcuHl1zRxinTszMUSO+wOqQOt9LdaHrm1Yr9dLP0IJcT2mKIWDvvnVWBpTBgqujhkhzNzf3/Ph&#10;9o4QA9vNFU3TMAwjwzDxzddfAwWrlNBz6vG8+/Ce+4c9YRY6y+2H90LGqkYHIUSc86RUGMYJpUQU&#10;eDgc+eGHH/jpp5+4v7+nbVq++eYbYk4iekZBjszjQA4BajF200iBdVGqFsDC4+MD4zjwuNvJ2q7S&#10;sbQWUclmu8YZjSoJK5MhKadlXBHis1lGeCpRWlvHYRh5PBwIc+Tj7R0hJtq+Z5pmHu4fMFbjjGWe&#10;hZpjrWGzWsmYSa5EOPngnDMP9/ciOM6FeRq5urlhu91WgW4VWBrDdnPFq9dvpDhbW7SSPmW05vbj&#10;LfvDEYVimEaG4bhQjdumE1Fk4wizEOTubj+yf3wUwvvVluvtljev32CNpWsatpuVkIq0wikoYSTN&#10;A2EcMEoJtbhQydAKrZEi+XnCOBH85hik8BjwTUNTqcjzOBLnCZXLIrDW3tNvNri25ThOpBTltSkQ&#10;YkRpEYqiNVlp2q7FOsvxeGS32zMeB8ZhJMyTzJVVYJ9SEiGDNYzjgHMNrmmlWLRAzJlYTTZO5G6t&#10;DOv1FuM8WSmM9bimFbGuMcQ6J6VUCCETYiTEvFClhyCGCylX0vQ4EYKIYa0xIvrRhr4TY5i+czTO&#10;oHNClYjVSsj0ImmAlFFZBPDESA4zKQSG/Z7jfs/Hj7c0bYv3DcM0ypxTpNi4aRyxFi0vdKhqtLHd&#10;btleXYG1hChGLsejFJenKBTEUoTGF1MmhsQwzIzjTC4iJMkKIa0bA1qjnasCdpnzlLYY12JdKySp&#10;OTKnKAY4xpByqWTFUmnyJ7GIGAfkJOst33japhWjD6vo2kbEuIWF9hlSYo6BVJKQwxXEFBiniXe3&#10;D5RKqhfCqVDmU8q0bcfd/T2PD49CCM2FYRQCurZ2MQo5GZWousCaRhnPCqCdI+QERks7VZoTuXNz&#10;dUXXtiIMUgqrVb22iRQSh+Oex92OcZ5kjDK2FkRLuzztEYVKHwlxXsiUqY7Zp/lThPOOUrKMv6e1&#10;U/y0djwRHZ0VQ4y+79iu16z6jr7v6VcrGa9SZJpGQkzMc2ScZuYQKVqR6nrotO5OWQr6nTFYY2TN&#10;mkVsPs+Bw/7I/nBkDpF5mpjmGW0NrmtJWUxk5hDqOGvZrDcYazkeqildAV2kINm5arxVKXFooXaJ&#10;SMRhrUNbyxwjWRW0kvWN99ImnPfyeiU01l/evmOcA12/wXdCeyxKvDNiCpX6qsQwpRXhU9s2lJx4&#10;eLjn4e6O/f4RVQreWkh1j1Gvi9VCRtPI2lSEVbqapGTqLZSxtECYRyiZcTgQ57muazMxzsyT3PtU&#10;ZK2rtBDarRYxYgHarlvokIh/DG3raRrHcf/IfDygSsZaxzTOHA8HGt/gGzGiSqkQowiB7m5veff2&#10;F7abNc6axTgnF/j3/8f//bflV54J4J/v657un78kxH2JAH/aMz8Vvj/fX7/0uS/tn58L4J/uO88Z&#10;5X0ud/Gl73+6N3/JTPBz1+Vz5/B7fvab3505z5f2yp87ny9d65eE5+dyX+c+73nO7KVc1pdI9p8z&#10;dPy9Zga/5xq9lJd7arRZXYBezN+9lL94/prnovKXfv9Su39JwP483/U8/1bO5HCe//yldv1SHu25&#10;GP65gcbn2vq5MeZLOcdzhqAngVFVsElWQ6vfiN+f5/c+mdUI6VYpXY2AJAen69wp5HcR2DnnKhne&#10;VrMxh3GyDhGSLJTqhKVQL1472cPW81cs5FnjHL5pUPqTGaOrwjFTBUHWuLrOzdze3vPu7Tv2hz3b&#10;qyvW6yus8ZWUrnl8eCTFyHa9oWlbXBXyxZLZH49MSUjbuQit1FuH9y193zEMAx/ef2QOM7lSQrfb&#10;LaAY51CpziIij7lgbTVOnEM1UDrdI7UYHPplPXrKrRtAyV63fDKgOOXvJP9kCTEyDBPee1rvWHUt&#10;OUYRxQnbddkjFjLOiCDRGsUcZpxzdF1T24KYysSUP40JOUMV6Mo8LscwzzNt13N1JSI+rT/lAD/l&#10;EjUpwRwzU8woY/j6qzd89eZ1pSqLkLJp7CKYLjlJLktL+zgcj/zy7i3HcSTWvIYzQk12WuGNg5yZ&#10;jgMpzLKclaca9KuOvhVS9Xg4stvtmGPEObcYgVpnRYRoDHM1h6wWV8QsYlnnPW27EhqwEqoq6mTa&#10;okQkV69Z07RoZXh83AGFmAJN49Aadrs9NzevuLl+9aTP1bywqpTbaqS32+95eNzx5uvvmDMch5mY&#10;YZhmUs7MMXIYR6FJV3OCk/i48a4aDjVyX079Pj+dr0TEXXJmtVovFPhSCs7J3yEKpbxpW1D1MxB6&#10;fIoiMry9u+eHH3/km2++5btvv2OeJ7SWvbaI1sVkQUy6Yp0vRPTftB3aWMkfGcswTtzd3tO2HaUU&#10;VusVTdcyjqMI+YHd4yNX2w3rrscYTVf3658Megs55cXk87Df462i9Y62aejbVtpcNTQt4jzHer0W&#10;oWuu++SQCCnSdj2gcM6xudriW0+MM9oo0IakDG2/pm3FVC2FyHAcGI/HapyXCLMYoF1d3WCtqTmr&#10;WNfUGWscvvF8/PiBh7t71qsVr1+/pu1lvNFGL8J1I6krQhShftv1yzw8z2IIGk8i9yqa7fpWKM05&#10;kVMgzDOm5ty1sVjnyDUnK+uourZLIvw3dVwvSswnTqaVYqilUUqowCVn2esoKsWbZRxAswjrP97e&#10;1vnDyvu1mB4W4MOH9/TrDmvFwDbHKCaIcWYYxVCr6STHgVKEEAhzIKeIrcaDMQam4cB83DPsH/Fa&#10;Ya3MGSEGMeRUBWPl/J1zdG0n98JZXDUTSSkyDSPjcOR4PHA4HIgx0fgW1zbyPIRC1zpKCoRhzzwc&#10;MEBjDU4b+qbF1jy9Qszg5llMBZumwTqDdQal6vxcnzVOMTNUojVKTBVd07LebPBNU8d0MFbRNAZr&#10;xXCtbR3b9Zqu8Til8cagSyGHQJwmDo+PVUdLdAAAIABJREFUpGnGIrlQgBTC8txgHEZxS6wrBhG+&#10;ZnKMYtYQJY9gtKFvxbgwpSx5yzmKgWMSIXxMsn7QaFCamOqeLIvBcCwwzZEpBGIq1TzSiMGIMmgN&#10;JUVSNSYp1XxQ8u+hGo8KBd0pMZLxTv62RqGV7HON0tVkds3V9ZbXr1+z3axpvcNbQ2M1fWPl/94y&#10;TSPGGKx1i1GNVmL2JqZ2TsbVmu8RAw6D0UCKzOOREibSPHHY76rpq4yJSoG3htY3eOfRCoxWYupX&#10;8/e+7vnlOuu6fJPnHMaYTwYn3tM4yzQMzNOERuG0mHvGFEUcbcQIb73p63MGX49Ff+qDzqONxTgr&#10;BiyArXmEftXj2oacxLS29Y5cROieYqzPBvLynE0pcM7UcUHJ/azrOhHDGwqlXl8ra0ZXDVCdPLvz&#10;rZhcON/Ke5QmzHGpUTDVAI8CJYmhwf/P3ps0SZJs2XmfTja6h0dETvVeo0EIgIYIIc3eUIRYkkuS&#10;O5Jb/mZwBYqA6OnVqyHnGNzNbdCJi6vu6RnlkVnd2/YrkpJVGZk+mKmpqV4753xaybihEOIPYYs5&#10;Z3a7gZgCRnE8hsYaXOUkBMXKMxy5F5X9RCrBzSlJry3LfSEl6afGBKvVhvX6Cu0c2+2ejx/u+fXX&#10;9wS/kGJgHEb8NBHDjFKhXOPl2fEheKsEFhorwc/ZGpS1ZKVJWRNCYj/OGFvJvAUlSFAaTUofH0cD&#10;UeZnazDKSEhHeTZmdJlnFceQ3d1uK2tqpfBBnl0cw2ddBepkT6sh54hSis93H7m7+ww5UVWOf/U3&#10;FwP8pS51qUtd6lKXutSlLnWpS13qUhcD/KUudalLXepSl7rUpS51qUv9M2uehrOCziNN7Qlt+6wo&#10;9cQw/9WfK35D+haag/7K1HxOEHsgLB1f6/R1ORWenv9e3xL9PicePtSpePzpZzonEoYvxuQDoUhr&#10;XbhDX+r47/PzlLFvCZZPxaWHz/g0TOApIfv3COufCmyfinafCq4P5v/DGHl6/M69zzkh8jlR7nMi&#10;71Nh+KlZXuim9jfn7Dk62u8RY3+LLHf6d54TJj93nZylxhVTi7zA83T3p+Q+EIN55jyVTaF+13Vx&#10;ThB+Sh7/8h2fjsGvDfDfEqxrLWPFGovSCm3UF/GIMYUSYsW4azQHv7tWIpx+StP77WcvZvsimhVa&#10;jKNrWyHJKI2r60L5VEfSmC5kMVUoYftx5Ne3v/KnH3+EDFdXa+qqKkLDA+1oYZkm6kIjcabMU0qT&#10;khi3+lVDU4mJ3B2MYUWEnDNCO64cyzKzLEuhprgjxd0WA1qMiegDfvFi7oqhkFnL/Ki/kDvyIWAE&#10;sEUwqoqBVis53tqIUPhAerbFFBVDgBDJheqbg9BWbaGxGC2U62mZadquEFv1Ufy73++FXNI05JwZ&#10;hkHExU6oMIdrtKoc0zSTErRtizGGYRjYbIQgoxAi9zyNzONUxDbqSC1OObMbdiKq1pqr1RXrfkXX&#10;tpAVnz5/JuTEmzdvWPcdKXhSCmK+1RBDFBpu8IQDhSNnQhSSVNPUtHUjJl0fmKaJnCL9qhcDtTL0&#10;qzW7ceTt2/dCmdeatm1Q5GLWk/MwLwvOOnyMTPNyJJnXdU3b9czzwuPjlpQSm+sNVVVxd3/PMOz4&#10;+PEjw7Bj1bSsu4Ywj2gSxjo+390zThMZoS+HMj7CMtM0Nf2qo6krYvQE79EaUgwM+z1d37FerQl+&#10;YdjuaNuGzXqFKSQeIZUUYWCS8InTe7e1lroRuro63u9gHCfariemzMvXr1hvrlDaFPNvRmdYpqmQ&#10;skRw6WMoY0uoaLqMsaw0yhgRhsXIMOyoqpo3P/wg81JK9G0LSYTzlXNiPE5inmzqmpubG5Z5Yp5m&#10;EUfXNX5Z6PsVXRm/QmAX86/RInRUwOP2kXGeePnqtdD2ynVirONxu+X6+kZIYUZTO0v0nmVZuPt8&#10;x93ne4KX8euDx7mKkGGcZvb7CesqmrYjxcR//s//D3/60498+vTxGOTgi1n+5vqapBByfAzM40iO&#10;gWkcRHxrRWgswvJQjJozv/zyMx/ffyQEz1//zd+gjWW/n4QI7xfevHmNURCXGac1xFTOcy4EKREU&#10;KlSZsgyuqmn6jsfdwHa7Qx0I623L1WZDypn7hwceHx8lxMFWQgx0lrZpjuPQFLqcCN49w37gl59/&#10;OgrnjLVcbTaM08SwH4oZXIycL168IKZMzJlpHFiWGaM169UaaysR4fnlOP8vy3K8Z4Qieh33A3ef&#10;PvLixQ0vXtzirBXRpjbkGKmdo6kdq67FT3vuPrzDj3v6tqauKoIPx/CKlIQCGILH+xnIuKYudC5E&#10;8FgoaeQsVOpxT/K+zKuGpEBVNTcvX2GrimG/Z5lnUo7My8ISIspoTFVjrAgqIxLc0XR9CQQQYa9S&#10;hXGZOYqPlVZY5zAHc6yxIs/PyH2l0AlF9agha7wPzMvCGAJtJ0TFlPliag+RYRzZjxMhCP06pYSP&#10;Ys5ZDsTDEBhHodOP8yjm/3kW8ruRdZzVEZMiOidUShA9how1YqjIMUGKECNxmXm8/8wySYDAYazl&#10;nFl8YDc8sh9H5vkwHyja2sn7FSM3OQmRfnOFqyrmxbMsElQggnLwQQh1IWXmecH7yLRfjtfQ3i8o&#10;64Rcai2U9Zf3UQILlEIrgzIObRzGVnx+eBQjU0ZMAlZ+powREwwH8bMQzQ77oaqS6ygVQ7bSEgpR&#10;OxHa9v2K9dUVGRim8bi2kPCVmq5f88Nf/KWQVlURPytVqHWyJtPKUrkaW8xPCgm8yIihoW5qMbYD&#10;sZg5XF3RNC0+J7JW2KZi9h6tDEa7E5O4GBimeURrg6ssPsViHhejz+pqQ9evimhaTN7aiBEhxkiK&#10;mWWZRQScY7mPm7LmVBIWkDOLX1jmmanMuylHVDGO5+M9OZJSIOVUgpcksMNYCR4SQ1QslPaKq801&#10;m9tbVpsbtHXMy8I8T8RiugslaEJrTVPX1JWYZ1zlxORuK7qup246lDFF/CzXdlKyBhvHiXHao62I&#10;x2vnWK1WtF3HMs/4WcwNXwyIWsJv4pfAgMV7UhRDSN20NK3MpTHGQv+T4KKHh0e8X9gNE//tb/+O&#10;Dx8+Mewn/vYf/8SPv/zCME6yJvVLEaAXorERQ4mYBhKVtaQY2O/35JSOYnw/e6q6wlhDyonKiIg/&#10;53gMUtDGElMiRKH5KlQJvjD4eWI/7HDWCpW3hNKoYqhP+WBEohgvxehuDntQBca6ErondLGqcnRd&#10;w/D4SAoLtZFAkRwlREproeUqLQY1MeQZtrsdt7fXXK16UIllXlBa40Pkb/6X//2f1l+Zx9/sL5/b&#10;h5/baz6353m6nzv0VZ57/XP//b394eme+mCwf67/8Vx44dOffeu7nP770yDBc/v3097B4V7/NJDw&#10;fPjg86b7Y1+C3+6Jv0Vtf66H8Fzv6tz/n9uXf89ofo7u/j0K+5Ou1hdKtvqylz/9Huf6f7/HSH2u&#10;Z3Xu3PxmXKjfHyZwrrfyvT7Htz7juZ7e987Dc5T5pyEX5/qJv+dYfiu48um1d+69zh2Tc3PEOVP+&#10;c3WuX/i98/+lT/SlmaS0kH0lzMUcjTyH3q8Y5PXR2OQKOf0QSJmi3FPPft8SiKaQ8B4JWRPTnJg1&#10;dTGM6WJIr7BaY4w7mphUCb3JOTFOez5+/MjPP/+KMZbV6orVekXT1sUc5GjahqZpy/eQfzuHQARm&#10;n0DbYyBA09Q0dcXjwwP39w+EkCQQRiuurjcozXFvllLEL4FhPzKUdS85E1IkhFj6LDVV5WjbVtZr&#10;JUQrlH7YITyHEmgolOt47FdLb6KRdfE8F1OdIywLOQQUEgAaC5FbjHQRSCgtRtGqrqTnduh1cTBl&#10;l2CnlAs5XazCh9A1lMJVFW3XFcNbicGK8t1jTLLfiEg/ZfG0XcfLly+w5hDmt2CNpq0bKmuPAZzW&#10;Cklaa1nfPzxuUUaVtYLc02pnaZzDaIOfPSnE0m/zWO24vbnh+uYGVxWyfAjcPzyw3W2xzsla2mia&#10;RsKUKmOY9iPBe7m2XIUyQkZW1kpA1jFEUo5HTPFLwFNKsl5SEnSUc5agTBLjuOf+/p63b99hjePF&#10;ixdYa4uBUx3N5r6EJ2hj2I9jWd813D08sh1msjLUXUvXd8SUedw+cn+/ZVkCPniauqKqbOlJagmP&#10;DF7WyMbI59Oa6+uN7HlDPIZFyro7kpIE9qUo+2XrTAmqyl8F3cq5TXy+u+f+4ZGcEMJ6CR+qKldC&#10;VFXZU6diNhfzpQSnWjKaqCi92Mxut8daWVO/evOG9fWGFCNNJUFiTV1RV06MvUBlJXQvZVmfKyTI&#10;avIz4zQSg+d6vZYA1bKXssVU6ipH2zbSV7Cy5wohMfvAvHgedzvatuPq6orVqi+UczFRy95ek5TB&#10;NR1dv5J5M0Z22y0xSg9yc70RA6wx1G1XQgrlOotlz1/XDa6yNG3L+mpN3/f0/Uoo1AfjIqBUFiPy&#10;IsF1D49bqqomJtjt9nz69Lns84VYbIzFOUvX9VDM+ColVE4s3hMT5OJa/ep+XObeg2lblbnIh4A2&#10;itrJOHPOCjk4BKZpli2ikrlfaYX3EnhgjSkhORIMu33csiwerYVYrLQhK4WrK1brFdbpEkwrPYx0&#10;fNqSeShzrzaGtuvkfqR02TvKvnCeJ+Zp5O7jBz59fM/j/d0xPGNaAouPpKxYSh8uRAm7PASFOudK&#10;WICENmTyFxOp0mAMdV1J0F+OkAPRzxAk8E8Ddemjt20j4TBlvaZUZrVecbXZCEHeGionpuq2bXHW&#10;UtUV6/WaruslbMY5qrqh7XqaRu4Z1hrIkeAnlnkizBOkiEoZnRPOaKxKWAU6Bfx+T1xmamPQKWPI&#10;OKWIfoEYqZ3FakNYZC5NKRCjhAXkmMT87j3Bh+OSM+dMjpn9NDLu92UuDIUgbSErYjmHktOq8CEx&#10;LQs+RjKKefHsx4nZLxIsl4H8JaQjxlAI3AnQ8no+EnwghMg8Tcd7bkyprFkySmVMMZPXlWO1XnFz&#10;e8OLl7fUTYVVGmcyKgV08pAiptDIq8rJeqWEwyktJnWlKBR2eZYiwUClB6KMBGtOI8s0snt85MO7&#10;dwzjiCthrwZVTOcarSRU02jEsFzWZ6aEPqacZV1T7ikSTOIgS5iIzAEz8zzLfDfNJchU+soxp2Pk&#10;dSZ/IbeHKNco0ptS1oDRR+q5LiEqlTOYEu5CzuQUsUrumaoE8BgjfRcZ5+U+Wp4dVVWFcRbjquM8&#10;caSzJwm1q2rZx2trvjx7V9Jjc7WEKsnznVrWXs2X1zqsA/XhWZMxTNMhvNZLUICCaVnY7/eM00DK&#10;AeckJCNlmXtdJe9jrDwvcLX08EKMeO+hhJ/mmCRksIRDOudYr1fcvrjh9etbfvjDD6w3G25ubrla&#10;r/HLwjQM5RnHgl+mYyifLmvKYyD6SV/MRyEQKCXXoyv9pb7vubpa03dtIchLf+zwrFSeuQa0zjh7&#10;eH1Z06UUycRjeHlVSRhv3/dYV9YhKOqqKeG59rjeTzmV5zESDpGyBHF2fU/btBht+cNf/6eLKOdS&#10;l7rUpS51qUtd6lKXutSlLvUvvi4G+Etd6lKXutSlLnWpS13qUpf6Z9Yy7c9SpL4l7Dw1XX8RcHLw&#10;JRzT2+FrseRTSs9z4uyvBJpZFcJKod99JbTMhSz0NaX8W+T4w2c6pbQ/recoWucEsc/R6+ELLOlg&#10;EjDlwfxBtH32+3JeXHuOxv4c8f708z4nHj/8m6fhB+eOw/Fon4h2D+b3c+97ztR+7jMcXuPpuDg9&#10;piI++CKoOqXcHV7zcB6/R3x7zvz+PULdU0H0U+P+9wToT4X5p+8lZmKhBJyem3N1VgxdTG+nY+2c&#10;FPn0M581qxdV1cGgdKBloQ5meiWCLRQxHswQ+jcENHl9jrQvdRT3iMDZGCGy2iJwVoUKaQsl4yB4&#10;UlqJoEZpYirkr5xROQtdshi5jufpQKYqIluFmG6U1kV0J++t7EH8LCSPqhZxjTIVCkMMgXk/8Pf/&#10;8A/88v5XKmdZr1a0XSPk60QhUymqpirmQDGhH4R9zkHf1jhjC31eRNVVXRUDoBjU/eKJxThXV65Q&#10;eQOQRfBpNCkJmUQM7RwFs8YqamdworQUfHYZACpHDuYGMe+LyMYaRyykbhGfy3HTR3KrmMBSjigD&#10;xmoaJwK5mCLTtIhgKX0RLB3OvfdiylJKF5O70DROg0+auhYiVkrYquL29parq2ustUU4bkoQwYT3&#10;Uc59TkIQdSJM/fT5gd0gZuLrqytWdU3tHDlHfn33KyEE3vzw5mha18UAKWb3chdJGT8HllHoriGJ&#10;yFOjqV1N4xwxFXG3KeRTZBwJ+X3ix5/+zDTP/PGPf+TFyxdoo9iPA2MxyQkJ1pIypByZhhGdFY2T&#10;QAVXWbQ1ZK3YXN/SdT3TODONI+tVz/X1hjQFNqsVRC/jWmkeHh8ZhuEots4Z5nlGa0XXCkVHK0UM&#10;iWG3JYaIq2rGeWbVr+nbhmm/AzJ9v6KyrpB0EDNdilS2IscypyCmgJyyjL+cikVajtU8L+x2O0LO&#10;tKuOP/zFDxhnxBTnF969e8t2u2MYxMhY1Za6NqQYyIX8pbLGGouzFQCPw5a7+zsUmfX6io+fPtM1&#10;vVwrKPrVClRinke0hmkexRw4TszTxGrVCz1MQVNXIr4rRqeDGDGkJGSUI31Z5sf9fk9KibppxFw6&#10;DtjK0fa9XDdOrum2KUJ7IIaE95Fl9kzjxDjPbDY3NKsVztWEmBjnQNP19Kue9dUV79++488//qnQ&#10;94x8fyeBAcY45mliPww0TUPlRKw/j/sjydoYh/diOA5LZNpPvP3lLcs4Yqzm3/7VX/GX/+bf8cMf&#10;/jW3L29Z/EzbNFir0TlRWVfmGtCqCH+B4EMh71gRuNU1ddOxLIn77RaMI2tdAkYauqs1s488PO7w&#10;sxiIm67BOoMzmugXtBOyYQgJv4hpfJoG7u4+o62j7lagLZvbW6Z55uH+ARJM08xuGnj5+hVZgQ8L&#10;YZ64v7+XcWMMWYFxlojCuYq2FQJf8jNxkQALrRUqBq66llcvbmmtQ2dFTl7ExikK2Usphu0j87DD&#10;TyNpXli1PU6LuN5WDbayxGXBzyMpRmwtAtemaQkhCOGvbWlL+IqPnu3uEZUSOouxOBtHVEZIhtbh&#10;6hofPTF4CX/R5igeNK7CVDXKWHJWWFdTtz1tv6JqmnLPFhN1LsJtVcxBfvGoLHM7Rkh5MQQxlytN&#10;UnJ922LO8NGzn0dCWHCVIyshLsYkYzIrQ8ocDUJVXWNtJQaGRYTFCUBb1us1q1VP7SwORWU1bVcJ&#10;nYiMTgGdPTrM6Oxp65qqakgonKnKhB3JSUJnHrdbxnHi6mrNze0NL1+/pO2EShhSYNgNfPr0kffv&#10;3rMfBvqux1lLXTvarmZ1teLq+uo4f+93O6zOWK0wgEoQfS7C64V5CcSoiElhbMMUEqbr6Te3TDEz&#10;Tl6MPYU8NoWEzwZsQyzrkgho4wg54lPCRzG2mEI4dVUN2khgwLQw+3BidlY4JyRJq/Xx/nUwzKdC&#10;Bn24v+Pzp49Mkxht667n3/y7f1/GUFXWQ2IiEKGyoe8bIasFX0zOTiiVOXFze0XbdYWsqMkpAJHK&#10;WPrVivX1hna1QjnHy9evqduOX9+95/2HdyQUCRHm57Awz6MYz2NEGYu2FUlrlG7QtkW7Gt3UGOdQ&#10;WgIFjLWkmAhejFkqZ6IPqAzOVmKOVpp4CGDKSdZehb6oy4HKKUhoTgyQEypnCSQyGq0ifplIMYjI&#10;eZ5Jy0KMct00lRhZQBWSWQ3K4mOS9UIxcGttJaTCipE+pngMELGHa6TQZhfvyYWUaIylqRsymaau&#10;aco9W5d9odZaSJlakciYqoIiThZjXxkP6SDg92WNLyEYYfGMkwjYg5/xy0wA5pR5++mO9x/usKZh&#10;DpnPw4DPme1+z263Zxj2jPtRQnVCJCWNdY5xvyNHIf+1VSuUtJiwxczx6fMnmqYSA0YxZ2gl1L8U&#10;oqDlUzHEJxkTYZnZDwPDbksm4f1czE5ljGeh/6UsZoElBAl5KPuJrGQtGUJEaUvdtBhTaL+F+Ptw&#10;/8DPP/5E3/U0tdz/Ygpi6M+yvhODgJV7akrsp4muayVsphg7pv3Eflr4n/7X/+Of1F8Z97tn95z5&#10;THDgt/oR39rjnu71v0fh/ueasv8pf/atnz0XlnZ6HJ6GKZ6GoD0Nn3tqvH/6s6d/9nQ/nU7Whgeq&#10;9HOha+f6Vt/aoz/ta/xeU/Y5w/4hMPK5ntD3elhf/72DIUfJvFEaVs+Noedf57fn6tyxOJyDc6Tu&#10;Qy/uWxT0077RuWN82gN67jW+1dv61vF/LhBTFRrxc32j0+/9ez/D077SIXjiufFwrn/49Pg/d+6+&#10;Za5/2s96rlf2XO/v+TngSZP4pMd3ML6LobiQV/Xh/mqPP7PFPJyyhLs9DewQCrYq5vdiupbbDwC2&#10;hAJZq0sQli2GrGLKMlrol0726c6Zcl0oHh93/PjnP/Pxw3u6ruVmc03TdWA1PsWyzlKyty8mN1dV&#10;JCR4al488zLTtg0peIZi4Ew5EUPCOcurFzfUtRClQ/RipJ2XYv5LhCj9nVzMvwcTFUiwoFaKxc+M&#10;4yivnYRQHFNEl17MIbzwYEKOMZFQxBBZJqGOamCZR1QS07scHwm4EeN6IqYAWtG0DVbL8axKsNPh&#10;l7UWW8nnyzFSUmyOPUFtzZGkqpU6EuBjSMSc8SHKmitn7j7f8+lOqM/X15ujMTp4TwheiOVGSxiZ&#10;1oUgLt/TGKGhxiRhOqasiRVQVzXBJ/y40DatBMyVvWXbtri6Ipd1udHS53t4fGScZuqqBgUxBcZx&#10;pK0qrFb4ZS4kVEtWhqgkcCwrVUKfjHxW8okpvIQqNQ3WuaP5UKjcEto1jhPzPJe+WYNSimn2aCNm&#10;/2HYM09TCZCQMMFD8MS7dx/YDnsSih/++Ae0k7np/kHM71oZmqalbSsgYYw6fqaD6fg0jPbVq5dU&#10;JXBJzJuq0JZlrAnx+UAR/xJqnEsglNKaummxVc3d45bdsGf2M03Tiqm3ssdzfLBgyvwurx2CEJyX&#10;ICT73TCw3++Pa+TNzTW3L15wfXtD23VoNPM08fhwT/QLfddQlRAsXQITUpSwB5RiDoGQElVd8erF&#10;S17dvkQX+rYp4yr4pYQ7NlR1VULhItM4E3PGWMdu2LMsnhc31/RdQwoRpaS3mdDYpsXULZ/u76mL&#10;wX7c7xmGHa5ybDbXbK42rNdr6UO46mg2V0pTVfWxd26toe1a+lV3nDv7vqNpmrLupXx2MWZutxIg&#10;17Qd07Lw9u175kXMyd7L+r1tO+qqFoq7EiK21YocAz5E0EZ6G8WGqZU6XoPOOXSWwA0Zhlp2awqa&#10;WgITdAksSTGy2z4ClFCPqgT2BZlLncU6GUMxRuZxYrvdst/vqeoKkOcFxjhcVbP4RXr1zlE1Na6W&#10;EBVrrQSCbQcy6mgMr5wtAQGKECLTNInpddzz+fNnfvz5Jz58/MQ4e8Z5YZw9s4/8+vY9dw/3DONI&#10;yomb62vqEoyWUpDQRPn2xRhc4VyFcQfTM6TgmXY7iBFnvzwfUwjt3odAVsjzhizBI69ev6LpOnme&#10;onKhf0uwo1ayn3bO4pzmerPh5ctbXry4Zb1eSVhqW1NXDrKY9HUJQw3TzO5xy367Y9nvSX6B6NEp&#10;oFIkx0DlDKrcUyAW6+3hF6RQSNVa7gMpJhSZGHzpx8o4kQAHCQBZynrKGkPTdri6IpXghJyVhKJE&#10;6UnNi2f2C7EELYQU0VZo56mET+YSYJNzInjPtCzshpGEBmMZ58CyRBYfWIJnnCdQ0k0Y9iPLspBT&#10;gjKPheBxdcV6c1WI9YHoF3b3d3x4+yt3Hz8wjwM5RUDuAfM8SdiLYMfJOTLPMz5EmadK4KC2Zf2j&#10;pI8hdHaD1ZbKOZytS59Y7nHWKozKJU9Q5i5Xzn2KiZxKDKH6EuwjQTSp9AYWxnFiux24f3hkmr3s&#10;tZ2MTVVCN5NSKCN9KY2S540n4XfmkIijtaxRSpigkNLFrJ+iBG0Ev6BKKEFG7q/SK6mPoSqUe3SK&#10;SeYq62SdWEnwqzYaVD5eUxLBAGg5jqCJMaNyeZ6Zixn/YHI3Gm2gqh3WaipnadqazfWa2xe3vHz5&#10;Ah88+2HH4pcS7iPPSTaba25vNmIeLz3XrHR5JiZrPV16P3UjARjOWWKIpJgkkLOEuDgjzx/btiph&#10;LIa+rehXHa/evOLNmxfUtYUcMUZRW4dWmpK/SkoS+rAUmrws5yVsW5VnZ2SFU/K9/TKTkkcp6dQ1&#10;laOpHHXlcGUNppSWoOjgicWkn1LCL5FpnnHOfLWmt7aE05Rn3HMIEvBZgk4o+6fpEK4wT4z7nawp&#10;jmR5h0bWKm/++//xIsq51KUudalLXepSl7rUpS51qUv9i6+LAf5Sl7rUpS51qUtd6lKXutSl/pm1&#10;zHvgvEn8VIR5+men9ZzQ9pTefs50+y3R9Fd1hGMf0sxPhZjq+Pv3aE3fE30/Fameft6DcOupUNc5&#10;95XB/PCz4/s+eY9T8snvJVmdq9Pj+ZT8fe47fo8MdUr6OneOzv0S4kz+5nt8S6x/Oraeo7wd6unP&#10;n6NanSOoPX3dcyT37wmRv0cfe+57/56/e+7YPP0u36N4fSuw4luf6et/o47Gq6ekv4Pp8rlj8y36&#10;2NPPKeIvIQgZ/SWoQcheppBmxKxtilnIOCFCHmhc6iCAPDmnp8L4w+eRsZWPQQoHcaA2hqr8t1CZ&#10;DJVzYihOIrYz1vD4uOXPP/6ZcT/x8uVLbm6uixk6M02jEERCKuTeJKLmGGnbmqZuqKsGZ50YogsJ&#10;80BhPRBJ/LKUzyxkrhAOQj/31QSYUqTvVzjryIWU2za1CJrVF3JaVrmIUPXRpC5mbI2tLCihEwNH&#10;6rxCYbTQQUIQMouzjrZpqJ0QhFPO7HYD+2kiBDGndV2HMUZMgykexfpVVTGOYxFBpWPYR8yBmBJX&#10;mw1Xm2u6rmd1tT4K74zR1I2YqsfItA5/AAAgAElEQVRx5O7uju3jI01TFZqx5fPdA9O0ME4j666n&#10;qSu0VkzTzKdPn7FVRd/3rNc95GLCTzLPGKuLWMdCFqLtvMyFGivncT/u6bqOpqnIJbSk7TsJKagb&#10;dKHqTNPC4+Mj1lpWvRiuF7/IMdqP7HYiwj3cCw9E2gPdtO06Xr1+Tdf3PG4f+Pz5jt1uS9O0/If/&#10;8FfcXl9jtMI5Mep+/PCJefZ477l/uMO5in61YrPZ4KwhRk/dVIWa8kVgHEKgroUgvblaF7Fjom1a&#10;+bsn96lhGCQIQBcqjRExmjGuBNqISFjIJYamatjvRz59vkcby+sffuDNm9cgUnqG3Y6HO6HbOSPv&#10;O40D19cbsrhEi8kukYLQz/788y/89PNP7Pcjw8Oetu2Z55lh3PHhwzvW656rqyvImXmaSCny6eMn&#10;to9b5mliGAamaWS16un7DlWElylnchFcHyjFBXMulCpVBH7aULcN2jbECHcPW95//Mx+XFh8EkOg&#10;EXFpXTmqSszqMcYi1hRj4svXr1it14VC5Zjmme1uS7daYStH1/fc3d2zLF5E7FpjtENpzbws3D/c&#10;MY4jTdvStS2KhPeLBFaUABCyrMuCX0gx8vhwLzTjkLl99Ya267jebNisO+rKEvxC2whJyvuFaZag&#10;CldX5JSY54mwLCgyVVNjrAFlUEaCSD5+/kwsdDSyzCld37Mddgz7vRAP/UJdOdZ9fzQibq6vySmz&#10;zIsYFbyYve/u72m7tZgX246mbdlut+y2O6yxzMvE43ZL0zZcX1+TYqJvO6Z5YV7EGPLTz7+IETRF&#10;jDZcX62FIl4E1UdTBZm+qamsYZln+fwpoVLGoDFKo1Im+cCyzOx3W2rnyusU0nfw1LUj+oVlmthP&#10;e1xd0/YrEhLWJKZwB2VO9WHh8eGB6OW7G2OJGZYQ0NYIvazM0yrno9HEGFvM7h3oAzXQyr3UFGKl&#10;cxhrcM7S1LXQ0XJmP+zZbrfM8yzG+HLtphSYp1kI21nMJTknfIjHUIj3nz4RUyYmmGYZI9M842Nk&#10;tVqxWq3FCKO1EM4qMXIkICmo6prN9RWvX96KAd0qaqfouwbnDMaIEPUgKM5BzKhCojcyHq0txG4R&#10;EeesWK/WvHjxgusXt9zc3rK+WrO+umJ1tabrO6yraLsepRS//vIrTXUQlUrgSFNVco0nMQiTPCqJ&#10;iWF4fODtzz+zTBM5R6qqou9WrK9uiGjqfo1rW1Y310QUu2Hk3YePvHv/kcdhAOPwCZaUUcaRUISY&#10;2A0TS/S4qi73exHUhxhxVYNzEmyw243cPTzycL/l/uFOwjuMZrVeY4wVE41SxfBRjlcWYuhqtWKz&#10;uaZyFXXTcvf4SNO1tP2KxXv8spR/LxO9tfpIJpO1gcwh1lkWv9B3LZvra6qqhiKi1kUAXTcNrmlQ&#10;1uCahrrriBlcVYk4H83sxXieowhoQYnx3FqsEyr65sULmlWProQapq0YJw4kMGsl/MEWcbSsLfOR&#10;4CphD7kYpb4QBk2hxR7Cj3Khrllr0BnIkeg9sQS9jMOOu4+fePfLL/z8459ZpgkVgxDsjBaPqJLA&#10;lETGVo7Ze0LKElxRiLQxJgnkKGEGKcpaLpfwopxEULz4mf04HsOQAGJOx7C4GMXsdDD9uUpMLn3f&#10;03c9xhRhezFsa/MlDOyw7g0hME179sPANAws00JImawM+znw/uMdHz/esywRWzVcv3zJ6uqKF7cv&#10;WK1WxBRp6oqu70hk5kUMJIfgDKM1MaaydkTWoW1D33dlbRBl73/Ya5Xz6pdQwjpkTR6LaFuuiZGU&#10;Avf3n3l83GKdIcbENHt2w8Dnz3d0q17IiznTNkJCzAqWeWE/jHSrlZgfYiCnyH7Y8/nTZ/7hH/4e&#10;UqKra7q2RSsJnvLBizg7ixFHW4O2ht2wx5c1uNGGeZzYPT4yjhO2qvlP/9v/+U/qr0zj8M19+bm+&#10;xbd6JN8jWZ+GE57uec+2Vs6E1z3971OT/tOewWmv6Fzv6Om+81tk8tNey9M+08GMfhqKd66eCz9M&#10;hXp87n2P75VLj0kJMfq53ta3vsdTyvnToLynvZtze/HvGdp/b//ju/0Gdf5zZ74Oy/vWdzk3jp8b&#10;e8+Z5H/T++B8T+bw+qdm9Kf7/dOQg9P+0unY+V5Yw2nP6DQo8uk4ODWnn/tuX3qA6qtj/a3whOf6&#10;J+eux9M/+z2G/+e+77me6XNj9OlxP/ddnn62r8Z1PiSj5rPXqdH2SH43RmOsBCNqo8X0bi2m9Irc&#10;4f+NPQbcffkaxYJ3eA8KbRyKgSgdDbQqU+iYtRiercE6I+EnVozw2kBVVWhlUcril4Xd7oG//7u/&#10;Y/GB65e39JsrWc/Ps/RTrMO6CusKsT5DCBEfg6z/rCHHSApCONdKelLrqxXXV6sSXJjFYBczKQtB&#10;VZWexDGs4tBfAJZlQQPOOeZlFsNpKoehfN+chBhvtD6SVI/n/2hYEoJtU1maqipBBKaszezR227K&#10;PbOqJQhRA07LfVNrczrQynlS+OBLGEEWemjToI06nrsYPPv9wDTNxJjKmqqY+RJ8vrvj4eEeyLz5&#10;4Q1V6cEXtLyMCVTJ7pQ+e0yxhITK/X6/38s+1Tlc6bkln8gxMY8T15sNddNgK0PTNLi6LlRZmSGV&#10;1qQUCSmx30/yOct1GEJg2g9crddCnV88McOwn9gNA66qaZr2aMKVGS8dn3PEYsQWI6T8VJfwMrJi&#10;WfxxH6C1Kr0o2aNVtRBzx/2elDJN02CMoW4a6rrG+8Dd/QMpgU+Rl69fstqsSTnx+dMdOUPtKl68&#10;FINsVdnSW5KekLNiPlRKkWLA+4XrzTVN3ZRxGnBWU1Vi6EXslkcjnQ+BlMLx5mOMoWtbrKvRTsJK&#10;cwnQdIWcrI0u3+vw/OcQLHwIbohiCEQI0fMi9GdZwzlubm+5vr0hKxkjddkH5ihBf03tJPAyBJq6&#10;wlVO+syAqyt8DIzzhLGuBGRKr0QrMRz6xR+vQwmTkf2CD7J2XUJEa8Nceg6Nq6idwShwzpS1fkO/&#10;vsYn+Mcf/8Tt7S0qZ379+SemeabtOtbrK9Caqm4wrgKtUFqXNXGiW62+el5mnDmueVJKNGVslByE&#10;w42fnBPDfmCePXXbsX0ceHwcyKdrLaWkn103MrcZJecjBpZ5IqYs5/A0rPgkQEhrc+y3aWNR2jAv&#10;C8N+KgGVply+YpCepwmymLfrsnc2VsjYIMdelfl0Nwwss2eZFrbDnmWJ+CUzzwHvPVqpEq5rqWoJ&#10;pzNa+syrfiW94DLHGONwtsIYI9TlZcaHwH6UPcGffvyRd+/e43OSXgWK/eyZZs/dwyP91ZrVes31&#10;ZsPVeo0zltpa+r4VCj1iyj30940z2NpS1zVGaeIiBmF9vB+askeR/XtWMs5CjCgt4SpX15tCwZY9&#10;q8wT5Vkkh1As6b8f7m2ursTQqxXGaSprxcScswQWGkv0geiD9MVI6JwgBbFra+kjHILPD6G+mVju&#10;cWIUV8bgqrqE7ZY1Uk7EIP3+ytXkzDGoVhtzsv81OFfRdD2LD+STYOXFB0DeP6RY7utCXJfQY8Uh&#10;L0OXvsm8zHgvITLv3n9gCYn1ZkOIufyKzN6z3W3ZDgM+JpQxpVcciYtnmSfmZWb2C+vNlQSYOAMp&#10;sb37zG77QI4BU+YZ6ddl6qo+oXMnSDI/hCBBxMYYCdJz0tPTZY1ktATcCOG8QWmDs67c7yUgEiJK&#10;yVo0hsAyzwQf0CiZx5SW5xbGSZBMiHz8+In3b9/y+e4zu2GQMDltmH1EGQlsbtpeTOlOaObGVfLp&#10;C/1dAc5adJbu6OIXpmWR85ESIS4kHwk+kEP4Mt8pfTROq2KCV1qXPh8SoqFlzKcs5vucKfcGjmuP&#10;r/ecmoQqATBa9ospH583HvoQEMu8n9FOy+8aqsrStjWrvqPtOpq6lmcHWnP/cM8yz/Lc6uqKq6sN&#10;q1XHMo8s8yTrUFeVEOxc1j1KAh2PvVxZC/nFf+nfa4VxhrqusJVFHrEmrJY1r6sM1imaymIMVOX5&#10;aPDSe6mbllBCI4By7Ujw0yH4hpgJyyIBiH4hxgWlMykE/DLTdy1tXVPXrswfDmurQnuXfnFMYqJP&#10;EYL3Ekxe5nhrLcsSiDES0+EZYCaE8twvyc+WZWGZZ+Zp5v7+jof7O3lmsx3QWtN1q9Lf0tz++7+5&#10;iHIudalLXepSl7rUpS51qUtd6lL/4utigL/UpS51qUtd6lKXutSlLnWpf2Yt0/5ZYfOp0PM5w+v3&#10;RNoHwaoYXPWzhurnTL9HE22m0NO/EFPkvfRZ4evp/z8Vah4eGj8V9j4VUB8J3U+I8YefnRNi/0as&#10;ym9Fpc9RoU4FuP9U8/TTv/Mtofa3TPPfo5JprY+m9XNC6W993qcE+nPG9u+Rt86dz3N0t9N6Sm7/&#10;1mt9LyzhW8fqVGx97t8+91pPr79vCYufE89/i8D1rTHw5S9wJMr85t/k82ESp8f1dMw+vU5O30+d&#10;mOyPRJcD6aRca7aYn0SwJTSFL2J0MYOrIjQ5vNchoOKpOOYwXo90MWOEOHMgpVQOUwx3OScq5zDa&#10;ARplDNM48stPP/HTL79S1RUvX73k+nqD0obddhDDunN0XUvT1EJ0aIT+bgpVYT8OfL77XAggHKk9&#10;4zgSgkdroX/e3tzgrGV9tRYyUIqFbCVivtVqJebKnGkaIYeKmFsEYxTxpVYiHnOuoq6bI33EFKJa&#10;8AEfgog5CyVFI1R6Ebb6YtYWOsRBsDpNM9vtlmmaWZaZED3WCVnML4uYp5qKpmkIwX+5vgudPpFA&#10;G7q+FypQIcSrnITEUVVCy4iRx8ctHz9+JMZw/N7GOEJMTNPMze0N63WPLm6V/X7Pp7u7I2F7vepF&#10;Bq8V6WCALwa5g7E1piCEtWKe1VrGxHrVs96sRfyjRGSsEHNnTIlxWQgxM80LwzBwtV5xdXVF3dSM&#10;+5n/+l//Pz59/CwBAVpMnW0tAivnxMQaY6RtZcwYq3ncPnB/f8d6vea/+9d/Sde2dI1j2N3z9pef&#10;+Yd/+EdevnhJ17QMw3D8rFW5NjbrFdWJYVBpSpiDCOxtoQypnKmsxVkha+WYivl5ZpomIZloW0SI&#10;QtqNMYmBsRivhdArIsf9fuTz/T1t2/L69Ru6rsEayGlm2u+4v7sXY7CxVIUCt1qtRFRn7FF0Py8L&#10;b9+95d37d4QYiT6y2w0Ya6jrhnmZ+cMf/8Bq1R9FvNM0sh8G7j5LUMI0zfgYMFbz5s1rIV55EemG&#10;ZRFxZHmvuhDWUjE+uULHkWNnACuEX63ZjxPj4vEhk1Lm7bu3LNNM17WsVj2oTNt3uLpmWmbqpubV&#10;m9e46pSEAtpZIW+jCvWs4v7hnn59daQeGivHxBeCn1KKzdWGum6K2NtjjKYylhQDD/d35BQxgt3l&#10;w/uPLCHz8vUb6rYmLiPT9gFNxlglIr7NmpQzw35EGXMkGfllIfgZUhKhtbWElJgWz34c+fmXX1lC&#10;EBJ7CFRNU+iGiR/+8AN/+Fd/wes3r8ocKqZJqzVN24oorhB9QgiE4NnuBqpGfuZDYtjv2T1uMUrM&#10;GQdS3xI8tzc3XF2taLseUBhbMc4zf/rTj7z78IE//vGPXK1XIhQsInmltRhAUsLPI5T5dJkXEUYX&#10;6v3hcwoJUrPMIzebKzQQvVC3hGAvpHIReAZCCuznGeMsTbNCW/vFHBEjKmecNYV6sy+hLYqQEq6u&#10;Wa/XMheESFs3QociF7qxEvqaEkK3tg7jbAmMKGaecq89Chx9YB5Hpv3IbrvlcbsVOlBO5V6ykFIo&#10;nz+W8xAKjSrwOOwY5xkfhK41LctR2DrsB+4fH9HWCEnPmsMiAWUtbd9zdb3h+npD19ZFRL3g5wG8&#10;J3m5H1gjAs8cUzEji9Da+8A0LcQQiMETFi9E+ZSp6kaEp5t1WQ84tDFCCHRCl7y5ueXFixdCwESM&#10;uVYrmsrgtBbCUYbsIyaBVRk/jey3j4RpZNoNzPsdj3d3WK1RSnPz4iVN37PabHBdyzjP3D8OjNOC&#10;cRWL9yw+YKsKW7eow3myDlcEvjFnrBOjj6sqQgjstjt8yCVAR0TJddvRrVYs08L9wz0pJ5q2Zb25&#10;pmqaYl4SkXOMoZC3ZMw661i8p24bfv7lVx53Owm7SQlxc2aMkdAgpcXAYLSi7Vrati1idpjGPYuf&#10;cYcQlQzOGrmeiphXGYMPkZjBRxFYV3VdjBiHa05ocBIekalLuNCq7yWMpa5xTU3dVELadk5oeU1N&#10;VdcoK2sv6xyqzAPWmmIKU1RNDUDl3Nd7iZSPATzG2kL21lgjIn4/jWwfH4jLggFI4LShMob9bsf+&#10;8YH99lEE/0g4SwypmHuEaCYpUbK+MrYSA1VMDMOINkKvn+eZd7/+KkEAKRN8wBqZF7bDjqbt5HwY&#10;LaYPdWLiNEbCKEpYi9Ja5sBpIoZ4JMof1uu2BBDN80zOYphLKaHJWG1lHomZmDXr6xfcvHxN26/Z&#10;70f20wTW8PqHH1ivVhJ+sLniL/74B3744w/4JEEZDw8P7HY7Xr58xfXN7ZHMnrOYm7bbR5qmFgKd&#10;E1rb4XPHGAle5n6hpCaWZSmhSJoQQ1kjRnIK/Pr2Le8/fqDpV3T9CmOthOGMk8x5JRxEKzHvzdMM&#10;KdP1HSF6lmXh4/uP/L//5b8wbHes+p7r9RUaxTiO1HWFkEzL8TVGxnKI/Pr2HZ8fHoQ+6sQIMww7&#10;5v2eefZM08T//H/93/+k/sp+2GKt/cqE+3QPdrpH+l4o23NhY+f2lKfm428RoJ8zvp8zup5eb6f/&#10;/3Qv/rSf8b0ew3P9ikOow9M95TnD+KFncI5i/rTfopCpURWTzGE+PTW//16a+Lm+0ffO1e8NDPzW&#10;v/0Wlftc8MHXn+cQIKmPvwpgF2vtbwIRf09v6Lmex6mR/Fzv6SsDu6IQJNOzx+W0z3AIV3sanHBq&#10;UP9Wj+fc8fpeWOdz181v+m+J34Qvno7j33Pun+ttPv1c3+oJfes7PH2t567703/73Hxy7vevwjC0&#10;+u41fDAHye8GZVShoLovwTjWoY0YdnQJ9NFGleC3QtrNCZVzWZMcQqA49o6NNmjk/pzL5WCKCRcU&#10;pvSfnHNHY5VzVoxGOTPOnhAzP/74Z359+14CA6tGej/OYmtZWymjicGjihExxYBVkEMgR5h9YF/2&#10;rbZyXG3W9F1b1gup9CDECG2KadpYjc6yhj/0sg9r+YxiP47lz8VIBrB4zzjOhJSo6/poJLa6wFuN&#10;kf2PVlTW0DYS4tjUNZUzZf3lyjmUdYerK5q6pnY1Go3KitrVOGtQ6hCqIfuY3W7Pfi+hkT4GlmXB&#10;hyCEamPFKB0C87yw3e3Z7kZCyke3bsqZmKIYGaOYnG9vNqz7nhCWYqyWCcxZhyprIYohL5cQyMUv&#10;zH6ispbKWGJITEsghggJ2qaRvpLOaCV9j7oEBqgSzqHFjVp6ZEKGX8pahyx9shADXd+ScmQcRv70&#10;px/ZDhJoJz2ugNZC21VaemiyXyzhDlrCFyjraFc7tBOz/rAbiVnM5Idrxxjpk0zTQggL61VH42QP&#10;YK3GOTHK73YDyoBzltkvuKbBGsfHz3dYbei7jpcvb3n18pbN1UbI6wravmPVdVRGXnOZJpZl5uWL&#10;W7SCZZrLWr/GWSeXYD7QgHPZh5fgo5wYx4m3b9/zy6/v+fj5jofHR4w19KWXNgx7fJBwUCESNxL8&#10;kCSESVsDWWPQhJjJShFSxuck2x4l5tu6qlivWozKBL8IXbsYZDVQ1zWtq0g5UjclsMJI78dq+R7D&#10;fldMv4aUEzHLOtaXfoYqAbG2BF3sx0HI1CS0NXLchx1d19K28pnqqhLjsTFo67B1y6f7LX/+88/s&#10;hx1vf/6Zn/78J6Zpput6un5VTI6JFCSsIYSAXzxaa9quBRI5BmJMtG0voSFGo5DwVZ0zmgy69GJL&#10;4JjShnleqGzDfpwZx4X9OLGkSF03XF/fUNUVlTPUVuNK7zzGyDwtJ8Z2JXEOJSjLmC/BZTEk6X9p&#10;w9sPn/j7f/yR9+8/Yoxjc31zHMtKG5ZJQiGrpiJn6X9UlSNlMdP6aSQlyGjuH7dCYC5rBx8iu+3A&#10;brtl2A9gFE0vvayshFCN0gSfyFlh6pama1FK5risoGoa5tlL0JfW1HVNLgGUtm5puyva1ZqQMq5u&#10;6bpOngvcXPPi5oZ119I5Q2UUzmT6tsZoaCpH29S0bXt8XpBiKOktcm/S5XonZ4w1qMMEnUFlVULl&#10;MiRNs1rjuh5f7nG69H5TimSVUeXcyi48S5CDc7LXikJulyBFCaDTZQyTMyEntJG5T5dwE5UzRpli&#10;iv+y5j0854g+lL5SIuREVdcSMKxNeW4j99rJe5R1KO3KtST3aQn2VIXwDXXdUjUN4zgRojyzmENk&#10;nv2xny+htrJGcM5JYGjXl310CQpwYtRNIUkIYoY3r17R9SsJV1GGJUPTdcyLx4fEsgSca9DaAkKf&#10;N65CGUdMWUzIVQMx45zjqmvpu1buP87RNi0qaeq24dXrV7IHTFHMxUrLnFbVaGuwlSVBOXaexcvv&#10;KAmsyWRZe5QxnFOWcL0ydqJPeB/xJQhiHqfjesu1NU3XgVJ8+nzHdjsQQ8JWNVXT0vY9VdtS1Q1Z&#10;GzE4Gxlbdd8TJJEAZx2JEoo5LYzTBEpCJZS1zCX4T+WMTum4t0qAn2dUCNjSr8ha7meuqkpESi7j&#10;t+zfyr+XEN9ACDM5S0iQQh/3a05LiJAvPTUJhZH7dCxGd1dZ2rpGK+nlphiP56gqATiHNY81sgdM&#10;wWON5ubqihe3t1jn2A07FNDUBmKAFIjLRAgSEjrPEzFFEpmQQgkdKnvAYu7PhxWKkrAW2btYYsx4&#10;H+X3FFFaSTiPNrL+qOVZX9vV2Lqi7hq0hhQWtMo0dSN7NrIc35QJi2ccBqb9nhQC5IhV8uyrqyvW&#10;fS/f/dCzzqC1lVAKSY7AlPAmWVhr5iUw7sdj39P7UJ5nGiKA0WiraapazkHp86dUgjtzou97urbH&#10;GoefF/bDXsJVmhoM3Pzb/+EiyrnUpS51qUtd6lKXutSlLnWpS/2Lr4sB/lKXutSlLnWpS13qUpe6&#10;1KX+mTWfEMqeih9PRbDfM/U+NTUffnZq+j4VPB7M478VP34Ry4q5x4sA4pQ4fpLs/lTUeY4g9pxY&#10;+jni+ikB6mD+f85k/NS8/dV7lJc9Z7w+R08/FW8/FW2fMzCfHttToffTc3JO0Hr6us8Zp0+P7ym9&#10;/hwV7unxePpn547x02NxeL2nAvZz3+kpPe+573Bq0j79Tt8Ttn+P0vWUyHX6/Q5m7HPH5Hv1LWLf&#10;6ed+Kvb+PWSx54Tx8EWc/HTcqG+MlecIceeO4Rfxdz6SaDKI6NYK3VYdzekG68TE9OWXPgmcUCfj&#10;MZNyKoZHjq//9HseiKEHgpF1IujR2gjdxygR8aKKsa46EtJTSjw+bvlvf/t3vPvwkc3NDS9fvaKu&#10;WpZlpu86rq+vsEZjdCGKWSdi1kqIHSlH5mk60psPNNiDOGQsouX1ek3XdcUYr4/G1/040vedEOhz&#10;pqrqI4H9QCn1QQxa5kC2L+Q0ci7mMBGJL8uCn2aaumKZJsZh5OHhnnEY5PVTxGghKOuilM45E1Mi&#10;RAm/SGTmeWKeJ6HbKMVq1bNarXBOjMbDMCACXjkv2tlCsbdCK05ZRHU6Y/QXAiBk3r17z27YcXNz&#10;Q9N2pBgx1tEWAXFT1eV4y/mc5pnHhweMNrx+/YJV32MLGT2GAzU7iymwmAkPVJ6DeK5rWzZXa5q2&#10;wloJYgAwhS5mnGMYhe6OEtHow8MjWmuurzc0dUtKYhgbdsWkroXWUlWWvmswSqGNmIN9CGUsCiFp&#10;nic26yv+4g9vaKuKFGbG/SN3nz7y/td3aAw//PAGU4zU2hiqpma1XhGiFzM7QmdqC7XsIJAXAG6k&#10;ayoRNWoQbZPCL2LuOlxTB+qetl+IKs7Zo3E1BM8wDHgv5ObFC21rc3NN29QYonz2YWAZF+qqpmuE&#10;5DTPMzc3tzh3oCAdjPaBcR7L+VB0fUN/teLNH/9IzJlXb/7Af/yPf03bdDw83ItBOnpiCPR9z9X6&#10;isWLsL7rGt68eYXTmnk/sHt4YNwPRUQpxoC+CIqX4MVQUcg0ylhCEmoJWpFy4u7xnqUEXRht8PPC&#10;w+M9yihWhdZnK0PdtUzLgtKKzfU18zzz8cMHfvr5Z0JMvPnhB1ZXV+znmXleRFibEVG8rXDOHY+3&#10;0XIfiTHRr1ZCa45RzA9k+qbFaM3jwx0xHETQHZ8+3RNiplmt2FytWKYdOkdiDIzTiPeeqm7o+xX7&#10;/VToWwq/LDhjRdBmNEoL4crHyOIjw37kw8dPQsXynmnx9Ks1rpYABlsI1E1TUVWOHKMYm+dJAjoK&#10;kdkYU0jBiWGacXVDygpXaNQSVCD3gYNYPsfANI+Fqif3g9V6zWZzzfpqQ9v11M5xe3Mtxk+jixlU&#10;hN+xkMpS8CW4SBfRri6kmiRm3SL2zylitTnSonMRx2pTaPJWDOq2qkAJeadt++P1FmPEGkvbdUJ/&#10;9gtt03C12WAroTl1qx4olKOYqZwYKZQWQaw1jgw8bneEmKhcLecpCHEuRTHTzPPIPO7x454wz4Rl&#10;YZlGyInK/f/svdmuHEm2pvfZ5GPEnkjmVOeUgL4Q0K0rAYJeQIAA9QMIumhBgCC9rtCSIAlQnz7n&#10;ZFVlJpkk9xCDD+Y26GJZBHdGxd7MOtBdx0oQZJI7Ijzczc1sLV///wmFaJlH0jKjVS4kL2Ewyh5a&#10;1s6mbbCVNOUa445rdSrqIBG0Rp6eNqSUjkJXeb1CO0vTttS1wyihYpEyKkYMhdBdibGMxsg1mUR4&#10;nw5CGe/RRSh0uH7LspT9iRZqkxaKlqz9EW0U1hpCIXQt0yzN5s5SGYUhQgoEP7HMXubIMja3T0+k&#10;sNA3NVerFderFXfXV3RtdaQ5hhBZFs8SFj4/PjBNM0pr+n5F33dcX13TtDVV5WRcGUtVKORKgS3n&#10;6WC6E2PEF7FyKqQsEfZqMfr76nYAACAASURBVFKoa6qqZpzm0hwtDdflKnCAXU7jxOJnxnHg8XHD&#10;zz/9TL9a8c27d7RNzTyNx0Ze9Uz8ZZylchZFpm1bjBXKWdNUWGuYlgE47NMS8zQwjntyChyUYrIr&#10;1CgtYhFTjGzmecFaSwgeq6BpK5ytUBnGYWAcB+Z5ErF8DKQowqNcDDfarqNpO6qmAaVRxqKMNH47&#10;Z4k5s9lt6fueuhKqpbbSRD2OI97PWGupazE3kV9GzH20NF8fRF3WHEyCHG3TcHd7y/XVmqurNXVV&#10;yfj0niwOKSIcySKiMspglaGyYvShtIhcxnHEacWnjx94/5efiF5Mhpoy33Ztx2rVi2mDMUWkrlCF&#10;sG6UEgMPFM5Y9tsdnz595qe//MT9/We2mw2zX6jq+ijm8N6zLEsxGJH5zhSzGeMqum7N7dtvubp7&#10;y+rqGm0rlNFcXa+5e3tHyIG2bXj39g2Ns3R1Rdc3GKOPlEk/ex4fn6iaRkRKqxVNU9O1DSkt/PnH&#10;H4nP5iWlFHXT4P1SBFnpKIDPhezmnCPESNPKXKgVLItHa8uPf/6JN2+/5ermjoSmaVpShhjF3CnG&#10;jPcLYYnM40RdOWzl8H5mt93x5x//zG67pWlq3r55Q9e2TOPEfrtlv9+xhINZg8zdk1/48PGe//AP&#10;/4ixjqurK5wzoEV8rZH7dvIz/81//z/9bfWVafgqdfpcTvyayPQcEfpc/vgSufvUAPA0v3spX3ye&#10;c54T8r5mRHcwDDxH8T79js9rSIc14MveQb9odHhaXzDPiKTnajb6jLD/VHD8e2olh+90qBW9VFv4&#10;vaaEX6tLvPR9X4pTU8XXDP4ONZjDGHnp/Z5/19Nr+bx+9RpF/CBe/1q94pxY+nAMhzFxKrJ/fny/&#10;EWGfCNHP1XNOa5dfu2/PCc2P16MYLHzt+r10LU/NBs8ZZLw0Fl4Spp8ba6+N7cO1fGnsnjsHr33f&#10;02vx5bgpglLKXsqI+N3K3upIhy35gRDJTSHC2yKcU0fB86HGlJ7PExyMVP/6O9hSt9Bay/6WQhQv&#10;ZGCUkM3lepZaEvDw8MiHD7/y8eNHnHGsVyuM1Tgn4qqcIkvwR+p8TpJjt03LOAwM01jI35r1qqdr&#10;G5w1X8aoNkI/VgZXiTFLKCRWMXlQx7qXmP3F4xx6EMYfRO7khFEZaxT2IFDNxXQiRkwRqTkn+ZFz&#10;Ruospc4UotSYrHNUri4kZJ4Z/YgBWY5BxKZlPhcqaMZauV+XZWEcx2JKU4sxktaM44T3S/m+ihDC&#10;sZ66hAXjRBAWQmT2nuubG0CRYi576wWVxQAopwj5sCfSDOPI5JeSX2sx0SmGPNPs6fqe29sburbD&#10;WfObWuLBbPOQK+aUSDnjl6VQmlOhf6dSTxnx3tPUNfMciEEEqZS1IsZATEWsX+pjQmG1onct5Hrv&#10;fTH1LPRfbdk8bURYFhO7nZhwVpUjpcgyz8x+Zr0SgZsQiIV6vtsPPD49ST5ixWhyv9sxTzM5ZjSK&#10;rm1xVrPqW7TWQhQOgbqp6Uttbxonco70Xc/19ZWI20L8kmMYBepAgA2F4K2L2aNlCYFPnx/48Osn&#10;Pn685+nxCa0UVV3Tr3rapmXV97RtI/v+EOnaVt5Hi6FVTAfKryFlOf+5mLFZ64gxcn9/T1aJt2/f&#10;sCwe75dikpHEwDMEMazQUuez1nJTTEhzWc+ryhVTqUjXdWIOWmpFqUxYztnjejZPYhYXYqBqJJce&#10;p4lhGHj79i2VE9Osqpi++snjl4j3gcfNhs1mw+PDPbvNE8viGcf5mAuK2bNhv98TgoyNj58+8vT4&#10;yDx7jDYiygUx7tBKjL/miRQCGo418JCkJozSxAQxJsZxFjL7ODLOEylFmrrm+uqam9sbMV8EnFao&#10;JAZ2KRdz7GIyIjr0L88NQowsITJOC5vdwC+//spPv7w/krfHcaLve9q2ZfG+EJoVNzfXxzW9rmq0&#10;UgTvicvM08Mj0+wx1uFDZLVasV6vSaijma6I6RX9ek1dFSG2slK/jolffvmZZQnUdcOwH0S0bw0p&#10;Zppa6iCuENPryjEMWx4fH/jjH//IN99+w3q95vbmhtvbG67WK1arHmcVldU0RuOMIi2enBa6ti33&#10;oKJtJYeqnJiJ/Oa5JlKjT2VdrqoabYRuPs/TMcdSSoy7+ptblLVlTuI4R6EU2kj+q40lCmabEBPD&#10;MDIPI/M0E8JSahtiOhhDJIVEOtTNQlkPirBeTPRkHc4ZqZkenkfZCkzFMHnG2eOqiq5fFeGv1NqP&#10;z3SXeKwdqyIGnr0nxAgKEpmUNf16zWq9Zpqno6nCwTjCasnpjcpSqy9rtrNWzC2NKiYyMv8sS2Dx&#10;gbAsVHUlNYtSQ49KjADqpsI4g18iWelivFzMmY2hrmrqqqFyldTnUsLPnjAvzPNATGJq4pyR2kZc&#10;xKDWyB4mhERGTB6qpmG1XtP2PcrIGhqLYc/spfYgz4QSCi2mtMYSyjqbsxjGSIFOH82gpAYgwn+l&#10;wFU1lauIOTGMI+n4/ObLODsY8MVSQ5jmmf04iuFGMYwNMZBQxJgJKfPw+Min+/ti2io1qqw0KaZi&#10;UCumGFkplnlm/7Rl8/QkphLF+FZrA1lmiyO9PUlufjiWFAPTMEruvt0yjyNxWUrdQwwXDvWzL/XM&#10;XAx+xBjBmC9758MYiylKPaiqqGup3ymlmMcJP434SYxgrbP0XUtdVzS2mGlqXWpxYg6co9y/i/fs&#10;d3vGYRBDncN9crhHjAjNU85yPwAhipnqNE1iROo93s/FjDbIcyIv46htW2xdl2u9SJ3aGpq2Z14W&#10;drvdMadKi5gjGK2LMaEYHrdNw6rvxdiGw7P28hzMGuq2keNaFuqqOtYdxcSm1HBSkvW2iObFqFKB&#10;kvFkjcYUGr3MY9Vxv22MYdX2rPseayzjfsBZMd7RCm7+1YUAf4lLXOISl7jEJS5xiUtc4hKXuMRF&#10;AH+JS1ziEpe4xCUucYlLXOIS/8KYpy8C+HMi48PvrzWCnmvCht82cp7Sml5r6P7tZ38hsP+mWVt/&#10;EXa81FD50vE+f7/TzzsV8J++9hDnCEp/1TxbHpIfCddnaFjP39MYEWJ+rcn1nED8NUH3721Mfena&#10;nZ67Q5yjvb3U7HzOfOD0c86Jup83/p67JueO8bUm8a81Zp873+fH5V8Tw16idL32Hi993rnvdO68&#10;v3bMzw0FThv7/+qcqvMUMA7Eo1fG1EvX52yzuRLBz/P7WBqpiujWCGULpCFR20IBK7QC54SwKje/&#10;LuL3RKY04qnMAff13Ijg0JyaUjo2bRlrMQeabKHxGPOlmVqoWFrEiWhmv/Dp02f+r//7/2G/H7m7&#10;u+P25oa2EcGQs+ZIczflfNvSlNU2jZyHfGgKjugipFsWzzQJIfjm5hrnLN7POGe5ulrTdT2Vc6UZ&#10;W5parTXo0qSljDlSGbxfiBmh0LqqUN9Nob/KPJFiYhqG0kzk8fPENAxYq6nrCqORhl4jwsWDYYFS&#10;0lB0IMofRB+HOe4Pf/iDEHhLM9rj4yObzaOIhgvJ3hpN3/Vy+bI0b6ucSCHINSzjYpkXckp061Uh&#10;38bS2CfU82UJVJUtVHd5VeUqQPHm5obaWYxSxBCPx61yJhUqRYxRmsKLCNwaU0hfCqsUWmchlmhV&#10;KBaZyS9sdnuWJGL4xS9fxnn5TytF5RzbzRZdRJ2Ln2mbqjTpSXOcUhwJuVqJwCqT+eG7b3l3d4tV&#10;EOY9fhzQGZZZGsrrpqFfr4Xso4Vy1RQhY93UGEWhBH8hPFvnaOuGuq5YdQ1KJ3KOIvxG473/IhhR&#10;Cq3kXjOuEEKUgRQxHMwAhB6ltaZuW6q6JaRI07es1z2GLGLc2WOtpe87bm7WpfnT0nUtSwwkElXj&#10;hPirZK3PRdSyWvWsrtfSiFo3fPvdd1RVxTBMPD3e45eZphah7rDfUznH7c0tVWWxzvDm7gaVIuPm&#10;ic3DA9M0Ms8TKUPX9zTFPCLGpYitFxkP1hByksbvGFjiwrwsxBSZZs9muxWxXgo8Pm2OJGq/zGx2&#10;O8Z5lMbpuubx8Ymnx0digpvbN3SrlQja+567N3fcXF9ze3Mt87NSGA2kWOiFFGMOaVSv6xptLJAK&#10;3drgjJgrxByo2wajHcMwsRsHuvWKu9trCEKryYWyNM2eEBNdty4GQ57Hx0e2uz1v7t6KSDeV0ZzB&#10;VQ3KOCH/zDPDNBFjEtpayCKiNwZnxETAGKGrmfJrCYFhnLCVCC+TIGOo2w5rq+O/d32PRoyN7DMz&#10;JRF5RKZRjDqsdTjn6Pueqq65vr6m73uWxeOMgiRziBhcyJxntGYuBg9aK4xz5f5R+EImRyGUsNLI&#10;fv/5M+9/eS/EPG1Yra+wroJCn1PWoKylrlvqupX5MCeWI40wMU8jD58fSClSt41QwJvm2PCacipU&#10;54q6bZi8xzqLq6qjcYpCU1kLMRLjQggeg1C2Y2kIJwbyMqOy3KOVs0WwnGjqWgwEdjuy91h0aYzP&#10;YrKAUAe7ri0C9oqmFUGKUkLtilFI7LY0F+92OzZPG/bDjqapRXBsRVh9ECellMTso8ytWivQlqyK&#10;YUuKLDGQY0YZS+UqEXuQ5LiKScI8TVhraNsaZbTM92VfExZfRE1ZmsNTlMZopdA54YzCWoW1Gu8X&#10;vF9EcJ8y4yTCYecs66srqrrCVRV1VWOtEzqlszJelIiYYooYBU1d01ROjlPl497JGENYwnFdyRTx&#10;m5aGbFdo5BQzmZzjcV8YkzTEpgiurggp8bh5wrga17RlAynCmLpp6PqemDK7/Z6cM3d3N6z6jspZ&#10;meNjxPsZlRPOOmKI+KUQFcu+KIR4FOpYa2maWsidCUKIOOuKmCyRluWLqCwrMiIeFuJfOAq65MYN&#10;EGWNFeHCwjyNjOOeh4fPfPjlFz789BNxXpinWQhafmGcZ/bTzGa7Z5xnaUKvG1xdowvhsl+vsVbE&#10;UrnsaQ5GIfv9/iimymUub9uOtu+OwoCqrlHagDZgNFlpjKugzAddv5LzH4VaHpPMvdYKrZ2cRaju&#10;DCploSumhDVWTBespnWau+trvv3mXRF2qWKoY6ibiroW8pghyzzJga73ZU8Vl8CwH3j/889stxu2&#10;2y2bpw2fP9/z8LRhu9vLGA6JmBCjAGPFAMdYbFXJ9zI1GKHwpZzZ7Xc83N9jFaz6FqPhn/7hH4jz&#10;zL/64w8oFbFGBptzTih5y8Iv79/L7kxppnHEVVbW3xh4+PSZZZ7xsycm2ac1bYv3Ae9DyeHF+Edb&#10;gzVCsdfasN3tZJ6JEWMsm+2eXz/e8+lhyx/+/j8DZZmmGe8X5hBFdJRAoVmWgEoidLt/+MzP739m&#10;t92zeM+7t29ZrdZYa1i8J5V9YCrrWnkbpmVhiYmHxx2gub6+xlVitjAtnpwVZNlT7YY9/+3/8D//&#10;TfWVqRgMvpZrvyRy/z057bmfeS5YP83JnueOXwzF/jrPfI0yfprPv/Rzp+97WFtP6z+n9YPnfxdC&#10;AETQdTjer4nUDz9zKoz+q2Mqe4xzx/O3xmH/fHpODyaKL9XIXqvRfK3O8VLN6yXjwZfO1zmDwuev&#10;P/ceh/P20ng4d+2f1yFODRS+EOC/mFg+Nzw4d3xHMfSJmebpzxz+7dR44aV77tx9cM7Q8Jwx6PPv&#10;qij/ptXZ+tnzY3ltPJyrr7xWcz01ZXypJvV7ROkv1TfPfYeXrsG5sXCOVi9iqLKfQh3FflKD0GWt&#10;t0cxsLMOW9lj3dQUcbVQ3CWPoZjXPZ8T1Jm54iDiPBDopSYgpk6Va6ibjtrVspZZI6RoLSTcEBLD&#10;OPH502d++uknttsdq74R2nPtqGsRJz831Vn1vQi5/UJYguQfWujK61VHU+pSWimh0Coh07uqwjoR&#10;+IYiLrb2IPLiSHZXGfziy3jgOI/mlIT06ww5BnISAVYMIpgS8ZgIWE0hZcu5FeFyjBFdjBUlhxLz&#10;RaG1ilmQLfl8KudfF/Oz43d0ldQVKAYzStH3PaAYZzHFOtzX1pgjJT5nmPzMatWjjWUYR9quEyNI&#10;pVBJjJbmacBZMTx0VkwSUkpsdltmH2jamuurK7qmoXY1PgQ+/PqRGDNv3rzhhx9+EBFoMe0pg5Rl&#10;8YRixpLJxJwIKYqQrwgJtVJMw8iyiLnTenVd9qKOumuZvefT/T2urnDW0vc9KYZiHpS/GBkBIQb2&#10;+30xIKywpR7pvWcYBsTIr6OqKnbbDQ8Pn9kPezaPj3RtS9e25BjQWcb1fhx5fHg8Ch41Uh/zs9Qa&#10;q8rRtg1aK0IMGC15wsePn+j6ltu7W3LKzMW04KbULlR+boqSyRTx4rM10ZTr6JwI1LPS7HYjIVLG&#10;k2G1XnN1fU3lHKu+o2maY63OWFNySdmHhxhLvUBEmgfFZ1U3OGvZ7XfsthtSjnz3/fd4PxfjtooU&#10;I8M40DSVmLdlTcyZqq65vb0hLJ55GgFo25oYF2rrWK1WpJjLuiP1ZIp4MxUjhd3TjpgiIUXavkdb&#10;J8Zxmw1X6yup45T7QMzxAtvtjg8fPjL7heCXkvfDMI3MSzgaL9R1TUqZf/7xn/nw4T339w9snjbc&#10;39/zcP9IDJFvv/v2+KxNzEcz8ziQwoLJYjirjBCnc1akBN4HPv36if2w52nzxN27N0LbnmaW2TN7&#10;z93dDTlFdMpYlYmLF3q54ng+KKbPCrDFPPPq+oZhmnl82qOripgVVSPz6ThODLuRcRq/PGfIYIwS&#10;swRlWJYgtXjETC/FwH6/4/HpiXHyxJxwdU3Xiwg0pVzM5yTXuLq5xrkaox0hQc66GCcouZ9DZPGe&#10;aZyYp0lqCsB6vcZYTU6BECZ+/fUDMQa+++5b1quevhC/D0LsVVtTO43JkWXYk+bpeJ5ijKxXq3JP&#10;xFKTLvWfFKHcnzGIUaOfZ9qmPRpJ+mnATwNagVZS98c61nd3uKZhmSZiEFONUExwtbFoV4GxhKyF&#10;7lzVIrr3gWWexSglF8p4qfGEKPRqZ+3R8K6qKtQzYySpVeSDTZ7UxKoaXbWElKWO1DRF+Aoxh/JZ&#10;EJaE9wv7cZR80mhCFDOTJQZiSgzjjPeS6xknJjiu1HVra6mtobEGlSPkgCumw7bch3FZZLwriGXO&#10;9tPEsB/Zbjc83N+Tc6LtOubgGQu9u6oc1grtXRsxvskpE6OYabVtx3q9lloqmbCIaYCfZhFul/lO&#10;jDAmxmnk8Wl7NAzcj2N5NiP3YNYGjCHmTCj1H7TGmBpra/b7kWkSg9acDfKEQJFiKQYVu2BjjOTT&#10;JV9SSowgUJCi1CYo+ydXjBeWIGtMDAvLspBSLPUNiCmz2W4ZxpGqqeW5WZaabyp7Mu89v/zyAb8k&#10;YoaYIWUxA8yqnD9XSd0hJoJfiCGJmX2kGG/I9zHlmFIxtuxXPXVTF9OEiEGE6cs8snipF+13A8M0&#10;o7UtpkLyWlPMaVRxP5KxLgaWIUViEZ6nJIRyrcvzKJTUteeZuCxiGp3jsZ7c1ZWQ4otJZdt19Ks1&#10;6/U1t7e3rNcr5nlm2O/x3jPPnmGU2prUqpSYBRUDwBjT0fhTG8kJYhRDgxSl3j2NE/v9nmma5H2c&#10;pW1bMZce9qQUxSTSOtq+l++4hGM9iZxKPV4f1xxbnlfUTS0GD8bKOlbqlGgj93hYMFqeNZpSvzFG&#10;yzgz8n2WGKXeZAspnow+5FpZjA4Oz20PPRCLX4heau4qyl6UlKicg5S4+8//y0tTziUucYlLXOIS&#10;l7jEJS5xiUtc4j/5uAjgL3GJS1ziEpe4xCUucYlLXOJfGM8F8KfE5HNC7HPUoNfitPn6ecPq8ybY&#10;0ybao2t6eZh/aHL8TcPpK03DL4mxD+KZlyjRpwTy09e99N1OiVjqRDh8ej5Pie2npLbn4uXXaGSH&#10;c3ounjf8/q1N3n+LmP50LLxEhX/+PQ8N1OfobOdMEk6JXafX+vcc++m1/D1mCS/9/9fMEU6v3++9&#10;X77WDP280fglof1Ln/Wbxu5njcDlH4/NnqdmDbzQHH/651NDhrPf4XgfPbsHy9+jDkJ3VxqShcIt&#10;dAeDMQ5rhWzinDvSvw/NOweSwYFQcm7MqC+uGXKcVsRBRhtqVxeClSrCak3lLN4vQv8y9ZE++ec/&#10;/Ykf//QnUkq8e3PH1brH2iKCV7AsQhs+HCeZQn35cr6MtdRVRYgiBG+aRhqsyr8fmkZk/tNHUnNK&#10;CWccOcMSFmYvzTb7/V6om/PMMIw0jYj5hMojFKmcslC8F09YZnQW4rarKhEfW5lPUlwKYd0cz3Mu&#10;1A5fCBzHMYk0YTVNU+hcoRDbhIY+F4pUjNLoIpQpIU9Ls3YkR2kGzemLgHvyIqjSyhwpZbmI/+X7&#10;SNO6KcdpjaFvezEw0IoUgzTMKy2NYymhcibHQk4rzfUH4aMxIpLPOZKT0G8MhewxDGx2A9O8gLY0&#10;rVBd26YlxkDXddR1xX63EWJWVdM2DW3XMO73jMOOpqnomro0YFIa7i1a2SN5fdW3dHWFSgthHgl+&#10;onE1V+sbfIi0fYetapQyKGMxVcUwjixF6N41zZGa6b0nIU3BbdvQVA6yCKxTiiJ4BMhfxqvQzcr9&#10;qSnmCZoUA8H70qQqon3nKsoPFSG4pe8bcgwQIs7YQscKkCJKSwNVSomYZawJ2UqIctYa/OyZxwlQ&#10;GFMzzwtaG1arFTlFfv75z4zDwDSNQrcu43AcRyFIG03lFDfXK0xOPH36xG7zWBr4kpD2rKUvzcgx&#10;hUL7CqUBUYlINia515cgQrnZE5M0fG6e7lFKs93v0MbQtA33Dw/YSsTLIUactSgUYQksAd598z3G&#10;GDbbDX3X8u27t0WErEkxohUi/C4iy6quhayiDSkJSattGnJOGAU5JiEgHcQYxtI0a6q6BmN4880b&#10;/vD9d/hxZFn8kfpWVQ3eJ0JIzOOIRpq4vfdc39xKC5syQm0qlHPn6iMxV2tLyjBOntkHfvrlFz5/&#10;+kRd1SIYSLD4mb5v6dtWSD0hoo2hX/UiBtJidOKqmpgS0+zRZY9ntfnNWpdSLHOQYRpHhmEPGb79&#10;7huqyomowmgZB6mck0LME7MTQ+Uqhv0gRKXSmGddRY6RcRiKKMPR1rUIQkIiLhFj9FFor6ylaTtc&#10;1zLHwHa/J2WFLlS+xYuJSc5JqF4xsvgZP89HIY0yWpowo9DJjBWSY9f2aGOY5pn19ZUQj6NQ0FMI&#10;RcSQ2D6JELZyTihI40CYJ3JYSF6upS6iWsrvlauwCmpt0ClhlC6NkAdRtoiJrC0ErcoWUZHMjU3T&#10;SgNuKnNDTszTjPcz3k+kGLm9vaWpm2Pzb4qxzMea2c/EFEqzpqbpWlLKLMFjrNCj8mHPJK4osqfg&#10;sIcKTONI33dgDEsIkBJLoSSlGAmLNK1qpaisK+YnEBaPnzwZTV232KohJsXsIz5E9sNAVTuurm9Y&#10;QiE5Ki0ifVvRdj1N29J1LSF4tIJV17LqO4wGnaWBM1sR9mvj6FZruVeURqlM5ayINlIUWqCxVOV8&#10;psSRdHmgLMWUiwlFYrffs8QohhVtdzSniDlhnOPq+or1ek3fNbjKoVKSeRYxb6GQtkUgnpn9zDhJ&#10;U62fhVg+z74I4SdmL3OcQhOD0LZJ0nw8jQM+BHxYSEoIgssSSxt8wPtZ1kyjZE6J/iiAP1BBl2XB&#10;z57d0yObx0ecq1hdXaGdA6PZTTPb/cB+GFlClMb4Zfli5mNlzpBxIfuR9IxeutlssMbSdp3ss5SI&#10;iFLKhVynScWsJiGil4OZTdW0hcImc20oJEIxRhAxWkjFTMcaMZmIi4y9KAQ9o0DHBZMjTW2pnKNp&#10;K6rKCiGxtLDL5jRAjOicUUWEoJQ0cHs/M44D5MR6veb7H37gu++/5+72Dev1FSjNx0+f2Gx3hJhp&#10;u56qbo40tpQzWcsYRluS0uWOSkz7PWmaMSlSGUXfVORlIfmJb95dYzWoA9VRidDNVpZxnnl62vL2&#10;7TtSDDw93hOKCGbc71Epi8lRIciJeZLMs0qJsFVphXUVxoigThvD5Gf2g5g47DY79sPE+18/8b/9&#10;+/+D3bhwe3fHuN8LSXKRa5mjmMuRYdjv2G4e+fjpV0KIdE3D3e1dEbDYIykvBNkPhbCIeC1mfAhM&#10;fmE3TuyGPe/evaGuZT7fDyM//ukv3NzekVNi2O3Ybbf8d//uf/2b6ivTuH9RRH4uV3opjz5npPa8&#10;fvJSjvgvqdOc5nnnRMiHv38t1zutX8Sypn2hrYvYRHK4w2v1X9VHDnnQb/cF6Wxue04YfDCV+M15&#10;Lr8OdZuvCclPayjnct/n9YyzgvvfYSL5Wr3gpfd4zezvbD4PZ8Xrz3/+eU3pnFj8eX3j91DJnx/H&#10;6a/nJHegCAvPC7fPic+fH+OpyeFhrJwTg58aIf7ees9rVPPf1EbyF3PB1+pVv6e2djrGXzqu1+75&#10;03nm9FqfvtdzY83fe51/z3l60WjjUNItou0vd6k6it+NNUdjPqNN2UNaEYEXoY0r5FtdSKNi4BRF&#10;OPi81vWshvz8Gil1+P6F+K7FBE5r2TvoYmZjnZV9rpP9QUYxjRPvP3zg519+YvEzq77jar0W8WwW&#10;YyFlNM5aEYUVw5hDHUWT6dqGtqmxhWrqXEVVjJmU1pK3xsBS9taHr3AwVXTOopG9uojQ83FeTUn2&#10;H21dlZrLUsxnpH7ym7n9sIesJBcNpf6ildS5lBYxplIQliBC7hTRfDFzbdpOjPjiIc+WnLcqNZdY&#10;xN9KGxGjLlL7EeK8Ol4a5yooouO261hdXfPm7o66roWoXVUYbfDTzDQNLMsMSaimYsgFu/2ex80W&#10;pWHVtqy7nraR/eTP7z+w3+35/ocfuL6+FpNCRJx9oKSKwHQRWnKMxXRS8lvnZJ9YOXccWs6ao1FV&#10;1iKUnhfPTz//wjjPrNYrbq+vISfGsv9WJRfXZZwfhHBaq6NJp7NG6j9Ks16vqJxlHIcilDdcra/p&#10;u4baOXIIJUcKzNPIbrfFOEvXd+QMfp6lTmktdV3hrOT+4zAxzTNGa6Zp5PbmlrquhMIdPE0jgnyV&#10;pZZ1oKSLeNuSUi758OiEBwAAIABJREFUjS71QVvI8HJvtU1HzqoI8jPGWt69e8uqXwmdNmYe7h/Y&#10;bLciLi8ifWdFlBejEKRzzmJMp9TR6GG72xFDoG4qnrZPXF1dMY4jSsF6fSXma97jrJV8JoqRAcCq&#10;75lnIdx3TUNT11/yGG3LXlYdpneZm5Q+CsnJ0HQttnKSS2ZF1/UYV9G2nYzXYoqaYyIjhOVhGI6m&#10;la5yYnRhHbP3+CWQleb69hbIvP/wgX/8x38UmjFQ1yI2NsZwdXXFVOj2WilUzgTvISyolI5zVTzW&#10;QjPDfuDTr7/ycP+A0op//V/8G/7u7//A3fU11hr22w3vvn0nlPEUcUaRo4i4tZY6uVKaxYtJmtFK&#10;iMNO6mzjtPDwtEMZSyTjqorV+oqu7wv1/onHhwchExuDsUrO+xJFEF9quWGZCd4zTzP3j4/4GFFa&#10;qMX9qicfhLv7HTlLfXe1vsJoMSHY7Uc+frov86k8S/CziDGrysl4RmoLIgwXE8Fx3NFUlrdvbrla&#10;9VIXVpBTJIUFTaKpxACNsLC9v2fe7+maGlPWGKnpiAlsKkL4FIVCXTUyJqrKUdc1xmjikiBG5nFg&#10;GUdUzuiUZU3Tlqws7dUVVdswDQPLLCLsEIKIlI0lawumAiVmja4SQbIxRkwbouTYWokpQIoiJNba&#10;yHc0MsdUtYytWIwYUFqo8uJUI6Rn6xgLUb5qaupGjN9ikvppiDCOM7EYcbqqRVvHvCwM40hI8Wha&#10;mZM8D1r8zHb7RAhiUlq7ikorTE6oHCAGdJYcWrT0Us/KUWpEwc/4ceDx02eWyQstPcvYNdowLwtP&#10;myemecL7WT7HWJwTczajtdQcrBgjr9ZrqqbGL555nuU6Hsj2MRMWWb+WJeJ9YImZEBLj5Blmj7Ku&#10;mNLJtQkJlpjYDsPRSEAZDVr2MrOPDOMMyqHK/sJYR9208vzu+MysKoJ3Vcay5Nw5C51caXmGlEjl&#10;eYeM/ZjKmlbWYF2E9HXb0q3WrK+vQUvd+NnDQXmGh0Jbi6srtLXEsoc3TuYtba0YuKqDuDuiraVq&#10;W4xzxUjUskQZb845oamTyl5PnjmkEIspr8wBGRHoK2Op246qaZAnmVITSDEK/Twl0hLEpCBHUswo&#10;8+wZ+8HQIURCWJimiXGciMuCUsj4L6JuhTwzIke0EZG/q5ujqWCMgSWIeampHP16Rb++om07lLZi&#10;TL0sUssr5hFZioTlWsie1TlXxOYaW8Tjh/zFx8DsF6ytiknEIDmwgazFFLPtOyrr5PnZEp6Zianf&#10;5FahmFhIUgBVVcuzu7bBVBUpxGKGRDENXcjIc5GfP3zgzz/9zON2x+QXRh9kbJZnQiAmGih9fJao&#10;yzqRkxhDDLsdm6dH4rLIWp/FOEdrxdt//V9dmnIucYlLXOISl7jEJS5xiUtc4hL/ycdFAH+JS1zi&#10;Epe4xCUucYlLXOIS/8Lw83D889eaa881Ar9ERjp9/Tkq1WlD9VkhO0KXOQgGjdaFqJTP0pHOvfe5&#10;5tRTcfJLIt6vNS4/f9/nTcW6HOeBVpJyLo1TCoHKfSFsQz7+nYgPfx+Z6nlz72lT7blG8N9DHD9H&#10;an/e8Pz89eeIbafn9CUx/OlxnqPXnTMdOL3OLzUNn37286boc+PjNTLaSyYELx3XS4T7r5375+fj&#10;3PG+9J5fMyP4q2M4c64OQthUxp8uY5XXPQJ+Y/xw/NzDywpVSz1rMj40+h7vBY7A9uNnaaWPtFlr&#10;pTG3clUxz5A5QBqQDdqqL6IJ5PhTzH9lcnEqLNBaI1yZIg5X8p6usoVUJOLeAznFFFG+cRUpw+yF&#10;0PmXv/zErx9/Zb3quLle0dQ1deNYlpl5nmmqutCu5IOk/1ihitAfLXRa5xx911FXrgiwizDDaJqm&#10;IYXfNg8LyT1Ig+QsjXWzX5inwG43stluMFqLyFlrQhTihTQGi1AuLV5EuEZJY2nO2NKIl0Ea6dCl&#10;oU6av5URw4F5DmhjKJA7XCUUsrZpoAhXydJYWLnq2DTdti39ai3CarKQKYyw8hRZjqsQmXf7Hdvd&#10;nnn21LUjI2ImEdOEo2hSo0rTbCpDO1PVFYkkTd05EaNQYXShXx1oKFUl5N+uFTITOQoxO0a0FpF9&#10;jIlp9PiQSEpRty11VWGMpm4rtBZSFDkx7J+4vVpzd3NN3dRcXV9zd3NL33U4Z6krIXqnnFlCYhgG&#10;cso4Z2gqR1NVGK0KkS1hrRMBYF3Rr/tjY6HSipgTPgjV+NC8WdcVaMUwjdJQrzVtU7Ned9JYGRMK&#10;aehzVs7pgfBCoceCPlKktNKFcCUCuoPxzGF8SAOwOtLichKymC6k+JQT8zwy7gcW74tgWxwZmq4h&#10;xcgye6y2tE1HCJHdbk8G2rbl/uGeb7/7lrvbGx7u73m8v6dtWpy1QnSPC2EW0rFWmpSlCXvd91TW&#10;sn14IixJBAxGhJRLjPSrNaaMeX3UQ+TS0FjE77Nn2I+M4yTkci1mHNvNDmNsMTnohALz5ht++OMf&#10;+Id//AcUiVUvhggkufFvrm9o6ooP798z7La0bU3fdTK+wkKOsRg/JJRWhfiuqZtaCHYh0NQNdeUw&#10;WgmhLEvTYdW09N2aru+om5r19RWudux2O+Z5KqYOidX1Nav1FdpYfAhFNCx0o/1+R9u1R1qNkJtE&#10;QK6tRWtL27RcXd/gKsdmu2W/3RcyT+Dh4ZH37z/w+fNnvPd89923XF2vhDA9z2gNdze3NFUN2hBi&#10;MQEp1GI/zULGDuFIx1oKjauqa65vrotQWOPqmu//7odjY3peFsZxEPE7Qj9UShFzPjaOPj09MowT&#10;wzjSrVZUdc3iPfMoAnVttIhlYyrCkUBdRPFiHlDR9j2u6XDOsSzSlJtzQJEY93tSme+8n4khFsKQ&#10;wjpD14sQJB+oP0V0YJUYsPjZ065aVuuOeRi4//SJ7dMjw3bL7nHDNAzMw8jm4Z5KKWpn0GS2myfm&#10;aaRxppwPmbNcEbdXxsr3aGoqV6GgHJcppjJKiH9hYZpGwrKgc2kkjQlnLav1iuuba66u13RdQ4wL&#10;OQbCPENO6Cx0c4qxjZDtF2IS0cWyyD0aw4Ii4ceRFCO1q0gpFUJzkPk/56Mg3hhN27YsxbjCWCf7&#10;6SXgZ08IQRpXh70Q6o0IFOq6oW6aYngBxjgRNmeISpO1CCqHacLHSLfuiYBxlqquqdqW9fUNVdPj&#10;6hbjZAyQRVRgyFijypwDIQnZLIYoohsjxO+urrHaMM8T8zgybLdMwyBzezHZcYWK6Iyh61raXuhX&#10;Vd3QdD1104A2R0J9RjEOM9vNRihPiLCzqixQGtjR2IN46zAXq1yoqgglcrdlvx/Z7QfmJRSzDSuG&#10;FUsQK4UsorOff3nPj//8I7/++pk//fknPj88obXsk3Isa6US8VZttDSpK/Vlz2bN0ZgDrWnahqvr&#10;a65vbshK0a5WtKsVVd3Stj111aK0I+Vy3FnEAHUla9uBQBeL2YQIrBLjNDNME/txYpqlSX03jOyH&#10;vZDHwoF0qgsBXuaeZRFx1qGn31YVqVAlbSV0+IQixpJvpUhcFuLi2e+2PD098enTJ+KycHN1xZu7&#10;a6wz+OBlnBTjCJB5eJ5nht2etHh0TpAjYR6Jy8w0ipihcU72S02NMYq6srx9+4a3b9/w/R9+4PbN&#10;G8Zx5P7+nt1uz2rVSxNz0x4b6Y1zhDIHGlvEOyky7p9wGub9nmUccBqcVVgtoi0Nsp9QYrg0+xml&#10;NA/3j3R1S991+HliHvdsHh9IhXLmnIjvd9utCMmdEdGWE7FBytA2fcmBxczhIATabbZ8+OUXYpj5&#10;cP/Anz898g//9Ge+++ZbjFZsNk/4cWbx0tQewoKx8Pn+I5v9jqrrqKqarltL076ROSyT8CEw7HZM&#10;43jML2ISMfbkFx6enlBAXVciJqpbfvnwkX/6jz8yjTPTODIOIylE/u3/+P+PAP5UsP08133JDO5U&#10;wHqa45wjnj9/3ddM017K/1/LNQ+k10Me+FJefGr0J3+vf/P7Mec9JIOH2kMhg6qT3PW0bnB4/UHQ&#10;exCUPRe//+Z7HfLNZ+fttO5x7pydM7c7rWt9jbR+rhZzaoL42nV4Lb99qYZyzljweZz7/NP6zGn9&#10;5ffUNU4F+Ifrcb62kU7EyOfNMU9rJeeE4afj4vl5Pq3vnf76l8Rfv+5QD/k6Hf3cfXl6Hc/V9l4y&#10;+Tw3nzwXs79ksnBuDvparezw3l+rbT0/jtc++0stSH3Rp5daiFIiJDZF2JOPtVoRqIvpisU6EYyL&#10;eV+pt6b8G/OQ100w1VGErUodShv5rKquRIRvLc7qL4KuIppHKXabLb+8f8/95wdcVXF9fcNqfU02&#10;4JeZ2YtYcAkR11RUTUUGurahsYa2rqmsEWOtWYymtBZzuqZ2TMPINI1C2izHBBxNCw9zmwjcItZa&#10;+n6FnxequmbVdZLz6mI0WepaB+Mpay11I3Wvw/0qNadUTAcNICK8L8ZtkRzEiMpVFU0jNO6YIvvd&#10;nt1uJyJhOBrhpiiiypCSGPpZK0LaLHPBsiySz2lNJFM1DaurK1arFU3lxHRIyX67cpbZT7Lv2+15&#10;fHwQYqoRsf7D4xOfPn9Ga83VeoVFcrBliXz+9BltNNfXVzR1LXWxUr8UqnK5r0p9aQliNJmKKd7i&#10;F/a7PU3T0LXFWFBpmrpCW4OthJKaUISYeXx6oqlrbq6vsMYwTp4P7z+w2W5ElF1qcQcRXuUclXWS&#10;WzjL3Zs72rZhv98xjgPjOFHXDd9+8y0/fP8dBoUt4rJpGPBz2ceMA6ayrG9uaJuu1CblPdu6JuVI&#10;jIuYfpa6Wt/3dKtVqelIza12rhiFmmMeFpal5GAGhYgY5V4vNTokvz8YNczTLDRmYLVe8d3331NV&#10;YiAQl4WffvrpKNbzXvLtrmtkHy2wYpaQqOqaDDw9bfjllw88PT2wBE/Xt8yz5+HxiXmaqJuG29s7&#10;vF+KkBeGYeDz589M08y4H7DG4v2MK2aUMQRUzsRFyNjFP6LMHV/oywexojZga4eylqftjofHDdbV&#10;xHJvVc7RVDWrvkchpmAxyXcU0y3Jj9brNc2qPwoolxC5ub1BKc3sPY9PW2IxldOl7qqMUOM/398z&#10;7Pf0bUdlDCTw00iOScxUrSUGMR3NMbB4z3bzxDDs0Fbzd3/8e+ra8eb2lndv3lDXFcvi6Zsaq0RI&#10;OvmJVMZCLgaNwUvN0lhdTBkNrmqYl8h2P4rhWNkv1nVNWzcoBdv9jmUJPD1tWPW9jMlCcLbWochi&#10;PLF4MRX0Mw9PG1BGarFNS9M0TPPEZrMBRNjqF0/TdFR1TchCIN8PQ1kbYVnCcZ9praHvWuraobUS&#10;EXwMVM6iUqR2hlXfoCXlJsdCh84JoxQ6Z/w0Me0Hxt2OMHu6usEai9Wm3AtSOw9BRPfa6FLns8f1&#10;pmoqWcuKEdo0DCx+RiWFtdVROC3miyJqF3PY5WgkoYzkttrWaFfL85FC5m66jrbrqJoOU8wQpHYs&#10;xme5mLGlKOdGHVxptGJJgbAkycuR+nMCWTuAp82TmHiUPca8BJaQQBls1WBdTVYaZS1V3aCcLWJe&#10;qRGiNXXbFOOJirZxNJXUr7qmxRkrhhtEcgqo8oxBKYqBixCuNVJ7ziEQF888jjjnuLq6Yb1ec3N7&#10;Q9935bwnxmng8eGBh/t7xmHEaEvf99TOsepbVn3P+mqFdbYYL0pNVWV5jpJTIC1CHY8xEFNmiYmY&#10;FWjLvESUNfTX14SceNhsScqQlGZeFnwIYHR5niKWpD4KcT0rw+g9PizlZyzaOJRRoEVAP4wzu91w&#10;vC5KyZwQQjGGLnmT1mIgY0vtMcbIbrdlnEZyhrrpuHv7jtt3b6XmnxGjjLLGHmjeSiliiiLS1o4Q&#10;pW7dr9c0TSPPdrQh5nis47nK0q9WdFdXNKuedr2m7jo2uz0fPn4sbPtiKhEX/DyLcVFMqEItN9Zh&#10;XC1keevoVlfYqkLpw37CFjOCdDQ98ovUCa0Tw6Tjc0IohHMxTRFzvSjrdpnkc85H02Wt1cGKqTwX&#10;zWIgECJpWYoBTD7un2RO6nBOntWFJLWqeDC51BpjTTGo1EcTGa3EWKlt21L702QFMWeyKr0DR9Nn&#10;LULz4/whNRiAZfHEnItJgcwxsdDnldbEHBmniWmaj70JsYjy/TSzzB7I+GVhmGf248yHj5/457/8&#10;zH4ObIeZP/38nr+8/5V5CeyHPdvtlmEYWEKUfWVJ2mOUerAqzuRKIfXe8uxl8TOQcZXl3b/5ry9N&#10;OZe4xCUucYlLXOISl7jEJS5xif/k4yKAv8QlLnGJS1ziEpe4xCUucYl/YSzz+Jv/f6n59jWK9blG&#10;1r+lkfRrxKNzx3JO1HqIcw3Lp3//2vd9iWp2Sl57qbn4NyL8ExH582NUhSj0m+M/02x67vXnKEpf&#10;I8a9JIr/WoP84fdTovzzeO0cv3bNT8Xez7/L80bel5rAz12fc+cvFlrKS+YMh88PRWB7TtR/zmzh&#10;3Dk7R1Q79/tr5+al++dUlP/a/fO19z13vo5ieEof+leu54vzQekTeekzv4jlRZSlkGZTIUrpoxBC&#10;Kw1aCKmmkAy0kQY7aw9NJPZItuGMKcTz5mkOn3U4d0VYcfh5aw/vLSRIU8hjrhZqpRDIbRGMyXts&#10;Nk/8h//3P/D5/oGu67m9u2G9WkvDZGlc1kizNsAwDswhyPulzLIIbcoZi9KHOQY+fb7ncfMk9FNt&#10;mKYRhaJu6iONLKfE4hfmeRZSLwqljJCijWa16lDKgNIoEjlHadYJgRwTioSxRgSnhSLetEKHikka&#10;kDg0P5fzqq05EhtRIp4UQlVF27RUzgjRQfrmhK7cdKyvVnTd6tiwKgQcaVqz1mAQYXtdV7iqZphG&#10;hv3IEhYhgiRpiJbrZKmqSgjHxpRGzHQkj6lCtTdak1PCzxOxUL1kbEtDl7amkNh1EXAnNAcib/wi&#10;DFcGW9W4pilElOMNAmTmeRKR6jhwc3VN33WFhgVtXdPWNVqL4DfGIDzWDNvtrpxnORd1VYloUWtM&#10;EbovIZIPfYhaHe+PEAPz4iGnY+OT0Zqr62uGYSyEOs2bNzfc3d0WsnnGGGl6PpgsoHJpdJN7RJoq&#10;M6k088m99aX5XRfiu1B1pXm0KaIArTW1NWWspWIEMckxKyVks0Ih6toWCoUMlFxHrZnnGb8s3N7e&#10;cnt3y37c8/nTJ3abrawHSMO/Uophvy8GDvbYZCrv3dHUNX6aMOX6JRCaUTG4cPYgcMi0TY1S4L0n&#10;poQ1Qt/6fP+pzE2ledBqyHB3c8PN9boQ8hxv371jWWY+fvxIXDw3N9esuhUpZryXZjKtNL++f48p&#10;wsb1ukeRWSahCcUQ0EaxKiLYg3jUFPJb33X0XYdSme3TI5Wxx7GslJgmTF7E+lpbIWcladTVWovx&#10;hLHS6IZCl2bX9XpFzpHZT18MTYyV5mor95ZSCL2sFlrMqu8Zp4m4iJhaROuB2c88PNwDih+++46m&#10;rghBSMFNVdF3MreghPiXEQHcPM0MwyDi8RhBPV9XFc451jc3xADdqufmzZtCTJRm+RAP4tZYqHSa&#10;ruup65Zff/3IfhgIMfL4+MTt7R1V3QghfJ6w1vK02zIWgeTiF6Zhj8oZZ4w0a3c9tpZmYyH0yLxF&#10;SuQY8X4hpUhViRAlxkCOMjfIn9NxKTVamuUptOn9MDAMO6ra4eeJn/75Rx4//YofB1QRomulj581&#10;7HZAkmZTY7i9vkblyDLPkBEKYc7HtUuX72CMCGOWZSkk+mKyoWUuCMvCPE3klKmsxWpN17b0fUdV&#10;iXlHXVmu1yvevLmj6zppEBUVCEoLuc1ZQ1wW5nFkHgZyiuSYCLNn3G4LBWhPXISAFpalzJWyF9DG&#10;SjNrAmMd/eoKZSzaWqwxx3Xg8NmZQrhEk1JmP4zMfqaqa66uruk6EQebqqbtRGy9Wq+5urnB1BUx&#10;J2kwpZArqwrrapRxJJSsqdYc9yZikCDNsiIE+nKfkaI0Xpfm9XEY8EUcohACvNZl70gSKmJpCl2v&#10;11wXg4m+l0b19XrNzc0NVd1gbIWxjrhElsUzTePRHCxGIcuZo7BPhEnm2R7JOQdZHT+/qirqtkEr&#10;LbT5xUsDMhRBmTTmPj4+8vDpM+MwMc+ex8dH7j9/ZppGnDH0RchAiizTiEqJyiisERG3tRZrZL3u&#10;upa6bbGVlXXdWYxz0pyLIiVVBGWGyU8Yo6mcoa7d0QxEqS9kzhTikRarjSHEyDhObLc7hnHCexHC&#10;ey+i8912B0bjXA1akZCm61jmX3krMYpBa6ypaNqOfrVivb46Ej5DWIpgRQiM5Mx2s+HTp49snp7o&#10;12uhZ44jKSRCTCK0z6qQLJ2MlZzJhSSXlsA8Tmgla0Blq/JvgZQCzlhyIVV2bcPbt3f88e9+4Oqq&#10;RyFNxt9884ZV3x2p9SkVOqmraKqaTx9/5f/83/89fvZsnzbsd1v2+z339x+xKCqjcUYfxU5+9szj&#10;AAl++umXsserUTkz7XbolLBlba+amhiTiLGaWr5n5dDaMM2elDNd04GCEIWe6qeR3WbLw8MDs5+o&#10;24b3D0983Ix8+vzIMAxcX614+PSJH//pnxhGubdzDhgtRindas3kF/bjxM3tG5kry/41psx+2LPf&#10;7bCmkElLvuq95/P9A9M009S1zNsJfAj8+M9/YrvZQoZ3796y7nv2w55/++/+l7+pvnIqgP9b6M/P&#10;886X6M2ned1hj/4SIfs1E7xz+eprQvDT43ytrnNagzjMUedCzDQUKlPWllya/flddY7Dn733Iswr&#10;IviDeOMLWfi8AcHzesbzmsdL4vDfk9ufO1+vGeu9Zuz3e4wMv0ZxP60nnDufx3zvmXj83M+9VIc6&#10;fd3z+tk5MXYuBjqn7xdjPFsTORVdv3ZMz3/+9Lh+T+3kXLxWKztmmQdDwFeMJ14SmH/tWr32nc8Z&#10;TZ6O598zJ7xUA31pLLwmln9pHvur8cVhzvlyDrPKx9zkkBdpJQLsA/ndWlv2P5Iz6Wd7D2MMuRBP&#10;ldJnzTu/HMLpeUwoDc5aqiKQFNMhR1O5I2n+UE+wxopZTkw8PW346aefGcaZ6+sbrm5vsM4SwoJf&#10;AlVd0616oa+6isoanNU0VYVWimVZxESqiHaNkVrNbruR+6KIiqpioNjUzXHfJgY2sk+pqorVqicr&#10;Q9M2dF1LykJxRmuUMszeS63JSH2raZrjNT0I1sdxFJM2pY6CP9n7JRHBl3vVOkfdNBhjWELAF8r1&#10;siS8n/HeH69nSpmkwFXymSKmlXxKRGElj7GGpm1xdU3KCR0Dmiy5mLNoq/BhYdiPvH//Hu9n+tWq&#10;GAAJ/ThnqCrHetVilJh2Hfa0zjnevHlDv+qEYq8PJrPynWpni8BPjAhyFBPDXAT6dV3TtQ2rVYe1&#10;WtYwrWSsWjHEDTHL3nby7Pd7+raRvX7bsXgRfd/f37MEj3FWTNK05nq1pqlrEdhZTVXL62IM7Pd7&#10;9vuBru34+7/7e+5ub7BaEbzn08eP/PnHP1FXNbVz+NmLiK6QnauqxhaTNKHRlvuzCL1TTGgra687&#10;5BHWUrsKpUQ86L0nLIvUzpRGlzVcKTEIE3PEsuaVvXZKkXEc2DxtUNrwww9/4Pr6Sn4mJvw08fnz&#10;5zI21dH0sWvFVIFc2LzFLO/x8ZE//fhn9rsd4zSy3T2Veo2QheumYX11RVW5Io5MTNPEzz//zGb7&#10;xDTN7HY7yHC9vuLdu7cy/oJnv9vJvKU1IaZjXSTn9NvnJ0AkseQExhASYjK22RFSYvae3XbL5umJ&#10;2lW0bQsamramqipikprwzc0t/dUV2rpSk5M6W9t2oBV9fwVK8fT0VMw4FNqKgWuIgWEY2O12rNqe&#10;rmlpqoacY8mVMq52LIvs6/08AWIU9Pj4SM6Zb7/9lqqqqZ0hxkDXtlTFvLOpHUvKTN6jlC7zKngv&#10;9ZecAn3fUddiOpf+P/beo0eyLMvz+131pAl3D5EZ1TXdPRgSGBAEdwRIELMgCHAzCy4IAiTABb8p&#10;QX4ENroH09XVXSozIjMiXJl44iouzjULT0tzj6zatp1AwJXZs/euvuf+RdaMPnJ/f884T6QkOZ+6&#10;kr4ScyCnzHp1Rdu2WOuwWoisxiqatpH5MyVinIlRxBZ2w4CtKrSxZC0E7/u7O4KfaSpL8DPTNKPQ&#10;LK9W1E1Nv+iZphlrLH6a+cf//Bvu7m/pi3iYtYWoTj66TqscIYrIISmVZ+R4dpBjxCgRHUkh4scZ&#10;py1GW3TJux+I77o4dnvvmb0vgoniNo5W2KqS5yzCBkorpnFku9kyzYGkdBEDhLZuxYnce6yz5axE&#10;cmnaOpRx6CI2eZiXsiieFKGRquxvLQYtZO4QGPZbHh7uGPY7cgZb3L3nMDP7mRglV5yykGNjEY7b&#10;7wc2DxshBKdMTDCOnmGcGaaA0pa+F3EyZQzaaCHpG3sUZ+n7nrZpWXQti7ZCEQHJizeVtA2lRWgv&#10;JU/ys+wPZArjIKicijijLmc1y/Wa9fUNi/Wa5XpNt+zp+o5Fv6DtGpbLTgQqZ8/D/QNt02C1oq4q&#10;EUW25uhUHX0gBQ/Bk73HzxPbzQPDZsu432KtxtUV3WJB3fY0bUfVtbT9gqwN+3Hi9vGRDz/+WETh&#10;hNjsQyjjsiKSGaeJELOUj3OEFBjniXHytF2Hqx0Y2A0Dj487Hh+2MpYWgaC6aY5nVMVzXM7GQoSY&#10;0EZRVZamEaEgZS3bYWKxXmMqxxzjlzMxbY7zbFVVxanclFyJ5N5SltzTzaubIhwkf8spYa2haiua&#10;RYepK1xdY9sWVzeMk2eeZlIWMQmlsuSgiqia1hrjZD1nm452saJdLGlaEXAw1pKVIikRhFDGHkX/&#10;nKuALP2jCMnoQ27LVGVf8WVvcBCeOKwrj3vqnEnek+ZQxJYN037g4fMtnz9+5P7zZxFP0Zqmqqld&#10;JfmdXAS+oQgJZTmDOeQBzU9F4TabjQhSWEsqAo8iyOjwIcrco0UQW857UnFYl3WMnEdKfqlpG+qq&#10;wVUVVVUdhVO8RwnHAAAgAElEQVRiTHKeo0zJK5ty1iXnkMEHpv1A8IFhGNiPAxFkDN/uedjsSNpS&#10;9yuabkW3XGKcrLH9PLEfBhGXDYGcRIw4eI+f5yIyrI5fTTmrSTkVkVnDN//1f3cB5VziEpe4xCUu&#10;cYlLXOISl7jEJf7Vx4UAf4lLXOISl7jEJS5xiUtc4hJ/Yfh5eBGU/ZxrGXDWbeyXknyfvv5nDtJw&#10;FqB4Lk7B3qfk4HNuSC851r/0WU+J4KdgzsPfnxKUT92zfgkAnvxzQOpTd/nnnJmeAzGfXue5OH3/&#10;ASh7Wl6HZz913npa3i8B4l8i9R83+YUIeXAhftrWXiL7P73vwzX0E/LuOSD/6TWfPvfT9z7XNp5z&#10;Jzt9z0ug65f6xkv94Jzr2Uv1ffr3A8D9ab2d1tNz7eScaMGX9+pn6/30Osefy/+njvP6AHQ+ANeL&#10;68HB5U+cwExx4rJUzpW/CdEh8cVx/mn/Old/KR8cDHNxuxBQh7VCBDVGyDzOObS1GPcF9ByCOPT8&#10;8MNH/vE3v8WHwKubV7x585ambsgpivN6IUAP88Q4jMXpXMo9xCiOlTkVhyHFj58+cXv/QF039H1P&#10;jBEfPHVdH5/HBy/OC7v9kbxXtTVt39J2LeurtQCStCIV55kcI8F7Ie86S9N2TJNnPwwFYNMKeSoW&#10;8rc+CBXkQrCsxIE1BkKIzJPHzwIs79uWvqmFdKuUgGyywhlLU9fFdcbKsxfCgy5g91jI7QfwUcpw&#10;/3AvjmLOHYUsxnHCWsNyuaRr2lLH+egOr424aDgrnxND4OHhgWkScueRBF9ArYd2pNBHQB1FsCBn&#10;wXUfHFGGaWI3yJzZL1qsteQYebi/Z7fZolCsFysqewAlZkwBUWulMNLEissxDOMoZK0CZjdaC+BO&#10;Ccg6xsRYgJy5qEpYK27AxkLOXhy7CpBsHCdCjOKEZzXr9ZK3b9/gnCN4T4z5i6umykIWKI5xVVXT&#10;tK08exYgpnQZGStSFpdl4xyuako9cXSMs0Ycpa3R4hBdCMY5RREQsEL8m33AOkvXdczTdGyLh/vK&#10;GYZhz6LvabtWnGp2O9brK2KQPlBVFW3fMs+zEOCd5TDsKKVZLZc4I0TcGAKq1LNWX8r3AM42iGPK&#10;OIyM0ySCEsV15+H+kboRQFtTCyCyqSzr1ZL1akVTOcZxx3bzIE5Z80SMAWetuMYmea5xnPn06SMp&#10;JdbLJavlEj+PxHmCFNCpOEkpxaubK968/Ya2b4/iE845KueYg2fz8EgKga5pcNqQSaQYmOa5uNXp&#10;IqbgxAFuGlHW4uqGlDLTOKOiAA1j8FSVo1/0AsqNSRxlSnk5Z2m7pghQxCLiIeOGn8V1qq4qqtoW&#10;g2epv8fNIwrF69dv0Coy7vYcbNu0MSIAkRIhREKIxBSPpIhxGJimEWddceFJNF3H6uqKqm1YXa/p&#10;+r6AXWW8FHJjhBSpDgIVxaXt46fPbLc75tkzz4GuWwhZOswolABei3txDpE0B374/gNtXQvpv6mx&#10;TSNjYIqMg7ia+2nGKHMk1MzTTF3VGK3ZbbYcZsEQvDiblk4v866ISQjxdiYVh7PdwwN+2GELQFAp&#10;EYZwxQ2wco7Jz8zzTNPULNdL+r5jGgS0eBhPVXHgVkYLscHYL05KZe7SRpGj9D1dyIZKNJukDIuI&#10;SfAzYR7JYZLxK0WcMVjjjk7eFNGOlAQIa1BUxsp4oEQsIM4TfpYxwY9zIZCLqMxBCMe56kgyAVBG&#10;xj1tBOyqjYw1B9L4wZFJKyG/x5AKAFsclw4CC9oYmq5jsVjhXI2ymkRCV0KsP5BYlJK1mw9R3La0&#10;JhUnI22r4rjkSDGJK10RM9FaxBhyjEKZz5kUgjhZFdLHwW1NyJz52LYP/SllcZoap4G7u1s+f/rI&#10;w+NDIS3UMtfOnhCCCLtQXKNiKnMf4u5XXBNzlvZg9EHUJDGOA13X8ur1DevVmkXX09YVGiGzTNNU&#10;rm/KOB5ZLRe8ef2K1XrFcrXk9ZvX+DDj/czV1RXez6QYUTnJM+/3jLst07gnzDPDfs9u88g07FFA&#10;1VRMfubxcUOIkf04EhLcbzZ8/+E9s/dsdlv22y0hzOx3G4Zhz3a3Zz/smcs6IadETmLY5UMoggcr&#10;GSeaFpTGB6nLFJMQq2IgxigiQkZEgVRx6I1ZQMD73cA8eVKSdZkPAj73MZR1r6HrOqwRQtRqtWK9&#10;XuOcYZqEuLPb7eTzfWS723N3f8/jRohK2miWyyWuEHJDCEL6e+JWDJBT/rI6zhDmmWm/J0wD8zgw&#10;7XdolbleLVktOmqrmcc9VkPTNChgnicqVzEOA//0m99w9+mWaZz59PGW+7t7Hh7vSSmy6Hs+vv+e&#10;RSeukWEc2T1ueLy/Y9jtAcXf/f1/YgyB5WLJ9uGR6Gc656iMRekisqSEJKStpu360kYTPka89+gs&#10;IjOfPv4oru7zzDxN7IeRyUe++/ET/99/+i0hWx4eNtzffUbrzN/+m18TQ2C1WtAvOqyBECIpK9q+&#10;Z46J3//hT0LQ7zq8l/qLMTN5XxzwLHOQOcfPgc+3twzDSNe0QoAIkc1ux8ePn/h8e0dKiX//X/17&#10;3v3qW/b7LdHP/M//+//1Z+VXDgT4073c6e9O91bn9nuHPeVxz/LMHv3P2WOe+/mUAH/Yg5/L2dgi&#10;znNuf3kuT/PTfWA+kp5lD6qODuBH4kERJimMzmfzTKdfD669OQs3U6mfP6dW+idE7FPhuqf74+dy&#10;D6fPd+46p3v/5xywn/79HIH5VPjxlzqxnxMyOCfm+JyY3UtE6XNt+unnPC3D0/s9fe8xl6eK2NaT&#10;/boQAflZ2T6XTzgVbfwlDuWn93bqLP9L3M1/9rtfkFt8TlzgNL+aT+eHX0iq/0vi8P6nIgov9fHn&#10;RBnVL+izP/t7IbYexoGjmuJxZ15eVfJAB5dNVdxlrXUiHGaEVGMLcVdbEUFLZU+bUT+tnkJQRFHE&#10;SQ85qbLW4EDcERdlVZytK1eXdZ3BasnBGGNIKJR23N1v+PTplt/98U9gNTc310JmzQdxvIbaOSqn&#10;cVZIidaYsnbTWOuEEBUDSokwXfAeZUSULQQPZLq+o21qyImquIge8iyr1QpnHdpUsqdrG6wzxfFb&#10;5tGUwFWNiBIZQ+UMMXgyQoDPwDzNxBhx1jJPA8N+y93tZ+Zpoq7rsh8T52BTxO6E8JxLLkXWVCFE&#10;Zu9L40k0XUPbtbhKBKL2g5D+dRHl08bgrKWpaqxWZb8s+xNrdVnLyXpvu90yDANdv6Que96qcjRN&#10;TVWJ+GLTdNR1I5z9ENlt95Azb17d0PctzmogCTkrZ9kr5UzwM/kgpFjmK60NdV2xXPQsFwucURij&#10;ULrsUbSQ4Uc/s93tSDExzRO3t7dUdUXbtdROxBof7++F2FxJWeI9bV2z6Fpsqe8cM4lEzoquKbm7&#10;3cB6fcWvf/0rKqfJfsIPE/ef7/n++/dMfubd27dkhISnrTm6cAvJzmKdhSzu7uLGG76M2ynStTWV&#10;1ZiSm9VFdG8eBnFtL+sEEQg1JTcai8OtQqPJKRL8TAweHyL320e0a3jz9i1d14koVPTMw4aHh3sh&#10;8DpLYysMIvxU1eI+r4q7vJ8DHz+Ki7s2hqqp6ZYLbm5eo7Rltb7mb//231LXFfM8472I7O12WzKZ&#10;tqtJSXJ7VVXx7bdvWHUN87jn9tMnHu4firiokFWbti0EZH8UZAshYIwmK00MsbhuKzabHSElTGUJ&#10;MbDdbrm9vaWuHK9f3YhgX8lZ+5hQ1rJaLslZRADubm9JKbO+usJVFcM4FoJrzWb7KGJX1ohwppac&#10;bY7SJjWKrl+UfHEu+UglY4zWDPsd8zShikjp59sHpinQdwtWywXTNJBLXiLHiDGWfrlCG8M0+iJ8&#10;aIrztJZ+HiNt28h4BeyHifvtlk93d9KnfWAcJ5y1so53Du0MN2+uub65ou0alMoyvmlF33eyr4we&#10;VdZF0+zxUUjiaE0qfXi7EYHMygoZkww+eqyxvHnzhqvVGq0Vddvgg2eYJrbDwPpqzauba4xWVNaS&#10;QiHfHkQlx0HE4YqwYs7qmDfMMUm+o8zJ1hiappb3Fndya0WYNyPk85QzwzgwzjPG1dRdW0jhRoQw&#10;YzyK/E6Tl3yuFWESpS1t19N08gzTOND1nRB3Myhr0ZVjTpGMLvVtRawiSm6kdG6IkWG3IYeJWHK1&#10;w35PDJ4QJqZpOgoNhuDJMZR9sojl7nd7ybunzH4/4OdIzIqYwfvEOHlCSsx+Zr8fmGZPVddSBoiQ&#10;oFGavu9Zr1dcX61pi9hCKp+nYoYoAi36QEIPgXmaCbMIW/l5lj1+iIRpInovYgUx0rQNbddTt624&#10;YVdOxg+jcE5jrZC6r6+ujuuq2jkhe1sj/0u95JjK1wghkOaB6EcRONztGPdbEYmsK25e3ch81jS4&#10;pmLygf00EzLEkNDG4kMErSXnrjRai1il0uKsbozFFNGXqq6Y5wk/jTw+Pki7z5KzMIXw7FNiu9/j&#10;Q6DtFlRtK+IlT9b3sezBdXELd87hfeJqfcPtp0/s9zuqppG8VckpaSPlnokYBbW19G0jAgHGoYoY&#10;r+RgKhlvUBix+ianWIQEHDkrpsmTlNDRm7oVkficRVgySi5YxCi1nE81DV3f03Y9VV1Tdz1V12HL&#10;eZJrauq2o+k7ur4/rl/qpiqE64OIksxbGE0uZ1paKyn7sgS0xlBXJTdUxLYlr+mZhj3b7R4/zoRp&#10;huTxw5YfP3xgd//AfrvBKlA5E4LH+xk/TyVXWMZ5Jbl56cuaEDOh5HlECFSETXJORYBHBJAlL7UD&#10;oO9bcVZPIqLsZxHTMEaI8CKorUBryYOmJI731mHrCl2EsstAwDzOMm8kEVGcp0mEEsj4GEQMwTjq&#10;dsEwBe4eNoyzp1ssWa2WXK9XXK2XdF3L69ev+PWvfy3nnOPENE5sNlucraiLYGuIXtZtClSMtE3N&#10;arUkxcDbCwH+Epe4xCUucYlLXOISl7jEJS5xiQsB/hKXuMQlLnGJS1ziEpe4xCX+0pjHPfCyq9M5&#10;l3RjzFcd1Z8Dvh7iKZDzOQD3OSL56d+fAmifurc/BfWec90692zniMpPic2nrzl93nPk9+fK6Bz4&#10;V/F1wOwpUVlr/bN7fA6MegpKPhdP7+tAJP+pc9tPRRCeEy94WgcvPftTwPdB9f+cY9y5tnmurZ4r&#10;r3PP8vQ9T8HF55zMztXJafmf1s3hqzginAfLP62Xp59zCoJ/iex+ru6ec4o/Bb6f6wen7ftcm3tu&#10;vNDFaSFzXuDiaf88/wCHL+qLk9WRYGuPbsgCcBa3LXGUFtdYW0BOugCID896AOWe3u+xTA/3eXBk&#10;RR9dr5x1R6cF59zRZdxU4p5grWOeA8ZWhJD4w+//wPv3P1JVNd9+U4CdB+CpE8B2Oo5V5lj31n5x&#10;wY0p8/7Hj/zLH/7E1fqK1XJJXQso6uCOkVI6OmuFGHBWHFdN5QQ01dTMwQvUJQvhVUjVERTUdUXf&#10;CwgxFcJJjNL/mqb74pRGcbErIGa5b1VqWeN9EJCxdSz7jq6theCZkpAyUy6uGoYDmF0ILgIu9iEw&#10;TyNhno8kdueEyDTN85EAbKwTB5oovrw3Nze0bVfcb8ORvG6sgHlVIeDHENhutmy2G2KM4mhiNLYS&#10;MLifxPniQKLU2hzJ8RSnM+scKMN+HNkPA1orrq7WkGG/37HfbNnvdxhtubm6Kk6xGZUTpjhhCbn7&#10;IJ4ihLHZh+I+X4QdtIAWIQtgMWaMtkWUwOKqujyfQamMM0oAYt2Cpm7xs+fh4ZHNZksInpvrK9qm&#10;QaEIXgQQxGldCcjOOaq6oW5arCuCAUnKchxHuYfituVDpCpu2H2/KCC+gNKqkN+Laz0QYmDc70kx&#10;FPcuQ1PA6NvdjrZpaZoGf6hzBHx2IAkbbQqxVDPO4uZkrWO9XrNar/FewJSLxYK+b3/iuKaU4vr6&#10;GpVTIaSC9+J2fSj7uqqEyKCLu1jOzNPEw8OGlDLjJM7B0zwdic/LfkHftqxXSxZdh9VK2nvXCAA2&#10;RXGzz4oyAHK1XvPtu2+pqopxGGmamqurtTiReU+YhuLCTaFkwGq5pula6qY5CnNUzon7jNHSH7O4&#10;yCixXpc6E2t1qQ9ri5tbxkdxjzGuhizuuFYp5nkCMlVT4ypHXcQktHWk4v5UVw5jZVxMOfHp8y0/&#10;/PCR6+srxPgvHkGS0l00rqpp6hqtNYu+RxEZ93uM0sWJugLE9WgcJ4ZpOoKC+74j5cQwDkUAJzGH&#10;wOrqilev3+CDOCD1i0UB5pb+wxdnGVcAx/4ASk+Z3W6PnxPz7MUVUGnGYYvO6uhKLWUJKsHd7S0o&#10;6PqOpAT4HlOEHBmHkXmcigCApm1ajFEF8Oh5fHhgu9mKG3xxL9NaHwmtKSYhz9YV3s/SLnPGKQ0x&#10;QohUxtLWDU1ds1ivqJuWqm4EQKw14zgSU6JupW9vHh8wxrLoF2WstLi6ouk7mrYTMOfBEdO60kYM&#10;qih8KKU4sI5ScWASsn4ofdSTvCfOswiVkI+ufMZZqqr+Qh6fJuZhJPpZRCaUwipF9DPGCBleZ0UI&#10;kaqphICuhTwg7UNcy7UpBDKtUEYEUYyWccaVtlk7Rypum4d5yBYBBKUEGP+FpC5k+qpyIv6QovSF&#10;MrdbbQWcai0xyfg7zzM+zGXOFtKFq0SMApTMRTqjcy7jnxYxgZDkWhpiECK6PYztOR3rPBQRmWme&#10;uX+458OHD/zpu+94//57NpsNd/f3zPMs85qWsjNKHLr7vhXBma6jbmup30rEKzLFnc4YpFnFMncb&#10;mraj6/ricKdYdL3019J/og9ooHaWtqmpXEVdV1xdr/nmm7e8e/ct7959S991RB/Y7faFINPSteKG&#10;HouYj9IFSKyFIDH7me0ghPBpFkLQUMC0uZATXr96zbt337BeLXFGkWNgnIsDXXFzDkGIArYQmo4C&#10;A85hq5rlasXV1StuXr1isVpRN+Ic6aoap7WQqJSMgwZFW7dFBKOQZhFifYiRkGT8DDGU9iBOjYvV&#10;SkRGVDquP6y1rK+uuHnzRv7etmANSWmGaeLz7Wcg0zYNdVVTVY7K1YXEV/YKh31CknUOCgH5jxMk&#10;IbfV1qBSFKIHUUhXWhwLp/2elIRcJ6IWmd1uxz/83d/x+dNnAacXV1yUxsfAu2+/5WrR05V2oFHS&#10;XrXCh8TDbs/f/+Y3bMaJfrEUAHeK2NIutdbiWljEJnwI1HUjgm5aRC422y3RexHAmGcRXFJC9Ph0&#10;e8/vv3vP3/3Df2Y3Z7SrGceJb9685t//l/8FXeOonDipOmdJMbAfRhJwdX2DNpY//PE7FosFKWVu&#10;7+4w2qArhzIG7wPDfsJHihM4hSDUifNg26Gt5f2HH/jjn76DnGnalne/ekddW7SC6Cf+x//1//yz&#10;8ivTuP9FYmQvuYo/3aec7ovPuXx/7TOe+7xz+Z6XHJ3P5WgOPx/28cBPCPTP7V2fkvuP1/3yBhHN&#10;OZNTeYmUfSDo13VFVbnjPvyYJzm3D+TnIoO/xDH8IJR3Wgen+91fUrbncgjPff80n/GSYORLonbP&#10;1e25PM9BSPC5fM65NvH0+0OdPHV4fL5NHWvpxVzVS+X1tXzJaT7mtJ8996zHnMILAp1n83sn+dPn&#10;+t9z7ewlIcFzOb2n9XUup/u1cnopV/OSgMZzbfElwcbTnC0/qX51/Hd8fXGTlH6tCyGzCNoZETrT&#10;R5K8k9yQc4W0KeTkjIhlHIQXDvPCkTgl29Gf5GcPrwVV9uSFgK81rqqwzmIPOSkreYvHzYbtbsfv&#10;/uVfhBBUVcXttmfRd1TWYIzM+Yd1nirO56as1+Vuk4j4aSHuHfdfStF3LZV15XeZrm1p26aUq+SW&#10;QmkPVWWJKeBnT85SBsFHQowobagqh3OyPz6IAoQoQjzee6ZpZBp3kBI5Sf6kKq71B8duXdYDxWYe&#10;VcjBk/dljZ3w3uOc5ebmuogSQdM27Hc7do9yNhFTYirk5Lapi9tvwmrJN8zzTE7ilktWDMOA1ubo&#10;rix1JyR42YeJmEHbNkeRDREt0Cz6lqaqDjX/ZRxA3HNj9Kgk0giH99Z1TV1X1JXDalXEH8HYIm4Z&#10;gqyhNhtSEZEExTRNWGdpu7bk50TE0XvZV5IVKcYjiVVr2VcUlVy5FtLu52ni3a++5Wq9wmmE0DqM&#10;WGV53AjR++b6GlM5qrqW3FdxiP0iEgx+mslFrDGEIIJ/TU3TVNSVxR4cXMu+WpcySFEEEo3+QqzU&#10;2jwZf6S/pIPgW0q4psFWNSFlVqs1bVujSEQ/EqY9xoi40dV6TWUtGgqxXh+vL2s5jdHytWpqFoue&#10;rutouo6M4u3bd3zzzVus1dzd3RZBhlTEE+Uai34BKJqm5nq9pLaaabfl9tNHUszM84wy0qaarsVY&#10;x+xndBGHVFrabeUaHh4eyTnjQ2S7HxhnIQI/FIHMlDKbzSNNVdM0DXPwzCmKuEEWx+T9bs/j/S2f&#10;Pn+m7xcslivJ0dQ1togmLPte2kWZV0MQYrJCBEMPQh5102CL6Jrsv2UOnrxnv98dXaAfNjvGcaZt&#10;G169viYGyU3EeWK/3+ODRxe37mmeyQm8F1G2tuuOe9uDaFES1Th2w8hmtxWH4ZCZxhFrRXyjrhvq&#10;piJrhS3jTVM5pkHc4sM8QQ5FhMIUETxDyAkfk7R/o1FZxmRtDabs++d5Pu47xnGi67pS35rrmxvW&#10;11f0yyVKQd+22DLuHkjoxljZe3mP96GMHwatxBE8RxHASylT1y3KSN+YhpH7+zuGYUAp6LpWxruM&#10;7D+buuS0a3EIb5pjeyTnsqbPR1Jq23WsViu6rqdt2+IILs+ntGG5XIgQh5Hcv6mqIpQX0VmhtRBl&#10;YxICvNWaFCN+3JOmUcjmYSbMk4iVkspXJAc8zyLOCaQcy7oiHnMtdS3CIq6qC+k242Mil/xICCKy&#10;OM0DwzAcx1Nb9rp15ajrSua4LNfOSfK1RilSEjGaqqmkPZYc0zjPJWchQm8itouINsbA5KeyJ6+K&#10;YLLFOCMtM2eMlnxSzhk/zyLOqTQxeKw19E1DjoEcE9EnEUFIGT/NEAPZj2iVabuWtq5ZLkSMIsR4&#10;zG/64Ak+8PC44dPnT5AVi8WSruupqprlcolx5ihe6Kwja1XmUco8KuvFGIKMOcYwF2GCg/Ckqyq6&#10;rqOqKuYQ8T6KyI7meN4iY3U6ls1uv2e33fP9d+/puo7VsqeqrJzzRCG7ayP3kYtDt5wdUOYjGdNd&#10;VR3Xmumwni35dO+nUp+ynvchksq65unqUcR9KGdCIhoh+W0RmYhBhI9n7yVnFtNRCLGqavry7DEG&#10;QhKX88MsLWeBMl/aqqZuW5q2x5ZzOBQ8PjxChtV6+WVONEVkRSVyjhinZC/papq2pnKGRd/y+vVr&#10;EZNparSWc5aYQhFgzeVcSpW8Spa8q1Y4V5NRTNNMmGeUknzBv/zzP7F5fBAxVWOwtqKuaqxVVEXs&#10;hCL+mVOEJEIbR/Hh0s8f7h+4v7/n8fGR3V76XdM2aG1KPkuEfqdpKuuUeMzrOutYrle0i5520dMv&#10;ljRNT9O0WCtCwFplFn3PetFTWcOyb3n16pXMzUbI95vtnv1+oOt7VutVmUMrrNaolPjw/jsZV5JH&#10;5cQ3/83/cAHlXOISl7jEJS5xiUtc4hKXuMQl/tXHhQB/iUtc4hKXuMQlLnGJS1ziEn9hTOPuJz//&#10;Eseep2Dfl9yhTr8/F8+5hZ/e0ymp++l7DyDwc8Tm02t8DWx6jkT+krvaOVfxl1ztz5Xn08/lGWfz&#10;rwHVn6u703v9AnY7/zmn4OrDff8SR6nnCNfnALGnAOKn9/8UeH6O+H4ORPsSMP6ltvQSwftr7fFc&#10;XZxzZntOEOE5APEv6RO/5L7OtVP4Qgg/LdtfSrD/2msyfBWQf+pk9rO/py9llihAIK2OoGBrhQx+&#10;AEGaAzju8L0REnMuBKJUyLDPlnUBGxXYayEACoDQ2ELaLGDsg6O6Lu5cAubRxc1VwFr3Dw/8029/&#10;y8dPn1ksFrx+/YZ+2YPKRxA2GYwuAEajcdYJIapqCDHx3fsPfP/DR0KMXK1XLLq2EGAFSuODgKCs&#10;tdSuwlqF4I0V2hZHmZRI3guoNfMTkqgtAHEK+IritnZwJGqahrquhdBycIiIB4CSBcTZGjRd17Je&#10;9rRNJWRkJQS8GAL7/XAERwkYS8DQuTgnTdOEnycqY4/1jlK4yuGsw3vP1fU1TduKg2ohZrVty3Kx&#10;IEZ/dK6NIeAqcRFWSpGLI5n3nnGa8d4LIL6qj6IJ28cN9w8PxW3NHkUOjJV6OpTpHAL7cSpOxYa2&#10;bYkxsN1tmadJyIJNS+UclRPAMilglRIHZgUxeAHlWysg0XwYH1IRJijgcaUgHwj5mqoWgqOA/KWv&#10;xiCuSEYLGK3ve1zlGMahuOeBs47aCaBbXFGjvL/A+6uqYT8M7LbbArwWMNo4DozjhI+JEBPvf/iB&#10;x82G66tr+tUVMR+IA4f5S5ynzYEIpxW7/Z6UEpV1xeFGH+tp0S9omkaIIMWtp3IOYzQxpKMT6DCO&#10;/PjxR/b7gRwTVVXx6vVrnHPklKnruhDQM8TEOE20Xcui7wXoHgM5BmIMzPMkTizF8cpag3EOI92f&#10;lOH29p7dXpyq/Bx49foNV1dXPNzfs9vtWXQdN9dX4nqbM2GeuFqv6fsOrWEYBlJWLFdr6qoq4M6a&#10;rusIhRRYW0dtDyDaSI4BrXIBzst6ZrPfs91t+fzpE99/9x1+9uL2ZYw4JMVIjAlbnA1jTIQkJFCj&#10;rTiClXGqrgVkrpXD+1hA2ELKrapanHwqEVkw1hFTJmcFCLA7F6ehGBP/8rs/8Pd//w84V/Grv/oV&#10;w7Bnt9sK4ZXCVzZCoOi6jspZKqOYxhE/edarJZUTEYdxHJmKew1KANCZjLW6uLsBqCPAuusX3G8e&#10;GcaB1XIp80sBVqYYCT5gjBCc99st0zDQdR0pBvwU2O7k825evabvW1QRLDiMZeI6qsgJ7u4fyAr6&#10;5YKEPJEyANQAACAASURBVP88z5gi5GCNKSA/cbgzzpJzZtjvGYdBhFqsgP0q52QuQX0hC8TEd3/4&#10;E/M0COjdiGv6D999YHt/z3KxJJExlcPWHRgLSjNNM8M44lNiuV7jnGOaZqqq5urmmuVqRdM1NG0n&#10;hJJCzDm4IokTkD26ZlKcz6u6oem6IuISUObLWJiykNVIqcwDxRtTC1F9mmdAhARMcSI7WnPrjJ8n&#10;wjxLf6hFdCSmjLaWpu8wlQBBP376zDTtcdYwzxOzn6RNaSE1JWQ+F5GQLwThGCMxRKxzNE0j920F&#10;6H4g8egyrk3jiHOl75X+llMiewGSBj/LPBIT4zix2W4Y97tCGqqlTxUX0LpuWPRLmroupGyPQsrJ&#10;zzOptA1dgPHB+yO5qa6sgJXnWYDI+z2xjIPTNB0J13f3d9w/3PP+/Qd+/PETu92OzXYrwglk2q7D&#10;WCciHVk0DIy2MnYX16msNbaqcXVDVXVoY49tUCmZR6WvihhK19RURqHJ1M4JILY6kFoURgkAerVc&#10;CcmqaQqwVlG5ivV6Tdv1tIsFTddTtS2ubqi7jroRQngMMvfXbce3v/oV/XrFHCLOVazWK9q6gihA&#10;82W/oF8sWC1X9AshATjncFVF3bQYIySium3RWgSQjHVQ+mhVNyxWS/rFgrqqCsEpk0IB0KNoaiEp&#10;dH3HYrkUMHUqpPcQjqSOAzkplHWGUpkUAuSIc4bFcslytaZb9tRdR7dc0PQ9TdtyfXMjjnreH4kz&#10;IQiBxFpL23VHstnsvQjDFOJbjBGVhSwgIhGOuqlRWhFmcWi0ZQ2plGIeJ5qmoe97rCnzhfcs+p6m&#10;lfpaXV3x7bt3LFdrckq8ur4qrrbQNjXWOSbvGVNkM078/rv3bPcjCUXfLzAKcewkHx3gU844UxXH&#10;91DadBKRoN1eANo54efAMI7YqmEKgT99eM9+mtlPAVMJkPxXv/qWf/u3f82b6yVhHnh4+Mw0DUzT&#10;zPZhw34/YKxjsVjwm9/+M++/+55F34MSUaC+61FGMwfPNM1EHxDAvhDaIZdx2mJchbUVH378yMPj&#10;fZk3G96+eYWrLLk4Ev6H/+X/+LP2ZN5PP9lfnorVvbQvPLsveoGo/VJ+4bn92tf2uc/ttQ+fJ0IX&#10;P91XPif+d1oGT/eAh/ceSOqneYNT4bqvPdNPBfxMMZA/yWehXhQGOPcc5/IgL4kEnCMQnyOKn+bV&#10;XsoR/JI8z0vlf9pmniOvn7anUyfyU+HJc9d/2s4PIgen+//ncgs/+S8V9lUH+JdyML8knr7uHNn/&#10;aW7MlP316ec/J9h52q8PIgDPCYQ+vc7hdc+R1p/NxfzCfOJXczq/QAjjNJ4Tfjitn6c51+c+Ix93&#10;AwdCejo0iOM1DgKXphDgAYw1hZAj+SBb9phVJS7xSilCDKRCio0hPn3ogwX8T+r90HbFWVfu8ZBz&#10;Ovwvaafjz13XEVNg2A98eP+B3/7mt2weN1ytVqxXK5q6OopFiSuzkNp0Gb+01mTROiMp0MoUUQ/J&#10;hTR1Rd91JT9EIVKKu6y19ig0hxLRqhg9Yfb4OTAOM4+PG4b9wFD254drH8o5JVn3pxjLfmokB4+z&#10;uhAXhVh5KJNcMgyH+z/U0Tx65hBkfZaljznnWK2WIlypwCiNHz3TMBbirbgRN01byLrymRoRZQsh&#10;lPyJ5Ji8nwmzP4o5aq2Y/QxZ4co+LURP19ZStzlhrKJpDkIpsuY6uA7nJM7WpLLWo4jokFFlzWut&#10;JscoRLYMVluMUuLcOkzs9iImqI2mchVt25S9ioh41s4JATYJMbRyTkTzJs/mccPNzTXOuqMztVKy&#10;jzQoamdZLUWczxmFSpFYyLSVrUgpUdeOuhXCedW0oJWIfIUgIkQlF6iUCAqM40AIXoh9bYtzVkhr&#10;HLZ+InoI6ouwW07H/WYuhGWlFDEl6UpJRDgLsxOUiHHFmArJvkaRycmjlew9qpJLdEZTl3VviIm6&#10;ro7kWxHqqyTHNw5F5M2WTK44tisFd/d3fP78WfaLpb+HIHkho2V/XFWO61WPybC9u+Pu02dIMPsg&#10;Ypyuou171EEMRqtjrk2eFfb7QcaVkApRMzD5wDjNjNNMjIlpmpnmibrt2E0DSSdiDsf1YooZHzzG&#10;WFbrNdZKrrtuaiFDtx1NXZX2ImvYVMTsrLNUdYUypoiEWZrSt3IS4YiDUGTOIoRatzVKW/bjwHK1&#10;4M3bV0cX7hQ81hkysN/vpWcrETMIwTMMexb9QkQ+D0IdWmNdfRQ48GVPHYJnnmcqV/HjDz+y2W5p&#10;2lbGYhQxRJwRgbkYPH6e0Arqpj6KoEputmL2Hp9EIFSXscY6iyq5VO89KMlRPGweZFyIkdV6zepq&#10;LWR056itJcwTWkkOU/FFiNlai/ee3W6PKWInB+GVED0HsV/tZIyLIfDp00emcSAlmUuarqVue5R1&#10;ZG2YveQqjLUslgshC88jwc8ospC+Y2TY7WWf6RyunHVwODtT4GOg73vqumEYRmxdXJYP/TR+Ec2L&#10;IeFnjy7X3u/3hHHEZBGkIM6oHCHJOKcKwVajSUHGe5XTUeDYal3GKMeiX9C2jYxpXStEeGNBGcgK&#10;WyZtyat4hmHH5vGeuohVHIjVkCVXkrPkBBEBPa0MWUFVO3EJTyKuF0IQwQNjRMwwJarKHUnePngA&#10;6iIeK4IsUrdhnlFJxA9jmf9NEaB11tBWFbbkZw/jRPBCZh+nmVDEHev6MKZWJUdvmX0ogjxyPlRX&#10;NWH2OGvp+oWIhSotAm1G8k9KK6w2x/MnZSTndRDGtYU4nMo6OoR4PCvJZR5N6ZCjCAyjiMvVdYMq&#10;QiSZjHOWqqlQRrPb7lBKs16vy/lBR+0sKUzS77OI8chZQzoKeZKV5ENDYJzkPKQqpHHK/WfycXyI&#10;MZScMiSl0Yc1gizkUEpI16a41Yci+iL58cQ8zuw2e3bbR+5vP/Ph/XvG/Z55msrXmRA9+72Qrcd5&#10;IikRJ9LO4eoG6xxt2x/zRRHJVYhWreLu9p6mlXyJNpqsMtqKOJ+czYngUF23ZV1Q8npWcqrOVSyW&#10;S+rDuVNKxHLWosqayyiFARFoVTJvaq0gRWLw1M4S54mcAt++fUPfdce5zVWOpqoLAV/yFyqX8wIl&#10;xPochUSuynnX9999z4fv37Pdbtk8PvL582fmyYPWhBSYJ0+Ih/yNIitEkKfvcE1NzBnbNPTLJc7K&#10;GVKMiWXf8fbVDSnMDNsNr6+vWfYddRHXUUqjy5kPKN7/8IGkRGQok+malq7t8PPMw/0dm4c7pu0G&#10;Bfz6v/2fLqCcS1ziEpe4xCUucYlLXOISl7jEv/q4EOAvcYlLXOISl7jEJS5xiUtc4i+MgwP8cwDR&#10;c+7R5wCy58iuzwFpn177HKH9a/dzDjD654C/zzldH4CN5xy/Tp/9pWs+JZmfgnFPwcbn3Nb0X0B8&#10;fs616hSIfQrA/RqZ+fS+v9Y+noJ1z5Xdc787rfdTB/KndfP0OV8C2J5e9/SzngPxPgXgv9T+vkY0&#10;f0m04blygy9OeE+f7SVA/Esu9aeCA0/bwTmBhpeu/5K74NOfT53ln2uP58aMnzp/fQGiCcBQgFcH&#10;VymtTXGDtQUgLITuAxleG30ESGrzBdwZQ/iZI518XnleMirn4sCEAI5yOoKlgSNB+vBZzlXUzgkx&#10;z2qyFmCh94H37z/w23/6Z4ZxYn295vpmfXQrSikTgriGHsBZOYt7ScoQEny6vadpGhaLhr5rhWCs&#10;CtleiQNW5YRo6wroW8Bj5Vo+YAtpTeUD9lQjHqcCVIqpuMOqIiKgD+5j5gjyP5JbYhKwmHXkpNhs&#10;B3JWrFcLVsteiMgI8O4IKo+pkNPFTVwczTQpp6NTT/QCQlOIKwtaYZ0jpsRuv8P7wOvXbzHOCRAV&#10;CshdHcGKztqjy4/WpsDWMyqJw8swjpByaTNfXK/Imc3jIw8PD4zjiFJCGk7oQqJR+HlinGaGcWYO&#10;oQB2GzLiaEROOOvQzhJjOLoJGa2wShf3FREAyDmTlGI/jELszJnZe6Z5IudEXRdgNolMKu3PFhfM&#10;hFJCRs4xoZIQ4Ju2EXCgKk5iOWO0K4QBIY0KaFecpmJMxCgEsD/88U/87ve/Y7t5pGtbARTGyDRO&#10;4lS3WDL5wN3dPf1iydXNK2bviwtJLvUmIglCbBXC5Tx7YohCqRPlhSLYIORFay3KaIx1xS0nUDcN&#10;aATMlzOzn/HzzGa7I/jAfrtjnEaur69JBdBeO4tW8oxdJ45KShcn8BSZx4kcI+M4sB/2pJzoFgt0&#10;IQUfnJxRGmUsj5sd0+jx08xqtSYBwzix3+24Wi55dX1N8oHoxfW379ojkdZVFVXdYisB09eVE1c/&#10;Y0gh4qyhKsRiWwQ3UpwhiRtW03bUVScuSgUsnGJgGicaV2FUxjlDXTfcP275dHfH+x9+wFVVKVOH&#10;tVUhDEs7UBn8nNhuBz7f3pHJVLVjHAfuHx7Y7DbEFFkulmy3OwEgahmPQggM44QxjnmO7IaRu/t7&#10;qqpisVgxz54ffvwR770AgbW0Z+csXVejVKZ2ItAxTzOrxQptLDmLuEHKgC5uSd6DylR1XUCxlqur&#10;G5yrcHXN+uqKcRIhhEXXFYKJJcZMmMTtyxaHs2kUl/a+a7HOst3tuX/YMM2eN2/fCAE+R6b9UOa2&#10;LO6HCEHcFlC4draA9RU5SJ9xtRBPlQalMz7MZG0I3uNnXwRFxHm4aRqssQL0LK5QIQTu7+74f//v&#10;/0ecGxc9MQR+eP+B//yf/pH7+0fW6yvqtsXVLdk6AqqASGUQb7qWb969Y7Feoq1ltV7RNC0Utyhj&#10;pYx9CmQlzlYyLxoRg0lCYjbOUdcNVdtR9x3KVQSfQBuU1eJw6SqaphVHpeJUeHB4rGrHOEwoFP2i&#10;E/BoSsVlMdH3LW0nJBxyPmAicVVN0/eYqkI7hzUVRhumAmr1PtA0HU3bk9BoLYIhMURx6CQT/MQ8&#10;TcSUaJqGN69fy5isBEhttMZpjVEZlWXeAiHJ1K28TmlF8EHGs6xQqoiRhCgEk7IOmeeJ/W7LuN8f&#10;gcCHeTKEyDSNxOiPDp45JYKfyCSsMYWkk2mbjq5rhWReSBsJmevW19e8+9Vf8fabb/n222+5vrnh&#10;6vqa5XJFyIrvf/zEH/70nj999z1/+u57bh8eZJxpmjJezOSY8T6w3e4YZ0/WBmUsxtXYqhE3bqXQ&#10;1qKNLU6XIkojRB5L4xyajFJJQN8h4mqLNjLeH/grOQZCmAlhZvYTwzgweY/SBmUMGEPWmpABY7BV&#10;g6kajBMHwxgj1lVyf7YqoguGtq5QxeFTp4xD01StAIGdw1oB2laNOHwaK2I1omKkiuO8+eL+VVzU&#10;dCFQxpTQRgnBIngymmkOxBwLnUFWRjFnQgqFcIcAmosYQNd2OGfxXsDiX0h1jjnK2kpreY81Bms0&#10;OivaquLu9paHhwd2u4FhGMWpzxiMM2grbWWaJ5mnizOgLmuSA1kbrYk54ych5ngfSQmmaSbFhC8E&#10;+LqqyEBTV1yt1zRNxfpqTb9cHsUTqqrh7u4eVwmRqnIWV9eEnNj7CV1c5T78+AmyZr/ZUbuK5bIH&#10;namr+uhC19Qt4zAKcX6aiDExDAMP9w+y5gbIit1ux+wjxjk+Pzyw3e24vr7h4909yhiu1mv+5m/+&#10;ir/5679i1TV8/vSBcbdhngPjMDGPcxEs6FFa8fvf/45pnHj75i3r1eo4P0x+Yi7kheg9WkFTSG4h&#10;Bj7f3vLDj59Yra+omwZXO4ZxZLPZ8G/++q9Z9B3RT0L2M4b//j/+b3/W3nzYb5/dQ3+NgHqOgP50&#10;3/L053Nu1C9d67k8wkvk7XPXPewRTgmoL7lLn+ZwnnMQPyVVfy1PcW7vKkI+8MRP/vijfuZzn+6P&#10;T8m5P3GQPymPw/M/Jcme5sKe7o9Pn+EpWfx0/39aVs+R0V+Kr4lUnl73udefChN+7TPPuXu/RNJ/&#10;7nMzzwtcHu7nae7t9HWneabn6v1pfb6UV3ual/qlQozPCSw8d79P6+U0X3Mun/K0bf45Qgwv/e65&#10;/vvc+HEuh3ouzvWjr7nIHwQND0xcffKap3kZbYRoJMRIEdM7CMi5ypX+KkTejDiNltVQyWXlgybg&#10;2fZ/mM/00fn9SV6okHCFnCqfU1WS97BG3Ek//viRjz/+yDTPdE3Nou/EtVUp9sOANgZXV8fPSDnj&#10;Yywu9+6Y61FQXHiro+N48KHkmVQRoRE3b1ucznMS0Sg/B+ZJhGFiTtw/PjBNc1kPuqOoWUqJFBLk&#10;WNZ9E1ZlKufkGY0uuTBXxIJKezSyWhcymOQgDmJpKH0UCWiamrqQdFXJyYgLs6wJ+75nuVgVl1sn&#10;opHlvzGSX4klT4VSzNPMZrNlGEbpawj5Oh5FJ8QRnpRkLUvCGHUkvVrrsMahgRAi0c/yPEXkr3Ii&#10;RNQ0rYgMGC2uxSmgUqayInjogwjVTT6IYFjZm9kijmatFdKuUgz7PbVzXF+t6buORd+J43jTsF4u&#10;sEXc4CB+GLyHlIk+HJ2zrdFocsn3ZbS2LJdLmrbGuOqYGwkpHl2hjyTL0m+maWL2M1Vd0xVia+Uc&#10;9tC3i1id0l/2euJeXpzpU/6SnzRW2l9Kxz1j4iBuK2IExlqauillC0pJDjYFz7TfMU5DyXOK6FiI&#10;kaapv7hmk7FOSLD73U7ygUbhY+Dm+hVv337DMA68//C+EOO/CO6klMhRciRaQ1UZcbTVmu3dHcF7&#10;GQf0l9zoci05jAPROKV4bK8+5qOQzX4YGCeP1iIu6upaBDyVjHtd29F0Laqy/Ju/+TV397fknDDa&#10;0tY1MUu+dLVeQ1bc3t4yzzOr1Yq2bdBIzskHL+KtWupHhBXcsW1N80ztpM1RxOwy+YvIaVOxXC2o&#10;m5au71kserTTIniXIlYbuk6I1igtxHPvi4Qm+NnTlX237J/BlxxxEht6qeNWyNnzPLPdbrm9u+fh&#10;4YHHzSMPmw27/Y4UEq9vXtPWFTl5/DzjrGFdxP6SogjiGpS2hBgJIVJXdRFNzNIvyn2I+KQIz+52&#10;W7QxvHv3K7TRkrPKJTdQCM0HAQ6lVBGqVWw2W7a7gZSQ/HL5nP2wK0RYexQTjCEQ5hlrDcsi6pFR&#10;NL3kJUNMkvdKX+ph2O+Pue9URAJSTGw3G4wx5dlkfA5JSOHOiQtzXTeA1Em36HHOFkG0TJo98zgx&#10;jRObx0c2jw9U1pJSkDxVmMlhJgURmjMqCwFfqyIIYQv53sgZAkhu12gqZ0W0sYifqHK44JxFGYMx&#10;Dnd0rpbxVBvDOE34kusex5Hr6yvqypFyJKVAikHEJRWEMJNCPOYTTTkzkLISoWEt6rRlb5+OYixF&#10;4Uy+tY66aY9j/zQOkjeaA+MwkGKkdpJ/qoqw6jxN7HabIsoq4jmRzBwTc0rs9nu01TRth63rIvqq&#10;UcZQNy3L1RX9YkndiMBH9EHOJ9qWqnYiLqD10SXcGBEByEVwxxpZPzhjSCkSfHGoP6yZSs4mxSIq&#10;rA0pZebZE0ou3QePjwltZf2TSv7CGE3fLWialqoI6uUkAnnOarTK5BgkV+1cWSOMTKPU3ew9wyC5&#10;nhglB56z5NXmeZb5tYh9jtPIZrtlnmbkVjVZSe4ihkAmEqMI7x7yZgpIofxOaUgw7Pfs9zvuPt+y&#10;e3wkhkBdVywXPXXTMAwDt7d37MeRkCFrQ1SIILaVnJEppOyYkfym1pJTTZnHh0ch8TtzPKuwVkRo&#10;tFLkrMhoUoKYRPHEx4Q2QrBXxhCPuSPKukJTF8f0w1gpfUaXNWUuwjoi7VlXjkorbq5W9Ic519qj&#10;4IxWcualcibnWMoqCaneaEjhKIa4eXikbhuurtZyplLWXpP3vH//A5vHPTGKyE/ddMe5TVsplwTS&#10;ppQiK0VCsd8NPN7d46eJyhm62vLD998x7La8e/Maow9C5TIvNm1L07Q8bLYM00DbtZLf3exl3a5h&#10;83jPNOyxOTPNE//uP/zHCyjnEpe4xCUucYlLXOISl7jEJS7xrz4uBPhLXOISl7jEJS5xiUtc4hKX&#10;+AtjHvdfJTifczk//fs5YvpLgOznfn8KnHzqiPU1Iu054vpzhHn44kr1Eqn4lxKhn97jz+7jQDMp&#10;wBrUTz5MviQh95oCxhSykPoJ+PL0TtTTb4orjDgmqC9EjnMEZvWTB/ny3heAyV+ru19a7udA8OeE&#10;D86BvE+vfw7U+0udvowxPyPVP72fU6D6KbH7qSPdOWetA3j60I6eXus5UsPp8z0Xp689Bdqfu85z&#10;gP7nrv01cPbPSBcnYJ7Cjj0CNg/OXSjOgrRVYcYpJcCZY2Mv5MMvDmgFBF6exRTQ5vFnZzDOCvnY&#10;yFdXCKdH0gj5iYsYR0Dil0Z00j+OwhjqCdDXCoHQiMNMU9dUlXyOKmRjtCKEyG6/549//I4//OkP&#10;uKri5ua1AMKUPhL8jRUn+JiSOFbOArycZs96vWC17IT46iqUUmx3ewEIGY0rRGtjxIXTx4iPkRDF&#10;idZoJQBTLa/PT/qK0gYQ4JZSpjh6l7ZSyNnijBagEDDFCUKIdgCVMzS1o6rExcVZK+8pjrYg5bbb&#10;7vj46bMQOOsKVYC8KUVyLEAeJ06zAFVdMXnPMIzUdUPOQvAKIeKMQRXnZ3FtcYU4LtVnqwIQL4T9&#10;mBJDcaI3RojSrgDGVXHqmgrZz8+eVBzAlFJUVkCk4zThQ+Jx88jj4wN1XdMvFgI4m30BEYnLeVXc&#10;crUClQqp1tijY8tuvxcnq6Y9Anl9cRfruo62aQSsGgVcLAg/8PNc+pA45ZAQMq7RxBSYw1zEC+yx&#10;z6ckpOm2qdBaieNNkHqd/MTvf/87nHOFvKtYLHpQieCjgDhLnWx3e6qq4d27b8U5pDjjTONQ3OES&#10;ygjYMcYvggk+hNLnpO0I0dKhCwg8HZ3IFLa0nYO76OznQoodxKFuP/Jwf89+GPGz5+ZqzaLvUGSa&#10;uilu20lcw6wA41MIBaQtTlQ+Rrp+IUR8a8lZgKgyfghQLiWIMWOdY7lcCbkgJdbrNX3bCFl3HAWg&#10;bwwpRnzwxfXOFnBxXYgYMv87a8W1vqrkPaXvi9u9uAX1/YLFaoXSmt1mW8gBDaRE7Sq6riWmyOe7&#10;eyE+xsDsA+MoAg3jOAmgvTigxRAIPhJ8ZJrnQlj/gf048vHjRx43W6xz5Czu2ru9OHDnnPGzEPB9&#10;IVM8PGzQ2hVS48g0zWxKXxjHsQAaxX0mp8hisWC5XNJVlTgDZoqjVji69cUs5M8QpQ9k8pE0HkLg&#10;3bff8O7dO9q2BTJd29J33dFRzhRy+XbzSE6RXIC0tggSGKvpFwu2u4GHx11xk29YLpdUlcMWh8iE&#10;tMGUEm3XCRm3qku/SmIUqDQ+piKgIWOaOpAntGWcRubZi/tbkvG167qjO6EApGWsm8aJ3//udyit&#10;efvmLWEObO4feLh/QCvDME4M88ycMoEsxBVrsa7i/2fvvX4ku7Y8vW+748JkluHlJXmnRzOjR0HQ&#10;gwYSIEiQgQygF/3tox6jnu7LS3dZNl1EHLedHtY+kVHJyCp2v3ZssMCqjIyIY7Zb66zf9wspE7Oo&#10;kLdX16WoXz6zPxy4u7nl5sN7Pn78IH0rZ4ZhkDnHB3F2nmZyFhFos1phmgbl6iJGdhgnAv6jYl2J&#10;WCKnfBT6aCOubTnn41gySopY9/2elMWRq24aKmcZx7EIVixV24hLkNZFMK0xi8tSKcR3rkEZS7fZ&#10;UjerUsip2O127Pd7cpS1Rhtd+nAubvVRnOgRxzvvZ/w8iSBlnvHe03Ti+K2MxtU1lS1rjrE4I+NU&#10;BBlGHM6buuwpRDyUkxT7DsPANIlDZS4umMaYY7F/jIGpjCOlEOG7NdROHOAButWKuq6kONk5rLO4&#10;UrRbNRWrzZq6W1O1K6x1IrifPTe399w97ACou45+GpnnQM6aafIcxpHb+wd2/cToI7PPzCGSlcJZ&#10;6U+UPViMAmZYICtaw2rVYY3l48cbfBAIxzCIOPjh7o6Hhx193zMXOMw4z0w+0g+juHmPA/f7PfcP&#10;O+53ew7DWAA2E30/EELCuEqE+EqjlT4CLLTSR/jAsi+UonRx/prGiWmei6vkoytaymVOQKGdIZNA&#10;iaum90UIXYA8oKjqmtVmy+b6GuNErIPK1K0UzI+zFH3HmEgxH9fWxQkvFBd5cZ0X4bh1VoRdRVik&#10;ilBF5ywCfueYZ3EsG4ZBxODTRCSVuULEaVprmrYWVzJtiClxe3fPQ7mW+35gfxiKqysyf8aEyorg&#10;J/n8/kAMAWME0BGizH9V1YhoPoqTofcTd/cfef36Ne1qLbAaIAC2rllvrvjqxVd8/Yc/sN/tGPuR&#10;tm1FNKYE4FDXUuj9cP9wLMLPCOxCHFVljUsp8fbde3xMrLcv+Hh3L/Pz/Y7DMBFC4qvXL/mbf/Ed&#10;lALv24/vi7OoQmvHH7/5lm++/YbKWfp+4O7+gZgyf/ruO7pOHD/7vicrifWij+QUCfPE1dWGpq54&#10;8+Yt9/cPbLdXXF1fC0jBOWLKXF9f89VXr1Ekkp+oCkzr3/6f/88/Kr8yDIezcdtzUMDnhPJPRdZP&#10;cyXPCYtP3abPxerPAdme+/5Tt/cvweDO5UmeQuvOuYQ/xpDPx71fEsZ/CqF7jPUez/NR6PqcmPxz&#10;MflzELnncmmnELHTe7f8eznfc/H8U6ji50T0p3mMpz//XN87J+z/Us7hOfDi53IJT/vtc4L3pV8c&#10;v+ckR/W5fvZcDvC5cz69Pqd98feADs/18SWv9Nx1PJefek4sfnrsn8tFPv38c/DE53JQT/Nb5/Kt&#10;5/JY5wCWp8CAL8FOz+YNUUW7tvRFBVl9InL/zWdnRS57UE7ypEqro/B8ASTqAkysSly2wMKscb+Z&#10;V+Vz5DMXN/mn85fsNz8dZ4uI2FhZ65b1X3JG8p0hLtBBxe3dHX/99Q3v3n/AOcfLl69YdatyPURg&#10;rkuf8iEwjmOBMj7et5gej8Fo2cM8POw49D3danUE3llnqasGa7QILb1nmmbGyYujelGAjtMskJ/i&#10;T6UfeQAAIABJREFUQGq17GeCD6icQCVyCuJoaiR/FIMIqpumwblK3OqL8/eS3zZGHFXl3DNJIaCf&#10;GKiqiqauZd+eBBolwn53FL/XBRqldHGYzwhgsMABEqm46lpSitze3ksMb23Z/3kRDKoCDHAOW9zp&#10;YxHtOeuK8FUceskwDQMpBoHTlvF1FHWW79NKBMMSKIoTtyJT/iMWiKGrHJAx1uCsw/twdC4fx5FN&#10;13G12RQxruJqs2bdNZAEsqSUIhXH32maSUlEdFpBVRVRqhJRtjgCy31NOYLVJWbj6GoseQ91BEPU&#10;dU2IAWMNdVVxdbVlXcCbFJG7XkCbUeIgyanKomqsXDuBIJS88DJ2TFmLJWFcIKZaIKVK5jdnDUZB&#10;9J50dA+OJa8o1xsjxxljLPv4fHTknSYRF6/XGwFGOcvQD9ze3srzlQLKjCEwT5M4K5sSu2qFNrDu&#10;WqzW+HFggYMpY7CuRllD07QFGiD5PY3AM+TMRBQ8zzMPD7sCiizrnlKE2dN1LU1dUVlDt2r55ttv&#10;cXXDzz/9Qk7QNg1t1xBSJCaJreu65u3bN4Dkj7qmRpHJMRbw3kyKka5paepa8tPOyVhMiaau6dpW&#10;cg9DX2L2RZisZUyisa6iqmpCFAhcjAEyrNZrXNOQleSEH9dnVXK84GpHTAHK/Te2wtYVGE3dtqxW&#10;K6rKkTPsdgK0JGe8n7l/2PPxwy1DP7Bq17x8eY1WkRhnYoysSr42pUxMucRpGtCMwygg1SB9JcdY&#10;4g0RBkucIuANV9V88923oIzkKFMkeU/0AqF0RsCLy3OxaZw47HumcWJ/6Om6lcBGU6Lv+yOMdlmD&#10;VEol16BwlZWcu3O03UryHFoLFETLmha89MMUovTpJDC9nDIxBionzxgWcJtSoI1c9yVHl2Kga9dU&#10;dcX9zS03Hz5w8+4dY99zeHigP/Qk7/FDz9QfqKysdTl4SBGVxPndFmigzAdWYrrK0dY1jbPY4lZO&#10;AapaJZBMYpI8fpiPYz2EgDOW1bpju92wXq9YrzuJFa3FaIOfJ6yR/LpGxjzLs6KUCPNY8jeBOHti&#10;9MzjyDxNAuKDheMrAnx5klHWh0cQXkribJ2SPG+Yp1HGi48M40CMZd0ozyVcVR3n+SXPJUBRhWlb&#10;XNtymEZSllxhVqaQEyxN29GtN7imQ7ta5g3r5HrYAmku87iIxE+eQcpCiXWG2gnQeJ4n+p2AF8dh&#10;wM8TmgJ3rNzRHbxuGvlTVXQrAWtUTY0qsFlXObSxkpN52BFiPIq768oKbFCpkntJqCz5aldgBCkG&#10;NHDY99zf3XMo+fjgfcn7wjhNkkONkieMKfHuzRt+/OEn9g87fn3zhtu7+7KvE8Bv8jM5hcIryBig&#10;cQ6FrAV1XZX1S9bttqlp65qqbgT4UAvUpe5aXCXX27iKkCCmXIBD5ghOlPVH4WMkpSi5lhgZ+j3k&#10;LM9/QpBnDpNAGsZxwvuIDxnvBUqSUWRliGU9U8aRy/q3gJPEfb4il/UxFwBoJjPPE0Pf8/bNW+7v&#10;bqmcFdG7tQTv0QiYibInXuA7OQbGvmcaBpyzWKUgBuZxIIYZlSkQTkVV1bRtw4vra15/9RVff/M1&#10;X3/9BypX8/7te+7v92hlWW+2sqdx5ihgZ4FYKlNA245+GBgOAulJfkKTqIwh+Zn1qsEWV/rKGUDy&#10;rgsY4eFhJ3Bg51AxsXu4ZzocIEbiPFHXFVlp/s3/8H9dinIu7dIu7dIu7dIu7dIu7dIu7dIu7Z99&#10;uwjgL+3SLu3SLu3SLu3SLu3SLu3S/oltcYA/Ld58Wgh62s6JkZefL8WTnyscPv3c5e+njuFPRemf&#10;K+w+9x3PifCfFoKensdpcenvcXB6zoXpN/8u4oxjsQOP5kWPf0oxwFJYXo4rn9DkRQj/6IB0FNEf&#10;/xSxcSHLL8Voz5Wl598eRDmn5/vJ73GL+j3OXk+L2J+6pZ9+zjnns88VJj/9/dOfnzvOc1CHLznw&#10;nTunp69/zmntqcD/HAjgS85Zn7v+z/Xj5475OQf5z33fWZexT4riSiHx0mdLcWnRVj9bPH4KYXju&#10;u2WuWEQNZQSVIhdxL1BFTCqO2eLCvTgvSSFTPorgy/0vQuNPrsmJUIJSbPXUaUw0/wlrzdHpKiNO&#10;FlVVFXdTIwVSSvPx5pa//4fvuX/oWa/WrNdrqkqKda214gyiNX3fc39/T4oBiLRtxXa7Pormqsox&#10;HA7M80RXV2hEeLe40fiYCTFJAVXwxfG2pW0rcYUuBYugTwpRpThcpuJcHOojSVFEZuKslXMWh/qY&#10;i6uYomlcEeBrrLFopLAvhvjJejKNM7vdjt1+T9c2rFY1fh6PosXKOFar7tE1WSt88EzjSF3VBO8Z&#10;xwmVM7VzrNqOujiQVa6SYsQkgusYIilEpiJQDEEKRZc+lBUidFWKEBO2qvAhiNtMVYtQq7hCOyeF&#10;Zt6LkFEbzTj2/PWvv3LoRx4edhhjxenYiCBLWyko9pPHanEKM0UUP00Tkw8oY6jqRsTT83wU9G3X&#10;Gyrj5HgLNUIVoXSW7i/ghQKD0Lq4buWlj4pwUwqTReS6amq6Vhy5c4ScIMbAu3dvGMeert1I4apY&#10;Y4rAHnHOrZxhGAZu73YoU/HtN3/EaCXu4IM4Ile2IoVY+pC4eYjLjYy5RSCdYqKpG3G2K6KDEEJx&#10;hi8QiOKWnFIurjgiuI6RozPR/f090zRhrGG72R7hAPM4MB0ORD/JuFeaHB+d4ayrqNsO6xzaODSq&#10;COZlzV0ElFK4a47ghXEcub6+4vpqS9u0UMS9Wqmjc5KAHRoR8ZaiQ1eLi5Qqwo7kg4j8i5ufLrOL&#10;0gZtXPm/plm1xfkXKmfZbNZstuLas+sHhnEgpIg2lm61FnEwUigYYhBBcYEfkKQfW2P405/+xHq9&#10;Zr87sN/1XF9f8/LVV7x48aqcaxKIACKKJQlMIMZIP/SMw8T19opx8jRdh9ZKHKuKC5zRUlgcY+LV&#10;q9e8fPmSdVMfYSE5w+xn/ByIGYZh5DD01E0NSlN3HatuQ+UqYohcX2/o2gaVEirmo+MsWjHNRXxq&#10;LWGeSNGjckKjCgChOK9VDT5IH/LB4/18FMAvAvaUIs46hmE4Fj9fXV/j6pp+mEgZXFWhrWUO4bHI&#10;kSwFojkTfGCaZvpBiqV9iMUtXdzuxAVchrQPnvVmxXfffsu6WxEmzzRMqAxVcVpLiKj19u4OrRRt&#10;16Ktw8fMvh8Zp5l+v+fh/p6H23tyiCQ/c//xA/PQE6aJHGHsBw6liPb+Ycc4ClRkGEcO4yTi6m6F&#10;rRtMVaNtzRQC2oiL/OQFgiCiigjF8VLWaoPWIgjOKUESes2+30uRdpRC8TmI21YM4t4VcyIqcejN&#10;GUJOJPXoVmVtxRwC/TgRFZjKkTFY4zgcej68+4D3sTg7FUGygtlP5BhR5E9AGrlMnEohrytdgCRl&#10;T5SLw5IW5yfQzCGii4ueVkXYXouYP8UIORL8RIhS6CnbdBl3Solj4Wq1Zru9omlaKaomMY+ydisU&#10;TV0XgVfG6Mw0ToRxxJcib63UUbBtjGaz6pjGkWEYyCge9gf+4fvvefPhhnEOvH1/w93DgV/ffuCH&#10;n37k5v4BbM1q80JcqlJitz/w/qO4kM/TTFXLXJWKA+riJqiKsFkpTQwCkPHTLKKpccR7j1ZSJJsT&#10;pALFsVUNWjOHwDDK+nh7e8v7dx94+/Y9wzjiQyRpR92uqFx9LEqv65ocBZxijLjUT37m9vaGh/uH&#10;AkHpOewO7O7uOexFSFFXdRGmy/zwWOw+lXsFH9594Nc377j58JHD7sA4zuwPI0qL06q4xIm4bL3e&#10;UDeNrPnTJE73RTCekghPxnGEMgdXdY21lYhojqJbEAwDxZVS4EOubtheX/Pq1Uuur67YrNfUVU3K&#10;Ee9nog+yZ2hbum6FdZW4mFU1bbdCWyfQhrrBuoq2bXGVwRXxk8oZlGYcBqah5+H2Vu5toVDFkNDK&#10;Mk2BeZ6Yxp5p6ukPB9bbKzCGbG1xjxOHs5RkbHzzzVd8883X3N3f8+svb2jrDqMUOUW57jnTjwPO&#10;WsZpknXOB3G5R9x4I5m7/R4P/OGb7/jw8Z7vf/yFh8OAUiI6a5qKP333LW1T8/avv9L3I5vtNS9e&#10;vuLb777lj9/8EVtEUIf9gdu7B5QxvHr1SiArIRCT9KEwzfhJ9gM379+h4OhiV1WObtWx3qyp6gZt&#10;LG3XUVlxzMshYBU0TU3Xdfw3/8s/zqFsfEYA/1xM/TSOPPfnczmW52LkL8XL53IqT8Xqn8uDPAdI&#10;PHd85+JwpVRxc/3UYfm5Yz3u409yVecc6+Ut53Mb6uRzn8snnctJPBW+n4rOz8WviyPscw7di9Dm&#10;3LU1xnwWWHDuunwpZ/Fcnzl9/bnzPpcXOfd756AH54CDnwMrfvo9+RNw47l+/hQIsUAHnnM/fy6X&#10;9PSaP+tI/0z+6Ckk8ZxY/Llx8Ryo80tzxtPXTs/56fmfAzw+By59DghxKpQ/HbOPuQU+uSen+a3T&#10;sfPJd5V8qNafCumXvcj5vJx6Nv/3KFQWUeMCJjTGlrXaPO4ZrMEWeOIiWM4lH0vm7Fy0CODPXQtx&#10;rJVYrm5qnC3u54grqexbBToYYmK3O/DjX36iH2e6tuX1q1dsVh05RcZxIhSAB0oxjl7yNEqRUoGR&#10;oIswS/I6f33zjh9/+pn1eoM75qE0WpmjwDDGyN3dPd4LnMk5x+bqClcJdKntuhJvSW6LlEnRE+aJ&#10;nAPGOLpuVRx9Z1KCtumom4YcEyFFFgv5Y85a5wLTiuKS3R+YxhGtNKuupasqzHE8myL4LKLJAruS&#10;6x0xKInbj27eUUTOVvZ/9w/ioNyVOHUaZ/aHHmMtm832xM0ZUhDgoTMCtlyuU/Se+7tb+Wz1uC6J&#10;87A4yHKSAy1SN4yWPVFKEWMlJ+Jj4vbuFueMuGxrjZ8Dd3d3jMNAjpEX2y11VaFyEhiUkpjBLGJ6&#10;pY4OtNM0keIjsNU6izHqOFdmBSFIj4g5oIySmJeM1YbJz+JcrBTDMDLP81EsnHOmbmpeXV/R1jVE&#10;ESqnnMTVG+QaZUWOGWscdd2IeLSMkVj6rC0wvnTcKzeSF1Ii5LS2whh7jJuUUsQwC/wRASW4ylLZ&#10;ipxF2Nh2HTHGk2dHCWMUfhZBY9c1WGcJKXHz8fZxjU7pCDWbhgGArl1hCiQgE9muV1TGCCwt+ALo&#10;krG2OOUaK+BRUi7AqVBE2J7Zz/T9XoTZSfJplbM4a2ic4/pqyx+/FpfzcRgEfJk193c7chLoA0rA&#10;gA+7/REQudvt2G42tG0jjt1Q3IClrzR1zauXL3n16pXEQ6WvurqmbVpxB/czIXrJyWtdYrvINE2S&#10;j9Ilnl/gp1HyHFXViHNzEXqn4tRsC6BxnibKkDjmXJquQ1sjDt3GSL5MyzwTQiTEBRChCjzBMg0j&#10;8zRztVnRdVUBdYgruLGOVKCtMWZxKVaK6GMB0c1M04jKucRgubiHu+K83XL94gXr7TVaG3yMqAKq&#10;iMUB3iwOxlogr7vdjsO+ZxxnHh72vHz1Gucs3nu8jwLJUIYQigg8Rg77vYBpy3hcr9fYyhYBu8IU&#10;eKkqwFuy5CS6thVH+HEkBXGEj1FAaHIdBWxByQvkKLDWaRgFArl/4OPbd+zv7qiMOYq4nTGoFFFZ&#10;8uHj0LNadRhjub66IoVALGJVWTflWi/Q4MpZrFVolYq4OT2K1QtcKs4SYymlj48V68rSVJa60lRW&#10;YQ2smprtakVXS/+0Wh8BpZWTcUnKhHkGkoAlUibME8PhwDj0zJOA3owk7+Q6JTk2cduWPKO1VvJU&#10;WtZi65wAQUu+cgEp2JKbTCkxTAOzD1R1Rdd1rNebAkqsaLoO17VUTUe3WtEVyOHkAzlLrsS6Cm0d&#10;yjpwDrHFVuQgfY0CuSNntCqQ0rLXiAWAq5FctgAMdiTvsSisgsoK+Hc5cQH9WFablYA1uoaubSUn&#10;UFdstluaTsCRXdtJnjKkAk+YSh5/ggISNlphnQj1nRHwjTMFcGwtxgggThuHsw5yZpolJ1SW+uNe&#10;qLKW3e0Dh/1eYKkPOx7ud3z4cEMsQJm6spDl/hMTFjCAMUr+WIFb1k1N161Zr7c462i7lrptqNqa&#10;gGKaPdqIm3nVdBz6QSAfRlMVgK+xlixJW1KBnaYcSDEyDD0pRA7DyP39jt3+wFjybEM/MgyTPNPQ&#10;SgAwBeaTUMxzxKdEzBllbVn7ZJ/XrtesNldUdUMuz0yCnyWXGhNGKcZxYDgc2D3cCbzZWJyrIMv8&#10;EGISoE7O5bmPQAv1ks+ZZU82TxMqCYy1dhUqR1LwGK1YrVbUlaOpaq6vrgS0tFoJGDF6XK2pa0fb&#10;NAKFqhxKCYy/rlowAk398z/8mRwD/X7H3c1H0uwZ+4GudnSNI4WJujJYlUkpCLDSB375+RdyTGzX&#10;a3L0hHFg7g8C3tACHkQZ/tV//79finIu7dIu7dIu7dIu7dIu7dIu7dIu7Z99uwjgL+3SLu3SLu3S&#10;Lu3SLu3SLu3S/oltKgXaS7HtaVHxc8LkpZ0rBn3qQLR8zmlB81Lseyp8P/2Mc+5ay3GcKyQ+/f/T&#10;Isjnij2Xgs3TItXn3KKeE19/TtAMpd7vC47bp9dycbB8+nmn1+dzx/X0vqgz17b8wtnvf7Rn+fRe&#10;nwIJzrXPOV4997tP//70vJ4rqP+cc97nxN9PneafO7bnHNCfEyA8PdbT/vacG9lSYH36HhFp5aMT&#10;1Zfcvs4VoQOfFCCfKwx/+t5/rHvb54q3P9cfj2NZf1ogfm4ueXqtT+ej0+PXC7RhEa4ZKdwT8a84&#10;OFkjzl/WSAGUsfpY1Etx5sxZUaqKjuCJ43HweZiC1qY4lisUUoTY1DVKm+KCY8s11BjrGCbPTz/+&#10;xD/8w58Zx4kX19dsVqvSL6RI+nDYA7BZrwnB44xm07Ws2lZE8MZSVU5cII6OqTKv7g977h8eqOsK&#10;azTzPKIVrNcrKueOrklqcUhRcg+MFreJpR8uQupcABsyP5yMJVKZF6TQbBFxuOJ+uogP5Pc5Cpoz&#10;xU2orlh1bYEkyHtXq46mbo4ghGmUYsYYRXzpvSdEKQR1znB1vZEici1F0kuRIMDhcOCw34tD+TQR&#10;YxC3Uq1JWUTym81WCmqLG5JSmsO+Z7/fM3svYqxSZGdsRYyJaRY31avrF/TjyM3NLQ/7XXEpWmGd&#10;ZZwnYhF1h+Cp67q4e3f44B8LIY2l6TpCjOyHnqkUFbbFFT54X+YEXdxPgZO5IxUnHqk8FXchStG/&#10;sVUpxRbXaefs0aV2mkWkGGLg48cPeO+pGylKVloTghTEW23KGgnTOEOGFy9e8vr1KynEVLDf7/nw&#10;/h0qw6Ef+OHHn/hw81Hct4QQgTWGoRehYgoJZaUoPeUk4sTSTxYn9WNhc+lbq3V3dPUNMYhrXKYI&#10;ZS1dJ+7gcZ5I3j8WT4o6QFyCELGtsZb1eoUx4kRH+a6lcC8W0V+IiTdv35BTZrNa0R/2xDBROUfX&#10;tVJc5yzO2WOfs07cdrQWGMdxXiufr7K46C3ztDYKXUTrsZyvuNBaqkaE9yHItVmvN1RVUwriIk3T&#10;iuu2k6K1pm3ZbtZoY9jvd2VO4uh0SClcfnV9TVNXrOoaheLqxUuurl/QrVYYZ9BKin9tEZprLZ+R&#10;gfuHB3GfnjzaaLrVurhjL6L/hhAiu92Btm3549dfi6vNUohtdRE3yD5nOZebmxt8iDRtK+denGJS&#10;TjRVhbOGaZzEVVkrcb4xWhziiqDaWUOOsndtirNRVVzTVQFF5PS49VmvVxgtgoWcZZxqLeCIw6En&#10;ArYSd+ppnBmnSVzLUmLoR1KKZY4s66cWMYsUq0fm2TPNUxEKB4wWuJRR4qw39j3rVcdq1ZF8JKfE&#10;2A/M8yQFsaUQOcTExw8fub25I6Fomg5Vfk7ps/1+TwxSUGpQRB+Ohf5aSWGvMZqmaWmatoBjNCEm&#10;stIc+pH7hx2TD1jr6Lo1c4i8f/ce6yrm2RMKpENgFSIWsa46rn8yJ6WTIupH59Y5+KOLtsqIYBYI&#10;UVy7M+ICj9JEoXiQEvgQub254+3bd9zd3XN3c8ftzQ1TKbSeZ08/iZg6pIxxjrptCigkElIQAY1W&#10;RVwBOUtBeUwiAkgx4OeZ6KWAO2Wk+LuqyRhSRkS7WUQIPgbGacKHWeYorcS1UmusVse1WFyzIpBY&#10;r1cy5rqGGGZySsyzp64brKlIcHTH1Fmhc0KnLNLplPHjRIwJZ0Rg7eeZfd+jrcVYwzDP3N7vORxm&#10;5pB59+Ej97sd6/WKf/1v/kv+5b/+17z66g9cv3hJ3TQopRknca8fhp4QBMrhXHV04iJF5uJ+3lQV&#10;dWXp6prVesXVdsNmsz2KiLrVCuccPgZycVVPgJ9mbm/v6IeJmGCaAg+7A29+fYMyjuuXX3F1/ZJu&#10;tS4ikMy667BWRNDjOHI4HPjw/j23d/dMs8ArgOJkqUkpkKLMRylGgp8F/jDPzL7c13kiTDPzNHF3&#10;e8fh0DOOo7jveTkmHyMxRYwVYUTOUDc1bdtRNzV11eKKUMd7z1gE+0MZ39bV1HUtgu8gRdUCMEpl&#10;DytrgDhjijjTFLhCVYu4uu4amSdSIlNgH9ZS1w2r9VZgBLai6VYCVNBaoCttc9wjGOvIWUmfspq2&#10;bZjmkdv7O3F80yKUs1XDru/xPjCHmRDEBdbP4riYcj7CKJTWxf0Vmrpiveq4vbvj7//z3xG9p+sa&#10;FJmmqdBGMU4j1lWM08h+v8PPvuzhDVVTiyu7c1y9eoV2FX/7H/4/3t/clD2BCCqMNfzpu2/JOfHX&#10;n38mxcRXX70+rmtaa2JOAmQYJm7v78lK8fLFC4kDyr4tBs9wOGCMou8Psi/sB0JK1E2DqxuatmPV&#10;dVgn7n+T9+z3ew77HfM80jSOzWZL03b8V//j//GPy6+cAAbPxVPn4rpz8dSX4tTTuPNLn3MqCn4u&#10;xn0uNvy9x/Y0vnsudjzNLyzHdeqG/qU48dS5+flcQvpEmLHEMuqZ4z5CBSnwwcyzsfM55+zTa7ec&#10;y6mD++m/z4m2T9//nED/c6LuL8Xi537vOSH37809nM0fPAErZkR4q7XEPrJfWEQzHOO+0xzisU8f&#10;QXTqKLQRsIE6xpg8EUUve+1TZ/KTIzwC+Z7mZn6TL3vSRz4nen8KRHh6bc6Jvz83rn4PVPI0P/LU&#10;gf5z730q9H9uXD8Huzh33nAepvgczPJ8Hk5sXRe4G6f77Kf99eS15WaqZb/HkncyBYYoIupF9G6N&#10;OwLajJa4yzp33Ffn4mKtlfTbT/LIeXGI5yhE00YAjLnErYvAVGtd3Og1tsTgi8u4YnGNt/TjxI8/&#10;/sDd3QM5J9adxHTKCOBRROqV7N+1QavHPJZSHIXWKcP7mzt+efOOzdUVV9dX4hqsxPk9pUSMoTjA&#10;j8d+4+oKax1N0xYIl2QQljgrp0gMM+SMc5a2aanqGlD4mCArbFUd52QlaljJ32RxhVUlVpL9VnET&#10;LjCq7XpF2zZH4WcsQsXjPGEEXpAQ2FJOSfIpMZCzCMpSzse4WGuLnz1NUx/v2+xnqqpivV5Jfi0K&#10;KDEEAfhUlYCMlGyE8X5+zCV5L32ynJ8ue17vJSe0xPnamQLyi0fH9JzBx8TucMA5x3Z7hVYCFtzt&#10;dszTiHWW7XYj4LYkgjeVw1HIKutDJpc86jRJLEHZT9b14mRenmmUmF/yJAJjcNYcxbkKAfs4V2EL&#10;sOhh98ButyOlxNXVlu1mI/mKEOT+FYiENYamFuiUcY6qrgUiYS3TODDNc3FuF4DXPAecK6LSzebo&#10;xuuMlTjGFIhZFlH3PE0CIEqyxroCNL1/2KNL3iynRCj3X5dcplKIwDBn2YMOM372x5yCLoCytmmo&#10;K8nJqZSPAmCt4Hp7VYBgAT/747wiolpxW7ZWCWxKiVDzsD/g/cwcPMM4Mk4js5dcnzaaTdfRtQ3r&#10;Vcdm1dFWjrYSUXwIgcpWkuPQYKwihJmmaXn9+g8opbi7u8cYw8sXL2mbGlIizp4cEyqL+D/GwIsX&#10;L+i6jqquCFFiuKapsVoRS14yxyIoLw7qOcMc/DGP4VyFdY5c+n+MGW1l3C1jVvpdxlnLarWS/jOP&#10;kqdE5j9bVY/xQ0z0Q88wjnRtd8Q7t21Ls+QeCyh6ngNN7bi+Wsl5FiiYUkpiVCt57NkHppKTCCV3&#10;EYJnGofj/gAUdd2w3mypmxZjLOvNFSg5Tl3WG5VlX7I4kFtrCT4wjlMRv86MU6BbrSQP4D05JMl9&#10;1Y0czyxO7jfvP2CMuInrMmeh5DqP0yyi0HnCGnu8zvNybzKMw4jTplx/fxz3kEkxkFOUXH6IxBCY&#10;vcRvpMw89LTOyRyQMk0rIAij5XjIicl76rpis9lS1RX9YU8IsxyPNUegW1XX1NVyDvJ8xShzEkdE&#10;co5HSOayVi5wCyXKflIYmMeeHALOGIyCukA926Yp84jBak3wnuAXR3DJ42gkLg3zJHH9NB3nvQWc&#10;IOAGIw7TJVeey2tVVZW8x3GHIZC4XIC9SgnQIIooWty+/WOO3VqaumG92dB2KzIl5yObzuJq745g&#10;05gztqpRxuLL8xZrJBa3xsj9ipEQE7HkEfXJM1uVJC8exvl4/kbpY95Tl/1JykV0Xb6/cg4/zdw/&#10;3HF7e8tuvxOwp6uOTud+9uSkkN6fMEbgCzmn8txmyU1bchI4tDEaVXK1zjmurq+5vrpmtVrRdSvJ&#10;G/gJ72d8iLgC+HHOsW47VqsVq27F1XbLy5cvsdbg5wmrwWnJCeuyt/fTxNRLf4wxME+zgF6SwFCs&#10;NfgQuN89MPmZ0c/y/3nmoe/ZHQZizNzf7yBnvJ8Yh4FxHGQuS1EAsSUmjDGSY2LdrdlsN3SrNVXT&#10;FJhTIswBH+TcffBALmumiOkXIfsCtJ3nuYzbQMowzv64DoDk92WNNhgloMWXL18QY+Th4Z6PHz8e&#10;8y/DMDCOnv1hz34vexBrDU3byJ5mmYeT7K1kbpf9lEb2wAtQ2M8zaZ4J40Dwsq/arDpevbydvO9F&#10;AAAgAElEQVSmbSw+jFir2ay31HUt62gMGGULGFaedf3844/cfrxhf3/Pw90dRmnmaeTh7iMvtiuc&#10;hmnoGQ4HDv2BfhwZx4n3799jlGaz3kDyZB/QKWHKM1RtHQnFv/rv/tdLUc6lXdqlXdqlXdqlXdql&#10;XdqlXdql/bNvFwH8pV3apV3apV3apV3apV3apV3aP7FN4+E3Dj3AJ0WoTwsbTwtFl3+fE6Wfvvdc&#10;e/qdp8Whp993Wmy5OCJ8zjnq6TE89/fTYtHnhL6nr537jKfv+6Sg+cz5fq7pImh4zr3p97iDq5Nq&#10;Y/Xca8+4x+WcH53qz7iSP1e4enrOz4nMT18/LSR9ei2fK5o/d/0+577+3DF8rvj2VKj99Du/5FQG&#10;/Aa0cPqzp9//9NqeCuD/Ke05R8Bz7l/n7tM52MTpe54T9X/J0e20Ly1973N95Vx/e9ofP/nupUuX&#10;gmdT3ARMcfrKlOJeV+GcuHwppXHOlZ/VKKWP7s/ykZ8WXD/tG0dIyFIIW0QbSilx99JaCq2tFWf3&#10;qgKliFmhtEVpw26358cffuCXn/+KMoaXr16UopvAzc1HQvC8fv2Spq6JwWMUbFaduLkUByo/TaTg&#10;qZ0tBdKKm5tbPt7ciNiquHI2bUPbNFTWShGU98ciZWOLWKi4HmcArco1gaoURVvrPnFzizEepxFj&#10;SsFbKUKNxV1DRLePYnilDbauWG/XaCMFRtpYUObo4jvOE9M4klI6utXE4pptrBS41nXFi5dXtE1N&#10;01QYqwkpiGis3HfnHIeDuHgAWGswRkSxzlpW6y113Uhxp1LUdUVlHaq4iex2O969e8+vb97y/v0H&#10;tLFyvEpjnCWR2O8PbK+uefXqK/q+Z7ff8er1SyATvBdRo7HF1Vtco1icCbM4MLVtSz+M3N3fybpa&#10;CuWlNHURjOhlkHJajBtTRhlL1qb0L8R13Mk9Oxx6KfgKUmQnRZwT3ifWmzUZ+HjzkZwydd2U75Ei&#10;s8V9XSt1dNWOKbPdbFlvVvgQMFrT9wf63YGHhwdx8+4FIKC1Inh/LLTVyrD4o1krBZaLE07OGc3j&#10;PCigA4+rbYErGLabDa9ev+LVKxFsS0Gj4u72jg8f3zMdDrSVgxCkMHGBivhUiv4FQrE4yRltRMSf&#10;8xHikBPc3T8wz4l2Je53fX9gu93i/cR63XF1tSXnTFUJYGIZsyEEET+U79VFcJuKU4vTBmIWcXJZ&#10;5zKQtSahyFrRjyPaOlabDc6Kw3YoTnqpuJ/7WcQIrqqO80/K4p3YdS3WGB4eHjBW9jZKqwI2UKQY&#10;SGEm+AmSlyLFpqXtOrQxhODFpXwRbaYAKWLKeU7jzG63Z5yk0HkYRmIMIlooxcnO1bRtyzd//COv&#10;X77AKLCA1aDLtdam7HNK0btSmrv7e6yrqKoabQ3a2uKYLaL3OHtUSmSVcdYAWdwR+4EUA23bMk0D&#10;8zSSci5OdgJUGPoDVXGCjKX4u64qKqeLgERE0iIMrbi9eyDmLMWuSuFD4LA7MHuPcY558uLuXlRb&#10;ShuMKY45SYAGugBEUhKowjAMJB95/eoVVmv2uz3TNAlcw4irU384iFO69wJQ0IpxmJhGzzTO3D3s&#10;2R16mralakRMUFc1deW43mxo6wZykmJxBHyRowhtm6aVa6oMyjhizISsyGiSMsw+8PHmll9/fcfd&#10;/Q6ywtWVQEH6gWGY5L4rfRzHSpsj4IUiElrW6KPIxzp8TI9u7dqKQFdlQkqgNF23pq7bo+NRQqGM&#10;AFmGaWa/75nGibGf2O/3KGV4/foruvWacfJ4nxgnKYTtVh3OOeZ5Olm/pd+pRVRsNNY4chKn8RSk&#10;iDtncQXzPpHRhChgCn9S9D97X9Y+dRQDLA7u4pRVCfiKjNYiSvDziJ8npqEnR4ETOFsxTbOMGeuI&#10;MRRHtSzHEqW4XVHcsArMIIdAylJkfHW95erFNV9/+y2vvvoaH+HQi9i5H3vqyrG9fsH1q1dsrq7p&#10;VmsR31xtubq6EhGM1oQYcLYSJ3irySni54kcpRDdGXEurCopwLbO0bQtm+2WrmvpViKq3x+k4HUY&#10;Bx52O+Y5ErNCmwrrGtpuwzhOdN0aHxLvPnzk3cePTNPEar2ma0VI7eeZu/t73r55w8cPH+j74bg3&#10;izkdhWbGmaOwJXjPPI0Mhz3zNKIKXKWyGlfE8VYbmqamblrqpsXVNdZYHvqeQz/SH3pyBmNsEbDM&#10;BeQiMJCmaWnqWubCeZLie1fgCFEEPotTJCmgtbh5Le5yKUlxfEyZtHi1FuFHLm7VSwx42B94eLin&#10;HweMa6jbDrQp8BwjxddlP53IpaA+HHkv2gjox1pxMp2GAVdJYTpKizhoHgkxlPW4oqkr2ROlxGE4&#10;FMF8AYsUJ8i6EYHgDz/+yLv373n79i2Hfo+tHNura+qmZn84MI4z4zgxDRN+9vhpRmvNarshK4EO&#10;6arhzYcb/vY//idevPyKzdUVWYGfPdYZ/vDVV4zjwP3tHVopNpsNxhhijPT9UIQrAuG53z2wWq24&#10;uroqLn9y/4ciOBvGgfv7O1IqIj3r0NbSdSuqui7OpUKu+Pjxlvv7O+ZpZJon6rpivVqjteO//p/+&#10;cQ5l49j/Lif250Sj52Kxcz8LBbj09LOeitnPxXHP5T0+l6f40u+fxgqfi+efCvefAuCW18RF9lMh&#10;+fL3z+VonkIWj7mqIrY6d4z5RASvCiTtbCx7Jkdwet7PuYCfAzyeO8bl+J+6S/+efNJz+ZDPOZA/&#10;l9d5mqs49/tPr8uy7p6KhB9fLK8UAZH8PR1zZs/nuU76TsrHvWPOnEAK1FFIt4CWls/7JO/EEks9&#10;CurP5TWW6/9cTuK5MfGco/pz88BzIIrTvOpz4Iun/eIUPnf63tPfXaB1587vXD95muv5HGzy94A7&#10;zvfZx9SkgBJ5BB8809eOP1aPfwSARMk9PML8UIsgXR1hjHoBI5ackVKLk6tAEzOyf1efjDd1hBrq&#10;ImJ/7OKyO04FbLbMaeJGK+I8rSXOr6zFaoNCYg+0IqO4vb3j519+4de3bzHW8erVKzbrNepkf5BL&#10;v3CmfF4RKIIhZsXbm3t+/vUdVV2xXjU0tax5lBG3rBUC5zOPkChT4vTi0p6zCFBTDCLILrmUysn6&#10;ueTXKMLIpGT+tE7i9pwzKS43I6IL7CrmzDR7QNM1HdfXWxHqltg8R3FKDcHjZxHda6PL3CzX1nvP&#10;MPTM0wT5EbZojC4iPEuIUcTOdU3M4v5rjGLVtdQlXpr9TEy+CMQdutyHEAIhBmKY2R9EAD/Ns9xH&#10;a7CVwJA+fnwvotTKCQitiF4F5iWO1zEF+mFiGGXP37YdCsV+v2ecBqwVAFbd1JLjA3G4t/oEBvIo&#10;MpX7I+LqnETMaI2iKvm8WPIGSiuauhZRvc5lTBUAk1E4ozDK4MqeaBhFuG20xDJ1JUK7mALkhC75&#10;GMi0TYePkUMv+bqskPs2T/T9gRAi3gfevr9ht+tp246Xr16irSWEWObefISlaIoQNCWGoS+wq4QG&#10;KlcRYmbykWbVSU4VCF6gWM5aKmuIKZCVgNXIiv1uT/BBYJNtw9df/xG0QAubpmK1qlFKBIIaRaUr&#10;tldXYJTEajEyT2MBoyq8D3SrFqNBSeYGilB2t+/ZH3rC7Jm8p2pa6rpmLqLeVbdi3XW0zmJyxmjY&#10;dC3r1YpEYpyGAvwQ+Nt2veX169copRiHkaoSR+fKuZLLCce40c8T93d3XG+vSFnu/e3drcTsOVPb&#10;4kiutfT3EKiKmFwbyYsITFShjYz/Jd04BY+rRKids4A5Kc8qXOUEhrhZEVISGatWKFPANgVCgtL8&#10;8ONP/Ke/+zu0dbx68YKMAAxyipKrVgLpE5CC4cX1NdYY4jTjx5Gmaei6DmUcIUaGUYTpy2MAW1kq&#10;64poPxW364B1FV/94Wum2ZMzrDebR8gKi4t5yU1pmP1M8lEEzWTm4AUYN4+0605iqJiYh5Gu9MWs&#10;FVrBPHoe7h4IfmS16iDL/iTlLKBSBEKSYyanTNU2j9chJ/rDgX63l+t63EdKfkprRU5y7ec5CBzP&#10;l/yis8QwMx0O1MbijMVVtcRkXUu3Xsl9TplhmrCVY7VZ0w8SrzvnaBqB91Z1S9OsqQvYUuCwyxwv&#10;c0VdV0c3e2vknicEvqLUAl4UYEpKMo6IkTDL8SolEF1T1i/JCUKIUfq0yqQQCwREhPRaiau45BBF&#10;qO+qCusEIqjLc2l5hpaPUGEBgiTQCHCuqqjqGqvk56HAdUHJGnkCVx6n8QiXjFH6kjMCrRCYosB3&#10;l3xyTI+w3nmYiD7RNR1Ka4l5TQFGlnUCsuRIFagU0TkRvSeHWI6D45q9zJUSMwmkL/jENM/sdzs+&#10;vH/PX/7yF375+Rfu7+94uH8gzJJHsk4AIilltJJxW1eGuqqpnC2wPSdxsTbSR3MuYM8lD50KyHcl&#10;6w7gqoqmcXRdTU6JaRyoXSWO60ZjTJY9yHbN61cCz3354opVV6NIR/BD23UCdlGZGAVgsuzTU0yS&#10;906ROcwM08jt7gEfQskhKiIwx0jdrdhur7neXsk98ZHh0DOPA9F7QsykAtnU+vFJn9IWtMXWJT92&#10;fcVqs6VdramrBmukv2jUI3Ray/FWlcMYAT6kmASQkQRw4H1gnicBO4RATAlrK9q2Zb3a0DatPJe0&#10;Bls72qaiW3dst1e4AlEYhpH94cD7Dx/kWVVVHwG1hR99XEONUgV+IdfFOsc0iTu8UWCQnKbAiD1E&#10;T1MZ2rYmRcn7Vc7QVJZ5HCBl9rsD//5v/z1//vu/x2rDOI4F7hxJKXB9tcXqTOM0RisB/YZEDALw&#10;2Pc93//lL+z2PVcvXh73k7o8a7LWglYkNP/Fv/2fL0U5l3Zpl3Zpl3Zpl3Zpl3Zpl3Zpl/bPvl0E&#10;8Jd2aZd2aZd2aZd2aZd2aZd2af/ENk+PDmWfE/M+dTr/kpPZ6Wc+937gEzfscwWTwG/cys4Vi59+&#10;5+n/l3ZOCPzUBfu5zz1XzHoOGPCbQtAnn/FcYegnx3zGYfxzx/TZ689nHN0Uv3n/qdv1Urj99Die&#10;E+R/6dyevudzRc5Kne8/T4vez33+l4rCP+ds//R+nnMi+5ww+6mI/FQs/TkowOk4OC3+/xJI4PR4&#10;PgdpOH39S8fx3HVcXJmXa3bO7e5LbSk6/tyxnjvP55zVOPs+fXQDOXVV10ZcuMTlxGGNw5qquD0Z&#10;lnr4lEuV6VJs9Mx8BiK6/02Rc3EZyihMKXRCiTO6sRXGOVLKGGOPws8/f/89t3e3NE1D27Xc3z/w&#10;sHvgxYsXtG3LPI4oMlebzbGfGaUZenFwVUVkkDPs9jtCzlIoqLWImIqzldGGGBLBx1I056jr+lGQ&#10;UCYBraUYNyNu5Ee3wuK66mdP3x8+EQ8bY4gh0Pc9h4M4rz8FBoh7lCKRjs4tztXo4sQWYhR3iuI2&#10;7CdxIwWo6ro4XzSst2uapianyDRNRfRujn2zclLEHEPgsN8zTaMI3+qqFO8i7tVtCyhWbS1FrUYf&#10;r0ldHHCqqqHrVuLIMQ5s1iuc1dS14/UfvuLVq9e8fPUCYyyH/Z5uJY6xpEdRdy7C9hgjmYy1MqeE&#10;JO5hD7sdHz9+pG07Vm1LZS3TOFEVJ1wpNHNHwZsphWwxZWJxsBcxpuLq+prK1Uyz5/2HD/RDjzZa&#10;hHALvKAI4rXhKPKz1knhKkVYX66jFOcVQb6R+9m0bZmrxMHMT7MUqflIVdV0qzXWGNbrFW1dHV28&#10;9EnBrC19mCJWD4trbpZiUCneNriqPs6NCsgpHgs1V+sVm9WK+5sbjIJ110CM6FLclnI+OqIorY99&#10;u6oqrBOBdQoi8rTGoLThYd/z8y+/cnV9XZyNK4zRXF9f8/qrl1IEWYq2VFkPBaKgMaVYfXFtstai&#10;FdTW4rQRF5aYcMX1KZFJSDF7VUkxci5l1cGHUmAmkAgfgtzvFJjGgYf9nr4fAC2FctpgDIzTVArY&#10;S/GnMaVAU8bDw90t0Xsqa3CupmpbKY5UpVhtv5eC5OAJfub+9pYQPFaLMG2aZkJxL44xcnd3S+Wc&#10;FKRrjasqttstV9sN66bGaY0mYuXySyFqcUXMWeZXbTS/vnnH7d293JNyjVIMuFJY6GcPOZbiz3x0&#10;aPJ+Yh5GrDUMfS/Qi2Fgs16TgPu7u+M5+HmWuUKL65M1Gm3UscA3owgx8+7dR2KCZrXCGMcwTozj&#10;ROVq0IZD35c+qcXt0TmcrY//FjCFoW5qmroR97/ZF8GK9Lu+7zHF/W0aR6Zp4jD00k9JbK+2eB8Y&#10;hoG+H9GmiJVDoO8PaA1X2w2VERGMKwXYS5+ehhHvJ6qqpu06ATrYSmAZGEJWpKylAF6b4sgKVVXj&#10;fWC/32PLPV7cD7UScbA2Ut3uQyQrWRfIubgpprLeikjXOEfKMPtQgAfihrYULrfdRoqOy96ABcqi&#10;BYLQrdal4FbmQnGb8ox+JsTEMI5lnVX048A0ezabNUbbUqCtWba7yzqhtcFohzVWxDlJxO3iKClr&#10;WAhRBFPF8VDAFuLcnopD9VK0TRFxWlPmlkVsb60Uvs4TKkWc0eQcUUoTZs/3f/6eeR5ZdY2Yeed4&#10;dFtTCHymbmq6dUfXtlLAqhVdW7NZr1ivO/707Tf8zd/8S/7mu3/By+uXWKO5u/tImGdiiPRjTz/0&#10;8lmVo6lbIKONKtdFCmqXa2NKH/NeCpM1iEuTQsTg1sqYMZbKOdarFc6IW13dtqw3W9rVimEY+eWX&#10;N3y4uWe1ueb1V1+z2mz45a+/8u/+3d/y48+/8OOPP/PTjz/y4w/fc3d7w/V2TfSeaRQxutGaylYF&#10;WrI4rEmB8WmME0JgHEZxDI0C7ahLkX5b11RW3LZygRgIoETRrcSNEhTzNDP0A96H4rKa6YfhuKd7&#10;3OsINKOuKrbbDevNmtV6jTECQslJ4Ci1s3IsRdgec2L2kWGYOAzDEUqjjaFummVDiasKiGdRA5bi&#10;c2XFZTOmVNzlzDFWjEmcx2LK+JCIReSBEmdBrRRh9lQFVqG0xlrN7MXRTJEx2rBedUdwyuJsB5Dj&#10;4zW3zrLb7fh//8N/5MOHG3xMfLy54+37D/iYuHrxgn4cBFoQBeSQfOT+/l4E6tdXZBQ+JbSr+fMP&#10;P3G/H6QwOmX6fmC339F1Da9evhTHw5hp24YXL14chU/zPJGiiGamaWJ3OPDi5UtWXScudzExTRM/&#10;/fQTwzjy/t17hmESgVnZ4602G1xVobSmLgKfQy/whnEcmYYBBce9YPCe//Z/+7//UfmVsTjAPxdD&#10;nIt1TuOj05jrXJy0uKafOkA/FZ8/l7N5Goed5mLOxcTn4rWnseppLmXZk38p1lxi7Kex/el7HoUt&#10;/CYfcPodpzH9KVTuN8JveCJqfTyWfCKGVmfyOKef/dTR/Vyu4Klg+Nw9fypEPperOvfec7mCL+WM&#10;PpevOX19gQ6cAxYucejy52meY3HPhvxs3u3smFCqOPmqL+YWlv5wCgn4zbXjtzlEjpLlkzyZVs+O&#10;uXOggqeQwd8DbjwHWPw94IlljH8ul/YUJHE6Pp6Oy3MQhdPrc07c/tw8cC7/9KX3/N754PflEfMx&#10;DSRvK/1Lwsoz566Oe50lb7HML9aKE7zW6hj3GSt7IrXEkydwq0/H32NfosQ1uYAKF/f2ZSbRyqLQ&#10;VAV+pApgxzrJSyllGIeRjx9v+OGHn7m/31M3Ha9fv8a4AtSJIkhOKaKUrN+ihDIoZdkdet5/+MBm&#10;u6Z2jqaujnmMEEIZ3xrrDHVTYYoQPytd4kxxfFc5UxlDVbkifC9O3cV1PPMplMSUONE52V8vzrOf&#10;9AddxOUhoJUWl9iuRiuFK+JXcXX2kAXkFY7gOHMEEhADYRoJ84wqwKlF4G2MJcXMOAp4Z7td44M/&#10;9lVnHarsTzQiFFtgkNbao0h82ftMo8DKXFWVeENjtBznw/2Om5s7ASRqjTEFGHmEhSnGceJhdyAX&#10;ZfBms0EB9w8PhJTp2g6jrYCajBIRvFLYApU02hRQiMRAIYjDrKsqpklyZtLpUhHbCrgt56VvPEJH&#10;llxbSukIBDyCDLLMjQu8S+ChVhzGfSAjItW57JPf/PqW77//gXEYqeuGlAVGFgsErW479oeB27tb&#10;2nXH669e40OJoUqskbPMt0bLGNBaMfuJeZ4xxlA7J/m1cSQl6NpOIARFlBpCoKoqyUmUuVLOL7Pb&#10;77nf7RjGiZhi2RdrMom6kvhFAZV1NHVD1zXUtROQ3Ozx01TW+8TsAyHmEgeJE3NlrIh+0XgfuLt/&#10;YBxH/OzZbq9YrddM08wwDLR1LRAnBTH6AvMUAEU+irWtAD6vr8VF3Ria4jBeVRLDaSWuzYsjeAge&#10;a42IJm1F8IFh6BnHiXkcmfoB4yTOb+qWFy9fsTsc2B962aNLZhFnreT49CLwfIyZx3FidxhkfiFL&#10;f4OjS/Z2uy1Qqiw5dyXwkeAjMSS0cbx5845f//orGs133/2JeZr58P4d4ziWNGBCaYGUtm1DWzeS&#10;Q02ZeZ5p2k4gY8Ywz7P0syNotTjSV+4Iv6zrmr7fUzUN26srxmEkK+i6lpQkBsxR5rmcIkaBs4bg&#10;PYf9TnLoSjOMI7vdjsnPrNdrutVKXMPngco5iR/n+QiiTFnyU03b4aqaSGYYJ7SpxFmbBb4dj88o&#10;IBOC57DbS87MSa60a1tZsxRyr71nnib+89/9PXc3t7R1DUV4/ONffuaw29M0He1qjWsaMJZQnlX4&#10;ENkfeiJw/eoVbbvCzzPb7Zrrqy2rlQjlq7oBbYqoXBfohRZYrSm5G2uPIJnKGaqmQZmKkk4pvy/r&#10;rbUFAhUkdyn5BwNaC0xQa4GRLHu5GDFoycvkSI6RypnSPw0JJde2lhySD3K/gp+OovGUIkmV5yxa&#10;E3KSucHqBfFNTgJhTCnSto2MTStrtdIyHwoETuODZw4zSmu6rsMHmV/EJV1AHCJ+T2VMQH/o2e8O&#10;+DlQ2UrWV8AUd/S2qWibhrkIipcdwuzn4/MT2VsLiEbWFk1T4JfjNHNzd8c8ezIwTVMRu4vo+XA4&#10;cOhH3r7/wF/fvOX2fsfD/sC+H9BKsW5XktNc9jMFvjENA8M4kkvuSxWYgq07MPZ437SSXNSqazBa&#10;UVWOyllyTtgjnCfhKk23atisW+ra0q0attsVbdcKbDcnAQ45ARS23QpjK6q6oVutqZsW+/+z9yY/&#10;smRXnt53J5t8ingDk8kiq7ur0XtBQGshCZJWAgQ0oIUAaSO0NoL+XgnVVd3FLrCLxUwy8w0x+WRm&#10;d9LiXLPw9OcRL1nb8kME+N5LD3eza3c8fn6/r67RTsw0Y86MPmKs5c3tW6q2Qxkx43z37g1v39yg&#10;cib5gaZ2LLuG1WJBU+Zao8WMqKrFCEGVdnauwtUVVd1iqxpT1VR1w2K1YrXe0HYdxqiZTq+UGHc5&#10;J2PBWYtzVTEaSCICT0mMCU/PeSW3oss+bhgHtDE0Xcd6vWJ9cyPmE3VNt1jQtO1s3no89nRtK4bd&#10;KYrovbLFkNeSyjkgJOlPYoDsyz6gfI+jNZVzYmysEjkFmqZCK0UaAzF4mrqhclV51oHPn+9IMUru&#10;pKnoFg3L5WK+75vNiqYu+1lk7zIED0qx3R/5w3d/5GG7lxyXs7IHzVnaSxuZNxL8q//mf7oW5Vzj&#10;Gte4xjWucY1rXOMa17jGNf7Zx1UAf41rXOMa17jGNa5xjWtc4xr/xBgLoew1CtUlSvvXaD4/579f&#10;oia9REs6LR49FQm/RLS+SGR/RRT8Ellpeu2lzz59z4uFnBeKjF8rOJ5FqGf/fqntzj/74vvmF0T9&#10;ihfF1oovBeBTce1Evjz9zNeE75cE5Zfu61RUrX5S/Dx9zstt8XMNGL4uvP+yGPj8ei/R2S+Ryc8p&#10;6ufFyF+71kv3d/osXrq3L/rfCxS+S/T3S2YOp0XR071foty9RDw7b9ep710qan+JWHd+nT9pk+e3&#10;lH8rpJXTfiQFTXomIRstQnSh0epZWOGqQjhHisVyTEXkkF4VrMzXdSqEL9RPW8Q62ugiBJQiz7py&#10;QtgxFh8zwzjy4eMP/N1v/zNPuz2bmxs2mxuWyyXr1YacE+M4Yo2hclWhwYrgc7fdsd/vhEKaIjFB&#10;RISKIlaz5CSU4kmoNmmrtFKFWpJKoa4UM0rRjgj1nHUnNDwhzgzDwNgfStvoWUowel/6qZop7M45&#10;jDZ4H6EUkg9+JMRA03ZSNJuYC6VjjKic8MOA916oIKWgNYQoxDZj0IjQU4TXnuOhR+lJBF/aXGv2&#10;+z3DIBT4tm1FnKw1dVOJgJGEsxry8z0rXYg2KdMuFnz7q1+Rcubjhx949/YGZ0Q8a+fCYYuzFu+F&#10;FLZaLBkOR8Z+gJmQVgodc6KpRXCoi3hUKUXfH3n/9i23tzdoBXefPtPV9dx/bDEySHlaV6RA0efM&#10;6D3H48Buf0CMG/RM71Fas1gsqKwjRRG85ZTZbbf88Y/fEWLg9vbtifhjwinK9bZVRW21VCcVQ4hu&#10;sRQCj1L0w0B/OAIUinAjRVlWqO3WSPF2jGku9MopkWLAahFmK7JQqWJAaVkPhnHAVTVdJyJkofkl&#10;np7uqWsRR1fWsl4teLNZ8fZ2g0ppJtQZo0URkcUUgzJPTeRDpoIwpU8EFIZhjHz33R85DiMoxWa9&#10;oaoqnLNQCt6sluJMJY4ZIrI3IoCfitCmQkxjdKFMKcI4zoVoIjJIco1K4VyN0pb9fs/j0xMphCJe&#10;NzPZKITAOPQiCEgRHyLeRxGHliI870cpnJ5ECNYW8rXc83a7K+YgUsg6mwsoCqlJyGJGgdWa/fYJ&#10;UsYiFGW0JsRUCvFl3eiPhSTsLK6upECzqVk0IgauLVijCk0wkAClhM5njCah+PHHD3z48SP9OOCM&#10;I4ZI01Q0ha6TSUUIVMQJWShvQz/w9LTFWPOTtbCqhNS83+3o9wesMbPxhFLSL/REfzcyloYx8PS0&#10;Y/CRrAyhCNmHYSRnMezox4H9ocfVNW3TzfSaSRielZiipJxAK6q6wVjLbr/neDyKeHgwFXIAACAA&#10;SURBVLau8WGk7Tq0NhyOIlYRivKaZSs0pe12S9ctOfRDMTOpRZBjYLNZsehqmqrCKEUMY+lnsRAw&#10;pRC3blsp4nUOXdVEFD4LV89VYvQhphwijnVO+rothZ773RatEGFAaVOUmD4orSk4r7LQT0K+0sbF&#10;UCAlWZvGEIkZlC30rrqhXS4x1uFTKHRvPc+XSmts5egWC25ub1itl1hnUUbz8eNHPnz4wH6/Z71a&#10;UVU1MUb6vifFxO3NLdGHImCuZgLWJIBXWhxjtFbUReyktMwBi8WSbrGkquoi5JN1LwYhe02Fp0qV&#10;dSukIqqx1FVFKoKO3W7Pbivtp1ISkpnSIpA4CtUyeTGTGYcjtZOi8FMjlq5raZoKa00haGa6qqap&#10;HFplDIq2qXBasV61LNqK9aLlzWYj83fX4seB3faJ2jp837Pf79jvt/THo5A9y/yQcmIYPf3xKAXd&#10;wRcqo6y/OYnYbJqH9vstiok8KuYJ1hrquma5WjEMgR8+fORPHz8TUma32/H09Mhf/PrXbG5v2axX&#10;/Mu//A2//vZb3m5WfPP+LU3TkjOsVyvqqiYnEf0kxFjEF+FUjCLIVkb2QqrsK3OMGK3FMMAYUjEc&#10;0EbWc6EgKnzw2Kpis7lls9lQu6qIe8Tco25KXy+COQ0Yo0hEYhFSTYK6jAiqRIjQc9jtpAA7Jo7H&#10;geOxpx89KWWscfO6M5nHmEKyU8oUkpystZPhjLIW6yqqqioCn9M5W/pkLHhQpY2c4ooQOnlPDIXA&#10;R/F5UqCtJpFnAZEUsFtC8PT9kZxEoKSASCKMYdr8su97/sPf/Cc+3z3y5v03JG3Y7nvuHp9ou0Ux&#10;NZH9uEHWvfv7e96/f8/m9oYYI65pOI6ev/vPv0ObivXNDWjN/f09wXsWbcPt7Q2Vs3SLjsVSxqMy&#10;YnAlFMs4s3dzzmLyoTXDsWe/2/L09IgPgbvPdxx2B/zo+fVv/oKbmw11XZFi5PHpUYRIVYUPkX4Y&#10;5iJ2GR9Ckq9dxXF/4L/7d//bn5VfORfAX8pnvEbYviSavXRmmgTnr51xT4Xm5///Uj7ltXzFS3me&#10;01zJuQD+/HXTZ58K98/Nzqb3n0wYLuUVTs9ik9DgNYO+n0qgmc9uk+nZ/PozM4DXzt+nuZLT3MD5&#10;2XV6zemz/9r5+Tx/kYvI65LZwc95j9fO6dP1TGKeS33zNcH/eZ7p/P3PTRu+yM3xdfH7JSr6lyaX&#10;5d3KXmQ6CyjOclPkL/rS6TM9zzu8NJ4vifvP7+PULOBr+cOv5bou5ZhODRUumQie5txOx8gswHrN&#10;nPNC+7+WN35J6P/aHDUZtHChLc+fzbQGqmJ4dtngkxOKPLPpjPzI+dsU4aeQ2WWtNc5SVbIHc9aV&#10;fBIzfVwESGnOQn1xryX/pE7yU1obULKPd0XUK6J3Ef465+YLVsaSlaUfA9//6Qd+//vvSGhubja0&#10;dU1TWVKOonnXSqimWTN6WcPGOOILnXPRtnR1TdtWGDSH7Vbom0Xw6bSMiclsJ+ZIKmaEisRqsSiC&#10;XznDTXOPUsUEDPW8J9FqzmlQyMqTWcg0T6SSXyJn2qbGWS3nTWNwVowUo/fy+iwi9L7v+fTps6zz&#10;jZDbVYolXyDrQu1EoK+K6DEFEc7mJMaDoeyTJsGzlouhspaqmZ6JmXPx0xjxPjL2AynnYsTkcFVN&#10;Qto9psThcGQcvYjgjZhvuaqa738Mnv2hJ6REP444W9E2neQFUVjjSEmIuEZrmrpCqWKsV3JNkxDz&#10;cDiSVcZWklvbHw6FVO9pu7YYiOnZ1CuXnJ7kdiQHMgngT41lUkpiAKANVhvIsg+tnaVyFQrwXoT3&#10;qezL//CH7wlezkMpJdq2FeO+nDDWUTctdduy3e5oFi1v3r6ZDRtjDIQYyEnO8tbIdcdyvopeyMsZ&#10;VcwA5dkbJ3toER//dG415Rw70XeHUdorBBGFf/j4qawwmdVywXq1wPcjTV3TtS2Vs1DE+SpTjCZE&#10;bHjoj6ScadqGylmsFhOwyaQSNFVdczgc6IeRumloWjFkGoeBzXrNarlAK4hBcnFWK9DPxgSTEUdT&#10;y/kjlRx0U0n715UT049CxI7ek1OirioWi45FtwTgeDxCMYpIMWKrGusqMorj8cjTdsfd/SMfPn4k&#10;xCQmq7oQtst8kFIo9GvN49OOx8et5Pv2R+7vH/j06TOHY08uZ7+hmAVM55LgA34YZX+elJj+lbnX&#10;WcfjwyP7vRiUxnSy/ijFYrGkqWp0hqauyaEYR5YzTkypmAqaeW+YswjgXeVw1vHtt9+w2WxYTvlK&#10;rebznylnK1IijiM5BlSWM3qMkaE/4KyhbRu2ux1393cE7+kWSzabG4wV8apWmuiDGAQXwnfdtixW&#10;G5S1ZG2lv2nD6COuCKqfjVuSCPa9mBaqnMSQxLnZDCFnacvRj/jR8/D5nr/+//6asR/41bffkmPg&#10;/u6B3/3973h63LJcrcUYValZdB9yFmPNBK7puH3zbjavqyr5LDEmiQyjJ0ZKvjeTUcScJWdSBP6h&#10;7OFknRSxsHY1SjvQZiadayNnXbLknU35DsKUc9z03Oqmmfcv4zBilGKxEHNOyR1GslZo7aiaRsT9&#10;iIFjXde4ykoeMgRCLO1sy/cdxtAtl+wOhzk/NXovc2aKkqverDFWnst09p7M1jLSJ3yhvnfdghTl&#10;foIPZT/7/G1UKqYtwzCQQiKGwDD0hCBGJap876Ch5AiOZYuST0xqAxRTl8kMpmtqMfarqmKCkzDG&#10;Utdicvn27Vt+8Ytf8P79N7x//wuMsbTdAoqx6/d/+pEPnz7x6fMdd3cP2KqhqpsiQE7EKILtYRzo&#10;R09WGqxDGSfP1okJ70Q81zpjtJgymmKoUzuHLvnIMA7EKMZ7Rj+bPMzi8CjfPfkQ8MVwUmsjuY66&#10;le9zMiSUGHVWNVXTMgZZW5QyOFfRtAu0tSitaJoKZzQqS87DWVP+zQitvq4xxs1ryGR0IPOuw9aN&#10;mNJmVT6bYlat5u8QjIYcA8EPJTf/nKuZzLdlQZDvoibjmQyzyYst5sbee7TRZd6qyveVZW9s5Ppc&#10;JXlFbcTsb3/YMfTHsj/J+BCp6wZrHT5ExtFLjj7F2aTIVRVWixHylKfTClmD/Sj9MiVUnsxVFG3T&#10;yl7AalbrFXVVsVqvWa1WdIuOt+/eslqv5Lsf5yTPamX+zYgRLEoTUua7P/7I0/7AMMo83y0Wc7tr&#10;bTBKDJz+5b/9H65FOde4xjWucY1rXOMa17jGNa5xjX/2cRXAX+Ma17jGNa5xjWtc4xrXuMY/McYL&#10;Bdrn5LBz8vrPKd68RB4/f+1rdLDzouxLYtvzAtDzIuOvCYQviZIvEZBOi0svCeBfLOjMX7bHS0W9&#10;8/W+IgC+1E6vFTTrCyL/XOgwl6jgz4LzLwudT8WDl4wKvkYuu/S6L4tn9cX//ufSyy+/95fX8JIQ&#10;+5Ipw3lh/Wnxfs55bptzCte50cPXxsslIwdj7YtCgp/TLufF0Zf679fG7/TniZr10u++9m9TYenP&#10;aYdLApAvxtlJUQr5ebzpk7GqC5V4EoMa7SCrWag+ieKMlR/nRLhtVCEuxVSoxepZaH8ytOdrOSk8&#10;t8bM5BEmKqyVYsnKWukrxqAKPcjHiHOWfhj4w3ff8ac//QmlDd988w2rxZKqroRmftjjXMViscBZ&#10;xzh4Rj/Mhf4hJXxMZCW0l5QVj0/bIpCtaOpmLqpMUYobvffTnRRRo0Fry3a7Z/QjTV3Nd3s8DqW4&#10;sydHIWc/i7F0KQYq1JDTcVQKgkSkHxj8SEqJpukAw9AL8WQWIqSIRopqtHNScK6UFMp6X6i6IoAi&#10;iwhx8F5Er6VIKMVIVTkpXPO+iN8qmeMKgUaE0gqd0/w7KSeyEhpRCEEKq4pQ1mhoa4fRCq1h6Ef6&#10;vmex6LDOkXOi7484VzEcjvjRFypIMREoZOCmiK9knVM469hs1lTOSaFThuPhIPTUFKWwqHKFAC3E&#10;I12oNsPoGX3g8WnLhx8/cDweeHp6Qhsjwr6mkT5tDDlFxqFHKcX9/R3bp0cpKm6lGElPBY9ZSoQr&#10;q+maGqfVLAxKZNq2E5FxXZNiJBZ6e0yZvh+IQegsdeVwhZRltGX042wykWPED2LqMBHdXC3jtO97&#10;Qky03YLKNSKszVIMXzcVKktRYX/cY5WisqYIlYSsYq3Qh1ISglHOz6S607ndOVfIPCIiiCnj6oZx&#10;CPzxTz9wPBypqrpQgBQxCmHYiIvHPOcUNj3KUApy1UwMViBiyBCL4FZL0V/0UiiZpNB+GEYenh4Z&#10;BhFM+nFgtVrRNEL/WhQSzMPdHX4cQWmMsYwhoLQRgXShFZpilCH3mrFG7nkc/QkZUdrIOvu8vmpN&#10;5UyhzoHOGZUSFjULRjBC8J6o3T6EeW3SVlE3NbdvbvnNX/wKomc47qgrgysEp9EHMbwImWEcMM6y&#10;PxzZbXeFetPy5s0b1osFbVPz9s0tSsv8NAmnmrZFoclJClkfHh7mdelUCJhSonKWZdsKtbHMUzFI&#10;sadSFNGLCFy2uwMPj1tubt5w8+aW7XbHMAwzzXEcPcdhkELJUhRpy3xujEWVIsvJ3CBEeTb9IP3+&#10;6fFRTDa0EAczGcr4X62WLFZLbGXZP97z9PTEzeaGX/7ylxjn2B2OrFcrnLMsuoZfvH9L4xxD3xPH&#10;Ee+PUgyf41xY7SqHsVKMGHJmsVkLwf444CeRrTWknMVUpKzrphhTjGNP8iNNU+Pqau43aTKaKaRM&#10;pbUQFEsx+iTC9TEWs4ZESDKHy3qX5kLrfhxFqOAHfAzEEMkpCV3MaJTRQkzSUqi9WC7ZrFe8ffee&#10;X/ziHbebDW3b0HWtjJGqJsb0LOYophRaFaF0IcLHHAGhtq8WhbCUgxjU1DVtoc3FJOuAopjKTHuf&#10;QhsNwTMMnuOx53A4oo1QMJVSjMPA9vGJ4XCga+pZfJWjUDXbphEKldVoEiF4IY9qMW9JKTEOA/3Q&#10;o4tAmRAYhyM5RhmnZPrdjv3uEa0itTPk4Hl3e8tvfvNr3r97w2azEgJ6DITR46zB+4Hgw0yBF/pj&#10;ph9kTdOq8MqKY04GGetZimR1zuTg8d5jjSviLlVMa4QmuFxvcHXD/dOOv/nb/8g//uM/cH93x1/9&#10;67/il9/8gnfv3vDmZs26a1k2Fctlx3K5nAUdbdvStm3psyJiiUlMckIIjOMo+52yGUsFPzcxfqfC&#10;fqUyMScxKKiF8GiMUDD7oWccRpxx3NzecntzW9bZMIv9nTWQIzEFQhhlj5DyTB2MIeLHgbEfOOx2&#10;PD48cDwcRLA0ekYv5j22qqibjqZp0Epx2B84HA7kFHlz+0YMgSoRukvhv8VYRyxz9s3NjazBSeiP&#10;OWeCH2WOKnR7UGhjGco+KYZJxIKMq8mIZ94jK4Z+4E9//BP73Zbddss4DBhjeHN7w2q1EDH4JAy3&#10;ljFE/vY//paq6di8ecv+OOCalg+fPrHZ3JRiaE0aPSqDSkK3XCyXrNZrYk6gNP/vX/8Nf/rhI4/b&#10;PT4mVuslNzc3DEOPJnF7s2HRtTRdW9azsg6Q2R8O9Mee/nBkGEbQms3NDSEEfvzhB7a7J0KMNE2D&#10;NRbnav7i13/B+/dvaBoR6/z2P/+W/W7Hmze31FUlbRYiWotJz/F4YLfbMQ4Db25u+fDjD/zP//u/&#10;/7PyK5MA/tKZ9yXjtPM8yGle42tU5tPPOCe6v2TANq2rp7ma0/Pta2fjS/mI8/t7SRg8rdGnQtxz&#10;0fVL+Y7ze5/M+U7F9+d5jJ/ewzMi+guTgXId0tueD3uvCupPBNCXDOJeyzudis3Pn9n5c750Nv5q&#10;HupC//qaEPu1Z3d6fy+K3zkVH3+ZX7PWvpAH+jL/9lIbvpbveC3v9kWORatXx+Fp3uQ1ev15v33p&#10;Wi/lNV96Xl8zGcyZcm7N8xn8dFxfGpvn93EpR/eSoejPyWOd95/z33/NKEByOfni2LnUH85zl1Mf&#10;Oh9fz+2n5v9NBg1zPq/kg7TRc24IrbCFSm6KyEoVIXiIodCy9U8MPEH2ulOiSJ3cty7mTnVVF9I4&#10;RYRvyhm1CLGcA61KziTxtN3zD7//PX/4/nus0Sy7tuwj9Ey/dtax3x3Y7XcEAlorFl3DerlkWVfU&#10;laZSmnA8koLHoDCAQcTnWYsAPiUxQhzHnpwSi66RHMYkCo+SqRE6bMmLlrlAK01WxRwtnYjec4SU&#10;ZnOoFCOmiKs1RYjvjIgKy54l51zMjRTDOHA8HjgeD3Rti7OWFIUeHkOiqmrapqEp+2zFJByMGGPw&#10;41iMnQKVczRO2sxoJb9jbBHmSU5sGAfGcRBaecnDQBZaN5m262TdKRR1Sr5qokanYnZV1fVsMHE4&#10;DPiUORyPfP/9HxnHwLEfOA4jlatnMyVZA0Q454wIy4wVg4Z+kGtSWvIvMeUivh8Z/UjXdThn53V1&#10;MknhZGxM/Xieh6b0qSR45ExgFKEIMa21c5v3w1Bo6J67+wf2u72Y6TnJTxln5nZp20ba3nt2+z1K&#10;w7v373DOMY4jQz8U071ifFnm/mEcyBSDmFQMBMbJBK4qBguapmmK8VWa9zBGazlz+kiMCRLsD3uC&#10;l7PDbncoJoAa5wzLZYfKhQQehVDtxwGrtJyZ8vP+BG3KGd+dpJ+nfKcmZZkb6rphHCUf6aqalBJd&#10;13Jzs2a9XqLJxOhxxmCszBETub5uKqwxtLWY0+liMKq1UMarKZdIFrFizhgrosq261gu1+XcMc7E&#10;6MmQrC4GWg/bLcfjQN21LJdr2rah7wcO+70YQxpX2l7M3cZRjMdWqw27py37w57j8YDSmrbr6LpF&#10;mW8ns+JMTnJGyykTQyoGnTuMMSKUz2KINvRHwmRmpmS+S0nG13q9Zr1YUFuHNjLPeu/x0Zf8wVhE&#10;59N4U6xWy5Jj87RNy7t372jbtpypiwDeGFKMQpfPIv4fhl5EoOXMm2KQ8dx2DMPA/cODnHWtY31z&#10;gzO6mFtCLPmMhJK+YTSmqsBYfIizWUhWIqi1RYwvBOmM94EQmXNG+8OOEDN1IwaofhzJKcmqpTQx&#10;Ju4+32ON5dtf/pI4jtzf3TP2QlyOZI5DL4aDMWOqWgTmxqKsZRy9GOJai3NWzq5jz2G/5/7ujseH&#10;B3ZPWzHbjCLkPhwOHPuRGD1jMaLLStMtl7TdgnqxJGtHRqOtzK2Jk+8a07NBsDoxnpyMDkU4LP8+&#10;5b5FUKslf5USGU1VN1RNQy45SKX1TNzWWs7LTdvhmoaMYrle0y6X8r2GcRz6nu12N5uDGy3ziDGG&#10;GD0xBsw8XWZGPxQDXenTOQVZb0se21VifjvlArQyYvgYPEZrVsuW1XpB21SgEiDvEfxI3x8ZhqMY&#10;DZbzuSqmNNaYsraJ4aIqa6TRisrJd1ZVXRejT2m7pq4LWb6hLkaW7ULGp3UVddvR970Y5g4jd49P&#10;Ypgc4dgPhBBlfRo8D9sD9097jqPHZyXGmcW4xjoRtDtniTEUkw4xhK3K5ze1GHMej0eG0eN9oO9H&#10;drsD+/2R3fYg3zGNnhgzh36UfODgOfQ9+2PPsR859APb/ZFjP5ApxrFZjAptVYlBsin7JZVpKovO&#10;YmqTk+R8SEm+S8kQQpYcZAjEYpyjS/+TNtdlbzOZz2p5pmUdyDnNefycxPijKmMrI7k/o62YSQZf&#10;TKlFpA66fBcnZkcTnb2qHFVTYd109ptMx8t374jBU1NXeO95enpifziwe9rytN3Kd2MZ2TOlRCym&#10;3da5YhohHfpwODD6QAhR5vvDgX7sxdTGy1xNlvl+GMbZKJsoOWVjNMvVkrZty3eYGh8C2+2WmBKr&#10;zZqqEQMBlCIVIyhb1fSjZ73ZsN3viDGxaFsxWrUWazVNU2Ot49f/1X97Lcq5xjWucY1rXOMa17jG&#10;Na5xjWv8s4+rAP4a17jGNa5xjWtc4xrXuMY1/okRxv4L0S68XLB9Wig9FdCei1RfLTb9GYWUP0es&#10;nM+Kl197z/xCQeUlQfD5718q5HyN1nX670WXOsGn5r+rF1+ffyKs/Ukh/EnhpkKhlSpCX14uwC3X&#10;MBUrljt4LurO07VMgr6Xi3svPcuXCE2nr33JBOG8H0w0xVMl81zo9RXq/KU+clrQftpvv2jzF4wS&#10;QiFNXnr/8yLe84L3837+kvDgNaLX6bVMYqjXCPCXCrMvPadLbfLaa09Jdee/f37d52S3i4IB/Tp9&#10;7msEsp+8X1YisOGZNvXc96dxl4UQpUpRSyncyGSUEUK8sxMVRoqPnatQxoEWOnGiFO7mItLOilRE&#10;u18UsE80IK0KrduUYiEnhVPOzuQxq1UhEzsSGusaYhLK0nfffc+Hj59YrjpuN2u6tgWt2B+PaGC7&#10;fSLEIFTMUpiZNPgYyDEJHb0UMO4PB5arFctlBzGAH4nDUIST40wFjcFz3B/Y7p44lkJQU4qrMtD3&#10;R8JYyB5hAITKM1fPxlQ+U0SxYwj4EKR/qIz3A34Q4brRQo5JORYBZiFzk6UgTFOExxa0EWKHsyLM&#10;yxkp21YkIClwdSOFRZUjJym21oWsNYyBmArBRhlSAgpNymozi7iVMoioMSF1Tpm6qrBaoUlSLFvm&#10;qRSDCAW14ub2RgRrzklxrlb0Q8/d/QMAVV1LYWKERdsJ1cWP8zwuRZepFGXKfDIMPdune1IMLJYr&#10;rKtJSRGT9CvrKmKG3W6Hc47tYcf+sKM/HHl6euLHHz7Q9z0qyT0YlTFFQDZ6z6dPn+j7oYgmfmrm&#10;MRUdO6NZr1dFjCrFo5CprIik66rG+1AKteC437HdbgGNcY6ubXA6Y40Q4XUh9lmlSDHy9PQkhY1K&#10;lXEhtCTpb7mIDTQpCZEuhUCKgWEc2d4/snt8pKnleUeKiLeInIMX8a0+mYNNWTN1KSzTWmOLyCGm&#10;TMiK1XrN5s0tWcNuv2fRttTO0S0adE7EfiD6kcpWQljJiawVGDUba2hlypwk1YViKKBnwXsIQQjE&#10;1tIPnu12x3Ec2R+OHA8DcfQYrYS60jbsDwcSsOwWHA89d3cPuKqm7Vr6ccA4KfAnp2LgYVBGRAlC&#10;FSxmALpQ/GJCuDpZinDLpKWU9CtbVSgy1jq0Emoh2mKqGte1UnRYaIlaq1LoX+FcRWUruqbh7WZD&#10;bTXDUcjn3keaphXhVc4M4ygkOxSH4wGfAtY5FJqbzZrlaiGUNWtAJUIYQYE1Qn5LOXE49lhr2e2l&#10;eNc5i61sMTORPiZbijwbIGhthDqXIxTRiTUOjebz53tihm65oKocwQf2h+NMNBv9KIXDTkwwdvu9&#10;mBMsl9LOCCnOj2KmMY6R3XbPfr+jrms2mw0ZIUw3TU0shDRrbTGekCLaw3ZHCpFf/vKXtIsOnxL7&#10;ceDmdsOqa0QsYg06QwoelQJETwojwY9YLQIb40QkEnMCrVms1oSQ+PGHH0k+Pq9fRWhuXY0qAm+Z&#10;BxCSpbEULQEZXfaSQuaTomwhupuqmqnwKSt8TESjyJPRQCFVpiSEut1uPxPgxiFw3A8cD0eGsSeE&#10;ImAvCoGcAs4YrLNUdc1mteL2dsNmvcDoqWhYioNT9Iz9kZh8Wff1895bS4FyLNSp+4dHgvc4DcP2&#10;gewDKiXQIpo+9j3MpjZaipDLn40CTUbHOJO+xAhD03TLYnxjpCBUa+q2xTgROzVNLeL3psZVjmbR&#10;0S0WKG2lyNcHjvsDfT8QgocYZYo5oQeTM3Ec6YeDGGasN7x5c8uiiC3evN2wWDS0bcXtzZr1ssPq&#10;TFdXdG1D29TzOK6sK/u2IryppIBdWUO9aEXglGWuVkqELkpP5z6DcUJLSymidaYfDsScaLuO99+8&#10;n8mMy/WKh7t7Qgqsli2kkaYyLOuazXJdRAVigGCcYXWz4dd/+Rs2b26pmoqbN7dsljcY7Tjsjxz7&#10;nlzmVtmXRXKMDMMRU1Ws1xshXhkptiUnVHgWLfkg67iIDzxKS6GvMUYKwn2grmohA4aIQstcXvZp&#10;/WHPcX/Aj5Gnpy3/6bd/z/3DI5UTQZomF6EWmLKvjDkJYSwpjJZCbXIil3aMGbLSVHWLdQ0pgzKa&#10;xXItZhKFnpqCJwchf6YYhHoZIzmLMYfShqS0HOuKyikpMcNo2wUaQ3/oub+75+OHj/S7YxGUDzw8&#10;3PPp8yd2+x39cc9u+8RyuSSmREbxj999j1WwXi6oOqF8hhj4y7/8C+pKxm0IAZ3FDME4x3q9wdY1&#10;Y8r88cdP/O1v/5715i2g2PdH6raha1v8OHDY78TkoxbDmxQ8Rsmaunt64vOHD+QM/eDZHw4sFgtu&#10;Nxt2ux1Pj4/4MdC1HV3Xsd6suH13y3KzxFWN7Ju2O46HA+/fvWezWgN6fg5GMQvm+l4MOozWPD09&#10;8O/+z//7z8qvjGM/nxFfOjef5y1OX/uaGP61s96U0/GFpHt+hr2U+7h0Fn7JsO+lz/8a0fpcgP3F&#10;me6FM+2lXMIlYvf5a84N++bzOqdk5p8admV1YgpwImA9P/9OYvUpLrXzeX7gPF92fn+v5Vem5/9S&#10;H3iJqH16lj9tt5+b9zu9p8kAJhaC8EtC5bltFBdNHS7lk+bG/0ou7jVB/KX7uNRvfvpavri2L2ny&#10;+cV85ql5w6VczqXn+9Ic8FKe86UcyXReO89Ripg0/WQMnL/v6TWe9+VLIvhL73Pej1/KY2ldhKK8&#10;TJN/bX556Qd06TOqiM9LpvRFQ05mMR6zVU4xLSr0cvkz5az/bOw3kbitM+XMK2uqVs9z2TQ+Yxkb&#10;05l3asuECLBQlPedPqsYjBYjRrRCWXC1CLGyEjrv5/s7fv/7f+TzpzuaRoyfzPQMlGJ/2KE0vHl3&#10;Q4gjtbMs65bGaaoKXMl3BO+FCKqFZI1SIjbb7QghCKk3R5QWUrbsnbKQc0MxGynn3CmnNxvElvvV&#10;E82+mEfqcu6fzHpUyW0aY6grVwRoZV6a+nOe0tO55INEBF1VTojkIaKMoenknO6M0GzHMYjQM0uO&#10;PHgv+dyU6bqWpm2pasnHGWuEdlvu4Xg80g+90FFPBIjW6rLfzKw360K2T5L73sAZRAAAIABJREFU&#10;sZb9fsd+f2DoxZRwDJ66FqODYRg4HnraxZJm0XE8DNzfP7Ld78lZTBGN0SIGzuCD0OSN0UUo5kpe&#10;aEBbEZHWlRC994e9vFZrmrYWEXjZB6uT7x20ss/f3ZysQ5LfzChELC1nOM04ilDZGUtVKLQxymtz&#10;zjw+PuK9p+laMZNTSnI1OeKcmSm3wXu8H1kul7x58wbr3Exkf3p4mPvk3f0DHz99EsMJ90ym9+X3&#10;U0xY6zBG7kMVWnxMcZ6/whgYBzHYtNZRVw2Vq8rZPM1GXSEEtBIjlnW34njYMxwP+KEvRpuSR9XT&#10;+lVo103XyXjMcl7POc+i7ZiRc7CxHPoebcT8sh9HFJn1eiU0ZKupnJ3nEDFXUMWk1dFUFc4KoXha&#10;c3NK9IcjVW1lP6/0POdliomGsVRNO4/VGCMoWCwXNLWIfCeTB7L8jqskN+lchTGGYz+U/ImlZCaJ&#10;MZFj4pfffMP7d++wrmL0gfX6ht/85jdiyFrVhY6sseW+YohURvLD291eTBqCR2tF24oxZ1U5IYSX&#10;++n7Ea003/zyW9brNW1To0k4o4poHIZhELPNYWC7389tN5kfTnT3rusw2oiRX4o456jrqhibeUgZ&#10;U94zRckZ55ww2tDUlYiIq1rWGKVFFIpi2S2lb5ekmS4mCClFEpGYczE6W9D3Yk6RUkJpXYS3UUTW&#10;ZLRxKO2KKFeMHsZxZLvfixmXkvVIjN3EpNaHyGZzw/t372iahrHvOR6PZKXR1sxGj/0wcH//wO5w&#10;oKprmq6VzyhzYb/f8/Bwx8P9PX4YSMGzfXjADyOqjHE/jvSHI/v9nuBlLhTKemb0iTFAwGCbDld3&#10;uKYjpEw/DoQknxVjns/SGSRv6GScODeN5+fvAYP35CyvHX1kGAM+ZoqHaPHkU6QkppQpJaFgNy11&#10;3YgBo9I87fYc+gFlHQnFbrfncOj5+OMHxnHEmPJ9wmSKGCYx93PeMHihrz/vLNJ8reRI7Sw5TwYp&#10;PM9POeOsoapFmA0JY3XJgcUibH/eu5EplHRpg6ZpWC4WdG1HVVW0TYPRQE70x6Osh3VNXcmPLmfW&#10;4+FAGD2q5B1CCGg0zjW0bcd+d2C/3zH6kd2h57vv/ji30912y6fHB/7xTz/wp4+f6cdIzJq66cgo&#10;YpKc/cP9I0/FHLSq63nLrrTkGmIMxahEl7U3MHoRVY+Dx49ezOZSZEpNTOtdyplQNkj7/YHPn+94&#10;eHzi8WnL5/sHEc8fjkVYXZG1LobPstcxCkgJZyp0yUE8bbfs9geednuenvbsDkeOhz1+9LOJDin9&#10;5DvxVPL00xp5OBz5/rvv+fjhA9unJ4ZhYBhGtHU07QJrK8mVao2rK5quLST2ADnjx8koVs5EMYnZ&#10;p5gtybo7i+snQ6ayhw1BnqexhrZtWK1WLJdL6e9NjXPP62wqRnCucrTtQqjyzmGsZbffl/ECIWYi&#10;oIzkZso2qxgsJkJIHPsj/WEveaYUSSnPxt7DOHJ/f08KUUwzx5F2scA1Na6p5TsRpQvt3tItF7x9&#10;/443b2/5/OOnOV+vkHu2zpJS5l/81//9tSjnGte4xjWucY1rXOMa17jGNa7xzz6uAvhrXOMa17jG&#10;Na5xjWtc4xrX+CfG2B9epFW9ROtOKc20Tfgp6doWocNpMfBPKDsXyDzTn0+Llb9GF5qKb08Ft5cK&#10;oS/9/qXPv/Ta8wLWqSDr/HVfI2+df+YsQj+/julbaL4sCj39jVPRuNKqFB78vOL1+Zmlk3vjuRD8&#10;vMj2vBj/UkHu+bO51NZ/Thudv+fP/f98gej2tc8773+nffD03y69/lLx83mx+2v97DUq+2v9/dJz&#10;vnRdl0h6XwgBXugrP2dcXBJuXCKn/ZSu90+fq768X3VZfKFPX/dlvxAhm50FsNo8FzQbI2I+Xcgi&#10;U0EdkzlFVkLhLmP1IpFRzaNqNnaYCjSVEtG7M0L4dNaKAK2pZ7G5ELYy9/f3/Pbv/o7Hxy2r1Yp3&#10;70QQlENgt9sVsZaIXQG0lXsZQ6QfBlLKUihTqNrfvHtLHAfG44E49oxjj1ZQuYqqFKE93D3y8cNH&#10;Drsd3o846+i6thTkaKwCP3pyTiKEK0WVMUYpYpqogqqI03OaCYrDMDxTnJum0G6lYK9pGimaIuPH&#10;o5C9C7VcqYw5KUZPKRVxpryvrRyL5QJrXSFbpSJaFFF6DEJRQ4loTQqwI13XlD4ghAytp3tJQhgx&#10;phDKspgVFNL4LJgvfaRtO3kfZ3FVRV3VHA8HPn38SE6ZxWIxj8X3795Aiuy225mEOM8V87opBfV3&#10;d/dUVc2vfv1rEoqYEoeDEFRQYt4wjp4MHA9H/DgyDgPr9Zq6cnz8+AFjLOvNGq1yoQhXUpRY5qsQ&#10;IsdjP4+PUxGH0JE7IOO9xxhTaPZJCuDGsZBfpGgrxiBUlxixzrHsFlLMXMjJrlAftX4WeR2Px+e9&#10;gdJzn6YQ3GIh0sUYSlFfZL/dMRyPWC1i6NGPWG2KWFbEOTGJGUPOWZ7TJCxTiNCgCLCE/q5RWorg&#10;MyKAvn1zw2q55Ha94ubmhq5rCIMYQByPR+qmKZOowbjyuSEyFyVnuWatKEW4w1wIOI4jPgSsdWy3&#10;B4ZxJKQkhd6DJxbKzuZmgynEJu9H2ralrmoeHh7puo6mWzB6ETwOfY/vj7OI2mhdzEHkfitraWop&#10;js8pYUvhp+wFmNvJVRXWOhbdEucquR8ttKG6bWiK0HGi0jvrWK/XdIuOVEjty+USSFS1o20q9ts9&#10;+92ORddhjZXnEyMow+PjjvvHJ8JEclZQ1Y71ZgNFoJ9SxHsh0syGHBPdThnabkHTVFK0Ogl0lZDg&#10;YvCkYmTjXDWLKKb50pU5WGvN49OTtGvTiAFIiIzDKGKvWKiFxmKNoaqExgNSaG1dNROZJwFMP/RC&#10;QStFqylKkWzbtjjrsNaU4n4hannv2e92+H5guVrStB2DD6w2G27evsUYI6Tz5YKmcqToydGjSJgc&#10;UbOBhprNXoIPaGNp2gWmqhkGz4cPn4S2Vop21STssVYKcmfTm2mfIEYBMaVCqpO/hxCEvqyEnqmM&#10;RrtnYlfKs3pFxoG1oIp4XimhuhlNykLIFpqTiC9CTBwOPYfDgcN+z34vBfRNU8jsUUhaY9+TU5T1&#10;uxS/HvZ7drutFCUrESgJkFEMEJTSJDSPTzv+w3/4W777wx/QGfrdAT/2M6Erek+KHqUyzuoitLdC&#10;6yJhNbOhhDaWtu1o2gZtNcZWZAVVoQWCKkXKnv1uz77vSxsIcdQUUYUv84Aq66WPXgpFJ5xuzlK4&#10;XwTQfhiIfpA20AZrNX7w9P1RiGDWUFUOZx2VtbRVRVUMHFBCtKysxSAkxaq2dF1LtywEvs0NbdtR&#10;VXV5fqr0HVknjLZCoErMBe2KXMysRFixXC55/+4dv3j/jr/6l/+CX//612gSq1XHZrXk3e0N79++&#10;Y7Va4f0gQjMne5kQIyjFYrVivV5zc3PD7eaWb7/9lnfv3rFcr2gXcn3MuzSZS3yZp7yXsTUJAqMv&#10;xgilQHvaC8ckok5nbRHiy71WxXgnnwh2Z9Mg3/P0tOXx4ZEfP3xk97QvdMqaZdfinOFw3LPbCX2r&#10;bhpcoXmmnIuJgKH3AxlFiLI2+yikLmstbdfSdQuhDMYs5DDvGfqeMPZC8PMepTSjD3z3h+/xPgoR&#10;z1Q0bYdSBh9FnJTJtHXLMIxstzu2W6FyaQX3D/ccj0d51mSGoWd/2Jc5rxaRfYjcPzyAVqw2NyyX&#10;S3KCxaKjaWtG70EbmqahrhqZM6ua5eaGSGbfH3nY7hh9pFusZgHhOI48PTzy6cNHSIFNIcDXlZvp&#10;j0+Pj/zhH79jt92VtcrgnKXrFiit+OHHH9nv9lSV9Luqcaxv1qw3K9lnodjtdvL71vKrb39F2zSQ&#10;EirnWYwImX0xAzDaEINnGAb+13////xZZ5ZTAvwl4vt5buAlA7kvcwi8KvY+palPZg8v0ZMvCbZf&#10;Er6/dja/JKA9/W8vib4vncOntpjmxfM2vCQovtQuL4rEMz+hZU//nso5Yc5/vND+X8sxvWQE8NqZ&#10;/5JJwmsk+UsmAj/3vP6SUPw073HpjD/9/0RwnwjDF/vpiZnhS7myL3/vZer5a+166Rmd3sNrJoDT&#10;eP857/laTuml3NdrffJrrzez2PKnZotzXy3q1i/F4RQBUv6CBD+ffc5yNuc5v0vj+ZJY/SVjgS/z&#10;m88mifOcUHKqL5lgfLUtKUJQTucyTvIwZ/dx1sfOBtSc99Hqee/rnBNDKSPEXFPOtNbaYsoie+FY&#10;KL3zdXAisZ/6oKII4iTHI3s7eVZikugKGT6DzigjxGDrnJgQRdkffvr0id//w3+Zqd/r9ZqUEg8P&#10;Dxz7I7dvb6hrSxwDi6qmrSyVk3EbUmQcx/laq6oh5sT9473sBcq8a6zGWcdmtZrbeyKzW2dpmqac&#10;FybVWJ7F6qCoXCVtVEwBlZYzRwrFnK7kI6x7JpJ77+UcPfUl8pxTMtbSdh3WifGasRbnGmzVoJWY&#10;Bh72O2IRRo6jn/tGVTkxnXIVTd1gqwpXObQVMvM0jpwTgdfoR8ZxmIWNWiucdQx+4Pb2lqquZZ+u&#10;YLlczjTovu85HAYeHh/5dHfH4/aJVM6RrmqK2EzOh85WrNabmRi8WC0Zh4EUA5Nrrint5ooAPpQz&#10;jasqrHOMPrAtFHatxTzBaAXpmYouZki6GERAiHEmrIsAPpMLuVyV89kQPMM4iklDGa++5C2WqxW2&#10;cnz88JFUjAnEvEGX7xViMSjIxSwyQobFaslqvZY1NWcO+wOP93ccDwe22y3/5b/8g5g2aoX3Xijt&#10;xs7GYmQ5w1tXCdkX5hwPSvI+vh9JIaKVpmsX1FXFcrHk5kb2qa6qxMBBw7E/SM6sH8RkKQYxokoy&#10;znLJXZqJMK6F7G2smXNKKYsocAyBfpAcT1017HY77kueJoRAXTvaVoSqdT3lHGSPFn0QqrIxxBTn&#10;M0ks37MZbUqfSPKZslrNxq8pZQbvUUaMQidStPcjMWWqpqEq7ZhyYrFYUtWVzE9G8ie3N7dYY+n7&#10;npy17NmdK32k5KVDwDkreXFraNqazc0NoMRkb5rvBGeNVjJ/AOwPe0Yvhqu2GBtqo1h0C+q65Je1&#10;JabEm7fv+Pbbb7FGoVXGqcxkuSf5ZmYTBh8Dh8ORuq7lHK0NVSXnUMlVSl5VFRM+rU3JHSQRWqc4&#10;GwbI+S7jXMVqIflkmdflGWttiD6y6DrqqpJ8uxZTS8nrK/qx59D3NN0KYxzD2OMLQX30nlDEzznF&#10;MiYNSlm0rcnAMI6MfsRow9CPYlIKNE5yd8Za+kKEdyUXFYLkFIeSR1JGFZF/5OHzPbvDkd3xgLYW&#10;66wQn4v4Nic593VNQ1s5dBIjXGeMjIUoc0jlxKjAOUfMmRATIcEYE7vDwP3jjjF4XNXiY2R/2KO1&#10;lnv2gWHw8xlVGY22YnjyvKc/3cOnYsyp6EfP6BM+JlKZD1OSNcH7MO9FtXP4KOtEVgofI5/u7/nj&#10;n37g4fGJu4cHHh6eMNqyWKw4HnvGcSz5ZcmdLNpW5ppczEHJGKXLOMtivmmnXIAYJsTkiXHExzSb&#10;QRpty/dOaSaHhygmrjlloi9/LlRta3QZD5LD0kaRcgQydVOxXC0wWjP0R6KX/HBVVdRNgyp0cnKc&#10;DT9zSkUIrcv8SDFa0LI+xpGmqqhcTUqZz3cPHP1IHwN//PiJ/XEA7Xj3/hv+9b/5NywXSzbrG5bL&#10;DmMNKSaenp4YxkDKmdpVJ9+5yWfHYuRirKKqK5q6ZrFY0HUd7aJluVqwXHQslh3OOXzw+BQkv4RB&#10;a8Pj45ahH4gh0fcDj49bttudfF+0WLC+vcHVFTnD8XBgs16SUyTHhB8l1/7p82fu7+5FgO8DKYtZ&#10;Yg5ibqOynPsnc54QAmM/MA4DfpS2Ho89j48PfP78WcTvxyN+DPSD5zh4QpS14Xnfl2mahnbRSd2A&#10;NRjrSn+QveKxPzL0YrZijKJpG1njUtn1TPt2kLGgn/fVVVXTtp3M41WNK7lb+e4wzgZGrm5oFwtZ&#10;E6qGzc2Gm9tbusUabR1Zi8micxXWyFyPUWLoUky0x2KELWdhPa8bwyi5I2ss+8OefhjxMYj4XUEi&#10;Y+yzuUVMkbfv3vDm7S377ZF/+N3vxMjVGfl+r5xV/urf/o/XopxrXOMa17jGNa5xjWtc4xrXuMY/&#10;+7gK4K9xjWtc4xrXuMY1rnGNa1zjnxj9cXdRUPs10vR5gWoszuPnYuGfU7B66ffOi2rPxbrnRdB/&#10;jtgZXqaCn1/7peLtS4XLrxHtT39nvu5L16W+FKI/v8GXrz8noekLQvhLz4J0mfb1UmH5a8XcL7Xx&#10;n2sMcP47Lz2H10T4l97r9DU/pzD5XCz9c+jtOQst4PS5nYrnZ5rcV+K86P00UilonArPX7qm8yLt&#10;S+S1L/oDl4nu5+P8Un85F9mf3uslgcJEi/pz4kUCGOqL67sk/Jf3mH70TAKeSJ/wTNBxVYUponTr&#10;nBCVTaG2lwJSoc2nEzOJn5Lw0ln/FAG8FsJHBmeMCNKcw9lKxN1ToXApGnSuFPb0A99/9z2/+/vf&#10;cTj2vH/3lpv1BucMYxgBsNYUMoNBKUNGz2SUrm3ZbNbEMNI1FckPxLEn+QFixGozF75qpQkhEr3Q&#10;4yfR8GolhGOtmMmeOedZmKcK+cJ7oVxMxaKqCDGNMXTtAhAqUd2KKGqe68giIi70zdgPOK0wOULy&#10;5BgYhl4KsItAnSxFM6dF7nPBZplHm6YphXoJa0VIMAwDoHDGsFgIjV1P9KgilJVC4VyuRxUaTII0&#10;UcifRR9CfHmmQgcvBZVNVRO8p2vbQm/RbDYrFm3F/efPPD0+kFOkctUsVMqlmHZ6z0M/YuuaxXI1&#10;mwkorQpt2xG80E/vPt+x225nIpkUztWsN2vWmzVt22CK8NsU8W4+GatTYejUh40xUmRtCx0tCXn9&#10;1NxDRNkiih+GHu89VV2jnRPhb4zcbDb84t0vGIahjL1JqJBn+l1OYiYwGRuoSZCoRJSeYhHdqkLI&#10;yVK4GmPCj56u7cR0oK5moZcI3aSvSL+whdCUSsGhEMdSSsScyt5F5u5+9KVvCsFHpURdxMb9YY/O&#10;pR2LGFQErO5knn82vqAUVVtriVGo72MRY0pRv1D9Rh/ISogpQtCJ1G3L7Zs3IsowIvJYLZdYbYk5&#10;M4yeuu2k4P7Y8+HDB/bbJ2IMxOhp60bMPbTmcDjQNA2rxQKjNCmmQngvxZwoQow8Pm152u6wztF2&#10;SykyniZP5F5tESMKie+57w9jT1035Ay3Nze0TS3jJSbCKAXHzhoRZ5fxFgP89d/8J/7h97/HOEfd&#10;tKAU4zjSth1t15Z1SMwE5PmVZ1moazIs5f1TzkIX6gehl6U0C+CVEnHDs7hO5s3aiRBdaYMuxbSh&#10;FFV/vrufaWnT3D3NKzFO4gJTRFRCaUspTs3FceylkD4Koc77IIXQo6duarKSPprIaGuIObM/HPDB&#10;s1ytoFB0lLXUTYeraiH8GYVSCZUDRiU0CRUDKXigGEYkuceYMtY6qromJUWICWOkiD/nUmBf6Gk5&#10;J7wfCT4U0wnpo0opYhZIUoyT0dVzcaOULE/FnzJeURpjHVUxOVHFBKbpOpZlTmoL/Xxef63BVBWu&#10;amibTqhKGYZ+oO97Hh4e6ceRunkmDsYQMJS5Ssvfg/cYrUWgX4QwwzDS970I7YGkFLYSMUwKkUXT&#10;UFvHYf9ECiMqJfyxhxxxlWW16DAKUgpYo7BahCFOq5mS2LYNdVNJcbzSczH3WIqWUxbxUgKUFSqT&#10;KuImGYOp0IcjCkVdOeqmAiXrQmUrjFLEUeai8XjEHw+kMMj1Dj3jMFA5h0LTdY0Uz6YoVD4ypChr&#10;mZIC72ldUzkV8nqmriw5RQYf8D6IycZ8PilEUnlohRIoBfc+ePzYy9qs9fxjtSH5EZ0z62XHerlg&#10;s16x6Fqs0UWkX+EqO5sNGStzjLEijpJC9VT2WmJm0LQNq82a2zdvuH3zhjdv37DebOi6Tgx40vMc&#10;YYrwYegH/DgSSjGyMqaYIkDlHKulFJtP4h1rzCx+F7FpQuWE92KUoHk2jLjZ3PLNL7/F2oq7+89o&#10;DV3bsOg6Hp+2KOuo6gpywgc/m8hVdSXXm8U0Y4yemCKH4wE/DiIwMnYek+RMGD3jcCB6Eb9Pm1xt&#10;HCFm7u8f0daxXK1p2o5AYoyBYTyQo+d4ODIUuvk4yhqVkP7Zto1Q+spzHr2n6xZ0TUfKsr99etqy&#10;vr3Fuoq7u3ue7h/Y73aMMbDd73n79i1tI5THtmtZrtdkpRnCyKHv2R57Bu/ph57+OND3AyEE2qpG&#10;K8V6s+IX37xnuVrgjBaRzzDw8PDA48MTXbcg5UTbNmhtGMaBT3d3/PDjj+z2ezY3G5brFXUjxfnL&#10;5QKlEIOeYcAaw7s3b+jaBms1YRyLGZQjxkAm8+HjJ2JKMp61oqpr/pf/4//6s84uQxHAX8pjnOc+&#10;zs9109nk9Gx2TvF+TVD8ExL32Tnq1Ozt9PemPnlK9z7PA5z//ZLJ2s85W56fuy/Rpad7viT2P/2Z&#10;BP+nbXZ+hj8Xi+sX2iyf5rvIQjQ+8W97yUjx1BDy9B5eEgaft9d57uBS254/83NB9Ev5l0s/l3Js&#10;l0T4L+XpLuWQvri3ItJTZW/7TFkUcur051yojz+HJn7eXq/ldS7SzxFB3CR8Px1PX+RSJoG14qu5&#10;rC+E21k945en+1b64jh5yYD00r1/8ZlqMj1Ss9Av89N8yHnfPzf0PDdmeE3kf25wejqvvZafPP+5&#10;NJ/8HOr8T54TXxpOPJsaPN/bTw1ZSy5oGtDze8i51FmLMlZMnYqoWGkxRjS2wmiHtTVGV3KWKedl&#10;oUxHYhKzNlOI9yJomi++0ND13B+UEhK7MyIynPI5zlUYZclFvGytmMi5Ymg4hsj33/+RTx/v6PsR&#10;V9VsD3seto/cbG5oXE0aZb9aOUfTdGg0OWbGfuBwPOJjxFSW49gzBE9UCluE69Y4KuNwWovQP8k5&#10;S1uDq8RMLKszsnbKKG2wVgTmSm4WJTpUfAz0Qz+bgRlnoRCYh2HgsD8QYiznASvnvJzl784W00UR&#10;o7qmxdUN1tX4GAmDx48jOQUxOYpC50ZrbOVo6oqmrcWUquwPjTbFgCfMgvzKOUJIHPY9w7HHKC0U&#10;ca1ZLtdieKgMCujajsVyOYuwldbomQZrURgSmjEE6rahrirZ19cVi9WK/5+9N/t1JLvz/D5ni43k&#10;3XKRSlJL6u6BYfvJDx7AsA3MYADDDfhl5mn+aht+m5Fa6lFJpazKyuVuJGM5mx9+J+IymbyZ1e3H&#10;5q+QqEzeSzLiRJztG9/l5voFbdvwsLuncmIYpyhp12U8NNoWIbrCGStCOgXeRx4f9vz49gNKGVZd&#10;KwLIGNGpJMk6iylGdpCLuHJ27zSkrAhZkbJhfbGibWum4Hn3/oMYNjknmJ8P7Hu5NilFEbSOYjxY&#10;NzWakqBckmLrqkbLhcVZTYoe7SQJ1lQ1KWemfmDc92QS4zjiXEVd12I8WVciolfgUxBhqa0wrsZq&#10;W9LlZW0ffBJRdBSMLKSIsYbVuiMXIwlrFG1dcXHRsblY03UtRmvubu9IYaRrHM5orFbFaLGk8VpN&#10;ykpE0FbwWmtE4DqvIZypyAm22z132y1V09C2DTlLCv3l5SUvbq5oGrmO1hjBkLIYyGQlCeZKQwgT&#10;KQaq2onpJqCBFMNiaFjAwGIyqsAYhilgqxptJJHaaDEPzDnhQ8JqTQyBYdiz3W2ZfEDrYuihxYAj&#10;JDFO1UbwXGvdsjfSOYsAd5pQOWANtF2LaypCiqQM4zAQw0SOkXEYGPY7YpjQSnDfcRyJxUQwxMQ0&#10;+gUzkH2wZb1ec7G54OXNFSpOmBSwOeKM4GlZQ1SarBCBe1L8+PZ9GZstGTE2lD1jQKksxlbF1zOG&#10;aTG1mLyn34/UVcM0FVwuZuqmpaobHneP3N8/EIOX7w6yb3a1lX1+XS2mHmi5lo/bnmmC9eYKrRUx&#10;eXa7PSEmVt2GFDPDMJFQ5KzQzpXx1hFixEcv4yViIECCvh+JMbBed9R1RZg8wzSUOS2XVO3IFAIh&#10;euq6ZpimgnuMYlo2BXbbPdZKMvbF9SWbdYvVFOOVGqNgGnZMYy8mGSpTNRXdZk3TrcBYorJMIRGz&#10;Al3Gj2KEePfxnsftI957mrYVwXU/0o+eKUiiu5qNTjNoV/CjLDhERgTj2mjapgNtirA2LeYzVqUi&#10;UJc9vasbqqYVIx15kawFr+rHkRgyU++ZphHvJ4ZxYHNxiXMNMWXCFJdUcldVuLoiJo/WFOxfTAJN&#10;VYwKtRasJMqAk3NaTGFSSLDgbmIyIgcla99p8vJ8RSLsF1NDrQ2Vs2LcYAw5R0L0kCJ+Gpj6geTF&#10;9EAwbZlfpU3EYC/EKOOFMaQQxMwh54JvgDEZlQPB99TOsOoaVquWFzeveP2z1/Rjjw+Bt9//SAwJ&#10;6yyvXr7k+sU1F1cb1psVdVexudhwcXmBqyu0Uez6PUYp2YcbeZazGHNmeU7inKNrxTTCWYvV8v1d&#10;I/NhShScLjBOI/thz+g9/TRBwW2N1fgQ5T73mf3gBVNJWeYK56idg5R5uH/k/fv3/PXNG+7vH8hK&#10;EzNMo5dncUrmeaUSOQdyDkyjGFUMxQBTEdBESAV31noRbHfrFcZV+JjFXHHy5dlRFpOMlJhCwNYN&#10;rq7FcNs5MelQicmPDLO5Ts6khMwr2kBZT81/ZG0p+Nc0efrdgCzlBV/VyhSczJWxH6ZxZLvdEqJn&#10;tV5jrFyXKI4LaGdxVS0mncjcpjWYyhCzLuuYTNvUVFbzcHsL1mCdKUntiXEYxSDHaoyzVLWYRAUf&#10;Z0gRo3TBrcSYoapq6qri/ft3/PD2Le/evReTpVrTrlqstfz9//zvz6Scc53rXOc617nOda5znetc&#10;5zrXv/o6C+DPda5znetc5zrXuc51rnOd619Y47Bb/n6YNA2fJgGdErV4NkjHAAAgAElEQVQe/nsm&#10;Ks4iwlPi4VNJTKdEzadE+PPxHR7PMWn4S+lKpz7jSwTML6V2H/7/8LsP/33qO5+r5TN5Si06Tm1S&#10;nCaWztzaU0lgp5KZ5kSMU4TbY1L7fBzHBNpjM4LnfvZTBPKH7/tSQtyX0uaPP/9Uav2plLzn7s1T&#10;BPdT53BYh8nJh4YEzxknnCK4PyeSf44EfSiGOPz++bXD7ziVqnbqPH6K4P/4GhybNhyTlj+5Bs8Q&#10;q08l2z9ncKEOyEOH5Obl2PMTr/npXDVz55oTqiRRRYi2Zk66MU8k41kwbJ0TMqDSmJKkkclLIuhs&#10;/nEsrBDurebJ30IIITOx1ZZUJyET2SUpW9K+5PeLTI2+7/nTt9/y3V/foLXm1atXNF1HTpI6rLQi&#10;FZKMiB+FQFPXNU0R5VVWY4DkJ4gRU1KgdUmoMEYSekMKKCMp7W1ViXC1EMfJsZCME865knwh1yKR&#10;S8poEc5qTUbT1DVVVS2iY+sczlpJZS3pKDF6SQ7xnqnv0TlhSEJmjhEfovxeBuMq6qYWESe5EP91&#10;EfEXypmSRO6+H8hKEmVNMTkIIUoy1HolRGPFIrCaEzM1qgjdVSGtC3E9RzEGsEU0aoyYBmgNwU/4&#10;UZJmu7Zhs9mw2WywVsh7L64vIUXubz+WlJRI00jyj3yWoS5tlbMkkCotKbizIUPbNTSNpN3udjv6&#10;fo8fB27v7hYjhhhFhD8nrnRdR13Z5R51zklaa90uCV51XRVTCBFFWGtLYjtL8o81BoogZO4jOadC&#10;gBz5eHtHt+64vLpiGgZSkGTmDx8+YrWIHI01WOuAvCRpu9KWqnSalDO2cpLWrTRoJQRwq7FaY41j&#10;GEbevvtA03V03Qqt+Wy8m0pCfdd1Ml7mJIS6g6T4jCTa5mJcEVImI2RMRcYqhQ8Tw9ijirCzruti&#10;tlDmknJOptyHT/OhiE/n8dkX4X6exduFwI0WUv88YlZVxcvXr0UEreTca+dYt40Q/eqa77//vphw&#10;GKZxot/teLi/kz6aUjGvkOOKQVKnu5Kel2Na0tSZEw+Nw4fAw+MWbS2rzYYQU0naSoVMrIqwQ5Kd&#10;JZFLiMnTNLK52BB8wBlHV9fkEMRMI6QlHaiqhbiZcmbbj+z2Ax/v7vl4/8jF9RXKaIZxwDnH1fU1&#10;Mfol0SjnzOYgjTBHmXu894zjACjevfvIOIqAftW2TwmMZWCIMZQUvYwzMsaLAQYMw1jS7jKTn7i/&#10;v5e0QCtJWwqk36P47rvvRLicwTpJlZtJkDlHqqYur0UhODvHbrfDByGZT8GLsYHSJcmwJubMME5M&#10;08Tm8kJEHSlKSk8RDZhC/Fc5QopYo1ApYpRc0+AD0UdQmmEYxexAaxS6JKBbutVa0tetGBoYpYg+&#10;SFp8maymaRIyY85MIdAPI8bK/IjW2EKabrsVq9WKyrpi+BDLeCmp8K60nyrzgbFCvuzahtV6JcYk&#10;cyqm0iXV2ZIykuI0TpJ0HSJTEJIsSHKZHyUBPfixiC/EgGBO0VwS10oq0jAM9H3PNE0MU4/Rhov1&#10;irap6Jqaq8sLLjYrtNLUxmG1WUxAUDCOe4a+X5IZtQJrNc5kSakGjEo4p9AZpmFgHEdSzri6YoqR&#10;bDS2abGVw9U1ddMSc2aaxATDOEtd16w6MfagkMKNtjR1S2VFnJ78hCYz9ltSmAp5WjNNI03TsV6v&#10;xZxBqdKHJM0sp7T0YUWGEJdVhtZyX1WVXYRBwzix3e7opwHvgwiKUDhXY52YgIzDyG6/FaFASiV9&#10;MkKOWAU5epKf8EMvopdhT4qBzWpVxDQj0zRCzoU4LnP3ME3LemIcBvr9nv1uT98PjNPEWPrKTO7N&#10;SuZjpcRQSMT6tiSayus+BryfmLxn3w+MfhKhfIgYrVl3nbRRziXUS9or54TSWdZPxZRHKfl32zRc&#10;XGxYrVdLOtcw9ny8/UCMke/++obf/+FPdJsrfvHLX+NcxePjA3VTYYwmxiCigCJKrEq6p9FG0uNK&#10;ip73AWM0q9WKnBKP93fk4IvYUS9rsbqumfyIrRy2soQUCEnMMcI4EKZxMbYw1okRTMr0Q491lrqu&#10;SmqrljFpGLm6usbVDcFHYoIPtx9ZrTcM48THDx/ptztCCjRdyzCO/OLnr3FaEcMoROq6EgF+Ibbv&#10;x4k//tN/44e3P0Ixlbm8uJQ1gTXc3Fzxm1//irauyFEECtM08e7de0BRNbUk8lUOlKYfR3a7PdrI&#10;uqdpmuU+CsHLWrZt+e67N7z94e0iMmtqJ6Ky4Inei6AvRrbbHd/+6c/Urhbie0mU/w//8T//s/AV&#10;Pw2fYRNf2ns+t8c99f7j/eVzBn+nDMJmnObUcRwLRo8/+xgfmY/h8HieE/Ufnsupvdvh/vMQQ3pO&#10;YH8oxj0W5j7XrvLesp4/gSsknjHVW3aQPNvOXzICOExsP9WmX9t3H++zD3GXfJCu/RzGdtz2h6ne&#10;z6Wkfym1/fgeee47v4S9pSPzuC/1ka+nx3+OKR5imsv9eSRoP2Xw+XTND5wPvlLH/YB8IHw+bFf1&#10;0wwin8MYn+uTz73nuF+eErB/ZlT4EzC8Y/z3S9ckl1Tx567dMYZ1Chc7ZXp6eGE+fT0/e998+sWH&#10;9+XpsVXWDkpMELV5EvFpLcnN1i5mitoa0CxprywmjfqT4/psnJ/z4rX8MWVtZa3DFGMgrRSVMzhn&#10;CWVvoJSIeH/88R3bfqBdr7i8vuL1q1ds1mtyTAzDHqPEdHFOCp3GqexHRJA+ei9CsSRYWVU1yz3s&#10;faBu6sU1wGhT1mqJEERMKmaHejGaA1UMsp4wwRgj0yRmVrIHVQs+JomjcWmrOcF5xtZiSmRy+T55&#10;n3WOhFr2XjlFNCymemTISoS9ikxV8Da5HwsegCo4QfpkPM95FpzJ85GmbZc9u9JiojebxVhjSTkR&#10;QyzC4YraVaxWK25ubiBnPt5+5HKzpmtqrFV0TU1dOdZdizEa7wf8NIkgMARSMVQFMMYuKey2csVk&#10;MxWRr9w3V5eXvHh5gwL6nRj1iRhPsCNNSRXWehHKxZwZQ2C72+OLsaPRsn401pFTpipifTF4NRit&#10;6YeRft+TM6xXYhglbZeWubNyghtaUzCyJFhaO5tOak2Ogf3ucTFt7LqOqqqpKsuq6xbzKVV8urQS&#10;Q8TZaGLGJlKQhHmtDSlFvPdYa2nbVvZuiDh/6HsxZ0NhjWaz3lA7R+0slbVlXyRicIFl1GKUMJum&#10;HhpozGYWANY4tvs9f/3hryiymC3UFd2qYb1qaesKlUUUCGkxCSNTsFX9lESOGCtQhJeQC3YaUUDS&#10;kEhi1KM1tpLrJWZWvuAAE1XdiHg/Ztk/RC8i0iJYlmRzU4woS6I2eUkUFhORYgJK5vHunuhHIOOq&#10;iq5blTFM9inDfsc0DZAyKQaGoSfHQFO3Yn41ecbRE2Ki70fGcRI0ccYFnKOuW66vrlg3DToFjMrU&#10;xqDI+CR9PwMhJsEHteHPf/mO+/sHxmFkmqYFX9ZoDDKGxSIKPlwf7bY7xmHEOcc0TQte6Jwj5cjd&#10;3R0f3r17SipPTw8XZkx3HsNTSgz9wP3jjnEKNG2HtQY/yTG5SsSm+2EQTK/gHlppmqYtAvpAJJXP&#10;NzRth9aW/b5n8hOrdUeMZczVgsTudjvu7x7EaBExyuu6lhQjw36Qdb7WVFUFWbHdbum6hpubGyor&#10;BqRaayrrCH6SPyEQYhLzstWaqm5AWxGMJ7leFGxRDAxK/yz3i/cToTwj2D4+FjOgvBja5Sz3bp7X&#10;DVktxrmZYsKltDzH0JpQjK2ctShSwbArmqalalvBTpf1goyHuuyTu3ZF07QyLytFTprtY884esF4&#10;5+cmfmKcRjF/M4K5yuMqU0xwXJn3FSofrJXIZc4TzDBm+e6sKOOTzKfx4NmMs4KDK1WeHYGI+81s&#10;6hFQOZOCF00/YEwxWihj4V/+/Bfu7+9wzkBOtHVNVQTglGcY3apls7koRsVi+tQ0Fauupetafvbq&#10;Nb/97W/4xS9+xtX1BX4SnGgaPX6c0Fqx7/flGVKz4Gree7TWjMPEarVGIyYBqhhShsmTfYAY0VnM&#10;hmdTSIqxoLOWpmmWOaVbrenaDusqJp948/1bRh8wxrK+WLO+uODj7S3/5b/+ng8fH/j2L9/xl798&#10;x/d//Z7HxzturuTZyn63KwaeiZQU3XqDcU7MO4shbbHAWrCXec7wXnCGqnLUxWxIa43RClIWc5ni&#10;4uWqirZtiQW/2u737PuhmPQodv2OGDPOmWIEaahsVeY+xWaz4fLiklUn82eMYhyDotwbCmssaI0v&#10;afXT5IkhFmNHMVex1gqWo+U5iTEyB6YQGEdpP2McYMhZgZbnjDlnfCjYqJ9IOZFjLv3eiSFxjKiU&#10;mcZRsEk793nDOE2kLHNlU8tap65qMZL2YVk/xxjxoy9rWcMUBn7/+3/k7dt33N7e8vB4z+Q9Slsu&#10;Nlf8d//2359JOec617nOda5znetc5zrXuc51rn/1dRbAn+tc5zrXuc51rnOd61znOte/sGYBvDw4&#10;TZ8IWn9Kgvex4PiUsHp+/fNU5s/F0Ievn/r3MeEY+IxU/Jyo+Gup1sfp0cdt8DXC7Sky7zHh8zj9&#10;/ZNzVDybAHWcAH+cGv9cu59uU/VZktmXCPqH7Xgq5ezwGnwpsf05gvXhMcwk2UNC7ikC7HOGB6c+&#10;8/AcTpkTzKLP4wS1U8KF54jZp9LUnjvHLwkLTt07T+nQTwLVr6XAz98fS9LSfH8+957njvXUMR5e&#10;F6WeErQ/M204aMPls/Tn5hY/5ZqePG5Oiw0OxfGnahEQFMKVtQZrayHwKoUqCTiqpD7okjhlTREm&#10;GcMcHvf0XZLWorWQnz7pH4U0M4fBze9T+inlVESoZvlereW1lJMQ+Ywm5MTDdss//uGPfLi95/r6&#10;BS9fvqCqHOMwiHDYWnwIQs5UhUxmhNBolcJoyCFI6msZ97Wzkpqj1FMCrYK2bVi1Ih52JaE9FzHa&#10;NE2F5GJLElFeUsAAslL4kPj+hx9IQF1VTNMoCWflPvbThJ/Gco5CdA3jgJ9GEZobSbLrhwEfYjkP&#10;R901VK4mZUlg0YWIrJRehNQpRXb7PcMkRNBcEsRnMWTXNHSrdrk8s0A5x1REg0KMmj8vpyypNSXV&#10;0JU0kxAC3o+kIMcSpohRkrbUtS3rzZq6rqjrBqsV5EC/25JDMSAwQqDWSn2SjJhi5Pb2jvcf3mMK&#10;WWwWj9Z1TQhexLx+KmlVkRRE+G6tpSoEcmOEWKd5EhFba8uYpYq4c54rn4j6MQpZuqlrKmsp3EYx&#10;fVBCyNMSTSWGCMBu32Os5dXLF3S1CKSHfk8Mnu3jVoiLlaNrW5wVYpi1bknzljQ9IYvVVY3Wqvys&#10;pKGgiuhb048T+9FTl5TZXAh+zopwPsTINE3EGHFVJeNTLGRPV0k/TQllRECdAWXUPKEiAn39RMQs&#10;hhemEJW1Niy2CMW8YCZGz2nFc0q1JE6JsF8S02sR+PqA9xHrLE3XEVIiJ1hvNrz++c8AId0Zpait&#10;pbaWmEJJ9Zp4uLvFGs328RFSKqT/zGYt9xyAtY71RtLcvZ8wppy3YhFNqiKEN67i6uaGtluhjCTB&#10;iCAwFFK+J6VE27as2pZxHNg+PjCOPU3b4Jzj+zc/MPQjXdOSYiDHOdVJ0TQtrq5JRawKirrtyMZx&#10;v90z+CAphttHbm6uubm+FvF7kIRjZy1XN9eM40ROuZDrLSkGQgjc3t7x5s0PNE1L29TcXF1irUYX&#10;MYbWcq1DEUsvIpbKgREzjdo5SQJsJOFwGAYxTMiSot00Dd4H3r59y8P9g4wvTtLqQhCxdk6R1WZD&#10;KklP1kgq0Ha/A6VoukZIz0rJWK00KENMGaUM2/2Wi8srdEmNn8WcKQYR1aS49Ctbxj5XEqF2u70I&#10;QbUpJgERlWVMWdKJ/CTC8JQWUV9KCT+VdnZGjEj8RF03kvhYy7hTFYMOay2ucmw2G7qmo21bXOUW&#10;gUjVNNRtK0IKYPJjmd/LnJmSjLVaiJ62kJ5tSb6cjTFC8IzTICRrbZh8YLvbEaMQ83NKTOMo6XIp&#10;lzQmIYnGYq6SD8aQef5PYSInjyJRWYs1IhSfyefOOtYXG1YXa2wtRG9nxPgEpYSIGiOTH1E5y1gc&#10;PMZqmqZCKc1+37Pb7+nHSUi4QABCSoBm8oH9MNAPIyFKQtrl9TWr1YbKujL/GJqmpqpqEQVZI4lk&#10;VuMqEQj1fV/GZRHaa21o2xV10xSStnoyvSorkVQiE1WMIlrPIvpWOZUU0pn8a2jblnbVFcGBXsbH&#10;JTkVRcoBssydVhtUBlKQeWccUTlSO4vVGqcVl5s1bdPip7CISUY/yXU1phhWKEIQ4vg09mIcMXl8&#10;TDLGZuT+GAZ2uz3DOJJiJmYRhiUMMc8hvKokmkvqZ1aaEBMS9ChrWVfWJdM0kqIIxjX5k3Q2VKay&#10;lqHfc397S9e0Ihpxtsyfkli23qzQxuJ94Pu37/inb9/w7m6HrVquL69R2izpsCrnOWe4zHGyjmzq&#10;mspV5BQZhoEPH96z3+/JKWJUZvd4T5wm+qGXNZC1y1p1mgbuHu54+/YHHh/v2d7fsds+cvvxI95P&#10;5TrK/BtTJEQZE52zNG0rgg0Fd3d3gFoS58iybv54f8fFxRU5ZbaPj+Sc6ceRN9//QLda87e//iXT&#10;2NPvdjhrqeqa0U/sh5EpRh52O/7bn/6ENiJ8DzHgwyjGSlbzzetXvH55zTT2kBLOVcSUeP/+I66q&#10;JTWvln4WUsJ7EUShHSFFQkkpe3h8JAQxDthud/zX3/0j7969Y/fwSO0s19dXrLuWGDwphSVBeehH&#10;lNLUrsZouLzasLrY8L/9w3/8Z+Ir+0/2HIcGbF8T8p4SDD+3X3xuD7mMdwdGdvkZA7zj/frhsX4p&#10;Af5rxnVfE9Q+j1PwmXD2FHZwvJ88Nug7xqkW4ewJ88RZ0HPymvAktz2FZT2XZP81bOxYnP413GE2&#10;uTplrHf8HceYyby2P4VzPZfOfQpbO3VNv3bex+d66p772munPuMU1nP47/n7TUnencWuz91zn7yW&#10;n7C5n1opiSnYl00587NtdOq4joXmz2GQhzjW4XWacSNjzFex2Oewri/hvs/hfPP4MIuFv/beU5iq&#10;KhurZ4+pRCMLpvLpeR9/z5f635wMnHNexHm6mCRaZ0vKrAinjLUoI+ZhxojhTlU5ST0vRjQpyZ5P&#10;8fm48CTeV0/YUBEG67L3cpUr3zHv1fXSlq7MfTFKzmw/jnz/41s+3j2gteZys2bVFiOYlNk+PqDm&#10;z1cKH7wIq6LMlUprSXGeQvEwEuOb6CPWVlxcXoqp1DSSYyJMYTEf0tYULE3+6/cD3ouQTBVRZr/f&#10;s9/vZW0VIiQRzbliIjanrM74gypYTS6C01TW8tPkAcERMhBCxHvBXqxWst4sBnCz0dpsjCWi6SRi&#10;s2JQkGLg7u4jVVOjjV4wA6217BVjKMZjdrmGbsZXSl8ah0GMxg7mwnmP2Tb1YqTU1i1GieDfTyPj&#10;OLBaddRNVfZfE05rwuSLGF3jClYx7+VnEwJVbmvnHE3TFDNH8UDqt3viJCJFnyJN2y7YK0qRMkQy&#10;/SRGbA8PW96/f48fRTCrrcPaiqauabtGjAZSIkVZZ338eMeHHz8CFLMkLUnr5MXkb2kja0t/EOFs&#10;7Zpy/So0ivvbO1lnayVC2BiLULNeDEgVmhA8KgtGSM6E6GU9U4S/M644+YlhGIqYXowkUzFpTGXP&#10;G4K812pD0zTUJQV9FtxrYwuWKHjTvB7XRi+Ysys4cPJBDEOVZgqR+4c73r59y3a34/LykrapUSSi&#10;96QYxPCtHM+CLeYk4mzztG6ZTSYO55N5LEyIUVhMiZQghCSmBMPEbrtl8iICb1crUgZXSVvudjtC&#10;jkzeMwwj4+TFdLOqljWWdVbEqkajtRgNaIAYxfQLMFrW86oYdGktGIs1mpwjzhiqyom5afBiOqBE&#10;QC2iSUtVi/g1+FCEmIn1esPl5oLLi0sMCR0Dq6YW8wClGMYRHzwJMbZq2galDO8/fmS326O0oe06&#10;NusNSmnapqGpKkIxWp2T7WX9lOj3sm90zh080yhzZdmTmSOzixgTIXrBzuZnIEjq8m63J+ZMVTds&#10;t4J3Tl6w0YyiH0Z8DItxikCHdnl+IrpqueYxxXIfGqbg2e63xBRLX8wolWnbFj+JgZu1lnUxjYgh&#10;4KeJ9eZCTNOspa4bMe6zhhfXV7S1GBbmIqpWKRGDF0RTgba2CMctSRmqpgNjBXtDTDpdVYuBYzl+&#10;V9mCESjIid3jA6Qsn6OlPymtiWQx0ivjvComEyFJX5P5oNiQZsFTvQ8l/RxA9q1V26KtwwfP5P2C&#10;zYtRoxzXatUtqeVttyKjGIaR29uP7HYPdG1LV8bHaRpRRtO1nZjnKcGKrZO5VrYMaTHCQJV2sJaY&#10;BGMw1mLKWkFpLXNMEqPTmIrpahZz1FT29dF7rNEFp8/gPXGamKbZ2DGWZPnMNAjeEYOMJ7Pg3BVz&#10;Y5XLvFpZ6mKyYo1GkTBaYRXUlYzNVmvaxuEcrLqai/Watu5wxnBzc43RGj9NPD484pxlGGQO3z4+&#10;st/tSDGWcVARs4xHYnwrZnJKIClylPl5xsZjiEzjgK0q6lqeuznn0EZT1Q3tesXoPb/7/R943A+E&#10;kMnK8fbtO25uXhMS1G3Dy5cvefXiJTcXK775+WtyjGIgWJ59pKyJUb5zNiRYnpsEweRnk6oYIj54&#10;nLNs1iusETxIl3lADATECCSGyLpb8fpnr9lsLmiaFh9ieQYmuIo2cg2skfcaJZhYjAGlFVXl5BoU&#10;QwExefaM0yimDCGy3w8Mw0gIsZhai7FoLHh3ypm6aUnoRXgvxioyh1RVKxh73eBctZi1GmcOUuZF&#10;/P9kFi79BiUmTt5PT88rlS6GEJpEJsS4YLbzXmkcxeDIWFOeNchzjpQz2mS2/QO//8d/4rvv3tA0&#10;Ypb47sMHto97Mob/9R/+05mUc65znetc5zrXuc51rnOd61zn+ldfZwH8uc51rnOd61znOte5znWu&#10;c/0La+i3nxAk4Sn95lgA/qVkKfiU5P010vSXSMyHrx//7imC9LNC82fEzMfE6OfO62vJVoevH4ur&#10;TyUifVWgLqr0pe0/Oa6Da3PY1vN7TqVXffb5J87lud87RVx/joR8SKI+JYQ/Tpb/Wts8d93mNvlS&#10;gvknbXP071OCgvlYTonfj8/lS237JWHCKcH3cRvMPz/uh3MtItCj65yPSPwLaddIsvmhOOFUYtup&#10;/nCcpneKrHx4DIfGD6f62dO9+imR/DCN7EvX9dkE+PxpO31G+udTkwhQJZXrsP2KEDRT2sx8luSm&#10;tcbqShIXjKWuJf3FaPPJcR4mP2slP8spL8LYrEQYTiFqz22itRbhr5G0EVUSoV1VPZETtUEZQ1SK&#10;kDI/vHnLH//wTxijeXFzxYub64VoKiolIfzFQo4z1qFyIvmJ6CWpVcSKttCwc0nKiSV5SJI7TBFK&#10;z8erEKJYCEGSjQspN6a0EIAyYKxDG8M0TUWMr5bkJ/IBUbiIZK012EIonlM6jDZCdoyZEDPGOqq2&#10;xtVCzhVCYlhO2ZREdoUQD6fJkxDh21NyVCKnTF1VuEoSyhZDhFjI0SktxKj5vGMQ0lTOQsiui0Bz&#10;To2fb9nbj7fs9zuquiq09izELisi2pwi474vZFhLW7dUdS2pO0HEzdaKkHS/3WKUiG6VsSJYq0qa&#10;6jQsyalaK9qmoWs6um7Nuuto6lrE4E4IcLkQwHOS9JK53znnaLvVkrY293khfyfWq47KOnKSNOYY&#10;M65yhdwOQ9+z3/dYVxEzklDuKlZdTdeIeCzGiJ8C2+2W4EUouu/3RXCgRYxbhJepJMBro7BaiFX7&#10;fc8wDFR1JSTmnNHWsVpfUDcNShXSX0l/nUn+0zQ99bFi8GBKAqSexRWmJEqFQEip/J6m8FsXQaIy&#10;djE20CUZNxXhgAjhsxgaHBoIZEmAnwn1c2qR1kbEBz4xjkKKFSMA2O523NzccHl5We5l+dzKanII&#10;hDCRCTRVTds2fPzwXpLf8zzWKG5urug6Ib/1fY9PYRFxzET+mCTlaT8MIpq1lqw1yoiwI0weH4SY&#10;Z5SIrqMX8UFVVaxXK4L37HZbUk6sNxtMVZGVYrvdiVhDadAZY0Ww0HYrIcAmaU9tZUxL2vKw63n7&#10;/j0P2x3OOH75zc+5urgshFNFjgljLE1bPxlSINfTKCEA5gzbbU+/H2iamsvNGufscs3ISlKflrHd&#10;LoRcZTTXN9c4V+H9gHWG1Wolc0gWIcOq68g58+HDR0KMOFexHwZ2ux0vX96QUuDh/g4f5L5WShL4&#10;QooM48DgJ9Cabr3GVhUkRSwEdvFIEbOSfuypm3pJOJsFn977T+6pnJOkk2m9JCHud0UMnYXQb7QR&#10;cW2Z5zJIsnYogtHys5ySiG1L8nUIHmsN3aqjXXU0bbskB2kj5hVzEmJMiSn4InyvaVcdtioEeaXY&#10;7bbsd9uFoEySHiNp8SJgsIWk7Zwkwa1XK5q2LcRaIbu37RpXyMiSFO0gJR53W/b9fhG7Z6VIzOti&#10;iijZ0XWdpNU7h9NaBCZWRBqmpF0qnbFOYypD1dQijHFFcG4drqpFuL7vS7p8ESNkEVR36zVNtyJr&#10;g08ZZaWvb3c7+n4gZZimwO39A+M0MYwjw9Cz7/fymUEMVPb7HSnKtbBWCL1KAVqVfmzIWsl9hMYH&#10;Eetkpdjve8bgabs1yloWgx4UKksKV06JME5k78u852fmOX4UIfpM1taaIsSSxG1Z+8iqQQQQYoai&#10;i2FHLonq5AA5QjHcmdNWx2FP8AGjReDSNq2YaqzWtG0nQkVjS/+0JXkzYrQI41MWEU9KiRzDgRg+&#10;iclOSahTxVSoqmuaJQ1SoYrcPCsR88+ifTuvvUuyZAwB56wI4Gtb1igaa0Rc8edv/8L3f/0rr1+/&#10;oqod1lmsM5JAWIlpgSTHNfz44Z4xWf783Q/84ptvePHihmmShHROOW4AACAASURBVETpf5EcC1k+&#10;i1mNVhqri6AhTKy6jg8f3jOOvST1TSNhGtn3e1n7KUkflfWMYr/f83D/iFUGP0w83N7R7/ZCpk65&#10;EMUtSoOPnpyF0F/XtRgUxci+72kaMTdRyPyw2+958/0PknTfDwzjgKsqQky8ffuOX/zyl/zdb3/D&#10;brvj/fv3/PD2HT6BrRuMs9iq4q9vfmAYJ/7+7/4Nm/Wah4cHTKUXEc0vvnmNM4rgh2WN/OO79zw8&#10;POLqahkHjHX4kNj3A/t+ZNePkk5WjBSauqZtOzFMSpn/8rvfk2Lk4mLDq5cvuLxYU1dW1nFFiGW0&#10;JadM23Ss25aurWnahtV6xb/9D//XPw9fKQL4Y1Hnc/vILxmnfWk//xxmMv993j/Oe0Rr7Wd74uPj&#10;/JpI9fi4DteP899P7SsP94qH+91TZoSHwv1T5/qldPHjz/rkdcSc6CReoL4sgP+pIuHjtjvVts9d&#10;x+O2P9xnH74+G1ce7oNPJbqfwnNmnICy/j3GaU7dg18Sn/8UUfyXMMDn7qvnML9jc73j3z3exx+K&#10;v38qlrOYvKjTeNLx9XwSlqQlOfjzvnW6Tz+HMZ7CQ06J+0/da7NRwiGeeIjT/pR79zls7dQ4cYyj&#10;/dTPfw7TWl476v9LX1BH+OkzY8Rz+HDK+cDL51NMOM/3UMEQnBW8wxjZR9litjbvwa2b1wgW8oyZ&#10;yN7w2PhUKf35NVVPGJmaEzfL/KyNXhJJ5/c6W+NchbGOEBMJuH985Mcff+T7Nz/QtB2biwvWqzXW&#10;OTH1C1EMBb1fRPxKK7S1xJDwMZGzLnhHIGdJP1+v1+QU8cPA1A+EaSKGgDWyhpqmie12x/Zxy36/&#10;lzTZnHFG1lXDMBBTfEpnL/s5VbCVFNOSvJ4zhBgZ/bSYH4iBm6cfRlCKumnKet3MOmGsVkQ/oYCm&#10;ruU6KE3dNtTOkRdshwU3ymRZ39RWBFtl7XSMV89zUAgBpZQYfpknUbxZxMy5nGcx0NMKYxSbzYrK&#10;1eW75dxQitVmLYaKc9q50gx9z93tHft9z3q9EaOt4CUVPItJHodefRRzNMTUMkyeh7t7EYJvNqzW&#10;a6y2Jf2cBUt82O3IyhBi5N2PPzLsB25v77i7uxdcIgQuNhuUAmvFEGC32/P4uKPv98Vg82kOScVY&#10;JEUxFVuvVtS1GBdJv6kwxpGimAHMOJO1YvT2/v2H8vNI2zbUdQ3Iesxog9EKoxXBT0XwKjjPquuo&#10;iuFfzHKNZ7OuqSRaL+NSzsV4c5KemROqmFzJjSRjd0xp6bdiAPVkGmmLkYrVZV0FGFdxffOCpm4Y&#10;p0jfj6xWG4wyNM5hFEzjsBg9zEnvsRiRzuPDYiCGJD4H7yW9/BDnjxGVwWpLvx+YRs9uJ7iHrGMz&#10;3WpN3bSSOI5is97w8LgVYbY2JZFcFjs5CUYphgO6YMEJY2XsUxmMprTdiFIGlIggczF91TyZT4oA&#10;Okv6OKpgwW4xMNXF9HKaPKaIQY3RXFxe0LUtF5s1tbPEqccXAyxjzYGZgRh2BS/C0A+3tyIWz5qX&#10;r14V8wTHzfU1iiyJxEZjnXvCnaeAMYb9bvuJuYqaTfi0FUM5I+nZ85iQy3lZI9fIWotC8XD/SN8P&#10;NG3Hz37+DeMoBhehmHj0w7isB+bk8BADTbcSEbDRBYgRcf4wjsSQ5B4o2IoPIjh2lUNlBB/WmrZr&#10;aLsOoxVDP7DfbWm7Fb/81d+gnSOEQF1Lf7Iabq4vMQpyCkWsPBKn0s7zMw9jZU5Iiaw07WpNTPD4&#10;uBVsU8nvSAL6/MyijAVJsJ1xHOm6DufE4ENMRg0x5wXvNdZhnCsmnMUCTs3mMWIWOM/TYkYi3fTh&#10;ccvkA+M00Y+jiIiLOSsHz1jE9CPjKku76ri6vuLVyxd8881rXr+6oW3qkmDdScK5EYwsxiT3gqsW&#10;M1AxpSiJ96SCXTQ4K2Z2dV3RtrVg704w/HywNhc8RxcDplwSxyfGcSIETwqRyslzmhgDuyIyVzzt&#10;C62xsqdtWipX4YzGOY3KT89QjJnny7EIzzNGSR/OMZBjwOqMJuPHnvu791ROoxK0dc0vfv4NL19c&#10;c3mx5sXNjRi9pIQ1lOMR/K52TsaF0iIhBDF2GUZSTFhjl2sXYyTmg2erOZd5wZQ2EdNhFNiq4I7d&#10;mrdvP/KnP73h2z+/4fZuy83NK/7H/+G/59WrGy4vOq42LZfrjqYSAwhT9rZN19E0K4yrGaZpGRdz&#10;McApPVoMGMpEGlMSnElpKlsVY06NMUBOVM7J2GIE19XaMHmPdRXr9ZrNZo0yhpBlTtBkrJnXESL8&#10;zykKRkYq5sli5ipmnYH7+zv63U7enZHnajmjlKZpxKwhRjEZ2u13+JhoVxusc9iqjK9K44xDGbn/&#10;tTF061XpCwfr5ySiexmnZ78VXYwoijFAnLHpvJibyjM+Tcpimrrb7hYDHz9N1LU8mzBGo9H4Kchc&#10;YhUhTPzX3/+Bh/s9v/7tb0Fr+mHk/nHPenPF//Gf/vOZlHOuc53rXOc617nOda5znetc5/pXX2cB&#10;/LnOda5znetc5zrXuc51rnP9CytMwydExkOB9SkCLfBsyvNzyVCfiblPpFMdv3b42ccJVc+995js&#10;fEgyPn7vIfH6OYHyc4L7w/cckpOPDQMoD47FQX3mrH2eAP8pMVsVHlZ++v1PzrOkkhy2/4nPAeHT&#10;SIqsOvhuVYh2nwvUnxP2c+J4Dwm/p67xITn5kLx+ioj7tZ8dirvnfz9H3j0UbT8rnD7V7l8wJvip&#10;RPdTqeanSOvPEYSPRQI/xYDg1HHO7RhC+CQB/jmB+XPigVPHddxep47rOeOLQ9H6TOrJqYiuyehy&#10;b85CqePv+bz9loN5EjPAInqb08CeSOhHhOk8Hwmk8jNViPLWOknz0EJotkUspI1ayHS2skVApAtR&#10;JS0krnxgCiDfKcIrIRQWxnUR5KKESDenljRtLcnF1uCMpMVoLWIua91Coh+Hkd//4x95++49rqr5&#10;2atXIgynpLzyREo11mKVpB5phFCuSgI3ZcxJRbSrSFitqZ0V0rWSY84p40PAe09KqpCntSR6hFCa&#10;U5OVkmSynKkqEXdXrqJtGhkOU15I3DOhU5f0lDkZwzmLMiJ0s8ZI+ipg1Ezyshh7MOZkSaA32pCy&#10;pH8viYfLmKBQyiwkMmOe+ugsQBexaMZZtxA5URC8J3hJTJpTgerKEUOQBFelhTSZFLvdXkRXVS3j&#10;mjG4ygGZFAJ+HEvSvKbrOrpVJykZRTThnJgepJixlRBGs9ZMxXSg7VqmSdLbrLW0bSuJV7VbyHfO&#10;yrWrKklvF5GikPHbVoS84zhS1RVVLd8nxyD3ptaamAJNVVEVgej28RHvJ9pOyHfTNLLf70UkWFUl&#10;Lb5ClxTcVVtjgGG/JadQhMtC/jMljTelJ8J7iJFxmBgHSai1RdQcQmC/21E5EYkbrZfEr8oJOW+a&#10;JmJKdKvVMgjMSUJKg37yl5HeoaRvpCBE55gkVTgmucfmZJNcTAYqJ/1T5nLD0A8LgW82clBqTvfy&#10;ImgsaXGzsMEWAbyELyfGSYjcQy/tOEwjHz5+RCnF1eUFq64V8q7KOKvJyYuJQoyEaaSpK9qmZd/3&#10;DH1PCCPdquHi6hJX1eQM+92eyU947yWZy7mS7OIJIfHh9pamXXF98wLjHFpbMjAOPSkEIVgaSW1O&#10;SYiDw9Av/amuKp68PDSP210hFiq0gaoR4nvbrbBVRYqSfDRNEz56piDJTf0wsN3v6QfPxcUFv/n1&#10;r1itO1IMOKMk4aiQtHMRbKcyjiwJjHWDs5a+7+m6hqZtqJtaSOZaUzeSOuZcGdutpDWGFLFF6NrU&#10;lbTXFHHGcrHZUNcV2iiqumaaPL//3e94/fIlV1dXGGN48fIFV9cXbDYb6rZhGPqSiAjGWGKW652S&#10;jCWrrltS1mZRekgZtIhyExmyQitJv6vrhqbtJHUneMIwoXNJoyrzQwoRPwqZVmnzJNQp5GQKWX8c&#10;B+7vPvLu3VuaqqaxlQhp/YjRivVqVUiOQkxXqpgiZJlzNJQ0JFlXGqUJ0dOPPTFGERt33dL3yLmk&#10;lruDdD2FLonjM2nS+4ngfRH+AiqRiEI2rx110+HqlrbtuLy44PrqQoipOnP74QN//OM/8e23f+Fh&#10;uxUxvbU4Z5iGgf2up3Y1bdOw6loUUYj7JWnPaCNiDmvQcnMJwROFKeOvUkJInWKibtckNAkhgYes&#10;CSnjUwZj6EfP6D2jl3TumBKby0tyFvOa3TDw4fYDt3f3PO72ZCUi7bZbobIq5Plx2SfI+FXGmSBp&#10;TdoYHrePeB+p65bN1RXr6xvqdo2rG0kEd5a6JIWaklo2r519EVArLQr3jMbYCo2k3O12e7wvqe5a&#10;Y5WIPpRWRRhmlp3Mvu/xk4eSYGiUKuOtrBkySe5VVdLAYuLx/o7twz2bVUc9i8yLQMFo6e+KksKn&#10;lPxdzUJ+vayftJIUUBFDJFQughlbobVlvVrLesqUzzCKpqlpmpq2rWhXNZvNmratSyKpiLKsUbIG&#10;UxlrwBmFykmEHsaUubWibRtJQ1RiQqO0xkscHCklhmHicddz97hjP06M08SvfvUN3/zsNWkaUSmi&#10;UiqCsqncm4EwDqiUid4T/Cjik1EI7W1dy3osR7bbR7bbLaC4uLhCG0M/DCKa956hH7DWiKHJNOGc&#10;oapdMffRdKuOOM9ZESGkl6TbyQdc1bDeyHzy8PjIw/aRD3f33N0/yFhc1r3j5GnbjlevXvKbX/8N&#10;0zTx/fdv+eHtj/zp27/w5vu3PD7u6dYXpAz/9//z//L61Wt+9ctfkqInpsBmveHlyxdcXlyw7tpl&#10;vo0h8MMPb/nzn79jHEX41LStzOVKs+8H3n24Zd9PYpqgRJiRC6n86mLDxcUFIQS+f/MWEmw2a775&#10;2WvqyqJR+GkUIwwz72sjzhou1itev3rJ5mKN1or/6d/9wz8LX5kT4E/ttU7tQZ8TcJ/akz23j34O&#10;pzElyfJr+8dTrx/jKMeYzOHefF5TH4pvn0tdPjS1e+78D7/rENN5bj/8JdHuE87CMn59lr59JBj+&#10;9D181QzvFC7wNdH71z7j1P73GK87xq9OHcNhm57CUZ5LBp+/77k6NFc4Zdzw3HX6KbjglwwPnzON&#10;OIXjPWExnyawfxnj+VwA/zWTzMWI4EDk/AkWyZdNGb90bqeE/8+1008xAz3Gyb7U3oefMae+HuN7&#10;x/jPqT56aJh4yhDkFF77HN78nJnCgrWU/2YzMxE7Hf7e4WfMCc9KjAqf7mJUng38yvyYRViklVr2&#10;oiKKFXzBlWTTpZ/OSe8pf2JEGeMsgJXfWI7gAD92VszXjDZF+FaXdavFGPu0B8iZGAPeB4Zh5Pf/&#10;+Ad2ux7nHDc3Lwp2JLiR956qriWp1hRDIATPEfO7uIh8jRFhoFEQhoFxvyeFgEFh3bxH0Nzd3nH3&#10;4SPTMAlGHRNd1y7iYQXkksSty/5RDA8lkT2UlN9cUq6VkjYWbEIM2dC6GGW5krJrqOtWsKUYGPZb&#10;qspibVX62mw+IDh8CKHs1eV4ZsMt58RwMsYg4nXnMEtadFxE1BRR46rrxBgKihmUGJOlGMgpLvsJ&#10;a8oa0ooBW8qStCwGj5a27eR+cZI67pwY07x/956UEutOhGsxJW5urkghMPR7coqCLSQRcKcUJP3V&#10;GFLK3N/do7TiV7/+G5Q1pJzY7Xb4UESGruLxYStCZD8V06tiYIPm8XGLc5bri0vIEWMUdWXx44if&#10;JoxSUEwvvZ/KOCAYHIAzVq69c0zTJCJ6I2Zc0cclxTbnRNu1DKPn4+0dKF3WpWuati2Yp1kwzxlD&#10;yinQl/PRxUhhFrwejo+z6H8e7qdxYBpGchTMOaUkAu/yS7kkq/uYpD9q88nYaJY+L0J4bcS0LqaM&#10;NpbLqxtWqxWu6Xjx4gWvXlzTtQ0pTPT9nvvbO1Zdh7WWRF6wLHW0rqFgBqoYdM4mjeM4khMYZdlu&#10;9+z2sr/s+4F9v8eHRNO2XBRsYjbo7LoVIUZ2uy3GWrpuVcY4zTR5gg/FsKMIU53FaUcu+y5rXcEQ&#10;BFcW0wy5ryQcW/Bb6xxN0+KqmlSSuuWPFfyl4H6uqqnrhratMVpT1VXBCQxd19C1DUZlto8PRO/F&#10;yM8UUWiWRPB+GLl/eCRESV0nK8FrmlowG5UJ0wjF9HA2K1HIHttaW56RBBnX9VPSu1YsZp2KXPYF&#10;IubVJbF6Xk+nlGQPpooxSuUIKTKNE/NTPD9Jary1Yszw8HCPq2qaVsxHUSJ6zoAPgXGcxLyymB7O&#10;plVVwXcra5mmoZjAqCVNfLt9oKobXrx6Jfekq0g54VxFXVdcXmxo6gqVI6RIjh6dIsQguH8ZB3NG&#10;xoUoqfObywumELi9fSBCMZ1LkpS+PB9xZb+PGIRmhXGVGASmWIT1s8kty3xjKieJ0doUzF3WSLH0&#10;z0XMriCmzFhE48M40o8D4zSx70f6ccKHwOSDvMeYIjAfZDy3Vvb9jaNtK1ZdRQ6e2s74g10SzgGU&#10;NWgjg44uJsmx9I++l7Ye+55hv2Pse5KfyNEvRrd+8oQUCs5XTDys4Ao5ixHLjIdT/q+1xlgrppfG&#10;Mo4TxjjqupX7rhJjWzEbEEOQuqlwlSsGfvI8bZwmmeenSZ5PlOcauTyvsApS8Az7PX4audisWbct&#10;OsNqVfPi+pLNqmO1amkqK0nyWuaA2jkqa7Baxs3KyTOGFCPWaupK7lF5RlahjCHP68qCyxutFwPZ&#10;eV2ilSalQAyC5bfdmtevf84wBELIuLohBE/TOJQONLVhVRsaZ1h1LauuFcNGY9DWcnF1yc3NC7r1&#10;iqZrWa1XdO2KcZy4f7hlmEaCjygEQw4hkFMSDBXNZrPBOiNY1mw4gyrP4zR393fFDFrmM2P0YnyQ&#10;cmYa9tSVlfs2RBnPc0IbhQ8j/b6n7wd8DAzjyJs3b/j++7/Kuss6rHFijhClnZRSNFUDFLO5nOj7&#10;nqbtZB3h3GIwUjWCf89GO916DVotJs4KhY/yLGo2ugVFUvK8QpfnFjEmEmnB+GczYVIix8jD/QN/&#10;/vbPjH2/GCvNz94oZpjDsKeqpY+HlPjDH//C6DNN12EKrv7x9oGXP/s5/+dZAH+uc53rXOc617nO&#10;da5znetc5zoX9twE5zrXuc51rnOd61znOte5zvX/r46F3cdC8+P06efIsM+lvx8Tbg9Jj88lTR8T&#10;aU+lN51KFF8SSU6I0uf3z8JgWxJR5+M5lRL1GUGaL6fKL+85EPJqpZek4Hxw3ifb8TPi9RMhcH64&#10;Xg7i5DE9iXuFcPkk+i3/PyKvH17TU2TTU+c7p1w910bHbXIq+evwuh7eE6d+9ziR/JBEeniMp8j2&#10;h8d0fD9+KWnsSwnzXyJyH5/LsWDgOBn+mJz8XD2XeneqD5y6tvO9/aVzOfz5cRsdk46fSzA77NOn&#10;+vJsCJFjKmm1ucTufXrXH37HKbOGNCd+LFnbWQhUfN4+h+PLLMzIhRSbikjrE9K81riqiMeMw7mA&#10;dxZlhNgqKZSOqmpo2hVNs+Px8ZF+6MnBl7SLck2TkCkP79l5FIgpLUlhQqyTVPI5UWwys/BMBPHV&#10;NFBXln6n8YNn8p7f/fFb/vyXN/ybv/sN/+5//1/45uevWW3W9NPEbtez3e4I44i7WFEpRVYZq8F7&#10;v6TezC1Y3AcWcp8QVw05K3yU5B0Ru8u1WITmIKLAmPElOTaVROoQEt5LogpKCMUmpUVstIw7h2PN&#10;8biGiMRUIe9kwDX1k5GJmc0EIAVpZ2uNpDHnLMmxJc3CWCOES1eEgMGTUznPZV4wZPQnyYiz4CSl&#10;xOPDQyE1JyGtFyLrZr1ZBKht2+JTIRYVwZm1QgxLIVIZSee5v38o10J+PidybC4uWAFTjOyGgWEY&#10;WHnP0E+kJJ+ncyZlISlWOWBNJASFL+lpldOYQrDWRi/J0XOb77Y7qqYGJWPDer2W1/d7YvL0fc/l&#10;aiUkOq1RSlLfKWkuXduhjZx7xqBdTQhFbKfBGU1lDdlZshECo6TTBPn9JOnPWqmSTJtIMTFNnq6T&#10;/tnUNTtj8JNf0n3LKgKKkHW/k0T5zWZTiOFCYrdRyGlqTnDzU0n2lhSmFIX4a0uycIiRqNMydzpn&#10;JXmo3B/aWSFwk3HFsMIYQ/ZpMRzxfpTkO2u5v38gpUjT1EIMtI5YJdpVy+g9D49bvPdCEIyauqpk&#10;fNJKxPHjgCFTO0l/e7yXZLe2bbFGc3Wx5u//9rf89fsfeLj7yPriAmMtPgRSFIF4TpBjZuhHukbe&#10;54wj5YBzFSGIcLlSmnHy7Pb7JcnZlXQvZTR1W+PHgE9JBBCzeMA6phi4//iRcd8zTJ6UI8ZkulVD&#10;AvbjgAsWW0xGRG6RqbTCm8wvfv6Cfhz5/t0tf/ObX3NxdSX3lbPoVJKvnEMrQ4gTMUS8nw07IBsh&#10;Ub98+YL9fk9byNbaOupO5gpX19hKEujE/CALuQ8hVw9DT0rSJv1+YOj3Je1cBLnWaS4vN/zqV99w&#10;dXnBzYuXvMwRUzle3FwJQbFpJO0oCnlayOSuGIE8CQxEDABTFNH3k6ZX0a3W9NsdD7fv5Fq5musX&#10;LVXjmIYJ5QPBjwzDTq5REQD4vhfRcpk/jTHkklIIMI57tkWsHIc9hJn87NE5sn24JafE+uoKRZZ0&#10;IyuE/1xyn0TTVYTYOhO8pHlNU89qtRbh7eTld7zHasV6tUZvLsgpMo2jjB/JFxKnJH2lnEg+yNo2&#10;1ZIspRQqB1SMXN/cUNUrhn7PNPZYnYkYpgw//+Y1xhnev//I/cMjPniyVjw+PjINA4/3jzzc7fjm&#10;m9c0lZC0vR94eHgUse16RSoEbRUDfuxLAlpgnHwhTzuMq9DGUbUd182KcfIMw0jc7YTQOw38+PFW&#10;Eh0rRyKVfYYm9SMxK4yr6Yxlte4I85yYM/vdlne7H9m0kma4ahsiCR8DyoNWlpS8iKOnLGYh+16E&#10;8dahXUXTtsQMbZJxKBdxuNFGhCDzGhpJ5szOYLSY1Djbing4Roy17Ieeu4cH/DTJvFxLkpgyRgQQ&#10;s4jSaOq6JhTBuojEM8RE8EWYMxPZY8BkxeWqYdVWhBipbUanEZ0yaQoiCjFFCpYzBjEvEVFUMQIA&#10;Qlk2Tj48iV1iJGtDCImMF4FGNGWdKUn3SqlF8DQLI5axvsy99x/3kCKaJKlpU2AqIp+cJTndWsv1&#10;1Ya6zGnTOImpjalIyuJj4vb+nn4c6bqWv/3t3/D/sfcmT5JkWb7Wd0dVtcHdY8jM6q7q97p5wgoE&#10;gQULBNgBi9cbQIANIm/Fgg1/5hNBeM22u7rmypozMyJ8MDMd7sTiXFW3sDDzyCqWbSfFxSPd3cx0&#10;uOPR8/t9r596rHes154Ye7TKtXA8yvHlAkRyXTM83g8iUgKMMzRNQymFPklbvf/wnvfvvkWj+fXX&#10;P+Hh8cDrL96ijGEcBqZpxDmZ17XRInirJkht1+IbzziOpBAr5VGEeqaICKNkWG9u2Gy2/OQnP+HH&#10;P/kxt6/uUGhev36LUrI+bNuGYZxw1nL3+g6lC7/5+utK/dNsb++4u7vj6emJn/3s58QMQz8w9gPT&#10;OFTap+fu9pYf/fCvWbee4bAnTEMlxIZqvhNo2o6b7Q1d66vJg+MP33xLPwx0qy05zVRPjXGW9crT&#10;dK0Uiw89WimaRoyYxMSjQE74StedRTFagbEaY58NknZ9//87z3LO6O90f3NO4PnSvvD0/U6N+U73&#10;jp/bZx7nd44N3Obv85pnzqEc51OOP/95D6E+ouieO6ZLx3YsFD3+/+P95efO5TR3cS53dMlE4OPr&#10;uaCiPzqGcyLeS3mES9f/E7H9Z+7ROYPGc8aReaH5lbPvcfw336dtnMuJHF+HS68/l0M7d66nx3GO&#10;DP59j+u0/3z0evXpsX16T55zcaqcJ4wft+VjWrTWIng9dzyXTB7Pncfpdflz2vq5tveS4P64r5/2&#10;rUtmpvPfhGoOd5wzOs1tfpz/+PgzzxkmXsqfnTMP+OQ9KMse9aOcURWend6T03zdTG4vRYwZKUJG&#10;V0rhtMV1lpQiA2IC5Z0lRc9QxXSuafFeSK394cB4ODCNI1OZyEnWCkprMTq1uu5jqkhcVfPSo595&#10;67HKSW5COYyyeDuwXif6sefp6ZGmaxj7FU9PT4xTYhwC//f/8x/455/8hP/sP/1P+C//i/+cL1/d&#10;0HrP0+MTKPC+QUWDCpFcArE8X4fb2y3eOmIU0zKFIseAqftmrU01/xOquEbRWM/+sK/rJC9k3iry&#10;d9aSnCEGmRusEUGU0ophlPWPazy6Cn7Lkdg050wqmdZ6tBbRqbVOTB5zQllZh/Z1fRpCgCyE7Zwi&#10;ah4H69pKV0MwrRTeHpNTLRjwzhHrHGa9q4ZxEas1RWuM1iICr+1HiM0icjNa1+ujUErORVNIaYQY&#10;ZQ9MkbXFNGBbDUZjrcZaEbjdvrpjGicaL2vVbt2JCWF/oH96AqV484Wv1Pqao0LjfUPOhXYlhPVh&#10;mkTYX2TdF5MIM1OWtv3w+Ejf92KyoDVPj09st55141mv15Az2oBRBWUVX3zxCo3i/v6ecRzJORIT&#10;MEasF8G0sVbEp0HW/suahlCNcTKH/VBNOjOxNNim5dWbt+wenwipoIzF+gZV86i61B6pFa3WaAPD&#10;MFBSYhx6QphEBOqEQr6MLaqK2HUhpUAMk5hLaU3JWkwKqumTrgNDrmYHBYWy83glezWhgRdyyiQk&#10;x1NUZooTh8OelSqstytWtzfEEChKTJhKSjTGkarBnuQB7bKuyPN4MI9fUT7HGiP062lkGEdiThjt&#10;yUXMBqeUME1D0QU0pClK/tE1FGVQxizmoKv1hs32hjFMrDZrhnEi5sjj046SAsOw4vZ2w6rr6ppL&#10;TPuME6JyCJZYCiUmMZ9QilSy7CHiAesbVtsbmnaFKYU21T1ZTBiNiGG1Qlkr11sbck5886c/yV4t&#10;J5pGjEdjifjOY5yVvEDOeOcrFTyhlebx6QN/+uY9RTte9HV19QAAIABJREFUv31LCom+79ncrtEa&#10;wjSiEYr6bEajlSaTqtmEY7PZMI7jMlfFGNFacwiRkgJGZbICa2XMsNk8G9ZqfZQbNrSuAa14//49&#10;+8OBmDIa+ZzlSV7df243W7QyFKVJJREnMbCw9booZiPgTKhk9hgivR/x3svYgyJlyTGlnOmHPTEl&#10;bm46YgyYxrLabGhWLTlnjNK0zmN0EdOxEHAGycPnRM6FUAq6E2M5a8RMrm2bhVYdcyLXa1SURumM&#10;YTbuLkwpydiiDaZpyApylH6bSpF5D8kVDNPElBO29RTAV2GtGHEUjDNk9Ww6lZ0jhFSNCmT+TVna&#10;n7GNUK+tJys4jCN9CMRpZBom9n3k1ZvXGGvFeCVLnmfVWkoSE5tpSqQwQC4c+l7mZQ1NtvhqVoky&#10;GCeGp7/93e85PDzwtz/6GzSFmAK+83SbLc53hJRJStFtGigGrCaXRCkBY6AkeWYRY0SVhPdi2pKM&#10;5Li77Q0hZsIoQu2YIykNxBDo2q6aPFiMt2QUISZSkLxvrobGWmlImUyUdU/KqFzIeWQ6HEhTxipN&#10;GiayMjibsSrRmIw3VoTo/oaUk9DRTd0zVCG9q/NmKgZn7EKhL7Uto7QYno5jNbiUxM1iiFONcqzz&#10;YrKjNfSQrcJYxc32htVqxXffPeCahjgN3L//hsY57rZr7lYrblYd1hpyTOg5b1hNaW1TePX6lrvX&#10;d+Rqtv23//rveP/+G96//0AM8vmlRDGzKJkQE/t+YLc/0LYObavpJ0YMLYrCGMW6k3scU645gglj&#10;nRh5oAk5VNL6LK6XZwZQ9wyaap7xxDfffMv79+/QKvPhvsHbBmscMWYOhx3tZoUxlhDisiaKOeGc&#10;ZxwOPCoZXwvgjKv917De3sqzFqXFlEJp0hQoKchzmjhJmwRCiBymAeMMN9s1yhiUtVBEbC/3KmKj&#10;mMTEcWT/9LQYWv/pD3+o67Esxswrj3eetvE0rSUrCKHQNCvevHF8+eVXhDgwjBMPTwOuaa+FONe4&#10;xjWucY1rXOMa17jGNa5xjWtwJcBf4xrXuMY1rnGNa1zjGte4xl8c0/gpoeySsHUuXv4cfeu0OHcu&#10;tD0VuZ8jFp0rgD0tgJ6/XyqgfkkkfSr0Pz1Ha0WYdCyIn//+UkH6JWrWLOo8vWaXKEYvXReOaEvn&#10;6EfnaGXzeRwX6c4F6fPnnCN3fR8i+PE1OmdccPwe8zWd28Elkvi5cz/3Ny+R514qij9+zXHx0l8S&#10;LxHnTu/zuWP6HOXvpfc/Nmk47mPnir0Xas3JtX/pOp87j8/9/lzfPi1cPvcel+7vLAbUR+319F6e&#10;jheXiGkvFd7PhVuFC2L+SiY3zlSqsQjRhdauF7G8sQbnPUYbIZ4qhOjykVnFhbG1EpOP+4jW0m9M&#10;JZA47/GNBQ1FZbwXAo3SRuqaUuaPf/gTP/3ZL9Bas729FSKxFwo3KeKdxhop5jFzpTWqEoiexfqz&#10;QUAuZaFCp/rzVDKx0iKARSCe6zmWohhD5PHxqdImZOwehoG2bWsxYD1XpSplS4g+phZrSmGyiGrG&#10;fiQFEVTvdlLg16yEWjqT3VU9B+edCCpTparAQgkTcmyponxovcc680yzruOUrUQfalGjEL2FWvY8&#10;DxbGYazmBXLeukqyiwJlFMaJyCzPLasgxe6lLASwhWhUx+BTUxhrDbd3d6DhcDhQcqZtGjE1KYVU&#10;CVopxXo9gZKwugpUc0YXJSLmKtYWYUY1VcmZ+4dHKIr9bsfPfvFzck7c3d0wjD3TNEEubNYbSklY&#10;4+R8asHXTHoHuVe6UoJ1pX/PrN4UU6X4CGXYWikITdUY4pjsnWciTsls1ms5z5QJMbLb7Ygxst1u&#10;n0nutTvNfSalhHduOb+UkhQiZyl0m8ZA41u0qoWHlSxWSiLOxXnGkCn0w2EZh2KSIjGlNaEKmW2l&#10;DOckBh4iOA2Lsc2q69jv93zzhz9ws9mwWa/RWhOTUNiU1gzDKAXo3lcKdMeb12949UoE1dM4CHGu&#10;bTClMPYHNuuOxtmFRte2HX0/UIpie3NT1xumFhsK0V5VSuHNdlOvb0JbIZfFFLm5u2V/OPD09FTn&#10;l8wUJtZdhzJiHiHzuFrIqcfz0P6w52m/RxshEQ7DgLGWrm3JKcs9KLkKUMSEQUwVFBQR4YYYKMC/&#10;+Y/+jnXXokpGpSTtSemF0NX3PX1/kGteRAycckIjf9N4j/eOrhUCfLdeE2KU4kTvKTybLQzjKGYn&#10;zlU6n5APyYl+6EWEazTeexmvjJhAbLZb1tsV2gpF+c2bNwzDIP2gjt2zEL7UNVgp4H1Lt97IuJ3F&#10;JEQbs9x/IWFJof00jSKgyImUA13Tsm472q7FNU7IjSlisgiQwvQsBjbGYLWR4uZKMJJizEzJidVm&#10;JcTq2v+Ukv4cQsBZJ4KfZTwSwb6sqRMpBaYwLuvaXMdio+3z2ixnHu7vORwOHPZ7dvsdMT5T91KG&#10;GDMpV9OVVD+r9tcwDeQYIEZKEvF0HAfCsCf0e8J4IE0Duoh49dXdHX/9wx/xV3/9Q95++ZUQ4UCK&#10;UZ2XdrBqcd6TSdXQwCznJPOYCPGHSl2KKXLoDzw9PfL48MT+MJAwmKbFtSu0c2AM2imUNaANKDFd&#10;sL6l2dywvnlF03ZMMaG0kKputhtuNlvW3Yqu9XSNo3FaBNdWxFQ3t1spYrUG3wqxO0yTUK1DIAwD&#10;cZzwzmGallQKY4yElJhiFe5bIaqXLJTNmWKpjcaoQgoTOQQpila6FihHQhhFKNw2VWQepE1VMwSl&#10;FKSE1UIebbu2EtVbjFYiEsoiOBGDo0wcRh4/3DMeepwzWKvp2gatQWsRgc/ktJJFEF5yQiMCK6HN&#10;iR4xLjQthTYKYyxt2y7jUUqRECeUFgG9GLJEUpK5JEeZv3OUMUiE9kJYH/cHSozoHMnTiE6REhNh&#10;HJmGgWnomYZeyGpkVDVrmaaJp6c9P/vF1+z6wOb2lYwrVoxnGmdpvcc5S+MMRmVIgZImMRlgXpPl&#10;asagln1cjIEYJ2KQ+x/GkaE/8N233/L0+EQIicfHJ8YQedr1DOPINE6M41jXPTJWO+fknmm5j67S&#10;LGV+pIrCZd7shwnXttzevqIfBv7hH/5f2q7BWsebN29RaH7205/hm4btdi0CC2Npu4YpDAz9iLVC&#10;/0QpEbZZy6vXr9lsNtx/uCeGwDSNDEOPMYYf/ehH3NxspTh7PJDnc1bw8PhI03b87b/+W5yXNcZ6&#10;syKkzK9+/Susd7iFNKtQVtN1nlXXcnd3W4vo3/Hw/gPb9Rpy5Iu3dzRO4+r6w1gr46a1dW2nZT4v&#10;QqX98Ljjv/m3//OftU88JcCf7tXO5QwuiVDP7b2O9+DnRN7Hn3lur3VpX3cuR3Isar+0/zre850z&#10;UDvevx0LsM8ZHp7u9S7mWC7so3NdX6qP/pvXySxCjE9yJyf3Z9ljnzHuW8573uPVvWupYnl15p5d&#10;yrGdto3PUcaPTQpOcx/nckqne/lTgfy8FpY/KM+OidW48dx+/Vw+4ZyQ+nO5lEu5m++zhy+yoVko&#10;jRz9f6FU8Ua9I4pPdvqz2Gx+kTpqNcdt4pwZ5Ett9flaHl8HWe+8RFf/3HU6l2v9PvmZS59zbLpx&#10;2p8vxalp5fG9Oz2ml/KjL5lWvnRep6/Vn5h6cnL9WX6gTu7zkq/Wz6ma54/Uz0R2Ts09NNrqun81&#10;aKtRWsk6yUjexPkG5zzWCdFV8slqaW4xi9mZ9OWytJDnViq5BVXEyE6jqimjRRmLthbrJO9EJRU7&#10;70CJ+Exrw+5w4De/+S2//s1v0Whutls2NytyqetBFCkmEfzXPUmYBrquYb3qAFi3DbpkQj9glcag&#10;KNqIyZyxeOtRJZNTou0anLO0TUPrK0m9CsJnMi5IPiIfUX5lL5cXUVlMItydjX9yzngrJN2SC1Oc&#10;am6gron2B8ixmhcJoTzVvYTsywzGWbrVSqjhSuGdI6eEa/xHbTlnIabnomjbruZODKmasW1vbp7z&#10;KcDhsBfqu5Y2IPmQamQpbnIiSDSy/rJGo7Ls7WYCay6yhlJKs2pXfPHVV6zaBq0Vq1VDTpHd7olh&#10;GKBkMforc/5eRNzdaiVivGmiP/SS0/K+Cvk91jdobZimkWkcGIeBfnegPwykmoPzvmG9WtG2DdvN&#10;Wvbftd84a4XaXUXMxjqM9hjrl+thqtkqyPXw3kIR4y2h6dbv1WxzCpG+n3DO07YtlMK6a9FK8XD/&#10;QCmZddfV+VH6l7NyRKYSvXMWswjnhDQraw8xnqRUersCozT9MLDbPdGtVjTVyHQhvdf8TEqx7std&#10;zWKxmGpKjjLWPY4Yfk7VzC2kiHiaRUqKqBQoMdb9gqJbr4XGnhMFXa+jW8aheXwqVfysUKQUmabI&#10;FBKlaDKaKWXJuRpbKeOzg57m9vaWm5sbybXmROsdN5ttddXIPD08Yq2lHwb6wyCGGcNAjmIW0TiL&#10;NVr29dWMsVutRWSay7GTMkobUkySxxoiGcN6tcYaK1T5apZnFNUsUXKsKQZUzuQYiCGw3W5AFZq2&#10;EUJ2TqicCMMIOQs923vQmpgTIUV++atf84tf/o6EoelW5CKGiKvViq7xYvKWJTcX6vhjbc2/iVSz&#10;ivwzOUPfj0yT0OZLSZQSJQ+SkrRnJedvlYwFBXk+oY0Vk7La7vf9gYf7R2JM1dRAxi5XDSPHoa+5&#10;GCHX51QwNW9WSsZ5TwyZaRKjWYUYU/aHgZgCxs5GpjI/yTMSTd/3pJzo1mumJLmAdrXCWId3DY13&#10;GF1kjEwRowpGKVTOxCDGhbEaxsq4AtY6Gt8yTmHpX947eS5gbX1uIGbGKWcZy0qubW0mSMt8l1OS&#10;fKQVyrxrPLaS31URk85pmgg5op2jXa2wriEXhdJGTDq7ltVqw2q1luctC32+eTaVMNI+QwyVSp15&#10;f/9AzuCcFwPMSr03gKl0+ZgTSR4aMB0R1Mdh4HAYCCGRMtVIT2ONgwLWWNrGVYvIjKnmobog5hGN&#10;5EUgUTXhKBTeGIx4n2CtoWslP2CsBQWhmu6lav6Sq/l5AVQ1ZrFNQ1GKmAspJPlcYyRfqTW2rk2M&#10;1pg6L01TT5wmwtSjsozFT0+PIhivInalwBhVjWskPzifmy4ZDRilcFZE4zGJOa11lkxhSpGYkhj/&#10;VpNlFNUcRYNWy3OrFCU3NQ4DMcaabzV0nUdRartVvLrd0jSW7brl7u6GrvEYrVit13T1mVApBa20&#10;5MWsQVuDmvtrmddHhtvbG+5evebN27e8+eJLtrd3tKs11vlq9gn9MDBNE7lkphDFBCckef5VZI80&#10;56aN0TRNK4YqRq71qm2r0U5c2oxWmpgCOSZKlLkhR5lrbm5uWXdr+l7yIV3b4Kyl3x+IqeCaRuZR&#10;rcTUB4X1DqUN+/2BCl2vfQ0yGd+sWK3XpKyYoqyzprFn6g+ESfJ9pUiuIyu4f3zi/sM9KE3bdnTr&#10;DWhNCJEpRFJIGGMlvzQMPNzfy5xvDQ9Pj/jG0zSezXqF0YYQJpq2wbfNkkf88LSjaVsxWZ0mhn6Q&#10;/JT3/A//4/92Lcq5xjWucY1rXOMa17jGNa5xjWv8i4+rAP4a17jGNa5xjWtc4xrXuMY1/sKYxsNF&#10;Gtm5osSZfHCJLHRJoD3/7pSYdPz7c/8WGkA+K7R9Sdx++n6XimovHcOxYPhUEH6Osn0qApcTfr4O&#10;C6n45BhOP/v0d8vPTkwFPieah2dywnwup8cw/705ERm/9BmnhaAXKd98XCR+Wqx9KT5X7DzHKV3q&#10;9HfnyPDnhAWXCtFfKhg+1/bPid1P2+txcfCfI7w/956n5PjjY3mJEnb6u9N2+xKJ7tL7nqPHnQri&#10;z12707bx0bii+OQenZ7bn2N+cFZAUaHjpZSlSP0TEUYle6sqeLfOVpK3FDPPohljrBS/OFdFh0Is&#10;jSkvhbFaG3JKnxSJw8f0+uM+66yV4lZtFnLpLLxHSzG1qeJhrSzTmPinH/+Er3/7e1CKu9sNm65B&#10;q0wulUpVr51QcaRkRiEFeSlnEtSiKxEDC0lV6O8pZ6ZpQleCsVJKiDTGEFKmr+LBfhAasTZCzHl8&#10;fKIfDvhGaJ/OmEqBZiHJz9fDaCGi6VoUF0KoNG6HbxraVYtvWimkgqXAlWokkCvdKoRI41tQHxs/&#10;eG9xVkS+fd9jlK4UC3VEJilLcfGxoOO4bTeNXyj2czm9FFcWrBdCqZigiEA8TUIioxa2ipmCpWla&#10;uq5jHMcqUpQiRK20EMxKpiBmAzFEjBHhX5mFKaUsAn6jhSJeUiGFgspgjcO62kaNFtGtliLKx8cd&#10;bbPi/v6Bhw8PxDgtBZogJDRmCh5S2Gcq5UXEsFIYNo4jKOScalFfTpFpnEgxstvvRBS+3uCbRoSo&#10;JZEq7f55fkjLNbeLMF6uYYwR5z2rVQuUKvCT4kHnLDc3N4t5w3zN5ZhF/D4MA62V8ylKYbTBeSEJ&#10;ldqOEuCbFt805Jxp25ZhnBjHwLv3H/j6N7/j4WlP23ZSkMYCicR6i/du6e+lFO7v7xkOByiFm5sb&#10;ocnXYkZjDW27oii4ub1ltV7Tth3r9YrVekWh0PcHdM6UEBj2e0pKrFcdiiJkwWlis90wjSOHflja&#10;Ztd1dE1H17Z45zFaV/HtFmsU0zSSauHbrBkC2O93tG3DqmtFYOu9FLjO83Y5Wjccidf6vienQtO0&#10;xCyC+K7rpCDdmKWdlirCTjmToxC/yBmtFc551psVr1+9whtLGAeMEjKUMdIXRFQudLau69BaMYxS&#10;qNh1LQ/3D/SHnq5r6bzDN57VakVKif3TjsNuz9APgBTI7g4HYoysNmuMsVVcG2i9J06TiC6q+B0F&#10;TdtK8Z6V/jaGSYrGm7YS8WSNK+RDMfIouVSzBU3TdkK200ao1kphm5Zm1TKlyDCNS1H2OI6s1ytC&#10;mPj2mz9x2O1orMU4i2vlvoTDgf39gxiDNM3RWk6EwSWLBYeq6uGPhFwUEY1SyHHCKIWf+0cVys9U&#10;w5JFTCB0ahkbYgwMvdD0Gi8FjbkI7c5byzQIraptpOj7cDjQdSshhudCRgwFUgzEaUJRsFrENTkF&#10;wtBLoXxM5HEkhgGVAqSJEiZMSVLUGwMhTGjrMFUQdHt7y2rVcXezYXuzZrNZY60mFxFaWyvCmtl4&#10;xhiDM0IQjHP7LEWKwlMmF8VhDGA9WAvOEivFLKTAoe/ZHwbQIkwqGKaUMa4FbRbhS+s93sh3EZEX&#10;NIlt1/DqdkPXeNrG0bWNjCVGLYKulBIxTuRaOBuniaZpUd5TtGKYIsMk4vdcMk5bKRCvc7XMH4Ew&#10;jRglRbRxCnKNKQzDgXGQvuGbButkDkspk0rCO+kH6miNFUIQulcKpBSfRfZVZZqrgKDUomFvrIz/&#10;thaGz4ZjpVRSoggiUkzEMBvPCF0txsAwDvRDzzD2HPo9yshYZ+v7WSPCnBgDOU7s9088Pjwy9iND&#10;Ffvs9wf6Q89hd2DsexG8UzAFUphQOVDCRB570tATx4Fa+U5OiTAJ+UoraFcdWEtRmqIU//jjn/Lv&#10;/8M/EDP8q7/5kQh9SqbxDog8fHjPqutYNQ0qyRiYYyKMUoysFrGkFLujFGEaSVHGmZwC09iTU+TD&#10;hw/86le/wfuGp92ON2++oFut2N7esd1uOVRiuYzBFqMt5HxEaHNoxPRCH62RjLWstze0qw27fc+v&#10;vv6appW57s2bt2hl+Kd//CdizFjn+MEPvqJpnBBZixBprXYLufXx6VHWiNby1ZdfsN1uGIaBMAW6&#10;rsMYzdsvvuBHP/wh3ghltuTIOPSkGMlK0TQdm/WWm5st3apls5XC7vf39/zq66+5ubmRAnxtsN5Q&#10;KDhraBrHD//6h3RdR46Jw9OOtmvZbtds1h5vRBg1r7vntcg4TTJCzoIfa9kdJv7bv/+f/qz8yjgc&#10;Lu7vy5E53p8b5/bd8/07Fkef7lE/t88/J0I/zRGkoz3M8Xp4XiebF0zLXtpHvpQLufTz433U2f1m&#10;eTYDnNf2L5koyhs9n+/xPSqVyHx6/Llk2YuoZ2r0YuLGp0LlS/vTc3mcc+LqY1PGS+T5S/mB0332&#10;p7myssyJpeRKMZbz+kgQfmLieHqPj00vLx3bMt6cmDJe6itcvHenF/PTXMZscDef4ymd/fmlalnn&#10;nuZdzhpTct4Q4FPxefle9+ZcDuJcfuX4d8dC3O9jPPCSCP6c+YI6Md88Nz6cGp+ea2svmZ++lGM8&#10;Pe7jtrVcm09yfifnq45zovr82HIklJ/F8UsfPrlOpQhlFaXqmkMvynmlNbquu2bS8SzWM9qIA4fW&#10;VdSWFwMHPZs5VPOMj+5VNWnIpRoHVsMlXff8zrtqUJZlXjduMWcMMaLR7Pd7fvXLX/HHb77BeceX&#10;X36Btw6VZQ0gdFoqeR6MlVxCDAFrNCXGhSBLyShjMFb6btN46WU515yYxluDtw4zG3AVyR3NIlpT&#10;ychy7zS5ZqJQmhAS7+8f5Fy0ZppGtFY0dQ2aYiKFsZpt1TxSnORrfgZR5DhTiAuZvGkkd5SR16m6&#10;LpZx75kCPU0T0zTiXCPGA1r62DAMNG3Ler2RnHLNWfSH/WKQsgjxqrljSSJMlHSiEXKvno0Wj3Kd&#10;WcSApUDXrmQ96yzOi7FQSYHh0DNOE66K7JwTAbSxYv7om4YUIw/39wyHnlJUNVazuKahabtKkxYa&#10;ephGcpJ9njVGxK1WBJTeOdq2QSldj60KkY3GeCN5UNfgXbP0HcWzCcBsQqeVrvvgvAjkdTXbjDGz&#10;2x04DAPOWr766iuc0UJ2H3v2+x0pRYzWtF275J1UFT5a59BG8p9UqreYPdp6b6T3aC3rPGsd4zjx&#10;/v17VqsVjW8Wgaau+dSUIlMYxdiyiou1UlUQbFDM+2DFOIUqZldV2Knx1opRQ1UipiVvZ+hWa5TS&#10;jNNY9epilmGMrr6PYtK1zFqzeR5gnSekUsWYiaJkHDFGjAljyrRtw9u3b2mruZ01mq5pMIbFTGya&#10;RnaPT2J0EQI5Bvr+wDSOcu9A+rWRvHeqxO+53Szm0M6JENhajHFg7GJ6OCfXU4oMQ197thhONM4S&#10;polUTRFtFf2+e/eOXDKNa4RSHSWXoAHXeJquJdU+lEpiGCcSmu/un8BI344xsupaVqvVYm4XQgDg&#10;7u6WlOUzUQXrLP2+J+fC4+Oe9+8+MIwjbdPSdiJGFn/GaoaVpA/oOsZTc99oLYLRxtUxQDGOkjta&#10;rdc450RI7DwlF95994737+6rMFrGlRgCfd+LkatzlCxmsqrOdVMIhBjFTMDoxaAWbVD1/k9TZJwm&#10;mq7DeE9G1ecRQhbXFEoKy/7KqHlFp+qeOS0GpDEGMYlEkTMYY3HW4qvRXCoyjxqtQYkZa4o1ZxIn&#10;pinUMa/Uv1XYai6mrcH5hvV6LXt3UwXfNW9hm5Z2vcLaFq2t5PTJi1Hkar2iW6+x2n70rEjJgw2o&#10;hhghRMIYUAVSLvQHMb2jVNr14SA5uyR9NMREqgNZzqVe70SMiWma2B9ENDyMIthtvGfViSHldt3R&#10;tl4MF41dCNzGWoxSkIRGr0rGKGGJO2NkHFcKowveWTF/IDMNA+M4kmJCG0NWMi/q+jzGNh7jxHgh&#10;zWvumlvp1qtq3AHWVjNlV8d2M/eJUcb+GEBJrq+UwnqzZrVeS7uue71cJM8vBibqOT9Y14QhTIvx&#10;lK3Pwag54cN+T8oZtKrPkixlNi1SSnJSMYpxQg6kFJ4NUnKW/X9M7B8fRaydopgIekdOmWkcJW+f&#10;xYBEjDhlvM6lMIXAOEzs93v2+x3jNBBjpdGXQsxQVDVybGXcSHV9ohRMMdA0nYy9MTFOUzURmMTI&#10;Rymc0Sg0q9VKzOFiQuUs/bSaiFCqjUrJxDBBShjAakXbNKzWa9bbLW3r2R/2xBBAwThO/OQnP6Xb&#10;rPniyy/IOdbnFWWZnwoaiqlGZWIAHYKMeyEEMYiNCZkuNDlOjP2BFGReWvYm1eQj5YKxjqbpcN4T&#10;5rx7TExTqPNZIOeEtQ6lNft+TywF38i6wVpHGEceHp+4vbuTOcKJseD7+3ucb4ghsN8dGPpRnvGh&#10;+Pv/9X+/FuVc4xrXuMY1rnGNa1zjGte4xjX+xcdVAH+Na1zjGte4xjWucY1rXOMaf2GMw142VrWo&#10;dqaXXiqEPBWgw8dFgfN7HP/+YzJPWcTIL5GrjkXz5wTk597/c4Lb+f9F/CkkM3mgf8wH+7ho87jA&#10;+FTUe+m9l/+/8HenrzknJP/kNeo8xe1ScfhcrH2JjH1a+HxcTH2OHDX//Njg4PuS4l+im/8lIbTB&#10;5/ZwjoR+/BlzgfUx7f7SPTh3Lz5Hir9kkDDHbD4wH/Pn3uu0GPy0yP0lovo5Mvzp+Z67b+f64mlR&#10;9en1Oj2+S9fplAb/UtH3qQD+pX4zf/bp9bl0vJ8YFxwV9Z8j3M0HUhRC6VJSSKlrgc1cFLvQkIxd&#10;CGDWSQH0TINKKS3i97M0tBMq3FJkaPRzkWEV2FtncDNJu1KJtZIiHK2EeHv/8MCP//mfeffuO7ab&#10;NW/evGK92QpthSJ0HkUlH0kxX0wJZYwQip0jVeKIQpOTEIlTShz6nlygbUW4vVqthGY9BR53Oyns&#10;zmUp5rbWElPk3bt3aKO52WxoG4dRSqjQScShSglhqm1F0DbsRZyqFVitcY0I7X3TYqyTgir9LF7X&#10;RkRoMBcBSZGTs54yE96twTpTycdzwasQSEIlVCyGGZWtZCt1bDY9kDYmn2N0JTZT20c1J2jaRoqT&#10;MpQjErRSpdJgWAranBNxWKxCcltp5kIdEoq9dVYKCnNiteoIYWIY+krtzZXSpYU65xpSSChEpGy1&#10;FLIWREi+3+9JSQrFcoKu66SQDCqxJAm5yxlWTUPrPTnFarygamF0W00GpuWazeL9XFKljwt5OM8F&#10;xSDFdW1TKXVCDpqF/FoLrcZauxTaffjwgRQj1lq2mxvWq5X0llqEJ+doFnKrqiIEfSTKylkK0IVc&#10;KuVe2hiUVrWgWaErJV1pQ7feYoyl70dW6zUPDzsuQRl8AAAgAElEQVT6YeT9+3v++M135AKvXr+R&#10;+6ZF8F9yEoq3l4J97xzffvstH95/AKQYcr3dMlZCUi4ZlMbXortCYRwnjNbcvrpDqSIi2Zzx1jH2&#10;B6Zh4LB7EiL8eiUEGOtZrddCXR8HmRutmGW8vrvj7ds33N5uudmuWXUdzgopMOeMVpoffPUDNus1&#10;IQYp8k6ZME48PjwQw4RvmkXEPa+XhJYt9zyEQE5JCNIxcXN7S8oZbSzr1Zr7+we22y3OitFATglr&#10;LDkXhqGnIAJNKUpWxBDZrDdSODtNUDJd2yxFq6VSAee+WApSmG8t2+2Wh4dH9vsd61qMGIIUKu53&#10;O37x05/xcP9AikkE/jkTU+Lh6YmHh0dpQ8ZQqkh01XWMwwjMc5euRD2hGI1TWOa1w36QsXIRX8nx&#10;yryqiSnhXVOFphlrHcWIQKVpWzJw//BIPwzklBmGkd1uR5gmckoM/YE4TlLIqBXTNEnRagxScKnB&#10;WUvTNIzDuPQJVcd1KWuu4p8qovHeYZQhhokUg8xXVKpw7cMzFUwI4kkKx62uhbUyZrdNgzOalIII&#10;iEvGW02cRsI4sOpEHH/Y7wFp1771NE4IT6YWR3vrWHcr1psNq66TY5jkPUsMlToF3lm8qzRyhCoZ&#10;Q2CcpPA6xMA4DKiSsEZJG4iBEIW0PQuCKXohvy7mNmqm74FSBusbjPWstzd88Vc/RHtPSJCKImUp&#10;9taI0U0IEaUMjW9o2xbnPL5pRDxcavH5NKFyRuWE0RlNxpLQZFTOlByfTUFm0YUxhFqsKnT0RCm5&#10;FuoWUik45+lWa5zzdS0g13Ree87zpNFC9iPLHFmSUPCG2u7GaeQwjOQqqMg8U7tKbTcly/gRUxJS&#10;Z5S5bQpSHJxnQvsiNhTjiJvNlrZbScGuroW7Sr6XIv0ihIDShpwVwxiJKQOKrBX7fmC3PxDCxBQm&#10;xvEgNLdSRKRTci2oDmhEAGXr3BxDZOh7hmFg7HseH5/Y7/aM/UjfH4CC946SEzlGcpjIQYwWqHR6&#10;o9WC2JrpeK7rQFsSYIwja8svfv0b3r//wI9++Nd0rSeFCWsVXduKqVvIbNoWp7UUReciYodKubdW&#10;yJo5FVIuDGNPPxyk8DpMUsAehbj24f6R/W7P9uaGV69fg9bYSjVNJclcqM0itJC1loiiUorsdrsq&#10;ZDCkHKVPGUPMmW++e8/v/vgNH+7vcc5xd3eH0SJ+n4aJtlsxTSNf/uANSolpQsqZvh/oGlkXfvvd&#10;dzzdP0ApdE3Hl199wWq1lnvRD3Rdi9aaL7/4gtubDaoUSpLzgyLrXevFlMaLcKzxHu89wxj56c9/&#10;QT/0dKtuEWqJKZEY6Ky7jr/54V9x2B+qkYmsR//Vv/oR200n4jzUYk4FIihISeawVDJTSijXgnH8&#10;V//93/+Z+ZXDJ3ucU3O9S8L00z3kJfH6pb33qXnZqWj9pe+ne7aZ+j6bCp0zgTsW5L5EIT89l8/l&#10;k146v9PfH5+vUuoT0fbp55zdEx9RpYFlvaM5n/MQQx4+EeXO29jTvNnn9rSXzv2cIPmjfM8FA7xL&#10;+aHTazCT7FU1w5jXMmpWAXPeHOE053dq+vd947hPHLe9+eeXBPXPAqjz9/fTfqM+m4P7JJegykUB&#10;/Lm85Wk+8CVTvnPC83PX5jSfcvq6z+Xjvu89OHcux7mzc/nEl67JSzmvz+UOz/3dLOw+GVzOXpdP&#10;2uTHXgRHuR/1ETJeV5F8qcZdx695fm+Zn0V3V/PJ1XTIVDLwkn8rIvQWE0N3dA3l7cVkSnJZQiuf&#10;D7RUImlZxNKz+GkWFcr8LntZ76tgW8keyVVDRu8cMSZCnPhwf8/XX/+WGApfvv2SzWaD9VbWx2Xe&#10;60lOqdT9i6LmLXKStVGMaKMqWVYvRlSlJBHoGSvi9yPj1VxgGiMhxOU6prqGzFmBEjGn0haMZZqi&#10;CMyqUN6aWaQsAmRNrmZ+CquBIlTfOT83GzWlJOsgEZN7VusNUwjP42jKYlBlraxray5IKSUmZdUw&#10;UEzJBtarFb7xIrhLiWkahR6c8ydGDFQzs2U8rQYjStfcV07y3qXw/t0Hdk87rK4mUc6hrME3XgwI&#10;cmI4HMhTpGkaEY86EXrLfFCqYWFm97Rj6AfJS1Yarq+C+jkPaer+U1FoW0/bNjSNw1SRvvNy/1Qp&#10;xJobm/cXqCJGbFbMH0qSnIZSzzOut1WomMU0aqZgC413NolLZEQg76xl1XWsu47GGayVdcT+6Ymn&#10;3QMxRbTRdW8xzxez0aFQtK2dTUNFCDvvSWYifEHhfIM2tn6f26ilbVe42gaGcXreO812GKrmY49M&#10;RGOUPYqu+ypV84xaSx5hyVWlWZgposqckuzTas7JGOlHYQrLWJ+yiD+N0VjvcN7XdiP3exwl9yYU&#10;cjEZfP3mNdsbyfPOZGJbRY85BQwFo1jIu2EaJD8ZRST+5u0b2lW30Mi1lntbcsY7+9E4O49Bxsp6&#10;vOlavHdi1JUTlCR78yjEY4CmafDeE0MUkXglw2tjGPqRkjJWSX5Wq+e5pl2tcE1DKlCQc+3WLbEU&#10;9sPE02GoOaWRV6/fstms0VpRqnjXWcft7ZYwhZo31Hjnl/FnHCYeH59QSuOs4/WbVzRNI7mfam4i&#10;gvD5YZyqJgGSb3fO0zaecRppvefm5raSnPVCpHbW0x96Pnx4QCkRyY9TYLVqyWVi6PeM40TjVyhj&#10;Kkn9OX+hjaVtmmo0hgi2c6FU85AEjCGKCLpbEVPBWF9NYeNCe87VVFwbOQ+lNL4RE7V5DxSSGOKK&#10;TWGdc4EpRMYQln251gqyCOBjSlWsLjk63zTy1T6Tsa2Tsc17L/s639C0rQhiU8QYR7dZ49uOkmGc&#10;xkX4XHLEuir2r2YNzltUyRQl+/duvWLVrWiajpwKh31fn28ICTxMgThFoVOnxG53IKdCLophHEWs&#10;XcQAeF7TppQoIGagddyWuVdhtKq5KNl3umr+0rQN6+1GSORaiaBbiQg6hSoiToEpjHKNlRJjXmcl&#10;DzqJ4cGUMgVNKpAVH5HgY4ochp7d4QBWi7lkJwYFSmucNWgnJq9Cltc4K2OCsUKHP/R7QghY56uY&#10;2eLaTowVlT4y+5Hc0WykOYvPU5yqkYyqJrkFo+SZiLMO18i4Za1DYchFLRT7XJ+faEkwY4oY2ciO&#10;oxoOxrSMWYqCrfnGxnk5PkAXMeOc9yvGGgqKcRLTw2EciZOItmOKtc8nxjEwhkDfDwx9TxhH+mGi&#10;VLK61qauG0TQPXsTpZgZR7k/OWdyzJQiBq4pZnI1lNSIH4NRCqPk+Yyp65Td0+MyT80GSa5pab3c&#10;p2EcAcOvfvs7fvyzX/DQ71lv1rx59VpMAUqRdVI9xjm/Y4y0o9VqXU14M0Pfs989MvR7nBeTpH63&#10;ZwpiFpSLzJ1iqOKkLwwTu92e3WHPw+MTY9+ze3wUYb7YvNW1h2KcJsYQcM6xWq1k3aIVu/2OcZq4&#10;ubmpz+oM0zixOxy4vbuj73vGMTDVa/m42/G//Lv/41qUc41rXOMa17jGNa5xjWtc4xrX+BcfVwH8&#10;Na5xjWtc4xrXuMY1rnGNa/yFEcZ+EZFeEope+vkcp0W354qjc/6YpnupWPOUInROwHv63ufo26fx&#10;cfGqqqI3edz+0d+r538fE4/OiXdnYcmxAPcj+viF2t9zdKTT63bmVUdkrssEsY9P+tN7cEpHn9/v&#10;9BxOr91c2GWMkaK1I9HzsXnC58TNl8TYc3Ht/L7HRfGfKzS+1B5PDReO6XSX2uvpOZ8e5+fa/kvv&#10;cen+XhJsH8dx+7vU3077wHHfWQpZzlzf088/Nqd4JjPni+3uVHRw6Rw/oZ7PP5spxEfn/lLZ/CWz&#10;g5cEBueMDeBYkHKhEBsp8JqrX1QVdM8kL13F41pXOoephUbO4byj8c1SwFtS/oie+nFXne/paSG3&#10;rsQyIfoqBdY5vGsWogpKipOscXhr0VYRUiDlxPv3H/j5z3/J41PP69dveXX3CmcspRbeihi2kmSs&#10;xTYtWEPRphYbUmncUqgkxcEToIXE0nXEKOSZmDMhJvpK5kJLwVaIQqJIudA2DTc3W1rvhUhTBcpa&#10;aZz33Gy2IkKNUcSnSYg7OWemOJFypiglZC7rFsFmzkVIUEqKseeCvcfHJ3KBxrdSCObNQlua732O&#10;kTCOQqE/EgzOYtVFXJ8z1lq8b5Y+Yqpo+9kUoRYFKsipVNG6kJC0Bq2k6CumzBgiuSjaxktfUEKu&#10;NfqZKo9ioUs6L8LxmTC92+3oe6GkymckchV4WitiN6MV1umFRi8F27WAuoqv23bF4XCgPxwqGbkV&#10;oq4zrLuWVdPw4cN7xmEQ0molZpWcK+nL07ZtpYTEZe7LKdLvD+QcUSbjm4bVeiUkkJIoFFJ4JgY7&#10;52jahtevX4lhSYrsnnaAkOhnklKugkurDc4K5XqmWwPL9ZuNDdIRqX4WEbRdS8pSKD5NQsC11tO0&#10;a5RxhJT59de/oRSh0Q1j4HF3IKbCX/3137Beb9EKYpgwRjEMe4Zxom2bOk48j5m5FJxvaLpOLDeU&#10;9GXnPca5Wsw8Ch2+3ttV14igwTqM0uSUMLoW9IewGGBY50QIqxUxBJRWtF2L9w3rrhWBf44oMqaa&#10;G4QQMMbWolwrItKYmIZJiqGDUJhnA4X5erdNiwbCNBGiFBLOReyzgUVMGV2L7acx8Ic//BFrDDc3&#10;t3RtJ8LmuvbSVojri1A7BA67PW3XiUA5Z2yl3M20stY/U85zJWNb7+k6IRSHKXA4HGisFJ4WCk+H&#10;Pd9+945hHPjyq69YbdZCcdeKUMUAwzjS9yNt25FzIqbAer2h61YcDr0U99b7VlDEUoT8VqQ/K2Vr&#10;MfvzulVEFIZSallnHceGvhfq4GzWoLXQqIZATmJOIlT7QD8MqFIwPM9RGgU5S9F6yhglxLaZ1Pb4&#10;+CQmHN6TqoDGVHLUfj9U2p3Cak2YImGUQkhVCtMYyJXuM44jISZKUcSQyEX6oXeWkoUc5KyppgpC&#10;kdIlYzTEaURTcFZDKTJGKhgO+1o0bOW70bTes92saVsxNtHWSfGuVpSUMAgtcO67rpqfpFLISFHx&#10;bHxRSqHf73n48I6HDx/o+5HDoSdMQehFKaMwpCSFrB8+3HM47JdxvpRSjTwAZXGu5c0Xf8WbL3+A&#10;bRqmlOWeIoXASjToaK1Zr9YiVEkiFths12zWK7wzpEokL2Fi6g/kOGJUJoWBfr8jDCPjYSBHIW2p&#10;Kora7w4cDr0Qt3ISkQWFPJN6lQiPphCXMaVrfRXP17LkSlt01uIbIV3ZKkI47A98+803IhrXmjEm&#10;ppBIpRBTYYq5zlUT0ziiUGIogyLmzDjIuDULiWadVqlCqlLFIdpoCppcpFB/SpmiNVnJV1FCaZP6&#10;c0tMipgBbSnagHKk/Cxesc7Rdh1aWUKIPO0ehWSudTVCkcJjrQyrtsNXQqlo8jNWi0hFaYNxFqXh&#10;0PciQi8ZUkLlRJpGYhD6eogTuYBzDc43ItKPiZip/Ry880whst/teP36li/fvsEadbT3gP3TE95p&#10;pBXlhXBplQj0rHWM/cDDw67SHkOlGKrlK8ZUC9RFlPPmzWsKYsRgrRDQ82L6IoYZjffs9jtKFY4d&#10;DodlnRRjJBchmz08PvHNt+94f//EN+/eSYG2dXRdxz/+4z+xe9xJAbpWxBy4uV1X0xXPOEZKUewP&#10;B96/f8+f/vBHdAFvPG/vXvPmyzdYZxiGkf6wRynFdisGLbpIHmI2NNDWgpY2bY1Dq/q6vq9jZOCX&#10;v/y1FKy7hpvNthLhZP5tnGW7XvPm9SsOT3uM0tjG8MWXX/KDH3yFqaIy79raZsVYTYRGhpRTXc8m&#10;sjIkZfiv/7t/+2flV04J8Kei0tP91+m+9xyJ+dze63h/fZpPORWGnhOmn3vPc0aFLwmFL+35569T&#10;M8Pj4zmXw/m+It7T8/ros+d1NC+L/Y+vX6Z8ssfOOS+irLN7Sn3eLE+dyXO8tDc9NYr73HU4bkPf&#10;VwB9KV9xTD7P1VxqJt4vZHTOU+rP5evO5eTOHePxa45zSJ/LMTwL8T5tCy+S0Mvxnbkstv6oP73Q&#10;tj93P1+ipp/GOaH7uRzYad95Ke95TpR/en3OGUeeHtepUcWl+3opL/d9hO4vvcdp/mvez17KlZ2+&#10;9tnMYFl61zXBM2VdmpNaDBIL1P3umTGvfmmeRdJiimgx1lURaiXCaqEcO+cw1mJdNfGaTduO33Np&#10;1+U5C3UmJ7/QuBchuqkGfAZfRalFQdO0i3kdSvYD+/3I737zB/70zXcYa7i9vWG73eK9F2FnPe95&#10;bPPW4I2BnCgpVpr2bKZW9/1zfhnQVsTRRlc5WymEGIhH+32lNSlnYixkJaZIuSACvyx0bKUVTdNg&#10;nZFuW/JH66ACYk5obCUzG5wXKrgs9eqzDa0WkwLrXL35atmLWmfFqLESaZ9F06Xm5iRPZYwRunZt&#10;TymlehTVFelo3tTlUyPfOZfmvIhvS12raCMGiIdDj9aau1d3Yr5Q979GQUmRfr9DZfBejDCVeqZc&#10;W2NEpFzzEkpLLsdYS4wZ4z3e+YXirbWha1u22zVt17BatZJTMEYo2l2Ht89rAOdcFQVT+x1Y46qJ&#10;Q6nC+pm6XtBa9ospRfp9T4gR7x2+0on7vqeUgrWSJ+26Foq0rdvtFlUycRqZwljzQdVItFRCcDXd&#10;m3MQKUX6/kCMiaZtSKUwDAP90Eu+tvbTUgpd9yzyjGHCaEfXrapphfooP0jdf1prl4cqpeYe5jEj&#10;pij0YVfNL5SR7qvAOSHCl5wpCoZhqDktj7YiCp0JzIf94aN8iJDDRcBqvZc+k2T9PtZcR4hh2ePm&#10;kri9vWPVdah6M6TbB4yW65ZioG0aCrB7eqCkyNiPtF3H69evaXxDiEGu3X5f944ibkzpuX9MU8A5&#10;T9O0ZOQ+ppwI07TstVQRc8gU09KnmqYhxkChoK1FWyuC3hgpmTqWST5FVwPY9XZL0UIpL0WRSmJK&#10;AWUtj7sDu/3Au/cPeO/4wVdfcXd3g67ju7e25stsFcWX2veUCKi1wRjHMIw87Z7YbLZ0q5am9Ysx&#10;o6vPvkQ4ruuXIWYxy1qv13hnJYesFI33NI2HknHWsF6LIP93v/v9Yr4aq9j89mbNei35yGkMONeS&#10;tRglpCymZyFGCtC2HV3bVSq4psxjZv23UmLm0HQrchZTMrSMgyHKPjZFaWvWaBELl0xOmcfHp8W0&#10;Qdr68fNMybEOo+RTtKomI6Us80HTeKyTOc0aR+NbGt/QNE01ic04J0bBMt46ShHKtVLQdh2bmxuM&#10;86B0NSYYqvlGNRCu06AYp9a2jcyVzjraRowHjdJ1Twvr7Zam7bDeiYGls5WcrZhC5PHhiRAkhwIs&#10;JralyLxhjKZtGzYbye+IGXLBGIXVCmMUilSPR17rGs9qs5Z9gWF5PlSAx8ed7NVzXvbxc37ftx3W&#10;ONCm5l8iUyzEXAg50Y8ju8Oep/2OfhgYxon90NOPo5ibVCPCZZ2jSzXRVZJXquaw1tR8pZLxJ0Qx&#10;oRlD5DCObLfbj9Y71hioxoqlFOIkhhoUMEqLOVjO1cxvPi/J6dtqDm1tUzPjHz9/I4tZoVKz6WOG&#10;lOvPM5SIVSImVzlBzWUZrWkaT+McXdvg7LweqsbB1YAxJTHiSLk+D0i5GqcUpig/E5NDME5y8vPY&#10;Mz9rEqPoZ7N8WefJ5xSl8G1LUYoYJ8RjNKNVEVMDL+uTxjtkCZX4w+9+x3fffcdmteLu1SuUsdVI&#10;W+aFrlujneMwRv7w7TvuDyP7YeLtmy+53dwQhgmr5Z7GasQqhiNiMuutRWuqmaYYa/b9nsNhh0bM&#10;Z2MMTONEjLIW0MZitOTkD4ee3/3+93VuC4yHPR8+vK9rGmgbycPLNZU52VdjQl3N3p92O3LJeO9r&#10;zioSUuTDwz1NI2YB0xToDwP9MPHNd9/x7/7P/+talHONa1zjGte4xjWucY1rXOMa1/gXH1cB/DWu&#10;cY1rXOMa17jGNa5xjWv8hTGNh4+K+47FzXMh17mCx1Oy0SWK9mkcF0BfoiYdxznR8+cKQo/f61Kh&#10;qFJzMdQJXVuff83x588UNPiUzj3/3VwwffZclKo0GFWJPjOYaP7XyevgIhF7obzLBz8fNx9fq5ls&#10;M4vgT+/nuSLy038f09+WtqGFKPBRgfSZ63Hu887d00uGCMd/cyyUf6lYev6cuXj3+LwvGT5carOX&#10;2uel/z8WjL9UBH4qPjj3fse0+5l0fPwZZ4niJ/1yFoN+jlZ//D7HhdLzZ18qhD7Xn+fWPFP1Ts/5&#10;VJxxoYHz0ZudXKtTYf3nzAQ+KtavRTizsPCsMGTun7XPCl1VinOtdVLoXAXxxjwXOBtTi63m71bE&#10;ps8F3LOBhBTjaC1k1efi7FNxgV6I7caKINRooY1YI+Qv5zzWObRVFFUYw4T3LX0f+P3v/sTPf/EL&#10;mqbhzatXrFcrEbDGQAacEwIFxjBMkxT25Vzp6nKvXKUQedfQrFqh3FaxWYiJVETwfhgGxnESoZjz&#10;7HZ79vs92hjevn7N2zevaZwIXHOSgjulxDTAe0+KcRF25yiCqGmahAbvLL5pcW0n1JtKN04pCU3d&#10;exF/FRHjHQ49j097Vut1JVoJtUWKdaVQiyq6CjEu/Wtpo0otdLaYUjUdcFJMBigt18YoIS4pXQu4&#10;UyZMoxSFK4PSZaF/OedwTYtSVt7TCj1KK4WxIs4vFbpoKsFLDBAUZiHdTkLpsk4KSWuBuyoZjQhO&#10;S06kFEAVlDHkUrDGCqG79r2UEzkLEZval6x1bDZr7m7WNM5htWYaBsZx5PZmK+dZqmCsCv/bmf46&#10;Cgm7aRqmfhCx9DQRUxDR/UoE8BkRPD7t9uRMLU6UvtJ4LwWJ00Tbtqy6ldDbnJNZUomgbx6TYpDC&#10;emZTGiU0LTFvSMQk9JdpmphCxLcNq/WamCLjMEEuaKVZrTfYpkMZS0yRd+/fS9Gf1nz77gOPj3v+&#10;7t/8x7z98itylsL3GCYUcj+GYWKz2aCUjM2uChxQmozCOr8U4CuUUIYKUsg4TSgUh8OBd+++q0XZ&#10;Ijy0xpBSICehW+dZjG2FNhiiFF/HaQIyq25F6x3GGKZxZDzs0XLD0IqFdG6MJkcRL4zDIOuDFFCq&#10;VCK3RdcCeyqNGlgKnEFISelI6D+GSKhzzTBMtO2KUgqbzUbEqF3H/nAQMpL3lNp/vPeUXOiHke7/&#10;Y+/NeiRbszSt55v2YINPEXGGnKBAajXwG0A0QgiBWgipxSU3/F5ouqDVVZWZVZknzxwRHu5uwx6+&#10;iYv17e0WFmYeJ+uStiXFORHuNuzhG9de7/O2C3En14qqzDlKafquF+BBmTuMFvc0rcX1xg8jfd/R&#10;dR3kRN3UMlYirkDtYsGvfvUrjBUxuEKLs3ZKAigo7S4GcSdbrdYs2gU5Q9/1ZayCVOYl58TBSpdj&#10;mNYUIkSQYsCUVXFnk/+DjAtKFWFFFJDD48MTw+BZLlZcXV2zedowBi8FmyHM7V8rTWUdYiQkzndS&#10;VGzoux7Q9P1ASuLWp2wp0syZcRRh/aJd4Jy0rb4f2O12xOiLsNQXcYgIc8UxXgqFRciuxKU8hlmG&#10;MoliiIEUPGPf0e02JO9xVlzvUgwsFk1pPwN15Vi0LdZoAR2YUiRat9Rtiy6OeDGI0EJc2HRxOSp9&#10;qohlVBEO6yIWaZuGpq4Zx8Bmu+fh8YndviMlCDHT9SP7/cDTZsv79/d0QyfHFQRAkLN8dghJ2o6r&#10;QGtCjrMzoynOeHYqXrZWXM20oWkqqsoRo2ccB1KKOI3AAYC2rrhaLVi0NctFy/Zpgx8GTHGKM9qi&#10;lS1rg8wwxnlfFoN8nlKyV7HGYBDxjzFSvJpiKiJwmUvGMgb7IGNgiJEQEqWmHV/c+ZJWKFtRNS3t&#10;csVieUVVt2jr2Pd7fv75Z4FBhCDu2CmXuU7GgpRl3BsPYAOj9+KCVYq/0RpVBOwYRSJhSjsV9zUt&#10;xd5RHK4ihoQmZEWIGZTMh7aqpaA8igArBBnnFdA2dQET6DK/ZYGNWDs7XsIzuMgWd7TJMSuniLUT&#10;XCWSo6fv9zw8PpJRVG0LypbJ3xQ3OytOX1Zzvb7iP/ndb1gtWhS5QEZEdOCsZRh6YhjRairwFmiE&#10;rJkqxhD4+e17hmHE+5GUi6PitCcypohgUnHTq/E+oIwIxlxVYYxmGAZiFCH8+3fvABjGnn4cuL66&#10;YtEuAXGbC8HTdx37fY/SBh+g60diyrz54g2LdsHvf/977t/fi9ijqskkFquWxaIqIgdDDIn7+3v+&#10;7u/+nh9/+JGh61k0LU1d86uvv+LuzS05Z979/DMpJX79619ze3tTgA9hLpwXIYcjF8VD07QlXzHO&#10;+87NfuAv331P0zTcXN/wxZs33L9/D4jwKqfIq7tbfv311wy9iObbtuXLN2/IZLr9Vpwpk0B1QvAC&#10;VmgabBH4b/cdvY/4mEgJ/pv/8V//lfmV7rOwtXN5inP7spdctc9B2473Q+dE9ac+6xRY7HPi3+PP&#10;PhTAnxOnTvvcSdT6uetwKo6d0CcX0XPwvJP776PjNqWg/3A7epyTMEUgdZhbOE7bHAuPT12HU+C/&#10;U/v143zNufd9sp89kVd7qZ2dgxS8dGwv5RTO5fOmY3pJ2H0qZzQ5K7+UPzmdl/jl56ImJd+Zzzs8&#10;tilHcsqJ/Fyu56Vrd5wrOgYNHPaVlyALx/34XE7rpXt3Ksd06nh/CbzipWt4DjBwCioQQvgkZ/XX&#10;QCefv4uPgKHz9VKchGjk4mKaZ/Gz9PbJiRMt4sLpPonrqkMZgekZK67tU75BQIp6Ft1PRz0Jd8+B&#10;HA6Pm5Jns8ZRFVdiDvIIrgjwra2JIRNj5uHhgX/60z/x408/s1pfcXV1xXK5mIF+qezv2rqS/SBJ&#10;/hSBmS7nqaaxLcs6UGuFMwZT9kMpQ/CR0XvZR2o5yzQ5OmsBCGWlCFHEaglZn07jq9aCfqKs+Wew&#10;GKo4cz+P07PgdobRZtACSVQFuimfLYK5qhs5dicAACAASURBVOytUkzF5VQEfSFFKILoXPIaVVU9&#10;j+Xljyn3eQKUWfPcDmNKxQG8CJtDoK6eHeTlPmvqqkZpzdXVlQiYS/sT8WiEFOn7XtavWnI3lGsU&#10;fZDXGlNAAJrVek3TtoSUGUdx+ZX8muR8ngGxqjiQGxFaG11E1+YZGlDmQK3tDHcbh+E5j1TE786K&#10;2M37kcpa2lbgCylG/Cj72MN8tjjCW1xli5NyFmijlvxV33czmEgVwCQzmEXmWhFjj3gv61hAwJwF&#10;KBiTuF5T2uUxFHazeSKGSNO0AkXKWYBcwYsINjMLgyeBZU4TGEjGAB+m/JOIa1OY1vsitLXFlTmm&#10;zNPTBluAUlkpvA/S63Om7/oZMiw8VBGG2yIuzChihhAi282GrhtEPO4jPnqUNrx6dUfbtiK0TwFr&#10;FFpFut2OzfYRhay16rqS/dogUKmr9TXr9QqlxNE7Ro9Glb2loa5rUtlPhRDp9h3GOW5u72aoRAwC&#10;D1RZhOemADGmJ1IxBKyRscWV8THGKC7Mw1gAB5JfN7ZCW4txjvXVmmEcJScS4+yELQBrxXbXMYbA&#10;9fU1/+Jf/Oesli05BXIILBfLuW9OInbv5TyUFgf3um4x1jGOI662kuecxM4lZ1cVl+yqruRcS/eX&#10;/L6dQRDej5ATbVMJINBZmqYm+JFvv/sW5yyv7l5xdXXF9e0Vr9+8YrVaEqMAZCcAsFa6wLwELqFQ&#10;XF9d46oaVfK4uVwD2csKACXGSPCBrMC6ildvbsW9fRgkz4yMsUbrAiI07Hc7hn5AT+fkLORnyIkf&#10;R4IfefjwgQ/376mdY9E0sm8a+5J3rKkqV55tFLCItWijJD+UUxlnnvM4KUa6fk/Kibpp5PmFKc86&#10;lCnjreRElC4Q8AIHFPDHSAgjZGmzVsvzkJwiIXictSzWy/mzF8uWq+s1TV3htGa72/LHP/4jP/7w&#10;A9vNBmM0VeVISZ5BjOOA1orlYkHbNHJ/x5GcE5UpkBejCjhPAROwGHneYGVeSlmAfspWYCtCFOhL&#10;RgkEMCtGH/Eh0Y2eza5n3w+ErFDWFeBgZPAj9w8PPD0+iQN5GcOsqyZ6DilKLmRy6p6ec6WUZ7DN&#10;MHjGMYLSLBYrVte3LNY3NIsVMUteQcbq8my3AGvImeA9fhhEtC4bHrQykucsOTs/DM9zm5oAoOV5&#10;hpZFS0qJFAWck8vzDwHrClzEINc1BU9OHrJ87od3b+n2O5ZtQ1tXtHVd8iyGqrLl2V5ZF6Vc1gsI&#10;sFprtHZkBWOIJU81PQOSZ0h2eqZnjORX6nqGLAuIV3J9TdvIM5jKzesTbTTOKowGaxTOTv9WVJVD&#10;qURVntkNfc/N9XWBsRpyAS1L3r/C+8jgEz+//0DIjvuHLddXV/zut78hJ49OieRH/DhI/lBnNIkc&#10;Qxm/A9EPBD8QwlhytgJjDqPkAndbAQA3TVPOU+7vOIz0/YAPnmHo2W2foICEUggsVwL0iCkRY8Ia&#10;uSZGa6q6Yrff431gtVrRNPL8JmWBP/zTN3+mshXWWBm7t7uSt6r5N//7/3EpyrnEJS5xiUtc4hKX&#10;uMQlLnGJS/xHHxcB/CUucYlLXOISl7jEJS5xiUv8M2Mc9sDHxYOH4tdjFyx9UOh1KMA95e49fe6h&#10;KPjw/ecKYc85dJ8SuR4XAH/e/f2gKHJW8BThqf68M/t0zq44tx7//hMB8sExHLqFFQW8/K5UMk5C&#10;2zy5jMw/P118q0r14+Rmrw8cz35JcTpHx3aqgHR6nykOwp+6LRW3bqXmglB1UJV5Tvx+quj4lFPW&#10;sZvYOYH38Tkdts1jt/PDdj279E5OQWcKoM+J2U8WWOdDl5j8WTe242Lzl153+F3HgoLjNn5YjH38&#10;s+N7cypO3aPjYz51Dw7brRRxPvc3Bb/IQZC5/6hnB65i9qaLeD3PbVCfbFcv3a+PiufVS0CA43Y3&#10;GcI/i+inouepSFPcLkS4qotwfSoundzBRTCaiqMr8+uUEnH8PDSpQwJAnuEWWonjJlphi9u8rcQZ&#10;11pxWKqcuDGQFTHBbvD8w+//yIf7exZNw93NLdaJE2wGlNZ0Y3FCN+I0NIkAp/5trBQMurbBOUvt&#10;nBTT+IAyll3X8/DwxNPjVoSEMeN9YBw9d7e3/PbXv+JqtcJqPYvCJreOFIM4YQdPyol9t2dfHJ0G&#10;79GuZrFc0yyWRG0YfZgd4bNSmEquQ0aKrX0I7Hb7uZDOWBkjp2K5FFJxl8kfjTfTfZTCaosfRymM&#10;LkVlShUXcgXaGlBKBPdKkbWIrklJxPsxSFG6tcWp1DwXwFsRBfropeDRFFhFEdvnmFCl4DblBClK&#10;0ShqduMFKSKumxpjFDoGVMqY4iAl4n0IWdypqqotLkri0AW5FBF62rahaRvWV0vWq5WI3424PYtD&#10;U2SxXEqhG9APnbi/pUTVNCRl2A8jGcPoI0M/YpQi+sBu39EulrSLJWgDaJR2jCGBdWhXoYrrEyCu&#10;tyEWxzcBBySQQjNX0XV7/DhgS1FeSlIk3dS1iEjNs/jc+5FxHHn3/oFvvvueaAx3r+5EQJxSaRuG&#10;qmlwdT079GmjuXv1Busc7+/vCVHx+osvi2sf4jij1HMR2hhp25aqqggxoI0pQlgp/BdHJ3Fb6ceR&#10;73/4kW4qNBukiDtncatJKeFHKeZu6lqKRwE/DPjoRbRd19jZwd3TdXs0CqcN5EzORaCA6A0maIM1&#10;GqPy7Ow0DB0xenIpkINEUzkWywW6FK5pbUUomPMswNUq0w+jiFqL2NZVlbhzJxFYaG2IPvLNN38h&#10;eGljwzCQSLOYgSISXazE5QujsE6jyWiVsdoQfKTb97MoGKVEdFpgFiZr/DAy9gO77Y7tdiui+wIp&#10;2W53UhBulLiVOYcxUvA8jh5T5qmUkxS4hoguzk8xjAx9j/eDFDcXwIKxpXC/cSil6PthFmlPohVr&#10;XQGjWGmXpd9PBehGa6zWPDw9MMZAAtq64fHxSYqVrSWQSSj6wTMMEVs3cqwxoFQSp/skRfhKW3KC&#10;FKSIVFsRy04OeZCLk5UpwIWOcRyLK1Ig5VAgGBpnZB03jp7gIxqPzh5NxBRRe/AeP3b4fi8uQe/f&#10;8f7nn7j/6WdWiwVNVZFSLO5rGpUTu80Gowzr1ZoUAmNXXL5SBq0wrp7hMapADrISF3qllTh46eLQ&#10;mWXsV+WeVFVVHOIrsp7GfUfM0IfI4CMJgdXs+o5+HKUQ1gf6ztMPAR8ywzASC0glFuhEiuXvfhQx&#10;ewHiaGNLQXwkIw7cU3siQ/KBcbeDGKmseXb9traMFw2b7W4GeKRU9lEqYaylqhe4uhXxgR/J4yCO&#10;VUCKmbZqqCpxZ1RKE5L0rRT9LFTxYyjihYT3I7vdHlc3NMslN3d3rK7XLNYrVusbrq5vWKxWtO1S&#10;1hZ1zXq5wFlLt++5//DIbt+z2+152mzphgHvo7iRbTu6fmAMkW3XsdlupI07KY7GGLIypFJUjQZV&#10;4AYxJWLOmMqhrbjCT0XiIXmUEVdwpTW+rBUE/iHgFlIm+lDGzed9CWUuMNZhncOaAjRIqYiGFM6I&#10;aG1yN5S5poIcUTmi0SIqqxy6ssRpLUgiJi9Oa2VGNmTqyqJVQkNxSJXxtaoc2kCMI3Xd4GzN/fu3&#10;/PlPf5TCf2PZ7no2uz2JSM6eGEcZn8tYmXJGa3EuHMdA1w1885fvWF/dcHN3R9WI2/0EvUoxsFou&#10;UMhYj5L96zh4hq4vgJiA96MIcmLi7btHtvuO9eqKq5s1m82WP/7hH3l1d8dy2bJaNVzdrGnaBlAi&#10;jsuZcdjzw/ff8f7H91hlBMbS1FSN41e/+Zrr6zX7/Y7N0yN3t7esV0uenh5LsbysZY0Wd0Rd3C61&#10;FoBJjALhUFqRFPz49h0/vXvLV199zX/2N/8ptXP89OOPAhhyFW3b8vr2hrap6buOFD21qYpLZS9z&#10;6Tjih176o9bUdUNVV/O+Zbfv2fUDwQdUhv/2f/5f/7r8yth/1vX7VE7k3B7w+L3nPvOUaPjwOz7n&#10;en3qu0+Byk4Bx87tI0+B34731aegbueO89zxHf6xZS1/7hgn4f0hKC+WXMDxflrlTzmEExiNI3fq&#10;+TgzH4EDTx3Hobj5UEh9Ks/1kpv4qTzCuc84dZ+P9+WHx30ud3Pu+8+1jXNO4ccO9udyecfX6xiK&#10;N7Whw/v3SY7k8L8v9KWP2rt6OS9ySqh+0q3+xHV7FqLqk/fkEER6CpZweD+nXNa5vNVxjutz0ILD&#10;mPfFZ+7zSyDDU2DS43s9nf9LcMxzObfj8TSXZM0vOa/ne2U+vi+zGF3Nzq6Hx/csgH92S5/vffna&#10;2Z1cizB5yjObIhyfxMUi/KuKUFTNIm+K0/QhaPUZclpS19O5a4UqIL7K2TlHqI2Z9x0qT07xRvJz&#10;VrPve96/u+fPf/oL3nsWi5abm+sCrFIF8GTQZAxgVC6acCVrMi1wvRATfgboJpw2GC2wzpjFKTnE&#10;JJDAIi5PWT41AZHMvtvT9b0I4FWmL/koazVVZdGokoCTtXf0I7vNo+zFtZpzATkJyChFEUKO48Aw&#10;jFSNAMtCTGXMlmsxgfymdf6cIy3AQlOAtdYYgQhoXXIrUaByBcimkXtrjZ3HUD/6GS4Y07QXiyUX&#10;KnsRPfdfqBuBbEk+0Ij7cRIB6TgOhHQg7J9dczM5pTk/ap2laVvadsFu3xXoQHHHLWL+EET8Z60j&#10;JbmexmhykryL4hmIaK39yPl2HANPTxsU0PV7Hh4e6fuRtlkU+F0nMLC6xlpDCqHkRvWc0pT9ioim&#10;jVZYK/tNq7UIcWMkpDDnT4GynzZFAJvmnLYq0LbpmOumLm3XMAwDox+JQdq2iC/jnGuN6RmiUVWV&#10;iFyD5MRygYBOfdtaM/eraXzxQcBy2sj35Yy4sScZPSYhvrWWYRwZfBBxt5HcSphgySUv2TQNzjn6&#10;buTtz29xVcViuaRpF8Qi6kwp0Y8D3gfZ0zgLaFzT8uUXX+GcYb/doHLCGVAENk8PWA3r1VL2UUBV&#10;NyQ07WLB1foKZ81876f9Q1XaYl1VWCMCVW0MIQYymtvXr0CZsnZj7n8C0ZDcpyvQXrlXzILxFBP7&#10;fU/f9fgQGUMQ0BmaumkxVpNyppthXkn2glrACWRpG0M/glL8l//Vf8Gb13dY2Xihgaapy/cpxjKe&#10;xJhIEUJMGOMEDuosPnhWqwXtLG6t5HgL9I5pbFeaVPady+WyQCDKnjwExrGHlKisEYHs3O4zt3d3&#10;vH7zhtV6xZsvX3Nzc40ukNymaWSfHqRNmNl9XfpLXXKU01xOymgo44VAUJP3bHdbuqHHVpbb2xua&#10;pqZtFnJOrirrBaiNQeXM2I+MfY8GrLGYyn20Xooh0O13IghHsWhb6soRx4HkPTGMxBRYrZaAQBtM&#10;EaMrisN3jsUhvAjYQ5C8aRix1mAryZHnXCAkOeNcXSBvZU9GmtuXKrlIcQwXJ+wwjgJVLHmbyhna&#10;Rcty1dJUFUZliB5NgughJV7d3RVwjOb65praWogJPww83N+zeXqiqWsZ/4zF+5FhGLBGY5VBZ9nj&#10;55jxY5z7vQ+efhjxPhFixjVLqsWaerGmWq6wVcUYEykL4G/b9Wz3I0NUjDGT0GjrSEjOUmuDdZbl&#10;csV6tWK5XFLXDVoZgWikJEC9AsSd4M1aa3KBDYcxMPQDu/2emKLkuuuaarHELZboqirPCNUMACKn&#10;AmCUOTBEgYQqMm1TsWjaGT48wYNTSgx9z367I6ZI2zbkMuYqjcB/FDK2pnQAlJa1QJrgiikQw0gY&#10;e7TWNJWjdRU6ZdrKQQ7zczytMrbAFiYAstEKY1UBBBsqV6O1gIclry3jVvCeXGDM5DSf/yH02zlD&#10;XTmaWsCVV1dr2oW0K2lbClIgRy8rmhhQWeCgKXjCMJD8gCKzaJbUrhIg4jjiS+43Z5kPt5sdj49P&#10;jCFSNQ1aW4zSvH59w9e/eoNRiexHbJn3wjgWAKnkqWPwbDcbttsnyf95gSnGEGbo8dPjEw8fHvj5&#10;7TuWyxWg6PeSJ++6rkBjBJCTYsA6Q1NVWK2p6xqtBcqQguRuTGmfKMWu67i+usJah7aGf/iH3/Pu&#10;/T0Pj0/lGeozIGO73fLq1Su++PJL/tVfmV+5xCUucYlLXOISl7jEJS5xiUtc4v+PcRHAX+ISl7jE&#10;JS5xiUtc4hKXuMQ/M/puC5x2+5oKGqeC0mOh9DlHpuMi4MM4VYT9S5yjzv17KoI6VbR9eA6/xO36&#10;pcLwwyLPScxzzkHq+e/nXaky54uajwtJT7l+zc7XnHavmou0jq77sav3qXv/UrH18b3UWqNLkcBL&#10;ruzH9+slofJcvF6Klg5/lw7ci08d6zEI4fC+njvv4+LS4/9P7w0hfOzu9gK44VR7Om5H0/e+5E53&#10;XEh9GDHGj9x0XhLif1woeL64/JQD2y8pev74958Wac/HyMsF4eeKxNUJh7uU01/lNnbqXF8aD56P&#10;89TxqdnFfSqUmdqrvHZy/TJzQer078mJS4qU1Pwd2miehe56dhVT0/frZzDAVDyScppdmkRoWZea&#10;pYixUoirS2H3GCLRe97+9BN/+MPv2ez23N7ecX19h1aGbhBhXIjFYQuKS1UgRHFjGsaBrMSpq65r&#10;mqZl3/d0/UBMmZ/fvWO33UFx/EpFrDoMPVdXV7y6u6WuXXENLgU2cjfle8LkapXY7/c83D/MTlPG&#10;OaqmwVSOkPLsyJXJKKM/csbr+56+69hsdlhbXHudFdeYcZhdtA/7/7EI3llDypGu7+bi6Jwm0a6I&#10;tcRB1s1uPXMfKg5V8qOMslaEfogoJ4TEu3f3bLc7mrotQi/pnzFGUpTXoTRZFZ+5UnCZDvpYRoof&#10;nbVSUFaKVr33c6H1bt9JQXTdikAyiHuO1s9whZQixliWiwVVXUuxZxRXFj8OBO+LQ7MUkOckxdhd&#10;15FyluJcMsZW/Pm7H/jjn/6CczXLdsHY92y3OxFVLpdEFEkZxpjZ7HYsV2u8F8f1x8dHcWItRc4i&#10;ABD3tJzFVaeuK1KIaDLOWfa7nYjHkfagtBYwhDXUVSUOU/3If/j9P/KXH94SMHzxxZdSoG9UcQYW&#10;AYE2BmUM2uoiOpW5evAe62pubm5Lv9I0taOpK7TK+OB52u4IsRQkF3crY0UM/v79B7q+J2dF1TTs&#10;+57vvvuBobTtWFyMRVaQP2qbdXGdcVZgDLqM+bNrYBJxwa7v0UYXkacU6SslhYaTUOvZzXRylRKn&#10;s8lFJueEUbKuqGopaBTnIFWclRIhenFTU4rdfi/Cd1fRNA31oqFpF6QMj48f2G637LYbut2Wx8dH&#10;ILNcLsVRSInAXCPi1bppGHxAazMXHus8Cd0nQYe0aTPNrxOoKUpRrDGG9XolhdtVJY5YOfHhwwM/&#10;vXvLbteLa3PdorTcm9EL4CGmREaxqBdobei6Dq3l+kj1p4yLPgRscQNLOeFTKPOaCN/zBCAqAgZd&#10;XNBWqyXr9YqcM1XluL29YbVaEmJk9BEU9H3HdrdB6cwYfYELCHTkhx/e8v0Pb7m6vaVpWmLw2OIu&#10;OQkMpjkqpiD92IqQLsVUhDWwWq6K87e4vhsjInxNMTpVuhRCOxQKH0YygcrkUoorTo8xiCg0RxHP&#10;+n5g+/TE2I80rub169coq/ExSQF5gSmkmGjrGqM0+90OP46Mw8Buu2XfdfgwksrYBYrFeoV1FTFJ&#10;EaY1z27dphRyP9t3ikflGBL9OOJ9oG4bERsA9WJBu1yS0YSYxcUNRU6aGDP96OlGT9cNxeWzuHQa&#10;R20dqjhgdbstMQQpei1jf8oyRocQiVEEKUPXyZ++Jww9KXiGcWAcAzEkQohopYv7XRIwRFZoa6ib&#10;GlvXoKUouKorVJaifrIiBmmPde0wTiApSotAJ+VECEEc370nh0gYB4ZuXwQz8Pr1a5aLJU1b45qK&#10;ummxxs1zmDZybZVK1K7i+voa7z1aW/p+4NvvvmO727Pb7tlsNtzff+Bp88Qw9Hjv2e/2KDI+Rlzd&#10;gjZEZQgJur7n8XHD/YdHHp6e2BfgwH7sCClgKkPVNiyWMh8plYpoRc9zuPeDCJlywQXlyWewzGta&#10;zXPltP6dxgTUVFQubR8l960fhiKyNiikkF4D1or7pK4qXNuirSuui7In2Hc92+2GfdcxDiOTK2xK&#10;ia7v6fueIfgCwrBYI2NZ8JH9bsPm8QFrLTEncUlFz67DcRaVFYiVnsBWic12xzfffMN2u+f27hW/&#10;/d1vaRaLIhRyxChufKvVkrqp2O22Urg8FpevoUerIkgL4iL//sMH/u9/97fs+56kFMvVEh8C2+1G&#10;3POamrtXt1xdXdG0Ddbqw6vO9fqGMUZGP7JYLDDOslgtuL27YdG23N+/RynN3d0r2rbl8fERpRVV&#10;K8KO0Y/P/RkwRhxH+65DoYgxMcbIT2/f433kar0mpcx+3+FHL4IyLee8aJvioihCGaNkjhf31iTj&#10;SCouvmWNGTOM3pOykvbd7QrQJfDf/y//21+ZX9m96Nh+vF883mOdgtKd2yO9tLc9/Jzj73hpD3Xs&#10;LH4uj3J8rKf2xMd7xXPAw3M5il8iZnXOffQec5QPmKFiSvY2soZ4Frvmwz3wdN2KM/Nkzaw4BBiq&#10;2flTXpI/dn0/2JMcX6tTOZ1TcLlzuYSXQIaf2wufg0xKfzMfffdzG2C6AB/lnT7+d573quojkflB&#10;BkBN++d80rn+kzyA+vT/sn5UH+XZXsr5fXpNDn5eeI0TuHESlk7n8dwy+Gwf+xiud1qEfup1Hx/j&#10;R7beH333S9DN6b7NucET+ZtTeZ2z1/3MWDCd86lc0SmA5qk2dg4geQq8+hIg8zhfcwrMmGanXM7m&#10;Nw9zU/N7C6hUncsrT+29QFmkLak5+avLZ+gCZjJGFzGkiIhtyQWpAvNyrhLAYMnlpBSLCCzPMJ9P&#10;c8qSO3r+vexNJ0CULmueqq5l76fk+trK4GqHDwF94MT57fff8v333xNC4O7VXRGuidDbFkf3aT9O&#10;WfsKYCsL2E7JukQXgZOzboYnjn4s8B5xVlbG4FyNNpYxeHyQ9Ug/9kWgJnPuZrth6DuauhGQpBFn&#10;aasSOQWiH6lrV9yqZaxOKQgQKXhUyROGGGiXy+KUbDDWkorNvADtHN4Hud5Z8ry2iEWnezaJ5WMU&#10;AfkkEJvWGMdrtakHp5zndcckBHeumgWi0zqPIg52rippJkUYh7LXSsQQZtGvqxx109DUDTEG+n4o&#10;81iaAYChAChjTM+gz5Jfm/pZVYlAmJyxVovwu8CGUGp2azYFmpBzZhxH9vs9SikePjzw/v5eoFrO&#10;FqhkEoGomYTRAgabqA0ppQKfk71eJsu6dmrWKRcX9UQoxz8JhJ2ryj3O0l+sJSuBK+TS1wUqMOVV&#10;RPRpraVpG1Q5hykH6JydQYKquPCmFDFWYAF+kGPURpe15XSckwBXLlVMGV1ygSEkqkpyk8PQs3na&#10;0PUjHx6eaBcL6roRkENxkBdX7APYK9D3Iz/9+BPWWF6/eo0xVnJEOUGBfIQQWCyXss62luubW17d&#10;3RFjZBj2WJXROZJTwPuBq/WKlCbYIriqYfRB/u5scVKWnEK7XOK9uGivVkuurtboadxUItbsug7r&#10;HMMw8LTZFJGpK47Osk8XofjkAi8C2ClXnmJm87RhGD112zKMvsDZask/OVvAo9OYmwkpAhqrreT8&#10;nJM1vIHf/uZXtE1N9KMIw42d4QiU6yV5Ng1Z0Q8CETDGELyIuNfrpZz/omW1XjGGUdzfjSN4P7vP&#10;hwJgrUpfDSEU0b8APFMsMMFKHOOdc1R1TdPUNE2D1hByZLW6IqXM4IciTg3kKOPVBE9wToC6rrhF&#10;x5KHtsZijKWqGpRGXJ9jlO9HhMTv370DMm1ds1ouZgd233UM3W4W2qeYyDHJmKTVvPcyWvbB0/MO&#10;gWs0AkpQeQZVSh+3z2NgLkJ1LcAUNUFQQiBHAfFJHtrMwIoUZW+/3W7ZPG0EXNn18nxETU7riHjb&#10;aAHDpYRKyDOFlIlhpNvvUDkSinh66Dp83xPHnhRGgRiSqCvHernkq6+/4qsvv+RqfcWibeUe1Q03&#10;tze0TcOiaWYISM6yNddlrksxE8l4H/FenpX4ENjvO3bbjs3jlsfNXoCMiyXKVdjKgTZoW6FdRcwQ&#10;s8D6qqaV9t80qAl+i4BLV+sV1+urWXxdW0ulLTlEoh9p24blclEE3AqrTHGFF6fu4AO77ZYQvEBH&#10;KgvG4FNkjAIqjiHirBXITU4zXDNOz2aSzEMCfpHviUFAMzk/rz9NAV9Yo1m0rWA8FeWe67IuclSu&#10;PJ8xzwDcGEQ4nlMkBc9280jfdThtcMawWi6p6wprypoxZXIMhOQLgDgfAMvyfNwpZYHRel/APpaq&#10;cuUleX7mlVOc944hCkRwfv5TAD/TWGy1jGukIDm+cYA4gh/I0eOHnmG3w/cdcZQceybP8OVQ8kc/&#10;vX3HEBJX62tSzPMc1DQtd1c3XK0W/O63v0KpRPQjOQTGoRc4gAJdnh2kGBmGobiwD4RxmK+JrBcT&#10;m82GP/3Tn8gx8/j4yNPTBq3lWU+Mia7rC3BB+r4xCg3U1uGsxmqZy0OMhWH7vOfYlTnh1avXaK35&#10;v/7tv+Pnn98KTNMJkLbv+nK/IaWAqwQIcxHAX+ISl7jEJS5xiUtc4hKXuMQlLnERwF/iEpe4xCUu&#10;cYlLXOISl7jEPzvGYf9JQSY8F5FOLlCHDj2HhdSn4rj4cvq/OXLjeqmY81ycK8I+J4D/JS5Hv8TF&#10;7Pj3kxD6nJv55H5xXBg+C4TVy0LxT9/zfF1jcceDUlx3UHB3XOh5WPx5XMT+UjHs8bU7f5/UXBQ3&#10;HWPO+VmgdqLA9dBN/lTx7eHrgJMFrKeK9g/F6cfHeSywf+l7X2obhwXhh4XG51zYD+/bKRf1Y+jA&#10;OQDDsTNeCFIUdiyAP9ePzxb9Hh331N8P+/CpIv3D907v+ejzpoIlJY5NhwKZw+M4/p5TDmg550+K&#10;kGOMHwngX3JyO3Vdj9vAMSjh48888E7SJwAAIABJREFUITzg9P2WQh4zgyGcNcWhx5RiNRGr2cph&#10;nCsialMcL9IswpT6SjW7xkhtfp5Fy9O3V7VDaxF+SNs0GCuFRWYW3Ttxwy7OVHVd8/D4yHff/8A/&#10;ffMtrmq4vXtF2y5FFJgSdd0UtyRxJNdGF2fy4t2cM+1iibVWBFs5EXKiqir2+x3DMM7OUXVd0/Ud&#10;Y9ehVGbRVjijpXi5uOuaItxF5yLkEzfWp8dH/OjJKBHCWXEb673HOcd6vZaipYMxImdxON1sdjw+&#10;blDaUDcNcXKLKWIWVcSN03uqSlxDp3kq52cnIxF0lDaNAAC0KU5qRVjsrJsd40xxFpnng8qRi6vS&#10;ZrPhh+++56cffiLEzGp1za4bpPhrctMunyOwFGmDRpvyu8kpWJziD8/BqI/HFmMMWkkRnXOOtlnQ&#10;970UIeb0LA6zlqZpMMZKMVkWJ3BbwCYpSDGWMkZEr0nE50opacdVjY+Rznv+z7/9f/nHb77n5uaO&#10;r774km63YxgD2jra1ZqoNEkbHp+2vL+/p2oaFssVDx8e+Ms331BXFZUTJ5pcHNOenVjEZUTLxIf3&#10;I13XEYIUzFtrqer6E0dGYyo2+5Hv3z/iFit+/auvqZyhaOVRRurDotjC4FMS4WnKhJzYbLez4916&#10;vRYnJWtoGxGJi1NcRdPUHzmKei/9YLPd87TdsutEgH376jXr9TWv3rzi5vYWa60AVkKgdtV8j43S&#10;1FXFarWaRXhGG7R1c+F1SImQ4MPTE66qxYmnFOorpUoBm5GxYBKBaiWCx+Jep4rLn6h4c3GDM/jg&#10;SaUotq5rKcotfRamdlDRLpfFVV0K73NOvP35Z7rtllxACsZohn7g9Zs33N7elWtoscawedqw6zoW&#10;y1Vx5TJF6DsJJorTYCkInue1IjxJ8blgUSANEyBEiqYfHh4ZfeRpv2eMSSAEpVCvbltxUFKKtl2y&#10;aBci/Pa+uBzVNI0IWNp2wcPjk4BNnGP0I8M4EBMCJigiEOOsCHBLoXLdiBNeCJ5uv6OpKlbrNUop&#10;un03ycbYdXv6scNWDp8iShuMrXh42PCHP/4JbWu+/vVvaNqGYRho2lZENGkCIsnYHLO4paeUZxDG&#10;BLJaLpdSJB39LNs3MAtFjNYo8TJEKY2rDEYnjJYCSyl+VbOgXmtF09SsVmuuiyh2tVrRLBqqtkVb&#10;U+Yfcfgax0C33TL03VxUPUGhUozsd3uenh7Z7fdUtYwNxlVUlcE5gTdoIEeZJ8zkEh4z+25k3w10&#10;oyeEiI9RXLCspV0si8u2wroaV9cslisWixVKGYbRE7MixMQYxNG87/bk0qZMmYtNGXuGrmO/2zIO&#10;YxFACkxh9J7gI3EcxZF88LMTtwgmMnFyQsuKYfAiJMqZkCArTShAi4enHT+9fc/9hwcWi0UR/1hc&#10;1UjRuzKkYorpQ8LHLGsMbWByr9QGlXIRwYvTW1PVWG3IOeEqEXXEGIm+tJXoIUXI4qLph3GGJbRt&#10;gzGGp6ctxoij+rTXCSHQdXvGYSClQN00vHrzBQlN1gaMox9G9l0/X+OHpy33D094QFfizr7ve0JK&#10;ck4F7mBtVYpmyzqUVNqomfci9kColBUFzJVncdoE0NLWzOtnbUQ0FqMU6BttyErGm9rV+KFnu9vg&#10;QwBraNdrQsykmBmCwDNSEepIoXlEpYzRimEc2BdIzBi8ACmK46T3kb4fikurFFGnlNl3PTFnstLk&#10;Ij4QiJKb99F5AguFwG7XYV3F1dUVb778kuvrG0IUoEpKIjipKstuvxUReRGsyrgqrpe6QI2Mkz7a&#10;LpZc397x5VdfYp0tawbP7e0Nxih+99vfivAoJZraUZXiZmscSmvaxZL7+3sAbu9uuL655ub6SkT/&#10;IVBVAtJxzvHw8MDD4wM/v/1pdnuXNbasd5WSsTgVV9ztbs9ivWbb9Qz9gA+BcRjo+o6u79l3e1DQ&#10;ti21K2I5xJ1Va4XKGXKBLymZt7MSQFRCoCoJgSds99viLilueP8cAfy5HMIpR/TDvezn9uWfc58+&#10;zsccAwpPOZOfA7a9lHs55/x8LIY9l4t5CTx47hxO7XePcwKTg+EkDs1QFns8i90Pfj+JnSchpYJZ&#10;RKGKuJ0JxqYOHaCVgBVml3iZPVX+dO//0j0/dy8+cSP/TF7spT/n9sQvHc+8P+dAGD5ti4//zbMG&#10;eOIETK+b3i8gN07CHcr2BqbvUs/3UR38ef6efDancK6tPsOJ+FhUf3iM6vk4zoEIj/MsL+UfPpdb&#10;lHX6Rw3y2d0bNbtcnsojHee3PidsP9ffYxGEngIrnGqHL4FDz57j0X04Cwg9ghic6kOH+Tg9C21f&#10;Boeeu3aT4/vcPgsXQU/whkkIf9A2ZwZGRmA5Zc+ecxH8qef3T/AxbSxGmdmRVGuZz52zWGfFHbU4&#10;tk/7hzRB9JTsyT8+P/Xc7+Y8WSKpWFxLnbg9axm3jBGnXaW1QAO1Jiuoa0ckMwyBzXbPn/70Dbt9&#10;R1s3LBcti6aZzyUVB2hVctyy/hLBm3GyllRa9kJK6wL4kn1S13XEEFisxAF3ylGN40hf3LETFNFr&#10;wjlTBGuBMEaur65p6hpd3FaVenY/draicjXGKGL0JB8gBaxW4t7aNtRNQ0bjqgrjKnzw871ByZwf&#10;w7OLr5kBBe752UcRiGaV5nnU+zBlbIh53kYDzKDEZ8iGtFtnTHHBjUVwL/3fGIsqOZ3oBWKlZtFl&#10;xig1C7+rqsI5Sz/0dH0nOacyA01u5CiF9wIrs1b2T5P4PMY4i/9QmaapIUaIEZ2ntbKIbFGGvu+I&#10;MQhgIScm8FTwnqZyIkZVUFlL21TUdU0Knso5UOKs65ybQXbTHl4nWZKlWMbRKILK4IOs/9HFBb3F&#10;2QqjBQYI0tfkNMv5lvxULMBaydM0uFr2LTFGQgwCEdUKZyx105b+oOackK0c0Sfi6EnZk4jkrAuo&#10;MpfnHqm4h0t7qusa7RwRjakq9vuOrtvz/t0H/v4f/kDKcFNyH7o41scsubS2bZkwHE9PT7x/f0/X&#10;DyyaBVerNTEGfBhIRIwzLBdLjHMiXM6Kpm24uVnTLGqBMyS5hykMhLKXJWcqVzH0I9ZUtM2CGAK7&#10;3RYfPKiMLeLvL778mpubG4yG2+tramcKLCuijWG5WlI3Tdn7Qdfti3uy7OOtFVF/TEH6S0zkHMv9&#10;ykxNLxRY53K1ZvAB4+wMQHRlPAnei+i77PuHvi/rA1mr1bWjbWpur69xRjP0PTnHAk/UhDAeQIfV&#10;xO5g9ImUAsvlgqHveXr6QOUci2WLreS9Yzfww/c/8OH+nsenR6w1DOPAZrujHwZpe3qC4CWsEZjC&#10;OHq0sShtyAg8QXKTYIzkzSeX5XHoiN4DIjQfR8mpT3mbaY6aQLcy4BtcXWOrWsbYoS8gkcQwBFRS&#10;5JB4+vCBod+jZBdOUzsBmw4d++0WqzWVk58N44gyeha+z/kZXeCORgsIwkruNBe4ggA/LSmJkJ6U&#10;SdETxh6MtIFcXMzn/pkCSmuquppd33OMaBR+CAx9h9GS2+v3HSioXS3i8QJTGLqOHKZxRGONwmnN&#10;/umJ6EdS8BBGCAEVAyZnku/FBV5rccQugvwJKlw5R9u0tIsW55xAOo2MLQqFUYa2abFGQARZKZSp&#10;cJVjDCMxBgbv2Xc9fkxkDMo6klKYphagangGIO62e/b9AEphq0oAhTDDTLUGjcxhy7qmrRy1MwKt&#10;jJFKw81qyd31mkVT09QVbSMO3QZFThEfxAG80E/IY8n9GUNSWoDCEXnWkiN1Xc3P8VQBe6boBb6B&#10;QCxTlPk1xcA49nNulhnwIuO8DwFnLROIkAL1STHOovp5TZMyKgnARoC+gVzWpQYBBVlrqQsIwmhD&#10;SIEYJccWY4EgRBGnpxjlWFOi7ws0MXj8GFFZ5rvKWtp2gatqlGIGuIzDQLff0e33DN3Aft/T7Xt2&#10;ux37fUfwnuB9gY9mSJEUepLviUNP7Hf4YSf9OkVUFjF/8CNKCfgBDDGBT5n/59//e/7tv/1bvNf8&#10;+je/Q+mEDz1WC4i57/dUxmC1KnAATwwjMUVZa2pd9g+yLsxZntsELyL8FP38/d/+5S+8++ktV+tr&#10;No8b2raRMcBonGvoBo+2Ms8ZXWoWcqayhqZyQCYmuX85TazGTCrw3qZtsdbxpz/9mZ9//ommWfDl&#10;l19jtOH9u3fcf3hksVqxWDQsm6rsqTX/6n+6COAvcYlLXOISl7jEJS5xiUtc4hKXuAjgL3GJS1zi&#10;Epe4xCUucYlLXOKfGX7ogI9dt6ZCwpTS7Bh67HD8qcvO5LSnZ+HeVJh3ypHppWLeU3HKNWuKX+Jc&#10;dKpA+lyR5eHxHQtlz4mvPxK+z0L19OyL9ZGj1eQqxUkR+vHfP3aj/vQ8ZqHkgav44XGdcoM6dY6f&#10;c1o6/lyQZ+0nC7yPjmv6c+zQfvx5p0Tip+7B4d9fgiK85Jx3/Lpzx3B47FMfOOVgdeo8Ds/h1L05&#10;9Z3wsZsXMEMPjoEIx8d4KIg/dW8P+/mpQump2OrYme2ca+D0ullYdCTo/1y/PFc0fthuDyEcHx3L&#10;mcL+U+3qVBs47KuH1/PjYzg9NjwXpX8KmTDGYq0UqulSMKatiH2ss+jiImStK07wpojg0yxKngTa&#10;+qTAZXIb5LnwZXJA1UrE9rYIu8pxZKCqGylgVrkUPiken3b83d//nm+//5HFas3t3avZ/VgpzWK1&#10;nMXISmlSlqIpY0QUNbeBIiBfLhe8evWam+sbESWmQLtoBdiQAiGMOKO4Wi3JxVFjajvWWhkbM/Oc&#10;snnc8LTZErOIVrMxKGvnwmRjxQXIFzeNqqpp2xalFMMw0PcDuoj+Y/BQXEuma2qNm0WJzjmqqprv&#10;aQilSMxZVBHMqazm7xvGgTTpFUqb9DHMbpBzm0Ocy7VW5JTZ7/dsNlu0MixX13z51dd8+dVX9MEz&#10;DgMocbROIcwFzNO8MblyZYWAArII7bTS4tJWitwnEb8UwVfklOh7EcqlLI4uUrUkIrCqwBhyTnNx&#10;WhgGcQsqBdMhhtnhGGSssc6Jg5wyDD6w63r+wx/+yK73VHVDU9XElNgPA/cPD9i6oV2tGHxg3w88&#10;Pe3YbHa07ZK7V6/58OGevusw2rBaLWnqpjgFJZSSInuUngu7+r4XkUARrnXDgCli7Zwm914RIy9W&#10;17y9f8BUjt/95tc0dYU1Umg4SQd8kOJFEdsZYkz048C79+/pB0/KsL5azcV9xmjqusL7wGKxpGkb&#10;KYxOiXEcGMehFLSLEDOEyHa3Y/SB61sRBi7aBusmsX+QfmwMlXFSTF5VVFVVnMWlD6ZcZMDaiPg1&#10;Jt49PbFaXYmjmxEXb6PFBXUSLzTFyUhrERXGGKnrenYWBileVwr64mZstZEieGvISoTzuhTJamVo&#10;Fy3tcoWxpqwZZcx+++OPpBDEYRkRSiutqKqKV69fY4s7uQL2+46ff37HbteLeLqMVWYy6CyOYopM&#10;KAWRdV3P4/DkXDUJEibwhq1cEa0ZqqZldXXNYrUmJSnXc06gF1c319ze3bJoW5xxxSEtU1eO6/Wa&#10;pqpLwailqmqUkbHKJynQTwmMq8u1l9cYY6UfhSCu9F7cuMmZuqpwrqLf9/jRi8tQzqQcef/4IM5P&#10;xT27qRdsNlt8yty+fs3f/M3fMAbPZruladvZgUcpcYly1hQoicxZk9jhMGKKs7OjzlmKV7O4JuUi&#10;3EsZYilYd0ZhijuhOG9J4bbRmqoV6MIkMtRWxDw+iBh8vb4ilP1B9CKmHjqBcIQYpD/nLA7tTUNW&#10;BUShFK4W0UrMEKKfXZj86Nnu9ljr8CnjY2LXjTztOjb7PcEHcXgsMBVrDTEGUgronGmaFuscVe1o&#10;FguWyyXDMLLd7fEhzgINo1RxrAJXWzIJbaXAV6FERJ6ksD/GxDAMsxDae4/RIhiigFcm59CMJmWF&#10;j1JAra0jo0hFWdUPA4+PO/a9ZxilDRmjGYaRfvAMYyCj0KYiJAgZQtKkZNCqQhuHtvpgHSFO57a4&#10;ZXXdjnHs8KO4tY/e44eRMAz4oSf6sbitibOWH0YUuawnNE3bcnV1Vdq5FMqb4pwYi6MjZKyruXv9&#10;hnqxwpWxpx+HIuxSpKxAWREjJRF91+0CrQ3D4Nnv93S7nt1mz3a7I4ZYiqANTV3RNA1Ka2IMs/hG&#10;tIRpdngOIYrQq6zBlcrzfCLAIk1diyufswIF0MYKJMBo/vLNn9hun6hqEdEkbfDFWV0ZQ4iRmOT7&#10;SJlcgE/WWBJZABnB40PAoMUZsKynyDIOh+DRaMYY6f3IMHoUCqcdMQS22y0hJCjF6LIuMCQ0m80W&#10;oy23tzcs1yt8GBiHAV/cAHOO9H3Hw/09+/2eZ1CAlXWXs7ja4aqqrKs1q/UVV9dX5BR5fHrCWs2v&#10;vvoCazWVMXz99VcC4SkuhRP8SSmDdRXaGN6+e0dKma+//orr62tubm7kPuVcHEiZ13APj49048C/&#10;/Jf/kqv1FdGPMh+VMVHGJIH5+Bipm5bdvp/3PJMIclrHXV2tWS1blouGpnIYJSKCrMSZcBIqT666&#10;IWb+/OdvefvunuVK5veu6+S4up5hFDf7/+5f/5u/Km8xlPzKS3Fu/3IMWzu1fzzndn3uMw8/4xDg&#10;dg5GeO6YDvfkMieYF/MOx595eMwvARU/t7c7lY86ByX83LWfjymf2T+e2CdO6xd14vMOr/WpvMfn&#10;BP2n9ujHx3QuD/FSDu0U8O9UOzq8L3Iu+ReB+s4dx2HbmcXdn+Rv8mfdwV+6DqdgkOfE4ufawzmY&#10;5kt5i5fgmr8EdDC/Jp85JnMagHHuGp/LR52DY5y6/6fi1P39HJzhVJ85zq2eazen7t2x0D1nEbse&#10;H9M5l/pzeb+X24YIXqe89qd5oaP3qU/BkcDsCC/Cd1k3KSNgQqVFdGisQI6ssZIbKuAWssAJZX2h&#10;ZvDfR4mGsldKOT3nqChpA10EZEYcxiX/VBVxM7ImsALASynx3bff88233zGOntvbO66vrqmdK4LB&#10;MEMZtNEY50DpAgGzRA6AnTNsRQlQLUVubq6p6gqFYhx6cZiNicGPZZ+rZmH7OETGwbNaiAt1XYkw&#10;K4VwsM60NM0CV1VF7NbjhxFyml2UMzDGhKsbXNPKPrpcvwkCJzA7AQN0fcfoPcZagbuVnJOaoAhJ&#10;AIn90NN3Xckniehf5pF8NK4UuE5KxdVXFTDcBFyUhjPnVGNp1zlhnYjuU87k6dlK2aeFIKK/VByh&#10;tRZIpC4QJ2stdSUANlUgjF2/l71KCLLGL/sTZ63s18veTjuZ2ycg0FDyK8vFguVigbUFEuglN4SS&#10;47ZGsV6taKqK+/fvSSlRN1UBdaqDfLrDWYMfRciXS3sRWJdnGEdSTtR1zWK1lH2mVuSU6Lo9CXG2&#10;N8ayWCxmYWooa2alZK1buwpnFJlIDEF+VtUlj5qpm2Ze/ypSEUmOIrROkUyEIlivrCsOvqOsxZUi&#10;K4OtxLE85szPb98So7jcd11P348En7Cu4vWbN6jiHh1TYhjHOWc1URN2ux1PmycqZ1m0C6rKlT1N&#10;IuZUgAwWV9WEkBj8IHm8kisyxlA5g1WZMI7kIqQO3rNYLFHKUNU1dVOjNQLTK/szoxSr9UoAUpWj&#10;riqs0eK8XYByAOv1mqZpiDEVJ+yIH3v2+x0pJpq6np91GS3gzFRgD8PQM/pQ8hYKtMFYh9JG+nDM&#10;fLi/J2dYLBZUzha3aDuP7SGEGVTU9z3DMOKcwznLOPYYpQUOqCj3ihkgOgvKC/izchXD2PPw8MBi&#10;0dLUDX3fE0Pk6fGJb//yrYDCjKGp2wKjTHMeExTWalKB8t1ci4vzlE+NMWILfHICRvfDgHNuHkfn&#10;56tZMY7+OVdzALzOmQKYFBF53TR4H3h4epQ8aYzs9jvJ7QXZE6cC3zMgruwhooHkPXEcqZwI6rUx&#10;7Pu+5EVq2T+mg3xzmWJ0yScCIiAfR3SBGwYfS9vOktcKUWBxZc6a9gq5qGarcr9ygX8K7C2js+Re&#10;6tpRWU3wPX4caKqKuq6onMUZQ+0cbV3TVM0M5nPWiDN4SuiUyUGE7xrJJxo9PQMQp/EYAiGImNd7&#10;T/AD3o8zJHYGhSDjjCs5xTjPgVr6nNYEHwCN0lbyge2K5fUN7foKUzUyjqKIPsxrlue1wTOg1FWO&#10;xVL6PdPaKCZy8ORYwMHBo1MA79FKXMvFkdyQQiIncNYBMI5DARPIvlvmzgRGYKp1s6SqWhSaYejm&#10;vMqUa1FKkQrsg7LeykngIAJpyAzjSBRKQFmb5ALvEbieAMaYn62M41hykGkGEcjaIpY9+uTErmjq&#10;msq4AqE1BQ6oiGRQZgZFxCiQZl/gl5Jjkvz44ANdP+BDFNhhiuUZmpqPhZxn0XyMUXKnw0DwET8M&#10;9F3HdvNEtxPI41DAgFpLXid6Txo9eRT4w9h36AKvyaHAJUufsLbGtQsCClfVjD7wd//wB969f+CL&#10;L79gtWrw44Apc/gE0GyqCqc1KidIZXxQsoaU8SKV5wN5XgulJG1bcsGecQx8/+0PDMOI1prXX7zC&#10;VQ7rKuqmYbfvBXKhoC6ACgHfCEDFWAFiq0KHE+k7WOto2gUR+P6H7/nmz9+wXK25Wl9Bgvu373l8&#10;eCArgRB99cUbmsaRECjpf/0//OtLUc4lLnGJS1ziEpe4xCUucYlLXOI/+rgI4C9xiUtc4hKXuMQl&#10;LnGJS1zinxlDLw5lU0HSYXHis1uoPikInmISWABFXKU/cm0+Lno+J0g/jGPR83EcCm9fisPvPC7+&#10;Pna1P/zd4XGfis+JnnMRQ5x8reKzIu5TIuypSHQqlJmPOZ+5L58pnj5V7HzYFo6v4amCc63NR8d4&#10;/Fnn7smp63kORHAKnnAKZnDu/E4J+k8VyZ86lnNi70O3rFPHf3yex2L4Y5fmU25VhwW8hwLzc4KH&#10;w/t2+O/DIvdTbeJzLvSfJGEOxLWHx36urZ1yJTy+ZnMhavm8w59PTkGH119NTnxn+uS5n01tU7/w&#10;3k/7/XnHxePzfC7kzgdFr6a42OnZxWVyS0ZLgaYpokE9FRqmOBeUPh9T/kj8D6UoqbjJymc7lMpz&#10;obUMD+LS7aoKZbQ4sTgj4rPidvrDTz/yd3//93TDwPX1NXXdlAJZjzGGpmlF3GmLwxeKFCIx+dlF&#10;2hkR1sYQMdbhrLiBWucYhgGVM85qrldLFosGV4pdp+JfYy3SDHQpnNTsOnH1tFWFqWuGFGhWS+7u&#10;7qiqei5+nQRlOWW8D3z//XcY67i6uqGqGhFYJnHqMEbLNTeT8+1zIdo4jnNbzKXY01YO4yq0scSc&#10;UIhoDKWJUcRyoAheCgaLMdEMAJmujzi9OZqmYX19xas3X7BeXVFVDaurNXXbsO/FMSQFEcqqqbj8&#10;sE8bJU6JOZUyeEpBYp6Loj8eJ0Ws/P79Pe/f34sgU0EuIAVbBPNpEvIlcbP144Ax4kC73+9nSMPk&#10;GNb3PV3fk7KiWawIITHGxGa34+e373h62lA1DV/9+tdYp9l2e0zl+P/Ye9PeyLJsPe/Z05liIJOZ&#10;XVVdfW1YkvUfDEECDFgGJFuwDfiXCwZ8Id2hb1fXnMlMkjGcYU/+sPY5jIwKMrvvRysWQGQmk4w4&#10;sc8e11nv+3z11dcM08gPP/yIMY66aQkx8vXX39D3PcfjoRRtZbpVR9e1RfCfpfgQjQ+BYRzxwRNT&#10;RltTCMGa3W4nNHv1bMSjrQhWQ4w87Z74/Tdf8/buDZVzz2O2FOGiNMM4SRFdiByPPdM0UVUNoOjW&#10;qzJXaZpa9kezKJtSdJZnAW0Z3wBVXeOc43jsedrtiIVQZY0mBi8GDZlC1dOlIE8IyMdhJAJVodhN&#10;MQql2FqUtmAttumo6hpThOJFKolRvxU55ZxEJK0UVVUXipgUKhttxXgjJiHbFeKcq2sp3kxChRYK&#10;HqVouV7WmspZhuOR97/+Qo6Btm1pm2Yh7EkbroUmVjBgCvj48Invf/iRqqr59g9/IHp/QmFU5JgJ&#10;41hECaVgHMRcI0e00cwCqplSZcsc1LYt3WpFVdd0Xcd2uwHiQipqSlEtOXE4HERwrDVd17LZrDFK&#10;ixlA5aiahqppiuijzNUIBW0cPdoYbt/cYq2lqUU4vxSMBi9CZGPY7/YiHCAxjCMherKCX9/fo41d&#10;hKTWSNH3Zrthc7Nle3vDfr/np59/oumkqHYekykG2qomxgzopdj0uYDXLPc5x4ifRsahl8L0lAkh&#10;yZ5OSXFpCCI6T0GK940tlOdS2K6tUPMmP8lnyWL+oLXi2B/54z/9ibpuaJqWaQxMo8fpIigxQj+K&#10;eSZKGimgLaLiN2/uuL29xTohDgFMfmIYpA8cCul9ShBQhKyo6rYYyoBzBlc5cooEPzEcDhx3O6bj&#10;kc16hZ9kfUs50nYtq82Krtty++aOzWqF0YowDazaGmOgaQyVFRG5UZraVqUwVwTYKGQN10Jwh0JY&#10;phjtlC+UIiYIRRRkrKFdtTTdivVqQ1U7XKEuGltJIbSzZY6xaOfwMTH4SEAo8j5lYlbEJMXXSosA&#10;YhhGGc9lD2Kdo64sKYwolakrKyIBZAzGaWQaB5k7ciJ56bdiIpGBSMqRkCKb9Zab2y2b1Yq2rWla&#10;oZs5W9F0nQhSVitcLeNl1bZCoUoRhayd81weU6TpOrSxfLz/QJgmUgiEKRAmT0xi2BKC53jc8/H+&#10;VzbrjqZpWa83bDZrVmWtqJwjxFj2BIp8UngvxgVSJLyIIIpIxlpN7QzOSpG7UEYnjocd2gqhsek6&#10;MKYc7WTNQAlZ0xXSpzGFBm1lXQ0hcOx76sotZECjDcY4UAayYr/fM4WAD1H6RTHL0UoxjhMh5mKk&#10;IvN9ygofIvcPT3x4/wFrHXdv37DZrhmngXHsidGTkwjA/DTgx4Hj4YhRtpzbZC9a1ZXsNTJMk6x7&#10;s+FRDBGUYt21rNqG2hluNmu6tiPFxH7/JGKNQob1RQChrOXp8Ym26bDGsV6v6bqOcRyK8A98mS9W&#10;qxX7wwHnLP/6X/0rNus1Yz9DsHnWAAAgAElEQVTgZkOTJAL4WbAwDBP7vufxaUeMUcQHxfCkrmtW&#10;6xVvbm9YrTrWXUtbVWgl5gyZcnYr+6QYI8M08v79B/7zf/5/OB6PQr1UWoyKnvb0vZhafPXNN/zb&#10;//B//FX5lakI4NUrZl2Xvnd+/n7NiO41QeylvM38vVm0/ppY/VI+4VKOZD6fnv5OKnvJ+etUcP+l&#10;c+ils+Tp2f30LPcaSfr0517Kj/ymzV45Cyv92+vShd59fo9eMlc8N0p8idB9ep8u/ex8TnnpTPuX&#10;5q0u5UrO20ZMLl5ut9fMIS9eB68Z1+Xf5Ph+0+bn5PgzM4VL7fjS/f5LTDDPcziv5Un+WjL8Z9c1&#10;E8jnTfEJ8f5S/790D07H3JfuxXme6dK4n2PeQ176uS+ZCnypv10yiLhkeHAp5zXPPae5qEvzw6XX&#10;OL/O18bQRSPEIuxSShV28+l1f942M53bFPL7TIE3xQDRWIM2sv+w1i577do5EcgrXc52anl9MZIp&#10;IvdCpRbae9l5znND+ZpzMqoIppb3KoRyyVPMtFbDfn/k+59+5M/f/0hlK9arNeuuEwGjFtMqba0I&#10;55UmZIVPiZBP5lKU7MmNoelauq7DOaHFZzKx0NOncqafvBdZe86Mo+ewP6K05t3dHXdvtlTWkHNc&#10;xMsZMYmrm0YM7MZRhJfelzN0MfWyVgz4uhUZxVQM4HQxHrDWLiY6kczj0xOPJZfQNM1zblLUp8QQ&#10;UMwGRoGmaairahHVzX1pJtMqoG6E1pwVhbJsSv7mua9qpQi+CPLKHJAR8wNrHbZyCzmd0tdmwzcQ&#10;YWzOueQUheQrZphWzMOCXC9K8gPSD5UYLZAXg0gxDcgobYr0+zmXdbqmqiJ6N8ZQVxV3b265ubnB&#10;WYNRiqHvySS6phWqdBEaGm2wxtC1LeM00Y+DGP/VNUPfFzJ4kBxFXZfzgRFhX8wch0Hyc67CGost&#10;VPJUDCDm3JazcuYxOotBV4qyx3eVGDsWw8OckowTrSTv4iMkIR1nZD5tmwbnrOSGvBhUpgS2qmja&#10;Dls5fIh8//0PWCtk28enPZ8enrh5c8f/8C/+5WKkMPZD2duKML2tm6Xdq6oiFeG4NkbAvuTFAFIh&#10;546cWAwtvfeMxZTUGo1RYmiQQkQhxlx+ChhjqdtO8hc5MQzHJQdbuUqoyMWoIBRRtSYXczGFLqZv&#10;VVWJqHIcRMybIrmIbI1RuMoK+TtLDmrOtY5Tv6w5s3g2Q6Fpy58hRI77HmMMN9stVWVxxTBkXhOM&#10;lrlSazGGS4Vc3VQVOSacNYswVfae5uR5X3l+YZ2cy1JkHAeenp5kLLmaGBKH/YHd/kBKma+/+obV&#10;ak1VN2hj8CEzxSh54LIWxBjp+yM3t7di8FiMFlOKRXzP8zOkEGjatqzv895Y1oZcDD2FBC5rhPee&#10;vh+gfJYQxLzy0+NDMdtT1E3D425HiHE5XxkFKomRYV05wjThhxEN6GKa6IPQ2I/DKLmDYmgo61kx&#10;F+17mWuc9F+hX8sYIYMfy7ySxZAgZ9BoQqQYIlTFjFMUwUYpnLPFSCSK8DlGiEL/dlbMV7XKaEWh&#10;wwut3miNNfLljKGqaqqmwTViemm1IgcxO9RZL2cPMaLVYhibS26x9IeUxOBjt3tiv98zjCN93zMM&#10;IzHJuTyUXMg0ThwOB3leUETX0+RlNSqGfq5Z0W1v6bZbyZ05R8qqrN8JrWV6t87himmy5CIbmraW&#10;NVKLIVfyE8lP5BAIwyAU7hSZ+gPJT2LwsDx3lvzGcBxkjsx5oaBrlLxmeZZE2QsYW2GMmOFUtSuG&#10;hkb2BYiJ6mwQTHnqcDwcOB4OjFNg8H4xZvQ+Yl1FztKmwzTJXFpyJTlD8CJWTzHKs5koRgTJSy6I&#10;lIuJD7i6wlUVRktuPgFD8ChXQSHLxySmmTFlMWKIkZQUWWkwuuTGsuRKtVmMC4dhEIODEOS9jBEz&#10;1bI2rdqOyjpZi4LMbylFMTpIZb9qlLRvjBATJgExE/0IIRahuox/o3VpF01E4+d8ZxJT1I8POx4f&#10;H3n37o53725ROckcV8ZpCgENuJKD1GUfmIoBrNIyF/kgJgl+mpimsZh/ynkgpozRjhASQ99z9/Yt&#10;trLyzNBYQs5M3hejh1zmLhiGHq0V1hqennZMk0frXEx7xYBnGEfuPz7w64f3/PTLr4Biu9mi0bz/&#10;9Vc+/PqerPNiOHx3e1MeZUpu8t/8+//9WpRzjWtc4xrXuMY1rnGNa1zjGtf4bz6uAvhrXOMa17jG&#10;Na5xjWtc4xrX+GeGH/sXC7BPKdSvFjvm31KalmJr/XqR7UtxiTJ0qYDyJar2a78/X9ss1j8vjj6l&#10;SM0/P7fJl673M9J55i+iGp3H6fudE8jPqV2lduaz+3ZOtr7UPi+9/0XC/CvF9fnk26f34qUC/5eM&#10;D75UqHvpPukvCKDPi10vFZlfon5fKr5/rVj2JcH7JdrW6WfXCxlXXzR0OC3qvnRPT0Xu5+T2c7HB&#10;afHypb6xELGt/e09fqUI+fzzvCQ0eO0ev1awLhSO/BvBgC7FYS+Nv9fe85xWeN4Gn3/W+U+9tPM8&#10;tl8X9pe/a402cwGwFBupUvRs7bMozRpbaBtSjKxK5WvOcRHSnxb/5Vn6XHCFc/H1XJB62m9cVeNc&#10;javsIgydiwEr1xBzlq+U+P6H7/nHP/6RyU9889XXbNarpUAoZRFHGi3FkaXV0ArapsYqRYyJ3X7P&#10;/Yd7+mESgdpmLYT26Fm1DXd3t1SlODbntBRfLm2cC20mU4gkE9o5TF1h64rVeiMFb1W1EK6cdUvB&#10;XgyBx8cnEcFpUwovhYSaZ7KVUkI/K0XBc9vNxcx5JmgZjalqTFUVSq8m5UTlLMoYtBUyl4jfn9cN&#10;IcCaxaRhBrmnnLHOCUEaEX1a44gq46Mn5bBQd4MPGCdF2af0SWelWGleXzRiAqAogmJKMeky58B6&#10;vWaapqUIM2UpQtSFwgPgvZfCzCSEd2eM0JMKAcdZuxSnPjx84nA48PD4xPc//kJCF9FlRdOK2Dnm&#10;zDfffsu7r79ie7shk2lXnQhnUfzpj3/i0+MO1zQ0TcfDwwN//tN3C11vGAdcJQQnrWUO08bgY+Z4&#10;PDKMgxR7Fapb09SsVs9F1sZoIZxpUGVcoMA4y7t3b1mvV9TOyf0u98g4h3M1u/2ex6cd+6cD+/2e&#10;sbSdtpaqrrHOUlcO64SYp7Qw+YRwlRc6UN3UGD2TZkWIrYymaUQIoLSiqh3TNDKOA23dcnf3tggH&#10;pZ/GlIhZ+GObmxuMczzt9yitGaaJp92e/bGnHyah/BmNSqXojvxceKsQItQsis5QNU0ReuaF/Oe9&#10;ZxoGUowM/VAIf5a6bclaCtD7oV/E+qaMvZwzbdcJHSYG7j98YP/4iC6EpETGh0TdNDRtx7FQzsZj&#10;T11XpAyfHh65e/eW7e0tYZzKWJWxGWJk//iENUKdn8WlIQRgLl4vZHr9LIYPWQxCqrrC6CIEca70&#10;f0XlHNZoSELn+eGH7xnHkbZtWHcrNqsVoBjHUYrQi3HG5Cch1JFwroGsuL//yDAMVJXQqU2Zt/f7&#10;nYzPIMWEx8ORvj+y3WxRSuFjZAqep/2eEDPaWjab7bK/01r2Brv9I0+Pj/jg+fTpI8MoBe+VdWhE&#10;mFE7h0YTg9zLWWistEgchPKmMQoRh4exyEgU3gfarqNuG6mOVsXcKheSm3EY68papkhKBBf94bAU&#10;kcYQqFxF8J7D4YD3gfVmgx8DfvQ4W+FqoYzZqiLERNYytsRMRMTRtgiKy0rIbr/DOUfbtiQyU4iE&#10;DK5psU1Du9pQNTWbzZq2rShac3IMTMee4XhAp0htLcPxwI8//sD+8MT+uCfEQN3UkDR1VfHtt9/w&#10;+69/x+12TV1ZNJnKIoXKsxApgYqKlD2THzHW0rYdddMuZLeZNJ55FraJkUgu4t7E5mYrJL5iNoKK&#10;tI1ju93Sta1Q6tsaV9XyWsoQZvp4yhz7I1Ut9KYQZA0bp5HjcV+MzKwIr6wlK8U0HElhJKVAVkko&#10;bMaVeXPCjyMpRkwWUlnyEWVUEW1lshIS2DBMfPx4z+PjR6Gy1Q3v3r7j5s0t3WrNeiNigaxE6NM0&#10;Dq2ksDmGSIoyN43TBArW2w3GKIbjnv3ukU+f7tk/PdIf9zwdHhmGI01TYa1iHA78+OP30taVQ+lM&#10;7RxNU+EqK0IR4HjsScs5LD8LoU/2iE7LXkTlSE5CfcvzDisFoc1VYiBkrCMt5jaaXAp3VRHB6jJe&#10;bOUwVgxVYoyMwyDiM7kTaCN9XSsxNvj08IkQ0yJ2iTEI+S0JzcvWtZg7WDE3yEA/TvSj5+bmllXX&#10;4pxFaUQAPxyFEleMLZIPNFVNU7eEmAheTIqUYtnzBO+FYFjWKjPvX1Jm1bVUlUUVUY1VhmEaOBz3&#10;YgxSBEV9P/Lw9ESMQgrbbLbc3t7KWqcgprDs42Vekvd/eHjg7d0dX717BzEVEpz8f0ihnIsUOcH+&#10;cORxv+dpt+dwOC5jzDknZht1jXNSvN9UrojVRKyhNLJf0gYyPB327PZ7ht5TVzVff/0133z9NcYY&#10;Hh+feP/+A+Po2d7c0HYd/+4//p9/VX7llAD/Gqn9tTP4a+evv+Qc89JZ61w0fJ6bOTefOzVjOzeV&#10;u2QgOJ9nT4Xa50LXSzT4ReD0wjnttc96fm3nZlAvXfNnbZK5KHTNF/JJ8/c1Lxsinucxzq/31Ezv&#10;tZzGaX7qlLb+Wq7rtb7yWj7mPGdRDmMXr+9SfvA1c0LFywTxmbL9Wn7oPPeSf0Na1hd/59I1nfeb&#10;l3JjL42L83zUaU7nEmn90vg7zzmeX+f5vy/15dO/x8WM6/Oc0yVR/iWTxksGf6evt5Bq/4K55VK+&#10;6jXz0Ev5nC8ZfJybmF56j6VPXJjrXjKueCk/ddls82xu1r/NSc2HsMyzmaXkY2QvYIooU2kx7jLG&#10;ieisULh1EW5lisnByX1+ptOrE9MEdTGPaIwp5mAiupO124nQUmuUBmNl7R+9J6TE8Tjw93/3DxwO&#10;PVVVcfvmppgpQspiFBhSxkcKKzuJId4sLlaSs9LO0jRt2UuJCU/0sr4P48hxGDkce8ZJjBWnydMf&#10;e9brNV//7nfc3GyXc4vVRs4bKRRjnB4/BSFRjyNhmlBACJI3qGoxmVLWMoYgZoZaYazGFbMxlCLE&#10;wOQ9T/snfIi0bSdnFmeXds85kUJcckfL3H62roYQFlo1OVO7ilTE6bNhklInef0spoSpCEKNLeff&#10;svq0q+7EuDGRc7EY0JJLypkl9yDmbpXkU8reN4aInyYxtSuGUNYaxE9RqMszJX7ynpgi2ghpXAwf&#10;Q2lTX94/FxMBRdO0tG1D13U0dYVCSPA5yxnDOnm/Z/Gz7OmatgWlGEMi5IyrGg67A8QkpPrJ03Qd&#10;TbdGGQNFvOpjJCmNddWyX3XOMgxD2T+I0FWE9lqMQZWi73tA8gAzcVhpzapblXyNprK2mGlO+BD4&#10;+PjEdz/8yGq1YbVaMXoxzTR2Jig3VE2LsgZtLT4Ebm5uQVvuHx/Z74/8i3/5P5azgsZohfdTMRrL&#10;TJOn67qlz8w06JQll4eS8dU0DSll9iVPsD/s2e32xCjC/qGXPFIKHrcYfcqZZxpHDvsDISaauiUX&#10;o4WU0yLob9uOpqqwxWggl1zgbNDgilGrcxUKmMaRoT8SvEflhNGKylnW61XpxzJOxM9FQZLZISsx&#10;Kp1zozGWE1eGEERkKuaCIuK0WtPUNeMkZ1MxrZD7Lfv+ClKmqhy2iKxFwKs+22PJeMtL7loh42Qc&#10;R8ZxZL/bE32ga9pyXmqWe9mtVtiqAqvRxjIFmSfEmEETirGE955V19G1LTllhr5nGkehmxtDKnvP&#10;biVnezFnlfy3nY3vtF4M3Jxzy5obfCDGhClmgUopdnu5/23X4aqGh8dHkhKDj8mL2ZoqeajZTEmX&#10;P6tKzBWHYZDP5IXarrSYuqWciEko6LvDns1mTVWL2eU4DOyenkgh4Iex5Jch5ihjO+ZyP4VAL4YY&#10;s+llLGdlyCHgx540efzQs396krmj5DKFbl7o3D5QOUdVOXn0MefzncM1FaaW3JS287NrTaYYeGiF&#10;toZcDAb0vG8reX7rLN1qJTnDFBm95ziMjN4z+lBMBuHYDzzt9rz/8IH94VAE11mMTpLkNKaQmEJE&#10;O1eExaaYGsru16iyRyi7YV3mYVcMFMUcRcsanyM6Z3Lw1M7RNQ1tJ3Pt8XDAD8PyHEWcb2QOmSZP&#10;KnnLlGQsyxx/8py4mPgabRZjVEjkGIkhCqk+So7VT5OIyJNcd/SzCW0iY3FVg7UV3XrDarVB6WJw&#10;EzMf7u8Zp0AIiYwpBjdyHyTvLOuBLs81xNAjkBXl+VUFGCHWuwrlLBhT9iCyDwlRDDR8yZkklDxH&#10;QijwWemydkofmcdCiIEQJirnqKta5q2TvaEYZZjy2dOS6yHnYp5gi7mp7AdUzlitycGTYySESfYK&#10;gDYOtBUzAONAG6qmAWTufHN3R+0s667mdruWuSrL/G+slrGZih1NFnMWa+X0OT8fPBwP7A/7kvuN&#10;nxmgyjPMTIqIWeBqTdPUYjyqFRgrWxAlxHc/ieHoTJBPiNmQVmI8MI0Tx75nGj3jIAYdh+ORfhjZ&#10;Hw5sNhvatuPh4YlffvmVnKSvp7JeG62pK0tdt6Sc+Tf//j9di3KucY1rXOMa17jGNa5xjWtc4xr/&#10;zcdVAH+Na1zjGte4xjWucY1rXOMa/8wYh8NviqGB3xRmnhd9fhYzqQihHehCaphf50ti7NcKtuf3&#10;fkncfIkOdfr386JzoIhP7WcC/5cI4pcKTc8pXOeC4EW4zjOhhkLM5IJJwKXPe05De6m4c67KPi+e&#10;1lqTyIuwb0E8ntDKLomZz4vez4tPf3MdM/ms0Ao5oVWpQjmaife5UK3UyTVeKpy/VPx63j7z73+x&#10;2PqFvnF6n87b9VwUf/66XyKJnf/uS9Tw03FxSTR+qW+/Jiw/NYQ4/Vzn7Xh6n79Eqb/UhrMIfP6Z&#10;uaBxLig5FTxcGofnRgCvEeXOx9Vnc0b50kovQkFVxtppG8xxyaDh/L6+RiH87GeLkPLi3FWMIRZR&#10;bSlY1cZirZNiZ2s+I3DZQmES8le1CA3n0RJzkKLAJFQVmUoyCiPcpjxL4rMofGaySRExGWtwthJa&#10;prYY47BWRKDGKrTVpVgtMo4T3333Pb98uOfdV1/x7t0dSiUOux0hCOHYOoe1hug9oRTZpZlCnCIf&#10;Pz7wtN8LLShG/DRgteLNdsuqazFKCr6ss+WqkwhSzXxbFSQYhpHej2QjorL1as22W1M5sxC5Yso4&#10;58rnF9HnOE5CrElCEE0pkJKX+d8aoUo1NWgpXhuncSF1heiFvlSur+s67FJQlxj9KMWISaTc1tWF&#10;UkwRNj7Tmk7HUkyZycdSDOeEmhyCCHsPB/b7HbmMpVxoJpR7mEsRlHVOCr+VIpd77EOCrEkB+nHA&#10;h8gUAiFlbFWD1rRNXQhepUibVAqrcqG/l4Lusm7nlLBOL8LmGCOqkIiUMfz40y/kCEY5HndHppC4&#10;//CJ2jlcLcXOIMSs29s1q7YmhgmrFV3Tsd6+4df3D9zff+LTxwfGcRCBcSnAS0DTdHRtQzXf25SI&#10;0ZOKUHg/TDSbLTdv7litimBcG5yxhEkKZ1OYhLhTVAFN27JZr+naFoMWgX+MYC2uabBGyNSjj7y/&#10;/8ixP5JQ+JDojz3WGVZdzaprqatmMTtQWcTNUmiYmMYJcsIZS1ZZ6N4pL8KDpmuESF4JoWs4HBj7&#10;gXEYCNNQ+mEpqDRSZK2soW4alM5l76KYpkloPOPAT+9/ZbXZFEKcUJXIiag1qRAKZ9JZSiJ4rly1&#10;kOAyWYSpKRMmIX+P41BMG2pc1RCiZ5oCfe+ZgogoN5utmBpojbW6COphv9tzOPbs90cRNNsa6yo2&#10;2w1VLQLlDz//zHF/IITEZnPDEDx/+MN/D4iJgLGqiDgVw3Eg+JG6qaiaGmPk//wk9HFT5ldjTCmc&#10;1UIKL2YJTdPQdStUysRxBB8XMbwq+8IQAg8Pn3h4eMQox83tG5q2JeUgFOqymQoJHj7t+HD/wOPj&#10;gcNhoO06bGUZxoG6sjR1hbbQ9wf8MNK4CmLkw6+/cOwPuMrRdSuhMGkxdogpY5sWpSybzQ0xwM8/&#10;/8J+v+PTwwPTKEWVRsFuv+OwP+KMo6qbIoQvc2pOjH7ieNiLgUkRiRprC4U8kVKAYrCiskJkfIp2&#10;s6ZdrZZ1bN7jS5Gpp6osVW2lSLQ4lUzjVMQhqRRby8rVuAofMllZtK3p+4GqsqAVicx6e4OtKqYQ&#10;cK4uewMpdvaTzOH7/Z6npx2P9w9krfj6D79HNzUBMFWD61oR8y60twAqEpNH54xBhAB1VaGNEjG3&#10;dRz7I4+Pj/gx8PTpkThFNBGjAnWl6WrL7XZFVzsqZ573B0qX/jmP0STksiyUNesq6qYVk4RxIOUg&#10;dM6cCy1uXo9rhmHCx0hIQUwYghQfkzPBD4QwoVMSL4JCZ6SQsciKh0+fAOj7kZubN6y6Du8njsc9&#10;0zTgQ2AKUkisjBDQsnoWoKSYca4ixdm0o4jTQyhUNk9OEaWE+pdiWAhYYz9w3O95/8vPHHuh+tV1&#10;I9S7lMRUI8o6o1RmGkeU0lR1Q0yZEBPOOaF/G812vaJra97crPn6d+/YblbS1CrjB3mv33/1FevV&#10;ispajoc9nx4+8ebNWypdAYnKCSlLaVBW0bQd0+gLwcujcyGR6WJqVIrwhfg4EVJk8gE/eXIMkEKp&#10;KVeFpqnIMaMzGKXxZKytcLXMLRTzE4pgxGjN/f09GoNWQt1SWsx3tLUkElPwQr9E46wTAb0xGG3w&#10;PpZ9YaEWGinE1tpQ1zXbzYrVqqNuqsVspx8Goo9YW+5rodfFnNnvD/zw/Y/8/MsHbrc3QgQthDBr&#10;XRGrKULwkJOQ9Aqvy3tZ03L0ZY8SFrFUU7c0TSdGRwomH0k50TQ17aoh5UhIHlLCarcYMogJncFq&#10;zdvbW7q6JYVMDEnIiTmVwm7ZR3sf2B8PjNNIPwwMw4BzIuRrWxG+32xWtE2FM4rKWmIR92sj5gRa&#10;KXKKHI57DscDgQRKc3Pzhru3t2xvVmSd2fU9v76/J4bAN7//Bls5/t1//L/+uvzKiQD+9Mx6LiS+&#10;RJv+S8jRl/7/pZzFJQO/c2r7l3Io5+fC069LZ8r59eez4Utn19PrfcmA8PzvLwluT/MKL53Tz//v&#10;3FTwvN3m/EW+dNbP+SLR/CXi9Wl+51R4PV/3pTP7KTH19Odeiktn69fa8Zycfp6bEwEWX7x/rwnN&#10;l/9Tz5TiS3mAS9Tu0/t0KW92iWJ+qT1eyrf95l6fivIvmEDMX6cGfS+1+Ut5rFmMfCpaf02k/9IY&#10;P29fpdRnRoYvtdlrOazznMupePolEf6l/N35+Do3Lb3U107f7y+Z7y7lAS+9/pcMH17KF1/KDz1/&#10;vlzMAOd7/5wfunQPP0vd5rz8ntZKxLRKQdZFjG6LYSJoXfJCToTjCjGwyydzZQZiLsZ36iQ3fPr+&#10;+nSelH8brcrZqQJNESqXn9NaRPdZEXzi1/cf+PMPP/Cw2/H27o5VtxIBqfeMITD5gDKS05m8F2Fb&#10;Elq3TwmMEeNBM5sDJXZPTwzDiPeBx6c9u/2hCDTlrNwfj9ze3nKz2bJatUL21Qpd8k16NnaLQrhV&#10;WnHY7zgejgRfzuTKULctylqiKNGWfpNSQqGXnLn38jkedzuU0nRtWwTJmljIqjlnIcFfWE+XtW4W&#10;vp/0lRhjMcPSy35S7p+IMJe+UUjlyszfzyg0bd2QotDpd/udZM6y7KOVVsQYxIhsXnOVKmRgioGJ&#10;WojTphCRRZiqyTEQfSg5vLQYdGljcHVd7qWcmeexMo/lqqpYrToRpzrJP6hUDAGLEd9MX57PHtMk&#10;7ejqGp8yPmbun3b88Z++w2hLW9UE7+n7kc3NLW27IhUyto+JISZc04Kx7J527J/2VHUlbRDF+AnA&#10;qGJAal0RpBrJm6S0UOaNFvJ8CgFVaLvkzDRNPOz2fPfjr3z306+MIfG7r78qRHQxXRJDuIq6aTCV&#10;GElYa9hsNkwh0g+equlYrTYYJ0aozhkqZ8hExmMRSJdcxNwvXaEt9+PEFCIqK+qqZb/f8eNPPzNN&#10;Ez7EIlhkMSRQKZGTL4RsGUO6UIK1EvM141wRK4t9zzhODKMv4na7mGOmGMgl368/MyiSXNFsmhWD&#10;9BulEAp7XRcjzyhmU0pMKXMKZCKZxPEoRgSulny3q2qcrYgpM44943hkv9/x8PEjQ9+zXq0JhQ5e&#10;VxXWFoG4NdTW4WPAaFXOTjJe50lQBLaxPFPhbE3TeC+Go37yTNPEZr3GWclT3H+8px8GpuCJKtGs&#10;OnIxFZ7G8fM5fn6+lSGX9p7GnhTlDKaUmGxWVSW5XOfI5CKCz4sR7PyMUhfy9mz856yja1q61Yq2&#10;bck5szse8d5LX1CafhwJUc40WYmRwWHoORyObG62QjKPGaVyEfYGQvCSq0xiYCjPJCzBl5xAjFhj&#10;WXWrxfBt7HtSCMTJi+FoIYsro5b8pJyjPVYrNEnmmJJn0CCU6rFnGgYe7z/w+PCRjx8+sF6vscWE&#10;4tRIPIWINZqmrmTvVYxipyIwNiW3DpqcNWjJd/kcSDmijZJnMErG95ynR0s+PZExrloM6nzMjCES&#10;EoQiok45c+wHRh8wxjEFMZAYJ7/khEIxDJ4F/HKmKHOhSstYMUWMr5RaRNnz3CoE74E4elTOOK2x&#10;xQjWVhVV25ISDMNU9gmamJOY5BldxNlyH5wz5BwJ00QOkXEcxbSkqqisoVr29zJnk1PJtwemYSQF&#10;IZ73x55hkJxz3bZsbrZsbm7YbG/Y3tywWq9pu5amacSMwppCcK95eNxz//GRfvDs+55Pj0/s9wfG&#10;cRTzm+NR5vH9ntF7piBmDNZV5GI2GIFs9OweICL3hDzziAG0xtU1Wc9mQOU5uBLTH7QhlHwIeV6P&#10;xWwmeJlPQ4olR1r2S0FahJAAACAASURBVFrjqoqmaz8zazZl/Borc2oSJLzsA5Qm50hKvhgqRlLJ&#10;V2ZjxCRISQ5Pa0VVOVKOOK14+2ZL11ZidFzOGD54eems8N5jjZii9ocdD58eJC+TEsPYsz/uiUkM&#10;DKZpkmekn+0tyjOxmBjHid1+j7aObr2ROcdovPccj0dpnyCGAj4GQMZPiok4iRmyzBnFxCAlHp+K&#10;cVDXsurWpJz503ffkTK4uqJuapq2pWs7FIl111FVNcMw8G//w19nMHiNa1zjGte4xjWucY1rXOMa&#10;17jG/x/jKoC/xjWucY1rXOMa17jGNa5xjX9m+DNC2RyXSM7z909//rNiR/Xb718qwL0kpv4ShQr4&#10;jSD4NRHtJVH/6f+dU7dfIyqdf/a/RLT/UpwLmy8Vb54LhS8Vx8//nomDl4pu04V2Xajx8Crl6BKt&#10;/CWzgbn4W5eigdN4pqc9F82aF4rTX+pzp/fsmar5shD90mufF9W/VBD9WmH+eb966Tpf68vnr3Ee&#10;53T7l4hmL73ua0XTp+/xWhHzPB7Oi8FfKro/L1Y/b+tLP/uSqOJSe1y6F+fktc/GhuLF/nVurnDa&#10;bvoLdLDPCrN5hcaouPwapRDTWlOIGzBTaKRQUQTv1loprNF6KVjOou2GWeae01J4rZjbMBWRRv6N&#10;EYJSs/hHF9KMWyjIZLC2om1aUJpp8ljjeHzc8bd/+1849gNv7+745puvME4RoycjRaJtU7FqW+q6&#10;LjRyjcpS/Dz0o4i01ms26zU3G/nTFHLXbEKSi2g45VTIG4Xw5D2H456QAhhF13VsV2sp2DVCy3FV&#10;xX5/wHtPXQt11znLNHkeHx9LWxVjgKyEolaI2HXdoLRm8oFhHMip0D60ZvJTKTrspOBPq1K0OxFj&#10;IMVCNyPTrVY4axehlsy9SQguOYng3BhCjKQUC+XtuYB46EeGvicmKZojP9OBIYthgpKCb1P630xP&#10;HaeJaQqMg+f9r/f04whKMwwiro85Ya0UJetCIp68Zxh6KcxTmhQT/XGgto7KVUIRORyWPpjmwtpC&#10;UIlFyNkfe7LSPOx2TFEK7x8eHtncbtFGczgcWa86vnr3lpubDSkF1l3Lzc2Wtu3o+5Gnxx3DMND3&#10;PUopNqs1IESsm9sbNusV1mpi8BijyakUJT/teHw6oK0T+lThwKiF7OUZh3HpW8oYERVYS900WC39&#10;NKbE7nDk/f092+2NFI2iCCFy6HuhY/kISnHse0LwQsC7vaWuall/M9J3ixgmxsBYqDx2oZjmQvKW&#10;f1dVTds1InIAxmGkPxxRZMZxIngvYsKUqZqGdr2iW60Y/UgIkcrVYqxhLKvVmq+/+Zbf/81/x83t&#10;DXVVkYrwFFgIzAq1FDPnUnDbtI2ICdSz0jkVwkwMgXEc6IcBW9UY5zgOgxR6JiFNO1dx9+aN9MlS&#10;hDebKGy3WyYfCCESUmK3O7C92dJtVtzc3kJOjMeBrmnxPmCc5d27t0JvSiIm1lphlV6Id95PNF2H&#10;dVbMIbThsD8yjgNNU2ONFTqgEVrfp08iZp+FCN1qRUqZ/njEjxNKa5q2KcWiUvintebp6QmjDTfb&#10;LdYagpdxr5QtRZSZYQo87fcobbi5uWG92fDm7g1vbm9x1uDHkWE44scRnbWYDWT4r3/3d/z400/c&#10;3r2l7VZSuOvE4CArIRkN40CMAVcZPtzfY61lu72lqVtSEMJWjJn1asObm1sRdytIIbBqW5TSHA4H&#10;fvrlF7IyrLdbqroBLQRJHyM+eEAKMHNKMnaswbiKdtVJmXqWwvngAynlRVzlQ8BPYVl/ZE2cxbIi&#10;0o4x4pzj5u4td199w+3dW7pVJ/0zJ5QRY4asYBoDVVWVeaaI7UNg6AemaeLTp0+FTt+SSLhaipTb&#10;dvW8n4JSaC10JKMURju0trL2FRIaSlE1LdvN7UJtskoz9keGw45117BuKqKfUCngjKZpalwlpEEp&#10;pJe5w4cgn7gU1k4xYusGY+tiGBDwxVBFW0vVNDgnxfu1rYUsvWoxRongOqbPjLmctWhEPDCP0VQo&#10;8jFFIQSGxH53YPe0px8HjFbSzk0F2uBDEAG3NVhn6NqGzXZLXVdL8a4yQpAEpOg1JqZxYP/4yDQO&#10;ZY+PCCIKMezNzQ23NzdsN1u5l1lEGFVVAUKJDIVG2bY1dV1Jkbd+Nh9brzru7m652a5omorKGZzR&#10;bArhzFmhCaqU+XT/ibZteff2DmcNlTW8//ABPwVub27xYSImjzUiHnFVRWWkkH8YBtkXIevqcnIp&#10;YugUIynHRRxhiklMTkGMS4qYIi9F97K+ptJeKot9RH84kLMQ1mfW8Y8//EhVyVwvRK5ASord4SiU&#10;tllsVIRdzlnZF5Y9hymGQ2i9UBKV0p8JuGZKYM4iOAlFCBeTvF9GaKrff/8zP33/C1PwfPXV78re&#10;T0QCtgi3ZpHtsifWimmS9bdt6mIGpBc1nzZCq9Xa4ENEacV2e1OoqrJPE7MfMeLw3pc9spY9mFI0&#10;dc3tzRajzIlQRdbSEANKaXKCaRrF3CdGtDbc3N7QtS3OGdZdy3az4c2bG7qukXtcRE7z6xkje89h&#10;GNjthZJmnKGqG9qmYbvdUNUOHzzjlDj0Pdvtlndff0XTdfxP/8v/9led988F8F+it790pvoSFfu1&#10;1zkXnp+bGV4SwJ/nRF7KhXzpuufz2bmx2EvtcX7OvkTbfunc9aU2eimPcv5+nJ0Nl/YrBoK/aRdk&#10;7F963fPrWHIgJ3T7058/F3Jf+lznRoe8ks85Px9fauP5Wi4JfD87I/Oy+cCX8iift4n6zLjxt/3n&#10;cg7g1dzjpZzTK3mFSznGWdx96T0vmSOe5pXO78l5HuQ8t3DJ+PC1e3mpDV4aA+fGjq/lg16itV+6&#10;N3M/eSn/dolifynP8qU81EvX/Vo+6aVxfX6PT6/xtfzd59eSeLYzzEs+4VlIaS72ldfyk/N1pJyX&#10;vNBMgHfWorWYwxhdCN2FEm+twzoxUHSmmLmU15kNOnSheOd8Om2JEJpF+C7Lt9Zl/48qRGVD1Qhh&#10;V87KlZwbsiJEEfrtjwd+/OkHPrz/QNs01HXFar0ixEK9NUb2X9aCEgprTAmfRZSpyxjXxpS9ZqZy&#10;jkPfM4wTkw9lr60WCnHfH2nqmqaucUYVwXbZuxfyN6hCLFf0/ZGnh0f6fiAlsFWLNrJHTznLnsUa&#10;IQInMYIy1qKVmCMOw8CHjx8hQdu1uGKkM3kRA1pjishN8ulKa+q6XkSr1trPyNOp7DljDOX9n/fB&#10;qlDgKZRmVF7MCbQ1xQARSJlxGPnh+x/57s9/ZpgG1uuNnFmNXEsIIlhWi3lEXs5UqpgAPs+NSQyX&#10;jPQXU4y9FnF7yUUZYxexvveT0GSzkGl1yQlVzsnPmZLXTCL+FOMkoXY3rdDLxUDVPBunuoqUNftx&#10;5G///h/4L//173n35i036w3kzKHv5Qy72eJjIivFw27H/acH6m4NSvHTTz/x888/oZWiqish8kbZ&#10;uyulZPxUtdxjLcRvlUWAO++PZ/HpTIynGEYOPvD9Lx+4f+qxdcXffPsttTPPZwitxSBMaSKJlFIx&#10;00uEpDj0A8ZWrFarYn5laJuKunZYreR8HaNQvNuWrChGiRUow8PTjk8PT4zDRF2J2WZKkaZpqJv6&#10;meCtTcnzIfcGqKuaqqoR/aPCKAuIiFdMOgzTGDgc+2I62aB1gQGfrCW67BOstcWczS/mL3PKXSF5&#10;MK11IdsL7dtog6sbUig05Cz9Z5w8xlY0TUtVy+cSs1jFw9Mn+n7HOPRQPl9/7Nms12w3G6EQl33l&#10;NIyFri1j2Tm3UO+Xc7+aSfAi1D9dj4VcLvnxpmlEjG/FqCCkwNN+x/uPH3j/8Z5IRlcWbQwo6cvT&#10;MKJlgSniakWYPORM5Wwx6ZX+NU5TGf+GmBMhiiBfK13Gw7xXeDauNsZQVRV1XWNK/kVMWS0hxUJo&#10;zhyGgd3+QFKKkDOuajDWElPi+x9+4P39B775/beLWasYgsk5XWeKKBxiiJJP0lpyByUXb4rpWkYR&#10;vRiM5hDlXoOQqA3FjEPmtxyFXm7NnBOSMZnK3C0i9kicJqZxIIwjxlju7t5hXSW5CW0wtkIrRfJ+&#10;oZ2nGBmHAT9OjNMkNPRezN+8T2jritmmReuEc3oRe5t5Ti7PLEX8LvOjD5EQEwmZN2RutpiqQluH&#10;dZUYCysrOY+U8DHhgyf4iXEcCd4zTQNGi1h/pq+nGPB+YJrGE8Pg8twtlmcgKS/E9bEfGHrJIaYY&#10;icGTcmYKYSGdT1MohuuyjruqKia0lpwkX7BardCIUYwmixlDhso5MT4o+bh5JC9E85jYPT6SYiBM&#10;AZTkO27f3NJ2HU3bULc1tpLnWmJkLCb4xsoYq5uWummxtmLymRQVf/7xR47HI33fczj2PD3t6A9H&#10;hmkUo+DJczj2GCfGGGLmAKP3HIsZxW5/4PHxgX7yBDLDNJHnZ2wlXzIb/uay90klZ5eSiLdDEFNk&#10;lYvwX+nnZ2jlmYcI4bWYbjhXMp7l+VVZx8QckOVZnaypwqDXSoyJklLUqzWubRm8vK9G4/3I4Xjg&#10;eNyTvaeyGlXMjcZxYhjEyFJpMQ+SZ/4ZUuCwf+LDrz8zjSNGa3zwxBTF2DnI86p5Tp734iknQDH2&#10;Ax/uP/Kn7/7M5uaWb//wh2LQMp8HZZnvmhaUwQe/mMPFkEk+L3nhXPKQD7sn/st//Tt8DNR1g7WO&#10;9x/u+fDhnm6zpm4bbrYb3ty9pes6mmLAkzMc+57/+T/939einGtc4xrXuMY1rnGNa1zjGte4xn/z&#10;cRXAX+Ma17jGNa5xjWtc4xrXuMY/M6bxCFwmb83xpQLM03+fF3i+RKA6J/689AVcpIe99F6Xruf0&#10;3+eF2Jco2Od/vlYMeyqiv3QNl+K0aPa1QtSXiGqfx29pLFBEGfpysayCi9Sl19ruJbr5+X3Ny3uc&#10;FhxJIZ68r16EPOfUqEuk8vO2Ob+2v1QA/1rh/Fz49lIB8mnfOSe4XbrOS+PmvPj2pbY/L8A+/b3z&#10;eMmw4i/pg6ftf/rZTwvDLokOLhW8n4+VczH5pfY/HT/nBcen4+K0OPy1e/1ZUTm/LQqf7/FL9/el&#10;e3n+2T/72fm19HMFYCmR/uwz/5aCpwt5y5Q2MIvQyForRa9aaL3GaqFAaSmGXITtRbw8C65Pr+q8&#10;+D3nvBTrzGJFa4U+X1eVEFCUwjpD2zQ0dU1ViZh8HCN/+tN3/OMf/8gUJm5vt7y5uy1iKURsZo3o&#10;6EuNuEKK6Zq2oetaIZRaS11XhdAsRbNCPwFSKvTvTE6KGKSYTITRRylq1prtZk1d2UIsE8GCMZZx&#10;nHh4eMBaU0hUK5yrOBwOxJiK4F1ukBQuCjXeFBMA4+xSGGSMtEtOUiC6Wm/QxgoBLRby7TSKUKwU&#10;LDZNS11XjNMgovMUlwIpVYgxs6AzzgQirRZadSqUHRnrmZjzUvgVQkSjSDGgcsbwPH8DQrLKml9/&#10;vef//du/xdUi1JyCL8XuQoBJKT0TZjSM44j3kxQkx8Q//eMfCZOnqWsg8+nTJ/aHA6vVClJBTCGv&#10;l5V8Nu89ISZiBh8StqpJWXH/cE/d1GileffuLV1bA4kYJipnlqIxBTw+7qRI62xNTDlx++aWrm0w&#10;Cipnyz5A+sfxOBACbFZrNFAVytVsKhFCWAaoiAA9kKmqSkT9KQpBJsH+eOT9h3s+PTziXEVO8Pi0&#10;43A8lsJ/EXHP1zxOA9vtDd2qwzmL1hQBcRZCfYrL7CBiBqkkM8oIdSYLMctoQ1U11M6hkWLhylma&#10;uqGq3UIwt67i9s0b6rYlLUXuUpgOipil8NFWNXUR2FaFJCZmCvL+upgDmEKv0sZQ1dXiWaNF0SF0&#10;+CyfIabAOE5CraproddkofpNIbLf7ZYC/DTPhcWAo65rNtstShspwrYijFitOrY3G4gJP0xUhTpm&#10;rCarLIXXSmjesZCotVakEBnHiW61QlsLWeb1aZqIwVNXlZhzFMHqNA58vL9HI2KL2WCjbmoRW/Q9&#10;KGQcak1TN1gthZxjP7BZb9luNqWwW0hraIMylpgQ4pA1rDc3rLpWjBHe3FLXTgpdx4nxeIAQaVxN&#10;DEK9e//rex4fn1hvt6xWG5Qu5gxOl7lIs9msqWrL4bhnv3/iq6++4d2732Gtw0+eYRi5vbujaRre&#10;3LyhbWumaUShuL29JcXMhw/3jCHyL/7Vv6bbbKialrHQ4FPOpBPamC7rlI+RbMRcAKVI5V7PhdBK&#10;acZp4nDsCeFZ0NLUIoxNKZX2lL5p6pqqXdGtV0JMsobJj4Vap4gpMU4e7wOr9YYU42IgY6wlk1mt&#10;V4WwBN16hY9C28oZYiGZ6dJ/RfwupHSrLc7JfGiNI8QgdG0rhejb7UYI1ZWja2ucVlRArRVt5dAp&#10;EvxImCbpY7MxSUhFqOMJSYpJjTXs+yO/3n8kogkx8XQ4MExTKUqVttXGsl6vqYrgqaod2orpCste&#10;TDEvqFobITcqsEZobjFKsbJ2QnndPx2IIRGCpz8eeXx8wIcRpRVt2xbRvaOuHE1T0batmIA4i3OO&#10;1WpF23VUdUXlRLhDjPhxxA8jej6HJKHvGaWlgD0KtV5Ex294c/eG1XpNVTkRPlcVrragM95PMv5d&#10;2YdlMCisUYVmlRfxuyJhNBhE8JxjQqNJIfD0+Mi669iuOtq6IsTAd999z9//wx/5+eef2e0PdF3H&#10;NI34YSB4T1NXVFW1mMOkFPE+lP3KTC+UQuX5fDb0PdM0orN8Xysx7sop4odRCtFjYBw9Q9+TYmLo&#10;j4zDKItKUpAU/bHneBzEbKis1zElUBBSfKbhKbWIM6wVIaYupkhCSq8ISLF9iCKy4WR/J9RLz2q1&#10;ouuExB5jLDtCWbuPx4Fff73neBx599UdtzdrtCkF20pE91prQjotmNZFqJZo24bVuhPBXNayH0oJ&#10;7xP9MNEPA8dxoKpqum7NoQj8V6sO7ye8n5b953zdIQSmaaJrW7q2WcycgDL3p0Iu1cuZ8uHxiX4Y&#10;eHN3x81mQ9c2rFcdzhrp25UTgUMMQmhMYkIUCtkw+CBF5d5LUbdS1E0tIhPnME5Mkh6ejkwhYSrD&#10;7//mDxzHkX/7v/6nvyq/0veHi+eVl8Smr51tT8+dl0TQL5novXSeeelsP7f/qdD1XOj7pfP3LPJ+&#10;6Rx56Wx06Ux7/h6XTMpm4fJpv1p+HoXKGbWcTUToN5uYUQiTRpV/v5DnODUOJGVI8pq65DrUhfv7&#10;Uk7FF0OG8zPpl4jol0TNc27sPJdw2uaXDON+m0fiM9O0S8LltJDuizhwFsvMSq2zvwOfmdE9X3cu&#10;ZEVVRMTzaXo2zymmbnLQXd5n0SDP751nkvzJez7rlJ//ffJ9dXZdl+jt5/md87Y/zfmdkspfyum8&#10;ZBbw27yAenVsfUm0finPemoY+VKO7Pz3zsdpjPGiqcCXcqjn1/FSXvm1MfOl+JLR5KW55aXrPY9n&#10;A8h5qRWri9M8jlam5GBP+rB6zsu+dq+WeZDZpEIBWoTuTtZ9ZTSm7AGMsxijMPb5e9qKgDojW0ZS&#10;eiZ+52cyvOSphEa7mHw8X3Ixh9FYW2G0w5pajPeMwWqN1rYQqUE7oaq+v//In374kcfDAVvXbG9u&#10;0cV4zFoR8Nd1LeLWyhGmUPJcGu9nk52I1lC3De2qY3uz5eZmu5DLjRaR5nA8oBWs2oqmrlA5kdKc&#10;TxHCdEhyHlHKEGPmabfnOIyMMWGbVs5tMWGdCNm0MZJ/ScUaSclnyxqmcSDHiLVOxM0pnrSvCL/R&#10;QgwWcrdd6N3LmCtzgxgBUIwEKfs/XUyTTMmXKUKQPZsxVsSMKaGNE5G6NqScGcaBD/cfcFXN23df&#10;cXv3O7765luGQq6OKRIz5CyGVAo5U0Mmlz4r2t0kpoKlnVMUU0PrHMqICUBOkm9KCeKU5IwRiymj&#10;Os1RSz5Ol3yeSpIHEfNEEXKmGGVfGyMxpSJQFgK1dTUxJY7HkX/4px+4fziyXm9EMG4Mj087Pj09&#10;sLrZQOUYU+LhccfucCCmTNd1bDYbPtzfM40DTluaplkMoRSpnPMtVjtiCIRpKITlQEwUk4aIreQ8&#10;ppRCaTBVRVV3VHXHr+9/pWpavv7mK7q6Kj8j5mdidpaY+pEcM0o5fCFDf/r0yDDI+bHbdIVcnmlc&#10;ycE2FVVTyfk3QwhRjLGCl9yHgslPDFNg9JGqbrh7e8fm5oamE/On6AMperQWYwKjDGgr/adpyUmj&#10;lJO8hfeLuDMDwzjy4eMDTdOyWa3k/GXELFVmMvm70Ya6qnGuEnPJkuOUuSUXQXjEKoUmMo5Hcoam&#10;XVNZJyTxFMkKUhbafbdaiXGEM5hixgeRj+9/pT/sxcTOlPYNkbu3b3lze1v6G2REJPr4tMM6g0+e&#10;qq7lrJ6UGHMpLfmpInoFhTGSZ1FZ4aeANcW4whiayi1E8JAyU4zsDkdCzGxubpliIqaMNY6mbnFO&#10;DEOUzgvxehoHqsrQtdVC4hbaeiLEQNN2hJgZfcAHIcWLMa3MIxRzQKUNrrIYAzFMMvfYmW6fSDHi&#10;vUdlxRQSh3FAWb2YtJjKcn9/z3ff/cDm5i3ffvs3xTQhlnsneyOVQSmDNo4wm9GGRI4ZP4nZgfR1&#10;h0GJGDolGifjICYv85q2Zb7MGJUwSl7cqCw07BhkD27FQECVnGzXddR1Q9uuWK9WdKtGzmHFpMQY&#10;Q46J4CemScxNo4+osj9MiEmDD4FD33Psj3SrNXXdFAMBi7VKcqBFrJuKkStKF7OzkXH09L2QwGMU&#10;wbetS25Oa5yxVOX1ttsNq/UalOZ46PGT5BSkvYSwvZiValUMZ4t5xDgx9QNxKsL2GBl8oB/jck8/&#10;P6eGYqYYSk5O+r2fPGhFTJJPo5gW7A49j7sDHz89cjj2dN1K5visQJW1yihSfu7nKZe9vdZgtIjZ&#10;c8JpBTGy3+0J00RbWWpnsRbZjxSxNykXQ0nJNYuxjNDLj8eenBSucjRdw6F/QuWELeYUYRLTgBgk&#10;5+uDzMs3b+5wTQOuIiYYxsBxGHncH3l42nHoR56OPSFmmrYjkRnHkUTEGEdCPk8qz8XmdVby5omk&#10;cjEKTBjrkB7ybOyecqLYXT+fHTIoY4vpgYwLWzn6vpfm1UqMEqyFjBj0Kk3Shrpdyx6pPDsJKTBO&#10;E0N/lP5WTJRDiJJnPRyZisGvMRqrHdYYopecd5hG2dNUtZhdRjFQQCtCMeCJMcn+0bglp6u14Xg8&#10;Mo4j4zBxd3fH17//mtX/x957LUuSrNl5n6tQKbaoagHMmYHgKxAXJI0w0mA0Goy84QXfnDQSGGLm&#10;nNbVJbZIEcIVL36PqKw9mbv6zC3S28q6aovMSA8PD/c/1lrf7VZeK0EICWcq1ps1wY9MwyAhvmiG&#10;YZS6lZHnWyEGksoMo4Qat02LrStc3eBTZnc48ub+DW/v77m73bJetVTW0DRVCVRM1LXjv/tfrgT4&#10;a7u2a7u2a7u2a7u2a7u2a7u2a7u2qwH+2q7t2q7t2q7t2q7t2q7t2q7tn9nGQQTa58jN54g+r4mt&#10;X4ohzwkgz4kuL1GzZxH1bAI+FTi/NMReOp6vic3PmZdf/vw5etk5AfklE/v8Gq8d07njOSVxXzJn&#10;izHlS6rY0m9GX+6LM2CoS+fnpSH5VdO5+vz/PFPkZuE05/v95WvMFMJzY+vccZ4KvC+R817r85d/&#10;f23cnn799HdOaennxpnW+oSYclkQe/p5TBFonhPsvnyNUxH8OQP5y+OZf25+j3Pkt3PHca7fzo2X&#10;c+fm3Ni9NAdcCkd4Of+8pMAvBLkzY+w0SOCS+WIWi39BwPyKIP0UWTcT2/9QOIdWha5UyDfGoIzC&#10;FfGwsRbrxPxkjENpIwQpkd2SCgFkFvanuT9RBf6sUIXPogvVyDpbTEbFVGet0L6cWA5SjkASYbJR&#10;hU6m2e33/PnPP/DDjz9jXcM3376laxsoZFqjDM7axZhgrLxX7RxGQfL+MylIgV3mcjE6+ckXIopa&#10;6Bs+eDEZxkDlLDfbNUaJ4d5aMYfNXoeUhLTVtm0hCVMEPtNCfJ+mcHIuVBEbVhgnQu3Ppgy53yRV&#10;THzOFUKLzElVVWGdiKkzQgjTWijlIYZlTNgiZBYhnNBdtZ0F80JTEoMOuMotJjnvA03Xcnt7z+Fw&#10;IASPSiJYd/Yz0SjPxgZleHx64s8//MgwTtzd3zNOI6CoqxqlFGOhrLtiJLfWMk2evh+YxglnhFS0&#10;3qzxfmK33/Hx4wPr9Xohii+U5coV0VPEh0hV1wsF1jU1okdXfP/996zalv64x4cJlTPRT0UU7anr&#10;mqZueHx6RGtN07QMQ0/wAW013arj7mYjglqVscXAj9KMw0R/7KmdJUyjEMP1PPpZyHCzGD+ThFg9&#10;k/KyGAJA0w8jf/nhB37++RceH595fHri48cHQhSxbM5QVY66FjGrdY7tzU0RRMq4N/oz9Xq+5wmp&#10;pZBUkgiO53AIW4hVlRVDvvxRNHVD1zVlDCf2hwNN03Bzd0fVCPV9HMYSDtGLMTiDMobd/sDHDx8x&#10;WtO1DV3TCI1o8kL6NbowguQ40aLnX+7XaFIWI0Dwk5C+QiCmjHKOrDWqiPHDfP5j5HjYcxwGYsrU&#10;TSXvU0yu1jqqqiqkwBrnDF2h+IVxWqjDTVtTNzVGazEwIgL8XMyewQcmPxFj5ubmVvpSCQkweAmH&#10;EJ2mF1JU8IzTRH/Yi2FNCWnOWitEQ+ScNE2z0PMUCmeE3E6W65yciihbrumkxOg/xcgwjri6YrVa&#10;46wQALu2IYaJ5APj8YBKQvFuu1UJLxAxqI+Brlux2W5xlZCSh3FgGIfiYUkMQ8+PP/6AczXb7a34&#10;7lLGGsu79++5e/OGaYps1muMVux2zxhrWa22DOPE+w8fePfhE023IqHY7Q+Mk8fV7WJUEeKdGO9R&#10;inHyYCzHYRQqpBE6dIxZiEI+oLSmquoSwCJGdW1E0O59FBubMWQ0WE3MIiI3RjOME6MXyheqUMNT&#10;ZrVaSyiKc9jaosZNZQAAIABJREFUYbTBWMeqW7Nar2najrppqOoGZS39MHI49sQQZV6zBqOF6GdQ&#10;VM6VgBGZV6u6YfKTiFWNRtvMZtOxaivW65aurRmHA/vHR+5ubrBzaEUJpwkxihmvGFF8iBIEUUxG&#10;IWV8ziSlGacgYTWIeSzEQCRRNw23t/c0bYORriETiVnuDZV1IiYuRLjP93ghSVVVVYwnhfiZRKQ+&#10;HEdWbSs0umlkGI9M08g4jNRNw3azEfN8jpAjKSeen5/RJVikKkRBpRSrrsM5AylhkGCDVdfRdo0Y&#10;XGQQlhu3BL0Ya6ibmroVIqFzDmuEptd1Ldv1CnJaqIRaC+0+p4giY62mKkRFZx2aTPKTzOHW0bZd&#10;oRhqSJmhP9DUjlVTM02RcQz8/d//I//wjz/x8Ljj3/yb/4ZV3aBSYOqPTGNP29QIIVTM/bP5Pecs&#10;lDotQm6yCPKttUxjT/JeDPBapNFGK/rjkXHoiTHiR8/ueVcChRwpBVIxsAzDyNCPcm0hJvXJj/gw&#10;UdUV2url3Go17zOFAGqdlXk2iDAbY4RcphQ5qxIUIWu+cZoYx4HHx0cRy0+e4zgAEGPC+0iKmX4Y&#10;+Muff8QYxZ/+9jusk9Ajiol3vr8uAVJZQnrQiufnHW3X0LYNMYnQP8RETHA49PTDRCwEu6qqOPYj&#10;v/76GzFGttutGPKT3E+bpkUpRd/3PDx8IsbI3e2WuqrEjJXEJDCOAzmLeDsVKlwIkWEasVXF7e0N&#10;2+2Gm+2WtnayjrIGJbhUjsfjYiqTP2GhGs7mnVwWodpoutWKtqklkMQ63n98wMdEt12z3W6JMfPf&#10;/4f/+FfVV/r+8Ope6bW96Ll9xGs/93Jvc84sf25/e64GcIl4/RqF+nRPdUrBfi3g7NLne3kcs9Fq&#10;/lwv931zO60bzDug5fdOP9PJ79iTPfbXgh7Vub30BWr4uT6+ZGg/pYRfGieXCNMvv//ydc/9zsvX&#10;fY2WPu+LtdJnAxovHZusxs/T2S8F5M3G4b+mnau5vayLnNYO8qUC2Ffe4+XfL11f58IFLo2DS/W0&#10;12qWf+1xfi0k8msm8tMgxvnfL2tC587pa3PepXnmUp+8Nv9dmtdSSmfDRi+dl3Nz0Fw3Ojdu5z0I&#10;s6l8Gbt5+d6luf5cv5/OH0uwgtaFYqyXr4tR3S7nQOjHtgDeVQnmK4E9J/NlLtTuc3UvpRSuEjq0&#10;1rbUpuS1bSGpimm0zDfFIHo49Pz0yzv+09//F7xPZS/klnsuQFU7mnomNrsllE/Wg7KvF2qrmFJj&#10;qTVUVS17uZQlCFBruhJwY00JYZpry9osAZKpfNbJe/aHI9oJ7V3NAYnrFa6qZL9hndTCZiI5mk+f&#10;HvFjoK7qQsRWpBBKqKHBlHOjy/iXmtfn0JhY6rxACSmQAMWUEtpaqZ+cBP3MoYmx1I7mMExKCEjO&#10;eTHTG2vpVitu7+/oOgmuquuatm04HA+EyYuhP4HWEpgQYkD4wOW41emznXLoS2jD52cPSitZ02aK&#10;kfKILjUyUwp5xphC3Dbl80dylnpXilHCpqaRlGL5I8ZT7yX4qK5qTFUzxsDz8chP797zsN/zvH+i&#10;aWru39xzGHuGacLWNavtlsl7Pj08iRlfyb77u+++YZomHh8eCNFTNy1t12DKWEbP16IQd+d1cspi&#10;frfOSVCi97R1XWIJSsdoS920HPojU/D8zZ/+hpvtBltVEiqgDVqXWl/KjKOXEAJgnCKPj3KsWWXW&#10;2zVV7SRwQmus0cQoYYgyFuIybwXvS9hUpq5bYkwc+4Hd8zM5ZW5ubzHlWYkpNaZUzOu2zAephPal&#10;XGod83OIeY8uGzgeH5/Zbm9wlRwbszl1CdwEY6SvrbVCnFeKtm2W8FOtwJZAPD8M7J6fqOqWqmpR&#10;xhBTlL42ZhnfxjqhrmtTqOGaaRh4//53xr5n1XVy7wmRTKJyFXe3tzhnl+cp4zjx008/8e7d71hX&#10;c//2LdM0SeCn/nI9MAwSRuac1BhO7zdzv8+BiUKxljqE1ob1Zst2u6VpGg67PV0JjVutOzY3G9ar&#10;lYSeopiGgaapuNlsZO+oFNYJub1pVyS01AxCWFYjttRlV6sV2so8iGIJkkghiHHdyLgJJcjgsNuj&#10;lNTkHp+fl0C9nDPtquN4OGCs4/vv/yXffvst4zDyvHumadpSp9Ql8ECOwU/TZwNzEDM2CNldK4tS&#10;EnAxh8ApAiFMTMHLWlrpYn6OEk6oFVpnSulW5hmjyvxrl3AzeSaiqSrHcOzZ90cJu0TW68NxICQJ&#10;Pww+LM87KPdJCSRRTN5LCFvb4SoJwYhRDMMxBXb7nQRBQrlODf048rw7MEy+BOFqqcNoCdDSyHMK&#10;YpZ7mZF50Dkhwhtbcex7hmGUGmpKZe6WZyHOGhQZLVUx5oinGPwSBByDELVDCQxZ6iVKlWtsXmNo&#10;vA+kWIJmXFXGqIzxcZzoh5FxCkQUk59KXymGaSIWArjMC5oAJG2JWfpvruUvz5W17Kmdk/CQaRgk&#10;fCZI4ArFJO5Hz9BL6GCOkRwCpFg+Tyr1HUtVWdabFdbqEkoiYZA+yJiKMZLIdN2K27s7eb5Q1j8x&#10;yTOHXAI8ZY5T8sykaaiqerm/9OPEsR84HPZM40QIgbqullrO/Cxkjuua11WyHpBwaVljqLJHnMN2&#10;JKijqirarqNpJWylaRp5JqOhrWvauuLx00fe//aOqq6o2w5lHSnE5RnT5GN53TmkK0ugrJLrV8J3&#10;wxLillJe9rkSyio1wJQzk49MPkj4cZaA3DAHZDCvASnP9AwxZQ77AxnFze0N92+/JWvo+yPBhyWk&#10;N+fMYf/MNA7okwBMXYJqnbVS03SWBGw2N6w2G5q2IaZMSlA3NW/v79msVmw2HZv1Sp5lpiRrSRRN&#10;2/Dv/uf/7SrKubZru7Zru7Zru7Zru7Zru7Zru7b/6tvVAH9t13Zt13Zt13Zt13Zt13Zt1/bPbNNw&#10;/GyEOUOkOqV4zaK8l6Ljr4mz579/jbpzSaR4iYB92r4mDj733ufIWS+/f/p55z+zye2c0PXUrH6J&#10;cP+a6f5UaDn/fRaXnfu880Pz02NdjktxlsY9a3//qED2ZR++9vOnBmD9QuT78nP8EULSa+b7S0Lb&#10;P/K6l0zxp2LXl+fo3Fiaz/m51z/9/kw7nM3ml47r9N+XxOXnzs85MvvLz3IqYH557JfE//P7nCMO&#10;/pH28nVn8sp8LJ/pbSyi4VhMj6rQWr9GxPsnXz9571OC4SnJ7Nxxnl6/54TV5/rmpVH+XADD2et2&#10;uV70ElZhjC2GQyHKaitfd9ZhK6Gn1nUlYs5Cn4oxklI+IZB97s9/OqfmheppzKmQVwRkdVNTV9Xi&#10;57fWFCGgwRYa+eFw5B//4c98+PiBru243W5xRRxELmMuZTF4qSSG+pTIKWKUmKwo9KkYhcqdMkUA&#10;XTGMQkrSVujU2mien3dUzomYkFwI8KYYRxdVHeM4CgUrRrQ25XxLf4i4MX6eUxDjXte18ndtiuiI&#10;QjyOQplGBMSL+a/Qr1LKy/t0bSeCUWMW8qouxlwKqXvynlSkViGEYjwWYaophJv5LHkvhBtQhQQV&#10;C6mrCMadKSRzoUn244SpKn59947nw5HVes04TeSUqetaxIPDKIbgoUcBdV2LeXSQPlNF0LW92Yop&#10;T2smP1FVFc1sPgTGcQBEAJViIiuNMRWVrcQMvFnxb/7tv8I6y253EEF7SlTWoTWkGLDa0NQtlXW0&#10;XcswDIx+xFWVGNadCEFTDHz39g1Oa3ROOGOKEA32z3ueHx55fvzE4fmJthJanjUWa+wyn6QktBNd&#10;yH275x05Z9bbrZDzsoz9p90zY/B4H/nw8dNC3pmmqdCyiyi/rtnebOm6TtZP41DM4mLwnAM4wmyc&#10;LGLzWdQ/E9Oss4v4VOjCYt6zRYg6050O+yNV3fDmm7dCZSNzOOwZylif/ERSYtrcbjZMk+fTxw/s&#10;np9YtS05Z46HvdCfq4qcxHgqZthikiiSTFMI09M08bzbgVJ0qzWuaugnz4dPT/gQMLYqgjsh6lpj&#10;mAqBzs7EuxIYEWMg+CCELKUgJpzROKMX46lzdjEaGD3zdkRESqGs+mla+uT27kZo8SkSvWfsj6Q4&#10;CSVHa5lTUsRPE9MwAhljLU1bY5wQ9SrrqGsx7YZyX0hFVDpNIylHrBFa0GI4KeaKECOT9xhnqOpC&#10;0jYGyHg/Mg4909Bz2O/IaOq6pVuvUEbo01onSAFXVby5uxNBeDF+TNNncvP+cODHH37m7u6NzHNA&#10;5YRW/+nxAR8j9/f3xUCS2R8OGFtxc3OzUOKf9weapuNw7Knblm7VYZylrWuhT6dEJuOqSsSZaHwU&#10;mpQPEWXErNIPI9M4MUxi0j/2R4ZxwhaKW0ge5xqhuucMWj5TLnT7cRrZHw6EMOGc3EseHp5Aa7S1&#10;qBMxtLZ6oVraOXwkZwkq6TrqpuPb7/4lfd8TU2AcRozVNI2YbKy1GG3KORPqEVrhw4TRUDlD2zrW&#10;qxbnLCkJ6avrOj5++sRffvhRPreW86uNI+d5bSHHpY0laS1BJ9aB1owxEhJgHFVdi2m7GERutlu+&#10;+/57mrqV+6oWk64xsl7RWuGMLWPhM83WaEWMnuQnCUKRBQkxROLkid6LyNhP+FEo2yEIfdEYQ9d1&#10;rLpOqGKjUA+ncSB6eU0/DCJkDl7IgUbIlEImR4IjrKFbtxI4sxB1xVBqrATkuMqirRZimjGknMpr&#10;RDTgnBHyssoUrXoR96sl9CKnhLNOPk8oRh6EsqqNEQFz5Xjz9h5ntdDgxkBKCm1qPnza8fx85Pb2&#10;lrubDSZn/NAzDgdsCR1RxYhkrf3s/slJQnmMXsZP5ZyE9ORUzE9iCM/M5uxRzGQp8fDpEWMd1hkh&#10;mKVIP/T0/YAqBgoJy5ExOI4jPkZSQs6XFxKn0YXIh8LVtVyLPkpIRFaM07QIoFVZlwqd3S/r+5km&#10;F73HnQTsGGPZ74/8/ts77u9v+f67b3HO0FRVMZBJYM/n8DIJTTLGcDjuCSGwXnVYJ+sClEEZS4qQ&#10;lREDGQlXVVSVY5pEeD0MowjQpwmAEo9BzknurSmxWa+4v72lrishnw1imPJ+IuVY6I25EOAzShuM&#10;tdxuNqzaBqPVEuyi+Ey2zcXsN40SGJMVuGU962R9jYRNOFdJ0EPboa3CVhUPT3t8zGzvbmhXK+q6&#10;4b/9H//DX1VfGc4Y4M+FCF6qmZzbR5yrL7x8vZdU6nN7xdfe+9ze9zXq9Lk92mxCPbcvPh9cdrmf&#10;zgUrvjRtn9aJlt9FnQ1QO7cfe62+cRpG+LXzc652cul75/r1ZT+dCz+8dG4unZdL5nZe7JUv/ftl&#10;HeAlUf6SAf5SfetiDYk/TvR+reZy+rXz9crztYM/+vkv/fzLIMFzffyayfu10Lw/WgM9d/2eq9l8&#10;7Vheq2edBly8Vpv62hxz7me/Vmf82vdPx+drtZs/Mr5ehnp8Wefhc+DnhT77Whjna/PPYnov40qo&#10;6q6Q58W0OIfZOVeJydt8NnUKaVwtQaRynjlbD1fLNTw/B6CY+2SvZOe1uZGa3ByMpYxDKUvfe378&#10;6Sc+fnpknCa2mxVd16G1IvpAjklqTrY6eX8JH7LF9JiiBL49PT4yTp7tdou1EvjmfWS72XC73VBX&#10;jtq5sudWn+tlJaQhJqGMZxSj95jK0nQtVV0VA2pbjLzVZwNmMdr7EHl+fmYaRppG9gcxhmVPlst5&#10;qaqaqtQryBI0FEKUoEOVyTmSlRh8tbVoVxVDrYR8ocUoaqxZTGpCJJ5Piv4yxLMY7mV9VZWxIOe9&#10;eNqIwYvxNOUSlGYwdq516WJopoQMpc+1UkUx4VFCGLMEDxmDMWJu74dBSMyFaptiXOjNs6nae09K&#10;UYyiKRXjaSAGMXKLGS6x3x94en5mvz9wPA7oqqIfJ7IxqMqxO+yJJN6+fcu/+NPfsNluCSlQNQ2u&#10;kiCr397/Tj+MYnp0juOx58effkRpSsBRpm3bEgJ8OjEoISf7ScjHIZO1pm4bXFVJSBJQGVue9UjV&#10;LpU+Ox57vv8X37O9ucG5qtQMxVhvTIWtKnyKPD49sz/2DONI3w9kLYbTzWa1GC+dNRLKk9NybBL+&#10;m1Co0remjAnNerPFTwE/TeSc6VarJZhTlZDG1Xole19ji8F/NgkrmlaCp8ZpxDgJDz0MA8Y66kIy&#10;V4AtQWBGyTpdDKPFAIwQwWMIWGMktAqpd1kjRtkUAsGPeB+wTkLrsp7Hc8LHWMKwWPYYxhgqV2G0&#10;7PPe//4OX+qPZg47LOO3quuyzw1Mk0drw35/4MOnR9rVir/509/ig8doqaPNxuHD4UAuRl7Z/0Eq&#10;zxqW+a2YOm3lMFbGgLXSr00tRv3tdksIUYJHrKZqaqyzSxjjfr+ndo5117LZrLElHBUFtqrJ2uAT&#10;+HKtyiWZxIyaM23blBpBeR4SItHLHt8ajcqJ/W6HqypyVvT9SEyZkBKfHj+htWHVdaC01AxTpq4b&#10;mqalbjqOx57ff/9AiAnnpLarlUKTcSU01BkDScy4OX0OUdGlzpVCIEVPiiMpTsv62Ll6CROREI0M&#10;UpKTGkDZf6WcitHaSLhBWUekJDW8yY/88stv1LUEZ/opSJ0OGcdVLTWkmEGXAJWMKjVdWK3XVE1d&#10;1j2Z4MWsnVLmMIzsDgeyEtN3SJkIGCdztbWFGG8MOUbGY0+cJvrdQa4LK2GCfvL4EOlWa5puhTaG&#10;7U0JSWhbqX+QqJxl1TZYK/1cu4rauRLiK8GnxCTPIObgjXL9qRLWNT87m+9xc/iDc466qUuQcSXh&#10;MJUrYb5yv2lKP0gdIeFTJKZMpAR6KkOIEHMmYwCzPIebCe2uqrBa09RVCduQc1aVPXRKmf5wxA8j&#10;cfIoEgb5udnILyGVEgrbtBW32xvapi2BxraEzNa0bUvXdWy2G1xd46pKahklWDen2QiulhqR0hpt&#10;DX3fM02BmBLeB7wfOR6PJYQdpkECROqqYr1Z0TYNbdsuwTZVJSEh0xQIIaKUWUI/hMweTm8mJdxB&#10;UTtHXTsqa3FGU1UVKiceHx4YDge61QrXNDhXLWsJSewVM/ocOLSE55b6nQS1SG1bFTK80gplNCip&#10;c0vogJjffYjyTCDJvDUOE9Pk54WqPBMpz7j2uz3Pu73UcNdr7t6+YZz6ZX6fA5+HoWf39MRht8fO&#10;9y2t0MpQu0pq0tYQYmDyHu0cTdssc0bTNLy5v8dZw6qrWa3kXjNN0xLUnGJmGAf+h//1/7iKcq7t&#10;2q7t2q7t2q7t2q7t2q7t2q7tv/p2NcBf27Vd27Vd27Vd27Vd27Vd27X9M9tw3C8PZE8N8OeIVC+F&#10;13M7J1x+SbN+jap1+u+vmYAvEcvOiUvPkc++JsA9fY/Tnzkl0Z8z4l4yVF/67F8Tv146jtfOxSxG&#10;zSdCulPx5vxvfdI3LwW9L8/bKdn89LNfoq0vgtD85WuaE2HmJdrYy9e9JCa+NHZOgwlORc+n5/2c&#10;Uflc314ajy/P4cvz9XLsv/y9LwIKuCy0PmdoP/ez8+dcRBUnrzGPh9PggZehDy/NBa8J8U9f+2X/&#10;nn7+S/127vO8vEZOf1/66vPxvRRb/5Fr6tycdG4+OTfmXh7juc/zmrD83Nzw8nqdyRxaCfXJOoMx&#10;cx+A0Y5cTGPOGaxz1FW9CGHFuG1FpFlEheokCOPzsc4k6lQM87PZy4gBUVusqairhrZpqaoGlMZq&#10;K2ZAJaJnITsFfn/3nv/y9//ANE7cbrds12sR6RQjZ0oRW9ki5BMRd04RUlz+r3LGGY22IqJGG0JK&#10;TMGXzyzGqv1uR/JByEzWFqJvIakX+pLWmmEY2O/3HA4HYkzUtRCzZ1tFVQSeqdDCbTHAU8TiMSdC&#10;IXCEmLCVW0SwKQqBrD8eOB4OPDw8cDz2QqhtmhMha4aYIME4jIVOrZkmMVeHQodNSUz3MSWUEx6M&#10;SkL1nelYYRRSugIqa4pfL+Gco2kquq5FK80wTbSrNRjDb7+/x7pKyCUx0nXdIt4ax54QvQhluxU5&#10;Cy0uZaiso1u1rFZdEc7pQhwuhu1yHkPwhNETvCcW+pl1FXXdMAwDz4dn7t/cYazl/cePgBLytzFU&#10;xqBKUICYQ20xpgb6sRf6klbUdUXT1CgFt9sttdUYslBQyDhnOex2cgzTRPQj667GWKHICUnZFNPi&#10;fP0b9s87fvjLj9ze3tF0bRnXqhDtE/vDER8D6/Wapm1FrOt9oaWIsVCosSL8Xq/XC3FWqwRFSGu0&#10;ZuiPaCMk6lzmYOdELD6TnWOawyHEiGy0UGgkbEEEpXXTsL255ebunskHDscDQ3+U49Ka/X7Pvj8A&#10;isbVtE0tJCkjpsCcIzF46srhjP4cPKFSEdmJETQlsE6EeOM0MBXKjrUObR2Puz3vfv8gRu5iLG7b&#10;lvu7O25ubkUg7WN5bzG3B+8Z+hGyUMvDNJFjEHGkglQCMIw11G0r1LIIOQqpWuZdxTSNeD9hjJjr&#10;V91qISglH8jeE6bx5B4vhB9yZppGQvB0mzVt14kIP2acLefFGoZxBKCydiG6WmNo6kaoV1qjlIRO&#10;CFEqC2VrIcfLmirlKMc6TYRxENOHs5hKhPEgtGerMzFMOOvYbjZCbkuZcQpMPtB2NdZVHA8Dnz49&#10;lXM/sd1uSSnz/PyMj5Ff3/3Gzc2tCHXxuKqmqRuauhbaXgisNzKWn3fP9EPPZr1itVqx3axIoQgd&#10;c8ZWDVXTkpTm6fkZYx2uqqnqmt/ff+DD+w8oEtM0sN/veH5+ZhwH7u7uWa87hlEMEiEJJWmmKOuy&#10;7jPaEKaJoQR7pATv338o79OgjZjNUxZS3iygnryX6yWnEnYif1wlZllFLvdLEY4rpUQsWwz4Ssvv&#10;hhRIOYmAXGWcVUWMKmR7HxJZGRKK335/z6eHBw7HAe+F0hRjklCBcWCcPD5KSIhrGtq6QVeO4+AZ&#10;vFCuvQ+AECmVQkIVTtdoJWDBWk0uwQ4GjbUy1kwxF+RCW9PAOAxM4whZYVCE0TP2PVolhv5IfzwK&#10;fW4ciSEKJS0mttsNlXP0hx1hLK8RI5qESlFo94U4mGesFkjATkooo/HRczgO6HL/Vch1piiUumIo&#10;n406MUSOx6OEQKSERihozmisQ+h42xvquuLXX35hGAYJLlGyjt/t9kKtolAMFQQf+PDpI03luNmu&#10;CUEo8TGBMhX9GPn48YG3b+74V3/7L9EpkfxI9KPMrdqJ4N9Vcp+o6mJ8AKWK6aesm4ReB7U1xCjC&#10;4jnYZhYdp5yYRhHxZiXmsNF7Qor0w5F3v7/DWEe3WpNyJuYkwvOYSUkRQiL6RI6fjVwxZhIwTp7+&#10;OAnRy/tCP5PQkdk4/vj4QLduxZBejFiyDwpCl9SWylWoImh///tHds/PfPv2LZv1GqM1zoiJx2iz&#10;rGUlrEXTNA0xRsZppFut6LqWlAIhRbQyKGXkmlFI0ASqhIU4jn3PfnfAh7CIxruuIwPDNBJDErrs&#10;vJ5zVsIGotBexSA/CN3SmkK3NYzjwOQDWcH337zFWrmnhWL+MtZgFgOGnLPgpb+qupLgnyzr7hAC&#10;JMq919I0K4y1QgKNkd3hSNOuWG3WQpZLiX/3Vxrgx+H4ao3jtb3Due+9rGWc2/tcqkO83NO/3Pf8&#10;keO6tO86t/e7RPs+3SueM3ifM8u/NMB/LeBu2fepP2aovhRA99KM+rXfPVf3OveaXwtJPFdjOXfe&#10;z+2rv7YPvXQ+T/v5tTrAa3WaSwEOr43jL77H5WCGSyb+c+831zxeUrzn2tilcXauHnWpLnmpJvBa&#10;nfJSrfHl61wKW3zN5P61cMivzS+Xrr9zx3xKV3853r8WWnk69v/IXHfuevxaoMO5OencNXwpXOK0&#10;NqqLQfPSuP2n1/7r18Gl+uKlcyomXr0QgrWRusgcnGddJettY2UPbCy6GNTn+2A+IX6/7PulZqpM&#10;MVV9Nl1b605McI66bVDFyK002GLSTSUs98OnD7x79xvv339ktV7z5v4NbdPQH3tijKhSq8lLKCI4&#10;q7HOEsLEOIx8+PCRcRwLf1uRotQ8vvvuWypn0UpIskarYkx+EXRZSKejDxz7AW0MdVvRti1t0+Cc&#10;xVU12ohZEq1QiWLMFGNYfzwWE6CY35f+Q4yIVS3hVjHIWmEORZNrIqO1pWpq6qYVU2Y5tlBCsmIx&#10;8dlihMxI6JhSeuaOfzHWYwnwJGcyMBVSrg+JcZo4Hnt5UeR15zq/dfP6VlFZezI/Wpyrlz12zrLu&#10;7vux7NHmsWeom5a6qQll/zLTfJXSkGGaPMM4Se+UOp9SUjPy3hfjruzHAP7y44/EKPW9592Ovp94&#10;2u0xzrHZrGiaipwj29tb7u5vcZWT/XkJFbPO8e7de9799o7d0x6tLY9PDxyOB6xzoGQP0jaN1JTK&#10;nl5I1obnw55hHDCuol1t2NxuaZoaZyXITqXENAzEJJRbyjzRtg2b9Ybb2ztUCVmMQcIN0VbqmCUs&#10;4OdffmMKgcNxWIIotNGsN2sZf86UgK28hAXmJH0+TRMqgythqHPCgbMVbdvRdR1393eoQn9PMUlt&#10;Jcs1q+b/SmCi0pT5QdN1LbaqSMBxmph85OOnB377/feyV+nKej0vQTGmUI9zmUtC8OQsNTBTDNPT&#10;NKFQQg6eRqZxlHABpXBVgypjL+bIMAyEEKiqmrZdLeFy1tplL//w6YGxH1BKEYLUMbUyNHXNarMl&#10;xshvv/3COE5SozKW592Bv/vX/5qmbfBhkr1BuXancZI9ZtlzzGbTFGOpO+qFRK6VEMpjLNdrCFgn&#10;gVliFqcEbUntShu1BNL9+suvvH//Hms0d7c3bNYrrDZMUyjhng60Y9f39Mde6Mzlun/ePbM77Fiv&#10;OrpNV4y4YmC1CsIkYXdPDw9koO1Wcl6VwfvA4djjU6RuGjbrLTll+mHAj57jMLDb74VSPo4cDwP7&#10;/YGmEbP9HIBhtFnmianUazJCSk+lljuH2KYUyDEw+bGQzh1V3dC0ndSCYiwzmcyzxpgSAGgJKS+U&#10;63EYJbSzLxFeAAAgAElEQVStkL9NGfP7/Z5jP2BdRYhRxraW+19V1RjryIVYrqyV6DMZ7DhX4ZxQ&#10;zP3k2R+OZDRNtyZjmEKW+pR1mKqi6VqsE5K1c1LDtEZLyOA4kXwgek9G6iSPDw/sdjuGYWCaPG/e&#10;vCGlyKqt+e6bt7y9u+PN/S21tdTOUDmDVmCVQmdV9qZSC43eQ4a2btis11RNI+EMKS33ndkQ/XlN&#10;qgqp3MjcVWmsAWMVdSVm8qbsd7Uq6wcr4dM5Q0TCP2LKhJjR1jKFyHEYyh5c3tsaCf2cjd5KZQmf&#10;KKbsrm7KnJ8kmCMEqfErRUqemKQWoUtYDyUcxk8TT49PPD8/U1c1dVPTtC03tzesVmuaYjpHyWes&#10;KrlPyv0KMnm5Z2UU682aGALPu2fGoWe3f+bp+ZFjv2c4yjWwWnUyXsee3dMDXdtQNxWm1HJXXSfr&#10;GqXLeExlrTY/A09n90CVKeu5lCDH8jxAzrFVirqq5BlJK+EQZNDlnk+pl83Pdeb1xRw+NNf8rJIa&#10;SEpRghDKM8KM4rA/EDMS5qs0c+Dz5L3Q45Wmapql1hpT5tj3HPZHElA3DcZVNG3NOA34UZ5bhSBh&#10;K34asSWIexxHjLE0JTBlXg+MfmQKngRoI8eeY1wCGOq6wllF28h1GYNnt9/TDyNKScjL8djzP/3v&#10;/+dVlHNt13Zt13Zt13Zt13Zt13Zt13Zt/9W3qwH+2q7t2q7t2q7t2q7t2q7t2q7tn9nGQig7J4A+&#10;J6h8SZV++XMvv3bJePrXGGTPiV9fCrlPf+6cufXlsX2Nen5O0DwbwE8N1vPXLn22uZ2KPmfaxKX3&#10;/OIzF5NhfnGMS78WGrTWekn9h88s6Jdi1PICiIQnF9NKObc5kxWIkK38XwulJuVidClEUDU7al8c&#10;ry5iAU7E9rMY+Y8I9i8Jel/+7KWfv0Tv/kwcPy8sXgoMrwhdz9G+z/3MufF3Ksg+DRV4TdT9mgj+&#10;JZnqi/6cTfb6s3jvVPT9Uvz6WtDCpXP1RdjCK/132hcLFURRxDR6IWmdE1HL76UvDPDnzAD2RNi5&#10;/P9EnH96vk4DCL4WaPDavHBpTJ6bC14zJ8iFKjQsOWwRsYjAWJfrR0QyppBtjbELxdgVs2+ZKhYB&#10;7hfGlpmKqdRCSZnDKihETlvEn0ZbTDFO1XWL0mJmdOU9jdEiDDWOYej5+aef+OnnX7C25u2bt1R1&#10;RUqR0Y+kGKibWoxSGVIQsaHRGmscxlihcDkhuYcYSSmy2z0LNbyqaCpHZQ0kMR83tVCgjDUIuxgR&#10;ERVS2jh4gg+M40gIQahBWhVieRRK/OgJUfpkvV6L+Gua8JMY0VLMYlxXiEnM1egyR+6edxyPPR8/&#10;fGL3vGPVrdisV2hYxEbGGMiJvu95eHgoVHkRJA2jiE5zymhVKGiFxJ1SLCLptJjAyElEQ1Zjyzxv&#10;nEFZQ9MI4XschQTeNDX9NKKMYb29IeW8kL8VIs7y40jb1EIGboUMLPQREYA1TbuITklASoVOK8Ls&#10;EJMQbL1fxGJKQds01M7i/cg3b9+ijeVw7DkOA5v1iqpydF2HMRajHZWriSFxHHuMtULUBay1cmyr&#10;NQrFputwWqyQIUxM4yjid2NJwaO1hAMYpTFVMdNVlcwvWpOVUGOC93z4+Ilx9NSFDOZqIf0qBeM4&#10;cjwe6JqWt2/foo1QiEDo7yl9pjWPo5DHvvvuWyH5KJj6nmk8kmNAZ6EE2zIWxBChxZRbzBTizRfT&#10;vKypEjllbAk6GL0no7jZ3tA0DZP3+DBx2O84HgeUNrSrFR8+fqTve5puRbdaFZHrkW5Vgh0mjzOK&#10;qvShiOZlbOlyX5rJQTkl9vtn/DhSWScG2pxIKP7xz3/GOEvTrhknj3VigK8aR1OLGcEaS+UsKQQh&#10;IReKTAxBRNMxAlnozznjfZCQi2KQrpwt1PdIjgFfjLphGumPB4zWrNYrqromFaKPszK/xRhKOEek&#10;aRoRlefMGDwxw83tPa6qMKYihoBz1SKm3+93rLtuof2lKHQzV6h9RW8qVOsgguVVt2IYRnbPz0zD&#10;ILQmpQpRUKjdSkNdt0KAJoIuRKSYqWyFNQ5nbTE+GHwI7HZ7XFOhjeXjwyO/f/zE3d09wzhwc7PB&#10;TxO73Y4EPD3JXPTNt9/gp4GxPxK8CL3r2hG9p+8HNpsN6/UKRaapKkiJ/W4vomejUOhC8a4wxvHp&#10;40f2hwNRwebmjnEKPD7tMGa+n2iMcYUyZCUIwzqMrQgRKPO6rC1ZDPDOVXKvU1CXsIH1ZsN6u5GA&#10;AKWL/U0xTZ4Y02dCo9ZQhN6mCNgnPwqFrqnJOdE0jRCvCyFTGxH95yIWTjEJbSxEnLELKfFLI5Ah&#10;JEhZoW3Ffn/k4eGJ5+cdT0/PfPj0iafnJybvJbClEOQyuvxdQiBmQ/G81slk+uOR6D0qybxui3DW&#10;LJ87AxKAYZTGOcvYH4W2lYvAOKdC2xPzRFs7uqbi7Zs73r59w93dLUrB8XjAasvT0xPjNJU1T8L7&#10;sZDX9bw8JIVALtdpTJ/3CJlcQmESKYkAHrRQ15wE5ySlMFVNu9rI+Q+RYZyWa19l0Hn+PIbaWaxR&#10;i8jdTyN933Pc70kp8enjA+/e/c5hf5R70XLuFeM48unTR8I0cXt7R9d2jOOI1pYcM0M/8vH9R0xl&#10;+du/+RuckaCAHALWOLS2UOZkZ8xipiqKasgJP46k4CF6DDIv94eeIABztrdCJT0e9vT9keF4FDJd&#10;FqO+L9efD57d/kBVt7iqJmXIRVidAescMWWhVWZFVlqo8GSmyXM8igFnGAeO/bEYWRTDIPfecCKM&#10;9z4w9MMS+jBNgWEohiTRQ6O14f/6v/8fXF1zd3tHDBFnqxJ4ozDOAmJMSzGhtIQa+PmsKy3rs5wl&#10;DEnbsjwQMpkq9PnKOWpX8e73d/z00y88PT7jw8Tt7Q3r9Qo/BUgKsirU9RZnNCl4/CRGiGEcmSYv&#10;11iGuq7L/Vf2oSF4jFY0dYWzhhAmhkGuk7qqZEynBChiCEzTKGu91QZrK2JC6JgJvPeFIlnu1Qp8&#10;zjzuj2KSMAZXV1hjSDHz7/79X0mAH45fBMe9ND5/sSVf9t3nCdvz/vOSAfq1AK9z+5iv7XlO95rn&#10;jOznjuO1YzwXSPby3+f2Zi8/w8v93KV6lVKfjWDnPs9r/XKuBmWMWUL2vhboeO5zfi3c4DXz89cM&#10;16/tWV/b414KSjhn0r1k2j8XAjeP6UsE9pf74i+P6+uG6K99/7RGcu595prZuTF27ny9rJn8kdrn&#10;ua+dC3F4rR762ji5RGW/FMj5tWv95Xl+Ob+cmt5fC9M4d+18zbj/R+rDl66V1/rpNPzx3Pfnz3Pu&#10;8y7zzEn96uW5PH3rzz+vi6Hw3Pwk36eYVGHByF+sP0tNT4npvYSWKa0LGVnOu1ClxdxpnYRXzYZS&#10;dXKjURc+51wwllCvtNBCdXl9ZQzagKtcCQ6qJASskGdtMcJqbej7kd1+z08//sw4eipXsd1sC/1X&#10;1n5V5aidpakdTSXrMK207NmGgXGcMNqy3W7YbrdsNmuapkIrJMzIyn5zJreD1FgimVzC2/Z9zzDJ&#10;PmzVNay7lspZjFFi3lISFpWChOxYa6mbmnEa2T8/L3vMEMPSX9ZajLViLLeyZ+uHsdCJyzIyI2Fk&#10;bSvBUFro2ZMfJUwxa0IQim/bNVSVK2RWqTWIuTEu43cJYUxp2fvklPHBczgeORx7pmEqTwnm67+E&#10;N5T6zFx30zN1VhvGaaIfRvpx4sOnB/bHHlfVsn5PoLQE3dVNTUxCHI5TIPhikEYMiOMoBth5nRZj&#10;LDU+K/uAlHGmUImVZpxms7zm4eGBfpAAqSlE2rqmqx2H/YHt5oa3b99I7cvI6603K1arNcfjwMOn&#10;R/w4MfRHqqpitVrhYyhm9ZZV02DLPkeuR83T847H52cJQULMskZTzI5yZaYY6fueGIJcd0YvhOWu&#10;WUn4k9boDH1/ZPQeYx3KaKyrGEZPP4wSrlbqLcFL2F/bNnRdK2b7QnzOKUvIVyEMH/aHsofUGC31&#10;1vn6NaU23HZdCZeDYRg47I/snp84HI9QzkHKWUIrmqaEjApBWBupQ2WlMM6xvrlB24rbmzuccwQv&#10;Y0mCFEq4WZlDlNLEnMhKUdU1aKkpp7KHSiGQstRiBh8YJ492FlM5QpS67DCO+CBG7W+++Y6Qkph5&#10;zZfPZ/aHnk8PD8WovZJzvN3SdR3eewkC9KGcO8Ob+zesNmv5nN5LzTJGjDZMk5hBhZjdCN0dGIoJ&#10;va7rZZ5umwZIxBj4+OEjh2PParUqX88lKE7MwZXVWC3hJCkk+uOR4+FATIFv3r6hqly51sUMLlln&#10;Ch8ij0/PPD4+UjkJ07y52ZJSoulajFHEIGGoGrDaYI3h04ePPD/v6FYr6qaVoBNjiBlCClJftFbq&#10;qzHy66+/cTz0aGWY/IT3Epwx9D1+HFkXGrOSR0QSeKsNx2Hk99/f4wWxTlIGjIT5mRIcGmMo9WsJ&#10;NHSuxlUNVduirCGVOTlHqW3O9yqlNClJqMc85mOMJShCgkhCiphyruq6ISrZX2tjca4io6mbUlvL&#10;CaWt1Gy0zJfeezHQH47s9zt2+yMow/3bb3HtajG+W+ewrlru5WKyLpv5JKGr5M93aqGuG6kXHw6M&#10;w8hvv73jsHtCpUBXWbZdQ1MZNl3DqqnFIE1GnwRlSp/J639+Div3FF2M396P+BBknaAUstHOmBKa&#10;ONcEtFFonYFEjp6UAmTZt1ulqazFmlJ/RgjgKeVSqxlKPVsCQFLK+Jgk0CF4QpSwuURGG6mBSqho&#10;kDqVUaBlHZWi1KhIiZwDvuy7Y9EMxCS11ZwTGsXH9+95+PSphBxYXO3QhmWszM+jpSael2fPIZR7&#10;bc7EEoJ5s16xXa/YbjputmtqZyRgR2v2+wNh9Nxublg1FVYrHj594HDcs1qtCuHdlGASoZk7K7UU&#10;X0zkMaaTde3JmnE+pzFIqEHw5CChGbmEPBst6wWlNd6PGCvXT8qqPA+QGmflXAleLMGZQH+UsNvK&#10;VXLN5CgBROU6mEYJv0lZwqApv4vShCB1DVc1WFfhqhplNLHUxrvVhqbtMM7hqgoUTMOAn4LMx6hS&#10;c8wYUzH6wM+//MZvv/1G5ZoSyOhJ839zmLexJ30i9RqIWKMxKjOWsJah3Au6boWta3yI/Pv/eCXA&#10;X9u1Xdu1Xdu1Xdu1Xdu1Xdu1Xdu1XQ3w13Zt13Zt13Zt13Zt13Zt13Zt/8zmx36hmwMXydt/xBx/&#10;7t+zKNB7f5YQdCrUfPm+54Sc54zpp+0SUftUCDkTH861S8LwSySor/XJOZLZJbLUaf8vFEJmA/M/&#10;pYOdfoZURIuLUuPkvWfR9un7zdTwU8NyLmZMpT8biMsvFQiJWowxs6hZ3lKdpYGfO0+n5/8cxf7c&#10;ufij/f4aye50XLwMSvgjgtpL732uzedmDouALynsr4mozxnLXyOpvbxOpE/zEoQgP8hiIlP8UxH2&#10;S/H0fN3OdJdLn/F0LMdCSjlH+zvti5m+8tn4/nLM5OV7/6T4Y8wXx/nZUP/CgKE+v+/psb783Kft&#10;Er3w3Ni6ZEa4NF5eoweyyGbn95UTprUIXIS8XUzxRsi2diGSiSi0rsXIKdeoLkTR5RVP+vNLMtCL&#10;Myqk73LOldI454REYT4Tc6pKjKMoQ1KKRObTwxP/8I8/8tOv7+i6ltvbmzImAilE6qrGT55xGFGo&#10;IoYVAaY2QnSZaaAoePf+Az/88BNN23Bzsy7UcI0zRgRKhYyktFqEUFprRE6qRUgHhOCZfKHEFiJ1&#10;LgTWYRDR7vZmy+3bG9CGcZxIUURVIXjSTPzWipyF6huCL2Z7QyyE5e22iC6DRxsJD5CAB9jvj0JZ&#10;T6mI5npQmuPxQAwTjavQRuGngWkYPt+rFFijqCtHW1eFuBMxShGTmHwrV3M4HHj89Mh+94zRirbt&#10;uL274/bmTsSBfkIrCH4gBE8MQhCpq5q6qolZQgfGcaRtW4wWkVntKqwyRO+pCxW1qurFIBlTQps5&#10;CEbo5V1TUVnNen3D827Hn3/4gRA825sNdeVYrdesupVQhI2Y3h+en3j7zbeMw0jKidu7O1bdClc5&#10;nDNsuhanNVrlJZAgRaGVV7UYakWYX+EqMQ5vNtty/kMhbwmhRpfwCG0MbdfStA1N0wKZvj9y7Hu6&#10;dkXTtOVcBxFKn4g3xbgoZrztZoPKCacU09STooyZFArZHRGI+WkSkngRz2dFIU/FhaZGkv8bJTSp&#10;VOYfo0SYP/mJvj8K3TnD9uae9XbDL7/+yuPjM3/6u3/F3/7d37HdbhjHgZyFfKVSxmqorUYXWl4q&#10;s40poQ5d14n4MUYOu2dCmIg+LNThkCIhJm5ubiCLoXiafBEKajRpIVxrUZvLfaaQB+d5WmslFGgn&#10;gr9xCmU+sxgtZG5FhhRJKZC8mPf744FpmuT96hrnigFeiTAeJedaBJGBtmmJKXHoj4whgDJsb25w&#10;dVPmL5nD6rpmt9txPOx58+Ye55wQuXKiKaZHpQ2ucjRNTQyR/W7P4+NDoTBnpnEUQ4Q2xXBtyWTS&#10;LH4s5EYhK8YiqlUSKNLUci9BxMRKiSiwnyZihmM/8vHhkbbrCD5CiphCX7y7f0uKmV9/e8ebt2+w&#10;WjP2R1SWEI/NZkVOkQ+/f+BwPLBer5ewg8dPjwz9IARJKyZxmdNkfaC0Bq1RxqFthbEVyliatlAP&#10;k5DdVusN2ooAu+k6jBEKtFJmMflolWW+VqoQz2RcpRCISYSsVV3L9WUs5Pn+ShEzF4IYELz0/9Pz&#10;E01TUzkn9+2FcplL4IncK1nuqkV0XUJQFsp3ucbmQCoFGFfRrbdMXgT69/dvuLu74Wa75fb2hpvb&#10;DU1Ti2C3agBNyHGhxaGzmGy0xXtPynEhx5WEGumZXIjdWQiXughhjTYoxKwf/IQfR2pnUIWglmJi&#10;7HvGYcAVg4QqRm0xtou5qGlqbrYbuq5jGHqU1oTosUbRtI0Y/b0Xs3ah0PnJCz2zXE9934uRYRgJ&#10;PhGzYooJUzVUbUfWBnSFdg3aVoAQ67yfJAAiZ+qqpqlqmQ9TRCHUT41iGmSeWrUtTVWVeQK0FoLp&#10;5IMYwseRlBJ1XeO04f7Nm0JPZLm3aqSPffTc3d/TtA1d48Rc7T1N3YgJnRL9FT0pTuQUQBWj0zQy&#10;Hg88fXpPHHvCODAcDyQfid6TcqKuKmKIPHz8RH/sGcdezrsSk1iMgTBNaG049gPbuzua1QpX1+QM&#10;kw+EKBR1Ia0rlLEMfmJ/EEKfUno5X95PZCWLuXEmc6WEtY66bpgmzzgM7A893WotdK9DTwgJ62Qd&#10;oZ3Gh8g//ONfePPmLbvdnt1ux5/+9KciLlckBSlKB2lBHBKVCPNtWauJActRVw26kOGGoSf5IGEO&#10;5DLPOP7z//ef+fWXdyitaTsRmBtjyVFIlijNer1mu1nT1hUKIQ5SbFwhBCGfWcvtzVYyClIuNFyW&#10;IIinp0fGcaTvD6ScadsVANY62mbN8/OumN5kXaKNmM1yIRDOhjIx9Fl8iviUCUnmPx8i9/d3tG3L&#10;OPq/2gA/jv0r9YTPIWDzxn02rkG+WFc4R+k+tze7FAb4Wt3itX3M6Z9TM+g5o+e5kMRztYBL1Ohz&#10;n+fl+10KtPti78mXBt6X+8KvmeFfHvvLELaX379U+zlXc7h0Xl4Gvr18zz8SPvny9V6jTp8LSTjd&#10;x7+sI52r55yt4agvx/GlsXFaJ8zp9TrQ18boad9dDmLgi/3vpRDAl+F9r9HiX/blpTrkpb+/DCQ8&#10;F9pw6Xy/rIv8c67zP/J78zr+tF588dyfvOa5a/XSfHDu2nitTnrpmny95vL6Zz4X6nA6d3w5/748&#10;15drlnMgx7n5VPFlzetsUGcxH86Bhdro8sdgrBNjq5Z1tDXFCO9kDaSXPk1fhKx8fmm11EyUVkug&#10;omxWxZjtnFDfs1KFytrgrMNaoYM6W+FsjY+JXIxqP//8M+9++71Qcu/pugprddkLagkwUxlTjOxK&#10;CUk4hMj9/T1d22JKQJ9zDlcZmloMfUZLrUpCbCZ8MaqnEuT0vDsQS9Dg/d0tdSXBR9oYWfcAIUb2&#10;h73UEypLu2pRKtMfDng/FZJr+mxK03oxWla1EF1jEkOwBDVpYkIMapUrxkNkPxsTMSnAkBPEFNms&#10;Vjgn+/tQzOLze9lSM57DfARWr8peQZe1kISRyZpGAvXk62bZh8ckwXNqCdsUuvXoAynBh08P/L//&#10;6e9ZrcUQNwwj4+QLjT4TSzCjK8b7cfQSllVC5x4eHtBa0zQN3nt++/VXQoxY4yQ8qdQZ5qDSqmql&#10;34p5PmZFVJpx8vjxSF1Zcsrc37/hdrNCpSThjwqaVgjSQz+ye96TfGSaJjIZVzumEqq3Xq3YrNbU&#10;zlJbtwQd7g49Hz5+lH2suK5xWj6nLs9PYvDMiVap9J1ce3bZoxol19Tjwyd+//CBlME4R0ZzOBw5&#10;HI9C4I1J9lSx7H8UbLcburbBGQkOXO5ZJYRsnmuM0kuigtIakhj1s9JUdY2rnISrpcTQD7iqom0a&#10;MX6XY3eV4+2339Ct13LOx1HWAyVEA61xdcPbN9+w2d7QtQ3VHHjM53CJ8nRoWVTZUhdWi+FSlW7K&#10;hDiWoMyAz5mkoG7a8oxAzODeB/zkMZUDrcs1lEk5AtC0HVXVSJhE3ZKKsXKz3bJZb8uYlnU+KOqq&#10;FjNrVZXg0Cxhd7EQ7JGwq6qqSg3ZlCCzw/L1+XM660Blds/PPD7txOirS9CHtYx9z9AfheitDbUt&#10;IaNlTD8/P9N1LetVR1VZvE+EkFHlep5DRGPKGOtompa2rdlut9zf35NzZhoHjkMvIQQpk5MQ0n/6&#10;y8/89PNv3Nzesdps5FlHIWznLHPEvK/0o+fjp0/c377hX3z/vQR5KGT+NZrGWW43W2xll9qqtZac&#10;keCB45FuveH2zRtsVWOqmpSCmF6T1JmUNpB1IbRbXN3SdLIPzVmup5w9wY9ABCXPiqYQyl6z1GJK&#10;OKctwQQoaJqGzfaG9faG2/t7uu2GturwUcy2ErgYSRlsNdeQDDFEpnFkGHqGXubxfuipmhbXNhKK&#10;arRQ5EsQilrWUnPlKgEJW/aORhusc6Azde3YrNYoiVvEKEVTafrdE5u2pmsqchhJ04jJyHVuFHPY&#10;bVLgfSzhfXI/DSnR+4BPibppUFrTDz3j6MmAcVZCM5zDOUtdSx2zrmupg4QgNeQyX0g9xIjpvtQh&#10;ZR0bJXQgStjmMPSM40DfHwlxkveoGoxWC8Vcaekv20iI7f39XVkLZPj/2XuzHlmSM03vsc2X2DLz&#10;bLWQ7O7paS2QdCsJwmiAgTa0AA2gX66RoG7NNNlssslazppbbO5umy4+c884URF5irztMKB4WHUy&#10;I3wxMzf7/H3fR6spuFkrSFHM99vthu16DVGhEtN4TCmVEBvDfD6naVtQipAi9ayZSOuh3ONxbWWM&#10;wZhKCOpla9G0DS9urrlazGmcpbKK2hleXK+orKFpKpQyJJ9Y3z+yms+5WsyRYRj5+OEdGKibSmpA&#10;Cpxzsi5S0M7aSbswPptNIdnrUq8mj2uXVGreSepfXvq3UgqnDcoohjCQUkClTEQC55U2EgJb5vHB&#10;D9OaNsbI43ot48JVTwGEWkJT4uDxg/y3wYcp9HN8V6dLHdSUGq3UmTPaWqyVd3CqrOV0qaWOIczj&#10;e0iZShUxw8dPt/z441tizFy/eEnMTAGLSst7qZxzCTjMsvYxsg4xRjFr67IWkvCFGBMZaGYznKsB&#10;xf/wv/wfF1HOpV3apV3apV3apV3apV3apV3apf2LbxcD/KVd2qVd2qVd2qVd2qVd2qVd2p/Zhm73&#10;mcDxFGH5ORoXnDf0joLZEJ4IKs8ZlA///ymy+vF3PmdatoUweSgqHV8KnyJZnTqWcwb7GONPBLGn&#10;juv4986Zm8/RkHLmMxP6ud85/LxD4e85Ytex4PeUwPYcQeon533UHY4JUcfHdCiKPSZWnWrngg4O&#10;qfLPCYS/RF0bj+VYoHuq75/ri8d/dxzq8KeIb2MUodM5YfF4X8efOfxOM9KFy20Z79WxmPewDxyf&#10;+5/STo25UXxxHHAgFAExMJ8TFz83zxwf8zivjH3rs+usThPGnhP6n7qHx/24qJ1Pzg/PkdYmsTSq&#10;0ERG8rv8ORKGR9HxOO5ljKgnA3yhyjISv0qogbFy30dC+0j8eurHpW8loT6Pf3dIA0M9MWitsxOl&#10;QlstosG6mu6dsQZbiQkQpQkJfIT79SP/8A+/5nG9ZnV1xWqxIoWA0QpX6B1NXYuR2NpCfBHTvS6m&#10;rwiEBJ/uHsgZ5m0jwh6KAUohxlSlQGlSFIK90WIO1NpM1zLGkUKdivDboLSINUMJ/wgxUDWW1XJJ&#10;3/f0fijiz0Q39FR1g7UVGaG7jqEkptwfoam3xEKeEsrKQT8sRr0QAsMw0PU9TdswDD2fPn3k5mpF&#10;3Th0FvPvaAI2WlO7isViNt3roReTsYh0A3HwdPuO+7t7drs9VdNQ1y0pJaq6FkKqEar1EDxBEDoM&#10;3rPrOqq6JiYxLceUCvVaxKGVsWiVyFFo3MEP2EoCGbLST/MLYpwlZyGzKRHO3d3d8uMP39M0NW3T&#10;sFrMRfRrHU5rgg9sNhu6oef65pqrq2v8MPD1m6949folsVBe28pRWYMqwn1rRbg8jimhW1mMs1R1&#10;Q1XVLBYL6QejAMwI6d1aR9vOaGYttnJoo2nbGcYKDU204SOhXRfa7dO8qovhtLJCmRdCudCcjVZi&#10;AFcKRnMrEkyjtBJinDEYJyJZ77tJZG209G+jFVYrMWUWceVIJx68Z7cT2tj1zUtMVWGckIh3ux2q&#10;EN0W7YzKWvbdjjj4YjZNWC2fn6b5MU8EwdlsRlVVB8ahJPSmLOL5GDOzdkbbihA5xEhMQmtrqora&#10;GfquEyK4LiS9uiKX0IdR2NoUKuEo7tvvOwnEqByuEoGniFHzRO+JPnB/f48v1PYQg4jNtZ3mVmM0&#10;SpYiNT0AACAASURBVAuhNyYxIq+3W95/+EBCkbJmdXU9maKtlRCNx8dHHh8fqZxjtVzKXBHke6tR&#10;XJ4TE+0uiOm/qWshIfUDQwgTJdg4VwITEiomMWKEiKtqQhjExKzEKGqMoXgUSCmx3e7IGfqhZ9cP&#10;JBSz+Yqu66mrihc3N0IpslYE03VLVVV8+nRLO5sxmzWolHDWspjPaJxl6HZ8/PCR3X5PStA0La5y&#10;hbDcoxViMCkm2JwyISY+frplCBFXN/gyb2mtub6+Ybm6YnV9zer6hvliRQKaWctX33wj82oQMpoe&#10;DSpKnj/bzZYff/iRftczdIOIf62hH/xnlDytNMXLPQUxaa0L7S6TcqDb7yBn5vMWa3UR3itIUNeN&#10;9A2lSz8LU/iCHtdkahR2luesEcO+1hYfEv3gxVCfE4t5w2o5YzFvqCqN0ZmmddR1TVXXLBZL2nlL&#10;3cxYrq64eXnD6upKzMk+TM+0VM5HRPJyXD7EQgSXUJZxQR2jBEr4wZNDkP5SDBo5JhFjW1tCVoTi&#10;56yjwLggBXQWWpjSsFwtWF4tmbUtbXme1lbMKcaIgFlbjS5zlDWGEOT4ck7s9nu8z3z3w1v+r//n&#10;7/jDD+942PWEbLHNjKqdy/hLhY4XYxFhPwVtWKMIQ4/vO3JI+K5n6Ht815FjkHmkrsnKFDO/hH75&#10;4Fmv19zd3UpYjMqkEKgroYGii6hXG+aLJW++ekM7a7hezVjOG1QOU3CE0mLK0jqjiOQcyFnCSvzQ&#10;83B3R/I924cHhv2OYb8j9D0pDkS/xw97ut2e/WbLbrODpIg5YbRDW1cIrfL8H7xn33teff0N1Wwu&#10;pjGliIOnHzxd16MQE5Uyhr73bHcbEUwXEthIHZMgksTQC9GrrhtZP8VI3w30w0BMidXqSn5HaTFf&#10;VRXGGtq25f5+ze2nOzHAbzZYY/nLX/1yMrylQuoTmhwoo7CuomlaqkrM+/uuk3WorajqBhRsNhti&#10;Cb7SxrBcLfl4e8d/+L//AznDy5cvaeoKYwxXV1csr1akLOb8xXwmxNkUhQJZQp6M1oShZ7tZ8/rl&#10;C+aLxedG6XF/kODX//AbeQYojXNNOVbFbt/z/Q/v+Lu/+/9wlePq+oZ21lJXTyL7uhZqaNO01HWL&#10;K+fZDwPbfc+n23vu12t++Re/JMXEMHj+uz+VAL/fnjSwH4aVTUFy6nBvcn6v/xyB/ByN+dzP/Jw9&#10;3inz++Ee+dhsfGoPd8o4f1wjGP859VlfCsM7Ra1WJbiPEv6FHk2Kh9uvz0MDD/+ubJCmf45N/6f2&#10;5qf2jc9RuU/d4zF8bqyRHJqNv7QHPzyOp5DC54/33PF96Xof3s/DutDxPvxUn30+cFDMdlNwm+Jp&#10;k8xPAwOP9/dP1ylP5gxZR6jPxtWpa3iK+n58rX5OAIH8KQRtjr7zVDjEwalPxpnjIILD636uznDc&#10;554LUjxXszj1e6fqTOfmj+P7cKr+9Nx5/Jza6Ln67XM1pHN1m1P39FR99fCeHNbnch5pyWPxhoN6&#10;zzipHEww58avGsnwTz+Wc+LwNKZal1aT2WkMojMHRnhrK6wtAYbWosr6Z3x2hpiKYVDW/UymKzEl&#10;kZnItFozEVJNqdVopTBG9tRGi2lSibOQpqmwlcZY2Ws8Pqz543ff8en2Hq0sNzfXzOc1iiDrRCW1&#10;oZFg6pxl1jQ0lS3mKV32xlBZef77wUNW+CDk1YTUkoIPJWwssV5vyDmxWixYLmdoWS5i7FOIYs4Q&#10;BqEiV3VF5SzWGXbdTqjnCK1YDJ8SupZzlj2Ts2jryGPolpY5JqVcQrjMNPfEQoDOQE5jIG+maRuM&#10;E0K1XAvKOUv4WgyBEMRcqpRBPO5pCn4bA4pMea7FQno31krg05RkALasncTk90SyvX945Id3H+hD&#10;wlYN270EUzW1gwR9PxBjFEJu5Ug50XddCbsKPD6u0Siur64Y/MDj45qHhzXzxRJnq2LOHY2MjpwV&#10;oQSGaa1R1qKdpW4aQsxUdct8uWQ+a/G+R6WIyhFyRJOFvu0kbGqz3Zb1bkW33xNjwmrLbNayms8l&#10;KIHSf6uaEAM+DGQStTW4UnPRSk0hZTrLXksXU65Qh9PB8weykvG+2e/5wx+/5+7+nt2uY7PZsV4/&#10;MvR9mS/0VBMjK4yxQhOvmykIIqeEzvLn4VJEow/CMcr6Jpfx6CRwYDRkBj8IxbmucJWDnBlCwFjH&#10;6uoaW/Yn/dBLDSWNYYiarDVd3xOCUNONMVSlluGHUPZwhyEaeZrLpP5iJ9N9JssYREJDyVKbado5&#10;GV1I5ZEQI10/sNltyDnT973sa42DUt+pqpp2NpfQTGVwtmK5WOIq+/QuQGnqqpI9RqF35/xEh9bl&#10;WRpSxHvPYrEotUALZEJIDMMwrQvqUhfcrNe8+/Ftuf4Z5yR0w1nDMAzs9xJsVRdTvFZP9YX9bs+L&#10;6xcSYmGdhNxlmVfH4Ieu7zHWsby6om1b0Irrmysq5+S9RgnOzClTuUqIyV3Pxw8f6fc9y+WSZjYj&#10;JQXF3JrL9xutIEYeHx7o+j0vXr3i6vqauq7ZdzuGYaCqa25urlksF1R1Q9d1WOOYz5cMPnJ7e0eM&#10;8OLVVyyvbuhjpA+BRCz3Ok1hHGhLRBEyeCl0SFAEipikBp+LoRkt4ZkpjrR3CTZRZX1mjJEAtJjR&#10;poyfqmY2XxITZV5OGGOFQF1qU846rDFT4IirKtq2YblaYKwlZJjNFxI+50t4R5RwU13m7infQaXy&#10;PHVUdYPWlqx0IW/Le4qqctSVo6krZk2DVZFut+F6tcIaje97fC/zYwYxG2tNSBLYsdluGWIkGwOm&#10;wmfN3eMGyaBT7Pc93TDgYyQr0MZQty11K6Zsawy1czRVQ13Vk/lZKyvvUpQuccdpopQrNDFKbbdp&#10;G7m+OZFTYOh6tpsN+/2elAKukhp3VYJAnXU0raGd1WXO0cxnrYSn1vJ+qKoqrLGQE2EYiMETB7ne&#10;uuyhVM7kFDAlcGGxWPL6zRuWq5WEIBsJHHW1xThDRgJu6qaWZy4Za1Qx0UuITu00tTMSlENGpSSm&#10;9BCmuXMYBsLQ8/LFFU0loXz9MPDDDz/w8dMtd/ePDL2XOThGCbbVmqZqMFbeEylJFyAWiv20J8xJ&#10;ggaUkvDWKPVtpaQGZhQSFqASOQaGviv1xcx2vUYpSCmy3WxIIaKROl/wns1mTc4ZV8KHY5R3LjFE&#10;un0/ZmiWANhUgj1KiLUxKGNJaCLFyF/qoWPI9eF+SCtF08hcMxRKu9aaUIJcfvj+Rx4eHqnrhtVq&#10;iUryPLZmDL1VY2qSXJPST3JONJWEJ0jIvirvjzLGVaAN3nu8D/yb/+3fX0Q5l3Zpl3Zpl3Zpl3Zp&#10;l3Zpl3Zpl/Yvvl0M8Jd2aZd2aZd2aZd2aZd2aZd2aX9m6/db4DxZ/VBY/HNo3MefBTwRFo9IXKdo&#10;YMc063PCxGPz9KmfO6RXH4slj4llxySzc6bg42M6RTN67ve+9PnHn5uL+E5pddKof064fPj5oyn6&#10;+L7+HHrT8T06NBzL96eT9KRTYttjavj4Iv65fnSOyHX8eedEtqf66/G1Go3Up67Jn0PLA6bPOz7W&#10;U+PjmDI+ilm/ZGI47refXYNCgpgE1eN/O9NvD/vT4f36knD+WJh9LNg+HIOH/fKU0eHwej13rQ/P&#10;cyTPjyKq6fcVB+Rh/VkgxJ9iAPnsnh0InnUxn3MUrnFqHE7HO9HdfxqKMAr+j8e2nK8Im00RwRpd&#10;hELOToR4bTTWFeqXrUSYhpBkUxTqhy7hBOOcICRaimuufCdi2k6IOE3IEULetNZhnJnmIudEaCk0&#10;Msu+79h3e374/i3/+Nvfo7Xm5c0Nq8WSnEQA6KydSBlqpO7qQkcppvYQM007E/L1fj+Zq7WimOdN&#10;kXWJSZeRUJhiOTaI0ZOCmPFyChhjqBsxjcYiLjJGDEgPd/ekmLharSaRqrVOqNPGUtU1ttCh/TBQ&#10;VWIO92EoQjH3FPoSIv0wCL02UYTPIqTd7nYYK5/nrMUPPS9vrmkaV8TJYpoV6ZoQNKwZxZUUSraa&#10;6EwielbcPzwSc2Y2n7OYL7m9u+Xtu/c8rh+FBHx1hWsatBXBetOKWbNuWhEnI2RiUCJ6K2SnGL0c&#10;kw+kIsRzVYXSmlzMvKOofBSk2XJNQQzro4doMRcDvBDcI33fTUJcY4wIqhDizGq5oKkcOicRWWUR&#10;joEQnmPKpCxmZ+ccq6srlqurQsZzNE0j/VcLCW0UDI7iuqapJ0GwsQZrxXhXVTWuronxidaUjxJe&#10;rDHUJVhAhNGDCJzL38/nMzE6RiFdG2twlZijVaFnhxBKkIKMP2uFBGa0CGzlmolwOicRjvrg6foB&#10;lMY2Lf3gqZuGpq759PEWlObv//7/5ff/+Fu01nz79VeorMgx4vs9Vom4d991RSSvsNZgTTWZrUYa&#10;dMxiMo8pCZmrzEFKKbp+wAdPO2tpmwZyoqkqchLC3Eh5N1qLYb8IwReLBU3dTKEewzAUwXpkMZ+L&#10;mNG5aW4gixh8t91xf3dfjJdinhd/rAgbUxYhn7WOlITot9vt+cN334np1NgiFLeEEIRc5qQP39/d&#10;0XedHFtTy7GmPM1vWusiosxoirk3j2QfJiOlCDQbkri2scZMfaLvRUhojIZUhKjl9xMikIxRxI8h&#10;BPp+YN11rLc7Bh9RWrPdbnn96iWvX7/izetX3Fxdici0mNN9iDRNzfVqhbOGqqrRwMPdLQ8PD2IO&#10;KHNV29bMFy1VJUJVlBhMQhCSljKWfddz+/BARlG3rRCuC4EtZsjleitj8DExeI91TohaxolAGunc&#10;ufgHf/zhR24/fKTbd7x/+5Hvvv+Opm2ZL+YY60hRAj1iiBglwkkKsSrnJARpZ6grx4vraxGVKoWx&#10;Gqc1tjwDnatKyEKeaEwpSTDFbDZjNp8XapwhxIQ2DmMdaEOMcr8G73HO8fLVS65WCxazhkwg50AY&#10;elIIWG2pmobZbCZhMFVN1bTM53OWSzHVDkNPP3QYI3Nejmk6N6WYyFKxCGa7rmO72wod0ntCPzB0&#10;e3bbLf1+T44Rowy6jKfr6xt8CBhnaZtW5jitccYwa2sWqwXz5Vxo6G3Dcrlg1s5IIUxGn7qpmc1m&#10;NG2DLeNPobDaCo1XafZdz+Nmy69/83v++OMH3n685ze//57/+Ot/4tf/9HvW2x110zKbz3BG1ia6&#10;GHv9MLDfbtjvN0Q/QMrkEIk+sFtvGPYdvuvp9hLukbXGOCcGia6j6zpi8FTWAhEfPG9/fMuLm5ti&#10;8smFICbz1F/8xa9YreZoEs6KwNtqWbvVdc1ysaTvdkLU817WCTGw2+14//ZHZm1N6Duht2kxVHk/&#10;QIoEH9jvdoTBi3BYK5RzGFcTchZyfTEtdb0nobh+9ZpqNpPnqQ+sHx/o+0BOCH280E67riPnTF3M&#10;4tZa2qbBuYoYsxikUFRVLXNNSmLw0Ia6rlHaFFO6wViLrcQIY4t54u3bd1ytrpnNZ7y4XrFaLJgv&#10;ZmX9HFFGF3NYoYg5WdNZK+b+j5/u8CkxX65omhZjZc2zfnzEGTtR025evODu4ZF/+qfforXl22++&#10;IefIYjnnX/31X7NcLQneT/N8JpU1iCHkTGUNmkS/2+H7njev34wL4iLw14UgFkg+sl1vZNxXNfP5&#10;Eutq+iFw97jm9//8Hfuu48WLGxHqVzWmrOONkWCAlDLL5ZJ2PielLIa9xzX394/88x//iLGOv/qr&#10;v2C73RJD5L//d//rn1Rf2Zf6yrjm/nw/PW3UpufJc3uQ0zTrLxtyz+17f0577vcODeuHe+dz++1z&#10;IXPnCNzn9t3HoYaHZtyfHOf4h/7clD3dgMOvU0ffd/BPRkiciueJ5M/VyL5kgD/3ecc09lPfcy7I&#10;7bAucEw0Pw68HOsOp675Kcr2zwlNHAMeTtX2jsMaf/r5x/3h+ZDDw7qAnEsJOygBE+Pfp5xO9qPj&#10;0IBTY/Aw1O+w3nBct1DFcHQqfO+5utZIXpT/lk/WO49riYfj5zhI9OeEQ55rxwGah/1jHHNjmNW5&#10;PnEcwnBuPnhu/jl1bb80vxz/7umABM4GiY4d8FTI4anwys+Pj2K8Og4JPU+ZFyPTaFrjs/CI0fx6&#10;3HfFXP10X1QZ60IPlzAjjUJboYxa64QGWo4rxEhO8vvpOLRy7APq6TvE/A3OumI6tGWtImY5ozXW&#10;OLQt9fcISlkxwqK4vbvj7dsPrDdrrq7mOCfGOsWTcS/njEYJsbuYnVMMqCx7MFIi+L5Qycv8ogRF&#10;KmFiWY7FOoL3DP3AfNaWY5NQLuPctPbSSkPM9MVIGYKQqX3w+BAl0EiZYnoba2cjObsGY1Fj8JEa&#10;6215qsnJPCumxvH6qbEGqBV1XT2F+qQEScyisveW0LUQUwnIUmVvnEsgWBljRvZbIYi5MqVIVVWF&#10;spxKn8oYJbWGupUQID94tFIMIfLu4x23d2va+bKY7BLzVgjcMYiJMYRATIm6qYFM13X0vce5iso5&#10;rq+vCF5Mnykr5vMlVV0VKnCcSLYpQ9d5qdFYU4KaLHXb8ubrbyS8wVipESqwClSKxVwoRvymbXHO&#10;4UPAx1RCMUvglgHnLFerBVoljIqlTmqIybN+vKfbbni8vWVzfyuhclWN0ZJIp9KTyRdkr+t9KEZp&#10;oa9rK0bdlOH9h4/c3t6z2ey4u7vj/uGBvuvwIUz1r8q6ifbdNELCleAo4UjnJP07JSGkl+3zQTBS&#10;LqETCmMV2khQhCum0Kaqyn2oSohcYrfb4aqKmxcvpe8B+/2e/X7PMAwMIZLRJRDC4H1PGAaGYaCu&#10;G3IWc7jVRr5HQcpR9uQJdAllNVqCO2KU+zN4CadIgHESeHB3/yD7biO0b6kQ5rJG3kld1TgqV0F+&#10;em9gjSmBb/LcWcznxJzIqQTBGcN8JnVdVQzWxhhC8KXuLYEQPogR+8WLF1RVRQheqNkZgvdljyh1&#10;p36/Y7+RY3JW9lPOSYjm+PyzVmrtE8F8DI6MMgbbpoUExrgyn6YSOIAEeKJwVSXGXmdQRrNYzEnB&#10;s3lY4/sOkODJpmlKAGMiBk/X7VjMlyyXKwlNKfP3EIIYdeXFCO8/vsdVjsVyhSn9NYTIw8MDxlpm&#10;8wVN2xJyYrPeUFWyP/aD5/7unk+3d1TtjF3XS4BA9Bhnsc7ihwHI2KpCVw5TVZIFmpXUGGOSukdK&#10;kCjEZzH9pigE6DFs15Vw0hhlPWhLOEkio4wm5kyImaEb6Ia9kMFRxJCmdZ4EFJgpbNQ5i3WaumoA&#10;TTtf4OqaNJGtE10vtZexdg3F1F8M8NZWVFWDcRLkggJXjNZXqyXzeUtTiwm+7zs26zXzuez1rZMg&#10;mpQhocp5JEIMJfRQYV1NUgafFbsusOs8WjmUtSUgQsIhXSXBI+18QdPOJiL9GHQ8hgcbbeRZrySY&#10;D5Uhx3HVjJwhJYhA44eevtuVpwOEIdH1A30vc4R1UkuXYGuFUhJuMfS+rG+Zwi6VUZ/NPVpBXVVS&#10;WypEe6O0hNMUk7fU7yS4tq5r5rNWQnudpalr5os5s7alaSqZLXIsr6qShKEopHav8mTK1+MzOEQq&#10;ZyW82dUSRBkDwe9pGxm3VVXz9u0n/ul3f+Q//qff0vWBNy9eUjtL7Dv63V6CdLMEScZSh5d+jIQJ&#10;pFjCKUGVUOkM+ODJWQJopSdHlEpE39Pvd/T7Pfvdns16W8L6IfiBHHIJjIjs9ju8D2jjyGiGYhK3&#10;xsm7hxRlvGcJgB7Xl85JGEhWGrRBWUtG3huZ6f2MrC3Hmn8IYXq/JGuIVAJgcwmh3PD23Tt2uz1v&#10;Xr/hajmfrr0r99aUd4XeDzKzl9DdoZcQ18ViKaEV5fkWYqLvB/rBy3uHkPi3//v/eRHlXNqlXdql&#10;XdqlXdqlXdqlXdqlXdq/+HYxwF/apV3apV3apV3apV3apV3apf2Zbeh3zxpyj9uXfnYkBI3//5wJ&#10;+bAd0qROmWiBnxjdTwk+Dz//HA3p2LR77piOP+8UsWgk2x+KU79EZ3uOKn58TlrrkuYvAuyRrn1s&#10;Hn6OMn4cYHCOkHROBHr4+6PQdRS/xhiLSOu8sPOYev/cMZzrZ8cC33OG8i+dz6nvTimJySaliU57&#10;SjT8JbHwcTsUjD/XR58bV6eE5WMfGO/t4fEehj4cG8u/NH7P9d3xZ87R704Z8Q/76OG1PiVG/jmm&#10;juOQhGNx9Sj6nb5Pn6efHfe7YwPG8b05J1Q/vjY/jwx32iCvRgP4M/S20XBvTaFwFUOq0qYQ2Qph&#10;Wlsx3JbQkVHEMhqGTxzUmJHw02tc7udokB2psylGNFBXlqoyaK2orBNaGYmEYr3Z8Lvf/Z672ztm&#10;sxk3N9dU5R4ZLWb10byGEnNJLMJfH8SwPpK/TaFixRhFeFzVaFuB1oQkRJNMngghzgo5bBh6EUUm&#10;MVI2TVMI50U0Zw11ZXl8WPPh3Tuurq6oq2oKKnjyv2gqZ1E50XV76spiVBYBsVY4a3HWMQy9UM37&#10;QahZKQmeI2VSDHz6dMvjek3XdRitWCzmLOdzoU0Xsogqht6R6CUa91yEvcWcUmA1QrSKhBRpF3MR&#10;VLoa4yzr3Zbbh3u6QcRI2hrmiwXtbEZVV7RNTVU5qsoW4rkQeGr7FCQxEsr1ONZQZKWJSXpMSlEI&#10;y1EIuyNJR4RUQiXxMZBTFpGjNhK4UO7lMAwibgyRnCJDtyf4Xr6PRBg6iAGRdsl3aq0LFU2oMu1s&#10;JuOikusfUySRaZrm4HkxkvQKCXoyOBfRdAkSCDESMxOJbqQRiViukmefFcpQzkJSK9J2YhHOK6Cp&#10;awmG0VqMB65CGxHc5yxzcbfbi+F+FOHDUzDERPySY8plPPoQwRh8yux7T9vU1FXFb//xtxhjuF4t&#10;uX3/gc36EWsdr16+FNKY1lgl4RMhpjKPiHhYTPyB/X7PbrcnRk8/9CKYK+E7udCFtvs9m90WYw2z&#10;2RznLP1+j9GKpoQ6KCWmiZG+rbXCuQrnXBkrrlDyElabInAUY6KzphBjytyXMt579vs9V6trIdcl&#10;Ee/FWCh7oxmjaQr9PRFTZt/33Lx8QdPOiFHoWU3bMpvNxeirVTFCI4YJI2SuEKVfVVWhMAcxCTij&#10;yTGKSDGlg3nRFJO/3K9RGC2C5SCE5JRomnoyL8i0l0VUWsZZCIGH9SP90PO474gZmkaEoZv1mjev&#10;X/LqxQ21czijqa0W03iI7HY7Ntstf/PXf1nmNzmXzXpNHzoisNt3fPjwoZCrLG1TYbUmJTHfhhBL&#10;KIQmofl0d89mt+fVmzfFBBHxKdJ7P4URxJzohoHH9bqQkORausoSC+Eok7HO8vh4L0LbrHj79gOu&#10;tixXS4yzOGvpup4weHISOtr97S3b7QaF0JwkdSCjckLnTAoDOUrwjTMapcX8wkStLETEMBC8iN1d&#10;ESUrbdDlebm6WhVDiCkkbXlOLJZL2qbFOYMIbkUcrRJ0mz0xZHn2VlZCYrKWf1IihIHoPaSIs/Kc&#10;caaQBnMmFzNNzpBixJcwCO8DD/f3+GHA9wM5yvxKlrE0kjrFeJGmwBhtZQ2Qy1xmC6lRWQuIaHt1&#10;dcWsnU3GDlXmrSczZJ7og7mQ0ShhB66psVWFrVvcbAauQVlHyJrNbl/CVjaslitmbYNGFWOEoe87&#10;/NDhByGipSD0vzB49tsd/b6j7zqMVSSlUdaRlBDUd91eaI9ao62M18rVvHr5iqZp8SGScsJVNevN&#10;lrv7O2Zty3zW0O93k2lK1hHQdwNN3bDdbsUcNfSkLGT1jx8+cX9/z6uXL9FKs99tMdqQYiYnRUqy&#10;DvC9Z7ffT8J807RgnBi4k5AMh16ea9o6fvGXf4mrK+5u7/nw/h1dt5dggSLwZxQMlyAhpfQkzm6a&#10;GlueQTHmab857gFijFhbCRW07MMSoIzm9ddflf+m2W529F3Pt99+w2KxgJxp60ae3SVgRRU62/j7&#10;oMlZsd3s+cMP73jc7lgsVlxdX6GtoapE9N/tpH4QfOD6+oYXL1/ysNnw29/8I1XV8OLFDVVlef3m&#10;JS9ursX4rzXkyOB7CSZqZwUcJiYtUqDb7dDW8uLFqynkagz0EpNZQqFZbzdYZzHOgdL4EHlYr3lY&#10;b3j/7iNawddfvebFixsxCIyuImS+GAbPfLFgCJHNdkPfdTw8PPDx7pbtbs8QPDc3N8wXc0Dx3/7b&#10;/+lPqq/stuuT++LnwvKe2/8d73uP/zm1hz7cN59qz/3dcwFopwL2jvdXh+d9ihJ+bKz+U6j05/ar&#10;Y+jZoWH4S9fl1HX8yR79C3Ws5+o658IJz9VBjv/9eA983A9GKvdxO6RwH9aN1MHe7pyJ+DCs7tiE&#10;/1z978n4myfD7rkwy/G8TgVDfh5GqH4S4Hfump8LoBzP5Vwgw6nj/FJA5LN10+lH8rPj6uleqrPj&#10;//h3xnt9buyeqkd+iXp/6rp6738ylsf7dvjPuc89VX87DGU4NumfqisdhxScqwedu7bHdeZzYR0/&#10;qfudCQE9Hsen56FyPfnpuBZ6u566hXpyvE97/af6g3p2Dji8L+NYHus+Qoc3Qgi3djIqj0GJh7Wr&#10;MStTa00sJGptjBzW0bWZxszBWtuWYD9TghiNkbBGaw1100xGqm234937d/zmN7/FGodRmuvV1bRn&#10;7Pu+rFllH6OAEAYxUZd1uAQiSnCfBPVoMhofEyEymbG0trLeymKAruuq0NEdxgnpeSSf9kNgGDzb&#10;3VYCsGxFZati8h3N0EyBK9Y6mtnsyXiWM1YbvA/ElEsApdTncvkz+HG/1nF/d09OiflshjGKlMWs&#10;m8u+aQxE0sh6J/hQQhXL3F3Wn0ppqTEh188Hz37oSQrZO5SwO4N4ZW0hrVd1RTd4udfKEELi48db&#10;McsWKvmsnWG11MS9H/B+oDKW1XIpoXyDGCGrqqKdNSzmM5RWVJUEMMQQsUbJmk7BEAK993Sd1MaU&#10;kfFjnZuIsF9/83XZLz6Qc5K9kzUSYmakntLUDc64icDb973UdwoZvq4dzhpWizm11TijyDmimzwB&#10;yQAAIABJREFUyv6w324JfQ/BY6DQo2U86jECTMmfxkjNZLvd8+7te5rZTAKnSt+xxrLd7dh3HT74&#10;iUZN2aN576d+45ylriWIzBoNSe65/GykqmqpjSUJXqgrI7VRktCatQTuycYsk8vvK5WL+VJM8raY&#10;Nvf7PVVV8fLlDTELZXi329IPnpxg8J7oo6zBqwpjNevNhpQj1lgSmW6/p62FsB5K3W2sUR3W3bWW&#10;PUnvB/q+J6Yke21r6buBT5/uyCBzgVYY52jalratJ9K5s2IyTyX0IoYgfdfIe7CYggQAKEqIVqKp&#10;q8kgnkezb44yj+YkJOUQZf9fVSzmc3LZT6cYiYOEr9VVVcyzAasliDOlWEzPYtC2ZT7UxlKXUNTD&#10;9UuMmb4fpC7ZNKQUsWV+slZM3TEn2RtqJWGBZe+uFPi+Y7/bMfT9RKWvqlrmQmsgi+E2es98Pme1&#10;XFHV1VS73O72xCi1867rePvuHe18TlW3Yk7Wmn4Y2O52dF3PcrmSfWQJmqisoW0b2Zvvt7IXVKbM&#10;81DXFe18Tts0xeSaiUnq7rap8SniY5zeDTrnCD6y2Wzph4F93/Fw90jfe6ytqJsGV9WkrA4CjBGT&#10;feUkaJUSSliCPWTMZzbbXTGRy7WR3y/WXjU+78vcqwzaOKqmZXl1xXy5ZN/1pCB1+RgjTVOVgF2K&#10;md7hKnlfIKb9iDMGZzVNU8k7gELaljBay+Nmy49vfyTFNAWfZqXK9FwCe1Mk5lTC8iR4UVsJDwhe&#10;AhmjStMe21pLWzesVitWVyussyX8QU917ZSj1LRLbVtCI4S8nWOY5umcZU0gAbR7hq7D9z06Q/SR&#10;YQikKMZu0LSzGcvlUvpdjoTe4ztf6jgBphDBcBCwrYjBl9BkI4HMVT2tL6Z5yhhs5XCVwzgrQZYl&#10;eFcpJe9kYxjLfhJMOgac6Kd3Zof7HlvWP+PzxVgJzDPGyT1Rirap5PejYhgiISoUFe8+3PHx05pf&#10;fPsty1lLCh7fDWTvMarsmzCoLJ0s8/SORPqNKYZ8M4XaSIBwmZt1JqVAHPryPkjCBLab3dO61ss7&#10;Ee8Hdtst+64vNTypa8QSHJGyIuZM33tiTFjnqJt2CibWRoIY5R2GlbqI94TgMeMaXGlijNP6fhgG&#10;9t2+1Nu7Er4va3vnHJvtju+/+47lYsm3337LYj4j51jezT29L1RlXW9dJTUyH7i/v+fq6hpltLzP&#10;yEgQcEz4IeBDIJQwx4sB/tIu7dIu7dIu7dIu7dIu7dIu7dIu7WKAv7RLu7RLu7RLu7RLu7RLu7RL&#10;+7Pb0O2m/3/OEH5ORDn+3SE9exQFCtnwyTB9iiZ0TO8+JIk9R/w5185RhuRldPzJz50Tux4LhU/9&#10;7KHB9+eQ1U6Joc+d0/QzRSApL/mfru1kCDg6n+N2KDQNxVRqjPlMsHruGGKM030LIRwQ3/MkOIgj&#10;Wbpcm/HzD4XTh9T44z523LcO78GXzAE/RwB97rNPfZ49ICM9J6w9Rbg7/pljIfopgfm5vjpe83OG&#10;8ENz+anP/RJR69gQ8Byx7tS/PydUPvyOU6LpU2Nh7ItjXzkUdh/2ueN7cHj+5oBsPv28+ulYOHV8&#10;pwIfDsXyx9fulJH/cJwdzy8/+Y5i+C4oKA4v5ykzPsWISjEzjYJjNQmeDZnRHF9hnQhDTRE5Gysi&#10;I62EEjPOHymlz6TZI9Ejy4E83Z8y1+iRbFzIX0I4UbjKUrkaY6pJsIUWQbIxjttPd/zDr3/Nrut4&#10;8+ol8/m8GGVVMRwKLWQkH/kibDRGUxezsUaeJyLWA+0cVVPILKPBewyGKOIwaw1+GIRyD0LCHs2s&#10;zghhTBUzvh+oK0tdGTFvTrRxEUc7ayALbcR3Hf1ux9DtSTFQWUvlKmZtK0QUa2lmc7rBM/RBiCZG&#10;BEhDGNBqpMv3vHx5w3wupPtxDGiKOH68z4iRdhQqxRgnAaqzlr7vCVHozcaIcC+kiKktPoqZNMSE&#10;qxz7bi9CM2epnYgdR0N5KtfNKKEpH/YLXfpdRpMyIurLWYTpKaJypqlrEeVRhLriGCRkiEAuZPvD&#10;sbPZbAhJ6NUqpUlkKOTdgTj0Qi0rfXPsv2EIE6FkJNqNlPQQRNTtKglkCDEIvbMIHVOhzguJXYTx&#10;xophN8Ys5OiiolRKyFFaa+q6nqhY5QcwxpIzzGYtSiu26y3WaJwd549IP3gSutB0hdLlbMXjwyMf&#10;PnwkK8VsNv/MIyOXThXKTERbi7YWZRRYw7YbUMbQzlpq5/jh+x/Y7TsxU8eEQXN3+4kQPDfX19TO&#10;ooupIZWpRyiBGqOFvOe9CG79MNB3e6wRCpGPQcRszvHu4wceN+ti4tCEKIQ9azR15ab7K//IGLbW&#10;UlV1mV9UIXmVNaMSipk+MLXYQhoDxEA7DKzXG7766mvatmXWztDaktFUTUNTjO9V00jAALDb7aAE&#10;Bnzz7S9payFzLxYLuYZK6IcKRdu2T0J8a9ntd2hjJPBCKULwqCSUe1Ikl/APhSpEYsPghzJ3KhET&#10;F2P5br+Xv1OKtm2KiFJEsFqDKbSi0bRtnOPDp09sB8/V1RWucsxnM1IKfPXmFddXSzb392TfM6uF&#10;tH7/cM98ueSf//A7jNEypm1FLuEJQ4xs9x19H9nve3KI3Fxdi4C1iO3FBEsJNajpfGCxXPLLv/wV&#10;TdPKeRVKuYiR+2LiEXPL1fU12+2e3X5H13XlnopBRmswptC1tAal+fHte6q64ur6ahL0Dl1Hv9/T&#10;dx2bh0c+fHjPux+/5/HhvsxHCR96kve8/eN3fHj7lsVsJnMzYvbwfpBwFjOGh8i8EfyAIjObzTCu&#10;oh8CMSSck3G/2+9kDk2ZEDxt22KrSuYaHzBKs5gt0Eqzud/w6cMtxjiWV1cSuqIMKSmcrUFl+q4j&#10;eo8iYJUYUCqrMYDOGaNkDjRaEUMUo4g2LOYLnDGQEtvNRkwT1uAqh7OVGBu0IQHeCyEMrdFGFhK2&#10;kC1VoYEqzBRuYkehfRYikwQUiJE4xwgpEUOQfq2YgiZ8SvgUUdayuLri61/8ijfffM0vfvEr/uY/&#10;+xsWiyVkxWK54Fe//CWqzIsy7qspZMU5C0nGWCghNxoJ07m/v6cPnmY+I2mhpm0KcVuevyWwwrmJ&#10;gJ6VImWobAXacHt3z2az5eOH93KdFRJCkBNawGOEwfP4uJZwmiznG2Nis9nx8eMt3//4FqWEDJ5T&#10;xgcJ04jTWtYwDJ7NdodyDl1XZOMKhc88hQZkGU+pCKU/vPvAh/fv2Xdb2VeVZ84w9Afr3ydzkzF2&#10;WjsaY0g5s9vtS8DDU/hN5Ry7XU8/9GhjGGIsoQCZm1cv0cZwf//IdrOhbdpCSnQSOtB3Raxd0/d9&#10;oZ3KMyckEeKTNW/ffuDv/9M/8vLVG66ursq8bkBn7m8/FXKlrFVm8xm2cnz8dMv3f/gji8WCl69e&#10;oo2YWGZtg/cRozI5BaL3VFVNVTcyv/gBozLR93Rdx2yxYrZYYrTCe89utyshNpoUJejm/vGeq5tr&#10;rDVkreiLgHuz2ZGDmI5+8c1X/OIX36CBoevph2GixbqqIqbMdr+VAJKuY71+5MPtR3xKvHrzhr/+&#10;639FXdfc3t7xb/7nv/2T6iv73eYntZFzdYvn9uOn6gznyMfPGdp/br3i5xzDsYH6eE96WCs4rvUc&#10;789PhR7+3PrPsYn2T70WP7feNVKdv0T1fo66/aX23Pmd238f7lePA/COTcNjExOnPWm8P0UWPxWY&#10;9+VQwDwZgM8FAJwKlzx1/pNJ+ETN4ZyBe/yoc3Wcw35zWLc6VUt5LiThfE1KHfwvJ/vmucBMMfg8&#10;/fuh+Xn8vbHuenwPT1HTf05/O2VOP1WzO+5L50IQzx3DcW3lS2PkVD3vVBDEl8ns6meNqZ8zZ56q&#10;tX02NooZbRwHU7pQCb1RB/+eD/5d1l/qJ7WhU6GQx0EV6sCMbmwJpCu1GmskpE9M8bK+cLUEszHu&#10;70f3oDo8dllHnxsL8nlPQa1CdK3QptBZjUapDFrOM2uFtRX73cA//+6PdJ0YKV+8uJpI133fFWMv&#10;GA1GifE3eC81Ci31cJQYujGGpBRkw+N6y8PjGuscbdtIyFip5VTWFUNeRUIMWGIYtKQkpvOh74X4&#10;ejBPTeE7ShVzoARNzRcLqromxcj68VHuS8wEL2swrU0JjSyBZJs1282WH374kWHoMUaxWs2xRpOS&#10;LyZeWT/2JRTLGMXQD3jv6buhBMuV+l2p4Y3dKqZICJ7elzVOylRln68R0602hqquqNsGrRW73W4K&#10;n1uvH9FO1oQ5Rdq2ncayD56hBD7OZ2J0lz281NratqFuKsasshSE2E6p0yilGEJg3w1oJTUomeeg&#10;bVqsdYQwcHNzAznz8PBAjIG6ksDKunYS3mArGR+p1MVCECqvj1TOMZvNpMboHIu2pbYWQy6hXgGr&#10;lBg3+wFiRqVEVck4UFozm81wzj2FQmkx7d3fP3B3d0fdtBKGNL7vsE6M/V3HbNby+qs31HVV6qtj&#10;+GKe7luMgcViwWI+k9pDzqQsBkBjtIQdBC9r86qS2SJnCTQ1BrTU47SSvZP3XojKJaBNa1MCJGGx&#10;XLJcLqW/J7mHD48SyOTqhrvbB/b7TkjqzpIRw35VVSiVxcgaI21dU1lDP/RSD+HzYJ0pCLCYKEMI&#10;pJzQ1oHWfPj0if12z2w+AyM/XzcNy+WSedtKPThnmrqZ9twpRoLv6XsJKRPqfCSnQC41C13e29gx&#10;EJZcTKeJFDzERA6JrpNQjeViQVNXJRBW6mHRe7rdTuq9CqrS37r9nuADIUbm8zl105TnsNSarZW6&#10;VQyhELIlLC3FRF1X1HWFtabMo+Ocr0ufKfXvviOFKPMjckxhGEptqphqSw1Nl35ktaKuJVDSVW56&#10;PxeDGM3bxZy2bVlvNnz69Ilm1pIztLM5OWfWmw0ZePv2A9c3N1R1xeDFGFuVMMJUasx100qIgZLA&#10;2rZtWS4WOKvFOD0978BWFTFn1psd3ke0dbTtnM12x/t370BpUoKu86w3O4YQmS+WNM2MJBOq0Nm1&#10;vLtAPYX+KqUgybgw1pKBx/UGax2z+RyMBNSOT9dUahYpZ0JI09jW5d2EsRYfhvIaRt4/NLVDa5kj&#10;rasKUd1OQZ6UkACtMsZAXdVPQQpJTMgxRj58+MjD45phCOx2Hf0wEEKk73u6vsOH+BQubCx122Ks&#10;Ewp2CBJ0miSAYgwq1WQxgWtNQmqQ8kzTU4DrWGs15R3NGKpAlrp6jJGh7yDlaZzoFLFK5lEJ+8wl&#10;GNBjjCOmxGq5BCJ9tyP4yNB1UksPA4qI0VLnDj6UkBiNc5U8i4rZP5Zw46yQd0VW6lNZgSlBN7Ku&#10;kOd0JrNer/F+kHNPGas1xslzf9a0tE0NJDbrR5n/tCYnMYVvt9vy7JYADAnrG1g/PrJcLlnMZmUO&#10;ySWct2G93vPpbsPNzTVvXr1A54RVCt/t0eV9lKsanCnvpLQE42ilUEqCR7QCZ3T5+zwOe6IPDMMg&#10;wX8p0+17yfFJsFlvZS3mHMEHun4gBM9utyeESDtbkFCEmCfT+Bjy6kMoGcW51JtyudallhmlFpKK&#10;wd0PgwRUF/L6YZj6+J5nDEJ11pFSRiuDNY6hH/juu+/5+utvuF6tqCuHM2L6V1oCflQJe5Dggwql&#10;mZ4v8+UCHyMhJIl4KgtebR1aG0IIWGv4H//2YoC/tEu7tEu7tEu7tEu7tEu7tEu7tEu7GOAv7dIu&#10;7dIu7dIu7dIu7dIu7dL+zOb7/Ulz7ilB8imj9qHI8ZhQPopKD3/+sB1+fozxp+ZciijviU98Qkyq&#10;fkKNGtsxmf34e0/RxZ8TvZ4671Eweooy9qfQw8+S3A7S1Y9FsKNZ+pzxWasxrV5e9Kf4U4q31kI+&#10;UcXsKaZ2EVwdfv9oYBupkfJ7+fO/PxIWH5/XKVL9+FmH1+oUtf7UNXzOWH18j07112PT+WFQw6nv&#10;PkcF/1PCGk4JeA+vxWjyPDQiHwuzD8/9eJweUp3OXadTout8gnZ17hy/9DnnRN2nvuvc3z83nk4J&#10;nT//nNOi/ZPjY+zXZ+7jOdr98fEdn8fx+YwBHCcNLBMtDMjlXo8UaPVkvHiiiY3kRSu0VyciEqW1&#10;UHytCAKrIho1xojQyJoidBZjey6i3qcjmHAOgNBpn/pSRhtN5RxVIcIqo9HG4VyNs1URrBUBG1oE&#10;VTHQ9T3ff/9HfvPrf0Bpw5tXb4QsosAHMS2Op2WtFQO71mhFIYIm+q7DuhqUIaREO2tBa3rv+fHt&#10;W+paiOYiCk7UztHUTkzs5cNHyq0fPN73WGtIMeCHjrZxvHn9EmsUQ78XmodRIuJWCk3GGU0Knv1+&#10;gy9GUK0Ni8VCTNxaTN3D4Ll7eGTwnlcvX3F9dSXnmSOz2YLFcsGsbVnMZ8zbVoTJShGjF8N2IXuN&#10;IivKvDzN+YU2LXN6FPG5FtNiCGJazlpM15v9nm+//ZZf/uJbFvM5u+0Go+S8louFCKaHnlhE3lqp&#10;QgZHjJOVK8QOqNpGxPKIUdmMtI9idgSIOeFcoQZZy2J1zfXNC+ZtW+azJ9LhZrPFOkvbzgglyKDA&#10;cgq9yQsxuZgxQwiEwZNCLgJ46ZeZQ5NMKtQzmc9DDNPYiXHAFvpzSiIyn8/nQisrJB9tLP0wkLLC&#10;ezH8CtnbEaMIcYUs9GT0ts7S1DUpJCFUabmXMSYyGrQVg6TSPD6ucdaRlZg8N7stKWXaphUzbBHl&#10;K6NH/ZyQWMrFedxu2fWe2WzOcrVE5cyH9++pm5ocI7VzzKpaTJyFyF0ZLaLgJJ8vBD01iahHcHZO&#10;cj4iqNdCCMugraWPnk93twwxCCbJaDFOFiFsVejhOReatKKYg5+E0rYYL3K5p7IuKYatmITgVfq7&#10;0P9UIYlp0EIk0kqLmNA6rJNAgf1+z+Nmw6xQenddJ//0HcEHrlZXOGvJSvrNSOtKKYkYWYuB11WO&#10;ru+FAGWlT6QQUIiRMgaPygW3XObn+WxO07S8e/deCPQhTOSqDMyXc+bL5TSWczoI6SjEx5GkuLq+&#10;pp3N+PTwyGw+RymhUVXO8ctf/gKnNclLKERlpQ/2g+err7/GOMtms8F7T0xPY2Lwka4PkDXO1cQQ&#10;+fr1m2Iq7cv4FWKdNqYILjV3Dw+sN1u8F4G3mMVFTFs3FU1dy5hRmtevX4vAcRDy+W63p67rac4C&#10;MZs7V7FYLLl5+Yq7+7uJ9vj4+MB2s8Uay6ytySnw+PjA48MD79+9pW0rrJVQgXc//sjv/vG3DF3H&#10;i5cvJkplztAPPYMfJOCiCJN1MZorDc1sJkaXvcx368cH7m4/sX58FCp4CLR1QzufTXuS/W7Ppw8f&#10;iTFyfXXNcnHFYr5AG0vTtjI/KkPVtLi6lvuZAsH36BiwOkOKJD+gUsQUyqPWYgiez1oWs5mQIJXC&#10;GUVdOdqmkfAUa4uY3qGNUMd0ma9SFuG1KzRLefY7spLxIvS7wG63mdYUZDUJuot6FpMVOWaGIr6N&#10;PqCK8TspBcZgq4r5csXrr77ixcuX3Nxc8+LFC65X13zz9de8ef2a5XxBDGKgeKJti2icLKEtdVWB&#10;McQghL2hHxiC5/7xkawNrm6EEB/FQGKK2cNHob85V6GL2UAXsul2uxNynDEE31NXQuvT8lCElEg+&#10;FoqmpyvE9RgT+65ju93z8Ljmw+0t7z68LwE9uoiJAS0Udm0tPkR6H5ktVrhmhi80qyEI+TOliPdh&#10;WquFEBh6Mbp3XcfgAzc3L/F+YLvZoJQQTmMMdH1X6O8VCgnfQGm6buD29g5jLK6qqOuaECK/+tVf&#10;8F/91/8Nf/zue/ZdR8oQkwiM+2Fgv9+zWa+pnGO5mFNVsqcbvEcpmJW1x+P6kaHM43XdYKsapTX9&#10;EPjdP/0z693AN7/4Be/ff8BaMRvE5Nlu1vIsMZqr62tQYKzl3bsPfPzwgZc3L3n9+hVt2xBTZLlc&#10;TmvNGAMpBHQJTYvBTwb4FDw5K1bXNzjXyJpsGCYqKsV4gIKmbVgs5xhrWSxX3Lx4wd3dPQ8Pa3ke&#10;K3jz1WuurlZTXaLvB/rB4yqhOG42W/Z9x939HUZnuqHnw6db/upf/2v+i//yP2e5XDEMA58+feLf&#10;/e2//5PqK323O7tfeG5/cs7ofmh4PdyrnqqxPGeM/9Ie9tyee/zec+bvw+M6GQD2M2sgx5TmQ9Lm&#10;ueM9ta88RUU/3Eufunan9rBjQNhzQQan7t9hqOKp/e7P2deeM2Wf6zvH9ZdzJvZzdbdT9+1LwQ2n&#10;vvNLx/pzaPLTnxmOU+1OmfI/q0vo8997rj8/1+/H/nSuDvXTcET92b79uRCD42CB0TR6+PPHBPBT&#10;Nctz/fDnjL1T4+Dw+I5rjV8iy586t8NzOCTJH9cBv1Qv/tL8cTw/HV/Hsd9/KXjh3Jg8FfpxHO7K&#10;T2rVnA3JUEr2DPrQ9M5hfaiYhgqB9KkSfqbOWkIAxRAn+zBtSnihHeudEpA4kuLTVLsve7LxXh3V&#10;ZT97vpQ6gRpN+0htwVqNtgrrFMoI4bduapSRekIopry3797y9t17bu9vqduG2Xwme404iPm9hOpJ&#10;+FaPHY+3mENlr+YkjA7N3f2a77//gdlsxosXEv6WgscaReXEOKqMJuU07ZHEbD9SUsP03mE04no/&#10;TOuPvu/ZbLbELPT22axBl/VJCAGSnBtZ9lPGmum7UpCQrpwTQ9/RNBWr5RxFkjDB0ehc+s/9/d1E&#10;x97t9my3e3Iu5O7gqZwVQrZSeD8Q/DAF5VbWMmtmNHVVDJQSyqDIJWBJwrc+ffqIzglnFcYZ5ssl&#10;s8WMtq3FXBuF+p2KARWgaWqapsaXECI91dCfgrZMqV/nFGUfa53s1co8Ppo3KeO+qWqs0bS1mBXf&#10;f/gAGdqmpp01LJdzmrahdpWY6buBfbejaRt6LzWz6+sbrq9vMMrQVDVt02CNRqUkpk8vAZi1dRg1&#10;9gExvGpjqZuG+XJZ1gyyL5f7l0tYVqCZtaWPCsEaLXWQx/UjbdswX8zZ7XcMfig1JanTjsHDqRju&#10;X758iQac1QTvSaW2FfwgRu+c8YMEHmhjpK5qrNRvy7ucMQyTFKd6KRli8ICS8LG6IsZE7wPrxzW7&#10;/Z6bmxc0bcsfv/+B/b7j5uaG11+9AQV930+1oegHKq1lDEVPCr7UG4s5uxg3XTH/3t/fS7CDNuWY&#10;Dftu4HG9ZblaoYym99LPrbW0TYPOYtYnM5mvFUJiD97L+WXZz+eUsMbgJKGtGP71FDZitCJHDzGQ&#10;fCAXYvJ6vaFtG2azVoLYeDp+U2reEk6QhIA+hj0Yg/eBxWqFq6T2nDJUtYS9aq3Zd50E5lmL7yUc&#10;oHJSLzGmhMaWYAMZ+1DXDd57NpuNnG8xkVpTKO8xYZQu31GCfJLUETKpBM3KeBv7lFKazXYnBnIr&#10;taD7h3tcXZNiwpaw1P1+T900bLcbPnz6xJvXr6Ue3g/4vqPb7bi5XhG8Z73ZMJvNZM9e1j6hGGlT&#10;CdSeanuVIylF33t8SFhX0cxm9D6w3W1R2uBjZggRbRw+BkJKVE2LtlYC7ZBwVW1tWeppFFrCbZOE&#10;l2aQQISYWCwWtO0MbfS01kvlHVpK8udY10oZur4nRgnKGENRFOCskpC8qT8ZCrZd1itZwiBCEEP2&#10;/8/em/xIkmR5ep9supmZu8eWmbVMT/cMCTbQF4IgD8QcCBIDECTmNAQPJAHyP+bMYUA2q7urOrfI&#10;yIjwzVZVlY2HJ2puYWHmEdXXtleIyghf1FRFRWV5+n6/L+f8RFhPZZ7WZm80MXoRkG82W1brFZvN&#10;ls1mzXq1Zrlcst3txFQyJ8ZCv5bcgZyzKrlPpXQxkpQ8zm7Y4scRK24I5ZkXE4jJ8FGXr03zVwzF&#10;NCUEkvd4PwKyL66Mpq1rrhcL5rM58/kM5yx+9Firub+7Yxx7qsrKsxgDqIw1lHyyJ4yD5JnGSC5C&#10;d2U0IUUG70tOIhPRGFuhrSMhRnWp5FSsqybfHWIQsXiMQeYVpTBA4yqcMyJAL+90UgisHyVPmFPm&#10;/uGR+4cHNtutGP/YYvwMDP3Ix48fyWShkauEntZ4KTP6zPv3H1lcdfzF73+DVZnGWcI4onIkg5hJ&#10;W4WzGmsVxiD3QkGOgRRGdE4oEjF6GX/Gke16A0DbzshJsd3siDGwWm327x3I8q4sxoQfPavVIwlF&#10;080ln6uUzPtRDAhzMcyYXpqEGBhGMcrp+56UE6vVivuHh2KObIqJUKDvRVwvBq9hb6avynumyWx6&#10;MlMC+NP337N6XPKbb78tZvGZ+ayTvlZqAtJk6q01VV3vzUwmE9Wilpe/M+XIn/b6zjn+23/77y5F&#10;OZe4xCUucYlLXOISl7jEJS5xiX/2cRHAX+ISl7jEJS5xiUtc4hKXuMQ/Mfy4e1bEe1xIeEp0fEoU&#10;ekrsPMUpmtHTv0WItReAwoni10kY/1R4d6oQ8bD4+fDvpz738OvTzx8XOx/Tqm0pVjtFlDo+7vFn&#10;H7bTqdjfB/WEAjomIB1SvJ5c9A+E5FOZZH4iW2sldN6psGgiDk1i+elrk1hLwcH3S3sBWumzheTH&#10;RdHnCNmHferU9R233XF/O3eMw7Y99fVTxfqn+vTh9w6Lgqd7PhG4js/vXOHuKfH7vhC4FEkqPUni&#10;Mody0VNFx1NB8eFzeSga+JqC4S8R8r5G6HBY2HyuyPuY0HfcJ071gUPRwGemDUf38jPTCIRooA6e&#10;genr6qB8eAJxKa3OFjI/JwpRSqhKCr4o+D82evjkWGpqB7Wnxjz1gPyEeZrGuvKM6kkobQwqP/2+&#10;tUUcX4iwxlqaqsEaR86qjANiYKELLS8dEhmn/j9dXymqnmgtCo1GCpGF+CrFvlmzJyO7qqZpWkDh&#10;XM1mN/APf/yBn95+wBjHyxdXtK0r4m/p/xM1S2kpGswpE0Mko2iKyNA6h7ZWCjvHwN39PTdX11JQ&#10;afS+yMYag1IilpKeoAleqFEpCxE4pcj68YGr+Zy6EppXClL0pHLCalApFGGjFH8OfU8IMlFSAAAg&#10;AElEQVROUsAdhoHr6yuq2jGEQPQjWSnuHx9JGd68fs18MaPthILddC1N0xJiwBhL01RYozAaxmFA&#10;ZTBF5KeMBi0UKmMn8aPBp8hUnKeN0F+mAqRUirW0NdhCezVaM5/PaKuKrqowRuGcFJIR5RlLMZCD&#10;XJ/RUlAYsxSz7YaRu+Uj3azbF0RrpUBrXFXRFooTSKHgfDGjaipcVdO1c7pmRtvUWGcYxx6tYbvb&#10;cnt7T9s01JUr3fvJKEIDRCl0JCu0MjJvxYQupButy7iZItYYKmdQKZNCJoWIMZbRB1KKQCKlSeyr&#10;SlGgF0Gl0pCkGCsDu2HH4AMfPn5gHITW0rat0J0HX4SYFmuFMuNHT1PXdPMW7wd8GIVW5oQmpYxB&#10;Wbsnz9ddg2kcs+sF3333Wyl8DFL4O3qhu9syPqbSLrkIXrfjyG7wWGf55pvveHh85E9/+iOL+QyF&#10;FKV1sxadM1fzjnnXEvoNuRSPGjXJKQpVLwRGH4p40Qj9LGV2vQdtCUBQQtrtxwFtqz0BS2mNH0c0&#10;GlfGn5yFZCbrES1i+JTR2u6LEqe2t67cUx+EhJaEELhfrykRaCmlsVVNVVdsdxs+vn9P3+/Q1kkx&#10;73rLerPhxauX3D888v0PPzGMgbbrCDGhDHsa0qydoZShH0fCOGCNIcZE03a4yjKGsBfZ5qSIoRQk&#10;l/EohkjO4IyYjjSN0KI+3t5xd/dA7WoZabTGVhW2qvYGA9MzIuLjhNPTGpNiMlHECcbR1A22CBwW&#10;sw6LmG+onArpyRJCoh9Gttstu35g149F8JJxhRS3G0a2uwFlDFfXC359/yvWWb799huMAp0VtWv2&#10;NCpX10QUY/DElBhLEb5zjrZuqOsa5yqqqma73bFcrths1szaRoqxQ2S73aK1hazwYRBKoLEEL4Tq&#10;Fy9e8M1vv2W12bF8XBFGEYZUlaPrGpSCfujJGbz3XF9fMZt1ItLuR1bLFSFlvvn2W+pJeD4JwJVF&#10;TYXLyJpWWw3i84T3gd1uYPn4yN3tHZvlinEYEYMXI4XFZb7LCBGLlBjHge24Y3a9YH59xeL6irqp&#10;qauatu2omxrjNJDZLNe8++lnUhhxRpNjxKCotEblRBwGwmZH7HsMCac0ToNRSchTWlFVBmcNTVvL&#10;s5AVRptiJFCMr1LCGoetRADkXLXfL8QUSbEnBBHQEGXNkEMiRRkTFRkjyHJUzsRRxO9jvxOyIEno&#10;58bQzDpcVQsZXGWsUeQopPpxGPDjwHaz3Qs2pNhVOn6pES4ESo11QgUNIRJz3gv2+zFIkbQRYmaK&#10;Eecs2mhCCgz9WEh/cm+UhsflkuVySb/rqaxh1rZYM9G4LOREDp5x6Mu4pNn0IlDJJBKZfvSsNluq&#10;pmaz3XJ1c42ra0LMoA3GOLR2T+tzbdCuph/FQCMrzTAEhn5gt9sKwbSs6VwhK263W5aPK2LU/Pa3&#10;v+X29gNGI4X9IRK9J6ZA07ZCSTNASuSkWG12QkuzQmvd9QM/vX3Hv/7P/nNmizmD97x9905IWlFM&#10;W3bbnn7bY62l6zqZh7TCR6EzVs6hgdVqyW67QSlom4a2nWGcYRgGfvrpF3788S0+Z+7u7ri9/cDN&#10;zRVXixnkTIqenCKudrx8/ZLejyhl+PGnn/GjZ3G14OWLGxbzOd1MzgGka0z0yhA8dWXROTH2O9br&#10;JWhF1TQ0dUdd1zKmbLaFjGmnBTbWarqmoakaxtEX46EH1us1tx/viRFqV/O73/+OtpuBNihj2Y0e&#10;HyJow6YfWG8HrLE8Lu9pGsvoPRnD3/zN33C9WGCNZhhGHh4e+B/+5z+PUDYJ4M/th87tvZ4TqH9J&#10;fD3tm06ZrH3pM88d+9iA7bmcxeE+7Tgv8jWffbj3ngQ++3XhiT358R7+8PPPGc0dt8Wp739miMj5&#10;Nj23Lz28nuPc0Kl/c2YfeUo4e27vfnzsY5PKc4Z1xwLyc/3w+NiHe/jJBPOTzfgzeZ7j9j5nlvic&#10;oPlcf5pI2l+TnznMSzyXC5nO7ZDAPeXePsuDFWEIirP39ZOcAE+i+eNLO8w5Hd+7U33uXB7nOTOA&#10;w3ty/DmnhOWn7sVzfffwmOcMDg/7wjHl/Pi/5673lPj82Gh1Inufy0seG1ec6u/PjdvPmSmeNDWZ&#10;2uXAEPGLBinq6fn6tB9DVnpPHJZc22He2GJthSli5cngyhgLqL3YVH/B1CQf9ME8yZqKMF30+pI7&#10;clbWT6aQ6I3R1I2TNSqZh9WKt7+84+dffmUcPV3XMpt1TyJppUTEZQsBXFtyZk+8NlrEtikrhmHg&#10;/v6hXGuCGIpA2GCdEKkzeS+C34uwrQhVhZAaRYhcTJqEcKrQWvbwk3FkZTXzqxnzxYycE9ttT47g&#10;kyekiLGFrJ2LQG3YQo7lMyOLeSv7nRyLWZSIL6uqIaVAigHKem6760kxUVUNYfQsH+6ZdQ1tU4lo&#10;NnjIGWdFPFnZirZtcBM9OkWMoojmMlppVssl97d3jH1P17ZCYUYzmy+wrkEXA8EQIz4ExnFAFXq7&#10;1pDSRLbmwFRBhMjEJDmHVEw2lRgyCuG+mMApjVFZMokKmkpyge/eveP24y1aaZq2YTbvmC/mYmqo&#10;NNFH+n5g9AOvvn2NsZIT++6737KYzyElrNU0zuJ0xmoh89ZVRRZ/X1xdY+oK7Sqqusa6mnY2Kzmu&#10;UfJgJQcBUDUVNzfX7IYdbddRNw113ZBywgfPru8lb6uUGGDlWMjlueSKRAAvBp8idCZGMSbICTOZ&#10;XEYxYKDsvSnjg7EWZSWf4odASgd555Iv01rvDXQnrwyUoh8Htrue9WbD9c0NTREdf7y9px8G3nzz&#10;hpevXtK2DQrJb5IiKnmcln5uFEJfz2lvqjEZXwoxXomJln4yEQ4xshtHUFoMGpXCRy/toGTtbo1i&#10;6EUQOhmfKgXDbkf0YZ+TdlaMAHXZQ4tQX1PX9RMpu5it5eBFuKoUm/WO1XLJbNYKmXla/xRDCF3m&#10;2+D9Xki+Wq1YbTbElFHaMl9co4yjqhu62QwNWGd59+4dWmvaRp4zIWfLM2+K+ZopBqrRS950HD27&#10;jQiZx17yT65y+3OZjClSEagao4kxEPwo2UlFEftPxiBB1sZK1iTboWc39sQownNjDU0lAmPrDHXT&#10;0M1nxBj55Zd3vHnzLc4ajFasl0teLK5YzGb4ceTXX39lu9myKKYQzlo2mw0PyweatuSnigGJcxat&#10;NP3gQRlsVYMx+BhxrmZ+dUPbztG2opvPuLq5oW470Jq6bdDWkLUiK/kDmpwVKsv7ymG3EwG6hhRT&#10;GbvF1MVoRSpvS9Q0TxmLKkalKPBlv7nbbDAq09UV1ooJpB9HjDZUrqJyVTF51fs1nNYKciSlgNV2&#10;bzwAqnyeGKcqFNY5xtHjbMXV1Q0319e8evmS6+trZrM5s1knZjB1Q9W0pAQ+JLRxWFdjtRgaTz7E&#10;0hRyfaRE9F5yw1DM/ab3RDKXKUREPgwDwXu0Qq4pRunjxTTDTOvNJGJ4MWBQe8PNtqlpmoYYApWV&#10;fLQyT6YMKcVi+pJKmiftX2L5GOmHgX4cCD4RUsb7SMyK3geUteUdjsNWFa5yoOUZHPoe770I38sf&#10;q0x595xwRsu7kr4njCPzriOEJOYUKRMm02Yj6x8fhIIeY6SqG4x1dIsZJeGPEl8J+sGz2eyoaseL&#10;6wWLrpH3ayBGBxSjnCztRU5iLCMZesbdls3ykd12RRh7gh8IfqDfbskhYKzF1TUZ6Hc969WS9WZH&#10;zrK2CUnGtLGYFIyjx9U1bTeXdYESQ8SQItrIsz4MQzH29QxDzziOZT0W92Y+0zotxrR/P+N9EOJ8&#10;CGw2G4Zh2O8v+r7/RABvjGH0nr//wx948/o1zrq9ycfVfFYMtQ9epJYc2fROUClNiFHeaVQ1ytjy&#10;rgp8OZdcDFHquuK/+e//p0tRziUucYlLXOISl7jEJS5xiUtc4p99XATwl7jEJS5xiUtc4hKXuMQl&#10;LvFPjDD2XywoPSemPVd8+RzF5/hnPqdsny4afO44Qj+UwvjDgsVDgfAxwehrBNZTkeQkdJ6+thec&#10;HhWknrr+U9f7HMH6mHB23I7H7fac2PmwkPI5ItE5U4PjYx8XnB8Xtp+jfJ+imZ3qV3uR/kEbnCPQ&#10;TUXIx59xKK5+jlp1fC7Hxz+8hlMi6EPK0ylx+nN9+CRtqlBbTxVgC6Xo68T/pwrvv6bA+5RI4jma&#10;19nrOFEgfe7Yx/fl8L4dHv9YLC+iyPMmCV8i0J86X230s1Sv5/rzKbHBcR8/7I9fGgsPBR1nj7un&#10;gx20654aJz9r9BNF3BgRt9pJPFzIm3saWprGi0/vn/5M0DC1RZZCvHIsrTV1VYhi1lG5ek+EqmuH&#10;daYU62Vub2/5uz/8gfvHJS9fvuLmxVUhaWnWm/We5joZdyilhHzaNtRNg6srKfREsesHjLHMuo66&#10;rvZCGRFbiYDRD4MUGBoRdk0Un7brGIeRn3/6gevra7q2LTR6IWGTMgVii0KIKiEGUijCPKWoaxFA&#10;GiMF3ZMw3FhH23Y0TUPXisjbWoN1tRDESxHwZrOibYtoVkl7Wyci7cznVLwQAn708rWUPzFBCTGB&#10;kuJMIVsbYghYY2mqCp0Thoxzhto5oVlnoWNNolwpMjZ7cmHOmeXykZ9++pnlasVu1zP4SNaGtuuE&#10;LGtF/GyNxhTB4lSQOPSe0Qes1dRNRQiRH374EWtsabuWuqr287fQdSZ6r5Ii6yyYqJyTGCQ4u+/n&#10;KUv/NUYE/9KfEyGGvYnAcvmIAZwVkpG1dr8ukIJhMX+IKRFTYtv3PDw+0A89MSZiSFSuoq4b7u7u&#10;8WHEGsXiak7b1KUoWAphZ23DbrvBaOkbSmmUdRgnFOe260jIuqRtO16//oYYAh/efxCaVt2I+DYl&#10;KQbNmVKzjnWOoDRZax5XK9p2xsePd7z/8JGrxTWVq7i+vqGpa7QR4XRVWcbdjpTivp8cmuvEnIto&#10;0lPVNVVdi0hAaUzteNyueX97Sz+OIgzXFmU0RhuapsEojcrgjNB5QggYK0Y7MUSM1rhKzBtUITaT&#10;hUikjUJnKQ42WheSkxSC64O1kC3Ut5xht90yDp77x0du7x6pmprgI4nE4Ed++uln3r//wGazYTGf&#10;sbiaM/Y72ramqav9c7Htt1JsbrQUiusi/MiZpq6fCEwAKQpdLE8UPCl8nZ6zSEJbx68fPhByxlUV&#10;rqmxlS0ke7BaY6AI6UXc29SVPONK4UNEW8PoAzEkurbmajGnckLTG/stcfRljE6FYp+IZHZ9z3Zb&#10;6FDW8O2b11wt5nRtx3K55uPtLevNhpubFwyjUMDevHnFYnFF184wWswMXF0VEpfMQVWZL5bLJe/f&#10;v2fspZDUVWLusFwuqeua9WrNbrdFKU3j5BmsnSuFw/Inl3lmMjq5ur7hd7/7HW3b0rYt8/mM2ayl&#10;amoRjtiKDISYaLsZi+srMkKwjDHhXMXi5hpjLd2sIyYxJhhHz3a7JWehJq7Xa0whRcYQGUYRUme0&#10;iGmMpu065ouFFLgXM4/JkKOqLIvZjLqpC2VRDDBUIXWLKFkV4R9EH/BDz/rxEaUS81lL0zSoibau&#10;NCpnwtjTr1coHwjDIHQtMpqEK3PznsCpi3pfCw2MIs6YiEvTABGzmLLEQpqMKeyNunIR7qQoNMOc&#10;IjkmfAh7f53gI37wDMNAP/QMg+ftu1+5vbunm19R1YXkVMxyttst2+0O74OIrawIzOvaEYJHdO2y&#10;DrGmCOLLmqCqKlRWjKMv4v7SllrjKlcocLKmMfapKPzxcSnCC2fph577+/ticKJEdJIiVVUxn88L&#10;PVPIcUPfUzci6rl7eGS32xVhUyHTeY81lu1mx6ydcXX9gr4fASWUOmPJQNN2LK5uGMbIatsTUig0&#10;UykA73sRwE9k1Jjl+dxst/SD5+Wr18znM24/fiyCkiJqMAZX19RVS9PUZczUxBjxEZSxDOPIrx8+&#10;8sPPP7PZbrFVzcPDA+/evSuF057lakU/DEIStYa2bajqGmOEILZZb+R+WMt2s+Hx8ZGUErNZR9t2&#10;ZKVZrjf88ONbfvzhLUo5McJREMaB169e8ubNayHKRTFSM9ZydX2DD5HVesOv736FDHVV8c03b/ai&#10;2IwI322Z37z3pBjK2q2ha+fUTSPkyqqm6zrGceTD+/fkHGW8LWJTU54RpbQI/0Pg4+0ty5WYY6xW&#10;G5xxvHr1kr/4i98zX8zJwGq1YrPdEqKIk7SxvHjxohSG91zfXOFjJITMX/7VX4lpi7E8Pq74/h9/&#10;5N/9r//bn5VfGYbdV+87T+0LzhGXj/d9xwZtp/Zxzwk5zwlST+0NT+1jjz/33J7y1L7nmKB9bt/z&#10;3L76nDnZc3vBaYx/2mOXPyfM1g73WqfyJFOfPP6MY1H39DVZf3KC/H1azH/8+6eM+45/7tT++NCo&#10;7nBf+um9KK2jPhUvH+/NP2v3/cfkYl6Z9/TzU331ZF8pYorp5/YiyyL4enbfX8xc9odX5/Nn5/r6&#10;c4Ll42fyS9R4Od+nEzknHn/6ntrTOw/P/XOqPGef7+fyts+J1A+vTWvz2ThzLPJ/Lmd8ygji2ATw&#10;2Ejhuf78NYYH5/I+x/fs1Lh5+LXjcfC5sfrUuPRcbvfcuLH/nONrPEjHnBw71VOWN08PTy4mPUVo&#10;bLUVUbIRYbrVIsAVQz3J1diSc9BWcgnWmv3YmMu+eH86B6amlHM+PCejD0T1lUObp1yE0pOxm6wF&#10;jTXEnDC2AmVYrrf8+MOP/PL2FxHBdzMR6x4cU6P2onLylAOTXKxWYtgYolDsK6eBhNGy9DTGoK3k&#10;BFLKsucqhpFa670xHEkMiUIY9uOetEtVaMJihuisZttv0VoMHnMuBnsqP4mdyzrFe08MQrXXKJqm&#10;oq4qtEb2wVoTghiEaSWi1xgCplBaN9seYyxt05FyZrN+5MX1FbOuFRpuMWe0WgTw2hiqyklORsue&#10;MackgmugqmuGYZR1ad9T1RXNbM5m13P/uGbXe7Rx5R5KHtE6R13XQkCvbDHOFBNCraDrJJcjetFY&#10;8mcyhsu+oBZT3cm8QFEsB0FryR+B5CNCkDV9VVXM5jOaRvKJFPp53/f44KmbmhcvXxB8pKpqrhdz&#10;jM6QI0bLfkqlIPN6UrL3yRllDU03Y7ZYULczXOVwdUVdV7IPK++VJhHydB9nbYexVnIlVV2mSUVV&#10;Sw5ropsbY5meDufc3jShrmqqqiL6IPk2Y1CI0YdV03YulpytA6WxdU3ddqJ3TWIKqrTePxf7c6gq&#10;yWWUDV2IEW0kpzCOIyF6utmMmBLKWJQybLZbYoz8h//wf+O9p61bFvMZ/WaNyh5SKOeVxdAgxpLf&#10;FMM1MZ4U44JxHPdjhveeEMVAra5rXNOQEMqx1Zq2aWnrGmNF2Dn1dWmPTPCxUIqhbhratkVNz8U4&#10;MhbR8pTHruu6CILFRE72uom72wdSTmK2mIuZajHazDmjjStmgmI8MPrAar3h7v6BYQzUbcdsvmAM&#10;UQw9u1bE5ZsN6/Wauq5ZLBbF1DGKEWx55pQS8zeNevq8Yt7mRy95rv27SxHkO2tJMTH2/d54YzKr&#10;FnOUstbUIgoex5Htbit50JTYDDt8jBht8OV+3NzcsLhacHV9tR9TRz/ycP/A1eKarm0gJ7qm5vpq&#10;jtVijnF3e0csQvzKVXRdByqXXA80XSt5PfO0B3ss5oRK67KvDlgjwvum7WjaltliTtO1JDK67B1d&#10;Xe/zapPNtlYWawwP9/e8f/eO7XbLx9sPBB/KGJkJUYzjYsnh5izvcqap1Vgx49NlDAxDT/KeWddQ&#10;NU5yykrejVSuwmhDPDB/SUkE466S700GvcWZpeR+5Dn1XsxEXTHVaNqW68Wcq/m8zFkJBTTFGLiq&#10;O+p2RjdbULUtVd1wtRCzxxg8PnjJAYPMwTGhM8XAXIjrubyvmGjgMSXGQZ4PGcdyEcVPZhu5GE0Y&#10;KuuoKjFxzyp/Ms5pragrR91UtE1LVVXYktvXRgwnchIjdKuNGD4UAwCUwoeJZh7Z9SPvb+/5T//P&#10;H/jl4y2bfkTrCmUsrhYjHq0UfhQTF6NkAazyNF8lQhhlTh5Hhu2W7WZDGEesEcMWpcXcWGmDcY4U&#10;JRe2Wa/ZbregFNc314QY6LpO1l8l36+yZra44ff/4i+4uZnjnOFq1hXT2EQi4pwrczcolck5kFIA&#10;Esl7/NBDCizv71gvHxi2G/zYk8vcs9tt92PEdr2WdwspEVMxvlFP687dbkfMmX/5V/9axidXkVGE&#10;FPDjSCgmrNZKTmocBjabjRg966f9moxvhqy0rD+iGAEZWwyTk5jrTAJ0EMPRw3Vw0zS8++UdMUaa&#10;uuH+9p77h3tev3xJ27Ziujy9o3l6GYk2FleJOUbfDyglpqKmshgjJrt+9GQS1hpyytRNw3/93/2P&#10;l6KcS1ziEpe4xCUucYlLXOISl7jEP/u4COAvcYlLXOISl7jEJS5xiUtc4p8Yftx9VpR6HIdFivsX&#10;qyeKrA9JUueEsF8q2NSlsOCYvv4cVXui25wjbIlYKH4iWj5HAT+mjx23wTkR67EQ9vB4x7//XDHu&#10;qTY7LDr8c4hgis8JW6fObbrWY4r3qd87V4R9fN/PFaNOhUBfIoR/qY2mIvLje3FsgHBKKH/KTOAc&#10;Ie74Ppyikx/+3pcEzueuKZ/5nf3f8+ffO6ZlneqL58T8x9d6fH7nxArPff1Y0PCc2OK4iPzU/Tks&#10;Sj68B4f3/Zx4/HgMOLz2k33rTAHzJ33/yPTiOQHGuWt/ruD7+PyPjSBOF0GrvTmCMQZXVSJMLUVp&#10;QgGzhSys92J1V1UYYwvZ3Qg5POc9bYKJwHb0fO7Pm08NFpQWiqt8XiXCV2uxzoAWMrmxVmjIKLLS&#10;fP/jj/zDn37AJ8/N9Q1XVzdYawlxJMVQjm+E7lMK4zIQUmQMSWpakwgd21aEYzEEodkXQbcfhr3g&#10;z1UinB5DxFoRcQ7jwOr+npc3N8y7GVppcopSpKulENwZ+2QW4OX4lbM0pTDT2Vp0nlmKmSOKh+Ua&#10;Yx1aI1QuJQL6VJgh1jo2240USZYxymih3oCIcq0VAeqhMcwkx5/mSnPQR1IWgXxdVTR1LYQtI2Sb&#10;urKFWCLF21XlMNqQghRma6R42hkh+SgUIUVcVbHb7dj2O4bB0zYzmtkVShsWiwXzeSkUS34vlEh5&#10;IrEU0VtKexOBfuj5/vvvhdastYhKQ9iL8qwxck0CXEGRRTCcCsHcyc+kJJQTa0zpFUJ9yUBSMHoR&#10;dCut+fmnn6lLAeee4Jgh7ft2KgXFlpAig/fE6Gnqhm42p6oqvA+FAnsvhW854f2A0QpniyhPaeaz&#10;jlnXMplQhBCwVYOzrtCIFCGGQjpXWOvww8gvb38RinNV07QdthwzhDjpGtiOPbsQaK+u2Gx33N49&#10;opWhbefMZnMaVzObzUT0aDXWKvrdBpWkgE9ref6NtXujhkRms93hfRICfC2kY+0cMWfe334kK4W2&#10;lrpqxWjBy72eqOCVsXRNI8KBEAjBUxlHThESGGcwxhJLYbfWihQDYRwZh0Go23YS3YjYV6jrUlyr&#10;JrF3TqScaZqW65uXBBLzxYL5bM4YRlbrNevNVgovvefh8QHnRARprBRtppiwlWPX94xhxFZyX4R6&#10;U0QLpSAzxyK+ylLILB2ymO/ERNZioDCOI3U3Q1vH3f3dXkwuVCW9NwmYBPa5UHzmi5nQ+1Ki96Pc&#10;j5zptzu6pkblyHa1pN9s+O6bN4z9TtqLIopW4CfitpL7ohR8++1rrhYL3rx+wxgCd/f3hCTF9mgR&#10;Zb18+QqtDBkxKsgAhYroQ9rPsc45tDG8ffuWzXrJarXCj55u1rG4utp/34/hybREQV3XGK2Jsazn&#10;J8MKYPBC/qnqmqvra1zl6LoW5wzWGpyrmM3nUhStNd1sLgLoIgowhSbUtC1jCHsKUUpSeL9ab/jw&#10;4SP3d3dSTBqjFIdvd3gvwgqMFepQ08ozXtdi1uIcRitCGAnjiNOKphKzEJn6Mn4c8SFIIbsfi2BD&#10;CG8xBSpnefXyBddXC5paxmKrtBxbicBm2KzYLR/ZLVfEYcAaXUTp0t9yodGhjYj7yfui1f1zorRQ&#10;6pSsFUIRv4vBghRJgwhrpjkU5NgpxiLCyHtxZ06JcfAiatZG7s/NS777zW+om1bIbs5hnWUMI37w&#10;Ms6XAlprhWbXNE2hbKoigJdCckoxd6ace5Bi7RwS4zAQUmQ3jCLYdkIMjTkTkblxPltgjCZ4T/Ce&#10;v/1//xYfPNfXN7x8+Qo/+r0ZQ1PXxXBFiFraKOqmZdP3LNc7Qk7UdUOImd0wMAyefrfj4f6e9WYt&#10;hLZaTBi0FZJdKvNE1TQ8rja8//iR0Q9sdjtikvFz1+/KesgQM+yGkc2uZ7sbePvuvQgOmroURMsz&#10;U1UVTdPSdp1QWIv5jLGamBI+ZoaQ+Hh7x939A7aqWFzf0PcD1orwoB8G7h8eCEEKvJPK1G3N4uqq&#10;UNs06/UarTVN3Ugf7oe9OUTViBnNrx/v+I//8T/x8e4e6xqqelbGnERdOSpnefP6DTlE/OjR1lA1&#10;Il7wPvL4uKTvBzEicI6qmPm4umK5WvHjD9/LHOE9y8dHFosFi8UM5xrabsH1zQ1t3TKbz3l8fOBP&#10;f/oTZLh5cUPbNozjuDfAioX2FmOSeVJrXF3LHKctTd1yfXXFt7/5lqZt2O56HpYPvP9wy48/v2UI&#10;kW++/ZaUM+vNiq5ritGCRhvHm2++oalbrK35/oefeffuHf/+//i//qz8ytBvT+53zxndPbd3fE4s&#10;/dye7bljPyeSP/Wzx38/3gud24s/Z5Z2TiR7qt2eE8B/ab/6yXnkQk2d9k95InazJxsf51umNeyp&#10;XNlzJnenyNYU6uKUp3lur/c1dO3jff85ofqU5zkW5j+J958cv7IswPcERKPN6X6h+UT8zrQtPZMz&#10;OZd3mbJWYphTxLyUvz/TDnmiX6onYbCIgPMXzR9P9d3nTBqP+/dhPmuibT9dJ1WUOqgAACAASURB&#10;VPu2OLze43s99YlJhDLtHT7t12r/v2l/ppTe99VjM4M/53n43MhCfdb3D3On5/riudzi1/TdUyLy&#10;43zJl3Kep/vT+fHu0JTw1PP7JSPF5/rGues/7nuHOVczibDVNEeo0qf1J+1waBYxmULIMfaZmSdx&#10;usplr6BK7segjBHh3iTQ1gZb1sNm+mPs07pQK2IR2B1Sdk/PC5NJ09MzMYnvjVZoq9FWowptdqIT&#10;K22F4kpm2/f88Y//yGrXo7XharHAWYsz0iYZMSxCZawR8z2himYG70XM3Ti0ykJRLyRuAFc7yXcV&#10;ASUoUn4SVjsjwtIYRhRixJZTxlU1rm5ouraIChOzpuX24y0f3n/gxc1LjLbF8EPW5CmnMrZaUJqh&#10;31I7C0XEbK2IyrW2BB/odwPBR7bbDZvtpgjLRay/Wm0YfGC92YDKXF1fsZjPqYsRo9B+5T4YI2ZU&#10;2oryX4uCsvQteb4V0lajDyirWLy4xlY1uyHwsFyzXG9Y7za0TUPbNrRNR1VVtF1TjAsbXFWRi7Be&#10;K2SfY8x+31985YjBo0gYZ/eGKKkYU0HGOOkfANZqMfAqAueMoq4qnHWY0o8BtpstMUVi8OQkubIY&#10;ArWzqGKEZYr4WPbyaS+sTWXP7Mo+Q5ccmynmXMaYsheW/m5dtacf11W1H98lx+kw1uLHwKztUOV+&#10;icB8MmYQET1aRPWm5K/IQrJOwePHgcrqpzcBCiGDG41tWrDSdskHYpR9PjlJf5Ikm4zbRkwfyGkv&#10;nE4xsut3ZA3KOXzO2Kqlrmvevf2FcRjotztu379ns17TdS0vX9yQ4oAueS2txCAwZREt6yKSJcPQ&#10;7+h3G/w44L0no/EhUqxEyz5GyPKGTO0cVW1BZ4wGA0JCNwZtVDG1LPkYZ3BOjMFk3oMUEikkFIq2&#10;EcNIa43Q31MqawZYr9cMw462qbHaCFG+zKHW1mjtyErjqpqUMuMY2O16lg9LmtmMdj4XI7aSe7WV&#10;w1YWpUSkmnNmPpfcxDiWnHUxhVUqQwrkOGJl0UiKEYUYdbi6FjPVnA4E34q6qWW/HyO73Q4QmjIH&#10;awo9rSEm0ft6Qz/sWG9XLNcryUekjFGG4AOv33zLN2++4cXVFfNZhyFTGRlrHx8fmS/mzK8WIgq3&#10;8vx+/PiR1XqDqyq5lzlR1bXklp0jBY8zhhgiseQXg4+s1mt++vlnUsqSMyjCdK0lf55VQjsLRrPZ&#10;ST6mm83Q2uyfcaUsKWtZf5J5+/Nblo9L4pj4+OEjy8cVbbugbVso68phDMSUSt9JMr6kKacn1HJn&#10;NC+v5zinQEPlappGTN9A7Y07gw8yn6ZAjKGMSzW2qstaQdpOGY2rHcYaxhAZfSRnMeudzed7g1SZ&#10;oAIqxTJJZ8nJNw1119DMOuq2ZjZvmc0bXG3wUYwIrbFi8BIzCk3ZMjD6gRC8rOdDZPRijBvHIEa9&#10;YYQcCONA3+/2xhnOOrpuRl03YnxpxNjFuErMcJylqqpioNkw61rarqWbz4rBcRExV462aemqlrrp&#10;sHUt5i9Ma1DJVW13O5bLFX/4uz/y49v3/PDulj/+9J6//4ef+ccf3xJJKA2zbkZOSsx3AVJkHHf0&#10;u63khoJn7HfE0ZNGz7DrJR869oy+F4NXV5MxhCDjh/ee3Vbyf845drst79//yquXL4uRaXn2lNDo&#10;f/Obb3lxM6eymraqZJ5XGWc0TVNjnSOTCH4kRxlbc0wM/Zb1ckmKQUTvYYAYSRH8KEaBYfQM2y3r&#10;x6XkL7RGFXG7NmIYPWtnKJNZr9co65hdXWGqmqptiSkxjHI9Ym4AzlWQETOY8l5q2oPUdY028r5t&#10;9KHkCSUfl3MipFDeecp7l6Zpy1gjBg9VLfO8c473Hz+KyXTTYpTi97/7Ldcvb1DFuDUh1HljDNZV&#10;YvJsDRhFVdWsVhv6cURbeTeZyzuAYbtD5YzVmtGPXN/c8F/+m397Kcq5xCUucYlLXOISl7jEJS5x&#10;iUv8s4+LAP4Sl7jEJS5xiUtc4hKXuMQl/onhx90n/z4lJD8ukDymnp8SQB8f65jIPX3/8L8TBem4&#10;YPY58bsc/7RYHT4l+pyiiR3HKeraVMR3Tjx8TkR86tin2uY5Iv1Ev/6SScEpmtBz9PNTFHF9prDx&#10;uc899fmn2vhz+pn6hJj2eT84HYf351RR7rlC2+eMB46LS48F/6d+dyoin+K4uPtr45P7rj43G9BF&#10;DPpcHzp8xiah7rnPOhZwHxcDnyrUPdWmp9r/uC9N9/pYsH5cgH983EMzhnP39tTXnyPBP/eMTnTK&#10;k1SuTwh3qhQCxs+e0cPn+PD6vooU9wVa/bEBACfOVU9F0kpJ0aR12CIW1Nrsi5+tq4oY3mJdJRQf&#10;56RwM08i7PI5Oe1NNPRRobic15NgRCklYmQ1iSYLTcSW4msr52DriqpuUMbiQ2S93fL9Dz/xpx9+&#10;pmoaXr1+Rdc2xDgQQpCf1ULNSWRiluLnEDM+JLIyrLc7bm9vaWqhPEv/iaQwMgw9KQkxRhu9p5HV&#10;dcPNzQvms45xuy3C4RZrLbGI78lC2mnbthB5476w21pL23a4qpJipmIaoJ0jpsS79x/Z7Xq00VTO&#10;oFWhyaD3bQ1wdXVF17X7AmCtVaH16j2BURsR5JoiGoe8J/VZYwrBWsTNTV3Rtk0pYDd7IpzRCi3V&#10;iFgnRXsaRRhHcggFsq73xfYxJhLQdg0xRlabNWOI1E1XSMBSbNV1TRFsCoV76juxENmmQnopRhQN&#10;8Wy2YDaf0XUdxmhyDIzjgB9HKay2RuggsdgFZKHwDKPHWIfbj3FZyCxG70WdzjkyimEcqaqayjke&#10;7x8wWokwsJg6pD3FTgoIldIY5wgp4QtJxRiL1ULyyjmz3W15fHhkHHoh6g4DOYm4VKjEInB1zhYq&#10;WyKEUEhdUpicyWQlx84ZurZjvV7z4f17IVQPg9zHpsZWFdGLGUNMmZ33LF7eUDctt3f3rNcbXr16&#10;zc3NDW1d46yl7RrarqGqLHEcSGGkcZWQpQ7niSL0Fmr2SNt2zOazvZAWZfApsFxvqJuumGpYIfQU&#10;IVTTNFwvFrx++Zqmrhn6HcMw8Lh8FNGCq4ooOqONZhzkHucYCeNICpEw+r2oYjLn2BduT3ObNsU4&#10;IBLzVDza0s5muLbhxcuXGGtYrlc8PDyK2D5GfBgJKfLNN9+g0fgQpIjZVez6geXqkZevXoposnAU&#10;9V4ooiFL0bedxNsx7unfMcQJIUvKGde0dF1HiEnE384K0ctYuX8hEL0vYyoitq6cFHQXalMIEa1M&#10;KaQcSMFDiqWAXu0F3uQodDBjZL1c6FbKiNGGqxy//e13dN2M5eMSZ4UGuOsHrDOEGLl5cQMIPSim&#10;yOhHrLPSZ8t8PY33zjkpJu/7Pcm97Tq+/eabco9SeRZEhG+0Yt51KK0IoQixC0ly8J5+HBlHX+5n&#10;QptCtSfvn7u6rpl1LbYIDKSxE1XlcM6KUH8c6ceeMUaZw7QIX51zeC+ErK7raLsZfv8c2r1ZC1qV&#10;AmCHGB2kUjTcE4aeOA5YrVA5EoYBqxRNGVOcEwFATIGYIqL4UIXOrqkbhzUKqxVOG0wREyUfiMGj&#10;s9xbFRPiCqPo+2EvDgb2pMpQ6PZa63LfZazS2kG55/s5Mqb9ekDmjaf5xmqNQUl/9FLc7cqYZbTG&#10;ukqIi7OOq+sFi6trXrx8yezqClvVYrASE6MfCV6EJ5PRidLST9wkKDHyOXItcS/skvO05KTo+5Fh&#10;GIkp8v79ryzXax5Wa3wING0n9FBj0Qjdq6oq6tIX//4Pf2D9uAIgxsR2s+Xt27cMw0DKid1uVyiX&#10;PX3fs7i+ZvSB5XrLZtcTUiIrJYYJqzXee4yV9crd3S3jODKfz/c0z6xkDCtWK9w+3PP+43tiiqRE&#10;EbzLnCRF5A5lDL2P3D8sefv2V+7v7sUEwUDb1kI01fppLVY5tHL4MrboypGVYYxw97jm9u6epm1p&#10;24a6bVgsFuQsJgi3t7c8Pj5gneWbb9/w4s1LukJWN1roajllFosFrhAPo/fUdYOrnbxctRV/+v5n&#10;Hpfrcj411jiquipiONlrh+CxxpJADJfajpwy3gc2mx2+iLHapsEawziOVFXFx7s7lssVdd3S9wPG&#10;GF69ekXbdPtC8BRlTVtXNQ/LRz5++FDMka6IKdL3/cH6uwjbcln3akPdNswWc+bzBV07o6od19dX&#10;oGC93vC4knXMw3JF283o2o4QPMvVI69evRQBa4DRi2nGzc0NMSb+9m//wG7X87/8mQL4cdidFKd+&#10;SRB+LgdzStR7yqDteD//3L7oS/vuc8LXc/vewxzR4TxyHKfyDc8Zh50yyDuVNzhnLvBJG8rU/dn5&#10;TCLQU3uySQB/3I57c6zSL5/bzx3e48m48WvN5g5zKOdMAJ4Tbh/T3E8Zy6U8CThPGRyok/mdr+k/&#10;h211ai/79MOnn4spt3FIIn86Ls9e93F7HfbZw7zE8TkdttOpfMRxbuk5kfi5HNmxweU548hjA8R9&#10;ropP79dz+aevzU8d/syU9wwhnM0rncvLfu1nHI8Fp372nGniqZzY15zj9Kw/l/v+GlOKw759Ljdz&#10;yiT2XF76VE4SPp8PnjOZ/OR8Sh85/IxJ+L7v+9p8QkLXWvIbT6Zp8nMxibHSvh/kfNaoJBUTM5QW&#10;SmxZyxljy1rdFsM7W/bPDoXar3/HceDdr79ye/fAerXl5uam7EHFxCzGQIix7J9CEWImEglnDdZo&#10;7N5oLaAO1whNi7GVmFgVYdiUZJ3yFbHQ0jWaVERek6WsMZrKWoxWxCCU5avFDGcNKQRSDFiji9hV&#10;8mKVdfSbDdGPxDEwDr2YK1b1PrcWowhaQxQhp7WWpq4JPrLrB2JMYhbWtlwVcy3r7J4kvp//ijHG&#10;ZBLk+0FyKfopNzkZBsQkpk7W1aAdIQHKEFMW0mwMhT5NaVehbbd1LfuKmIrIXHIc+/G1+KikmMgK&#10;dNl37Q26UpKVtKL0MxFNWmuJxXBFBOhqT0RXpc/lnNlsVuQsIsCYZQ8ACZ2z5BW85Bk0IrCLMRJD&#10;FNp4lPW8q4Q+LGTegB+Gp/E+J7m2Mu6EGJie2N1utxfLKmuJMRNjMWXQqlB9JYeWc6ae6MlK6NJT&#10;XnEy5XPWsN2sRehfaPHyubJfkryfmNzllFguN+x2A23TirmeErFuzlme64N2oswQY4jYumH0gX4Y&#10;mc3nVK7ix+9/QGUx+YzBk2JkHAaaumIxX8h9VfpprVLGBlv2likldv2O0YuIfxw9ddUwjL4YhomJ&#10;6eNyyePqYW+4haIYFohJls6SY96PcYi5RV25fe5a9r9PJi1tIyL+XEx3xBDUFJPPzHazgQxd19LU&#10;Nahpq21kv2EdWet9riaEKMZu0TNbdLSzDmvkPjdtg3MWZZ7WYNN+N5f2Tmky0tSonOl3G3QWofU0&#10;h07vGrquPVh3CanZWour3D6f8uHDLa6uRTSasuRQYzGRVPJcZITavBsGERtvNljXUDcdrmoYBs+3&#10;b16zuJrhxx6dI1ZDCLL/+nh3x2az5rtvv8VVDlImeCHchxjpB89qs+Xj3R2urujqhqaqqJzF+1Fo&#10;48OItVXZ2ytGH7h5+ZL5YoEuubhU8rM+BJQpVPOS74zeC5ncGJwzkJ7WddYohl0PWdHveh4el2jj&#10;qOuW+eIaVejWQz+KANwHNqsVm9WacdeXXIfHGMl/x2FEJclXGyOmfam8d54MMFxVkWLYG3TknKmb&#10;WsxPtJF+bTRN24lhGrDb9aQsub/ZbMZs1hVThoTKAWIgh5Htao0qZpTNbC507pjEDCElyZekJ1OR&#10;tpb8jMqSCxcPEBEcxyDzcT+OjD6y3e7YbraSm8mSQ/Sjlzk7JijmSRyaJ6liXLx/R6Spm0r6ulYY&#10;Z2jbmtm8w0xGTlqhFaiYyDGSNWBlbPPBf9KvjXFUdYutW2zd0MzmxAy9jyw3W97++p7b+0fevPkO&#10;52rJNxZzDRmroxh7pgzl86IP+F2PHz3b9UbyMlmo41obhnEs7xOeTHmdc3tB99XVFeMoOXytNOPo&#10;uX9YYqyhqjU5So7VKHBGY0suOOdMDEEE5aXtx3Hk/v6eh4dH6qZBK9huNmhlCDGXeUnmwaEfsNYh&#10;ry40tqoxVQ1Ki6lz9Gy3K0IMjCGwuL7h+uYFm92Od+/ecX9/T4rxE7OyWMw3lVLlvY/sr5qmoa7F&#10;uHf0vrzTgspOBouqmDXIPK6NEUJ8MUioahH8970YK87nHS9vbuiamqYYBarpnVYua6XyXmyaA1NK&#10;DP3Ix9s7Qsq8ev2qtJGsS3bbrczJMeAqx+9+/zv+i//q31yKci5xiUtc4hKXuMQlLnGJS1ziEv/s&#10;4yKAv8QlLnGJS1ziEpe4xCUucYl/Yvhx95ko9lDYfVzYeY6Afkgymv59/P1Tfz/+GXVULH0s8D0l&#10;1Ib8mQD+a0TbpwjiwOfkr2dEtqeu4fD3zv3O11C+TrXb9IL7lHj9VNHsYcHvoTD5S6Lbc997jnA+&#10;ff/4Z0614RPZOH/W3762iPecoP34688V4Z8TAxwWCp763K8VJXypv3/SH7MUNEz32FpbiLGnC35P&#10;Caufpcx/gfb+JYrYqXtwTDI/Z+Zwzkjg3LkeCuiPBRXnTCOO2+VLfemTe0X+osDi1PWca/NTNPpz&#10;wvfnxoxjYtypeykUOPm/iW6doVC3TBEJm0JoV0JxtUIAN8aVfwvVB4QEK4Ut+RMRwKefOxXe60KS&#10;mPqDFC8Za7FOPxVw2qp8zaKtkKfRUkCalebj3R1/93d/z+3dA3VdM58tsMYKSWI6rivEeqVRWs43&#10;I5SJTC4iOVsKcTND3xPGYV9gSxEeT0LyqrZCTh4HobC2LU3TMPqhEFMSk7gg7sUhUriXC+FmEkc7&#10;64QeZS1jiCK02+6o64rZrC1FXUYKw3NmGIZCf3WFWhOxWoogUULt9VGoNpNgORba7p4ZpJUU8CLS&#10;alUKVadi1YmII2QOi0ZhnRUxIwgqfSq6m4S00xhQhJYpRUKKbIee3c6z2QhtxFgjguY4UtWuFGLL&#10;+CUCczC2CAGV0NYVQs+pnBQEKwWVs/sCtRgCu+2Wm+trxmFA5SA0r+CJIbLbDWhbidjbWWazmTxn&#10;xTgkliLvyQygKgWqQnNRe8FD2pPsVBGsu/1zg1KM48hu12OMY7vbcfvhI3XTkEnstltSiAxDL4YP&#10;WfpmXde0TYsi7+lbk2hElfXJRO7KKYnQXQm56vs//aMUbA4Dwzji/UjTCpFXRKQBHyNRK168/mZf&#10;AKe1ZjabUTkpyG+bBldZtFEYBVYpZnWzpz8brQkhPM1v5L0Qom0brJX+E2JkDIGYE0qLOEFoeUKx&#10;bpoWP3qM0jRNy2K+QJGpKktdV4UI7ZjNZjR1zW67KcKJiB8Gkvf7ormc4t6wIueMOyjkV1rTjwPb&#10;7Q5XV6B0KfLcybNcV4VMP/Unxbt3v+7nisnsoOvmKBTvfvmFq6trjLXs+oGH5SPtbMb11ZWMc8Ug&#10;QoQCYuCgUhaCXRYitzVGxlYltLXp2dyLg8eAdY6mbWQ80EJvylEIbdZYjFLkHKXQtVC9gw8MgxDU&#10;0EpoYaXPVlVFIu/bSeYDIUOCot9t6Xdb6qoW8nVlef3qFR9+/cDj8l4+q4wROWe6Wcviak5VWW6u&#10;r8g58+HDB66ur7HFwMNaUwooR66uFlhrWD4up8kHV1Xc3Lwokjgpzh6GnuBHyLBYXGG0ESJcDnLv&#10;oy90JhlzhmHYC+w1GaMyqhD6jFFYo2mahvV6LaKXMFJZS46J5cODmKoU8UZV1XtRx57CVwhH19fX&#10;1HUjIoxCo1QqE1PeUzMNCU3C6IzOkdD3ZD9CjBhKEbVWIjhABAPWWIIfC+FQROQ6Z+bzGbOuhSTi&#10;E2sN0UdSkKJllTPOKKytCDGxWm95XK4L9TaxWa/F6KFu0FbE0RO5ECV06iSqErSy0jcy9MPIMHqg&#10;iLuKgMQYMWDJQYpVtVLEQowSExJTipUNtrI0TU1V17jKEoXnKfOBFhON3dATYybHIhTSiqqqCukS&#10;qsqJACjDZr2i326wxhS620SBhxgS2+2W3TDy9v0HlpsdMWtc05BSxroalTU5wTCMbLcb7m4/8oc/&#10;/H8M24GmkWcs+MDjwyMPj6siJHDUTcOsmxFj5MOHDzRNhw+Jx9WajDyzMtd7oXTljKsc/+Jf/gVd&#10;N+Ph4UGES85hlCHFSAxJhEEpsx16QjF5AYWpRDBeVY66rogxMQyeu8cVP7/7lQ/vP/Dq1Wv+1V/+&#10;BS9urnGV289H1tViRGQNMWZW6w2D9ww+sVxt2W5H3r59K6KPtgEFNzfXaKXZbMTA7sPHjwxjj7GG&#10;7377G37/+99TVRU5RoZ+YNj1hNGjgFnX7gUiplAXxSTB8Kfvf8TYmrppKEs7qrYUPGtFXT8Z/kym&#10;E6Mf8EHWENvNlu1mQ4yeruto6mZvqvL2l3d03YK//uu/JiWom4bF1TXWOBJyj4dx5PFhxc8/v2W1&#10;XLFerXn96iXa6E+Iy9J2eS8SslaMb0JKrDZrMXTp5jS1rOfqumKz2/Hw+IiPmfuHFVXbUlWOn378&#10;EWMU3333nczpaJaPaz7efaSqKn788Udub+9IKfHv//f/88/KrwzD7tk9wJf23+fE08fH/Jq983N7&#10;vy/9/KmfPc4JHe8LD0WWpz53+v1UBCHPifYP94NfMkM7d02f7Od5Elwd79Wm9fVnIlY+FcCf+uzj&#10;/fCpfanW+oAMrvYmY39OnKJgqxMmZef2yMeGjtNzdaotn35Xn84PaQXkZ/fkJ9v5IC+132sq/UUh&#10;/+dt/2Xh92EO85y537mc0JeerWOTyi+Zaz4n/j4llhbDBrWHe7MX7D5vEnFqnPja5/r4/h3mXr/m&#10;/jzXXs8ZAxwbEhz2m1O55a8Zv06ZSk6/O5ktnmqvcznDUyaYX5Oz3PcPrYt51dP5HZuBHp7fRF7+&#10;xLBSqX2/f76di/FSLs+aMp+YZdpihKaVElOnYjblqorKFfK2syUnIOvqFIUmq2Tjvc9R7T/zgEif&#10;i5jRFCK2mC86MZ5yDl1yJpUV8yVjrZDYq4oxBB6Xa96//8jPb38ho5jP5lxfX6OUYvCj7IcKnXoy&#10;UlNKjKfE9E8xjkGEvHYiPje4pmMYRlZlDeQqWU9MxHarjFxjeeRyFnMvoe5mNEoMynKirR03iwVG&#10;K8I4oJUYnFmjccaIsFIp+u0G3/eEwTP2IpyvK6GiWiPGZN57Vus1PkSur6/purb0W1mXz2cdrnJU&#10;TU1dV1grhpMpiRhPFVq3MVpE04U8TVnfT2YIAKr8O6WMj5Fh9LKeMgalFd6PzGct/+qv/lJyB16I&#10;4G1dMZ8t8KMXWnK5z85Wsk9Axqv9U6cNVVUzeaiocn45JzE/cGY/H2qtyKUPdbMZ3WxOZW3JoRTD&#10;gxjYbtdYW/H/s/dmP65keX7f56wRwS2Xu1R19TYNAYb1YsCCYECQBcMQ9KJ/3bJgPxi2NNPTPbXc&#10;ultuzCRjO4sffieYvCwyb/W8Dn+Fws1kksFYzhLnG9+l8pJcG5NgRaYkzqcQMGRUSqQgOFoI8RfP&#10;knZttZy/lBLGmYKpFkPTLFjO1NZjCmhDMU5TOwG8UpohjMScyYi5llJyz6ynub6MA8bonQle08wI&#10;44CzFufss1A6y7pOG0fWz9vLWXHz+Y6266gbMVCYnoGJcd+X5qsCaxnQhk3b4bxnuVyhtebjhw8F&#10;yk3FFDMThwGtNbNmxqye7db4SuVikqp2xhwyBoKxgoXFIDjpEAQHRMvmbx9ueXx8FMzJWUIYCcOI&#10;BryxcgyZgrlSMCtVUo1tEWlq2V5KWGNxE56XIrHgNROmRs502y3jOLBciuFm3YjxqjIWpcWoLeaE&#10;tgZlLFllntoNm3ZDSEHWkPM5deVFpG8Fb40hfjGXTM+yuq5Da13EoYo4DDRVVYwjizFUTEXYrXHO&#10;E2Kg6/pnvDYmEZaPo+CKdY33TgTvOe1MNUwxisxQ1mGKru8JKeOqhma+YjZfkGLit7/9jso7+q6F&#10;FIoxHwzDSF3XvP/wAecrSY3WgvkO40jG0A0Dd/drckmXXs5m5CxJ9sQJk4K6aTDOkxU4X1PPZlg3&#10;9Y9YjPKkffrag1I467lYLtFK0XUtQzGgUEqJAFyr5zW4sbv2GxNcv36LMZZ+6CUBe+gZ+57H9Zqb&#10;Tx/56YefuL25ZT6b4b0lhUDoB/769/+dm8+fRSxsrTw3CLGYoUQmUXFOiZxTaVuRuuAk4xh3ifaT&#10;Ge84FvNXoK6agqcI3mWLKW1dedrNlrubW6y21E2D9h6MIWuFthZnNCkG4jgU0w9Jrdc5FnPIjNHg&#10;tBKD1UHwZWerYl6ZCcNIDAOq4JneNzjnxSzXenKGfhhlnCp90ZR5GK3kd6N395eKjHMWY/XuXimE&#10;gEpJjHNTPDChlzEiAUMIWFuhrWOxXPHqm295881bvv3Nb/jd3/2BqqlR2rJYLLm6vJT7kWL2W9W1&#10;mGBYi0rs1h+hGOPKfCyGe23XUtW1YGNFAN/33c40cno+5b1nuVzKMwmtqCqHypnttuPm9o6QAvOZ&#10;hxxI4wgxYMr8EEJgGAb6biCnTAwyV7dty8ebz3z48AllNM47wjBC1rvn70opEcD3PTe3t9R1g3E1&#10;aEvWliEGxhzpQ1vwX01Mid/89nds25Z3P7/jabMBoKnrL+61JvG7rOn0zpijqqodLr5pNzKvaV2u&#10;rSbExBjEbEcMlqDteurZjIuLy52Afb1+AhRXVxc0TS33P2S0VXhni0HBIPNbzmLOaSwpQdsN/L//&#10;7b/LNV6umM3mBXuFru2IYyjPXTIXlxc0szn/+t/+r2dSzrnOda5znetc5zrXuc51rnOd6198nQXw&#10;5zrXuc51rnOd61znOte5zvXPrKHfHk3UOSTExiLIOZX0Pv17SqB6KKA8JDjuSHna/CLpZ9rmfsrW&#10;VNPD98P9P6yvpS7vv35KyHxq28e+56X0sZe2+7XPnUpGO5qMxHEC7DGh4XAxXwAAIABJREFU7bHv&#10;PSawfil1/VRa0qmUcDhOIv0amXQiTp86d4dp4odi5UNThZfE/4f7P5E997d5LAHqa+3x2N8yz0ln&#10;X+xryl9t2y+JIPKRpKaXEq32P3eqvU3XYEq/+0Va+pHrfcoY4XA/D1+ftr+fxrafunbK8OJr5/0L&#10;sro63Y/3t7Of8nfqew6T9Y4S2r9iOHFMTPE1kwPFdB4KQVqrXQq3LolDItpURXDlhBRjTREhS7LP&#10;LrF7jzS6n7z3fDy7HS5/ex5zlC7jslIY64vwXEhWqgg4jdH4ytPMZyL2jomP7z/y5z//E+uHltXq&#10;govLpQi5QEiPtSRTGOOxvgJt2G42OOtYzOdoLYnEYRwZ+x5rNFUlAkI5D1ZSORQkIilG6qrGey/k&#10;HK1KqqsQ4HISUWXaM2GwxjJrZviqphsk+WVW15KqkkVYuW07umHAWSMk5tKGQ4gMY9i1k5QjIURi&#10;GAtByZCn5BD1bHoykZzHcSQkSU42xuxSh5XWYDSxkPa0MiJAjZJqNJH2Ukxs21aEzcYWMf80ViIJ&#10;xiVNGKXo+o5+HIgpM4aE0bYk93Q7omBKaUcCTUUAz2RyUghOWhuUMsSYGMeAIpfkZCE5ilBc+vpi&#10;vhAhbQyQAioJgbnrBpR2LBdNSY0zMmoWcr93DtRzOpNWBqs1s7qRpJ+UJCXGWmJJVfaFdGyMIQJj&#10;CPTDyMdPn+m6AWMsDw/3hCSp8DEGhm7Ee7cn2jIlOaWh9kLMNXuEZVVSzFIMIioNkZ9/fi8E2HHk&#10;53fv6Nt2R7KOMdJ2rYj6koinlTFkaxiTCDGNscSUcN6wWMxYLmbUtSeEQChtSaWETnlnjFFVlbST&#10;aeyQqLBd2lgu390PPQ/rRxIKYx3GOvp+wGjDxWrFrGnYbLeM48i8mTFrGrRW1LVHa0Xf9WSgqmoR&#10;vo8j4zCIaCBGSbFSGq3yTgyWsyRE2UKsjmWMjymy7ToRSVQ1Yww8PT4KqdEYtH3uG5Wv8HXFw/1D&#10;mfcV/TDiXc3bN28kvcyIwONhvWZMkoC9XK2EeFkGsX6Q1JpY2ik5Y4wqY6CQGacx0xTCZkYzjoFQ&#10;UvrEyEJEdpREe2NEQJ9ikCT4nIhhJPS99KluYLvdTnnZuCKgV0aLV0V+NrQYh4G+60WUliK1ddTe&#10;Y43h9dUllXW8/+lntM7F7KNitVphrMY7x/WrK3KS9tZ3HeuHB2bzBc18jjGGtrRHV0ijdVUzdD19&#10;3+G9p5uuifeE0NO2W2Jpv8YYlvOlCAKGLRQBfgZCzKANzlj6riemhHd2l3ZvpnNGRmmw1tK1HXc3&#10;dzw+3nNxsUIh4t2mqZjPZ1TzGaqIPSZSfl/EIAoRKuiSULZcLotIIDGGWIwOhBBuFTiDmEdkMFlR&#10;Zj1SihBLwncxi1FIwnkcA4SAShmVIaeINZowDkLqRhEGIfzHcUSrLGmRSO49xtF2g4TIpyhzsDFU&#10;TYOr6yJIMWV+EVqy0pI8OKa8M4nYtq2IODL4SpLqx5L+NA4D5IRzIjbSpW8tyvUexyBB2kYTU5Rp&#10;xRiymZLC5A4jI0l5KWVUNsXsJJXxXRVBlczvGgU5QYoMfUflJUk8K0npTClxc3fPp5t7fnj3gXcf&#10;PvGnf/WvWK4uJTmuGM2kIOPh+5/f8+OP30tyua9xVpLKfFUxa+bEFNFGjBuquubtm7c8PNzz7qd3&#10;IkiJQvj1VUPdiLnAtu1kHlKaxXLFcrlitVxR+QoydE8dT49PqKyISTGMiZg1lGs0qxsurq53qVkT&#10;gb7vejabjsdNy939A30/8Pr6mrevX7OYNyjN83xkzO7eYRhG1o9P3K3X/PjTez5+uuPpccN2+8hy&#10;tdwJv9++fcO23dK1Iw8PD3y+/YzSilevX/H27Vsury5EqJEzm8dH7u/uWd8/oJXi8vKC9XrNw/09&#10;s6aR+Z/Mze09nz7dUs/maKcxTu6HrJPr5rzDVZLYWNcVuszbIupQWOvYPG7YthusNZI2lqUPb7Zb&#10;3r9/zzff/oaqakraWk3dNKAU/TCwbbe0bUfb9qzvH/j48SOXq0vevHm1S4OzVpJjp3XAZHQxCeDR&#10;ipQzzWyOUlN68YBxIibZbFvGkNj2AyFGnh7XrB/u+Pbbb2QscZ6U4f7+gURi223p+56/+9OfuLq+&#10;4j/8p//8N+ErXbc9ub56af16yujtEGPZX6e9lKJ8eO9+at1xuAY5tUY+ZhJ4bP1ymCR+uKY+XIft&#10;4wGH7z9cm+7/e8qI7RTuo7V+Xqsc7HtWXyaf76eSHiZxf+3nU+tdRTEVUezWUV9LUj88D79GnLuf&#10;uP61a7dLpdentvtLk0tVhFmZ4+L5l3Cd/Wu2wweOmDYemmt+gWnwJf73UiL2PnZ1KLQ+xElOrdGP&#10;mRlMa+N9c4Zj2z11zQ5Tx7+OL/46LPBYcvqxz7yESZ4S9Z8S2O/jvMe2fWz8OtV298/FMfz42P4f&#10;Gx+O7evhZw6P+xCvOmWUeQon/Oq4yjPkdKptPCeppl3q8TGs+xhOO219woPUXh/efVd+NkDTRhWT&#10;I8FnTFnTSkquLXiRLWmrkiqvDswhdv0r553o7HCcMdoUwaaY1FljcE7E9hShfFXXWOfJyH1vRnF7&#10;/8CPP/7Ex8+f8M5xeXmJa5pdGnIYx2LE5HDGCb5Q7hnIshb1VYWrarT1oDVtN7BeP1LXNb72xcxQ&#10;hJ7OiqGf0UqwrEkYmTNaizGjVpl+u6XxjnlToRUMfSfizZxxWta4OQZSGEkxkGMgZ8GdrLU09Yz5&#10;fIZCMYaRmBKbtqXten7729+znM+KgFFTNw2+rkg5orSI7SZR29D3pJSpqkrWpeV+XFLsJyzmoH8a&#10;JZhMiqBSMZREDPSspu82LJoZi/mcpvaQRPxceYd3FX0vIv4YRoaCdRmjy3rpWQQ/xoixTkSi4vEl&#10;7cUIJuG8xRhFJhVDM08zmzFfLJjNZsxmDdaZnXnfdrtlvX7EGlcSdWWNoTRoxHzQZGmfqozJqZhB&#10;6oKnTULflLOIdq0t+EvamU2EMe4w3xjDrg+JIUnCWjFyoKQoow3jKCZ2m+2Wvh92Yn+lFMMgglhX&#10;VRitSDHsnnmZYtgwvUa5P4jF7CnFzBgixju0LQam1hKDmH7Ks7FUjKyS2OrsYbQxK9phoB9H5ssl&#10;i8UScuanH9+hkOTrWVNTeU9OieVSjAdSDOQgOFxKSQw5lQj+U0zF0C7irPTpcUpIzmIkNIaRbui5&#10;Wz/g6oqqqUk5kWNi6CazCFuMxAQ3nK5TTgmUmCl6JwLX6dyLqUfcCZQnbEUBztmdMJ8ipp0vl7Rd&#10;x+fbO5wXDLmqK27u7hgGEclv2y33Dw+ELLi3KpiZmYTuTq51CmJMoJSYu4r4Vu1wUBmTxIhBCygO&#10;GVKUfu+MLfcNss3b2zu2220xPEjFYFEzWyyom0aMQ2F3Towu+D4ZlIzhi+WKEEWM7ryIuw3SV1eX&#10;FygNuTzDrZuGEDPDEJjN57Rdy9NmQ9f2pQ9AVXm6fmAMicVyibGWh/Wa11eXzJuZYD0qU1V1OZcN&#10;WRUziJRp+56uH4rB2mQakPF1XUxiR4wy1E1N0zQMw0jbbhnHgPduJz7fmadoQ9XMmC8vduN223Vs&#10;np7YbDeC32iDItNtW+IYubu9ZdY01E1F33V8+viRj+8/sN1suLp+JYYPejL7GOk7EU2HGNFF8A/Q&#10;DwN10+BcxdNmy9PThvv7e+5u7+Tfhwd5dmLFBG8yz+i6nvXjI23bMZvNWS5WLFYXpKyYL1f4pkJZ&#10;gzbFdNBaQj/Qdx3eGmrvIUVSGNBkVI4QR0xO1NbQVFUxmfPUtZhfTp+rK8di3uB8VZ79WJx3KKXF&#10;SJeCYRZTYmPFHNJYMSSZRN7DMDCEAVdwU3Iq40FGAyoLPjP2g8xxKYkZaDEBsbbCOEc9n/P67Te8&#10;fvOG61dXXF1f8u3bt1wsl1xfXnKxmqNzwnsPWu2eU2nzjK8rMz2XkDG66we6LtC2LVmLoUQE+nFg&#10;DEEMnffuefZxA200OcozhcdNyzhGttst1iqcKUaXOZNDJAwjfd9JqvwYiKGkmw89bdfy6fOtGPV8&#10;+sxyOS8YJGIWlBI5C57djyN3Dw8sLi4xVc0QM1EZ2qGnHwd5jpOR5yNaEuTX60fabUvX9Yxj5GJ1&#10;QUyxGItOfYSSBD/K+FParXOWx80T9w9rGUOrCmstISt+94c/8frNGz5++iTnK0UxulRiDtkNA5u2&#10;ZQiBxXLBcrEgRjnXqjy3c1qz3WzYbre4YkDrfIU2jn4M/PUvP/DDu5+5fv2aupmJwYt1qKzoup44&#10;jmLO7Ry+qsnA//Tv/vczKedc5zrXuc51rnOd61znOte5zvUvvs4C+HOd61znOte5znWuc53rXOf6&#10;Z9bQbU8SrveJsqdEnadIgV8jdZv9pM/99yqgkFpFWCEPwYEdAeoX36P4xevH6qXE5f16iQBr9sR6&#10;KnP0GI+RsQ/JnKdSr18icR6+Pv08OfPvE5NTSSwex1GELXvE5jzRladzpw7TpZ5/VkqL+KUktKTy&#10;6d3n+ZJcOwkhUZJ0XAI2i4j0OVH51xoA7B/vsfN57Fx+SRrVX5zDY8T2w/Zxqr0ce98pM4DD4zp2&#10;bMeSyBSFhJ6ny/CymH4iO3yNRHv4Pfvn7ZCIfKzdHSMcT++ZiKGHiX/HCNfHjuWlpLJ9MvK+6UDK&#10;mZDijmibi5AgFfLt1F7zbjwp7yltN5N36aWUVGZO9NdDAvkhmftY35zaWYyyj3pvvDvVzl8yBDg2&#10;5n75mdJXET7mftKTpDrJ8Ugy1SRWMxgnwnjrCvnJ2pJSbIpuUwjUuQhBn4+xCHv3qNwiKmGXQA4a&#10;Z90usUYrJJHeClnMWCG25SiEqhQzMcIQIj+8+4mffv4JpRWz2Zz5ckEo4uoQI9o4XOVx3tENLWHo&#10;abyjrjxDu2XsWnTOIgq1DoXaJQ+ncZQ0oySiby2xQnvXeMfhZqf+K0YUKSW8r2ia+S6tLO4lNo3D&#10;uBNR96MkA1e+IcTEtuvp+g5yRGtw2gjBauyJMRbCli5i+7xLykVJwqkzkroexpExBvphoKoqSTy3&#10;hpgTOcn5UWScr4Sk1fbELCLdTbvl8+cbnDEslnNMIZ5Gckn5EcJ7DIEYSiKYNjxtWh7un3C+wvmK&#10;ru95fHzEF1EjidL+MmOS9FulHWNMxKhwlaTcDuNACEMRWUqbJcM4DsQYcMaSxkgcRsahZ0qhAY11&#10;NTkhaeUlvW5Ku7JWEt5SKmnzhYhtlMIZmZNCiqAVVS0kcUVJSrOGrLRkQGfFGCLbtmeIAec8Cthu&#10;tnjrmDWzIrSUcdoU8aIxlsXFDO8slZNEqxATxhVjhcmwA0VOmW7T0W62gIh1jfVCDjUGlTMhjdSV&#10;L0YNCddUoGCMCYxca2c9rrw/xSK6DSI2J2Z0SpAyOceScifJSzJWu13qVpmgUUiCVt8PdGMQca62&#10;oDVjDDKmRKhnc0m3j5HLixWzyjMMHZuS9G6NRWUhERqtSSkwDr0Qd7O0aqO1iNFL+tiUsqeVpMFl&#10;lYg5oq2kA6cs5FnvLFVVFcOMQCzieiEnSuqwc14SnK3BasPmacNiMd8lB2Yyd7c3xJCo69lOVD30&#10;vQhzs+bhQVK4c2ZnjIFSaIWIMZMIBvSUoDoNFUiyVpyMmRKS/p4l4ZwsJhYSNp/E5CEMpBDo+oG2&#10;kz5X+1qEzkbI4arcO2mlMdqSsiSO+cqyXC5EgOstKY5cXV4w9r0QOp3Deb9LKvPOEYaBynnGIZR0&#10;rsDQDywXS9lOXVH5inEc8UZTeYdRiqfNI/cPa+bNnKEbySkW44Oax6cnhmHAaE1dVaxWi2JA0Mq4&#10;pkXwHUt6U+Urbm9vhHxb+irleFUhssexhwRV3fDu/c98/vyRN2+/YbVcMoaRylsUibbr8M6X+SOX&#10;JMVebtC1iGutlUS5yYQkjEIWn2Y3o0CpLKYAKeHKPBVzLuN8EFOYHCmOIYRhkDRMBkiSFqVIjH1P&#10;GMSAJYWRHAJx6EnjQEolWUsl+jEQUcxXK7797resrl5RNTWzxRzrJZ3OVTUYL2O7kruXfhglIc4Z&#10;+qHn5tNnyGCcFUOSGPDW4n2N1gbvPNZofCHHmiKeoRDqd6le5Q40F52nzEdiTqER8RJKy1ySFa5y&#10;ksyd846MW263ZNwZR1QOGC0k9rqeYUrCqK1qYs58/+PPvP90zz/+9IF/+PEnvvndd1y/uiaOA0PX&#10;MvYd26cnbm4/8/BwR45Z5t9Zg689zaxmeXHJ22+/o2oaqqYipkxTz1kslvz1H//K93/+K8vlinrW&#10;gDVUtaRqpihjWIwJpTWrxYIYIqGQmz++/8Q//P2fQZlCXIdchBDaWEAz9IE///kv/MOf/5F5PcMZ&#10;S7vt6Lcj203H4+OW+/tHrq9fc3l9zevXr8TwIUpKpdslcsk9R9t2bNotzldcXl3x5vUbfNMQYnwm&#10;qxsDWXF3d09C8Zd/+h7rPL//w+/4/R9+x+PjEz///IHry2uctyQyP/z4IyFG3r79hrqu2Dyuebi7&#10;4/r6ErRm03a8e/+BejbDVx6tDJWvShpfIMVA5SuaWhLu6mZKDFSFWG54fHzk5uaGcRio3ZRQaggp&#10;c3t7z3bbcrG6YHWxIqeEUhlrNdZqur5nvX5iDIOIgazh9ZtXvP32LYtFQ7vdQMr4usJ5MXpROWNQ&#10;MpdZR8qKmBWVr6l9jdZW5i0lgvi6WXBzc8+mbXlqN8Sc6buWqqr4wx/+gHNO7ifblvXTo8zfxgGa&#10;+azm1fUV/+bf/20E7a7dHF2376+l9tcRh/f4hynUL5nz/Zp15uG64hfrzyMp0qeM5Y6tk48lUE+m&#10;YcdwlUPB7Nfwm/014THR8Km15C9e30Ec6uj696iAG3US1zq1/p/O0/76dZcCvUto/qVg+qVr+dK5&#10;OlyP/8Lo7QVsYnde9alUafWLBO0dnrRnUPcSBnjquuy+L/+yX5zCMp63dRqTOWWQcKqNHOIcp/rK&#10;KRxlOufH2u4xofavEcafMpZ8Cdc83OYxIfrXDBtPmVj+Gtzu2PWbsNOX9u3UOTgcJw63/RKWMl2j&#10;WFJof+3Yemi88PW09V9iuS+d22Pj6KltHpp47vfJX36mrKu/2IbaGSTuXtvD1pRWBdsVAbwu97/G&#10;GEn11MUksRi/5fLN6cg5nbZ9zHSTYlgjxozy/WL4ZDFF0CwmbRrnKsFtciYCbd/z8fNn/uHPf2bT&#10;tiwWIp6rq0rm2q5DacFKYkyCeyuFtkbE77VgEMoaUhKjs67rqOsaV4kplFKSgi1rgZEQRMSstCLE&#10;IInc1tM0M8Zx4OeffmTRNMzqepeAK8sOWQtIo03EMZCIZCQBWivBSpt5Q1M+m1IS7KYkps/mSxZz&#10;wToms0PrLClLYnGMGatF5B5jEjGZMUVIXnDkci2slYTgGMOXc1DB7GQ/nw0znTWM44C3XkwFnMVq&#10;MWXz3okhmER2yzqwjMNaKyb/FG0Mj08b/r+//3sRJvY9ISSMdZI4XTdiFmesYLdJ7u2NdbKEKHjb&#10;hB+22y2fP93Qdx0ojfe+mBeKsadCvluTMYjgd0rrTgW/FAM8GUdCWfsqJM3WGs04ipjf1zUpRvq+&#10;F+Ezgt3oYt6Zk/QVre1uX8cgwven7ROfbm4kdbfg89Zauq4vx+ip6mqHLxpdxOfOsd08fSFiNMV8&#10;ImcxdxKBoWWxWvHm7RuGYWDztBWcohhWyLmfzDgTGU3MmmEMKGNo+55mNmPztOH7H3+gntVUvqKu&#10;a+azGcZoVssFjbNsnx7lfGpBe3PO2CKsH4Zxl1bvvOAMGUU/BGzleNpu2XQd274Fq9HWkpVCGemj&#10;Rsl61RbxpMrscMwUIm4SvmpDVoIVpxRIccRZS86Slq6YzLOLSXaKpAwYi/EVxnus8zw8PnF/v2az&#10;3TAOAxerJeuHB3JOzGYzPnz4yPc//EjOgmloY6QvGCM4tjE744xhHJ9NPJzfmbpq62RMLQL4yWB1&#10;KIasSonhpyl9SRsRwK8fH9HGihlEMXX0JZFdjJEVzlpSlDRwGRMEGY1lzNDGglLUsxmNr7AKZpUY&#10;Gmi5GRUxtDH0Q2AIkYf1mhBTMdgDZwxNEVO3bcvd3R3NrKFpKj5+fM9iNuPN2zdQBNTWyppJGcH0&#10;0UqwiixC5Lbvi+mEZj5f4CtPTIm2E3zq8fFphwGNMewwJOljsdzLssN1rq5fcXV1xTgGtu1GktIN&#10;+EpM2YwVg9u27RjHEW00y7J2f3x8pN1uyQmuX79iNpe1rNL6i3sDyliUk5hciIDcE2Pi4X7N0+MT&#10;T08bHtdP0n9NEZArg0JDlvlXGQ1JcMW+7ZnP56wuLrl+8xbrLbYS8a+rZC2tkH38+O49YRjQWdqQ&#10;yglNQqWIiZHc9xCCCMatRvwcxYDRTXid1Thn0crsjE8Er9YoIyYT1ogZjTZi4jRhMylnhn4QHHln&#10;IM7uGUgcRzH1jAmjtJi6hEjoBkIxAZU1nwLtQFu0d/i63o2jOQa2m6eCqSWeHtfSJ3yFdm5nBr5n&#10;FwaK0lYU4xgZhkDGlDTzgPaeqBTdIIa/ULgDxdDsy2d1is3Thof1I0M/Yl1NVdWSPu8cOon4XfDl&#10;HmXkSUTX9fRjFLOaHGjbDevNhqdNy+PToxiHeA9Z7jeNMWiryUYMW8ccsZUnKc2YFVnZ3XOhfugZ&#10;ejl/1lfElBhHEbs/PKwZxsDbN695fFzT910xBUwMw0AIAWsNTdPgnJNnpGRu7+5phxHjPFXVMIyB&#10;9x8/8z/8j/+aP/7xj2y7jg+fPhOLmWDbdjuDyxAi3lfUtRjchlFMULTVMv7GxMf3H1BKzHmUtWJc&#10;ZAw/v//Eu3cf6MeRCDysH9FasVos0Vrx9PjIOIw457m4ukSXe7L/+d//xzMp51znOte5znWuc53r&#10;XOc617nO9S++zgL4c53rXOc617nOda5znetc5/pnVt9tXkzCnoQz+wTSl4jFh58/Row+FJN+jQQ6&#10;JZQqjqcHTQTYr9WhsHUiCv8aEvkpUugkqNo/3unnQ9LooUB4/2+njv9rr+2Tbo+RJPWUUjoRSDl+&#10;rPvkgP3UdBRfudZfvvacFP3L7xIioX6OPDtSfysJ9Gup8dP+nGoHxwi5p9rurxEHvHSdXvq8iP9K&#10;H0OdFKfvJ47tp3IfM6g4ngzF0WTBY78fkoT3j+swtewYgf+YGOKlPnXMGOFwO9P1yintSDLHUui/&#10;OP8nvnvqN0Ig018c144MdeRzh8f/kvnH7hydMEw49fPh9g/b//T77rVdm8lfjEeT2H8SG09J3EaX&#10;9BP1TIC2pojfjaGuhBQpxFIRN++nF3459kqH35Nsf3H8U4L5JJY25Tsk2WMi/Hmcr7FeyISJxO39&#10;Hf/4l7/w84cPOO958/oNzjiGIdIPYyEfGuazhhgDIQx4K4QsW0R+Ysghe913PX3XkVISQqPWknou&#10;kVRiUlDEgDvRjsiCRdy4SzO3RdDtSFkISKmQQ8cQ6PqePgRiOUHeCelvvX6gqiQp3HvH5eqSMYyM&#10;cWToh5LuCmQhW8dCiJ7SUETgHUuyUtiRE6+urnaGJEaZcjyU5BwhvvZjpBsHNk8b2raVlOblkvli&#10;Lu8pxGjnJMFoHAY2mydCAus9y4sL+n7k5uYGV1VcXl9Jepez5Xj8Ls07JRhCYIySfuKrCu+9JNyO&#10;QtrKgHNC8IwxMoZBjlEZCIk4jKzv7jAllRKlsU4SpHJOhdSnCCHgnRdzlpRJCPnXWFvSkqR955Ql&#10;HT0GlNL4qqQ2KUlTnsijSotAPQHOOSifG8eR1fKiEPCg7VoZg3IhrqfIbD5nOZ+znC/ou06+29ki&#10;9M4iCi2c+JRhGAIpRVYXlzSzGVUlCVxhHIkpUvm6kLx9ISeKENwYK/dCSIj7OEg6TU5CEh2GXtLP&#10;ct4l4QmR2pUELyGpTuMou3k/0/c9bd/JtVPPom4FeO/Zbja0XceUHD+bC2G6qkq6cxJS5LN5hJD/&#10;p3s0a8wuDd0Yu0u9iimJXKCM55nMMAZJnC7JzVMKvNaGECIxZbSWhCkRB8uhXF+/4vb2VpLtsqRS&#10;5ZyZz2fl3EEMgZ/ffyCmyDffvJVtxpEpvW4YJIktlv6ti8lC5RybthUyvbXPhkFGo62jqhrGMdD2&#10;ks5ujUZn0CpjlZyPFCTtXuWEzglTzDe6PjCEQAiBfhxlXjcWrRBxcRFW5AxGKVKKLOYz/vj739PM&#10;Gqw11JVHaxHHhhAw1onAXCHE4gwpJoZuIKaEMZrFcsHV1RWL+VLE8kXYb61FF+GANpqb29sd6TeE&#10;wKePn9hsnpjN5ywWC+7v7jBa8+rVNYvFHAV0fUsG6pI0nTL85ttv6bqedz+9I8aAVgpvPbO6Kqnh&#10;mdD3dNstSpfEspT4/PkzXduzWl0wa2ZkYLvdoK3b276QYVMSwbDWpqTBP4sxY4jSb4uonRiovJHr&#10;obIQzJWQ2/txkPSjEImFZCopdNMcLcJ5reS+1jkviWhNDdM9dYykOJJjlDGhnJeQIsvVisura16/&#10;ecNsVhNiwFiFUlk6904XKCT2MQS22yfW6zWUFHdvHcqaMn7pModFSYx0Hl95FkXYIEYKatd+U5Tj&#10;Ei1L2iXq5jIn1t4TYihtwOLruggRIlprxlFI/akQcSXBUBVhVCSnUVL+ilGINpoYM66q2bQ9P/zw&#10;jvWm46fPt7y/veXVm9dcX1+zfrjn7vMNj+tHMYexSpJCvROSb+XxXn73vikJUomLixWr1QX/9Ncf&#10;+D//y3/l4eYWoxUX11fMlxckpel7MVaxxQQlpoRSBluI3v040A8Dm82Wm0+3vHr1mtXFEqU1zUxE&#10;/BG4v7/n//qv/zc3n294Wq+5uLhAa0PbtvTjSNt23N4/EHPm7Zs3fPPtWxbzGSpLImiYErCsIxXz&#10;h6fNhjFG5oslaM3j04a7h3vu7h/kPGjF3d0dpiQYaqP46cefsc7ypz/9kcvLFV3XcfPpjs12Qz90&#10;/B//5b8wDiN10/Ddd7/BasXQtoQwsFot0dYxhMjjZsvq4hLnxVRXXTkzAAAgAElEQVSnqRsU0LYb&#10;MTxJmfmswTrLfD4TIxpr6fue9XrN/f09IYxkYLFYcHl1ST1riqFPYhgCrvJcXV9hrKxdxMBHcXd7&#10;z6cPH8lkXOVZLhdcvrpmNp+Rc6TbtjhjcXVV2niWGw3EXEcZS1ZayNhVjbWTad5QDGAs/TBwv37k&#10;/YcPtH2PtTIXvb6+5tu3b2mamnEYCMOAryrqakbdzBjLmFxVFf/L//af/jZ8pW+P3ucfW/8digUP&#10;14/PWEh+UXT9Uur54Xe/tG7ZFzYeW5t8zUjwF2u2IyLc6W/773kJyzmFQ51aRx3DD8qAijqxv2h1&#10;fD0Je0nKvLj+PzRK+8VaV+9dc47jBC+JbU+tkffXtocmk8dE3Kf2//jaVx/HDBRHjR+/ZiZ4tO3x&#10;JW6xj9McmhpK++RvagNfw/W+9tlT25ra+b7pwLE++Gsw02OGBccE/C/hKseM857PmTqKZ5za38Pr&#10;fUoAf4h3Hpol7F+/Y/u3/959PHJ6/z4u+beYZRzu37G+cGxM/ZpY/5hg/teOxy9hzl8z4ny+Fs9Y&#10;4S//11+YQxyOLfvX4dlgUokIc0p7V3qH3Wijd6m4dcE+zIRlHzFqPDaWaa2xk0mjev5fsA0va+Ui&#10;+J3wGeck+VVbR1ay3nfe8eOPP/Dp42eGYeDq4pLVYoFzTu5Vld4ZV5mSWq+M3M9HxBg2RFlzdn0n&#10;xzSbyRpwGIqJUyQEMVWDVNZQmjFEQspUTUPOkbvbzzSVZzlfyNxQjhESMUTqupI1W5SEcsq9cFV5&#10;rLfUdQPIuttaQ0yJIQRQlpSgdmJYGUuyLiSUnkwOJUXaaIUv5yuTCaWfaG2KAF6ExVNSLORiCGbI&#10;SokQOSpSUjhbxJhKzCslff45cVprdmOcmD+OZfk7Ce5lPS/CUkvbDdzePzCWe9cQE1U1Yzab08wa&#10;lFa7diTiXBGUx0n8rouwXsHmacMP339fPjsX406rsE5mZq0NzihJfc+SUJ5TnqZ7MUGwYro39b9J&#10;AFsVA4S2bck5Uzc1IUR++uknZrMZ3rvd3K+UJsdczATFHzORGePAMIz0Y0AMG51gV+W+YfO0ERG6&#10;FlxA2r48X6u9p649fndfLJiPNa7geBZlNMoYMap0lrppiDHy4ef3aG1omjnWOZlFtSr4oQjgUVoE&#10;it6zfnoixMTN5xvBtS4ucM4xn8+oa0/d1HhnUGEkp4ApONMOz9UaowSDERwm4rx8DqVJSmGc4+b+&#10;nvXTGoxivlzSh0hMSVKhtZjxaZVxzooAOSdswagUIsa23pGTAgzGODnXYZC1ZcForTVMRpk5RcFs&#10;rSMpg3YVGc04BvpxYLvZkHOi67Z457DG8Lhek1Li9vaW29s7xmFEG8tsLhiGd7LWnIxBNpuWcQw7&#10;s1BpSpmUpV8ZLesKXQwinPeM40gMYlKpyHhryppdUuYfHsVAUBXcum7q8rxsenaX8c4xDj2aCadV&#10;ZJXp+l5E3MXQ1VoraegpYnLCGEUqa3OyrHW1toSYGMbAGCL90OOt549/+B2vX12TU2K7bfn06ROb&#10;jRhIbrYbjNa8efMaBczn82I+6tBWsOaMIuZyn6EVXdvx/v0HHu7uS1sXI8R+GHDOM4ZRJjIN1jnG&#10;cdgZCIjJhvQeMe9IxJS5uLjg22+/4e2bN1irWS4WLBYzmmJwUvmKlJIYPtY1zWxOLGOStZYYMxeX&#10;F9S1p6pKmy33l13Xsdm0bDZbwcmtPC8ZQ2C76QjjCAULtcZysbpkuVxhiqmDtWK4K/f1UDlLZa2Y&#10;IaSANjKHoMt9jRHjghiTJI1vt6Qx0G62LOcLnNVYrbBKYVGYnBi3W7rHNUO/LXgLgl1piqmCzAtK&#10;KWLau+cpJujPhqyTS7TgcmGUZw7DOBAGuS5mWmvnTExiqE4STDeMY5nrEzlG+q5n7AceH9Y8Pqx5&#10;uF9z/9QyWyywleBi8qgoMXQjm82T4NakYhhgsVUFRpFzwmhw1u6MwI3ROzMUUiYMEa2KWYpSaO9B&#10;azG40brMYXZ3L7lvDDaOkc3TU2lelozg0XVVUTmPRgwYUorEMOCcJWvN7d0DIebyzFGE8Al5NoMS&#10;PMN5h0KwYePss6mn1iyWKwLwsNmgXYXSjrbroeDMfcGNnfWMYySMQVLqnzY0Tc3b16+5u7slhHHv&#10;nlT6fF1XO/G71ppEJkRIKHzd8Pn2jr/+0/fc3N1TNzNiytzd3cozHe/YbFv6vqfre7QR06DpHiqM&#10;gXEQ0w/rHUPf8fTwQNf2+Kamqmu8r1DG8f2PP/Pu3Xu225YhRtpuoO06LlZL3rx6hdZiPqDKOLa6&#10;uMBYwxgi/+YsgD/Xuc51rnOd61znOte5znWuc53rLIA/17nOda5znetc5zrXuc51rn9uDd0W4CTZ&#10;cf/h8URAPHzfKWLtMbLsPpH1JQLuIVEz5yMk1R25L5/ch68Rb4+9doqkPr0mr+u9mGC++O5DAfJU&#10;h+TtaXv753q/jqV3/y3/fyF8P0LcPJZ2tU9SPWUO8GUbeE4p3//cJKpT7KnoyF8Qz18iiB+eh/32&#10;s39+f02K1deIvF8T0Z/a/rQPMcYvSLv7IoVj1/XYvpx67Rhpd1/4Pl2PqX+eSg0/PN+Hx30q5erQ&#10;HOMlAvtLJOOpTx/2g/39OnaeDlO6vjgnWh3tU6dI4seMNw6FHr9GCPBr2s3h9xz2qd337ScwnWhf&#10;0zk7JTDYT4E/GJJ+sb3pZxGGqy9I0BPZ2RlX0mgqqlqSmiZyrRBK1U78u9OTpFxIks8S+Ol4p3lD&#10;CGJuZ6jinN+RCIUsKj8rrckluUtpw83NLf/457/w9NRxeXlN08wJUQiFWiucN1S1F/FVDDhnJCna&#10;e7QW0m8i7xK6UgolKUntyJbTPk0pXKmkPw/DKN9RSMEZhfWupLEK+UrSsUWcHFKiD4EhFiKy0YQi&#10;Cuz7VgTjTUNVVUIuyxmlFUPfU/mqJGZHhr4jkshK4b2XRBOldilKuaSxjKMI7qumkVQlY0sqq5CJ&#10;tbUoawkp8/j4xN39A8M4kLIcZzOfM1sudiRSg8KQoYjYN9uWbdexXF7wm9/+Fu8r+nFgsZzz9pu3&#10;Qob3ltXFSgwCivhSSO5aEkr6gc22BSVGNiiDs0I+FBFx5mnziAIaVwnhuxsY2i05pkKK1lBIXV3X&#10;ElOkaZpnslc+GNP1swhIlQSYfugZh5EhiLA6ZYW2Xoh9Qa6htWZHvBSxZuT29pYwjoX4byEnwjil&#10;wxVte0lR+t13vyOOI4/rB+rKCxl8SvuLQr4fx0jXjzuTGK2NEORKMmkMgwi+tWExnzObL1itVlhj&#10;RNCXYhGUituAVWCLEFvSOIGc0OSSxpYkWco5EYWrvTmn9M9JLNH3PcMw7AQEkxi6qeud0cQw9IxB&#10;9l9rQ11XeCcE8lQS/nIUErqmiGnLvKW13qWSk/XOnEOEZxpTEpeUUrR9z939A30Q4h2FWO18Jf2g&#10;pF5T/qa0RitJwfFVzfuPH2RASntGHNZABuc9xhhu7275wx//WFKVczFEEaJtLmKsIYykFPGVw1nL&#10;tu2IKRVTBhFoJKVIWYj7StnSpiJGaWrvcUajUoSS0E0RGpvpWqRMSGJu4Lwjp8Q4Bqx1eG93qXAK&#10;9Uzqz4mq8tSVY7vdSPK382yeNmw3W1SWlLzJ7KRo1cgx0/ZtEZ4YZjMxXlDK4LwvJFURSNuSxp5S&#10;IitN33V0bb+7jsMwcHP7maHvSSGyWMz57jffiVAcIWf3vST93N7eMfYj8/kSYwxPT0+oImyIw8i8&#10;qvHWEkr6d4rSv5Q2VFVN3TS0rZCTtTE087mQTuuG+WJVxslUCLUKZ/3OZGFKnpIUq0hOgTAOpDBS&#10;WYO3GpWmtC2w2tA08p2qpL2rnHZpf7v5OEvio0IRgiSGLZYrfFOzurouc2MgDMMuzWscB542W6qq&#10;ZrZYSEJY33J3d0sm4pxGGxEG5SRJ17qI0sehZxwGjNOEcaTvO7ZdRyhiAF9V1M1MiOCVp2kaIb2T&#10;IEvM+NSHc5Lfc84YW45HidglhEiKidmsgSRznNKa+WwBQBgGxpIAaK2Q8UmRvu1gtx6IGJXwZb6U&#10;lMSBYYhoY/n46TNtN9DFyJ+//4FNP/L7P/wdV5eX9F1HTpH5vGE2a7i4WLK6WGKtJquMrx2zecN8&#10;LmIYrS2UhLPNZsP/+//8N0I7YHSmmVe8evMKP5uz3vT8/X//bzR1TdPUkkqZsow7RokBSNcx9gNd&#10;2/H55pZXr15xebnCOYetKozzoDQfPn3m/u5ehBxacXl5tRP6z5Zz1tstHz9/Zj6f89vvvuX3332H&#10;s5owtIRx2JmKoCSzsg8jHz59QhlDTJnPt7f8+O4dn0tCoHOWqqn59PkTy+WSy+srtm3H+w8fmM1m&#10;/Oa7b3He8fCwxtuKx80T7z+8Z7PZSB9pGq6vryVpcvuEs1bOnbFsW+mndTPHOI/3FRcXFyzncx4e&#10;7nlYP3B7e8sf//gH5nNJGQNZ+7RtS4yRqhjdeO/R1jJfzKmbmpQzbdfz84cPeO+4vn5FVbmdsd04&#10;ipnPzcdPNDMR9fR9ScusRIznnadp5iJWKAl9MRTTHl/tzE+mMd4UU6iYI123JYQRpTTDGPn5/c9i&#10;ylHVXF1ecH15wXw2o64qfLmHapo5V1evuH71ik+fPzOOkavr1/zb//C3JcD33farYvPDtfapddCp&#10;9cmxNddLdWxbh2vQU2u1wzXNsX05Zd52KsF9X9x6bD11ymDs1PrmUDg7rc+/fP+XOMQX38cJQavi&#10;C1OgDKLMO7ItvRP16V+sf6c0XtnNvbXc3vi7LwB+KW3+JeHtfnr2oZndKTO8Y9ft+f15z5Alf/H7&#10;YZt4FvfrsihU5e07GwGmVOrnk6lAPZ/dXaKwLtvNv0xcn9Ku895FUdN/6tfhN6d+P4Yf7Ce872M/&#10;h/34FC71Umo5uzOid2v53fHol1PdTx3brxFSv3Re9s/BMezkFG51rD3s4yz6wHBwHy84Np7tY2yH&#10;494xbPUY7rNvGHh4vPvbPyX2fwm3+zW48ins7RfnnufxZFoX7b/2i22rvBO3TV0rA1mV61a637Fx&#10;SgzInk0srLV4W3AYIwnhxuidWG9aNxnrsE7meWVM2bA02MmbRgG6mKFplclZTNVAksZV+ddoK3jM&#10;ZBJrLNY7wVeUJpbxuqk8qgg+M5qH9Yb3Hz7xw48/cXl9ycWFpIuOYy+GX7bcWyUxZMpZMRSzuhhH&#10;uWcfM+v1Bm0Vi3kDMUAK5DAyDgOpiHa1doikUdM0NfNZjdYQhl7uUedNuQ9RZe0meOx8tpD1rNYY&#10;bYghUfma2WxOXdVFoKdEEGkNIWc+395zv20ZUxFQVpYw9rs03Fxw3rqWBHSl9G58yNPDkoJf5LLX&#10;KrMzA9RGhLegUVmJcVAxCqiaiqZp0FljlC44kgj6c854JyJB0MQxTE63z8nvOZETYtxmBL97eHwi&#10;xcxsvmCxupRz4Q3W+2IImHb7KGLMLG3aGFJWxTtQjsQ6x8XFJc4ZUgz0/ZYYg6x9StscR0nelnVe&#10;JCfBoKqq3pnCKFXMN4uZ1+6ZDmpn0qm14e7uDuccy8ViNzfnnNBmEr/n3b1BSomErJ3QhrpusFaM&#10;AcMQuL29E2wliHg0JyTx3jkxHrUG7zykJOLLgqHZYqAZs/RlstwveefYPm349PG9mA4aja0EP/PG&#10;kkIgxkDKYn4ZAd/M+PT5jrbtWC0vWK0WzOYNVe3xztHMKpxVqBzIYcApJWJtoyXx21h0Sf6ejOSc&#10;s1R1hTGWMQworRhj5OFxja2rsg42pCgJ5OSMM4bFYsFiJYnJOWb6bqBrW2az2U5Ybgsm1vdblBZM&#10;K/Z9SWYed3O9NUbaD8UsJWfBkLUt5oEyvs/nMxarFc57Ll+9wtY1IWU+fvrM/f29mOjFRN91jMPI&#10;xepS1mhalzZtaVvBEZcXc4zR5BhJIaB1xhiFNZqUIxTxeYiJnNLOwDtlwQFzMZysmhlV3bB+2pAQ&#10;IbhxHqWN4A0xQIgYbYo4XzObCSYfYqJteznOrASTJEOKjF2LURmnNTGMhDHscH5V7l11SQOHhLeG&#10;V1dXXF9c8ObNazbbDWMIjGNA+4qY5L7v8uqqiPzFkCSmKALqvDe3ZDGYs0bzcHtDt93w8HBHPwzM&#10;l3Ouri+x1glmPoo43yiFUYrL5QKrIYVYphUxEkgp0vcDY8Gtq5J2PZvPcc5irfTpuqlZXV6CMcwX&#10;S5yzOKeovBcTBRJ1U5ExYpbgZO5RZB7Xaz5/vuXpccMwREALXlyMUGNKqGLYa5wr5jCSpO6tw2mN&#10;yQFih2bAO717HqER48gU0w4zUhgxYwwyVjlrWS2WLBdzFssZ86bGaDGgMCjSMDK0LdunJ+I4kkKE&#10;EMkJjMoolcqSRAxN0oEJ+c4UtpigqqxlHwoumaP0aZUzmSTtuGDcOSdUEqxyGIaCJ8kzoFgM/VSW&#10;e4iqqmnmC1YXS+qmYcwKXzVYaxnHjrYbCCkKpmsEm/blWYIqgnqjwBtbTHAh5Wd8WaFpt4PgrHEk&#10;Zdh2PbPlivliSZrMKdEY55gtFoJTjGKA+e6nd6wf1lxeXOGsFSyt2xJjxDuL0ZDTSNdu0U5Rz2aM&#10;Y+T+/pExZJpmxlhMivu2h5y5vbkVkz/foI0v86oTLDkrrPNUzYKYFR8/3RJiZrsV/oVgbqMYl2S5&#10;h+r6gb7r2Wy2rJ82zBcr5osZD3e3YrChLXVV01Rexl/vynHLPJWKuWzWhncfPvLh4w0haepazHtC&#10;37N9ekKh6IbA/f1690zLGYO3TkywlRJjxhCYNbVgmH3P2PZYb5nNarS2PD5t+ev37/jxx58JYwbj&#10;GWNEGYXRsFzMuFwtyEQxHs0Z72uc84QQebh/5N/9x/98JuWc61znOte5znWuc53rXOc617n+xddZ&#10;AH+uc53rXOc617nOda5znetc/8wa9xLKjgk0j5E6p/cekqSPpflMr+//vE/M3a9jKdLP75lIkez+&#10;ndJBXiJHH0tJOiQ5HibhTCL9aXtHk9gKwV7vMamPfdcpQfAp0vpLYuNfkxh3uK/7KfeH5NUp5Xj/&#10;M/spVvvn4PCzu/3PX16/L87bdH729/PIdfpFEvqRtnOMXHrMjOHwM/sJ8MeIwr8mUerXXIdDYu3+&#10;5w7Fz4fvnYTr+585bCP74npVkpAO29lE0D40PfjCmODgGE6lyJ8i6u5vf/rcoYD8pVSzY9fwa8L5&#10;Y9dD7aLHT/fx/fTBw2M5JGHvk9sPSdm/th0cq0PxweHYpvYHtS8P8vl7itDuVOJYzvmQ5nR0HPlC&#10;ZLN3/avKP6drlJQUaw2miKit9+U1h9EiOFUUQnMxJpnSiZUyOwHJoaBlSmWZzvOUCq+NJmdV0pyF&#10;eDolhJKE9DQOgX/68Sf+/Nfv6UPk6vJiT9ynsE4SrnMOWKVw1lJ5ScNICLnVOUft3d61l7FeG7WX&#10;Ri1E25AkPSpnsMZR17WkI5dEDF/XGGt2AviQEhhNAmKGIUgSUQgiNL+6vGDW1IyjJH1VVS0puTlj&#10;naOpa+lfSs7tditkyEk8OCUt1c0MpSTRyGhNCLGk1XRyfHVdrgNCclagtcX4iq7vub25KSL1QAhR&#10;0mZXK6q6JqciVk5ZROBas356ImclhMOqYrlcSNq0MUL8TLEQYIVcHGLkabMhxURdi5jt5uaWv/71&#10;e5arFfVsRkoiYDO6CNS1outaVBaSe4oJFROupNhpY3BVha8rstZEJNF1uVrirN2ZFuzSxEMoc05J&#10;5yqpnjkl2raVFLeY0cahnQegH/rSPg0xjqTJ9CdG1us1Qy9iXO+9EGqn9LpiPJFSIoYspGdtGYce&#10;5+2OgD0lTwOEkOiHUUTbQNePbDYbyJnlYo7zFq0MiUzTNMxnDd5bhq5l7HvCOMr3BhHyWoUQFnMW&#10;kqfWxEJm9E7SxXQRSOQsKT6yv/GLsciWlHijNUpP4gUhNDZ1TeM9wzhIupCW9OkQItYKEVTlXNKU&#10;gZLC5oxFFSGGtVbSj5TCFVOHnOWcGyfkYkxJpbOOp23L59sb7teP+LqWVCxjsc7SNDNm83kRkwkB&#10;l1zGL1exurjg7u6GYRiofFX6PIz9QEoBq8Xs49PNDb/73e+wxnDz+Ya27XZjRogJXUwUptR6SZ9/&#10;TqsHSU0s2dmMYy5pd7YINx2VF6FCGAfISVLPtZBiVc6YktY2xsTbt2+5vLhgCCPGTWmMxZikkG1V&#10;2XejNcPQo1TCKNk/Z60kzfUjVluMkTRESa/TxexDxOlKq10imfxNl/b8PHc5L8T8RGa5WrJaXtB3&#10;/U6En4qByDgOfPPNN3zzzTfMF/NynNI+hmFgu21Zrx/58OET68dHlsslj49PMg4NI3EYIWacFYFF&#10;zhFyJMbIEAYyitlsTlXP6IeRbdfhKs/q4oK6mUtqpLNMM6GIdOyuDWuNJHxLbyVFSSbXGnTOpLEj&#10;xxExAZGURm0tIQS2T1viOBLHQIqxJMHpYrAhIhJrLClKanpV14wpoY1c3xRGhr4rIhx5TwJJqcsZ&#10;bWUeyimyfnwgkambqszJGatVIVArjFbUdS0JktYUIxZJp6uLYL+uG6qqLsYrUxpY0WpqMaeYhCsZ&#10;9kRNYgKjtCbEyDiKwMB7v2sPWsE49EUAPxQy/oxZU9O1LY+PjzJnaUUMAzkFxmGg33b0w0DbtSKu&#10;z5nNdktd1/hmxu16zd36kb/7uz9yebHEkEkxsFwsZM5pKqYFRC4mB1VTM2saal+XBC6F0pnH9SPv&#10;371H58R8UaN0Yr5a4JsZf/8Pf+H9T++4vr4qY3EUoYQRc5Btu5VrjOJx/cTd3QPfffcb6qZCaQPG&#10;lHlfcXd/z+3nz9SzhnrWMFvMuby+YrlcMMbEP/7ln4gp8tvffsefinA8x0DfbUhxxLvJREfRdj1/&#10;/f57Hp82VHXNEEZ+fPcepTV/+MMfWV1c4KuKMUg6/eXlJavVitv7ez68///Ze48nSZI2ve/nMiJS&#10;lege+SnuAgRhvND2wCtIGi8EYDSSZrzxT14ApBFyxew3O6p1l0gRygUPr0d2dnZm9XzLG5Cv2VhN&#10;V6WI8HD3cH/iEW9YLIXoH2Kg70fu7h54++4dSluurq6ZzWdoBd5b5vOGqowXlOJxs+Xl6zf0/UhV&#10;Szqnc553b9+ScyTmwMP9Pc+ePeebb74u+8rJxEMTgvQzV+4fkj6WcN7JuQwDKSvu7x+w1nK1WhZz&#10;nMgwjIzjyHff/ZGu6/jiqy94fHxkDJKW55zDO8tyNsc5RywmMnLPD0Xw0KCLsMkUQVkowrV+GNju&#10;JF1xHCO7ruf9wwOz+ZzlYsHNasVyNmfWzEoqp6yLm9kMVxLQXr97zdCJIO5//Of/65+Erwx9+9k9&#10;5TEecm4v8bm0519bhwnapzCIX7OveQpzOPU558Srx3v1X5Ps/GsSq48xq2OsQx0ICT9JuIcncZXJ&#10;aGj/eUqhUWcF6qf2qCeND3XZl6JOCo0/Z7g24QjnzP1OGU+ewt6U/oxhpHpaOP9Jsn3m7N7+2OiS&#10;g9Tqw73zJHw5Z8hwsh9r9Un6+eH3Hbfv4d8OE4KPMYPjvfS58XcqQfy4Dxye42Rid67d90YAT8wJ&#10;h2L1p+aFcyZ658z9fk2C+jEuecpM4BCPO8aMz4nrjzGz4+/7nMHkU/Pn4eccj9dT1+8U9vrU2Dxl&#10;DHA4B3/UlmV9mmL8BAtSJ7DTcyYWIoQ/+MwDvEydwUqnQaoPzBAnM0JTPk9MAk1ZK4qoWxsxyXLO&#10;o5UkFUtab9ybjKg9nKWKyPjj704pFSGcOUij13vMyTmHNRqjZf3iCh4yjoG279jtdvzNd39LjAlX&#10;eaqmkSRkYyRBthxAUpDVwfMMtCQhJ0kyn9UVVhwTCUMn+3UlglTnxADRWEfTCNYhgu/M1WpJ5Suq&#10;qpaU9RCIMZbzsXtzKlXcISfsS2kRNFtrxETJyGvfvrvjYb2lahqu5k1JXddYI0msIcR9eznvKNHw&#10;gsmQihmgrJN0wQ9TMQuZ8K00mYkUYwMx4JvGp6S7y1tySXaWPaQ1Vq5dkjWgiB5FPKoPcdVibhRz&#10;Zr3Z0vUjw9AXky1KErik21urIJX5dMKZrWCBKaVyr5XfLxYLrJsMNK0II8s+kwxXyyV910FK6GJ2&#10;ttvsWG+2ZZ/oSh9WxTwgE3Pa70km802lDXVTMxQxfVVVgjGlySjDMAyj4GvGFjxEUqqHEJkvFvT9&#10;yGazwTnLOIys1xt2ux0xhP384Z3Hl/R5YxSmYCdhEKHvZHSZc94bMmYlZgq1d7x984b1+pFQ0oNj&#10;ysxnc+azGW3fiTC5HNMX33xDNZvTj0GStFcr5osGozV1XbOYN9SVRxfDNIvClX43Deb9c7Iy1slZ&#10;hPfWkZUixMgQoqSKh5GqnksyeRTzUWetGLgpw5dffMH1aiXzCopu19J3HavViqaq9+YERmvGcRAD&#10;yZTIIezv5bJXoxj1aVIKhCj4Vip7bXkGJZjnfh5UiqqpmS9XKKXYtR3rzWZvthCL0evt7TMysNt1&#10;Zc/tRKz5+MDq+pqqGIFN9+fJcFNlEa7nVAxGUp7sftBZROcxRrLWGO9BGdqup2rqvemX1loME0Mo&#10;OJEWIb1Cvjdnwjiy3e0YQyx9spc5NSaMlrRsVcxHpj1/SrK/zYgZSBhHKufw1jKrG26ur6nqijdv&#10;3pBSxvmKIYwy7ozam4WJeaZgIiKXzsQU93iDUjJv7TabglNJu88WczFB8xV93wmeEALrhwdmsxnz&#10;uezFxJRU5pUYI2MIxJwYx7GkVAvOmVKAJP1AktitjG0tZpbyCFJwWDIYq8lZ+ugwynkpJXsEow0h&#10;RJTSeF/v57H9HsYYStfAaJm/tBK81ChQKci9Y+jETFEcEzGAsw6tBEPUWhOD4OcZmUu1EuPFxXyO&#10;0UqMTrXMjSrLfzH0xCjGjTkGUjHTGIaertvSd21pr1Twf1XM4Q5MG5USE10l97+cs+CZSpe9NSid&#10;Dy2q9s93NGImk2IQ/Kk8Z5N7WIWzIja/ur1hsVrSzBe4ulYI1ZYAACAASURBVEYbR9sPWGcZ+p4h&#10;Jvq+BzRKm4N7vrRpTnmPl02rn8nkVpcE9/V6S0qZh80ju7bj7uGRzW7H6molph1MIL2m8p5ZPWO9&#10;XvP65Stevn5FyoLvDuPA+7v3DOMg2FIKqCzi/3a3ZbFYkRJsdi3jmBjGQNaakBK7rmNbROwhRn7+&#10;5QXeNTTNjJDKcyHAOoNxDkqK/C+/vKQfBsYQy/PccY/NKiV9qu8D682OV2/e8/LVW5pmxtVqydB3&#10;ci2M3WOQ07O6lFIx6zCEmBlDYr3b8fL1WzF7KMaeTV1jjWboB1KGn37+Be8rqsqyXC5YzBfc3NxQ&#10;15WYESpYzOc4axi6jqHrsEbMb+u6wVjP33z3PT/9/KIYOmqsreS5QzHkqL0YcorhDGgUi8USay27&#10;tuVx/cg/+1/+twsp51KXutSlLnWpS13qUpe61KUu9V98XQTwl7rUpS51qUtd6lKXutSlLvUPrKHf&#10;fUQuPBbBHhJnj8mfnyM+n0uSOicePUVmPSWSn34einqPv+f4+w7/dopofkoUf5y0DRwklakPKT18&#10;nAR1jqB4ivh9XE+leB22/VNJS8fvPyVoPjyXYwH+YXuc6g8fJVMfkVs/J+Q+vqbHx34oyj6+bh8S&#10;fT/01WODhsPre+q7DuuYfHyOMHzY9sck/nPE/lNtdir57lBYfizWP2yX6e85SxLFOUH58fWdSN2H&#10;id+fIzmfFAWcSmA/Q6I+HvuH5hLHffRU8uFx6vkp8w34kAB/fHznUvKOfzd99jEp+1x/+Rzx+/h1&#10;n1znXymgn4jQ089TxgXH5zElF2mt0EafPOZT7S7z3ESksZKkmtVeiD59vnUeY50QU5Xek6qmTwwx&#10;HbOdT16TyZBjIjs7J4mbqhyHVuYgjd7jrJO0JudBKR62W3765QW/vHzBrJmxWkrqVxhGcpL0k4kY&#10;WVfVh7nCGCFxHxg4xEKkBMgpElLCWEmGn1LMjdZUVV3S6o0IYq0ksaYisO6HUQTzWsjG/TAyDIHF&#10;Ysl2s0UpxdVqidGqEMeEoJeLyB40uqTAT4LSGIKQqn31YQwW0pP3XkTQJcllGAa6vmfX7nBOCNoT&#10;ATorJdnH2hBDlJThDLvdrhDYXUljb/YC2TAG+mFAG8swBoYxUFUV2+2WoR/2pGeyEFon0uEkDn64&#10;f9yTxWMIjGHk4fEBV3u0dR/6YSGHxkKmc8agUmbsenT5fK0NzlfYyuNnNc475os5y+Xyw1ymxCAC&#10;XYiSw1ASlzToD0kokzA+pixCal/hKy9kwyx9M8ZISpkhCtH82e0zfOXZrB8JY6Cpm70SwZS0X2ud&#10;iPpLmq2Q3zVNXZFjlETxWFLOtLwnpMwwBkIIbLdb1uu1EGi1wjsZi8YarBUC69DuCH3P2HeMfV+I&#10;sKoIRUchZmcxTPCuiODHoaRZl3TA0tbTe0MIrB/XIjCwkjw+iWpNIaobI6lfKgmht9/tJEHI6NKm&#10;cn5WG4zSZAXaKGII6JxLeo/c072v0FrSkupmJgKAco8y1pKVZsyFoKwNbSGB+6bGNzXGWaxxZc4o&#10;980i7NXaUmj4ZKCqRbQ7DEMRHIjgfLN5ROXErKnJKN68fs2z22csFwu6tt2b9dRVNekKqCshC+Yk&#10;qz5tJPVdl2P2VY2van786SXfffd3zBYLxnHk7bu3XF/fsFgsJQlsHEUUXubAuqqkDcr86bzn9tkt&#10;1hq6rpPEukKabZqaqp6zWF6htMFbX4iPQqg1CupK0np22y05iQFEKuMo5swYAxmKqETEA95ZjJK0&#10;P2OsvK9cL2N0+Q4x/dAGjBVR/iRQaZqar7/5mj/8/vfc3N5S11URan24z4xDkDmqHXh8fMQoIYnv&#10;tluGYdgbYaQEm+2GRKJpakIYxRShzF9Ke6q6IWVF27WsN2u2bYt3FcvlEl+5Qn7PxJhLPxJBndEK&#10;b90HMUlJPM8xQYoQoyRqxUAswm9lRAhOSsQxiJlFznjnC7e4rFfLfXIYBrQx+KoixsjD/T3WaCpr&#10;JcUNSTX0VcNitaKZzzHW4X1VEttrqrpGlXuMtXZPBFYpEsMopNOmZr5ciDnGfM5qtWC5Wpb0w2Gf&#10;ipdz4uHxAUWmqpxQ3lMqAk9dzFycGOwU0Uospi+qkKjbtpX5VYvQmRhRuQg0+kHuoyky9JLeN44D&#10;3hpJuydDCjy8f8/9uztyTHhvycAwDkw6rZzEUOLlixf89ttvuV0tcAa8M8yaCu+dGF6UZMAUAs4a&#10;Fs2siG0MOYupRj/0/Jt/8/8QwyhEeqfRVlJExyCJ97PZnBBG7h8eefPmLa/fvWe5usJ5ETXlJEYi&#10;3ntihsVyKSL1vscaMS3o+p4UA19/8zVX1yuss8SYuL29xVjLq9dv+OXnn1gulvzh978T0TeRcWgZ&#10;hw5nDJDFICIk7h/XbHct9WzG6uqK+4cHXr+R+ePP//zP2ZZ5N4bAf/WHPzCfzSBnXr9+x/t399RV&#10;Q9u2/PzzL2w2uyLO0SVVrZi8dC1KwaypmM9meOfo+p43b8VkRFLbF9TNjK7b8fLFz/R9y/XNFc+f&#10;P+fbb78pa/KyztSalPJ+H6mLaE4XwwZbxHFt25ETtG1L5R1934sQKCYeS+Lev/8P/4GbZ7c8/+I5&#10;wD6VLY4jdV3hnafve/q+2wvgc84474pYz+Gch5wZQ2AIgX4MbHdb+mEg5MR21/PLq9cobXj27Bne&#10;OhazGTPvSyK9KqmNGld5EcF7z3q9Yew7SIH/6V/+H38SvtKfEcCf2jOc23ucS/c+hY38WjH8U8Zy&#10;T4mfz33+U0nJh3vkU2LVc8aBn0t6P4fhnNoHHuIzMKUTnxGrn8CqnrxuRVg0ffehMeQp88Gze83J&#10;LJBPBcyH5oKn2uecsPbU/vkcrrRvmBN43blr81SS/KGg+/Ovm/7x6V73g8GePtnXnzJwQKl9e55r&#10;91NY5jns5hyedg7LPIeVnMf7OImdyt/SJ9fyTzEbfAqfeAr/OMZYJozuWLx+ygzh1Nxw6j3nBPjn&#10;2vhwjJ3CGD+Hj52bT0/hob9mDjyFeR3+/th84rB/7vvMCcH9XqRcTBCfumancScOBHyTMek0y8Gk&#10;Ect8jKFO7Ss4jSmCb3Vg/GT2WIrcf8WUSyHmTrEIUNV+DV7mmvwppnjYxtO+4/BaGD0lkasDoZyT&#10;5Gwr68ntruXvvv+en355SYiK1WrFrGmonGA2ylm0szQlNViVPUU/DuQMq/lMknaLwLbvOrTWeF9h&#10;CyakCr4zCb0Vmco6jDbFqMztjeUmgXdKWYzmUiJOYjgvabdDGAkhFvGaiMxDTHT9wBgzVVUznzVF&#10;CGlIKTGGuJ8PtS6C6JzEqNIYwVNyOsADi9FjTgWHiPs+p7TZp8GLCWWe7n5iwFfEpkqrgotB1/Uo&#10;Zai8Z+i7IhiMKESgO+F6YwgM4yDr21EE6tpoxjBKmuwgImW5Hnbf56b9yYcE+YItFbFriElw38nk&#10;MWdUlj6SoqSix2EQQWzO5BgZQmCMiaqeUdc1TVOVdhH8MhdB+4QpO+9QxqC1EpNFZ4lFqLgXlCq1&#10;3wsb6wgFy9q1PfcPD4SYGEPg4f6OjOCdu+2WEIOsPUwR8BtZT1dejJ6c1pDjXvgrydMjOSfquqbv&#10;ex4f13gn6+hffvqJvm0Zx5FQsIXJWLTvh73Zga8r5ssVQxCB+rRudkVwOp81e+NCqyWJ21uDK2Mf&#10;LbiKJAuLkFjvcX0xMERrhiHQDiNDTBjnRVQb094obb6Ys9tuSTFyVQwsxQhATEC7tqWuKuqqovKO&#10;UAwIFNB3vZiuHRiCTCbPKouZXUrT+BBBat/3gkcg+4/H9aOIukvitBjIidi863rGcZCxYcSscblc&#10;YrTh/fv3LBZLQPr2/eMDq+WS2WwmTwJzQmkxVOuHcY/Rxhj3bWW0gZTLfGax3lE1DTElIop+GKjq&#10;ShLgp+dcOQlmoRROKXJJTlZkQsE5U0xsdzsxcUi57L+cYLPaoIEYw15kHWNAl7YbCpZYWTFhuFou&#10;mc8aXr9+xXr9WMw/7N6A0c9qlssl1mjqytO3HQ8Pd6yur3FV9cm68erqCm0M6/W6iPFlDC2WS8E2&#10;ggjwyYLZ7/uiVuzatsyZinGM8twLMal4fLiXNHOj0CpDSh/2bmUPaoyh7VrGMcj8ZDSp4MNKs5/3&#10;fOVJyL5fKy0/CwazWK1oZg3OO5z3YoInzid702BFRuuM1WByII09oe/QWcwOwjCicsQW44hpzKcY&#10;CaW/mWIgpxXMZzNikDbJMSJPdwTnTTFQOUtdebrtThLCN1uGriXHwNB3hJCofCOmgOXZ1od5tVwD&#10;bVHGopQhZsGiu77fi6cnI1OrNSpDjnm/BhmHAWNUeb4iA9F5L88Rmg8YFlpjncP6ilRMVdq27N+z&#10;YhijGADmjLUO6yoxY7aytmxbOb/pnmWdA8Qctet77u4e2Ox23D0+8rDZylxXnv9Yo/fGJsMwCMb+&#10;8MgP3/89L1++xJdnQ13XsV6vefXqFcYYMTos89E4DKzXGxbLK9p+ZL1rSWgwloSSeeDhgWEYaWZz&#10;vvrqa+bzJe/evaepZ2StQbM3DIk58/7+nvVmS0wyT2QUvnJ45zBGUzknJhxJsd60vHj1hldv3uOr&#10;GV88e15wpFQwTHlPUuCrCiJ0fU83jAwh0nYj7RB4/fYdYwhUdY2vHM9ub1kslnRdyxAGXr16w9t3&#10;71iuFjx7dsPXX3/D7bMbZrMZwzCw3qzRWjNrZoJ5AuuHB+q6wvkKpR0ZzQ8//kI/RubzJVnlYoxk&#10;8L7MQ+X5RkLGmXOOuqrox5HdbkfXdfwP/+JPw1cudalLXepSl7rUpS51qUtd6lKX+s+xLgL4S13q&#10;Upe61KUudalLXepSl/oH1ji0ZwnP50SahwSs6d+H73kqNQz4SAx7/J2Hr/lTUs3O1VMEzc+li58S&#10;JH8keIaSqJI/EtKeIycepyMdE8RPicHPkW2PRcMTIfWcqP+wLQ4NDY6P+VBgfpycdapdIX/SH35N&#10;2v0xifQwbUmEFR+TyKfvOEWsPf7eUyTRU4nqp47p3PU7PIan+tpx35/a7pDQeXzdj6/9qXNNKRWR&#10;WPqEzH/u3I9T0k6llx2e7/HrTrXBqX582GfOCSHOGWKc6t+niNUnj1HxyTl8Lk3s+HuODTEOid2H&#10;Y+jUfHGq3x1+97EZAufMBTghNijM5c8JVQ4TDUUgIOKkk9cic3RMh5p8tRenKiNC1kncZ4vgdEpA&#10;sc6XNJiS0rTnzaqSoJPOGgQck54n8au1jsrXWGupvKTbojXaOawTkfWU8jwMA+/v7/juu+94fHhg&#10;Xs+4ulqJuHQcJZ0oUcTzQgCNKZOyEClzkhTscRxJWaGN2ieLWO9JJQUIKORmu09BkjQtSdmIWUhl&#10;u64XoaSWVKm+H9htWrz1PBZh87PbG4xWjGGkriohemshBklCUCLHhCYzDn0hxXp8EZsaY0W0aAze&#10;u31/GfqezXqN0pIKv2t3e7KwpFObQlwT8tpmvSHlRIqSHmRtxXy+ZDFfFmGDJBnHQqRs+56UM3Uz&#10;I6VEu9uRC8lWKyUiRkpisjGSNjWOVFWFc0IIX61WXN9c4+uKXUmlqpzH7M0JJFnYGS1C0Zim7oqr&#10;PL6usd7ja0l3q2czUJTkWUlMiSmLeCZn+q4XQVK5Rl3fS9rMROgzFuMqlPXU3pWxrIowc2SMkijf&#10;ti2rqxVXiyWPj4+s12usk76qi+huNptjjSumJIkwjDjrWMwXOKNxhQRPSW/WRTQvaVmSBj6OAZTC&#10;exHhpRCIKaGNwjqNNQpvDCmM9G27T4upnNuTlkmRFJMk0BuLVpLuncJI6IdCFEfMC7Siqmq89/vx&#10;6L0QXU0RZipNSbo2Mo6ypMz3XYu1GhBB7DgGurYlBjEH0FbmoDSO5BixqA9CeutLorothHO5p/b9&#10;QEpZ0vm0IRtJIjLOYmuPdhZlLUxE8coJgTcGyEJ2VFqIgzFNyWr2QxpVEWQaq3i4e898VnG1WuGs&#10;4+XLl8znc66vrokhMmtmksyuNUYZYsw0dY1WmpSiiErritlshvDAM8Y53ry54y//8l/z4uVr5os5&#10;P/zwA7/88hPbtuP22XMhPJe1TN8PhJT2xGtdSPdX11dUlSMMI7tdSzOfi4kDSswDrMX5Rto+pdKu&#10;mhBGiJGmbhjHgaHvUEhy3Bgl2Q4lREmUFnODLATF2juskfQmaxwahfWTyYAhRCEd+6oiK0lKdNax&#10;mM33yUV13VBXNZlUDCE+rAec82y3Wx4f1oCirqR/Wmvo+p6YIkobVldXOOd5e/eezW7Nt998KwlQ&#10;MeGcp6lnhCyk5hBiIUdHEpn145YwBjIJ772syYshhTYaXVrRe7kGe+FDknuVpKyJ2FarTBhGhnHA&#10;OEfV1JAyQzcluIs42hQtTwih3A8UYQzSNzWEcWAYRCTtjIxFZSzKyNzhm5rZfI6rGjEnSQBahACz&#10;BXURxwsHXsT5U/pgPWu4ur6maWZoazBaSYqZVmhlZO5DhApaKe7v79htNsyaWlLRxljGoi2x8EaO&#10;IUNImTGIYCXERAiJYQikHGW+Lkn1KaZiOCGph7vtlk1JeuuHHgV4azEqs9uuiWPk5uqG1WoJKjOM&#10;PSkFVIr0rYiEUwzUleN60aAJeKNEGJRh1/a8fPGSH374gdcvXrK+f6DdCpF4sVyJiYB3vHz5gn/9&#10;r/8V3379TUkPr/YmCjFmuY9mzctXL1ivH2nblpTh2Zdf0SwanBURfIoRax3zxYquG8hK8fbdexaL&#10;BTknhr6VecVblssldS39X8Zwxds3b1k/PFJXFVdXK5rKi5BBQ4rSz0o2FsoYhjHiXEXTiBHNjz/9&#10;Qj/0LBYrvvnmG968eY3RmtVqyXK+AOCnX37h519e4lzDzc0toYz16V6dMljnqeta2jFF6soxm9XU&#10;ldy/t5st9+s11nmubq7lnp0TIYysH+6Yzxpun91yVcan3NMjIQ6yN0sf1q22GKcoFMv5fG9AlDOM&#10;w0gMgcVyyXa3Y7PZcHd/z+vXb3j37j2b7ZbFasUXXz5n1jRiQDLK/H57c0UaB4a2FfJ0ORcQ4r3c&#10;T6ZE+YEhjEQgoemGHkoyZdeP3D2s6YcBYwyzpqZyjso6rNVUXhLUJlGE2hv63NF3W2qn+Wf//H//&#10;k/CHrtv9qtedE7WeM936NDn6PJZy/B2HItZfg9d8Tih7ynju3D7/8PsP/36MB/2aBPpzafPHe/zj&#10;NG89iUnh5J48K548/k/+zYet6PH+TvJr8/4zJ/Gc4tM9Yy4fpvLTgvFT7Xdq/3nYptP7JwOyQ6zn&#10;I2xHycr73Pc9hfGdEo0fX4dT7/00Jfvj7xH8xBxYTj6NK33ULzgeS7o0Mmf72Cms5yks6dTfjhPs&#10;T7XRSXE1Z4z6SCc/9ynx/jlTvnPGoYdj5BgDAX6VicPxHHWIZx0bPh5jK6cwzMPzOjdHHOJQE3Z4&#10;Dhs7d97HmNMxfnoKmzrV5qfMRM/1c2BvRvbUcbEXj+dfjXkDJZmb/R5dzke6f5ZFIntFOp+abOw/&#10;a0pnn0Tv5T/ni0mbsTjvZd9ZEtvlOyZ8nGJCgaTZfjR35RIurfbnOfVPrSXp2lnZL+yT0rUpAmkr&#10;+5ryPSjD3cMjf/z7H3l83OCsYTafY51HOb/H2Spfo7VFGTEaC2FkMWvE/ChGxmJuVNU11tkyb0q7&#10;9F2/TziOJUlZIQK3EBNd18u6Wx+kBR/cd7U1RYgmAvgxjFAM6sYgIsQhJPoxkJWmqRtSCmy3G7pO&#10;UumtE0OymBLD0DP0PcYYwaPytC6nCAdFaAZqn0TfDwMx5Q9C27Lfzjl+9HwmpUTb9+SS/r1rWx4f&#10;H3HOc319JThSTh8ZieqS7t71PWMIkgTeD7S7rmAfSpLKY8IoMRjL5ILTZUJJelbFxFMM2yzG2CKq&#10;H6UdlcyWOctaXUSGQAzkEEnDyN6mWGuMcxjjJF3byXGKoYJCWycJ5oiKWhfMxhgj5nfO0rY7nHXF&#10;TEqh9mZPBorxQAiRruvYbLbcPzyKcD4lul3LbNaAUnRdKyaF3u1NaZ21zJqaWVVRObvfX02CQUmu&#10;zlgjRmp3d3d0XUffdrTtFmusYGFKM8bIMA6SnG5lfBgjZgZ9PxRzilzElpbKWWZNg7OCI6QQ0Cgx&#10;uJxExdpgi2B+Pz9PAvhpHi/47Hq7oxt6QgZdUsxVVrhikOGcE0OImFgu5nhjKdHO8jxyFHxBzOoU&#10;m8c1fdfijLxPIYLn/dyRJz1yLoZGYuA3GbGKCYDgiCGKKYNSh0YnH4yZlssV2+2OcRwx1pGzzFNX&#10;V1c0TVPuw5ltu2PXttR1w3K5LOsVwR9TSrx8+VqwdQSvNkqJUUIZU5Nxpi4i4TFGMVDgQzq93Duy&#10;3B9ywipQZbxLmnwW/CuJAcT93QNtPwAyrvVk9qp0EZen/TyeU2IcJY3bFeNRwYE0z25ugcyb1y9l&#10;bi/XrKprMTlpKpkTo4izt+tH7h/uaWYzmWut3T+jcs4xK7+/v7tjHAbsZGwWI66YoYYwMvb9fg+5&#10;XC7IScaS0WKMOJb3ZMTItO1alCoGrFoLNpElad2UZyfeO8Zx4M2bt4zjyPXVFTGNxTBE7idN0wim&#10;nxJkEWnvhlaSubXBVZXM46TybEQRU5K5Mpf7d7HddBp0TqgQyCGIOD6LGehkbqPVh2cvIYxiRpAT&#10;Vos4n5SwTosZYwhQDHFTCPRdjyILHlsw5YyRPpwpgmNPRtHMl1hXo53emyJnxAgzZchKM4yBvh8Y&#10;QqDte8FxU6SqK0m1n54ZRenXvhJThZSjmDhMpillkaHLswxV5lBtNMp+MO2e9h9KafLhrqk8d3De&#10;4p2s81VZg4/jSE6ZrKVvTM9gcoZ3d3e8u3vg9fsHvv/xF776zW+5vrmRgy7PuFOGoe/54YcfePHL&#10;Cx7uH5jNZnIfsJa6rvfGimLSImugr776Cq0NP/74E8ZWYsaa5V7hK5nLRWQ+oI3m+voGX9XcXN+I&#10;6WeIpKzYtTuGcSDmzHqzIWVF1cxQWjNbLIoJpqWuK2bNDBAjjrYbeH/3yOOm5WG9Yblc8fvf/ZbF&#10;osY7s58bjNFEMkYburbl/d0D3RjZdB1dH9lsW9bbHSjN9fUVzlpJpw+BfhwYQ+D93XuMcdze3vDl&#10;l19we3tLSpFhHFmv1zw+POwx/sVsjtGa+/t7losFw5CIWbHtel68fYurKhbLhYxlJwaq0i+tmA1b&#10;R4p5/1xx13ZiUqs14zhcBPCXutSlLnWpS13qUpe61KUudalLAfbSBJe61KUudalLXepSl7rUpS71&#10;D69DMudEkD0mSR6SGU8lAk3vP/7Mw3qKQH0u2espQekhsfKp7zn+jFPJQ9M5Hh73IVn4sE0m4bdS&#10;Cp2Fv3MsJH8qTXtPc80fHeSTKdbHbfoxIfPD7yaRNEyiWPYJuTllcaSfEtFKasrx500/PxKvZoqw&#10;Vu1FpKUZPmnjj5LU5EDKi8q1TZ+eh7UiWMvk/U9ViHdKayYrgmOh/PQ6XYQyIqrLHwgnReR//lqc&#10;PufPJZU9lTp+LDSY+k2M8aOxdErofZhEdUxCj4XoZ0sazzni7aGJwDEJ/hOC/pF5xamxdzwHnBpL&#10;0/edGvfT74/Fz4fnevjawzaRROZUUiJsuealX+3T0iZykRCLchLRwSfXLefSCfO+r4AQDPftqDWU&#10;7zwlIDh1fU+ShuFJ8vvhuE8h7K/tvm2OiNHHwvhP5jcOX/dxqv1+rtQHx15EACIaTSUdTEhP3gs5&#10;aHCOYAchIhVBs/Oeauipa09VVbRtS9e2tLuWse8kQXdKkS2DXq5PRilzkApYiJ0ocgKrJYlkNpsR&#10;nKSAGOdpu46uCHOVNlT1QNu29KMQf//v//ff8uNPP/Pf/tP/hn/yT/4xz59doRVYb0UUrScCt8Yi&#10;CSshZ3IWYplRijTGvTA3ZwglRcgqSgI3WGcZUySVFOXcd6A0/TjQtjtCTqhoeHb9JVXV8OrVG2g3&#10;H8QKWosg2DqMdYxjwNUOY6zwtcIo5NBxKMfisdpKH82AKrTmHBnHQeZxYxhjImYwCIk5obi7e+B6&#10;tWLWVGStSSWlfBwGKu8gRZwxjGOg7XZCSE4J60tCsq/wgNaZ4e1bjHVUVUWXWrSGpilE3f09WJJg&#10;Q5D5rZnNJOHDuzK2IpU3GOdoUkXdzGiqhnEYGIaOlAJkEXdabWlDhwEq76mbBmU0qpgkSNJXYOgH&#10;uYchRDytVBGa55K8JiTMYUyMURKvcoZsLL6S5O6sImMM5f4gYiURFmus9RjTS0qPysznc2J4Sbtp&#10;SUn6tPMObysUGZU13snc7L2T5BtX4b3ZpylTyIEqJiE91xUpBVbLZRmLQjaeyOuZTIqS0K1Q+0S6&#10;rEQA7Xy5DxhNLmlt3W5L5YsApJgqjOMg/bakdFktaX4RhXUigh/GSModlffSV9HleDS6rBmUMjSN&#10;px9GWQ+QJV3eaGIKJBKhD6QowlZvJH3ZWItCSKyg9n0x5iQpPSkShgFb1WjnySkzhBFjLbNmTj+G&#10;koIoxGEyGOPIWsiwIEJIZSz0PeREGDp0Tlwt5jhnGYeebrdju37k2dUSrRX9EIrIWLHZbOT+lFJZ&#10;I2msM5hB1iZDimjr6PuBqplR101JxxaDjT/+3ffEEFmulrx48QKAm9tnkEWo+off/xZvHc3yGmUr&#10;2u1GxJzeS1KUViQU682WdteJeGS6LyHGBUkprA+S3J0yWANhIMWRrmtZbzZFCGBIaSwkVrnnxhBA&#10;i7gvoUhBjAOckWtDSsxqh7G+JAgmUpK0p6HcT7JK5X434Lznq6+eY62ia1uMSpLsXtLSVSHdJuD1&#10;m9e8+Pklz599wXw236cf+cqjrRgLJLKIuI2jH3ve3T/w7ddfsn64R1tHiImcEo9rEcHWszm51yyW&#10;C4Z+4MXLl7x69ZLf/O63fPnVV6TUk6MQnXXO5JAI44CzhhgDKWQSkvhHFkMKUJIInzPjMPLuzRvm&#10;8zm+qSAt6HYbEcLniIqZlOWYMh+SwMRUxJBTLHNkWhV2hAAAIABJREFUoh8GUdsXMUpMWdKy6jkY&#10;I6Yb6ZE0ihmMqyqsd6QUcNaxXCwZupbtdgPoYpSiMN6BNQx9T9f36JxwRvpuzgpnGjSwebzn7ZvX&#10;KKR/jv1I5QPL5RUphEL+hmEMhBDY7TrWj2tev37Nb779hn/8j/6M+/UDKQRCymgUYRCCd+UcXQy8&#10;ff1q8i1BWU1QmWQNWWWgCGqyiOkVCYuiG4TcHENgZjX/3T/9r9l2LSoHKl/RdS1//F7G1TAk+q4l&#10;jD0qBZxSbB/uCOPI9fUt2jju3z3yH//qb9mse5yrRShhNE4bhiHw+PgoZjcRdtsdwyAigOdffs1q&#10;uSDnyBhGQpT1WN8PdP3IGAY27ZZ+6NFOE4Mktxlj0MhxSfKeCLaUUqwf1jw8POC8k6TMGLBG0inT&#10;GMQIpxYTEu1rbn1DO4xAZhwCv/nmK1ZXK3zd8O7tWxFpF7GKJP61vHnzDtD89ne/ZTab8cfv7xjD&#10;yHK1IkXNdrchksgq0lSO5XyJMYa+H2m7HqcsISa8M1S1pHVVlaOuaganefbshtvbWxaLxcF+QpW9&#10;WhDhl57MgjKuJNtpp8UkwhiZH5Ni6CNNPWO5mBNCQCnNrm0lxd1Zrq5WjENPzpnFYkHXSjrZarGQ&#10;+5gqSbhkEelkUNoU8w63F1aN47A3L9nutsQQ9uIX6yw3t7e8efeW2azBKGTe0hmnFaQsc0Zl0NNc&#10;kBJ5HHBkGmf+f+Mrp+p4T3FKwHooxjwUqJ3ad5wTkB7uDc/tWc/hKJ977eHrPpeOfOozTx3vKaH0&#10;U787JWQ+3rceGgamEE+aup3DXs7hL8BJcXZKiVyMlfZ7Nw6wkOMmUefb9HO42q9J2T68/qfEvaeO&#10;4Rj/OiX+PjTl+0j0m0+bNR4Log/30B+26h+nZk8Y1Kl+87l09U/34Jw0nTtn0ve5sf3U9x5fg1N9&#10;6NBA8vDrDtvcaLNv40Os8hi/Ob5Gp7CHw+txPIecwnAOv+cchnbcHw4N7j6XNv+UceVhux0ad57C&#10;co/P5dx1PGUAcMow8rCdPhgx6LMmAE8d/7EZx6lzP+4b0/lIinDeJx5/zohgP4yPPnefYH0KCy+4&#10;ktxjJ3ytiNeLYYdzhmRE3Oa8ZxwkQdZoV1JhPcp6nJdk0O12y267o+872X8UUa0u6265luX4VIb8&#10;cfsbo2WPkxx6FMGr1fJ9ztd43+NchW13OCdiR6yhbzv+6u/+jnfv3/NnP/7MX/zFX/D8i+do4+na&#10;LTlrXFVjleJWwePjgxwPuQjplazLlAgiU0503bCf56zRpCSGYiopESCnTMyRUAy1JndJjQgBJ7RR&#10;a1NSU8XU0FgxUezHQdZlQ7/Hw8eUaLuOeeO4e3igshWrxYqqqvBVRd939H1XxNcFxyATQt7vZZUW&#10;TMg6MQYL40jXD3Rdx40RgacIEgEMKU33xEmAbQgpstt2bDc7xn5gV3eMCZrlCmUsoe9JeSQrEbX1&#10;240YAhZh43K5ZL0RYXFVTyZPU5q6IsTMoJIY9MXMMERiHkR8qjXOaTHlSiLcjICzpiRIi2mXyhFv&#10;DTEEhu2OHEYq5zAFyzRe1uYxBWIyYgI3raswRVQpAnytFFl/wClFGCm4jNHF6LGYYGolmIqxGpug&#10;bjzeO1TbybEby5g7UojcXl2hcmK3a1FJ1rFYu097tkbW1jkadOVLAjgoRsYx7BO/vZE+nq3l+e0t&#10;YQw46/ci4XEYGGKg1kWYay1ee3b9gEqWypW1vMqSQB0j1htyFOymD9IGlkQaA7YWQ8AYw954dhLF&#10;UpKlSUmMI0fZP2VtUEljjUOZTIgj280GYw3eebx1eywHKCYWiaZpICMp3Tnuxf85J5wt5m6lr2QU&#10;xhrB6GIkRoWyVsZAjCRtQBuGMNKoWdnHmGK4mBiHAbQmdTLHLZdX/PZ3v+U//tV/EuG6EVxovV1z&#10;c3UFQIiBtm3ZbHa0XS+J4CozdqGYxIrtQtcPJCPmdNoZMT3Sem+IYYogOUUx0LPWM5vN2Oy2xUxT&#10;TB6MAoVgByKQzmQj+xQxKcgYMlZrhn5kBMEti1kJOTOU5HRdTBsAxrHDaFhdXaGUvHfX7rBGset3&#10;GKvwWnDSmBVjiJATfYpiqEnGWIdvar5qvqaq670BzeGaJsSANoZm1nB/dycPS4H793eQFIvVAqM0&#10;XdtJorQTY4ic5DlETmJSMRmvOedQ2vD23TtSFIzF6Fl5diEY+Th05JxpzIxZ5cgx8POr11zfXLFc&#10;znl8lGefACEMqCDPFsYUCWMg5rTHrtabDYvFAuesmG8kSoK5GNmZYmChc0alJCYqWuGqqphoWMIY&#10;BOOK496MJmUgBUxOgk0lwSqs9wy7Vp5P5EyKiSGEMk5lPRByJKOZLa9oljcYYxj7nna3wTtHMlpw&#10;qDBiKxmvsRgWjmMkq4hF0w89u21XjOzExHEcRsI4UteCS6qcRGBd8AerNHV1zWazJqVYDFgLvoZg&#10;lGgt972SWp/L8wmlNNloYkxYpYka4rQ+SSMqaVJQpBhkbOaIsaYY41iyMqBhTBlbV3Rj5GHb8v3P&#10;L3n99j2/b0d+8/sb1g/v2Gy3mE6ejzyuH+nalhAC89mM+WxWzEQddV3vjTn6QXDNyjnqZsbf/u13&#10;/P1PP5O15ebZc3mWpLUYb5Y1inMe6xqqphGMO0oC+ts37/j+uz+yulry22+/hpSx1uOqmmEMJOT5&#10;y3qzJufE1199idaGrhvYtj3bbctms6XrOuq65up6Sd3I8xmimDnb8kxEF8PpbTfQB1lfZa0ZQmBM&#10;kazEiFQbB0RCSIxDzxAC/+7f/wcWiwU3V7csl1fElNlsNtR1jUIzhJFt15JCwHlDXde8f/uGtu1Q&#10;yjIMW+IQ+PnVS9AK33hCClgn66OcxJjEOY+tnDx/KMbI4yjYvTaGHCNDP1zIOJe61KUudalLXepS&#10;l7rUpS51qUtxSYC/1KUudalLXepSl7rUpS51qX9wDQcJZZPg9MlEpYO/TQLx46Sgc3X4mYcpPcfJ&#10;YYcpRPuNXxExHx/D8eeeSup5iuB66pgPiYGnPnsib51K4TokFx6KWg/PR/GBXHXIOD5Hwj587/Hx&#10;al1E7nxMaJzSkCUx4yBtKh+krildUjM+VCwpk5+005QC9ASB9SMyrhZyEhT9ptb7NKB8RGzek271&#10;UZIZnxLMj1OsYkmQVloL8eqEaPzXEuzP9dVTvz81Hs4RUicR/jni8GG/PhT4H/48vO6H4+W4P5wy&#10;pDgeB+cE/782SfAUYfdcOvq5FLJTn3ksMj95bMUUAYQzywmxyMdi8KPryQcxvDoQk2c+ToI/1Uan&#10;2iYdCNVPkaM/9/85JYZhkKSLA0OAp5Lyzl+TjzUWJw1K9mYUh591YBdw0ObGGEkRKonyyugiUhSi&#10;my2pzlaX5Ggl5hUpRDGhmAQLyEdk1AcB/OSMkT+ey3QRkElKj5FjKCnm2uiSRKb38wNK0fU9P/70&#10;Iz/98gJF5ur6itlckipEZC8C/ymNAgXDMDIOQeaMURK3na9AacZhEHFfSTD1VY225oOZRzFZiDHS&#10;DyX9vVz3ynuaZs7d4wNd1zGbzVitrhmHoZCZZnhfkbIIx411YqCiCxm0zGfWe0oGy14MS0k/nUw+&#10;UkkaiSmjtKUfI66kxq/mC5pZI22uNcY4ttsNu/WanCJN07BarWiahmEMDIMkwOy2OyFeakXW8ObN&#10;G5y1VN4TgxBgK2dxRtI9hr6n7TpcXRVSmIjVu75HIylb5EgYe/rdDqMUz25vGMeel69eklMgpUAI&#10;I945rDa02y3ExHw2o25q6SZKknJRiljm+X3yn1KoRBEuSqoOShFTZgiSYpxRpKyIgK+qkiZDSaqS&#10;hKyu7WjbHmddEUB2kIUknEJg87ghDCNKKdq2xde1ELrrmtVywWwxRymYNQ2rpZAmrT1YyyhFXdeM&#10;YaRvJSm5H/pCmi2iaytpxVkJ2TqnTO093ntgSvlxKGtIhbDfNA1VVaG1kXStJPNKDAMpSZvkFPeJ&#10;Yto6Ipo+BGIC632598iYNdaR0SWpLZT7c0QrqOuqrGuEYGuNLcRwxWo+wypNu10zjAPz+ZzKS7J4&#10;jFH6avxAaBajGzHgyCW5SysIUQTSMUQh7mkDJbXLOUmRcd6LuFJGBdo6mdNSIsWRoe/Y3D8QUpAU&#10;75zp25Y3r19zfbViuVySsqaeNczm86P7jBCUtVLEFGR9YQxjjLx/d896vUYDriTFh5RJITGMI0rL&#10;fBRiwHnP8y+ey3tD5P7hgbfv36NQ1E0jacnakrLap1CNYSSOqSQcmn1imLVi3pFyRhtLLAnuuqQd&#10;pRwlHSxTxFJi7qKtJI7HlBjGQIyJlJKkc1U1kEghirDDuQ/jraQYing+SoKTUhhtS+KeYj5rSDHi&#10;rMLZIljJWcafVmgj8/nrV6/ZbXYsFgu+/Porrm5uaAdJqjdGU1UeU+b2fhjou47tdsvNs1usdWzb&#10;lrbtCSly//jAfLVCGUPdNMwXc2IM9H3P0A90Xc9qdcXiakmIAZUk1TFFIXBPqfWhHw9ugZMwR+FK&#10;envX92w2W2bzhqqpGceBbrcRM5QpAbLc5wCctYwxCIncWSGnOodRZUzy4d6WS1qlOEtYSQnOoJ3B&#10;luTpXEyqxqGQRK1mGEfa7Y5216GUkKXDGCRRLUVJole53Jcd3ld4Z0lxZLdZS4Kb92XNnclZhMnj&#10;MND3PZv1er9HWD9u+Fd/+a/Ydh1/+MPvscaK6cgYRHgSI8ZqEpHHx0ceHh5pmkYS1pE0d7VfI8nc&#10;NxkYGYUcd0wleTJjjWbeVFgrqeI5Zf74/d/zt3/z11xfXWGNK/dkz3w+wzvDfFZze3ONr2p2fc+2&#10;7fjuj3/P+zfv+Uf/6M+ZLWYYq5nN53z/w8/81V//DbOmIYQeo8A7i29q/uzP/4zFckHXt7x8+QJb&#10;1mBhDNy9u2O92bLebGiahuvbG8IgaXXOWLy3jMPIMI4MY+Dm+pahG/i3/+7f8cWXX3B1veLbb7/m&#10;yy+eQ4q8f/eGoe1wzjKbLXB1hfUVxnuM83IPNJqmqXn2/Dk3z56L4MlZrNbMZnOGceTNu/fcPzzg&#10;XcWzmxtyTrx7957lcsFivhBjHwqpfRxYzmY8u7ohxkBVeWZNXcyPZC4OoUcpQ+UdVeUlHa+umc/n&#10;xeAm7QWAkxjVWru/D89mNVXt0WSMVjgjc7TW8hrrPE3TUHvPrm3L2mkkp4mU3uC84/e/+z2zpuHx&#10;4YFh7GmaBl/SI7UpItCMmMKUfZV3jgyEKOPAaLnn9n1HTLHc6w2uqnG+YrfbcX21ZLVoWM4a6soy&#10;ayqqykv/tLKetUZhjWK7fiSHkXld89//z//yT8JX2t3m7N7y1B5tEtkd7xmfwhqe2pue2oue2q8/&#10;VccmZcf7zXPC0OP92ynx76k96am99VN782OR+ilR7sl/nzAm2JurPXG9TqZ2Hx3//jzKvPdUavwn&#10;58fp73sqJfrwGhzvY0/hBGf7IOxFUlNq42E/mMb88b7dlHXpqX533Oem/n3+3PJHAurpwjyV+n6M&#10;+51rv/zBme3k+Z9KsX9q/J7Dcj6HK03YwYRPGWM+6Xgfm9h9bPx4Cuec5oxjYfuhmd/0necS18/h&#10;QadS0U9hVuewm2PDhcls9fC9p0T6pwwYj/GNaZ48FOmfGyeH89mxEcO5cz+Fex2bkZwzgj1l9nCM&#10;1akjo8VPvnvCOo5wqT/FcPaw7c6ZlEzi7+mTprXZNCcKZiyCREpqu9YfEuGNlVR2aw3eO5x1WOcx&#10;xhJTSVGf1hClT8t/BX9SBTPKJ/A6BL9x3st+TFmMsviyN9ZGY42ibKUZQ2Tb9rx+e8f3P/yE8zWz&#10;psY5Q1/2QUpBVVU4LwJrrXLZ14kRUMppj6vLFiF9ZKIypd0qZYr0Mu9NEiezAq00br9O0gVPqkQE&#10;lvMHE7goGFRIibYf6EMU0Syyp41hpKlrKl/TNBXOO3QR4ymtBJcre/iuH4pIM8u6qcwvChiDnPtY&#10;ktattfgiNFdqwh/VHoOTvWvg7bv3dJ0YJY7DSCTTNDN8VUGW45Q0cCV4Zgj0w4C2IiZ8/vxLxjCS&#10;gdXqiqurFbOmEbxs1uArj0LeO82JMWVizHTdUBLvC4aoDd4L9pgz7HYdSiucdxgg9B2h7wX7U6C0&#10;7N/FBzhJWrqR9aNGixA9y/OsFCczTCMpteXayTmVNOJiymuNK2nQ0g+stWKCFhN13eCs5/79e7x3&#10;ZR0ta4EJC5R+n8Usraq4vb7GGsEfnRXBpzZmnxgdk+CMbSeGEt57nCvY0ISZZsHBjDN4b6kry3xW&#10;46wRYXW5mUp6ehHfDoGUIzlHwtATQ5LriSTRe+fKsxz14flP/vg5XsyJtohMk0qkcv+ySmNQxXir&#10;Y7vd7edsazSmmMLpKQE7ZxF2R9nLGg0ahUZMUsVOrcxB07OkkiCvCmYSU2JMmawUYxRsyTpLM2uo&#10;q4pxDB89f5zWfdoYqrpivdmw3bV7/EeXZ1nOWtkLkXl8XNO2Pb/59lu8NYQwiOGg0gxjJAQRycYQ&#10;ySphndyXu74nFYH1NA+qItSPZU4ZQiCGgNEa5yzkhC575L0JSgxoQGcRLaMkOTqEUAzJDoyYCqY3&#10;ma2GGEgx4ivPs2e3OK0x1rBYLumGjvd377BKU1XV3iTXGEl2D2MkhYDKYqwwa2qWy8VHAnjBcmwR&#10;+Yu5wTCM3N+9RyP3/aHr6fsBq+Ve8bh+xFnL8+fPaZqalCIxHD+/U3z5/AtCSNzd3ReTXUVTV1TO&#10;Y5QiBsH+YhB8xzkPyrDd7Nh1WxaLBm1lfE+Yl3VeDFFR5KyIKZbrYwgF+8paiZF46RNhGEkxYLXG&#10;W+nnpIgqRq7KaLQWkfUw9rKmLeNlMrXM5CIyL3OAE7MOVZ6t5CSmjePQiembEgPcrtsxhIHZcsHq&#10;5prbr77AVRWZKONaZ0IOJJXBTAYsin4Y2Ox2bHc7xhAYC5YzPQezxmCMPIOovMM5ja9k326dI6fJ&#10;+K+YhZRnVikmFLoYp07/VrIvL/d4ZwzeVyj4gE0aMQWW+1uU5wuqmH2mSI5ieiHGy07aH0VVV7Rt&#10;z/d//yOPmy0/v3rH6/cPXN3ccnN7w/v37xg62ft3bbffaVW+YlEw6WYhJqazmRhj+KpitVzi6xkP&#10;D4/89V//Nf/pr/4TmczN7S1VM4OSUj71c6XEbNQWAX1KiRjE8PL9+zt++OFHVoslv/3Nb/a4NWhC&#10;zGy3La/fvuO77/6OX168wHvB7x83G7phoBsG7h/uCePIH37/O549u2HWOJxVhLGX9UBVU1cNMUXm&#10;yyWv3r4lZpgvVjT1XFLrY+DhcS1rlAzjKCYPIlJ3/PzLC1Dw+9/+nq+++oa3b9/y6tUbtpsdi+WC&#10;Fy9e8HD/gDWK3/zmWyrnuXt/x2635frmZm9i8/ruPVe3N/KMsMyjqawcU0rEnPF1RVXXzBdzvBOD&#10;xKqq6Pueh8cHHjdr/sX/+X9dSDmXutSlLnWpS13qUpe61KUudan/4usigL/UpS51qUtd6lKXutSl&#10;LnWpf2D13RbgE5LeuRSe6bWHQs1jct1x/drfTTV9bgihpIZ+KpI/J+49FhAfft7h759K0DlMnjp1&#10;3OcS46e/T4Rkc5C48JHQW165F64LFUJEH4cpzcdk0lMk0g+JygeEZ4QwpbX6JAn6MHH9kMwp55JK&#10;GvSnpgEKnkxD2ydVTeYFSCrN4Tnv2+0o+WpP9D9xbfdk7nQmrevgOw+v20Q2PHedzyW7f44A/TkR&#10;8p/62lNpasdk4MPjOibvHv7tFJF5Imx+Lrnr1O/Omj8c/DzsX6fee6rfHibBnxqrpxIK9787MEmY&#10;SKmfttfpxEUZKZ9e6ynV5tT5H7btubnx1LU61banxs3hv4/T0s5ds1NE7acS384JRfhYc8CBOn7/&#10;0zoRramSJoOSuUOEqVbSk5SQnVwhtZgDwlpOSRKVspAi5fvl+44J77kIY4VwJyQ1X/m9MGkifIIS&#10;sazWaGPwlSQz77Y7fnrxCy9fv8ZXFbP5TMh0oZCshcW9F2r0/SD9EBEhKqPph6EQTKMIEdFC8j1K&#10;s1Mlrawt4kznHUZbrPGEIbLZbAkxMZ8vJPFKi2DTeSE/e1/tE61jIYUbIwlWuRgZWKX3qV4xRSGo&#10;aUOOiTiO7LbtXszYhZExjChlcMbSNDXGaGIOaKtIMbPbbErieuRqdcX1zS3WOaYvbNuOzXrNrGnE&#10;zCAG1us1VmtM+c9ZhzEIKdYYNust9w+SoFY3jYjHrGGz2bBrdyKCzZkUJFlmvX6k73p2ux2vXr6i&#10;G3q8r8lkZnVNjlESqYzh6mqBNoa26yRVphghZAVDjGKYMqXOakmSHqOQlPd9VhtiLiRoLWnLvqoL&#10;Ud8V0qMYqYQY2bUdKcOrVy/odltub66Z1Q21c/giEJ7PZ1zfXEsCfF2xulpxc3vNF89uSluJEYJM&#10;WZKKlUp6zyQ6CSHQdj3DOO7XLNZaqqrCGBEhzmYzEdYWMveUXCmiCcVYkoq980Ke3Ata5LVaQYqR&#10;NAq5MMaE9TVZG5yvUUaMCupmhtEiPg4p0szm5AybzZZhGEhh/DBr5g9kx2mMOuvQZGpvmVWS/BcT&#10;LJcrXCGpi+BVkpCErI8IpXNG6TLeJ2JqioQ4knIkpIixHqU0fT8AkipnrcNaR4yTAY4pidyRsRAo&#10;Y0q8fftWzACikCFTjHzz7TcsF0ucq/bCc2OtjK2c6bqOcRwZhoEMNLOZCFz7nh9/+JE3r1+x3Wxo&#10;2x27tsM5x3w2l4TrUQwSYhH7z+ZznPd0XceubRmHgbYVcrW1Vgi2MTIOo4juSz9vZg3eObRWhDhi&#10;XTFsKOnJk7lHzlEItGQRBjhfkt/FUMNWFca5DwlkZV3qnKWpKxGHJ5lzl8sVuhhDyO0kE6O03f/H&#10;3ns8Obbl+X2f464DkLbq1TP9uocjjiiK3GgpMRShkBQKcSGFFvqfuRIpDmdCI4nqfrZ8WpjrjtHi&#10;dy4SiQdkdc+W+HVU16tMmItzj/3ia8bRy1yPEIMfHx7o+5YUAyEFkX/ESMj3LRGFNBsStze3LB+X&#10;XFxecv3VVzSLBfPFGa4oJHHP2CxSVaRMjp3cXMqqIYREiImu72j7gfPLK5rZTOaFvKC0bUtVlGil&#10;GMaRs/MzyqJkGHpJWfNCWI7ZGIoYMlFboWJExYBGRAE+yLkj5r4waxr6rsP3HSpFrBaxh3EF2hQo&#10;nVBGMfqRIYs8bFFIcn1KBGR+SVoMGyKJMXi6ceTh8ZF+CFRlBUllgUYkRpkjUox0XZtF4i4HSxoR&#10;h6SE9yLoIApBXussfncOZRUKSfpLOa2+qRvKssaPkfV6TbvesF6vWK8fWC0fmDdNFocYfv7lLbc3&#10;N8zPzrlYnNGuNzIXpYC1Gms0m65lGAeausFksYjO6Ykmk7inFCgRwIubic/zmTaaGLwIDbIAs20l&#10;nf3d27fMmprvvvmaGGVvWFUiVC7LktmsYXY2x5Ulo5c19/72lvXqkbOzOVdXFyitiAH+j3/7t9zf&#10;PfLtt9+iDTSzBlcVnF+c8/U3X+GTZ/nwyM3Hz1wszjHKsHxccXtzz7v3HxnHyNX1dU7a6zBaMW9q&#10;yqIUcXg+i5wvzri5veXj+/dcXV7w6vqKf/JXf+Dy4oLHh3u6VgznmqambGrKqiYpxXqzISFiED+O&#10;ImpICWtsFtDUOKMhRdabDTF4UgwUznF+tmC9WvH54ye++uprClduzStijJSlGOKIbi0xmzWUzgpR&#10;XRmM0SxXS9mjVBVVVVGXIn4XYvdTAvB0TyEb4AF1XTObNdmgJCf4kbYCs7KUVEzjRPQyDKMY5Giz&#10;s69zLOZzvvv2W8qi4P7uHg0s5nNmTY1WeiuY1EqJYZAcSvF+ZOgHxmEkZfMSq8VQpqobyroWAV5E&#10;hExDT1U4rFGSIKg0hdVUVYGxknQ5jAOkSFEU+GFg6FtmTc1/9d/9z38RvuLH/tle/dD5Zn/fvn+m&#10;OmTg9yWh7f6ZYn//f+g8cugMd8w0bV/YevSM8cJ5e+qff46J3J9zHt8X4h66lmdnqnTA4JFndmBi&#10;QpX2/MJ2zkzTnHUsPV5r/cxocHt2S8fN9NQRnOAQNrKbuvmS0cA+TrN73n5+DXqnbfT2LGit24rO&#10;9vuDyut1imlXus8kHt01cnhKdzYHP3tK8Tcifq11TmiWezPBZtO9Et8jmYsUgnvFlJ4SrfcM4BSH&#10;Re/wZE55CENSqN+aFqiXcZNjWNC+OcFzc7qp2dPWBDLFuGOcSRZDAwfwhJdMAA7NJftiwGPPOYSj&#10;7o7hySRFHcD3DmFvIYQv4hi742j3+fti5P3E9oPYbf6f9Bn1opHGl0waj2GJX8LUDs1DaQ9v3p9f&#10;Zb5Iv8GkDt3jQ5j8IUzuEMY5zT3qwGdQSm3XfVnDTE4gtVgnZ369FUBOxoVWDBKtE3G8BKhuDdBg&#10;mpfTFsfe+lzqpzE+XdD02tZajHOgpmswGJevw9hskmhJSeNDZLla89OPP3N7d8sYAmfnF/IaxhDj&#10;uMVuvBdBY5lNBK2xW4zeWocyCq1iNitMJA1GiTD4yYAKCDGvG2orgHfOoYxGGdkjFWUpyb4xIjp7&#10;EV/6kOhHjzFuu+5URW7nfO51VhLMRTCYDVZQSCB3JPQDRisxIXB2i98bKwmsMeN4PgQ2GxEtO+uo&#10;yvLJMDcLxDGWhGK52vC4XDKMHh8CXT+gteb8/IKyLCR5eRzx/unsvdq0jCGyWCw4OzvDFg5rNU1d&#10;YrKYtyxL5vMFOid1t5sWHwJnizNQml/fvufjp09i8ldXshdVYjiG0vgsynTWYLVGBY+OgaFvxWDO&#10;SN/AWCKKfugx1lFOJohRsLVpHMqeOK9dWRiqtZgBTialUdTSGGuzkYAklUuqfMqmBGJOcHN3y2q1&#10;xuX+No3/cRhQWvqG9yPee87PztBasdlssNblBS4SRklmRyXGcWAYRkAREwz9SNd1lGVFYU1OZZYz&#10;WF2XXJydUbhCkqSHEesMk+FbSlmAS9jiuiqreUa6AAAgAElEQVTLza02KCXmkk3dbAXQQUBU2Ytn&#10;PF6bbIyTk6ZJIla32uCMjKd50wieohKjF+GtMYbZrKGZNbLfzjYSk3hZKxG+a2QcQRZXW5PXZlBJ&#10;ZdzIkTIeGIi0fcuHT5/ZbDpsUWCdFZMFk40SrJz9tcnmitZQNw3aFrii5Ob2NpsOynglX4tgsBqV&#10;Euvliu9/9x3OajabTTbY08QgWKLgx5NJi5U+PowM3mc808k8lYXV07zuvcdok00h5B5YDSqF7Som&#10;RnJyVvGjGDg0GVPZdC3WiQjVWMGEBCMTo4KUZE9bFI66rkSsn9fq+7s7MbczO9/vTsazEwBJNl/M&#10;9945MQYonJPvZ7TGFQ6bTctSnD6/ZtNtMFqLAV+IbDYbHpYrlDa8ev2a61fXYuzh4xYvHIOn7Tv6&#10;rqeqa/peDAqVUnRtS98NVE1DWRQiGB87CCHPc5qykoT4zaZj9OPOXKqwRcns7JyEYZq+SWJwUZSF&#10;nCl09gBOEUViGESAbFQSLEhNInbBMuU7iYqyrnDG0nctZGxSRPny/pJ8ntcKEq4UYxNXFlRVlcXg&#10;A3EcJV1eJ0IU4bo2hma+ICZJ7G43S2L0YpigIKZACGM2sZI98jj0pGwIEfOaGxGDQqU01ojRrTGa&#10;ZtbQNBUmn1dlPRP8bBxHgvfb79NkzbXb/XtMHmMNVVUTvMcPA0VRMGtq/DjivQizUwrZlFgMaJbL&#10;pZhMJDFJddZKP1OCOQzjkL9P0rx7+5627+nGkZ/ff+Zh1fKHv/orLi8v2KyXhIzDusJQ1zXz2ZzC&#10;FTib54KioJ7VVI0YIqhsvrxcrfnhhx/4+aef8p5G8+r1K+ZnC7qu509//IHF/Jy6rgUTVYL9Kdjy&#10;FcZhZLPZsHx4ZDFf8Or1tRjaugkX0dzdP/LrL7+KOWSC6+vrbPIiZr1d23N//0BZ1vz++z9wfXlO&#10;U5ViQpCNTiczDh8i2hb88vY9RS2J9qvVhvvVks+3tzwsl1tceb1eE7znbHGGKQrevX9PUZT8k3/y&#10;1zR1zXK5YhhHvA/8/PPPfPp0Q0LR1DWvrq/xw0DbbkgpMpvPsK7ABzHxubq6FhNfY6jqCuss7bpl&#10;6Hvu7u+5vLri4uICpy3OGrQ2jOPIer1mHGUe+9cnAfypTnWqU53qVKc61alOdapTnepUJwH8qU51&#10;qlOd6lSnOtWpTnWqU/1ja+zbZ8S5lA6LR+G3IvTpZy+lSx36+TNi3xGxsSQExS1J8pCIdv+1p8ea&#10;nJx5jJh4SOS8m+Rz7HFTvUQ+n4gku+25m3glL/5EqFYKSYTIZJJj7fhnp0KnXfLpk0h/PwlsP6Vp&#10;+7mOiaThYP/Yfb3pHkyCwr7vaVvpX0VOntwSiQ8ZLOy15b5Q9yAh90C7xCgkrIkwuW+KcKiPHyPD&#10;Hmvrlwwj9sfI/uf8kmiZA+2w2yf3xQj7Avhdoux+ktpL5N59kvGxNtr/fIf60vTzXULuvhjjkFB+&#10;f3zvCy52W2yXqPuMZH9kzmGPwL4/Jl9Kez9GmD7UZofux7G+sUvq3W2rl5IQX+pvB80rDhgD7IoB&#10;2EoHDhC2lZAcjTWZ0CZkPa01JiecFEUpqeXObpO/lLZ5LkpPSUfTZ0rsiWPy/KezCQZCEmNKhc5t&#10;NImrhOwsgtkYI0ZLsq1PiRDh8+0tf/zhR27v7ljM51xcXIi4UOmtuKCsKoIPOaFRCLEpRR4f7vnx&#10;x59o2575YoFxIrZTU7IxCZeJyMZa1puW9XpDjLCYnQGKjx8/cfP5FmMkdagsqkwILNi0HdYVNLM5&#10;RVkRQqTrOtabDX6cDENEEF/kPjGMAzHFTEJNhNGL0NUIgSgkEYj2fQ8+oTU0dYk2ClTCGSH3jeNA&#10;DB4/DpRlBUA/DFtxhcqpsfP5TNLdh34rajBa0dQV1hqaqsrJayVFWRBilBT4okDnfiLGABsKZ9AA&#10;fiT4kb7vuX94oO/6nAoe+eXXXzHG8vr6ShJWtMYPHSGMrNYrxuBRE7neWjBaBL1K4aylquts+iJt&#10;Rxaaog2uLGn7nqgk7Xu1Woto2thteknKxNUEhKT4+ddfxQigKnl1dcX5fIZWUBYFr1+94uLiQlJ5&#10;6zITuGcUZYFVkXEYqKuSi/MzjFbE5IkhbpOip/lC0ulHQiZdT+TqJ9OcRJmFgeM45lSciHPFVvw6&#10;EVlFYJVTqUOQPmpFbNh3PSoT8QOJ3gfQlrKe0Y+Bx+WKsqoZvedxuSQmmM3mWGsZhkGMHMYg6cuF&#10;pL0xiV4Qkn1ZOpqqZFZVGKVp245qNuP88hqdDRvIyYHWyrgVMZUkl0NCT+nUoiYjpidjkxAjSms2&#10;m5Yhp5gloChLfBZhxhCEKGxFQD8OI0VZ0rUDwzBI+t04spjNuLi4zAINIe/248A4SiLOOAghb7PZ&#10;sFptCCHy4cNHfv75ZxaLBeM40rUbhr7j/v6eqpYkoaquKMuSruueROZWSOP1rMG5gtVqzTjKGFiu&#10;Vjk1qyDGxHotRlSSOJfXanJSN0JoD9nwwGgtKeNZWDTmvlHkNLiYhIRvrKGsarS1PK6W9OOQU9w1&#10;ZeHQPAnOjDHUzTwnt2lihHH0dN2Q1xCDs5JSZLTm9uaG9x/e08yaLEqTFKuY/xRlidGGoRtZr9Ys&#10;lyvOzi9oFmfEnC5mrSNGqOuGddtijeHi8pJhHBnHEWMcLhuFADwsH8UcYDanrGs+f/rMOIxYYxn7&#10;kXkzI0Yhoq7XLfP5nKqu8ENPin5rwgGK0pknUnKK0kcTpBjoup7Re4yzW9OAwjlSEOH8lAinjMXY&#10;QlKztLRXP3qKqqKsagIKHyXBMCmNyiKMmEQE3/cjD48rPn+6RWtDUWWBRxJBdZiI6EplIYejrGrm&#10;izO0dXkoRqIPuY/orSCo73u6vhVhYE70GvsRozRlUaKSot20QCIGT9+1xDAyq6WvaiNpe13f44yh&#10;MgarFGMv5O+ydGgjKdt+lLS6ae+vlJI1OYunU17TrDVYa/BB+jRZuDgOHSmK+EglMTDou473H97z&#10;5vXrnAgXtwn2VVWKgUNTU1QFtii5v39ks94wDD1XF+d8//vvcvrawM3tI//u3/0tYPnn//y/QOmA&#10;Kxxn52dcXJyDTvjoaVctBDFi6dqez59uePvuPcvlmr/5m3/Gq1fXOGeIfqC0mqYsKMqSTbsRcnaI&#10;Qva9+cz19TXXV1dcXF5QVSV3t7eEcRAhgFGUVYXNiW/jGFgu14xhxGpJ+IpeREzKyHxbOAckNqs1&#10;2kjqHcg+xhWOT58+0/WyZxExatjuq8rCUjhD9CMpRs4Xcwpr8pohY+vm7hbrCs7mCxazOVVVbfeA&#10;3gcRr+zsZ6212/ttd4ze2rbj8fERn4UGkiYq9zmGQN8PrNZrhnHEOUma11oxqxu++/Y7rq+vSTHy&#10;+eNHyrJkMVtQFgUhhKe0ZK2ZAvkg0XeS+KcVFM5iFOi837y4uKCsG7wPrNct3aaFGFFEnLOUzlE4&#10;i7NWTImUYhw8MZvoWOdYrZb4oefifMG//Ff/41+Er/ixPyqOPlYv7e9fSv6dzluHEol3z+kvnWv/&#10;HAznkMngS5/r2Blq93r/EmO5fSznUOL0sTZ6JjJPHD6zKrUVrU+C0K0w5tm/00Gx+m+wrZ3X3Y2Y&#10;/82ZjidzwEMYwEtmfofOocfwjC8ZO+aPtr3WSfg97cl++zq753WenSUnTOh5kudxzADIAjd1VMi9&#10;7eOTcFbtYGpq5yyfhT/77/kyjpY/bXqOFjxvH5X381mYp/4y88NDfeW3v0s7eEmSlOW9VOyXkut3&#10;E+AP9fGXcK9Dr/HS59vFXnZxlWl92B/jkwHYLm7z5xiO7r7fvnnmvlHohDc9YQ5qa7J5bHwdMwQ5&#10;do8O4Xf7bXjIJPUlfHk/XX7XEOOQmP7Q3PolQf5Lc8GuCH5KfP9tG+V2yYZLk5GfIq/NVqGNkvXd&#10;uK1I3loRsKLJuPiQ2yhj1tvPM11/ysjU86TmyVxJEuef1rYYggjzM06llYhlrXV4H/jw8SNv373l&#10;5vaOs7NzylLO1ylGiIkUgohiEVGjNRptFAkRrhujMEYS2SUJXO/MFWz/L4Wnfidmh8VWTKeNYjZf&#10;oLTBx8gwyl5fK01MSsyvlBIMZdOiSFxenmdDIyXYk1H5rBW3a4ak7qZsUZa2Avin9QfBsuoKH/z2&#10;vm82Hf0oZ2SXsa6Y4tbYRBmLMpZN28kedRxFgJnTuOeNYB8hxW1yb4h+azYYY6Ksarq+p+03OK2w&#10;Wq5JzJ3E3E7EwQMPDw8Zk7MkYLVecXt7Cyia+YxxMj7M31UorbBGY7Um+UAaOqIfZe1WGldWFJUY&#10;UBpXcXZxzmw+l/uRpkVd5toYIiFEUkgoNFGJIjaGAJFtqndCxIRVXRNTynvbmFORPcPYE1KgqivG&#10;0XN//4BVU0I8W9MCm/FM731uf0fwkXEIVFVNSpFxENwsZVwnZjwkRMEGNmvBH40WUy+dDSEL58TI&#10;wVr8GBi6kdVqucXNJ/Mryb0OWwx1Ml4QYW5i3swEJwhiajDmROx+GAgpiqmD1jhjsmhfb/c6Jhv1&#10;WWux2UTAli4b6o3bOcw5h/ejCKgTYgaodU48VyJWNk7ezxrBBLLY1hiLngwQFSgDyihu72/5fHNH&#10;TIpmtsAWk1GHxlidzTIMMSkZiyHgo4iXq6oWo4dhpLAyhnzwhDFglcY5MYO9v73l97//HmsNj48P&#10;+DBmzFtlozp5bVQW8RuzNbpIShGV/F3VDe0w8Lhc4kMQkW7GpGdNg9Gavu8gJbquz/hFIQnaMRFD&#10;QCnN2dUlb75+Q5sF8M45IgmnC1xVUpTl9jvGBFhrKKxlDF7wbK0Z2i4bB0li9HTd3guOmV09pf00&#10;2dxDBPAm49XTmu8KwRGmlPeqlpT4PptniA9DwriCb777jq/evJH5NQku23Yd49jTdi2fPn3m48dP&#10;jN6LwHe5krkmRDZtK/hzWVAVJdGPW1OLmOSeNk2DNZZh8PhxRGk4mzcoa5ktzlGmkPUmBlnHsklu&#10;yiJ3lRJG6bzvDyKGTwmCl/NkipAiOimMVpKSrhLLxwfi6CFFmATfzsoeMoDOeFtKIkq3tiDmvlNV&#10;RTZ36yEGUkx53IMyDq3FQHMcB8LYi2GJ0lhXYIwVw9ZCDOhiGNGkbEgnxgjZgRBQWCPn4KqqKJoC&#10;n+ReK6Xx45hxaRnDu2Z4xojJgbaWEBPaQIwe7wPWuO34TVHO233f4oNnGEdC8FSlfJfgfeDx4ZGy&#10;cBB9XrMEMxB8SoxD/egxyrDZdIJTOcfjuuP27pF/+tf/GYtFjR83kAKzWc3Z+YLz8zPBG40h5Guv&#10;qoKmqbGFFRNdRAB/e3PLjz/+gNZQZOOa61evMNbyxz/+iQ/vPjCfzTMu6OmHXozjvRhrdpuWmCKj&#10;H/n86YZXr19xfrHIJqYO60pQmo8fP3N3dytYlrWcLRbM53N0/o7n7u6etm25urrim6/fcHVxjnOa&#10;oevwo2ArRVEQgD5Efn37UYyIjabte95/+sjnu3sxYHVipquNYd2uOTs7Zz6f03vPL7/+SlXX1E0j&#10;xsXLNV3fs9m0rFcb7NYYxHB1dUVZiAFPXZeycsTEze2d4ITOUdY1pSsoi5LCOm4+39C2gtt/9913&#10;VFWJyTh3jIIrkdfEoiz57/+X//1EyjnVqU51qlOd6lSnOtWpTnWqU/0nXycB/KlOdapTnepUpzrV&#10;qU51qlP9I2voN89IePtJNPu1K6j9EtnypRTpfcLi9H7PydBP6VHHXusY0Xv/cVPtv+fuY/fJ5F9K&#10;Jdsn8O6nHe235TFR8Z+TwH2ofXc/xyT69j7Q58TY3dfZJ5kfes0pYeuQ2F4fEHx/8X7ktO4pKegp&#10;Tf5wihHqOXl128bpt6ldTyLew4lz0zW/9HmP/W73Zy8l5B3rZ8eE0i+lME3vtdt/vnSNL73fsYSz&#10;/efsXtdxMvbh/n5IWLBL+N1Nej8k0D9kQrGfYjY9Z0uyVjxLgN9PG1NKZZJiOjiu910WnkTzXxat&#10;H0o13E8xP/TcXROK/blh/97v3o9DpPJj89qxPvLc1GM3ce5JRPCM1HyQEK12kt+dkJ6VEtH7lsgp&#10;glKT08FcFsVrpXOC+VPiV4q/NTXQerfP7twq9SS8mN7bGLMVwOucxISWdHCVQBvLMI58vrnhl59/&#10;JXo4v7hkfjYXkW0iE3UnOjVC5nMWUmSzWTNfLJgvFpSFoyqK7bUbI+I+ZSzOFXR9T9eP3NzcCZnP&#10;Om5ubnh4eMBay+LsbJuMaqylbVtWqxVaGapSCLIP93ci0t4KBe02GUUrSZLyo8d7n9OLU07b0XT9&#10;wKZtMcYJiXf0VKWjbkq0yusninH0GC1tOPQ9q9WKoqiEeB0kRTjEiDaGxWIhyePjkEVAkRQ889mM&#10;wlqK0okwE3k9VxSZROrlPigZj85atJa2ZfT0/UAIiWGMKGOpmxnDGPjl1195fHzg6zdvmNeStv74&#10;cE9MYZtcYpwTorgxuLLKKeKafuiJXpLEY/CZKAzBBxKKoq4ZQ6CoKoqyYLVa0XU9VVUSg/QBEc4D&#10;WnF798Df/1//QNtumDc11xeXFMagFdmEwUgKlDWkFKjKIhMkAyl4VBYrnp+fi9jTe0nsyp3aZGGp&#10;Npa6rnNqnsz5XdfRdR23t3dAoq4lBUhlBvskKowxMgYhIhtjUImtaFqIqj7f85FhHOi6AVfWFLOG&#10;5WbDp9t73r77wC8//8Ivv77lw4cPfPz4iU+fPvP48Ii1jtnZQu5PP9B2G4qilDG9XU9EIOCs3QqJ&#10;y6LcJrO5quLi4hJrHCCGDs5mQXEI20SplFOaUp5P1DRXRkkQnxKxtDKkFKnKKies+2wIIMTdSawx&#10;zSsxJbS2FGUpJhEhi0FzOnLhnAjdtKZtJS1ssVgwDCPtak272bDerLm7veX29paLi3Nev35N10rq&#10;eFGKyUNZVjSzOU3TUNUVicSQ06mMEVL/737/O169es1qvWLTtnR9z2w+4/ziQoTP1kl6/NCLIDTf&#10;x2EQYbt1Dq2FiCrJz2LY4JwkiInAP2GswVkh1T8ul3z+9AlXViitWa/XrDdrSAkz3YsslFVKSOy2&#10;KEk8EZgfHh7YbDaMY8AYt012DCFkQa6kqcmeLgGS3EQS4vEwjIw+sN5sWK9b6tmciJJ+ZBwxKUlo&#10;s4bHx0cA3rz5iq7veXh8pG5mYm5hNP0wsF4tKYqK+4fH7dzd5xR4lxMnySKErm3p+o6yKFBEVPK5&#10;HyqcdZTWAjGP/UTwEZCEtH7oGUMg5LS/TdtTVzVaJYLv87ys8CkxhIixCm0t2haMQfodylI2M1xZ&#10;4WNEWwtaCO9TcvsweLRykupYFFR1I6+bDTO0MbhCiPDaaBJRCPXZLKsohGAcc2LeMA7ZsCSxXK7p&#10;cyr2ZFahEpJ4OAZJjhtEKFI4R1WXVFWFUYoyE9erqsaSuDpbYJXc44nobYxi9ANd22axMNt91CSC&#10;mNbWaU1XSRL0JpMOMUsYCWPPZrNCI+n2fRbC3N3fcXV1hVFKiLJKhEhFUVBWpYiXFHgfRVj9uGKz&#10;WuOcxUzmVyHw8PDI+3cf+Zf/4l9ydXlBSJ66qnDWEoLPpO5ADPlsEifzDcXt/QMXV9f81V99jzWa&#10;pqlwVkQ8hRWRwGbTZkEJBO9pqpLvf/c7mb+NnI8nk5mURDhVlpUYiihDP3hW6zWb9ZKxbxnaNTF6&#10;dE6LK+uKlCTt7v7hHmcds/kcbQzKinhj07Yyd+a9sDUTEV9xcTbj8mKBsRpi5PLinFldY7I4TRvD&#10;7e0NTT3j9euvqKuasqxE0JIS/TBs15rpj8r3ZMjmLP0w4EfPei1GPtM+ZlqTxNBCc3NzS9cPW1OT&#10;KWnw/Pyc3//hD4QQ+fu/+3vatuWr168lffE35wlZ71IUg7xpHi+KAmckQS6mgDYWpSUdtSgrbm/u&#10;6Loe6yxVKSY1TV1h83xotJF9Q0LmZVdk8UoSkbzR/Iv/5i8TwHft+h8lfD927txPaz6W9j2ZRu2+&#10;7iFTsWNnnWPGboeeu3v2+pIAfvdn03lz33jwS+ftl7CQXUPGuJes/JtrONL2x5KgjwlLj6W07yZs&#10;72Nkh87WL937/bTwffH//jl4/3UOXds+VraLu+y3gyRJTgY9ScRQ20Y8buj3DEPaE+kfxMP0HqZ1&#10;pO33TR13xc7HTAL2E8r38cYJU/iS+d9v74k6alD5pev/EtazxW+OGFtM4NjuNU9t8ZLJwDEM5kvz&#10;z9Hr2xs/u2Y4x8wZDmFJu9d7yFx1eszUDw+lqh/CpVMWGcvv/nzTj2P41yEz1qmP7ZqQ7KbV74r2&#10;X7r3W2H/zrx4DNc+hBF9yWzlUBsfwypjjL/B5Hbbetfw1Wgj2AhIImzGZGw2G7PWbNdZMTrUOfFU&#10;hL0Hk+2RXGj22kuuW5Hy2ozK5x+nZc3PAnlrRICqtCakSNf3fPz4mbdv34vo2DrqoiT5bG6VElrJ&#10;HsMYMdJLWZCps39iCJFxlDTmmM+VKhthJCXXFFLCOkczm6GMIals5pjdslzhGH2gbTv6vkcbEZW2&#10;w0DXdsQUWa5WtMPA69evKMuC4D1GIwY/erqPGbXPxmMhYyG2EKxud33VRkTA07iIMfHwuCT4SIyB&#10;fhgwdsc8QlxkMdbS92Pe5waCD1uxa93UkhyvDQm1xSoE6+qYxJXr9ZoURQAaQ5DzmnVicpwSVV0z&#10;9LLPrKsqY39KjAYLx/nFOWMQ0X9RFlvDYKXAAAQxMos+QEqkiBhMFRVFWVPNZ5xdiBAyxEAKcTtv&#10;64yR+VH2qXE6Z5HymTuIwVuKkhaexd6CT4gRaIwx7x0Do5fk6vPLCy4vr1k+rtisVsybWoT/Gd+b&#10;9r4xJMZxFDNDNDEGZrNZ/l3I+OtkNqHxEUmkHyQN+tm8oJ/muCnp2mhN8COb9UrSqHO6ukLEqkSZ&#10;myaRqMkGEClmY7NRPk8kkZSctVGKYRhJOe29LMvtnDUZ/ThXbI36JuM/edxkhiuYxuiD4DpZhDqO&#10;UQwoslGCsXLOUVZjXDatIDH6kZgQbBCFj2KOgNFEFFjD7Oycsmoyti5nl6IoAU1KCq0Fx1XKMniP&#10;VoqqbIgx4P0AMWKsoW5qVsslzmqqWjClT58/cXV9zeXVBW3X5nnPyLlD3LmyUYchxoBWYoJhncxP&#10;Cahnc8YQ+T///X/ghx9/QlvHpu344U8/YIzh6ur6aV0Pibu7B6w1lFW13XsU1lFWYsiZFIzeU5Y1&#10;xjqMcTRNw2wupmauKLMxSU5hVkpMO8uKcRgI3m9NJ8dxxGc8oR+GfKZzkspNyvjD03ycoox759y2&#10;P8g8IXsUqw3WFlRVnc/ekW++/Zbv//B75ouFYJ1GAE9tLN6PtG1Hu+4hJJwtxKjSWNp85gZFXTeM&#10;48jj4wOzuqau62wkmDI2IeOgKAX79sEzes/QDyjjmJ9dYIyVXHQVCaOYatps3qq1pnIFVVHIWdFo&#10;jFaSMu89yXui70SkHrysg0bOnWEcxXwxCP5kjXz3IhiIjDOtEJNXramqihQ84zBIUry19H2PygYo&#10;yjrq2YyyqrNpZU1ZV9RNIyYQKGxRYIsC0GI8Ow6kIOnt89mC2WJBVdfM6hnz2Zy6qWXeN4qkEwFP&#10;N4zcPyxpZnOsk7bR4t4BaLR1GG0z7mWy77pCW0OMiaEdWK9bbOGwztD3LVppfBDBvs8GUuSzRQyR&#10;zWZDWYjRZAqese/49PEDjw/3hNDLOh0CXddJ38pz9DBGbj/f8f3331LXlsJBVVrqjGlZa7cYeVkW&#10;gnNpjXFi3pCAwpZ4H/nTH3/g7vaWxayhrisWCxk3cn1r+q6jqkrGsef+7o63b3/h9Vdfbc9DZmfv&#10;1/ctV1cX1HVNP3hihKKU5PjJyOSv//qvBdfSitlshjEWP3puPn/GGc23X7/hzVevKAtL33d0mxXO&#10;GYpSTH58TCxXG+7vH8EYTFngY+Tdh0/MFxf8s3/2nzMO8j1OTInCFVycneMKx+ebGz58+EDTzCmK&#10;ktV6w+hHVps1m64lgRg1FwU+eKqyYNY0FM6wmM8IPnB398DnLICv5zPmswVt1/Px02eWy0dsUaCy&#10;senr168FR9JiJNH3fTb5nOblgv/2X/9vJ1LOqU51qlOd6lSnOtWpTnWqU53qP/k6CeBPdapTnepU&#10;pzrVqU51qlOd6h9Z49A+I9kdI+bt/uxYuvTu73drP/l5IgPu/vs3RFReTr2afr9b+ylnx8jbxwjG&#10;u8/5cwXT+8LmY2TvXfLjdJ27yUm7RMpdMu2h1PJDgvYYhEjgvRfhQRaTO+eevefue+2/ttbqGdF2&#10;+/gpASwnm+4nde+Lgydhus5ilYms+pQAz1FR/j6hOeWUtd3U+GfkTv3bVHS9I4h7qT98yeBg95oO&#10;pZcdIgzvE0/3P+OxdPAvkVZfEp0fS5zaJw+HLA7d7wvHrn9/PO2SyPdfe1/ovis+OCQe33///XG0&#10;Oz88ey/pPNt+eehebR+3f28TBwnC+VcHTTH2/979XPvXeKwfHpqjjpGo9+/foXTDY/30pZ/vEr93&#10;H7q9RvVEXn2KKcxzRBY1TuNJEj/lj1JaUoQ1OKtzypVBW4d1WTBv9e4t2d63LUHeTHfgt+MrTe2b&#10;U663KfA2C+FtgbE2E+8KCmeFvClP5PF+yc8//syHj58oS8fibEFZSdp7TBHvR0giGLMGnBWyzuXV&#10;Nc4YCisEbrLoN+UEXx8jRVUxjJ6u71mvW25ub/GZpNt1HVorLrIQWmmFyonOMUbu7+8ZvUcrzf3D&#10;PV0muelMFLfaYDPJWyEiYCEnRpSWf7vC4WPk/v4BgLoUwXRZOopSkmSMtqSQWK6W+HGksJamrilK&#10;SfDQPInsVY5QbGZNTuZK2yQmZyxV6UTUbp5EyimmbHSiiSR8nmNsTqBSKjGOPaEf8EESpAbvaeZn&#10;NLM57z984nG5xBrDm69ec3F2hlYQ/UiMHqUVVVUTYhLyo7UUZYWxhq5r6XIiilFTMpsQhkOIDN5T&#10;Nw1nF5fMz8+EEK4SrrDEJKnkROiHntGU0WEAACAASURBVLuHex5Wa5brDXf3SzabDU1V8fr6FYtZ&#10;k8eimDFMaTbjOOKMxg8DyQchcKIkqcdLCnnXSVKN0lqIfjHmv5+E2ikh4j0nYuLNps1JPcU2QVcp&#10;sohAROHWOUl4yoR0P4zElPDjIH/8mMeS4pd3H7l4dc3s/JyAiDr/n3/4j3RdL+S2URLIUpQ08eV6&#10;xdfffyskVidE1cXZQhL1tvOEjNkYwjb5LSVF1/VEJJ3dOYfVCq0iqKd0vxQnQZWQemNK+GlvkQnE&#10;AEUpSUZ58gEi/TBwfn6G0WpL4pZkvqdUyM2m5f7hEWMtX3/9NSmIKZAIMEzewyicNUQSaMPN7S2X&#10;l1doDKvlknEYUVozn89JSGJQXdesVmvu7m6ZzZpt5GiRCadVWea0sMDD/T339/cM48B333/P5dUF&#10;Xd+TSDRNw7fffsvZxRkpQdu1MrajpB0VTlLxfF5ry7LO99rj+54xCOl9MtUgSUJZ4YTcLyl6sFmv&#10;0UoMG6Z121pDXZZIeJWIJmQv6ihq+UzBSzrbw8Mjy6UYRozjSF2VqK3wQiMhUSanIOY03JxalyLE&#10;CCjN8nFFjIlmNidGxXqzwRUlzWwOaP7j//v/MQ4D1mjm84ZhHLi7u+fi4prFYs7gB/qh5/XVFXXd&#10;cHf3wM3nW756/Yr1cs3Q99R1jc1JZUMmVvbDIGRxZ9A6iRBeaYyR9Lec+wSZeK+1zolhFqUMw+gZ&#10;feDm9p5N23K+mJNiIPgBUiQkIWBrZwkR6mZO33s+fLph9BFXV0LcNwZXFkSUpLYjqZLjkEXXeV2t&#10;8zwTESGNzcYbMUaW9/e8/eUXmf9zarshQYhEPwKR9XrDar2hbXsSBmuKLK6326T44IVYTBYxjuNI&#10;UzfZFEEE42MY8SEQhp7Qt5RGQwr4cchJZpFENjgYvKR6kufGvMIHH6mbGecX52zaDXH0eC8k+hg8&#10;IYz0fUvhLGPf8eHde/puxDlZUx+WK7wPXFxe5rUTXOmwWQBhrUEZTSAxDCPBR24/37JZr5k1FdYW&#10;suf1co3z2Zxvvv5a5n/nstBE1q9ffv6Ftm25uDjPxhyaGBOj98wWC7755g1VVWCdoqkLCF5MB0iM&#10;oxC6p6xSo2TeisFvY6O995KAnGAYPP0g5HdnC0JKbDY9y+WaYdOhIjw+PBJDpJ5JIpjOQiFJTZRk&#10;vbKuqaua4BPtZiNjMCaM0VRVwayp+PrrN3z7zRsWiwZnNEqJScl8NqeuytznZd/0sHxkMTvjzVdf&#10;5T0u+NHz+PBI13dorSVFbEeUuNlstoJ7chLqMAyUZSVJ9FptxeRyffD23Xu6fpDzoTbMZzPOz8+5&#10;fnWNKwr+7u/+np9//omLywu+evNGzrTDkNdf2XuPowilJAFSb82CnLPbc2pKSZIi895Ea8P9/T0p&#10;JeqqoqkreS4KZ8x2THkvZjWahM5irRSDrGMa/sv/+n/4i/CVtl0f3JO/ZKz2Egazn7b8Euawi7Ps&#10;p7Z/SYx/7Dr3jRL3xZzHUokPvd4+bnTsfHhIBHsIJ9oXh++ed38jhEdtTf0OnYdf+vcxkekxvGYf&#10;y3rpfL+PqxwSGL+EyR3CqfbP4vvvt39uPWZU56yTfcMkfs9j/qW+uGuCd6wvPRfAq9/ghl8yBDgm&#10;9H5JxH3IlO8ZcPDCvX/2O/V0dt0XYh/C7b5kjnjoPZ8wA/K5he2ZYB8z2T07v2RMcSh9/FA/PCRC&#10;PyRW328j2Wva7fxwDMfYN188ZjRwqI9N43sfR9pvC3kR9YR9KA4aDL50n4718X1ca9d0ZNcA46U5&#10;9+i4foKtRNh6BFfeNXY4hhMexcm+gIG/1D9+I6TP64EYnrqtmFoblc+vZnvGm84u8rnyWpVSTh8X&#10;HCqmNAF+W4zKGpNF8YLHuMmUUbFNPbZFxoSMxhYF2hpCktRsEWkblo8rPn74yId374kxMq9LmqoS&#10;cystmJRSMtfFPOCMVlhr6LsePwbBj8KIcyL0FAwEfDascEWBdU7M8rLZ1uTq2HU9bdfRdQPeDxhr&#10;OD+/AAV39w8iOFXgioqLywvZM4+BuizRWsTyLmMB23sUJYVdKU2Rz6Ih7oxzrXNyrZwDu25gs+4k&#10;RTuL8FISnKEoiu29LcuKTdux2axlziGREEFxXdfM5nOccxRlSQheBMtKs1yuMMZSlVXuxElSdU0+&#10;dyVJNLaFmKkN4yDGQ/k7A0gUpWUxX+CcQylJObfWkLKBJzGSwojTGkIkeBGSF4VjNptTVjVFVWGL&#10;EuvEJLIfe0IUoeqEuSiUiGKHUdYUBT6bYxk19WMtOIQSkwWbTR7k+xfBJrTRjFnUXVYVzjjaTcv9&#10;3W0+u+VEeWRfLIZtIZ/1xIzs8vIKax0a8hggJ4JXjF7MDePWtDSvzc5mc4Wnua8oCuqqkvkniInl&#10;ZJQ4jZkpiTulSGGt4GjZKC4OPavHR0m4zud+ZRSz2VwwrJ11zppsUJmNl0J4mv8VCLaRxHigLEqG&#10;oWccevwoac+zZi4mAqOkeisShTN5LBqMs+jCQcZDp7Ww63r6cSBkA0uUmFaMKWHLCltUhJBQSoTn&#10;1lqcLVAYUtJyvtL5+6lpX6gVIQYqVwjOpMUU7dPH91ycLZg1NT5Ebm5uOVuccX19tT0jTWcqrQ0J&#10;McFQRgtuHCNN01BWcu5LKVFYw3/427/lpx9/pO86VILVcslquWYYRprZjPPzCzEgtIXMCxlfncwf&#10;jTEUVQnW0PW9pG9bJ25CCH4dSVvRfUygrc04XmSz3lCVJX4YntaTFMVcIWXzkDyPiLlBoCyKbGai&#10;BDtwxdaocTqjjKNgks5OZhJezHGNpbAF2kjKuYiZVW5rQ0whz1mah7tHuk2LUUawZmPE1NJ7MeIw&#10;lrOzM1zheHiQefPi8hLnCulHed4W8F4xeM+Q+1jwkfWm53G1ynOewznL0A9bw1OTxf5WK8E+kxj5&#10;qhQxctgkhUDwHWEcGbqBtu222IuY0ME49tlod/pObTqFRBKylmgra8Y4SNp513c0TSNzgBIjkqIq&#10;qZuGqqmpZzOMM4xBsFdjHEVV4Qoxr9PGosJTirqKiaqumJ+d0TQznLFivGLz3K+SGFAZMYbo25Hl&#10;45K+62iqghACPkzGdSJ6T9mUcAwRH2T9GbOxY9eJmYhWSjCSjPGSvycIo5yth3Hg7lawmxQ8moQz&#10;msIZwW67NeeLOU1dASFjUf32j9IKPw5UVcG8KfNzi2y6Ljjnw8Mjt3e3fPr0idvbG8Y8jppZQ1XU&#10;VFXNTz/9yr/5N/+Gi4sLZk1NXRYU2XC26wZCCFRVyePjA3e3N3z6+In5fM7X33zzZA6dzR9lrFdo&#10;rehGz2bTopSYA6zWG7S1XF9f08xmYoSrFdfXr7b9+MPbt1ycnfPm9SvqUvA770f80G3HV4gRHyOb&#10;bhC8sSyZny+4ubvj9v6RedPw/Xff8vj4KNi3scznDa5wdMPIDz/+REqKi4tLhmHgjz/8sP1+CqCs&#10;Ky4uLhj8yOgHtIaqKLJxBgzdwKebW9AGUzqqqqEoS+m7mxatFa+ur3n1+hXffvsNgJjsZNONlNLW&#10;KGMy9j0J4E91qlOd6lSnOtWpTnWqU53qVKc6CeBPdapTnepUpzrVqU51qlOd6h9dY98eTczZr2NJ&#10;37vPOSbs3H/cS4TcL9UT4Zdnzz1G+tsXo04C3pfIqX9OYvpLwvx94e9EjJwE5IeI4ocSdnZf45Cg&#10;dnpsjJKyUGSBiHOSUPJEJHx28U9p70o/S87WWtIJ9km5u4/bbetdAvxuP5rSVSaC9DPCLb8l/Uoy&#10;4vPPpHcev9vuz/qPVgeT3qYUkj+nb/05pNvd2icF7xNhdz/rMeL3MVL7bnLfoccfElAf+hzHkrxe&#10;SurbJ9Lupz5N13foOr4k/t7tI8fMA14SQExk511RNHuk6u09yf1i6rM73X5LUHnWhrmrHCWFT6+5&#10;Q/SNe/f40Jz455Cot22sd5KXYnz2nof6wrHX24rZd/6bZ593uh/Px6Uxeorb2ppKTIYB089DDNsx&#10;NRETVSYFT0RnYw3WlkJWtkJytk4E61brTLB5mjvkwtL2unbT2YTkrHeSHU0WEytUTmJ3zmXxcCHC&#10;YKWEmGcMSglJ14+B25tb/vTDH3l4fODy8pLzszNQEIKHGInRC8GNhM6mIW43hT3IZ/fB57lqEtou&#10;AcPgPW3bslmtgMSr16/4/e+/36ap69z3JPFEEnDHfkRptU2lUlrmLUnWFrGuJPuOhEkAH5OQrEPI&#10;ZgOatt0wjp6qqGhmFdaKGIzcV/wogkOTX88YS1mJSHDqSSHGTBo3oPJ6g8yrknZrKawk20wJWpLy&#10;J3fKxyzyy8kqNie0eD8w9B1pDDkNuqcfA66sQWvWbUe72dDUDV9/9RVNXRKDp203ci+MCFZ9jJJQ&#10;n0ncKQmJzkykzJhIIaJUoipLWRMBra2QZ50R4nhOpAs5iYYsxo5J2gClcUVFVZZopbg+P8dqxdh3&#10;WwH7RIotCisk5XGAnbERQ6TdtGzaDVpJqg8gpN9xzIm4nhAkbXoYBlxZMJ8vgInUb3M/flpnykKM&#10;DXyINHVNWZZs2lZIw16SwUlPiXSuKNm0HQ/rDV9/9x3NbI4pC+qqwRoLKKy2Mldm84XSFbRdjy4c&#10;Z+eSmCZmFyL4N0gCmJ7MMlJCTSnuSKrLlDBGStkkQ8QqMZsTpAht15NiyKlqKgt7hDhvskmDK4qc&#10;8KsJwaO15qcffqSwjqqqsnBCiIEhBiHkN40k23z8yOPDQ05jF2Gmyenfzgmh0E5tq7QkAdYN2lo2&#10;GxFVp5R48/U3nJ+fS3KU9/z4449s1muKouB3v/vdVjid8lxijaVpGoZ+4N27dwyjp2lm/OEPf0XX&#10;98QQubi4kERxoykLR9912+S+mCJVWWNdsRWiGmtyqpTMQ2MmKhdlidJCfBeTCiGMt+s1icTD4yOF&#10;lfs8jELsr+uasqryGhazmEFMJoqywmjLmPtk3/U8Lpc8PjzQ9yNt17JarcXkQk1zhsvzQMjiYUmI&#10;SkmDMlRNzc3dnaSRabm/nz/fMHjPm6+/5ezsnKpp+PmnH5nPGuqqpG07Hh+XXF5dcXl9xe3dLX3f&#10;cT6bY52j73rub+/ww0hZONpug3OW4D2r1VII7CFsTUtmswqjIcbAOI6EEKmq6kkslde6pOQ+Vs2M&#10;ZjGn6weG0dO20h6QuDybo5Ik4oUYGfxIP4ScmN7wD//3f+Ttu4+s1i0+RWyZidBZPAginohRZfMO&#10;2XNtNmu6oUdbQ+GcEOhDxGhN33cs7+9598vPzKoZVmmS94y9EIBDHAlB5hNjLUVZY42YR2z3RFl4&#10;7ke/NbkJYSSMgdlsjrWWEALDIERfRaJdr0jDSJF1HzHKHBN8yEmYgRA9MT4lBE5tGWLcmqq0bUvw&#10;Iz6MDMNk0qUoy4LSOZbLJcv7exHFqJyQhqIoy6e0RxRlUUo/zQleE4ncj56u7Xm8f6CuambzmcwZ&#10;XtLrrLacnZ1LuliMjN7TtR2FK3i4v+fnX36hLCqur69lrdYq31tPWRacX5xTlrL+kSL3d7dC4I2B&#10;Ps/jWishmZPEuGYi3ud99TiM+Ywmoouuk76ltSXERN/1jJuBbtPx6eMNv759zze/+z3NfEEAeazK&#10;hmKFwxjLbDbHKMNmtaEsS0mrU5GzWcObN69589UrZnUlpP0U6NqWFCNlUYixjXVUdU3TNHz69Imq&#10;LLm8vGD0nnbT8uOffmC5fNiaDk0CcxHcOJkj+h5XFJydn9HUDff3D3z6+JH1ZoNSsucrCoc1lpub&#10;Wz58/EhSirIqmTUN5+dnzGYNMUbevnvPr7/+inOO7777jmYmyX5hHHbOUjJvmyxUU0plM5WEsy6L&#10;0gI+yJ7aWkdRVozDyP2DGAU1dUnhHEaDVWRRXZQ5TGtUToBNSDJqDDGbKoW/PAG+2/xZmMExDOHQ&#10;WeFYGvC+GPOl88ixs8n+Ge4l862XDMOOiWaPvf8xgfjuOXJX0H/sHLyLQYQQjgro9031dtPPj5kQ&#10;fMko70uP3xcUv2RkcOxzHRIfv4QR7f5s/+cTDnbM3G+/LQ7dl5dEsi+Z+h3C2Kb7sitqP4RBHDtD&#10;77fpMYPFF80EUEcNJQ7hGYnjhoa713VISH5IDL9vkLhv6rA7/g+J7I+lgB/q17u4xaGE+t3X270X&#10;+/PPfjtPv9+fP47hUIfG21+CyR0zbXxuvKqfGQkc6w/HzCR4AR86Nn996X4dmqMP3ZOUz1nb69sR&#10;+YcQns6le9jyobZ9Cc8/PseJeHA7Qo7i4hMeZiQZ1ihZS43Oa7HdGiSanKJdFAXaWiJicJfEIUoS&#10;lPP+jt17M7XZHlY07UmmdO6iLHNCuMpiexGpl0UFWhO9GAotV2vevXufjX56zs4vqJsKkwVZCUQA&#10;j8IYhTaKzXrDMEhq7SRqnoS3KSnQhqJw2ZTRYrUI4InTGIIhpxv7kAW/Wknaallxd3+PDwFXlFxf&#10;v0JpRdd21HVNXc+37hdamZ305WxGqOQsZ6ze6WPyt3UFiShixARt22WRqCYG6T9lIQnNVZUNgrTs&#10;xx8fV/RdBwnKLHYvsggW5Ow7jOPTdwIxcXf/QOHK7WupLGy0Wl53GAcSCuMKkhJMccJPUkoYq7NR&#10;Vscw9DR1zavXrxjHkfVqQwpidkYMVIVDJTGeRClmdUNV1diyIGbMeLpOH8NOf1LEEMWEL48jkbiK&#10;MeLQD4jkX6Gysac2FusKlBVBsQ+Rvh9ZrVbUVcUYAm0vxgIqJjarNbc3N6h8zh5HwTLKopSEdqOp&#10;yhJrLfPZnPPzM+q6orAWH7xgqc5SFC5jeUHwP2Vy2xoZaznhfJoXjNHUVS14ckpbY+QJk1VKST81&#10;BpUSKqatUJ0UCaOcMdWE+VoRopNN/lROfCenfyfUFtMdhkHm3Pztjc7YJlEMMcfc1ipBYR2zZkaK&#10;ia5riTFSVQVl4bZC8pBNtmI23ozZcLLrxBBQ53bsRzlX2bJCG0dI5O+1FPPFHGtEBB9TFoKr5wa2&#10;MUVC8PRtS2EM52dnaKNYrZbc395yeXHOfNbgR8EMz87OQAuWYoyYa2wxdESoDgrvA0M/YI2hqgTv&#10;jSGgUuD9+3fZ5EtBDPRdR93Mmc3nYiBR16zblk3X4YoK4wrqZiZtPa3TztINA10nJosiJBfxsbUu&#10;71VAaYPS2aTEaKL3RO/BB9TUtrn/aC2Yno8xt6HJJp9QWJvNLQVPNcbiyuLZquG9Z/CeFKIYAIRA&#10;SoLPVlWRz1mKqrBYJVievK/COjFNe/fuA58/faYoCsG7jGHIZ2ltDMYaqrJGa81qtUIgXDnvpxTF&#10;ZELJ+tMNIyElnKtIaIpqRoiJtut4XD6iVaKuBTv2PuCszSnwKbeNYMaCy4mphBgJelQUgztpO8EY&#10;zs7Ps3FEYBw6UhIsc8KcYhT8TbxLAn7ar+T+OoxPuCYkXOFwhcM4R1lXlHVNQhFSIkZIWguGVzi0&#10;c7hsomqsEXwxJlxR0CzmkswtVyI4UPDbvaw1mtKVXCzOWT0+cvPhHU5rfPAZwxB8OeTvXUOI2XhB&#10;PvtyueTzpzuqesbXX39NjIG+6/P8G7NZaiIFMVX89OkTN59v8H5EKfJ3LgpSZBh6UoqcLRaAJ8Yx&#10;jx0vc4UfKArD2aLBKChLi9GGlODjh8/86Y9/5Mcff+Ldu3d8+viRu9tb1usV4ziSUmS+mJMS9F3P&#10;v//3/4Fffn3H3/zNP8VZMWcI3tP3I5u2x2SDzbdvf8mp6prz80tef/VGvmfK39F470kILr3ebFit&#10;NpL+XpRiEDqO2RhExts49GiluLq8JKbITz/+xKePn6iqCucsV1fn2Qg5MQz99nsWpQ3GFShjcUXJ&#10;4vwMlHzfo5RGqcj1q0uGviMEz3wxk/T6EHj3/gP39w/MZnPOzi+4e3gkAfP5DG1lPZjMhmQOMVvc&#10;xObvyR4elmy6niobMpTZdEclCOOI0Zrrqyv5fssHrLE4Y4jeb7+32z0bKa34V//T/3oi5ZzqVKc6&#10;1alOdapTnepUpzrVqf6Tr5MA/lSnOtWpTnWqU53qVKc61an+kTV0m2eE00Mk3F2C427Czr7wc1+8&#10;OxEQ90mZ+4lUXxLyHiTzTSHFbONIXyQe75NLp/Sy3et9KWHrECFyv032fzcJiuFJ7Clk/eOpRvvk&#10;1922PkZWl+dN4mm9G7W8FUFmDl8mz+18Jj0JgFNOMXxez0XFOQU3E8uPJaFvBfOZ9BJ82IrlUvxt&#10;0tj070k0N6XoTtJ3tXMt+yLtuHNPd9taKXmN3XbbTWc6RHrd72fHhAL7hhH79/oY+f8lQvXu43RO&#10;C97vY8cS+Xb/e7fP7L/31C5/iQjjkEnEoXY8Rrje7yeHxtv0mOnaJ+HC7ud+9pl5bm6w3w+3fSaL&#10;sbbptEoSWNWUCJJfZldc/5vrz3PN9j3TlJqTtgL1Q2lm+6Tm3f6x38Y6kwhVft1hHOk7IcXsk6cP&#10;zQ9bsvdOStj2up714yz70ObZ457eI23F6ErpbRvtziUxf26NkFynNPiJhKmVRWFy0o7LaeYWZyzW&#10;ljgrJOWteUFOtJP/zteYABV3SN9PxPUp+UtnMeU2ET6Tv5URonVRVJJYiNzvAHSj55df3vLDDz9B&#10;gqvzCxbNDKVhHAZCFonabaK8xRgnKU9KBFEpjqTkc1pRxA+JqppxcXkhybl+pOt6Qoh89dUbzs7O&#10;MhkyMQYvRM4kRFDhOwZmOXFdkne8pNFbEX6TIIx+myKrjd6mihkr6TJD36GUpiwrypyoQ1IiTM6i&#10;aJUTr0WAaUAbbOHwQdKqfPS5X0VSSPjghQyXE+CNUZmsa4mZ7Dr1hYQk7YYgSexGa0mjVTL/x3HM&#10;KeEwjJGAYnZ5ThdHxhho2w5nLW+++oq6KnKy7khSipQy6V2JiYzSmkhOCNI2j01EAJ7kuqwTwfzo&#10;A/3Q4/2IMyoLxPNckchJ1UFSmcpCyKMqUTrLxdmCwhgqZ3AawtBjFUIMKxyuKNFWhIjBB0keUwAR&#10;oxLOKLSCdrPh4f5RUnZUou1alitJN95shNg9jANMZM6iFLOBqtimKVtt8YMnISTkGCWBKcTIzd2d&#10;8DCjJLeplI0higJlDMY6iqpktpij/3/23qxHsizLzvvOdAebfIghIzKzqrrYTbUoUAShCYT0QoAS&#10;JICP+t1skSBIdnd115CVmTH7ZMMdzqSHfczc3MIsorpf2zbgCA93N7N7z7zX3WstIw40k3ZCVbmd&#10;y3ndVFJsTmLwHls1rLsBpRSLxYxJUxNDYPmwxDld3LcKYRvK/JD79cGTc6bbdIzeC3FbCXE0pUwI&#10;I13f0Q9jcXHXuEqKlzMUZzdbSs4RwYcoohnGGB7ub3j75h1aOYyrqJuWbMQ1SylF5Wo2fY8fRoau&#10;5+7utqxpWZzii8MRxekbIPiR6XQqhXo5cXt/z+39PU07YT6/oG0nxChzafPwIGcJpVnM5kwnE9g6&#10;oSuFszJfwuj5+P4jYQi0VcOf//qfFWd3EehIRTxi0k5YrZalIFKLaEdVoUuh+U58JHi0Ereyh4cH&#10;gh+YTiZoJa7dOYoIQ2XFFc8VYnFdNaWgN9DUtRTQWr1z89qKpBhjsdqVgnUpcJ1OJozeU7kKrQ0P&#10;yyW3d/cslxu8jwQfsFoTUyArKegna2JSGFNhrCMZuL17IKRM1bT0fQdZru/V69f4lHj+4iU//vgj&#10;cRxknUBxcXnFhw8fySmzXq1JIbKYL7DGMo4DQ7+hqS1GS9F8zpF+6IgpMJm2wNaNyjObTTFOhDv6&#10;rme1XDKMQcQdjCKlAFoEXmIpzq2bWogiMZJCoG0mpJyYz2Y7UYqYc3EiS7JWK80ffv9HxhCJPtHM&#10;piyurmTeZYWxjnYyoaqbIu4gLmspJhSKoS9iGK7CKC0CEWRiEgETP45UrkYl8ENPP27IOaBzKjmC&#10;EdcvY0sRq+wzIs4RsQaautmtiduiVKUgpFD2r4DOoFME70ne40OQc38p7u66DgWEMexESlAZshQm&#10;5xRIcWT0IykZhmEkZo+xmhSL4IACP/aQEg/39/TDsBMBEnEFcKXoPaOIMRNikvODUozDSN8JISfG&#10;xP3dHSknprMpVVWjjSUl+V3Omem0pa4do+/p+57Vek3dtPzdb//AOHouLi65uroUV9GqJibZg4x2&#10;1JWjbiqC9/TrNSRxlw45M2wFBTKolIu7nd2RArSxhBjFTU8pXOXQhaghhJssAhPdhnHds94M/PT2&#10;EzfLNYtn17z+/luyUtze3+GDZ75YQAZTHJnHMOKcZTGfUjlD7SzfPH/GyxdXTJqKHAJhGMTZsWwU&#10;i/lMirHJZb5nohfRg+tnV4SYhBS2fODbb79htphRNzWuOK1poG1anK3IWuGahnY6xbmK9XLN259+&#10;ptus6DZr5vM58/mM5eqB9x/fE5K4Il5dXbGYz5hOWsiJNz+9Yf2whAyTScur16+EJFHc9pRS4jyd&#10;t26XGqO3Ag/qyZcIMySsq6jqCRnFphtYLpfk6NE6Y41GIcSgpql3a6FzbuesSslBtRKyfcqRf/kP&#10;JMAPRWBw54Z5QgDsVO60xWZOkVUPMZVjxO193OMwd/gS2XT7nluc5Guu1qdyv/285TAHOkUePpZX&#10;bq//KbH1c/L2KeL00/y5nAfhi0KHp+7raznzoUjcIaH4FE51eK2HBOjDft8fF8fy4S0mtyN47eF2&#10;p8bUvsjdl7CSYxjdsf9/6d7371Py5OKsXIgk+7jNKRHIfTHGQyzzM2zgxLzbHxenxuf+nHhKgOek&#10;mN+hC/gxbOXwPo7havv9dzgX98fC9uvYPW+Jbfttegwn2mIVh+PjmOjCKaznOEb5dE4cE4f80rw6&#10;7JPD+XFsjbN2f49g5wB/bLwf64cviVTs9+mxsfUlDO1rOOAxwQG1d15XRWzqcO3XxnzmFP+1ezlc&#10;oz5bk7N6Il66FUfkiaBifsTbCmldi54RWktOqpUQCo0RMro14pRc1Q3OGayzkDNGm90Y3GHX+32S&#10;i5AlhXD+BKTSO1d56x5xIecsLeZpsAAAIABJREFUlXO4IhC7w9aUwsfA+4+f+Pn9e25u76jqWgha&#10;rhaRMKWKw/ujsGosZD+BEnMhKloelmt8IbrbIvpIyWUfx5ngu4P3DKOQ1dq2pW6ndF3Pp5s7YspM&#10;pzMmbUuOgbadUNet4GtFvE7pbRuwI67u2rXs2XF3LRXaipCcCPBFQojlXC+kOYpj9WQy2WGfzlpC&#10;CDw8LIW4rRSL+Zz5YkHdVIUAGbi9veX+/p5JcbNNwN3dHRpK34uAQG2lH6w1rNYdN7e3WFdjq1rw&#10;Nm1YrVfiwmw0MY740RO9Z9N3DH3Pw8MDtx9viCEIiTcFaif9Mw4dRmvqqqKuKyHvFqazCDEIFpcz&#10;GG23oCKpnOkFGBAhz4QSUT6tJdeLScQxnUNZK+Rq5GsYBrqhxznHpu/ouo5JO4GURAAhCd5Q103B&#10;X0TM62JxwcuXL3j54gV15aQPrMU5ccWOKZERMQBjDCTpt9VqLYJ6CVzlsE7mkjEy5qvKFdIk5V5F&#10;eMtYIZSHGAElmGFdYQBiKm7RkncSk7iCh4Q2cobV1pCVkG5DadecMjFRxC1UEenzgiN6L/gjQiAW&#10;8WOzE0WtrKOpalwZF92mIwMXiwWVK/jM4NmsNzu8WcQ3w+6JVcoZV9U7Max1N5C2wgo7geQo89HZ&#10;R6d2ZfbwbiUk5BgFw12vGfseWwToBj+yXj3wzcsXTKYtWhlcXYlQxhYTVxmtLKDxMQp2UkieYfR8&#10;eCcE3Bj8jgQLqgjCKjRF9CMrnKuZzue4usKnyN39A5tukNzeVUJALsIN1jmU0pKnA1VVFWFqueei&#10;SCn5qBNneCHmJ8a+hxihEM9zThRUD1fJ/cUsBPaMYAm2iLYqFDHImiC5Vi1zpZwxAHyIpCj356wj&#10;pUQII21TAeLkXTuDzhld8D5jZK1QKG4+3nB//8BiMef7X37PN999h4+B0Y8YZzHWCSYag4hfaEuK&#10;iel0irWmiPoFUsH1JtMF0+kcH6FqJ/gYBSsq2JPkpDO5BwGWCeMguUKMgpf7EYo4Wk5CjtdFSC3G&#10;xKbrGMOIsprppCWEkb7fPHk29XjupYxbwVm01iKcp+VZ2RA8KUaMEhGVpER4whgn65PWpKxJWQRO&#10;rKtIKHxMUESJKY8jRdQTlLWYqiLmhB97fBhFuM9tn3kYXBGM7dZrIaqPnul0Sk6y96WcC0YSBLca&#10;/E685uc37/j//tN/Zhgjv/rVL0X8z4t4bwzhUVAuJbquZ7Ne7YT4tDIidFswtqHviDHImN4+a0j5&#10;8XlRFLGMpm6wzgiWpzIfP37iD7//PYvFYifuKHuwoqpqqspxcXFJ0zZ0Xc8weH7zm9/y9sNHfvGL&#10;72lbBypinePnt+/53e9+oG5ajNZEH3dizK9ff8fV1RV933N7c0POIqY8FjGK5apjve5oijCjsRpr&#10;5UzgitBx361JMXB9dcmm6/j73/4WZyqur6759tvvuH7+TAQeHh4EswequqFuWlxdoysRgm7bVp7N&#10;a83lfMGzF9c0dYP3IzF5Li5mKAU3d/d8urklxsz11TWT2ZxPn25RxnB9dSnrfxJMaOx7Jm3LpG0I&#10;fmQxnVI72ad8EQ4OSYQDq8qxmM3Knq+4vlhwebEQIUyy7DNK4UPYncv7vsdaKwKOWvNv/t2/Pxfl&#10;nOMc5zjHOc5xjnOc4xznOMc5/snHmQB/jnOc4xznOMc5znGOc5zjHP/I8GMHsCt03i963Clz7xXK&#10;xaLiD8cJo9vXfo04fFhg+zWnoMOfpV2xHUD+qtvyl4pzv+ZGv18suU9GP+W8tk9CPkUOPvU5p9ys&#10;ThXwHhZHHisGPeUinVLCWntUYGD7/X7xcUrpSSHiYZHvMbcoX1xhDsfSqTF0zN1uv+D9yfXxtGgX&#10;2N3PtijyWNH8YVsc9tvhdZ0q7N0vgN0nN+yTvdNBkf2XXMi+1jbH3udPvd7D6962x6F72H5R8nau&#10;H3M4P0Yu+KKz2hGXs2P3cVjkfqqw+XDennKtO2y/DEcLz0872qmj68C2EPlQcOBUcfNJx7vtz2FH&#10;YA+lSGhbcHg4No4RIXZtsUfO54RT/NZB7DNZAXVAls+fu/FtyfzbsbEV3nj8VwjWUhTnxEXKSqGa&#10;Aox11E1NXYmza0rFNRZFFDZtKWx8vI59t3rIR8fIlqQjhZVSXKmtkULpUqxtjENrzXq15jd/+/f8&#10;+NNb6mbK9bPnxfE7E8MoRYVWCqCrqt4a5kqTxCAONDGJk/V6Q4yR6+srXr16wXqzKU5WUiRojBSu&#10;+SCFc0qJw+/WQdf7gcvLC4w1eD8yjj11Le3mtCUHERDZjhNXOSkWKk4tKSVSTNSVFNaKa5e0f9oT&#10;dkg5liJus+vLpm4ZhoEY4s7BSaGkqMkH1qsHnDFMpy1WG5x1uzPCdhzIewlhZetuBuKKFYMQJEMo&#10;RNLisD6OngTUtRSYX11eoMhcLOY0dXHoTrHM1SJqovTO0VUXgRWtVHHOlr/buqArshTppkxI4k6z&#10;Ld5OpWhPF0dAYwxN22KMFSI6QlI0WpNjxCqY1BVWaayxpJx2xZ5ZKayR4ks/DKUI9lF4IsTI4IvA&#10;QBTXk24Y6LpemAFFhyOnRPIBUhLhGC0kcGuK+IA1vP/wkR9/foexjvlszmQy5e7unj/88QeUEjdl&#10;Z8V1TutChleqjB1ZE7QS1+ltcbgxGussbVvjKksG+q4vbTbiw4gxphTWJSHnGiHgy/hKuwJoIQJp&#10;cboavTiEKU0oBZzWCvGz60fWm5Gffn4rY7Cp0drQtA2jD6SkUEZDjmVNKmQtIzbUOWfevv/Iuw83&#10;VFVD3UyYzRZopen7kXfv36OtOOIYbTBaXNRk/FY79zlrpP+99wzDQFM3oDRdP/Dx40fevHlD07Q8&#10;e3aNtVJY6ceBcRiIKbG4vODq2TPqyUQc0LK4nAE0TU1bN6xWK3LK/OpXv+LZ82uappK1LYjD2jAO&#10;rFdLcZR3UrCujcE1NW0zkWL1nErhOELgsJbV8g6Vk7hhV+JStFovSTHgjCkCCOLSJ0XHmX7oqZqa&#10;pp3INSSZ66YIalDGNyi0lTnhQ6AfhlIwWmOMOFA7J+uoFKg/iho1TUU/yPgJGUzl+HR/z29//wfW&#10;/cjzly8x1tGPA8ZVPHvxEusaptOpOKpHvyOtPH/xDcYY3r55UxwLM9eXF6QUMUrRtiIU4ZwTd7Iy&#10;3sVZ0pY9GYbB00xamrqW4mvvGTrpR5W3roN5t+5tiQ4iDNFKQbmraCcTMCLWoJ0m5iJkogxjCKA0&#10;3kfevH3PbLaQ8eeEAN1tejkH532CmeQvZiecYDFaY5xBF6eppmnE8doa2rpmNpnsCOZSHxzJ23xE&#10;i7MmRkshchGAAhF9CGEsznCWcRiJpSA5jJ7NZlMIwcV9MURxxI6JYRhF8KQQzftBXCNDOe+ElDBO&#10;CqaFjCDu78PoCTFTN1NCjKQUKE0ta3qO+KHHjyN91xX3SBmTQwj4EIsr5lT2mvhI8hrH8dF93DnW&#10;6w3L5QNN09C27e5MJo6iT8mwKSU23VDuK/Hzm5/JRF69+obLyzlbF9MYI8MwkLM4r2ml6DcdOaad&#10;kMgw+CL4IWt45Rx1VRVhnkrIIqVNtNZMp1MqW4mQUEqsViv+63/7b7x78zPkLMIEMfLh00d0Zfn1&#10;X/yal988J/jI7e09KWXmsxmp7IkoOXdWztC2DTkGpk3DxWKGLY70YeyxxuyEcIxWTNuWtm52pJOc&#10;EheLubjZp8Rm0/PTT2+w1nJ1dUFdtZBg6Hv84NHG0LaTHal76+Zau4rl/T13NzelmL7i+++/QynN&#10;7d2tnOGUkBGfXct6WFWO9XrN3f0dISW6bsN0OuGbFy+orCPFWBzMcjnWSt9Y64rIgNkVuO/nY5Wr&#10;qGrpA++FwLXb+9qGyWQiJLR+oK5q5rMp19dXtG27y+W0FpKJnHdky/4f/s2/+wfhK323fiK0d3iW&#10;PoY/fC2/+1LOuJ+H7+dph5jLMSfnz3KSI6Taw7z/a6JnpzCWU/d4iD8ci+11b9f5Y78/JHl/nnvL&#10;OqTKObL8wZ+c136JGHsoEPelvnoiOvgn5M5Hc9ojDu2nyOJfwsm2c+hQZFDGwXExtq85s++Pk0Ph&#10;wF1GXkTp8h4msc0ntm15Kj+X99YHQgCq5In7LtFq5zC8zeW2P1fsE9Q/xxAOx8STazpIpNWBbOPu&#10;ddv88YCwfqztDkUq9jGPQ5HRLfZwCnM9hT2dwm8PsbzPxuveunWIxXwp9jHHUxjV1wRIj2HMhy7z&#10;h+vODvd7om+QP1srjrmyH37uYTsdw+kO1/ljWNZhXxyKDxyul1vBwCftUbDYrbjKPo67JXbvvo5g&#10;wIdt+0Wskb1xszvD5UKwVTvhwi1Bnr01VnAgsyPfWisk5y0mZIxFaSGCWWuFREkWUbXtvNwKUR6O&#10;6X1sTT2ee7WSs7DbYUKukODFvXubY7vifg2gjGXT97z/+IGPHz8BIoQ0mbbFnVyjlRDZ66qWs7US&#10;kruICzrevf/AD3/8kapqaGrBuJy1ok6X8h7GLa7EwzjSDyMAk8mUru/58OETHz58om5b5rM5zhrq&#10;QsgPIWGsw27PmVozjiMxxJ0r8XY8gOT7eYspKF1yrLjDaVKCGASnCFFydm20nCVzlnzPOfp+ZBhG&#10;VMG06roWMmRxDSdnySlC4Pr6GpQS0auC/TtrqZ2jrSqqrSiB0TsS5eADzlVYJ2e6ruvE+ZyEynFH&#10;nFwtlyxXK8ZRRMf6XsSsjFa0TU2KoQhLKoxWeO/xUXIzVzmcc+XsLW7WWzdwpfTOEVgwBnYiEyGU&#10;M4K1DOOINq7kWpZElvNsEVHwPvL+4wfevnuHtYZnz57R1g1KKaaTGZdXV1xdXdI0jZD+qpqLxYLZ&#10;bII1Bu892iqapsYWDCxET8qC8TnnxJk9ZTabDl+EDNiJelAwMkNdizO8YHtRxPU04hAcS15USLu1&#10;cyI6ESMoyaXDVnQzCNazFVsATdVOdiR4Vwi3m/VaBMuqSrCv4Om7biesoHQROC7z2VqLqypqa3HW&#10;7HL5cRzQWrNYzEhkUhBCPjLdhMivFcH77Q4LWlO3TcFUE6kIEm77MuUk+GMROLDW7kRNIe1wbKUQ&#10;LG/siSFy8/GTiDwmcaJ2tuLq8oK2qQXP0oaU5TyQciL4QLfpGIYR772IaVUVb9++xWjDw/09Nzc3&#10;3D880K03GG1F+KGusa6mG0Z8SIKDa0S4cjZlGD139/dsNh2brpd80jwK4vRDTwjSx8bYHVbz+Kyj&#10;CFfnjHO1rKsxoxD3aVKSOVo/ighk9KP4XBG6zFmEw5pa5vEup1CKqq7FeVzpJ3u9YAcyOJ21WKtZ&#10;PtwzjgOKRPQjRvjeu+cKgmFrUsx8+njDerPm4uqC+cUFpm6YLRY74VXB1xGCbdOIoGARhairCqM1&#10;w+i5uX8gZsVsfoFxNaMXAbtMLuNLxHhTzCwuFjhrC/aWRBw3+DJWytkYduurjE3Zs2MW3CAkwS+b&#10;tiKngB960haHLAK22oroqTaamDL9MJKBpm3R1hFzFjL4VoBNRSKZEBJdP7BcrfFjEkHj8uxFBBXk&#10;Or339GPHVugupSzvmTOhiDeGMIogZVWVZ0Ml9zUa64SsLUKQMJnKOpVSYiwCo5tNT7fZMHQ9zjqa&#10;tsGHwO9+/wf6buTZ1TVtXeOHnqHvZd/M4Jzg7SF4EaOwpgir5oKlCgYcU5Q93Fi0MkWIQctY10V8&#10;toiJ+hhF9DJ4fv/730LOXF1dkzNYa7i6uublyxciQukq5vM5rnLklBn6kbdv3nN7f8cvf/ULJm0F&#10;ZIx1/If/8J9YrjtevvyG4AOTgh9Mpgt+9atfA3Bz+wk/iku8iLhsePf+I+/efeLhYcWr16+ZTlti&#10;9MTgsdZQVRVKifiy0orLyws+fPzID3/8kfn8gmfPnvOLX/6C2WzK6uGefr1BaUVd1UynM+q2lfyx&#10;iChQhD6M0lSuopk02MqIeLGzIgA59Kw3QsqvXMWzZ88ZvefDp088e3bN86srxkHWhK3QblPXNLVD&#10;k5m2LXVTgxaRj4wqz1OgaRqmk5ZJI6IqTVsL2T9njFZURXxkO+e268d8Pi84juF//bf/z7ko5xzn&#10;OMc5znGOc5zjHOc4xznO8U8+zgT4c5zjHOc4xznOcY5znOMc5/hHhi8OZdvCqcNiyv0Cx/3ixf3Y&#10;L9T8UqHzocvMsb85Ru48/P2TgkYoNTD6M5f3U++zf63bnx0WUh77d78g95Tjz7FizcP3Pkb6PSRi&#10;n3JG2/+s/fs79v3hvR/7+SknpmPXmIs7+2E/H2uDfWLwzp35C6Tnw7F0WDB92D6PzvQ8cSbfFaem&#10;R9edbey7Wh3e635R9iHR+1hR/P59HivKPUYaP/b/Y8IFpxz5js2DU+3/pSL1/cLcY/P1cG7vEw0O&#10;CQXHXNROuU8dK4j/DOAx5qTT35cIG/v3ergePbleOLmmHG2DrYP84Rqm1VFSyKm5dKx/9ttkX1zC&#10;WEtVV08K+4+Nod3XthCfvVr8L4k9bN269hbQR5KDkE7zzsnrxBqSn37Eo9ugxdriUL4jGcsYEudy&#10;cafShbjkKiFfyvSTIl3KteQ9wuDh/N8XaNl+GWOKO5MUF1GKx7U1hYyoi2MPDGPg9vaev/v73/Hx&#10;5o6r6ysuLxdYK872MlakLbQpBKgMQyHtKUBnIWCPQ8d6vaRpGl68fI6zFaqw/UIYadtaiP4pYbTF&#10;WUflXCHEZybThhACb9+9IYXAbDahrhxWGcZ+FFePsj9nhKRILp48xaXUGkNVV7uCI3E6j2WMJfwo&#10;xciT6aTUoCpQmr4fWK83ZZ5Ln6QMXbfm7u6OpnJM2wajpCjR6NI+xUE9hJGcxJFpO5bEzVoVR/K0&#10;c+qSGq3Mx0833N/fs950XF4uePH8muvLS5zR5Bho6mrnAANCLtw6m+viLk+WwrFxGEpJnPydEL6L&#10;Q21do7QU9W1dzUIIkEApLcW/9Za0WMaKVkKuU5raaCZNRWUURinCOIpzcNtSNe2OMOXHQZxtyv64&#10;LZKMMUqBbCkSHsYRpTVNcWDf9qlGEcdR2jQEfJSC8LqS/szAuw+f+Ju/+x1dP/Ly+QvqquZ+ec/d&#10;3R2ZzHw2x7qKpnKlsFT6W2Vx69mSETabFSlG2qpCqUzlLHVTM1/MsVXFMI50/cB609H33c7p6Te/&#10;+Q03Nze8ePGc+XRSHKt7ceMBUOKSlrIID2gthfvbNtJGo60jxEw/Rv7Lf/0bRh9oJ9PiHGZENCGK&#10;e5w2enfWoBRboxTaWjabkffvP9H7BMoQQmY2mZKBu4clKQuhIBYnehFLEHGM6WRC2zS44mRmjcUX&#10;p67JZMZqs+HTp0+s1yuqqmI+nxKjOPp03YboA4nMt99/z8tXr8AYbOXQSsQDUkw4Y5nPZixmM54/&#10;e8ZsNpG11eodKTWnWAgkeSd+Ic4+NVXdSEFxWdet0dR1TVNXWK1YL5eklFgvV+XMA5tN91gaWoib&#10;KSV0EUXYkm53rl5FWCNnihtYIa4UIrU2IlQxDGOZF4a6ckymEybTGca5nVBLYcQwm815+/4dm2HE&#10;1jWubVitNvzn//rXTOYLrq6e0TQNImqiWHcd19fXtJOW6bRlOp1QOcePP/4MStFOpqxWD0TvsUZx&#10;fX1F9ANh7AljX8ZNIX4fnAudcwzDyNh77u7uePbsuaxtQUjw2/1O1noxx46lQDgrxXqzEaJAea+q&#10;rqiamuVmJUXJ2mCUxRnZb4xzvH3/gdWqo6qa4lou6+Fm3RHGQL8ZWN6vWK/WdBsRTqmcKwR4g3Gm&#10;EBgsOSVxQ7OGYgj26LIeAkqJi5Y2qhQ3Jym6VsLUzfnxnBBDYPQDKUb63hOCFHyrlEghsGUXiMNg&#10;3hV8d+sNIQrJI+dEKs6BmSI0ZQwhBozVsq+gSEoTEqAMVdOSgL4fGIZO3j8DORLGkfVqKQ6DMRGT&#10;VP0LGScTs5yD2rpBK11cyRzel+svZ8Wqqp642lZVtVt7t8I8oBiGYXeO6XtPSgnvAx8/fsBazZ//&#10;+Z8Biq7rd46fMQTWm3XZNyJ+KPtNOdeM4yhk93I+3hKyjTXYqsJV1U4IRGvDpJ0K4TyL6M9yueSP&#10;P/zAi+fPMdqABuMctnL86//pX/OLX/6iFMdD34uTojEGVQROtJHxm4IItdiynjujCV5c65wxaJVJ&#10;weN2TpyatrhxGaNlHGlDP3h++vkNNze3pASLxYIXz5/TuJowepbLJQop0HeV7K3BB5yzTNoJ1lh+&#10;+vEnNus11lrm8xnfffcdKUWGod8RTXPOVJXd4Q2bzWp33nz1+hXfvn7F9cUF0Qf8OBJ8FGe4IkxR&#10;VVVxDRMxDoBxHJ/kalUl5JNtn242myJ8IoIu09mMrriJxhC4WCxo2wYQAaq+75+MK601Poz8y//9&#10;//oH4SvDHr5yjNz6p5JVD/GEYxjFvjP0KTG3bfvvO0mfyp/2z91bUvT++fuYq/epfPRwfT6Gyezn&#10;Tod55T4utRUUOHSpP0YoPZaf79qwfGWFkK0KKUzlz/OaL2EWh3+7xRm+REqWz5TlMLFjastZ6gsC&#10;eKfGyrGc+LA9tm10KNYmrpyF8FbWzZ0AgtFkofqJuNkBkfkwvz3ETY6NgZQShTe4E4HaEeGVQiuz&#10;WzPl7FZEvYz+DI8q2asI2KRHUUy1FXBT+pGUntnllKq851bkTa5RH8UQ9vGrJ0T44qYrO7DaCdxs&#10;RZtEgMkU11u9u6djDt37gg2nhAv3r2u/fQ9d3Y/1z6HI3ymhyWPzWB04jZ8i0n+NzH4oqHgSnziB&#10;LZ8SUz3EB45+v28U/oXP3b+vY2vVqdcfu6djQgZfeu1hH++90efr+J4Q7W4tOyS/82XRylPryOc4&#10;8P5bFrKo3ltbVBHy2PtXa7UjWmsl80DIYbbYwhtUwWO2Z0mt7c4dXmsRPEtA3rvXIoFYPmd/rdl2&#10;sdpdm4geCuFeCKvyZawuxPIKU3Iwsring+Z+ueLnt+/5cHMLGhbzObWz1NZAglAE34zenp8U1lQE&#10;H/HeM5ksmDQttXO4kp9pBVllssoYJwJt4+jpuoHVasUw9Gitubu74+7ujrZpuVgsUFqEJDNZiJUx&#10;7NZlHwKfPn6i6zpiijtMzjjJGQygM8QQ2WzWhOAxSoQMlTKMY2DddSgluBbApK1pm4acIrYISg7D&#10;ICRo4P7+AR/8ToRhHEd8jEU0suLickHOia7v0WUddEbR1BVtXWFLnuOqivliLv1T1lFdxoiPgawS&#10;JE+lFRpI5dw/jomUJSdbLlf8+MefMcrw4voaZyyVNWzWa8nlUhGOBBFOq4Rkn/NWAHSrbCliOFr4&#10;owzjCMVNPaOwVQ3G8uHTjQh3kvbOMpphHDDGsu46/vpv/5Z113Fxccl8NmPatlitmE0nLBZT6rra&#10;LUeTpqGpLKhMigGVMxeLBfPFRXnvssYnISxvrycrg9kKaSHCWblgR4P3cs1G3JxjCqQk7ZnJpBDI&#10;Me3msy7nnYSQbXMWwQKtNH0RPRDxhcimH/ERxgQ//vyWd+8+cHd7z3K55M37d/iQmc8vqOoKHzzL&#10;1RIfPK6uaZuqGGqLoIGI+YnggTWukH4NMUW0MVxcXoo4hlIyZrQIfjqtqepq7xmBkFRdVYkYQRb3&#10;YVPWrZgCGghjeNyj2eIc4o6diuO6NpaYIj562smUbiNjOPhAjplJ2wo+UwQ1rKsYvWfddbvvV6sV&#10;/WbDarnk/u6ONz//TN/1XFxdMgZPyJlx9PjB09StCEq0LU0zYdMP9N6Lc3fB/SbTGUoZvBdi//ac&#10;NptN5VxirQiTeXHJ1mgRjEgyT3KGrGV988OIBhHKFAtuYgxFDKTCFkzS+0BEsKKkYL3eEFMmZais&#10;wVkjZPEUC67WYAqOn7NgVl23Zhh6YshkbR7XZBR3d3fc3tzQ1oKTb/sxled22ujiJJ/4dHvLph+o&#10;2ynTxSXJGOqmFfEPP2KdY/AjSsGrb19xf7/ED/JzV1fElOj6Dp/AZ4VrWqxx9JsN4yjiGSDEa+sc&#10;4zDix575tC0O74kQHsXVrC5jsRirq9InKEWIkX7oGb0XvBxDTAFFhBQgeMF5rENZW8QmHGiHT9CN&#10;g+AG9QRTVfhCVEcblDZkJcKyPiT6fuT25oHlckNdt9i6Lvhp3InTpJzIfkTlTFXXNE1LO5tR1w1a&#10;Cy4UggiwWOfETT4liLmIFCZMedYeY6BuBZPMKUr7DQND3zOOAyl4Jq0Id2hj6fuRbr1hPpvitCLH&#10;keAHOae6Cm0sm25TcoHyTK0I2WulsUbmL1lEkwXHV7J25SxngiT7bfDyzCjlTIyJ1cOKn3/+iaur&#10;SxFvTZGcVREjjDjnqJuG2WyKtYa+71k+rOi7nvlswq9/9R11Jc+pPny846//+rdk7fizf/YrYvBM&#10;WxHtbKcTLp9dsXy4Zxi6IjKrAcPDw5o//vSWdx8+8vL1a15+8wJjIIURTWbSNjjr6IeRvht369ab&#10;N2/JOfLy5XNevHjGq5cviePI/e0daI3VIkzRtDVVLWOo6zpC3zFtGnLBfa1zOGNJKeOciGLEFAk+&#10;YG0FUTFvp8ymU+7v73l4eGAxX1BrIczL+PFoZ3B1RV2JUErtKpqmpa5FaHIYRQgBBW3biAjlpMU6&#10;Q1WL4Mx6s2H0fie+EXMgxEBKiaapmUzaXV//L//2/z4X5ZzjHOc4xznOcY5znOMc5zjHOf7Jhz03&#10;wTnOcY5znOMc5zjHOc5xjnP84+PQ2RceCzH3HWm2juFCsIlPXn9YRLf/+2OE1C+5NR8jyh4W7eai&#10;+y+K4unJ67fXvP/3+5997H2PuWLvxzES/P777ZMy9z//mJvQ19yS9tvt8D6OEbUPr3n/+60L+T45&#10;4JC4G0J4UrR97J63sX2vYwTq7RjZd1Wy1n7xvg+LP499/qHL1P49JJ7e9z5R/9HFL342Fg7FEpxz&#10;Owe07b19yVnr8Gf7fX5snJ963f41HBbo78+jr5Gq97/fH8fHrnmfKHHM5erQxX6/vY+N4/0x+TWy&#10;/X4/Hbuf/XF2OAa27bEFPBXzAAAgAElEQVR/bdsCcHUgdLDfdsec2A/n7sni65R35MEn15qRIuRt&#10;O+SyJuW8Nck6Sfg/vP9c3Jl3n7sdexyf058VsR9p150T/EFfHFs3FPtv80h00EZY3/tz/rFfHt9P&#10;XFsMWzaDFNBokrXY0TIUkqLSFluJM2df1+ImXDdYV+Ncx2q1Jg2xOIpHHo0Z9d5arfacxh9dQXfO&#10;5LY4+1T1zqHUbt2F6mpHcEMp+q5nSPBX//G/8MMPf+B/+5//Ff/qX/wFz66uISNFn12PdULmzWSM&#10;slSmkqLSNGJUxOpMTp7bT+95/uo189mErhNX2rq6InqPsZY6O7pu4OHursyrjHOGGAM5J4Z+RJMI&#10;Y8DNZjjjSDYwlvY1xjB6v3OsyVna3BkpNFI5QVLkGMVhR2uU2hIkciHEWZLJhJiKm3Di4e6WyWzC&#10;1dUl1tXE5ZrgA23TUlU1qhD9g/dY4wpxNBVn5qeEKimkE4EDY4w431hHjgpdS9G11WCamsF7Hm4+&#10;EfsNr15+I6TkQiS3tiKFiM4QMpCFyG6suFV5P9Jv1kIaikHc7Ytgg9aaEAI+itsVCbQq0HGKxBik&#10;gFFL8bq4zCeMgspafAg4Z5hML6iNJo0D3XpNt1rTjQNX2zmacyFkhp1LXSpCAEqJM1XVWGzdsul6&#10;1usV08lU9poUd05jvh92QgWUew0hEI0m6YyrKq6urzDW8v7de25ub3HFJWk6m+BHL0WZVkvRM5Gx&#10;73dzUxtXSESKyjnGoSPWFU5uWBy7I9R1w6vX3+KaO8zNPeMw8OnTHdFHbu+WPDzc8YtvXzFtn0sx&#10;XXFMcnUthZwJ6hqcqwkhCNlHifuMMoaYszjwWYtxFVkZeh+ZoolZyN8Pqw7lI9Y1Qn5IssObsp7V&#10;zYSr62f8+NNbbm9uWC3XXFxc8uZizvX1NZ9u7vjpzc/MFwu+/+57YhZ3P7RFYcW52IBSidXdPfPp&#10;rBAqDe2kYT5Md4Ivfhz4wx/+wGQyEXJkzkJ2L65y2hhMzjtiPSg+vn2H7wfWy/vi1FMDiqHfiKt2&#10;TsRRyA4i6KCwriKMnlXXUbcTsraEDE1VocgEjxCUrSF6EdEYYhlP0ylh616XiyNgISSknFFGoYw4&#10;pPkQSBmm7RRFz5AHmUd9XxwCwRhxDxTxIKjrimHwWGPQTlzqlusNxjqevXjJennPZrmirsTJcRg8&#10;WSuqpkEZcVqbzKaEnPjx7Rv+4td/xsXVBUM/cH93w/u3P7G8vxHHKaNoplOsq7i5vSvOTQ6nFK9f&#10;fcPlxYL1/S33y4EcAtoarNFUzYxxHIW0HgKvXr0SMsntvRC3cyaEKIICWyGRFNnJxmTNGIIUeRd3&#10;SFCEmITcojUoMEqRQ6KPAYsuRB1D1YqzZEbRtO1OAMJoQ21rku9IPpKQ/XS16Rl8R0qJi4sLFos5&#10;GI1xVgQSkhSr98PAhZoxnTakOEr/pQhEQin6VkA2clKISmFVwCiDMoqIIoYBX1z4Ys7ECEZX9FHE&#10;C2IhfiiyuKyTSVncFUOMVE3LMIysN70UxZZ1PpXzw+gDMzMTZ8QkRBWURRtFSopu6Hh4uBeCTS5i&#10;NlFIGcMwYpRmDJGMFlKQH2U/V+J66r3fnddilIJnpRTOCfl532k1xriXv27PWlJIbYzCeyGv17Xl&#10;9es/4+3bd+QcqeuWpmmkeHq5Erd255i0k91e223W+KFHFcJkjJGYoS6uVlprjHNCPPAe4ypUSow+&#10;4KoajZCxnBUC2P1yyU8/v8FVFe10Ko53JK6un/GLf+a4vH5GVTnG0ZMjzCYTVutIKC6NVV3TTBqC&#10;j9x9XENQpOgxGoISIkvtbCGNWCyyhxulqLWFrehATkwmE1Ca9WrNw90dwUeadsrFbM6kaUk+0NYV&#10;ftKQlZCPfPQiNgPYItQRgifGSFsEXi4vr/He07YNV1dXjONINYyklJhMWlwhU5j5grqqWa7XLOZT&#10;FrMpVV0xDgPWGu4fHvjhhx/RSjObz3jx4jmXF3Mha7UtwzAICaz0fYxCuI9Z3PLGwTNpmyJCJK6V&#10;bdPgx5EP798xzGY8v76krmU8DcOwIwI769BaCFQxxH8wtrKfTx3mePv58mE+vMVivubUfgx/2f+c&#10;U07N+599ykl52waHuff+NR3L6ffd5o/ltacco/fz7e3f7AsOHua1n+UxhyTrL+AJhzngYTsey9cP&#10;caVjufcpgv9n+MA2iTrAIsifj59jGMOp6zzs92O527HX7ffn9vyzdfdMqKP5+iEudIpAe5j3H2J2&#10;x16zj8HIa9Nu//gMQ0QdnQOnrvXQhf3QlfwQJ9knWu/6pAicbUldp0QsD9t2d93qc4zj2Dg6HOvH&#10;sNt9POdLeMY+xvk1/OcQLznEhY8JOx7DOQ5/f8pt/WtrySlRxX188/DvTxHPvyQeeQqnO3z9qbXi&#10;lAjF4Tpz7B5OXeepNtlfS56M8Zwf8Z8i6PS19zy1Lpxqt8N18LBNYtyuO/ufKeQ25xxZl1wdhbNW&#10;sCAnDtJVVQlBtpBkO9sx9L20UXEVjlnyQr3nNp93uNTn+KOsaaqQ7BWVdfgw7sSVqqoW5+bgCd7T&#10;bdb89re/5+27t/zwz3/mX/2Lv+TXv/yOpqrI3oszdAxyfnSViK61Lb/8/nuayRylJd/WRpOiF5fW&#10;QtFPMeOMxhpXSMGZt28/MHlYk7UQjgVHyOLevcXtlWK9XNGt19S1uDx3fY8pzt4oEd0QJ3ARRQw5&#10;7NapGBNKCVYiOI5m6DsmkwnTdoL3/hGvz5IPDL0IPuacmUxanitNPwxF5G9L0E5FoMo+4kBW8iFn&#10;NFZlnC0iIlo6KETJx6qqImYYQ9wj1SoRsIyQgmccx53wljaaejLBWMf44SNZK27v7wgp0TYNlam4&#10;v7/Hx4BVFqc1KSf8MKC6jqt2Qs6RrvOsNmuBCiuHUhmtxJk454j3iaquuZhMMVWD0pp+HISEuSWS&#10;58ymX7HcdDjnWK2W3D88oJWi7wdI0NQNHsGoog+MXsQgTVtjlCYEL4KMOWOsFkLyVuahjF1jnq6b&#10;KUWsNUzaFm00VeUYhoGUIuMo7eeto2mkj+OW51++tNIoo4k5EUOij0MRglHEEEk+YIwhDJ71esN3&#10;33+PTYl+ueJvf/v3rPuRzaYTp/lKyOjeB/wQMRj+8i//nPn8Au9H3r97h9JzrHP4YdzhnjllMrEI&#10;hClCsCL8Wt7PWIPConJEWUPaur4rRMytuENrLfciLvOqiPlJiIN2xFhH0J7pdFKu1RfSbYUyVgjj&#10;enu2V1Dcz7/57jXL2ztyitR1yfO2Yj3IeDFGc3d7y2Q2E/L46MVtfisqFCNXV9fyjKKsVZPplGEt&#10;pNBN1+GahrZpub6+oh8Hbm/vhHSfMk3TcHl5xTDK2kRKRSiwonKGGDw+BEiJwfsi0KDwo6xtVeWA&#10;JK8fOnIsAqHTqWBKRTDF2sdnKSkKtqu1CMdGH0AbweKsIiWzwy+V1tQFexcxVumHvuvo+4GMoWrB&#10;tI2cIVJmMpnijN0t1qqI3Yo4AuC95G5RMKyqaYpQWkdrLBt6ZEE1hBAwxuGHnnGMVFXNOIyImK7M&#10;1ZhEHMkYy+3tDXkBaMXYDeQsY84Y8IOIBH78+JHgR16++uap6JbWBa8zkKSdZErK+BPRAfn7ECOb&#10;vmcIA88u54Uwr8v4GyFHWa9RaFPRTid0o5Dnx5gw6IIhlPNtwaRSLqKVtmI6Mzw8rMrz2zKnciHq&#10;G8eknaKaWgQgvCdlEW4UrDpjrSFESCHSrVegDMZVjD7QDx2ZvHMpr6tK9oEyDsiypjetCJ6EvmBy&#10;KdE4y7ffvKBSUDlD162oLYA4lGuV6fuO6EXMxaBxKhNSRKmMzxkw2KoWgdUY5b4Lxh5iIEZfBK08&#10;/TBgU42tKsiZcRwhZ6aTCdYaoMaYhNaKpnHYIjCtjSaEyNCPLJdrQog8u77GjyNUhhgymyIO/Ge/&#10;/CXTdkIuIrYi5Kz56cc/MvYD02lbxBICMY6yLuXM999+y3//3/0FbdNgdSaQZE/nUcTIWkOOkdX9&#10;A7Vz/OVf/HOaRkRQP73/sBNyz2W9izEyek/dNiLm3A2sl0so+/UYE1XTYuwU56S/xxC4u33AWSti&#10;w7Zi9bDCew8pM2unxNGLwG/jUAomkwlN09DUDUYrxtETmyRCLBmqqsGaNcMoOE3b1rSTGucUxhpS&#10;FLGP7XN17we0NsQge2HOmVBEQ+q6ZrPpzsU45zjHOc5xjnOc4xznOMc5znGOc3B2gD/HOc5xjnOc&#10;4xznOMc5znGOf3TsO8DD00LF/eJQeFrQF/dcWY655uwXO+4XyR2+z/b/hz//uvvVY6Hxluxw7O9P&#10;FSFuHYO/Rng/9j7HSMLH2mL//18ivR++3ynS/rH3PyQXH/7tsffYd3I7JI7s9+EphzG953J+2LbH&#10;3Ou/5NZ9agwcK6oEnhCyt47exxyglFJS3MNx0YX9ttpvd2vtExGHowXXB0X4+4X7X3Ls/pL71eFr&#10;DkkSp/riaw7zhy6Gx4gMp9zqTxUe77fbnyrm8KfMr+3YO3QaO0acP3Q+PDVf9se5vICTTn7H15ws&#10;TnFH5qAUxD0SzbfFuJxwDDtGYt99XtrZ033xXo4VmW+L67a/27rJH/bfE7fEfaJGcTrfd3tXmF2h&#10;/rHr1Xt984Sgw6NdmC4FwLY4vlPc1FVxHjXGYt1TN3ilNYlIzEIK3zoQ7a8v+ywRtVeQmEux99ZV&#10;WxeXb12Kiq3dFruJS72rKoqPOsvVit//4Y/88OMbQPHs+TMmkykKRT9sIIvj7raflBJydQgebXVx&#10;slfMplNImffv3vHp48fi8lTRNE1xsPJ8/PiR3/3u7wEp2jXGQobVw4pxGJm2LdPJRMjqZZ+tqurJ&#10;ekAhAapCzvQh4L0nlwKwEMLu3nPOpEKit9aREScZpRXjOLBcPuCc5urqgqap6PuB0Qfm8zkvXzzH&#10;aim0DF5Ik0YrYgx4Pz4SjchUVtzUt2TwLeFu6+KqlLjMTyYtk8kE5yzkKOTLEHFaXKv0ltjphfBp&#10;tEYZQ9U0TGYzbFWTc+L+7hZnH/sWpPDbOfl+8OLcnVC4qpGxr7UUbGuNNZZyjBDXoyCOP+KCE6md&#10;ZTGbFLcZKS4bhpH5xYUQfJXsncEHVE6FdADWypjWVhyatHHkUpC5mF/K+DSKnCPj0ONjJOaEca4U&#10;1imcFcesYRjIOXN1dU3lHH7seXZ5wWzS4pxh9CPRBy7mc5xWqJQIQUQSUsqElDFG3teWdhFSqThq&#10;5ZyF3L5cs1x3KCNzcLPpynoBxjjpF6N59eI5zpgnbqEojataXNXIvHIWu7dPN01TiISFiKAUD/dL&#10;cZZpambzaWmP3QLN1tsTpD3R23OWnLUeHu4Jo7imkzPL+xXvP36kGwa0tfz9b3/H6D2vXr8qn1uj&#10;jWE+n2F0RlvFarWWYkeSuCIVEvP7Dx/o1htx3hq9jPniPhpTxgfP5dWVEJfL5ydyERcYGIcelRPG&#10;gCvF2dYaeY8cUEVsIZe9yVrLMEoh82w2R1dVaUNx3o6FMKy1FoeyIkQxnUzFVdRKcayzpsyDJAQU&#10;IPLoBhZTRhvDbDqXQtgsxfRKi+BCPwhZWgq+K/w4SLGmKnPMiPDE7d097z98wDnHq1evxL2vFMOv&#10;uw3BB2bzBc5alss1677nxTcveVgteXZ1xdViTu00xMjD7SfImf/4V3/F/f2SxXzBze2tON63LSkE&#10;Li/mvHr5gqZyaBKztpJ2VJq6bfnmm9dsNh3r1QoyzKYz7u/uGHpxJnr1+hWLxUKK05OQ2s2T/UwT&#10;UiIV0nsIEWOkX0xxbHVWYw3E0cveojUxZ5KG6WyKsY5Pn24xtuL58+fihOcq0IqYiuNeOYds2z6E&#10;wHq9ZrVaMoxCaNfGiD0wskeiM23TQCGo990GP/bi3J5kXY9bwgqFMKoUvhA05FdJ9ocx0A+BTzd3&#10;eO9ZrZYimlE5lJY9JANVXdG2LT5mZosFQ4h03Yb7+3tQirppUMWlbegHhmHg9n7JuutJaDKWdTfw&#10;wx9/4uOnGzabnq4bdmssORN8YBi8OEiNgZS3zp0iv6CUxjpH0zRlH9NCyg9B3L+raneevX94oO/7&#10;3TlvOn0UsdienWxxGjXG0E5amqZGa81mvaGqar55+Q1aaWKItKXoV6st2USIKSkGKueguC7G8n9n&#10;7WPuUM5Cxho2fc+669HGiPtaVcucd5ab21v+5jd/y3Q2pZm0zBcLXn/3LVfPrmkm4jTYdT0ZWD6s&#10;iDEym83oB2nvbRF2XdfcfrohjgM5BlJO5SvTthPI0LYtVhsp2E+Juha3Q9mHDHUrzlxv3rzj7va2&#10;7GeZb168wFmN79eEscc5U/JmS1K6kApMcexTeD/y6dMnUIpJ0zKdTsuaLevnZDLh8uqS6WyCMYam&#10;qoUYZTTGaPwwQErM53OMFkGYqqr54Y8/8e7dez59umWzXnN3e4uxlmnborViGIbd2JBzrhBoyNB1&#10;fbnvKKIs5VzaNjXLh3ucMSwWCy7mc4wxu5xvKzhkjKFyjhACOcP/+H/8n/+gPKfvNyfF6baE1MOc&#10;8DD3PSS0HstfDjGBQ7LrMUfyU2Tq/bzj0FV++177OdexPO7Y+59yht+PQ+LwMTLzlzCbw3znVN50&#10;CgPIOWPUlx3fT13DlzCMz9q3nHEOXwOPDvRfc53+U9ycj2FKh9jLfh59iK9sid5bB/N/yDUdcxHf&#10;fp/ycTK/Qp8cJ5njpPYtFnhsDH+N7HtKHHF/PH7eh5mnb/v1XP8JfqHyZ/jEvuDEIW56uD4cc48/&#10;xDIPsZ5DXGWLCR2+z7G5e+ggf2o+fWlN2R9zh7jhlzDWY3PtEG/+mjP9l/DTw7X4T5lnx/rjaxjv&#10;qTF2Cis9NUcP30/vE933sMg/BWs7da+nsPcvXc+xdeazvQwFRWDKGIszrjizC05hCk5UOVfIrJaq&#10;5MSqCM6llNDK7LAfEUfbtmH52hOl2J8fztnHc70RLMJYI+R76yT/1IZUBC1TSnRD4MOHGz58/Mhm&#10;vWE+nzObTnHGoDWMJT+3xuKMZTKdlfOViOlZo4TsSEahyVmI6MEH+m7c5VzBR/phQKGom5rXr18x&#10;n01FwEyzyx9CCMUJ3ouAQDmbAjuszVpDZSxaKxHoi5EY5VxIEQhISdpms9kUJ9amtI+0fyqYhx89&#10;MYh7trWOuq4l33GSF22bXRfysUJhlAgLWmOoK4MzmspZOTeW86kqeRGFrJ9jRKOLkGgSd+6ci0ux&#10;ZxhGhhAIKdNOZ2hruL9/oB96ppOWly+fU9UOncGP406s2RSsIssHFYG3IqSaIsaoHYagNThnCCES&#10;U6JpJywur3ZkccmtcmmXkVDI+eM4su46vPfEJOJxs7bl+uISW+5NZRGltFb6RwTHBONki2HmRCIz&#10;DgP9OOyeX+zwqRjKZxRRGOR8V9f1jsCcQqByFda6Mmbk9dZY2qYlpUzTTnBVRT8OBC/nXUURG9yu&#10;pcA4BFabDS9ff4trJ5i6Zkie25s7mrrGmgqQ/aqpG1IU8bRnL57jGhEVdM4xm7Z4P+7Gxb64dkoi&#10;xCXkfSGubvE8a8xToVMt7uTD2GOdI8aENkLGRiHiikbms7FWaMlRMOTBDyyXS+aLxY6sbQresxUj&#10;FHfyWz59+oQ2hslkgvcj0fsylkU8wxScRSHiQN0w0k4mgBB7+4KdTadTXMlTtVbc3t3RrTdUzjGb&#10;zXb5olKKqqmLAFJmtVnxcH/PZrPhu2+/49vvvsWPnr7fMJ/NuFwsuLxcYJTi4eGeFFJZ8sTJHQXd&#10;Zo2zjraqSi6U8cNITpGcI21TlfbNGK12uKj3ntGP+GEUoZEQd1icUkoI9QVTkL1G8IC6rjHKkEMi&#10;Bk/fdYzDwHq1YdN3kgNuhXW1EMT3dwqtBNuSJSGTkb95WK3lvmoh+3bDQFVVzOZzrHX88MMfebh/&#10;wBrDbDIlZ8VqvWY2WzBbzOmHkZgik0mLsYblw5KHhweMMXTdmpwTk0lDKuuM9wMxBNabDdY52rZ9&#10;fJYC5bmFiJvIlM07wQ8R2jO4ypERccD7hxVkJXMvxsd2I5HVVrBXUzUNt3cP3N0vuX/omF9cgXEi&#10;ImksKFOwvIzCFHxHcA1TsLenz8PKMx0SN7d3vH3zdm9/LsKYOpOiJ40jfdfTbTbEUJ4FK9Da4KxF&#10;K5kvvhCXU4z4QZ4xNG2DNRqiYAaZhEYzbDa0lUOrDEkwxa2oS8qJcewLERxyCmVTimjEpX0yX6C0&#10;FcHfMKKzYNFyXk9oJWfwYei4u70jhISrKkIMbDYdox+5vLjEWIMxlslkKqTyqkIbRVXJ2O/7kXEI&#10;3N4u6bsBa7UI4SXp2/v7JXVV893rb9HaYK3GGr3D7z9++EAImcVigVKPwnUpZciR73/xLZcXCzSZ&#10;prLkgs2bIhDjCxFc4OVMU1UiPFzXgnsVt3uU7A87/FApTOVYrzY83C8Z+4HNcsl6uSSGQOUMylmU&#10;FVEaP0a6rqeuambzOVVl5ewxiPt8DAGVYTab0tQVbVNxfX3FxWKBNQayPDNZzOdMmkbELrQ8g7q/&#10;u+Pi8oLnz59TOYvSQu7vukEEHLNgmFUR7fHeMwyD7GXl+VbMidVqzb/99//vuSjnHOc4xznOcY5z&#10;nOMc5zjHOc7xTz7OBPhznOMc5zjHOc5xjnOc4xzn+EeGH56qbu8XXR8WBO4TfA+Jw/tEXb0jehwv&#10;7AaeOHsdKxbd/93JYtbixrclVe5f/5cKIvfdpQ6dnb9WWHzonr79zFNt+KVi9f+fvTf9kSTLsvt+&#10;b7PNl4jMyMzamj09rQUkZ/SBBKEvEjECBAmQBIiQAP3r4oyG3V1de2bG7pstb9GH+8zCw9M9smZA&#10;EQLHbyFRuXi4mb39HrvnnFPXealA8Vi85Fx27LNjYfvYPyPp+yUS97Hi7FPtdawPj/3bMWLzoSve&#10;sWLOZ+NCnWoPjrqpvVS8eljYfziG9vvzkPS/P65+Dbn71LMdjoHDefZSkeoxwvjhcxwtOn+hyPiU&#10;a/lL8+TUd+//OrY27DvdjWvEvljDS315bB4f9omaiNmnXQg/cVIM8eia9+RMd6RttfosUeDZvY7e&#10;ULnIN//Ds5+Rdc5MhVjH+uSU89ux8fypuITac3VX0/VHR5GjY2/ql/GzT25kk5thJvVprVC5wDkh&#10;5FtjpLLXaD05fhWlwxiN1mSn8afC7qf74GQR+zTnc8F1Ubgn91VX4ZwQ4AsnxddShCju4ijL/f2K&#10;P337Jz5eX1MWJW+uXtNk95qh61Ax971KaKVwhZ1IjtvdDqsMhXXEGLm7uWGzWVMUltdXbwgxTQXY&#10;19cfGPqWxXLOfH4hbvNbcTF1VopVq9JJEXCQ4iMRLsiF4ioTJWTgkBTikpXHq8rEWlnbdXbklqLv&#10;oqzEKQxx4EjR8/r1BfNFQ4iBvpNC3rquqYoSohSc2UyQAXmOEIRUJi7fUtjrrAgBSHFZK44sXccw&#10;JIgR5yzzeUPTNOK8bRSFs5TOiWOaUmglhatD2xF9yM+ncWUpbuNOXI3iMGD1WJiYRQ2cONTH7Eql&#10;jKGqZyhtn5zhct+ZPUKxH8QdG6WyqIWISIjz+4q+azHKUDUNRSnONCELC1gjJISh7zMR0qCdxYcI&#10;WqONI0RxI25mM5SCEDxaKzabDZGIKQqKqpI+yvPcWotWiuAj88WMpnG8ulzy9vVrnNUUhWUYBqIP&#10;VK7AKClcDkEc6UOAhM6uZVLQOK6S4oYt8/3m9oE/f/8j682OIQa8F1K01oaL5SWXr17x6tUl7969&#10;pSxy8XZ8Gmdt12GKgtl8kYUaMok9FwMWuTh08FJc6wfPerMiKcNs3tA0lTj6kCZy5lgkr5WSNSOJ&#10;qzba0LYtm82K7XZLXVeURYGxhRSJZsf41XrDjz/9yO//i9/z5VdfcXFxSdd1XF5eUJSGGMU1abfd&#10;SOE1Cm2EiL5arbPb73hOzG7Azk0k5ovlkvlslp1tBhJCOE0x4ocBo8AaKZbMUxRtxHlpdAgb+f4p&#10;L1uz+ZyLy9egrTRhAqWkMJQkwgbBixPquC4msiu9Nlgtjl9PhcwDPkV8lCLw7W6XizgdY0HzPrEi&#10;82hod1uKwkIaC+KjFPo6w3q9Zr3Z4kPA5kLuq9evcM7RdTuaqsJYNxUGD8Fz//hISNB1Lcv5DEPk&#10;oqkojObj+1/45aef6fuB77/7AR8CzhbEmFjM56QYuJjPuLy4IPqeNPTEvqWphYQdYmK13rDNDtCj&#10;GMxqtaIoHM2sEnEDrbOgSprma/DZLcs5QJOUzm2QsvCDoS4LnJXC9xgHfC/F8EprWj8QjeKrL79i&#10;tVrzpz99x9u3X0gxfFKEFIjZES2mJ4c6rZU4iStx/Y5R3Ox88BhXoLXJxboOazVFWWDQxBhoN2v6&#10;3Q4VYyYUZMfo7IjJRFSUfTlEEUMYhgEfE94nbm/vabuWn3/+ie1uzbu3V0QS682KvhdxjMF7Iomk&#10;NTYThNq+B+Di8lJI9iFgrSWGSO89be9pFhf4AH/+/kc26y19P7DrOkKU87isl0bEGXzIghIhE+cV&#10;ZWFxRSlkFWupynIigkgxbRRXMoSwgVK0bfssd6mq6hMirDhmytnelXYi+/TZae+LL77I+9vTvjkM&#10;XR5THj90ct5RT8mnc47lfE5Vlvg8p3V21NNG1v+koCiKaW1IJHo/0PY996tHirqkrCq++OILXl29&#10;zu5xHu8jXTegreP9+/d8/8P3LC+WLJdLbm7vqJsGrS2D99ze3JB8EFEAY2j7jqEPVFUFSYhI4s63&#10;J3Y0ntsUDD6QYuLm+pbHh3uqqmK5XPLluzcQA0O/IfhB9kxjUNbKeguZ3C/niZ9++Zn7xwch5rtC&#10;SALTGTITXjI532iNc1bOTyRurq95uL3n6vUVi8ViT6wNfvjhJ+7vHggxMmvmzGYNr169oiqE5NO2&#10;7USAH/ffqioRElxEZbGJvuvQkPECaGY1l8sFV1evs7ABUz48ii557ydBq7Is+ef/7d/8g/CVbo8A&#10;v++sfogTHObnh2hRFXEAACAASURBVC7Vp0Tt9r/3mEjaocDZvqv1S8TSl8jrYw57Cpt5SWDuJTzn&#10;FHn6FJn4c9c8xB9ecnx+lkO9gKsc5lPH8ud9EvOxPHNcIziS06ucTR0T2/tc3v1Snn5IqD4ldvcp&#10;vrD33fG4kMPhfR0TJHw2dviUrPsct+BZjj19h+J4W6RP+2V/3L8k6pcOiMOHOMNhnj8lvk/f+AnO&#10;8hL2MT7gKUzn0HH+JaHIY3n9/hg71lbW2mfilUfFGQ6uc4gD768jx1zsPzenD/GTY+PomEv9S6IC&#10;p8bvsfs5JsR66udeWudO4XfHBE9ewtYO8ZtDTOdYvxz7/jEXGYbhE2HWY230ubX2FL78kmBtRpJE&#10;xCnJuXQ8j0p6rScczuRc12gj51YtuIbSWnAabbBWnOGNdRhjMVqIYyGKO/o+dsUTVVPabm//HMUl&#10;hWyvJ9LiKAaplUZbm4XiRtK9nkhqq9WG6+sb3v/8nvl8TlmUlEU5iZ6NzuWCP2hxPrdGyGPE3BaJ&#10;offZYdmzWj1SliXLxZK26/HDQJcJ3V9/8zVlWeIKl0l1fsK1x3zTGC1CYVUxYYfaaDlbWQsx4IeB&#10;EIXQjVbZIV7OrkZnx+qUmM1mVGWFs+LwG0dB3OmdjuBFIfj8jCYLDqVJuG48k3svooXWGqxWGC1O&#10;8EpJDpaSEGuJiRTF5T2GTIJUGT81muiFbOmHQYiCmXBsywqQc/92t2Uxn/H26kqIiSnhh34Sltvf&#10;A0bxy5jz2knUBbKjcMyEeSH9xqTofU/MfTe2fwyBmB2Iy7KQXCZGXFkyayQfMCRmVUlhNGno5SCb&#10;c5dxjIxEYqVkb41BcsHBi+jAbrebchvvPX3fsdvthAjv+yx0Ka7ozlkh1is9YX4jvjP4gfl8QV3P&#10;2Kw3zOZzInD/8ChO9ShUTCQfGaUHJzFUY1lcvEY7S9KwuFhm4n6iKCxFJpqrPAJiSpR1hTaG2Xwm&#10;OYnS9KP7+0R8D5m0LT8TQqDr2pxvxSzQaPN5WXJb70N2f44Y6zJRV+VxkUhJsCKTczujteCIweNJ&#10;/PDDj8QgYg913aAwhKTwfpgECtfrDfcPK9abDXd396QYUSkCkcIabGFldcnil9oYqqaeiO5d27Jd&#10;byiKkm+++YayLPHRE2Pk9voa3w8YY3jz9i0+Row1GTuqJTd1ju16w93NLW3b0cwbvvnqS5rZjGHo&#10;qaqSqnLM6hpjNI+PjzjrMNahrKFwdhLok2OmCD84Y4gxsN2sCcFTNxXG5PdRIWZhSs3QDwz9wGaz&#10;zrhCyn2lqKqSsipzX8u8DzFRNo1cjyzuEQYRVn1csdlsSDGx3WzYbreCS/WCTRkruV/I3z/ibSiD&#10;KQsimt2uIyaFsQXeB25urymKksvXr5gv5jTNjO+++555M8M6x+A92+2W+WLO1es3rB4fUQnqumLW&#10;VPTtjoeH+wk7C8ET+iGT33tQCaVE3KAoq7yGC2l36Hs0QoLXSpGCzNln7xCtwRUlQ4jsdi3bbctm&#10;u6MsCpaLBSGJkJ4PgX4I+BRBGawr+eX9Nd//8CP9ECmrhqppMM5R1g0pKdAaV4gQwGYr2PrgBzab&#10;DVprwdOdE4H6GOQabcfq8YGff/hBsDkNPgyEMJC8F0K2l7XPahFNkfczFmsLrHEQydij4P3EiO89&#10;KUaaqsJaEW5IIdK1PWVR0G23mRQfEH68CDz6THr2vhfiO1HuJXpSEqGSiCImEUDou44w9MQYZH0M&#10;XoQGMn7d7nasV2sRCImRruvxIVCWjsVyMa2F1tj8zlswWMF3Al074IfIZrMjpUQzq8Rl3gfCENAo&#10;rl6/piwrFIm+a4nR48PAZr3h22+/o2nmvH79KuOERjD5GNE68cW7d4JHIWeddrsVHEhB23YMWRBS&#10;qSziHLMQShK5rxQiXdfl/T9O5gM+BLp+YNf2DN7Tdy3tdst6veH9x2u++c1vcVVNTImuH+gHL6KD&#10;VS0Cu86RkrRXWZRZbNnT1BXv3rzmyy/fcbGY47SGvF7rJPh8VQoe6EpHVVa0bcd8vmCxEGHV7WbH&#10;erVhvVpDFhuuSofVWThCKRlLQcQsiyxGOfT9mQB/jnOc4xznOMc5znGOc5zjHOc4B2cC/DnOcY5z&#10;nOMc5zjHOc5xjnP8o+OQAA88IxwCLzrCjMU8h8TqqaA0l8eMRVQhpkwiOu6Qdaog8/DPI3lH3JjU&#10;JyTqlwoaY4z47Jg7ur3Bp8WGxxzOD9vkWNsdFrQfi1PF36cI1uN37heO7vfT/r2eKl4fC08PXbM/&#10;52D+1N5q9NjZc9JOo//yPm+WmJ1Q9sns072NzzaSN+VP09+PP3MoZjCOq33BBbmsFFPq7KBBLqBO&#10;8ennRnLE4TMec9M+bM9957t9MsIp0sGpsXJIZDhGWH+p8PiYE+DnCn3Hez7mbvVrxuTnCncP2/TU&#10;PRz7uf258hK5/iWnsP05cMrt7uCuMjmaJ+L5/sA9WAe8D8/EPQ7b4Ng6iTru2n6qLZWRAtyY0uQ2&#10;MvX33veG7Ox+rOh7/54PBUAO2+bQ9W4iF/C8tj+RjvZrfsTnbauZisqeremayQ3eGDsVplrrMiHe&#10;YqyeXHVGhyRxws4urjFNTkDTWpWk98Y5zj4pPo2OWbkgMhcmPSv+N+L6Y42R62spbA0qopzj/ccb&#10;/vD339K2A2/evuHiQlynfPRyb1YcvsuyJCWF9wESuNJRVEUuHE6sHh95/8sHKerT4ob6+vWS+bzm&#10;Yj6jdOJI23cdbbsTh/YERdkwnzUYa3IRuZoKZoVgTi76THvjmKlIyhojLlxWHNWNMVMbF9ZhssOW&#10;NYrlfM6srjPJX4jBymjmizkaKKyBmIt/U8BZR1XVxBjouo6YnUlKV2DUU2Hv0Pvsbp4AjSvKqahc&#10;KXGsrp2jLDIplDg5ZicSOm9R3sdc2JrbAi0k+VxEGxIoLYWKzghRWVyKDbYocWU18o1wzqJ4InAM&#10;nbiLxQjOldI2SsQXfN8T2h1qCNxc3xCVYnl5gXZSfBuHYSJuA6ikKati4hZ2fU/vIyQZaylGcVdL&#10;kV27E/Jm31I3M+q6ln6MYLXFaXGpLnL7zGcNMQz4rsOoRFUWEDzJB0I/YLQICRTOQgrEJEXvEXGX&#10;EedrJnctk3+llOiHAVcUdEOPtpaiKFnMl3z5xZd89c1XLJcLZrOaqigIfpD9PkUKaykKx+rhMbtm&#10;aeazWS5yiwx+oOtb2t2Gbbtjvd6waztsUVLWtRRD+yguQ1oRQ6IoSuqqkjGYiftR7L+ECK8S2+2O&#10;rutp257F8pKybNDGEpIUOycUt7d3JC8Ocr/55hsGH7i9vyOGQFPXLGYLUoTBR7bbjr7z9P3A41j0&#10;bGUcKp3XNuLkUlhUFa4oWF5e0Pc9wXtQ4k4Uorj9Ga0pssOxOH6CVgaVRGAhr17ijJRFRuq6pqzK&#10;XGDuSWkAAikOEANh8LTbrRRD5v/athOytrO4usbWNShL3/fEECZHapUUQztgNBiiOAvFRMoCJSE7&#10;nwP0vZAcnLEMvRQzQ6QsCnHb7nqU0TRNzWJeT6T729trqkIIAUN2my+cEKcfHjdobbhcLoDIvKmo&#10;qxJnLXc3N+x2W15fXYlohVI4bXBaoVViuWioKkdoO9rNmtXDXV7fDE09oyoKdtstfddRlSWuKHBl&#10;gSscRSECCYUdBTbGfUplx1UhhZDIDoSKLvdpM2tEQEUpUohCYgBcUVBWNUobbq5vcEXNarXh/vaB&#10;pplRNw1RgThVgSsczaxhsVyCln3JFhpbOIyTvb9w4iCptJXPzxtxqsoF2GEQkkgMgeB7jH4SyDDa&#10;5KLnRMzEfVJ2dA9SqByziEEEhqGn3ba8//ABHwP/7Le/hRS4u77h4e6Bvu95fFyRSBSluLCX5Qw/&#10;ePzQUzc1ISZ8TISQUCRxxMoEiT9/9yPfffc99WyWBV0cLhfbKw0m5w2DD/jBo43BGhEvKetKhI9I&#10;GG2yUxbs2pa2a+VIMTrnaTkzGSf9YawVUilPeUIIQcZydvF2RUFVz9Ba2u7q6jVvr15hrSYR8D6v&#10;5ykTrLILZejFeTGmhHO5ANg6XCHkg6Q0bd+TlMZYl89VZMEaEYXZ7Frq+YyH9QPvrz9MjuxXl6/4&#10;zddfY4syr5FC5k5KoZXl/YcPfPj4kcEPXF1dcf3xmp9/fk9RiHO7NiLkUhRCEru5vsUncGWBsRpn&#10;LEYJCUlrnfdQWaNijPRdR9/3rHctXddycbHgzetXLOqaYbcj9D0xk53Eed7J2SwLlMQAP//ygT//&#10;+TsRK8iEKlcUWfwh0nYdzWxG4Zz8sg5njBCgQiSFxKxuxK3eWEKIgGK73fH9Dz9ze3fHxatLmlnN&#10;xcUFV1dXLJYN1hna3Zaua1GI66qzFmssWWWChMxdqxVVU+EKK26f1lI3cp/jmXESOlHiLN8PAyjF&#10;bNZgjeO/+jf//T8IX/FD9yyX3f/9vgjdIVFy/2w9fu4wjziWcx7DPl4SkRv/fEq87Ri+cZjXHN7v&#10;sfzoGKH7cxjIIQ4j+5gc8LVS0+8P87djud8x0uYpcuq+6NdLuI86EFM71s6HbfT0LGoSinrWFzCJ&#10;mhzDoE4RcA9FBj4nlPcSznOY7zKltafH0yn86dg9jHniUTwjk1E/JW+f7sd9AvxL5NyXxtsTxpYm&#10;ROuJVJvyfqMm190n/EIERZ4LtD3HQz4h3D+haJ885yH2eowU/dIcHT8/CgGdEiDcXy9+DRa0jxPu&#10;40rHxBUO14BDnOIU+f4l8cT9+z287qHI4efEIo/d26/Bxl5aw15ytP81Y/MlDO/TteM0tjw6kI44&#10;y6nrvzQfTuHtL7XXSSGB9ESOHQleI7lLZRL8KO43Pp+xJr9bsJMDrXNOiOlGBG91/rkQ8nuG7Hor&#10;96I/acNJ2JG99xTGoPPZWVv5TuscesSinEX0/uRw0PWeu7t7/viHb/FBSMmzZkZT10L8zg63JrtQ&#10;K6WIIWYQTAhevu8z0Tny+PhIWRZUVclyuSAkcQh21rKYL/KaAzGGLFCWpjVqxN/mM3G2bduWvuvE&#10;/Xt0cfdCNhRxrIRxTtoWRVVVstYEOX83szmFc2gl5zE92rvnthPxt+w8azRkUcW+76e+HIVLhLAX&#10;KAsn506rcHv9OxK65fMa33eZcC9E5pCFreLQE4eBvu0nUTKls6BjiMQQqasaDbx5/RpnDYXReD98&#10;sofpTILUWu9pZD4JIMcghHytlAghouiGQUSs9lDRNAoDIM7ZTd1gjWXXtSSlhIysoDAap6EuHEQv&#10;JGJtsKXkKnI2ln3D9z0pxYzTyXsMIRG3dO0uP7cmhsD93R1hJIWnKLlqXuuNGfFMO2Gdymg+Xl+z&#10;2Ypr+pi7brZbPt7e0g+DzJcELosWaCPO1MZotHW4siTlva8qLXVVonSSnDVjQBDp+46QAverR7QT&#10;/Ha+WIhb9NBn0qp6ancFWj+tUSLe0QuxenSi5ukdUYiRzW7H7d3dJGSrlMI4GRMiMqdFkDSJ8FuI&#10;AbRBW8ft7R3r1Yab61uaZoE2Obfc7ei6lr7v2Wy2WRQCjDZE77OYg86ikGrC0nwIDD6inaWqa4KP&#10;/Pzzzzzc39M0M3GdrmvarsMPA+vHR7Qy1HXDxatX+X1oIKZEkwnwWovQ1scPH+n7nndv3/HV11+h&#10;SLT9LmOsIsqogNVqhc04HkpjlKZpmizUJotviEmI0ShWj48kInUjedbQD1nIQsZ8Qt47+WGgqiti&#10;FKyyLAtmTSMilJNQhZY82jqSyu9TsiB5JNL3PUrJGhuCp8/iLEOQZzZGT+8LrBW8OsVIBAKKfhhY&#10;b3d0/SCirdaw225pZjNmiznKaL54+44PHz7ge58dqUVUM8bIarXm9uYWCDRVyawp6TsRlTAm5+n5&#10;3cJTrrGXkyYRziucjNHddsNmsxYcIe9RIgola8wwDLjCYZ0lRAgp0faClw7BM1/MBcsJPmNkiEiq&#10;0iQ0f/jjn2lbT0qKeiYu4Cm3qbGWoqxwRUmMMmZHkdEYhSQ9rcVGsNIYI7EXh3ff9xRW46yh223x&#10;fQsxkvwwYRUiqCsCBFoZRkGCUegEDL7vISSCHwh+kLmvRNAkDAGtZJ3vuxbftkJYz2Mr+ChYaYyk&#10;EGSMZmDeR3lPICKNgXa3E+J1knf11gqm5f2Q33MkwhDo+p7Vw6OM2SAu8dpoyqqkqkS4uNt1pCj5&#10;vrUi3NIPgeAj3kfWa8EPZvOaui5QiSwa6SEpwRSdIRHZrFdstiuU0tze3LPd7pjPl7lvZd/vexEn&#10;UVrx5VdfYq0l+EDXdnS7DmsFb921rdRDqFHoNGKMpcoCIimLQwxdj9ZPZ+f1ZsOQ95Ntu6PvWrq2&#10;ZbVe8+HjNR9v73n75ddcvX1HSIKX+xB4+/btJPxSVZWsfzEym9XoFCmt5eJyweXFgnld4hSEoYcg&#10;7xJSiixmDUYrjBFxaVcWrNdrjDEsl0sA7u8f+PnnX4jes1gucYUVMZIsIFNXDVpLjjKbz1heXFCW&#10;gn39D//r/3kuyjnHOc5xjnOc4xznOMc5znGOc/yTjzMB/hznOMc5znGOc5zjHOc4xzn+kTF0u09c&#10;mPYL7Q6LafedkvYJvcAzsm0IQYg+SgriE2CUloKBKE4lh05RY5wqWDwsPNwvOt0v5nzJCXkkv4+/&#10;9l2RjjmF7X//2B7793ZIQN///ani0mPXmBLcI649wOS2mw4IsvvtfUi+P9UGLznTnxINGH/utBPW&#10;80i5mGz/fqY21geEVZhIdeN9jATFw3bdL2ybCqAymf+QKL//rKMr0ikHufHv9h3S9sfaeD8v9en+&#10;dxy6cb1ERvjcuNh3mD9176f673A8HHf/fvl5fm3h7uF68JLT1eG8OuZetl/Yd6wAeb+9j7Xnqfl8&#10;tN21OumMOBYZnSLy719jv8Dy1Jp2jPQvhWrhZCFxykSsU+5lx/rt8NnH/3dd90ysZO8WXiRN7P9e&#10;jwIaSgkxID2RsZ8WBin2FxLFk1vtSEgb3TqtNbnAR2Gyi7fJbuPOOrRxmbD4JNShTozTY6SGlFIu&#10;uJPizmfF1plYXdoyk+0SQ4jECEM38OfvvuM//OEPKGN4dfmK+WJBUkL4izFNfV3VNYvlgsJZ/DDw&#10;eH8HKdE0M3FodoUUeA09V1evqIqSsrBUmUw9+J7gA1UuTkUp5vPZtDeNbqoxheyEFJ7PTVR2TLPP&#10;yFVTn2YxAKVGwqc4+8jCG8UBPRdm+xCx1gkBXilMEicSUiSG9CR6Q2K33dK2rThsOYcs4VI47YOs&#10;wSE7UL99+5a6aaQYMrully67uPadFIBl8kuIgV274+7+ka7tqeoGUzhQmr7v6XY7UgyZ/CkF2Rop&#10;chNndymk1saR9scF6ZmYS/Ceh/sHEpq6qvP+K4WzKQpR2OTPmsLhqlIKwRGndSmi82y3OyHRKoU2&#10;irqp87U1i+WS+XyZCwzh9v6ev/27v6X3Az9/eM/d/QNt11IUpRC7gLdv3jyJsRhFWTjubm/p2x0q&#10;BsrCQJA1KURxxSpyW2r9RPK1ThysyU7UZHcoVxSkBN3gGYaet+++wBUlAXj35ZfMZguKssRajcu/&#10;TJ7nY5G20VK0igKTC6abupqK24KX4sdsRi3tHSLWiRPbxcUlr14J+ZRMxCeLKnkvjjVh/2yT22bo&#10;B7q+B6UpqwZtXS7udmy2W9pOChDniwXtbsdX33zFze0t33//PbvNhsVizmw+pypKrHU4V9C13eQC&#10;1/UdhXMYq7MDVpyKZJumYTaf40Pg8tUrKbbPe0MMIshQOodBYZURgYYY6YfA4D0kKXI3SuGHHu+9&#10;EC+KQvpEpSeBFg1k8qZKia7r2O5a+Z7c0f0w0HYd/eCpmoZ6Nicm6LuOFKKQP4N8jdEijFEIq4Mh&#10;iGtS3TT5XOWzu13EGktVVqzXq0yAh6Is0LZgu+vYbFqctVxcLEghUJUFD3c3YmevFDGKcIGzUhz+&#10;4foabQyL+YyvvnhHWTpUzgke7u/xIfKXv/89s/mc+/t7gvcMXQcpsJg3FM5QaNiuV9xefyT4Qciy&#10;VhzDu7alrGpxt1eK2WyGQjH4gbdv31KVJYyF64OfnGjz7vq0z6JAw93dnTyv1qwfVwx9jzWWsqxw&#10;rhQHxCGw2+y4e3ikLCsuLy6om1qED0pHzEW+RVmxWMxpFrPp/nR2axNyeUld1YQkhPz5Yo7L7taa&#10;RMxrcwghO2WFqS9TXsdjnl8xxrzHZbfFSTRH9rSEZtd2PD6u2O62vHr9iq+/+pIQZBx2u47NZkPf&#10;99RNQ1GWeZ92DG3PerNm8AGlLUkJISZEz65rUUZz9/DI3/3d31M3M+bzGUqJEMTgPcF7ysKJqIDR&#10;PDw8stlueXV5SVWLOIorhFydEvlcYEgKNrstu1ZIHEVZyPpMos+CCWTyZN/1pBhxzooIyzA8E/ta&#10;Lpfi0Jbd7E0mcQ99J86aKU6kLJBCeD8MrNcrcZKvSubzGWVZydqn5ZcxVgr3o+ydIxlfZ9LQ/cMD&#10;ti6pZw2P65U8+1qK6X/3u99xeXlJ1/fE6Kd1R0hGgR9//In1ZsO7L95xcXHB3f09tze3mcyQ8rqc&#10;hcG04vb+gV3XZrJTpCoLSif7IkoRgs/n7KdTlA+BXS/CFsvlgqauxa1tGFDqiTSGFjc+Yx0pJdbr&#10;Dd9/9z3v33+YzgWvX7/mr//qrwB4XD3KuAW++OILrNHiyD54+q5nyIIqhSsoXUFmbhBCxLmC+4dH&#10;/vjHb7HG8OrVJXVT8/bqiqvXrzE6kUKg63psJq6PZCGbCVshxGm+W+tkX97DMUaSjFYaY0SYSWvD&#10;MHi8D/TDQEyJqpS9+b/+N//2H4Sv9H37iTP2KWfqU8TiY+T5U7nM/lg/9v0vETVfwj32Pzde4xgp&#10;8/Dap5yLT93jSzgQKaHzQWJfvEzlPOQlnOUwTzvmPD5dK6aTOfLL4mp8kqefeh41Cf8d3Cuj4NfL&#10;IgGnnJpfbL/P3PdLfTOBNJ/Bsj7bhxMe8hxPGvE8k9WjjuMIJ3CzxFGM46W2OdofKY0KC0fv/VAY&#10;ATJRPakXx/2nQgvHxf5eEgE89QyH+e8pjOgYBvU58vUxPOVQkPNz4+qY+MMx4YlTc3X83DGhz38s&#10;3nrYtqd+7iXX92eiHC/007H14teumYcE/8/12Uh6d0Uhjr4vOLcfe75fi8WfatOpH8Z1WT2XUxzP&#10;afvYnlZPpHXrbD5DqJxHixu7y4TeIou3aWNwzoqwEHvCDLyMrU5CHur5+wqlwFjJwbSRa9lMNDcm&#10;UVWFuIDHRIhy5vnxh594uHtgt9vx+vUr5vMZzpnsBJ8xiXGHUjoLjInTcMzPLkQ8EbOq6pLZTMTE&#10;Ys71TBbdGN28Jd8W/Cp6Txh6FvM5KUZ++fkXjNLZ9dYISXYYJrIqSsjl+6IhIbvPVmWFc0LY1+O4&#10;UFlINkHf91hnsc7s96Y4sGesqsgO2H0/8Pj4yHa7YTGbUTiDy8RsIeE+9VeMUfCiMAimkB3ZtTHy&#10;fiAlrFb0u47COkJM/PL+mtV6Td8PLOZzvv7qK5qqonQWTaKuSkahzDiJBMv5Tme38JSdyvuuyyR/&#10;2XtiiFgnGJPSZlrrxvO8Gs8gGeJsyorCFpPQoAhCSe5lNViVqKzBaFDKEJKIzWnnMM6hlDhLd91u&#10;Eu8d3ZsH7zMp/mmdDdkR2VqHyntnnwnw45lMcqwyizcYyrrihx9/5Keff6Hre5YXF1RVxceba27u&#10;bokpMpvNqJyI0cUYQcteG2MQASmlSQke7m9p6hKls5ik1ZSFwzrBzHa7DW3f4WNks2slTxs81x8/&#10;8vhwz2K+wFk74elKqSzuKc/ovc9YT8xj/rnISdv3XF/f8u0fv0Vrw6yZi6hqFklLmQCvjCGMIjv5&#10;ZlV2tP722+/oOw8o5vMFxlrKsqBtW25vb6mqitlsQRiEYCvCyoJv2dIJmTPfTwhP4pHOOW5ubrm+&#10;vmG33VIWJbNmRlGWdH3LdrMhhoAxlldXV3z19TciSGEszayh61piCFRVJU7KSbDxv/iLv6BuGpyz&#10;lK7IAgHyLmC32+G95DYKmatVVTOb1eKknQLayFgex4f3AzEJllBVJUPv+fDhI1VVTdigCKdqyqrC&#10;WEvX9xRFQdM0GY+L2SldT+Jvcp1RHE3lvC5R1Q2FK9hut4L7lyU+JLQ2WGeneVcUgvl1XQdak5Rm&#10;vd7y7//u70ho3r59lzGILVVTM1vMKaqKi+WSrm1lrlhNSoG3b94wDAMfPnxku92gibx5fQlxYOjk&#10;s0VRYo1gDiYLoUxnpgRt2zJkMbzFYp6F4npWjw+E4CeBWaOf3qGEIOT9CY9Q0oazuYwDZzRlUea5&#10;lYhK40MgJsV213F3t6KqZlhjJIe1lnYkUytFSiJyqJKIkAi+pCbMP4RAykRpEUUAHSNNVbDM5Hui&#10;J4Se6ANqFFwmC8hoTUShlJH3LRFSkHOv1loEQ4chvy8YxHU9DITxXJzE2TvGyNC3DG2XMWDFMMh4&#10;7fshu5xDigq0lfkqEqMMIdIPXnCzwpFCJKSENhY/dKgs3OkHT9f17HYtXRYD0CZ/V4iyX1k7Ca1E&#10;UTWh61ratiXI1kffeVbrFa6w1HU5jX8QcQHBdlXGZOQ9zW63Iwb4+P6aGDVXV1dZUMJknC3h/YCx&#10;hrKs8D7Sth3tthUieIz0Qz+51msF1uR1Rhusy+I8+X1NTJGiKETUJouAKG344adfuLm9nd6nrFZr&#10;fvlwTVCaV2/e8tWXX4HW3N7dsdlu+frrr2jbLQqNcwUhiGjiq+USZwzOaJbLOU1VUJeOFERYVxMJ&#10;JJw1LOczyIKXzhl8HAQ3jpHlcslut+OH73+g7zq++vJLrl6/nsZmiAFUoiwrjLGQxUFdIXjSarXm&#10;b/6X/+NclHOOc5zjHOc4xznOcY5znOMc5/gnH2cC/DnOcY5znOMc5zjHOc5xjnP8I2PfAf5Ugd6x&#10;As39osNDd+EnMrbZI55BGDyPt/e0ux3NfHb0fk4VYu+Tkk+6Eh+Q5Md7PvZ9xhiqqprItfvPd4ok&#10;fei4dYoUKyQXbAAAIABJREFUe9iWx8jzh0Xwx9zdThGa93/BU0HZYd+dEjE4vNYxkvTh8x4bF/vX&#10;2G+XqViZT/8tju4u+w5j079/ShAe72HftfpYUeZhGx+OgV/rpHXK2eklx6pT93RqbB6Lw8LiY45d&#10;h31x7J6fu5lxtK8O5/lLBOrPPdMYo7DEoTDG4fw5HF8vEfGPzc1T69Gxa+3PtUNxj0+KsBVHv3+/&#10;kPeQXHLobv8kDPHp+vHcNU4f7df99jn8zGEx9LG5uN+eR13e98bO6IClckEOuQDzMA7XlsN1Zp8M&#10;I804Egk/dYMf/20cI0Jyt1MxGdmpXGkhI4lreyGkJCPEpJHkh8rlzvvtyxO1YL8/QpCirKIopKAx&#10;/xInbCl+q8qKwhVobTNp2OGDZ4iBbdvx9//hj/z40y8UZcXl5aUQA3MhotZKnGOTEFXxgd1mI4Xa&#10;Zcny4gJblkKo6nshJ4aIiplvkZKYlWbXj67v2Ww3uei7gFzIqZXGD3123zGTk1aMIbuOOYpc/L7f&#10;byDEbKWyMImR4uzgZZ8eiedKIaTObcvD42Muji4nx5aUC+5Q4i489D1d1wkBnidyVEoJH8RNd/Rd&#10;69oOUDRNjXPiUO29l0Jthbin5eJiY8WhZLXa8f0PP7Latmx2rZD6XIEfPA+PD0Qv7r7TtbXJQjHD&#10;6NtIUvnXHvckJiHOoyD6wP3DIwlx4K7rWorYfMQocEZT1zXGuewslR3ptWa73UnRY0y5mE2YxmVZ&#10;SPF1drOrqgafHVseH9f87f/zdyTg8tUrtruOmGC721HVFcZoLi6WvLpcEoIQMjfrNQ/397TbDQZQ&#10;Udy4pVBShBhibruR/Dp4cbhRSueS73EtlDlRWMd2t2Oz2aKUwRUlq82Gqq65fH1F5wd0JtGGMGSH&#10;Gi9u5SlKYZzJJC5lsFYThp6mrjFaEUPAapP7Jk0EgvH/KTug2sJRVIUIIiURVBCBjjg51MeJxJvQ&#10;aLQy4lymNWiNcQVFUfLq1Sua2QxXlrR9R7trKauSv/pv/pqqrFAkysJRFQVVUUwF5zYXt8/mc778&#10;6ktu727yGZbsmCz3rLVmNpsxXy7p2p7ZfE5ZFmilKFwhhP1BxrFBTURPcQuM+BhIKaB0dg7NxcRC&#10;2JR1LiKkXHIBevSRGIKQcLc7uiGTV/P63fY9g8/kem1ZLJZY6wgh0rUdaRjEvXoYKAuHs7mvUmLw&#10;nkicxAtSELJA8NK/dVOz2awmgSWlDFXTEHzg/fuPeN/LmqnAGkUKA5v1Cj8MuYBWyNhFXTNbLvjl&#10;/Xs26w2JROkchbXEEBiGgfV6zV/+/vd8/dVXFEVBu9sQo8dpmDc1ZWEprKLdboQQkdvbOCFMGGOZ&#10;L5bZqUjmwzCIW9R8Lu5MY4xE8uAHoh+m8YmCpBXGOa5vrmWdTEkcu9LoCivjBaVICpwraGZzcdYr&#10;y7z25gLfFKVIOou9yH7gsoOikHyMkbXu4mKJc0K8KQtHYQ1GK3EfD56YndZTDGidJpGLSCCCOM4r&#10;Lc+QRl0TWbcV0HfZjQ1LSorBe5aXF/zuL/+Csizpug6tDH7wPD4+UpQl88V8EkqxztF3Hbuu5+7+&#10;kXq2IGFou452t2PX9xhX0HYDCc18scAVlczxvCdYZyiLgrIqxaEsRZrZjMVykffxJOT1TN56crON&#10;QkSOaRLPGff0EPK+ngVfQgjcXN8yDANai9PluB9aa7m4uEApzW63I0VxJAt5L2N0YdQi1BZjIAYR&#10;Qhn6DuscTdOwWCwpC3HQVLl4fnQoTSlinBC3tDFYV7DrWx5Wj7z74gsRb+k67u/vubm5YdbM+O3v&#10;fofWht1uK8X5ZYE2RtaM4Pn48QbvPb/5zddYa2hbEUu5ub7h/v5e9gJnqZoGYx3btuX29kYIQYWj&#10;qUr03pmo7/vpLOezu1eIkV03MJ/PqWsZx+KWGhldU1Vea5WxoDQ3t/f88MMPPNw/YIwlxMibN2/4&#10;+utvgMTD4wOr9Yp+EEfOq6s3k1td13bsdlv6rkdrETuwWogrbdvKHm0tHz9e89NPP9O2O5pZw+XF&#10;ktevX7FczimsZeh7UkhCaLBO5p7SGOcYfKDvh0mUoK5ryqLMa/uTOEGMQrbXOhMSRlfQcc8xmroq&#10;KYqC//Jf/3f/IHyl63ZHxfU+R249RkQ/JS72Ern88Lr7ZNKXBMJO5cKfe5bTeMCnefR+7qTTkwDX&#10;fjKmxQJ3IuM9c5dXIlzGEeLosdznmCv9KafriciiZZ1HZ6r9QY52yuX9GJ6y//9IekbaVwn0AWLy&#10;ORf3U89wiux/iLnsj4NjgpL72N1+n+zjXsfG2ykH+mf3n8/sKrtMKvQkDpSIk1ugyn2c8tl9/17y&#10;lvziOD52P4c4wT4hc8wgj82/8bmf5oCasE650TStmXIGySI7WglBLBNRxSn1+Pg5JLIfG0MvEZWn&#10;8ZXxmGMY1uE4+DVY1yE2cQx3+zXE+mEYnuWmv/a5xn8/dDUf8ZR9vOPYWno4R0/hh6cI3i+tl4eY&#10;9LHfH8PB9ufgsXXrJbzrGGa9jwurE9/3WdGDibx3Qvzwk9Vgb9zsQ2mKicQ6/q1Mmae1X+/3VRa3&#10;EEzGYqwT8ncmtGprJ8KosSKQaJ3BWMEyYkyyTcimQMz40Hh+efKgHzvmCRcZcSijhChqtcFaJ/k1&#10;siZNoozWEpUikLi/f+CXD9d8vL3DWoNzmuVihlFaxJCSuIkLcVrOktFnon5K2fE9EJKM3aZpaOqa&#10;zWbDer2hrsXxV2vJCYc+C6D1T7l1UYm41O39HUMYWCxmWSzMkLwnBZ9d24UUr0hyFtzD6Zy11EUB&#10;SbCTEAfJL7KkQAwRrS3z5RKlDYMfsIVju16zXa9RQFmUWYAo0bY7hmFgebGgzGfilAlwY38PXS9u&#10;wKOICEqe02gKZym0FrGbmCAFitLR+Z71dosxcv4XYScnba4Tw9CznC9y3m6yEK44uxfGUhQVwQfa&#10;tmW33UIMU7IU8/rhXIHJZHmlNErb3AeKMHTidJzAaBkvIlQWJyKpUZbCWRazGReL2ZRLDL6nbVvK&#10;akZZzaezvfe9kJrHiZNdpbVSWGNBS642JMnBZoslRVlgC0NKWWgupgl3SwnKvZxHa83D3SPffvcT&#10;213PfDFj1lRsVitWqxXOOF5fXFIVNuMgKYv+CdZnrJ32uegToReCvRnJv9ZRVDVFWYsTeIK2GwhB&#10;xGy22y3f//AD682Wt+9E+E4r6IdecvVMQBY3cXkmO4qgai3EzOkeEptty7d//oGirJgvlyIuag0+&#10;enrvM3acMe1RdENDUglrLavVhsf1ml03sN11DP2AVobCFdzfP3Bzc0NVNQx9IMUk4l9aYcuSxXxB&#10;XdRCEB51nHOOuby4pN223N7csd1tRYikciijaXfthF9F4OrqitevL1GojBs4VqsVu91O8FDvuVxe&#10;cnl5IcIRRmG04LRDLwRuhRJ37QShFxHGqqpoFnPQGpWxO4Xk3c5ZSIF+6NltdwzeC5YbEw8P9zRN&#10;nYUIstgZSYRerfTxECL1bCZ4YxLX8lF4VKAHwTeM1SJ8EESk1dhRrETmyrh+V5XMqaHvMcZSlDU/&#10;//KBqBT1fIF1JY/rDf/+b//AfPmKZj6jmVU5HzNsdh3z2RLrHPPlBUVZMWsavv/he1njlGK92cl6&#10;bjTv3rwh+oFh6PNaYzNWLmNMziSKuqqxztG1LX3vGbLQpZK0ksH3KARn1VoEOgF8FPw3xEjfD7S7&#10;ToRBXEFT15RFQdvuMglYgzVZOMChteXu9oHVaoM1FpVFYLU2rFZrul3HbidiI+vVis1mxTD0FIXF&#10;lVbyE6VxVkQSSGCUoa5rXCkCFX3XCeY19NgscDGuWSk9vUsRB3k1/V7mfSCFyJD7NMaQSfwDKXis&#10;1oIpRk+MvTiSb1s56yk5b/bDkPdDA1re50QUtnSYoiAqMymlJjRlXaO0ZdN2IhyhRTC0HwZ8dmfv&#10;+8B219L78EzYhCzYqLKQSVmVWGMYhp6u60kxUWbBlqHvRczDuVyvQMa85TlHsZ4YA1Zr2r4jJsXg&#10;I+9/fk9ZVXzz26+pqoq+7zCuwGgzvetJMTH0HW3XopK88PHB02XhEmcNRmussRgtOKyyOr8LAqMU&#10;1mgRUagqlCtIxnJ998C3f/5ORBmtFb2afJ9ffvMb/tW/+leUZUlK8LhaE3zIopgJrS0KjR8GiIGq&#10;sMShp3CGui5IyWcMOgHi/F45R+1kv62riqoqM3asWS4WrFcrUojc393xeH/P26sr3lxdYZzDx0g7&#10;tEQfBKdxBSgR9tVGY5TFKMfj/QN/87+dCfDnOMc5znGOc5zjHOc4xznOcY5znAnw5zjHOc5xjnOc&#10;4xznOMc5zvGPjKHbHS2G/BzJHJ4Xl+67kU8FzpP1pxAb2s2WdrejLCuqppq+4/D7Dx20DotYjzlH&#10;HZLTXyLtPjm/fEoKf8ltZ7+Y8aUC9GOFksdIyvBUALlfCHlKAGB0RVYHLjrwnCy8T0w91n+HxfQv&#10;OU8dFufu3+f+933y8+l4kWT+w/HnzGPm15DOj5Gn9wnjnysKf6mo9Fgfv0TWPkZ0PnbdY4ICQjR5&#10;3s+niPL7Y2Yk/JxyaD9GmDgsUj6c4y+JL/yaYtp9YkPMLi+nxtVLY33/fj/nTvWSw9Xn/v7Z350g&#10;bmjUUWGQY4IV+z8b9hzLjrXtIbH92Hw8Nh4P++xQ5OEZqeRAfGOfgK/HQvLsAnJqfT+17jESzg/G&#10;lMqOWqNb30gUSKPbyBExD5MdvsZCXTu6cFlxSjLa4qyQ0o3NJPgUs1NiJnHE9FScrdWeB/1TkbM+&#10;EBCw1k5O9CY7kCkjbkKFLYS4aAzKOHxM3Nze8oc//om7h0cu5wsuLi5wRhy2Y/BCEBdKB8ELYXR0&#10;Xw8JBv9EVDfaiLuI0pCJEmNBXcjOpP0wiKO50rloOorzcVmTEgx9RxjEKcpaO+0BIZNKDwVrSNDu&#10;drmo0mYihBD+FELGHIaBx9Watm1xzjGbNVhrhSTovRDy8zVijGw2G4ZhoChKQFGOxcLZgUvtFbaL&#10;k3Siqipxs+p7nJUiUZS4zGuiFJXWNQnDru2ZzRf8/P49KMPl5QXDMBB8wIcohPUYhUCkdC68lELY&#10;pBQ6jyuVyfFCwBBHWuccYfCsVmt2bSeFmIUUV1sjxWjWGHn+7LyyXq/p+56iLHl8fCSEiM5u2SN3&#10;a39NL0bCZyZE/ulP33J/f89sPmM2X/Duyy9xRQnAfDFnuZhT1zW+H/DDIET79ZqqKrl69QprhGxZ&#10;FQURKUjsh0Ha2FgpKHOOOLr1SO9Pbnuj490w9Nzd3fHw+CB9pxR931FWFculkKibpsJaJWT3FNEk&#10;fIgQg8y/lLJrszjFP9zf0jQzGYM+Tk6mqDSR9IfBs1pviCmJmEEQAQlrDfOmoe977u/vqeo6E0pz&#10;cXeMRB/w/bC/I1KURXbRrogpUZQyPtt2x9XVa/7lv/jn/O4vfktdFmiVcMawuJhPRaZjuyTERass&#10;C9abNQ8PjyKEkElWSmkSMPQ9zXyGDzLnqqqSwsVD4RfE0cyHmN2yFZvtlruHe3btDgXiEK8NYhGn&#10;RYzDaHEDysIko9vX6lHmJAqskzHtyoJhGOi9Z/ARtKFsGpQ29L3n9v6BdrslhYDNxY/WyTqXlMxR&#10;Y8WtUCuNyu7XKSZxPHOWzXYrROHsXma1Y7Pe8OHjB7wfaNuW5XJOVVqaSpy1h2HAhyBkaAUYzdWb&#10;N6zWG66vr6ei78IVUrhdFnz8eM3iYslqs0ErmM1qou/xfYczhqauKIxh6DxxiBSuQGmdx1FJVcp4&#10;MdrQdZ3MCZQQFYwRR+vsljYMAzpFYiYgxBhR2cFMZ/c4lAgAWCekWjMW6CPiBAnwIVKUJbPZbBIe&#10;EcJIYBj6TKoW17Vh6Fmv12zWG3HJ8h4QIYS6FhGF6D0xdBACGrmmuEXmNCpGUgrEFISUTyImJc5d&#10;Sagk2lhplzg6xovDWtt2gIw3bQyLxYLFcoFS4oqleXLibDtZB5yzsp4O4qLlU8D7hClq0JbH1Zb1&#10;6pFIop7NsEXBrhNBD20LuZ9MJhIyhQigjCIcTdMwm4kQ2na3E2ct7ymKIgt3CAln6HsSo8ukOHyN&#10;+Y21hrqZTQSQoiikzUiolCjLclo/AGZNg3GOx4d7We+cww+e1eqRmJ3RnTHTuSiGgFGKsiyp65r5&#10;YkFRlHl8kYmNKhM4NDqLSSgt82qIgdVqjSsLXr16zXqzoes6drsdN7e3/OY3v+Xq6g0hRhEZIU1u&#10;ht0g+d3jwyN93/H61SsUiYvlBdZYHh8eUSiurl5TVSXNbMau73l4XHF3e8Ni1vDlu7dcLuaZRJzo&#10;uifHyBgjPoTp3KWsoaorHh8fqaoyu3UGOVcpEd2IMTHkPe/7H37k8fEBpURgoW1bFssll5cX9H3L&#10;+w8f2O12tG0ra6EPk+ulSuJWqRQUpaMsCmI+8yilaWaNuNsbTVXNWK9XaK149+4ty/mcsigwStHu&#10;doDKju8avUeQkyL5fhqDxrjpbDJ+1rliEtDwXs4HJp8Bx7ygcI6yKimM4ff/QAL8sOcAfyrvPEbQ&#10;/TX517Ez+ykH5VP/dphXHOYXh/nEIYH9WE45EmzHM+Kxz33i4vxMgWwv1zqSn4z9og8wj2P41THy&#10;+yE+8hJx/hkmdEBcfcm5+yXcZ3RJns5QPBmP73/v4fefIp4fXnc/Dzx8rsM+PCbG+CmmdloE8phI&#10;26lxejgGjrrcq/RMbGZ6Ng7FEdRJ3OSUgOFL7bbvBv05cchjY3kfdzvER/cxAK31dOsvjZvD/PsQ&#10;Az02dvfv+5D8vk/0Hz9/KOh3Kn6N+/jn8JX95xuv+znC9zFcZf+7DufgrxEHOBx/v+YZTj3LS+vq&#10;KYzmEKt9ybX+2Lz5RLjx2H1/RtjkVJuPmPLh2vjJZ0fOuj4QuYDprPCED3GAnaWD2Xt8/Z3m9Dh3&#10;MjZsrcVZOeNaI9iRy6QzyenEQTtmMcKUibw652+TDp7iCZPan5v5zka3eaMEK5E2SThnRODIGiGB&#10;dx0frj/yw48/stvtKIuSi4sLQOX3H2kSkZoEMRT5fD4IGTEJz3u5WND7gR9//JGhHyhLOdON+NLj&#10;wwM317f8+bvvKayjLAuqssL7wOPjA+2uZbGYi1iPEXExMmFUHezBJovnASIEFsTJtet7UgJrnZAg&#10;87phMpFwDGM0u+2OzXqN0Ybl8oI65+8pJeaLhuViIUS6PSEpcg7d7tpn7z5sFrYaxR5VzkW22x1K&#10;CxlXzNoV2jhcxqRUDGgihbOkGGiqir7viTlHGPdacWKeU1YVu3bHZrPBaCVYnBqxQSHpknM47wMJ&#10;jbIWHwb80BNTEnEEbabzQMpEeq0UMYigwKyuKQsnpMQQ2G42bDYbZvMlVdWIqFkUB+U0CpLsCVgY&#10;Y7CFOFSHjLOIE7iIBYYYEOhT5bV8PPeYifw+9puzlu22IwwDX717S10WKCK77RZnLfNmRlNXGDTD&#10;0E+CbyoJdikpppyRgSx+KPnwSEj1IeHKEmMsbduz3WyEgBmjuJ+nxBfv3k5jeRhEkE1E7ISQaV0h&#10;ebTJ2HQmplrnSIAtSnZtx93dA81sRtU01HUlmEl2Kh+FZfbFa5VWmRAObStOyQ8ZT7m7e+Dm5pbt&#10;dsftzT03tw/88v6aqm5IRLIuD2VVc7FcYLUmxkQ/9Cgl4jZ1I/l/9JGb2xt2OxEVX683dH2P02YS&#10;fxh84OrtO4qqlrxDM52Vd5sNu81GxEj1uFfqPK48fhiI3pNCnJzHjbEMXsjXy8tLlDGQMWatxcVa&#10;aajLiuA968cVQ99nUUmoqgptjWC1eX0MIQgONIqHai3Yb1kym81FODEK/hETk9jnKGLi8trRtd10&#10;HZdx474fBLtybsobx3V9vV4TiCyXFzhX0HY97z/c4MqaXbvj1eWSWSM4X5ddsIP3fPzwgaqq8H7g&#10;wy+/4DKmtdnusIXjyy+/4HK5FAHPOBC8x9hC1s9KMIVhGAgxcXl5SVVVgvN2HdoYXr+5QgO+7ydy&#10;PZBJyxofPCEk+mEANCHl/ERbwTaNziKELavVSvYyaynrkqaZ44qS27t72rajqmp88Dgngm0h5L1M&#10;KbwPkk9vN+y2G4ZecmVrbT5XSo7S9T3r1ZqUEmXpCH7Adx1Dt8P3baaKpywC2RNjwOec2GT8CGWk&#10;f0Mi+pDz/iyW5wdxn0eI9FppjFGkJONw6HvavhdcX2u6fsgCkzk/dwVKK3btjmYxpyhLfBaRHYUw&#10;+t6z2u7YbrckBPsNweO9ZxgEd2y7nRDaAZUx+pgi2jjZf01+Z67FmX2cl0UWqxRific/n9sxpZjx&#10;EP0s30pJnOB9CMwXS4bB8/6XX1heLPntb39DSJH1ei3vlfK+MxLO+75nt93m75C5BBGTxWpHEvx4&#10;zimrCpfvj/yeoihKOXcUJbcPj/zff/u3KK2YNw11XeCcpWkqfvPbf8a/+Jf/gtlyTt+J2JTP4o9+&#10;fP9UlrI2k+i7DlIk+gFrNUZLLl64QnCwLNJssxBd4UTgJWWhr8Jamrrh9uaeP3/7Z+7v7qnrhtev&#10;X1PltTlET9f1IixkrIjL5bOH0SJyrZXm/fv3/I//7v86F+Wc4xznOMc5znGOc5zjHOc4xzn+yYc9&#10;N8E5znGOc5zjHOc4xznOcY5z/ONitrz6j/p95UvXevWGN+cmP8c5zvGfebjP/Lv5j3y9wzJnbX7d&#10;58RN/Pjn1K/5+f9Iz+KAankeN+d4Hv/2P8E1/vV/wuf553/zv5879f/n8dfnJvj/JP6nf3f63/7n&#10;c/Oc4xzn+M8wjpEu90mFY6H9/mdPkUMP3ZuP/cxhjKT06Qz/ghPys7P+ERfsY9fd//OhGOE+6bXv&#10;+9OkzCyal0YyzR6h95DYPJLGT7XbrxFN03siIaee8VBwLGUb8hAC3nshqY3kk1N52RExQSHTP5F3&#10;SXwiLHj4HYcu079mvO33x6E42rGxNDppe+8/ae/9Z9kXuDtF9j68/31BvGMk8qfx/SSa9awf98bH&#10;qTY+Jdz40nj9HEn42Jg/FHHbd1XfH2OHYp6HooTHvu/YZw7n1Is4wN5Y2W/nY+39a77zc21z+H2H&#10;RP3D5zsmSPBrSNr7z7Iv/Hnqs+NnjpHpD8UsT5Hhj42DU587XH+OiVAeruGHfXCqHY6JHBz280v7&#10;zCkxzKPisKP4z/5nD3EfdaKvJsa7mlzgR2GTfVHcQyEGuZ+8DvIkHGmzkI3JBNeh6/F7pGZjNdaV&#10;FGVFWVRU5Y7tbkvXbun7Fj8MBPUkMjKJCx08xFOfaZzTWfBMxJWctQx9Tde3/L/svcuSLUmWJbRU&#10;zc5x9xs3HhmRkZHVJXQjVTRCVzf1HUwYwIQRP8gEEYQB/AADEIEJD2ma6m5aqqobqIzMeF13P8dM&#10;lYGamm3dtraaeUS2EELslRJ573U/DzN9bN2qttdaYYi4317w8HDBy8sFzy+3IiQ2Tfj998/4H/6n&#10;/w3/8v/8N/gnf/EP8U/+4h/hy1/9CtdxxOvtjmkRNqzijDFkXIcI5IxpzrhPE263V0yvN3zy8Xv8&#10;zV//Df713xYy+d/70z9FzgEPD0/45OOEf/23/xe+/rvf4d3jYxHFmhLGOCLGAS8vN6T3eRGfikih&#10;iARUl98YIzI2kvA4DEBOmKZ76bdFZGQYLog5A7hhvhei9jzdEccLhqEQcq/XAY8PV/zq81/h1198&#10;hg+vr8Ut9uFhFTXCPC0E8eIsnOYZaS7jv5Llr5cLYoxFkHCeMU1FpAwxruttHCMen57w26ePkFIh&#10;1073G5BmhJwwvb5iHIrjeM55Ef8r4gPDMGK4XoFLEdb85Fef4Xa/F1Gu1fU3FIL3ordzv99xn2aE&#10;S8SQiwvuEItQ3GUcMMaI+T7h9vyMnIGEjIiISyyCmznNmHIhE9fx9fT0hOtlxDzdChlyEd8b4oD7&#10;dG/W52EcEcKIKQc8PBQS/OPDO+ScME3zup5W8nuMhehdyJd5IdgnxAh89tkn+Id/9u/i9vKM948P&#10;iPOMjx4f8fmnn+Hl5QXz/RXTbURE6R+EUMTiUFyPgYAxLIJsiJjnCUMYkNKM3339Nb7/4RlzCguJ&#10;9IrL9bq6hj8+XvD551/g3dMjUkp4fX1Fnu8IoRC4EWMRrhsLCb6+poi3ZYzX8jvkIlEYxxFP79/j&#10;8viIMAxIoYi/BUQ8Pj6u7VLX3WEYgBhWEuj79+/x+PiIl9dp0VbKmKaEr3//TWnXPOKv/9Xf4vU2&#10;4y//8i/w/v0T7vOEKReBQYSEMBRH+dfbKzICLq/PePfuHYahEI4fHq6Y5wQg4OWHVwwJeHh4wJzK&#10;PQyXERhKroXFJf2LLz7H7fkZH777DvN0xz0Wkvg4Do2Y7RBjEQrNCTEOiNcBL6+vwBAwXMq9YiH8&#10;j7hivt+Q5mkVd3t8fMQ4DHh+fi6if0PEdREBK8IJwH2aMCEjjiNmFDHfGAdMUyriZO8+wofnF2RM&#10;uC8Ce7f7M2J8xf16xXW8IM1pFYWIw4Ccgdu9CB/88PyKjE/w5ee/WmPYw8MVX375Bb757lukaQau&#10;QAgZX/3JV4jDFSlPCBF4eCjCnF9/PeF3/+av8fL9J/g//uqf47PPv8A/+Hf+FGOMuIwXXK9XPD09&#10;4eNPP8avv/oNLuOAmG9I03URcBkQx4jr9YLvbj8U0YdFJO5+K+J2T48PeP/pJ0UIMyUglRgwpSq6&#10;m9Y9xJyBe0qY84TLtYjuBUTEmMqzmBwWZ/IrQrwsbVmESQIigIindx/ht3/yJ3h+eV5EQUaM81TG&#10;0jLPwzDidcnPP/zwAbeXF7z76CO8++jdKt6YAFwfHhCH4gp/u78Wwvs8Y56mRdARyPO0iBYUkce8&#10;CLHkFBBiIScnTEAIRWjzPuH5+UMRS5kmhJTwcB0x5Izn52dcr0XUIF4GPLx7xGV8wOvLK15e7pjm&#10;u/hMAKm4uH/zh2+Q/vAN7tOE8eERl+sjPry84Hdf/wHPrze8PD9jGALev/8I12ETZJnuCS8vL8s6&#10;MeDjj4NwAAAgAElEQVQSA1Kuwi7V0T0WMQkAt8Vx/fHxEQ+Pj1vujoAPHwox/rPPPiviiwirGHvt&#10;34CMOEZ89qvP8fT0DsgB795/VMQdhwHT7YbLuMTQlFaBh5TmEvNUXjjPMy6XKy6XCy7jBeNQBHrT&#10;sgd6fbnhdr/h6fEJD4+PZX5er7hNCXNKeL2/4pNPPsHD4xWffvIxHq4XPD094v3HH+Py+IiX52fM&#10;M/ByLwKAH338MeZpWtaPCfEp4v37j/B3f/d/4/vv7ni6PuAhD2UdjAPSVMbxR49PmMYrnj98B8x3&#10;DHjAGIoQQIihiHvc7pjv9+WaJzw8JlyuDwhImO83YE54d31Y22CIcRFDLP10WURGU5r9sMjhcDgc&#10;DofD4XA4HA44Ad7hcDgcDofD4XA4HA6Hw+FwOBwOh8PhcDgc/x/BIkZKB2NNGta/t9x65b/1z/V7&#10;qqtv/UxNgJTkZHndGpqMK8mc8tqBjRw8DMPqapqVi3oUznf6unPOQAByyuv1VSJ3ysV9khFTeyTV&#10;+vnVIVtDO8jL967ki4WAIom0+jqYKIEkowYExMXgfk4tCV9/zto3Q1yc9+qLxR95f5/1z0psl/+u&#10;Y6KSMSR5Xd87IytrZ3Q2Pi2SskVMr87vlajZ9Gve7puRyPV9a2EENgYYoTmDjyP52foz6lytbVl/&#10;Lp3OWXuwdu6135GQho4zcg5afarnvQU5Z4dhaOJAHVNMGEFet+5TPWfqteo2Y/0g288i9vf6usYl&#10;1jfW2LViDOsPi3jO7k0LAujfyXWCiQmwfpLv7cVB9ebSB0IUBAtJN5fOV0Rq8bLSIcBCImzG6hqf&#10;ckPmbNqiUPSwGLA27VJFRoY4YLrfCyl+HHG5XjA9zri/vOJyecDl+oDL4wOePxSC+uvzM+63F0zT&#10;HXNO2zqziqi0bRljKKTF69J3SBjGEXEYEYaIOAy4357x8vxDIVUPI4YYcL9NGDHg9fkF/8/vfsB/&#10;99//j/hXf/O3+Mt/9B/gP/zH/xiXyxUpDojzbSGDj8DlgjRfkO4TblNCTijOxDHgV59+gg/ffYdv&#10;vv0Gf/XP/hmGccSnn32GHAK+/PJLBARM9wlPTw9AKiSzMQx49/gOac6432bgcUC8XDEgI8ZhIeRm&#10;ZNRYNa/3PA4RQCG4DkMhPMdYCM0xjghLXItY3IwzMKeAp4cn/ObLEZ9/8TlSTri/PgPzjHEc8fT4&#10;iBhQyPfIxQkeZS1/9+4dYox4fXlBWEiyrTBNcflNuYihxKH0fw4RYyzu4NdhwHQfgHnGZYjFxXae&#10;8fLyguv1usSqKspSSMG3NAO3hIyAjz/5BNPrK0IqxEYszuExxELUHC54//CE+PCAOSzkSgyFwDwO&#10;S5tM+P677zCOV1zfFVLlPCekNOH15Y6YM55/+B7ff/MtxnHA5198gfEy4uXlB8xpLmT1RZwhLutF&#10;jWl/+P3vMVyfMF4egFgcgnMGxmHA6+uMYYiYwoxhKKTay2UswjEojuFxHDEuzsJP1ys+e/+E/HTF&#10;w2XEw1Du9931itvLC9I0FWGHa3GXzyktc6OIzoSUkecExLy4JBciLUJARMB0n/Hh+RXj5YpxzLg+&#10;POLP/vw3+PLXv0ZABvKMx8crcL8j56kQ2peY9v3zC55fXvHb3361uFxPC+k74vXlhpeXV7y+3vDy&#10;+oowXjFeLvjiyy8BJIyXS3Glngs5+DLGRuyptmUIAeNlBJDw8PBQSLAvt5WojBDw8vq65JPFTfp/&#10;/+f/An/27/8Zfvv3vkIOwLfffouMgOv1issl4jbd8eH5GbfXV6Q0I6eE7z+84DJGvP/oCc8vNyDH&#10;hUyakMbS33POuE1F3GG63YDpvuQcAz779FMMISPfiwP7OAwlLqZyjzEs5PZlPM9pxu11QhwCPnn/&#10;MeIwIF7K/JgzcIkRYRiBNOPDhxfcX18LcXUY8PD0hNv9htvthjgOGMfiMv3y8oqUM6bpBiyvDSHg&#10;9fUFMQS8vjysa8I4Doh5wPPzy5oP/P73v8e7d++K0IjI3UKISNNcRAdSwu31dSG/jphuN7y+PmMY&#10;Brz/6D1u9xuG6bLE3JLrA8B9uuN2A379+ed4+upL/C//8/+Kb//wB8y3V/zVP/2neP7uW3zyvsTA&#10;GCM+/vg93n/8HsMYkeY7bq8viCHj/btHpDngNs/I8x15vmOMwBBHfPftNwuZ+4rh8RGffvwJ0uLY&#10;HUNADgHjMDYiOxlADgFxGItwxO2Ox6cRwzhiiDPGMRbRj2HA9fEJw3hBiGEhC0fc7zO++/57fP75&#10;F3h694ThOuLbb7/F7X7HeBkRh7IWjnFADkCaL2UOzjOm+x3f/OEbzGnGJ59+iuEy4t3jIyLCIh4z&#10;LHGlEM/nnBCWgR5KNCtiBcMAICDNaSH2z0AMy36nuNBP04RvvvkW03TD7eUF0+0V/96f/zniEPHd&#10;N98X4YCIIvRyGYHLiI8eHnGbZjw//x5jHPDu6QkZwHSfMVwuuL3egBDwep/w+Zdf4TbN+Luvf4+v&#10;v/4DPiyO7QEZHz58wLunRzw8Pixu90Vw4J7mMhYBXC4jrg8PmHNGHALePb1bBC6KGEhGXu5pRhF7&#10;ibjfJ4zjiOv1itvthnF4RIzbHul+uy1iAgNSznh8esIwjvjqq6/w9//B30cMRXhjnmY8LPGkir1N&#10;0x1jLPIGgxQ3GSJCuOB6vWAct7E0TROGy7UIDbw8l6gwjHicEzJm5GnC/T5jmu749OOPMQ4DHh8f&#10;8OmvPsXH7z9aXNULOb24zA/43e++xofnF/z6N7/B09MTnj98wPOHZzw+PCKmiO++/wERwOPjR/j+&#10;5RXT7QVPDw8YL1dcUdcWYL59wBBK3J5vd+QIABHTVObVPBVBg3EYkdMilnK/r+NmHC8YLkUsICwx&#10;t6z3I+Z5xjfffoP7dPMDI4fD4XA4HA6Hw+FwOACEfFYK2+FwOBwOh8PhcDgcDofD4XA4HA6Hw+Fw&#10;OBwOh8PhcDgcDofD4XA4HA6Hw+FwOBwOh8PhcDgcjn+LiN4EDofD4XA4HA6Hw+FwOBwOh8PhcDgc&#10;DofD4XA4HA6Hw+FwOBwOh8PhcDgcDofD4XA4HA6Hw+H4OcAJ8A6Hw+FwOBwOh8PhcDgcDofD4XA4&#10;HA6Hw+FwOBwOh8PhcDgcDofD4XA4HA6Hw+FwOBwOh8Ph+FnACfAOh8PhcDgcDofD4XA4HA6Hw+Fw&#10;OBwOh8PhcDgcDofD4XA4HA6Hw+FwOBwOh8PhcDgcDofD4fhZwAnwDofD4XA4HA6Hw+FwOBwOh8Ph&#10;cDgcDofD4XA4HA6Hw+FwOBwOh8PhcDgcDofD4XA4HA6Hw+H4WcAJ8A6Hw+FwOBwOh8PhcDgcDofD&#10;4XA4HA6Hw+FwOBwOh8PhcDgcDofD4XA4HA6Hw+FwOBwOh8Ph+FnACfAOh8PhcDgcDofD4XA4HA6H&#10;w+FwOBwOh8PhcDgcDofD4XA4HA6Hw+FwOBwOh8PhcDgcDofD4fhZwAnwDofD4XA4HA6Hw+FwOBwO&#10;h8PhcDgcDofD4XA4HA6Hw+FwOBwOh8PhcDgcDofD4XA4HA6Hw+H4WcAJ8A6Hw+FwOBwOh8PhcDgc&#10;DofD4XA4HA6Hw+FwOBwOh8PhcDgcDofD4XA4HA6Hw+FwOBwOh8Ph+FnACfAOh8PhcDgcDofD4XA4&#10;HA6Hw+FwOBwOh8PhcDgcDofD4XA4HA6Hw+FwOBwOh8PhcDgcDofD4fhZwAnwDofD4XA4HA6Hw+Fw&#10;OBwOh8PhcDgcDofD4XA4HA6Hw+FwOBwOh8PhcDgcDofD4XA4HA6Hw+H4WWD0JnA4HA6Hw+FwOByO&#10;n4b/6r/8LwAAIQSklJBSAgDknNfXhBB2f5bf1/+216eUEGNcX7tHXL+jYhiG3XcCQIwROSfkvL0+&#10;54ycM0IIiHFsflbfv7/O/d9jjOv1lp+n9XPZ/ev7kd+3fea4u4d5ntf2yDljnuf1e+pnljaT95x3&#10;rSa/X75/nufmGmvb1vsahoFef4wR8zwjpbS2v2wj2V/1Z/XP+nrZj6y/dfvUa5LtX74zreOovecI&#10;IDT9Uu83xm0cyfFTX1u/u7an7ld5bdb7en3NxkK9Dn3/9XNl/7Rjq35+gG5++V31nkMAck5rO8ox&#10;wL7TGiv6Z/Xa5HjV403PsbZNa5+BzOdkxIjYXE+NQTlnxBibWFKvT16LvkY9t6zxJcdEbYf6ebLv&#10;dTvU8VTvQd6jnP/y+kIAanPVe6v3MsahmQ/1d/oe5fjV96j7r/59GAaklJo5o9utfreMTXUs176Y&#10;5xkhBFyvV9K2KmaPw37OpGzOC/kfm4f6O2Qf67mq28qKobU9xnGkY17fk/5MOR71a+X11XatbWvN&#10;Hz2XrDks1zn2PTKWyzkmY46MU+M4rm2hP9uK7ToXkJ8r+2Gd9aJ9WTvJa9efwe5ftunZtadimiaE&#10;EHC5XOg6IOeOvM917gXQORixj+tn1sv6uff7ff3OGvNkDGA5Tu3HcRwP1zX5vXKNkp9Zv3eapmZe&#10;yfirxy5rYz0XZRzpzcv6vmmadusPm/d67ZdrGRursg3meV7bTf6sXoceAzlnZNQYvsSr8lcEqHWy&#10;XnMMCGHLsepnybynjon1e/NMY39CXhcQuU6GEBAzzzXWNoolL00p9+9P3IPOZdi81vFPru0AEKLM&#10;PQbEENdcRa+9up8vlwumacI0TeZepI4r1t85J4TI41aa0YwXPSb1miT3RHUtjDGuebWep1ZMtOax&#10;zmX1WEfITe7SrFE50nWqXpeOuUAGwn79KKM4Nvk5y6tY/NX5gG4z9nvZFjWfDbFdZ9d5jQHTNNE5&#10;K/cw9T29/JTFKfl+ts/VbaDHoMzX5HyubVnHi9yH1P/q++d0X8czy1/kGr/mLznu+pfl6Xp8DsOw&#10;zi05juXYkrmDHgs6dsnYuZ+H/PV1vA/D0LRLXX+2D0r0M9n+ucTkgDqNdH4Yh/3aaI2Tcg1hXfDl&#10;+P9P/7P/3A+NHA6Hw+FwOBwOh8PhcDgcDofD4XA4HA6Hw+Fw/Cg4Ad7hcDgcDofD4XA4fiJSmpeC&#10;/VoQDlTCBSe8y0LyPVFQk0L3hMW0kne34vNC/mUo74MiCMufoblWXeRuFeNb2JFzUrnv5et3hOSN&#10;0ALM87Tc155kVD9vGGJDeKntWonDmmzRAyOOVkLLMFQSXVSkydLHKWXEOKy/jzEY/VXvv5IJwtYe&#10;J9qREX6ATRhA3A0hTOSVOMxIqYx0qYkR9WeMoKj7UZOGGBllI2xAjb3Q/EzOlzqvJBF7a2fdXkmQ&#10;toMilM/rWCuflxvSX48YzUg1bD60RJ8oYkJ97Z5EIufu0fitxJ+tPQNiHHbCEJIoLsUqtmvYYocm&#10;jbNrY0QeTfrTBKWemAAjRIUgyTJpR6DSBLAYI1Zm5TYQKBG/jdnbvcq20X0gRTA0CVuPkXmeUaiW&#10;5X8pB8wpYZruG1kLQLSIZSGo+xckOWP+MpLxUQxnsWQd5zmXL2uGdAAEwbq2mST2189eSZVLe8S4&#10;rDNox7+9WrXXqMVItBiHRbin7WvMW0kWZoQ9TWivY6He68vLC8ZxpGQ3PZ/097DfWeRxKxawv7Pc&#10;QxP69Hxgwhc65ksiorVW9cisW/+iIYZb96jJ4M3nLaNqiMNKBGwFcaJJNK/9p1/D5gm7NykmIMmq&#10;kgRe25nNxV5sr/et1yXr/bq9LbI1i9Hs/uR7tbiFJMnLe137J7RrXRvjsa67yLlwIzOQkQqvOMQd&#10;qbiOy9rWvTg3zzOGAIQwIOckCN4ZOc1Lzlb6pM5XAMjLhaU1Nwsl5M3lZyFnpDQDS44vSfC9nNIS&#10;YGH9sX9/myunNCEM47JGBDqP5Vpa+0YKR8h+ruOTCTJsoitbkA4xIKdt7srXMvKv/rcUTtE5g85F&#10;9fuP5ooVr2UuX/YHUnQFyMu6xmItywFrzOGxLa1jg++/NiGPsK6NXHRG9wu7f9mOIQSEJQ8KCFtq&#10;lwPmNK/5kIyLkmQuxwkjOMs4IL9TfkZv/WFrru53LUohv6cn7ra+B3HN9YPaWRcBuG2PHAIwDCOQ&#10;w04sg61Zdb2vv7/f701fsnyY3a/ub7m2MsEo3X7yZ3Ld0ffQ5kpYx3hGRoiFlJ7rWFliXYxD2aeH&#10;sNuXrXEqhWXPG9f9Vc4ZOeTyWcuYy8hLf5Sgz0TzHA6Hw+FwOBwOh8PhcDgcDofD4XA4HA6Hw+Fw&#10;OH4MnADvcDgcDofD4XA4HD8RG+GdOWLLgm9OfmKEJvlzXQxfiKEt57OSeffXFnYuu/Wvkoih3d40&#10;sUE6BWqnZYYdcWUhIATDGVq2jxQJkPddnQ7L68qf2731CXmamGORTcqfURCXoyJpREGoqG1VrqUQ&#10;rvcE1hhDQ+iqfZgzJ0zyMcYJw5KUL/t2cyDNpvsyc8etf5dEU+2Yq4l08jo0+a4nQiAJzofjpxkj&#10;25jX91XILVEQtbaxsSfYBNNdWV6HHqtaHED30fY+7obJx76MJZbYBCdX6faufSFJ8hUbaSeJ1ych&#10;JNDGrTJvys+kU7LlCMoEK/R1MfLmNker26cU6MgYhj0RdiVExrC4gBZS2CBiro5XjMiqYwYbhywm&#10;y58Xx8ttbKacMaeEOc2Y5rm0e4xNF+r5to5WQWJi5FQtVCDjtyZD9ZzRdRzIoRAd60Vu5PvcuK3K&#10;NUELZNzv94XoX8iwi/RH+V9eiFLLnUbsYxqbU9JRWzvFsnkr20K7des5VUnQWvyAzVOrLeu8SClh&#10;HMedU62O34wUz773aE2w8gjdx2zeWeRovd7qa2LiJmfiWjOOKyEVwKCIfBYRcycaEEJDENaCOFLc&#10;gt1bde7V61mPmKkJ+7Z4DnbE+p5zrjUu9Pw6ike9ccD6W+Zw2mVbtqMk+EtH+/od0tE75XkhtO9F&#10;EpCBvIhjYHEbLl+6SBlsiSmgxlS5PluURoq1lGsLmOe05kS6jZv2WtaasAh1pLy0Rwy4jJeNZIo9&#10;oVzHYx3LWD6kCbXazXubY5tbtcwbq3M1E+6oqATp+l1yXLI1xco393MLuzFrjVGW82jhAP1+SyxC&#10;3ouVn7G5ue1/0Ox/6phg67G1D1uyIxrbyvgYSD66Xz80+V32izUHDwW9MtCqRxXxq5yKqJgWj9B5&#10;4l5QbC/KUue47l8mSmOtybJdtBiCvl89Z+U8u1wuq6t9+dmAIW5zM6WEuH7nssbkTeBCC2exfrfW&#10;f30fdi4fumIjOnawz2PtKtuutguLS1sI2e45z7nZ77Rb503Ej93HNNXvCZimuRE/0oITWoyuEaxy&#10;OBwOh8PhcDgcDofD4XA4HA6Hw+FwOBwOh8Ph+JFwArzD4XA4HA6Hw+Fw/ERYxEn5O4sQzAgT7PPl&#10;35kbZvl5S2KXr9/ev//eeZ5xuVzo6+vv2bXvXHkRBNFRtE2u/IxAP0Peu3S0Z3yPUuwfG0JWJQNo&#10;Eph2a7b6SLvnDcNI+06SJPfEB+78pwlt7fVw0qPsB+3CyByxNdlTE5P0GO0RlOvP6vip5Kvqmiod&#10;BzUR15oXjIRZiCh7B0x23z1SEXuNJrRar6uvZeSVntu99Vl7sg4nuFoEWxY32HdqklBKoOIL7F6C&#10;cnjU84DFHH2dVtsfkXV1H2mXdXm9jCjDYtu8kMvX68itO2qND4zwruePRX7vXb8m129vLsSzGjsD&#10;NvJfQ/aUsXSJIam6bKe0OaejFZnYiy1s96TJumfWq5RScWTWc6kSmsg81WT0Rhggtm7R1Y3ZEpTQ&#10;DsVtvB+641DHNjneGbmXxVlLDEGTo2W/y5+x9VnHYYvsroULLMIyc1q2SOjsPlhsYG3J2obFuKOY&#10;wa5Bzh/dV3rMWu7YQCHOI5bxNS/5hnS3rmuXju/62mWsWOfq8pphGBonbeZWrQnvjFjMnOAZpBiR&#10;Jp5ba0BvfbGED3SMsIj8Vt7J1oz1GuaEFCCELmzxh2bcVOdgI0ZLASYmILFe/xJbZZwNISDksBLb&#10;ZTxIKa39znJw7aqeA8xrrG0qCcNMGEiveXUda+dTO9+ryMY8z0BOkI9zmBiRjoW93O/M/GWCSHoP&#10;IMe5tU+xiOq9vVX9XLmO63vQnynjM8uLrPvR6wYV+yEO2VIcgQntMAEXPe/YHNf7BhZDdQ4m31+E&#10;eUAFELQwGCPA672L/O637GGtsSbFAKz8XF4DAFwul11MlePQysu1gA9bqzWhnMVEGT+s3FFesxSj&#10;sMR52H6djWP5bybIZa3flkO9zhtZviE/Q8YpLZxnCe+ciTE9/Lf/zX9NAkPdPWKXg7F5oOeJlTux&#10;fZyVH+kxW2PgGUE7tney9h56LOjX6/xTx2xrH3UmD7buQ4p5sD1+ndf1PyYyxOI2OwuQuRCbxzrX&#10;qq9j+aSOv729hN7r6bMqLa6k9zFaVJLlGUfnA0fziuXoP+a8guX+7DV6PrD3s/mmr5mtg7o9e/mI&#10;NVblusDil86tx3E0BamsvVEvvrFzBeva2We9NWayM5He3k4LkfA8Pq+5eC8WWuOKxV92LwH87MQe&#10;z3knQLReN/b5XAgBKauccRE/yotYIf2etD9PKPuJvJ5jr0c4VWQz9IWLdrl4vQ62Hq8/6+fk1vyj&#10;Zztk317HgNWvvXmnv0vmMnofzeaTJU5nzVnZdjL+H63jvfMKa87a4qvtGsMERq0zWCZCa+VOZ/bv&#10;rO/ZvvVyuTT75qPc1xLSOxLismI2W2vZ3k+eZ+n9Dnuf9TNLfE2vwXrPwcQIrVimv3sYBtxuNyoe&#10;WcdIT3iOjV85rpmIHhO1s8asFoNjQtBW3mkJ2emzE2tsMzEz9nq25zrzvPTsnlXHOx0/ZF+xe9Dn&#10;KNYZRf1evRfo5UjlZ8kUpObCaJs4t35uWoXB98+LYvPYQe85rT2IbMv9M8zwpj2Jtb/U80D2BRNi&#10;Zc/umJigHAvy7HAnFKfOVHpj0Dr/KN87N+Lb2z6piDBy0cq0Ck1DiA1P07SOpfp3S0hPx4VyXrgJ&#10;2pXng/yshO2Vi+j1PgaU9+z7ubeH6T333AwCgrjOcJhfMqFkvW9k99c7/2R7xV7s6QkL6++0zkrk&#10;GlJjM8sde6Lret/zH/3H/4kX5TgcDofD4XA4HA6H4xcLJ8A7HA6Hw+FwOBwOxx8BrNjqqChI/1s/&#10;HNWFKqyAUYMXT4a2aE9cWy0A7RVgM5e6eg0tGS8VwlG9lvr9omhtVuRW7Ty4FbOHxqFP/lw6xGty&#10;g7xGRn6rqIXbrLi53G97jbUd2IP1vXv2vn/1tZbP2u7FKhSTfcUe4EshAF0Mq4nPGr2iHtnn9Xpr&#10;IR1zi+0VprExKUmK1vi35o5VhKTbWf+OtdNR4RgjmloFclzkIFDi7xnhgLYtt2uySJ2sOL0d07UY&#10;JyOlySyI75E82L81KUheg9WvUkRBk6pZP7P3cnJv2o193Z+y/aw5YBVE6mK0pi+W6bxeT1qIcSFg&#10;HAYMQcQNMo6CcETPc3EcXsIK7SNJ9GDiFUfrw84pWtzGOmaHobQpIYPrdUj+fRZj0SIbZmylTrU4&#10;lRWInSm6ZuuWJp0yopLuS/lza+2tMVB/PivyZk7e9XU6lvYI+iyWsXGrC8XZ5/XmJVtvjpyqe9en&#10;47gcn8ypXMYFK9bUdaMMyz3xSvczWyNDCJimyVxvNUlH3+M8z/S7eoXMFuFMrxuSkNojMbI2t36n&#10;+7SSMWUBsyWAw8amNValU7vlcM+KOAOCmUes/W3kB7s214RREl91UaFVfNwWAYc1vrP1VX7u/X7f&#10;FTbqXJPN7+0+SouknBHj5rqdU96tgdKVmxXasz5jBdI6JjDRDSYMIknucs7ptejI4doiolvO5TqH&#10;0/n9NE3rONd7jB75fi8wlNR16jFQnORlPNAxwYq9rG/k2LXEWyxykW7fur+rYh4W2U8T0S0Sv8yb&#10;LBKJtaawvUKPkN0jTUjCRI3jdd5JN/SaJ/SIHYxQxNYyqy1YPl7ngC6617mnXnMZaVnvwfT+22pz&#10;1o5W//UEw6w1iOULOobovYlFGvspYHuB3nrIxqVFPrVE6eS81Pl2j2R3JJbYO0/SfWbt03rx9Igs&#10;fSRiZO3j9ftkPiPHLBvvvX2rPjex5q5uAy1IpPfxVrszUp5FQrTOKVgsPyJDWXm0FtdgY6Q3F3o5&#10;tBXTrP2FFZ9648jKe+vvZWy24qmGJQShz/aOBB302eeRYFSPVN/bUx3d3xkRhjP7+TP9cWpcoZyj&#10;WLlRb794dmxYQg5sD2LlAO3rrTOO2BDdC7ErrwcPR3NFtXZLSs9brl4EPbE7z9LnDm1+zeNugEUW&#10;C9326D2XkCTPHhnraD3oEa41WdrKRyyBUmutrnGivkcKibB1wsoD2NlX/Vydp/TORFnMZHut3v1Y&#10;OW7vDJIRVesewRI9vN/vpmicJZ6i1zy5hkvxAZarvCUm9fKjozysF5N6ombsOvUzNTae2FmW3ENX&#10;oQH9nEju+dl5yBmBC31mebQWWLmINefkdWixWOsZWv2dPmPTzy+1GCXbw7H9fe8ZhDVfrOenbL3V&#10;faxjonWua81ndl5o5ZtM7Bs4Jua212EJURQScd3rt+fz/Ez7aN7qvrP2AkwAy5qPTLBM5kdyDz1N&#10;U/P7y+Wy20/LvpfnAUc5CiPtszM5SzQsxtiI++o+3eZsbJ5n62ffZQy2usjjOK792IvXlsiMFJGv&#10;z8XO5pMlZ4pGLt8XVD06l27PW/R3xO4+5YzQh47BR3kdEzHU55dHwonsmQ+bt3Jvwp7Vs/0wy98t&#10;gbLesz+Hw+FwOBwOh8PhcDh+CXACvMPhcDgcDofD4XD8RLDCht5DSvme3t8Z6aAWjOjXbuBuMFvB&#10;Q3nNEQlF3wsjj9drWt+/OL2zwjpGiNHf3V7D3lWhumqnNBv3Fqjquyxy0/3BC9B4ER8jiACycKIS&#10;1/TD/rx7IF8ecsfd9TPH4V5xnCwgZkUSrCBBOqkxd5j6WvYg3ir8DitTNx+6imzjgReL6wKBHpkG&#10;4AXElusuayurQEq3N3Ms00RNRgxmhBc2Dq3XtkUp25jbHI5B44ccx1tBUn1f3zVKzy+r/XpORtI7&#10;lskAACAASURBVBbJRM/FI7d5q3iVFp+HgEyK8bY5h0M3Bdk3zPmdjQk9/qrjey0MqnFbOwGy79U/&#10;7xX9aPdwRsSyCMmasMf6mF0Xm5M6joUMTETcQq9UzKVXXwcjrMti1epyW9/DCBSy7yURkMUPJijR&#10;IzHbazFxXA5L+VgISHNGTnMRiInDrl2tYmy5Hun204QSy3mKFVRpkr9FeNLjzXLM6RFreuIjPdfq&#10;+vnzPANxKWIPEVkRC9k8akVA5m78s1xAj9yxeuNBrueybxmBuRKo5TiTpE85ty1RnKOYItuDCZHI&#10;Itp63ZoQr4tW87JO5RSatadHzJPujJKI22tv7Q5r9dv6eSEghmg6KDPSu1zfS/yOgvSy71f5Xj3n&#10;tIO9lb9oImyo/wsLMWn5uXZZZOsmixs9smpvX8Oc0zVBm+1/DvucrLe9+XUkKCbnypYf8XywlyPb&#10;626oaW65T4iCZ+IMz8ix2tlPjl9d1C3nHctHWbu1RdVx52Rn7Sl65JBe/t3LYaxxJYkPvdjbE5no&#10;9SUbO6xgmYl5HY2PozGsSbeWEJUFi/gXY8T9ft/Ntx55ns3jmo8ykQ/rvUdzt9d3R593DC3gl5c1&#10;But+M+fUJedb+1frNWx/wOKt3tfomHpEjj+K1724TvcdxPGOxUtrHPbmz5GDY+9a2Z6uromMePCW&#10;s7femLMcZBnhysrjLMKl9T2MqHHkuvqWv1vr6Zn9yBF5ia1J1j32zkL1GsMEPK29qyXM1etT2Y9a&#10;oKwXz3vzqLcuWnOXrcnWGD+Km2+JlX1ipIp7sZyRSLJR065VyK8G3CX3TJm7pq8iQJBxJQC5+rWH&#10;zSl9zWjbs2L9edRptn4Ets/qjWtgE73Cbn4WUT87zmLTWl3vT62Rsl2zTANFXri+f/vQnKoordmZ&#10;u9+dES05IlIzwmMVctNCVuzMziIt6jMVSVY/midH87HneHtm/350ViwJhkdxiJ0B9vKco/xHn1X1&#10;zvl07nsUL9nvjsRf2Hql9wtHayXLiSxRp17uy9Zrea5j7Q1753m9vFCfh/aEivRn6hy/EuKttacn&#10;6sXOaC2RISu3YLlIjzwvv1cLe1rXr89Ered61lk+O5+VZ3Isz7YECXr5KbtunZ9Yc8ES+WRjSj/v&#10;keJn7ffKuC/7aBNX2dza593avb0eKM7hhTTcjsHi0l32RNjtd+u1xuWZbcJ+XMj9oTzzreOICRfp&#10;Z4zsnJi1H4uR0zTt5sORaNlb5qw+K+2JUfREnKRI6da/8noiUmr7UQvP1WdxMjepn2sJVXLxpe35&#10;/zyLPEzdXyskFpocbhPals958iocVN+zCoJ2zuD2+WEbB+R1sDO3nhAXO+uW1yOF9nrPuKR4ActL&#10;js6FjgQo9dmV3t/qGCXnjd4v9EQKZc7scDgcDofD4XA4HA7HLxlOgHc4HA6Hw+FwOByOnwhGFK8F&#10;/hbJ9QwpTX6+dJOwCwcAwHL9koUT+dClnpGrevffK66x3Hzqe9n11mvc//74/ayQiBG2GBn16D7Z&#10;Pciiz+rs0xIrkuFCtnd+YOS/sy40uj+Zq6x29jhyCeu5t7bXkMT3RzUOg+GKnnYumftxu++3MwX2&#10;rBBGCyr0yNt67lnuC1Z7bf3JHbd6hf69wiB5fZtDRPv5snClzPtSHFIKazKGIdJxxObLkQsYmxes&#10;IET3F7sf5g5d70eTkauTlS6uG+KAMMZdYZJ1fewejwh3+r50caYmGsk/zzjBSfScf3QBouV6YTlH&#10;WoR/3c/aEYg5SulxUcnYlmPlSu7sOIXVa2eOLnUOaZclhhjjSpLXxGH2PhZbtVtLj/zG4vDa93IM&#10;NY482I11Pbfq72VbM9czOc6Ym5cVI9kcqNdS3RJTShjHkfa3jnPMYUteF4sp0jGqFllSAgywkDha&#10;Qru8/vqzer31vT3Soy5K14VnVmyT7rxWgRuLH1bepWObbl8ZD3viSlYOqt+vY2MlBozj2Iw5mYPK&#10;ttdF6vUSNLmXucZm5FqGaTqN99aN3pq/fW9CHEKzLsjvYA7Z+76ZETCYOS4b6/V34zh23bBlrLLI&#10;x7K9Ze5a54rsG9a/evz2HDZZTmldV0/cwnL1O+Ny2isU7e2jdAywXOjZ9fau4ej69OdbQh4sR9Iu&#10;lL05bV2DjKssT9a/Z2vg0fdYAjNsHFnuqiwHYsSgI5El/ZmSrKPfp2O+tc7qNV/Ob0bkYDmT3mew&#10;da5H3LEK7rV7mMyz2B5Iiygw0rwkrzHxO4tMpF3JjwSCfgypc5ufWuStnHXERczP2uf3xN/Y2D46&#10;E7H2NIxcxuLMkeuntedk61GP2Mdc6t+yn/kx/STzLz22WO4v22uapnWPdBR/e8T8oz0ri3sWQUYT&#10;m45EE86ekVkCeNJFVZKLdN/22uaILNprw7fehxXzrTVBE6J6QhBnPq83lo9EI60xbu3pzuQC1jxk&#10;edZRLLQEzNi4753fre+vZ6nirDGOAwKMvCcL98/lXLnuUWM0hGfWF8t2C+o4ulzBtu9tiba9/dI6&#10;prER1K01dPf+LMlh2Zwr2/uW78mL6FQlpBPBzhiXM76lbWNoxfrkCW/Dne+KCW331xOBsARZrbxL&#10;iufK10kxTX0Op+etdnvWr7cIofVP+VzkzHmEJbSiP/OI/Mj2ukev6+2lrT1cT8zzjJCHdf1WjqK/&#10;S+859FkGE8s7c8bbywssYiqLxb285awQqEVG7rWPtbfSzzNYn2lhSbnOsLOruhevZ469uWnlIlaO&#10;c9SXej/Ue711ZqvH+Zn+s+7paP9sndH3noGdEcqr/67nLkx4t9f+lnu0ddbB7k2PmUWHcfeMdlub&#10;6p4qrw7c9fX8+VbYFt3GlTuIzwvrudpuf1LX0AwkQ3BFi+fpeST3pbKtrTzaOvOaiViufO7N5unR&#10;MxtrTbD2rtZewsolWe6SMxOua3NT+Z11z1M+Y08SZ0IN1nWVvCEIYntLbmdn3Pq1rdhcEtcgz+1j&#10;k89Ygv/ts265DuRGKOCtZ26W+GoIeb0Ha93Xe1UrljABr15u0tsPyGdnbI+rz8dZvLL2kGfGqsPh&#10;cDgcDofD4XA4HL8kOAHe4XA4HA6Hw+FwOH4iGGkJ4M6xFrHcVj2XjgGhcTvjRVfsAWjGPCf1sL0W&#10;8LSO0ey9oXE2LN9R7i2J68tthR/2RXcZ54pIy3XpIoZa5BFWpXftLtoW80TTFU72zebsA9Xubd+c&#10;cReR72//XYr4a3vWIontZ9iR4y0Co77GZLhd9xzCNGGUEZwsBx9dnKKJHosJ9zoWdSFn/ZxSOBpW&#10;twteFJSFc3n7kN9yue0VSEu3n968023c/i6sYhKV3D7PCdJtXRbSyuKHOlaZAzoj7jDwPmbEo7ZA&#10;hTk3xzg0zorVgaR3/z0RBNZ2vaI+i2zP3HjrONiJVixTOKA4/K4uY50i+erE3SNg69ezwsndZwcg&#10;J1FglRMyAoYwELeK7V6sIkK5Xug5rB0fJElcxy2LKNHrFz039LyXMYu1XQgBw3KPKSUUGRA0MSuT&#10;79PFaQB2bqV1Lsv3yTGhXQx1QZYmpelxesYFpDc3LUGJEMLiolfGakBAWkRAAhEJsRyCjwggPYLe&#10;GWIIE6RoYn7cXO9kf8n2tRySjpzJar8zUl9zHQBCjKsrYNtnQByG1VFcjgnLlbdXhGsRAY/cNtm6&#10;xIpImQuRRcqV7alFQXRBap03FgGyV+Rcye+yqFWPwUJcD+uCrx2FmusPC4E8xDVO1lyoEGLC4nwo&#10;xUvSaqAo11SZq8o1sMlil0tJ8zJ3wpZ30X6pr8MyVnNGymk3Dut1rQQh4ZAUYticwYkTvczl2Dqo&#10;XUut9VGTm3U+ockoVnF9z3GQEWWt12pHqzMx8yxBzSLDMaKfVczfi3HWGiA/T64/7JotMSq9hlch&#10;Dlk4LcV8djEuRlVEfEzylK73OjbrfYW8L8sZ2+ojtiZb45bFNiv/7hGhtBiQfA8TG5DzRedDZ0jI&#10;ltBWb02VsdcS66oxQ5ZrZ7HxKQSGdgzWuLP1bUvCa4vdRVH+EpO4AyGacSjvj+UwFvGN5VbbXqsV&#10;4JMubW9FI/IUojrpCIcE9COC1dF+64gI0Xu9NZaO9khn42dPiOHM/LKcSI8IenqOnSEEyLlSIfcv&#10;zG347GdaOWa9RkoEErlYJa4dkQ3OXI+VU1rkLSboxs47dNswh94j4trZtnwrekQYa49kiWv01iZ9&#10;ryy+W+TV3jX/lPbpuZ2y67X2nYz88mOva3V0t2JAxmFut86fEFcn9X0s2M7r5Lpg5URHZ5V6rPfa&#10;jN2zJu7ps8O6FmnynXX+FGMsjrngBD4kcV3i8M0ibR/NHT2mjs57j4Sr9PmyjNsyp6uxmMV02U7M&#10;nVfPddnuMcZmL1lFT3p51vEzAlChkDPruZXrs/vW8afXj9Z+3iLJs/PqoxhjnVNZ535MMIyJHB05&#10;f1ukaZkD9nKuXl7F7sVyMz86n+7tN+q1Vudfef7K9pNsrTkSFZB7PrnXY2PWeq6k92+WC3rvfZqY&#10;f+YMXp+Z6tf0xCJ+TA5b96Zyr94TZ2YEa5Y/ybMwff7F9jtSALH3Hb0+P5ezs5ymLBdyn76dgab1&#10;OdOZZ5J52T/KNrUEu0OIiMYadL/fMY4j7ve7KY6sz3z1XvwoX2HnrNa61xPpOBI86hHhrXnUW58t&#10;8UCWezBxGDlWe3PrzLp1dJ4hn+/t2zksgkb7z5PPxLUITk0odX7FzmQk6X3/Hef2SEf77/Y5SV6E&#10;IwIdZ/q7mAhC731snWDj18ppz4jV1rarc7hHmu8R5h0Oh8PhcDgcDofD4fglwgnwDofD4XA4HA6H&#10;w/FvARaRST+YlQSbis2pPTbkn+PCv5bEKh9+5xwQ44h5vquHsLoQYf0G5ZKXd0Ub8v36vuvf40JS&#10;SzmtpD8N7mQui/UEaWB1GNdFQhvxdbvOuF6jLMzfCu/KfbICAFYIxNq9R3zf+hkrsau6OkhiDSNE&#10;H5FKmPOvvhbL7c4qjK9Oosyti7nKy/tvSRs7LQRy7XFpk60PimhBfWNqBAIq8VwTXXrERP26OtfO&#10;uIjJ122FUe242cYdjPmdmnvauyJsYH3F3CP1d23u0bkhA24OWW0RzlYsVIs8o/r+hGEIZiEnG59n&#10;C8LY3GLvYX1YHajXsZ4W1+CcEXIp2Kk6HHGIVOxAtGRxi8ih66LEHOtYMdwaIy3CeSxkSlluJknb&#10;Z9xNeoQz5kCpr1GPzTMFYz2Hd6uAtSmsB4CUV6eZCIjiqoyMtpiUEddZv0gynBZ1YNcnXZ8two5s&#10;f1lwpInZuk16AgVGUCliDbGQ4YcQIVjcu9jTK3izXK60w4tV5GWNC8sBdv0Z6iUfO/HIP+t4Z0X8&#10;kvxrFfwy0Zm4iFk0fZWnQm4Isess2RNwsGIuKyaV4iK9GKhJ66yf9XyQ649uJ/Z5rA80gYKNbx03&#10;rterWawXY0Ra1phhHBr7qDwDyC3hYr3eocx9mYPKPLIYEaXyHyrpJqx50/q6ZrzJnCAiZeWAHZLK&#10;j7U7XUROWN4XEBenzCyEn+S8r27yKwF/iWGh5sS5LwTTc4G1RH6sPqr3OE3T2tZ1PPbcy9j8Ztdq&#10;5UPs/hiBkrmjHbk/SjIFy4tY3NWfq2M8y9X1usKIFjJ+SmJXD5XYo+9dF7eya9au40dFzzKGMSfw&#10;M+642hFei4FY+1nrvs4QXnprPMsnyzXNVf6M7mPkmO+RP5mgGNtD6T81gYXl7TJPk7kdnc8ho0oC&#10;zUmM2yCFwdr2KPzDhLheZyXSx8Z5t17HNE/FuQ1Z5F2LaB0inae6nzSpRPc5IwNtY6jkvZWwnjPP&#10;GY4Q5JyurroBzVmCLPBn40k6177FofJon/8WIQ92DtT7nl5ewuaf/C4pfsPyZ7YG9dapozyPuXxb&#10;JC/93Zqoc8Z5zxKzeIsYEYOOD1qE5GjvZIlGMEEJK6/f7SvRF3BhYjW9sdIb00fx+2j9Z+10uCd6&#10;4zzonYP2rqe3drM8nMWNs+e+1tlTJZRZa6h13vCW+HBE9Oduspy8tc/ZgBgGcS3t91wuFzNns84p&#10;2b0xEade7GZnk6xdtjwhUxGl3lluFU7ciVSoM2S9S9E53tkcqSe8qvfRjCxoCYDKXEkK9kjypf5M&#10;JhJX/325XOg81NfBzl/PzOXeOdWZePIWsSN9fsL2ZEfCIvI+5et0rtjLN62zU+va9X5J9mUv7mvy&#10;au8814obmuh5JAosz9LOiI8ycQLrjFIKIksRNE16rjk6E3HVzzqs9a+Xm5xdv3rnRmfOpBjZ/cx6&#10;e7SO1PGkn0+eFWnoOXIfrfNS5LEnGMP2jNY+s9e+llM5O9tlYgLs5/x+k3Uk3OQcregvuucnbE0f&#10;hqER2zNFCZcHxlIkR+7le2f9LD72hAD1ma6+Hxkzj86pj87Ij56ZWs9HrHtl36lFYrUI79HZWE9U&#10;9S1C2Pvz+WH32WVsMvGv3DzDb9slr8/N5fgp97o/P9fnBfvzkmyKrNX3sHWot0/p76Pa90mBNX1P&#10;PUMClu9Ye2d29ng239V785qj9b7LejbrcDgcDofD4XA4HA7HLxlOgHc4HA6Hw+FwOByOn4gjBXr9&#10;gFW7/gIgqvl2AaEFTX6XxW36mraCGU7SZwr18jN6BeHajVT63Wkiq/7ceq2aHCpfwx98Y0dkbwse&#10;uOuW5TLCCmnlv+VnWQUWstCLOWfXh/L1cyWRRTq5yu9n16TRKypjRS2yaMEqxGX3a0G7k9b76bks&#10;6faWjiBbu1aF/6CcEW3yLyt20WPryH1h7z67J5vMc965kOjvkMXU2qFDfmaPkGI5ZrJiLuaAJ+e1&#10;bAs5jyxyPmt35o56RlTgaCz1nH5W92nsHe90IbQm/1bykXbR7M2P2nZsTrdtvfXd/X5viKo5BSp0&#10;ceSIduTWbhHWLJKlRRjX72WO2brfGLmDjUndH6ydLdKJ7gMdW1iRkB7Tcgxb66k1ZqVgio5dbK7q&#10;tk0prcWI2pGo/l1+v0UCmOcZ4ziaZHaJOifPxDT5GUyMZzd+coIw9e4SGFkfM7KpHiM9Are17rXX&#10;UQiBSa0xjMzH4rQVR5kTujXnzsS+nrOzLrC0vo+RjOV4lYV0OtfsuRBZRXX69fM843q94n6/r2I/&#10;YGMCwLiQY7QDNOsL7dpmkUN00bduW0ZIbT+vXLMuPtaiMXosWm0SjSJP3Z9aBKJHiJKkPF0kKvNl&#10;uRa2Qk+8cJPFyJ7ruswTdXzSe5kewdMi0vTGwFEMe2vhJyN793Jta53WpHW5NrH+lPFP96/et7G1&#10;x3JWteaKHjeaWGC1XY8gK8kjbF6cIS5ZcV46X8nX5lXgKZgxoEe67RGMeiTDo3bq3Yf+XTue85qH&#10;NteWgQxenF36jd1TWkmJzXotvOV38RGpIY3rmGTtlWV+Jh006Z40hNVh+CwZjY6brJoN5XMR+mIH&#10;rN+O+tLaF/bydstttLcfP3I0tubkkSt5jzzRc5yv45W5zZ0l/loiH739lLUn1ARweW96/bHmcO8M&#10;p7fmsvthuY+15lkicUfxsBevmNBEj0jKXnskUGKd8R05NFsCD+ycz/r3W8Zcbz5pcmWPPMXunQkH&#10;veXs6+iae0JkrI13zrSL0N/uXCsu52O55rQZcrWs80nuDVdR0eV0tv5/iHuhUiue9IQPNkGytKxR&#10;saxtCOvawHI+a35asVzn6Ef7F3lgzM+Zt5aT9zzN8yqK1cT8ECFdUY/OXtkZhBak7eUn7EzKius6&#10;T+3tadk5TxODwzZa5jQDCBjGAYHsT/X3ybPGXmxkJMC35JTWZ+r2PHK0tpygZS5dxa565yq9s0Up&#10;DHh2D2O52R7l7+xzzogsHr2HEfutM2m9nutxx0j11lknc/S2RDf032Xeqs/f2DO7s6TtIxEDJgrY&#10;OwPpPV+zPl+eKdbnC/oZhBVHesT6o9zUIhX39kxaNOHsPoxda2+90O3HzovYWTY72z16vms9z932&#10;rpYIjB2vWA6jv2c974pD2QuGTWgaMS9rrRpTaVn/FlGx5nPEMzvWt3r+aeFn+cw1pXldQFg7yWd9&#10;lpDLfi4kpIRGZFoKPlt7njPPWVh+JseHPKOQQjJsPZJrBhN+PRI57OXs1nMSK3/XsbY/P7E7u9jG&#10;wyYEqi9tntNOfFu3Q4xxFYJioinWuZ4W79nvG7Geh+Qc6HPoeh9HgtLWWmLFTr3HOiuOYuUslqBG&#10;79mvNRYcDofD4XA4HA6Hw+H4JcEJ8A6Hw+FwOBwOh8PxRwArUDlDULac9aznmPVBb08NXBee1qKY&#10;+/0uPiMId/LQdZaxrl//WxZS1tL7Kc27Yh9W/CcfIFsECV38LAufNmdu7K69uoQyp83iPs4d7o6K&#10;9uV1a3cbWWjACtItMp4uwNH9Vf8tHXt618cKKKxCs14xEvsMVlDJ2oYVfEnSiiZFAvvirTOFhL2C&#10;Rjm2WQGU9Xpd2MLnwd6503JQtsirR2Su0l7hMN707kW+ps6J/WvCblxZ7oWWExe7Z3bNoeN4zYpP&#10;LZK1vv/7/Y5hGJo50pLnC3s+4LigT89TfS8tEQyrsIXs11LgOuza8KjoT7a1vt8Qwur8W0VFdDta&#10;JDaLkMSckthrmPsnI26znzNizFGxLiNiyjVKx3ZZ6K/jrY7Zmrg0z/OOWL93NgX9uXZQk9ceY8Q0&#10;Tet4scj7su1rgbV0spLrs+UyLkmUukD4aC3QzvHyM2KM6xq/hD3T8dEi97Aiat03jMDDchM2Tsr8&#10;Dkg5Y5ruIpcKCCFhGKJJUrNICVLs42hunnFBPirylJBkUFl8KcVMrMJya+1k38/6jBUqr3N/ISGm&#10;lJBTQp6XMYZNeKAd3xuBVd5qSq04kbW2WTHBKnKWQjrM/bf9rm2ONmSjE06FTU6Z+Xhk8Vh+j3T8&#10;kfPPynn0XNECV2ccpFg7ns35qxAHczjUeSvLBXtrLnOpt4QErDxH5wysHaW4VK9/NVHdWuPY/oK5&#10;iOvP1ffbi9V6rdP3qInglouhLlhnIkbWv+u41UXrvZyGXWuda1ZOUvPubU8SkVJeczbZVtaa13Pd&#10;Ztd1uK4Y899a+47IW3K/tZLDsIlo7IV2Ev28eU7IQBMH1vwM2Vg3N3I8Ew/ge/QSr2U7T9OEnDMu&#10;l8u+rQMQ49AQ5n8KgZStyb2x2ot3vdhzlpDeI9hbeQKL09Y4Ozp36d0jO9PpielYzqVnzrvktesc&#10;/8cIH1jX0XOmPuuqbO056typ41mfN7H3snWFvZ7t+S0Sh4yxjJzHxLd67rQWic+aF5YQEutzdt89&#10;kQUrx7dirZUHHpFbe5/Hvlfn0drB2RLF6om+sL3n2Zgk+1eug5VUlmhbEBfPnDGL/YO8zz1RZ/ns&#10;lHG9jEiJr4u9Mz96LoBKpoqrW3pZwrez5yMHTkZCZvOit6/T+3mxiyXzwhIPyd3rO4o/etxSAlu2&#10;8y82hxiprjc/LHKgJiEzIZN5yT/qOcblcim5Y0pIHUE5S6zJOh/v7U17Z2aaIKfPtc7EvZ6IHxNw&#10;tPpUk9otwbF9nnss/NFzSLbmEotXTITvaD3R56DWusjOcWQfHeXNMcZG3E07J2vR3qO+lfsqdo53&#10;5Nj+FoFSC/Ls5sx3WmeeVv5RRTLleYJ+VnbUZ/Ve6x5f7zd78YTtU4/GDLufnohJb49i5Tk9MQN9&#10;rqjzZEuo+S05uiVqei4XSN19pJ5LVfZsFQqLAbGeGyqXd9S1UeU71h7XOqtv+0v/J38P+ty35t29&#10;HN16Dl76bBaE6+HwmXjvfMXK1eQckiKAUixAnsvKcxL9XFCeV+yvE8356JkYbD0PYM9f2bhmz7bK&#10;Z+aVNF5jcHmftb9Fc74bQiv4p8VS9LrEyONnhDSlQHkRSecismdiFzs77+17rNxUr8d67FixgeU+&#10;8vy6t+7+2LMVh8PhcDgcDofD4XA4/v8EJ8A7HA6Hw+FwOBwOxx8BPeIeK9jThGkATcFj+/CYf9cR&#10;KVQ+mJcPnuVD1JRm6pLcKxplRUTAUvLQuMzlndMtKz7QZBSrwLa8L6I+TN/U6CshI59WVNf9Up0Z&#10;zhThsT7e2rNfaDfP89r3WoXecuJj11IdpllBpFVore+hR+jT2D53cXlF7rpvWIQgXQjFSFKayLHv&#10;K+zuqRbTDkMkbj3hUDCi5xZX71+SfvQ40oV52+fv56Ysri+fuW8bVkCWcyokoIDmntk9yTbVv9OO&#10;Fm0bZzAXKqvIozde6vg7Q8brOaPp4rTyu34/9grZKjlHO5laJHzL0VA7YmZgF9vX8UCIBawQjDmD&#10;WE4ctdhKFrjXWK7brBbbanK2fK01D3RxLnNeZo6FOnYwV1x9/8yFWBY2a3INE5XQn6cdsa11uX4+&#10;c/TskSZk4ZskLE/T1Nx3LSztOYToecYKn1ihGHOZkXHLIgrpNmVuXU3MEHMnp2w6U+tCcRkXZXvp&#10;OWoRXLWLvCZ6MtfgMpaw5gxWwaB2b9HEIyaYop3Ee0WqzCWJFaMz5ylGiu3Ndz1WpSuYVWzHXNy0&#10;wETNXaTYRv35/XbHPM8NMVK7TANATmFzpapjNgy7cbMVgc6raRVrOykIYM2H+t563XI+rXFDiF9Y&#10;7rgsV9nlLeOw3qOMI7L4URaT1vsdx7Fp6yMXIS0IIQs8ZUFuz/lJf1aPSKhjCBv/jHBs5XAydvbc&#10;9WpbWLkbawdZiKzzcTb+tStfj2Cv3VMt4SqWB7H1zoo/FqlCxxArP2O5lOUArNfwXoG7Jm1pErr1&#10;3WwsyHHLioZ3uUAIGIaAnI4dsrWQhVw/dT7IiNXsM3U+Ie+TuarJfZ7VljquyDVMx+9xHBEHvp+r&#10;xAdKVo3YrZvl96kRv2NjYPd5YXOtXxSkEGJGQGyKtNf9ZYxAyDv3vB97ttI69ALMNfEt+5bePt66&#10;DpajWESvM2Q2K/+zrrEnHNJrBymUpeNAT4TKIjDKtZXtJXtkOOv+j9YhmV9Y51S9tmVtrXM7tgfQ&#10;OXdGcdTsETQtR9Sj+7dIjPpae26DFmHcap8jQh8TbuudzRyJJ7J9nrX/7vWdXsvr+GBk0KCpjwAA&#10;IABJREFUXp1Xy58x0pOOifo+2Fnh0VxnsY+tB9teT5+v8TzqjEOwFvJhYm1DXJxj12/PbaiVPO2F&#10;aLS1Z0LKubi8L2tLWX/C+rnl/sJqsG6dU7G8hJ2J6PuUpGMtFLEfS3ac2Qhc2xoTY0BGpC7URU9x&#10;WxNlO9Fz7UV8ka4Ry/vD4spbjlrz+qfuTyboeUZcpedGz4Q/qsDXNE243W6rwOQwDLtYyD6fERDZ&#10;a4+EL4/mWD2jtfJ+9jyACR2y/YLea9V8TY4JPQ/1vrr3jOgt5HdGXmTXzsQB9D7XEsizBEmPxhM7&#10;Y2HPA3R76Thc98mWiK+Vg+n3WwIj1n328scfQ4Cun6HP/o7EHHtn5GyNrWRV+V9tP5ajWflnzRN7&#10;z46stVi+Xp5JWKJkPSdsNo+P5gtzRWb7Shbf9P7tSJjVyo902/GzwbpQhMPciV/H9sxyJ6adsD57&#10;rc9hCxc+rOI5lUAel7NRIDR5R/lsRraFeAbIxDX2z716eznpyn30HKZtj4103RKwN/dva16fFWGq&#10;JPAQ9mdFLK9iuVV9ni9zO3Ye216jtS62z73WHEsJuh8+pz/Yqw7DgHkGUpo2Yb6mj+UzON1+Ybce&#10;6Vxa71uYWHz9fD3OtPAJc4CvdQJ6XkqR4zMx92gfd2Y/xc6S9frbE6bW4sdHoopOgnc4HA6Hw+Fw&#10;OBwOxy8dToB3OBwOh8PhcDgcjp+ItxTG6EJW5lZivX8juVkP97eiC016Y4UUG6EcuwJ/+bMzJC9J&#10;QtMFxfVPTVq0SKVHDpzlAfyezC9J7JU0UF5v9VElE9e23Vycc+aFvlYRGyNA64JCSVZlRYb6u3rj&#10;qPaV/P76oNxS1mfELE3IlvfEC4+lu0Na27a211GRu1X0wQivrIhQF4ds76tE97C4yobNNXItZN07&#10;UdQxZLU3E07o9YtFbiTvwDAEALVYRt5fMAr74tL+svAnLGN4uw7LmbstMLEEIXLzWRYJ/YiowQrL&#10;GUnZcpu2HOnW92JzNtHtLr+PE5iPHR53RMM8IyBgHC9LYeW8uHVu7sxQ7jnNWEihW/BtOcoxd245&#10;NjUx2nJFqtekCb6ygJrFYtYWVlvLcaLHoEUe1URfvX70iEKSjGsRsWUbWQRN6570OLLeLx26JeHY&#10;cjPpkY/YPGKOVRbpXxIS5efLAm5WNC/7rlvsu1ThSREJy3FN9qnOEVhBV8+RxXKq7zm2SqK1Lrar&#10;40wSZ6yieD0Oj4pVWW5nCT6wtY85scuC0fq7+/2+u07Zt1WAQboN9Yi3rMBd/279njwjxICcMu7T&#10;bVm29gW9EnJ8yQJJORbbtV6xSUgue0aUSI7Jlmi/rLXgTq5x4ATmjRS0EU9zBtK8d2eVRegyFkky&#10;op4fdQ3p5VEAGrGs6hTGYrdstx6xyCKn1M+qZA8tmtL7HJ1L1ddcLpdGNMFag+XeoZejyaLS3WtF&#10;Je3eMT0gRBQxj1iLxBPmmQs46XXNujYmBMNIWT1XRy0kxYRCdDvIvqrjWI9hSRJi7uzayVKuZbp4&#10;WQtd9HJ+tn5yoSeyx4mVNQcqqiXfL4myLAaxez67l6/3q93r9XfUwn5L9Cgj031GaGKK/q8IfMm5&#10;v14T5dJkU0yo7Ne2OGIJv7Xr3d5prjjAYtlzQZHs83q9vTh2DIsoJD+vTx5jIm1H16PJa0f7f4vU&#10;q4V/dJ7P5p0W5DlDyNVjmMUkti+z9hxc0I3v1Vj79vb9Rw7a7H06v+qdzxyRwnvxisXsMtoqgZeJ&#10;AkRxnsRzR8vB/mhssv22Fm05Ij1b5xGsD9h402OhFy97QgTsOvSev9d3vTNCJopgXSsTf+qSfw/O&#10;dHv32hv7uh9qXEsy1gas60WPcHjUHnI9LW8MyKn97hjiQphbHGIrURx1zQrt+lJjcMDy+lT2XWtu&#10;vWTXGQjyzGkhc+mzUyteaCIk2w9Kl1KrX7a+3i8Zq0BATipHW36fLFGJ2g6b6z0bOyHKcZs2EYCg&#10;4lEwVrlsC7xocvZRnOudSzAho/odtY3HcSyiPDECaU9q681BtgfZrjEDVMwnNAQ39vlMzKkn7mLF&#10;SxYrpFO73q/qM/WjvNZat1nMttZoubfR+wkmhsgI36yf2ffqz2HxzXISPyOIxcil8k95ZtQ7w2Pn&#10;DJbQltX++rzbImZbc6r3c302aY1PLSq0y7dVW9Xfb8+7yv6kumqzc19rrbKeM7HnWuZZOTlPYmuv&#10;XmdZXtATJzgj8sPWFJZLs7M/ts5Y+b2+Zi4wDPG81RaQLudK29GFPf/L8y0tuJzztK7ZdW0Oy/Ol&#10;kDaB47zsQ2OMwCJo035+EoRrKYwcEOOw7vn2+WVEjDCJyvo5Ej1jM/pZ5tus/bZnWKGbe/b2GVts&#10;n5d7nlTswbpGsXN0OZ70+aa1T0TT36FxWt9iQN4dxZdngjCFm61nmD2XdZ2X63UvNKKkYTf+LPEU&#10;az7xeNK0Jo3L+31TbEQbrP2ltdey8vSjdaOXN1hnSOyZTi82yzPio32Xw+FwOBwOh8PhcDgcv2Q4&#10;Ad7hcDgcDofD4XA4/gjoOVcBLYnDIqjqz+uRDqXDXFt8wgsxyu/SrtCjkIQTdZpl98RIGLIYVzrv&#10;aQKL/Nwzzg7y/dsD4L27iLxfeZ29gmyrXS33qV6xtOVeoAuKdSGRdm3R13Om8Ed/p3Wvlsq+vkfm&#10;fmbdP3N5ZcXWrL/kZ7L36PFtuWDVMbEJF3QcDJv2attFXxdDnxAMswiZuerIP1vXx62ohDk69wqE&#10;mBur1RYb4R6k77dYwAjmPZdMVlhuiQhYc0aLRvCi2oyUeaGaHoc6HpQamYw0w3T3qYTxjQBW3jPN&#10;99UNM83FoTjGYdcWumAFITSx+cihRPcLI631XIIYAV32g+USq9cJa46y95kFfUCX5MZirvy9JPMd&#10;QRNd5XVbxLijtdi6LotQqj+rV/DF1oB9zNsXp7N1tb6uOk1JArQmLco5qp1s5fft4qOMgdg70uoY&#10;VcdtJbtaMazXn7qvtMMzE13Y/o2dY7z+PNmeR86d8jutOaL7kItw2Ouq7A/telqLmjXhncUPGYNY&#10;YbkllCTHtiYoT9O0kB/K+6alSDTEKkpShGgs5zUdG7vO3gFmfGP5kjVWdDGons+l0HXvRqXHQiWA&#10;lwJl0eZ1PUr2uliL07V4gxzHjNhrEahqPCufuRetYgIGrABftrmcn2afgBeQy7lkuWJLgidzr+2R&#10;S49yeJaj6HGhnZdijEBIyCltzmZL0fcwxFXcqb5Wu1r1ckzWh5Z7VI9MoMVLrPxGfqZ0xJVrou6/&#10;2ia9vRTLNXp7NSuGc7JT21bamast4C6EvOrspQVwrP5gZNazgg/WWGN7qf2+mgv69ArzCxEBKwHP&#10;EkzSIhvIoXHUbePlvu1TSkCOZl9Z+aXuxzWOL//PxA3m27Tu39+y7p85Z9Eib2xeHOWWb8k9esSC&#10;oz3kkVu2no/aCVVfu0WOY39aubYev729xRGJrUc2tsgBOue05gVzrO/FUIvsptcmK96yzy+COGHN&#10;exF0P1fCyv6cjp2rMTEBa+3tCaed2b8wx/DemRYjv58hn/XGWW+t1vNWuyqz8aSJnpKM2msrHW97&#10;YmtHzre9PrCId+y69m17fJ7cEwuw+nN3jpthkl0z7LPHIxJxWV8KYZmJiOg1TK+rVg4t13S9X5bk&#10;bHmethe8quvWnlB2dP73U58B9HKVo5wp57wS8HviIT1BuKO1rRf7pXNpXc/XvaMxv3u5hd02CZLw&#10;Zs039tnsuQobL4ywK+OGPteepomKOeqclRFsf+x4YXGfEcXjotqr8xLmYt/uGUM3/2MimtZ5lvXa&#10;nnhsb62yzmB654rsDM3KR45c7HtE+95+rRfnZdtbOeyROI52VO5dE9vbyedP1vk4e1YjhZUtoaze&#10;esja80j401oPemuDdWZ79sy496zCWmdZrm3t1XRf9GLv9hnJJDb3zuGPzhgtAi9rU/lcdxPwiogx&#10;0+eLZ9dT7YZdBVXO7sWtdaWXT585f+09J9zyFfv8nT2HYyKN/DtL9lWef46IcaBCVlZ/WT8/JaZC&#10;ngnU52DsbFqOj/K6jHlOTRxhZySWEJn1XMyK+3oPp885dV/Ic7yjZ0lW21miY2ze12eHbH2R50KW&#10;IDTbq+gxcLS3cDgcDofD4XA4HA6H45cGJ8A7HA6Hw+FwOBwOx08EK87bF9NUt+awuFLHxQWgfbgs&#10;/5TYHh63ivKSwKSvhV2j/rvtnsoLjo8KXdjDcsvpSbbP/hq1g+7mEBNjaAjPWJ2JONlYugW0yI1q&#10;fSlirr+bl89Lq5tsIRPY995zXtNF5hapgf1btpkuLJDFnrp4qVdgzUQJdLHAvigLqytBjEB5WRnb&#10;cly2BT/y+uX4rsXiUO0eV3eM+31CcZuIoo+jeP/WbyFk0V/bvdZiV16wgF0RmJ4zPYebbbwLl6jc&#10;znFrXm686LBzuC8FEqG4jOfqKJTXOaEha1CrK0R1qpBu7u09pqVtw+IisjniavcdXuC+jyX7sVud&#10;5jdHi+pwUftYto8me8o+3Du8YokF0SxOtYiRMQzLfaUdaVHOJVlsuLmaxRJpQgZicUuTxTUBpbB8&#10;c3yvcWXv3sfu9agoUL+OkUoYAVHGZekUxAoea2zQhBFdfDNNk3CFy0AMiIjrzwL2Y9wqaNKFxJq0&#10;zBwIZbu3fRV28Yy6sHYERlhREiNtyjaUDs/t2p+7hCUdV/Q4lgWorPhNk9BlWzC3dd1+LA84csjd&#10;4i5xsYxhIwghYM4JiAFDHHfFY0WAZ15Hi+UmqgtytTOyXHM20naN8WXtLr+Pu7khx88RCdeae9ol&#10;2YqhR4WZuniwNy5ZoaD8/eVyWYv39fyo8U0WZetCZ523NDlDLvEwhhGIqfbe4gKfBEksi/Wr5K8p&#10;A0hhE38JCTnNiyXk4j5p5K4s75KvsV6r+7ApKh2Wn2EpGI8BSHkliRbX9+J6VV9T58+ucDwCCHl1&#10;ZS/3IsdJWIi8XHikEnjmeW7idDNuQnErH0IlMUXaBmddEC0hI52DppQwTVMTU3QfMTdESQas31WF&#10;HJg4yxHhvd0P5Z0ghexvKZ4yjmNDCigiQCPQENuXgv9YiC/yHtha2SP6WeTTnnul/kwpfIMl7wih&#10;jLPNkRurKxlzgazEMH2NWphLzm+do2jnarZenSErWPGsfl+537iKUqztkbc9iLwmS6yCxUYrl2Ix&#10;2Coq1y6rPUKOzAf2ZCasOfq6/i0/TzkhICMOW64bBzTzpr3OJc9PwpEXYR0XlEAUtgyNid8xYRu5&#10;l2jaNxZv3yDEPGp+nlNucvcf7wKPbsG5nOv3+50K/rB19ZgAEcy1RBbSy/mix492IWWvYePJEuVj&#10;sfHIQY6N697en60BVl+cne89kbzed+g5xISHjr6b74H7hF6dWzfxPwcMcVAktm0t1iIRvT5le6yz&#10;RO4ema/myfqzLaGb3jnUkQCC/jy932P7HktUhQmh9AQkNCnQIoaxa9Rj60jw8sw569F8ORLHYHtD&#10;a+94xuHbih2ZvC6l1DiVW2sjOy+Re7u6tmRsJLLiLr/Mq+VcSMZudm5e55Dl9rrmAItrfQjtd9Y8&#10;KdfcPGPZYxyf6b+VTNSL4daZ+FlHWhbvrBxzE20Mp4hR1hrU5GbIjWAnExk4Ivf15s12L0WASorS&#10;WTHHWh90G9f8o54L6M/sCVNY+/eecIklQnBGVLc3dqRASM3pWdzujZe3OrH3+sA6G2Z7tZ5oqj67&#10;1KTJM0Jb7HxPjxWZN2gRRbnXOnpGZsVdS6DMEnzrEZaPnrWdEaCRYqhayFZ/j7XGamGJ3hpjxU/5&#10;3XqfzsaYdsk+sw6fzU8tcQom7H0mL9JCkda622u/vjBAaEjY+vkHtpV8fRZqCUSxs2MrDuu+0PPY&#10;Oi+t41zuixjpmH2WfN7AxsiZufZW8vyx4BQ/c4xxMOc0I2DXPKYKe9f7l8IC23lGzaU24Ti5dmnB&#10;FuvZb+/M72ifWd4/LGdk8iwg7J5DlvOaTRTA2meeEW1q19TUPGu08gvZduzzrHOnnlCcdZbUy0P0&#10;WVjPTEA/b2OEfH1eb+2XjmKxw+FwOBwOh8PhcDgcvyQ4Ad7hcDgcDofD4XA4/kiwyW7yIaosDJEF&#10;DFh+llbyaAigRLBKapCEJX0NRw5F2wNUdItR67+1Q4pGLYjTD+jl51kPlHmRiCw+aNso50JcbUkj&#10;x0WLR85F9c9CsI874kgpYODtKos4WMERc8iW7mA9Jyr9+547o+WELT9LF03sSYl7h6xWKGD9NpPI&#10;u32/VaiedwUTywxYx5MkXvSKILa/to6Am2ABm1/2HLaKEYobx1ZwUYtSZDHQMEQ6X5gDeyGe8wIH&#10;6WpWyVp1rlpOR7L/SyF+Ml0D6+fOs5yP2XSXYeIBlewf476oXjs6be8vxNSUZkqU65GFJWGrkNBj&#10;08a6sJgVVtU5Xd2h62uPCtRCDkrQICKEVMjuyAekjqDi1z4W6DHCHL/POKCzghy2flgONGzMsuLA&#10;Ne4JIYk1LtXy99y60lZHclY8Le9ZE/MYMUTGsfv9vhaVMZKiLtY7Kh7qCZTo79AkGU2OYiT4t7pl&#10;WkV9jPzOisC1Y601p+X6JX9mrqsZmNO8bz8EOnelY2/zncMApLwrlGVOyLqdZRtbIgj1nmrMvl6v&#10;5ly34v+RC7OVb+1cRJUTFIMu5mMkVavAUMYKOe57zko99zQ9xlkMi9juaU4TVu0T7MmTVZigrn3z&#10;PCMO0r0nHBY9W7HSIggeuatqkn+MEQkJOcn8fd+msp23e5RCPNy1Kc3bPoDFqYoaL3V7h1jyjCq4&#10;Ul2XtJubHhfM2U8Kz6wO97Bd3oFNrGQcR0oM0dfB1iM9HrVz51Hu3HMo1GuYLMqWomFl/2WT9/Ta&#10;1yuuZmNLF8DKonBNvrNIqtrtNg5hl4fJmGsVATMSw1kBmOoCVscJGy96LFukPC0aInO0rb8TiVF1&#10;39eOW138LPM9K7731m5GTLXGVy+2sDVZji/5nhhbEbMaA624ZxZjqz2ydo9rCLHNq2HuF1uH61Z0&#10;rZLxVyf4lFV/geYgP+V8xcp5WWyzis5ZAb0WfDjjTNcjXjRuyidd8KzYx9zfGImJ7TN7ayTbA/Ti&#10;rhZKsMSRdA5mic+wWMTap3cupWPrOhY7eesZF3Tm1Nl+b0bKM2IYzL0CE02xrouR/DUhWO8Vrb6W&#10;scIiufX2QDrmWXkMOztjAousHVjewKBjJYtNO3GmTtxghK3eGGPrl7UOWMIX+r09kaZ13mA/l5jD&#10;JbuvI8FRvU/bxa72UM2cFz2ifi4HI0VMqra1EnuVcZuJF/XOb/evWcbdEOVGdLeXZ0J8+tzBIpRa&#10;wnN1j7CNpSIAIO+dnY0djVVJXk0prUdIZ9bQHiGa7TF7c0Dmn+tZeCwCaEk5wB+duet4ytYJLia7&#10;F5K01iwrB9BCCiz+snlUiYta/IgRlXtiqr1+sfIAq0/1vsISb7VI8EcCF0xcuSc+crQPZ+u6JdZT&#10;n2v1CJy9mGcJ+8o5q8835blXL2ayPYP9HCnSZy/SGVjnxT0hFnYOw/pVr7laQPRIsNkisTKCPRO9&#10;tp5n9QRd5L1JwSz2XISNWUvQWccWPVa1KJUlUNDrZ53T9YRN+2fB9ZlYWAXttAO8Xu/qsx4trGyt&#10;X70Yyb7HIsjLZ3KxET5rz1t0vNRn5PKaZL/34qa1R9EC9JbQiD6/t/LhTXhbCzTE3R7QIlpLkcx6&#10;Bm6ty+VcLe/2D1og01rvrNzW2rey5yP7WBSXZ5WJ3rN+/nl09nHmLLeNTf0zACbs3nueyNannohs&#10;73tZ7rg3PrD3+fK8U77fys1YOx+dQzocDofD4XA4HA6Hw/FLgxPgHQ6Hw+FwOBwOh+OPCF1oUB+A&#10;S8JnhSwiqNBq4PuH5RHAvCtCL+8dzOupn6WL2eTP5fdZf5duq7rIRRYeWK5P7b3siwcqSe52u+9I&#10;rVolv629yzuHOqsNemQToLqVbk469Zp0ob0uUu8Veen3S/RIFoy8aRWcWUVDenz1Clf1dVtFatoZ&#10;03KmKq/LXRcY9j2MZFZIx5G8FotzECMv5MatfPu5PX9lu/Ni/+3PtrA7r+IMcswW4kluXOerw2Ul&#10;fmnHGHkt23/x0DWwLeSMyHlu5rt0KjkqeOoVU5Q50rpd7sfF5vrbtm8b51qxg7DrB913tQsy+u6j&#10;kvTOXLt7RX49smqP6KXHi0U8YONcfr8uVGaFkoxE0XPNOSJU92Kbju3rPYW2TfW6wsbRGdfNy+WC&#10;2+1mFifJ10oCJXUkBxqynn4vi5F6rMjxzeKrLiw744xlka57JBP9d01u1wVzvcJMNnZk21jOT6zg&#10;s7mv5v+XYscQcV/6syVsYTUOr20ghWdqX9R8hxKKCdFMjglNrGXXbJHMzq6NlqAFc1w+KqazhBfO&#10;EHxyzk2+wvI3OWZkceaRkyQrnmXCN4xcsidJbXEtA7v7Y+5YTKind40WMc1qe+kAF2MEQqT3xIiD&#10;27XsxTLk37c5unfElWQXGfOlm3QlQee8rGvIu0JkvX7IOMZiipzruoCUxUy5xmnXQEZkkeNMFgQz&#10;knGvoJO5j1lzVhdlsyL63rpuOZyxuWeNK01CkGP3zB6AkoaF4E7jgL4QzvQ16HXLygV6RPDab5L4&#10;LgW83uJGzdybdSzfkyVRFghsJGtL7MXKMTQxRAqVsUJmNvbOug3K10o3Y73+coG5feE8E2SwrokJ&#10;3FDycQAGJdKj59POMT20c+Nyueyur1eYb4nnHeGsAzkjZbKcWZM4raL1ngBQznl1mmdnCbWvqlAh&#10;c+BkZzJni/F1jDvjsnrW8Vu/vxJTrPks4wDLOc/k3BZ5qTdveqKCR3H7zNzZ5TmIzRlTia1oiKmW&#10;464lTmOdu1kicGw9tdakniui3vNZhMMqftJzG++dF9a/W6Jn1tlXb/6ycwJG4GH7lSNxBn3eyAjy&#10;LC6wOMFEs87Eut6+XN6TPm+03Fitc0DkzbVzt/9E35m852bcvC/vhVYqwV92kz6XqmvFNE1bXpq3&#10;s8RBO8qGaBI35bWyfdRZt1Q2ztY4gCDyr7As5GHNW3pnAZY4moytwyISZ51nW266TEyJnQ30cu4Q&#10;AoY4IM2FhD8OIwIC0rzkpwfPQnoEUiaIcSRke3QOYZEmWb7Xi8E6Z5XzaRxHel5nPd/Q1yPHdm//&#10;0xs7us1+bC515GTO9ilSULDXb5ZoytE1WiTq3p6NvU4La8g+ZcKa1vxgc+KozfVcPDpXkvu9njBL&#10;r52tZ3697+ydWwNFYJQJIliu51a/9ISe6r6vfoeVx1u5mRV3mCABEz7Re+AzpPejNmbiWPrP+nxs&#10;GGKz/+s9xz0zv3R8k+RyJpxu7U3sZ8l78UD97ESOqRp75RlbhcwxrdzPGv+M3G6dXdfnufIadF7V&#10;PmMGpPDbNoYi1XzR53z6+Z6VF7d7LOzEXfV4sc4ArLxe5xK9OMIEAPeiAPtxp8+PpGiM9Wy4J1LQ&#10;HHghdEnpVpzuPSM/uz5aMYjFZ+semEi8Xt/keJXPK2u/sWcJvXXP4XA4HA6Hw+FwOByOXyqcAO9w&#10;OBwOh8PhcDgcfwT0lL/Lz1tTHU2m3TsJteRHXUw2juNaQNU+3OXF2z1C3XaNNnFBPpRl7mSSuGO5&#10;JVqFOIycKu9BFsXkxYm5qtJrUjAA6oqri6qOHoizgpnlag8Jino8WG3KXtcroLYIP2dV4K0CFelI&#10;Yrnd6aKFnisx+3vPAdAq7t6PkbAjhdUxb7cvDomDPZeA1p1EutnmxRV23grhgdW9crtfYKuV6LuE&#10;srmmi2EsEqUuTttizjbmZQGMJojJa+q5Bln9xgo7Nkdc7oxUC580ceVIQGL9eYcQLe9zX6xdx1C5&#10;voy8uHXl1bW855anySeMAKqJyU3hTqwDE0BOZVw3Tlf7NtYiEz33qaM16Yj8YRVV94h0sr0LMRON&#10;Azwby1Z8qt91vV53hXG6gM4ixFokdd2fsiD+jGOiXOO0+6xev/RcksWmR/OLueZoJ3AZu+V3ynhu&#10;EbMsIrwskrRcXNZrw55Qvf6JzWEQOSMvDnaxrtcIG5kxFZKEJjozxzV5T701R75Xx437/b6bXxax&#10;V6+ZzEFYE4QYubJHxD5ympHXpMe9VSy+uqsrUoVFGj2KJb240sT3MJS4jBpPFzfLReVgdeGDKELN&#10;k+ncfLQuaLcfLZxj5V56Duv35JwRDcKUJXRU3Nn365SeH3rd0ON8XRMxI6AQ8REyEOq1iVgu7qcS&#10;MlmBMytAtUiHLC+yCq2ZGAATcZEO1JaL8dHeQMcnJhRg7VeYU6GOJb1czBKIYNd/FM/r98rPZsXx&#10;rMg1Y+/oHkJAmtsYqmO95dQoiYkWYb/mjTr+6XWmR6TVcePITTBs1vaCRBZ26wIT8+gREeT6bO0H&#10;j4jHlpiI7j99f5Zz8z4Hj2vsjCECIWCaJoRor92SkCT7RI4h2T5RxbGjQvESw7drlsJ7ek9h7bV+&#10;anF2X5ArUTdpLbYhX2uRm6z+s9wne4IwrM/1uJJ7iRrXrLWrdz7A9s49J1P2HWeIMTIW6HWD70PD&#10;IXnaansrlsjfDcNAxQZ65yKWCIHlmllIoJHGkRAKAZateyzWnMmnmNDWnjiF7n6ckabrd0jiouUq&#10;K/taf1bvPKXX9tbZmR5PbK2yXFTPijnu+y2Y+8eeuIC+Dyt29sT5WPyvwlU9WPuy3jplfW+AIRwV&#10;A8KJOG65tq6vQwDC/txrI5fBFAfUYhZrXwR7D8XWMev81XK2PbvPkWS3IiSQeT6I41hqCZzt9mgx&#10;ll0V6X8Z92s87InYsfjcWwO0GJ1FJu19fo8ou31n2onf9cbh2Vi1PzNu55Te07FzdinC13uGoAVq&#10;2OslkbG3T2WxwpzPB0KdvfW99yzCyon0dVvPm5josLVOsH1lT4iqR5C3xBXkdVtnJ/p+rPNC5q7O&#10;9o5MnE6vQXoOszXa2mNaeyyZ6/bOJViuIYWVeiIGPUGcnvs6G1/yGYW+jh7h9awd0CThAAAgAElE&#10;QVTTNBMZsYjDVs5yJNbEnrcxkep2T267O7N7tATWrLNj69yZne0cCcT08/YSJ6dpasatFlrr7WX0&#10;Pk7ubdle/4j8rOcuOxvXvy/fHcyzRauv9TnRet6prlHO7Xbub+LcctzrNUjHSbk2sbMf+Tk6Jljj&#10;m515Wm2t40fonC+wmMLz6vZ5GH/GeO7Z7hnREuu11prG9oq9nJaNfyaIaT1bYuPZOpdwOBwOh8Ph&#10;cDgcDofjlwonwDscDofD4XA4HA7HT8QRSaZXfMSIUb3ii+p+Lp3sLIKPfE39mfxOqTjPCCmaLLB9&#10;T1XAr0U99XMSdZToFSXJn4el0L8UNW+uALKo33SEVp/fI7Bu72/bs5Cl11d0+1ffiyxmYaTKWtxa&#10;SUrWmDgizFuvkQV+tbhCF9voop+zrl5WG2vHDq1mb7W7HqNW8cC+/bOhoB/WPtT9pecgmyOsIMhq&#10;Azknes6HlghDBSvuZMVUuq91geeRe6Uu2GdELfk5lutZ/ezWYa8d//L7dZELK6rSxHdNXNFjRxN9&#10;d6RboyB+F39C61xe+mshZApBDd2e2k1XFjNVB5firrnEqpyWdiFzOSxE/PV3S/DJfBxa8dSaR1ax&#10;Tc89yCJp6CKd5v3i7zUWpJQQQ9wV0WuChy7qlN9XySxyvLNi1V5xrWw7trYyh0RWBKqLZllxrvwZ&#10;K3jsrU/WmqIJiXquWIIC9e+SjLTmJDEgp4RQ772KFGQgGsWx7fWX/7OK8C0itVU8xooIZb9LMLce&#10;RnaW40qvT1bBLCsElsWFck1lc4uNNyuuy8+2CqOt9b0Wl+qxx1yUdWFnnXPamcy6RuZIy0jcezK1&#10;uv6aV4lcMycxLxGbGMmIJ/X6ay7YKzxna6qO3T3XsLWP5mkli+aUChc3BOTF9VDfd0oJOc2UUMZI&#10;mAAwDgNCziWTzhlxKfoMIWAWBKKaq855RsiyzfMispMOyeNH849dby92nRFu0LH3aA/E9iu965dj&#10;m61/Vu5s7Yd6e7xe7riLkQAtttbXME0TbrcbYox4eHhYC8f12F3HZyrbrp24TZqR834PKQvkKzn0&#10;TO7Zi0dWDtYTzWJ5mRXnWhKrHlu2S7fOlXrEIiYIcNT/PSc0ax/HCDr6u/dOaEBKGTGGdX+zkuLR&#10;Eu+ZG60l7COvPYb9vNRjpjnPCBEpbz+vDqg6/9TXhho7TzqwnZl7lhhHz1X2rGunPjth93i0Vp8R&#10;ydACKDq3PBKIYuOyR5Bj81ULpVhksqM9uyYr9mL8EUn4zB5cfw4jk1j7fmu/qPPt8ouMnPLiPI11&#10;b6YJ5jGUmKy/q3FvNtZRfZ16XLDrtWJbLydlrtAWgZYJp/VE1Hr5fC+/sMj5Z8i4R7lK7/57Y5Kd&#10;YbDz0N6Zrt4L9PKxrtuxJP+g7te2vA85tGPVcIi32qN+MhO0s+N1aJxRrf3rJoBoO+HKs5CAgIy0&#10;ClauxPH6XqS1PY7EdY5iak+E4iju6b3ntleu4m5p7Y9VA4zMFS1U0YtvUgwo16Ro4+ctexEgxmE5&#10;V1r2gYu4I5rjmrhu0I4IXXL8y2cNbEwftT8jqnPSMdY21Pv3M2e4zOGdrYEsfvZclq1zHcupm+Vm&#10;Vq5yRjxAXp88k6r51vV6PSVEoNu/51it9/wsfloERutc2uo/2ZZakIzlKHpc9UjJ8kyp7rm0cCE7&#10;I+/1FXveIUXX2Dn20f5cjhl5ziEJ9Gx898R8eoRd67mGXvutc7beOm/lVGy9OxLGYGfg+rygJ1aj&#10;nbn1uegaF8Vzweo8DWR6DqnHg84VmJCc/jPGsq/bnkP2zwwt0dterlyvq+b6Otfp5XIsZ7LuR579&#10;SQET/dzCIvgzkaL7/b6ei9T2lCT4o/NTdg7FzpH1929nJu2+u4hb2+cmdd5Korp8VmjlHW071+fS&#10;EKLa2ZxvR+Kqcq7V81N5xmKdzem8X9cBsGvSYpHb+e4mVl2fOeSUEBGAGDr5cYAW0GYke+tMl+UZ&#10;RyIx1j7pLXGU5Z1aBMU6WzqTl1pCkg6Hw+FwOBwOh8PhcDicAO9wOBwOh8PhcDgcf1RIZX6rkKb3&#10;3u2/njtO+XNfhLdXnmdFI/LftdjMcr/dF26BkuaBaLoHy4e/jPBa70MWEGmSry5c2d9HS+BlRY/7&#10;Asy8FSyir/S+FRHs+5AVxFjuIbUQSxcc9Qplzo45q/hdE5tl8fYZZwf9s3ov1+t1Heu1H986V1jx&#10;Cyu8YMWnW7ttTu89cisbB5azpy7+swhmukBT960uBOsVqOv+1G0UY+tApMegdsbUY5DFAt1G2pVU&#10;908VWNAkEU3QZ3FNfx8rHrEcdnXfbQVq/XHLYk1xFCWukLDdSOTntnGpOPWWoLj2BsJCNEZI1fJd&#10;9W/73WUOhYUMund+leIWsuiPufv05nPvdb0xqePI2neBf0Yhwduu1T1nKek0z0iwOg7p+Gn121ti&#10;kJzvcjwPw7CKmegi5F6s6cVGK66wsWgR4kMIuFwuq8CKjoHDMCBtzOR9TpAzgnIdoSSljI2AaRTb&#10;aZIlc1Zh7cQKrKsQglxnWBGnjH+yzTQ5SsYoRnZnBdD6O+uf0t2HElg6YjZaCKInPmE51facteSY&#10;k39aRcdWkbrOqdgcZm7Vu/mcE5CrSEp7/bEjQmO5c+n5YLWvtQ71XOXX646hcXa1itu332XMKqfT&#10;a77ODVKaEZAxDMu15UpaKYWjrF1aZ7awiliM47hzK7cK71ks6UGTYY4EIFjROCOPyDZkju5MTIMJ&#10;dfUcqthawXJ0tv+x9k/7awIy0poD1P1b+UvckUXr9+g4f7lcmjVe91vKM0IKJP+EKcxhkSrla+V3&#10;WuNd7zH12inHk74vSWpn79FzMMaAEOtrIyVr6s/TxeZsvrH8mRGVLPEjvR6+lVy/d3sPuzVE9o12&#10;dQ8YkFNGrmMgxuLOrvJA1o/NZyM0Y8Z6nbznGAbRPuK+4raPlm0tc4SfQoA/2o/S+ztYF3uO1hY5&#10;t0eQO7MW6jh6RFY+EvTQ93fG7dc62zhDnNPrP8ujz+wzevHUOvM4Eh5ohGuIONSZa9kL5eTdWZI+&#10;i9Lkdn0mpPNRK6+0XDj13t1yTuz9ne2rdWxje/GeSJIl2GXlR1rsjp2VWUSTnsjRkVCPlSucEQBi&#10;Z4K9s6Ife15Mc/yMNa7vz4bLWUOzdmZ7fllih5XIvruHvPmWN+0rxPnycnZqCepsqlf9WGSR4rbX&#10;/L/sfduC5DiOKyVn9vz/3+52hqXzYNOmYIByVs/L2RZne6sqM8IXXSiKIoCWAsCyfGdsz7iGZn2v&#10;9lyMDIHvx+prVWK1fqlc7nC9MhIkeP7p7h8SZ5dypL6ECjjugVmskuUO2c/fqJKzuGcGmGZ9lMY7&#10;oL6O+w8Vh2Js+ZYoKtt/ZWOBzSX0mbjOZyTIKt7NCIIVeB1z2Y+8qmgPBIbjs8/8eRY3KHKJ+LxR&#10;KTeO7dzvcEKMTAEZfWE865nlXzBXrQi9fJ/mgGY8E3sTe6mzEDwTYXNAgUSz9Vat7V9fX3SvlPW5&#10;2qPEM0R2PSRRfcY6e1gT4x5ek/lmvm3m/4/n7dPY+Y0adbYX9XHv4wXPhdicVzlHRjzJ90Ij6Fft&#10;J7OzTyT0nJHzqvGjyOlwPcjA8w7EVnkjPAPw84Fsj5nFqq31lCyA5Xhn+6ZZfUKcR5jra39IYHf1&#10;5UnC060HUugqwfuM0JKdW6NvZWt+liNmuVA2NpmvfJwdviBSZ76XneNgLou9XxQGYM+7bNmyZcuW&#10;LVu2bNmyZcuW/VttAeCXLVu2bNmyZcuWLVu27B8aFkg8C+BY4cyoOH4f/B9qBLU+C5iOQ2Oz1uql&#10;DHco+Nx/98/LwkrDAoBygQz8mXofn/O2qDrpqu/+2eMa2zYWwV/AzlKt1i0c6G6X2osXaDBF+7GA&#10;rdu+f66fx/fyQqDP5weKu7xAIH4ntnsVIPmbaMD/7u3Mir1QGcfMKOB8HDd3n6ONRSrN7gIMrQam&#10;VEjiOFUKNfgu/vn4cwSEttaoEiD2j1KNyVQLtcKWA97b9W8vGIn3uO/d7FatMnPSAwS7qPmiit+U&#10;UhYWWOG4YOo6rLCKA3ojacINvKq1WGtjke99P3uMz5tswoHZIzjn+/v74ceYYvv9u6dqtFLSZgWP&#10;ODf8PRQ46AaW2cO3wSwa/3kpjZ3t0g9ltXIW51jnxCVK6e4qmGtmbe/2/f11qrS66lY91YNvMOVV&#10;uN7N6lYHn1+sXP6IAU29uO+NSi62cZzPOF8zIDrO/wfQOxTRt9atbsc99s/nKLS2SJgSVU183N6q&#10;b6VeEmdWt8076FqD9tauAX2PpW6f/XPW21e6xjFTwHdsM19bzA7lKF+r2PUQYIKAbAY4Ym0fSSxY&#10;HzMfbmb28/ND+30oKCtcRcU2O4B1V2+GvgZiiN7aEBdgIZgXtmZEGP73z+czzHdcF6JqDfZdbJfv&#10;7+8QbyTzoHTb9/O96s1bEf0kxkquyjwD8iHIhgFKEZSqCv7VWHQfMFO5i2sq86HDHDZdLO9zPrbB&#10;M74x29vHaqlyTPu87qIWMfq0Ep3E/VLy+VQheyxKfaMm/vCRLaw1ZtaGtrOTSOVeW3pzVc7zv26X&#10;YrczhbTehvHRrdtWq7VuVj2gtkNVtvd2gdutFyu1nmtIUP/sfPyhT1PAgTt+L2mhcLwGkv4wIJsa&#10;z8+ft0Hd8wA9N+u9WOlPBUL2LgxEqIjBMlXgN/6cjbPrGnaT4ByKrWfsac3qVq610pXE3NtuX9U9&#10;7tUG1apow2OM7Hs7FUd32cbRB+B4V8CfWcE42xdge+Da5cRfkZwF/dTDt4a+a/u997WJovCTsOxJ&#10;pKPUqpFMhfW9E7LEvSq2AxKjxL2ZP4+KIUqxkzzpnNylW93836Kgu5cHuN0VdYf1v1kg9dCAWVSH&#10;c0dTazl84Pkce9svMGaMvTLF3TfAnCyGjf9WAHFFtJQ9X0Y8w/aDGWCC7SHVvlKBBTOwbw7WyNsQ&#10;AQIZOADbgflfBgJ4C8BS7YY5C9VHalxgP2ffx/wJ7ncxvxefyf1aa53u+eM6Gffm2FZIFpKN6Tfz&#10;Q4HRM+IClo9gba/WTqUmnYFL8Dk81newlhrfv/UnM+VvJN1UgNI3bf8nBBQsT5K9B/tMJ2uv6rur&#10;Pc6cB7mRRcBXjHGtG+SfSqpM+VviCUUU+eZ67LoMYKRiOtVXUbn0DEKuvfLZVHQtyeauyrm8VSt9&#10;xA2nymrMx0QShSs+TeYT+k7MQ6jvMl+DOe+MpIKBKaNPVPuZLHc961O13iswJs45RVTLSKPejFeV&#10;e1ag7qgM7jl4BqBTbaDif5b7U3kPHN8xX+N9+AY4OdujqzbKQOQ4pvZ9H8DRWd+/iYXic/z8/Fzr&#10;eIzrM1Ibtk9GpXT88/P5XHkYsxto+xvfqEDGan5h/jDui9FHZABn/z22zwx0jedOGcg5y/kiEQqb&#10;V2/iS8xTsrEXzxByoPd4/uv7LjYO2JmdyiVn5Jb4/Tf+iRHBxrNIJyNWOdQsf5KRKvlYYXt3Rn7K&#10;roFEtspnIPGzIslQZAOKQJ79joHOVZ+rNVO1ceY/kRgzjmdFXo8kg3HdUftpBprHe8zIcVi7Ohmg&#10;9xW77owkgZ2du9+OZweMrJHlIfFMk50BIAn3LDaIZC2MhAz9qjoTWbZs2bJly5YtW7Zs2bJly/6N&#10;tgDwy5YtW7Zs2bJly5YtW/YPjRVBIWj3QME8vmkRHD8ekHP1XQdM1rpd4HIHkseaeqYuzqwEdWJX&#10;N9egLC/Y6OQ9+vm7p3r0cUDsBRI3QKjWzT6f3T6fA9SOhfd+r1EF8D6cHwus2qAOfWOomijSbhJU&#10;589rdvdFKQ5+qFT1Fgs5GDD+qUh4P2skHXgWNlh4llxFgf1b9Scrshrvyw/TZ6oDs7nypoCZfeYu&#10;TNkHINpNBjF+FwvXx3a/i9TjdzKAACtGYoVEGRDgoZAIbZoXCu3U17hSXSxGQ7Vkn3P3OPU+7Ce5&#10;Q7sKBGOhjFJLvv1QnQIq3/Yz+xy25VCYYjlAxYHt0Z8eRd/lBKjFez/BUfgcTOW71s22zQG/oEwB&#10;4HazAyRZrJ5g/HoCnqoEp6JviaCKN/49m0cPUgEyTxGg8QBa2I1TrUGduHx/H+1VDuDoA7h+qswd&#10;oM7z2ue/7+cul1qZ/w/L/g+Q1/G7GyhXXhe3ZwWxqMQagW8OZlMFt/EZ4rqWPUP0V2+UrRmwy4ti&#10;R3/ZBhU4RYhQTkKWdqKUu79HGwtje+thPdIARPbsCuAT25UVlSGYPL7zjPDn+nfp11gZ7hH8IVNh&#10;U37/5+dnKCDM1KrVtfAdZv4RSUiyQvD4fV8PlPJxVgDMQEFjgecxz/feDt9mharGjTERX1ujUrSd&#10;oPBI3DADEqqf8efmakrjklCwYc2BqXi9dgLgt63aTUZVTzBqv1SUy1e1//3f/73jzFLv/+wmBqkR&#10;UF3K2bZmEbekQEcMVED3Kdas1GK1bNf6/0adNV4TY4MMoO5/95i/1H75nlLM2t7udkpUyuL9mbIn&#10;K2xXxeJIHMXUpNT1H+3qZEAQY91kLjd5UynFrFqIs/bQZpto74Ns55gT7VKDz+Y+i92zWHxWSI1t&#10;kymExf5mBGdx3RtA5a3byR8QwALlEYfhPospv7Mib/SBuGZ/fX1dgP2vr68hNlYxfpwDcc1HHzwD&#10;inzV7fIv+/451+0+KPA+gSNnG10ETzex2hlZnS6tXrET7tNju0aQ77VvKUf85fvWWsu1/8B14q1K&#10;4m/2jApsxwAOSkk3K47PYmnmB9W6m5FuvAUxZ+rIqGyexbIZoDrziWxfmsWgM/DQLFfA4sYsZ8E+&#10;w5RWs/bIxlqM15Va7rU3KGYfQtI0tgMHMGT5miyum80rNhcYIJj1Y2wDFgurPor7IIxTGaEdgm1Y&#10;/mE2XrLcF46pbH/t48afA/28irUYgHEG0sz8QQYMYu98XevcP2eqz4+f2agafseE8/yCirFmJB5q&#10;vGdKwTPSLuWnkcRF7c/eqMjatXqexFaBHDXmw1mOiIGo3qqEss8+xnvrwzMM7+n5cz+FKHXqD9ka&#10;i9eNytMqLld51Tf7XwSNKXKZbI+REQimZAKJIroC+mI7qvzNbL+u9uYMTB3/Q/AeA4Bmc2Gmss3W&#10;jQiqxGshiYkiA1JnHmzdiTE+i6XZOu7AcaZUH6+rfHeWZ2AkTFmMoQh1Znkyz99FAH8ESGbjVY13&#10;BoDHe2I8z/I/Gbh4Bmhlz4mxMxqCyxk506xP2FjOYoYsRldEtBnx8/35gwjP5wrLA2dtum3bg8gC&#10;CeXQB6o+wevEn7F8SO+RmLdRcq04jjyWjLG5IjNx/+Ht8vX1RWPYN2eISObE9huMtI6NFfasM5Kz&#10;2fkh28diHIFn0+g/FMkUa9fZGojnGhmh5gx0jZ/9+vq6837iWVTf+me+v78fuezhfEPcn83p+A7M&#10;n2Z7p+w+6pxN5flZbKv2cxlxz5/mV5YtW7Zs2bJly5YtW7Zs2bL/S7YA8MuWLVu2bNmyZcuWLVv2&#10;X7CozKAKPN6ChRmYOh5yOyDxPjTnB8Z+LVZgyIpZlIJkVvAdFdPxGdxaa/b9/degHM5Y3ZXCY7yP&#10;M7XHohFWxMMKEbNCIVS/imp7kSXeP6sK8+K1mPJ3vO9xjRsky4CXd1GwLlybAWCzIrZoSvEdgR+o&#10;iJgpxkQlqUyxhRX7qWL3DNj2RvWZKSGotmNtyZ6FAcGj+ltWyMuKNuM4i0oCbAzcOM5Oiz58HH1/&#10;f5NxXy5AFlPARIAqv0deeJGplatCmvgsTNHMgT5sjkVQULGglvvkFaHPMQOtZqrpSrme+SAKKA/+&#10;iynaZoD1wQed7xtVafvpqFmhUKbwh8A1VhBlZvbZP9btUOOOzxlBrYw8A8FTrHiYqkLj+CLrDlN7&#10;RdAeW7dxvjF1EAZ+ZwAOTYyj1tL+eL43qi/sveK6OcyPU8XOFVx76xcAPr7r17ZdytdMFQfnwEzN&#10;iymiDKQRZoN6eixwzZR0XGE4xhGPdfkYJFbLQVzha6+TZeBYyJRWZ6ABFUOxQuxMBSlTBlLFvqoo&#10;DkGcrHiaqf0xMphxbMcx2QLwV8UEWIRYB5Do9U79pLwo5boFIxN6C7KMhEwZiCsqJjKlI3WvrRYr&#10;Zbti2t67fZ9EID6n4rjGeFcpsmWkDiweYQDMuG8Y390GZba///6bxuFYVK0ALkgmwGKsqI5rpV0+&#10;Z5gHtTzm/kzB9+26q4kctGJXVvwai7ujH77G+PX/+Pfi+9/vwVXC2WeVmrjyl6ot64SIh8WrGZAt&#10;Eij5XIhzQ8UEbLxmBczMfzEAkSJgUaptUZnNlZ6dnEIBQWPMr+IU5bdrrRfFT/RV1/3MrIdxpeI4&#10;fEdUPYzjSKmTsfYz4zkERYTzZp18YzN1ydmYmIEg2Rh5k7P5jeosizffXEsBPTJ/lhGRZWvhTNn3&#10;Td4Kfdtv+pjdd0aopNSds2fL9vjDeLBjrjvREdtrttas2EiU5e8SwVq1lilRYra+/4ZoMAPZq/2O&#10;+rwC2GXjEUFPisRB7XNnviIDtLh5jjCuP9n4ygioZiQaKt+mnn3WTywuZWA2BJkyf8GIDcbcHHkW&#10;68k165VLyXzTG/BRlhfKxrSKy2ZgILbuqvGu5t3e9keewHOzjOw0goTjHkCNBSQ5ycbdGwDa9Yzn&#10;M3/2j9VSbulhcW4wW3NUnoG9y0y5OfpVlmN8kzth404p62axwGwuzgiU3qw1GG/EHNKUtCLEikh2&#10;qkDt7O9+XqXI/t7GQLiXjnuRGXGGyom+Ia5UJLwMmI1EWJjPznw0Xe/Fvhj9GSpTq1hYrfsXmUxv&#10;9tl3s3qQRh/r2fGzShSJZ4TG6gwCc0P+/Hheonxttk9GX8CI0BjgFn8fCXbifTHv5zHA19fXNO7L&#10;CDyPfFbMr8bznvrqvIipNB+/i/c78mD3+/eTOO94Bic2nal+MxBvloc+2vNqiYFY2qxez4BxlFm/&#10;iM/iePB+wL07Izq429Gstc95fzMnBT/at6T9n/lYpv6Oc9GfE8nqsrEd3yPb4yhSYRWXKH/NCA0w&#10;P/KGhGhKpANthnP3Jh3p9vn8XOeGHhcqt32M7Y3GPcy/ZudukayAkcDF67F8J7tvXAtZbgPPft4S&#10;SKs9dZYTmZ0J0pxR7wsAv2zZsmXLli1btmzZsmXLlp22APDLli1btmzZsmXLli1b9g9NsbUrFvU3&#10;RYvsQDyqMUfjxeomr4nFlH4AHFnw8buoJD1e36yUZr3vj4N7V7l0Nb3xUHoEY3rRaiz2yA624zP6&#10;7yI4xA+uXUEgIyQYCx/MHHGFQAYs3ohFzuqZZsqUChBxH3gfgPyo6jcr8n8WadZpAWFUVVHAsreK&#10;Sm9UgRTgWCk3sOeKhQFepM5AWkohCAsf2NhgP0M2/3iNOF/9P59j3sZYKBi/H4Ep2F58jNmgDI6F&#10;Jgh+UQo8DEDp7/kswCoD0Jz5NkVs8EYd2cesq2/G3xcLysATnzf4KjH8s+IjnKtKFYrNEVROzlQU&#10;s0JRVuyZKYMVL3Auz3vVbbMOii0ZiA3VWbPina/ty/b+nHefz+d6hx2UEq/nqvUxF6IP4MVG41zr&#10;iU/Nxieu5Vj0mY2B+J1MUUkRZzCFlzg3md+SKoCWqFnbrd5ezFW7yzUezMz6fsLv2r3Gtr09rsvW&#10;5QwQqfyoX8eBKhGoF8dCJKJhAN/P5zOosav5dStxe1/zQv0MQM0AzBHsNVOkZgVraqy+BdpkYzPG&#10;K+7DY7EwAs/Qn8Z1KQIKhmJMBMNYvwCT0QOXMhbRqiL2qx0D8B2LibFIPLYhjqMstlb+OMaoDNx2&#10;ECjYADCxQFjk13RFJewvJwl5Ei/dbYvjmRWGq3X1jbrcsU4chauovsrUaDG2QACzArqg/xsBv2bW&#10;mxW/7xCD6/2RX8MJsdi6+SaGinE8qsvhNdh8Z4CYB5gTx5YLwpd6EnCcQdxF8vIEDiE5UNwHKRIv&#10;RcqVqSwzhTaMdeLayEhm4h4z+hqmrhz9YSxs9jUhjrk4j5CYIsbWCkSpyADYWI3z+J6Hu9xHPciA&#10;zpgnG480FrBivbXb753jwWPZ2D4YLzMyJpV/UKRGTr5w+bhyPg9Z31El8nH9cszvSF70HsZrr3x3&#10;NsbfANwUSUa2/mcgI2aKWI75pdkeHecqrjcqrs38MfMhvymkV+ChP+nf2bxSbcHIx1h74p4tIxVj&#10;4zu2PQI33ZzwCwm3ZnuBWZ/PchKsLVlchT47A4cpkAmuB1m/viWViPmbt2NQre+M1CTbr9B12+bK&#10;0+q+DLCk2kARBKj7qnZRACM1zroaSyXxFQNYzmQORqkOZ6DQ3/gtNg5wz67aIM7NuFYw3z7EU1bT&#10;XJp6RiRmiDkGNZ49V46kZWys9t4ee9lwQdtCHHWs5dV61SqwMxLRGRFpjIORBAAJhrD/mWLxbA6y&#10;PfEsr/aWlBAtEgm+Wb8yX/GGUMTnNZ4zeD4Zc9jZuvxmb/ibXBPb88zibfydOst6E/9kQF+P4TEX&#10;EMnKWN5OgTMzdeavr68HOSCuex4T4Hqq8u6D/zGz7Wt75BU2yEPNnj/2L555sHaICuOqb1U8kMXg&#10;TC1c5b5msT7uN+OecUbg/RzTPZy3jeQw9+ds+KzaV6uxM+YS2nV+ws/EnkR4uP/KSG4yQs24N+0n&#10;W24k+8b7Pedpvc5vY34Wz7YyApz4vPe72EAO7oQPzzPR+T6REd1hfgPPd9+QaLO1JttrKN+q1l7c&#10;iyniTd//sfVydr6j/HxGzO0+8/P5XH7V+3/b6pRc6FrDqp8ZnkS8CQGlapM38fCsj1R+npEmx3mD&#10;802RLqr9K5IjvY1z1bk7I1RbtmzZsmXLli1btmzZsmXL/q22APDLli1btmzZsmXLli1b9g/t7YG5&#10;26wAO/4dD+9RcTtTM8wKAs3sUZBjNiqLZEoR8Z6ocpMptY7fNXOAkd/Pn8lVBD6fz6PIRBV7YfGc&#10;q2/G52TfewKmblVrV5DgwH6TbTwDnDOlBi8wQJDo2H6WFlDgmJr9LGPjx7R6m3kAACAASURBVHug&#10;CsSsINGLWLxoaFbIjkrQrLCeKfswdXoGmo0KAhE4oNqGKWJmIMkIQsf2wfmMoMnY3hHcovpoHB9z&#10;MLn/TBVyxO+x8YVgmtZ6UPo16YOwX1BF9lHc6op6dlNtlH5AKUutd8FMsVdtlAEzlPIGggRwrCF4&#10;Il7Pv4dzGK+hiDFYu+M7PtS8ma8ws251GBsXiMoOVaFSq7WLhOQu+LNTsfDwRe3+XQ9Frn7PNs6v&#10;rVQrod3+RAEUC75YAdg17p0Y5ByPCOxQ11I+VAEEsciJrT0zZSP2HF4syHyNf05dkwGAlL9XRBHM&#10;B0SAd1yP8V1UIdZM6YrFKKjEE+es+8M4vxhJAlNMzFR1/H6oEoXFwUphTBX3s3HFAGZv1Mziz2fK&#10;3Gw8vllDGGkK9oEqPHWl9hs00w+HXcJaSYqoFRHFAC4+McGtH6CNYZ6ag3H6+X/dio8r90vVnDvI&#10;OukXRjoxxlrZOL/H6r4366cP/Xw+9vX1dRK3NNv3z9CvcfzWWu3n52e6dmaA7lgEHeNmts7R4uiD&#10;DYMWlSpAGLYbU49jgMRBkfICIIzrRT3nemv7BbCKcwTXbdwPRb/5BhDqBGDo+9j7Z+rhijSn927W&#10;YlHyASzu/QY517KdxBxn/1RelMzIKZjadxbLIiDvqexmEjCNwDHms9BHYl9k64I/e4X4QQH7431j&#10;QTauMazv2Gfe+HkENzKgee/9IhtRY4UV9N8ADt/nHfFu67v1bvb1VQcygKzomYEWcO3EvjlU5tvh&#10;eM1sb59QsP4EFWCsFPcWPz8/Vr82s+ZED/2hmPjWfH3GuHpGxPMWlDjLceAeT8VNGRhrBsh+s4/H&#10;2MFzIxhDZPN4tseftYECTWQKv7/JP2SAxRnwcebrVbyk9nG9tSOuKFdU4Z+4Qp2T4eHmLpnkXpSK&#10;6Qw88qf5xZkCIbu2yl2xfIUiPsS9EIsri1CvzfoQQZ+M+CMby2qcvCHvYe+ORFiYV2VjWuWU1L0z&#10;Qslr3JQ4FmscpYOi+zDurQzkVWPbaaKRxzwgxkjAmA8Z3qWF2LTyfXk29q7x00IcbZ2S/Fzvf963&#10;9TYQpVk/+9fuOLnYCCLM8vAxx707iVw77lXrFkjBuC9V5Lmx5dtJZGgE6Kna3ePrGRlm/B0Dr8/W&#10;25k/Y/vzuM+M4Nu3e2uWC1F5iUO9uEmAXBavZurKw3teuVHPWZZ7fyryhqpNFUg68x/Z+pzlRJ9n&#10;Dv31/p3Ny2wNQ/B8JDxV+S5FMML2HjOSiUw1Wf0+xr/19KFbqYcvPX0Pvu3//M//0LO1N7GfX/N6&#10;l9Ktfn0f9xdk1Sr/H4muWYwcScQUiSa7X5y3GanA7HxEkX4y4qIsNo3g3CzHHhXPb+LrEmewRWV0&#10;JNVlINje8Rm9T9BnlmG9va8diNfq17n2teAfR/+RzWs1bm/i4kLPnjJf/jx7Mtu2att2XzcSlmb5&#10;reMizWodSd7UejYj9cjGRVwTkDwg83Vv4vJZ7KgAzxn5FJKQ4s8ZkU9GPhvPrNXecrzv2M933nMk&#10;C1JEnfffe4hBi8Gof/hxRi6ZnVuovp/1Fa49Uek+I/1ixIMqZsN1Kp6nvCVpzYhyFPnysmXLli1b&#10;tmzZsmXLli1b9m+1BYBftmzZsmXLli1btmzZsv+SMTXON+rS/m9XiYg/82tGNYtZMREeuioGdVdc&#10;Z6rYWZEXqgLH+zBVsnIWZTIQi183Hgqb3Qp6rp4dn4UdbDtwHP8e38/BQX7ArVQc/WdomToaUzrI&#10;CveOe25Wa7kKJONnxkLIA0hV63YVJSgwL2tb77NYLMEAb9HwcJ6RGUTVh0whJrtPbFsE56iiKDX2&#10;GbASC12Y6pBbVL9g4PtMAd5/xopWI8AH1WfiM7EiFh/72Lcj4OepUoAKdP58fq17jvZHH6KyaJzX&#10;dyFyVB7aH3MgKy5kKhURIFYOeVTrrdvezmuf/9tOpe/zYt751Fe9UY9ShY8IMsf2eKNmE0F6+Axs&#10;rCsiAhxHTFUOVbPNyoFjcgCof7c3a2eBZq0l1PuVgaiin+16q3XYpeY5lgBCG4T5FUFSTHHR28bn&#10;KQI3keii3FWK91jx96/lKqBn40z5clRpzdZ2nGNR1Sk+s1o30c8oJSic40jMoMZAVszL/DqSULBx&#10;Hotl1bxl4FY1tjG+Yc/JYqZ4L+yr7QLNNtrP8V0jiG7bNvv777+ttWZ//fWXBKQohWWlVJP5QFUE&#10;HX+vFAIzQBorLkW1ZvUzpQwd+0sVKNZarXUbwMpsrGzb5vwZYj143ut6nm4PleS7NrMcAPmgYlVr&#10;Nevd2h7W+UNaXBJN8DYuNK7xWJz5kujvPp+fa/2O6mS11gskHz+PPjyS9aDKcvxMBIFnqqcKlNVt&#10;BCyx2I8RcWBcpcimlKopI7Vgxcre5pli5W/Ba3EdRtAerrcxbkYfFIv+kbzK+wYV09Hnxn58gLkm&#10;8QWLD1js4PspBljEdTb2YdxL+fNHwpAMKIuAcd/XsTVCvcNbn8fW3AiQzArD2b0xpsd9Ms4rXGP9&#10;T4wHMqAuEo2w+YTgn+iLkUCA+SdUMH0qxtoFPsR9ciSpi2CJGAP5Z7++vi6AZXyPTC1aWaZYh+Mt&#10;9+daRVJ9D9fGmVqoiv0YgcM/tagAOANrzZ5Trfs4l+O9HYCPpAC/UaOL7RFjs+wdMuBLpkit/KYE&#10;QdZqve0XUcs9Ho5tSA8xAsthzWLrWX8oQEcG9MhyV7Gdme9VIHW1Lnjs/aZ/36oOx5wH7n2yXJIi&#10;gsv+zeY081NKXZP114xsh7VJjK0UoU72HP0ajOX6XwTcIvBu/Dshg7E7Z/CWWFGBiZkfiW07xqRn&#10;bqzvF/Bczc+M6KD1ZsXq9fcYl0eCQDu5u9q+h7a62bIeQOPe4s1GwHIRoKU2ruW1ble+wqzTuIYR&#10;IA7jzgGQAfyexcQs/tkIoQCLzxnpBRv3GeBOzdFsTxvzK2yev1lHZ2rev1GRfevPBj9QBRFixwxa&#10;7jezeRj3LUhO+yb3OSNNYGcaao/3ZkyoOAYBlSwGVm3CyNlwrYvXZ3vb34zNa4xe51oB8Ou5a2i3&#10;GJszP5iBva13q6Vcc7bULZ3nimwL24URhP6GDOINEfeMTDdbn2fEvyzXxXKVs/HvwOsxn9Je3T+O&#10;n/v37TqeOK5pF4mS/93BxMfnmhhz/SID7k5pWzfrrVkD9Ww2/tlZ8fj8txI379c+5MDG6x/Ph8Rm&#10;rd3fUfsfXFNqPYH0fYNcy3mOcb7L5/NJ87IqhxCf3fuKEeFm/o0R37FzdTVuGbkJ82tsrYk543S/&#10;MlkjWM6EEQF4zOjj8v7d0e9IGKv2N0Met+8XYYefH17tbj2d99menZ05ZP5b5WPUPmC2t/I8CAOi&#10;sz6NpPqzWCOLt3DMLPD7smXLli1btmzZsmXLli1bdtgCwC9btmzZsmXLli1btmzZf8kYMOo+EM2L&#10;SSJ4AguBMoUjLEI6mPSNKFuaebGDKzg7mJodID8PY58HwxEcwIuvHFRZzQu+RvWJdj0PU2xwYE8E&#10;kPjhMYLi8SB6q9X21uzn52eqRuWAUbNcPUr1wfjZdr1rJAK4C2FGlXmzo6CgtT68r9/nANCgIoUe&#10;e34vfH4EWLk5CUL8LAPhxN/jOEcwnwKfvilYVIod8WcIKGZ9lak2qKJPJAvA54hFhrGNfZ4eBTo1&#10;KMYVqmIa24upiSvyCgbkjwX5rs5wFG+5D7iB5fjOCsypinHi3D3GzFmaRcZALKzD+RIBVejjNkbO&#10;cH62ncDDqz36XWyIY0SpgzGCkQygrBQe4u9cgQ3VcNj3I1iIFVAhEBEBUVjs+nimzgDGwW+coPHe&#10;zkJ3UICxDio7F1i+Jj4v3r9fRfTN30cUOx5qaPW6x8PHnCqMForWn37m+A2qx+j1Ev1+KESzUYXO&#10;2w3BnbH9IxgsqnuookssOEP/HElw2HqM5Bnob2frF/M3aj1z0GTmxxXAHgFx6n6+5mUAnPh7VIpX&#10;c4cRn8Q5lxVDRxVtvE8kMIlAR1QtU/0e20mtT/EzTC1MAatif93xICekYEXjGdgkgkDj+rPvu1k5&#10;4smH77VyKVu3doNS4hiqtZqV0ScOxep2E28MsRP6rVB02y4QT7kBBwGwdn+nW1432AeOlUO5u0sV&#10;bGxvB7p7/6MCs68zCHzFIs24Fqm5F8Gqrp44UxA+fn/41wju8efCsZMBDSLZCy22Lb72hGcJ6xES&#10;Cj3WV9OF85nPR5IupdA0UzZG/xHBwFGtEuPDGTkJAyeg383IqBRIDNcABMr6dz6fzwFWvsD6z4Jw&#10;VzPPYjp2zypAVgyIqYqY45qH8TqqsOM9Dp9zTN7WmhUPlF/u5TGeZMX1OG7Z+MJYLVOzwzUWC6t7&#10;P0ihaqkXgUYkwFDKmNhebAzu+251O/YvcT2LxCSxre8YaIzD7r1/GQrU/7RQe6byHgHYihgh850q&#10;Fmf7wzfqvIx0gc3dP20Htsf9jaIoG+NojCwltm0EKTOgyG/6mZG1zRR/MSaMqttMjTTbu+A8H31M&#10;vXJU957uULy8VTttWOPdZ2YAxjc5kCxfMetr1acMaP02X8NUtHF8vMmTocV1IvsOizkypd9szrF+&#10;mYGKWO5Ftc2sz2eg5SzXy8izZAxAHqFcoPeBO3AgvyvkubI8aA//X5GBstyrWyTIQtDdG2VP/Mzt&#10;nxIfPEb69zsWm8+36BOtSzgzI4s4QP7tsXdXYPMnaWe7lelfjp9IYqmI99Q8YCA9Rk6RkQuxOZ4B&#10;9qI//a0pkKqK7ZSvyNZMzG+wfX0z4kt7t6gozdRcMY7AfYoCebJcI/PXLB+eEczM/HgGgs/Ox9jv&#10;IuErm+eKZIcR27G9nQKnIkBXxWnD+Dg9R+t2kYqa5yzA98V8UhbLxPeN/YmktP53j3HwTCTL48cc&#10;ety/INnTm/VLxcAzEmRF5sbW9jdzHfsZ56Xa22M+KwOPs3EYY767vZ8+mZHfxtwPazdOFno+nz33&#10;xHEtZevus731vQ//0YczS9UeMU/TO+bY7LF3xHbeqgVFersIp+I+Es/llH9UuYaYr5+NbzXv2R42&#10;W9MwP5CNaTUOImEGnin/Zh1ka8RvYvR4jVqr/fz8yJhdnePi+bhNYsy3e6aMmBOJT97sL7P4HP/u&#10;cw2JwPAZxjMnnfvJfOmMfO+/Sa63bNmyZcuWLVu2bNmyZcuW/f9qCwC/bNmyZcuWLVu2bNmyZf/Q&#10;MjWKG8SEBV5+2I1g50oPdNmfzwPRHpQGipXSLxDs8fl2/tdPQM/Bsh/BB3eBpQ3XPd/Uei/nf528&#10;46gMysBnsW2OQkddgOGFPZExPRZbxEPoQQ2vm+3WzVq3cirafX9/PwCKY2GQDUoGsyLOJ9HB3bZu&#10;kYzg6O9qrX2G/tt3s1q9+KEH5v1RJaTWr4s0AJ+fqZtHkBUrUr+fscqCUlVwjG2BxZBPoJ9WaFAq&#10;X/GzqMDHCuZjH2U/R9D+XVjmbTQqKyrgzVhQeMzje571oXBemQKyYuGTAlNcqjPD7zsAbuo197Eo&#10;rlazA19crqJ9BHdeY6G1Qy3r+t2t4tDLsyAj9itTVZUKXuZqvXYpQ9wKZzaqLQgfjG2H90ACAlag&#10;hEqug5Jx9Lkl+I3+LIhSQBpUCcS+9n5gYHk1Ji8Fdl8DzDj5QTsUwGqp0Mbnc7e7GOvr6+vsC6P9&#10;VUPx5dUvrVup1aqZbec9VKGUP1+1YtVv1E51s3qq2bVQXh/G2r43q1ave7pvZCDVi3TB2rU+Git2&#10;LgcqoFzjv1vvz7F8kJY0qiiiACWZehkDVTA/nyk8sXmQgRYRHIoF+L8B8MzU5BB4x/xdpsbjfciK&#10;leP1kYCAFb7Fn/3111+PArUIcsfxykCGGdkKi9eQ5MiLGtV4UiBaBHxFQD5TOsqASngvtqaz9dj9&#10;sAOBzVwe9XyWyzeWAWQyXrPxe/lzP8gCilnZAuC9Xf6hWbVixfbWrNZitRxgk23bBlX4q7j29Ac4&#10;bu9xdPoAM9vbj1kx+/7+CnGdDXMnXieqRrtablxbUFUcYzEnxXIAsoOV437B1+3//Oc/D5C3iqkQ&#10;3HiQfrTHWEXyB7YnwXmCBBgOEKp3fbN99k94oHFvgEQSsX0YcQ6bK/HZUSWZrZ/evmy+smJafD6M&#10;VZkv+3w+I4jhau/R50bQ5kwFUsXz2EbuN3E9YGtE6822ul0xA7a/UoNkQHDma+I1mWIfi9czRb8M&#10;rIBrZIE4ptjTL2P/KR/J1pq451IAD6WSqj43+GFrZqXZ19f5HdsP31cOP8vAGHEsYLvgPru1Zl9f&#10;26DOFscIgp73k5Cq1i/bzv2pB2lfm5OFtGt+MT/5Nr+S5RWUGh/6pxngLt7P78O+r/ICGCew/v4n&#10;KvAZ4dvb9nujdMqI4HD/H3//FliSvdessF/tGREoFmOeN2Mtned274vjuhTnQTQEqSnAi8olsf5Q&#10;wGFF9pC1PduHIzEizhsVQzCCKHVvtm6y58X4Msa3Kqb+jf9gwFHVtphzUvMtjre3itL4e56PzAkr&#10;ZoC++0t25aJ88TshuAM54/BuMfYmiqXMj2y1XiSAGCewfS7Og9b6tR5HkqQsplCkBsOafyqtP8by&#10;uU7VWq3UdpFkHXsLS/Pvj/3q2ZYxZ3PNzfYk/EKVebeYc8pyR2z+KFIbFa9nhExjvzRKuDDz5Qpk&#10;rggNGLERI2vL/PYbAN0sTmR5NYyZs/U/jo36eO5zXtVne7C1QpEbsfeIxAZZzhj9ckYAw2LSjGyH&#10;zU+19kXCtLgP9n2y9/0j3yrWDyRnUKRVb2KMt5/D9Y2rgdsQS75to4ykENcMRQinfAP+m5HZZG0T&#10;xwHu1x+5BUHWyJ5rFjtnYxn3lG+JM94QgLzxFZHscN9/aG7T/4tjGuce+nlGPqLGNSdez2MRFs/c&#10;fjf3r8yXxDNUNu7uPWMd8mNjG9fzbNjsVpl/RySY9WEky2J7YxYPsnwEAzHjnMzPO3p6HhaJjtlY&#10;ftO3Ko8fz9Cy2MLbXp0bMEKOmN+M7zDu05/nvYx8/00Mj3tUnFOxVoD1Meb2mF/AfObbmOft/gBJ&#10;D1RugPmI357RLFu2bNmyZcuWLVu2bNmyZf8GWwD4ZcuWLVu2bNmyZcuWLfuHhgffZuOBv/87FkLh&#10;gXMsisCCTwR0qSK4aJnqFQIGUPHi+H2bqjHFoiV8Liy0w0Pv432btXYrYSIQH4ForxVJig2FJs36&#10;o0DsCZrQCiiqGHIGUMkK7GOh0FPRvJhiyWcAB6X26e381pSqNF6XqdYo5fb4dSy6YKAM1aYIwsF5&#10;wYqE8LmxKAkVXJX6CSsYH+/D391JDfAdFZAB+1H5FKX+pQq/UK0SCwSVItSj6KQ9C9ZqrfZpuwTx&#10;4biJBXOzovixMP8A4Mcxg2DY+H5v/SHOdyyKQd8b5+q2bVfNdANlDgQ0+1qwbdsFqGDFqtEHfz6f&#10;h09U6n3+++/v76PIrDUrRGUiAigVMCH6zuvdK1c73cOcxneKvu2NKdKB2DcRfMVUnxhoOc713m9C&#10;l5uExSvuj/8Opdg47/agSGN0PUPiAvbezK+y+aCKm5h/yoqb4zrM/KtS3M2KCWexhYpZZsXL2KZI&#10;yOMg0jgGsn5Wz67WLqZKH+c685tqfZmpxymwwqyATb0LqtzEdsA1Hf0cUydWMY5+j3Irhrf+KPBV&#10;IK2oDo5FhkxF+X72egFLMP6JhZksxo7x+PGnDcQ1bG4/2r/YAGzxz7pP8iJfBnJSCk6oDB/B20ja&#10;5KCUSGCBatCx3VHVTgHHY4yA7xDXPlZ0mhGBWIi7noQ9RmNdnDcOjPjrr79oPMR8j9oroKoWWzfQ&#10;P7lP97Ht9/ExxcAiSEJxPZf1q8j7ZKsZyCviuvb4bgJuwPbH8aR8ykjo0631dtDRCJ8R/71t2+WX&#10;1dzJAEX4M4ybFFAeC5sV2HXol3Y0d+/9IuZQqr6s2DhTwI37rLhnxZg0ixsY+H3oJ2tib2JDTPNG&#10;yZEBqvB+SKiBhf9svYvXxX3tW1XH2TjN9qNRMZORCGQxiyJ3mO0bWN4mI1LAPUd2/Qz0h4Q8mSr9&#10;bM81y2mp9ftBdvIiNlQ/y0ijZvMQAS2sPbL+V+MzzolIXHPlsJql78P6M1NpZs+h/E7Wv0pdlfk4&#10;tZfMiJ3eAMyyPJG6FsYWSl1SjRXVp7M8llKPZdfH/RSLqeuDtMlS5evf7Blm+cU331Vz/iCe6gNh&#10;IiMpi/mE4zuNqMFy0hj+rr4X7xdAeOaDFdCIrZ20H6xcQP+o6qxAisN68libGlUTPohVR1D3/b72&#10;Kk/F9luzffvMz2a5xLfrXkyd3zFIuUHegdzArnudbViq9PNMOTWLyWbrtgLFvwEjz+ZKNidZnKdI&#10;OtXZD1ubmB+NeZ6sP7NnxmeYgZFnlq1hca1m/YP73Zmfi2RwLGeQxd5KrTh7drVGqfZnJCcqF5QR&#10;5MziSUUWM9v//an/YHmTWTsyYqU38eIsxkHQqwLiz/bOuHYr0G18H9xvxJyAOp+NMZHvo/HMQfVH&#10;9r4sLxL96X2dLcy/HsjIO83NZGQ2fu1t436I7QfV2PQcvXoPRUoyA8Vn44edQ+I48L5hhBHsbAQJ&#10;Wtk9lO/L/L/K3aj9YnZGkn3++Fm9SNnv9+spWUr0x8/cglY4Z2RcM5I3nAfZGb8idFIxJZInK3/y&#10;JvbI1q7MX2b9s4Dvy5YtW7Zs2bJly5YtW7Zs2dMWAH7ZsmXLli1btmzZsmXL/qExRd/4u+fnR5Ub&#10;P1R3sEu0DFgQ76EKJlTxxf3Mh9q42a0Mfz8bfVtzwFMEIfq9kBHfgTQIHDneswxKmX4NpcgWgUGz&#10;gqwWCgw3KFBR7amKxd4UMsfCAOy72Ob+c1QgH8dKN7Mq20GBl5ViyBt1Ke8vpkqO12SAh3wczgFX&#10;jCwB3y2qArF5Er8XwRuqQM2JF6IyQe85CI8BTFQfl3KqVEPBlFK2YkU0SrkTQcqsEFQBdllRyEz1&#10;ppZiZTv81M/PDyiFlEHtAcee91d8B0XMMFO2Q6UM7KtZseQb/5gVIj3mmAU14fK8Tuz7qCbBisvj&#10;s3kBkVJAeiiKeZvs7VJzj2osM6VBpcLFVPGiAgiqpeFcfAPIYoA5BI5hkZQa92Z3wZI/Ixaf3qpa&#10;ETR3KL/VWqiq+LaZBARgsVsWE8R1LH4X10Ac2/5vV55XheH+3NhOOHbR72fFuQpYNSN8cRIHVXAa&#10;x66rWyNJRgQSRn8TFSizsRTHs1LyYapALD5AQKmKHTLAHXsmBtTz2EkVoTMCg33f7fv7+/EOOK+x&#10;cJWRwuC4VW3TezcrgTCkbA91N48TGTnJfT2jvjHOQ1wHWBsg2CaOs9g3M/AFU8+O6pHxHl50H8cJ&#10;rnOoiITrOo4rv/739zcl/0FlRleljb9DHxXvGedoXLfjnwgk9GuyQuYMONitWGsfnAFWa7HeuKo3&#10;my+RvIXFgKwwnakvxbV5Nmfj+8c9TOwTJAdAHxzXsENZ2AJo6LnHwfZj8WWmBDqsz6YVU1ns180G&#10;UCf6e9Y3viaxa2fkZWwN+63S1hsVMVxL997MNrOvuj32VPh99jvs5+i3hj1oWLNwvcuKqZmydO/d&#10;PsGPsveM+3FUYlRtHu/x+Xzssx8gBh8/DOT/UIndd9v7vfagj4nz4K0yo+p/9vfZvjb6cxZTqb0t&#10;ywUwHxLJctj9mG9/s0fJ+m0kEvyzQngFkIg/U6QFOF8zZcQ3faWACTNgMPs3UzrP8ihqvBiJOVBp&#10;NCNvYeRl6Ee9/eJ8UwqRCszPYiJJYgd7TBan4JhDIBDbr6k+jmuMmv9ITqiIuVg8y4BhMxJDRZai&#10;wGJIUpIp7sY9Jsbb8bn9GX5+fui6yeafyunMchwqh8k+U08l91q/eHzcRqK36zrtIM5R+xwFonyr&#10;eo9zAPd0D5Ksc172K78N1+xmrXTrIVbuZla/tqm/LKVYw3lq/TFmtm2z7ftrIN26x3c5gWUcdJz5&#10;9IAjp/tuJDeLoGCVg82MzduhD4Z4tg8K5z3kiIbYpfXpuq1Uemdq90ox+bexA+4h3/gk71/PKWAs&#10;rvJjKp5jIFbcz3nch0RR2VrKCBWV72R5wXgvdp03eQ8GosRxwsaqOtfIfOJsjPl3PA+nyPiy2IXF&#10;uWptnPlslcPCsYlxFxtfuLd4Q3I82z+z/oz5hGwPNrvGbPyoWBXPI9nYVTEm24+xGJc9H8YsKsd0&#10;rQkk1nI/gb6cEcYowisVk8zmh+fePB9++7xN9hvzAcd4bFdeA8HI7KzzBt87kdsIsGZtoc5qWeyo&#10;9i4ZmajKc6schSKzZftCFQeqGB3nzwzYz/xpRj6W7TOPHJ2fCcczgibP4L2Pvr+/H6D74zv6fDc7&#10;X8n8rjrbYKQQjLxK5blizlP1U9xvsViKn+/n8fEb8jJFEP+nBIPLli1btmzZsmXLli1btmzZ/xVb&#10;APhly5YtW7Zs2bJly5Yt+y+YOqi8f3b//alA28zPTWMBUGuj8ux9KHzfczwM5wpOWKyIxfERyKHO&#10;T+/r6oIqdqDMAMvx8DYWfSgllwgwylTlG6pg1GK1H8BdfE4sLovNqJRp8Rnx89i27H3cEEwwjqNy&#10;qZKqcaaA2coQgKyKgFH5LQMYZuq6iiSAFS+yomsEhjIWfhxjbC7Ga8ai9whcicXsx9/bMBdjMQYD&#10;5B6f6YNaK36OFTawAhF8xwikwkItB6NFQCg+r491VDvGQkjWdo/iZFAtucZ7LQOIlKnKxftcasFE&#10;MQzn0D127n6J13ZyDab6kKlUxPGeKauzIrPYV633o9i62FV0PSvWZ0WD8do4BrDIG4FL3g5fX1/W&#10;LABDuz2+E6/PSDhYURKqnaECu7rOrCgWgZgZSEEVGGE7RuUdBCWiSjvrC1yjGJCd+S2c01jkxtRX&#10;mDoUuyeOdza2Y3tE8CqLBZg/QlCDKgpFn6biifhzpsyCfecK1lHVOo7RqLjsqoN4X6Zsg+0+KxD3&#10;f8eicv+sq1Dj2MsK9TNFzQxYxmIc9T0kV0AfF68b4wCmDM2AZGyuQYLwZwAAIABJREFUjHPmiGEZ&#10;eJ4R9CAxSqn9UAkk/eV/d99yrHd9UKhm780Uu5jvuOZPP0tvfUzvx3vV8nWAZVqzqIwVFR/Rz8Q2&#10;QGVrpgatiJ0YoRSC6H0+MB/vazICYlgBOZJyMNAfFj0zH4/rV63VaqlW6vexfpdqpZ73sGKlPkkH&#10;WDzp7+kqaYpMAYESbGyr4toZ2DK2DStyZ/Fd7DckRyqlWG+czCLG7G8AJuw5Pp/PEB+xte4Rk1/j&#10;+/ks2X4nFvUr8EW2n2ExsSrij21yjc3ehvir1GrWmpWtHvwckTTCDs4Ots6yuRf9j7dDjDOQaAPX&#10;JPQTTDUd/UcnsfZWvwZiFLNuvY3gnegPcdxcar0Qbw/gFbKvYsCoUTV3VMj7LZD8bX4lK25XQMrf&#10;qGnGMZXt8RkwYaZqqIjM2PqvlLmHXEfYZ872/spHsv2EAg3Ee7G5+YaETeUKMv+bqRSr/AUHXvRX&#10;bRP7qtp2gWWtF9vqQdB0YnSuNWz2bhhbzhTsZzmfOD8zEKPKubA4JCqPMgCcak8kAklVs2F/pMgW&#10;2f6f7TtULoytczNiGdxrsPsqcj0WHyCBCF7zihm3eoHKj/X3jKG6pWD+2fyZgd/fg+fPOdz5nL/X&#10;wQMEroBNWf7Qyejuz/VX45+DN8dc7vXcpYcAx07AdiCLOhbSaw/w+Xwe6/kAthvISu9+wzzd3vaj&#10;Xcwuv3GA7ecK8DK/2s0OrOIRqGU+F0GK2f0yP52vvWe7h0R6sXK+d7nftYe3FkRGCKpmarvoq9/k&#10;vbP580btPgMPMvIiHz8qDzxesw/nQ7hvYDFDEXEa80ezWGX4eylW/BkDU9cMuM7ai43fLJek4mYV&#10;EzPAospRzYgQsvU5Je+qh29s/SDQaL3Zvjcr/Ul4pfxYvI9av9Tcu8g7RB9lc1rt5TGvq8ipcT3H&#10;d8TcgzpzYgDYLM+VvVtGoKdiLhZD4t6HkTCyc5qjzztd41j8jzmTB5mBmZXwdxOxotrb47tjfBwJ&#10;qme+Atsz5pP2vdm+f+zn52Pf338NOQeW02dEnMfaPe6TkFxSkWsp/8pyp2pfot4V2yIjQsA9MOZK&#10;fO9ea70IX5WfYUSlb2JiJPhiZx5vyIhj/vtJCHLHWayPdVx/10A4YU7vRfqQjHx65vPV3orlDlWc&#10;g/5A5evV3MMzl5n/UWsmy4nHHO8/ya0sW7Zs2bJly5YtW7Zs2bJl/5dsAeCXLVu2bNmyZcuWLVu2&#10;7L9gO6izxQKK44AyKgRsZubFIQ1Y0e0A+JxqtGf1rZnZVVhxF0tFIM4T6OX/zgBXTOGAfeb+kx+Y&#10;zwqidSHNs0DEQe9eXInqoTcAIDzzBQh4sqIrhWF2WM8sK7y5r8ULuxCkh8VAWGzsn4/KowwwxdoY&#10;+ws/g8oxrL8ZWIcpwc0UneP1I2EDe0bVB+w5WH+qwnskWWDq5Hcf1Ws8RnA5FjIj0Ovos3tOelGL&#10;KiZiwKBYMJ0pnGDfRCAYe39UX2MFfKhcEu8Xi+JLKdY+OwV/1QB8ZkoVDAyGP8/mHht7/kwIfmdz&#10;Du+nlIOzuY//ZgqbxbSqDJJPKMVoJAZQhbpxHP78/IQ+8bFWLRKisDmF5CSsX1zlnik9Opgs9j0W&#10;ubF5jqqVSuE59mkcU9gOCLxHUhWlhorzGscIAyGpOap8X2ybmTIPzl82dlTBaexLBsLOwLVIgqPa&#10;BQlEZj6cjeGsQD/GUQ7qjaQZsW9ZUbtS2FXqqwqkHv0iFvGqIrzo+xQxQtZeDzIfQpTAvqcAJbju&#10;POM4S8cGuzb+54QAqLKIc4YVDw7Aus0uH8bmFBaCWm9WTzAaiwsyRduZohAWrOL8ZSAAB8jiPREQ&#10;E0kdWP8rMgrW50x1HuNGJxB6oxrOYlq8Pn4HQXNqH3HP42ruqlmfqWdiQGPmK5GMRQEOLkXtz+ex&#10;xqh1zMc7aws1zrL9RQRPxr5j6xK2M8au0T+iz2IANDbmxtimH6QFE3XQ8XnubVip9dibtn7izXIy&#10;L0VkEJ+JKWoP6/yx+zsB2SfgrBYr3azUcw5+9qGPGWCNtX8GwmIF0BkwhBW5q30LU5YcicCK1dqH&#10;wnu/noPdca1jRfDDWrBVMwLO+/r6slq2A+jTjtbez9xD3W7iPASTqn3pb4ztcd76sww0p0Db2Icq&#10;n5GtyTjHkJwAfa1S6pvlLHCNUABktR/KQAMzQJLqKyQbUsCnWU4A+5TFbmq/hXM3A9GzOEfFIMfa&#10;cuammgNRn3tDtk7gvbI177zrBVBiwDgcRywWRfIcXM8Z6Dtb3xTBXObjMoAuI+Ng+bvZ2FEgvdk7&#10;Zaqbb9arDEiOeSJsvxPRZlY8hr6+ab0/iVXYmpPlahlIaJaDuwgfAjFoa+63drPSrdQA4i7+vByU&#10;pgiVjvvcYGk71+n7/nyfwsbT8Y9i1k8AezvaNOaXLaxP1u92t9KtbsWs+bP0K2/i+fV+Egl2h3KH&#10;d1Z+437fBiSt7SKaeQPwpL6hmA0BV+sX2SG2c7ZeKpDyGxv625H9FogSzPvM++X8HdnXsrMBGpN5&#10;V7YcGKzGSEYip66hYj/2vUwxmu2F7896/Kx913EeZNaaJgPKgNWzXI33mZ3kUUOu3Myq5UDubO/I&#10;iMbYGMh8G65Tsb0xL+55JLXeZPGaysVI0qST/LSWzXoJeUPTZxXZPorFStk1MpJOFV8qoHxGjKBI&#10;nXGcxeePe3BGJqLaNNszqLGvYn/1nIrUwMcOxrAKqM4IvvG8B/ebWQ6Y5q7CnwxszPKNWW76bpeY&#10;535+F8+0x5jUz7R7OMM+9qTszFbNo9vPFNk/SPCocgRqP/Nmr6HiVyQ097ggnsvf868NsTrbp2Ef&#10;RCJ2BM4j6e+bPTWLFVnsjvvQ2Zo87pntql24axN0zDKuj20gVzyu/fXw7605sU5/RSKd7RtZDlv5&#10;TerjKWmEUUJQll+I+Ts2X1X+kNdf2EV8GknQYu5w2bJly5YtW7Zs2bJly5Yt+zfbAsAvW7Zs2bJl&#10;y5YtW7Zs2X/BtHpDOcHROfAOf4cHtFnBCha146G3H45GtvD43AyMiZ+JCvAZ6zp7bnwnB+9E4Dge&#10;VGeq4Oyg+qIKKM8De9bOsThHqZJkxRTxuVw1nD2nKhaObRuvxZ41glziv/3vb4oWsVBnxmYfQZE4&#10;LlTBWHymcUwVqVTHiiSwYCt+DtVJsNAXrxM/58UmTzUDrVqj2gsVy2vdrmKECMJq7XPdd6aKx8Y6&#10;tmX8TJxHbH6oAhilFBX77gEstkJBYV5Q3HobQFwZOYN/ZgTz6EITV4yIZBlM2QLfGT8zG18M/MKK&#10;yKHHUnVKbHvlx+IzYj94O6HvRP//8/NzgL38XvZUTn+O2yrXlWsMXvJe9lgnihWqYJoplGftjv6F&#10;KUMhAcSzQO2pRITFgkxpJQP7ZiqDmZJwvJ/3XQYwUgVemeoW+lxWtMfGYCxwzFQoM0BQVkSnvqti&#10;p8/n81AqZwXxShENCxaxn7MCYDbn2RzFNsBxOOu/jHwmjolIEoFjg8U2mbKoj7tsTOHPmfJPfI5t&#10;2wJIO8zr/lzXWZyDhbF+PUUUkAE38fkycokZkQUDgrE4IVP98Z9H8hz3QRGYitdhwOZI+sT2Dgxw&#10;wJ6NAd0YMEn575YAV1jhNiPgis+CClXRtzOyIm8DjF3iXGDtoGKK+Byz8ZOBOvDZFflU7MftAhkf&#10;MQ0b8wzcyPYk+PzM7/nnZurTEbjB/Hf2jP0E8Xhx+KGOaKcS4jb0H9qbsRX9Ou5RW2vXvi+OFdzj&#10;WS1WrVzEPW8B2bN4HecJG3czcJtar30dZPtSdr2BsArmHlOgj2O41noA1YrRMVZKNWthrvWjGL5b&#10;f6hJz5S6f2u/IcvK9qbsZxkRSHz/TFlejWkEkCjSOSfkiKQObJ3KQBzZ3jqL0VTMpkB0Gaj97b3e&#10;xIWZYmsXCsLMh6gckopRoq/GWBrzICr2yhRPMWcXY0MkliqlW2v9EX8pcF2Ws0JyGPXd+DMkAMT9&#10;RkZKwMagGndsPr4FMykF6d/47zdjUcUI2fVxHRg/3wPQvKSElOpeKm+h1pu384TljWqtFxlepjSb&#10;Pe/4mZKOPRaHZ/kyM/vFGlHMrEvwdcwXXvOuaOAVAz0yH64IUDO/zeZWBD91O8mGhF+NfoXlHbL8&#10;C8ursD02GztsPKIPiznGeI24p661Wgmx0FY4SDhV6hbzOBtbjPyUnbVgXop9Ft/9mevRZwvH7yMM&#10;VsfNWU7tzdwwBVDunKQJ74/twEgJ3675uL+NYFGlYs7GcaZmrfZs2Vhk5LbMp74BeM/iSkVAzAhf&#10;MrX5bEwosLQ6g8nakuXjs3dle1imAK1yu7PYX/khFk+qPXfWzrhG+s/jWR17XhafqBzebB+A4zwb&#10;d4wskPnAbK6rvqq12l9//TU9T41nw/GMkZ3RqmfPxv9v5ths38Ly505Kxeb6tn1R/+6gZUXM+3bv&#10;NMsj43uysw1GTJv5YgTVj33fh3MkdZar1p6DaPxnmBfHtSwdu8pH+rvFsYMEk/57trdRZ8FqzmV5&#10;dwTIK18W1zWVe2X+eyRl2x554mXLli1btmzZsmXLli1btuzfaAsAv2zZsmXLli1btmzZsmX/2JwJ&#10;/2DDx0PPWjdanOWq07Eg7wBEmHlxXla84z93YLtSH88Us7Ji/Fi8cQOe+gByOK65Xyz+WLB5XKOd&#10;4IjjHff95yqA7B0Pnau15mr3FtruVBcsm0XwiNulUlKq2aYVAq4eq9X23ZVL61CAxsCv9/f7pepz&#10;HP4fAO/7fcYioN8U4noByfFcRkF6fk0F1sH7KOIEVVihlIfZ86vimFhwyRSDGTCLMfHH77varIM2&#10;lSqW/5sVf6g+OJ5vv8ZZBoRiRY/bVs+x2c9CxRZA25aCKvE5lLrb8b71nAfv1IwVkUR8JnYdLPo/&#10;fnmrbA5FMScAhvWDGmv4LPFn6veX8lbvZtV/XqxZf6iioOIC9r0DQr3whAMPilQRjnO6nj687c0K&#10;kJX489z+oFvru1m/wcNfX1+y+Pzpe9vwjkrB1P/WTl91uDgoYLLuomnnM9uo9lSC8owrwtqoElet&#10;SLIABYrEOczGoiJ2mfkdtTay+cUUQDK1kOivYl8hcUEsUPN3HcC91k51O1fQMbNeTpBLSckI8E+l&#10;XM4KsrGfIgA1FiBiwdpQaJ8oOmbALlZIxwrDcG6ywkz8ngK2zvw9W+vdmJp35q+YEhMD7m/bdhWo&#10;IfGAUv3NCp/Vc0Ufgc/PyBvU/FIAMfx+tWqtd+vtOf/K5bb7oCsc5147w7DeyqVGVUq9yZEun3b4&#10;pbLdflfFKozIaTYeMuAOiyXY2MF19GrvatatXcravc+Lm1HVXamB49z/+fmhioNHsek+gGRVAfRs&#10;Xo/xfZdq6ww0wMhB7jhsVLvG8RrfP36m1mqfz2dYbzFe9jnoRBuoHKjUkWMMxuY9+ltcc3A9u9St&#10;rA17GDY249rh8cpsP8FiPCy4LhJ4d6iTttapIpqcV9da5tP0nKuhn9T3s/j8jbLhcf9ifW+HgmU5&#10;BWBbv/yP9W7ljFVLPVTq285VcuM8ydYOFndjPPCmf9h+LY4t/DsDUXkcmQFvmLppnIOHv7JLjbTW&#10;erRbOf78+fnhe+RqVuo5J4rZ/jnHdQR6PqLT31nsj6yY/q2CLYuJ2Pru6oPq+2r/HddbXDsUeCV+&#10;Ptvjszgj+gdFXpOpQCtfz5QIZ6rBbI5g/P1bm91TxTQKMKVIJxhIlAHHMAeBz5IBK5X/RZBq70+i&#10;vn7s6o74YW8H4Vm5FZZ93ioQHI4ftqfBz7L9GQNTZ2RAeM0ZUBuvM1NmVyRss++qdVCRYSgSJeaL&#10;WMys8iKzOOvNWp/9Tj1vRiD3WGvrDRr3d0Si08zHok+qpdJx0ASgSOULPH/O1dJH4kQzOxTfrVw5&#10;aY8bM3Xw8wLXSqbIzrJ+8neIMevzHmdu3cqpZG/XHG+BMIHlK3ANUEDeSGKmwKFqff1NHjgjn5uN&#10;64F8M+ZSTRNMItA/64cs1lffUUQW6p5svDrZG1d6tXC2kD83i6FZDh2fg113WA8GArtjHKpzhcy3&#10;zhR638QOLGeNSuKKLA3niFqPGJEFy9ezfWxGQDPLHbG+VWMu9pMiYczOczJC6yw/nz2/enckDWHx&#10;R0a8qM4oFREptsfsepgPUHEyI8mdkQLcgNRK42vfo7E9B9snZP2V+do4lhVpMVMcZ6R5SpWevbsT&#10;NY3nam2Ys4wkBH+GfYpnibNzNPwZIyLJ/CuLj2a5odv/ctA/+ik19jMf8WbNYiQ1kcCIESJnPoDt&#10;QyMZvsrlRSJX9Xv23XtP9fTRXueQPXMk+cc+inn9t+eUs/yPygdH0kHME/pnP58PXaMV0ZCa1zGn&#10;u2zZsmXLli1btmzZsmXLlv3bbQHgly1btmzZsmXLli1btuwfmgNazJ5KAsfB5PF3VvgZrXd7KIH8&#10;/Pxc7PHq3qzgmRU++N/He2pQcvz5DeSLh779et6jAEIpB5SLGAAP8fe9QXHcTSbwLDR5qlX2u+GP&#10;374AHoz/fqoTKHDd8TOt6scKqbGYIyt4QHATFo+wQg4EXDJFwvjdSkC6M1VVfEc2FvFdFWAGx5sq&#10;4EIAn6snKOA7A4YyxclYgBjnhhcetrZTYKw/U1QRYP06Akr2aVEFaw8GMD1+Xi6gcrxXfE4s/MmA&#10;FIzsAItkh7FlvMAwAjbeKBDEcYTECKrAPjx0+LuN2Brwd0oxBgvA4jhhAG6m+pMpaCHY9/58DcXd&#10;owo3m2/+cx/7DqiMatkOkBsKuFs/Cr9F0WJn4/f8r7Vm9etW4Ci12mZ2Kb0zdT0FamPtjWuLAnz7&#10;uz2ApKIYGdc9pu6NazCOl6g8zooDvbgzjlsFHvVn+P7+hr7tYZ07f+ZF7vYsYM4K85giZyxCje+G&#10;4EePKdh8zQowYxsr9Xcd34xrCSPowf7xe3x9fVHVeQTxqbUVnyO2h1Lvy9qftQ1by1hhWubz43qN&#10;auk4n5SKEMYMzLfH50dFwktp75x/mZrc8f2TJAPXeusn/uQEc0FhsN9z/F4cD8e/aynW6+gzWtfK&#10;a1mslRWjv1GBUjE1U4t6KtU129tuW/2i64cq7I1jyPsEgc0em/h//v3v728aIzn5SgRlzN6ZtRMC&#10;zbP5FglfsuJ4X98YWB/jFQRYvykwdlDrG5AyFpvGOcQA6ZnfHudRCXuoIuN6nOMKRMDMx4oDrvD7&#10;bPx6LKBixZSQrQf/dXMUSYU39s7MFyvw1BA/+P7Gfw+K8GOcOI7fCDpmRC9sPciei7UT+wwDe7A2&#10;Ue0SFZ3jmsHWBBarONDfY8j7Z2P8E6/rBDVjG/RxPm4Yg8XY4M/yKzOyvjdkSNnPlX9XZDoKSIAq&#10;2xhPsjUqkhGoccLmPO7VlFq02tswpc6ZmrNaR9/8fDaXFLkEAzHNiGjeghkQ4M9Im9x/xbVX5XXi&#10;fpi1awbwY/2MRBP75953tN7M9hgnbLZN8i2ZAnt8jgjSjPGEIgjDecKuG31WjNvVnj+L41V7xmtF&#10;ZUUWOzPQcwYMRNKcGZGk2gMrcilFtDHzZb+J17I2nKpoB7JDFq/m+fFc6Xz0M3bnHxL1bnw2CnB0&#10;Mj9Ye+LfH4DkrudHJzly3Bfj+8a11O8XY4TRl/SrnZ/9U61cObiQP7Jc0Z3lAjHWmZHtslyNMiej&#10;iqRH2BaxneLax3JhfjbiPs6Iwndcd5GAdRYDqPXnDXgbiTfZvXCvgnmz8T5F5DBvUlWWk2c5KxYz&#10;pMSuRshiyvM8SSkjx/GMfav8EsuZzIjXlMJ7ts4pgk6ch9k5GVvjKClqWP/jecEbwtosHmSgejVX&#10;caxh37HYZzbuFdGA8tNqj5ftd9FfIqnFqLa9pfMSwdUxz8FA7phHYPELPj/mVtm+IsufsbMjRQir&#10;fHvWB+w6ah/N/Pz++RykuNfa183O/FvvBfKcHLSLhG1IkhDPk/3cLJ71sv2OIo9j8QUjrsBzU77H&#10;cweIZOf1cfB0+6Iu76HOVTPCW9WXat8Tc72Yg8acriLKU0RUmD+Oe/v42bhfGt/xju2c5NTP059E&#10;/QcZTLxXBIyzd46g+1m+yq81I6aKgHpF3BXPglS/xvVr33f7+fm58pvHOdFX+P5I6KRyDyymUj5x&#10;2bJly5YtW7Zs2bJly5Yt+7fYAsAvW7Zs2bJly5YtW7Zs2T+08cB4BGmXQQUtFufch5wcSOcK6DUt&#10;3lb/qaIMLGRyxUjGQG42AnliMROCP8xMqiYcqlTbBbjBIpwIfvLvqOdXoLVLVTEp8OLqYLlax7Pt&#10;+6PINhbaskKe+AwZkO4uZovAF7ue0R/FlcGQFADHJCvuZoXbeGiPgBtWLBLfXwEwZ8UqGQARC8aQ&#10;vR+vgwUjCIxUwAClFoA/Q9BYLApnzz5Tz2DPwgpFRyB+9B1djE+uusaKXDjBw1NhSvWb6g/1nllx&#10;SPQhqkC4934VYpXRpT58ECuAZcXoEQAcC/+xbxRQgV0Xi+ruQrx+A9RtHIP+zqowDuduBCLRAp6I&#10;sTN7BRTatu2hoHGoF9cLAK9IXJRyHK4jZmatdyvuL+wsqj/VorFQ7Pv72z6fj1QhQYvzDsk/1JhF&#10;8LHqBxyXmdJ4XDOj4nBY5mSRLiPfmKlUqwI7Fqc48A3XJVyzVNuwuYtEG28UG9m7eFvFYjYfc7EA&#10;jr2nmp9sjWXt6mDAqRLgC1+XKYrifWNhHBuDPz8/D0U8VdSOgE42ftmajIX8UXlcrR80NihhbTKz&#10;3tpZ6Ag6wARwgOsOgsjZOMe2fKPQzsbQjCAmjnOMCeI1Ihg1Fp4ORekAsGHEIGw9YYAz1W5xPYwA&#10;BfQBCHyfjW02vmO7sLiOFXYzkgtsY1dgxu9ifDQjvsjUEj0GyOJyFa+x+E/tNXCsYWG3UlZnas+z&#10;fQoDxfoamoGwfRwyBWGlvB6fM/qZWqv9/fff9NlV32TF3awYG4lxlGL7477dBiXXOJexeHvm7xU5&#10;DQOh4/Mo5UFvwwgKY32/bduwd8e9NfMfMR5Bf8bmNYJGcG93k/qM8bdqlz+1bL+AvgDHKhIEKCD6&#10;GxU+bBv2bkyZ8s11mWIsK/RXuRZ17TinZ/78rf9na8/MT2bg7+y6b0DCao/9Bjz/Zq3w+Rb3ixkZ&#10;l9pDMgC1Ina41vliZ1xlA6HRY74KX6nIyTCOZHkato+e+W9FcKYUkt+MG0b8kYHw4p4T1zh83nGP&#10;rsfNm/mRKWm+iV+P9+Og/mw++Duw9Vv5OSQhYLHYLOed/Qzn84x0iK350a9nBByKlNTKqFqf5eyy&#10;dcfzb6XmY0zFICpmnOUH4ULhKKEHCqVOSQZZng6BajOLyupIVslAvWqfhHtJRkqI/TDMGadeKKc7&#10;JAQ0LAaaASSz37/tH0UaM8vN3n/vARCoAMKeH+gDeSLr17c52VlM+zafG3P0WV5LKYFn+6xZPKjI&#10;TTOfgyS5b9oFAf64V2FkK0zNl+VxWM5ekRWyNUHFgUgqgaTKrN3Y/TJC4bcxuyLYVn45+h3ls7Oc&#10;CYuBMXc9iyFmvgHXgNv/7MN7sBz023jC96SxTd7upTLfxfISGAPVcpBPXnNtv/dPn74fZCTDs9xn&#10;KjGnicQSz1xJu89G+h7in3KdkTMS0GwvNCNpYPutZ37b52ZIHLxYL2cxxuwseEZYFL8f1+Y4LxSJ&#10;Bsbzb+MPtZ9hYymC7O+aiHIRG7B+cGLMwx+XoT6C5dVYrKhybbO/IxHrb/ok88XYVpFI0M/wSvE6&#10;jzLkUbAu4c2a/ubMYtmyZcuWLVu2bNmyZcuWLfu/bgsAv2zZsmXLli1btmzZsmX/0MZD2CpAOMch&#10;fzy3PH7niuctfO42BXgwMwqcUAqYzFRRAvu9F/mgWhxeH0GCx+/v52XF4/f73f9GAJdiU7/f0YZn&#10;xcJbXnhxF5PF7yIgdSxM2gdwngMK/JlGxe4uAR7+eSwEHJ/NzKw/iklqLYNqgivDxOICBVBEJWUc&#10;Y7Ed2O/iz5hyyvM743NlYPgMuM0KOhlIYKZ0w4pPEXiO8wfHRvw9AkhUIV6m4uDGlJsVMCpTGM2K&#10;elnxhwJrqf5iBdwM7MZ8Ej6ngz6jIhXto1IONa9uF1C6lBvjjeBhBCbi/WOR0FCgVs7CYlddMq3+&#10;krWtA5j8/a4i3r6fSt+jj/h8PnQeRdARKmqY2QBsU8q3rJCXgUkQoIHvhWq8mcItK46NqlKXkpwX&#10;/NgN4Ihj7PP5pAD2TKkSwadYeJkRn2RzPIKq2NyPbcDIROx23RdRQbFnMbda02djEJ+BKTBm752B&#10;LBnoQoEvWUyBPsPbFhVZ2JhihY6xyFeBNJVSDvp6BiTMirSzmOoZ/2kyA1SIY0XdjCQjU5lh45wV&#10;HrI1IMYb2XqKcdyhInf4ues5thp86BOMVGu1n5+fC+yMAE22tjM1XQUqUiANVAnEdYP1k1pLkACg&#10;20FcVKodZCclFjZ2a3u7Chzdp2ZgMAYIVMqnSACC32N9+v39Teesiq0YaY8i28KYXynG4jN5QSwr&#10;LMW4LQJ7mfpgVmjMgG/Z+zLlWPauqsBYrdP4WVbM7W3ypkCarZcIjsNn9LGBe4T4XHH/h3sXJ4j6&#10;fD4DURSqhvcEqMkA4kwZEP1n9I1IFvTY85R7T8L8rb/jDPgZnxnjgXg9JOJBYjKmvhiJ5vD9FOhb&#10;kaIgGR8C6/0zx/6yWN3KFa+WYtb6bub3up6zAQuVVg7+bxRlzxSEkYCH7ef4/vTdPVgszPqVqTmq&#10;a+M92Dswohkc19Gnz2ISRtKWAcMVqOTNvWb5JhaXszUktkH22Tf2FozCSIIUkQvz60gEgf3mc5oB&#10;jnH87vvHuvWLbDH6m0xVVuXxVI5C7RdnILE3gEnMD85yFplS7Js1T+2BlNLwb8k5ZgrwysZ45Ehm&#10;PIHKYWNM9l3xWggijnNGE5LaY+wx8pnfmlK2zfZGdK8ccrk+3mdkKiwHcv4iKMCXlDAt669j7esn&#10;9vy5t2VxotqvvyGCzHKQasypvX1GABvXflStjbEJ5nsxPmOVvZdpAAAgAElEQVTkXBibqNy/in+H&#10;8WH9SvKrGF0BblWu4w1RyFvfkPVzBkI92sjVbpuVsokxOCeZYSQfv5nH2fxl6+EbokDMyeAzzsjL&#10;2BqdkYbG3A6bk6pPM4IgtceO4xhByj8/P3RfneXaFUhcEYpiPMrOvZiKPNtrZect7Bl+A5r9Te4W&#10;+zGC7jOSYRbHxd+zPSuLl2JcH88y0bcwwj88y2E5ObZXmK1n/m/PkX5/f9N9jeorlftlOaWh7cwG&#10;UtrWm/V2rMmf9jEr+5Wzu+/3nNuRAJaPq+e+/37vQsnZFTH3b4inMwIKNW7Vvshjqt41aPk3ceLs&#10;/AZzw+wshxHyqHuqnKoiLWFrcJbzNqt0vxtFAcbc7H4RwuAZAZsbMe/D8nBI2I7nOZ67YrEp5gjf&#10;xAg413GduedDF/txfnY9O9v9JySDy5YtW7Zs2bJly5YtW7Zs2f8FWwD4ZcuWLVu2bNmyZcuWLfuH&#10;VspVKhB+ptX6FJhYHVbH4gEEjuH1M1Va/xkWMc3UhGMByL7vD4CSv6sXZsTCcFYUzgyLipjqT15w&#10;OrY/O9DH4pl9b7K9FSg9fvbvv/9+AAsQsIwqm/gc2AbY7lg0hqz/d7EJtu3dHodqTCwWaefPtseY&#10;UKDuqMbh76qUZMdxVwO5w7NYAJXa8b6sqDyOpahOkqmps36O44SpPmbFzUwNOVOXjj6BFWwpAFkE&#10;d/mlauWg3wx8qtQ8/c+o2pGBtvzf2bxgPhDHtdldDI/KxDhPoqr5MZbqQADhYPLYbqzQzP90cFYE&#10;ZR/q59W6ueJKKLw951MGEFH+xgHctdZDvb5UK+ZFrxykh+PCVVUYqEmqTphW2JWA53aqeQbIam/H&#10;v72IXM2N+LNa61B0vrdmP/vHaqlmtVg1AZSvJ4GMdeuulnGWnRd7r3YZfWXsZ1YUq66DRVwImGWA&#10;YVYshSQGUdnDiUuOcWZyjZsBURjgm63f6l1VzOLjzucHFuUhyCdT2mLF1Uy9udZq27ZdMUZUt8n8&#10;Jc4hRu6D40SBoPA9VSEwA58z/+rF2t6WM/XI2BYIVMR3xmdBtaUYRyhCAgZkwDWTxYLxua//rFut&#10;9z2+ti/rrdm+t0GpMPaZmjOqzRkwLSOJUAAtBrBjvj1Tqn8+6376MKOkV5nvUn6I9TsqKrLC72w8&#10;uj/z6zAAL5tHEXwQfQCCY5hSqX/P11+Pnz1+8+fwfzugPcZlqGoV13S2BuN4yNR2WeyI4yvew3/+&#10;/f39mEdqnVSF6xlwh4GxM8KbGHtkMUpW1MtiEbYPYPEnFv+/XWeZqieSnWCM9/X1NfhVFUM95qw9&#10;VeDjM8f38bUPiV8Q3Mr8DouTse3v2OCpFBbnDlNuZP2B816RweFafhek9yv+dQVdJy3ymOxuMw5C&#10;Z2PpT4uzWdz1hpyErW/M32YANfQBSKrE5vobkHgGus72aWyezlTUmd/JCDlmRACMAEq1Ie7FFMHK&#10;DJjKfJia81kMOruHIk6aqXgqAKR6T1QdZL7tmqelWN9PlWAriI24r9efYFaMpxRQdDY3lB9Hwjck&#10;hVF5FPXvGYCJkRiq3N0MEML2DAzoo4h+FLAe21XnjQ73ee1vA8HfQAxXPLZu9z642M09Yjch4PGj&#10;g5ykbvUaFzHuy3Jxx359v3J2If2Rxiguz30A5sY0JCMps/C5Rxxw5lr21sx58Uq1i5SQjqNy7j22&#10;epHKHqRyZqgAH/fqlODRwn6jX5LjZ/+MZLf+vt1aum6pXN1jzFokeJwD9LP8DiPgYGsPEjupvY5a&#10;Hx2c6XGwIuWdEZz2k6yg1GKlVmu9W9v3o+1Lse7jyMorcC3zISwGYsBhlY+eXQv3pEzV+7lO12s+&#10;6L317RQwDmFtmgE2Y3sxRWCVG2JrGyPMUiBqRjKnfLcaO4oMi63L2bUyYl0VCzFiATw7iN+7CYur&#10;JMT19niSHxeq6MyeDZ8Lx4eTkGV5M3VeyQh/Z6SZWV6L5XVYDMvyc7MxkZ3TsGdk6vKY62TnHaqf&#10;7jaNc9bJLexasJEwbUYahQD+LNbN8gYRKK3yEJH8rUP7bHWz/Xz2Vou1vVk7P7fV7fJPI0G30XX3&#10;6YvO+AHIf7IzBgaGxxhU5c5V7mT0hTXEDh7/F5rPU2tcRgLH+72bnQSa8czpuNZxbhuV0dGPYA4X&#10;SUKQJBpzWYwQkOV5j+ev5urux7PsklDBrF1j454zzXo/2nME8bdpvQSLgXCORpIwJAPBfs/IVLL1&#10;XxHMYo4I/Qvfi9k11vA1WVzBxtqyZcuWLVu2bNmyZcuWLVv2b7cFgF+2bNmyZcuWLVu2bNmy/4p1&#10;WZjLzA+asUiGqZUzUIkqxFBF0UrlS4GMWeELu86oltDpwaxXa6LyMhagHD+zafEWbX1QEpix688O&#10;i1URwAG+HQvqI2gH748H66zoBoGMEfimlMMdnIjA7/uaZmbl8ZwRnKLemQEO4vcykOETbPAkP2Dg&#10;RyzGY0AS1h+qyDGSA8RimfgeDByeAXbivGP3ZkUmrFDJi9Fi0QaO8/isX19fg7pEKU8FVUaIoQBA&#10;EdSTAS0Q+ITjl5ElsD6KYzt+F1WfmY+8i3SOwqDWm9XiaupH0Ugt26PoRhWgICgvtldrzay0R99e&#10;PkwAGbzQJo6tqDQR23r7Ovux9UshyK+jfBNTvY5/op8opRxg80TBhwG3itkD6BX7Ae8fP4N+3EIR&#10;3OZgvGoSIGZmVk7g/Fa3UaV0+3qAz2ZzE8dhpnaJz+/9hWvo9/f3RWgQFahGxRqu0qxUn96Q1LA5&#10;pHyhUjxlRYHq/SMhhiq8YnFOHFc+t9UakxWU+7rGfBuOM128eD+TKm6L6x0CBJSp8fX0V6O9WXfx&#10;neLPIhmBih9YQS5ThsQYBeeTg5kQWM7e7VEAWG7wZCnFfn7+PopjTzANxjo/Pz+P+amKcyNQtNZq&#10;X19fQzzJQKYK3IdK3nG8vQHfszZwlaxsrWFzfkaIgOtaBMihn46xFJKmeHFzVPqO8xzbPv4bCZcQ&#10;KKgAHzF+RIKLuO7GseVgdv+sx62qIB7jQwWEwbbFscP8iAJjx2v42BkJqfoDtMzif+xfLNJFMgM7&#10;wW0HOM1VZL0fnuqHbK3HfsT3xj6M4+Hn5+fhr5h/RkIDtm9g/o/5L0b6420e90oxbs7XugNyiHsP&#10;BlSPcwZj7Ni2CJDGsacU3XCPyPYQSuUdAVAqhmZq9VJN1PoRO5JYVK13bK1R6qR/UqQ987t+77gP&#10;V8/ACNTeEJ+wGOuNOnb2Tn/SFvEdfB8Z+yrOtzhOWIzzm/ujf1K5KvSnDFypFLoz8PJb9dvfvI+K&#10;j9mzZYB3fB5FWpOBmRT5ogOCzY59US312AMzNU27oUPon96STyhQEFMT/9P5nM2lGQED7gPVOGAE&#10;JapP1XzHWBUJEtXahfvBN/FdVII3K1aqPYhQoo+2jv12XfQESXm8V8wx44q4Ld7HzM4YFsZjn82l&#10;Asj3cT9B0uXpvjC82a2IOZmD98/bg6CFzeEM3BRuL8eEx1wHR0V9EGWw+fKn80epcau5i+Ob+Th/&#10;To+3VXsg6Jj5PJxjqr1mSusFlcFDfBmfHxW3MVZ8084s78sI3rK9/4yICvckGthXL2JTtke5SDST&#10;PlBgPJZ/z1S11d5X7V1mebhsLMQYXo119TyqDTAXpda46JtwLcnUynF+KIVv3IvFcYv5FLb+ZSBu&#10;JOthRANMJZ2RDbJ7sLWYncNo4mOef2RrNiPsmvlMJKRh51MsP8XaIOY6cO2enQvy+W7DmaeT3ZbC&#10;xw+bN+hLWAw3I/hRbYpjksVcV/59eN5qX1/V9tasff62Uou1fT+JmWJbc1+nSEZvsoB98Idqj8ty&#10;mYrsdUY8EduXky6VE+j97OP7UuXMvZg50JuNNYz7mb85Pt9EnvDpw/y/r6+v4X4xN6rWL5aXVOOB&#10;nRc+51e93p+NZycQGHNCfK+R7Z8V8Dv2dcwBKBJ1XCdYLgVzCSwvpcYXIwtBEm5+pjPG6IowJiNe&#10;X7Zs2bJly5YtW7Zs2bJly/6ttgDwy5YtW7Zs2bJly5YtW/YPTRWUsAN8/12mIHYf3Lra8/PAll0v&#10;AvOexRL+2VhYYGnxcizqOxjwnZ3+WWQ0Ag68CPG+p9/vfpdTQafc7/UstMMDaVUs6Pc0qgrKgLrH&#10;7zlI+VYkMAuaPCdT/Qgo+vr6uu7Hiq2YAho7+Ha71W8rqLnez+PgoVFdnqmrHd/jivEcYDkrMott&#10;Oyov7IMa/a14UYY+ZkVGqjCeA0BZ8Ugcq3c7srEQ5webt6zAn7WBajd8tgiyc0CNUm+Jc82sB2DY&#10;57zOU0Hnbv+xaDgW6DDQthM5+Pe+vlzFdJfK7UphWqmpMiUqplYVi08ZAPRWIqtA7HAohJUaFbgK&#10;9bfRr8QieSzOLqUe6uNmZmdxTjezmijeuFo1zomPF89Yv9q89W7VirXeru/hWoJgx+izskJopY6S&#10;FdsNRZJml8qWfwYBgDh/j2L5U8Wjt+sdSzvBVLA24JhHv3jNk3rOk9at1OPfR1+fn43SdMbBLJmC&#10;ZlaQ7e8ZQbFRkdzHDoIJIlgxAvjjd5Sar4ojMkIXpT56qSr7XCs2rBHK3yufhu+k1G4i2MpOUIA7&#10;5OZzlRTqXuP+XO9rqfb91/ehpGSdFkyrAvVMETI+pyqavlQQgVjmjWq7Ay/Vs81Ul1nbKOKWOO6w&#10;+JcBp+O/VXuiL84UdWPfDYWdxSyS3hwArh7UEkcSloxgIQOlOXheAc948fg9Do97umKk8550q3Wj&#10;1xpAI/6OpT/jUPMf9xg6Hj+/xm2sZD3Xrl5SgBmOjVjgikWesSh23/fBF0X/Hf1bXDdYzIBrECvA&#10;RzVAJ1LwZ/FrfT4f+3w+F7iYzREnHIlxK8ZNbG1hKkysPeO+DAtuM4AcAlli+2ZgkszXs/VdAVh6&#10;LLA+1YCrz1vLCVgw3mKfwRiMzS+co4rUK8YXDIDzpmiXrVe+72GkGZkK5XUtmIJMLQ5BUdFPRtIO&#10;90MRSDPs/7bzens/Yxe7gBD9Gqebtb1FWP4Q/6nYb4h3ru/aULCvVNlLjfvKfrqpbtXuvbc54ZYV&#10;ug4fdfrFdX+PuM9qcH3n/8qtqhsVfP8kv6LWYzVmceyy/V+mRKn2fkrx+0/eie2h1H0VOUS2N/1T&#10;sL3aO6rcj5qv2Xtn+0cVIzH/pUhzMr+SgUNm/cMIRNQ7x2sqoA3zswjSu8ATZbv9h38WVCEVSdis&#10;rxmpDYLyFVhO7bVY+zihiNrDZs+H8bDyE7OYmJGB4HtEEhK2VrB1MHuebD6o3KECoP6KIMJu2pfW&#10;9sM/nwC3fuU22xVD3OA97Y+Ge3bumwvk1qLapUznXlv6c830G4StvhpfjIhpBmieEoIIP1+u33W6&#10;D8YYkAE9ZyBGNvcyX8/yj2ouR6Iz5fvYOsvm5BuVdfbdx77jxTspotIMRM0IkVisrNZhtedhz/aG&#10;UIPtrTKCmPh3JJfKSIpmZ1UzIhkV58xyRypmmj3DW/JB5ivVXkTFcm8IKlVeEXN73h++H3zs25J1&#10;jsUTLB/J8tnZWI9tgudhqk/ZOHkDkn0DvmT+1s/PFKHELAbP5rCKAzKyJZVPx/sgodTMfzsp9UjO&#10;kvsqzKkgiR2LQ5TfYHthz9FEckL/vK8N5nFmKWfurJ9noNWqdavbs08jYF+RSLE+wPUAScDju8V5&#10;FglXM3INRTTI4trMrz1zyx4DmJn16feY3+NjohOA+Qi+Z++J4GlFsBVjAI+n8Yw2jq+Y99C+vl6r&#10;+LaNOZljvSq27+0ktjwI72MOTcX7WfzEVO/jMyIZekYAgt9TBFcs58TydTGvxny58sEsbmT53ow8&#10;ctmyZcuWLVu2bNmyZcuWLfs32gLAL1u2bNmyZcuWLVu2bNk/tAwcpoDDblo1xEG9WMBQrff7sBpV&#10;/tjBegSGu0qg//1+BrObyb5fatMH8L0NQHymCH383YtabVAB9eeObXUcgh+qJ2Ohxv1fLBZhxWSs&#10;WMlVen9+fuzr6+sqsFGFund7Y1GQH1ibRVb7WstwoI4gIr9WVoCpim/ug/7t6ovnd54F33f7qsNv&#10;rajCCr9mhf2sYOdol324p1KZ8eePxSheBBGVDHBM77uDbbEoKt5nLPrB4h58B6ZKoQDcqqAoU6FH&#10;gHWmcnaD38sFmC6lEZIBpjbyThHvLsAoB/CmjcDxYxz1AQCK38XCE1SOQv+nCp/2fb/6GwuHn4Cy&#10;0++UGxhtp+KwAxFLUDtj4w4BvbGA5SqobyX4vqNdimnFG6Zy4cVYdavxYc7icrvU3vxdsRD5DThs&#10;toZ0MY7ZnzCYaEGgUspsvdu2xWK3dgGffH1AsIK/c1T1HZ6r39e+nuEc5t0clwVEH8GnREKCzFiB&#10;M65p/kC99UGp2OeKv3scY3Hex4LtOPYyxUMG2lafoUCu6BL892cBZrFCfSCObVb0GWOYbD2B6XMS&#10;WJwxEumH1po167adgF0vuLRyqF/29lRzV2sUU9qO6mkKZIpF9Ux1jo0dBEjO5itTSMX2wyI9pSjq&#10;4Hcfl1hMjCQM6FexEBL9vFL7Um1wr8X96fesD4RL3q4RCP1UwrH038wHX4W7jwio3c9WbtXKa13Z&#10;Tn/RebHqOK7sVLov93tZsVqqlZM0pe33mDg+J0A4V6ykCxiZmh0rcGWK4VhcH9v/+/v7sc7iZ9ha&#10;5MWwpRT766+/ru9EZXks4I4+z/tJ7Vsi6BfH+xjDcH8Yv6PmYIw7I5ia+ec4txFgj3NIEbBkpBjM&#10;T7E5eiul+Vp4FxVHYiimtIdrhVIHwzZEhUQH3yigxkzZDp9Rtclsnxf7nyrMmiUqd+UB6ma+ft/3&#10;ax/pRfaRZA7HAwffHCQbUd3zIoaze09X6qHw/Pns13qH6wqLUe5C+X7FR8V4kfoY14E/tUD61u+9&#10;Z7ESWqwMz+0wQI/TatmSGKU9yT/+wBihQQZYzsYEmwPZPM3W9N88P40xSV+pOIKNOQYOyHISCOKZ&#10;AY/VNdmazQCeM8VJuh9J4iOWd3kD9EcgI9uzqpgHYzhFkjID8qt9lXr3SAYzXNsTbaQNI7D7jWIv&#10;js247mEcOFM5zoCMGfGfAqLO5gPLx2TXUOCojISAjWuWL5uB8GYx7RUU9tH3qDyjmp8PxXj82+mL&#10;9x7j9A4kjM89B67BV9+drCcPHwFrFaq7cwXXeHvfu77L3zJgqRoPOBZwjwTJ+AcotJZAFlN4ng3J&#10;N1nOaDY+mK/IiCYYmOzaZ5+/i/G3UjbH/b7aO7JnYHOPkV/O1je2jvggRh8cfVc2b+NYYyqqKi+O&#10;fpHlExgRZgbCznLDDEwaCarwzIkB01WeNsudxJ9Hv6PIBGUeSPg3RobylgSCxStsfDICMfW86twu&#10;27+xNcfzjh6fYA6JrWW+94wg0bdkMPh+WS7Mc9Keb89yjSoXwMZU5q+ixT0a5iNiTiDLQTBiAUZE&#10;pM7XVJti3KN8FSN+/g3w36zLmEb1Q3w/tafP9hBxjY7t+ffffw85C9WPDdurFOvlJPGFfNvxM01K&#10;8CA8nRBisHWEEZO+IWNQxEZv91x6L33k1fe9X8R2M2A7IwsY+/M+Mx9JSveQo9oG/4ykyQq8nZGN&#10;KUKJN77ork1olDCy95tw/iBx3y/S8t/un9lcRIII5lcYAaw6h48EERmpDTsbY76ZnRNm5zDsfJrF&#10;VAvwvmzZsmXLli1btmzZsmXLlo22APDLli1btmzZsmXLli1b9g9NAVTi3x3sx0Cx0aL6u187/umf&#10;YcXkCtCH32cFEUxZ0T87Aj2Ogj9UJorvhCCCUu4De39OL7zwooHI4I+Hw7NCOSyY2bbN/vOf/zw+&#10;Pz9od1BUvwD8ql2VAljsH6YWM1OIPQoaigAtmJmVB/hiBlA3ewIwj7+/a5dMUYkVz7H3V/3nxQGx&#10;MEsVI0cih1kxngJsKpCiAnzNVIBVsSRTXcIiRpy3+H1GMhHvx8berB+Z4gEWV1HVzOQ53VgRnio2&#10;UaDSVP0FflZPcOXQDr0+/KZ6H+y7WBCP75AV0aGy963KeRfp1lLts3/OZx2vy1TB8VmUgg+O91hs&#10;5+Pn8/nIQvChuKYWM6FaFYs6I8gS1c9YwQ7zg1hYOxQPt34p0dd6qIjvbU/9eaZa/RaMwvz05aPs&#10;UL6JRB0R1JYREsSCNFQYwYKup8/TIPX42aFAsLdbtc5jhACOnynKs6K9qBrNlCzHaxa7bxva5WUc&#10;NSo8jgQ/DHiEa4maH16gnPlaXCeUMk38nFL1Y+tyBNIysH7sTwQzYwEwrr3+rPF3OM+yMa/8CQPL&#10;s/bfts1af5Ja/Pz8WK3bBZCMSnY4b5EEZVaEqdSyHgCBHlWIR1CGKsxlP/PY0JWdB7BA361EIPL5&#10;v9a6WS2XSmskq2m9nQQrXJ2YkTTgOI1tyEAOWBjK9iqsQBYJWdhYjSQmag6gOnZsXwQ/4L4Ela3Y&#10;Z2b+BD8b2wgJsrJrsbaIAEEV9+IY9jZjKuaxoBmJKFg7ZYrCCniFqp84Fljc6nOeASujmq7a/6o5&#10;rMDLb0DHDETJCujfKHyjOlxUQnOwgJo70Z9FwNJx3YNUoxZXPOsnGLxZqeWx1/Y9cewXJJx6C/KN&#10;341gvN67Wet8Qe72WJ8UUPcNwRDuM/6kYFu1A1vHZoAXBnZSsatSgZ2pK0Y/g/sCbA82V9W6O1PV&#10;VkAltS9XIB4Wi6hxloGXVcE+22crZT62RjF1QjavM1VH5jczcBdrl1rrBUxH0pcsrmIKrsxPZXtV&#10;peaq9qwq16H29kplmeUO3uxRVK6KkYK+VZbFPMjsu2pcK+ArI+JRvlXdO1NU9ojUc6BWbNhDsb74&#10;DekGA9L6/hXVoxUhh9oX4l77IGR4Ap0DpxQ8dxnU4ce+uGN1jF+Vn38DLFexPQPY5vnUmzQ27lXu&#10;73YrVs0SgNJsLVe5MRb/xvHqcQiqoGZz6M2/s8/NyMowhxCf7bluaSDt5V/F2GT7cJbTU4QRrL3Y&#10;OozXZARF6jpqTaekbQLgmfk6ptzNfB3G+ixfxWKvN+BOFhep98vyTmwM4JqekVhmOWfW31k+JMs5&#10;MMBpzFNlsRbbS8zGktpvf319PdTBYz8j6UUW66g5kJGqZiTKav/F9stIUMFi26zfYo5SPQfGNpkC&#10;9eydsnOF2fyY5bTenplgXyHBLCMz6L1fRIb3eeycUOqK/8K/a1jVm80B6WrtRvI/ltvD+AP9MbYl&#10;7ssx9u+9DecY98a4yv5Ggm5UO8d9XEaCPn7O7HaVo4+5Ve+f6z2rNZjFqMynq7OMuJfN5kj0Z/E5&#10;GJkFI0bGa7D5xe6nCJqZX1VrJiN3c0V5FgMiYRLL2an9b7bPy9bsrC2WLVu2bNmyZcuWLVu2bNmy&#10;ZQsAv2zZsmXLli1btmzZsmX/FUNVKlZUFC07sEfA77NQ6AAejtcoF7jyWaQ0guUVuJcdfCtQsv95&#10;K7rvVzvEz7giPBbTHwWYI5geD9eVqllW2OcgNz+0zpUYQa3UysBgr/qJKTJlilBZIS4D5xzPvgcw&#10;xK38iAVp9zUrBdXNitbUGMw+xwCdhzr52G6qMCWqRqj7MJUbV0XPlDJ6H/slKn3Ha2cs/F6kqYpO&#10;s8KgGRCWFTcx4Dh71liAwgC1z/veUmLPwvyo2OtFNTb4HTSmOMQUELDIyOcizvNYJKj84zB+zYai&#10;FCvtUst8UywYQTiowB4LaZiiEwOoYB895k3vVi518mL1bOO6aVBMvMfo8zlQXqozWxmKoZSa2Ogf&#10;RiAfqs+wYiNXUlVKIllhMfqmax6cxfTXmAtAMaZSdYDmW1rEz8aEmqNeMHf/rtvX12Yf262UzUr5&#10;PgsMP0GA0cd0oXMIgWgRNKOIF9S/43OjmmdrzbayRZ33C2B7dhj1VWp9VwQnqqj5GvcGCnoWFW+f&#10;/sSfuJ3f9e/XWm0n31GAaVSuj99jKtJYIKg+w0gcEGjJVJqYT0MVPgXgccIJVXgc+ykW6cW1ga2D&#10;DGDMijEzgB7tw20za91aCwpdJ8j4dC2PQmOPBeLcwGtz0ihXnjyf71zrtKrmSJKA/uRqX9uoctYw&#10;j63JdaVZH0isSq2XIvM9zqq1vV2godabWS9WiIJybAvm8xHY7G0a1yXv91gI7IrW2Jc4BtSa5/eI&#10;1/R19OfnZ1q46t/1a+G8xbjfx0mcpzP/hcAg7yckc2EFytgOCAjGODcDHilFKldxt37GB7UehAjF&#10;rjhXgdxZoTWOD0aIoUCSSlmaERmgImW8LwK6s31FBiTMAATf399DYTtTAMvWM6Woxfwrjg8Eu7PP&#10;xjaIz9TaDeoo1efWAYh38KDB3vX7+/siiJOkAPZcZzBWR799PF7cI5RHkICkSYr8LCNfwPZ5G6PN&#10;4h+eL8lJjtiYe6P6jaRjM6Xy3wCXsNg/As8YOQsj66JgVPgOIztUfu+N6jYDz6l+QcIUVdCvgAPY&#10;VtkYYkCEGfhQqWrOSKfiHGHECspvZ8Rvs7Gp1h/1O7Uu/Ok+CQF/mRrsb4BgbM1lP1Ng5LhusVwC&#10;+x6CcjMCAcxvqrGunp+uzdVuEHjRbY9royL5muVlcLxk/nJQdycg67h3Ddtf8ixmrCmKmQSsx/ha&#10;zYHMxyvgsCIAjO+s7sPJyhrtp/tH954kU8pW68eM9AZ9Ou4dGdGuAp5nbfqGbGpmHrcxZeVxnI1n&#10;G4wYpSRjgRHzMdIVBpDN2oOBwtX4e+NXZwDJGMcp8krmH9BHsHs7UBr9efSBSMKnxowikMEzIAUC&#10;zwC2LIeTEVyw77BrMn8wy+fPzlDi+HhDvvuGNEERMjFQKea3cB3766+/Ur/yxheoPC7bs+G1PO7L&#10;7sdIPeOcw7x9jEHZ+Hei0j8ZJ2ofy4hWcI/+Zv6r/Ai+H46v2d4DP69ygYxAmY2f532ea3a9V7qD&#10;pLjb6zHFxhdr42yfx8YA84OKtCwSzmc+PT7T11c9eV77CX4v9tl3s15k3jeLZ++5Ewkjx1wLI1KM&#10;64QaD4owZ0Ysj3vLjGiAxaksv47Ej7O4GQH4/nu/BtMMExoAACAASURBVJJPqv07I7HC+RTHEeYc&#10;4zyKcyv6NiSAZHu4WZ4Ac0eK5P838cayZcuWLVu2bNmyZcuWLVv2b7IFgF+2bNmyZcuWLVu2bNmy&#10;f2issDdTdnmjNFjrZmbltULAcW0zr6QcD4HHIkQsclKA+Ex9EJ/FzKRi5PE+dQAP/Pz8nAVXusgP&#10;r8cKimegCvbsb4oyWJEwAt0yIH4GBImfUfeK38NC3Eyl6FncdIOg42eP31VaDKKui0Xe42E9VyrN&#10;+pUVJTB1jru4pTyKl9lYR1VZLJ6IhfuqOCEDoT4B3E/lrmPO3QrZDJTCiotRIRbbJrZHLM5g4+Ho&#10;E15sqACAzFcxZQRVhPT19TUUh7wp2IjvX+sGc/dW1XoW8PeHkln0f0wNSflQVMdlKmlZwZwqwsP7&#10;+2cQRJYpE6HKbw5iv6rPruL6N0W+rTWrNqrQKbDyMG7tVn6L7+zFtOiTs/Xw+rMdxAaX2nzrtif+&#10;9iBg+VgtlYJBsoI0piKPY/JuO7Oy1QvcXrdqTiDRfZ21c87157iPxZiXYvZEtf4NcMbHyNVeQh0e&#10;C9gyJT21JjGQYTa/WVEovlNWvIaAcga+iv6dtVEEpmNbxLUoe1Zcj9k6NCr/djqOWLykCq3j9bFv&#10;sR1RQQnHdqaalQH2mZr1vu8PgIUrvV/PUbYL9HmQ8zxjHgZQwDEji4/LSV50rrUG8cvn8xmIBuLr&#10;I6BgUFCyp3ostt22fVlr+3ScqPVg6Lfznq1zghl2fRX7KsDLCL43qqCL6yKqhiswfoyJkaDFQfFY&#10;0B3JGNCHRHIQfycHrLMYl8WtmbIriwdjW2Uq1Uq9OP6OKdqz+NnM7Ahtju+0a8wE/bHQd5lin/Lh&#10;2J8xRpvF/BmhDRJ9ZOBzFUtjcT+CeDLAagR8xMJjLFBm+wpGoMP8ERtnbN8TPxNJSJhi4uDvW7/I&#10;O6x72zWrgcjMv+9EFZkK4PUuvds+2Us+1xq7iN9cyS7Ok/jvN/tv9OmolPYn+ZU3wA8FIsM4Vu3t&#10;YqwX/2Tgomx/qIhy1J4uU6JT4F0EfTBl82we/TomF3kiZeqdHZSkCNZULmiW71HrrFL/VaD2zHex&#10;nI6Kk5WPzvYeCiSogGusH9HfZf2axf/oE5n/ZXuTLJbN9sxvSFneABtVzKLIDLNrZesZI7DLfD99&#10;DqsHEYoTvpUnSZiZWS31TOEVK6Va2z9XQjcjT4hrIgO8sudi6x0jLnooHNebtGxoP9P7qVreE/qx&#10;Z8zWOATqK/+Vtd1sjFk5uqHUOhD2qX3ubG27fJDn8UM+X/kslQt446ez+fTGn86uPSMYov1res9z&#10;rce9HUSSF/lCnxKbIGhNfS5S4nr+1IGfHqOfkdtFWNTNgDi3XHxC59bUeshhtt6GtQ7jV5ZHV3t/&#10;FddkuT62N2CkEdh+6pwomys+B2NsrFTEM98+O5+IuYm4b4zPqEiLZ4rib+JSpvzLxi5bozKCicx/&#10;qViV5ddm78jWg5kPZvs1tb9zkuw3OXWMZ70/Y54tU3Rmfc/a702/H+/aLqXwSG4SVbtLuT/7YLMZ&#10;2q7RPmekkPGsD88FFFAe8xnZXhZJM1kbPGOkw4/5ua27u34tVd3qlZfdaX6X5UMvUmMyNiKJrxPk&#10;9tasCeK83+Q845nRc5zcpMCRMM5z/601887f992K1WtPHwkiWW3AmI/ugTA37pc3Qvhaw5k+J7hj&#10;BLWZ0nu2X1JxIosR3iqtZ30z2/MxkD36GTzfRZ/MCBx5HHqQG7S2X/fatnqdnY9rr1Gy4IyoKtuH&#10;ZfuPN2vnsmXLli1btmzZsmXLli1b9m+1BYBftmzZsmXLli1btmzZsn9oClAef4d/ZwUwUbH3UHzj&#10;IGJVlHpYT5WMxs/mxpQnPp/dto2rMyEAJyrZYxGaKuLJlCNnAOWs0FwBlBg4BpVXGagyY8P/DUgF&#10;i1Jnai/+jM/7F6FENhZBxO9GVXlWXK0AvEo1Fts9K77D78V/I9t+LAKKSogRIIQAZgQOKiZ+VYSO&#10;RQlYgBjb5SjG3ML3Lair5gU6qjCFFXllRZCMFIPNpwj4jGNdFYd58WJWCBMLsSK4IYI0VPFhBIwd&#10;/VIuEoBRYaxZh37t9gQrVS9GIkWGUakB1clj0QrOLVbYqIqAmD+LhUSxyCubH1ik7s+v1GWzZ8LC&#10;OQXg6aaBK7gesLZRgG3WHupzrbVb1dk/P1kbelAcj8W2WAQ580XxmoOq81Hr/lDlrKVat/Zsq7N4&#10;DX1SnHfoZ6KSMlOSzNaSrDgZC5GVj4jPYWbDHGHAJOY/2TqC38Pi/PhsWQzA7O+//4b1rKcAxTge&#10;EFQe1xz0aVFtxscXzqnZmoZtNVMUi/2JZBKoSBvfVxX0YTEtkiOgr/l8Prbv+0VogsZigAdw53yu&#10;uGZHMgim/D60RfFxcKhC+tpqoMA+FDP2USUI2zkWUse5foOSOIFSJFiopZjVTtUMZ/uE1tqlYHjf&#10;o1stWwoeYz48AwQxpfC3Rc74uwxIx4rt45hBVTMk3olrs4qBol/6+fkZxh/Oa4xX41iM32PqZzOA&#10;FQPX4VrkcV/0EUWA1fyrj3udBfW1FjsgQd4mR3F9VGtEghA1t+Pa+BtVVTcHzWeqhvH9IvEBK7TG&#10;/WkkPGDxkVrHVOyFsWn0pcNcBKAF868ZKcUbkLOKO5CcBudNpvIpwXAnuJ7t4dXzMfAtxsAZQIrt&#10;2/DaOO//NMeiCDvMLFU6z5SA3+zVZwDfDGSZxZhx7CMYmM0tvCauZUw5MYt3FfiU+U8FuHzz3tEv&#10;vFFiV+M8A4hjX7EYUO1tWK5M5QyQxAffMZLAvSHWYEAO1mdZbKyUuv8fe2+33jqOA4uCdNLz/m+7&#10;d8cmzwUFCSxVgUqvPje7ifl6VuLYssQfEARRVRmAHOcL8y8ZOFGN+YxkkrWpmltK9XZF0KPuPwPB&#10;K8XGLKZSc+ipqvaRHrITgNVVHhbnZx1AOhKDMz/C1jB8dgWcZMAqFv8XK1Kx9ck+Z5qTV4tIv72K&#10;YRhxGsuNIDBX5W6xTSPwP/Up1VIyUOorLZLZ9tu4WOUzGGh2pTyazdMnuRNFlhHfH4GAEvgVO5/E&#10;HU4aZsXOtu+fZ2ucyj1N/VbD3PR5YMf+pMQ82X2OXuMzxvHXdzhg00J8gvGWAjpnMQDGEE/BhTgv&#10;Yo6AEZNk7criIZb3zs7H4jUYOXBU4o1nTcoPYBzvcz3z80/jjNVZhyJfy0hv1DzMXmfxBd6jOm/L&#10;9mTqfAzjk/kcpMu/xdzDKrZkuabY92ydUm3+5Fw2X6dnwt25PcY4HGSLn3kDb5aS7KzOzLI95Oq+&#10;Md8WCR4VyD/L68zrrp0xCFMdj309fJGfScd8dgnnYsXMmpVSbzkDvH6c9wWIvYuzEITnVirj/By4&#10;3fp75Fvu/dBat/KpVus462qffpLY+fl7HIeYo3Vfe60V9/M9J1OIeWqzGH8Vma+KebjrHPKaS3E8&#10;qH2G2hNhXIXzCQH7q73lk1w/I65Ve3yVN8LYleUUOEFLOfq0BkLz6z6uWgFLz3VVziTLTbB9+JNa&#10;jW3btm3btm3btm3btm3btu2/bBsAv23btm3btm3btm3btm1/aBHkeR2Mtontn33GDYsdRrHHqARD&#10;0FpWjH8pfpv5we2lRq0LcJgpheSvr0tNkx2GM6X2u4Kmg0P6qU5/3UtUaSyTSp2/P35fBnJUhVGo&#10;DuQWC2xY0cIKbBRNKfvGvsoKkLFN8XVWuI0K9WsluiJVa+Nz+GsRUDZe7+Hg/16IsCrcyYBYWKQw&#10;ioy61foC8PXHroKjMe5LqROAnn0/Fhuhmh5T3mR9XEo9C3rifY1CHVfA5UBWpUTPAFqxL/Tcv/qi&#10;1vt1WfFgVrQa+4GB4MwupV1/ZifwiArqUb0Vwc5I/PB+D9BlHJe1VmufO7DZSR+i+jsqNTLwLRZr&#10;+fchYCv2w6pQxwt8mXo7A9dlxZrMNyk/II0oKjMQy1T4E1ePRA2q1HqqvPTWrZjZ6yA++Pn5oYWJ&#10;qsAqgoDaofzuitHnd1pfEpmULzuV6PmcsHQNVuufA1Q/n3b4y9dRGNcoXuHs4+4A3JoCjuM8iAWW&#10;bL1gf2Oqz6x/USFdgY6wCA/9kFKcZIVtK0IEtpYpBWrWxgj8ZoW0pRT7/v62n58fSSDCiAoyQA3G&#10;YxFEkY33rA3Zd62IT1iRpwJYoJIvI0SJhcboK1m8ywqZGXGQUkXz9QLX++v+jqLqUg/Vvz4VJWIs&#10;6HPV+gx2RVIAVnh43uuHF0TG8fD+vC0W3yLIE/vNx16tR0zQ2wlSHf5heN6v19dtzqmYEONIBg7C&#10;/7CN1XjDPtJxhkniCf+OWICrikyVYmtU7ovjFOenF3zjs8yxWE5AwUDB0W+qvU42z7jPvgpox/7G&#10;6Lz0wujPbR9xtYlSrGYEKjEeflr8rsZDXLtwjjOCg1XslIFlGIDBweIxpmVrVdZnDJTDyJ9iG0cw&#10;ASPVynw69gfzsQjIw/sZf2v2+UCMO91zj5Kj0zNG8D/6C6UUjv4M25TtHyOpFV7nnxZosz3Savyq&#10;MfwUnKtisGw/i3EW7vcyf8HijAzsnoEOsc0zkJFSuMb+ZSq6qrg/i0nVXtrbwol3WA5pRS4R96XY&#10;DgyclfV1prSqVMAjuATfywh5MJ79p/Ml7qFwLD4BAT1th6wfM5IJ9ZkqQNzMl65IJdT+LSNrUPvw&#10;mNNguSAFEFPPocbUkxwhvmf48aEer4CXuBaya+F7nwD/fQz/3//7f6e4Ss7FxDfcxuSBaSsP9uxx&#10;nrMYOcttZ7lI5hMZSOnuc/ka+CJ+NxsjtF1EfMJyVir+WX2/IlFCIJ9+/vvaxXwhI4Oa2nbGNUpS&#10;G4xFsj5Gch7lX3q/9o7Rn2dEpWw/jPGcg2TPNhX9xBS1VyQE8bPxnmN8uFKhRV+s9k9qz7MCaePZ&#10;CssvP/HnuNbNoNQmFa99zxJjMzanMZZRMVgGuJa+LYlln+4bMIfNwJ9Pck5ZHJ3lM1jOCQnGWJvG&#10;98QzCJVjYnmAJwR1au4oEnA2PtnfMMfBYvC5H/L8/Oo8L1uLGOkw9i+SyanzpCwGf6o6jflX3Jes&#10;8pHDP35Za/3MF/mzOUEzOxMsNIdQ7OuIT9g4VW3LlNLHM3ShiM4JVjtRpEfiB36+1yafhmNSEf+w&#10;2JL5V0YQHu/Lz+deoe1WxFIsvlzFtGrfvpojrA8UsQWOZdxTsTVWnSnN9+nfbacC/HyWU29k9oyU&#10;neU3VwQuqzgeiS63bdu2bdu2bdu2bdu2bdu2/7JtAPy2bdu2bdu2bdu2bdu2/aHNhVZmF5SwhoPR&#10;LgA4ZTpQr2dRY5vUR6N6yv3Atx1A8sFE7qDbWh2sYFKFXgEi8OfrIPdlrX1Eoc7rLAAZfx6s9c5m&#10;j2qds3Ktnf+Ow/ivcK0IFjrvbjx5s9B+LS3aZUUvsbg1qt9e/XkHCuHPfm1W+JEBwZnKJoKfVupE&#10;1+8DbK2KwmJffz6fo0iuSyVbrvA5xhor1FAqfE+Lm+N7mVLLIF+op/LGVRgSi49+VxTF+pipKcfr&#10;nyA7u4NkvY38Gd7vjyxg0PfmChk+FmZw/b0wJRaC1On18ZlZ7f37+3saT6q4EQuZGKEC+hEcpzgn&#10;FOgwqvK+XldBkAOPvQYq9r2ZWbE6uuKqOKPjjAFJ4xz5fD72er3s+/t7GgsRdKeKgjMwHM5jVVzG&#10;CljYGFEFg9TfFR8XvB/i587/uljbDqUzb6d+6J6XWqy04aPdd8bxhQAybDMsoC/9gpWjKlgGyjMz&#10;K150ZF5EzcET93mr1wgvDBvjf8zN16tasde4fNFArG7NrFRr/W2lv27qZ/d+HUq/xXJ/jPMHgchI&#10;ohB9GoKgVwQ4sT1QoQxJGliBuipARXAkU5NUfije09fX1zlnswJiL+yL4EymGh9VqKOSZ1SgZoBz&#10;VlTHfM89VmyPiqczsownKjEMyMEIDLCgno7rhXI0fj7GWEgAEQHzbH1prRzxYznB44N0o43Ysl8k&#10;UdVJOawd64dZt6PPXuWIie/gh3LE6Rd5Rr8BJuI9Dn84/AD2kfuLKZ7sxf7++z384qtPa/N1M3Oc&#10;nxERxTGn/Bgr9sU4H8ECDHyHoBvvIxxvDHSFar94PVR8x/uP4w9jWIxLEBytQGYKYMLWlJOQJVHR&#10;zf156CdrvojZJVTWJ5XgeO+9m7WP74mq9aBeaMWkAlYGcvH7YiBofH82bjCuYWsVqowpkg4EI2Gc&#10;qdYkth4qZbM4jxUQAovE1Xf5M+MeAdcNpYaoQJg4Ri91OPS5Q4X09VVOdTgPe2upYV/cT3BksdfU&#10;j4p8BucB7vGwfzMCMbY/ZGCa3+ZXVOzG9pDKFBCcrbkxZsvW1RhnqGuqmF4BhZ9+nu112DNGn4rr&#10;PrYhxnz4nbg/z/a2rM0yQjkGPM3a6O4759gIwQgrUJIin2AxlgLcsffj696GDHyDvj1TBca46zek&#10;HAowtyIqXMWbitRqFTOyPQReM5uPWYyr2lj5BgZYUaqOGD8p8FwW07N4KvU5JM8Wx/sTf6Lm4Yog&#10;Bff1V9427NP6mrigTMvjoYxtWnU5Pi+C/DKwUOZL1FhWvpaRZUaCplvfBVZBBdpSCvVn7sM06Wmm&#10;ro1j4yk5YKYYjd/DSFhYrP5kbT/SVuf4sSPetZDPYUqzpa/Xm7hOZOuBIkNCVWy1v2bP5nu6sz36&#10;nfiD9We8V+ZPWNyYAVhVXonldlZxRrY+MFB7Nk7VGFSkZBnwnY1zJEfEvW4WGzr5brwvBG9nhBKZ&#10;3818kDpHymIiFSOt1jI2rnAMMrB4lkNUf1f7raz9nr5HETUp1eVsP3Ld5/1siOVX5jUuIxW3iehJ&#10;xZ5q7GfzkuUf43j/+fk58/P4/hXZb3a+EfNdtdbzO56fAxY5Bxkwu4Z57fu01pq9+ihxftXXLb5W&#10;OWh8lvms9O5Hhi9v59leJLXK1tFICjfn744sJFlDvr5eMkemiI8U+So7d1MEJytityxXsrpPJACO&#10;5xjoN9iYZqSGcd/rqvdsDWJ+D88plL+9vttu+eDx3+d8Hfs6jkW/T0ZcnJGQZP2TEfdt27Zt27Zt&#10;27Zt27Zt27Zt/zXbAPht27Zt27Zt27Zt27Zt+xeNFcv7wSkvODaLkidKCVGpw4z/coUiBuo0M1o4&#10;pIrL/eeMjT6CU1XRLiuuQ/ADK1xm94Pt7m2slLLxGVSBN97ziq2efZ8Cyqlnx8L1J2pqrCDYQaqq&#10;yCcqejMwIFMWmVWOulTJzAr6vXCMqSCwInYsdlNqJArch0po2Pesz1f9M167cNYDFNtOUBM+bwSp&#10;sbGlFOCeKBmq4m1VCIiAtJXiELZ/VoTj7fb1NVJMrnjL/FlGAMDGdlRWP5U/illvPS0CYn083wcv&#10;xomq9Oy+sbBuVufk82c1b9VzZGQk7OcJnPzpVur1nLFQS4GWSy0n2Hzq+6Bai3602AwE+/vvv88C&#10;HwRNKnXt897NqBJKN7uRNai2OH/vHLybKQ4yn86KZq9CpnIW7DNAjisTu9qzAisOoPVnPGeb21qR&#10;cURlK1UkyYChCLpW49U/99dff519q9oalWpYPytgYdYveL1Y9B7fw4rJcS1ggPwImGSF0FKRDwwV&#10;SxVYh4FAM5XBOJ6Yf0R1OgRGZ4brb5yr7scZ2If6DRF3onIXtoXfP4K3aNu1ATwPYcgyblPjb/Yt&#10;/SCP4msUKsr2PvwqI/2h8XZvKckQziNci6I/QpU/X3MUCC8rdMc5E8H33jfv99u+vr5uiqjZ2sbW&#10;+FXfxIJ1XzuwqBpBjbHtskJ39jsrckXwtYqNIgCUXYsRg1jhMX37HHQv3e+tWG9XUbhSWs7AxKh0&#10;xYqElRon6y/WbhkghsWNT1QeWRzFxo5ScsP9JdszrOJQRjCkgDs+NiORlCoMj8+Pe5G4LrsCHttX&#10;XsX//vk2mH4OX9ibK+PVS0m3FCtWUrAzPj8jk1HroIpPY8H3U+KUJ2ODzbUnYFM2Z5TavdozoI9R&#10;6ywDLmd+Mvs5G69qj14AHJKBaTFeYeuSWjeVz8/6BtUH1d4mU3bPQHS4n3sybm/7mQcgecwrsNwY&#10;60eWJ8o+w9QlWZ+jr0UCGTXvMuBHNj5Znz8dx+z7Yvsxcix2X+r51VhczXNGHqEU5JXKrbpvNdYy&#10;f5D1T8xhuC9iytZ4PxkQPttf4VhXoDJ2n+w1BU5ChXGlIqv6KNujZXELxqLWr5zDINU6GtuB2SEf&#10;OlTDywn+x9xat5aC0lZEFwOAWR6txxmgm+XeMZ7M4pY4zm/tZZpgQJFy/JPzlFUujM1ZJDJjuWb0&#10;y43kjTPyVAXyZ5/x8VVgXmUgaAThsZg13kPcn7Br4HkM7u2yefQkBoj3Fckh1LrGvk8SSoAxMDXL&#10;BT05T1nl3LNzBAboXuUZGUGFAiRjjgHJkTPfn5EnM3+dEW+yHM1T4jC1fqpcwSomZ7n5UsqUq4l9&#10;x4gY57ND9HUX2TGbP8rX9q7PJ5/k8lmuPPNBWe5FkRkqX6Pm5tM5pM4aVH465gIx3mDke55rtT7A&#10;6H7W9Pl87NU+ZvaX1e9623tGED2Lc/iZ4rwuR5JKVwLHfRY7v1Dj+vqM8j92U2uf1inIrT6JK3+7&#10;/qr97VOSJzam1Hqp5hfLK2c5dEaoms25bGzi+IzCBfP3F5ln+/n5uflPB+krP7eaz6sziW3btm3b&#10;tm3btm3btm3btu2/ahsAv23btm3btm3btm3btm1/aHNhir/mBRUDJOuH2erwMis4YMpYr9frpnjX&#10;2h3ozIAAWXFXvCdW/OnPhveMhR+s6MUBe1gA6IVX8T5jEQEr5FEFNwh8ZmrHqETqf4vKBVH9Nxpr&#10;JyzoZKCc1+t16zOmiPobm9nhC1WjxYN1Lw5ifeB9g8oU4elpv7N2ZiBFbD9/hkz5eh53ujhtZuPX&#10;hSL4WQfm4ziLxRrz32fVK2zrTJlVFbti0QYbq0yJGa/LSAdwLqJKWLxuBKGxfsZnYYV4EZiLY5QB&#10;/VdF09jfLaq9d0sLDhFwgQVX8Vl9vitVG1Z8qIorV4WQK4XHf1qkFAFMQ03czOxORMAKkGqtB1iK&#10;FWzXG9D7HLMHiPXr9WUW1NhYwa7yDRG4oeb7k0LWqcDRjBKrrNqWqSSjb46Fa94uSo13vH5XKLoR&#10;fTiitxR71TvIlBVnRbXolbojU9aJ9+tgZDY3VQHt6/U6Qf7xu76+vqb1E8cnFn8pIhNct1ckPayf&#10;YoE6gogZkAZ9Alt3WFG6r6HuV1jhP/Ovq8JQNvbVWGB+nY1vBVRw4DsDZzK/xq4b11V1v6w4lo3P&#10;W0F8OQpjS7XWbYqFr/Wo3ADtzKdc92anWrJSzjUbRBAnQJWsYziurucqZq+5eFMBcxGElRXZx/nj&#10;bZ3tLxRAANXS4n221iYyG6aOysBmmUIdGzMKmIPkShEQH2MbJ5/I/B/7HtU28bszBT7lkxQo4w5S&#10;G4CquB5c6lV9Gt8MTJzFSVnRewbGYoXGqFLP4kvc72C7+DNwEKgTS3WpnLwCl7LnRdIABRJU650C&#10;SjLiCCy4RqVntkfEPkHgrrfZNQdqmO/1JHzz2KHWQMxgHCCqVLH99ahWin4wU4mO3/N+v8/9blwX&#10;FYnRyrK+V/tFRvKliH6eqMCiiqxSMP8nxehsbVd7uuxnRgCn2ggV9+JzMXIjXBd+AypT/aP2lRkR&#10;BYKYYh/jPj/L47C16AlQwvMnijQwxgwMNJyB/RnIibUFixtX5BBZ/PZ0rVZrpooDcR1UxG6ZSicj&#10;tfutovUql4HzbaWKzpSZ/8kcX8VE2b0WM3u/P4/8JZv7DHAbSTGZqjcSncW4kxFxrOZ/BLoxRWQF&#10;6lIgy7taZ5H7HrXXqrVab1OHnPq0TrrYe7OP3ff0KxATy/k9Wecs3CNTvFf5C/TzDHyXjR8VX7G8&#10;95P54wq6T4hGM192I2gS81uRJ7A4+lzTXtczIekfI5JlY3bVxs7fpvKTq/Uh82nZs8fXYr6TkYyp&#10;8avmsIqj8XxA5azZ2p2tQWy/8iSPF/uV5WLYXPD95WrOPJlPam+KcaQ6C8rIfTJwORsnK1JhdZ6C&#10;64iKCyNRJ8YEuJ9gvpyBiRWQPeb4sC0cuBzPWe4Ep2y8t+W5E5vruLQi2TmCadG34p75yZhZkSWz&#10;+BBzP3gPmT9W5w+4zrDzyPj5MRevfKvPzdgGLPdUik1/G99TrLWgCH+A3v0zjGwkI2Qe/T+f6V2+&#10;xJZEWSw3z/MxdiMMVuetap5nsX2WM1/ti9h+NItznuSm2HeyPlmB3aNvj2SEq7M0VGLHs2O8Px9P&#10;1xiqVuuLxnIst8t9RKOfX525ZuRUK7KYbdu2bdu2bdu2bdu2bdu27b9gGwC/bdu2bdu2bdu2bdu2&#10;bX9onOncbkXwbquDalZIEg85HSQxrtugaMCogjED92YKPvg7+xwCIEp5ye+OzxhNgUXwnuO1uBpu&#10;tdZ6oozgh+E9AJcPgJJ5cV47SQwYiFH1lwLCIBj4pmwMiinzIbsuFH8KjI7towrrr348ADlmVGFz&#10;/DcKhVSBNhYMYv/fxwtX62FFAwq4qAA7K5UrHMP+HlRA9P9GEdw1hvC6PnawGAJVdnEuRXNV13gv&#10;CjQXvxsBXuy5/L/v7+/bexz48kRFiv3OFIWUqhQCyNlzqMLGyVfUataOIq7ewmvtNnbZ/SIgKj6X&#10;t0UE1uG8VqpwpQxVzqi8if3A2i1TtWNkCGz9mOZzucbcDBCtVPk6LcARQN1yqKPFQsM4DpgiVPz7&#10;reCrjCLzG3DJ+sQ2wdSS7qDEZi36huG4pmvEwqdSixXrJ8FCKeUA2Y5xhUD6886AvCL26amE2rma&#10;7gSqKNVa/5iX2ytFnlhIHttp9tlmn/axgyHCSq3W7SPHoZlZqUPxptu4h1JLIPAxG5j8dqyfo9Cw&#10;N65qg8AkBChlyicMXMqUNBVgKVONVIX20b8wAgClYI79HAkJ4n0ylcgs1mFFbUohDkHTqyI49I0Z&#10;eU3WXivlPQYIUYWxK1WbG2i22KGq3U8ggY/VEQeBDQAAIABJREFU3jVRC67tp+p2qsB4L5q2YpSc&#10;igMnbYqrVJ/E73ZSieirIylDLNpkxY8rhTEESiqgoT/v+/0+YwccJ0gGsyKpYurikRBDgd7YWoXP&#10;n4FGmVqdIglifiOCkmO/qwJbt2uvVq197CRo+Hwa3VMwvxbJeiKYWKn1RXsRUprMN7IxqWI1/DwD&#10;sTCisTsxzb3tUAmeAUFj7JCpMccYKILuon19fVEAM7YpKr2rMYBrVYyJM6V1NYfwuTD2RIW7bP/O&#10;xrWTL7C9pIrlGNkBxm7YT//EGEHICgC7UmDOlKtZfoH5Ewqe7D1VZ8zW5WzPr/ZerJ0VCEARQDBA&#10;UUa2odpOEZr5d0RyPdUmuCfI4kHWJtH3sphpNb4yQzKA1fWya6r9iyLIy4Cgaq+YfefqvrPfM5A9&#10;PvfKF6i8lVrT2TNmaz7zT8u9s+WEMb8B3v/mfTiHedv28P9z7ueKucu5N7WD4EnFJ2r8x/5T+zDM&#10;U7KYQOWPsrwwXuepGvRKETlTZZ3XupG/UaD1QS5YbvuAFSEEjsW4XkTQ6/R+u+KjmMdRhHvZsyJg&#10;Vfk9RuYV4x/ln7P1Fvepq7j+7mtgHHezIuYwW4MVMew0dmu9fYehanM3673Ze5pvpvf1R/7svD8R&#10;V0xtdYwvBXZe7elWe/QIFsS8eyR7Xc0tRYaAcx19PCOLQZKt+qpWTABTrVtv/XSC8YxF7ftwLPoz&#10;O1CW7c1VvvdJzPAkjsO5yXIQmPNjeSo2z7KcDj4L+vEMsI8+wvcdSMCo5prnL7L80OpeMH/N8lgY&#10;PyBZqCJ3Rp/xlKQkU/S+1rDhUNhcYCri2N7q3HTl99H3RgKI+B4kslHxuiLZwP1FJDuI/uWevxht&#10;pkji4ve832/rrVmtL/v6+prB7WWQwLlP8HHGiPyUj5znSTwyKGcuZtxvP0noPIeoyB/VWdkqx6xy&#10;9av1A2NJRS75ZE+O+WtGWMTmRBw36oxcnYesCHFW/aYInnAcIRnH/EyRtGz08RhPnDRz/Nyp2ADz&#10;F4ysI45Vlv9mfa5I0rZt27Zt27Zt27Zt27Zt27b/qm0A/LZt27Zt27Zt27Zt27b9C6bA5RmofHzO&#10;pkNVV5lUhddmdhYRqIJzN6bKxwrBFEiCXc//7mAYph7ghQdRfdXsUillxWpP1OVQMX5um2K18sP/&#10;AVyOxViVfH88QL4UGMf7zMwcBDWAV6xgyX+P7aGeKR7Qxz5BNcuVQiySI7j6bnwf2lXo8jlVDga4&#10;3a9TzwKAWJDz+Xzs+/slAc8IDmFFYgo8EYsRYlFaBHpFgD0DvzP1OGy32L4MFIzFdHG8lWITaG4U&#10;21xKIQxMFQt0ssJcpSCABavZHGUFaEqNIP7un4vFSXH8ZUW8qiADC1FQgSW+xuY6FnaXwUphNRbH&#10;lG6f8Lzvz/tSxOzdylHIzK7NwO/sZ0aqEAF7jm9s1iclks+nmREVZSwEiv2V9V2mWoLzZxSDdetW&#10;b8DY+F239u/dsDdKKVZfL/u0D1W+u4AtzXpYkxiZR/yXqlYI5Wa8q5XKx1lEDMrBsQjv/uxmzRqo&#10;BpWzGJ6t6a3P5BbK7ynwu7fDuJd2LjmMTCRThozr4efzOZ6dFKV3M7W899bs9f1F1V/jtefizVm5&#10;Bv0/jhf/nSlDqkK3qOTDVEBVjKTGiwIZxbHMgE5MqU0pwasiPe/rp6rFzFdn6/pKnVO9R/k+BPky&#10;VWcFRs7uZRUTo1+7Ct/bFCf/Rq0u/m0ujixWrN76K1MAr696xouZUq6rE3a7KwnHORyLReN1mBIm&#10;jhcs9IwAW7ZWo/oZKxyPPtDn3+25EhAGAzGy+E89k9pTKTV2Nr5RKY6NLVfzVQQT2H6suNVfj9di&#10;7XK1eaX+hBFfKGXhVQwW+wpjZowzWdth3KP2NuiDVUylQJ6rtfK+Joy9cqnVemuHbPy1gHvsN+ad&#10;V69zUMVq3WCF8kzBK4IvmC+Man9RKX66dTuK6Y9YslgOYmXzR8VF2PZxf6N8CYIG2HxUqnkY6z8B&#10;5v4Te6oCrfajKyA1zoEIDmMAxoycSsWt6Aey8a/2tIpkZKXErBStVRut4obMF0fwVhaPqP2YUspD&#10;giHcW6o2XRFXqJjF10TVHxkAtvXPNDcGUVqfwZGwL8S9vwIjP1FTZuMOlUgxVmXA5LhmsfgW218B&#10;fBjIjO11WUy2ivOUL1LEDCoftwJMZ+rDK7XNDMCTxfLdegDpXu+pxZXLy7Ffvcj4svhf5WLZnsTB&#10;ixmRCssjszgmWw+UD2LxhQIpsthR5WTRt1/X87Y+XjtIt+p5DbNuc46U+YcMEOx+l36um8wlZ2Rv&#10;yn+y8aXGLyNLYbE169PMz6s4H/vkNvfMrNpFyGjH/qu3mbSQ+RNcY1pv1o/4qxezFs4ASrcJrF46&#10;7MMsANnbSKj0IvxDD7O052ve6afKlZsrZlba3c9lCuFqzDPQv68xuM/Ge8JrK2KIeS/cRJ4mUS/3&#10;NODZJ3bOtdP3nWQII8dZS12qmWfgVDbeYn5XjSOMATPfquIDtpfG84e7KrTOV7O4AMm31DOzmGq1&#10;H2ZktowIQeXbVmQ/2X1NuW7TxDRsXF/f36wUTkLGzilVTKKIxnrYf47vKfSzMaZqrdnX19dJDMhy&#10;vCr2ZuMJYyYkD2BnIWyOszNlde7G8lxI7j6vgwbq6tEn9TMPP9qh2Pv9sRZydrGP0X/5fH6aC559&#10;xrkKnL9fJNgtnN/XQBabx92Y48G8+Go/wWJ+9LF+zs7eh7ExAtWzvasirlKEDRmx5kwMYXJ/o87T&#10;PdbyHLSf68Z9kyLujmdAOG6uPmjnon2eAxVNIHKND90euF/NYtNMCT6uFf4v7n+3bdu2bdu2bdu2&#10;bdu2bdu2/6ptAPy2bdu2bdu2bdu2bdu2/Qu2KjpyU0Un8RqqaEkpF16vzdfFg9hMGZGpZsfvmp/N&#10;bsWzWDDPQB14KL9SsWHFIQisjAfWSgXSld4RwBbvX6mjxfsch/TlAMHPf1cF0whwxf5hxWPZ4bdW&#10;CNAqpv66AhyvinGxUAaLi5T60Uodkx34xwLb2F8/Pz9Tf2PbRXULBB0zVXFWvIkKEfcxWewqivDC&#10;6fl5sTjxN0VlOG+wLxT4RX2GFemxPo+FVgiEUUAR5peUinwGjHkyHoc6U7HWu1W7g+viz5NCRZ/7&#10;JfPBbNzj+GFjwoFMsUj8vK/OVXZZsUtsn0y1Y6UCeM7TYtb65ywuY3OKzVe8tiooPr/P78tGYTEW&#10;oypVE3/t6yukJWsZyk42F4o56Qi2SZxXt8JLAkyObYxFUq66hWuUF/OWQtQ5uklV2angyfi6NBcF&#10;HmusIDpA0KoaD35juniz0tdrALk+UbJRfh2Vi1lBW5y/SMLBALzMp9FnIEXhCDRgClVI6IL+ydck&#10;5p9UwbVSnI6gVJzvSukUQRM4znAsKN9KSS/Eeq2edwX6Yb4f12MVM6XromnlYvUZFTvdC9mNtmGc&#10;xx5XjPa+2hbJhvx554JlXiivivCxsDiCtBTonvlpjNUU8EiBB7DIVcUqT1S/4/14W8bvwXtlxggq&#10;1LjJ4j9GGsBISvD53+/3pMIX2zU+cySGcGVxVZjK4nX22mof8CiGeqAYj/7Fn0WBKFY+kY0DNf6z&#10;1872K4NOolSz2nEf3I945CCm6c3aZxBVsXkTn5OtC2wuISmIgxUQZIMxdFx/xhgZAJ7rO0eFdSnl&#10;ADJyv4xAAoxPmb9G1csI7sE+ZOrqbB+J4G+2V2Zj708A8CpvwOY025M9UdBm4HYEDESgowI5qnUH&#10;Yx/1jBnJiYq9VoXzT9TIcXxnqq3YdgqMqnIdv8mrsTwTxvKqT1muS8Uv2VrMAHVPn6XY2GPgGtw+&#10;7zM+UO2kwNQMjMTyiSxmYjE4I+FjOQfma+IYiLlBtodl8XZcZ1Yq4swfZmQRGTEFxjA+r7ENszmk&#10;lMzZHuTpOh7bYyJXqvfPjv1Jtfa5q9e7ArwC769iBNbOjGCD+dB43bjnUWrLGeEri5VjLJmRmWTj&#10;Q8W3T8iBrvdrhfUW9hdsvrG2nva/JOeWkR8yv7na62V7MkVWpMDGT/s023fgaxivqDm/8hNT7AQx&#10;z+mPepfK8myu+N6UxiZW5POxXKpLDkd/8Sp1eS9Z/MBiIUaAikrRGRkBu74Dt3EN5Z/lOfn6IM/E&#10;rofEjGr8se9k12JEtlmbZqQOT0kaVf/geFZqwE5+zMYJgqdX51yrWJHl+5gffb1eE/hYrRdqz4g5&#10;cYxlfO/F4mPcq3ISmnruFVkOj/Ul7hUx38GIsRmxz+o67BxU5b0YQYki8Y1xRczHxP2Mr9EsXsn2&#10;UereGKEagsB7Zz6Mkw2McV7p9fznmJdh7alUy58QWpyB1S/3dNGnRFK1J2RsLG5Qea0sD56Rdmbz&#10;lJ1XYU5dtSuu4UqhPauVyPzR+/2me7KM5OT7+5uSMbPYBM/PMh/he59I/hD/QxD8qq9NxH9sD5Xl&#10;Trdt27Zt27Zt27Zt27Zt27b/im0A/LZt27Zt27Zt27Zt27b9oamiJiwWiIeYl4p7CwVyXjDgYNxc&#10;WWcGq1pQMzC7JEf8ELdKIPAFwGNFLXZcv5xq9UMd3JXRy/Q+xf7Pilkv1vxuvccDdjtB5v4dtZr1&#10;Xqx3pUASnxUVSK9/XRl3PO8MvL4OkouhWkMp/WT7j+0/P+9rUg+IiuHje8dzXf3NVRzi73fQlH+/&#10;P8PHHJgd++C67tXGfg9mjb439v0YC3Uam7VeRT4MJOOWkQkoUgds0wjW+Pr6mhQ2FRgcr69UmXkb&#10;D42hSCZwJzFop5LH9Ww+vuxWRBgBlJnaGhZ9Z8X1T9QGlRqIAq/53xDAzoDwWRG0XxcVbpVvVKCD&#10;+AxncUo3e9lAmxcf8f1QCDoA0q/6OkS6jiLWUFA6Xb8cz9Z5YTgWJSHQmpGLDNX54DtrScGDCGaN&#10;JAJZgRkqg6P/nAvw6jRWV/MG1eLOtcHsVDu/AV1LOVear9eVYqylXvNo6rdysgaMey1nX306B3nj&#10;mjSNEff77QDG+X11vmbi/JpIPOqXN+cJ6jerVuu8HpzX7AOs1q1Y+wz/ePq+Xs/uWYEvzjW7VzPT&#10;QA6mZMmAmz4WfEyO+WvTtZlv8F9b6wOu0/uhSFvDOmpTXMEK3GJRJQJ2GCCpDKmvsc73QovMMJ5S&#10;IH225uCaFN/PyEoQoMt83yoeZP7R529GhpH59hV4UIH7lIL1Pdbrj4AuSok2AzjmClo9gAgOFaWw&#10;rnYbvjqSYOi4pbhHOa5UTp+PRasjdqlWrE5+92yvcoFpS+3WrY349zP+HV9Qz7huKL0ePqGWoOTc&#10;qB9jqolZrML2AhPotjf7+npd+4jj3roZJWHB+IMVUGeK3CyOYPOLFW+jSpUC7bK4hT0DtksGjNUk&#10;Uibj8RiPqsJc9Z74vgsMX04yhYzMYUXogEW5ihSEga5qdeKXy68fosTnXocV1q4AHb8Bu2Zgz9j2&#10;V9sW668Blhlvrce0PkiSPoEw7WP2+TRrrU8Fz0ytL4IXkHQtAkgY+QIrJL/6oVmpZt0L3mu1l41+&#10;v/a4M2AxWgQnYH9mKtkR7MWA7ZmvUQRxatyvchSZMuyf5Fsm8FRCzvCETEytxxgbMEKxDBjFABxP&#10;5lAcW6s2x2d70tanymxQCFXPwNaL+HlFSoKqf2qcPQG8sTg4EjswspYnMVIG9Md4jClQqzHJx6yd&#10;vqp3s8+7UXVP5vsZCEcRReHax4Azas1RsSYjHFCgVIxtVmA3RjCQ+Sc1ThmpD4Iys/yaisVXMTiL&#10;qXG+4N78yfxU+ya2t+mt08/6c7zf7xMwyPIujJSQEROtSJzYPiL6aEXQlYHVGYHWavwqnxzXeJrH&#10;IfNt5cd7b5cKeb1yrteeu1AlXQVAi+D3jBAjxpSRmIkp8q6MAVszwqQM1J35yKyfszyPGiMq15nF&#10;ov1K4d7v5chpZeQqt3/FeOxmUuVWree1XESuGYlyts6s/EnMc0bi14zII96Hx6RZ3DfGI9tPXrny&#10;mw8ree5arUsrUhJGZIr7GSQwZftUtpZgTvhpP7E8q98XApKVn2JzFEGWtzZe5CKf5pjYGR+uowx4&#10;7GNDnQ+wtUTlPP09fnanzpFy0kZbApCZr0NSLST4jGMsEiyz/sA8CCNrVT4zm7MsV4dnG0iMhvvH&#10;FdGdIijlewfPpRuc216559m/2pkfmfP19ThHLXQvwHKdGCezs0Z1Roa55/HfC87Xo1K8BiPH63lf&#10;FFhv2Nmj6mf27CxnqHzcKqbG/b/KBbK4nRH1q32lIrHG2Jf5Kcx/KRB4bI/YBizGZPlvXCfV/Ijz&#10;Pa73ihxcERKy/Cnbyzz13du2bdu2bdu2bdu2bdu2bdt/wTYAftu2bdu2bdu2bdu2bdv+0KI6JB4W&#10;40E8FhrwIiIHNWo1oXuxzflTKCy4ANjze1nRb5eFml7kdx3eOlDPr1smFU2/Bioj8CLRCNTnylsO&#10;QhrFE1fxgyr2V+DR2EYRqF5rualWxab39nGgNFMOdIKBuZi8iEP3cjxLo0UvWvHteoYLVFVOUHwE&#10;WsXnj6C7HIgW1AjPf8tJyBA/44VaGdCCFSng98Yx7e9T6mtZ0Sx7HjZ3GKh7AqEez63AP73PqoKx&#10;oMgLjf2z7/c7VcViaoNY8JYpuKuCCJy7TIU+A7HH+2OqB3diAK7WhoooWNSNan7MrsLUydscwMbD&#10;B5WrcHQaT7LAtp/EGjimkQiAET6wYpNa6qlS7PcY2x9BIEq5mZFHYBG52yhC7Y7/B09RzAQxAaqQ&#10;nIU94b6n4p1yn0dRYWVZjOvtBWPdbADDupkE0tTBfGLvz/uuyNIGcHZcexShI+ga+z4W+6FqTFyb&#10;3+/Lt31svu5cCFfPAui41vY+CBlGW75TkCsrxsX7Zio6TBFomqdWpljAC/QydfLRFj4m58Lti0TG&#10;5wUnE2EFwaw4boqNPF6pxarVWzG1gzdiP2ERG2vDrIDz7Cfo2zgvkaDiicoqzvc49lC5N66XWCjL&#10;ig7RV8ZiSgaoYN+RgQaeAKRWgAcE3TKClKktrR3jyoHk7YzXLp/F16xbse5BXHE+w0TgU6dC4OF/&#10;BnCcrc2fz3v4p2L2CkrPVou1Y6yWs8j/WKPaFTq1roE1GI+ocYyFmawQ/hxv74+19jn9jpVYHKkV&#10;P6NPifcaFcMyEKm6d1RVZc+vYimmYsvUw54okWeAbAbqwfie+VsERjNl7fPZXixuGOOcgQdUOz0B&#10;XKr5ioQfF7mJDXIJJ087yScq9W/M1zGQXla4q+4t8ydTcXLr9rFLgT3GiAhMiKqIqE6cqXMylVXW&#10;vir+xr15ra9AhmG3cRbjh2JFEkqsAGS4h8JreHt4W7IC9Wz9UKqtSskWgXh/UqStxjvzrfFnn6fZ&#10;2pHtH3HNVPcV34NAqixuVjGZjKcTX4tgcBZ7oR9g4NKMxI75mwxwydqPxTnqeRW4OF6XESIxEDm2&#10;ewQpsTyDIi9bzUX0e7W+rECuCtc9psquFOvZGMU2y9Sh4/ql1FdV7kQB1ZlCKl5LkbuxNkdCktWc&#10;QOI+RpKgfDjmhGJbsPmk8iatt5CZKBBPftKcC/Nrd8AfX3uRaO2aw/3cX+P+4qnarxqH8XUGTmd9&#10;iflARZzJ/Ln7TqWCzOaemq+M1JHlxZg/cZXomfjTx9BryiGxpo3Kqbj/77MUrgSd4XiP45u1NfNT&#10;T9ZS3Murz6u1/dyDdZ2PyZR2S2BgbdO++dp7qXhfrtWhbW9A4mJ0rbiTRx25wtaswzp2AqWtSBI5&#10;5rNrKdbjuLWr3RRZqIpZFCA73ns8u2LxrgIfonoxgsMvAuDx7/v9PgHzmFeNf2vWl+BK9qzT/LGe&#10;xukZsF8RxjC/oPZr6F8RBKkIrBGkH/POao+BcZVSPV/tD9FXMNI0POfE72Br5+fzOc9DPD/1hPAu&#10;W+PZeWq2/2a/x3UExzTud9Q5GQN+x7wy7gGQoATz/SpewrGEn8WcYjyXw7UL893xZ0ZajG2hzrMz&#10;H8f8puobHjvccz7x3JjtobNcbZaX9rNmJw9Gwsao6I1x7s/Pe+p79Uz+d/edfkb49fVF87dqfDAf&#10;6Xt7pcSu2lgRkmdza01Eys82s/ygOm9EHxrHvCIBXpHHMF+dxTiKFCrbn3ofu99cqb6ruAz3qOiH&#10;M3+/bdu2bdu2bdu2bdu2bdu2/ddsA+C3bdu2bdu2bdu2bdu27Q8tFk4gwC8aHgQr0Kdf8/jUpFRQ&#10;SiyCHEqCfm0vFlipbHnhkf+MoAV2eH59fq3WFT+jGNmfqHQxtvVxzXHYO9QuCwDUbQkeyBSoeN91&#10;qUCGKvRYYNFaO0EaWPBYKwfx6yI3VB/XyrbXM9ZTgXylZoXFILHQLRvLqAaHhaJKlT0aFt6wwiQ1&#10;79g9rdRXuDK0X9fSdorzBotrvr+/z3704q/4d+ULGAkAa3f/blS2wXG/UkPCsaLAIPFeMvURNiZV&#10;UTsCV5lK3O05QlGSKlxm38mKblo/ClIaL8SP6kYKwOkF0KpQDtX5VmsCFpCrdriBpQ8wf3kdSqgB&#10;LJqBu1TfDZB6sdKLtd6s2lBpd4VmBBmwsez9ZaRYVBUO+e84PkYhcb8pafhSFJXvfP2NxVGsXb0g&#10;E9c7psDC1qL4zGq9x/nDxhkDjDBjcy/zTdFvR/+5Aq9mRbMIgEEwHCOFUffMAE+nL7P7nI0KT7GY&#10;Vt07Ar0QIMDWaOVHI1BIgT1ZnMH6VgH4sHicqdLj70jMwcAqcW1moHq2Jq+Afk/IVljRvHrvaKNO&#10;+8Lfg+sgU6IMf6XzF5W2zyJ/uxMdTH1HfBwrgj/b9XPvWxVDZes0m38s7opjopRq1ouNl4t9WgR3&#10;mFRnzYyBIRjYUM3zCEj2eBDnNfoo35+wgmYsCMZ+yWLAp2p8am73PpTEzSwAnDQY7txjvapZaQch&#10;yf272P6IAQpW+6V8D2PTenQplp1XAfCVpSp+T8ZxjI/YGscIy9iaEP09vtfVEnvv9vPzY+/32/76&#10;6y/aDgz4F/+OyoToLzJQEc6tq11eI3a1cpAkDaKkbs1qvcdl5zyGNszieLWHY7EZ22uqeHClfMp8&#10;VKYa+3QOPjW25qscxL9xL8qXZCQamTJy9HsrBdsnewJ2H0o9eLW3ZQRxLKeEcyX6LlQaxPgcfQXz&#10;EYwwMlMfZuu4enYGDlefifk95YtUjM/axszs+/s79fErn8PiA+avsO0Q/BHBWRk5IcY8bKzFvbGa&#10;Nypno+Ke38xTpt7J4l3WlixWZ7kM2u7FDuKmK4fkMZf1HOi1IuGYCLqspWQy9xxBtVI6BZcr1dan&#10;KuhZu8bxgKSYSBIbx16W01l9Fxs3q5yVIkvLro9+gynbKwBttg++3XOb2yrbS2MuSo1pdS+Y/4/+&#10;Wj3DSqW2HecVtdQxP2J7CrLdLM/cg9rupx1juhTnbpK5wZvPCd+vCHMzdWscT2y9bK2NXJpVChr2&#10;/9xPns9S5j2XjwEFwFbEE0/iawbwX9nr9bqR7bF87vB/1V4vXLttIlNW6rePCQyLnbnJeD7VW6e5&#10;Sswj3vrM7gStiigyi7ni3kXl/fC7YpuyPKQCw7O4WxEJszUjfm4iFLM1SUokd2H95KDc+KwqzlDx&#10;jMcTDCSc+XfW5vPaoNdBtR5kqsvof5CMVc1h33eq+Ijl7DOyudbaRNIS1wjMW8exxdTQvf397xjb&#10;K8Ip9Hfxu/H5MGb380pfMfB8Uc3duFeOOVXsi/sYa6cyvfuma2+uyZ68bWMuKN6vmu+1Vvv5+Zn6&#10;HfNdsW8j6DmLx1n+i63Zef7U5Fln9Kfu15ifXBE8McJfldNAUnXfXygi41Vsj/HmijSN1Ws8IYzC&#10;OBkJLBTZltoDIdkIIyTI6km2bdu2bdu2bdu2bdu2bdu2/4ptAPy2bdu2bdu2bdu2bdu2/aFh0ZQf&#10;WLtqKQI8VkWtV1FAPDi3ST3OWfAj2FEXU98PpFnxnb/O7sl/d+XkVTH8/BlVMG/09RzI3k/g+KxU&#10;vrYnxTLjd9a/udoMqsPHa/78/NzAkqOAoFvvHwqoy4qrs8I1VEx8v3/s6+t1A0M+GdNKUYt9L2tj&#10;VPvN2o+BLGKRzZMivlWxVhzfWh0vfz6mNKDUZrzA3e3n5+dWQIjFdjiHVWFtVuTuvig+ayzaVUDm&#10;+Ez+vqigqYrL1FxCRRofB17M4+Als0tdRo4P44W2mV9lhdTT/CJFjVlhugKnKuVWLEpG8GlUI81A&#10;E2o8ttbMahi/NVyDfI4VtPnvJ8jsKFSuXzNg0wtK8ZoITlG+PQPUsj7EdaC+Kl/nKi9YVOQLivwB&#10;xyIWlMWxG9sAQUyxb9hcZv27AnrEtmZgUSRkwAKpWGgXn5mB1tl7mO92QhUsSo3gVbWuxHY8QYnF&#10;Jv+La4G/N/YNKkRmYAI1xxnQC+ep8h+sz5la8ErdKgMzItCCjV8kjPAiZuz3SPrAFHaeqA3i/bKi&#10;vQzklAF7EYjGgDJP2pP5/+Gr7SIpsmKfdzva63uaR+c4OeK5bnaqD5ZS7FVfA9xhl2Lg59OnCLER&#10;gEf27Jma96qglMX9TwBfrF0jyA+Jm1YEU6ywHxXksZA5zkMsWmbzzO8H/Q76XIw/V+AfRRQS4/bY&#10;l6/Xy97vN/j3Y070bqUW+/7+OuKM4zu7WesXaYtSFIzAN1Q8Ze3OFNqUL9FgAK2uzQqMFVEXAx5k&#10;RFuZf8lAb2qcOwEVG2NMwXal8sj84goAw+Y1Es2V8hrxWr/WtUFC4OAhDrhQ/k6BfLP9WQQexD1q&#10;5h/weRT5E/OnSpn+t3kWdj8qZo8+B0E6T0iFVDyq1nBWhK7A2+zzKQlYsvd6SjqQKXBjXKvaZaWw&#10;HOO8JzHPigCAEYkpP54B1bB9lXJ1Br5T4CRmzN+wuZftkZjvfwKeVj5Q7TVXubEM/J0RhfC9YXk0&#10;15ly/cq3rcgBULl7RcqWES7MMcnnRhIXgXaq/dW81v3Bga3Z3rHWcgO3sbiR9dWqn5Gw6ol68yrX&#10;ouIh5ZN+O/9UniDb22X+m5F0PFlnVL+YjXdYAAAgAElEQVSd7QrPzcB0Km5CteXV/MM9tSJNyWIx&#10;RljwlGgra6eYl2KqxCyPkpG+jE2gWI86VxJma6TKbZygSCtWiS9UZH12kAac7Wdlub6ouCMbr2pv&#10;iXtuNX/YuGP7EK5Mbmme88n4WBGunSQJIVf3JH/P8mE4H1jsiyQVT/x61j+RtPBJnMDWeuWPMvVr&#10;djbI/Al+huWp4n3FvNMTv632HpnvVvm6jPhJkQkgAYg6L1JkJ7jvywhOkRRQEZOoua388ev1ms6f&#10;InjYz6ay2FCt17jvZ2ePTLX782n2en3RvXZG+Mjiv/FavcXwjOxFEdnOfmAmgbrau9jrVSnpqYqt&#10;2Rk6rkueO8ezBMyPR3KEJ3uebG+HRC0sP5qdO2Beiq1hv93fP8mL4/dj3lmRsKl1GudSJFdkZyBZ&#10;jkXtDdga6DmWmFfFvAiSDbF7YmdQGXHTtm3btm3btm3btm3btm3b9l+zDYDftm3btm3btm3btm3b&#10;tj80VeSJxRhKCRZVlrNiNSxWRPUA/HccoJrFiq9MtVAV810FI2aldFkErQqpIzv/XAzlqic2KVXW&#10;ahIME9uNgYpYIQAeOLO/X9fot6JVV0h8qiKJoEkE0Ix70GrcTBHJ7x2fURWGje8rssgHx1VW2HJd&#10;75kCoQJWrwps4rj1a0UQNhZBZO3CxjT77nnMjv5nxVor1Xqc++P99RxPX19/nUQJQ+Wxp8VMWOjJ&#10;1GwYuJX1iT//+/0+QfjZ3FgB6bDv0DdhX8Zxr9t+XciRFX3h8zMF0/v31sQPaBUlf82BeKgYpVTV&#10;sB1UgVYGLmNKkg62Y2QaCHaPr6O/ic+GaxsWNDO1GDXnlbKOAh5Hv/n1/X0rWPZnedXXpKIS+yGq&#10;L2cFkAj0Zm3lv7M5Gu81e072L/oRHMuqYA3HJxaJYQEijh0FOEXAn39HHJeolIVrUYxjIlDUn9Pb&#10;agI2OfC9z+1VarnIHA4ShE8fytxPC+vR9+M6x5R1GPg/A8Uz9a/MsPiNzTlvq/j9TtSARDFRvZgV&#10;dGfrcyy0Zv6UxZhIesDWXlREYkX1vh4Ocqd+U0PG4uDsmdjv5+f7pQxXX69jvJWzLV2te5qTsSh1&#10;WgMONEa5ZA2L5eRNvvayOblS/bmDCK4i2riOr0iCmEJ1VlSLhe1Z4WwGTmaKwf47grz996iuhePR&#10;xzwWjmZAzOifM3C9iik8Bo17tdvn7fAZPRLmjL2Dg3hq7zaoEgqNrdkeT/mPrPif+bmoNMg+jwXS&#10;jLhNFfyu1CRRdZiB6vF6uBdVBCCxn1XMx74nAxbj8yCoI/pttS7HdfYOxjWz5n93H2j2qq/bGMY1&#10;nfWbAhQo0h2cO8r/M/+K8xaJShhpxm8U55T/Umrl2TzB/X7WHisCotXeJPMhahziPmBFPKOIsBjw&#10;hJP0aT+ingPvzeM7XJuxnbO8QvSh2bOh6p37cRWrMMAnI/CLcW2c46u1jV1npTSvYtLVflD6/lqC&#10;urirVtYR03SeU3kSj/rYQXXBDCTG9jJqjVB+W8VLWZuugLxP1OMZ8JvlQ6bvtW4jZdCvXFFv1nq7&#10;Ecxdqu1mQwT76NOJ50uTqigCs1d92cX/WUJ+l8yhk6Dpk5IJZAColYL4CdbtUea7W7F63qMdZFG9&#10;9ePHQQzEvj8Dsqm4guV+eu/n95kV6y1sMbtNhAXMj6zWJJWXYrmeLPZQOYLbHkYAeVmeiM3hbG74&#10;7yxOZsQnK2B1BHn13q0c7X22u/F7VznB9mnWTJEPlXNMnRn8Mg3/k+zSSjFrZki0N8WeIRd8zr1i&#10;Vo9/fUj33k5QPvbR6/U64zsGfM9yCmO/Ot9jlt/NxhTre+VHEUDO5vmKhOIaN4IkzboVB0MfJKTD&#10;JxarvkcPa1s5VLqtiH1Ft7Pvi7+/9SufZHYnCDiIM8uRdxgkmpc7wvdj/BJVzePrMTbB/Lo6n2L5&#10;NpZzigrQzNet8qssT8BUvBkQlwE61f5Ckd+uiEGQ0BL7We3fcT+GeTB15ureoZTXtLrHdfRq7073&#10;zb4PYjHu0/2OyvspkpiYz1exIouBmb/B/Xjm09VzsfMWHnc9a5c513Cdz7jbGXFvmc7O2LnF9TzR&#10;N1WRH/0ys3bmIodrGt+BAHRGbLnKy6i109vr08OZRe9mvVlrI670NcTPmczz68keXRHSZDEG28Ov&#10;9rl4zs1it4xERxFPqTGP6ysjqWBxEJKZPMkbZ6RPKj5WexNFgoz7QTxzYfcSz07UvN+2bdu2bdu2&#10;bdu2bdu2bdv+y7YB8Nu2bdu2bdu2bdu2bdv2LxkrBmDKgtFQGWFV8JmxujOAyfjb/J2ZEq1SFZs/&#10;M15jxVCRUT1Ty4vXjBWhEaSRFSEpYKkX+qj+yYo4MjD6qjgEAS1YMHErevh8zB8vFq+vlIdU8TF7&#10;/QKE3JUG9HPYsmiYtRmbBwjgyuZMvDcvOnEQFM4pVhwV5xNTw2CqVQVAbbFQJt4XFl9l42F+fqOg&#10;ylKqldLs8+EkAQw4yMbuChyFoOxYRBeLqlXBrirsYIBSRcKRqjqZSaKFG2iodVnYG9tKqajd51Cz&#10;WuaiQEaMgUV5sRDH3++kAlEpVqmDq+IiBS5jAOZZjePLSvncwCE4b7K57e9FIGumbrFSNeutnUXO&#10;0Zc/mTd+j9/f3+P3WoaqLvRRhUI/LHp88p3o11ghavx8BB/jGsHWagZmXcUOTJWPrcuq4KsT5TjW&#10;37g+MSVTVjytFNKYRd/MCGvO+STawYlxbvdoZq/Ci9+ytsU+V0WkDjSPReHY5wxsqVRKWfFqLNhV&#10;gBS/B/TZfk0nfUBV03jfMUZEIGycTzF2UuBZBIKuFP7iWGJkDaMQvk3K9X///bd9f39L5Wk1d8cX&#10;3tcYJMNA8CcDIQ5Qz/FaBf9Zjji3t6Bo184YQhVWMlDv0zGLvtHbirbBwSjF/PkKBJERODC/wNb8&#10;DGirgIMMZJkVG9daJ2KTjPgIAZvMB8SxjYQPcX+FcSgDDqNfvSkNvopZr0c3NRtwjc8Zhw6wVlkq&#10;+Kl5gORN8TkcCMeUsxC4zHxXbDNGgsPGdgSMZIRlaq/F9mdsL+B+jpEQKaVbVrTPgBnZfgf9Psao&#10;bI1i8aTam6rxhHE+A4bE72JjlO3Psvb3+dRas5+fH/k8rB2fEtak/j0xVMzMlNqzv7HY4Df3+SRG&#10;zvbFT9soridIlPME7M4IAVncyQCKGWlCvF6MNbCdkXAjGzdsDWTxMq492VhCX4Gx2BPwUiRuyZRf&#10;FUkQiy2R4DLGZU4SeR9vI/ZpAjzNfL3aTyDJklKeVuQMjJBAvb7yqWreqHGdgb/i+hP36LhPZ0Qr&#10;NMAEUFf+XLC/PEg/CcZVggpnYGkcM44l5bncJ6rxK2CPIgaK+c94D4PUBcbESRZVpC9jPjoDm8XY&#10;nse4F6nlee/d5BqB6wjmmBgRGJvvikzwydmBysuu9qyYs8qIKxQYFQGzq71zJ3kZJ7CKxGxP5q/a&#10;H/ieptiCBMDucWKLY+m4hlW7qavfQOwOfK3hO47reT6dKeGy+Czbx7mPnva6vocT8e+TOCQjaMg+&#10;x8iPGSEFWwsexW0hpzMRhMQ+tkGIGMkIDNa8c08W2ozFubefi019WuuxbrcBNlXz0mMspkYcwe8Z&#10;gYyyCOZk8TzOITn+k5gvrum/iWtfr9eZa0DSxLhvRuKNjPhWnbUxUGcWO6sYCuMeJKRR+7y4Ro/7&#10;6VbKtUjjvFY5UkYiweJ83If7PT8h6mPzL7Y3I33FtQDzfyp2xTMWlvPEMaEA/Oz8MJJbRb8653/6&#10;RNCE6y7LR473fU4Pk5ELxHiXncP+Zi+a7Vfw/ga5Jonnq1nt1b6+XnN+VuRCVmtEPFvFvQDbgyky&#10;SXymGCew87Hs/G+V12LK7oxg60ndBPrkJ7mcJ2vv6lwvEpjEsc0U7tnajTm5+B2MmHbbtm3btm3b&#10;tm3btm3btm37r9sGwG/btm3btm3btm3btm3bv2TzIaYd6n9egPi5FaddCt3OdB8PM7mCGqp0+N+w&#10;cM3tKqq5XmMF865oVA91oQjqNutnoZAfyL5e9VShGu+9F3Fc93AV7faz+NBOhn52v+wgmAGqVUFW&#10;BIPy581tFFsUe72qLFDG+44geG8HBGHNffKRxZ7ROOiZ3UcPhTx9AmVl43VVFLlSh8rUBLAwX10j&#10;FuRg0QL2OxbuqOIDf28sFFDgIC+SvcZpvwGfYsFjBlYJo8iiEo6TEYxrc2Wn633tVvBzESfUqZAi&#10;6xsG4GZFTFkfxuI/pliMr6l5hqqQE7CoXVK6lJCimASpx/vwYj1GDDGBrw4fEQvFniglRv8W/eH/&#10;/ve/8XcAeyugoAK34f2zeRqf51Vf9qqHGufnc/npNqsmMQCKAgtkYEGmdh/vDdvrVFXp3WoyT5Vq&#10;tc9NCsSO7XwUK/dmA3wvFM6y+at9g+4PBixQ5AOMzIT1KyN5WRWkqXm8Un2LylAsjkFfyp5PKQEz&#10;4ADz2752HR54hkf0ef0voxbSalgLMnUppUqk2hxVnVA5MT47gj9VO8b2y5S14hjEwlZWwHfFKfUG&#10;ys+KfdH/ZsA9Tfwy5vMhQTrm9hHgdRFTKBKcCzg+4s/vr78upbVud9/V2pj7V+U89dVqjuG64ffm&#10;/XKO6datvr7s0z7WWj9IU6r10q3WOKeDdpggD8H/2NhU8W4kKGExWaZmHckTsH0YgQMDqysAMq79&#10;iuCLAQayZ2DkYWotX62nmeISxmy4t2D+LqC4rNZrzI/vq8f6Y5OKpFmz1mDulm5WqtXyst7bCVwc&#10;IXu39mlT+2VKVGxdU0XDqJjlrymFPdb2mVq2uicGDmO+zsepE0XVWig4jvldti9ga3Zs12xNjYBQ&#10;j7nVGsvWWlwr2DjlZFx2U1NH340gzlXMieMZ91wsDlbz6ufnZ+ontvb8m2pkT4mDFAGG3+sTcM1q&#10;P5UBjlhOZkWWtgIwPQGusZhAEZXh2MLrR2AJXa8PkBojUGNARkZ24XtpFZcgSF7FMAi44sBco7GM&#10;Vqq87yuzGPuJaqL/LZK6xPvM7oWuZ9Z4PF7KmXNEX/BbVWsEAZewX34yB1VuRgFWMrLMDECctRvG&#10;PSwH8WTOTePaeIzzG9KJc5ybA2pbSkDC1rnMH0Z/56qhcW+jchHZPGD9gzFlBiBbEWWiKnFG2IRt&#10;wkC75zXMKMlAzI/h/oKRWai1AeN6zNsp4OKTtS3L12Z7TZVPxjwAi/1VzMxyCEg4E+/r//yf//OQ&#10;UCJfd6/PXfvEjLiA5RzV/pz5hIz0IfprtbbGdilWztjKjQFTY14R51L0YU/bTq19inyA5SlwvWLk&#10;o2x/zfZjt1igmzhvmM8rIvFAN74HtHYnIVH7wJEzDKrzeP/GAaUq7kOySQS/IyiZxeN4rTinYt5d&#10;+UxG0Ig5XBWDZkTQkRxQPYM6/8hiaJULzdZjdqag5ke8js+1bK6u4o3Rtu12nqLyrGpOrNb0Iggv&#10;noCwMde5isnjOa0i6tAkAfx5FRH3vO9t4Uz8ThKN+5L7GnA/X1V7/Ot72/kdrhx/5RvbmX9U8avK&#10;ySs/uCJBo7n4Ar6uDXLs+lXtK5y711qtt0732Nm+A/9l+eTs8yy+YkD0zB9lviBb/3F8+vURSI6E&#10;FNman80vbJMbEbfYUyqyd3Umko0dzGfF2EERW/wmjty2bdu2bdu2bdu2bdu2bdv+X7YNgN+2bdu2&#10;bdu2bdu2bdu2PzQsKBsKz7qI5n4YOkDLEWQeVdGjZUUt8cB2Lvw6VAWTw9t43+OzBYre34cahBcq&#10;YbFLO0H8vGAYCxkOhZVy/XtXVdAFBbFgKP4d1ZyYeik+f2y/68D6AnpdhRJzW7Nr3J/bEpBpnwqW&#10;GSCdgz5MgF3GvXpxh1J+Xil24f1kymqqGCoqrrJrM/XDWFDrqtpRsTUWGCCoJwOlMNBrNg78mthf&#10;WHSjinTmtp2vOZSxmvVelooEkUTAvzequLj6+A3cHT6vlPFWqnrYdquxHecYKhLj9WKb9QCM7r3b&#10;6+trKjKPhUFGClci8ceqkPu67wFuXBWVZ0WxkUjg/O5ih5rrWuE99s+dGKM9Lqj/vK85U0s1O1WR&#10;OvXFcWzjmFsVKbMxwNY4V24yUOdqZjZq0HTbY4H2UIi+AIVmo3jPiQI+QATSBzp6tAW5Xyx2X/lr&#10;n3OZSiP7Hqa+jG3G+hTBbKwAKwNkYXFbBoCK11BKMqwdFCiBFSuy8RTJNFgRdAE1tAL+sNisjILz&#10;SD0rA1D5/cT5iIWirE+Zz1EFj9Fn4FrG/LMqAGVFi/7crrKMIES2rkS/rMYLUxiK/31VC/Hb+Ll9&#10;Pmaljv9IrKHW3Fpefgnr7VJl+7wDOPT4n+v8FavD07ZBfMHmMZLwrEgBIljhczxLqS/rn2bFqrVP&#10;s17aBY6v9VS0qwsVJkXclCk4ZUQ1K5VJ5csZAQb2bVbojiBabysGjLsRlgAoja3jmUI981NMSQn9&#10;wN9//30jOGBthd8VSbSicmsEwVvvVl/V3u+32bsGf3QQNAzJQZsUSH2s9z4rVPr3G1f5VbFAjJuj&#10;EiGOC6YS7j6AqZ6rcZO9zgAa2IbR92cxW6054FjFa5k/Y34681Hxuj8/P6ePyMD1cW1i9/cE1Ozt&#10;gyBDRjrExghbA3DexD6+qZDCOsLIkVCZmj2nIm75ra1AISxmV0RFT8ayAgqo71ztC9m+lPWLuq+n&#10;wCD23QqM6q8z0jCl3N1BQRBBW7HNmJ/P4kK2p2RxzBMyhIwIAudgjIXi3M4UiVmfK3ChrzsTuY6Y&#10;hzHWZL5sfL7ymDOQVmJbafIhvffD9vMYU31GtXfWRyvV+Kf9rHyo2r8rEpUVoca57i/WRdaWOC7f&#10;n88g80rISxiACcdIlrNw0H58btznKCIL1s8sr8PWW4x1n/jtJ3Et+idmUX3cbM4FnHu+Q/E5xkkK&#10;tKviaLUPf+KDMh9+5ihqsdI1wCvLHabjF+YIkrOpHC97/vf7TcfAkz5fxWW3fUTJQf/Mt2TPr8ZU&#10;5ncy8J4ifWPfk+0VGQkwIw79TZ7uib9i78F7QWIcBa5+4hdvbd3tVH6f5h743GmPT3wkA5l2IBhT&#10;6uosj87OGTCno8hfsxgQ92z4t0johWQELG7Ee/ccVbzHeK8xr6lU1SMBGNsjMtKrJ3OPrbWo7M3O&#10;oNgc8/gVz0ez3EcWZ9/9+uuRynbMqUQilKd5dcyJrsbNKn5TOZ8npKkxjsdrslwP7h3x9dEvMxH7&#10;NZYrjVEVuQr6oFWsiSRyV7/4s83nZIpYlfmGLD/hcQjGREhQGvdgrTXrpVp5ldMXTnmaTzvPx1R8&#10;keWgWfyERHuMCDL6A/cpKtfHiD1YniUjymO+gRGYqfVf7cuexAmr2CqLU7KcUEaww+4N4/SMtCCL&#10;Dbdt27Zt27Zt27Zt27Zt27b/km0A/LZt27Zt27Zt27Zt27b9CzYfJjdrrdvrFbdcd/DvKIztKaAD&#10;D2tVQVW8B/8sHmgzUAKaAuFexQgDzIEAKn9GfkD9pGCvTOrb8Wf/ewREqOKwn5+f2wF9PJzPnp2B&#10;eeN3oSr4k+LdqLgY1ejGYfZVUBALChkQIeurlRKSHqc9VXjAYlvWb0+KLFfvz5SyURU+9kNsKwao&#10;x7Gh2i2+rgpdWUGbKq54UqSJyo/ZNVnBoRf4Rl+i1NaUSrIiO/AillgEhWOXAdmxiEbdC47x6R4O&#10;3g8Ed5VuFLTr4DtUUcuUcdTvTEElXi/2W3zP6S++Xuc9lVKme46+14uG2bhiY4iBl6L/xfYdAE2z&#10;bk0WXzMF0lUbKcUfBGo8IQRZKbzcwKkCCBCfefouu9XMUqIIdi/oR5SPw/WVtVVWSK4Ko5ky7hPf&#10;is8T/YdaQ5RlhZusOFg9J665CGaNIHYcUyy+yfz6E8P+Yd8bx7OvzT8/PxKgEmMkn/tsvVL+Vq3z&#10;GcAI7/0JoI59R1SEVOrvbK3u3WgBdut67WP+RynBKjBCJB55opCl1rPYNxEE3lqbgGpxncX+9Pey&#10;gmC1vq6UyNTnJt9OQLQK4BYLcFdkTRn5RaakztqBFZNjHMeIFZT6PFsbWDExKuO932+qVop9msXG&#10;E8CBNPO4BzsVBPEaBdu+X4RkWVzGgE8Yk6NKFBtbmQph7McMWIZ7GjZX2Z7Ux2AEUCLJgFzzhdLm&#10;ilDjSayXrZlqzxXj7TjOqB+E2JONtYzYgSlDM5VrRmak5g/bmyKxjT8jUzaL/8YYyePvz+czFcrH&#10;vcPT/eHTPEsW77DYKt5vzFtkIGe2/sRYU10D7+MJQEMqrj9oA7VWKJ+WEQKtgFss1xB9B8sTrFRn&#10;Fcg3rr8ZGEap4im136yfENSl1u5p30cAi0i+oOYnW28unxdJIvFe7/vwyJn5BEDOlC0xD4b76qfz&#10;JNsrqLhQgXmeEDmonI3KiWTjUY0jb2OmhulxBssZoHr09Z12kLsd6sP1YHoLu9eMlIXFwDcAXRlK&#10;8xkR5lM/w8lVL4Iqtv6xtRHbKK452XxlOZAsF1VKOWKt+x6olksJWhHYqLGhyOOicvbTvKfyL6UU&#10;q1as9TaBOmO7qlwV21viPIrrtF8vgmxXMVXcU0X/i4C+bN5jvyGx0NTnxWQclAHCmf9iRERs36H8&#10;FMYSyqdbf5aDUOc3Uz8dKPBBJNkvv1F0POGEAYfmsdVaLs/STa6nq3wJI8J4Qkp07atF3Abj8YyJ&#10;4DPnv+OL0/3rE7KB02cmZxFsz8X8wBPS0rg2qXMqnIeK2IjtqdUZFq733pd+Zsb8hOdoqM8ne/xs&#10;76WIXOJ8Rh/EfBHbA2KOE88gs7g2j6s5EbkC42f5k8wYMSvzq2xeYWzPzhziOZHHKjfSWhg/vyEw&#10;Y/t0lt/hcViX80nlxFg+6unecj4nrWbWpvmozuAYQQQjjYmx3kkYGkjGFIlpzIV8fX1ZN7OOcVQx&#10;q1YH2XIg7WR+ieVSMWZRc17tfVkbx3Xbc25IdJito78hb1Dnslksj8+m1odVvJbFgsrXYUyenbFn&#10;cXgGnH+6j9m2bdu2bdu2bdu2bdu2bdv+C7YB8Nu2bdu2bdu2bdu2bdv2h8YAO+Mccig9mxlVwhsH&#10;65dCemvvCRjNiiB7AgRkAJLjL7f79XuKppQz+PPlIIn73/NC8HIrLMUiPn/3pT4fv9efBQ/jWfH7&#10;UwUWRTSgino18NkLG7h6OxbyILACi7IVME4VI7H7y5RRWb9G8FVsP79GBJFloE2llI7t5tc7AdCh&#10;QAVVzbAg9AYGTopkFAA9K6iM/bQillBKbKyt8NmyAlQvMkXAJQOXsWd1UIFSb/v+/j4/F8FjWJwX&#10;5x8bj1g0XWu17+/vGwDNi7N6H6q+r9fLWm/29uezu6pYLLTNVB683+I4YYpGrPAOSQQQsBtBsp+g&#10;1jM+dB8LSmneQfHRD7B+Z0Vq+Drz+WwdQR+yWt/Qd8bfs7GUgRnZ++PcHT9fBdCs36gi2qmT4sW1&#10;dio2Y/GvjysvDmRgIQa6V2vASnELyQcQRBQBuD6WWF+z+1Kqik8A7U8VZWL/qCI/9NlKwSyOZfY8&#10;8dkztSumyMXGL66zsW2Yqrxb7Ie4Jsb2iWp6OCfZ+svWoagetSpkxPUExzTOUSyY9cJJBW5WBYel&#10;FOvVYTv+vlFMWtoAx7PvzvpEqRExn4BqTQqM5Z/zdVLPV36feA+sD1ffj6REDLC9UreM6zXO20iI&#10;g8Xv6CMzBXC8JusXXF8ZuBaVtlifMZIcHM8McI0+ENfT6K9Q2c9/j+2BKqbxdYw7w8OfzCozmKBY&#10;sXoDLbfWzIr3k1lvRa7DCszJCtX9mRgYSo1TNuYUMFDFkDgGcM2L+y+cT0hCwAhemHI3rklq3V8V&#10;EzPwuBrfrE0iWUe2NmZkHqpoG/0E3heuC5n/xz5igDz0SYyIhcXxuBYiKA9JqFR89yemAIOsQJ8p&#10;kj8dL6rNsv1dvB/0QSpf8lThfNUe7Npqjx0JtDJ19oxUgSmOqgL/jIhrRWYUyTAy0C4jjFB9xgBT&#10;GQFBBuRW36EAlZm6r/Jrkw+x/mtirNW+LstpKiIiNnb+5L5YfPKU6Er5TfyZAfmy+Xwbz3bvp7//&#10;/nsae5GQkMVLrO279XnL3jUAXRHlsdwEGy/ZOpURIbF5nc2VJ6CdJ+9Va2wkaWDkcbXWqUkjEWmp&#10;ByBY5LPU+sridaY6rMCJyrdhLqKUYtbue2aP+SJgVYEDMfZm45Ap37Icleq3FWmLIppbrQn3scH9&#10;SxwD7O84JjCuzEhxFYDtiRLzAGiXdP2gfgAUt6f3GrsGB+je7qUWP3wYhBjWZW58RbCDsSOL81b+&#10;ncVAvRz7K8gdGXAJnP1iZtbbI2Iv39Ot7pGRjGY+M5vXOMbjOP3+/pYkC5hbi3sqJNdSsQQqvGcE&#10;SJ7rj9dG0qrv7+/z3qOydUYanL2mYviMoIaRLvgzYuyP+USWQ2Bkknf/mefEbiRE5L0Z0FaNJZUT&#10;XcX1alw+uQf0db5nZ/HMk/0Cy3dpkgG+H8tikZUCuCJD8730dcZ+J2lTuWZ2BsT2ct5ef//990Qw&#10;x/YE8XpTv1ZCLAj3wsYjPoPKNTOF92hMvV7l1/w6n89nOpNDIkmWj3hCoKUU4XHdUSTwjCQprg2M&#10;8B7HMMtxrb6D5epXOSpVG/Dk/Hrbtm3btm3btm3btm3btm37r9sGwG/btm3btm3btm3btm3bH9p1&#10;cGrmyn6qOI2pV7JCU1boyIqLGVgl3tc4wNXFFfFzqvCAge0QPJYBJNE4eL9Z1OzNwGLxe+5q80YP&#10;nP06WAz/VIkMX+MA5bUC+EoVFIFCWGDGijyUQmz8jpKoHcXvxTZXRTzxep/P5wQ1q/e5UoECv7LX&#10;VfFAHN+xjfx7otKk2R04F/sP1SiRLCEWezGgCvYbm9+xD7Ft1HhgBTlZMTibr6h6a2an+roqXI2K&#10;ElhYpvwaU/vw16NCu1ZNKVQdPYJq1XxmRTg4p+Lz/1a5B8cK83cXMAPmaNH9hK/FwuMILsBCHX8G&#10;LPaLRUWu0OxFrjj2mLLqEyC18vfonkAAACAASURBVL3Kn8VnOZWbwe8yMAkWV43Cr3v/PQG64fyx&#10;bkP9jYx7b+uT0CCQS2RKidl3K7/P5kwLBAoMeKbmngLPsbVKKXYpJaEIXkRAbQSUKeUcnEM4D6Jv&#10;YG36+XwmRZnoB54oRqLfyIh84lz2ceDkFEz1TRWlskI65qOxyA79lfL3T5VesrU+Fg5nqtsKbF+s&#10;Tr7G1enYd68KojGWZO/D9mX+nH0Wi1XRd473fG6xnY939AGK5EPFnUylXK0FT8CSrH0joA8LTnHu&#10;ofrc+/2WYy8+CwPFPAVosfHOCowzYhT0kbiWxfd7DBHncizgj3Gqms9fX183QOUAk9mp6D73zYj/&#10;mWKa/61YPZm82FhhfYzFvko9D0l8MuVbRbyw6luco/gzjj/sH7bHmcngtFJnnPcs7mCgL7aHyAAj&#10;bI8Vn42pXv8GxKrm7vv9nginVHzIQOZZ/ymgvReqZ0Rfsa/jWhHHGM4Zj2F9/8WUI//tQu1sHxnB&#10;ZPf449qvM4KgJ+rZah1DtdQnz6DIzrJC+/vvJd1HZnvOJ4BHbJcYE8Z+YLFSlmPJ9hl4z4qMSYFP&#10;cY1UvgHXpejPMMbIYudszKj1PFPy5AQaR1/3gxxs8GfyDaf9c9IJtV6rNVruuSwHP6oxr+JQRTCC&#10;a6XKs6rc3IoUblyvnSrwbq/Xy76+vg/yvnbNxW7WejsV0i/F0QN2dQDq/VITcZSI4zOCUbNu9VWv&#10;X4/XMpA/75+T4WdcwdvYPMcx3lODujTm2zBnwed5sd6ONvFxQ/wi87sYb8a+mL6jX8DhE9BVzPqn&#10;J/Fal3u42DO9NWvWrfeW+tUs1opK4eVoU297JGGK8byKEWLMm50fsD0+gsif5K7VnFU5ZbYXeKTC&#10;GvrTG6wEZDTL6bXP53jPMS+HjLh1O3JAxcGPB8C+mFRGzs5Z9KbNLpDlNHzKNNk7Tvxu9mmQJzMF&#10;vO43vz8Tdo12mp//YOIN51U3ByTGqgJVsjMTdU7msZdFJfd+Qflve57zHvtEYBnbhX03xq3Dh9mV&#10;Gz3m8JjL49pIeIr+gOW8YjzEVN19xH59f1uxC1SMuQiW42dxDe7L2ThiZx8s38RiZmwzBH5iviEb&#10;K2wvxfaB8TtVDtLt6+uLEr+ws0+2B13tn66cUPT36N9N5tb0vjr4yGMgZoSVqziREWKymIURD6oc&#10;MCNzfqJ6jWQRLGeuzxf74Yd8Pff71HHgisDoen85+27+XD3XkdhkjKQvzqWY48C8dYwZfPz99ddf&#10;6fkUm+/nfbRyO6vowUcykqhI9qEIL2NOG58Jz7sUCSj6RxZrqxyyyktn+2IkW1F9xEjZWA5EEd6y&#10;+4/t5GeoX19fNK/KyARW5E9qTuL+mJ3dsLPibdu2bdu2bdu2bdu2bdu27b9sGwC/bdu2bdu2bdu2&#10;bdu2bX9o86HjAHJHJd6syJwVwCCgLR62xyJ+BH4oVXgv5PDC9Ax8iM+kCr2jXZ9vZ4FnZuxwuUMh&#10;m2rj3ttRsGZUfWylaKWeO1MgigBoVaiCqvQImDC7K99mCnFY7KhUebLCPKaaEdstUw5fFdcgmQID&#10;rerxuFZMwXmACh03paegepIVrGOxQ2yXqLLoAMj4nQqI/aToIhtnWCjkhWZYVJK1FxvrkXDAxwBT&#10;PmX3jcX/WMTCijGwgP/1etH+wPHjc+f9fssib6b2y3wpFgKzQmRvW6aMqXzV3Q9pkOEK2IH9FFXj&#10;VkpRsbjG+8ELAuf1ZAahZ6AXBkZkhUFKvcsJE1i7ISiy1GoFFNi9mCiSmSh/jMCzjOBDFQWqPlkV&#10;/uHn/b2MFIGRBKzIT/AZcS3AZ8P5rfpIqb4x/5IpDCHofeXP/fNe8PsE4KSK9FlRGSumU7FAXoRp&#10;ZmUoo7nYXCndrByECbBeqHmNY4epuGUxICNUQRAEK7DNyDnYGGfA2Uy9Cgl4mJ9agQJQMVSti6wA&#10;F/0u+tZYeM4AwIwIhvln1nYsbmI+mT1f791+fn6meJCNxRW4JItxM5XZCAJlc9kBAmqc4lqq4o8n&#10;83q1psZ1B33gDcQAMSJTpsJ48el9xAJ/VGO/AGvMZ5eTFIJ/XzVGjsbGdUbqkcUo6C8ZuAABTwhW&#10;xfGm1nz0H2Z27i8jMJYB8RXQU8VYak+FvlaBrdi4WSlt+X4gxoofQd6D8yED1LP5i/EN7m18f8XU&#10;3jNl2ngPEQyE/ab8jxOBML+NfYQ5CUay9SdK1Ui+88QUGUdGBLe6PgU3JeAvRr6WrfvsnliMq/ab&#10;mSrhE1+S7d8V8UFGKLRq04wAT+UylJpitm9i+2wWD2O8vfJLq7iHzVGmgJjlFO/AuAEc7nWAklu/&#10;gyCfGgOPqZhWrZUsZsDxnfnZbI1a5bWydVzdf0aYxACvmQ+bgKhOQtAdFF7MejkB4yf4ffr+Syd6&#10;atNiKRHn7V5KOcHvp+p7rWOcCOKUlECuR2itg/nh2cN3s/tDZW7+vWUib+itWS98P8BidLaHmX4v&#10;dipeR0IAVxXPciG38dKQ/MgVtesJiGS+MBKAMrLYAQCeVd3VmsLyLGxvrPxhln9kc0/lzVnM+QSU&#10;yHIZijhPkdFeA69PSrn3+6pWy3G2QMglzvFT4ngpcn3KyCCpL7ExZwbuXPusaX3ANdHf19S6XyYw&#10;7kRKNX3n0W69Wyt+jkJUnR+syQh2ZWcTGfHd6e8afI/YP84g+aB43y9agNUe2gz6v4exdFy/wxiN&#10;5iSMOB5QZV3ud4qdJCIvM5pHY3PdY3+2d3pCNK1ew3wz2/Mp4jBG9pj5mxXgeuVj8OwliyHY+Gut&#10;TSSWzN8zMuvxXwWvcQ69mzo8208y4q3hj1oak2XrkSKuRH8USXWzs46YT2bkdorseHXOx/JB61xh&#10;HNsjZorvxzVyff47x10+Zue9fJfkpCoeiGMJQeROnqjOdDLi69/uK5i6Oht7+B3xnnGuxTkd8wXY&#10;73F8sRjgCaFc9qyMKJH9/ek1FQEIXQfhOZBQg5EgKOJPvA6q0LM+UOrvav79Njeybdu2bdu2bdu2&#10;bdu2bdu2/b9qGwC/bdu2bdu2bdu2bdu2bX9oWCQcQeBYABsLaVgxugL3uaESHCsEVgfOCCBQoGr8&#10;zqgePQoplArIxeL/pL3i830+A9i+AtSxgrOVCjoWzzA1W3xv1i4rsAr2I/ueCNbGtkAQEILusntU&#10;QEIGoPX3RdCFF56cqjgHoQMC/PEeXMWQKYMwhnoGtFEFuvh5LMRXRBAMQIV9E42BmFlRChZ9MOUr&#10;VQCkXlOgI3wNVW1VYYgX3CqFhExl7Yk6axy7OMZimytgUuzzWkYB8fn54+f352NfoaDn9XqdIPnT&#10;p8XiRX8W78cSirn9O20UhjpovLky0tl4dlZ+M2UsVBXyv7fWzkLcW1GhgaLboYTOgE+ljoJcVfQe&#10;wfIMaHN+xq5nKGFMPFF6PH3PuBgUopZTWf6upNyoasc0NoMviYV5px9CddUyvrH9AnCJ6xySLfh4&#10;YG3hhXFeJMeAsLHtUSlO+RK1tnqx3N2RnyJBU8Fe/Lzf362NF+ARFSegwopSqMJ+UGtOnDefz+ck&#10;SmAAplLLVZQc78+6/e9//7Ofnx/7+++/T7IEHK/MjzNfzFVq7Iw9XJ2s9T6Wvl4kmFGpYip18lWR&#10;cgYQZzHFCvSQ9X18H8Yhq+JMvDaCl1lMwhSLWPEen7O5WpUicIjFqLjmsPuJxaMMKIx9yUhUWBtk&#10;wMts7VWK4Gz8ZEQaLF5y9ffY//Ha0fcxNSkc535NBLGtCjJRJTr2F3vGlZI0A5yqOC5TnUfiluvD&#10;/YxVpr5tgzCDxfwXoCyCCMzMWgoqekIsoQDQrI0Y2DoDgDGlzkyxjhErZeB8dd9qrrP7wz0Trtce&#10;rylyOaYiG2OsjPBEKY8xQqxMkT0jQmAAQgaGZyRakbjN3+dxhPstpgrICPiQaEwRGGD8z4jR/jTH&#10;8uQaGSj2yTUkeEuAPxRJgPI1T5TFWUwVY1O1d1OAwuz3J75G+RSlOrnKUShfnMWwyt/FPTGugdhW&#10;LA5E0G4c89GHoN9RuRvVRhlRnorNVG5htbayNfAJeEyNdxVzPCV5W11PxYqr3GF2rdX8ZXuhLG6J&#10;+Ym53/sJNvc+Y0QWCjDL1ucMTMTIUNgeIptjLHYyu0Dvaq+h4jKW08t8Bx1/xfe85ZYbfDKWbqQ+&#10;AdhrAQCHyvQsF3q/T5syOfP+1dK1RYEJ+6FozcYFy2tmbRjzUxkA+KmvV3MqA8CuiCOeADFXZChR&#10;kVXlVkfuoFnrRa7LFMRfy20vjCRRWRtGAiAFhLvIMlDl3m77NAVCPu9B5F2UEu/Yq7QBzicEWIXE&#10;9GyPiDkYBBwrQkzV/uyMB/cqOJYisRsjlonxL1s71FqmxsdKqTuOTTYmx7XbREqSkT/gmQVei41L&#10;tQYqcia23jFQP8vdr9aYVXwT74GdkcV4h60rca6xvAMjfsFYL37nvOf/LPJ1eS4wEp5c/zlwPie1&#10;YmBl9J0qvx7/hsSjT/Y8KjbPSBLTWGlxPunP7USRcf1a+VsWS6vvZH4wy82pdQVJZ1EFneW/cSxm&#10;cTsSFyoCLzXe4hxm5yJsbig/G89A0DcrMrSV71k9P342kggwQlh2X6sYmp0ZP9nHxDGA6w/zA753&#10;jCSCOA5W5LisfePnYi7on+ZWtm3btm3btm3btm3btm3btv+XbAPgt23btm3btm3btm3btu1fs2K1&#10;jm0Wqr+e70iAp/N7is1no7HQ+g6OHlYnNfb5oLedB7FM9S9jQJ9VBOLh+eu8x/GaF6HYdN3xjDZd&#10;fwXOwHbLDqqZml0siPp8/P31KEB5Wa3FWvtMYJa5GKceoLhmr9cM7lSg3vg73kvsa1ZkFZUrVfGi&#10;YvNXRcUMUD7e5q+74tlok5nV3/sxKmB0c9AOFtw6MFEVpaCSIRaJKXVU/xubR+w+VsWimbrRz8+P&#10;1Vrt+/v7przi94Fg9zgP8RmwEHFFTqAADH4vqEiP7RSBaky5LwLLWAFiqppDVEUvq6ePOsuny5g7&#10;WMRH1U9HBfD4dCkHmOwAxdZLsePv98+dOONQdqkvIF6YFJjKKYBUqr/eDvW8dig/XwDvo1ramvVT&#10;hen83noplvXerQUll9JmQFMvPn6h7axbedWhYNTCHD6bswRduAEar8ZVdVURXD2Bec1aKVaPrlEK&#10;6733ocwe1KPO9/ShzFYsdLMX3x5zwteWc/xbsderWikwd8t9/p5gqaMtu6twn/OtWE1A70x1B/3t&#10;6Uc+7VxLo99Q4z8DT9ZXsVqDX+33PsnAJfPPh+L40Bg26+VS3OuV+r7ohyJwH9cA9JMyeknIOLBN&#10;n6h0s7Wetffn8xnqhXXECQV97TFfHECPvhLJBrjKO1cxOtuyRaVGnzsXQF6tvYq8hala4lp8/dwG&#10;eNaGat25Blix3gvt09X8V0AIVtzJQJwUoFqaueZaCccJONaV4jMrRmQxjgKaYt++Xq+DKML74nPE&#10;dhe424vgo9r5mGODbMT9qz+/F1ky0hO2jmOMgH0fCYF+o/iOMQ8bPwqcy4AdStUUyTVY7HG779KC&#10;Gp9NgC8FPlcKRbFtEHyIFl9HdXZvawb8fQrszIBDE8jDLJCcFQ8XrPX3oQJfJuBvXMuvcXS0/6uc&#10;/j3uP7AoH8ceU+/LlOOxmD22N/ssrh9qr4P+PgMOKyBKVnz+RL1XFRHjvbM9RAS549zCfYWPYVSK&#10;xrmiwKqMJOfcq1s744BiVSpbR/B0/A6mYs0KpeM94vhiayuL/RkoTBFg4fryb9hTIHwGElFz/sn1&#10;sO8zUjzmT2PbYXyG457dnyJOzAAxOOYwXkQwP5LSZAqvSonvt0DLLJeRXY/F2hjfR6IV5u8UaPDm&#10;+xMypZWCI8vv4D1g22JfZH446/d/lM18AH5XQMcYw2QAjRUpRQaCz+YKxkZqTWSfzciWplzHEQMN&#10;ZfByA7BmvuqJD3sCkj/fdwDrPp/PSe6nCGdWiqOer2WEZ4pYVYEeU+KScoHeTwJEiD0wzkEiqqyd&#10;UWm+95bu6dWYiyrahfhbRnaD7YZklb0HFevOSXxWJCWKYIf9iz4yU0D+DSkum0fZ2pmtJ2oPrUiB&#10;z/f3K9/ltK2RWGBFnjP3n92IRtUzKd/IwHXzKdFFooE+tFm+ZrJ5WF5OnunEf69pet3m4cEyUczM&#10;Wk/3lzGOjv+qXMeKNEjFFRlYWq27MX5i50VqDqlcjhrbSg1YncnEPf/Zbq3H9CedoxmxJ/oc5mNW&#10;Z0VqP7widvRYkSkYMyLepz6ZxbEq1mBrACPO+fr6OvM+mAuTeS2bSanG676/ytb0/H5RbXwQhPvY&#10;7ZRUkandq35TuRJ2hpiRsLK8Da4binT6N3sm1lbjGcxq/Qrv9fa9k7xFAnn1LCruYPEQWxefkLyy&#10;c1yM75HcIZ7RZTFv5vdWRF4KJM/OMtlZIY6V7+9vSRAY8wrZ2s9yy0+I7v13zE/i9VR+8TeEdysi&#10;RtxfZznrSELo8z/L16m2Z3kBRgSDhPnbtm3btm3btm3btm3btm3bf9k2AH7btm3btm3btm3btm3b&#10;/tBWCnZuyNKevW8utry+ZxzEXr/Ph8rzPWSANlWc7Z/VxeGXgq9SAo3fFYFYSm3nSUHFVUxbZLtF&#10;ZZhZke+VgjYimOBeTNHl86nijvh31b9mNiniYvvHcYBFC0qlEe+Lqb3Hz4S7PQv/lHqVFwP1fi94&#10;jIz4qCDgILH4DPH3VeGl+ltsI2y/OP6z4gI1Z7FIKz5fHGeZ2gQDIjxRGGPjxwu72L3G/se+Y/3I&#10;xsWT+1CF5ON19wu2BApgWzHVK1Ug8vPzcypbICAHVf5WIAYHy7nySOaP/b5wvOE8U4AQfP+lzFIH&#10;aM5BJ+UC/LMCPeaXGTEHK/psosA0+kpXTMuKm1dK1lEhh80zBG5PhYdlbuvMhypwRixAZQWytRaz&#10;XtIi2AwIMc37k6jGVeXv7R5JK5SiR631IFLQauDR7yi14my+od/F+/T1iK0pEXSK/i22b5y7c+Hn&#10;PV64qSNdHuRcY16vl7WDZKKWav/73/+of1O+mI1RRmKTqY2vwKQINGGA/FXh9SDhmNVuTiIae936&#10;lRVwqjny5HdV5D+PoxnMzwBjCgCbFWardcGBzKqo+izGL8X6hDyyaSxHoppzvPQWwOvlAC1fxamo&#10;HBfjHFR6jvNgAj0DQQQjuskU8J6uy7jWMd8f9xxODMBiSezzSMp0mxe2Bg0pYA7zt9m6Evsc90+o&#10;1otxtr/mAEimHIxxowKGK4W0KUZw9hbxnmkM2LE/ajkwAfdSasxkiplKhVaRn63IMNj11Fr0xBco&#10;RVG1l32y32ZzOMYFqPSJcSVTUGcAb7w/BHYoBdsLcNFOtJITwDBwCFMAje0XfR22JwKG2BqAe1Bc&#10;05QSMaqv4fj6NxXKMgBC5jtwHOPedKVWnKnyZc+miHdinKv+nsXAOKYYMCCLgXCfjmNaxdZPgN4s&#10;XsoUVJ/sRdl6wfbJimSC+UHmS9n+MVNrzfJlmbIg7udUDgfvTwHoWQzMyABV3KaeQwHjkIBGxXdR&#10;pZXNQ7Z/zPbQqp+fkMGs7hXbKNsPqPmarX3smTOCqKd5ot67VStWXvW2r8G1HElTFHi7d5tII9S6&#10;q/oFQakr8oNsrZ/bZYCdrdgJKmV9iKD1k7grUV1WpG3Xe8u5v/ht/kwC4I+cCwLUcK3C3DEjv1mR&#10;gzB/r2I+lQvJ8i7sXvCaWZ8r5W21V1Vrn8qTPpmjnfVvt4OcThPP4prO9hrL8W52Ej2uyE4wvqS+&#10;CsYfxjrZXFu1owLjxvUIFbyVv8n2Seo1RjD9hOyQxQ5sbCPRUyTTU+sPEmVNa9rZLgdJQwJ8Vj5J&#10;xdG4p2Dq8SrOYARhbB+NsSMDaWd7PHY+ksVZCHxl+Y2VH8HrKuV33B8OgtTr/I/H1J0qSkd7v9/w&#10;9+jTi8zzsrmm8jVZnuEeLxZB4N2ov8Y1QY1VdV6iCDfVuQiLLXBvHscExjr4fWyc4nrIyOMwblLE&#10;3uz823/9fNo5hlr7nOtK3NdnuaQsNlR+Ggm01HkPGwOM+BDb/n4eXKa8Goud2V5ArYXK57MxjYQV&#10;uN6uyMZULj87113tQeNeJ55Tsn0+G/fZvkatv4xMftu2bdu2bdu2bdu2bdu2bfsv2wbAb9u2bdu2&#10;bdu2bdu2bdu/YHhonBUMZoqIZrFA7f4dK+BTVvzBANEKfOp2L5iNBTYIRNOFq/hvPDh3xXtl90Iz&#10;XhiHSkRzkaDZUDwvZ8FHPRRn2XNfz9ZvitsZCIX1hVLAxX508IIqHGUFZfHZsT14oSBTSbvGpKuf&#10;YnH9+G/0eQZQjYqDrsYRX/dCAaW8mINrY5HAUIhwRdfPZ/TtqSRVHMyZzxNU6o0ECjiWIpO/KmDL&#10;ivGfKhKwAv4IJvU2jGqnbP7GvojzgRWvq+KmDHxxXddfj30QVL0SJU92TQWWiOouWFi/IqPA70X1&#10;3ky5FH03+iUENzGFojhPo/LnVNh2gOIUKASBiczPRGDPfN/NSqm3Is0bmQXMbaYGytwkPvurvihQ&#10;H8feNJdMK/kpUD6zqJB06wsAkGNxG7u/+PM0LrtNxctYHJ+BmZ6QYVyKXVcBbqYIhH4/fqcqiPXf&#10;I3kGI6VgxZhYjIhrlytx470xUNK5LpRqn/CZwQlxrBWWK7o+jYfQDyi1XQb0xuJQnI+rPqGFgVbN&#10;BaWjf2it2au+ZL89WTPxmplPzNTXO34/WXOU0jgDyCtQGc57FtfENv20a/3x8cJVlkOftW6tX8rw&#10;1mfV99frdfqBz+dzAt9VUadSu49xlCJ4wjXkiWpuVszP9hFMfSn6EharZwDcUwXdyuN7zgiGmKpc&#10;VoSKzx7VrdU4ZEDmVPnuCGIYIOKJ/8mIqWIbf4qdJBeqOBfVuhWIRY2hSOLElB1ZvLMiz2LKyfEa&#10;GfmG98v7/b7FbwqgtioKZj4HyWJiWyrAj8/7WFDNFOTwXjBO+Xw+p++I38sIhRwQcY4RK2cBtYpJ&#10;I9AdgQL+uUjcFRUSGYkOjiE2n9hYwNg9Plfc/6lcx7+Zf4nxZabGzvavDBTIYsoV2cI/KULPiEie&#10;AGwz9TqWz4kEYCzey2IB5iswllupuyLJiAJ4rfwArsPZ+FJxSQa8UXseHFM+z3EtV/HlSgkQgSLZ&#10;XuHpnMr2DKqfVgRkLBZXyqIMaLQCeT9RiYxtGWM1uo9a7Bsz5VrWR2w8ZkqUuCYpsCnGxpkPPWOg&#10;1iZiJ6V6jwRxbG+rxn6Wk2BguSd5rhXhB99vF+utH1sQJ6MTJA5HXmUFLmJj5Eb6cmzxb6RmxSR4&#10;9cyrHP5B9WGWJ4y+ixH3qD2WyltjfPcEHK7yCIrMi/lWRdyGxE6MbCbbm7K9ZZaffjIO7t9z5adU&#10;npYRjbA9gJP90Xgf5j3mU54QYpz3bYXu9xiRL4tx4mcZmBDnOdt7KOJU5nMzhXI1vpQKdgT9q7mF&#10;c0Dt0WPuP34OyeUwrzy1U9zjJH32NEZUPpONOQSwxzE656N5fiZaPEtgcTPuIVXMhQDOOMYYeZIa&#10;LzgWPd+Yrd2Zr7vud00yGdsntrHvzXyeXedG13qVxSQZydnqfAbJAvHsb7QnxiiFEv6txqXyBxkh&#10;Ix/za6LOSJyKquPqjAZJWRXBTWwzlmPJSP3u/eH31MOZmKvZX/t6RTCIayLLwytSDEX+pED0WWyb&#10;7ZUw/kAi0CyfzHwCxhLKl7C5FkkRVBzDiPZXscQqTmPn8gi6jyQeSG77hBQwOzdV+48Ngt+2bdu2&#10;bdu2bdu2bdu2bf912wD4bdu2bdu2bdu2bdu2bftDY8qi7LAUD9jRZiW1ulBiZwVUdip5qyKK+K/f&#10;Ez5DpnTYD6SfgyrZQXlkZ48gAHzG+PsoGMiLVsZ92dSW+N1e1BPVi67rlRPEHV/Ha819d1cWV0o5&#10;StEsvo4FU0r5kBURMAb8J4rMTxTbssJkLJJiii5KHTwe/Md28j7E64y++zoVMnpElpr3IT5rHFd3&#10;JepMZWWlIhgLqmPfKWAKFioxUDp7bhwPbgjEwYLjCDCNAL4I4olFGKzdcZyy8YnPfC/AGUQKtXob&#10;tLPQKlO4Yd+9KkRnRaWxiPapisOTa6/aSSlaIzAyquleINIL3IyfQSXeamXqUwU0y4oXGdjJfR+S&#10;h8Qx5X6cAtGtSwUvNsfiuoNzBdcKNndkUfGi31IQVzErVq2KQl0Gci2lWH2Nce7FhTj2WHEaK95z&#10;YhnmWy7iEVuChlnBXPQL7PqMVCWq5bD16D0B1Pn9IMgyXjP6Rv/71/f3mEOfZhZBbDWA/T7jml9f&#10;X7TQlfU9K6bNit/Y2hn9qgIgMCBiVHL3z8u4xoIK68esli+r5R6PSLU3Mf+sHAD7UBB+j+k0AO70&#10;OTaA5gwAywBf9zZ1leNig4jIBui/D4IDBBbFccLWiwjI6MfL7/fbvl5/0f68KVvFIuBudA1hhd4M&#10;/BrbgcVQT8hZMhA8KuuxNRV/RhKQuHaweYMgrUiKoWLHJ0Qf7DkxfsjGHxIOMfU2LCpWABoGLIlq&#10;39M4NrMCQLFMTe71qtaO4V1MF3DjmFTjQcWUdP0yk0Xn6M8VkRe2U6YUq+JfNa4YUAZjphizsnmY&#10;qbZmsU7mPxhQEgmYlOo9i4MZeAD3+wyEFvctxcqkNjr1ZT32+NbNSrP6qvb59DOGRJIDBGL4ffje&#10;mIHZmJ9BEJYCOH1/f6dryv+fxdkZcDMjp4mvRQBtXONXynpqv766XzWX4rxVa8Zv9moqTszU15VS&#10;e7buqPGk8hAZEFiRycW9igKAqvV3BfD9Tf8xv7ny1Vkbs37NgIP/JEf5dEyuQKQZeWf2fIqIKQNL&#10;455EAWUjQV4WfzCgjrp35Uue9ueTeR59rPtw9D9Zn7Icccxpet6zlPt+fBrDdhFLNrsTIT0cZXQt&#10;ydrrtpe3nHSj2xzHdrsUlc/XGokVjiTVCoSOseOU91RP3ZqVeic1RRA0xtPeZNhWjLgJ594KQHf+&#10;fny09Ta1bezbCCZmKq1TBWc7qwAAIABJREFU2x65vmKF+iy8d5zjSKxEY2DrJ7nW+exFjx+8NiMs&#10;WqkQx2vGHM31uv/fPGf8vnoLbU2AxbdpAm14zp52X1MiGRzLN0of1O/kmLHP4zhlfYGkmipvy9pV&#10;qb+z+HJFrqReV2cw8WcnfGq9jT6y56q5LPZFArE4b+L+sfVmk8M4v+ciIWb71H+yhmf5PZVnz2Kv&#10;LBbC/aPKrSmFYramxLWb7WeVT2HxBVOvRiIJll++/JdfM87dck1a0c7ZPs/3RW1al/I9BRLDxWdj&#10;5BpsH4R7Gz+buefsbJkTXI2pe0x2nUePMzhwfoaxVUnnY3x29EdOcB6HMNtrzEQgdu25Yf3CPBn6&#10;QHVW69flpIdV5vSY7/75+bmBqiNBdGwTJEZ+So6vSJ39WixXgutt5vNZfJuRqq18HfoBtW7dctck&#10;9sCcWOZH2P3E8zC2P/AYQBFmP9mLrc55srqObdu2bdu2bdu2bdu2bdu27b9qGwC/bdu2bdu2bdu2&#10;bdu2bX9o8dA8Fj6xIrUnSonXgf6dLTwDdfVuqVLuSqmcfY4V9zIVjlGQ9eGFg6GQS4HAan1RsCQq&#10;0452aUtQKoLwGIAT28/MD/W1CpgqpmH9GO/bbAD3EFiogOXx3laqXxFI4ddEkGu89ufjYKsWgEN2&#10;A5/EsTFe4+z38Z4YkQAWmyml8kt5oE4qFXFcM/VKHJOs8JAVlbN5EMcnKyhBlXLsJ6YggeMiguWw&#10;aEqRAkSwsv/t5+dnuqYqMGfqzYxA4mlBOyscicXbTD0Zn+XJdyFoON4zgvqvsf2hz7ICX9zHut38&#10;Vxx3/q/7J/9uHJOxvVGNx+xSabqUdfv0DOecaP28Piu0U6o7UaGcqVRMgGRQh4pt8v39TYFg9aUK&#10;ntttbmJ7Yrt+l69TAWulij6ecxT3O8nF5RvKWdwWiyFPf1mO4iQze7fPofhczoJh5vMVYC4S1jj5&#10;jPt67PM4d5jv1CX2Jp8FfUoGns1UQr1AnynFKXITtRZgoTaqr7LYwhWL/s/fP9bDHHkdcYGBKi2L&#10;W9RYYeD02AeZcjKus9gWU5E1AOWwLSMpzwzmucc03h4Z+JQChgzUxkoxK8d8a52Sn8T1Q6pCWqjh&#10;NpuKuxXgaPqe4vPUnz8QGvU5hlZxKltzx5hrZz/UUmmB9dSGxdK1gRXasjVFFfUrwho1p5nfxrgI&#10;4x4krMDYlPmCWPTJYqioxrYCYl3AqpKCLVksopQocWz6OvjXX3/dALtsT/PbeC++z2NzNr9wvcci&#10;/rj3UmENB5zn7cVABM/2joWOk4lQh+zPcK4wda87qVjeDyrOZnu7TP2VKXgp8JdSKH+qnqkAqEpl&#10;kgHFGAAQCZHOMXQSRg1AlQN1bvO49JvPcHABEt8xVc8VcF+1SbZHjc+NPpzts/8JiBcJPVT/Zwqi&#10;2P4sV5ABsRnwBklL1B6K3ReC69l3oLI4xr9K6Q/3Xwqk9BuSAgXMXu2v2HxkeZkMHMwBJVwxne15&#10;2bMpP6P8DfbjKlbJwB4ZiBv3z0/aRPk/1sfZfvcpGAXnCt6/iidZTM32EGz9ZXOBxSZP1KyZyjH2&#10;b0Yyx4hXnoB7MlVbBrpmY2+Qo4RoH15jJIwjvg6kiMWsllcI5AMhXzn6wPqUzzjbqwoCjmODUI71&#10;a5DD+fNxEH1vhxptxz2FVoEu59+vGLS1ZtbLBfAuHdrr2Fn3NeBV/ex7UM8Nz2OmmLNwdbvvATE3&#10;M8VT1szaPQeKsSLGMAiuYv7f912eV+h23w8g0LJbt4KK0NcouYD+0f8kIFum4Np7t2bHOK9lEC5A&#10;t3z6GKelXurF7UaWYMdYrnI9W/lHtrbivDvXeAewdjsB+hM3a7/a+FUq4J+BeCuQUlzPeF3vST8j&#10;sPC2hnpsGfrPapniyywn5DE6G4tqfc1iJRbTMXJdFas8mbfnc5VuVoNjad3K6yIcjXkbFq/jeI3z&#10;7/v7+zanMSbogbehWLHSPXwv8nxoRdbJ1gu2r2SxGMZebI1ThM6MsDhb3/xv3r5qX4CEH4pwhRG9&#10;IAFEjHXjWZ+aP3EMjr83WENrOPOa1byZb2FrejwbGO2niTLRb6tckMptTb6TkKyOMXo9SyTV6N3o&#10;HGRxH9svzmTPh3eb3lJC25Upd6T6RZ3hjPuc84iDhHZals553xojky3h/eVc09V5RTy7Vnui6/3l&#10;lkNU1/Z8MItHGeFuRpIZDfPMKz+N7f9+v6fztXif2XkC89GRcFXtP7PYGfNNPrazc162n2AkHMrf&#10;q72hOothe7Hoy1DtnZHoI/GC6ieWq/uneZVt27Zt27Zt27Zt27Zt27bt/0XbAPht27Zt27Zt27Zt&#10;27Zt+0NT6jH+N/9XqaSy65gVqmgRmdnjteLPqugrO7SOB/xYhMRApREQjcBuVshQCLjSbRz+fiYA&#10;YVbIHv+OQNMIQmJgO9Z2/CA6voffQ1RtUmPCjbUtA4PGYgP8Phwj7MCc9V8sZnOVbhw3+DsCKl3V&#10;G9+P4zgWSyGgT6mO3N83s+jHz+BnUX0Fi0SYumUcP0wB1K/xer0moApTyGHjcgWUwzZCP4DFVK6O&#10;gspECuCAY+rr6+vsf0VUwMYAmyvxHlZ9qoAWT4o1GBjV+4QVnCEIhxUWMb+DYANWYKbuC30ta1NV&#10;PHoW0k7g97WvZoWXzB/e28emtkR/9Hq9Rp1o02rjjLQBC4rO4p9Q08yUbHHs+JqHfYBAlFi4F8Hv&#10;c8HRl9VapvWE+dBpTNp1v0wZiI3dz8/nUGUtRxF4lWOfAeGxT7OCrqw4MPpItsYqwLoqnsVCVBzj&#10;EejiPiGCJbBIEsF4OEfdt7XW7P3+mZXRWlB/bLOKz28sgq3ieh3BiLGolilzK6COXydeNxJlsPmb&#10;KW5hOytyGw7w0ePDmiZH8DUUQS9TTBrnDLm+ImCIpE5YaHsVzdptvq9AZQhY8DES42taUN3MSnE/&#10;VA4NSe6rMvBkFle21s519+nczdTl0S9mCmB4XRXzelyPRAt+32yvca4f9TVKw4XSNRs/ilAKyX4i&#10;CZHfB4sjY9+ze2Qq5v8fe++2JEuOIwmCdI/M6pbdlnno//+9GZGdednd6a064UbuA41moFIVtMjK&#10;p0qipfpERrjbhRcQBKGqbH3FWFU9d9RHfR1K6TUATKJYqr3is7hoBQR5qj7rldCYj2RxKIvz2OcY&#10;2VXkjxXJhCf6Yb6VrYvq3SNl+qitV4XZjGiAra8R8cV9rWLVnN+3FwdY2k2SM8QYVpdg/VUbRXkD&#10;RQiEviYav7VW+3w+f0ilzOcVnhDeqP5kn/frLNs3+r0grilPwbbR73GPzfYKE1FSkCNZtYUC6zwd&#10;L0/Vr5kibI+/PGEQAiNWCt5PlGGf7CvV3irKVSm1d9yjPFGAfxLjMzAM86EqLvKxXbS/jgDzzHDv&#10;yGKP1VqWUrLP5xPmF6JnRL8bzfMoV4rtrNpRxXjK77Pni+aKz+epPEIDNM9KtJhPiu6nVJ4Vecvq&#10;+dnYQd/FgPRP8+oKNIWg0w6an0lR7HHc4NumP3N//rYuJ8t5BsGNYMw7T8rIelj+pIPKsf/Y+cBq&#10;DZxIVURfp4bGJLmmNMXOUU753g/yswcaGyWzbPw9+r0/n8/UfmoP7f/e1xYWP0XnIzjucW3yeX6M&#10;cVleJzniAeVLItIeE7ko354ITmdtSWPaOo+n1Rqk1i78Luakn85z9XvmR3079LOnqX8hh3O9e5vF&#10;lFT6Sfv18xl8zyk+sbqMryKl5qdtxsYSXsOPIbXHU3uYaE8VrQmYj18RcKqYmfUBI3xanTmw+PA4&#10;jktp+/VKMm8ZERNgjI75HJajZ3trXDcZmaZqh9W5NBIor/pBgW6fxBej2rsRshhO8I35/Sj/7lXW&#10;ozmscu5zzFIksPwJyZ8iTVbtGcU3/feYA2PnOypuY+rk6nwIc/E4Nll9A/NjGOPgurWKq9lnWB48&#10;2ksrQpi+52S5beWHI4JAlvthfczyZhGJ5BNyJjbWn15j27Zt27Zt27Zt27Zt27Zt+yvYBsBv27Zt&#10;27Zt27Zt27Zt259gK3Un/7tVcbL/b/Yzfv4GqbcSeQaC1QfY/YC2FQLcB87pYsvPuf/3CLLy37kk&#10;UGS7KCDB/S4MsI+H601NaAb9+Wuyg+eVEicWDrZL1kuB3D+TV2buRbyrQlwEt/WDdVS28kV2q8Ns&#10;BXhgANWuGF5PoGb781gMdR/o9wKGwwFTxyJTVqCCChaqsNoXaPD3MivluEgR+phr7VUoUJQVi7Ri&#10;g1shAoF497v1/u7jsUxFImyMsnHj/2XA9t7OZk1pAQv4cMx4hRymfIcKqk990wr0zsCb7JpPlQCZ&#10;6idejxWQYDENzgtU1VIqa08LEAeyg7Ng0qwpTaliKP899PWMpOB+KLtVrqCNfAFuztnyi5OKrFSS&#10;B791DfBkHaGeramOHke5Zjkrij2Goh27lNqTUBS6FdPsVkM6QX/pVMeqqakjXSpVYp1URCZlABom&#10;S+l1KsL0teOQAJtu3fdeBde1uiL31japni2TznazdCptp9Z+dhe8IpDK+4imSNfauVSz1ysbEt10&#10;/9zFwJIbb578AX0Eqpj6ee6L0piv9HNNEUAodTTls5R6F1MQK6VY+Zx9ZaA8Vd2cd4p2Q7RRYsAU&#10;gmpRcaqDQVcAY/RRWPTKwFNRoSqq+mB7+/7CvvekKFOsUbo63q1YWMpxKeUp5RgszmvxXz3nppkd&#10;dVCVdze852+61Z+uIvB0XqA2sHnq87V99WpDVEHE4lgG2q21Wjna5V/v16DiNUa5JxjmVPLrCoQp&#10;5fuJBMCTEefgeorjg6n+MNVe5icwrvWED72/v76+hjXrUp4s9ghM52MH7xt8u0sl9JIu36sA4VjA&#10;a6YJelis5Z/lLlJ/TW3JwKMM9Mf6lPUdKhIqtdjZr83zSoGAhr1PtWEuKTAs7QcxbpCYKgI4KHAL&#10;i/1W5B1K3ZfFI0pBWQHK2dyM3oN914MxWKyqiNtWRfH4O3+/FredSnRVjaVklrJbx08AT7vK6dNu&#10;dfgJmJF7+39O1c8RKH8rGKZrnKoYXu8LqpVz732jCkeF2a7Q23zRuUrXFmeWUq0Wo2RxT3IrUeH4&#10;yiLiO5VrUTHLU1VSte5jPKbmOQMsMDAQPn8EqovG6hNTBIbq2v3Z/VrQ/URE+hbtDaO8yhPwu/Jd&#10;7DlWeR1PWojx409zeWxdU/viiEyG+XsEbiq/HIFsmIVA7YfzMfLrTNkU93NP9vmYl4r6YkVGocbc&#10;0zHzaJ9OwI33fdf+Rc3xpwrNCtiv/IsiO1vtFZ+Mj4i4DYn32DOquCXKP/rvf39/O4KvlyTtue9X&#10;5VkAJaYrxXLKEoj6E1IkBG5XG8kSGMnHTKBRaawUr6dpIlhk+6c7LvcxCcRWdius26mwXktp7wIg&#10;TNxvq/ibzYOV2ivmmN/v90WGwPb3T9bUSKF+BYBnsb5X143yrjj/rd5K6Mw/rHwYix89SRsC89ma&#10;6oksGBHpau8dnZmVc7y0nGa68ko9/sazJU+CGO0hVI6azgnSXpi/eNr+q9g1ysezsanOZdj5QXSm&#10;wPwazs2IHEuB1dn+E5+R5SkZaUfUnuPf0kR0HMWK7CzQ5+5xnCsfgGtttL5GhLgRKUX/71+/fk0k&#10;zzhHFdB2JiNJ7iw4PV6rnpzDsnbD9QbPmtEnK/JGFZ97X4r9H+WAlV9T8eST/aYac2wPhArrT0jR&#10;WA4eCdXZWYFvn4ioCX2ruhb7DmtHth9i5BN9/rE+YAT57LxYkYc9JUJg55LszI6R6D3d96r4NvLX&#10;27Zt27Zt27Zt27Zt27Zt21/FNgB+27Zt27Zt27Zt27Zt2/4EUyrPUbElqox488Br/K4+TOcH2qpI&#10;ov1r7rudXZ+pG97F9L6I/mb8nw+c73uOYPfxGfB6nFHeX5sVhiDYI1JgwjbAQ39fyMgUursyOANX&#10;Yp8wtVsFlIrUBH2BGYJfsJDRg+p7Qdp4//H9ZwVhuxSUx0KD11IVVRVYRYVYHdR1920lShVtHPn3&#10;wme4iSDGPvZFdjM4026AyXkfLP75+vqyz+djn8/HXq/X0KdM6Z4VhviiB18c4ZWO8DseKOALOHy/&#10;sSLV/t+98N3fI+q/ldIPFiv64hvs0wgUquagUmGNxlI071ZgMj+/WeFlWvh6pdSCRTYKzIXPzIDB&#10;VzvYrOTzBLg03Ks2IBYSJ1wFR2RupnNBSNmN3xP47n3X8Kw3YwgBljk/UMc+YQBktabwz9Vhfj4p&#10;cJ+Krfo9TpfgFaX73/uaduLlh7XX39sXAvf+yq8XBZqM6uPtel3x1Rd9dn+u5jKLR1gx+vU8ADhl&#10;6+aqqArHgQfrM8O5plTN+fiuNkYbRuImXhypYjIGVsYi0T9SjPpEyYspkaEP7e3jQbp///vfh37E&#10;mK8TWVwwypQpIAXfefDvxcysNADC5Hdd/HCO1SkWmmLIZPkqwq9DrOXXmP79ThDDYobRb5z/HkXG&#10;vp3MyIW6p6pjtZwTBYgr1UPlu5nfYuprqDyExaesuBrn7QQYyPVmGhHzQo3X6Pk5eUgHwNdQTQz/&#10;ZTGiil1QpT56F1x/ozgM38vHVQx8+BPF404ehXu6TpSFxFC3YqgGPbF3ZfHiSon1ScyFJFWKeOYJ&#10;+Fapm2H7R2RMs8rrM+KkSK3M7x+eKrOx+HClzuZ99bVHPRq5zQzmxnVo0I+8HBYjixsIgWoZyDw6&#10;mc61FhQdB7EYcibPYIqVo48tQzxVIc6zHymDMt/EYogIbMzmMSMjifZAqPQdzT0Vu2B84OMjRozC&#10;vt8BeJE/VM8SgZojcIa6plozor6K4lUFWPTt/hMF0acA9Cd5ugiwvoq1VbypAA1rADSAXBfKyN2H&#10;dqLGlQI6AxwqsFCU/1RrUh8PfZ+G4wFB+pibQr+qAO34PD5/hoRg2LZ9fvY8H+vHCEjzRDldEduw&#10;8TG2Z328H4l8VJSbYP5htZ9mcSsbQ4MvMkEMaCn03WwP6dcWjBmszgC5aO+o9sqewEaRONVqEyGj&#10;Iq/rz13qTGD3NB7EdXrY69Z5n3y3yZX4HP2I2ZXriYB+Y64tWU55Ul+l4Oveu4KEr//6NTKSDmcM&#10;Cpzt288DUVnM29dSdZ7A2r370GieDISYOQYzRzmS1dqO8Y8idmL72EY8V8P3YG3MYgjMrTwjXbYp&#10;97QiLxj2PZ1Is47vjqQYQ/4j5yFrxPYUOF5UTKb2Nnj+cPmPV6a5fX+eEwHNI8C7zpMZfUbMQTwh&#10;98Jcuoq3or0QW2sishaVe4nW2yekK/i+LZc6EjJEBDC9Lbqi9JMYU5EaocI1U4RnhIRRjhEB3Ogf&#10;FHl15Dt8vHnPEe+LYmLlFQAc5160R8U9Mxt/MeloHmKoFuPVsL99263Uu7Gd2TqoYm127uVz/f68&#10;EddnFW8yH4sEsP1z39/fy/xcRHIYkSCs4tRVvPxkP7Yi4lj5L7+m9bHBiLDw7ELlcJm/jd6LnWvj&#10;vRW55Woebdu2bdu2bdu2bdu2bdu2bX8V2wD4bdu2bdu2bdu2bdu2bfuTLAIW+H/NZjWjyEYwVqRq&#10;Y9PvuvnCiuh+ChQbqSj570ZKXRwM3Qvjy1Wc0BXAB7AkqNlEhT2sYMu/G7bfCqAaKWOogkx/n5UK&#10;Bh6We5D7qviRvT8qks1gsHG83MrMc4Gdf0bsX0bgEBXLsqIX1v6o6u2/m/OsYOr/jgqebFz3v3GS&#10;hLnQoStndNVdLIBj4PKo4EEVOfh/j+O4iumiYihVZOTJBRRIiN1bETrgPPbzvfeDV+6NVMIi5Rg1&#10;P1SxOPqdSJkNP6v83vC7Uq/5YaQfsShUzR3W9p5IgBX3D0WAFs+nVeEZziVVgO/b6Aaqx8CoJ8qc&#10;rLhPqfZ2VW4E9zLyAnYdfz8cc3fR2zH8vgMy2PjBYt6ryK3cgEf/nl7ldH6m21931ak+1+/nPVW6&#10;JOC3yCI1P7YQfOv7qhd/d2Uztkb8pACtF5wrMg91naHvLvIBpyxbZ4KcqeDWYqINBgBTJAlYBEfv&#10;twDLqbnEih1xnUNVebae9sK8aPx7QK9XzlYq57yt2lhkQCWMPZha1LgWmB2fMgBr0T8hMLCDDvra&#10;6wGACGjxBaIzyU2dYoZrnFa+/iqgGIv51FqCbRqBTVUbI8ERtnV/79e5RjCfx4qaGaCTzXelVKzI&#10;vljs7cmJmNoUm0P9+53MySsHq7mJ8XlU7I/KaH68PlXAVSQSLM5lSlJYuP+UOEOBsRl5Bit6xvWR&#10;+TQEfa9IUJ6qrvr+8eBCNndXxdYstmLgULXXUkAbNdbRbyrV1uFzHiAOSpBDX6V6raHMN0cgxsjP&#10;jOPfZBzHgKGTD02xWl00n3NKVvNzFWB13RXY/On4VHkZbGf0IysgDu5hmaIhi2UR0BupoT9559Vc&#10;XLUzAy893Uuxz3d/oois1LNEBBc455+swZo8y6a8Bq6lzNdGwMHIf7P9PFs/IuCxiv0xBvZzW40d&#10;lh9U5IU4VlTORQGpMe7xQDIfD69UM9k9VorsuG9Xe0S2Z14RPayIaVbv4lVkPRhp6BOL91MqNxuN&#10;41WujPklJGZSMVaUhzGxr2vkm3occV+aRNw6/cnF/Wx8tX0nUxdt+elFnsOSzJWrPVTfn6GaK9vr&#10;i5taqbWtsWecUWptAOyH++/VeYXKA/Z+LLXQfHff7yEZYDERd6U5Z3m9fzKZL2IARJwXvX0xb716&#10;T5+LUjEJ3bsR4DDG8LjffxrT+L2yIk5QfqaUkZwuev/Vc+F74DoSEfIwAgAJ7H3dRE7pjGWrVavH&#10;SAjJSFnRZ+B+Q5GFYZ9jbM58aL/mb7/91nJ7nw/1cQycjLnNn/h3HGe474v2jhEA/adnn2xOMIKn&#10;J/l3tXaoM4JVToHFPPfvy0VSt4qz+9rnP8+Az7hv8Ll+jIGQ1JBdNzpT83/392A5P/+/4zgukkm2&#10;5vmYWOUAJiJd9+4shsZ5sIo9eK610JhSndO2HHKelMBfr7fV+gkJtp7sL9m5MIsx2RlMAYJRJAdn&#10;Ob8oDxeNfQWg936BEbv7/Zs6E2dnJqu9e3Ru9eR8UOXdo5iFjVOVU14RfCKZBZJcqjV1dU6N84rt&#10;SaPn2rZt27Zt27Zt27Zt27Zt2/6qtgHw27Zt27Zt27Zt27Zt2/Ynm1JQUuo4+hqscMHMg+CjQ3p2&#10;KK6KKVbFzAxcETGuj79vwPZZDbu9iy9CaX+/7my1lglIhe+rABNYXOQ/jyAaBf72hZ++aMTfI1JY&#10;VAWMTK3Sg4j9c0Sqbarw1Jt/3rEg5m7vri4VAaXx0J4VIEbP45Vd1bj315oBs5W2iS8swgIBVAJa&#10;AZpqTVZrCYsV2fv7IjylEhW1K2szBgBGAH8055kaTDSOvEoVFsRi4dBKMfdpe2ObrBSw2HspoJMq&#10;8l4p0Az3tlvNHN8bC5dQuQOV8hgAr5Ri39/f9n6/pVJl+488qVY9VQxTCoNINKGUdKqNhXHM90Z9&#10;EimhsHUpUnqPADF+rkfgMLV2MkC/KiBlY3gsljYzS9Zq5j1QPtGCNwRCJpsVRPD9V/3hx0QH2/ex&#10;iermTF0UizXxnRHAw0CFGPNIcE0+C9yzJ3tIF8Ad+3podweeZn5axWZqHKq5ysaj8pf+HdWaHREK&#10;rdYQT7KA5AXol5WqlvKp1zNYmsAjCuh6XzefMVpTBbzmUUr2qYdU5Yv6LOpHv/b0MU7bk4xduKD1&#10;0Lp2teXa1BCTOZWfWqyWJNc7jDFZETgD6Ks12891LJymJEU2gw6x31AFMSJoQUA0AvdUf0UkSIxs&#10;A32/B/8jsQyLS/zzqoJh1U9fX19kn6WVu1if+ziUteVqv6X8jfIdar1ivsPvYTwRCiqBRe/J1Gkj&#10;lccnxeP9+73NOtkBi6VVfMuAH+iffZyu5tq8N03TPCvlMEvdp+YzNkxdoJ32W9+vt2eJC+n7XEQF&#10;WbUPX6kAz+udJi3xv5cg80CNNgJ3X2q09Y8B4J+SY0WGsTISPLDxrPZSFsQjCiDAVOhUHiiaM52E&#10;7YnSW78HKlk/+d4TFdfoeoqU7AnhoxrTT4C9alxExAfRfjDq71XObaUqHxG34Tx9km9U74HKzGy/&#10;G40/BRZ9AtRnsUTf6+IeS8V4DKSO+aj+nJ6k8MlayQD/eH8EB6m+W/liNiawXbEtJgB1WuecV2Pl&#10;CfknEnh4EoUINLnK4awAij0Pqdb0rsKNz8VIS2/iQtIO7tczsRyPYZLbk8p5lBsxHiPGpKStr0rX&#10;S9wbPl1/nsSLHUzOiShvneyVMnMUH/ffdbK2aawn4WtyMjuMrsvKf2YCPI3AgCpmxPyOAjA+ybnn&#10;nK2Aau/TObGKnf1eEEnFVuOg1mqpxrmQP9LXKjaXuYUgrzv9/gykmbp3BpXeVf7XjwE8F/HEgmrM&#10;IIm1J3fwf3u/3/af//mf9j/++/9ouY/zzAPXYp9zx3GLc/8JKUIE4Fc5orkf+H7oKSgV8wYqHkSw&#10;MOYVWBwUjVU2LldjEAldeg4pOsPweV6Wz2A+SOUgVC7F/4tK1MwvI/EEaw9G5BrtA33OpxNR3vfr&#10;ub4a5sOfjpNV3D/3Xw3bQ61d/ayug/5V7kTFeT8903pKkKXWGuYz/BhjeT2VI1X39WSp0Tt5AuFI&#10;SZ3tvXGu/3TfvyJEelrLgOcjam6wPNeT+AqfgT03I11h8T6OvXH+ZVrf8BOyhm3btm3btm3btm3b&#10;tm3btu1f0TYAftu2bdu2bdu2bdu2bdv+ZMNDVSzcUYX63S4lGjjkvosTdbEHKzRhRY1oWKTHVBsi&#10;ZWNWkHIrlKCaO2+r+91HhVwGbGaFw0p5EotJfCGEvxa+Fx6Uo3Iwe37fD91YwQArHuhqwGY2qM6o&#10;do9AnaxN8RrsAL6bB2H05ziO4ypA9QA81oasAK7fyytOsPHDWPpbOxyuqDRZSjMxAwNReWBSEkDm&#10;qHBA9R+2FSouM4X6/jMCz5h6MQPcqyLHqCgb+1y1A/scUzVn84+1tRofrFARlZuYQqIsQL8qdl2b&#10;VDtlP9rPqatj9Wf2CopoAAAgAElEQVSAueqvdykTVbtUqc+Hmd4Z1dvf7/cFxGaF4a/Xy+pR7Pgc&#10;9nq/LVmy9+tl2c5K7bM2eOiXeoPQFRkCvgub777oEudLVOxq1hTGmI/x/YKAuqiIzfsPBthj6wKO&#10;AaWWiCBXLDjCdmJgt94mX19f1zrklTt6Efc1rnpFfU121GLv3BXM/bpc7Pv7/j7GBUPbVg5sZ23P&#10;SD6wbb15YLsvpGZjyl+bqWEppR6pBv06fXOtVmq1WqqVWiyVWGWYqcuozzGFt5WiEGuvJ+AvVuCO&#10;fk2tb1jAqOIHFauZ8GGMZMMrNqr3pmo8OU3rVVTUn08A/OD7Sr1IdjpASY1NVvCH7eSB2H3c9nHK&#10;CkjbdBqLDCfQt93rhSGQx8pFhpIS76OVUq2a6yv1K7w++ttx3Wz/i1Q9FcCTxbR+jKvi3MhU8X4E&#10;2GFqeHg9VJhkYCMEdeM79s/gHiAC3eCagQXw6l1V++Nas9pPMh/M4rVVPIdrKCqPKhKVCCgctZU3&#10;T7rj1xC2fqn3Zn4V53Wk1q1+ZnuBYZ6fhG2NIKv/vSnLdXXYuS3qBShJlpYgdly7ejuhWqbatz0F&#10;GDM/xJRrxzhWKyz6Pvvtt98usGK9GessWfrDBdpPAH4K5OLHjH9nv79mMSyONdbGEaEYG08dMOVB&#10;B6ofI7KeqCjf7xd9bMf67ck1Mf+De2d/vwhw5AFmLFZkfiAaz0yxMgIVRmCNaJ/J9iF93XgKdvf9&#10;z3ISkTK3GmurOF+1m4//2Z6o1mpHOcwI+OpJrKzU0vH9Vn5efd8/7/v9tu/vb6pyGvmNiCgO4y0E&#10;5ykAH8s/RXH2SOxZKShmJkJJ5zpiN/fKubZ0grW2d7RrX6qILPrHez45XYmTTqNUh32Aub/MsWpT&#10;G0/pzl3fkbVDVVt/7hGEPYzHa92sdJ1RBF/96ap1ArlkZiquqpM4+jWGCoydTtyS21XLGWt3Upj7&#10;nq1RGQGTBGTnbLXU9v1rn9NvmU6l9Nqb926/3sH9HzGus0+K1T56kusynCuphzkj8L/e/XapvVtq&#10;5HM530Q/dubMkm+/3qepvddJ5MvGZSm1tXPKll/5yn1liG9zSmbl/Lerw5dzvzrs+9pkOMph+f2a&#10;/EvpYyXdeTe2T7JOAHQ2RDVHSEzIoczMPsdnOstgeV0GnMUYV8XFTxTX6flS5fkSv9eO9iBPVLlZ&#10;HiiK4+S6mc7BX+qQg2178tL64hyo+fVq47rUy2dlS9e4Kp9iaQHe93sVH3v7udUBwWoN+//+67/s&#10;f/1f/7MNS0KozM4tsL2QDBj/zs7lnsQQ0bnNTfZVaHsggapqO0VOhns+JDlm8bXKdbN7sb30k/iy&#10;E5Tl/Dr3cuna6+F9PZGoPxvD58Q4S+2dcZ/OziZ9zOFz6+2d3xdxC1Ow7iTk7blvRpjXK1vO/XOj&#10;oroitb5zbNVK+Vxn1a3dZsLG3i7YLywPoYg1mZ/w7zqOmXStLT5X58ewvz+SYKzOclf7kSf7U3xH&#10;P45Yjp/NRf+dHtNHxJqM5JgRZLHz4VXOTrVDRBAV5U5VzupJbpz5yNln+nfKk3/2udUVmbR6ZpW3&#10;9W2KBMMrwnz0cymla+/zE2KBbdu2bdu2bdu2bdu2bdu27V/ZNgB+27Zt27Zt27Zt27Zt2/5EWxVh&#10;e8BBxDJ+1fxAAWZXqWb3SykPygS+6KMr681FWEkesiv17/43VDrw9/KfSyDD8/SgVgG3VOFP/5tS&#10;hMeiMlUwsCrIxf5SSjAMqMkKYXof+wLaWf1cFZ4a/e8I9I5/V4Wm/WdUi3wyByIVSaUkhmqNqI4x&#10;/nx9246jniCUmbzBFx6y9mGEBJF6uGoDLFb+iToeFkIrwAUrmmI+prcfjnWmSsLGpCJp8GPBF3Qg&#10;OEAVMamC4KiNUSmR+SE3FOY5WypX5UzzvGAFWckRkRRCTlBKsc/nc4F+aq32/f1N59xFpJCaQlAp&#10;pSkbpUyfoxe192JbNi68QkxXGdIF76M/+vr6oqrpU3GPzcV13v++3287jmNQo4oAJzjOEDizAh0r&#10;fxuBGJXyF1Mr8s/1/f09AAXpnLO76D6/sh3H5wIV9Ot6AJtSIbnbuw1lRnyCc/Pr62sCs7A2u8gX&#10;CEC9E6/0dccD61sl/Dmnqy/8rlaPF/V/DFhXSmmEDwheTGMxdgTCkiDjnC0R/60KDv3PrACXkZUw&#10;sFy0JmBswYCzqwJmNv4RdBYVvzHQqvK3KmbooEdP6sHGm/eHHgCD68GTOAXXUqZy44tHsV1Xa+9T&#10;ogXmc3rRfX/P7hcv0JPlZVwWqWfiGMJ31uCJ0oqYF6qF+I5RDHytUe5Z2HUjsKYCXqv1gRXfMlVU&#10;/A4rcmZ7GNyHMXBi+1C1nM/vdACMNSKFDojqftPHV0xVmvW7/zxbA9i6FZFlqPHKiAAi5eKVIrBS&#10;JVWq7GwcX/7WjhMoZfbKPc7qgZxWK1brhAKdqXkVjT9v15hPr8sfju9kDYi1iP2r6XUOARwMyKDm&#10;FZuLjPCqlHk/H8Xw09y2Qtd6rzTe//vz+UCsPirQ/8SigndUB/bxsCKFwPE+rl02xAUrpfWnQLBV&#10;3He3dVNXZOMTx0mkYs/mhJor0b79CaHeKq/zlGzI75N8DKVyCav8xYpYhIEP2PN5vx75z6eq30/H&#10;Nc5nzAupvQG2g1pfGNHN0M5n2m6VN/I5DAZ4VEC6KB+jYl+MJXFP5gFNDKAY5dEYyGgFyFL5l9Uc&#10;8M/mx7mPlzHWavkCs5rZvPTxaSfOqxdYmcUUlupFnDQ+d71xcte+v15rCM6tlJLVcgOKxr7k8uvV&#10;apCDKpQcCMe9z5sNbV/H3bSK6QOvPeWsWy6pWO2hYJ8f15uMH4/m2+RXT9X4a4xfSar7dWjOI619&#10;igLzSbCh71sHQO4kC9fwuIBkyUq9Cc4StMPQ1qR7JoBoTpZrHgHsRgjwvK9OdzvebTariCcRj1ny&#10;40zkClK75gAMtRs0jyB27z/YvmWVn1iNfSTzWeWZh/+u87jsay4jOVN5lUgdWX1G+cmIXKXnIM3N&#10;i05AaZ6kwe8LExDyWLkYQVLKE6CcxQIsL4gEa30N6jFnB6a+Xi/79evXMleP+e0nMabygQjYXPm6&#10;p3GiypOuxp66tvdDngQIcwwrEqgneZYnROGYh67XmhmrTLPzKYwVo9yXiheQWI/FWvc90niuYYyI&#10;oAznsHN+tgxkMJ7oleUsfKxy+6E8kbSxfRSLRRWxc3R24HMu42ez5ZxoDNKI2I0SI6qxs8qt+ufy&#10;5z7RGqvOIqK9GxIL+D0S5pAUqQTu6b0Pwz3z0zqHiKRKxbBPcjqYX+h+0pPJdF+r9jgsX3yPuXTN&#10;GUZ4jySaDCQf7b2e7A99u2POBc+DMa/Vx34nk2ek49u2bdu2bdu2bdu2bdu2bdtf0TYAftu2bdu2&#10;bdu2bdu2bdv+JFOHoB6UHqkjjddqtT03MK0rElSqmHx+y3JOVxFht5Tuw3+vRtu/YzYr8iKAHEHt&#10;7L2xgP8+dK7X+/RCynb/GATrC34V+B7vj0rHHmSiQCjsu96Y0iMCPCKFjflwPjkFQaZUmYai1hn0&#10;bUNf9e/c3+33KKHK+RM1vv7uqKD+pChOFcP5YhxfoNIBAL6QZ/zcXDCJihBRUZcGCtnwfBFwFttN&#10;vXdXiHm93sNY90qRERiXFY+rccyuoZRl/c+9kIQVwOO1W7vfKk1jgfANokVfweYE64M+T5kCkVdX&#10;icANdOxZtVKqvXK+RbqtUjVKpTZj1lS/fLu+X+/mb1Oyr68vS9YLY7J9jk/z16fKdU7ZampKyJZO&#10;oLQD3TwBSU7KXr6AM2fLqYGvc8qX07/e/fW6gJGXq6huTDkVLO8/rkJ4s6G91HOwOaGUfXEeoVo7&#10;gtRUsS8WxPXvo8omti0resJ1x8wGdUEGOmgK7+WqKb77qkx91+dQKcUVioMPrslSzlY+xwWy7cVa&#10;TPnL/zfz0Qq86N8di818213rd5/n3UE7oBsWTyMYcgDulHIq7J1xx6kWt6q7w8LPdCnvpUHnb0X8&#10;wvyQKjbzn/OFcFg8zd5ZgVYjZdkImM3Hn03rLKqLRsqsjIBiWCMvlcQmM5jT6xoL1zvaXUh4h5Mc&#10;dCyJb6wYU4l8n+Pwcxz2yl1lud4KkjYTGfhi0D7e7nc6n7ee8XCTCjyVF8+5dwKHrgJ76LO2Fp3q&#10;h9bVMr1i2M9UWSP1VwZOZWOnk7PUche0llKu4kgcZ57Uof/8t7/9bYhHmVpvBEJUcd8TlWE2X1+v&#10;1xWfKIIPr/JVarmA6Uw5flAHb05bAtZ7TDiNpVrPOWBTATG2M4tVVirtKgZQJFxP4nFWeK4Uv/Bz&#10;LNaOQDfsGfw95/1avtVAc7J8AVqcSimJ5SPSGxWr88/pdmZ+uSmeHvca2B1VikHtt/q7DWCjU753&#10;CAEQPOH7EQEXY1s7AJpdock1JyrpJw8eHdvJ+1G3pl9j2i7fee1rTrRkLdWOWpx/uePHFTnJU0Nf&#10;g3HHinwCCbzUmIoUw588I/PhEYGdBxXyv83+wccMT/bzbM7ifEFwnSLjYO31fr8l+AKBGX484+f9&#10;ni9SZGT9FO2llN9U+wScx769/foZgdBZm0ekgoq8LAK2KOVTRfDH5tGoQHjGRpbodxGIERElqLmj&#10;yFTYvoX5PJb38OOPAblWMZn3v71fMUfI+lep+Kox0K/JlGP7HkytcVHOMwIsYi63K4+v8tkRkcH1&#10;LgLgo657x9f1Inrt/s8TsrH57YlLlFLws3dISxKxJ/n+J2Skar/G8l0ReYsiOuEPaOE68kQtfBUb&#10;sdyZ6rfh5zOGKsdxsv26cCprMrPq4y7R5qzNfE6HXZORNyqizgl8WTjxkMrxKYCkIvZiuQNFCCdJ&#10;LIcxXkNirchfoWryan8bjS82phlguQ/lvpe/9v9nqITvwIidBmLHlJdEUmY30PHz+QxEZ903eVJA&#10;HPereYC50Wj9U+3r1YoVEZqKm5/E1ure/kyO7Un8+hARLyoyI8xjRmrIqxwfu686j8KYM2oHHGMR&#10;qSH6FX8m6d8V9zQIpse4M4qrfJyJn2VgZ0b+439Gf4ikqawfFdCcEbEwhfg4D1LC2Ahj9d63KgeO&#10;7RvlXLBvlcI3y81GccNqDca1qr8Xy5Gz/YzyCRFhnIqpovZDgtL+PHjOsKqhUPmpfl0kkFyRlPNc&#10;Waa1FD7fj/s1T8zvx5gi//axjH/elb9WuUzM6W3l923btm3btm3btm3btm3btu22DYDftm3btm3b&#10;tm3btm3btj/RFDjE//wE9NjBNK9XL4Q4qKLRWIDR71maKl1mxVvVbkB6WhZ+z99PkjFdKSbdyipd&#10;MbPY65UvgB/eg7WbB8euyANYn3jGeFZ06t+H9YkCYKCyLmurGRyUh3aZiz+KpdQLULBos4iCNQ+q&#10;7c+dh8/7Z8N7KmZ+BRB6oraMY2osZJkVlsa/tzF6HAhwQGBBNl/p+aSoYL5nGdqgPigcXRUf3QVS&#10;ZmZ5ICpAQBab/0hCoQrc8b9VwQoWC+t2N+q/bn/xkoBKLDhlSpusXSPyBDQsZq9FqzuXJlXVFEH8&#10;Z8o8V/2zDkV9XVGtQoFX75fkgNtW7fVK9vbKT7XaiRu142hgYeUvVN9GRcvp1QDE38fnBMOP46mU&#10;ow/vcd1IZkctl5pXSh6A64BO4pl8uyGgDgv/PAAa1y4ELzFfxNYnLDr1gN8RyDGDErBtFQijg0gR&#10;CHH72cNqPc5x0IFuTc22lBmkkXO2WuxUUrcR5Hfj6a+Cal/kpdZgbG8G2sJiQAQReLIYD/z3QNjz&#10;i2YnmUeyZKVyhU72nFexWqn33DmJfUo5rBQNnPRrbHLt7PgZZEEnK2qLinYVkNe3pQcPM5CdGrvR&#10;WhkpuEYWqcRG6yEjFKHtVnGta4XntVTL+XUVOKpnZgWyGAO3eCffypXXdChmqfnUWktTGszp7Pc0&#10;xCbMB50/3Ner1VJuY+fy59XsGEgVkpuM5RrjnmCjy0DmPILEkwPDqr5TQIgn/c1Jr/p6ZJc6JxtH&#10;eB1WxKpAARhXeHBStDYx0qpVgaufnxgfMCB8V6Vu+Nw8FSKjqlyLBc5v1Wr10GsMBZAB0RIWgfu1&#10;Q/kl9NXomxVpxYrEg/UB839PAFvR3tUDBjAujZTsJz9V0rUnzKDKqNZrjBuivamPn9k+zvpeuMnq&#10;hvFAOkFa+fVldhwzcDDxuLrFp1021sdF5/2dsKUiX2Hv5v/N6XWRkgxtUlEVVxNtXWOklpY/yMlS&#10;TYNCmtV0EiGZ1b7+OYKeWm7ysvfr63yfc9z8cM8ejSEFTMM9BSvgZ3u3CDyn9rhsHWXEP9E1FBAi&#10;Ugz/ydx9AghiJAA4dyLSjeiZov2qUs88jsM+n88E7MJ3ZYRPLGejCAjYu6n3UfsWBU580vbR5xhh&#10;A65DOC48gJPlIhiohe0rplgBiGWwXb3/77Eg+lEW7zLV8wjIqQBm/h7oP3FdVqQTEdEFI6VS8boi&#10;z6PtKshyMMehSGUiwGS0zmMbrQCrjEiItU3PPkfgzfnadpJP1YsctVpMKMoA4ywHpuKje19gIdkj&#10;izs6oWK0BikSzdVZQbTuKxB85LN6pyRL4biMxr+aC3Ncli4gckSSNTxznQFjOefmauqcz5lzhS1m&#10;bGrfRuPrlV9lz6nyF9GajbHodb7wysv1Ua2zjLQsIumNAO3+e6UUy688zOdONBblHnpfKfAtPq+a&#10;W7hnx9wgvUbP4Q77Pq0o3/NWjNzn/XoNeTe/T2RrBeZG+nt8fX0NpK24TkTx55NYLlJJxj75yTnM&#10;E1+vSIdU/I3rA6ooYx8gQW50nqHm80/XLZxjESFdtI749/FjmeXB2DMosLeKM9j+evTn6/xFnwt4&#10;hork2UplXsXM4xid+3+1Bqi4+AkpnY8vx7zBcZ2vIhCckZ0rH7rKsyrC0+hMLDrrU+fN+N+MJBrf&#10;xefn1PqBeVhF0BPtySPCVta+ndSyk4MzYin024oYn50xqn19RL7aBQNU7NafyZNAMP+7OktQ+4Qe&#10;KyiiCxaH4TurnNW2bdu2bdu2bdu2bdu2bdv2V7QNgN+2bdu2bdu2bdu2bdu2f9Ii5ehuUUEsAoNY&#10;sRMqRvTvsmJJVdyuwGDKFOBOfeYJoKz/jj0TFvqyQ/wnYNpIMYUV4iIYGZ9NKXOvCj0UuIy1xUpp&#10;/L733G6s8B4LZLA4BQE6SoHIGyuW8OPUq2hEys0RAH6losCKw1U/RAWuWvkz/YgAQo0Vr1yv1MpZ&#10;3/nPY4FFpBKFY0L1n+/H3n5YFM99mQWg95lQA4suWT9gP/l28gooCsSMKqHYthYUFkcgE1aoierY&#10;R/lYTvkq5uvv+v39PfxO+eknxSpRkRj2qy+MWvlp/7ys8Ib1kyIAQeApft8r8uEcZu2BoBa2BigA&#10;8wA0D4rPI8UXX3iNhA5TwToB6SEg0r/ncRwOJDarrjbRxdfUbn4eoC9VxCXMxzA/wvw7jqdIsasr&#10;YV3z4jiuMdVB9bi29/+1791kC11Vm93Tv/8VH1h6NKdWypis8FURCfTPeJ/A1mlfMPeT4uOnKooe&#10;xOzb5RmZiY7HVAGmKrr3KjzK10Tqqiklyydw2ZMt+LHE4uBaqix+9/OkF12agdLppQ6fR3IU349W&#10;l2sqzvP+3MzvK5+liGtUnKribE/u5NevlZoZ+mhWoK7i3SfqumqMKYBzjyN7X3oCEowzzRVeJ1sX&#10;8XcAU2urchVuzzEcL/ZubVuX7+5jmO77FQELjgNPfIJzy6/XGC9hUb4CEWLs9/l86Pv09mfAEPQ/&#10;zD+xYu3I93kQSgS89+3AgBmrvWr7It4jD+sf/stAME+JK1i8iUXobB4wkhXvV659zAkaYwQRKtbF&#10;8XGBtnLzfN0vR4RiqFLM1EyjWOSPGo71aJ1m84wBLFd7zgjszZQaFXkXA58/Bc6ugKssl6RUqVdj&#10;dEVehuAaT4oRPSOOexYnqP2syg9gzKviIEUQ9FTJWY2l1T7jSV4iatMIrB6tJcovMp/pFRpnH5zk&#10;Ws3WC1TexX5UIBKVp1PPjNfyapMISo3iICSjYWQBDKwfgevVmItyNkjcw3JEajyr92GkRNf7ZZP5&#10;KfW8Mqa//h8Auaztk6t1Qr1xnvaYH/MuuC9n80o994ooCN8J8wW4h7gV69NNpCUAZ5jPjtRcn+Qq&#10;nyilPvHpUXwXxbDRf197P2tEpJEy+bBHO8qSxGBJIudjMasyp4p+aaUazXxY32eotuh5SIxRc2p+&#10;PCc/DqqVo+9F7Mwh5RP0X6b8ftSeT9dy9Med/A1jz2j98PMR40zWrqtY38dOV767nmtBBjC/VZoz&#10;w/MO7zv8ejn5XE9W1QlOI6KUnCy/m58qR7Hffv/d8itbOYq9FoStyj8/aSdFBMZyUX5vjLkJtU9T&#10;+zaM63Ht9fEJI2pQOTdG4PCUsHhFKLIC+nuCIJ+PRRLI+RnTSdCYwpxglLvxcQn63eh70Trss1Ss&#10;z5i/UGSUjOwBfRmLY/w9U+JrHZLusJwC2xet1kcfR4xtkoa/Kf8Z7S2jeOoJeVjfA2H84kHeKs5a&#10;zRUEPTPSPKboHhF7+Xdne2NF1v+TM81VvpnF2iuysEiJXj3LvTbUKzesyLdYLsPndqPz4eiaOAej&#10;PAWOIzwn82cvT/JQ27Zt27Zt27Zt27Zt27Zt27+6bQD8tm3btm3btm3btm3btv2TplTdo4LdlZKH&#10;mQZmoqqsUgtRRS/+0Pzz+QyAC6Y2pZ7PjBcvKDBxpJjjP6OKEBTIk7HF4zN6hQYPosFCI1bQrFRz&#10;fNE3KzBAYMMF9LvUlgtVbWl/G0HJyamg+OdTqsxRwaf/2RczYUEFFseuCrw46Lpez34Xp+gilFlB&#10;nQO/GZA3KsrAeXH/3Ya2joBiTxTYcaze6vSn5nNKF7iKgTKwuNQXp7PCGTbe2XOzol41PhR5xyWg&#10;Xg6pHsXmlipqUcorvg2v31UzK61I8lJQT015mynjdcVOpsKyUoVThX0D+Da/rlHMCv7RL3q1VO8v&#10;VgXSq9/7earmD/pm9r0VOBP9GgNXMNIDD4hhzxQBlpSaZ6Rezfy492usKM4XJ7K1BkF3d3+k6Xcd&#10;NMZ8Tnu/5hOmMZi6inG9FNAitbaoWJmRe+DzsGJqr5jji+iiIkJP/NDHNfNpn8/nGg++ePZzgpPr&#10;Ue1IjQTA+/L8yveScf4vnyq0CMxRZCZerThqG7XG4N8w5lKKaArYxn726y8jfVDxoJrTLBZb+RE/&#10;tyOQsx8fOHdWa6dSE2s+3a71spSTFAKIMJT6KBubQ9sls3qCDq614VRwf9uLr+m1Ffam6/dt3LWY&#10;5m4v5nsZUUek0Ldquwhs66/TYwQFbEJfjH3SwdC+qFLFvaqgWBV/Ru/AyFZ62/rC8fm53XethsqM&#10;p8ew5AAWOhRNd7Sakr1ybirWAJz2JB8M6IekRt2O4xiIcrDNur+MAN4qxmfkK8pXRABOVPOL1OzZ&#10;uFUgXLZ39LEui3lwX4rxLMac+B7eJ5sBgKrHl6IP2f5iFY+twIsdDIXxu+871v73yHTqfdXCmJor&#10;YreAvpY6q6GlG+RidQ0awLXGA6UUGOCP5FiU7/BtyNZPdh0/jiKlx2gPqdZ2Rcb3E9DayiIAZERG&#10;g+31kz2H2icyQgfmC6K4dfV+USwW5WcYMEwB+/DdIhLLCGD+NF+i4qwVYEXFAxERICNG8c+IcwYf&#10;neWUsE8xFlLKob7v+vr++Xyu+KX//KQtfVwfAaf6WssAQ9gWEVAIVSd9HMDmCK5/q/n/lKwsyn+q&#10;OeLbtcXANczfKWVKnzu+1isgtPQ5ozrkwPpPfN+u1IHZeq4UtKN48xqTtVomMa3q6/tz5dE+Ss33&#10;JzG8InJBggqvKEzHkvF3e5InVWQwSDbmnUUEXvOxaX5lq0eRAL7IT7qt2R0bJZPPvloHVQ7zSRyS&#10;UqI5QMwBjOPcZExcS7Waqsyt4pqr1iV/X7re1vGzqz7w+5fun/t3pvzXtI4kqt7Lz6vG0wGv9m4i&#10;381yzCzvdqnCn9ea2ja1/DJdkx3JwtdvX87n1OU+INpzP4ln8bxuRSCD4+9J/piRtilimiTmuiKd&#10;jnIQ+HcE9WM+ZQWUV/GRUkdmn1cEWSyeUsBon0P17/f19XUpYI/g8SQJnbB9sH3bdbJUkFZ7wvHd&#10;quWcKIHaijyhX7/HFpGyOjuHUf0SE2/eud851uLnixF5iFo/MZ+CMW6Up/M+mCnPY35InWmzfasn&#10;242IXZ4Qm0bzaUWKrgiN8fOMxJYSDD2cz38kjzCRwJD9DWt3XK/UnIraiq3jKre6Omf28x5B8tu2&#10;bdu2bdu2bdu2bdu2bdu2DYDftm3btm3btm3btm3btn/aIvbtCICCh994mBkVLjBFIv83MwvBrv1g&#10;HhnNGaO9Ag96W6la4bP5d2bK5P7zvpjGF9T7Yqbo/qgMjEVdrIhQFbojoBjfC5+BgepVAbIvBDNj&#10;RQG8gON+x0z6mhfisqKESOHCvw/2TQf2d5B7L0LxQP52HwuVm1egA1Usju2Az4rjYLyWmS/MjdQ3&#10;8B74eaak4edP62OumILz0b/DSq0O340pq6OfYu3D2vMCwpiFSiRR0Qc+b1TkodSbck5WaprU8fz1&#10;WNE8m7+oJs3Aq6qd+nWzKUBFuuYuK/rCuaWK1tX4nXwpgA9YgTIWw3rzoGUsVozIRlbgaPSnfQ70&#10;/otA2ar4S32nv4MnOenzia0Dak3Ez7Jit0HVplSrxY/B00dXM0tzIX0HnuX8msZ+L8rqhbVW0+lT&#10;Mx3TLAaJVBN9P+O9/frY2wz9kPIZTCWVKeThPBuUv8rRip/LeL/eJtXKWYTcAMntQ3ko8FdxB8ZX&#10;rIi/q7Fd/jlZA97bDRLhfTlfx7cfrv9qzfCAEmxDVCPGZ4liHhaX4TiOioCj8ebfDUHziqTG+6Rx&#10;DCZ75Zcd5bjihWTZSj3OmALjlGJmaSi6lffphAW1OCCOWxtTvuaj79dOVpGGyKuBFHyfe/CVUjuO&#10;wHWo8sp8NQGRhcIAACAASURBVKrAq32FL7ZFshWc6yuwHIuvUGEvIkFhMb9/BiSF8fPHgyv8+PSx&#10;SI8nR8KCUamRA6Mcwc1FSDXHvzm1MZGvMZPNarHX6201VeoDItXhCByoSLlWhczRPiwihWIx2kpd&#10;T/XpE3UwtdYyIhr2PpFKtgIDKaVXrxDcx08yR4xB9t24R/qJ2qNeN8c5hfstVCJuX3T+vlqLPW7s&#10;/qTmGY7Pk2wmvU5Cj+szZu93A/n8+vWrEUYEbYljEgmkcP/+R83v0xXpHhvvuB4gUJURKqm1Wq2V&#10;Cji62hMxgECkDhiRueHzKxK8KGez+hsdk0Feg30+IoFhipFsD6f8p49zx3xKXSptrgguEBTkxz/b&#10;W0UEimo8ICAoApix2JyRf62UhP3aOl6/nurdayD2vX+4oqQQ/N7/uwOovW9QwLsov8ryPghaYYrA&#10;q/5Q76nAOGwteqJmvcqD/GQsRSqZjBBI3re4sX7uhW5CoPad9+t9kqjce9sKpIPF/f6KpGsdrsMA&#10;i8MzOVXXKvqDjbMInJVzuvaPitSN+R2m3qvWNUWmOvX7GYOck61xPRLCypTuNbrnW3vI64l9EDis&#10;nXzvnxQ+v38WJCZlORXsu6ufram/p5QsuTk5rnl9iMxryURKef3/mdRGxZjh2czJTnsrvp8q7cmP&#10;23o9ZK3VUk6Qnj/zf6VaPfez15o0+PPSyNU6QUTtZBHrdT/Kt+J6yGLX/rDXT+dcsEVerK+vK6Xd&#10;aP8Snq1Yuvu+f0bkjHHtVtfHeBWB2cNeJrf7XXyL14Rrv8T9b63VXikPe1ckI2UEEJ408CmpsCLV&#10;8vt9lseOiHkUqZlSdff3wRjDjzHMWT1RcI5Imnsu8v1+0/wDmxuMTFiRCMwxbHW51yrXFUbWwnKC&#10;mKN6v99LxXp8fsyhjvFaz5fchIB3DrUTVdbhnNBgNS21nHvJepJPnuMryGmgz+19/36/z1z8cS0/&#10;vV37muX3iKwv2Vp8928jDzdHhNrPIFsblJCgcRWHIYmIj83vcz1PEpXcz9Verzys1d2jPCVDUnk1&#10;RSqlFNef5n6i52F5YhbfPFGXX/V1dGa4ykcpP8DPr15mVmV/+O8zguiITCc6h1iNRySuVW2KxJG4&#10;Fmzbtm3btm3btm3btm3btm1/ZdsA+G3btm3btm3btm3btm37k4wVGkaKdPg9PPhWAERV5M9Y1Rn4&#10;yh/mM8BtpOLwtJAai5x8wQYDj2HRIx4Y94IEpbaumO0VMz0rTkH1KeyT/i+ywKuDZywOau1oDnQz&#10;f44VeLPiJhw3NwDTZP+wQlNVjB4VTijV6OPo79rV7W0qyGF9xto5KqiInpWpuzFiifFa/D7Y76rA&#10;fzUfVmAf9q5M+UMBGnzhUaQmwMCCiujA31+9j1JBiNRjnoBMcLzk3ICIvQDOzwkFNmtfTJIMRPln&#10;VIrQPi5R8dhOAqGKeUopDXzU2782daHrvc0s5VaeOnIzzG2euyqtaWUl9FmRYgj25/f396AE7hVr&#10;GeA+AptEahm+nXFOrcgvGOhUFaEqoDtbkxVYAMFdDRxAVEpyDHyaxm0dVfHMzMox96PyyapP2X2x&#10;iB9VdNHHs37pf2PAeqZepYrlr2fJrc74lV9tPlzFnG3s+1ih3a8XkafQ7+KaT9fo8xYNJA3rpfAt&#10;6J/w3fvventGBZlIxINzFIvOFZmFUnxXSktoWNAYFWlHYEMEM7G2YutHBzhfanMnCN77u2g+oVId&#10;9kVOmfgpru7sC9U9uA7XWPQJOKfUvGXFowpEzuI1FmMzP6/upYBg/r0jBTiMTbB48wnBC/ou1sd+&#10;/+ALzpE0qwFM8tAffs0aSIDSJZntQHsx6JPFN6qP0UcoxVhF/PTUTzA1QDVW1N6EgQYYsZpat1Wc&#10;k4S6Ku77VoW7al+EPrjHKQpwietYB9yklFrxv41znin6PlEhXBE93Z+py5hpnqeVqr2rOCW2dBMA&#10;wL0vZd96q/diXBytKehvUMHxz8qzsDg3msvRno6BxhSAkvnep88Z5RZmEDLf6ytl+ZV6vXr21Wdw&#10;zWcxutqnq7kTkQuqOcXWnlVf/9HcQkQYxd5Zxd5Px+SK6EMR7KzAIArYu/Y9J0DY6uQnJKlcdqCg&#10;ZFZrsWrFSq0XoBrXB5+beRovsGdXKrVRu2B+camoTdZMprAdgRfV3jzawyCBYeRfov3ulOtQ48QR&#10;wnjF6A52H9q/d3a6/8F9rYPOn/ut/r25Hela0du8oVLpWhPNE9aPHrB2KUznbK+TtBNj0w7gU2Dk&#10;VVww+bK+nLu1vStRVzlm8zAXL7KB2qi6RtB5B3Lz+V6T20ufIOzkmAr8HmgFxpY+2YGtzRwnYEhY&#10;VId8LPrjYWy43ABT043WRZkX7+NzGDupqYO7SePJG2pq4OkLxN640/qUOD9XrFQkrnRfSHNWMVKJ&#10;VnOfEQj78xUkU6i+Da3O81eM4YgYVoG12btM8/dq4+47TlIAi3Nf6pxE5XcxH9H7EX0jxjr9vKzl&#10;auOzOOWn2Dqyir/U+uUBuv75MNeCuRiW34wAnf49EPiNfc1ITpV/ZIBYlj+ptdqvX78uVXW8hs+J&#10;IVEHrqNIgt3+XqdVsdYS+nNGMhXt35+eYSkSRLbHRWD//Z49vjqG9a4D5u+fk/NdyY6jXOcYnZA0&#10;ypMPe9MzJ/v5fFspfBze4+ImEWH7EMw/z7njPKwt/V0awL7K/IwiK1N96se8J4b1APg2ToarXn/L&#10;eTz3ZTm5VQ5B5QAV2b3KVUckYKsz3+gM4gn4+snei80Rtd+Nzv1X8zUlpDU1SdynyA8jBXa2F8T8&#10;kzpferJ3sfMsFNf6bdu2bdu2bdu2bdu2bdu2bdsGwG/btm3btm3btm3btm3bn2ZLpRdneNDuwTZM&#10;pcwfoHqgGt6fqY6qAkxfzIMKkwr0Hr2XArpG4G3/d6bc5Q+Lu8KvvwYCHft1+wExAzMp8IYH/ymA&#10;si/IY8ryvh8Q1NPaNVm5CktsULHEYnPWFoNqw3Q4Pz9v/+/eHk+VI+93tQmo3xQinqnuKuD23VZO&#10;1ddiQDIralHFyL3op5Rix3FMSuZPwNir+cOLWJIpRfkVWEqBzhk4OSqYWqkz9fvifEJfg9f3z4oE&#10;EggOY0DO6Fmmwg8gzmjKHvUq1MIxO87Zu7hqeAdxf9ZPo4rKrBZUjnIWS88W+cjWLq2y06s/5QGs&#10;b85B9H/SUAJ693e9imbZvO+FWwpAiqBVBl70cwfBOlGRlVf3Zcqd0Zwbgdq3yhfzWb4YCcek79Ov&#10;r6/hXf7xj39QsLAfx9H6nQW5ylxw6IGc76YOBqrHtZarWO5q01ytHGtVwnHcjesC+igsAu2/84VZ&#10;CKRkxaxebXZ8v9cEsu/+14OSh7Yx57O76FI+/1JxDejz+wbVMOAYA+6rd6ldkSulS4XsaqtaB6QI&#10;+jQPsGUKYcwPsn7r1/Djk82jyHxhLBJXrL6Lz8J8NBbtMRDdpKSdE53XirBpiD+tWK55UO5u4I6G&#10;LsAiWUb+9OpzINm0nva5d3wKXV+ZP/MAcyw+9n45IqJBHx4p/LJ1kq1/qArnAV0MBMf+pvw5A7Ri&#10;3zMCAFU4q4rRVcE69oePHV/ZqUfaDWqWRb9pjM9UHOD9xuv1uvZKqDDM1jDmZ9jaO5CdCNXe6L9x&#10;3qJCKY4R/zu/11FAdhWLs3gciT6eKF5F8XFv4w7G7j5MKUgzhVDl13C/m3O2cphUHvbfZ8QfOF5X&#10;INq+TZgK2K2D8f3HLiqkYW2K2jAiDTA/W6puq74e1jK+Rx8rLP/A9mt9ziiysKd5Ff8uHuSj/OCT&#10;60Sxen9m9X4r0ga2h1wR5bE1nsXlaj56pcsI0OCfUQNaTMbubK+h4pEnzxK1m5rDGD97v+fnqFcN&#10;fUqKwPayUf4K7x/5nNW+fAXaZnszvDcb0yrnMRFRBfuxJ7k8lQ9S87TnIVYgEJY/Ws1hjImjvBfu&#10;kyLCQpWbVTkwFb+ofbOaEypfJdW3F+QSnlwMc5gMfKv8WlPCdhetuh1VP/Y29jlpc9mc/gMDwrKx&#10;79XFmZpr+10fGydZklfBrqMPVKSIK4XVqhfZicwG13vcU9w53gatjsC+EblSlOuLSCVVfBW+Y+AX&#10;/Np2xY+CUBD3CizvH8U7isDmyTqwiE7k/sVKHcbr1bY5yTzuT+MJ9A2Yc4hiRZYfVeuFWvtxzxMB&#10;TdXcwNzC1E95kFumpDw+FvBz/mcxsdHYSynMWzKrhZMpq7w8gpafkmdgriM6d1Fkan4tZHHNqo/R&#10;H2Keo/tuPxZWBD2RP8GzO7/3jvbGESkr28NeOXnTpCYrwjfMOfr9w0rtGxXqcV4hSbmKRxnhZ58P&#10;oU9zOdZXv3blavbq3ACJJxURnAcfM7KoiAxs5bOfkBBgXMLyBpi7xfO+9s4l9HPz+Z1N57Mr4jQc&#10;uz63HpF+s/1ilI9ZkaUpopM5NqmPVdtVW7HYPfosnpmqfKw/r4jO5nAfqfJlfV4yP6diqBUBhiLV&#10;i0gBVvuHbdu2bdu2bdu2bdu2bdu27a9mGwC/bdu2bdu2bdu2bdu2bf+k1doL0uwqqmu/1wByLC7y&#10;6pf+O6qwppsv9vWgafwcmgd1KJV0tKjglIHA8fdPlGTMbFJ5ZwzqKzXxCCzMCi+O47ju+3q97P1+&#10;D2rwCJxggBWmYtm+Pxaxe5UCVFXz/VjK5yq2uIs158KHdo0sgUel1Es5w4MZak2XqpANKk1e5dn3&#10;c73A6u3duKqMf7ZkTUkiZVak24sNfFuWqaiggzpbEUkSwAQPyLjBkv3zszrCYWaxYtb0LqLAKKXs&#10;aj1vpatzhk5jz/uM1gf3z21YFaqMigA4BCioQlBGhoGAdjbHvX9BpTbVXgpk6ueoKuzvRaPuYYex&#10;1dXOXznf6jvVboUwM7PkQInlJsOwmi7wbBvuswo1K6bxYJ+hGKnPV3PqWR3Q7v5FH9WKOfM9UrJd&#10;71J7mzplL3OqYAPhhVPtYsUwDKyIa4QH1rJCzK+vL+pTI8V2LDZF8CQDPOL6M4OAq5XyuXzB6Guy&#10;fEYkRDFrqvb9v72SR0rJUjWrR7mKbaNiu9frdfUTKtfVWq18vK8zs3o+T6lTAepVAFyTWb2VV2u5&#10;i/ORuOXz+djrnS3lW/Upv/C9vYJ5rMLCgCKqwL6UYp/P52oHP55w3A3zPCezwb/377/MTqBzLWcs&#10;ZU2RPad8Key0Ys48KRTf8YKZpXYNLARfAePyNY6qWUEFOwvB673Y1ftUBh5W6jVPYq4nhdJMdc2T&#10;KyHpAYsTsWiXFagqJfKm7ljsRnbYpSTZyCJeXJ02lZuI4JKdMrOa2tgwN17e7/ZzrhRYhW1drt+n&#10;kcjArM0v0n7YFj7WViDjTmJR6qeN3posp7GIF9dcX9wcKe6ycRAR6/hCdKW0zgo2ceziHPZEQgzE&#10;7v0DW5dwf8MIpFCljr3jULCcyhhrgq9k+6Sr+PoOFamfV/ON7XPUeobvo8ByrB9wDDCyIta33Scy&#10;AgE/dxHc6v3F070UI6FQCmx9/DOwDFPB9aqfSL6E81QR1jBVtB6z+3GTUqEkbAqExQAVuP9uJB7H&#10;pFpr111fZzzQ/eQd15bj9lvZkXio2BrXCFbYP4xP8+CeNIybthe5Yy9GdMFiQZzrERHPz/Irs/og&#10;jrGIIIERdbFY0xPGROvhE+AjmgLT+75hIOpZtc5k3oERsqjv9GdicQAruFe5lxXYEPeDLAZVflaB&#10;uvH6SAqD45L5T+WHV8R4zB/inMC2jgDdT9cc7AME+6v1JOob9F+rMfwUVIlrdE43sJiRNqx89uoZ&#10;VuBxNZ57XOzXpejeiqxHgXBYzkW935O2VXPYk3uydVk9WzrZxqb1rhrNTap5254jXXF7Xex3/P6U&#10;ranTHLoXSLn+MeApy9Mq8KDfS05g2XwSDQryzai/onXiWlvMi16v8+N0z0d8CLYPAnp5vsssJ76X&#10;wljRRzLVxpi4lNL2WA40xvYdvi1uQryYhIjtb3FNU7GrAqNFa3h1Cu3VhhSz25vOwEsGfs85WzFN&#10;eMbiY+bfFcmwJ7z0Z0sRIZm5PbInu1VjL/qdIhlibf8E3HrnQflzRSrPjMSE7YnVvFXnRsO4FWRI&#10;bF1WhLBPCIIYWZ5Uphd5IPTz6ixsFTOwnBbL4UZK6E/2Ad5ndyA3i99VHBKduc5zT+ezmd+LcgC4&#10;r2BxD+ZVWCyMpCNIWq5IArE9fM62573Zul5KufLkuHaa2XIfoj7D12o99tR5E449dW1GNsjGnyLU&#10;ZkQtHgDd7vHlvlMcuP3+Xyn1zv+bTaS40f6RtSGS76lYFffLx3EMJCPKz7LzzSgH1v/1OcFo/6vI&#10;alYAehY7s7by/Y7zhuVVMbbB/A2OZRbHYJ7Fr7lqfxvFJU9yJP7M4Y/mVLZt27Zt27Zt27Zt27Zt&#10;27Z/VdsA+G3btm3btm3btm3btm37k+xJYVB0gBsdgjKgfD+Ux8KeyBAA6Q+NvapvVCTY/3tV7PsE&#10;iM/ayheb+OITD0RdKY58Pp8LnBexvzNgvge+q+dHgJAqnkJguP9sraNKLhbKeoCkUti8f2eBwvOo&#10;WO//xgsuEi1KrTUex1xxs9WujYX8dVCfQsPi9bHoJU0gslKOoY1HYPNrKhLu/eYBNr4giBUvMaDE&#10;2PdJznM2p/uPqM7RAJ42KbSqwjc/h1mBvyoyXAE4/Bjsv8eCGlR0Zoq+qCTL2seDZFLlY7NjwWcA&#10;4uynWJHU1UfktRFwhfOYgrXOIvGrcJkW1XFwEgMcdACPB6UdxzGBcFFhmxWA4rURkOiBkqwg+X2C&#10;TLEgyF9TqduonyNFdRyXvtisE19cIFYz6k9ZWyBIBNWPVQGRL1xeqW6yQl/0r/h3Bqztc60r3lo1&#10;2ZfdbzSB8rE4HftnfP8TZE98RFTQ6dsLgQXv93tQoWQFtnfharXk2nzwEzAfSylX4bOPS9Bn06K7&#10;dINhV8C7SH0M1yRso/497wcjACz6aH89PwYQGO3bJFJfU+AbppirxjUD9TCfxebRDRYhvqD9Qvjm&#10;kejBzxks9EOfjIpTkXr205gdfQWbqzg/enx0kaHYqBiFADbvf5Wv8fdQQDHsO1bsjoDUSHkoUhbr&#10;8zh6FnyPCPzKfIVXbOrt5WM3Nefv5+Rrji9wVW2HvjAiEFrtd7CN2PqEhBRsfqIKG5uLzJewfvK/&#10;6+Q2DDz3ZA+JMVOPGRA4x9ZM/DsSBKDvw3srkHPkz1fADiQBUOsg9uH7/V6uMXTfUMe1JQJhrZTp&#10;FcFctAdBULtSKMd+ZuvPSnkW47p/Jr/S9x64V2R9xuYnm+8MGORBY3z/Fqv4sfiPzWvsMz9+o/yJ&#10;j81V+6s9tSJwQAVP9T4RIYZSHGTry0oZT+0fGbHQtI8Uz4f+AfNnUbuxflWgtJ8oc7O+Xu0Z2LhQ&#10;4JIn91efiUBluB6wsZBzHlTBsV0wh4axF891jX5b+S/2ffR53bf1z399fS0JYBjYis0tdW9cy9l8&#10;wTZUfa2AYiz2mPNDc1yYUrJS60UeiPHBkpSg2pALu3fUdSBx6YH/CpjeN3TJkWlFcSfGE5gDwT2U&#10;7+vP50OBWT8FGCmfzoDSSlVdrWW6H9cKzmPcNb9nztkqIcJj6+aw5z3DbgWAU/79SdzE1hD1L8uz&#10;oW9i5F1sz4J+DfclT+KYlJOVo8ykgKWGgG61V1Ixgd9bRmOV7WUHQpW69p2KQI21oYoFMH5DMO8U&#10;09qck/ZkdE9V6HPOdtMr2jBvUk4DKZ1ac/BsyorOPTKCoyhWVfl6RiQaxQCrmDQ6a4zikCjHjPdW&#10;8xHJK5/kg1FZHeM7Rgak1lTlW1mfqRw+W7vVtXFf7vcVihA28oPoj9Sc9M/l17Uo5kSSZfSjPxkX&#10;qk3u66YwnlZniyzHgvsmNt6e5gJYfsjvW9l+oZ/XzX7sE8Z06mw9Ou9Tsbb/15MYKJKmle9g4G8k&#10;UVX9xeYNI+NDdXY2LxhRFhI4sj5XOe6IEG+cQ3U6q+0kT/eZfj1/l2Sule29WY5QrRlRLogRE23b&#10;tm3btm3btm3btm3btm1/ddsA+G3btm3btm3btm3btm37J63WI2S974forJgTgRlarSdRJvz7GaoE&#10;YWLR5+qwGa/rn5uBIhXwE5nKo4JbbDOvXBoVuLFrMGUY/11VtKwUGrEA1BMIqHZifTb/blYcZaz2&#10;TN0D273/91xQOaq6RIfpqmCN9Y8fc5E6Hlf0rKdKQgw68YUn9++bwuwNxjcbJGKm5+8KDcUVINWp&#10;qB771t9zpaR21/PGYLu5r00UE87PNasdp8eFuVHRpCooVoUYT1T6lDpWdN0VMUU5VZjm/knnmOC+&#10;8P782F+s6TpYlz3nVMjknr/UIotC/TMptUVGXBEBEfs4NruBSVi4ycBH6FewndSag4VQ2M6qIEqB&#10;bBGEwsbcrPhxFxqN80g/c/cfXbn4Vm/J0z26N26q0ZUW/M1+sUpygEh50PtqTyrhAb2M6AWL57pK&#10;Oq6ZrM/uNuYKOB5QzArT/RhJKdnvv/8++RGvNIMkLvWcdL2IbJr7UHxtdgPf0Q/2a3eSm8mHWZLg&#10;Uu6HY0UeVXDcyQoYsBXJVlTM5t/Lx2cIAMYYhcWCbP1RpChPVGbYuGdr5tA+pVAVw8i6WhJTgETV&#10;dFVUrtYNBWZVhfIYq7ACSa2iN8Z0jHTEkzlEhClsfY3UtSMgogIGqVhOgf6UojhbSxjpQhTne6IM&#10;jPn7PqAX9jK/6kFw/l0YIJqNXe8Hf/36JceW7ztVzByNexb/MOVnNn6Yun3fXzGSp+hdo7jfE5ew&#10;52bFut/f39fnVXsrPxQpsEXgQ/8OnbQMVWvZXjAC8aj4GMeWH6+xguOtdsfGhiIxYvvOSDFaxfQR&#10;eRsjmYiIZZAIDPvIP2NEpvfz/MpIvuOtj38Exai9mCITwHdm7/lk7GJsH4ExVL6F/bdShcV4GVXg&#10;FWECG3M4vlnuB31VBE5mSulKQZKBfKI+7KQbPhbEOe5/9uuDIiZTviPyW4rgIMpPKT8f5VrU5xlo&#10;cLU/R4C3eq8na9j4u3n8tzbNDnSo/TjbN63mk4rhlbIjA5xFqqYsjkRioxWZFHvHCIDIxtNPyETZ&#10;uMT2xesMe4iq18GVMnRTRX4NQKJ6apznF343yWfz139dSul14C9EwhxUOV+pfKsYGfMDuE4z0Dob&#10;C9EexM+Pvt6weFAB/ob3KPUiE2BjqJO64l48ZQK+TukiP1jlP4e2SOS+EPuofdxAxmNzLl6BVX1O&#10;w6zSPV5MlmU0j83IA2fQ45pMNFmarmVm9jk+Zuf6xeKyVQ4Vxw4jEVFAOVSbHn1nHfz0Kiep82Lx&#10;3pXNrSgH3QlQ/fqlSU7jnE1bpj7TPvMoxdIrh3EKxkpw7CDHXETYwM5vVFyh/O+KlHMFrI5iLRZf&#10;+jVXAcQVyDTKsbG9qM9x9zhvBWpX+5IopqPMuLDnj/bwao/Bxibu8fBMR60binSWxQlsDHZ/o+YG&#10;EksjMZbKDalnY+vQPbbHXHRE3unz9j6WR1K2KPcStSvbaytChBVhAdvPMNIkFcOrOcvIfHEtYPka&#10;ReylxrpaK/3/cO6zM97VusFyjypHpeJhf87g80BqHPizlVU8e3+9go/o/sA/sz+LnsetymNF++HI&#10;r//knHnbtm3btm3btm3btm3btm37q9kGwG/btm3btm3btm3btm3bn2CRKpb/malJ+yJNVpCCajL+&#10;vztgTRU+RMzsZq245P1+23EcA4ihX4v97O+jChf88+H7RyrkviAQwWDY1h6wp1TNVD8ooO8TJUxV&#10;qM3GBN7Dt6VvUkYqgMUWkVJgShwolnOkyMCVL1mhePROrEABgZT3gf/8nUg9dBxjvmi7f77Ivp1V&#10;stL5+UTbcwX+9r9DIAOC4P3vufpgNa8cgH3DCleegDp922GxowLaRMXVrKAlAmMwQDSOafRzwziX&#10;hfLt/0WFp6WUS8kHi6GbTNU1+GgB/EpBaeij653sUoPH5/bXRZAqqkwOoLM6g+w8kUovZPWFT75w&#10;E4HDyr/5dQjnPiv4Y8U57D5q7ijAgQIPqCJQtq4pH+WLsjwQAslgcnIFfMkkQM4DKr+/P3Z8Pvb1&#10;9SWVEtmaqchXrrEKfZVSAw80kHAeFEpQUfrz+dj7/Z6Uiq7+rFkWe3s12/4eqCw/E0vYpJil1Dmb&#10;7+VxDOtPX9SH7dTHuY8T7vFzg+CfrOe4VkRA0XkdaP2Da1VU4K2K6dkY6M/av6MIUCKgnyoqRiUp&#10;NmdRKZj5ePbcE/i4NvgKBw5G6lKV9o1vSxWXRv5GFZeqOHP0oWYNjlPMUj7XgA4sidcNBp5RZFa+&#10;b3DOzPHHSJCiCnqZL/Xrhy82j4EEGhyKPkyBHNV3sSibxWmoUOjjWU8U5McmgtaVIrsH1CrlXdx7&#10;YPzO1NsZsJTFuay/X6/XUNzL9lLdV7M4ZpoLtVJFVfRFjDxNjQ30W0+AlgqcHq2fqPzmnxeLnFfg&#10;wQjQqwDlT4GtZmb5JPmyajcwMI9AESxqR5Kn3j4RmVzkF1d7HN8OeH0F9vR+iAHzWGztfctPDJ8J&#10;wftmNxkNznVck5Rvi8Ba2Cc4BqP4Fuc1XgfXGAQXYP4ESY4iZXXms57mKhiAXBHQRKqbEcGhuueK&#10;VATByGx9wPVQ9T2S3SgQduSP2JxTYyTqF7Xe4vqi1nGWn1KxDBt3Ty0i2Oh7+JGYyyZgJYt11NiL&#10;nlsBqNTv1JoUrQE9j8KAP8y/ROsk8wkqjlJ7lijOuH6X0zKOrSaIK874QOX32Hi4+nsiqWtx/0/y&#10;2tiepdZ79KQxd62At9E6fj9LuQg1zYrdZKEpzK+tQFQRuQ4josWcDFOLbzdIA3BwzoXG8fmw7li1&#10;VMbnOo7DylEsE4V0Bfa7xlE1Gsv0IVZquXyA2rN1he4IPMf726ZcNpKZ+FjFx/cqJlzNOxZrTM9b&#10;xzFz7Z/PZ34KSo7iErV3RWIXRQgx7n/uh0ayr6dq3fg3No880dnUvucA93vp/ntPisuIy9hzYQxQ&#10;a7VU6jbIbQAAIABJREFU+TzGtQGfFfd4OScrRzzn/VhEBW+Vb7dgXxapV7P99eqcLoobMQ/cc26s&#10;DxTxD1uf1FlX5Lv7d/r+Tp2NrMiNonUoOttV/j0a/5HfxznYyZyQzEURUvm4m+XlMGeKJBl4loHq&#10;1aUTi01tOapjMz+t2mUmC8uSyEDlyRhBaETczdbY+3yo5W99XMeINXBdYOOVkTVExIuMrFD5fnaW&#10;x3xDz995IsKI0IyRtqpxq86Q+t88GZnKQaszHLa3iWIYFfMy8l81H1keD9ejDmzHucX27WyP73OR&#10;ah2JyEtU3Ipt4omHtwr8tm3btm3btm3btm3btm37q9sGwG/btm3btm3btm3btm3bP2kRi3c3BYhi&#10;B79RQQ87JPdgYzwg9YC//hwIXmJKCfisKzUbdSgfFW1FRcGsaBlBe1i4jEXNCJzCYi5WiO3BpQgA&#10;UArF2JfsfZQCCivIwQNxBAE+VZ3whqA7VjgeFRmogiX2nr5ov9+7qbweVus8FxhYSykYYP8wlWIs&#10;SmSKbqtiMP8sTKGBvTsrpmdFGb2QCAHS7b+zlfKhPuVWsI/noOo/LNhAFVGmNIBFIWyMKv+glPT8&#10;eOzvjoqx07gTRZjVF0ebaTCazcVISs3Sfx+Leq5+uopb5wIfr8rq3wELLH1hUSnF3q/XBR7I1pS4&#10;TqyllVpoUWCkuIH/sgJ+Ng8U+J2NfQQkRX4pUvXAa2LhI1tLGCgWAaIRqGR4Zzvb/CwE7iA1VN3t&#10;4+b7+3tQgY38cAQyidbPnHOD2dZiuearKKvWMiknowKMH2MD8KzOPgsVyHubI3EDUzNHEKP/u1c4&#10;u4qbrVKAYkoagKPaqAPgSymDMhQq2Kl1Fn28HxNYtKZir5znomZUM/S+DddRLHrt9/jtt9+muE2R&#10;EzH/HLVlL7i9i3JBCc2p95k9Uye9VIRrtayK6+tcQNoK0utE2tNAGiOQyq8b6KMUGPmJUpgqLER/&#10;MaxnOVmuDqTXgT4BAh7bC/uNFUd6IDeCPhUInoEHffEli1s8acqT/Ucft6zwkhWzR6QnTGlTAUPx&#10;nUZSpDwRaLG5r54Di4D9s/TxhYBwX/gcEehEoMoVYNb7O+x3BKqzfUR2/vd6h5ztc8bRGGvjvlUB&#10;Z3A/xZRNmR9m8dbcr/G8Qf/i9zNqXxOR1ERjI1IMXu272p/TrGBn8Z4P5/Rqj+nXeFRr8/3FgCt9&#10;PcD55fedjADlCWHYE3W+lbFcCicVs7Cf1b6oX2+lVv9EsR3vj/v8SKWS+RC/R2PABb8eMgXOCBQ0&#10;7GfEu7I9x09zX+reSiF0pSqPn1HECmpPot51RXihxlakIr7yGYw0isUlfk+5Upr2749gGKV+ufLH&#10;0bte71WsM9U1sg+r9sqvaY+KY16B56J2V2sFI7FhJC4eSPfEn7N4gq3rA+iuHgPQPOfXSZpU5X4g&#10;yk3Fauxn/JnTSchXLJ37x2R58G3Xe9sJaKuw3lu1kop8V0oSUXXcY8kooRDft1fD4eXXyo6KZf6J&#10;EQDGIKyWb2tAp3zFkIq4EUlEFGANwcNsXCvlbFyDRnBwI5C7kkJn25zy2HOseY69UovZhV1Mwz4c&#10;2+b1fl1pgkbeU4YcXE1uvJ1+g+1DRvXueql4twRwQgd8DSEkwESyF8wdPSH6wbXYKxozAkgWYyhC&#10;gDgWOed+GokVE4mfWX5B3Vvt6dl7Y2yDeZwxLrzzQ1Pu2xHXlg5OJ+SfESlMtBc7jsPSK1uy5BTf&#10;+/iuZuVOuObTd/U54cG5as839O/Nwjv6eZHjzpaa76615WTPPjTXbz734NdbHL/qzIPtcdleehVf&#10;RQSiLD/KAO5sn6/i7yhmjHIsT86w7r18spw7ybOdRHDNF/r8g1JM9/ENgphXZGdqLxjFwGp/jue0&#10;jPwUSc1Z3IXtyUhTOfn07BN7H+ecrRzHpXFda7VXyldOpZ9z3OtmvdaQiJBpJG3sUy+fZ4EHzVmz&#10;91OEWH5vikS345gsllIn1OxnkX1OvqY5uIqvV/NyRajmc3rqvEjvnQrENj7XYJTcJfIrLGbxtQVq&#10;LqzyEtHeLiKgV+c17HwT9w/RWuPHBRJHz3uKfkbbx5TP0fdzvxwS0KgzbtUOjJBTtQkjQl3lL7Zt&#10;27Zt27Zt27Zt27Zt27a/gm0A/LZt27Zt27Zt27Zt27b9yaYVv+eiZK/qht9XxdKswPkCIDkggC9i&#10;8ofrCPBkigv4c/SO7HNMJZod2uL3EXCBxQ9KBR2Lj/q/vTgaC0DUu30+n+G6ClTsCy6eHDpzxQwz&#10;M11AG4GG5veYi7Zb4VI+C4jypObnP8uAZZFaIBorNh2LJsaD+kiVFYuYPdAXC3vUNaKxFSmvsOIM&#10;LB5UpooUWBuZ1bPYN0ERFwf8YAExK3YIC5TNKNEFK3jnzzu2IVMtUGCyiDxjKliqsnFpcWcf+dcz&#10;EB92A9bvwkcskFfvjAWpQwF3nwtpbFtUBGftNPf7cyUaHP+R8oMqmnwCclR9xvxCBCBDUgSlQMLu&#10;iUQKrMBNAXgYaUP/GYvlvQJIsXoBzvHdfX+932+rguAiIhGJQJLT36tuX2w7T+rAwddmVstUTP7E&#10;ZyLoypNxYIFsrMDC1VM8CIP5qGgs9+fMOVm1Bvzw6xQjV+nv5VWVsRAO/XikhM5MAYPVdVmBLraf&#10;AqRGMRVTAOp9dxW0n2MtXypwJ9KicgCoAhbmlM1s9p85JauWpOqtV6T3MWyB5vXt4/vwOI4LxOmL&#10;0ZlapwcF4Dq7Wts7SMaSBsVG/vTpPXDMoNolA1hGcaJSuGXjhynhYTykYmAGroziblY8vSIK8WtA&#10;97+oDMeAoYxcgMW5SmGQxbg+NlVrPiMditbOSCneg3eYD8d3YIW31+e6nKhx8ij2viy2UHFTtAeM&#10;5gNT4GQxTkT69uReK2VmfA9Gyqb2aSwe8HMY45g+hlexWjQvvfob7hkiZe6oEJuReKHvfBK3/lHw&#10;O8ZrUV4l6vMUEGj9ZO/+NOfD5rJfh9j8UErmEfgG768AAz/ZV7C2X7XBiiBPkTw8aesn4GvWXkj6&#10;F63Tah/bDcESan19mh/0PqETRTH/psBskRohi5UVKU5/J0+wgGA+3E+t+gC/w3wFKvAi4Zba5zBC&#10;Nf9dBRRjgJJoPDKF7q5++9R/YDw3AZNqCvNsam1k+4BKfGXOuZHnlRr6fJazQZ+rwFmYj5rX3jFW&#10;ZvMVSdZo/7uciyK9VL6QxdVKHTVaE5GAKgL6RrmAFSkGfg7jhHkej/nf67lLMcvpR/mGIfYLlH5/&#10;CraK9vAK6Nj/9vl8BjI9NT/Z+EHQdyftYrFtJ9GL9lT+s75PPEnWHV/Hc02RtDJ/pRSW2ThFn4Nz&#10;k5GfpHMvEJ050DyKyBdG+QgZI5dqluc8fSnFUrUFOVYK1ws2v1Rec3qPlAdSv0sx+MxZ4P0YYW4U&#10;f/f4Agmb1fcwj8HAq5FCO2sftmdl62WUZ0YSrigPjOMXSSI9uHfY7w/vlWU8sFJn/yNAUYw/IuIP&#10;tkdlJFL4fH4cRM/syU3ZvgFzEhi79n+7X/V/u54vAaGPI1RatR8SQXjCZxWXKzK9iOCMtfVIKG0U&#10;WOz3yyMHRp0Ik3CPrvJd0dnt6mwGSZsUqU57lnydE46fi9uMxXm4L8B2fBLjYl7cPwP2BZtH6ros&#10;rmNk2f4anpBY7cmQ3I/tLfD9kegzIm1b1VCw3NqKLJSRn+O5xZMzxG3btm3btm3btm3btm3btu1f&#10;3TYAftu2bdu2bdu2bdu2bdv+BIvAHf3v+LMq+FspcinwClMzZwoU6rlXKgjseVTRoAKv4b3996LC&#10;D6o26sAtXqEJD81VEZQCoXUwlgcTrIoJGLAzGhus0M0X6amCqVu1oBUAvV5doeMuMvFKtB5oPfeV&#10;6sdysdzDaHHA3VHpprPhT4rDl+JCDVWbWLtOBYWu/39SQL8qRmHjnxWW66InLKSzcxwek1rzPc7M&#10;7rLe1nelHIPSACvE7IWXq+LcSMVuVeyr/A7Op5Wfm1RHroKi11WviKonToLoHFmjyjqOgV5cdQuQ&#10;NUBnSsner7fVUk9Q/D2eq9lQRKMAdwzM93q9rkLZDn733/FFpkpdEee/L+LsOP16KmXVUqzarXY9&#10;ge6skQbUavZKNyFApIioFP0YmG4FDF0ppeA4RvVgNabYvEUgPRYyR4Dj3vPdJ+aULyW0YmY11cun&#10;JZtVlP29rkKkevMqVBtBCBHpAxa6Gvne3S7lUqNH4ptWY52slr4m2vlM6VKrsuoUTSqSm9RTkbC3&#10;aVc3OZxKXB9RNj1/StVSNrNSLbnJmpI1JcJUL6Wspsp+3s/82pK69Ns1z1NK9urACgANjvDqfolW&#10;OF1qm+uvVi1tL6c617/zep1r7Kf7y1eo9hetERGA+gm4Mr9eVmux41RhZ767X9sTJmFRahQr4jt5&#10;MqS7OP7ui5ygeNtuH1fPtbyrnZfS/V22RhtxPku9CQ2aKmh/r2rJKcddz2btMymDHzzvY1d8lCy/&#10;3nZ8jiE2GUhisp2Am3LPyXONaEN1JIdAf4rtiKpSTeW+xVvdDwwxgeVwHY1iDyRXUPF6BEr2n1FF&#10;muxvTwALeF+vtOl/v4olmI/0P2OBq1+L2hisbc6nMXY+PtW+vr4GYgv/7H6OKkIsLLJHEL8vikZi&#10;sQhw5d+7tzUCoiNw5l2UXi2/fDueqq/lBJvZSNhU67m+Oadb7SYNUqqDvTicrdERkQLb10XrIK6v&#10;SsUQ5yqbIyugl1Lgjvx2BDpmn43ibA9WwML/J8BaNXdR0dM/HyN/8+NJqS+z90YyLqVE/VMyvSf2&#10;xH+qZ1DEW9G9flpI/uTaE6iLKNGrmCPnfO071LhWwIWIvE2BEZk/Z+0czbcVYD5S8f7J/I5AZQjA&#10;VsRf0b5IxYWr3Ji6J84jBSb13/MA0BX5JGtjBTxneZiVv1N/9/GratOonxWIIwJhMjXtSHWSgXUi&#10;hUUFQl35ilrbusx8pSLLeWLMb3dFbn+/1Rxd+T0E0am1YjUHmwK9LUnzeD5knXNmbaFICtj4iPLO&#10;fl4gmRqOKwWmfxIDRUD0CNi0IqvE8VtKcUmKeH+hwOT/zHr+VMGajXm15/2JqrSP3fFchKmx+7w+&#10;tg3bP6g4SM0TBKeq8ap8JyMpwc8o8LsC/dXhEn58zfcoZ24yWrN/Mi6K1UEV+bqepQHwqXxPKXVq&#10;VxxDqzUb5+txHFbq0XLJADj0Z1B4HofEFcxP9Wfq7+xJCdmcWe2v1ZrH9rNIvKQINlb7n2j/vxqv&#10;6hp+vuZ8J4uYj12RiCAomq2fq1h9NZ6ZAnu0h0dycozNPBnrak/rP4PX8ueAjJC4r5U9D6FIZTG/&#10;fo8/JJ9I1nn1ei6in//19IP3R51QiJF8rWIltQdW56r3yc9IxKuI0iIiYLbvZaStKwJztbdYkbeN&#10;f0+WUh0I1bEtPCFSRDSA76/iFTUmfY4G556KS54Qp+G+Gdfw9/v94OxnXqdYnYAinFzFoB6sr2oe&#10;GAkeO1tekc4gueu2bdu2bdu2bdu2bdu2bdu27bYNgN+2bdu2bdu2bdu2bdu2f9KiAnszXpCBB58e&#10;TBKp6a4KjfB3XRWTFW91gEMvrMZDdlb8FymS+P/26oqrQj12CM+KTzwg3RcO9UKOXsjTwS+sEE0p&#10;G7ICA1b4icz2rKB9Vqp+yYKblZIXU75M6eXA+sWY+sn9HTNUmVfjtDqgWVNsT1T9r/3t5X5fl2An&#10;r5ygVD8ZIQEqNWF/svH/pICaFU9Hcw3bFcfFWFg9twkq/Nzf6QURncTgfgYs2sJiIRy/XqUAC7zV&#10;uFN/Z5/Dd4m+Q4tnT0Qi65/P5zPOvf5sOY/IdfJcpXrQoCuiSvX6asrZSjkGxSxPeIHqm1gki2CK&#10;lJLVE1WPRT+9sIspdzEV+MtHovD3WU2WMy+KTClZl0hO5zv2dk52gz2Zf1GAKdaH2C6MAIQRiTC1&#10;vV7c2teeyC8x0K8fe570hCmAzmogtQGr6wnXrV3lul4Fe8n1KfoVptLdwOln8RPMd682plTN2dqq&#10;/JD3AznnC2zbCw/7kPHqe6+XUwLKI6AqpXrNnXbbRgLQyEpsIDhh619rugbetmsMp+t6nVCgrRcn&#10;SOMEN9+g/JHYpv/XVTzn+vgaj3aq253XzicAtNhJBuFB0yk7pa62Fr9erwsAn1K+imz72GIACgS7&#10;K2DMSpl5LFItll8vK/VjHfSdScEzzsMInM8Ks3HeYjFsV9Ki63xnILHRBftxYtdcqmd/EiWk5L8N&#10;pDGWLJ0xkjlyBzvvXzvxTi2WU24g99r6rI2zbDdZQ73GXjrHp53tmlM2K8UKUftDNXAkqRhAt5bs&#10;KMc1x1NKDaBWzdqwrBIoo/5b+ZqV+vM8prRqoIrPGMGUAlx439vB5qxoPipmZcpcDLRAY3JLlt8v&#10;y7XHOcm+vr7aen0Wc2M7sLWk+xgskmbfQ8IVpTiN+54IBMHGljc/P/serRWNJ7Ps1Pa6yyXrykq5&#10;2ceM/p79Z0/IxQr2WTzdP9ML6/0azNp3GGMu7sMi4SdgLB//LscRUU5cgfQiQNJKuZ2BuH7//fcJ&#10;FM/GJrufUqlmpCwRiZEv3MZ4zLeLAq6o/RD77B9Vgse1jIHVWL9GQEnWn0p5L/LbEWFY1C7qGmr8&#10;+rmnAJ2rfR7O0QhswEBS0f5b9SuCZtScita5FbDxKdBXtbkCrPq+67E8Km6u/Ax7VrZnwX0iW4MY&#10;EIQBVo7juPbTPWeGMa33+37v+0Spl/lylbNi4wrjBA8qfL1eU25NAe2UL2Q5pVVedjWeo+uo+GYJ&#10;Hk8ngZnw8yxmiwiv6LqTspVUH6t6qjWQ5VKfxD8tGZEeg/LZ3FOgLb0W3qDJZD2vkgy7ulY7CQbr&#10;tR9lYH2MD9jYZyrMT+YC2xdGCrBs7epbq+l7ia1H99hjOSkGYGP9jXkLtcddjesnhCuYx8HPqnMQ&#10;/6w+34TnCP2d+36G+Uufz0EAGsvtsndHsHq0zkUEpVHOmq2/T85abn/hxu6ZSLxB6GRPWZ/tIZ+s&#10;senVzm4m0L7deWM2N887Tnsnmi8NYj0dr6UhRvbrFeYmWZzyJEZRpCyezIzNN7WWeZJoBQ71YxiJ&#10;99QcjgDZykf73/W4xPuYaP1r44CPPTwfWsfcnJCEkZg8OVdi8xVjdDxPwLXhuHKTHCCrQPUq9o/2&#10;Rf7Z/Fg7juM6J/ZkCHE8mxyp8A2Av/PN2eX6qssxz8Rs0Zqi4n8kdMAx7t+1xezpzPMaJZBnuVIf&#10;H/f8C57NeX+AZ/hRvzKiIU9whqrjY5uk4ey1t39KN1FWv0efb+ps+54rZTgz8OchjKw32o/5NRVz&#10;TNFeUZEdqH0oI7RksRWLmdm8ZrkqPAuLcpuKPFGdl6ozwRWB+4qoatu2bdu2bdu2bdu2bdu2bfsr&#10;2wbAb9u2bdu2bdu2bdu2bdufYEzZISpg84XnTxUe8ED9yaE0Y9f3B+5mI7Bc3YtdV6lDMzZ+/97e&#10;sPAmApWxIhum1Ozb1P/MyAOi92SqLOzzCH4fi019oUiFf+d2xWIBbANfDNT70BfukasGxYdlAGHf&#10;NhaLsuKqlVrlfTBfQmVEVcDE1BxwjLH2wWINLHJCBRD2Hr6gABUwFclBL7BURe2osqaAUVjk4ouV&#10;sHAT3z2ldBXRRAWHarz76ypFNlX4y55puodD6SZX5M7ej81B325PQA//+Mcve7/fRAHPpgJgpQiL&#10;RYa9MNbP8Ug1a0VoogqSmCIQVb05ZchrB5W2oTP5Jq8AEhXy+bZVgJunqiysIBIJTTxgF4ubVNE+&#10;KiehMlMv4kOAawN8V8vWC2sdyKLy9mDrKJsLzGfhuuQL5DwhSHT99nmjPoz5ALbWqrFZSGHbDLDJ&#10;AyGAL673RcG+cNKvgx5wehVFVkficoIPuh69f95Sq33lL8vv1/0+tanL1+Owz/evBnZO2dLLLJ/g&#10;Zqvt86/cwDTfxezVgdpurJVTeb3WFBauq371Cktqvvt26+Ce3iZHbe3z+++/2/f391RorgDQ0XqE&#10;/a2IUJ4oYLG1Ad9/8icpnTAS8J3gl9DP4vrI/Ij3i8dx2FGa4neb32UocPbkTq/X62rX/HpZLeVa&#10;F7r5cYrriy+ubD/fvmuIKdx7MTUu5XNVG69Ik1j8qdYcjEHQ367ItNjz4Pr99fUlgTHqeVQbKFAk&#10;7hk8AYtaJ7EQlsX1vj1U+7GCVbYuRmsGvh+LUbHg179jcT5iuJd1Mo88gCZ8kTaumT2+8KQBrL38&#10;M6ti20ilq8/XKFZoy0KxA+YAI3eI2rXfb6UGxlTsV6RyShV9Bcbyc6T7f1S39/HlT5SG2TshKRx7&#10;9ii+x/f2hewMeNvfD/sYn9s/z5+Zc1ExdbRPWvlVFdupPTFruwiUxoiPVoQ63nxbRgXzfm4rYMtq&#10;bFURJ0bg52iNU+8dxQYrQCXre9Z26E/YWhXt4RlY/AnZDCp6IhBG+Ru1v4iAzH6t92Rj0doaAa3U&#10;eH7ik3CsKz+LgB2mhos5ABWX+vGuwC9qTHlft/KVUZ6y590Q6DWBFI8ifaIid6O+zeXzhu/lRjmW&#10;rjih2BCQVwvzQNGcRhJXPpeTJIRS63cnRUt9L9FJ3bJd+c8phqs4TlxM1gm56gjaPSm0GglBqSfw&#10;K1mpxyOSKjWeFNHgE+KN1XxiY6INtzrFaCMxZO+bM+axKkGxUW40yhOuPh+plmPu2/vfDkB8sqaw&#10;OYaxrN/rqXwP+leW43ii+O6fgeVNn5AYM/P5I2zfiADNx5fYdysCI8yRDvlHoqDL9vcRkPD4fNtR&#10;DsjfZ6u15Xhi4tuWXmYEsE9yHlEMk3OycpSJHIHtdZWfiPKgSNw156ufKf4q38xivZ6LVPtUdQaJ&#10;BEAqFlPxhdqLqPyVIl9RZ2/nb8neoHt87mORuOUpwbgnGWOg1JlsMi2JAvCcahWnM8A4xh1sDWZ5&#10;cvSPeA4YjS+1X14R6DKykr5P9j6X5b3Y3MY1t+1bb5D3/JwpJCtRBAnY7hjnRmejavwrUnUVA0Q+&#10;v8/zSmKD+7vFUjrJaVOynFufN1X5tCTdZO/xfr+v9ZrttRRJtyLTVHt6FZdHflntRfy4vPLzwzyI&#10;fa8niVR7WewrT7LDiB5Xey5FwLFt27Zt27Zt27Zt27Zt27b9lW0D4Ldt27Zt27Zt27Zt27btTzB2&#10;CMuY6c1i5SBVSKTUYNm98ffskNoXskfqMvhcERBYqQepYpkImIvM7Hhw75/Vg1c8KAeLraLD4QhM&#10;poBA2E4cYFovZer7QP1WKGL9z4ovFDDKAyrw/vfn5jb1yu1sTPlCIdavWHjUFV1Z4Q5+VxWF9etG&#10;xV5PiuLZeEOgChYsRcXsWLjUi8d8MYUHHU2FqOALsMDSF6p0wF7O6fqZjVXWjjgXoiIlNu5Wvk0V&#10;U+FcU+o/KfMCkf6OSl3Ut7NSs7nb0n82UZCfApSy9sXCIl/M6sG0+MzKL0eF0X7soBqFN1aIenoa&#10;Sx3wTdQ7V0XdCHRhqkC+aOeJqhdbF5Agpf/OA/KY4rofg/2zWIjVC+aYuuCllpJPpbfCC9I9YA/9&#10;AxKsTEVaFwjXriL0nLJVq3aUasnyREZwHMcJBD8VAU8yg1qLJTeGfTuYmeU0iHPTdSlSP+mACRaT&#10;VEdWMfNYuOJn0wDQPrevYkzrCtlpAo9nK/Zdjhs0YtU+n28zq/Zlv9srZ7Nyfr60cf77v/2b1Zrs&#10;+/ssjremat/BoA3MUB3wOlnK2bJ14P2pDm+1S8ef4OZT3b7c747jcaW8GsU3/t2RQCUbV0BEQyCq&#10;Us1T6/FQcNngM7eSutVLVjBZogWoTDWwgU0UaK+Gsam/xuVTU1d5TxPYxv88jDGinHYcRwMC5bn4&#10;uK+7DNiL69rQ3tauV0qxclQ7js8JtMkiPhpjHE/6sgLXqHgH1zSmMKbIopjiZFRkGhWN+//2oLMn&#10;sUVEenTNiSF2a6PylZuPTmZWjjqpi+EeDItimTo6kh4xAD4DeTPSEQQK4z5OgbvVvL5ijNMfN2KS&#10;c0VLaQB2+et65Ut8JqVsyvY56JP8/GPxNPoKtjdRa5Qq6Mf5js/oVdmU37z6uLb1KCen5ny2L8Z8&#10;7FlUfKjiTASfeMA4i5sQEBPtcSKfwMjq2H4FwdGMmKTWYtWKVTMr51xv/nMGVGCMysbaT3Iryg8p&#10;khgVBz1VC1frN9tfK4V4Nh9wjrO2Z/2+ei61bvSYHXMo7DsMwBGROs15hp8B+tS7KaKRn+SMVvtl&#10;Rk6DQIgI2L5StI+I+FbjsC58UDQW2XN48OiKyIT1hVI2XPmkJ3MaSQPVu+G1MTaLfEGUzzDTRAk4&#10;L1bXV/G6B8n56+XEYyCMeVQchXlGHLc+zlR5TbX/i8A8UZ54BriWMPenxr4CZGof9Xz/hbmIFRmK&#10;WluVL2P+kO3Dn5JSKv98xaCBknEd7sOJCZRi7Wr+slhN7fFYHlu1A/OZCnC3OldRuV7mXyN/rc4I&#10;kOxgtf6w9mD+ezUWVwSmUa4t+ry6tsqZpjr/DoGpCHBVyuLHcZglkhM1vRbgOq6A71G8gb4b97Cl&#10;6vbxsQM7F1DrPiOQUn3NiNkU2HdFQOQBxZ/Ph87FaM++8n9PANpP/nbv5eoJ0GV+wgQZF593Od/n&#10;VGrtVnn3iACnEw8rQqqeY/KkA4r0SZFTrNqWrT+MyIe9w2+//TblpjqxSldNR1+ifJvKezHCa9aO&#10;OIeifVhXrY+uN/p2dU49k4uxPcUKmM7OZXANW6157J092Yl/pz5/VSyvzpj8s7I80H2vl1yDItIM&#10;zGsoH/FEUT6KsX66JmIeEPfh3o+ruGW1BqzIOp7UbUTjSrXRE7X7bdu2bdu2bdu2bdu2bdu27a9g&#10;GwC/bdu2bdu2bdu2bdu2bX+SsUIEr5jgD1U7yM+rJiql1n5tb6ooLFKQR2AIK8KIijxYcXI/iDfj&#10;7OMz43xczMy+70GN/r3YAT9TGmSKiuw6eC18f3xmD4JhBX1YsBgVUiKwthefeHWQdp9Mi8h8m7In&#10;nalXAAAgAElEQVQ+V8XRUbEpVZyGgiNWkDoW8szjCskK8NlXwBM/hqPCD3yeVaGEf04GJMfiMWwr&#10;LC5pczxbzky5vUxAq17U08ExDEzC2iMq/sG2jwp71DhSRZJYYI1FGJPCULmLdS3NINgnwI4IZOU/&#10;n3O2fCr/zsU6JxA6mDfR3MKxi4VPnFBinD/sPaJ2wEK21ZhggGnli9Q74nc+n8+kJIXEEqxvIn80&#10;zuteoJTtOLqSe7JSGkC3XCpt3Ve+rAF3W9t1IHS7/mcoHG3/a0rRTS26g7LTRZZQzah6FFOQlIoz&#10;uRX9l3rYUU71zQ6GL02p7gJnO/CgnUDtG1RuVpMuGm9jJQ3q7AhA8EQCHTjoAZGXBl4wlyqM2QEQ&#10;bLZUf/O//xyHlRPE/n183+qUx9HAIF0ZpRT7lMOKVcvWlOpTNXuldAEWj3LY0bUNc1Pzzlbtc1Sz&#10;nKwms38c3yeRwNl2tdrLcrtuOtVvzvf/uHX2evZsZkUrPTOgpgcWrtbUnBtAf1ChqbOfwHuqIjcF&#10;APBjAQlVGkiiWBt5ZYgt27yzZZw4FGDWOU6Yi9fj8XKDfe0ilFA+6vP5WDkV3TE28+87FJlDTNgV&#10;i7xCOPp2RqKULLv5l8wCRabLZ1hTun4ar2EsyQooPbhZrTuKDAvjLqXih4pibOz5NYEBapZkG/Cz&#10;UmpMls7C+OzWck20xH7GdXpFoqTArCoGjP7GYhVcq/28HeesU/0828KrnzJQvffdau+kQMS11qnQ&#10;HEGL/doIHvXrW/+3F21HwGHVX17dnBE5RIrGvIC4tLWgr2lXH/D1frWv8PfGPbZSYu9zG9vuiaLk&#10;SrlexbU9jlOEZv57gzKiHSNw3qyBgyxR8DBbK/8oAF7F5Op6TKlVxeAqhvZ5jZXaawROwmv76zFC&#10;JTaWWMz8hMxqWHsWxF9qLqp9jPcHEaHKE9CiUiKNSO2UP1+RB7DfIchMza0noIWfECNFBJJqD+fn&#10;rALbebBFX0MU8OsJaHz1viq/4JURV2rDjOCOtSFTP1bzRPlHRfLG96Um86FsvF8xbt/NVbv+7X9r&#10;9y3TflLlH6+/5xtU3ojVHAGlI8Rpqsx2E1lRYG+9yNbSlazrsWwnOStnrqZdcwCDph6fl5M07Cb2&#10;TJ50TI+c4aeLzMfm3GhTeb9ptO7Lp1vMnvn1dEWG102aGHC9lePPe17+rBaZi3mSs2Z7QoxnnxCo&#10;YU6tHsXyK1/Rbkq5EdKUOUa/2j4ZtHH7v+LI5nCNi8iP2LNHcT3uCxTB00pJmK0BDFS5ekaVZ/P9&#10;pACFSEahyIVULhv37U/WkdW+jeWmWN7wyZpM3+nMvfm9eDr3uok8vo9lV8TMc7vmy3f08d3nZVLt&#10;dvmiauUoFwFfZxdRBD8KOMvONGoZxx8jpV2ds/S9S+og7KzPYHz7v9/vKa/U5xGen6h9iSKSYABY&#10;JGl5Qt49x5T+fCrTM6NVDOrJUPtZWNuX1cuv4X5UnYXgHqeUvj4lCVTGeIKR2vi2wvuzXEkU90T7&#10;hwiIq+awis2GtemcP7WUizh3/E5bJ+77JrfyzmcoEUFU9wuMkFPFpE2JvN3rJpWFaT+tCT3eaSrm&#10;njjRLIOi/RiH+HgD820RQTJ7H0ZsGJ3Rq7yMz1+yOf50PVH7h37uklJ1+aU5dmD7NXWuHZ0hqZza&#10;3B5+b2MuZ1whvklA9F6v3PpN8nNfsxM6+H+RFL7fb9U/qt8VuUW0vrN1XbWPysX/kdzKtm3btm3b&#10;tm3btm3btm3b9q9mGwC/bdu2bdu2bdu2bdu2bX+CKbCw2a2M6H/XC1EQII/XUupa7GDeX1eBh5WK&#10;eP+bKgpS74ys5vg9BeyI1E5Q9RALZhh4vCtdTYqJ9jOlnegwGsFV2N6rYuYOPsR+xEP1G6BgoLBq&#10;dh/wcyA8PqNS3mFKm5HaPfbrDJxRxf+VFu4zlYqfsPrj57D9EbTwRBnOf5YVE6oieyx8GMc+Kw6p&#10;lxIJK/7wYCIsulRgxKhtVp9T84+1K44dVKBgBU2+LXPOVupYXMTGpB/DKyDD+HcoGsvsmWbgVVRs&#10;wgpXGQgsUvHA9uvm/T9+ZwXGYHNAqaAyshTm59Scw+9GhcyqCIrNESyc7GXaDdT626nWelh+vc1K&#10;Ux9NOVstxf7+61fzqydwOJ0A78/nY/WYlVzMqv3t3/9mn+/PWSh7FpOnDkRuff35fAbACBZMa+IO&#10;OwkeGlig+1WvwGuWzepIrtFVuHPKsm+oPygclOnJNPr3UX2oF+Oy2GUYd2dhMo1tEi80V4pg//jH&#10;3+3v//hln8+3/f0ff7d///e/2d/+9jezavb9+bZaqv3j1y/7f//rf9tRiuXXy76/q/0///f/tuNz&#10;WDqv9e9/+zf7j//2H/Z//rf/sH/7t//DXvk3+/333+z3395WU7Z6ghtqSpZf+QZolWKf74+9Xrld&#10;v3kZM0tTDHO1eU52HJUCFn6idoprS1fnw/mGBc5PFPNWvpGpwY/zghNXKNUyVGAfVXPGZ7l9Z72W&#10;wlYgbVNchPFLV2lmaw+Sp9zFzYXGKeVT6HsxABRTAGfrEKpd/f/svUnXJbmRJXYB+PCGb4hgZpIs&#10;TjWQXd1Hq5ZaR1pppXP0o7VStXSkhXqpqq4mk1POGXPEN73n7gC0AOAONzeDvyC5KrrxJCPi+97z&#10;AYPBYLB7LwciXRTUh4WfjYPoPM37K7VvabxRFS4JMLIGMqRxJQdmLRHR5PemhFRr8UruX+mc5AAq&#10;0rqWF7Fz6zclR1krJubA8vm1rLUMWB3ivkoiIpJU6Dl1TzqGaTxJ4wKJsKoUW+Z9SPuIXmtO1LUk&#10;40mAYvrcXBxTilHyPk/zIid74fwAN8485mR0Yzymqlk/LwAxhbiOBdAwfS/tt7i/58QckqJpac8m&#10;xV+c2t5yr5KBt5SX1xAPMYa9FOy3ts/j9t/cGF4DLV9CGncJsY9EclEizuIAvtz4WFOovnTftrb3&#10;leK/UpstlTV1cZ5Ka6YEfr9kjKwB4kv9den9SmD90nheA/es7c05gCY3p7hYL4/zKOECR86xtufk&#10;npkDja7FJFIMLLXdmqKySNhFYjuuzy7JPXKxHCWuoDHcUgFWjYBMFb9TVRWMCsR8wzAARp7DOWhs&#10;fBc37bvixceMxkj2lam25jg1SmRGSSpz8HpSb1/mMQuxkZoTEeUAMxZIDgEACh78Px9TyO4JAmzL&#10;niG7XtovL/13/IxXE8C3sJ8qkaDQn+fjRAJer+3l0vUSgV0iAwD87J24dcln/eXhF6rSkl+RYgYu&#10;l1vKGdF85iX+hZsPJXJFiRyuBBDP3ymPHbm+WyObKa3/l/Sv9N6XKL9esmdZ8+N0fR73CtYFcGzy&#10;iZE4ciSVEMiRJZ/MxTez/oC6+Nxp2b7xWhee9dC8ar73XjwnlnEN3Rfk44gD+o7rugqEjsYYwPlF&#10;DkAiuKNnWtz5Fxe3c3EtbZP8vfP9t5S7leKSebv61fM1KZ+dk2bk/TuuqWRfRveqE3Ba2lPl5J8Q&#10;yWa4mEnac0kxjHQWyI3PNO8kBW0pLklnhpz/LxIFx6S1G/O83FnclNtOYPj4tLM+XtujSDkQOu6X&#10;5zT55zH7OyUFngc9Uzx0iU+hcTdHenbJnlHaQ0rjvESGwPkZ6oc+9pxUvq8mfQKR9I17pxJxf94W&#10;eTyUE3PR/GXwQZbcj/q/cJ6yjE2mcZCD2ee5Kprr5fZB8tmIRCzB7Wu48SQRT3J7Zikf8TFx5Gab&#10;bbbZZpttttlmm2222Wab/bXYBoDfbLPNNttss80222yzzTb7CxgFVOTKR+lgmKp8LxTZIat5UZAB&#10;B2RIv6fA2/wa04FrYEmfDtAntYYJtMwXEnMKj2vFzulzUqFOWanPC8WbWQFjpq4U+mIOTJwXbiYV&#10;0suK1jiAe/45rhCB+wwtbJELg6d+mIo91aKoR1ImJj2GVBASlMj9CKSnBRbSs+XtnP6d2jQ8q5sV&#10;C1K1B2DqL58ppkqFXXkxBqBGkHBekJv3C1fgwxU1LouvclUGZG2uYa3L5sf0/kvAX1IkUaOqQA4o&#10;TN/nCrOsdYvis3zupLbJgSpSAYY0d0o/z38vgRrS9SVFEwmYxz2X0ipJW7MFHZcobVG11PEaaf6Y&#10;qFzso6YxA7hIat+0rVVUExvfMwI6Z0rduEyF/hKQhKQinc9lqqo7H1dLS3PFGDMDH3IFO1KBXqlQ&#10;LxWKjsVyC0m22E9GIxeKAxS8s6FgW0/K4lorVKaCRlJgDwD3pq4x2ABY9vA4dwOctRiGAf3QwzqL&#10;oR9go5KZjiD2pmkiGCCoWhtjYLSGqSpUlcEuqspPz+WDWJQDnFcwysx8jXdBKRyjb/OE3CNvTweX&#10;1pb4Plon0pPYh06NBCczYohMKYkrGM7JXUaQtKrGNWyh7qsmcEBSS3bOzcB+qd30WFTvJ1C2i0Dd&#10;qPznJ2nv6TmZ9TkU+apJftCn+3s8Pj3gn//5X3DuO/ziFz9H21bQyuH29ha6qtCYCv1wxpt37/Db&#10;3/8BL169xsOph/Uaznp4a7FvWvTO4vu3r/Hw9ATAoK5aXB0PuLk5oG1rHI4HHA4HNG2Lpmmw3+9Q&#10;IRTQNU0LADAaQaHRWQzWQhsNDQMgzfHQZ3aw0MrPyAIQFby0TiQEagIbwEN7Ugicmg5Tn3h4hGGl&#10;MGFZfLYOqUndMK3vWTCjGJ9J4yPq+0TQl1fZuuuzYsCo3DwCRjH6x2R0bZreFONzBgUvPakuptgL&#10;E9iGW4eM0hGYgpmSk2KKU130dSkuCb6arjPx3uO8dbCDh0tF/XG+j2sAskJu75GKLT2wCkYv/bxU&#10;oNz3/ehjaTE8RxSU+tkYAyjADjY8t5r1BBPToahqnJQwTWzH6T8/GwshjlTwmOY8T5QCTAWpfrbv&#10;4Nb4tPblP+Ni31IxObcvWSsE5tqbAv5y8BDd23H9LIO4/IIgYI2EoqScJQJLGNIZbu+RPxslMcgJ&#10;JtaAX/Q58u9LCp0cMIICMfK9FKdsSWOa5b4i73s3A9ql566qCioqxWmtRnKatAImkhpJgVECv3Hq&#10;i7St+ef2OfZjNVZegsAnUJCO/jSpyM7vocZ4bLrHCCUIeyFtFuNLaw14PaqD5ns/SeH5T7ESWEYq&#10;TueeQboWB37N/ZBEbjipVPqi7y+RIZT2Y5xSpwQApM9VAhlxoD5pP0C/J61nyZdJ5IylvRDXXiUA&#10;yp9S8C8Bk/J1VLr3paDGtc9Je0Qu30XXl7x9KXlhfj0pH8Xt+9aAOSViz0vVDimgrDQXpXVJAvNx&#10;uUhpP8sB70u5i3ytp7kCmtuUiP+4XBUHXOSuQWM+H8Fqxmjm/crvxMUPJZIYLk8t5XBLJIBSfFma&#10;79LYWQMesrFNYUyKirqK/05p/SkpcHJA7BLALld7ztcixfguaY3LSX6k+JqOAdoP3PiVgH6l9spz&#10;mJKCOgeUWwOW0WejSvD5noHzQdy8Lu2TuHgzb2vpTGYtpin5rEvXyEvm/dp844i11Iqf5OZfToos&#10;KdZK8ZH07FL8NJF2kLGHieCqpD4s7WHmf/di7MeRLqRYKB/z43d0Fsv5+TpG5wEFXUvnPDlhXJpr&#10;dH6VYrj8fn3fi+eblKxVjiUUOZ9bJ+WSxmKJ+I+Otan91kmXpDnDEWJI8aIUz9N3KhH5SmtrKe7k&#10;SPMoyRb1R6n/5qRlXtz/0xh+ue4o9nxYijW5fKQ0Fqd3dIV8DU8OW8oprZHNUTLNNQJtbk1YI6qa&#10;EXxm+QNKEEPXpBKpWmlfd4mViLDWYjiJfI/rN7rHyt+P+qz8HHhql0m5PfxbjblPShAv5WJoTCMR&#10;bimlV/dIXNvR9hjJdy8gGpJ8FUeAwI1v6Sx/s80222yzzTbbbLPNNttss83+mmwDwG+22WabbbbZ&#10;Zpttttlmm/2ZRsEZnHJnDgieHa47F4DvSVEVgPJL/YSSsliycGirkADH06+pekIC9sxZzqfClRxs&#10;PIGaKACCqshwAJ3586ki6710eMsps3jPtYEagU8J4J+z2Yd30jPgu3RgzhdW8Ife+efzQmVJTUZS&#10;sMuvGfGIWRHVBBiVDu65IrrUh3MljaRAzhcy588wL6ylRYNp/Bso5WdFS3nRQhorE6BpXoDJKWdN&#10;CunAVLOwDtClYyrdewlWUSMwbyow0BkIMTznEvDqmfZK383HeLiHMWoEwEpqnVzRCFVanBMKYNFv&#10;XGFnSUWt5Mdo8SlX5MWp4UqAPVog6LEsLJJU1WlxG/eeKhFEQAFOQWNNqQkjYCcvstNaA86HwkQo&#10;WOfC+ItgVFqQeAl4PC+Aoc9BgWYcsYGk7Ji3e/73pDKXF9/QsUL7g/tMSWliDp6d1NWV0hEorEa8&#10;pI5rm4aGqTSsHQIgTinAaBjoAHR1QNf3OHcdTucT3r//gLfvPmAYHLqux4cPd7i/v8fpfIaDw2AH&#10;DH0fi1xdLISqsN/vYEwF64YITg5tuNvtsdvt0O5a3F5d4Xjc4ZMfPMMPnt9i37aoqgo++kNtNLwN&#10;r2CVgtFJeG+az94N47zPOmcEjAWUfwK3GzhvR6U5rfXYRwkcGBTg1aI/qVJ86t8APPMLnzz5KQeb&#10;KeAo+JkizqhspTRUVPNx3mVjMMynpPw6jp0ROKgKRDAKXsVGA2BM+GxdG/z4Jz9EP3jcPn8OpT12&#10;+wY/+ckPcXN9i6tdC7ge7+/v8OzmiN98/gf83//lv6CDhrUVbq6u0Q0dcFLQVYN6fwSgsNsf0FuL&#10;7169Qnd+iuQlBpWpUVU1rq6P2O93OO532DcNDvsD9rsWh8MedV0BSqM2NZSqYftEwuDg/ABgCEXL&#10;Rof2sA6V1nAxblBaQ2sDrxQcPOAdtArKfDMiIhf9Xj5/FvEZoDTgVQZIpzFRDN8uibFoISxVcp7+&#10;DOQAgexhUmOblCCnn7sYH0LxSq4jYYL30GkKJJ8/4eKjCryHg4IfeBCngoeJJAxhHGbtNpJrzNco&#10;nZFWTD7dIaNrGIHbyrupUT1gE3hTKcy7KAWbFnMw+Hzt5BRHS7EeXSfyddBai6qq4vwxrJI6Bap4&#10;50fSjZm6JSEf4kh0FmuXCsQg2uTxP2YEBuPYGEHxifCC7H8UxvgnH8fh90YE1NE9BVfcK8UmOdEH&#10;1/YcmJQqUnGFq3QNXAPXS0XFayrVXBxF40EKApBAj9K4u1RJMgcX5bGhBK7g7s/FFiXlci625UDN&#10;HLg+zRuukH360yMt3Qtwl3JwzsP51J6h/Y2qFjFXPu9LbS3F7TS2pQpw2gDKpntq1veXwFPhHf24&#10;/5r2/5lfU6k9JtBQ3u/8mjELe0Z/mLdHPm7S/f+UAm1uPq8BKKT24MY4R7BH90SleSIpteZjRVLp&#10;LAHU8/hcAuFxPkgCxJTeYQ00Qa/HqYRSsNIlStul97kErHcpMI/r6zLorXyt0ucuyU9Iz88pA0qq&#10;n/lej7Yj5/fyNaM0niiB0hqxT6lNJNLL0py5ZCxycZO0dpWep9R3tB0pgSUFBFLLVWzTnzmRmZRb&#10;zPuI5otyghLy4CTPx6/JHBEN57MkAFw+Pmgs8rFzSfLHYp5HlZXZ2e/7ed5QBiFlfUKIE+k9JdD5&#10;JbEcbce19XCW93N+puJe8iXj2NHrqusl0JoEtL/EN9DxzeUVR/IuIb8urddcvyQV5NIaXxpvpXVj&#10;zZ9zc3ctdriEiOOStWwtfl+7jpR71CtK0iUVYC4u4/adJT/PEQpwuS72GirPTcpzdI0EJp1hlPCk&#10;6fs5GU2u5D3Po0cQZ0FNOV2DKtLT3DxH0CQRNpXWbY5wo6T+nmIOmZRNg4LgpTHDjWmJHJvzjTxB&#10;gAOnQP8x+10utsn323R/RP04JZpJfrw070pnLFIOgluLOL9A9yH0vo7EVJSQgZtgl675a+u3pACf&#10;71Wl/fUSLMz5A1UkTpTOOrg929p+jdtDrhEwUIJCbv0tEUVw5JClc6Q1MP0lRA2Sv+RyzxwAnsaM&#10;+f4+H9dLUgE9Epym8+uRRFYpcgbrWVIwep/cB07v48Zxw+W6aIxOazvy+bm2JlOyCurfS/tKaQ+3&#10;2WabbbbZZpttttlmm2222WZ/rbYB4DfbbLPNNttss80222yzzf5MkxSZF0UG5DA4fAgzxZn8ADOp&#10;MUgqf5waxKhat1KEKx2Qryk0ralfcQWpa0XDlwIz6HvQj1F29/zvqXBHa41hGBZqd9z1qYIffWZa&#10;VLA8RJ8XjHIgfwoenJjq1VKxAeuKSKXCTe7vFLg8/wzfL7T4uDQ+0vPQ4uEEvOMAznOl+Py95n2S&#10;j38KVqJqDtw7UDVxaUxKP19Tygamommq5lBSp5TuSYsrKDBqDfQvKZhzc3QYhqCenYEauLGajx+q&#10;AJiun65FwdYSIIQDxQMYwWn5MwWwo2fnHgXvTG2ECOSczBgzKl1zih5K6Yhp9kVljFxpgqrFSX6O&#10;U8GihdLpenkBJDeGOcASteQDOX87Uxxj5nwq8hxVio0KKuxRccnZqR+MqWDqoFKehEy1btAYA280&#10;3t/f4+X7d3j/5h3evXmH+/sAcn9/9x6n0wla1xiGoMJtjMann36CZ8+e4d2H93i6v8cw9AACmLxt&#10;D6iqCl034Hy+Q13XqOsG9/f3UErhfPZ49+4hPouFgkNdKVxfXeH5s+f44Y9+iB/84Ae4ubnB/rAH&#10;PFBXFXRVQ49g2dj28NDajMQIdG1HBJfPxhDUqCSvtRpBrUuFaizWrXx81XUd37MDPNDudqMqu4cb&#10;VVDy7xljoKDh9RKUkcYULZ6d7jmhjTnVIbbAK4GevUXTVqiqPd6+fYsvv/oKFsBuf4WHpycY7YC3&#10;DqdTh5/8+Meotca5O6G3AxwcfvX3v8DLl9/hf/+n/wtvP5ygvEHbNLi6OqJq9qh3e1xd3aCuHtBW&#10;NUylYcwO7a6C0Qbnc4dT1+PhxSv03RlKAVWloT1QmQpN3WC33+FwOOK4P+J4POJ4vMbhuEfb1mjb&#10;Bro+BEKipIhtADcEAgcNA2gFi1Awp5VCxRSwaSjAAN7ZseA/+LEMSKb1rPsnMGZGipIVY6+VuHPr&#10;Sz53pfggV+IpAU7WSIykmIIWlQYlKheA/35EtQcgpnOhXXCZWqWkTigpZacCc0llkM6hse0uBC6U&#10;FNalInDuGWgBraQglEALI0Q//4y6PLYJ5AMaSgsAUx9JE9JkT6QDGcnB/F0BREKN/GEUZOXWFFdU&#10;VbUo8F/bS3AEVZJyef7OdV0v5ggHIpT2URzpT05etKaGKO0xpIJaCmyUxl8JDLE2JiRA5Zp6Mde+&#10;pf0eVcvi5nXetlIx8Bpge7YP83OVLk7RlhZi53Mx9+VS33FtwwHg837MgTOJLCopwDrH71MSGHMR&#10;M8Q1vWkadsxIBB0SIJwtIleBKCyPc+nejJs7lxolbuHAYxIgQlKH5vb1aRzQeJ2LkdO7DMMwAyku&#10;8zF6VdmxNGclxUpurePICKmV1ufS89A248CwpXVN8qcSEL3kI0uq32u5CukZufZaA0xJYHqOpIRb&#10;J3KVWApMov6M878U1CQpsnJK4mvxyCVjgfNrayYBtrg8B82hSv58LX/Dtcslz1tSw8yBu2tjScrV&#10;SPO3BFaSxqXCukKo1EYSCJ6qcUvjmYtP1/O6qkjGJOaBlc9iWQWPCFSCoNiaES5KfmnKBavVeJ7z&#10;gRyIUQJzSzm3EvnlmJMpKC9z67q1FlqZImEKt9ZypCmSgvqSvJTPR1prR39XIt+ADyRzzvmwZ0gk&#10;vDE3tzZPpTMH6v8vybdKpKKXngetrfEfE4dL7Vs678ifeW1fz+7tlympi0HV3JmEFvbyJTK2Uswj&#10;7Su49Z9eo6TCS8eIJteg6y13/kOfdVz30hlG9NiXgk4v6XcOhM3lsrmxQsn0pL1fac2dfw8ZkTPf&#10;l1zMI5H05DF5qe8mkhjet859vi7uK6RzPkowUCLnk/bHUvxL1zCO9JiC6bkzLGn9nJMQhjXFxX0i&#10;3Tvk5GVrZ6zS+JrPcwfvLfwiz5liDc3km31xH1PaK3E+YcyHM+QP3Fnq2rkfd74m5WLz76WzNepD&#10;uH0Et1+VyKklELz0eWkvzOV88n7MCS5yYqackJd7rjwXwJ2ZSwRFy5+rmM83gew3nmvkfZD381qd&#10;g+RfS35YIg7ixmj+2bRvSO/OnRmW8gUloPufkl/ZbLPNNttss80222yzzTbbbLN/S7YB4DfbbLPN&#10;Nttss80222yzzf5Mowpl3AErxwKvlILXmFRBI7gmgNkgqgdKheS0UD8v0Cyx9edFJVRxcbq3WwDO&#10;JfDnpcWw6bsc4IRr4/zPdPBOFbJLxVK0+DsowuMiYE3ez+ka9P6p6DAH6VKwNtcHVO3NOc+AI7Eo&#10;kpQKiXOjal7SeJFY57lrS0rjfKFU+ixXFDMp/8zbZql2GlSEsehbrn3yPxOgiWPTT8qOy2ImHzFu&#10;tKBt2ab58yzbxWEY3EJxII0jrihRKgahRQ8U2C+pLdF5VlLhoeBqqdA37zPuOnQ858Ud0lyjz5fP&#10;Zwp6mBfGYDEuSgql4V7LgvM034yaF+aM6lQKCwUrrs/yguBcEYgC4LgCF0n1LB+fuV+RC5QmMGve&#10;V7nP4orb8jFKwUwcAKOqKig4DJ1H07SwzqEbOmijYJRCZUxQ2IZC1w3ozj3u7+/x5t1bvHz9Bt+8&#10;eIG7hwd0nUVlKmilcD49oet7eG+glMH17RXqqkJtDJQCnp6esNvtcDgeZ2MmLya6urqCMRWGwWK/&#10;PwSgvlbo+wGAx/l8wunxHl3n8eLFW7z47h1+97uv0B4a7Pc7/PSnP8WPfvQjXF1d49NPP8WuqqHh&#10;AFhY10M5wJgmKJp6t5iTSmt4y8xPAGHBnyvXAkDQwga7XiulFqpLk0JPUK6WVB1ToZ2zfuZ7qDIK&#10;p2w09nfmj5Oqebh3KFpMZC2j0pEysHZAP5wx+A6vXr3G7377e9w+f4ar4wFtc8B+Vwc/7yweH8/4&#10;//75n/Hw8IRT3wEK+O/+/b/D8+MB//N/+h/w9Xcv8J//n/8XL19/wOnpDDc46KbC/nCN46tLkLwA&#10;ACAASURBVOGIv/nhj/D82TNUVYWqqtAPPZq2RVU10MqgbWvsD0c0uwaVqQDn0XcDztbi4d0j3rw/&#10;odJvMfQdlHZo2h3ado+23WN/OOB4dcT18YDjfofr/R6HNlxn8B5eBZVdFbTMY0GpgnNJTToAF73z&#10;8BaEUMTDGB1jq0mlPKmve3goQxSy55O1uPbTNTSf01ycdKnyFncPrniXAoQoGdQYc3oHrfRyPSYA&#10;zRLwlotL5mu9ZwGnVLEtL1BcUwvNi2clgDPnW9fASblv5kivpOdZgkvCaOL6KPctVMEoxftJTS0R&#10;eACJr2sOZE+q1BKAgD5DGuMek0J9/nlayM8VgZcUteh38j6V4lmub9bWelokLZE0lAiipH0dp1JF&#10;370EPhXJSQTfwM0Xbk5J+wlJSSv/PY0v6T211jNimLw9uNiRWw+lmHEchj5rU+VZUgF2/0oAWBQc&#10;KPlOybeWFMNnaqk6ay8fiJhKQCEJOJoA8kmBmANwlIAuVB0w//3g7OgTOGX7FO+sqaJKRvc69Jm4&#10;PT7XJtQ30f6jfpobw5yqM42lL1WalUgMuf2QtNZRpcacJEsaa9w9SzkQ+ruUA5EAwJcA2jiwR0kV&#10;XFrnL1UVpfHPpevJJc8h7X+5eCsfo8nX5f2Y/l3X9TjepDxU2NcsQYVc3olT/qQEFxLBSQkoXyKa&#10;kPyctC5JQBzpM9xavBZ/rV2fxg/c/XPigpKPp0QFpZyOtO5wiseXxuRpzZPyChJ4h5urErFCPm9T&#10;/CnlGtOYH/2uk+MQ7npKc3N3iiFZ/6XSfkqJufAxt5euoS6b8yXA2iW+hiMQlXLziXiL5hCluCh9&#10;LsVU3H6mBITOQVrc2ioBWEv7JCm+nuf60qCl/YvZ/pBrU4mcYRgG1HUtkt+skbdIe+xLwep/qc+s&#10;7X/p+l4CC+fxwhp4tNTmdIxyeUwO6Mmf6fD3l87Bim2H7FwNS2K/EhnxIlbM9rxeUG6f5TMYxe9x&#10;X4NsfkIVFegvsTz+4/a+OcHlGslIiSCFxhAccTIPstXFmE0iAsn3DR97FpvWyRIBWh7Hro0BLndO&#10;94ycCrd0Piu1O7fP4fYt9LN/6rgxaU8fz5ulMwcpp7NG+jZfk0Kf5Gc16Yxs8lc+9ttiJovxG7fn&#10;pG0j+XtKViUBpEtg+BLBX4lYi/pEOk+5/KREXCWRlKVxmsZ5HouWlOypn1wSmOeEGWqMv4DJ1+ck&#10;fpwvL5EIXOoTQ/sMi7NCac/JEUVK+T5AiXFaiQhMiv1zf0HrJGhObY1Qo7Qn+lPyK5ttttlmm222&#10;2WabbbbZZptt9m/JNgD8Zpttttlmm2222WabbbbZn2klgA4tjFkrdssPV42p4vcsnPMLoFp+7/iv&#10;GZv4vLhk/p0ETvaZYmNe4EEBd94H9AAt4MgVvqWCEwoCTZ9Zex+u2HUOXEUROJO3bQ4qSIfEoSjK&#10;iQXo6TPctegz5oXLXBF6qXiOAjmdS4fiKisGoUUbYAkKwjX82Oe5ok+uWBgAEXPFyjWFPkmlKvWt&#10;pKaQF+1KheYc+IcrwuZUQNaABHRshAIUPRVbIh9f8/c1ZlnEIgHfuWLhCfylmeLz9DzzOUifQVKp&#10;5+bLWlEbVwDDFe3WdQ1r7UwpPO9n+gxroAROvZNeo6oqUc1EeuZRcbug/kOfU+kAUlZKoe/7mXpu&#10;/qwzlRXvZu8/B7Iu71MC03Htxo3ZfF7Q+UmLciSlQGqpIEpSO6HqRqnYnxbejQWBDlDKQKkKpgLa&#10;qgoq2wawg8X7+zt8/dV3+PKLb/H+/T3uH+7x8HiH0/kMVdU4Xt+g3R/Qti12TQs79Hg6PQaAvalw&#10;c30LADifz+j7HoO3qAEYKJz7HtZ7NE0D5yysdWiaepxDTVNhv9+hrht03TkCjmscj0ec9wd4F9Ro&#10;nPXohwGn/hFv37/EN9+9wvXNDW6ub/Dzn/8c/+FXv8QPnt+grhv4AXDawgFwGfFJ+jPvp9n4GPtJ&#10;wVo3AtFGxWHI5CU52C4BsLjiqARya9sWSmn0fTf2Y5jHalzbaVE8VaPMx773JijOI6r0jMovUbXc&#10;a2ilMPQDlPKo6/BO1jl8+cev8Yc//BHX189wdX2Lymjsmga11vDOY3AORtdod1dwqHB+f4f7p3t8&#10;8dW38J9+gs8++wz/0//4n/DHr7/G07lH2+7w7s0HeA8MtgNcDaMG3F7tsN/v8fD0hFdv3uFf/uXX&#10;aKoGV9fXuLo6Yr9vcLy+xvXNDQ7tHm2zQ1U1MHVsE+UB1JHUQOH+scf7uwFQH+C8g4KFhkejDfZ1&#10;jd1uh6ptcfPsGte3V7g6tDi0Ldqmga5DG0PrAIBXCrbvoU2Ntmkw2CHGdA5VpQFfYegHQMU5iKBt&#10;CK3gYnsr76FjMXECalihYJb6XVrAm48vzn/RteyjLAPp2zjmwvhfkqbkcU8OLBzv7z0Lri6tXdQH&#10;l4r8KSiTgsHzNqJFiyrOEQnQXtojcO0sAa450L4UF3m4kWgoAGYmRS3vNbs+073C1E5BBT4VOnth&#10;r0PjPwmIt1Y0nBfYSoBvKb7nCkhzVW+q3sYq84EfnxJBDVVIpeuvFI9yJsXd3JpO12xOQZmLh0vx&#10;Nh1PHKgqL9imhAL0PnQOcTGhpEqYE2fk+8p8jOZtT9fI9PnpmRyUzgiZjMqIzzQfGzsF+HhdpaBg&#10;ZqRpkmKbpObH9WMOksmL3/N9qnMO2mRKZoVi93TNZY7BL+K2fL7R/dQaIDt9d3Ydr6C1EdeRfF/4&#10;pyiU5c9G46uSgiLdE0kKkjlwPAdocnuYnIwogQvzPpRALtz+kM5jGv+X1Ba5MVDa+9B9DUeQtqZC&#10;KuW21nIb3B6upLQnKUdTv3KJgrcEoCoBIaS+466xBqKUSFTytSmpI+fAqgRu5QgaUp6JUxaXxpQE&#10;bCmHcn7xvBIBSendpRwONwbXYiUKsKZtys2VUv4g0ZpwCupc/5YARNzcLwHOS2NQnpcZwC+B0Ard&#10;qAICPBK48D5oyoHJ+ewZmepI1RVBT9rEPWRYV7XSecYvv0Ocj2rcQ2avk/XFLOM5gthBgHrL2Cbr&#10;05gL9S5+n7T7gmDUe7hs71KaGyXSGQlsekluZrxmyt/Cs/G+tZEwLSMKy3MMycebKhCwDUM/xvAq&#10;y0eMPaPCPRUUC9SajYWYJNVKzZq8RPZRWqcTMHLcN+jQZ4v1Ak6cR2uEGXVds+P6Y0Bjl+ztFnN4&#10;nE9zIP/M9y54ltYJgCXwufT+IsAdSd1cha1i7k+SW1FznwOV+RWMAypTk3ZBUTr71my+xtxcDihX&#10;s09jarRp1xn+Gds0xfPJZ0z3yNomnxfxvMTH85wxDlLT+waguxrniJ/c2wiAT304+jSdnRNVBgrA&#10;MAyB0M9Hwg6EfLPRgNYGznu4eO6g48UT4aEa54wHNMY8pnNemDtBvXsE6TOK9KWxWwL80jGd+/88&#10;l5/PUeoDfGxEiVCKUzum8c4aIQ239o9TSyA040gLaLzNGdeelOxaelYpbz8neTZFYnMunuGIsi89&#10;K0oOifYP3btzcbvWCt6XgeU8aUX+jGkPrsbcciIDBdTKeyxzChypLzdeUu49f6/8TEQCv3M+mMuh&#10;lPYJHNk0Rwo6ruHknInOGS4Ozj/DndeViC7m43dat6bn8LO2X+bHHInBwM7LlH9J9Q3TuojZuSkX&#10;Q+TjNTwXxnhIygNI/mY6n52IkMJl9ExIgLsmJVtM5A2U9I8jFc/34Rw5ZImoXBIzuIRUZ7PNNtts&#10;s80222yzzTbbbLPN/q3bBoDfbLPNNttss80222yzzTb7CxhV++UOnTllZbmgV43/aV3NCsa8tws2&#10;83B4PilvzoEeflJyzIC34XqcGo6sYlNi0aeFvZxqBD3glcBNkpLYXKFYs2pVJWAvbW+ukIGCKyTF&#10;EHodqtaZnpf+PS9yztVSp+/58UB/Wdg2qarTPkmFKVNhcV5AplglzdwuZY+/RPnmEpVOCm6ihQW0&#10;oIEWtpQUbXMgzrw4Sl0ETioVsnP9n39n3ucm+74e5/SkZqRH0JrULzkYWeqjj1WK4N6BqsBKICda&#10;QCyp8OVzjyv+LhUJlwrGKUhI+bnSkESoMfkDD++G2fNJCnmjeoaayDDouxujYG1eaGNnRVx5+66p&#10;79E+ocpF+XpzifowR1LBKVpIfQ1MBWO5SqsxJhR7OotdewSUwanrcO5P+HD3Dq9evcL337/A99+9&#10;xNu3H3A43qJuWpy6AbpqcWz2qOoKdV2j3e9wfXMDNzg8Dj2qKqjB+4z0RRuDKhZYdV2HAT36voeF&#10;xzD0mcqJjUrgBk3TQCmNrgvg+dT+dd3gcNij7844n87QSkFpA6Vv8fj0hK7r8fDwhO++f4n37+/w&#10;9tUr/PxnP8GPf/Ij/M2PfgSjAmAFys7alVNEm9o0gAP6YRhVaPPxB6+g1LLv8jl5Pp9nPi0nY0jj&#10;IVd8o6D8um7Gn+dzOC/ACm02V5ejIOocrJPu1/f9eB9rB1hr8erlG/zut1+g2e3R7g/B78VCYjsM&#10;gHeo6xYeBtooqM7CWo+3bz7g9YvX0P+o8cMf/gzPrp/hRz/6DN+8fInzk8Xd23soXaExNZ7f3OBX&#10;f/d3+PGPfggohfcfPuDrb77F+fSEu9M7vH79MnhcDVR1g7bdYde0uL66xtX1Feq2Rd1UuNq3OBwP&#10;qOsWpm5R13s0u90YczlnoQFo53DuLR6f3sE6i2++9jCVisXQDvvDDu2+RdvucDzscTxe4eb6Gm3b&#10;oq5rVOcOVWUC2Qc8tDJQRo+F187GAmqlYEwFKD0CwcOA8RicnamHcesPVaPmgIDSOiep+s3vwwOh&#10;E1BlKs6O75UBUaRYk8Z/qd5eKvij8Rq1VNRaUnflgB75XGbBNmRtooprl5pUzEpjDk5pjV8b52pN&#10;6f2d82M7Sqp9edFm+nnf9wsyFw4wkkChE9EGvwZJ8Ue+HpaAp1y8kO+D6LhPn6UgaimGlYBNXAxF&#10;11UJ4E9jzzWVSS6mvAQ0JcVdEnCCqn1y+x7aN3TcSPE3FwdzY4JT5MyvmY9FLp6l8yAHu05AmDm0&#10;hhYy5yQZ9DMU2MAR2ElxdYqPKIFGvi5z443upbXOx4OfxQ60uJsjM5spyAOsqpkELinlMWa+yevi&#10;XM3f6WP8ozRW1sheJEBPCXCak/5we8+1/S0F6qyB35VSM3Ixbj7QdWJZcC/7rNLeWwJV5/39MQDn&#10;tXtKazaNKdfI20pzjtu70XcqqXqX9t2X7M2530tAXar+KI07ujct+U56v9L+WnpWjlSCiyGl9ZEj&#10;qlxbZ+l7U//B+RLuXbj8X2ncTArpfgJjk7m2Ns652E0CRElreGkNZOODtAxEIKhPewMVyNXYcern&#10;ALQJ6K5HgqkEFAUy4DnnmyIwSCE+A8lYR4T6+PfxvcZ7T7lNpT358gSUn7+DH5WTpbYM2wU/fxDF&#10;+x6JOGi8gi8Dh0v+aS0fVrrWCJrO8PwhvxV/rhUBoWXjTiU11rDv8s5BubAfmxEejnmcvE8VZquy&#10;mgPpUj7BZIRBCjE/k76gygq9czVbbs6mdoiX09l4V34Gil8jEyvF1dz4kQhZSiDStXVqBHZ7ZOct&#10;YY7pRBzIfV/J9+H2pHQfwq3bEvg9+YCAfTdwmEgyyIOPgHLAjaQaCpHoIqYDRti78iO40MOP+dnU&#10;yR4TkFxFF5w+m+6lQqojziMPKEoaG3xCGpMLkiMdn23MnYR43mgdXb6P9/MjeZNWZkEe45wDVMqR&#10;TU2i0tqhpvFtrQW0glYaRod2CLnFRE6nUFcNAD0SUioFGB2Avyl3og2gTCCuiBEgAL0g7EokAQoT&#10;aQZHULyey5EJFKV1i1M+n89/xs8wexCJaG6NpIe+01yR3V0UQ+ZEa1LszZ1VrO3h8zwsB3Rez+PI&#10;ewYujk773py4nNvP0ud0ZM/ErWOSX0ykDHnuoERyFz0UedfJ5yul4ZyP5N35esGD6ddyC6X3vpQE&#10;ihuXUlx4yZmoFBdyxFQ5qaM0ZtZicBpX07PQNZKEKRhJhAdzMo4SAdcUy+bjIX/OHPAe7pXqF5Kf&#10;4wiZliQbeVxrxfg75WKW85jmFvIV0kPrZZ4lndemV5+u6cbr0WeX+p4jAuP2Xxw5J5cn2EDwm222&#10;2WabbbbZZpttttlmm/212waA32yzzTbbbLPNNttss802+zONAw3kStvpM/nnSwUGQAJthIPgqqpm&#10;BQFcsealB5/LwvSc/dyzz0oPtvNDb6qalv873aNUXMLdQ7ov/X1SOpeALRJAaa24ViokLgG5OeAY&#10;d628AIGqMVOAvKR0VWo3WtQ/ESnMlbfyw35JYY2zUnF7fpA/J2xYBx3Rov618ZB/vwS+oUWBUj9x&#10;z0VJHKT5xKln5cqgnNrlxyiEUhVbCnrmSCm4cUsJBpbvMe/Lkv+gY0Yqui8VCEnEAXnbcAU9ObAN&#10;wEy5iuu/hc9DLKkmAKhUgMwX4cvF8c6Forvp52l8mVUgXnrvvIgt7yNODTKfLxLhhqRSyqk2ygVr&#10;c3VMAKgy5cGmaeA9cP/whBcvXuO//rdf4+vvvsTD4weczxZwFXRlcDweUe+CCnuzb3Bz/Qzn8xNs&#10;32PoOtihg9EqqMgbA6VqWDvAVBW08qjaFvbRoU+gNFfBDQOatoEyU1FXKv4LBZDB953P51nfD0MH&#10;QMGYBtoo6Fqh73q4vkNdVWiqCsZUMFWNu7sHnM5nfP773+HbF9/j9je3+OU//B1++cu/w9X1Aboy&#10;UJkqe77mK84/eheL6/Vs/gSFMoXB9jPQS/qvrpvZn6fTE1K5cdd1AUxNFImNMWNBctO0AUyd6Rym&#10;Pu/7AUpr7A8HdOdzKFjWCtorOBfV4M18fd3t9pMyVgQZGhNA3amo9/379/jX//ob1O0e19e32O8P&#10;UFpDVRVsJAPQRgPawDqF82nAhw/3eHh4wPv3d3j37h1++ff/COsqeFWh3dU4dw948+Ye3lu4TsO3&#10;Gs9unuOzH3yC426Hx/MTlAKeHu4x9D0OxwOGwUKpSPDgFTB4vL9/izcvX8AhKG2ZukKVdL5Mhf3h&#10;gN3+gP3hgKvDNa6ur3Fzc4vbm1tcH47YH3cwClBw0FDozmc89ScM3uGhG/Dh6RHOWvRdNyoeGmNw&#10;PByx3+1wc3ON29sb7Pc71E2Nqm2gtEFVGRz2OzSVgUlqas4FRcXoOypjUOsaCoDRBn1U96tylZqx&#10;MDUU5FGwXIl0g1un6edSUThPjsSDAZPfTf42jJVJ6ZRdF+L/l8DINKaSPiMV6FJSnZzIil6zBDb8&#10;s0AvQrvTNZIrhJ4VzkIDPhDCTOtZ+HcCtXBKZJJa8hqQMY8zOfIvDtxVWsckgh+qTkbXsBRH0zWT&#10;tlm+F5OKqjmCGO47nMI6V9y6BqRaA1hJoNF831eKIznyLgmQkLctp5ZF42uO9E0CUHJjniO/ykER&#10;+ftR0CjXzrzK+FSsLwGfuHmcx8CJ3IEDwtPCagkwLanU5WMyf/epf+fz23m3aDvOB1HwCVVpzAvs&#10;6X59noNYB3sksc50rbV9zJ+SX6Htd8nehAJkuPmU92cJHFAiiuHibO75uf0nnRtrhFgfuy/n8jCc&#10;Ojj3TtK+MvfZ1E9I975kfVvbL0rKnVJfcfkjaQ0u+axLcmml36+B5NdIFtdUQennOHKLNVK4tfXj&#10;Y/sxjxVzf1bKPdD4hpKy0Wfi1vu1NirmV6BmoDU65iVSx9LaUmpT6gtKeUipn7ncDjdXaU6Fy6FN&#10;65gbgdLz+075PJYI5SMsAITlvPClsafkH1Je6lJyCynO+RgfwIH/Pib+H9vVl4lH6H0DCc0ydzdY&#10;CzfYMVaTyXbJdbFUOFWZWjD1MYC8bknKwpf6WYm4SiKJKOVDS2tqfoZRAk1KqqvsGYTzszxj/rk1&#10;Rfm1+IPLm85+BkUA7On/PLxSEzVu/LvWGnp8XgBuQbMbP69nhCFJfTz5B3gPDQWvyTqu5n4WSiGE&#10;siqQNygFE4mUfIr5tY4K9ZMq/dieSsPBRRLBCMhP890jgCmdAzLgp4svNfrP+D4e4SzJ+iEDRYb8&#10;lKnqAKx0DnYISsVa68RlAKVNvGYAHzdNHEMqjXkzVzTWOpBTVCaA46FgjIJHVDJ2Hs5awFlonQDa&#10;CdTtZ2TYXgEGJjsXBAuy/ti8BJ0b+dzmCJIk8jdK+sXFzjlJoaT2XvLhlJxzev/1s5VSvL/2XSkH&#10;Iq3l3Dlb/p6LXBkTX3A+L10nkWnl17wktyCtoRzZ8Pyc2UfAumPHwCV7bXrevSTg48/7tE6q35f7&#10;0XwOpNwjJeCkpKFSTCDt70przaXEh5fMVbrWSnmHPPa7ZO9M9wmAG9tKmhcl0rNSLCSRSkzvlkg/&#10;5nmR9PeUN8nn0pzk3y/2uXzuCMI5c/hvfi2M+ZhxvcOSDC+MZTDtiYvbrkS8J+3bNhX4zTbbbLPN&#10;Nttss80222yzzTbbAPCbbbbZZpttttlmm2222WZ/tqUi+PwAPx2oc4W9PoprhP8ctJ4fwIbD3YkR&#10;3fsEhncLEESuescXp02/44AP0yFrKhpx8V5T4SwFAednrLnabP55ejBLi5ZpQe4SWJuAgqnwMilp&#10;AwnUndqHUzTOnym0G0ZlCD8qEy0B0yUFhnTNEvM+B9yXQPQ5+Db9nYJw8mvTPuUKUbmCG0klLwBD&#10;dMbCr2ObaLGQkGuD8LzDCBT2Ph9PSwC3pCJ2SdG/BOrm1BkokHtNGUciXchVBqiqd/p5TiYwB1PZ&#10;kWBCRQWd0C6SUuB8fuXFHrSojP/+UhmFFq3RuVJSBM4BO/k8ToXiUgEUN/7WgAmSchQda3nRqnMu&#10;lKrErnHeRb0wDwOZvEKnIlAXgMla66CiU1BeU+TvOioN2cFiGCy8H9A0DTRM9s6hMGfsAwVYb0e/&#10;ORXMyKQGtACfKrZK/kUq1pfmklYGAayr4dwwFntOitUaXvlYEAp8/dU3+PLb7/DFV9/gxYu3uL9/&#10;RLurcH14htvbGtrU0Fqj6zqcT6dwP2dx9+F9LAzVaPYHVJWBNjXgQ8GoqSpUkVRgcMBwOkFrwOiw&#10;LjRtA9/UiwLkOgPnp7Hadd1s7oSCS6DrTjifzxiGAW3bBt8HB+c8uq4L7aw1Dvs9ul7h/d0d+sHC&#10;/tbi5asX+OUv/xa/+OnPcNzvYa2FtQMGO8BhWuMTODypv3uvoEz0rdbCGAWjDIxWsGGZQt1UaJsW&#10;VVWh7y2GweHUewBDBAJ6mLYBYIP/9gZna3E6n/B0OuN87tD1Z3hnMfQOT49n2MED0LDWAb6HswOM&#10;0tgfj1EBvUHdtNAG2O9qXB1aNHWNytRQxmDwDl4bKKeCYrsCOttBOQflB3hvAe/hPOCdxv25w69/&#10;/wdUhx1ubm/Qtg1MFYvUBg+rPFRVoRsGDP0jlFLozz2s8/jmm+/x619/jua4x/cvvsU333+Np9M9&#10;nh2OaLXB0/kEZVq43qHrezw8nHD3cAa0Qe8dXr57h6+++R7GVLAuFjzbULAdgNsdjNHBO/jgn31n&#10;YSPI33UdTo8PGAMdr6B0hapu0NQ1Dvsjrq+v8YPnz3C1P+D66gq73Q7eaPjaoD0E5XflPJ4enuCt&#10;g3UO567D090jHj884Ptvv4cDQrsajXq3w36/w9XxiNubK1wf9ti3Dfb7Pa6vr7Hf7dBUFWpj4KHg&#10;tYeuFJz2oQhaGxgV/JfzDtAKRmlYmwMU/aRKp8O/VYyJFAy8j+puKqmV+UzVZvzSpBoJBaGUEqlw&#10;0I3gUxNBFY4FSHDESdHNwsUA0JE4J9Xzj+8UVlUY8DGvuP5En5yUw8Z4QQEGEmhiKnBXSsGOxEFq&#10;XNeXFtalaZ1BUHqLMQUFwUnA3jUCKe9cmIdJNXJ8B7sAQnExQ95OHHhFikvTM1PQGhfzcTFBKR7I&#10;4x5apJyD4ay14xjK1ZVTEW++N+HUkzgiMY7cR1pXP0ZFTWr7cX+lPKCiordd3mMR92X7RSCoDgLB&#10;J6tYSJzaKMWTlKRtur8GIgGH0gpDJBcwWo/PlMjTRnYFps+lOJoDmdMi57yvU5wngazyvcUwDEtF&#10;L6Wj6qRGtokM+xyoqXBaqwCaUZ5VO+bAcVwx+hoRwCVg0/F7aT8GhHVWjYx1kVQnEKwo6Jli/dg/&#10;LosP034v/i8AatQIoEv+3jm7eN4iKDPea1lgn5Q7o0Kl/3igJLcXLAFeqW/hC/vBxsN0LHHEINL3&#10;SuQhNN/CgZHpHo0Dsq6B+Eo/l4AouX/L/YBEvMW9DzcHOCIU7hpreY21ucOBLOhaugaSof56DTy0&#10;1u6l8SWtjfnnJKK0S5+ltCekQM0SKKk0dvLxIfWzpFgqAbwokE3qV+m5pPW3lKObgaw8RPIj6Z7S&#10;Os6R9FDCDWme0r6joFmJCILr7+RvUrvmREE0P50TY0rKkoN1IsCPWzNk/+EvHtuXjvkSqV8ODKSK&#10;m6V++Bjj1LjXCDLyv6d5P+Wp09gx2VjN57IaY35FYg8T94oqxnhcblsC+7NtFxOTLJmtQHBUIhO4&#10;pH0lorKSf72UfDNf2yhg7hKfzc1XGiv5mChUOsbTI6mxH+O3xfwBT5jlXQJ+uik14WfhLGkPv8hf&#10;pp8lwPjYXmlv4O2U52TawcNDq3wU6kjEl+8N81ggV8T1cM4G4kCtoE3I/yWyyHHcJ2KMlEPTZvRH&#10;Kt3bOWhjYOLfU/5dxXHqvMfQd4D3qJSCTnMegFUePo0lr+ER3tvZQPqhlYKpNJwHBmdhbRfbJOzt&#10;vQdcH/NG3mOwFoO16Psezlo4HwDsZ9tjGAYMg0XfWZxPZwyDhXMWWnvsdy2ur444HPYwVY2qrrDb&#10;tbg6HtE2DRQ0dAjKM3JJj2FIZ4MmMVCOYyDPx+fnSfmePPd9l6hW5yB1DvTNxceU5IuLASgRV36W&#10;WHo2Gqvz+QF3UYwmrcelua+1Rt/3RT8hkQ1RgmsaL9DYp7TXoXHeRP7qF6RoUs6I21NL96HkRQmA&#10;Ton5cqI6SixYyodQsp7p/HzZhuHnepUYJo+T8ueS9iy0HdbiYdoPXFzBrZeluJUjprBCfAAAIABJ&#10;REFUFpNIwkp5FXpNrk9KuTdpji1rAdZJ1aQ25BXj8326jef+Lvq8RJTgYn1AemYd89dg9/pcXmWN&#10;1IB54plifImAjMsVSnkM7tkoEb1Ub8DFtRsAfrPNNttss80222yzzTbbbLO/dtsA8Jttttlmm222&#10;2WabbbbZZn+m0eLN/OepqGOu7hRAA+H3egGaLSlRSWoJ6X78AaiagWolNcAlOHn+naQqxxktMlg8&#10;wQVgAAl8zv0u/05JcW36N+AcX+yeF/Hm35eKqBOQhLsn/RxVGM2fn1PhpOOqVIhBVRhlpSrPqjrO&#10;i+w1WxDAKUzzBRx+9vf895zihQTWvaQwnlPyS/MsL2Kk84RTv87vXypaTcAirXnVyHyOT75gWYye&#10;FxkDXNGu/5PV6ig4DJirONLvckXVpbbPv2OMGUFmpcJ02sapL0qKeLS/OSWPkgpg6kuFcSjOCr5K&#10;Bf3596kaKTfXtdJQlRrBd1VVzQsGOcCfXipxcn3BFdJISvdcey/HL2mfrCBexeJP7wLA3eh8LAfw&#10;++ACwOz+/gO++OJL/OG3f8CH+3s4VcHUNT759FPc3l6j0qEw9P3dPc7n86igWtc1rq9v4rh3aNoW&#10;Wmscjwc479Cdh0m9zWh4HwF7Qz+qmeZqsH3fz/p2GIYR7Nj3oQCVKgOnzz4+PmIYBjjnUdct6tqM&#10;Pj1/Xucc6qZF3bQ4PT7hw4d72L7H6XTCyxcv8at/+Af8+Mc/hPYKtaqgeg8LF4gCIsAsoGU1VARk&#10;J6XBqjKwLgC5U1FvXbWwXsFbhVPv8PBwwmPX4XzqcDo94nx6grUdzt0jHh+ecPfhHu/ev8er16/w&#10;8PgED+Czzz7FYb/H6emEx8cztDJQCMW7VVXHYl4PO1goY1A1NUyl4FwHqAFtbXA4HHA8XOHZ80+w&#10;OxzR1jscd0fcXN/gcHVE09QI9cYWSis0VQXlFN5/eMAfv/wS3718iR88ezb6iqqq4Z1H33VhbsVi&#10;Z3iH8zm057t37/H9y9d48/YOVwDevn+P777/Fn/7i5/ik08+w9X+Gt59H4uVNc7nE37z+W/j+NB4&#10;eHrE63dvcD4PGPoeFWool4gQenhvURkzzs+6ahCAyQiA5FjAmebmuTvDWo+qNnBuwONDh6fHR7x5&#10;+wZffPlFIMHwAYBe7xpU+xa7wwE3V0fcXF2jbXY47g84XF2hqnbQCDHSsa4QK8ehKo1z3+Hcd3jx&#10;8iW++eZrGCAUd3vAVAa73Q7Prq9xc3OD3b5F0zTYHRrs9ztcH69xPOyhoWB0VPlzCqGsPKmeOWil&#10;YCN4pa5rKO8B6wCn4BzgYCPIIbSFQlACNLoeVexHlhEPaD0vesx9qonzJwG9VSzUzpe1NNdSXJAX&#10;8K7FCPlalJOB5CrzpXWcA4jNVZfV6jqY++cxjsLc38/upae1CLnqkMdMdXRNgVciZUokKtS/5zFH&#10;8mvcu5TWbbrOUEIcTgmdW8fX9kxcXFNSU6PK0LmlccHF31yf5gqQtD+k71LwH1dkvKbmyquUeXZt&#10;z9evRbGwWs6RFGdqpRdKsGkO0vgwfNdF7xH+XZsqxqt+pnqV9eZYEE/3bjTmLpEi0PGbPyO3n+bG&#10;YYnMqbSnjrtkdu9HC9vpOKWF4VJhtKQ0z12XK/r3kdyJ9nPevxywmY4vSpAVAEcRQOOdCPISi/Ej&#10;OIsb39M7ZIP0T8yxSGOk1L/cc3MAAcn/SKQL3NiiJG/Snjnfs3+MYjTI2lb6bglgW1JsLI3D/B1L&#10;3y2Ng+QzqfInByLMQVzcWOBUNznSA4k4YU21UWrbEih7LYfD5XzoPfL3lkAta0qO0vqe1sX0HBzQ&#10;QppXpbyH9LPS9bj+pGONjlkpNqFrjUTAIgLJGEKnj51T0ve4fGtJMVPyXVIMxoHMuLiR86Wl/szn&#10;4BQnLEF73Dty/nn+DFgA7fk1z68SJ0pxOX1XbhyWSESleU7Vcel1JVKCUhwwvivkdUXyu3keKQeC&#10;prWmROwxPRefa5rlNLGugCvF29JYX1vzSn0h7c8W1845mhIx4exMRI2q5iJJ6IgYn85Tppg3AJMD&#10;15IeAd0u7geTMvqM0NfGmFKR8ewjiecITA/xlXVupnrsPVj/NsUygeDJuQDKNuPPNYzJVKPTumQj&#10;8bHyJEZQMMk/Kh+B34EAL5Hi+Rh/+hGUqqCVByLoPDLmwZgapjIwRgdyQqVQN3UcX4A2Ksa3Kj57&#10;JNCNMaoHIsjcTnsgP3Ww6/oxXndumIghnAsgdTug7y16GwhLu3Mf828dnp5OGFLeFh6n0wl918Na&#10;i77rMQwuElLamGfwGGyPx6eQRzTGQEV191xZ2LvwLlUVyEBNVaFpazQGsP0ZVVOhbnao6gqH1mC/&#10;3+PqcIWr/QFXxytcXV+hNgZaA01bYde2UKqKRF0qEpBBzGFIMbQ0f7i/pxwq3SuvncdxBGLJn+Xn&#10;hZeo1NMYgIsJpp993Jqax6IcaD9/9zxvxZ0dSAR70jnhRBblxzPXieQbs/Pi6XwIC3Kckh+U8js5&#10;CW+eE+DO5JZEYnoRo6U+pcQCEgkO9bUcAbjU74C6OKZKucUUx+T9SGNHbkznuTQp7shJqotr0crz&#10;5oSA+RjKySG4vSq3tubzND/nSSSB+bjmc46BxCTcS8OYClo7dk+Sx4Fc35biAO5sOh/7+fWM0bB2&#10;Pnedc2iaZkFeVcoPhHkD9vN0vE2k5TS+meYpJYyipKbcOKa1BVKMzv9s8gkfS9y22WabbbbZZptt&#10;ttlmm2222Wb/lm0DwG+22WabbbbZZpttttlmm/2ZxhVu5kVpc/B7+nyuAsArFuRKWhy7OFfMfMkB&#10;KKfSmL9HDprOQc0lcnEJSJ//njvo5gC5a0pvtH1oIfSyAFLNlATyos78mWnhEHeAn4O5JVU56Zml&#10;QlQK6OVADB97vek5+GJdrsCcA6ZcooxRai/ps9z4LYG6uaKufH7Q4mepmJp7r5LaIzemSkDlvKgo&#10;kAosFW8ncony+ObGFH0WqvrCXY/+rqScUSrknj+/rBDIqc5TMoQ1K6kX0rGfgKu0yM4ozRbicwpX&#10;dNxLKmH0GVOR8T4qged+iANEqVy9k1Hj4VRgKGDpkn6i70n9SwLs5/cM6tBB5alpWwyDC6rhSuPU&#10;Wbx+8xa/+fxzfP75r3H34QP2uyPatkFdVVCmxn53gLUWQ9fj1HXoug51XeNwOKCqqvj346jkpHUo&#10;Nm13zaS6Hp/JRnKFvDgRALqug/cebRtU0s/nM4wxs8LEx8fHERxf1/WiWHFSvHQwpkLXdREM7zLA&#10;doWmaQKQ3lkYZVDpOhTG9qEY9tXrN/ju++/w3//H/4hf/fIf4K2FhsLZnkalVucmNcdhGGB7G0Do&#10;WuPUDREbbwLBwODw+t1rvHz1Ct+9eImvvv4Or9+8w/3TE+7v7gDv0TY1KuWhNVBXoQ201qjrPa5v&#10;GpjKoG0PgK+w37e4ua7HgmqtNJSpUJk6KIbHyENrjdYYONvjw907PDzd4+7DG5xO3+Lh/C9AVUF5&#10;DdtZ7JsWP/jkOT779FN88uktfvD8Bp9+8gzH4wHWObx49RovXr/BT376M+x3O3hn4RzQdQOM0VAm&#10;kB/0/RnOOmgAduhx93CHP375Jf74x6/x9t0DDjfXuL19hp//9Ke4vbnGJ88/Q9scYHSL7twHwgLv&#10;cO7P+Nf/9ptQMO09lNHwPpAJBDUvA+dSDFBDKQ8V1+9QDOjG+dDudvAO6PsBdd3AqAreWAxDPxad&#10;Gm0AZeF8GCe2t+j7Dk/nR/j3Hl4pKN0EQKAHTBWKlq9vrrE/tGibGrc3N9gf9mjaGrvDHu1hh7o2&#10;qEyL5voa8B62GyIpQlA1e/HqLb558RK9s/DwqCuN1lQ47A+4Oh5xfXWFw36P4+EK++MVDoc92n0L&#10;rzx0ZdA0FaqqgdIaFmF41lUdCvFhUUffODgbFc0VtKoxFpo6D+cGwCvUVYVc3S16m+BrEkRTx6J5&#10;58fiXqWX/j0HbnOAqpyQgPOHC9VNBozCXXv0vwiKdCzAJBa7swXiCqx6Ji0AHf0N/IKsKF2nBKai&#10;axcFPtPiVbrGcUpteZuvrRu0vbg1uUSsI8UZXL/Qa+SF0BKYKic4yeN5CbgqxRP5vi1/VgmwSeMh&#10;bq3nviMRA5RAhFJ8PlNwzcaSRECQCIuaplkUgEv9572HNimOVeIY8Zgrx0ogc/pMeVxP9ztScXXe&#10;tul3lFyrNP4kZfP83nO1u7IyLEdiRPfblGwg/TyRV3B7ysUcST6VFudjUrengAMKSuD2sxSEBy3P&#10;U9qGCTBEwYrhlx5/CT0yCvSgBHJcXkQiyiqpXnMEaRKJwNo+mO5Vcl+wBOzIuRNpHuV7hzWillK7&#10;5u1D91Dc/i19hiu6L+3rSqClNWV7bv/D7cPW9tF0nkpEJWtgghIQlXsuro8lYpRLlN85shkub0EV&#10;1Tk/xSm4l0hbpLaRiGtkBfDynppenwKt6TXy/awEaKLv7iLRS1VVUNAjMKiUi5Sel+sb6fNc/3FA&#10;mDXQlAS+u+Q56fMuYjuFBRitFH+UnlcCXXvH+9YUq3C5LqltpZwW5zNpW5qMFI1rLw4sVvpsiYBA&#10;AoeN75nIxwR1V9r23Ltween1eAyLHHcpDyXFRKV+WMtZlb4rra2lfGYia5sFIUp4//irfOzP3s1n&#10;7xcQ4IEwklNaTwB7ADbNkTxOB7IzlQmZ772H12pSWPcecPG7CnDx2cK+1Y8EalP+ToUcSLy/gwe0&#10;AbyDjyByG/cyOu2Vx33o9Iw6EgLErEl4nphD8toAXkMpE3MiDoNLMHcFHZ8hALR9BkgPhIf25GCd&#10;g7Mezoef98OAwVp4Z9H1Hfrewtqg8jsMFn0/oO+7cK+hx7k7Yeg7WOfDdWwgbjqfz2N/nbsTrLWo&#10;tI4EAhbnrsN5GOB9IBCwgw15nrqBiYDIpDCcr8F1XcP5CcyudVyj4dDuWhyrq2nNhUdVVahUBess&#10;ht6OitXGaGijoTWg/IBnt0coDZz6HkPX46Fz+PDuLb4ZBvT9AK0MmibkV5u6wvXNAb/61a/wk7/5&#10;GepqN45FO9jQ3sACxEnPmOj55CXrsgS+5Yg5SsRm+bNQwkNp7adxUfovX6vzz4V+c+zZClVHL59/&#10;ymtnidQ6J1rmfCMXI4bPm2xtkUlu5482xTn5HpKLS6Uzm/xMpnSukHIHk/+dVNjzOK/v+1k/0bwU&#10;PReibTsHvruZj5T2o5Kl9b6u61lMQfMPXP6J7tPZGEnIhaXPpTxb+lnK1Utran4mTYkNaIzPnVXn&#10;fZn3P6cmXzr7mz6TSE5UJCxSgQzZDTOfQs/hSnsiKYal1+LaMyf0obGcVAfA7dPmpO0Qie7TskiJ&#10;+/Kc9/zzakYcQ/3Jx6qz8+evgLWJADOsv2F8qj/pHpttttlmm2222WabbbbZZptt9m/NNgD8Zptt&#10;ttlmm2222WabbbbZX8By8CsAtgiNBzbwxY4lZS2psI5XWPOiihdXUJc/61QT5WeKglS5WiyiZJ79&#10;ElV3+j2p7SSV8hwYnd83v+4CoLRS1BzAkmYBts6/kwMNSiqakipR3p+conl+sJ+KK+g4W15zPh6l&#10;gqW8QCUH+dOii3SNJVhIT6onhPShqqpF4REHxuWUWSWFi7zdk+o2sCzukQBNUr9wKvNTmy0LavM5&#10;zxW3KyWpwLmx0EkCPUgqkdzcLxWa0PeW1JRK98uvmY9Jqpi7Bhbi5o70rrmqFR1XVNF9GIaLxgq9&#10;3xpQhha7cQVbHKBFAq8BGIsVKXiEu44Ecsi/Twsa6edpcTdVNBnfSXk0dQ3rLLp+gHXA6dTh+5ff&#10;4vPffYkvvvgKXd+jaWocr5+j7wac+gEtDCqncPZPuH94QLuroU2Ftt3DGIO6bkfFrGEY4OCiClQo&#10;FnV2gIoqVVpr9BGQrpSC0cGvWDug6zpYa7Hb7TAMA/q+x93dHeq6Hovcuq7D+Xwe/U4+TgCMv+/7&#10;PhbCTioiubK8tRbDMEz+qdYw2qBtWvR2wMPTCV61uH+4w//xT/8ZQz/gP/zjvwN0fCc3hGJkGJg4&#10;93b1DmZXw8HjdA6q30+nE16+foXf/f4P+Pbrb/Hd99/j9Yf3cF5jtz+iaQ/Yty1++KMj4B1sPwBu&#10;gFEadd2gqmoAQfGqNgaAx8PdI5wNBAPhnQAFj3bXomkOODsLIKhuD/2A89MThm6AhobzAwan4H2N&#10;uq3wyVULVVd4enjCg3vC/eMZr978Dv/6X38DZXwozD3ucX1zRFVX6O2A/f6Izz77DLe3QbW8goLx&#10;Choag+2hPDD0PbTScNbi8fEBL1+/xr/867/ixatXOJ8H3N7c4ub6Gtc3V9i1LY77IxQqVKrG2fUj&#10;OLxuGgxdD+VDobNCUBXT3kcgdwBveq8yZZygXJaUzcNaZ+Csg4/K8D6C5o3SqKoQ8yhM/miwA4ZI&#10;stHu2qCCazScUuhdKJBX3sMOHR5cj8fzI5wLCmpGKdR16Ctoj/bQYrdvcX11hefPP8H11TUOuwN2&#10;7Q5QDrvdDrv9Hl4pOOXRWwvbD7DdgIfHHnf3r/H1ty/hhwBK16ZCVVdoDy1MbfDs+Q1ub2+xr1q0&#10;ux1ub65xe32NY9vAKAMYBR/9R60B7T2cDYp21nZQRsFUGs4hqMlrYOjD+44+OVOtS2HoGFNYzMiT&#10;1kBC1FfnitwSEDpfi7j4OfnqZeFoBBZk9x19uqBs5jMl7MV6qRHAwknhMqnTOQ+lHAtuowA1upbm&#10;fp2uiRxoWCLqoW1eUi6jIDZONZYqzUtqmhQ0xYHFueLmUltxxdn0+tx3JPB7usZYxKuzz2qQynPF&#10;Kq17uKxQePqKd/N4nyp1075yHvDeLp6bA5/OyIVsKp4PIJQgvOihYGfPGtY+z6pR8+Nnqbqd5uME&#10;EFqCBDgSoRkZnHIRXJNkMWN7eES1zDnBmUSAJClk07HPESCx/ki50Sco5ScVy7gGcKCzfE/GjdGF&#10;miqjvkbbLo+3xz0WVPJAOR3B4t0poRIXg9M+Cj9HcQ/AghDUEphP9z9STH6JSc/DKb6V/P9aXkLa&#10;l9C9c0lJk/rtnKAs7YPXCP0kP8eBASXwyhoRhNSfpfeR9njc+iHtHUe11ML7lUhS8t9TcqwSQOZj&#10;QBnceJOUHy8B3nPfk/abdF5y4Km1uIlTLqXtQ0k589hIAnBx44Zbs9eUSKX9PrenvpQsoaSQKbZX&#10;RL26qBS8ui4I40UaK9Lax+VIqII3BaZx69bHjLfSvKeErbQvJhKnAABN++ISSQRHiFIim+DeTQJY&#10;lvLDnC/h/BP10XROpJxkFTZ/bLtQQsJLFDglPzIDtTnPgsHo2JbIUCQ19hJhq9bz8wM6hlNcxu+h&#10;luSf0l5uilg0/UFUUJfVUqU5wxHUju3jy+vcAuivtOD3p2tNcbqD8oqNKz0CwUNd12N+mp6TzHLV&#10;8f9dPBLSpM1Mla3xBqOC7UIZ2U/RqveAc1H5N+0dtIGDR+8cnO1hbQCkD9bGLykMg0VlKigV8jTO&#10;OSDmPHo74HTucTr36LsBWoV8pnMO1lnYYcD5fEZnO3S2R9edR/Knvh9CXq2P7YAAcB+sxWAHeGfH&#10;vIv3iVTLoO/PsK5HU9fhzdTkF5qqGdu9bprx0GOAx9A7eDdAQaGqDHyzR9MAlQ5knFXdBID9YGHt&#10;AAMFFWOKFKtZa6EVoJyDUx7WDjg9dRiGDs4NUH4C+NtMQd67oLTc9R2GuN+qaoO6Nvjs+S3+t//1&#10;f8Hf//0voJTC+7t7OAC1NujOZzxGNfqqquGh0D2d8OH9eyhYvH79GkbX+Ju/+RmqSNxnKgNvy6QZ&#10;1M9IRMES6S0ds5QUrkS+y/ntnDhOIiaRzsxKe/pL9hHcvmwtHqZ+tXRWwu1HpXxMftbK7QUviS/z&#10;NavUB5RcJr17ImKTzpbpPjH8qWd+mJIS0Hgy3YM7r5Xzf0sizKl9+P0Bfe6c2Jb2dw7SpyRxJULp&#10;0pkcR8qWz5uc2Cdfp/IcD83tcfFS3ic0n7TIC5GYksvbSTFG/t2JbHJeE8DFahJJmjQnuX0xd76d&#10;znVSDMqRU0g5PikeyWPc+fhQ2dk2V2/Av0sau9N5w7xuoETOKF9vylcnwqb8PDSMr00BfrPNNtts&#10;s80222yzzTbbbLPNNgD8Zpttttlmm2222WabbbbZX8A+Ri1pYrdPhf52/B2nQsCBUniVliWwkl5L&#10;elYA4gEtVywoKR+VCq8lZatLC3o5YI+khDN/Th+UjOMzcAqYy0JJA2sDIEBHEGZgXPdisfmaIkZe&#10;cCCpmtK+yJ9JarNS0UH4ky8Iza+VF0IlEBAdE+GrLirqRsyKWi8o51S/8zHFFfBzSh2c0hAHEE6/&#10;55j9JTUrXgFh/nxJBZMr0uWB30tw8npBxkSKIYHipTFLx1sOEsjBU3S+JvBOKvbNfy8Vn+Zq3VJx&#10;MVVDTc9AyQqoagMF3C19p18QMwzDMN5jLA7K7psXilyiXlgCucyeBRh9ufOxr01Uo/ZCAVsGGJOK&#10;2yX/Kqn15fOMKwqaK/74ODYttDazArjeAr31ePv2HX7/xy/whz98hTfv3sNajbZug7JRb2G9hVc6&#10;U5EK17y6uoKuwzja7/eo63osVtJaox8GQAFt28IYjbqqYAeHu7t7nM8DjsfjCD5PdjweUNfVWCCW&#10;wO7p31VVjX08Fb1FoPJgoz8LavFJQd45D63NYrzlvqjrOhhjcHV1RF1XADS6c4+7+w84nU6wzsJZ&#10;hcf7e/zTP/2faEyNn/70J7CDQ2UMlHcBEIsKVRXUsN+8+4CvvvkWf/zyC3zxxZf4/tUr3N0/4ul8&#10;BrzH9fUVro7XULpC3bQwpkIFD+0sKg0M2gUFEOfx2N2NxYWHwx7OWvRdF5Tdo4+uqvC7pq6g4dGd&#10;zgE6pxTOzmPoe/Rdj37oYeOccT4UOwdA8yPgfCwS9qiMxn7XQjmH89DjfOownHu8e/sBHoCuAuD8&#10;yz9+gf3hgGfPn+MnP/spfvDJJ3j+/BbHww7eOgznDgoWfdfj/Yd7/OY3v8Wr16/xcH+P/f4Kt9dH&#10;3FwdcHt1BaWBtqlxPOwBb6F8AJU6WHjXwWgDpQxqBVQmvGff90Edy1popVFpA+cdENfDpKKS+8bk&#10;l9JcsrEImfPlu6oCvIfzHs7bMJdMDW8d3DBEQE0EemFSavHDAG0q9OczlNGomhoPH+5x9/4dXrjv&#10;ofznUMpgt9ujbVvs9g2e3T7D7e0tDldXME0DB+CwO+D2+hZN9Nl5EazzgFcegx1w7s84nV7hqy+/&#10;hxvCfDFGoa0rXB8OuD4ecTjscHNzg6ZtsDsc0O73MFWFSivA2aiSqWGgoJUJc9g7wFQBEqo1XG+j&#10;SpyC0RV07m8RFKOgljEHr7rDk5eUQFljDOPBxqQUrDL+PCIvaHGjtYGoQOEy0NEUl0zLeFLpy2Ow&#10;hV93mKlx0/flFI3oupDiteDvBlFpKi+a5AC4HBFOvtZT0qVEMMIV21Kjazldp6iKOo3tKXiMi8E5&#10;1Se6dubvTWPBXEleaT+BGbKi6xTzzsFCDtapkTBs/vqTBKVUWJ//TGsdiEjgimpda/uAWSyrloA3&#10;rs1YAjTtxwJgKXbMFS7X1IvpOEt731mM4ud7llztPZ8PaTzm4McSEENSD+bmcPqIZb6zRnJEYzpO&#10;cZEjJEsF5jTW5cgtaKF9Hgvn84QqqOWfpwBiEwl0KGke3bfm/WuMib6eISxDrnI6+dI/NbcivbfU&#10;FtxcyeP/PEeQjz9OLZqOIYkcK29zCsbgAElSDsCnfSW352AAPNx4l/YSkn/k9l/cPltSt5QU6Tli&#10;P+4zPAljmSSRgqWlPZSUl+PIJigYZi2fl/+ulENbAzjlc0xSMqQq2KU8HJeXk8gX13KGpb7FyhiV&#10;xsMaUGUtf7mWFyopqedrhR0clJLJEyi4SFILn7VxRhyKBJZFIluaq0pzvoXmJLh8RAlcXooJ6Nq1&#10;BC5PYF8FDecslNIjiRO7/qlMJdpT/8yT9mhEBW0/hUkBpLtUQ+XixLV8Mdd241oIFUnP/Jjjlcib&#10;xv5QelLYTu8ZY0Gtwv5+vJfKCGq8n4uQj2rREzhqRggaf4ek8K00VBQDnxSCFeaKo4H8LJFqptxG&#10;usy0RsbcjwKUNqEPnAOUTkM29UrYrmVALxWJ4sY2TrxFOjyndW4kwwltEq6nMX0+yqxPRLojED6q&#10;NisdSNaUCgRy1oavaQUTQckp5jPGhP4It435i9h+zkIrg9pU0CrElFprIJIpOriRcDHNQ+8Rnlkp&#10;DNZCKQIuVHn+DDAwqCoTVdUDeV7o0xpKx9EdlZJNle1NI9mAdy6qqEdfrHW4r0+kUC60jvcYnIf1&#10;iHktDwWPYbCwgx2V1AFgsNO/3WDRDz3uHu5x6s7ohg7eOQxwsINF3/fozj3c4DD0Q+w/HX/eoevO&#10;4TrWwbkAYnfwsMGDwcNDWwUXQfSTOwpkP7oK47GqQn7RqEB6Ca1RV3XIkWmFRtfY7TSUNmGvkQFn&#10;nQ15GNt1sK6P67Mex3TXn9E0Da6vruC9wuPjUwDb2yHkKYAxN6yUQl3VGIZ+fP++7+ERlKtt72J/&#10;xY15zIXZLrSHi/0F78f8mHV2FteOoN/Y11VrYLSCtxbHwxWa2wP+9mc/xmeffYLHh0c8vP+As+tg&#10;dg2sasLY1gpaaXg/wA0WRgNXVwfc3d/j9Zv3+PrbF7h7OOHf/+M/wmigqmpYpWAHOxIgjO1Hzl64&#10;eI36Ru7cjouh8r1ZuGbwTd4F/2pUIFYEPKyLZ570WjFP7jXgokPx8HGuJX+QETpYC+sd4D20G90v&#10;XPLVCqPfKcUHUuzFxcNSvCzFRBQIn+9VZYLmFIMgrrdzlWmpb0pK6hTQS8lg6VjgYmmOWC7cy82A&#10;wkr5SOqpIvGGm+VTR3IIZj8rExgk36vi2Wta3/zoN/N3Sm2Ut1Vd1yEXDMxItukeL4/tpLFBP0/P&#10;oNb2mjQPxRG30zGVkz3TuF0imJTOjilgXiJ+4wDl9Nw67elH7kJlYpwnx5n9nt93AAAgAElEQVQc&#10;qU++36F+itt70nGVnyHmcdF0Pq3GM9UwTnWMUxFzFjwZ+nQWO98Ph89LRDaaqclAkYyxRFDFz/Pk&#10;E1Icosf5MUt+b7bZZpttttlmm2222WabbbbZX6ltAPjNNttss80222yzzTbbbLO/gFEAJcAfUFNA&#10;slScnh+ucoUXVVWJanNrymEcCDhnKc+vwymBcwfT+fNJxhWkSgBTCcBMr7coUtRzVe1QGDGwhSJl&#10;MP70rDlASRItyAGZ+b9zBQSuCFoCgl2iSMaBx5eqfvNihBKohiu4nr8jWEVzqT3W1Jf4dgc7VjmQ&#10;PG0b2vfp9zmYn1N2KCmmzOfTsi3zvluO1al4KFfNCp8xszE2B9CtF97kbSPNczq/uILqZDlInAJo&#10;6LXyoqgcDEfnC/WPtHBcmj/SPBgL1rMipfx7ObGF9z6UBBMfJ/khzo9JIPh5uyzHTlCUUwUgBq88&#10;v6Y8R/syb386nrkipOSHUgF+VTXxM7FwCQbffPsdfvP55/jjF1/izds7nDoL7wOw2A+AgoMxgK4U&#10;dCxCNsagMhX2+x3ado/eB9Xqw+EA5xweHx//f/berMty5DgT/HwDcJeIyMxaWFWUunXU3UfzNn2O&#10;+qVn/v6cM/PQ01JTCyWRKm5FFmvJysxY7gXgi82DuQN+/ToQQVFPQ5iOWBkRdwF8MTcz2Pd9E6Cd&#10;COjaFm3bIYSAh/tHPD4+xjk0xWvT/XJztzEGfd9fqKTc3Nxc+YWmadC2HSsoxd8/PDxACIW7u1cY&#10;RwutNbRmUHwI3BA8DAOIWLUrJwUABTSNwfk8YBh7DEMfha65UXUcPIb+Hv/X//3/4P/8P/47fvTp&#10;p3BCAEqi73s8PrzH/YcH/Pxff46/+V9/h7dv38H5AGNaQEoIaNzuWwTvQJYbrwMsHh8e0GiDXduC&#10;lICTsfE2NpgG8M/nk0N/fkTTNFkzGYPfvZUYzgHkGMjtg4gNvw7OeZAPIOe46VRKmKblNREsnLVQ&#10;sfGcyKHvewipgBBi6zqhUYBMvkxyU7R3Hj88PEB9uMc3373FT3/+c+wPB/zos0/wxaef4tNPPsHt&#10;zQ0EAf3pjC9/8St8+eWv8cP372C0wu1Nh7vbI24PB+x3ewz2BK0F7u6OkIqdpJIGU78bS3QxmNiN&#10;sD5cEGEE8gAJbtTP9kpq5i+BwclXMMBXYhhGKDU3/4cwNxpP/kdrBrqEACUEmqZJ6IDYMM7NuyAP&#10;JTS0MYCUkWRHgayFIKBpW1AION0/4CQeILTB1199w8OrNEzbQhuNrmtxc3PELgLl267F3d0r7A97&#10;KGPQNg323S6qNvKcOyvggwcYXou37+7x3dt38M7x+QRAKAXTNuh2O9zdHHB36LDvOhwPe9zd3uK4&#10;38FoDcgIMpAMkIGSkIrBu9O5pxQ3nwZWYIOYm0VnH54aWmk1RnnunEN24paA5hqYcwahzP64/A4h&#10;5KTEd3Hmx72X++gloF0tlrmMb+UEHi3JdGpnxNJ5NBM26GqstAS8WwJKlgA8Idj/LqmMlTHBmnIn&#10;rZC/1ECtz4H48rgmj7PzsampZeXNy2XsuAh2FLFBX4opHwg+nffXMWkChD2njFcDmM5rRlZjoeea&#10;Z2v/rTXK12L2ya1mZFgUGORTzhHHO7zvawpcdcW7S5WsC4C4EBOBxhK4II8V0+ctKWyvASHrQOT1&#10;sSnfl+fTJaA2f5/3/qo5veaTnlMKW/OJZW6/FEum1+WgAH5dAOF675dq0fl+Sw3ZpQozZf6YcTD/&#10;doWyGtCgVLFcUx6vEaAsERXUyA3S2spVDpeUyUswdB6vlvNVzSvSWnhB/aRUyS2BCkuvXfLLtXxo&#10;jTyv/DkHKJZz9ZL1XCXXqOzZpWsqCRqXiG9qhGLLxJJYXVe1PHktTlkDtZdgl5fujdo11q5paQ8s&#10;xQxrMcJLruelMdySkuTauqvtpTWV6+cUFpfqk2t108UzN9AU7yaSSMqAv9P+JjwLlnnJHlwb+6V1&#10;u1SPK39O8dE6iG+5rlerF0accbG25vpIWVOvge5r8dDa/VysMZkrF6c8IM8j+P+CZ8CTkDKCYyOp&#10;S4z/EulhCMWZgERecp1TMJkaIdHCJGD1TAYQz+ZEbgIAgTgXyeohDAhM86gYL8qMewBJVtGOgF6C&#10;yPKt+Bk+Yr8p3q2QCOQQCNBKRYA/TXFdElSnECLwNFLcRIA//1dASh43KoirCIASEjLWoEKYeCIg&#10;lQJRiDlyBFVCAFIipNkJBCUVWtMw0NuHCN4XgJCQUqBJ4PMIyo/ZHTCR8UgmaKO0Zua6AJNVMOBe&#10;Ch3J7QhSRfXewER3eR28t5bJAQMTw/pAoLhuCHw/rK5OEyljIIJzs2q491xbttbCkoOzXHuRxGNt&#10;xxHOMfgcQsL5ADeOsKObFI4JTAAQiCZgt3cOEATdGAitEIiv0wcH73ycx0hQ5wGlFVQkNVNKQZsG&#10;RipWdicP4TxICOyU4jGSChJMiAkhYLRGCA790CMEBuKDCKMNCMFNsbXzQPAPQKC4nrlm7AP7FwoE&#10;a8cZFBl/TnuU4ykmyQxuxDgMcI6V6Z33MMYggDD0A5TWMI2BFILrewFMrlDEF0opVm33Fs5ZrnGJ&#10;qAIsBNqmRds0U71Qa84zFcnCV3GsK6EACVAENmujcdy3+PHnH+HzT9/gu+9/j1/86tewTyNeffIR&#10;Xr95jf2OgJirpjzWOgvv2Kf15x7f/fADhJC4OX6DP/viC3z0+s1EMpGffD7GqikfyevFtWcJS2dv&#10;+dxkiYw7kXAkkgCtDWyYicuEkrzWinPMe8/EJ+GSlFAgkYPT5Gfy3QwhINX189WZYENUSUzKZ1F5&#10;nFyvAYnF+nqtLrFGWrOU05XzsVY7WcoH8lh3ev5RiWXzn/PnYMkXlarkizlKpY4zq4PjmedouMiN&#10;amO9FPfkgObnxjxZImrMc/My9pnVzekKSJ8/P3wu/luK3Wp1kfw7a3FSCRivjd+alc+d/xDCpFre&#10;X8aeJWnQ0jPrpfjzuedvZWy3RIB6Qdx0tT9E9kxVTPW4/HqttRdzm5Msrz2zXsq11vbuS8hey7mu&#10;Pa/O9/Ha2ttss80222yzzTbbbLPNNttssz812wDwm2222WabbbbZZpttttlmf6SV7OtABYRIOT83&#10;AWDQRGqgK5Wwys+vKVk/13z7EhX4slEkb5oAcNHwnX+WWFD8q4Gxywf+5TWU15tIAtYeqtceiJdN&#10;BuXrSpD/2gP3pBBbsu0vgWNqKsL5eOTjcNmQkIAg18D90lLjXR1gkcBUHlODbeywfalaV36/ZbPH&#10;vG5TE40sGg9mgHg5XuV8X957+llNSkypubCm7Fdbw0sgj3Ld1hopyr0wN0riYi2m5tX6+sbUlJqY&#10;+SOOoao2yJ+11HRcAg9m8P1SI1c5PnkjW9M0q00WpX/Jgfplw3GtCXupaWxJDSONW/m3kvBjram/&#10;bOSj2OgjtZkAN9o0kzpPzT9dEmRkjUZxCVDsXibiplKJ2AANMSkUpYbl2lyEEKZmZgI3M1/4T9Qb&#10;Zq5VJa7Xc7lH87moNYFLKWOzK+s2NU0T1bBZBSwEgd998y1++k8/x9/9/U9xHnpobdB1e0jlooqT&#10;juBWYjUr/mBoKaDi34kIUgncdge0uz3GcUTf9zifThf34KzD2I/w3uN87uFcQNe1E8goNZprJVml&#10;S3BDs3NuIjpwzkcVdwa+cSOxnxqCjdEwxkBKvjbnRkgpYHSL8+kMpSXaroOUAg8PT7HRmQG7pjEw&#10;EUgaQsDDwwPuHx5xOp1BFKbvFALoug43d3doGgNlOvzk736K//pfDSAcfvmLX+Or336N33/7Hc5D&#10;j/PpjOHUo9vtWXUQklW6hwEkBYwWGMYBTaN5GTrLwHP7xGuZENW4eG2F2GAbvIezlpt7tUGjFZTm&#10;+XHjCGd53KRpQAEI3sITK6MLCLjBgoKFlAYCitW+FYN/pVDQTQsojQYCzg0wmpvV+9hErQT7Pm56&#10;5ybeVilIpSGUwugdHu7v8f333+Nn+me4vbnBjz75FLc3R/jR4he/+AU+vP8AeAKUgDEax8Me3a4D&#10;K8lpAAJaS7RG40mMUMYgeAaNCwjIuNylkKzERrNiUAIjcBO6h1ISSolJmbAEv142/hGM0Zd+KqnX&#10;pcb/bO8qpVh5PgLKleQzm8eaQFKCG4WjhlrwESUho9o0oHSDZq9gdAPrHLwMMFrB+wAlBYZ+wNPD&#10;Pd5++21s9o9NjiFAaQPTNZBK4Xg44M2bN/j4zce4vbmBMns0bYPdoYMxEsfDHlpLSJqVB0fv4IKH&#10;8wHv3t/jw9t3ECSAEEDkYZTC7c0Bh9s9mqZBt2txPB5xOOygGw2tNBrToDENpJDoOgNATI3O3jtW&#10;eiMAJKClAhETMCSFeB6bpBovIzJmPp+lFNk8sEqbUgLeJ8X5qCeYfLJMSooRuB5Vi0Jy95kqJ0Wf&#10;HU/eqGAmpjOBgRU0nStrqrP5eaOkjrG+TIdLBKvw/eR+PZ3BZUyW/F8NIF42+NbUrstzpgairoH6&#10;0rouldjL2LiME5bijTxXKvdefl+lQnUt96g1li8RJeXkOjnpRa7QPX0OiQjQyeTAJ2XXTPmKoeJR&#10;rC6thVlBNaHc8su5iF2IquM+wcCoDkKtxWBLAMal2LnWGJ0umnFS8b2BlQ4ZOHYde6T35GszrY+U&#10;c+U/T7FzBZjGiuJyIu5auocE6KiBf5di0CWir+v8WU6Ai4v1ieum47SH8ntNgLoE6kjquBxvJYX5&#10;WRE0z5NzcpDcynxMZiqZlz4o5h4ZSG9agxf5GV/Dcw3YNfDwEsFASTyC+auz7/zjGrTzc7gEr+R7&#10;OwfjL8X/ZYy9tF5yH5Mr9i7loqXSW005vbaXLyYny6rL61tTNl8ic1uq2ZSqh0ug7prvwMK1PUdU&#10;VwMWrYFXl3xdrRa2Vh9Y8n9rNYO1+6/Vgmqg6iWgxwQMLf5eEpuV97B0Hq7VJvPaQDoHa0Rya9+5&#10;RDxQ+1ttHa7VH8rzofY5/5a5WBqP56xGpLBEdlQjBy2+9ULtPYUSUshr4PWKP14Cxq3FoGuqtheK&#10;6AtrOAeI1a7nEjRWrwdJFWtqCYQtxSQyTynESeD3CGDMfXNOqrE0PjUC0ZJcMPniKc5LKrLy0tFK&#10;CAiVgxHlBODOybqua1np82Yin7wqmj4nJKB4yk0zhXESAQECSl2CniAjIF6KIjYCkgJ9iGc+Jggp&#10;pnhVSQkiyXUEIaCiuq7RelqjSiooUggU5nxSqnlPJrA/clVVFecvJzEAmsZM9UQpWQFdxJhNxjp1&#10;cGG6NiEFvLdTniYkx0dKMrVSUpcPRHAxV/VTzKS5LhQ8A6UjgD4grsuY6PlIVCUg4T1NNSMfldKd&#10;twhkYZ1FCIBzHnZ08IGJDpy1GMcxgqSjArhz8f0e42jhfIiAcSa8SwQGPoHdnefLkQpKpniZJrIB&#10;qePaDAQiBs7LSMQmhGIgcVy7qTZGAKSS8MS7rNnt0XQ0r0VBETzPOfUwnBE08bjHjRji8w4BoO8H&#10;jDQygaIPGJ2FJT8pqYdAcNZyLconogFCIlZw3sLaEef+DFDKC4Bh6BGIYBTXU/j9HtY5HiPv0RgD&#10;Y3TMzwAfPLRkcj2tmTiwbRpW/fYe5B2cZXB9ow1EABQxoHrfdlNtUEqBY7ePZF24IEiczj4p0DYd&#10;ENrohvxUPwhR+bdpTCQHi4Qgk9R4KhNE/0JiIiQABXSHFl989gn+t//8F/jPf/FnePtwj2/evkUj&#10;O7wSCuNgATpDa41G6UgWhVh7FRjHEfv9Hm+IcP/wgK+//hq/eP0adzdce0y5aPIDQVzXo5dIVF5C&#10;mF0jg8196RxTp9w+VyuWiyTXSmvOTHy4elZTPk8QQkLK/Hq5liLz/AicY63FemvPRssxK/Orpdxn&#10;rfawRpKYX88a8dHa95Z1nTQv+Xm3RP60lAfneUI9JpcFmbuY/Fj5/LIGHM/XUwmCfwkpVz5HZS6X&#10;k46nOLfMg5JfWFr7RIRxHCey+UTwfFEjwjUouUY6WCMqL+PLpfWxlOctkSaXhIKpJlMSVy69P7/H&#10;JTKpWjxfEkKvxbNlnrBEmlm7V74umuKp2nc+l2eUceFSXJnXB3OSJuDlOeNaj8bSnliL/WtkqC8h&#10;pN9ss80222yzzTbbbLPNNttssz8V2wDwm2222WabbbbZZpttttlmf6Slh805ePTqoe6k+BItqk/m&#10;zbBL4PCy0bumuJXe8xyT/vz1lwp2tYf3+d+BWV1xDYSRPicHmOTg9xL08pJrrL3mWnlgTXWLG7NS&#10;Y3ytuTX9vNQsUjY9rJECLD2UzputEog8gWlyQHmpGJk3F4Tgq4p2MjbTXQKor8e1NqZLJAZLDSv5&#10;uF42PqyrWOcK3eX7E/id33OtQp4aKct1t9Zon/6bz/lag8X8/uvmHW7sXAbkz8B3UVEeuFZYz+fn&#10;cuzzxo601hJU7/r7lxpv8rktVSZqY5HmJl1fruhejlNtjnOwWv75uW9ZA6rlTVO57yj3QL6HUnOp&#10;jGCiaTwDIYgACpegnyVw4vTvGXaWlucEXEtEJQlIS2JG9cjiPqfPzL47FD56ST2ybIYr92beBFN+&#10;xpJSBhGrh6moWjSMDsawgvY3336Pv/3JP+BnP/sS595Bmwa73RFa64s1y53JrI5+QRzgHVQEmu92&#10;O1Z3bxo4Z3E6nbhhOJ6LuSLRfD9yUuVg5XeC1jPIyGiNm5sjIAS+/vrr6Z76vocxBk3TTJ+dlDvS&#10;fr+//wAAuLu7w93dDQBg6EduWiZWvEp701nHqt2IIHPpobWC1tzIzSr1yX8pODeCKKBpW3S7DlJK&#10;dPs9vvrNV/jFL38JJYFhcBhsgCXCqR/Qn05QIYA8L6xxHEHeQwOg0cEHgWBHWNJQUkITwZ56WG8Z&#10;tO7spC6lpYLSDOSWFCC0gFIaUjdolIJSgIOHaFqI0CAIAQ8JIRQUeO5Hy83b7a7hxvIAUJAYhyeQ&#10;G3nuhcLT8AAbJCA1RjeibTS0MoirAl6oad+Q4MZ5LQQkSZANMBJoG42brgNIYTxZfP3b3+Ot5iZk&#10;bRr8+Mdf4OnxCafzAKkV9rs9ICUGO8C7AUII7LoORktIyY3+CioC8GeCIaI4n85dxCxpP8uKD6sp&#10;p86+a/bvFJugpcj8mVIoqSpCBMOK6DekkFBSQEBdkQtxczcr4kEICKngAxPC0OSjAgIxWMZ5B2MU&#10;ut0NrHUYhwG7XQfvw9TE7gcLKx2sc/jw8IAvv/wSbnTQpsPt7RGHwx5ta7Dbtbi9OeLQHWDaFl3X&#10;oTvsASVhjIJqDzAko3/leXXW4sNjj/f3PQAB0xpAEKwfoQ3Qti3ujrc4HA447PbY7/fYdR3atoVp&#10;G2jdwMfGfJmavKWBVIAQUevPprMkO4OSEhhhAjGwzw4TyYGMQPeQmIJkvO7Mq0sIBAEGi8TzQ1AW&#10;X+fxRQKQikydkrASZ6KqkDapyUMU8W88SwrwX+kja+fsEhAzravy+6/jjGvQHRXXku+T5Ltr5Ew1&#10;NdlafpTO7rIBNb+3MrfJ90u+L7XWV+d4HuskcEttLvJryvO0PN5LSnRTaJvyiBABxiH+nOKP7HWX&#10;Y3cNylrLwy7yiwrxWZ7jrQE4S9Kh/O9lw3kZT+T/G5LaJRKfzwzpuoxz6/lcDaQ6xSkTscTlHPlE&#10;NLQAGr6KAbNG6jKHXgP+LcWjgkSM61Tmfy5DwxwYmOe4TBJAk8It37uf7jvPl8o4vxynMj6uvbaa&#10;P8czeDqTE/id8tB2VoZLefFE6pRZ3jifxveaOGMenCt/RKIg/vvDrUb8VfqQHARR5olljrOmNr2k&#10;CJmPw1qNpQaaz4FCa2DtfP8nf0uVPH0JjFv6turaLnLdGgnJkj+p1Q5q59Saf1qroS2dTWs1oaU8&#10;sbyempJ37W85ALu2DsvzslSVLMesdp0XMelK/av8ztpZXZuntTGkhTz0uTnJQch5HXBJkbsEHS/N&#10;Rw0gsqRSv6a6Wculn1OgXBvnWm2wtn6WB+/aPQqskzQ8B5KpEa/USAyX1lDpB5bGfy2+XfILS+C5&#10;lHPlZJCJEIhJrxAB0WFSf05rrFScr5HdPDdnpR+e133i1srHlWKNTS7USWO8V4A+5+/BpMo+AcgL&#10;Ipb59TISKTJAeboGYsXaiB2FkjMgXcRckeJZxAR1M8gtRIK3EDyQgfaV5u+RQkAJJhkUFOP4iWzU&#10;wwsPZTS0MKAIHmfyuFhvFmYiLkqxUTqjQgSwBprXuQJBtzEn8awI7gOiyjxfm3cewVsE8gB5uOAj&#10;qDzWjEKAdQHOO1AEkfO/eb4CAcPAQHtrR/jgYEeLYRjgnJ3ObfI0gao51eacux/6+FoHholbEASM&#10;bhACMDoHKTW0biAkEwNCMHgbgjnbhJgKBBF0yIDkif1OCGgh0EjFewEUAdXgNQCZ1V6JFeNj7cFo&#10;g8YYkA8YxhGeAqz3GPseSki0XcvkAdbjdDqh73uEELi2BCZtAigqv/M4OTcyEV30Tc5F5WciBvOP&#10;rILuvI/rVMBGdW+ReOoieWCIRE8Uax1pgKUUDFpXCohnpAoEeI/gLI8TgK7RCJrHbhgBYzS0VrCR&#10;OLQ1TSSDiEBWInhrL0h0jWmZJME7SCIoJdHEsyqptSvJ8x2EmuPuQNBS8t+iCnkIHiTTZ+up6j7V&#10;CqYwlqZ/T74ihcHxZ60EfJDwweHmuMfnn3+E//Qf/xz/8fPP8c233+Dr33+N2+MbHD4coNMelQpO&#10;ECQozpW7iE2stTife2jl8fXX3+C//OV5qskarUEhIHg3gXxz/7+U8+RnRnlel8rkZU6fk7EyIaks&#10;yMBm0mb2hfN7KI05BQglIyEE50uzf51/viLGlphqZJcxFdfMaoSWa+RNyVevkTitxVYlyLj2vGrt&#10;OVwtfluK78sYoJzTNB5LhNZlzTOf+xoBQknOxp/LNbdUB1giBKo91y5jyJeSOKX31OpfNbLm8j7K&#10;mkFeYyrrL03TXBDAl7WXtbi3tu/W8p2X5D/lc/O1OLZGKFkjvKxd81U96BlSh7m2Fy5qQUvg7+fi&#10;8Ro52iWBgbwIsmvxXk4Emu6pBLrn9YKSAOA61r8kseT3ALOqPFVizDrxXJkz52Ne+tdabF+uv9xv&#10;bbbZZpttttlmm2222WabbbbZn7ptAPjNNttss80222yzzTbbbLM/0somAmAGvKamtivVYpoBlHkT&#10;8lJj6pICQ/mQ9bkG4WQlIGWpWaGmklxTggyxOa0EydRAyGs2X6tYfVi+9nD9enwuVejze0jvK78r&#10;Z86/bIivK12Vje81NYfy9UlpflI0hVgdk7IhIQfwJCWZ5xqbl4BANcX1ctz5fen66WqO8oaA2hxd&#10;gr/F1DS69B21NbzUgJKvx/Ie15qCr0klxOJ41VQY58bZZbb/59Qnn1O9m1932fCQmuNqry3VP2qK&#10;sbmluUnNUyUoIm8iqfmC/LNrhBRrQIa8sT41HNVIMvLmpxlEhdjceKmqUWtKKb+7BDtMDdsZED+/&#10;9rzhLF1n8vO5v8/H4EJdfmU/JvBUmrfkd9bOnPIzrtQhfIDUrJyd1LKUMnAk8c33b/GTv/8J/vEf&#10;/wmnfkS3OwBR1SXNRVI+Sb69pn4qlIHQCt1hj/3NEd57nIYej08nOOfR92eMwzjNRWoqc85Ba43d&#10;bpd9h5v8gdas4N6ahvceEfb7PYRgNSQhJIxp0LYthmGAtRZCCByPx0m9xXs/gdrbtoX3HlYyUH5w&#10;A96/fw8iwI4O1lpAzrs/NY8m9aim0bB2iA3mDJaXUuLx6QlKSuz3e5zPZ+xvjvjh++8RgsLQe3x4&#10;eMTT0ON0fkAYezSKlaqUFAjeQRJAUZVq7B2sG+FHoNEKMgSQHWG0hpABouUmVy11VI/zkIKglULX&#10;tDCNwfHmFj/69BMYI/B0ekIIAV2zg2k7KNNACMC7Ac55PPUW/bmHH84IHnCOYEcLHxo418O6npXN&#10;nMDoCJ4cRnggEIK1UEoigHC2HgTANB201ACxEnzwDtoYuMHBjQJCGwAGWkqQC7DBQ2oNqRW6bodd&#10;t4PSBgEeh9sjXAh4Oj9CKYILI7pdi7ZrYcwZdughUoMveAxlbKBNccj1uYwLko/SF+aNnkvn+5Ky&#10;5WUD3TUgs9ZkmwMg27adfLy17grUmb4vAXt10BPhg41gAQqs6ua9h1YaYz9AANDGgJyDc4/44XSP&#10;7+J6Q2rqFhJKazRdg9tXd7h99Qr7wwGHwx6H/QHdbs/KbEqjaRSafYfWdFBSs0J9cFBtA+cGPD6O&#10;+PD+W1jrQM4zDl1I3odSoO1a3N4e8PrVHV7f3qFtO5hGY3/o0LUNn/1CMClAUmQPPipG8roCEYRW&#10;QAgQJCEpQILv3QY/gwanuYvKYEm1kIpTPjVCChmb+CNxQcDl+T69XjxLKlQDf6X1MoEyKgCtNaW2&#10;/HMulSdf3vhYKoDluUB+dq5ZCeYsQdRLak5503Ku1lzGbbVm0nIMa6Rd+Xjm/rsGfE7xfT5P5b9r&#10;Y7cUt62R6yyNf60puva3cq5rjcz1huR1sG8Zn073BoG4DZJ3jaqTsgCyq6scuEZWUK7lKY4CVeNx&#10;CmHyjXkTf9nQX4tBa+RAaw3V5Zp9zreXZ0B6X4o/lFKTUuqSMhePpbjae3O8cQ3iz+PCUgE9rfE5&#10;Pg1V0Ep+byGCm64AhYIumtiX9vjl50bvurC2auv7D62v5J+xtJbTeE6AwCWCgBWfvZSnlH5kqeH9&#10;uZrMmqJ0Dpyc85F1NfaX1EjK9+ex/NJnP6e8Xc7pGmCndq7VxievI+X51EvB8Uv1jXLtLdUGlq53&#10;CcxRO69eopq4RMZ3WRcRi7WAJeB7Lf9cqknkMXBZo6nNZUnQWVsvSwQoSwqo+Vm7dnY+p3S5NE5/&#10;qM9ZA5m8vG45e0TCrNJd+6yXAOKW4sSlfbFGCPmSesxL7rv+e1oFeT1HZFH6q1xxPimqkw+gEKZx&#10;zZXcL8Y9qbVHAkShrvdPSfzBJDUzUdrFfiUmXKNIdlhbY9M5POWOpan9jrsAACAASURBVFLsfDZr&#10;beC8hyQBH5H4rIjtJ7IcCEDqSCwnmPzMIymJR+V0xQBkVixPZ0YAIUArHUG7nKMzAU4EbkNwrgxW&#10;qWZANoOfwzAgqdwnZW8fic/sGCIglcGuFAJ8iLUrzwBrKRiwPw4Msg7eY7AjhkiEODoL5x1G7xj4&#10;HYDgPJwbwUBtF99H8J7B3j6GoVJgUoDlOkyaLzPl1daOEOAai1Ss3E2BYJSJZ0okKYCMgPcA03Vo&#10;RVT5FjwWqZbQhIBAYJV5qUEUMFoLAniMEZXeIViBfrQgGq+eIwzjgKEf0nRG4H0P7/J8VcA7moj2&#10;Qgiw48jq2JEMwMdcGBQgo5dJxAcTWWesWam4BpzzsNaCBK+f4Dx0VFRXWk/PNUCYiAeUUjDaIIFc&#10;ZQB8BO1rrWG0AYWA0Q5ody2voxCgJvLKOXax4whFBCUVTNfFawwTaQCUgJIau5Y/hwdO8OdJJgOi&#10;RCBCPO+NaeLeyOJUD6gEuo+7+ZIISEDLOe7On5/4uPcu4pS4t5UQYPh8RiJFBKU1EMmKJn8cyfoI&#10;AVJqCAlIAMebAz76+DW++PwT3HQNGggMjye89xq3d7c47ndQUk8gdyklyPmLXL3ve4zWQiuF8/mM&#10;d+/f4x9/9i/4b3/911xTE8TkgkIC5J8FU9fq5Gv+eenZxRxvyIu6dw5UTnG598X3KQF4gtIm0hoC&#10;Cpr96FQXJwiJaZ0qyaSkIZIhAIAHr+u0x73nNZ8/y3gu116qJZSkM0t5+9ozt9pzqPJ9z8VYtee3&#10;ZU5WkiznzxRqOVEqkzH5wiUpYDoT6+REXOfMf/eHxEjP1bjKtfncs9+yNlUDn+fvdc4t5vz5+3Pl&#10;9/k7CUT+4pmcmJgx1mPkWl6WP2d6bg3V6j55LFSLYWvPREtCp/zZ/VJ8k+cGZd0iH5syxq/F/LXn&#10;Ymt1zprvei63X6rR1eagBJFfxIOLvkMu1EOwSFBWyzOXSPFeGp+XpJCbbbbZZpttttlmm2222Wab&#10;bfanbBsAfrPNNttss80222yzzTbb7I+0Jcb8i2YEcQlimABRQl08M39O1ahsaFhSAVi6tjVm+KWm&#10;ypLRvAbqrSk2ramJlX//Q5o011TGa00tOZAsVzCoNabkjRN1ZnqqNsXkr80BTiUYuFRkUEpODW+z&#10;wrhYvKf06/JziK7XVm3syt+V5Aa1dZAreeTKHJfTIyeiAUBEMP6sjF6qM8ZPBjcRpOu5vv9S3a92&#10;fWVTTL430vWXjRjLTTSXUo9rqh9zo9c8FrVmqFLJNL2uBLuUe/QaxHPdxJSTUKTX5vOZk1yUn19+&#10;V/qcXDmmpn5xuX7Vqr95Kcgrff+amkECil+QhUCsAueW1tEicQbmppSlxrkaiGppvy0ptdX8Vw7u&#10;KRu5lhqgynFO+9lojRD7MYU0MJp9x6+/+gpf/uor/P0//hSPjycobXBz8xoBgNGXhAla6+k6jNLw&#10;wWMYBggIHI4HbvolH4G4Dbzn5uyk7moMN8kabS7mN1cJOhwOICKcTieEoC4aF4020/1oY/DmzZvp&#10;cx4fT6yMHdd327aswt51OJ1O8N5jv9+jaZoJ/N73PaSQOB4PcPcWj4+PrPAelUso3nPTNJBCwDsH&#10;CSYQ0FqhaQzGkdD3Aw6HI7RpYJ1Df+5hTIPdbo+bmxbeE77/5juc+zPev/sBp/EMQRaNJNaU8oS+&#10;HwEClIrgf2fh7AijJfa7Fjf7Fntj0LYKff8ACgJGGlaGl+w7QxhgtMKu7fDm9Wu8fvMat3e3uL27&#10;hdGA0jxvrdmhMS0376f1Jw0cNEY7QsJDAXDW4fR0xvl0Qj+c8fB0j/uHB7x79wFv397j6Tzg3Avw&#10;XWgEWJxHixMChuAB7+GdgndMkCKlALxmoKRU3ETtRgQhoJoGdhzRKAkigdPpBCMVTBNgOoP/8T/+&#10;X3z/ze9x/t//Cq9e3aAfR+huh26/h2mf0N+fIbLGMSNVtUkvb8ZNwPTSZ6bXlsp+5Tm51uh2oRpT&#10;UbVOe8lal/q25+uhAElp7zNYPG+Ky8F3Uqn43kx5NN2rBIJz0ErADj2kFHEPCaDVQPAQQkMFVotv&#10;DIPuvfMYnYV9GNGfe3zz9e9jzCqgtELbdrg53mC363A87HE8HtB2HYxpcDgccby5gZCAMQp3d6/Q&#10;NrsI5iB4x6pz3nsE8hjdiK+/+w6/++b3DKjXDaQ26DqDXaNxPOxxOBxgjIHSGrvdHl3XoutaaK3A&#10;Iu+sbQfFqnUKcmo810rOsQQFBsGk5sDMv08KzUKCMt+f1PgEyagyWGkGRR3IV54ll+cMX7WUAmIi&#10;b5GTqna+ZmtKT0sNujWV1vKMq4ECy9i9VMcqv7+m6Fp+bwm+y7+7pi6Wztl01lzkRVlcUeYrteur&#10;qYLnoODa+ZzOo9JvLOUxOUlAqeK7ChqLZFGpYZwCqmRiayDXfBxKoo507SluWwLx1WKhJYBlrTm/&#10;jAOfAxqWY3qdS13maPP75QQCzgHeeYxTIxl7Thl9KYcor3GJXKKWryY/vAhmhYzznzIbcZHLldeR&#10;z2GNpCwHKNTXnbhY24kUjULI0ppLBbyLPYOM7oPmvDLTv2Tw/gQGFBdt4kv1i5xg64+1RTJBYFX5&#10;eWlPLAGLX+7b68Qluepc7mdz35HXdKb7wjoY4o8h1qgpSZeve8n3rpHSLdWP1q4/xTkl6c+aH1ur&#10;x62RQq6Roj33eTV//dy5XDuLl/LJl9bPloBrS/NRxhQuAzq+xNI6roHRl+puS+tnicRlqWawNBZr&#10;4/1SAofnzr2XAFPW9luKRRMg+jkCh+fG4zkygNpZt7QOS5+WEyIt1TWWaidXoPGsBl7WS+b3Yaor&#10;AoDWkZQoP1NEFi9LGdXkL+u5JSHKFP8qBRJzvJDWfFk3T4rVk7qwEFCRlC99bwJkCikykp6ZwFNI&#10;QEFN8V06Y/mew8U+klJCCwEbPILN/QgArflMDQHD6AERz3kEVkb3blIyTzGUD376DgazWZzPZwak&#10;S82q4tbCuoD+3GMYRgZCE+C8gwsO4zhiGAc4O/I4RIV15z2SHL1zfhpDHcHR1lpY53lsBKtYExAJ&#10;+ngmPTFYNeWTaR4RWMG+NQxOd3aA0hKmMWiMhmwVPAW4RPwpp0LxBDwO8R69D/DWoVGK870I4PRx&#10;Dp11KfKCcx6euPYevIPzDj6wWnzKV6VMOSHBOofgOGdm4G1gtfmY47rA8ZGUMn5HYBX1SJh4Eftn&#10;dXNWv06A5egnKK1f3gFt2wKgCJQnViOXgBICzvM9ChnfQwTynEsF72HtCGMMjFBodx2kVBd7kO/b&#10;Q8U9hphLG9NM5LwhEAQFGAm0u5aJDnxAII9AAcZwvGqUAkkZAf58/SGRXhq+Byk4pybBdQyKSupE&#10;vM5IzISurIjOe0W4RDgqIQJBSgJCgNQaQQgIIhil4EBABERznYsAinHqjPHntVkhNYXk+gHzoM6k&#10;Tol0Q8qMITM/WyNBp8rich5bAgmCNgpt1+D27oiukxChhwoWGB0+9A94d/uIu+MdjB4mH6G1hlQS&#10;kmYwt3MOjWHw9/k84MPDA37z29/h88+/wH/48x9HIotlIruSyHYpZluLnfLPmfMyTPW1BKaFiOQP&#10;nutcgQjWcj0VSkEqBWVmAgGfyB0QiSp94HEVAlIraK3inPLYSy7YMrFiJPbw0sXYZswU569z1/x8&#10;q4Hel5575nnoUjySztH8OUY6n2pkcLXnVS+1HNxfAuHzeSsJF+sxL1VyhMtz/Ll6x1rMUMZX+fWW&#10;8WAN/J7fw3Pfs5Tb1eo4SzGZlBIm7rUy3p9B7zVyqfXn2kskALV8Zy1HWapV5de5VAeprYO87ljm&#10;GbW8u0Y2/1x8XMsXa+OxlJOvjWX5u5LIq1R/r/U+1HL8staT9w/kdZTymXBtDS4RVuXP+5bmp9wT&#10;tRrVBoDfbLPNNttss80222yzzTbbbLMNAL/ZZpttttlmm2222WabbfbvYrliTQmyknIG01yBc+ka&#10;fF0285WArvz1ZUNH/vvnQJO11+a21Kxbvnep0aD8jFqDeA3om6txLyl1vVQ9icdNTSpMa4Dmy0aZ&#10;i1GqjtmaElf69xrYeBlcsdwskr82b35JajhJcWNpLpeaYNYUpdaU1GtKlWk9MlgZUU1nvRFgDayU&#10;NxXVxuQlamBr67L4tupcLzX05g2uNXWDXF1gSYXu8tpRXZ9LgPpy/HM/lF5bElaUY1+qP5Trq1So&#10;WAOTLynllZ9TrpnyXmvEHy/1TSU4rAZ8Wmveqa3zJcKM0m/U/EF5jaW/K331kj8siTfKv2mtJ3CN&#10;UpobkwHYQPj+2+/wT//8z/iHf/gpBkcQQmG3v42NloobabOxU0pNQFyjNVrTcANgbIpTgokSbIhK&#10;UoqBzlIyiH23Zz9kjIEdxyvFwXw9JKV5rZuL8WyMQde08MQAeAYQc4O2MQbD0EcQu8bt7S1MfM3D&#10;wwNC4ObI1MQ2jj2GYYCOIPJut8O5P6FtO3hPGKWFVAJdVKiSIEilJzW53W4PpTT6fsBnn30BIST6&#10;YYDWDaRgpTalNN68eYPXr1/DaIm33yq8f/8Wj089JBygCAgS1vvYUMvgYx5rBQ9AS4/bvcKnb/b4&#10;9M0dbg87vH//LWzvAC/QaoV9K3BzbPHm1Q3evH6Dm8MRjTaxmd3CtB5KBUg4mKaF8wP82UMrAYEG&#10;gIQnCWsJITgQWJls37V4ddsAxx2ezgL9ncLp3KD/eI/3Hx/x9u17vP/wgKezQyBuUPaiwUgdHoYn&#10;3D+dYK0E6R0DlIkw+hGjBUgYQDiEQKz6LqNKrRvh/UxkcXq4B84Sv/v6K/z8Z/+Cv/27v8Hnn3+K&#10;480d7u8fMYwMklJGQoqozlOo7eUNlTnAttzLtfM493mp4Y/XtVwFk5R+qmyEBRLoiKWVRe47MxWg&#10;BIpP+zD3mevxVyRxoAClDbxP7f4EIRh8bf2Itt1NDfKQAoGAgBmgn/yH8w52ZCU7RwPePp3hrGUw&#10;pyBAGhAApQyON0cc9wyMP94ccDgccHtzh91uB2Na7HZ7NI2BaToQdhiD5QZnSARPCAF4fBjwYbwH&#10;0bdwwbHcH2QE8Wu8enWL27sb3N7c4ObmiLZr0HUdtFKQEFAqIzAAIXgGsUMEuOARAqsleu/RKMMN&#10;2lIjCltfnPETaUxSfxcZcCFTh1uLcUuCook4CbMqPa8FUQUzr8Wp+TqukeWUcf0a+G5NpagkSMqV&#10;158DWabX6agwmJ+d+XUrpaZGbgY5iOnnEpxfO2/zPeucuwDq1c7wMjZbUxqrxWhKKTjnLlT/1r4v&#10;qWqn+ReC12FcVtNKWiJCWorVy9iuFlPW1kz+WbW1Uzb7l+DuGvBzyS9W1eXzdQKqxtnIAIM10Gc5&#10;x+W6W4q/8jksQQG1vKz236Vm+Yu4Nx8fzGrv071fCEnW48Mc5J7nVSXYLwd1JL8iI9le8AFCqDi2&#10;6fMEA64ELedfNKe8SiYyLDGr7QrBID8lM19GV6D0JQD5H2pLJH5reWu9DlAHGZRED2vru1YvKckI&#10;yj1avq8ElVytUcznDC3c15oK4nNA+KX/LuWdS2OyNA+J22Iu4zDYNYQ6IH7pmp+rRyzVX54bl9rr&#10;8nlZqkEsqVXWrrXm72qENGtz8BLyyhpRU82fLIG7cr9WOxuX6ov1OuJM/pRf+gT4jP/D/jL5joV5&#10;z4CGKQebiRJpUuOlayZGvjfCBMDMy3cUwXMUPzvDRk7chwICQibCj/jdEElH++K1iJ9FESTMxEbx&#10;zwlURDn3yDVYHeEa/JY+Lx0n03mViFPS51BO2Cgu6pc0s2XyeZq/8qrGmeUYUk6xr6A8/k2UTZkf&#10;kxJSsMp4flbN64UmVfZ0jXMtrx6f8ZDQBKblmIBrm0pIVh+PYyE1w84F5jUz+SYlISHgfYxFjZpE&#10;p2V+j2IGkScwK+JnBx/gnEewDokUJo2tz2omzjNAmqIKrLMOzvnsjPDw3rMat8tA7Cqqu3uH0VoM&#10;44hxsLDOMuDc+2nOvB0jUN0yIDZ+BoWkph1gvYMPLtaQedycdQiex1IrrpEI1cQctABQU2Bwasyr&#10;KMi4jjnHEkJBiFgfMgZKSfTjyIreJCZCAmU0r53gpzjPeY8Q1ec1CDBxfO2A4HjPhJEw9HzvgXid&#10;eJrzMmstxnGM42NZuVhIOGsxDgPPi2Pwd4iksgnQ75yF95wn+8DAdgoBQmZAT8wxDZ9ZDN4XAJQU&#10;aIyZagMqkhV4Txc5oYjgeSMlhFKTv2EgNYOyU14U0daYINdi9qUJIB4CgcRMkkMIXPPQCkRcv5v8&#10;fIp/s/oHr9uAuBwm01LAKJP5JYo1AR8J8AAp+X4Qx3ACEooUHyoICK4f5oSkYHHvRBpROwuSi81O&#10;sPnckSl25vFScibjnHNGBSF5xhJhH0GApIRMZxgS0QZfs0Ty1+wjxlibZN+m4pkgLnIzET9v8flP&#10;fi6meYhjEhCgGwOjJHYa0GFk4sZgQd7j/uGMH96+w0e3r6GUBkGgbRsG00MAIZIfEKC0gbQeQnqY&#10;psGpP+Pd+7f49Ve/xmeff4JGaeiY2+Tndi1eWCPEu4qdZFqMhInwSrA/0EpNfoakgvMBQivoppme&#10;e3ofMA4Ww9Dj3bt3eP/hAx6fntAPrGg/WgtnPbzj+mA670GAjTUBYwy0MdBaoW1b7Pc73N0c8Omn&#10;n+Ljj96gbVv291Kg0R0MESRE3POJIEQwe4ScfaOI530gTMQH+XOdnDylVlfJY+M8T3vJ87WXPI8q&#10;yarW4tNabp/nkMs1G/5/XitL5NL5sxUxzVOed9eAzku1i8vcieCcL+LLuNZoJsaq5WS1fOU5cuJa&#10;DlWSM6W/1Z6nClF/TjeP/Toh0xIBwlIdaS3mLue8/Mzy+VttbeYA7DqxXoqTUn1aXIGw8+yV75+y&#10;mFRcxbbP7YUlks2lZ5t5baesoyznK2s5mpzWYX4O8/2lMXgZGf/anNXy1jWSsZKYu0Zyttlmm222&#10;2WabbbbZZpttttlmf8q2AeA322yzzTbbbLPNNttss83+SEsNfalJIj00v2g+if82xlwDTZWsNlHX&#10;HhJ77yewkvf+Cry6pqpUe2Ceg3OXgNbp38+pW+fXcN3QuQ6kzj8rfuNiY3ANQJp/x/XvUB3TUoXg&#10;cuxxBZpPjVQlGLq8v7JhJR+DKRmPipf5Z83gDTk1mJSq0N5fqjTN1y1epI6Wz/1LVNbya+P5mRVN&#10;a+szV8/mz/cXa6RUs6xdW23c1hp/ynVRAp5ra3CJhKAEF6X9XF5HDZSegyxr11hrLi/vPSd9yD+b&#10;3+8vFEvLfWmj+k3ZhLxEfLAGVMpJDMp9k0CS1+u2fl05EDV9dukfcrWWJVBVauy7mDN52YhTA8c9&#10;R/4wfxhWSRiWAF/lmNbmtwQmrO3DUg2lpuaX+9x8zNJZNDqLfnQ4nU74n//zb/Hzf/1XPJ0HdF2H&#10;V69uQCQRfGAFcvKxkVRAK1YeokAYzz03SQeCt45VmZXCOI7o+x6IYD4GcJsJ8EhEULH5dBzt1LAK&#10;zMqD6V77vp+apvuer/fu7g6vXr2CkpJxWp4wnHs0TYPj7sDfjx4hgsePxyOOxyNOpxPO5zOMMZOK&#10;9PU5CYzjiPPpadozRALdrr1QnjRRCT6pjAFAd+jw0SsG1X/4cB/Bq4C1rLg2DAOGYcAnn3yEu9e3&#10;+O6bb/DmzSs8PLzDeB4xjp7VzAC0jUarJBot0TYCWhDMfoe2kdh1Aq86h718gnE9vuiAmzd7vL7t&#10;cHcw2BuBXaOjvzlDUg/XW1jXQ2kBNRKE7CHhMZw1BA7QMPDegoKGEgyA1t4C9gNEeIAkhzEAjjQE&#10;NdDKYK8EDgqQe4W/PBo8vZZ4+0PA4zlgdA4PfcDpbPE0WOzcGYedgO9aWDI4DyM8eXgtcbIeZ2sx&#10;eosgCAEaLoywgaCNhm5aGNXi3A8QCKAgoSXDGh4fB/z8519hHL5E3w8QAPbtDgoKjtS05ieFMCEv&#10;GlFnEDurkpVbt2wUzYmLkiJvDvx97rzM31sSwiSSijIGokBT0zx//3xtKV5k8gd75a+J5uZEIQS0&#10;MQhCQkgFBAKEAkFCKo2duomAAGJAj09kAor3vGf1wDSWxmgowY3mLiRAimBlMq1BQUApg+E84vR4&#10;xu9++zWECJACaNoObdtCKVZx3x8OOBx2OBwPMF2Hw/6A/e6IRrfo2h26poHu9gjBwYmAkJ0/3lp8&#10;8917/O6btwzmCB7aSBitoY3GrutwPB6x2+3Q7hp03Q5dY3DoOtwcDtjtbqC0jg31HIv35zMCRGzg&#10;tlUQmFR6itsBBuVoqSBSAzWuQbA1ZejVRmAxq0KXZ3d57tbOm/IcKc+hWqyzRiA1f0aIinKsKkcU&#10;4FmgDUoaJlGoEL+UpDjpNTUSoHLcLvfqtTrT0llcNrsuEYDVGo1LRaW1GCF9fh6DLcWfZS4TKFwB&#10;tHPATRkrLuVIJVA3J1gq44ZazpO/twRYl7HfEnlTGT8ugU1r6lgXnxH/N58T/m4GcV+pkz/TIF4C&#10;ONaua21vlKRRZQxfy3UvY8zLPHLtWtbmeIkcKcVL9RwTMxAwgg9rY1+b0yVFyFyxfCkPSsqPJTFW&#10;vv//LSqH5b5dywWXwD35WNbyrxKsXs7NGpBiaZ/W6iclwLj8W74vEshIPDMuLx2/suZTgh3WxrN2&#10;xi0BpjKszAVg2YcZffecmnv52fm4LQHXl95bi8+WajLp/pYANykezGOFtZx6CQhUI0/I/XJ5f2W8&#10;V9ZT1ohP8pxwbe/U1klJVFm7l4v9Q/nZJqf45nLOxOr3znsggkATepxmRWECXRCK1n2siODwGdh2&#10;EStMe4wh2lzao8l/CqHyssDsXBPAXUzvmu8vQuQpX/yIQM/p3zMJSgpHRWVdz6rhAjPOksHZIYE6&#10;s/srz4tpnIighIyA0nQ3NI2bFBJEXJtJIF8IQGsDIQneORAIRjd8Z8EzoUt8n4iAyDSeibxTyVgz&#10;E4j1hVmtVqZrnohwMBNkCM5FIuY2guz5RT4EuBAQAr82gBWWA4UklB6VzVml2idiSrAKNIUA7zy8&#10;i0B0T6zQLTApgUdWBYzjgL4f4pzpRFsFHwghEiCN48BAawKrnKd9CYFhtBiH8SpG11qDBIPS7Wjh&#10;o0q5Dx6eCIEcIBSUVFAxf5VRMd1ICaUM111Iw5MAwQNS8XULBiNrqfn1pgGkmBXGPUFAQmsDKROw&#10;z8F5C5FyHxCUjrFX8EDgtRg85vmmgP7UowdBSsA5i34YMfQDQISuY9JC7xxAHlpJ3Bz3kFLiw4d7&#10;vH9/DyWB03lk0irB/n30BDvOPvI89FFdnknomNjMAUpCRUIDCMCPXBdsmxZIqsVxN4YMTJniSyZr&#10;CNAS0E0z7W2lNYxUVXXWRDAHcL2nbdv4vEdg3zaTSrf3HgoKWikobS5jS6WnOsRMSETTnmG/Q7P6&#10;fHRGUgoYkz/jkYU/zXyzysBxgslnq7XMpZhPRIj4RYw0kzjl8aYUvC4TKLZ6ti6QvFx66vm783ha&#10;TDHsTO5pnYtEfTrWG9VFbcb7kBGbiGdjpAuCaYgrMpWl9+QBTgLgh+I8dNYhwMHc7KCVQKsFhLMQ&#10;CpCSnxc8PrzF6fSEDx8esTvs0bYEIRwEERrdsAr3tH5lnE8RaxNnPD7c4ze/+RX+8i/+A370yacw&#10;WkMQYCuEw2Uc8VKAMFE6S5hwRQBQitexCw7kaXqOqZsGgw94f/+E0+mMb7/5Dr/96rf45utv8O79&#10;e3z/ww/ox5GJPqyFC0wGujNMxOCdj2uQ150xZjpAQwgYreXapdboWo272xt8/NFrfPLJx3h1d4eP&#10;P/4If/bjL/Dq7hXapoU2Bl2347PT+1h/9nwWBA8ZSRbnPUBT7JLnPfkz3SVC3ueeAaw9d1nKM5bI&#10;i5dqRLX4uFbbyJ/V8bkkJlLGXOH8EgA/kzSnHCI9k/m3EJvlz7XWSJ/Wnl3VxmPtGU4tLr+o+Ul5&#10;ldOXZBJ5XlPWkDlupGdJCpZqACUZ5hIYuvacOcX5S89V/y1zVF57DoC/rjnlGawo4tfyu2m1DrlG&#10;yL9GbvAS8oO872Fpfsp7SiRKtfpFrRayVlMp621LOeFzfQ3/HvO62WabbbbZZpttttlmm2222Wb/&#10;f7MNAL/ZZpttttlmm2222WabbfZHWsnSr7Wemmgn4J0UdcBz/G+tkaDWDJsAVCX49iXKAEsPSmtN&#10;4ulz89+/pIl+rQn9OXD2JYCIf+e9S38FUIJF5wbYECg+nAfmhre5sTK9dkmVsMZ+X7+Hcrzy5jgx&#10;K67wqyNrfF3todYYzddBVTKBtKZysHD+mTXFxvLzy3EuG3BqIL95ThSryS4o4tXUF6TUmBtC5maa&#10;1PSXN9uk19QaPsrrqim1L63pSzWtslFcTooO8/VfAq/yvSmy5n4e79QQpLPGdAkgb2Cem6qAucGo&#10;riSX/0wXCgx540QNJOC9n0C/MwCLxypvUKzt5VrD/VqTnIkNazUQRd44Nqmn5E3fgRBwDR6oAd6S&#10;SpJ3bn5tfr0QU5Pr1CyPTJ0sqZWAVv1Obiqqg10oMcafp98Xf7vwEckHCCw2b9VUWtK/cx+/CKaP&#10;t5qAdVJKBpkIieA8Ptw/4mdf/gJ/8zd/i9P5DGUa3L16A200vHVR3UZH38UNriKeU1JKuOAwDiOD&#10;GojHpO06aG3Qti12hz28cxisnfZx0zRTU9y57yffLTJfyWvTx7OMm8Wcc7DW4nR6xP39Pbz36Lod&#10;bm6O3FxK/JpxGKCVns5MAPjo449w2O/hvIdzFsM4oG1aHI9H9H0/NfZLoaC0BvmAYRwwRjU1rYG2&#10;7WDMrDDlrccQmzQBoG0bNE07Aay9D1BaQYzccM/zNQPF3r//AOdHNF0LczI4Ho54d36EAtB2DRot&#10;cbNrcewUjp3BJ6+OuLvZQwtC8GcEd8LOAJ+8afDx7Q0+2bW4OwKNeEIje6jggOBAguA9+2XZCTSt&#10;hmkVmpbQ7QRkewd5/DH03V8C3St8eHzC++++xfuvv4V7fIKkxWazrQAAIABJREFUAEkSZC2074Fx&#10;BNmA1uygdAMPB0iCVA3gBdTHBu2fv4YnhdFrnMMBj+eAp/OIHx4e8evvPuB3b3s8PAW4vUKABukW&#10;IzX4cPYMhPcjhjFgGB28sxjtgHEYYHQLeELXGAYcUIAXAuGJFboaZfDR3cdQksGk53OPx3OP87nn&#10;pveoyAf4yS97nxSh5UTeUiMuKYGkIVBs8J1f45ybiIdqMc0aKKkEQSRSkRxMRYEmgIoQ7EOdZ4U6&#10;rfXkd3zwUblqVjebgDhJBY3YP1trJx8UvIeWGt7PhECTv80UJhEBMIECtNIR1CRAAjCNhtKa1ffG&#10;Hko3PFZCQpCHFKzerHWL4AOGfoAUHg/3j7DWMlBFSkiloHWL4+GI25s73BwPuD0e8Pr1HXa7FqLR&#10;EA0D/43WUKaBbltIIdEYAzuMsOMIIQRsCPjhQ49v3z5EQIxAQIACQQE47joc93t0uxaHwx5vXr3C&#10;m1evceh2aIxCCIDUDWRUgUwKcD768LZtYUf2FTkwOGm58zkoZmIBcakalwT+hLwkTpqJZeT0mtRY&#10;XDZRXuQM3oOkgIRMR8xE1CSlepbopgb8rqpYRb/tvcuUowHvAn9/BhasNUCXqu81has5jksqoTPB&#10;0lrz+FIcVJ7DJXCvbGwGLrVT0z3P6qDL8VBNNSu9tlRP5z2UdGTzeGMZtLhkyUfVxr1Um14iEMuV&#10;Vms5Q3lfa/loqUhVzsuSynHMjmZVaGAi3gm4VsIqCb/WQAa5ry2Jhy59cwTo0FruPCvjcf4jFnPW&#10;pX1UU/FaAg0sKcLX1nkJfp8JyjgmllnTtIvAofn+8/WQYtWQRdjslKSQq8rU+Zor1wv7OIJSOoK7&#10;RPYdf1h9pfbfMpeuEVzUyC6eIwnM4/KSXHCNOGEt566BkUq/tLSHlq57iVjiOWB5Dhh7CdC/9LnP&#10;EYCV5GhU5FJr7136W1nrKPPGl5L/PVd/es7vLu3jmnr6Uo2w/F0ZH5ZrovTPa4Cpcp8sEcC9pAZw&#10;kW9e+Bj5ojmrjzGmWkhSZa0Bkyik2tCsyDzl0yJUYwlxofTOYHM+6+gKnJiAmWECkov5jTF+K+eJ&#10;SaPs5GPnMYzvpvRRSUE+1W0UvA+XxJkQECqCekOY4k6ZgEUUlcEnBVzOPaz30Gk/EkFNBG8BUigI&#10;oSI4VMB5B+8dpFATEdxMO4P5u5SGNmI651gJOoI6wQrk1g0RiipjXdPNQP4EciJE4s6Yh0SQIZSE&#10;8z4qGceaWlQ3TwRzItaFrGNAto8K4ESc8zjv+e/Ww3mC1gaBAp5OjxjsAAE5K21jJmSxziFEcDIC&#10;sUp7CAAkIDS8d1FlmLIzCxNZ3gxqAwRYDZ3niWsiWmueJwpTDD/V4rSBMSaqfjNoNKQ6LiSapoV1&#10;FirWcVjpvIvriBWMhWBSwhQfO2cBkrDeRQA2EwSQCAx8HRy8dRAQuLcO53GYSP5Y4V1wfct7jEPP&#10;hGVSwNoRFAimMSB4hLimnLNw1mXkYKzgbocRRAFty2sNxOf88XCAPB5g7QgIgm4UXt2+wWefvkbf&#10;n3C+HzA8fIOPPvoETlo8Pf0ABAcBoB8dhGiglIEngkrC9gIQIsQ4OkAJASkB8g4ChFZrzg21AmL9&#10;hiiwYnb27OUyLhEcl0zUBiKSRFDMq+d6FeeDmM6wBDLUSkU/4SEVsNNNVtPGTJZxIRQe4yV4SCUm&#10;Igi5QOSbx6p53p7nTxcEGRkxUliIT8RCnpZqzjISWyYgPI+NrMYia3nkS5SNL+KcmE9PwNjoLxMJ&#10;Yf6ZSkUQvJmftTnnoJUEYs3vJZb7ZCICXghcTXXpsDAm3nleSz6g1Qa7psHONFBKwnkHF+dpHCxO&#10;px4f7u9xc3uD3Y5rkdYTAtmJlBCRsMKTj/Uhrk08PT3h/bt3+OUvf4Xb4xHN8QZaK7jgJ59fxihL&#10;IOxroHQkYBBAOjq4pq5AJGJNikkQT+cTvnv7Fr/89a/wT//yJX7569/h/HTi+pz3UImYUvF+akyH&#10;XXeYznQJAijEZ18z+aRUGj5wTk2BsGt2TJAiJSh4PD6c8e7te/zzP30ZfThht2NCxC+++AJ/9Vf/&#10;BZ9//jlev36NV7c32LctAkmQ4HqtFhoUCErRFeHv9BSnQnybx05pfdaelyzFhLkq9xVxzQtUzV8K&#10;fF2r8azlQFM9MPqSBHhP51te/8h9Uu1z8/pPGT+zvworca24IKB+6bP4ZYLp+nOYWgy+lG9ck9yt&#10;P2OvP+cT1Xmq1YCW5rv0q2mOytwuX1s1cHwJ9r++vnL91QkTn7vH5/zwkjp9/h3z89xrgsycwPSP&#10;BYXn66KWe9bqS7l/za8/7fHyzFkiel8m5RfPnqWbbbbZZpttttlmm2222WabbfanbhsAfrPNNtts&#10;s80222yzzTbb7N/BnmMyrz3cBRCbHP3F32oKzvnP+WfXlEefu6b8uvJ/500yS0znyUr19Bo4It33&#10;GiCs/PxZidVPyiKiaOSfP58bMWvAZFYVSPfOjZTlw+o1lch07dcPqCUrYkzNubM6wiXQOZvhTOGg&#10;HKN6c//ckFuum1rzMb+HAa0vUf/OVQJqSt2lisBlM8I1G32+FmqkBwmAyL+a74fB8fn8l/cWirWv&#10;KgpZQA5uz++BXzcTFySShPQzA1pCNj5pTV03WCflnrzxJQepp6YtBhgKCJGPscSs0qMi+MRXGzVS&#10;Q1DeXF3uvaW9kwOb5s+S2ZrMCQbWlUJLIF6tmSYHAVzPueDmvWks5QSmLhU08uu9UmslIPiQDzvv&#10;NsoAShV/xkpMIrZxJiWidR8eQmBgIaIaUFoomFXapgYcykBz+T6MTeFpndUAOGk91ZQilgC2F2Of&#10;iCQICMGCIKCMQQjA0I/47W+/xt/8r5/gq9/9Hl3X4NPPfsTNviRgrYcIrHbVNC2sdXDWw1FA4K54&#10;SK0gESCDhCBuBFRCMVDdORxvbyGUhDEGo3PY7Xboum5Sxer7Hk9PDxMZTNOwQpZzqXlTcgNzVGoj&#10;8lBKoDEtXr/+CHd3dyACHh8f0XUduq6DgMT5fMb9wyMCCE/nM3xgNWgfPM7nE/qhZ5VzaFb3UQp2&#10;HOEtN3RLIeHIIwAwpo1+fFbQVor38Hk4TedMCAGnXuKjjz6CMQ1Mw4rWzdCCBHA+n9E2ZtpPXddA&#10;QKDRO9y9usP58QGHncG4b9D6AYdG4Hbf4vVNh9e3HT5/8xo/enVA1wS0xqPTBoYMjp3E7b6FEQSy&#10;D/Dn99B6gNECWkso7TAMT7CDhXdMfvBIASQVdocdvviLz2GOt9j9+M8gP/tLyLsfYa81Phst7KPF&#10;/e9/wG/+/u/xwy9/Ajf2MEFBo4NugDMcjPCQFMH2GCBJwfUOfmTAMJHBTja4Oe4hbiTkjwz++j99&#10;hker8TgIvPvwiG9/eI/fffeIr989QgiNQ2swQGJsG9w/9jjDo/cBJzeAECCkRm8DlBshtQakhpce&#10;UhC8G3F+JJimgWkbHG9u0HYtnhqDp6cTzuczEKIPgcjIP1jlT0CuNjdegFPEpRJ8Dn6qKWPmPqvc&#10;10tkMbnJCHBxjpV9yTtWYUxngHfcgO49kM4UKSFTzDfdjGIQOAiePAICyFtoraGliDFCBtaXciLr&#10;mAhSpESjNQOtA0WQDCv9KcWAAu8cmnYHIsLQ9yCtYxOwBJHEaEcopeA9oJRH2zaQChhZ3g8KANke&#10;D+96PLz7DlIaBvGEAKGYqOJwPOD21Q2ON6zsvtu1OByP7A/aBof2AKUVOm1we/MK/TDCE0FoCSgB&#10;Cg72fIK1Dt/fnxAezxA/fID4xW/QQGDfNOiMxuFwxP54xPF4xPG4x27Xoe1aJr1QDQQBrdmjUR2P&#10;awiQ0se4AdCmiWqJNKnWeYrnXlw7FBu4QTSRFswNnRkuMOCiWTKBDhiIKiYlTAiCkIWiXvSnOXlS&#10;LR4v1azKGH1ar8QfKoWA0tl7xQw2yOPGmjpSCRwvgespPhNg4gQIglByFeC81FyexytlM/ZaLiPn&#10;D5vO+IkAoIjTE4h4SWF8TRkuJ7eaYgNgAtvUzvqXNkuXY5F80JJaVEkAkv8tJy+qAeHLJv1afrpE&#10;spT+njfXM9lIjNUDg5IapaJSX139vRazPkfMls9PUjoVIvPHJKpjThRAyauSuMpZqkRiz/y9pj5W&#10;NnKX81UDeNfB+LyypJAX85vPK/t5vlKpMmXXnLRJcAx8IQ5afGd5fQm8NMeyEVQm5jxpjYhqydbU&#10;FF9S73gODF+rVdRynbXPfsn1LgGXlxTJa2N+nSvW35d/T6mgnuca+d9q95CDqJde+1w9LJ1luQr3&#10;VQyUfcdSXFXOS62WtKaKuTQXZe2p/M6aX6+pv+e/r6qaPzO3a7Wopf2+dH/5mF6CR+jF9cqSsCef&#10;o5JkYonQsX7tNCXyZX00gRnLPZnOdSlZhbtckykvnkFpav5uCVBGoKe0mipsKjv/J5+C5PuSKvOs&#10;Zm+hcsliKJVqfwFKzMSDlKHxldLQU61EzmD6WDrMa5qpppDikUYbyAiADiFAZsrxEDwWFOtKgQSD&#10;zMdhUlbl/ICB5kpKkGBgfPCBX+/jmUghgp59VCP3EeTO4HPOnxionQDe3geMo+X3e65j83wEuFjT&#10;dt5jGIcLYKNzPsurKBKM+UiYN5MLJRXqgBSTsfqocyGOGUHpRDYgpnq6gIDSaiIsE9LAtGYaQwAQ&#10;xLM/14r5nOfv1xOxqfdhIlFlYCuTGWmtYTQrrY+25+uJYay1PCYPjyfYYYBpGkilphwrEIG8R7Aj&#10;TufzRA4WIug3xLFTSiF4HwkSAOvHSOygovq8RQgeLozw3kJLxWhxx/Ux5xyCjHuFYtyVth5RHG8G&#10;YhulQQHwwYIEEyEIArQSaJqozuwJwXMOIwVX17Te4eNXdwhEsNahEQ57QwgCsBH46vsTPnz3LZQS&#10;+PDdt2iEh4aHDCPs6YSuUWiaBo3SIEi+bg4IYUeHtt3xfiLPoHoJJkqLsQqF5D8ClNA81xPxVPQ3&#10;gmZy3Eh4iuDQtkxsaJ1lwLVUcb9zLY9CmKvxkdQhV1CnlLcIMbFgTM8iIKtx8xqQcYm0aX6+IVaf&#10;y0y5D5aBmeKZ50BpfUDg2XNIFPdQO7uXrvXq7CiAtxwzXI5dqimmekNONA0KkAB85fnVxRlXD1iu&#10;CE+fi0cJddCi9x4u7k2lJLSSOO53OOxa7LoG7nxiAk5nQZ7wcP+Ah+MT3t8/4nBzYN8oJRqjmeAV&#10;EhLs61PevdvvQeD64zAM+M1vfo3PfvQpjocDGvn/sfdez5Ik2Znfz0VEZGTmFSWm5bSYHoEBpkcA&#10;C2IGu1zaksalLW1JGv9PvpBGM9qSy1UEQGA4sntmuqe17q7ukvfWTRHC3fngHpGekR55a4B9Q5y2&#10;sq66NzOEy3OOn+/7dMi/mCRoe4yQbN/XdTtCOhFyjipDKuWfyRqcgYvLS9595z1+/fprvPfhB6zq&#10;CkSGMQICeWNRlkicJ1cNRMFtIAgoihkIMHWNUlnwNQLxiTFY05JpTaEzv9+FfUIBUmvfOiIGlLfU&#10;jVegf/Dg97z22m8p8pzzG+e88PzX+dY3v8Gtp27y/Nef4eRkjhHG5wddtsurScDJQMJj+gGzR1g5&#10;QoY15pMNfdmUn3QMlD5GpJWaR8di/JS/N6YQ3313l5Oy/RncsdhjzPcbAw/7/t4pbA/Xj+48csxX&#10;Hr7fXg5tJFeTynmMEYodi3GGz5Q6OxzmQo4R9o3FtcdA3cN8dNyfw/OkJ423j8VO+wrvJAnTj8UC&#10;Y7Hq8Ez6WOwWE02OteUx0rAD4hMOiWqHfRYLGqTyO2N9nDrjTYH3h/HMkFz3uhh7sskmm2yyySab&#10;bLLJJptssskmmwDwk0022WSTTTbZZJNNNtlk/2AbFpgOi2NlKP4dO6yNwQxx0cpQnW8IVoiLUzv2&#10;95Q629COKb3HBb/HVASHB9q7AlX5BzGyD1UJh+pr1xECjBV9xM/2JED9sbZJg1L22274jmPKr2OF&#10;IKnnjQHw3fWzLPMFOXCg5jEE3h9TfOjAJV27xqC9rg/j60dXGS3YicfasIAv9f8xpfrd88IOYkwP&#10;TBxTHehAi8N2HBY+xAUM16nyeaUZFQE7xkHjw/ePFVK7348VkKfG7Ng4Ht4rbtchULMjBkiNh+H6&#10;M0akcaytxhQKdv2wf589JQoO2zr+3PB7OwUSd6g6QloxIjX3hu12DMwyNr4PiroS7zm2nsTXGwP1&#10;pBRz40ItX3QLQnkleKUVTdvywYcf8/Y77/PeBx9S1S1S+KJFnAInAzGExloTisMVWRYAEnTtrPvi&#10;9DzP0FqhlFfX225qGuvQWqEzjRCwWEjKskRr3RdnZlmG1v67eZ6Ha+VsNhVt2/SF4PE7KqWYnc+R&#10;UjKfzwHL48ePfWG29kV42+0WhKC1hrqugyJxS9s0mLalyHMW8znGGOpN5dvT+LY0zmGxAcDq308p&#10;RdM0vtAyFPp1Y6crusvzPKy7vg+apuHevU9QUlHMZiyXi15xaLvdstls0EqipAB5woMvNUWWc7Zc&#10;UraC80JxOjM8fdry/FOKp88tN+ZblnPBrHTkSiFsDqYilxXgkPMcY89Zrx5SXV2AeQyyRgpLXTnq&#10;rVcoM87RtLD+7JLX3rqLWnzAyTOfc+OFj7n9jVd4+hvf4OyFb5E9s+Tm069w49uvcu+tH/HBL37G&#10;vU/epr66D9VjJDV5ZrANlFJSKAGmIdeOLIey8OOwNRfU1SVtC5nKkarkfHbK+Szj6UXGS7fOWL1w&#10;xv0rwSdfVnzy5WMeVJathfOs4NGVY9Ua1iZj01jWVUPHBVTkGdlMIFWnbm7Y1jVNU5G3OXlZonXG&#10;2dkZJyenrDZr1qs1jx5d0rZt329eYdATLwh7SL6R8mN266A6CnYdzvN43Tzm9wjZkVfYSOVzX4Wr&#10;I3Hp1tOmaZ4I+NVdP1ZtMsb0isDxuzZNEz4zKJjv1v6o0L8r/u18zR60WhR7JAHOOfI8o67b/nrb&#10;7RYgKA9ajGnRQaXSt5nXAHfCAzAwjsuLCx7dv0cHWOhcIqU0RZExny8pioL5Ykk5n5MXJfPlgnKx&#10;QM8ytJYUmaZcLpBKYTqkuTHYuubxdsuj1Rpz/yGmbj0IRHuQigrkHsv5knk5Z16W3Dg796QL5YxZ&#10;qciyoI7ctl7BL7xH3doA2PG3k0KwkyYVKKlQStK09Y44x7oDtWghBE76dVdJHUDzAuROsVp0EvBd&#10;wbrYEa8c2/OHYzble8Trcuczxv8eFqumQA8p5ay9fU0IkPjyfgHKgZUCrH/v2AcZKqV1cycVaw33&#10;y9S+P3A0/yCLfeW4HcdAkh0QKwadDgGdwz4bIwkbFu7GxeQpX2cIhE8BfIfgw1R8Ozamhv5b27b9&#10;+pBSz0oV38dxbOw/p1Tux4qMh/Gq1noPTBP7VX3bEhfip5X3EH7OenIjMaqeOFx/d6Ce40R2qUL+&#10;lE88On7hWgKCrp33C8bHSej2/o04GrsP/dR9kguIZZmfFFgwtlbF4zHu27G4YWyOjbXjcD0b5mCe&#10;VGX8OrDCMRBA6hpP8vlUnDW8XuxTjMXHqfVoCHwfgvn24iRn02Add/jcKbLBsX1kOO+Oxc9j7ZkG&#10;RtCrRncAODGIKcfW5rHYfyz/cgzsfl1seuzdUmvLWG5jbB2O58zweePcxRg4v1tPU8AnD77WKK2C&#10;C+YB2UVRIBC0xqDCGqy094+MsYEoTdI2LdbhSbKCcvZuXvo53q3RcT61J60D8jzvFjTowP1+1e99&#10;tW69F7vl0YNlAwgWB0JrhNgpt/cq6M5iETjlVdr9PPC/sk3Vq07bQDjlHB50Kxx5lvUEO6YnXgt5&#10;WNOBQj0guzVND1T3wPPu7/QkTHXdUG0rqqry7ym9iro1lqquaU2LA7aNoWlN/37dvu2V0xuapqKq&#10;N7StQesMpTROONq28f0jFVme46wL8UXP0BTI5DyQVkiJVposy4AdiWnXT3meB2BkyCMLfB9L4dXZ&#10;u30RgZQZeSF6pXlPABjI+0L39nkwB21r2KzXfazTgWyl8LkTHxuZoObcqZ6LAO6vPdAzEBu2bUtd&#10;NzhnyZT3L7bV1seXStC2xquld+MyAPucczRmR+hjnQPTonrCzwDoF87HRUJ4ArJuYFp/f51JtM4Q&#10;SKrtFqU8MFW4FmUNQrQ4AwpJnhW0AdAuXPDbtSeTzLIMISXWacC/e57nmNZQ1w6pVQ8Ilkr089C0&#10;xrezg0xqEI4sk9w6P0FIyed37jDLcspMILRiva6oqobH2w12u/X3qCtc0/Lw3l2qxlLkmkzKQOwQ&#10;8s7WIKVGSYFWXu3dkz6IkPNpME2NkLIfm34N8GrVO98lXtu62F8gAotEdy4jhSDXnoTNIfeIenqq&#10;KtGtLX5gdf6Ni/wk3HCNHvcpUoDYHTGp28ufds+d9l0ESTBiuEp8NhV/40n9l+vyp3uxXPe5nlTK&#10;DTe2iGDNHZw9iBRRGYfExd3a55ylav28Nm2DC/6tUioiKHDJs6Bj+fVje2R89tCRu8b7f/dsTdMA&#10;lrKcUxQ5y8Wc5aJkNitYb9esthvWmy042K63PHx0yc2bT7FabT0hYq4D0YQnhJDdPqczn8MwFmt8&#10;frKqKu7eu8fv33qLp59+GjmfJ98vRVY7Rl4rwnxTKsTmKsc5BUKyWq95/4P3+f1bb/PO2+/w2Wef&#10;gxBkRcHJ8gzrPFmGEhLnDMJ50hC/Nguck0gVciOu9fkPbMft2D+nUtLPZ9eC2AHShXB9HlwreoJl&#10;P4YUygqKrMBklu1mg2kclw8e88bF2/z8179BSMvL33ie7/zRK/zg1e/x/LPPkikNrvOPLcJKTxYr&#10;PUlLfC62I2djzz9Kndmm5kzsT6fU2Z+ENOJJPzt2rpXK/6RjFXakPUKEtqdXgj92rxT5+zCW2pGX&#10;i702HMtRpOL/69pnjLT5OsK+sffypDhuJD64vq9SPvRuzSD4SeNnqtfFjalz0NQ9U/msNMHd4b6W&#10;OldMEU6m4zmSxHrHSBXHgPVjsXkqVnySGHo4BuK8SWquXheHj+UV4u/FJIVPcs5wXQw82WSTTTbZ&#10;ZJNNNtlkk0022WT/mG0CwE822WSTTTbZZJNNNtlkk/0DTUpJ0zQHxaN7SotCIqTAWNsrH7kAnu4O&#10;nmPA05haU0o5K/5eZ0OG/uuK2McUtsZAt8Oi2e6QeHgYHP98eDA+VJuP3z1VNDG8/xh49lhR8RB8&#10;3BWFD58/VYTRKU53BWpeQad7RoMQcrR4Iy6+OAb+3qn47RdtdwrqQuyDkWKwcQwgOQb0H7bBEMjQ&#10;XSddmMDedeJ7xX3RFQt1zzgsoj6mghffa//6u4KEVFFPB1g/VrwWqz3YoFDS/b2NVMK6+3aAnngO&#10;pEgYuqIQ/zvbFzx3BZNdIazrATGyb5c8zw+UCYbPPlTH6ICI3RzrlHFiFRopOzXjGCySVt4bqsDG&#10;aqdDcEQ8huNinYNiOugVXWUYvL2qGvuKCvEzDNURhuvY3nwUhyCvITlIWjnS9m2xV8DP8SLI7nn7&#10;wlI40LT8+4JXxopkDhQQJUitaE2LEY7Vas2vfv0673/wEZuqxcmMcj5jPis5Ozv1Km5ti7N+bNZ1&#10;E9qlJstylJQe1K6zAKD0ALLFcsZ8XqKkwJg2qMUJitmcYlbQNA253u1B8/kcay1XV1fkeU5R5KEg&#10;v+7HiP/j36MDKcfjvihyD4x1kkJnXrUujBMbVJW7+Z/nOcty6dvMCRazBYvFwoPa25ZtVYFUvlfD&#10;BHWm7Ytou/XCWl/srrVXTuoUpqSULJceaLtc+vu89tpr3Lt3j7OzM1566WWkzPp3Xq/XgEOJUGDe&#10;1mANUsCyyLm1sDx/lvPsTcFLT+d8/akZZwuDNhXS1FjTINUpixtPc3bjNvOTc/RsgVieYnVOs7ng&#10;/ts/xzz+hLp6zKcffcpm5YvWQdA4QWsFBoVFsrlY8+Dhm7z5xjvY+TnLp57jG9//C/7sn/5zvvbC&#10;t9Dzmzz9o7/k5it/wsVnd/jw92/wyduvc3X/M9r1fXJK1tUa1a5QzjLLQW8arjaWIs/QElqraMUM&#10;8nNkVvDgco3OJHmm0LniZuG4caJ55Zkz7l/e4MvHhs/vXnD/subRSnF/3XBZGb66qv2aJjNa69X4&#10;TFMFJXIgKJ17dThH1dQgJFmWU5Yls9ksFCUbNutNAFr74v4syyLAnEgC91KF0h1RQ7/uhfme2r9j&#10;IqJ4v0ipIQm8amEMtu/WqaEC5jEQ186H2RXjtsZ4kHSkNtyNdy+qeKiA24Hvu8/u7u96UE285htj&#10;vCpYRA7jiQb8d4uiIMsU1rIHvuzA8W1rqJsKrTMwLW3bgAhAhCzD4jBNi1ICKTv/waCkQjjYrDZs&#10;1luk0hjzmfcLtEYK5VXhFzOWp0sW85JyNmM2X1CUc+bzBYv5nPlshsoLUJplWZLhVTG3mw3beguN&#10;YVW1PLxYI5wHjVhryYucLC/QueBkWXB2csL56RlnJyecLhbMF0tUNkNnGiS0TU3denBXls96oHpr&#10;WkDu1j7j1Rg96H0HzlVKe3Vm4YEdzjdoAPt48Lxgp8rZrWfXgTSPqdSmfMKxzx9T14o/NwbmBq/A&#10;rqX04GILOOHVH4+ARGJwe/f/mNhozIeKv28HSo7DPV8kYrzrlBu7zw0LgYeESrHvnCIRup4c6hBI&#10;Hfs5Y2tbvCYNSduGSsEp9fdhn6d8tLg/UmsV7Mg09glA7B5gMiaheZI4OEVkkiIL6K8TyCn89f3f&#10;0yCYuK8lMgJajhMduVGFr9T6m4qdrlP8S10zNSaH/Tq4wmg/7kjYxFFiqHh+xCDrzsf2xB1ybzz8&#10;oZZqg2Ex+jBnMjb3x9a9Y2MqHqNj7T4EtYzF9k9SmD9UaU/FEak1YAzsMJzTQ5LDY3bd88Y/7+bS&#10;Lg52+2GnG491UsSRQ78ppXB4TMX0WB5o/+87Apoea9jH9IegpcP5zt47/CHAhBQBwVj+aWwtGCNJ&#10;GSOVG4s5h2QH8Rwb+hXJPb3zkWUHSpfeHxUSqT142jqqQELJAAAgAElEQVSH0JKyKD2IvGmZzfKg&#10;KO5B8f5ena9u0ZkOhGvBdw65k6Zt9vZU4ylN/H89aDqouXcAo5CDbU3r1dNDOk8p6UHVQfnZmg4M&#10;7UFJzjqquqZuGhpjcNYhlaJtW5qmCYRgO3X0tm086Nw5jLMR2MUrVrdt64namjoo3RpM64HndGrp&#10;gGm9CnnX1v55Qhzidv5555ebNuSdlEIr7X/vHEgPMG0DGZbDEaRz98ZDp6wMjizLWeYzD4hvGpyD&#10;cjbDOku1rcK+qUGBFp68wCuiNzuQuxAI66htQ1U3B+tSrybfelC+7ohcpaRpauqq9kBeJVFS4xxU&#10;W69+bmyLwGFcS1X7mL8Dv3Zq57VpMcaShTxfVVXUVYXsQOH43JSxhm21CeC2jDzLwzjyeYfWtFjr&#10;P+sCIJ1AOKWV8n2MIAvzJNeZJ3doKoQQzIucuu5iXIFUkkLnAfhpKIsMpXz7NU2NU/4zMvj4vr/9&#10;OBHOsSxzvKfskCJDkPnMtPRjJVOQqYzWdGPbgrUI5QkNLR6EL5VAComWoLUi03M/j20LxiuuS/yf&#10;LFdY5zwhl/PPk2lBU23IZwWr1QU3b5xwdr5gnmdcXmjuPXzI1dWaXCuatkEoidCSarvGoMgyhQz9&#10;K4SkNRatc1rjYx2dZ+jCx5iuavvxU1UNWZ5jjENK1xMt9vMhJMo8mD3KenZMFjiv9i5lH2+oLPib&#10;Yc04XDsP11HvN8oIpH5IhBSvpcM9b0gWldoDj63fT7KfHAOIjirsHt0vR/bx0O69L3Bkv9mRUKWB&#10;73EMtufbh981TevnpF9U2VEW0OcuBOMqxNe10XVnZh3JVkck2K2RPTha+thBa82sLCjnMxaLOVmm&#10;fe7WdXMXjLWsVxsePHjIyemSPM8QSqK1Jy7x+a+dL+6c8aQxWjMrS1CSxhruPrjHF1/eoXjhRa8Y&#10;P8h9HyO8685XfDe6QMbhiV6yvKBpBet1zXvvf8Brr73Gb377OhePL9BScXpyGohEwNR+jmopyZTA&#10;BvJVJ0Lu13VnVKF3wtlER2BzoJDu33qX85CKbkZL4clzpFBIpXzOAOfzNRikksxms5AbUCidscxz&#10;tvWad9/7kM8++5xf/Pw1/ujb3+a73/4uL738dU5O5pTzAotDZhoVfIfdXBEhBgSwB3M75ZOmfPSU&#10;D39dXHIM9HosrkqRJ4+Bnffv488aCO899G9T75k6+xieyQzPIIXQB+RLnc/Zge+HZ9CpnEuKKCt1&#10;/+5s8jpF9eHPxlTvh+ejY2vHMKcSn4HH5Ijx2dsfAnAejqfubHNIFnfduw7zEc7t731x7ipFpB/H&#10;mfG55HB/GwLNrwOjd4FkTIR+jHg+FYv/IQDz1HeuI4xIzdPuvDAmlk/5BMP8ybFz9r+PbzDZZJNN&#10;Ntlkk0022WSTTTbZZP8YbALATzbZZJNNNtlkk0022WST/QNtTG1s76AS16t09we2UvrixGDxAfHw&#10;YHRMcT0+OH/SIp/U4X1332FhwJMyzw/Vp4fM/XE7DQ98dwAtmTywHh4UHwNFpFSbd+8jAihY9mor&#10;YwpvKTKAwzbmaIGHc24PlNy1Uwqwv//sYrTNrN1X4ox/HxeVDgHNw/YZI1rowPUpJbP9MSmShXXD&#10;7+3UWg4VSOLC3UPw3Q6EsVPG2QcN7ve7CIq9XaGBoW1ND8CIx/ZwLKXmT9emWVDnitssXTQYF8ub&#10;A/BCquhJKbU3tlPPlwLIDOd8yoaFbsM5OyyyOKammSraGqqxptaFvb4ezOvu3WOVz6ESvXMO05pR&#10;VXcZFIWd2B+DKaWTTsULvJJcR0jg+zmsO0FF7bBvxWhBkx1R6rTOIlFJ5cHr1CSH87Jrq7Zp0Eqj&#10;s4wWy7Yx3L//gJ/+9Gfcu/+QvPAKQ7o1LBcnnJ6cYEzLo4srX5TftLStAekLzbVWOGdRobCydRap&#10;JHmeU5YzFkt/PecMVQVCCTJVcHZ+g7zIaZqGJhQld2DOq6srrq6ucM4ipSeQuLq6Cu+gUEpjjAcM&#10;bLdbqqrqFbuVbqlrmM9Lnrr9NbSUbLcb6toXn282G7ZV1QMf8jznxs0bBEYFr16vFFk3NqvGF3IH&#10;QH/bmr7ArK7rHjTdFet3f08RYzRNw3a75eTkhPPzc6qqYrNZUxQFVVWxWq16womNlMxnOY8fXyCF&#10;YFbOKGeG//ZP/4QfvZBzXjxgri7RbNhWF5i2RWTnnH/9VW4//23y06dYXVxx5/5DZirjdn7OtjU8&#10;eLTBqJzZyW0+v7vmwy8E65XAmABoUAKLpG1MUFFTyExhM82qWnFx8REfffA5P/+bn/Ojn/wLfvIv&#10;/jueefkVstMFt0+e59a3vs93vvrnvPubX/PWr/6Oi8/ep1QbmvoB1dVDlKmZ6QyJAbci1wKhZ9x4&#10;5nmeevnPObn5NJfrDZ9/9iEXl3cosGhTUSjLstR888VzXhKwrp/i4nHLex/d5/1P73Hv8QpcSyYF&#10;29axaRxOCFrbsllvaY0vRkVl6DzzgG3rELQ46xUQZ7MZWinOzs7IlPYgibbBCrFHbBIDtOI9LS6K&#10;jAGcsR8Rr+fxWjdUa4/Bl3sKZ4M1dbgudHvv0M+J1de7Z9gH2u6/iwWyyO/oFajD+B++g+BQHXq3&#10;bovIN3VkmdoRf0S+x/B9PSGUQgjVq3l5MIkJRBdF7++p1is6au0/3zSNLxRXAcSPxFoPVmmaFk8y&#10;IbFt0z+jbRqMrXBCsqo2XN77ys8JC06poOSlyLTm9HTJzVs3OT0/Y7lcMitmFEXBrJyxXJ6SZR6M&#10;ooQHVDR1Q9saqqbBAo2FBxctX371Bc32fbQArSRFUeCERGnFrds3uXnznJOTJSeLBbO8QElNWebo&#10;TKOkxuJQQoH0YHfZg5n9O0qPWgqqmL4IXDpfAO8S/ny8p44BKYb7fUrFeujHDsdbv/cNlM+6uRCv&#10;ncM9dBhnOOdQWYZ0kZyi26krpkB5qb1+qCY83E+Hz59Sk4r/7iIF2e5eO2Dv4dwdAh/HyLSGxcip&#10;+O4Yec5YIf0YqUfc5sO+jteWYR+mCtJT7RY//3BtGQNmD+O3uFh6uA6NkQmNFS7Hz5Eq8t9/rsP1&#10;a+j7egXE7tpqT9E91Sae7M4mSeTith0jqohjktQ4GgNCD8dh/N3Yx9595hCgcAiC8LvDMO4ZU5Eb&#10;9mFHBjamZv+H5lhSSpbxejT0/VP3Su1/qTVgTHU8Nd7GANipz42pq47ljsbaa2ydSc271DsdUyM8&#10;Rs41dt2+H4Y5JgeuhzHt+irlFx2LtVLr+jFVwCe3TvE9IrFD7IH3jikTjqkPXkfwlxpzw/eK22os&#10;rk7dNwVKSo2dVBuOPadfQzoSQrEDi3d9FpIgLsqHOGso8hylsh4UjgBrnI/hQj9tm8aru1rHpvI+&#10;nbEtpjW9ink3v01rqZugkm4sTQCS+z3bdrhk6qam3tZsqwoJ2NZQt82OvlII72HpHOdgvVpxdXXl&#10;AfvOYdrGA+mcpQ0+p1QSkBgXCIvYKaE6BI0xXrFcBFBnkJK31uzIIWTwh6Un71JaefCf3cUhSiqv&#10;nmsdOs/IpUJJHVTVTQ+y7MCz1bbCBGI3KX2cLZXEhXyGRPRgfEK+rW4br6yL82r1hJyigKquqOvG&#10;57EIivVB5f3B/QeY1qC1DsDNFU3TIqTzMZjWbDYb6rruSWyc8/GAs54coalrH+uEcR3HWnVd93m7&#10;2FeyZrenKqkC0N1hbUtjGlBeZb41LcLuYnqpdK/GLsJcypWmapoeKGutQ0jIM40ObW1MS11vmc1m&#10;FJkGoXe5t+CfmhB7Asx0EYj4dgSLAkGRaRwW4Qy5lqBlT+RgrUHgYwcBQSkZlAInQEuxGz/G+mcM&#10;quU+tgnnBV3+1zqU8GrlxjY9cK0jDpVa9uQOFoexnogLAQaQQiKF990zrTHS55vzPPOkAtZ4IgEE&#10;pvVjR2cqkLI2GGOZL0rKckahBItFwcVjaJstxpWY1gNrW+vHFsJhw5qbSYVQgqYV1FULoX8FLpAI&#10;+jyddYR5GGgBhAzjOsrP+4wWQrK3HsEOUNudxZjgC/m+De3qCDnFQ4KIwzV0uC/KawmCUmcY8RzY&#10;5f/dkTU5Rb05iCvik4SjhLsJ4OEg33odWPSYT3PsvqOExSO+UEesYkwLgVjVtA0qBl0KAHmU6C21&#10;jwp2KvZuNyg6p+DADzED4r+9s6xOzVcJFouSxXJBWZae0JMuXg/tax11U/Po0UPOHi2ZzRRK+zlo&#10;jZ+/yllPmO0638YT6FlnUVojhWS13vDhxx9xsjzha+c3I/JD/x2tdRgHrr/v3pkNXcznKPIszCnH&#10;5VXFRx99ys9+/mt++5s3uFqtERLm5YJiVtA2rVet1/rQDzYmzKUux77vM3SkklLKMBdTJFFq77yu&#10;H/cOVHheGwiLghOKxSGcxQmH1J6gwjrvK0gEy3JJlmVUa8Mv/r/X+dUvX6csM557/il+9MMf8vXn&#10;X+DWrae4cXoKzrJZr8MetH8+1xHGdsDcIUB87Dz3mD9+jOwsRUqcUkUf+pdD/zo+Pxyfp6Inw+lW&#10;zmPg27Fz41S8enifOH8g9879xsHm++d1Y+fax+KJsbxn1IL90iml6JcD5/z+7f2t+JxyR8URr9Dx&#10;GeRY3JPK/0jZtY27dv1OgeuvI4UbO+PvCBBSZ4/WsiPmlCq6PwfxuTEtXfp9lw8IJBuJOGoYp3fj&#10;Y/cOOzLxzv/t1qyYfCB+9m7Ops5Eh3mNVB8Mx8uRLEXf436e7uKl/Wdhb/3wPgP9c8bPvMtRcW0s&#10;Odlkk0022WSTTTbZZJNNNtlkk00A+Mkmm2yyySabbLLJJptssn+wDYsc4r/HKsTHFKnGistT7P3D&#10;3/0hqlPHCp2FEOR5vsdKH4Nrhu+asiFIq/vZGPg6pVBxTPk5vu51hc67tosLiEUEoBVBCfr6Q+UU&#10;mHy/X0RU8On2lM/jIo64QDsF/A1321NaH1Mei4F3rgMNDfqrA9WlVNjH1OGHwO3hs/nnl6NjOf5u&#10;CpARF+DE77i7d/ddswf29nOpTc4T2KnEt63p+3p47SEAqHvnoap8ar48CQBl7O9DFv9j7P0uUi0e&#10;Fp+kAJTDfovvO1QsH86/4c9Tyq9j82G4Ph17/7ECrfgZhorI3VwfvuNe8Uo0V8bWtr7Ixe6KaKSS&#10;gznagd/TIJfuml3BTQzgSL77SCHadYCV+N/9fZzFWBtA6xlSaR7dv8/v3nqLX73+Ott1xcnyFGcF&#10;y0XJvFx45WQsjy4eUlXboGBt0ZlChUJFKf08lEEBT+huPXLkuSbL8r44Jy/mOCdQSgcFuC1C+KLK&#10;uq65vLykaRouLy+5f/8+xrTcunWzX5/atkVryXxeYK3q94Su/auqorWGjZC0TYupGxZBfb41vk3K&#10;svSFjmI3Z7/48ksPjN9uKcuSxWLh1zwkvnzfrx9ta2mqulfrq+t6ry+7do+LqowxbDYbHj9esVqt&#10;kdKDXDuArrWGy8vLAPCXQfFeUrctufGKbHXTICQsCs3NE8WCR6jNBxj3gMbWyFJxevsZbr7wfebP&#10;/TEuf5pHj1o+v7tlvRFc3bvH3/7iHT79+GMeP/icmViROcPDe49oKosSu/XcWAeixRmBa/GKhGwR&#10;eYPThSdHcBsuH3/E3z36P/nkvc/5b/7H/5k/+tMfoWdzyBSnz3+THz39Ai+/+k/43d/9FW///K9Z&#10;VY5aK6rtY1g3mNqilabMBbN5SSZvcf6dv+DWt/+Yp2Yzvv7wHh+/+Rve+fXf0l7eoTQNm23FrdmM&#10;ZZlxkktOlgtefO5r/NlVxZ2HD3j303t8fOeSe4+23H245u7FhjWK2UyyqhustGzbNVuryPMS07Rk&#10;mQZrccZSC68OhYBZXlBkOVVdsd5sqDdNtG7siFRiQOtwT9ZaH6jVpICCqcK9mExlbK4P1/RuHMbr&#10;vlIqKGOa5Jo2ukfhDtb/eK0dfq+jBYnV59OkKX7Ny/Icl9gzD31Ct/MXHNGesyvwN86G91bUdePX&#10;FKUwxvri72h7V1KR56Efe4VhrwRmpMFYQa40VjgwEi0lbWtorUUpDc7gWsODL1fcv3MHpEAohdaa&#10;YjZjXpYsl0vOz88oyxKtM8pixny+IC9K8rzASYlQiqIo0VJgTY2pK6SAuqqomwYnFZ9/eZf3PvoY&#10;FwBVEkE5K5nPC5bLBTdunrNYzCny0l8/kI7MFyVCZR5gEoqPjfNtIZFB39Qc+MWd0tLQF0ipIY2B&#10;4Y/t46mfDf3E2O8fi3d6IFvv2xgEmVfOxGEcfdF1TMzQjeX4vsfipu4zvSJf5GccA7/DviLhGCFR&#10;7CvFauVj/uPQV0iBOeN3vC5ePBaLDgmxeqKB4HOP9fOQGCpeO1KxULd+jq2FY2NrDKx+na85Ft8N&#10;rx2v6yk/rQO2x2qE1qX7e1dc7Q5UoYftniJaGCNCSPnNKZXlFJnBkFAhJtJKtdkQBO//uL6ofkg8&#10;tXvWPdzPnlLpkKQlFaM758E3xwAaf4gN451j61pKFX1MeXEsbkkRS6TWjiHxxnAODj83plI+BMyM&#10;5zOeLF9xjIxjDOCfHgfj+aLk9x2D2F8Mxp5Iqt3GbTckokh9bowAZWz9OEYEiRM7decAghdS/EFr&#10;0rExktoXU++Y2mu6WCSVF0uN1xSwKuXHjv18OA+6OLsDm3kAuVdZ70At9DkojRSOQguaqmL1eMXD&#10;R1e0beNB6W3Nttqw2W7YbLfUpsG0FttYrAlgaBzWGYwzwVewXgk8gF9tUG6XKIT0/SaVwIgW27a4&#10;oChuWgvOA9Zb03ogoZSAoleTlaonsbNOBEC7QQkPYDbGgnMoJRDGoaT3wzKZkWUZBKVd4xxawqJf&#10;i+1uLjgT0gE7lfkOINn1a1EUoQ0D8Z/zREJdDOCMoaoMdV35a0pB2/rYoKoqTyZgHU3bBpX4HXlb&#10;B8o1besJA9oWYy3GtX3+pPPJjW2otjVNUPI1xmAiUi8d+RBC7r5HIKD0CueyB9q3bYNpGw8slYrZ&#10;rAzK9u3BnPSkU37edW2k+/xmGG/OkmXav2fTkOc5hdYY4cduNiBRFZagZIwHfltLXuTkWnr3Ouzt&#10;IpDo+TXJoDJBkZd+j3QegN35AJ1/qLUKOeQAunW29yf6ndMpnBN9DNCHRUFV/WBNsi5kViUSP7c0&#10;YD2uHSkCUBVPptADap1FKbFH7NgFTj1Rq/XPqKRASu3B48aAVAjZ5YRcIB9osdagtaLIMq+2belJ&#10;DaumCuRJBq0FSisyLdhs1jSm4WSxIGsV2+0Kh8FiPXndVQttQ5FpillOkRe90m9dtwgMZVGishKE&#10;oW7W5HqGdRl3mpamMuhMosMYEUohhcNZgwjAaKUI8yvee4frd0xcHKuGM5SLP4hd9tfrcaKqmBxP&#10;SknTNH2MFsf0/T4YqSGL6FxhPId63AcQCR80lZvc20O76w99k0SLpAimYhKkoZ+T8j2S4MyABkwR&#10;ovYd6Wwg2/Hz8TCvTpKU+phP6QjK7bGfEUD2cY4m7rMuTuoU4Ou6xjnHrMgRUuGEY346Jy+1Jxw1&#10;lqY1CCeQLkxoKzB1TVOtuXh4j1s3Fpg8w6oChMQJBxK/HhgXSAT9ei4cZELSWsvVZs0Hn3zC8uSU&#10;5fyEssjJC0XT1LSmDfeKYjfpAumFRCo/n4yxSKEQMuNqteKtt9/mZ798nQ8++IjHj69QSnNyugxn&#10;MxZnPclINzaSfR7OwBj6IyF34/fenWo10Odp/R5LD+LfO68T9CQ0sj/XAx1IF2P1684PjWMsE/bP&#10;WVmitKCuNrz91nu8/da7FMWcb33zO7z66vd4+cUXeOqp2wjRInCBACYLufkaZ3eEGjrrtwGUUgcE&#10;CfEa0v07lTsYy9F0PmN8fpbKNx6LBYZA6WMkXwLVEyMMY08xso7snbmM5E731wjV991OvbzLg+4T&#10;MMZxcJzTGD5Pilhgf1/kIL97SD5ow95po9yx6325jhxv912JEwJJ2KfD/CBBVDDspzh3tnvG+P77&#10;e1dq/U31QXe9MQK2YS4m/pxSg/zH7pQ/PIPYy4eMnZHHRNO76x/mwVKE2kOy9cNr2718846UPm6v&#10;sE8Mz9UGxJDdeIrj1GGtwXExAds/gxAu8V0iMvd4G94B43s/ROw/c1y/MNz3x8kbJptssskmm2yy&#10;ySabbLLJJpvsH59NAPjJJptssskmm2yyySabbLL/THasqHSswH+sMCF1zVQxUXyvuEgiPvwePtPY&#10;88YFI6mi+FQxeGxxoUcMtkgV/ca/iw/JU/ceFi5c1wcpda4xRb7rlBfi36UU5oeK4fEzDNv8WPHB&#10;ft+IoyClsXHVFSPEPx8DoIwBt+MCgOF46Yop/buni6hTBSdDVYBhXw6LBQVyr9DJX1cevH+qf1Lj&#10;Ou6fVNH4fpHUoQ1BCWPghSEAa0yRdKwQJh6zvYLVoPg9pVLZAZVSQJOUqkLcR4fAmHHFwuF4HpIq&#10;DN9trE2PKdcfFOLbcYX7bnyZEZWPg2caAJvi9c4DQV2vPDSmyDgsRDvov/jeURvGhAMpRftjIMRc&#10;51gsMhTQv/37t3ntd2/w/iefgNIslufM53Nmee4LLKstSiku12vW6xXOWdrWkOcFWZ6TZxnGWqSE&#10;eVmyKAvK2YzWGZq27udhXdW0jaKcz8nyPCivaWblDJzBmpa6tmy3Wx4+fMh2u+Xi4gIpJedBXbko&#10;CrbbLVdXV1jrlfO80rPoldW7QseinHkw/HbLvabhoYQiK8iKmVf+itSTpJRUdc1mu6FuakzrVZcQ&#10;gqZpUHKnmq2l4vHlJXVVI5SgtQ3gAihfU5ZlTxQyHMtdcevVVYOUu+Kp09Ml1jpWqzVKKVarxxgz&#10;I89zryCtM5TWXmnPGlbrKy4efoVZwqa+ZJZvuPnsTW69eIvs5Gmqdsb7733Op/e/4NEjy3ZVcbVa&#10;cf/yEmMtucvALnh4ueHy/n1mGeA0zkE5mzGbaYQDlS/QWpFphTWSbVWzrVaYtkLbLXmmvaKbqXnw&#10;1uv8b4/u8ePP/yU/+PFPuP3sC1hd4LKC8xe+yV/evMk3vvkKr/2/f8Wbr/+MplJYW7NlhbQ1UmZc&#10;Ptqw/ewBZ797jz99+tvcOL1J+eItvvPsizz7Jz/go9d+yQev/5SLR19w9+ILloVivtCUuebG8gY3&#10;TmecnJzw8lNLrtbw2VePefPdz3nzgy/5+O6KbaYoM8WqbZBSsG0blPFq4FjpFRfDnqWyHAdo6YtT&#10;y3KOVArjvLKg7IoUowLm2E8ZW7eGZC7DgtVUQWu8zqWAt8P1vPtutx4De+t6vBcM18uOtMGDHDxY&#10;o7+3UkGNXSIiv7FtDbNZ4Qu42xbEvoru0LrnkgGkYtgnNoqVd2LleoC27Qp0d/s4gZyCoLrWtsYr&#10;mlnn1RqhL2IHX1RsPROG/wq2B/t3+6MU0NgW44K6IB7oqrIM4wxNvfVFq2EeC6V9wXvbsn78mMcP&#10;H/GVEIi+vwxSKPK8YL5YMF8uWSxPmS9PmJVzZkXO2dmSs5MlCIsuNCeLuScFaRoW5syDXpz1yqV1&#10;xbaxXH55jw8/+dQTmzQtUmiKIifLNScnS87Pz1meLDg9OWUxn1PMCnKdMZsV5FnGTOXIoJBpjPGg&#10;/6BkmCqqljIA+/AF/cM9vANoHIIvgzbuCMg55T94//G4cvHeeNGK1hps29I6h1UKJ8EZD/LZfw95&#10;oOg1pmD7JED3HfnDgChAiL4gfzhn4/ftnmeMsGu4v8drQapNhuvNdcDOofpZCiB8Hcg8FaekVIdT&#10;7zdWZH6sKDv+WezDjd3rmA2B6vF7xoqMyfYe+HIgD+LQDrzhAomHwCGDgu/wXvvvpXbjEXUwr1Lv&#10;230+Ji7bFY6n96JYTTTlq6ZipB5gbA5V4IfEEsPY9hi4PDUfdypx8toY67p+jt9/uPeO5SJSRC7D&#10;PylCmOvmx9jvh++X6u8xwoCxeC1e755EfXHYHtfNqaNAtJHYPrUGxHNuLAZMEbelxlrs4wz7aYwk&#10;8UnyW3/IOBtbv64jPxgDxg9j/jHSkdQekPrusX4b/j7197FYM0Uu04FgUvtbfD3V/V8rdKZZrdb8&#10;u//wn3jvg493e0rgo8wLDx531iKQWOdjWw8qgg780zQtzoKxfu/NMk05y31eQECWZdy8ecbZ2Rm6&#10;kJi6pm0bNustd+7cxVjHxePHLBanwZ/WARDT7QGd7xxUPZ1lW1W0TeVJhfIC17a0bYXA0eKBx21r&#10;g4q39SQ+UtCY1kOkuryMNTR1A7YNQMndWG7a1quyW0vbNAihejBl938Rknp13WCs2SfLEmGehDXc&#10;Gus/Fwgi+77qwIfhWnYIah2OV+E86LIb71IFgLWPJVCKtmn8PmUdKst8TBAIQJ3cjQsDzDKNc7No&#10;rw37SZZ5EKX1CvTOOQ9qDsSkSune/+zBjG3b95dSCqN1TwAjAkAeIRFuF6MZ6/1KrTVaa5qmwbRt&#10;ULu3XSvs7ef7a6kbVZrt54AN8UoqRy1caH6xa3Ocb+a96dfNNYDgz4U5IAJwU7idf9qDtXsfffds&#10;se/glWr9e6qgYNvFXFopXPDVVZhLYFFKYixgPanfbDZjvphTljMuLx5zeXkJzpIVGYvlnPli3pPn&#10;rtcr2qZmubhNWWiefubrNO0XOOOYzXO+dn7GptDMZiXLk5JynocY1LFeV1R1i3Mai6ZqNwh1hhI5&#10;662lvVshhcK2DQ2WvMj8uhBy0Xme9+uMn9OWIYh9jFxzzI+47oxnGB/FY6mzLMt6Qr0uRmqaxuem&#10;tI4UyHe5TSJw53BfiOP0MUXh4X6Qeq6h/+TC2BqeccgRfyPlfx3Loxw7YznYcxJ75jGy1Schkh6L&#10;Hcb6WYf1Zdhu3TrS5ZM74Hvnv/u+9UQdaIEqdJivjvVqxXq9pmlamqbetbNrWa1XlFc5Dx48pJzN&#10;aXRDnhcI6UlZJP7/xvj9RkgRSGAkSkDV1Dy4d587X37JC889j9I3PXmec4iQc5WK/rk9kYzFCU8A&#10;5omDwUj45MOP+elPf8YvfvErVtuqP5PyOZo2zEk0zPoAACAASURBVLGcGBwbxwlDEuyYMC3V393v&#10;O0LVrv1j0q1jat7DM6z4/jt/ch882hFOKuU/kxezkF+2XF5e8dvfvsEbb7zFzRvn/Omf/oDvvfpd&#10;vv7cs8xPlj6vY6FpLE54P6JtG5SQGOEOzujG/LfrfO+x+GqYw4nbekhS2PkTMVh8LIYfOyNNE2qN&#10;++BDZe0U+duYEvmQ9DB1njmm8D6M+47FScPzshRBdooQrANlx+0bnZCCcJhAVekQiM7Hwe3l2oax&#10;XapOIOWzj8VOx9bDsfU7vuYwhkkR4afO4of5jZg8MSYkHOYCUnFwiux1bEx2pAOpz4+tM8MaieH7&#10;xYThMUHVsZhz93wySYIZ5wlTcfSQjDc1j3fvxd4aNoHfJ5tssskmm2yyySabbLLJJpts3yYA/GST&#10;TTbZZJNNNtlkk0022X8GO3YQPVRMi20MLDBW6HrsYD8umI8Ps+MD2OuUMIYM+8P3Sx3OporbrwO5&#10;jt0jBRYbtuGwcGHsPruDerdXbChlV/yzr/g8pog2VrAhBsogXVvsf48DNfcx4Mf+9R07xQERqRBI&#10;oCvcdBjjkoV8bdteq/a+u47Ye7ZEj9Epue4KDw7bNQi39OB4f++ucHenGm+75xwUn3SAOYfFukN1&#10;hphhf/euMav+rhBh13ZqtBApVVDVFV8b4/qxMmTi331P9gpY3a8PCy+6YhmZGLPjBfEp8OOwYGZX&#10;GNbN8e6zqr/+MfDlsXXrOEEDo8CSodp8qlB/TEkVwBm7U3YxURFVVzwfwEtIgQyKEvYJ1NU94DH8&#10;XXRrwH7hmFQqFMF7JaDuXi6WwgzDbF8taX+qiKDSJUgTbaSISfy4cl4BTQhEUBeRWmIB0woer9e8&#10;8ebvefudd9nUhnK2IM9ytNbMCq+kZYRBSuWVxx1ooUOhpEEi0IigDJRTlAXzxZxcaZq6ptkYCl3u&#10;qTTPiowiU155Lsu8Apy1rNdedf3BgwdUVUVde+D8yckCrTPm8xlnZ15J+bPPPmO73VLXDavViqIo&#10;+kLO2awMBe0ZWmZYYUFmWGNorGO7WmOvrsjyDK00rWnDGusVCfOsINMe7F7kM+qg8o6rvUqagI0x&#10;bLdrhJCY1lCbKowTE9bPEqU6xdIGUP3e4JwJSmIGY6xXOAwgirapUQLmsxzbFggEWmgkCqkUy2KO&#10;xFHXLUZkfHjnPt96esGfvPAyzz6jECcNW+DOlw/55a/e5/N7BfPT7/FHP/xnfPP7P2BbVXzy3jvc&#10;e/CAzcUFDz79HPvp+8wNKLvmZFYyL2ecnJRkyhenzuan6GIOTtLWNVV1RdtsULbF1hXUDW3doLIN&#10;N7KWevs5v/83/wtfvfFrvvsX/yXf+rO/ZH7jJkKDXpQ8/8Mf8PQrX+cH7/45r//13/H+a79m9egr&#10;Lh5+SrWpaVrBl3c+4f/5d/+Gzx5c8M//5b/ihe/+EbosOP36t3j12Zd54Uc/5rX/8H/x/q/+mocP&#10;7lI83PDU+ZLV1ZpZUVDmGcui5EZZsnjhnGdulfzwu1/nky8u+d27n/HhnXs8aiWXVrBuAalwTnNZ&#10;VQEsLRFWYNoalKQxfu5lmSd7uH3znKurxzRtgzXQNM6rQyqJEDbpH8VA9654NC5SSxVJJsl3OCz4&#10;jFVOu7XNeSEwnLVI6UHY1jqIQI7DosW4mFBKicWDwIWjBzxjLQqBcB78HIPyexWlruDeV0f3Kqj+&#10;Rh0Awytx1dWWvMh6haahHxTvO8ZalJS+eFvKPXU7IIDD6YlCvLKZwAmHkJ3KZPAThcPiwf30RCNh&#10;sY33dufIZLbba6RXy5ROIbKiVw5z1u0A9eBVETPlgaH4glWBb5emabh89IjHlxdY+4nHXimJUhqt&#10;JfOyZDYrODk94/TknKIoWZ6cUc4XZIVGZ5JMePVLqQQL5gE05Z+hbQzbuqKqKtb37vH53bvUTYN0&#10;/r3yPGMxLzk9O+XkZMHZcslyvmBWzFgslhR5Tp5nzIoMJQ3COrKsQAmJbbdYU/V7mRXCzx9Aih0A&#10;xgN4wnvv8FLeDxMugG4szlq00pjWq5rKTgVLOATWkxw4gcD/zLmg6OmMBycJSUekZJ1Foahd5GXa&#10;cJ2BH9+N+6qqeuKSuKA+pWA1BtxN+TrEqtojAOJ+PIkAHHBeBdW6Now/40d1pywK4OQRJeNQJN0p&#10;i3NYWDxUW+8UCccAHilVsDhOS/lhQ38tJuHYjyv8dDHWK/6KDhgZFYSngPzDtXHoRx+2jWVHTbCv&#10;MjZWMC6E8+AOPIhMBVIIDwYLY9l26tTdgAtKYM6GMZryHUVYG2WvUNf9brf++bmj5C7+2K31ph8L&#10;neK8tfh1DHFUgfsYGCHer+J4IRXnxXNhF5dx0L+Hxf4OKR2tCeQsAYS5U/WOx5GlNUEpt4+5xVGw&#10;/B9qYyRqKfB7Kq4+BiwZI/kai5Pitanbz1OEEEMiihSgIo6hjgHLjgEdUs/9JG09Rko3RgA2lqsa&#10;gqFTbT8kA4uvs59b2M+TdWvfkOQt9VzHQABP0mbHxlyqL65T3hyuy2NEeUPAUDyfh6CQY7H1sX1u&#10;SHI31pcx8c1OLdEkgcB7APjgswoErTFcXK347Zu/5/6jK+bzOYvFIsRxCmSGlhod/KKinJMXOVmm&#10;2a5XbDZX1HXF4/YxTVszyzRPP/cM33zlZW7fvsFisSDPc5bLOWc3TpjPS7SSngCuabi4vOT9Dz7i&#10;3/7f/56VsHz80QcYC1LlmNYGX8P7th2Isao9KFUqhdKaWVnw7NNPs1pd8o0XX+CTTz7m3ffepW4t&#10;phU+lmhrrK1B+DihA4p3fqZpvXo7kXix98UcWHeY/+hVwveB6r5XREQi5f/vx4ZXQe7U3Id5RBmA&#10;by7kiboLChvc37B+K6URwnY0gAf5HCG9KrmQChHyG7nSXv1baUxEgIpzZFod5oJwfX4hUwJrDZEA&#10;drjvzr+3wTd1HTnmICfb5QyVEBB+b4zxm2wApndrdAew3Km5kiQjlN2+3OVug+/c+11hP5cIn0wS&#10;MkmKCeBEUCfucnMBEB/SjLu8YehzgQhxzm4c7KmT03OAhSGyD9yPAYOxYqgOMZ4nmRAhleaQWpFp&#10;jdKSIsuxId8xKxc4azg9PeHmrRvcOr+BEPDgwUPeeW9D09SUs4KynPk8dGuQAhazGSeLEikhn5ec&#10;nZ9ydbUmz3O0VqztltP5eSBVBKV9XmVra5SrWBYZUhesNjXGObIi8zm5dY1yjmefe5bFfI4ScP/h&#10;Ax5eXFC3PidUVZ0q/Y5IYacImwbUDRWBjwGi03ubONi34vxe950O1NuBUDtl6wOfZGT/TYFDh+RP&#10;qX31uv3g2DnQnnrw4Nyqe6YnISt+UrBvv5ckCF/i85WxfX24L/197Jhq9NA36Qg827bdI9Ds41IB&#10;RZGR5ZLFosQZw3q1DrnQ2ud6BAgsOGiams1my/37j7h16ym0qkEIFD6305F4WOcwzkZxjcVYS5Zl&#10;bDYb7t27zyeffoFSuSc2Na3P3wqBVoosyyhnsxDMKg/WbS0Yy+XVmrfeeoef/vRnfHHnLjrLODmZ&#10;sdmskVLStk3IiapemXk41oe+YIpkKuV/xzmpYXx/HWFBKl4akvN2a+Ghj+3PTNqmASdQOme5yFFK&#10;07Yt9x885N//h//Ez37+M1584QX+yT/5M155+RvcOD9F5wUEchu//jZYd0hSHce6cc5uDFh7TKHd&#10;Wu/jDMdt+jxLHCUPH+Yy93OLIccR9sH9OPL6eZ06d+ve7TqC9rj9huDgY0TbT0KMlRpPY3Hz0E/o&#10;yLhThFLWWoSzIN2OeMI5MGEeqGPnvfvP6f2VQ9Kd3T3lUbK2Yd5nWBMw9PlTJJfd2e3Y2d/YWt7t&#10;ccM4bVgnMCRmGQLnd585JNOI7jpQgWeEwN2Fsx0GOa99sseO8CRFLDicL8fI5sba6xjJ+tg56+F9&#10;ju9bk0022WSTTTbZZJNNNtlkk032j9kmAPxkk0022WSTTTbZZJNNNtk/0OJCi7FD0FSx/1gh6hgI&#10;O77mMRWw+O9jzzR2WDoGyk6pGMZFiHHB8hh4/0mU3FOF03HxeIoF/rpip7gAJaUi2X1mjIU+VSAS&#10;t1WqoHqsn8eUwFJ9GBe1xeoNu+IHsVdkn7p+Sj1g9x7p+6b7xI0WPOwKXUQE+nfh3/EzWV+8G9Rm&#10;xOCZY1Bg3F+7ex0WAsVjoFeeMm1S/S8uwBgjCRAB6DU2Jg8LG3xxaorMwQWwzZD930UgnBQoY6hG&#10;ED9DCmSgdRbexwyKjXbg/ViheAwAMCysHCPjGD5vagynimvGilCHCkdDsGev/B39e1hUl1qbut8d&#10;kgfsCta0zvrx2FWfjgFl0iq5CeIK54vVU+QZHah2CNYTQoQCa/98/nU96Gqzrfjqq3v87ndv8OXd&#10;ezStwVgo5wtyrUOhr/8zm80AwaaufdHkrADnmOULpBQ89+wzaCGRWoEUWGd4+PAhV1dXVJuqVxKb&#10;L0pOTpZYm9E0jVc7v7riw7sfUVXV3vqktSbLMubzMoDb/Xi/d+8eAKvVikePLmhb0yskxYBia21Q&#10;RWqYzWb+58C2qri6ukIpSWln/Tq43W6pqoobN27skYlordlsNlRVhYSwLxnatsFYi7VtAHTKoL7k&#10;5/9qtQ4FyW6PgKJXkNdBwUmooDLmr1tVFc76NSXLMqzZFau3dc35YslLL73EG2+8QSMFj2s4efYb&#10;zL52wZ3Lz3nrtS/46JMrHq9ayEtObr7Kn//T/4pX/+v/HlmegJO89L1XfWFY07C6e5fX//aveOPv&#10;/iP1g8841YrFokBnAoVAiQwrcqQuyRcLlHC01YLVozu4q/uY5hGLfEZjatqmppQ51XaFFZqrtx7y&#10;d5+8z+t/+zd850d/xre//z1uPvcMcpajz2/wwp/+iKdffJF3v/kSP/0//lduZmseXzyiRaBnBdur&#10;R3z0i79h/eAh//Rf/Wu+++f/BfnJKSjB+fMLfvKvT0Fq3vzZv+fxoy/gwRWn5Ywir1lnklV+hZSa&#10;WTFnWcyYnUtu5AtevvUy73w857V3P+GLxy0PhcBoSWsl0kiuGsNqvaFtLCJXSCUw1qJ1jrO+X2Zl&#10;gVKChw8fYpuGTCnaRvTgj+F8HKpodnO3UwSL53y8HnQgi711iX2ylc5fapqmB7ZKJVEByNE0zd66&#10;J91uzWiatp/r3e/btu1BwTLTQdXxsFB+CDDbW+8JIPzYL+qIPoKj0IEJFosF1nn1yizLvJpl02Ct&#10;7ed+X3A5UkRIVOQer6975FAR2LQjGtlTy4t8wthHGIIkO1B8vDdY4++T5XlfTdjttVprr4zoPHib&#10;iGhgu9mQ5blX7nQG2zosmotHF9xvG+BzlNQg/B+lFVmhOT2dsyznzApPODKb5ejMk5acnixZzOeU&#10;8znIsDfgaJqW7XpL3VRICY1pufPll3z0cY2z3kWRQlDkGWenJ5yczrl545yzs1OKokSp3APk55oi&#10;E+QyQ+nMA307oLX1KvfOmtDdXkXTWRMAzgqtBDjhQWPOr4EI7YHz7JDrUkgs0R7rBxhIX74qCMQF&#10;gegB45UFw3bZKxv133P7vnnX50VR7IENhoCNMTXEY6pQxwiB0nHJPrnV7vmGxdy7+T8GkOr9ahdI&#10;cwZq87F/3ylDigEYpgOGpfy6eD60bXvgL6V8vGEMt5tbHjWXUl8zrfG9fETB7LpYcu87nd8aQH1D&#10;XysGlPqh7NVSYxDF0Nft1wNx6IOm/NJBZM7wR3txsDzMCQzbf/fsHbBeHBA3pMCqQ7889uNTANm0&#10;Utr+2i/gANQa/39IlhCTIsSxYwwS6AErI2Dpvy8APqWYNsyVDGPfsdzF2FqQmu/HgM+pz6UK2GPg&#10;1jAmGV7jmNL4MN5KxVRjeZ4x4rOx9W64H6eUA1P+xbBNU/mRWME2pb44pmY5/HcKgHIsn3QsL5X6&#10;/RigJ5XnS43XoTL8MUXNODc2HAfD2Di+7tgzXgeMH8tXHfhg0Tq2Ix0a/JydeqsUgsCDgnVQ1w3b&#10;bc2mqsjygsZYhLHooqBuHUYYjHVsqyvUesvZ+QlaCh7c/4q2rci0QNgNLz53m29940W+/73vcevG&#10;GUILqqrGWMPJacHZec6s1GjpleGtySk1VFc3+Bf/7Mf88te/484Xd/jgg4+pjaQoSkxj2KxWEIih&#10;AFSmmc/nzMoZ83LGd179DplWnJSK5597mrpa8/vfv8Hl5Zq2sTgrfLxhKqQM4GVj9hJrvR8cwDYd&#10;wDPTGuPa3rft1/WeXDKMGzfICwlBHsCzxhhQPkegM723bnd+kheq9WBJqXQgsfHKmaLzT4Jv4EIc&#10;IMKS3s/J1vuH0jrQEq0ETdOilM89lLMZRV70IOQuJ9D5gU3b0DZtRKznkFIhxY4U83DOiKBMLpLr&#10;nozAwqJnGfW+giez6wDQqo83DuaMiMkFwh4vRd/mwTs78F/inJzog6TDfFhP9tXxdAUWBOHYKcB3&#10;ZATdpkx45y4XFSWmxG7CelKqzud1HT3CjoSCnmhs/xk8OZAnUGjaBp1lzIo8KL0XPL66RAjB7Vs3&#10;0FqRKYltGh49eoCSEtM25Foxm+U45zyhYaZYX60R1vH07dvcunGDsshBScoy52tP3UAg2axXnJ8t&#10;KWcZEpDSgLCcLEu2OoMWqsY/o1SO7dUW4wRFkVGWJT/+yY/5k1d/iFIZEsN6veKNt9/mtdd+uwcC&#10;B3sAOk35IuPEVMM8+/E88NDP1Vrv7ftdfNzFyyqAkLu43g3IXsfW6yHhXkcEFq/HOpBBDveUzj8b&#10;qtrunmGfBGw0fjpCwjfmz4z5F2NAyo5sYrj/xwQ6Q99+SHo2PCdInR2l9u2u31Jq5d37NE2z+xOB&#10;37v8j5ASrT1JSFnkLOclpyeLfu5p5fOJWZahZI0TAp1lEPK9l5ePqbYVs3yGUgappZ/dTuIsVFVD&#10;1baeFCQQabXGUNU1As29uw/5rX2bd97+AGtavvrqLqv1irptkVKxWMx58aUXOTk98Xkl05AJwXJW&#10;8vu33ub9Dz5GoABJ0/q1PM+LnsjQOenXyQSAeBiTjxNHjJ99dGM6Pv+4jug67uPuPDKOv7p4fUeS&#10;vH+m5slhFJB78kwdCGhzgdaC1nhf5o033+W3v3uHp752m5/8+M/4wQ9f5eb5DcqiRCpF2wqEsXsE&#10;Y87R5waEoJ+jKeKuMbXv4RoQt+dwXxuLHcbOH8cIOvfbKw0ij8m/hv14EKMPzsljXz9FDj/MJaR8&#10;99Q8HVPhTv0utSakzlDjd/HnmiINjLYW19pwxtSti9KTjI6cnY6th13MfYwkP7V+jhFSpGKrbv/x&#10;eSzBPtMzo7mh6/Inw3XgWLw6zHmkYpTdv6Nz5P48uCP0c3tnOMNxGu97O1KA/ft0e+QwDr4OBL/L&#10;EaXrHobvHefjx2oSUutoR74w9vkJBD/ZZJNNNtlkk0022WSTTTbZP3abAPCTTTbZZJNNNtlkk002&#10;2WT/mcwmVDKGB9Wpgo5UIeyYyiiwB/q7Tr0q9ZkxEPp1wO1jymrXPcuYXQfaHxa8j93/mKXaeXit&#10;lOJ8qli5U4NNH3CLa9XFUqzx8QH3sJB8v7hkVxh63ZgZI0bYf9dxBbz94sH9g/hhIUtcKDBUfUiD&#10;jlxfeJoa59epVgzHXTc+ugKHrogqVjo8Vgi538b0SurxPZ7EDoEM/k/3XPtKJIeKbMNCrjGQUvfd&#10;HZja9CqMHZAsNc7G1N2dc0Epc1d8dkyJ8lh/pAplrlMK2Sv4j8ZBV6AWg+pSIM4hcUJqfnfjw4PI&#10;RAAAJdRKxeFauCNWMKPzib2e7UBch++YAu7tvQ+2LwCVUnH5+Ir3P/iQ3/72TR5dXCCk8oqcKvMA&#10;xqCYZi2+6FIottuNV+iVklxrZrMZs1nBrds3uXnzJuuLx2ybmm215Wp1xeWjC1+sWc5pmparq8eh&#10;IHqGEB7g6hBsNhvquma73VIUBU3TkOf5HuhdKUVZlr0yUlcMP5uV/b+7QtHuM12/lGXZA8632y2b&#10;zYbT01Pm85KmqXHOsdlsWK1WGGNYrVaDdVr0xcV1XWOaGmPaUKjahLEhwr0NzgmKwiv9eHX3/XUs&#10;7rtefcl6Na+6rqm2W6SI9yhPqpGJjLqpadqCF158kapt+eDNN/j84YY3P7rL3a/u8c5v3qa1liKf&#10;sTw/Z352m7PbL3P7uedo2i2PPn2AsILT26cU5QkqL9BK8Mff/x6fvvlLHl/dQ4kMRIFRGjUrUeU5&#10;X3vmJb720jdYfO02Ugi2mws+feuXfPqr/0izuWBltzhaqmqL2ULjwAmHkgtm2yuqq3v84v3f8Nu/&#10;eo4X//hVnn3lFV74o1c4vXGOWiz49h9/h/ziL3njr1fcnudgBNYKNo1jRU398Zv8zf++4fH9e3z3&#10;L37CzedfBCkpbt7ix//D/0SN4Ld/9W/58tEXPLh4yCyT3DxdUmQtWjoypSnzM+b5CYtZQZkZ5vkZ&#10;50vJ7z74nE8vax7WDavGIVuBdAInLZWrUXIGHdAWRxtA5lIJynKGWS5psxakQukNddvSWIM1Bi3V&#10;wXo3LBg0xmCdQyu1txbE4MChuntcPBkX9BZFEQEX6edDDKJ3QbGvu64KCkKd+lO3ZneEIEopbAS0&#10;G6qLxiCu7n4plebdGheAqIhIBdRf17QGpRVFURysaV2BYXetTu0ubl8zACccU/bqNuYhoDMFeB4j&#10;JUqRpAx9kK6PbNdPQiFCO5sAbPIqTw4tOmVF5RUejfGgHun3ltZUOKNpNhV3Lh+EvWEH/snzPAC6&#10;PYB9vliQz2bMZiWL5QmL5YKimAVCEIvONHk2w4trSkzrqKsKYxquNv8/e2/2JUlynfn9bPEltqys&#10;qkZvAEigwcGgQSwcDTgcSsJomRfpRf+mdHT0Ip0jHY2kOZR0zsxQwxkAHAIgAbBBoDd0dXVV5RoR&#10;7m6LHszdw8LSPDKb4NPQL04jszIiPNxtuXbt2v2+r+Fmt+X9Dz+msR3WebxTlLrk0aZmuVA83jzi&#10;0fk59WLBol5SlRXLesFqXVOVRR8vBZVqayzGmjEWKgqNUvpAWiBDwX7o44j0wR3UAh02KF4JwAVl&#10;aCEGgJHHq6C8fWefMRSw9i2WU0ZOFaJS0qC7hFHiJLg7BxadBtYG9fepGH68Jzf0N5PxSAz0RgRF&#10;2hxgcyDeGNbXGOCdEmBN7S2nYvJcbDatzH7cLsfxkDyolk7sKU8VUx/ddwS2HAg44vcopY4AT+Ez&#10;Duf8EXFASpJ0dP9926cA9VwB98P2yf5OHiDdWxyNs57sITcm76jKTfjJHDA5jbvjexnAAoOCX+79&#10;UzmE+HrD3ErBRuk4zBEd/G0KtO9TRhtei/dZ94Hbpva9D72/+5QGUzBWvL9P97txAfwA3hGZ9e7z&#10;qPDlfGPOR5zq+9z6eV9bpGR8qeUI2E71xUNzSg9Vuz9FbpLrw6lxeJ+K+n2Kpel3pWChHDHcqX4/&#10;5QdOjfGpHOTdHIE7kJIk/T36ByFACTpnA3BXKLyXLBYrdFVQLaoeNK1QUiKFDHAW77Cm5ZNPfsPV&#10;q8/4R99+lz/6J99BSU/X7HntyRO08GxvX/LB9We8urpg1zSUZUlRFqw2Sx4/Oeds/QgtNabt+OD9&#10;j/jk2XOWqw2//+7Xub3d8urVBRfXLdubLVoKVsvFSOami6LPgzTstx3/yXe+zpfefIIQcHHhA4nR&#10;ZklZlHhzTV0WNPsGJVRQjFcSEQFrBsCN1gVaB1Cy6UxQUR9I62QfKzl/FNccjRs/5AL6HIR3o9K6&#10;0grh5R2ySGtt7wv7NQg1iN+GdceFtc96h1T9fJSDunl/LWTkmzyyR1FbF/Kfznu0FGEPUJchvpMS&#10;Yy2YA7DfmhbnTB8zqciXuQNwW6pekTzJoqQq6CNJ4PHaGN4bx2cHEs6gah+pn+bmTJ93EkP74O+d&#10;Z/fFW4drj7sMZMBu9eD3Pj+Y+9yBoyeozPd37UK2p3/cnpRMEq47kABKjbGGrgt7w0DIBQjbkxsI&#10;ikKhpMa7oNouBQjv6JodVVlwdrbh/OwMrRW73Za2aZBCsFwvkELx9MkTePmKxnRIqbm+2bLf3vLk&#10;8RPONmfUZYnpDPttw/X1NcZYhPSszzYIb3G242Z7y77ZgnecPZKYznG7MxgnwRp2jeHqeoe/Nrz1&#10;1hm/+7tf5ktffYeyXoY5gaJeLvje2SOM8fz85z8f53JRqKN8bqqenvPNh3EZ/032eyB3RPRz31iw&#10;1h6BooUQwVf1++C2bRPQuLhDfCsn8qg5sGouR517PVagniIHmlzvhvx0cg4wFY9OKeTGuYF0zYsJ&#10;+Ya9Tgx6j/P7U3n33Jnb39Zy8dtwX03ThPxlpBg8xsHWYqWkVgXLouDpZsPZcsFysaC1DY+8YHN2&#10;xmazob4KY70sNY8ePeH8/AlPn3yB80eP0ToQVTT7BrynFR3WOprWcNvs8S7kJsqypGtbmt1uBFu/&#10;evHXgeTThvs13mGsRUjFxdUtH3z8DOttILkoS+qiQBHISp0N/l6rEvAY0/btMfSzQiAm45sUuDtF&#10;vJuLN+Jc2ZRK/HDNgcB42BPnzg5jgjjvD/FpDHQFENIHnyp0f9BwILjzAuoq5MKXy4pXry55/tkF&#10;/8v/+i/4t//+3/N7X/sa3/3Od/nq73yZsqrQyo9ECeFM5rAmDV85dV6aa6f038O951Sjc8TFU+dU&#10;ufO+XOyZm0dpe8dtnSOhOBWTpoTHD4nph7EQn5lNrcXpvwciQGA8J8yfi01/bwBdZ/b1UhL+5+m8&#10;xwmJ0DqQqZyoD8gReg/54hxh2IHshZM50anzqsN7YoJzMZk3jds2nYdT+6spkodTYzt93ukx4Pu1&#10;+fhvuX3NsHYM6u6xP1BK3Im9c+vXqb3YQ3Jp8efT51NKZUkxTvnLh+zFZ5ttttlmm2222WabbbbZ&#10;Zpvt76PNAPjZZpttttlmm2222Wabbba/Azt1wHlKcSlVeJ5SLckdOOeun/7tlKJYbLlD9/ReU9B9&#10;jr0+/o77ii9yxbRp4Ux8f/F35gCqOdBDmeDPNgAAIABJREFUqjKYKl2lhRNpMUX8Wgx8H4p64n6Z&#10;VhK8q9Q3VYQy9PXQD3Fxz1BEmvZhrlBoikwgfj0uOJ0CSudU2lLLqdnF/75DDNGrN4nkMydBMTCp&#10;Sp7e1/FcmQayxCCpWElCymnV8+M55KOfLlswH6sshv4LRW0pkUGq/pE+f/qcx/d2KK4KKi2iVzOZ&#10;BtfEBYhD/wzKRfE8yPV5WuhxStHnlG+K3zu+5o/7Ly3szBX3xECsUwCHsR2FzKpUxipIsT+MVZWm&#10;Cj7H9uqvPaiX5gAwubnYT4vwUylUUfD8sxf84Ac/4le/fp+us+iiDPNfOpTSwR9xKDjsuo6rqyua&#10;pgnKXnUAUBaFpigLhBDh9X3D7XbL9fUVN7c3KClZLZfU9YrKe86fPma5WNB0LfurK1br9eiTyrIc&#10;Qe0DiDMueLu+vh6LsAKofYkxjrqu0VqPatXxsw/917Yt19fXOBfef35+HhSne+Whuq55+vQp2+2W&#10;i4uLEQhcliXGWEAm6luOrutGXzqo8QQQvO7VkFajjxXi4NeHgqnBNwTAv6Vtd2Nfe+/7wvkALmv2&#10;Ld5DURY472jahrJRvPXW23zy4Uc8v7jmBz/+mHe+sKOzCilhUS8p9DmL5Rf4yrvf5PytJ6hKslwv&#10;QCh0qcFbtpeX/PT/+1N+8q/+hE/++q/47ne+y+9+5eucvfUmxdmaYrmm2jyhOnuCWqzxqugL6Vve&#10;fOd3ebyp+Nm/+pdcfvzXKGFxwtHuB7CDx7pLlG2o2i1ltWH7q0t++qu/5j9IyaPX3+Tpl75CWVWI&#10;/TX2sw9w7Y51KRDW4jpH5T2FdezMlv2nhh/9Xxf8+hc/4Q//+X/LO9/6JmpRUT96jf/0v/nvwCl+&#10;/K//JVfPfsXzixe8ut7zeCVZLwoKVXAjb1hV8OjMsVg41mvNN955jc264FefXvDesys+frHDtQLj&#10;oaOgayym3YdCQyQSgfUO7xy3ziKVoC5r9EKx3e0xpgFEAA9kVIvjAsN4XSm0HokcpgBRp1TPIAB+&#10;tNQH4pFMDJnzTVJKiqLoyRoCaENFscK4LsRgzEQFK/ZVQzFgSmgDA1mISFSUFNZ2iB6w03UdRQ8c&#10;Su//SF0rE/Pl1JlycUwKBpwCpcVF/VNgwdj3ToFHB58a5reNCizdWJAue7VTYwxd2wRSAKF65UmH&#10;dR1lUWBsUGlbVAW+90fWBsWl4blub7dcXl5F6xOookDrgsVywXpds1gWLJcLFvWK5fKMerGgqmqW&#10;iyV1tWZQjTRYjHA4B9YIutbSmD03L6549vxViDkc4f1IqqLg7HzD2dmGzXrNZrNhvVmxWa9Z1Evq&#10;ekGhFUJ4BA7wwRf3bVaX5ehX26YNICoEXgokAqUE1hqs8zhET+AgEXiU6jFL/nhdFHIggQrAnHht&#10;ifcHOUXemJwqHWsPUYe+WzCf2d94geyBXL5fs61zSCFH5VH88RzMgUUOY3B4Td4B7+fIHNLY5FSM&#10;mhaHn4pf0r3V8T4hilHkXUINolg+9x1xTJmb97k4DfyoeBWrvaX+eVyL+/EZx4KnAMQDGDDd+w3f&#10;kVeNJAzaQUV+lFbN76tPEbU578axfypXMPw7VjWciudPqV2n7SukPwksv/P+jEr8lPr4KXD13wVJ&#10;Xo78ykZApM8Dsp/a28TXnwI75z4/pSyYU4zL7bOH8ZuOxSn/cWp/lVOJOzU2c0SNOT+Ri1Om9um5&#10;a58C3+R82H1K7w8BDZwaF6fU+h46bnL+8yH3lT7nqXs/lfOZyi9Oxaen9si52NZnPpv2r3EW630A&#10;2g4AIi+oqjp6zhAbSBEIU5xwYaHHIaTjtSdn/Ff/7D/j3d97Cyksl5dXvPfeL3nvvV+y3W4RSlIt&#10;l+iiwvtdAF1/8hyp3me1XFIWBRcvXvHps08pi5rN5jHr9YovffFNvvDaa+yb57z+2usUWnN7fc3H&#10;v3mG6L9fyqAa/uR8wzu/80W+8uW3euXrDWWpsNZwdXUVwPsSijLMESk03hOeXesRjIxUEcmKRFcl&#10;/YqBda4nBurjoignEStUevwIeB9yBDGZSW6uDn6jKHRPoNWr0CbrnVY9vNqDFkHVd9gfe3fwL0rF&#10;eQ4zfkdVVYCnbVuU1AeV294nhziqJz6RjLmDw73KYSDl4/JhnMV+KokrxhyQP77uQNw1NX/gmLQm&#10;3q/k5uVUTvVu3JIeDATQuhhCBn8IG4bb8BGAXQjwzvUEEscA+EAGJEcF+ANC0/VzLlw47NvCfqMo&#10;BqBgAMw3tsNZy6KskIslzhm0kmOOpdAFWuk+b2ICyZax+MJhTSB0KIsSaz1daxAiEFm88cbbLMoS&#10;LTX7XYPWHttZTGswxtMZw6uLa2wXSLsclrbruL2+RX96i3Ow3zc0rWGxWrFrO65uGhaLiqevvc1X&#10;vvI1vFK8fPUK03Ys64r12Qbn4PXXX+dXv/rVHULEYa5MnSOk62z4nLyT0zuMQn+vL4/9ZwpoHHJR&#10;8dnB0XeksXYmHknjkimgakqsklsXhrjiFCHyeD/D74kK/JQSbW6exOrqA/nlsNfKxVlx+ymlxrxh&#10;TsV66t6n7uW+vovPagYzvdr7kLcZFOCdc2MexLlA7OEIxH+rRc0bTx6zXi7RWmN68runj5/w6OwR&#10;ZzeOd7/8Fd586w2qeklVLvBest/vca7DW0fTdrRth7OBZNN6z65psNZhOsNWBMLTrm3HnKiQAiUk&#10;zjqM6ZBaBbJO66kKhRcKj8YJx6IqqesF+13DavOI66urPkcqUFLhZXhGvIj89l0C5bj94vPD+Pep&#10;PFmOLCz1uenv8d8GILNzbmyDNCd0UGEXd3IJ4xkK/UGK6HNsVqJk2ZO7eazpKAoFCIzXfPzsOR//&#10;5hN++IP/wB/90ff47ne+xVd/58t3zgbDM9mQc8ycUaYkFVOExfHzx0RwubgzN+ZPEV6k62p6Nhg/&#10;TwqETnOQ6VnVqf3lQ2LaqXvNAapP5WJHAs5+bAw+KD0HDP+57HoRbf7v+DylFKuqRBrLzjo6wIph&#10;v+/vEHuka1LqB+Oz5vQZUlK59Kz21N7qMFen9/S5/UfubP7z7JHuq0HI7R3jMZjWKoSzdXmnP3J7&#10;1Zg04ei8beK8Oyc+MJVbycUWqX/L7ZGn1u6pvhhJrfo9wm8zf2abbbbZZpttttlmm2222Wab7T9G&#10;mwHws80222yzzTbbbLPNNttsv6VNFS0Mr8V2Sm0qVgA7BRTPFasOys0xKCJXJHmq2BiOlRFyB7yn&#10;AP1TatEPUWHLAa+nwMCxCnkMBJlStrrvUHvq4HpKZTIPtj4NmL6P+X4KUPcQ9fr0HnPFcfkilFj5&#10;9K5ydlx0m957jrwgbo+pPuhfCD8m5kXK3p8rCJgaG6lqy9AE6fWH+zxV/JcrRjn+3mmQQw4MkIK5&#10;YuW/4b02UfAd3puCveLvTYvnc/2Tjt0U6BOD33OKE/G8y43L3NxJx0SuYDttW5EZD7mxG7ffQ3xH&#10;DOa3feH5lG/KAQim7E5Bi4/mgzxW5ZgCMIygOyUCGFdI3vvVr/nBD37EJ5++CIq9lcIBUkm0tRRF&#10;daReYq1lv9+z3W4pigKtFHVVoZTEeQsE8Ll3juurW16+fEnXF5TqWuO9oO3aoPhuOm5vbykKzWJR&#10;j4WfQgjONhtWq1Uo0haCzhi22+0BCNm27HY7mqbp/bKkrhfUdX2HvCAUastRGWssbDKGQhcYY7i8&#10;vATv6LqWm5sbrDEYY0dF6sGC2k4oOh3u1Vp7pHJ9WCfFCOAPBa22V7sXRwWcB3WOAueC+nzbtv3r&#10;4e94e1CU6dVUrLE4L6BWWOeoq4rFcsXtdcVvPrvmcVXQXTmePq4p6yc8+dLX+Nb3/zm/+51/gl48&#10;AqFZCM3t5Q3v/+V7/PgHf8Evf/ITbj54D717yZd/58v8o3/8Pb7w7e8iHz8BXYIown9S41F4r/FS&#10;Iikozt/ine/8EaJp+OmffEYt9pSscUbStY79dkvThsJOZ/e0jWejl6xo6PaG9v1XfPLBe2z3e5Ro&#10;2BSO86VmLxxaBX8uUZwvatbecd1dcftqx8ubV/zJsw94+f3/mt//wz9m/ebbrM4e80//2X9Je3PF&#10;j/70Aust17dbrm5uWNUFZ6sltTJcccnVdcHZZslmtaRSii8/rdlUZ7y+0vys+Iyff9rwwTNPs9dU&#10;rcIVAkOH9QpvOhwyqHIDzb6hLArKquT8yTlnj8948eIVzz97CdZBRIAyENbkAJqnwO+pL8wpVTvn&#10;wIGVgUxCKYWxhrZtsyRIviebiH1YVZVHymhjMazStLYdv9v3AHmZrAfxGjOAm+q65ubm5o4SzuF5&#10;DgB8hMd04f6bprkDar1PBTa3np8iNbrjywHbq3/FBdBTBEb3KbnmVIruFmTLw7+HNVTrXrlSYjqL&#10;koqyqkaf47zvVeFl/7vAOd/7E4u1BqWCjx3Uydq2xbYtWkpuL6949dmnKOV7QLVAqYKi0qzXG9bL&#10;DVVZs1quWa/WqEoiq6AUX1cbSlWiF2vEokJphcPTmQ5nLAqBkpLrbcMnz1+FtcA7CqXQWlGVNY/O&#10;znny5DHnj894fL5huaypqoK6KMa1RwpBVZQs6kBU4p3rAeEarRXae7rOYF3oN6k0zhu89ShdID1j&#10;EfKgcCplAPlIcbfgegqMeyqmuE9JbEptaurz3jOC7QNQX47rkffiDrnOKXClZ4iHxEh4lQKb45gr&#10;9j0xkCYFe0/tI9J4LPfswx4wC5pMiqxHIAH3g0tzsfKwxsbPcwRcixVQM+CU+D4DMYjIqinfjfMO&#10;hBdxnDpVBD0SGvUfHRRrB7KG+DlTUjsfkeQcXdvdox6bAEnScTGlMJ9r6/QaOorx01g93j/m9gCH&#10;4vPpvUZaoP9QRfaHzNOc6nu8p8m1ZUzCcCp3cXrMTO9NcsXrU8CznFJcmssY5lYK6p+cl5PrnBhV&#10;/k4Rw5x63nSPOjW/c/Nnquj/PlB7LrY6ykeIgSQjbYPTCn2nxtdUu+Tecx/4PN2TT4GY7pu7970+&#10;dV8pQGmqPXPkRbm+FYi+bUOu69AXB7KzsMiHPlFK4lyHkP2HlGDfthRlFfawSga1cQlYg5KCFke1&#10;KFCFwZhrpPA8f/EJ/+GnP0bIkvWjp2zOzimravTh1hput7fsmj0XFzdYazCtYbk5Z1HWdJ3h9vYG&#10;XSiePH7E5dWWJ08es1qvee+9LV5YpAjgdq0VSqugBo+i27ecLVacLZd89vwzfvTDH7Lb7ymKmrYz&#10;fcxm0ToABSU+SmqJXjU9mrsHFoF+HVER+ZroFdE5ImwTkWysGPIzUR+mRFPp+D30JWMMP/Z7f7vD&#10;eJUi5B68dzjBhJqnHHOFw763KgVCgfMmKGoiUVKyXK3ouhZ33QNdI2B/bkyPzzw5N2Mwckzg6Xta&#10;pWhcOx8Bmy1dNwDdDoQEQ/x27MNi5VcfyJ+G+3V+jE3FQCjQk9hY3xNd0qvU43sCRMY9gxAgRRxH&#10;+SO1d9H/O+RrQCKxA/BahHYd6DNH8XghsNaDDQQOQsqRpKnQoU+F8EjhqWRBUde01iJwVIWm6zxa&#10;FpSlpl70RI/OYLsWSxjXKBBIjDW4ruPm5pqrqwtMv5d5/OQRjzYb2rbhZnfNYl1Q6xJV1eii4sXV&#10;Bbe7BmNanLFgoTOG292WrmsRIuRu2s7inKA1W5rO8Ojxa3zz29/hG+9+E4/EGkfXGLrGgAFnPEIK&#10;luWCRbXkhX+FdWCdHQlWbQ88DISgMdHkkBuWo+p76CY7gmXvxtHyKHZMQcD37SnH8SzlgQTjeIIi&#10;HnhOcorEJEeyE+fT754DJH4pjW3g6H5FJu6YOhPIAQBTwO8dsqDo7+PeT0p0nyfMAadzJEFT52hT&#10;/86RIqT+1NqQ72uapvcTCnAgHEoHMhNjZZiHqmS1Pme9foxSFZ2XgZzS7VidPeXNt7/Ma1/8PZ6+&#10;/gZda9jvWppdA0h2uz1X19fc3FzTtA3W2cC95QKRwpDvpO9O5+2Yk5VSorRGit6nCIHoVCDuQ9F5&#10;g5egtWJZLahUhWsNptlTliVln9eQSvSEdOF7D23hj2LKqXhoah8R57Ji8HYco8fnM0OMP7xHKRVy&#10;3P1ZabxnjYkmhv2WEAKtVE8+cSCZc84eSFpQRznc8DeBUAPByGGPu1xUIedjDV0XvrNpGv7kT/4f&#10;fvazn/MH3/023/veP+bJ43MKKbFdB96CL8Zncd5FJHli9CXheR5OWBe331TsPUWofiomPeTo6eMc&#10;P5KqhJBEHpHGxXFmjqjtlB+byqHmYuh4/qcEgDHx7hBXxe0Sj8P4decGRXiZ3O+Ql4nPjQMRee45&#10;pJRID21r8M5jZRh/0oITgbQmzAeTzUXcJV2MYzsxrluHOCX1wYc4zzkz5o0PoP3j/j/OLaTAfk+q&#10;qJ7Le6d7vjQvN0XKdxgvB1KNw/sPBDbHBOPD/k72P1X0PALvh8+LaC8YyKqk1CNfUDg3SnMjuboI&#10;f2Jv7MZz//hauVxCbm+YO5M9Hk+M7XIgTGdskxT8ft/+drbZZpttttlmm2222WabbbbZ/r7YDICf&#10;bbbZZpttttlmm2222Wb7LS0tNj118Dv12vC5+PNxsVIKysmBS4dDV9ODg+LD/1QZb7Bc0fLUM8Sv&#10;DxaDUeP35drolMJdrj1zRf+xTRUox+zoKfj0PoWvtBBnKCLItUEMWPZDVeJEW00plkwRIqTt9hDF&#10;kxQEEwM6UzWa+HNpoVoOzCylODp0T683Vaxy12JwC5+rHXLjY2rcHP52d5ylijPHSjgHFaD71AGF&#10;iHXsuTM2cnM3JmuIC52H+0kBLamiSq5oKC76eUiB5NSYyakBpd8TK6LnFA7SORYXqMXgyLR9xu+N&#10;rntUwNQPnfi6QwF2XEQ+NU+O2krIvGomnr72ODvXpxQXj0d3rCaq71UhikkOirLi4uaGv/zLn/Gj&#10;P/8LOuM5O3vMer2m3e+DOnDfx/F4iUkMFotFGFdCIAHXdSitsG3HzgRA+O22wXtPtaj7z4oALrfD&#10;dRRnZxtWqzXWdlxcXLCoKs7PzxFCYbqgfiT7otQBvDuoOmmtKYoSawOgM/anw7yJi8m0DmO30hWP&#10;1ptxDdtut72aj6coNEpIcB7Tg9ARjMWyzjm22+0IKo6LJgeQ3fBfUIv3dF2DMQRQ56IeFepi9W+t&#10;NV1nRuX6rut69XhNoTVVteDi4iL4Rk+vohcK2ff7PVUB5WqBdw6lS3Z+yd6vWG8KvvDWE/7o+/+U&#10;t7/1bc7f+RbImlcfP+OTDz/kL3/4E37xgx9iLl8g9ltq7XjKjvXCs7C3vHr2CTtd4xZrKJboakVV&#10;V+hKIasSKGhaR9e0bD/7mO37P+PDP/8555un0H7GojAUusI7TbuvafeGdt/StZZNsaBarWmbbRg3&#10;+5Z9J9iUAtNsEdcd7Y2gFR5ZgtQgVUHRtZSF5lxJlqrjornCvbziL/7Fcy4++ohv/+f/BW+88xU2&#10;myV/9Mff47NPf81f/On/zaN6RXvrefHpLbel5fysYlkJbvY7Xl3d8PR8w5NNxboSLLXl6cLyB199&#10;whtPGn65ueG9Zx1/86nhZScQhcZ6h+0MCIWXFivCOOuMQSjFQgk261VQMHRwcXmN8bE/GYBj4g7Y&#10;bvDZMWgz9hOp74vX3rioWko5+lHh5Tim07V98G3GmJHQIS4ALctyvE7TNmipML3K3PB9g2rZcJ9l&#10;WVJojScQR6yXy6O1/VCkd3gOrYPCuZQC6wxlWY7tUUSF6adiu1QJO20zm9x3HL/F60FccBsrAE8B&#10;LR8Sx8bXmrr3cV2KC0Ppi04lPcDc9ABwEMIf+RLZ+x/rTFD+1AEQ03XtuAbWVUWzb8A5tBTIsqIo&#10;NNYGVTOlg9Ljq8+e81n3DK00ur+uFw5ZFtT1mmV9xqJesagLqlKiypKyrqgWiwB2KUvKomJTLVgu&#10;NwFY44JaXLh/xeX1lt88e07bNeAdWkm0luhCsFoueXx+zma9Yb1ccXa24fz8EcvlAqU0CIGygrqq&#10;KeoF0obxa53BIUAVvbKpPQIHOxPWFe+OC5fj+ZCL94EjIpU4PpiKg46JktydPdYpxeBUfc15N4IE&#10;7lMrHmOPHkgwjKTh2U4p1qf3P7XHOLVfO1Wgewq0EgBe06rmD9kj5xQo09hKCtkrutOTCtxVgk4L&#10;5aVUk2pb03vx/H5san/uncdxt/j91P423m8cPSsSh88SRsVtnlP5eghR3NSadPh5KOTPFWQPfjbe&#10;O6eEXGlc/HmU5D+PxevGFNgqp1g+RbCS+1uOuO2+Pe2pteShcyJHahDvVVJCslMA9HQcH+YMd/ot&#10;p9CY5gwekqc5FfuoI1IhTvriqb8dK/oeAHmnxkqOvO6UYmE6X3LfmfNh9ylcpjmU3HvvI8T8PD41&#10;nQ85gEpuj58j0cv1zSEH4Y7GV5yvVEqjdYF3Bt+3Y2c6zs/O6DoT9t7HmZ+D8irQtA3PP3tOpVrK&#10;quCX73/EtjU8fe0p1WKFUIFU7EAKE8ZZWZQ44TBGUVdLCl1gW4vWhJijs7z29DU+fX5JURR88MEH&#10;fPyb3xxyJgjaNuxfr8sbfv7X73F18YplXeKBf/fDP+cvf/YLhCjpuu4o5zKktYTnTrukYPTUX971&#10;yz67Vk/lkU8RpU7leKZIEw/xr+jJmlw25zQohx7trbVGOIt34GzIP7dNg+3jPikVto/HUuLHdN5y&#10;Iu8Gd3Nu4+fdITKPFYHpY/SYvEEpSQyiz6vEJ/lx0eeIIhIC7wZgVgAPSwH4AGIUA2LLH1TgBxBT&#10;Ci6Lx8gYJyhxyJM4h/Rg+5goKLr35GZa96D5PifZK8crqVFS4bxhUVWsF4tAsLXdBoBcWbEsFyxX&#10;NVVVorWgafY0TUNZluPzBxLAkAe5ubnhdrsNqtJFxWq1QiBp246r62uubz2qUNT7krbteP+DT3j2&#10;4gIvFVJBs91hGosxvifACPtM6xwChXOezlrWm3O++fvf5pu//y2aruN2e4sQmk+fP2d3u6csNG+/&#10;9TpaC+pSc3625lfvN3hvKbRAeIt1MdjMcQxg90c5/MP4csSgvFze+m8T/54kYzlxjSk/cYpoOLcm&#10;jCSbyfo0RYpzCpiaA/Hl/Nzn2bukcy0HsBwI+OIcCNF8j8kJpwii7iNiSudifL/WWtq2Hb8n5Bjp&#10;gdh2zC8uFwVCCuqyRKkSJzSNU3z4/BKM4fpqy/OLPa+9+SU+e3nFzfUtNze37G5brq6vuLm5Zb/f&#10;Y/rvAzfG4rbP5QigazuUlHgC0aHz4R4QEtGqQLjhA0kEMvzdu0AwUNYF1flZuK4JgHotFc5YXJ/j&#10;Opw7qF59/gCcTYkUcvsBrTVKKZqmmdyXxXvOeG2K8zqnxtEwDgcfNfx7INUb1pMhpotzVTHZ1wDA&#10;PRBqidFPiwE5G927cxa8R/ffEfZqmk8//Yz/7X//P/jxT37C9773Pd79h1/n9de+QNdaGPydtziT&#10;7r0OriCO12Ng/6lzwVP7uNycTcnVcnmDHPFWPG3SM5o45k77dioGjgnwcjFwmpeY2ttNEWBPkQMc&#10;38fwmsMYf+d8MHet3DownEmYYQxFnTmsOHc/z1E8kydJvrse5UgEwzp2IAE71AgcyFvS70/zvof2&#10;PYCth+sMue/4LDLun5SM8b593rCupvuRQ4w2FSffR6jnIzD8AIJP47t8PcXxNXx2rhw/i8+Oi5Tk&#10;JfeeqT1WvGc/jM3TtRMxcd5ss80222yzzTbbbLPNNttss/19thkAP9tss80222yzzTbbbLPN9ndo&#10;p1Sbhr+dKjo6Uv9M2eWjwpOcwtPw91zBdK5I4dQzxNdL/5Y+W1oMkCtw/DygpLR4Iv18TmU7fcZB&#10;3WdQLMi1da4QNVUzfaiKQf8kDAWaxwX1d9sgpwg/rfYFx4pHPEg97W8DIg/3Ep5lUBmY6t+pMZ7e&#10;w/FYcT1zf8p6T6YdmShMFHf6J6hSibR2dmT2zxW9DIUWxwUdYlSIGvrp+DNxvx2rJEy1wVC8lpsT&#10;qXJGSlowFPLeUcTJgEtStZTc3Ey/Ky6EyRUapfMjLnKZ6vupuXkAuY//N6pjjYUo0XWG4q9hTLoM&#10;IC4FS+T8VwzuH4qUnD+Az3Jze7jGAO6On3t4T1b1pFfcUVplSAXioqfQBIXWAQgoBR9+/Bt++Oc/&#10;5m/+5teUVc1yUSGlom06gmq5GpVmhwL1rrMj4clQdOicpTMdnekQCIy1YzGllBKtCtbrDcZadmbf&#10;g7eDSlZdl9R1zWazRinJ9naP8KGgaLdve5Vig7OWelHjcEGdCIExNoDLvaeuS4pCHhVGDSpz1sUE&#10;L2JU13K+v5YUeOEpygIvQrFnWVVIIbDe4YMEFUrpIxWYMD5Fr65s++9WRz54ABE3TUNR6ACsVwXW&#10;OG677QjgD0DhKgA42haJoNQF3rleYQ2qssQ5i3PgHNhesdvs95RVSUuLsQVFVbE533B58ZzOSr7w&#10;xlf40pniD//Jt/nat96FsxUf/vgn/PKnv+Av/s2/ZX/5goUsOG8dlfKsHkm0chRSUWp4+ep9/t//&#10;+b+nKdY4ucRSI4oKvawQhaCoQ/H69dWebt/idlcszBVnskWtNYV03O5alDJIoeiaFtd6ClkiSoXF&#10;0u0vqbSkXJWc15pda/Be0O5KaCXCQYfFeIN1HkdHs+twnQwAGaVYliUIRdO+4P0/+5e8+vjXfOMP&#10;/5ivf/3r6P2et85WvK8sb6wF6uwJnyB59XLLxzc76oWmKKGQhutty9Wm4guPF5ytSnQpWSnPO3rF&#10;m5slX3rtliebS/7qmeXja4uREuMcxlpEBziF9R5V1tyyQyLQQlHXNav1is46Xl1e9mouYa3RuqAz&#10;5qDYF/mwGKiaK8gUUh5BNFJwXVlVCCnorKE1HW3bYZ2l0PqA7+hVBn0EkhzG5bCeDHNqKLwuCMqH&#10;A9AkR3QUntGORCZt2yKVpKpryjooa+73e1T/AIpDEV+YLyX7fVAnq+u6J/kIKjsxwG4qNphqs8Hf&#10;q6igeFCdSmO14d6H+ZwWT9+3HqfcctsbAAAgAElEQVTrEklfOe/HbojXvzEGN3Yk3jjE6UE90Bh6&#10;fywORCvpOLDD86ihKvYAZhGexbLCWR9URVW/5ruwYOge6KtR1IsKAbRtQ1VqlC4CqcHtNa8ub3iF&#10;RAmJx2ClA6lYbtYs6noEjW3WZzx58jT0ZQ/M9d5T1ZKzsxXn52Gd6NoAgnfW0NmG7a7l+vZTrHuG&#10;tw5vg/rno0ePOHv0iNV6zWq57teaNZtHa1arJdWioiiCQqhzFt+F9VBqjXeOYlCXEwTFv6F43Tms&#10;cUitQLho/zPoYh7qjQeAkpZhfejR/UGVs+9bL3pSHXsXyGetRcmg4mm9G5VFhxXc90qd1jqkFHSm&#10;Q6PDOkn4bi8OarBDLBnHWONckAfVLZ8h0MrtE3Ix9pQa16lYMI0nj99LD0IfnntQLBU9EZHoVUjD&#10;OB0KyOkVAunV20UPGhvaLdR7D8DuY7KBw++McXiIpUQgRMAHcHzGrwnIgnKO20McES2lMWMuPk8J&#10;C+5Ty073xSmo7fD7IR6M48lcIXXOd8bfl8bDKcgyJSobHl8MsZcPCq+e3s/I/t+O0N9juC6G3S2D&#10;dG34PagGi3ge9vsrKcI8H67JbylSlgNknQJX5OZB3A4pOV4KmDq1ftyXP7hvHcrlNKaeeYqcZSqv&#10;kiX4isASn+deT4HfT+VzpoABuZ8P6bNxfc9jYO/Nazy0X9K5luZmciQ+D9n/3vfeqZ+nxsVDgEC5&#10;dSAFZcTXy5EjpDnFMWcixZ1cjdYaa8JqJqXAd2F/WGh9pJ4ZiEAU3g97c0nTtn08rNhuHZ88v+Ty&#10;uuHsMaii7ElDHNaZUY1Waol0AikKyqIKg8MBuge3WUnT7lit1yyWSz766CM++eQZxnToXvG7LEuk&#10;lHRdx4sXr/izf/fveXS2odSapm148eoCY0EIO8Z1wzyK2yYFB03NoTjHkwLmY5KSU3P5lL87tWZM&#10;jfthz5zzSwc19QFcZEeSof1+D6KMlNc1VVWhlGK32/XEel0AyY9jSN7B/U4Bcw9/Pw18CgD3w1g6&#10;+E07qtYGEi8f5QX8SZLCOyQTAynY2EdhbMs+whH9HmzoQOcNB+3gfq5E+a9hcY2BXSMJZL9Gu0Ep&#10;XnBQMUYiZB//KknTGIQA0wWirKoqUVJR6gLrAhi3Lku8tWgp0VpR1yE2L8sykHX5kDdy9kCoOLRz&#10;1xl2+z1XNze0XYdHcrY5oyg01zc33N6CLhRKFbx8dYWQsL3d8+pqi6cAAkDv6npPs3dUZYUuyqAq&#10;7x3WQFlqWtPx5LWn/MNvfJPf/9a3McZyc7NFCElnWra7bdifCcWu3aMMlEXFYlmHdnO27x8HngDm&#10;HQGWg5JqnLcVox/x3h+NyRx4M41BTq0z6WenCK0euh6l+eKp9SBecweAY0xaOnXvU6D1WOc+F1s+&#10;dL2KY5mUlPeUWnVM/EcUw+TaIiVCPXVmcx+pz+DzBkXx4acx5hCvu/56TvSvOxb1kkVZsFmuWS7P&#10;ePHqlpcXv+D5s2dUusYYuLza8vLympcvXtI0DTfX17Sto2sbmv2Wtm1x1iLwVHWJG+45bJ8C+BqL&#10;7QLBiKornDFggvq8df3ZB8HXSaXojMX6kOtZrZ+wWa/RSmONHZ/bGMNisaAoih6Abo7iiRhAPnVe&#10;MLw+EC9OxXEpCD0+WxrWo9yZWXwWkZIYx3G81mEdGsdMD5BvmmYksTnK+2TyV/H50QAyjp9zAOkP&#10;605ZlnQ7w68++Ij3P/iIL739Ft///vf55jfeZb2qe/JXOez0w9ix8Xorjs5G0nEaz52p89rcejaV&#10;N0ifPb1WjjhqOCfLEbvlrjFF7Dn8zJ0T5nzUFMn6gcTg+DwrR4gc76MOwHsXqaQ/7Gx8iojMxXNg&#10;WLRFfPqTnkPnz5zTc6WpNeeIODDqx1wMP7XnnCLSm9oDpORaKdFTOv5CzvmgZD4onKdz6PhaIX8w&#10;nAEez0+frZGI46i0r45/Pz6Tn4r7pgjl07zRQ8gq0/tIfU16v8PZ+0PIW2L/M9tss80222yzzTbb&#10;bLPNNttsf99tBsDPNttss80222yzzTbbbLP9lnZKhe+hanTxdXJFD3GBBxwUbo6Vvvwka30MnIrt&#10;IeriD3n29DlzqlhToKPBplTFpw7pUwXs48LeUPAYntfdq9wSg1+GNo/bJAVIpIQCx0CpvhhyQqUp&#10;Vzif9v9xO4mxECAtwImvPaXKkrv+UJiQI1AI7cVRUUFa6PB51PHuFOwMhQpJ+8TfGRcBhXucLuAZ&#10;FDwGBYS7Y4/x78ftLiYLS3wEXjpWn4rn7jGwJaeiNrz3CIBNvnAinS8DIDCevweFkjz4IQZ2nFIL&#10;TP3PfQCStO1SwM6UCl0Myj8UJQWgzZFfHBRfo4LwIyVlKQ+FRFOFmpnCsAEgGs/rQc2LXFErx6D5&#10;WIFlqiD2oH7X95U8AATiwh7vDyoq3jmUVKGQWQh+/NOf8u9+8CMur3Y8ffoUKQOBhxQigPGEjtrf&#10;YczQpofCxeFeq6pGqQAoDyBSiXOepu0QQlAXYL0bCxyFP4DVnPO0bYMxFd5brAkF1be7HZfX1/2z&#10;9L7Ie5Ae5wPodlBEKlSB99Ds92Oh6tiG/lhhKx6DxgVlnHEM40YiAWPNWFApZAB2aqXwMlzrUKA/&#10;KLjb8X4OSqaMqtXh/aFPus6M7wPRF+z7EbjoXQDBD4VGWmsKpWjblrZt0UojhaSzFudDGy61pq5L&#10;qnqBUIrN2Tpcz8H5o8d89Z3XOXv0lIsXl/zwX/yf/OrHP0LcXvOaLtCloNtfUyrJ4/UaZMPt1SXN&#10;/gqnNTQtCydRjcazwrsaC7SuxQpHh0CpglqW6M6inWNRgGtueH4FXbdHYNCqV4zzoCVBpQ9BUWrK&#10;QmMKha9KqkJTa4lpGjrRIQtPXVR0DpyQWDzGhbGmpAIkrfM0N3tcYXG6QYkbLv76JX/6wS/58eM3&#10;KQpBe/MRX399yUpbrCwo33rEqqr48OMX3F63eAl1KelahzNh7BjnOVtrCu0QpaeuHPWi5Pz8CW+/&#10;hJ99uOXnz3a8vHHsPbS2wXTgpcQ6H4DtTctV19EZh9IlZ+fnlFXFixcvadq2X0vCOPL9XB38b051&#10;JfULKUHMULAdVPQ6nLU4G+aNc/0YdwIl5Fi4n/rs3NqSriFKKm53W7rOUBT6TvwS/PHxtZRSNF2H&#10;F4EoQ0oJQjDo5Q2Fel3XAcHfrNcbGmPY7fasl8ve/9l+vhwXDU8V+eUUfe+u64z3mCvsHPpgeM9U&#10;HJ4rIM7FLFm12eS7BnKcKdDYsN4cCFGO+yoUkZeHAnLvjmKWQWVJSIn1AfTtrCO4xH6sAWVRjKCG&#10;oSjdWRcAPkpgvEV4j1I9CZTvkIDZ7XhxdUXXdYSuDurZjzaP2GzWFEqjlaaqSoq6QilNUdVs1itW&#10;ywVlVeGo8Si81Ah0UL10jq5raLqGjz/9DPubT8ELXBdU0qpliSoUVV2yWi6oq5LzzRnn5xvW6zVn&#10;ZxvqqkQVFUoKPKL304KyLHDGopQDIcPK4N1IUCD7dcv50LemByoopUDKHvwuRoiS6EktHL5X7LTI&#10;QdG0J1wZANtyGIhC9P8O13H4kQyl1MWhMLcPHm2s3uw5ij3iuMYYF5Gb2Sygd6qoPLd/ysX/6b4s&#10;Vr3KxYhKxQrsoZ3lULgsYiUseoC0AOGO5uyoctqTeQw/B/IAqQR4eQR0GPci/TXGcd374dD2iq7r&#10;xjY6qJ5NkzYdtZ2LdiHRHu6UQvKorqXEGM8Mf5tSxsyRdN23Zz71t/i11MdNq5idAEj6oZPEGJPj&#10;e4C7P5B2DCK2MXHAoKg2xFTeujsK7ALGWE8pPQmEeIjF8XiaW5lqnykgVA7YmSOcyIGI07VnSu1u&#10;ap5OqV8O69cUIN5HCpYPIS/M5R3i9XNqn54SMJ7KU90HZE/XchfFUKfI/3LPk36H7QGtuRxH+t3p&#10;9z0EVJ5T2T7Vr7nvnmrfHCllDqge77FziqtT35kDJab3ECsenyZCnCZbObiRKL8oJZ0xtL0yrejX&#10;TNGTwtSLJUVRHNYGDyIiWem6Dm8dTdux3XVsbxt+9pe/ZN90PHn8OstqT1kV6B7MVxS6d2GCoizo&#10;Ojfu46y1+DhG733Y+aMzrq5u2KxX+BuHMQ1SHasMW2u5ud2x3e0HR4lzUJR1ACSP+8fTBAf3gWMn&#10;59qogv5wYOmpOZNbe3L+MwX1HPkSDoRQQoAxAeBYFAXWWq6vb/DesVqujkgbq6qiqqpAjDcu7oNf&#10;dffm06dII3LzMfS9jogFUuXUYxXb2EekJChZ4BkRiU//sw/LR4V3/AD16tVXe/V2pBjfF+cSYwLQ&#10;nlEI1eccR1IfOxAxhb2CVoqi1KiBjM07tICyKnuCwTA+tdK9krsOCqgE8HxRKJbLBXVdUdcFnQlg&#10;27Zr8c6xWCyO9oeBaLHFehCqwLiGqq4pikAw5fu40DjA+p5cymOsQMgSY1t2t9tehLqgXkjqRQ9Y&#10;7wTeGYw3uLbl/PFjvvLVd3j3m9/EOsd23wQAr5RcXl6xvblB6QIlPdc3l2w2K65uGl68fIlWOpB1&#10;dZayEuBsCPg8SK2OyNQOeW1GsGzOv6UEFWme9dR6kCMEHkDM/gFzNxf/5chkTq3d8Tg3PTFejsD2&#10;VF76VCyb2zvn4uAYOJkDAcZg6Hh9GnN+Gb8V5+MGMo6YaPY47yEfnOeOn2m4R+ccTdOw3+/H+7M9&#10;waZznqIoWa2WvP3Ft3j65ClnyxXrzSMev/aEy6s917dXlMWa2xaef/qSX/7yl1xdXdF1LW2zx3Yd&#10;znqs7ZB4pLPhp4Bud4t1YW8vEOO2CiFGQgusRQ/joDNhf2oMQnik1jR7S+ccqqyBkkfn51Rl1fsF&#10;h3NhjSvLcvTfIUcgR7Cq1ron9bgLsE3PteK4JT6/vLNPyMSrQy59AOHHY3Xo2+EeY3XqGJwaK8MX&#10;WmOMoes6tm17J+4J1zXZtUUpPapHx+Movqf4bC4QSip0EfKMH370Cf/D//g/8e43vsEf/9M/5Jvv&#10;foOqqtBlhbOmz5tZvIvXX3lnjpyK107F4OlaniPJyOUBUrKtvIq7yOY14s/pnnQgJf5LCeHui//j&#10;c5gpS8/IY8uB5A95ChE9j7jXH+ZjjyGn1JM+DWeIUtxDbsbJeGwqpzmV3xleH/Kih7/Lk+T36dqW&#10;e+7Ypx89c9R/OTLSkGdUd/z9cC6bfn9MiB7P9WH/aMyxXz4QGRz36VQcPpwX584/cwSGsQ87FYfG&#10;7RbPoXjsTsXiuT1/en5+iixuilh/ttlmm2222WabbbbZZpttttn+vtkMgJ9tttlmm2222WabbbbZ&#10;Zvst7T7G/Sl2/fj1+8A7OaWM4e/xz5yC1Sn28Jy6c3p/D3n+uPAlV7RxqoBgsMOBuTxZgJx7vvSz&#10;AdzpxsKGEVh0TxF+eoid+z0GO50iN0jbJgWDT6kN5g7GB9XTU0Ugp8ZYPNbS704/OxQ8TRVmp+1y&#10;6j7S8ZsrJjw1FtLr5YoQQpFCXu07VgToMff9GPXj+Hi4Gs/d7516lnScDkV6adFCbo4Pv8cFZMCo&#10;WnJK5TCnynBfEXGuACoHyskBCXLg9xww6Pizh/KUqWLK+N4DkO00eUZa1BkX+8QFlVO+cqo4Ums9&#10;FtTHBUApgCxWJEoLgg79qY4LWqyn7Sw/+OGP+PFP/4p6uWL9ZgDjOmvxPijuaK3pBVd7xTXLbrcd&#10;wZhVVY7vs9ZhTBeA7WIA1ji0lpSF6gHgLd4FNfUBcD4Ujg/3rXWBUhJjLJ0xWBe+O6gb67EwqF5W&#10;eOfY73c9uExAEQDrOX+a68NDsRbAcaHb0PZBSS4CHCuFFWK876EIqmmasV1CsZS508dDX8UKRcYY&#10;qqKI1EnAGYPpDNvtlt1uNyoKxQrczgXV+6IsKX3ZK8iXFIVmuVpSliXXV9cEwVuFlILb7Q0vXmqe&#10;/ebX7PeX+O0rnugWXXYou0cLgSkMwktMs2e3u2J7fUWpJN2+QwuwnaH0BlxLqOn0LLRHKIVUGuEC&#10;gFYg8NZhbjts67ntBZGL0tP1BbZKgVMCYzuMA6UNxgbQSlVKCg1lqVgsKoQuscZy23V4DFJrpNIs&#10;Ko2zHi01KEeJoLSCbdfhBOzbGwoB2ji6569onGWzFKx0ywKHKkvWj2vefPKI80cF7/36ORcXBtcJ&#10;9s7RdR37TrJtHGe3nvOzis2iotCeyhueLj1VseSN5YKvvgUfvmr46a9f8nwvuGk8BmibBiFvUT3g&#10;2IkdShfoomK9Dv7j4uKCzhi6rgWCQnNcHD+okqfxSk7tN1XjHIp0d7sdQqleSTkuAM/PjyklmEGl&#10;r6oqyrIc58D19fVJkFTsJ4N6WSjuHoqOq6oK89tYfD/Pu65jt9vhPbRt2ZOzyLFIOhfnTMXD6RqR&#10;xhNBMShfRB+vvSnxT259S4mMptSO0rgjJRYaSFjERL/k4rhc7JIq+coBXJ2qTfsDGLosdQDDCNBK&#10;9qroPeBaMqoFiUFtGSgLeVBvRuANKKBQkkIvcFWBFoKqKlmvltRVxWJRUxUFSikuLy64uPqMslqA&#10;Unz06z1N06KUpKyWbM4eU9dLiqJitVpRaIUXDlVIlosKpTWFLpGywBpL0+1x3nNzu+P6+hZvHfvt&#10;FiFCP1Z1UHFcLGoWiwWbszPONmvONms2qwDWUUJRlxVaaIRzeOGwzuG8AQHSlygtAzSpJ3TwPhAz&#10;CC/QSo5A9wOIoAfBIHCiB7gLGYBOyRh1Q5+6AH4fRM/DWhsA0gM4XvaETANA+6CSfph/8V4pBlvE&#10;aqtTgMycemJuD5HGanE8lCMaO/z9tAJ2qojMAOCCk3Fn7loxsCCM1nzsGICMBqXFCBgLip8CKYvs&#10;fjaOxZwLCvZxbJEWe+f202OBtfdIJcd4Jbc/TH1NvCc9fviDmiwnYuHUB6btH68tw/PE7RWvS3E/&#10;p/v8lETvVLF9zn+noJdTxHGf16aIX6baPrcHP9XOU0rZcSF/juAvR4g1RQZ2CpxyKqd0KocS7w3j&#10;HEiah7mvzafaKbdOprmZKUDZ1HjJ+hRcVnhRCnmnj4QIAGTn3ZFCca4vU+DAfSDvKdKJqfGXiztO&#10;KctO5Rru+NJMjDSVZzo1rh9CUJiuB+lYS9eYO9/JAcVyWMs8ONur4wYSN+E8WkiwgcRG9Pt5Z3pf&#10;gcD2ZBpt23Fxec0v/+Z9Pvr4UxarDbe3DVV1yxlrOmkpy6IH1YSxEECyot9DCoRSIXbtfW0AKWqe&#10;vvaY5WpF2zU03Y622fbxgOjVVwNYp1qUIAS2M33sdyCDeQh4cmpsDXvLKd8+AJ/9A3xiCkLMka9O&#10;kTLeN16n5nWsihurTLftnqIMgMVhL+KcoygKFosl+/2+B06q6H5P+8Hc/uBU28ckWFrro9zC1DwY&#10;PpNXWk1ypvTqywgCJacfx7F34TUhBlK5vhelHCSbQ0w/+Db62L+nZooV5g/+NeQ1BzJVhEer8P5C&#10;a9quxZgOIRxloahKTVEUPVkZKCVGci3vLYgS5wIo1qd7E+8RyJ5cMcSzq9Vq9Em32x3PXlygZMgJ&#10;lWXIOUkp6TrLze4WJYOy8b7Z94BkS9tamsbi8RRVuD/noW33AOE9pqMsNavVki9++Xd49/e/hdSa&#10;69tbjLUUVYk1js+eP8eYjq7t0GqFMZLr60tefPqS57/5mIVWoHXIe7gDGap1Bixh/zYBFrxLoMad&#10;+CWXm49fS9Wwp85zJgF3yVg/paycy2Wm63gKREzv+SGxx32qzLl1IxcrpfuTHKFuTBQwABvjsxZj&#10;zB3S0hwRdC4HfioOiud/fL1h/+ZcIAC8vd2G9caGe6uqAqkVy8WKL33xS7zzta/yxS+9jdYK5QXe&#10;K/ZtR9MYTAsff/ghn3z8jOefPme339E2e7SSaAGmaQM5hdY42wUiWAFK6560TSKRo5p5URTBV/Rr&#10;nrMDwZHqWavsSMQMHqUESEVRFnz1q1/hC689pe1Mv38KuScp9ah0f9g3HIPbTUTAfIpMWtwhNxZH&#10;54t3c+Ny9NvDWdeQv42vNeSohvVlGANDbnqYx8PY6boO2+eAB38/7LXj+DkmIUzJzOI94ECW4pzD&#10;DcQwPTkKQiCH9yHQdT2Su/3857/g/V+/z3f/4Nv8s+9/n6dPH1NoBQeqyXHcDvFYnGeOfUJKJDBF&#10;0BTnJ3Mx7dSeLDfn7+zR78kR5PxODnA/dZ54HwlO+n2HuNlFpCXHxNd3zzmHs0E/vv+I7O2Be6Yp&#10;kqvjM8upM8/D+j5FWP1QEHyssJ47g8q18zTZSrwikd13Dv7yQHJ9ICIMfXIAm5/67jiHcXxOnT+D&#10;TEnpDq+PUVp05psjBgsx7CHXHJ8TD8/v46UmSwiXzo80jxL3QbyunOrr3JhPc1S53Mffpm5jttlm&#10;m2222WabbbbZZpttttn+Y7QZAD/bbLPNNttss80222yzzfZ3ZDHIKS4WOKVClis+yBVcTRXDThXv&#10;nyp8PFVQNaXwHN93+v7051Th1Cl1k+H3qQKPnHLZ8L70vYdnOPx9quD/1L3kAAQpCDjXlzZSiEr7&#10;OwWf5b4vvt6hCOm06vpUu6cFZ6n6YwqGmWqP+FpT6lXps8SWKtzlxsWpwvFUsSa+v0HlOq+yKO+A&#10;7611R4DmHCnAKcB9OkemFBviuZj7nlyBUG4eDj4lVYRPi+XT4pu4mPCUOmYOAJXzT/cRF+ReS1XF&#10;UpBTOq6O+y66HyFGwGjOb6ZtmgKD0gLxWBV+ICeIfXgMlj4FMkuLTKfm9vD3QdXUe0FjWn7wgx/x&#10;i7/+G0q9ZFEvETIAUuu6RoiDD/E9kEBrTV1XDApWAwB2UJf23tO2YlS8GRRwwFOXBc4qLq8ukEqh&#10;ihKExzrTq8wfVHMGNRuQaB0UeEH0RYawXCwpCh3UynTBarnqVbP9kTJTTAww3F/qb6y1fQGjpaqq&#10;sd2HYsxQEFmMxBXeh4JzVR6TDsTrbrgPc6TYOrzWNM04Rupeycw5i+nMqFrnvR9B90NB5mKxGOef&#10;MYblcoGQFbvdHinl+DkpRV+IKtg1DV3XcH19Tdt2LLTvwdUOZxsWyqNLhTIWKQyltgjvMN0tbdvR&#10;eYExNii0e1BSIyXUWlAWMhThE4B5stBYCKBM40BoinKBkgpjugAQEQEUb62lbVr2uz3WWJACrUu8&#10;UHTG0bWW7baj2zusCuPVug4IanPGmADgaywIxXIRVNk626K8p14tWNU1b63WFFWFsY5XFxe8vHzB&#10;drel0jXSBC9gjKcoPZXyqNLz7jtv8tbrT/jpX73P8+dXWAQ3247Lm45XV4pHa89mueW1x2d84bxm&#10;URZUusXbPeW65tF6zZuPN1xd3vLsl7fgJWVZIwuLbfe0WqGLEmsdSIfyFiXh0dkaJQWfvXjRA1wd&#10;QqSgwrs+K1fYmQIKB79ibQCVF0UBIgDs5VCU2wPOc+v2sdqVG0HPXWeQ8qBMNhQIx/439lu5InHn&#10;LOvN5ugzwxy2xiCFGIuOy7LCeU/Ttgghj3znqfg2VupJ15owdw/AGqXyIPR0bRx81SlgexqvTRVg&#10;pup1cZ/nFFhz6nW578gB8I8Kr0e1z+N7llKiC4XsCQqUlGgVACrCB/DMAOR2pid4kQPoReBdUJeX&#10;QqCUoFA1QsneNwmcFywXNW+8/pTNekXb7BHCo6VB0LFeahQlxoc10jRbdtc3aK25vbzixSe/QRUF&#10;ZVlT1YuwFlSSotSUVYlSBYvlirOzx5R1TVkVOAQFAiUU3jrW6w3CW4SUeAFN2/Lpq2vsi0tM91FQ&#10;m/YGvGVRFTx+dM6T8yc8efSEzaMNi0WFrjW6KgKAXmo8CqRHKR2K/sWBaEDgccb0KnsHdWv6Il2F&#10;7GNJ0atXD6+JsP56Dy6oW4b4IsCglArApaDSGaIb1b9mjBmBnGlheBw/xj5kWDvvU5fN7Q+nwMa5&#10;Iur088cgoOg1GMGMacx+ACJMF61PFYuT7DHHtsDdIQrLqdLG8z8FHx3PV8khhJRZAE8cB6d7zYNS&#10;uMN5eyfeS2P8HFHHqfg3bZsceVoutkyBUvep5E3lEnJg5hwINrfHTn3bEDunbZc+4982vzI1du/b&#10;B3+e779PKTRtn3RffgpA9pA99lSbpz/jMR4DguLxPJA8nfqunIJj7v2n7ie39t+XMzr8frdPRl/g&#10;jglkXE88kgJyDv12t43uGx+58Z7zNen7pwCPn2c8p7me3D58ar89Nfbvy9Hl1o+pPs/18Z3XRNq2&#10;jLEtPuwvnXNst7copVkuFyB1AOUOsaHuiSqdpzOWzlk+fPYJV7sdFDUvr64wvqOqK6qyoGnaXt06&#10;rOGdMX3MM5ADBS/rHVhnAglcqViuaoqy5Gyz4sXLz0CA6Tq89ihZjiR1EoJqvNbgPMLlyWU+jyp7&#10;30r3fiaXR7rPl53K2ZzsuxPvmSJOjX8fyOkQHroOW4a9Q1mWVFXV5xAY1dmV0ndIbe7zxQ/xRzk/&#10;PDWHc2R4Qx707joet8Gw3+5jQXoF+IHMRh4A8gPDkuj9WwCPujAWASUUjkzuUwDC0UeZGBNyOFIJ&#10;pJB450fgu9aKqqqoCo2SgtV6RVkUXF5eBuKsqgrfIT0S2RNUKZwTKKkpihIQlGUBeJw99MmjR48o&#10;y3IkP3v16oLPPnvBW2+9hTcWpcuQF3KW7W5H2+8H266jbTvcEGsbi/CasqoAi/eBmNbZQKTYdQYl&#10;JcvlkjfeeJPvfvc71Muatmuxzob9sZRcXF1w+fIVEkG9qNFS0DV7ur3l9uIF60KyWD+i6bqgGm87&#10;VFXRtB3GGAopR/Kj4JeOiUxSgsupeZCba3F8k8bsqeru+PoDxvQUIeopEOGUT4jzX/f5hXjP62OQ&#10;b/JMp9bNU2D/XP48R7I6xDWDsru19oiAJP5cDJ6cur9T/jV97xA3Oedw1tPsO6xxY86jLEuWq5rX&#10;33iNr3/9Xd5++0us1gu8N9zeXmMax27fcnu749WrF3z00Uc8f/YC7zoQLuxFu5Z2b7FCooREC490&#10;JiiOD+uQlKOye8yeEtZMqPEuiPcAACAASURBVBcVUiputzv22x3WKQQi5APFAdCrdfA3j197wptv&#10;vYFHopzCWEtZqD5vbI9yG2nfDWD0KRKsIcdziuwwB9wdzjXS/hx+H9b5YRzEivLx5w659cPY2+/3&#10;fQ5EIfvc7TBn43kL8g65VRhTQz5X9uQf5k5u785zDH4cWNR1TwZiMM7zr//Nn/FXf/UL/uC73+br&#10;X/89vv61r7GoK5wbct3uiMhs6vwhR/CQA+XGbRXP/6nzz1xeMyVwDH5SjHFWHLemebB0XqUkf1Nn&#10;SKcAwbn9bK5NUgDzNImUH4nSpXx4PJfzf7lnGYhyp/b096myn4rv03GYI/I5BBacPM9LCWDu27Mc&#10;5gjZs8S0LeLYKs1D31lzeqKlu+NC3kN857MK8HeV2Y/7P0dEPnx/7DNypDTxvcQ+Mp2z8dqTrncP&#10;3XvniOh/mz3obLPNNttss80222yzzTbbbLP9x2YzAH622WabbbbZZpttttlmm+3vwHLFIDk1uSk2&#10;9vQQOy4kyYHEY5tSHYs/E39frtA+V2Ad39epgucYDJ0eEKfPP9V2g+UKKOK2OKVyeLdI5KAKMFXE&#10;n34+bdfc/ecAvrk+jAux4kP/qbZMCwdiANYACI0LHO67zkOKLXKqELkim1MA4LTv0uudGqcp4OzU&#10;WMzNhfCTO0CiqfkRq3/k5m06T3JjLEdOMaUemfqD+54tBVPmgCZT6pJxQWGqTJQjkJgClOQAOKfm&#10;8H0F+VOF1IzKKb0CVVJAddTWUozvmRpfQ4FK3Bapf0sVMtP7jp89BWymxae5YpYjINfRMwSFEWMM&#10;zgteXVzxwx/9OS9fXbI6O0MLBQh2uy2LxYJQYHaYWxZP27b9tT11XY8qZ6my5wBKHZ7hy198m3/w&#10;D36PzWZD2zT84r33+Ld/9mcj0G4oNgwFP+F7r6+vg4KbVDjolcEszkGheiXhvqiwKIq+QNLR9Uo8&#10;Za+m3rbt6LuGItwUEHUAhYpITcRH6lxF9B290o8I4HVVHABwTdNEhexiVH9PC1vj+wjg+xatNLpX&#10;NNvtdqGov2/bqqoisHwxFseWZYnSdV/ob2iNoe4LHvdNgwKk9GwerXl1cYmxjtYb9vuGZrtF4bCm&#10;QzmHFJp237G7uUT7Dq1A99igohRoVeCsR0lFoRS6UGglUML1ak8SITVOCLwPz4jQVGURlPm8BGGw&#10;eKwFQYl3FdZsArCPLhTpeYH1nn1juN06us5jPHTOIEVfuOgdQnqMldhO0hrPvunQ2lAvHJXQFNYj&#10;3I7lesUXv3jOcrmis2/z/OWWTz694uOPn+G6htYBomS7dyC2lNZRe8HT/5+9N3uSZLnO/H6+xZKZ&#10;tfXt7rtfLMQAQ0LcZkSTxBnJjJIe9KJ/VGYymeZFo6cZzdgYR6SGAHeCAAEQ2916qeqqXCLCFz14&#10;eKRnZERWg+Ab89CI25VLZISHx/Fzjp/v+1YFv/Mb7/L9HzZ8+aojEHizDqwfPG0DD2vPdrehtYon&#10;F5q6qlCFAAtVt+ZaGX7jgwvW9zt+/MLyZreNKtEKfNfQQVTEAqqyQKm4Bl1fX9J2LV9++SVK6aF5&#10;dQr4kpr/kp/JG1dz32CtI4Soyme0HtT3gveIIIffyZUfx6ryh/7WE4I8iBNCiOAf+hhhqvk+f+72&#10;YPo9CUh6tiKwvkNJhXcO2Td8964aAWgVgcZ5Q2v8biQOyH2S1ho7+Jgw2bAaAR161seeIlSaUsWZ&#10;ijGTP8nHYi7mHb8Xm339kULkXmExHJEfTB0rKoXLCJpJ743W9SHGG4AaDEQXcY7E/xsIYaJGXFRf&#10;CmKvDk9UNDe9jw/egwooKdBGU5cFhRIIb3lz+4rFskaKEmMUXbvj7vUrhDJUiyWFkizrgq5te4Cy&#10;p1IBfMfm7hbnAyjYNRui4pzBBjDFgnKxpKiXaF2yWl2wqJesVktuLi+pygg6U8ZweXGJ9Z4gBEoY&#10;gvdY29A2W7xzbDYtX3zxQ9r2e3g80kjKuqCsSy4uVjxZ3nC5uuDi8pLlsma1WlCWRQ9UD/15gxQB&#10;o6JyVUjrgYgALeGTonk/02UWAxHV3dPoKrEnk0owzqQkJSRIoTD6WKF5LvfJn/vxPB8rek2BEMa/&#10;Mfcs5HFS/p2DnCWMc6JDNcAjcopB5TQcgYOPFG6HmE4enH9a96USk7ngOOcaN1vnKui5n5NyTwqx&#10;V/iaBn1PgZuH8WQe1JvnL3M+5KBxWe6d/Sng0mNEXKfy+rkcZGw54dNUPD8em73S82EcPUWmNiYD&#10;+VUVyk4pj089V3PgrFNkXnMEAZN5fr/mztUIZlXPT6gZnwJfT/mKOZXXsf94zC+cev8xJfmxaubU&#10;vTnOwcJAUDJ5jHA8XoNSq9RIoXDBZfP6+N6OyW0eu9ZxXWKqjjWuex18t182Bj1GwaCUmQhrOKpf&#10;na43jM9xysf/Mkr2jwEmpmpHp0gdDmIZIXHWo02fO6fxkGBti3UdVV0MMVUIblDfdM5TmAIpBW3b&#10;4F2HFDG6efnyjqpacPtmzeWixhQa7xuMMYNKrxAhyxsj0ZcQAmctTdcgdcwjd82WZ+8+5xeffYEp&#10;GnxoYmQle+KbIPD9rVQ6Eo6FLPbL8/zHnptTQJa3ee7e1sb+P69dnJofp3zUnO/NwVTe9yAm72ls&#10;y2rZ5x0H6yYoJTFF0efwDu9tzCHGvz2zbszN12FO5jWlPlabfkYSIJ0DBduUe3jvEX1tIObDMbZG&#10;xHg6gdqlyBTho/T7UG8WPVkjCII7XLuVUHE8pB5yuSFe6WMMreO9i4BOg/NxfTZSUC3rnlQg9HWi&#10;CMJXOpJltV1HZ+1AWGa0pCwNzW5Lu2sJSPSgjmwxRmOMQgqFEA5TGJarJReXFzE+k4K7h3uatmGx&#10;WPTjFMess7ZXlBdUVY3zPpJX2B7sRyTxstbjvSP0MSLBQ5B4FyAIirLm4vKG3/qd38VUJdtdg9El&#10;ha7pXMvmYc2nv/g52+0aJQ1C9ESIvuHpzZJv/97vcblcUBWa9XrNp198zl/97d/y4r6ha3YU9Qoh&#10;Ul3Jo3oyxeh3GUgvnAsoJXvl2nAwP8b7EadijnH99ihXzb9zeIDZPaU5Ve25tfltiGlO1WqPfFfK&#10;XYVASRnnu4/zfgyYnlwXmSfeOqj5ZuMge98NoKQkKEXXdVRVta/lpzFN8U6KMSeIUueA2+Mx7bpu&#10;HzO7SPbXtG0kvwKkMLz73nO+/vWv8dWvfkxVLWjahjef3tG2kfDy7vUdP/zhj3j1+jW73RYtJEZq&#10;BB4fYj1L+j5fidk7yEimJoJH9SRsznpscGipIDiUlAOh2mKxoK4LyrLgncsl1jqsjfdEBY/1Hudi&#10;Pae1HlUu+eCDD1Ay+gnrLFVVslosuLu7Z7d7mKxdS6mOSGHzWH+ck41B9OOazlR+mx8v/9sYM9S5&#10;8z2wRIQU+g2EXGV6T9QGWmfEYFl+O7bDmh0Yo4da0UBC3NeN/QlyraEOBxhtECKC4tu2QwhJWVa8&#10;uV/z//yH/8Qf/uEf8d//69/n937vX/Ls6Q3aGPrEGxGi//F4fOhJC31f6ZEqrcB7IrgU5wKSSNg3&#10;RRQxR+Zxau9wipg5jwHGhHBxfQ0ZiHpPApPmSV5/GJNjj4noThHA5f/d7yGokznycUwmZ/eU93vI&#10;47hEsC/f7WuEeR0gHSuSBqteHT0MhHyn9n+n5tXb5GpJ0VxrNUm2fopcbypP21//8fqWx++JDHJq&#10;L36KvHSOwO5wDhzHtkKE/v6G8XI5EKClz+Wr6yFx7T7nSvdBSo6Iyqf2qI7X1Ok1Oifi3scZEqVk&#10;vy91eP6n9q7znG+KnOIMgD/b2c52trOd7WxnO9vZzna2s51tb2cA/NnOdrazne1sZzvb2c52trP9&#10;I9hYqXLcHH5KjSbfNB0rPaeN19QE8ssAtadY/Mfnkp/HFJDosUbsOTW9OWbzqXEbj9FUY8BUQ0Q+&#10;Rvnr+6abeFyt5VtdyxxA4G0aRsaqqvm9OwWgHwNAphXiwxGobupc8nNyzh0owc7NjalN/6n7mf6e&#10;Uz0bkxhMgffmAAePgQXmjjGnVrFvsjlUl3MZUGFKuT0nnphSJZhT55m7trnn8xS4Yq5ReUwSkCuc&#10;J0DvGNydAzOnxveUwugpNdFTx5o698l7R2xKOQB2ERssCUyCxfJjTD0LU/4sH5NxM0kCbeaNblP/&#10;zQkT8nGf8jn5nEm/EUGgBud8VLl9ccsf/8l36Jxjcbmiazu8DRitWJglVVX3v+GH++t6tY2u6zBG&#10;jZrR07jGpsC2bem6jk8++Zh/+Tu/y9e//lWePLkB77i9u2N1cYWUmj/50z8lBDDK0HUd3luMSXMy&#10;ttJZ6xCZyrySMoL6fATJ2qbplYXlgR9N/qdtW5xz7HY7gAgaVwqt9QBoT/fJmPh627bsdrtM1ScM&#10;4LY0HmVpIjhc7gH4Wiq2mw1d02LKCqUUTdMMAOZ0n8qyPPC11jpWyxVmAMTvQfLpHKy1tG1LWZZc&#10;XV3F7wfHZrOJ91iC9w7nesC0FOwauLxYUFUL2tbGvu8Ii0cpSfuwwboG70DoCrG6ppQStbujkD4W&#10;bG2g1BqpFB0dBFBB4BtHI1uWFxVaGpyFprEEHEG6HnnTsW3uaa3GeYfzLRJLCKL/f4kUEUyvABXi&#10;NeAclQC9qNg1LUHAk6fPWV1e0HnPm7s3vHp1S9cJOhkVpn2IzeUPDy2uDrTOEdaW+2bH6/s3XFws&#10;KMuKxeKar37lGU9uSj79xc95c3tH8IHOC4TUhNYR2KAMXCxqPnr/OUbdsqwthWp42AV2XeB+42nc&#10;hsZ5du2CywvFxSKCerXfcSEsv/3Jkguj+M9/8xk//NLyqoNdICrV27YnpOhY1gWqrHHOcXl5ycXF&#10;iq5tWG82pP6/uUbqManNGEyYGmq9D3vV7gy0prWOAGYhhmblMXg9vZaepwRGz5+JBEbRhRnW/wQ+&#10;B/rnMDb4V1VNCJ7drsF7evCRO7gOrTVa6UFdPKnbrO2GKtQopejaFtta6joSQzRN2wMi9vFEWZbR&#10;D45A4XlDn3OeoiiGRtGcLOht1HynSKSSHx4r36XxGK9t4wbEMYGM1urgWPEenVZRmiPCmVKYnoq5&#10;rLXovmlSDIQJA/w9X237OQXe+QE4r4TMxjmC0hERZKMkONey3W5QUqCUhiCwnetJUCKoKHhHwKOk&#10;p1CgivicloUegPXWKda7FikFtV705BsSF8AFy+b2S+5efI6UBT/r/NBwenV1yeX1DcYUSKVBSKpy&#10;weXlFReXl7GZWYApDItFRXVzzXPeZde0dLbDeocPAecd64eWh7tf0DZt/1zIHgQk0cpQlBXlomS5&#10;rLm6vmS1rFmUFYuioCgKqkojlEEXChkCzjZD82+Xx39KEqBXz4S2abDeHeUlY0KDx+bFWD1rDGIb&#10;z2tjzGQsPibImlNXHB8zByyMcyKZn+8EIZKUMq47gcl8Mv/NHGAhJ8ZoD1I7PtbYF4xJ5kxPujOV&#10;iwGRhIMw+IApVa007mNQdwTGHWGUZonB5hS1hzgxRNDGVJw7R7B2Kh5OlmKXnNgoP580p6ZIoMIE&#10;aGgqT5sCOOWvjZVUp4gF/jFqLXNjNpdfT92rtEaM87S5pvIxkd14XRvPyceU3eaex6lazBShWJ7b&#10;zuVdp4AQj+VsU+//surN0zWVHiD+FvWgfZzgsrio/1yIeaNAPDo/5kEuYYb0xh+BIU7dyxxQIaSM&#10;gNZhDA7BugOZBnu10VNq23Mxzqk4Yu5enAJD5mOUqyLPxV45+QCAVD0xgbPZsaMCptKKqqqQStJ1&#10;ce0OzhG5QCKgRhWSojDYzrKqF0Dg9tVrumXg5qZlUXUYpSI3jRQRWBt6ZcieVGQYKwLexzxPKoPR&#10;JdYKBA2Xl9c8e/4uTWvxHtpmh1eR5EVKeRA7QRgA3Xm9Ykoh9dR69TbPyql7eoo0Y6oeOfcbR++d&#10;mE/zxKrpGZTD+CsZ50zI4oahXqUUSsk+5z+uhw2gwpHS9FSNb248Dmo2I8XkQ1B8f00+DERicd2K&#10;ZGUixSn0Csr097U/hkh/93E16bkfnuvsHhysfemU8vXlMN9QEsqyGCkVx3Os+pi7roqDXCSR9DVZ&#10;3SQqOjcYNBSRdK2zEXjetRalWzSS1sbahVKK5XIBMhJB+eCRAaTUkTSvr91EcHDoc+dY1+m6HuDX&#10;gzOllLRtiymKmP813T4vljEH63zA2g6kYHVxwW/+1m+zWF7Q2YDWBkSvYO3hzcOaF69eghRIrWga&#10;S2sdz5+s+NavfZ1f/8pHXFaGulDI4FhvvsJv/7OP+b//43/mez/9jDe7Nbpa0HVtP0fUwTqS7km6&#10;LjiYOrNEICnWmZqveSw6tbZM+vBMbX1KZfoUqfKp+uzY36f9pHmCvWmQqZKyJwTp92FEBFlP1UXm&#10;1uA5UGoi0Zhbm332G4kIVGu99xsZAHi4gW/hc+fAmDGeiv5gvd7S2RapBEpJPvzgPb797d/gnSfv&#10;sF6v+fHf/4TNtuVhvWa33WHbhvXDPW3b4GyH6xqkAFkUPflEJJLzSFQPKA8BoiuK5GkQCQAEAeE9&#10;SgVKLSm0RglBEJJlJeL/15GUsm0j0L2zFuctikC1rKiril3nUfUVRVGw2WxpbYfznqbZ8erFS5yP&#10;9d4cYJ7yoHzPIc0fpVRP/Nke1L2n9kLzWGo8b9M8z9XFcyLJcV3qsI6v2AORj/dSYp3Z7ONfDgmX&#10;B8K1nlTWezfUiquqQspIhhCytcmHMADh51TApVSRkEeqIW7QpqBt24E4VYjoS//df/hPfO8Hf8e/&#10;+J3f5Ld+87/iyc01BIe3HVrLWHvwkShEZFM7kIN35TBfgg+4lD/3ZD705Jp5jpDHdlP+bGrPa7zP&#10;Mb2vuF9fpRQHoOREnDLen8mf8/R32tudqiXM5UH7eyKH9Xa/N8Lk3k6KZcZ7yalmdpwzhaMaRQg5&#10;AXw4+Hc+Xkrp0XrDUa3DnyBpOJUn7eNSMQDS94eYz+encqJDF5rnFHK05yQG4Ptc7nFqbZrba9+T&#10;i8oZQjk/MyYcPZeP7Uume5eOGwk+5MF6m/aq5vPAPZthHtvt98EZYr80L/fnd3xfEmj+1F7rqX3P&#10;s53tbGc729nOdrazne1sZzvb2f4p2xkAf7azne1sZzvb2c52trOd7Wz/CLZXoRDZ9nBqkouKQvR/&#10;+3zTOXDUsD+l3jMG5OQ2B4ieazx/G0WAqUbZKXubptspxZK5RsYpEPp4M3uqWSHZvqE9bmRHkAGz&#10;YJS3ua7HlM9ONcGeAoyPVaMPjyl7gBWT6tOPNdInRaNxU9Lc/ZJHALW+1dNHsNJ+HNJ17ptBptTX&#10;5+7N+L23A9XPHzNX1x7P7djUFCYBDUkBKjZRx7+d61XpUEMThvfupOrEHFjlsfkzpd4zp0o5bhIa&#10;Nybn74/v4ylgSD7u42b4MbDzFIhrrLj52ByNn4v3JgKgQWu1b+AZGuBcrzLEEbhqjijjwB9PAMdO&#10;qemNX59TrxRCjFRL9goPENeB1MQ1jI2UBB94+eo1/+W7f8q2aanrGtd32iojqOqKarEYgOHedwNA&#10;tLPdoNAMmqIsh2a7vRITVFXJcrmkLEs++eQTyrrm57/4lL/6q7/k4f4NhTEgNB9+8CFCCH7x6ae8&#10;fPESbx1SSaRSPSA1NlsHF8HMICjLkrIwKCmQxIY7ay27tsV6T1lKqrKktd3QOBjVyhgaVpVUsdHX&#10;e3zwQ9NSUrOJAPLkv2PDWFL4OyAhkBIEWLdX5/bO07YtWim0isDi1NAZemU3gUBpxaKuewUpT+hB&#10;Ej6bz4mEJs0zrfVwPxOAbrfZsl5vIqi4XuB9YLfbIaWiMIayiqQB2+2WzWYbG8sdg6KStR0+QNOr&#10;zC2XlxgJrt0QXCQMcI2jcRJVBNquiyBn7XFO0HWOzWaLcwHb9A3zWhCkBwlaghBbUsu+94DrW/Q9&#10;+AAhCKSCRRWbQLvOR38vJcoUGBlVt26/fEnTtNSLBau6YvHec4ypaDrL67sHdo2l6zybTaDdtfig&#10;8ULysG34/LNP0UZwsSq5WNYsr5Y8ebLko4+uuL+QvH5xT+cACpou0Ow2eAN1dYExJVfLEhXASMnt&#10;xnJ737FtA7aDV7cdbbPl8l5ytZK8+84Vq6XGt1sMnm++f4lQH1B+/wV/89mGl10EQiolsa5hs1sj&#10;gsM/uebi4hLvHFVV8/HHH/HF51/w4tUdztqozsShenJSBR+rXo2Vi5O/SICovH0yfl5hdHymCIdq&#10;pymeiaQP5UFzaNd1I9+dq/McKkYvl0uEkOx2O5yzsXlYMCiQbbdblFSxaTX57hBYLOoDkhV8wHYd&#10;Njhs2w3nG2Ou1FwshhgsB3blANh8rJLaVvQZDMdJz3VqHD5Q3ktEAvvwgLEaT2qgTp93fk8UAxEs&#10;WhgTgVi9uqMPHiXTvfJ9DOAPYvI5opmpuDxvJB4DMCESAww3DwaVMqkk1rXY4AlBRmXIBApJSrMw&#10;NNnGc4oKsyKBAoVASUUI0c/ZrsUYgzQaQcC6SOBRVyXL1ZIgJLbrWN+vsV1H6MF5u+0O1xOkCAJK&#10;aVaLGiWhbQPWNQTfYUyNRNHaSNii+wZ1g0SJQNc1lAg8ARk8Dy8/4/blF0Oc6T14L6jqJVc311RV&#10;ifMWUxSsLqNy/M2TpyxXF5RVxbJagBBRXU0JgnBopfAhYDsbwfxEtc2mC9x+8Zr19md0toMQAQK1&#10;kiyXUZE+kl9ccXFxSVlKjFZUizL68R7YZ7SJarYpFtYGZUxU5fNR6VIJGYELQiDCgRbpAKxJ8eUw&#10;l1MMmZEDDcQGvccYgJ+Adw6lNQPkyu+VymSmiCqkHIBoaR6mJv9T83IqtwwckwgNOY4Uw3UdxbZh&#10;H3QPf48Iig7WdjhSGH+s4Tet82nN3iuIif7Z73OhcKjOOc7hcvCH974ni5AZIGqavOuwmTwppx1D&#10;fNNaIIUaGurz+ZH/NxObQ/YN7d6HPm7akwWE/VTp/VTyn3ufmPxgGqekRpbyo9E0nAG5Mhs7hz7u&#10;TapxIXCk7JeTDv1D6iunCLtOffax+sTb/PZjNYJ8zZ3LKcb52dzvjBVk5z6Tv5bn+nNEe/n7Uyri&#10;j9a3sphjro4wnitTv5P8xdv89lQel8YlKbWeBtpPk+697f3NfcKptX485mkujL+Xn/+YDGn8u1P5&#10;6NsAoE/NvTkw51T9JicCmVQZ5rgu4oNHCpkRRcTnfrNec/PkCQhBZz3CRRVrEcDj0EJl1y8JeKq6&#10;5itf/Qrf/e7fIGXJm7t7qspQlgohBcZIkAbVA+ydCxTG0DZNXFec72MK0L0aq/egVDzG8+fvsl1v&#10;6ZqWrmnwnUUpjRRRUXusanxqHp0imXnMB50i9HiM8GBOuXl8j2MdT0wf98ScOeVnD8GLol9P0jrb&#10;r98TpChpXFMcMlVvGtctp8buJKHmVO3moMYlsX1NJb7v+me1z5Z9VHyXIs5RiH8PYdlAYBHfD6IH&#10;IA4K9KInmzquCwohiNWGfcwfvEPoSI4XemKzoixZLGoI0HYt4AcF7LquD4gv0xiUZUnXdUP9QvWq&#10;2cHH/EdJ2dc8PBHwarFOUJoCHxxYEEHQtR1lVRGcx7UOPHj29dSmaYZ6qe/nUKpVF0Ux7IfEfDPG&#10;A0Ltcz/rOoSS1GXFr/2zf8bF5RVSGoxQsfatBIjA+s2Gz754wcO2xUiJDAKhFFoLLlY1VxcLtptX&#10;vPr5C969XnCzWnBtSq6/+h6F/D3493/I3/78JS/X9wSpKcqK1kb160icOK6Lz9dq89xxXFMeE6aO&#10;AaWPxdfj+Tve4zgAovfvjX3SHOBv7JumwPWn9pPSdesM/D48u7wdEc4UUW3+vnNuAMCPfW7uI3Ly&#10;0ki0dkxiS1+bfGycp3xl+r5zDttZ2tbinEUAq+WKr3zlY66vr9ltt/zg777P/fqernM8rLd0u5Z2&#10;t8W5DtdsaNoOKSTGB6pCUkjXk81JUAGhFVL19VAC9PUJpTQKj1ECLQWFLigrgxEB17V459FGEtwO&#10;v23YNGu6ro21TVNSAFIGvJQY4SkFCKMpFgtaL9i1Lbtm15MHJPqgSCCTQOFpDNI+ythHJyLTsizZ&#10;brdDzpQ/H1LKA7LGAzD5xP7GnsjxcF8ixZx5/Sf+jpyNh9L51HUka3x4eBhIecbPTPpsOketNV3X&#10;IaUc5nkijJiLs8bEyiHYg/fTODRNQ9M0g2/23vOTn/yMzz77nL/4y7/hf/6f/oCPPnqPQvexV4h1&#10;iJxQJgTf5+JZzN2vJiEEvBS44MGBFjLWg/pn1R8A9Q9JffK1ZOyvciK4+PzpAzKXwzFJeW/uuwQh&#10;uIPnP/mxMTA/v39jHzKOE8Yxw9sQUE9ZXi8d/8b4GHOx+VycN7XveSremyLTm/JZp453Ks9+jMjr&#10;VPw3Jn8d57pTa9F4rZqPZ/P/HpIMnCKVyy3N01yBXQjREzw/Tt4+3r9/LN48rNf4IzKQmDsy2VuR&#10;6jdC7ElKR7xNR8/oeFyn9qbPdrazne1sZzvb2c52trOd7Wxn+6dsZwD82c52trOd7WxnO9vZzna2&#10;s/2KJkaqISGkhvWMnT5rjOs50yN4SBx+dqrJNTVV5czwjzHzzzViTqlPv62i1/j38uPMMa7PKc/P&#10;qaI/1gyaLAdOTIEZEqDWexuVL7PzeZvG4bnzmTrvKQWFcbN7rroyvrfHjRdk6kDhCNydX+fU2I4/&#10;O3fu43u3P46MwNqMoT6+LwdVhMPGhxygs/8tnwghkqQJqYEnfj415ObqH7GBQc3MxSmwSFIgmG/c&#10;m24cD0NjlxBpPFLzyR7Q7Jw/UAfIx28MdByP8RSAeo7cIbcpIMW42XnqmZhqkJkDEKRzmlMXyBvO&#10;ptRb5nzGuAF00l+KpLgSm3BzggqkGJhDhIyN8DmMaA7kPgWKP9X0eMqnHc7fY7KKw3GK8y82d+0X&#10;BBF65w54oHWeTz/9gj/5zl/Q2UBV1lRljZICUyuKomCxXIGU3N7ecn//QGmKAfgUG7QtxvTqVVIg&#10;lMS1NgI7lWKxWHB9DY53VgAAIABJREFUc0NZlhhjuH9Y8xd/9ddsN9uoXhYCdVlwc3ODLzq++fWv&#10;8evf/DVevbzlT77zXV7cvWbbtFyvKi6WC+qqpCwXFGVNtVwgJSzriotFzWq1QApwnaMLnu2uYf3m&#10;gYeHB+4f7vni5StevnpNvagJQLPb0bUNQhuUUdCr5kJAKqKCk4PtdoeUkrpeHACzclC6tRbrHUoo&#10;kAIb/EA7I6WmqiqKwrBebyiURhWK3W6H1ppiUaC1xpjYGG6tRVUVCgY1etU3bqYmfaWicmFS9kpN&#10;5dY6lIlqbLteeTj6+SJ+VkdA8asXL+m6jlpLVBCoQmMlKFNQypLgOoJzeGPYOVjbFyx2Ht2DvI3o&#10;QHiEjn6upcNasC5gdFLw9kThtKjILvtO/aig3JOZON+r8IG1Huv62KUPWrwPOA+dj81csmsiQMUF&#10;gvDsdi2v5UvK0nBxsYI6UJqSd28usD1I2rkF99sN613DznoEmiYIgpc02wLbeR429wgEqwuJMYKr&#10;JzW7jWPTeIQ3dNazbi2ODW23pWk2FASergquVoabQvD6tuHVJrBtPbe2YecEu06w3rW8+86Cy6Ug&#10;atJt+cqzgkX1HnX1JX/+swdebCxr6wkygjE32x3c3uF9JDWoqi1VWfL83efsdh23t3d4YSnKkgGy&#10;KCJpR/J5eePwFFmRyNTfj2CRfdebVnpS8Qpiw3cCgo/9W97wl0gycnBKbOaNQOh4HDt8tixLlDKx&#10;QdBapNbIHjAZeqKJzWbDoifmiPGIQwsRgdRCYEw8NyFCBFhLSdftVf+cywDa+ANASuhB6knFMDb/&#10;64O1piiKPZB+iGv9XvX1QEVOHEQHKgFqCSgZ1/GoqOWRIgwkQxHI34NfpThoMM4Vs9K/B4DsxBo7&#10;XpvHTeEHMXsuOThau4WQwzVKpXHO9tflk1zcoDzpnCN9Wole4Tpdb994TPAIou/1QhA8NF3Hw2aN&#10;0YaqrCiNwbYdjY1N51oq8Ak8FwHXZVlyeXnJwijuH+65f/NAWRSsLpYE7+hsg3Q9oYC10N/D5dJg&#10;jKbZbvu5Gdetsq7xHjbrLfcPa+zuDS8/fYPsY5DolwIBgSkrVFGzWK1YLBesLi6oFguWyxVVranr&#10;irIsKUyBKRTWRlBTWRXUpeHmYkUg0DRbNpsN3lrW2x3b7ZZffPYlQpb4IBHaoTUYI7hYLnj2znOu&#10;L29YLBYsFwvKoqAsKkxZIrRGFgYN2LYhWNu71KgaXhRmAHhAVB7VWvU3T0BwcfWSCucjMQFYhkBI&#10;gvAC2cfYzsXjKilwKSYJvVJ7/xXnyUDQh3MwbxKORCx2Vhk4mZsg9xjPVymnfN7+OZJCxucs5b9i&#10;r1ien+NAbAGzMd1YpTldz/635QAyD/RzX8geDx+O8qaD+FQCwoPwaC37XOH48yFHqAcZfc0gBRtf&#10;Q/hJEi4f3PDdvfroOFbPiRH88Gc8DgdKaPGcQyR9k6p/X5I+koM5pJQonUiHfEbEICdz9nF+M84z&#10;fXCRGMOoAUQo+3MkMAuI/qVqLG9BtDdnKb8cA8DGudnc8afqKKfyhseA+nMqqGPgu3gLZeapOTmX&#10;908BNeZy0HFNYJx7Ts2RU+d6VOeBgWhnDsD3tuc0peA6df2P5YfjPDtfs8cEAo+psI9VKaeI1/ag&#10;XHH0XEzdzyn//DZkCm9Tv5ubz8lvDJ+X6c716tZyX49JZE5Jr1frGAs66yjKEuc93a7FmEBRlHEW&#10;KEFwjtZ2SBWJflwXCcdMWXJ1dUVRGj7/4guur29odi27xqKLAmEDSoGQ+znRWUfnHKp3r9HnyWHd&#10;DT6wWKxYr7csFisuLy95/fo1m81mIG069L9h8Lcp3jqe0/GzEegbjhQ8T92nXwa8cmpuz83LgWhJ&#10;ydncYe78HqvB7evHDms9xugB5JjXiNJ4pHpSip2nFIGnnv9cDXaqFnb0nMCgvOt7+U2R4gqxz7cG&#10;pU9nY65MIo6ir0/E78k090MEwQ/rMNlvhz3ZrVIK530PEOdIpTYnDRpieNHPLUlkphPxfLyNoMy2&#10;bdGFGsBcB8RqvW9KIK8ETK0XNYtFhXOWu7tbfIjHVFrTWEuQAqkkoot1rKLQdK3DeYdz6fz7+NsF&#10;hGKoe0RQaotUkqKs+7Ur5hlKCAqtcd5H0r5+yIzck/iYQmGKivfe/5B33nmKlIbOxjgnhI6qNnS2&#10;5dXta+7u1wR0zB9FJFhTAq4WFevXL/jFZz/CuDXX3/iEavkeRXAIKv75J88Rf/Cv+D/+3R/R/PhT&#10;7hvL+mFNVddoo7P69qGab16n3Nffp5/nOWKUKdLaqRrr3Bo+R1Y6pYQ8zjnH9dup35wj65uqV4/P&#10;NSfEc33+PrVGzRHeTu3rDM/HRG13/P0xOcBAcjcRT02d19Qxc5+Vznu92dDsWorC8PTZM95//33e&#10;ff6crmu5u73jYb3GBc/r21vu3zyghaTbbZB4lAwsCk1pSkqjKI0ghI6ARYqWUu/VzqPXCaigUcaA&#10;CwjXsSgky1IjQog1wq5F+BZvHb6F0oAJoJXAlEUkaQwtSmsKUyGUwQnNLsBG1zil8YReIR6QCiVk&#10;HPMhRhQDaU2a8ymP2++FQNfZA9B0rtqek+ekWtTgFzOwc16fSiSjY9KgMaB0vLbNxUdp7rue6EJr&#10;jbXd5LybWjfztSnN9XR+U3sc4/U0qcqn602vx/OwB9evlKLzju99/wf87Oc/57d+89v89m/9Nt/6&#10;5rcwRUfwdliLtFJ40ddDwmENMfRrZaU0u7ZJ2w9DzdKPYvCc7HUqbsnJPsd7LGltOybYzp/5PVn2&#10;2E+mOloOas/vX/5Mp7l1+PvuZF1gHCec2vfN5+0hUc8+L5/K76Z88xRp36m4bMpHTv37bQjgHqvh&#10;jL97EIs8Ekc+lseeimfzscn3etN6e8zDJDIQPL9Urp9+J93LSBjNARHrmMw6Xw/zeTqXVx6O1Zj4&#10;gSMS1vQspHPZ+zLR77XLAxLbRHIxJjMf57FnwPvZzna2s53tbGc729nOdrazne1sx3YGwJ/tbGc7&#10;29nOdrazne1sZzvbr2hpozSq9vqDZoEpNdCDjUtxutl4fLwxWGGqGTq9np9f/n5qLkhKtnkjRv7a&#10;nGrJ1PWPfz+3ucbxuQ34qc3zcRN+rrj2mMJ8ahrM1UfT748BalMqbXMA4ammtfH4j5tK8iaLNF/S&#10;6wcKpzA7J47V4sXsnHgMdD3VDARMjgtw1Hy2/64/qZQ+dQ57wPs0gcKU+s24SS+fQ6lRZmrOTjWm&#10;+Ax8l9/3KUDQWKkqV63MGwCnnoHHAARTzSdJbSc1S035iHGD49Q4P9asP0WAkDeRTDVAjp/h8fem&#10;rutwru1BN3tSiGOl3Pwc5sD9+f0dKxu9jTLRFJHAeL7kz+24aS4EP5or/dxWsTk0OBBK89Of/JTv&#10;fOcvaFvHYrFAaY2WiqLQVHVsIO68Zbvest6sEUpQVAW73Y7tbov3bpgXCQzbdR0XyyVP33nKarVi&#10;sViA7Juh26jCXpYVi6dLKlNQ6Khup3UEtrrgkSiePnvGt7/9bb7/gx+wvLikay0ffPAe3/rWr/H+&#10;e+9xdX1DVVcorSiUpigMWkdgw/ruAZRk1+ywmwYBdM7x2atXfP9HP+JPvvsdfvKTn0TAl0jPnEdp&#10;jeqVbQhR9Sz04NiyLKmqagDRRkB7MYD3ElghKp0JpBSURYkXDliwWCwJwWGtwdqkDCt7FWzBbrdj&#10;t4sN7uk+uqSiIwRSRWWmrusoioLLy0vquh4+++rVK968eYP1DiElbdsOIN3Ybx/X2O12w+XFc17f&#10;3kWFQu+RKlCWBcvFBevtA1IrLAqPpRGS1eoa8eR9ml/scG7HcqEoVBwjpSMY0nsoipKy0GidmuJb&#10;fOjQRiFlQOsIcktKRIl2RymJEBJniXPI2qh4qAzOebaNRWmNVArvHd45NpsOFwRSaXaNY3Pf0G4s&#10;ytwhpMSYktXlCqlBFZ4LXaOMxrQOlKbtIii7bTu6VtBuLT/ZPbC4lFxeFXhnsW2J69Whi1KipQZv&#10;WG87dtaivaBUnlJovvb+e1yaey6awKevHnjoHN56Hraw3Vma1vLsSc3Ty4LSCPBbPnhSIf/5U3Sp&#10;+dO/e82XW8fGg3UQsDRNw6vXrylMwc31NWW1YLm44Ob6hru7N30TZ2yYD72yocMdKYS+LUhlrHKW&#10;xwPjJtux+nj+7/S52BAaQfmJvMF7T9M0/XEi2FiGPYg293O5elcypRSib/zdbDa9iiaDH0rNvE3T&#10;IHvlv1yVcH/+iZxCDg1+SqmoRuj9oM481cicFLkeBb0Mr+8Vjw+bc8VBzJfG1FoHIm+AVT0BzrGi&#10;69QYzRE2TanujWOYqYbMtLY4Fwj4PcFKD+RJKtxlafrYYN8m6oPHKI0QYIyOAOOuHeZr3jwMEcwi&#10;gsM6S2kKFlVLXddstxu6rj2YH1F1zPdN3S1KaerFBaBZLLe0rkOKgBewWNT9+Eq4j0p4RssI4A6e&#10;qiyRPZCurg1VVXJ3v8ZbKMoVIfTzMxHIeHpQuMQ6x/r+Ne32ntsXktZaXHAYU1Av4rpRlGXvH8s4&#10;d1TB5dU1NzfXVFWF0hqB4GK1whSGKJod0KYAWbDddbRdS9Ns6NotL1898OLLB4KXeOcQwlNoQ71Y&#10;UNUV5aLGFIZFVXJ9ccHFYsnFaklZlRgd74c2xQAyCCIquFsXlVMJYIQg4HsfL8FpArLXCRUgfVQm&#10;DbE5OCnc0pOthR7IE9VFOVDvHc/NAawT3B6I3X8/CbRLId9KWfIUAdM41j+OtfpnQwmkkDEecB7r&#10;7AHQ8AhwPaNuNiZokhOKW1MkRuNxiajxmfdGsa6UsleIn1eaniJ9O5XnzOUOed4ylcuMawZ9hH5w&#10;D/a/M9W4fpowLffRY8ChHIEoElAmkkP9as3ajzX/nwKC5fH8Y2DTOUDY2wCNp+bT1Ho2B+qeypfn&#10;lN7m8pQ5UNecOnX+ufy9fJ6MQXzHgJd5QoA5ZcTQr2Nz47dXcRZH1zEFXpjLvafqSHOgjVP5+Pj7&#10;U7Wf/tMD2UUOpMvHYjp2mJrb+7V+INhM1Enh2K9O5bHjWGOq/jJLUJCprx74Ex9BunPq40nRUEiJ&#10;kioCiqVEGc222SGF7n9X9oB1i+zXHSkFSmp8CLSNRcoYbzW7hvV2x+3dG56884T1pqUoK0ShCbuW&#10;wii0jGQ3kdBI4AVRvbpfY0NPGKKNQamCtrOUVSTyuby8ZL3esFk/ZMCZ9gikk8g98prXfp2Qj473&#10;Y3XUt/WDc/WjU7WPOf/3y5/XiHhDRrLRrvMD2Nw5F3MQ73E56UpfX05AIJ+pvY6f/7EvmHrexrWm&#10;MCIeGxNOiZ7oLYQEdI6ECD4ElEwA9n7978HuImRkD4kQYX/A/umNr6c8xocBcniUYw15m0jEPP21&#10;ykj6I4VASXVAJhRJijq0icR8xhjKsmTXND3RnsY6R9M0A2HYVKxgjMH50Nd9JM4FNtuGuhIgLAHB&#10;/Zt7rPNY77m89JRlRdNarPcE36FCwLsIwExK87qoo7qwDz2BQMxZTVGAFDysN8Pz7nycG0JKLi6u&#10;ePbsOaYo2W4bZOep60WsQ2xi3ev29R3eOQpj0InQKVhKpamNJLRbmrvXPHu24mah8LvXtF2BLFZo&#10;s+AbHz3jf/0ff5/lH/0Zf/xnf83axvubx0spd94/61NgSnkSZDml/Dr1fE49vwnMmee5c0D38bo0&#10;joWn/M8USeicIvvcb6acOgf05iDUydgnI7sZ/p0Y50ZStyIjvZoiUJ1a87WOa0UeowzfFWLwVOnv&#10;dC6nCIxyULCUAmMKvvGNr/H06VMWiyW3r2959eolD+t7bNfR2Vjn63YtKIHwFq0EVVVwsVzwztUV&#10;V6uKZrdmu33AOd0/H5LgfCS7CD7WfpxH+IZKCZYFXFaKhfHUwmMk1EXBql5hlIgkdJWgUh5dlEil&#10;Cd5FsjqlcNLgVYUzS95Q8+MHz19+fk/r+thMqd5rRWI5AX1Onmo1or/X4SCH2M95srrTdDx2XCs/&#10;DVgeP0PjOThWQ873M/PcJN8XenhYs9s12W/N5yKJODYB9a2N4Pk0p/I9hqk9g7xOt1+DGOKYnAQg&#10;P0ZnO5SRKCN587DmD//zf+HnP/8SIUr++be+ilIaKS3eO5SIpKYBh3eHuSwhUCjDypS4psWmGLJf&#10;qwTMKkiPx3ycb+f+I77G0f701L7l2+xN5nnjIRmYG5bZQ+Kh+CTnpPD5dUzHOcz4k2nQep4Pz+Vy&#10;YyD53N7t8dj5A1+jtR72p/Pv5YDxx/YLT+3NTeU/4xrtVL42F2P+Q3skxtcxZDWBtyKxfoy8bE51&#10;fjyP873sqXz5beL2w3VcHJEnHNZbAta6iRrMsf8a937kcyXtCc/1JpztbGc729nOdrazne1sZzvb&#10;2c52tjMA/mxnO9vZzna2s53tbGc729l+ZTvVCHCyQYgeaECYbFDOVQfGlv/e27CijzeY841X4Agc&#10;/jaKaKdUNabOYa754m1Um9M1w6GCUDr3/LP5WKdN/tTUlDcV5M1cU9d2qrHhMdB/fpxTzVxTwCgp&#10;xYHC6Omm6+kGjXxc8s+M59hUQ15ODJA3co/Z9ccNQePrTkz2SukJQIGfbb4bg9IfG+cxMcIUSGYM&#10;Xs4bocZzM4GHpkAQuYJBauTNn9c5AMS4OfmxJuY0T8fKP1PPQ/79OSDEVAPM+DxPAS3mfMr4Nx9T&#10;ItwTV+xJH3IflF9nrh4z5W+nQOtvC3yf801j0NOpsYnnyx6QNvijvlHFx4bP7//g7/jOd/+c7bbl&#10;6uqGy4uL2NwliKrvQnD/8MD9/R3OOcqqpC4rWtvy5csv2e12LOsFANvtlrIsWa6WfPTxxywXyx6A&#10;FdhutwQbqOsaUy9YLiOAVaBY1BV1UeCtxfZqe9ZGEF5ZCJ48ecr77675yle+xs07T/n4kw/52tc+&#10;QitBIKrShh5sJ3t1FCEF9WrBrtmyXT9gEDx79h5BCDAF10+f8vzd5/y7f//v+bM/+7OoJi5h2zSI&#10;jJDEGNP3mIdJwoF8rq/Xa3a7HUVR9K+7qOQmwqCKGoKjriuKUrPd7KKCd/A0zZbtdkfbdhSFZrFY&#10;ZArZEqM1qieA8d5HdeGqoq5rmt2O9XrNdrvl4eEh+iitBtWdOI81EMdHCdCqJyvoOppmSyEKkB1G&#10;SYxSLOsLhFLYsCWIDlkqhAhcPX+GKi03uuGigOAdwQu6zrHb7eL9kxIlHVoHlDKU5aoHtwdc6BAq&#10;UJVFVOdzHu+iatOuaXFtQMqSy+srlAogHFIE2taiNz6qtRmFQNK1krIq0Lqk6RzFrqVrLcF5go/K&#10;xbvtml27YXlZUVYG0BQmjokyRQQZA02zo7GOXePpOsvDbYdtfRxHbxGqw/oOaQyqlOAdRXWJY8HD&#10;63tev7pF+MB77yxZLJdI01KVT/nsbs3r9QNt6xFKI7aC8Nriug1PryqqEpS75/2LBcW3niIEfPeH&#10;t7zcBITUdChs2+E6R7NrEUrTOk9d1RTacLm64GGzPlAtnVJnGfvD5KMSqdC4iTZfY1MzXopLxkpZ&#10;KR5o25ayLA/WRe89xhjaXkmrKIoBuJTHGUlRO/qqZljH0ueTsnlqyEzr256kZD/X0zqttY7XGU8W&#10;7z273W5o1ovnnTcle6ztDlScclD2VCNiIoGRQqB0VEKfikNjQ7YdgWDkwZp/HN8KguuB80EgetXk&#10;iKU/XEfTejTVODlFKjS3buRrfA4kyMGjUUg6KmZ75/FCYHRsyrfW9mQJe6ChUirOT+dARIXwOE6H&#10;MXJS3M4VoTfblq51SCERQNvsaHsFMSniva+qEm0ku92G4B273YaNFD3JikZ6QVEYrLN0jUMEgfUW&#10;owVKFoR+Dhit6Lr4e5eXK64v65jjeEfXbAkI2taiiOfXWofvm/q1UiAFTy4W+BBB8UYpnBdooxDO&#10;sr57zYOPwKy2sRFkrjRexHm9WNQslgsur664uLhAFhqtJNpotDFIXaJ1SVVW1OWCRV1FEB2R6MN5&#10;2DU7mt2WN03Lm7YlvHlD8J7QduAcWkqWiwXL5SL+XlVweXnB5dUVZV2hi6IHz5dY78E5LB6Z5rgy&#10;qKLA+YCSukdteLyzg1ppvK+p6TuqfXsfCH2ju1QMapuJSCB/LlJzflwzsvgSP4DgQ8jjyr1C17TS&#10;GJO+kLBXYz0CB/UfUZkKHWKvJJ8Dg+byryPQ7PA5jw/HALgp0rOx6l0Y5e5TBBUHv92DPqfOTelp&#10;tcC5xvPHCKzSvcvHJF83jvKEcNyQnd7I15VTOXtOjjcmnet/YlZRepy7/EMbtk+p4j1GHDCVr0+N&#10;9T9Unf6xOsncdTwGXBjPk/FvTdVQTgG936Y2M64pzQEfpuoJp0js3mbsjsfmNKD4HzrWU8QO+b3P&#10;1SfzvHLsS47HRvQKqsdgiLGv2n9P7EGwIyBSIoXz2Zh67wZigHEN4JSPnPInY8XbqfvwWE59BAxK&#10;19mPqZQKbTS+VzQUPcCu65XZhdQ90NgjQ8xfbOcIwRJ8BhJrW27v3rDddRSlw9w3+KXHqKhMq4Ql&#10;iLQeKqzzBJ9qT6ne4DDGIFUkLdFacXFxwdOnT9lut+y2G5yzeF/EcRViIFEZx+xzz8OpeuFjoJ23&#10;mcunQLHjGu5ULfMU+DNfG2Cv4Lp/bRrUPxBBWrsnbYCoDt3Pn5QP5OeewIU56Wpag99mjA7qRX0O&#10;IrM8JfSKxT74IT72Pn7W98xRQiSAu4jPGWAkeEJPHNUD4YnHD1nNWaUacgxb+vjbE+jnjZAEMU3M&#10;KOUe9C56QiRjDEVhkP3vCCnQxqCNRumofF7XNavVCtcD3gtjWCwWbPucK92Ptm0RAsrS0LZtJOcj&#10;YJ2nadsMxh/oOkdZlnTdHev1htXFiofthvvNGu8Db+4e2DVNBNn2cXlUgXcIGyi6jsIUkYBNKaQA&#10;iUBoRRc8UqqBjM0UmgBU5YKbd55RL5f7Wkpw+GCpqgoC/Oynn7K93+Fth8QjgsDZjqLUlEZCt8M2&#10;Gy6qkqtFEcHAfoezbU9Y5yiWiq9/cI3517+LMfCf/r8/ZxckXetpO0td131cY0/WUUNwRyRK4/p3&#10;Xjce+8253DCpU+92uyNA55R68dvUNvNznIuBHgOYj88zkjv6o3w7+fmj9XnGt4TRuIiJtSSvB49B&#10;i3P/HseDU6RNA/h4tIeREx9DJIZcr9cIIfnWt77OkydXGK346U9+wu3tLV3bsNuuIfhI3OU8daGQ&#10;xHh6uSi5uqh5erPivadXlBpev3qgVgrnBO1uh7cWnCNYh+yJMLyD59cFzy9Lnl/WPFmV1Eaw0LAo&#10;NItSUUiBFAElBUbHvBChYsIXmdUQwhOUw0kPi4If3zn+9uEO11o8sq8b9POxp+8QI6KqVPNJtZcp&#10;nxvrOuJI1Tnft5oiAM9jj3Esm2pQY1Xw8foV851wVD/KzyPP98bA6HGsm8g8RE/k6L3v6yOROLUo&#10;DNvtbti3irHp/vxzcGrytxHwDolAIK/xpXHVWiOVxOMBSWkk1np+9rNf8H/923+Lc3/Ar//6t9C6&#10;pNvc4whIGQk5IrFk/5z149LZjrXzMeVPez19zS7V88b34DjuPI4NphSxx3sw+Z7N2JfO7aXO7Wmm&#10;WiEEnLOj/QAx5NtjYp+51+Kh832wdA5MkjxP1RSm4vd0bePnZDz/x/l7Pu/SXJkiXf5lQOjjdSh/&#10;Fqfi0Jzoe45ULz928gl5nWGuXjEm5pvLgd42j/5l8si5OonM1qo5QrK8Vv/YXuKe5G+eVDAnyc59&#10;UD5H5+LevMdh/N4ccd7Zzna2s53tbGc729nOdrazne1s/9TtDIA/29nOdrazne1sZzvb2c52tn8E&#10;m1Ipy5u+88amZFLKCGXImlDnVOfy18ZNjlOb1/l5TCkjzDVDzoGZ5ywHHE9t7o434qc2xFNjfX6N&#10;qSkgNbaMlRPSa3ONA1NkAnMbzekzU9c0blybUgKcaiieUgCdUgPNN8bHILC5+zh1rlMKCHNNY2NQ&#10;9SnSAdgrnOdgvGOFOj+5wZ+Uc8aEBVIqUsPAWFU+3Z+phvrx/ck/lzeXTF3PIUjEY4w+UoQ8bPDy&#10;s4D1BK7LQXVT82IKoHOkVsMxiD8HxeXP4WPggql7Pm4mO9VMnI/HuGF5DGSZAu2nMdwDOMfzNKks&#10;qZHvCgcKKmNyijGIX2u9b3oTvXxXUsPN0VqjZ2hKST73LVMNS1Mg+AGwRYi/vx9IPAIpNU2z46//&#10;+m/4m+/9gCdPnvLOsxJjCqpC9w3SgnpRc/+wZrvZYK2jKguM0nRty5dfvsB5x5MnTyJA1zmKwvDV&#10;r32V9z94n/v7B+7v37CoFwMoUkrJdrvFWsd6s2W93VIUFU+ub1gtl1xfXlBWVQ/U6EkWAihTcP3k&#10;HTa7Hd98+pTr6yte3d5SlFGt6839A9Y6mu0OJSS2B2N/8NFznr7zBFMU/P3f/RBz/waU4fbNG5BR&#10;CfDDjz+iaVtefPklr169RgkVm9B7YJW1NjZg+oBQx/PMuQ7vbX+vBEWhUUpQlobSRCVqETyt72hd&#10;g+wEutR0nWXbtrR9A92ua2naFqPNoPbjvacoCmSv5J4aIHVhkEphjOFhs+Ynf//3+NHcL/rvD2rH&#10;JHUlSVUUVFVJQHDz5KZXcLbgGgrh0HQUtQFV0gXAmghUVyDLC1r5iof2AU1UlLK2V3gTIFSIquXO&#10;sbOBtt1AkDjr9/5Zxsb/6E8CbeMG5U3bgfdblHqDMZKyEtR1r+TnRQSFNxHQEBtzHUFqTFGgVImv&#10;Pa5rCa5FKgVKs2k7uraLzwkdUbBZY4ymKhQSQWlqnAi0bc16u6MLHd4Fui4gRIFQGuskbufpWktd&#10;a64vnvDh+1f4TwJ//Rd/xesvP+Onv/g5tSlZLmsWxYqPn79D+abgi9s7LJrOe9Y7gbc7CPD8Zkld&#10;aASWZxcV/+Kb79K0LX/90zU0ngfXxWZ+rQlSR0Wv1rExDTcXK1bLJZ2z+OBx1g2AzjnijKl16gCw&#10;njWs5rFR7ueEm1FAAAAgAElEQVTzmCVvKE6ARWPMoPhnrUVpTVWW/fgfNvClOFNk56x71UBr7YFi&#10;YAhhUI0HgdZQVRVt2w5KWimWSdeltY7fCYGybx4+BLkEjIm/0XUNoA8a6sfrUPLFSSktqtVHphHv&#10;3dF45zGXUofkNEod+/wx8VMQkWTCe4/SxXBtSqkBwGOMGZpcT6leTb02bg4nU6vM16B8HU4govh7&#10;rge5G4xSaKVp2m4Yi3QPCIG26xBeZqQBEqEjYYn3PmL6+2MqIQkiKlZa79k2TSROsI4kwO5DXFO0&#10;UmgpkQIEUSF12zq6rmW7e2C96ViuAqvVgvLmhmazpdtsY3O/AGV6YLG3aCkIwlNoRWWKeO3LJQ/3&#10;G1obKAtN13nQmiDcoKrbdbYHR0Nw/XFcVH1VPUBJBY/zASMNujBReclofABnO3YPjna75YtffErn&#10;OlACaaJvE0JQ1yvqeoHRmrIsqZcLLi4vWdQrlNZIaVhcXHL97AKpBLtmy67ZoYTA+IAMfYOwtby5&#10;X/P5i5fYfl0JgNSxuV8WhqurFc+f3vD0+pLL1ZJFWVLXNXUtMCiCkH1crRBCIqVB9Gr1vWB7BGFZ&#10;i7UBqU2v4hciEYp1cVUSsl9/9j4kNjMHfPA9+UxUyxVC9EDCQf+s/98QlX+RJ5pvj8F5UkkEhyRf&#10;Q7yPGwg1pnxp/kyMm7KnQJ5zz2B6/tJzPwa+5HG39x6pDvPenDxiUh2NY9XuKYDAVK1giqRsfKwx&#10;oORU4/nxOsJ0HI0YVI337x83/Y/BwWPFPgCJGsaglxtk/7+/uvrx2yixv229Yq6pfQ48+lielR9z&#10;jlAu/9wc2cD4M3OKeI+NyRiYPgdomxuX/P5OEayN58EUQG/8TE4C+fuAZA6UJ4WMMawPR8/TKWKA&#10;qXM8dc1zOftUTW04xgHWIRFvhRE+WPQ+VBx8IYG607WLpB89ket7f1inG8gHhZqMMebu09w8GY/l&#10;+J76kRqy6EFVp0gWlOzBN8H315gBaQIIKQZgVlpjEjA+KmJ3tK3FFIr1dhcVq31cmx4eNtzevaGq&#10;StqqwHQCJTQ+U6UHEYFxKSaUEttZXAgIqSJpl5AEHEZJVqsFT589Zb1Z8+LlK9pmh/c2gpNn5kec&#10;k2I0vgxxSgRtOQ7VZkVfL8omP28HCDp8Lwyke/u5fbyWPFaPOvVs5OvGvpySj8XYb0i0jmMfayl+&#10;UGZ2ztH1hHta6gEIHUKg6om89qSIe7KbnIRiXB9M8fOg6ixlVGofETrE+eSHeCmBF0NSdxeZOrVP&#10;MVWMH+kJggQC2SvpCsIwL0JPwCT6gwQX53siGhNHxAmJbCbOP9kTWsVHJV6L0TrG2Am0qRTaxO9o&#10;o6nriqvLS6qqYrfdcX11RV0vQETgY1EW2M7ufZdUWOu4v3+g7Vp8SD4ljo33kWyobW2fY8XVPL6u&#10;adqWpmlBSoqqjmRc3tO2HTE97Gv3Dqy0NLsdhdEYrVDGgBCoXrXdO48uDIGA0oaPPvmEd54+RQhN&#10;Zy1GxvzAOktRlHz55Ut+9tOf47zFdi2F0fGeBIcSCikD7XYN7RtuFgXvXFQUokPj0Eh8J9l0HZtm&#10;h15d8fRS8L/8D79LXWn+4x/9GfdOouuKADjvCL73v5kSeap773O3lLPGsXPWxfg2u9cx7wx9vC4n&#10;44KxT9Z9ruGG+ST6+TdNcjP4oVFddiqGOLW/M7w/EDlxVDc9cALpuESiCXFK+XgmVpmqOU/VPqZi&#10;nDlA6FDXyOsuo70nAYQs7h+Td6TPJULMy8tLnj17Rmkq3ty94fXr16zXG4L3dO0O2zXRL/h4tWVZ&#10;oZWMZKJXS959eslH791wuVD4Zs2FXuH9krbZstsGlJWUCoyU8ZkRErdr+OTdGz56smQhLZVyqBAI&#10;dAjfoITDdTuCt0gJvtOgDD5IOhsJX4KzSBmQSiPMJUYt+emPPufzFyCLmwi49QGhJBAJZyLZXmQ9&#10;y9eQRI6YyOt88AQf+voVA7BYa5OBzUOfrzL4mkQKNKeyPLVHMTwL0O8V7YGk4/3LqfxkiC/EIQl2&#10;Iv5K38uJJWN9QfLwsKYsC4qiwNq0F2MG0P3+t+RBTCBEOABX7+eYO5jPdV0DkWghetyszqc0WsN6&#10;s+FHf/9D/rf//RW//9/+N/yr3//vuFguITjaZksiNkwxokrPJ4GdtwQBLj0RIRCc2++NwOzezXg/&#10;efzf/b/lQa6QwNTjfCL3gWNiqfFe2BSh2Tj+jfGAHJHziQnl8tDfE7I5OJcrhlHcs1eZ3/ujkP2d&#10;K8qLnmwlrqXHxNIim3PJr3k66wbCmKm92xT3jAlAHsuP5/awE6lmep5iLJQIQqdyWoaxSLFqmsdz&#10;+dRUvjS13hx+9xg4/ngMzOR6mP9mTuw3BcAf78lPxciP9UTsfRrZPd7nA64njc590X4pFVkukb5/&#10;XBtIe+353uhjJPhnO9vZzna2s53tbGc729nOdraz/VO2MwD+bGc729nOdrazne1sZzvb2X5Fm2rM&#10;mQNM55urzkUwVa72nYA3ecN++u74OGMg9RQIYKz4nL/3tsrrpxjZpwDihw0nh80QY1D5FGAggZdk&#10;pgw4Vq0eK+BNnUv+2+PfnFI8OdWIlTcLz6l7ydG9HJ9bYqRPzT45sHx83qfGfm7eTV3jHIh73OQy&#10;vu4xUH783rgJaa55JSppuKNmwMSMn6u85M0mqYEwV8Idq1VMN+bMK9uMm6amAPM5AcPxPRGx2VpE&#10;gPO+2UKSmp2n1TH3cz9v7JpTgpczAMsxkcPc83yqcWnu8+N7kJMVTKvzHSux59+N17Bv/o6fp7+v&#10;YkQK4g/mUA6AnJp3+f1P6l8HxA8+DA2d4zk3BdZ4jDxi7EuSySi9Gs/ZR1C/kBJtDK9f3/L//vGf&#10;8PLlLauLG6rFCmM0ENV5TVkgRfRtb+7uaLa7qJ4VIFiHay3vvfsu73/wASF4vvj8M5RS3Nzc8OTJ&#10;E16+fEHbtiwWKzrruL29w3YdX3zxOZ999hlffvmCh/UGDywWF5Sm5MnNNZ98/BG/+e3f4MMP3+8b&#10;w/ZzrVys+PGPfsxHH3/M6qrm85df8vLNA6aqWC4XFMbQbnfURcWrFy8hBL54/YJvfOOrfOXDD/nk&#10;61/je9/7O5ZXT5Cm4Gc/+ylfvnzBN77xTT788GM26zX/5v/8NzTb3X6se/W0PWBCTII2vHcH6kBK&#10;KQpToJQYmoQWRiNkbF5brze0bUfX2b5BSSKlZnVxQV1WdF2zB7v3ymlJBej6+ppqueDly5e8fPGC&#10;Fy9f0bQdXddhjKGu6wE0n8gcDhS9ne+b4ONcqOsFXdciKom0FtFt6TYW5VuCXqFUgamWaByh3XC3&#10;a3BI1g+WdVhDuwEPRdErNHexodc5QWd9LwbsUCI2+j00Hf0SilRgTHoWRVS8CyEqNHdRbXG3Dby5&#10;61WuPVjfEIQkieNpDVI/oHVswi+LCCDxMgJahIS6rqioYpNs8HTC40JSetSDX09A7aqu8Dh2Tctm&#10;19G2CpxAS4ltA7utx3mLFFu01BRVyQcfPCHsXrO537Hd7QgyUAZJWV/w7vWKwii+eH3PxnZ0FAQv&#10;+OJuh/OK956uqCuJ9C0fPlnyX3/zHSSO733WYBpJ1/UgUCKoV/z/7L3Zs+XYdeb32xOAM9178+Zc&#10;xZmS2JREqbvDku2IDkdIrSH8YIf/UNsd4Qi721O0HyS5KYmSKFIkWxRLLLKycs47nQHAnvywARwc&#10;XOBmUtKTdVZEVWaeAQfY41prr+/7kCiRwNdFUVBUJZvdLqme3+F39W1UGW2wv7b7zFClqn2t729k&#10;Wdapw9d1vQdE9UAXu92uU4Fv19JUJHubeEg1e9Jut+vUE/vrt7U1WWYwxjT7VgKB9pUG23kjROq7&#10;vXJW+q2qqmhBFWldb8DsI3tVHxTfqlFLKZK4WWwgUs33vN+rjrV7656IItmh77gvtOyveVI2xA82&#10;Ns9nm+s0+0/7/R5oXfaqGacIWvp71S3fewRo165tfbX6GCNGG5Q0BOcI3iOUpq2lNSYDYqMGH1Dt&#10;cwUIvgE390BoY0Q/xJAKeF0g+ojWCgk4HxAyge2M0k3Brsf7iIgRax1CJNKVqrJsNzsqmxTnZ3ne&#10;kbEoIjKmouUszxGxUfTyjqrcIuWK2WzOevuO7a5E6TwBd4LFtn0sBN4HdKZTGwWHbIqgjc6650sg&#10;fYW1tinmV5jC4GNMYP6uaBuk0cyLjCgEKMlmt8Vax/Zy3YHpWpyb1AalDXlRYLKCYjZnvlySFRln&#10;Z2esVisEkBGZFwVGJWCC1jNO750hm/3JOkdVVdS1xXnP5btL3r1+ha+qpAgYAkUxY7VasTo55fTe&#10;OfPlimJWkBc58yJnOc8p8pw8y9AqtYfSQG0JPdIhZ2tsbcky042vdt/s5lcIyA63LDogTIh04Jpb&#10;oLooRn3Mu2KUtnC6TwyWfCY/SpZ2l08/VRw/jNU6IObE5/qA5/Y59+Qbe9/3Q1TLb2vj7mPUtIbd&#10;jtmG/uUwDukDQoZxRV+lLI6oR+/XUA5eGwN/jxVOD/egfltNFWAPY6zhuvg+4PeH5lnGbIpg7H0x&#10;Yd+Gse5YMfxY7PahcfsYYP196qVTBHVjgI+71J0/JIcwBaSfuv5dgPrhGJ8irRiuJf3PhB5gZKxd&#10;x/JtU2vD1JgZsyFx4iSZgbzNsyYO9njRMhF1pBAHz9+JxosOEDHVlsN8zTDHMEVweFebDde3W+3J&#10;uM9419ohhSA4h8kMUYKIkUjEOY93AaXMHnycoKfNPqQ6srTtpiIg8VHw4s07bhpSHEHk+uaaV29e&#10;cXK6YDbX5B58EKgoQejGr9qrrYrGTwyhId4DQnAN4ZqnyBXRSLyfc3rvHovVCu8d3tcolafYpkfg&#10;l9pYdqCpBHgLg50g0CdD289lED018BY43gJkPnwNPFzb++CsvdJ9H6B1e9xPAfv3rx2C+9JY6a8P&#10;hzkxIcBa2yh9t20O1iVyvSwvMNp0+ZKWVK1PljhGCtn3kbvPhkBo4gTR+PyxUZrv7jcmAHvqi0Tk&#10;EHzTVyF0EYIMoiP5ESH5pXREPw15lNiDDA/nUzzw4/3hktb5v1ImwKiSAkFAiohsxoEk+fdpbDWA&#10;NNTBHA8hKbRb6zk9zTBGo5XC6JT/yIxhvVlT24oQfKMqngECHyK2dpQ7S5SJaIhYp1tnP25CQwAg&#10;VQKautqzXZf44FFS42JAC0Vp6wRulZIYEvhbZ8kf325SfGKtTQBPGXDBsyurDlwvZeqbB48e8ODh&#10;PbQx1C6tD8gE6rW159pu+Mknn2CDpSgyokjEV9EGDAIZa3bbLX5xjiLwxafnnC88hapSfi1GiA4V&#10;JVHlPPv0M84ePuVeseD3/8t/QSEd/8+3/4ZX6xJZLLCVT/FyA3xM/ZWUlltiKK10s54kVegOMB9T&#10;Aivl8/f5WWNMR1LR9y2GefA25utyAcOzoybWjM1eEZvJ3Qd7D0nU+ucKQ5+y24sZJ3eJvbX8wBdq&#10;SCTkAfETB2SAU37Z1PnRmFLw2BnMndfu72etnxkbkPZwZW4Ax2P+mBAC5z0heM7Oznhw/wG2rrl4&#10;94Zy1+SbosfaLd7WqJjIXqQWiOCTQvssYzXXPL1/wscfn7PIwYgSoR1KRYStODnLebA64+FSoymJ&#10;+DRPKwi15WQxQ9gtodxgqyqRsQiJFBIXPM5VCBEQUuBjSYgp5yFQzdhK7VVWJblcsNmUPLus8Kcf&#10;4yuB93XyOaIgTcdenr6Jo9t8antWFToy6iaObkDuALHJM4iG6KIFCadxmfaRtH62BFtudLykYdl+&#10;RtACi0XL9EYfbCpG8xntfcfoG3LXdk8ZApzbcwjVqVpD2oeccyiliVGglEFrwXa7ZbvdorXGGNMA&#10;vvuA+nZMpesrpXtnHv18TjhQHN/7XyHtDbLjYmG+XFCWJe8uL/hf/8O/5/PPP+e//cM/4OnjB8xm&#10;c6pynfYomdquXR9S+/mDueG9JzSEFWO+QB8Ef/u8Wg3yXG3e7PBsaCzX2c8FDs+tpkiVD8+CwwHo&#10;uvXrxs7s+h74/p5E176gRombDnOD+7xbs6IMfCLRnCNwizAggcr3mQApB2urCLTOpNISqdR+XA58&#10;sX5bTqmn93OlY+/3z9HTtX3P5w8dWegeKO8HhOJ90oDULiFwcK43Fv/ftdaPnR+2a8ZYHNgfW/28&#10;1RRJ3VTtQ3/89WsqhjHU1Fn6XfF8f/+VUndt1yfKaNcJej7X/hrtmBOdn5SucUggMSSQf199xtGO&#10;drSjHe1oRzva0Y52tKMd7Wj/XO0IgD/a0Y52tKMd7WhHO9rRjna0f6RNFaP2X7uzwHVQ3zP1nTFl&#10;5taGyuNThURtYd4ouGHkme56fUxhvm/D4vv2tX7BRf9QugVBDQkARguke+Cvu4p++20zvMbw73ep&#10;a48VAfcByWNFpf0Ckak+HQLS9/erRn/3Lib84XWGxAFjhRJ3AX7746nfF0OAf1IgzW4BHVqFkH4R&#10;YAveGALGDgsY5Kha1bBwaPi9fhHdGOhiDJwx1ZZjQNy+UsLtApXbBTx39cEQzD5FoHHX2jIFlhgj&#10;gBjed//5h2rrhwW4YRQEP5zvY0UkQ2D9cNzsgZT7wqP2/aEy6Nj9hpCAxsN15kApbAJQMDWnp9b0&#10;/vw6KMyR8gDMIKXk+uaab//pn/Ls+TsWixNSgWKaQ9bu0Mtlo4qrWd+sKbclggQeqFxNnufcPz/n&#10;0eNH+BCo6pqPPvqIoijQWnfF5lmWI4VmvdlweXlN3YBN753coy4t1nnK2nJ+75zf+d3f5cnDR3z3&#10;r/6S73//e0Dk6dPHTVFsAnQUyxVVDDx7/hlf+spTPPDt7/wVX/6lX+KLX3rM2+tLNJLa1dx//IBg&#10;LRdvL/juX/01905WrOZLlDGULql45dmML33pKwQi19drNtsdxXyOs0ktrAXhKpGKCvtqWu0YCI0S&#10;WypO36vClmWJMZpZsURrnUCCs5y3byObzYYYkrJZKhyKTWllo4TbG3vt2pRlGScnJzjn2O52vLl4&#10;R13XbDYbZrM5s9mcsiwbYJvBmKwp3BdNoV5o+iUVq7aFkkVRYEzWqFBFdIzEaov0Gme3SXHZnGKD&#10;I1vmZPmCbfBU6oT17oLr3Y6V1CjhqV1AyUjwgoQwSQBGoSDPJFJElIaTU4VWBqH2hfUhJLWqJFgl&#10;GyXKBIKvbSrw8yGCEgTbghabvSlC8FBax64sKbJU7BpFRCmNyQxSSZQSDTBIopRGqRxl8qRQ1RAI&#10;UO8oZjknZ8sElImSXRm52Wy4WV9S+Rok+JBhq4iLnipasrpgt92AFJg8w0dH6TzUFlij84zzZYEU&#10;gudXnk3pcKJRti4v2dkdX3h8yskiR/kbvvowQ4mn5LMN/+mHr5kbwdZFhAhE4XG2RkbBerMmz7Kk&#10;0NaMxTCinjm2z7SgyrE9vh3LbbH6FElJuwbuC3XpfKa20L4tVG4LBYcEIgnknR+oL/dJhtpiStns&#10;ze0a0/7ObrfryHv6e5f3vlFzTECBPSlEHKg+ydT36dud6mF7vwdq7L22u62Icwhi7xfO7tdkEqCC&#10;voIRTWGzPNhLUtGnJM8NRIl1nqqqMaagyAtCTPN4t9ux3W6735RKdeCXMf98zEcYFqu2e2Ff5fpw&#10;H6cD4ksh0VmGtxXOWRKERySiF0kH2pUigeOd892eipQodVexZ0S2czxGrPOIKBOQLARQ6bc6VTcf&#10;8NGx3VY4mxECVKVHSUmeZTjr8cozn83ZrDf46Bs19YyiyAkhcHNdkWeGzBiqqsJkGZdX12y3W4q5&#10;QCiDVI1uePQJrKNEMzdFYvWIYg9AlHvAoRQKrQ73fdn1Q1LwhAScRwjKckdwgpPFEltbQvAJrKRk&#10;WliRVM5RO0e53WJ3JTdv3+KCB6UQQpHlObM8Y15olvMFs1mB1oZiNqOYzclmBcYkIok8y1it5o0q&#10;6RJb17i6IjcGoqCuLWVpubx5yyc/f0UUaX5UdYkQkdUs42S54PT0lLOTE05PTrl3dsZqtWRWZOSZ&#10;RilJni0Qi6QQH0nF1s7Zri2stclfEUnfVCuFcxZnLUKqRrlzhKgpyltxVVfIO6rOKIhSHIDcbvms&#10;iE499a64d8xPHlPY7Ksx3wXeHCNCaty4BkMXbs2ZUSXl4HvF9oegjL5S7/B3p56xXaOH68JU/HhA&#10;atL4TO2a3mGNb8U6exDU0Ib715QS51BJbdivYwqo/xgl+KncxIeogf+i15z6zDCmHyvGn4rlxvrh&#10;fXHpENQwBva/K780NtaHc3qohPehbXQXIcFw3xsbP+PryLi177V+S98X6fsD71NLnLrfqXzP+PsN&#10;cHQE2N89Y7P2jcXyY882FbcPn2tPyjO+fowBOcauPSTYGOuTqfucIsIQQhKix4dAZnQCFDbg0ba9&#10;+sr2hEiInoBHKU2IDShaKcpdxYvnr7i4vMHWSXlW6Mi7t2/YPX5APF3graemRkbQShOISYk7DQik&#10;EDjn8CGAFLSw0RQTpjyjDR7nPMvlktPTE+qypNxt0vecwyg9INw79NGG430sp3oX6cW+HQ9BXLcp&#10;VejloEb2O9q1SNwJPN37vuEAEDeVbxqbg2PjtAVRtYSGzrlGVbdmNi8QIsXACMF8Pu/Ub7VOJD7W&#10;2lugxqkcVl3XB+DhfkzU5hSSXxybOLcBwfXIrBrXuFF9FyCSLy4FaBkHYLA9eemUWu7YvFVK4YPr&#10;VIhjCGijuz1+7++0oFLZETj04wMhBM5Zyt2OIs8w2lBbi60TIduu3OGCJSIPcmG+rgnO4kPAO0eN&#10;wFnXrE/xgKis2wNiyrW40ObYUq4lxBTrS6nIDIRYdeuxDfGA/KPto812g/M+rdU6+ZyrBlyslG6A&#10;3AGpdDNlFRLBbrNlu75JvmwEjcDWNuUVRCSXgpt3b3jrtzz8aMFJXrPIHCrYPWlAXeKiYr25we8q&#10;nv/0hnx+yqOPvsB/869/iSKT/Mf/9ANeXG1ZnJxhCfgUPDXK5oIoEolAq5QtJQ3RQjggoIhNPrI/&#10;HlPbqoNc6XDvE836dJBPnQA+9gFwB+NNykS3MdgHx84MhvvIHjAcD85TxsGod5Ou3rWXfsj+27+X&#10;sXz+2OeHvs3e5xXTavEjbdm+l+c5i8WCk9WKzXrDdr3GWYutK1y1TYRyLpLrjBgCmTEIQMXIoojc&#10;PzM8Ol/yhUen5JS4q7ec3TOcnmnOFxn38hlnRY6JDuFvEFRYb9luLbkAPTfY8gpfleBqNIk4LggJ&#10;UqOkwoh5ByxWERbFHCUTyYfRBikESmsigjLM+flljddzfDRsd4mMwjSkaHft70CXz5FCJOX4pn1j&#10;bEDvI0rJw/HVH8t9VeohIVfHJTEkmB3xYcbiiP56OfSP++SCY2cf6fxqv8/31+Y2h7tryS+b/epw&#10;bXYD0uBDYosxden+GGzJcELjU0S/329CcEgEf/6d77C+vubf/Jv/mt/81q9RzBbsdpv0XclBLm8P&#10;hm/mYwjptRFSr+H8HxI+98mZ9uuauEVG3G/fqbO3u3zhYbzY5u/uOpsZu/aQeEvKlMPr30//vGuM&#10;5OswdyoPvnPXOf3wTOyWAnt/nRYCIcfPCadIy/ufGyPv7rfjMCYfy0P3SVLviovGyEKGBOLDfHh/&#10;Hxo7J7yLPG6MIH9sH/2QOHSYbx36bMP98kPOVO/6naEvPSQlnKqLGJ6T7om2xsfbkED1aEc72tGO&#10;drSjHe1oRzva0Y52tKMlOwLgj3a0ox3taEc72tGOdrSjHe0facMD97EiZaV1OvD2vie40CgthSFb&#10;OJMHxO9VxBg5XB5T1NkfSrdFGOpuxasJVbi7ivmHCphTan+timhRFAeFUMOilWFR4rDYYKpgoP1u&#10;W5DTf28K9P4+dvi7isva3m3VmNqX0vPQqVhIqQdt0bLDh1vPtP+tQ2W0wz4Wt+73fX05Bahux+IY&#10;4GH4u23btgW4exWqxHwv5V7Jo6/2fajcILqClzF1+WGfxAMQoqdTbG0AdqlO3HdKVnsVp1ahi0kS&#10;gLYgZAz8ka4bOpWtVhVsCNbbtwe3nmc4J8fG21h/9L97l6LjsOhlWMQ4Bs6bWj/GCtzG1r4xEEYq&#10;iKY3ZkMHLkqvh04RWAjZKQkPFTD6Ssi3SBxo1KwahZNWhSMKOlXkSQXCwXp2l1pRFEkFKcYEthMk&#10;VQ+BbIDviigEL1+94i/+8ru8ePma5ck98jxjtVywWM7RWlPXGVK2CnURV9eNAnGNrSvyTJM36+Cb&#10;129YrhYsZgWhLdxOrUi5rbl/fp979+7x8b/+GCkFdV1ydXHJJz/5O7zzfO8HP+TvPv0pi9M5q5M5&#10;v/1b/4p/9evf5N//H/8bn798zoPHj5g1RY5CCuYncxDw4vUrdvWO7/z5f+KP/uiPefn2gkcPfo97&#10;8wWvXrzk5fWWp08tZydLsuUcf3PBxeUVeTGjdJ5IjVcSTwJaX11f4r1rivoMi5MVdV2Ta5X2QJEU&#10;eVuQbwie6B1FPidTMhVgh4gSkug8dIW6JGVi4Hy24Pz+OSIIXOXZbEqiD0hFAmaT1n7rHJvdBiEg&#10;N1kHBs5yw3y15OLigos3r1FKYbSmMEkluAV4t8WO1laIKIg+JKAHaQ+LwOlJlsDoKhXjl9sdCoXC&#10;YPI5MXpWs4zSVbja430g6gK3i+SrFSfnD4gucj1/Sy1B6JIs7lDeEoQiypAUznLJrDCcLQpOFgYh&#10;HSjPLM9RyiBnCjNTSOGJ1lFtHaVVaCHAB8qto6wl2wpc7Yl+hwsVu13AWYWWEhEdAahCxAQBPime&#10;ORHxToBzbKsWlCQaxfAMZXK0yfExtRsqUG13WBeIPpAXGcV8gS6WzE4LHqCoXcl6d83l9TVXNyU3&#10;64roPLt1o2RXVYgsZ2EEWe7Z2aTYJG0kRoeZCxazjKf6Hu9u1lzvdlQ1CKO53jpevbtG6iVLNcNb&#10;y4Ol4V9+9T6u9nz7R++QRnDlI6bZO0pbpX51lkwbZnlOiJGyrrrC0P4e0V8j+2vV2Hra+i6pyHWv&#10;Zt6CO2bHID4AACAASURBVNoCwxZIobVu1NTHiWx2u11XdNwWK3dFyCMguv7evld4PyyQbP2xFgyf&#10;Nwr01lqMMZ0iuiAipMY7B0olUpLWL5B71e2D9uj9vhKN3yPoVHBayc4kXCQ61dTDvbFbwTvgyF5t&#10;UHZ7TQuIDSJSNz6KxGNUZF4ozs/OODu7h5SSy8sLdrsdZVlxc7MmcULIBkie1vjYPg9pHvWBUP09&#10;tN1X+wW3fXKCYR+06nWtjyEav8haj5YKKRv1dxHwwR74AM66RtkRdKN+Sq84OgGXA7eJejhQVYOE&#10;eZcqEaN4VxGiSyQbeUYQEh88eI/KBd5LdFbgQ9kRN91/8AgpAkLBZpPW7iw3ZJlBCEFVVd2aXlc1&#10;W7nDmKwhUVLM8pzaWkKIeB8QsaWQSe0thQSZVO6FSCqt/f17OCcbz3OgVujxMaKNTgqhtk60Ag2B&#10;ibeWiMdkOSZJHzbzSYA2WCew1oEIhNJzvb7hKoZmD5NdobgyGpMbsqKgyGbMZnNWqyWLRcFyPmM5&#10;mxFCYLctmc8X5LM5+VzyIC9Q2hCbPqpqS13XxOCo6prPnr3hJz/5eQJV6fQbRZExmyUQ/HI+43S1&#10;Yrla8eDhExbLFUoIlPBkWqFnc5RUeB/wwRGFp8hnKDFDSUVV1c18Sqp/3ZhuQXihUduNLWFVIt6Q&#10;IoE2VFvc3fpfspmncT9/pJSIEJFdWBOIUnTXbZU1U6eJDiw2BgYeI8oSIgUirRBzf46281Br1cXj&#10;PrhbwPkDv5s+uDF2APLh/bTr9hQIoE/kkeZlhNjcu5SHILsomvZtlGjbcIm9inRs4g2iwLtGxdSn&#10;NkvqjA1nRNwX44eRODFxXjTKtiTCCGj4JUhKyv19riu0j55Ij/is+b/zftBm/zC1srsU6u8Cev5D&#10;cjhTOYQxsM9YjDi8x37OYwyIPhY7jal8vy9WHMbLQ3LAYVw/9ZtjSvUf0l5TeZU+seFdQPCx3NAY&#10;yGmM8HBsLfiHjLEPBe61IOQpVfZ2EkTiB427SdICJkCHcAtwOkayNzZmPiSHmf4dOoDOGPHDVIwc&#10;ofGXNRKBlKIhNuvvyfvxqKQgBogh+dlGSkJIPma5tdxc76jrhrRTQl1XvHnzhocPH2C07UhtjM86&#10;0G4LNpKiAQHtO21PTtD65xGMyTDGsVqdcHN1nUDA0e+Vxm/NR275+cPc5NR4OgRr0cuPHK6e+z1i&#10;LK85RdTZgr3l6Jp5C3zfI9+6nY+Lo0qTY/+WUpLneQfmLcsKaxMAXkrBSi0PCav67Q8jwLd4K5c2&#10;tn50qvDOERtleAAvGxB8pAcOTKrHkQTQl7IlxaNRjG5jleS/AF0+qv2dvoro2PrXfkYr3YFUXWiI&#10;+6RCNCqx7fX2oMvULlmWkxmT/NFejj624HMlO/XvRG5YdWDUGNJe733zbEIQRCK1k03cUpXJp5NK&#10;4V0iuPM+Nvu87EhXoVWYTYDHytpESCkEdV1TW4to1GGd9Z1v5RtSiVCVvXVSNDkWz3y54MnTjzDZ&#10;DEi+p3MeY1TTboYQI2/evmG326HVnCAivlFlnmczViZwUjju63uI9WtmgLFQCE0mPN5BsBFfCyw5&#10;MShkiJgYeff8p9jtDbPlit/4yjnnJ/8Ff/2T5/zwJ8/AGyLpjAYBISYCRW1SPsM5S127Zkz024oO&#10;YJvcXd+cYaj35kvbf/fj/zZW7zSJm9xn4vkSB0rtcoIM6Rbwcki6ekf+uZtvTZ5rbD4evPae9e5D&#10;990xP76f/x17zv6+NwRxjuVexoCYbQ4myzJ0k9N4/vw5m5trMm1SLsXuCM41iuSiR1jiyLLI6Szj&#10;4emcx/dmfPnJkoenikUWebB6yoMTmJmIr3fY3RXCVji3Y7vZsS09m43DVoFFJsi1REnFLJsxX63I&#10;jUnEZNQgwGiDtQ7n0nmGty6ReMi01kThQZjmbGlOFDNe7yybmLHeWaomVzpsiymfriXL1s2ZXNvO&#10;fcVqpRQmy1JOAA4AvGOK1u31+2dxreLx1BiYGoNDsPOeTPv2eL7ti4db99m//2EMl2VZ9ywt6WSr&#10;GN+P1/bxHSOEVfGAZGIPUm7SX12ejMQ8EiJKKiSQmZxPfvop79695eXzz/nt3/4tnn70lHK3S0SO&#10;zt0CTg/PNsbOlsbIzt5HGjxGlDQWB91FAD48y2rzoP3vSrk/Ix0Sz0z5VWN+7/sI2KYImlsff0rZ&#10;fOzs/X2+/SF5Wpwkqp8iNRsDV0/Fxofrnb91zX7O9679YGp9H67D/fdbYon2PL8d+8nXiHvyypFx&#10;NgVI78/zKZ92eM9SygOy1z2psphc/6bG//vGQOvrjMWmU/H8XecFwzE8dv75D913j3a0ox3taEc7&#10;2tGOdrSjHe1oR/v/qx0B8Ec72tGOdrSjHe1oRzva0Y72T2DDQ8yhtUD3Q4Xikc8N1Z5GbEy9Yur9&#10;9prtZ28XfAxVjW4zro/d1xiYtwVCT91/C2gf3sdQWbR/iDxUUu0D+O9ShBi+fleB5bii9zhAevjc&#10;w8Lt9u/eh70KZ/PsLUjrELy1b+chOG6saCUVEtD13V654VBt8K6CsjFF0rb/Dp/Bv1fVtH1/Xyya&#10;FEP3YyHg/RDk3xb+tu0qbhWqDdX1xopD+moUCSByWIyzB0Wl322LLmRPeaE/Ju8q9t3f8/4ZOmAe&#10;cbLI5q6xM6aQMAZ+H+u/KbX6YZ/276lVMBm+3s6vtr+nFAHfR6rQ/tcqxUzPsfF1rC2C6quR9AtE&#10;h2vtQUF1/z21nz9DFaGpe+8TFozNPRrSgxhByLa9A1EkQoUQAm/evuPP/vw7vLu4YrU6JcsTgFQb&#10;zWw2awqOFEKkvrC1xTqHVJIsz1ESFosCrSXFLOPs7B5KSZz31NuKXbnB2pqLyyu+/rVf5umTj/ji&#10;R0+QEqz3zOczttuSfLbgN3/jN/jy177G//tn3+Yvv/c9vvMXf8a3fvWbfOWLX+L3/uAP+A//4X+n&#10;3FUs5kuEBK0VmdFYb/n08wv+/uef852/+i4//NGPePbiNY/OVvzh7/1bnjx4RFV+zps37zBKMZsX&#10;FPmMzbbiZltyvdmSzzXBWza7CpMprtZrtNZ85WtfR+oMQeQ///AH/ORvf4wUELxHeI8xBiHAGI0W&#10;qai+VY5ux5Zt+tNo3YGF58WMIp8RXOTs9JzdtmK7eYFgrxQJMoHM0kpAjAHrU5G+MYZ7Z+egJC9e&#10;vKAsS4qiIDhPVZYEcbiH9ce6jOm/NO6TemGWZSitErA4BF68eInSihg9OldEFdFGoEWAeksjhka0&#10;GeV6w3J1wum9e1Q3D7FrjWTNarZkaSIohQserSJKSRYzxSL3FLlDqgydZUiliVISjSBQE71DaIXO&#10;DEuXp+JPAvqeYeYyTp2hrkrq6gpnS2pr2G4krnYoLDE6tHNIIXFl1agmJsDLXrlX4nzAlw4nNMHv&#10;UD6Q5wXWeoS3BG+pK0/tHGqdcfrgAaYokGZORJKHjOJ0ycn5A7brinJXc3F1w2fPnnF1ecPFxTWF&#10;lpzM5uQ6Z5EbauWI3hNioHaOYDIWswVZniPfXfBye40TkZhl1F6yqyPKJCUvJSP3FoZvfe0Bm9Ly&#10;N8+uqXdQljUqy5KaZSNNJSJ3wpk+VIV2COLqSFd6615/PXfON0AJMaoU2xYqt3uh9z6p1TdreWzA&#10;jO2/2325LX4cUxvqkwVZa3HOYYzpfqfdS0JIqu/tMzm3Lxy21h4Asvr77LDwuC20Ht87xYEP3RYZ&#10;Hvo240pOB/tOFBAkSki0UUgZeHj/jG/92jf5yhe/SlEUlOWO9WaDs44QA9dXN3z+/DmfffaMi6tr&#10;vIdiNuv8lRbg2yf1mdrHh+pqYwo+AhoAbNiTBwmRVCNDAnqFGPAjfrZUCbScZRmiKZpu1eM5AOju&#10;m3R4v4fEP+1rULmaPM+RzhOiIATJZlux2ZRopSjyjGJW4HyNyTKWqyXrm0vyPMP7BH5p2yvPc7Is&#10;60gUQHK93hCiwPrA/bNTjMmoLi7YbDYYkyEaBfoDf6ppe9n61IhOla4d393YJqnbM/BfNIIgIjEk&#10;8hx6RckhhGbMJ6X0TKukJNsAwI3SaKm6PvRSdT5EO19ijEgE1a5ktym5DFdEBEQHBIxRnCyXrFYn&#10;zGZzFoslq9UpJssReU6MkOczTJ4TYiIlyJXm5KRArJYJsI/Aektpa3b1ju31DVoJPn/1qlHNbIAG&#10;QlEYw/2zE06WK07PH3L//AGL5RyTaYrCkGcCLQVSWKRq2kqColEr8wEZI6KhI4ihBf/oRNAjE/GF&#10;IOK92/vLch/vJLKiPThUKtmtUfEgKI6JWKMhx4ht3BPH496+vz+Me9Pf6eKEvg/agT2CO4gdxuLx&#10;dJOii10E3AKejgGfh6CK/v3uPye60OJQDSzeLhQP07Fuv6h9f28fBsSd8vOTiuBtEpfOz++K2sVA&#10;zZjJ+PgXza1MkZXdFfMM3x/LYUwp7E0SaUyo000BB4b5lw951mFsPlXo/yExa9sHUwCUqTEwpSw3&#10;Nk7G9rmx9rxL2W+szcfU+8QImc9U3myKyO1Dgf5TY60l1ZjKkfXzG8PxPySnm8pJ3dX3AnHnHJka&#10;91P92H+GfftL9qSCjBISDvs4EXgodLOmmywB+CTiQJm1BYO1+SEpFRFJJjQi1AnM5QN1VVGViWhM&#10;SoVUEp1pLtc3XK3XBBHw5Eit2NkSwmEuRYp93jBx5/gmL5dIkFrAbjHLscFxdrZifbPC1jXlbgcR&#10;VLNG74E843mdKUXwsXE0tlfd7jM/mluamo+H61povck7wYRTBKJtjnEIkLpLWblVp99utwfA8fl8&#10;1inqtkSnqW8O/f82zlBKjRKf9vNRnW/V5gl71xUCgnPEJp+klWzIEBL5bIgtUHC/L8YYUICIHkIk&#10;xKTWTojJ7278jhj2pBR3EdOGELq9MQHHD4kpDoFMfQXsfW7RGNP5By3AGiGp6poQSArwDdGZMQZt&#10;JNY5Qqi7vvAxNMNAtHxiICTGZFi3w/uAdQ6tFCZT6M5vdlibfHbf+OxKaXwISK1QMSTypzhQOg6C&#10;uolDUx/R5FwCJtM8fPiYB/cfokyB80C3BqaYJj2f5eWb12SzHJUZTKZY7zboIMiA00xzojxCRbK5&#10;Yi53nGSaQliUACVUAocrg4iGGFoyKphnOddvn3Nz+Yr58j5fefIRHz35Bt/46mP+6M//lp8+v8ap&#10;GdIkBe3YkHXFhrQ4xb6Hvk+b42/BwG3uX2tzALYb23f7oO090VPsQMrtZ9o+lj3QcCJSFnfmmafO&#10;aEJzr2NrVetD3pXvndpLbuWj7yBkvkvZd+gzDMmk+jnmTpG8R9TSXw/HQKKyt6ZLKTk5OSHPc8qy&#10;5Hq9ptxuETGyWV9h6xqjJUIloqdZlmOrkuU8Y5ZLCu346GzGVx+f8itfus9H9xXLrKLILBqLqHaI&#10;qNBYXLyk3N2QS5jPFFmesSgKYl0jnGexWCCEToQsWoOMWFemvQBBbR117ahKT105lJYoDRFPDB5i&#10;aPLLOdqsuIkZz24q1jFnW9f4GNBajZIvje1jbQzsb/Wd7PaWNObjLWKxdi70/Zx0TT/qM/VjpDEg&#10;9/vOIA77OY4S2o5daz9n/cFaO/TTlEzPnOUZSiqcT3tWuwbT5JrH9tRDsot4a7wO4wwpUn9LElFZ&#10;CIkcJXjP5dU1/+f//R95+eYtv/s7v8uXv/RFtIg4VROamFv4/fzoK9mPkWQN/e9Dn5s9mUqPpGOs&#10;HYex7fA8aKhA3u+fITG51rrbw6S87Tv1rz91vjN2Hjd2TtyPtYY53Jboqn9ONnWmOpov4Pa5Z59k&#10;aP9sofutPnnC2Dx4H+h5jGRtP2dv7wV9n2Qs7poax8O1dCy+POyL2OQ1xQEB1BSZ05h/3fkZg3k9&#10;Fqf3x0c7vtp53Z/fH1ojMEUAf+ir3j5bT2N/78cPzwGmcsVK9Z8/dH5iR+g6MZ6PYPijHe1oRzva&#10;0Y52tKMd7WhHO9o/dzsC4I92tKMd7WhHO9rRjna0ox3tH2lTgOm7ii+Gr/UZvt/HJn8XC/4Uw/3w&#10;z/3h6xhzuuxqq6YABWPPOCw2OgBhNQWJfZBt+/0+QGrIcD98baqg8y6l8ik1gLFnEROqKmPA9+Hz&#10;HxZhCZzze2WXiX7vX3NKhXt47/uDctiDsJks1u9/vw8qHo65u/p57Dr9cTsEWfSLWO4C2Q+ffajC&#10;MDYX+iqqfVXIsTYdFsYPi+na4pzhs0/NtWExRjvuh/03VN0Ygt2mbKwfpoocpgpG3qck8L5CoDHQ&#10;wpSiwbDQ6EMLMoZtNZzf/c+MqSMM+21K6X6oHN+/7tR87oMVZU9Vfl8Y5MmKvKmQCkQRefn6FX/9&#10;vR/w6vUbFosTtE6qyq0yc6tEIaUkN7opaLQgJS4EooDZcs7Dh/d5+PARX/v61yirimfPX7DdbLlZ&#10;r7m4vKSuSh4+fMRsNkfrpKj7889+Tu09s/mC12/eMlssMVnG17/+VRyeT599xo///if8z//Lv+N/&#10;+O/+ex6cP+DXfu3XKXdVp9acKY0U8O7tW/7upz/DBc+3v/0XvHv7mnJT8qd/8md88fFTfvM3fp3H&#10;jx/y4vMXbK7XSKEQaGobefnqgvXOclNecnO9xiiJMAtqC3lecHWzY3lySmYUTz76Aj/60d8SXQLb&#10;ZcLgvUNrhdaGXBukFGijyDKDtUl9bKjcZExGnhdcX99Q15bZbMb5+X0uLq6wLgHcUwFx3tVatWuQ&#10;c55yt0NJyfe+9z08+/ForU2g56YIHLgF4lXNuieasvgQPForZCNga0zG1eUNL1+/JMs0QniidCij&#10;2NU2fR6PDJZgt3gEMXh2SJSU5PMlSkSki8zPc4RfJxC9MGRak5sZSjosNwRrkUFQbzb4mGFFKlxF&#10;KKReIrMFmzJQ3ZTYeoevK6LwzBZzivk5VSx5d1MifUBEgw0K6yF6C86ipSTaEqNUAmS6QPAOZxPw&#10;PsvnSYHWe1z0qVC/stS1JdcKGT0+JIW6GOHy8prs7TX3szlzVeBlwMdILnPmiwWzIuCt5d69M26u&#10;17i3FxRaUJeei2pNYWxSGjYarWVTRBjItQEy5jND9qBgli242lzjhWddeuSVIKDJRMCoQFSOx2cr&#10;fvPrJ2zqDeFN4N1O4gApIs5ZhElgmQTejAng01vfxnyBoW/SH1ftmpIK8yVKyUQC0SjUHIB3BdR1&#10;TVmWXSF8+14fVKl1YlEI71FC61S8egXLfVKHKfXbGCN+sO/s9/hD1eP+2jzcz5JCoTggPqrrslPp&#10;Gfph7/O5x55x6As751BSorUihkCR5fzKN77Ol7/8MacnS2pbst2tqaoqrSmZwpiCxazgZLXkwYP7&#10;/PjvPuHzz1+xWW8wWY6UomvHIZi2v0fpZh1rr92CXfvkRXtltZ7PScPWExLRRFJcDMSe8mx/LYqx&#10;UXqMMimqNkqWrVJ9+/cQPfJgr+7vfY36uW8UuWL6jtIZREldO7yHGCUhRKQEpQw0ZETee6qqYrvZ&#10;crI64frmCu+21M1aR6Tpf8lsViCFxPrAdldT+4jOsu5+yrKkyBP43fuQVKgb8F+IoVEeP5hpXUFx&#10;W/TaB3N0sc7QN4kRo3Sj+pieKYSIzLLUdz7gbwF6ZQN86c0FpRoykDQepACpNUopMjS7bYnODErp&#10;BlQfca7m3btL1usdzrmkIIlAKI2aLROA0BjyPMNkiWRgkWWcrhYs5wsyrclMhs4MWWHI5zmIiJSq&#10;aSOJD4Gy2uGcxzvHq8trXr67pv7kOd56JAGhBFmmOD87YbVYMF9krE5nnJ6sOFmdMCsKMmPIjEHL&#10;tF5JqZBSd/cdWsV7rVBSoILEO5vWNKERIpFKHKpDN6Rw7RoCiBiRDcBetJ2WPk3oqa5PxU/tGncX&#10;4VQbi/b9+Kn15iDOjaJTvLwrDh5ed4z0bUyxOTYkAqIXowgxTkY1tHb9HFNMS7ceu4LsIeBgSEwy&#10;vqaKUd+9f98jmx+HZGjinyTPMvacv0hcNfbeXYpww3/fVeg/dm8fGpsO960p4OuQEOyu33lfzPkh&#10;APpfJP817Kc+QHKKDG6qbcbyAx/yDMPYceifTREpfPD4HJA8jPf7dA5w2A6/aDzfcrkMQVrD2PdD&#10;VRzHn3E89zTV9kKkdUu0KtV98A5pT22Vtbs4X6ZVXiuND5EQ07+D93hfI8QeDNcS3SgpkUJwcXHB&#10;yckqqWoL2JQ7tEjgaaNNImJpCIOCD81vp9ekkMSQ4joJBG8RMjBf5JydnbC52bCrS1xddyrLe4Ae&#10;jBGKjKlfjuUvP2Tc36VQOQSvD9du0SNket+61M/fteSD/eu3pFp9YOAwV7f3vhIxILQkc5FZXiRS&#10;OxIA3ffIFtvvtiq67W+2v9HPvXT7KOAbP5MYEY0ab4qlLNEHFot5449JMqMRQFWVqR9jJATfkJn5&#10;5n5o1OIbHxo6kq/+vOrWUjE+d/rrcf/7RidCPNfcs1aK4H3yz7XCaI21ttunnbOIhkypbWfVkOpJ&#10;Jagqy25bdv5+lhWp3bQk7naEJu/U+qcd+BDRkPCJTlHcx4jSOvloWqO0bnIdEikTKVuW58mfDBEf&#10;XLc4xND4ukoSXRjk7JtYz3mkUhiTce/8lHvn99AmIwTwLoIKHYGBMRlKaV6++oztbsP983sE79lu&#10;ttiqRmuJjpKZ0Oj6GlFfs8pqljmsigVa1WSmoPQBiURpBV4SgsS7FP8sZyuMSePaV1suXvyMxdk9&#10;fu3Lj3hy/l/x3b/9nD/9m094dXGBl4YoUqy93dYobRJZQHOG0cZxAnFAKNbGtS0RVn8u9+O9qX2p&#10;nXexB1KfOgt53/nP1FmIHMyvvj+aiAzCrXOBsZxvN+/FlO837aNP5SimQLl90r42jzL0r/uxX19R&#10;+jAH3+YqFEql+Gk+X+C9Z7PZcHlxSfSO4GucrRNgXEqC8xipMBKyHObG8fBkwePlkl96esqv/9IT&#10;HpxElHtLrN/gqg2lrVFGUgdNPnOsHkbunZ1z73RBZiR2K/j8Zzt+/pMd3jnc9TUIjVJZen7hidEh&#10;okoErES8C8Sg8F6gtECq2OSQFErqFEshiDLj9aXl+dpz7aFysSHXi4dE1RP9MySZzvOcGCNlWab5&#10;HXrEJA3JRiIwFQfEBAzyZLYhLW0/2+aflVY4x51kL1PndmPv99fssThrOC+GvlMi56OLRIVqcjch&#10;UjX5KuddyjHbRDyIFAQS6V1/L+gTNbb31J5h5Xl+8AyqWRuUUjjnqK1FCLDONiSICmM0f/3XP+TT&#10;T5/xh3/4e3zr13+V1XKGFxFn61ux2ofENsN23O9nI+vHxHnmcL71fYlhHnQs9hye57R7VXuN9jpt&#10;Tmfsd1sSnT5Y/S5gdZ8sewjaT2c+h69PnQeOjcHDs8Bw4Df2CXBCaEm592Dn2GeqvONs7K54tk9E&#10;0ScO/UVinT7Qe7iHDesWpq8ZR4lW74rFxs46p+69f677PkKxMXLvfk587Exz7DeHauz9wKnNi/f7&#10;Xggm4/vhfaXxuyflvp2XEZPx5NGOdrSjHe1oRzva0Y52tKMd7Wj/3O0IgD/a0Y52tKMd7WhHO9rR&#10;jna0fwKbUgHqFwpNfb793FRx0LCA/kMB8ENV+jGFrhCGh/Jy9NC2/2f/ucbA4GNA7LY4Yfhs/Wcc&#10;A0BPKXf1r39XUdWw2GII7h1+d0rB6S52+OG9DIvGhsUDH1q8MPztwzGyVy/6UJBxv2Bk6vB8WBgy&#10;bIMhUHj/3Q4SOLj/fS3c9Djaqxx2yspNUcKwfcfmSx9kP0aYMHWNtphmqBoznJ/DQoX32XBuDBUK&#10;hmQPfaWtu8bccAyMvT+8Rh8APgXGGQO9vK/4fUpxt19cMtUX7Z/9QqVhX/+igJXboJ/9bwzveWp+&#10;D4tNDue1vKVikpR3DS9evuBvfvAjPvvsObP5CoTCx0gMqbj77du3XF1dsVqtWCwWSalKJaD3bldS&#10;liUhRrJswS//yjf4xjd+mdevX/PZZ59xcbPhzbsLXr58Rb0ruXd6Soxwc33DbLHk7z97xtXVGust&#10;658/49GD+xglqXdb1HxG8J6T1Yqffvopf/Qnf8zrV6/4/d/5fU5PTsmyjMwYhIgUeQbOc/nmLX//&#10;yU/59O9/xs9++jMEARc3/OgHP+T/Ws25f/8eX/jiR9y/d8rNzYasnAOKd5c3VPYdN+sdQhsCUDnP&#10;m8+e8frVa/L8khgC83nBen3F33z/+1xc3bCY5WiZVGNjDCiVJXC698Rqd7AetGNNa43JM0KMaG3Q&#10;WrPZbPE+JMVgIVksFnhvqb3CWYeQCu9CKsTvjTWTZcznc3abDc5aYozMZrO0/jT7VWzUl9v7aMFz&#10;oQF0ByLBBTKtMUozLwru37+PVpq//fHfUG435FpiTEBFj4ySaudR0YAIxOBoJdqkEIRKUYeI9YHS&#10;B3brHdFtOc0jwltsZXE24K0khArJBokjiTFFzHxBfnLK6uwhq7NHLE4fok8ec292RiU85c01l88/&#10;Z3N1QcwLHn39lzl98hDrKipnsV5Sbxyb5y/ZXb/j1asXXL96TrA3mBjQLiFsszwjyxXBC6IwqYg+&#10;ExQiYqoK6xwmM4BPa7TSqCypvJXbkh//+Me8eHfJwycf8+jxQxbzFcFLSueBkACTEu6fn1FuN+Bz&#10;1mGH91A7h4yG4CoWC8M8N/jgMcLhvQAXOZkZFvNzPn3p+eTnL8kLwWZTcbOpubc0LIuIUltQWz66&#10;f4/f/PpDbrYvsU5wEwUOSe08QoAySVkuOJtAEiEQevvamOLUmG/WFrbu16W7VZn6hahZlh2sSUVR&#10;HJJC9Arop6y/PvfJiIYK5e29jl1PCDmqZtkWVSfgt+6Kf/vPkxTA0lxuVRuHql/7/WnMn7ndrn31&#10;sDG1onbe7nY7imLGV7/yJX71m98k4nnz9h04S9YoLgoBSmXUdYV3lrLcYrTi44+e4mrHsxcvsVWJ&#10;ybNmzdoXqg6Jfto/pRQHgLxWCcxam1TDRKsmncDVonFqJIfKVKLn7/XV2tvf1joRq+xBE2Kvak5E&#10;5MUjPQAAIABJREFUKd0oObqkEC8SID2pkqd/RyHwviF8oSXDkpS1JXrfqbXGCHVVo5VmpjO8c4Tg&#10;sXXN5eUFSp1x//45Shl++tNPqW0COyulyPOsAeUkkE3tLNanZ6mthbrGVhWZMRiTUdc1gsaPkQIl&#10;NK4B3UQOsRZjPuYBmCk2z9v4BiEGtJJd8bH3ARd8s8a3My8RYNCNtUNip/3+lF4PjeKTFOBs3RS6&#10;Z52KvVKpbwSGxXyZ5o7UCCS1rfHBU2/WuFKhMsVu0/gnRBZZwaMHD7gpZlxfX1GVaSwuT1YsFjOU&#10;1ixWSxaLFSaboZRmPl+htCIEhyYBnFA5IiTVz91uQ1XuWO9Krm82+OhwviJ4j1aSxWxGkecs5wtW&#10;ywUnJ0mxfjafs1gumc0W5EYRnAMhUcaQZTnEgLMO7yIyJiVgoRJQEgFaC6LzxEaV1/m0T0gtkchG&#10;BXevDK+kIAx8wL4yXRgAd4b+8ZSi99AX7l/j4PPx9roz5nMPi++H99FXJRuqmoUQEUzHuFNx8LAo&#10;/eC9bsRzCyzZXzv7v3MbhNmA3EUCoCbwaANK9PFAYa67zgjx3D8WBP9Pma8ZiwenyPPeF0P01/0h&#10;ydqHXKvfz0N11uEYHfbzWFH9FAna2Pj4hxALjO2xw3sbgmQ/tF/G5udUzDqMRcfa4EPyRVN5nffl&#10;VSYJAokNSYv4oL65pcAZ90RBt8fL+wntpp7/LtDE1LMMx84kAUiTs5FKI3WjKN8Q+djaYhbzxr9K&#10;IC4hwbuAJykrR/aK60khXhKCJ88yqhCSKD0RESLrqxvKTcnD++fEUCeVbrHP50Qpib591rS3I1Xn&#10;H1ln099pFHSjpygy7p0nwq3KVmxCSLHfAeBbHJAH9cmPhj772Fh939ox1g9DAFn/73uQ7J4UYSzX&#10;Mq4Kuv+dPrh0+H4/R9PPf/Wf0zdjPsZIDCTQd/Ad6U1/n/MhEAQYITvipBb0N/Sdx5Q2W3Bxqxbv&#10;vSd6j7WWqlLJn84M3tnu2aIQQEjjpF2nCQQPovEBCaEjIavr+mAdvoukpA/OkzIprHfkZEpgMk2s&#10;QgKDK025c00+SRyApLx3BwQAbV8bk9TEXXC4RumZCHme/DvZEWTFBnQdD88c4qGf3ALg237ekwj0&#10;4rWG0MKYjLKssM6mPb9h99NagxS31E9bYi/vfEcKaEzO2dk9ZrM5PkR89AQRiS4iFUitMMZQVRUv&#10;nz9nVhQQIr62VNsdM62ZZ4JVHlHuhkxuKTLP/RPNk0c5yzms5hlKZVRVhScmQr064OpAdCmuykzG&#10;6ekMoQQhSGqfSBAyu+NrT5/yhY+f8iu//DX++Dvf5z//9HPerWui1KBTnLAnGWnHviSyPyfpq2YP&#10;wZlj8W37uT6h6xAk2gGFm3XxLpLcYY54Uqm4yRX05+TB+jKyt75vf/xFfIYx/2MKCPk+wpah79pf&#10;3/q53wP/SqZSSK0MUiquLq+5ublhvb5OAOIY8C6paSsh0EKCBC1lUm/PDY/OCp6cFXzrKw/41a+d&#10;U8g1dvuWaveO6DZoE1iuFA+eLjh9Mmf1YMZ8kdYrGQN+53j3bsunP3vOu7eRuZJoleIdV5PiKC0B&#10;BSJrqL88UYIPgtp5tFCIkGImrRRZphIgXmpq4NX1hq3IqGWGkInQUYpwKzbor+djxL1DsKdId9Lb&#10;FwJS3SZ0GI49OZJn3+eM9kSOLXHEL6JuPEXy29/D2r+3uZMpMO8UIfKBSj2JuAMpkEoRYmpJOeHj&#10;D329du732zg2hIcuMQGgpELr2ORjmhhRQjGbkeWCi6sb/sf/6d/x7Nln/PZv/Wu+8PFTpFI4l8g6&#10;hZJEsT+fG8awd52dtkDblsyk3ybD2HCMfHjsbKg90+u38dj+ur9O7Mh8ftG4bngONeYX33WGPeYj&#10;9dflsbPqKV8+xogcEAIkPzQmoig5RcAuOn9zCoA/FscNzyr7yuFjPuRdc6v9TP+Mcop4emo89XNl&#10;Q0KYqXjzQ/aTDzn/71tLQD3cK8cIxO6KhcfIYFpSlfF8NKOE22O++JA4YkiA05+TU8ILRzva0Y52&#10;tKMd7WhHO9rRjna0o/1ztiMA/mhHO9rRjna0ox3taEc72tH+kTYE3/QL3MdsVJXjFvv9/sC0LcS7&#10;SxVhrCB3+Dt9lvNhAUL6zKGiTQIrTT/D1MH18GC6r2YzVlDb/7N/ODxUbx5TRhor9BxTSBsrxv7Q&#10;g/P3HcZPFR+EEG8p3g+fdUq1dKo9hwDm4bP3+3WoVj4snhsDTAwP5ceKDMaK2vfF+YfqaFOs/20b&#10;7Qs9DoHS/fs9BIiEO4vb+yo8/fE01fb9sdmO1VaBdzgnx/q73+5j6gLvU6q9a9yNje+x7w+fcaq9&#10;x4rEhqovU6pE/T6bKsjut/8UYH9YRNwWo0316ZDAY2xtHbbHh6gljY3d4TzuF123SiAQCUSc9+RZ&#10;wcvXb/nOX3yXFy/e4jEgdKcSqrXpQJ4x7gGPs9kc5zy1q1lvtgngpxSPnzzl6cdfYL3Z8vPPPmO9&#10;3fHm3SWfv3jFy5ev+Jff+haZlKyWK/I85/Wbt/gQ0Uaz226Yz+cURc75yYonTx7z6c+f8fLla1zt&#10;IAiur2/4q+9+n2Wx4t/+299juVilfnepKG1Xlrx9/YpXz5/jrUP5yCw3lNWO68sLvvOdv+Sjjz/i&#10;9373d1ks5qy3JevtlhDharPl4uqaLC+wfssnf/8JUkrunZ4l5WAXmc8LLi6v+P4PvserF6/xSN5c&#10;XJGpiIyek5OzvTqOiFi7L8oXMpLlhrzImM9n6Cxju90BkbLcQYxkmca5BDicz2f4YGG3TQpwqRNT&#10;3zQrjpSSoihQWqPzjJlWB6ob1ibVHcRhUX7bpwA++FTUhyDPC4pGLfdkdcLV1RVv37yB4HG+BBVY&#10;rAzVrqSaG+Y6x4WqAf5ZtHIoLZEikqmM0ltq61Ay48Wbd7yzW7QtmRvITCpEd7XDWo+SEa3SI5ab&#10;NVcXW148u2J5+o7Z6VvOnpY8/NqM+ZPHnD35Ih/90reoXcTtKtZv3/H82ZZsUbB4+Bi9XLHSBU/+&#10;hSPeXPHNzQ27mzWbywuq3RXlzSVvn3/Oen1BcBYtMiKKYrYAArZcI4OgyEFL0YFjTSZxoULYCDi8&#10;dbx++Yrrmx03F1c8evSEx4+fJLU1H3BNAeT5/VMu3rzC7iLLQlLVkdpHbHQ4FxC7iBaCIsswwmOM&#10;xtod6IwsNzx9dIaPkRcv3+CF5u2FY31T8ujMsFxolC4x4YaPz5d84wsn7D65QaG4CYIQXVJfj6Er&#10;RtcqqYLVzh+o7Byst2LaT+orvQwJZ8aUUlOxvL712VYpbliY2ILWbxfitcRGe2Ke/mfHQB7tGm2M&#10;SWDqETDeoY9Bo1pfNurFnhDaYv+AEBHv7cH6rLU+uPd+W7Zgjv0z7otCh35VXx2nv7a34BFtFB89&#10;fcSvfvMbzIuc129fQaSbs9777r/+c8cI52en8OWk2v3m7QXe1QihDop6fUyg0IM9T0riAPDatnPr&#10;o6Q9La1zslF/j3BAQNW2LSQAUQcw7RVuaiVT/0SB1qmvo2/UO4VGyFRsK2JSQ/Vhr23eqqp38YhK&#10;apGyLfgOoQPgywZIntbSmBQ0ZbqmUoa6tmw2GxCNH+9DKhZvrAUvxRZwJJPCpXU35MaQG4MtS7bb&#10;LdbWHbBGa5PWypDGUVKibPyOcFjI75u5kZTZm307RKRI92rb90XSGw8NOEqrBAqPonfNnqKdbHwB&#10;OCyWV0o390RH7tBXTU2X8Y2fG5NqegjsdjuklGRZIn6ROsN7j7WOEBxYBUoitUJEsLaiKkvwISnZ&#10;Iri8vGa93bFbr5FapDEgkzrocrlkcbKgmBWsThacLedokyHMnFk2b1TdE2CsyA1aS5z32MYn0EoS&#10;g6csd7x4c8Fnz172SAQkymjyvGCeG4pMc3Z2ynK5ZLmYc3p6ymqxZJ7Pmn1W4YPHOtdCOJFKEkVA&#10;IZAxYJ1DKdMUDSeAkRQKSONIECZj3X6h8BTYvb/+jhXAD5Uv+/5+TNPvVvzS973HwMn92HWqkH1I&#10;bHZIChdHv3sALhkBKQ4LzIfEW0OygLGYb/isSQSxp6oICKHH49o9e8FovuFD7X1K7O8jzBqLpaZA&#10;ZFM5ham4aiwu7sc0Y3HPXeDjsVjtQ/JHY8rQY7HeXW0zFe/f1Q/vI4TrAyfGgOxjeaz+c71P/X0s&#10;NzH1nT4Z3VjuY6w9x/o+gaLlAblf+mx3R90/fKvGHbmzD24pDiY2mvRn/97aHWQQX08B4Id+0l3z&#10;5WBdjUnF+/ZaCMQ9EL8/zUVIJDcogRSK6NN+q6IgeocIgdiAfZSQECN1CCjhCT2fLhIbcLxLRCgK&#10;QvRgA1FEyrjDucBnn33Og4cPmeUSLSPOtwrboW2EXlvGBBQ+AHUnwh9pcrSPRJmxPM04fbjjerNh&#10;V9ZYWyFUTB3IHjAoRDwAv4/Nv/fl6j4UXNpXPB2qQfcByAmY2wJkxtfysbXjYLzLBuAYQ/KB9gMq&#10;7UMTYy55RM2z+YCrLUJHnPZEJD6k36vrGtuAy4Xeg4/6uekpoHm339Ao5QpBDAFnLTZGgoiUdUmm&#10;NbKOiADaKLSU0ADHY+MbxRhwPvkhQmuiEkQSsDTPdKOQHlBSdQM8EcncJstpQeGy8dyzTKecjkwA&#10;2ug8wfuUg5ApN6mNTkBbbxMJVdznjIXwTUzUgv3TOCyrqiPMSr9fYoxGSoVzNhEpBsiLHB8DdVkh&#10;fbP4BI8I6ZmESOQQ3npElgCTzrWxm8D7FA/mRiHFHjwZYyKs6GKs0M6G2IG82txpUoZOpBiz5Sn5&#10;4hShCxphXYIMSdVdG7TShOB4/eYl5XZNURRYpdiWFTjPopDcM7BSNbnYUmjL+Vzz8X3B47mmUBIt&#10;crxLebktiiAL6gBlXYO3mDzdtclyssWcKCTzCCIEpDIQK4zK+I2vfcxHj+7z59/7W/7kO9/l05dX&#10;bIPBmBxqR/QRIRREQRSJlCMpYocDP0lKSYgeoZLf72rbERkkUOch8dAwLz7mpw7Bl+P71GF/pFil&#10;fxawX79vKcv25tj71ow42PgEtxXmx/b9sVz9+0iB+/7U0I8erol9H3cIqG1JNjKTs1gsEuFaXXN5&#10;ecnl5SUhVImM0geMNighkMFhcGSZIleRs7nm8WnBRyeSf/Glc371Vx6CfUV9/RzJhntnkuX5kqdf&#10;uM/ywYz5owKZg49QrSuuXl2xfr3m9ec7Ll871tcR1TgITkhyY1LMikCbRMLmQwOcb0hhohcokRFF&#10;wNqkyJ6oXGoSNDvDWtjZjJAtUKWkMOr/Y+/NviXJrvO+35kiIoc719yNHkAATRG2YZJaJkVpyVq2&#10;/GZr6a+1l0XLEkmTFGlxAAgQc89DddWtO9/MGM7ghxMReTIyMqtAvBm5e9W6t28OEXHGvffZ3/fR&#10;BJuMG0DIpE9pCSv82vlVh5nu8j5CSpqmQSrZA3ljftTRNK4n9Rj6RFJGQH8ui/bzCiFUC/6Va2d+&#10;KYj0dWeeY+Oyy9W7llAt7k6yzw/luYlEd9aSZVm/B43lwCAC/L33bX/EeFUIMNpEEjBtej9D9rkw&#10;Noghu+fp1oGmafr5EoKPhIqi9Vf6NpQI4dFa40TcI6vaErxDqYD3lj/9sz/ls88/4Y/+6A/5vd/7&#10;PbKJwdYNwcf8T+zb0OeVxkjAhyrW8RzMr+ULt5ELbju7XPe7RZ/3i+2QjhG5ESuksXD3WtpPabw7&#10;JA8bgrI34wnV549iLsZtrBHbYr8xwo2xc+UV6fSKtDL4jtwqIIRfOTMjZ+odGf3rzppfR7q6+inw&#10;vpuPoc8Hd3vF2Pl67KPWTw7ddr5JgLSeH1gRQ63Gw3j+e4yw7HWEJ2mdQiS2ClsJ+IekDdvWkLF6&#10;gTR3PEYYP95em0Q03XwaigkM44T183DwHprGre3bIYwLAGyC5Pe2t73tbW9729ve9ra3ve1tb3v7&#10;zbU9AH5ve9vb3va2t73tbW9729vefk0bK8Z5k89sAxIPCwCH4NbXKVttA4V3f9Na9yo6yR3tVCgb&#10;Ant3gdlfxyo/9hyvY6R/U4bzMeBDd71tytFde/yqik3D9hiCqdPnGhaCj7XdEPCfvnfYbilBQDo+&#10;0n4aKg2Otf1QBWN4f0NA/bA/thW5DZ9/7OB+CBQY3tvYuB6CDdPx21kHsBre09izpkrz3e/bVNG7&#10;9wyVcofPlf6eFiqmRQ9jz/y6QsBdyn3b5l/63cN1aThXOsDWSlVsXdkhLQAaki2kYy7t8+Gc2FW0&#10;M7z/VLl+uAYOPzMsmEufeUyRcXjdTn2mA0AOleM7xS7vLRDQWnFxecmf/tn/w/nlLcErnA2AxOgM&#10;2mL7PM/XVMOVUpTLksZabu5u+fr5c6RSTGZT5oeH3N4taMoFUiguLq746c9+wZdfv+Sdb3yDs7OH&#10;nB0d4p3jbrGgto6qqlgsFrz9jbeYHxyQT6bMj06pas+P/vHHvPj6nOuLazJlyHVOVVUsl0uU0hRZ&#10;3iusSASffPopn3z6CXW1IDSeg0mBMYogPME7zi9u+eM//jNOjx/zu7/3PTyKslrSNJ7b+3ucC5xf&#10;XPLZp59yeXNFVVacnpyhlSHTBik8ta2i6l+As4eP+OKzj3n58iUiNEwmM+bzORDwLShXa92rAq0V&#10;VwN5npFlefscoVURK1tAoSHLMi6vL1viAYG1fq2QTrXzPYIVG4qi6Nclay3eeYyOheqedTWUdJxo&#10;YxA+KscXeY5tLE1dUy9r6rIm0wbhlojQcPLghNrXlDZQ6PjZpl7Giifh8fUdRjp8yGnKCts4dD4j&#10;m8OROObMWEy4Q4oGnMU7hdYKoQRaBSRRhdkiUXlAT25Q6h6uvuKLv/k7lhxgJo85efItirNnFMcn&#10;PPzWNxGzCTSW8uUFVz/+kIhPsTz/6nNypZlO5uhiSjYvOHn6kPd/+5t4BK9e3XDx8hpXNkhnKRd3&#10;NN5SNk1UuvIeozRGxX40ecF0KrhfllzfXRNsw+Lqhk+u73n18oKvv37J2++8zenZCYqM2jvyIuPp&#10;s8csb86RWTtflSCXimUFtnHc3i6xhcehKApHZrJYzIxgNtG89fCYalFxcd3gPdzVjiITKGNQtqKu&#10;b5jNFb/zzgllDZ/cKoyVVM0C2/a1VJLcZEilowIXolerGq4xsdh0HIA1BLt773sw9JhK0rY9tiug&#10;Hfo7WkcAxlAdWSkBqH6P69Z5a20P7k/3Sud9r9oFUa17fQ2XawXpcR/tnkX28yNVdBoqim1TDevU&#10;NnepmA73176Qu305VfryAR6cHfGdD36L09NDrq6uWN4vCMFT6AlZllHXDeB6JUQpVKtkGp/twdkJ&#10;Sv4W09lXfPX8Jbbtp6443I/tZRsAUpH4HKIHmHTAOk9A6bZUucWa+OCTtmq/d0SFqStW7lQYpVSx&#10;UF1FcFK6T9d1E/d6Gcdw0zRr9+i8Q2uBcAIRVgDy4D3I0PZzBAHS7o9KtUdMQjKfzbm8PMe70JK/&#10;WJrGtnttJFUpsowiz1guS7JMUy1Lpk9z5rMJlxevWgVxhzFZBNs4G5UhnUMotQLf+XW/vZsXq3Ea&#10;NuaPkrJVLG0VQjvfu21X6+PfCLG/tBRrvqFsyQ+GIMh0fPfgeB2VZ62zrcJ37A/VAh0iqUMEQXnv&#10;kBKyTKF0hlZZBCpECT+C89zd3VKpWHQfhMDoDOscXnTg/AhEqKuSL6+v4YtIJOJ9jVYSY6aY/BCT&#10;K44PZxwfHnEwm5HnGfmkYDKbobRBCYlUmmySM5lNcbZBedmuDRFI1liLb8l9bi/ueH5+RXAuFpU7&#10;i5KSg9mcs7NTHj16yMHhHKkVeW6YTgpm0wjCN8agsozpbIarLbZu4niSoIQiIAgqEIJd28M7Jb0u&#10;1ul8hY4cZNjvYwRNQxXXbQRqBLGV2GpMWe1N/PAx8qW1HMEgJk594jEVunTP6H1vRKswu042tQ0s&#10;PPS5UyWyXURgw9874P5YvPir5leGgI1dAOBtitu74inxGuXG18X/Y7HhWDuNxbfD2CclcBiLCTeB&#10;ImzElmPtvi3Gf12/DH2MIahnWxw6Fqu9idp8Go+/brx0997t2UOVz2GMOJ47YOcc3K5IK/r4aRuY&#10;uSPE8WE9RzMG0hjGo+N5vXWywDcZv7tyChsqrf048gTG4/tISLLpl0olcB0oqQXqGm1wziKsYLlc&#10;gpJMJpO4rrXS1N57Qkcw1wJ0gg8sFgvu7+5QOkNphXcBZx1lXaONh/MLPvvsc9555wlaBbyQiA6r&#10;DhtrZ+jU4fu+lj2piZQSDVjhKIq4L93e3NKIFU5ppZq9nm/alg983bjdNV/GcoNjSsfj1xVvtF5t&#10;I4no22wwZ7XSiBGgm1ihe/o2Ci2RXdPUbc4kjpkOoJqSo/qEZKmLg7blMNP3d9/Vr7ft+O2IvUII&#10;kQyhVWDtAIASEErRcXVGsLnAIwkuqudKJVuSpoDzbm3tSPdgYwzOWmwT8xVFPo0+iXMxpBeR5EdJ&#10;idYKpSR5Pm1jtKr1uzugWZeDi9dOFUubxq7GYdt+sW1dkpOI64Z1ltraCGT3AmT0I6xzBCGwdU1j&#10;m779bEvkJpVEK43RGZMiQ7VkY0pKvOvWrBWJWtfnY8qpSika75jNphwcHmFMRgzpOkJDkFKjdYw7&#10;r66uubi4oCgyjJbYpkIKj6dBBcE8yymUwwhHrhpOpoazeUahIQRFVQYa5ykbT2UVUiu8CCzrkoP5&#10;nEmhMHkkmjJKY73HeYsIAVs2BAsKDUZxkEv+6Pe+y+nRAX/7w5/z9z/6kMvFAp0XVL6G4BDBIFAE&#10;F0Hw6bxtmhbouYz5I5NFErWmsW1MG9BarI35IRh+qEyb+ry7zlk6ks5V/tkN9v3V3jXcY7Z97zDX&#10;PbyPMd9wLNc9BrxN8yLDfS8l6BuS4Kb/ujOczgcY5lqGfmzaFmVZcnl5QVMvEcKjiPGX0SCcQwnL&#10;NDPMMsnpVPPkeMLjI8U3H014/+kEe/8Fzn3J8Znk/W9/g9O3CrLjAplpfKhZLG65/nLBZz+/5OWX&#10;S5plINQQKoGwkuYeCilxLqBEQBLItURKUKrtRynQSqIUKBlJSIpcgND4UEDwyOAI3uHIseKAL24l&#10;91VDaR1l4xAy7wmt+75q142ODKYjjevWWyl1rzactqExZj3v0vr5Sq2fJ6TEiynh32oPUGv+7hDI&#10;uc33SnMo6TnY8Cxl9RyyV5kfnlMMz5TSv7dXRSoJgjVCXKUkWih88rf0PrpcdXf9bo43TcN0Ol0j&#10;WvSA7GJ3IdpzhPgdXZsNibR74LxU5HnGp59+Tln+Z6qq5l/+0R+RmQKCo64qaH023xL47PIb+3yZ&#10;34wNhuRRY7HB0D9JyXvSc6N1cmOREBaMk5sNCY2HZ4/pWjoGit70gyAFZm/2+/bn6c4Xh4DjdMyt&#10;xsN4rmCb+vnmWeCvXo+wjVhtuD7Hfgw9aUXa/itCHj965j9Gor/6+rCmUj5GEOUSX3w8tmJrjNMB&#10;wUNwa206ds6c+vvD+HwMzD4cZ9uI+8aIH34VEr5tRHNpv3frW5fX3nbuOzzf3tve9ra3ve1tb3vb&#10;2972tre97e032fYA+L3tbW9729ve9ra3ve1tb3v7NU1IEdX4wko1IIIzugP6wftFp5ykWiWhcTD4&#10;NrWxXepN6e/bDtfTQvhUubsrbItgCb8BiHoTVbBh8fywIDwtHtxsk03VstcdkKfPu6uttincAX3h&#10;1LYC7aE6QmqropeheqtjJdK5W608VT8dFom0n+j7pSuUTNuxey2E9WIEKTtwTXfd1b2uFGLEaFHs&#10;UDF+m5L76jW50Y+r75QbDPiQFs+HgYKjx9pm0G+rtlwB3cLWMZQW0Q/V49O+T4uv0iKYMZDI8PnT&#10;94yN1zHFm2H7pt8zHPtvooqQ3uM2FeFhsc1wPA4BBynQd6wQc9g+zkelkNADXlZqvUMw+7BdxhTo&#10;h2vEmALDWIH4P7X4o2tva5u1YpP0OrHQWEaFFqm5vrrhL//ir3j16gaPRqBQStBYR1guUUpiDGQt&#10;sLQrtrq4OOf+dtGCDD11VaO05uhIczCbUVcldVVirePF1y959fKcD779Tb71rd/ivffe5fbqhq++&#10;+gqpJI2z2Kbm0aMHnBwdkecZ0+kMJwR/8/3vc35xQWOhdgKlM+qqBhfIsgmTvEAQVX2L6YyqsfyX&#10;v/prPvvia0LjybRGKdkDI633yOD58ssv+b/+439EZjnzo2MkjqqpePXqglevLri+vmVxv6BqKozR&#10;XN/cMp/O8d6TZ5rHT56QTSfUbXG8rSpub+6QwTOfH3N29oDprCDTiuViiW0cSmqkUdSiwVYVVd2A&#10;VBE0J6PacVXVXFzcIIiFlsVkRpZPePjwMVrnPfHA/WIRAeNCtOQBVTcIEAGKScF8NqMsS8oQUFIh&#10;pd4oEMuyrF9PtdIooSBAXVdkJqpHTWcGISNwWqJ59vCQt588QrgryjpQq5zMGKyuICgEHlcvkRm4&#10;0OAaz/LeodUMU8ywoaT0Ae80uajJNZjCMJkY8sLQuIaqXCKCQruo4OOqEpxE2prgb5HuiurmFZ9+&#10;+RkLP6HRc7KjBxw+eExe5GRGYYxE0lDfXWHqJdpoQlCUTuODobI1JpT4IDCzY949fRuNZHF9wycf&#10;/ozq/poloIPr1WOkjyBMXWQcnR5wqjRP7DPOX11wefWSynoWdzdUyzsuL77mybN3ePsbzyimCiUE&#10;jx6fUi/e44tPP8L5Bt35MJlk4aGqHdaV1D4g5QQ9U1Fx2FmMnjLLDW8/ekRdnXN+V1I5yW2tMXUE&#10;t06MpqlB0fDsJOfV3R0XjaAql1gvMTKqPRktEAGsi+uEYHfxeAcskGId0J7uNbGIeFUsG5W1Wv8i&#10;WYu717TWPRjCtmMyAhx9X4Av2w2zB2pojR8U66UgsbQwsSNBcc61a/tKGc6NEKOk+2i3r3efsda1&#10;ADVHV5ifFianvkyviDUgZhn1O7t9s4MmdcpzUQ6tB1bleST9QAkeP33Gk6dPWCwX1GUJPpAt1PMt&#10;AAAgAElEQVSZDEJUl9ZKY5umB1aLkFxHgFSS0wcn6MKQTXO++OxLlssqgpmNjopbI37AGuC13S9T&#10;sfr1wssA6KiMFvxGn3X7augmVnd/UhJ8iOC0tg0CYIwm+JCMkxW4wBhD0zREVbS83QNb8qD2C7pn&#10;j4rlLoldoj/ZNDYqXSpJVTlMqwNaVVX0q1xgMp1TXl3R2JZYJoAIgjyb0KtwOYtWgukkxzUNN9dX&#10;BKGiAmc3+DoleCIoiUALxAzEr40AOSkiQYBSLbGVj4qyncqhbwFRJGqePVFDB5xAtkK+UclS+NX4&#10;7v51ilixL3xfzJ7OY5/My64ovgPOd0Jvce6SxFnxWSNhS41SGqUNWqoerCB1/GmtRWcmqu3qbs5G&#10;QJaSkmmRteQW0NgGvKCuLcu7Bbc3FRdff4WUUfU+AsgVOjNMZzOKyQStFfODOfODGdpo5rrg4PCQ&#10;LM/pwAFKKopiwsHBYfuMq7nubAPec32/4PxnP6MqS+q6JuARUjKbTpnPp8xnM+YHB0ynU2bTGZPJ&#10;hMl0wnw+JcsyMqkjsExogqwjiC3E+R6nVwcSbAFkOovt6Tx4cN71/qk2EZCEj+PWeRfVYFUH7oIh&#10;yLSfz1HKGSHUStktsFIIDpGwQrT/daD5sdg0Lc4e7gcyiXvGQN/DeHssho7ijB1RySDmQMRC8g7o&#10;gOjzF7JdS0QHgHUrpdeUHCol9BhX21uRQ+xSNH8T/3zrM27LyewAXr/uGm/y+q58zLYi+yEJ2rYY&#10;bxdYfpuy++tA9en3DffWYby4LaYey4uMxa1jfTbWP2NtvouobCzPNFRjHosDx0gKduWVtsXb23JE&#10;255tlyLf69Ttt+X/Xkcct025cts9byMriP6EG/VnvHctUUzrCKyg4e3aEb/XZFkcW228pJRCdYAu&#10;22zE2c7aCEAOK7XwslxSTFo1ZaKSrrUepGdRVpy/uuD45JDDeYHQ0V8OQiKQeO8IvSJl9BSbFqhs&#10;TBYJh1xAS4mXCkFACZhkGScnx9zc3FBXNc66FiS/fd6vEzex5mftIiHY1s/DudQRVKU++1hOdxew&#10;ZmivI6/YWOtasqHhujB2Tedcr66bvifPMkqt10gBeyDgYO6nczUlpkmBix3ozbYK70IIlFZIVvn4&#10;mOdo50ELAoRORV6uZXSVUhilCM7F/VuCknpNHbkDM3ZtnxcFRR56YiWjFMForG19Au/IMr2aA636&#10;bweUjnla3edaOvB7VVVkWRbzTmETFN0R/USwYlz7rPc0ZVSV10phnUMEifOBZV2BbNVt2xiz9z2I&#10;BD8IkEJitMFohfcBSbXqpyRO7Uhu0nU7Av4VPsS8zdmDBxwdH5LnOdbHc5Iujkjt9vaWqqrI8xwt&#10;Y7zogyNTgmkuyaWj0J4MmOeOR4ea42kgyzOkNjgnqL1g2QQWZQ2hxGQHZHlGpC9UGJ1hpOHq5SWz&#10;WQbt+iYApMI1C5SMpFO1q/jg3Wc8OT7mrZMT/uLvfsznr27IlKLpyNxcF1usiFA6X78jXbOECOZv&#10;+zWSFKwTWgzPY9J1YXhO0Y3RIRB8mx84tidHcOO637Yrf7Eee24StoyRtWzzWcb2wW5tS+9leM8d&#10;ED7NEw/Vc1Pi1nQ97tqrI8Ys8gKtFXd3t3z9/Evubq8xRqOEQAuJFB4Zaoz0zAyczSRnU8Wzo4K3&#10;TjPefTzl0bEg818znVacfOMBj7/5kOOnGUHcUy4sr758xdefX3L+fMFioXHNBMURSkgwksbWaOmY&#10;nzZouyBTnklhCN4jfBVj2CAigYHQaB/zG0ZKlBZkokFpjcehhAcb16vGGRo152rR8Oq+pJYTXEew&#10;lpxeCSmRUm34pqv9aDXGqsquAXuNMT1xaNr26Zgc22c2CR0ZxMTjY2+4Fw3PZHbFAtsIpTtA/vCe&#10;UsLG7l+WGebzOc456rpOzrvEGkGDSAhYujV8bO42TdNfowdSe9s/W2NtC7jXeLf+rP25i4uK4j7Q&#10;9k/Gy5dX/Mmf/Dl4wb/4gz9gNpsikDRVFXNj3q6x9W1Xryau+wNSgTECqV3kY+v9Rk8iPDy/XPMd&#10;19aKsJ4THZBudMQX6Tlq1x/rAPvXRhNIqZL9VbaK9X6D1Dl9zvR8bBhLrXKyYXRsbyO8HiMAGPr2&#10;rwf3r7fHWPya3o+1q5zvan6x8puTfHX3fOl6sC0WGfqPqf+U+n27zjjH4p5d8dvYdw3JVtI9Zdce&#10;NVaTsCtfIMRu8qlt+YnhnrUiGnq9Lz92Jr23ve1tb3vb2972tre97W1ve9vbb7LtAfB729ve9ra3&#10;ve1tb3vb29729utaohYQ/3egHjf+oRYgulmo1IGP+s9vYaZPX3udsvKwIGq84Dp9hk3VDqAvKOoO&#10;j1Pw7JgNwavDIt1UyaE7gN9WBJreV/f76wrX06KctJBj22fGVNiHql/rh/OSVaEAg35hDYCe3nP6&#10;+xAEP140vbtIuwNPdaDjTgkqLXSLxYppocZKlWnMwmuKZdaLYuiLPtYLzlVfnNm116oIZhMUEosk&#10;fF8kGYs/Qw8aSgkFhoUVXVt2RTHpvY6BR4ZqBqnKxpgCRdoWu8Dt6bhLFUq2EQukhUW7VOi2Fe+P&#10;vX9MpX44p8c+n/6eKp6MjbkOEO9ixXsPBu0Aw1J2yrGbBW6bBR+srQGrscAoQciuMbkNaD+2Hnbt&#10;v+qD0Bf1rrW/bxVdlOL6+oa//bvv8/zrV4SgUNqQ50VUWfEugjB9wIREaSQInKupqoq7+0VLCiGZ&#10;zw8QEr73332Xs5MjyuUChOeXH3/Mz3/5Ed/9nX/G7//z3+Ubbz/j8uKGzz/7kqpyhNDgfMPRyRHT&#10;yQw8TPICKQQfffwJH3/6GQHJi/NLaht6QNh8NuPp40fkucGYqFY/mc/45Ucf8//+zd/hG0duMhTt&#10;eiIiiDFYR2Nv0FnG33//b7m4veMP/+W/5unjB1hbc3FxwdXVJfeLkqaJ6sZ13YDMsCGghCCfFIS2&#10;QLquKly1pClLcp2xXNbc3t3jQyDPC7SAZVhGkIIPaGOQIZDlol9XlFQoKamqisuLa8qypCgKyrLC&#10;BsHh4SHG5EynM5SUFCZHKUnd1NR1TV1XQAvI9QHvHBKBayzlYklVVRhjyIoc1SrRV1WF1jqqGHpH&#10;01R469CZQUrJdFqgJFR1xedffcb94prGOTICbz19yFtPHvH5hy+5c4HjYkIIFiFaUAeOiZG4pqJ2&#10;FVUZqErB8ekpXgcqF7izkqwJVOU9MiyQIaBELPGubQR0CAEOsO2/KBwtUAK0EjiusEFgvaLxmsoG&#10;PguOoAR1AI9Ay4xJccjZ6SnHD045fup48M4pk/kDjFEYbUFoKi/wDu4X9+Qnx7z1W9/k6PSYF8+/&#10;4NOf/4ib5T3KSgyCTCt0E0Bojo6OODw85PD4hIuLI15enLO4K6mrBaFa8vHPf8LLF1/y1tvPePTw&#10;jGmRcXx2yMXlAfXFBVpJGgsEx2xWsJQNZdlgF2UsHtYF83yKayy+rFFSc3p8QO3g7qMvuK8CDsmi&#10;9uTa4FyI4MkM5hmcZp5ffl2Sq9iWUggUEi0knhALiFtFbu8ccqCIurYXtEVxKgGZd8wAoQUI9ftC&#10;UrDdNE2EQyfqZlKKSL7gfVR579VgOz9Co6TEdoX9iU9RVTUhrBeEF0VB0zR9YW7ql4UQn9Mo1YO7&#10;x/ak9X1h3Y/VOksKUjf3n+F+sP79Yu0z/ZregplCB3ZnBWz23ncyiSgV/WsfLEU2571330dIRbW8&#10;p26a+B4ZdSFtCz6pq6r15+SGXx2V+zTT6YS33nrG8eExn3zyGc+ff42zEqkkY/i9NYW7fm8KG6WS&#10;K2HRsAKOSoFC9YrxsS1At8r0a9RMWiGFIsKwA7IFXET/et2/iIXCri90DqFtg1ZF24dAcD0DwBrh&#10;UAgCgVyRdyFbVfcKrQxlVXJ3J9BGkmU5QhUsFkuUlCwXJcF58jxr/bQ4L7x3HMyn5MYQtEIpTeM8&#10;Uikm0ylVVfXQJQGIdnwrAVluIrjNeaSIIDjZF7J7QBBx7K2/mMRWfui3tf9k53F7B0IiWzBv6D8D&#10;slW8j0qjtt2n9BpgyzqHFN3cDugWlJ+OjTR+6v3EENAq+ghROVQgWkIEISVl0xbiy6i8a6umf65M&#10;Z2Ra9f54RyYlpQYF2sTDQOM11sZxUdc1wgomckp9v+Tq8jr6w+0Ak1qRZRkTo8nzjPn8gHwy4eDw&#10;iIPDIzJj0Eozm02ZTCdr4ArVkn9kWcFsdkRVVTjvsdZxt7jn6uYlga/x1lOVDSiBKaJPNZ9NOZxN&#10;OZhMmEymTA/nnBwfcHp0wsHsAK0NUgmUygAHndpyCBijEXhQIL2MSsQiJT0wKCWQWoLtwHKyV8nr&#10;4pauX6L68SomCb2ebOiJErq1ZyxeTP3TFNCXko/EASV64o00nkv/pbHyVhArEYwf/KYCvfMh7kcj&#10;6mwdeUjqR0shQWyO26GyX7qey/b701zGr1ugPSQpS/eTtDh/m1r80K8fyxe8iTL8NjDBsC1fB67e&#10;9rf0taHi4jYChG33lcajw/vaFR9vy1mMvb4NsPA6gO1Y8X66Fm6L94b3tktFewjcCVtUrIeKkrvA&#10;gGPXHV67Vw90biuBw6777641JJ0ba8/tasCMEhcOr7/xXSP5gXWSDg9CbuRjvA/oIcGRkCgR1Zez&#10;LGvXkTY/1eUq2r1NC9BasVxGZdmoMO1Axu8JCKRugWp4rq6vuby6Zj6dgI0kkFmWEVrF1wh0U/2e&#10;6qxD5zqG5C2TTwhxLRR4MqWYTwukOGFxd8fybkFV1VhrMUZt5DLGiBjGSCzfpJ925drS8TgketgE&#10;v27PNe5ar1b+9Lpa8vr90JLMqB050i43FIFUtqnRSqB11scYqm3DlGxrLDczXPettWugydRv6+Kr&#10;5XKJFgopFbkxtAK+fQ6128dtU2Mygwu0+6GKANU29+G9Xc07iCRHzgM6AuSVRAJaRgIZZy1N7ZkU&#10;WXyv95jMrAHGUvBl9xxd7jjLTBLndT6B74Gi3Vwb5iqNiX607+5FCpq6/R4VybFscLgQqMsytnlL&#10;etTtm9Hfd1ghMZnCOotWCm30GlANweAcgZ44VwiBdTbmyoCzBw959PAheV5graNxIRJPtPF01xf3&#10;9/ecn59TVxXTPMc2nnKxxDUVh3PDPNdMc4dWHmlLHh5nnM4FRR7QuUYajRcC21hKK1hUluArZsfH&#10;KKO4fnWBq3KqheaXP/051eKS999/nwcPTpAigFJ4FQhKEKQBDAqLqxcc5IJ/8b3v8M6zJ/z53/6I&#10;H/z0QxZBUbkGhyDLDY11PdlVaHNTITiUzJBIROvDlcuKrGAjxzn0m7o1vwMKbvM7xkgj0rk8JFxd&#10;zVmxk9RlmCftxuuQ7HWbbzXMcW9TOx4jABp+TwouTcHGw/nfKWp3hBjpc6fK45PJhDwrqOqS8/OX&#10;3NxcQfDg4/qUackkV+QGlF1yOpG8fVLw+CDjyVTywdsHnB4rhL/m4EDy9vtPOXoyh0nGVx9/wfOX&#10;z7l86ViURzhxDOox5mBKwRRjphydPODk+AFHp2dwe0n5xU/58kd/hXZXkWiiJZATbkWeBQ1OCryF&#10;amlRUjCd6BhrCofEI3zA6ClCFdyVgh/84iuaybscHTzkxRdfo4Rby82MjZ1Vf8Z80oqYIawpbKd7&#10;jjGmB8R3eZ5uDKaA2uGZQwqUH5ICb/Oxx/bMbi/u9qsU/Dx8/3Q6JYTAcrnEOYcxZm0vH4617iw3&#10;yzLyPEdKyc3NTbse+hhPwwbZ8Ngzdt9nre0B8EMfyePjHtI0mCxDarU6d2itWxeMySCA87Il9on5&#10;q5cvLvhP//efslxW/Jt/86+ZTAp0gGAtRus1IsShT7jqo3HS823ka2N+TroWpe/vCAZW1+zeN04I&#10;tX42M75OdOfRKWnz2NlPtxalvkscK6rPV6z+vnq+zmdJ22N4pjeMRVaEpWyQFm07c9tFRDZcq8di&#10;hqGvN0YmPfTX0vnZtUvaBsMYLJ1nKRnetnhs296S+jBjMcjwvlNlelgRD+4iAUj3hO67hrULqcJ7&#10;93tK0Dq2Ro3tx6kvNLZPp/nTIYH48PrpuN4Wr75ufdzb3va2t73tbW9729ve9ra3ve3tN9X2APi9&#10;7W1ve9vb3va2t73tbW97+zUtLeR5EwWrDggcASButHgytW0FkruY4NcVm1YFB+mBdaoq2r2+pla5&#10;pWBpWNQwfM+wiHF4v2nBf1osmhYKDoumXscQP7zHYRHFGMhql6rW0Iag5e5ZVu0Z+sPv9QIxBirs&#10;YbSd0/tNlUw6RfSuKHMNnDYAaHXjSqlYKLZ5jc1Ck7FCoTUlwkEhwjZQ+Nj4GwK2xwpvxwv6PMaY&#10;DVXBVNVgXNlmvahwqIreFT8Mx8XYeB0qtA2LCdPxPJwvw+LoMXKIMUD2Zl+KjaKb9Pt2FbsPn2tV&#10;GCR7oobhfaVjIS1e6z47VHfpi7zaoj2VgJ7SorKh6uGw2EMMQDhDBZZ10JLaOUe3qUVsA410RdVa&#10;6/aZfV/knY79PDMEIXjx6oLv/8OP+MWHn6BkgZC0hf0GrQw+OKpq2RbftEQASlJkOdZGxdwsNxiT&#10;txiAwAcffIf33nsvgjEl3C5rvv+jn6DzgmdvvcXZ8Ql3N/c8/+J5e481AIdHJ5ycHDObHZBlOVVV&#10;89Xzr/jok89YLiouLi44P79AKcXiviQEx3e+/T4ffPA+B/N4P9kkp24s/+Wv/oqf/OwXUT2tBeI6&#10;61BGIwVMdIZ1NVVdUTULfvnzHyOF4Pf/hz9kNpviXFTFXhVGReBBXS9ZLATGHLaK9Q11WeKc4/Dw&#10;kK/aPtBGsyxLvA89MG65WCCFwhALptP+UErhQ6BxLiq1SIHQirvlgrIsCZdXOGu5XywwxvDtb3+b&#10;oihQRvHhRx/264ExBi0iiL4b812BZFEUUYFNSbQxPUg4Klpb6rrqVXO9tzTW4X0sCH11eclPfvoL&#10;lssGSUCohqfPHnByeszHP/OUtomKhs7jnadpHHmuMUYicJTLJcuFxbqM2ge8E9iQ4VFQl2RVIHeS&#10;XAaM8igVMAZULtE6oDKJMDnB5HFPkAKjNEhJEIrawmJZs6xqGutwHlzT4GuPa8D7mvrmlvNXn/P1&#10;T6CWElccoPJDiskBB0cnvPPb/4yn77/HwdkJRw9O0TKQTRVFkXF0OuP0dMYXH3/C3fkl9f09jQvY&#10;ssQGi3Xw6OmM46NjDh+c8ej+G3z2yedcvHrO/d0V0nvuLy75+fUtn88POT49xKgIqshNQb2sEUqT&#10;ZRqlC5CaIAKVtdwsllip8TpDmwwF8fmN5OGDGU14hPj0SxpbYd0E62GiNX5ZUQRJkWU8PZ3x7r3F&#10;XjvsEoSSWB+wXiCEwfuyXa/WfZaxfaBfMwf71pj6abdPG6PXwHzdNaqqpiwrnHUYo5MCvhWZkHPl&#10;mqp191mtFVKafn2PwNeGuq42QGfx/RF4Hwb7TVf4OK7yE3qCm9CBl1r/yPuwVZnJJSCx8WI/6BS7&#10;YUUH1CmhhxY0LpAQfOtbWqxrUAoenp1wdnqKd46XL19RVyVFnpMXGRISAoAOODUgZUHgvGN5V4KU&#10;zCZTzk7OyIzh+vqKZVmjgsY2kQyh81+6tur3zsQn6dTQo/piWAFo44Nt+O+rNvMtcHwFhomt0/oL&#10;rdq5d74npekKMNNi126/g7ZY3Rg6whrbNAjZjocWiLYGvGr7uqkdAY0LAeclRTFBt6AbrTVaGQyK&#10;Rw9PWC6XXFVLaispplMWZY13lqapEVIxn8+pqpLlckmWGbC+3ZcjKCkzWVzrhaIjd1JKYrJWUaqs&#10;cK7nEOhJobpC2dRn7mKfsTgiBVUZY3CtjyPbgdipx+M79U6FCxCC3fCRlIoqo13h+pj/A7EwPp1T&#10;LXVQBCMPirqN1hi1ImOB6IMYYyjLEucs3q+U1ZSSfVt4H1pAvUaICBYzJircRfCVbPc03av8OTxZ&#10;ltFUNbfLJbdCcH5+ie/iEaUw2lBkOcUkJ8sytFJMp7Oo6D47YDqfURSTSBQiBVmeMykk+WyK9xbv&#10;Xb8XLqplq1CquF1Yrq5f4Zsq+phKY7QgN5o8nyGkwmSKo6MDHjw44/Bgzmw6YTLJmU6mTKcFmYmA&#10;NJTC+ai6ihR4EVU6RRAEL3Au9EQasVlbJfZu3EgZyY2SdbLF2m+QS7CKCte4y4ZxSloEPgZUTWO9&#10;4V4xFpuvr5/rirFrsQzrYMr0c2nB+Pp11nMUQ789VVGEVjl+hxL1m1oKbEjjwDfNkwzb/nWqc2N5&#10;hW0x7rb3bwM3pzHc2DP8U1TRx0Dk2wDtY6rPu9p9LF4f5geG4+d1gPWxXM2Yqvy2ftx2rSEobld/&#10;va4tx/Iiw314VFWbgAhJ3BvCGnXhtvmwbWyO9eFYf4zFtdva7k3aJoyA5dL7GwNtxveIDUAbQrBc&#10;LhFKEIj7oGzX0/65ierZMrREIy04PgQHwiOkiGtviOtxJOtx3N3ecnV+weF0ymQ+6QkfjVHRD/Vh&#10;DTzdAV9Wa12S/1CKg4M58/mM6+tr5vM5s9kEax22JUzalq8ZA4fuauttJAS71pKx9WAItt+mUD82&#10;N1I/aBtAf5M0VNA0foMgZWwe13WFVgHvZ+T5YftZyPMMIXQfOw3JSzrgUhpnpDnTzo9axTB1JBIT&#10;IhIVRRnzNX8p1xrvFXVdo6XAOYvJom8phEAiegLYlERzqBgqpEAr1YPSER1JQ8zRaq2pyhII5Hkk&#10;fKiqCteOPWMMk4ODlvDBYpt1MJRSHSmZxXsIwSGE70FUSkUioqZpsM5hyxIhFfSxX1S798EjpCTT&#10;WXw9WAiJWi3R3wkEEApaP6ZpbPSzdPTf724X1M6SKpsO1YKlSHO+CicCmdY8fvIYqRTWNgQRycE8&#10;MXbocrEdqDTOzXh9jcC7Bi090tccFhkHU831y+d856nh8ZFhUjQE2SCNRGhFVTkqpyIAvg6IEMib&#10;QG4yXtVL7pqKy8USRcnDwzmPDwt0iKDRIAReCCrXoKUkIPHOUZcVWgom2YRvPjnl8b/9V7zz9DF/&#10;+YN/5IvzaxaNo6kdQkTlbu89yDge43xrIhlHt/YAooE8N1RV1QPLx/yQIbA3zcGOEVes5h1byU76&#10;75dxTe7IvIbEJ8N1bZiH3uZzjikhpwDEsZxzeg415iMO8/wpqDEFLI4p1KeK3N3aYq2lqm549eol&#10;lxevkO2cMkqi8RRaclBIJspxONU8O5zw7DjnbCr41tNjHh5pnL9DyAZhcq7uKz79xwteXt1y11RI&#10;85DJ5F2Onr7H0ekDzp4+4fDpE8z8AG0KpJ4iyfC24f7Dn/KzH/2Q+6rkNANbe2QAHPg69HuTbedm&#10;VAWHLIf74ABHEAGtIhGcyT3X5R2fXlq+KjXZ40cocpbLJZNCIQaq0Gl+YtXfqs+uxDV21X5x36SN&#10;IWWfM2+aZm29lm3sn2UZdV1TtqQbqQ8/NnZTwOfYOOu+O80VpbHHkJgmzRdnWbbKZyVjLL2nLmfT&#10;xeJZltENp+Vy2ed9V2DXsHFe2+W/0+sPz2LSswznHN45jBQ0TU3dNGgVc/CuXTOGZ6b992sJLp4v&#10;aJOxLJdok3H+6or/9Cd/xrKu+V/+7f/M0XxK43zv2XX5o3g7kdhxF1FPStQ2Rt69y7ce+jbb1pHX&#10;nSVuOwN+3Zkig/Ybnp2OkfikZ2CR+MgkZBCbZ6fD+Cddg1Jfc5NQU2wl8U6/Z3j+OiR1H8Ysad45&#10;PQvd1j7pXBjLA6dtqBKi100fkK2xTerfpX5qmjsfkuilP7tzl/h+2efex8Zr6guvkfeMjLe0X1Mf&#10;eRtBVbrXbMaqYoOkamwOjJ3XdmvHau0SW/MUu2or9ra3ve1tb3vb2972tre97W1ve/tNtz0Afm97&#10;29ve9ra3ve1tb3vb295+TRsq8ryJrdTTV6rZw8KnbQUGKRB4l0ryGKhXShmVRQdg0hSc2n2m+7lL&#10;kWdY+Dh27e79w+dfK5JN2uR1amTbAK67WPHTe+narmuHYZFnevi/CWpbL4Bdvz4bfbWt2GBb0fIY&#10;OGzVhuMF0+27UMok74sgodjGtKoeEIsHxNoh+7Z+HivoTQtD1/t8sz/GvndDcWpkXqQg/bSt0rbp&#10;CheG/TNs4zG1i7FxuGtsDefDmxTCbyte6BU/thBNjLXbuBJX2KkWP1ZAH6+7W01oOJfGFI2HRZhC&#10;CkTYVGVJgfZpIdBQDWtbW44VG71uTRgja9hWZD6+hg+LkBTGZGgpubi85Cc/+Tk/+/lHNE6QF5K8&#10;yMmMiWuXtzhnsdZGAF/XT63KVVR/iQVVWWa4v7/n6dOnfPDBt5kfTCmXS5z3nL+65MWrKy4vr5B/&#10;8Zfc3VyT5zOm0xmTyZSD2ZzMqFjkn+VIqbHO8+FHH/LixXNub+/56quXLJYlHgEycHd7w/HhnH/x&#10;h7/PB995nxAsWZGBkvzDP/wD//v/8X8iiArhgoDSGqlatVtaIIH1SGBaZAgV+PjDnzKdzvnWd77D&#10;ze0Vd3c3LBYLFvdLXFNTTAqEUihjaJoluXmLJotKsQ8fnOGbGmsbyrJkoiYs7xe8ePGiBUgAQkWl&#10;bdkpyK7UpG9vbxGiU3nPEGJJWVYAGJOxWCwJITCbzTg7OyPPc+qyYlkt+7GUmQyTqGE3TdMr9HTg&#10;+MlkwsHxEVmWcXl52Y+TsizbgvVYyG+MRmuF1vH169s7FssKiURLz8OzQ955+wl5LsmKAresEVJC&#10;E/DOgweJQmuDCI6mXiCE4fDwCKUlDokTkrumxNrAN46Oeff0GcYvMNwjVYNUHiEcPjiCnuBUQRUy&#10;HDlBKmxwlL5Gy4xiPmNypPCNx9kG39wSmjucXeC8xTsBVuLKQOPACklpK+6qL6kvAzfnmr/66B+w&#10;qmB+9oQn77zN+998l5OjOaeHBXkxQ8hHTKYZi6trXj0/5/yLzyiUp2qWnF8sqYKHIufBw2eczc7I&#10;Jiccn59yc/2C25sF1xeXLJf3XJ6f8+LlK+bzCUZCDhSTCSIryCZTpDY0dcPlZWBRVxJwaWMAACAA&#10;SURBVCxrh5RR6VmYqPbnmiU1DUZrnpxOkOEBH33xNWVZIXSGEgoho4JLJgMP54ZvPjzgYnnD7cLT&#10;2IYKCLgoCq0iyKZTWXZbFNLTwrpdajXpOidlJGQwxqC1jurMCVhFKYVPCsvjeO7WXXqF4tS/Sdfc&#10;7vdI4lCvFeSmRYBdcXPTNGRtcXBftDtQUuqeWSbAkxWgVrdqym5rIeCYD50219DnItmb+j0KCKIr&#10;sl21R5YbTo6OMFKyWFbc3S0wRpFlBqMVwce2isCF0LddB1CQSkb6oSAwJqNuLIvFEmcdD05Pefzo&#10;IR9/+nkPBk798u73vnA1VpD3qmoRYBv9t9ASycQq89BeM6wBsmOjdArUDIqTQQmFD21cwQo8HckP&#10;VgW7qZJeF4OsK+c5vAstoCaC6zsftwO1OR9VN60L1E0sGpdKMpkUGN2u2XmG84EiN1hbt4B1gw9g&#10;faCpa7TWTKezqGpGLNHO84yskBEQfX8X5wCtWJ/vfHhFBy80xkSSAnffgvACvvflRaI0JtfmQDeO&#10;U2Btp3Abx7pvQSGghMCFCEpXUmK0jqB871jamhQktPJX1gEH2/zCITmYAPABIVsQv/c9ADuEEEHw&#10;xqzGqJRcXFxQ1zVZ+/eukD8FlSmlsTaq34GnaWqkFBR5TlVVWFv13xsBXQojNPgIJnLe9a9772lc&#10;HEeEwGKx4Pb2pr2exTvfzh2B0hmT2ZRiMmF+eMB0OmVS5OR5/Gcys2oH4Tg8OECrAhHimlJXSwSQ&#10;mTyqugtJVVnu7hZYZ/ny63PCTz9ESZAiYJTkYD7j9OyMk+NjprMIis9zw2TaXndSoKQi15r5dIKz&#10;Dc5G4ow4d2Jfx7Wl+2+oZhlV3hDrqqyrORtJLYa+59D3HfNRX6f+OfaZdb/Zj15vBYBzoyDflCxs&#10;XWmYnYCHYYwU1efZ+v5fxYaEaMP9cyz2GQOovonq9j9VpX7YJyn5wC4F6G3Ps+27d30+zSONKXwO&#10;4+lt8efrCurHYscx0MTY57bd15sQlw3XzGGbj+UatsXku0gL3qRPdpINhIB3riWPYY3Q5nXtuW2u&#10;D/MVY3nBXaSR28bLGADJB98rTqf9NSSN6fy8zgfp/L3QkhB1qr15nmFtgwudauTIHBNxf28au+ZH&#10;hlahV0pDCKCVxHpPcAEral6ev+Tk5IhskmNMjlYG5yJxkxTQtCRMXhD30MgKFGN9Ff1GRYz3ptMJ&#10;rrE475jPJ8zmM+rasnCePC9omrr3y8bWzX/K+jHWn8M9Ydu4HSpYdiRUa6wrbBIRtr1MlumeHCdx&#10;Mte+u7sfrTWI+IxNq1Q+BLemzxJzhXHfqOsKaz3ed35v9EVSMOs6kUJYU8JO96KU3LP7WVU1eW5a&#10;gproFQql0CYCGbWUNM0KmChFVIaXUuKsQ6iOJIoeAJ8Cjzs19aIoWh8l9H42EoRvSWVCYDKZ4L3r&#10;VefTto/xhGJ5v+zjOu9W8ynPc5RSLJfVOnFWS2azImqM5DzOuTaGiP7e/d0iEi5OJigh+1hQiEgw&#10;0d4R9GRZMsbK7XW8DzTSsSgr6qahbto4YetelKy3CXnA46dPKIq8vWdDkJKAoyzLFhwb/dfZbEZV&#10;1SuVbilwdYkQllmhefb4kNNDw9XXn3FoLO8+OOQor5jknmxSUGQKC5S1424RuFsEbu88R6czmjq2&#10;kTGaxdUlOYHHDw55/OCQXDq0lDjvqa2lqqFSDiOuMPMTJrlGMSNThhAU3ga08vyPf/BdHj484D//&#10;9Q/4+ScvuCs9GLB1jc7z3qcyWUbwnqaJQPfQgkwbWxHCFITaOP8Y7mOp3zAEQ3a+/abvw+g5TJeD&#10;TRVwx/bd9Byiy7MPcxNDX2vsekPylF0A+CFQeNde2MVtMX7ZzCEM/z/1v2J847i6vqZcLsBZtIrk&#10;pplWTKTjIIND4zmZKJ7OMp7ONI+ODe8+PeXBgaZp7kAFXJCcX9zz0WdfcFdV6IMpp+/8tzz99h/w&#10;+L3/hrNvfoAu5iCzSJJBha9vubt6zqsvXvDR3/2Qq1/8lOaLH3GqHVUVUO3+JCVoEyIhqpIQujVd&#10;xJyvAu8bdK5Rbb6xaQB9yE3l+ccPv+bKnfHs4CEfPHuPj758jg8CRECETR+qj6U7Dr41v1kiZZcX&#10;EP1aFNq4rMsjjO1l3vu1/NLQz5CS9rna+H2gSp/mz9J8U7rvDPecdF/onkNrTVEU/c8UaJoCYLvf&#10;0z21A4h3z9m9J5Kero/f9OxyeF/dax25XPesWZYxyTIenp7y1fOvmISAC57FcgmOeKYnNn01a5tI&#10;TtDmWZzz5Hke3+dhWTX8yZ//BReXF/z7/+1/5fGDBzR1CS1JSkq4lxK4xbaQ/d6TttWQSG2bn73r&#10;72lsOXaOuOn7+q0A8jRP96axW/e8287HhuRG3VgYI+Re5Tzl2pnkMD7p9texNX4sD7CtxmDX+4ef&#10;HSOdHp73rz4jknFl18iOhvvPkBBo048No2dw6TwY5ke3Ad+H/bLyE7efgQ7HSOdXDEkPhmvSkBgk&#10;BfjvIqNa/5vceKb4/aJvl219NSSo6tbiN82b/Cpk/nvb2972tre97W1ve9vb3va2t739/9n2APi9&#10;7W1ve9vb3va2t73tbW97+zUtPRjfppbR2aaK+CYwPAIKuj+sg687Rcd4ih+BGMEHPC2oQ2wHrQ8L&#10;FYcg3G3F1WMA2LHv28Zen14j/TmmlD1W0LALvDz8vrHrDQHm3TOMKcOnn0+LH1fP1kpxJH2/65pR&#10;/X3z9a4/NwuaPc6tA3Q6BfkhIGz4fSmDf/fZsYKJFAA0przatVNXBNq1VVcUk9rqPt0G4/5QJW6M&#10;JGFMhTwKp40rbHXFQ2+i0DemBpK237CweNf4GRZn7bJdahhj4z4F868XQay3VVf0l47LYd8N16Ku&#10;f4bFix0gakhIsE3FrBsHY6QC8TpR6bQrgo997tYKw8fUKLatlbvAPdvm/XBMDb97CO5Iwalp8VpX&#10;oCVEW7wbAtc3t/zkZ7/gF7/4BGQsWsvyogUWRjWtrn20jkXXmc7I8xzvPVfXVzEJpwzeO5qmYjIp&#10;+O53f5tnbz2hLO+RSmIRvHh5gdYZVVXy4Ucf89lnX3BwcMK3v/UtPvj2t3jw+BHeVUBUESurJVdX&#10;V3zy+adUiwUff/QJ5+dXTOZzdKa5X9xBCPzz3//v+d73vgvCIaQmKya8fHnJf/gPf8yL81eE4LGN&#10;x2gdZb1EUgAvBVmW45ykbCoIARcafvijH/Dq4kVUBFISbx1lWSERlIt7ggi4EHj59XMypcmUYlkt&#10;sY0F52jqBgTc3d3hveejjz6mrhsenJ2RZ4ZiOiHLcrxzLJYLyhYY3CmzAH1xYiQWyFuVpxopJbPZ&#10;jNlsxv39PXfXN9wt7mIfS0nwniop+OoKwIQQ5HnOwcEBR0dHzA4OKKuyv2bTND1ZQlXVzI4PmM0m&#10;UVE6y7i4uOL84pKmdhSZQYaad5494ezoGGkX7TjQCBRNY2kaR3ACoxRGKsqqoa5BqYJsMkFrhSCO&#10;UW8McjrBahC55Gg6pZABIZbkuURpgSoMoZgQ8mPC9CHy8Bm+OKYMmmVd4UpHc1uhakcoF9SLG6rl&#10;Jba8JFTXuOYO4Rq0lUwmnuAb6tqj7y25CIipQWc5jcpZLBZUtz+j/PEn/Ncf/jlVMDx6512evvWY&#10;t996wvHxCbMi5+z4BFyJL58zIWexVAjluLg8J6gDDo40ujjk0TsTDssHXL+6YHLwgsXdHbc3C15d&#10;XFOWAStAZpEMYTKZkk8LgncI65GhosgEWTHFZBMIFm8VyEAIjuChLmsInsOp5vHZMV+c30YwrrVo&#10;LfBBEpxnIgUP5znPjuc8f3WDl3Gd8MERBMgBoG4MzDhcd8Z8hjFwYrfWZ1lGVdd94fpqXdpU+0nB&#10;6ClovnuvMQbVju9u/KZ7gtE6gvjbf7QKVKlC3ZCIZszvGwOxSBl6gP7QJxn6n2PqmkOV16FPlxYu&#10;K90Vege8DRilOJhMODmc4W2FbWqq2mGyjLpxPZjJWterl3b36ENAeA8tSMc7H/8mJOCpqpLgHc+e&#10;PaW2lq++etHphK+11VCJKfVxvA9rUDARZflGfYnO8+zB/QOfJfiAwxHwEcDd9u1kMiGEVJk8rKmU&#10;dUpgKdihA/2GRME2qj2uxwx5kdO4JpJmBE9dN9jMIKUnLwpm0yl3iyVKRzCSMboFaBOVtaXoiUcE&#10;rSJiu5ZPplMgrrGujYmkVLw6vyCgyKSmrjuykqwtypctoMa0gPX4bN1TdG3Qgf1tWa6Np2FBfAgB&#10;Z21LbCBo0c4RiNQSVdgWOO1CQEuz5i8hBN67vt2GPmAHTk99ls7P7u5BtYqjaWyYAvknkwlKKa6u&#10;rlrFSY9zfgsJGhgTAYqRICNe79HjR+iLSy4uLtaIinqCKR96pbg1sF8A2RI3RLXArB0/CrTqgVHg&#10;aeoly8U9ry7OI6lAAK1NJMqRgsl0ymRa8M13n/EHv/uveHD2kK+++pIPP/wQYR3WOVzjUQqaxlHk&#10;c6bTKY2zqLbIvKkrnHPYpubVxTXnF7d9HwgR8MEiRGA+n3F6dsrpyRHTSUGRG+aTgpOTEw6PDuJa&#10;YjS4CCgQKAhuY4wI1mOmIQhIjsSVQ+Bu2j/byK7GYuJditmRkMmjB6qIfSwgdB8DDIvPU0DH2P41&#10;tl8Ni7jjZ8VOgqs3tTFCq21EKq9Thf9VC8rH4o6x7x7LaYwBW8fU6Lbd67a4Z1eslPofryPf27YP&#10;j93L2N48BBuN5bi2qdftaouxvM0uVcfX5a9ep3zYss6knxiOhnYd2/RVNvqia6suTm8JMFoqjD4m&#10;H5LIbbv/bSqXW+eJWGWbYraqI/GQO+fF5gRo70MIpJCRzCJxQtL4fQ3ASAT8BBf39m7fzfKcINeV&#10;DqWUmCyCm4Pz7S4SfXWpZSQEakF4IXREAkSFVKnwIQK0bm5uOD9/xeHJcQ9Qjv4EaBMJyiK5UCQb&#10;co3t+0Rq06vNa6Vw3uOCx3qYHZ5wcrbAWs/i/p7gI8FRtwcMlbCHALFduaVt82V8PEOnTD6e2xV9&#10;O8W/+dFcSeff9Yq/SiOFxHkXgYhdGw/mQLcXiJasKfTMhgIldTsu1v2rjiRH6UgiVFYtuZSPqsKI&#10;0PspSkmm08nWtabzRToyhY6cLs11KdXGOVrjfCSecM5RlRaFR2Qm+mneURQ5WkSiHN9ev2lqkALT&#10;KgUrKWlqHwnyZMzjTmczcpNxv1hGgioV/a/MaOqWmE/r1rcVMZdbVTXWWiaTaZ+fD8HTWBvJnILv&#10;x058psBisaRpmnZPDX0OOAhonKOxDucDyJZIIohI4CYiEDLQznch+3yGaMe4a88ObA9EcwmodUU6&#10;UIVA04HgiEDVnlpAJP505+OEgDaaxjacnBxzfHJCkBKkIiTETbnREQCvM548edr67Iqb61vyTOGN&#10;JIQGguNgNuV4qri5eEF9d8n73zrgLPccZJY8l+S5RusQ28R57haB+6VgUQYOpcIT4/TpdIq9v+Ow&#10;KHjy8BGHE4VRBqmiKvZdVXG1LCF3LKxH3N8yP3rMNC9Q0gASr2N82Aj4ne+8y+zwgL/++5/xX//u&#10;J9w3AaElja1RSoMXiBS0J2Q/f1GBpqnxUhEA5TVGa6RUa/NnqIg+XGd3kfh06+Uw575GrtWpvXcz&#10;/TVkM2+Sgx3uZSmwcJs/mebcxs6rhn5xquo9zPtuJ7j1PXHmYrmI4HcCUmlEcGgCEx04mRoezAue&#10;HBc8nAhOC8/T45x3nz4g04GqXuBDzBHdlzXL5Q1SwrvvfZO3v/s9nv3e/0T+7HcQek4QHtvcU169&#10;4vrFJbdff87Lj/+Rz3/5j1y/+IKsqpljOc0dDw7nGFEhpcMojVESBSipUVIRnMfaSCYVSfQsCA14&#10;nIt7aVHMkdkxjQz4qcT5OV5Ilvf3LJcVsgVeC5mC2FmLXTqC5c6XVz05qEiIiVd7jPfDc4F4DhTJ&#10;NRrKskqIkcSIz7byh8bORFLCxzG/cozgdkja0o0/5xzT6YTpdEpZLtuc8ep5uz2xU353zkU/Rcg4&#10;QaRAtDGhlJLgiX5KEjule9XwrKQjOzetPxIJTSI5x3e+8x1++1vf5sc/+TG//OUvYwbHe6xtYEBe&#10;np7Jdft+JJEJiU9lsD6ST37/Bz+kKiv+/b/7d3zj2eNI4FguqUTcexCuz/N0fm58pLBBsLFO8OaT&#10;3NHrz8CGc7Wqqj63uIssO53b6/lW2efPlJJbY7ZNEPXq/HYFrhebzm/7evratrPobSSe3X12a/K6&#10;ryY26gc24520LdJ4oQNUp2fCYSvhd5y/8XlWz8Da94/3n+8d/vV726x1SP++TXG9+3t6fjkkBhjm&#10;h7u27MZ9em7ezaFtsXu6bgxfG+auh33bvd4RAqwr1Y+tY/SEg+Px7TqRWEpIMEZo1YHpX6ce/8bx&#10;3N72tre97W1ve9vb3va2t73tbW+/IbYHwO9tb3vb2972tre97W1ve9vbr2nb1N3GgNerQpEUqBp/&#10;bqiv96+PK3XEKtX4mxQCIceBpJ2lh8tjbPBvAvAdK04eqphsK0gagl/HwGNpe+1SJx9eK23j4feM&#10;gYrHrrkNQLuuekIPJhorzBmOh7H7X399Xb2iU+Hpik+6/+8KTsSg+Dhtj1QZaVsxbdfHKfB9TEV9&#10;Wz939zl8X6rUsK4SFp8x/fw2pvpVH2wHKmwDZQzHWdrWY+Nul9LiLoW1IcnDsEhvl8LccMyOzZ/h&#10;eBqqFo6pnmybI0PViKGCe3rdIXB+qACfrh1a6zWiA9+1k9gErm8rAF8fO5vPO7Z+bVMY3Kagma4B&#10;Y/2ySyUxFtfEouu7uzt+/suP+P4Pf0Lj+P/Ye88nS7LzzO93XJrrqtp3DwbjwAEIQwJYaTdWJqQI&#10;AtyI/UBtrJH0D2pXpHbFlURFLEMhQzEUJAgSogEFDMxgZjDT07a6q+q6NMfow8nMmzcrb3VT3E/i&#10;fScm2tTtm5knzzmvOe/zPCRJBJwRPHXl8Cqq5ERQnaaqmmvI3fpOk6gOhQKExXvHe++9x9e//nWs&#10;i42C1ns+/fQhy8sV77z1Ji+ePUEgmOZzTiY5zx49BLtlmn2LW7duorWmDvDk2RmfPvyMzz9/yLMn&#10;j9muCib5BEfNerNiuy342q++z2/8xm8wn8+onCWfZqw2W/7yr37IH/3xn1Cui6g8pCNIkQ74KAhC&#10;4IJDIpHKoFzAB49Rgrpa8fCTnzOd5Ny6cROjDaEqkTrFKBkbg70lzTK2yyXP5FOKqqCyFaeLWQfW&#10;9QKqqqIsS5bLNUpq7t2/E5W0mkYk2zYlslNpU0o1+57qmsyLoiBN0w4YuN1uWS6XVNuC2tZYb0mN&#10;Qaod6LEF0LdK8y1wXinFy/OXPHr0CGstk8kErXW3106nM7Isa5rbA7WtePL0KQ8/e4i3Nd7VCDZ8&#10;5UtfYj45YXtZUlU1wkXFaUkE4mulmKQSJRzFdhNVkPMJMk2wPhIQOFtRe4dOcyoCLzYVSgam2iOx&#10;XGy2SOlRJkGmlvQkJUkhmc4xd7+AOb3LPM3BG6g11IHgS5zdUK/P2Dx+QvHoCdXynM3lUzZnDynW&#10;59hNifM1QUBiJNo4dFowkZ5FEghO4QPUaFaF5eLzD/jxL3/CT9Ipi9Mb5JnEhEC9ucD7NXmWM51M&#10;8VIxnSY4V7PelkgNeW7Q2Q0mpwlBamaLNdP5Go/ixdkLNoVlu4HzZcmN08AiBJQIbFaXOGdJ8gnZ&#10;bIEyOettRWktXoAxCiWiIqQPHkFgnifcWkzZlB4vJdY5toVH1p5UeRKVcv8kZ2EuqYPF1eBRGJ0i&#10;EHvKl+4K8GWnptUporuoCtj3g23TbX9/apv9iqLA+ajsNAa6Giqnxb1Tdmujv6eWZRnVLxsVq506&#10;kewBa3d7dZIkEQTvHFVVdeQP/ZioD7If3l8L2AdBXVtiQ+242s/YXj8Gtuv71zEiHWM0VVUiCOSp&#10;RCnBmw9ukxrNydSwXp1zsSzQylBXHi0d08mcstiyXm/3YqLozALOO4LdAZxc03istYkgLxE4OZnz&#10;9tvv8OzZC8qq2Z+8jwCLIfDpgM8e/uyQn4tjF5s/W+BCXzWIIDoAfGjU2+u67pqEWxBR37drbdhX&#10;cvRdo7v3wzgsAm6kVGgdlT2lagkk4n7sQ2C72SKlI89n1K6msjW1dWSTCSIECFHZ03rRAJYtSsS9&#10;elsUsdlbxXeeGIUQGldHcE+aJVRV3RCgCGztWF6ukFJw4/QGq/Wasixx1kX1vBDB6X1ymz5JQ18N&#10;rR2D/hpVMjbBKyGjP2ryp6qqcN6htMZ6H8HSvZjPGIMnENy4Ql7/en1CqrquI6GMjqp8LRAg/luJ&#10;0mpv/lRV1QDf43fXdU3SrL8xddYdQD4q0AkBz58/pyjKGAuGEBUr23gfgTIqfl6lDWCs7sAlNM3P&#10;LaAggqpco7iXRsCPD6jQqMISiQxowF+htgQp8HXNJFvwzW/8Ot/46le5cTrnzfunPLi3IJ9MEULi&#10;raUo1nzvj/+UJ48fYX0ErSVpGoGeUpCnBjXNqeo6AhiEoCyLTpFQCEFZej76+FN++rMPoQGYGa3I&#10;05QbN0+5c+c27//K+7zx4D6miQO9dV26thffNs3k44DcXQN5Cwbpk3iN5VtD/zCMWfv5+v6eNcjz&#10;uaqc2eUEfjwvOpRLtM8yBr4f5r6dqq+QXbP4GEHX69qwLjKmEnnIh4z5meuA5IcIXV7VYD7MTcZA&#10;y2O54vC+DtVADt3L2OdeR53xdes916nfHcq1rgNqH1Z6fPW7ui6fPvQ9193vrv4SduyS1+SXMnBQ&#10;zXTnHXtAn9ZdDu6v9b9jefzYsx4iARrOiVj/2xHWCHaYZnmA/GAIjrzq62kI7QT0CHSG37Ujv4ig&#10;PNUMp5ISHxrl9WD3FcKVQXaEAAFno0/yOLTQiIaELoJBfAfY9L4BRIeYm3rvefT0KXfu322UXg0h&#10;tEBv0QCCRfOKxT7QuwXuBLC1pW4UUp0XpNmEW7dvUxYlq+WS7WaD6wEDd+9KNHGU6Pa+69bNoRrp&#10;UHFyN1bhShy2nwdEQJ1zASnH58sQpBVjVIENtpv3YkCWMpxnHWmSkmhhOoKfDkjr9+estRajJXVt&#10;I0GR3wHOQnAxshBtfXCXf0e/tg8I6qurtp/rj4PWmjRNMcZQFAXW1kgZcy4JBO+a+pSMfj7RBFcT&#10;mvqDlMkO5KgkRmlEgJqAUoKbt0+Z5hPqyjbq7oKqrmk5UZPEdKRlIezIJZVWKK3wwaGEBAHL1SV1&#10;VTU5haSvEr/dbqlr1xv73fyoraNerTFaI4Qk0QprYg6apinWObTRCKmoa0/ka4oq0s7WlHUdcxLZ&#10;zHsZ31l/fxBCRHAnEGQvt3QOZLOWZC8vECC1at6ZJc0SFqenTdwlkVoTEFjX3GcSAd/zaY5Wmudn&#10;Lzl/eY63FZPZAudqRIBZnpLrwOr8CWL1gjdONG+cGHJZk+oYQ0kj8KJGaoULnqL2XCwLbJDYZq45&#10;56lri1SaxKQYlQACZVKCCNTWUpSW85cX3Lo7Y7tZs3255PL5JTdv32c2X6C1QUtAKkRDlvfOvRvM&#10;/sGvc5pP+IPv/RkXpY0q2941+66PxAnIJk+MxB1aSqqiwJikUftW3ZYa93B5Zd0dOqcY28fjOvVd&#10;7WHoT/pEGGKHWDx4jtH+uQ9AfFVcNKb2fujzh+KBoT9qz0PafaD9d33l8KEv9fEggbqusLZmvV7H&#10;udCMjRYKHSDXghtTzRduL7i3yLk7VdyZwIObU27OMwjx30awsCfgydMJN2+cMD9JWdycUVWO1YsL&#10;Pn/055QWLlcXLM8fcfHol2yePIHVJcpdosMFDyRMT3NmScZEKTIV0DJFa4lzUBWRwCM4R3AWW1dY&#10;6/AOqspRlh4pYToV6CSgEo0y4K2iVAY3CRg3I8snbMsNq+WKfDrB+0CSmB1BTpO6iOYPfbK+/Xe0&#10;A5726+b9PbkZ6mav9s37avcvsZvnXFWT7hPPduQszZxr/ZC1tgPF92shfUK2/lldvy7U7sVnZ2c8&#10;f/4M51zP14imJrAjiGvVr1sQakv8I2SsAYRAlxsPY/YWQN4qQkeCAoG1vgMyK7UjhKjrip9/+HNW&#10;F5ekWcp6u8WkSfOMssmV4+dbcvDdPI+1tb1zTu+RMiAD1GWJUoof/eSnbP+7f81//S/+Ke+8+SZZ&#10;liEEOCzW2+i3Gz8mhdrzO2Mxatw/WkC17Gpjr8oh+mQA/fOjQ3WK/rlk+/vdubVolOrl3nj0Vctb&#10;UPbufe7P6R1oeQzQHq4lWRvGamO/ho4ss43hfHff/VxQKa4QYsVaytXegKu5wWGf0ILkd+u3/3fh&#10;4Dno7l35bk0M4/z23KU/TkLsSPCGtdp+jXo4pv1z9OtqETtChtA7Nx8nKLiOpGzoo8bOv8di9/Zs&#10;uiUPaev8cQzG/VmfsGB4b8Prvi5Z39V+ENG94/8vBINHO9rRjna0ox3taEc72tGOdrSj/f/JjgD4&#10;ox3taEc72tGOdrSjHe1oR/tbWl/1cqi03Np+s2jo2PPbA/grzcXsGti7JvvYyXmlYan9/Zgy86HG&#10;2eGh+bCJpN+kMnyGsebuMTXvfRB0vwlBNCDysNeo1W8KHqqFvq6iWv/vhk0Vw0P5oQL3mGJA26hh&#10;jOkAXcPvb0Hq1/XIDw+t2yaS/j33wQytSuuwaWFMqWzHht/Ou7GDeN8D5bWKNPuNHm0zaguii6D7&#10;qBzS3k+WpV3zYzsGsaF712Sxz67vmu/znVpDO+dboHurULADyl9tyBs2wfRVMq9rXOivyzGgxCGy&#10;hkMN+f3vPkR68Co1wj4A4WqzWbgCXB9rDhrO9UMN/4eANmOqY/311leD7YMlh8/Qn2+7//2g+Wj/&#10;2caAF9ep+PTv75Dacn8c+s8x1oQ5phDfNc61KmXakGUZZVXz6cPP+cFf/JCycgQkzleYRGO0wjmL&#10;EIY0040ynUDrRqE6S6nKmu12TVEUhBDIsgzrogLp1772FaaznLOzNd55NpuCzA0PHAAAIABJREFU&#10;v/7Rjyk3ll/7xtew2zU/+ekvmExy5tOUs7Mzfv7hGS44vvXtb3P7zj2quuLs7Dk//tH/w5Mnj7BF&#10;wd1bd7HO44KjLAvefeuL/KPf/E3eefttardFmah+/OEvPuJ/+r3fY7lacbKYUdcFEBW9utb7Ru3L&#10;dwQcsfm4rEvwoEK8jvAJiqi8LLxHeEuSZQijCDVMsgzvHBfnLyiqkvsP7nUN8fEd7tSpq7KgLFMu&#10;zi+YTDIW01kEOzYgzrKsOpCulBGMt16vG1XAgNKaSZ53zfqbzYZiu0W1DXNIgg+g6ECGLWA1yzKS&#10;JOkAhavViifPnnF5eYE2BuccWZqipMJ1Df8CgkcQVZSqqmK52jBJJXVRcuN0yv07d0l0SiElk+mU&#10;1dMz1us1E+XRKsFISBRI4XC2AqGoXIX2Dp1mBOep6hrrHGhDITUXVcX2yRJZvEDaEilis76nxvoV&#10;PjxGTX6Jvv1LTt75Mjfeepf01m3S+S1UcopKJpjpDD0/Qd+4T/7mN6D0uKIgrJ9TffZTfvlnf8Dq&#10;6QdUm5dI5aFuQMDWYUxUNRJaYhRoBHmquX0yobCC1bZkffEx9YUlVVF11jpLcBWJsdhQYfIVs/Q2&#10;SsU5VtW+eY8pJp2TmAxjpg2QzrO63FKVgnJb8uzFJavNlixVpFqSphNMPiGfTPAotIXa19QeRJBo&#10;YgOrMglFWaOEZJ6lQEUZApUNVHVAWI+VFSJTnOYZD24pVi89wgXwEoKAIEkS1YGZBPT2vh3wsb/3&#10;+N6eGht+dfe5tqG43R9bVbRWIbqvANUC79u/b1WfI+hDRKXkBrAe2DUu+obAwTnXze9DQL2uSbi5&#10;Xt1TMW9BxBE8GwGvsRHX7/mCXYOn6vyEEH0/Kbt/P9b8CFEMXdAngolAEFdbTJKQpml8pzoCpic6&#10;J08kt0/nfP0r7/GrX36b+XzGw6cv+ejxBWVZxD2mAiUjAFhJSVXVXC6XnZp3AKSSTeO1j+BuHRUz&#10;vY/N9c46QvDkkyknJ4Y7d+7w8PNHQECb2GjurCUQATr9Z7PWReBS2DW59gGrV3Sp9mIOOmC0GDQq&#10;d6rtjRqbloq6rgG9A6g3ZB99f90ROrVfLogqk018Fv1liOAnpRt1srjf++Cx3pIlKXmWI0VAaIOS&#10;GtcAXyobVRpD8JzOFxHw5iyhAfJHkL5CBolSGikDRkuKwkITf2vlcT6QJqbLgZyzbIsS5wJaC/I8&#10;J0vTpsm6jm3sbS7hdo32LdC8T2I0BjLeKUDF8UOK6D+rEt8QDLRr1RjVvcyo1BfHJwzzqF5u11ek&#10;r+saqeTeunHO78VfUpkuBm4JeqIfjGqrUgpm0yk0+4lq4po4B3ZNxP1GdGst6/VqTzXeEwHwEYTQ&#10;5gWiAXDu1G+lEFHpM7CnOCalbvYoj3fgXUAnEqNMfE5A6ui7CZJEJ8ynM9588AY3b9zi5x/+AqMc&#10;iQHnHVJOydIULTV3b81547/4x1ycb3jx8pLnZ2ecvXjJcrViuV5zuV2iTIqQzZqVgps3IiirKAqW&#10;yxVCQj6dIqXAu/g+qqoiAGfnJQ8f/5wPf/EZX/3K+/zH//Dvo9Ru793LsxsSup2y4jCH2BFDte++&#10;VVfu549jIPZhzhLVFZupL9p9OpL/DHOb/neGbo8RBB/XK0FeyUWG+cFVUKw4AMQUXXkiqt5LPKEB&#10;vYjXVjk/ZGOA9Otysr9JE/iY0uB1edvrKtDvlC/H8/8xxcrXyecO5bD9uXcdUdih77puzMZyxbEa&#10;SX8v3cupDgD2hqp/Q1KFsZrTIfBwfzwPAdQPzb3hNcfm3V4+DV3uMvQf182bsRx8WOMYew/XqZwO&#10;gfJj9z2ssQ2BhodiwP5z7BFJinCldtHVYhqfLJVGqkgYU9c1tbP44NANeYtJU6TSBB8B59a3qupR&#10;QdY1QFK65xadj+nuM3IURcKd7ZbPP3/MdDZHG4NJDC20SYRW1XQ375SMvto34HKtIhi7qusY+2qD&#10;0w5tDNPFnOnJgtV2g2vIcvpjFcmFdvXF4c8PEfONKdoeIrkY1rTG5lwf2HRo/eyBX5tNuyVD6V9v&#10;qMTZr5n4Ji6IKroNIUC4en9JknSxj21jm+Ye+iSKSinKstyb2+1nWtKtIfFXe912zCMZUhOLEcGT&#10;RmsSZZgvFiRSsC22rOyGxGjm0ykEx3ZbIkT0/W1NNlEaqRRGR5Bklmnu3LyF0pKiKKmtZbMpYg4y&#10;mRJ8IM9yksTgvaWq6i6eVY1vbokRhu9/F7/JbjwDcU6LVuG0NxdcbTFCIpWOwPs0ZTaboY3h/HJJ&#10;aOrAoandIHdqyt14KYkxJoJqfaz39IHFQ6D0fn2cvfpsS/yHiArwN2/fIU0yhNQYk8Z/HzzOATI0&#10;pEiRMPCXv/yEv/rrH3G5vOTGYhZz19IhvedkoslEha+3LIzj3XszFqkn0wKtNFqnJFmGShLwM4Ra&#10;4SmZL+aI0kcCrmAJdUlwHiMMWZKCcJHQUQbKsmK9KSk2FZoEIxKQgW11znbzkotqib55h+lsQS0C&#10;m6rGIXFeYIXhCyf3uPkPfo2TRcLv/59/xLNljUWwKitMniIBJUWT4/TWYYhxYFWVBAFpkvRq8odV&#10;eccIZA+R/8TziPFacVvj7xNrDfOfQ/v7odjpEKHtvmqzOHiWdJ2fbK1PCjzM04bj1PoH7xxVVUbC&#10;LudRCKSI5HiJUiRCcmNmuH97znsPbvHFO3PuzjX3ThKUK9mulnhbo2RA60CiJWBIjSSEisePH/Lx&#10;J2ucSVEf/ASZnhC8Z7k8w9sVqSg4VY7ZrYQEiawyqCx1UXH5YsvLGnzd5gSCYuupioBqih9pCtOc&#10;BiQbt4Isl02uqfAiwQfF1qY4n1LIjMmtOZl1aJOAizWO4D1ChqYGtU+c6JwHHFLtyNZawLVSssnn&#10;ZDcv2p/vq13LZm/we59pa1ZpmnZnSGPniP0a11h8c+gMrz9HfENktlOpH56BxDOJVpE+5k2+O9/r&#10;19321gYB1ZBP9/1nH5y876PbmEmgTcokz3l5fk5d1d34lGWck1mWsVqv+dnlL7oj0rIq4/4vY526&#10;v4aG67JPZA6RxKZfF6yqCq0UH338Cf/mv/9d/slv/Rbvf+k9TJpBVYKQBNXU3zzsq6PLa3Kq8Fq5&#10;1aHcZuyMfCzWif5edTXCtt4+3AvHYup+HtYSeAzB2NeReg3z1mEccmgPuy7nG9sjx9TI488cY6xc&#10;w7iyT0YxPKM79G9flRsdOjds77UlYxjWPMbA74fy2euuM/QHQ8KjV+VLw2c7dO74qrPGPmHm2Nny&#10;2NwZ+tV+bjDM14c1hUPnu/u5XCTC3K/fiCP4/WhHO9rRjna0ox3taEc72tGOdjSOAPijHe1oRzva&#10;0Y52tKMd7WhH+1ubaJoIGTQ19g/M+4eoUnbt4qNqG0DXTBqx423zfNME7w80TrbN7YypzodRgPcY&#10;aH4IhB9TpOvf8/AaYwfG9IA58RqtstR+I3VfBWLsmofUpeOfxaDpX14Z3zEA8JiqaP/5+41XEVgU&#10;9hT9+ooBVxXjxxXcWrWsseeCoVJeO34AbvAs/TnA3rj0G0b2D9Jja7BzdtBALTswamymFUB8Zt2A&#10;VaKiBZ26gfcB7+0oeGg3rq5rQGpBNu2a6JqbdzMcuKpW1p9zh8AK1wEO2jEdbxweV+gaKg+Oga/H&#10;lRK5ch/Dez6kMHioqeaQsvrYOhz++7Frj6nDjzUX9hW2+uPbb1RWQiL2QOVhB4y5BsA/NjaHSEOG&#10;DVPDJqf+94x9//6YtDur2Gsg897HxkOpSdIUFwIPnzzlB3/5Y4oqUNuAlA6liAri7RiJgLU1SgqM&#10;ycizDK01WqtGubyitlVs+vaW2lpu3r7FG1+4R11vsVWJCJrL8zUffvgpi8VN7j94AyME5y8vebm8&#10;4PHLAqEgy2Y8P3/Jx59+ysVyzcvzc773ve/x7MkZRilO5xOCj8DMzXLNO+++wz/6znf4xq/+Kkoq&#10;bEhQOuOjjz/jv/2Xv8MPf/iTqJpWbZAhNkN36wRQDRDSNc8pZCCICHSNTYEK5RXOei6XK7JJjkwk&#10;aZ6gtEBqiQ8CiSDRgrrekmjBzZM5P/7Rj7k4PydJI6DQWkuepBgJoS5YX3rOlMLcl8zn86g64jxF&#10;WZFnGUrtmuitrZFq15TtnUMQyNKMUngE0bcIqQlNE2RUTkvwzhGCJJ/MOpXYFhhYFAVaSk7mi24O&#10;y0bJDRGBggKBBIxSBBTWhUga4D1BSCb5jGk2RecpLCWz+YznDzdcrl6isik6SBAROKbwqMaX29oh&#10;rUOFgCXgLMggwXk2LgJxp0ExDxOM92hRN0KJAdOAFv36ksuXP+Tpz36ENwbSFC8nWDFBZiec3PkC&#10;9994m+ndB+iTKTI3JCYhdQX1siBozc07d6nWmu3lS1zhqeuAxyHTgPCCqvSsizUhSLTQWCeQesIi&#10;TZmkJ0znOUZalpcv2WwV623FyxdPCQguLpfk8xUnd95kMr3N4uYpJs1wpaCuHL6uSUzC6c0TwGH0&#10;BevLArylLGrKbYkKGpWlJJOcLJsihSIgyHJNkIHNektha2SiSbVCCYVWmiQJ1M6TOxGVhYPFBo0X&#10;GhTMhOQ0Cbx9e8KTzZK1V1TS430EWRiTNXuOjc2KwSGVxNV2L45p456+kk3ft8d4UI00zkUAddfA&#10;2QDb2ybdPkg37s8aHwJREDISFeyRCNGoQ3fAdY+1bheHttf0HppYrOnMJkmSQWPjDowZ9+d9AM7O&#10;b9HFeLFpT+yBA0MQPSXE3b9p1c2liErRPngEAdfEGsZIRLBU65JUKaYyJU3g/bfe4itffpsvv/sW&#10;d2/OSRJYFiUfvHzJ8uKCooByu0WbqP5VlgUm0e2txXFrUOmiVfwJEcAbvOtIQFpFNu8dYVMgdcKb&#10;b75JWZc8f/YcgeriGCliE3X7HvtN5uBjAkHkVWi9EzRK3PSUpIWI8b0LzTfv1E19q0xEiL/3IJUC&#10;Kam9Q3qJaYBCUb2pBT/XHaCpA6FLHZVsieNe11F9NUnTuLcKj/Wum3fGQLmxiFThXMAHi3dxnkkh&#10;SY0g0ZpaClabkuz+lKIo2ZYVdeVAKITSeKJiolGS2pecLy8INqC1if5GKVxR4m1FnqYYrSkEKC3x&#10;WAiay/MLqubZaEDoSZKAc3gBQqg91TjVxDV9NW0horKsdS4SvyA7IICSEu8ttiiQ8a0iEfgGYOy9&#10;J01TyqpCKhmBxm63bnxDGCC0RIiAVmafGEhA5Sz40KxNmpwjxmA6SUFGIFNV1z0lSdk0/zfgzOb/&#10;2jlkAyYLnYLubl9on3v3645kSwqBCL7zszFG2gfLRDnRBonYyzda/9qqZOk0JUhB7S06EXhbEYJq&#10;CHYkSZazWCx4cO8B3jVkGlKzKQu0kjx59BhCYJZnDRmCJjEZb37hPu++8xYgKMoty+2a52cv+fTh&#10;Ix49fkZVVZS15d7dBzF2KKoGnB/fV1VF0p26GUutDettwWq94fLykuXFJd/+5rdIdbKXr+9Unls1&#10;3avxZgTh+IY0w7InPhxEs/ddjcH7IOo9Iq/g8d7tEZHEbXMXa/fj5Qi26pPORbBn3G/Dldx+GFdf&#10;rUv0ieuiWmk7n4LcNZkHQEnd7X+HCMFe18ZU2a9TTx/+/dhnxtRGDzW5X/edV2pB14DKr1Oq79cS&#10;rnuWMVDFEKx66LmHf9d/7tdVcBzLzcZy7LHxHBvbfkwxJJY7RBDQzyUPkSH018CrlGcP5cTD79td&#10;T1w7V6+bJ2N5+dD69aZDefLh64W9+RT3cXllHozNv1ftA621OdfhtSeionTYzc/VatUo3KqYfxmN&#10;wKIVGK1x1uG8i/XNIBqyj0jCUpUlyiiawHb3LnzANcAo7z2Pnzzmzt07TKdTtBe4Zs+VRneEQC1B&#10;RwguAn8JCB/QTUwe/WBU2G3HJJ/kzE8XvLg8x9l6oHjfJwgUozXGNt7r23D+HtrbDoFj9uaCEJGM&#10;R8iDisztPeyDF+mAf/15EHyUAJf9Oiyi83/OOeoeQZeUslGQ3Vfddc6T50kX57raNgR1pruXVtm3&#10;v+YjORMdILz/DMMxGl2vUqCaXCgQyYuEjDEUgFEaYzRGp2hlWK3XVFUFQJamZFnWAUONlmRpElMj&#10;ESirLUW5wXuLMRolJcbEeCLWMOruPp1zWO/2FG7777klltpXRxVsig0gSJNYgwot0Z6Iv1a1RTVE&#10;jbPZjMlkShBE0i0hInFVQygYgmjWyT5JVsy3HEMB3CEguq/oGn+uAN+RRznnItBba05u3uLkxg2S&#10;dIJOsi72a8kK8iwlm8wwWvLw0WN+/uEvCEJy4/SUaZ4iXIWrS6apZpFALjy2Knnr/pw35opFFphO&#10;JDqFNJ9Egrx8ztnjLU+erlivHIvFTW4kKUVpqcotwVlkAyZVUhC8wweBLSKBVV1ZrA1k6QStEpJE&#10;UaUr3GaDrj125XEhAkXddsu2chTOY7IpQUlOZzf4T379ffLE8Pt/8H0+P1vjlGJblOSJibVtqWLM&#10;1A61iLmksxaSpMkxXKf4fJ1v2e3fu1h8zL/0SXDH6sb9tTS2r7wqfhq/5lXC5UMEL8M9siWwGKu5&#10;H6rtDgGF7R5rrcXauiG6K2NeYyO5hTEJwQu8q3C+Jp8l3Jgbbs8N3/iVB9y/MSdXDrs+Z7NdI7Uk&#10;SVKkEEwmCZKAq2vOLy8JsiLNA3fuzkFLztdPWT//BK0d791ccO/2TW7fmpGYgLCB1cuKzz95zrPz&#10;l5w/s7hC4Cw4F5AKjJZoDdlCYowkzyIxpgi2I4ORCrJUYxKBdxIvUioStuTUYopNcrJ5SvnZY5br&#10;FVoZJLH+apTGdUPYA66zI7wYEjf1452+KvvwnEQI1SM6FL09TnYkpX2ipOHcGYJ42zru2DlqR9YH&#10;V84sWmKHJEk6wo/dvImkCEoppIo1DqUVSZqSpgnOOxJSaPZ+Hzy2rtBKE4Ci2AKiIQ+x1LXbm4PR&#10;b3msq5ANuepkMuHk5IRtsUGrWB9pa8tRwVyjlQYdSX9anydUrF2EwBVi7TEC5t378Aihu/WSJFFN&#10;XivFhx99wr/5t/8D/+U//2f8yrvvxDNYL1AqwQZHwA1Wtt87U92P3d1r5UBjpGFDYrcxAq/4PneK&#10;3y1x0lheMfRXwzHaxSN98gK5R9Y5nkNcvcarSMMO5Q392Lmdv+0cbtfF1fN09s6Vhz65/Vz7ncMz&#10;6UP7/1j+PLamh/v0GCHS2PnlmL8ZI/E6dBY7fH/DuOlQb8Ch3/fHajh2YzH5obPDOL6vRxzXr+kN&#10;icAPke7tq9IfWle7vay/d74qhz/a0Y52tKMd7WhHO9rRjna0ox3t74odAfBHO9rRjna0ox3taEc7&#10;2tGO9re0rqEj9I4newec/WbHQw297QHm8DBzqDQOO4bxYYNI2+s+ZL8fKsL176/93HUq660dAuIe&#10;Anzv/37/ui1go8/s328IeFXz+dWmq/1D/X7DZwskGT5L++zjTV6i1wQhGgXatvlGjjZ2DZXX+2M2&#10;VKVuD9O9H2tICHvNF/s/89c2tvUP3q9rPhs20PebJsaUDFvQ3Nj7Vb3m4avjuL8WWpDVoQb1sbk6&#10;HIdh48CwiX44NkOFhTFV8DE71LQ/BqIYY+4fW2vDZo9+c+koCUbvWdt1cei+h2oJY+vluvvbA172&#10;1uB1zTJDBbkxhbKhevyhNd1et22qbhvi+vvsGFHEGJlA/7PjDS9XiSHSNEUEjw+C2lmePT/j+3/6&#10;Z1xerjoF9yTJODk5iU19tsaYCA6zVcXJfM79e/cgBIptQVGUvHx5TlXZZp3HvSgQePPNL5DlE4py&#10;iyOCiX704w84v1yxWpX84R/+IQ/u3uGb3/p7PH72mJ/+5ANW62Wnlvb0yVOKbcXZyxf42pGlOTo1&#10;aKMpqoptseX9L73Lb3z3N/jG179KkkSgWpZMefToGb/zr36HP/+LvyTLDKvlErxrGr13+6JSqlMj&#10;G4LlWjVhayMhRlVVUdmmrlgsFmgV1ZKVkEgceZqRJykX52cEKdhuthSbDWVZsljcRClJXdWEBii6&#10;XC7JsozT05vUdQSi1w1hB8B2u2W9TtE6vuc8z1mtt7smJyDLEqSKqvAIgfU+qmO7qI7dErHE5zFs&#10;t9tOHdk5R1EUe02bY8p7UuzISYTUnF+seHmxJDEqgsy0RBtDUAqZGGpXMV9M8B7WRcVptoiASOFJ&#10;EolvAMlVXVMJBXVJGqbIxj9GdTtBXZVYmYOUyCQwM4F56khMbKKVwmJrASFFmilOKEpfUfmCslpT&#10;1isqe0nx2XMef/IzNj6wwWIlSG1IhWQittw7Vdy5mTLNT8hUgq1qPEQSBFlijGa6uMn5esOnnz5i&#10;9dIig0DWa+rKk2QZearJ00Ce5livsUGz2XqWFzXLdcnF2UOWq3PmJ3cpinvcuHWXPF2Q6JRVscW5&#10;AqU9i9MFVR0Bi4lVhKCwdU1VxTkokwwpDCbNEMHh6gqtiU3tpWW9LWGSkQiBSRKsrwjekiQKLyVl&#10;GcBHkoVt5VGqZpoJbs8VD2aSs7XDKYMNFojK2leUGxtAeNvI2jZ2x8bUHRhRStHzW63Pv6oUM4wL&#10;h83AwwZhJWUEwbfgp54iT7u/9htBpdwpKg2bG2trsU3j8hAcFtUDd/vAIR/XB42Nb/8twFn0/JyN&#10;TYN4hC8jwJdIPKAkGC2QSmBEYDrNuTGd8eV33uKrX36XL739gNu3F8jgsVWBczXFZsNmvcFZT20d&#10;ta2R2uC8x3mPdPuxmdEG610En9AAyRtwgnWeflOq91F9VChHlme88cYX2G4L1stto1RoOjBXS3zl&#10;/c6Pj2HpXtVMiqABqHNQNYjgI5C9UXR31iKybM/PRqKPuBe2SpTjxF0e63w332O8qNAq3kXwDYmR&#10;jwQLWgps7ZjkE6bTCT541hvRjEGcW0VRUlWWsqpBaIQ0VLXHipo0TZnkU5bLC6xzpGlsVtZaYZVA&#10;ioDzFdLJSAaGIDiPl4GyKFiuCtLcoHWC9wHrHGEAkBjmRsN4olX5zdKs2ePZKbz7gGpIB2pXR59C&#10;QOkIyrd1zWazJkuzCKaqXafMJgVIoVBSxv+VxPeU15MkjSQCzrLZbDDGkCRJ9FftWm7Wal3XrFar&#10;CPAiUJRbbF2D86RN4/tYbNjGkq1v63x9R1Ll9kAp7Xy01jbgZtWB/Q6B+6KqYBxDpRRGR4IDERpA&#10;lXANIDyQpAnT6Yx33/0Sd+7cI01TvHesNwVSBkCRZhmp0eSJaUhqapbrDUpFZTd8oLY1QklOT2Yo&#10;80Xu3b8PCP7X/+1/5y9/+BfcuXsfIRVKR9/sw049VimFs4GqrLDWMp1MqYsNVVVjKxuJOHC4QS5w&#10;KP/oj/twfkkpOxX41yH32qkW71QWh/vBsFF7TBXvkHrdGKCg36B+iIyrnwNclwP9+2jMHpJnHVJD&#10;P3TtVymc/03ueSzPPJSPHSJbG77DQwRqh34eBj5+DCh7nQLfdXnvMPd81biMAQcOjfl1aoljef/w&#10;e4fx0dj3Dcei/e7ROgXXk8WN3Wv/sa7L18fm36Ga1lieOgYsGash7H93GCcT8OGVa+V1axmH5k8k&#10;/GrAdN51gxVCVFtWOsUTKKsq5pUuoLUk0YaABCXxtcU3gKfQANaC94C6st9IpdByp4palQXPnz3l&#10;zu3bpGka/UyjEI8Lndp1VH6PG6ezDqMbgLyLKqiyiaFdiAQ50+mMk6piPp1RraOP1U3M1AJcQmBP&#10;xbb9NYKQw5X9v//OxkBLr4oJ9+pFI/v+kOCjr/Ddj8mH68M51wCkQbQ5hYgEb97vfKaAjvQwhBAB&#10;+AP/IWVUGpeioWbyDZAzNNdpAIARTJ40ecj1avf7YEcxqurZzndrLXhP5SzBQ1mX+OCp6grvc0BF&#10;IHicZj0ipKbO4VxDlBOo64rgPGVVoLUiSxPSJMU0eb5tns23sWMQsfbgHVKojoAozrNW2TXWQ6VS&#10;mGbsnXc46zEm2SNm8g2oPcbQkVzLu8C2qJB6TVlXlHWNVDrG6rbGOhtJjES/lhYVsIOPcSiqP4ai&#10;IzS7UsPrpSpXfEiQTKZzbt2+TZLnkYjNB5SWMceyvonfDVprbF3xwQcfsCkq0iwnX8wgeMptQSoD&#10;80ySKaDYcH+W8sYiY2ZKJrnETALJLCNfnGCZ8uOfveAHP/gp1mlMfoKzFVILJlmCq6CyFhUCiVLg&#10;aoJXaJWhhGRbVrg6vhOdGLzwGCU5maVQJiQKlC2olhfgBXazZbNeofIMY0CUFyBhlk35D7/yNnmS&#10;8r/84Z/x4WdPUUJRFhUOUGm2tw9HJWkLRFC8bBW5uZ48Zd83vF4cc2jP7q/7sbhG7hGajoMBDxHq&#10;9PeZIeCwv/8Nz7YOkZ8ObUgoMTzL8d5TFAVVVTZxs0KogG9AvgFPcDV5plikgpMUbk0V8zSgQ029&#10;LvGla2DjFqUEaZqiDZRlyaay+DQjS6cIueVycwmi5vatm3ztK1/kxo2E2U2LEAn1VnD26JLHD895&#10;8nDN5mJLtbGUG5jplOlUI5UjTTQKhTGBPAejQbZEdk2dRkkdc38RAfMiJJQhZ+VzSrOglDkqzzmd&#10;TrHVLzh7/ozF/AQkJGmCUJGMbRcLxZyiJdLrx2G96A4p9/OBNldsfVv/Z/06f5/kpA9MbufAPrHG&#10;Ljdvwe9tjbaft/bPjqqq6kD57b/pq9S3ddy2vhGHMxLFJEkSCfqa79luN5Rl0cwv3Z2v6ianNybB&#10;O6hry3ZTstlsGmJo3dQGTHMPuiNBCcFG8s2ixNauA5MLIZhMZp0/KKtqcHYiGwIhj8U3hD3h2jON&#10;3VqSDR9d6Opz/VrTp58+5H/8vf+Z/+pf/HMe3L2N8NEfIkRHTt4PD4WQB2PP3fq7Gv8PY5xhDHSI&#10;jL1P7taP94ZnS4fykkNnVW2to0+uPh7bh73nGivQjYGwrxujds63c72vRD8Wz78q/xw7hxwjRegT&#10;aY0946Ez4P56vO7ehud6OyKoqwQXY999KK8+RKAwRtI1vK+2JnWwdtoXFPsIAAAgAElEQVSvwVwz&#10;5sPcsV8vH57NjwHZ999x6EDwYyQKY+IEO1L9feLuq2B6GlLDcKVGcrSjHe1oRzva0Y52tKMd7WhH&#10;O9rfRTsC4I92tKMd7WhHO9rRjna0ox3tb2lBRNUZEaIiWgtS7KsY9AGl7f/DnwGvBfpumwOGaqEQ&#10;FQYPNaUfUpAaAlXb/8fANX3Q7lA1fgyQFb+HK42K/SbR4X3073XM2nvrN4S0KqJDYH+856uN830F&#10;6/7Pds08sgdqZw+wrpTsNTSGVyq9HTrgblUzhs0UUu4Ovq8e8ssrBAf7zyoOqneNHbyPve/hPD1E&#10;cDBsZOkTMrTX2ClH+g500x9z01fS7ilz9seqr/YxBnrfH1NxrYrNWMPsdWCK60DvQxuO7yGVr7Gx&#10;fJVSYV8d5VXr+hCBxtgzH2ryb21frZi9JrThs/bvawyM/6pxO9Sw0v/c2Gf6jR/9+xhryNwpWe6U&#10;TvuqpUIEqtJzuVrzJ9//U16eX+A9GKPJsozpdBqb65XEuKiaG9XeNaeLE4xUbLZbyqKgqGvqKjZf&#10;exfYbgoCgdMbC956622EUNQ2gDJUpePJ8zPefecdvvG1r/Mn3/tDPv74I775zW8znc/wzvLo4UOs&#10;tZRlia1qkmzCfLZgMs1QUjKb5iit2GzXfOubv8Z3v/td3n7nTRLTANak4emzF/zL/+Z3+OBHP+P+&#10;vTvUtubyxXNMkgFRNbpTimuaBvsKI2OEDO3vy7LEEyiKgswkLOZzhDScniw4mc8xJoLc3/jCGwgC&#10;FxfnGGPi81gbgQneNcpNVaNqvWuGM1oT8GitKMuK7XaL1rt93DfKdACJMaQkbLZbHj1+jHOxOTEE&#10;IujQe1zwSOcwJm1UoyxJksQmbWs71aJ2j7KDccC7qCjmPZUTUFQsNwVVbaOws4pKqFLpqDRrwdWW&#10;NNEIobC1j8piriCfZxgtWW1ryqqmLGu2QYGpqOsqggUa4GGSmqgW5BSFEKRiy+T2Hd64k5ImHozH&#10;YwnW40qoSkVZCezWokpHpjxaeBKxJQk1Qlfckpqy2rIpV/gy4FwguJrzlWT5zKClwhhNmipu3J5y&#10;6/acxSxDTQXy5ow7U8EXl3f49K8u+dGffAS+RiOp1jVldcl8LphmKTrJSVOJSQKTZMLpyQmbsmC5&#10;vGB59hEXLx/yaHKLt9/+CjdO71AnCTZ4nK1J04yTGze5XG7QVUldK4SNqoJlaanPlzgUCynIJgla&#10;Rx8rRYpCRmXf7ZZplpNlhnyS4wks1xumWYbzmsttTe1KvJRUARJXMkskX7yR8/GzFUUQUR3KFdTO&#10;4RvlJ60Nde2avcLskUWMNQHuryd/ZX8bqmC1MU7baNsnpOjHQxABK865CN4WogPwBnzXOS8aEEQL&#10;ShZ4aBt0G+VN6ywtEdCwUblTfhxRLu43re77m6txZFRJllG5vGtgt1EhSUBd1d21MmMwCtJUkxnJ&#10;LEv4tfff59tf/Spv3rnJNBUEX8H2JdY5lFA4ap48fMh6taasozq61goaAGxV246EQEpJ8DuVZO9D&#10;Q8gSAcbeRwBDS2YQujg3gvZDUCwWJ9y7+4CPV5/gGmINF5o9olGZbPdXuNpeOxZLjgHiPJFsQYz4&#10;cikkyEYxMwRMkqAETCaT3V7pQ3dPxnAl7urH9Uo1DeDedwRGfSBS+0xKK4yO1/KiisBu50E6hIyA&#10;GKUU221BsS0py6pRRItEBN57bAgI5VjMp7h8SiGK6AcESBEQwpFPEsqiJgRLXRVIpZmezPHOs1qt&#10;UUowm80gSFbbDSLQqLVHlc6o4pZ0z9y9C607FXMfQrwXIDEaHzzOWgIRUJEYQ20d0juUUQ3ZiyBJ&#10;dFR/B5QUeG8RMs7ZEFog1O5db9YRZK2MblTh4npNsqwhmrDdftGq3rY5nq1ryqKgqirSNEGEgEIg&#10;TSR3kAPFvvaawwbsIQHaMJareg367U6yiw/b/GOfxKzdm1QzL4SIJAXOReVLEQJSCZIkIcty3nvv&#10;S3zxrXdIszwSZVU1PliyzET/qxQIFZVnpcJ6jzQKnSaURRnJd6yjKgqevHjJBx/8FB8EX/3ar+J8&#10;zcXlCmk0s3kkL1KNSnE7lwkCoeOzSgSustRlBRLqskSEfSKgMWDrderdV2LjcJUU7lB83sXwIqoX&#10;Zw2Rxa6hPuypLfdBIe2f+8pzQzKqfj4/RsI1/LWvfHw1p7367GPA5r9RfeUasMEhkP6r8rvrAAuv&#10;k7MM9+h+Dad/D4dU5oZAo76fP+QHxsAbw+8dm2uHiBcPva/hM/QVFPvgs7HrX1e3GQO8DQGzw/Uw&#10;zOmvG59+LWQIlriO9G5MXfa6cR6CdA+B3A+B+w7VDPo1k7F3c52KY8xHQgOQG87DnXLgWCzRf3/9&#10;9zIk+RjGo8P6VOc3rcWopFcz82R5htQaqSIgrigKpIjgZ3zApFmj+u3wzoNUURk1RBKxEDwhSISM&#10;auI7HxTzQecCrnacvzxjuTxnvpg1PsdhbWj8oOxy9R15SyDP8giEq+sGaByVrpXWJCFBIrj3/ldY&#10;ZFP+dP19Ll6ed/PLWouU+gqRzJCAcWxf6I/3dWt7bA31wVTx79XBva5fm+0T1rSfq6qqAwwqpWLM&#10;NkIy6b1vxn98Xx/OpyRJUDLGMCI4ZHBIpZFN7OxcH4gk2JESXl1L7fXb503TtCPU7Puk1p9HkHtU&#10;8a2sBSUiEB6PF5EsNssyiu1F/HdSYetqp0hPvG+jJc5ZJtOcoixITIqtCoSAJDEIiPm5jrGdVCrm&#10;Ek2s6ytPluVMJhO22y2r1aoZn52vlkJQVRVVVVEUMd7NsrQB8pbNurDIRIGARBhsiKB7u92w3Kzi&#10;mqpinaCRi8Y3jLjBu728z/tAIOzFlt6HBtwVrihr90GRY2QdShkWi1OkNmzLAqMDxiRY6xsCRcjT&#10;JJJBhcCHH33Ey4tL0iwnyzKEgLIo8K7mJE+ZJiBCyc15wlsLz2laMJ0G8pkkmWfkpzexIeUHf/VL&#10;fv6Lzzi/9MwWp+hszptvvYcXsF5vOX9xibM1OjiUFAgi4UJAUFQVq/WG1bqi9mCDQCeGaTbBJIqQ&#10;pQgXICjKbYl3AmwgU4bZJCfPU1SokNUK5yq0yfnqW7eYfPcf8n987y/58x9/hDSKde1wrkY0ewRC&#10;oFUk+wjBN/uqx4eYqw9JjK/zS9fFma1y9LgvC3t1uyGJab/WfEgVdwyUOMwr+grgw3ryGOFqG5uO&#10;1beHfnW4B7bxbRuntPU73YDfA808DgEZLJNUcmuWcXeacn9i+OJiylRJQrnFFWu0rwmuirWgWqBI&#10;2W4dlfNYcqbzKTLXLG5NeeOtExZzz0TVCFFTFhs+++xjzp4tOX9Wc/nCYcsEWyUUq4JMGOZTwcxo&#10;jAwoJWJ+GwJGBVxZ44sa2ZDcSdnu36B0JMCEQDAZBVMKFpTJKeeV4/adGUKniFDx/NmjCMb2FmRL&#10;+tL3IzFvbTM638zHtu46jDv773YIaBVCXTn/68e3WusrMdnYmVU/rm/z4T7xt7W2RyoZ/XqappRl&#10;2RD6ue56bdzaqm0HAi/Ol1xcnEcyPx9YrdaRnEfJ7gxAykioujg5YZLlCLkjEKptzWazxTuHVvH7&#10;tdZ7tT5rqy72qcp6T3V8p2q+m7f9M65uTIXq8r3h2h8joNjzlS2jS/v3bd7X5I4ff/Ixv/tvf5d/&#10;9k//CW/cu4sOhqI5r457w3gOeB0px3Xx9KG4+HXyrjESt0Oq49edc13dLw/n3H2i0rF77d/LWB45&#10;FksPfWY/zh+Oye5zYu+M6hBB3iFfcGi8+9/Rjzv7zz9GOnBdPjd8zjFf8CoS7kPx7nCfGFN3b5/l&#10;kGJ8n6z9dUjMu7rQlZ+Ja2sJY3WP68gGx86u48/o5W1XhQS6fg8fCGE/Tzva0Y52tKMd7WhHO9rR&#10;jna0ox3t77IdAfBHO9rRjna0ox3taEc72tGO9u/BfI+9vv/rEPw0BI4MQeStDQ+lh2DaPjC1U09w&#10;DqXktY2zfTukpDX2b4ag8esOkK+qflw9CI+H1TuQ0fBa/c8OD9L7zzxUM+qP9e55r4IJhioUhw61&#10;h2PWbxgYqsePA3THG1aH5AX9e2qb14bj27/OkMW+r6bRv5fhvxkDDPRBK31yhv47aZU5xhpeh0CI&#10;4X20jav97+0rfowBlYdN8f33MtYEMiQC6Nbl4JmHQIFDDS5jQMU+gOSQst6YcsBwTQzHYjhnhk2H&#10;Q+XS/hwfrtmxJpHhuPUbSsb2nv78bD/XAmoOKfUN393YPb1K/W+4rvsNmoeIHvrX7a/n/noYI/xo&#10;wVyBuAcpKSnLCqmgqCzf/9P/m8fPXlBbh/Bqp8AtiI1pUiClwTuHEpJ8MkEIOHv5gsvlMqo/a4N1&#10;lvVq3T1bPsl54/497ty6jbUe0AigsjV17fkPvvVtvvH1r+LqS/7Vb/82nz38HOdKyvWGy5fntIDV&#10;LJ+Q5xOM1mRpQp6nSCVQSvCf/2f/Kb/5ne9y88YpQgSSJMF6ePjpI37nt/81H3/4S777ne/w4M17&#10;/P6/+3d8/OGHg/1AYkyyp6rTguDGmofa+eycg7qmriq2mw1aGqaLlDyfRGBgWQCCxXxBXVW8OHtB&#10;0ii6KqU6YKHzFm1Uc+0I3ExTw/lyGd+bFCRGdWNRlmWnpBYagGaapjjnWS5XjcqrRusIbo/KP4IQ&#10;IqDT+djwnyRJ11gvpezUfYRSCK0I3lE5i26GSiqJt5bQgKIvLpc8ffIUZx3CB8pyyzRRZEmCszXr&#10;1SVZqilczTQ1+NohFQQqFtM5wgcuzi9Zb0qsU1Q2oGuPraoIHGh8g9EJZIHVckuJYhkSPj+vo2r8&#10;9gUXyzUbC8EFbBGwVuJsBB1IERs3o6JfnPtaCrSQaBHQMqCERDqwTlCWHusLbE1UCRIQ1AuSXHFy&#10;mvHgV+5w7ysJMyPJTgy/8o0H2I3mJz/8kO22wNnYtLtZQ54FtAGTSfKJBOeoS0tqNIt7tymqmheX&#10;G15cnPHjH/0F7733FbI8j4DlZIJShpu3TtgUjtVmA0LjQoV3kCVReenixTM8jpObp6SZQUmNUB6Z&#10;gvOeTbGlKMuo8qQkWZ6wLbaUdVTLU41imPWOTWUBT6I0i6nh3i3Nsyc1Uid4dk3b/VjCNQ3ELaHC&#10;IRsjS+n/3ZBwoo1j2n2k/W6tDa1qcx+M3Hxxo+zUzGepBuREYhCbxWvsGvOh7aTtq3u1n2vvo90j&#10;+vcw5n/iOIlGPXqnyhRCfBZB0wxOJC2ydVRPTJMcgkf5ijxRvHv/Dn/va+/x5S+9xYObt5gYQ6g3&#10;eLfFB0FdlZRFidaGs8tzVucvomK3dzgXMIlGygiyVUIO/HRUaO+1WMZG1CDxzu3AKFIgCR3YIBDV&#10;4aTW3L59h8uLJZcXl52qn4iy7SgpkY3aYxzPSLoyJOlpVdZ3zY87cFDbG+lDqyAoBrmIR+4GP84T&#10;pdlut1HJTmusdU0cHvc5HwK2iqChPM9HfbK1dQf+Azp18hZsUEnJtiiZpFHFPM8mUdE8tOCekhAE&#10;Vek68ifraFQ2RbeX53lGK8spZVRI92o319LUROVQJ5hM4vNkiWlA4VM22y2TPAURicgI0b9ba+P7&#10;btbLLpfakV5ZG/2HkAohPASHEAajNM5abF0xmc25deMGz1+8iM3mISq8BxcoNhtCCCymU4SUKK0J&#10;UnagsvidoLTCNeQEznnyLGM6m7FarbDWde+qr2qntSYxEbynCCgBwjuEswQrCE0O5JyNqnHNukuS&#10;5GAz9LDBWPTmTPuZNt/rNxj3Sa76MbjWkRRoR24Rlez6e4pSClfX2Nozm8147913efvtt9Fa4mxN&#10;VTqMEZhEIxqgWEDgfY3FY11BVddIrSidQ2lF0AaTa8rVmk8ffsLnT54hpGT5/e9zfvGC6fSEJDUR&#10;cBkMOtFRBd5HBVMhompxSxoRVeVBCjogzbaMCrLDfPfQn69TrBsC4MfywTb+3Y9b9xvtvW8UAgfx&#10;91Dxd5gjjeXW/eu3a+1VYIUxwrrXIQv7m9gY4d4hgq9DBILX1ViGvx/m1tfZqwgLh3ndGDj7EIne&#10;cEzHQKH9Mej79rH1PgY0GvPVw7hkSDg3JMXr/2wsJz6074wBhIeEjtdhgg8BMMaU+VqF3b4S+tg7&#10;G1XiDrw2QP5VefXrzKXh/Oh/144MY/9aPuzIjXYxQkPYQ+jCiENgoUOgpSGZJdDsN40qtOgrEsfv&#10;0Eo1cQ0duZMxSVSbFaCVirfT+AfR1lQa5fGomq2RUTo8kosK2ZD97GIz7xw08aRzkbhpvVzy9PET&#10;Tk9ukE1ynHcNuFeiuxwqgn+jmnlUYI2EKx4XIBCo3QYakDQ+4K0jSzIW8xMuLi4bEPEu7o8AOt0Q&#10;IYXeeLQqjTtikrE9uA8EfdWeNgYEbT8+rDENc4p+DUdLSZplaKWwvev6Rpm6f72WoE6EmDczJLMI&#10;O2Ke1qy1CCRBeHAeI5v11c61EHpqnZF0IAIJXReXWeuuqMn2xy+CGyV1bbsY0nuPVJEswXnP5WpF&#10;nhoq5xEE8umE2XyGSQxBEInwlCIRSUNm1hAkWIUPHtWALKuqjnGzFBhjMEZRlgXOWxIRAZ6RADf+&#10;frPdQGiApSGSTcX4UnfgxyRJqOs6EvcFcC6Cxtv4vq5tzLmB4EPn62vnIiGfawipmnjCeYsQqiNK&#10;FTLuX95HIKQIDTg1+G5vdY0ivQ+7swnnHTSkYD4EvPO7PGNATnpy4yaz+QLn43WEFN1ccA0Inubv&#10;PvvsIT/92YckiWE2nWCMiiQCtkLhyYzGSIertkwXCXcWghvzwOnNhNPbE0gynMj56x99yse/fARS&#10;Y0Ug6Am333iHL3/r75PlE/7k//pjpDrD2QtSJUiMjvUAJalqS1k7SltT25rVukCZkjTRTG7PwEmc&#10;Nmy3Bd5ZqsJRVBGknk4MeZKQKdmAqT2lq3A4pK95696c3/rOf8S9u7f4o7/6CU8vtqzruE9BrEFo&#10;1fhU57t14IOHhnSyPa+Iv8Y/ex+u9RstYO46IqW+enwbRx4iLh2LT8aIdYekacOfDf1inE+xDtBH&#10;6fY/f909jdX5g9/VfjsyItn44Jawrz3nCYFMK04zzf35hC+c5tyZKG4kEllXSCy4LbgSWxTU1mON&#10;oLYOlSSgZ9x5403eeP89Hnz1S+T35oTiMctHP+XnP/uAF48esb5YUdUpKnmP+e23ufvuXRbZBOot&#10;y0ef8OgnP0BUF8xTgatrgo9+TooSiYr7qw8gGnK4ZqS8J/qiEMimOW5qWBrDSueUMsWx5cYioSgr&#10;gqu4uDijqlxHpkHYES21//XLBGpAIJQkCcZo+uQ5bd1JNUQfO9ICOQrQHuYv/Tk0zEeG8dMwvm3r&#10;TX3ShjzPSdN073wkSRIgkqRMJhPKsuDDD3/O2YuXLNcriqLAOcdsOkPrSCgpiL/WPhLaBh9J+pTR&#10;Ta3Ko43GmHgOMp/OSI3pQPr/L3vv9WxJlp33/bZLc8x15au6q810jwcIBGc0ECAy+KAIRogQKVD+&#10;/1NIAAhKAEQ+ESQYIuER5FhMd0/3tKk21V3mumPSbKOHnXlOnryZt1oa6kU4K6Kjbt97Tppt11p7&#10;fd+3my/Rzbt6lDKb3FgkSnRXfNcI7HdoHVXvg/cEHxBBXCGV6fuqg8SFiM16HYkum9jbN+Sx3vP2&#10;z97hn/3zf84//s1/xMMHL5PnOVVVxvsKOvvD2LozrLTeP+/r+tRjceEu8Xg/fgg7RORb4Lq4QuI3&#10;5KP3yeJ3SbvFzhm1lOKKuvZQXDQWXw6Rh3d/v3sm7ndiqaHYuas2ft25/FVCanbyhvF8RTbEQn6H&#10;xH4bu7HJf+4SUu+2Q3vNEPxg339ZYP4QcdiQvUgcoH+2PnQ23F7junPb9r0iaYzcqRkY6fUr++1Q&#10;DB/vqxoCr6t1Fi86S+6+49jeHK+/S/y2t73tbW9729ve9ra3ve1tb3vb299W2wPg97a3ve1tb3vb&#10;2972tre97e0XtCF2d+AKgLdbDNIqIvQLQvoFfl1Q0wY42wOibwDRaleBYUjJaQikPaZQ1P47pkZy&#10;9RD9qoJUq4wgpbpS+OLcFhjRB3WPPf/Yc24Z07d/37ZNuBY4O1RM34K8tqCwXQb4IYKCbbFGt9Bn&#10;Cyjvs+P3C0L6SixD1gdyDwGau+/VL654ERN/vyi3q/7RjsvueBwqWukX3Q7NhbEC6yF196E26BfY&#10;tcVW/Xk4dp3r1B/GFB6GgN9Dz9K/ZvfduorWY+qufdB3F6zVbdf+XOm3Z3eu9b/bBfIPFTb2QQ59&#10;9b7+evWi+TlUHNcvCrqu34b6sQ+i6AMOhsBaQogWW7f5WUqF0VFVxgvB97//Az769AvWlUUE0DIW&#10;WdZ1hdJyU1y5aWsVFb+KumKxXBDwBALL1ZKLi/OogNeox+d5zje+/nUSpVmsCmztEWiMyZhOZ6wX&#10;l2RGcv/OLdLEcLG4oK5W2GWJkII0zaICvYiFw1IJTJYgleDe3Vt89zt/l1/73q9FBVw8RqcUheXt&#10;dz/gt3/7n/H4kyf85n/1X/L3/v5v8KO/+TEfP3rUFGRbhE4wJmE2myGlYLVa74y9oQKefgFWmmUI&#10;GdvCLxaYfEaaZSSThIvLM2azGVma8ujRI1brNQcHB3i/VXmmKRxks59JhAwIGdV3NnNnA2SP4Hwh&#10;BFVZbdq6JStIkpS7d+9TFCXWOrIsQ2tNURSUZY1zdfy8jIDoqq4QUiK1QnuNdY40S5lOp5RlyWq1&#10;2ow7rSNoPxCY5jnLJxcsL85IpAcVqJZrJrMD7t8+4tX7NzmZSaqguQgrZhPJ4vkKIQJ5qpnlCcFV&#10;VFVJVVuslwQh8QGqdYHWBqkiiD/RBryD4KkdKCY8+uIM89IRD156yBElNTWuCtgqFkN6X1CXC8rV&#10;isXFmvWqoi4dAnA+UBNB+zKAEVsFbCFAK0ACMoASOC+xK8EXRcGTpx8g/uNHJCeGh68fEWrNx2+d&#10;4wqQoVFCrwWWQLEuyXKJrjLqUpImAaXjfK/qGvDcOD7m5OaEdV3z/vs/YX54izu37zCfz8mzCUIq&#10;7r90n8XykmfuKUoqfFGhhCBLM1xwhLJkdXpOlU2YTCdooxEGcu8I3uBqT1UUBCGQRqKMxpV+oyYo&#10;EBEwgKT0sfi5siWHaeBQej6va9Bmo77d3XtEB5zeFuYO+TLd9atfENgnaemu5X1wXgsc6a577Zxt&#10;18QtSH13T+j7of09uy0SHfIbvHdXFL+GlJB2/9Yl1wk4VwNEkgI8QgRU48YFb0lTyWw6Z71akyjH&#10;N7/yGt/95a/yrTcecvsgQ2ARrsAXFwhfEewaZ5vrOijrAmdtUyBomaQ5XnkIEpNEoK5WGuvrpkA4&#10;FlE7HwE+3gUkAtkUkbZF4xtyABE27+R983tXk6U5Dx++zKOPPuLZ8+fRj5QSW9dIYyK5h5Abxa0h&#10;kqWoMB+JNTZrXnvvTR+GjcKiaBXsQ1P4DBugTquK16q3t4B17z1pGpXGVcefH/KtWiX4JFEbJfh2&#10;bLUqaD6AFxIb4HKxIgD5JGO5rsmzOZ8/voCgqSq7eQZaJW7ZqId7FxXkfVTfrIqoCCtEVKGXMuHg&#10;0GBrz8X5JUJOmE6mHB8fUxQlq9UlwRtSo6ith2Bx1iFNA24KgbKuCfgInPYe79si21iEHv0SGvW1&#10;po+8hRDBWWVVcaQVk0lO7Sy+9pRFQZrmkeCgAQ0pHcd5Pp1SlSVlWeKdIzEGJSOgr2z62zsfQfJs&#10;i5DbeRvb3lzxNZ21BO8IwUFQG0IDa10LT8R3lMZaAMGmb1sfb1td3vhEYQNwU0ptxlAb67UAsW48&#10;0y9gb8lBCIHaWqQHIdWG/MH7wHw64dVXXuWN17/CwXRCooBQoVTW9EMc9S6A8B6HoPIRYCi1iUDF&#10;ukY6R3CRfOH99z/k/Z9/wPNnz/HBcff2CfPpBGkMRmpCkA3YRBJEBDG6xl+rncU3f6vLmrIsySYZ&#10;kzRDNOAFF9wVcoi+n9qdO0Pq6lJKgt/18/sxaDe+av8uBVtCjW6c4lug5S4J2RiweAx43ffNx5TL&#10;+uRc/Wv3cwptvPH/FBA8FPcOxRLXxYpjgO8x0r+hzw2pU3bbeKy9xhQCx96vmyPqP1MLohkjM+yT&#10;rQ3FZ/17jcVWQwRm/bEzRBjY91X6AI8xQohufLZzbREDtXYtG8of9GPfbgy8m5eLc3xHGbMXJ18Z&#10;E0FcUWa8jpSg38ZDYKchsoOhNr8uhpVqSxCAYBcgFOJ+GlpWnkZte6jPh+Lu63Ii2/cVG0Dm5vka&#10;0KGUEiUVookfIomN2ADshAgE1YLeFVIZlGziiwa571wA35AGNQAPRATweICNam0EBDsX1z/rPEql&#10;vPfuhzx48ArzwyNQdQQS+0C8qGuIT3wLf2oI1CzGpIBs8pKWQKASCgJUwVNYx/Gt25wvV6xXq0jU&#10;BHE/VxLnA0rpjVJtq+DYBeJsfLuB+TtEIjI2v7pzZ4iYot+HO+tQc81yXRBcs58TiV6ccw0ITgzn&#10;kUJAIJBiu69JWsCc34D/NjFFcExSRWoSmnRL9Lt1bJ44RiJ5D0JEwiC212oBiq1KfbtndtfWJEk3&#10;4Hljkq2P3BAt+CCpHNRekChDkqZIKVgsF6zrNbbxAJI0Y5rnkfTGOoSSrFdrjtUcb2uqsmxInAJK&#10;60h6FAQhxCjBNaQKrc/lvSVNU7IsQUpYLC8j6ViweLslRy3qegP0l9pQW4tvYjNlDGVd4wMYtmuB&#10;c46qqqlr26jORxCfD6FRjI4EeLUPPV8iAusDIJrzAtcFZzWEAI3XuyW4EDTkBzEX47xDKc1kfsDx&#10;zRsIrXEuIEWC9zISU4Q4Z6WWaKNYrpa88+675PmMNFXM8hQpArYuwZWkOnDreEri11AX3JmlHM8E&#10;d+7MODqWqCzDyjnvPzrnvY8eEzCUpSfJ5hzfesBr3/gl7n/7V/ji06d89uQ5IniMMhgV52iSKJBQ&#10;VxbnAzoxhGVNua6YmwTlaxIc1pcYA4vgKEpPVTmC1aRJxjTLSF05Cp0AACAASURBVI1BegehRsmE&#10;RAmcC3hbolG8dHKD/Fd/ieODA/7tX/yAT55cclFbKjyOOGezNOacvHNUdYXRSSRHCLIhNHAD/sjQ&#10;+u3bGb1z/iDEeK77yxATDakWX3ceNLR27ebLO35Is6+3TA/RtxU769N1YMedPcs1e6KO36+b+D3u&#10;vXJLwOVqjJIkWnKUa+5PJS/NFDcTmOmAcGu0vcCWBXVZUKzXJEmGSTKCpFkfJrz6xrd58K1fZv6t&#10;rxMyyZNHP+PDH/6Ipz9/G1da5kdf5+43X2d+52WO795leus+Qk0Ra0v14QecfnZGXRlMDZUvIvlf&#10;0ATvsK4mMWlDktJQzEiFdwoXiGr2BGoHazfDcUSp51iT4YNjllkODxwXn5wivGWSH1B5gZAG8AjV&#10;bUxA+B10a4whAtbWTVtLvBeD55mxb6Pyewu4HQOWeu83cacx5lqV5iFV5JZ8Octi7rsbw9Z1vZuD&#10;aHzyw8NDjo6OePr0Ke+++y7vvvsezntUA2DPsox8km/2Fu/iOxut0FoCLsZodczdRCKdGmclSZKQ&#10;JIoszbDWbshht8SQbfwmmrU65oukFIPxIUBZl0iZbclXnItkIgPE0t28W588PISGJCUEnPcI0foV&#10;Mc8RgiDRBmsF7/7s5/z27/we//S3fouvv/lVJrmmXK2QSlD7q0RM7Xzu+zFDZzstsXV73tUH6Y/5&#10;0bsxBpscWZsTaYfVECFI/xx1NwbrnuP2n0PsjO2unzvkc42dS/V9tutIubc5k5ZEKowCqLvfGToD&#10;FEI2ZJntvVofnZ2f289tn9N3SNpDb48RL6gHkDufi2D9MAriHovFrzsr7J9fDrVz17/tx33d/EC/&#10;LYdV2wOgOu3QkpP29zE/QNQWemdi/XeUg+OmO2f6Z+3XnZ3unqG7Tm1C2Bfk7G1ve9vb3va2t73t&#10;bW9729ve/lbbHgC/t73tbW9729ve9ra3ve1tb7+gvUhRurWuKvEQYLj7nfYwtK+2LqVsFF12ASqq&#10;KfYLDCtkt2CG61TL+4DpPuC3fzjbV5nrF2O2oMb24L2vMNdVOe8XVAyqXjGsOD9UUNN9ri44YOgA&#10;eagwIxYmiIED6V3w6247h9G+75MDDD3rGPDtRTZWUPBlPjemPtf/fDs2tmoWuyD4sT4ZAg50P9MW&#10;M3XB79cpBPSLZvpg+b4Kw9jf+890XcFGX42+f83uXBwqUhpS+G0/O7QmDP17nap7t1+67TdUDNKC&#10;HoeIJoYUV/pkC2Pj84oKyTVgz+41WrDoEECn389D46LfD/3ipyEVwljnKzaqr61ijLWOt997n7d/&#10;9j5FYfEBZnnOdDLFWrdT+NW2tXWWgGddrKKal6tZF2skAtsoSOd5BL+nacrX3nyDN7/yFZx1rBZL&#10;kAaVGCaZ4ZWHr/De229jizU3bxzxa//Zd/jj/+tPsIUny7MG0J0gEGhtUFpjspT5fMr3vvsdvvbV&#10;N/j6175KZjJqW5NlKatlwfd/+FP+19/5XX723sf81j/+Tb79rW/w8aOP+L3f/R0+f/IkvpdWO3NQ&#10;KUNZloTg0dpsCrC65A19M8Zs2r8sK6yNIHokWOdYVyXz+RznHO+//z7TPCfPM7yPKtZ1VVFXFYmJ&#10;IHrZgCectZTEwkxn3WYM53mGtW5TVHl5uYxtYgzOe6QArVUz3hVVFQG3RVFcKSaTSnKxWOCc4+Tk&#10;JL6nENQNeDSqyJudPVRrTZpmzOcHZInm4uKM4CpSLVhUS4JdkycHzDKBcAuoPLgLCAvmM83iWVxH&#10;8zTFSCjKgizVQIGUsVCR4HF1DT6gjUAnGiUkIkgEUb12XQtCnfPJs4pb96bcvHkLnUCiJVobBB5C&#10;Cb4iNMX2VVVTlhZbB4p1zeKy4vJ8yfLsjHp1jgqN7pSLCiZCJk0hviN4ByJE1b9SIGtJufL85INn&#10;iACpEaRSo0IC3uGkA+moXM26rMlVTikBKnSQmGSKkFGpua4Dtqp5+NoDbt+9y2ePn/Lki49ZLObc&#10;vv0Sx8fHeBS3bp9QrhYsvUPKBBGgrAqEUgjrqBYlVRHwFqYHU7JJghQB4QNrX1JVNZW16MxEMI4W&#10;WF/ibEe1BSjLCkEgzTS3DuHuQvD8iaXyimwy2ShAbYDDIWwASNu1T15RSGp9vLE1uA+c7M7N9u+t&#10;D9bdj/vrrZRxfdsWRl71R8dUWaMSjhgBeokrxYddH65f4Nf1fa68o7cYo/Gupq4seWbI0hQlHIko&#10;+do3X+dXvvUmv/zGQ+4dZyi3xhYX1OWa4B2SgBIeu7pAhIAIDpzEWol1EfxMKHnl4UMWNrBarPB4&#10;vGuA3I0C+QYA1O4dEX2Hs037ijgmEhPBtyLEtnfWEYRqAD2OolwjleT45JiiWLNYXm6AI1IJrK0i&#10;QKej5LoBDMOIOlFnj+375M214jrVAH+cQ4oOuLZZv1uykL7v3q5xWZbt/L6/3rV7ZqtIX1V1o3Sm&#10;kTqC65fWEYTg8ydPODqZ4nwgSXKMTlktK+rKsV4XlOUagcIkBu8cwVmCsyglMEaxLpZYazE6wVlH&#10;EUqMUXEPFLGw+vbRIQcHM27fvsXp83M++ugDjo8OOLlxwpMnzwneonTCZJKzWq2xzuOcRRsT1WWb&#10;db19Z2stiUkoiiICkJSIQPwyqthXVUXtLPZxHD8QyQMmadaAwAJSyQbgEdu8WK82xc5JYsiShKOj&#10;I7549gwp5eb+6/UammJ1tQE1+eY5tgDi1n+r6yqqvTfEB0KoXWV2AZJd9d6N+q3fVXHtEq31Qbh9&#10;H7Vd84wxV0CnXZBu648ZpRBS4fx2zM5mc+7cvsOrD1/hcD5HK4HWUapUtMB0H0FcWrRA/tCo2Gk8&#10;Eahu6xrvamxV8/zZKZ989BHnp6cUywU3b51gVEM8AVEVT0Y/BQ9ebNcx7z3OWhaXC4RvQCAhEl5M&#10;JpOd4uS+T9z1d7vgjCECsu762Z/vQ7HjDpmct1fA8kopam/pEpVcp0x/nUr7DpneAKFfN9YYiqPG&#10;FL/7hd3/b2yMhG+MKKvbT0NEYWOg7T6hXxfoPha7DwGcuyqV3X2/C7Lo51qG+mhIHXOoeL//zP15&#10;PfT7PnleP08xBGLvAlCvG2vXkcVdRyy38w6y00+BQR9nKFbvP891+aHuNfttO6TA3gfKd/NgQwRG&#10;Q4D/FxHzjeXcNuMssCFh6/b/BgY5AEy8Lr5+UY7lReqd7TtLJZr91aOFRAoZSXuafTCCmDyimRdp&#10;mjZ7lo0Kt43P5ZuNIsuyjh8rNgrUoTNfd3KXSjfkZhWnp6e8/OpDtFCsi4L1usA1e60xBtP4Ks1b&#10;RYKxjc8L3roIzBbRLzTGkKYph/MDbt24ybk5w2hDuV4DkGhD7SJhTUsuZK1r1r4WfLZL9tAnCfky&#10;Y2eIkKCrAN0dg/1cLxDVbZvvtD87FxWq+2vBi8guuuMq+om7BIzGGJx1OC1QmUa04HBvca6Z+yHg&#10;A6gmhm/BsH5DwKN3CHwiOHR3XrTAxxYQ2M7TNjZy1jWkhAKhFWVZU1QVVVEipUHrwLouUI1q/Gq1&#10;oAV4JUn0zeraYl0kbZJSoZTYgPu2cwhCI9cuhcJoiZQ6guZ9QVXVTZzTgkcll8sVtkNYpqREpSlZ&#10;EsnTtJJUdfQJCZFgbQs+lRvge2jU4+P5gCByCIZNe7S+xnatFVfm91C+zjm/IYULIcRcjrVIpcmn&#10;M27dukOSJvgQMEY3BAat+ntUNj46OEJrwycff4xAkqYp2shIjCQAb9EycPfmAamW1GcXvH4j5/Yc&#10;Tg4VswMNRoDMefz4gnff/RDnJEXpsE6j8xnHN+/w+ptvUK2W/Om/+1Pq9ZqZVngVkPi4FgXFerUi&#10;4JEYvPUsF+uYT3GWXAUMFZ4aJQM60bh1RdASpQ0mSWIurHaRoFFYghT4oPFeUruo2B70mrvHR5g3&#10;XmWuE/7tX36fD54847z2LOrGhxKCIAUhOKpijUxj3sChYoym5IZ4KvbF8PlHO/f7xMNj5xBsVlDx&#10;Qj+rm3ft+zPXrQv9/EaXqHn3ubYa5Ds+XG9N7N/HGNPE6nFcW2epqoaQra5jfs85BIHgHAiPEmBk&#10;YJ7AzQzuzTUniWdCxVQkpNbil2suz8+obU0+naGzSUOiFkh1wvH8JlImLC4LHv/VD/js6Sd8/vFb&#10;zM2M26//A175+q9ycPMWydEBQia4smD19CmfvPs2X7z7Po//5secv/N9ZpxxOPFU3kWiCxXHvzYC&#10;ncHx0TFZmvL82ROqag3eRr5LJTH5BJHMWaUHFOmctTAEqSmKS+7flhhWVKsznC2Yzu5zkB6yKC3r&#10;9YpuyvPK2Oj0X5vnbNfabvt349J2r+z6jUNna33ixu6ZRDfGbeOnndimAbj3AcUtIcrl5WXHlxBo&#10;rbl16xZZlvGTn/yYH/zghywWS6bTCb7JfRhj0FpTVRVpmqJUJCRsY4X2v80+4j2J1tS2xltHMjWk&#10;Sbp53vb5WsLs9rzRObvNyUiBtVeJyduzB9TW1zbGdNqY0XOM/nwdi5EabwmlNEJItN7OxU8//Yzf&#10;/4M/5Lf+m3/C1998gyTPqKsCLQWOSOrTv1Z3z+vfs12HumNnjEC3T7I89H79PP1Q/HMdOdo2XvGD&#10;MWOb6x3Ln153njvkxw1Z/xytG5fG/vWD97kuF9D6Oy0xpdb6ClF2f90dO9Pd7jFXzx3Hzt13fVHP&#10;mBr6UD74y+YBhuLTobO/MSLZ7njtjqU+2evu2BknVhhSur+uPqG/lw7Nzy7haHcs7QgeKHXl3bp5&#10;ii9z9r+3ve1tb3vb2972tre97W1ve9vb3xbbA+D3tre97W1ve9vb3va2t73t7Re0oeLubbGH2LDP&#10;t58dKuK97uC9Dxz2jfKTaH6OBPJ+A4YZA/iOFSAMgUWHDovHQL+tdYtjutdvVRTB41yjnKvEDjh9&#10;6AB7mKV9W2wYGdq7zzgMHG5Z0fuF3d32H/p5+KDeb4rR4vXdpvAwFlJs36n7bENFG2MA6O5ndos1&#10;tgz9uwoFbfFNV7G1LcjcAt/GFMuGFPLGfm6LPrtFTG27dosVxopUugXT7e/7xZl9pbUx9bVuu16n&#10;zN5XsRkrTOiPne6/Y6r0Y8rn3e8MFX901TTGPj9UUDZUWALsAvcGCte77dgtougXpbU/7xb2tipS&#10;4Jxt5rrszEF/bUFSt++uFpxc/c6QkvsQyH2ogHdo/l8ZF43aWKuW5XyNEHB2ccZP3vobKlsSvCdP&#10;M7IsJ8kMmch2AIF1VW+KjkMIuFXBcrHGOktZlkSAk2Y2nZPlCXmeMZvM+KVvfpu79+7y6ONP8I2S&#10;mqvj/d987WWePv6Yd997j298403+0T/8h8yM4U//5M9ZrX0EcskI6lZGk6Upr7z2Mr/+G7/By6+8&#10;wv1791BKY51Fa80Xz874q7/4D/zB7/+fvPXOz/nqV7+C1vCXf/mX/Ot/86/42bvvIY1GKYnRGkSI&#10;wFA862KNDw3gXwINKA0RCVi6xVztGNZa462jcp66rpCiYrVKOT97RlVk2MpycGfO48eP+eD9D3jw&#10;8n3yLKUsC4pi3W6cWOtRUoKQaCUwiaGyFlvaqC4oYJqnTLI0AgBFYFVWJGmKaQDwZbHGBo9zqinI&#10;U6zXq52CSWPiPlTXNXVdURQrsixHKbFRQrJN0WOd1mijmU/n1FX8vK8dVlQIAYt1wbPnZ5R1BHE6&#10;Z0mVIVcGaStWl18wN5Jq9TmZKcnSCPjNdOBgNkUrSVGsWBU1i7WnDBJUVMLGSwIeG2pIHcJ5pAsk&#10;xHer0DivOb8o+eGP3uPB/WNS4zHaogSEUCKlI00n5MagjSSfpJzcOUKYHCEyhFcEJ6jLNWV9SbG4&#10;4Nlnp6wvCqpygQhQlwFbNkAVBVJqrHOsioKyrCBYlIxKVc7LqKysAwoXFemi/ByhWlK5gHcSaTXG&#10;LTBa4oHVakFRe45vnXDj1k2ODo5ZrUoeP3nKp48fcbE6Zzaf4r0nTxOqpECYDC0MbiWwtqZyDm9L&#10;QlXhXIVWAa1nJKmOQBQvIdQs12tK5whSgdAYralt40NJgfcO5xVK1hhtuDHPeHiz5sOnl3iienQD&#10;k0apRjXeiY0aznZf94Qge8XDW4XlCCp1Gx+qXbv6CsDdAsexPba7l6hGbXlond35voDQqAdGXLPA&#10;EyKwXIqN/9YqSQUfkEq3aKuO4o1olBdj3yMaXyjIqB5I2ICctIjK6khBWdmosBar1JkZuDlPeePh&#10;Q/7Ot77Ow5fucDBN0G6NWzzH1gWuqhoFvvgMLlikcIAnTQK4msv1irqUZOYAIQJ5ZnC1YL1Yk2Yp&#10;B0cHyCAQSIJfU9ma0tkIMAsNcUFHVc+3vkvzO9kU3wch4ru6qBoZfFS+zDPNnVtHBFuyKiogAmmk&#10;lBjZEI6wET5FCt0ooLqNH9eOh27/bhWjWhDz1g0MhEbRfKv06Z2LY7ULYm+caOss63XdgMq36l7t&#10;fZMkYblcNmNYAYLVakUIkGUpUkqqqt4Ua1dVhRaKNM0oy4rPPvuc07NTnBOsl2u8h+VyQW1rAg3g&#10;TAhqZwk+UNUVx6lhOptzcXFJXcf1VdQBWzjSJAEE5XJFbS1aSdLEoICqLAGFNinzwxlCwdOnzzAm&#10;RUtFnmUUZYGUCYgmdpAOoyQSqK0lSZM4b6zCKMVslsX57B2rpcUkGVIbVqsCKQRJmhJC9AeUSTbg&#10;FnzsB6M0iEjEUFYV3jlm0wmTLKMuy6jijuDo6IjgPEVZUtUW0SisOucBT4ORj0qJRPV3KSJYoSiK&#10;nTViM1YCuNoiTLbr+3sfVYHb8dcGF3TUQdkqlLeKtl2ij3Zt6a45Ukq8i6COOH7EBuLinG3UDCOh&#10;TppOuPfgJU5u3CDLDFqFSGYhBQiPkKpReLcbNTtbu6ia6etG6S6q2DofWK/WfPrZE549P+fiYknw&#10;ipOjW9G/SwJplsV1KQS88yTG4EN8Li0V1nuCdVGI2DuUAEcgKIkwGoePoFMvrs0D9Avd+371rp/a&#10;xGfxhziXm74IwUW/KzQul9+N1bqEUEopgr9K5NYFk7yoEL6fuxhSAB4CVA7Fj0O+/S9iYzmMqyrf&#10;YTSmG1Mo79+n3Tv7RGa7668Y3YPH4pl+LDq2Z0spN+qJXUKZMaK5oeuMqUwPqeGNjeHuz2MEj0ME&#10;gd02bEFUY+R+Q3Hqbv81Y57t3tuuSf2YfiinsfM3ricKHMv39AHF3TVvjGStT0o3REbZv/8YGWP3&#10;b5uciRzOVYiBvhx6jyHigOvyUP136wOxd8aXlHjnccI3pJfbuWZtjF+ThtDFWhf9N+JaFTYK1w0x&#10;WJ41/oxHGxnznGKb4+wDikKg2Qs1H3/8iFe/8hrHJ0dxze4Qv3jnkFke/b6GbMb7sCGJklKgpMR6&#10;1+Q2IEtSEqURBKq65Isnn3N5frGJN20DcG9VarMspShKVqvVzpxs8wdjAJYxsNBYn+yqjF7Nz3bH&#10;49Bca309D0h5lcxhaJz2ySq3SqYx9mnv7ZxDS6irGp87sgbYp71EGkNVWaxzaJOSmiT6tH6bP43g&#10;Qrfz3K3/2p8T3XdtY6qqquIzirDxQ2ztmphNUds27hLM53PyJEUK8CHGEY5IJrVeF5ydX7BYrggh&#10;kiVopdFKN/MmXsda16jubhVki3VBsY6Ee1JInI3jUJsERPQ5q6rGu6iOrLQiS6NifFVUeGdjjEXM&#10;NW1A7r3Z3iW06vd5f79zzuG8QzSEEC1BWj93v7MeyYZgC4ELgUmecXxywvzggLrxJaPCcWjWvUgA&#10;kaQZ09mMqio5PT1jOs0RCCpb4QloKVAETmYzJkbzxccf8uph4MFhws2J43BuEKkkmc45P/e8+94n&#10;rNZQ1ZKydghp0FnCvYd3MKnjr/76T/jZD/6Ml28eomtLUAFNIARLWTqUjEB9KSXVuqRYrxA+kEjB&#10;zHg0NR7wKiHLFKXV1FZAUGgtGhI9R2YkIjiK5RmX1rP2kmByhErQaYGsl9w7nDB942VyLfmzH7/F&#10;O598ykUpWFaWxXJBkAKpDSERiFBGAgEjO+QDbuMPeM+GKKud3208vlWc9j3QouI6sPvYvtQdU12S&#10;2y4I+UV7Q5sP7Pte3vuteHDj8w6BGBnwQ9qftwRcOs5roZr4NETyEVc3JBQxZ+kDpNowUYJbk5S7&#10;M7iVwXHqOM41N48yZrnm8vwMQmA+O8CkGc7H3IDwltpWPPriEx6dnmN+/gg9OWR+6ybf+/V/yu3X&#10;vkJ2cAORzXDWcv70Ce98/9/z2bvv8PyD91h88iFpvSKpCw60RyMpqjVl6VksAydHkqMDxfQw4ehw&#10;ysE8py4dSSrQicAIMMkMqXPWzrCUM2o5pUCwKgpCHcAvuHv3ZTyeW7cfMJl+hNUxPxdjqDYWG+7r&#10;tr27hGatYnv3fGfo3G/Mf7puD+n7Nd08V3f8dYkV2/27BYlviWu3APnj42Pm8zk//OEPeeutt6jr&#10;mskkj6rtaRqV3DuEfy343td2c6/WD2+J5jYEdEBZFkgUtq6pfB0JFHd8/eiJeU+jXO824Peqcngf&#10;mE6nu3u4kuBiz5R1PXrWM3QGNkaa3W3T7vmQdXG9cCGgtAYp+OSzT/m9/+N/53/+H/8n3nz9dYwQ&#10;2KpACHdtfDBEmNLeW2tNXdc7a1ULih86J+yfEbX7artY7LZxGD076o617pnYlxmbQ7Hcl/GFx2LA&#10;3XPO7XO3vlJ7Lt0nK2PEj+/Hgts4fTtXrtQKNG3dJQ4a8+fGSAReXPMQBs/r+vHxENnBi8Dw/TE2&#10;Vsewc0LfI2DpXqPr3w6B66+L58fGyxgx3pdZH7tjqNuHYzFy9wy3329fpj33tre97W1ve9vb3va2&#10;t73tbW97+/+77QHwe9vb3va2t73tbW9729ve9vb/kbWA5PbnPlv80EHpWNHrkArQBsjCFsQgGD5s&#10;HWKDHwLZjhW4dJ9hqNipy7beLabdPvPVw/Ih5dKxdtwt7FNXQLJ9NdLu71uGfeDag+rr3n33sHwL&#10;SN8ClFpgQrcgG8aKz7rXbQs++grj/eftNlH8eVjJvvvZMTWw/sH5kMr3UMFsdxx1x8/Yd9rn6h/k&#10;91Xk+9e57vtjQPghcMFQoUNf6XyowGKoyHdMbWBInXwM/N5v526B0nXrwFDh0XXqdkNzfahwf0x9&#10;4KrKnd+orl4FSTA6jrokCaPFtT1QRn+MdN+5q8LX77MxwMbVohYPQZCYBG00znmquuYHP/oxnz/5&#10;gqoKSGliMTbgvI8ATRML7qqqigW+taVqVFhbcERbLNeuc3mWk2UpQgkePnyZN77yKqpRx2qfJba7&#10;486dm3z3u9/h7Z++xaeffMqD+3f5r3/zNzk5usm/+/d/xmKxYDLJmR/MuHf/Lg8fPuS1114hzScc&#10;Hh5RuUBpawiej9/7OX/8b/6YP/pXf8zismA6yfn8s0/53f/tf6EoCoRswFNS4kPzDE2bdxXSuwqH&#10;G9U4vyUCaPupLRZUSlFVkUDABsd6vWRxecF6sWQ+m5OahI8fPUJp1Sg5VRRFweXlJScnNwAoyhIJ&#10;HMznsdgxSViu17FIXGrSNGE6nZEkGoHm+PiYjz7+jKQpitRSUktBCHE8R0KC+G93ne2SeWitSNOE&#10;2WzGfD5ntVptwJfeOYQIGN2SQngQmrqqmOQ50zznJz/9KRcXC5SSFMsVwkk0sXhVhAJvzwgucP7s&#10;Y7Ss0apRuFQBnUhscFyuCp48u2RVSCrpMUkgMQatBUW5BiRukkNwCDyJUbjgMUESrMYoxWq94OkX&#10;p9w4lNSywK6XWLekqFY4KzE6YzY/5PDkiOnBFGFSdDIjMVkkHNCSbDJD5zmzwzuEOlAWCy7Pn3H+&#10;/Ixy6Qg+AkZsVZLmKbODCEivijW+rqicpa59M25axTONoQF9EKgrS1ULggQhFrGwXCpq66ic46MP&#10;PyWgOTw+YjKf8ep0zrNnpzx9/pTFxQV5lpKkCSaROBtVgw9PDlivapaXZ+hUI3wAHygWC7yzHN88&#10;JNEJIRHUFoxOOL24wDrQSYbWCVp6lAsEoQhC4yQEX2NtQBlFngQmGi6tpS49aNMQadCAef0gKUq7&#10;BlkbVQTTNN3sEy04qAs87n7XGENVVTvrX1v0O6RG045t0ahXbv+fKyQjm8L2DjBnA9LBo2UkBmif&#10;O16rAan29mIICC/wwUUVQCniUusbUJNyCKlARLKDsi4RwDxLmGcGLSzHBzO++bU3+eWvvcGD2zeZ&#10;TTNcucRfPkUqj6QmuJrgKxAeZx3SBxItI5i+riiKNcv1kmq1xqgZwsHi/HM+/Itn1GpG8IJkknJf&#10;POBodkQIlvV6HQtmW5/KBQR+AwweKjK0tcN1C00bQgBCBJ0rJZlNJxweHuC53IB5CETAUWj2z56v&#10;0d8ju6Qv8ff+yt4aOoXtvlXrY1sETK9wslXLk0qS53l8H2s3IAKlotJ6CyiyNlDbGq3ieHAbRVc2&#10;SoXeR+IPZSQ6SUiyjNnskIODQz759AtOzxYIobBVhW2U0bwQ2PU6gn+k5uxswdHRkgujmeRReVsK&#10;wWKxwNaOg4NDHr78EplJeOedd0jShDzLkAictWijOT075+Bwytn5BetVgZwZnj9/Sppmm7mgtYlr&#10;k4rKr0mSkIuoqh6V0hRVvd6o4ZVlRZImkdjDOmSjHJZnGcYqlo1SZgtWEkKghdoo8ooQSJOkUZ/V&#10;rNZrlIjA+tJaqrLAKNMAEeJaYoxGCLsBoCdJ0hAPheY5VVSN7/h3aZruqJB315Pd4nI/6Gf2fbiW&#10;GKGqqpH4tvlOu+4ohdj4fmpDqEEIlGW5Uc67d/c2r77+KpNZjkriuimURMgQ9zSiwnvtLXVtN0Gu&#10;cx5b1huSkbq2VGXNF58/4/T0kvPzJatVzWw64fjoFkV1gQ0OkyRUdQTDEKr4fdl5fx8iGF4JQGHr&#10;CmtrkjSNqp4N6Vw3bhsC9vb93yHCrK6Kejfk7O4T27W57duOOnFvnYjAU3ElJhnLMQzFBC/KQQwp&#10;lL/o5yFCql8EDD92r348NwZiGAID9uOQFmwzVog+FF/2up4q8wAAIABJREFUn2dovxgCjw09TzcO&#10;675XH3g9FvcPxVH9+/VjqLFrtdb6A0PXuZqjCFcA6kPEZ9cpQ26eu0Pscp1SeT/W7vdBaNbk/nWG&#10;iBN2CSHZWUPHcgxhBKx3HcD/yvONPP/YnBobB928z1h8PbbuX5df6PdbP+8Xx4JEq7jmKymxzu+o&#10;XW5IGkVcx7WW2DquuZG0RxKca8jltqRQEEnfbFlHPFQPINo+Q5JmuKpCa8F6teTi7IwbN27G/RxF&#10;XZcEX+GNQSBIErPJ0Uq5S6gRQeGRsEkqQVWW0TeWkkmakScJxXLFuq43pEYQSNOkIcIUG9/duS1A&#10;qZv3GttP+7nNfh/31SG3qudqJ17f9rscVKnskny0pAOtWuoQsWV339qSIrbxjuj0ld5ey1uUEhiT&#10;RMIkBLWtQUqWyxVFUTI/iOqltqo2RBcQBvNmY+v7VrkXnBObXEVtLYFAUVZIFf3WyWSK8551UbIq&#10;VszmU6aTjFs3bkRFcmFZrAqWixVaaURZsVpFoietNFqqxv+TGJNQlgusdVGt2PlN/lUptRmrIYCS&#10;Kvq9UkVl3RBJfaqyisrpja+ktYm5mBDHn/M+5qFc/Ff6uJiFENlxogL81dx8Xzm0G2N8GYLcfm5N&#10;ikggpLViNpsznR1gfeubgPeRxMLVgaqyaJ3y8isvc/PmLU5Pn3EwP+Dy/IzEaLSPxL3eWhIJvrB8&#10;/uwTHhwJ7h9NuX0guXcn5+gkIz3IWRWOn77zMefnlqKAZVlTB02aJRwcHXN885jF4pwf/vVfI4tz&#10;TDCkJlCJGi0lQgTKqmKapxHE7yxVWaLw5Jng5CBhmkFdrAlBE6zE1wEto4q89xYlJVpArgQJjsXy&#10;krPzS87KmmBy8vkJMs2R5RJXW3xakiUZX3l4m2SiefP0IR89PuNsXfJsseCtdz+i8g5rY5AcRATg&#10;G2M2RGjb9UgO5vAj6YBsYrEtsZKU258HsM4b/3nIX+n6G0P77XW51u75QPvzDjhfRiK8dq8ajHd7&#10;xFrdv7cEbUNjerVasl6v4vonQCtQQqKEwkjJjdmEOxPD3dxyoAtuTA13b0wRwVKWK5JUIXVcvwUe&#10;6QOUFVVdghaoqeD43m3mL7/J1/+Lf8Ds1j1UklGVK06fP+eDt/6MD3/8N6w/+4xqfUriYeosd+6e&#10;IGrB6tkpJpQkyiMUhJXCBEt+mHF4nKNkYF1YVqsvwAWSRJAag7A1Qni8UFidsxYJq6BZ1zFvrX1g&#10;ksPBPEerDJOfcHD4U56e1wQZCdJ88GiVxPHCMJg0DPRhdz/qkmp194kvQ6bUzTt0cxrt57o5h66q&#10;etdPrapq85k0TZFtHj0ElJTM5nNu3rzJD374A37w4x/Fz+ZZXAebk7hEm831A47SF5FstRPn7O7N&#10;bTzmmrg67iuRDNj1SKE9IcS8yMXFKU+efMHl5QVaa7SWDSGF3MTyJycnTKdT0iwlSfTmnMV6h2zi&#10;vfbssk9U3D03G/MTunMv/teSYUoEDbA/eMq64NPPH/OH/+Jf8j/8d/89r778IMa7VYXzduR8MYyS&#10;97S5pOvO/7pxSDe31ZJG9X3znqd0JZfZX5/aXNbWj7l6ltsHEvdB3F+WcGzobLx7r9Y37BOSe797&#10;zjhG7NU/v+2Og/hd96Viufb3rV8w9tx9wulu3NP3TeNzb8+b+/5an2D/urh66Oz0Sp5JXs2BDLVX&#10;9xrdzw6NmeuB63JTu9DO9+4asRNjsaWb6RKmjtUx9IkBus/SzoEhMu+hWo5+3cDe9ra3ve1tb3vb&#10;2972tre97W1vf1ttD4Df2972tre97W1ve9vb3va2t/+EtnvA2j3sHz9k7X9/qEC2VSrogxe6bPfd&#10;Qtc+SHSMqb491G2B69epfl19v+Hn76tMd4sL+ooiY0WZ40Xs7BRnbZ81Hj1vf+4Wi/md4vb+dV8E&#10;GugXrw+z0POlihDGCs267777vuPqa0OA/S9T5DwEyugWNn2Zwv/+mOsXZ1z37t0imf74aK1bDDKk&#10;8H1d0cIQqUNXDWCo/7v/3x2j1431IRDRGED/ReNiTJltqOB8iCBhDGjfL/AZAzP0AevD4y6qjMkN&#10;2AbaQuX2HfoFS92+HRor3Xv022SoUKdVAOu+e79gptum/fETx4ZHCtBKEZDUzvH9H/0NP3nrZyAU&#10;SWLQOiX4QLFe432NQLD0y81zyQY47p0jSRLKpkC+HRdCCESAsqzQOiHVhl/65V/ixs0jgvc4G68Z&#10;GnC9lLFA6uUHDziczbk4P+Xs9JSTkxP+/t//exweH1HXJccnx9y7f4/jkxO8dywWK2obKCtLHSrW&#10;Rcn3f/Af+Rd/8Pt8+P5HyKBIUsNycYHEoaQgSfWmkBQpkKHpt2YvqOs6FhUOgIHi93Sjmh4BsWma&#10;cuvWLfI85/z8nPPzKGfjgqOqKlaLBQezOYfTCadPn/DBhx+QT/INkHe9XpPnE/I8R2tNVViU1ptC&#10;+vV6TVEURDA1TCaRVCBNElKjKaoaW9XN9WqUiOQGVV1hrWW5jP2WZRlZll1ZR9I0RSnJZJIznU5Z&#10;r9eb7wgh8MJTuQrqLVGFSQ15Zjg+PMDZmnfffjsqBK3WFOuSJMSCKGMC04nAu3OCrZnljmBFLLQP&#10;EmVSZJJS2ILTy4pVIfAhRcqExCQYowkhqv2K4HF1gbcV4JFKINAEGwGBSmuCS1ksCurzc1z1jERY&#10;UtPAY4OntEtWXyx5/PPHSGMw0ynZ/IDJwZzpfEY+nWB0grMeV1ukDAgcRe3xiUZrgyD+t75cYZsi&#10;SSEcZqLIzBylNLb2VJWnKKsGPKkI1CgaoIuIauu+IlaMmQieSRKNdIHTJ495/uQxIp1xdHKbu3fv&#10;cTCbcP/2LZ6fPWWxuEBrw407N3j25BQRaoRKyPIMIY9xtsKWBSoEhPeEdcHyuSKbHWJMCqIkyXKO&#10;heb0bMHycoU0NWiDkgrvW8UsAVJFNTAfCSNmU8WTM4sPCoGhLciMa6OMqn1wRbGlnS/debUFr+wS&#10;4LS+XgtCrqoK0ygodsk2WlW4oWLYLnC6VYjs778hBLTRGydGEAkfQgCp4vrUVV211iJFVCAMHbIf&#10;QQS5hkZJU2qFkoqyrkh0SmIUIVQNGNshCExzgyZwmARuHmq+83e+zTe+9jp3bt7CCKjrNdXiHBUs&#10;uQyIKgKYBB4RajxRPdlbF/3YaklRnFOFNVIEZikEXbGqA8ItcXVKUYBHc3p5RlnV3Lt9F6X1BnwT&#10;lRq3wGXn7BXgD7BREXNNgXJoncBmjfTWIqTHh8B0PsMhOTs733zGe49r16EO0KgPluyr6vZBbUPF&#10;wREI1SEVavq67W+p1EapW0u1UTGLxcct0DruvUVRkCQJk8mEqqq2YGSiGlo7TqO6tsP6GmGhrkoW&#10;i3OePXsaCQA2QH9wAaxzKC0RTQGtkgohYJrn2MpyfnZGnuckDbg+hKgOr1QEHTnvOD45JklTlFI8&#10;ffaMJDHcunmD6WxOVZesV0um04z7D+4hheDzJ0+piwKlDdbWO+rEeZ437dnMLaMwyQylFHVtUUoz&#10;nU4pygrrARvIsgTvo6qbUnoLdvI++hYtSE8pvHUEEcFDSmuC98znc2yUlYvquCHgXE3wHqRoVDTr&#10;ZvyJHUBmBL7ZHZW1tg9bX74FgY0SBnW+0/dR23WmOza6Pln77xbYIjdAU9mA8rpWlCXKJEiluHv7&#10;Nt/69jc5PjlAa4nSEcSjdAQm2dqx9tXGXzUmAgqDcBsSCSmj6jnBcXF+wdOnpzx58pzT0wuEjAp8&#10;ZVWTplMul8uogCgEogHqlWWJSQwheC6Xqw3QoK5rVBO3K604PJzvgI+uU2nrF1u/iNStCwjpFlb3&#10;wQCELmgoDPjmYqOa+yL1sn4fd+/3IvDtDuFGJ5/QBSyM3ePL5D5elFMZAt6+SG3tOoW+HXBfL1a4&#10;DqDa9/O7gPI+Ac1QrmZMnb4L/uiDzPpqiV+GqLAfR3bfYyxmGmufMYDHUF8PjZUXKeS1n2ljq7hX&#10;NUC+BlXQf+Yh4ET/99t7hcHYsB9nj4F9uvFtf20bUzodyi8M/b4b+/fzOmNAkHGyyhfnF8eAjV92&#10;3Rj6fQvSdD76ghEEbiOAhNivWksCrtlHImjMetfZuxRovWnfuq5iPzXEJ9FXCgjFYM5JCIEyBkHM&#10;+T198oT7918iSzPKsmS1XFKWBdPp1hfXnThz28+CEATSC1wDeid4nK2AgJJwdHSItTWXl0uqqtyM&#10;29VqvaNSboxByuh/tTmofv5ziCxkaP71wVHdedwfQ901WandnGsXIN/6O957fNiqSrecof2cVl9p&#10;XErZACcjmUt3H4x/i0C7NDFkaYq1FcIFyqKgLNYIISOw2kWin7quI8hbSpTSV+573Z7b+kntvSPw&#10;MaCVjgQGASZpQkCwLkqWRRHzGVIwmaQkieT0+TOc91RVzXK1JjUpMkup60DwLXlDQIgIPnXOYqua&#10;qvGtldJNbNXGUHKTTwlCkGYZUimKosDZ2O4mSSIxGBKExDVkPD4Eauspy5p0MmmCukBD50HdADJb&#10;krm+Cu+WSERsCXxEVHMPPlwLEOvnFjeqyEqR5hmHR0corbBNrBqCJ+BwlaUqHUolJMYwmeTcu3eP&#10;2XTK6bPnvLdeslpcoJWKXBbeIZylXp9xZxJ45faM1+7PePhSwsGJYnrjiNoFPvzwEU+fL3EhwQew&#10;vkLoBJ3k3H/wEvODAz784CMuPvuYewdT7h7PqIslC+Fx3qFVitQaj8Q2vuHlYoUCjAxkiUQSSQm8&#10;C5SrEluWyBBQPhIvKgLKC4QNrBYr1ssVofSIypNlCfM0xXiLXZ6T5DNII1HgfJrxanbCg/snfPfb&#10;KefLgkdPn2N8xduPvuCyKhAmhYZcwDkHUvR8kS2Z8q7Cb+z/FlDekia1Z09DpDNja87YHt0/h+rv&#10;S20+Iq7x+sreYq3djk8fEGpL3kAYPicYyuW28UA3T+KasVuWRSRfa5S6QaBFQMtAIgVHqeLOVHEn&#10;9xyogjtzwZ2TBCVWWOejGraRkchLBJyvcXVNsCVpkjE/vsmr3/wWN7/9K8y/+i2CzDj9/DM++fAD&#10;fv79v+LZpx+ikLz6yld48zvfYioEU6EQxTnv/OQvKM5POZwUyOCQQAiCTEOhQATLs2en4CJRtBKB&#10;REOWCLQBrcFJS60D61RxIRQr76i8Jsmn1OUlWZ6wLmpu33+IESfMZoe452u0Vggh0UbE+YYY9RC6&#10;APBWxVs35If9z4QN6eP42eDQOUJ3D2vj+m78041X+8rg7XfrRiVdItBKobKcw8NDjo+P+eTRx/z4&#10;Rz/B6CSO1SBQMu7HZVFgQwTaZ1m2s6cMAWvVJoaPJGyr1YrJJGc2mzfjuR58z7Oz53z66adA4LXX&#10;XuXllx/GfU5KyrLi8vKSy8tLzs7OWCwWaKM5PD5sFO3jfmqdR7ag2mv8sy97VhvbUncUyNszttg2&#10;RVXywYef8Pt/+C/5b3/rn3D39g2k8YgOyP+68+ShM8X+c/bjsm4e87pzsj4hWH9NGjt33X3/8Xbs&#10;xh5d/2ksxhrzyZsNmi55T3xn1zmb5kpc2D3v7J8JX7cWb6+/G+d2+6qbu+zfu6sYPxYLDvn7VwkN&#10;vlws8aI4fIi4bYhAbCj26xNz989Tx86hx87R++OmuyZ0iWJ3xje7BDV05wvXk5B348uxvMUY0dpY&#10;nL+3ve1tb3vb2972tre97W1ve9vb30bbA+D3tre97W1ve9vb3va2t73t7Re0MVDxdYe+3c+MXaO1&#10;vipo+90hRe+xwoAhcGp73+414aqyV1+tYew9uwU0Q0W2Ywe4QwXbQ0zxQyrg24NwNipG7Tt01dr7&#10;126vqbpAlWvADUP/v/v7qwW5Y8pv3et0/9YvMBlqhyGwdf9Zuu0T3/WqulwXCH2VTGC4ELKvTtcv&#10;HrhO2aw7lruq9865nYLc9tr9Md8vfhlSuuh+rnvvbqFC9+frQAR9lZL+nOrPraE+6Bcldwvo+30a&#10;VUX84Lv2beiZ+oCabtt0n61PuNB+twVS7qq+u8HilC3Zg9jp0/46NERqMATEGloDhsbR2DuNjf9+&#10;W7V/M8qgtIwKbz7w7nsf8Od/8R8IKPIspRXzVSYW9tZVjfeOurYN6DRpCtsF+STftFO3DaOielwX&#10;Vqs1aZ6ijMF5T5po0lTjyqgGJpWKRVLNXD2YH3B8dIitC6qqJMun/Oe//j3SNNkA48q6Yl1ULKsa&#10;gsSt1jx79hl//ud/xh/90b9mtbgkTVOCCwRfk+dR1RbvsI0iimhAJbJVOGRbZit6hVNR7cw0/Wzx&#10;zu/0aQsiOD8/o64tzkcVphA8i8Uls3xCCJ4f/eiHzA/mG+W6oilCv337dgTAKwXOkSSGNE04ODiI&#10;Kj9AlqfMZjOS1GxU9k5Pz/jwo0eRAMAHnK0pVyuk0VRVRVmWOOfIsmywgG87fiLQ/uLiYgN+b9Vv&#10;WwXc5XJJVVXkec58Pmc6naK15t33fh7nngsUVYkmYOuKYCp04slyiXcL6nrBwTRwcbbGKIdzAY8C&#10;nXBxvmBdS4SeIbxGm6gCF8HGEqM1OA/e462LIvRopBQ4YSPgW2oSoylXFm8r5iZhbjy5DiggIKgq&#10;j7MSW0uqsqYqnrN+9pyngEoUOp1hskOm00MOD6fMDzOCEkBGludUVUFZV/hQkR0fIYVhuVxydvoF&#10;q+U5iVRMTE6a5BiTk8iEoEqs9RiVYKRoxrugrGqWi2UEDkiBkoJ8MkGZhMk652KxYFkWPH/ymNMv&#10;HjObH/Dg4R3u3LvJQXHA2ek5aWoIPhadVtaSqCMOj4+BwOX5GcXlBaF2KAXloqCqBPnhHCFASU2W&#10;KG6eJHB+weVijbeCoA1BClARmBtqiXMCrRVSWOYTjTq3VN4jvEMq3ax3w75RF6DRFjh2FXO686wP&#10;8mr9kiRJNkWZsTDZ4L27opjU998mk8kGWAJ+UM2xLUIfAvTVtt4B5bWApJ31FoFsivwqV22uERUz&#10;BVkisWVFmiRI79HSkehAIgNfeXCbX/3Ga3zj9Qfcu3WAkpKiPI+gknKF95ap1igJ0luCq0F4aEgX&#10;bFng6wpr1wS7QMpLUg0qyfE+cLm+IGUG9ZrnT87JbrzK937te5xfXvDTt97i7Oyck1snpFnKqiw2&#10;QN6A32mX0ABYWn/Kh0CgAQB39iUhBdUqknUYqfDBg5RkeYY/PcU7T9r0Zd/n2vTNiKrs7t7JaBFy&#10;o0G+M+50YpBCxGL2pqBdyKjG2fUNtDZbwpwQqKoSay3z+UEEcpclCLEhZoiAI4dzHiF9vJ6PxZ9G&#10;aSoLHz36FJSgrizOhQ1xQ7A+FvsnUc2tqizz2ZT5bMZslqFkBA9ZG/fdxER1Pu8dxXJJ8L5RSxQU&#10;yyXnFxd470izhGya8MknEaxmVGz//DLB2QqlI8hISNHMCYdrSCvqutqA47Is2xStt+rqQkqUSbD1&#10;VqWuLeBurxHB5S2xWCzSF0JQ2TqSpFQlIkDVvNdMG4xJEN6zWq+p64osn7SrSKPw1Yw77yNYXMUV&#10;Pc/zCOY2ZgMc7cdr7ZrRPm/XHxsrou8WR7fEG2VZdpRW5ZXxp7XeAFKuxMAyAlcOD+Z897t/l1t3&#10;biCkR2qJdTXaNCp9UhB8o3YaAiG4jbplu6ZEkJCnLCrOz855+vSU84tLnj59HtX10pQkyVivSgI6&#10;kplIjRISTQMeDhFgQBANWYGgrkrqusaz7dPpbIZUcgNA7/ujY/F43xfv+/Nd8EU/3ut+ri2eJnBF&#10;yW7nvv5q3NFX+e7HE/04/UWggjH/aUw9rv9u/6nyLMMxyfVF+GN9NjTeryMR2I2rr6rWdfMfY9fo&#10;AyDGYvgxte0XESuMgbhfRG441N9D93oRycLQ+BkC27W+y5CS3dW+FFdi6P79x9qr+fpoew2NbQAf&#10;PJKrZAMvasPuGOnnAIbG6BCweehzm37xLwacXGet7/GiPv2/2XuzJ0my68zvdxdfYsu11q7qRjdW&#10;AgRBgkOObCQ9iLLRix5kGsmkP1IyG5mN6WVMxqGGHC6iaAQxIAAC6B1odFflnhkRvtxND9fdw8PT&#10;I6th0BvjtJV1ZWUs7vdev2e55/u+Xc/KrjUT92eB7u5Xkuik81dSxflOdEI+nQECKSzeGhBgncW1&#10;5GtS4nxDcBQiEYsWspVXHCcACk1c5D1pkvL5Z7/m+fMXPH/5gsVizutXr/A++rEhWKitFQoRNgDS&#10;Jq5t916tNYlSiBA4PjpivV5TFFUXn8gmXmnj9L5SsdYa5zzG1DuJAIfkpUNyv101EyHkVp1TNPHZ&#10;JtcIXd1rSFLhXMC5Gqk3v99oWXKvDjy25237LUld1x15jlYCNclIkxQlJZWxOOtYrZbUVcXi4CjG&#10;0dZsqchvalUb4OtYXGGMGeQ+G+KelnwoBN/ULgRKaeqqJpEROJwkmiTVLA7mzOY5ZZFxe7eOIGtj&#10;0SolBIFzIhLD+ZhLea9Q0jW1Ib8hBaKtMUYSBe9C97y2xBACEfNKGdA6wfb2F2cdd8tVc/8B6wPG&#10;ebT3KKE2BAVbsVe/5repZ4QQCBFtG/OVhgxLSNmpHvdzx36teUjoEnObSBR1dHpClmWNmn3SAIiJ&#10;dR9roImVnz9/zttvv818seD169ekacp8NmV1ewWNKrsUDlffkic1L5/O+d2vP+a951OOjx0nzw+p&#10;Q+DzX1/yxRdXKD0lmEBtKrROEWnG0aMT3n3vOQjDz372T0yVZ5EKMlEQlAM81jqyNGcymYIPOB8o&#10;ysB65ZhqwWKaM5tOkFLjQ6AoC6rKILwluApJIE8PSKREugpXVZG4K4A3Dmcc02xCLjXeGm6vr5gf&#10;1gRTMT06JctyNIKiqlgtbwh3d6i7G777lacYa/n5ry4I+Ibkql937/uF7WdyOD993zkkcN0VI43V&#10;VB8iCO6/tiXhEkJ05J/WWpIk2VpDfYK/1g93+1EQDN1XS6bFjlhz42fi99VNrlaUBdYYCJHYVKCQ&#10;3iBcTZJJjieKR3nNae55fiB55+kU4cuYI4ioKK6TFGMbpe/gSFJJlmjm8wknT4948c5L7m7v+NGf&#10;/hm//Phjzj/7EF9dMc00X3/7Hb76h3/M0+98j/TgCPvqmosf/5RffvgRZ198QOovEKZEuECqBNJL&#10;JhKmpwlSeWazSDonvEaKgJKG4Gq8CxhyrDii4JA7N+fGKwyKLElJUsurmytU+pKKFPXkK0h5wuHx&#10;KdnnZxgfSNMEFwxCggxiq37T1aR8JHNt69i7CE/6+/AYIUN/vYydae5SKW7zzD5BSx8U3NYMjDHU&#10;dSQ2TVT0uYvFgq9/4xuslks++ugj6MXzWuuGRC2BEOuywzy4fU0LrB+qX1trOwKexWLBdDrdyoXb&#10;NZkkmtWqoCiWPH/+hNlszsnJKYFYxy2KkqqqmEwmTKdTDg8POT8/5+z8jKubKx49esTBwVFHMNnm&#10;qWMxVxyjwK7wr59n9kly+mc+7TiEEBBe4IGf/tMv+Lf/x7/jf/1f/g1PHsVriQSm93PWsbxm1xnl&#10;GIh+jCCrT9LT7hP9OGrXuewwDunvgaO+bIRwcpj37Irxx8gZdp0RDlXQh+RlwzPi/jX1r3WY7+zK&#10;MYfkhEPl9jcRFwzncoww+75yuRsFbD9EKr+rPjDcN8bIy8fOEIcx9UO1muH37iK7G4vBdxGEt+SP&#10;fVLIrTPpERK6MWLJIbHZm4jz3kTSvre97W1ve9vb3va2t73tbW9729s/N9sD4Pe2t73tbW9729ve&#10;9ra3ve3tt7ThQf9vovLe/gxD8FOr7NYqm4MxjjxPEOJ+M/NQ3Xx4Tf2G6/6B7/CAu31NH9TY//fh&#10;9e9SGem/vn+fuxSgdzX/PqRaMgSg961tOmgPz9v/t2oWw4P2dvyGQLQvO+/D+xg2bA3HoH+vb1oz&#10;u8ZhFyh8V9P6Q9899v4h0HoM1LwFdnugUaX9/P7472Ktbz9z1+f1n5NhE0MLXhoqAQzV88bue9iw&#10;sUt9Yvjcjo3xLkKCXe/rK/i26lX9RrAxJdhd8/xQk82YQuVY80m/KX8XuKXfSLVLSW8XkUV7v2MK&#10;CGPPeH8ttqCJdoyGjT5jZCD9+dRNg58Lgs+/eMVf/z9/iwshKsUQ1d5ECI26q+uINYQAaw2t0nML&#10;eG8bQPv31qohEcB5z9nZGX/5n/6aer3mna+8zfTgiOp6xWx2EJu2neXu7honBAKJD1FJNZtOGgUv&#10;yaqsCUQF3aKqI5gZxevXr/nB3/2AH/3wh7z/8w9RSpInKXVZIACdpUgpMKaOQPsgkUrH5mw2c+sa&#10;lboW8N02n+EDDt9/oJFC4EIgCHDB8/mrL7qmNU8EMCA28zGbT6hMhXGGPM+xNirqGGPRKiFNM0QA&#10;W29UsieTCQeLA2wzv0kiybKEJFFIKVit1pyfnVMbC1KiJYDH1BXe0in7dmr3Pd/QKnK3zfKxmTGu&#10;lfsq8ZtGwg2YOKr0fPHqjE8//SVaKUxdobxD4rld33B8qjk6ykgThwxrDqcBbVdc20u0TjDWclcU&#10;VH7O9arGklP7Ehs8WkUlQu88zlkSKQjeIUNANKBlb31UUhQBgQViE2ONxQfPyTTjnbdPOJwEcBG0&#10;7mtLuXZYEwCFShRCJQg94fNfX3BXLKkvV1xffM41giSfMj895fHjJywO50yOTwka1mXF1V1FUTjU&#10;dM5xnpAXhyxvCn79+opyeUOiFGmakOcJWZZHMINSKJ0ggVwnCCmoyjUieATxWanLmny24PD0CZc3&#10;19zeXOGd4fzsl7w+P+O9b3yT00ePODp5TF0WzBcKFyy3N7eUdYlMEubzGUmquRSwvLnB1JZEg8Qj&#10;Vh4hNcEFqioqM2eJxiQT7lYRbCrSBEcEUQQfEE5QljU4z8E0ZZKU1C7gvMcFFxWspSC4+34iyzIm&#10;kwnr9bprOo3gdbFFGtQ24QIcHx8zm81Yr9fc3Nx05BOtOndUsVqQJAnL5fLePteu89bfpmlKWa63&#10;mjCHvmLob0PTYBvYVusS9GKxDjBD0wScNHuNIUvJsE9lAAAgAElEQVQUiQAdSpSwZChyBdMssJgp&#10;fv/bX+Nf/d63efFoQSodtryiqCpsACkkGRbvLdoYtJaIYLGuxNiaui4IviSRHmFrgqvQ0kLiMQFM&#10;WeJsQIQM4QTYqM44Wyx4/PgJz16+4ObuDmFjw7d3Hussobk/SQSzh+AxbfOpkvimITk0a9U2AJJW&#10;fVI2wCnRKKKCxtoaAiRJwtqsKasS3TRvD2NwIVqCiIEP5X7D7YNkVEIiG7CBMQZEIAiJUArdqJG1&#10;Cnqy8VnDxnPvA7Y2SKkoW7XORsV92GAdQkCrhAYv1hAD2Pg8u4CpLWmakDTN6EmqcdYQCKg0Ictz&#10;nC+wLgIQqrLq1lFd1zjnSNMU3YyV0pqyqkjqmjSN+4jUmkRACBZXOaaTKa72TCcaqSLxwsF8AjKC&#10;L1wIVMYgRMDUFVKpBlxtG2BQBCxpneKb6wLwzuGc6ZThQ4ikBfkkR0kVAXYETo5PUFpze3uHcXFf&#10;UUpzfXMbFUED3K5WJFnOwULjrac2DqU2qnvtc98qyIZGDTeq1IaOiKCde601WZZRFEUHQFkul53C&#10;fftvXxbkaq1D60080851n7SqD5AL3ndgq1aNVShQWpGlGd/85jc4fXyC0gHramxRkeVZ83nbDcbt&#10;HtUfC4C6Nh3w5uLimuvrG85en1FVJUIKZrMZaZ6xLgoqK0AlCKFx1qK1xJiKRCcE76mriqigutkz&#10;vbON0mpgPpvFWMdGEqQwyC3a53NMfewhoOgYsKcf/243jrckAvcb/WNO5RDIezHwWK4xjPfH8tXh&#10;3vJlQNBDgMOuvHQXGdyXtV0N38NG9n6eMzYHw88YI9fbBY4eI6obe/+b8vlhHv5Q7WGsxjIGABle&#10;Z18Neiyf2kXUuAsk0Y8XduWPD43brrXXJ4HbAv02tZ3A/fW5Sx1w9B78oEzUKCETNjF+98vAFtHE&#10;fbLF+/WSbuxEo88sQvMd8bME4t44tqDr0OZWMZyiwT32Xt/GWhGU31fN3Zoz/wDxRHM9UQm6UQ1m&#10;HIC4GYSt32xiQi9G1V59aL+nUWmXgUmeoYIAH8nmhFJoqUiVpraG4D2hiSuUN7gG3CuVRoqooKy0&#10;RPiAVx4pJLpREm7Vxzuwb3NPSZojVcr5xSUff/wRjx4fR+VtLakri/LtvmkQUmC9a4D6Me4MIea0&#10;bawHdAB3EQQyzVgcHXO4LCjWNVVVR5Btpnq1kKiIHmP7Ta0iqryytc7H9odufffy7ZZk6v7zur0n&#10;aK07wreyLLfAUFvEODQAaQR+61mO4/gQ4cb9+oq8R+oV44cmvrIGQaAwhnVRIJKUNG9i7qqKfr2J&#10;uZpgm+BBCgWSDhwfv2cbjN8Hg4Xgu3GPitMe4zyISMBQW4t3AilTEpVR2RLfEBWtVkuSPKOsDcYF&#10;UBEUS/B4U+O8xhHnAiJ5QBASITV4H1V7pcC4WFOIBEcp3kdiJWUMSkqyLCq+F2WBtRHIqJTCt6Q/&#10;TdxrXSSWUkpjjUMkAiGJr8M3f48xiZQq7mVsyBxcUycYq232q+b9umP7GxtCrIV5j/cWmWjyJOHw&#10;4JCD+SGVsSAViZaRnMkHvA04G5WjlYz1m0ma86Mf/JDPPvuM1fKO25vbWG8RNqqrh5qDDL767DHf&#10;+9Yp77085OhQcPh4Tu0DZxeXfPjhrygrKArD2VmBQ5HNNImOMX2WJ3z6/ge8/sVPmWlQiSWdZBTG&#10;Yr2grjyzSSSa9NJja0dRGIzxJPOco0fHpFmGVJqqNtR1hfOWIDxSGjIFibbMpxNkFfClxYmE83LF&#10;XVWhVI7AY2yMJefTnEQLSDVSGtbLM6q6oiprqqLi0eyIxeQZQl/w+cWUX7+6pBQSR6OWrhQiKHA+&#10;kg9qhQy+IxbrjodC3E/DAAi7IeKTXypuGasdjJEM99dJXxV8LDYTUnS+pt0727qtQBIcqIZYKowo&#10;5Q79UZ8oR2mFDJG8zVkf4/4ASsQc3IeAkh7pPZmWnE5Tnk0VT3LH05nk2WFGXaxZrW7RasrpoxN0&#10;kmB9bJJUKl6jTiVplpCmgru71/zFn/17zm4KrKuZTARfeTzh5cvnnJweMT95hp1nXHz0M7741Wt+&#10;/U+/4OqTn5FWr5iwZpIJklQwzZJ4nYjoG6VAqahO7r3DCxHJLq3AhJjvGaaY5IRSHXJXB2qv0GmG&#10;TiXOVohgefnOC56/+1WS08ckk1O++d1v8/c/f4UzEi00sfIVSRD7sU7Ycb7U+quYl/mOesH7ACL6&#10;4eF5wiauifuwtbYhKm1ioJG8xFrTrCtJlmUdkduQfLVVo2/XYV3XMSdTmoOTU4RO+fjTX/Hq1TmJ&#10;0hTlGp0kOFMjCSgRazlISTrJ0SrZ5MFS4XzcyyESASilkVKTZSllUQGeyUQzPzhgvjggsOT29gbr&#10;XYxNmhrN6q5gXdacnJ5yeHxEYQzCOlxVcXFxQVXVXW0vS1IenZ6QZQnL5Zr1co2rHYuDA6bTKYmO&#10;5G39uLslhQtbBDV0Z8T9vb2vYj5+Zqsacr1IBqiVwFrHT376U/73fyv4n/7n/5HHJwdILwnGomQ8&#10;ewghxiLRx7eELJv1sSum7J7/Xkw1zNu2cxqas27XC9z7+1HoxT5xDDbrzHexRARobzxeXJ8C35HG&#10;Oby3I8B1hRBy9Pxq1/nbaE4AD57Ngoyky/eA5ffJ7cfO3+Lb+v8ex0upluDR9+YmNLWj9rXbBAHb&#10;eV9b1+iOfXq5QIwx2jkY8y/9mHPXGeLwLLZPvto+nw+dj/fjv/7rd/UqjOWG2z4x3Lu+sXx3UzuP&#10;673ZwuJ+2rBLh/baenH+WK79ZZTcv0xdYW9729ve9ra3ve1tb3vb2972tre97QHwe9vb3va2t73t&#10;bW9729ve9vb/iw1VlVtG7yHz+hioeJyFXWw1FSil0bo9dN0+SO2r+4x9bl+h+SGl+fb622vo31P/&#10;2saar4fA4jH1+S9jY43GbxrzzT1zb2yHgIExVe+xRs/d83L/5z5hQf8e2rnpj8tQ0WlM7WysYWCM&#10;XGAX8cDYmA7ve2z8xprihs0ALVBvqLSulPqN5rm/frXW99j2h2t6OCYPfd6YutoQVPNlACL98WrX&#10;91Ch9yFVt90NK2K0WX8I4BgDh39ZEMkulfSHGh7H1tJY88mblBKH6/VNhA/DBsvhmuwrQAxVNsfW&#10;ev87+oCNtkkmqq5rzs7P+dv/9+9YrUqkiKrKGxBW2zgVFVf7QD9rTU9hzQK+AU/HRrC2MSyCFWIT&#10;aFEX/Omf/d/87V//LX/wR/+Cb//u75HlM6wveHx6jLcVIcxxPuCsx9oS62zX7OqDwAXZAC8DReX4&#10;+JNf8dEHH/BXf/4XfPCLjxHOkSQKrSOoeJKl6EQTCJQmNplLlaAQXSMdMjY6ZmnOYjFt1HAds9kM&#10;awyi6aFOld7yYy3oTzTq1ECnPtvuE642JLOER08fU3vLj3/wdyQ6QTaKbNZarDUkOsXUhiBtoyKl&#10;0EpFAKO1sWnde4SWKCWQEu7u7rg8v2K1uqO2FudBqjhvSiuEUJ3ye9vM2Vfja9dJWZakado0y4kt&#10;Rd92jaapxFpHCILJJCHPM0IQnF1c8/qLVyxXBaZYoZxFOIOrSqS1nBwsOJ5rdFhzOPWcLuDuYomk&#10;RhKv4ea2Znns8eTobEFl1iRZRpprCA5nJR4bG+WdQYkcJX1cD6ZEBoG3JTI4FCkEifMRUPj+p2e8&#10;+/Yxj955ikwtyDWYmlBDMIFgbaPEpvGlQ9o1ZS0QKkElKddXay7Ol9x+esvlRx+RzlKOnz7lrfe+&#10;wmR+wNsvT3Eh4/pmycX1OcJYDk8XPHv6kmpdsbxdcn15wc3dLVnpyPMJNgmUdcA738xzBtJgq5JE&#10;SKrSEZRkkS3IpnOeTA7RyYRieQnOc36x4u/+8gckkynf/cNv8/aLZwhqJnmBEHB7ZaiqNUE4pvM5&#10;J8+egkq4u7nFmCKqcFUWoTKET/AhAjYnSYqcKIrlFcZ4vPCE4HG0KqBNM5yzpIlgNlMslxEAr5I0&#10;gnXEdmNqf8/qk4S067GvwDRUVr69vWW1WlGWUTWqValq48pICKGZz+dIKXn9+vU9gE2rSNmqerV+&#10;exiT9H3Lm5oNWyBW+7wEH0CCcxEMrJQgWItWkqlWSF+TSc+Tpwu++vwpL0+OyVJPlnm+/+33OM40&#10;rjijNiWVtVQegtBIQBHIhYjqhybgfY2p15Tlinp1QaoqklSTKI2VjqKqKAtP5QVKRSD+0fEjlkZR&#10;VwGB4vzsjP/rT/8Dv/Pdb5NPJyQkPTVJiwuePJtE9dcOhBQb+n2nmum6xvHOz3uPD22DcEAisM5R&#10;mxqlNZnQnJ6eIqVktVp1c9/ORX9fGpKpiIig6/lDMaq61gHqO1Uy8N52DekyaZrWm47NFhgZr6WN&#10;Ex0hqObaJGmW9ZpLPW3ja/uevkpbC5BvQfAhBIx1ZJNJJAYRiuADtbVYZ1ERs0NlDD4EnLMIAlc3&#10;1yyXcHR4iGr8jrWxARsRiWHK9ZqLy0tQktl0hiQCLZQWKBkoy5osTVlLwcnRgrvlHd7VHBwc4r3A&#10;Ok9tLNbGZ8XUNYuDBdM8x0+nFHWBkglKaRKdYIVABhGBMUSCASUlpo7gt+l0GpU9tSYDVqsVq/U6&#10;ErAYQ1EUVM6yripE+6yrhDSbsq5KQlgxyScIlcTG/rpG9nxrq2iapjmz2YwQPGVZdED0VoW29cFt&#10;zBTnIxJrJEnSgQhko7IYdsSgbbxzfLxACMHd3d3W6/o5wPA9dDlvbCxPdYoQ8Pz5c168/TZZniFl&#10;ILgIaDNVTQiBLMsQCoypusb86XTa7b1tQ3ZLEnJzc8vtzS0XF5fcLm8JBI6OjphOpyglMbZGpxOk&#10;0lFN1Tl8cCglu+Z4IcI9IqWo+GqBQD6JZDjGmg5wOQaAHwMB7wI579pr+2qsQ8W4SK3BTiVtwu5c&#10;fVf+Olaf2AVQHsurhirmu+L6h0DKv0l95csou72ptjCWJw6Ju/o1nLHc6aG5HRu7h/KmMUDAm/LT&#10;sbl6CJTRv8axOsD9WsZuYoyHa1bjudhDYz8ch36O3RJ+wMMA3C9DVNjG/1t5ud9N+LABiIzXoh4i&#10;EOxw9FufHe6pKz8E2N98Z6z/9QGA/ed8S+23dbwjcxrC/TpTBMvK8TkUG8XhN5E5bN5DJOIQAh8i&#10;GYpSOgK3nQclOzCbb8B1zlpEBzRqhq6JJdocOyrDSoIMjSq7BNWbGyL40QsacHIkR0MIPvjoI46P&#10;D/j973+fw4NDxHKJMzYqcDexvxaiG4sW1CKgIyIaqmg678iyjIODRYzT1yuqqur8Uqvk3BHC+Q3g&#10;q12LfZXIoeJs//kcBVENnoGWPKa/d/UVQ3cCxgMNM0Qz1/01PlLj3UUWutmP2PJZ3kegpLUxZqqd&#10;pSjLhigBdKP4G8kCAiJ4QujYH3o1QJo6jLgHjuqDIvvPRvu7EAI+OJyH4D1lVWOdQ00mZJMJ9bKG&#10;EAnQUp3gPKxWS0wdScNUovHeUhmLCoG6Ic3r77ktYRIInA9Y5zHWxvskEikg4roXUiK1wlY1dW06&#10;1eOW6MdYAzISbTnvcS7G6YkQDTlDwLvQgdna9bCLoKM/H+06cM6hZcwl2zg+PqcyEmURlc0FAS0V&#10;ztGQr+UNWZHHGMdkmiEFXX3Ge8ADXjCbzjg9OSUE+OLVK25ubri8uGB5tyRPU4ItmWaag0Tx3tMj&#10;vvveI77x1QOOjiTHx1OsN9zd3PHpx79itS4pKri5MyxXnsdPD1Ap6ESiMHz8wfv84w/+AVEtySY5&#10;mVZkOsO5O0Sz7xZFidQCpRW1cayLiiRTzOdTUp0hhe7IDWNsHpOTLM2ZZJJJPuHk4ABfGK5t4OLs&#10;iutVRdAZ04NDdKZQKnAwn5FNZlihuF6XnN1cYIJlMpmQ6Qmz+QKVZExkynG+4jARvHU05WxpsUpi&#10;cZuznxCJFoQIeFoF9bhn0fknOgK63q7cgGEfVmoeI4B9iER56HN9L4fsk7lpHWuOtakQUqCkureH&#10;tM9xH0w/du4xRl4rAJVo6puK29tbQvBM8mwD5JSSgEdrOJlmvLXIeHGQ8HTuOJkpbFlwu7ohm8x5&#10;/PxdtE6o6hKJ78Ch7ffWxnJ9d0dlCoRKeXz8iOcvX/Do0ZzpgQJVslpe8JMf/YqPv/hzrq/W+KIg&#10;re84nQSOF4FcpigCWgmSpsbsvUMIQ8DjvYi1DQPWG2qiHwtCYqSmlDNID7gpBHelI00jcF76QFHU&#10;JGnCyZMTDp+8g148RySHvHz3G2j9H7HrCik0SsS8pmUC6ua+t2rauZvNZlRVRV3XzbjrxmcFPE2O&#10;hLjnY1pfHdeFafypGFX4bmsHWk+ZTCYYY1mtoh/NsmwrTmvXhLWWoig6BXgtBa42vP/hBwQkP/v5&#10;LzrCmZYYLoLwJdaa6IcEaKm7MdiuDcfHSmlFnk8iaV+eszg6pihKynKNtY6Ly+tYDyYS5kgVfUVd&#10;1VxdX7Nar1gtlzx//hbSOIx1FE3+naYZ3nuKooB8gtaaST7Buc3YXJyfYw4OODk56fLsto7XxnKi&#10;IVcKfvuZaoldx85yx/IepTTOWfI8QytNWVYs1wX/+JOfMlvM+Tf/w3/PJEkIuOiThcSJfkwxToY1&#10;3C/GyH4eOkMaxu3j58FvyiX7cRW04Pe4v/YJp8fPn/sMULvy2rEYa3j+1yeJuJ/fq3vnWi0Ie5jL&#10;989Yx/bldl104XvvWuI43j/jH/t5k/dun6m38V0bL7a52UOk57vGa9d53ZD8fAg+71/vGDn22Bn0&#10;rjh2WP/efMZ9cvn+e/t1+hiH0uUNu3oZdokDDP2zlPJeDXj4+t/kHHhve9vb3va2t73tbW9729ve&#10;9ra3f262B8DvbW9729ve9ra3ve1tb3vb229pYweWm0bmbVBn2zDUP/iMKjB0B9ztZzatbVvvN6Ym&#10;Mq9vVDuHNjwkHwOW7rqP9v3tPfR/Hnvf2OHzRumDnQrpw+arMRDWbob9PvN/p00xqjzQAo36YzI8&#10;iB9TNdvdFPbQGO4GQO9i8B9+1ljz6kNg6s3f6aknsbUGpVT3QFVjjWb9RoD+mh42zT+kht7//0PA&#10;ul1AgPZ7+iqK/SaS4XUOiSfGGjHG1tBWQ92I2s1DNtYMP6bwPgTGjI3XrsbCXQqMDwHK7wFe2F4f&#10;NM+kh0b1NUR140b1dvgdfQDefYDAOIChDzTo7w+77n+4jzykjjBsMBoC/4YWxWpCB9jsGs0FVMby&#10;iw8+5tXZJSDI0gSlmvUgBUHEZvssi2Bi6yJIr6/EG5VDJWmadQC1+Kw0Sq3WNU11nkRpSDNubu74&#10;P//dv+dv/uYHPH3+jGfPn/G73/kdvvn1rzKdz3EBrPVYk+J8HRWSkBgTWF7f8uvPPuOXn/6S9z/4&#10;Bf/wgx/w6tevSLSOgNNZDiHgg2U2myJk9DfGRuV4rTQtniRet0InCcZGIEJVbtZdkudY32gTCvAh&#10;RGXX5j9apaBmLLRWTCY53kfVOWtqlFYcHh0ynUz55aefUNUGrdOOIMA2TeyT6QRPoHYOawzz2Zz5&#10;7ICDxQFSCpJEMVMzpIjNV6tlwcXlNVVl8Ehc6y+8R2qJsQ4lNwozbWNnqwTfrunpdLoFuvE+bKl7&#10;tCDlPJ+itW5AhFFhNwTPer3k+vaGdVEirANX4m1FWSw5WmjeenJChkeaJUfTKd6uqKsyKso5BwJu&#10;bw2rlaeqJavKUwfAOVSjJhebDmPjqvcWgUcJjwsBGRx1VZNphVEC6y2pmjE7PKEuE26uL/jZp1fI&#10;PEGpmuDXBGvwlUO4CABCKIKXuNJyfb7EuqhcYp3HFAFbeQiSVAuUtVx+8Rmff/4FlVNMT57y9W9/&#10;h+cvXvD85TucX1zx6oszLs+/IFVwfHpImgiqYs66WEdVKBdBpFJoMAIvBdYo6sLinSKbZGT5gjSd&#10;IZMpSM1b751y/vmnBATHHvLUsCpKfvwP/5mby1tePH+CUil5rpAnUKzq+H1SslgccXB8ikoz6tUN&#10;65vXWFMjvCAIBd41ysA50zxhPtNc3q6pbUWJQk9ylE5w1hO8AynQAXIV58YT0BJqW6MTFRuNJVuE&#10;O21jvfeu2eM83rsO4NOCV4qi6FRQ6wYA22/+jfuh7ACcdV2zXq8oirJrfmzBNxFA6iMQ1JhINJHo&#10;UXDdBkZET+2ned6FQDZ7nZKyffoRPhKEeOuQEmSjSOdqj3SBSZowT+BokvL9b32NP/rWV3n3+QmZ&#10;VlydvyK4NY8STygusPUq7uVBI4PG4vHOo/EoGUhxSDy2WrO+ueT25pyDaWCaSDAV1gh8UJiy5vI2&#10;sDaCR0/mzKYTptkRWlkCkhdf+Qbf+P6/5MOPP+E//OmfMZtPefutlywOFmilODw44OLyMvpGGVVL&#10;rbUIKSPwWm4UPlt1TtEAidu9RSmBTuIeI5FIqQm+ASNIwWw+j6roVUnbYNrTVu1AbGNg1C6ucG0Q&#10;2sxlM2eyafBtr6X916iGpbB2459q04CO8xwPJErjnIlkW1JFX9GAK9p77pN6tQ3jW4AqIaJCu3MR&#10;iNbEHIToe6SQ2GBx1mC8R2uF0pK6qgk+4IyL+1wS1TWL0jDNI2jAO3BeIGRCWdXUjVJiaPbF0lRU&#10;pSHNEpy1uLrGu6h4J2VACk+WSLQEJ8C5QJ4lqEb1rK4qQl0xPcyjr7gxFEVJlmQ4Z1mv1lhvSbSK&#10;SvZaEbzHGk+qVSQrcRBqjzVRdf3u9o7ZYoFWEu+iyqwzdUMeo0BIalPinGddrBFS4EKMGZI0AiVc&#10;C05GYKzj0aMFSZLinI1+1lqqqtpSdt/MkezWh7W2A9O7Nq9r507G66NRAG3jcKUUWZpG0h3nGp+1&#10;DRrYxPggpOqUfq11JEkkpQHF8dEBf/D93+fJoxO0AJzfEAU1PEEtyKKuTQN2992+V5YlSZIQQryX&#10;u7sVr19dcHV1w9XVDYHAwWF85uPz50jThPliTllXOGdwtoYGgOa8bUBmrlGr9E2MEwGBzsX9NNEK&#10;pQUEgVRpRzDQ5vJjeUdfxawFmIYGtOR9aIBNu4C390nIVE/peKiit9kf7udhY/nQMLcfxvJjCuPD&#10;WHuYo4/lzONg3m3QzG9iD5PPPUyWN8xrx3LE4e870o0B2HMX0Hwsrx7maGP3MfaaXaQF/Wtv9+L+&#10;/Y0p/D40T7vyy7FcdpjnPVSPGHv9WA4+vJ42Dh8DT4zVU8YIJR/KmR8iHhhe1xAUMQS9js3brnUb&#10;mn1FIkfuPzyI49lFqtAHtnbrfKCguzVPYvccigFxY/QJoiMc+TL1z9b/twD30BChRAC/j6BjL9Ei&#10;wblIZhQatVtPvG4PUbVaRjXkFoTvrEXpJJKAiPvPRTcfMiqT2tpQVXVXD/vw4495/uJtXr58m5/+&#10;9KcIAZWpmOhJt67aXDH4HjCJEO+DCHJOkpQgPAFHkkiOj4+4u7vl+uaauq672Mo5T5rqrThs7Dkc&#10;A3neqylB55O7AL03JxvSpLBVP1ytVltkWZt9v1VUjdbm7wKxBaoN7Abp9PfwYT2u7ysAjDWsi5Lz&#10;i0umk7whx3GReECp6HNboLd1SNXMY0Ok5JyL8XMQaJ1u7QV9dc7+tUkpOtXpqHTv4jwqGePvEHDB&#10;UzvLzd0tj46naCGY5imrdRmB+C7OvakFQUIiNdYHpFbg4zoxTWzivetIspwPOOcb0H5o6vUCpWOd&#10;YrVeU9U163UkQjLOkugEnWjy6YSiKFiuVw0JgyRJVCQuSpJOkTmOuehI/rbVX8O9WGLXMyya+W/H&#10;VCsVAfgC5vM5i+kcZy2rYoUjkM2meCRFWaGSpKt5pzoCJ21t0DohSRJevHzB06dPubi+4uNPPibR&#10;CWVVkGUJIliUkpwe5Hzt6QnfevuI77x3wtOnmqMDRVUVVHe3nL/6nNXdNXUNq7XDB8HiMAUsCsUk&#10;0ZS3V/z47/4G5Q0JhonOSGQgEYFUxHhfpBkeqK1DAV5KdJ4xyxWH0wzloa5MVMhuCLZSoUBAqgOZ&#10;9mQiYFZLVEi4vi15fXGHlQknT56i0oQ0T5lPMqaZojQFN2vDzc0tpa1IpzlZniOsgSBBOJQOvPfW&#10;E5ZFRbmuOZzB65sVZRAUwRJ0hrU+xowGgur59o6wY9z/dGDege8ci0MeOlPoK4H3Y4x2T+srTPf3&#10;Aq31hjBqZD32fXef9GlX/DLcK+P3xpyNYEiTNBLENVuYdw7rLTPteDLLefco4+VccJI5XHHLqqpI&#10;54c8e/kek/kBd7c3BA9KxRpP8B7fqBs7E/9/dHrKydNj0ukEmQo+u3xN+coSmCDVgvnR7/DeVzNW&#10;5+dcf/oTJlNYJBXC3BEsGCS1Ddi7Am8FSoiuZuKtw3soi4B3EBy4IMiPDvCTOSY7oTCai5VBqAzv&#10;JVoKvK0oVivmjzIOTg8Q8yeI5BlBHPD83W+RTaeE2xW1Meh0QrAPk2G1eUtVVVt1//Z8ckPI7RvC&#10;Gr+V37Rz05KBxO9oc7zQ+CbbzXckZRQYY3vksvH3eZ4jpYxK785RVdW9c9aiLFiuSw6PT/nlLz/h&#10;/Pw8At9xSCV7dd0IIFdKQQNutc11tjlxGztJpSIgv3bUznKYpiwOj7D+htvlkovLa8rKsZjPSbTq&#10;ajBSSqyzcf8QkizNmE2niMpAWTHNJ9jaIJXqxneaT8iySL5qne/IWJVSfP755xhT8+TJU5Jmr934&#10;RNsdN/ZBzcOaUUtG0D6r/Xlvf47PsqeqDUGnDUmewdaWv//7H3J4cMB/9yf/DYlK8KaO39nEIZu9&#10;o58ziNGYYVceMfZvmxyM7vy83Yv6vn9sv9oVP2/W4/0cp587b4/hm4m27oOrRVenFR2J1ObP8Azr&#10;/nlq2DrXfxMh6ZBsfYww/E1E+/3YcbM3iy6GeSg/Hc0DBmPV1nD6/Q27fFH797gPqE0Nq5nDTa7Y&#10;XydhKy8Ykkr1ey92kZiN5Vi7zqb75+G+yQ82fQnbn9P3abvO+4dn/buIBN803nt1+L3tbW9729ve&#10;9ra3ve1tb3vb2972APi97W1ve9vb3va2t9cFJ0EAACAASURBVL3tbW97+61t2Jjbby5/CAS8aVwX&#10;XRNj27jUgpliI36/Yd5vHcC+SWVtF5h0l/rUmGrzUKV8+F3D++3u2cduiUBU5RheQ2v9RtExBfIh&#10;6/+GbX2bIGBXc/ZQfaJtFBg2pe5q/N7+zPvjPvY9w/XR/3v/5/Zahs1fDzXMj625scP3toFjl1r8&#10;sEFuW+F50xC1q4FlqDAxvP5+E8AYwHk4xi3YYNe89b9z2OAxNibDZov2OoaA6TF1q04tfIShf9gc&#10;/1ATwkNNz7uey/7nDAkzxtbSmKpfR0CB6LqkukaZrvE99NTAmuuTYovkYRewZAyg0DbkDwk+3rR2&#10;+w0mY/vPm8DzY8992zwuG6VyKSQueIRSeOD86pKPPvmU5bJsGtk8AU9oP6MZA9U+H1KCD7Hp2Adq&#10;U8dmXiG7P+AbFWQNCKw1QNyrgvMoIXj06JgsXfLh+z/lZ7/4MbODBX/+l/+R3/3Od/jaN77Fk8dP&#10;mU3nOGuoyjXnl+e8Pjvn81ev+OUnv+QXP/uA8y/OkFikAEFort8hJFG5zUalMqmbdSoVSQ8g1yqJ&#10;SSmxxsbGcykwdWxoTZKEogGohXYPEWAbVdbYuGobwKdEa9U9L1VVUZYFSkrmiwWPTh9xcX7B+fkV&#10;BweLRtEsfnZZluR5RponCA3eepTWpGnG4eER8/mMNEvAR8C2wLNarbm+vsG4gAO8iCrFqlG+8c5H&#10;EIMIXTNuH7jZAozbdZqmG1BbX2WufW0EL1ekaU6atmrRjqouWK+vcbZCSNCJwFcVVbUkzyXPn58y&#10;yTQKj/QVWmrWq1uKdYEIBu9BCbi6vMO/K7BOUDmPFYJE6ai25A0yCeiIviXLIzhThoDwDu9MnIcs&#10;RWrFuq5J1YJ0kmIoOHh8wm1l+cGPfkXqa3xpcS4gg0AJ0EogJXi7+WNt7KrUUkaVaCtAeBIffy8n&#10;CUqniMpy98U5//nmb/jH6SGP3nqPr3/9G/zOt75D9ZX3+PyzT/n801+gBaSTlMk8o1itsJXFWxfV&#10;7UwgkZqABJlRrCpWq4qssFRe8vitjOnRlPnigMkkR2cJafYF12dn4FcY73n10Qfcvv6Cp8+fMV0s&#10;SCcT5odTvIhAyqvLG5IkZzJbkOcpIXhMsaI2jiQV5ElCXRSsjEUnKZNJgrwrccZgZcBXNWQRrOqF&#10;R2hFIjwJUeHShRCfcxmwDpSXXXPokMymVeHp/4mkGxE00fd/fR/TNg626zLusw5rDavVsvGdsmkg&#10;Np06/MY/j/vrzi8J2ZGjCDHwqUSQhIjdkFGx2Uelbu8joEAGUAE0gSQRCOFZKMu7jw/4k//i9/jj&#10;b77L08WEqrzm/OoSs77idJ4j62uMuUV4j/cSgkLicTi0CwgcmQooV1KsbinWa+xqibYVKRnBRIB+&#10;BM5ITA3lOiC1Jjgfm3ZtBHcnSvHs+Uv+5E/+WxY/+AH/8MMfcXV1zXQyYzKdoGRDLBACUgiE1nhj&#10;odkDne80+LZUahmQsMT4UuBDQxriQgOOgrqqMdYgYuc7QoKxkeigBRYHT0cM0gdf9ucv+peNKnZs&#10;hJYNOMrfi2+V0o3KZmxY9943xCZxERprCT4CbaUUpE3DtTEREDJGmtA2Y/f9s1YCiKrfcf3SqKW3&#10;v5comUDwGGNRMkEKUCpF6yTupUIS0HjhuVuVmLomz1JCgNoF1mWNuL7Fe0c2mWJtVMr0nthI7wJK&#10;aLTUpFpxenKIqWqU0IgApq4ICOqyQmcZ0+mEuq4JrkYIh8BSlRXLm1sqE+/DWI+xNct1QZpoDuSs&#10;GWNHmmq01kynU9I0Y71eY0zNfD5v1N4CzhqmsxkohV0HkiRHSk1RldCArIUQWGdQWhKs70gROvWy&#10;IKJSYRUB9EopFosDzs9fRxKZyaRrNI75VLtGot/UWqO07sDvfZNC0OrAdrG4lGRZ1hG/iKaBXDXA&#10;sj4QYavRWgoSqcnzCXW9Jp9kpOmUr339q7x48ZxUSYSzCCLRig8b4q5I0GA61WMpFVUVCd+UisQD&#10;ZVVRVzUX59dcXt5ycXlDUZZIDdYZqnqNMRGEeHR40JGNCAFatip/bV5iQQSct1hncd5RGxPVin3c&#10;76aTSaNYbBoSE99cq+0AQMPG7q38unkGNj+3pCO7lcGHinGiIcIZU9EDoprxQHV6+No+8GGMnGyY&#10;x7TfvSuH2VV7GOYmv61q+0M58K58dlft4KH6Rz8Hbn3uWD1il9LdGPh9SIq46/rHxn5XHWEIevhN&#10;SNva2PchIPib6h9DZc5divO7xn5sje+qO42B3ccAHrvuYdd3D+sTu8DHD5HWfZn1uXVdgYZcY3A9&#10;olVTDG+s5w3VMN+UX4/l0/fmLAiGAsItec9QyX50f+vvF008FHyfOCDgrEf7zT0Y0yjL6hStFAKw&#10;PtbWpGxznw5pFX1Bc926V+/oK30rpSKw2dpGATXgAnhrubld8fEnn/D02TPeffcdPv/ic5xz5JNJ&#10;k8Nu1LDxcdyS5lkxzuOcbWoC8U+WpaQqYZJNOF0/iqC4ssI52+XPQ5B469OGNa1da6kff++a67Zu&#10;2n6+1rIjHIgqog7nPKB6e77vAYaGypfyjSQZ93zQjnpuG78SEpwPSKW3SSzbWFmIBgTfKJSGgAgC&#10;U9UxrgueNM0QQXXx0NAvDa/XWrdRiE8SdBLHwvq49u5WSwSe27u7DnCphIjxoTEkOmHl1lFd1wms&#10;j6SJUkX6yLau7TrgH/H9TQ2IZm06HzpSKoFECoX1jnJdUNWmA8lJpUgbkhvnA87TxVshBPJJjlQC&#10;ayLw2Rq7pTyvtBpRSI1EO5s6YFPiCz1eqrCh3lJNLSQED1Lw6PFj3vvKV1ne3vHz93/ObD5hMptF&#10;gK4kxoapjqRuzuObeChNM46Pj3n58u0up/Hec372GlOtSZQnU/Bf/5d/xMujlBcH8O7TCW+dKo6m&#10;gbK4plrfsbq64OryFcXacHstuLhwKCk4OpozmWTM51OMLbB1Ra4SlIA0l0xTB26FCCUhxFzLh4D1&#10;IKxnmqYkSnF4MGEmHZkS8dqlQOhIZoaE4D2L2Zw8FWBLQl1TGsvldcnFzYqQTkjzGU4olFZILfC2&#10;pHAFt4XlalmzXt0htSDUnvWtJ00mJPmcZDJHpZJplvPdb34FnaYsK/ji8pYf/vR9boylCAbnA0Fq&#10;jPcIRJPjC0IH5myV4sfJZXedpQz9QT9f7JPeRgIHs5XftoR+Y2dGLWlQzB1rhBKjSsVjecOuevlw&#10;D4rXB3VVYY1BStEQAkqsdVhTowVkieR4mvCV0wXPZ4IDXePLFbUpUdmMxeFjPIqrmxswJZkGsDFP&#10;xuOCJyCRScJsMSWfaUpTcX1tCcmC6dFbPP7m7/DkG3/IdH5Cmh+Ac1y//xP+6n97xatPP6JIKzAx&#10;97dNgpUQGzGVbOvSkGqBRJHlCiUUIUicSjDZgjo9oNIHfHFZ49WESZ6DqUhUwJkCa5c8fvaMfObx&#10;OgV5QAgLTp8858XbLzg7f59VXZPKSJCH4IGzyNApvydJ0sy5uHcWNKa8PLQ+CVj7s+0IQ3xHONMC&#10;5vvA95bUpSXea4kSWlLIdm+/vr5hvjjk5YsXnJ9fYE2NrT1ZnpKmaQd874iViPtw9FHbsblo7ifN&#10;MwCqquJ3vv1t3nn3XWrjOb+4Yjabk6aKoiiYTibkaRKV4IPvSAJa0H4HCvcBKTXT6QznHEVZdnnj&#10;crUCEf1bG8NIKZnP50ynUz777LNIvnB0RJZlXVzRPrP987oNcHajFh4J40JHHtCf7/YZllIilUIg&#10;ms+O9R8pPXVV8xf/6a94+ugxf/wvfj+eEZRlR/zoGsB7e3atlNzsSYO9aHhmNpZLbvtw28Uy/df3&#10;iZ++bDwPLRnutvp6nzy9XQvt2vuyMfb9PUxsEdJtgPd+Ry4XXc72+eaGfKRfb+yT3z1EUDa274/l&#10;QfHz43nG/XN9dp5vP5Rz7VI67xMNj/mC/ue0e3kfmN8PNVuSgTg2bc06RCLW5syn76faz+iTPoyD&#10;3/vx0+6z6v4+2Prk+Dzae3n/mC/r/9yf07F6y5Csfaz28FBuure97W1ve9vb3va2t73tbW9729s/&#10;N9sD4Pe2t73tbW9729ve9ra3ve3tt7Th4W/bpLFLaWwbvC52qHyNM7kPQcXDA+fhweuuBuWH7mMM&#10;ULoLXN7/vG2AVqOk/CWbs4fNWf3mjrExfEhJvT/ObaNIe33t2PVf39oY0P/+d/g33ssudbQ3Abb7&#10;ALWhgnZ/nIf3v7nO8eaEfpPBmKJ3a+26Hb5v2LS2C8zdB4MMmw/G1t1wzfYVx4d/H1OP6Y/FUKFt&#10;+Bn9Z2kXWGI4nkMwwlD9cGwNtf+2UWBldB52NUA/dC0PNQ2N7iGN3PfwmsdUfvqKY/1mizftFf3m&#10;/H4z5fB1D+0/b2ri2bVPjDVObq1nEVCqUXWLL4pAJ+f48T/+hMuLS5IkqqdDVN9xwW+BTdsmvLY5&#10;SkndAfpi855pVEvrWGRrmm9iA57pmmKSRIGWeGc5OJzy8u2nfPjJJ5ydv+LzszPe//BTZrO/5Mmj&#10;Z5wenzRKqjXWGKq6ZlndcHV5xfLumixTZDrF2xqHx3uD1rGRSTbqYL7XJJRo3V1vf+ziHMumIV5u&#10;NeD0GwP762WjdKzuNQVprXn58iXBez766COePXuGUoqbmxsODw86sEIIgfU6KoIfHCzi2Dcg9Ema&#10;M5tNOTk5Jp9OEEoSXASmOVOzXq+hAVU6XKd06xq1zhBCB9zrz+OYiknbUNkqcdd12fnVvnpOC3aD&#10;2Pg9neYslzcU6zXOR2VZ4SzBWbSA08MFi0mKrVcQMpSsmU8P8bXA1g5vBdhApgVXl3fc3a5JUoXF&#10;oZRAEgjOobRAyhbgGtUSBQHnDNZbQoiNpNZZjKmx1mKcJZVpVL/WT5gkAlfekfmKfBHQUqCSDB88&#10;IlQkyqOkQIkEQoJ1GoTE1iXW1DhrsNUKZyx17ZA6Qyc5szwjyaY44fjs7DUfnp/xyc9/zrMXb/Pe&#10;u+9wuDgk+erXubx4zfLmFlPXpFlCogPapXgvESEqO0sTcCYlmEC1umO5fMXZ2Rlnr85471vvsloc&#10;sjg44dHjt5FovA1URU19W6OloF6u+fzTzzg4fcTR6QnZJGMyneCD4PL6DijI85w01ahsgRAKu1qB&#10;FKQqKi5VVU1Vt02hCiE8iZIYwNgI7FQygjAEgTSRKOmRXpDqBOMdzkUgQfvM931OVGGvt4hCNs25&#10;oQO1tg3B7frtnuGmIbndi6qqxpjYqCwa8odhI3u7zodg+t3AvEbJWWzUxCEC3FvgtJSSRCmMKdFS&#10;Ms0nuLIkD4GJFswzwfHplGcHE/71f/WHfOe9t1gklurmVyyLFfXyjsNcMlU1bn0HocAFjfMJQTSq&#10;496hQkCHkvXlDaa4Al9TljVV4RABlJBoEfAuKraF4EmUYjaTyHRGohXWGIr1EhEmJEKwvF2SpBnH&#10;jx4TkgQhA0UZFcaUlFhrKasSoTRplkeASYiAl7qut5Tv+vPY7qveRyW3FjnW7hvWWoyJ5CBSx8bk&#10;qmhA9b3mR+893oVRQpv+fBpjGvU0NYgDBEEKvHXbMVAIBOtRSmKNbwC1DeDT+WZfEaRp2qmHap00&#10;IB63Fd/tanqXUuIacILSGgGdEpwPEcDRvj/Lcgh10/SeAJJiXWEaYI/WYG3NfJqRZDOkltS2BKIa&#10;nbUJ3gXW6yr6Ipk2quOgc01tXCRA0DlpmlJXHmcck2zK4nBB1SiCay2YTVMSJbB1BFytyorlas2q&#10;LAnA3WpFkqQgBZNJjiR0xBVJorvG9SxLOwCgjDJwEdyvJVqlqCTFhoCpa0Ah1MaXSikJhDhPg1yl&#10;3Y+mk9lAHS2+riVw6YNQhmDePjilr+bICDhmTDG8rqsIdHown/BoLSMhgWuUGIPHOcPzp6e8eP4E&#10;JXxUPTW+B8pq96WGmMaB0qKLL6TckOwgJD5AUcU44Pbulpubm0bBPbBarXDWNXuwx3uLtWZLLVbI&#10;SHLRPsf9+K5TvCQglAYnmc2PQGhcA3ob5qVDIrp7sTjbgNDuNQ0YZVdc3/+5DxYe+64WhPdlAObD&#10;+PyhmLtPFjZGErcr7u7nGWPkar+N7VIu7efu/dh0qMK867rb56bvHx/KsR6qpQz3yYdyveFnDNVa&#10;v6xq+0N51PC6hrndmwgO+p83zIEfArm/aa531RF2KcD257RT7L6n5nifyHF3LSc8WI9C9NdLyy+z&#10;AbrsWv/Da+j7ZzkgggzBb+0Du+pafdDTcMy6zxrs21uANRG2FLO79SnG17P37kGwXEem1qtThabe&#10;EAF0uvscIQQ6SRBSIpDN/KUdYZNH4BqiOqFU5B4RgnwyJfSAnhoRyZrC9hi3MXNtDFJI5rM5UimK&#10;qqIoC9argl/98ld87/d+j7fffkmiNe9/+AG2p4oaQuh8R7+e0c8f+z430ylOOA4ODjk+Oma5XLFa&#10;3Y364RZc047FlyHdHKpIjuWvzjnKshwQsIiuRtkqhUspentkIATfqWv2981dddFdoKe2DjCmPtvV&#10;5KREKEVtbIw9aZVc1Sa/QPQ+p1HU9AFnTMz/QyRsMiaAUJ1qb98v9p/17VpgfHjbWNcEj3GWoiqx&#10;Tf48yacgJEVpuV2WGOsbQrIUQsB5T5AReKxUjNXwEXzVKVi3xJjxoaHl0FFSRPJEJfFCoHRKWZtI&#10;+hYi+F1IHRV4Q816XVBXdaMELPEiArJFE38KJlzfXGNq0+SLTTzf2wf6Plf0yCxpiI3i2vEEuVlr&#10;1jlyKcknU3SWcnB4xGS24N33vkYym1E3ZHvFuqCubcxdXCQoMNZgmnGYzmb8wR9+n5fvvMQHYv6A&#10;x1QF3pZ47/je936ff/VH32EhSw5kwfNTzUTdcXd9ia/vKNdLXn3xa5Y3BTfXguvLQLWGJAnc3NyS&#10;pocYq7DOkGiNdAGFZ5KBkhVSBgI1ZVVQVgbrND5ItA/44EgFTDPIUCRakmoBWmB9zC+EciA8OvGk&#10;WiNESm08hTXc1TXkU9JcE9KUIGCW52ghMaZkXRXcrStqK8gyjdQCV68p6xKRWbSU1OsrMuEI0jPN&#10;Mr737a/h0BSV461HR/z4o095/7NX3HpP5SNBVGj2OakU+EZInkYJ/jc8ixg+420O268fDF/fJwbq&#10;+5H+7/oq8aFXO2xzv77f2aV0OxpHt37fmDgGQFWWcT23BBrWE5wjIZBJyVGuee/xghdHOQtZEOqS&#10;dVWSaI3OMpx11EVBlgik8kg8PjhCABccxgW8FCgPZS0gzUnzR+SHb/H29/4lT775TdLFCSI5AdJY&#10;k7q75ONPL/j0V1fkdsrSOxIikWR8Nibk0qFFQISAanLECIQXca/QGqEz1j7BJQvS6WN+fVawrgOn&#10;z+YEU2N8iVQpzhYIUXJ6rAjuDlM7NNHHpmnK6ekBWsZaSSRI0QR8ly8OY7+hsvHmDE1s+XfZEokN&#10;yFP6a6G/Fw9BnKGRLrfWdsSLQ/Lsuo71gTRNu9pyn3RstVqxWq+ZLw7I05RitYz174GCfVu3r+u6&#10;AaT7rk7f/qmqKn632CjOHx4f8ujxY7Is4+zs17x+/YqXbz1DSri7vaKezpjmuheTRtKEytQIJVmt&#10;19TWotMEjyOYsFXTi7mnYb3ejNGkIeR5/Pgx0+mUxWLBp59+wmq1QinVqxe6Bszdku4O6/a++67+&#10;2Mtu73dbJAT/H3tv9iTJdZ15/u7mS0TkUhtQALEQBAWJCyiK1Nam7umxeeg2mz9vHsas5y9oG7N5&#10;6baxXjStkalN6pGGEkUJBAEKIAnUiqrKyiU2d7/bPFz3CA9PjwQk9dMojlkCVVkeHu53Pefc831f&#10;FBIRBVInomCBRAgP3jO/uuK//T9/xu3bx7z37jvYRnanjD2fpCN/ETsxwj4Stn3nVdfj6nhtDbLW&#10;buK0MaLlYYyy9YvGY4T0GTlKzDEkCBqe+/X9j+5dd32+/fHFNg4AIdSgDcIoQdsw/9P3T9nJpahR&#10;X24IPO+I5MeetyMaGfblvhjtGvl0r12GZ4S7MZBoQew9fw2R9vDI4Hl246c+CdZWCf46Yf9NZ5f9&#10;+XhTLDuWa+jHdWn/lHv32n3khf0+6dd07PPBh/UCYuD3HQDwBzvYwQ52sIMd7GAHO9jBDnawf+p2&#10;AMAf7GAHO9jBDnawgx3sYAc72D/SRP/MsVUQErItug6pQKkDll4/GBfXlGf7B9z9Is99atx9GxYs&#10;3aTStu+z3fVfpu41PLwdgiLoDuzlSGFk74C5K1gfPvN4e+0+x7CAdPh8XbGPGChHDQ/w+8onYyz6&#10;/f7qvmv4PP33G7tmeP31e1+/V/9nWFS/C8zeMub379EvPBse3PfVNLrD8/51+5S89xW6D4E3fbXB&#10;YTsP22d4j7Hv62xYqDcsaBkrNhg+W/9zQxD/WKHHvuKF7jPDsThW/DNGZnDTmNhPdLBbFD/2LFKm&#10;QnH2FuOnIrB+O6Tla3f9uKmoot9mfSWDfoHNTWCG/QVJYucZxsb8cM0ZAw/J3rqptGrVxeCXn3zK&#10;p598itEmKaXGTmkTZAw7istdMV0CbxsEkrIo2jXZ7hQd9QsJu0Iz5xzGZGitUFKlkrUYOD094fun&#10;3+XlxQWfffaY5bKiOLnN7/zgt/nOt75FpkEJT1nkWO9Z0/BHf/TH/Omf/Cnnz84SsC8EvHMgtwQG&#10;AQEiIpVo96DYm+MtKUOSGGvBHLEtZty2dV8pI8KmaLr7sdZSlmW7vwWUlEzKkizLNurBd+/eRWvN&#10;2dkZQgim0ymXl5eb/liv15wcH3E0mxFCoK7XbRFgwWRSMp1NWVcVsQroPIGUV4saaxum0xm1tawX&#10;NQK1KcbsgOupYFLtKL50+wwklbeukK6bA937DskzhoDCsiwp84z55RXL1SopmTsLtkEDR5OS02lG&#10;qWsKHSiNwKgaJQO2gRgKggeiIEZLXVlenF9y95VTAoEs1+Rab0CWxFRkbjAoIUm1jj4pvxtDkWcY&#10;LamamtA0hFYFyBhD5TwrH5CyZDmvuDsruXf/VaantxFGY+sr7OoCERq0yciyKbfvvsZsNqVar6hX&#10;Nev1mqvzFywvrqjW6wT/9iDadLI2iq9/7S61c9ROkPslzfISGWdEmXN8+jpalSwvnuObJTE6pIwo&#10;pTE6R8pU2GryHLNcJ3zLfA4x4i5f8NFfviBmGSevvMWbb72NwJDnRxgzQWeO3GTU1uJtzfmzJ1ye&#10;n3F89x637tzh5OSUvJzy9NlzXl69pCimTPKCrNSYAOvVClqwpXOeVe0QIgFWM52U8DwCTyoiDq3q&#10;e/AOoyE3UDURa2uENiipEMhR0pU0vvRGoWnjLobQqjWLDUFEB2rtCGUSgNq1QBZaxSm3QzTTje2+&#10;atCXKYDuFlXCBkIV2KwLCfQJ0fsW4BtQraKhURrlHYWOvPXKbd578zXeunfCVDlulYLffPs2BUvs&#10;4oLlck5dS3KpmOUKI5Z4VsRQ46ym8RHnwXpFVJppLjChobELpFuAjMjWn1ZKoBEYKQi+JZxCoqRk&#10;OjWgCoRMvl+zXLC2iVjiYjGnshZhNFIa8szgG8fVfM7x0RHHx8c8+Pxz3HzOidI47/HO7SqZtSQx&#10;w5+uMDkGDyQwfWj3AmMMWVYQQqBxFgCTZXhrUS0hSFfcm4px5Y37bbev9NeuGCPOe4SIG9XH64DG&#10;di2MW6Uraz1CCnQ7bqSUENKeYYwBT1LFHgEobvEJ7f1DUgZTWqdxGRNBgRCgTVIaCyESQ/oe5z0+&#10;RgLgXbpORKhrmwgHpGI6iZycHlM1FoKjKEukUdR1jdY5EJFaE71EyBohYD6f473j1q1bTGdTbFXj&#10;iUwnZVKhLyd4H1lXa2y1xodI1dQsFit0VqXnafskyyWz4xksVkntLXQkM5IiL1AqzTElJcGHND9a&#10;Qp2OUMA5l5Q7fRoT8+WCopyCFLgmjYe+gnfnS2wUXkmKdGVZoto53+3p3V7lWuXbUZ+2HQd1Xe+q&#10;CA/8lqEPLqWkqiqc860ql9so8Y4Vg/uWaMhai0FQFCWnJ1N+/b13uf/qXXTbVqFVHO0Kh9O7NFtl&#10;MvQGvJdiOE+ep/mzmK+4uLjk4uqS8/OXBDwqKqRIao1dcXwqIm/9UinxwRNiRIld0qztWt1XRQvE&#10;kMBpeV4QkVjn0GqX3K7v3+4rXGZkvR0jQ5M7wMveHEO0/berpNkxlSSCi9D6E3+/WH9MyXEYx/ev&#10;HYIy+2NlH2h7n2//D7WbCrz7Y7Lrpz6515gaan/8Dgv9bwI2j8Vpw/vvI1zbl28ZPme/wH8f+eCN&#10;eak9cfRXAaiPXTOWfxgjSvyq/TimVNvdY6gQPzZX+mN22I43qRUOx+l+4MPIZ5L+7p53jdcAyhsi&#10;wJju13/2uJnD3AjS/6oKucP335kTYhewvGmTOE5s2YHd9o2j/lrWJ2AMgQ3BSIq5NFIlcJnSOgHx&#10;feg9gweZyE18DNjGYrIcqVrFzghCbdcYidjkE/vvIqVkOp0xm065c/sOLnh8DDx++pTnZy85e3nB&#10;sy++4JvvfJ3ZdIoQgsViidGKSQs86wN+huqL273ZtADAFFtnOufo6IST4yUxJpXaMSB7f18fy3V+&#10;FbVRKSWxI3Hp/XRcNvvU5b33WGs3oLghsUrfrxwSIo6tScM8x9h4HBJVSiWRIQ4IKzvQZNzkqTZ+&#10;dAsECz4iWnI7YzShVWnvgJGu/bfh+yilyfMcHwO+BccKkaZhiBEbPFpLdFEQEawrRyQwX9WsaksU&#10;qlV8j0jROrdB4do22uQGhEpxuVJIpXHR4Xwv9goJdJm3CrSNtTSNA5I6fZej3vj13idfpt2/rG9S&#10;jP3O1zmenWCMYT5f8PmDz7m8uEBYS904pGRDhtbdT0q5WauGOcgNiFkItJLkeZ4UqrMMkxfk5QSP&#10;QCjD1958mxfnZ5S5YTKZcn5+waMHD7FNgyCROjnvKSZTjk9O0FmG1IZgGx4//JyLly/wtkYES1ka&#10;3nr9HveOcmYqcqQEtnrBxfoBxq/AiO0RSQAAIABJREFUrrl4/oLL8wXVSnL5MlJXUOSJ0LPIFEUh&#10;ibFGSk8INsUzxpNlYHKRyKUI1M5RNRbnEyh0qnO0FIhg0dEihUZIgcxDWn+qFA8pCVkuqJs5wml0&#10;UNQ2sLSBOkqqCNEolBZMJhnTLKNp1kQfsLYhhAajc4zRCezrAsp7pK2QTUYgcFWviMUxanabk9tT&#10;tMo4nUSm33uHt9+6x8NnV3z+9JxPHjzh0YuXXDauVb5NJCAiio5Bisi+fTx+Jb+gH0sM95wdctTB&#10;NX2CpOGe7r3fQPPVgFxzuKePrVlDsttunjjrcLbBNg3RB6KUSNK6mimFUTDR8PpRzjfuHTFljXIL&#10;XL1EoNDaoKJDuJpcZGQykTT4mIgmvPc03uOjwIeIMjnF8T2OXnuLr33vd7jz3vfJbr9GlBK3XrO6&#10;fMH5oxd8/skv+MWHP8Z98YBpXqLVKSoETGyY5qAE3LszJTiLdw7vXJtTASVTS4mYUrMxZniVQXbE&#10;+dxzdnbF6b1XybPIsl6itQdpafwaREOmLM38JWHatG0X0QpOZiUygpKaosxZL9bUjd3sHyHEUfLu&#10;vg+WgNIK05KO+PY8La1PiUijn/8erv/dmtz5HlEKYpsH6ZONptzNlCzLNorl/fxrt9cvl8sN2eNk&#10;Omtz9YLVaokxGiElztk27252gO7Oe6x3m+fNWgX3pq4RWQYCpFZIpTg9vYU2hp999CG//MWvKHOD&#10;0ZI8M3xhK2JwGKVpWtKEEBOwP8syXHQs1msWqwV3XnkNHxpMlpFSKyl/fnl5mXLnqqSq6kTs08bo&#10;q9WK27dvc+/ePYqiwHvPbDbj4uJi054p/5fi3DwvKMsS65rNeUWf6K4jS+zU4Dvwe57nac+x6Vpt&#10;NISAkIko1XtPriWffPIxf/qnU+7evcWt41PqqkEKdsbP1ke67jeOEWwNc6SddXtXym3FjQr8cA3a&#10;Fzd0P/3x2BHEDQH1N+VGu0ToUM2+P1fGiMS+avyzzc/K0bPe/r3HCNL6/vfOmd9IfLPvvDDlMeQO&#10;idE2rhejcehwXg9J8sZixd37ykH8tiVa3Y2z5c7+NbYHjZ9r+r1EgENS+bEz5C+LV/vE7l3/dcD3&#10;sfPZYR8M22ofkfvQXxvbJ4exxfCM+WAHO9jBDnawgx3sYAc72MEOdrB/inYAwB/sYAc72MEOdrCD&#10;HexgBzvYP9LGgLXDA0s5Av7u21CBYXiYOiyeH1O26mwH5LCnUHn47PuKFYbXjAFyu0PhocrH9vB+&#10;99772OOHhQ594NFNimdjBbp9woB++w6Z3ofvchPofuy79j3bEHDe//xYGw6Z8Yf9MFZ0sVuMsC1G&#10;7QOb+wCXa0XRsFWg7I2/Tom2+54hCHpsLO1Tmxl+fggY3teu+4pU+gQG+xTB+wqAw2LwoVJJZ0PA&#10;91DFq//5PlnClykE7lNf/zIww0191h/DN48tADG6Tg2BKxvAgbiu1DD8nuGa1QeajBUmDef8GClD&#10;Z2Pzr//3vgLR8J59VYju2ftAaCkVF5cv+eCDnyYF4VZBSxmTFIukRLcFQd347AqGJArZqkw0TYPW&#10;ad4YnZTBtNatyrPbFGZ7H6lri3OB6XRKnhmM0qzrive/812+893f4Orygn/7b/93fvGLB6yuzljN&#10;X5KpwD//Z7/D8VFB06x58vQL/v1//r/42d/8hBdPviDPDK6pUVoilUlqXj6ASiq8qXBMbRQxpNQD&#10;QpW2kL5Vi9n200hhvJJYm0B6XfFenuftGuEIISmuxxh5+vQpX3zxBSfHx5zeusViseDlyzNef+11&#10;pFKcnZ1t+q4sS+7ducvRdMpyNafyDq00eWY4Op4wmZacX56jjEb6QFNbGuuZzY7IixIX1xBXSCVB&#10;xKSyRp/4IxVDDdfurkC8aVKxaFmWm/WyvyZ1+8cWZJrGxdF0RrVe8vLsDGc9BHB1hQyWIpPcKnJu&#10;TRQnRcVpCWVWY9QaW6+pm4gPOSEKslyjsorGW14ulhzdmpJpzfR4QpkbqvWaECDEpPKlBWgCOnpw&#10;DcE6fIiIMkfI7T7rvduMdyEkzkeENMydwM8tb91+k/vf+z5qOqOpFtRXL/D1imAtTe2Za8PaCaKW&#10;xMkUpy1EBQ4mZY6tK2LwCKGZzG5RVUuapiGTDiUjbn3G1UsJvEY5PaUsjwh1w9w9w1mPxwMRJRzB&#10;N0ymGae3T/E+UK0qiklOnhuq5QLfWGITaKqKF+tfUM/nTCcTdHQoEVEGhA7krfqQdR7vap49fUpT&#10;e27dvU0xLZgeZThqalsjokAYSVEU1PWadbMiy3JCENgmEEmghlSQ7IlBEBIEHqElUbT8EUJgFORG&#10;EoUmCEFoiSSMMTsqW9t9hE1B6nBf7K+FXQGw1mYzLr13OBd7vk3q3zGfsL+Pje2vqgd23iogpzGj&#10;hCQSNqrKPrSAzCgQBHKpCM6itSLTglI6fvDr7/A//c73ePP2MYWEy5fPOJqA9nNsvaJqlklx0WkK&#10;o1F4RLSExmMtWOtYrtLYUHpCphTKV2TUCJmAKh5Y44lCkBUFWilEsGRagVQ0UWMbgXBpHoiYABPO&#10;NVSrQF5mXF6d8+DBA0AwyTJmZYFvLE3dbIDuWilWVU1d1xitsT1/y/f2mI4IZNffZ6OymYAlW2DO&#10;el1TVRVCyRbMY5CDvU1rjUi/vebL9f3sPuCnA8MKKTdAWITAt+p4nXqqkDIVeHd93yqKbff4TsGL&#10;VAjdPRvXiz/7ZEn94ljdA/MDaGOS+rsAWiVM0+7fdVO3a3dSXZNSkmX5RqHNeU9tPVfLNUprzq8W&#10;aKVYzOcYk0ghfEgEBS/OzsmMZloWOO+obc3RbEqWaSazCT5TVCtBXSdFdx8iL8+vMEaT+UjVWNbr&#10;NbV1SJP2864wvywLgvNE79Kzk8g7iixPgPPQEnzFiDEapVO7zmaTdg8Km3nvnKdxFhvAdP58DK0K&#10;3nUFqI3PTKSuE7Auz7IdkAkk4FPXhlt/6brv3F0/VPrq+q4fH3UqfP1YSrcA8+sKWB14KyYVX5HU&#10;TZU0fOs3vs2bb725UQDu9n8lFVJJfBNa0hZBFFuyHdo9vCMBqZuGly/Pef78JecXl7x48ZzaVula&#10;mcBlUomNUrOUgiwzxBhQUuN8Gi8itKCaFlwp23XPNk1SnfWOEAPOOqbFlMlkQoc3H4LGh4Xn+wqo&#10;x9SaZQvSH/rHokPpxeS7J0XZzkHb3DH9RAg+Al8NXN615dizD+O6jSpyLw7s+99DX3+YYxjGL0Ni&#10;sb+v7QMIj7bfDe0+RqB1073HYtCbQO3j+Y/9Str7vqMP7BzmCfYB2/cRAfavGYLFb8qtjLVpfw3Z&#10;F/t+Wft013f7xb58zE1x403EcPtyEjfF3OPP0QfBt+0Rt+q2u8DD7d+GQJAN0L29qgPX91Jj1967&#10;TwAwBJuPjaUvnz/bfEBan2Pv/fp7TdsW3TtvWmC7ziQF10R+FlvyOEQC2wbv077efmmWJdXZ2Epm&#10;hxjbODqgWyXwQALFpXWp84MEzrrN86W5mgDcSqoNadNkWmC04u69ewhpOJrM+OY33qUocyazGX/x&#10;o7/k//2rH7Nerfj5z/+Ob777Lvdfu8/bb7zBg4cP0ztKiNFvyGy69VUINmQq3ifAtvceFyLSKPI8&#10;w1pHURbMjqasqznOeXzwZCZL4OfIAMzTgbF2SYTkdRTQ6LhgZA0dkmr1cz3e+43S65AEUohdFct0&#10;HzkKzt+O6f35zyGIJ+0fSS3dW59IrHYUWmnzlu2+siFX2WjMJnLZSCIfwqK0gRixLhEkJaLHfruk&#10;DziXclKIBHC13oOQFMagVVp3lssVCsH55Zy7t07Ji4zgBUrnCdAc46bfEhld6j/vHU0LJC2KPPmK&#10;mUltYxPBQ/JnBD4GpOgAZw5nLR0RhhCCuq43ZFbJn04g3RA8PjpOTk948613eO+9b6FNUjIuJjPK&#10;csrjR4949OhhAgS7hhA8SurNrI3REaK6to4nskdJCJ3/qDG5ASEJQJYXKKXxQfD4i7PkU9eOsigo&#10;JzMeP37KYrnAaIkQkRChLEpuHd8iMzkffvQR0iiUlDx8/AhbV2gsWgrunR5RKMvy/AnL5TN86ZiZ&#10;K2bFgkw3vHxxxvrqilDDei1YriHLFEI4pjPN7btHCCVxsUGpgJGeMldMc0OhAiY3RGkIQbKuIt6D&#10;8xZtMvKiQItIdCtcvSbLp2lOh0AgYkNEGIUpFHkuUTEQrGPVNNQW1iFgpSRmGpVJppOM2SQnRgvR&#10;E7wl4tFKEPFUlaep1+QiMptMmUwLkJG1XdNYi2scGQJ5MiPEBoRgWmreKu/wyt27vPNGzbtvvcaf&#10;/MWP+Lsn51yuPb4RmKJEkMZ13BBY9vzA3jodY+eTi41y8z7ilzHivu3fRQt4De06uY11hznt0JKE&#10;CSRSqFFSkf4as48kNcSIsw4jxAZ4vVovWS5SLGh00juPIvnzWRQY75gowRu3Z9zOBZmrwFUoKTBK&#10;ksvA1ECZg4qOYAEZCQJEtz8piUQjheH2nVd47Rvv8+YPf5/s7fcI5pjLxxc8//wBv/jop3z++S+J&#10;jePW7Jjv/cZvUPzm+5wqyaOf/SW//Ml/QbhLjiY5uQZsja1X1I2DkJYtiUDpdp/XCh8CzkcanXFV&#10;e15cLYlKEaPj6vwZxAatBVoZnLeEWJPFSH15hX7FtnSNAZVlvPbG2+TFX5B7R3AtEVuk3XfbGLFd&#10;4frkLLsxQAAR0TrF+k5uz9e831WMH/NDO182xohUKoFFfUhK43LjcKC0xtqmzXM5yrJESrMhEXIu&#10;/d55T1Wn62rbcHx8jBSCuq5aop9EvBa83xlzWusUZ4Z+3CIJwdLYlM9SIq2d3Vr92We/4uc//xhv&#10;Pa+//jrHJ8c0dUVR5NRNhVApL+acRxlNTpvzCYHVesWDhw85ufMKJlcU2nB8NEvzw3uctaxXa7wP&#10;GCM3ZwgAZ2dnWGu5f/8+Js946/5rzI5mPH38hIcPH0I0SQ1eRKRMYO+iKFhfrKmqCoRCRIGPSek9&#10;tqTshLgh5+t8ESlFIpbpzlRaX0tqSZ5neOsIQfLjn/wNr3/tDf7FH/xzJmWJayqCT+QucuMbd2tO&#10;GCGSvn4WNQY872KCztcYknialmB3P0H57nnQPhKz/j2262fcIZ/r/3mYLxmejY6dX17/vdj5f/Kd&#10;t4Q1u/GU7K3p/XzObow5dsa/r45gGFfdFJOGEEmuVbxGUH99vQ9727fLF0ipRs/t98XaY3HUvvPl&#10;bX+D98lX355H9seP3InXuj64KQYdjtFhzkC0Dmq3J+472+/fr59/2ZcL2FcrMKxT2PW/D7U4BzvY&#10;wQ52sIMd7GAHO9jBDnawgx0A8Ac72MEOdrCDHexgBzvYwQ7238HG1NGgd6gtxR4wcdirgNVnQN+n&#10;ljz2DH3V+Juu7R9oD0ERsP/Quf/nPtt+V2C/KdxtD5/DDYXxY88/BL/vK/TdB6bvDpj7SorD7/ky&#10;lfGxwp5hG3ffuU81/iYF6+Ez7+snKWWrDPplwPtdkPw+hft+vw4LXfts87pV8ey/x5ia3z6AwZcp&#10;4O0rWtkF8VwHjw+LI8aKCPYV7w+LQob3HwJDxkAiY2oU+/rlJgXBferuw2cfUyvoz98+8Hv4bvT0&#10;n4bztv+5fqFKp5DS3acD+XWgzbE+6Qqsx9rhJsDBkPSjPwaGa+UQzNBfm4bKCl3bKCU2hfJCSOar&#10;FT/96U85O3sJMQH+pEjKwWEzPsIGJL1TkNT+V7UARq01Mka8TAXAwz6TUlAUeVuUkxS7iyKHENBC&#10;8mvvfIP3v/Ub5GWGkIL/5X/9Nzx6/AX/9U/+E48+/zt++ekHvPrqXS4uzvnJT/6WP/rj/8pqVaFU&#10;Bghc9MhW0X6zzoRtcX0g7R/9ceGcS2vyTpuJQRG82C1SFdvPhlYFOrQKNH2FncViwXK14vhoRjmZ&#10;UNc1z58/oywnCCmZz+esViuCD5STktPjE46Pj7FNxXq1wmjF6a3bHB8fcXJ8jHMNkUjjHB/+9AOe&#10;PnnKbFLy9bff4t1vvksIYK0nBDCmBSwPijellDvAwA4QAGyUtTvyhjTXt+C/TjGvu04IODk6Js8y&#10;fvbhB6xWK6xz2PWaHMtxoTjK4PYEbpdwlEmO80hpLLOZxMWqBeFZvBeE4MkMKClYrSsQktm0IJM1&#10;mbLgGhor8U4TpcRIhcKj2iLOYAM2WFbrFWWepcJDIt5ZIhHTAjCEBaSAvGBpA5fmmNn7v4ucHTMN&#10;AdwaYgPB4a3HOp9APtFjm0CwltP5GYtffcyDH/8ZLjZYWyOFxoQCVQi0yYiNx60afF3z8vkjnj17&#10;BrJEaYMSFnwNMSCzDKMVmc6pbeDF2UsulguOjo+YHk2YHc0I926zvLjg+ZNHLC8rWEeatWX5+CkL&#10;ISlySZYJTIjQOKIPCKXRWqGlIljH2bPHXM4vkJmimOWozKAU1M0a6SVGBYT0CBWJImKyHHtZIxU4&#10;ZxGKBNjxnhAFSE0QBh8jDomQKhVQu4DOJUKppFxI2Mo5sy0g1FpT1+vRIrr+/tQVQ2Yt0LW/Hpqe&#10;YqBSuwC+oQ+yTy11CK7q+yiyLQbtSFBCq+KtpUbEyEQrChGYzXJyIVCh5g9++G3+4Pu/xmvHJawv&#10;idZxUggElrqeg1tiGwdBURhNmQmMqhB2jq+XXF6suWoCXp9STBKA2AhBbJaEeE4uGrwWVE3A27Sm&#10;ee/wXqBlJEZPCBGPwrpAtfYEqcgKRWEyRBA0dU1hNP7lisvnz/itH/4Ov/eDH+JCw+e/+owgHNY5&#10;FldzrE3r/mq1SqqI3VrSI14Z26s6f32zpoatMk9ad9zmM321nr5a42afQ2781puKJPugqOE+StrJ&#10;UHRF7IkAJrZ939imvXfa/zogkVTyGkihA1hf39PHyXU2ezthM2a9C9hmTZZl2JaApFOEQ8itr9h9&#10;XoD1ieRjsW6oKouIFS+kYjIpKcuC1bLiaj7He8/J8QllUWB0htEZ1nrOzi+ISE5mU1yIeBIg6XJ+&#10;ReMapkdTkBprK0IUaJVtQEgCMJlBCom3jtxkCfyh851+24D9tUFpidaqjbsSaKppQtqPvU9t3vmZ&#10;MRB9h6nq+dBSpniJVAyevicV9RdFgWq/u5vv3scdMqMhaC30SHyGvlfsjUdgQ97T99s7Yp8uBukT&#10;DO2q5KqkfokgzwvyrOS9977Jt779PlmmW4CaRMqIkgkk0ARPiAHr7MaPTO8u0xxoiSQicHU15+kX&#10;z1mumrRnXF0gpSJTpgVG9uMsKIqCosiwMYHNQ9Nba1tl+RgCovMLWv9GIFIbx0CRKzIjiN4hYhKB&#10;HfNHh6Reuz5vAhzcRFi3229y43Pti9m/irp7f73ogyDH4sCvok6+L6Yd8/VvApPHf0CV9liR/FgO&#10;YN/vvwwwPJw7+5THb3qOMXK6/r/1SeVuukd/3o2RoI3lDPox0BjAfSzO/rI+GiNf20foN3zffWNk&#10;rM33EbntIzcci2W/bPzu68+bADJ9EMzm2tDF1DHJtTLYBkfGx/XviL3/ck2kd1+8u6+tdkkG0/32&#10;tUdkC7jeuUSMzZn0imFAqJf25i1ZXqcuvwEPAUq2pHPCJ3A5AaFER9vRErO1LRlbMoD2c8boBJeP&#10;iWimW6c6tcXMZCleDwGTa05OZ+R5zr17t1mtG+69coe3v/EW3/jGO6zWax4+fgx/+dfcuXOHx8+e&#10;8/NPP+Xk9i2Ojo6YTUp8S5ZCDGRZQYxsiKY6gjjREltpbRD0CGG0Iss1RWGYzEqyC8M8+LS/tNdp&#10;2QJx2g2q28+7cXQTqEfckOsc+qBjZCX93EwHHNvNX42BxMRO3NJX4e1fcxP4bCef1oLBlVKI6DdA&#10;uG3+Z7t29fkgEklfSyQldUubFnE+qf8SQYSk9C5F60/FLbnExn/uSLw2AD2BbRwhWBZXK/Ky4Oxy&#10;wb35ilkInF9cJdB+rzV8iCid/pxyCoEQA0pIrHNkmdlVUXWWQIoZTGY2Pm8CZQaKPMOHLcHQdt3e&#10;5vG8d5jCMJkece+V+5i8xEWHRyBNxsmt2xwfHZPnOc++eMp6vWK1WuKsQymDEHEDRlQ9EPJmH48k&#10;si0RCMFjXYPUWRqvUrJar1gsLeXkpCUSisxmJ9RVwy9+8UuEAIPAtyD6o9kR3/32d3Ex8vziJSbL&#10;+OLpUz7+2ce49ZqylBQq8tppSeZfEtdrJuGcSWgoWaJsxWq94PJqzmIRqNewXCYyjclE8vV33uSV&#10;105YLOa8vFwjlUH4ChM8mfHoPEdnGTErmExuUUfNuglUtQcJZTZJCsyuBldRGI1RAhEDdeVYO0eU&#10;eYpBc4NQEG3AeVhZx6p22KgRucHIlGuYzQwnM0O9WiOamqaa42ODD1A3lsZGjqYl945nlIUhCs3a&#10;hqTqXDlEDGRuTVy/xEyOaCxUtafyASc0udDcv5Xzg2+9w+XlFUZKrqykdgksH1tSsZ29k74j3O7X&#10;qC3hSQr59oAew86a0eV+0xhl48d2xAkd2VRfWbnvx8qWFGWrNixGzwyGa1wIYbMt+jbHIyWs12vm&#10;8ytiCBR5ntqxaRLRhE9j+CiTvHI84f5RTh4qhF2jAJMpMuk4nhjKXOBjg3USrbP0/MIhVEzq10Ji&#10;soKYTTm5+wqT41tcPrti8fxv+fzRcx598kvqqwUnx8f84Ne/y9133uDWK/eY3XkVHwL+7IL5+RNe&#10;/PGK41BhRM201GghiG1eWUmFs57Qgu+1UQRZUAfF2hcsa8153eCixuQ5UkQkkbOz57z26h0yLYku&#10;IKPFxEioKmJsENG2HHgF9159C2kkWklc5RExAbRTTtNvAb4DYpUx1WIhBHme88Ybb3B1dcWTJ0+w&#10;dqsgPVQf7qstbwhYhEgEix2BHsl3UD318y6/ZW3DdDptz6EiTVOzWq+pmpq6qXEu7cFFOaGuaqJP&#10;RCreeTJjyIzZ5E86or9+Dk0qQVVVLBaLBKwPAROhaVKs++knnxDbuL0sCuZXF0wnJWVZkhcFi/WS&#10;qCRG5tS1RSLJjOLW6THeV/gYefDoEa+/+Tbv/dp7SASZ1FTLFdWqoswLgm/zSS0BXvd8XU66aRoa&#10;1/Di/AVHJzNevf8KTVPz4LMHG/X3RHoaWK/XNHWNUpooBEIKlFYEG1IIKtv8nusI4mS7T4bW9+rm&#10;uMC7QHSdbycRQhMi/OEf/t+UxZTf/93fQ2mFCDLtaSnZ1HNY4kZBfJvDVCNq3dfPy/rkjn0l+bH4&#10;+asQvt2UNxsHHY+The3zb8YA8uMx7LgP35EU78Yn13O2XU4pzTMxGnOOxYhDf/B6TM9onrjf9kP1&#10;9335j7Hn2N53bL3f5hS6PFRfoX74DkPgeP+cebvudMRPHZl7yud1eZDuPHDXl+0GMDv9OhwH2zhE&#10;7JDoxWh3zkDH6gD64z5syL7Ctf23/wxjMf0wdu4TUIL8BxMMHuxgBzvYwQ52sIMd7GAHO9jBDvb/&#10;FzsA4A92sIMd7GAHO9jBDnawgx3sH2mJcVx+ZZWt4b9tD2HZfH6fCnJiNN+9z1DBvX8wPAbMT0V9&#10;PRAW4wrjQ1D8sMgF2AuA9j4p/nSqAILrB/RD4OoQXDE8YB++27BN+0DHTsm8A6r0Pz987jHAWF8d&#10;dbevxgrrt4UTw+u6+qJ0fdj09RgOoN82XZHDl5EY9A/Y+2CsfUzz6f7p+bbj148qtXdF+13Bb78N&#10;h2CwXeWEm0kabipq/zKVtq5vvA+bIt5h/+9rp+GY3ZkTg7HmewoiY3Nq+O9j87prw+H37SsYuQm4&#10;OHy+/nWpPZLaR6ciEkIq0hVdvwwG3ZjaTwIFJRDcbhGz36wbMcaNGNxm7eBmhcOx+dovihyuZX11&#10;2WHb7Bb8j6sfb5UWtlpILgQePnzIZ599DshWIUwnVWeGa43fjG9rLU3TYIwhMxmyBcATwMdAiNv3&#10;71S8OnWcLFN4L1EKptMyAXCd5WuvvcL773+Hd999F2EEP/z93+Prf/hHvLiac74448//6jk/+vGP&#10;yE3GqrLUtQe7Js8KQmwBuiKiFGilUapdK3qFNcH7TTHQdo0SbcFbf65fBy3trBsxoFvVtLqqyIuC&#10;siw3StZFWVJVFVVVURYFd27fwdqGi8tLsrzg+PiYq6srzs7OUoFfZrh39y7f+977vHjxjJfzK4xS&#10;3Llzh5Nbp0yKCSEG1lVSx/mbDz7gb37yU4KP5Jnh8vKKk9PbFJMJWquNAqHgOiFHN1e7/uvPlz7Q&#10;z7eF6SF4pFSbtdda266BIRU/Tko++ugjHj54iBKS9XqNsBWzTHBaKKbGc3uquDPTlLlkUlgy3TCd&#10;aKKvAQexwrtIXUVyLch0xFUrmmrN3ds5t09ybHWBbzyu8fgISuRJ8TxYZJAQJSLqzXyUIqk6FXmO&#10;CwFrHZN8gtAhFb8Gj8lzlk3NxfmKF08uOP7aLUw5BZlD9EjtkDnkQqTC6RDIo8TVa5pcYl4+Jeqk&#10;RC5DJISGp1/8KulNCZLymchRKkPGiPINPthUSKkUUmikLsnKMqlPBYGPDhcdTR1YPL9AcMntk2Nm&#10;uSKbaO68eptpsaRe1iyWDYuFx9lAVTuyo5xMKiJgOyCpSArtmU5g3rpesloHFmvJ9PgUrXNyZfDB&#10;4ZqKLDfkRmGbRJYhZCqgs43H6ASC1S34xTuPMjmBSBRJ2awzZ10LBgotmFX3VD6369gWIJnWpM6f&#10;U0q2AGnR82H8Nb/DOdsqUSbAaacyv6+gdMw6JXpaYHR/L0V0ioy+1QOnLdwVlMZQYHn3jVf5wXd+&#10;naNocetzvvvrb/DGLYNbnRFjswG1iBhANohYE5sAVqLydC/cCte8RLBGYGkqQXF6m7zQBB+RsUHG&#10;NTKsyJWk8QHfuAQYaouUGyeYTAyEQAxJMdwHSW0dNqyBHI3EeomtLUoohF3w+MFD/uU//x/54W/9&#10;Fj/6yV+BlkQHV1dX2Kbh8uqCopwRQmC5WJAXBaqnwj5UOu58zQ0oOoaN0lC3h3Q+aFmWuJD2Fikk&#10;SIVSPX+jVdjL8zwVc/vrYMVGOb7UAAAgAElEQVTOXxkjsNnoeoWwURRHtgD3VsE+fXcf/BiwrvX/&#10;ANX2u2kVwfv+ZVLpDASX9pdyUm7GdwewY0CYVNc1WmvKskykITaprSdwW5ojslXKjDaB7DultwQc&#10;8rjFkrpxiBBYrxsWi1XrIyii9+3arhBCo42iLCdJSc9aLi4uIUQW8wXONwglMLkhK3OsqwkxEQUI&#10;kpql0YYsy0HEBIq2lsl02oL6ErdFaH2ktM+Ldp/1uNqmfTEzmMwghGKxWuOcR7T9o40h0MYm3Rzf&#10;eCkQ/a6qYudcp6L4BAqrqoo8z5lMJlxcnLNeVxv1q27P71TDElgsbkjIdvywVpVPiAQGGMaMzvmd&#10;3w/9xtCOs43qmNIoqSnyknuvvMJ3vvs9prMZwdt2bWnXoE6dNvgNuY4QgizLeorJHQgOqqpiuVxi&#10;G8vLs5c8efyE9WrNbDbbrlkBhEoqlXWdCGukkoTabRSJu3Hf/b8j8klzLeC8a5XyAtE7JpOcLJN4&#10;15CZDOebHV/7JrDq5s9SQAuc3VmXRwDGncJbGAE99+OJsd/fFP90z9y1bZ/0YBhT9GPWSNwAaodF&#10;38PYeQio7scUQ//yH2r7yND2XXeTuvswlzEWWw379svA+9eVBa8rHO5TvetioZvA9vuAScP4Z/hO&#10;Y4DxmwgZxoD8+/I2w/E3BlDYR+w3FteOEQx+FXK1vSqyI/mssXt/OalE2OY4hOAacn3E9xp7r31z&#10;dN89vixHspvj+2rEEzttxR7fsd0zro+/eCPZRQeGU0rhWjXX7jqlFCIEXLtna63xzqe9H9J+GyLG&#10;6A1JTPeUWZa1ZGuK0Pqr3nuqqmE6nbBerxPwyyiO7t4iaMFnjx7wlz/+MfdffZXFYo7WGT/54Kfc&#10;ffVV7t6+AypHxoCICSSzAXsjEEKhVAsiC54YW3KbENBSoVuldGsbskxzNJuwPj1huVpQW5vUuJUA&#10;Edt385s1t1uPI3EDV72JoGNnvRr0/RbUs7s+D/OGY/nU/jwcrglD4NNNzzW+ZrVzJCWg2v2Odq/1&#10;13Kb+/JoHQlBCJHY5lyyLAG1OyvKgqZpkipuSDGVMYosy/DBE3ygDg3eB7SX1E0iPKh9wK5qjqZT&#10;nr0859GTisurK6Q0FEUBwRF8bPkdBFJJtFIp7t/ZhzpyvZYQVmucdeheXBDbOMA5l3wCBEJGou/v&#10;2xFrk4+htGYyPeb45BazkyOkkcRG4oPA+UQRlGUlb339Gxyf3OLpF094efaMxWKR3lMpYkjzuL9m&#10;b9pYxA3JRfLTLYVq81tasa5qVqsFJiswmWA2mwLwtx98wIMHj3jv176JIBC9pyhL3vv13+Bf/Mv/&#10;gednL5mvl+RFxt8+/mu+ePiEQmWIUDMpJcdZja6eIheKMluQx0is1qzjimrhqevAqoos15LgQevI&#10;668XfPPdY+6/dsrHn17y4uWCTGtiaFDRoxEUZcbk9FW+9p3f5eTWqzx58ITVB8+ofWSWGyaFxjdr&#10;cGsmRqNaMrvL5RLrG0SWYTTkU0ORKWQMNFWk9hEnDbLIcesGlWnKYkJmFNNJRpkJ7LwiNhXr9TKR&#10;IkZJEzS375xyNNFMConRkSgENgjO53Pmy5oiL8m0YP7MEvQZ3guci1AWBJ0jTck0y/n6K6f863/2&#10;W/zZ3/ycX55dQZQ0NiKiShGbEBsiCSXYEEexmdMeevmKDVMK48RBY4q+Y/v/0G8cI2sZ7jlj5Dtj&#10;YMPuXlmWEYPHuQRMpgWPJxI3C0iCc9imZmIkR9OCV6clE1+j4xpDQEuPIXA80UyzgA8rvJgmBXUh&#10;0C34V5Ga06fEByFEPvm7z/jlZwtCdowzJaac8cbrr/He//wDju/dxWSauq5YvrzkZ3/+H/ni6WPO&#10;Hz3k4vMP0aHGGEMIjtXaUmhFCJFMC6SKTKctCFkIhDJYCmo5YaVOeFlJ5qtEAJFnCqMc9XqJXV9Q&#10;5qdoHKGukS5Qza9QmcbE0OvXnOgVIUBjHZFEHrNu1pt1sgOG7vM1t/v5Noe1XK6oqgqjDYnT7zr5&#10;bj9v0OW9uu/pn6l1/mKKbTVbsjBJ01iyzG1Asr4lY+wI/xLBWY5zjovLS2TrbxTlpM2Jy2vk10on&#10;4rX0jCmOruumzftux2QiYgtkeUGR56xXK548fkoIgbff/jrT6YTL+RXOw+uv3gf7hKaukEpS5DlH&#10;R0dUTcP5fM5nv/oV333/e0wnU2SI3LGW5XLJcrlI7SLYOe/o2qaqqrR3RMf86gKjJd/51rfxznL2&#10;4kUC/ceUe1wsFljbtLnwlLeMIRKsw7RkMQhB7J0PjcV9/X5Jbec25xpKKbyL/Lv/8z+ispLf/e3v&#10;ofM8+Qmt30ZM8a5AbvzE3fMmuQMCHosj+vm0dE34e8WH++LFfT7+PkLz4Zn07rmSHCUu6/IY+2LU&#10;secbI0MdnnUN8wupjcRegP/Yu+6rP+gIO8disb6vPyQ2H54dDmPE/hnfTf01lksdI5Ab7g27YySO&#10;xt3Dc8Z+Ln2sBmPfGW6fILwj0Oi/Z58kahiTj4Hdx2LR7juG/TUEv++Pebv6goMM/MEOdrCDHexg&#10;BzvYwQ52sIMd7J+2HQDwBzvYwQ52sIMd7GAHO9jBDvaPNSmJolOwuQ60jTFuFIBgeOi+ZSTvq9cM&#10;i1kT8L07YN0etnefG1Pb3oBEScUP/aL7VgJmC87qgQKkkK1yTtijLL2rfrlXIR42yjxjINjhYfdN&#10;CtljBQL7isy7e48VP4+Bs8cKJfYrwsWNEtZGQaEFDbT1qW37RCD0wO+7IIV03bb4tAPH9dni+yC4&#10;pKgQESJuPt8BW7vrhmz+XdHJphiVodJA1z6pYKUDSYwVpV8ft8MCb9Vr1zhaoD4s2h/2yRi5wu4Y&#10;ERuF6055Zqsgdb0vh8Ub+4oROusX53VtMSxM+jK1vOH77mPv3weK6BeNfdl39YtQ+mDynYIQKXbm&#10;I60SlmwLuAOxN34SGK1bG4QQZNrghdyotNCqvBHiRhW9X8Q19nzjIJvrhTp9Rfs+gcNYceUQUDAs&#10;GJJCYoREZ4a1rbm8uuCjj39O03jqxiOkIghFEBKJQEnVAps6UKrB2grnAkoZlNBoZSgnE6SUbTGm&#10;QIQEQE6Ffb4FSgRiFIQgCAGKIinH1K4hiAhGIbTh008fsFiu+PzJU77/3d/m8eMXfPH0IfVqxXq5&#10;olrXTCdH1KsGnRcIpRDBI8S2MMvLgJBioworkZt1QYlth6V9IKmhIXVvPPZVS6+riUQXCcKjlWIy&#10;mXB8crJDDlLXNev1mqIsuXv3LkTPo0ePyIqSk9u3sNby4uyMpmmYTibcOjnmN7/3HfJccXV1gQ+B&#10;6eyI4+MTbt06QSlFUeY0jeMv/tuf89MPPyK4AFGSSYWWGuscx0ZxenpCXVWpYLEtpOzAXf19y7dg&#10;yrFCzO1amVTRZAv7TeD62ALLFXdunzJfzPnl55+DUDSrhtjUZNKhY2CaKU4Lwa1ZxqxQIJPae54L&#10;jssCEwLWe5x11DUYPUNRMzECome9OEffu890VnJh5wQkUcZWuSeiw5JSNChncFLjoscFRU4CDRqj&#10;MS6wWFbMr1aU2hAJSJXmQ2Yyni7P+Luf/4wH/+Z/4+79N7j3yl2E9+Qyo8gzpE7g9xg9TdMwn895&#10;8cUj6sUT8uoFp7pG2iWFyTBlwd3phPJIU4eaqnFcni+4urjCOYnWUyQ5UuikRK0UJs/IihlZfoQw&#10;JUcmZ2E9V4s1jXfUtePhYkE+v2KmLbcmJ9yd3Ub5QL2uOD+/5ItnL7C1JAZBE3xSCGvVltudASkF&#10;KlPkxuCFYN40LK7m5IUnm8zQRuOixocEcMkKxexEkS3WBAtGNnjrcSIRAggfWHlHrSNBKxAKIVvl&#10;JAUrbwlrhzEKrVvQS0jkIyF4QpCbQtJUELjdxyARNISQQEFpLw47YMSuqC0pySvquk6kGDsuqLy2&#10;t3Rr57ZIsC0wJmyUwLUxrYpyREqPlglkThAonaNiwGB557Vb/N53v80Pv/11ptpz/ugX6NMJ92ca&#10;Nz/DN3OkCLgAwTmMlBCTQqC1Fd5Z1DSpBuKWxNAQYsR6IAqicFgCSkDmV2RhhZEBEUUCgguJJxAk&#10;RB9xQXS4UrwQRKEQKKLwCRDfOGJuQKbPKSlQouHjn3/CX3/wMfPFig8//Dh9tqkhSLyvsb7BBIv0&#10;WVKX7IFYgrfdqrkDchdCtICTgLWeENyGgCkBqwDpEmkJkehD++ySGBM4XSuFx+O9JXqHlGoDJhvz&#10;xTrgUxozYqvk1u7xQghE6IDVAteBcFPXpligd21Sfg+4mNbQxtu0x4utMpnWiijSGtlXQI8bgPau&#10;0lIH/u8DsqVUGJPtEF1t521qM2Mygk8qf5PJhHW1xlmLMQZlMnyAENtCeglNsLhoWa5XWJeIHZz3&#10;CWiXadbNmvl6jnV2o3qeZxlVY1EyJBC4jGghMFqQG9XuBw3ONwSfU+Q50khETLA1KTWr9ZoYEllE&#10;cI4oEqA8y/NEmoGgCpHKB3Kd0UTwAbJM461Da4WLHZ5SborzQRBa9UYlJNropK7uHUIorHNIpaib&#10;hiwvqOqmjSHEhoSnU2/c7PMk4PcmDmz7vj+2+gD0jvxquVxulLk6RfntWqMgRKRQKA1RCIw05HnG&#10;b37/e5zcPqXxHkVo/U3f9pnA2u3+WxTF5jsSkF6gdAIleh/xVcXlfMV8vuT5F0+oVium5QwtdHuP&#10;9h2CSHGrdwhRtIQUaT2TbGOT7v2dt1jrKYqSqrYJ8NnufQKY5AWFMgRnQQScszvxwxA8OBYztlxJ&#10;KSZq1f7otX0/7hkDYe8DKw+ByGOA9CEAIeIRMikxMlDf3cYIYRPTJhyVvBZDjeUDhr78mM//D7V9&#10;Su77lMr3KX4P7ctA5mPPcROgfoycoJ+LGOYtbmqfsfzG8Fn68eoYMH2sT4bj9qb2HgN5jJGPdfey&#10;1o6qDu5r1/76P3ymr0o2sK9t9tk+wsZx4D0bpfdNWwtuHEv7yPacc6Okjf+QOdC/dz9PsA+W/2Ug&#10;nHGwvPhKwOc+6V4kkY74NhYDsQHRd0SKMUZCG6d1SavkD0UiiYQsqdSCkLH1PXKyLE/q8N63AL5A&#10;4wJ1XfHy7Ixbt29x6+49bICnz1/ws5//nP/8H/4T52cLfvM771NOSj759BOu5nP+/M/+gn/1r/41&#10;r75ynxgcV1fnCacdPaojiYsRESQyJnVUnZl2PRQIpQje09iaiCcvDLNQUh0fcXE5pbm8oKrWTMsJ&#10;RusEQBysxdu58VVTzHJDvjAEKPZ9/d0c4+7c65Rwh/nhfeOy76Nt15bYCQa3IMptbnGbFxWbPGXq&#10;4tT3QvVJKbYEXMM8Dm3+ZDPmQyR4S+N8ev8IRmmk3PqMu8R3CinZEDp2CtayJTGy7T7uQ7sPC4XO&#10;SpbLFTZAadJ1rnaJBE1rpFRkxmCMbvPakaxHNmlteseqrolCJuBujDQ2xTnd+ghJuV5KmVR6BYkM&#10;zm9zXybXmKxgOjvmziuvUEymlNMSG2ou5+fYxlLkOWQSVMbs5BbfmE2YnUx4/PgBL19cbEh0ooho&#10;o1O80q2tXc5XpLMBqQwomciyjCYmNkFOb98iKzNOTo/JM8OHH37Ij370V5wcHyGlJs8N1Rpu3b7N&#10;D3/7d7hz7x46zykXcz762Yf87MOfogRpLETP3dMjprImbyryWjLJlmRBEqJFEFhXkdVaUDWKxRqa&#10;OpDlkXv3ppyeQpavmE49xDWhlhQqcFRqjo9gej/nnd//Pkff+QHEE+yzmtoqsqKgLE0iugiBMs/J&#10;pCR62lycRmWGfDKhmEyYTRWZEETraaLFI8CYRCaFxuQTTk9OOD2aUhpBrCus0VzWK5y1rCpPFJp7&#10;9+/x2mszvFtR5m2Op1rx/PkFl/M1JisxuUH7NW65aEn8NMXRDGkMtbBkZoJSktndW7x6+5TXX3+V&#10;//IXf8vf/N2vmANNiHghQCiUlIQNaYlAkvJ9nZpwouFo5yZhs5b1zw26uHYMpM6AJLRPxjROghFb&#10;YLG85vfcRG4z9DmkVKybGtvUSJlA3Jv1qT1Xi9YjiUxLzd2jjFenmsyvkLJGEJAC7t4+phANItR4&#10;DAhNbR1RScq8SOu+9bgQscEyX80x5YTZrftMX3+be2+/wytvvUV5eoK3lstlw8PPP+VXH3/E0we/&#10;ItaW6C2TTDCVa45fu00tXlL6ikwlwLs2kbKYoJVA4oiuaftME2JORc5Kzrh0JQsXUJmgWs45mh0x&#10;KwWn5YTbs9cps4r5+RxfzZHtOVHTeFAZURhAE4Pn8cPHLOdzbBAUkylKKNbNGto1rfPthRA7fkPX&#10;v957nItobagri208dWVbNfgS78UOGXD/TLJP1Dd2Zjc86/Le0TR2A8hNa7XsxVEqEenJMpE/WgcR&#10;mqYhz3OElJTlBJNliHav6483IURLtpPON6Xo8jOCLCso8wLRqpQ75zDaEH1gfjVnvV7hneXJ4yc4&#10;63jjzTc5OT7hydMv+Pobb2F0RrNapVxilmGynMp6JIpffPoLfvrBB/zWD3+baAOTyRH3779OCJHn&#10;z59R23o0jrTWMp/PEUqQFzmXl3NWq5p79+5zfPKQp6snaKU353cxpvdIfRA3pG6b3HabF09EQgbn&#10;bJvD2cbF6cxySzAtZSLpi94jSfF4VTf8H//u3zOZGX7zO9/GCUmWF4SQ/LLurLrb3zvCz7TX7/qx&#10;zrlNvmLoe6fcF1tyzq8Yn43Fwbtnh1w7+xvGbcNzu/66dxOBVZevG8Y3NwHzh0DyfWRAu4R1YUMM&#10;sQ/U/2Wx7vba/aTcw5hxCH7ft6YPSZn2kS+NEYXfRFpwzU/kZsK0MbK+6+2zBcDHPQThY8Qu+86Q&#10;9xFCjcXcY7ma4RgY7sX7YjgpxSbGOtjBDnawgx3sYAc72MEOdrCDHeyfsh0A8Ac72MEOdrCDHexg&#10;BzvYwQ7238E2gOXBwaz3PoHfRw6g94Gx+//v7tUVAyWQqL92CDoE2gI7h6GdQm5nSZki7BSwdkW6&#10;6X7xWmHG0EIPID9kcu8/+xDce9Ph8fD7NsUrX/Fgd3iIPtYuw7YfKzwYqhMNiQD6z7avCGGobnD9&#10;2n3Vr9tilN3xNc4GPwYc320P9gLbb1LoG4KK+9f1lRDSQf2WIGDsHv3v6/+93877gPZbIF9sC6OG&#10;BQdhtC3HCk36oEApJVrrLXi4VwjczYkxdYbhe3VFuP373wRg2AeWGVPc2rc29IEI3RweFrLsU+7c&#10;N1fG17Rww/ht26dVsRl+dqi8sE/tYjhn+gV4w3Hav3dfjRPYKcgMMeCiIHjHumr46Oef8PzFOXXt&#10;CQG0GifZ6ArFtNYcHx9v2lbLBD5FygSQ6p41ODroQb/IX2vTKqdMUuF+jFRVTVkWaDPh0eMXLK+u&#10;klpXlvGD7/+QclLwH/7Tv+ezz36VFGWbJbapKArTArvsBijmvd8om15TZR0U1ndtldpGjq5V6f2H&#10;hUUdOC+BQaRQO9/jvSday2Qy4eTkBICnT79gMplwdHJKXde8fHFGXdcYrTk5Pub9998nBM/HH3+8&#10;UZeNJFXn+XzJ/8fem/1KkmTpfT9bfIvl7jcza99676me7hnNDDkCRBEiBIGAHiSR/6IgiAL0TBAk&#10;hxyKnH1qeu/q6q7qrMo9864R4YttejD3uB5+PW42OXqi4gAXmbH5YmZuds6x833fZDLh+nrJj374&#10;Yz799DMIoHWCkgqdaJJEo6SkqmpC8BvP3VB5tD93r1VseuqtwzUrqgxFIGCapi0wVVMUOUppHj96&#10;gnMuApCbEoElwTBJJNpXHM8PeONkn0w2XF5e40RNmkyRMkSAYGjw1qNlitRTnK8jKEALrPXkWY4U&#10;CcEpnBE0tcVaRzp1aGEQocEHMM7gg8T6QFAiAg91FgubrWQ+2SOIqBYcfCS7SNM0jgtTYy6e8fDl&#10;E56nktRbZOPARfKLWDzZrtPO4uyKSWrIJwonaryvqK3FWYuWCfO9OW+99zbp3oyqNlxdLXj48DnP&#10;n1yzumoITiITzcp7igSqKgrMF8U+0+P7vPv2B0z3TwFBXS65fPWUn/7tn/Ho87/l6voVx3sFhRBM&#10;FBzOM1w9pVwZahNomg5aCC7EvvNOoFpgQ5ImEbiaFyzKClvXLHygyHPSROGspbINeZ4z25+wt5pz&#10;/vIKlWhMbds5RZCnmlXVUC6vcEmK1xKLRGuB9JCqBOu6eTBSKDjn1iqFd/k18U/jvRgFjY2NUSHE&#10;GkzfJ60ZFsz11yVrLVK0pD0+PstSCoILIA1KCvYnE6ZZytnzlxEsoB37hea7X/+Qf/xHv8/7D04p&#10;Us/i6iWF9syzFKpLgllBqEErggPTVNHflA7vrsFYJBPyRCHCEu+XSOkxtadegTGS/XRGCBqcIfiS&#10;EEzsUwKNtbgg8SKOeaUU3nqaOt6rAawPVHUNzqOkxlhPWTtElpJoRZFmTLOCRW24uFywt7fH8eEJ&#10;v3n0kFkRi+rLsorq32sfzG8Qa9wolImNdXG4Vm0q+cT3Ep3gg6e2duC7B5Rq+7IFDLgQIgBrADjo&#10;+xt9/2RMXS/0fIEN36MFMd1ew/vFtVHNS7Xrq9aaLMvWqlNVVZKm2Rqw3PflunvvwD4dQN+1wLV+&#10;G90F6rTWsGxB7N5bEJ16ekBoRSYTsjTBu6j+ZxpDkmXMZgXnZ2ecX1yBFxjr0FoipMZ7S1mV5FmO&#10;9wKtErI8RyA4OIhF2/P5vCXQEUg5YblatWQ2HtcqvEuVkCSRZMW3RBgQFeOdC60KfMrF9ZKyqliW&#10;DUi5JkFraoNSeqMNIsFV9/wTCXq8j3N4Oxacc1hn1n7PRnzXtl0Xww3Byv2+GvrinY8zRgrWFah3&#10;Jjf81khwpqAlUBDkWcZ3vvtt3nzrTULw1I1llicbc5gxZk2gMFQm70BrtjFI6bHWsbi65vL8nLOz&#10;V5SrFYmOPsCweDj6XhHArZOELMsI4gaUEQvuFVJs+o23AKIBkiRjkk9JVEpcWsKtGKzv3/Z992HR&#10;+Fhcv41IjC1Kzn2ff+j7vw7ofeMb3/jfwTPq+7ZYgfU4JGwqNfbPPRwrw0L37trGANP/ubmV4XmG&#10;43gMWHVX7D9GINDvw7sA1mO+cx8YMHzOxhRVt8WS22LEsVh6LO7ZBtAfI7MbizG39dFdKqFDgEDf&#10;bxlTB93WLv1n5i5SgLG+3/b9u8bptnZY/07w2nh5GzhhLMcy1s9bzz3y/lj7Dwkpxogvhr8ZAo7G&#10;21is3YTNa4sqn0MSkG7u8u0a0X1fJ0mcK63DKbf+jbMW24I2Q4gEKZGrTWCNQSuJasFwaZIgW1CY&#10;sxH4Zkz0D7VWcT15+Yrawqr2PH32gkePH3N9VaJ1wfXVgsODPf6b3/99fv7zX/Do0SMuX13wgx98&#10;j739nM8++yVfffWbqPIuNTJRKCXjNegbUh/v2/UPjxOeNE0QMpIDAcxmM/b29rheLlt12bpdp1iT&#10;sq1VwLeQdkRV3jA6nrpYeRvRyDAv6wcEpp3PuG383YDXuNW3N/Nl9HUigM3cypVFELxf+72R/kWs&#10;SQHX5K5BbCWgXIP6XYDQ+ZwVriUN69ZvISRVXaNb4rDQkiLF43aEsQK48UulFNR1syaCFEphnaNq&#10;DNfLkutliXeeVGkk/obksW3jsopKv6loyYLanIppLI0xVHUTQbm+A6BzyzffWENFjF27HKRONCpJ&#10;me3t8cZbb/LW229z/40HWO+5fPSSs4tLnHFkWU1TFORFRpKlZFLzVvEOs9mUR7MnnL18RVWuaBpH&#10;oCHL0g3SnS7G78D8iU4opjPyyQzrIC9y5nv77O/vMZtNWC2XfPbrX6ETTTGZxOtUiqwo+Oa3vsXp&#10;vVPOzi/46vFjGtvwd3/zCS+fP0dIj5aC/WnK6SxjLksOM888EUyUJJEC4xOqJvDirOT83LNYQFUJ&#10;dCI4OpmRZinLqqSwkumkQCGQ3jLdUxT7gY/+8B0m7+4zfdvB5DlXXz7j05//GCUDIpFMEsksSyiy&#10;hExJtJQgJC5YVACHIikKZJZEejjvaWpLkClBgQ+KIAVJIcnTgslkSpZmCBxCK/JZjso1sgTlQGmY&#10;FJ5UCFRaIILn+fNXPH9xyWJhmO3Nme8X7M1jHmJRNdi6RqiM4FOq8oo6aBKVMZ/OcUFinOHBQc7/&#10;9Me/x8l8xg8//TVPrpY0ARrbILTGB4HxAaTCu46EIpLgxum1I8ALt4hStq0zQz91uO52fk83fscA&#10;oH1y1jH/Ygiq7L5njKEsF5TlCm/NRn4yTVNauia0lmilOCxSTmcpM1WTaYsUHiUC90+OKBKPLZcE&#10;BDKbgkjIcsnePEcKi/cOBxgTEDIhL/Z55/t/wHu/90fM330fHyRPfvUFn/7sJzx7+CWLxYo8m3J0&#10;eMj3vv8DpvfvI0Pg0DXo6zOefvFTfvj0U4JtyPdSjI05Y9XmbazxkUguCCqjCEnBUhYs/IRa5CSJ&#10;RwvH9WXNtHjAvaM5WhiOD+/hwxU//OQTvGmQqcA6kE6jVAYoEIFXzx/yyV/+BxJfk8qU6bygqS1p&#10;mmGcuUUwO9b/XczYkYX2Y/z+HDbMq8oB2fdYbDSMC6x1vTUm5p6bpmlzryruVwZBMA1N3UQylzbP&#10;UBuDI8bc3lo8HeBateteEvPp1mHacZokSSRbzQuKIidLo5q876lLg6AsV5RlSVYUWGt5+eoVWmv2&#10;j464vr5muVywf7DP5cUZtIDuvf2DmG9w8Oirr/jrv/xrptM5H733ESEIkjSjLEucs5G4wjuUStZ9&#10;0OX2mqbBtT6XVinLVYlSKXk+wRhLkRf4HuC4u6c+sN17WqIzMMa2efPuHtWa7Kwjuej2CJIkksvh&#10;DFIL0iRjWZYIBMvra/7lv/xXHB8e8db9B+DsjRq39wSxud97m8ia0f3Avh+weT13swQN86Zj+0mv&#10;m+fWfulgrrpr/3tb3DQeH4TR795chxjxE27vHUeCEu6M+7ftt46TX8GQ7KpPYjJsn2F7DP2a7URn&#10;dxOrbSNM39ZX3Zjv/LwZFWAAACAASURBVOptBHPbiMmFoEeMENbXt239GyMRu0ttfiwuvmt/elt+&#10;4i7w+5Ao/O9LNLizne1sZzvb2c52trOd7WxnO9vZfw22A8DvbGc729nOdrazne1sZzvb2d/TgrMR&#10;4ABr5ZV+gWhf0X1bAeoY4Kl7v1MAH26M9jehh4CSjd/TKZeL9XeHoGNjzBrssn6/twF/VwF0H2DQ&#10;v+bu/93GeR+stQYcclMcuq34d1gMvq3gYVshfP8329ThXgdQGJ6jf/5tm87brvu146lX/DHsz7Hv&#10;bivijq+hK3DYpuoOm+fbVsgxtvne2bBYdtvv7iIT6ApQ+t/dPFZUE+oUy2mL36xtgX1bCoHH7qNf&#10;NND//5gNARx9gEX3LHXn6gNykyTZAINsG7tjfdI9i92xtpEWDIs/to3nW4UULioUrwuBRSw+R4ob&#10;TYQtapK3ikraua/fZ/022Xa9Y8oHY8U0HRBxSDLQvT8GWlFKIbUiCMHzV2d8/vARVeMQOiXX4Jxd&#10;z1ddH3Ygva6YrOu/oihIZJxfF+VqXcC+no97/RMLrvsgJaiaGruysWBeKE5P32A63ef44JD9/T2y&#10;PKdqGj762jsUE8m/+L/+BV98/pCmsYQmoETABr8BtnLeodoi7z6IrQPGKSGwwd0CxvaLqoZ9GcJt&#10;AoubZwOEhLJckabZGlCNEEwmEwCeP3sGCPb3DxFSsri6xjnHfDYjeM+3vvFNTk5O+c1vPme5XCKl&#10;ZDqdkhcZvr1WpTQ//9nP+fGPf9qq0ETymLzI0Frxja9/nclkQlWXG+NpCEyDCL4sioLZbHYLEN8H&#10;IYwRLVhrmWQ5e/M5SZLw5MkTnj97waSYcH1xjnMVhbDMM8HRLOEgE7x974CDaUK1WNGsVqRpLDkG&#10;R5anyMQxnUiyLKOsJUJpZNLgvCdJNJMiIXhPWTYolSClQ0mHDhbZqqQF73BYvJcImZCkUWW6qWuc&#10;9aRaI0JoVWw9s1ksIA1I8jQlNDV7h1MuXr6E2jBJIbEVdXmNJIJCo/IzIAPO1IjaU5VgdEAKj9EG&#10;qSpWC83zF+f84lfP2T+5xxvv3mMym/LWO2/R1E9YLa4wFqTKyfcPqElZMWd29C73vv+HvP/x95gd&#10;3kemE1zVsDx/zuTeG2R7J/y5gbPP/5LGXjBVkDUlE6nJs6h2Jlc1ARXVJkNoVScDQcYiQUdUH8+E&#10;JE8TJIpFuaKuK7xt0PM5Sgms8ZGYIp9xfHrE9XVF09RRzSkuMQQCiXAsGsNVVRGyKbUPqCSBusFH&#10;2A9JkiATganMRnF4CGJDObg/X3fr2NA3HFsf+2tj9/8h+U3f11on/luSF9mKTFtnUVqTJCkieMCh&#10;ganSzIXg8HjG0TzncD7hjeMp/+D3vstbx/v4ZkF1tcQsL5hNEjIafLVABRtB3Ai8q7FlhQTS1BDs&#10;NcIKiiInkTW4JUI0CBTLRYNtBEqniCC5PLtEhxXFxJKkHoHCOY/zYf0XhETqFJEUeK2wpsIIIMkh&#10;adCuxAVBkCkymzM7OGVFxVlzzd4kZeEqJIb9/Sm/8/G3OLo35ze/fkiiVSw4dpAkEYTUNHazkDIE&#10;tNaEQZ957zeUseP87HGNvUWqE9IM7zbXLesczlqkaMcLntrGNupUsvrrm7X2ls88VJJGxHV8CPCE&#10;TrXzBsy8LlL3XWE0mMZApNSgNgapFPt7exhjWC6XrFarNVFIf6w2jVmTdcUxJ0iS9JYKaVc03/eV&#10;+vNyEIJluaKyDWmrPr+sVkipUFpFlTfrECHgHVS2oSxrtFY0xgEaD6xKi5CONI3nzLOcPM/X110U&#10;UWWxK4gVIoK6Uy0j0M0rrq5KEh2fb2stwXsuLs8pq4Y0TUh1VCMNQmC9Rcg4bqu6xjpPbQyF7why&#10;PJNiik4TqqqiaRqSNKXIsjUw3DmPDAIpNVVT0jSWvb05WicYW2+0mzFmoy375EDbYsNtsVF/PI8p&#10;aw394T5Q1DlPmmWcnB7zwQfvMylyggBj3JpIJyoK2p5SXByzHUlCN65Fq9Le1DWL6yVnr15xeX7J&#10;1cUlVVVFxb8RX/EGRH9D7Jb40MJkfOsnRBBQ97x6ETbi1ug3pOADk8kUqWJfIjvyoNtzdN+HHSMj&#10;G8YWQ/D6xjHYBMB3c0q/f/u/G1PO3gqQFAG/VtSTUf311nqzWWzfIfiGYP4xAH+fZG1srL1OQW+b&#10;3aUgOhZLDUljthWR33Wcu2LfIZB6GGOOnWsbGPuu2P6u4w1937tU3e8iDNhGqjfW/tu+M1Rd3Fb4&#10;P6YsO4xT+0CZ1xG0MRJz3pXDuOt4HZjCbyOOGbTV60Dw2/IlYzmu3wYkP3a+u/JOdwHmQ+vHxPej&#10;rzOMo/uAlW15rVvvtX5nmmYorTDdfC4Eopdn6Y+HjRxUC1iOysEgRYg5VecxwRDh9ZGgxEfGxRbc&#10;5lktS6rmBVfXK54/eYbSiiLNIaSsmpLnZy844hhjG0IILBfXnBwfcu/+HleXL3n+7KsYM6m+ynAE&#10;kEopokq3t5EITklUoiIZk9CooCAInPHMr65Iz17BIvppdR1VfpWKJEKrVdkfKAg5JH2MgLXXkYUM&#10;57khkGgYa3R5jg44NPQZx8bvbwPO2UqK2L8+op8ihW79TkUgrIkShqa1JngPOkQF2Jb8SLSxwPrY&#10;SnJ9GXMM+/MDkiTFGLPhLwdvkUiUin8gCAicsUilSHTCalXx8uUrqtpQlTWmbjjYmzJJU2To/AOH&#10;ThSIG9JN66IivSNQ1w2h9fFs3USyvjTFt/mYjoCgm6+7/ol5KE9jHFmiSXTKdDLn8OiQ0/snvPP+&#10;OwSp+exnv+Crx4+xPoCS1MbQGMPUF+zNpgihkDrn+ORNppNDnu8/5emTr3j1/CXWRvCn1nrtf4cQ&#10;yPMcrTVpkXNwdIzOcox1hKAoJnvMZnsEAufn51xdXvHixXMe3LvPO++8TfCexjQcHB7w1ltvc3l1&#10;xVdfPebk/n1++rOf8qvPPsM1DYmEeSZ44zDnKHPcm8K9uWY+CaRKtWRHiqdPSp49CRAkzoFQgWwi&#10;yDI4u1jw7NWC09NDrq6W1AvHG/cV84PA0YdTjv/4DdR+wJ3/CvvrxywfGs6f/QpwJKGkSBT3T6aA&#10;JE3yOLcpiVACj8LLnDSfUEwKMuUR1pBOG66XSzLjUSawqg3GB4TUVJUlGI8MlkmRQjYl398nNQ1B&#10;VuRZQpFafL3CB3j58pxXLy+o6oCWmv29CQcHE9IEEI4ikzincUJjnON6tQSZYoRkGSwyTXECIGF/&#10;UvCP/vBbvP/2EZ/89Nd89vArrktDbUuaoMALgtIIndLYmLeTSiNa4pJtOd2xtXLoIw2f825cj+0n&#10;MSCMGoKit80p6/mDG5Vo0xiCs5v7ZhENH0kIgiNXgtMiZU9Zcl2TKUviDScHUxIMi6vL+PxqjQuO&#10;2d6cJNMIKurKYK3HCRHJ50TC0YN3+OYPvk/6/js8fvgVP/7zTzh/8oIiLzi8d8Lv/qOPObj/JsXe&#10;CbooCHmCaErqX/4U7xe8On+ODzXOBbxPKSvL5aWFV1coIZjmSQTDS8GylhgjqbOCpdBU3jBNNXVV&#10;ooQkTRIEgaurc7720fvs7aWcPT/m6vwhwQqayhOygBICIRqsueBv/uzfcP3ol8xDzaqsuXjxjKvS&#10;MM2Lmzh34OuMAUe7Nu/izM38O6P+dxd/juWy+uOuy69ba5FKIrSMuXQgzWLOoDYNU13cUn92zhHa&#10;+bQ2JpJ7eE/S5mciMY5tAfuSuq6xzmKM7REbRnIWKdUNcLydF4UQLJcrnHNrgpvOZ3r+4gVewEdf&#10;+4inL57ynW99mwfuTZ48fsJkWrS+TpzLm7Li6bMX/Pt/8ycsf2/Fhx9+SFOuODs75+LiFScnJ4Qg&#10;WK1WkWi3JWpdk0MHEAFWiwWXl1eEAD/88Y8I1jKdTGKc3DQ0jcEYy3w+X+f7+ntbfb+r3479/JC1&#10;NirYt+TodVUhgkDpBFQch3XTkAKPvnrMf/jT/4f/+Z/+U/amBU1VIYVcE770VcBfFzd14zDP81uk&#10;WB1Af4xEbWwvdjhnbeZYxZ0EVcM49673xvZI7iIYv9mL3R4f3tyTvJUf7kDa/bzfXSRtQxK6sVxJ&#10;fJYdWicbe6D9vePtyunciu22xYTd/vO2WGxbrLfts7FYtN8mY/e6OaeN+dZhI+bZFu8Oj7WNxOG3&#10;AcDfFbt1fdfNo2PtMOzb/5Lcys52trOd7WxnO9vZzna2s53tbGf/tdkOAL+zne1sZzvb2c52trOd&#10;7Wxnf0/z3nNbV/Hms6Eyp/e+VVvdDgBdf6+nRtDZGHC4//4QSNVdWL8ooV/QO1asIKXEh5tivU3F&#10;0tsb4UOF9ruKgl9XeDks2hhTau//pv+dbe/1jz923u77Q4W1IWHBsPhgjBV/CCLpH2/zusKGqslN&#10;20mictLt9nwdk/xt9v+bsbSt2Hx4jiGrf/83Y+cbts22tg49dY1uzPU39/uA6WF/DkHg8d8bsoBt&#10;KvXDPt4KCB8oFg7HXb+NutcdsGiomjIEIW0DTwzbb1gQ0i9W7ttQMWeoCNovPhu2xbpve7/vCq7u&#10;Ajn0x0x/PvDeb0x8Y+2zrWip//0hkGSoID98frp5qyvA7Np6fX1S4EIE5P3my0csFiXOBYQIawBe&#10;p26TJFGtfVhI3jTN+l4NAR88pgXoSSloGoP3LqooB0dwsUBeqQRFIDhP4xpWdYlvQQeJTnlw/x73&#10;759Q5CkCj/eOo/0p88M9Tv/5P8cYy//+f/yfrMrf4FxDU9conSDb9pRKoFqQvbcunhNBcB4ZWCvf&#10;OMda4SMWf7EGzN9en25IMOJzqNYFf50CTxDQmKhemyQJeZ6TtErpL1+8YLlcsre3x2KxoCxLVqtV&#10;7Evn+N7H3+NrH30NFxxXiwVCJUyKjPl8FgsrBZRlzcOHX/GTn/wUa2y8Z6miireS/P7v/4D3P3gf&#10;Yxq0iIq6LvgNVT2tdQtkdesCb63j9UZwRhrV5DqigIGCiNY6FhVWFQrBdDrl5dkL/u7v/o4sLfDG&#10;ofBIXzOfBN48nnGSC9453eN4L0f5OgK/m5IQknb5FQglCMKTFoBxKO9RiY7qPB6Oj/eZTiXBW0Sw&#10;IAJJKplMUhJjSZUgwRKCQvqANTUqSRHOE1QEjAgM3q4w9RIVErSM4yFRilxrZpOC1coxn0UA/PLy&#10;ipOTPU4O56iDDBE8tqmxTYN1Dp3kCJnhnKOsaqw3JGmCMwbbBPRkAgiunpZ8+fAhf/fJQ0QikVox&#10;mxygknvodIKaHuGKI+69/w0++O73ePD+1ylO7hGkpjGeUHsaC6XQVDKnuPcuH//Df8Lf1ivM819Q&#10;Vuc0rsGIhkRGcGIQjjzVNMYiW/8LHwmIDA7bju/aBbLJFKU0aTuO8J6yKsnSBKVkVNe7WoDMmM5m&#10;VEuDEKAJeBvwPpAISAS4yuGFRSYZSjqUFAgfVdW8d8iQrguFXTs3jhXJdYW/cf6V7byhNua8baqt&#10;24oBhRBkaYpUkrpVybo5HggZwEdVzixNEc6i8Hjr2JtOuT/N+P7X3uF3v/E2J3spi6uXHB1MODlI&#10;qa6eUq0qlmUVx2YSUK5G+opUa5wQ1NbhGouvVpB4FAFrLCKApqS8rvDmmjwBrTLquiRJJCIVXF2d&#10;c3F+wcHMI6ca2RZ9NsZjfVRqnM5y7LJBpSk+yTBK40nxBBweoRO8rDDOkhZ7ZPNjvv2D/5Y3q8Cj&#10;f/WvUXqFMoZ6dcXl+RmmaXAmzhuNaXDOU1eGIp9uKJ9lWVQ7d9b01tGbotQIKvVrhc52pURIj9Iq&#10;vnaunVMjGKqum5Z7JqqfxVk6grtCgOAFQnJLtbMPWB+uj2sqo3Czxt0C3HXH6HyP7szt/63zeGsR&#10;UmCdj+Bma1kul8ymU7Isu0Uosg1o2p9bh4pVfeDEBgi/B5pI0rguJy1Y3TuPNQ2+9uA8e7M5Wimc&#10;j6Cqy6sFddNQVxXeB7wTmKYiCEMgJc9zkGK95hdFQZpqlFYcHx+SpimLxTXgybOE+XzGixdnnJ39&#10;kr29Y9IkYbVa0TSG6+trnI/PrhFAO0/U1uF8jQDyvGDqJSJJyfOM5dKRZwVBsF4bi6JYr8kdgU1s&#10;gzihde3knCfPC4y9Udrr/JOxeWDoy46pYb8OCLMtNljHEwhkojHeIUUkSPjG17/OwcE+WgmEUjjb&#10;gR7l+pojwVBKCH7tW0Q1vrxVR2wQUlBVS6q6XhMurFYrkiRhOp2u58/xonNQrU9c1TWpEBFo5uKq&#10;0Pl6N/HvjQ9hbUOiU1SA6XRKkiTUVUmSKKQT+BFgUL/9hiRvQx+/34b919sA9X1/v0/61L+Psb67&#10;pRwcIpgztLFS8BF8OUoqNwjNxwrJf5vC9G3AyP8S2wayHiMMXCsIj5CadZ93pAfDvEM/but/fhfx&#10;3Zg/fdd93AU6uisGG3sOh3PqXYpxY6/7oNg41sQ613SDMwujeZVtIPNthfj9a78LmHEXuPyu475+&#10;DG6SSwzvxzm31sbt5xWGx7pLaX6bauE2AEg/1/DbkA90txE28h/trUmxJrUZ/n64HqzHSy9veYsU&#10;sWuuAEOCxD4Y7oZgQyBale+O/Cb6L/F15m/neKSUiFadVET+vdbvimNzOpuitWa5WiFlnNcDolWf&#10;ztpr0SRJJIkrlwvS2YzJ9ACVZOi0wATDdblk9bTicnHN3v4+Xz56xPnFOfsHCVW1YlLk4H30MZxD&#10;C5BakrRzr9QBvAQJQYQ10Eu0/psIkrzIOTo64mpxxXKxpC5LoFNm1bfG1K35a4tq5evG/F05muHc&#10;dBdJaDeQbj67UXLvSJOGua6b764jXW68SrEeE6z9TB9Vm1UCuPg0tmrPHQlSXdcxP97OR0EItFTR&#10;Z5YK3xIVChkJE5w1WGsw1tI0hjSlPZZYk+5IEf3hujFIIZBp7HfvHDbA1dUVVVlinY995QNCRrXw&#10;JO2IYATWmjZX0iO/8hEAnyQapWNfJ2m6zp9v+so3U5CUEmsiyL8oEqbTGcVkxtHJPeZ7Mz748AMO&#10;Dg/48U9/wa+/+BLvQUlNoqKisbGGq8UC5zyzoiBLUwiQpBMePHiT/f09zk9ecnZ2xvn5Ob5d2/ok&#10;AXlRcHx6gsoylmWDkJoHD96gmMxZrlY8ffoV1hpePX+J0oqDwwO8j+rEkyLn6PCAi8tLzs7Pefft&#10;93j18iU//tGPWC0WyBBIhGe/SDguBEeF595cclA48iSghCQ4x8vnKx5+3rAqJWkac9+TObz7/jGn&#10;x1OePX/B1XXDs2dPUQTmScJ8XvDBd464/7v7qCNPcK9YXj5Cm4Sj4wPevL+gfm5Q2oNdcH3hyYop&#10;WaZJ05zp3iGT+QyVTkjzfaSKIGPvDLausLZG7dU8e/6CpllxvVyhdEGjQAaLyhJOTk4hBBalQqT7&#10;FPOAVgsmqUISaKpL6spQXse2SBUUs5TDgwmTScp0OqUxNfVFiVIC5+H6esmqXJFlOV5LjDAIo7FB&#10;YVWBUSXGSd69v8c8/Yj37s15enbNq4sF56sSJxXL2lFbybJRrOpIsBi4IUTrrxt3gShv1ov+utnt&#10;W4QWGG03fKmbdV1uzBPDdXDoD6/XkwF5h7MWYxrCmpxZomTrBzuLEh7wzPKc/SzhIIN5LpkR2EsL&#10;Jgqa5QU6AS89IkmZ78/IJgK8wTYNeAdBIkN85g2BytT82Z/8e/yff8JyZbj35nv84A/+mIM37qFm&#10;GWQFKp0iZQFCEtpcx5Onz/irf/UvufziE3JXI6TkyYtrGhMgCKazSMDmpUQoKJ3jOgiMTzAuwasU&#10;s1qRFxll3ZClKWV5yacvnyNY8T2OEcqidI3AYRuBM45QV5jqEtwFy4sVX/z0L5ixIt/TvLw459XK&#10;oCYH6ERDq7g+tj5s2xfrE3Hd+C1ig4B16C+OWb/f+34nQiBlQOmENE0iWUxZ4ozF2AhCDxhWqyXL&#10;5ZKmaZgWUxKdIpQGBNcX16hUM5lMSNOE6+srgJZUzq1zNt25rfWkabqRo9Bao6XkarFgsVhG9fU2&#10;p9xfW18+f8HBwZw333qTX37+Ge++8w6X19csl8t1jkFJydHhERdnl1y+POM//af/yOL6ig8/+IB3&#10;33+f0/KUcrXEWANEcsDuHCG0BOEiIITGOstqdY11DVW1QgLL1XJNIBd84PLiAuccx0eHMQYaxCJd&#10;H/YJ2Dafd9bn7Ugo0iRFKLkmnFUiEILDO8Enn3zC+2+/zT/4wz9AK01wDrTEDfI9nV8Rwu1Yd7jf&#10;tQ1k3Sep7ec3xvyZbXmNzZehJRoCpfQt333oH93lzw+B4+Njng0/qSMFHCORG5uLh7HsGJn5WPyz&#10;WUPArdqCjsxnJD006IN+3B1G8gzjAP9uXG3OE+ME9h1Z+0YMwiaBQBdTxLEynhu4i7RFiJsc0Q3R&#10;fGivz4+24diaOEY8tS1uuyvvsa1O4uY8cn29kRBa3Bnj7hTgd7azne1sZzvb2c52trOd7Wxn/3+3&#10;HQB+Zzvb2c52trOd7WxnO9vZzv4/sLGC+A2Ar/dR5aAPhvc3CkBjAIUhS/5Y8W7/3GOv15uwMLqp&#10;3wejbBQvt4rQY4DguxSmtNajDPXDa+6DY4fXNVR27rfF8HzblNrG2uAuddX+97r+6UCy/WKLMab7&#10;zu4qUhgDem8D98ZClNvKgncpqw9tDCDQBwWMteewuL5/rNeB74bnHLZ1fyz3C+b6wIM+GLsP3Bkq&#10;+nUKFXcp921TE99Q0W6L6rrj94/bv/6h0urYOBgDGvULvMYA7tvA7cPv9a97m8LfcLx2BYVj80T/&#10;vP0i5uEzMVS8G1OclFLiGQf4b5ujtj17Q1WxDuC0Ta1wDIRy82xJnA98+eUjHj78iuAhSW4A3d6J&#10;dfFbXzGl67fFYrEuyvbek6i2cDhN1sVazjm881GN1hjqpkJKyXxeoKVCiKicY4wly3OUTsiznNPj&#10;Q4osQQjH/v4es9kUrRRCwHSS88/+13/Gl4+e8fzF/82Lq6cI79Ft4SpiZP7mprpq2I7b5t9+0dl6&#10;fHPzW+c9SkOWZYQQAXtCSdQQdBUc5xeXeO85OjpCCsHlxSWL5QKdpigh+NY3v8V7776Ld44vv3yI&#10;aSxZluHWyvWxyHZ5fc2vfvlLbGM4PT1pCwIlUiq+9vWP+O53v4tzdr3OGBtBbf2x2Y2Rbn3pFGe7&#10;OaavQAuxOLIoim4GJ88SlJSsnCHLE16dveCv/vovKaslq0VbMF8tyZXleJZyuic5ziV7OQhf4XxD&#10;kBaZQGMbmqbB2iSqk4eASgS2rmncCp2Cs6AV3D+d4VxDubxCSIfzDVmekqgEHQJaBWSQGBOwjcHX&#10;Fq09iZAoBCYEgneUqxWpbtca53BNjUoVztQUiaL2Jiq9JxkvVxYjcpbWs5emTHKJCgne1QQkaT6n&#10;No7GGGbBY0xN8B7bWHyA0noIEq1yiiyBpCBoiVcZanoCyQQ93eOtb37MN37wDzh++wPUZEYgwQlF&#10;VVcYG5WnrXMk+ZTlaoW1nuL+G3z0u3/El5802HOBXdVYFXBeYBqDNxbhBUooPALvQgTDAi44lBDU&#10;tUE4UDrFJ3He0jpp1a8ctbWkMkEnCava0NgGqVJEknN5vmA2SfEiEHwglQmFdOTCsKwaQEXlKCHQ&#10;IWBDC17uqTeGFkSdpvl6LusDzm7WOrFWOhquYa8DDN4qxCPgncXbhuAdoi1UTpREC0GiW6KQpiFT&#10;EaBQ5JKvv3PM//jHv8/HH77BTDXUq3N05pglhuX5U8plibOBYA1KCZRzyFCipSWRKSIIpLdgLK6u&#10;CKIkuARnAlVT40KFUqBEYJbPaRqHlCEqeIeG5XKFlp5MKDKlsLbEu4B1UBtBoxXTwweIAx2L+rMJ&#10;NZJUawQeU5UEUZHnBcI4hC6wKmVy8gYP7r/Hn/z41/D8kubyip/+6IckxRf87LPPKOua48NDvDdI&#10;qQg+rh2I0CpGRrC7Un0/gLYwUSJEwFkbFUJbRc9IQALBBaSKKmUR3C4giBawla7VyZSKBdZSCgg+&#10;FrS3c3NfXW8YUwyJqUKnijdSUNxX6w7eo9qiWOtiIbCU4J2L6mntuljXNUpKsrwA7zg/P2/JAG4K&#10;aru5VQiBMXZjLPZ9kLCe6/Wta+sXoN/EAIFEJUghMG3x+RoYrzU2GIyLam7WOZRWLJYVV4sFSoKW&#10;EVQttcIHS1YUpGmKk5IszXjzzTdJtKaqlzhnMabm/PwVUeFboOQE5yxJorm+vmQ+P2I6LUhdsvYN&#10;pE5aFdp2LfIWBFjrWFUVQiVcLxYgFOWqikW2whF8aNXuXQ8kyIYP2tQ1eXvNWmum0+nar0vTdIMs&#10;YEjINQTFd8rlY4pdY4Drvm84BNIpeVPg7kWcU5z3TGcF3//dH/Dxx9/FewP4lhgoBpPeB6z1a9BB&#10;fHbYKM6+WaujIt6qjH9n5+ecXZxjrCFLs7Ui3xDE3I3DpnHMZnPSNCW1jtls1h5XYZobFUDrLEom&#10;OOd7bQamacgnBbPpBK0UVohWydW2QA056lPd9d42EpNhH3Z//Xi8X2B/F0ByDMzeJ+SKMKYWAME2&#10;4HJYk7FEkNF4PDhGVLZtXfpt17LX2TYg+licf1ec3lf7HsY7dwFL+9Z/xrblO8bapD9nv04FfhsB&#10;zhiAtp+zGP52LAbtx6iIG6VFRB/gJtb4g7uu7y6F+bvIAe6KacfyMsP73dY24yR3oU2ftWvg+jWb&#10;r1sfCjF+Lf38wG+TD9yWn7uLyHE4zoZEhR0upF3u12AlfMALf6cK4lj+KBBG8wnr98XNiUPwEG73&#10;q5QyAiw7UL2PoJI1GZRza9C4tTH+8y3gvP0BIViECIigSFROlk2Y70Vf0dgmniNJmUwnHBzss78/&#10;54MPPqAsS549e84Pf/QTkILzyyuO33iL2XyP5XKFCIK333mPIAKrZY0wgSdPnvBnf/kXNOa7KJkw&#10;m8zw1rMqqwiuTiQCgQNE1zcqEqCEENXpVdsRnoDHk2jB3t6U+/fvcfbqjKaqov+f5RvkNjc5FN+O&#10;PW4ICRkH3YQ7D6OzbAAAIABJREFUcr7b5thhHmsNbBsog/bzb0KENUC2AxwN154+6CkE37ufCIgU&#10;nb/XzTVSgYzxkrMtAYZwsV1ljH+0jHGRMQbnPVqplsyhvZceWWtMO3i8bdB4JAJra7ROInDYR9Cs&#10;1oos1+jkhhAg0RB8Q2MMzgeMqXFCYPAIoUhTzSRLydKcjgpESvAhEpoZE9XUCaLFxAuci8BNOrAS&#10;gbo20cfo/KeWnC0Ej5Ax/vTeI5UiDZLJbM7p/fvM9vaROuVr3/w2D958h8+/eMgnn/wEZMIkiwD3&#10;GE9AnmbrebpuHIEmtplWJEnGPEnJs5zpfI9iNuPJ48c0iwWIGIO4EEArLILVssIFyUfvvc/R4SEv&#10;X77ixfPnXJxfcHV1xWpV8eDeA9IkwTQVWZpQFDlSKq4XC95+6w1Wy0t+9uMf8vzxI2y9RIWa+STh&#10;cC45LDz3Zp7jmWCeJyjZIGXC5RV8+RtDU0s8HuMCMhGcPpjy0TfvcXysefv9GX/2p79A++jDzPZm&#10;yHxG8ebb6DemoC6oLy/I5znJ4RHhfMnXvzvl2S/OEFYiHJhyiVaGpnRINcf4lMbPKHRKYyua5SWu&#10;MQQcSZKTFwX705SrxRXPn12g8jnf+dZ3SYPCrBboVLB/dMSyqqmWJVbmpNM9BA22WVCVDmkbVosG&#10;W4GtBCIVTPcyilmCVJIkTbG2wTQ13iua2vHq6UukVuRK4qsVQTi0yEjSfaogKGuLTgsS4XjzNGOW&#10;HPD+gwNqJ7Ey0ASH85ovv3rFT371FY/OHGeNBVXgvUMEj1DJ2s8j+JZ4I45lsdX36a9ZNwDCPqHo&#10;JtAzrOeOLm7Z5sd0/loXV4Q2N++spVotCd6BErjg0SKSTPh2fpEYpmnKPNOc7mlOcsM+nv1UkijH&#10;crEkSUAoiU418/05OlM4t8IFgbEeYwMehw0JjgShcy6urtifHvPg3j3e/53vk84OqFxgtbqkvlix&#10;d+8NJsdTBFBdnvP0i8/55N/9ax7+xb8lvXrI6VQw3U8ITlMuDUJJcBBcw3JZs79fkM8OWFWC68py&#10;sTKc3i/wPjBLE+Z5zrUEKT0vHv0a31whMod1L3AusLx4gU4E3gRMfU1IJM8++yF7+0dcfvkCefE5&#10;p5OS6X7Cz764ZlYcQp4SiDk7peQ6J9nyeaxJTvq+befvdDGnEGL9//hnt6q893OxYz5On+BXSUGw&#10;AaFAC4UWEpzH+oCvGrI8AQGXZ68IIRK/Omfi+V1gbzLjIi+o65qT03sslgtcEJS1oa7rSE7Z7gto&#10;3ZGASLIskmAaFwhCgpRcL5dcXV2tAelCpLdIUpu65vPPf4MPcHx6ysOHX3H/3n2+/OI3rJoGKSBN&#10;E05ODinLJY+fPGV1dcZf/Nmf8vz5Y7729W8QhEBoSSI1Sk9i7GkcZVXRNDVluYp7K1JRrUoSpdif&#10;Tbl3fMyTp89w3jOfzyGARFBXFa9ePOfkcJ88TWiMiSR1g/3b4V7kDbi8I71xQCTA1XkWQcO2jkQy&#10;XV86Q7kq+ZN/96e8/dY7fPj+ey2xQo0Mvs2ddb5Hl8/y69z9ePwV8yH9ceT9jb8USQz8BuHxMAbp&#10;jtn3e8biupvPwvoc28ii/RZ0+DjJHKNx/o0jHUb+3QQ9j8VVMV9kR/fFO/97LP4aI9ga5gytNQOQ&#10;fHde1SNQZoNA+ebSRC82CBug/pt2GpB1bVxPt2aEHiD9hqygO2YEp3cg9bjuxOPcANgjMZFYf+d2&#10;fwRA3hpzN/u34k7l97Fc03DfaRshXb+9t5GRbcZTehAv0t6ji+t4+/3+3LoDv+9sZzvb2c52trOd&#10;7WxnO9vZzna2A8DvbGc729nOdrazne1sZzvb2d/bthWmDzfS+wrN683oINZKbMON0f6xhwp3QwWN&#10;OwHKveKDvnJTfwP2VtFy2LyH/vUMrV/osk1daFgw2wEvOyWaIfv9ECAw/GwbwH7bhnTX7v1jjPXj&#10;UIl67D6G5AHD/uoXIXSFYf3zjhVP/zZKjGMb6r/t+LwpWPIbgBvRK3jvilKGhQNjCgvdZ7eVpsKd&#10;99UH/0WVMLlxj/0i3W6sDEH72wrsx/pr+F5faXRbPw6LTPoFMENyhGF/blOgGFOXGHveu9edasnw&#10;87E27X/eB/pqrTf6Z6i0epdKwbCQZli0tlEYJMfH4TZgTHedrwPyDBXhx441RrSgtUYqyfL6ip/9&#10;/BdcXS2QSkdgjwStJU7IddFPB5Tuz0tdMXZd11EptsjXgMSqqm7IPoTEtqqmOkmgPZbOYpFXpwSr&#10;k4REp+zP9zk9PuFwf5/pfEKS6qjKiYgF4c7z4P4b/Pf/wz/hb3/4I169OgNhSdOUuq7Wa8UGsOE1&#10;z/4YYGsNaNMa0T13MhZGxiLUgHEOjEG183Roi9PSNF0XQb54cUbTNBTFZK0c76yLSnDO892Pf4f3&#10;3nuPpjH8/Muf8+r8DC/Ae4tSXWE/WGt49OgRVVUyn0+x1jCbTSmKgtN79/n2t79DCJ66rjfGopSK&#10;JNHrOaUrjuvWlU45Nqq73oD914X0IVCWJXmekybpekwcHBwghOCzX/6SuqkQEhbLBc1qRSFrDg9S&#10;jucJs8ySKod3llVZslwtcUQAhfWGsqnxPmnrjDU+RLVqh2nByTCdKvbmKdY0mCYq/JRlQzHJ0Dpl&#10;theY6gTqmqpc4RqFMw5zuUAeHONxuDrw4vmCq0UE9VV1icAQvCZYA86Qackki/1WFFMqI1g5hXIS&#10;VkucNcwnUOQCqRRBRhAqUuBcQ5rkSCEJQmJtoGgs1nlqJzFMIdunRmOzPeT+A976xsd8+P3vc/rR&#10;h6i8IMgU56Cu4vjyXkNwhADFZEqRal6dn1NK0NMJh+98wOrqJa8+uwa/RAeDMw5daIyuaVYmKmsL&#10;iRdRBVoJgbZRlS94gZYahcILCLRqZm1FnlQaYx2hLYqtm4bV0rCqLOeXnjTVIBrwHq1SZmmKnRdQ&#10;1lzWNTorkAi8cahW/S8QFQs76wgkumdwWPR2o9CzWRC6bb7r1gQfPILbPoppGpSSa7AjxBJF7xzS&#10;K7JUIxFkSnEyLzjZn/LmScE//MF3+Nrbp+SsWF6esVxckSUSsywpyxUgkEKipUcGA02JkgbhGqwX&#10;GKcI3mLLa6rFAuU80ww8DT6AkikKS55BoiSlrZEqqnobGyB4ikxhG483kdAg+IC1gFSsbML3/uC/&#10;ozh9wKe//A3f/r0/5OWjZ+AFSmuePvmS54++wF+dI2SF1BpZFDRScfDO27z1jY/421/8BKUuePb4&#10;19QhZbGsSPICqWQE5AuJtR7vBboFvNd1w2KxYDabkWdJJEpBjCpPdwDCbn6pmwZrPVonrYKPXaty&#10;ZVm2sY6swQMh4Ixdz+ndvBZaoHe3vnXrVd/n3uZjjPkInUKfkALfqtiLfqziI62N94E8TciyCXVZ&#10;rpXejLXodr7t/AmlJMbY9Ro6jEvGwPvDubj7XLXFz4FIMKCUIrjWX1KC6WQalbtdBJtb58iThCSR&#10;KAV5IZFaIRQoBHvzOUpJrq8Ms9mM05NjCJ7FyrNalRweHjCbTXn27BlVVXN4cIBznrKsCAGur66Y&#10;z6c4a6KauLV4a0ESic2IbVDVTSTGUIogJU3ToJMCa5tWfqrrn/Y7wceCVjbV9aRSaz89bZVRjTFr&#10;/70sS5qmQQi5Bi4M47quH5SK43qsOPcuoOyYunwIAd+RF7TvF0XBgwdv8OFHH5KkGimibx8JCtwG&#10;EPIGCBPHdTf2+zFKYwxX19dUVcWjx495/OQJTWPXSvHdM5MkSQ+k0AH54nORZum6oLqu47hNkxRn&#10;o9qZlBJXO3w7pzZ1jVCRgMDUFVIK0jxByojf8/g7Zc7G/OlhW/fHeHcfw1glYgLFrTxBd8w+cGAb&#10;aHaM/ExKiQ99wIHcAo6mFyPcXeQ/BjQfghrG3v8vya9siye2xRtjxf79OWcTtDWuQn7XefvtMiQi&#10;uevahmCUsVzENnW/u3IGwxzFXQSEt/tyCxB/TfayXZ18COgf5ia2keQN/aC7yBS2tf3fN2c39gze&#10;VjYMt8ZMt14Nx9nrxvhdeYFtipNDAEsImyr229pleB9j+ZJIhOEh/Oc9g2O5gv78Ff+NgGI60AxE&#10;oqB2XTLGRAJC2ZJACUmiE6pqyWKxpK4NaZrz7rvv8emnn7G3f4AgkKUZe/v7PHhwn+m04MGDB+zv&#10;H3B+fk5ZN3z22a+YzKaE4CmKnOOTY77/vd/hG9/6Bp9++gvKqyXnLy+4uL7kP/6nP6daVbz1xj32&#10;96dMpi6qtzoXQWVCrYHL8Z4EwYc1UFSKgBeBNJVIETBGUBQF+wcHHJ+csLharMEqIXiapsY528th&#10;sREbjOVf7spvvY5U5K5+2pbTGRuf28A1m4q/LXEnkVzJds9I6xN7H8kAOwKWqqpI84K0zZmYuonx&#10;Sx1jZ+99q/CucD60vo5AtYq30ScObT7EUzc1Ex0Jk3zv+obrVJqma7JDLWX0YaWMZGFrwL7EWAte&#10;YGVH6iARHVEAYKxrya5ijq0j4+lyR7Rq0p2yaDd/OOextUVr2eZVUtJpSlpMkGmOcYH33rnPBx98&#10;wHKx5C/+4q8BSfBRAbQjstVar4GEIQSCi6rsAnBWQpEhQkDqlL2DI2Z7+5yePuDxk8d89eVDhFII&#10;qfEBAoK8mHD/jbe4f/8B5ark+YvnvDx7yfHJCXVd4axjbzbHW4fUkizLyCcFxWzKfG+fqrLUZcmT&#10;x09YLhZ423DvYMJ79+fcnzjePLQczz3TAkIwOFuzLBWf/vKaso7PWJoIpAikheDdD/Z4+909Hrx5&#10;zOr6FR88Svnyi5IgJliR4fQpTr9NSBLC9RMkS9L9GU6skLnj3rFgNhcsy0CahAiCDg22usJoUHnG&#10;1WKFJxLgyRBoygrnHHk+Z//4iGKWcXh0xIuXJbP5Ad4ZalshpccHiQsSlU4QyYR8ptFhwsJVrJYX&#10;uKYk8YJqJbhceDwwmSXsHe63OTQNwdM0hutlhUFTG0mWaSbTjEwHsBW2jHG+8BUNjuWqoZjtM0un&#10;JAQOp4GDQrKsPaU1BAlSak4+eoApSxIlME/OuKwWiHRCQOG6HPYQgNfmErf5UcO5ZTiHjJERD/O8&#10;247dgVullDTG0DQNy+US5yNJSMzdypvxrxQokM6yn2je2y94f3/Cobxm4gISj7UNUoaIeZSK2fwg&#10;kpWZBgdYF8ArpEyxDgwFKt8j3Tvhax9/zIMP3uN8UfL0qy9wIufknQ/Ye+sNDjLJ4tUlv/nkb3nx&#10;+DE//+RvOH/4OWJxxsxecv8wZ55brFtRNw2TXJPvz8myDJ1mTGYFxTRjZQOPv7zgi6dniOw+7xYZ&#10;Z+dnFCqlvF5BY/FiibINGEdQAXyFbSK5WCIVCItdljjneP7p33B6eMz10wu+836GevuUelFS/JXl&#10;vKkR6QSd5wipIolHO1O29DkbKs1DP6SLs4qiIMsymqbBGBOVztuYLvqCaute1y3fo/faWkvSKnHX&#10;VY21BmMjUWlZV1wvbMw9BrUG7BpraYzBe9BJQl7knF2c8/nnv4Y2Tx1J5TQhdPm3AYGt92tyNKUk&#10;5WrF9WJBCIEsS9eq8f176fZVqsWSL379BU1juZxMmE1mvPXuuzx+8jheY8tQdHrvHi9fnUXyVGf5&#10;/Fe/4uWrV3z4wQdMpxOyJMG0PpALBuEDSItOM8pyxdOnz5gWE8qq5FQfcXR0wFePHq/zBKFda6az&#10;KdfXV2vg+HBPs09C2M+Dj5EPd8BgQsAai+1IY5VES02iFE3d8PTpc/7tn/wJJ//b/8J0koMDIVUL&#10;Mxbt2jeu1H47lhgqk2/65R054F17asPPxnIYQ1Ko4Z5U5y/0iRnHyNaGBHav25fdfu2b8dcYuVcX&#10;e/TPtW2fbIwo7a5rG++TcfKxYZtv5Be827Jfvp1UfrgPOmzLYa58m78bPxMbqvDbyMVvk2XfzoP0&#10;n/m7YvFhXD8W44753V0bDM9/8zsx2pdjZO8729nOdrazne1sZzvb2c52trOd7ezGdgD4ne1sZzvb&#10;2c52trOd7WxnO/t7WggOH0Ai10UkN5/dbBh3KqBws6ntg0eGTQBs92+34RuLi6LaZARMbNlIB0SH&#10;KIzvxoJNNoHH/fMEQSzUI6o2hVj5+dri71EGft8CgPyNglYsrGINxYoqw7GYr9vkHSvM3laQPGyn&#10;bd/ZZFu/Afx0Bd03Kme3i33iJn3Hci8jUHOjT+NfBFLEf0Urz3xz3fSU3MeV5Tow0eZ9iK1FDOOb&#10;8l3BkW+Z72+PoX5hS/8z524UFKUUG4Xd8T15q9/HVOTieLxRORgrXum+NzYGx8bysDClA/MMj90v&#10;mhgWkfSLGboiraEySX/MDe9/m3LeWKHfWLtsU3vcdu/9Z2pMdXGbqvewMKRr3z5ZQL/o4y6Cg35R&#10;Rr9gZKjKvlFMEu5WJ+wXyYy10TalhbsA8v0x5H1YK3UJEQgiUDeGx4+f8ersHCEgUSLW+wXwLqzn&#10;6f+XvTd7ki27zvt+ezpDZtZ4h7pjX3TjogGwQYCgaMqUImyFKEfYYfu/9IPDYftBDoclhSibomxa&#10;BAmCBLrRaAA93nmoMTPPsCc/7HOyTmZlVreFR+aKALpuVmbWPntca+31fV9fBNcXRSsl0VrRNDVl&#10;mdRGjTG0LqleW+tpmhYQGJMjVNovvYhdAY7AGEWem8U+QIRMZkhhuH37Hjdu3GR3bwJaEAiLfTvE&#10;wNMXzzmZ15TliD/90/+K189f8MWnn+K8RcjlAjLn7ALIJLlKULGu3/r9qwfNua74L8SIjAKjDI1r&#10;GJdjiiy7/M5+v5KScVFCJKnktBatNE1VM59XKKlwMRWJP37vXY6ObuNcQ1XVVHWVit2dQ0uFkRqB&#10;ZD6v+PLLL3j14jXj8bhTu/UcHu5xeLDPg3ceIZWgrmva1l7u5UF0AEBJUWTdOQmj0QipJHVV46xL&#10;hfJRQvfeEBIUWkqF1qoD0WfEKJCA1gptMuazOYSIFpJZ2+JtjQwNRzdzHt5Q3JhEdLygyCI7I0NV&#10;ndPWFzROMJt7bt7SiAjOe6IQFGUC3UanwWWICFoJdndylEp7edta6spiW09RBLSJFFlBWRgaKgKz&#10;jjBAcXZR8fCBwYWWqq55+3aGrS0yKFSUWO/QMuBdheqUuia7E6SWCJ1Ari4onDKczit8VCACbW2R&#10;WISyCG3wQhI6xfPoPEoofARUgTAaIwrK8U2c3mNv/yE3v/sB9z/4gIP7D5B5CVHgQqSxHkEiUvDB&#10;p/LbrvA0LwqEEiAUIkhAo3dvcuc7P+Ds5CXRtuTUNLNTgvcUJgfZ0lY1bWWxbcToVNyZaQ0ItEtp&#10;7+BB+EQy4TsQo5AKLRW2bXE2ImXEtZbpRUPbCKSOzJqG3EQUASUCmVCMM8NJ6/C2IcaA0QopAy4G&#10;RAhIJRPIGdEB7mW3biOSZR+jLyqOXKolLoHf0mna+SFJqUtK3SmU+lQYHhNYPPl3Pin7eQc+OSjB&#10;pQJLJSI6M+TR8u6dQ378vW/zvffeQYWG0jgOJpEwe04jIHpHmWsISZFZhID1AakV1s2hPmGkLCpL&#10;zo8pcsY7I16/OaY6OSFUjnxkkEGDb9FSYhuPNAElM2zr8MFjI1ilsd6TZxKUwjuNyPaJziF8S2gD&#10;LRK9s8/+B7/P5OEjDq3kzh/9lxz9owIhFFIZ3rdTLt6+4PzXv+H45CnPnnxOdTrFyog82OH2g/so&#10;FZmUOadNizQFt28f0bYtt27d4O3bBLIJpMLwGOXC166qKgFudSJMSArvl4RCCS21kDm69D+i6Mho&#10;PMYYtFIEKQk+vVebHOcsCMF4Mkmg4bYlStUptLMAEguS+qgxOoHIOvXQ0KmyCjoirV5RVYrFfFsu&#10;0uz9AHAhgXjS3ArITgGt7QrMQ4xJXb1taJ3FO7cAyAohaJ1Lf0qpTnleprXtPEqkGaxSIxcFvEkN&#10;M6Bkp+IlLpW9hgrGUgtk15ej0Qjv/UL5u/eT6f52XuTkgFEaISJGK8ajMVoK6sZhHeztHTAqMs5O&#10;TsmLPKnAtQ1NPWc+O2d6UTKZ7LK7s0ObZ2S5xseQ9jkhaG2DVGlP9THiQ0SZHKVykBIfI9IYtEsq&#10;8EIqbEi+iHW2K1QPA1/pUoFMCIF3Lo1DV3CfZ9kC7JVnReoXIaiqU+q6GfiMnX/c+WWrgNwemGI6&#10;EH1f+L/ON1iODfxaUG1Y+HR0ILecmzfv8P53votzjqqqkF2c6mMk4nEhEAi44Dofje7c1QM1sQRW&#10;98EynV/QuoZZNefzzz9jPpszHu+SZxmCtE7btl1uoxDJD3MehGBvbx8pDK69IAY6UJ6jbVuyvEBK&#10;SWaKRDjhHNpolFa41qKEInpPWRREkpKls938Rg4UkAVECTEsrYthXNSD9a/GpZE0HUQCWvZ6y50C&#10;9VB9bh1R17qi8NUC+WGRdSIG0on/hXgl7ryME0hkCVwFg6/GET1Z0LAdm/z7bwpivz7PEjcS0w3/&#10;PXzuTWrwwxhiSLq22t5hMfu62OSbgLY3Fc4PY8FN3/11YO9hbDV81j62WQeOGMa8lzkFcelXL/6P&#10;tbmX1dhxVYHw+tgjfgMQ9XpAy3/KHLr8zPX9/3Xt2ATSX43rN437ptzAsA3Dftk0H/t8WvxGz7we&#10;eDHMifhvQEzxTYD1l79f/nvDPGBPspZl2ZKPG0Mgz02KSSPkWUGW5fzJn/wTvvzqGVLnfPbp53ib&#10;SMOquub12zcoc8SL1685n84IPjIeTxiPx/gITV2TG8Of/Of/mD/6gx9y48YeMjief/EV58dnNHXN&#10;8ckx9ewn/OCD7/Lee+8wHmUIKVAxKXavPnsI6fzWUqZzQQgyI3A2IEVM5CnOk+c5N2/eZD6dMZ1O&#10;Ox+y7s6rQA8Wv26Nb+5fcQVAdN3esEqANMzvDOffKiBu3TzetGYvwfxdDlqpFH90wCcldbe/gFYJ&#10;tC2NZrKXAKkiwsXFlExrMpMRZPJze4HqYU6rJ5/yISx4F3sweIyRqq5S/N6BFPsJ2D9nWZYLf2n4&#10;3CmHmzLUznmi84g8Izq3yGsGH1BaYV0gxIjqwMQ92NJ7T9M0KClRWi18uR4EP/QHhIi44JmUI8a7&#10;e6AyGh/Zv7XH4+88RmnNT/7mpzSNw5iCxno8bgF+Xxr7mGLbnnyrbS2hU+HVSpPlOUoI9osR4919&#10;9g5u8sVnnyKkoBxNyPIRxWjC4eEtfIAvv/qKp8+ecfvoNkdHR7x8/oJbN26glSY4i9RpDT94+JDR&#10;eIK1Hm8rPvvtb/n8sy+pZlP2SsWDo33u38g4yufc25McTjx55oihRuuMF69mHJ8KbIigIM8lDs/O&#10;jYIbdwrGe4az0ynT03P2D3ex1Q7T04x77/+A9378I3YPcj7+i/+Tb38QMIWhOTmltp7d8Q5FoRmP&#10;FTMcWknKTBGCQ0ufwOTVBVXliCIjz0vyLCPTnqadMzud0TQXFHu75OUepsiZTi94+eQJtw8OuHGw&#10;T1aMaFzkxZsTdL6DVC2ZLGhnp5w0jsxD2wTmM7iYgR4L7tzcJysKjMkojME1NbP5nDYEglJILdnf&#10;G5FlikxEdOgO4tYRlUXqyO39gjwH0Z4jA2Armspiq4CQhvHuHlle0mrJ3d0c24yYVzX1y/OU+1Ca&#10;SFjkwSId4VKIKQkpBDEOFYuX7yU2qQivAy0Oz70+5hiqNw/3pyGIejabMZvNiTHlU0QIRDyJbUyk&#10;TcEH2mbO4Y7i0c0dvnt7l5vak7UVMjYELFIFpIqUZcnuwT4oxbxqCSIilEZEiY/ghSKYEjO6x/6d&#10;b7F36y6nlePZ33/C7UcPefDd71Ae3KQKkk9/+Uu+/OVHPPnNb5ifnZDbmrEUPB5JTJljfImbvsU2&#10;54BNeQ0Mk90xd+/cQpcF88bx4uSc1+ctv3l2wZszz+//6Bbz+RQjPDJa2lmLdC0qzslVyzxG6ha8&#10;S2SGIXiCT3GNRhHaivnL3/Lm14e8eTlld3LCuw9HvH3tmJQO9/ocU+4kohmTiFuFSIR16wi1Vsd5&#10;SJxd1/WCgG8VPBwCGwl+1pEf9HPHZBnjckRT1TRtQ4ZJuWTXAmlfDV6Q5yOqeSKF7YlKtDY47ynH&#10;Y3wI1E3T7bUBCF2uO931GKM5OT1lf3ePLM+7PHIi+2uahnlVdfm1FIclMsm4uNfq8zlaK/AZtmp5&#10;9eIVt4+O+NWvf8O7777LZDJhenEBwdN2xC43bt7k9OSYuqppbcv5yQl/d5ZyEffu3mX/8DDlLHWG&#10;0eks8c6TZyVFJtkZjzk5Pub+3UT8E6KHLh8RfSCSCHgnk0kidLMtPgSUzhZnRk885JxbEMHUdb1E&#10;Bna5ZtOZZZsWa1uiT7nV/pxRShFNmos/+9nfc3Cwx3//3/03SKVTDi34QRCRvmt4f9fHXKs+xDDm&#10;XY0fr1O53nQ/NsyDrN6rX/rB8sr915LPsebvrsblwzv9r4vVVlp+7bpbtb4WoO/XTaD8df2wbv9e&#10;R/jWEwcuSDnp9/+wxjdUSCmI0S/5tFfbc/UeuM9fbYorvklMvfxMkiE52Lp7z3XELEMCxlWQ/CW4&#10;P6wlBF+NETeJEWw6J1dJADbFosP5JaW44v+vI2vf2ta2trWtbW1rW9va1ra2ta1t7R+ibQHwW9va&#10;1ra2ta1tbWtb29rWtva7mmANkDnZusLfpcvONcpR/SXsOtXQ6y+IxQLYuCjqJi6BVq+wyw8v/+mK&#10;M+HaIvbh9/ftCiEQXEBjUHqFVb371sgQaCyWgBbD4oh1wOOvY/tfp651dRz6S+KrAOCrF/vDZxBL&#10;7PapMCKB5lYvrVcL5YftuKoUv55xftVWv2/18ntYqLD6u9Sey+ccghZgWa1vWIw2BBGszoFVUPRq&#10;O75OoG2V5X/dpf06sEf/+uprm0gahgUpq2D4vg2rIISvU/tbN29WCyJWCy36Pu2LcIbgjLVEElwt&#10;6LmuoGWdAvpwba0WIa6bm1+nXDkct1XQQ+D6tTfcM4btHD7Hur/dv7ZagDIEefWFmb5TGjUmQ0rF&#10;dD7l8y/ypLr6AAAgAElEQVS+YDafd8oxaR2rTo1u3R6dFHWH5BJxQRThXETrpDi61O+CDlitFgrk&#10;Ozv7EJJyDULRNg3lSCKU4uDmTfZv7KV9twM7OZ8A+0+fv+D5q1foYkRTWeqqoalbvI/M2zlFUSwp&#10;1gsprqhAX6cKuk59cX9/j9lsjoyiA3mmwkMhBG3bdgWTBqHSZ7Iso20bzs8vAMizVEQ4q2fY4Bd9&#10;8N633+POg/vMm4pXb14ym84JIc0BnWVkSqO14vzsnC+/+oLZbIrW2YJ45GD/gLIo2NvbpygKvHd4&#10;1/c3EEWnsJZUtpUqcM51StqCKEJHdhAIPmA0KJXOR2NMAjooTZ7nnZp9B/L3DSYzjMZjdnd2ef7V&#10;V0xPT/F1hfA149zz4PYOd3Y8ZbxA2oZM5OBbZGzJVM7zZzUBQTyUuNYxm9Z4N05KKD4Sg4XYIiVk&#10;RWQ8LiGkIsZ51WBbj20szllC9EShCeSkMmBDEzzzRnFy6ogxI8skdX1GXVtkggigtcLaTrW2Uxmu&#10;6xoXYT/PCB1AEWUQpuTt3HNq5xyWsF8IRLRo7cgKQGV4IWiaBte2BKFQ+QjUGE+BHu0j9+7x4IMf&#10;8+iHf8T46AEUJV5KWhsQLiY1YCk7xfe0Xi/XecTaBms7lesoCF6gVM7o8C733/8xH718hQiBvcPb&#10;hLZJKuZjTzOb0+YNs/MZTdWCAKP6ojyHDQ3RC2QcoYRESEUQkdh5OybL8S4VhQpEArdYRyZFKuKM&#10;ogNyeKQyiBgJwSfl+LaFToVQKgEiLJRzGSjfOO9QSiK1wfuwBPjtz+dulV7x5xZkPQiC9yjVE8II&#10;nEuq5UrKRMIUQMiIQpBpnc59KZF4MunZ0fDHHzzmv/hHv8/dw11kdJwdnyHsHOU0QnpiEKm/BPjo&#10;aduGaGukUlT1nNnZKwp/jjURGwxEQd14qpdvqKoaIQKTXUk5yslMwcW0paoc1kcODzUuCrSMaJ0B&#10;DqKgyApUVJxNK27d/hbF0QNmrz3Ux6BbmsYz3jugODiEYsTZbEY1C4xvHwEKUOhih8PJAYcPH/DI&#10;Vfzg+A1/+6//FfPZGVHm3L3ziEyPKHPHq/MZyqR94+7de9y/f4eqmvPq1SuyzNC0DZNskogDVFKz&#10;vri4WJznRaGunMM9KFiIBK659H0FUskEtO1V7pRaEHCkwuA0Dw4ODnj29OlibljrBueSoiiLJd97&#10;naLRUM3Pd2rdQwDu0P+4BDUs+3m9ymV/vrTeIVzyYVprO+VJiUDivaUdqHA71wGohEmYZHlJnDMs&#10;OvXOpnNGJWXz/txY5yP2fkMP4B4+r3NuAYAiXJIYtbYliKQ665zHaMO4HKGkwseAc5YYfafyNiaE&#10;yLyaY21StqurGiU19bxJ5AJKLcBbtgO5l6MxSmuaxpIXGUIJlHXM5zVReqZVndZtDGhplmK/9Bxg&#10;rUuENEot/HRjTKcO2oHFZAJTlWXBZGcHBAsAQt8PrPHFh+f8kHxt1b9b9j0vY50hWK6PVUVIe1tS&#10;RY3s7x3y7nuPOTo6SoW5PhBFWAC6hZA4H2iaGtWD36REKdORpXlCsIiOCMFZR9tYBJIXT59hW0tR&#10;lGitlgqzV5UlQwhJ4TxElBKMyvQZ5z1ZnjPKR0w7IovReERTt2iloVPEC6IDcahIkEmpeGd3lxAD&#10;QbAgbosxEqVY/Jxi7Mu4ux/jfo32wIJN5E/DLT+FcOJKUfQmn3013lyn3HgJfpcLf1WwnnRq4WcP&#10;COw2xT39cw6fb11cupo3+E9R714Hqhq2dx1YYFVhfPjaOvDCJoD/plhmHYB5Xdy/Sv41BButi2HX&#10;5Xqui0uHv1slRlzn8y/lawbv9/6STGPddwzHoAerre7Tw7YO+xjWg8xX1++6mOy6n9eRp62Lk9N5&#10;Fr4RWcFyvy+vzT5/JRDX5puue67r4rFNJHpXSM0ii7N7db9fl4cYPvcwlnYdoc1mULO4Mvar7R+u&#10;/56Mrm1b8jxfSoouQFgDvxcS6Vvyc1O7bt064r33HvPuu+8htaFqA+Px58QIrQuEaAnA2+Nj3h4f&#10;M5lMyLMCEGRFhjKa2PlreW7QSlLNpsSdETcnE77/3mM+/eQzdidjvGtxvmVWVZxdzDqAtkIAIV4C&#10;/HrinV7ZO0bQyuCD684d3w2JJBDJsoz9gwOqqsI5x2w2o6qqtTner1vTwz3kOvLEq4SU6/emTYSN&#10;Q19rCIZbp9o63KOGPqiUkt2dHYQQnJ35BSGn7MZbdPuL1B0RErC3t4cAvvr8c4KSi/dKmcDbbdNe&#10;trsj4Fvsof3+rzTjLEMpvSAMSzne2JGXJl8/z/MF0aGUgiwzSKESSd5iraQ8jVIS1xOZLQBbAbxA&#10;SoXzjrDINwSi6HJSSi4IkYQQyU9aqNsmQpIejFgWI+49fIjJCmSWo7Kc+/fvc/vOEZ988hs++/wJ&#10;Shnqusb75Hck4qBl0hmJ6OJCfanEGiPOB1rb0vqA6XxJpTNGowlBKKQQlONdsqLk8MYtxpNdnj97&#10;zhdfPWFnZ5eHDx/iXPL3y9EIKRWTnTIRD/jIl59/yd6NG4wnO/jG8snHnzCbTlHRsj8acbSfc7QD&#10;7+xobu95dsYBKTxEycm55/jYpdyhFJgsEoiYPIE4Xev4+KOPmZ3D7Rv3yYpvYfYDP/7D/4z7331M&#10;HI34j3/xZzz77G8osx0efX8CtiX3ERE00UjQaQxm04irAlkOZSkJwXL+9g0mKynLnFxLFAksq3KJ&#10;NRCk59lXXzHabRBqjHAe6S3z6Sn7OzsIqXj56jVPXrzi5q0jbt28gfAVUhmCB+8CsZW0VlDbwP0b&#10;+9y5d5tRkWMUxGCpZlMuzs6I3V5utGJUFOSZJDYNoU0xCjLQhhqFJiMSqykxBNo0qdAYcmUQ+Rid&#10;jVH5iNxIHt69w3RWc6vMOB8Zjq3FhkSCFkXAdwSSQQhkDESx7H+KQd6093e/7pzriSiG594Q7DoE&#10;G/bxnrV2MZ/n8/mCyLLjKoRuXyB2e4CSZFogbOTWJOfBQcFRCXmYI0JNoEXgMVqwszNhZ3cX6wNV&#10;1eCCAGWIjkTCKDWiGGN27nDwzh9w/9s/wKmCi3rO/ZsTxjcmfP6bT/nit3/O2Zs3hGZKaTLujve5&#10;8/A9jg5K4vyC6vgFL59+RNVc4OMFRJcycVERiJydX3A+m+FCoHKS08Zw1uY8f+spxjmZdigRMEoS&#10;25bgWkSs0MGR5YJGSVqX9j+pEtldVQd0UAiVI2ODdm948dufcHYecQdzvv3gEUI3HEwi8skptj2k&#10;EAcIIcgzQ9u20PlFoWd17nK8Q5X04TnVNM1SXn7VpwR57dm06Z6lj+HbLiay1hIHytFZlkOQZMow&#10;m17QtDWz2YymaTAmwzlLWZadunlP/pX2Wx96spM0H77/e9/n2dOn7O7uc3FxznxeJfD7fJ7yFGpA&#10;+CDi2jslIQTlqKSpW+bTKSedOvnHv/oVD+/fZzwe01QVwQeyPOfojmYymfDi+TOOj49TfjIE6qri&#10;s08/JX/2goP9A4zOEq9apwyujKEscrz3XZ7aLxEU9wSrQqTYe3//YPE76xyK5bu//mxPqvdySe38&#10;khQ8LvLk6YzRi9xkvy6d8x3pogICf/3Tv+Xx+4/5/nffBxK5hvd+cf7FqK71f/q7nBD8lXvQVV97&#10;HRh9NTbddB9y9fdX4+k+NlpVWF/XjnWx8ab75/X3ppdkiOt8+NX7s0vSdNHdQctB/MAS2fqmdq7G&#10;zOvIttLPYenuuG/ycu4odP5WuJKTWX3+VWKD/g569Zy4LgbdRJre9+XlXfj6/MM6so/VO8BhHmcd&#10;+fnq/zbFT6HLLQ3rLlZzFptyC2n/DWtIZuIiX7zp3nxrW9va1ra2ta1tbWtb29rWtra1f8i2BcBv&#10;bWtb29rWtra1rW1ta1vb2u9ol5e2y4DE3tYVDi4+IxJAYlhouXqJ2V+MDwGk6wAMApbUgYbvG36+&#10;Lz7oQSdfxzo/LHJcLbIeFlv2F+GKVdDxsirZ5efiAtiwTv17eCm9CWTc/51N/XbZD8vj1Rd2LRc0&#10;XGWRH35mXfHOOgDzukKNYZuHAOxNBeLrCrs3FTSk92wqFBcLIF4CaaTCib5Prvs7wAK4tASiYH0h&#10;+ur8vu4yfrWI87r3rwOZr45NP0829eXq74ZFLesUAtf9/E0K/YefWZ3Dq9+zrijnuqKGdcX9m/ph&#10;CH5ffd6eGGP4HOvm+3B+D0GbywXvV4taNu0Rw3XQFz/2YIrrCluGhejDPXCR2NIa0am1KK1pnOPl&#10;y1c8ef4MFzwxeJwPSeVbxCR0NCjY6QuS0//SvpRlBq1NV+zlyPMMYxTz+RTnLPv7+4xGJba1zC6m&#10;WOfJsgRQtNajlcZ5iFGgtEYoiNJzcGOHrDAIESAKmsrxyW8/43g2JQpJVu7y208/49/+2z/jb3/6&#10;U2bTmkzn2E69JRLRHXhchlSI5lwg60gPVs+FdYrwzjmMMezt7fH973+fJ0+e8OrVq8X50xexqg6U&#10;IGRSOBuPx5yfn/P27dsl1bW2bYkxkplUvJdlGXfu3qEoc87OznAhoDJDsBYlNVmWgMRN0/Dy1XPq&#10;umY8nhA9hOBQSmGynN29A0ajCTEKrPfdBp2U3HvAmxKCEByp6C7NG9taXPBY6zDasLM3Tgo/rsXk&#10;hhg1wqkODDfGWov1jrZtuHf3FvsH+7Q28Hd/+3f8zd/8NTujnGY+RbZzbt6eMFYNYxUoQoPWARNB&#10;xpgUf2rNyWswOdg5VDNLPRd4GyFAZiQ+Ax8c5VhyeDPjvfcepoLWWY31AZMV5EGhlcK1nljqTjZX&#10;IfMDRFNjg6WqIlXTUqiI1IbDW/vcOjwkM4J6VhOiYzIZEVxD03iC9zjfIIhJ+dwFLuYNt+/c5vVF&#10;QwaMxxPUpGCcR4wWZPkIlY1pgsCenuOFxXmNY0SjbrL/4DHf+cM/4v7732Ny9x5kBRGDc5EmeoKL&#10;nRqgTOrHcEWBR2uN85a6midlq5DWhlSGyJgbD7/Dwx8c8+Uv/pL5+WsORxmmEy1zQlCMR5RFQT2v&#10;mM+mNK1FyVRAmpkMlRui0nhh8EiCCHgcrW8TcMCYBaB1n5K2nSKmFusCkQ7M4CNSXPoJUoB1ASkU&#10;WgGqV7N2EGUHomEBRogDv6wHSyZ/qCOyGIAlFvthiJ3C90DFNEZEjAjvkaFTTscRhMdoiRICjcDg&#10;EcGTacNOmXF7f4fff3SHf/IH3+OwlJy+/pxqPmVUZmS6JQsNplM+dw6QCiMlFvAk0objV8+x87dM&#10;djUSgatrgo9UrsJ5iYiCMtcIGfDRImSJj5K6iVgPIXaAZ++pW3BtJHhHOdnl7MLSxhHf/6d/yvt/&#10;8sf83Z//W578x3+JFhaPQpgCVE5UGpllmKIAJFHorn5UE4Li4viMnTLj9bOXvDp5QZSSejrl3v1H&#10;3D56yLOXP0fLtM+9fPmcZ8+eUlVzQogYky1AXOkcYKGiG0JgOp2S5zlaa4oiqXK3bbsgKeh9/35f&#10;TCCzgIRFoagP6ZzS2jDOc5wruLg4RynF7du3efH8OVmWUdc1cKnebIxZUs9zA5D98Jzsz2wpl9fb&#10;KmlN/74QfFKi7o/T2PuSyXfsQUXOtoSQSGCUGig/+0tVP6k0UvmkQg9IIQmRThEzkZEMSZiIff+K&#10;RT8P/Y/+eWzbojoAz2qxrrV20Tex65e2banmoFRcKFZKJXHOkuc5F+cXXOxNKHJNORpTlBOMMcQY&#10;aZqW6ewErRVKZcxmc7TO8M53QA1J07ZkRYk2GmvTueGcRemMs/M5EUkuDVkmGI0EzoXO55YLgp2+&#10;SH81fkgA5ABL/qlHyjTXqmq+OQ65hixstUB5s6LaZrXf/r9FWdLUDVmWc//+Xd555wFZkZNp2Sm8&#10;J0Uw382jNN4dULKLOYUQ+E5qOsTkoxEF3gWCh7dvTvjqq+fk+SgV/IrkG0ghl0D5ixiiA7z1krFJ&#10;vT1F5Hmekxc587rpfE6NUg7f4c9DB7wXUqAQBCDLc3SWEaVMhAk9QChejQklK79YiXHWBzUsgZA3&#10;qYqti3dWx2ZTEX7vY6+Lk1cBzat5iutijnUx+iaw+Kpi8e9SoL0J+LCu39cpDA7fvy52Wc2tbOrv&#10;1b5bBYGvxn79PrXpey5fF0tx+wLMuBI7fRPyt+EzDglQVhXq1hHRfTPgBlfOunXfsUmRcV18/3V5&#10;k03ff13eYDE2G/aydfmdRZu4zBuFISEfSTE0DvzYoVLq6hrZND49CHBTjmITQCWEuCCWWc1DbYqh&#10;h39jiZyD9et4nRL4pnzmUu5lQEzWE82JYZy+kkOIkOJjrfG25eE77/Dedx5TjMe8fPmajz76mOOT&#10;U7KiREiV/GshCC6ijGI6nVPJFqUMmW05ODjg/Pyc84sLvvjiM27cusHF6TH5H/8xhckXRES50UgR&#10;Obs45fXb19w+ukVe3mKUa6rpOd4ncPswJyuEQGiJNgZtNMEmcjWpDNooWuvAioW/NplMKIqc8/Pz&#10;dDYP8qjr5sems2LTnvFN9snV+Tkc01XSkqFvtkSmtGb8182toigoy7Lzk7qMdAd09z7g2xanNaEK&#10;FEWRCAWbhouLC0J0SJl1ay108zOR76kILnjqqkIjEboHqaW1IKSnbS1ShoEP05Pl0JFWFRhjkkJ7&#10;n8sMgbiU7k1kNt5HtJbUbY0mEVWFLk5N/aUS0dUCaO4TyZFOuY0e0MsVQtdL9c4AlOMJMcLe/h6/&#10;/6Mf8eT5Mx49esjZ2ZRffPgxQib/0odE4BGCJIT0+SFpVAJsDkl2kr8bnCV0xJDOeebzOVpr5nVN&#10;VpSYzJCPRownu9y+cxfrI18+SQRcDx+9w2w248MPP2RvsoPWCq0N5WjE/s6ESOSLp095e3rKzcMb&#10;NFWdiL+cZZxL9saS3TxwOFLc2jfs7tQYE7Fzi6sjXz2tOTv3hAhSC5Dgo2A8GpNlJW2lOZsL0Ac8&#10;n47YOfoOv/df/yG3ju5g25p//6//HT//v/8dh7sVzWkBco/s9i6xqVMsfh4731JS14I2eiYaahfx&#10;1tE0kYO9fTIjwXuCd3jf0rqGALS+YXo+ZV5p3v/uPULTYM+OEyjdB5qq5ezinKadIuIemRG4JExO&#10;DApvoa4D1gmyTDDZKdBCEkMiDK3rinp2QVNN8Rh8jBRjzd7eDlqAF5LaJ91zK9qUc4iW+dlborXk&#10;OseYAoSm7WPUGLGtR+USISWHe3vcOdjn7ZtjHu6VmLnjuK6xMb03oohKIjuishBiAkKv8V8uAbBi&#10;OcaEtT7skCRnCHBc9b16H9laS3COpp53JKNJQTr2d0koIonoTykwEopCcG+ccadUFFia+TmFdmRG&#10;kBeaw4MdylHOvK45u6iQeoRHY50HoZA6J5ocs3uE2n/IjW9/wPjhY5wqEfWc89kJP/t/P+Ti7QtK&#10;BR/8+Efcvn3I3nhM++qU+uSM589+y/GTz2kunmHECTFeYHIIrcC1AR8dzlmkrMlzQz7aw8mS07c1&#10;eucmDx/e4PNPPyZXgd2dkumbE6J32HZO01ywt6O7eSO6WKVFeA9WUM8ltnGgDYUcMZvP8OI1vo5E&#10;l/H2eM7Hv3rJ0V7B3UnDE9dQ13PqumZnZyflpLxHSA0xdmrqeplkdeUs6V8zxlwhpOuB08O7hlUb&#10;EsANSfzatsU2LaqLka2zHemqIMaUM5NKEASYTNG6RMY2n8/JsoK2bdHaUBQFJydviSS1d6kUBLq9&#10;22MytdjuP/zwQ4oix5iMi4uLtG/LqwSD65S5Q3eeSy0wKOr5HGMM1lk+/MUvuHN0i4cPHnTvhbwU&#10;GK0pixwlBa9fv8JkBk8iRW3riufP5kipKcsytV0KijJPJBc7OxweHCCF4uJ8xrgck3e5mURGJ5CS&#10;BaGrdQ5jrvrNPblB/0zGGJxzHUHz5T2rtZbJZNLdZ7RLBDGxy2cOPA5Oz6b8+//w/3Dz5i3u3j7q&#10;TuGa6D0xXrJZyBUfqM9L9KQX1/ka68bkulhoCPxPZA+XMfEl8H9AdjAgAernqRrkK9YpfW+KrTfd&#10;F1+NvZb31qEK+boYKRFy+qW766X88DfwCa9TW18ljPs6n7Tvq35t9/vHuvvS9fejy7m/IUnDavy5&#10;LqcwzHn29/e9Uv06kqd1hOGrROTDebVuL1udv5vi0dUcw6rfvVo/0sdEUsqUN5asITdkiZRgNZ7c&#10;2ta2trWtbW1rW9va1ra2ta1t7R+6bQHwW9va1ra2ta1tbWtb29rWtvY7mhQqKdJ2xfmrRY69rbvU&#10;jmxWIduk7rWOPXz1vUOAKVxeVPeX1HoAmFwtMFi0beXyeNiGIaB+yKo+/PlKQcLgp155ah34fdhX&#10;m4DPm0DQX/fautd7AFP/c3/BvK74ZVX9aN33DosDUv9fvaheBRFsKgBfd4E+BPD3YxEXSlpXGeO7&#10;Hlued5Er/Tt8tmERwrDIf11x9nKb2NBWvlGx7+rn1ilhDRUH+/atqqGuK/hdV0ixzq5Tel9t3yoY&#10;Z9Ma6IuMVgt4VtUEhp/7/1vsvE6Vb1Vdrl+zulP5Xi1WWac497XKdIKFyvpwfL5OkXx13DYVW29S&#10;ILss0EnKIUIKhFY0VcVvP/uUqmkW6pxdOfSi4H8VPNDvh3RA+o6bBO/7QutA0zQ0TcN4PGZUlkl5&#10;WSpG5QjVKccm9fRuTnTlm+MyR8tIriPjkUGLAFEyrSp+8dEnNNZzcHiLunX87O9/zv/yP/+vfPnl&#10;E1zbsDvZpZlNsV0/+K74SQ7nihRXinaunTMqqbBJpRJAvZub/ZpfjDfLRCFVVTGdThcF/v2Z0s+p&#10;GANGG+7fu4c2mvPpBfP5vCtOT+QE3iVlOGctJ8fHnJ+fX64hCWU5Zmdnl1u3jrh9+w5KKWbzCt8V&#10;6yl1qahhXQtC0jQyKQShqKqkDIRIILid8YjJeIwPnvOLM4SALMuX1kMIgZcvX/Dy+QuefPE5Whte&#10;vHrN559+Tmk0dVUjnOXGXsnN3YJxFtgtJaOYQdMgQ4NtIs0scPq6Qtik1uZbsPMAToCXxCCJPpIZ&#10;jYuaWzfHSJlhMsHF9IKqqVNhPRKT52QmKdQhFFEEhAooU6Jzw7x+gc4iZ+evuZgHZFbw7qO7jIqC&#10;s7NTWjfD5JI8UzRhsH6iQ4k0Z5QSOOvQxhBlRtV48skhemQY7yoO9ifs7e4RdcHcSkJxipx5Zi7j&#10;4P77PPqDf8y9731AefOIqDRt26CjIQqFxy+AmyJGQleUFuLVfWuxZ8a48KUiAudBCI0p93jwnQ/I&#10;dOTJJz9lPn9DITw+BIJUNNaTCUk+KpAaqospwQYEimDTvBIEtJEIoQkSpDD4CN632OhSYaiICA35&#10;2OCFIEybS/XuDqwbpabIDCMfmbYxQR+9xzpHVAKpNLEDFQcf8YOCxl69aflMjh3JjEIMCi0vz26x&#10;UPaJwSNkxNsWZxNwWGARMVLqRJggXeTGOOf+zX3GuebOzRt8695tbuyU7BeKXeNpz95ShBZtJAqP&#10;tFOESnPCR4HCIKPGtwFBRAvFvLqAZs5uplEBQpsAoc4GnBW4IGito8gleSawdUOtZ0jh0ZlABVB4&#10;vPM4oG268dUQhaACrCrIDu9i3vshj3zGr376E0btV4kEAEkUihCTwqLUkiAiEdeVyFuCrfni5x9z&#10;/PRzvvr058TmLeOdQ1589jn33v2Ao6MHOPv3aKmZzWtCgN3dPR4/fsyLFy84P7/gxYvnC+UrpdQV&#10;gJ+UcgFwmUwmHbix7UYzIX6V1sSYSFWMUQsgrhAC5+1izBOIPVBVFWdnZwtwTk/IEoJbzB1r7QL0&#10;skoos86XkFImZcs1yrrLxZZJeTzFL52vRVJ3v3QbBYjeX0iq9YkUJqcoyvQ81uKsw4eAkmrZ3xKk&#10;81RJYlgmzZJSYkx+BSBrjMGYpJretC3euUWxve1U6Ptzp6lrnHNkpsCYDFAYI5EKHB4lJcdv3+LG&#10;JQDzquL45IxMC6ZVTZ4VjCcjjNZUjeP8omIy2aMsC4zJUcogVQJOVHVDUZREqQgxUDc1RmvyosQH&#10;sD5gnSd3CXwjpUYI1xXoiwEQXS72A9nFaH2/9HHDpY/FAiSgpKJpmiXgwaZC5VXfqS80XqdUNoy7&#10;+jk29B1TX0d8aPFeIkTg6OiIbz9+l/G4IL01JuA+EGIidgvh0v/Tnd8AYK0jdkD54B0iBuracnpy&#10;xuvXJ/z6N7+mrizjcQdiIC4pl1+NDSRGJxKcnsCoaZqFohwIfPAL5bsEgvd43y78Necc1iV/oByP&#10;yYu8I9rp6aLEBqVvCWI5Pu/3jU2kUKtA+m/q26/LBaz+vInQblOseZ3S86bvXC0U3xSn9ntRH5P8&#10;LkXa6/p+k6+7KU4dxkabcgar++l1MeImoOg3VW3v8yExikFuZAhIvRpPbiLCW10bm55v6LcPgRxD&#10;YsR1Md/qM6/uJesAA19PuHH971bHZJ0y5DeJj4XsNNy/IYlA+v5LUMlqGyIJMLYK5FuXp9i0Zodx&#10;7JAkYng2rpurq0Qmm8gyNu0ZyzE3a+P+TWu6t9XYffE5uZzL8M53PrBYm7MLHWDXec/9Bw957/H7&#10;5EXJk6+e8Vc/+St+9nc/p20dZVGipcYHjw8W1RFn+hhwPuCDxWSKd955hG0bPvzwQ16/fs1XX37J&#10;bDbj7u077JQlf/uzn1E3NXuH+zSuYfay4e3xCdoYHjy4j8TyZH62lCPrVe2TEq1BGU2IMZ014rIf&#10;vPdorTvwmaEsSkajMfB6QZiwmhfZlHdaXRur+/OmNbaOjHHdv9flCobj3ecC1uasV3Jwff7EOcf5&#10;xUUCQg8UP2OMRMmCAKD3L5r5nNdtTVVVKdcSk8pt0zQLMqMQIq11NE1zSR7a9bXzXVsAaw1KJX+R&#10;TgFeiGXAZU/mWZZlIi2y7UKFtPff08cviTl97EH2yVfWJqnxtm2L8x4tZCJICrbLYciN+3Hqt5Sr&#10;UlnOxWzOXaX4/R/8AEGkyJLa74e//DWvXx+TZTk+BHxwCYAu1WLdDfec4Xrt/tGtOUWeJaV361If&#10;Nnptdi0AACAASURBVHVDjJGbt24hlWQ03uHd975NXo75xc8/4unTp4xHBSfHx/z615+gtWR37z5S&#10;SJAixaiJvQnvPHvjCWcnb2iqhno+JbianR3D/tgwyiIHO4aDXcVkkuFsRWst03PHxTSB34kSrUBk&#10;KY8mCkUdAzNXwugRD37wT7n3ez9i7+ghplDYNy/4yZ//JT/5s39D4S+wOMLMQ8yIRhF9BCVTnilA&#10;3XikVRS5wMbA6Sz5saOxIURLCArRuWM+WFrn8DFyPp1ydjJnZ3eHkS6IEeZFjlKaalYza6CuZ8TQ&#10;IGKDcxXet52fLHFO0NiAkJFyJNiflETnsSFS+wYZKpqmQsSAJGDbGrO7x3g8JlpLaz3KOKIMGC2x&#10;0aOVpA01vppBNkZEgcVjPWCKlL8A0B6hJZOy5NG9I1xTI798yt17d5hGxSdfveZs7piHiIuBEEAq&#10;kFp2JJSrIEyxBMbbRIx1nR853DuG8V+v1G2tTbkGpamqOl1tLPh6RQKAd/GncxYbHTd3DN++sc+B&#10;FtjpKbnwGCkZZZLDwzHIwJu3xzTWEjDkJilTRyRKZ0iTI8cH6J07HDz8PcZ3HjCXhrmPRFUQiz0e&#10;feeHiPe+x+5OyZ337iHdjPb4Jc/e/j1xegaiIR9JNIZoU55L2Qg6qdYrJclyRZkX5PkIS8Hz00BV&#10;t9w6Kjl9dczd23e4e+MmF9MzqtkJpclxPnJ+0fCtd/Zw9TT5a22knTmCsRggtNBUUM1bjm6Nic5S&#10;NTUqSJqp4he/eMaLJzMeHN5n+ijy21+dE4odhEpAcd3lOXz0Kbrq9pCmaZb278v4b/nea+jbr/r7&#10;15E7r/NNlJKMRiPG5Yi2rZlX83Rm+pTv9r7Ge4uUgnKU07YtvrVUVUWez1Pe1HvuHB1xfPwW5x2z&#10;+WwJUOu947PPvuCzzz4nKdUL2tZibcpn9CR169p4xZ8WiVBVKYlWGmstb1+/ohyPGY8nfPrpZ3hr&#10;efjoHaJPuesoFUrCe++9y3hUcH5xQWUT+Zptm6T4rjVCJdI1pQzWtsznFft7eyhlmM3mPH/2nNxk&#10;GJWIC3SXb/ExMp/PqJs5B4eH3Lh5g+msom3bxb1v76f0+fssyzrwe8o5ZFmG1pq2dUtjuexzgxDd&#10;/JAK59MG8suPf8Nf/dXf8C/++T9jPMqJ0dF2eYqUE7hKlLVMqr2ZiGzV/13Nd23y44fvXedrDYnH&#10;hvcBq8Rwwzi+93eGfbqOBG01N7caA1wq0HPl3uy6WDLNZ5bu9zf5lJvyBMO/N/z3MJ5dBYav9ulw&#10;XfSkEavEc6vPcVVV/epdeL/XDPeHVXL19WN/1Rdal6tYraEY+sHrAO3rciDryEdXicSGz7Kp/aux&#10;2eU8Elf6eV2dxGpMtrWtbW1rW9va1ra2ta1tbWtb29o/dNsC4Le2ta1tbWtb29rWtra1rW3td7RU&#10;NHGVQfy6Yu/rLqtXgeBDpZ517Oi9WZ+KFpTpLuW7gj6pktJS6KA44VLDCrmmgPa6QuThZf7wkrcH&#10;j/ZFTVINL3xlUlSKqwWgV1UpL9sxvHTuL6Mvlc5jBKUu5XuS0o/4WsKB1eKLVSb/68bp6wq1l1W6&#10;wuD741q1x1WV69VihHV/d1Wx/pJW4Cpj/qZi6CHQdd3vVwtqh0z7fRHpJWD46rzdpDi1qVh/XRHH&#10;qspD/9qwwGJdMfG61zb9PFT6uE5J7usV61Jx7CWxQacIu0HV/Tqw+3WKcatjs1pUsYmgYBNoZNif&#10;mwgl1imWXSnMgLX73eqzDcd62LbNoCaxBLoYKuYtz0+/2BO8j3z11VN++9nnKGFARKJPatDBh1RE&#10;LC9JKfq+6IFZTVPjPeR5hrWWprHkedEpymQcHh4yKkryLCOEQBsCSoqkyB4V4/EYk2c4awne4VyL&#10;0hnRW2IweNciiLjg+eLZM16enPDo4Xt4F/npX/8N/8P/+D9x/PYUGWF/Z4e6ihSFwbZqoLrrCZ3C&#10;TZ7nCRQf1qswLl7ritC01gitFgrGb968YTabkWkDAxXDEAJtnQCZAjg/P6Np2oXCjOsAif3f896T&#10;Z4bHjx9z6/ZtprNzLqZTzs/OsdaR5RlaJmKBoASnZydU9ZzRaLSYF+WoYG9vjwcPHnL//gOyvEyg&#10;vyhQUnTgd4EQl0V4vXJN2yZlqNGoZDwuqeuKPMswSqFUIjUxxiCVwXYqRkVRAPCrjz/m73/+c2bn&#10;M0QMQFLQMkph6zk+zLm9X3L7YMT+WLFbCIx0FEIhpcG7mvl5xXyagL63DhVORFQMiCDAgxaGykrq&#10;KgGZm0ZS24AxmvOLY/JcJRUuJDpLfaWNIs8MRklkTHNH6kjVWKZnc8oicvz2KRFJuXOLu/d30Tpg&#10;mxqjYTTKcdYSg2c2m+KsxUeJMZpRkaMkEBwyevYmJS/OzohktEFhheHgzgNA4GWGVAXZ3i6H927z&#10;gx/9Ebe//V2y3QOiyhPY1zqcFXjviCIV1KoOROujo5eZ9l2Ro+zmWAhhARBWSqOkInRKfIGA6gqg&#10;KXa4/a33MSYwffob7PlbbD3FqJJ2WlHNK5QEk5fsaE11UVFPW5q2hTow2Zdk+Qg6NT8hBGW5S13P&#10;qJsZdeuRKkMaQTExiEzTBEdbO7JMd4XhEaEERZah6gYpIzKk1gJonad9IEsF2/N5RQyXAIt+TfZn&#10;/UJtMwRiDPR1f4s9sFNIllJAFN2YSby1BJUBnkIGchEZKdgbFdy7sc8H797j5k7J3rjgcHdCJiLC&#10;NqgYEU3EEEBIohCItqVtpqg2ELREZQadJaKEECUSifWOej4nI7Kbl5QqUiiIroWYFJutTf8lE2mo&#10;Y9pLIyCUoPERURQgfQICOIvKBF5qbj98zKvfPMWIwNnFnKh3KA4eUt56l4tPvwKh8a1NauNRUs9q&#10;bN1SjASubZifHqNly2e/+iV/9r//bzQvPqHMPKPRhB9/8E/ZG++i8pwbN28mVXLbEoVAK8ONmzd4&#10;+M47mCzj+YsXKJ1BR5hyqcbjFsDZGGNS2LKWsiwH51A3dvLy7NdaJ9IOrZhXVQLZVtWieHU2r4Gk&#10;pqW1ZjqdopUiz3PKsqSu51d8gGFx6DofbnFGdMCCHoy+eqb2AOpNCkfpLEgANnGJkiMKQQjgWrvk&#10;0/ZqrkIkoLHWejHtQ1fErpQiigQE6/3IPM8XZ86w+LjfG+q6XoxD27YgSOQiMXT/7YglhO7U51K7&#10;E9jKp+LsCK9evqbZGdM6SwAupnMkcDGbUtev0FozGo1xznFyfMKbtyfs7OzifSQKiTI586ahaR0g&#10;0NoQIBFfALsmQyPIi5L5+YzpvEHpNF/6Z1gFsq4SJvWgLQbj6L1fAK601uzu7eK8u1aBbJMPttZ3&#10;G/hXq2Dl1bgs+VgBaxv2dg/54Q9/xO7uLj60KJWDEFhnMUp2c7z/u933d+PYq70JKQleIJB4H7g4&#10;n3FxPuX5s2ecnp2hpESKRMYQo78Cult+3ojzDil78gRNa5tFTKiVom3bBRGJ1opmUOwtpEBGSetb&#10;IjAqi4WfE3xSelVKEfzVvhuqva76XauFy4vYU6iNPvk3yQ+sK6gfzomvA2QP/e7+c6vq4MPxH8Yy&#10;62KLdb7+N4mZv1l+Rawlx1tHeLYuBtkEJL6uXavPvlzYvh4cPYzlV/tNCEUIbkO8PWzLcNzjlVhu&#10;HWnZpnmzDny+DuiRSFIgBrkUA6zLC6ySKGwCvw1tXR5sSBJ4HYnDuri5Jwfqc0Hr4urhd/Sg2N7P&#10;HK5ZBq8RF1Q1qT9EYCFkPSS/EILokz+7WMexA9762O05l6+ljyTyl77dCzA+4EVIKp5CDtrX73th&#10;kffqp8TXA/dXgIpDwqVO7Tfl5MLi+4bz4rq+XAXJXF3fYikv6gdkj6EH/CBQUiNFAqflxnB4sMsP&#10;f/ABu3s7PH3+jP/wH/6Sjz76VfJ1Q2ByOOKd7z/i+PiYk5M3C2IdH2KK/6wjM5rcGB7cvUs1m/LR&#10;rz7hyVdPiVHyb/7s33H69g1Pn7zg8NZNTFbQtg6iYF5b3r45oZo2eDvnfDpDKI0KkbppESki7Pzw&#10;QLAO5z2RiJLJPw4RopQQuxg7gisy9nZ3KPKMat6RDi3I5VjkTVbn/3A/Hu5Dq+SJS2CpflOCxd9Y&#10;Wjtrfh6Clvb394GkqLsKQFqdD+uUJ11HbDefz9F9jlp0szlEtNHJ55bpteA8rfPUVUcCJDXzeY11&#10;nrIYIUlnv4tNUocOkd29XUbliFevXyMQaMWCUC0EUuwle/D65R4aQqBt2yXfWAhJiBKlc5yriIMO&#10;Ct7ThJQjiAKUEBilOmB9IvXx/lJtPuIHPnUg+LRv9OBLOv8n04nAITcZOs9onOfdx4+J2vD81Wvu&#10;3nvArLL85tefoXXW5TsiwkdEFB1ZbkAQEHSkGUQQOpEgktoae1+9Iw0KnbpzVhZp3jjHZG+Pu/cf&#10;IqRm9+AWn3/6GZ/88mMe3b/P0Z3b/Me/+kvm8znf+977hJAIHVSnLP/65Ji2bRlNRpy+eYO1NXVV&#10;c3bylt3ScHNiOMwjB3nkcC+jKFuM1DRNiqfPzjzRSYQMBBWRo5Jidw+d54hcE7IJrT7inT/4Z3zw&#10;z/9b5GgPQaQ+ecVf/B//F3/7r/4lujojUxbvUg4DH5HREFxOyB4hDiaI/Y+oxWsKnXJONgp8iJSF&#10;oCwNSkliYmbAE3BBpli1Crx4XmNryA8Ewju0FolI0QusizS+7QgfBU01ZX56Sq41uIYQHVUD81aA&#10;gKzQmFzRtBVKCAQej6eJjiAhtBZ8ZFxmiBjwwhN1RJYGozTWR5R3XJyfMzuZMtEFOhh83eKlwweN&#10;9zXRG6QTGCkQCkSuKfPAOw9uIYxk2kay8S4jBT/95W+xbUSZEV4InHf4SIp/Y4Qol/yQSOjmFAsw&#10;a+8X9/N8eC8wjC/XgQX7e4gEuG45OztZrJkQw8IN6mcxUSAJIH3KwWjB/cMRRxOFrc7QviYrIuOR&#10;ZHcno20azqcXRAQ6L4nCYF1SOxdSYqMgMmJn9wGTB99n71vfw5cH2CChI3BEjok6w1FxPGuZfvQ5&#10;uyNNffqGL54+Rc7PiBfntOevKDhDhjk6espc/n/svdePZNl95/k55rowaSszq7qqu7qa3dU0MpS4&#10;chhJwM4Aix3s0+4/uE9rgAF2oBUgaEaAIA00giiSEkmRbHazfXX5rHRhrjtmH869ETduRmT1SnpT&#10;/ECiszLDXHPuOb/f73wNsYzQaUIUa5R0eGcoa8fFpOLluSEZ7BElgunsnN/69jdQsuLi5WOq2Rmj&#10;WyfMypJ0mLE/TjmvJ6HHMvdcnRvGkcU5TyQ8NofLVzlHu5pBrBHOIGN4dZEzN6BExDhW3DnQMH+B&#10;H0zRoz2cE2gp8YnCFfXiPgILgb/uvlQ7d0ZRdC3X7O4nhfw09Ai6tcgi1xSd+qNJSZz3qGbdREBe&#10;lhgTxptqnJ2jKGY2m4N3DIZjjAVZFGEudqAa5/a9/X32dkfMZlNUI/yBD8Ik1oJWCXVdLerq0H9w&#10;CClwjaBKd491Ux4rOnsf1luQohHlCcKfg8GAjz/9jLKueOedbyARWOERWqF9yuHRbVSU4s7OyGc5&#10;zoKUof8Z6WYvyXmMN+zv7XJy+4jpdEJZFFxNJ9w6PFr0qJqkCmcts3mO1oosL8GH57qqSoSQxHG8&#10;yB1aAcZuT6DRIMX7pQt80YgLSqloM+iwtxyc7V1tQm+9Ie7/7d//gP2DPf7oD34PiWz6uQ7ssl5a&#10;7o+bRlAxrGvXBbUkrQBo6+4djt81x0jow7h+Dcoix7a2JXrrNfVcO05ds6fQ1j66eU+b31qMsYvP&#10;Fk3euq4W6u9FtuKl1roeyZ3FPkZ7Dfo9GGiFJnynn0LjWr+pByhXMr3lc9zumYgV0np33zkcs1rZ&#10;12y/t/3urijr8hyXx9rmYkot1EtYpqj+Ggleqev7xF2hxnU1brc/tX6v92ZMQ7teda/3JsGn7nO/&#10;qSez7u99HEh37tAdoVvbEU5odRFDv0qu3MNwneTKPv/aPtQ2trGNbWxjG9vYxja2sY1tbGMb/8Zj&#10;S4Dfxja2sY1tbGMb29jGNraxjX/F+DoAduiolDdANVgFl29yUdhEbF5Hnl4AbJuN7u4xujXOkJuA&#10;yC0gsgU5dZ3D+g7OXXeI9hyDU3Jwv1247PSI0tc2u8US0xlAwKLdHV64H7eE2D75fRMQu39t++fZ&#10;d7tvN8W7ju39c1sHFO7+vq/svwkg3oKMXne/rxNc2g10t/ZerhMY6Kv098kNm65jlzDefX0XzN5e&#10;35vuQ3fstOAD07hGrQM9bHIs6L6mT9Lu/9wH728iEPW/c52rYXsO/fvjG7eorkBBC+Zo37vJIa//&#10;DGwCPvff0x8TN7m49R3p1p1z382lP9fIDolpcUxrXrfu/vedSrtCEf1noX9eXWBQ9/zrusY37uDO&#10;e4r5nI9+9asA/XUQSR0AWARCqXAiONGyCtxsSY4tiNlaQxTp5lgEcRITJwmiGefWWtIkQeBRykMV&#10;QGFxHMhXzlqsB4fgajpHlQrj4ctHT7jMc/Ki5snjZ+yPD7DW88Mf/oD/4//6P3n8+AVZnLK/u4up&#10;5wjh2NvbQRCcb6uqWpx7ONaG4NUBjxljcIQ50boA0hcE8OJ4PF64/BS+AO/x1mGxKBFc4VsCjGxI&#10;ibUxgdjWgB9Xx5sFHLu7I77x8CHHx8dMJhMuLy+YTmfMZgVaKbTUpGlMpCXPX7zg5fPnZFlGFEUk&#10;SUKSJOyMxty5c4eTkxOk0pRl2QDPgnu81roBf/kGvJg2Y8Iv3FgGg4w4USS5YJAOglCBDcD+xKY4&#10;DyoN7sFlWfKTH/+Yn/3858Q6YjwYBHByS9bDopxjqCS39zN2U9jNBIl0SGcQyqAU1CVUlaQqHFrB&#10;4ECQV5ZIiUBebwB8VeHAQV0J8pnkfFJQWRgkmizbIU0SolmFMRXgEBKSOCZRCb4G6SRlnfP4q5fY&#10;0pDtRlR5TW0kF1cvOTq5xd5OyiAZU1Y5kVZEkWI+q4KYgVQY6xEShoMskDqcQXnL/u6I548deeWZ&#10;VnD++Dnx3gG/9hvfpfQJkzzi7V/7Fjt3HxAf3saqCOMF1gTSO41zWlHWRDoOz7oPAFHXigPhkWJV&#10;NKedT6SUC9LDwjVYieDyrQRep4hkTLJ/h3o2RQGurqmKisFwlywZMZteUtqKWCiGOyOSpKaYl8zL&#10;OogwCHAE8KSzAq00sUopXRUEK7RF4EkShRM1UewRXiGlompJ0CpGynBdtXP4FhiJII5T4jhif2+H&#10;qjJYe4pSButsQ14I/2/dg9p5rvvvlTm3IQt56xDOtkbcpDoA43015eFbx3z34Vvc2RlyOMy4e3jI&#10;QHmEq6jynLK6QnmQ1uBthXEwLy21E0TC46tZEEzwilQppLfYao4UiiQaUOUF83zC9OoMbUpsaSGO&#10;cMKBtwtQZG0CyUXqCCcsXkgqLzBCUeNR4wOqbI+ieox2BTICZQQ7u2/yG//uP8DJI/7+r/6Ci4sz&#10;vA/ueZVXVDYiVlDMJ5i6IkEwObvgxZMnvLX3BvnFS6aPP+e//Zc/4dMP/gl3/hVHQ48pap6dv+Tl&#10;ixe8E2u8q0AEsZLg6hzs57/4/Av+6ac/5eT27WZ+kWHOaV7XErMXZBYIohwdQm24j34JivYeKSFN&#10;g6BHmmU8ffaU6XS6cE+Pk4QojhZiJu26VjfE8G6O8XVcnvr5irUW54PAlRRyQcLp52ALwapOjhLA&#10;vY0ronco5Ap5yHvQUYzoCF7Fcbzy/lB7+IbUoLDGNnl7Q9SRejFvd8mWLbC4vbZttrAQqKkqpFao&#10;5t+VrALhOY6RqiFXOQdCoVXEfD5nPByhVMRkMuNqOsVLzdmrC5JIoZQODohCUuQ1eVFQlkGcoagq&#10;pNTIKKayhsksBy/Y3zsgGWbM8pyryZQoihFSU9eBPI2USK3xBKL1aDQK7ptluTiXbr7f1mibiK0t&#10;gL0sSypTLQRn+oJbopd/dT+rXR831S2ylz+0v+seU10bhJIMBzs8ePtdTk7uECVpgERLgdIS3HJs&#10;KakWzqtK6YWD+4IQGiD8WCO4uiwo5jWz6ZzT0xfEsQzru2jPQS7FDdY4qtfWIoRDIRhnKSpSjUPz&#10;0pk4n88RQlCWFUpKiqJAeI91YWyajjteEsVEWuOMWRhRdsmnq3k4CzJCt4bqCxF1r6v1FoG85mi9&#10;rtbo/9z93SYn4E310zp3+L4j9Tqhhu446dcW60Spurl9l7DZPsf/3N7KOoG11wn2dUU1+q7H/fmw&#10;f226v1+SgwMZZF1d3q9VW7Jl/1per/WXwP0uIH5T7bnJhbVfZ664MHfufzvnhnPqEFKUvu7evOaz&#10;1wkf3OTu3q9p19WGN43/1d+Hq+Xs9ft5k5DbggS/5niX81JnHMueozvhd4HIft3FzzmCwFeP1AAN&#10;yV4shROcWwo7eudxHQGdUFPT66W4jWN83f1fvQm0akordXd4rbxxflk3xrpkkWvu4s4vasjaBCGc&#10;ltRvqiAWE0VRM2dIpFLs7Ix5/+H7DAYDnj59yt//4Af84oNP8M4zGGSMR0OOj48YjQZ4LBLLPM9x&#10;zcV0HvI8pywKrDFEWnHnzhv88qOPuby6InnxnNlsyunLU/Z2dzGmZDox5Pkc4R2mLPnkVx9zsr/P&#10;yZ1bpIMReZ7jmvVbLNiYHlzoJjjnkUo2buQOi8f5QD5XWqGFRIzHlGXNwcEhk8l04SK/mMPWCn9e&#10;f666c2n73PZFS27q9y3mte4DxJIs3RJXB4MBxhjmzTop1oi6XOvtLsaCbfqw4ZpAIPo455AE4Uyt&#10;g7iT9566qsJz1AhxtQ7y4ZmWVFWNbMQNlVJEUcRsNgvrsw7OxcbZheBUXdeNGIVY5Ast+aytN7t9&#10;cCklaZqF8d9zUVcN8asVL0UIam/CWHOBzOa8W8mdtQ5CfNY60iTZ3EeXguF4hEOwf3zIaLzL1XSO&#10;FwqpYj777DOm0xlJkizycKVCPmydbfJbhVJhTFgXXINbUlq7p7CYQ5o5T+nQ52oHQZRmVMbw9oP7&#10;1GXN559+yoP793nw9n0effUlF+dX3L37JoPBmLoowEvSNOX2ndvsH+zx1VdfMZ1Mw1jxMLu8IFOw&#10;P9Sc7MQcjzzHY7g1gkhUmKoin9VcTByXU6gqEEqRDobE4z2yvQOibIiIUkS8w/D2Ax785u8jB3uA&#10;Znr6lP/yf/8nPviLP0XPnzLWFm88xkCFwMdBSETtfgvS3yEevsHhN07w//A3XF1+BRJk4dlJhwyH&#10;EWmqAinSaYz11M5hiVBah/7VmeXWfkSqPMIZVKTRSUqdV9TOE2WaqBEpKWcTplIzvHWEwGGcZzJ3&#10;FCUMx5oH795Ha4G3phH+ENQGytJRlJ6icIzGGd4bJpNLhBIgJfF4Bx1nTKY5z796yqsXrxgnCXEy&#10;QjiBsTVOeoypqZhhCkucVmSxRxNjCkBoBoni+GBMMi1RseB7797j7bu3+dt/+pAXlyWzylFbTdU8&#10;U65ZqIRSy3WnL9RKmOtck9e2hMJ+PtWSbPt5kbXB9T2IjBYhP+7tLyyJoB6HwRpLHAlSFXMQS+7u&#10;DHB2An6G0BXDUcrebkJVTMnL0HdE6iCS4i1ohXGeWWWoZIJOhuwd3GN8+y3UaA8v42ajo8nxpATh&#10;kSrFGJgVOa9eveTsyVdczQTmbEJanzOKDZlWuBKUEyANBktV5MhKEmuFF5JZKbnMJc9Pp9x77z5O&#10;eAaRwJQ5nz9/xsXLZ+xkKRJJXlbcvjVACccgTfB2hnLw8vmUGIFUMZEqiTWUM4OpLFp70jgiiSPO&#10;riZ4QxCkdDXjLOYwNkzrnEjuM0hSrDWUlgURHcHK+tIX1Nq0V9HmBK8jgrb13iop1i1ES+bzOUVR&#10;UJZLx3KtG3EP79E6CsInWiOVwgPGtKxRxcXFFXt7BxweHlGVBUVVh7m7rinrCt2sIzvZDtPplKou&#10;MVZu3F/ZtC96bQ+ufSAElGWJQDIaDcnSlM8++5I8L3jvvYdorUgHA4q8BAR3hyNOTm4zm824vLjg&#10;1dkryrzEGRv62HHMcDzk8PCQPC+YXF0xn+ccHx2TZYNlbimCICAiPCneh7VoOp2hI9mIMapF/tH2&#10;D7q5/HJv1yGEXfS3yrJcEUBYiOM0xO3WwbusSnQcU5mKf/iHH/F7v/VdtFiKkyNW65d2n2XRO1tT&#10;l3m/fq9rNU/nhj0+/zVradcZA7InptbdW+ySuP3K9dgkat5en3U9gy5ZvU/oDuexeBd9MbTV+bF9&#10;JuXaPcBWYKDNz/p1XHdftSsyz2rW2Pu5i1EQa+qIVghUrlzD63OI27jP3X3Pded4rtXbYS+qFcFc&#10;L0i4zul+U2/1df2FTc7y3Rrrei9AYJv10ji3EKZmcf9E8wwvRcvaMd7Wjev2pDcJAG5jG9vYxja2&#10;sY1tbGMb29jGNrbxby22BPhtbGMb29jGNraxjW1sYxvb+BfGOkA1bCZXX9uMbxEoC7Ds+s/aRI7u&#10;b9R23dm7m7At0EEggvtSj3DRfd+m7+qC/q5t7spVV7QkSSjLsiHjBJcFSQA1trHJQUwighNIAwyn&#10;ByxowZfGeLRW1xzZ2iu5jgzSfka7qRz+5ug6FrZAyr7r2gKQtUIWXyrkt26gLfl54eC6JtaBhl63&#10;qb7q/sTC/To4A1wH8mxylV/3net+3x1/LYGmTzBvicjdcbF83xLALRbkx3DOcbxKjugTRlbvJRvv&#10;5SbgRPc9m0jnm851E9Gs71QQxoTtjYeum4S6RijpfkfXbavvjt4+u+11X+eAyOIJ8dfnDe9bP7ul&#10;82bzetG41LUks4abtgBlr4LkA9ipdRK3xgQwhvcBRL3hWnXBNv1ruMmp/ibQdfe6dMe61gohBcY5&#10;XpyeMi8KlNIYE5zGvPfggoO7F8HhBhGIp3VdL9zM2zEMniRJGQ6Hzdg2REqhZfi5qkukEIxHI0bj&#10;EWWZczmdkRcFeZ5jakNRlFRlcB3LsgGzIqesHB98/Dm/9eQFh3t77AzHjIe7vDy/4L//3d/y0dsZ&#10;SgAAIABJREFU9OVLqnLOwc4IZwucKZHCEyeag4Mdzs8vqWuDJwDI8CYANb3AsOqgIhpgaktObAFu&#10;VVWB9zjrMK4mSRJoxmFd1MSN+3B73Y01WOca4pJo3M+WoC/rLQ/evs/de/cYDAa8fPkifE9ZMZ/N&#10;8c6zs7/HaDQiijSvTl/y4sUL0iRDKYXWmjRJ2RmPuXNywtHRMQJJPi8CKEhJhAxATug6hrgGQKcX&#10;LsKRligZHLn393fY29llPs+5uphQFCVSNs+igNIY/vEf/5FHXz7icP+AfD6jnE+JlAxzljUkseDe&#10;nX1OhpqBrMhURaYifF1hXY5PHSqRVAbmc0FZet64k7K3P+D0YhJIeVrg8BhbU5Y1phbUlacoasrC&#10;cXVVEh/sEYkIJSOU1FhbIzVoAZFUKKExpuTF8ys++OQJzx8bkkSA9RSVp7Ye4wpOXzwjkXuB3C4F&#10;SaIX7nxKKey8RghJqjWJkkRCkMagMKQN2L7ylpKU84njB//0MdHBm3zze/+OB3feh/FtrEgpaqB2&#10;jXOaDy4mAFIHVzWaayhk8HL3gR4sm3V8QURrFkqtVHhtQxx1NCA8F8j63nl0FIMYEg1vMTVf8Orl&#10;hMTAxatTMhUxHo3RaQpGkBdTskgSDTRSg8g1tVU4Y5GRRKs4kPfrQHYYRAnTsqYsCmZ1zmAnI1aK&#10;NNZUDoqypnIOKyTeGEpvEM4vhA184zTkrGU42OVgfw9jHd5bLi4uKAtPbQIBQ6korA8yuGPiG2Gh&#10;xi1TNtmEs2bhGGmdIxIS5T2ZsGhXcf/omO/9xm/y8O0jdmOHn15wNBaM5JRyMmM2m+CcI9IJURQh&#10;pMFUcypjKSuIVIoWFltPSaRBA7KZG403JGmKlzVFOaWcXqBcSaQCQdsKh4gU1kNhPUYIdCLQaYZM&#10;NI6KsjAkKsITI7KU93//3/POd7/L9//i/6V4+n1GsSeqBfHOMaMH7xJf5hTOcXr2iroosDiscQvH&#10;udnFOdPzc0a375HPCn7yt3/N7TtvMIjhhz/8bzz+6V+jJqfsihI/r5BZjK9LfvL9v2JeCr79O3/A&#10;5PQZkbfE0lEuXMEsH374IfN8jgCSJKGuy4WrVpe02ebPeePm3gL3lVIoFchcrfum856yLHn8+HGY&#10;DxvAcQtmdN6jtERJgVchfxKNY6P3AfyttMLZ67lDS567vjbKBcl2UUcIkFouyMfrapNutGurta5x&#10;VpfXXOAW7m00IF0hGydOgXcuuAW2a3mTH7XnLPChFsCjIrWS9wSSdb3Ii6SURHG8FIgQkkjrAHyv&#10;mjVcKuqyDuI2cRCu0bohPTgHQmOdw3kQKNI4Y7S7S1VVXJy/IkpC4jOdXmKdCwS6OCaJMoyTYFui&#10;mSUvS3aGO4x2diiqgiLPGyEWTZoNyYuKoqrI0gwpoKxqrBR4tyoeFUQVzIoDbEveb6+HsRbRuI9b&#10;65fEhNp06pVOTtXMwetIcysk+V4etUnwSuswlxsTxEOCG6kkjlNuHb3B3XsPiKJBc04e7+zCNdI3&#10;48hYswDQax0hlQYhqU29cLp31jCfF8ymOWevznn29Bm1qcgGGXFDdGtJbCEH5ZpTPUASxVjX5CrJ&#10;AIdgOptjXCCuWeuZzeccHhySJknI40yFEhLnLFWTB0opEHjSJAmvK/Mmx4yaestfy1OXIPwOobSh&#10;TbbrWABmq4YMuszW+6D9bt5/U/2zrna+qV65STyjT6Ls1mLrvqMrZNWv3br1ebdG6r72Xzv69XL/&#10;/mwChXefha4o3Lp+ynWytO85t6/WyW0t0RX3aLiJ145J9AT9un+/Tgq5Xtv2P6v7bNzUm2prQtta&#10;P/bOd50A2iZxjT4J959zD/vjrTtPdc9dyiCe4Rsn5P49WNfn+DpiEt1x3hLmuzXVqtDe9X5DyAPU&#10;qjjca3oU3Tq2/4ytEwTcFK973abvuGkuuek+rusZyYYwKAQYUyOEYjgcLkTkumO8qkqcC+TN+/fv&#10;MhwPefLsGT/84Y94/PQZ1tQcHR6wt7fLaDRgPNpBacn+3i7CLvOJqq6pKkMcxRTznCdPn7F/sE+S&#10;pcGJ3FouLs/BObIsoShzLq+aPEd4BA5blkymV3z0ycfsHx+wf3iL2ZPHVGVOKtLwrBByFtveMwGY&#10;IDJknGmIKdGC7O99UKtK05SjoyNOT08XvYbFPCHlNfHAdQT4rptyl7izIrTQLETrnvf++r+S+zX/&#10;DsQ9FmTWdX2a/nPTkt+7x9cNY0zIA6VEekldG2bWNPWIREqQqMXcmyQJxhjKskBC4yTvmr6DxbqQ&#10;UyupGyHVZa+2zTdE40SqCQILLWE9jPewBrdjM46jZs2Xq8S59l4IgfAuOMDHjRt3XTek0r6gROjC&#10;RVoTxxF1XaO1pqqqxX2qrSFWCQjBzt4ht+++xWSWU11OSdKUi4tLPvjgQ5Ik6RAODdaapr++dJ61&#10;zXOkeseuGmLoIreknT9FIxbh0FFMmmWMRmPGoxEffPELlBS8//AbjEZDfvyTl2RpwuHBIcLBYDAk&#10;TRL2D/fQsWZeFBhrm9zUcPriBb7M2UkkxyPFG/sRJ6OSW4Oa2F9iyylFMWc6NVxNBJMc8sqhkwGj&#10;ZB+SQ4zaQ8Qjdo/vcf873+P+d77N8OgWAkF+8Yy/+s//iZ//+Z+gL58zznKUFUxyRzxoxr6WyOEI&#10;1EMQv4Vwh+zfi6j1J8zMC1RRkaYR4/ERo7FESQPtmKprau8YDg94dT7ly88vGWSSYaJQziB9jZAJ&#10;VmhKUyOTmHQQ41CcT3JsbVC7OySxJE5SaqOZz0BoODg5YDhQCOogBGyD+3sxr5hc1sxLh040o90R&#10;XoR+W5qNGI33EDrm2YtzfvXR58wvL9EiYn/3DrvDFFPMcQ7yssYYj4gUUuQo51FOQSVARHip0fGA&#10;vUHCyfExe/uHFEXB1FgObu3wdz/+gCfPLoLwYWmZWphXNZVxCB2FukSA9LAU2V0Kpy0JjK7pDZom&#10;73OL/l5XHLk7FwXR0Yq6rhoB3L5IarsGOpwPop5aRcTWc3dnl10lMeUlQ2VJI89wqCnLnHKWk2YR&#10;Hk9larxQCKWprGVaGHI5Qu0fsXP/O+y99U2ivRPUYARSBVf7RtAQ5YmEpjagECgZEScDRuM96jtv&#10;Mn32KfnzX1K8/ISL6RUJhkR4ameIFGgtUCrC+ZS8jnhxKXjyqoR4SBpHzPMZt0YpV6cvySeXUHmG&#10;+2NM5ZhPCtRxBsKQaE0sBLHyvHxyRsKY3cEuafqKLPVo6TGVQUsPzqK0JpKglaSoPM7XJBG8f3fM&#10;Pz6ZIq2hrkqKusZKD1IhOmtKX+S2L2LUz81el++tJc/L1fnTGENVVSt7TK0wi1ShrzEcDnHOMZvN&#10;MLXB1hZrLKZ2pKOYvCi4vLwiTTOq2gZhOWOQQi1ys9CnEcRJRFGGOjwIWsm14so37Rut+32b/00m&#10;U/b399g/2Of09JRf/vID3nvvIXGchHlAh15RFKVkWcrB3g63T464vLxkNp0RJwlpmjIYjUJfxXqc&#10;hSwdEMfxCvkdgjZPUcw5O3uFtT4IcR7sh55UkzeEHvhyjW4FBrrCMO29iKJoRZQ61P4xeZ53ehZL&#10;l/CyqFBRxHA45Dvf/jaRVkg8rgyk5LaPt7pvKFfGVHdPebmvyrWcZZ2Q9boc5XV5fmenamWveJPg&#10;QUvcDz0Ace3719VCQmwWnFu3j9qvZTdk34v/CrFuv1Z0+iRtX0KvrYXguhj9TXX1pr7BpmvXF9Tu&#10;/tz2TNb1Jrr1+Lq8tZ//tkJzbX+061C/bo+3/bn9nr7I/aaeyU215LXculfHtc+hC1+8ei2kXBDg&#10;hVuutTeJGvbn4Hbu3MY2trGNbWxjG9vYxja2sY1tbOPfcmwJ8NvYxja2sY1tbGMb29jGNrbxrxDr&#10;FNy7YMUugXplQ9b1NjrbzV6WblVtbAI39knHfXexFXVwF1ysZEu8F5tAAcvz6hJzu66UgdC1dBJz&#10;zoFk4Xa6ONeFhV5DkPFL8GL3K1fAuSKQdAN4sbcR30D8WmKNMW5B8Fw9h1ZF/zpQN1wj1yPCr6rv&#10;t5/VJTFL2VfIZ+U9y+P0jRtYAEeuOD6uIfr2CcCbXMqu/9zQn/3rHQQ3fXd/zHR/3/9730lvE8hh&#10;9Thb8L9fAFLDuLpOzr9po3/dGN1E3u+/rgtU6R5ve283qf+3r++6wHYdOLufHcCpS/f3QPoX1z5r&#10;k9N939Wy+/t1hIQFaEnQxcSsnkvzozMWbzsCA4tnsqHjNOoVXUDNOveX5TOkULJ9yjbfq5vG700O&#10;9uuIH31Xw/Z6xJHGAmVR8uWjr8jLCuMJrloizBN4j6N1ChUIzwKc3IL9kiRGa0VZlmTZoCF9QaQV&#10;gyTFOMtsNsV5GDZuaRSe6WxOnhcA1FVNWZR4Fygasdbs7O7inCPPC7549ISPfvU5v/1rv06kFEU+&#10;4erqjOcvXjDL56SJRghDmc+wpsSJAHweDBKsHVNWlqosg5O2E40YQZhb6qrGuuBgihDIZm6OoiiA&#10;25s5Oo3i4MPTgN2klAzSAPSP4+DefXZ2xnw+J4oi4jgQQI2pm2cguKgKAbfvnHD/wdtIKXn85DHn&#10;5+dEWnN+cYlSmt3d8WKed85xfnFJFAWSvZSQJil7u7vB+f3wFkk6YF6E++IaAJfyBJKd93ivFnN6&#10;OxbqukZJQaxjvDNEKoAKi2LO0ydPOD+/xDtFFGckWUocxXz62Qc8efacvZ1ditkMW9WAxdY1WRSz&#10;Ox7y5u093n5jn73YUE+eE0tFFoGoAWNwpUVGCdbAfOZIIsnR0YhxpjB1xKtZjYw1QkkQCmMEVRlI&#10;/Hs7CVJ5Ll/lxFIRecH8ckJ+NcNbFYjaUUSsA7l/Np/z4S8fcznxCKWJYouxDmsVVW0Z70iq2Rmf&#10;fXSOVDH7x0Pe37+HrQOwGG/xpkQnIyLpmZ6/QloHrqauczThmSjqiqPBbY6yHVQMf/cPP6Peuc9v&#10;nHwH6SOcDwQCJxygVggcQoT5b/nMu9W5tZlfVAfk2l23fUBA44XA2MYdyAXiqscgdYrK9tm7/Q1+&#10;9pOfY87OEJMrxtqDNQzGI3b2hpSFos5zalvjkWSjBFFZrJ0jRYJXAmQAZmslcAK0UEzLgsvLHOMs&#10;aZYRKU0lKpzwGDxOQe0NzmmEDyITC6KBFEgJWku0kmRZivcHgOP87AJT1YjG+XChONIQ3D2BMK2V&#10;DuBYZ/DWksYa8KhIk0URe4nkwfE+D9+6w7cevMnt412kn/P5Rx8xlIJ4mFLPJ+SzCcaUCKkRGCIl&#10;cHaGKWfU1pFEKZoSbXKEuyLSFUpEAVAsQWqN0hJrC2x+gTQFWgFC4aREaYutPfPCYbzESIUVMS4Z&#10;41SMd3MqcoZRihMZ2e5dkuN77H73D3nrfMrP/+wjkHNwBUQZfjREj2LwliqvMHlFJBUagaZGIzHz&#10;C04//YQ7Dx5iS8vP//q/cjIccPzGLT7+wV+yY05JBzm2rpjWNVoMOBxmlPNXfPGPf8H0xSc8+8UX&#10;HGpDETsq46m1wiuP8Jbp5QSJIEtTqrLA1AaVqJWcobteOGcpiqKZHxOOjm4xnc4o8xyhwnpSVVWY&#10;m5TCeYGKAhA/uN2ZhkjVutH7RQ4a5tkwfzvbqxcaLajWOasVbGndIrtkznbidZ0647rz8LKGwIP1&#10;dpmjIALBpsn1V3PdMGZbIq91HfAtHrxD+DZHbGqfBZloCcaVawiDQgjSNCXP88X84JxrBLvU4pkz&#10;xqCkJM40cZxgTE2elxwcDPBekOcFUirKyqBVGcjOHsp5wbzIMQ68aWoI75FCEcVRILBW4J1ASDC2&#10;ao7LwUhhXQCPy6YYmOUFyaxgVtR4LxsH0SBuYQ1YZ1bqtPaehQ8Nc0e4r01+JhV4hzE1piE/OcJY&#10;VG1d6VzjoLreebutW7quvX3A9jqS7yqh2WFt3XymJY4TDm4d8/Y33mP/6Ih4kGFdiZAQa4VpCH5R&#10;FIjrZVks3FtbETBjLTrSOG+QQJGX5PmMsix5+vQ5p6enTbkoF+6RXdE1KdU1QHGomz1axwgHUTzA&#10;eUVZW3xQb6KqGzGpSIG3jXiBwTa1q3fh/1EcYauanfEOWZLiTIUQjZjCwtXsugP99Ty/IcN36kiJ&#10;WCEXduv1LpFknQOh954oihZOtuuI89frrvUiX/37vy5H3/R5/WNqa/+bBNT6PZB/Tm+lXyf3z22d&#10;gBZr+ifrzm9dvbHJ/a1b56+rS9tjbO/VsqZh4Uz3dWue/jXcJEq4SSxv3TjokmpbsRG5aMSIG+9z&#10;v3beVF+vIwmsu96bROzWuz6uusd6OgINQWHptQ6e656TPhmlT6rozp2Lnt6ankpXsGCdEOC6nl3/&#10;vG+69/3/dsXl1olgdq/buvO/6Xv7n7Vp3lg3Tpb5h0LKIGBFQ/CIk5i6Nouara4rHj36kjSNMHXJ&#10;02cveHl6Rppk3Dk5YXdvlzhSjIejkCd4MLWlruqG8GwXRLC2P3N6esqjr74iawi+8zxH+JCDaAWz&#10;+QwlqiCmoyIkwTkyz+dcXF0yL0v85YSzs3PSNKGqDUIKtJIIC5JAmm8dRn3j/O4cKNWIv9iWtO0R&#10;UrGzs8PBwQGz2WzhwrquB3ITkejrzNNfW9ih/feyBYS1lovLq0XPatP9f924WdcLp3WaFwJHuPdt&#10;X6LtI7dzZZYFV3Zv3VJkUUVIadACVCNiF3IfFr0AY4LYoHegdRTEllpRpsU65dE69ItX3ev711O0&#10;/wvHAkGISUryIsdYE9ySGxHZVsCormuSJGa8M6KqKmQjLGCMQapAIFRRRDYcMt7ZJY5TrqYz0ixj&#10;b2+fly9PUUISxRFFUay42CqlEEoujlk1a4xjeY1FZ6y4Jn/3bum+fDWdEMUxDx48wCHZ2d2hriou&#10;zl7x7rvv8Nb9ezx+/BW/+vhD7ty5w854iDWGOI5J05TLy0vOLs7RUURdVZw+f87Zq1Mkjt39MTuR&#10;4cGb+9w5dJwMcsZpibcltsqZTWcUBVSlpK4txCnx7hFq9w2O3v11kt0Djt98i/vf+nUOHrwLWiC8&#10;4clnv+L7f/af+eiv/ozh/BXa5mjnKOqQs8eakPeJWwi5i+MdJPdA7JDuTPHJLqXTFFVFmmakyQAp&#10;LM5KvKsx1oF0RFpRGcNHH70AC6ORIBaCQTIgSSQGATLDSU+cDpAScAZbzFHeozCoSDIY70A0xDBj&#10;dxwxGkVU9ZzRIMUb0Yg5WqwTFKWgrAVHd/dJByk6jnAqIs6GlMbz5adf8vknX2GqgkGWcnR4mzfv&#10;3qOaXFAZgzM2iPhJ3QgKWlJt0HbS7O1ovE4wlcGJlLqOmc2nJFHEKIq4f3uf3T/8Hi9eXjHNDc/O&#10;pvzs00c8ev4K6zxVZYnTNDxDtCIvS+flrtjrch/CN8Rl1ThEX3fFbeeGIK5VLUVBmm+SQqBkEDUV&#10;zWrrXcidYx0xihS7WYIyJUJY8BYdC+aTK2JpiROF9xbfCgpKReUdl9MSkR6Q7pwwuveQWw++SXbr&#10;LirbQegEaxqFIi8gaLkglEILgVMSbxReJOgoIUkG7O8fMdk9Zjq6zavPf4SvnyK4RHpQoiZLIoQY&#10;cDWPeXEBp5OE83nOG3dvM0hjJmcviFzJfDLD5CVKCMajXV5dTnGlxVZFqHd9hRKAAVtLnNNIBQcH&#10;GVdns1BvWo8SEqQIdYwSxERYW1EYixeWd9864ZPTR1xMz/E6wcsYlYXesPU2rGUd0d3+fuW6XG3d&#10;vlErzrxemGrZqzCNKGRLrm7XoWXNGHrazrtFH8QZg6kqlAzCt875pk8dkyQJF5eXvHHniG9+81v8&#10;7Bc/RyBx3pNovdi7mU6nFEUexoj3eC/RCxK2WBE4sn49EXVTndH+1xjDdDplMBhy796bfPnll/zD&#10;j37Ew4fvcXJygpJxED0UAoFDKUjGQ0bDQVM7B5d4HSWN0LdZ5n3tntCibxpEB40xvDo7I9Kal69e&#10;8sa9N5BSd/ZN/EKYpRUEkFKuiFe360fb60rTdHGf23sV8rtGoLQVR5aS0WjE73zve/zxH/3hQsyw&#10;3Qtr1+GlUItcEZHq75d/nZx1nXDfOoJ8fz+1mz+3+5Orn0FnjnNrc5z2evVz7evH5L/WvuW6fda2&#10;z7cu52p7hUsB925O3j0Ot3JO3e/uijJuyuXW1VPdev66GOBqjtk+c32hgOVnS4Tw1+qo1+auvXGy&#10;rm5ddw7r3tc/9n7PYJ37fH8/8nW4jJV+zRoxKpoc7XX7o5uEqLaxjW1sYxvb2MY2trGNbWxjG9vY&#10;RogtAX4b29jGNraxjW1sYxvb2MY2/oWxdKUK0d3M7quLr9tk7f8cnJQCYL6NzRvIYkHIbTebrxFb&#10;YC0BFwJYcB0ZdxNRuv17u3neB/R3gQHBLccuHAC7bnD969clVa9zzF53nZZkJLfyvqCEvgqwWHeM&#10;64EF1zf7V8nrSxLEuuPpk8O11guH6RZU1P38dpx0v7sFXPfvRd9pr7+Zvw6MtAkIf1OsU+rvfsa6&#10;MdklM3bBDM4FB4jufW6Bc0sAqt947VsBhnVE+XUAiU3khz4AQvaczvsgmT6xvz3Wdc58m75z3Xev&#10;u47dc1h33zcRQBbfT+vQszouliDg6wQFt4E40z+HmxzFVkDONzyvr3e06DWqGtegTa553fki3DuN&#10;d/Do0WM++fRzzi6u8FIS6wgtBVppJAQCfONw1rqUBgJj3JC2LHVdLVxRoig4eWVJAgTCvFSaYZYR&#10;JTFSKaq6Js9zqrIMTrgtod45kixtXGsCad1Zz/zqio8++CXv3b/P/v4+VVVhnzxnNpmCcyitmVxd&#10;YfI5AouKNWmWEKuM4TAizyvOyhLhQakYMIs5AwhA6yQJBMrG4SVJEoqiIC+KMC/FyTUnptaBra5r&#10;ptMps9lsQeLx3hPFwenVuZqyqjCm5vbtO9y6dQshBOfn5wghGI/HXF1dLUhAw+EwnGPzOcPhsB0d&#10;ZGnG0dEtjm7dYnd3NzhKl1UDKG/ORwqE9As3KYCyrBpwXaviYACNNQ5jNJNJgdQp06tLHn35mMFg&#10;RJzEKC1JYs1HH37AL3/2c9IkZTabgqnBGrT37A8SjvfH7I4yDscRsp5iKBkNYCAFkbTMixykxxgo&#10;ixqJJ4o8O7sJaarx0lNZsFaghUarmCSKydKYeijJsgHzmeTyakYUeZSqSGPL1WXO6dNTdJIxHuwi&#10;hUCIiLq2XM3mlMZTGocXHo/EunBNtYTxaIC3FVVeUpUFwyEIYwIpdDoh1mGsjkcBeDnP50FsxwdR&#10;GqkUUsVMZznImN3dfXZv7fH4hz/ikw8/Jz78kG/97glCS1zdgiH9tflbCBmIDiukxa7rkFwzDzck&#10;2k5+sMgjvACv8V7gJchYcnjnbX7nj/4n/vuf/wnl2QX11RWzyxeo+BUHxzvc2t9hNBziypqaGovB&#10;qwpsGO+zoqD2miROUT6iqgK4dJCOiKcF86nB1HPiOEVJRaQ8tYbKBMCesxbXOJypRmAjiRO0Uiip&#10;qOvgRJwkCaPRmOlkhvNzpACpaEgLDqUjcME5Xkcq0CuNQTpHHEUkOgJbMNSO33zvDX7/197j3t6A&#10;w1HKIItwtuDs1Sv8ZMLh7dso46irAudKPA7rLNobvHXU5YT57AwfD5FOInyFsBOUnyCdB1ui0yFS&#10;R+hEBUJAXZHEDqOAWmKspI4UJTEWj4siJAqlR6idO9z/H/4QHWd89pPvM/viR7wqC77zu3/M+M5D&#10;ntUxxHvc++7v8sHf/Ckmf0TtC6QzuEiQjFKEKLH5DKqSNE6IkhSNJRYgrOGX3/973v/mdxgID1fP&#10;+cl//X+499YRydUjVHXO4V7KFY5pCbdP3ub+W2/x0S9+gbAFafU5D/ZLzJVlWnlezubIdEAcRaRx&#10;xGiU4b3k2Yvn1MYSd8DCfZfj1hE+kLk81jpu3brF0dERjx8/xlqLMZ7aOGrjsC6AWZ21REoH8Hdt&#10;cLXB+0ZMx62ud8YYtNLoVFEURSe3XwrOLHN+27hk0wCL/Uoebq29lge0RLVuHnRNTKuTY2/KD/p5&#10;2Qoo1vlr184C3hqkaMSEOnWLMfXCOVApvTjG9jhN1YgJ4EnTdPE9LYA7iiKyLGU+ny9A3qIhQBeV&#10;QTYiH5XJKasKj0TY5oKiArEhiimKgrIsiGJLkiZNLRFEgqqqpjYWrRTOBvB3bQMI3zbXtixLpFZB&#10;IKBxV+7mjtbW11y0uz+35+ucafJnwAcXexAbc8b2/vbrm5ucu9YBzsOxQRRpBoNBQ5a1ZNmQtx7c&#10;5+SNE5BQlAU6Fggl0HGEb4iNbT6tlGKQZcjGgd04A3iiWGMqS10W5LMJVZlzeXnB5dUlxlmSNEZr&#10;vSI0FUgRMVGkFuTd9ljDd0KsIzyWwXBIFMcrZIw8D2PCmppSCKbTyQLM3+ZPdV03ohSS0XCEVppI&#10;RYDDWXNj/r6JZL6pBlhXY3YFCrqg6y6Y/ybifdcheF1dskngbpM7XTtW+nXjunHXrwXWiWfd5EL/&#10;deKmGuIm8u/XJf1uqnP6tVArjtd1mever3Uk8eVxrK/D+47g3We1K2TxderdlizT7SNsOn/XzE9L&#10;vRS5kfy/iYCyTphgUw9iE/Ggf5265IzrY79DWMAjPQv3vL6g3U1CBjedl3MOhF9ZSxfPBtfFKdu5&#10;quvwfVOv5aZncV3t/zo3+NeLWYRc2jeiTeFnFo7ltFoqvttTcTce//Xxa0Goxh1bIhpRHe9Djisb&#10;IRxjwrr24sULplcTfvLTn/KrT35FFKW88+AbfOOdb+C8JYoaF1FruJpMuJxMKeYFpqrwbT2uI6qq&#10;oqyCSE0cx5ydn6MuL3HWYsqKJIpRWuM9RCpCeEkcJ6RZwmQyQQBVWfDy7JSPP/mY9x8+5PDgEKUk&#10;l5eXgeyVJCgl8I5QM/XGbJLEIT8oa7wLdasTIeEfDIYcHx9zfn7O+fn5osfRn1/XrRV9kZpN64nY&#10;0BfuPwPrHObb5637XL3O2XLdXNc/3u68GEQQWpGNMIlWxiCswVqHbubWMNeFPoYUAue2lW51AAAg&#10;AElEQVTNol/gvQs51cq1p+Mu6wiKCx4p5DVx1Xb+bp3Zl87zcXB1b3u9QmFdyM2lDOTf2hgqaymr&#10;MogpaN0ImMkg5Ck9VkBw7vREkQbnyQYJbmax1pGkGelw0OQnCbVz+NKyu7cH3nN5dk4SxRhnV3qp&#10;7RqgIo2SKnxvs0fQ6ssien2yNpc0tlkHJFeTKXv7Bzx/ecre3g5ZEmHKArzjwYO30XHMj3/6Y7Lh&#10;gJ3xCOEdWRqDgHk+ZT6bE8UxV5dXzKcT6qIg0RHD8YCT3YT/+Y9/mz01Yf70RxzswCAL60pe1szy&#10;iqLUlIUjjjW7e0cMjt7kjV//A37vf/nfSPaOibIBMhpgZITAUM1O+Zs//XM+/ss/J5u/RNUTBrHE&#10;eElhHDoVpANPMkohOsLL9/DcAz8AMlSSgpaYOuTTJ7cOSaME6WrKMggI6kjjhcU5wSefPiU/L9gb&#10;S1Lp0EISRSmD8YhSJNhJjUUjVATU1HlO7D1JEoW1U0UMx7vEgwE+guFehooF1nmcj4jiGO8dxgii&#10;QQTxhPFoyHhnhygNpGsdx1xeTnjx4orHXz4ljTKODg5RsWSQxSgpmE0n5PMpRWWwXuOVx1EyHKbs&#10;j4a4qsBUBWVd45MMF48hEZTFFXVVMRjtEo+GKOHYHyUcjm5jnOBiVpHFkquLU+q5RcVJWDYaMuZN&#10;AjLX9wuur2+t4I7WmsvLS+q6XIxxKWUYb0noGWZZhrU29BqrmqookUqQCcetYcZQGWJZkSnFONbE&#10;yiKEQWmJcTVCeLSSKKEojOBsWqCGxyT7t1GHb3Pw1nsMbr2BSMegYpwFH2RBF+IXvp1TpAiCo8Lj&#10;hcR7hUNAnHL4YMzO/iF7R7d49qu/pzj7BFcDFCgrME7x5LzmxSxiUoFKBrz99j1MOaWYXWGLObac&#10;4Y0lGQ0Z7Y45n85RwlPlFbgRcZoSxxNiDWURnMAVnkHiiCOHRIETRErhvEUqTaQF86sKgcDJBOIh&#10;xye7HB9NODudgauDGJ+1SKFwohVrdit7Hf26ZJ2YVdsjWXWM31R/tILWrSCU6tQPLMZH24s2dZiX&#10;y7JcEON3d3a5vLzk6vISZx15bUmzlDTLyOcl3sPR8THi578ITu9FiTV1eEaloCgKvIc4TqnrChCh&#10;nneBaN8KkC+m1TXr3zrB5G4vxRjDfJ5zevqSN954gzfffJMnjx/zkx//lLt373D79m1GoyECF4j4&#10;7b6Db8SC0jRce5aCb62QrWv6te3+mnWGoiw5PT0NouAy9O1fvXrF/v5hc4AhH+uu2W1/q+3/d/cY&#10;2x5Ed2+y6wjvPIs+r/chd8iyjG9+8yFRpDHzOc7Wofb3rOzper8kbq+I2HaIvN05pJvLdMdhPw/q&#10;51KbhOH6bvP9XGZ53qG3162vl/vdLbncLwQe+4LYbWLdP97+Xtw6Aavws7p2Tu21u6kOuKneW1fj&#10;r9ZjYiEy2O3lbdqr7O+V9mvXrqjC62rxvghcv0d1075if7z0exqb9srX9ck2iaF/nVponbD8tTq0&#10;IxzYrXO1jnALMYbXC4Z3P7v92yaMxTa2sY1tbGMb29jGNraxjW1sYxv/VmJLgN/GNraxjW1sYxvb&#10;2MY2trGNf82QHVB4S4jUCmeWzopdQvU6oKy1NoAFNziDd2OpqK9WiA/rgEla68YRdgl06W/Gd9+z&#10;Kbpgj677W3ezuw+U6YoABFCA77nwLD+jS2pvj6tP3OkfT/ve9ruCUcJ6kPM68G4fwNJ3uFuSsK9f&#10;+/596H5H9x73RQzWgZ3XAcQ3qcz343XE6k3g/HXA+01j4CZwe9fJdxV8so5IsB4U3x1T65T/+0CY&#10;TeP0pmelC4CpqmrlGdn0Od3v7gKDbhKOuMk5Zd172udh031dB2KGhQFe5w0EUkN3Wuo9h7JHlOsK&#10;NwQXlC5Zg5Wx33fI64+N14ln3DS/9IHbffBd//MD8M5zfnHBxx9/zNVkgpCSJM2QXgbXzQbm77wP&#10;oPxmjLUkq6IhhncBTnVdY40h0hKZZUgVIUTNYKAZjUYkSUIcJ9gGrGysBWzj/BnA3g5PVRULV+ck&#10;SnB1zeNHX/LlF1/w/rvv4oWkqEq8c2RxjDN1Q4QPdnJRFCOQCKnQ2qF1IKIjAigTJ5A6OLBE0dJZ&#10;WzYA6pYg1jrPLa4bBLdbpanqiqIsmM/ni+s+HA7RWjOfz3HOMZ91QHIq4uTohL39PYwxwbW143yZ&#10;ZVnjyqMoinkgBMoAbj88PGBnZwdb1+zv7TMej9BaB1KpB6UVUZxSlCWBKuwC+dkLpNQBFGnCda7r&#10;iizLGsECR11brC0DoM5eMr26JIoHxHGCVBIdaT788EM+/MXPGCYxeVFQlznKGQbac7Czw53DEanw&#10;KFljiorCwXCsGSSKkbQIDLUMoEPrBdNJhVKC46OIOBJcXl1gnefpsxKhBfncgvXYqiBNPMYonKup&#10;a4G1NVkqqcop52eKV88mVJeGOpoySxwjrRCJac7VUlrIa4+QntqB9YGvEmcRt28fY13Nxatzdg8E&#10;JycjpKwockNd1gidYb0iTYJ7W3DS82RZSpo0TodC4pygrix5XnOU7WFcxPmrF/zsx99n78497r33&#10;G0RJiiuq4F7cm8doXPuCO9Aq0DD8LBbzf/vsBidr0zh7+msAQuddAPJ60EpDMuT4/nv89h/+j/zk&#10;r+bUzytsOcPMDc+fvKSYzTk6OCCNI2QkgksaHqEEDhDekk8LClkxHo1JopTKOGKliWTC9GqKrRw2&#10;c+G5b+Y9qRVplOJxFL4K8gtSkiYxhfNUVR1IN3WNcBJjLVGkGY/H2NpSG0NpDNbYhcOVdcHFWjiH&#10;qWuyKGI8zFDeoXHcPbnN7/36Q37z3TfYiyyJz0l8jZ9BXVYUr844yAbspIEs7+ocayocGicI7sXV&#10;nGo2oZhPoBYMRhKl5mimCFEFgq6TYHOEsuAFpnZgwZQGqQNAuKwtMh5RyRFGeIw2KJ2hh8c8/Pf/&#10;K+//x/8ISnH83kP+8n8/pZy/ZO/+Q0bH7/Dk0UvQEdneLnK4TzX/Ais8s/kFpjLEUYrAUs8uKc9P&#10;2bl7F5UNwvgQFoHgxSe/4NUXH3G8P+TT/BJ5PqMQL9ipXxLHhsjNiDU46xEyJUqGGGNR5SnDnT0O&#10;B4JH5AxljHY1ToB1Aucd77zzDtbCV0+eIM7OKOoaU1crDlgtWLhdQ1vStVKKr776ivF4h6q2lGWY&#10;g/KyoKwaUjeBnN4KriyI3aoBHeOQYkl0FI2LnlZhzmsB4FpppHILN77gnuQWxMV1gNl+jtwl2faJ&#10;tp2FeEFYMm2O75v5368SZK/ncAvfvhX3+cV3Wg9YkkQsAOcBNB6EJYK7enCBn06ni2sslWrcN5eA&#10;5JbItMzTNWVRNO6Dq0RJrF8Ql2oTfpeqCOllcEczjrKaLwHgWmNtg1eVwTnUC0WWDfHOIqXGe8nO&#10;7i5pNmR++gprPQ6PreuFyNAyt26Fn6JwTB3QsNIa0RCydQNAtsYuXmPdddeovhtVvwbrvv51buHX&#10;HZ0tQkQLgRKB5vbtO7z91n0GSdK48RWoKAXjKMwcvEc3uVDUnI93DqVjpA5Essq07r01xXxKXeVc&#10;XV3w6KsvKU1NNhwipVupK1thlUAeWoqv9YUeqqpCRhH7B/sh91GKOE5wdknMr+oaj6Cuq0Wu51wY&#10;cy25QElJHEXQkB2rRqjCc7Nj2CYC+Op1Xc1t1xHHWfM9UsoFAaFLNGmd/NbVCstaWL6WkHtTrr6J&#10;9Ph16891BM5/SWw6j02ujK8T4Fo3V66bE5efL9b2bjYRBZavDbVwv/brX6d1tWNfsGTdPVsnkrCO&#10;6NEfn967xq1aojeI3/XH1Lpr1iWJbxpL/eegX2N3BR2757pKhLcgXFOPNuualgvC+jriw/+f8dQl&#10;wPdJqMs6eHktjDGL+aXts23qlfTFRzb1G/p/67sN9j9jnQAEtGKQgbzk/Op7VyzAWR2b+Ov3ZtMz&#10;vvzO0P5snQylkAjZjksoq3pRI0ynU84vzhFCYmvL1dWUkztDdnd30FphjGM2mTCfzZhMJlxNZ1xO&#10;plhjydK0IYsFwrPzjZu40KhIYb3D1CEnKPMSHSmG0RDnDEqBkI44UeF73PLZtN7w6Wcf886D+/za&#10;+99iMp1wfnYeapXIg1QhtxQhdxCN4IIQAmssQnTFESVSKtI0w9X6/2PvzZokybL7vt/d3D2W3DNr&#10;6e7q6enu6WWAGWAAkCBAkEa90Ex640fQ59KDPoFkJpokM3ERTQQBShQgDMAhejC9d3XXllW5xeLL&#10;3fRw3SM8PCOrAY1eaIxj1l1VmRG+XL9+7jnnnv//z8H+EWen97m5nuOcw9mAkO062+bpw/e4P//v&#10;8p39fF5seddeB7zqry3DOO4u375NDfOues4mYL+tv9DmhiQAWWwVzn1L+gVJGdgoifdudVdKSVzo&#10;AGftPbBW6k1xNCtCqhS/yFuKxt3z6RSHjTHE6FksFuv6Y0s2JEQimROCVN+JAZPpBEBVCtMCP4UQ&#10;RPwKCGobS2YMQskUr0uJcx6dGfb29hmNJjSNpXHXBCI/+MEPqJYLvK1REgJyw4+viEzae1VKQTvn&#10;PC0RVmYQLaGUb9WBrbcEl8CSzjryfEQxGrFYLPiHf/D3+fD9D/j6y6+5f3rK/fsP+I//6a/461/+&#10;ivfefY+jvT3GRUGInrJe0jQ198/OWJYl1WLOcj4nOk9hDEZEfu+3fsof/M5PefbZnxGVZWQ8wlcE&#10;r1dq5Iul52YZmB5M2Ts5Jr93j9/8h/+Y/bfeI6oxoIgtmFCGhs9+/pd8/R/+FDO/QdczpA9II6hc&#10;IAiYFpKxFuBGRHsAvIOMx3jnkTqRXUg0CsHxYcE4j2RKYxvLfFYmQgsEOp/wzXcvefzlDQdKcDBW&#10;FEoSnUs5u49cVTeU1RLnI1KCdxX14oZMSQ73D9jb30fqHD0yHN875uZ6zmQPJpOc4AJ5cch0ckDj&#10;ShZXFj3OePj2/ZTXaI0QHq0k1xfXvLpYMF847p0+4P7JIcI3BBkgSpbzOfPZHFuWWC/wQmJyxWg8&#10;YjLJyKTCRcnNzZKb5QyKMdm+ZKRzMmmQWMrZBbVbYkYThNCdnDAmNrxxkHEy1tQeLmtLDBFlMqIS&#10;KJXqbMH7ltwkecHX7Ehs+AbnHFIKmqbC2nqwtkUOJ/ucnpywtzclRqjrOuXJzrG4mePdkkPjORvB&#10;6USwpz2HI4F0DdEGlElkKAHB/vGUuq6pKkcTC+TkiPzoDeTefSZvvs/Bm+8hx4eIbIxQOSEIupUr&#10;QqqdRFb/TjeSVO1TrARCK7zyqJO3ONw/ZHT0kO/+079n/uRXlMvHvCqvuVnUXJcjGjFhWdecnR4z&#10;LjQvb0qqcgmuQkaHRHL28CHTgynq/CVaS3ztIGpUrskmAjUTXF9GXjwvubc/xUhBbgTB+YQrD5E8&#10;MyBUmtsxAppX88DHv/cbnBy/wa9eVXw9+xxry5Y8I6MwI7SQBBFvEaENSWc399hu/z79GZFSbVlX&#10;NvOmzT0jNkibOtLobn8wz/NVvUVrTZaZlgzNMZ/PiALO9D2ywjBfLjg4OuRHH3zAL3/5y+QT2z0M&#10;bTIm42m6hxhWsWYTm1vg2NcRjm+Lb9dqzlAURUsmu+DFi3MePXrE22+/zTdff8133z3hyZMnfPjh&#10;j7h/74z9vSmZ2mNZlUTrE9GdSDUU34LTExh+TRCQCIBqGtvQNA0Xl5dcXl7hvW9JECRXV1c4F9Am&#10;kfUanZ5JIgDY3K/r54npPZUrEpb+WpTq7w5l1MbnVXu+2c1NGoBWvdw5S4isYuY+0LqbD1395q49&#10;vbvIrod7W68DMG/LY/v75nd9drhPv/7ubYVySER/m8eId8ZRd+0j97/bvUdxG/HPHfuB3xenD3PD&#10;4fV1z39IiLmN5L4ft/b35bs51eVx/X3+btzTu+RW5CrDZ9A//5DY7y5l+b6fGf7u+0ghX1cr2LZH&#10;PsyNhsRrQyGE1bmFSD6preOsCL9DACQhhpX/7r+n2+oKw7m6jbB8Zzvb2c52trOd7WxnO9vZzna2&#10;s/+SbAeA39nOdrazne1sZzvb2c52trNf0zqwxdbN0z74vMf43akL9zfvN9nTI4i4of413Izvf28I&#10;eugadvsNK+lytjOpr+9lUyXgLjB9f3O3D0jYxsjfNYwP9+S7jfFhcwG0SkAhrBscO4b3Ftyb1HfE&#10;SsFKIAag9YCUagMwf5fiYve7bWCGbgO6u8fUaXS7sXxb0/U2cPRQJX04rsNz33Xdw+8Mn+PwGfc3&#10;57s50gdOvE5ZYUPJqWf9OTUEv6+vf5MBv98U1Qe5JNBTGuf+3OvPj6EqwV3Ahf793tVs3jVP9J/L&#10;EIA+vN8+ccX2xovbTSXbQPzf1yzc/9yGwld3nK7xIQQ6uZqNOXLHXNlQvxhcy/odhNR4s9noz+q1&#10;u92Qsa05e9s8Gv7+dQoN297N4XNYNVYGx7Pzc25mM6RUjE1OXoyw9VrVS4lWtTp15Lc+Yj3XuqYw&#10;rSV5nuNdUowdT4oEgowJBJqPR0mxSWdE59EqAeKb1bFkC5KMeGcpbYltKmxdJzC7iHzz5Rf863/5&#10;L5jPZvgQ+eN/9ydkxnC0vwchELzFNTXe2xb8J2m8S8ocUqHzHFvXVHVJFDI1/rfrRF3X5Hm+oayy&#10;alprVdSDAJMnhdTKNkm91nvGebECenbz2DoHLTgxzzPGkwkHR4dJyV1A01RJrbgFWqzmW+vz6zo1&#10;umZZUnUtihHT6R5iBeiTeB+xNjXHiuBxZUkQEaUVQsSVH+8UpLomPqUUo9GoHfekjhzad6KuLFWd&#10;xk+bjBADn/zyE7768nMyrXG1x9c1IlhCveSte0e8dX+fvULjmgWNdThvsU5hokFHgfBADGglkdLg&#10;bFIVzyUUowSkvZ5bQlSoPAGGbROolg1XlzOaekbtuoavrAX2JwXxZ09fsbgRjI0mM6DLJfXFOXMH&#10;RXZAXTo8ApQgyoiLEUUCOB8cTTk62idGx7gwaCPYOzCpSd47pBKUTcnh8R6Hh1Ocd+TFiBgCeZYl&#10;ADapIdRIRXCWuioRUXL/wUPOX36FmUg++Ys/4eTBWxT7D1q1w2oFdln5XNagvKHyy13NjV3TbPfs&#10;+r6mbUdO64gIODxBgh5NePSjj7h6+S0vdY09f0o9W2LLyIVbYCvHZGyYFBnTyZjMZDTOUbvUaJ4b&#10;Q2MDlxfXvPXGm2jlWC4rykWJDEAQ2NojRAK+KCkpG4fEEoMghoALkeAjUim8dSgdkrJ3iMTgqG2D&#10;EJIsM0gl8Q1IqdEmNbdGZ8mlQgoIzjLJNThHESrODib8/s9+wu9++D5n+wX11TNUtWQ81timpCw9&#10;s6sFdl5y7/iAXHtiKIE0J31wZLmi0AI3WzC7vKSpa1RoiHmDiBYVHVorGucJPlJXDbaumUjwYYFE&#10;41xDFSxqlJNPJmTjB7z9o58xXy44f/wFYjLh3T/8p7z/B/8IMT3Fy8Deex8ij9+A6NEHDwjZBK1f&#10;gnSgIsqYFBYoWC4ucLOScbaHkjnl7BXnn3/C8YNTppMxF6S5mRnB9fKKbz77BBslrlyijaS5uORk&#10;IsmMQOaSIDPii5Kq8kRhsEEjYyQzkiyDyUgzLg258syqivHRPX743nvMF0tMljOZjCEGmrpBGLMC&#10;nUIHlok471s1MYkPSZXSh8DF5QWNTc3AWps2vgkJuBs8SucksgeflLu8Q8g1iCa08ZBswQUhRKKM&#10;q1yhA+mKmMDpw2bSvtL6tnW2W/OGccDqv5jW/U5asmte7cdUawWseBv83v1/jRhYEWIkMrA1uD8z&#10;GUpLAja9J0AxHqV7bSzWpXVL984HMCpG0N57WZbUdc3BwQHWWmazGVmWYbKMyWSyIrcJ6SLaZuK2&#10;cbYlwwkeAoGIIMS4UhjV2qCVwZgc5x0uBFwIvLy44PKqVYUNkRAF4/E4qelF8CEBkJTWiOBbFEXc&#10;UCPtx/99MoUuzulyjaEK6DBW7wBeaX1k4xm9To35dSrf7ay51Rw/mezz4Qcfsj+doKQkBE9mDIVJ&#10;PqJpGkS7jkggzzKyLCP4FijRgYaJ2KaiWi6pq5qbmxlPnz7h+voapTN8SO+MQAzUs8JKiX6YF6xi&#10;5XbcJ5MJzrvVO2NtAlOMihFZlmGt2wBwdM+ENmbSUjMajZLiY6vQF2LorddhqzrZEJz6unj3tvru&#10;7Vx+mO/088JhrjoEbQxJ6bbF6a8DPHbXta1usAYC3z3Hvk9V7e9qd4HSh+f/257n+z43rH8Mc/I0&#10;3uHOBvX1d9dkP33g/PB5v+56+rn78PqHOdKwVrSuW9wG3CulUrSlVAKVs/keiS3N9MNx6RTtYmL+&#10;autdd+eBt2tDt/O/reqCYk2cF3qLlmj9KzHRZUni99ZLtpE49McztGt29w6sAKi09SaxBkJ1KpBa&#10;KXRLQNYRNn3fMxuO6+vUde+qv901b7p1wBizGj+6+Si4s0608bPOB8fVssBKMz5uO0b6X6dO3REI&#10;QMT31ORjCCwXczKtU1ivJEJJmrrh1ctzvG1orGV2c0NZLrHWUTUNZVkRYmS+mDOZTFBat6BqgbMN&#10;EoGUgky2OY0QmMKwXC4I0SY/G2Ib1zWU5ZLQ+nZ8Wl+W85L5zYJiPMZ5R2Y01jZ4ZzE6qZMj0jon&#10;hECKtPZ6n+KDdb3QpRhBgPUWbQzHJydcXFzy8uV5mjdRrMZrNe9770dHPjMc7DtrKv2cqq2Zxi3f&#10;E2v51a1ryV01zD7gqE/g4ntxq+jXL1fq74kDSdAyJAhWNZju7pRS+BDwTY3RWSKtawnC6saCaGs+&#10;LblS7M+5tl6e6i4gRcR7jVJyo964TZ0+hJBAsyGuY1bW8VqMEBA4F4nBo4RAKcgyiVayBcongocu&#10;j/XBg8hS7hA842KEtZ5iNOHg6ITxZMKTZy+QyjDd22eU58xmluWyTPcl1cr3dnfb1bcTuWLKD4SE&#10;TKXPytZXxUEMIqTAecdsPuf9999PY+wdDx4+JC9yLi5e8dGPP0Ypyb//0z/lzfsPON4/ZDIZYbTC&#10;OovxGdPpHmVZcv7yBU1VIRHUdYPOM+6fnPCz3/yQs+NDHtdLMiqMEoRQI0QijLBOcnnVgJKQKRqj&#10;Ob33gOO3HxG1RkTT3q1DhYbZky/4+R//S+TsBbKZY4TA5AqLR2rBOBccHuQc7eXMnwYuPrecHJyC&#10;PIKQpSg0Kpz1TEY5kyIQfYUSgtCSo5lMg5I8f3XNd99eoYXk7DhjrxD42hGB2bIl3pCGED37B1O0&#10;sCxnl4xNykeMMUymh1gPVzcL3nr7be6fnlLNXxJsSaYF2hik0dRNoLQOtyjJM40kIKJHCXBNxexy&#10;znJWYbJ9Dg/2EpiVQHAOheTm8opquUDE5HMaPMJHRkKQSUmwjuACIgqOT+6jJweUHsrrG4qRZzKe&#10;ko9G1LHClQ6dj6htaOtSkrPDEY/ODpCmwtw0zJ1gUZWJZNMkjfQQI9G3vqDzXSvwdE/5uFVTh95+&#10;EqmOl2qhgE/rVFYccHpyyN441aVi8BDCat5rIzmYTng4hneO9nljXzChQsQ587IErWiCJBLZPzzC&#10;BseidnhhIN9D5yfE0THZvXc4e/djxGQfpwyFMgipQUpC9HTYXLGKW9qcOq4qU8nvGUMU4BEIPUHo&#10;gvHDKT8cHbB89jF//X//K7757C8QaBqfk0/2CfEVZ6dnGK25ePUKW9fkso0zlGE8SblmwKFUxDoo&#10;S480irwQCOWZXUK5FAgyjCwpjMA2gaZJBAnWOqROBLdSRbTMePvHv8XP/uCPmO7f44qMv3n2kmdX&#10;jiAEjY2EDLxIJGu2BTN3cUNXN96M37i1VnQ5zLp23MU0/fiGtr7ArT2F/vrTgd9TjJrqBp0/c84h&#10;pCAfFUz296ntBTrTLMsFi+WcyXTC1dUlhwcHvPfuD5ndXPH0ydNVvp/nRUv4lOajs47gY7tfuEmk&#10;Hdc3uprfErHKZftxVP/6leytbTFyc33Nt8Dbjx7xwQcf8PLlOc+fP+fTX33Gp59+xtuP3uT46JDJ&#10;ZIoyJu0wxlRf8CHFLMaYVW1CtXWbAMznSxrbYJ3n7P59nj15kta0uqbJM6xvyEY5hdGAwPVqOP11&#10;PtWkwsb+a5+MvF+vSEtUm/NEsSKLWS6WfPH5F/z0xx8ilMS2RJCIbn88rNbsjgysT97XJyHflqf1&#10;AethQKrYr399HxHb8LjfR9ScyPfiRn2kY4+Ssr+3nUh4tp17217vMOfZdk3eO2JUg5zqb58z96P5&#10;bX9Pz2JI/B7u3MvrH7PzDbf3RONqD7Grd6Y9jz5Zo7g1Nt2xh3vkw/NuIwL7PiL071Oev00qyS1S&#10;z46EsT8+24jl+tc9nM/9vde8R/Qv2pcitn0Nd9Xn7hIpWPvRHQB+Zzvb2c52trOd7WxnO9vZznb2&#10;X7btAPA729nOdrazne1sZzvb2c529mtabBsAhEgbvxublLQNzH6t5gKbCgodELwD23RNyFGw0RzQ&#10;V5DvjtEHoQzBt9uY7V+nqr0NtH2X0nX/79vUqKCvOr1uBO83UyRFv00g/OqY7eh1wjehVZ+MbWPV&#10;urUz9P5UgyYFNhrAu3u8C+i9ed/qltLfmpV/O4jv7gaK1LjTH9P+8/w+Zfah6lIf6LQNPHyXMnd/&#10;vvXnyl2g/+Gc6BrCt23E90E3nUpqB6geMvynz25u1HeK3P13YTiO3T301eGG4/m6Zz18Zt3xhuOz&#10;TRV9rTa+ee67VLC2gdG6zwzHfhs4pn+Nse0e6dRS1+/IoGG+e196iitCrhtSYtvF11civD0+cfW8&#10;+nN0s0EkpEbjtrm9b311iG1AlW2+4y4Qx+azGiqZJZBaFJKyqXn6/ClVXaG1ZFRkOGcBkRqWpWqb&#10;/8UK4NAdq1NiFi1YODW1CyZ7+3jvGI0KlFJUVUOUyf9Yl5TAfdsAFILCNg1VXRNCAko667DOkmmF&#10;FAJjFJHU0Fkulvz853/JZ59/ycHRCVc3N1xeXhKD52B/msD4eHztUVqT5zl10xFdTAEAACAASURB&#10;VFA1DqkKDo8yqnJJUy3bNSAB97p3prGWpgUP9hvZOiXdTsm4aRJwDVpwpxRY7yhbEH3yzzYBFjPF&#10;yckRbzx6RFmWSQktBoh6pYDYvYtJ0V2v1GuKomA6mTAqChbLkqZxFMaQ5yaRmIi2mdpoIg6tzWou&#10;KiVXzT19JcaOUGY+XyJEZDTKMboF2gWB9Z4s04yKdM9/86tf8dVXX6UGXBfxjSNYS1XO+MG9A959&#10;84y9iUQEi0Knxm0UmQzgK3CSKBLAWwqFQoCKIC1ZoZhOCkJUvPrumsZHoo54Dy6C86BNQd1Uqfk3&#10;S+qDJktNqiBQBkwOofKMJRxoydHIEOqXPP76Cc8vk8/IRhlvPHqDzCiur24IruT49ACPb4EVkSLP&#10;MBmMCo1vPCIEjEyN/HmRI5WiblLjZ6Y1dVkRgyc3kugtwjfYMlIv5xwf7HH+rCYuLnnx+S95/sWn&#10;vPOTY4zO8C6pnA/9rZRpzm9TB92mGN3FAp3v737evefEBGxKQJp0PwhJtn/MOz/+bZavnlHXllxc&#10;UZclTdVQzmvKRc08V9THkcl4hNISpSDGhlFhkDJyMb/i2fMXmNykaxCpyRsPOkslc2dTs3BqLK2I&#10;waT4rFWUNhgm0yIBY2Rq2K3qMilB+6RqLUUC/jjvkDFiZEQLyIkE5zFaMskiowL+3k/e4w9/6yPe&#10;f/QQEyzffPEJYx2ZTApiXePKimrR0JQltlwyLQ6JdkbwZQL6KoGwlrEyKLekqmZ4W6GRFJnBEAmN&#10;xYxzRKgRMeCcx1YRG2CyJyB6Glcjjcd7yf699zGTE07f/oif/jf/DFvX/Pk//59RexM++qf/NXr/&#10;IYgcokeO94mjCSofw2iKPjqBb74B7xFKI1WegOJS4MtLFi9fMT18gM6mVNcXPP3057z/wTsUoU7N&#10;yh5UCNBEvvvyKw7PzlAScA2jqSTPFFJFjk72yZwglxXnT57w6uF9Xl4seOtwilKa6ThyfJBzXmn2&#10;xprrssKYjPd+9CFPnz7j8vKS0aggzzSicWiVFMb78WkHTkesY8uyKsmyrP1daNflNGejdwko7R0x&#10;ahBpHUBElE7rZ9dIuhF/qeQjuvdnrSoridFuKKYNwdTbYp3hT1eNl10DbxsbtOJjW1W2Vue5s5k3&#10;Ha8jqAohIkg/Cz0AQQgBHzy2bNZkPVIifCBEh21sSzIiKabT1T2KFpzQ5T3eu42YbzweY20CulVV&#10;tYrVfPA469BSkukEbm6ahrquk1pnlrVA+y7HAOs8dTNnsSwJgJAKqQyNa5J6aAQlU1zw5PkL6qZm&#10;drMkEsmLos1bOiB3Uk+MMWBtWiu7UNH7sLUZup8/dT/LsmwFSk75VOdXt6vGbgNRD+PUbXNFa81o&#10;VKxIBUajKT/96U85O7vXzpFAnpuUh4kOtJfU6vI8T8D3lnxHCIlr/btIE496uWQ5m7FYLHny5Dkv&#10;XrxKsbJzyCRumshwNuJF0RLIuY2xiT2gSoo7zIowIsUKOcFHnAvk+Qit1YoUJgHq7fodCkktNcsN&#10;+4cJfOSjx0dHIBKjXAFy+vHrNvDqtnh4+LlthHH9XGT4/f5a2s9Nth3rdkN33FCU7a+9w/zldSr3&#10;d9UD+jnl8PxDMrJfx15HqNX3U9vuY9tc30au9X11k+59W4Gjthxz/R2xysVSHYRbAI7X1Vb6Snvb&#10;5/1dedzd4OjVsxSC2PPdXVbYxWqJFGl7bUP0c9X+3JAbqeTW5zW8/+Fc6eboyv+1OWyMayB88GlN&#10;1SqRcQShSPLebPWd20grts3/jpgmxogIYuNdSeB3uXqGHQhKCkGUyQmG6JExKYBvV3XkVr3n+/zx&#10;trrQXQCeYT3PWtuOp8QTt5ATiDvfib7qdKfU3a2PQwDY0DrwS/LjCQMlZcrFm7rGNk1S6Ua2XEiC&#10;arbk5YsXXF28wvpAVddJLb3NL0OMZCYjxLgiQOsD/WWPwAESGY1UktAEfEuC0iddXC6XKdCXAJJm&#10;VhLzyFdffsX1z36Wrl+phA7sprmQG2qmrn1pkup4RCmTFE97Y+RjQGjFdO+Qhw/fYrEoqcpZq4rO&#10;BqFhB27u6mh9n7aNIGGr7+jqgF0ddVDfuotc866a6Dbilv6apLVu471ePXNVJ4u92FCuCCK8DxDi&#10;+rs9kGwuBMZosiynrCtomjZ+6OJYsULOp/VYEaPH+0RSg/T44IjoXry0CTTrQJbr9UL0ALxhVW+S&#10;UkEE7xPZWZSB8ShjVGRtrcXhe88wBN8SKSXSqxiSmrz1gb2DI/b2D7m6vmI2m1EUY374zrsED5eX&#10;VwQEplVyF20NNV1jm3sINsBSSskNMpp+rTuELvaEuqm59+Ahh4eHLJdL3nv3XZrG8ctffYrOMu49&#10;uM/P//zPefnsOR9//BF7eyO01tRNkxSGreX65oarm2uaaoGrLfWiZFxkKBP44TsPee/t+yjlsdUN&#10;Y53A1FEEhAw0LvLi3LJYQjaGIARRGk5OH5CNciIOQQeQrqG+5tM//1Ne/M1fYspLlC/RGUQNlQXy&#10;yHgqODzKyFXgyRdPmfMFv3v/htHb7yLMGBEN5+eXLBcXHO4pjLJEXyFxKF2wt39G2Sy5vFnw5Tfn&#10;NGXg/kHO/ljg64rgIMgMWy759pvHnL71NvuH+xip8XaODg35KCcTAqUN83nJRbmgqgPT3LA/GnF2&#10;/B7XV69Y3lxgw5IXF3Nq25Lk+YCtavYnhtxECIHFbMnVxQw9PuLg+AgXPfiADJZoLdNxzvnVK/Ae&#10;GzyeBMQOQGFyMqVRMbAoS6QQZFnGwdEJp/mE5WLJ9dUrytkFeRwhjUYqg/cVtgnUNjCZHjCejPjd&#10;H7+H+uWXTIuCy4XjaiFZ2obGlimjETJltzERVgqtEIiWtLn1/wKECEipkVIkghDXIFoFdW0yCJ6T&#10;wyP29vc5PLnHy1cveHV1xTg3aKVSvuQSuZzWikI5jgrJG8cjxizIY+TyqsF7qKWnip7JdExQitnN&#10;DOQIoceUMccxYnp4nwcf/ARzeEYtNVFIUDoB2bu8vc1fRYidw0eK2Pr9NUA0CoEXEhFBIghS01Aw&#10;OnkEKsf98le8LD9nL5ccHR6ijWGur5ECFrMF58+egg9MRzkL6ynLhi8//wz53nuoFhgcvODx42e8&#10;9/5DpqMRRjXICNELvAOCZ5xLLqtUjxcy+cHgHUoIRIyYPGd8eMLe2UPM+JDf/8N/wIurBf/df/8/&#10;0IQxAU3jPVoXiBARSiLVmtxpuLZsKnhLEm+YWNWQi6JYkYqkOGlTtXnzWP31y99ag7o1RmvZ5smq&#10;9YmRvBgxnXqqskm1zLpmPrtGikhmDF9+/hl/7/d+j7fefJMXz58TBOzv7zMeT1a1b+89o9EIpRRN&#10;VW4nBO/WjJD2UrROxNyht08yXCslbc4TEnmS956LVy8p8oyTk1Pu3btPluVcX19TliVfff0dX339&#10;LePxmOPjQyZ7e4zGEybjKdpkNE2D7RHbLeua5XLJxcUrymWJlJLj42NOT0/x1nF58YIYPFVdkbsR&#10;+1qilMDasLF/1d9bOTxMJIJlWa/IBYck2d3811qnWEspgk/EV856jDH85V/+FT/7rd/k3R/8gNjU&#10;KJn2boPYFs+KW8ram/tfd+9D37WHu42Mrb8nOpxf/f2/baRiXY1lBfwfKJI7FzZ34ES8BZ4f5o93&#10;kabfztn6e9zbiSOGe6N35YNDYHQXk3Xg/f71DJ/5MB/t4u4u11jH1PHOWlZHGCBW7FnxFonmtly3&#10;3+OwLYftrmXzmfPanKY/1neTjm2SEK67OTaJv19XX9uWp/XzZaU1pje3+oQhW3PuDcKKcGsOgeTX&#10;5Bnc2c52trOd7WxnO9vZzna2s53t7D972wHgd7azne1sZzvb2c52trOd7ezXtG2NtcBrQQcJHPAa&#10;1nIptip4waaKY6dI1W2i9pV4+4rz/e+HEFYAQsFdQPBeI91doFzWwO5tAOx+s0wHaujUYZ2zeB/b&#10;awwrIOr6WgbKRz1ge1xfHr396o1z9huB+5+7val893Pt1DBTMxArFvttCm7bNqWHcySEuBXg258r&#10;/YYA72+z3Cdgfthg0u/f27oHVmxcb9fssb6W8L2qc12zSx8UfhugKG4pAg7nQ1/hqn+/SbVZtI0k&#10;fqOZoWPC7wNBujndB3/0m7RXGm1SJJXKLWqJ297H7jh9NashUHM9pvFOsMm2JuLhHBh+bvi74Tu2&#10;ViFh1Rw9bODvGlmkFAgkQXTNpKmBK8SAD8O5vh6HbaCPTtGv+7voNSCtyQC6+a5u+cH+eN017q8b&#10;k9ukEmuQLCvPkFqi5+WCJ8+f4oIjzwp80yQlHFW0DZdJ+V1pTbBr0HdfRbRr0Esqu+meO1+aAIyB&#10;uqlpmgZjCqIPOGvJTWpw08bQzGZUVYNsm+SVgFE2JUqFkhopZFKD0wmsVdc15y/PmS+WLGYzDg/3&#10;UzN/rpF6guyUtKUkIFmUFUqPKIqCohjT1EvK5Rxn3Qrk2L2vvgUOdID0okjq7h3JSp+kQmu9Uvvp&#10;fl/V1crhHexPOTs94sHDB5ycnvH8/AWz+aJVGPcbxzLGrEDv1tpEJjCeMCoS+KzI8qRg05NwS8C1&#10;DKU79Jtoxz6296Bv+aQ8z5MiYAgoLZIijUwgghhpgc6apnE8e/Y1T58+YVSMWJYV1nuauqZaLHjj&#10;wREfv/+IkfTgWyCq0pgQMTimRlLomuAb6mCRWpEXBSpGXJ2a8qd7E6aTnJcXFfNloPYRdGpQtz6S&#10;ev0jUkGWG4gBpKMYSaS0WAuZligdybPIJJec7k84HBXUzYJrIwmVxTWR6fEebz16A2MkD998A4ln&#10;pD2z65cgQBmdFKBETKrkCKSXqFYRTbZkLFfXc4RQFHlGdJ7oHSIGgrWI6IjWcvXynGIyIVcGt1iC&#10;OOfxZ3/Dw/c+Jj84wRiD3/CT6RkkP7Tp+0OM6b5JwoeRtdJm7K2PatWU2PmB7liC6FODmA9JZckL&#10;w/HDH/LD3/h9Pr+aE+qavZGhWSypyoZl7Zg3ntJesX/YcLg/TupWWuJjRBsD8YDnLy6om8h4ZMiz&#10;5EttAFAJaC08MaT3KwELWl8bW7B88AQXKCZTbNOwXEqsq5MKkrUrFWSjITpPpgRjLRjJyP5IcbB/&#10;hNGSQgZ+66N3+Qc/+YAHBzmhvuDJt19T37zi3oM3kMES6gbZOESweLtkUkgy5SE2LBc3NCHiKMiN&#10;RosGV82R1GQaZgtPuZjhnCZXNflRanolRHxMjaoIcBakBG+TMvzx6Qf84T/7b1l6xfW1Q529i5KR&#10;8bufc/LOD1CnjyDuEVEIGqTKQSuEBLQhPzigcWDriMnH6HyfRe0xQhKbkmePH/Pxw3cY7x3x6vxb&#10;rh5/wuyLDxnHJZmS4BwmQi4lV+evyPOCg/0xyt1gWpCNMpLxSKOCYpQJXi1e8fS7bykXC+qJhgha&#10;eu6d7fG8dBSvlgRX8+LZc755/IQ33nyL99+fcnlxztMnj/n222/wUuOcXym/dyQivm3Cdm0Mr43E&#10;Ng5tNEoKbAvYiW2jp5JgdLaKX4Yx8jDuCjFghMA5j26BgEKIBMbvVHYB3apmblOG7hMFdXGR8y4B&#10;t7UmdjlEZGtM0727XRw0VIFbre/0ztldT7veduqxqxZYkQTRhRD4trFVtWtl8D5dp07vTG7GK6Kp&#10;FZg6dqC2tOY668iMYblcrq6xi0/rVn0sz3OkWI+BtcnHF0WBkBLrLGW5xGQZ46JAKU0TWmB3p6op&#10;ErCyriuEagHdPuJC24ze1CnWhKT0KMXmc5ZrgGlRFC0wsV4Rp22PFyMhOJTSbewtUEogRIoblEqq&#10;o0PQdPfc78ov7rJuDhRFwWhUgEgxQJ7l/MbHP+bhg4cpxgkWoxKpQRob0JlBeYdvOvBqIsUJPiDV&#10;WrFVtGtAXVZUy4qX55c8e3beNt0LMpODCCiVgMNDUrC+0my/ATvF+0kNOM8MmUkEOqGN40No4/kW&#10;hNypEzrrV+QTzrnV/M2LjNFknFSLRSTKBABNyl/yzrh9Gzj8LmByP/8SAxXg/rq5jeBsm+r48BkP&#10;x25b830aG4/WZkVURi/LFkKgdAtyaM21pEYbqsVbSPW2AeiHBH1/F9sOTrg7zxoS/H3fuV+nwvc6&#10;YOhtMMn2a091mBQbDQkB7lJ1Gz7XbcQLQ7K64TFeBw7przn9/G31bAdjsPF7bgOuV4lZB04VdxMF&#10;9kED22omw9x3qLbZndfGBA4R0ifCmDtI7/p1hOF62c2P5Du35+J91cw1gD+uxmk1hlEOakdxq0/Y&#10;/HvcALRIJZFbgDOv8+PbVBI7f5nW7nat6chmWpIb4t11m7tqHH8X06olNWRd+6OuVyRZSiXSkm6M&#10;5/M5zlmUNkgh8S1BiWxJ0WJb3wnOrxyWD5HoPUrplSLnGjynyLJEbtWvdawIclpAJ0Imgirb8Omn&#10;n/EXP/85v/M7P2Pv4JDy/DkBQe08oh3PNZmFBxJIU0iNEHJVd+3GMMtypPDEoDi7d5/r62u++Wa+&#10;quUM61B90pO/DWDndQqmUinCIB7ojm3bta/vo/pElkNft41EYuXLBvNnPY/WYKdt4PuVEq9bx1xJ&#10;IdqglER019XG+b6tw3LLd4iNem6fjLMP3Ore9xU5UvusNglnBut77AG2YiJeLEYjhID6+gZJAntL&#10;2RFkeWJMBE1V3RCl5OjeGaf37mG957snT5nN5+SjCcV4xPXshlcXF+jcrEgChjEAsALAd+9LX6G3&#10;H/Ov6r1IkAJrS7x3fPrpp/zmb/wG08mEX/zH/8SjR2/z/gcf8erlS/6PP/5jTu/dZ7q3z8HhAbPZ&#10;9aoe5JyjLEtcYwk+5d5SRqRsUBo++uAtTo4L7PIlzt6gZKBe1hSTnEwXPH9+yfPnnohIRLaMyLI9&#10;9u8/RGQaHx2uniUCROUIdsbjzz9h+fI56uaCs0kqps2dJ2o4PN7n/ffucf845+nTp5y/nPPiLz7l&#10;7Idf8uHZTxCZprqZ89f//s/I7SXH+6CxyCgI0aNNjlAGW3keP/mOm6uKh4cF+7kAa1FAlBFEItK6&#10;vr7k4P4ph8djcpVRLzTBKFTIkBEQhmdPz3lxXSKkpilyzMkBe3s5J6enKAHL+Q2LxYIQYTlbUi8u&#10;OTrMmY7PUArm84ZX53OqKvKDt89oAjjfAAHlHRke4S31fLaqcUepKUYFymgm4xGZjgRrsdaxLGuc&#10;qTHzJapOOVmhBMvlksv5BSLLyfb2QeUINCoIRkqQ54oP33mDPDN8+tUTbuYNtZ9wXdW8uLrhYlGz&#10;8IGgspRXCTZrtMRVvQYhN/I37z1GplpkBPan+3z8o3d5cP8B+XjCf/iza2yzoOkRajYu+WjpHYcy&#10;8mAUGccboltytbimbgQEGGlFrtPzmN1cEKVJyuzmgMiE0b13ePjRb6OPzqiFoYmSPMsQSm7EOSvf&#10;sRHviFXOsBFjk0DnAolQmig8pa14dlny1589RU1OqetrsiwnuIYs1tjZS5ZBE5uGTMHBtCBaz8ur&#10;EgVMR4qmSZLsVRmwVuEtFFlOYSTjLEJtiU1ASUU+NrgLh/OpvuhDIMTIJFNk2rIQEpFPkaM96sZB&#10;VPxX//iP+Ozrc/7H/+3fIsb3iCFDa41Wbc3V1ljXEONtBePhPmRH9NMHBjdNs8oTbu979dezzVxG&#10;ruKS9T6PlJI8z1DKUJYlTdOsFOqNzsmyAi010USqskbJJXJvkkhj65qzs3ucnp5yeX2Dc749rt+o&#10;98cYsXWFc27lW4fr5a2YW0hcDHfG7P292PR7xdOnz/juuydMJpMVoWFRFBijsdYRY+D85Usef/cd&#10;ShtG+YhiVKC1WSm0O+eo6wbbNOSZSbXzouDk6IiD6ZR7p6doFVMNKgSa1h8YoVZ1+mHuaIzh8PCQ&#10;58+fE4Ijxj6BVL8W1K2vgaa2SKcQSqGNSTWlAFeXN/zVX/6Ct954C5PleGfxLeHfMHTcppC9Ocde&#10;Tw7Xre1D8sjX5Tl9wHKfiOrOfXghNmK5O/fnNmK4zT26YY44JK57Xe52Vz7YH5NtZOav23t83b2+&#10;bj94W57ZzUnREvIMCQKGgPwh4cAwnuzv8Xb7wXcRmA0JHreN51333CeV3070dLuWk64lbOTM/bG5&#10;RR62JbfeVicZEg8M92K3jdeQFHEd//56BIM729nOdrazne1sZzvb2c52trOd/eduOwD8zna2s53t&#10;bGc729nOdraznf3/ZKlxhluq3alRTdxSbI+t8s0G5rxrNGSz2b1rUARQIgFLViqrMa7Uj4CNRrgh&#10;iL4PhO6aeDu1rc0N/xYystoIZlMpbIg8h9XGf18RrlNA6M61Amh6jxBJ5bK/mSulbsEKAR/7zOgJ&#10;RJdUK5PiSF/ZMsbbTQ9rNv4+c3u3Wb3+znDzfN0EKVaKH+sGjO0N5X2Fi9u/l21zQNe4wEodvXsm&#10;mw0D6T+l5JYG8QQ07O5585q6sVK9zXJWzb/Da7sLFNBvUtimNN/9Ww5A0cP52n2uY/2XrbpKDJ0y&#10;VlJWSp/bZK9XSiUwJEkmawVgGTS8SCkJMSBa0aak4qtWKlRR3G6C2dZssq0hZqgeN/xZ/3kPvzNs&#10;krlL1XNo/fNvNGaIHsFBK9O6gpnGFliGuKWWkTBHolUwWYNWOt8hYqs81j2rrom4d5/Dexv+e6jW&#10;ufIl7TXRCQNtA8ZLsVLyIvXj33on140zPd8jJC4KGgfffPuMxbJB64LgBXVVYbROYj4JiYGLgWDd&#10;CvC0nptrv5jnORHIipwsT4q+WqpVw3y5XCYwpG2S8htgXcDa1PBXNw4hEnjBGI1SkrpuMEaT58nv&#10;Ka0IwhGlpK4tVbXg2XePOT455ezshOneBISkqmqWi0UCJkuBDZJRERmNxoyLAsKYph4xM5LZfEEU&#10;GpN7cqORIlKWC8qyWTUpdU2JTdOgtEawbjQKPrbqdel9S/7IURQFk+mY48N97t074PB4xLvvPQTZ&#10;8OL8OcaMqRqLcy4pNgWwtlX1U5JxNkFGhUSznJUYoymKnNEoqQQRwagMpTVKG5SR6BZAv37PEslH&#10;569DiHhvUUqzv3+QVOqDIyKpXMBVSVXYaE1w8Oz5Sx5/+wzZrmvVYon3lqq85v5Jzu9+/A6ZcDRV&#10;iVSCIBLoNVeCaaYZ60guBLJ9DYJzeJGQnMXIMMoK9iYFy/mCly9vEhBSCBovCTawbyNVFcEZjMoI&#10;2hGDQ+IpVCTT0Nh0fC3AjAVH+zmHU83IBEIjKFTkYE9x0TiWs2uePD3n7OEpRiqKfEQMy9a/puY7&#10;o+FwukdhDDFTXLqGlxfX7B2coEjA2sV1g1KCcWYwEWobCTYgDARnca7h1YvnjA6OkD4SXU1oLvn2&#10;i1/w7tPf5s39wwT+VQoXIXQxiUy+XAjVAr7YaGLr1JH677gUAqKEkN4fpTSCGjrfIyC0K33wAiEV&#10;XiSwqQ+GRx/+hMXVNZ/+yRXCXjGdjBlngr0arkvPTR25vmowOmc8UvgY8aFGq8h0kpG/9ZDvnl1x&#10;dTFjbz/HZGArR7V0GJOUjqQCnE+gyNDQ+Ihvr72QAuEDugW02qYiRIcWOhHWhIgUgVGhMF5wWBge&#10;7BX87ofv8NMfPeLoIKdc3BBtxQ8evYmUNdXsmmo+Y/HyOYfFlDEQmwXRN3jXEKsS5ZccnRxjtCB6&#10;TXQBX9dEBWq8h5YSFyzSN4wywXzpWc4rMgvjI4EQFloleiUFTiS19bJekOcJ0BOIODMmf/iQm6sl&#10;X//yF7xbVcyuL/ju+WPe/4M/QogCRN5qJ/r0njaO6Czeecx0jPfw/IsvefvH75MfnCKFSs/YRa6e&#10;P6OQlsPpIc8rSXPxhG//5v/ELmao6JFaoInsjyV1U1JeXSBDTQwQm0jIwBQalUUyBMVYgrOI6NFK&#10;c3m9pHQHmDxHjg3jvQYtX5FLwXVd8ckvPuGdH3zI6b2HhFBzenbMF599jpSmjdsgRk/jIMsyRADv&#10;GvJMp/g2JEX3/b19ijzj8vJyBe7u4vJ+PNXF5x1ByWqtI6JMWiei2Fwv8zxP6421mHZNolWfo333&#10;rHOtWu6gob89tuzATr3z9POELoYdxqPDxtcV6J1+3gI+uC4w2IwFW6Xw1X3RUtdIQZsBJVKWkIDl&#10;UqeYLvqWKKwloUqqgKlhO7SxTQeG79b0rum8+/dGLga44KmbpOJe5ImMxQrZAtlEq7aZ7iPL86SQ&#10;LCRSK8o6gda99avcJHZEBVqT5d35/Ap83wE5gJU6nrUWLU2KsYhbY1MpVS+m7/ImVgroznn6Cmqv&#10;J2cKLbhsSxO6TMC/RCoWscEyEhlVtSDIyKNHj/jNDz7i4OCQm7rESEHegvKjj5TL5ZoEKbq09kuF&#10;bM8nYkTFSAxJHU1JIASqpeXZs1fczEpGRZGI1EQCqzuX1CM7oEJSkdQtyUALPCQptq/u29cpn5SC&#10;3Cga26ClXpFRVNWcpnHkx8cINEZnSBFQyuB9B17T+NCgs5zRZI+IQAqNiEnpcVu+v01xrQ9kvAsA&#10;3wfedsRBXXwWY1wRCQ2/NwTKD/Ozu0i4+tfpvSeSyGSEBB9sD4CyVv9OyoeBlFwJiGLjuob3sS2n&#10;Gvq+/y8N2tuU2vs/H6rzDRvQXweCf51C/Lbx3/b34ef7JIKbz+NuMPu2HGs4t+5SLR9ez90qfLfn&#10;UowxEVX1wJZDUEp/nNO6E1f54bZzDv1Z/xpDCGTZmgwmbiF06767ugcpNtakVGZr40DXoLRJKbFU&#10;qDtUsbcRQdxVx+jqC33gSwL9i4Ei4Rp0u3rfW+K0RFQY75w363obKxKbDogbokDlcgOc3r/uuxTB&#10;t51vNedDR5bZ5tlxPT+Hfqn/zIbgn7/Fy5pqOSFuEnCGNZmB94l0owPzDud5jBHXKrYr1SqudiQF&#10;qzJeaNfstg6qFLadW8Uop6oqYgtEjjGR1fUBJqH3/FOcHJCJ7YqyWvLFF1/w5ptvMtnbR99c0zQW&#10;Fz0iBDIjEDKiRFIHT0r2CQjZzY90jwkQr01GDB5jFCGPHB8d89133+Jc1D9NIQAAIABJREFUhZCv&#10;J4rsamHfR1i5zc92/nvb8bpnNSTQ6Opa2wBEt/xW+z3fkhf1wfN9FVchttQPEauaeHqGcgVsd9Ey&#10;m9+glErAWWd795aKRGLDRw3rbWF1XNOrJ3Tg+s4PdX5v6GtFr67ckSR4IEG4QWmFMQatFWq2WJHq&#10;CAHGZK1PbUiA/YCUhkdvv0NejHj56oJXV1eYzDCajllWJRdPnnA9n1MUGVmWo5TYGO9u7ptBrbx/&#10;3X2/1D0/pVQibbSOzz//gr3pPjfX1/w/5y949uIFo9GYIs/5N//7v+bi8ooPP/iQyXTavrOSprEs&#10;l3OC9xgtqMoZEMikYjrJiW7G8d6URw+PKHSgqudo0SCxuKYhFgUXFxVPn1qsl6RpZ4hREckxkz1Q&#10;GhUjUguEDMToqasbnn71OX4x46AImCyycNAoOH3zhI8+fIcP3n0TWy94en6FW1yyDAv+3f/yP+F8&#10;wSJkfP7JLzj/6/+Lt49qjnTA3wSuLhaMDyumh4IQJK+uSs7PL9kfGQ4KRSErdBvXk7WEXS5Q1wsW&#10;11fcOz5hpCUqM7gsQ3iJdZGy9lzNF0ilMUbjbEldSWwzJpuM0dpQ15YYLM5aqsUl48wxLjSEBqUK&#10;ri5Lzp/XHN1/i7wYc315iZKJQELEiNZwffkqkYtJBVKh8wKdGYxSjPIMIyKLZU21tNxcLznIx9i6&#10;wVuPa0oIluP9ParaMKtLfLkkyIbKgswKCI7MSITRvPPWGdNJzmxepv0LM+LJqyt+8cVjPn/6kqWX&#10;LGpHE1jnMmv23VWs081La21bg0yEVQf7e7z37jv8oz/6Q05Pjnl2/hKBT/VJIRNxq/PYukYbyVQF&#10;Hkxz7hWeibLMZxVXNw7vBPsTyXhcEGNkMZ8z2jM4qbBIvMoZn/yAN37jdzEnb+LMHs4rZJZRZAVG&#10;K7x1bZas7iBAgk4Juh8PdASzKkqUMiAMFxcX/It//W+IrmKUZ7gmYOsZ81cvOBhFqK+R2RSsYLwn&#10;OTkqWM6TUvZ0pBnlnnEe0VJgq0hwEWs9xgikhNwkgr2mceztZWRVohwoK4dQiWjVViVaC4pCcm0j&#10;FkUQhmdPv+X88Xf88IeP+M0fvcM//1//FU1dU4wnuKbBZKnmHUOgzYZXeehgkW/B0Klm3F9T6rpe&#10;kXuvwe/cAl13cVx/T7Ifd/XXoG6N6uJG0cY0Xf1kNBrhZqmuL9vvaK35+uuvee+99/jZz36HP/53&#10;f0JVVSyXC6RMBHjd9XrvMFmWnqdKsUvo9kHi5rq8qpdsibtW+6o+bI3l0z6JpKpKQkik34tFQAhJ&#10;liXgvXeeLM9AKJZlyfXN1YpcULQ1idFoxMHeNF2bVkzHaU8gyzI++PADrq9O+O7bb5nN5yznS671&#10;FWL/AK3MKo7uk8FYa/nqq6+o67rNRbO2hJPWnqIomEwmXF1d4b1bkVWnvDsREnZ1+6aK/NV//Gv+&#10;/t//fR7cOwXvVhWou0DJ2/ZSu3ypT54wJGvethbele9sI3HfpqK9Ldcagp23nW8dY/TzAnEr5x2S&#10;Lm/Lye7KP7ft03b/bcsrh+/sUEV+2xzdBgzf6Ffo5fpxED/2x2qYa28jxr4LtN8RG9y1FzqspW7L&#10;W/62efxdOTTEO/aIuTWXt9WCvq+GMYyH+8SOw3Hp5y3DZ7B5T+v+jJ3tbGc729nOdrazne1sZzvb&#10;2c7+S7UdAH5nO9vZzna2s53tbGc729nOfk3b3ABPP+szoXeA1W3KN0JsNoZva6rvmoi6hg8pb6sm&#10;K6VA3lZtHzbNC5kaNFbnZ3uTfWp+iHc2FGyz/ubtXZu4wC3V+E4Zqt+o2KmfD5sdtoGwhwD//vn7&#10;5xk+r7saw4ffH/7+dRv7/WtOn4cOnHj72WyqGmw29G+/5iGj/K251poxpm1ejneor282IgwbL26D&#10;8m+z2A+VALY9n21/shaMaZtgb1+bUonkYPPa14113XxxziFbxv7uGvoqb8BKCX6oyDBsYOmDwe6a&#10;36+bK9ve7++bc9/H2r+9yWaoAsaqWX5bM3n/30OgzvBciTggtMqta0IP0YKQhwQQw/m/0UTDZsvN&#10;Xcocw/EIvYb3zXtaK3IJIMRAVTV89eW3gCF4lQCXeoRSkh5EbwPc0Ad69Odynuf4EDBZloCNzlFb&#10;R13XVFXFaDRiPB6vQCNJEcxTliXz+ZIsy5BCJYWslTpuACnJjMFau1LLCDFgjKasSooi59nTJxwd&#10;HTAZ32M8mdJYi7M10Tu8tZwcRS4ur6iWFVqCzjMmk5z9gwk+RBAGk+U0TUU5v+bp0ycsFtWG3+ga&#10;i/Ae2VNSr6qK0DhCSJ/LRwWjYspoNCLLNZPJmCIrmIwnfPHFF3z+5TdcXl2hTJVUl6Qk+DWwxXmP&#10;kooizzEqh5j8eZ6JlUKe1hqtDUqvG9RDr7nndhNavAViUq1SovQtyL+uCdaTGUMgcHl9ybPnz7DO&#10;ElxFuVgSmhJfL7k/Nfz+Tz/EULOcX7VzqsAHx/50zCSLjKVD+SWy9aNSJGXb6+WM05Mp906P2J8Y&#10;yvmCy4s5dZUIDrwN1C2xQNVAWQUa55mMFEIYnI24qBDCt+uvxDYeFWF/YtgfGUSwLJc114uKsvaI&#10;KDgYCezc8eUnn3Nxcc3R0ZhCGzJh2Z9KtIAs0xxOR+RGEoMleEtd1jx5fMOb0lBXc6qmYTG7QWcZ&#10;48mEcnbDslrSNA2TsSTTmhA8TbWkdp5MK6IrcWXF9fMvefz5J9x79CG62MMrwCeFXKk6taywAvV0&#10;iozDtfFWA+RwXUoeZ0MJaMMXR3BRgsyIRvDD3/p7vHrxnKtP/xzcNROpmO5N0YVHlg2LsmF2fYOz&#10;IxCiVSwKZJkkH+Wc3TtkPl+wWDQUkwylArbxOCcwOsPEQCYiDWABIRQqJNCukRJlVAtmclhfk2uF&#10;FgKNAi3QWuLrEik8v/3BW/yTn33Ex4/OmBp4/uRLwvwJZ6fHZPVzaudwNrC8vmFxdcH9t/fR0WJd&#10;RbVYsJhXeMAYiVEBQYNvlvh6AT6izQQtJOVySSiXmBb3VOQS6wNCJhBHVdcgA15ENCKpXPqAiB4p&#10;AxiFXXqCc0RliEIlAGq0fPeLP+fAaIpsBFHTkfJIIQl1jS9nCFsTnUdpxWg64c/+7b/i7P6YN964&#10;z/MoyEVEhMirx99RfvcC0QjsPGBnMy4ef4oxsD9OTDk1oKIHN2N+aSEGfADrPNYLtM4RUmBkYJQL&#10;MqUYjTRZLmnqhroxHN17m3m0nD4wTL9ZIq9eoqLn/PwFf/PpL0EHvv7qM5Zlicw02ujVOqmU4v9l&#10;702bJMmy87znbu4eW261L73v3TMDDEACQ4qiPukDpD+nv6DfIDOayUgaKQlGgpgBiZkBZsF093R1&#10;V9eWlZVLLL7dRR+ue4SHp0fViOAnMU5bWmVnRvpy13POPe/7BhH/FVJSyxrntkl48jxHye09vlX6&#10;avhd1nOgBZovFotmLdTX/JPWH+n6yK2SXvf3bTGy1rEQuQXR9gta22LZLglMvzB9KPYYUoXdjhU2&#10;79W+rwgbgGMX+Nndi4XYNMpmL44kEmVVrbW2syxDoNZkWnUdgSRplm61UR8k1oKfujFQ2+5VVa0J&#10;x5TWpDoFAbWtG2B663CAdZa6LAkikrA459fANSEEWZY1773xW7rFqiEEalujGuIC51xkBgk0hfbi&#10;GilVFxDQJUzY9A2DBeFDSmi7gNhdP1WpCOpKUgNB4qxkmk344Rc/4t6du+RFSWYMSI/3G6IFW0cg&#10;tTKgEgUqkhpEacxm4AuB856yzCOYqCh58vw55+cXKCkxJmnGkURrGfsgCEwyij6L7/rvXPOF488d&#10;dVVDCCgpqYocrSRGGyCwnC+22jX2l2sIBqCqKpyrSVJNlo2YTCbr+67HfY9AoE9m1S/O7s+p/vjs&#10;zodWnS/OY73Vr0Px35Af3Qe+9uOOft6hWzzfV1obUqgTQl6LE7vXbwG8u+KU18XVr7PXAdf7Svev&#10;i32G2r3fPkMqgrtilqGi+75is2zmfFxv/WvjviHA+668Qz9nsEtJcBdQuiVOHIrxu383VJQfNuH7&#10;+lpaqTWhR5e8cShf01Vc77ZhP27fPDC9z1lANODeDbC7JbLo3rsf420B63vtu167O4SHXYXsbjN2&#10;r9snOqCJTQXXiQiGcgZdFcUueYZqyCBfNwZfl4sYyr909+zu3BnK3fX3iGtrCn3wfKsB7PFeoDrg&#10;Oef8mrhAikg2t1iotepqt52UUlSVXa+LrW8kGyCYszEeW4O7pYrAIxEXc1tW+NrirMVWNUVerNW5&#10;u2tdd1yoNo/Y9PezZ8/45tEjHr79FmmSEYLEOkcgYL0nUSbmR5t3a0Hq2+QIay4ghIp+RpKmHJ+c&#10;MJtNOT8vBucwA+NyaC3q512G+q99prUqeDevN0Bg2V37+/H2tXWuMy7Ezrz4cB7QB4/zYp3TQ4Cz&#10;kazAS0FeRpKiumoVaWPs4X2NFKp3n+sgJmMMo9GIPM8py3L93rWNxAqyyR22Y2977Yt94FsyByLR&#10;EULi8c04gKIoEAK0kjgRwbBJkhKCpywrrK1RxnB88xbjyZj5YsGzFy/QJmE6nXBxcc7pi1Pq2jMa&#10;ZXB4QGISdAPkjP5enC9GGxBhC+Te7d/+utb6cxdXl1xcXGJd4PhY8+TJE7yzTMYTri4u+He//Q0/&#10;+9nPuH/vLrPZGJMYnHVY51kslqyWi4a8yuF9hQghktz5mpGuuXeccDKGkax5VaxQoUZJMImicoGz&#10;V47zCzApGA0BSe0tRRVVjClLhDEIFdcTRWB5ds75i+dIX5GkCaUryUPg4OYxX/z4Cx58/jGT++9y&#10;8egJZf2UZf6UIEvqV9/yf/7v/xtOSo4mJZ/dMxjhWV1cotMEn3tOz04pQoJMprx4ccrIwO2jEcYv&#10;McKjpcAhkTqqpnvv8eWK/OqM/OIGs1uGRAomoxmrPMc7z6KsMNmI44NDEq24ePmEul4xv7hgfvGK&#10;5eKMIr+izAtWyyX37h5z7+4BVXmF94GLy4LH313ifMLRjRO8j4rU06MDlA0oNM46Lq8WlC4QnCUb&#10;jxkfzEiyEZM0JTUGX+Qs5ysuL+fUFoIL1EXJaJSRaYXRmsPDA4oqQ+UJi7qisg4jIDVQl5dcLSEd&#10;H6BNyq2bB9w4mRGcRwnNrRsz7ty5wbtPz/j110949P0zLnKLrRwuBGwApAYpMUo18zqu4a1/W1UF&#10;N2+e8NZbD/ns009595230VLw8tUrgnfRhxAxLrLNXB2ZwM2p4cZIcJRpqqLm+YsrqiowmygOD8e4&#10;usBVjoPjCbUvqQkwHpMc3ePexz8kPbpLyA6xwaCVQZsk5i5daBwZQZCddVVs/I42/ySE6qwTAkmI&#10;uVghUcR++du//isuvv+G+ymcP33G8RjGWnFRXDGaTNGhJjhLsXRM74y4cZjy7AkYBaMkIEOJ9DmT&#10;UWBlYTTOUAp8cM36CGhB6SsmQqKSADJQFI585ZgepFTLJV5UBBGwdYGzHrwgVSl///P/zMXpI07G&#10;h7x/95hff79EHs5AauqyRImYs/DeE3wTIvdike45Z9/f6Mat/fOkobih6191Y6DNHuQoS4dShiRJ&#10;ImlrkxfUUpBqjUtTLi/OcXWFGo8RCMqy5OWLU2bTA+7du88HH3zE3//q79fkIm1uoj1rM4lpiBsE&#10;RVk25wugxK4znDB4JrnrrOeav9G8dwT7sx7r1lbgJVJGwjulNEqrjf/Y/E3pS5SSjEYJBwczjo+O&#10;eHVxzu07t/jTP/5jTIDff/OI0nlWVwvGyQg11g1xi6aqqrVf4FqQumCds23B7yEEqqq6dm7U5mJa&#10;kp14jRgjX1xc8atf/4bbt/9HUBptfHyvTq6nPW/rkln3fZjuedMQaHzbB+dazNH3lbu+9a6Yaug+&#10;/efadd34e3/N1xkiDx86l2vH064z7KH4dijO6Z+bdYHb/TnbB7cP5dGG4qShe0WyqeG4tr1H689v&#10;YtCmBkF0wuPmZ9vk7n79fTcnuetMcdd5665c5nU/OGz5ld28SSRrH64v2DUm3wT6H+rHvpjAUE5o&#10;8Hx9b3vb2972tre97W1ve9vb3va2t/+ObQ+A39ve9ra3ve1tb3vb2972trd/pLWHxs5blFDXFNFC&#10;o5gA1xWoNgrmYWfRclsg2xaYhwZaKpVENFWWsUB/G9DQ/tsWp4dGfXtboWg3a7qUYgtg8oe0Q//w&#10;tgVt9N+9D+6Pz7utOr0LAN4tyB0Cbu9S1u4XFsjBwp7tAokuGLf7jl3rK6YPFQH0fx7a4spw/V3j&#10;9bbV5Pv/dokF+gULbf92i7b7yuzd6w0V63Sfd+hzu8Dcbxob7YBv29Ra3ynEiYXNLQDEWbddrELY&#10;Un7q9rdrVSwJWOcaobPwWsDKkL3unfrjpd8nfQD8kCpivz26xQttEXx/LLT33VX4EZpC7KGCkH5h&#10;bLcYeggsFdXbOkp7a4V3BS2gGxql1GGlwU0B3Ka/u+0Qi9YjmiiIVptiA54YUrRo16O2OE8ZjVQJ&#10;jy+eMb9a4epAEAGtDGliYnuxXeSdpum6AKwsy3XBXbuuRlCcoCpLqjISAejm74+OjkiShLIsmc/n&#10;63arqpLKWYxJSBpQm63rOO+kImmAth5QWiOVIlEKZdSaFKWuKhbzK/7TX/0V33z1Nbfu3OXuvbvc&#10;vnWDw5MjpACFZnnrJvPFgiAESkmcd9RVRVHVLFcFpy9O+f77xyzmF1HNpWl3Y8y6T9piNp2mSClZ&#10;rVa42uKcRQrF7GDGwWzGZJxFAIPwGJPiHPz+68ecnr2kqG1Uh/ax34zSBLnZY2xdMxmPwIPDo6Ra&#10;A0cDm2Iv3bRHV+nxOrCtGR0iqgFnWbZVxK+0xjXgd2stqlHAqOuap8+e8Or8LBaTVxVlUeHrioSa&#10;H336EWMDL0/PWK4uMcYwlZrD2ZiDScZI1aTBErzDeduMS01ZVTjrSY0mURIpHGVVsMw9ZQ25cxQV&#10;OBNVfQKOygpWeUmWxL8TzlK7WNDqXKCq4tqVSMFYC3SweBuYr0oWuccH0AoOUkGiDdnSc376HFUb&#10;LmzAKEHy9i3GmWacaKajDCMVRbXCVjnziwWuAnzJyxdPKSuPzQuOb97GpCmXl568XIG3zCYZk1Ek&#10;UqjzFUJ7xiMNwVGVV1QevvzlX/HR53/GjYcfRgCB1EhrEcEBG3XFVikq+A3gTjTjpL8++vZDncLL&#10;NWnQen3qFkUGau/xQVIGzXh2wsf/5M/5xeqM/LuvUS5HOQsiMJ1otHbklePqcoHWKaNxBHNaX6KN&#10;wAfH7GDC6ekc8hqpFCYB7yA4T6oFVklsAOcUCpDe4V1ASEGaTUHDsiyQIaCDhKJgkmakRpCEwDhJ&#10;+eDhA/7iX/6Ih8cGVc25OD3j8uk3HE4MJ6mhrCuUBVs6pBXcOD7gaJZGxfO6INiK4C1IzThLMNJR&#10;Lc+x+RXSLnE1oCesFlfUxYKJsaAFzsaC4ZFRSCMQJFhrUDKOQSklvvY4Bz4bMbpzk2dPHuOJAH8h&#10;NbE+XSINJG6O9BVKKgKqKWJsQHVViXc5sq6wyxX4uA4/+uVPOf3BOxxORngyUl2SKcfi2SvOv3uB&#10;XTiEBWk99uIpMoWJERTeYxJFIgK1dVibR5SKjKqvwXuCs6RGoYxgnEKmBIkBZTzeSgonuf3gQ+5/&#10;do/ffnvO7B+eYb4/Q9Q1npyf/vV/4KuvfktVXjGbjjg6OqQq6y1/CLlRfI2+S1Q4bcHtq1VOWeRb&#10;BeDdAm8fGhCY9wgZVaVb8Hs7D7qF0dCC+mRzTxUV2Tp+wDbo6joovfUhun51BCJUaz+r7zdsK5EP&#10;qwH3AUdbPoX3yK4SkRBrMGDXz+4C3jfv0HwGsS50t85itGnaLFDZmrKuSNMUoWSMe+j4QFLiO6RY&#10;rY/cjTki6UYsvFW6ITWo661+sNZSlBUecABCIpXqFIrHQvAW4C2aCt410Uz7+kpi65rgO3FHB8Db&#10;BYN2AVytv9FerwUAtO3WkoS179cdq31wfKvGt1UcLQS+IVNoP6dVVKsUMuWjjz/j08++wOU5zluy&#10;kQEVVfPiNTdkaVKqRrES6pbkpwEXhIZEaD6fU9cV5xdznj57Ee8toKrqSGrgHNPpjMOjY6SSeA9l&#10;nmPrGuvqiEiQHVK1RoUx7vcOKTaF1XVVoUT0TWpXx3Zu43TnWC6X0X8RAq0TyrKgqipGo4w0TdBa&#10;RZB/q5YcNiRMu+KG/twbigf6/ng3xmz3xTeBx7sgkV1F3rtUe9fP1ylY78fXQ3FPJKsQW8/XVYe2&#10;W33OFpi3/2z/rWyIyGtoXeqqeg/FRP04aEihfRex3xCh2GbehR4x3PDz7wJr7ALt73q2oXH4OmW8&#10;9j5a6zXByjaI+zoIpPtcoUvmx4bIiCb2HuqvXSQDfQK9XbkK2KhFCynRbX8h1nmxoRzF0P44pMIX&#10;gdZyZy5gO/4Pa9/1Ggmi89di7u579cdddw9f71dGDvb1UNz+utzGEECru990c0hdX2Grr3tEEU1P&#10;XM9fdYBa7d7aku6EAFopTJKSZRmj0Sgq/vb25/77dP0I7z0Bt1YGhUg6FfANcL4kz5copcmyjDy3&#10;hEaFuwvcuUZUIQSohpzBaK4u53z95ddMp1OSLMbCzoFQkKSRIC805CzRfwnr2FYpRZLodd7VWgtB&#10;NiRUCfL4mLt373B5+WrtZ1zrp4G58SaFyW7brdeBDtFRfzx0273r9wzlXrpjogv23zXOXqdu2uY+&#10;fed5nfdRfTdEn6z2HldVMXcSNurvsiGhcqE7XrttwFpZfrlcUhRFkw/czi0HGCBYbJOlm8R86M7p&#10;+BCUVY33riFB9CAURmlGoxFaa5bLJUkDrM/SMcfHxyip+eqrr3h5cUGWZbx69YpitSJ4gTYJ5XiM&#10;UQotFVKoSD5okg1hUpvnE7x2LY9jL2E8HlOWJWVZkaQZoayoqgopZty+exeB5NXZS/7Tf/wP3Ll9&#10;i4PZlCyN6vVFWRECTKcTinzOarWgqoq4xwdP7S2pqLhxQ3L/RHHzoCaTC0K9IJExjyONIa/hxYVD&#10;jQTTiWCkFVVQ+FRS2wVXL59Qn58ixhY9uxXD+nLF4tlzRFWSptGjrh0kE8Nb7z/g4R/9mFt/+hMY&#10;3SJNn3L1737FSvyOUbCI4hIFzDLBj9495s6dMbfvf8CzFyt+9h/+C7n32NWCKpyS16f4+oq7JxkH&#10;iUPVTdsaQ5ZMWLoFdVmR5wGUR/mcq7NHHI0VWqcgFDYknF5c8OT5Ke+8/x4nhwfYaoV0NaurS65e&#10;PEOpQJpKynJBUaw4Opzw/vs3mUzGPHuS4zF8+fV3XF05pkcnZOMxi8UCakfaAMhv3Dzh1eklF3OL&#10;rQPpJOFwOuHwaIYxKZnSeFtTFRWvzs4pcst4NkJLCLYGq5A6UNeW5y+eUdceJwPSKLTwQI1BoYVh&#10;dfUyqoJPDlHaoIREKAihRITAW3ePefDwIX/0xRf8w5eP+OVX3/D146dczBd4neKkpLaRmMY3cX9/&#10;/5tOJzx48IC33nrI8dExq8WcYNt9yFE7j5aKIOJ+Icqc26MxN8YKLT3ffX9GnntmM82dWzNksNi6&#10;5uDAUFY5ThnM9Dby6AGj+x+T3noXl51ggyGgMEohBWgp1rlZRP/cSNBXAb4GApYC1XxUAF99+Vt+&#10;/Td/xZ2RhtWc4uqcozsPcXWFtxVaBJR0LJZXeOdJE02qJa7y8XlEoFouwZZkCYQMtNQoAnhLKgX4&#10;QJJIpAnoTDJCozPBKvfMFzWTWdLkWT1GC2QoyZdLCDDKRmgVePbol/z4xz/mk7dm/PbL71lcGLKD&#10;25S14+atY6ytqCsbyW/Fhtyku2/ENdY1isMC59q1KcbzUQl7E3e2OfYuiFXKCMhuY4e+n9WS1Tln&#10;qet6TV4b94TAaJTiveXy6gJra5yrqeoS4xKEFMymM373u69YLnNu3b3LWw/f5ptHX20Ry7VgXCEi&#10;EdsoyxBCMp/PYx9rNQhmFQi8GD7zUkquz7K6vn/7FcdPjL+0Vs1ZigTcmvwzNMTDNOce8ToeZ2ty&#10;Z/F1jfOeuyPD+x++z/HskMdPvmO+SLl5/AX/w09+Qj5f8vTsFUVdU6zytf8USfvSCK5vfBUfLKqJ&#10;uVufsPVd2nxRNzfUJR2nUYIXSmJthRKKn//8F/zJn/yYw4MpLniks3hxnXxpCITeJb1t2+F14PfX&#10;nWNeP9OWa0LBoft236sPYn9dDNrNZ3XXjf5Z1i6Cqi45cz/WGCJG6/dB//z3erzKG321IbKlPji+&#10;n1N60/npUBxW1/VmP6AhgnQe3/jwSihCJ/6M91XrdbldW/pr0pvuPfTMQ+D0fj3AdR8xvDbX8Dpy&#10;/V1tN1Qb0X6mJSxVPV++T+T3X0MuuLe97W1ve9vb3va2t73tbW9729v/32wPgN/b3va2t73tbW97&#10;29ve9ra3f6T1Cw/bn72OTX79BUgld6qctYem3WJzHwJKdQvZAzRFAn3ASnud9tC/+xxDatGb594A&#10;WbsqTN2/3cVsvkudaOhwvati2RYdxee8rqDXbecWLNC/R78vdqmpDT1r93eb9mCrP7tKhNvPF599&#10;WJFvF/hn1+G7GDzU3lXcvDU2OoXErgGCt0WTQ8pXQ0Xg3WsPgZ2Gxle3L4aKptsCKNmqOBIaQFBT&#10;xOwc3ju0Vp33DoPtOKhq12qPeb+lvNU+05Dq+9Bc7c6XIeXMIaW8/u/6v+8rKvbnQ7ewoVuE/iYA&#10;SVuQ3Kqi9/vRDygO9MFWa1KNntprOze716dHptBfOzZFbutO2VkUsi68Xq+D20VvfbteHC9w3vHs&#10;+TMErNXMAWpno0oVm2dsAWUt2GMD4tq87xoAX5V4Z5lOp4zHYw4ODrAhFlQvVkuWyyVHR0cRhO8d&#10;qdYgFGVZ4b1DKhmVYzuEBlVVYYzBJAYlwChFWddIGTBGMsoSFnN49M03/P6b35OkKYcHU44OpkzG&#10;Y8bZGOc9eV7gmr4qypK8yFktV6xWFbauCEA6SqKavbPUdSwebIl0l+UiAAAgAElEQVQDuurCVRWV&#10;8oSAo6MDpgeHpFmG1gpjNJPRGO9rnIPl0jFfVjinIUhmkxlSqVicSQc85TwmzZiOZ6RpipQKoyPp&#10;gJCQphnGJGhjUE1fxELKCF7pkrK0X9bWa8IFY8x6DGutCdZRlTXL+YrgPSdHxwA8e/qC779/hhBQ&#10;lTV1kVOXOanyfPzh+8wmGecXr1jmK5ACoxxHY8+do4RREtDO4/ISaoto1qnaWQJwcDBjlGWE4Jkv&#10;cy6uVpRWUjkoCof1Eq0Fo5HCpIG8tFxclUwzFcelUjhXRe13CUIGskQyEjAykGqJrT1FFQhIfNPG&#10;WQJjLUiNYjZ1SAPLhSfPPfPLK0bmkFFqmIwyjJDUJVxdLLh4VZImksRoLl5dUpae4D23bh0ipGJZ&#10;FKyKFZOxZDZWGA3FasHZ2QKVjDl45zbaKFaXV8jMsnj6Wx795udkk0MmN+6glSE4uy5M7SqDirWO&#10;8zBBTFeFSTTA0LZgVqkGWN2IcMXiTNiwqEQgjNIaJyST23d564s/5sv5FdXiDFHN8c5iEsN0MkUq&#10;C6LGWUFZVJhRQm0di2JBVTusr8kyCUHhQkBLiUfgaocMkAhJKqHygtpbpA+MUo1TGmsjWEOLqPY+&#10;0pAKwWEWuDHR3JxmPLhxyJ/+4EMmpmD54jG2Kjh7eUEIniQbUdmKuq7xQcS90dUoKchSSbVY4F2B&#10;rSucdwRkVGYLoEJN7XKUcKgguDx/SW0Do0SQZGOkgGw0RlYVwTuClGgzRkiFdzXCC9CSIAKjieGP&#10;/5e/4PDOXeb/x7/hav4brKsItsZVlny5JNjYduevXrBaXTE9qfA+YMsVSRJJM7xzKG85/f2XvPeT&#10;f85sPEHkS1599Tvu3rtHlk5ZXbxEWkl9uWT+4gxbFmgZu1d6iahqpPekSgMKUdUE63E+oILABhhN&#10;JmDnGKVIE4UwgckUeF4jhMMLT20d83zF+XLBwztjkmTJdDpilCaERYmWClEXPP/+MUoGpqOMUZoy&#10;v5qTptkGxCSjbzIZjxmNxoSwiv3lQySj6uzlXcBru8+05Fjee7zzFEWxJq/qF5gKIbDNfdM0XfuY&#10;xiR4G9fsropZ6z/3ffy+ipD3fq2M3ld76vol3WLcPrlTu0bvUrkmgPOu8z6OgN9JHtX1g9ZAq8ZP&#10;TJKE8XRKUeTURRHXGBGBXYGNOp02ptnLNn5OVVWYJGmIN+T6vWpnrxHttIpoxpitIm9PwDpPOhpT&#10;1vW6GLUtThdSRkV40UD2ewC+lmQgBPCNSqgUsU3Wa1zTLi0Rgvc+AsKtpSiKa8DcfmzQJ0fq+8d9&#10;JfiN/7cB7CdJSpqOKMuaVVFx994DfvRHf4xODFWZMzmeohPdEOJoFqsVQgqCa8CItSfN0mZZdqiG&#10;+CeqqY85O4vtO5+v+Pbbx7h2jMX6Z0bjMfcfPODdd99HGoW1Dq0NxSrnqy9/x8X5Gd7Xa0DaUOwn&#10;VQRLBOcaH67GWkFdVVRlidJmM0ZpC/11E3/qNbBPG4VSEdxpnW0ju0iq1QO1933UNlbutneXiGEo&#10;Bu3+u8v/7f9NV0WvO1//EKXztu+FuF4s3yW826XkPlSsPaRaNxSrddenf0y+Zah4fxfAYBep2S6Q&#10;5pDa3tC8GgLpXidCa+MqBmOaXTHOrlh76Dl25TSGQK99644bITZ+WpNa2lLB66/ZQ0DZ9s/Xqn6v&#10;uf8QeVw3xrwOMNg8mNY6KiI7z+aOu0kC+uCRoTbu5nXWxJHWNUR6ASFCby/cxLjdNmnJVfoA237b&#10;tfm/7nxuc1tdUpzuNbr5si454+uAF9fzUdt7RndfGAJZd1U6t9+nM+YQCLnpciUVSqp1O9AQ/9R1&#10;jWwI3NKGhG2bzCOqxxujacmwfJPQ2SbJiV8b8gBJXVdY59BKMTuIcaxSqhkrYkulXDRjqKqqrTbV&#10;RlJZi7clz54+4+FbD3jn/fcBSV3nkYitcnjlIlFCACU1PkS/xHmPEBohwDqHW+8fvsn1KoyR3Lx5&#10;gydPZuRljg8Bo/R6fxlSkOyCwHapSPb3my6wanC+DcyLbk62O57avc45twXE7pKVyYF1c2gv6vsq&#10;3m+Tg3gP1tlGWT7+Z6TGuXIgd3o9L9cS/cEGRNXNxWyIlzYqtFu+emdsr9urJWeDRvG2q7rOer6u&#10;VqsGrKkpi4Lb9x4ynUx49OgRV1dXKKm4uprj6jISLOokEiA6hxJRubi2sX3G4/FW/lQruU0Y2PF1&#10;u/3Xrg0Xl5cUZYXWhjRNGY9GaK1YzOd453j0zTeM0pSjo0OOjw5xrqK4qijKmrJcUeQ51kUfNF9F&#10;EK2WChUsRzPDzcPAW3czjqYlQlxhywuCr3EuUJSW+cLz4mXJaCKYTiQ3D2csa1iZhNsPbnHvzjG+&#10;WhKkQc+OIxBufoWqLZmKpHSVtwQB9+5OePjhPY4/+yFh9g6BQ5KTEfbGW8h0xlQXrPIcowIfvnuT&#10;Tz95iDApydED3nt4k+8vDD//93+JnNewfEWN4/7dG8x0IAsl1QICCePpDUSSsZhbXIi+VWYEk9Sj&#10;uCKfnyLNjDpknL1a8fXXT5gdzLhz4xZVteL0+8fkV69QrsCoCknC2bOSgOPkZsa9e2OELHE+o7SS&#10;81cLLi4sOs148M4Dqrrm/NVLUilwRcF0nCGl4vmLK64WHpUIjg6P0KMMpTVaKbSW+Kri9MUp88s5&#10;zjb+qgQhPCE4bO2pbYUDqrLCy0AiUkRwaG9RNYgchFc8ffKMyfEdjk9uRvX4LCVISeUqqnyOzgQ3&#10;pxNu/vhz3nv/bb7+9nv+09/8nO9Pz8i9RxqBR1BZvyaR2xBWKiaTCbdu3eThg4dk2ZjVYoUQ0eff&#10;rPExTtJGcIjmzmTEYQaX589ZLWumsxE3TjRZCsIGkkzjQo0wCaPJCWF0F3P0Psdvf4E6vE8VDBaN&#10;lhKpJNpoPGEdZzrCFqFP1xcaAsK2MYNscp9XF5f81X/8S8qLU9TMsFxeIqXj5s1Dnj/5FqMdgRwf&#10;BPNFzPsmRmOUwlaO4CB4R11YtFCIxq25vJjz4JZmlCluHk14+XwRQfCZZjwZ4YPl4FDx6oVlPi+4&#10;dXdClmVcLZcYAZkWzC/PsL5ifPOI6eEBNjzmcLTio4cpN6YV312dYyY3ODw44M6dOwAsF0+RQlFb&#10;i+qAc9tc3cbfB2u7ef/rZ2HbZ099IP0mLyGlZDQarXPTm/UsAeKaLqVECciMYTaekq9WPH/6LBKB&#10;e0+R5xyfnJCkKUpolKo5ffmSJBtz/8F9Xpw+YbFYrtf2mCd3a4JcpTWz6ZSiKGPeuSFbCmyIOFs/&#10;V/RyLJtDD7b28radtvefLkGSQ8o2ntANqZ8kNKQ6XTIla2PuwlnLya2b/Pmf/4R333uPapWTjUac&#10;vnzJ0ydP+Pj9D/nBFz/k+3/zb9FKkRc5HpgdzNbvXNd142c199YC0+Souj5f97xoHVs0pH9dIkAh&#10;JSJJKMucb759xN/+4pf8y3/xz2Puw3fHQ3cubfuS2/Otd8IXGCDHHVZHf1N8tYsouu8LvU7BvRtj&#10;tX/vvdsiFhoixAsdn6Q7j+Lle8B1xADBm9j6XJ8Ia5gEIOx8ju67DOX8hnJIQzmMXTF693y6HzO3&#10;xJihbYQ2RiJEwsNevUL8M3Ut/zIUN+8ioe/nOIZV6zdj7vr9wwDxwe64fZvE+zrh6MbH3vjVG5KO&#10;SDxurXsj0H6vAL+3ve1tb3vb2972tre97W1ve9vbHgC/t73tbW9729ve9ra3ve1tb//NTAgJ4jrA&#10;taug0FV7Cg2otF8U2H62a12G841qwfVi1W4henvdtjgPwOPAc41NvKuq3j9Q76tYDRWZt8/RBci0&#10;P1uDfnrqct0D4Xj97WKBoYLOfgFx+/PXqb/3iya7BaFDam9SqqZwfddBeRcMIRolwQ0Q9E1M7F2S&#10;gS6AYddndymxd9uif7C+DVLug/pfr5LQ/f51h+p/yOF7F6QdQdk0wE+J7Sketof/a8W+TpH2+h7i&#10;OtFE/LYFFW1UKdui9Tcp03fbqz9ud/eduFYc1B9v3ev3Cx76xSC7SBiG5kP//aEp0BLgQqcohO2C&#10;9y7Yoas2t2tOt6oD6zWCsDXXII7ftsBllyJlf863Ki799aOdA0PjrlWA715/uVxxeXmJIIKSvQ+U&#10;ZYn3dg0IbMG0WmuKorgGGGjnTwtcioU4ntEoZTabMZtMKYqCoqpY5Tl5USKVjqpaITRALoPzHudd&#10;A9aNY1JJiW6UwOq6RkmJ0YZES7y32LrEKMlsMsbdPMFWJc47qtribM3LF6ecnZ5Co7Sz3i8AhEZJ&#10;gzISKQVKBGRiqKsKgaAsq1iY3WnTdXsHEZ9HCLIsYTqdcHx8TDoaY51HANPplMlkwmo5ZzGPBaq1&#10;g4AmTdVauS7IVnlMkmiDd440TTk4OFyrp0oZFc2ycdqovspmrMRnD0hQck1i0PZRCzZcLueNqpBY&#10;gxSTJKEqK+qyXAPjnbWkScJqueLpk2eMRyMuL17hrcOWOUZYPnznPjcPsqiEns9JEsVsnHJranjr&#10;zpRJJlF4bGFZVgXBBbwLDbi7xiSK4+MjJllKUeVczQsu5rAqJavCs8ohmwTefWvMX/yvf8bZ2Rk/&#10;/ctf8Oq84MbBiPEswSSKy8sVQgbGI02oHKNUkIao2oQQ5FUgrwTWS+raUZWgs0CWBFITuDee4ILg&#10;cb3EV7BarpB3bpAkKVIIKmtZrgqePb2izAOzGyYW5gWo6xVpKrh5Y0xVFRRlDsKTJgIja6p8jrc5&#10;1AWrvMBwAt4zy8ZUVFT5C86+/QeeHN/mvjIkBzdQUlDbgHOBIEIEfMRa2TUIvq5rvLPXlHHWvtOa&#10;SCFsCDiEiMLivi2Ui6gsIZu13zukie+l0jH3PviUy1cvePF3PyVRI5RtVI2cbHyTQJYklFVNXVu8&#10;Mng0KEEdlgQRlalUkI1v1vgsHpAiAs6tZZaO8L6kWFmkcYy0JJEabQxSwYNbN/j4nbd4ePOQxK8Q&#10;xTnv3T/hMFlxdfkC5yqqOupWZ6MJaTrGBw8iUJcFMigkjsxoXJVTrq6oVgXFqiKvPCoBIwLBg/cl&#10;Wgqc1EgF3lpcFTCpQRBwzpOXVSTcSAwiSbAqQQgNLAlCU4eAy8aMjseM7h6Q3ruNHs9wDmxV4KsK&#10;4Sx1UeJcYHT7AYuLf8/jX/0XPrt5m/OXc37+13/JP/1nf46gQnlBqCrOvv0H7MunSFvjy5xvf/1L&#10;TjLBOFEs64DynpC/4uX3X+OKS6QIVLXDOUMq5do/pvEVrI91kdoovPU4JQk2IJRAJQorPcnYo3Qk&#10;hdJJhvOXLOevuDo/5fTJNywvFtw5HjHLFMLWJKMA2lNZxyibMR3PONfnhMBaeQziet6CtEajbO27&#10;hbbAU4pratztGDfGrAsv27VNCIFOzJYP3ldZagFcbbGsjJXSa/XmIR+/719313/nHMaYtQpTt7i2&#10;rzQ0VOg6RJbVJ79RWuGt66hEx0LuQeXd5kuI2H7O+jWwHUCbhOl0inOWZVVt2q2JgYwxVFVFvlqh&#10;tG72nI7fZOumzSKgorv2uI5/r7VuyAy6Rd0a5WPMFL/3a8CUb4qdBS2hkN9S1G37pa5rlDONgnhU&#10;d5Ot0qd0jRLcpiC69aPa9+y2dds/LQihG3d2VbG6/mtXeboLYohKc1F1FRdJ1Wprcc4xmUz49JNP&#10;ODw4YJWvSMYpPlhqb1HN+wq6oAgXVesahhIpBJlJsEIwHmVRNbVccXH5isePn/LixUukZE1+473j&#10;7ltv8e77H3Dn9l0KW+G8J1EJbupYLBaslnOkSrDWbny1Djhv7Zc2PoWrLcFZdJbhlcJojTYJrMFx&#10;giRJkA2pRSQ+SLDWkSQGo2PhcYNw3RRq7wASd2OIITKwXYRsW2q9Um7Fw/144XUxTDdO6l63/7kt&#10;/1ywRfLVxuh98ouh2HPovd9EpPZfa0Og+n6cMERm1ifn6itNvw7ovqv9hr7fRWQXnyFEkqPXADN2&#10;WZewaihf0W2PwZjwNer1oUNUJHrEZmsgRthN8tZfy9f/T1eNfZjEb51vEp35JDZA6k3eTDa5lo0y&#10;c/ANcZ6M5EptjkYSkCECoYdyP0M5lS7ZzNbzNffxvlWUB+8CQl2/ng8hKsCLACKCsESIe1n0aZv3&#10;9AzmsIbUBPskOkOqi0PPviuvMfSzfu5i15zeRfLAVm+312WDf5MyEixZixIKiYx+PIEgwSQp4/GY&#10;+XyxBqBJKZBSr8nOHG17BkQIBOubNm9jhJYtKcaPARefRmvKqsbWjrp2uBCQBBRD63EEkG7mq0QE&#10;hws1V/NLfv3b33J06yaJyXDe4m30tXzrIzTA+sZrQTckK6vVakPo1wAJhRDUwVLVJdl4xM1bNzl9&#10;+ZK6qvDBr/2TEDb7+1DOdFc+awj81N9Ptny3HmlqV+V9a/60+3qfkDGiGa8B37fX/E2eqZsnis/p&#10;O6Cvbt7Nxf8LPhIfhEBRFc14bPKvXgCytz91gPRB4h1N3sT18kjN3OmQVGypqba53LDJpIFESiAo&#10;kIqq9tSVx9oAIhLj6URT1iXWOVZFiTYjjo+Oqeua8/OXuOCoSoer6hhLJoZAQGiwruJifs48X7Aq&#10;Vnhfc+vWHcbjCcZotI7Az8aTazpcRBIQD95GQg6tNVonPH32jO8eP6aoKg4PDji6eYPjwxnOWp49&#10;f8nL01Ou5ld89vlnHB0fEqRgsSpxtcNWljxfslzOKcsSW1uEByUhDYGprjkZKe4eJbx1C2azAMZT&#10;2jlFkeNqKAvP1ZWmLuHwWDA9NNy4NUbOF4ymM/7kz37I3c8/QmYH4CdxnXSOuiiZnRxiJiPKVUJR&#10;zrl9S/DRJzd48HCGGo2QnACH+NSQTE7wPuGquMDVgQ8/nPCnf/SA8XTGqp5gDx5i7r/L8Xs5i3/7&#10;U8SqJJElt+9m3J6UZAA1eJ2g0wOsSSmqCicNSk/BXXHzxHAwUtTVinz1EoTjcqn56sunEBT37z/k&#10;7OyCFy8es3j1ew6MI9ERbG1dxWwqGU3H3L5zQpIKhNDU1vL0xTlnL0psrbj/9gPG0ykvTl8gfKOQ&#10;y5gbtx5wcX7Fs+cXlA7GSYrUCRKFch6jIQXOz89YXZ3jCahEIJQgHaVoJVAigusIMbdQlDXKKIRP&#10;wFny5RxbJhhTEZCYquDiWYErlhwfzxCTlCxLmZCRagWiQgSB9SUPTibcOviIByeH/PK3X/Pz3/2e&#10;788vyeuSPK8onUfpBGdjTjQxitnBjJsnxxwdHcYcrZDU3lHXliAkSapQLn7eYLl1nHBzqqnzOacv&#10;L5lNM06ORqQiZ2xSVtUCmTimhxlWT6nMEebobY7e/QHprbdYBo0Lca4ICVoJjIx7Ek1UJtvNqyFq&#10;CV1fJWadEK0iupINwarHKE2xXPHl3/+S3//ipxyLnIkOvFqeM50dMDuc8O2jHKUFQli8q3AljDNI&#10;pcBI35CIxuXO5mU8P6sCqpZQB5SQjDPB8aEhMQLnoKhzpoe38KLg6ECRX0QiMikFk+mEi8sVSaZI&#10;a8nly295dfqY+x/9gDtvv82T4muSVPLhOzd465bkxXcl5XKOAF69THlw7z6LyyV1bbE+KoAnSbLO&#10;+Vrrm7VbbPnW2+RdonOe59ex6zZ4fvO3dV0TQmA0Gq0J6URDlNPmYSBewxhDalKs95g05Yd/9CO+&#10;++4RX335JXmx4vTsJeNJJClVUlHWFY+//5ZPP/2Uz7/4IT/9m5/hfUBr2ZwXeA4PDxmNRnGfkpLR&#10;KGU+r7GtjyUCUmzvcaKNr5vdK/hION2qVw8TBg2RKXRzP6oJO+N8VbL1PyMRkK8tEBgfHPKTf/bP&#10;+eT9D0i0QqQJidGcnRX83e++5q13PuK9Dz7h5n/+BRfzS2rvmM+vUEahE02QkeAzSWLbI0BJg3Mh&#10;5purmqoq8CGQJMmaBHJztubXZE1trkIJQWIUIRjK2vPXP/sZn332CTePZ1A3vn1wa8JjgW7OWn2T&#10;PxKbcw5awim/jiPa2KRLRDcU9+zygXedF/fJZPpx5lBctgvE3OYT+p8d+vuWGDG+cyTV2fLxQ+Pf&#10;oGKMsb6uvxY3DJ3vvo7gfeh8uc0htWexIYgdMXLone2y7rNd5H07z0IRoDbn6UEKfEO8plT3bPa6&#10;8vpQLcDr7tc9W+76xcO1DxvigG2yJXEtjtqVp9gQe6gOkH79dL3z6+49QcrtfK5SYu0z98f9m87p&#10;97a3ve1tb3vb2972tre97W1ve/vvyfYA+L3tbW9729ve9ra3ve1tb3v7b2TdgtbuzwKs2cz7RfAu&#10;eGSPLf1NCsh91ea+ws/6vr17tQXG/cLX7oF+9/7tz7uF4296/1YN4HVF67sA9O3vu9/vKjR4U+Fv&#10;915DCpdDRf3bqpgMKnAPtXPbVm8qAOi+c1voulvpTKwLQ3YV3vsBEHEf7A/hOogc/qB2fROYf5cy&#10;YL/vtoqw2+v60BlbYV3c2o6f9hpbqolsFNP6qhtdRab++FHqegF5vy+G+nZdYM11Fv/uZ7vtPQRY&#10;2KVY2O3HXX/XguzaQrEukKNPLrBLiXCov7sqH0Pt0idU8MGv1bS61++2+ZYiPYBk3c/99bCvKtsF&#10;te1aA6OSSFSH9d6R51H93NlYyF5VeQPIb8GDscCoqiqKoliPra7iTLdtZfO76WRMlqU463jy5Akv&#10;X56hjGEynTIajamqisVi2aiqB8BSVHUs+m8KhKSUGBOL/BeLBaZRO7fWIgIcHx+RZRnL5ZI8XyEI&#10;WGdZFSuss7RYeqMMyiSxQE1LfPBUlUXJFOegLEqyLEGrBhhsNMG7jZpGM2a6YyFNEsajEcboNQA+&#10;SQ0ITToyUWXauaj8VRTkVQ5C4axHKoFSAluXuLpCZiOSJCVLM0QD0suybL1PJUm6VuAVQoAErfTW&#10;HDKJIWlUjrVSEYzrNmpQEZwW1sBAgLIsEQiqsqSsK3xTPGmt4+nTpxRFwfzynOBKhHcEl3PrzjGH&#10;YyB/yfLsOUrCbHrEw6MxHz084XA8oipLXFVhqxyJp3Y13jZAawWHxwccHExxtub8fMX53HF5Fbha&#10;WooSklRwdKL5i//5Yz5+T/HzxYq6gsurmvkyMDkSHM5GKK0QwqIlGAVGecaJQTWF6K+uavIKnHU4&#10;K6LqNQKTGGaZIUkEZVkzMYI54OpAlo1ITEKeVxTFghcvLzh97kAKDo8POTicUgVPXhTcuXfEdBrI&#10;81co5TCppCg9SjrKYsE4SxlnltXLV0gcZVVTVR6TCapqzvzld5w/fUThFR/88E9JRxm2KWtsy/Pa&#10;cs/QgKl8oFHcCluKfNAWHkZQi2zmbVTek4Sm6NGHds8EERqwivTYukYrhdApenqDDz7/J+RnF6we&#10;/R1THVXO8B6hBYnUGKNJUs2qcuReIJOMsZakacLl+SXFssI70ZYlo7Wito6ysjgP0gGiIpOBBx/e&#10;4d6dY44mGcpXnL18wcHxTX74ycfcvXFMguXF45cINWcqMvxyjq9WhCBwVY3wliwZoT34qsTaEltX&#10;KJmSaoMKjmI+x+YLVJCEyhJqgTANuUXwWBtVzE06olrMCS5EsEQIEHwEjKHAGOqgQI55/5OfsJqv&#10;ePbob5AikGUHfPrn/4SL8gVOFBTL5zx//k0E6PqaYEsEgXyxoiodo9ltKC1/+6//Fffffg9fCZ7/&#10;3d9wdnvKzbs3MC5Q1ytOH/+W1dNvUC4+y+WLZ1SXd5gkgcpoQmUxYsF3X/0dxWWBJpIoeBxCCXAC&#10;JQPKW5r6abwAPZ0yyhLIoK4FV3lOScBkKelYk2Q1QkqydMLLyuGLFZfPn3KQHWLKGlVccJgJDI7S&#10;VfhKENDMDg+YzGYEEdaEK2t/2DnyuqauSpZyhbWxODxAA7yNvkoLdrfWbgGiu+B4o02jlr4NYjfG&#10;rK/b7svdPbYFwLfrYdf/d86u97C+LxELyNnyI/q+wxCItQu87u/TQ0pYUTXXNsppG/Uz3/N118/Y&#10;Fni38ZGIxeOuaZv5Yk5tK2xdbfkKfSWq2kYQUjcW6vo3IQSscxi5DfSK+7S59o6RnAmSLOVgPEEI&#10;Seosy+Uy7qdiA5aMzyHX/v91RVW/Bvu3906MQWtFVZVr8EDXV27HyjZYctv33oAgt1V6u/0en8d1&#10;4grWzxLJeySBQFWVWO8ZZWM+//QTvvjkY1QIBOcQQkVFdwKhDhRFFQEEpgUoROCfsw0IQwiOjw7R&#10;WrFcLFmu5gg833/3iBfPX613BmvtmvRjuVqxWq349a9/zarKGU8mZGaMFIrLyyuWqxVpqklM0oyV&#10;sN0+Pr77dDqOAJKGfUcrhcwiiYRScsufVc04LMuqmauxjabTyUb+OlIWrAkcumOunQd9P3hXYXIb&#10;yw3FSN3fvU79e3csGa4BHXf9DUSAbh+o38ZbuxQvtyS9O9aNFfrrQh+k3iXq+P+aW3mTgvculfHu&#10;V59obhfh25vAA7uA9v3n6M9f8Vqw6HDuZkjRvN/+/evtGkPX8xxhvX5cey6201mvU158fU7s9UR7&#10;fXLFLVI3rgMe+qRzfaKQPzR38aZnG3q/PphCINbA6dAAmZzzJNp05oxot4frazMBMZAb7Me/XcD7&#10;dt+JN64XQ+rtQ2vFUPsM+QO716S4rse9KLZFVdWbvbptMylIswyjNXVtmc/nhODJsnET60VSPef9&#10;uk2D83hhI/C9T47ZWxustRilEFJQ1xbXqHL2czchsFvx3oOzNaenp3z37be8++4HpElKnq9wtUWl&#10;eitPJILHNr5VNy+rtca7zd5RNz5hmiQcHZ9wcXmFkApbR6KeqFYv1yvtkK81BKjqrgP9NS9wXUV+&#10;iHC1m/ft57j65JCuQ17ZH6NDua9+DnLXWOqD0/pr29qX6gGR2udZ70Vyo9rbfe8tP3rn2h4zlV3C&#10;09ZHVQ1QqyhLbFXhrIvEk532cD5QW8fde7eRWrO8uKCubaM83MQJDXFCIAJcEZF40FvL1eUldW0p&#10;i5Kbt24zHo8YjTKSJMHWNsbBdMjZ1sS4iul0ymq14vsnT9DqXLMAACAASURBVLDWMptNOWpyTUmS&#10;cLla8erVK16enfHOO29zMJtRliUmRCC9rR1lUeJcJGTw1qGFIMkyfJWTSc/JRHP3WPPgdson799l&#10;NEmxteHioqAsPN6BKz0vX5UkI8HRYcrxYYKUBdYvePjBA+7+6HP0ZEaQCQID3lIv5jBOmN27xYMP&#10;3ufx4hFJGvj0s2Mevp2ikgK/ukLOSoKsWV1dcvb0BYWzKBe4+0Dz4x/f4+BQsMxLRu/+U8xnf4Y3&#10;E2rzNXUt0V7w4P6MH358gqvmuKrmclEQxBihU5Zlyar05KVFycB4LHhw54BM1ygHL188x4uaqzwh&#10;4Hj3g3dJsoS/+8VvKK6+4517iomRYAW+jUmMYTQeR5/LBaSQzBc5V5dLyhwOj465fe8uo/EYa4sY&#10;awvN8dExaTrh62+/Yr6oSEaK45NjjNGRXFMJZLAQPIvFvMmDgEoks3GKEYpEKVRDzuJDiLkyITBK&#10;4aylWOX42qOMQjqH9DXaVyTOQX6F05baaUKRUliDkxNkOiYdT0lGU6q8RgTFnZMJ4x9/zlvvPOTn&#10;v/2Kv/3731CXHudj7iyC8C2ZSdGJZDIdkyQmgtKJ8Wld1yQmRQlItUTowMg77hxOSGXg6uwlk0xy&#10;Y5bh3RKU5Wpek6aak5vHVARyDkmO3uPGez9gfOsBKwdBK6QA5x1S6HW8tbUvIniNtwDNWYDUkYiV&#10;IJBCcPXqFb/55c/5j//6X2Hyc27dGHGYab4scm7fvoExGmc9iVRxT8JQFAVCgnN1Q+4CwgvqKrCi&#10;4nCmGacK5SWTkcfoGMckRjAaQeEC5bIgBE9tLZ4KT+Deg9vU9WaNS7VibDyvlk959OVvuP/hF3z0&#10;+Q+wi+8ZH9/lRl5x79aY6eM5F/kls+MZi+Uls3zK0eEBT549RWmNEJKqqlAqri9VVbNcrtbr6tBe&#10;0SXTave1ltykzXV0SePafaddR7XWZFlGmiYURb4VY8XcSo0rS7yPhG3vv/8+08mEX//6V1wtV4QA&#10;q+UCrTTee8pS89t/+DUffPghbz94yNOnT0nTlKIoCCGQ5znee8bjMWmacnJyg6Io10SBQopIWtLz&#10;m/r+WG8TeS04tZuD6cZW22dDm/EnCAipSJKEP/nxn/DRhx/hXeDy8gpjDGhDEIKqtpydX/DJex/y&#10;+edf8H//P/8XLjgSo6nzkjLJMWmC1DHvIaQgyzKk0CwWK5xzVFWxjknb84PoL6kmf2QbYmHTIw63&#10;lGVJEJonT57yq1/9iv/pX/wzsmxEmRc469dzviUK7uePWh/MObveordJelpA9PZ5Vf9cux8fv87P&#10;/UPOk1/Xn10yg3XuesBvex0J+fV4tvF9vds6M+sS/fRJ97rEmdvxOG88x92OQblGtr39ez94nX4c&#10;O0Rif73NryujC8EbY8z+nHsd8L+rqv46ortdZH/dn22RJYXwWv911zl4v3Zgc/2WDNMPjrX2nOQP&#10;jXP3tre97W1ve9vb3va2t73tbW97++/N9gD4ve1tb3vb2972tre97W1ve/tHWgh+zaDeP4pcF0cQ&#10;WjG5RrEvgvi8syRJgpCstZS6RRUbEK8aVGbvH7D3iwC2FP+aCn+/ZuAXg+ri7TvFa0R9o/jjVplI&#10;7FCgl2s1gzWQpFEN2DD7i/W1hJA4Z9fPp/VGSX37Wa4fUHeVY9vD/l1g435/DH3f/IRYqezXyozd&#10;wosuS363yKF93t3g9+vECFHdQPaKQ2VPzWi7MKAPsG4VlTbjcAjoz2AbdO8XzW8x0bfvf51EQK77&#10;cFNYERrQsej0sdy8n/Pr+h7fFHxF3QzVzJ3mdz6gVFTedC7qrqznVKwAQXAdSNIvKukXCjdYqi3l&#10;iCF1926R7tDv2/bvkxL027UPRhket9sAlC4Bxrq/GzUaZ20EhrafsbHflZANRqejVtX2U9NmgeuK&#10;b0MFxkOEFdcU4sT2O7YFx1qqjoCBWJN9IDbKDruIJPpjvAU59+duVB0VrRgX1tXkec7VYkkQgsUi&#10;qoQrKaiqdl7YpphOAnqrwC6CAqtm/EmM0RGcC9jgsc6yvFowXywxacYoy6KiUx2L6yWCRGkwUUmW&#10;BpgvRQSDtcWCaZqyXC6pqoJRAzpPTIJQmuk0I01HXF1eYHSCMgk6SXj87XdcXswpakXwltpWOALS&#10;mrViilIRkG1kBNU7BForQqNCLGUsLrO1I3iHUQqjNInWTGeHTCZjptMpWZYiRYjFmNqQZiOuripW&#10;q1VTsA2ERrHWxL6pqghG1EmC1gqlBNqojWikkqAEWmqkDozHCQeHE7wPGAxS6K0xr6RGC4XDkRcF&#10;RVGs50WqE7LDEWVVrRXBbaMErJTGhUBZ1kgp0GON0nEselcghQelqMslf/z5+2i/wFRXuGqF0Y4s&#10;1dw9TvnorQP+X/be7Ee2K0vv++3hTDFlRubNO1/ORdao6uqhutSS7BZafjJg2P4D/PcZ8IMBWTBg&#10;GBAKUsvd5Wp1VXcNLJJFssjLO98cYzjDnvywz4k8ERmZpCS/KRaQuGRG5Bn2uNba6/u+dx/tY2vL&#10;cVlimgZTlbHISxLVaLXicDpiOsnRwbCoKsoK5gs4X1gqJxFJIM8DP/7xA959s0C5Y558ecp8Idgf&#10;wnIp8E1sJ4/AOxEVCn1AypQ0y2hqy8mZYbEMlA00RtCYgHECnKM2S8bFCOElztZMxjkvT5ekqUAq&#10;g0ygaTxn85qLucMruP/GAd96/xFpoTk5v+B8XjDd3yfTglBXaC1JlKIYjBjsj9ECICGwRChBojQm&#10;aIJTuCheh5294Pz5Zzx9dUE63uPNb30XlQ9JjGsVgRUWS+fVBOfRIhI4bN8hHSFEBUit0xas1lPH&#10;RSDb4kLf7jsheEQQeG/jIq80qAGjWw946/t/yj+8ek5Tn6HtgvGwQGpF4wyg0EIyzlJCIzCkuGDR&#10;2YDRVFOaExbVMip+y4AWEikU0llSJaP6aOr4kx+8x/e/8z6T0R6pEJydPONpMuf9dx4wGUlSZpy8&#10;fE5z9pj7RxMSYambGtHUeKFXhb6jYYYQFd5X1MuSIAJeSlKVY8qaslygQ42zkqqqsaRo65iMJ3hz&#10;gcSjlcD6gIdWcVYitUboAZ1gtEr22Dt6hMxT3v6r/x6VFIh/rXjy+/+X/Ufv8+DP/gLx7Heo4YCm&#10;bjCLcxKl8d4QbEmQgcX8nHp2zmBvjNJDquOvOP/ktzz43g+4Ox7w2c/+mukf/YBCONDg3Izy+Bmj&#10;9ID9ouD8xe949klAMyfPIdSQpYKL2VOsVSgBiRJkaY5WgeBKvHcoGcgSyL3AGMGb737A/Ye3efXk&#10;M9zyFOMdyeFtRremTI0m+/xz5vNThEyxVoAL1OfPsYtbZCKnOnvOgIZxCjYEjAsMBiMePHjA/sEE&#10;JZOV+mXwDp1ovAcHOOsR+hJ05LyPqtKpQAq9tr+naYbWGuctTVPjbFS3jPtJjgsuqm/7HsioVZpT&#10;Ol7DtD6079Q2pcRaE7f6FnTvfABxdX/vfJlNn6gDPHb+TPe7PrFOn3BkM/7o+899/1RrjWv37863&#10;0Fpz//7bzGYXnJ6ets/TxjEtuLh1QREh7hsEH0HwQFlWkYygjS8CURm0I3dxLXh9E6BsjYmKfSEg&#10;ZdzD+r6elLGwf7FYoBKNUhrT2BVID6GwPmCsJy8y6uVivVgV0Um/tc+13h6X6r3RV8J3YKzQxj2O&#10;pmlIkmQFEHDOkSQJaZJirFmp4UEkEMG1DhBc8VX7Snz9GGFdgTp0ws5IoiIkzpPnOZPJHvfu3ueP&#10;f/hDRkVCY+2KrMZ53wIYfTsmIghkVXAtBTKVQHxfnUq0SiirEq0kddXw9NkL6sqxv79PWZZY6RiP&#10;hhweHtIYw+eff87Z2VkEBFqLkorxeExdV3gE4/GU20e3ef78GbPZDO+j37LyYZ0nSzIUoiVJ8hhv&#10;cc7jnEXrJILM2rnSKRR671YKhEmSMspHJFLhjEW0IPqo8tzGQj7Gzz64FYhNyFaZuh1rm37uNn92&#10;7bO+ot1GPLeNcGuTrKIfn1xnfbXbOIVU1OoOASk6lTKPkqpV3wZa0pkVYO8adfT+823GNZtkX/85&#10;tg30ufmu1xWv3wQu33adzfe56bPriPQ2Y5xt37uuIP6m59+87nWF8N+UOLADJvvQKbBfrmOXuYur&#10;eZNtQNdt8eQ2EoFO8X2TwLGvxhfvEVZ5hs1x1QfKbBI5bpIcfN24uk4VcRNEsw3AK5Vs412P9xEo&#10;1a37nfJfQFyuGZtzg7AGZN1GPrdJUHGdUvfX5cy25SK2kfT114pt37sJeC8QKKnjquhDj8wQPB5c&#10;INVZJCdJEvb2p+g0pa4qRqMhWZaswJDGGDyBxhis9SvVUSkuSd2893giuLP7nZKSIi/aHKYnSZIr&#10;cy5NU0CwWJQroqM+kFy0eYJ6ueTxl4/Zm+yzv3/AcDiI8bZrCXOkxMfoJWYceqRHl+QXYqV+64RD&#10;pylewN7eHqPRiNlstnr2FaCf7QCcPhHCTevJJvHKZn92pHRft/Z0uaRtBI59MoqujfukTF0ucBtw&#10;/zog2Sb4fts79QkSO/KJvipqt6dfJsLW53bMJXENmebl+hcA5y7Bds47Ah5jYOEczhisdahEU2QZ&#10;Vd0QiPmILC8Yjic0xjKbL1guS6RUSKlWufCO6BQBWmWturLFYfHOM5vNOTk95f79++ztT9jfPyBN&#10;M4zxbR7U0tgm5p6ALMtpmoZ//NU/UlUVOk25dXiL0XjMIM9RSrNYLqjrijzPyPOck5MTdKIJQNNY&#10;bOPapgyUZUVdRlKyPNE4C+NccDCW3NmH994c8+D+EJlCs3CcvD6nqixBCJxVBDx3bufsjxVFFnCh&#10;opju8e4PPyA7mmLKiqouGe3lCOux5YJsOkImI/7kL/8F58e/J2tm3H9rSJLNsBdPWT7+hCJ9gE6X&#10;fP73f8fx5x+i3AX3ppq/+Iu3uP0gw5TnPH1V8uCPj0iGR4RS8PzxMSIY7t3S/NMf3WW6B+Ui4clX&#10;Ja9fG4ZTSXCW2njqxnN6umBUON56OGSSBzItqUvJxbmj9BdYOeXBm2+yfzjhqyfPWZ4/4d37I4bJ&#10;kmAtwbkYV4ZIbmidx1qHljHHsVyU1AuPs5Lx0T6D4YCnL55RLWcMJIyHA/an+xzP5jx5+YJsnHD7&#10;zhH7+yMSLUgTHfMwtqZxgqpsKGsPUjCejNibDMl1En1XPEEKrDM4H0iyDJVoTN1gqpqiGDDIB4Rg&#10;qBcXhCYqvFNCkAZjJaWHspEYkSLTguFkn/H+ASLJ8Shc0GS64OHtffbHP+DOdI+/+eWv+ezpK5Ym&#10;qsA33qG0Isk0eZGiFLjGIoWgXJbUlSEfDFF4UhGQwnI7zdlPFcuzE4QrmU5zMmkomxoCDEcFk8mY&#10;eWlw2ZTR/e8yfvOPGd5/jzoZ4XSOUApvDUpC2iqI94mOu7OBbX7San1pAb5SCFKtMPWSLz77A5/+&#10;9jf84Tf/gDt+wtAtuT0+QFoDtiHXIcaMxqFEHEPWaeo6JuaNMVjjSLTCW1jOHPlEMRoNmU4aXi0X&#10;DPMEKWLskueS8VgQZgFXe5qq4uCgoJqXjIoB84sZL14suXWUMRpmGAuTTDBpFvzhw1/yw5/8FdM3&#10;3uG7/BXFsGYcavbHCXdHkuPXZ1ycDJjeucfzFy955+23OD0/YbFckGbFiqSgLMvWt7nq828SVG0D&#10;infA2kgeewl6775X1/UaCbIxBqUURaGp64amaVbfW+33bZ8eHh7yzrvvMZvNqBvDydl5uzN7msZx&#10;cnLCxd//gkcPH3Ln9tEqp+xdJNwpyxJrLdPpdAXaX+0L4uo50XUg5m9CXrW+56xkza+ew4j1vVZr&#10;zXvvvcv3vvNdgvWUxmCtAa1xgEWQ5gWvjo95/51v8eMf/zknJyf8/S/+I1mWUiQJmU6QLalB9IV0&#10;SyJo1vqxywd1OSApJYPBAICmEe357SWhYkdOo2RC4xzeeX72tz/j+9/5Nvdu36ZcVIBqqSbij7Vm&#10;zd/tj5kud7It3tlGyL6NWG6bf3Odr7NJeL4t3ti2Pmz2f99/3vTPrp6zX6/O7tvzPx8CSLGVpPIm&#10;33yd4OhqzLMZb/QJ3Pv5okvAtbj0WdhOwrat9mFbHN8Hv2/39ViL/TZ9xOv8w81z4Msza1ZnwR2h&#10;UXefzWfvxtbmGOtff5O0rT/mNonF4xi+Ola7udYn4d4E/l+N28O177pTgd/Zzna2s53tbGc729nO&#10;drazne1sB4Df2c52trOd7WxnO9vZzna2s/9iU6ot2INrC6CBFvzVlhi3v7PWkiSaEORlsezGgWof&#10;9L4O7L0sHukAFNcx3XcHrUBbcyfWFCk72wR8rx+Ud+qK7WWuFJZ377dZCBBvellkxBrzf/fTvVO/&#10;fTrbLCK/bAt5rZLTTYpwfZXxbepY29Td+kXZXPb4jYzy/e+t9wVrChrxQP2qslkf3L8JZLoOhP1N&#10;Cvcvn4trnncd6NwVi2ktVyQO/e9eFgTI9XHkL3WA+/0TQR/QZ7PXugXbOL8aB6EdC0JeLbLvrhf7&#10;5HIcr5SY2rmRJGIN0N89X7/gvj9eriNQ2Mb+3y/E36aEsvm9bcX7/fm5OX6tiSDuJFERzLUBQBei&#10;p1yzUQyx+R7XKYVdRwqx9v5ieyF99293TefcSim+G9+b912Nmi2q9J1tkgysFKKRdGj/45MTrPOE&#10;EPtyOCxQKq4zOklWyq6xUC6qh3XquvEnFlLnedYWFsdiO1PVKEBJyWAwJElTRKvyJRONAgZFwWQ8&#10;oaxLzs7PWtWUhvF4TJIkZFlGURRUVYUxhvl8viogS5IM5+KYjU0lkVIzHk1IE02uFI+fPOP0fE7T&#10;VEiRgIDGRPBl20I9UhHaz01LOBHL8aWU6EST6Yw0jc8khcQHgVI6Eq+0hUZaRzB5CB7vHFUZ1W+S&#10;JAEENliyPMdaizG2LcZLkVKjVEIIoKQCYiGPFAqdSLJMoxPVzluBFAlZlke1pzRt97+ULC+ompKL&#10;izOqqiLLstW9vfOXyqQ+EIiKr8YbdKIZFvlKPX5QFLz33jssF+c8flziGkOSwOEkY3l2SrW8QGMZ&#10;FopRphgmnlwFbLPk/PQs9rsIJIlEagkmkOsRk2HOwd6A4BvquqGsGrzQGK+wIdDYQDGA23cV33pv&#10;D500VFXJ6+Ma52Mfh6AIQa4mVCT8iIVuHoeQgtMLy2IZaBqwFsomUBmQGlAgUwE6UFY1F4sGEwQq&#10;8SRZglCCyhiWy4p5WSN0ytG9EW+8eZsgHFVtqRsDQpJlGUJI0kSvSrOmBwdkWQregZJcnM0R7Tqd&#10;KI03nhAanHc082Pqi5c8Oz3hq+NTHn7wKe9+8H3uP3yDosixrkEFhfeuBdm5FmTVKZhEEGWfREZK&#10;jZCCJElXxbKd8lB/Gw3dnhForx8/MsYSpEIkOYdvvsPR+/+EF7/+GQMadG3YGw4pm4o6CBoXQAuy&#10;bEBdSmZ1HUszZQqDCaGOgABlBT44pPOoEEH4o1HKn/7pd/jg/TcYjscsS0e1qJidvOLudMRBAdgZ&#10;zbLCla85HGcMMo1zlrpcYhuDCQrnBYNiQJpIZKjxtuHl0xdMb+8j0gTnHVmW4lyJNYa6dpjGY4DB&#10;oCCRgtoZED4WU9tW2ZdAZTx2acjGEpXk1N7y6If/jG//87/io3/4BebwTdLBEFMcYJMh6d4t5K27&#10;qPlzRCLBVggfSDWUtsZXS5TX+HLG6ae/4/BHf8zRrXv84clvePbRr3j07ttMipS/+em/5eFQIs2c&#10;QgVqY3n6+adU9ivOn3/FYS5pZi8I2pDqgElANi1nhgykCagkFkB7ZfDCgZRI75EE0kShfGA8PeTo&#10;/lvMy5oXn33IJFHIwR5yeofBLUuSPeZ8MUck93AIGuswdk69fI1KxxTMKULDwSDhbOEJGvbGexwd&#10;3WayP+bh/UecnZ5yfnGOTmQE/jqPEJfzZbWPAtZZmrqGltSg82eibxJB3tZaCJIsK3jw4AEH+xPm&#10;8zl/ePwl1lZrvnBo9/buHisw1WrvjUQMwdoVkElJ2SPjEiuwaweq7vb0bp/bjCe6gvJNH6avqt4H&#10;zG/6C/09W/Se+fbtO+TFgBcvXiClimRJIeDxWGRbTnsJ/BdCEKSIYBEEYk251K18/uA91vs1YqQQ&#10;Anm7T1kfAXCNcaRZVHqv6wicQEmEkmghUInGh4B3AaX1ZUG+EFR1Q20c57MZwdt1/0qJtffst9t6&#10;MTY9xbJ23Qpurfg47qtmFROapgEhekC69fjS+7BVAXyzmFdrhZRiVcROr7BXygjMTJKMPMs5mO7z&#10;ne98h+nBlOANQkZyn6oqQbQF6dYhZEAG0EqSFnEfERJ0opFSkKQJo9GIJ0+eUZZL9iYjfvObD5ld&#10;LHjn3W+15EOGfDjgg/ffZ386xVrL6ekpi8WiHcsaax3lcgYE8jzlwYMH3Dq8tQIrBONWCsFRedUx&#10;GEYFeOscpu3HxsQ963Kst/RbSq5ISJqmaeMtzXg0RgpFY93W+E1EOcktxd3rfbTpf28W2F+JL1of&#10;PsDXKnhvK3y+6W82/f3QkWmISzKzS2IKcRmftbHeihQCbgRdf93z3gTQ/zrbNs6vU/i7KbbZpoy9&#10;TbH4uhxC37YpKffzE9vufROouA+uuUmFex24wLX9cJMK89bxeEOM902UC/t5putU3rspdR3h3Op7&#10;QqxIGtfjfX8tCOKmOPbrAALbSAc2iRL6uapISuOx9hJ8TegDP3oEhK2Tug080b/mJjDkOtXIzdj5&#10;OkX7baSIm2Pzpr/rA6f7990KDsFf+ftBMWjzOB5nDY5AkqVoFZVli4EmSVOaukKrCGTWiYqqwTKL&#10;hImISMAGNI2hblXlV/NTRqKiRGu8dRR5QZJEpV2lFFKpSPq5ymFpBoNRJFbxHqX0FWBVCG7VX8fH&#10;xzx7+oS9yR5pliKloCxtBDOjVvmFq7nRS8VbQiRc8T7uO1Jpsjzn6OiIxWLB61f1au+Pe4y8cc3Y&#10;zPP084Nrau2xE1f7vm+J+pIkWaPk3AbkWv2OdfjO5prU9382gWybOcZ+zuu6MbqNjCH2TVjfn7jM&#10;p0df27cgvE79NOYJxMae0xHpbSNB8d6vSNq653LuEki1alUhQelWOVrghWxJdCK5XT4YoZKU2XzJ&#10;y1ev4zhe5d382hzvr+dJorHOdgskZ2enOG8pq0MWy4rp4RFFHtXE8aJNhQnSNCHNUl68eMmszTUV&#10;iSZtCRiX8zn4wPnZBScnpzx8+LAlahSkSYIzluV8EdsFSV1VnJ+eYqsFQoP1klx7RoViXBjuHCpu&#10;TQNZ6qFesDhdcvz8Ka4pcYmgMoHxRHM4UeTSkWjNeWk4fPtbHNw9ir50WTEQGX52QT2rwNagHCIV&#10;PPzgff7V//Q/8/x3++RHJbWu0MNHZAeH6BzqZ1/wyc/+HSy/5HBi+Sc/eZ/73xoT/BmvT17x+nzM&#10;kU0pSvjw3/9HfvUf/ppJbvijH97nzhuKNPHMl4EnzyoqI0lcQDqD8SqqQlvL4X7B7cMCiWM+d3z5&#10;1ZKzGRTTfQ4O7pANBrx+9YrXTz/lvbcm7KUOTMArCCpQLuMIXZE3tmvp+dmcZ8+PkUqxdzBl/9Y+&#10;F7NTzo5fkoS4PhTDIekgB1vz4O03UQJSLTBNRaaSFTA1SxTOBC5mNT4IdJpweHjAoMiQIcYdrs2N&#10;NMYQpGA8HuGsoaoriixjUGQIIaiNjSQOPpAnikx7MuHRLhBsgzQCXE2wNQZDQ4NPMuqQMHcSsgnJ&#10;YI9xlvKjb7/Fwf6Yv//wU37x2095fbYgGWQxf6olcan3VMsSYxwnp+d4F9AyIVWBTDhS5bk3KSjc&#10;AlkvODoYkSQeXy6ZTlLGexlZprhYzBHFLcZ3v8XgwXcZP/iAJp9iZIIXEto4MMZSagOcKlckrdvB&#10;7yLGO0KgpCKVEpolX3z8D3zym3/k9PFTBm5BWV0wHeaMR0POzk7ANmCWzE5PEKZBao8WoNJkRW4r&#10;AtgmErQ2NTRVwI4gTRIO90ecvpyjVSR3UYmkWSzZ348+hkTQmJLhOIt92zS8ejEny8BUDq0lzjRk&#10;SnF7kvLZ04/57OOP+P5/+wbTt7+DCBcM69ccTMbcHVa8nFuenZyyv3+HkIJUive+9Q6/+91HNKYh&#10;yzKCCyyXyysEL5tkPX3198FggBCC5XKJMQYpL32Kjhiuy+12uYao2F63AO1AlqVtXl2zWMTYsSOy&#10;DSHmVbTW6DTjzp17TCZjPvzwQ8r5BUUxaNkNIsDcNA1Pn3zFozfeIK1rlvM5SaLjeg6UZUlVdWS1&#10;SZsjFy1ZuUOISJ7TEfT0fbf+Wr4Jnt7mq12Ow3DtmWX3adyzJHdu3+Z73/t+JLt1DqUENviWOj2S&#10;tDx//oxyvuDNh4+4fXiLW0e3KPKcQZExHA/QSYINlz60XYH/A8F36uFpS7IYVuesSum1Pb8jbOny&#10;Q9baSOaiE5AK7wOvXr7m5z//e/7qX/5LtErxMhLyOWfoXJMVOfYVwHl35rxOFtD5Vt3fbCPd2vR5&#10;r1NZv84X3uYTdWNuMy/Wjfc4hrk2Dtvup4vrfTAffVYXPFKonq8newTk4dpnXo+9ryfsFj2i6m3t&#10;udk+MZclro2n+v2wbW6s/9319QqbZ6Lb8xxXFeO993h3uS753lnZ1Xnor/RNPy+6DmT3N56RXnf+&#10;39VAbFN87+eFYh1J2CCB81cI3frNt/nMOzX4ne1sZzvb2c52trOd7WxnO9vZf+22A8DvbGc729nO&#10;drazne1sZzvb2X+hXVecuM366jhRrU+uqbMDW1Xd+iz8fduu3r5erNrdd7OQ8pJ1fB1gf93hbzwc&#10;V1fuvwmc6X6XZVmrDuDXihEu3yNcqjptUbO6woi/5eC4z+a+2SffFAi+DUy+TTWu/b8VyHvbofhN&#10;6neb9++ANn0yhMu+EL17df3ApYpjWD8I32T47+7hfVgpQG6CvTdV6Tf7u/9vp2B1nXXAqE5d5bJ4&#10;NhIGRCBYV7Dh6JSPugJ3pRRaq9V3N9UH+uO0PxYuTluVlAAAIABJREFUAfqxsDSy7feLkEQ7z/SV&#10;ftYt2GkTeHATKPybgk36BcnbiqA2x/OVMRgux1JXFNbN15sKRq4DRGwC568DdmwCC1bqHIge+O7q&#10;WtcVeF4Wt0UF1xAicktp1ZVCr653HRClG0+b6gqdmnsQnsYYXr56hdZpBKoqRZ7nSBmv1xGC+Fad&#10;N44pevMiAp+KoljdSyuNkgrb1CRSkQ0TRNPgg6BuKtIkaYuUEyZ7EwbDAUmTMJvPWkU52meIhYHn&#10;5+cADIdDxuMhg8GALMuAWCxd1w1aStI0pSgKhPB4kzMuojL8l0+fc35xjjcVQQZSK6mqhiRRGNOg&#10;lERLVsqcQbUKRWna1mhLtIqK43mRMR6PSHSCc7F4sSyXgKfIM7RWmNpQlRXLxQLbNLEYulU5DC1I&#10;TwpBliQoqSjSDKF1VFYVUfFwNBpTFAWjQQGEVh1eQ6vurZRGZynZoFjN6aIoqOua+Xy+UgASQqJk&#10;glKKxhikVrHwsGnw7Vjr1HuGowFpW1i6P51w9977IOHLLz9jlClGgwGhWrA4O0EFw2CccmdaMC00&#10;dycFtix5/nhOsI48G5ClKc4HysYijCDVkCYCgicgqeoK4wOlaZgtSxrrkQkMCsHDN4Yc3Up48uIJ&#10;zia8eFHinCe0NfONcdig4rpIIEkEaQZ5kVCbwPGxQSFxwmODIIhANpLoRKASAVphhKdylkUDtWvI&#10;RorbD+6SpAW19VgCxWiAkIa9/QnFMCMIx7KsWCxLCJI8zXEWjLUoFUjTHEFUU0+UpgmB5aKkGCi8&#10;M+SpolrOkbpGDTLc8gKaOVnIeP7kM379+oxf/PyXPPzgu/z5P/0Jbzx6gBQaJSTONpfrcluICkRQ&#10;SmjXNa0QIo6XLEvogA0deU4IHSD+anGoCOBXipOaRiWIYsI7P/wzzo5fs/zqQ1x5xiBNyIs8Emag&#10;YxtWgbPK8aKMim3Wgikd+AwRJEMpwS1RWIpUsT9J+ZM/eZ/33r7HoEgo6zm2qjh7/ZqhbjgcZki7&#10;oK5LqnJJrhypkri6Yd4sqatlVFNWGalKyBUob5BYmtkFyhgwDelgEpWtgkImCcYqlBI0dY3KBQpP&#10;uZijRFQodramqjwugFcCJwT33niPvbt3ePr4KWq4x/0f/inFe9/GfvwZPs3xac4SSSUTnEogzfFS&#10;43wDpkEEj5IBX9XYszOKbJ/c13z687/mnUcP2B8NcOU5Lz/7EPPiR7j5a+rT57z+w69R1SsSu8Qs&#10;Av/x//43lEGRuAphQQWNFgIT4nquVEA4EMKTZgLrPV4IZJrgDfEzqSBYEgnBOxZNIBlMOLr/Fh/J&#10;hCaAFwMYHZHdApFkLE4akn1NkJKqcQQPwl5QFIHDYeCpsIzSjGThMGVNmmZMxvsMioK333qXJ08e&#10;c3ZxCjKufx1hRV/lMio2B9I0XRXIdkWkSimaJqqF4h3We+7ff4N33nmXg70xpprHvcixIlCRUrVK&#10;1ZLQI2vpq6R1ACZjzAps3xW5diphfZB6VyS+udf2iyu3+Q2dn7CpBNYnbdpUrF2pWUuFaQlZHj9+&#10;zGg0WgG8u+uFEPAhxhR90K+SklhjKyMAnr468CUxhhCS4ANSaAIhKmeGgHUuqqsbG8k4mkvluM4n&#10;ddat3ifLMkIA6zyyJZDoYhi/ItlqAcM9u1qYuh4zXKcU1wefdmMoSZJ1QHVLbLQZI4gtPlj3391+&#10;ul443AO/Q6uK2/qKSqGTDG8DeV7w6NEj3nzzjZYMR5AoGZV6tSBJNPPFvPVnitXY6YhqlI7ENlkW&#10;wQHPnj3j2bNn3Llzm1/9+jf86le/JklymqaOhC8hcHBwwGAw4PPPP6eqKuq6Jk1TgnNoqbHKtoRF&#10;EUC1XMwwk70WEDHi5CSqAEYSnQTvAsPhEICqqhFCMpst8MG15AYq+jIrMHdYFUB3frWUgr39vRVp&#10;QOfbGmtjIXoP9LEZK20jrusXJ3c+ZxfPbyPY2gZ+3+bXb97jJmD9tutsAsg3Y5bNv7mJYO6mOLsf&#10;U/2nKHNf99zbYvXr1ADlNQrH6/kDblRiv+5v+/2+rd02Qc79eHqzHa/L2dzUlzfZdW3Rjd0+gHtb&#10;G29eZxt4Y1v/bM6LzVxNP04UQWCdXalHb+4jUQlbfKN823VAjW8KfN/W1l9HnrAJ+u3nRrz3CO8R&#10;oiUUa4G4m/eJauayJXXZJF+8fvxdR+SwOY42yTL7/bSNRPGmdrqOWHINTLgCJUV0nw++BdlGhWmp&#10;1Mqn9yFEghutyFqSFuctwkeSO5XneBdorEErRdLlaoxdkdj120EphUKgU8V4PGZQFBACTd1g2nEm&#10;RQQYdzmqpjErYprNvlcykro4HzB1zYtnz3n04CGScfycOD47Mq7ofim6tJWQAucCzvoI9hQCqSS6&#10;y+e1430ymXDr1iEXFzPqKsaKWsd1sp+fvWlN3pabWlML7c3BTtXW9vyKy/EbruQwN33BTb9vcy/a&#10;Rly4OaxuUlTtz6s+8VKX/2ypldhG3nmZh+6Rom6s01vBhd6j2n1ZhhiXe++xxq7lfZWQKJ2s1FiF&#10;kDGvFUIkdUKBCKR5jk5zjk/PODk+YTZbxBiivZQU16/VQiiSVYgs8CFwfnrC7OKM0f4htxcljx4+&#10;YjgYoqSEJMFZw3A4ZLFc8PnnnyPa+GBQDDk5OWOxmOFtpJqqq4p7dx9wsH+Aloo0TaLP6z1aKaw1&#10;VOWci/MLysWMUabR0pFIx7iQ7I8U7z7c5/5Bza1JgvQGX5a8/OIVbvYaFTzWgJCBRDuEtzSlxRJY&#10;OMcb4yk0jj/83S95/tEZ3/veD/jiq5d89I+/Icskd+7f4f6ju9y6f8CDbz/g/g/+B5x7iS4yRH4X&#10;5B28yXj8+W/56tNfM0kv+PM/PuK97w0Q8oT5q9ecvA4Mj35Mru/x5Ncf83/9b/8rYvmEH3x7j29/&#10;b59kYKhOSz7+/TlnpzCaDlHZEBMCVWMwZs7tA8WDowlaOqrK8fJlyfmFoLGaoRKUy3OWy3NMc8bD&#10;Q8FkYFC+RCSCkCQY56lcnCeDFBLpIXiMDbw8vuD8bI7OBuzdOmIwGfLy6VckrkRLiVSKg3t38WlK&#10;Pkn5/o++xxdfPub8+DVaBBCR2DJJUpJE8YfHj1mWDXmh2b81Zbw/wRtDCA2NC5SV4eXJKSIRDCcD&#10;tIZytkAKz2QyQSjFsiox3iITTSoFaaIYFimZljEeQ1BXBlctUSFHJGCXIeYLgsJYhVUlpi5JiiFC&#10;Z7xxd49bhz/i2+++wb/72d/z8eNnSGFxtsY2Bm8dzgUWZcXL12dM9qdkWU4qLJmAwgtG0jIUDcNc&#10;kEqDFIZbt4agBC5YzmYlLp1S7D8gufUuo/vvY4s9jEoIdIRdIJVEyiSCcy9n27XA2HVFX4GSEoUj&#10;mAWf/+4XPP74H3j16e9ITWBx/Jrm4pi9gwd4W4KvSb1nefKcl9U5tioRA4eSnjRLGOaSxcLhg2BZ&#10;2hiP+riymcbQmJrJpEAIImll7UhyxWCccugNB4djfOJItMB7ENLjvcFbgdewmFuyNMPagEoDRaJI&#10;/IJf/s2/560f/gnj23fBOJJsxN44Y6gNbx4NeP7JKeX8goN7D/j8D5/znQ8+4K233uV3H/1u1Q6u&#10;zTPEfUSs5en7e0d/bety44vFgtASv8VcgFzLlWzbx7q9sKqq1ZlQ992+/76sStI0Iy1yEi15cP8+&#10;s4sZdV2TpDlK65i/loJlWfLV48c8uH+PoshZLpeRSI9LEmbfIzLs9g9rHYlW1HV96a+uvf9/GgD1&#10;OtKZNWKBdi9SCKb7e/zkxz/mztERs/lFSyIb128E2KZBtQRvVV3yr//Pf8Nbjx7xh88/Y+/WlMne&#10;sM2t+dWzShEJZiGgpEYotYqn0zSSCHUkjt57yrKM8X6bw1Eq5uWllCyXy+i/pAm5jvn5pqr5f/7D&#10;33I4PeLHf/ojrK0JweJCPBdUWiFRV855ulxPn5jmOj9omx+xjTjqJqKnbf70GinOxk/XT50/dZP/&#10;fJ1q/OUzbvePOo9MK93zOS6JFLeRy22S8l1ejxvfGcTXqtJva79tseq2M8/ON+v7s5vPte4biis+&#10;3uVn22sFulxhJJiMMVeIjGSRSHXjPn3fdBvh/Wb81K1V2+LrzfP+TV/8prj0EnBPz28XV8is+v2+&#10;7Xo78PvOdrazne1sZzvb2c52trOd7WxnOwD8zna2s53tbGc729nOdraznf0X2wo0ygYqGbYolq+D&#10;bPM8AgFXJaRbDkuvK0Dv/r8rCFkVF2/5bv8wf1PlfdvB7+bBbZ/lXym99m6X97qqZtaB5jfvFUE6&#10;AiHCVrW164qctxWNdCoBm4f41xUkXKecfhPAe7NPbwIebBZudte/CTCwfk16fdUVFm0WZG9jwl8v&#10;ZhYrdb/1Z9hs574qWGzP6wrxA0KoNSKD/v22sf33n6V9qyvghK4QYSUOF3xPaYC15+zPpT7oQEah&#10;F3yr0tmRCfRVsreN6w54tKmmcB1g/boik21kDduKdrbN7W2f+7B+jwjiV1tV6BHhUhW5JRZoF6QW&#10;mCy3Pus2oMdm0cXqnUO8R78IZPX34eoYXvVZ9zsuC5iFlJeg7d7464B71xVXQyxktM6xXJYs5ovV&#10;ixrTUJbLlbqoMVFFawW08+v3iooycSxXVcVyOUPrhCzNcMZEFfI8QxDbWytFkkZV+dFoBFJysZgz&#10;zAuOjo7I88WqMOz169ctkFswmUxWavDd2FUqKo7GYndNPihIdIKSIELOsCiQKiVITXGcs5idUdUl&#10;VgAenJcoQat0FlqFWblqt+FwGIHwSYrSGkRgPB6hlKKqarxxLegitl1VVThnY9FNu49kWboC5ymt&#10;Y+FcWxSokpQ0jZ/7VrlXSYlUkiRNKAY5k709BIG6jip8QioCgqwoVqC5DvivpGSpNU0zYTqdUhQD&#10;rLU0jQEXFVB0EtveW4dtC7x1onEycHDnEK0kTVMzPtzjYjnn93/4lLRIGKcJQw/zs2NCY8gKGKae&#10;o7Hk0a0xkzzj9PiMWVlTZAOwlrK2nJydUlUlxSBjMFTUi5LFmUUmKUJl6CxDGY8uJGk7dgeDwHc/&#10;uMfZ8SuE9HzxuOKrLy3ZQNI4ybJyWBfXKYggCaWgGCicV5yeO5AKaz0mgAmgCsVgb48kE2R5zmCQ&#10;oKShDiVZgEQIbo0GTG/dAqmpTR3VfVqJqbRI8cFR1xXL5ZKqbtAyQSGoq4a6aUAJpNYkeRbHi1Sc&#10;LedUtWU8ThHe4JzF25pMBzIl0G6JXZ5RiCn72pMOFXMCv/z53/DFV4/5b/75v+CPvv9DsjTBWolQ&#10;UeEktOMo9Pwm3QKgOoKLLE9QSrZjcnONbDeK0AP4dv5OS9TgBRHAuXfI+3/2Ez42M5qvlpwsF+Qh&#10;w6kBFxbOjeCiDpyXgVe14ni24GJWIzwkzjJQgnHiSb1loiWjPPCTP/8Ob9/fI08spjmnbBpevXpJ&#10;piTTYcpIC5RvolKaq3AEHBoZonqbsxGMK7RHpwFTBYQV+HpGdX7KMBXo4EmVBCWo5kukN7GAW8Fo&#10;nNB4gakqFkvDIA0EKfBBEKREaYkOoOWID/7sL3jw3e9T/fRvuTh5zeToCPIMEzzBNiTZiHyQ4Qks&#10;lwvAI7VESouv52gRUADGYeYL8nSCwPHqi4+pXnyBMHMSSuz5Vywef0Jz/hxVnvDy8w8ZqQuyVJDk&#10;4JYNqZS4AK4OmMqhWsXtJNHkWaDyAdsCh4ICI1MeHN3h8dwgxAIpI/g81RJdCU7PzjDG42yCzvYo&#10;yxPmZ4GJnpIdpoymd6g++wJR1Oh2uLg6kAqLdBfsDQXDkSCdC4appNYZ1XJJlqYkScp0OmVvb4JS&#10;krqpyLIcnWhEkKvCzTUVOVq/urfPaJ2s1MilVNy9+4BHb77FnfsPuTg95vz0nE8++pDZfE6SJZF0&#10;o6yQQiLFOuHMpr/e+QTdfhlaMoluM473XFdr7/yGTcD6NkXaTUKnPmh902fp9oWVDxh6QG0i0PH0&#10;9JQk0WsEPjEuuEoEFH0aWvWrEOFOPmwl8+q77J1vFpXaItgtknDpVlHOtIBDv/KhhZQY6yCICFrz&#10;viXmiIW2YuUX+1V/9OObPgFBB/i/iaTsulik+9s+cP1SDaqNC6RcU2NdVzIUW5XnNv085xxSx30d&#10;oXDekWYZ9+/f54MPPmBvMol7tWnfn8BgkDMoctJEUbXqu917GmMYDoaMJ9MIcpSB8/NzTk5OGQyG&#10;PH36nL/925/jPYzGY5yzOA9ZkSMEnJ2fkaYJzlnKcoH3DknA2lblN3iUlHhnOTk+jgQ6WpPn+Zq/&#10;2tgGhUJISW0MjTFR6c7aFnwpGQwGUTG+9a19S9Dk/SUIVwjBaDSMrCpt++vW7xbIK8QS/dhaStkS&#10;O10t0O6rx3VF82vxYT9u+5r4dTMvsC1u7j/fTUpx18Wg275zE0j6puLrfrz2TcHIXxd/bys63wTK&#10;f93zfdPC8a8D+m+bc5v3uC5/cx0Q9D8lD3Hde12nPrl5n+sA1pvr103j5zLO8lvV5Tfv65xb7V3d&#10;3nH1uper3bZcVEfsch1BQT9W/qakApugl80xtG1OrXI2LVmKcy6q16/UZf1abqY//7vY7Wo+RH7j&#10;sbDt/a4Dq9zUh9d9dpOK6bY54trYMk3UWt5TCIEUEmsdQYKSGr9CjF+C531w5DrDixDX6zX/4JIU&#10;ZtVHrUqmRzCdTplOp5GQyDq0Wkbarbjwr8hmriN/WPlAWqMRGO9xxnB6esrTJ094+513Vn6VcXUb&#10;x6nY37TrW5ebEy3wchWjiJir8R3QLe5l0+kBBwdnvHzR9NTkL32MbaCbzb7vg9P786TzK64qs6/n&#10;1baDbW5e67aBzG7aV/pj86b1uG/rgPr+HtcnPgmRbKAlDNjUrN8Gft9cJ/vt7I0h4ElTFfMdLQGD&#10;StKYN8Fj6xrfgjm9j7kYqSIhgkoS5osFJ6fnlMsSNok9uqfbSmThuw/jugDYNmc6OzujXlZ4a7l3&#10;7x6T8ZgQXCRx1IonT55Q1TWj0QilNcY55mdnNHVNUWQQYDwacfvoNlpJpIQsTQkicHFxwcXFBeVy&#10;jjE1TdWgBARvIhg614wzmI4yDsc5h0MYSHClZXl+zpe/+5hCeqzxLEpLWgikEhhLJB8z0IiAbyzP&#10;PvqMv/nprxgmt8lmMz781W8oz49ZLM/4vUwo9kc8eO8u/+y/+xPG96bou+9CMiYwIpiMxctTfvmz&#10;v8M1r3j/7QHv/+g2KlswOznh+fltbv34f+TWd/4FurjDJ3/9v1OffMJ330r4sz8/Ii9q/LLhq99f&#10;8PTTmiRN2D84Yl4FTk5PeH0248EdzTuPpowLxXx2welJzclpYDaDkAiq8ozEafbGY4qhQroaGSxS&#10;BWQq8UFRVwLjA6lW7O8NUMJTlUuK0R6NAakSdD5henTI+eyc2fkrkhCBtZODR9x/4w2MHnD28pTF&#10;YsnL0xPSRCMRpMWAYZFTJIrlfM7r45foDA7vHfHuB29ijWV2VgIG4wUnZzOWZcX+cEJRpFTLBaZe&#10;Mh6NuHN0i6AkJ7MZ57MzkqBJvEB4F/MOPoCL5I+JFhBiHkiEFOFqhKvABLRPqX1FuZwxuX0bkgJs&#10;Q5YkfOvuhMN/9U/597/4Fb9//oLlbB7zjssKYxxfPn7Kl189jar3SiKdRwG5hBRDJmryxJKmjrxQ&#10;JMpzsVyii4x8fEiV7KOmjxg//DZhdItaZzjAW4sIkbgiIFA6I0mLmERdnbf1PfCrysVSSrRMEcLR&#10;lCc8+fzXHD/9hFdffkL5+jlpOuDsxVOkrcDMCbVAugW59OjQYBYGVxrkUDIc5KRZQp5JZqeW5XzJ&#10;RR4JXYWMuQ1rLbP5jDvTWygtqa1nNi8pmwqdSfamBUomlB4QEmsCaQamtiQpOBeoFoG68Khc4wiM&#10;hmPM43OWzz/n/PGXjPf3CM4ibUArQaJr7o4nPLpI+ezJ7xF5Sj4ccnxyxq3DO4yGX7VpN4H3Bkm7&#10;TvrLPaN/NtP3BTvF+Ljvaozxa+dJ/bMEa+2KOFu0hKuxf/xabN3lDfr7dedPKqdRUnLr4BYPHsx5&#10;/Pgppm6QUrf7diTPmc1mPHsGBwcHZFnG2cUFVVWv+aPGGJTSDAZD9vbGjIYjFvM5H330URv7K2jP&#10;OL5uH7t5PxVX8jIg8N5hTA0ExqMRH3zrXQ4PpwRn8M4gpKepy5ZQzZAIwSDL4kgWAeMNn3z+KVpL&#10;0iTH4iMZkBAorSP5OqI9b6Mlh6N3Np0jpW6JCy77SkpJnucANE29dm7TEQ4LnaCVpqHm4mLGT3/6&#10;UxIp+M73PojkRIIVWbEIkeB0Wyy7CZreFt/0z6k2QctfF1P1z8O3xdCbZD/X+YyX/24HJ2/GF5fX&#10;kFvjsY78QIh4XubXwOBh5R9ui/VuUkrfjBf6MXnfh98ksrguxvom5+ubqupX21B8o3lzHdHdyhf1&#10;6+v36h2EaInYxRbwuF+robjp+a/LKWyrSVj3s8W1tQnr4yES38d1KnxtDnErgeIOBL+zne1sZzvb&#10;2c52trOd7WxnO/uv3HYA+J3tbGc729nOdrazne1sZzv7/8mEkKuDVuAKsHYTwBqZ86OyQP8gHjrA&#10;qNiqxH61WFbcqDS9/oziSqFkv4hgs7Bxm3Xf6wD3Hail//V+kXJUx7lUV1gHDlwFv3fPuflv/2C5&#10;D4jrg8avK/T8urbps9FvKyK4/DvZe89NtbNwY6Flv682VY76hQBdcSdcAie6sbNZBLDtnfp/0//e&#10;VTb/0OsjdwW8c7VYtg9Sv1qE0i8SuDpmN4pMvY9Foy34vfv8sv1Za9PuGfvqH5sg/k01vk31xU21&#10;r0jmoNba56aCkj44+zrliP746b/rTaCS/lzuirpXSqqwphTajZl1Nfd+sf72gpr+f/fH0+bnLZ65&#10;02omELDeXRlHm+3UJ1Dojx/nHWmaXqsUsfm7bfOn/UY7LwLWepbLkmVZU9emBRjAfD5bFZVHZWmz&#10;umb3DB14Ks9z6rrk4uKCuq5j+ypF3TRR6cY7hAhIAt40JGmCRJBnOVpr5vM5i6oEH8jTjOFwgHOe&#10;V69ecXp6ymQyQSlBVZWE4CmKAcaYFuiftGAxiTG2HScOhEIGRVoMGXvJXanZm0yYnR8zW8w4PZ1z&#10;dnoBQhOyFO9CXD/FepsmScJoOCLROs4LGd+/aZVws2xwOd6Cw7cgkhBYPZfWui3+FkilKHTRrk6x&#10;+D8IgZSKpBuXLdBDSlBKkmgVFa9UVD5XWiJVglRqBUDw3nN2draaV03TYK1DyqjSl+cK1xiMtSuF&#10;+ETp1d6j04QsT5kvF4zHBePphD88/oKf/+zv+O1vf83dgzF1OUOYC4bUTArB3iDwxtGA7793lxxL&#10;vSgJ1lJXhsXFjNn8NVXZoHQgz2GUFhSJx5kGZxx1Y0hHKVJpnBRkhcbRIKzn7bfucDQZMb94zcGt&#10;O/z2t5/TNBITAvNSMC8DyBQfJAKNEgaRaKRSlHNDYxNkoqiNxwWBSCXpKEfnGVmRUowGJGmCMTWh&#10;SBDeUSQJw/EApSSVqQg+Ej80xuGDXwHJ67pmWUbF3L29EcHV1KbCtcqFjauZDofkaUplHK9PLrAu&#10;RECwDMxmF+AdWqVoAa4u0d6SyoZcNBQsePfdd1mYmk8//5T/4/Upn378GT/5i3/Gm288JEkkpqnp&#10;qwx2PlFf8ShJNFqrCDyuLREI0N8b47rkQ6/Asb2qkBKzUjZUGKGYPnyT2+9/ny9Oj5ktj1mWjtLV&#10;HNeec6k5bhznC8v5fMlsWSOkJEsUXgoWTcVyadhTkiwPvPH+bd56NEG4JVUNC9cwKyuEW5BnGbnK&#10;0MLjTIgFxgiMdRjlcM5j6pKmWtAYAyoStJCoFvC5JNUeGySmWXJ6/JqARvmGSaEJAow1aK1YLCx1&#10;3SC1JFUpxkmcF1QmcHJuGR7dIRNjsul9sofvkR78gcWLZ7x6dcKjDxK80pw8ecrBozsUh1OC99hy&#10;jq+XpJkmzRWLZtnO5xRvHYvzM3Q+xtua2clXPPndLxFVzUBZsnDG4w//jtnrlxzmAlGeoIqACJAo&#10;QaGjypT3IBQ0VqBE3I+tt1FxW4JKJEmS4o2ndJq0OEDnJyxnC9JcIbKE0d5tcnfGyYvHnJ28Bp9T&#10;5COa+SnHT8+55wv03oSDew/w9tMWyO8RAZrSRfFNXzEeJRwceAYXnvTCkeA4Oz3GWsNgMEW4hnfe&#10;fosPP/4tjbN4iEBYL1eF2TeB6jq/ZkVcowTFYISxHus8SZaD1EidEoLHOoeSCdY7nHetAuklMK7z&#10;tfvXV0pRlmWPSMa1P35VQN5Xju/8iE5Rfr3gmq3+SR+sd6nUq1aF210RO8hW8TasilFDS5pzSd5z&#10;fRHrlf/3rdJnCBE8JjqSMVpwYU+dtEXchx7ZDkRyI+cc1pioAN6+u2hJeFbtQtzv49NGsEQQvVjI&#10;tyBe79bAyV3R/prPxjqRUD/W2ga02/x3tRbSL6XuFK64sd22g5PX/VStNUK1fikx5hmNR7z//re4&#10;desQJaMqm0MivSJ4R2MaaNXP+2MwaQHmQgqctZyfX7BczlkslhT5ECk0P/23/44Xz48ZjQZkWUaa&#10;pagkRUqFMQ3Hx68hBNwq3rFIFQEO1lrSNKWqKqSUlNWSZ8+fsLe3T93UrU+RrvqgUwysmgohBdY5&#10;AtH/TtI0EtQh4t+5S788FvEnOBf3yzRNWj877t2rOCCw4XdfgiXWYkYfro2jO2KKbfHntlixP542&#10;gcWbPvO2WHBTye460Pi2+29ep4uVNnMQ3yw3sq4y/J9r16kf93MtmzFpP1ewHuf3CdHC1vtskpht&#10;Aw7cHLdsz0ncVKj+dUqF/WtuK3rfNu5uUpjftv5u29u2AV7XSUduJhsQgBSRZKQD3SRJihSqBxJf&#10;JXLaHMD2tuzPhz4JzDYl+pvm2XVkiNe17ZW+Cb2x3SqACwFS9OLhlmis/cvVvihbkLsSEhts5NwQ&#10;kXZEhLAW123bp28iqNiMyft5iM1YfduetA3TjRWRAAAgAElEQVSwfN360p9DawqOUqKShCBYKXEj&#10;BNY7ZK5ARZAXIeYYQjuOTFOBjv5GkaXkWcJiUbakcW49fpBRPT6TKePxgLfefhslFa9fH6/2DY1C&#10;OLhYzDg8OGBYDOJzOo9pGpSK5G1KtnkVAsFHlfpEa4I3NGXJs6dPuXv3DrcOj6itoWkszgekCOAD&#10;QsUYWqlejlAAQhI8BBf9BNXGyFprSAuYSMZ7+xyfnuHbfEG3Isk+mUrMRqwTAnbMkW26KP741bzo&#10;8nqJTuKjbKhvdiAswWUs1c9TbgOkbYIet82rfk41fjeut5tzuO83bY7hPtnM5Wehl4tcV1Dt70nr&#10;hJrXrWtx3iY6+kVpmmKtQcoBw1FOMczadvSkSYq1Htf6zlqn6MZGXzF4RDAsygrREiw0xlGbGo9f&#10;AUU399HN/Gl8NrlaK4XsfheJDEJoqI3h899/zMvnz3jw8AEP33iD/WLA8avXPH/2HGst0+kUrTXW&#10;WCyeLFEkSuKsoyjylS8tZYKU0S+fnc/AOqRQLUGfR+tAoqBINYNMk6qGvYGkWb4EB66WzM9qvvji&#10;FYvj52hgaRx1A1oL0IraenwDZmlRwwxtJPb0FH1xzGgvw792jO0rsK8x1RlWKcqXgnLwhNknJfbl&#10;hOq3U1x+m5evHeevlrz46ite/f6XPNyf86M/fUQ6VSxPzjib3+LBX/4vFG/8Jegxrm64mJ8xHSz5&#10;0R/dZzQV2JNzZq81v/3NBcIL9sc5prG8Op5zfDpnPBK8/85tDsbgqhnz84qTs8DZHGyAJAkEYZhO&#10;B0xHGl/XyOBjrJcNELrg1cmc87Ma08CtownDvQG2WSC0QumEuoaq8exPE6S0zE5eQ1OiFDgkB/fu&#10;o0cFQSSg4WQxZ3p0G5zn4dEd7k73cMsloa746qtXGOMYDPe5/+j/Y++9miTJsju/3xWuQmWkqizV&#10;untUTw9GYAAsgN0FSHwBfkI+8YW25JqtrZG2XCyGALnAzkAMMLJnerpalK7UGcLVFXy47hEekZHZ&#10;Dc7bIo5ZWWZlZkS4X79+/Zxz/+JNlIo4PTtBSoutHOfn8+CuvpeRZDE4RzGdECvFsN8j68XU3ofa&#10;O0kAgasskdIo4RA0ogyLtcWjdYSWGm9s87yCnhakWlNKoLpAUFBWmnIq0FFGKjT/5ntf4/7zPV7O&#10;HK9ePEerlB/+6Mf86qNHTOdT+v0j+r0YW9Yk1jPEM4wdvUiQYkii0Be6nM/JBhG6v8tFneBHbzJ6&#10;+9vIw9codUptBUJLvPCLPRuJDE7kIuw4rT7X28pAoJBNnh/uPy1Cr8JXcz75xd9TXn6GrC44e/6E&#10;xClsUeIrQxaDqy4Q1uLKkkh7Mu3QQlKKUGNKBNJbpLTEMXgHtXcIJUi0R2sPFsp5AeOCozuaV6cV&#10;Ze2Z5YbBUFKZEmvmHJ8ZejPNzu4AIVO8n5NmkM/AI5jllkEWI4RjPBog3THF1TGf/OZD7r77NaQs&#10;EKJCKE8Se/Z3YsQ7d3n+4nPOXjxleHiXx+4lUvd4+NobfPbJI+JYEaUJ1kFt7CKHW+3Rh3+hvxBE&#10;7vJ8tiCut72DdcHproh3uz/RfU61IrR4T10VYf1vSO1CBHEb4T3CO4xzREnM4cEBs+mUs/NLinKO&#10;jmKEVEghiJSiqCpOTs8Yj8fsjHfw5xeLfvwyP7LUxjCdzSmrijLPMc6iV+qfpfv7ptxzvd66vofk&#10;kbJ1WQ+/N7bE1DVCKZI048FrD9k/PKAocgpTI5RHKYGzFoXE1BatIsajHcAG0roQZL0eeV5grMML&#10;hdQx+/v71LXh7OwcKcXKfiO4xXMziAiv7jO3OUXo1RuECP2w7r6dVs2+goco1tR1zbMXz/hf//d/&#10;x+89/QN+9/u/i5KCu3f2SbTAGktRFEGl0gchU9kK2fiwx7HsOW0WIL+pXtn0/25fZnUf1C2+ruYS&#10;YqUPtkkYa/X/bZ5PQ+xfrz3FIl/2zfm1tXF3jxUpWk/zRlhPrNTRLWG6FWF0zi72Aq/XhOqGfe2m&#10;g+ZXydk37XF+2f7Tpj3qdbL9cs0Qi/29lpAexqorZuRX9tw31T1eLP9aLHAJQTpAbtivXr6fXAgw&#10;dMc39AdoRPq7uaffuKe6qUZse6NdsY/rIm/LsfBedubkUvxy2bPgRpH2L8J+bGMb29jGNraxjW1s&#10;Yxvb2MY2tvEvIbYE+G1sYxvb2MY2trGNbWxjG9v4LWOhIC/FRjeArjq9XRC0WkCqWCEeu8YqWdyg&#10;WL4OUt3khrb+s3Xl8fUN/FWXneVnwXUn63AerBByN4FkrwMTlo7wLQkggBCuu3PfRPzvjtMqEDuQ&#10;crS+7lK5SSW/e37X3KybWAe4d0ExC4DvhnmwTsLujkF37NuxbMf+JrB692ddIkMX+C0aMuomVfn1&#10;2DQXumO2HGO/BtZZAlhvet/bFehXne27Tgbh9XrhKCmE6pyHX4CiWoft7rzc5HzVBcRLycLFaQlw&#10;8ddISi2IpwuM6TpD3AQM3+SmsA4cWSFr3eIKv8lZvr3PNoEnFoAcu0o6X4JXlgyC7pza5PC6ADZL&#10;iZBixdV9Ewh/hdSxwR0wuL8vXWFuEt34ovNfztWl0IaUkjzPKcoSYz2RVgtyW0tIasl/SgVAchTF&#10;K/dGURQLl9FAzpNh3dWKXi9jb2cUnNgb8FN/MCSKY07Ozzg+OWE2n3E1mXB+csrRwSFCaubzORcX&#10;F4trFgCCgdh9enqKECK4dSnVIeOF+Vo4hy89cRSTIImSHjtSMx4NGfQidooddscVszs53lusM5RF&#10;RVEUeO/p9XrEccxkMkEphVaKqiwWrvX44Dw/3tkhSTPqOpx7XS8Boc6BbcZDSolUwc0O54mkIooj&#10;qspgrMV5H1ziZePGrlVDXBZ4b6hNQRrHiOYejOIIrRPiOFk4F5+fny+ON0kSyrIABPP5PDjERzFK&#10;Bld5L1gQIKJGxMA5RxqnjEZ90l7Ebz7+mP/z//hPHJ9ccjAeMT2f0PNTdlLD0Thivw97/Zjf+cYb&#10;DBLLfDIDBEoFEZrLqznTaViPk1hzdDDk6CCjyi+DG70TOCeZFw5bl+SlozYWZz0ay94oYnJ2SS+O&#10;OHlW8NEvcpCCvPBczhyTuWdW1PRyhTUOZz2VqbEuuPLoRHBxWjO/9HgJUd8TpxlCJ3iZ4rzmam4o&#10;CkdpPM6DNZ6hSgOJs2zIE85hakOiw/jVdRVInEjSNKbfi5CixroSLwKwXwrBIM2oa8NHH37GZx+/&#10;ROHZH49II8lMWDxQFDU6CyT1XpoiheZieo4vz4nqCW8d7XB2NWOWT/jR3/+IVxdn/Nmf/Y985d13&#10;0AKMDfel64jWtG7LUrZOLSzW/eD2FIiMLVDT4hugaACr2YYU4qwNztkOpAeLwqmYO+9+nZdPn/P8&#10;V/9EMZ+Qe8clERMU53XJVR7ArUpLjvbHHPT7KGuo85xMWu72Nb/z+i7vHWkGieHi/BIZx5gix81z&#10;ImtQLhBUBYpqnpMXJUIGoHgSa0xdgC2QvkbhMc6QJAlJEoOZo6QlTgQeQe1qJmenCCSjgUbJAVZa&#10;amsoKotxHrygNg6kwgsVxkDB4cN77L35Pp8/u6CQPVzcp3KOusp59fyYhw5ElPD00ee8/fvfQWa9&#10;kHSaCqyhNIZEgkgiag8gwdWcPHtMkiRoW2OmUz7/8Kfs7Y4YYNF2zrPf/CNF7YidI1ECiURrgcMj&#10;a4k3Bicg0grbOD5JBVI4ROShDiT5OEu4LHLOpxVXpSUajMgvI47ufZUeEUdvvc3e1YQf/+SfePTo&#10;V/SyOwgVU1Xw6vkxVQ3J/i69ozsI7ZhcvGSQpWhryOdlEADJHP1EcTSOGWdTlDB4JyhKx5Nnn/Hu&#10;V99if9xHqJr/+sMdXp2fQuMOrr1oSEed3F8KvPELIHb78yC6oojjGJ1mJGkP4T0XZ6dMJpdcXU4w&#10;iCCOYGvirBE5at3Gm9qh60ZrnSNp8qCWlB7IMX4lF2qfr0mSsLe3x2AwIM9zzs/PF3+/6VnczQ+6&#10;9cry93JBtLqe+3TerzmeAM5t3dzEiuCT8zYQzTYQqa7lvUIRmDk+jLdfjk+3LlghRzYiPzqK8ZjG&#10;Rb39W4F3bunwLhuSVgds67wDvySztaTGrrBBV2Dgtjx7nUjWHndXrOka0XThAhu+WhfW6duceK/X&#10;EtcS9eVnC0GcJnzwwQe8/fZbhGFxGFPgTBXI6FKS5zVz3woZBHEhpTSRjtA6oqoqYI5SosmBLnnn&#10;7a/wy19+yK8+fISUmt5gyGAwYHdvlyhJefnyFfN5TlkWHWGg1nnPgPcoHWOsxzqPFw5TWYqyXBHr&#10;qsoaKRRCNO8RhW3OOAnPtdI4mjQ0ECJVcHWtZzMiES+uX5t79Ps9kiTCO7twPVzk0iIQLrs1cXc+&#10;L+qBtbnYzePbvPQm8qoUAr+BML2pZujWwptq925evS7IsGm+do/xJoD3ukvwP8dxrAW3/3NjU91z&#10;2z2wPhbdPkF33RJiCTZ3zn4pN/tNBIEvEhxcXwduO9b1Wm2Ta9z6+3zRuXedG9v6+KbP2/RZN82x&#10;Zf1pl+8FG8dGXBsPUFIt6syu43nrFN4VNtzUY1gndHfPrSvwtj7+KzXqLSTeTePSrZfX11nvA3Fa&#10;iFD7KpZu4Bv7TjIIxQgpsc09J6XES78yZrfNq9vmzvqx3/Q3m97zNnLRNbf0Rb/JgRdL4kkjbJIk&#10;Ce7qKvRYBEgVBM5ohSdEID05u+zrOF8DQSAuihOiKGIymTCfB9f1OI5DPqoUzoaex/7+PvPZjFev&#10;XlHk1SL/kEJS2xrZuJqOx2Nm8xllVbWPxOZB6VeIOW3/pBVuePXyJR//5mPGO7ukSYr3Fa4Kzx+E&#10;h4YIG543S+KTc+28kYt10FqPVhqdaryE3d1dTk5POC/zZm43z7hId+atu95bXSZjC+GVNt9aPB/C&#10;mTW5lm2E77r9Wrlxneo+Y7quvpvm103rZJe80/bfuj3e7vNoU3+368S8/Oybn3PL8WnJQ+KaYFJ7&#10;v1rvFv2dLE2xpmZnOOCr773LB9/6Or1Bxj/99Kc8e/qSy6srQC1yFIA06ZNlGfl8xvn5Cd6DVhGg&#10;sLbCWd/0Zf21vtmmNWTTeLb9vDiOcQ35EBGcdz9+9IiiLLk8u+DZs2dcTacMBoNA1rOOuihQUjAa&#10;jqjKkrIqca5HURQMBn16/R5pkoQejFRYYTHGYusaV5dkiWR3mLGbRUhfcHTQZ6cvuLuv2B0JqvmE&#10;559+wvGTKdpbyrKiMh7nBZGKENZQlg5vPcaD7ilmF1OefPKcpM6JylcU+UvK8+eYWUGCBG8YDRS/&#10;9419hvYJx785oXKCp68kH31qyAuBFo69vuXb337I7v0IOz9mmmsO/uB/InvjO3g1AAfOVvgq52vv&#10;7XL/QYLwM6wR/PoXp1xdeMY7MWjFi1ennJ7lxKnj97//Bg+PNN4WHE8V05lgVkBlPU5AVVniSpPP&#10;c0SdEwvHqBcjhaesJefnBReXlrIUHBzscXhnTG+gOT6eIqxnOsmZzyosGh3F1GWNLUoUIvTJejsc&#10;Ht1B6pg4ThmMRxx6ifKwv7PHMOlRz+bM6znnZ1OevTzBiIivfPMDxvtjTo+fgw33+Wyac/zqnDiO&#10;GI3GZEnK2fk5Cuj3U9IsCfWAh6o2TY9VI6RAK4GSwYHaGU/poawMCIlWGuk9wtlGHFWiY43SjizW&#10;EDkqP8cbAU4zmV1xNsnp79/jnQf3GM0Mv/7JP/Af/+P/xaePX9IbDPnKe+9yuD8miyTCSPaiIftM&#10;2LEnyHqKdR7rLPPLgmwYI9Mep7mnHt7ntfe+w+DBu1Rxj9orKufRPtTlzllwkCYxcRTRkt2bbbbV&#10;e1CKBQFVSIGSYR+Oes4nv/5Hrl4+YqArTl+9wkymHO3fxRcGm5dEQ4Mwjn4y5Lwo0MAg08Rac3Vh&#10;cNaR5zkCTaw9WQreWGxtSWPFwa5CSrB1EEcRwrK7m3IxMVSVAPokUUTpSoSAqjT0XcrLZ3OMsShJ&#10;IGU7izUwnVlEauj1BUkMd/YTZmeXvHz+MaackKQlTlR4YYljjzIz3rpzj7ePMn5xMqXqFURRzvOn&#10;T3j7nbfY2dlhOr1EK72oX1riLRDc0Al7La3A3nrOEX52XaTXuTA23f2dth5sn17OOYTW9Ps9okiT&#10;5zm1CXtC4bkQxFdpBEecdRwdHZGmCf/0059ydnGJjiKUFFjb9HKkpihLzs7P2RmPyLIMa2fX9tmq&#10;sqKqq/DcNpY0TfGNGLO1Yc0Mny9vzKnWHcVX66nOU7oRMsR7dKQAyQfffJ/v/973qYuC2dUVtigR&#10;EahY4a3AGo91Ic9QWiEQJEmCUpokSfEu9M5d02u5vJyEXmlTD4Z906VYTttnrar5CjG4u3dVluVi&#10;fNpeSJ7nKClDf6wdPyURNuQj87zkP/+XH/C3f/+PDAd9vv+93+F/+JN/Taybvbnu3lUjdNrWbN3c&#10;7CZhgU314CahqOuv92v9pkbURsiV2mI9/9mc+4gFCb2b4ywEhpuaZrlXKxbkc+fWCMzdXI/rAmRt&#10;31yI64ISNwmj3ZyrLXtF3bn5ZYT1N9UT67XUeh+xXSeWNZ64QQR/WS+ui0Su13GLz2RV4P0mkc/w&#10;+d0eBwsx9lasYCmabhfzcH1MuwLym3JSpWSzj7Eurk7nGMP1r6pqzShgHQdy/RrfJE62jW1sYxvb&#10;2MY2trGNbWxjG9vYxr/E2BLgt7GNbWxjG9vYxja2sY1tbOO3Lax0tFDDx9vG8UV03A5kZ3O5/d0q&#10;SXllk9O7xT7nOrm9JXm2r1luELcbqa2L9OrnLIGIfvOmsffXAPXtZ7fq90vAcXifNlpg43osQRN0&#10;HB26xGZDd5N6PTaBGm76uwC6YaND+vp7Lf+/7qjefl2S3FtACK0TCmIxjstreH3Te9M5bXI7ajfP&#10;l+CZdTCGvEbwgSXJe20kFt+1Y9wCcVeBysu/b69HANyuEruXRP/Nbmyr824z0D8cu1hRrl/d0A8g&#10;0dZZIvx+6WS1ScRhnYTQOot5BEIqvK/xCJTWpGlCHEeLc9lEZG+d5bvXpwtmWnfwu42o3f5e3EBi&#10;WXy/AEjTcXsXK85y6+N6k7CFkBLf3ptCghcL04T1Y+qe27rzqOgQ+7rkrHXQ9bp4guoIgATiVriI&#10;UgQXnnX32U3uk7fd36IhBeEJLi8IZtM8uOrIJcAmjPXSkTWKNEmSNATt4ERSFDl5Pl/MyyXxSgaC&#10;mdYMhwN6/R5ZmpKlKUIIqtowvyo4PztjNp1Rm5rZ1QwpBeVozOHhLpeXlwsQX+t6FsRC9GLcW7Bf&#10;cJZdzhNjDFEco6MI16yNSRITKYHwO8Rpj8HQUxUVzhmMqZnOpuR5gTV24aqeJElnLRiSZklwWMRj&#10;nMM7j6lrkkTjrEMJTUWF9wLjfHAQ94FApnVYs3XrshcneC/QcUJtA6Gx1+shG7BopMN9HEeafi8j&#10;yzLSLA0EDy9wPkxKYwxXV1dcXFyQpunimJUM4Mc0SRiNRjjrKIuCsijwIoAsnXU474OIgNb0eil1&#10;UfHLn/2MH/zlDxBCMB70sEWF9hXjUcTr91LePJDc3VHc2+vT1zXzq3OsqRAiC+RCY6ltmLuRkqSx&#10;YtRLMWXJfJ6DlzgnMRamkxklBSiNMw5hPDtDSSJrHn/yjK++e8SzpxO0h1iDjiVSSKrKUuYVpoyD&#10;I7GUKOERShBlktJ6vPM4G8CwUkmk0ggZBeGESGBKS2UkxkmccGRpjI5UcGvTAmscpqpwtSPtpURS&#10;U5kaJQN4P0tSsixBYdA2pjbBbTKWglfPn3NxPuXJJy/AQKoke/0e0jmkM2RpINtGcUKUxmS9HnUl&#10;EK6inJ3w8ulH7N97l51EouKISQ2PPvkN//7fX/KHf/Cv+IPvf59hv0dZFlhH484SyELSh2trRSAE&#10;ByKVCmIc4ekbSBu4RX4jGufQ4LgZQK3WN4Qi77EIkriH3jlk782v8uNffMjUlNQiphCS0jiKIhA9&#10;d0YD3npwl2+++yZ3h310XeLLnMRPGIqcvahgt2/Bzokij5KWREIekg5iJVFKUNUFxfwKW1mkTtBp&#10;gpLgscQR6IYQY70nS1PqukKaEtms/SryaCvIouAaGWvA5DgbHJWchyTReCGIUknS3yNKNOXVCYWp&#10;2Tt8jff/8E84+csfYaRG6DiMVz3j6tUzfFWRZhlPn/4aO5+hlcajsB7wmroS1PMKVEJlBbWwgOfi&#10;5Dm74xGyLEjwnD/+DXI2IpPBdau2Jb50TbYgUUIsBXOEC06JQOk9s9IQa08SSbJ0QJ07rooChydK&#10;h6SDjPPLC44vLhj1+uQ25t5b38TpIdndfXZjyafPn/H5k4/YGc6RlcGT4OoaU3mSbMzua++QjYYU&#10;x5e4Opyj9nBxPiVNEpI4Zqev6KkLehpkWaO15uTkBVJ6Li+umOcFadbDnZzgrUNJjbVLclr73Ixa&#10;4m5VL57lCwK8bByiVSA8KK2YXl0xm82wrVO7DWu/aglT4eG4eBYqpYi0pqoqvAsulK6qiOOYNE2J&#10;ooiiKJpnqAtzSkqOju5ydHTE/QcPiCPFZ599xqtXr6iqOgiWKIXpkIm7gPVNRD/VuHK1IOElkNQv&#10;3OCCC5VHN2Ra5/3CPbx9tLeAaWMIBApBx7qpTWCDIEILsg6O5cu8yDXuYKp1M7duhVzpvacoiiCq&#10;kCTB1dza4Cy/cKNdZPvN83mZrykV4aEBtwdymW1dnJq57FxLpmjJtO7GvLhbXbTvJ3X4ivf4Nk9s&#10;Ce+d/EfKNpfw11zhl7mZX8npu0Jdy1wuvFdd1yiliNOUr33lK3z3u79DmsVUVUFdV4DAOBNAysZQ&#10;1zXGGNI0RTYkmUhH6Cgm0hrTuP2hJfP5nP39A05PT/mLv/gBxjr2D/Y5unuX/b1d3v/m+xyfnPLJ&#10;x59QFnOst4s8rK1RnTForRpweDgzaxowvWAx15cO0MGhNVKaSCtMXTXiRoBb1m3WurCGGodw4IRd&#10;OLKGMZFoJYiiOGiC1IGU6sTyGgvhV8i17esXBFjvUbKTx7dCGU2t7pHhR8Iv3KM7/l8rBO3rZPXm&#10;+vvVmvg2R7DuPFzmpZuFurp15SYCbbceaIkq68IOt9Xx665yXzY2A+PXezB6AzmAazXMOsmg7aFI&#10;6TeOR/c81/sIX4YAv8lBeb2Ouokcf5Pb/U3k9y8CwHd7Bl/2mt0Ui9d3eh0tCcDBtX5F93ut9bVj&#10;uYnQfdOY3kZeb++brtPyP9fNcFMf48aaf0F+9yvCcS2Rzjlx41zw3lObGqmC+J+SKtTOa/2H245v&#10;E8HnNnf4m4QVbprfm0QiN83NQGxbCsxIxIL82wpfBhKabNbNUFO1NSZSYXyoi0ajHlmW8vTpC0Re&#10;MM9Lzs8vgi1vM4eyLCNNEvAwHo8Z7Qy4uLggz3Os8QtSXnusw+GQ3d0xo9GIk5Nj6roKDvJKrnTQ&#10;xGLdXl23pJScnpwymVxxp3+fOAZjW6KcYOnWGLKCICgiqI1ZyWPaviMeYh1BGerow4NDpldXOFMv&#10;hEEXPcp27dwwjxciq2opKLrMCcIzo6qqpYvrWg/mWq9lQw9YbhB12eQoetM91t4P3XHokqLWSU2b&#10;5vmmXvB6D6srOBvEaMQiT1Od54/zLuQeIjigC+/YG+/w3jtv86d/+sc8fP0eeT7n+NVLnj9/SVGV&#10;9LNBuMcJPR0dRSit0FFMnPRxXjf5iKcqzcL5XXXm17qg7KaxWhcg6PbnhJQNkdFijOHxp5/x8tmL&#10;0OvsZRwdHRFpzXQyRQjBYDhgMBhwcnzcCIxWRJFujluRFwWTyQTnPfN5QVUW4A1pHPoog0QTK8ed&#10;vRHf+OpdBv4VBzsl477EFlNmkymyMtjSURtPUYPSijhWSGcpbRAgElJSzQt+8Xc/JpWCB/t76Oqc&#10;i9MrzEWNN4LaO2RP8Pr9MXs9zezsJUMHRSEQxzOiC0BJhpnjG++NeeurfbyYYqZTRvf/FcmDD3By&#10;B+EFXip8WTCMDG89HCHqM6x1PHtyxcvPK9JIUXvDqxeXnE89SHjvvRFffXeMcBdcXNR89uklRS6o&#10;nUdoDcbhjMMVjtl5jh4I4kwymzvyuWcyd+QGhI4QMubw/j6DnR4yikmHDu8MtZVUCFSaIYTixbNX&#10;2LIgjRRCel5/622G4zGnF1Nyc4FBE0UxPZWiZYJzksmk4GpacTktsWgevvM1jh7e5+LijKvZDG0d&#10;dVExuZrQy2LS/g7j4S4XV+fMLqcc7fXJehlZr0+c9Tk+PqYwQWwwiSUeg7AGayxVZTEWSucoqyAw&#10;mEUa4Q3SO6StwSsQispZtE/opT0ypciU4qqoqTFok/Pq80eU8im98REPD0acHF/waTUn1kN2dnqk&#10;qSSSCkXM/l7M/SzBvbrAWk+iNcYUpP2YKO1zPLGIvde5//4fMn79fVwypkJRe48ToZfZrilSSaIk&#10;RiiJUMFVeV2gWEq5FAqREickEo8zFc8//QWff/gj8vPH2DTh7PELdrMBwyjG1B5RzogGoWezN0p5&#10;Ys+JhGKn18OYAgk4J0L/FUGWxuRRgZJQ5CVSa9LIIZDoWJD0EnQiUbVjZ6z4/JXhk49ekh+lDHvB&#10;rTiKBN4p5hPFxUXF0R1JL0uZXuYY5zGlR88daSaZT8+5u685nVxy8tlPePnoJzx8bUx1ecZ0MifN&#10;JFrOycSEP/rmfV79P59xPpshoog0jSmLOffu3ePRozl5UaCjKDzdO737dj1fFxbu5lBSikZA7XpO&#10;1RWD7j4L2p7CsobRvP76G5ycHHNyek6SJIu9o0DarsjzgjiOkFpx995d8rLk7/7+H7DGhD6bc9Ah&#10;uc/ncyCI0BwcHHBycsJ8Pl8I+YimJxmEZD2J7mGMwTm7IPsvnay5Md9ffzYu+ieNyM4if3Y27PEK&#10;x9GdI773nW8z7GWofg9f15xPZ0GwogjO3lpGWBd6P2VZLRyrpVzuLSqtgrixEA0Z3q0IYllrFrVs&#10;ey2sdQth7W6+ZzpiTe3PlvnFqkBNV5HiDXkAACAASURBVKBQCIWwIdc7Oz3nz//8B+zv7/G973wL&#10;qcIehZChPnbONz2e5evXe1RfJPy2KRfZNO+W+25+8f/g/i2u7TF3z7v7/Xqduf7vpj281X1kbqw5&#10;1oWB1o9rtQckVvZRu4T728bnJgGwLzvOt9UH3dys7f+t75l+mXpzUx1yW422Lj6/eRz8IlcLuITl&#10;vL9JMHD9PNf7D+tibati8jcL8rc9mm493Z0fm8wO/jl1+za2sY1tbGMb29jGNraxjW1sYxv/vceW&#10;AL+NbWxjG9vYxja2sY1tbGMbv2UsSBKejmK+XADvYbkB24L9VwH8S/Vw2ZAXBNfJt8vNW7lC6A1/&#10;Jzubo3KhXN4CvgM49Xa3wk1O5ZvV81fdW28CqK+CEluwYyDQB2DLqor7ulN2l2j7RRv4ARC43ETv&#10;gp9vAleHz20J3utuAKvE6OWLw/m3hAcpr5/HpjFdBeG7a8cR/t99HzaSGdYJ4Ms50iWMrwMXxIqz&#10;Z13XzeuaxoCWizm1dKpaOuSFt7kZpLl+vVbB6Uun3m4sCVFiA+DTLYj56yCTLrl8BVCODFBfIVFR&#10;DNYGQrHWi3Fdd3PojmsXYPJlgOLt+12fh24BOmqFKrqvlV0gs2cNGN3e+4Ew428Y62v3LbL5+84x&#10;Lkgym++Bdef3xTWRIpDWbjn/lsCwuBbtOKytAcIHsOFtRIfu8XTdNLuf6b3HNS7VSkpmkynnx2dI&#10;7zB1hZNq4Z4AS0eSfr9Pvz9YOIIZEwhg7XqtVLwgjrefq7VE4Li4vOTk9DSQlJVinucLYIxzHmdA&#10;CkUURQsHtTiOV+5zrQNhuKrq4ILXkgC0RmlNZQOIOY7jxvE8OI/WpibRmizRpEmCFGCnBbIBxonG&#10;HSXNEoqiXDj6JkmCkhopFSpS6EgvnS2kxDpLkZcURUGRF0gMzni0FiA1tq7oxdmS1NI4yWulUF5g&#10;rEc1QB9BA2LynkhpkjgO56Jj0rS3IOsOR2N0nJDnebg+QpLnOcYYdnd3SdM0EDu9Zzgccnh4yN7u&#10;HrP5jGfPngWnLRXIEt4LqsYJCmD/YI/LqzP+9q//nl//6lccHB5gbcXl+QW+LskSy/39Hvf3BUdj&#10;y4P9HrEqubp8QTUvQERUxlMUwdm8rj1SwXickkaek5MTcAYvHFIpKmOZ1zWFh0pqvAFXGmIveOPu&#10;EGlnSBymlrx4ccn+DlzMHLWDnoZUgfKeXtLH5DmFLxFekCUaJSNUpcEb8A7vFTiNVhFKCZTygZzo&#10;HdaUlFWOSjRZFqFVTV2VgSRtPVpIhv2I0SDBmQrva5w1SOHJtCRSEmsFUihcXVDNp5SzGf00Yxj3&#10;kRa0EGihGCYRrsoxVUHcOJMMh0OMEszLnLqWKO/R2vHs8Ye8u3fEG3d2+PGvn6B7IxKpODs55c//&#10;/AfUleOP/vD7jHeGVFVOXVdYZxqAXnASLVtHJQFIvyCD+g5Z1eMWBJU2D7LWsRD3weMFqEhTFTXn&#10;x2f87c9/zbPcgMiACGPCeJZFRawUD+/s887De+xmMXZ6SipKssihykukucJRYkzEbCYwpqIwnllu&#10;8I2QgZZgyjCOVZFjnUVHYY0pizmiLoilwMcKB5Qzx8X5OUkMsagRQoNUKOmJZcxsUiMJLqKJVBgT&#10;XN+1EngpuCodo+yId3//z8inM1797f+NSBNGd++S3bkLSRrGRob1zVZTpi8eYY9fsDsc8eHlK+zZ&#10;MXHDOq4t+Fohiwh15alngioX+IEi0o7p2StefiapJ6ekkSB2BXZWE0egfCC9BcIXmNJD5NGRZu4M&#10;Ao+pPERD4uGIOE2o/RmXZsbdO1/hnbtv8Pyv/hpXn2FVRtKDydUrriYXHO6+iUWTE7H34B2eTk94&#10;9ytf5+67X+Ozv/wPCCvoW4+QMd5a8rM5fbnD+K0PGL/1PqfHf0Pt4OqiYpx6Li5rDg+GqCSiNxCM&#10;h4pRaskKx9TWPH/+lLPjEx5/+oxHTz6hKmsSHVMXNXE/wSuBa4g7be7uvUcsnOOC2EUURegowiO5&#10;mk7oKc3u7j7WWqq6AudIlETLMF+11sj2PWGFyNPmB2ma4pyjLMsFQFIpRVmGNT04nkbcvXuPg4N9&#10;9vYPGI3GJEnCdHq2EOMKuaBCNa5ErgOk7BJgN+UM64TrLpnHdlzFui5MLcGtCxQ2DSnMi+adWpBu&#10;k/c4E4RYusDZ4BrfiPw0a4C/lmfTIbq2z0CC+ywgO/m8kBIHOOsX793mMc6GC9qS3VvZA+eXdYP1&#10;S8Ly4m/XANor+V3jWt+6eeHa7+WSeNZxhGI9d2IzAHiZ8N3085Zg3pB9hSKOEpIo4bvf/Q47ox51&#10;XVAU84ZckeC8w5hyUY9GUYR3rhHPSUjSmOGwH66tsSitePz4CWdnF9QG/uZvfshnj58y2hmxf+eA&#10;Xr/P/ddeQyC5ODtjPpuANXgZiCHOgzGOLEmJI4mQIFUgPCCWtVhd10uHMqGIEhUEHZQkjhVaS8oi&#10;pywKjHWNAIVcCCXgPM5YtFTUxi3mRajBPUkSo6Re1k1SBmJhk6+LTu6/zE+bB5QXnfdq/9I1V1V0&#10;xMC699VS7GABuG/upW6eHuZr87deXCMQfhnC8nVxs+uk3E2iV11S8bpo3nptelMOf1Mt/mVinUCw&#10;qY67CaS+SsgRHcd3d632vglk/88heW6K28jz6/2P20gcmwXkuBX8vwksv0lM7ovG/Zp4QbOO+c4x&#10;OO+RsCLstXj/tTlwjdh5A/FjfX5uOr+N1+QGh+rbzvUmIuptQgeiFd7r9HYC0VuviMltIux2722l&#10;9YKgFDJcj9pwHTaRJtbJI5sI7eviljfN19vEI4PI5+a8oCV7t899IQUIT6QksiHBx3HcOA63zqEa&#10;4T3GWJx36Cii0gpn4Y3XHyCl4L/9zQ9ROqUoa4TUxHGyshZ57xkOhsRxzKeffsrV1RVFURBFCXGc&#10;kKYpZRlc47MsYzAYUhQF0+mMNMnwoiVm2+XTU3SEMGl7l2G9nc/nnJ9fcHDniCiKSJxnNpsDEqka&#10;Z/HGkV42zw/nA/GRRa9KgFIID2Vdo6QkSzPGOzsMBkPOTk8WIkqtmOCm3my3P9rtIYU8TCBkyC1a&#10;8Zg0SRdkwTCvHd45XCNC2Wkbrc79RlRs0/zYLKz5xev8OkFo/TXrIo23xXp/aeW9W8GWpo/T9j+d&#10;swh84+ypiLTijdce8q//+I94/xtfRypPEsXs7uwh0dS1o45cI6gTrrORhrzw5EVBnGQIGUQW83lO&#10;XZkmT739vL/M2tuNKIpCH6SqmnXVB0K70rz28CHDnR2mkwnOOtIkpd/rcXFxznQyod/PyLKE0WhA&#10;XVe8ePGcJ0+eYmpDHEfBId7WJLFkkGX0swRszZtvPeS9N/f4+tu75C/O6acWW+XURU41rxA1WCMo&#10;aoFFcrh/h/FAMr86AWqU1kgl8daQKMGdwYBMOGZXJbOzGleJJn3y7O9p3nlriLczpHdonfLyZE5x&#10;DjtaYCK4/3DAB7/7GkmvwlwVnLwo0JHnoIpQcdSIrUlMVTJOa/qxQZiCs1dznn1eUcxBpZqrmeFi&#10;6rBO8NY7fb79wT2yAeRTwaefnjO5sigvccZTG09VOfo90MKjvCdLBkgFk0nO8UuDQZHtaMqq5M7+&#10;HZI0Ih4c8PCD36N/MePnf/tXSDHHJZo4SlESFAYZeXCG0f593nj7HfLS8eTJc/KqQqc9xnuHjEa7&#10;aKGpZjkXFxOcCULLOkm4//rr1AjKRoS5rgxlUSG1RktB1kswxnB+esawn5L1MwaDEUcPHjArSybz&#10;PAjEaUVPSYS21PmMaVFSVjXWSWqCcEaapqSxwlYl3oYazVhL7UqMEETekvU1iYpReEpnSL1hnEUY&#10;V1LnU+w8QiY75LMzkliS9WKiRCO1RAhNmRcUtWNwf48i36EqT0hTR+KhspKLuUeM3uDove8yfusD&#10;XG+PwimcDHsfUizzUdfULnESN2s5i5rm2j5N2D5AKIVSGuUqLk5f8PLTD5kcP2Z6/Dk+GVJPS8pJ&#10;Dn2DqXIiYYiV5P79PQ4PM7y3pCpikKRclfOFaKt3gqIq0bHCWKg9TIua0UAHcQ4cSEh7MWiPEyVR&#10;6tERzCaWMzmFXUmaKbIsIorDvpeSEd6HfnAUV1RFjZdQlRZrJOV8xiiNebir+Pz8N/zFv/uf+aN/&#10;+232BwXCFmSxItaKnQGMRjt87+sP+Q8/eoIRntFoyNXVBePxmHv3H/D488+bejoIBnZFbdcJwusE&#10;0pAndOtzFuTypRu5vpYbSRlEIATBefzx4ydcXV0xm89Xcsb2teE9feg51yW7e7t865vf5Cc/+RlV&#10;SyrVGu+XnzWZTAC4e/eI4WjIkydPuLy8xNvQ+5VSUJYFOIiSBGcdtalX9uu6ROovyvfX66aQD7N8&#10;PmPZ2x3zta++Sz6fEktBlmXcv3eXndGQx0+fUFQVcZwikJiqxtgaBEgVYayjqg21sddE2pRSC0Hg&#10;tv5d9hto9lAESRL2N6y1ix79Mt9spYJCH7UV0O66hy/3vhVRpJp92Zi9/V3OzhzT6RU//+Uv+OCD&#10;r5NmKaau8I3ALY0Atm9ymy5hf11YelM+sCm/6P6+S6jv1o/LfVexqBO7Oc4mscj1umyTSPV6TWGM&#10;6fT2WNnj3JTXdHO+VqTgOhmehUjfchyu5/K37cPdVFfeVEetv+/6nv1N4kU39S6W94O6sS6+qQ68&#10;La9aF8brVC+L+6LtXy4/Yyka2MVpXHdlv45huC4O5a8JSayfQzsf1vuqm3Lg28TJtrGNbWxjG9vY&#10;xja2sY1tbGMb2/iXHFsC/Da2sY1tbGMb29jGNraxjW38lrG+QX4TsHRJTl91hOmC6W9+nVhx9Gt/&#10;t0mhfJ2YvFRbD0TQ7nt3v7avva5SH6J9n3UgfPu69U3x9devbxh3z/uLQL63jf1thP5NpPElyH8T&#10;0HDhAXUNaN+CRtvfB9DHdWDopvNtN7e7Ygft67rj2h2D7rGtg49vUpi/DTTaztM0TVcIzF0QSAvE&#10;6RKnN4swcG0er8+DVvChBThtElZoAUhd4Md11z63cU6sjGFDPnNCEGsdACZKNS5j7hpoZB1YcBuI&#10;dt1xvjveLUCi636y6T3X5yYSvLtZ9OEmkMQ6waTrlrJpHn7Rvbh+77g1wPxN4P2uo+Q6yK17/Juc&#10;YNbv23UBgPW1r3XZi5RG4Dl5dcp0OqMq68CDU0HcI00zIBAFx+MxaZp23ALN4nMCcC+Q3Vt3+AD+&#10;CudwdTWhqmp6vQG1NxT5FOsCSNg3pLwo0uzs7BA1JPOTk5MFgK8F97TEsa47RPcatWTGqqqIoog8&#10;L3DWBtJeHKN1hKBG6Zi9vR7GWopijqkqwHFwcEhZVQurD+fpkC81SkmMMcznBR7PZDrF2BonHDoK&#10;BHydxLi6RnvJME2uAcellCgpEQ6sCyS0OA4ke2NqhHToSJLEmjjWpFlKlCTUzlJPp0gdsZNmDAYD&#10;5pNpIFsmCf1+nyzLFmIcrQvN02dP+eTTTzCmbpzhBbp5ZiqlSROFqQyHBwfkec7f/Ncf8ehXj9jd&#10;28U7w+TqClOVJH7O/b0hrx8mPNxzfP2tI6QtOTs5xtoC4w3zmcV4uJxaqkoisKSpIkslCkMxrxBA&#10;5QVCC7wQVM7hAtIPZx3SefZGmtfuDunHc3p7O1xNp8TK8J3f2edyBmcXJXU9ZZAJpAhzUWuJlOHS&#10;WRtECOJMkfQk8ytDXRmKc8fuvkRGhvlkSl6UFHWFw4Kx9HqKYWRx5SVlkWNNcJtU0pNGnkjPKOop&#10;kQJvAtFQUuPqHFdVVJM5xdUVMZY7ez1Gw5SzC8tOIpgYQRZDL4XLaU6R53iv6KU9Eq2p6pLLs5cY&#10;nyC9I1ERk7MXvHj6iHtvf516fkxla+LhAc475tNz/uov/4KynPGnf/JvGA2H1LVBNE7wVtjw1Vq8&#10;D45KgZwgVlxs/GLx9AuyaBekqIRAEJytnYOirPnrv/sHfvqrX1NXljiKUFJhraMuHcoKdsdDDndG&#10;DGNJefGCflQwHkgiSkx9iXQz4kg2pC+5cGty3oZ1RFqEL6nLKa7O8cYF0Yq6QBQKgSWRLpDDjUB6&#10;ibCO2fkZYqCJ+gqhNEiB9RIvIqRy4F0gQzYkHNmQdaJ+HykMR299hcMPvk9dG37x0W+w5y/QcYZX&#10;GuM8OooRWpFkKVQVk6ePOP/NL9jbvwezSyYf/ZSeK4kIDuju+JLZ8wmlfUF+OYHC4ROD9g47P+f8&#10;ZU3sDdIHELmgFSURiNohhUdLiTUCYwQ2VtS2pnYeJyVvfOVbDPfvEGk4O/6Yy/krXvvun3HwrW9y&#10;muzz//5v/wuT+ZRRb4SSHlcUlPkMHWku5gV3Hz5g+vMz2L/D/fe/hf/L/8TVxTFSJ6TSk+eW4+fH&#10;7PsIPbrPwXvv86sf/RAhJM4aKuuZzGvyokYlgiRK2NvrMx5N6eeWs6nl4vSUX3/0MXfvPuSBt/zy&#10;V79G6xjnqga0qgKBq+MitwRGhmeiFMtcxzhL1svQSlEbQxJFxFGMs5YoUnzzg29xdn4anhnek2UJ&#10;Upol4bvJjVqwefv8cM4tyMBJkhDHMYPBgKOjQ4bDYXjmILDWUNeCLOsx3t1ld3eX4+OT8OxxFiXV&#10;Ckh2Ewm0C0jvivp0878WVN3NAxbPcMTGeuGmfL55+q8cVwtObcciGKh2XIQ31CHd2ir8f229EDLM&#10;jQa8vZJztu+5Rjy/jVC6XoutiwrIhmTR5kTOr4KAWwK8lArfEPLams85tyDDfdlYP1alFMbYhXvu&#10;O+++y/7+AWVlqKsKa8PfWOsWa6t1bkkeFyLkWgKSJGE4HJLnOfO85OLVMb/8xYdcTmb87Oe/5OOP&#10;PyVNEg4P9nn48AGHh/ucnhzz4c9/zuXlBUmSMJ8Z6qKiqCuk0sGFy0OkM7SOFvlUm1OVZRmWRBeO&#10;xTXPCOcCibKXpWgdMbmaUNU2kELiaEEqEGJJ1qAhG7S1gRAQac14ZyfMGeuI44QK1+SFDST+hvzU&#10;u+vPIgik9WtOkx0H6zY3vKmuWScdt/XZeg2zXldtqv/W78H1enI9N12v8W7qU2wSstt0HP9/yO/r&#10;60J3/L6IML7+fUvc2NwvEF94DW4kQH8JJ/gvI+L3ZYnt3fV303jfNDa3OQ13YxOhtbuuBffq1X4K&#10;C0G+lnThCaowrfzDdRe7dWe7m9zMu+e7abzX3aNvcl/cVA+vf+4XPaM2XQ/ZCoxIHxzcCc7vt/Us&#10;Nr1fWHvtsg11S4/ui+bHbed802s39RBvWrs29d+8WIpJCpbCjO3zLo7jsBavrGkd8RwBdW3I0kDc&#10;LcuCqjTU8wlp2kfIUKMHETrH1dUllxcXPHfPUUpRVPlibmodI2Rw/vXN2A4GAwDOz89xzrG/v8fl&#10;5ApjqsVzOhDF1l3Ug6iDs45KlHz2+acc3btLrz8IgnmL+a4Aj1RN36PpOQV3SRXEd4wLubz0eNm4&#10;siKIlKaX9RjvjpnMppiyRDR1ShB/8xvzj/YKGmNIs4wsy5hOpwjpOz0IzcHBPlmaUVUVpq4py5I8&#10;nwfxAReecUpHzX20Wcx0fd3oCp5sms+3OZxvWl/aflJ3rdnkmLneV13vJa2sbSL8c940y1HogXvv&#10;UDL0DZNYc3R0yDff/wbf+PrXUTpmNr1CiIg7+w843LvHx48eM3NzBv3+QoDKex9ErrxoiOme+XxO&#10;URTL4xb+VmHUL1qLV58LS5KkEAKtAkExihRZltHr9ZhcXlKWJXEkiWLF6ckJJycnjEZDokgz6PcZ&#10;DQc8efqUzz77nLoq0UphjaKuKzSeLE7YHffpxzG72R7vvfcm3/vWmxRnH2PyY/pjh8BhLXgLZeGZ&#10;5ZBXUFjH8ckFysSI2oATCOEQLvwbxD2GaZ+6qDk9zamdosJiGsGjt17fZbcHZl4S+ZjLM8Ozz2um&#10;UwExDPvwztcOSYYCO5tz/njGi2PH/TfuItMdIAERyLLKW/o9i3ae+ZXj+ZOcly8gN+DzmvO5x0jB&#10;waHi29/a485RgrUzXr285PmTGu8FReGocqidQ2vYHaVE0uCMJU12MM4ymZcYDzKWlJUjiSRZXFJN&#10;J8jXv4F861vspyPEszNmj34cnLWziDiWiFRSVQ6P5u7DB+SV4/HLZzx59pwXr15ycLBHNZ0zeKeP&#10;TgeIhnCqCL3FB6+/QX8wRCAwZYWpggCDqWqINGmUECWaFy9eIIVlPB4z3t/n/oOH1M7x8aePqWqH&#10;UBBJQRwptAJhBNaUGOfxaKw1SCCJNN4YRLMP4vFUznE5m+BUxE4c7gdvm36FN6SxIu0NcGqOjC3D&#10;O7u8OMux9YwklUSRwlhDXRumRY4pCrzxzM8e853XhmT9EcNeSTWfMC0F0c7r9B5+g/23voUYHDBz&#10;ER6FxCE8jYCMbfZqLFEcoYRcCJS5DYJNYe0PYpNSSKRzmPmUpx/9jM9/9TNePvqIu+MekYVqOqW4&#10;uqIc9jh79QolHGks2NuLQc6pq5xYSySOSEkiBWkqccZS+QolEoSHqg4CynVTY3mg9qH/GyUKqUAq&#10;x3AgmJceJyTGCypjGY/3kLFERaGnWtUa5wSDYcysDHPX1OHetE6SSsFeX3N+Nmd+/BPOP58xfnsf&#10;Z0uKuUEkUBQT7t69w9v3EkZUzOcTXr14jpRwcXHBnXv3GY7HzOc5zpehX+eW9bdUDWnYuxUyZ1ew&#10;ps2/F89MQGvV9E40QoiFYE03vw2is2YhQmOMoaoqLi8vF72H0JePSNMe1hquJhPiOCLLUu7fv890&#10;MuHRJ5+AlytCTVprqqri6uqKf/zHH/P2229zdHRIHGsuzy8oqhqBDEKz1uOtxRoTyOZSLcRtwzrt&#10;OmLfX0w4Xjz/bKghrTWA587BId//ve8x7GVcnp1weXLCeHeXw4MDDg72QWkur67IZ0FMNs8L8qJo&#10;eiNLkZalMJ5vak02kqxbofSliHY43rbHdH1Pi6a3VC1EfZd7xKIj3ihwrsY2114Az55+jnUGpRWf&#10;P3nMdD7jzv5+EHD1QXy1NhZMN8dc5verAnNfTmhgUy14E5H+pvfY9JlfRnzqtvxpXcj+i+qNrrjE&#10;TXn8pjz9pr3im4UTubHG30T2btoTixyldZ9vf95ev27vo7vvt+mzN5Hrb6oRN/UEVkXtPUJ4OhqX&#10;Gz9vuQfrO2KhckX48yZy/c09j9vr/s3XSCCaekKsCCndvs//2/RYtrGNbWxjG9vYxja2sY1tbGMb&#10;2/jvIbYE+G1sYxvb2MY2trGNbWxjG9v4bUMGML5AXAPsdTejAyDkNmd1NpJou2DnFvze/q77+i7p&#10;tP3ZdVLLUiF+nTzbRgtI7ToqtITX1jFg/fPXz2nTZvRtr/kyIJHue9+kAr+u7H/NeZt117fr7929&#10;dt3PWxIp2jEUwV35Bgf77nG1r78RqLnhXLrvu34tviw4e2WaNp/ZHscm0kT4Xt5Ijth0jpvmbwsa&#10;6GLpbwPzdwn0wDX39Ntc9NrPad1InPNEkVq59uvHe83RbsM17wJ/uoCZ9ndRFC0+c9Mxbprzi+/9&#10;6nG0oJ7bCCzd41h3NPgiIPxtQhQr4gOsOkysj1P379u/W7+G66CRLpHvNiLIJuGKdoykUMEt1Hry&#10;umJe5AgVkUYRDk8UJYt7fzQakSTJAiDuGvA6HrQKxHCEX5CrmiUcoTR5nlMUBUpFWOOoa8tsVhLF&#10;4R5MkhTnPHVdk/Uy8FBWJd57sixbuKW0AJ/BYLBy3i3BoQXbt7+TUjauJ2BqS06FyjWTyQytNVGa&#10;AA3JV0coAVJJsp7ugNbF4j3btclaT1VV1KZegMyVD2MRZ2l4ZlUVRVl2cVBEUYSzDiUVcRwjfADn&#10;aa1QKoDI41gSpTFpEiO1WJAOnHcIpbHWUTUuM1mSBjcZ55AN0L4oCuq6XpAO8rLGmJo0S0lFynQ6&#10;pa5r+r1euGE8xDrm/t17TCZX/Pl//i+8ePGC3f0dnK+pipyqyJFVyf39hPce7PCV+xnv3YvQpubF&#10;85cYVxDHijgW5DlMJo5XxxV1Cf2e5nB/gJYGU9XBtQyFqT1lbrECvBTU1lNbRywEo17E197ZZSer&#10;sWaOqRTzmeH110ZkWUp8NiVShqtLiAhOc0E4oEtesChV44HeQJD3JbIQ5IXl5ZNnHBwOUFFEVVQU&#10;eYGQgdi3oyoic443BbK2uFrhXQDeDnoZqq7w+YxiVpPPGvGCzKHKgmqWY2dzIm8YDiIOdjTel5ii&#10;IFVQS8/+XkqSeerzHCk8dWXQPYHEY8uay9lTjs9zXnv9LZSXaFvw5OOfcnh3lwf7MT/59AkHWY9x&#10;f8SsqCiLCf/thz9CSMm//dd/zGDQC27Xtqau6yWJWGoCkC6g6LogwRbUufzqw5wSEk+4NsI7pIrw&#10;QFEZnjx/iZcRlZPY2hGrID4SCUXaHzDuDxikCdqW7GaOBzsJmZxRF1fYeoatSkh7xFohvcUJgTEG&#10;b2us8USJxtU1riwxhQ1gYCnI8xI/Kxn0Y6J+hHUW4S3OeHTjeCedQeFRShBHmrx2CJniVE0k/z/2&#10;3utZku068/ttk67sse1v374WIEDggqCbkIYjvkyEIvQwitBfqlBIEaQ0HAY4BMXhEABBkAB4vWl7&#10;+piy6bbRw86sk1Wn6jQ4wyexVkRHd2dVpdm5zVprr+/7JL2DOzipqRbPkBp0JtHjOySJZ47C9sZ4&#10;Y6iEIq8tTii8VpTGcDW5Auk5OBmjpIDikquvPuPtw2Oiumb25T+R9AdEeGyx4PzTz/jlT39ByjPs&#10;ckZPgXYOpT3WOKgWxNLhjUcjUEKtQL2iAcQ773BOkNcSbVyjii4Yn54wOD7FZ0c4DWo0xbsaFw2R&#10;x/d4/NH3Sf/T/0U5m0I/IUsktpwzm7wmTQRXZ2dEccowGlHnjvvf+T733/uIp3/3F+S1IU4kppZc&#10;vPwGVxao7Ih7Dx4TRxHlskRowbLyLCrPIq9I+hKVpNy/d8rJmad3OSUWkjKv+S//5Sd8/yOP0pJ3&#10;n7zHr3/9S4pljpdhDOk4QghJ/6xTHAAAIABJREFUVVVrxD6bKpxlWWI96CgK/ds7lNKUpsRYRxRp&#10;Dg4PGY3GTK6mqMbHk60KegfA3ap1tSBD5wxJEtHrZWitSdOUw8ND+v0BVVViTEWSprQqVkpLDg+P&#10;OTg84uzsNb2sT1HmVHW1Bizsrtu2o3S/CQzb9FG7Cl3teVqAcatkugKSd6S0N4t5VwQ63Czq7arB&#10;t3+UlmsAISFlowDpV2QZrgE9CCExjsZnb9ZbHNa71fWuy1XFSjl002/q+qRrRf7WrL2zTbDuDX8a&#10;0aLsm+OhRLwFU19fiw3irpsA/FaV/vp31z6Ba4hrIMxbcRzz4MEDfvjDH67es/PB51ZSY51viug9&#10;kVLoRoW9268vLy+Dr1TWXFxc8OrVGXlZc3F+yWeffcFsNiOOUhBgbU1RFDx7/ozZZILWkoPDMXVZ&#10;M18sqU2NBtI4YTwcMBwNAmj2RjEzOBvuwRjTANkFSZqSJFHjtyTkeYk1Huuhp1pShusYzDkXCvKb&#10;ly2EIEsz8JbBYIDWqgE82gCSkAKBXxHYbfaFpiev+eQrADnBT+v6fF1Fu24M7tmtXtcWX7eHNokW&#10;fhOfepfvvakw1x2Hm+CHXcRcXZW03zQe/U1tV6y7Cwh/G5Ggc24t1toVs92mmL2Zn+ney7Z4aVd+&#10;Y/O9bVMQ3JX72EZYsA2Quqv9NnMTm/ewjRRx7R47gFW6a0EztwspNtrwmliwe57Ndr6N8PA2db/N&#10;+90k59tF4vab5p821To3j0spkXEAubUA8Pa52zxTS8Cyrc9eK1A2gC/vkZ31eDM/svns28bqZtvs&#10;ysG9KR/ZHRPt+N6Wp3DOhfgPH+LTwJWCar5TVdUqPrXWUpUl2DAPO+dwOIqiZNQ/QMkIJSxaSEyz&#10;tmutwlzqrwE3wTcyFEWB9aaZXxVRHKMjHWL5Bnzvvefq6or5fM6HH37I6/PXXE6uMMaukWEKIbAN&#10;yVG7LtOswdZUvHz1gufPn/LOe+8jJUSRxNiw3obx79b8wEDm0iiwruWZREexNuSTRqMxw9GU6cXl&#10;6p236wYdn7D9t2vGfBTFOOeoqoqj4wPef//9QH63WCIIhDXWWpyx5HmOSTP6vYy8yCnLmqKsVrmz&#10;9pWu+lODaNrss9117DclVrhtTm1JPrflAd+U19qcd7uEpi3oTwjbHgHvkF4QRzGnJyccHR3ywbc/&#10;JO1nLPOcqvZo4Rn1Rtw7uUuAzwrKsgqkfUKgnEdIjY6CerX0DfGaDzGg8xbh5Y315k1kqbusBYJa&#10;a1b9VTZ+Wb/fZzabUhQFQgiihmxiNpsxGPSJ4xitFXEcYUzNYr4A5+lnKcZUCF+TRNCPJaeHCdIv&#10;OR4f8O6jR/z+7/+Ae8eKv//8L3n84IB+fMViMqcuwVvBovAsK6hdIHtYzJdMREGqPN56YgVpFJTI&#10;jw8PwQqmVwvK2lI4xbwCLz2nD2KOD3rk8zmR9BS55eXzgsnE45REace7H97l0eMhPp9x8fyCF8+W&#10;VL33GH/wB6CHeJEAKaIZF3EM9bTm4nnBs6cwW4BTglnhsRrSDL730QGPHydIcmbTKS++nlKXgtpK&#10;8sJSWYHUcOekx52jIfPJFZUHIRKKaskyN6hYBtB1BeNxgjBz6lIzKyp8OiA6ecSDb/8eP/n4n4h7&#10;h4wGCdV8zmJ6QaoEx6eP0HHGV18/5/Vkwdmrc9xySXkl8b2Up5/8Aw8fvh18agzpYMjo4LBRLHdU&#10;RUG9LLC1oapramtI0iEqTji/nGCs4cH9+5zeGXL64AGFdXz6xVdM5nOUVigviLQiSxNsMUcrR5Jq&#10;ClNTlkH9OU4ikkgj8TghcCLEyK42VMaiVIypDcUix2oBUmGdQKuI2lsiBUcHQwbDlPOrBaNeyqyo&#10;6CcJwlrmkyl5UTBfzFlqSTKSOKfI4h5FVTDLHWr4kOj0XY7f+yHy8DGlSELOwzXjy4F3gRDV+7CH&#10;lcZBYR0fYiEvfGfebRTBpUI4MK4mjsBWhqeffMyvf/LXnH32K0S+5PDuPeplzuz1c3o6op5PKGYT&#10;lIdeFnF0kCJ8iTc1OpLga/q9hPG4RGoD3pMoCcIxHgimE491NABiQVUHwmAH9PoDLq/OkNrS7wuK&#10;2pMbQWoVvraktaXIC6rKkpeQP685GCkG4wFXi5J8YjE1LBaO3tKglKMXS45HYGcV1XTJ868jXrzI&#10;SaOErKexJsfZKffGjg/uwy/O5uRC8tQZTu/ep65qDo6OWeRP6fV74B3L5SK0n1LrZGDiZiyz6Xu3&#10;61scxwihVjnALmHsZn6hS1zQ6w06ZLwhZ+icwDdkcTpOECrMhZFQvPPkCXEc8/EnnwZF87IiShK0&#10;joga8qGqqPj8s88YDHokScyD+/d4+uw5eVkRRxFOBNLHQF4jmn0QvbYvE7gM10n72vtv8yjre5gC&#10;Z10zn0tOTo/5oz/6Iz748D2K+YxvioLJ5YRXeY6pa3Qcc3JyStYb8urFS2azGaPRiA+//S3+8R//&#10;kfk8b9pINuQAsrOHGUh323Zr/aKuX9clL+jmWzbJfdv1WWu9BoJuHyvLMpRSgaRAKIyzCJp8gwMd&#10;aWbznLwoEFIEsup2PAqJ3Yip2z3pbTmjbt7qNmX27SDwm/7/rnjgTQQ222KD24m9XLMnL94Y+7Rj&#10;Y1cs3vatbryz7Ry37Qfu2pPe9tnNfFj3fOKNyue7CPFvu59d7b7ZJ3aRJkkpbiXQWychd1vI2q5J&#10;It6Uc7gtZt31Xq7rAlibK65zEn5FsLELPL+3ve1tb3vb2972tre97W1ve9vbv2bbA+D3tre97W1v&#10;e9vb3va2t73t7V/Atm2+tv+HboHeZiHcZuFAt8jerYGnQ3GnWBXSbloXmLpZDLAOdr5Wgt/cdO4q&#10;O28WZG8qzW+qxN22IbwNRLtZ0LBNJbp7/s327t7XNhDNLsXGTaDP5mb5ZoHOuqqla8Al10Wom8Dp&#10;XcUZ3eLV7nd3qQO0dpt6+rZr7mr7TXDGNpW/cP4AFtqlZn5DDY5QWNAF8rACjLDWTt1n7FqroNQt&#10;4t8skN98P+33uu0Tfi+2FsF3v9P2u21tuk3tfbPvtWpt2xTNu/e0C0wgOkpOm9/dpl54s2hq+zhr&#10;j20C93eNzZt9h9XYbIu3Nu9pkxhi27W3teG2Qo/N+2nbom2bVZsoicFTO0PpLIV1oDQISaTkCnze&#10;zn9KqaBUJMB5B84jCQoxWZYGdR0pscZSViUotVIIS5IEpSKcg7wsmnp7gVJBAb4t+mpVeIUICmCm&#10;UaiJoigorRlDnudble7jOEYpRZqmK5X4oihWCrEBEF5QlRXOO3QeNSBTVoVQWZoGtaAoXhV5SylZ&#10;Lper6xRFsQYcFgIiqRCRwEdBwUbFEVGSYI3B1PVKtS7cZ0QUaaQQWCvRSqKUaArVPHEUE8fRqoBd&#10;IogiTaQjxuMBsQ5KNWVSEmlNnCRUtWG5XJLn+QoAr7VGCoh0RJamRFFMkedYE5SRnXNkacb9e/c4&#10;e3XGn/7JnzCdTBgf9JnPr6jqAq0E2uY8OBnw4YOId+5o7ows5eySs4tXGAQ61livqEqoK8fkssaU&#10;Ai3h9GRIL1UUiwXeWRwShEZEDRmM80HxyFb0lOBwpPjuB3f51ruHXLz4ApzH+5osjbG24PLVlFin&#10;nB7FLKY1kyvPw0ea0E0bNfNGVbyuLc5adAJpz4MLABJJjV/OMErgSosvQ1FZLzb0ATebY0xFnnvm&#10;S7AGxiOJSGvqWlBNSopZjfQwGntGsgAnqeol2hsGg5j3P3xAmRecv75iuSjI4giTWI6PetQmpywm&#10;SOGDsjkWUxbYsmY5zTG55aCfILyjpzyXr79mfvY1948yfvbL10wvBoyGfUQWMZ2XTCfn/PjHf4nW&#10;mv/p3/1bFDQKiY0Srvd4L8FLAnjVNEQWbVHd2sLWzA8N6NWHc2kVwDLGOV6dvWYymTaAR4UQEmsd&#10;wnm0EPTimH4SE+GJRM0wNmTSgJ3j6iU4g1IR/eGIOCqgnmOMo65yqtITRSlpEuOrHGdAIZE69BMt&#10;INKCRAZwuJAWpEdpgY48zoLUASxVFSVF6RBxD4vGSkXvYMR7f/DHOBHxo//zf6euFhCP+MM//p95&#10;+nrC5eQK2e8zf/oN9XKC9SaA7PFYDF99+mt+MP0fuHf/lLg3xFy8YPbia8QHH0JV8OUvf87b7z1B&#10;miWxkMzPv+by+WdQPaenIIkEUoRptqpBOkuswKgWt6Sw1mOtD4rvDpLBkHsP3mI5v2J29Zxephil&#10;kqWSFNawmCwYjhKiXh+97DGfTnEI7rz7Lu989/t8+td/Tl0vEN5TVzXz6RlaR8wn5+T5kqNHb3F1&#10;dsG973zIOz/4Xb78u7+gto7awBCYvXhKdfaa7O27PPrgfdKjB+RXnyFV8EVK45kuKw58jyxOeOfd&#10;h5j+Yz5/9dd8+XqJ8hFfffoZQsaMxn1evXrRFGgH/0ZKFfqlszfUkcVKsYyGLMmBVMRJguiow+NF&#10;AMogKGuDjpKg4NmQtngXyLREp1izXVdaNaxer8fp6SlpmjZAj7j5PCiQaR01a3BYi/NlQVFWXF1N&#10;grqQVGgdNepn14prXZC5lBJjzJq6e+tTdOOGNxUV/yZqszfAmN7jN76/CcpVSoe1IQx8vBAI1/ii&#10;DYjQu5uEY7tInDZBVNZaZPPs7e+qqlp7viiK1kC/mzHONn9udY1GgGutLQDnCUX23nViRm6ov68r&#10;H0taBpv1dg/fDeCyQNLT7/f56KOPGA4HAQiAa57D4L1o3nugEGh9KdeASawNALr5YoH3oT2qqmK5&#10;LJnPlzx7/pLZbN74DhqtFWdnrzk/P6euarI05c6dO9R1zSe//ozaBLKSLM04OTzk5OQYqSWTyYTJ&#10;ZIK1NgDOgCROmrUyKPYmSfD5siwly1LwFq1jqtpgnMch0DqiruqVTwugZIQQJqizNz68sQYlBcPB&#10;kEhHeBeIg1QbjzUEd9uU1LrA3k2VaoS78c424/JVbNQhfthWON2CEVvg52b/2hZfbQOQbFp3HO8q&#10;2N+MK7rn6Rbeb6q6bYtB/3tyLLtU3t5UaL6NlHBb+23GkpvX3WVdYMI2ArSbMZikgy1di8278eku&#10;ZbvN+H3XtXaB29t1xHU/p4WpByC77CjPtaQsK8B3N2YTEt8oHYuGhERK1ZASAd5twN/X72db/mjb&#10;ve9aT7blQ24SR/qtxGpvyuNtbfdtMbgPcWZQ9O6SWXTzeteTvG8IRlSktua7NmP422L+bn/9TVTt&#10;t5Fs7srZ3bZ+bxLcIUVQVm3yYy3pSCBPWQcw0cSLqu0zzdyXpWmr14gWGiWbfodDiAhvQ5uqhlTH&#10;+ADCVFFCVTdxcZIw6PdJ04w8z5smdxRlgUCgo0B0N51OG1I4ucqvXrdZ84wNqN04E/wx66iLgq++&#10;+pJ7Dx6SpEkAwlkfYucVKWCI6UIfbICXPgTwSmqkCvGKFx6hNbEApSUnx8fk+ZJiUZAvF6GPyOu+&#10;1KoYe0BqDS7MFUpphFTcv3PMtz54l+9/9H2uplO+evqUTz7+DFPXxFGMlwrVrONlmRMnMVVlKMqa&#10;yWSCs0GZ9Ro/7nfmeratNdcEfJsKnDd9vnXfkTVSmLb9132r9Zz5tlzpzdxihxTWCxDddU4QJQlp&#10;GvPhtz7g4aMHGBcAxM6HeFHHmuGoH7K9DRFVuKdAFFqbOuQuXAAbJmlCWRUrv8JvkM68aX26bYy3&#10;c7ZsgJdR1JL+aIQUTKdThAg5LqU1ZVE0flIgh+xlfYQQfP3117x88TKQmAiN8B5va9JMcXzc4+Qw&#10;4fGDR9w9OeEHP/whH37nXfKLL3hwJ+HJ+Jjy9Tl1YfFGkheevBRUVuCEREqP9g7vPK4Z+kkk6CUR&#10;/STB1SWLpaGuc7zwlAbyQpINPW89HOPqmmlZIlzNfOZ4+cpSW4lOYDTWPHlyhLA5k5fnnD3NOZ9p&#10;3v7BvyG79x7eRQglgSgALWuLqR0XlwXnLyoWU4FoYlkSifCWh29nfPDtI7QuMHXF5asll2eWqgJj&#10;HMaDE56jw5gHDw5ZXs1YzCrGhyNqU3NxeYlxjiiWKAT374/JVIWpKipT8urFU57MS3onMQ8++C4/&#10;H9wl1opBzzOdTRiPh4x6A8ZHx1xezrmcGRZ5zfnLM06HCUe9lNgbZLUgv3xFenKPLI2oreHg+AQh&#10;QfuKy9kldbmgKpZ4Z4mihDQbUFcVtnaMRyN6gwHjoxMWecHXT18yXS5J0h5CeKQIpLFRJMCAF44k&#10;ydCFw5cG72GQ9RlmMcbUlCUBiCcVAodUgWQkSzOE9xhjccJhrGS2mDItDEbFZFFKVRYI7+knPe4c&#10;9FBKIqyhzKuGRMyg4j5RlrBYFsiqoqxrVO8Udfg2d97/XbK771DojMoJaucRkqDO7cB6j8eCt/SS&#10;XvDNmvF+vRaLjt/WEIvKGIzgy8++4KuPf8nFJz9j9s3n+OkFT+4/QtcuKN7nS+6eHqBsjilyskQw&#10;zuIA6F9MQ54sgcoU9Acpg0FEbUowHp0k9HoaOxZ4A1UV5j4tLaXzxAkUZQEiEHHhK3qp4EoJ5gvH&#10;YKhQOJyxeCuoyvBc87nn86+v+M5vnTIc9Xl5NsE7ENoyPnJUJRwdDTi1kmW55PNfvuDV7Cmvzy1H&#10;h57xQJFoxXT6Clc63rkneDE1PMsLouGQSAeA+vjgkLcePuSTT/6Jfi8jasj9vPPXpHP+JlFv10du&#10;fRUp1YrUQ+sAgG79gzbuC7nBa5I5a+2KkUYIGXKkzed1bbA2kN0aa0h7gQAw0hH9NENKyfjgkCiO&#10;+Pnf/wN4jzU13gYfoF27lVbMZgvquubB/Yd877d/m1/9+p+oaoOTlrqsm9WoZX4UgSx15b81Pp0I&#10;vqDWoiEvvPa3QiwdcjWmrgPhkQj38Ojx22T9IVHcY3h3RJr0OHvxnNdnZ0wmE+JXr/EibsZ4D2Ms&#10;9WxGkqQ8fPiIn//8FyRJ0vEhRbNWhP7f5pG6ZGzX6+t1fNrur7U5oHV/0a/2MVoCCaUU89ks+FRS&#10;kmUppycn1HVFURRkURrWBWsRBHJhbyzPnj7j8aNHeC9W7+96T1Hd8E8344Bu/LOLnK3dT+8C/a8V&#10;77sk9d1nFKt9kzX/Hb81Ft2WA7u+FmvK6O3fXVK+m6B7vyIzbv2hqipXZIbd+KAb03ZJJro+WAB/&#10;r7os18roYqf/vw1cfh0phrk03KPfCcJuc/TtO71JZMuq7ds6iOv7E6t9qy5hxGZ/WPdR/SofFvax&#10;tudSbgf++859ghC6k9PbLlSwa3/7ur1ZO3dnG2NtrG47V/fZOm752m9u7I/sbW9729ve9ra3ve1t&#10;b3vb29729q/Q9gD4ve1tb3vb2972tre97W1ve/vvtG3FqrtU/27+5prx+3pT+Vox6+amPzvB1rCu&#10;KL2uht5uJF+rBQaw6zUId7PQ9rZi+E3FqttAu7s+/+eob20y3W+CToTgRjt3VZi6xRJdIEBXla+r&#10;WNl9xvZ4dwNaynVW+M2izG3P0J5zE4CzCxTQBfhvAgu6hcdvYtff9k7adtxUAG/72C7AwiZgvAU/&#10;CNEWHnQLqtc397vvYJt6/Ga/6yok7irE7gI8dqm8dc+5qba+DWSwq5DhZjv5rYrsmwQK255ts4Bl&#10;s8hkW8H/roKNbUCBzXbbNva2gfM357HNe7zt/trPAvgvAPY2i3Rumzu3zaHtcSllU2QHtbP4BgAn&#10;ZRQAFu66L65Aac3cdl1wFwrspJQB5OQ9Fk+kE9I0bVTJqwDekAodKTKXUFuDFutgx25fapXXjDGk&#10;aUqv16Oua6bTKWVZror6WvBc2/9GoxHj8Zgsy1ZAKGPqBsQIlQvqtN478mKJqQ2+KQiM45iyrFEq&#10;tE1bDB0KoEJRV5LEq+vWpg7Pk/WpS4NxltpaXHP+JI4RaRK+W1aAQ+sY6xyuLkmTCKUlcRw1akpB&#10;iUzJUIwVwA0JSZKi4wQlFUooirxkMplSZUlQhKnrBlgT5gqtVVPsaFfvqK5qnHWkSSiYK6uKk+MT&#10;Tk+P+eqrL/lPf/ZnLKZztFZcnb+mKBYYU9LTnreOU56cRrx/P+Xu2JPIBVVxhRcWhMYiqQuoSljM&#10;LNXSMR5pTk4GZImmzOfggyKu8wLjLNYborgfgL62ItaCcU8wShzvvD3g5CTi9fOK5bIiqjVllTMa&#10;KwZpDDLlYp5zcW5Z5vAkh2MRoxR4P6Ndmq31lJUjSRMGY4mSnlF/RJpIMCW1s+ilR0hDlkhOjyKy&#10;xGHrmto4bCVwBtJYMhpE4EoWC0NRgESQxJ5hT5IqR10btKcBn3imkyn5MmeZl6EYVzkGfTg+SKmr&#10;HCEcSgYwbRJJ8vmcfF5ilo4szugnmuV8wSCO0cYgygVZT3PQE7w8+5p+f8jh6SP6WUJlFpy/fsmP&#10;/uJHHB0d8v3vfZfaOrw1TeGsWVdOaor+AzGEatT7RDthNUCjcCi0pURIj/OGsip4/uIptlGYN3UV&#10;Cr6dQwtQ0pNEkkxLIiyxr0jFklTD8fExV5OYZ7OnlMaj4gTPAkGBdwZrKoSPgyqUM2glELHGN2AX&#10;i0Mrj3IgGtU+JwMw3niPlY3LEMXoJMPWOSo2XCxKjh7e5+H997maviB59B7x+JT4b39B/vwLRid3&#10;OHrrHS7tM66WBUQxi+UcU86wdkm9XCKsRWO4+OJTXv/yHzi+MybJRiyqz7h8+gXzV5/j8itevPoa&#10;UZyTmEtkbaknz9H1jCo3VHh6PYUQHqUVAou3HiUFTjXzvHPgA5mAcR4LvP3u+zx+8gEvXnzDYnFB&#10;knp6kcbkFbH0PDt/xavzgvsnPbROyfMlQibo/hFPfucP+dXf/BVFXbNcOLyCTBlUCmU+Z7rMGb79&#10;Ht98+kvuiZjH3/0ANTzEXl5R1w7lJPXFS84++ZjHb32L/vEB2dEJZ599ipShwNJ4WOQ1DoWMMoSK&#10;+eCDh3zrW5f86uufUlnDMMrwvmY+nxLHmjjWzVom8T4ofNZ1vZpzu2uCawZ0C+LRkV7zH1pl3Czr&#10;IaRCIDg8POKbr7+hrCoipVexgHV+pfoeRRFxHBPHMf1+j14vAJl9B5RjrQkgZsJcp5QkijWmtpxf&#10;XFBXhuUyD+qVSiFlUH/cRgjVBSN1SZM2/aJNwPhv4t9vK2je9K+6gOPNawohmyLg5h6cQ2oFUq3U&#10;zbrKoVIGFXjfAB1w4T1JKcCyM07r3lcURSsfqF2/u8Df7rW6bbiuyLwJOGTtd9a51XN3Y7XVn3bO&#10;2xJL3OafQbjfJAl+zkcffcTR0RE6iojTmKooUUoH9UThG59drkitrLO0RbsrX8MEggetNcvlktpY&#10;nr94xauz1yvHv9fvNWRCiqqqsM5xOBozGh3ws5/+lPkyJ80y0izhzt07HAyHVFXJcpIzm89W7SKl&#10;DED7siRufLvxeIzWMcvlEnwAu/T7fZy7VkcN/qG67j/ON/H2teJ620bGWiIVMRoOibTGmKoBc7aE&#10;VQ0Rnb+pvoW/Gauv3msDCOyOrZuxq7g1t7A+bvxa8fP6e2Zn3Lktjrip4LYbHLttbGyCGNu+3x0D&#10;m3/+W/Mr256p+/lt4Pttz7E5n+0iMNw25+1qg13Ket1+cR3bsAa86IJEb4sLbyPL25Vj2fqbFVyp&#10;0xc66AwpAslLS4QlrhEba+D3cJ1wTLZz3YrIQSCFwAnWCE22ARc2iQxvywVtPvu237Q+5G3ECLfl&#10;aXblnlbHRYPrbuZ1v5L3Xte6bwF31z4Cq/xReGZ7vS7teL7NtbF9rl2Kie2z73ru7rlbYps3jc9t&#10;7bhJqCFW7C3hmZ0Nqxmb85P3AeQoIkRDVqhk0NiO4ojaGJwXqIYowInwfes10imEbGJ8Z0FrrBDk&#10;RUEUx4wGQ4b9AUkcBxVYpZBaUlQFZVHhGuKBy8mEqipxzmyfI7hJNrMiaxDw8uVLvvr6Sx4/fhLI&#10;hpA4a1YEdUJ2/YJrUH27Hq38xFhj6xpnPUhBmkQcHRxw9vqCoswbEj+1/u4IcY4H4kiD8KRpwuOH&#10;j/g3v/cDfu8H3+Pg8ICnr17y+vUrrKvDGJUKJcKY9EqRJUmT67AkqWCxWGLq+layj9v605ofvJrn&#10;XCevvU7WcJ1jUs146ObCt81t1yC0NkfZzXe1eacuIalrSA0FspNbb3zIKEbGmihNePfdd0jimLwq&#10;romHVHiPUazBg7UOpRVRHGOMpazrMLc1851SiiRJyNKM2TTE9kL5N+a337T2dec5peSqPyRxjJSS&#10;g8NDlkVOVdYMBiOSJCVJEqaTySpuiXVEmqTM5wtevHhFWZUkSRxibOPoZYqjgz6Hxylvv3OP/+1/&#10;+fecnB5w+OAR44MRn/79j9Aip6omOFEjJRRGMM2hsg2pnJJIPBpBJCRaQJYJeqkkURphaqq6CrkK&#10;LzBekleW2sHjkxHDTOPKJUVeUi4sZ2ee6WUANEcCHj06QmG4ePaa6fmS85ce17/H6aP3wGmkiCjy&#10;JUmSgfDks5yzlzPs85qrlw7roALIFPXCcHo/4qPfucP4OMaVC/JpwdNvCqbT4FIKGVTOD8cx7751&#10;B2zNcjYn60lGo5TFcskyr1CxBm05Hg046AG2xhnNsnSQL8lnOT0U2fiI4cl9yhdLshSqNEYogXWC&#10;r5+e8fzlBKKMy1mJspZUeBJbQ1kTxxne1NRVTq+X8M2L18RZSpYlxKlimc8oiymL2QVpmhHFCd4a&#10;isWCREvSJOLw9IRoMOTl10+prEPHKdYLIilIYkmsBEpYCmepnSAdHBLlHlXOkF4EEkRbgq0bxfV2&#10;XVLoKACcJR5jKoRwCBnhnKSoDLOihkjRU5oir/BecDgeMRxnVEqzLAuM9yzzHIHkwaOH3D1MscVL&#10;vEoQ0Sm2d8Kdd3/I4P77lNGA0jmMV8GLcQbXePaOQMCgZESSDMJ92JDnFL4hR3MGrSK0TvA4alPy&#10;xZef8uP//GP+6Wd/w7sHgmO1hOkLfD5hdp7y6OR9LqYlxdIifUUswFSGqAe92GPrinxRYQ3oVGAq&#10;izEVzjpsCVkvZtTvk/bah+SOAAAgAElEQVTB1hVKwmRmkB7SCHQk8RoWswWLeUoWx8gjiTWeybLg&#10;chb6sPGeqqwQSjeEKCBjwWRmmC9r0jRGa0FZBEKAYmlROHo9Qy8bIv2CfFaxnIWVKc8d3kckqSQd&#10;JPQHKd8j5aqccPWrnHx6RT4eEyUp8/mMd995wpMnj/ny8y/RDXGsdw7nr+dtrdcVxNu1QWuNMaZZ&#10;A7oATss1SNc3a+W6n+m8D3FaFK3U1NtzLhaLFeGfb4DDWoYciFYRvcGQRZ5TlQX37t3n4uKS58+f&#10;Bx/XW7yIkCrkF411OGC+LPjk0085PDhAK0lVutUeBELgmz2v69yjQEcRWE+SJNR1tcpHBLB/6wPI&#10;hkQXyrIEce0bZoM+UZrxxdfPmC4KPnjvfQ5GRyitidMU6zx5ZVnMC+LIIbykqg1ffvkVSms8kCRx&#10;IEXpENIEghm7IiHq7l0BawSH2/ZlumrUYY0Na3sAx0eAD3myOMaXBQ3LE3m+DKQ6UgRibSmQQmOd&#10;pSpLpJb8/T/8kh989APSKEYqA8Z2iOOufafuWtjNTW0jMr/pq7Z7tJsx4ub+YJeIuksq2MlM+e1E&#10;cNtiL9FhvRJifV+0vadthPndOoB119kTOCDk1jzVZky/SYTY+lbbYo1dPt31fqXskJapTlwiOrEO&#10;W/cXr/ciu0rx6/ODUmy0u1+99/X22XX/oY3Dv92GH7t9P/g2woTuNds6idZ33BYbbHsfXfKFNlbu&#10;tlPoS7Ljz177yN0xt/5+5Eb/FbfGqnvb2972tre97W1ve9vb3va2t739a7I9AH5ve9vb3va2t73t&#10;bW9729ve/gVsm3I5bN9QbVnEu8zwXbve0L1ZKOycXxVRdL/f/bt7DudcozLIVhVnKf2aOt6mqtO2&#10;+98Ele4qLt6lGLepVL+tDTeLobdtpnefZZvq9Lai/s1igy7Y/WZbXx9r1TC9d00RYvfaarXBvQ0s&#10;dFN5bROUEDb8tyvOiRvg/m1q6LcV/ncB0V2weBecswsIvg7qpqPI4Vd9alcBx/U51ov/W7Bv2weg&#10;VagUW4tHtoGyN9t6U0luU+Wv27/epEq6C/S++Q6ANRX4TfDHLsVFEWTJt4Lzu4Xrq/MSCqZ33e9t&#10;RcmbY3jbPa0p5zmQajsAY/O72wD4u/r85pzgtiizdsd+t8gpHAyTmJKKMi9QqEZ1RFObiuVySZZl&#10;jMZDgKCe5gKwOyizB/XTAIwTDUhcrIBeQRnaYIxdgQ6FlAzHg3A/dQB8ddVw67pCCAK4y1rSNBQe&#10;a61XgLmyLNeeqVW2qeuaqqqIoojFYtHMLzXWmqAED2gdNeqr4XdKKyIdr5QZwzjyGFM3c5OnqmoG&#10;g2FQAWvm11Bwp9pGBmeDUrvWAXAX6oUoqzKoOglPmsUIEdRWszRBSo+SGi0VErkqqpMNAF4KTS/r&#10;kQ4GREmCN5a6qsjznLIssd5SGgPOkSVp00Z6pfKjdYQUkuViwWwyJU0S4iRBS8XR8TGHBwf817/5&#10;G376tz/BN8WsV5dThHdQG4aJ4PG9Q949TXjnJOLuWBOLCmtqrPN4NHUNighrHEVpWM4d46Hizr0+&#10;sQ4gCmcNpg4EBNZ7hJQkOsV4z2KWU5WWu8eSLPY8fjTk7bdSLq8umMwrFIrZzNDvJ0ivwBuWs4LJ&#10;lWG+gGXuOX+94OGDoCjXFnUCGBvW+6yXcffkGOUjtHdo5SiLOZfTHJlaemPLwSgjSzxShneQVI6s&#10;zlCqT5J4Ym1YLhaU9TIAk0uIYwHSU5uK2ojwjCYAQGdX89DHTANcspbjg5h+4pkvJigJUkVIUQV1&#10;cVPjrceUjoODPr1YY6VAWAe1RZoKLR1Hg5QXl5e8fP4NvcExaX/E0AXyhVdnL/h//uw/MhoPefzo&#10;IdRBLc85h8ciVKPiJfwKTLV9fVuVKOIb4DHC4byjLHOmV5fUVYkzNa6uUalDAspb0kSTaEGiPDEV&#10;o9Rz5zDlqO+5e3zI7Krg/HJKf3iI8xLnJdIJpJe4WhBFMf1+hvcl3hi8rDG+UXqUAoxfFc8567Fe&#10;gAiAHFvXqLSHTA+JBmNmr76itBarE976zm9z+vY7/Mc//T84t4qH95+Qnj7k9dk3iDRBjQ9w0Wu8&#10;jEBETGZLTL0EVzB7/Rw7uUTWBdXrb/j65z/n5A9/h1hplITl5TOef/4rXH6FL2fkF0tSaRG1Y37+&#10;DFHO8blDJRotNFIZjHErAK5XoTZVRhKpmsI+CUKDkgKVjajVgP7RA0T8T1h7idaWWIIvpvii4OnT&#10;z8nEE0ajAbNFjhc9vBzx8Ld+h8GjD8mf/hqLZlkYGICvPb401PMKlaTYwuCs4/itB4wfPOHi/GdY&#10;wBuHW17xxU/+igff/110bDgY9vhGg4rA1p6qgunMsFiU9C3MJjMSVfCd33qPP/+bX1BMLKXJ8a5k&#10;NDphsYC6rkmSlKoyeCdAyBvr6Aow3vrsUqKkRDZFo1mahLnVQ20MxlqsDyqJR8fHCMJ1elmGrcEa&#10;Q2WCstpgNODw8JAsC4prCH9NIrShWmytIYpD4WScxGitqWvDfDbnzp271MYgpSLPc6QQWFev1om2&#10;r4K44V9u+ifb/Oru513rHuuCHbu+e1Bbbb4DO8l5gq8sGrB/IK9SUt6IBVrfMpBouBVIqSUpaNev&#10;8KxqVXjf+rdCBNU2GtBT6/u2cVIXyKyVwlhzw29rz9MCElsF15Xfs9F/rLUI2Snm7hRPr9q685xd&#10;9fB1kK1f/SaO4waEFn5z//59Hj582PiuNdYr4iQljiPmdSBQABHuI6xSq34RCrYlUmrwDmssZVmy&#10;XOZcXFzyzTdPqRrCH6U1vV6POI5Z5gVlVWKtIYtTnj9/zvMXL4mihDiOefDgAad3TrFVwfnrV0yn&#10;U7yALEuRDamBUopIa9Ik5vj4mCiKWC6XLJeOsiwQAvr9jNevX+O9J0liUEEZdeWjC4HfIBxTWocx&#10;2xwaDAaBhMeF79dVHQAKjepat/9ex1YKvNgJIO32Y2NCP5FCrpa0lSpb+PJvBBTfjJNuAyzuUsjt&#10;qo53Y+hdJGO7Yo9N0rj1PMfNePq/JbfyJuvGCtvi0c1zbM5J2+KTXYRy2+Ke1v/eRva3S9FtW5ze&#10;xsO3kQZsi7F3xYE7+08DTL4V8C06qoed+Wpznl9rt06+YVvMvCtXtI0wcjO+3abqvlWJfCMG7fbH&#10;20AQm2OjnV9v9K3OerV+DbGaa3flsbpxeOsn4N2tRJO7cmNra+fGONtch3flJreBYHb1r13WbXPn&#10;HdJ3ciRiPc4J5HM6QJHktV8fiNRcs2bX7coT8p0IrHNBYb1VLlUSHQVVae89g2ZeHQ6GDAcD4iha&#10;xeUWS1GUzOaLFWguEKd4JDd9lm3z3fX7D/6uqQqePf2G8XjMnTv3UGnIR1yTaF6T2FznXmXnPdHk&#10;4CSWEC8IL1Eqoj/oMT4YMJ1d4oxb+TzXMVBYr4QM5DRpEnH/3gm//d33+bf/4x9weniAdZZBL+Xu&#10;yUmI2YXA1iVSxyv/U2mB1hEITZJmTKdT8uUCuYUY8k2A+C65y2b+sguA35Yb7p66C9jazC2vK3KK&#10;tf9vEoGu/s3m2FMNSY4IfoqUnJ6ecHr3TogZqwq8a/LsYnXnLjT4mq+25rthV3mfNE2pywD2dtit&#10;Odtt/W3XOrvmryjZEPuEexkOhysfsyWcTJIEQfBf4yb/pbIeVVXz7OlzJpMp4/EIKcDbGqlgNOiR&#10;pTEHgxEP7t/n8XuPefTBI9AZr756ysvn3/D+kSCKLJULOYTl0jObO4raU9iGhC5QXmBrS9SL6Pci&#10;slQjrAfnGlIVwbSwLApBXniGY81bj8bgFsxnS6rC8frMMJkIaq+w0nJ0OuTkuM+Lpy+oiiXl0lNU&#10;ivGT90nvvIWQKc7C/OVLkocZXgmWyzmX5wVXX0zoO4mQkPY1k3lN2pd874cPeOvtDBkbynnFq5cF&#10;T58abCXAekor8FLywfun9CPH2YsZdek4OBzhpWC6CONJZYJBFnHvbsIo8VxcWBYFFCpGu4jaBZBs&#10;lPV49P63+NXTT4l0SpoMmBcTri4nPH1+QZSOMOWC6cUlw1QwiAQxoJ1oiCuCynWS9jg6OkApcLai&#10;KgWzy0vy+Rxna6TOQEGR53hvidKU0wd3Obl3h9yUWKmIej289QhniZSlnyp6sUBhsbVFqT51JdF6&#10;wHgco7VEe6irACI2KESkMcaH/AChL5nKEacKvIOGNC8MUkkUp7hmZhfCk8SKuqqpSkPlFXltMT6Q&#10;Yg4GI3r9BGEXTPIZUb/Hgyc/YPjWb1FnB5RE2IZEyLnrHLxr4jvvFEmUoVUSYnbaPRsb1h4hkTLC&#10;GHj27Dl/+eMf8Vc//s9UVy/59oMBR2mEvfgGWV/hyiXSG0a9lBcvX+Frh5aCRAfwt9aCrK9RyiGl&#10;J45ACkFdVzgTgPDFUhDf1QHkbg2RjhCi4PgkIZaSRMPlVc3ZZUVe1FyeV4zHKXfuJ1gnuCjP4NWC&#10;IheIWJLnNWlPETfkhFEscMZxcZlz97RPmgqqEoxVLOYWITyLeclg3OP0zoizywmRhKXzLBfgkaS9&#10;HkmkiVTMIJ7xvfeOmBYX/L+fTnj14jlWKFSk+Oyzj/n2tz5kcjHm8vKSJElWOfauL9b6aS2QUym1&#10;UgxvfZh23q7rlkzWk2U9nDMEt+KaxLq7N9Kesz3eJbxr7erqkiiKGAxCHFoW5WpOfPjwIVprzs/P&#10;qY0hz0uUlEEJvllrszTDO8erV69oQafWurXYvEs4rpQKOZw0YzgcMplcEcfxiqAwgPb1isgkzOeO&#10;KAJjLFES0+v1yJdLqqomz3NMXfOdb33IcNDj6M498mVBVFuk1ERJzLJY8sUXX/Dq1StGB2PG4zG9&#10;XtrJSYU5w1rZ+FZibW/l7t27nJ+fr8h5N2PD1l9q16der9e8rzKQ0lUVSRKeZbFYYI1FirAvs5jn&#10;XJxfIQSkWYaxNbYO+aXQFyKMc3zxxVdMp3Oyk2OU0ljT3Yt+czx4G+nY5vFurmxbPLeLbHzz3Nvy&#10;XZu/6RJ4rwOoxRvjyV3X9i0hLOt777/JHty6uj034qjb4uwuEH3bPu22GKT7nc126u4pS6lvEJiz&#10;Sc4GHX9yV15gd6y8jWRz2zveVrOxSRq/jXRh87fd2HFb/9mMA27bB31TDuifG/vvbW9729ve9ra3&#10;ve1tb3vb29729v9n2wPg97a3ve1tb3vb2972tre97e1fyK5V3EPBz2ZB7vWGaFtMKQC3xhIP16zq&#10;rUJY+/ugLHkTbH+bYllbkBi+2xaasnad9l7XN2HtTlC5EEEZtFVPagsBtgG/twFgu9/ZdnyzEHfz&#10;3rpFltdFCKEYsqvu3d3o716v226bBfy71NbaIpvNzwNYti3mEVufMbzna7B7t2D6WjF9s9jjWlVw&#10;HezPDcWubeCD63ZrQSzhPYfiCblW0NAt7g73e61Sd91edIDsZtXmQY1zXTV+/Z1fg3La661AIE2B&#10;SLePdt/Bm9j6u9faCcZu1EmgLSEWK9CYZ1dRwvZj2wpXN4un2wKJ1Xncxr3fMlZXBThCINrfNAV9&#10;4g3AmG7RRVsMtnl/20Ao3edbFWv4UMC3KvInFAx6cZOIYpdC7CaIpL2PbuGw2FJovTnmVvcvPN7b&#10;ALoqKjxQmZpISqSSSAG9LCVOYsoyB++pjaWoAri8VXDXSuOFp3ZNQVpz/rZ4WUYyFMXVdTgmJBYP&#10;kaIsC5QS5PlipeaQRAnxMF7N3bHSaCEpioKqqgJArymMawGLLdixBXa1f0KRFI2CTrQqdBZCoqRa&#10;vdeqqhgMBiQt0LyumS3mTT+xVHWN0gopIcsGq4L/PM8xlSWA2EQYt4DUmrIs0NIjpMariH6/j1KC&#10;qi4C4N82c63WYbwqgVQaLwTWC4TSqDhhNBwE8KCqAUFRLNFKYquauizD+4sroiiAE+M4Jk1TpJTM&#10;FgvyqsA5g3ESVzqOT08ZDkf86Z/8CT/7258GkH2WgHAksaCsLbGq+f4HT7g31pz2LYd9R22vyEtP&#10;psO7JZXUC0eR15xflJRzR6+nODmKiZRhPq8wXlAbg5cCqSOUjDFeIpQklvDuo0Pi2GLdgp42/M5v&#10;32XYN3zz9DUqAuE9D46PORymzCY587mhqGuM9XjnyZeCFy8t7y0MaWwwTrE0LtRW+gDQPZtPODMz&#10;xsMxcaSoigprDUqDjuBgPGLQT/AEsL71nt4opp7kVKYk0X1kLDDTCisjknGCwtKPLNQ1RRHWLOsF&#10;pgKrHCLRVMaxWEJdOaIYBsMIRU2xWATgJw6pg7K6wJPoUHj84GTEMLbUCUGR0TiUKelRMY4kg0gx&#10;Wc5ZLKZIqRkmMdZYrCv49JOP+fM//xH/63/4Dxz2Uyw1Wsc4BE5IqoZgQbgGfO2v/SzvHNdlch7R&#10;qH4hVKPcC4v5nIurCUVVU5ZVUPE1lgiHwhB5SSwUsaiIvWfUH9LrwXL5mo8/vqI2GucgiyzKzhAi&#10;9HtrSqTwWCoQFVoYalfhaourfVBRFgp8mDuc8M0cCpWIQcaofooapBy99xFPvv09zv/vP2H+8tPQ&#10;V4/vo++9g1Ej5oWD4Rg9GGN8QWkKnJKIKAvqMQ6kD4pko1iwOP+K/NXXJK7GFTMuPv8F8wdDMhwJ&#10;UMzP+eRv/xLKJbEK84XWEmsqZucvSZ2BCKJM4DBYAxgA1yinebwEK8EpR2Sb9UF7MFDUJaVT6MEh&#10;Lh5hzBWqdri6wJUXUOQoc4ldjKGXUZQW7xMkMaN7H/Lo+/+Gv/vkvxLhifFYK6mtwzpHfXVFFMU4&#10;YspFSTY6ZnDvEU//7icMFTgBzuTMv/wl869+wfjdd/jww/f57K//IlzHBgB8GQmK2lAby+Hdu7ye&#10;Fzy6d8zd4yOuZq+R3vP8+QuyQYaQgrK0KBXjfYXHNcXzeq3AsQWROx989ACwiYijCFMbptUEhyLr&#10;jamMCSp5KKSIODw8JklTwOKbjiKVQDtNnCYcHZyQJglKKoQUeCGojKWRXOv4rxaEpR/36A+GQQVQ&#10;QJylCKG5c+cuR4cjzs7OgickNVolCAF1VQQgQeNDKKmRWt0AEBpjVn7wLoBie6wtCn9jYW8jGisQ&#10;2BY0FxqRjqd8PfYbsql2PbSNn6Ebf6duVEzjuFG49LaV+14D4rXkLXVdI6Ve920axWIpRUNkY1fg&#10;VL1RFG5t8EtaV2UT4BXpCLxfAfCvY442prtWwfWsgxivfSyzir26Pmr3O9e+VCBwEVIG1csqtEWW&#10;9vmtb3+Xg/FRUD2sa5DB55AuzFVl3YD6tUJLAVIhlcZYT1k7pIJYgatLTFGwmOecv77i448/ZjGd&#10;IDzEUoESRGmM1Ir5Ytb0KUlpaibzGSiJVpLTkyM++t73KcuCzz//lKq2CKnopQlREt5vmiaAotdL&#10;GY0GZFkP8FgPybJgsVig44hlUfLsxcsGhNZDCoWWcuWXA1hvcd6ghCRaucaOKFIgBHESh4laQV3W&#10;tAuP8z6QWaCavuhXvlrwjdxaHHVdKH0TkLoCRfqg/CU6APz2nW4t8vdyQ81NrKvdbinq7wJH2u9s&#10;xkybhGJdMHy3mH0bsHxb3NQlBdv1PP+8vMptRe+sfbZLjW0zVtwWe23LP+wCR2+LPXfFiZtt377/&#10;62tuB0NsAjV2xaS/afH7LqDItQC9aPq4AN/QDsnOe2/i0RYY2sbQXYVvuSNG3/W+toHebyN0fFP+&#10;qEv4t+3dbsacm/ezqbjeHQurc3Ta4mZ+aj1n01Xx6/52PeYVeNchQlypjPobRJSbJHnbrPt5m1/Z&#10;tmZ0n/NN5B27+vrmsS7BS1fNUPig2g4QxzE60kjRxLzIFVjLGovwIQeCd8hOnsoD1rvw/YaUxZh6&#10;BYIUCLwNAMcoivDekxcFeblkMp3gkSsiy9VzbekXt/VfrRS1qUAIprMJZ2cvOTw8YpD1cdZv5Dw2&#10;yTDY4k95pFbgFQJJbS1CRxwdHzCdXnFelNgmTyulwosAiPeEXG4vjRgOerzz7tv8uz/+I45PT1gu&#10;5sH3jDOOj0+ItWY2n5MlKcaaa/JLIWj4USnKgl4vYzgcBCK4loTwDXPLtjlynRymzT3yRkKP6znp&#10;Ok/azUvd7Kuys86ZNWXb1Vrc5v1EADcGQli5AoMNBgPu3rtHv9/D2kB+KEKKFOc8tXXkZY3zAi3l&#10;KhenlKQqKpTSOBlivnacHRwcYGpDPa3XCY+2jNnN47cSijqHtQIpQ7sMBgPSrEdRFg1QUa2IF/Ii&#10;R4gA2IyiQARUVSWLxYLxeIxSElPlSG8ZD3sIb4mVoJ/2GAwOqIQMCQepOHv5knI+xfRynDBY41gW&#10;nkUOZQ21F1gB1nm0VFDXJLEiiSRRBEoJrGkIp7ynMJZZBcvSozS89WBAGlXU+YJyUbJYCqYzQV5p&#10;ChMUtnWsuLqaks/m5EtPWYE6esw73/t99MljvEp5/fU3LM7OODoZI/opzlrOXxdUy6BwXhjD0taI&#10;2PGt7x7z4bcPSAcGX86ZTwxffVZQLkAiENKTaM9bd0d8+4Njzl+9xNqKqpYQ9VnWCkNENoxwfs6T&#10;h0e8c7/PxeszqspTVg456EHUI+lnCOHwSnNw5y5l5ZjPc6oappOCi7MpDkWSpFy9vCSynqNexLin&#10;iJUj1YJYK7QOc1pdVfSzhOGwj5aCi5fPWE6vqPMlWgvSXoJXkqquiFPNwfERJ/fv4XSMtUDcI4oc&#10;3hiUq+lHjoNEkAiDFAohNIiE2bKgsorR6Igkcpgip7Yl1oHFYytDUQscAq0UWaxJlCBqyMKMMSHe&#10;rgQOjZeKoqyRDTGVjAS2rDFWYmwA6gqlETLMTYWBohLMF4onjz/g6L0fwug+pUiobaP37gJpq+uq&#10;CjtQSpOmaRMfmtU8JgTISGOsY7b8/9h7rx/LruzM87fdMdeETcskM8kii1UsJ7XUBi2o0eqnBvoP&#10;HcwAA/Q8NFozrREwcm2mGyWpqC6VURmS6TMy3DXHbDcP+5wbJ27cG0mZp9FdBJGZYc7dZ9u11l7f&#10;91V8/qMf8x9//z/w85/9GGUrfvBkj+9+MKVsXtGIGeNSEi9hf5QhnWX29oxMCMYmQwMyQmYgNwJB&#10;QCvIdLpDcW1EIRgXObPzOt0X2RqjDJk2uHZB01a8/8n7RF/TOouTE2bzmsXSk5eCcdTocoTJU17h&#10;4iKg9hWN9CiTiD29dwThkVpyfrbk6DCnHCnmc0e19EgVyXOoaks2qhgXikfvTbj4mxnjUlPVjotZ&#10;gxCO6BtcbcmM4iDf459+epcvXj3n1eUF89Ee+ajE1jUnr97y8OFD6rq+cab1RBzr/l0IgbquN561&#10;vSq8c57FYnHtOUOit/Xz2/srVXMp5QrIbYzGuZRnf/nyFVVVUdU1WhuatmU0HvPtz77DyckJP/nJ&#10;XyNEi7MWrRSqI4u11mKMwZh89Vlta7uzs08piGt5gBACVVVhW8tkMqYsS87Pz7v3jylHA3g/zJ8o&#10;YnTsTSbsTac0TYN0iYiublJu4vvf/S6ZmSKN4mCa0zY1RikuLi95/vJFp0YfsLZZtbUHryt1RfIb&#10;o6NpGoQQjMdjtNarvl8Hdfd9Ojx7++f2MV7yJSNay1VOQ8kMpVSnDq/I8zz5ocENzmNBlucYYFHV&#10;fP4/f8z9f/N76Q6XK3KpK2LCcMPXXveLN/nxm0h2tvl4va8+fOdNAPN1wuvrMdp1pe8rX2hz3LPN&#10;704/o1bx4RAwvi2GGq6RTUSUmwgsb+TitkePN2Kx63fGceud43o9wHWfzwOxu0NO+ZLhnfOmO8q+&#10;u2/2/e1x55AEfr0t20jYtsWew+dtyrsMc06biPhTH23Pa6yTLG6O2+NGUYOd7WxnO9vZzna2s53t&#10;bGc729nO/jHbDgC/s53tbGc729nOdrazne1sZ/8ANlTe621YeLr9Iv2mQtWVKniyoVL6sPBg+Ox3&#10;qZ5tArquF4xfv8ROKsnD97i6WN9etCe+RsHk+s8NL/A3qbFtA8evF19uAt33NmS7X2/PNib19WL6&#10;VEyirqk5r6t3DwEpfV/dpvCzPjbb/hwCYq6PxXD+hVvJBIZghvQeN1Ur139vU19tUkjfXlROpx55&#10;1da+ULX/fXGL4lTfx9uU47a1a9savSqeicQ1FYX1vlxXb9s0n4YA7+GaWikAIG787PBzhmPSK4sL&#10;KYniOvAgbhmb9bk33Cs2AfrX++9dfXatcENdL7zvlbA2KdFdK0JeK4IJIVwBBgdKCVd7j7xR7CxE&#10;AmdEPD4kBfCIoK5ryqLoirkUbWtx1mOMJssLbEe2oDsAuTYKHwPBp8IboSSESNPUSCnJdMZkNMF5&#10;x2Q8obUtQgqqplqpwiqlu+IyjdGG3GSE4FORXad4HmPEKI2P14tjekX6BHLX1xQlxuNxKlZe9dMV&#10;oUevHF9VFTFG9vf3cc5RLRaIDrgilbgqepOStrXECHXd0DRtp17DSn1GCEkMSdleCElmNEppYkzg&#10;Ta0lWZbhg8OL0KmMZalQck05RMpOAcY7skx3xYvyGuFBDLH7bA+kwriiKBAijWPTNEgpKUdjyqJg&#10;Mt0jxMD/8e//PT//6c8odEaRF2nvdQ5va3JaHj3Y595BwV4RkaGmrSxBNmRFoK4EmYjUTaBuNC9f&#10;18wvPHsjyaP39jHKsljU+OCJUqINOA8ojbWB2kcu3yw6RXPNpx8fkGnJ3btTHn1yQLt4S7tcUqjI&#10;/nTEg7tTFvNlp2Ku03PRCJGKI+eLgHWS6XREVlpkk1TaQ5DUbaBdBEyIvJqd4oOkbTy5ERSlIssi&#10;0TtiKIjRUtcNznkCkBWK4zt3KYoRQng+/O4RRbmPMSNsZXn19EvePn+agLNRYNs0HtFH2ipwufDM&#10;FxHvIMsF+weHXQG9pLVJRVEbgTYS33qcd+RGcO+owMiKYC/IVER6kCFSKsV+mVEqOF0uePnsKeqD&#10;DMQYLSSl1FjX8j/+23/jg0eP+Ne/+zuIkEhklNSAAiTBxU4tV7DaBTuwVui+kpQiA9EnxfjgE6ir&#10;Wix58+Z12o98QMLeGs8AACAASURBVMVIDB4hA4KkRiSyDBUF+6OS4+kE6ZdYJ2jalsY15DkQHM5W&#10;BOWQScgOqQTW2wQcFhYRPcbIpHInIs56GkAoidY5NlO0TUXtPAcffYtv/8Y/5Ud/8Vfou4+Z/OCf&#10;c/irN7x8/Yq8yMmmx4jpPaI5oFpYCAJpchSKdj6nurikMJpmURGXSzIXEBbGpWE5P+fVl18S6iV2&#10;4Th/8RUvf7WPak8ZG2hqT2gW5AryXFNkChEsgpiAwDEBFkyW40NLbS250EQiwZNUoUXAxYBQOdIo&#10;om3IlERaz+XZgslhi84j+Wif9m2kkBIRAu3ynNDWaB+o5mfsH+7TVksIEsiRWvKt7/8mf/kfDmn9&#10;GSZCa0HpCN7y+qunfBQVR/ffZzGvGB3scfzgAV5KXIi4ViBzj5t9xeuf/oiDe/e5c/c+WVbQhDkB&#10;hXWBKCR147HWk5uMQjmCgG988Iif//I1WkqibwgB7t29T718QZ5ZZrNLlPIrv/2mCpRYKX3HGAgd&#10;6KttW2bzBdP94wRaGo0IwRCDoGka9vbGTKcT6npJAIRSxK4AfLq3l4qJrQcpiC4QhcB5D/56gW6W&#10;GcbjpJrtnGc+W7KoasqiBBJgbDQqkUoQOyVGrXUHCk/g6hAT2MrHAOF6sXFPXNSD4Htw3TYAae/n&#10;DX2Eoc/YA7F6op+VH8cGX0mmivNNxFT92ep9Arr3/kMCtne+F3JVUJvGTG19Vt+OoihW7z0sZt3k&#10;86ZzLW7xZ7lGtrTJF+zVclN/xWuq7bepr25T7O59b9ft9+PxhN/6rd/m/fcfk2VZKizvgFsxxhVw&#10;oC9uT6qmArlSrlPE6Fd921rLcrHk8nLOs6dPOXn1hkgCCDrvOnBjAjz0c6QsSwCapmE6maC05J//&#10;i3/GqCz46qsvePr0KVmWk5mc+/cfooykrpcd2U+Bcx7vAm3jkEqSZzl7e3u0bXuNTGg8Ss/WRg9I&#10;6ZIyatMk5bphPOS9Q3fvmBcFsgPKKaVWRFBhrW/fBXpezeUNMUQ/HzeN5ybA7qZ4bDhXt4FY1wnS&#10;Nim9rccKm4rXv06cPCwEXwcjr6vF/33zLO+Kobcps216l02x1Db1wE19vAnYGNeU0jflMhIxQrym&#10;eLytkP5d8extIIqv87zkWd1sY+gI0G687zuI4W6bi+tzcj2Wvi0m3QRO2JS72pRr2jbv1kEJmwAS&#10;NxQOv0afblvDIcYVCeUQuLX+O+sx8Sb1xW1jPCSt7M/sdSLLa/H/gF1qNb7dzHjXXB/mnfrzPETf&#10;7UsxEc7FQGYMRqUYPMvzVXy7Oh9jJPhAcJ501AakCKjOl0rxQFI8jy7gvAXAdMR1iUBGM18sMMbg&#10;fQLSXVxeMK8WnQ+ioPNJlFKJzCGGjfnS9X5dgYuUQmOwIVBXNScnb/nggwVlXnbdldDTQz9g296S&#10;xqPbN0WnUCySCvxkvMfx0V3OT84J3qecUIfujCKiTIb3jsnkgDt3jviXv/M73H/wHlXTJj+38Uhl&#10;mE73mIwnvDl5ixCaLEvnuxQyEXSFCDL5fVmWMR5P8N5T1c3WPODWs+5rEjXeVAzdvEffRqzaE2uu&#10;g41u5J2i6PpUXyOjkVIipGA6nXJ0dIgAWtvggkWjESSypKZtWSyXCCnR2tDapsudRoo8RyuF6MiW&#10;epLUvb09loslFxcXqzjB974uazqlHdHStjPuWl+GjsLTSPK8ZDSaEIDWWkKMFIWhKHKsbZldXnbr&#10;3zIaFcQQuPfwAYvlgtevXyKiBAJlaTjYH+OaGUVuuHN0h29/9gM++Pi7RBkQCDIpCO2Cy7en7B14&#10;Li4cjRXULtJ4qGzABYmzHiUDo0wxzhVGeGQMiSAIiQsBbwOViywbQRSB+/cM9+9mqFhT1xZvFU0N&#10;dRtpXMT6yP5I4VvP+WmgWSqaVlBFuH/4iMn994lyRH1yTvP2hKd/81ccHeXsffA+sW6ITuKjoo4W&#10;KyQ+et57NOH73z9kPGmJtqG6mPPlL+a8fZGU31UpcE7w4L7i25+OOTqMnLxxVI3Ha4XXhsZFnJRI&#10;Gh7dH/HR4zHKNlyc15ydeZCGqHLM+JBsMoFOrbycTFHGcHr+ltmbE87enFPPW/aO96mrGqzl3n7G&#10;/b0SGVq0KsnzRLjWtpbZ5Vtq6zk+OkSPMkJjefXVFywuTlAicHB0RJZnvL04hwj7h/d47/FHqHzC&#10;2awlK8cc33+f84tT6osTgq0IRNoY0UYglCEKReMjURmEUOisYDLVLAjUiwUuSNoQcUjqFqKSFGXG&#10;pMwweDQRLyQ2CFrrqdpA5YAiYgrB+WzORRVwIWNRtVROU4VI3TqE9EzGOZfzBa5acPbsFY8fP+bD&#10;7/8O5fFj5jbgRQI9J6+lW+PdOooAUZBlhrLIgUCIV2Q9QioaF3n2/AV/+qf/hT/8gz9kMT8HX7Ov&#10;LR/dHXPHOJRtOXMNMQRGUjDNBLRL7HxBLiSlVkjrUIDREiUFzjokgUzHdAyERIq5P805O6lpmwZX&#10;amJQ2LYlRmibyGy2QMQlh3cyHk4e8eO/fsn5+ZxybDg9XbJsXuFtZFzC82ctSmjKPKNaBprKUVWg&#10;clCZxNrIYmk5ONyjaZa8eFFhGkndRJo2UtcOKTR3D8fsjRvCUmCd59XrBdYZPnjvGCcrFvMZzl9y&#10;XI74xt2CxVcV52/ecvfRI1SecfLmgm8e3+XBgwe8ePGi238jrosXh3cSQ59mmAvwXf6ijzezLCPP&#10;8xWB3fD3emLfPM9ZLpcrElhgFc/1wPjhed3noZfLOuU3Qn8GaISQHB4e8cEHT3j69EsW8zlt21zt&#10;yxEwV+D8lNNQ186ra2RV3Tu3bUsbW6xtO7V0u8r3byIRCsEzmUw5ODhkVI5onUV2OZ7L2Yyf/OwX&#10;eAe/8Ru/iVQF1qYc0LOXz/mfP/4r6nqZSE20XBGx9QS+/ZmUZRnOXcVoSinatuXFixer/l8nnNFa&#10;r9Trh+acW43dkHyt7/v+eUnlPUt94FIfGKNXhEfWOlzw6EzzxZdf4Xy6+0rj57u7iM33xe+KM9YV&#10;yNfv2rf56puUyjf8xupedz2ueBeZ+/rd9qb5MLyDvyIe3x7Hrs/DddXxnmA9dr7u8L5u053x5v6J&#10;W/289dht+PnbgNqb8habyN2Gbb36urxBvrVOeL8p97Apjtx0N7k+Dzat9X6/Wb8D3vY+68+4IhUU&#10;GwkRNsV520iUvu799852trOd7WxnO9vZzna2s53tbGf/GGwHgN/Zzna2s53tbGc729nOdrazv6dd&#10;XTIPC27jVjXx/mvp+3L1s+liN2woEIw3LmeHbO/rhcPrYPdN4O+henNv1y9cU8HWVVG0HCg6xRWI&#10;pH/nTWD0r3OxvkklftieTRfgmz5r+Mx1W1cP2lRQvKmgehPJwCa18k0X7ldFAPFG29dtG+hgvR/T&#10;mMdr49kXFQ3V6fs2rl/Ib1OM26icfotq26YxuDl/hu9MV8C0uTB4+OffBaQ9bPONeSRFL14LVxBK&#10;Qgxbgenb5tHwMzbN0xvAh5AKSLep1g2Ld7cV9q+vlXU1jPW5tWnMtz23V/P4OoX8kbgC8wzHcAh8&#10;Garlbfr6dWIIbigdrhfz9MAzMVCjjyGsCt6kSIpoUiUVeNGpuWptyJRCaQ0dSC94j1QSJMgoGOVl&#10;ApW37Urh3toWax1GG7RK4HYlO7UTkYCvaR6bVXFZZjK0lFRVu1qDK+IQl9RWlNEorRMAf1WMdqW6&#10;0heKFUW+IoswxlBVzbXivn4cjTErkH3dtImsJAS00IxGI/b392mapPbVtklpPoRIluWrwrYEahMr&#10;JRrZFXhLqTtFdtG10eNswJiM8bjAOQuorsiu7dqraJqWEGouLy8wJj2jLxAyxjCdTgFomhrnbVKd&#10;9o7T01Patl2p6hiluXf3PuPRmDdvXvEH//cf8Pr1Gw6mUwiBGDxVs6RZnjPSjicPj3jv7gQVl7RN&#10;i4oNQWqk0QTX0HpPQHJ60fDsRc18BtOx5uMndyizlqpqcN4TRMSYpLJlF5bWR4LMsS5inUBpcD7y&#10;8vkJTx7A4yePkLll9voUfOB4rLh7lCOoaZoKGwRV6/FREYTChQahJG0QOAxVa5NyVpaxnNW4Nqm7&#10;Ga0wQVBXjuXCE6KAVuAbjy9BxhrX1gSfUJVFaRhPDOM9g9QOHx0Bg50H2rMzmuoV0lu0WyZVLg/R&#10;Q3CRMtfkhaKpIxfnkdZDWUhMBtPpiOViSUQlxWnr2B/lTKYjlicXzBYOJTMy5XDtEm/nRNcgA4jg&#10;ybVgpCGTlkzB65dPuZxXfPTJN8mzEuEjrmlZtA1/9Cd/xEcfPuGjJ08SqN1bZPef8w6h4pXy6KCg&#10;L8Su4BMQEZTsoFydK7aYz6mXC2JPGiQk0Xm8chgZEbFFCYGOcGc6ZaIt2tc0bUNVL5gtKpQKOFtD&#10;LFAyIKNAZzlCtOiEziF4T3QeFcBIifeRIDVtJkEWHN57QlNX1PUbvFYcfvo97v7L3yN7XlHpfeL+&#10;PfIH7yPyEhcbLAHGJTIb45pI9CBMQQya2Fjq2YzD/SkXp2+4/PILVLVE2UBUFtFGzl58iZ2dEuuI&#10;m13w9Kc/hGZBqSNZIWm9p2kjDkE0oCUQBdGnwm2dGQ7v3KdqPfPzNyybJYXozgAkzic1ypacyWTK&#10;4vwNIyMxKlDNznnz6jlLO2OsApUXBCcwUlI1lyjXIn3EVTPs8ox4eYatKvI9TUTw4MknmIMHzF+d&#10;UiBpbGQ60eAaXn7xS+pFw/j4AXVzQpTw/scfEDOFXTq8l2gXmOSRs7/+S5onHyNtg5EaiQJlqH2D&#10;yg1VbVnMG6rFEtsGzi/e8L1Pn/D//Omfgw1oJVnMK/Y/Pib/ZMyr16+YzS+xtiXPS0KIKzKkq3NN&#10;IGQCCvdqfYvFogNnJVC7Dx5jDMtlzXK2xBjN8Z0DxuMxUoIL6dyo2oZRMelUzCNCgrOW0AHgY4jI&#10;wdlqjGE8LjFG0VpH3SxZLGrenp4xGo0gOF69fonSCucstknnZIg5zjnuHN/h7r27LBcLXr58QV1X&#10;WGs7sH4Ck/dF6D3Jym2+Ul803Z83Q9953QcMIaA6P8hdIwEb+kTihoLq0IeKMRJFUvgWogdECUJf&#10;uCuTsmNcxQJxdQavxwMrAPgAoLgi54px4zuyBm3aBLK9AdLt1MKccwOyLFaFz0LIFRHZVUEwrCtH&#10;rStMJUzbFSh5NCr4+Bsf8uFHH4IUyQ8SghDT+d77F6HzrZJPajpc5JXvgQDvHXXdMJ8vOL+ccfLm&#10;hF/96tc4b68p3I9HY5qmoaoqvPdJgb4suby44OTkhCwzfPToMQ8f3ufN6zc0Tc3l5Zz798e8/+h9&#10;vvvd73RKp575Ysb5xQWLqqGpLdEHmjr5EEU5YjKdMpvNqOuW8Sh2/aaSonA3lsbozv9o0tqREtH9&#10;WVUWlZmVDxZDxDufVCMFKx++5zJaBzRvKra+Iq+6UkXufeHky4rVOK776uuAv83xeXxn/NQTGmz7&#10;uW0F2l83DtxUVL6pqH4Yl/xdVcpuU+2+1q9r7/CueGpTfLzt3ddzLJsAs8PYfFsO5KY64RU4oQfx&#10;9MRYt43LsPB+E7nBbW3v4+H18bnWVwJ6qoYhmD9umZ+3xo9b4ux14PmmOXrbnFgnS9uWCxo+u18T&#10;w1zYMHfSx+TrY7R6ttgOgl8Hrb+LvHH9XYeEZ/3z1tu7jUhv/Z1WZ+sgv7A+Nj74lVL59T3tat+6&#10;bR6u57u89+ms7eaKMWblL1RVxbhTcL0iQRRXwHkfrs74gYJ4UgSnI62TiSSIK/IcaxMY3ovuHDtN&#10;YLr5Ys58uURrhZYSax3B+UT20JEVEbmR09u0dlfj4wLeJzfAt56L8wsuzy453D9a5Ta8T+Rnm9b/&#10;dQVIiFHivUVKhdGK4D0+RLKsZDo9YP/gkLO3b6/GJXQ5AK2RWqK04pvf/IQPHr1P8IG26cBzzkGM&#10;jMsR08k+zkUa6xDK4H1ERE8UiTxN6eRrmDxPBFx1RlU3G8lS37UPD/2p9T1523nRz7erXPUVceym&#10;XNeQHHa9DStwe99OxMqX68kGeuKBiMTkhvF4vCIoSrkgsQLT+hA4v7xEaoOQcgDSdAhxpUbcgzP7&#10;9TqZTFBKUTdNmushJBKdQY5smGy/NkfYQgYg0nivnq81y7oikkgNiyLHGMNisUBJgXeJmKmuKy4v&#10;Tjm/OOXk5HVaY0qhJYxHBcYIFIpxmfHog/f47Pvfw2QTwCNCw93jCUUeefvmGfE84pqAcxoXPHUb&#10;aKwAFDF4jBLsjzLGeaDIFHkmiQR8DFjvaR3MKpgvAvfuaj54f8LBGKp5jRE5l1XDfOGpW7AhkGVw&#10;92gP5T3LU8+bE4ssNRQj6lCwqCLq5ALlPFm9YP7iC9qnx3gpuXz+kmkxYilyrBR4HHtH8Nlnd7l7&#10;lOGWJ4TG8fyLGc9/7agr0IVAjzRKBX7wL77NnX2LXS548WLGvIroUtEEy6JaIGk43Nd89q37jArH&#10;6aXlxWvL0glG0wlhNGXv4YcU+3eBgojGlCOENpy9vqBdNtR1AKHRRjObzSjzyL3DEh0s3rsEkEOw&#10;WNQs24rGBy5nM5rLM8L8lGpxyasvfkr0lr2jI6b7U3799AU+tBwcP+Qbn36Hew8+4Gy25PTsjLKN&#10;TA/3kMrgmxrpliAVURlclLQ2UFlH7QO6HHHv4AjvK1AeoQRRGdqgaJzFRYn1ieQpLyOKiBGAdwip&#10;sEExrxrmVWBmHTGrKcZjopBczBZc1A1VK2hCJHTknUZnjEZjZoslr+eX3D16yHf/xe9x/P4nLNsA&#10;UhODTXtEFETR9VEAHyNCKqRKe2kMnigUMkXKRASXs4rPP/8x//H3f58f//ivMUAmHZls+effe8J7&#10;hxlUJwhvyU3BzM4JLpDLBt/OcPWcXEWMaHG+RfVnUxC0rSN4T6agdZHgBFoK9g8KTqezDgydQL9R&#10;pNyeteCc5d69MU5aTi9eg6ywraNaRLwLSG2QPnK8n/Pmdct8EWkOQOKIeMYThZeS4CPVMvDi2Yz7&#10;DyeMJxkh1LSNpqkDzmqaWpBrxd7BmOODlvPZOZkRzFqYLSOBHIejagXOBgrZ8tH9gssmcP7lOWev&#10;FYd373PqLvjVr37Nhx8+pmkaLi8vCVEgO9K5bfHK8DxVSq6R98qV7zskyO2tj02HPp8xBmvt6nt9&#10;fsJauwKBl2WJUoqzs7M0xzqCnD6Hfnx8RGYkp6envH79hmq5RKsEkG9bSwh+zfdKiOTY7eN9Xj8B&#10;wz1RSBBcIzbugf+9b9m/g/eeoijY39tLYPEuxyKEQAaPMYK6XfLTn/+ci8sZ0/GIvDAsFhf84hc/&#10;Z7FcMi5LyrKgaeprBMPe+1XsvU4o0/dfn9cZxmz9n30fDs/0/vspPgnX7m/6HEbvT/b91bZtIiPU&#10;oiPeSZ8XuvyHdYHXb94ymy84nI6J3uJc2BpfbLuD23YP/i5feVPMtymevQJuR/pwaV0lPpHG+mv+&#10;zzbffFMsN4xr/jb3scOYZXMtwHXS9nUCsk35tOt3z+md10kPtt1Prt/zbbtD3nZ//Le539/WR9vI&#10;ubfFldti7Juxs7g13rwCt8etd/pXNRZi6/sOP384buvtGvrI74rHd7azne1sZzvb2c52trOd7Wxn&#10;O/v/u+0A8Dvb2c52trOd7WxnO9vZznb297RNijZDRed1Bv1NRed9EeBQXb0vLBgyjW9SBNwE4li/&#10;5B7aNjb666z5SdFw/SLb+3BL++PXZupfb882xfF1FbVN/bj+vduUu7eNw7CQd6giNLzMXlfdWy+S&#10;Xm/LtkKNr6Ncvr04IG4sVllXPLh6xvVC001M9sM290UDwz5fByf3/bJeEDsskrkqsumAYV1B0BAI&#10;tUltYfgO24riN435+jhcm9vypmrjsCh82/zZVryyrZB3vX1SKYLz18gmto3rOqh8k0rEJpXGTc/5&#10;OvNqXalhvY9vEhVsBhQM+2ldzW44D9ZJAtYVI9b7dx0sd1XskRRVhJR4H1AqFR6Py1EHdHfIkJRN&#10;vQ+p8LhT+YxIsKlorihL2g4kLoAsy5FKEUMqCmuaGojkeYExGmWSel2/N3rvcc6zbBfIAXhByqQy&#10;04PajDEYY0Bd7Sd5nlGWCXhYVRV5nsBXQ7KMnhSlV3Pp/97/3zQNWZahjV4RGZRlSVmWBO9pm/ba&#10;OBRFMSAT8CjVq6Ilpe0VKCvStV2sCuiEUAgUtnUopfGxpanbBIiNYUWIkgoLxaqAr++vw8NDxuMx&#10;VVWlIr2OqGA2m9G2FqU04/GYUVmwP9kn+shfff5X/Lf/979S1UvGoxLXNARnaZsFVTXnzl7G44f3&#10;OCgEIx2YloaR0WReoaRHRI+tFFYr5nXLqxeeag6Hhznf+/ZDctGwuLwgIjCZpo0WoWC5tMybwLL1&#10;XFRzkIpyEjmeagqlyAvHNz57wJPvHCL1jBAaMiE42NvDKMnp5Zzzy5ZFWxDFCDTY0NB40KXEAVFn&#10;tN4lNZ/WUS8iMYCRkBnF0XhKW3pevbxksSApAofIuJBoJLbyhJjU6mMUeG9ZLhsigaY9o6qgtZG2&#10;CYwyycGkAxXYQPBg6zTW2iQgwGzuaFoQBpSJTPcLQmiomiU+2E4tLzIal3gXmM8brIW8MCACdV3h&#10;g0WpBDjVMmJkJNeejAbhA94ZTi/OUM+e8vjRY7TK0UrS2pZff/lrfviXP+LuvfvkWtO2DiUUYrDn&#10;hCH4NHTKX4gEUkyyX52iI2k+B8/bN2/wzgGRzORIHztVU4X3DhEDGii1ZFpALmZIf4KRM5pmhjEl&#10;o5FAtBYRHEpGFAqpI4EG7yPWegqTEYTvCEIkoBGyRPiMg/uf8hv/7t/x+tkLfvTH/4ksC+jj9xAH&#10;75Ht3cdHQ9QFMR8lQEW7pFlcpndRGU3VIIhk5ZggMppqRj2/ZDyZML885fnPPkctTxmZiAyeYAPn&#10;L3+NaALBRoRzxPmcQgdkJnBS4muPEknpHQExgNISSACFfH/M3Q++weOPv81//ZM/482v/oJpKcBF&#10;rNfgJUKVBDMl37/D+fkFUTQYFQjxksu3X/Hm7DWP704gSprGorMMFVtMtGgPwnnqxRnZ7JTlyUuy&#10;ex8ACp1PKPYPuSDifMDFtL9p47GzN1RvTykePsa6RD5w59E9ZF7i5pc4F8kRyFLgz7/k5ed/zJu5&#10;ZZK3VDksW4dU0PhAbTVVnfa3o6Njfv4XP+XO+x/z6P07PPvJCSKXnSJYy/HxHU7PTsnznEW1oChH&#10;iZ5h4COmM151542/5qtrrSkRuK6guFdAzbKMyXiCEJBnGU29TGQKRBCSoiwRUhJiQKEIgO38b0FS&#10;tpQy7bHOBWazJYiA95G6avE+UmYl3npCsLx4/oJI8kWyLENrQ9PWqXC+bhiPp0wme1jnuLg4o6nr&#10;FQELpHNzeJYP/bOhDzIsPO3B00O/eniW9T6tGMQ9RDYQSW32+4fgNdGfsTGiepKwAdAtiqE/fB34&#10;OSSRCiGk/aZ75x7Udpv/nnwbthbWrn5v6Pd0BBo9eP/Kj5bdudyD4BP5zpXyKRsJ0oa/PwR+P/nw&#10;PT755hOK0lAUGmMUVdPgu9iy93eSb1IwmYxRShC9W83vRPbgsbahWlZczhacnV/yi1/+iuUy+UBK&#10;q24/jmiTgH1t0xJcwLUW17RcXF4QrMPFSFEUnLw9WfkCZVkmX24yYTyZcLA/RSl4e/qWy/mS/f0S&#10;P4H5bEZdVXjnECIyHk87koZAVbVMp8mfUyoB9tvWMhqNV2A1qSTeRTKliUQqBB6ByQu0yVZgOB8D&#10;qiMloOvX3oZz4ra4tkfLpvnez/Yr4Odt/vnQT98094fF5psA2evx2k0V8s0F3tsKt9fzBdvyCZsK&#10;yYekfX8X2wbC3aZu/y418U0x3RAs/HV+dxOZ2XoeYZNKXYqLr1SMrwg+xDtV8dbjzvXP3xb33VRD&#10;HBB29OfJehzduVbdrrl6bg/o2UYusK2922LWbYCId82H2+L/TXmDTaQH6z+7LVa9Dljt+yZueMfb&#10;P6N/Sk9wsGnNDgE3V0Dxd5NAbOr7TYR41+drIEZ57TwOIXTvKG/NfayP5Wo/oQdkpJ/JsryLER2t&#10;bVHGrOUyBEoIWhdXayGRBw76tM9LdCDlXmU9cDVW1jtETIrYLKBxNoE2Q0TEiBYKQkDS+b0+rNq6&#10;vq+tr9urfFhPBJrCkXpZ8/zZM9577xE6SzG2cw7vEqh9fZzX52jvN2qtUFKhsxznI0pDUYy5c+ce&#10;i9mC1jYIkcgnJInwbzIZM52M+eijD5mOx4gYid7jQkj+T/QUmaYcj4FEjBREg1Y6kQEBPnhcaxmV&#10;JYhIOSpp25b5ourI7m6CvLatv025zyEpbJ9HWtuZ4KYu+layiE3gsP7nNvW1iKxUZYfKoUmtN/kC&#10;2hjoCBW00olYMSQyhrppePr0GVobTG7QHdGVMRnOJT93NBphTLZ6h/29PRazGcYY2lYO5g833um2&#10;+4Qbf+/WS57nKCmp2wYhBHmeA3Hln0spE6lfCMToO1++AnoCK4NWCi0DbVNRm0CuI9PJiIfv32d6&#10;MEGgiEHw7Jc/pbBv+Z1//Rl//n99jl1UeCeBDITDBYvziRxQCkmZafYnBVNjyQwIBc6HtPZDxMuM&#10;RdswmSgePdrj3p2C3DjqGcznLdaCDyCNIJdwsG/ItGR5Oaede2RIoOHR/j6HR++T6Qlh2WJk4Msf&#10;/5hwccLzzz/nL/74h/zNz37N0Thn7/AOVX1G4875/rfu8+FHY0RYIIKjmnm+/BvH5VlEGtD7inyS&#10;8dlv/oD7H98htmd88Yuf8fZNSxRQlCUxQAgV9+5KfuM373NwpFicnPPLL865rCKqyBD5GFlOuffR&#10;txDlAVGURGGIMmNZ1xhr8c4Tgudwf0rdtHhneXSvIFOW0LZoUyBEhvWCZdsQVSKg9E1N4xa8mL0m&#10;+gYVHfko5/7De5yeX1JXNQeHh3zyze/w8L0n1K1gsbAIoWjainHYgwi2qhgbT5mVKKlYVi3zqmXR&#10;WGorme7t+YX7VgAAIABJREFU8/D9B7i2olqcEEYlrhUs60i9XFBVKUYvxlnaTzo1ZyGhahyzpaNx&#10;UNtIlo+ICM7Oz2mRuCip2oCPOVEZPL0PkvKdddUwmh7w2//yX/Hk0+9SeUnrHFJFrGsJCIQwiNCp&#10;E3dUPTEGtM7ITYbWGUr1hBiK07en/Nmf/mf+z9//T7x48Zw8Mxg8WWj51pP7fPbRPYr6DcY7CIHD&#10;o0PevpqReFMXtJUCW1PmkOmAiw1FrhA+UleW87cWITyZAWdlR1YCewcF+4cZbdNS1YEst+SFQipP&#10;0zhUBpP9nEUbuXhxjo8B56BegncglU1/IilLyXweqGrLdCTJc8mijixrn4hZguLywjOZJhX48bTh&#10;5FVDFJCXgqwIGGnxvuFgT2OyRLyZF5K68iwai1EZupxQtXNkW3O0l/NPvvOEmX/Bz16c4o+PuHvn&#10;EVJJXr1+zZ3j4wSWdmnvqev6BtHQ1b499BfktbvNGG8SEA1jLO89bdsyGo1We33//T7eTfelV4rr&#10;CZhuqet6lUfvCXPyPF89oygKHj16j4ODA05Pz3j18g1NW+NDwGTmCvje5VqkksSOjLr/7L7d0lyR&#10;7G30Hwf+lJSSPMvJTNadsyCk6nJIkcwkQhYfHC9fPeM1Ee9aLmbnqI50JUrQme7a4la+eX/O9CB2&#10;KdPP9/cFxpiu/4eq11ek2sPcz03Cpqt77j7WaZom5Vu6+wZIhHPOuUQE1xPD9/0kFJ5IbS1vT095&#10;+eoVxwefDmIjtvrsm+KHYVvW481EsHMzhn0Xadg2n3pdwfzq/u1KLX1bPLMNqH+ThEzc6uPfdid5&#10;87Nv5g02kewM4+rhuuzH4jrpI7feg6ZnhhWRY0+Evn5/vC1X1j9zSDT6deL5d5HeravRb6ujuK12&#10;YUjqPfz922obblOkXyeYWp8XQwLB4dq77nOzA8DvbGc729nOdrazne1sZzvb2c7+0dsOAL+zne1s&#10;Zzvb2c52trOd7Wxn/wA2LJBIl7b6hkLXNkXA4QXv+qX0JuDs9Qv3cOPSdFhAO2zf+sX7JmDtpsK8&#10;dYWk9fcdFhvcpuL1dQDy24p9NxUJDG1bcfimZ276/E2g5vX379s//Pc2W1cO2NbOTf0yBAa/S/1t&#10;Hfy+/v1h0UB/eZ6+dVVgMVRwMMZ8LWb+dWb9m4Wv/c/0ypYJeLs+d7eN7d9Wxe/m3Ny+TtfV2jeB&#10;R4aF8OvP3aTcton0wHuPgFUR+3A9b2rXJtW49eLj9d/fVLSx7f2HqoK9Qsg6EH5b4XwSDLz5M8Mx&#10;HM73YeHakFBiCAJZL5oZgnVuqFmsxjomkFWISKkoioJRmUOncKGVQomk9hadS4qnUjAalQiZCugD&#10;kda2nTJ6IM9znnz4hPOzM5aLBa2tCdHjnCUvMopihM4MrW2BpFyzXFZcXs5p24bM6BU4SghBWZap&#10;CNnZVRFewuWmvWMyHqO1Yj5f0Mo2FS57t+rfXvlO66Sk3heq9SC9TXtDWZbs7+9DjEnV2La4DsCe&#10;lCXtQGlHrwCQFxeXAwBQKgpv23qlDKuUSQrCJGC8kAofPEpLiqKgqpY45yiLkjwvsK5FiFR82DZN&#10;AtSNxytwqHeBurFImYgGyrLoCtM8RZZxenrKX/zwL3n29BlZrpmMx1TLJVKAkJHl/IIHdyZ8+8kD&#10;xiagQ00poYiKzEdoKnxssCqgheGy9pyfNSyXkck443vfekChapazM4KPSVFNSCSCunZcVoGLRnBy&#10;0aIkTEaSUaaI1lEYwcMHOR997z7qIBCrCh0jRmuWVc3ZrOZ0lsDvjc8pyglSS2ReU/szWhvACppG&#10;EF0keMfFeUVbC3KlkMLTtBY79uzfndB4h/UL2iWMxlAWGhE9hK7gE1AmMNYGLUGbnOmowE26NeYt&#10;WI9yEGpQLhKamFTagRg9jfUEKZICl4hoIxiVGVU1Zza/RGjAB8pco4WgXtZEH8lyTVlIRmXGbCao&#10;FxZvBcYIRrkktjUZjrEJjEygUFA1lrdv37I/3ef46B7lqCSvFyyWC/7sv/xnPv30Uz7+6EOiAK1V&#10;UnMPnhDkav8JIayA8R1HTwJ+xLhSRxQRlouKVy9fkmuNQNAumqQwqRRIcNajIhityTNDrh06NkT7&#10;BqKF4GiaKoEipMa2NWpiIKYC7CgjIYALDh9NUotyHhcDURdYX3B471Puvvcp6vADjo4/wP/5XxLD&#10;GbqYQjZFFlPcsgIXcT6pmLm2xc5aRNRIDLOTE+JiziTPE9mBbajPTxGTEW4x56v/+T+4WwRK7VEI&#10;rIb56SsulhEhO7UmmaGkJXhH6MgUskJTjjOE8hAEPkYCgqAiejzi8OEjpnfuI4sxXkpUJrGuL6Q1&#10;5OUe44P7ZNNj0M8xWWRCQATL+fwNLM6pTEsWA46Y4NvBo0NEelAI2uUc5he8ffoFh5/9NhGFUBnZ&#10;aIQpBMwjjfP4INC+JVRnnH/xS558+DHBlYgoyPOCPM9S8TRAFNjWUcYFi+c/RAa4M7HUl5HFMtDI&#10;yKKylAuBD5JlveTO+x8yneQY0/DJN+7zo1+c0IRAtZzxs5/+mE8++ZSqWqAzjVK6EwAT1/yJ5Cc6&#10;lM46wJdfAdiklEjb7cXOk08zvM1wtUuKX1JysLfHcnaJUbCoE0g+L4ukGBkhCpBK4dq6U2Yfr9TO&#10;+nM3BLri5dgp1Cd/zygDpELwLDMIoTg43CNGActL6qrl8vISaz3T/T3y0Zh9AcFZTk9PaToVy6HP&#10;sE2Bawgm7X2gHlTa+wTrRbhKyiuQUuebrFTHr5yyFUTKdQQDCHADwibfAZz7z7ryl8IKXDEkkErq&#10;ij3IXCbldJFUP0NIfVhVVQI/mYy2bVZg5nXfbRuYWQgBUqxUPXuw+8oDT5Kjqz5x3iOIq3O+J9JZ&#10;9/tugGoHYGjnPN4HjDHcuXfMJ9/8iMOjPYrSoLTARb8C4vfF7qHzp3oSgNTutO9eFcQ3xOhxNqnA&#10;v3z1mhcvXyKFSGeRUquS7aSW61P7kcQQWC6XCYwoBFmWA4r//t//nNcvX63eE2BZLzg7e0tbLxKZ&#10;j3ccHt4hClgu5jiXA4G2TuQwRZGUVy8uZ1RVzdn5BePpiBA83juqasn+/j5KKfI8p2kabHArP6sH&#10;A4xGY7TJkj8WAyIEpFbJ5yOREAzj5G0Kb0PfeKU2P4h5et92uFaG6+Kmqt7XA0LfphI3JGu7rQh7&#10;fe5uAy5vyjtsKuDeRLj2D5lz2UTutm0dxigGMe9VUf96LLkNHH0bod9tpGSb9sdeLbCPw9fBm8N/&#10;v6uwflMeZFMuaX3PICbQ2XDaXAMHDGMzrsftm8jMNpHhbYvXb1NI3BbHbssJbVKn3gRo3tbGYTvW&#10;lS435iH69bplLl59owNzx7git9xEePeuPNLVuyfH/Wb+ghXZS/95Qgh88J2idQLjrcfjKUZIoGqi&#10;IHbK7UTRjXeP2N08DutzOim/C7xPbVVSEr1DiRQLS62I4irvk2mJ9THlhYQkCnAdeQ1CdQBtIEqU&#10;VLheLZaO0CbEBPZWXb+KgPVu0M7YnV+JwEFpuSKhuco/3U66cAMQLyKIiAKcdwTrOTk54Ve/+jWf&#10;fvsztDa4EAm27cgFkt8R4xWBZZ9TTPjw2BH3SFyIRCTKaHyAfDRhcnDE5OCUi7MznGtASKISCKWR&#10;UvHw3n2+8fgJmZa0bYt3jhhBKY1UBqkSMDlG0FIRgsOLiI8KiPguzm+VQimJ1lkigtEK1/n7t+WB&#10;N63rdQLOIVin/5qUauM6vu739aD1sPJPthOxqOTPxas1oZQEAjF4EIlAKhF+dXNeCLTSaf5EUEKh&#10;hUEqg5AOIQLPnz/j7ekF48mEED1CKaROKu+GlC/RyiSyiAC5yRBCU7ctgYjJzLU1c7XXXBFlpXe4&#10;AofeJH1M61VpidSJsM/FkFR1uxgjy7IO/FljnaVpk7pxdJa2aXC2ZTQqUToROhWZwLuWunZk2qMK&#10;ifctQghevXrN3qzh2a9/wX/+w/+F3/2nOd/5Lvyzf/sxP/uTnzB7LYkhxwuBFZb5ErSSlMpxNMnY&#10;LzU61iADzktk1OS5YuEEz980OB/59sclTx5PKYzDO48XUOOxUhAygTJwfGfC3cMpSkkuF0uiCZS5&#10;pLURX0y5+/gxk/0JMTf88kc/4pef/1f2VcUvn33BF1+8INcjXr+BRdsQaXnyuOBb37xHnjXgHa7R&#10;fPWrhudfRlwEUyiyyYhP/83v8fHv/itEkJx9/pf86Cd/zrwV4CDT4MQCnQU++943uPdAY+sFT59e&#10;8ObEIRGUWUkjFaaYMn34EUJOiZQIYLZYcH75lmnT4KoFk3GGUIL5ecXBZMzdvRHLixO0kGRZiQuK&#10;prbUPq2/ZVUh3Bzlm462SZApeO/hMdHVXJ695u7RmHsP3+Phe+9xuahprKBa1FycXjLam3Dx9pST&#10;l0+JVcV0NKE0Oc5bXFRUXmODxChJaST4iswAZYl3kWJaMI2ai2cWH2t0rlEqoKRCqRKdlQTf0MzP&#10;qG1kZgVWZIzyEm1yGh85Wy45XzjaWBC1QauMurG0PlC1S4rRiNF4n9/8J7/FZ9/9AS5EmrYihoCK&#10;khglAkHwbQfeFStAtURgtEabrFPaTmvq+fPn/G//6//OD3/4Fyxm52jpIViKsuDQGB7fGaPrOSxq&#10;MqNBasaloW1aMkATwDUoB1pAkef4sqHMW2ItmJ1bMmPJshxtUi4vMwYhJSoTFFPDbN4gncCOPVpE&#10;TJbOh73jEcV+RiYV7/uaX/2i5k0TqGqQElwVaaPgorIoKTEa6mVgXGSMyjGvTy+oq3TmauHxRC6r&#10;lum+4uhoj5evX3M+E+SjwN5eoJWCxXLJaKR4eGfMi5MlZiy4FJKTk0se3LvHdJJRGMnZ2YJq2bJ3&#10;vM9njw84P1/w9umXzOs5n3zz2+ztT5nNF+TZCOuWtM5356vHeZ/ObjXc6xVD0pMhsXPKG6f4tT8H&#10;1u8jEgGNJM+LtXPiKg+TcuWOEEJH/JoTglspzGdZdu3uIoRAFAEhBUWpee+9u0wnI7789VfMq4bQ&#10;gu72WSEExkh8jJ2aeSKQTOR6HTE2Aq0VWZZiyUT8mkgIYjpIV/mURC4qCFHgrAMUMkZCdImEzkoU&#10;AimhWi5xbUtwnuhBZRoXIibXKJORmQIpBA12FfNd78dEGFwU2YocJX1NIkS4RgwIEa1VandHJmDM&#10;Vf7H+7D6e9/nVwRBEulsygcoSa7TWEUfQNKRB7sr0mDnqcOS589f8N3PvtWRD17NkXWl8dtIsSEM&#10;Yqor9fNelX4biH6dcHtTnH317zj4n9W87PttPU56l095dfbLa/HHMNfWee6DWOL6s3rC5BivyCWH&#10;5Fne0+2VqW+u8oPX4+FhjDAk6duUpxjmJq7W8NXv9n0PEefiGvBcXMUXt/jdfnCHddWW9THs2379&#10;7nlIwLEer26K4TfVDWy7hx76Ztf3N3Ejr7Ptrl/K63NKiKucQD/OPSGYMWqtzVdEFEPyvLSmd7az&#10;ne1sZzvb2c52trOd7WxnO/vHazsA/M52trOd7WxnO9vZzna2s539PW39Yry/Q7XWbrwkhZsgitsU&#10;rjcVF/b/Xr+M/jpKRrcpN256/pCtfRuIfF29+jYVsuHfNzG7bwKg9322TbWuf9f1IuZhuzY9e9j/&#10;mwAA29reg4GGbd/07HcVXQw/e9P82DQmm4AFm4AN60D44de2/W4PXh4Cl4b9NyRJ2DbH3qUSdlu/&#10;bFJ+uq3f1hXbtimtb1ozm74+nL/vAtJve8aqH7iphL6NwGH1u8SV8EMcKM1BV8i+rnD1jjW5Psd7&#10;VdZhkc16f28E6wtuXRvDvuvnznXVAnEr+H19XNcBDUopfKdsJkUCu+Vljl4B5UMH9kyqaxJBiAGd&#10;m6R2rjVKqxWwu65rQkzg94cPHzIej1ks5hhnKCkZT8dXKjN4FJLxuMSHsFJuyjKFiBlSSLQ2WOu6&#10;cY5J1Xw0oiiTKpy1lvPzc/Ky5OjgEO8d9bIi0xrTKb+FTnV0/Tzoi+Xatl2B4Pf39zu1vaSysioq&#10;61R06rq+VtEUQlwp32RZTp4nVb6mbpCd8pkxOvVjgDzPuiLybFBE5Vd7yWg0YjweU5apuM22jsVi&#10;iZDp3UWnxm2UwluHixbXWozWOB8IwVEUBQeHe3hv8d7z6vVLfvz5T5hfVmiVQP9VtUAQ8d5i2xkf&#10;Pr7Pxx/cY6waSuGQPqK9JVaWIAMjaRlnEIWkti1n5xWLmWdUKO7fyYntjPn8Eu9TwWOUAi0MWkSW&#10;i5ZFBXMLqpSMTGR/5JkagQ6R4z3PZ9+5z/5DDboCu0QFSdtYqkXNolWcV+DIUNmIykXmdcWbs4r5&#10;MtI6CEQuL1vGucfZCu/At5FWeHQhiEJgpUJPRkyOHXVrqWTLZKIoigReVqUilwGTGw4OR+RFAorH&#10;KJAx4kOTQCytwy4baAXSKeo5+EYgZSTPJXmRUbmWbKRQlQMRMZkmz3IWiyVN40BKYkiFqVoqTCYw&#10;ShAIjAtHJi2+tuigWc4W7I0UY6NoZ5dk3jJWsJcZ7MEBuc15fTnn9ctXlPkYpMZbi28avnr2jD/+&#10;kz/i+GifUZ4nZcY4APVAB+IZAEm8TzvjSrFU4nzEGMViMadaLpAiFa8KBEFEkCGp2ouYAAUk0Kug&#10;Bd8QXYOtHa4BW7d4oxAYvHNIoWjaFucteSkYZwVNZWlsjRGp9FJrRRAazIhPf/f3MHsPOG8jBx99&#10;QH50TP3iKbaxxChphcQ3FqxDEmi9RbgGt+ykvwScPvuS2S9/wVQZYoj4tuXy5UueVzX127e0xQw3&#10;EeSiAztFqKuGxQyElng6kJPpUNRIUAFlNKjUJ845iCRVNQOjozuMj+7SxsiyWeAjtC0EB8pIpPQc&#10;3zsm29vHjPZAj8izlv+PvTd7kuTKzvx+d/E1llxrQ6HRAHoBm91NsklKRpPpRYvJ9JdqSJPNgzQP&#10;MkkjjaQRZzg2FHvH2gAKqELtucXm2130cN0jPb08EpjhvDEOrAyZGREe7nc959zzfV+iBavLhvX5&#10;Jdo66sWGOAMRC7z0KCfAghYe21iU0bi64vWTJ/zAWlApQiSkaU4SaSQNdeMwzhE7i29WvHz0B97/&#10;r/5bsmwO1qFVQp6mVB7K2pLFAqyiWFpmE0OuBae55DJpyGLBphRUpacoDJuipizXKAnHhxPK5pIf&#10;fv+Yg1yxWhh8GnF5ecYnn35MVZcY05C26u1DgqMt6Yu1W/CN6qmd66glSWgaJBDHMa82r6nrEiUF&#10;f/SjH/Pk0SMEkrqsyCcZjTFY44KyHQ4d6aAGrzVJHBPpaFvkaq2lafsxAKC6PZe2KFISxyl3755y&#10;eXkVviPLmUwzFssllxdrlqs188NDDg4PWElPFsccHh7y0Ucf3VBqG/qTfR8s+BSOUFitbuwdURTu&#10;tyOe6a6nk2TrJ1R1FVReh4BcArDQ9fwUY8woUdEbgNvud8lWhWoIPArgqvCz1qFwfTadorSmKAqK&#10;skQIhfOdz3/TKepUmXbFh32Spw5QDuMES57dseBYzNj1f9duztpA1KAkP/jBD3n77beZTqc466i9&#10;xTqL89C07de/pzzPt8DwACgL31EUBU1TgnfUTcNiseSrrx6Hgnc8uGtlsDiOQ/+40OfOXCtrV1UF&#10;BPW95WLNcrHGmNAWaZq07yn48OPfkagIKSRCaubHJ6R5io4E84MJcaxZIlguVsHf0zqQ8/iaTVlS&#10;VhX5JKEq1kwm0207deqE14pm10DfNEmIdLTtJykUAhEIEUJvvUEM1Y/VOj+1UxkcxiNjytK7ivk7&#10;v29YaD6msjsKbuZNkO0YyH0MnL4rftulSt+9Z0wZb1es9I/Nt3Tf1yfaGrbP8J77gcwuxfhhrmOY&#10;m9jVf8O+HFO9vy1v0lmnrt5/rf+MY2vc8FmHhGa35THG81jsBPt/F4W5XcDu2+LSb4u3v+39Y7Hk&#10;8G/9/thFGNjN312x7i6AzHf5fZfq4bflF7Zkk+LNOX9b+1yrBfob6tMBKGvafEOIVwOZlG+Vr2+C&#10;apR8kyxvNA9BABffmHddu1tHnKXoFoArW3KVvpqhdWFvlSLE+oIATHU+kN7JgD3fbrtDXwThiZQO&#10;esDdGuUJhC9+2D7X4Pf/sL6QSOkDeLlVqq+qilcvX/Lgrbc5PjkFRAtOVoBsgWj2TZIND0LeXDel&#10;bHNF3pHlGdbOmc0P2GzWAQAPKK0DGZW3PHz7IXdOT/DeUdcVxtlAENDmjwLJgd2uR8YZjLc4a7ag&#10;rUBcI9rcid7mK26SRIgtGGdX3us2chXbEhUNCSDG5snYWjIkAdmV0x6b286H3Jv1Hum7OQ5aqZZM&#10;MQAznfOtUqzCG0NZlnz+xedIrYjTBO9Mq7obtzkZ2QJsO/CaJI0SqrqiquotgYBzQXn9TbLIa7+o&#10;r7I65l8opdBRRJZl2/6p65oojtHtM5dlGUDSmw3g0UrSGFBSYqXAmKb9LkVdG8CicNSVwVUN3zx+&#10;zr/8X/4Vv/3Vh8RSsnr9iNPpCzaXCa6acfTWhLvff8jFyxdYCV5oyhLKypHGDZOpZp5JEh1I+pz3&#10;NMZwdPQWUT7j819+yWZteef7MW8/nBFrA5iQPykMxgpWtYcYppOYw7tHTKYHuFoRp5KL4gxTF8g0&#10;J0oiHn/9iMp7zi+WfP7Lf0O0/prlasXVWUPiQKgVtoHVpeXt91L+8798m1RXbNavkRY+/6jm93+/&#10;pqlBJgKZwlsf/JD3/urPEQ/eoXll+P9+9//w/FkgWZRasDQVUdPw4x/c4f7358CC1y8uefqNoS4h&#10;nWXUOqMk4+DO2xzcPQ5EfsKBrXnyxZeUVyumjQUscZZTr2oUlu/dnyNdhcChdISXksZ7ytJQWkvZ&#10;VNhqw0xb8liBcdTWEMUSaxyvzl6jteT09IS7d+5wfnaB1xMQGS9fvcY6y1v37vHJJx+yvnjJUSaY&#10;5ilCSozTyCzneDZnvdmwXl7gfENZLEnzjCSbYXxO0azJD1JOraL23yCcIVGCg1lGogXG1zgMtTNU&#10;FoxTICMQGo/ECcdyU1E5TS0kUgUwsWnj5vlsymw65Sc/+WN+/vM/DTmddt+srQlEWT0lYSnZziOl&#10;FEhJFMdbVKQxjq++/pq/+Wd/w+9//xFNVRArG5TbvcMXVzw8PeIktrirF0wijzI1OEVTQrWxJLqF&#10;4raq3FEUCNvAEScghafc1DgjiTJFEsNaAMIGpXAPWR5jrEe2RHZZmpFkBUpXxHGKijOELJnMEuYH&#10;HmRBWXkipVDCYo1HmFDEGUlFsTGUuQGpSBKNX9aUFUQKkkSw2VgW6yX5LOfkTsrrlyWLhaUoPEo4&#10;kBXzownvvXeAk4bFymOso642gOTo6IjNUnBxXuLqGlkvOYwdP3iQs/l6xeL8kudPn3E4O8LaQPSV&#10;JRnWGBoczqt2zVc31v3hmde1krIdkAffVPHu+tday3q9bkkA8+1nuvOGQARiKYqiPXfVdCQs3Vrb&#10;gYO7/EGaZkiV4pzB6RitFEmcI4XmxcsXnJ1dBIC6d0Rxcg2e9/5aVTyw7ARSHjzYoILeEeACGOcQ&#10;UhK1xNDhvjVRFLdt1QGTBUqE/cW2sX1Zl6zWK2zdkMYJk0mOUCEvOp1OUUq3OY5AYk2bY+qf78ge&#10;iL+qqjfii/5emyThjKDL3QyJubozwm7f8d6TZRlaRy15oNu+v4tprPNv5JC8c9v4+9Xrlzhne2fo&#10;bicB2O68iNgqYQ99hLFrDc+7+vHerjPsb4uTx85Cx+KVEEOPv2dM7fw2YrZhfNv3i4fk+n2CnV0x&#10;yVhs24+Lb2uPYdw1JPTpE/KNnQv314fh+Xo/x9KP5cZEBnblV3bFcN81RzEW/wyJxHeNg11x9NA3&#10;7ueOhn3U//tt5+V729ve9ra3ve1tb3vb2972tre9/VO0PQB+b3vb2972tre97W1ve9vb3v4TWhCW&#10;8Xhvdh7cAzuBrP3iuPDaG5+8wbgeDoGhf/A9dvi7S31+WBQQgKTdAX04pO4fVvfZ78cUvG4W6HbM&#10;9qGAd1igPVaUP1ZsPwTm9gvsx55zeMjeFRB2gPXblPTGXh+SC/TV9HYp512Ph47ZXdw6Ft78rCMU&#10;VfqdynxjRRvDwvpdgPkhEHkMRN9vx77S6BCoPPz7cLxaa7Zja6xIoP99wzYZjoFdxRdjBAJjDPxj&#10;7T5smz7Yf/jZ2wD5b5gQIEJxn6dV5BU3IJzh73SF4mJbkr0Fw/fvEz86lz0ttrEnnNFX9nO+VUIj&#10;qJ/Ta7euMHc4Brqfu353PhRv7SrS6c/Jvsql8G3RuBqfQ982H7aFIISic6U0tTF4IVCRQiqomwYn&#10;JFppdBShtKamRnpJkiRIKWhMs12znHW0sC0QglevXlGWJXEckyQBsJ6kMVppjLFUVcVyuWIyydFR&#10;TFXWJFFMrCMqHWNteN7aGKqmQmrFZDohSyLSLMM5x3q9AhxJHFFUFcV6vS0s6wqUjLWY3thzzm+L&#10;0xpjaJqgqpKmKc45yqKgqWsmeU6SJNR13arIhCLLbb90ReKtwlpVSawNgHhjDaIt5lNaYp2laQKQ&#10;MokT0ijB4zFNgwryHjRVzaKucc5xMJsTxxFpbJjPEprGYIzbqlEY23B2cc56vcb6VpFHC7STTPJD&#10;oiTC+YhPP/2Mj373GcIpbFVTVGusa7DGoaRH+ZKHd+e899YRtrhEJJ400zR1QSwgcTCPFZFUCOGp&#10;nWOxKKnWlkkieHgvJZaOzWpFpFqgARJHSmUkrxcFr5eeVQNOSrR2pBmkqUU6OJjB996f8sM/uY+U&#10;Nf7lOcWLDa+eVZyfWZzUrBtYVworIlxjuVgseXm+5PmrmtIEpePGOl6crbl/6omkZDaLkdSUa9jU&#10;njhRGCyrcoOKFQenU7S44nCWo4VD4JBagpYkqSbJNc6FgnsMCCcoizoARW2b9PVgG7BNUJ5XqWA2&#10;zfHS0vhQjGmMI44gijQyiSgWFutAtAWZkzxFKsF6VQYFvdoxn2pwsLjaIGVMvXYcHCVMc8fFMhTj&#10;Rzo2ADx/AAAgAElEQVQBZ5glGi8FV1guz8+YzOYcHp+Q5ynL9RpbV/y7f//3/Pkv/oIf/eB9jBMI&#10;oZHSIUWrHkQH6A0rGcLiXVdE2CkaNkFRWQlqLF4JcJ5Ia8qmwjmw0hArUNIDFVrB4dF9jg4jhDni&#10;vko4uWf4/MuXrNeexlhQGq8UFodRAlt78iimKh0eSTK7h2RJXV4hlMdGMfFb7xAd3WW1LkFnWKGo&#10;yprNao2wDSBYX13hL684mGSAQGm4evUSLi6RznL5+jHPP/wN02xGLqHRghePPuNMSnS1RFQTVAqJ&#10;DAD2NFIklUXhaaxHiJbEhghj61ahytNUDnQoFJcmvN/hcUry4O33mcyPW8VjhXEOaySJBhWBEZDM&#10;chovqKuaJArfkaY52HOksXgDVjhcIpFohPEcTGZ4V3CxrNgYoLIkdcHlV5/SnD0jvv9DpFTM84Sr&#10;aY5bXBFJSeMsRArlDa+ffUmzvqRuarRNiVTCweGcF1pQlmCUwAuFbRzeiKBApRwHM8mziwBkdRYa&#10;69lsSopNRV1V1GXB1998wfGDD3jvnQc8/e0TcGHfLqsw5l1jW4VwS4ed9q4FkfkAUPPetWpHGo9A&#10;So2SCh2Jln9AgFQcHp3w8sVrmrqhrg2n9+7z4O13+PLLL5AetFBY46hNTRwnRFoRRxFpmgSFO3UN&#10;fO/Ay0HJtS04VWrrc3sXBCojrdBS8vOf/pR/+3d/Rz6dkCQ5RypGyZimCe2ghER4wWx2gNKKTz/9&#10;A9Y2mMYEAhrdKalfF54LBFGUYhqLExbvLVEUc3AwJ1IaW3uKqqI2DUrGKB3A7oHARoS9ybagsoBK&#10;xnXEN+0+KYIHtH3uDiQ8Fjdc+98uuETyWv31hq8vRSjAdrYFGEq0lkSRQsiYyeSUxpxjNwVaCvCB&#10;jEAM4p/wtTsKo7t/7XuEB5wPoGrBwC8K61n3exRF2z7u1Oyvr9rzg9uicSEkqiVGOD0+4gfvvotS&#10;CVIGwhtjAjlRWAiDHyRl8CmEEOR5jtYysF1IiTGGpiXXMY3FVA0vXrziw48+Yr1etwp2qiVnEkit&#10;ULpVnhOdP+uRrfJb578kScJqtWKxXAQfRAis96yLDcYbtJakcbq97rKsmM2nHMwnpEnMJMvIkgzv&#10;HEVR0Zia9WpBsSnBWZZXK7TUrNt9yNqmjUfBGEvTBMCBb79XOkeWpORpimsaFARAvXUIqcA6rLM3&#10;Yr+xuGMsvgrfad6IJ8bI48YKo3fFGsOYZQx0PIzLpJQ0TTNKJDcGbP82wG//+h1ockj294+12wjr&#10;+iD1Dlg7zLvcVhh+G6B4SALW/55dMfdwbAwVBse+t3tv125jhfvfFiONAj9739cHCNxGuvBt8fFt&#10;/fNdyP/G7n2Y0/i2zw3vafhst+VahrmcXXmcPunirhzNtz3vrhzWtwHX+6CO/vqOZ2cOTwjRkt/4&#10;G/vO9RgQN2LNfo5DqDcJBcfAFsO2eEMxkZZkyQ/3s2vAd6SjoDhe1yghWh8VwGJte19KURnTKsOH&#10;a5vGILTeOR4AVAtGE21s3wlFyp68ZUd+EkJZ/wZJ5LeNcVrVb+9bEkwHdVlydXnFq9dnnJzeIY5j&#10;WN1Uu+2TdVyDwzT0fBnvPVEUtX6NJNIRSZJyfHjCermgKjd463DW4r1iNptyfHxEHEdA8J+6h+vv&#10;QVUTlL2FVGgVSBEab3Au7IXOgdY2xIDWI4VmOp2yWCxa8iCHtV1/RqNgsl1An2F+dYxw5bYcWvcd&#10;utf3Q5LTPrB8qMTZ3ae1Fi9Em21rx7VzQcm2VZe31oR8l7FIoXjyzXNevjrj4OgAIQW2VbVNkoQ4&#10;DgrTURQRRQFkqVoSpbOz1y3ZkqNp6na8yNYfd1uwe39Ohp/FdT6vt651+VfVm391XeE9W5Bl0zTb&#10;f+CJIr0FGColSaIIcDjb4EyDkw1aeqRSbFYFvrTM9YKPV//Ak4njrbtTTueS+UHNgbxH/dpyvlrz&#10;1WevMA04J2msoCg9KlJEkef4ICVRNcpLHJ66tlgnKB38/sMXPH224e5dzelxzDQD6WtMbSirhqpx&#10;NE7QKMhnE07vHXLw8Hs8eO+nzKfH3H95zse//DVPHn2GiDXPnj3h8ydfMZkf8PAg58gskX7DYlWR&#10;WI3wltXGYAiK2X/6x/c5yBvOnr0iigXlOuL3/7BkdQU6EVjpSQ8ifvTTd4lTibt4ze/+z9/w6//7&#10;b5lYhxJQ4qgXJe8eJXzw0xOitKS8XPH06wXLlSdKE1RySKXmqMNTfvCf/RXJ0Rx8DUJRF5f84de/&#10;QlaGWEW4LMcLRV0uOZnHzFPH5mJBHEmEVhhgUzWs64rKVNh6wzSGTAnYAlAdSitevzxnsaw5OEk4&#10;OjohiXMuC0OUghOOxWLB3buHnD1/zvr8BamyzLKcSZ7jdcRiVZJMT8nnp5gXz6nWF7hmyWZpiKIT&#10;kvwBE51S2By7WXNwGqPTlNfPvybVDmhomhKtI2pjcDic1CAlSkTQEkkVZYVzMULHIFKIYlwTSDeF&#10;CGv4H//kJ/ziz35BHCc4Idls1kiulb3xHmddS0JxvU96AXEcBWC0lDTO8fjrJ/yz/+Gv+d1vfouQ&#10;jjSV+MYSRxplHJPI8pO3DzlNGiauJhGG4uoKX0usFcjGIqMAtA8K5RDHYJp6G/PrSKAUZOmUk+Mp&#10;62XB4sohlaMoSqqqJkllGw95alMTxXOyiQdZ8ur1FWmueHV+Tl2tUTJmNhNUm3atUJJIWhIFtXUo&#10;J9nUUBQOpQ1popjPFOuNBaFQwuNrz/nlGhkJ7j884Ox1xWoBi4UjTTS+qOFAkqWGu3c8UjrK0rJc&#10;eJ4/O8fWNVo1WGeRWJr1ORkpDw8TFpXgw2drLs/O+PLLRzx48BCEIIkFeZay3hiM6who5E6i6pt7&#10;w7WKeAcKDmuffMPP74hFZrNZG8/UWMsWbG6tIIri3j4T1to4TrbEeVVVIaUkyzKapsHahihOQEOa&#10;JLjUMZ0ecu/BHV6/eMGnn/wBYw1lYZA6Ruo2hu4UtzvF7tbf6EhojTHb2K8jf7XWoXVQse9ifO86&#10;Ej7RguPDnKiqiqIs2ZQFZVmSxUlQY1cKqSU6jsnT7ObJbA8k3MUUHXlu54MYY7Z7mffhLKB/hmOt&#10;bUnvmm1f9MH0dV0jpSRN0xvnqn3Cw66ttwSRvXvrkyU7H84fXr18yXK5IFEKa2raY4nRs8C+b3zz&#10;PFK0KvTiDaXu7j52nWH1z6RuU/8e+hpDgrohWfhY3H79/pvf1wc79++13/a35Qv6/de93o9lhsDq&#10;XXUBt8XPtxHbjZ0j99u9u7d+243FpsPv687wh2f/w7hlzA/cFdv/Y61/z0OSj7FYavi+YRzVj8t2&#10;fX5IyrfL/93b3va2t73tbW9729ve9ra3ve3tn6rtAfB729ve9ra3ve1tb3vb29729o+0riC6K6i8&#10;VhgaL0DvH2wOQaTXjPWivYbYFoiMgTy694T/31RB3KVk1S8gGLKIh0KfULQ5LGq4Vng0b9zHG2pM&#10;9BURQ9HpmGrct6lmddccK4C8jYl/l+L0mIJf/7pjh/v9fvk2QMBQIWuXCvdYH12rGXVqUVs49M4D&#10;/zH1vzF1pO5zxpitQsQudvyhauENQPOg+KJTlX6TwMG/USACarT/hwUS34XJvn/oP96P1++7oWQ+&#10;6Lvh521PLevb7mFYFD9KOtG2RwBxDwD/W+Wy68LXN+d3r4ie8fHmBVtw2PaeW3m1Pkierihdq61S&#10;+BhhwnAcd0pqfsdc6SuI9IuvBAKt1RZ4NgSQiAEQf1gANFSS7IBySqqtmqzzlrJs0EIxyScIQhGk&#10;jqOwJltLFGmSJMEYQ13X13Pa+TcUUZyzNE1DliUkaYKsDcvlmvV6zWazYTKZEuuYOI4DyCuRLdAx&#10;9G9V1yitSLOENIlDwWNdURQbsiwjTVPqpmG5XmOaCkH4bmMMZVVj2jZK03SrnmJMAIglSYJs51yn&#10;XpPnOffu3SPPcx4/fkzd1FslHOscti1U285LuFEM1xXA3QRrQFXWSOQWsOC9I9JBrSaJE+omqLbX&#10;VY1Wgtk8I4o0Z2fnrYpfKOxrGktZV5RVhcOTpAlZmjCfTMI9es+vfvNrfvPrD8mzCa52FKbBuCYU&#10;rCYa7Q0Hec7dgxxfXEG9QhJhHMTCIl2DlI44mjGbzmhszfmLc5aXhuNZxMP7cxLdYKoSAOM8Sgi8&#10;jFiX8PJiycXCULb4gUha8kxykCumkSNXjjsnmg9+eo84c9QXS64eXXH5TcWLbxxFAaV3rGpPYRRl&#10;XbEsCy6uNiw2DutFUGnyUDeOJ0/PSaOEw2kApSI8QocC+MY7ynKD9AaJ4GB6QBZrEg1NucE2jsZ4&#10;JIIUia0963VNsW4QBupN2GvzXKKVAOtpmqB6vakdTsNkniFjSWlrKmvYlAYhIckkSR5R1iWNa9CR&#10;BCdI8xSpYLNZsymKgOEVkOcJq3VJUdakeYYxnkmWkCeKi0XFYrnEuoiiKMnnkhRLLBuuqobLqwvS&#10;yYQsm5BPal5fXlJuSj755FPu33+ArWu8v1Yfkm1R6BYE5K6LW51jq8oYQA2mXW8sqiXPENs1R5Jl&#10;Odqtkc4i8ZyeHvDu9+8z0y+pywRnJXJliJKU8nWBEo54eh8bR9RLR12vKQpLQ8NiaXjv/T/h53/1&#10;X/LVr3/DFx/+LcpXNMrgowgmGW5d4K3F1BZT1mzOzxCbNRnw+dOvOPv0Ew7SlCyZYyrJ8tUL7IvH&#10;aLNB1SuWTz5hJSImosDEkvWrR3g02rNdw6wJJACxFmgBkdJsXINrgSuCQLAivUf4UNx9/+77PHj4&#10;gGePPuPs5ZfIWCG9IE1SmsaQTSYcHB/y9HOorWWSSYxrsDZC6JTNquHq1VfkWLwzTCdzJplGq6Dm&#10;Bx5rPKZxKCGY5AleOHRU4YugUq6FYfniC55+/A+8d/ceSlYcH2RUb93hm+dXpLHEY/ACTL1mff6M&#10;+uoMoxKMhck84sH9u7zUH+OdpDEW42GaRyDkliDqYJ4xnda8vAhjw1pBVRvKquTVqxccHc349e/P&#10;iSYrvvfwLvr3T7CetvDeEWtNniRUpqFqmgCKhRak1Sqa+mvl5o7ABCBJU1KtWa02WGvQUUQ+mZJn&#10;adgfGouXivnBIWVVE8cxHhEUHqOILM+YTyfbYuahOtK2oNR3TrdvQfoC4WlB42G/1Sri9PQOSZyw&#10;WC05atf0LMsoiw1VVZJlGYvFiuPjY7QIhDJKSZy1OGvpewLbPRpPUZbEUcydo1OkFExnOYcHM7RS&#10;OANFVfP8+QuWywUOi1aBcEULjZQqFEJLgZAyANMHha2dIzNUkBrGMWOxQB9If+M1+iD0EMNJKanK&#10;gvXaUVaKTblmSzYmRUsoIEf8tKG/yxa4LzrlaXft7xhr3gAX4tmqivb79tpPe9MPDQqz1+CBKIpI&#10;koSf/fzn5PkEJeOtmrtsL2Btg7UGKSS2JabqwHfXgZvEOk9dNTgbCvLX65Inj7/h9avXCOQ14K71&#10;7X3vP2dsL/bq/E2/nR+bqmC9WSGlQClNWVUBNGAzhJDUqduq4k0mE+xFQ1lsOD48YDabMpvNmc/m&#10;vHz5im++eUJZFFgbiIJevXxFWZR4LLPZBK01VVW1sRU4F4B/1rfkTghm0ylJFONMg2kL/7dEC5FG&#10;Ml5g3e/r/jiUI2PEe39DDRbGleOG174NFN0f3/0x3491+7HsDfDrSE6gf99D33AMoN8HGQ6BB/1Y&#10;6j9VcfYYkOY28P91EXn37838DbfEXmN9MAQID8HYY3mFXUQJwwL4fjsP722sD24+I6Pg/LFxNczt&#10;9OOt2/IyY0D1IVHD2BwY/r8/Xnfd4y4SgWEbdDmKXbHzGEj+NtDHt8X7twHhh+CE24DBw/HRJ4jb&#10;9merVj4EyYyN/Ru5CPwNkM1YDkpIcWOdG46rECeb0ZzTm+Pi5ncE0HQgdDHG4Kzb7mfeA1K1faNa&#10;QHJH1iPwUmCtx+LxIvgE3jmQKhAGjqwlHUi7lwDZ7j3X7etG58x3ISbocppdLnM7jo1juVzx5PFj&#10;Hjy4z9HRIZEORHt+y0x4DbDqr4sdqLO/BvRzgFoFX3E6nbNcXVEV5RboNZnkZHmKjiTOmtZ3kEHB&#10;vPUxrHOs1wUISRQlSB36wsswPqRq/QIvyLIcKRW1L5nPD1mvN1jTjI79/poxzOGNraPd3Ny1Tuya&#10;X0PF3uEatAtQ/+a63S39IQcqBdhGUhZVUEBvfTopACcoiw2//e1HqChmOp1tfacO9B7H8fZfEsfE&#10;UYxQitV6zfMXzynLCmsCUVanOD/MC3ftFeZeTw12QH7R30M7P88TCBQiHQi2pILGVZi6Jo40wnma&#10;qsZYA94hJWgV4XxHlhXAu8JDpiNmRymx9xzEgnnsyH2J3pSotefRbytefSJYXK6J8ORRghGa8nWF&#10;86Cl5+gg43Aak+sS5+oQh1lHaQSPPn7C0+eWJBHcOY05miYIb3AmkH8Z4/BK0QhHMpvy8IMP+NEv&#10;/oyj935EPDsFC9HBGS9fXPLL335EGhuu1kvmhxFpbZm6mma9oLxqqJbglaWqPbWFynt+/KMTDnPN&#10;sy8fE2mDklM++v0Vq0uHTgS180xzwb23cyanU/xiyaf/8BH/5p//X+higfAOJzSVNSQOPvjgLaYn&#10;Elde8uqbcy4vHFEkaGSMtwnEEx788c94+Kd/go9jhHcIX3H54gkv/vAJsfNkaYbTDmMs3lq+d/cE&#10;7Stm05TlZg1K0zjY1BVlZRCiYRJ7ZrFACxdAvI0NCujOUW5oQeQRUmoWq4LGJUSJ5OLiAilhmmc8&#10;ffwIVZfMDifcu3Of2cExPs54uX7BV4+fUTdPuXcyI48dollRrS5ZUrFpBPHkAdn8CJEdUBYronRC&#10;kilMcYF2Nb4pqKuKqmzwriXEkppIKrRSGC9oGo9SGa6RWAIhozcO2xgmsykP7r/Fz3/+p8znB1SN&#10;oVxvqJuagPk3N3L7AeTpSZIER8jpRVHUrjXw9Okz/uav/5qPP/wIa2rSVKOkxyuJEp6Jdvzl++/w&#10;wdvHFK8fkWuHxrJZrIiswNUNqXNkShJribMQa4i1x/uQW3FGohKPUpY8iziY58znOU+/uSLLFALH&#10;4uqK/CAiy0WLmfasyw33HpzSWE9dL/j8DytWC8tsplmvSw7mioUzRDoQsmE9yjuE8y0JChSlDSSY&#10;meZwnnJ5VbDeeETt0UqwuPLEqeHBWwl378/4/OMlZ+cN6UQQqQbz7JLDO5pf/OJ9hIr47e9f8y//&#10;j2c8f3bJ2atzTk7DmpZOokDqZw3TOOWt4ymvVyUv11c8/srgEJzevcO6XIF1RJFGiaDi3j8P8NeL&#10;8BtnamENDCRagXhbbPe5a/Js0Yt3ZO9cKuyb1wQgQf282zNunEls41/bkpdENE1Yh0BS1zWvX58j&#10;hURpycE858c//hEH8wM++fQPLJZrirLGN2Ev6/LnW3+95x9VVUVRFPg2ppdKoXSIzY+OjjDGsFqt&#10;WK1WCFoCFi1ZLpfUdQVAXVeBvFdKpBSkaUySRghBe0aRXRO8GItuCQn7oOfu9WGM2LV7t792oHag&#10;d8YAWqsWlH+dGoiipCXeEVtCIbv1d7gBvG6a5sb5znZfkwJhAgGhAxbLBev1mvzwsCU2MG2s7np+&#10;nNuC4oe+aNgj/Wg+qJ8HGhJdj8XeQ7+ku4cxEqixeHgs5hvGXR1JfL9duv/HcTwSd4sb58TDOCvM&#10;GW4QRHbkObti2DE/6jafuP883bnUsB3GSMaG571jPtyQzK/zmfvXGwPLD+9rSNa1i3hjGFOO9eEu&#10;8vNd46bfP/11bwhu3+WnDs/gd8Wft8Wne9vb3va2t73tbW9729ve9ra3vf1Ttj0Afm9729ve9ra3&#10;ve1tb3vb297+kdYd9MObhcL9otH+QfQYa/dNNeZrhaL+tYeH0zeBt9eA+eH97Dr4Ht7zzeJMO3qt&#10;7uexQt/++/rPEoooxK3F9MND513F7WOg9n5BTb8YekzVehdYZkwh7bZD57EiiF3s7sN76N4zLDzu&#10;QHp9Zcjhdwzbegh06BfN979/eLDfLxAaUxYcGzfD5+wXZw5VC/pt2i9KGGPrH5sPw+KWsd93gQ2u&#10;i6bY+XxjhR5DJv9dRBG3qe0N22pY8HFbMfywSOLbPuOcw4s3i052qeX1fx8rshgCVm5TARwDQHSF&#10;H21LX4Ni3M3+GKpkdAVab6jb955dKYUwhskk43KxYLVcEqcJWmlUpHE+qKjXTUOSJFhjcM4SxxOy&#10;LMNay2azaYvSPFmWbQts6rrm8vKyBQ9nzGYz4iSmoCLLUsoygKs2mzU2MuAzJpMJdROUUpMkQSlF&#10;0zTEcYxUirIJYPtVsUFGmmw6wbXgREQAy+sWzN+0gHLf9mlRFFt1LwDVK4DuCve6Ir71eo0xhjiK&#10;MEmybXPnPXEUAIxwrUKq2gK5ftF6f3wnScJ0MiGJ4q0SjPe2LUwM6vIKj2sarlZLaltztbokSZMA&#10;dlVBEc2763kfx3G47nTCNM9J4wTn4Fe//Af+9d/+O+IoIooq6qKiaYK6mSQUDk9ixTxRRLYk8ZAm&#10;isjVqNoQyZosUhxMU9I0KNAuLizry4q3TifcO8mYZKCkolISUzuci/BCcrmqWRQ169rjlUAK0Hiy&#10;VDKfKeaJZ57A8VTy05+/xZ3TjHpR8PUnL3n9Vc3y3LMpBKXxVB42jWRVelabFcsKiiqA7NJIgRA0&#10;laGoPOuFxZpQoKlVFYoPpcNYcMbRNJ6NNUgk33vwECE9xeaSetOwXtUIBEobYqCwluWyoi49sYQs&#10;jTg8yJCyDuCHjaH2jloGdbUoldhEUmpHLTS18lSiIZlLsmlCnKY4YDo7xDY1VVEGxVzT4FuFZuE9&#10;00mEVIqr5QqpNMZY8C4U46NYXC1YrxY4dxx8EulQkUErS9OsKTYrLi/OyXIbwPxxxHpT8Pvf/Zaf&#10;/NGPOZhOeusQOAJhhWgLLkPRq8K35D8BWGNRWuG8p6oqvLFkcULtGpaAbfedOI4RTRnUql2Y++eX&#10;51wUXxHrJSenb/HuB9/js8efcna+5vQ45t4Pf8HBvRPO/+7fYppvQEsefP8DxKsFdXRIfP+H6Gdn&#10;uM8SqCu8cHgMIgoAUxqLaDyYhuWTL7CPH9FcvKa4esGj3/4Df/EXf8m9uw94cv4Ri6ef8frz35Ga&#10;FeZqwcsvP2QySckpabzFNobKxTjbQk2FIMkTmsYiGocQHu8MArAOhNIgGrwIilrSC+oaVDIlm9/l&#10;+GHDk+ePmSUZqq6wdUOxXpJNc+48OOHq3Xe5ePSICZK6DkXnTVkTK8XzV09xUcn0oCKO4Pgw42VS&#10;sWkUzhms8zSNQwuBFJ48S0hjyWIdQBlxJNisz3jyq3/Lw5//gmg25fj+Q9ZPD/lcw0R7pAdjPDqG&#10;pjjn7KuvuPuTP2OzXiCPM05P7hFFUKwMEymoGo+QcVAprEusB61hlktiDd4LjAkF1U1dsVxe8u57&#10;3+fk5BQp4Hv373A0iXi6bBCJw5o6FM1LsQVw9ZVU+8XdorfnJ0lCkqboKELICO8LyqKgaSrOz1+R&#10;TTPiJMUIwfnVAuMdVWMwpmQqJUdHR9y7fz/sAc5u961hsefWDxRyqyBWWxPUq1tAt3WGoqypG4dU&#10;MW9/7x0++cMnAVTkr5Whq6ri+PiYLEuxzjGZTMjznKvLC4xpAsGMTraFyd1zew/TWc7bDx8ynx/0&#10;fH4f9FglHM+POTw64PzsjC+++AOlaUAEEJiMez6rvFlE3RE29X3FMcDu0L/ug+ECGUG/APcamNaP&#10;HaKoJc7BIaWnrlY4E4DUzhvSVrWtU1ATQNOYLVB7LAYUQVr+ZuG1CO+X6k2V4RD3+a36GhBU4lrw&#10;x5bjqL3Wtg9ROOeJkogf/+SPuHP/PkiF1BHOg2sJRRBtoboQ1NZsfYwOAO8B6wIJmzUWZyymNiwX&#10;ax599Ygvv/yyJSC5BhZcE5UI4pZ8yNpr0oAuTnYuELx47yiKDQqPEhJvDa4JPl5VlngETWPaPVKz&#10;cmuEhNVKsLy6JE0Tjo6OOT25S1XVXFxc9NorkA4tl57pdLIFKXQkdXiI4wQpBVeLBd57kjhqfR6N&#10;c+aGYnsgRjDB//FvAt37sUMHNhiLl/rgi9tim25MjoEFx4r6+/Oi82d3xXNjhGNDMGjfn78GrI4D&#10;r/s/Dwk6xvIW/zH2bYXoYwDp2/IMY58bfmZX/LXrPm5TOB7GtP126tq4XzR/m+LhWP5mmI8YI1fo&#10;9/3Y633ygtv6YRib7lKWH7b/WF5srC9vU4Uexuu7yAzHiP/6Y/rbxtpYfLsrtzOee+A7jbmxHNyb&#10;n+u34zUAqd/210rX1z5AeA/bfc77myCg7fznmrhl2EbXz369ZoyNqet2CQAwIeQW1N4ppHof1KY7&#10;IE/IcUkELTGPbveeloxESYm3bNdzj8dLifgP6L9+n3RESMP5NJY/GyOIGPTi9lpSCLyQmKrk1cvn&#10;fP3VF8zmPyPNEqrSEvDH4f7jOL7Rzq4l6xqS/gVixA40r0mTjNlszsVlSrkpWiB2AMRN8oyOnKdr&#10;HCllUKj1QUH24uqKLM9RWqN1iP8VMhDgWJBSkaUZWZaRZTnL1RVxrDg7O2PTVIAPIExukiWMA7rE&#10;G/m9m+uWZEjoOWz7MSD9ML92W/527G9SCrwIKu3Wm+0+vVysWCxWNI0Nysje44BHXz3h7HLB9999&#10;D6kVrmnC+twSRsVx3JIwhlyMQFLUFUJFLNcFm6JEIG/M1368MJ4jbvdlIbZq7x3ofzvPu/yp1uRp&#10;GsaRtSRxTFUWKCmuffmyRBDAsJJAiGeMxziLFBLpQQvIIsUkEsxizzv3DpllgssXL2BiSGyEXJdg&#10;DAcSUKAjy/mq4GqxQUmB8o6TaUqiQEnwBhwClGKx9JxfgIoF9+7G3DucMMs8EkdjHcZ6isaxaQyF&#10;E7z3g/f5yZ//Occ//gnkh3inaBYLHn/xhE8+fURVWqr1hknuOUkUJ7OEyGxYrzZcnYETEQ2GAmCS&#10;R80AACAASURBVEGNIJ+lvP3WMcuzSxIU6Szmiy9WvHhisBbiWGAcHBznfP/hDLU55/HvvuFf/09/&#10;T/lqRYYAD5ZAGPDBHx3xzjsz8CXrsyuePS6xjUQojVMTXJwwefiQP/vv/nvUdI4jgIGrizM+/H//&#10;lvLFN9yLBVpCUVvWy9c8OI2YJA7pGypbIaTCyYiy8oH8RDSksmEaC2Llscayrix4SLRESkhiT5pG&#10;nJ6c4qzg1cUF85P7NHXN4uqSe/fusF4vKFdXZELw1r0HHJ7cx0rF85dXfPP0grKuePDgHlnscaZG&#10;+ALvKjZLQ7X2kFqSI8nByX2mR4e4uuLqXLE88yhb0BQOW9QYq6itYFN5UBFKRzgH67KhqASlkTRG&#10;4ISksQ1106CiiCyf8sMffcCdu/e3xCBNVQaSOG8wdQMEsqygKO2JhAj5FR9AvGmaAvDs6XP++f/4&#10;z/nsk4+xTUkagcYiW564BMvbRxl/8v49/Oac8xdfcvTwLuvVhrOXl7xzZ4qKSt6+I5EaYimoG48W&#10;oIRHS0+kBL7xpEnEfJ5QFCVlXZNOEpoGmsZxfDIligVNUzKdatabGiEFm82Gg+Oa9394xOvXlsur&#10;DVESUdeGNI+xTnFxZsHHxFHIHToEQnriRGGEo2kcVRVA8LMs5c6h4PJyhfcCkYETirOzgsPDmqPj&#10;HKEXXCws2UXDvbsZxaZAXhms9RzMPT/72TG/+fCcxec1Z+fghGM+F2jVkkh6jzQlUxXz7p0J9Ysl&#10;V3XJi+fPkLEmz2MwniROEDKQdFp8IF9sUdLW3STLds4RRRF5nm3z8FVVt/tE5+8EH0WIa1BpFMW9&#10;uNNtCV2VUqRpSp7nW/X1a1KEa/+3A4OvVivqugo5sw6QjMB6i2kanr9Y8uLFS6aTGfcfvEWWX3F2&#10;fkFZljhask2u8wz9s4+be5rAOoNrHBLHq1c1dd1sSXCEkBgbSHWbpu6dF/uWtMQQxfFWWX4+C3l0&#10;B4HkBBHyXCoA7Pt7dB9cPYzz+krh/VxIiEU0SvX36L7/0+U7rtutI7nrxzEd6XYXE0dJvO0DYwxJ&#10;lmJqQ93ULBYrVss1909OcU5wTZxOjwyeLZnM8Fx1uO8P1cJvkrPvVjUf+v/D+HsXUHyYFxiLMYd+&#10;due3D32a4bnwkBBt6CvdzHXd7O+xfMDYc/ZB88PnG8Ysw/xH/5x07PP9exm20ZB4bZiTGIsDb/P/&#10;xmL2fh/tIqIba/vbYr2hfzokFBzOv9ti9n4/DutGbjt7HbbzHgS/t73tbW9729ve9ra3ve1tb3v7&#10;p257APze9ra3ve1tb3vb2972tre9/SNtCCjtF5GOMceLgRpydw3oA3DH1cxuKwbvikvHDn/76nPd&#10;fY1dQ8rrQoi+Ut31Qes4S373e6c+EJ6vO3wfb7fbVNiHStTdPQ0/MwRCfxel9rG+u439f9dBfP9+&#10;h+pO/TYbfn6XEtB1/zKq2rXr912kC2PWFSD0QT/fpVh7COoYjvWxApqxe9tV3N8vrNhVeDH2PWPX&#10;HRvXQ0WpvhroGMBhqIA+RoSwC+Swa37eVoTRXyu673+j3/3N92+fCfGd14rtuIPvTHywC0TS/46h&#10;ImunJLpVq+u9NiyG+bYx3QG/pJREUjKfTniKxzRNW1AlSNIUU9fURYFQEiElVVWhtQqqosbcKJAs&#10;y6CkVpYlaZpuC7Wcs+R5xmq9Jm5qlIyYz+c4a6iqiqqqKasqFI3nOUqrFmngsdaQpglpmm7ncDdv&#10;tA4q9OG5FcZYlAoF/c5YtNbEiWfT3mtVBQWYTsGjG4dZlr2hrlKW5ZbQonuvcw68J00S4iQJ12vX&#10;qU4pp99n3VpvrSVN0wCcb5Vlm6YOBXhRgnEFpp07ncqO1gqQVGUA8ed5TFVVlGUR+thY5rMps9mU&#10;pqm5WlzyalPz5aOv+fe//BWRjhBesFmuqMsq8Lh4ixKOLBbEoiHTklmsOMojEuWgaEiFY6JhOklR&#10;UrJYFlw+vuDVi5qHdzMenM5J4xpvS2rjqRsHPoA1l0XD1cpSWYWzEmMcWkEeB+X3H75zlx+9e0iu&#10;S+ap4fDOjM1VxZOvXvPki4rVlcM5RVk7Ku8pDFytHJvS0ThBWTusgzTSCKEwxmGFJ4oIYAKh0FFC&#10;pEGoisYG0H+kgzKOUoKDyRQJFJsNVxdrrs5rmo0n0pBllvVqQ106GgNaCXQM2URydDphtfJcXS5p&#10;nMBKRYUjnmckWYzRUDtP2XiuSk+JII4VyWyKTCYBlCpq6sqy3DRIHwrFhRc0rQJ9mrdgCGOJ44Sq&#10;cWR5UCiqG8dyXWKsp7EW5x1VUxOnKdk0x764oKo22LpkYxxpPiVWgrVtePzVI558/TUHf/wTdBTh&#10;Nq16uw3gd9dXH/QdOKZdHGUoBnWVodhsgjJfHnFhF0HlV0rquqGpBdI2ZO24XS42fPHZl7x1VNDo&#10;hqPjoEC9KRqckmTzY+LTH3P4J3+J/LzEXCxRseWt934CkwteXVX4/BQxOaR0nkxFeCy2LhBKoaQA&#10;YwgMBxXFyy+4+ORXZHYdVOS++g2bd455696Ubz6y+PKcs8d/YPligawbXHGJTDKmkaKyikoa1psG&#10;KdqpIhWNBSc9XliUEigBznssAhlHeF/jnAvgf+dRWuOFoKghOzjFxVOEitDaUxcFy4sLkklObTxK&#10;R1gEKI1QljTSbFavySczbHlFUVdUiaCpG2aTmDQRLK+C0rK2oKXA2OBzpGlMnkvUwoF3eG9IqTHn&#10;LygWa+Kj+7zzs/+Ci69/R5T/EltbpBLUpWN25wDrPKuXZzz8yzn12WsEB9x/90fkh4esNhesG0/e&#10;wNWiQKAQkcF4ML4mzxWT3LNaW6wXFGXJeiUpVwuUENw5vMP5Oqwrb58c8eryFcpZGu8py6BsJpVE&#10;Edr2DZVLKREyKNVJKZHtPqSjmChOmRqHc5ZICrxwZJOULJ+hoohXZ2fMDg6Yzeecn52xKUoevh3A&#10;585bmsq+UejYjyvgugxbKgXW4lvAjBJhoAipqIynqBvu3rvPp59/ynQ6pSxKlFIkScz5+Tn37t1j&#10;fnBAmmfkkwmnpyecn70GIIrjLcCmK9zWWpNPJty5c8LJyRFpmlLVJWWxQWuFjiKiJALhyfKUH5/8&#10;kCyL+P1vf8OqqLeqbd1+o5Ta+nfdHjUGfuz+1imMdXvYm7FOv9BUt9dxb6h1KaWv91YJYGiaNd5Z&#10;pPQIJbHOBXW43j1C+Ky1zRsqV957nAh941r1WeddWK6UHImvAgDeOXujkHgMANb3vZxz2NaP+N47&#10;7/CDH/yIJMtIJ/lWEdZ6j+2BsISUeGNIkmTbfrJtb2cszjR4Z3HWYo3j6dNnfPrZZxRV2e5RenvP&#10;oa1Dsf72+gisNcQ6IqxU1/e92ay3IPOhz2nqBuMcSdz2jQtkAM47tBY0WlMUGzabkvOzS6qqpiiK&#10;LVFC6A+JMQ3r9Zqj44PtDAmF9y4oU0aaLE3b+QoHswlxpLGtr+h9AD359plME8a7VBKBwLfPJJBb&#10;wMYQwLeLuAwBzgcfzju39e3DZ3lDcXlXrNyfBx1Jwlh8dFssO3y9AzHsio2Gqr/DmHDbly2AIajN&#10;+jeD2v8Au42Abhgr7gLsD+OTDsR6Gwh7GAf3ibu+y/v7rw/J1fqqcLvitP7Y6YNkb3u24b31Y7mh&#10;al8/Fh5r4zFyhrE16NtyFcN++S5kcMNr9Mfd2Of7AJ/vQnywa+yM9WOfuGC4Ft8cU2I0F3UbWcJY&#10;/kAI2vVFbNeGDsQ9BJBdK3kOlB57SYMhCWd3D8Y2ba5PjeRnGO3HsXzQsL22+0tLzBNFcbtH3ATR&#10;INjGnWGMX9+f7IJoH/wtRnIdYzm1sT7u9vzQfrLXLnJk3PdVZwevbEH41zE2hLWuKguefvOYd959&#10;m6OjE7yrKG2D8x4hr+dtR0DQ7SdC+O1+U9c1zpmQTzAGQUSSZkwmU+bzOevlGosLgG7viOIogMNE&#10;8PuMaba5gLquubi6pK4bZrMDpJYIGYCMjTI0psY5i9YRSZIiW6DeJJ9weVVS1/W23zuVcinHc6O3&#10;rbM333vtqe4iuxhTBv2PVb0c5p625J9R8Fc26w2vXp1RVTVxrNCR5vnZaz7+7A/cuXufO/fvobVC&#10;+RBbKq1bv6cjX+oUiD1eKs4urlgslyH30wOidfPO2uCjvfm8YVzEcRzi3nasdLmrLYFPuzfHPVBn&#10;mqVESrW5q5yiKCjLsgUOhufNkgy8wdkGrSQ48KYhiiPyWJFqyyRypNpjKsvVq5K3phGzJGGex2RJ&#10;iVJQ2xhcRFFssI0hEpI4kkwTRVNvqFRDBHgklfEs1pbKCKYzwdv35hxMIvKkQWAxtqGsLKvCUBmJ&#10;TDK+//67HJ/cgRpW5y84e3HGFx99zse//Yjzb76hKWomqeJoFnEySZhKWF4usVVIw6lYsTKWynuM&#10;FOhYsNksEXLJNE94/bxg8TrEYJvSYxpHnAru3bmDrCSP/v3H/PrvX2JfLzlOwFRQC7DGcHpf8cHP&#10;7pLOHa5cc/a0ZH3lsVazsZpoMsVPD/jj/+a/ZvrwIUIopI/ZrFf83f/6v/Hr//1fEW2WHBxNwTSY&#10;esXpccyDeYwUBc41WGsQUYZ1CuclzjVIajLtSVRY/SprMT7MJWNBCYhjEEqRJTnLVYknIo4SiqJg&#10;Ms1AWc5fn2GqDaf37zOdzLHEPHlxzqPH3wCK+w/uc3o6w1dLiANoebMxlMWGl5fPaGJDUkg2Dt56&#10;8ID5fEYevU2uFJcvHyNiQzIRrJqS1dJQWkkjNcZ5nHWsK6hdSuk9pfUYCWXdYGzD7OCAbDLl/R/8&#10;CK011liMaTB1hfEW69u9H4n3ZpvrRMqwL4hAOBfHMWdnZ/yL//lf8Otf/QprCmLt0BKEcwgHGsdR&#10;nvHOyf/P3ps1SZJdd36/u/gWW2ZW1t5bodFooEEOwMFQM5LpTQ/6srKxedKDjJqBSSJtQIhAkwQJ&#10;EEA3uqurupas3GL15W56uO4RnlERWeBwnsQ4MFh2ZsXift393nPO/S9DHo0VZ1+/JhU1mbK8vLzG&#10;1oGjcUaKR4YaYz2ZEiyrBrrx1gJRaPK04XgyZDwseP3qjKSQ6ETiQ4h9JinRCTgBUnmkEjgnMAZm&#10;s2uCSMnylDCtGB2NqKqSwWiCTjO+/bZiVRtGoywKpgFBQvAudr2CoGosQ6vJEsHROCVPBFUtCAVR&#10;yMtJzs+uefzoDh9/b8jzl0uupo6TO1BkCmc8v/rbr/nk01NKa/BYklygqkBZO+TCcTwuUNJjQ4Wk&#10;ZiAH3M1TppOC+rxmMZ/x5tVLvvPdjxgMR7Hv39bfQoQ12TkEUDpZ9w/6ZNi1OGtLYHeumzvdjXw5&#10;9tFjD7wsy7fqkS43Wa1Wsf+vVKxr2zy36xF0YmlRYCSKtmmdgJQoowltbZYVE+qyoTaW4WjEaDTi&#10;+PiY6WzGqirbPYHYT+/ysY40HkUANwK/QgkQUZyty8M3glcCa2l78017nGEtllcMirVAXZalTCYT&#10;8jwDKaka2xWUrUP6RmynaZobbvDbcVPA8WYoJYG3Ccv9XLi/hmVZthHy3ZEbrJ3qtxzPo7CBpiob&#10;5vMlWifre6cTUd7Oz/p528264m0xp04cYTvX6At331b73Land1sdtG+f/Oa6z1u5Zr8G31Wr9wXF&#10;b9Ybb5/TPpGwXfuvXb9sX92/a49zF1F+nwjVNjZi+99viHnu2V/+b+kT7Krz/pi/vWvvsz/v9HPU&#10;bfzHPmzD9s99Y79vb/tddfchDnGIQxziEIc4xCEOcYhDHOIQ/xrjQIA/xCEOcYhDHOIQhzjEIQ5x&#10;iP8OsQ1s3lbo3gVmbn9bu/p1YA/nfEsq3Hz29ufuUhiPr739+PquY7crw4u9m7DbZPFt0vKu9+0C&#10;42+T8Ptg8M6hof+duz6nT7aAiLMXEWcCrcOVJ9wAm/Q32vvE9e2xetf17p9fR0JZF9sdgaIX22O4&#10;i2Twrvtr97V6+28d6HJbHOBdDmX9c9lFzul/1zY5vHt9nxy0S9m+Pw7b9+Au8YDt4+2D4XcRr/eB&#10;GfaNQf+nkmpNSPHWtSBuj7fRnbtzs9y+hv3x3+cktovkvw9k0hG4+iD37ednfa5S3Die/jluQFlq&#10;57O8HdtglPUYhrevg5SR/Na5nndAr/X3h9757HmOt69pNzd1z09/vorXxXNyNCFRkuFwSF4MkUrg&#10;vUMqhfPRAb4jclVVJGIrpRiPx2it1y6vZVmuHWiEEBRFgdaKLMuoqorlcokUijwvSLSOrlw+sFqV&#10;2MxhvePk5IS6rrm4uGhdf9OWWOPX7i4dwa8DpoUgGI1GnJ6e4JyjrmpMXVMbw0iPaJqGNE3x3rNc&#10;LkmShCLLydOUPC9w3rEqyzWozzm3JgF2zvCRbBqdcDpnnO7+6EQA+s6t/WexqiqaukZL1X52AwSM&#10;KyMBoOdWmWVpS9ZLEEJjbclsNm8BjYJEaySC09ZVeLla8tvf/hP/8He/pqwMqU6oqyXOGrSATEqk&#10;js56ozxllEoKaZhkkpNRyskwIZgl6MA4SRllKV5YlkvL9ZVlOTOcTDLuHOc4U1HaEu8brJdUVqJ1&#10;grGG60UEZldNdFFKM8FooCmk43vvn/IffvwRD+4qmuVrvDW8fHbO02fXvHndsFp4tJZUNuCEZl5b&#10;pivPqhYQNCEItA5kmUIgMI1bg/mGQ4mUjtVyhXMZlbesqgZjW5dGCVLoeL8JyXI+ZzlfMLusmV+H&#10;Nf1jICMgFgVpIiN4XwdC6nEJuEQStMIHhfMSdCArClSiKOuaZblitnAsyrhgDscZ+WAIMqEsG1Zl&#10;g6kdEQIZyb3eRZCmCxGIOxgOWM6XIAyNseg0MJwMWJQN1jqcE6yWc9Ikw1UVw/EpxUCSZ5eUqxWr&#10;5YzjyTF1OcM7h8BzfXnB57/8Bd958iFatYT3bi7q5pQ2R4rEA0tk90aCXQgB7xx5kfPpD77P9eV1&#10;BC63YFshFFVdtW5qWcy7nCDRYwgCWxu++foFw+GK6eU1MpF4kdMkd5Gnn3LvB/+eb37/1yiWyON7&#10;3ClOefrzz/EO0qJoXbokmBq7nJEKSL2B+RThapJQw/KM119+jsru4JdvmLsLzp/fYzxQ3JnkLC/n&#10;vPz6d1xfWRIZyLVCYVFo8kyTNQJ3bdA6ktKdTjClR2uQWpFkIJTHWghKkRQDUjyIBklA4sjSgG1K&#10;ptMZDx8eo7MhUkOSBCSKarZkfjljfl3z9MunZB5kkqB8gzeGq9dfURZjpKuxxrFcwGJWc3wyZDRQ&#10;XGqDMWAbsCISIavGUoxyjo40L88tonUrdL5BNAuq2ZKJHDN88BlHD77L5O4pq2dnjHONcRbnBEFJ&#10;RF0SmppsfIwPOfc++QEf/vBP+PvXf0lA44jAcO81RZYTfGBVW4phwXBsWDUO5wKrsmR23TAsRtSr&#10;hvHohN/89h9IxvD4dMyvvzqL5GcB1gdUkC35WcCW+3tHlo05Z3xKrfMkRDB4kqQURXS1CyH6oiVJ&#10;RhCC4WjIxdlrilQzORpzfXUVxQHwVHXZFQ3t90SS2EZERmwcuLr1uyO/tU6SUkq00BhrWKzmnL1R&#10;nJyMGRQDBsWApm6o6xqlNNfX11xfX5PnOXme44OnKAa0jLytvDCSD/JBwdHJMYPhkKqu8CGep3UG&#10;56MTfZKDFJHcLAgcHR9xeu8e7vyKuq7Xbm1d/rhdJ3TnuwuwvQ3c3c6npKTnsuX3koCl7IO1QcmA&#10;wCFVIL5dYp1DK8jzfAP23iIE7gL89vOejuTfz11vHktYCwtUVUWapjRN075nQ97bzteRMDme8On3&#10;P2U8GZGmCVmWRvGVdmy7XGE778zzPPrshbAmITpjsHWNqSvm8wXfPHvGfL6I5Aal1o6+HZhf65vg&#10;a+ctzjuESOOz0QOnd/lIR+5KW3c77z2ucwuWYu0e15GVjQnY1v22rgzXV9PWbVjR8d87ImGSatI0&#10;QQiF93btOhyCW98zUkoaY1FSMJkMkcEhlES3hLIQfHyeW7c7Hxz4m6BlFwJSsDen30mwFZ2rYUd2&#10;3fxdIHcSDG4jge9zAdsWaOvczbaJ19vv2UXy3XU82zVg/3VSxkI8iN78+C/or2z3VbZrq35dtA20&#10;74Tl4rMj1qSTfSJr7xL9uk10bpd7/Pa/73Nzu23Md33GPqe+dznXbY/Prvfc1pfYrqN3CXTcRiro&#10;32PbApG3jcWufto/hwiwj9jRFwTc955ddfiu/34XgeLG2AsIzkeBJljXV4RAa3rZIw3Ltct7CK2z&#10;eM/5XYqb11R2btts5pd9joFdD3I3yaU7jne41of4PT5YVBCtSEh87pSKdZGxDqkkEhHnzBDHtek+&#10;sxVRaZsH8TzauSQIsV5C9s21/flrQxDybf21S0BI7OiF7r93RdcD6okRdiMsgmW1mHP+6jVHoyMG&#10;RUFVW+iJ8fSFKEIr1HIz7/B4z1osAO8IONI0ZTQ8ZnC0ZLmYt+7uBudaccB2bVNyk1e4EHj67AXO&#10;QSYERZbjvAHv0YVmIPIbfa88zxFSUpaO8/OL3v0i1/3YbfGNfc/hPkLYzbkv9PpWoiXvbcq9Tiww&#10;SXRP5OHd88SN7++epRB7ClIIbAjUjUUqxWK+Yjab8fL1GagHLFcL/uovf4ZxgfunJwwHw+hQnOck&#10;qhVUams85x3jtr/ifODbV6/45uun2MZQrlaE4FoH243ISCd+cHOMxFrccHMNIrmy36t2PtA0hjRN&#10;wAeaqkZrzdFkwmqxoK4akiylNrE2lCisCWgR8L7GmhopFDLEmkvZgA6ghGOQKrJEsJitqOYlpgrg&#10;BCoIMgVaarQmOrKT0DQCgSbRknGe4OqKoCxBSLyItedqJZguAkIGTicDTscpg6QB21A1FYtFw3Qp&#10;WJaSkKTcuzfGm2tmL77im5e/5uW3Vzz76hsu3pxhjcE3LubjAu4fj7g7TFlOZy0JXSBTwcLUNEis&#10;lBRFxt3TCd5VoD2zZcV86rBW0hhwRFGz0QSq+YI//GrJ2cuSxSUcpQIrwGiJc4Hx2PPZ90bcf78A&#10;tWB5Nufi3GAbQW0EVo8hHfLxT/5HHv/pvwVZ4IMiVDW/+D9/yv/9v/1H9Pkr7haBIgvUpiHTNXfG&#10;mjwPuNpgaosTKUIPsU5Q0yCFZ5QpRqkk0YrKWJaNASGRIvZD6iogRGByPMJ7qOqayckR0/k1ZWkZ&#10;jEa8fP2K6dkLHh2PODoekRYFFsWz5284e3nBdz/9Hu+//z4hLHAWjJN4L7AmsLi2TC8sNrtAeYXU&#10;gVw1uPGINDQkOiCERycZWaFQlUCkJatpRWUVSZFiXMCgKVHMjaUBgrc4F+uapq549PABp6enuBCo&#10;m4rFfE5jDda7dm4TBBxBKLyM4nKtvzhaJaQ6pVqV/M3Pf84vf/EL8I5USYKXCCUIwqIIFBKOcs9H&#10;D3JGScPz+ZRcKoLzVIuKIpUMioxMCS4vV2gl0VrQ1DXYQK41mZZMRgVvzlc01ZzptGQ2tUwvK8aT&#10;6E7eOEHjGo50RiJzqnoW11kEZelJl5ZHj4+xXuJeTHnx4hpTBz7+5JSTOxNO7s959tU1g1GCTFKS&#10;rEGbQFkFnAPjAypTVAbSzHB8lPDBo5Qv/tBgnIxiAVZQLWtW5YrjOzkX04qq8ZxdlTy4KznKU/CO&#10;5dIyOh5xeuea62tLU4n4HQYa60m1YFxkCCSV1WgRKAcKM0l4NrPMrq64Op8wem9IVTWUVcnJ8QnT&#10;60uyLMcT11kfmpaQ3onPeKxtcE6QpinD4XBdUy6XS7wPPdGYgDF2/bf4E7IsI0mGrXt8TVVV6z64&#10;VVH8rSOoD4fD3t5UXNusjQJ2Uimk82RJAiQkicYFD0FhaoP1MB6NmBwfcXrvDpdXV5imaYXYrlit&#10;ShrTxHpQqtgHlhIpFc4agot1rmh7SLIVxQmAc1EIAiFQOiFNU6RUNLaO60IRRV5HwwGDQUGSZ9gA&#10;wUYCeSeOROvC3u07dL3//v7PJo8V7VobenvHm/3frma6TRh8ey9Pa32DAL+d93a14o06NESBNOc9&#10;F1eXOAJSSdw6DRRtfiroXOC7fs52vyXmmvKtXCPmhNy47ptz6wSPuty8q83l2nk+rtFifd/1ezCh&#10;zVd31U8782RuEqOlBOfCjXx7V1oTRXeiWM7mv7khnL5dT232gN2N/LYbx05sb9+e6G29hn19jr4Q&#10;2Xadsb2veJtg3XZduGuPeNd49vfkd9WDN8de7rxHt3EXN+ukTrhAruuKfg3fvX9TU8ZbSLbXrt8X&#10;vCGU2cutt4/xNnGFm/f/v6DJcohDHOIQhzjEIQ5xiEMc4hCHOMT/D+JAgD/EIQ5xiEMc4hCHOMQh&#10;DnGIf2HsAqd3G5sdwH/Xe+LPm+Dx7U3bXZu32y5XN1wg9yjadxukHcmk7xx4UwmeG0TU7WPZtRG7&#10;DxQbwsa1qgMl7BuHbWLLLuX0bfDyW+e9fgMt8Fb0XPzeBvXf5hS/Dwiw7+/bxO4N4WA/kWCbJNMH&#10;KPQd9nY5MOxzXtp2ltsFdN8mtt+m5t9/TR+4fpu7QB9Mvkv1f9vlfPt795HY+99/G1DjXS7r+5wd&#10;1vdd/172Htf9vQU+7xMe2Ab1b4OEdpEttl/bXe++O/p6vPYR+1s30Q5YdNu9unGAF28RV7ZJLdtA&#10;fR94y4Fvm2h/814Iaxe5sHVMu9wAt++vm2McnynnDcMij6TExrBcrSiGOcrLNUHPGEM+KFpSlUUg&#10;1s7pdV1Hsm2ALElx1uIaQ5Km3Dk5RqXRXbRzEQ2+BZQ5R1PXNI3h6OiY0XhEkiRrAYA+ODxp3blU&#10;z33Ge78m+oUARTGgKDIWiwVKK6yVDPWAJEmx1rJarSjLkmAdtm4ISYqSCtM0uHZu6xxPq6pau4p1&#10;f5dScu/ePaSUXFxcrElqfdfODoTWXYckSUiSZOM6Jvz6eqhEoaVuSWimR6SB0WiMEJJyVaFVind1&#10;C1ZP0CohCEgSjWka/v5v/5af/ezn4CO1uimXyGDICORpymRc4FyNsw3DVDJJ4ahIuTOS1wIxgQAA&#10;IABJREFUDLRFe0OqHfkoIcHjvKOsPG8ua6qV52SsuXeaQ2iwTqHQWO8wQbJqFOXS4gg0PqFsAnXp&#10;0FqQaYUwlpMTwem4YXH5NbnIWc6vuLpYcn7WUFaCpgGnBD4ovEyZlZ55JViagGmdgNMkIZMCbx1V&#10;VeGdQ+mEvEhbMpjFOagrg9KOjuViTCBNJUoleOdZLUoWl0tWC0NVAVJx/70THj4YE1xDuVxQlRVI&#10;SRDgZCCbHJOMxti6xipFWTrqyqJkSgiOamVYVRW2Be0JoBgknBwP0dIxn56zWKwIXhCsQQGTUYpQ&#10;ktnc0JhAEKAyDSEKUlhraGyDVx6ZSZqmoUgL9LJCuopxmmKVRBnBKMkZJNEherFcIJVGJil13eCM&#10;QUrFP/3Tb/jmmz/nyUfvE4jCQB25J3TOi65dV4SLz7iI5HYQhFb8YVlVPH3xHNN0xImIRAshuiui&#10;IsiUILFWUq80WiaYumFxdYZ0gUGm0WqI0AVkQybvPcGlI4KtCcWQ4nhEY/8rTV2SZi3Z0lTgAs2r&#10;F5jLc77827/hOM1I7TVKBpRdUl0/p3SXJPUSJQO//fy/8uT9uyTNkkIFVtM3zM4tgwS0EGBNJLko&#10;j1SREOSMQBcDssGExfQaa6JbMkqgFAgtqFxApCmDbIhrZuA8qfKQeGwz5+r8BZNxwvHkCC0btIGi&#10;GFJbj1k2YAShjuBU5xzD0ZDVrKKaV9Fl3QWElNSNZzavuHM8YTjUFAPL8k10vszSgPNQ1oYHecpg&#10;pNCJxAXJ+OSUs8tztGp49ft/4PT7P0FlE+5/5zMeffQRv3n+hkZJtJJ40yCFIRMN1fUVJ08+QUiP&#10;HZ7y/Z/8mC9/9QX18zM8OrrHGY8UOUI4stEpeX6Eel4itcd6gWnAGlgsV0znFR98+F3Ormq+Pbvg&#10;3p0BuYalNcg0guPruo4OZi0RpgP79tdOKQRpqpFSrZ0dhZIkqWY8vsvFmzfUVUlSDJBpStPYCKIU&#10;nun0us09WicvvxFRkUBR5EDA+ijsEl3oxXqNlT0H8U6gRAqFEpIi0TTOUjUr5qVkNM7I8pzFYr4+&#10;dq01eZ5zdnbG0ckRZ+dnPHnyJDqvJQlNHV3aBALTrmNJkpAPBiRpGp3bbLNeP42xKJmglUQgscaw&#10;XK4oyxWJVpzeu0uSDbi6uqIsS1ar1bpG6RPGupyjI253Yjudo1i/ZtoFinXOrwnlzsX8YOOuLtck&#10;pe69SusopIVfO8FJEckWQgpsu5avxYbaeWkfULVPyOvumz7BuU9O7oDpXe2YJOn6HKMoUJf7hjXw&#10;3RiD845iNOCzP/mM+w/uk2UpSkZv2la74C2wsWzdzAGadmxjDmMR3mObmtn0ktWq4vmLF1xeX5Fm&#10;GU0T7z3ZI1d355LnGVormqaJ96/oE9b8WyTLLjfqu8MprUizFKVEKx4kgE6UyyGCQgowjSPL8vV4&#10;bPLigFJiLUIkEGuBheBDK9azqUGkECRKkSYJQoBpGoJ363pyn6DVpg5SkcC6R7BrFyC+f5v0c13n&#10;PLodzy4/2xbO2lWzdCS7bdD2tijWrnqpG//+6/bVWNsCW/3nbPv1zvuW6PLPd/zeVS92z8gfU5vf&#10;LvT1do9hn4Df9jV6l7ha/77qX4P+fbTrvftq3V21277Yvs7bwgC7PnsfCWGbpHmbmN9NQUduFUvc&#10;1TvaNXdv95x2OQf2RQdv67HtOpY/5rXb90W31ndrx23ievuOp/ucvvhJt4LQimF0BJ/NR2zmt0h0&#10;7n/3Zi3oO17eFLJk53F2a82mB7m7l9L11va5P964R3rkHecdWmmSVMe1y/uYDyEheJz3aKGQQrZu&#10;2aIVYWnJ+2Jzht7HXDLykcIekYdtkQXfkp78Zvzecs282X/bR2LafK6nTQni89aNRbvWLOcLXj7/&#10;lnv3HzIaH1MUObbnerrrGe737OK/9+YmH0VX0ixjOJpwUpWsWgK8aSzGuJYwH/sNQcVeq9SC82+v&#10;+M1vv2RyfEKe5QjRijhJ1qJ/6zwIGI5GlGXJYrnk7t17OGu4uHjTkvQl286r233YXaKmu8Q+Nj1C&#10;1xvnfX3msO5v7Jpbtp/dvvDBje9siad9YnxjLMYt+f3vv+De/XucvTnjxYsXLFcld+/eYzIZE3zA&#10;NAaXDRikKXVVk2YZOknRiSJNNEmiubye8tUfvuLrr76mXK0wTdUKGd0+r3Q1QpwTNsQpYwxVVbXk&#10;zqQV9ekEoqJD9mq14r0P3gfg/PwCKRTWxedKCg/ekmkoBhnz2RXOWrSMJNZECIpEkwmF8oEESHXK&#10;bLqinFUoASHE3EkIh5YSJUGrwKquWS4bVEhiX18K6rpiPFIE66i8wXjNbOlpDNw50Xz43pjJECQG&#10;YyyLmWW+DKxqhXGRXJ9Jw/mzP/D8iy84f7NkNgv4ZaBwBhs8S2tJE7h3knL/OCNUFdPrFbMF5MMU&#10;JwVeBEQQDIuE9x7f5WQkSUSDdzBfNJS1ZFF5FjVYGaLom1RcvbomrByUcJQp6gDXlaMKAS88H340&#10;5Ls/eIAeBsyi4cXTJdPrwKqEIDOyfMzRR5/y2f/yv6KPHhJEivSOb7/8Pf/Pf/xPiItXDOQCV814&#10;/e2MPPX85IePKbRjMZ0zrwx1FcjGY5xKcTY6QQ+15GScoLVker1iVTs84J2DIJAikEhBMRhxfDzG&#10;2oYsy2maFZezJUIVlFclr5/9gXuTlJOjEcOjCdloyFfP3/D866cMJ0ec3j0lSROCUwQ8eIk1sFxB&#10;WQpUAoEVbvWCzBWIWhDUgjp4bF2hNHinyYdDcqNQC49QDTrO9vgApXEsGjBIlI71nHdR3GOQ53zy&#10;3e+S5RllXTKdTjF1jVAKHyJ4UbT7Iqrdp1JKRbEooSiy2BP+8osv+el/+SnT6yvyRBOCIUl1SzqW&#10;SFczSiWnA8VH9yeEZkW5nHJ6OsBa8MZRZAEtHYlSOCtIU0lZrmhMTV5IEh04muSMjwu++MMlznqs&#10;MQxyQVM2MEgBgbEB4yxJMsAHQ5IFdBqQKlA1ktVSYBpBkA1CSaZXFi0l0+mS03tD0kxT1YHzi5qj&#10;UUqqE0ZDWJaGsnIIHeeK5apG4hgUCQ/vT7i4vOLVtWMwjG73RgkWC8NwkvHRh/f56ulr5ktHkUNw&#10;NeOgePVizvvJgCfv3+Hs5RtmEhSgE0HTWBSC4SAjkYIckImnBiqvmFnHal7z/OlzTO14/4MP+ODD&#10;e2RpRpZlXFxcgJAIJQneYa1p5+G+CFicA5fL5Vv1YZfbdKKw1trWDV6t+9FZlvHee+9RVRXPnj1b&#10;73N262pHgO+c52OPPJL8IYoIubpBCNGulXFtXFUrvPekWUaqNYhYv+fFhOVqQZFm3Dk+4fjoiIuL&#10;S8q6xriasqxo6gbnAta4WC9LgXdu7foNUbhNSIFMVNv6CaiWeK11ik6HZHmGVpH8PhwMSbTCGIut&#10;o7BumqYkSdL2AfxaNK7LA7s1/mZeKHfkTNwgRe8TdtrOn7r8pSzLt/YMt4ULu55ZXxgbCRKFMQ3T&#10;+ZzaRkf72Jvt9jL7bulv5xab32PO19/b6mrj/nlGsZ2AlGF9j90UAGDdL+5yau9FL398d024b4++&#10;n3duekCy950d2V3udH/vzqF/Pn1xp109g831Fv3duBt9k77w9r7rvP35N/sRYm89te9e2rfPvOv3&#10;Xb2H7b3K7X3EXXn8PvGy23oIN7EJ/c+S676NlLvFBEJoBXpvjD231v9yLdgr3hr/2/EkBwL8IQ5x&#10;iEMc4hCHOMQhDnGIQxziX3ccCPCHOMQhDnGIQxziEIc4xCEO8S+MXQD5jvi9vZHZ/ftNAnHP5WXL&#10;9XwbDBI6IOiWu3Z8/c3P70cfPL8L3Nw5IYfgWvCt7712oxjfgQR2uXD1wRDtGayPe/t13X9vj2H/&#10;uHa9fh+IOroyBZzz6/EUyM04eR+Jr73NetkDHPaPZxeIeZ8D+va5b4OQO+fCDbhke/M69Egt3e9h&#10;53H1j+k28vIuYHn/WHeBMbrX9cks28DSbWDCTZB9Hwi9Oabueog1uFv2znHjvND9LYT+PSZbl4yw&#10;dofqjncXyHWXQ9y2qMI+9/UNMLY3Jj2wglSyBajvv3+3xRz23a83xr8D0gTeeq73Eej3nfP2//vv&#10;6QOS2tu/HejeNeuuUbjpQiBlJJdLISKQjQ5M3LljsAaWvfW8tJ9J+939+3b7/LbFA7bnL+s8SZYz&#10;Go/J85zSrqK7lwvoLGlJBU08Dh9weLI8I2uBc85tCMlFHgnxSus18S/NMqQShDynrDyr5YosjYQu&#10;vGZhlowmY8aTI6qqoipLzluw2dq5xpgWqO9bIrlbE97i/OrRSSQL1nXNYrFsibySJEsZDoaRpN9z&#10;QTVNHFvbOrt4Ikkwy7I1mK8jwCdJglaRKNc0DWVZslwuybIM7z337t3j/fff43e/+x2LxYKmadbX&#10;JRLsoktNVVbUTU2iE/LWOdz5zXO3Wq1YLlcIKZhMjqmqitlsRvAOYy1KSSaTEUmags/4+qun/NVf&#10;/SV/+OpLkjRDoaPTn/eI0HD//gnvPX7Mj370GW/OX/H//uwvSYIlEQmTvCAXBtFUKCFJNOAspSmp&#10;neL6OlCVnjsnmgd3BigMTWOwVXRARkpmleF62TCvQWYJ1gma2qMR5MIzTAM/+M59vvNhwaMHKVpZ&#10;Li+mnL+espgLrBE4D0meUFeSxcpzOSu5WoJQKSJLkcKu7VusNZEIHxK8D1jnMY2Pjn02YF3CqgwU&#10;eXSM9q1Bal0HghfoVGOrEtt4lJSkuebOvVNO7+cI7WmsxCGxItDYBoTk+OgEmRa8eH3NfFFzceVY&#10;TD3BBoYDi3MqgiSDQ0pQUpDIQJYKbD1ntjS4xpIEgZApjXMoAZnWeEGrgAHFUJOnKbPZjGpZ4Ryk&#10;mSZ1giQB4Sw6UTSNiw5ywoCzhLokFSlaeNJEg5DMVyt0agnWk6cZAPPplGdPn/LB48dR1MJ5pBK9&#10;dSM6BvngCN4SggVkC4wNJCquO2/OL1hVFYlKCfiOXhMJJi3QT2uNaZ2XfBAolaNJqCqLkg2+Je56&#10;WwEefTQmqJzQCJyU6CTFmAZna9IsR8kUwQpbV3zzT7/m/sef0lxd8M3ZU/IwwyvQEsqrF9R+xFAF&#10;cilQzZTLFzNGiSDU0ATHnXEk47vgSbQmEQJDwONwIjA4mvD+hx+SZR5UijWWRLUAdinQReDD733M&#10;h588Yf76C2xQCN+Q5ZEgo6Vhtrri+Tee8TCjrg1KS4RwFGmOK2s0ce53lYAgeP/DD3j2zRuW19fY&#10;yoAHnQaaGparCMzOsoQ0KTdrvhQEJFUTgd7HJ3fIhi+4WsGitNR1hbFLli9/x+zbr7jznU/IJ3f4&#10;+JPv8tVvvmaxvODuKPqJerPAVHP8ctoSklNqp0nGJ3z2b3/ML5//HyyWNWkOdeNpjEEXY/7sz/9n&#10;5OghX770PHvxT8ggWC4c45HCec/r8wuOHnzAn/7Zj5n9/BdMyylHxxmXZw1CJgglGY8nKJ1Q1TXe&#10;+LXzekf0lUKt3aW0js6VnaBUXZWcnhwR7tzh/PKStBiSpglm1TCbXkXgs5ScHB/x7GnMx+eLBUUx&#10;bAVrPLIFX3skSso4f4ouhyC6lXlPaB09oSVKiEATPB5PWZeA56U1OGe5vLzk3r27CFlQrkogMJtd&#10;IyQkacqbsze8fv0aZ+ya/NQt7VprhsMheZZGMQzC2q1bIFpn2oA1hqapo5iMtTQElC44Pj7h0+//&#10;kM8//5zn334LUiJaEp11NuYccuMq3q1P/TwuTVOsdRsHNNhByBJrV3Ap4+d471Fat0XTxsVciDhL&#10;OB9QreBRzCsEfk02jOS+jtAtpcS70MqJvO0svKu28D7O60CsTbxfO9oJREsIBOgLGvWTdgmtg5xz&#10;Fp0lfO/TT/nep98jSRRFkaO6dDbE76iNuUF+LwYFSimK4YCmabDOrsngVW1YLGfMFzNevT7j2bcv&#10;UFqidIqxTZyTZcwEfWvVZoylaXTrIC8xNooPOetwuCjOwYbssF3LOGdb4SCBCB7vIyEkjqtvnwEJ&#10;IWBsdIWM95tsye7R4TXg4yxpfC+3SbDte5SKzsQIibUGJaLje5am7bUOxBSyza2jdxfORyEFKSQu&#10;xGMJgrdy822BrV3E44506COSHtHrBdx06Y61TxRS2y9ut0t4a/u1nYvvJv1vX0vM7Tck10DwLub6&#10;/VqvXT+lFATETnIo7TltPr/vEB3eAf/eHdvO7+90/d1TQ+x6fb+27deW28/svv9+13fsO7539ZD+&#10;mM/a9xnbPYw/Zrx23U/duHQEmj82drkv7nvdjR7Onnq5I4zvIi7c1ofa/vu+e2JfL6d/nbfFE/e9&#10;d9912LgCurWjtlKR9NONdSdotn5Ad5CCd80nHQFk2yF733PQF9fYR8i4zdl7n3hgXMsCQt08TqUk&#10;SkHA44PDWhAikCiNVNHJlyDwtM+hCDd4SCHEPEaogGJDOnm7X9cnmEdxoM26KXZci91CjreTtt8W&#10;4fTeo4RaX4Pn337Lo/c/JM0GpPkQW5ZrQt6u/KDfD944qMa+WdLmKjrVDEYFk2rEdZpjqwbTWBbL&#10;FS5AQuf4KZAq1pN/9/f/gDWCydHRujfQkQ6jq7GOTrPtv43HY169fk2WZaxWK+qm2Zqb2EGsYo/4&#10;6aYf2okDdu/ZuJLyR92rN3/f9JVvPhPccEBdH9ue+zrLMnSI4oFffv01s+WCe3fv8sl3P2ZyNEZK&#10;mM3m8b4Rktp4jBlEgas8J88yBsMB1hlK0/C7L7/gl3/7dxjTcHV53T7AcrMmtnlozI36TrLxnKNo&#10;osb7QF1X1HXd9rPdmuQphCJN03V/+e6dE5Ik4auvvqJcLBkMR9SmQYpA8JbhIOUHP/iYpjL86lfX&#10;SB/FD7y3SB/vLS0EmYRUBIJxlKXjaua5fyTQaYbWKcGbtnYWCBnFunzn3GwlMsvQIopACAlBSCoP&#10;i8aT5YLHDwbcPZJoWRG8YLUKzJawqiUmJAgtGeSSu+Mh9WqGnZYwq8kqiakComprdhM4OU75/of3&#10;ORkqnl/OMdajMkkdBLXQOC3wznByVHA00KSqQnhLXVuMFaxquLgOrDzkuSBR4CpDWToSI8lThcgV&#10;by5qrNKY2vHwkeJPf/yY8YMMRMX05TUX33oWU4FVGXIwQR6f8PG//58YPP6YICYQAnZ5wd/89KeU&#10;T7/khAWZuCIYQzbM+PMfP+DRseL6bEY5W1CVAeNipum8YD4vSYPl8aNjBmNPU0vKyxXzlUdngiAC&#10;3gVsgMEk5eh4SNUs8SJFJ1GkSktQqeTy/JxxUnE6zMkzzWA8ZDqf8ut//DXeOz568oTJ8VGsKZxG&#10;yZw8G7KoU4yHdJhyN1F44TCuZigukFUFchSFAZ2FYHBeoPOc0Z0hwzrhnhswLy0rA1fTGee1YqVG&#10;6CwlQFtzgZKS9957j4ePHmKdZbaYs1wtwQckMTeOTuGeRMU+Z/CtiKEIyDRlMCiYTqf85//yn3n5&#10;8iXDQQ62YZBn7Twq8dYzyjSffHCPf/PRMUdZwvzVK7x3jCdH+MqAd2QJDFIRRVYNJDpgbSQXZ4Vi&#10;cpKhMx/vn0xSLTxZIkgTSSIDqUpQWoL2JHlCMcojWVsHrq9WrFYerSSrecOzp6948HhCkaUo6akr&#10;z9nLK/JcgpOIAMuZI8EyHqXkecJgmFC/npMqcDYSyaulwYw8o2HGw0c5L94s8Fbi00Bj4PrKgG5I&#10;Us39+xllaVjMPa4J1MaRzwTL6XNUlpFJwSBzNDbukaUqEretaRhPCoIIoAKLKjBSlpMU6lwxM4az&#10;169ZrFa8/+EHHE/GHE0mHJ+ccHV1SZpoQkiioN8OB+SbBO1u7zTO152oaze3d2J43d5D0zQMBgOE&#10;EIxGozUBfDAYMJlMqKqK6+trjDGkaUpRFEAUsotzbLPuofeFv62Jc1+eJkSivGW+rBkMCu6cnNDU&#10;Bq00aZqhdYKxBh8c8/mc+WxO0zQQBHXdtH2wuA8hpCRNFEpprLOkac69e/ewTc35+Zt2XY4129Fw&#10;RDEYMBwUa3J7kmWIENeBro+5Fn8Jm5qpnxcqpW70OeLeXNjhWH2TbLwvv+7Xut2avm9vrbu+fSHe&#10;9X6Qj2sHQfLq9TlVbShSjRZgTf2OfGB7hd/sF3a9uEiKD+u8cXtPentvri+qtUsAfPt71z3pW2qc&#10;7f2ufu63/Rz0xfH3Hce7aq9tkYGN0z03cqXt8XhbUCDsrMN3n+N+kbtd9dj2d28///18vS9c1Rd4&#10;72Madu2Z3jZOu0TX+2KV24JVmzF8ux7q9xC6uWmzBxqIGyjc+JwNNiDsFHzbdx5CiBvP0YH0fohD&#10;HOIQhzjEIQ5xiEMc4hCHOMQmDgT4QxziEIc4xCEOcYhDHOIQh/gXxvbGeRd917vtzeFug7Rpoop/&#10;3KwXO0kT8d2AD2uQ+m5g/c0N/tuI3P2N126DOb4ugu6V6qmXtz87x0HYuBX2Xcq3x0Qp+RbAYhdp&#10;+V0O2f3ob4b3z2f92aKvjh+BtFIIkOrtzeTQEVl2ubCzV319Hzl/F+hj83tHFn5bwX7t4LlFat8G&#10;NO9y3r75OeGdLnjb5OxdpPl9bn27gM+b74jgzo3jQ9jxPNy4m9fOBd3rN4DYzWd6v3FD6wC4HRh+&#10;1321fV67ntVdgJ4b15kWztL+d/vCG6/ZHpNt4EL/muy6pwWgZAtIYkMy9yES2Ha6Ru4gwHTgm20w&#10;9z7niPX4tA+AXIOR2zH0txAjfFgTxrx3LVCEnSCMzXnHsZQ99/Humm2LBmwLG9wc50j2CwLSYkAx&#10;HDKvGjyiBZ9HMJnWEWDW1DVIePToIUVecPb6NcYY6romz3NUsnEzb6zBlfHzT44njIbDFixnOT46&#10;Zjwasaoa1HLFeHIUyfdliQjE7xGC4XCIVppGlkgpsNZh6+gsk2VZJMG3DnZZGl3er6+nGGPJ85wQ&#10;HNfTKVUdXb90qggiZSigktGx2wW/Jr8rFQH3dV2tgfNKqQicVh4hBWdnZ9FFvr0WWmvOz89ZreZM&#10;p7M1obA/3xhjIsjOO4IQBCnwgKka6qZqnU4ljTURgHtlqKs6unS3hMEQAkfHd7h795Tr2Yzf/vZ3&#10;/Oxnf01VlWTpIDrTCk+mNN4aTkcj/sO/+xHvvfeILNcM8/s0P/wBL3//W5RZImtHpgSDJDBIQBKB&#10;v8sa5itHXXlOTxLu3xmQSoFtGnAe6wJ1kDRecTGHaQmNA2kctfEUKRyPBR8/HPHZx3d58v6QbFDj&#10;g+Gbb6+5PrvGVJJVGfBBoNMBxmheXyx4c225moNKNZOjFGtK0kwi0Zjacv/+ffI85ezsDFFbXO1x&#10;jUdqRV17LqeOO8fxnohOLzaC022gaRxFKkEJRBKtmAapZjzRCOFZljXzWYVtmkieF5o0K0jSjOVq&#10;yez6gutrz5vzQFMLRrliPJlwcTGnri3FALSAVIIqBINMMEg0dWPQWqCFpFpF4vzkdEiaas6v5tS1&#10;Ryk4GiWo1pnPEfAhYBvD8TAllTVJKvEKpqVFKEWwlsYvcCohKY4p0sCyiUIJeZqi8XgZieZSCYRQ&#10;KBHB4Pi4UMh20ozOZ/G5iiuqj6Qb4bHWEXwkQRrrscbjbSDNE4o8Y+YaQkhbkiR4HMZ6XNMS/QtF&#10;mowohiMqbQgva8yypmouqa7OoS4hkzGXsBZnK9LgsI2lKmfkMo5dcA4fBF/+/S85vvuAy6dPEcun&#10;pGpJIiUJDtusqFYV2nmIXF+8ljgVSBOBaiLh01oBWiF1SxqVEi8dyUDy3kfvodOMq+kV+WjE6mq5&#10;JkULDWkuCErw8nLOWGVkkzvUszcUwwwZoDFzTC15OTvjyQePURhEWIGfk2WK+aqhGAREYlEV1BUM&#10;xvd4+NE9Xj//a6w3CA9SRNcqgaSsSrSW6ESQZiAUWEC3Lp+Nszx6/AHfKXOe/dWXXF2tCAIuLs74&#10;7BPJ1z/7C8anKco7Hj1+n48+ecLvf/4GlwtcHjCuYX59zeTVNySPP2Rw7xFKFSyXns9++Cm//r/+&#10;Gr+Y4l2gLgOOEEUnkhGje0948umn/OqXX5CqQOMklQHrDJcXL7m8fMydB0+4c/cxf/jmjAf3Tnj6&#10;6jXBB4LwnJycMDk6YTq75s35BVVZoaTGBUcIEmhzzNA6i4dIeDNNTS0klxeXUWAkScizhBAMea7x&#10;zlIUBeezOXfvPeDo+JirywvqqsYY166JsUaQUt3AU0ZZgNaFup2zNxlWJJ915GpjDNIFyvkCW1bg&#10;PVfXF3z05H2klMxmV1hXU9Ur7IXhzskpTdVwcXEFQqJ1JN0761BKkyQpidbkWUqaJpTLZeta3hL5&#10;gqRpDEZYnDMkUqMTTVmXeDw//tGP+OFnn5FoyYuXz8kHBU1ZE7xtxY/UW+7p/Z/GmHUOqZReu7Vv&#10;51ybHCm6pSqVrAV5XAso78DhkYyUkmoVyckiOhDSZoUd/DUEcM7cEAnb50q2T4you4LbebKUEudj&#10;XWitXa/t3nfucZGEHUIkZatE8f77H/InP/w3pDpFEl11rXP41kHdORcJI+1xWGdRWnN8coJMFM11&#10;gwwwLAq0kFyfnzGdTTm7uuL5y5esqlV0iCTmM1VZ4ZwlUWnMk4OPJPuyJtFpe44KQojCGq2IwPb5&#10;9x1bddI6OjsP0oO/SWyTxPpuk+OqHgC6fQ4EeA/WWLIsXRPGtErQymGlwwaPkgEXHFVdkcr4/rzI&#10;cMHSLjrxeklJt/jE/8nWoVhFQngPAN2v4XaJvt3IkdfXMTpAB985PKu37oPQ3lt9Quy+PsSu4+gT&#10;FNa/d3l4d792YPNWsCNS3H08407ITd6sufpExPUprXP16GwrQnSI7QiAgv92B/h3Ab139TluA+xv&#10;Cwi+XXO8G0T/tphX90yHXm3re0KC+49zu9677RjedZy3OfD156j+3LM9Hvv6Ddsibrt6CbvO8zYX&#10;vm3RiH3PzW2O8vvGb58A423jtT1W+3ou28/bdp9o01Pw7Xzt0LoT6QDTuqH2+z0pDqpBAAAgAElE&#10;QVR9F/C3RS43NXK/l9NfG/v9yH2EoY3QobiV+H1j/d0hQLjv+bHWkrWCVt771rU9rIUFlVQonUDk&#10;vsd5pjuvfcISWz3Od5Olw9vCf4C1LvY+9pB+bjpahlsIPzfvR2stviXePXv6lDun9yiK8Vuv3XYn&#10;7X5mWdbmNAFr2+omQJImmKYmyzKyNOP0zimvz15TVTWvzyJhbFDkcWwUCKV48fI1by6uOL1/HxSR&#10;pNe63naieUnrXl4UBaPRKF7ntkfw8uVLjKmJoka+9wzd7NH0yUjbJK4+6b3/DHbE112iIrvmrc6R&#10;tP9sbPe6+iKiN/Ksdo3rv3ZN/uuJKl1eXpGmKVfTGXlR4HygNjXOQZKkGGuYr1ZkacqJVgwGA5TS&#10;rJqK333xBX/1s7+maiouLi5wpo6EPilQKmlzN9NbM8N6neiONc8LQGCMZblc3hCq6cRpOhKjlJLB&#10;oGAwGPL06ddcX19zNBrHcRIBJTOwnrsnR9w/PeEf//H3VEvDsMjbvqMgTVJSBUp5tBQkytM0hrr2&#10;JKlASNBaoaRCSw2YNscNDAYZaRqPSYSADF3/MuA8OCSlCQQRODlS3D8ZoHF4I7i6WrFYGZaNYFmD&#10;FZY0ldw9OaKQsbdlFjVhFYXgpA8oIcAGjoeC7398j4cnKdViTrWyBKVwMhLgVx4sjkGecDrJSWkQ&#10;rkR4h6mhquF66Vg5SEaC8SRnlEtSVyMk5LlGpylvVitKBPMyMBxK/t1P3ufu4wEybajeXPD62Zzr&#10;6yh4lY1OMMUR9370Ez748/8BLwZAjgwNf/i7X/PLv/gLCjNnkDYQomv3j/7kId/5oMBM36B8Q7MS&#10;vHkTGB0nWOO4XkyxzYo/+7fv8eF375DdGfPT//0fuZpajo5OkNoS3ArRBHBE8roUlOUKoaBZrUCm&#10;5GnGqioRzZRHJ4qjIUwmKQjDs2evmE9f89HHn/H+B++RZwVVWVLOanKZkuYTVHOElZc0whBMTZ5J&#10;JgMQzSXeLzF+SVpM0EHhQsB6jUpynNCcPPwAOWk4O5/y9fPXnF3NabJTXKJJdNIKgoi2tpF8/J0n&#10;DAcFs/mUxWqJc7G/iHdIJVFICA5dqFYYLc4pWZJQFDnGGD7//HN+85vfIAnkiSYbpMjgKMslwVkG&#10;CpLQUM/OGWfHIBpeX7xhcnSfQTFh3lzE3omHQZ5HEQMDatwKXQmB0JK798ZYX+JCRpIIlgZMAyLz&#10;cU5NJeMTSWUdjz68Rz5KqFYrdOIYDKJg4mplyXKFDApbQ5FnTMY101riSs/Zs2ukKtBtPVNXjiyz&#10;DNIEKR1ZCk0FjRJkmUIIT7mqSHLJk49OeXXpOHtdxuPOIUjLYr5gOErJUvBeU9eByjaECoIF4R2s&#10;KjIRGGbgXKCuHEkh0CplsTTkqSXLNKO8IA1TRsrxYJhGQnfluahW2Eby4tvnePcQrRJGowGr1YIQ&#10;pfvWBM6O8NqtE1LKdW97k1/F+dIYc4PsbXpibt3rz87OSJJkLXbbfV5d14QQKIpiTRyNbuV+vZcU&#10;glh/lm/Fa5VSaKUpct2uEzGfStKULMuoywrRiud1QrdplgKe0XDInZMTjDGslitMY0FCY5u3BJmT&#10;oLEu1s+PHz8my1Lm8ylpmnJydJfxeLxeRweDjLqu6Ai0SkVRlDRN45qx1WPYds3u9ujieuh31jO7&#10;9gh37SXRW5O89xhj1nu+/f2f7qdSm/2KmH+2+a0Q1GWDRPLi5StmyyXDwSlNU63JxP0cuV+bbOdt&#10;IXBjn6lzd992je+LDu0S+t53vreJnu3KXf45omZv73tvcp137Y3vEmZ6O1ftH2fodQnf3jfetX+5&#10;q0bbV6velovvGt/Nc3jzfZ2QRXeddrnA9+/X7ePahUvYzlV31bB9gcb+PdPdT9t76rHespu8rTee&#10;nbDG5pg3RPp1TbRV423Xdtu12x9D8j/EIQ5xiEMc4hCHOMQhDnGIQxziX2McCPCHOMQhDnGIQxzi&#10;EIc4xCEO8d8pbgMl7yInrwszrdkA4/ZsmHdM0jb6pN8+iaD/XbuIzbs+u3Nk6KuZd+7b25+3DZje&#10;dtzadqPbHpM+EHK3wvru8dwHWNg+1w4Mc0MhvXV73ybb+x75/V3O2ftc4Lavcf89feDtPuBEX4Tg&#10;NiDBPlfz/u+7AAt9QMcuZ7vtY9kWKehfJ+/9enx3HedNIYWb13DXPbEPMLGPxB7Px+0FXd/mzHfz&#10;3n5bYf82sMou58Fd1/pdZKebBJjwFphnl5Pc+mdLWt8FyqAHbNnlJLFrHHeN8fb12H7/xqnT3fyM&#10;9vrucgrsA9y2n6d9z9Q2uL9znzSuQRHJoIPRkHxZ4XuAuu4Yu/lsNBmS5zkAg8GA+Xy+Bn8/fPiQ&#10;sixZLBbM53OWyyUARZ6S5vn6Xp7P55GAqxJGo9H6+EajETLA1fU1UqsWuO8ZFAPunJ7w+vVrhEpx&#10;ztI0dQTsKYUIgbpuWC6XNE3DeDxeg7DrGubzOWVZMhgMCQHSNEMgmC0XlGV5g9AUQYFx7u+c3AEU&#10;gkQlZFlGmqbUdU3TNOv3XFysgAhwTJKUNG2VBbxHIkikIs01vkeccs7hW1BQkJFAZW0DxlLhUFpT&#10;FGMmk0nrhqP5xd/8gl98/jkXF1cUeUGWpK2ji0cEi/aCyWTAD773IUkiuZ6+5kSMGKYJnz15TDJ9&#10;BdUldweeQSIoEgW2wfqAMZr5taCuHaOR4nicoISlKVvnYKBygUXjWDaeaRkwQaAyhVKQ6cCjY8mn&#10;Hxzx3ffGfPBwgE5WTC9nvDqbM583OAflyuOFROiUq7nhxasll/PA0gqyYcKjRw8wTc35+Yw8TSE4&#10;PvzgCffv3+Wrp8+ZXk9bsmS3hEsaG3hztuTR/YzRMEEn0DSe0lqUFqzqmjzP0EJT25ogAllicJTM&#10;54HX59fU1iGDIlEpw9GA0XCADxbbGOoKyhUgYHIUeO/hMeNhwdXVlDyXjEYa62qSRCACjAaCQaoQ&#10;NWgpsMbTVJbJUc6d0wGXb2ZMrxyIhKRwHB0Noiu6kAQZIBiKRPDkwwdASVUFVkuHawKjuxnBGMKq&#10;wlYLRpMj7h79f+y9x5NkWXbm97vqKVcRkTorqypLdVULCAIDzMDGuOAYV/xDSTMsuCaHBg6JbogB&#10;etCo6q7qru7SqTNDunrqCi6uP48XHu5ZjQF38GOWlpkR7k9cec655/u+IefzMxBgxAoUJ6NQStt6&#10;kjRFaYMLNiqdhUDrLFJcEu+syXi8Xyn8RMCI0goXoLEe56Py+HAwpMwX2OCwweGCoGlrmkaybB0+&#10;M3H+OQ+m4MF7f8htk1C6hi8+/gIVWuYnLwjzKcp7lNDU1uPmc1Q2pi1rLp58QzAW7eYkGoQW1PWS&#10;T//r3yC8Y6ROwDRowEhBcIFQtWhicb8yOqpfB4+WkjSVXCwsWaJwLqoVayVpbR1V0YTgt7/9kq++&#10;/hqj4N//6Xu4akmzuEAKgZIeYeHZd894/vV3/MkPDpkMcmYn4IVEK0vdXtAsBK5pmZ5q8jzBVhf4&#10;doqZDKgvliTpgERLBuOWi7OKZS144623+OrXv6FctrS1xycBnYISgkW9QKeKsAK+uxqECghpQRgs&#10;ElEMeeejI/7un75lsaiQJsDplCxVePuKr//+v/Dee2/iTcJHP3rI5z//OUFoqqrBC8nz774mu3ET&#10;/ca7FDdvkw8mlEvJGwdj7rz9Nk9/+TEORVk7bANJ0vLoiy+omwRXT4kwCYkPsJi3zGYV+WDJiydf&#10;MRiOuHk4ZDZbMtCam5OUkyYQvOfFixccn57jvNviT0V1MKkuQbk+BESIoI6SiuakWYNYlTHcvXc3&#10;FllrRRhJHj1+zDvvvsO7Z+/yT2enl2NaKRCgjIrXX+kxBmdX5A/i2t7Z37OFiApunQroYrGgbRqq&#10;qiJ4z2w2Qyu9JkCRUuKsW+2Jcv29gFsB80IkmwgNd+/e5WA8obUtVVlGRTPr1r6Wcy6C5p2loSEj&#10;BynQxvDOOw9588E96voj/vZvf8p3j59ijMG2nS8h1z5S5190SmfASkVXYm03//01v6srzt4s6u7a&#10;JCpvqvW+2oGzmlU7bPp4gksA3aaPsxmXfR/Q1a/COr8Cb8mOrCD4rTFJvH5AyoB1DVJLktQwmkz4&#10;wYcfURQDnPOkqYoEPNau3737d79d5Ip0pK0rbGtXCn2Bs7MTXh2/4uJizrOnL5nNliAESaJw1q/I&#10;0VZKXMKvgNpXSQo6IEKzUpHdjBOSJInjbyN2lFISiORQQso1AUQ/rliDqdcF0Y6wAlna1XVUp8rX&#10;KxYuyzKCy0KgGBR432JdS54WmMRQFBnON5cq7Jsg3TXA+ap/2z1bfwxsxjHb+nJz7GyOl74S2eqn&#10;1+LobarE/Wt0439TpWyz3fu2CbBdf0bInWr2m9+PMUsc29tizf/e/MqumHEb0duu7+9S1f59wee7&#10;4sPenTbvzFrS+zV5om3Eh7vyBf04fNuzbottXwce+H3j6N8HzLH5HrsK+nf9e9d7bZKh7FKM3gTo&#10;bCP869+3f50+eGoTON+fp7vyGVHlPP7dEcUFAlqqa3Ou7e0xfcDFJqC3v/+9DrixScjwuhzSZZtf&#10;B/dsyxlGDpnw2vzR5nekiG1oXdxTnXMkBhJj0EpHwq8Q+jMDFzyaCI4SKwBc99xKSSSyR7TxeiDS&#10;5jy/HBPiCrBoNzlD2DovdrVr3LsjYHc6nbKcLzg49GRZtgaI7fINup83TbPOZcTPOISSkdxFS9I8&#10;YzSZMJ3PWC4rHj16zOnpOaNBTpZlNHVLVbb87ouv0IlmPDhAyqigG4E4ksTouEdrTZplTMbjCBIX&#10;gmq55OWLFxFkF/zG+8ud+1R//ogNssPNtrq81nWwXbdevi5HuJlH3rberX/G5bi98j3vUULS9Obd&#10;6ekZUn6Lc547d+5SFAKTJDhvaW3NjduHHBwcUhRDamdZXEz5xcf/xE//5qecnJ7y6tkLbFOjpcCH&#10;OKo7YtsOtNknNfU98Hua5Wsfpa7r9Vzv1q80TVE6kvmkacp4PGG5WLBclgyHI9I8x1u7Aq5LEp1w&#10;MBrwzdff8PLZMzKj0BLaNqpij4qETDoS3zLMDG/eO+L5i1POzmsSJZDCA47gY45IyYCUgHAQPEoK&#10;sjTF2hrXNohcYX3Aixj3WefJEsHto5RUeGwF89KyWEpcSGlaS1VbXGi5f+cGg0TRLmtm5zWLGSyW&#10;HhckNghqG5Wu33v/gLcfFISm5OTVlMXC0wiJF4p52VILT5IqDg8KUuXQePAO20JZwbwMzOoACRQD&#10;xSCTpMIzSDVCxhzY+XnJRekpA7jgef+jG9x/p0ANBaEtOXk85flTz9JCUuTIbEh24z4//p/+E2o0&#10;QSDwtJTTE372f/xnwvkxCQusbRE+8MOPDvnBwwHKzqnrlhASzi5KprOAzBytWGC95d5bBXcf5gzf&#10;GPHo8YxXr6Yc3TpgPB4ynmSUyylnz47JBzn5IOf89ALvFQGBdTVSg13WzGdnjExFbhx5Jilyw/Hx&#10;MV98/mvyPOXhO/cZjlOqqqScnyOFwxRDEjPE+BYvT6naM1IjMEagRCBRHkVNaAIuNJgkByc5O3co&#10;ccj4/vtMZw2pLDgQGYtvXrB0EiskaV6syMYc3ge0FBRZxt3bt7C24fzsnKppMNpAdOlx3iOkwugY&#10;DxqTXAEyKqX48ssv+Ku/+r9o6grnHda1SAQiWKQMBFuDsiznp0ydQPp7zOYt86bhRz/8d9y5NeHJ&#10;P/41LeCRZFkac5UiIGQkGgsC6sZSVhXWV2TZgKIY8Kw8J8sFhVagFYNJxjvpIdNyycXsnLIMyFCB&#10;9OgkZTBOmC1qqoVnIUEnFVJLRkPFxcuWulwRS6iKXAtmbcxdOi+wriXLYDQUnF/AfBYYjTRKWeaL&#10;kqTQFKnmB++POTsvaVpBkkqUd5HUMjjyQpMmKXVbUzYxzpEBlAiMxoajcUJdzalKjw2S5TxQ1jWC&#10;wKAQuFAx1JpBEbjhBSM9ZLQQ5OcNy8U5y8WMxntm5xmpSSNw3RicbekI3zb97T7A9Tqx9GVOv1No&#10;74DySZJcOWPqfKr+OeB8Pr+iUH65v7oeGPtyPHV/OsB9CFHVWekVUTOCsmyoqwZBJDH33iOVRCoF&#10;yEgwkmS0bUOaZPFaicEHt37+ztcUQhBWjIbeed588wHnZ0PyLOfBgwdUVcPz588jGNh7lE6wzlFW&#10;y3gOsXreNE3xzlEty3XOpg9Ot7Y7v1vl81fnvFdjS3/Fx+7vp32y836bZ1kkoIggfLs6x/a9ODKs&#10;z5KbpvOBzNrP9QGctUhluJjOeXV6wv07N9dxeLyf2nlG3PcVNsHB/XPhzXhkWyy261xvV9zWkSt2&#10;79uPOXbVBbyODOzqWbBYEwVdfZ/LkoB+ecAlYL4j2tmMSTdjg9BTI99OZtWP3fp5ss2ag83Ybxfp&#10;2K7Yu09Y0cVC/Z9v+pObceU2f3M9t7bEwf3+Dr2z2F3x9FUAPlvqNyJXYjev+7mhq8r2Ykvf7Y6J&#10;+3mMzVh9W7tuy3vsbW9729ve9ra3ve1tb3vb29729m/J9gD4ve1tb3vb2972tre97W1ve/tXWneA&#10;2j9kXx/u+9Bjob9erNsVavQPZ7cpN9E/dF0fgG+C3MV15alrauPXFbH6B8yXB6jhyvP0P78N9N4/&#10;uO2KTTbB8tvA0ZuF2f13fx3Qvf+dbX+u/F6AJ6yL8bvCyK64tv88m++4+bvvA0nDdRBMeE3h8DZw&#10;xObB/jbrg5G7MbTJ0N8VLeximO8+t6k01v/TLwzYLL6++u8+eD4qBV2+3/Vi1f53rypUyK3jdhO8&#10;v60YYvPf2xQ5uzm6CYraLOTt980mwGUXgGEbScTmuO3Mr9n8Y0G3825d7LV5vdX0vwarWN+7VxDT&#10;Fc5vFvxvtu/m9dfPyG6Qf7+4ZXM+vA4Y8boio81CmG1rX6cg571D6QIhBOPRkOcvTmjbBu/ic+V5&#10;jhCCpokqK1mbMp3OOJhMuHHjBs7FArA0TcmyjKqKCiOLxSIWiK9UYGXbMhgNqeqauq4xWqOTqHxa&#10;FAVFUXB0eMT56SlN22BEQttGxdZiHEHgjx4/ZjYvSdNkPT+di4BdfL0Gf3XFcF3Rs3OxYGY2m8Yi&#10;NqVXyncReNcpH1nbRhXsHkiqA0mEEGKhmZJrdfgOcNEvDOoAhVLEwr3gHXoLwUXTtmv901gE6NGJ&#10;JssyFFHxN0kzhqMJSZIxnc345L/+A5988s8IKUmTBCVi8SY0CGCQpByMCkbDIV9+/YjPf/0p9+9N&#10;+Is//UOUzLkzyREPb+HnjpHxNMsl5XJJ6zwIzWzWUFZw+3DIwYEi1Q22bnCtR0iwQTKvPec1zKuA&#10;9RBEwAjHzWHC/RtD3r8/5I2jhIOBRLqGZ69OefVqRt0KWi8JGLKioHGBl8clj542zOuATDVv3D0k&#10;yTKapuXi4jQWCEu4c+c2t29PePrylO+++S6CPFZqoNpIWg/OwrzynF/U3LszwUjJZCzwYYq1nrqF&#10;xgayvKB1NT4IqkrgmwXOQr10WAFpopHKkGUFiVaU5QXz2ZyydDgHqYE7t1OGhcO2F9y4aZABdJJQ&#10;NxLhHONBSpEIwCEsLOaO5QLSTHF4Iwc8F1NLa0Eqz8EgZzjIOTutaZyLYFdnuXU0IBENZT1lWcOr&#10;Fw1GS27emqCWLdP2gta3eNcyLDK0ECyrlkCDSVLQHiF0BPYKwWw5p7Y1ztuVYnEgeAsdKcNKmTB4&#10;twImBpyzeO9AaqwHqQxKxbGJACElIQisdSRSkBhDIhUOx7StGBcDDt/9EZOf/A+4i1PGN0ZkuUD4&#10;iumLr1k++wYzuckoKVi0geXLY0amoJnPePrZz5GHghsTwfIMgnPQeqYvnzDMNemBjfdUCiMC3gW0&#10;EBitkNIhicAZIwUuCLSOjABikJEfHiDNEuFqlBNoAcJ5QtOgtMbWnrZxHBwc8Hx2jjYwyARlKahL&#10;S1vXlMuS25OEpgWZZuSFx17MsWWLlpKLkzOq3IBwNPUM1C2ssKSFAZ1wMJa8euH46nePSLMhztf4&#10;4LEtWCtwPmC9p2kVlWsIEqQB5yUheJwDLzOGtx7wctHy4Ac/4J0ffsA3n35BoQTtoubl4yf8wZ/9&#10;CR//6he8/cYBddNy88YB+eSAZT0lUR58xfnJd7jqx7z43W+58f5HKJMhkwmVP+cHP/mALz/+mMoJ&#10;hBNUS8fkSPHsy3/g888+g1QyGARsGwhtoKoDi5mnHNY081POX37L5OhNDiYFT46fYbSH2iFlBOyK&#10;1tPaFq00Sukr/nNY7V2yA2oL8B2AW4AMEnwgWMfF2SkfffhBVCcDTJKgjMYReP+DD/jtb35DWddY&#10;a0mSBGN0XHvXiosCGVbKdIG1glnfD7xCWtQrxoyF0XEPUcrw5PFThsMRRqdY7Qm+pnFNBMavQDdC&#10;CJwNOG8xJsFVDcakq2tFRb+2jetOfAaxIv6IYEDnHS4EhG1RSSx+zvOMQZ7w8K37/MGPP+Kbb77D&#10;pAltAK3N2rft9sju+fv+QQSj90B6vZhml0+xVh9dFcP3gUabMcx1gOPlu3WOVx/43Cm2fx+hUT+2&#10;2vSrNv3V/meCB2SMZ5y15MWA+/ff5P79BxidoLXG6ATbWqSM/W6DWyveCylJjGE0HjEYDGjblqZt&#10;kEJilKGcL3ny+Am2tZwenzGfLglBIoJbky1IKRErRWAXLttfqUjQ0PkY/eLlfj90McU1sCVX/XDJ&#10;68C4K5VkF/0PtSKR69pJJwaTpuu52IEPtdaxEUOgbS1aGaQy5MWQYjDA94iUCKxIClbPKNiqvNwH&#10;tb1OoXobwHiTNKpfLN0Vu2/zrXepl28WRW+LaSCCitQWgoeukH+bqppfEURs8/+3xne9Pt3WHv9a&#10;2zav+kRc2wDPr1N83xyTr1MK352j4Fqkdjk2tpGodcCE8Nr8Qv/+/Zj+++KtXYqNlwCY7eD3XfmN&#10;fkzcz0G8jsjw+55v19j4PrX3Xc+5LY/xfc+3jURx87qbwKCteQjCKg5nHZvHPKC4ssZ3BI3bcmnb&#10;iAr747EDf23LgfXXkU2gx7bcCCK8tr/X/4Yr6pqvJ8/gyj7qnKdtLchIstOEmqAdxkTgmZAi+uYx&#10;yRlngw8bBHjx/j4EhHy9+uE2IPTVTrkKkOmTJHT7+DYA2LYxduX/gNEa7wPnZ+ecnJwwOrzBeDK5&#10;QiTXX+P71+jic4A0SXHeUdcloJBKYl2LUBqTZeg0ZTGd8vTpc54+e87NowlFXtA0ni++/IZnz15y&#10;dPOIyeQoquZ2RKBSomS8XmIS1Co3MBwMsK3l22+/5fT0NKqeNxV94FRfkbTfXptEQa/b+67kdLhO&#10;yhGvHa4QzXT36wCJXVv+XuvEFsKX9bMGSJSOoCXraBvL8fEJVdkymy64fec2N2/d5OBwTF4kNE3N&#10;6dkpjx4/plzW/O43v+UXv/gnZtMLFvMp3jm0FJEgyIN1DueuKoF2vo/zfq1m3JEgTqdTlmV5ZX0V&#10;QnB4eEiapizLCmfdWhF4uVzGvU4K6rrGNg0hWJpmxkfvvIlRkvlsyc2jEeEQ6qqiqRxpqsiNIBce&#10;bR23Dw64PclpFgXPn84xJsaYeIdzlhAiyZSSgiADbdOglMaYBG9LZKLwPtAGiRKS1jUIAuNCM04M&#10;0jmaNmC9ROiMZlkym1vaNmASwdFoSCIdxy8uOH/V0DTggNJD2cCi8bzxRsrDt8YI0fLy5JSzaYNK&#10;CqpFyfm8Yl4HVOq5df8GB0NDQo1rS6RQtLWgbQWzZaAJAp3BZJAxTD2F9AxMAibj5GzOee1oUTS1&#10;494DwzvvZIxvavAli7OSR980LObgUDA8oNE5P/6P/5HRg7eIJXYtoVrwq//3/+bJL/6RoSjRwtJa&#10;x8FE8eMPb5GwpJ4vaWrFk2dLzqYBNJStpxSOW3cF997OOXjzJq9ezvnbv/oVOIc2NaNxgVAVWgeS&#10;RJPlGc9fniCDxpgcIQzBO5q6oqlLMhbk0pIog5CG07MZv/jkEbZsOLp/A2UcZxfP8LVDtC1JPqQY&#10;H6ITjWwrkuENwuyM8UCRJIAPSOHQMqCpUL5BWEuwhrOTC5bLjBvJTQ7uPSQLCjErmdtPcCYjSL3O&#10;L3ZkEEZqbt+6xXAw5OLsjOViAUJQNS0iSJAyEiKaBGNMJAzzHhXWkF0uLs74+7/7W148f75aJyzW&#10;SmQQZInGZBLfNLhmQZpY7t44wi/ntK1D6JxbH/6IwdGQ9Muv8eYJiBaExfkagNt37zEcaWazpyxn&#10;FdPZkiIPLNNAlqRxiZEKlRjaYJEpjLKMOjiOT09QIY63mzcPsKEhH8Cd+wUvnixYLCtk0iI0NFaw&#10;KD3CC4yHqrEgFPOlo6o8RaYYjQxF7rhxM2FZN0yPYTZzZIkGHItlTdCeg/EB9x4M+PrbJVXTkecK&#10;bBsQQXLn/pjKXuCFQMiAx+JWMf4gT3nwRs6sfEndBBovWZQOISXni5asacgHitu3b5IOHE0oGI0S&#10;sqwhSMXnj05YzGYsdIoQGusc49GAgOD+vXuMRiO++uorqqqiruu1n7BJqN1X7+72mTWp3opc7Sq4&#10;9Op50eY5xyYJXB982x3Z5Hm+9rGapoEgCB6si+uVJzBdlCsCPY9rLUWRo02KD4F6dQ+pDKPRhLou&#10;CSzQIZAkCVmWYa1lOr3A+xBz50my9tmGwyFGG/SNFNtaXrx8Gc9+pUQJgUOszhoCek2CG/fFoijW&#10;7ZZl2drP7AD/SWIwxqzPPS5B79AHQ6/4lneeKcZ79P1mh5Qx19OdG/f74tatW8xmM6bT6foson9u&#10;0dgWk2iCE3gCpxfn+OAiye76fFKs4+XXEXNtI/jaBp7u+x2vi1c2yey+L6b5PmLu7yMA63+2T0B/&#10;3d9h7Ytdzz2Ia+d0V8/ww7pWIFIF7479Nv39fgy6ze/elgd5Xazen4/9s+b+eaXWemsss0not81v&#10;39XHm2Rm/c9srkP9nGKfhLD/zpsk89ueMwRW7SbWcdLrcgzbzmj7+adt43sKZ3sAACAASURBVHIP&#10;gN/b3va2t73tbW9729ve9ra3vf1btz0Afm9729ve9ra3ve1tb3vb297+lbZLebn7XccSv8v6B/zb&#10;FXGgX3yI3K6afB0iu/3wfVvRar+oMAJN7LV32MU2vquIfJfq/eah9PcpV3XPtAvkvAmouGxTuVWZ&#10;vgPSbAJP+n24ySa/DVyw+cybZAHb2maznfpAm0319m2q45uFuptFIdbaa+3dfXabCvc28M8mkcC2&#10;MbUGqfSKS7aBlzvG/P59txWkbwKWtvVzX5Fr22eu/H8LoFtIEQurd8yRPqBlczzsAuRvzrHN9u23&#10;wzYGf79RKCGlRG5RWtymSLku+liBvy7vKXpEGteLMXb16WYRx7U23fj8upCf7YX6r1O73AWa2QRr&#10;9O9ttIlq7EJwMJngbINtWlob1oVd3XyIqugWYxwhCLKs4ObNW8znc0LwnJ6ergvotNYkSUJe5Ewm&#10;E/LBAOsdVVXhbSz8u7iYrsH1JycnALRVjbMOH2qm02kETLVRQXR6cUFZt0gpyPN8XYiWaIMnFtiV&#10;ZUnTNOR5vt4DjDFXAPFZkmC0pvWOtm1W+4Bbk3dEJTez7tu2bdBJQppmNNatyQCklOvCN2MMRVGQ&#10;ZRlpmq7uVxFcBPnHa4WV0ivQtohAVDEkKsGnaUqaZigZyLKcLC8olxWffPxLPvvsM6rFktQYrGtp&#10;6waPQGJRoeH20SGHwxGL+ZzH333HcrHgYCyZvyz59OeOf/eTd7l175D7twcsdYK0NdXSUjtHVUmW&#10;pUVreOvhmIGQCEqaqsVZaF1AGsnFMnC6gNpLghSkJjAeGt5/Y8KDmxm3Dwyj1CJZsqganr6cMp07&#10;6joACiUzXMg5PWt5ebzg5anDSkk2ysnyDBEsxy9e0DaWyagg0ZYkUygZePT0CV9+8XRVwCZQEpLc&#10;0FpLuWzRWqGEZFkLPAOUFuRGULeG5bIGL6ibllrXKC2g9jQLS1k1EALZQNJ4jwoNRZoyygKumeGa&#10;JUoIEqMQwYMPjPKMQZpQs0TmQAg4C7aMAMp33riBCBVVtSDLFfN5LFa/dWeCMYqzsyUXF5YkFQTh&#10;ODzIyVJDU9VYJM4HjIJhrmnLGXVTUTU5s6kjHSpu37lFWgWOlxXV3FM2Fa1TERzgNTJIhAflA0FE&#10;BfSmqXnx4jlN0yCV7BW6xrkvQ8CuQVes1tAINLLWErDgLINiwJlUq/khUCpBqxQta/I0o0gTMtGi&#10;tEMlmsnRbe5/+CNCmvH8+Qmzi4bi4JD6Ysri+Hd89fOf8uFP/owDY3jpLN99+inV8Tl+cczs8Snz&#10;WpHpGp8J2kYgq4CwHlpHohVKBbQ24FuM1ghZ44PFCXDSI5XCaIVvPSJEYpSj+/f5yR9+QDV9xMtv&#10;v0BrSWFglDlwAqU9s6Xn/PicB7dzEiNRiWTgHX5sWNqMs7plOa8jOYoEnQ04vDuk5iUhnFDOPChP&#10;WTqGowRbRwCDDQqTj/FyzN03JrTtK559+y137mTcuT3h4tWMRgSsg8Z65mWLGedYLMUkYdSWnL7y&#10;BLkCgCcjxnff4+V3T7Eq5+6b9/ndP/8G4UAh+PqzX/OjD39AYhse/fqfuXE0RIaEDz78AZ/9wz8w&#10;PDJoD7adUi8q1Nkx7XKKOjoiGY6YzR5z58EtvDa0AaTzLBYO21jGuWE+PSVNxowzwXEZyDLDct4y&#10;nzfMzi8oskhEcIeEDIfwC5RctZnJsUEhhSRPM0Jvz1M6qmpF8ppV0bGz+JVaqZAyqo2LCD6uW4tt&#10;W7IsgwCzxRwbwro4+uHDt3nr4dt89vkXVHW9Av0ktFUEvikR/ZjVA6wINrrizHBFYS2EOM+luPQ3&#10;syxbA+GTJJK3zOdziqJYg4UjuD8CSTuVNSEE2IAUUZ1dG4NWBr/aK/uFuc55vF+BLOWlb1DWFcZ7&#10;QjFAS4WRilFecO/ObTIlqesa5yNg7tIvBym797waS/WJv/q+ZOcTbxa9Rz8qtpT3nuA9SZoiiKAk&#10;62LhNZvg37VvFsF48cfXi8Mv90+/1a/s+zV9hapNH3yT4Krz56Tq1IIFQhnGkyP+4I/+iIODA/RK&#10;Ea9uGoQUSBmJKdakAau+jP18STCQy4y6rmnrhtPjU9rGMr1Y8PTJM+qqoRjkeN9GML7zGGNIU0Nd&#10;t+v+iO/buQvtNQBmPwbZRRolenFtV/RsrV/761Ep77Jd5VopORC8p6pqkjQhzVLSLEMrfcWnXQOj&#10;fRwXwku0zghosmxAmhaE4LYQHqyU7PBrYOamP9v1UQc22OVbb6orbxIgdIXllyCQfswpILCzmH/b&#10;/bYpLW7G3v3YXwiJkMQ53lO0897tVEjvt/GVGHjVfrvi+3+p7VLN20VI933X2VYc/zrw+66cxyZh&#10;wKaScV+1r8sFxc/CZVi3XdFtWy5pm6L3LtLDbTmV/v6wmYPZlX/ZNqb7Y3czhuvvP5tECtv6bFOB&#10;b1tf7HqvsAXkukv9e5sCfDd/u2d4HYHkLlLC9bgPYutY2VTN9CsA7C5g/vo9AB98VLMVcgWwv6pG&#10;38X8m4QZ/bbflpfyfrW2Cnbm8dbt1x9rcj2Yr6UcffAo5KWyZEck4kFIaJsWTExhSiUQKPARiB/8&#10;5VpvvSMToCU0PR8qhBBjhpWC+K587LX1gvWmvRUktZmf+n3XoytAcKUiCN5oWuv44ssvKEZjBoMc&#10;SUBLibM2khipCEjvP0fTNDHPYQwmMRGUulokhJTYNhLP5UQSvovplBevXvHFl1/x4P49lEz4zee/&#10;4/Pffcn44JDReMhgkJGYBK268h9JmqQx5+A8VVUSgDRJePXqFd98/TXHr04I+BUpnu/5lmKDkOVy&#10;LeuDqDYVQrfnFv0a4LU5j+L9tvepvzKfxUq5O/Q/eEX1XUiJWCvddgCnFamQiyrwKklorcVby7Jp&#10;KJcNi+WSp8+eMhwNOTgYMRgU5MUAITSL5ZJHj57w6NvH2KpCEEB4lACCX4EpV+rvPULbda5UiEiE&#10;FeDg4JDJ5ICXL1+yWMyjuvrKT+ly251v3bYNg8EApRQXFxdRXTjPCd6zLKtIDicdd24ccjAaEJqS&#10;QWYYFSnOB5pKE1yOAgoRkG0A2+KbhuOXx5wfn5GpgJQBKSLo04dAVVcYbRFGEmxAeMMoSzlb5RK0&#10;koRgsU5SNS1SQpooBmlGoiT1coHWCT4opAKEpKqi+vedGyOUt5wdnzOflqSJAgVL66kqycXccuuO&#10;5sc/vMN4IlkullS1x0vJrLRMFx4XIEshH6W8cWtCqiy+KhFSIoVhuSyZLhzTZaD2cO/mmNtHQ4yb&#10;Y5xF+MBsWTMrHbMgqEPAS/jB+0e8++YY5Urq+YxHXx5zfBaoasgmYyoS7n34Yx7+xZ9GtsHggYpH&#10;n/2Sn/7l/4aevsBQ0tYtWgce3JswKSSuXGItfP1oznePW1ACnQacCRSHijvv3OCtH76J15rf/eYZ&#10;ywvL4VBzeJDg3RSExHvI8oyqbmhrS5HnICLxX2sdwbcY2VAIS65BCsN8WfPk+dfUFzVBQ1okSO2o&#10;yiWz0yk3JzcZDifMFg31bIHJhhSjMZN6zDBvMNqhhSFVAiMAF/ChxdaBxWxJ0zq+fPYNz8qcPzq4&#10;zeGtuzx6ec6z4wtaDEmS0rQ13kFV1TRNw6DIeOPBGwSgXJY463ucGzHf0+UjnQ8YHQnXjElRWmGM&#10;5pNPfsnHn3yyij3qSAxJR34sAE+WKQgSHTyT3KDaCltX5MMDRg/f5vDhmxx99gVf/PMvkeocH0rq&#10;Jq6No3HB0Y0CxHO8h/mspVwG6nZGlkbAtPNQjDIqe0HtPEkx4OBmTmUtZy+m1POKatliMkE6SLAh&#10;UAwT2rpmMXMIpViUgdpG9XfVxv3EuphfwUvmi4ZiECgGhqNxxnzpOT1vubhoGY8NmTEsyxaM5OBI&#10;8eDumFfHFRdzh3Vgm0CeS6ql5fT0HBssUhh88NTWobSgriWEBfce3Ka0N/jlp8cgBPlAsyhb5pUj&#10;H4zIBocYLREaTqc1MtQMUsfbdwuSTPPJFy+YX5xRW0/d1Hh/kyLPGA4GFEWBtQ6BIE3SSHyzxb+K&#10;+7JH69XYaRrKHkGItZ3au1wTX/Vjoe7/XZzdAU4vPxPWBHN13SBlzD90eZGmaWhtGwngVsSziTEc&#10;Hg74oz/6Y5q25ec//0fauqFpLUHEuSeBsqrRJkEJRZJk3LhxBASm0ykhQFEM12cPw+EAkygW85Is&#10;y9A6wdoY63vn8cGTJCnWWYILkbBWQpJl8WfdOdcqF9S9Y5IkkRjFRpI47xxla9ffCT0SZiEiIDfu&#10;UWKVa7kas3dg5N72uiZ2j5/xVwix+jkR5xzL5XLtF3REQLGPFEYaggw0IvDdV1/h/vQPYxwqtwO0&#10;t/kV23y5bXHj7xMbvs6nvBpThCuK4H0C6z6RQNe21+OWfj6ANbGiUnqd394WQ1x6tWHnuf+VOAh/&#10;xQ+OuWCxIta/qkjef/7Ndr8KzKfnB7KeY7va73Vxdz+P0c/h7fLn1+HHFdIGf438fls8vy1O3J5X&#10;2OzL7WR/1+NcCfgrcXaf8Kwj6wxB7jzrvPS3O0J51v73LrK4/vjf2972tre97W1ve9vb3va2t73t&#10;7d+q7QHwe9vb3va2t73tbW9729ve9vavtK7Yfxebdwdu7B/Evo7FG9hZgIvYDjTtlHM2Gcr7/76m&#10;6iSuFy32n7tfYNpnSd/27NvUwTfV7bYBuPu/28Ygv43FfRsweVN9fZuK+VXFh6vF25uqQpdFM9cL&#10;mvtttA280ldi7j9bf4xcJy/4/WzzO33AQQdw6v69rTh92/22jd1txeybxa3/ElDDNkKB7ueb77IL&#10;kBDBLrvnx+b7dIWw63LZDjPmwxrk1FeE39bHm3Oyr9y5TSlgc9xuG+vb+rT/2f56sqmSvqkUJ4SI&#10;wNHeu1+O27C1iOV1fSS4Mu23rhObanme3QUZm+vLZjttA+9sax8hJFpqgotFcTcOxqRaUlce70ME&#10;y67GWJ7nZFlG27arQuEWAWRZtioKq1gulwghmEwmq4I8i7WO+XyOI3B2fo6UktHhiHpZslyerFW3&#10;OgX5Is/xIbAol7FI2XueVyXPnj8jy3MODiYMBgPOzs5p25YszTEmwQbPYDAAWBfbRXUwi7XtWmVT&#10;KYkPDue5ogrWFaEB2DYCvxBxDRsMcvIkRRuDWyyZzWbrYrhOoTbPc4oiX417i9YC5yRN8KsCZrF+&#10;JhDIpiGEGiklrW2RQqwAhA6TFGiT8fz5S/7+7/6O7759xCDPMUpimwqtQEhPcA6J5b23HjDOU169&#10;fMmrJycUheSDewWTQjOUNTfNkuWzL1ik99GyRYTAsmxY1rCsoFp6jFEcHaZoGry1KBnwTtK4QOlg&#10;UXpOZ4HWgpKBYQ73b2W8dW/C3QN446ZkNBCUyzmLcopDIIwgyxXWOloL5RJenSy4mDdYBMVBRjCG&#10;upWcnVXYskLpwNHNgjwRUa3GWp4+e8XpRUNrPWZVoOucxweHVII01WRJhmsts2nF+dQjRpAmnjRN&#10;Ykmb94jgadqKwVCjUk9beyobyPOUYpAihCWEhsOJQoUZi9kUawN4hVaKw0NFogOZ8RgapIlgz7Lx&#10;zM4XtHXgzu2CLI+FWE6ktMtAi41q7BqaRvLsaYm1Uc27GEhGY42gwVlP3XpQMMwNeaqolxZCynyh&#10;adrA7cMxt+/cZSJSvnl5zMKWLJoaZxO8cwhMLA7zDukg4KJapg0cv3zJYr5gPJ6si8dCCLgQ8CHg&#10;rQWpIojE+whetRZtJMJZtPDcOjrg1fNnZFkeVbaNIUkTlK+RwkKoOLox4I1bBwRpySY3MFnGo88+&#10;5dvPv+Sjv/hfWJyf8Nf/+//K2M549vH/w4NhwYAlhWmYvvyK4yffMjItE5OSm1iY7pKAyw2LpWMZ&#10;XJSzQxG8pa5qkkQggdRIGufJxgUP336LZn6CX55FdSXnkSIgXMOj754Rmlc416ClxiiBkQGjAx6B&#10;MXB+esbNsWQ8HhIUWL/AVBYdLFLBdNowm0eATTE+4sZb96lkCr86p1q2ZANBsOAqiy1LZPDIEEiT&#10;DJFkJIMRh7csT5+c8Ok/f87BOOPGUUF5Pqe1ULdADYfZAYcHN7lYnPGTd+/xs7/+FOfmmNQzawJB&#10;TSgOJKdnJQ/eeojQkotZyyhXtC+f8uzpCx6+/SZPjx/x8P4hi/OGdx7e5+O/kdSVjX40nqdffcG7&#10;owOef/YL3v6zvwBnmZ0cc3jnJkkxoF5OUQTmi8D5+ZIkMyQI7HxOLsHVATMUaK3AWeqlZXmx4GA4&#10;YHH8hANZMhKOsRFM04RSSfCKgMCYNJJgCMF0Oo2kDEriXKT5EELQtC1IfQms60BsKs7PxrYgJVmR&#10;8/zlC5QxDPOCp0+fcuf2Td569x0+/ey3lFUV9wbfUhQZUiqCc/jgeyBt6Ioj+0DKKz5gL26oqgpr&#10;2/Xe2jQNdV2TJAnD4ZDhcEjTtswXS9o2Etx47xFKMsiGLBclOokkKsVgAMETnMcY3VP26kBOK/VL&#10;pQneE1bFtkoIEqkRXqGFZpQVJEazrGsQMipUK7261mUx6qYPFIutLwuljdFX/I2+Atil73YZJ8gV&#10;EFz01ODZKJrdVF2+JIDy14Cw/YL7bfFc5wv2faFNRe3OB+z7st3zRJVYiUmHZEXBn/zpn/PWw3cw&#10;ShJWReUhRHXVpm1omoaqqq751JEoKxanCwHLxYLZbM704oKmavjm62+ZzRbkgzyScoRV8a1vMUpF&#10;hVq78kulINFxTacXk0kp18rrfaKszofpSIG6tlXyEtiupEIbjXPxnaVSa19+DWwPAUFAhIA2kvF4&#10;xGg8RhmN1obASqXPuasgfOdAxXGik4TGOpIstoPWirqKhCusVHPXRfVIlFaX42Sjv3aBkTfj1H5h&#10;93XFQ3EFQHAJMIxq6mFHPL9NTbqLIzaLz4UQV0gFrowNKSPQn0vCLR9R94gtBGfbisL7hF2dArzs&#10;AQH/e+x1an3bAJabMVW/r/7/AuTvegYh6IGRoVNFfF3b/b45gF1x9y5wwbb4dBeIvh+D/z5x8Gbh&#10;/7b7fV/uYdu1X6f6vis/tC1Hc32fCDvnw+v6sw8C2lQavP5ukSxiM2e2Gcf3Qa6b+0E/10dHniAi&#10;8FwIruWW4lSTeG+vPNM25c5r44GwFUd+Pffo0aaLO8P6u/084eW1VgB1IQlIhDTRb0GQaEVqdATG&#10;C4n0q5ylj9+VQq7BP4RAahTz2qKEioQn3q18nPC9BA27SPv6IKl+vqRPJrA5frZd81qeSsb3iKAw&#10;x3w+46uvfss7b79BqiVNE5BIvAj44BDIddv310YhYLlcYG27WqslwUFqsqhOrCVHhwecn52xXJb8&#10;/JNfMZncYDIY8dW333BweMhgOCJLMxJlsM6jtIwKykjy4TDux8pxWByS5wXHJyf86rPP+MXHv6Rp&#10;G4QIKBX7qHMg4+P5Hbmeq3m8fh5yk8i167uOxO/71sDdueCrY/fqXeIfufYb+yqwqwkluSTKXCm0&#10;K+8p65qL84rZVHJ8/KqXO4mxqXftCnR4SRojhQAZ924lRAQpEklkQojkDt3zBe8RUpJlOW+99TZn&#10;Z2ecn5/h7Oq64lJdtWkalosS76AYZmRZSlWVVFXMQ6XGUJYLlss5RhuOboz4wbtvkghHYwM60aRZ&#10;TllVGHIMAYUjxyNtQlCauqp4WdVIqShSTxsCAknTeKq6xjpPYgRaS1wrSGXBOHEYMUfJjjRHr/NQ&#10;w6FBikCWCpRYrWM+ei+LRcN0agmt4OBWzt2bI5rlHFtVpCaOscYllFVFaR0yEzx8+4iDscHTcnxy&#10;znzhWTZwPrfUDtCSLBV8+P49JgNJtahxwYMXKBWYLitmtWDZBh68eZO37o4YSEtYeGhhUTeczVpq&#10;BIsq0HrPu+/mfPDeDXSw1BczXj4/4/lXjsUpWG2QyiDzCe//j3+OmYwJRCXr6ZNj/stf/iXt869J&#10;3RxvSyBw/47h3Qdj8JZFWfHy2PL1dy0tkpCAHmjyWwU/+rOPePjDN0gHgl//wz9xdvyK1AhMArZa&#10;okxAkOCtxwdNuahRaELw1L7BikgykOhADiRIMqNpWkHZzKmWFUqA0pLRQOPKGeXFnNTk5MMBNkDZ&#10;tDTBYoEkH3F48y6+fIKX1YoALsEEQRssSwdNC2XtWFYwW3ja2ZTjl884Xyz4+//2a06mJWZ8h2I4&#10;pqorWucj4YR3HBwecveN+1S2Ybnyu523iBUwNjMJUkV/HuJ6JGTcH6SQPH36jJ/99GfYpmWQZywX&#10;LbgW72J85pXBpIZUQVIUkRSAOuYO2yWNSmhUQKQFJCkIzXCk0VoipUYoVrFSi1vFTFUdUAZE3aJT&#10;jc6I/aJa6oXl0aNTHrybMDo6onH3OHm+pK1bZs4hFYSzlqAFTRWQTiGCoG0C9SySZ/gAjQ2YEIlh&#10;8oz4+9YxX1qEDBT5gMOJZnLoefXCUVYBrSRl47HKc1hVjHLJ7RsFL45nhFxC8KQhYL1nsagwuUYE&#10;BxhAM1vMaLVjkGsOm5a7t4ac3y/57bcLkgQwGicVTg9YtKCtRUkTAdSUpMoz8hJ1WDC7d8DXL6ac&#10;T08AhxQBd3DEz3/+c27evEVwHuc8SZoQglvHgf11PqqUR0K1uq6u/M77mG8wRmGMWRG9xnNWpdSK&#10;wE9cUX+P8RAkiV4ryff3E6UUdV2v/bsOHC9VBIV3Dn1ZVrx89QopBG3T4oKjaqqVArsmWI9RGte2&#10;CK1JEs3R0SFaa6qqoizrVdwtGY/HaK2wrsYkhvl8Tl23K9B/QqKyFbFti0Aicas9xaOkxOhs/fxG&#10;aZSQtCvQexdz53lOnueUiwpnI4lqPx7riJhiG3R7sFv5zf6KH9v50F1cH8Htl/6rMeaKOrj3nseP&#10;H6/PWDfPg2Jb60iSiAdrqWYzsAERxGovdK9VF9/lk22qc/8+sdb3xQK7rnN5dnc1/uhyYdFvl1uv&#10;E8JVQHmX69r0nfoxxxUSINE/Q7t+5nilvcQK9M4l+H0zAOiT4W1vV3/Np+6e5TpIn63x99baBq6S&#10;6W0nTrrMcXakApc1Cazn9WYfva7PNuPWS0IncYXsPYSOnCNcIxfrzihjn0cSZSHU+vOX782KQCBc&#10;acfrbSN2jLerBKCbsck2cra97W1ve9vb3va2t73tbW9729ve/i3ZHgC/t73tbW9729ve9ra3ve1t&#10;b/9K21b0u2nbCrOvs5KzLrroigX6xbHr78rrqupdIWz/sLX7u38Q3n/mzvrXv/x/PJCPSoziymFv&#10;H5SxTdlrm3LiLrb1fuHnLtBs97s+WHlX0ftlW14HAXXf76u/b1NT31XQv1n4vAtov01lr19Uvg0o&#10;sWvM9O/XvXfbtldULrcViG7aNjWyJEnWCpmvKyLZVqjfLxTuF5dvfr8Pct4syOh/fvP3m9+9bFe/&#10;ExC++a79ftos6Je9ttumWr/ZFl3/9gEsm7/f/Pv71Cb6bdxvl813WrcT28EuXZ3K5rt2CgnbSBw2&#10;+/hyTokrehKbY3TburFtnH3fz/r33aU8v9nP3q2KhwlMxkPu3DpiOvuONIlFYJ3SSKcCFojFc2VZ&#10;8urVK7IsW83DqKbegc9Ho1FUaW9bLqbnnD2drgp5h+uC/Dt37qzU4y8BcNbaOIf8CkDXWkTwWBcV&#10;nsfjMXme8/Tps6ioLg22adGJYTgcMhgMKMvySiFaXdcrBVWLEAEnBc5anLtUEEvTdK3s3nWWXxW5&#10;p2lKURTUTSxQG41G63ZOkmTVzqyK6ztAlsTahsODGyRphhByDdycz+dIGQFvUbovI0k0SRJVxV6c&#10;nPPpZ7/mlx9/zOJizu1bN3GtxbU1wcW1RQHGKD784AMGqeabL37H7PiCezdyJoOM22PNKKnIReDm&#10;EIS94NmX56SDAToE5rOa8wvLYg6DXHEwNhgc0gq0EhiTUDctZWNZesHxeaCyAhECByPNDx4c8OCW&#10;5mjkORorRqlgOTtnWc2xwdM6gfUCSUrwlums5eSs5uWpp5WQDlOsTzg5riiXDXkCRxPDsNAUQ4Mi&#10;0FrLctlyNgs0rUSbCOK0VYNSkcxAa8VQK9RK1bBsBGcXFZnxKOUisYAI+ODXIEalPKM8o21amrbh&#10;YlpTVZbRMHD75oCbk5S2rfF1wsXUMp9bvIvtPRwbEhEQwcVnrGA285QLz/27Y9595xAv5zTWsmgs&#10;p9OG0npkJlApvHg2Z37hkUbQ1IHbd8eMJxnB1avx7tFKUBQp4DFpxii5wbPPHyO14PBwxKAYIEXK&#10;aDLh6fEUowHfkicaZyVBASoCFXwAb1tQgen0gvl0ztHRzdX60SfI8fgoM40IYgUuWIGccCQigGuR&#10;BBKTrEGyWkuyVKFqT7AVTVVx9+59/viP3yFNW269/x6tFHz287/nh3/wH7j/7/8j519/TStGGLGg&#10;cOe8/N0vsPNjJoVlOXUsK0uiYJhlJNrgbINIA03p0Cqgg8Q1sRhfCokUAZzH0WKkQAm488YbvPvB&#10;u5w8S/ju82O0EmRSMsglp0+fcvHsBTcPLZNCxuJVJZBaREYXAdpIqrrm5PSc4UChBBitSFLH0ldo&#10;IyirhucvzlDK09QeUYxJRvPY9gG0AOcDOFhenGCCJTeSRCpMklG2NcUkJ0hBOQ8M04bJaIhJwLXg&#10;gqRxkI3v8uDDP2H26895+NFP+O13DV99+k8Uk5SL2ZzzmWMwucvzF495//2HHNy9z6PffocUgYFu&#10;+PWnv+R/fvM/oZqab3/9KUkqmAwzgspYLpco4zFCcPHsC9RH7/P4v/2Ug8kEXZUspjP0nVsMJxMW&#10;F+fkBryXNG1AG0+ioW4tw1RSpB4XGoSQNJVkFqBILPViTp4KDrMlRzpwJgSqbnBWUBNQJgcZFZqU&#10;6ohF3FpRrO/r6t7eJYVEhEDdNGRpynI65fHjx7z33nskaUpTNygEZyen/PaLL2jbhiTPWSwWJIkh&#10;TQcrdWkwSiGFwgXfA39H0JX34Zo/H7zHi6u+X/RhLslXQogkMt77MaT90gAAIABJREFUqA4aQnyu&#10;Nq7hiBifSKUZjkdIJHfu3KEoCpq6jIppbY33dlX4KfDerdY9DW1UbdRGk6QJIoCW8T0EsYjdGI2U&#10;Dc6HDd8srP0vrRVKybVaKtBTJXNXfIi+v97tscaY1fp6CaKq6+aqyj1cK5y+JDII68LwbbWmm+pn&#10;/dihH5copVZ+Slgrh0fQ4CVBU0f80fPGVu+bUBQj/vzP/wPvvfdhBHopgbWeslys3jdgbbPyIy7v&#10;mWUZeZ7jXAQdpGm6UoKtmE1nzKYzXjx7wXJRMRgU6ESxBpoFSZ4XKKXRporqoGUdgZAbqtLGmCvK&#10;5l2hcr+IvfN3+v51BC8onLUIGUFplz7rKq7iUrFMSclgOKAoctIsYzSKAPjFouRiNsNZS9Hm65iv&#10;61elJNZFP8s5S1Fk0Y8Obu3nB67Gb50a+654YbOf++/VB9921+/+3yc0ukY014/ZuAqo3ySC2xYD&#10;X4t7NmKuzbhJS33Nd98FtN9sh81YXnC1mL8jh/iX2veBtjdj113qgNtii23x+LbYbFvMtA2ovQkI&#10;3yxsf919fh8Q/G41vKv32SQc2HzGbTHnrli0T7K3K6bbzLn8S4H929pw17tv69tdcXY3J/tkEJvE&#10;i7tycv3rbsbNu95xPT/8JfBea73O1fT3pG390Z9H/TnerVudDyDYVCoPO/t2sz37Y+N13bM5Zjfn&#10;1i4ygctcTvx5R4zjCSiVXV4jRAInQQQzZnm28mk8UiokkZgkzOwKrCOQWr9W3XPXGO+T4HQ+w5oE&#10;Z7Uu9fOuu3Jzr5vDArEW5RQCvLOcn53x5Mlj3n/vA5p6gdYS6z1+5St079XfE6I6qieESzBO/N1q&#10;7GpBkuYcHBzRHh/z6Nsn/J/L/8xkPObhe++SZClN2zIcDaJiOorgwVlPnqerfcxjlCLPC8plzSef&#10;/Iqf/exvaepqtd/7K+SJr1ufLhUtw9b22UacuEkgc30si+tr00b+cttc3LYWbNsPtgHqu/FsdJyr&#10;zkZfoHYOZ2MMKaREKAH2/2PvzZ4kybLzvt9dfIst96ylq7q7unu6ZwYAhwRJaDETTZKRfKT+TPFF&#10;RtEog2gCaDSRAg3AAJjBbD09jemturoqqzIzMmPz5W568PBIT0+P7IbAJyGOWVlmZUR4uN/1nHPP&#10;9311zKkb8F6oFeW7OctGhdgY0yKHqn8+e/aMLEv5zW9eE7y7k9NsA7miKGIwGOF9IM9zsixjPB4y&#10;Go1IUs1qtcIYV8fFQmKqYk0aKRF4JI40laRaorxCVDmREiRpRhwEwQaqVcVwELHMDQSPNZbKREgZ&#10;4X2Fd7IG/YcSJS1pYhgNBFJLrmcVUgnGE0UcK1KlUAQkoERECBWCiMvLwPlZxcOHCY9PJqgQqIqA&#10;cDHOG6xV2JAyW+WITPDOkwkPTod4Z7i8nDGfG6yLWKwss4WHVKB04O333uLpk0Ouzy+pypKqcnhn&#10;QRgsirxw6EjxwbNTlM3BlDhbEIxgtrSsDBQiJq9K9vYV7z09YJxKnC2ZXs2YngUu3kCxFET7KSuv&#10;+eh3f48HHz7FCQ8hYK+n/NH/+q/55sd/ytAV2KpAycDBoeR3fvCAw0PF9fySq4uSLz4zFDmoiUYP&#10;hwwe7PHsH3zIh//8HyFSw/Mf/ylxvEc6OsFMzwnGUwhHkiQUuaNceWxeoQkoHRGEwK0JKmLlSLAk&#10;wiMDBFGDS8ulQVhqQP1Qk0iHWV6TKkmaRQglcUhUFCNDhQsV6WBIJMcsK4knILVCaUmwFh8swUFl&#10;PNZHlLYGNRtruJpecPb5V/z6179hMDpg7/gYrxR12uZmrjx77z2EkMyu56wWxZqlNqCjCFQdCwlA&#10;KIFQAhccyJqUyRP41a8+5tWrV6j1uYizBpRASUGkJB++9zb5asr5Ny9J8TwcaQYRxKJiUS6ogqKc&#10;zvCLnKuLS7SGyf6Q4SRlVZRICV8/P0OGEcI7ghNYI9BxYDCIGO8nPH4vRipJOh5SXS64vFgxPniD&#10;ThNOT4/5ZnzF5ewlwkMUCXwQmBKKEpT3aCVJ0ogotnhv8YD3ECQopYkiR557ljnEmSBOIQGGw4Qn&#10;jxPOz6+YzkqEAik1q2XF+fk1R4cZj04SPvtyQV4GZAxFWeePQu7QSpFkEavKoHSER5NbR7UIyJdz&#10;3nl6zOMHA6ZXOVcrQaSHOClYlpZvXs84PRyTJYJYBRJZUdoS7RTSOCZacDRMKKoc6S1FnhMlK9I4&#10;5uz1G05PTtZ7uUdqjW2R/t74OTe+V61iHte53rLcxLN9RNVKKbTWm3xG83t9tsfm7865Vk5c3iJu&#10;aQD5jx8/5vr6mvn8Guc9Qims8fz1T35CpDWLxYIo0mRxwsFkD2MMi8Vy8xwNwdyXX36JEILlckUI&#10;4H2ElJLr6+u1f1gTu2VZhpQ3954k8SbX0ewJrOPfRtk9iiKsteR5vmmHoig2ZwQNYa+SmrIoWeU5&#10;rme/adqu/V1N7kNrfSuX0uQm4ji+s4e3fd1G6b2P6G3jKwaP9WG9Xq+vI9io0G8j27ovPtp2ttYl&#10;Crsvbug7j75LJnWbKL591tv2OxugeVedfFstQfce+vzwNmn3DeH13eft+r7fNQ7blifoa89v84/7&#10;yLz7zmzb/duO2ZocWf2s6tY4an9Oa7lZO7ad426L+9vxbp1r4o6ifDt/0Y2H2r5fsz41Z9ZSRt8a&#10;w/fVUrTPzptc6H2x79+GTH9nO9vZzna2s53tbGc729nOdraz/z/aDgC/s53tbGc729nOdrazne1s&#10;Z/+V7C4YtCkqiHpUAW8KRLuFo72gbMRaYalhJ9986+bwuw04aO6nqzTYLa7tKhPeZqUXSFkDJrtK&#10;Cd0C03YbbK7t/IZpvv1s3YPprlp5fTNhAxxaP2bztJt77V7jPpWzPqWzdtu327sN2Ohey1rbAty0&#10;gdmht1igrcTXFLf2qRL0KQb2Aeib+2urgPWpmW0rZGi3W/swvw/AfgeALcR6TDf3dTP+xLpwre+5&#10;ugoD3fHYJXjo69ebZ+svZG3/ra3SHuR63sgaFC3WKufbCt/7QFD3qVRtmwO+Awi6NS/uURHrtk8b&#10;qNWUi0slNwo49bit+2EtmkYIzXeprcCCPkBEs9b4blHyut9Fp182c4l+lcW+cdhVxesWM28rOA+1&#10;uF4N0PEBheLpW0/4/MvnqDgihFqF2/u6ANPjyOKEsrAsF0WtpizCuhiu3BSHDbIM4QPCB7IkpdAp&#10;RAIdRYggKQtHkgyIYgd4ZrM5ztVtlYdAmsQM0hilBNcNKF1qhIoQMiZJR+zt7TGdTjk7e4m3nifv&#10;PMWY+h6MMVRVRZqmJEldnD4cDlvgc71Zd7qkF7eLbOp2zvOS+XxJWZYMh8P6mkIgEdjEYqzFWYM3&#10;FoQgTRKUUDx8+i5P3n6CEJL5fMH5+QWL1YqyqKgqgzMVw2HG3t4BZVXx/MVzfv7zv+bFi5d460h0&#10;zMFkDNYQTFkX2GuBFo79yYijgwMSCZ99+lvy62sen8QcjiT7QzgcBtJgGcaaWBmU9BgTKC4XVC5Q&#10;Ok9ReeJIcrA3JIsMvjREcYJSitxY8hBYecnlzOM8TLLA4Tjm/YcHPDpQPDzW7O8LpLBcza64XuY4&#10;wHiFMR7nIC8Mr84sl5eBVe4pgiIe7TEr4fX5FZUJTIaK48OUk72IQVoDFpeF4c2VYTqt52cU1ap9&#10;PljiWJIkMVGU4qzBeIMNAZKYUaYp8gX5SpMkEVKB1BEIiTUOZA20LKuSTCuO9zQL5SmNI01jlAhc&#10;T5cIpdE6ZZAWmNxRVIFhFhgqTyoCUhgKF5hfGbwXPH5rxPfe20fHjlWpuLwuePkyZ7USrAp48NYI&#10;JwSvz1aIoEgjQcDx6PE+w2GCKQPpQHO9rBAE4liSDlJkGvPjj5d89bLi9KFmb6DRwRO84eBgglQW&#10;Qon0giyVzBe1ArBGYqSn3lpqlaWqNFRFWa93Um+UjeuS+hqsXQsuenxYvyYllbUgBcYGyrwkTWKu&#10;r68QIeDX6mJZmqGdp6iueD2dsqie8PDxIVkS8Vf/6c9ZXb3B2wX5y1cszqeYomJ4dMThQLKa/hyl&#10;PSfDiBczi7QQbEBGiihShCARSuGwBOGRkaTM1yu3lOBrYgrrPELVStjeViyLGd+cXWKdII4lwliy&#10;BF68NEQYBpFgGMdoKdAKskiRa0tegQ4eYQJlnhNFCYNIM4gj8tKAqNZgaSjLikgFXvzNZzx4PGF6&#10;9pws1iyUIc0E48N98rzgelZSGYizBIQlTWLm85JhCiqWKOvxVuA9jPYHnL9ZoXxdWL2yEdnjt9lf&#10;Omy8z+Pv/5Bf//ynCBfw5ZIXX3/NR7//B1TLGYIFj955yPPffIUpA2IQmL35kldfv+L46ISf/ezH&#10;7I8zPvz+D3n87js8//knJBlEQ49wM15+9SkPP/gBs88+4SCVfDmdYgvH3v4Bi6+eo4VCa9ifHCND&#10;iWVG5QKxFIximDtAeFZVfe/ORZTLCjmyDCLB/kCyv4CR8lxWFSrL0BKKfIVzhiiKNj64FKoGwjQF&#10;m0JDEIhQvybFzT5rnEMqxSef/oa8KpjProhkrXIXRZrXb845ODjg5OSY16/O8KZA+BSJRklFEDe+&#10;ehBrteZ1PCFCAF8DYbz3tWqqoIeUSpGmGVIqVqsVIQSKomA6ndb3uY5RQrD4EFBSbZTcD/cPiXRE&#10;EsUIYDIeI0XgYlrVc3it5FoHD4IgBEJFSEINMnYO5ww2WFAgrCJJBqg4Jci88SQAv1F2r/1nNipP&#10;bcUruFFgqtX6uFPcbYy5AbcR1mrmFiF1rd65BuyGdcG8FKJu0Y6CcF2b3aiY3gUE3/axan81eAtr&#10;gg5EvQ4EajKMLEk246goSoqirNV8bcC7WgFQKY1UcX0941E65Z13nvHsvQ/q1dBU6Dir+yyIWi2d&#10;gFYCU3lEACkDg/GYOEtRa2BJmsR4Z1nO5iym18yvr5leTTmfXrCqcrJBugHL1Qp4AR8UwQW0Ttjf&#10;i7BDy2q1YnZ9vWnfsiyRat2m4na7aK3xzuHXcyCOY4yxdb+GNcGRlqyKkhSxIWeowQu1InusBUoG&#10;oiQmSgfodICINJP9Q7I0wzqLczNsVeB93fe3YpkAzhiss0RCoIMnUYpIapwH5yWN2K1v+jNInPO3&#10;ivnbPmo7trsF8hYBqW7A+33A9HaseVv9nZpkRut6PQGU4tY9dH3ptkkp6v2xAd2Ger0L67F5kzew&#10;m3hQqhqgs4nxUJsxUIOTuBtD+xv1unZUQE9e4f9LgfY2gqxvy8H0tUn3ut9GRvdtpIbtz/apffeB&#10;Nfvu6T5gbTd+6ouP2yR8fWrs34U8oBtX9H1nN47sJ8brJwvY9lzfBgTpe20bMKOd12mDEZr8y7Z2&#10;u+972ortXRLEPpBKuy3beYC+2L6ds2vvz+2/N/+/ld9rWECaeRd8b56lrx3b1wnNXrgFaHM3Lxju&#10;HZ83IH+13h/XYPOw3s9YA6QAF2pvPgRQol77vKuVgeuYVW78jkb9se1HbZuP28Z14xv0tfd3Afj0&#10;gay7cy2EgF0rhAdqn/yrL77gwYMHpNmAojJ4FxBBQ/C3SDPbQJ+GrAdArfeOmrBSUFYlUseMJxPK&#10;suLs1RnPv35Bflry7gfvE5RktDdBaU1AIEIN6EmSBB0pCJ5Y1fPh8vKSv/rLn/FHf/THnJ+dU5Ou&#10;1cqrt9ezu+Pr7hp4s+Y2ZDbdHFmbdKEhSupbY7q58ZpUwm9yU3391bfGNcQBTdu2STD6yIoAYl2T&#10;98QqQmuFMZbSlXixht2uYx0QOFeBvwFQNvO1j/iz/ZxNXmY6nTKfz4iThLKoSYV8a+8IayKqo5Nj&#10;oiji7OyMoig4Pjlib3+P0WjA4eEBBMHLl2e8OnuDya94fLzHJEsYpHUsLYMhjSL2swjpAihNJCTK&#10;OZRX6DijCIKyNKTxWoXaOFarCusS0iQi2IBzBokj0p40ciQqUJYrlrknTuBkkDIZZ7iVIRiLFw4Z&#10;At46rhaG6YVjNIl55+mEg4nCFCuwIGSKKT2zheNyOacK8PDBmLcej4m0JV+VLOYrhNJUTnFxbTBe&#10;EAt49GjMh+8doUNOubxABE0IgsoESpfjhKKylmfP9jgaC1ZXJS4YyspRLGA6D1xVglllCSLw7J09&#10;TvcjZhevSTPLcg6vXlvyEpwOGGcYHT/go//hD5BpDT73ueGX//lP+e3/85/Q5ZJlMSeNQEn43R+c&#10;8uRBiisXXL6+5uzMMy8U+mCA3tsje/IuH/6z/473/9vvIweeb376Jxw8/JBcrJj+l28IlSeKAgpN&#10;kTts5bGFR1hBHGmS0YBFGbDWo6RDUCIpkbKODQOKqvKY3KODJEjPZJxBMJjSEiVDpBJESYpVKZi1&#10;7+7WavMiQugBIhiQUZ1Tl3Vu3QMmwNII5rnHBYELhsVqzjevztHphIdHj7FCsyxt3S9liXOWR6cP&#10;efjgAatVTlEabFWTKGwI2pptjjrPI5Hr5/FrgknH8+fPSZKUqszxpqJOEwe8dzx4cMQk01y/vgJT&#10;k4GpRDOJJZk2XJYrciMpZzN8XhBLhdKevYMxOlGoCJQKzKZLrjJPGguUglURGOxLjk+POHkwIh0r&#10;KmeprGOeByKlUFJw8eYlWo9YFZaygkxLokhTOkdVOEwJJgQi5ernk4o0kyxWdQ7TBxBeopUnieuc&#10;1nIBceyJoopsmPLWW2POLgpenRXIuWQylqRJIM8Nq4VmmEree3vIrz9d4ryg8oHE1SSJtnBoXYPu&#10;i5VFRzF5mSPwuPMlwyzm9HjA04dDii8XLFyFioZ4ryiM4nppcc6T6cAoEVR5SWkddj4nqgSnwwHZ&#10;8IQ38xwnAov5jCpKSJKE33z6KW+99YhslBFE2KhjK6U2ufkm9uvGWA2QXYjbPv4NgP2GjLoN7Pbe&#10;bYjfmpyAc64Gh7dA222frSEGNMailCSNYoKGPM8py4Io0hu/e7VarX0pj7U1+V9DBLda5Wswfq0M&#10;3ew/N2TWNZhcqRsw+3K5JEmSjdp6s0c1ZIFRpG/lNW78m5u9p2mz1WpFGmf1Z63FlbfJVay1G7B6&#10;15funts0MUbzOSFuzg6be2iTCjX7Ydd33pzReU9lDFqvyeDWOaQ+wucucc63xRN957Lbzqb6fIlt&#10;cV0zXuoxeFfZvQ3yb/ynpj1uP8v9aunb/Nm+GCQEWr7V3Xi2j6BsW9vV33eXBKk+X/R3rtGNY7oK&#10;7n3nfG2fq0301X3GbeT5XaKg5jy6mXN9z9ntz7uk4WFr3Lst9u36qXdjYVpn5vePvW7M3q0baYQJ&#10;to2Tdty+s53tbGc729nOdrazne1sZzvb2d9H2wHgd7azne1sZzvb2c52trOd7ezvaH2Hye0C3G0H&#10;qV27DxzbKAPeKL3fXKfLdr6N/bwL5u4Da/eBqfvY2fuUn7cVkTcH5u33du+3r03bh8p1AYtfV73c&#10;VubqY07vu15fkXlfO3Xva5uKdnPY3C22afd7+yB7W/HGtmKEdrs3B+GNokX7HvtUuLYVLHf7qOmL&#10;rtJbd1w14PemyPXu/YdbxRI338Wd8bRNpbBb8NAuDq7f01/A0X32bWNrW1H9fUoL28ZQu1+2kRX0&#10;qadvK3jvGz+3ARS1wmsDcm8A71KKO+OtmSvftUioO9e6hUrN+iNga2FJ97piDbzjHoKBPhWubcr0&#10;IdQqRkJpEHX7Pjg9ZTIasbQQRxF2AwxyOOMoQw3Gcs5RFMVG6T2O43WxmqiL28qKq6srkiTZqKQK&#10;IZCRxtqmYM5tyC+EuClyHgwGDLKUVV6sFVjzdXFdrc4Sgl8D2wrKqmIynqxBXzX43RiDtXaj/N6o&#10;0q9Wq02RXJZlm7HWvK8ZJ1rfJuqwtn7WutjPUhQeJQXDbMBoNFw/c0me57ViDHB8fMzeZMI3L15g&#10;rGG1zDk/v8Qah10X6UWRIBumXM+u+MlPfsavPv4VPlQkUiDTuAaHeUusBUIUKCwn+3tk8YDRYECe&#10;L3nx+eckWJ49nnAwhEwZxolhqCwD5cmiCCEswddF4Iu5oSxAxoJBLBikqi66jjQejxCBZeFZlI6r&#10;leD1m1pJ5uBQ8uRU8c6DMY+PI073EyQV0+k1xWoJSAyKMiiMF+SFZTavOL/0XE2hqgQiUngdc55b&#10;zt/UqtCPTgacHmQMY88ghkhppvOSs/Ml10tHEIIojohUrR6rtWQwrPuuLB1V6YiSCK3luogz4GzO&#10;9bIuSN+bxOt5E/B4VKSJE02wBqkkQjoGQ8VEaUaDmKLIub6yrHJBEkuyDJSG45OU46M9tBQIKirn&#10;qZwnaMEw1Tx7/5QoNTjvOHu94Ox1wWIJ+aoGvw31mJdfTAkmMN4LCOE4PI55960JCIsJgvE4Y76y&#10;xJni4HCIijI+/mTKL352CZEgzhRppvEux1rB/jhjPBxwPbdIoWslOdbFYUFs/AQCeOcwrqrHsbMI&#10;4QFX7zHrNcg5CxtwkKuBCcHjrSN3BuEhSWIOjw74+sULRuMR1npWeUk60AinCE7wzcs3/If/+Cdc&#10;/OADPno159Of/QTtrvjzP/zfif/8Uy7eTKkWM5xNOT4+4uL8AiEqfIhqZXcHQgq88zUSkEAIAklA&#10;CxgkgXIFxnhCvCaJETXQ09a4WOaXU/7m44qzr19xMlZr0iGBIrA3jqDy+MrhSk+USpQKKOlIYlgt&#10;AyCRWuGtpywsSSxJI0WsFVLWc1iGGnAUC8lqNufV558xHGv2hjFnPkfFKY+fPuDFq0uury64mueI&#10;YQrBECcxL75+yZMHE5zxSBcoysAIxfs/eI90cs1Xn3+FdpLnz5/ze0IyfvyUaVHwzgffRw9PmV6/&#10;JIrgs1/+nB/+43/E8ZNjVtevefb2Eb8YSfzCUeSOaJDz8S8/5n/+5/8jR4cPePn8E9599j0ePDjl&#10;4z/7FYMg0CoQpYLZmzd89MPf4eVvfsrB4QSxXGBLy/HJEV+FUCuphcByWaF8ha0sONAIIg06KNJE&#10;sYwqKhcwrgYRlFW9Du+NYsZzw8FI8erKs7AVOkoI3lOWRa2uFae3fG4pa7AFuI2f5p0D5EZ9rFoX&#10;Xs+vZ3z9/GviSGNVxGCgSeKEV+dvmM1m7O/vc3lxDsFjTEXSFGrjbxWM3vgVN+qmbX+zUetq9gm9&#10;VlGVsi7Q7oJ1GmWx4Nfg6fUzeO/IgbnSZOmAqiwZDDIGwyHGlqRZArIej9bWheVSrn30AFIqSlMR&#10;Yo1zgtKGDXlPDYaSOB9A1CQ8zX7bVtDsgmm7ZFJdP6j9t6ag/ub9ctMebZ+xBgbe9S1bHuMtoFP7&#10;u298GbkBFq41DJEyYJ1lOEg52N9nOBySrgHwtQK9oigK8lXOq5dnrJYLClMC9XonpUZIycHhhO99&#10;9D7DUYKUnsFgSBJHeFuPubwoKPJyU9Qex0ndnsbUxeZV/ROhyBdLLs8vWC6XLBZLzs8vWOUryqok&#10;SWvQfV2nLTbF1W3VvSiKamDdesw1yrqmqgEDTcF0o+xOW8VuDVho7lNJiW/FSo1CXwMsS5IErTST&#10;YUoSq7rQWSnitFa6JQSqqsTYeu8oy4pI1+RzVVXd9FXbVw0BJetS+2b8hcAGaNeNhfri47bv2y72&#10;V0qBCJsC+aagvw20aMZbE0u2/es24VFffNsX27X/7n1Yf/+ND9+Oy2SHqKtWVPQgZI8iOLfUom+/&#10;vl2N+dvAz981v/Jtiu7bYrrvEmtvUwDfBrK+7zp98dx3aYdvUz3fBrTufqYvx9D3ezvWu0+1vg+I&#10;0BcH98Xk3bxE97VGwfPbchT9Y+52zmzbNfqULbcBFfpAL+177RLi3Te2pJAEGTbrV5cAoZsn6F6n&#10;m5fqG1N942cbMHgreDuETT6h0bJch+2bSS/XxCM389x/6z0IbiuCCkFN3tPkc0JYE+fV+4r1dXy9&#10;XC6JIg3U10rTFMQchKhBcmvl0mYPaRNBbstxtp+92Vv6CApv/CS58aX6yBn7SBeaa1prcd4jlUQK&#10;ialKvvjiCw4OD/gHP/qHZFlCNa9j0OYzm72R26SUdf6gbqcGsCekIE4SpKj3x0lZUSyXXE4vePPm&#10;DX/253/G76yWfPjRR9jhgFhptEpACVIJOo6JlaLKc16/+YYf//gv+Q9//H+zWCyxtlwD0j23ATuB&#10;vnRPd41v/J37yDBuj8nbec6+fPgtkgK4dx/o339uz6em39s+TLPGbdYEETZ+iQ8gFSgtEL4mL2qP&#10;P9EAdteEAW3V0lBL/a4VnW8/Y1VV/OKXP8e5WtU7SRKcNbVvtvZJa38qYv+g9hVr8HvOaDTi6ZOn&#10;HB0dMBgOiKOYy4sps9kMfIUbSox1RFFMEkuUdGRJyuEwJsGhnIBYIgHpLREK4R2RUujFCikcpbUE&#10;KSlMwHhJEFCaFa6yKCFRQpLGEomnqGol3EGmONwboDBYypqgzoENjlUeeHPhiBPJO++OOdhPELYE&#10;Z9ERFNazspaZCcyqQDKSJElErCU+eJarCkSCcY7LhWFZBGQEB4cZ33//hFHsmL45pyoWSDnEO6is&#10;ofQeEzwnJymPjhKGusJJw6wsWOaBeQ5XuWBmJLPC8uSR5sFBinQlq9kC/IBvvirI5wpfenI8aMXv&#10;/aMfMXn3CWFNyPnpX/yEP/k3fwhXM5TLCdQg8fc+OOHZ24eosOL16ymXF46LBbhxTDQ4YPzBP+B3&#10;/8W/4NE//D1kYnn5yU9JB08YHh7wV//x37GYL4lWMBwLTBWoVo5BqokiSWlgMJwgkwhfFsSRAFsQ&#10;BYPE4h0EFVEawXJRYY3EWk98oBlOUoTwVKVD6SGoGKFjpEoQ3qMBFxxlbjG5RYQMpQJCKGxYx5aR&#10;oCoLVk5wvrSsrMcKweFwyGy+4OK6YLD3CBMkZVVhKkNV1GSaEvjoo++hkCwXS1yoQesyiFphPngk&#10;AimaHBG31Hm1jri8vOTly5dYZzfgYoWCYJEqMMliysWMarnEVBWZksTC8dbxhIfHGV989ZKyNDiT&#10;o0LJ4WgA3qC0IgiB0oE4FuTzgDWCOBZkA8F8aslGGccnY5IgHuJwAAAgAElEQVRMM4kPeX15SVEu&#10;UTGYXJKmYy4uXjFVb8CVaC3rMQEoJRGs1zOpQNTPLaOIwcAxW1RYIwjOgzBIEYgjQWUgzyErAgtV&#10;EmcTDg4OefRkyXR+xmwRiLSr80NWUeSKEDzvPj1ivgy8PFtircA6iVaCVW5wokTGkiJ3uNww2p9g&#10;zQrjAy++mTJII46Ohlxc5RQXJfkqYNB4NPN5YJxKDoaCRJcMEoWpHEvpeHR4wP6T9zl46z3ezEv+&#10;zb//j7yZ5agkYzSaMBgOmc/neFGrnDfkZt3zgPbeWq/dYh2ryE1+pR3XN4rL1t4mem7A5mK9tjf7&#10;bvOaUtEdkmghBG/evFnnv+O6D4PHuUAUxQhhWn5koKqKzT6klFznfZvzhxKl5IbwpR0/N58pigrv&#10;i1tE143/Ya3dxNlxHJOmCSF4qqoiz/PWGSTEcdLao+rcSlkagmvO+26DhLs+bZcIqyEPavIpTd7o&#10;9p7qbu3lUkrSNMUYQ1mWW8/EmnxK/flaab6LCW/7Xm3V823x4X2xXV8MsS1+6Z7Ftc8luwDvm8/d&#10;PQfbdv7YF8fc519tO2//tjO+bSTbfefA3fPK7tmd9+5WLLINDH6X8H97DPdtubz299RjUN3Ke97E&#10;p/7O9baNnRvFeL1ljIVeYoNtOcH74oNmfej7THut6evXbXHMNgKune1sZzvb2c52trOd7WxnO9vZ&#10;zv6+2w4Av7Od7WxnO9vZzna2s53tbGf/Fe0+ZaJvKxpuDmzbSkXN65uCu57D/hvVpdugmK4qYbe4&#10;o+8w/j4gbF9Re1vRqvv8jZqRkOKOIuN9qnBirWzVq2RGf+FjF/TcvWYDzujeB9w+EO97zvb/20Ch&#10;9iF/t0i8raL2bcz79x2ct4HgwOYZ2gDn+w7Ruwfu25j3u4W+/aqCTcHy9nFwd8zLrX3SfeZ2YUUX&#10;jN9+f5/SUx+pwzYQe993931m2/xo32+XHKL51y5e6lN2axfd3hnjW8gMpNQ9qoNiq6pc1/pU+/rW&#10;pm5R+boFakBNT9ttnXvh7nv7imraxcfbwD6CprDGItaFhOPxmGfPnvEnf/ETDg+P8d7U4HRniaNo&#10;Ayhvq6BkWbYBbTVtNZ/PWSyWSCl4cHqCVpogBKPxmCSJmc/nrFaLdX/KjYpMvVa7zbxolNvzPGex&#10;WPLVl18gpWQ+nwHw8OEDRqMxSklOTh6zXCz41ccfbwrMGhV4a+0G8NfM+Wa+N2CxmzF1o4hT9wWk&#10;abwG7XuiSGONYblcAEPiOAbqAuyiqAv2ptMpFxcXLFcLnLN454njBKU0gzQhmowwruLXn3zCJ7/+&#10;lLOzc7Sqi6Cls2gh0UrWasNmyV4mOD6ckMURxTLn/MUF3lScDBT7w5i9gWecWCYpDJRhGEEWgXcV&#10;q7xikQfKCoyFWAtGo4jJXooEbGlwpi40y8uCy0Xgag7zBSSp4slxxOlhxNsnMY9ORxztxRT5jOvp&#10;FWVp8METpwOsj5jnlmVhuZpVzOaBRaUpBYQsorCB84uSZVlyONEcjmL2UkkqKoS1VEIyWxW8PMtZ&#10;5AFUrRglVd0JWkqch+XSUJQVeW45Op4w2Rsggscag7MB6zV5qYmNZBQ0IliMtURpRDKISVIJFbhg&#10;UXEgCrA3HqGE56oEF2pY+Cp35LkguMD+s5SDgzFaK2bzOcuripUNqGHg6dMDdGooTMF0WvHy1Yqy&#10;lDgfUeSO9997hC8UV2c5p6cxSVYDCx+eRuBmVJXFWciGMW89PeLg4AiB51e/fsUnn15RWUgGAp1K&#10;huMErR2RCwwjzTgdcjW9xptajV2IBvgRcN7V4PcQcMFhnWGxmG2UB2sAqERJgTEWHxw4vwFeeOvw&#10;3hLWKk8Kwf7BhDeXF8znc0bDAShFUVlWUpAhCU6zKgPLlefN65K3jy0HWYQqBd4veP3Jn7KYBWTp&#10;ceWK5UKRRAEtFNZLUi1ZSbcelxZJhHCuBlUqSaQcciTJ8wAq5sHDQy5evVgrQoOWoJXk+s01q9mS&#10;VAF4hFREOsL7kuAMzgmcBedAyIBOIw6zEdWbOe7S4MtAlAjKPNSA98TgBMSRIlY1ADrSgFI1gYgt&#10;cOUSPRowUK5WNVsainKF1uAsFKUhGQaCsxzt7/E3f3YOq5wYSZCOKBkg0oyjR4/Ye/gOv/7tCwZO&#10;spi+5up8yv5bz7i+fMNwf4/x4QmzL79hIiWXL79idn3Ok/dPWJ19zttPR5w83OPV30wxFdjKMX3z&#10;irNXb3h8+oDPP/kpl9Mpj04PEUpQlJJR5omsYHXxBr+YMmLFx3/+Y4pFwfTp90iUIE41lbGQe6bT&#10;GZNEIqUmiQKldcQqELkAKJJYYo2jco7SCeargjiOOdhL2b+uOCwE+8vAssgxOiKKMpyz2KoijVPi&#10;KNqA2r1f1++u8WJd8FuzrktVK68TYDKeoIaaoihBSAbpsCZiiTWj4ZCiyEnTBGtNTbIRRXXxtnWb&#10;guYQQCBrhedwG0DXFDt3/ROlFHt7E54/v/Exy7JksViQZVkN3F8Dp5tYwFvHarXEVAZnHePxiHfe&#10;fcrF5RukAh0prHG1kvp6r6nHdK1GraQmeIn1gunVgsrUCpHWuRp8S6382iiHm027+g0wSCmNlKHl&#10;A8t14fFtX8Zau/aJGt9JYExFHNeELd7fKM+1i8HrAmeF0qqHiEuuVWr9nQLW27HVjXoWoZYyFCIw&#10;HAw5Ojzk8GifSMfEUbzZ16NIMplMOD09ZTwa8/zrr3hz/hprLdZZkmTAIB3wwQfv8ejREVJZsjTF&#10;Wcu8LOti+3U/Nf7OeDwhTZMNQNyUFTJJCD5g8oLFYkmeF5RFycX5BYvFEiElWZauY5j1mFlDINuk&#10;AsBGXT2KdO07rEnK2vFq7Tve+KSNol0cxUwme1TGkOc5xhiKIq9lztf915Ag1P2uiBLFaDJE+Pr6&#10;sZRkWjMYj9axpmSxqnC+JleI42Sj4tcACjf+8hq0pqNoTTIkCT5wXxlxW1mv7ad3C/I3874db3AT&#10;1zbgi+44avy9LrFWN9ZuF6zfB8ZnCyi5AVX2xQPd+KsPpHs7Nrm/CPs+0PB3sfvA2X/Xwu9unHmH&#10;+KuTY9jW1t1YeBuwpNvOfd/1XXJKTZzWHn99eZHuuOzebzsf084FNKQgbeK97wq22Eac2B7T7bxG&#10;H8j4u1qbJK8vxu/Gwn1kkN0c2bZ+6cao9ypKivvzD+38URf80ZfbuL2etolvQp8w9534elvOUQi5&#10;Qe3U6/zmAvWY3/RrDVBzztHGhfTlGpo8XQMU2pAmSnEb27RBNrJe7w1aqZoIxXuEFgjZqNyv92Vx&#10;g49qz91uDqSPcKEvT9lHBNkH8N+Wk9m8vlYybZ4zEAjBo5UkeMc3L17w7P33OT4+Yb5YYVyofaR1&#10;Pq9RpdVar/21msDO2ZoQrksAquOINE0ZjUaY/T1m11dUecGrb16S5znTqylP337C6fEpk9EeCSl+&#10;CVfzGcvrGV9/8SW/+uUv+euf/QK3Af6Hdb97wsZXbPo5bCUiaUCHjfLstvnW3R9rlyT0rsXb8q/3&#10;5cDvI61sfGalFLPZrEVmKO7kuEOjINysjc34EfIWoF4IgWI9b8PdMVXPFdnbbtbe+NRZljEcDFAS&#10;ptOrzbMkScJkMmEwGLBYLJhOLzk8PODRo0dk2YAoSnj48DGL+Zzz8/Par60sUimEVCilEYBWgiyW&#10;yFAhvSUGdCLQklrlHpAIljoQSY+QllA6okSDjsgrR1RYginxFSRRQIiY4VARx5armUcqwdPHexxN&#10;EhazFVEksTYQvKAMjlklyEvB6cOUgz1NCAZrHTW1XQ2enldwvghUAR4cTTjamxBRqy2b4PEyYpaX&#10;XC8deQmHE8n7751yujegKgoupxcEqSh9oHQOSyBIyDJ49tYxQ1WhXIkWDu8kqwJmVnCeB2zw7B8q&#10;3ns6YZIIqtW8js2vJNeXsLj2rJaw0vDg5BE/+NH3EJFEuMDFZ5/xp//2/yT//Aso5khh0cDBnubD&#10;ZxNiWXHx+oLLqeF8AWU2QR0cMX72e/zjf/W/cPKDH+IxXL74HLtY8vDd9/j8L3/Fxz/9GdFsReRg&#10;MEwJwaCU5OHhAZfncxbOE3TCdDZHxzFpBH5lSGQgklG9fiBYLgsq6zFWUhI4PR6itSU4R7WqkGJI&#10;NhYEFNbd+EKmMhTLHJMblFOILEPrBCErfICgA8SShXe8npWUQpMOFErEXMxLcqfxRlAZA85TlSV5&#10;vmK5mPGD73/E48ePKKuCvMgRSuFd7WOkqo5XVKRIs5RIR+t5VP+rY0j48ouvWK1W9fz1tTK8XBOY&#10;KBwvXzznpVkRcBjr0WnEcKB5cLzHZCiQQuFyy+rsDf7qknIxJ1Q5V5fXvNYafEUSwcIFityio4CI&#10;HEEFXDC8Pj/jSIzwOkbHA0JekGUJV7OS5dKSRBkXZ19TLS1SSWzwVDagpEIGCC7gREB4UedQtWAw&#10;1ESxYbUIJDGoqN4fK+epPDgvKCwMVYIRMZaEyXjC8cmcr75Yslx5pAw4FzBljpSC9z/Y4713MopV&#10;znThWRUWHwRaQyg9ygWUECxXBh8KBkOFD47zS0eaXPLo0R5P3jpE6hWffbWgQmMFzBcOO4xwVWA8&#10;CAyymNFggI4U45MnPHrvfZKDhzwu6z753/7wj3l1vWSQZThrmM8t88WcR48esbe3x3Kx3AC8G+D4&#10;3TMSNiQIjW/SxEveeyKtMdZjbXVrT6+qapMf2KzdLSB8E2MKIVgsFjf7AzWpYZOD9N6Db/b3Jh9R&#10;E+Y09wF2k48oioIQIE0zpGwUnMWd8z3n/CbP35xVNvtAQ5DXPt8py/p5GrIerSOc8yglNor2xhiq&#10;qtrsq3mRI4VARzf3XPvldhPDtcH3bd+8ifu7ZNXtGF9rvT6f8FjrNvmPKIrXMb/rjROFqPNGkdZI&#10;2SZIlt9KfnbfeW03r9P1R7aBvvvUyrvffeM/3CU+6/NL+qz5HuduSBj7zl774raatEHdigXrsRe+&#10;NY7eRnzf9/d2m9SEy/oOcUL3/O+GgM/fIuO+j5h8W21E18fvGxN9399umy4xYbvfjTG3clp956/b&#10;zo63ka51cy0N2dN9xAndz7TJ3vv87b5+u48IYmc729nOdrazne1sZzvb2c52trO/L7YDwO9sZzvb&#10;2c52trOd7WxnO9vZ39HaCgU3RQo1iKKfJX0703vzs08duc/6FMr6gO59h6TtApG+690A1bcz6G8D&#10;PzdFgVLKW4z+2xjxm2LrzWuIXlb8EPwGBN8FdHcPvrtt2S1u7x7ibwNz94H1u+3Wbe8+9e/7VNBv&#10;1U5vAd2326uPYb+rsHBfIXe3uKGtWtgGWHQ/HwL3KtHdBQLU432b6ncXxA/cUj1sK0d0i8CbdugW&#10;3Uop64LUDuv+fX3QPG+7gHobSUP39W3X747fbjFXt3/7xu23zfltwP9ta0sztxDcq/h3BxgAW1Xv&#10;tqm719qnohcA07cO9AEh7gDLGlCRlDjv+fDD7/Gbzz/nxTffcHhyyiAbIJB451CRZjQabcDe19dX&#10;G8UtgL29PbIsAyEoqwpnLbP5bF2YL1kslxwdHVFVJbPZnDRNca5aF9vVynmXl1Muzy9AScbjMePx&#10;GO/BmMVazS5C65gkSRkMMoSAxWLBarViNpttwIZa6w2AvlyD2dqECU2B1G3Vmnqta0BoTTvHcUyW&#10;Zghq5d7gA4tySV6VKKWII002HODXBXSlqRXoq6JCiBo0pqOILK3JAq6urvj5L37Op7/9jLrkWyK8&#10;RwlHrEBLjxIeFQreeXLI4ThGyorVco6r5gxxjCYxB0NNLCsOUjjaixloT4QjVrXKbO7Ay4zZKicE&#10;wWSiORxlHB+MibQkBMFiuWI2WzKfGwojuVx68jwwHAqePIh49njAW6djjvcTlPCcvXrD9WyGjiRC&#10;1orvxkmWS8v13HC9sCxzKCrJMgQqUq7njqtZyWigePIwYi+NmKQRqTD4KqcSsKwEl7MKiySKY4Jc&#10;F6viqayBAIuZwzuBigRvPTnk8GBElkV4W7GYleS+Vpi7mC1ZWUWW7jPIYqSqpcFtCBSVIZUSITVa&#10;CobxgCTSlEWJ8SAigXI1YUC5giwVVNZyMb1ivDfh67MrKueRMYz2E7KhoqgMz7+85mpqcIBHcXnp&#10;+OHvfMT7b+3xq7/+hHfezXjvvWMup9ckSeBgP2O5mOHwyGiEI3BxOWWxqDg/y5nPKgpXq9frSJAO&#10;YnQkGWaaq8UVoUrYH+7xIlwRrEVuFCfrwuUaNCwQNZIX6yzL1ZKwBr5sALi39tl6Q2o0loOvf0qh&#10;CN5xfv6GX/zyl0RJiiiKtSIveCFBx1gXs1gV7O+lqOyY93/3D/idf/L7fPzj/8L5Z39Bpq9ZuUBV&#10;QlVYlrM5g8ijk3q/GaSKK2GxBsrC4EyEEhKwNZhEgRKCeKAwThPFGQgFwtfFxwFAUlUemzvSUQ3A&#10;JDRg21qNECEpnae0njgoDk9PGe6fcFF+iY/eUCw8SeSoTMAvA3t7kijSeBEYJAItLHv7Qw5PJ7jC&#10;ki8LpPOkUpJEjtFQMp9bimVBJAPS17McH1gtS/YnY3yAfF4Sq0Ayjjg4OWJlAxUxT979gL3Hb1Nc&#10;fEGmAx//5U/5n979HvLgkEgF3n72mF988TPKAkIw/PZnP+XkvT8g3dOopeFHv/8+L3/7F1gjqXJP&#10;kuRMz8958rvvM5kckC+XPHzriONHh0y/mFKWEOtAEnm++ew3nDw+ZC+JCMuSs68+49XFFWI9f7Aw&#10;XxpSHTGMFbGSmGAYW8itpzIVSoHzYC0Upcf5GtSZxoLTg5Q3i4KjgWJqYF6VCBHh1iRVjUp1KEu8&#10;8whJDdBG1O9RASkVPvi1MlldRK18oCpLXi+WKFGDYHSkyRiSFxWz62sGJ0cMBgNeXU1J8pxsMCII&#10;i5JqoyYthcS7tR8fqbrQWwiUijYgrOADsuM/NODwOB4wHo+ZzWabAu7FYlGri04m62LrcuNvRlGE&#10;ILCYz8myAUjBaDzhn/zTP+A3n37Mi2++JniBTiPiuN5nrYFgDUVRoqMU7wJl5XhzMWWVFyQaiiKn&#10;yAuCr0keaj//Rr23IZypC0MbZc+WynoPWLgLUq59MIWUa6VrbsDI7Wv4NYtBn/8mhahBOy3w4jbg&#10;ZuOzCqFq0IOUG9V3gcA7R+nb6mg3oLDxZMzJ6QnOW+bzGc4FnDM8ffI2f/BP/ynjvTFplmCMZ7VY&#10;UeQFzhm8EHhXx0HD4YjhcEQSKaIkRqh1nOocwXnmiznz2QwfHMvlktfnr6lMiZCSONYb4oTWE936&#10;/2ZMaM1gMMA5S2Us3t8mCtNaY4whTVPSNN3463rtv4xHIwZZxmw2WwPQ6z2gUe1rSIuEFGhdg3S8&#10;qcGSZblkf2+fQRJxbQpCkFjnsM5jnN3sH+37rf0mgXOeJI5RSjMZj9dK9wEpBd5zp9i/+Xw7HttG&#10;/rT5e9uHD2ufuAXcuBnXN7FPO6dwSwG3Q8DWV/zfvpd6iVgTE8EaMLLWeBbhzthv+ribP7j5eTvW&#10;2NxPN/bqib2/DUD9bdYF4W8jjdtm24rZ2yqH3RzOtlzFNjW2PmK2vt+3FbZ/13vviy37YqZtMWQb&#10;mNAXi7Xbo5tX+C73+G1A//tA4X/bAv72+O2CLNrjsU9Zrwu27bu3vj7elpfri8mbOK2v7WQHHLuN&#10;ILCbU7ndF2GzZ2zLGd5HfNceS9vAw3f7OGzN+9yQi6xBM2Kt4Op8DSS7A9IQ61xpvd5FUYRWN31o&#10;KrMhxLTWkkR6KxFBX06z+54+AHytbqrR+oaUpE0u0c2RNXmi22vtzXeoNbjbWYsAsmzA9fUV11dT&#10;9vb2SJIYlxuCkndyLje5sLCJjmq1W4X3te8RQu23RknEZDImVCWL/X3Ozt/gjWF6cclfzv6Kv/nt&#10;33Cwv8dwMEQqTQCKouDqYsr07AK33h9rxfN6f6vB3rI1tsKdvF3fGGl8s66K531rXF9OuQ/Atvn8&#10;up37bNs16ty1JEmSmtRpTXi4jVim/TzGmBp46z1CSuR676yfcU2U0LSLu72WbmLWe9pNSslwMODw&#10;8HBNOFSTFjlfr2tZlnF4eAjA1dUVSRIxGg0IeBaLBdfX1ywWKz7/7LdcXV2hlCQoiY4ikjTFBWrl&#10;YSGpykAaPFpBrARJXAPjFY5gHc56pPYMRhEqGlNeGFACE+BqvsQ7i7Qe6RROe3Ti0VqSZQodW95+&#10;e8TjBxm+WoEDZzV5UWJFwCK4WlgKExiPY6QPlOUcW3oIimVRcXntOTuH6QKOHg958uQhQy1xdoH1&#10;BoegqBzzpWWZe3yAx4/3eHCSESnNNxfXFBZQCaWDlbEUlUFFgidvHTIeWNx8hq0mzK/nXF055jks&#10;XYBEoAU8eBRzsh8RCU+VV8wqx2xesFrAIvdcGRCx4P0PHjGODeHyjPOXl/zp//GfufzJzxk7wyLU&#10;qvNKwQ/ff8TByLOcXTKdLrguBD47YHL0lIMf/jf86F/9S4ZvPSYIxflvf8nq/BOefPQh829e8uf/&#10;/o8wF1eMBJy+lfB7P3qX+eyS4uoaYQ2rRUVpNcvCgtJkmUa5HLRHIbAevAy4tR+YDTTL3KLHktFQ&#10;E3yF8ALhKlxV4SpLvioQaVaPbe8oy5yyKHFFhfOuJkdINTIS+GDxwhPiGCMsS2sxASYH+wSvWSxW&#10;WJVQWAgCsJbgPaYsiSLF2+88pTLlDcGZNTi3BvzGGqklStcgXdpxnxdEUYxzji8+/xyANIox3hOc&#10;RQmJwJIogTMl5WKOyhKsh+A8SRzhnGExK7Clw68c18+f82WWcPHiOcFYtEwoiwItHFqDFDUh4OEo&#10;YnIY83q+IkpjZvNr4qxidHjC8ekpV7M5KIX3gdfnCx6fZCifkyWKfE2kEZB1fgfwAYrSYYFQQRRK&#10;4mHGcBSzvC7xQRBryWCYoZ1h6SqqHKYLQzZOGUcpqIQknjDMztk/WFGuJKaqAZe28gyHmiLPGSaC&#10;Z2/vk392zfXC4YUgDpAqCTagosBomHJ9XWEKz3igCQjmK0s6nXN8tM9bpyMuL1aE3KEihUkli2VN&#10;5OkR6AhGgwwVCaxZMcoUwRfoIHj74SH/8p/99/zrf/d/YasCF8XE6QDvAxfnl2gV3QKmt0nvbtZV&#10;QRQ151Prs6DWfu69r8fTOv5sCJc2sbusCfCMMYxGI05OTnj16hVCiDqXQU0M2/YZKmvW50kOa816&#10;f1fre4la5xPhFqFZCDXBnvdmDZSPkJJ6zw1df/HGV2x8t2hN4NsAdNuK7bcBxQKldMuXlxuil4ZI&#10;vck5eV8TAwspMGXV8u/rPbIhiLsV27WAzH37eqP+3rw3imK0rtvRGLvZd6uqZD53vX5BzS0jN4r2&#10;3vs1WaLszeE0/dM+690G3G7GQV9c2iWGamLBPmKlPpB87duLznmy2HrWve2sv+mjLon2NiK15tnv&#10;+oz9MUv3/98WZ/WdDbfPKvvOM/v8sCbP2Kis942dLuleXyx2O9a9G3vcxC/yzprRni/byP1q/19t&#10;rYXo/v0+coK7/qfY1C10Y9Mm/mk/U19McysvSUAItZUAql1DsbOd7WxnO9vZzna2s53tbGc729nf&#10;R9sB4He2s53tbGc729nOdrazne3s72g3hfKCENzmUD+ENuP9Xdb7bhFzn5JX90B5/c6t97FN2X1b&#10;kW0X+Htzv2FTNPJdWO67v4dwA37tAqn7GPq3HaTffR42ivLbDsqbgoemkOY+oMDdQ/S7r3WLrLcV&#10;c/b1WVeB7fYBd13AcnO59nP5O4Ua3QKQNgiiy7LfBWs0z9geJ00hQLdAu3v9Njiieb0psrkpyrF3&#10;yAban+sDwDcmpdwU62wbK9vY9zdFB6HVvnL9s27FrfOk3abddusb290x31fQcF9BSPt7mrbvgk3+&#10;NgCAbWNxM47DjXK64HaxchD9ag1dooHQUYfrFnq0iRLuFH9QA362rS/dda89Fu+QdjTvCx6ldA1k&#10;dZ5hlvH7P/oRn3/+b7m4eEP25G10EhMJhdSSwSBF6/+XvTf9kuQ60/t+d4uIjNxq60avQAMEMQTH&#10;Q5FjHx5JPh57jiQfL3+B/0jrsy3L8liLZ6ghR8MhOTAJAgTQDfRS3VWVW2x384fIyIrMympwNP4k&#10;5XtOneolM+LGjbu873vf53nkRsF9uZyzWqnN+O3aZtIEnZhNceVqVTCbz1mtCpwPCAJpmiKlpCzX&#10;QPIkoWkstq7IhvlaxU20qjBSYoxiOBxuVNtdcFhfs1qWOOeYz+dIKanrGq01i8VirRjT9llXYNet&#10;ZX2Azm6hdVds1CmHTSdTwvoeHWlIp6i6WMxIkhRjEoSIGJOSpCn5ICeGto/TNME6yy9/+Ut+9ctf&#10;0TQ1QiqEiqSpItOSREUy6RmlgrPpgKFOyGRDqgvAMsgaJkeSMo0Y6TgewNDAdAjDNJCqgFiTCVRO&#10;cLkIlLVgenxEDBUP7w4ZZymmhTUjjcK4hGU942IORRUJAk4mcPdE8fhuwkfvnnA8MlwtLnj9+g0m&#10;yzi9d4/GO+bLJasmsJhZri4bZsuIixIXUi6XDcsm0NgSG+DOnYyTXDAQFkNgkqaooFhVkSoIFo2n&#10;qEEQCbEhUQYZJdZF6srjY6RpImkiee+9Ozy4P0UQsLaC4IkIXDRczEtmhUdeOoKf8e79jHygidFR&#10;lw5pAtkgIQhJiB7rA941zOYli5WnLARNDXXdqq1lQ4FUlquZ5/MvLqmt5+hOymg8YDBMgMjXzwqe&#10;f9O2IcrIfOXQOuXDJ3fwzZzRFLLUILRncmQY5m1xYu1AmpSAYra4JDFQFVd4D15IlmWgCYKhkSSp&#10;IM0URnsUFU3lGA+HDNIMsShJjSaLhjJy7RvFFsyjdYJ3nrqxW0DVECJRhE3hZ4xtUXMI4F0g2LYw&#10;HhTBW67mV1jnscGymK8IUaCEoLYVBkikwHlJJGFRO6w65e6HH/Cj+9/h6Z/f49Of/jnzxefUS09V&#10;BqplQzqIyESRJJpR7iHWeA917Wlqh6BVohdGIxJF0ZuHj3QAACAASURBVAQq71g+v+IXfkkqHcOB&#10;QMsW4C59+2yNjVS1R0tBoiMm0eQDT5o2LJsWCty4gAuK2isePPoOD5spn375r4lpjTARYQT5WCGl&#10;ABEwWpAqyDQMhwOE0uhUEkXbXwKNyRRZHrm8aIH+KmmL9UL0aC1pbM39B6eodEBVlZgs4KPm9OG7&#10;6Crw9YtLnnw05MPv/xF//X9+wSgXvPz133L17BnTBw+IWB49ecjP4xoITeTLTz7hez9+l8ndlPLq&#10;kicf3CM9HlCclyRFJOYlr198jf/eI45Pznj96hXvPbzP6ekRzz+7pPKCYZRIAvNXz6hXrwlCMtCR&#10;y69/y+xqQfSeuomogcB5qHxgnOYQPcY4hgODmjX42rFmgaCqAnUlqKuAlgGEZzJMOco9+YVjKCWF&#10;D3jXjsuu4LLbSzoglBAt8QghrEEyLTBYrv0gJVvga6oTmrKmLEsWiwVBQJbnTCdjlvMZ3ntOTk55&#10;9uVT5vMlg3zMcDTa2qt3C3uVUi3wf73/r6khtj7XNA1N06z3i0iWplyugXppmm5IWKqq2lLY7QrM&#10;pWhJK0yaMBwOCSFw5+5dtNEQJa9enWObhqZuAE8kEAgtIc1wyKqsqZuazz7/jB9+/CHTccp8cUVR&#10;Vu1KL0Ers+XbdopoXfQj1/3d7X/QrQXbn+37mH1fs19IvOubStmCiPo+4cYvjNfK8rv+1i4w2vsO&#10;INz2V54PGY1GbZG4Muu2X7e/I9Zp45dW6f7s7A5ZllGWFUoZfvTDHzLKhwzzIVFAWcxo6np9nYj1&#10;FufCBtAXY0CptugdwBhD7T2Xl5fM5jPK1YrZ5RWff/45s9mcQT7AJGatEMcNv67vnco1GVGSJCSJ&#10;YbVart+fXL8fsVHJq6oKs1Zal+vvRN+SHIQQSNKU0WhEmmWtWta6MLkfd+o18UNVtc8rG0dVlbyr&#10;NXdPT5gvZviwDqukWAP5rhXbu+t1hfMt4UAkSQyDfEAvCqMP9u6r4O1TDt7ns1+Tqsk1+UVskTSB&#10;rXiz7xvfVMa7WeTcgRl2v7ffX+/FTjsgS0H8vRR2t4G22wD4a6Ks65REf03qgxf3qmT/HfIrb4u1&#10;3vYOut/9uO42Arh9+Zi3xV7X9+gAWi15Qn+93Hedt73n20ALb+vH2wjGbou3dvvjbYR5t+VNOrsN&#10;3L0vTt9V574tVt6Xz7otZ7OPGG8fML0P+N8dO7uA5tsACPvW+RvvStCSFsX+9wIxiq2YrWv7flDE&#10;TeD71nhmTZQktgkJbyPC7PqxA6Lsfm7f/BHrvN/1nnsNft/NDe2+m82/x9iCmITEu4hJFQKJc6FV&#10;qe7Ir0QLghdCYJ1DSIMUEkG770Zaf8BHvyH3aQnowl7S0H3r2f58SSQKyEcTnG/3gVWxREi/kyN6&#10;O4BpQ4Dagde0oWmaTT/VjUW41i86OTkjH01YrUqkUi2wWEqEFOvYJSAlKKM3oDQpZEvqFT3B1kQB&#10;1nuUlCRpxmRyxNmdhqtlgXUVzlmid1w+L7l8/hKB3JAYsiYm7Z5fSNDGtP4qYZ3v7ZM83Mx13abW&#10;uW9durk29EmMwo1x0//ZVW/d5AbXz9F/1743t7t3lyQJUsBgYDg5nrBYLFkulwRvN/vZ7lrS+pQB&#10;YxKk1Gvl4I5oya3JCCR1bbf8wN3c2BaZZi+n35G3RgJaSe7dfYfHDx62PqkLawIoOD46YjRqCahm&#10;iwXW1ozHE6TUOOuRol1TPv30tzz7+lnbJ8ExyBIGg5wkSXHWgXRErwlVQ1SCbJSSCkcmNWsRYIKK&#10;EAOZUAQXWz/dZrjoKD3MK4W3AeM9qYqIVGISSJTmbJpDWHI20Sip8Gjy4ZS6WVFbiyXl1RvLcgl3&#10;zgZMRxlSlAgbkBhKG1lUkVWjuCwcZpjw5PE9xkmCiDUhRnzIqMuG1bKkagSNE0xPFd95/x2m44Tn&#10;r845fz1HJ0OQERcts3kL8j0eGN67fwb1AhsMX794zWIWKOs16ZkHFJydJNw/GjLOFNEtCU6yWgRW&#10;K0dRQVG1wOIHjzRpc8GLn/+CN8VPefH8gq//8pekbkmIBh/bteDJu0OePBrS1EsuLleczyK1OmVw&#10;/AEf/Df/Mx/8kz9Fn4yAmuriKfXFlzx8/yHSz/j5v/kznn/ySwY2cnw35Qd/dJ/JiWB+uWCUZnzz&#10;qmBZeoKQOFehVOAokxSzugWRBknErwnONMkgp2kCY7ViOFUoE5BB0pQleEcMDUU1IyxGDHVOUVT4&#10;EPFlTSxLlPMoGUhlgqYdK0GmeJPig0bkgZMHE8JVhcnHvFnUrJxE6iGj0ZSibHBNaMHAOD766EOy&#10;LGG5XGzmqrUOUGiToBAkWqONIuIhOmRUbWyhJVILnj97zvOvnwIR69ZrovMI6clNJB8YXISK0O4t&#10;BKK1JELjg+Tr81fUpUd5sLOvmH+5xF48R9QBGdvcWIiCQS6QOiINjM/GHOdjvnrxOUoalvMVEYcN&#10;KQ/G73B27zFV8Yw0Lzh/WXNnOkbolKM7GWHWMD9fMswN2ihU7ZCAa9olWWXtfumKikQplG7PLso6&#10;MhpBmggmQ0lVBOpC8vJlweSk7TOhDWmWMhlpXiwds7lgOoZEB5ra8erlnNO7E85ODfcXRRvfR8CB&#10;thKTtTGt0oHxULFaBqoyMMgktgmsFhalrhhPRtw9k6hZZF5HYhqpUNSNY1FGhLBMjzJwJcX8GZ/8&#10;h4CXExZWsXQwyqY8Ohvz9es5zloGI8doPKZuSl68eM7x8TH5cIhe+yreBnzwW37Q9ZobaUJLqhMU&#10;OBeIEWzvHKmvWt5XVBdCMBwOuXv3Li9ePG9JQtb5hm7f7p+FxBDX/lOy2Tdb/6Pb+9t9sgW3t4Q1&#10;UuodwqtAjHKjYN/tU9fnk+11tdakabqJUZum3uRvurb3cxZ9ULPWLWndcrnc7H/dZztAfAvEVa0P&#10;ttmjtgni+nmQ3bOy/UTQrMHv3Znr9XeMMeR5vv6u2hsvSNo2+BhwWJBxgwvuzgV3z4k372adX7hu&#10;V1j35R7i51tIk3bjk2tfI/TO2tdAfXFNvipE+96344rtM/7+ef1tBFf7zsM7Mqjds+RvA9J3ufF+&#10;zN4SHOwn+9pHVrZLXLZ73rcvnr3Nj7u+n1zHxtcK5zfjz/5ZfHhLv4UeSdX1HIpRbu7T5n7WZH9r&#10;ItB+nH/zDLfLFdHzTbcV2fv+6+458O4Z/M28zH5/+JpsapsQo3vkm4RmLTmj6pw3WrGF9jP+70Uy&#10;eLCDHexgBzvYwQ52sIMd7GAHO9h/CnYAwB/sYAc72MEOdrCDHexgBzvY39Ouiz7DjaLLvlLv9ue3&#10;r7FbILwLLO1sV2kcuLU4sbPd/+8r290G6r6+TneAHLeKBN+mWN0VHIvIRnV197r7lLK3GfmBvaBs&#10;j+wxoPeLFq6BDeKGEt9uoXG/f/cBEN4G2L6tWHyXYb//uX7bbivY3yU4eJtSWr8d+wp8d0Hs/etf&#10;F3r6G0oDt7eJrXv0i2P6StX98dWx8u8Ddu8Wf+8rttk3z/pjfnNPxFbBwJayAG8HMewWReyCsPfP&#10;idvn12336Y+7PgBhW910vwrWbX2wr027BBS7yhH72rYN2vI3lApjjEhxU1mvP2f6ZAi786c/ZveN&#10;w7cpbV6PpXYp8jES1mpCiTJIBI/uP+DjP/geP/3rvwGpePjwIUIKUiGpqoqiKCjLcjMPldSINOXN&#10;mzcUZUk+zMmyrG0DEmMS6tpS1w2z+RIpBdPJeAMgUEpuwPN2DY6z1raqR52ShxRMRiPG0ylFUXJ+&#10;fk6sA2naXkNrzdHREc45yrJkPp8zm81IkoTRaMRwOKRpmk2RV1cM1SnD71vHtb5WgrHWEr1fK7N6&#10;3E7hkrNNW5w2HGF0Ql3X6yJ7ePHiOc+ff82nn35KURZkicFoQcCTJprUCIQrmAwk//CH3+MffO9d&#10;clnx4tlvmF9+Q1nNWzCyBBJJGEqMUkyMJCEwHWlMKnBNjSAQhGIwPuLJ3WPywYRECXw9A7dE4/Au&#10;sqocdan46psFz180lFZgTOT+ieKdkwEP76a8/2hCnkm+/PIrSmvJx1N0kjGrAlfzhuUKLi4bylJQ&#10;VJJFFWmkZl5b3sw8zsHpWPLenZw8Belrsqgwqd6QB/ig8F5QlZ66ihijSLMWiVKXgbII2AAhRnQi&#10;ufdgwtmxQQaLrwV1ZSmqistlxcXcc35laaJESgiuRNFw744mzyIaiSVShIYoPImiVfubr1itAnUN&#10;s8tIDJDnYg0Oz2hspKkCV5ee6d2Mu+/cwaQQYs3z53O+ebrChRas31hFWQR+9IPHCLng4uo5aa4x&#10;RlJWFmM8ztX4GIgyBz9ktWywNjJIEqQQLFcNLkJRC0QeGY4iiQ5kuSBSIEVFjBophqRaQ/CEoLrF&#10;oC0aDNfEEUEqbGiBCMFDjBIhNCH4du4KkCLivG+LLQO02BhFsA0+CogBv1bccjbgbECiIDoCFhcC&#10;AyUYj4/I8wkvXz7j3//kZ/zjLGc4Cjz57veZyBLXLPn1xXPq2hGcIYaWPESpSJIKkoFguYyUlcO5&#10;QGIUSnsSnXE0usvymwssVxSrSFlERNIqx69LAVGy/e0DNB6ikITQUoekRjIwkmWIBB8RQRKdRIgh&#10;Mj/h6PGYkP0l0dSIFJKBIckVHk8UCq0lWlgyI7B1hY8ZzjeIBBoXKSqLGRjSUVvq+fU3r8knEGXE&#10;BodOJXVVMxwfMTga0jwtkLmkqDx1SHn47j3+6i//gtVqyd3796m9xgcQ5Wt+/fO/5h8+fg9lMu48&#10;eogcDHHLBVkiKOZv+OxvPuOP/+l/icWQj1K+90cf8rN/9UtcA8Jbzr/5gm++eciDB/e4evOcenXF&#10;aJCCjhRNZOgEoxAQrkY0bT8GV5NJzSgVlMRWqTsIXIxYJHWQmAhGZ2QGUt0qSQtaYLOtI8XKsdQl&#10;WgjyScLEDDidSEy4IBWaVGnKHqAsSRKMMSilaNbg8K5AWghBp2NujCFNUuwaeK6kJMSIFIKyWBFF&#10;JCqBMhopYJjnlGXN2ekpx8cnvHnzmsV8STYYonXru3Xr/TURjVqruIdrUJZrFb+lbn2aoihaZbOm&#10;WQPv5zRNvSGL6kDKVVWxWCy2wIGb/VjENXA4YTye4ENkVVYcHZ3y/e//gMT8lvPzV1y+eU1VVwgZ&#10;SdKUYZqRZSlCarJB4NnTr/jVJ3/L9z96j9evX23U0jvAoFJmy3f23m/Irzrl1i1fZk880hWv9n2Z&#10;jrBgV/lr16/ugJV9X7kj9NkH5Oz7WJ2iewiBgGc0nDA5mpAlKUpp6tqhpCDE0LtPA7TjyjY1IXqO&#10;jk74+OPv8/LlC0BycnrEYrmgdo66sS0pQV1vYk+/IRJqfYyurU3dEGLAJAlVWVFXNQSPtTXnr1+y&#10;WM7Ih1mruihaBTYR5UZdbje2uOm/BYxpQQZlVVNXNcakG5XzjlRhmOekadr6wDGSmBZUYJ1FGU1Y&#10;Fx2bNTFQF6e1YAGwjaP0NXmeM1vOsU0NQpAa3SpApilSrudbmpJlKayBE92c6RNuWecwJln7Wxbv&#10;W8WyYO1WjNCNl12fta8WfJu/H4lbYMK+z90V7/f7eF/cvxufvM3v3xcb9GOAEAJRbIXl1/EyENgP&#10;Zux/YWv8IzYV27ukb/9/5VduA1/siyl246R98fjvG0/txse7JAFdUfp2ofrvEZvdEufuxvLfpjr/&#10;tr/3n/s21fK/i+377j6CwbeNw2+73m3vv58j2x0D+8AafZKw3fe3m0e4oea9Z4zdBsK/LT+y254Q&#10;2hiuf8994N59IP1dRcpd5cRvG/99NfPb+n4fgcIu0ebb3u0+AHMr3itRShLwBAKRgA+OKCIo2QJw&#10;10RBfVVLpRRShC3AthCiJWjbo87ZHx+7QKHd575+3wKTGLTR/NEP/pDRaMRnv/01X37x+VqxXm7y&#10;urt5no7EoL/e7fZL9/1WxVXy9KuvODk9491BTpYmNNa1iuuAFBIt2exRIkj8WplSCIF34fqeUpAZ&#10;jQB0ADNuAdmTyYRX58WG+BDREiW0+rzyOq8o+/NJEdft7wMGd3M8u2PzptL7NhnJPoKEfWPu23KO&#10;+xTo9+U2d69/TeKqmE6n3L17F2sdr169asGQ+Bt5tv6f+4DDbsx0vkOfUCqEdrcUO8Sdt62RSkqc&#10;90ipUFpx78E9TJoShSAfDpFaoZQgTRJiiKxWK5yzTKdTRqMRy+WSxWKBMSnj8Zg8z5mOx8zenGNk&#10;5Gw64mSak8pAbEqMFihACUW5KCh15PTOFOUcUnTnDAKt1ZqI0OG8QycKERUIhY+CxreAVOc8xshN&#10;DDweKXQyQspIVVUoKVHSsFpZVkWkqCqWCzg5HvDk8Sk6lgjfEF2gsZZVDatKsqojUkuevHuP41GK&#10;cDXO13jh8CFSO0FhNbXzBBH46A8eMhknXF1e8fTrF3gr2zyND1RVQ1E5hiPB40dHKGoQAYukKAJV&#10;o6i9w0tBE9p4bTKQ3D1KENESrKcuHWXhqZ1kXkVmVSAdSR7en0L5ht/85F8zW1ouL0t04SDCorIU&#10;deD0VPPd797F+obXry65nHkaPUJPHvHgx3/CB//9P0Mf3YXoiU2Bb664+/4dpPJ89md/zm//7M/R&#10;RSTNBO99/IB3/uAUmpLT+w/4m3/7Oy7PPU2AIANVteLhw7wFsrsarQ3VKtK4yOmdEcdnZwRhKGvH&#10;KA4RokALS2ygXDq8F7i6JJRzVl5gpUKaIQQHviCGAhUsAyMZmASBwKMovaSRGS7JkaPI6E5ADgMO&#10;w1/+5hf4wRmj4yOs0IRVS2zmnCdJNGdnpxuw8YYINgSQqgX2CUGgJTgVSqGTpI0LAaNbYrJnz57x&#10;+vX5htiT2JJ5hNDmhpuyxJUrnrz3CGEM33z1lOgqJFCUFbP5kuXSEYKgWV0Ry0guLxkZKFcF02GK&#10;i5LJ2RH6/IJkDDJtGE4ESSIpy4rQSN6ceyp3hRwv+OAP/pCmllx885p65bm8rBjmOS4ohsMx518V&#10;LIRFTxVGG7LEMwsO68EEgYwK17R57UGuWCw9jQ8kqePsLOfBfUPwM16d1yxmkS9+95yAJhtoskwx&#10;GacsFpGL0rFcwWAAyIgoAumi5P79E06nGZfzGleBI1I7h3YDEJLGNmR5ipokLOY12khM1FgfuZo3&#10;mMRxejwE2dCcV9QO0omismBtpLEGjyRKxyAXePuab77+gotVZFaBzCa8MxIEqzhflJSzgAgBM0ho&#10;vODyckZjPfkwR0nVrqk9YuUur9LtQ1rrjW9jrd3yqfaBe52zm3W4rus2Rx6vVaBDj3StTyzb3aOf&#10;MxDiJrH39b6vts6Qtvcubo3x+oRF1yQuBinV1tlr18Y+QLrbs7z3WyD+JEm29mHnAlVVwzon1V0n&#10;xrjpw9v23v4ZTx8k3/VPn4C8+25ZllhrN/3b96O01lhrNwQCyJa0Tem1z7N+H30/qw923/XNr4lR&#10;w16f9ea72B+P7Z59f1sst0uQ9W3q6jf9It56NrrvrG43rumfm0sptvyjbizv+k+7eYvb2rmbl7jN&#10;b9t99m0y621g99u+1ymdv+0cvCOP2I5JwgZQvi9G6vvku/3bfk9sAc3fFi/tex+bnOtOfHL7GbLY&#10;G9O/zSfu8j8dKef2OPb/0bH9wQ52sIMd7GAHO9jBDnawgx3sYP+p2AEAf7CDHexgBzvYwQ52sIMd&#10;7GB/T2sP3MVekGd3CNwdzN48IL9ZUL2rPHRdZH1dTLvvkPU2oPHu4fz2AXafJV5uFfxdF1FfP2cI&#10;/sZ1d23ThlYWZ3PAH+PtBec3lbLFRkG+X5TZKSVIqfYCBPYVve+zfQqOu+9h913+PkXk/QPp68Jj&#10;1ooQ3bVaUI6Uond4vVtEe1vhxTWbfKdG0AFotr9/E4jRLwrvDtK7op/uXl2bt4qI+30k2Ci+dwr2&#10;/b657veWnf+283gpxabwWUrVghplRyJB712LnvLC7pxgAzYmxFvB8R0Ivg9236cwH0JoVS3XBcRS&#10;9BUTbxnjvF3Jbh9QY1d98Lbiik658VqTMt4Y8x3QfTMu+9NRREI33jZrQNen2ypbXWHRPlXADvi1&#10;IaaQoleesllFiOK6z0Js+3JX4eAmSGyngBlaxZW1Ah1b6gutuF7wHicCiTatam6W8YM//D6/+93n&#10;vH71gjxJOTm9A0ik8HhnUUZhvcNIxWg4JMsyfK+wOUZo6oaqqdbjA6bTMVk2QCqF1u28KIqCpmlQ&#10;ypEkhuFoSNfpztlNO9M0wehW5bRpalar1Xru5IgocNYhpcCoBDFQaJ0SgmuVpUc5xpgW8KtapWjr&#10;mjUJQav40AclKiXXxTC0aqaDjHyYsZjNWS/XKAFhraKdakMUkiQdkGY5dVODgqKq+dUvfsHP/+pn&#10;yE4JVwrqskCryCBRjLXG+Jrvvn+Hf/anf8wPv/eQRJc0q0tGakJ1p6JYwWK+ZLVw2CrgLeRJJNMw&#10;ylJEiFhfIY1ApinDbEoyGFM7cPUC6xyZieSDDIJj5Qt8hM+/eMOLl2CdYHqk+fD9I+5OAscjw9HU&#10;cDl7w7OXluOjBxxPRlzOrrhYFMwWDZdXDa8vahbLQNVA7RVVTChc5LJ0CC15596E41QwSCLSNwyT&#10;lMxIXAjM5os1mEBT24BtPMYojJaEAM62IGgfWiUTrSWPH57yzlmGFp5qVdNUgto65quGy4ua+Soy&#10;zCTTzFDVFhUE8wvPMBUYJWiMJwRB6SxGCwYGMO17rD2UVasoKyUkRoKKCC2xwTMvG0gk06Mhzluk&#10;VVRVwdWbFR5N2XiWRaRawd0HUx4/OuHq8gXW1SRJSgiWplqhTUIT3HouJiByqqpERscwG2CThMuV&#10;ZP68pvEwySRZLpkeGVJdIUJBtDNwAxApQika7yjKgEOijCGs9xWkbNUdhSCGVqVPiFYZq9v7usIv&#10;JQUtbLsF1IQYaOXzIhKPDwEZwduSGHULNlWKaAMmGSBFgw8NZVVTVQ3BFfzlv/vfOP/859w9Ntyb&#10;apqrp8wvXmN9C073JGvghGxBxSIwnEjOrzzLGkobSDNQ0pDmd/nOx38Kf/s58/Lfw2pF1AYpI1K0&#10;62XwDqJcr6cREdYwleCIaLSWDFKFEm3Ba4gt0PPVs1fcefGGL754hatKghRk0wl5Klpwgiypbc1Y&#10;DxjlhlEeef6qQJsE/BKjQQ+PcCpHm4RHT0744svfYW1bdK5TRfSeQaKwTU02THny0RN++fQVTgqi&#10;jzx99orvfv/7DCZHvDi/YDI8IughlVtymgu+/Nuf8sF/8X0efPgRWZYyODrl6mJBqkAh+PV/+DUf&#10;/uFHDI7usHx9wXf+4D4/+39+RV0FqlIyNgUvnj7lw+9+xDjPefX8GxJKjIpr9b61P2w9IvGkqcZI&#10;3YIaPBSZZOUCPkSch9oGahfQRiA96BjJtMI7SyAiA4QAZQF13qpxam1QsiXsGA5gYD1DmaPVgGVZ&#10;tXtdCCyXC+q6We9b9AoTJd62oHJCwNV1638I8L71fZLEQATvPPWqoNCt8nfTNNR1g7pzh9M7p7x+&#10;fU5Vlzhbo7W8Qd4EoGTbHrlWoPfer8dpBxZv1/SiWFHXNc41FEXZgg+EQBuDXvsCSdKSonSgtM5H&#10;bMHztt0Po0NpyXg6oaxqlouCQTbgyZMnmEQhZeTVywbrHMFLdJaRpBmNXWG0ZpAP+NXf/ooQGj7/&#10;8htCbL01LXXPx93xi0IkRI93rlWCFwIlBT54BAJtEpzza/9Wb9SROjWn3X7zazBSR5a08Tv2+PId&#10;qK8r5r0ZB3WxTtz4qSFERuMRo9EIrROEUms/LhDcPhBnRyikycyA8XDEf/ff/inz+ZLffvYZ6WCI&#10;1Abr/HWcJrgG0wmJNhptJIlRGKNb/ziCSTKcbajrkhgc3jVUVcHr1+ekaYLWaotgIMbQrlFr35wY&#10;EBvfWWx8p3acKcajKUVZ4Ne4xcZWhGhIk5YgwtoWgDAYDNaF7a1v06ned7GmkK0ScFXXpEmCNmbj&#10;ATZrworlsuDN5RVKRCajMWHtm42yrPV1aYuapVBrBfZu/4gkiQYcUoBrAmkyIEsHIEAojUSiesXj&#10;3XzeJQzrx3i3xQIRsVZrlu26L7eBe33SqH7Mvask2/30Cap2Y9wbhAzETbzc4kgjkmvk+27RuRAt&#10;uUuMoQWm7gIDwrUynxJyHVaIXRf9LXmS/zh1su65OwDobr5gV7l991635UVui9d+X/Kxft9tg+Df&#10;pjrNWwnJ9uUbbnum/WCKmyDc2+57G6jjbc+/20/dvOjA3X8XAPzb2nEbIdw+xcR9z7Av3/G2Pn5b&#10;G28DU9/y8m70Q5vX4AYAZ9+4+rZ7dOCrGNmvZknc5ArYqFWGG/myfXH+zf6Jt7Zz993c6MP1XrlZ&#10;10TnrbfZGCFFG7jcIM2LW0uJWpPOtX7TNslERzCzOxf2EQPsvvNWsT0Qq4B1kfPzV9R1xfPnzzeE&#10;irugn46wpD+vd0kc+0AtYJ1bsATvmM9nfPbbTzk9OSPPR4QILrSkPsaYlhRpDaBZFqutvvXerwGg&#10;CUIJkJAkCaG2xCjIhyNOT+9weXlJY8vr5xZdBuwafNYHR/XJEToFyW8jVN2/LsX/qHmz7/r7CAxu&#10;Ar121Ep3fOHuOlobYoTBIGc4HJIkCTGCloJwy3rQB/p1/k0/R3qdv70GU8kdItB+G7aevSOaDJ7T&#10;s3skabKhhhBSkGYpidHEENAqYSzGqNowGo0oy4o3by6oqgqAo6Mpw+EIiAyylIGBd06njFNFplrF&#10;XSMDOoJwguBgfrmgGaUMtUQQEcG3uVclqV2N857GOrTSJDohNYYoI164lhjNLkmaQNo4BqlgkGqU&#10;UVRVQ9N4Tk5PmM9r5ouKxreAdZNGjiaKPHFkKiKDpo6C2loWZeRiGVisAslAkRuP8jXO1VRNRdCR&#10;IBW1h8JFag/joyEPH45p7Ir51ZKm8gglaTyUdWQ2r4kRHtwf8fjemMXFObYoaepIjJomCiqhmFUR&#10;ayPv3E14eCdDuYo61oTKUhSB0sLSwqwCkUkeBUaoUQAAIABJREFUPJ4wHSlEvWAcNeVqhV46vFOE&#10;oFg1FpVK3ntyh+lY8eb8Ba9nFTVT5PH7PPxH/yPf+yf/A3L6gCgGCBpEMmZ45z6xecbLn/yEf/fP&#10;/yXFsxWpgNNTyd27KUI5PIEvvrjiyy8CSSrwAhCe0XjIB0/e4dNfPCURCiUzLi+W6EwzPjohyISr&#10;ssGFgIyWyVATm5qqChRVRBqNkJGyWrGYFbhoODl9CMFiKHCskLFGR4OIjiAUUSXUTtDEnIqckCnS&#10;I4nK4LMvXjKrBdk0J9EJZVnjnMU3lqauOT07Icuydfzpemcx7Rriom+BsFLi4no3W/u+deMYjzR1&#10;WfH06VPyUc5yPkNpjbO2jU9wEByDgcZHw49+9APSQc7/PZuhZjVNXdFUAxbLNn4MNuKKFUlMGCVw&#10;pcD7msZFohAcnQxRA0iGEjNIyUc5d+6dUSwWJDJldVWiEs+LFxc8eM8RhQYJWkqW84rR8A5vzi9Z&#10;FgWrZSSVglI3JJkgGxjSxLNcRRorySzkgxwXPOOR4HLe5nzeXNUcnR1zNhlQnzasCsvl3HP5ZkFT&#10;/5rxNOXO6YBER86OUpZzR2MlwgZUEhEWilWNJHJ2lFE0DcWzglXT+iXaQpYmaO3afE+WEsYJi2WD&#10;1Jo0VSgXWKwsk1xzNG4JCfSiQZiEaFIuLi3OSq6WC9K0JFGOB3dP8U2DUTWToWRWrFBSMbg7wuiS&#10;r19XrGaBAUccn04RQrFcLKmamqOjIwZpRpZnxODXYPW4tSY3azLBvr/XX8/7hLrt99ucizGGq6sr&#10;PvnkE6qq2gKe9/el67NbcQP8K6XEGEPTNDcIePr+QZ+Erk+atkuCtHs+2wHLY/SEsHseux079n3e&#10;DrBvrd082+55S9f2Xb99nz+ze7a474y79XHCpi+6j3T+kpRyQ+bbNC3xbnff7uyzJYts2z8ajdbE&#10;PO5GDLUb89xGPn0bsfs+37//LrbPyD373Jbuvvvium8Dv9+MRW6S4X9bXLjrU3X+yr48wLX/ePPc&#10;0Ptwg4z/mkxzPxFC11e75BD7fJ+bMbDYSRRcn4X3Y6UQ4tb59vazi169Ar3airg1lt72fnbjyeuY&#10;fTfe3Bcjxc2Y6JTmr+evvHEe337utvcq/k75kQ0xWG8tul5LWnKL3Xsf7GAHO9jBDnawgx3sYAc7&#10;2MEO9p+bHQDwBzvYwQ52sIMd7GAHO9jBDvb3tA4AD/H3KpLdPtAPW4UawIbJ/uaBcffn/eoD3bV3&#10;/32fynX3WSG2Fct21ei6g93tQ+z9SnX9Q/GuKJGdg+8QukPvPUDefgFBvL2YujsY79+/A+m8rfBh&#10;X//cVhi/e4C+T/FxH0i+zwK/yyZ/XbR8Xcwi12pM3oetZ7n9Hh2o2N/os32F4fsKGexa3fA2EoB9&#10;hTwtIMKvgSXiRjHMLri8LU5mq7Dg5hwI6+v49dzZ/pzfUuG6LjrtFyx1hcZ921byvC4M6QAUu8p4&#10;u+++q3CQQmyBQGBbNvG2MQTsVZnYLUzpj7PblOTEuj0BNuCkm9cNbdE2uyqoXBc+i44IQLTAaqG2&#10;1E/fRkyxaa+4XuNu9Pn6uz70QEKwURfbZ/05tvkdWlXcGAI+9Aq2eywaal0cVjcNSrVj5OHDe/zJ&#10;f/2P+T/+1f/F86+fMR4fcXR0jCQQMoNODWXdkCcZg2RAPhriQ2C1WjG7mqG0wVlH8Bal1EYJ1xjD&#10;dDqlrCuurq6oqhLvHU3TFo9lWYbYKLBfq4QGH1itWkX4qiwYDnMa66kri4gBJSXT8ZQ0TZkvFggp&#10;MUnOIEtomobXr88JITAcDjfqKUopnLNrAHyrJkavaCdJ2sKyuq6oqgJnLWkyIAZPU1cEwJiM1CRI&#10;nZAmKWVR8vLVCz799Nd8/c1zymLFME9bJTqjMEohfCRVkTyB46Hgxz/8EX/8g/d5dD9H+gsCK0zS&#10;kA08ifScTQeIBxm2DthG4muPjILgIsWyAmGYplPq2mJdZFU7Xs9eEXzkaHJMZlKsa1gB+Mhg+g5P&#10;z9/w/HlAKcG9s4T3Hx9z/52M1FiM8pxfLpneeczjR0d453kzn3G1sLx5U3H+quDi0rMsBZVXzCrP&#10;qvY4Ah4YDDXH05xJKhkYyFKNCZEskQRvWa5W1E1bjKu0oGgcLtD+f/SERrTAdyDiGQw1j+6f8c6d&#10;KZqGqqqwrqHyllUdmK9qgmhV29NEgPLItdp53UBZRpqRRtUeKyPeBoapRKxB3jpNMJmgWDiEgqOp&#10;IcsEznl0ImiixxLJhoqiWo8trWmqhuVKUFSBZQGLhYAo+c6Tx1R1zWpl0TonyzRNXZGbhOPjI6q6&#10;xtqAkAalBd5VjHID0eE8BGG4WlUEAWmWkucJJ8cJMczxztGUlzSlxcsROtEIpVrSiCjwzhJVxCi9&#10;ATEIBFJqlGxJVDpyGB86Uo2I92tFobAm5RHtOmhdq8JtbcNoOGSUZ1xezdFJjg8e5yKJUgSpqZqS&#10;FM/8as5A1JwcTxiGZ6TLimAd4wTOjhK+dJaq9thY4aFVr48WER3DgSAfQlMGSuuYSEXtBUenTxh+&#10;+Ec8GT7i08++ICZfsagtSWgL5lWqkErhW2wkUoAIolV5X++LaSZJU9AKQgQfFUcnY16/vuAn//J/&#10;p7SBAY4VrXK8GSSkWuJsTVV5FCWDPCPLwb0IfPPsivEoMkgF6fQxcjpkdvENjz94wuSzisU33xAD&#10;mERSVysy7ShlgzKCx+/d45dKEiSkQvHyq68oVhUP3/0Ov/nsS/7kH93nyYcf8PI3f8U4EYh4ySc/&#10;/QumRyek2vD4yRPOP/uCuoFBEwnLOb/+1ef8V3/yI4RSvHP/hEcfPebpL75gsYQshedfPWWSD6ln&#10;C66qS5ZXgVEmWLiI8xHnBFZGRNVgklbl0DtLKiBRgqUAokRKjasdrvJEqfCNJVqPlpJEt4rHMkJV&#10;RaoGqjrSWNcqVmeKPJMcTWBSR1YuoNKEummw1rFYzNFGo5QhhvUYlTeJpKL3BNntcWHzjrtC5Los&#10;IUayLIOk3evnsyuapm7JaaRoiV9sQyMlSZJsAMV9wh/nHHXTEL1fq6i2xCzet8WRZVmwWMxawHF0&#10;WOvW8022APo12Go4HG6U4pMkaQlj1kBgW9c01nN5dclvf/spH3z4EWmS8tWXX0AMZJkGBOPpBOcc&#10;i8UCkEipcN7hg1sXrnvKleeLf/Eln3/+OQFQUmDWz9b5ad1zXqtlr4uxvSeKFkTdUTV1xeIb/yfe&#10;LFjeqKr6ligjxIiQZhNbRCLEsCEa677rnFuvP9vKXde+nNgU6nfveTDIGQ1HZGlGagxCsCHraOOA&#10;azIEa/2muFfLts/fffyELMu5uFxQO88QSYht3Ni9D+faQu0QI1JEtNIY0yrbSsXaZ1M4a1nMZ6zm&#10;VwTnqeuKZ0+fUVUVeZ7jnFurwq0BXXGtuudDL96Ua1VfvRXziAiJSQgxEmIbY/g64FyDFOsibe+Z&#10;zWacnJy061uatMCWuiaEa/UqZ1twSp53REBhszd477F1jQ+e0WhEcA2JMbgYWh9ZrMmA1s7wdaxL&#10;b66s46Z1+GNMgjFJ+6zrz/fVxfap9XXjpx+r7YLv+jEbkbWfGLbipX2A2N1x2r//bux1myq1EF1E&#10;sCYt6GLvLoSJN2ONrp87gquuP2TX7rBHBXuPrNvfR2X8tph9l7gsxm4s9nMj1+Rxt8XP+/prm2Dv&#10;9qL02wDEN3M6+5//NuXi3Xe7Lx/xtlzFzXZ2a5MkRrEhPWsJ6cTNmOstYPXbVPD6v/tAmds+8zZw&#10;/T7gxm2kcJ1prTfkfbvzsx9f93NZ367It5+4YF+8vnu/cEuc2/ZPSwi42w9vU5XsrrmPYKMDf/Tb&#10;GWNvbm/mfhuPg8DsAWfcpmi4b737tvFyGwHDNfFMm2+wzrbxp1REKejEOvflZNo1jOsYV7bkQbtj&#10;al/+8W1zarOe0PpNMgS++OJ3GJNQFsXGD7qtH942b/cDb1qAsYjw6vlLnj/7micffIfEmJZ8qQOk&#10;udbnDDFskZ5YawkdsEerzdqspaLBEoA0TTk9PeHNmyNenVdbxI1KqTVIbRuA1eVp37Y23vb8NwkH&#10;/JrIUrz1mvvmwG7+a9+73deuLTKjPW12zrFarciyjE8//ZSXr17iXMBog41uQ+q4D/Df32M7xc3r&#10;9l5veX3/cDd/u49MwFlLJJJmKSfHR5RN3aqZukBtG4zW5HlO9C1pxdHxEVXT5hCu5nNcCDTWoSSs&#10;Vi2RlVyn18fDnGGaIkKDSQxaSFKlGAiNsg6lNONM4ypLoyHRsiUgIpBmKVpLIhIf6jZGXveBkxKp&#10;UhCOpikI3pMoh4wROWhJvASgTII2ktcXV5Q2YmPEE3lwb8jds4xBElAhEqOhrCKzVQt+n60CAcE7&#10;p0MGxiF8RV0UXMznZNMhGNkqnqtAmkvu3RkgKCnLkqoKKJ1TNZYmNjQWbBM5O0u5ezxk9uaCxZsZ&#10;rgEfJEEmBC0pisiqdIyHKR8+OmUgFjRlg5CBYulovKRwgVUDVsCdE8MHj6ZM0gphoaprmqUnOqhd&#10;4KoIBKU4PsqZjgYsrwquLiucmBAnT/j+//S/8O4//qeo0V2CGCBCJIr2R1jPs5/8kj//5/+C86cz&#10;hlGTZJ733ztFNQte/vollxcNn/51QbARnyiiDAxyxQ9/+B5ZIvGNZXw6ZL5y6ASmJxN0mnNVWAob&#10;eXPxirOJQA0zqiZQVY4gIkJHbPQ0lUOKAU2xIoyWRF/hy0tCdYHCExnho4SQYq2nsooGKAjYoFEm&#10;4c3Fgs++/AaSIUk+wQZYzOeURUVTlGRG8eDBves1zQeUvt7ffIzIvt8sIArRktg5S5ZmGK345uuv&#10;OX91znA4oqlKRAx459AteyCDzDAZZ4iR5r0nj7h//wFf/+5LPv/pS2bzOXUzZpDlGF2gRcCIiJEW&#10;hCXJIBuCyT3eRbJB5P6jFKlzVHIMcsS770d+9hdXjM/GJIuaVBqSUPHTv/gJwXokHoSgKhts7Qg2&#10;UC5KmipiM9oclJBkiWI8TFgsaooiMB6mJCZBi5qp1gwuPVeriPWKN5crxgOBMZE7d0bMVi25qW8i&#10;TVGz1A2DRDPKM05PUr5+0dA4gWradamq4Wq24miac+8s5/VVyfw5OCXRyqFNZJAmOF/jrOXk+ITG&#10;z1kWFiEVaRaRlcXbhswojo4y0nHKooTCQp4pmvXe5BykA0UIFo3leCxJyoBwkEaotSe5f8Qwt3z2&#10;9JJyOUPrlCTNWiKzstjEPvlgsCbk7MjqPM41N/aHXRXyJEk2Z0T71+M2JtbaUFU1VVVtgbK7M4Bd&#10;guhuT2tzEazPQsMGsC5lS7LWfae/7952rtLGmh2xeOfbhS21+Lqub/iN/Rh1F9zb3bfzIXfJ/zqQ&#10;vFKtWn0HUO+fxfZ9yy4Hs0sS0I/HOpLFXYLlrp1a643PEUKgruvN9X1ozxuQiun0GKkUTVVvPt/t&#10;v7sx902fPazj1rg+a+bGe+ifjd4Wm1yftW7fox8n7sZyt8Wa+3z+PtF7S2p+/a66eGpf7NmPZXbz&#10;AjfODnf80s3B+lZbroHmuwQA+5579+xul7Sv3yfb74it/Erfl+oTbXV/74cm2ySRbBGkX9crQAhu&#10;c50kSbbG8n4wez/O2xeX/X4A9e6MeR9JUxevdXHQbp/E+PsB3/dZN6+7vKXWeu95+MEOdrCDHexg&#10;BzvYwQ52sIMd7GD/OdkhMj7YwQ52sIMd7GAHO9jBDnawv7fdZPbuY2nfflB+zey9XdgKt52L/l2K&#10;y/uH2vuKdLcV5sVeRTW5AXjqNQAzbB1gd2CePuCkXyS4qxS1Ae3uKZrdAOh92ICPt4pddgoP+4o9&#10;u4XP/Xu/DfS8r2h7H3i5X3hwW9F4v/ikXyyzX5UqrtXh5Y1i1H5/9N/T9eG/BMLvVXi5C5zoq7/f&#10;UA18C0jAWrsp2JVCbhTJd4HUu/2+W4TRKT12tk8JfB/hwPU8CVuF98G3gOL+e7l+T2+fNzcU8sJ+&#10;VbNOHfHmvNk/5/b93r1f/33t/r7umxYEf7Nwpq9OL24BKlyrEXYFRF3b+4oNXZ/u9kt/TO2qjewb&#10;n7vj57aC+dsUC3fH23YhfAvf777bPU8LnAo45/n44z9gtljyb/7tn/PbT3/D0fGEyXhMUTgSk2F0&#10;ioitupBUCm1MC9BbLtpiOKVQSVukNZlMyLKM5XLJixcvmC3m7buL1wXRnRLNLrGC1pq6qdGZ3gD5&#10;pJQY3SrDH0/GPLx/n+EwZz6bA57p0Yjp0RHL5YLz8/PNPebz+aY4ryvq6RTHtFL4dXEYsGlPURS8&#10;uXjNowcPGWQZVxdv8N6RpClpYjDaUBQF/+FnP+PLr77izZs3KCERMpAnmug9RiuyLAFfYWLDnZHm&#10;vXff4Y8+/g4fvfeYo2mCtysaWRGbEnwFoUErh2DFQKdM0ozEmLaArQFnFRcXKW+uKq4WK4IXhKCo&#10;K4eQmpNRznAwJCJxDhpnGY+PMdmUr189R2vJd98fcXaUMR1rBCtmy5Lp6QPe/+AhtZM8e3FJsSq4&#10;nL3h1atLZjPPbA7zlWBZRsoQWDYQkIyPDfdOBhwNDco7BtozSg2ZBukV3jtWRYlHgoSqDMTaUTct&#10;2K5VNo4EL/CtiDKjoeL+vRNOj9Yq4zhKWzGbrQihVZ73AkwKp0ODEmC9xyiJda1S9aKEvJRIYqv6&#10;LiTWR0aDhGxgsNYyGCpsFXBJIB0EhAwkRiJ0wEUQRiBkJARLVUsImotLx2IRqWykqhVNE/jhP3jM&#10;NFcUxQKdpm2xo2/QqWIyGLWquVHgvESrhqI6R8kV0+mEq8s5dYBVqajr9pmGo7QFWOuAjBXRW2Sw&#10;EC0Eh0nUBniopMAJuVboXasiR5BSYbRC6xQp1Hp9a5WbIoHoO51LuVGU9KFdA2rn0EKgdcJkOuXH&#10;P/4x//4vf8rlbIl1FiE1QWoCkURnDFKJkSl2taJZzHj05JSzPKKjRxJ5XlqkEzQVFCuLywxNAyqJ&#10;oCODTDNMWwX4orStOnkyReZncPc9JsP7TB99xPnzF6yKgtNpCwZSymB9RRQRk8Awl1TLgIsSIyUB&#10;T5IYEiNQKhKEIM0Ug4EhSyNJ5vAyZTo+4ZtXBctFxb17E4yOLGYNIkaUdBzfGfDhx/f43YvPKctA&#10;HSXCC/T0IdP33+XZxRJ9/ICPf2z4s//1OSMbUYmjqRfEuCBLHISa1LTq0ISIUhFfzPjlzz/hD//4&#10;R3zy68+xNnL/wT2++huBFBpsw+LFM7785Dd853sf8MF3P+Sv/u1fUBUVtoZEBz7/1f/Ldz/+LsSE&#10;olzx8R9+yFeffEXdSBariEpWfPmbTxgPFMa35AGTgaQsPcuVZ6YgVZpUCIKNhFBjlCSJAo1YA3EB&#10;H3B4clUxTQZE51vgd5AM05a8wgWQslVwj2jqKrBarJgMp6QpnE41L+eeS1tTlQWJlgjZjj9rLd5H&#10;tE63fNwOqN3f17rC6G7fdbbBuYbGWqxrgSvToymJ0QwGA169ekU+HJDnOcVySVEU6CTdgNQ74qfu&#10;+lmWYYzBulZxryzKloSlqlitVi0hha3XjjobASap1FbRdpIk/x97b/YjSXal+f3uYqtvEZGRGbnV&#10;yiKbbJG9DFoQpBZ6BoOGAP2vwuhFDw1II4wgoFvT+0KyukhWFasqKzMjY/PwzZa76cHM3M09PKKq&#10;0XpS+wEKSYa7m127dpdzzj3f9zEejZhOp1hjSJOEOIooyxIdN8XTi+WKX/3mC47+6q/5yY9/xocf&#10;fkyaxlxcvGFVrJAyIh+MQWzUvKqqQkpBnqfUdcVyueLy8hLnQwO8lYK6jTGkkCgliaJ4XSzaxEh9&#10;n60fD4i1v9MVeHfgsn3+ilQK1fM/lZJrwqCNCpVYq5N3++6uH9MvzO4TYKm2IDXSMUpKnLM9v6Yh&#10;Oetip46gwDkLSHQsqWvHcDTm7fkFn/3mc6IsR0dRQw7UEhysi/1DoCiLNdgt0lFTEKsUInjKyrAq&#10;CmxVEkKjvn7x7h1v374ly7J7ScN2ydMaX8OtVa/Xfk8bP6atAru1ljRNKcsS51ogghCUZclsNiPP&#10;87UCWTcXOj8mSWKq2pBnGTrSjdKfsWvwuFKtyr1W1CIg4wasFQREcbR+Dx0h2i5Ytw291mQJcRy3&#10;fSDaQn5zxx/dR4bWgXB3lYLvU6ztF95/V+zVH7f9WLZfaL4PPN/3Q/sT5A74kP2qyW39+V6wPfT1&#10;2u6mPvbFL99XXf27bBdkuH0fsY6J+8rVD93ruwjwdteLh/IrzVfEvfmA77rWPnDD98nr9O+xGYeK&#10;TbH/hvxhV4Xuu9ryXfmk3T77rt89dN/vozi/a92avA940G9rtxbvAoT66p676on3zct9AN5ufm6B&#10;sNkPSrovxn1o3d0m89uQUO6C1ZvvtSDxLeAH6/lwX98/lH+4D/y8D2DTb6NzjiiOkca1e1BDWLOq&#10;aobZoNkvW7KSZt0Pa/KrPnBp63nbGCvs5I+2cps7hED9NfFOO1uGxhAawKIxZRuna6q6vvN+7hJx&#10;7ic+6f+9ATJtxulqteD8/C2njx4zmEzQsvG7Vm7ZxDDOIQJopdochd4CpnnfEJooqRtfR0qkVggn&#10;yfOM8WTE7eyasixacs27+coO9HY3J+33gvn35Ufv+kBybz7ovpzQQzmih9aQfSSk/f92843WOd68&#10;fUscx6iWGMg6h3V2Cxi4m//qrw198Ht/797KB3u/d39q1mC/3qeipCFxOp5MGuIeY5BagQxEccQg&#10;TRtfKASSJG1yOqsV7969o6pq0iwjjmOcaUCgpq4ATyLh5GjIeJCghSIRASkgIuCrGhUsgzxilGtk&#10;MOAExluiRK1ByEJKkiSlqkPjd1nTEHzFGvKMSCYgU4xdsVyBEgEhHakMJIkmyRJm85LrmxKhBLHy&#10;DEeS509zHo1ipKuoq8B8VvPuxnI+c1xVgdoJTh8Nef54QqIMYCmKJVVpITVoEYNoxvnZ2RGDJFCV&#10;BcI7pEpBSCpjmU3nZFnMDz85YzKSpNqzmM6pS8FyHpCJopYKi2axKkmSwPvPco5ThbShicMqKKxE&#10;pANWsyWr2pMP4KP3JkxSg3Q1iRpwvbxlUcC8gpsyUAVBOoh5/uyMysBVrSnj5+jhY370J/8zH/yP&#10;/x45OCGEGBkCiBqYERZf8+qv/2/+y//yZ7z5+TekTpCIwJPTjFGeMru5gABf/rKivAUdC1CBoCU/&#10;/aOPOHmi+OKXbxgMBYiaoqiQUcAqS+E9K2MoqwpvSkbpCI2nWjmQimQU4ZXGO42SOYN0QJZLMJcE&#10;UzB795pMluSpRusGiG5qx3SxZOk1TgmmzlKSsHI1X71+x7QKpIMTpEyY3s4p5guc9QTvGR0dMxqN&#10;cMY2BA8NGxjWNnGaipq1KY5jlI7IsxFpnK9JfMbDEXEUM53eNuPTNCQRtjZtcAjeWkRQLJdLogTq&#10;YDg5PeGnP/0Jr37xdyyLJW/fXTGQDQejli1BSKR58nRMOihJUhifxMxv5+QDTT6Q2BCzLC1qZTl7&#10;eoKXEicl1gXMyhCvSrJccnm7wBtBogVSeaw1TCYDbqcNKcly5YhihdSeQQ4n4yG3U8fVreVmZhiM&#10;IMtjvDaMjz23RY0xnsvLBXnkiCJLkmU8eZpzddEQcyIhjRSJEkgdePRowG0RuL6o2zOSgAiWr765&#10;wvvAYJjw/tMxy6LgYmqpKoMQFik1SazxzrBaLjk9GTOdzZktK5LQkLioWKGlQDlDojMqBUVlyFLJ&#10;KEoReIoVVMFjckllApFWPDsbcxZivn43xyoYYRkkOalW/PzLC27evSYdjhhNjogjjalrilWFt57h&#10;IEfraH2u2uRbHCGI9V7WP5frxpC1dh0nDwYDjDEURbGO3eI4bkHZeos8u8vhd3uk9544jtekKk2O&#10;RK1jDSkbkqMo0nfU5HfPwfpnKkIIkiSmLEusDVs5ovX3vSdJYiIVURRFE7f5xs8Le86hOiKATp2+&#10;U1zf54f297KOuK/fzu48YXdf20d+1REFRFG8Bert+iGKonW8XNf1+v5Njkasle6JJOPxeK2m3bVx&#10;9wx111fuxkBHbtf4XNzx2x9ShP8u325frLMPLP59Yri+H6PUpt1ChNYPa2K5Xf9/N7bZzUPdR9K+&#10;j3Ro853ts9ndM9HdcdN/tx2Jwr5z210/cPeM/vuSve2euXeEAQ/FI/28TDOfoy1i+ruxTtgitOz7&#10;tH2fcl9Nweb8nbW/vf1cd/MD95Fy3ef37vb/3RiPO2RpBzvYwQ52sIMd7GAHO9jBDnawg/1btAMA&#10;/mAHO9jBDnawgx3sYAc72MH+ldYd1m8U4BtwQF9BfVMEt1v014AhQtgopO8Wrjb3eLhodh8L/KZ9&#10;24XsXVFIUwTstq7bv1efjb4D2XTF3s0zybViQQi+AZCERllhR4t6p7+21RMfUiDbfZZOMb2vQr/b&#10;N32w776+ue/aD7Wh+3sf6ND9ft/huGhBIJ1S4u537lNf373mXUCFXL+3Pkhn9979Q/5dwHMHENn0&#10;qbzz3FtFL2wKWby1oCRS6UZlrGU98DsAj+6d36dicJ+Cw+7z36fy1Qc5NQoc+l5Vvd0+f6jvu6KZ&#10;fWPjIYDC9wE37CvE2fes2+9ze/rsG9dCgAjijrqCEALXA7nv68/dsfFQ0f4uaGe3mKb/ju5Tub9P&#10;UbBfjCV3FNjWCg47xWRSSrRuioQirRBC8t/9t3/EYrnir//m7/nbv/0rfvaz3yOOY4rlEtqCubqq&#10;qa0hyzKUUuRZvi6qkVKsVRS6ArpOaatRhNeMR6MeIYhdP3PXx957kqQBKda1xXuL1prRaMzx8QlP&#10;Tk/AexbzOavVgtFwwHA8Yjqb8c0336yv3QHwnWvUTpvCMMFiPqeuqmZd7hVodwD5wWDAYJiDD0yn&#10;twwGOcfHY6xzvLu45u35BV988SU31zcoIUmjBCUEAYsiILUmBIdd3nB2lPDf/PAjfvLDl3z84Qu0&#10;CARbcHN9SxZL0hiSKCVRMTozVKtbTGG42ZEyAAAgAElEQVSo7AItE0KIKAuLNYK6iri6KrGmIdAQ&#10;oSl8U0qTJAlJpAh4jAt4IRlMHjEeH/HzT7/Glbf85McTzo4jvK2w3nJ8esZHT5/gvOLbyznTWc1i&#10;YTg/n/Lu/IqqDixKzfXcMS+hMI1Kbp5rnpwdMR4kJMISu5JUOcZ5hhIB6RsVZRd8o+wuFF6A9Wat&#10;opomGq0kdWUbhVwBWR7x5OyIo0mGc40Kd2UqbucrZnOP9wqdSNJUk6WKcaaIpKQoDQJPbRy1gXfX&#10;DqVq9CNJqiVJkhPsCmc8RlqkhDSL0Kea+XSFI+C9IE01Jlis9wTRFEurKMIYT1Vabmdwu4KyEhSV&#10;5+RJzPNnMYIFSQrWqaZYVkpOTo6JRaMM5DGgPWVVsJwvOTkZEcWyKcQOiutphXUwzgWDTBBriLUg&#10;iSTO1GgpkMFhrWl9hBb06S0yihEqQgpBXVmCMMhIIZQi0hHeNyrZdVmuAR20a956XUGswSMhgHUB&#10;GTXPEmndqCcFx2A4aBQWRUDpmFQ2wPPJ0QifQFm/w2FIswhbeIyB1dwiAFODsRqI8TRFgsnolNnC&#10;o9I5clmxWDqCyKlChB2ewuQJ0UTx9Pf+kE//7s+RCLyQIDVCSqx3uAA6kuCAIUQZjI5SvDXY2qKk&#10;JEogzjQ69UgVsNaDKEFZXOXwtWV1C1fnc6rMURvLIFdEWYZXOc9efsDg0TXluytCBF4LrlaWD59+&#10;TP78kjI94cXvnqH+97/AuEvyEDDlAlPNCFbirSWKNFIKysKjYkckBK+//JJPfvwTXj5/n9dvLjg5&#10;PqZ0gsoGJAZXLChmU6RSnD455dHzZ1x89iXWKGRlWV1f8fVnr3jx4Uu++eacDz78ES8/+ZCv/+G3&#10;ZEYgUSjviZEoHeFSwTyxXAmoayhqybIOpKnEW9Go6jmPEgrlG5BnVTsq6xjF4IwnODDGIWVgkEmO&#10;RlDMXQMAj5u1e1k6tPagBDYoVCQ4PRkyuZozqhVWNGRVwUtsaAC5IJGqKYTufPjOH+72ul0lsQ4s&#10;F4KjrgpAsowi8ixFaU2aJNze3jKejDg5PmYxn3N7OyPLc0wUUbWg4WYf1PhWYXW1XFKUjULi9OYG&#10;U1Ut2Atkq5YuOvUoudmz+/t2XdeMhkOUUsxms7XvK6VESAU0hdHOWn712a+ZjB/x5MkZ4/GEwSAl&#10;TVNm0ynLxYI4jlktZxRFAQSSNCZNYpw3GGeZ3s7WwC6pFC7Q7A+tQvpdv8Hu9c070i3nHFEUkWXZ&#10;WvHbmPqOD9Spxne+ZEcI0IFa9xGBtRfYio/WpF27BfStT5rECUmcUNcliGa9EkhQCucaJbS6rtvr&#10;Nap03dr39vyCq+mMwXhCnKVIJXG+XgO310BQQCm9VoFKkpQkSbDWYI3FGUewrgFqOc/5u3N+8/lv&#10;1iCA++KkvirZduFwE+N2JA+dmqqSijzLkK1vPhqN1mPLu0YhrhtHDSHAtn/ZxXZSBIQI1FWJtbaN&#10;pRShJRaQUmKNacCVSmGcRSrFarVq3lkAa2q00hv13L4/KZr1QUpFFMXoKF4rmu+43Pf6+11hfgcS&#10;2Efk1SdF6Obqrk+8Gyt060NDFiHv+O/9gvA+cG9Xha0BlLb38RsgaYOc2BBK7ar6sQNwWBfFK9mL&#10;5gUb+Pn9Svb/ElDAfdYHZjTKi2JNwLBbzN9XI39IjXg3p7JPufm+vMAuId53xX0PxYcPqR0/lIvY&#10;naPfDTAXbd4lfOd196mff9++2c0lPQQg2c1T7CNi6+bQvr/37/sQuGL3WXZzH9387cZZR27Wj4m/&#10;Tz+51v/0YTeW3k/8tkte2Fe63AW4b80p7gJdGhXssH7HW3OiBZr316L75sG6Td6vMRv3jZldkNMd&#10;UsDQ62NrSeIIRJNDklrhjL8zV30IRKohH0M2wKlGJl7R4CVDqwIf7uS47iP6vK8f116Ab0CEIYRm&#10;7xKSqq63iB0fmu/7gEf7xly3D16cn3P15ClJlqF0hHUeS8AFh6fxJxvSP3DWrdd/Y+0acCSAOgQk&#10;NPthEwXx6NExs/kN1bsVQoaWUMBv7Tv7+qjzn3aJAnZzPrvgoW2A079cyXLf2nLf3/atR7t5tT5g&#10;vQP+bfKdcp0P63/W35f35eV281xdv3RkQ7ukNP3f7K5LxhiSJCFNEwgNMFjQ+m2JhnbfT5O0WVOs&#10;482bN/zqV78iCEWe5wwHA7wQOGupqpIslmSx5tEkZ5LHxLKNm6SmWpYI4RimMeOBJo0CqaIhBbMW&#10;GQlMZTHOoSONUpIs1Xjv0MI3wGfnqU1DtCR1hqsrrNMENC4ERBCkacZ4MuH84oaygKAgy+DsJGEy&#10;EgS/wlrPojC8uy759tIzs1Ag0bHg0dGABEcaR9i6pDaWEAS1cRhqSieIdEaqYxQWVzcAahcCs2XJ&#10;fG6o6sBoJDg5isljy2J6g60sy5lnNgeZBVzkubqd46znxbMBLx7HZLrABYf1CmchGw95e1MwK5u4&#10;8KMPhrw4S5HMibViNrWcv6uYrSS3paAWkOYJT5+d8d57z7m8vMZFTzj+wce8/Onv8fIP/wiRjxqy&#10;ympJpEGoBebNP/PlX/6f/M1//jMufvEViZGkKnA0Drz3IseZBdpJrt95pucNIDIoj0gDZx+c8MGP&#10;nrG6veL89TVHA0WxMtSVpDSeCIGTAakCzix5/mTI0TAmVEusCQTR5IaCTEniHE9MHAtGA0fwM+a3&#10;t0i7YpDHDOIEHxSmFlzdLLmqLSfvfchNUfPZr35DOnnMrFTMq0B8/IQ0PiFOx9xO52CbuIMAZ0/O&#10;WuDw3f1TKYXUmqj9L0sSkkhjjcG6wGg0JE1TRIDp9TVCahAGJRV1qw6udUNQtlwsqKOao2hAaQ0q&#10;jvjgow8YHp8gFgXT2YIoi1CyOU+qrcMhyFNFmJcUtULFI/ITi41mJAPP1atrRLJE6JjT0yeMT59w&#10;NbshSiLKwpAsPcatKBaGch6IB816uFgsGE+OiKII5yuqGhYrECqQRI5Rrjg5SpgVltnS8+56xpke&#10;EGc5kyPJt+9qQu2parid14wnkljXHB9HLGYCYyB4waoIRMoTJxadCH7w0WOq6obFoiDLQYRAFEmu&#10;rpYE6zkdJfzkBzHVZ9cUBpwXlLUjiSNinVCUBVES8/jJEW/e3TKfFyjhyaIYEzzKSbRSjAYZlZ01&#10;ZBSyIVkNJmd6fY2UJSZocIHgDZPhkB9+9JSirihqx1dvrpjomPcfp3xzVVEXc1Zakg8nSCS+JYUz&#10;xhDH8Ton3wHcnQskSYKUktVqtbWGG2O2QO2bXEBzzSRJtkjX+oDSjpC6W7+7mLrL33S5HKXkev/o&#10;YmRjzNZ5hrV2/R0hQhvHBby37X0ko9GQ1Wq1Ppvt+5NK66ZP/Qac3OWNujO3PunZbgzagZT7+1XY&#10;+V13vyiK1u3v+mY3Ru37BX3QdLfnqjan0bWjTx6zC77v/lVa4lxDJpnEMY8fP2lyPzt+/S4J8y7h&#10;UtMWu34XnS/cPyPuv6s75G47/rj37s653z4l+Pv8nPv85X3Xug9g/lD8+RC52i5p0X2Eb7tx5L66&#10;gd2+3v3NQ8/4L41l9/mWd+sD7pKB74vNN7kDEMJvzenvPne9n9ig3y/99cM5v0Vusclrua2M0raP&#10;uf997iVg33kX234r7briDwU5BzvYwQ52sIMd7GAHO9jBDnawf9N2AMAf7GAHO9jBDnawgx3sYAc7&#10;2L/S7ivK6z7r/7ururZbfL2P2fu+wsH+Afp9BdwPFVj3ld/3Hb5uFIzCugB/F/jaV2Lv2t9/3l1b&#10;K1Xdw1y/r0+3+6mv7LQpath91vue/T4lrn6f7xZd3FcAvl0QuQWZaNvXqLH1CyTvK8bt2rFPMb1r&#10;03ZBJlsH+v129t/JPjXCri/va0+/mCaEgAjd/X2jwBvAB9cA4AHnHSBbkEVYK/x6H1ijktiAaTbq&#10;89vFJ7uFB13hcb9vdgtW1orYW0po+8df/3r7+r+zftHOvrm0T+lJdLiSDkTV/UaKBwtX+oX/++fM&#10;hljD77Rz/Q67fr8DRhf3FnX029FXE+2P/S3VsZ3ipd2C831KFbtrXX/M7fZpR7DRB9PcB+zot825&#10;prhStSoscaT4j//hT6jrir/6u7/h//mvf86HH3xEGmUkUYyTjtoaIhuDFMQtaEwIibWOOG4K3d6+&#10;fbseV1VVYa1lOp0yGo7QqlGH6f7erY99AEccxwzSAXGsG2UIKVrVUcfFxbtGyVco8kEOUnB9c8NX&#10;X3/NfD5vAWwJURQxHo+pqoqjoyNOT0+Z3twgaAq4nXOY2rBcFcRxhNZxo8SVxA3wzXviRBGc5dU3&#10;3/DFb7/kV7/6nMJCGkfkaYzCk8ZxQ2LhAt4W+GrFs2en/M4Pf8DvfPyMF2dD8kzjbcmyqKiLEmsq&#10;Tk+OiNCYAEkakQ8muHpITcHtbMHNdcnN1YpyBWUJVdEUa05GEeNhiimXnBwPSeMY5y3GCoKMibMh&#10;qlWM+fWXr3jz9Zd88DJlMvLk44wnjz8mymKC9Lx6N8eFmOlNxatXF1y+u2G2qKmsoKgF06XltghU&#10;ASzw7FHGi0cDhkMBZknkJJM0QmKJcHhrKasKYz02CByKyniKlcPaQJbHKK0IwVLXBuc8OhaMRzmP&#10;TydkmcbZirouMBamtytWq83+LELN8XjIIFNEwSGQrJzDVI66CngHtYPrqWWUxwxygXABiaQsHcE4&#10;RsMIpQVC1URJYDVvQOuJkDhvKetGkVdHihAUxnqurmtupp7bOdQF5EN4/+WIOHIE6ZEaJA3wJ0tS&#10;BnlKtVhRrpZ4WSOUYD4t0FIxHudUtSHNcq6va27nzef5UBFFnkgJslgTq0BlQCIJXiClRkrfFklW&#10;WO/RiSZIhTEW366FNngiqRkfjXDerslktJAtcC/09tgWKIsgiM08q+qasij49WefcX5+zsnJY/I8&#10;x5i6IY1AMD6e8PLphEksmF0UmKVhtSqIno4IlUAqSZ5KpLRYJyhqj0VQmpo0zxi+/DE/eP4Tln/+&#10;D1xM/xLtPC4onIiQkxOIc4ROeP7Tn6KPT7CrGUaA8Y7IN2AlqUC5QNAwGUYMjhQ6k6xuLN46pIpI&#10;c4HKAtlAYJ1B6xjrayItUcKh8bgKzl9N8acSpQNOKI5OX2CCROfHPHnvBdfXN3gUSM2bN5f45Ijj&#10;lz+mpOb45JjB4xPq80tCkNRFSTEv8KEheYiTCKEFdQmZEkQiUM0vuHj9hh989BE//8Wn/O6Pf0I6&#10;PmJRzsk1lKsbXn/9K37nD3/MeDTg6dNTzn/9JUUZUFqgjOCLf/ol773/AZPhGYtFwcefvM9XP/8t&#10;lfGUBbgkYCtLFAsi4TkaRFxqy8IKaitZFI48CmQqIksiIinxtUV6R6QEIgJjA0QKh2BVVkgvUFoz&#10;SiOiRLGoF8wKh5RgPZRVINIBFcPNtEDnKZNRzunYcL7wLJwHZzBOkuYjjsYTtNZcXN2wq6K563P0&#10;gXaNonij9JznDTmDsxZnLXmW4zK4mU6pypLRaIgUgqosuLq8RCCIdLPnSAHOGharJfPFgunNlKpc&#10;4axdg7V3/bx+sXhX8G3avcwYw3w+J0tTxuPxen+uqqohHPKtX9KSHxXLBbfTa66vLlitZpTFEkFA&#10;SUmapC2ooQF3O2foCjXruuZ2OsP1/dXWvfMh4FvF9E6NrQN/bfsCd2OZ7nkGgwEff/wxaZryxRdf&#10;8O233zZkOVG0jmeUkjjX+ryyDybc+DX7CpR3CW/Wn7WfKyFQWjEcDUmzjHyQEnBYVxN8wDqHDOCc&#10;bxUONz5vXdfY2nN8fIK1NUePjpr9TrDukyRJqOua5XKJMQatI5Rq1Oy6vmzUdT3WNxi/qqy5mU5Z&#10;rWZ8+tlnLbAg3SnWDSj1sHLYxrejVVqTW/3S/34fsCzYLkiv6xrnXANs6cUbxhiMMdtEET1wWwiC&#10;sijAO4aTAUJJjK1JsxRPQCpFVa+IohhER6awAcJ1pHRBNH5vluVEUbQGkQb2F6vvK0LeBxjcF6P3&#10;feDdAux9MXK/wHlX8auv9LVPhbl79138IBAt0UZAyQaw53xD7HIHWNiO4X4cvya+C+IuyLjdinfb&#10;sU+F+b5cxndZH6TcxWZ98re7imuSNdh/rbwm9sRV3XN0hH53leGEYEvNcV/eYPt93w+A2AdIeCjH&#10;sxunPfTZvphqmxyQe/NQm766P2/1EAj+PpKD+4Ct++LoLg7djd/78/+hfmjGgLgTp++qpG9yD+HO&#10;ftyfX/cBIPY9t++RzIUQCK6bRX2Sy7B3TejIcqSQ+BYQQWA9HgXtv0JuRvJ9So8B5Jqk0q/zM7SE&#10;HwjWIPnm72Gzj3cEnrTfadeM/bkS0ZtR7V06IIdo8nJaKZx3a6C5NY4YSZQkWG9JhAQpke3epJSi&#10;LMumf2TTivUaEjbEHAIH+Dsq8d8FTN9HxrGVMw0B2a7f1rt7r8cDe8ND4x5Y5zhm81tevfqa48eP&#10;GE2OkFqiBdjaNequ3TocAsG79tU1PoX3AWfdWgWWdh92xhBrzcnJCYvZlNvrKypTt0qiDehNKtW8&#10;0e5978zFjoS1+4r3obdO9slP962XD+fH972T/pzcfVcPAbrCnjEZeutGB/LL8xwh5BoM2Sj1bogI&#10;OqKkfe+vvw5JKddAxhDaXFe3bjjXzpVNjrG/JjTKxWDb/ViriDwbApKiqIgcRM4TxwnOGwQQpylC&#10;Cow1VFXF5eVlA8SMJZFu1eY9BO9II8Ug1ZweD8nSGHAN6RwCJXQDfFWSYZaQx4JEexKtqINFx41v&#10;4K3BW6jrmiSWZIliVTi8AykSQhB4J3FBIFSKkQPK0ORUcuFQWhLHCUmU4fwUB5gqMB5JRrmCUDaq&#10;3CvP1bRiUQcKB5UXBBE4HqZMUkEWgRYNYVlZexwQqZRl5aitZzKOceUcH3kKF0AEjIeb6QpjmnVj&#10;NMpQsqZc3oJ3EDSrwrAygtnCUGMQWvLi2Zgf/+CM9x9rqvkl86nAh2Zs3N5WvL2qCFLw7MmAD987&#10;JokqfO1Yrjyv3xbczCXXi8AiCGQqOXv8iOPHx6x8YPLR7/LRH/wxZ7//hyQnp4QoAhEhgkZHFiEr&#10;br/6Z37zf/wnLn/9S779h6+IHaRJIFbw8oMjnjxKWM1mFAvNm2/mxLHAykCt4MUHn/C7f/Iz9NmQ&#10;Lz6/pjYCZwO3C8eiEBQ+MIk0tXEIDVByMhmjKFmWjtnCg6px0uMThUo9w7EmiwNSlDi/hHrBIA4I&#10;YTBO4JAsy4LlsuTk6XsMh0f87a9/w7evZzwWI2ZWU4cMLxPmywI7LZje3mKMxxrH2dMzTk9PUaoZ&#10;19aZNk/exIlivXfLlsxWYZ0HmvUhTRO0VlRlyWKxxBtDLCUujVkuXAsGDkRIEAqVpqgsxyGJ8wHP&#10;3nvO0dljivo1aZaQJoKVNix84Pqm5MvfvuX5y4w419xcFZSm5MXvPodhgKMFry/fUJcl5WqOD/A7&#10;P36P/+s/v+bF0YC6MignqEqPszGXU0MWQRILysIQJyXHJzmXFxVlIRCVJ8kU1gLScXSiGS4kV5eB&#10;6dwhkxXPsoizx0fMCs8XXzaq8qvSEscKHUl0FIgTQdHmDEUFWRQARywFUWJ4dKS5nQcWpSBkCl06&#10;ktRxfTPnhBF5lvDRh0f89tUN3kNROawJHA0T0jjB2ZLaCp48PcK+9tQWlrVFatBOE8uIONVEc491&#10;BoEmUglRpBECLi+m1HUg1goZLNZcouIMESS5inj/bIK4LBDEHA8HfHl+y7vplLJyjKwnjlcMRyNC&#10;aEjitFZIJSA0JHyJluR5hpISa+rmTEo0wOXKbMDLxhjKqxIpmjOqNE2RUlKsGjV4/EbxvL8v9c9C&#10;1kRzO+dtzX7YECJa69bEef14Zx2/tcHSmqTLeyIdkWc5795dEMcJcRzhfXNO4H3rO1kHQjTESqHx&#10;g/qx5JqcuufX6pYkrk+01ldz7/vE3TN2+3CSJMRxo0xfFMU952ZhHftLCc6F3vmHb320LiZtfmtM&#10;jTFmi4ypywP41pfI0pTRaNisDT7s5BdcT0073PEjuvfhfUDKNsbfOv9sCI4b8lTW5H3buaTQ5qfc&#10;XhKtfozZP2Pr+/n7zvv21QTs+pJ3fabQOz4VO0Q78o4P+l0kbg/5yM75dVzcj325J+box8SbXAPf&#10;O679rjPYXT9w288Oa7LqTd/SnEH3Ysl+nxvj2r6UW+fyfW/Se9fWFMiecMG+XI6gEzTYkP3fD57v&#10;fOW7z8aduPD7kAb049VNfPsvz6sc7GAHO9jBDnawgx3sYAc72MEO9v9HOwDgD3awgx3sYAc72MEO&#10;drCDHexfaX2Q6G7hcf8Atw8A3Qey7RdY3C1Av6uSfh/Ye5/tUy9v7nf3Ofpt6f53v7j+PuWnXbD4&#10;viLG5nduqz17FdL3qDk1/x9gU2C828cPqc7dB6Ltt2HfAfR9iuF3+7/7TleUvQ1UuAtQvvu+doEU&#10;+5j3O7WTTn1o91l2yQX67e4DxncLGfoFBk0BiF8XaTcKGP7eImDCutwa7/xawQohtwASu2CC3TG9&#10;CxLYpwq3+75kW0DX74t1MZAQ95AshC0A/ubeYm+/7RJUbP1u06imQLlX4NMVlDxU2HDfPAmtGuX6&#10;b4K9imedMtre38u7agn9uX2fIt2+cSd2iAz2zd19c2QfscR9SpEItlTw1mtWryB/ew1qPrPGt0q8&#10;gSyL+NM//Q84LP/1b/6Wf/z5zzmdPOLp46e89/5LotAUlCmliOK4KW4WAhEaYHkIjep0p8AZxzHW&#10;dyQbm+K4omgK6OI4ZjgcYluFtrpuQG5np08YjQd47yiKJbe3M5bLFbW1xFqT5zllXZNlGc575os5&#10;wFrtpixL4jjGGMP5+Tnz2Yy6qgAYDAZNIV0AVdWkaUYURb2CbsXl5QXffvMtb7/9lot3rxFKksQp&#10;aaaJFUQ4pDdoZwneoYTjxYsjPnr/R/zwhx9wdDIgTQK4imJV4Q0oJMN8AD5GSwHBo6QiIDBWEuSE&#10;N2+v+c1nS5aLQF2AbTCPjTqyA1MaFlPDi6cJw3yAJ6CjjMEwBZWQDHKm8wXnX3/D7GrK48dDjsYD&#10;JpOcJ08fU5bw7nyGUIJVBd+8+pbLN1cUi4plHbitYbrw1DZgQlOqNBpITk9HPJsMyYQBtyRWgmE+&#10;QEsIPsYa0yjuhUZ9pqwtlQ84G4gixWSSE0Ua7wPzRYV3gWwQc3w84tHxgCyJKIol89kNRVVTlILl&#10;0uODIM0Cj59EPDkZEscKU5a4yrAsapwNjfJ6u7UpIahruJ4Z8lGEiD0a0KJRnPYiIkiBC5Y41Vgb&#10;MHXAOINQgroSHI1TRoMRl+e33M4M8xWsKkVZe5SCH3x8zPPHA6yzSB1RNuwEZKkgTWPK1RJTzRCU&#10;aBExWwSKhefFswnGelyAJMsoigJrQSeQ5RFKedIsRiqPkgEhPB6H8w6hm30ijlO8q2ggkZIQJMim&#10;+BIp8cIj40Cca4QMTYFk6IpOQwuI2eyznoYAQClNVddN4btr1JqkUogAy8UKHSU4BwKJD4LZouTN&#10;eY08HhCCp64CN7OKm5kk8Rbp4OnTnOmq4uvf1txMHcWZwEmH1jnpj/6I8c/+mA/ip3z66S9J7C01&#10;EhllIJuid4g5efE+J+9/wvn5V8hUoeIG9OxNgZKK0gd0JEhHOXGuidIEFjXBGJCGOBc4KfECpvMV&#10;CE/wDrxDSUGWCuIE5ovAcBRIkdQ+Y/zoBd+8fkPhFD/7w9/nF3//Kbc3BvlIcfHma959+TXPfvQJ&#10;xXyKjiTZZMDVG4H1AlsYZpcrJqcTEIEkU+SjmGXRqNYPM8nSVHz963/mvRdPiaTAWMcHn/yQ15/+&#10;FSqC1NbMr77i4puv+PCTH3H2eMLoSLG49MSpQpaOanbJq6+/4Qc//imv3pyzWNyCCDgHy7mnTByp&#10;7gBEhkRJjnJFUTmqOhAGCuM9QSiQslF2iwMnzjIPBbM64DTIJMYIT2Ul2IAGBnEgVZ5RrKkqj4+h&#10;spaq9iQJVKVntTKMkwTlPS9Pj/jq4pxvbqeYIKm8wguNFgqkYL5ckMabNRi2feL+npemjUJ3Uawo&#10;VrYB6yIRKIplQRwlRDpiNBpxfX3DeDgkHwxYrVasVitubq7b4mCxBpMvlguK1QprzRbcs1Ee6wCC&#10;4s6+G0IDyN4lHirKkizPkUpRtkDruq6JdEykY+q6RAKrxS2f//qfOZmMOXt6xmQyIo4jqqJkFUCI&#10;BK00UiqkhOn0htvZDVdX10xvphACSsjGV6QhshEBgghbapv9Nm+KvftFx9uxyWQy5v333ydNU77+&#10;+qt7C5OlFOtCeCG54zf2wcfONSrqfT9zDcrtAZV9CMRJwvHJCYPRiCTRID2rVaCuLcF7bK9IN46T&#10;Zg1qlWfTPOHZizNOTsYcjYcEKamtpSrqNViwLMsNgDMEkigijmNCCKxWq43SuVQUlWF6O2O5WPHm&#10;/C1FWTVK81G05bttfDS2xkIHSBeiBWOui8u7ImK5pSheVdVaRa4jWNJK9YBkm/inIxHq++8bReWN&#10;P92o4QZ8aIgd0iRGtcrk1apuSIHa4mVn7ZY6+17/uwUTDIdD0iQlBEPwmwLrh0C3uzFXp0zYj5cf&#10;UnjfjQv3fWcfgHM3/thVI+/HqvtU5jaAz42v3QcgStko8e3GpA3IUGwBQvpA/DWhxw7Jxm5+419j&#10;26Qdje+wD1zZACDEGly8L97q4vXNtfYr5HUx8D4ihN148vvkYB7K1+xTWH4o53RfHLUfbBG+A5jf&#10;FPXvi/e6d9eP3/YBHe5r03fFufuI+vb110PWrUlChHuJIPepPHfgjV2Vy+9737336Yiawv19vr0O&#10;NSAnIUQTS61jdbXOJ+2mivbF7Zv8RQPM2B4HPYCP2B7fXQ6jn5uRUq7veUfJOvTIp1hfeJ2vkFIh&#10;pMQb35LDSVqtcqy3azdESolo12jn3JoQRbfEPtApxAuC90ile2AXvnOe7VPmvled04f1engfUWF/&#10;HvRzaPfNwf54avYwhXcW5x3vLrltQ1sAACAASURBVC+4uLhgMJqgdNSAb4REylYVkmYdi2ONDoHV&#10;qmy7rfEznPfotp8BglRYH8izIY9Pz7i8uODq+grrAp4dgtQdstJ9e4X3oUeaIbfGQX/c7MsXPUTw&#10;uTte+/vkbt7zzrX77631t9brXfvdDvzeXcM5jzEWay1Jorb2s+797VsXdnN9DZFPk7sOrSrwGtjo&#10;e2QTe+ZnB4Jq1IRjoigBIQkBnHVINJWriWJNkkRoHbFaragqw+vX31IUBR+8/wGLxS2uB3zSUhJJ&#10;wSDSHI+GECy2NuBqbBAsixJbW9JUEklPLCSxknhnCN7jvcPWnqKouZ0vSLKIk+OcKFfIFtjV7PuS&#10;2bzCWkeiJUQZlagxMmCFw3hDWa6I4wVxbDl51KzFL58e82gUY4uaxXTFzbxkWXkKC6WFygXSVDBO&#10;NRqDFjHeWqqywniI8oTKOS4ul4wnGTLU1MUcGUtkElEbR2U9xtCSEwoeHQ/RwlC7gLfNHFKJol55&#10;ljUILRglig9fjPng+QjNgmm9YmVqCuOZl57LqaeoYXyccPJowDBX2LKmXHnevS1ZFJJFCbMakpMM&#10;lafI8QQxGvPkJ/+Oj/+HP2Xw/icIPWpyAK2vIYUAVXL99a/58//1PxHefsrrT39LIiDOBMF5nj6b&#10;8OzZEbg5OiR88c2M21sYjBVGeNTRKT/49/+ex3/8+whTsPzz3yJ1zO3McjMTrArQ44gsz6iNQaqa&#10;xyeaUSrwlefq2lCbRjl85QKYFSmeo+McISzIwGq+QhFo8MCeIKA2BbNFjVAxy/mMV9PP+c3nbzg6&#10;eYpDU9jAonSsihpjJcvViqJY4kNAac17771sc2eW2piGbM03oEQlNVolJHHCcDBq80PgvSRJY6JI&#10;kqcRQnpqW+GDIYpEe84QqE3d+ODGkseKOJbNmI9Tjh6dkY+PWdaWp8+f89WbfyQbSB4fjTC1Z1mU&#10;fPKj5zw5FcyXV/g2N1ysDNc3NxyfPWH08RE/KAS/+C/fYJbv+Pq3n5EOTxECqsKgpaBc1tTKU1cS&#10;66CsmhVBxIJiVTAYDhkMFfO5w5eQVVCagPWBNIs4fTTm3fktthQsK8eyWHKURPzg4ycUVeDb366w&#10;TrAsLIhAlgfSSDITjrLyiFhS1gGpYXWzJIpr8izlxYsJX766JXaBxcqjtcenEnsx5+yDAS+fj7DO&#10;8/rNDbWBwnhCKHn6JEcoQVnUTNKUR48mvPrmEhEkReGZjBRBaEpTEXyFDA3xZbeupFkERFzXJYu5&#10;RwpHkJJR0sSQzhtirXjv2YQoWjGvNE/PPuav//kVr67n1KkGkTJbBqKybIhD8ozhMMc6j/ANaWdV&#10;FjjnsNZs1m/RUfm08WibO7TeEqloHZd675HcPSvrYt2+L7S7T4h2/W7+3hFy+b05hv7+RUeWHZr9&#10;azlfQoDRcITzzV61AVY3xCu1MSRJAkJQm3rti3VnFXfJrrZjHWPMem/cJbfu2tgB5kej0ZqAdzAY&#10;cHFxgbV2nePY3tu73EmjZL/xzcSaELifA+jOm+XOmRQBnG/ytYM8J440CI/Hb53T7Tt73I17Q+ji&#10;uq59suevbADwm/zRvpjEr9/tvrirc2A3n4u1n36fb3ofmdb3ITjb+CsbEqIu17Wv1mCf73VfHLqv&#10;Tc149XdyBvcrsn+/uOihe97X5vvI0rp4puuTfk5gNyexAcX7lhBKbpE57en5rXPb7fnUjzd38y/7&#10;z3B3Tol768d+ssRdMYGHxAE2Mc7DY+lgBzvYwQ52sIMd7GAHO9jBDnawfyt2AMAf7GAHO9jBDnaw&#10;gx3sYAc72P/Htgt23qcO1wdV3AVkyL3FgH3bLbDoq6Dvfq9/j76Se8eA3hx2uy3G813FuX1KXPsK&#10;7vcVYcNGQbxflL6v37YO/QERAqF9Nr9HMbx7pl216H3t2lW37rO2d4XDvdasD7s7tbnmWnKLdX23&#10;yLi53qaIoLvuBiywObDfLZjYV2jQBxk41xERdNcJGwWI7notK35XEBq4y0q/LugRgtA/3Pe+0f5q&#10;C6W7IoFGLWGjdNhX99sqEpaivX8PmNAV/qxJC8Qd4Pnu828XLbi939klYWjrl9vCYQ+iVbDyd599&#10;GxSzefcbBXK5pbCxLgxmU2i79Z5oixtFq7co5boa5r4Cj90ChvW60Sqyta3aGledult/mPp+8a3Y&#10;jF1aFTexVvrqFW9tnnqtAtkVcLFuQ/9K9Ip9m4KyfvH3ukimHfe6kRBd36tRNBPr9j0E7GiU8Jox&#10;vdZVaIH83bwR2525Vkex1qGURBDIs5T/6U//I1pr/vKv/47Li3fMpjMuby55+vw5RycnWOcoigLZ&#10;gg7Wyq69uR1FUVPMHwJqoMiSdK2I233eFHa6tfJsCIFVseLzzz9HSIhjTZalzOcLbqZTvBfkeUZR&#10;1AggyTNmizlSaZQSjbqbavqvLAq8c8xWK5bzBUdHR41aqRAoIRlkA5TagPYXiwWff/453377mq++&#10;/ApXOyKtyPMBWgucd2SJQuOQpiLVjpPJgJfvvceH7z/h7HTMeBAjhMf4kuWywNYlGk2sErRSRAKi&#10;JCbSoESjglZVgjoIvvpqyS9+eU4xF6yWjTpRrAVaNWNHi0CaCCbjiLOzU4bjRqUpSgYMxilFabi+&#10;nnJ1dYUpCh6dnPL86SPyLCcAr95MGQyOiOIxr9+e8+kvv6AsHLaCqgpMy8A8QGElzkMUwfEw4vFx&#10;o7qu7JIogiyOkM6CLVFZhpca62yjDu4CtXXYdk1N4hitFd5bVqsSY5pivfE4ZXI0ZjLOUcJTVStM&#10;WVJXBh8EUaw5HSSkmWYyUpyeZGRa4GpDiabwhqIErRVR5IhsAyS0rlGini88t/MKpQN5IihdQCaa&#10;ygdEbZqxqZvCxtltRWUsroIoUgyHAwSa25ua+SpQVIKqbubP85cxP/x4gpY1VeVY+RIlQQRLsSzJ&#10;owEylJTFHIRgVSg+++WM49OI2hj8wpLkOSpOma88QYKOYTweoeSCPNco6VFKgHBY5/DB4qyBoFBK&#10;ExDEUbKpP1SyYSoQjS8iSRs1JASVqfHOEVSz9vRhvH0fxHmPkBIhHMZZpICjyYTgoSwqRmNI4hRn&#10;bQMaNobXb65YXHzL05MheTYmGx3hZI3UMb4qOX6c8sfvPefsvZpP//q3zIqCo9zjogzGTwn5UwYv&#10;S/TJKeXFLXUA7T2LyxuC9aAlUTLk8bOXXMQKmUWIWDEc5dhqQUAQ6YaoQcoEFWXoJCaIBd5XBEDJ&#10;gA1QGcfcr5A24ExASY8MjjSXnDzOWNUrFoUDIUlDQjp4xODI8m665IMf/S7v/c6P+fXf/RMYhy8u&#10;+eKX/8jTH3/M8NEjTLkgzxPe2EBdQSRgdrNk8ugIJQRJmjE+GbG6LLC2KbhLtKC4ecXF6295/+VT&#10;bqZXvHzxmK/+qXmfpnBMBpZf/f3f8Gg4YphIBoOI6duKuhZIEcBYvvrVp4wnp2RRRFWs6JRPy9Kz&#10;KDzjUQbCEWlNVRkyLZHBsywdximKwlNlgUg7jG/2D+drlGz8TROg8A5lAkqA9oHEB4ZZs1eM0pjL&#10;myUiasaRdYHKQOYExbLi+OgYSWA8iHhyPODX57NmHEuFM4bFcokLntF4jPAbwG+jFNSQCe0WQFZV&#10;tVEYb1XAvQu4YFplMkjzHK0UxkBRFBwdHTXgENsotHf+UQccc85COz+klM0+1joMUimcs2uFsg3Y&#10;yfWAc7IHRArMZrO179QUUYOSqgX4g/OmUSgVcH7+mr/8q7/gww8/4nd++COePnuKkoosyxo/VkcN&#10;aUy5RErJ1eUNb16/a9TfW+C7agF/vvV/uuLpfcRJW+Q4rT/cgYw6QoCvvvqGKIo5PT3l9nbW+HM9&#10;oNUuyVjfp5J7AIzOubXyJ/QK5dvP5Jav7jDGNoXk4xEqkqBhVRWoiAYA0ov1OnVDaz35YMDxo0ec&#10;Pn7E5GiMUgLVkpQYaxq1Q+cwxqzV7JWUJHGC0qotAQ6tonBgtay4uZkyXyyZTm959+6KECR5nrRj&#10;L6xB0LuqWJvYbTt2vAPCZuOHb9T0As6aNdDeWrNFatW90644viM6aECQek0u0L+vEE3fxXFMF+I1&#10;/mUgSVNq44h1o3yqtUYKgWsVYn2PWKkJ+QQCz3g0QCnZEHy149B30sTsFh/TjiF6JHZsgQp21auV&#10;Ukgp1wqDmzhHrGOjvkssWzABnQJvLza5j8Cqc9YDYY2YDcE3oMvOZxdy7cMrrdfrwUbUuaeg7Ru/&#10;WsrNusAelfddMr9dUrz+fO3HOv8S2weqbJ5b3okFQ4+EYj/o/a568z4Sr11Q9r52P6S4dx8p30N5&#10;j924sBs730XE8F3A8l2F5t0cTkcquO86u327D/y+ry37gMf7QEG7v9tVnN/32e4z9skMhGBrXHbv&#10;aV/+4KF3vpvLuzv2uJdErsldbef67iNbFL0Av0+qcl8ub/f97Ztru4SU/T64byx9FyBnC9CLuDMf&#10;t/q5jY8bEC1opdFaNSSKfkMOGHpjSmu9HuvNei/WvkCXjpBSEoS6AzbebeNuH3dpgr7a4r58W/e3&#10;vtrrvjHS7U0PAeV377HOl/gG+FaWJW/fXPD8xUfkoxxFA6xufIxmLW5Ii1oF2HaBb7gVwh3lT6VU&#10;kx+qK7J8yGTyiKq2zObzdd5033y6DyDVz5fum4+7c3nfut/3Gbp9ffe+fRXbzge5751ucol3rSPJ&#10;6fd5XdcopVFKYky4Q1rUV/zdXaP69+/27xAc3ov1/bocUMfG1p//65i0/Z5o9/9OtdQYi6AhPHAa&#10;sizDW48RjkpZQpBUVc1yUfLxR59wcnLCZ7/6lNliSVAW8GglSbVkkCfkaYw1FZH0iND4XcIEYiXJ&#10;IkESWbIsJtOKuvLUrmwIrayjrC1xmnF8MkGLQF0FjPXtfi+wHpaFY1lbEgVZDGqgqHEUFhLj0eWK&#10;WTA8fTIgTY9YLhbUxTVv5+BqKJaOyoKRkqXxVB6SVPHkSc7xcUKSNHntYlVRGYPMFFYF5sWKo5Mh&#10;gzRBCYsITbwkZYIPntXKUpQQaxjmEXkikN4RyZiVMRTG4KTESVCJQsWesyc5ZycKX18zW85YzJdU&#10;NlAaydJp5rVFJxGPT484ezQmS+Bqarm8rji/9BgjuC0D2dGA9PiIoyeP+OiTH/LxH/w+H/33f4w8&#10;fp8gJ0CCCDHr7LGrmJ2/4y/+tz9j9dUrvv30C+J6QaQFrnYcjTJ++OFjhC+oa8u33yy4ubQ4L6is&#10;R41TXv7Bzzj7438Hz59Q/uYNF+cLZCVZXHlKI1iVkE80OhqgooAWJWfjEUnwvLkxzG7AOMFt7Vk6&#10;R+Qdo7FG+gotJatVwXJWMYwCWoFAIYCyqFuyQZgvltzUNS9ePsfqnBvjUYMRo8GIocy5vppyfX2J&#10;lI3q85OnTzk6HiFEwDqDc74FI3bAYo2OYrSO0VHU+JvI5jtIBvmQNI0IwVFVK5bLW+JYslyYNgaD&#10;gCeOIqQKJIlglKSkOufFex+RjI65ubzh0eMzvkSidWCxuIZgSdMGTH58EpEPj/j0F+fMbwO3syVP&#10;iiUvnOXZJ08ZPx5DJAhKo2TN/OZbHj/SXL8qGMcK7yGbJERFSSxhtQikbV7Ye4l3gcko5nZaMl+F&#10;/5e993qSJMvOO39XuQiRkaJ0V3X3tJjBcMABMFwC4NKApa3xb93nfdx9oMFA0NawhBxgZnpaTHd1&#10;dZdOGcrFVfvg4ZEekR5ZvSTeEMesLCsyI8KvX7/inHPP931czRoCgCzXHJghR4eG4XDKxTRSLqGu&#10;A9ZXaJXw6YdHLKeWs1OLSQWLpYco0DJyMFKcTR0uRGalQ2qBlgZbWRwgoybLaMjWPFSVQEVB0J43&#10;L19z59E97h1l1HbE0+/n2AAiRGoC42RArAPRVjy8e4RA8OUXr8kyReUdXpQM0gjeM0jHDEYT6hhY&#10;So8UEZNoBsOc+WLBvIygBSZrcsZZrtEEcqNQd8Z8+/1bTDLiz//oE/76n77g+/NzrDsgR2BjSQyS&#10;xWJOCCcMhyOyNMcYgXN2Y19pYsGGkGyxWJAkCUmSoJXGBotzjqIoSJJkTZrcnpN1/cXtfbt77tUl&#10;Otv22bq/u3E+1p4pxohUEhFhvlhQ1TXZIMeu8pLbZ0PW2t7z5W4MvcsHr+t6g/S6H0wsbhCyX11d&#10;sVwu19e4jRy8S6K27fO0P51zOwjEYkPoGSNGGyYHY4xu5o3onF+yw+fbPudtzirjjRjnmpw8/iCS&#10;sr5YZju27/OBb/v+XbFT9+1idW4pxE2/svWPrwH+tyuu3/SBb9Yb7Lp37+Oa/G277bsIjPra0M0h&#10;bT+z24j9u33f5ot2xYib7duMpbrvaX3EPp/9NrL87dfrfMiOfu6uA7vGQF+/7SIF2CUo0DdO97a3&#10;ve1tb3vb2972tre97W1ve/vXbnsA/N72tre97W1ve9vb3va2t739C9i20to2WKBPYbm1vsPovoPr&#10;XYXCu+xdxazNe6A9m26Lh/tsW5F8+962/7b5OtCw6odewPd224RoQMQiRiSSuCrOXqsQrMC8bZta&#10;FcPtAss+NYbt/ukywfe/rwOYaK66KvaQa2B4C3TqKkBct6NRE/A+7gBJ3CxY3mb2b7+rKZ68Bm5v&#10;368UYgOvIVbKWd3akQ0Ft8gaIB78psJbgyCPG6roUoBQcv0cNp7bWsCzVZ1c9XGDiOn0X9wo3th1&#10;gL+rOGL7+XXHeauC3pIAxOBWRUebz3W7UHZjPsA1aHuriEbc1hZxPY5aNbVusXiXTKKrMtbaWlGM&#10;pkh6A3xxPfTWbdyYc2tVN7GhaiGI68+0QLdW/UCsHhUtGUO4Vmtj1QexJT1o7zesFN5o1IpWkvTN&#10;e1YK7S1whg5QvQUJbahPyn6wgY9h3biW0CACoh3GIYIUG1j/uFIutA6s82sF9WGa8Z//t//EMM35&#10;m7/7B168esPT757x3fMXvP/BB0yOjhiPRkzGE/IkJYbAcrZANvh90tTgfKAuKmLw5FlGkiTrdSfL&#10;GpCuc5aiWGJto+TbzplFuaSu66YIb9kotla1QwtNuaxYzBcgBfJKIpQkz3MSbQi1ZVkWzTyKEaM1&#10;2XjCYDQky4dNMk9EBBEhE8rKcvr2DefnZ3z55Re8fn0KARKtGY0GeOtwtUNLSa4DaSgZZZrHj+/x&#10;008f8nufvs/hZELAcXF5xnwxx1uLIKK0wogEgcQoQZ4ptICkVenzS+plSVVVvHjxmi8//5xyEXB1&#10;wGiBShsQpoyBNIFhphkNDPfvn3BwdMBgNESlOaX1nE4LLs8vWEyn4BzjwYiHjx5w595dysoymy6w&#10;MeXzr1/y3bcvqApLVUFdRYoyUgXJzEZqAYLAZJzw3oNjjsYJ2AKNJ0sUmWmKpL2PiGARvi2GBB8i&#10;Ljag2YjAGE2yAk4WVaNEniaK8ShnmKckiQTvqJzD2ZrgA8PREJREYJBKMBxI7p3kJCoQ3WodEAIf&#10;In5F7mBSwUAKUmGIQjAtGhA9LiJjQiIFIZQUtSUIRxQwGaTE4NAqYDLB4qJZ+w5PBjjvOH11SbGE&#10;qhTUVSSRkcMTyQePJ6Qm4iqHq2tCHcgOR42quKtYXJZIYSkWltolnM8LbAWJyhrgZbSM9YS3V46z&#10;i4BQgjyVDDJNpgNp0pBISARSKrwT2MoSE7sqhmxUtqSIuOiJyKboTymUjJgImU4Y5QdIDAi1IsWw&#10;a+mXZn0PG3tRDBEtFUE4iA2gZDQYoLWmKkPz7FIDWoErEUKR5jlGRO7fP8GXVw2o11sGw4wiVBRV&#10;xeXZOUWpcEJyufQMjhNKL/GMEGpEPnhEPrrH/O3X1EUgH1rePvuSDy7ekN3T+HoFFFYCmSTYWGEy&#10;RZSS6AMxRKJo1i5UgovgY8TXjUIYXlCvFM9rHUijbPo8QmoUixg5vDthcPyQL377FUpH0qpmVgdO&#10;HnzEr7/8hvf/aMzP/vQP+d0//5pqbhkcCJ7++p/46Z/+MXc++THCTsmTjOihLiOJgsWsYlk4ToJC&#10;+pQ8T0lMIFqBkoYYa0Ks+N1v/5mPf/b7BCEYDSTpaIwKS1zhcfMCl77m6ee/xNqKR3fv8ObZS7xv&#10;9jlcxJ+/5bO//m9M7p+QxiXDocJOIyEKZvOIOxboLAGhGA0iZW1RQlLXvlnzo+DqvMJIRZIKrPdE&#10;Hchzibn0zD2U1kMIiKgYKYH2INAoDVp6go+kQ42pI7ZsxlJENOD6uWMwzlAicDQ0THTkdGoRqcIr&#10;jTSCo5MThNKEVYF165td+2jqRvHvfD5fgb4lITSAZq01cqWcZZQiSxJsVbJYLHj48AEheF6+eEnw&#10;vlH5lmKlfhbabfe6AHvlE8WVsjnIlVrZNSjXubgm0Wn3+egjSiqsq1ksFutYplVYct6u/NNGLVpr&#10;Dd7z5u0rLq4uefv2lD/54z/lzp0TEiNXgHzNcJDz9Onv+PbZM7777ju8j0ilV+qaYu3nrMmHYsSu&#10;FMPtSmG7L4ZqVL8iQmyqUNd1zWeffYaUkjTL0EmCKwrEilwrclPlWKwUxDxhrfS+9rWaTlgTDCAE&#10;vgXms1183Fy/KAtOtGIwGDHMh0QfmF5dEJTHhYjWCh8bhbWqsiTZgMHBEY8ef8jhyT10kiGUoqgt&#10;y6LC+YjzNUpJpG6eS5IkGJMgV8RVAciylOg8V5dTltMloa4piyVv3rxpVAu1WhMWtb6Xcw2xS1vM&#10;3i3u777uqrOvCcvEtjrXSqVUqxUQplr7gd7bDT+6C7br+sldsFpLrCRWvqfQEEQEETGy2U+1VHgR&#10;SJVBhgAiNPcU2/m87bSDVJ6jyQAZPdGFlQ9qG2dbdFig2Ly/BvgWVwq8YkMtubsn9SnQrxW7iBsK&#10;3ddjbUVCJld+eGwV7NQ7gNstCUGz1zlrMTSxsdZtwXVDWGHtipRDKuJKzbCd5824XxV5R4lSej02&#10;ugrIbgXY2IynYy/YtlUB/B+x28Dk26Dx23Izu/Im3c9uF/p3i9X7ABy7QLe3AcWBXtXovhh9F6Fg&#10;H8HfuwDl2yQs3c/3dd02kKVLQtKXB+pTsdt+frepZveBed6V17q+7+v3dsfZNljiXYQF7f3uAhb1&#10;PacbJHarvaxvPG4TuYgeNe4u4GN7LPTl4brWzRut/y/ozYXtAq1sg/VvfD+y93lt50HTJMPWHiEl&#10;RpsmLxPFGmDOirBmO9cVVmQlUbekjJ37jXGtet7Xj938WTcf2yWN3JW/3B7zfXN7e996V36qVf9u&#10;12YhJdE1iuSnp2e8evmKj8aj6xybbPaxGEWjNr4CsSml0VpS2ZrYAYu3Y10p3eSglEYlKZOjY66u&#10;rtCqxPr6xtrcP34E3QRiX36sb6x185Dt77r5zHbvuA3ss02k0rcu9IHwt6/bnT91XaM1K2JE1fF5&#10;XS8Avm9ObAKVBGmaEkJYq+q2ece+fF77fdZa9Pr610SoPgScDxjdgDSbfFxDhFVXltPTM2azGS9e&#10;vODt27fMZnNc8CsSBE8MnjQbMsgHKKUR0UMMKKkaIsgYGGhBqgNGeQaZJNWauq5X7Yar6YKIJB1k&#10;CKlX+3SgKGsq76idoLAChEa0+3gAFxXL0iGdJxFgdES7mlym3L8z5K2vmddznBNUlWRZQRlg7iIL&#10;B8lAcOc458GdjKMDjRGBsrSUdY2NkagzvFQIA8fHB4wzA36JQmO0RBmJiSlh7vDeoXPFB4/vkqpI&#10;XVqW84raSuaF52oZKL3ERTia5Dx5cszRkWF6/parsxnzWaRyMF3C+TLiEJwcGt67P+T4IGFxec7F&#10;6ZLpzCMTReUCBw8PSE8ekB0d8enPfo+f/ekfc/TjnyCzETiL0FAHj1vOwdUQHd998Rn/9f/8P5h/&#10;+d9Rs1OSakmeGorCE73ko/fvYoSlmE65eFPx/VNLQCKNRAwUgwcP+fl//l9JHk4IteXLv/1nLp6/&#10;JLmylJVHJAqZRt6+KVhUT7l/3/Dv/uAehwPL8mLB9NJT1RCUQikYJpHxRKFCRfBX1LXh4nSKtKAN&#10;aN0QIFTWIqRG55rCK0qncSIjCsPCCrweI7NjsAnBCS4uz5uYJniUFnz44WPSVGNdTV1XK3AlK4Im&#10;2ZBDGINU7U+FSZIVIahmOBihdUIMkWJR4axHKon3DhEFRmlCG7/GZvxGrxtSsMEALwWvzs4p6hJQ&#10;iKAYjVPqekruwLmSqgwcTgbcv3fE86dnWBupv4zU8wsWryNpklLMwRc1w6FH2JqBcpwFuFp4hpkk&#10;j4JUGVJVM53BaKQQ0iMrT2I8B5MB45njfGqpnaC0kvmyIk0NKhHcvWe4uKpZzmA29xydJBgdSQaC&#10;Tz86pCrPmnVEOIIXaAWjXOMRTOeWoga5tAxShZYKZy0Iz8mh4erKQZBUbrWnJhFdOIrZApPlPLx/&#10;TOkVL17MsDFyOa+R0pBpg/ARWy54cH9MZSNfffmWaVGzLC2PH445Go4ZjQ7IsgEyWIaDAfPLKzAR&#10;oyRpqrmaWbyQDIaSzAicDeSDhMEwI7qKRFhmb79jdPKE//hvP+Efv/iez7+/bIhhTdaA60Pg7Pwt&#10;goDREiE1RVk2vkaaopTCObcGjOd5vqGS3uQZ1Mae4Vs/q7POb6uqX++xasM/al9vn4e1Pk1372iJ&#10;iMPK93HOrYmBnPdcXV2t4jS9EWt3fdmWcKXbpu33tNez1m6A8dex3Zb/143PhBAsFosbsdS1AvlN&#10;ErIkSbDWrvf4LvFLu0e219/cvzvkR1IhU4nSitFoTJIYCH4VE6tOW0TnTHbT59j0v/sB29u+7W3k&#10;Zz/kTL37uU0/86bP2PWLtv+2Ce4XHWK/2Ouvb8eX2/UFXeXzPgD7rjh4M74UxCh3ns/3+YJ9cW3f&#10;Z26QQm3FGrt+9o3f7nVbkqvu+9v8y65n20e0djuYvyU1DTv7ZRcp1q6YdBdJXDfv1kdc0edH7xXg&#10;97a3ve1tb3vb2972tre97W1v/9ptD4Df2972tre97W1ve9vb3va2t/9J6ys4/iFg9/+/7N1dVR3f&#10;UbPbLgJorXsI3lWV72PqgZhqrgAAIABJREFU3y4k3wWE31SP3DwE7iuaaK5z+z1ts+q3r7XW6+KO&#10;2w6VW5DEJoD7JnN/vzpTP/HA9uHztpKf21JrEGI3M333GbVAgG4RwwbIuvPZ7ve/S0WuRW7fOAgX&#10;10WtNw7LV0W3bXu2mfa7bWpeSITYocYnrpXf+w78u0Wsu9TQtosouop+u+ZcX1tuK3joK7i+oTLV&#10;A8R/V2HBbWQO2+ogfWO/b/xtXz9eMwfcGKd9bWgLQvr6dnuN+iEF8O9SlNhVqNPXl3HHPOl7lt0i&#10;rb5+7yqcbKwDwCDL+U9/9uecnNzlL//rX/G7b57iXODF99/y5vUrhqMxTx495oMnTxq1rtIyGA7I&#10;8oyyrBolOykJsVHYbQgorgHy10CwRrnjGijkGQwGjEYjyrJc/94YQ2pSiBFb1ri6+bxJGiV5IcE6&#10;i7eWfJSTJSmpMTgaxVlbT3HOY53l6vKS5y9e8M3TpywWU4xsVEJHWdIokJuELNHoTGOIxFCQSs/v&#10;//hD/uO//0N+9OSY40NJXV1RVOdYF0llTYjlCtiYok0DDh8OBozyBImD6EiMoqwqrs6nnJ2+5eLi&#10;gtcvX7GYVVgbyBNBqgQiBrQUZKkhSxVpZjgcH3By/wGj8SEIwdnZOc+++46LyykhOBINRydHTI6P&#10;kSbn7fmMr373LdViTlXVzOYlReFZFoJ5ESnLiA9gVwpV46Hh3vGIx/dOcHVBrGfgKnKjSaWG2hFF&#10;RIqI9Z5yeolHUFmPUA37QZrlJEh8DNRlzWJRk2WK4XBAYhSD1JAaDcFhfd1REhIorRsAdqzJjeRk&#10;MiJTnmo5b4AdwjCdF1zOLRZFGR3RRDIjySRIqRBGMC9qlnWgrjVxqJDaEXxkPrMYIZkMGnIYqQPj&#10;iSHGgHeRsihYzmA+dVgvqCygIEsEj98bcf/OkOA8xIQszXhz/pYsd4wHmuhLVPCUlaWqBFeLyMtX&#10;DrxgPMrwfkZ0kbPzK759XeKJJJkizQUiFuSJJzMBKXxTvOgl3gu8F4QoQSpqZ0kSw9I3im4xNsWd&#10;hIBUTQHoeDxmNBoBK0AmDUmL0poYIkF0Chg7fkddW6K1yJXapDaG4XDAsrjE1RXDwQSdSlwNUljG&#10;45ST/BCVJSzmjmcvz3gwmfA4G1IVU0LhePn9lMt5wtXUMRkn1DVEC7Pnpxz9NKLTnOHBCaU2REAn&#10;kuXZc8rnT8lGI8rzV5SXr4kiEqKntjVxRSZTW4ePYF1kOb0im4zQJsNHcCESJaRpwtmFZWkjo5GA&#10;NJKZSBARYRIkMDqckI8f8Jsvv6a0genVgpdvp/zBf/g56atzyrLk8O5dSHPqcoEpA3p+yfdffM6d&#10;J48heNI0RUiBrSPWQFVZri7n3FvURGEa4IEW2OXKHxINIU89e83nv7QkwxFRgKFoyGgijaqyLbl6&#10;+QypNUeDhJPjhPO3JUZGiiKQ5o5QnHP54pzEJDy4m/HdbAEIitJzfrFglI8Z5AZpIgdRkGYWvYSy&#10;CIxHslEyLOFgkqI1jJRC5YrzacFs4Yk24iPUeCotED4yX5ZkqSJ6xyCFoCPHhwNssWjoXEJDKmRd&#10;jfcKoRTjUcp4IMkWjYIeGsq64lA0iutFVa19w03f5HrfaH+tlFiPXSHF2t9tC6Rb8hSxYhOKIfKj&#10;H33E1dWUxWKBresV2Q9r0p0u6EYIsVYIX4PKQ8AYs1am7AKelFJYa5EyoqRYq8u3Pm+r9NW2r/3e&#10;ayBswJYl3z59ymK+4M7JMWnWHDvZylGUS54/f0FZlQ3A35i1HyDETeWmsizXwKWuX9oFB3rv1/fT&#10;Bb0ppdZtbv33LMvWwchtxcSt89Sn6CQ6/uwGUFLQAKLX9wEQWC4WpCLhzsExUkaGmeKrckqxqPA+&#10;IHVODBHrbLPnDHIev/8+7z1+TJblDSmINpSzBXVtG0IR70iSvHnWPpCmCUrpBs8smzFVLBbYssJW&#10;JdHV2Lrg9M0rLi8u0EYhlMBau+6nRp1Urv2dbcBc++y7Sm67isG3/d+uf999dl1lrhACSZLcKG5u&#10;Y60+AJ/3joPxCVmWMp2y+i6H95YQPMjmPTGAD/5GnOW9I9GG8XhMS2DmvSeKuLNQenvsrNslVG+R&#10;clcZr6t4L2Wj5vtD+rDr0IdwDbzY9uO3gQq7fPLrOFveiFFuAqMDZVluxId9BfbQ7OFa6zWYsRtn&#10;vUs9/F35lW5sct22uNGvu0DBt8VabVu7Y3Qz5hJr0pBdsdptym27iv9/SC5Ja70GsnTXxl3XWJOb&#10;9eQh2jVptzrhTVXBPrB2371uA2B3xd+74ru+9WL73voAyH1zIEZugJ/71Kx3zet3Kc7vyg3cHB+b&#10;691OUMWK0HH7WtskEn1kDLvW277Ye1cs387pXXmOvrX+tmfbxvYSsd4vWBH0hZXq77UC9+ba2AKL&#10;9SoGa3MXLXVDCAElN/t111rRR9L4Q/Kr7XeoVf+rFeFNWAHxu89nO/eyG1zDOs8YV35xCIHFYsaz&#10;777l5P4Jk8NDjDHYOqzWpNDsYTTPKEmSxpeGNUkhxPWcDytwnatriJKDoyPy0zecnp9u7J1dgtZ4&#10;I78Wb+Tj3gV+385nd/eCvn2lb3/pW2dukFt2lHq381ndMdIQfl6TJTQ5mxUR2yr32s3lbhMC9BFc&#10;tD4uMeDcJrCwkWz1vXnO9npa67Uf2/XHGx9dIpVscju2RmtNkiTMZlNevXxFJBCip6oaFXkZPSp6&#10;DA1JmZaRxBhYqRn76LE+oJUhSTSJaogItQItBUVZsFws8TFQlI6i8mSDtAGQrlh3XAjUNrAoKiwK&#10;HxtVbi0ESoLRiiRJCbHJUchYo6UmOo/3c7JB4OToEIVgermkqhWWQBUESxvxEg4PFHeODEdDgRGO&#10;qrKUhacKEYvGoylrz+TgkAf3jtE4ZpcLkkSjjcQFQVF7llWzJrz/5ISjscGVM4p5ydVVxaIUzEq4&#10;nEERwIfA+w/vcnSQ47zlarrkauooC0HtJVczz9IKjo5S7h6PGGeKcjnj7ZsrLhcg0glBQpJLXJqj&#10;TyY8+unP+On//mccf/IxMQaKy0t8KBBZhdBD4tKxOD/lN3//N/zDX/4X7He/JinfMkhqVBooCk9V&#10;RT75+JAHJwmuvGJ2WXLxplEOFylY50jyAz76o3/H+IMPICjOP3/K3/+Xv6C+uCQvLEkuSEYGbWF2&#10;WiGF5f3Hx9w9MtjZBdZ5potAlBCVx0gYHUje++QOj94/YXZ5yetvz3BFzb1RRkKFFFAHgTApo4MJ&#10;IiouZ5bCCQZ3HlMWMD8vubJQWofJBkynFw1Rg/MsiyW/+MUfcnh4gHV1QwBaVQ35HZEQPHpFjIJs&#10;8mZtPCKlJEkMaZaikwSihuCZz5bEAGo15luiVSEakictFSFYluUCWRnenJ7y6Ec/4vmrl3ggCoEP&#10;njxPGDtJ5eH4eMwgV5y+OWWYCo4moDLQSjN97RD2jCyR5D4Sqsibb9/w4OER49GA0ahiMY9Y74hR&#10;IKJCK/BRcDF13L9rcN4ynxc8enyH8cSgEosNgtJFqhqKoiJH8PDBARezK16/spydOU7uREZDiZSB&#10;0SBw727G69dLTBKpq8Ao0+S5YJJrgmvmgg1QukBiVvtwDIwGCcFHiqWndpEgBYmROC/wtcAkGqTn&#10;vfsHVKXn5Zs506nHmBo9lAxMDgFcVfD44RjrAp9/fsrrOiJkQfokZSgCNlRolTIZHTIbXFLbCiIM&#10;B5LKKeYLy2zhKERgMtIcH49JtOby/CV1UaKF4ur1U0bHj/gPP/sR48FLfvPNawpX44olZjCgWC6Y&#10;GkmWpSg9Wq+rQoh1zqP7u5bspFlz2YjJQgccu32W0SWYadf0bhy6vU+1MVE3Rto+c+r6JTHGhiAC&#10;tSYo6qq+95GxtP5Ud7/sO/Ntr9+9bh+JXXu97n7YtrHvfK7vOlVVbRDWNfPbb/hFba7IGIPWen2P&#10;DcFPACLeNnH6cDAm0YboLC1Hd3vefZuv2z3z6iMv6r6vj0hnm3h8m+xr008Mq7hwkwxwF2FS17p5&#10;quv7kBt+63Vs3U+21J5byy0iqO2xc7tP2k8G3v3+Xb7trtqGvjPmXTUS28+u7xxxm6yg7/u6Y7wZ&#10;S2InoUGXhOFd57d9ZGPXJHK746B3xRXb47cli9x832bs3fVR4ZrgvHu+2xLL7wHwe9vb3va2t73t&#10;bW9729ve9ra3f+22B8DvbW9729ve9ra3ve1tb3vb27+AbR/kdovEgVuBnj8EYNu9zm0M6X3WV2S/&#10;S8Gs7162f7d9MLzrPZvA+t1t7ypjAzeKR7b7uP3/tspe+31dZYbtz79LCaxPIamrYNAWL95Ue+v/&#10;nm5BwrZKQh94e3t8dAuo+4rp17/bKijYVoZo399tl18VHDvnSJJkQyWiDxgUWvWhLYWn5u/XwJ/r&#10;ooT2ue9WAbhNOSvuAKO3/bILBN/+va+At6+oYmNcwgagclcxza62b7+nq5TZHZu7lSGaIo6+4pPt&#10;IpHb1gZoQHWSm8Uw2wQP7Rxpx3m3mGZXYdguYPt2sX6vyhrXBTzbxUM7C2o6bdycL/Qqm4UQyEyC&#10;MYYQ4Rd/+AfcOT7mH375S/773/wtl9Mly+WS+XxJuSwplgUffvgBDx7cJ8szirKklq4pJIxQ26b4&#10;ebFYrFTgW4UTSJIU8AjRgBbbfuoWo7WqNEopKlsRvEdpjUkS6rpuiqurGlyEKFBJSpQah2hUhcsF&#10;04s5L5+/4u3bM6aLOYuyxAXPIE1JTUb0DknEIEiyBJNIUuVRvmSYeN67M+TRgyN+8fNP+PDJiHFe&#10;E8MCqWu0dEQSjkaH1EXO6ekFtrYM8yHD4YA802RaEl2gKhwvv3vJV199w9nrM1xdopRAxkgiIM8M&#10;aSoQOGQALWCQacaTMQeTCQeTY0SS8vnTF3z79DmhnqHwiCjRRjEcjBnkYy6nC55+94aqqlHCQNAs&#10;FgWXU09pBTZols5RhYhHMDxIeP/OISeHOScjQ7WYI8MCoxoleykg2prgHVKptQKbC4HaBSpPo74X&#10;QEsoq4KqtgQHk8mIg4MBaaIgeKTwuNrCSnk5iEAkIKQkxAAhkhjB0WTAMJUs5zNsZamsZ7Ysubyy&#10;LCsI2qNzQZ4Ygm0UiKuyplj6RtV+HlmWC1xIGGYBGSFUUOmIn/hGlTtVxBgwesDZ6ZLZlcNbQVUL&#10;FiUEKdHGc+fekMcPD8gTgbMQUWiTkqQ5qUowBKRUyAgLJ5kv4eWrmqoQfPzJMVpHyspj0oyraUN0&#10;kCSC4AJ5qsgSSFKJMRFjIgiPx2NjxAWDVBkETRQRpQXB2rXCrdKmAX34iJCKu3fvkaYpzjUA1xas&#10;EFpCnBWgWKmVGtKqkBKaIm+JwDpPiIHx4QGvT8/QWjIeZEipWASPlDC5c8Ts9Dnp1FIUFQMRmJaB&#10;ZR1QRiNVyf37CdEYnn1XsagstfWIaJk9f4qvp6SjEXcev8fVl4ZAhbMVwgbqt9/BJx8jY0UiLUZG&#10;bG3xIhBWpBdVVTeFykIQnefyYspyWVDMC1Ih0VpglCHRntnMUxuJlgEpBaMH7yHSjLPXb9CZ4d7j&#10;+0wef8j5N79DK/ju+Vv+bTbm3pOPuDw75/jeIw7uP+Hy688xpWNQLXn91efYX/wBMtekiUFKgV+p&#10;oHsnOD+fUS1rlJZEW5ClUEeYLhyDXCBFRESPnZ2ynJ4ShSIzUNWeRAq8DVBVhPk5MhlglOJgELkU&#10;EWuhrqCaWzItGOQGH0oOB4KLkaBcAkJyNfdM5wVpPsBTkySSw4lmOvfYMuCHAplIolLU1pMkEqJF&#10;xsgoV2jhsHWzDkXdkDAoI7FBkEZJqiWToaQykCcJs+GSBlITiAicdyyLJc4k5FnOOBeMEiiQLESk&#10;9DWv375iPBg168Vqr2oL+Zs9wa/Vx7rFlUpJXPCNErxu/JaiKNZ7ReNzCUajEReXFzx5/31++tOf&#10;8qtf/YqyLIidwmuEWL/uU6DejkGuQaorENWqTdbWzXW3VDy7yma9fuVKZTvGwGx2xWw5w7qaYGvw&#10;jT8SgSQxaK1WPig3ALtdxbQYAnEFSPMhIEUDlGjaHNZguvY+u0AjYA3o7pJqdUHcXT+rSywmt9TJ&#10;23+io+zWjXGkEET8StkQEIGIZzBIOZ5MGOc54FFiwPHhIcTIbFpQWk/tbAOMkoaHj9/jwaNHpFmG&#10;0grvA+DQRq+uFdYqcUliVv2hkKr1ayNSCeqyoljOESESfc356RtO375GqmbtlUoQw2ZBfNe32yYb&#10;6Pr67Rh4V0y5C4y5DZLtAmi74LKuj9wCEH0MyJVvVVtPlmUrIq9mL3DOUZZl0w8rYE0MjcJfC3jo&#10;Xk8IQZ5na89USoELmzFQH0hvQylQNHt+lxBhG5jcBT5c36u/FdDa9XMbcoLQG7dfX4c1wKBL0NAF&#10;ELaqt0mSrt+3/cx2Fr6v91y1M57rxg1dQMH/KPh9V2zVjMkfVvC9C+TSp5DXF9eEEG8FE9+Wb/mh&#10;beuL6dv+a9ewvlxTO392kbpdP4fbyMYakH9XIbsPhNMHlujG2m3suOv+fgix2vb974q1+97XPqu2&#10;L/pIGnapIPbF1ruu2acYuA1GEQK8D7eSXa7HV9wky+kjmdwFvNpuX5cQbiPvR7ixnvWpYd7W96JF&#10;JPXkHjdALavcQ4irtVzIlT/V/E1KiTFmrbq6vY6FuAJ6S0mapcBspdQa8CKQCnnrfNqVI7ltzm6P&#10;BbVq2zax5pqM6BYl0O4z3B4zWuuGD0AqvK85O3vDm1cvyAfZag9npdCtEAKM0aRphvehiYUSvcqn&#10;KYRoCIuc9Y3iNyBXa3Oqcu4+vM/V7IKLs4sb+Zvt59Y3H/vymbvXF9mrwn47kCz2rme3Acm2wV3b&#10;edb1fFzlRGPHX2nHvDFmnafpI3Tcfn7t3m20XuXnVj4JTXJTIBFxk+CyHTftntsFNznncN4RiBwM&#10;x9S2xtma4D33H9yjqitev3lFxJPnOSHYhgglCgZZykALDA2IOUsUIloSnaOFRLmICI7gPWk+INOG&#10;RAecrbm4mFJXNSFIKueZLy2VFUyynDRJUKIhCnLOEkNDWldZS1DNuJJCkRiJyQxCJ5RlDTahqiqq&#10;ouTOgSBLLIdCo6VkMDTUzlA4j7EGPw8EEdApPHxwwN1BRi4bsqbpvKQsFT5JKKxjaRcMRhknR0NE&#10;8BRlxeXFFYOhIaIpq8B06SiqyHvvHXD3KMXbOcXsiqoO+CBZlIHKKsraY0XkeKJJpWV5ecFlveDq&#10;siYgcVJxNvOUQjKaJBwcDLl3chcivDk753Je480Ip4ZYaXBKo49O+OR/+VN+9id/yp1PPmrI/soS&#10;nUgSkVMvlrz8/ne8fPY933z2z7z47Je4198zYkquK4wQzGeBeQGTY8OnHx0j4gxbOa7OAnUdMZmk&#10;iuAE3PnwfR7//k8Qw0Psy0v+8f/6K4qXL0lqh5YCJaCsArOF4+BQ8pPfu8PvfXqCcBcIFBezmkUp&#10;sCHiY0BnksMPD/j4z37Kyb0xL377PU8/e8FBLjCyJtcpy8pRWsHw5Bg5GqNRzKbnvP+zX6BH93j9&#10;yy+wWlFZw7IOVNNTLk9PKaoa6yNGJ9y5cwcfmrlQ1zXOrnxOEdFaIRUoo1FGo7VsjjFEJBLQRjMY&#10;5hitEbEhe5zP56t5dE3+0ZLItGSIIXiWtSMNnrq2TMZHpMmQyeERSidILM41uSeJIDUpWoGIlmg9&#10;4wwefPiINNc8/eZbiquIHApC3QDPYxC8eXnGcJDzycfHfPN0zvTCUdWOJDGMhimvLywX08BwKMiz&#10;JhasrefegxOevSo5PYt4IvOlZJhHhnlGkhge3E85v6xZLuDivODoYMAgNThbcO9Ec3kmKKsmxvNR&#10;QAjkWhByhfWBEBsiUNGugSGg8BweJIhYcTH1RA21FwiRUteRFAURtAg8eTCkqmveXtbM5g4pSg6P&#10;RiAChAC+5v1Hhzgb+PLrc16/qhFxhlSayQGkSeMHTiaHvHnzmuA9WimOj3JmC8fbsytUjBh9RF0H&#10;Ts/fsFxecXxomC89aSLBXmHnkd/74B6jUc4/fPaM88UVUQRMnlNVNWdn5yyWBQcHB6t8fFifrwmh&#10;SNOWOFAgpd6Iha7P4/yKUEbhV7mEVtW8jaPaHEJ3/+7GOn1nIO3rrmJ8kiQcHh6yWCxYLBabe5vg&#10;xjnMbYRhfSDnFuSfJMlafb3df9tcyG1noF1Slu5ZRde/3WxLXPsqfSQy2+RQbR9kWUZVVThnm9y7&#10;a+iSgm/yOg/vP8KYjKqumrjZ+d5YZDc5lez1Z5p+Fb2K2ZsA4x8C7BYbcU93PCjV78P0kZlfP1/R&#10;O37as8CbZ+GbJE/bMU0fQd62P7fOc3VipNvOxPvOZLf9p+34cDu+6CMc2G7DNlFZnw99Mw/QrTWQ&#10;7zwb3T5vfRcxW5tbbHOlfT7xbfF+X3vCKp7pEudfA9vjinSv/3l0z2j76gf2tre97W1ve9vb3va2&#10;t73tbW97+9dsewD83va2t73tbW9729ve9ra3vf0L2U5V6ZX1Kau/Syl+V2Fwt6i++z19BbfbhfC7&#10;GPC7bd8+3N/+zvaa26+3wROrv6w/39fetvCiNdkpPm1fbyt5dcEF3SL+brF/9/u7n1mDWXYo4PUV&#10;ZHaVFLqg5uvD/2vFqr4CmW7buwD47e/pgjP6fvYVfMKq8JWbwI22UKVrbcF8WAGHtgENfQUMTRsk&#10;cQVyagpuxVpFfoV/7xQhtM/nZqF4FyRxs3B8t9pb93taEFBb6HMbGL1PUapvvq6frQ83lCDW99h+&#10;fus7ds3fbsFxU6B3s4h9sx0Sbin4bRTWbr+XdV8LuR4Tu665C2DftzZ1i6C6a9EuJbRdBB1SNMXD&#10;PwT8fj2fw3qsba5DYq3cuQ0I8SEQ6xqpFITA+4/f48H9e3z6yaf85X/7f/jyq69ZlBXz5YJf//Zz&#10;Pvvic37vJx/z6Y9/wsFoTKI0KtEYo5HmCOcd06spdd2okyitaYqXJMY0xZgtWHc8HiOlZDab3bi/&#10;JEkAGAwGDAYD6rpiPpviXSDYSIyCsrQ8f9MouF2cnTI7PyW4gAwSkySYJOFgkOIR2KpRPE2VZJQl&#10;aAFGCw4PDO89mPDe3REPjjISllyeP+f183+E+pj37h9xdDQmMQYhIlqBFECSMBnexVrwURFCxMjA&#10;YjbjN//0Gd9/8y3VfIZ3kboOaCVIR2kDJBsO8M7ho4Mo0DSIwMPJESf3jtEm5+qq5PXbb3jz9g15&#10;ptG5JljBINVonTGfVVxcPGd4cMT4YIiWhtO3c6azJbOlZV5HolIUdaN2ZnLJ3aMJ9+4ccHKQMUwl&#10;djlndvmGgdEkaUqwjsq2IM5G/a72ntq6FWy6+ed8U3QW6oosbQgUkjThYDQiSzRGC+qybMDz0SJE&#10;A9r2UWKtx/nm+waZIksUl+fnXJ5ZvAtYK5kvA4tlxFpB7SP5SDLQCYNBSlXV2CqCVIBrfgTJxSzA&#10;y5KHJ4LcQG4awF9VO9I8RSc5PpRIb0E0a3NdRBbLSEBiUhgNNe89mDAZDwjOsVyU+ABCFYwGGXk+&#10;RGFRiaOuyqZY9dxSVpDlMBqD8wVl7Sl8pA4ZWlnyrCaWnkEq0MaTDldFzQpctHgZCVJRWEGqU0Rs&#10;isiUhiSRiMQQowIhkaulL8bIgwcPkEKB9OjEkGRpo+ZUN89Q62a/C2sQoliRETR7jqtcAxwTktFo&#10;RFw94aosSdKUbDBkfrXkt198TXn+nOXdhMNB5OThEx5++Ii7jxLSeIa3luOLmvLLGu/nLItIXQm0&#10;1LjLl7jZOem9Ix589GO++qscG+YEXyGjZXr6PfdCQXIwYDCaoKWhWFbkKlIsKrRU4AUyCrRS6BA4&#10;e30BUpApkBpEFOiRIkkVPjqWRQOylSojP3rC+OQOX7yccnF1ySeTAz76yae8/OprrAucvfie19+/&#10;5P577/PV5//A44+P+ODTT3n5xW9JEAhXcv70t7z5+gse/fgjskShFPg6UgHLRU3pa948f8nh4QRh&#10;pwxTWCq4nEV8iIwGEhGbNnkbUYnncHzAq9klSEnwkbqqyTTI0JxCDBNHqpt6aqTGW4evHDokGCMY&#10;54L790Y8+26Bc1CWsKwiZWUxBoxRTMYpWs6oLdQenIi4AD5KApLoPUpKRgNFnkmqecA5gdWCykZw&#10;DolgnKdIKiajhALBeTFnkCmWlScIReVA6AShFN4GlPYcjhQj41j6QOEtAomzlsViDkJt7ItdNbI+&#10;MKF3fg3KadXKGrB5o77uvUcbg0kM1jpO377l4YMHvHr1gufff99cx6+UtGIHwNUBI277/u3PFgzb&#10;9cuu3w9KKtyqPa16V7cws7t3G2MIHqz1xOioqgKhFDoxRCfwBJS4VlMtK4dJGhW/GDaLwP2qaL5V&#10;QG73TtXxFauqvOELbscirfpmWLWzBT3d9BWbYvgNgOZWjNOnSnXDR5JiBViHEBpfL0kShsOWIKfZ&#10;C/NsSJ45ZlcVwdUkSbJap8Z89NFHpFlKiI1irguNfy6FRJsEW9cbyu2tGmwMAbtS4B6NBsyuriir&#10;kmAd52fnfPvtNxTFEpOZjo8nbo0Jt8dql9BnmyxrO+bqK7TvA012Y+Jt9fmuH7ihSq+a+bJY+lXf&#10;idXnmznTAODFSm04EkVXN+sapK1UozCfplkDTPONyioh7gToih6/f+XibMyh7Xj3BnGTBBFEL7hg&#10;lzqaFIIgditYtwDmbTB391m0vrG19UaxeF+Berfvm7/5tVqZEGH9syU/68bIu3IR7yLr2xXDbfd5&#10;C4Bvr3sdZ14DFPr6qAUwNr9ng6BtE9gg1r7ILoKAXTHUrvxP+4y2cyLb/XKTtE2t8gt0yAS3+6WN&#10;VTeL+8VGXH5b/4qN79zOL90kw7vOD3XJvt71HHep4e2KS981Xnap0rd/6xKj7CLV25Xz2KVmvw0a&#10;6WtrF7xwDZyONFNE3Niv+9Tut/NZfXmMXTnHLsAlhNDsr9yc0+tnE64VDtfPArFSFg+rYdsQw2wK&#10;2HfmgxS0WtxSytVTch03AAAgAElEQVR6KvAxNgq/SuB8IK5iSiVFA4JfkZuoFVDZe08kolRCYtJV&#10;f3pUYhA7ADh9/dK3T9+WI7rO+VwTAHYJPLz3DTgz3Oz7LuHibfkPIQQmMU0fxshyccXr1y+4/+g+&#10;xyd3CS5SlRVJYtZ93ijBi9XY6QKurhVUQwgYLRlkGXVdYevAeHzA3Xv3WMwL6rJcjbd16gohZQP0&#10;h2tisRt55Ovx2u5x2/3cB05rfbe+tXOXQmd3bLakRht5KVYEdSI0ZAEhbOx5vYSuq2u2vkWSJGul&#10;4HaetKDGvtxt9/c++PXqvSZ2kKs5suUrdv0kIeT6ZwvUjDGQZxlGa5y11FXF/ft3GY1H/POvfsV0&#10;OmM4HDAcDijLolFpRiJFpAncGyKkPEsbwkEjUNZDdEgRSLQi1YEsU6RGEa2nsh5tUmQQnM+mXM5m&#10;OA+EgARsVRJ802chwnxZsqgcKgvkWYKNluFoRJImlME1StMiQ2tF6abMlxYCzGZLtAoYI0kzDbKm&#10;9pGybta/yYHh+CAnFyBdZDmvqapIiJqigstFiVSRo4OcRAZsWXJ1MSNEQQyKso7My8CyCAgpOJyk&#10;RF9SukXz/KTGE3EE6iBYVDA5zrl3Z4AtZlzVjUpxXTax47QKVCjywwGDoSbPM4IQvL1o4n05uovR&#10;Q+qQopMjnvz4Z/ybP/4Fj3/6Y8zwAGwA75F6RCgWnL74nr/4v/+Cb371j7jlHOMXmPKCsapJZSBN&#10;Usql5PLcMZgofvTkDpmWuEXN29cz5lMPEqSILGYROdY8+fQRozsHsKx48fe/4cXf/QPJbMFIJPjo&#10;mS0iC1djLfz4gxEffTgm1Y5ibrm6Cjz9esFiJogKTG4Y3Mn5/T//BSc//xEgqb98SZSQKsAHquA4&#10;P3e89+OfMDy8z5evn3NhPZP77/Pzf/8nfPHskosicnD3CQeDQ757dcZ89pqiKHGumbcf/ugD8jzH&#10;1gVVVa1iuetYDyEwJsEkpsnJZINmniDIsoQsSxkMBmufXEooq3Ll12gSrZnHQAyxGb/WoWRNmkmQ&#10;AiHV6hqGg8NDnF8i9YDIAiUz8J6L05rZrOZgkJDoBGTJ0UQyv7qgdhkiCEItOJ97nAOEYpwPyZIS&#10;jWBynPPdyynWRcqiJs0CkYjWgsUyUNpIPjAICeeXc+6/94CPP3nEy1ffIwVcXjlyHUl0SlSOo0PD&#10;/QeG331tef16hoiew7EE6ZAicjiRvHoTKUMkzyPWOmQUGBHJNCwtuCiQERIpkURECGS5Rh5IKltQ&#10;VgHrwNGQAZZ1hUlTtARSwYcfnLC0b1mWDu8D9+45xsMURcQ6hxA1H39wgheCr7444/nzkhAv+fTj&#10;Q+7fTfHONWSTw4zJWCB0jo0Zp+cF8+WCurS8eXvFdLYgzSKjUcZ4MODIQVEFrFfMq4LZRcHYDPn0&#10;8RFfPjvjdD4nSo3WKcvlEqUVZVmtCDQVWdaA3r2PSKUbT0RI0kQiOmS7xA6h88pflkreUC3XWqO1&#10;pqqq9ZruO/vkDZKhzplPlxTGOYe1lqqqVjH7KrfhHNY3ZHxKXBPIaK3XIPZ3xaAbpC9SYq1dEeg0&#10;435bcXxNlriKt7dJx5t8SkO8t3mGdTNP1JAmxtW5J2uS8/VnJHgX1jGXcx6lmhjUusY38M4jkCgt&#10;yfKUBw/uN3+vHXKLPO46bhI3fK4uwcxNMPe1YnYfifZt6ua98T7XuZNujLUZ48XV+fIqFxRv+vAt&#10;Sfh1mze/a1dc08Z222r3faR4oYc4unuPDRkk6/65jkvlrQT4fT73NulfHxlVN1/UjWW3+24XKcC2&#10;3x5CXOXARKcPRe858q5+ulmPwDpeu84LxDX4fZNMY7PfNmP8/jPc6xzUdZ6h2Q67sadCiJsg9+65&#10;9A/POextb3vb2972tre97W1ve9vb3vb2r8f2APi97W1ve9vb3va2t73tbW97+5+0bSWa1voUlG8D&#10;625bHyChLdbbpW7UFt3tAsTfdgi8fU99DPO77r/bjj5Qc3sovAsw3z0g3waBd+/FGNPLfL6twtQt&#10;AOgqYm0XNnSvvUvhrGvd4v62qLqvP/sA9X3KDruAAX0FtV2QyY1n2QG0bI6HBpjT3me3gEfAGti0&#10;zcjfNy62+2mzADasKhnEuojgum/jGqh0DT5RvYrofWql2wU/bRFPV2Fqe8xvFydvA3a6BQut0kJb&#10;TLxrzK/wS2sltFYRdNd8EEJAaPq5qfvrFKRodUN9FFgD5LvrxbaKYhfEsWsOtu9ri2T6gOm71Oze&#10;pTS3XezS147tIqNtlQfk7YQF26+lUg35Qo9qV/uzC+wTQuBDoF6BCZOkKbTMMsNPf/Ixj5884jef&#10;/Zb/92/+lqfPvqcsLFVV8uvf/Jovv/qKyfiQQT5ACBgOc47v3uVgcsj4YIxAUJYlta3XyCpjTKPI&#10;KnUDypJyBZSXpGmOMcn6WWrTFNYJYDab8vbNa+azGdOrKbZ0LBYLLqaXzIslLjiUEKQyIR0lBO8R&#10;BPJMoGRTxKYSBUFgpOD9RydMDobcvTPhw/fvce9kSEKFsDOESxiagqqac/HmW6qrZ3z0o484vnOH&#10;LE8QcYkSCp1oMIqrumR6WXJxMefyYsmzr58xO3uN8JHgBePJESd3EvLckOcJQgjKomC5LDAxIUkk&#10;WaoYjlIOD0YkqW6UgedLlAyMMoOtLVWgUVdDEETCwyc/4vDomDRJ+PbZt3zz9BmLhWdWRAoHMlGU&#10;pYcoOT4ec3x8wGigGeWKgQFXLphenqNoVLULuwAEHpBKE4RiWdaU1hGFQArQxiAJeOfJsgRtDGna&#10;gOt8CHhbEqSh9pG6tvgYsd4RsRTLgLONOlRtI8ORZpiBqzwh1EgFyyIyWwRCaBTmfXBkmeToYECq&#10;I0n0mFRRGUWUgiwGsA5hJcYLUh0RQqFSyMYKkyviwRGP/s3PqRaXnL76jEhAqobwxHlANveWpJF7&#10;Jznv3ZswGQ04P79iURQNODcIhnlGnh8gRcRVkuUy8uZizvlVxDl48CAhTQTLZWRZCWoBKh0jTIWQ&#10;Fi0hNREhSpJEEXHEqJAqx2QjLOcsbUV0ER8FgYBRAqMVUSmEb7S4oClmk9pwcnKnWdNDIArwgPMe&#10;lGiA8T2+l6BRwPYrUgMpFYTIcDBAiMjp2RuMURwPBhwfnxB8SXl2xcHRMdpY7j044uHj9yHJeHl2&#10;RmIvOTyUTO5mDF85tARnoSgDwgf88pzlixekdz/m5PEH6PFDLs5+xeSgJIma0++f8WGxQN25x+jB&#10;BzhtCDJSupqytmRKUNuIdyC0J1UJ0fpGdzyXiCgpy0gVa/KjO3B1SogW6wXzInJZeN57+AEHJy85&#10;P/0G6yOjg0mjlOwCsl7w9PMvefTJpyTJGGvhyfuP+WsjsSGgjcAWF3zxj3/HnZMhmYqMBppi2qiX&#10;lkuL8fD62de4xYRc1OQHCcVVzfw0UpWQ6UCeqpWP4dFaoiUMc4WrA1UVqVOBjxLlLUpGRqlgkAnO&#10;LyKVdWTq/2PvPb8jya5rz981YdPAo7zr6m42RYqiRmae0Zs1s2bNWu8/Hs0bmTHPyFB6okSySanJ&#10;qi4PoIBE+jDXzIfISAQCkShSmm/KwwU2CpkZGXHtOeeevbfAeUWeG6RzKKU52Ev5cLpknjuUEORG&#10;kpegtSQINL2eIE0AIVhmFiU8WjoGQ4hVQECEEopeKjg8jLicZxQWVOlQXlLkhl4YEcgQohLhPMtl&#10;gbceU3oWucOg2On3mOfgJQhZ9c/hbsrByDAbWyIjcDrGSwVU/mlTMb2p3tv0A9eFx95DQ2299m2s&#10;rRTz0jRFBxq7UvJ6+e23HB0f8ujhQ05PTinLghqB2/Q7apB0c29s7t1rFXPrW8XNdqVi5XHOIMVq&#10;D0chhcCUBUJqrK1IKJq+uFQaVft9eISz+LKahyoMsNbgvK039mrvEhpE5fe4NUmQw6989iAIboCs&#10;6znfBis2C0PzPF+Dm1j5iXEcd/rc1l6BsOvic2vMDdCkUlekG83Y6CpuAGriJwEgmUzmFN6gsCym&#10;c4JQsn9wzHJp0XpCHFaKjFIqPn/+nEG/TxCnhFojfFUka4yhKA3OeYw1q3uTNEG03oNSmjCOkCrA&#10;eM9kvmA6HvP29StmywVBFKJUBXoTXBEp1WCzWj1uk1/XjC3r8dUuxO0Cz98G6mz7jFd9Ym/4lLWq&#10;qtaaxXJBFIb0kqRa8y0rpT+NMZ48K4nCCjxjjKnIq0R1P1EUVeACbwjDcKUAXwHaEL6zKL6LKKxJ&#10;1CaFvHHP7Z9rfjVXbbkZ0H6THEtrcYOYSzQq2NvxQnPtua7QfX1cb4p7m/GS9OC5fh0pK+XJZj/X&#10;wItrBG0dxAa/SX6lW5W4HjMW7+uC9e6Yoo7zmq/XSmvNYvv6GlX+w9y4RleM0gWM7r4HeeN5rmLR&#10;m8DwCjhxFU/X/dbsv1VLrIAoYlVU7zeorW8CoN4kDmjuEZvas5kL+HX67lM5p65cyyYih5v5LFb7&#10;1tX7a+XO9nxsExNuIqe5LR/X9Qx1mqsCWflreRzvHOs/r/YJGnmd9rO127CZO7ktXt50rxXevjEO&#10;Vv+r8kDiGmbDu6uxIOtr+OZD+g0AaA8r1VUPWGzlN2mFdRaw4F090qtYVlQAeefcev+vlOElUgQr&#10;cg0PwhKGKa789daK9thr5yU35bfWeQt/XUncOncNqbNJNbKdr+sCDNW5GWsq8N7J6QfOT07Z29lH&#10;a4VSGr9+j10TEtXkL855rDVr4EwFqPc4X5G4eAeu9CghGfYH7Ozucn52Xil8m3IVZ4UIVREQNMHv&#10;rl4DW6Cxq/bp9g3a+aP2/rQpz9nOndf+bw08rPd8KeU67quA7AHGGoq8BCryNLEC81//Xq6RGTQJ&#10;Mdo54Tr/V6/T7b28SuM1yJCEWJFE0JkDFkLgfOVXKFXnWKu8ehRUgFtrLKYsCYKAnd0dTk9P+fjx&#10;AoDhcLgid6zmo1qB362AIBAkvYQ4jgh0gC8LQiVwTiG8JwoUaeCJdU6goMhzSmtxVjBbWN6fnGNK&#10;w+6wT6AAa3HC4VxFBLjMMnLjWZaeg2FKLw5xpmQxzwjiEKEFxoM1AiFCSqNQFFUbCY/Wln5SkT1G&#10;QchskmELuHN3n0GqSZRHUTLPCiazgsJ5jM2YFNU4vn/nkH4UIF3BfJ6RZ0us9eSFxyCYLRzGGo4P&#10;I7S0LBcFSlhwYJEY4SAMmUxLdo96PH98zF7q8GVJYQSlUZQqpBARPgjZO06JYk0/laShxnhLJj2i&#10;dwSyj4z3OH74Gd/9o//Ag6++ix5UyvR+tgBj8aVhMZvwo//2V/ztf/4vTN68YEc7zGJJ4JYEYkYo&#10;DXEQMJuWjEYGFcCXnx9z90AyH58zPpsxOjMVKE4KZgtPgedgT7G7E8H5GaNv3vGzP/0z1OUZwnqs&#10;MixKT+4FhfGEkeDJg0N2Usjml1x8nPDtrwomlyBDT+EkYTigd3QHPTzCBgNkEGPEEBH1EOUCAcwW&#10;Bhf1OHh4n9Ox4PVojglTfuerH0CU8PW3P+POk+9BOGScl9y/n3J+dom1EEiFE5779+/inKM0tlJ7&#10;tnU8rFZ50BAdJuggQekYrWMCHaODiCCISZMeYVCvbZW6cp4vMdaAC9EqrNYpa6Fef5UiiBSFKTHO&#10;sFjOcd5SmgKtJV4EFEiCUHGwM+CXds6HD+9IdI8AA64ibri4XBCaHI0jiAWl1VyMLKWxXMoZg2FA&#10;pgyJtUSxRGuPdwKBRCtLP6kI+SYLx95uihSes/McH465d3efgwPN+Zlh5uAytkRpCdqxt9/j6cOQ&#10;05MPTKcepRYEQYhW1brVH0jkpWc+sfT6Duk9SlUEprH25KXDWoFVmhKPAtzSEihDEobs78aMp0vK&#10;0jLNCuJBDEVJFKoVuYwj0IInj/d4+focU/pKtV0d0EsDEBaJR2H56ukukVJ8/bMz3r5drvKPmrtH&#10;QyJbUgZVjs95x2R0QTbLkM4hkUwLOJ8WDPsBe/s7CCWINeAylC8xyuG9xMmS+KDP3s6AVxdLvn55&#10;RrHa8y4+ZlycX1Bax8MH99jdHRKG8Yr8ALytCLvCsNpPFguDsbYiGywNSqoGUaFc+1g14D0IApRS&#10;BEGwJiNskym1Y9X6b8YY8jxnZ2eHKIrI85zRaLSOnYwxKwS5X4Pv6/0jz/N1PNXMa3SdUzZJnuq8&#10;U1mWa5Ldej+t49TmObJSijzPG/5wDcqtyASuiMKv+7hSipVyu0Ap3bonh1gRPUVxwHy+WO3hV+cz&#10;1trKH/UVCaaUDh1Inj9/xIOHxzhX4LwD3/Ybrn6afsn1M3V/LZ66/pq4EaNv9uW7zz6vPuM2nDfK&#10;GzGolGCtvxF7NpXFu767i1Dserx45atc810bebLuPIJonX12+XH2WozZFcs377t53t3MzTUJz7tq&#10;FbxvknGJhs95M0939X1y/fxCOMrSIsT1c8auM/5usjm5+i7XiK/9Gtxefe/1s9d6DlRjoCsGaROB&#10;3+zXq+eVrRiXG+OqXc9Qn613nYFuQfBb29rWtra1rW1ta1vb2ta2trV/7bYFwG9ta1vb2ta2trWt&#10;bW1rW9va/09WF303D6PrYvBNgNFN1lUI3wUkaL7e/NymA+AuxfQu1aS2itxt99m0tnJ21/ubh+VA&#10;AzBaXAO/N++tqU5Z2yYQRVOBoX2f19W0rt/bpuL8Lib5NvCjVlvvut5tCkVtRvz6fTUoodmnt90f&#10;rXa4Kna5rvR4pUpUaXXd1l/tIviu8bR+T/XCqo3bxSJXz9Puh65+qj9njLnRL81ioBpctklpsEsF&#10;7OrfV8D8SgVBrP8speoc482C5hvtL24qINavNUHgzWs1wSnrz3huKMDfmJf+CrzURbxwG9i9iwSj&#10;OWduKwjqUgHcNGbqzzTBNc0+6VLf6Prephpdl4oFG/p+/X2yAsxaZ3C5RUmBlorDYY9/8wc/5Dtf&#10;Pufrn/+CH/3ob3n75h3T5RJjHBcXF4z8iEq1z+O++RVBEBAnCb1eShhWSjeVkp0kCCvAdBQGBCsg&#10;mbXVM0ZhpV59cXGxAgFWinrL+YKT0/fMpzOUkiRxgnRVVZh1jhiLCjTOuOpHGoJAkiYxvlxClpEo&#10;R6QC4iTk4YMHfOfzZwwHCWGoyIo5v/zmFcrmpBp2+xGDwQEHu0Pi8A6SjGEvYD45YTIukUhCFeKc&#10;5OJiwft3Y969HzGbzLBLQy8N2e1HIAW9nT0ePXzE3bvHa1W1LMs5O7tgt/QIW2DtgiByDHYikliR&#10;zSfM5ufkRYHyIaEMKoKOIOL+o/scHx0zHO6ho5T3J5f89Y//kdcvvsXhsEpTCEfmPYnQ7A4j9naG&#10;aAn9NGCnFxAoh1ksuBxdILwhCjSRVNiiqNoziimRTJc588xgnSeMAhyeorBorYh7EVEUEgSKMs+x&#10;eJRWJFGMwDObTCiNY5aVOOHwDvLMg6sK3fYPIu7f3SOUluVkghQSV0KRV4rsWEMYCQZ9SToIiSOH&#10;tTm20OgwRKqQIA5IpUSVOX0dISjR3tHrKaJ+ie4peoeH/MH/9h959PQ5P/mLv2b2+mtiPFEsWSiL&#10;sStAgPMcHfbZ2wmw+ZSP2Zz3H87JsjlpEhElPZIoQaqQKI4preH08pyLiaMwkjQRDAYJ2dJwOc6Z&#10;Fg6ZhiRhH1corBijFAQKAmkJVsrRlWhkj/7wCB0pcvMGaSxWVIrMQRgQoMmcXYHlr8ANcZxwfOdO&#10;tSaVRb1Sg6qUwJCrue+rvaz0nqIo1j/elDhrwHmcqZSEojCkNIZev89XX32HXn9Akc1hccFXz55x&#10;3DfcOYg5uHPMorhEeoufjOkf7pMmAmsWRJFAOChzsCZDhmM+/NPX7H7vD0mHffqHh4zOPIvlnH7Y&#10;Z/nxjNnZBbv3nnH8/Etkb0i++MjhIMUIMELghMBajxaCOI0IVY5xAluCDCWzsuTx8y95+uX32H8+&#10;4c//5I9xzjOf53wYjfgtHXJ07z6j8xfM58tKMU3JCpRoS06//Yb5xxF3HzymzEseP33I/t37LN+/&#10;ZZmXxKnkw4tfcPnhcwIsoRYsV0AbU1qUgHI+YuonDKIAr2B3oDn9WBXwegdaQRwHhKGgMI4imxMG&#10;AmxFYJAbj0MjlEMrS6glg1RxfmEqpWsPpbUYJ1DWgSzwDkINF4VDA3nuKApLEEiCEEJt6fegtJ5F&#10;BlrCQsNknhFFmlBX6m9aepJEEkaS2dLhnSPqCYZpQKg0i9mSOBGEgUaXDmsL8qJSSCtxVZ/PC0wJ&#10;vd4QFSh6acDeUHOZW6ZOklmLExLQFah7VTRdF/u2VaGvEVopjfVXal9Nn8vaStFaKLm+rnOOD+/f&#10;8+zZMz5+/Mg333yD1mqthlQTDbV98k0EUVJJnHV43Ooe3EYAYBNA1CzUbLwBoQTeOvRKtbwisRC4&#10;lTKTkhVZwto/EKpT5agGWdfF413P0QabtZXMa7KwNli+y5+u3xcEwVq1rfk9XSrdbeU3gWgoUEmc&#10;g8l0ymgyI+3v8PHyDcv5lOGgTxzHDPp9plNHaQ2HR8fcu3cPrTRaKbTSOFuuiBBy8qKkXCkr1s/l&#10;nENH0SrGdCvgHIzGY8bTKdPlkpPzc85GF0hdEfNU9dN1O/hO1bpNZFzOuWvECk0fvhlbNtup6Vu3&#10;VcFu+Hi3xCE1qYL1jkgpsuWSKNQMBgOKvMAaSxCERGG0mgdV0bnErcfGdcCAA+dW/lqw8vMkFtMZ&#10;47X99fZ947tj901FynWBdRuo3AaON19TUt+Ih671lbhSN+y6xjUlYy83Er7dBrJtxqVNH79WR2vG&#10;OjVZQZNM71OA6U9ZO7bpBlb6a0XnTQBEG7zbjm3acUl7velS6u5aU7pIxDaDZtk4VpoKx5uI+9pK&#10;8O11tCvnsjGPQDfxWTO2bROadcXfXet1u71uAlC7x3W7D66rUN4s+m8Sc9T33SYn6CJf7GrjT+WF&#10;rt3DmnTO3yBmqYhRru9Tm+6/C9CwidCyHTe339cFmu/axzYR3XWNtU2AiyoN4iv49MoPEdIS6IqI&#10;ylt3DbhUq5N2zUe5+r0sinVeRKxg2WJDzrNNiNMFdtpE9rkp/9rM6bbzVJvyYsaYtR/RzFu28z/e&#10;gwo0i9mcly9fcOfeffr9IVEcYZ3Fe1ERAUhFTUjk13tZKye8WvOss5TG4BBIpUn7fXb39pjNFmSz&#10;OZ6KuEjrSpW4mWdbP1tDlfQ6MeZVO7T36i5l+M1ELt0ELu1c2Y3PrYBId+8esX94wGg04tWr1zjr&#10;rqlnXp8LV2t6TUrV7Jvr+ddP5eOrHG9zj66JRG+ua5V/JWqiKdcivFm1b+3bDodDsizn21ffInWV&#10;49FByHh8SVGUFTFTkZGEASpUHB3uszdMUdITBQKBW5GdSoSFSAp20oRBJJmOL1hMZoCkNCUnZ2Py&#10;ZUmaxqRxjBICJetcncfmJUVZEIYh++mQ4/09NI7FQpBlC969PmW4v4OQCm8dCywRIYW3zEuDcQ4h&#10;S0KlSULBnYMB83nEL/5pTKo8j+/sIG1FjoUoEFpTLC15KZjOLVEaMxwMEGSUecZiOsUagZNVrD9d&#10;FBRFyU5PsdeLkJgK+Gk9xgmcFCwKxyyrRvP9OzsMYoemoHCOwgjmucSpAWrvmDhJCWKNVh4jl0yN&#10;JZQhanefweEjHn3xPXaffMHw4ROC/UOQAVaAEo6yXOKWGWaR8ef/x5/x3/7kT0jMgn3tYXlJIJZI&#10;nzOIAkIVki8s05EhzxyffT7g7pEmUob5pKBYWMJQUZaWZeE5H8PuHc3Duz3k5COv/+aUFy8+MP32&#10;PYERGAEEVQzurUCHcHwn4N7RAFFOuLyY8uFdztmpx3hBqSQ+TRjc+4zjr75H7+kPEUkfoWMG9xQq&#10;eIfNvyE3hkUJveN9TiZLfvbyjJyA3s59jh4848//6u/5+csPPP3yEUG6x+xyzGR0RlZkeCxSwcMH&#10;j+mlfWaz+YrIwqyAigKJRAlFoAKiMCIMIkIdIqVCh1UeqiKmSlZr6mr+uSomFEJgbKXG7bxHKrWC&#10;RK7muK12oSzLGI1GlGWBMwZfGKIwJCtKvOiRpAo8zEaGxU5BJC3CW5IkQU2W5EtLojXCG7SsiGKW&#10;y4q8lkuDEBZTnFEsSyTgrCBblDggiixiAZOZZ7IwJAcppsyZjsbcOe7x+Re7LBYX5AtH6STTrCSM&#10;Hcv5ksP9Xe4cBrx8VZE12FVcb3NDOoh4/DBl8osxeSER2qNLR6wFcaDJnaXMLHleYhVoPFLAPMtI&#10;hCSNY1CKy+mM2bIkmubs7YQsl0uCMEAqhQKS0HO0H3E5XnI5ztB6hpBD+mmEsyXGZUgknz/dx1jB&#10;z352wuvXGcZ9IMtznj8+xJQ58/EFUZiyl0oCIRhNPKa0DNKQ3R1Flmd8OJmxM1Ds7KQEUYzUBq8N&#10;ylikBicCEqM5OjrgcH/A3/3sBYtlhAs0aT8Et+TDu3eMLsbs7u+xszPErRTG63ilLMtr57A6CPDe&#10;XAHHG0Qr9X7Q3Cdqcri2z1v7MLKxztc/1lpmsxmDweAaWXOtvN4kc+71epRluY6xu+Lltpp3F9Fz&#10;fY/N6zfvqZkruelzXs8R1bkGpRRlWV67D+dsRWzYIEO7yoNAv9fj/sP7/OpXL5hOFwQ6IMsy4tXc&#10;LooCYyoCOqkE3hu+853vkCYJ8+mUsizRK9Ljth+wiYysHVtuOuva5A92+cGbfOzNZ+/ils/67rxG&#10;y7du+lLt2KTrbL+LMP5TyulX16iI3rrO4j4V/zSv3fS92zmgrnhtUz5y03226x7avn+dZ+omO+8e&#10;PxXRqN2cT2nFSNVz1IRxdJ7Jd8cZokUicXu81T5Dbuce6xjztj7f2ta2trWtbW1rW9va1ra2ta1t&#10;7V+rbQHwW9va1ra2ta1tbWtb29rWtvYvNtdQuq4PLj1SKqwtV8UIV4eynUDOTVduqQd1Aa+vDkGb&#10;RXzimvozK+W2ZhFI82C6vpeuA922AsFtBfb1Pdb/vg24Xb+/LmpqMsY3v2dTUfn1wlSxLoJ0ziOE&#10;pCxtoxgVhB7VvowAACAASURBVFAt4M5mZahKVa56z1U7y3UR6HXVtKvihi4FqnY/b1Ib6wLHN0EE&#10;7Wu2bnoNFFwXxAoqpTHnaxg8Ski0Uutbr9W4ff37Sq7c12pe8kopDC+QCNz6+dejn7Zq0vWx7m8A&#10;ZWqrAWLtv7fV2rTWSCnXhUzNNulq3zVoaaUA5YxdF+fg/VqErfoutS5Q8bBWJ1+3taiUhYWsFLNq&#10;iYK619vggGtFCHIFjhGiaqf62q37viruuCIQuFGkLwXWuwpA3XxWf9Vnwl8V/lLV3VcKo6LqY3/1&#10;lCgp10ISbgXiv9Z/VCDaa0UW9TiX4qqcx18VgjUBMl1KYOtikpVac3PcV2OuW12sJljoKvrygk7V&#10;zjYgTkqBNR4rLWal6La/M+Tf/5s/5Le/+xUXFxf85Ge/4JtvfsXJ6TmLrFiDd4qiZDGdMRtPmCUJ&#10;SiqMsXhvq7Zd9Y0pC7wzOFs9W6XUulJqFxKBpDQW6w1CeLRW9PrpSjmler9TnlAEOCORgAgsKlBE&#10;kSKKBA/uJHz19DG7KUTSUhYLTs8uuLw84eO3BR+8Ybmck81n4Ay9NGLQCzk6GPL06T2SUDPo9enF&#10;+0SpZnHyhtP377g8nzIZWy5HhtnU4gwEGqTw7PYUQQgHR4fcvXeXuw+f0N/ZY1kaZtMMrwLiXkB/&#10;OefD21Oy2TnHd0L29mPCyJDnGRcXZ0ynM5RMCQLN3n7KzrM7HN69S9LXOAfnI8OP/+Yf+PnXvyRf&#10;lkjhiHqKrHTkpSMKJWEgSOKIONIkqeBgp08kHOfvzxh/vCAKQGmJKQt09Q+EUmTOczldMltapPBo&#10;LXDWoANFEIQMVir21pZkWYEx1Zi2zvP6/AThQavVHBSgVAV616lgb3eP+3cP6MXgzZyysLhAsVgY&#10;loWjcAIZKmxp6e/EHO7FaFWQ5Uu89yyyEl84RCgorMEKS9pPSXoBi8xB6QliOD7a57MvnnDnwQG9&#10;3QE///lL/uIv/pKhytgdBCuQMEjtkKXjaCfk3kHMIPZYV2AsjEfz1fy33DveYdiLCFSOKQyvXn3k&#10;xYsxZenp9QX37w6QwjKeLZguHQurOb6zT5wqnHGYwhIFECWCKBCEStELK6XlojREaUwp+2SkKKMp&#10;ZAXMCFWILK/Ul4UMEEpR2IKDvV12+n2c80jvkVoSBmFFMqA83pqVMrzCOL8m0Kn8CChzT1GWSAGl&#10;8MhQ0+v3ufh4DnjiOCCKA6QWICWHR3cR+VuSJGHQ2yEcply++ci9Qcxg7xBBiHeXBAGUpaewnqLM&#10;2IljLj+8xo4myCAhGOzjhGKxcARRCXbE6M1rdn77d7n73S+4890f8ua//u+cO0PgNfd2U9zKT/N4&#10;lmaBjiCfOUwh6aceJwUqGpLc/5zHdxzR3/4D+dlrEi2YnZ0wvTjn6O4h//gTycXHD9x78iXHjx4w&#10;+tUrityz+PiONy++4cv/8d8xGZ8zPNrhyZef8ZO3b5hnrprf8pL3L3/F3Xt36Q0OGas3GCfBQJII&#10;Al/SExqlA3Jv2BkGRFGJc4Ks9MTGETsqwoHS4WTlK1oHpqxUnpapIURQAjqA4TAgjgxlAZn06BzC&#10;wtELNN45QgnDVHHiDDqU5KUhLwRhrCh9TqAUB8OAsjSMR56FEqAcei6IkoKdvkApQaxj0rhkdwjL&#10;wuP8CowtPcsiwwuB1SFOeVQUITDgKxW40gkmkymkCl9WCtu9MKUXx+z0lqSjGX0lWBrB3DoMFi3U&#10;ihSlAqMAmLJs+Am14tDV5unFlc9Rq/h6HAiFcZZkpVoNMBgMmM/na0B87YdVQFS58lErIHcN+KkK&#10;KP0alFPtm3btf668oZWichMsKhrXVYAkCCKKsqz27pUPVCmKA85Va6SswO/XlItsrVp+XaFXanWj&#10;ILWt2NksCL5SQ3VYW6kJrkFHDX9lDVhuqXc75yjKEhpqo21fY11EuwJNVe2k1v5OF8nA6oWqaBuw&#10;tgThyfMF79+/5fGjB/zRv/u3zKczvn35ksl0ShDFxNbhTcb+g2N0LyDUAXgLqLUiq1uRImXZEgGr&#10;sVAB/IvSYKwjSRKcc8zGM85HE8aXC6azJe9O3uPKgkBrZF24i18XPzf7oiYN6PK/1krGjZik9qvK&#10;srymOv7PUVZrKoh3+dIVALwaV2VpMdYTS0kYaawtUFqCkshQV2O8QgXhHWAduMo3roiJavVcTRgm&#10;KKkxxmKcxTiD9+4G4Vo9fjbFoTX5RPs91pYrJdgG8ZYXa398U4zcLviuxoK9BsS3zl5TusVezaM1&#10;8HflZ9fxjajjVQms1PqqcOIq9ha1878q3JZrhHYT6G5X//XrOdeOa5t/a5NQ/EbZlU6wxm1jS9Kl&#10;qN5+XxdhWv19rhWbbHqu24kcrvICm8j26pivCeC8up+bCsyfMtFQ6O6KjTcVyDfjpa7PdeVk2rma&#10;dl5oE+i+/V3tfM5tfd0mXrtNxbtpTSDzzbnrNqqob/qO9ryt2sLeGEvruehvkkBsViW8Dmroyp20&#10;58Sv0w63ge27cxG3r+M3wPArt0EI8M4SqIACqrjX+xV4214DZYlWLtR7vwKn1YryV8qeFXHHjRF/&#10;Dfze3DOae1kXgeZt1r5mFzlgVxu1yQSvXpM3gDxKVgAvqeD07Izx6IK93V2SKCRf+YzOOdSKSKgo&#10;BKU11I9w7b68rwDJvlqTgzDEOkciHcOdHZLzEdliCU6u1hqHX+0XsglIXz+/WOeQa1+w2de35Xi7&#10;QFHtMdm1VtR+X5tocp37K0p293Z5/vw5/eGA0WiEsw6tIyrd8m6/wnvWfdIk7+m6/yq/270O1MQ5&#10;beIlUSWXV2258qdFlfO7Iohpka1ISV4W5EXO3t4e/eGA84tzZrM5QRwhdUBWlBjjkUJii4JBHBCH&#10;mnt3Drl3vI+WDmtytKx2PGMs2IKedghTsLy8JLM508uLKi+FJLcCayxpnLA3HBJohXd2pfxbkWHl&#10;+ZKsyEGl7A16xEpQLnOKZUZZlKAVWscs84x8mRGFkiCOyKylLAxGg/COYeKxsSVQ8OxBH28y8uyS&#10;8SmkcYwEpArRiUQJyejtBVZI7tzZJQzBljlFljOflSxzgUo9tiiYzS39JGB/EJHKlbvsJc4rjIfS&#10;BszykvnCcLA/ZLcn0H6JywusFRSlQkU79I6e8OW//Z95/Lu/g8Nj8wybTdFSEiY9dJISDHfRgwGE&#10;fRARi/EcgSbZGVZjs9dn+nHMf/7T/5e/+rM/Iy7nDFVOZOYoMqyZk0aKUHqK3HN6mlEaODqKefJw&#10;B+UzFuMl88slzq7mgRcsC0XuDL1BxGEvxF68pZwu0KMxer6kKARoyaL0FM5TWMvegeK7390nDjLy&#10;6YyL05yPJ448lxg8hVTsHD/g4Mvv8Pn/8h8J7z/AEeIRqIFhsgzoOY0rLEGa0tvf4eN0QS4Eo8zz&#10;1Rff5+R8yV/93S8wap8Xb0/YPVQYBFlZAVoFHuMM+/t7zOdLlsvFyue2q7hJVUB3HRAGEVpp4igi&#10;DEOC1U8YRiRJShRFdeoc5QXWGZTWWOcpyoKsLK4TjIiK3FQriTGCsigYnV+QLxYI5zl59w4JLDMP&#10;KiRODEdHARcfSz5GBQd7iiiGwSAlnTrG44zcWEIJSaropYKzjxnTWcnhniQJYWqWWFOdkWS5Q6rK&#10;Hw6UII0Vl1PDh7Ocfpow6A/IlmMuL0Yc7A/44qs9fvLjc6aZI0wFKkzIi4xsNuHBccp0NuN8Yrmc&#10;WA52Q7S0CGd5eG/AdO54+WaCSyQKh1ydTfXjAOM8l4tqndJRADiM8yyynDgN6Q0SfCC4uFgwnuXE&#10;cRWXl6bKh3kpwFqGSYIWmg8fZ1yOp6hAIVWfJA4IUNjSgcz4/PkQHQl++tMT3n8ocHaEK+GzJ/uY&#10;osBmGamWJIMAvMCUJU4KksGAZZEyGl0ynVhOz6YMBjF7O32CIERIA8riKFBCYsj57Uf77MYBf/nf&#10;/5HTecbcSob7+wRRD2vh9etXlMUd9vb2SJKkWt+RGGsQQiGlX+dYmnmCJjlJ7ePX67aUkjAMyfNs&#10;DU6v95b6PKoGy9fXkvJKUT7Lqs/VZ1b1tZt+Z51nqOeK1npNnt4G6Tb3kfo+rLVrAH0X+Vjz2Zrk&#10;0df35pvnV00wflEU6886B0HAjXPfKl6E2XzOZDIlz/OK2Nw4lKraptnWQRBQmpzdnR2eP3uGLUvc&#10;Kl9zPX7yayXu286U21Y/Y9Mna8d2m+KrTeDmtv/S7Icu9/LKl3TX7mHTmeem7+kGVneTWXX5rZti&#10;gXr8NMdluy5gU6zRjkuaceE1QquGL92+Vjt30qxfuPrqup5BXMtVNGOsJiFjVyzb/u4moUX7DHdz&#10;fM0nY+mb4+Mqju8i1LstvpLt89cNn7+1NmBrW9va1ra2ta1tbWtb29rWtra1f0W2BcBvbWtb29rW&#10;tra1rW1ta1vb2r/QrqtKX5kQFcCrfVB9/T3ikwDx5u+/DsP39eK/K7BDW1ngtmLQruLc5mFx83D9&#10;NuWuupB7022376UuHGlfbxP7PTSLGVmrL9aH+XVRSnXIbjqv1QTKXle4861nZuPzfkpZ7VP91lVI&#10;2yzabj/rbdcVQuBrsPdKFVA1gEF+VXBQt8+NQ/iVYlldDtssihBCIpxbF8tsngt14apYAU66iyiC&#10;ILhRRN9UvmiClGogU1MBYxPz/bo9PZ+YNxUw+qogRdyYO1JKfHPMtYpUmuOnDaToUh5tj8FmEZ93&#10;HtmhciBWBAddxSQ1F0FT0aoW+lzfyy1qcZsKmJugsWb/dqk4blJN3DRXOlU8atx+x1onVwqrN/pZ&#10;ynWfdYEZ2qoutaJQVcBVFZiFYchg0GcwGPD40RMW/yHj7bsPfPPNr/j25Uven3xgPCvROiAvCuJQ&#10;EAaKLCsrVTs8KEWsFaXSuBK8rh4mSSKMseRFQRKnxHGEp8QZR760WFsicVgLCIfSAiUhkAIvNco7&#10;ekmffhzRSxTHeyH/5ve/5Nn9IbEqMMUFi0zz8djz9U9fUWQFkZD0EkcuPd4HRDrgcH+f58+ecHA4&#10;IArnRIFCioDzswU/++kJZ29OwTiMgeVc4I2vwPcO+ruaJ88f8eWXn7G/v49QEdOF5eWrN1yOp3iv&#10;WMwLRufnTEfviUPBs6cDHj1MEKpkNlswOs8YXy7RckAUxWilUToiiGOEiji9uOSnX7/lFz9/x+Xl&#10;EqUV3mqiQUiUaC4mE0wpKgUODEm8JEr6HB3u0o8i3r18z7uXZxzuSbSySKmxToEICKKA0XTOaGzI&#10;S4/SssKbOkjTkMFwiPd2Bc+VeC/JlktKY4nCEOEsoYIkCivQWRAQRFXhcJlnRJHi3vGAWFuwOUqW&#10;yEhiehHzPMcJj9CeEI+MIz57/hhvZpSFR1mLE5AvM6zwKJeh4wTI2NsLSfol3zl6yCBN2BnGxIki&#10;Kw3/+Is3fPOffoQrMgZRgXWGLFNYU1UghhFESnLnIEH6jKK0RPEALUN0pMBZ0iQmiSMW8wnjkzHT&#10;medXLy+Zzyow7MF+j16qMfmSwkjGU4fVnlArTFFiTIm1EA0VUSxQGpTyBKoqcj2/+Ehsj5gtSpwI&#10;MEBhLJ5K8TsvHXkJIggJpauK0F3J06fP0DqqCt6ExJSGSAeYsirUd8gKdAfYlcJ7cy+vAMAhRZGD&#10;gCiO2Nvf43I04vTkhNdv3vJ7v/97JEnKhRcY68FHvH5/xuNHdxkc7/Lq3QyhzylKz8HeEUfDAXfv&#10;T3j9aoFFMF8W9NwSzBRf5AR7Tzi49yXvRcxyOSNNC3S05OTFz3g4/SOi4S7f+cHv8PZH/zfT+RI/&#10;LQisQyhB2AsRutpjkjRkmhVMZyVJJiisZlJobP+IXpryW//DH/I3f/waKSTFbMyHN+/5/Hd/SDK4&#10;y3wyIw0UT548YPTta4rCoIuMF1//lM9/7/fo7+/hRcHj50/56X/5r2SFoyg8SpZcnJ7x9NlTHj9+&#10;wvnrM+YTi80cNvGYwmELh5cWvCOOQgY9xfmFpVSCsvSUplJjc85Xha6BxJQV2NPZSpEsU4JIerQO&#10;6fUC0mTJZOYxocQ5SVE40lSghcYJwXAnIIwLrBMsFpbp1LK7nyIlqMgxGGoy6zkbWUoLpfNkuWc2&#10;Lwi1Jkk0QnlCDcOBZrJwFIWksA7jJRaBkJX6l12p0CtR7acSQaA0tiwoSwcOgrykjyaUit00JtVz&#10;Ugn9UFEaTyl8TR1UAd6FINAa21D8cs7eCki8GsdVoadzlizL1p8PwxBjJJPJtAK8IBvET24Vc1yR&#10;ClW+m10X37aJher9t6mc1L63ZhG2UgolZUVAcaM416/9zKYP1QTkN2OTru+rC1llC8jeJLGpSKkq&#10;MoG2P1E/R+27NNu6VspSDf+lBt2vn68B5L7mi67Aw10FyWu/b/VcxtrVPUKWLzn5cMLLF9/y/e9+&#10;n8+ePieOUk7PThHidaVeWAbs7R9grCdUFTDOlOW64FwpRbFa64IgIE3TFQCdtR9ubAXeXuQLRqNz&#10;ZtMZH08+MJtM2O/31spydXxV9/km4Nr1+O2m+lizbbvauml18Xm76LtdlN/2PZs+7ZXvKUAoEpVi&#10;bIkOYwp7VdBeERc0Y0Gx7hu3iqmsvbqPOEnQqzFnTInFdpJTtX3ZttKXEDeLlr33GGuQUrQUqD1e&#10;yBtgzuY4birrtdu/XcDfBirXc0ZKSSAVtn7dV8RV6/ZfK6V3g8Cv5lkdC1/vz3Wxewsc2laxb4JK&#10;/jkF2repXd+WV+mKQZrWVuLuKkbv6oPm+7tAsc5VANK6uP9ToIZ6/LQVH2/LG31qD9kUn90GNG8D&#10;YroI+drxbjvO6hrP7eeq1/52+/86ebFNY7/53xsKzZ8AgrQVNbsUB9uxfRuY7lxFA9gFnHbOrRTg&#10;RWfurZ0T6NqnazBV+1mba+lt+ai2cuKmXMCncpJd469JWLO+pndrf2StmOgq0HXd983+bO4FUgik&#10;kit/J1j9XVfAMKlauUR/DUDTlYPpaqdm/rE9TjblW7sANZtA8c331PtSTeQnGvkxay2uNDhlefXq&#10;FUfHx6RpH+c9ZVmR5jk83lUELW0/pyZeuBpOHqkkMtDgQ5wwpMM+B0dHzCcL8sxirMPYvCJhqUkH&#10;VjnXrudqjsN27mlTO2yar10kqbVf1hwLTdKiK3CWJkkSwjBifDnm8vISqRRaq5Uy580+q/f6GhDY&#10;9Hfb4KIucFPb57naD5v7vUKpKpdU5ejkNb+oCYhsj780TTk8PMQ5x9nZR+IkRq58UiMMSlZgzSiU&#10;HOz0ODo4YNBPCJSo8jMVYyYIQZYXiHJGGgny3HBeFmhXVgqvCIQKUEqS9GPSKCYIVKX8LquxKYWi&#10;cIbxLKMoHYGCWIFwJXiD1p4o7rN3fISRkkmWM10sgIgFFdBUO4UUIJaOy0lOpD39HoRhzpef7/Lq&#10;5UfswrI0S5wXzAvHopBkVpE7weMn9zg6HBKGJZYQU1hkFFBkJT4zoCGKNQd7fdLA4a3BmIocyGBw&#10;QlM6WOSgteJwNyIODKLMsUYwmVkKFdA7uMPBZ1/w4Ac/YPf5l3gdItBgDM4UCC0QwuOykvxySTgU&#10;yCQkShS29Aih8dZw+u17/vo//Rn//f/5U8TkhEHk2E8c/RAuT+fEoSYMNM4KRpc5uREcHCbcOUrQ&#10;3lDOc4pZBaK2FuYZTGaO86lh547k4d0+sfKUsxHZaEk+zog0ZKWnlJLpwuEl6FDw+efHPH7YAzMn&#10;X1rOTy3TGZTeQyhIhof0jh7xnX//R0R37uNFD0+McIbLszHLxRKDpCghTTXT+YKXZzPejjP2nv2Q&#10;neP7/NU//IrCh8S9HfoHRwyGu7w/O8GWJaYsMLZkd38PHWgWizlFka/PY1jNjWouBEitCMIQrUOU&#10;CgnCiDCMCcOINE1RWldr+4oksSyr84csy8iFJ88zdBgisux6LOMhCkIW2ZLLiwsuTs9wZcmbb78l&#10;X4xZipJe/5BBf8HTxwWjkw9MLix39hN6vYS0l5ImBct5TrF0WKVQQtGLq9zW+blnmApCDT4HcAjJ&#10;Sh2+Ig0No4heqomTGUUJpx8XPLrXR+aKjydzPt/f4dHDkMUi5dtfLRiNc6LQcWdfM51lREHEw/t9&#10;JssJ4wns7YQ4P8Vnjl6x5NnDIRfjOYXxWCEovEd5CIRnJwmxvmSeWfLSEkYBWIe1HvKCJJL0eill&#10;IRmdjxmNF7hBSBJV5yVBGNAPIwrnCLXGAbPFkvkiQwcByB5pnOBFXuUV3JznT4cEkebvf/yGD+8L&#10;pJ8SJ30Od48pxAhXzME5dvtV7ndZhqgwoZdqklhzdn6BNZZFUeLGY4b9lCQMQEIpLLEUFEVJPjvn&#10;y3v77ITf4W9+8Y6XH8bMxnNEXHB0dEieCSbjy+rwY2+Pnd3d9f6idYApDdkyJwwD4iRksVhgbEUO&#10;0jzvqInd6hyMEAqlqhyV95aaEKYZp9UkcvW5Qr1HFEVx7fX2/uK9pyiKtYK7MeYaOXAzj7LJR633&#10;FtlBKLTJ92vGmpUvcvNsrt5/m3mYipRQ3yA3rvInGqUE1jhevHhBtsyJwgitQ6RkDdKvfYmapPHh&#10;gwc8vP8AjMOv9v5NxGebzp264rK6L+u236QI3s6Jtc+QmjFvF4HalZ8nO/Mqmz7Xdb7f5d93xXRV&#10;LuzmeNjkt7bPkGufp85PtM8xu9q+3U5dBO5dcVM79t0Uh3b1TVec2W7fZr7w6qxatEDo/tq5b32+&#10;/+vWVNxGyL/pfq9/X/c5aHtMKqWurRXXz8cdtxHcbW1rW9va1ra2ta1tbWtb29rWtvav3bYA+K1t&#10;bWtb29rWtra1rW1ta1v7F9qmA8havbCLwb9pvz6TuLhVCaBWl6z/6ZxfK+A0C/R/HdsEaG3eb/tg&#10;v+u+q/e4jnvlhkLcpmu3ge/tAuzbvr/5+00Frvogv/kMtXLbzWetv7v5LO1C6E8VIGxSE2u/z3eo&#10;XW9u3+sH8s1CGV9p/F0V6qzUvq+U7LtUrOR6DNUFL1AV9lcKGjfH/RV2XnQW6Wwa75uABXUB0XXg&#10;CB2FDaITTL0utqe76KdWTVwXvvoV2GNVodxVpLDp9/b3Ngv76zVgU0H1jbZvjL8b7ddx/Vrxrw30&#10;vyIz4IZS3SZFgWYbbQIzfApw8ilQfddcuXadBiCnLiQWjf9vt53wlYJuV0F1e8zUf3POIZS8Ar5R&#10;geK8d0RxhNKK7w6+4LtffMlsOuXj+Rmv3r/mpz/9Ce/evaUsqiJCGwV4X6luy5XSe+YhL12lbK0V&#10;gXNIDEpaKKcglyhR4nNLYCSiLNBSoIRckVZIpBeEQhMnIYM0Ym+YstPT9FPP0a5gwEcSSvqhRkYh&#10;vTBmvxfwYG/IbJpVijMmrxTq0fT7uxwfH5MkMUJaykLx4d0lr779wPu371hM5kgHcjWMgkCS9kIO&#10;Dg+5c+eA/cMex/d2CcOYy9mCb1+94P2HjxgD3nqm0xmL+Yw0Snh4/4AvPz8kTQusqdRoz06njEfg&#10;yhivNMZadnZ22DncR6qIn/7Ta370t18zvczwXqC0xngDAhwKYyGOJNZYpBYcHA55+viIp4/ukYYB&#10;r1++4d3Lt/QiSagkoQapI3wk8SjGs4yPFyWlEwRaEoaSKBD0koheEoPwlNZjnWS5yJnPc8rCEYRQ&#10;+AyFYDhI6PdTjHMUpcGvgKdhGDBINZQLSgMLkyGVQwcBhXVYIVCRYJAodnd2uXPnAcaUjM4z8qIk&#10;M57ZwjDPqcC6UpKGmocPD/n+79/jt75/RETAh/dTfvnNJX/3kwvev3mP94YklRwd9gmkwTvPfGGx&#10;hcVLx917PQbRAGkM3hZkS0NpMgINSaLAOHb7Id4uQBhmkwXv3mXkS/BOEsWSXqzBFVgHWSaZzGD/&#10;bkiWLXDWMxpPsc6jtEYoCCNFnCi0VCwXS2bjJW/OXvD6dY6Kdol6PRazJUGUsJhb8tJgrUIFILTA&#10;FgWBVtx/8AAVaGzhSOKE0hTkxhEYT14WODxKCIQ3SKrixrqQUghBaQzW2fWaYJ2jl/bWQI9ssWTQ&#10;3+Hp0+eMT99zej4msBknb3/Jk6efcXzvEU4OWSwl8u0Fy5OcO8f3ef7sgNOPGSjJdFmwUzicWZBP&#10;xwQPNAf3HyDjHcrJDJNb0tQxO/lHJt/+koPf/gMeff4lyd495uMXiMyzyDz9fkx/eBcZp5yfnHJw&#10;sM+lm7K4eEvuBEtjmGYZbjAgPLzDZ7/7O/zN//V/sliMSZTk7YuXfP79H3D30TNe/tNPyOYTDg53&#10;kUEFjPHOMj59xembFzz8wQ9xLubu0yfEBwfMXp6QKEEvkkzOzrj8eMHB/i5BkiBmE7QUZAvPWFr6&#10;IYSBx9oSJRSDvmB0AWUhKE0FNAnDAGMqJTakJtAOU1qErNZE4yQRoIWmlyqOjiLOL3IKI3BoirJk&#10;vigYDmK0VvRSx8FBwPs3BbIH06llPs9J04pYI0o8uyLkaOl5+TIjSQRCSfLMsQw8WnokhkB5Bqkg&#10;DiHPHKUVzJUjCTVeVurMwoMtDArQEkxmEQEY6ylKj1IBi0XBclkQRppBFLLXizib5qSBIBMK6yzG&#10;G+TqqKU0hjtHx8ymU84vR2tQ403faRPYr4obslWBf10Yqfp9RqNLQKJUsALc1wpe3AAr1aQEbYXm&#10;+qdWA7uuOAuVsGV34WZTdekq3nFrMpr6vTVwrwIYm2v3FqyUXo0xNwBYzWvUBeWViprC2orISim5&#10;Vk5rxhBdIMvm99YxWVOR7cr/uuqTpt9QAVm5pjTV9rVE7WsgSNO02lfKkjwv+PDhhA/vT3DGoXTA&#10;06efESc9Xnz7ktyWKBninSAvCkIVUtryWr8LIej3+wRBsFKAv3qWIAgoyoLpYsJo9JF8OWU8Oufy&#10;/IxBHG8sgK7boQ14b/vcXTFg02dt+5RtP60JdtxEbtYFEO6aI945rPcY4wiCikTHWIc1tiq+X7VJ&#10;GEadPm0NFqjIGBw7w/5KkVIRhAG+dOs4sSu+3QQkqMmm6rFRA/jredeOW26LuZvzsJ4bXfFDcxx2&#10;AbPb4SAnoAAAIABJREFUMXST9KCtLtZu5y6V6hqgEawVmrki22qNr3pstnMh/1y7rVj+Zo7kN8t1&#10;/Ka5mfbYbxbcV+0rrr122zN0KbZ/KifUjg1v5hr8b/y8zTm/KUfRjK1urH0b4r+2wt6vCzj4Tfqp&#10;/ffm/N1IjNfxfO25tAk03VbCbuaUNgJsuAL/tdXom9dqfmeTzKIrV9D8+22x96dyUL+OIuamfrup&#10;mCgbeQeHoJJx9C3wfi2L6FfEAfUad21tkoI4jlFSIZXA+mr8KSE718zb7vs6EOw6mWW7bbvGV7vd&#10;N4FhblsjpJRIrsgIvfdopSicwxQF79695cH7+zx+8my1hwiyrGgA38UKPKoaREoN5dYqjYVUVc4X&#10;IfEIwijk+PguF2cj8mwBOJyz11hJbyP/aM/hT+WrbyPnaO897b12U96z2gcDLi/HvHjxgtF4xGQy&#10;IQiilX8oOkklqn1I3fB12z4P0CCDuQlsq69VgSCL1li4Pn+a46O9ntS5zVoReHd3lyAIGI1GxHGM&#10;MSXOOpxxlLbAlTmDNOCLp4/oJRolBFpCsVwSrMioTFGSmQyzmJGKjNIUOKVwTuB1QBylpGlaEfYB&#10;WWmReEpTgFQkOiSIIrwUzDJLZiRB1CMJNcIVeKNWYGXB4dEhB/fu8c2rN8yXObmV6KJEOI2OIhCC&#10;eTHHa8/ZpanIBqUitBk6lNy5M+T07ZLJ1JDlUPiAt2cZkwzCWBPHCVIq8A4dJIQ9TWQ9O6EjLyRO&#10;GHZ6Ibv9GJ9nlCbDGI/1FoPDSkWW51hjOdzv04sFZbbAGAc+Ah1z/PApT7//Q8Y24vTjBcNnJSro&#10;IXwCWiDJ8cUCt8qbqGiADPrgA4T1iDzj/OMrfvbjv+cv//iPmXz7NVF5yW6Y8eC4Tywt+WKMVh4t&#10;KyLH+axgMTMMdkIGO5JAF+TLDI/BO0FRWGYLGM8ElwtBNIAvnw056AuKbEZWFORzj/CVmrvXkBWQ&#10;WVAKnj4a8uA4xZVLZtMFJyc5FyPHIhfYUBD2h6jdI+5/73cZPv9tnB6CCAGJKxb84sc/Rvkc5yog&#10;vlGC0/MJby+XxHe+4vf+p/+VXPYpSLn/+Cv6xw/Z2b/Px48jbFHw+uVLZtMJURgxGOwynkzJswVC&#10;VGB3gEBXfqN1HqEUUgcEYUQQhQRRQBTH6/gmCMMVGNgiPASqIvwyxlKaisgrLwr6SUQQaKz3KCRK&#10;gjMWY3MQjunlmIvzC8o8RweqGvNRRXa3WBicKZEebF752nG8QxhG7OwkLOYLigzyQpBnFuEc+zsh&#10;s0WBQ5DnAh0IwhDCWJJPSpSsctgBlZp8vycZjR3TuWGRl+hQkS0NF2cXPHx8xBef7fHuTYYtPZNL&#10;Q6Asu72Y0JZ4X7K3qzm7qEgpQu2ItWR8OWY40Nw9iHl/Pqfw4FH8f+y92ZMkV3bm97uLb7Fl5FoL&#10;ClVYuhu9kpyZZrPJoTQvY5Kof1ZPMplksqFGoqnVw2mxgQbQIFAACrVn5Rq7u99NDx4e6ekZkQUO&#10;50mMY1aWWZERHu53Pefc831fKiTKO1Kt2e8lCFkwM47CVsQxkdLkxsI8p9fTDPsZ08mci8tyuRaX&#10;9DspSno0Dhc8OgR2ewmRjpjmhumsxFo4OoiIYo2zJVrEpFLwo4cHxDrl88+/5fWbOWV4xS9++og7&#10;+0fML48JxQItJWlcERtMZxc4qZFa0s1iZosFi7ykKKtlOBnuEnzAy0BpJpSlIy9KFospse7y6589&#10;oBt5vn41YXTpeT0bE4SiO9jl4uKMs7NTDo/ucP/+/eW4syufyjmHsNwgNrHWUpZlAwDvV/mHZs6k&#10;8uOqa9Xq78aYFZi9uc/Ve13t+zV9xuY50bXcTIscsB3rNMG+VZyp1p5PtWOydXF1m7ynmdtpkkld&#10;b4frJIHXCR7FkiQAOt0Oglr13VOW5ap9a1X5NIv56EcfoZViPp+DXxJJ+s0EWG/zP24DXTcB1JvA&#10;yO3P3qYM3oyJhFC3EEGHG7mq22LLTeec7XPXda+3CX7WfU/1nisQ/Sb/bRPZ2Lr8wDqC73VxWrMP&#10;2oD2t8W47TxVOxfSJoFoAt2vrhNujWM39XNFJHpFFvpPyWm0fezmczXPiWui0OY60Y5B1tUlbGrH&#10;rW1ta1vb2ta2trWtbW1rW9va1v4l2RYAv7WtbW1rW9va1ra2ta1tbWv/TGsXvm0CzN5WQLhJHWwd&#10;U30bhLFJqaouBq8/2yzM31T0e1tRZ7tAtfnMTVD6unuuQeabCqzb7bhS0FseBjeVwtd9pipqlWvv&#10;f53iT00M4H2l1ui9axSR+I2H97cVSWx6pvbvbdb8dQCGdeNk3bjYBHRYHZJLVqD3WoEKUSlnizVn&#10;5ev7Qq4AUbcVCTcLS6+Kc8JadYJ1xSltANM6soT2If+mAolNz1Xf2/VCZokUcgmCr0BQ18FP/p9E&#10;UlE/R5NwYZ26xLp+36Si0B4H10FHcJ3EYfl5ecWG0S7aXqdg2G6j+nNvWxfkGmB+8xrr+rO+H2vt&#10;CuC1uvelohuhURxTj91W+7Ghfdrr0fW2EfhQgbe9DxSFIY4jIGCCW6mlZknKzu6A/k6Hh4/u8cP3&#10;3+Xbr79idH7G+elxVVjrochLnLMoKSlyzTxWVRGYEHhX4k3J3Xs77O4kDAcZiYLJ+JSLywvGI4cp&#10;EyDCB0sQHoJCYoikYTeGgyyimxr6HcF793bYH2qkn/H61ZQkiuh1I3b7GXf3BoQAxpRYUy6VKCMg&#10;pjSespjz3bNXfPP1Oa9fvMYZQycRSB/wTtDpd9jd22X/cJfhbp8si5HLAqtvHr/i2YtTzk/Pca5A&#10;yQhrDZGEKFbc2euwO9zh7p0u1pxyOZqT54bj4wnzKUyngU7WI+vtsLO7y3BnyPM3b/jy8VO+/uq4&#10;UnKLBPO5R0aOKFYopQlYimLBYCfivR884NG7Dxj2+3TThDLP+eOnj3nxzVM6kSPVguACOkvRccq8&#10;KBlPF4wmFusgSiBLJTu9lH43Q+IpygJrHKUJLBaO6bRESkGWKbKOIuvEpHEHAUwXBaPJrGpLA7uD&#10;iLsHXVRwLCYTvAtM5wU6kqioxHqB9QIEDHe67A075PMRZ+dnlEWOA+a5IzceqSulv7gb84t//RF/&#10;+uePePSLAcac8OUnz/nf/7dv+MfPLsBUKk97u5JMR6hgK4UxA3npsWUg0XB02GOQpUzPpxRzQWEE&#10;prCML0e4vORwmJFGAeemzBeO05McUwqsBWc9aRpjzALwzBeOk9OAUKBjiSsrYPN4XKCjgFQaJSFJ&#10;oN/voXVEkRtmU8ebizPyIkN2ItCaTn/Ao/c7/OM3rzAnx3gkaZrgPSgdkXUzDo72sLZcrWGV2nsF&#10;nvQBvFsWtfmwBNVayqLAW0twfgkysFjvcEugSBRXRarOVmQBWkW8//6HHL98zsnzr1FuxMJrFmWC&#10;jg8YHr7P4rvfczRI6KcZUQR37+/R3z3BFIZZXjKbO4RaMD55Re/Hlgc/+iGdw0cUk5dYI8EFdJkz&#10;ffod+z/5U3oH97n73kd8+fw5XlmMl8TZDp3BHd758b9i/vHndLqKB73Ak+9eYj0QPJeXJyycIRkM&#10;OPrwBxx++BGvfv9bfAhcHD/hzfFrPvjRD3j57GtOTk5Iex2clFgfWCxK1HTEH377Gw4evU92cIfd&#10;/UOGR3eYvTglLxymlCT5nC//8Ad2dntkSYHvSwgCk1tmU1D3OyBmS/y2IY09SQyLolo7jAsksgJk&#10;OONx1lCWAesDCDAmkBtH4hTOeqLEsbuTkHUM87lD64AYQGwhXxRknYRYCw72NK+el3gk1sJoZLlz&#10;NyEEA8LSzToMB+BdjnMKgaYwJdOZJdKCXhrTiT3GKna7mvGloXAgy0DXGqIciColeG8cKkCmYSbB&#10;UZFgICUugPABYw1RIlDSszNI6VwWOCkZzQwySHAGj8BLjTEGaw17e7tM5tOlUulNBed27FBvZ5WP&#10;74iiK4Uvay2T6RSpFGmasru3x8XFBVorbPA3lJraqk7rCkmbSuvXwTvqhvJYDXJvvn5d4VuuVSGr&#10;n7ENnBdiCRaHawD5NE1X+/B1v4Ubftk6FdcQAnEcr5TV6merv78oimtF3rUPUscb6xSam2D0thrv&#10;NX9+WVQslwC+6XTKfDrj8vKC3eGQ2WyGD56Xxy/xePq9PsJVwLV8UVJQEifRDXBtkiSkaQoEtI5W&#10;oMGyLJnNZ1xenDKfjhiPzzk5fgnBE8d6Bfqu+6BdLNtUgW2CuG/zcVfq3xsA1etiwDr2bCuEt320&#10;TfEoBJz3+FABFqIoRkpFkeeUeYF0Huss1ixV15WirbxV30cNpBwMdtBKYpdz1Qd3K0j3NjXx5vxZ&#10;tUEQK5xhWz13XWxdW5sArP77lRquuukLt/xf7z2em2DXdTFGOzZp++1Nn7pNJLcCszbat92XTVXf&#10;/5L8ym1KcTfVzb+fKtr3UZJvv29dLHm93cOtceJt37GOUG9TXLspR9BWMr4NWLDu9XXqhbcR+7VB&#10;DJuI+dZ9fpP69rq8wtv6qPnZpnrk9wXcX1NrX7MurVsP230UlmDvdSCjiozypvp4e91o79Pr1sx1&#10;xCH/VAKF9n2sG1vtNf5t1/AE6tldUbnVeYrNRI9+CYBfkdE11nohII6jyodHoHSMd/YG2eC6OdFU&#10;tLw5fiuQ823KjbfNu3oda5MWbMqVtgkZVve8zGkopXHOM5/N+e7JE/b3D+n2BywWi0oJUkkqUDbU&#10;4Oy6T7yvCIAiHSMQIColb2MdzhuMdSgd0R902NvdZ3R+jjHzFTFi7RO1fZ4bOZ41c3XTXG7+bPp5&#10;6/b5Nrin2ZbNnK1zDmcd3nm+/voxbunrKlnNdefbO101d6IoXgEVm/vPJqDXcivbmPtt78tX88Pf&#10;3Ptb125eI4TAcDgkTVPOz8+5uLigKApWw9NXqubeOoYHA+4d7VHmU0xZ8vT5a7wxdNIULQVFPseU&#10;MzLpUFlgfxCRpSlZlKKkoNftrIjhQghEUoB3VVwtBVJrUIrxbMbxyQWjuaWTZmRxhAwOhFwSQAUW&#10;izlPvnvGyfmIICKSrEeRT8mnc1xHcLjXw3uY20lFmHpeohXs7qSgBHEKR/czpt9OGJ1aoizD2Gps&#10;60ghpSN4U/nnQjDPYVEqcuOJtGawO+RgoImdZZ4XGOeAiqDVWsHClOQmkKaSvUEHuSSksk5QGodM&#10;Unp7e0T9IXIBw909dBRVufAgKBZTQj4nEg6lNdnOHiRdTOF58sUX/OG3v+X82TPePP2Gy2dP6LgF&#10;/SQnlRMeHnUZ9jyj83OEM0RKIIJjfGmZjC1xLNndTel2BGkikL5SsAeJI6JwDiKBzGDvSHK030N7&#10;w3wRGF8aTAHGSmwAYwNlEfAe9nY7vPdwj0iW5NOc8WXOixcF84UgdwIddZD9Q7K7j3jvV79E9IfI&#10;kAIxAcf49IxXX37MHW0wkxwdKS6mc17OYkx2wF//u/+Ozv49nr+aMDER9977kN7eEfPCY0rDF59/&#10;zrMn39LrZmRZhg+eeb7AFvkq3pKyAsBGcYqMNFJrdBSh44g4SUiyDmmakiQJvV6PJEkwplLBlUJe&#10;m0fWOnRERbwoJZHW4BwyBExZEhQEYynsnJPjN7x4/pzFfIYPMJ8VzL1lXkwQ8wucWRDJKhfsjMEU&#10;hjLSdLKILFWcGUORB2IVyLSk35V0O1AYixQaHQtCsMucn8QGX5EkmBytFP2+ZjIrWeSe88uc3Z2A&#10;0oL5tESLiHtHPfYPzzl+VlBGkotRBYL3UUWimiaOKApMFyWDgaT0AYxjcnlBIiX9nuJy5qqclgDl&#10;PS4YlFZ0EkmIFPOyIu30HoTwlLnH6Jxer8e77xzxxZcvuLg04BW7gw6xkhhrcMaDkOhIstPr4EXB&#10;aDavcqbecHAwoBtHWFMwHU9JMsF79/dIk4iPP33MmzdzfjP7ij/5+X0eHA0pnGQ+nyBVhFYOEWaU&#10;i0BpNX4Zz3kqBfTRqCSfntHtdkg6MYWZsShKZnNLnkNhYGevy4/u7/Bv//wX/N0/fMUXT0+ZBk+R&#10;5yil0VHMyckJs9mM/cMj0iRFUccn8hqRn/M01M3lav8IoVq3jTHXfImanKEGu8dxXPlp3lekPo29&#10;tZmvqBXQ4zi+tmfWis9Jkqz296YKdBMgv45gbN3ZWE301ozR2/5M049q7sVV7qryLeI4Xt1XfU/V&#10;fA7XgLt1fsYaQxQr5PI81pSGxWKxikuaz6KUYne4y89//jOCD0vSgbCBENLfOOdal5+4eTZ8kwBw&#10;k7+z7jPr4p/22fJVW/ob5/w1CLsmof++Z+yb4tDGK2vB4N83tm3mGm/4pq1rNM91NxG+ryMvXxGv&#10;r7mXeh56HzbGF+tIG9q5jE1Ea+1nuC1mvi0X0ry2tW5tf7Tvse3Xtsm426SRtU/YbK91cU1zjK0l&#10;4fwvJJfb2ta2trWtbW1rW9va1ra2ta1t7f8vtgXAb21rW9va1ra2ta1tbWtb29p/BWsWW7bButW/&#10;t6t7ryu2va3IuLb6MHVdcXttzYP6TUoA9fvW2brD3nUs5G3w6dusffD+tqKEdeChunDxNgDFOmBu&#10;XWjRBCw3r9ls72bRxG0q3s323qRmX/dBW81gHbP+zcJZuQIg1eDt6pnMGoD/zeKENvi+qUq6TqW7&#10;KpoKa4svmuoDbbs6oGdtIUD7Z3ssNQsBrop9rxc0byrMvqm+drO/mt/zfYDo7XtuF4m3rQkeac+9&#10;dX2+Uo6U6gbJRfu9m4qz2/OjKuRdTx7QbIN1BUHWWqIoujav1z1jW9V2nVJBs+i43dc3wO9r1sdN&#10;BA81MH5Z9331HQIqyGy4ASC6KijzaF2pE9UAhbIsKWyJVhHWe9zcksQRwTtskbM/3KXz0Y85fvEd&#10;gxguz08qBaFBVBV/Jimz6ZRXr98wnRbYEBh0d9jfucu9gw77w4TdQcQg9Qg6HJ+kPHky4s2xJc89&#10;eVlQWgNhqYbrczI3phN2GcZ9Ht4/5P5RnzQVjEdjvnn8jIs3Z9y9u8edu0P2DwZ0u0mlOooANNbA&#10;eDzn6fMzvv3mOZcXFySJ4uCgR5ZE7HQVsarABXESE6cJSZZgfcnZ5ZjpdMHkYsrZ8UVVQKwUgkDp&#10;F0RaEMeKNEnp93fY2xsyGHRQKmI6y7i4uOTVixE7wz0evn/A0dERpfFcjBz/83/4A0+/e4VfAirT&#10;2BO8I00FUapQGrJOj729IR+8f8jubkaaRkQ6xeTw4vkxX33xNeNXFww6msPDATv9lEgneB84Ph3x&#10;8tWUogyUHrJU0Oum7O32iDQo6VksZngnyUvHeFTgHWgNO8OUbjchiatndcEznuaMxjOMDcSRZG8n&#10;485+FxXmlHmOd5AXnjwPiNwThMc50Dqws6PRITAfj5kt8kodXkjK3ACQxBIdJ8RJyjuP9nj4cB9J&#10;zG/+9jH/7yef8uVnJ8wm0O9XqujlJFCWMUUhmecgVIwIgqJc4EpPN9UIDKUxBFVCJEl1yngyZTEr&#10;GaQxaRTjrWW+KHh9YpguBIWt1o/BQDPYSfCiYF46Lqee+SLQ3VNEuppPl6Mp3jnSviCJFbGSZJkn&#10;SyJK55jngckEZnNHbhYILZFRilKKdw4O+O71DOvP0GlKHGcYYyhNwQc//IBurwsiICR4dwVIjLTG&#10;WYuuZBQrgolapYhKoagGsNbVlj4ErHMkacLOcMhsPufs9IwiN+wfHPDw4QcU0xHSa7wzBBJmeeDB&#10;Bz/k2emQdEfSH/TYOxwwtZIHPzjijx8/ZV7CfLog7Y55883n3Pmzv6azd5+jD/+Er5/8Pbnx5PMC&#10;1ZUUpycUlyPiwQEPP/w5zz/7jFg+Z7JwuOMpvYMenfs/5L3kgOef/j3v//gDPv/yWyan39JNFeXk&#10;lLPvvmP46EdE3R67997hye8gNwGpFjx5/JhfPbjPg/d/wMmb1zz64Y8RnR3y8zNEAFuUHH/zBV9/&#10;8hk/+6td0k6XR+894sXHn+K9ZDb19PtQjs4wakE/8RTSsViA9WDyQGFBi4ASEUoLssSTJoFFHnAe&#10;TBkwcVX0X+YBJwLBL9f1ILBBUNqA9eCMI8sUSSzoZIJZIZgvPEkiGfQiQqiArImK2O0r9vYU84Wn&#10;cHA5sUznhlhXACulBUlk6WShus/CM+imRHFVtCyRCCDGcDRMOTu3nFwGCgHGgkg0IFBSkUYGgqeb&#10;SSalY+4DIAlIpI7pdCPiVOO9IRDoZpJuEjDesZPFmFlVNOyDxKCw3nN2cYGxZqWOBfJGMeRNH/Kq&#10;ILkCslYkTXLpGxRFweXlJTs7OwgBUaRWhc7NPbMq0rbL618vYtVaL6/PEhx9Vex8pZp0009TSt4o&#10;gm0rYa4DL9fFsPXvVyq4sFgsbvhNdTFoWZZVP66KikFKtVJSawKkpFIr8GOSVMqgFahIXCPsavvv&#10;URQtC69vxjLN51xHcNb0u64rZVukF3S7XeaLBS9fvuSPf/wj+3v73L13j1fHrzm/PKfb69LtdivV&#10;S2pwtlkV3DcBd2makqbZimSgLhYvCsNkNCafzpiORpy8fkWxWJAkFVi+vk7tU9ft3/SH2gX1tW/c&#10;jIna/dr2CzcRgdWfqwvqm+DtTQXabWK1Zt9IKSuFwEiRasWiLDBFUWkPh0C+WOBsqACTnoY6nV+1&#10;q1aKQKDf66Gjau0XoSJzQt6MJW4rgq/7rVaYveYH10RU4SaB3bp2rcdyu3C8GQM1wZ3tNr4Wp3iP&#10;C1wDsa8DIr4N6LvuO64VnnOlanxbTHw99v6n27q+WBdHrXu9SZS3Lv68LTfyNmXt5tpQx+bLp6VC&#10;M9Zr6U0ysnr8NAGuV7mJ6/FbqyVvKei/vSB+Uz5k0/hYtzZvIqy4Ta2uPXfeRlrXnvObFPSugHF2&#10;NQ+bavWbcixve32Tevx60gGBWPahX5K3XT1/JQvbnN/ryDDXxbvtubYpH/e2HFR7Dn4ftcDbCS25&#10;kc9Q8gpcLpXC2uo5g/c4VyJCB0JASYEPnopdTdwALuMrcqsgAkHWSvKymk+iyoG9rX/eBiLaRPzX&#10;/vuV2qu7lmet2lBxxQGymSSjTSCyen/FKFk1gxRYU/Lm5ITjV6/42fAAYpAqwji73K8hBIu1VXQv&#10;QiC4JRhuyXWohKrIKgHnFWnUQwmFKSx7+3ucnPQZj0qcLaFFpLIuP3Ob2v26Od4mV2wrrq7zsdr/&#10;r8me6n27/qkjXfkzKLSoSAGMKZfAfwWiJpsRSz9R0+n0yPOcPF/cyMdd+bRq+f21j+xX6/AVkcZy&#10;HG7Yc6W8+nudL60I3Ko4FgTOGUCgtSRJYpJEY23JaDSiLMsV2ahzFXmBs265hXgUlk4UUXiYjqbM&#10;pnPSVBPJKi4bZJJ39vrcH3Y47GVkWiJCAOtACQprmBU5zlMRB0UV0adWkiiSaB1QSuCDW34XdCKF&#10;kg6pwDpHJCKK0jDKZ4QAiarG9EJA6WAyzel0E7pZQmktrshReM7GHqUt3SDopoo0hQ/e3yE3Y16e&#10;LvAhkESCWHiKxQiTdfDSgA/M54bpdI6XMZ1uwuFeh36sKadjLAVIEEQoIfHWMVnYChzbk3hj8AFc&#10;UYAXhCCZ5yXfPP6aJ6czfvXv/3v2Dw7Aa/KzS+ajl1iTE0tFKSWlDCyKkuOXZ/zut/+ZJ599gjl9&#10;TeYWRCFnH08WCyQjHr07YJDB9PwYhcQ5SRQljEdwfj4nTiSdrmbQixn0BJH3SAfWRuQ2UAaFSrtY&#10;WyDlgp0shWCZzedMLxecnwSkEsg4Jool+XjOvAjoSPDgaIdBN8LaOd473pwZxovA3IPXAtUdkO7d&#10;5Ue//Ct2P/ghiAzoEAgIn/P17z8hnp6gKZiXnkDC08uciyjjZ7/+a+49eI8/fP2Szx6/Ju7dY//o&#10;ETpOEGLB8fEx337zhE6S0U0ywOGKHKEEQkmCUPh6/5YaqSNkpInTjDjp0sn6ZGmHNNYkOiKJU7JO&#10;VhFYSYEQMZIqtpQI4ijCU43HJErwLhCcQUtPsAElBD/5wSOmswv+8dtvmI3GvHr2lJjAm9fHBN1l&#10;PC+4uJhwuK/Jhj2e9XLOLsB5zXQ8pswX6DigqWLrMveUZaDXjdFFINIwngcsjigFCo+KYW8/4WJc&#10;4EwgLxwdCf20w7AfOLkwzEpLnAu6qcCYgC0t3R789Id9Lk9yChcgF0xnHjXQBCGQolKRzwuPdRFS&#10;OoR3SGeIVEI3UhTak5sqD+GDxwAyeLyALEqI4pjRZI51BhUJgoiYzQp8CBweHfLBh/f48stXnE0c&#10;3d0SoXpgA1I5PJ40iiBSBJXh8MzygvnCcn42g50+nSwl+Bznc2QpuX/Qo/8XP+Hjz7/l6dMJH3/8&#10;jIt3hvz4g7sk/Q75dEawc6LgyVRABkMZJAKJjjWFCNjSMV+ULIqSaCbpZIJIeIZdiIYJ03nJ7pHk&#10;waN7PHj0gJ/89CH/6999zN/+5nPG8xlRf0hZWrq9DqXJOb04odfp00879Ht9dFQR6zjnEBKEcHjj&#10;iLQi0lm1BgdPWVZkalUeRS59D0HwVDmjNEUqybvvPUJKyePHjwn2+plJM9a+ThwolzmO4tbznfWk&#10;WIEQHEpVBBHeBSQCHUdYZ3Duak93wVfkRBuI15pk6RWBbk1wppd7ZSDPy6WP7VEqWvlEWutVnkBK&#10;gRSioiMRCq3rvIoHPN7L1T6ro2pfDwT+8te/Ym9vD1eWKCVX+VyoSGA2+W/fhxitSYpWx1g1iLja&#10;+/U10HYIdfvWpO3q2jlrRbIOztmNcdN6Ehw2ni1vyimt+3kd8H4VYzrnr2KNlq/eBrBf949rchvZ&#10;Gls3z7vbZNjriPfbZ6M3z+slV+RT4vZz2+8B5l5H4n2TGM+vCC/a1658smq81n1bj4N2fFmPl+v3&#10;Kq6do1cvh0YsX+cX3I141jm7GodCVPO5/tzVozfP52/WhKwjjtra1ra2ta1tbWtb29rWtra1rW3t&#10;X7JtAfBb29rWtra1rW1ta1vb2ta29s+076PcvK5Au6mGtg7Y3ny9XdhZAz3aBcZXgJfrKn1NEEgi&#10;ObrBAAAgAElEQVRbDf37Fo3Wvzff21bTbr6vqf7evlZdUOobagmbFKqbRZDrClabh+ntwu51fXD1&#10;t6p4QC2BM20FiOZnmoXut6kXrgN7t4vq2+CFdbapyLoGJd1klFerZ2n3Sxs8sQIkL9Xqam3tmwUY&#10;60gD6vvjreP96j6vK2VtKl5ptlcboNMeY5sK9W8UTSzrB9pF200Qyo0+E9xQEF9XPNEuAml/9zow&#10;wG3rRxu81m6XwE0AV/O6TXBT8/tvzkfWg8lbfdBsn3VA9dV1/HWASFPltZ5b68AIzXtvztV1pAPr&#10;5u9KuQxBIGycs22gWlNZtV2so92y2DJUwLiyNHjvSOMUiSfLMnZ3dwl2gcIyPn2F8gsyLFlY0N+J&#10;2El2eXNyxvnFhGJ0yfkU5LyLm2Zk7+4yjLsMBn12Bzt8+Cji9M2cl69OOHlzzOnJG0ajOVIJ0j7E&#10;UYkKIwbdHe4d7aCV582bcx5//gWTixk2Fzz/5piL0wukgiiJAY0PirwMjMcF5aJACk2nk/Lw3Xv0&#10;exFRmlWg8NTQSQUuBPKFIY4jSjvn8nzK2dmYyXhGMTeVyFYQeBdQMrA76LO/P6Qz3GE4PGLQHyKk&#10;4/j4NV9/85rTV6dk3QEP3v0F77xzgNQRz16c8cmnj3nxcszk0qMSSDuCLNGI4JCRIMtSdg963H9w&#10;l0fvPmSn30MrKpXb2YKTkxGffPwVJy9eIV3gaKi4d/eARw/ucTE6ZzIrePH8nJPzHOsDOoZhR7O3&#10;s8Ow30EpwaKYkec5xnrywjOaGEoDvY6gP0g5PNxFESiKkslkQZ4XWBeQAbJYcOewz04/BpdjFjnO&#10;WhYl5CVEsaIsPWUeEAE6iWK31yFSgdIsiHSEdwJrHMZ6hBR00pgkjohjTT6a8h/+l/+LcS44ubhE&#10;Roq8CIggWEwtwYHUgjJAbjQiF8Rpt1JTsnOCBREE1hRICdPCMDoPBJ8yGVn6iWbQ1wSbs5hITi5K&#10;zkcwysFbT5YpDg86SGmxQTDLA5N5IE4FSeSRoXqO8WRB0oFOqkgTgdaWfqeLCI68XDArPYtCYJ3E&#10;4ciSCBUl7Pb2ULrL6+ML4qSLznoY5xHSs7c/5C9+/Ss6nQwQWBdQUqMFIBzKB7wpsd4hBdiVsrGH&#10;JRC+BnzK2s+wFpYqYrvDId+enzGfzRhdjnnw4BGP3v+A0zcvySeB+NBxfvGGi/E5P/3wASeP7zN1&#10;r5idfku0K9h75yF/In7AF589x1koppYkCZw/+4LxqyfsfvQTfvgn/5qv/s//iaI4oSwWCFWC9bhp&#10;gRjGvPP+j+kO71BOjolkwng8Z5wXmF6fvaN7PHv2NS5Oee+jj/j98RPiANJN+fI3/5GHP/0pUS9l&#10;sNvFIylMIIvhxTePmfybX3L33Uf845df8VBFHNx/h2evz4hTiTOWMJvw9e8/5sMff0TaTfjwg0f8&#10;Nta4haUwAVcaOloRFlNSJYjQnM8NUlckOKPJnEEvVCp+UpMlgizLmeVVgWxAVYqdUURZOIITKC3x&#10;1lZgJgKlAWfBYXFWkyYJh4cZJ6NZpdBXevLCkkSVDKN0kEWSO/cSvn48xzjIi8DZ+ZR7BwlpnCGU&#10;IEsCw4Hg9NRRFOA7EUJIimLBbDKl202QzpDpwOFeysllTmECs1kg855ooNFxjFQBKwvSSJKlMJ86&#10;ghdMc0NAMuinVMWJgUgJeqlm2I2ZXRr6usPEGwohcAKMtRjvWZQlYTLG+1rlxy99d4dz/loM0N6j&#10;KwCAwhiDUoos6wCC6XSClDAeX1T+vgQhK4AEy8LNsiyvkc9UhbLX90Rr7arIWWu9AsWXZXnND24W&#10;0JZlufIFFovFyk9qKzs39/U2mPlq3xWrgtL6teY91P5uDYSvPxOCXxZfx9eAjzWQPYRAkiQrP6T2&#10;Z6y1LBYL0jRdgazailfripM3Abyavr1SClkDHI3BWoeiJiEwTCZjfvOb3+Cc5X/4m/8RFWmUlqRZ&#10;gtICLXTlk4Sb5AJN39lahxCeKIpWfTCbzTBFgS0sp8dvGF1eoFW2/EwFyl3XN804pw3KrcfH20Bu&#10;dRu/LY6pFejXqXRtKnZu34/3ASGvCqiTSJJGElfmeO/pJAknZ2eURYnS8XKcBsryOjhXKYVWCoKj&#10;2+1U9+OrPcNzfdyue5a1sRniBqi9+r66apmrImmqsRLwq8/UpBTr2qAZIzdJrppje1NbNuGl7RzD&#10;OuKrdUR36wiwmjkEvwGY3/bF/zng93Xt/zYQxCYys+Z61Iw3v2/8vm4Mt7/7ai2H5lvaQNh1/X0b&#10;MPkqJvNvffbbyCjW5XU2xaibgAnrCPs2xWs322WzCmL7OdblndbdQzuGXqdo+E8B5q9rqxvq5S1i&#10;ufZcbRMYtnMFbwOY3waOWdfOm/Iit73n+5ACrGv7dpu2em9J5CGpMTkBEEvyGiFACkloESqEmjBk&#10;BVoKqwyV2DCONo3Tdv7ltpzmJkLGdcqSV7/7jQD6TfmZtiJ6k1jIeU9pDM+ePuX9Rx+i04RICqx3&#10;jbFRAe90S8m8SS5UEfAEVE3KIQJSBgaDHgf7exTzKYsl8GfTfGiO39sILDf5Bm/Ll2/K+zV9tU1r&#10;Qk0Q08xtNtdZIVgB86w1KFXl+2qfqSyL5efWk35WfcwNP/C28dN+bbUmiCrP7EPdN44kSUiSGGsN&#10;83mOc9VrzrolIKsiOPDeooLHmRIFSOFQqWJnJ0Ng6HQysjRlkMYMUsG9nZi7gw4JHo1HUIFgS2NZ&#10;FAYfJEpX+a2yMGilybKUKNZLv0oy3NkhSQ3xEsjvCbhaRRhFXpaU1lYKyxKIJMJp/KLEe8dkOsej&#10;iUQEMlCGkkUeGI9z8BXIWUUwGCR89ON9Jp+cMZpAkkq0cuAXWCNwWIwJzOeOydihEs/w3ZRYeZzJ&#10;saasCDqDpqIH8ARb4qRHa9gfDpDeYQtPOTeYMpDjmDkoxgvUNOebP37OLDcUXvLi+QsWkzml8eAl&#10;izzn5OKU0eUFZp7TcY6eMOzKkpiSSBq0MCjluPtol6O9jGI6w1mPLQLBKRY5nJ/leEDFguFun24a&#10;EyuHL8sqp7UoKILEiZS5hZPLnB+8v8PdgwybzzGLBUVe5YmQAp30mC08k/mceRl49/4uR4d9hLDk&#10;C8N0NGc0dpQeCg8kEbq/w+Cd93j/l79ERF08GUEkiFAwOX7JP/7df6Rr5gg3xSN48SbnTER0H/yA&#10;X/zFr3E65j//wydYvcuwpylKh4oqYrjXr19jSoPHEzopSooqXg0CpSuCkKuzhGqMaa2JooRup0en&#10;0yVNU5RUxHFMtvzdL0lQBCz3jwqUmSQx3ldAQRXHBOcRUmKNxVvHsNthf3dIOR/hS0s+m3P65hST&#10;z3j++hXa5KgSRtPAJDXsdSOGu5rT0xJEjHOO2XRGJ9PYUmAKhTceSwUS1drR62pGM4MpPSIsz1OC&#10;42B/l7QfeP78BGcUznuUsAz7CYvc4qynKCFLqjjjxas3pJ09DvdifvDhkN9/ckFIYZZaMq/QQqOw&#10;7PQSpCwpC1PFKAFQgSh4kkjRzaC0BuM8TggcgUwsCWkk9Pp9hEw4Ob3AW4+KA94FFucTEBH37h/i&#10;vOOzz455/nyMeiDZ7fbodlI8DhcMNgQSLRn2u2ilmUxnLOY5p87T6ySkSfVcaSKw5ZTdfsJf/eoD&#10;9vZO+PSTV3z3dMzluOTPfvaI3k6ML0AJQ+kcmdAUQWNclTdJkxQfxHItcag4gII01nS7ioODIVk3&#10;YjAcEHcyOp2SnWSHv/lv/4TZeMTvPnnOdDZibh1RIul2uxhjmI8nmOkcUxqOjo7IspTSFFhnkSJC&#10;S0VYEg5a5wgChNx89kMIREnMznDIw4cPEULw8tUrZqMxcRyvzrCaMd6V/we9XnVfRXHlq9Rkf/X5&#10;xCbfpiJS0WitqtSOllfnv1IgJRhTEef44JGNOL3p09TnqvVZSvMMtCZArvZldy1+qp8tjuPGZz1F&#10;URB8wAePFqra69KE+XyKKQNKVQQzUgqcsxwc7POTn36EFIF5kS/jSLFSBd/kX24i1bktFmta039o&#10;A9k3+TltUp/mWfuVT7fe17nyZTeTI22KQzaRkd18vs1kV812a9cN1Pd2/YyZa0TrTX+wfe/t+2zG&#10;0zd9vrACo7+NAP62eHCTf70uTrttjLRB/VfPwbWagk1A8+8L0m/mburfa8Kjm/mAqza6Lb75Pm2z&#10;ta1tbWtb29rWtra1rW1ta1vb2r802wLgt7a1rW1ta1vb2ta2trWtbe2faVeF4uHaYXR1eAzXWbyv&#10;gw/WHdo2f28WobcLttvqOfWh8zrgZ/PnJrB9fe0atFxft1You3p/U32ser7rB87NZ7oJdLiNIKDR&#10;qsuDY0XNpN58y01gL1wpuotrwOv1gPW6neU1taFmgUD78LxdBLCuOKL5/uvqQWH1fc0ig3UA4CaL&#10;f1MZrmaLX37jGnBvWPVV9ew3FdivKQFQKQZU8OGr8bpORaBqE24dN/UYrGsErtp1PXFCex60221t&#10;IXg1EisYiWyA/eUGdUAhllOvVnSo7rNNFLH6Dq4XkmxSJN8Eor6tOL1t65TJCVQgKMI11chVgYsP&#10;UI9vUak8IiuV25vz3EOj8L4N/Gj3X7Mf1xbIr+5TXBtXQYDzHnyoQGCAknJZrBduFAq1C6rXARPW&#10;KRqs7a8NIIrVdX2oa+ipuTia47E5ZqRYKnUuAf3euQq86QOlXarDpF0G+0cYa3E+gLdMT7/DlHMy&#10;FaGkoasDD466DHqa02PPdDzh5YsLTo4Ds8k+o7u7vPf+u3S7fQiC3YMhR3f3ce6HnF+MODs7xxRz&#10;BAVKOPJ8QbAz/vjpZzjhGY8uWYznCBNI4xgVSVxpmVuDvSgpSyidIEpTulmfLOoCnlgH0lix0+/R&#10;70ckcYHwOUmkKK3AWsfFxSWvX19yfj5fzrSAVJIoiZbKLQk7w30ePXjA4eEuURIzmiz49ruXvHjx&#10;isuLM/b3Dvk3v/wrdodDSg+Pn77k2Yszvvj8Ka6s1JL6OxohKzBfHEneeXCfo6N99o922d3L6PZi&#10;ggs4s2A2MTx/fszr5284fTXCzKfcP+rz4N5d9gcdut2UZ89P+eKPT5gvPIscULAzTOh0JN1uzOHe&#10;Dq50TKZjSmdwwTObe0aXFah8uCO5d3eX/iCjMAXTec50YpmOC5QISAX9jqbfi9ntaTqpZzHLMd4R&#10;bDXOkrgq8nU2kCWwsxNzeDCkk0Y4VyCkIDdVgbCONTtZgpCSfq9LrBXFomA+LnhzNuPk3KAySdqR&#10;dKJKyVaqCBELnDcsCkuSRCQ+w/mUWAWUmoMuUVrh8BgLeW4Yj2B8OmZvqNjbSdHKk08NRaGYzgW5&#10;9ThAxpB2FCoKOAw2aGaLgPHQ7VSAZmMLPJ584ekOJP1egpQ5WRoxGHSxboYxJYUJ5E4y9xBlGSBR&#10;WoOQPHnxmuPzS7LsACVjjDWoCP7y17/mvXcfInxVeKqkREfRitzCBItSkjRN8BWSmqAleIWjoeC8&#10;VOF0ziIFxFJipGTQHyAQlK7g9ZtX/EL+KYeHd9g7OODVYkQQMWcXx8zmI/o7P8DF+1xcPuHnHz5k&#10;MEh5/ew5v//dJVp6bJB4J7ElsCh4/cePGb7/kP133yMa3mX24oRB0Ph8SpbGuJMz/MF9okiT9nd4&#10;dlEgE0U3Ubx8+h0Pnj7lwb/6Vzz48Z9Rzs74wS9+zqe//U/Y8pxYSUZPH3P+5R+484ufLMEC4FGU&#10;zqMmI46fPOeDn/6E3s49FtMZ7797h8f/OTDNA4kW7CrBm2//kVffPOaDn/6c4e4d+od3mDx5RlCS&#10;6dzS6yiEB1s6vPNoBdYHghRM85ysq4iFxFlPGmm6XcHlTLBYgMbTixVEsip8945EQaEEC1utraUJ&#10;GCMQcQVM0Upzdz/l2+dzxtNAkgnmM0cnUqQJIAOxVgyHCh/maC3QiWSRe4ypSBUiHYiko9cRjFPB&#10;PA/s+IALlXJXUXripAKoqhDY62iGXTgdgQkKpwSz0lKaCZECH6q9LdGBWMHcBIKFRV4yzw1R5NDK&#10;EGlNLDXDTsL5LMcJRyQdsRUYAiYEtFYoWa2rLIHcVz7ZTWXhCsgkV0qUQVTQL78ExCxlP1FarXxj&#10;pa72ZIJZFQ7XPp7WeuUbOlf5A1JKAgIhq3W9JqmRSKazWbU+KYVsEde0fZ2m2u46Rai2P9/060Oo&#10;/RJPmqYrRXet9co/01oTx5WKO9Ag4VHUBdkBquJupRCwJK2pwCV1sWmtAh9FEc65Fbi+DTBvAwOb&#10;MdeKbGcDkFcu1VzrYletFVGsWeQ53pYQCabTMb/73e8IIbC7t8/+7iFpJ0VKXc2zUBWOW2PQUUQU&#10;RUvfViKVIlROXuVXW4MzlnKxwBUVwc3l+Zg3x+cQVAXwJ1Qgw+BvgKSllEglq3XSWiSqdj9X6l/N&#10;QulmEe86kOhtQHlgpbz+NuKvdX5xfS+14pz1jjjSxGmMihTzxRzrK6DXeDzFI9HI5fi8ig2rfhJo&#10;Xankxjphpz9AS0VBwBEqRWLR9MfFql2qUKKOmcATKv972W81sdb1OP+KnKkGoztnVv0YQgUE1Uoh&#10;ECsCByGv4hwpxPI21pMZCKpr1IJjdWwghYQ1hf+b1NzXxVvNue9ZBXZX8cDyZ4W1qdYqmuDT5cz3&#10;fL9i8e9j6/Iam0CV9fOuW8Oar20am+uA7u04sAlubq/p10GRNwESm/JJb1c3lN9bJa/92XWx6SbV&#10;9/bnmzFkk2CxDQS/rX+afdJut01jcN3Pduy4Lpew7lnba8vbc1G3t8dqfrRAS+vuuQ3eVg0g87q8&#10;1rr83bpnu00Rft18b5Nn1PmvdeNlHdhmPelfuLbbi1We8kpFXWm99G+u90XzX3OO1qBl1pANriMA&#10;vY2scNM6sq4dr+fvwkYChvYzXM+hrieVXOXRlvkpH5ZgTyGwxvDdd9/x8sMXPHj0EAQNMPgVWWe0&#10;JA5aLBZYaymK4lqfXuWJLcaUACSp5s6dQxazCS9ezq6th+uIPWuS1XVz5bb9/7Y1Z9N7K59Jr/b5&#10;ZtvXxDB1H9QkSfVaArB0ba/1k/d+RZzUJAat1Fsr/7k5jppAPiH0tXldA+rr9linbrqOALP+nvr9&#10;SiniOCFOkiqvVFa+thASGwzWmirn5CxaBCIVUMKTxhqbL9CR5uH9A441dDodsjSjGym6yjHoREgC&#10;ZZ7jpUBrgfGW+dwyXeTL75ZYU6KlRmpQkaC0JcEE8qJYKtNH2MIQlnRAzjuQmry0zEuLkAotKwV4&#10;rRXaK+hoZnPDwliKiUcEzyBRSKGIc4cOnuAsxkzZG2akqWcwUPzZz+9giteURaU+7/ICPYyRynNy&#10;nvPq2FJaOOopdjoKX0yZLXJMUSJkRJb1MEKTz6cYYen2EwZpxrAXkU+mFIs53nkKCwvnmZSBkASi&#10;6Tlf/f3f8uV/+j+W40tinScvNIu5YZEXuGDoJRGdJCOLFJ1IIo3FGYMQFSj30Yf3uXMvYnJxSb7I&#10;sRZ8UEDE6CKnNB6dSjqDmCh2dBKFCp65sVjnKYPE6Q6Thed0NKezEzPoayQFwpXYwlMUIJUmaEnh&#10;Ay9OZ4xzIJY8ePcQgWE8umR8PmYydsxzgQ0SIwK9wS6iO+D9X/4F6dE9vMwQaMAS7Iwvfvv/kD/7&#10;kq4NzBeOiyJwPIVyf5+//PW/4+jBe/z+sy/xOuXw3rsM9u7Q7Q5IkpR/+PhjPv30M8oiZ3envyRJ&#10;8A0yiuVZUOXFEukYVau8ZxmdTpcs65IkKVGkiXVEt9MhUprCmGq+ICsihlCRX0VRXKldK4ExFrzH&#10;lCXWWFR9DmY83sHdOw/oHxxwcvyGy7NTprM5/cgTlGRSVAQBaSdj7yCj87Lk9HRBlnVIoox8kTMZ&#10;W6aXoIRAxRJXBoR09HuSbCSw04DwiiA8IThKO2d3/4BZWfLq2SXaQJEXpEnK3k7M+aTAWjBOIQyc&#10;nOXs7OQM+zHv3ct48mzCeGSZLgJyVNKNJRoQGNJIEAxYKwhB4Fwg0SVSSCKl6GSK2cLihCSIikQm&#10;4LGmIJ/P6WQD0rTkcjwjeE+aCKJMMZlckp4p7uwNmb/vefz4DYgx6t0EIRRSOgxlpUYfx3RjTRJF&#10;9Dsp56MJ0+mM4ALeaWKt8c4Djvl8Qhxn/OufPaTf6/B///23vD5b8Jt/+JqffnDEo6M+aRIznowR&#10;Uczd4R5eSEajS/KiJAjJnXu7FK5gthizv7fH4d6ALAtkHU+SKvb3HuBIGc0KfD5iEEf8zb/9Mx7d&#10;u8Nn3x7z+y9eMD1+g9vZIc5SnHCoOOPNyRtmsxlHd+6QdZIq7y8ExvtKwTz45VFLRTQXGoR9zf2u&#10;NGWVR37xgqfPntLr9yuCwMZ+UCmgX/d5m7F1RZDnWAdeXufzNffgGoSeJRlpmmGMoZwUyzizurZz&#10;bkW+FlqxdfNcqOmn1D5Gc79NkgQhBOPxePVMzesoVSmSGxEqkhXv8L7KD5nS4GwVJyupcQSm4ynd&#10;bsav/vyX3Dk6JM/nOFde+RaiOqgRDZ+h6aOsI4lep5q+Xo29nd8J186x2yQBte8VgsdaRxTpG6RI&#10;bwMgv10hXmw8B+WfETs3n6cN9q7V0esz4za5U/31bWKEth9U+zpNEvnN8Ym44euvI5zfFGNsyjXe&#10;SoK+Jh6t8jDuVuIzIa7P+WYusx2H3PZdTT/xOomhaOSlbs8ztM/ZN8V+W9va1ra2ta1tbWtb29rW&#10;tra1rf1Lty0Afmtb29rWtra1rW1ta1vb2tb+K9iVykXzMFI0wNjrVYnepg69/nuuAw3qg+k2ML4+&#10;4F93uN78/+bi22bBfbNAmBUYu6loULdBXVTQZrxvPmNduNhm4L/+rE3AxXVgflP16Op+faN9/fKe&#10;rpSarl+bjcXoTSDDWpAy15n124W4TZVLuVQsbPbN1RgJN5QXm2On/hlWoF1JCLW6t1gB6avPyqW6&#10;whXQu76k926t6lgI4qood/VdftUutYLk9UKM6p/3bYBB/QyhpZ7JWjBzs53ahRnrQOesZtcSEFKP&#10;KVgVMLXH0GrsN4ovanC5kGI1pG+QTRBuKCW0Vd7axcZtkEW7sHxTgXrz81cg/+XfEGvnu28Xq9cD&#10;pD2Xl2C+5ly7Tb3tNkVUGgVg9dyp4NHg8bhQFY95X6nQqDVEB20QVrvd1hW9vA2k0Z5z10gsaBSa&#10;r8BGYtn3N0H4QkrwV+PWObu6trUWYwxJpMmyAftHVQGmJGDLBZPTZ0jniPsdup0YGQl6vZi9bsLF&#10;+YSTswvKMuf8Imcxf8bO3h32DneZzR3Oa5wNqChm727K8GCH2eSS2eiMxWzK5cWYi7Mx4+kc4yv1&#10;nmCrhF4UlSRZXJEQoCiNpywDNsDclEwmE6Q3xMqyu9Ohl0UEpqgoIooMi0XJ8SvLmzclJ2/mlLlb&#10;KQlrrXDeVSWsOuHD99/j4bvvkqYpUiic8zx/fsE333xDWRakacqPfvgRDx8+pCgsf/z6FZ/+8Qkv&#10;X55ifSCNJHFPoFUALFGa8MGHj3jwzj4PHhySdLpILSnMgsvRAmc8z54e8+3Xr5mdXuDKkoP9AX/6&#10;419w784esVY8f3HO519+xdnpJZOJJwA6hU4q6WYRO72MTjciX0yYjOcIoZbjVXJ+6bG54O5RzMMH&#10;O3QzRV4WXJ5dVADuuceYgE5hZyehm8UkMSRRwJYFpqwKAeNIoKJKwejNmaXT0dw/yuh2NEo5nBeV&#10;0qFXeBEQKkLLCqSWJAlRVClZzaYLTs8X2CC4c2dAFMcsFjnWGDpZRlCKIATGUhU4W/BEeK9wYbme&#10;A6X1lKYCSXQ7gbLv0KXhaDcmSyX5vGQ0deR5YDz3eAU6gVgLUA7rDaW1GB8oyqpIPumolfKy86CV&#10;IIpitNIEN6fb6SOFZlF6ijyQF4JxbhnNJDaLMcYRF5aFL/ndJ1+wsIHOEuQpg6Pb7/Hjjz5CLtXb&#10;lVQIrVfELErp1bqqtK6K8kM1x+u9sPopr9R4l4Wf3lXAeaU0SZIyXUx5+vwJl+NL7hwesrO7x4vv&#10;npCkfSbzFyzykjw3FD7D2JSyVHz12VNevRpz+VwivaAoPIvFgiiZkugur7/4nA/+8r8h3Rnw6Cd/&#10;wufffUbpJIKcyfic/vgMl08R2jMYdJmWjjMzpZto8tkpv/+7/8jeu4+488GPKM5eI8Kczt5dipdn&#10;aOURYsLzTz/j8J37RGiSWIKDovT0I/jqk0949733ee/hI+azEw73OiSpxBQwnlmO9jOQc776/e84&#10;PLqDEoo7R4csnr+gzD2LSFBYT+pBCEWvH/9/7L3ZryRJdub3s82X2O6emVVZlbV1dfXCbnKa1IhD&#10;UZBGgkYDUYD0rj9QjxoBGggCBkNhRHI4HHaT7GZ3V1V37ZmVlctdYvXFNj14RFy/fj1uloZ6Yxwg&#10;kTdvRribm5mbnXPsfN9H1J6rac2yDqwqR13DQWIawpxgSZIIIrJawtA0KmxVGZBaoCMorbBBsCgs&#10;UYJ1sFx5skSgjUBZy8AoXn8w4OLDBasaxrlCihxb1aQpCDypMaSpoKoiWRZYLmtWhSDPNFpFUqPJ&#10;0oBOA7NFJEpNwK0JNGC1qmhE2gKJ8pwcai4XDp0PCYnFhhoRITUG7xzERkFxmClCFEgtCTKsle4b&#10;kJIIgXyQcjBIMCyQoSIzkUXliMIglVw7ShEfN2RDYutPt5WSboK51gDDVsEyQmCdpayrBvzT2hs3&#10;BFFGN/7MpihacA1uugb4NEqPm6JmrXWjHC8lSsptwatSCtZ73mbvDut2KK0bMELHL7r2/foUzNvE&#10;TOKG/9qo0KuOf8w2rtmofW7a7L1HKoVJkm3skCRJ46MIgVYK59z6uteqn23fvutjbp65rQLd9s+6&#10;YMtuEbZSeutnbmMZKRFSbovnhYyEAFmeY53n+OgYk6WwVjtDSOKaiMpoQ4iRqmrGezgYEAQorbdz&#10;ItY1tqrxdYWta64ur/j8iy8JQZIPcpQSLUXUfoCzUgq18dlCE0Nuiuc349P233YBc7vKxs5SeL8A&#10;ACAASURBVF1CgfY9u/5/n0J3+/cb8iTvGxKJhqSoUVXNBzlCKVCSuqqw0xkhQEBsCVSscw0RipTI&#10;tfqw980zZsMxo+GkafMaph5iWAM2YwvALdbkT+s4hQYsJ0JodFbX8W73WaSUCBm3ccb23RSC4ML6&#10;etdqx9eqtLIhYRKbfl8T0YkdIOU12EgKeUOxcFOo3q9MH2+ADPtAo33kXGK9Bnjvt3NRS7G9l2zn&#10;PwQtWV4QyH9gfuXbgQ364vlujN7uk24BfhfIvWvu7mpT+725mX/pJwHcpZ7cp0Dcp8j8KoB0N66+&#10;K5fUd4/ufOg+Z1+f7mpP9xp39W/7/9pxdLcPd4Fzu/ftxpFdEFC3Le3n2pXDaOew2qD2XSRtd4H6&#10;u2tHX7u7+YO+HEQfyKa737Wfvy//1NeHu/pBtMg8Nq//hszH+2b9jkAIoIXAhw3horu1NydJ0pDX&#10;tHJlcf3ueB9Q+nYf3WW3++E6l7krL7prznav2+cPtL+7ycvevFbPWNDk06SQxDX4+/MvPuX47ARh&#10;DELELZHAdh/x4UYute3vtNvW+HKwAXkNhwNOzk559uw5ztc39oC+/Fl3bWv/u+93bYKV7rXveuc3&#10;6rfd3Gn3Pu3rt/e5Tf65TRbbBmVd9/3m/9QayBbWitLiRp5443fuIlncRZLSVUttVKM11lqcc6Rp&#10;RpZlCCFZFYuG6ElpYvDYqsLahuxJxkAiI1kiOJwMiN7irYUYGWQZozxrgNgmQYhA8CWuTKhlRNhG&#10;sTkIjw+RZ8+vqOvIe+89wtmS2pWoVJGmGShJZUu8b0hEc90Q6XgVqaqSECMhQlFXLAqLNAlZmqIl&#10;DDODxKOFIfpAUVhWladYWpzz+KMBickwzkKsqZxnVTnKcoFzDdg+TzJ+/IMRv/14Sm0FlfXg16Rf&#10;QmO9I4bAycRgYo2tFtRFjV8Djz2RKnjmlcUD906POM4ytC8JGmolCEFgARsjnoAkcjhIOcoiuQaJ&#10;pXaBeV0RVhFfe5SAPNccjAyDVEFwSGp89HihCcrxxqMHvPHwkMXinGdfT6kWHl8JpIhUZdkopacw&#10;PDAMRxpjHIcHGbPziroKOC8QZoj1mvOrK9Is5d23zzgde0yYEWpPUURqp5FGY4Pm4mrG5SJQB3j4&#10;YECeRKIvmc0WLBeREHKWdUUVJNl4gB4dcPDa27zx498jmhHErHHLfME3H/+Kj/7sT8ndilWxpKwV&#10;T6aWhVJ88Ls/4T//oz/karrgyy+fYkWKycccHZ0yHk348qsv+df/x7/mxfPnZElDVCY2pEuitTbS&#10;+OFqnf9Nk5ThaMQgH5LnAwaDAUmSkCQJWZaTpTkuBmJoQPOIuCbyUgQPz5+/JEaBVilVaYmxpCgr&#10;ErUm3lMSoTRFXfPw0ZusrOeT336KJhI9yERjjMBFTxlAZDmnDw557Sry+UdzDieWOmlyS1kiOTqQ&#10;XJ03ZIveemQSyFLNZKioV46i9Azz5v0vVytOXkt55/1HzAvL6nzZ5MR9xTBPmK8a/traCZCCsnJ8&#10;9XjO8L1jxkPB99+f8Nc/u2BZCHQiECEwMoq4JvPTUlL5iAtglURFiSFACCRKUGnJsgoYrfARtNLN&#10;XhccMTju3zvDB8nl1QyExhiPDIHFfAFB8vB+zmo15PFXSwQv+c7bp2Smye0LKVEykKQCrUSzZjFs&#10;5rmtGaqMsrbEsCDLE4IQFKsVq0XJ+2+fcvbaA/703/2Sl0+n/PyXT5hPx7z/9hE6H1C7QFmXjMY5&#10;p6cjrqYzFquCw+MDRpNj6vqEZ8+ecnFVogrP64MHHB6eMjw4YrECa2dcvPiGF89mwIDvPjzizfun&#10;vHP/jL/6m1/zbDZlVi7xOkGrFUJoprMlV9M5J6dHHB0dkGYZtm6IYrRKyPKM2jmUAL8mmGnO1NYA&#10;1tgQqThnMUYzyDJkjOvP2xtnj82+rImxIbPZEPxdXFxs967NdtLet9rkUu19qNlXG5IW7z2T8QRj&#10;DGVZrkPBuAbWu+tDu/Xv+wDEuwjTu4Trm7Z3fdDNWSvAZDwCIlVlcWugvNuA/GOkKFYoJUhTw3vv&#10;vsMf/OQnGKVwZdH4S82Ovu7n8K3Ov7s+Wb+/S+v8qhur+RtA92tydHHj3Htzpr3rvHqT17rJv725&#10;/20Chb6Yoy8O7Dv7+rYxRPs+7X+3fXat1ZaofJO/29QttAHX7fb2taNN7r8713PzfLwvrunGZN35&#10;eJefvougqdvGvjPQm7HxzVjh+hpiS2jUnWd9fmnc8c5d+7i3cxW7fM1d+bRvSyy5t73tbW9729ve&#10;9ra3ve1tb3vb2z8G2wPg97a3ve1tb3vb2972tre97e0faJtCx/YhO9CrIr7L+gAK7b93MarfLIq4&#10;qTTQPbDuHtruKvxuq4xZa7cA2vbzttu0q2hyF7h7l9o7bABADTu6lKJHUSu2wPb9/djtu43yTrfN&#10;fUUUu0Ae3WL0LvN9+943x/8mWUDfWHbHdfO97vjvOtxuvndNErCr+LqrBrBLrXHXnFz/9tb928pW&#10;3Wu179NV3+srsr9L9W4D1O9+Tym1VUW/q6D3VkH/zSm4BZ0oqW6Bxfve4e61+xQ12uCL9ue6BAu9&#10;94ncUs7rqhb0zaHt+9x6J/vmUF9hfnsO3igAXhcz3v7u+tprDL42GoHAt8g3ds3dbvH4LoBK+x28&#10;qxi93fcbtbl2AU+bkEJcS4v0zrvumAkFSigCgsp58uGE8cEZIsLBUUG5WDJbnkNYkqSCQaoYGMhH&#10;moPhKQdHI16eTylXFVnmma4spTeQDIhCU0ePLQrmsznLxRWXL77mxdOvWc5mBBuIoREjjaIBeCVG&#10;EXxgUUaulgXKNAB+F2ID2lSQJhqjNaPBgEEOiXJEUTGbRV68nLEsSlaFoywjZQXSCRKlESIgNOTj&#10;IffuPeD+g9c4ODpmNBwhomA+n/Ps6VM+/+wLYtAcHR/y+sMH5IMhZRX58NOn/Oxv/57z8wW2gogk&#10;SwV5HklTMFqTDSf84T/7p7z+2ilpriirBctyQb3wlKuaJ1+94JOPvmBxPiWXkkEK7/7obb77nbeQ&#10;UnF1WfCzn/09L15eNoQAEVCCPBdkmSRRitRokiRDArUtMUYRhGIxLZjNHc7Co0cHvHY/Z5SD9yWL&#10;xZKqcggUg4FiNIrkuWQ8SNA4BI4QPItFQfDr1VABQbNcVhwcGt58Y8Io1WsyBU+gxkdJ4QVl3bz7&#10;zlm0VBiZYAvHy5eXzKclUUnyXOMpWa0KoodMKTIBHo9DEKQkGk3pAhdXc6JPGGeOVBmsr5jNalRs&#10;xlJJmBzA0GhyIrasmc8t8wJWZWBlG4WrfChJEkWiGyW0qo6UtSV4GI40ENYgRM3V1CNTQZplCASp&#10;SRimGVVRs5xbilqzKBxXC7gqYLZcElaXlHrGvCz47MtnqCRvAJ2xIVw4PDxmOBxtiTVCiKSJRiqN&#10;c47obivsSilocK83iWY2QFTvG+W+MkbqyhIIDEYjpvMrHj95zDfPnnFwcMDx6QOETrDliqurgouL&#10;JbNZTVlJzkZvcHH1HDcv0MJweJCxWK2YTT2VAVdcMh7mlC+/YvH1Y05+93d5+we/yy//7/+TVXnF&#10;eJDy9Vef8voHvwcqMDw94fj0mGxkmJ9bfBCkA8f0y1/xq7/4K/7gf/qfyU5fwxcX5Kf3mD/5JeMI&#10;vlxy/sWnVI+fMLCeLB9SXk7JcoEINYsXX/Lpr3/F6ZsPuXo5A+8ZjjSFdXgPi0XBwUHKi89+zZNf&#10;v8H44ISBihitcaUlBElVg88bVfEUgYuaxcoj64CtI8u5Y2IaRXlBJNWSSa6YKdsQGaimUDrNEoQo&#10;UFqQBoXA4hwgYV4GBmUgTw0yUVhXc+9kSJYuWRWRaqIQxrAqVgzHGUiBUXB2pnj6xFGvQIVIWVji&#10;4RBtNGkaSZOa8VDx4rJmsbSMUgkOLB6lJUo0CuHe1WSpYDiSzBdLXOU5zAVJbhBaYQR4F8kNeKlw&#10;HvAQtmrnkOUpIgScrclTzSiV2DoyVJGXIqCNxK5VPcOGwEjSUri89oPawL4G8NtSC1LyBih7A3JS&#10;WmPreluYvPFNkyShKIotcLeterlV9Vq/Q9cqXw3AYAPA3YB1bF0jlUJrs93ju35P259qt7PtL1+D&#10;kfQN9ai2r+S9u/F8m7+7YNRGzezaF2z87kZlTWu9VXi/rbwsb6hY7QJbtpVAN8XjG9++Gwdtrrcp&#10;YO8jGvPeo6TEC0Fta44OT/nggw/44IPvkecDQgxY79Z7dqOQ5pyjrkqSNN0Wyo/GI7RSawKARh3c&#10;+4j1riFsmV7x6WefMJ1OGU9GGKNwziKEulXEvfGH2n7Rxhu+USy+BjsnSbKdo5v+7fPduoXSbd9y&#10;852NkuuuWK0bi7TnyNZ3E42epHMebRKiaMhlrHMsZgsWixUC1v0bWS6XOOduAAOdcyhlMCYlMQl1&#10;bfHeY4zBuWvls224I+j4jz3F0qzndFsdTN4mqdu+H6oB+HRJ6tq+96bftvck3iJa25LCRW6N8Wbc&#10;+gql2+RtfTmC2/G6uKE82P58iAEZRW+O4kZu4P+H2uy74v4+wGqfkv2utawLeNxFFtaN4/tyN13F&#10;6OaPv9GPfW3qywfsionvAi5346iuYvEu0O5dxGTt/uz77LcpyO8jH9nM/z6CtrvG/lWA2l1kBn0x&#10;ZR+AodvGdh/1KwZ+u1j3VW3uEgPuyqG9Sum+Pb/uUlrsA3HfSYSxa3zWa1RDFBTQa2KYhpRq8yG5&#10;JVbc7OHdtaLxLjtzi0gIDhEUUvb3ZR8Zw66+eZViZHscbq1jLYLDNpCoDcLuAuQ3vtVdYJYt4C1E&#10;nj97xsXlOUenp9t91/vGl2/20WZfnEwaApeqqrZt3ZDGbPdN1cRZPkaEVgzHYw6ODjl/+XyrvN7O&#10;K/WtT3epdLb7vu1n7SJ9vGst675LXWVardUWSHhzrGRvLnEDqu8C27RWdElrNgCw7nve9mP6CHva&#10;IMUuWUQblD8cjhiPJ4BgVRRUtcW7hswgeN8QlRIJ0RNsw3A4GY44GGc4WxGCIFqP1pKTwwnVqkQC&#10;mRTkSuKrAifBrN85omiAiHVkkA8I1mGkZOUEFrcmthQsVhVGK0aDDCU8MTTkmybNSZKU5y8uKYoF&#10;q8IxNgmZ0UTfqG8LCc6tyQKkZLFwLOsmRzWyisInGKkIQeBsjfcWEeHiynE4USTKcXaoEd8Z8ulv&#10;l/goKBaW6aKikoZ8IDk5GvPw3gTsgsV0QV0KvIAgBa6Y4VBY7zBakWuN8B4lFcqkKOMbELUP1M6i&#10;U8HRcc69w5yBDqSiOWuI1qF8Q8imlMJGODkaMk40vl7hg4UQqVcFKhO88eiEd985Yjmf8sUnz/EV&#10;BCep64CQnoBApU1+YjBIOJyMOBxFimJOUZb4KPFIXDRcXs2JwXN8oDgeBlLV3Gu5ciyLSB0EwQlm&#10;lWVWR2ogH0lOj1KCW1DYJcu5pywkNsKyisg0ZXR0gjw44p3f+yekx6dEYRAxgehYXV7y7/63f0X9&#10;5W8Y2CWlq7msJJdRcfSdH/Jf/Yv/BpMN+Lu/+muePpviSajrZp2zdcnf/Oyv+PKLT9FacHA4YQMM&#10;jUSEEiih1sRmTdyslcRoQZ6nDPIhg8GAPM9JkgRjEowxDEZDpNL4uiYgkFpDaMZPK8OTJ4/56MOP&#10;1qQSppl/KAaDIcFbkJGlLfnpL35B8AXnq4JF6SiqmkGi0ELiXCQmksJWFE5TB0lpa4YjqKvI1aXl&#10;8AAGWUqSOLTyBBcpC0eag1HNmjTINUnmWK0CUsFoqPEx8vjxc97/ne/z43/yA37xtx+yOp+DEAyJ&#10;jIYCGyNosMGhlWA2K3n6zZQ33zji/pnizbdyPvxNQT1qCjYVASkjyIiPAu+gshEfI6QNgUOMHong&#10;YJhT2pJV4TFCMxoatAw4Z6lXM9KB5N5ZTgiO6bxkNE4woiYEz3JxgfM5D++NKMqaFy9rRuMFbz44&#10;IElUsx+H0OR9EoMRYIxEyhOevTinrAuybEBR1QQp0IlGEFnM5xTW88bb7/Mn//IP+b/+zV9z/vVL&#10;PnsyxQnP22/dQ6eKsl4R5xaibdba6LC+Is0m3Du9x2hkyIYp48MJOhsSUCzrSFF7Xr58wXI6Jdqa&#10;xWrOaj4jRHj7KOf0j9/j62nJz377DV9dVlRVQZ4fEbWmripmszlCRNIsI00S0jRtSAalQsqGTCCu&#10;9+6GQK2Jq0LwtEm+tVZIKUiMaYhKN/6QkuR5Tp7nFGXVAr4qrLXbvWvji3rvsdaSZRlaa9w6NvXB&#10;b2NL511DsMg1OW86SZlMJsznc755/hSlFHmes1wum/AwBHRmCOvrb/bTXWRRW/V4YLlcUtf1ljTR&#10;GNM66w1NTmKzJ9Lk90MIVFWF940np7XG1lXjmyA5PJjwz//5f839e2dUZUHwDZGDVHrr/3XjiLZP&#10;0SVMfFUctCFIb/Z43/I5+8/D+85G27nnTYzeJXCP8ZoM/vb5P3cSAnb9of8v8VD7zLjv+YW4jj+l&#10;ZJ3jaEiqugTf7dioLwbptqsfQH6b1LB9Ht4Fu+8asz7QfddP3/hZXb+t7ZPeJPB/dYy9yye9Jiq8&#10;ed++vEg3J9pfuyF659yuc91urLDrbHtve9vb3va2t73tbW9729ve9ra3f6y2B8DvbW9729ve9ra3&#10;ve1tb3vb2z/Qrg+Pb6rIfJviy25h4auUvTb/bh/QdlUKu0DSvmLW9n03xQQ379EUqe5S1eoDfLSf&#10;Y9OudqFi+1mun1Vu2eavD8ivixy6oOnNM+1S3bmLIf0upbBu+9vP0QVw9xXXd9WedhUF3DzQl1vG&#10;/XZBxS5lqjbBQreQdtd4NyQCYuf4dQsQuoQKN4kMbrbpJkO/uAV87+vTbmHpXcprfQUBfaqUTRFK&#10;3KmE1gZ73LjeWpA0hNAo10jRO0/73r1dY9un8NAe1z6CiLvu2Z633aLaXYUV2zbuWD/61q9N//TN&#10;400R+y3leVgDpa7LOISUjehMR+Gh/aztMezr1/bz9L37t+bVehyVUo2y+6bYea2ke7uIJa6/IrYq&#10;lo3KJ7cUBrfryxbQJAkIPIrJ0RnWViTjA4ZHZ6xC4PnFUxaLKe++fZ/DcY7DYozkYGKAMWWe4X3N&#10;+cUVv/rwN5jsAClThIhURQEuoJUiz8bcO7vPVBtcVeN91ajwSkVEo1SKiJANDKPxCCEVQirSNEVp&#10;iSBglGA8GKOMIEaLD47ZbEFZBoIKSOPxxYLaFVhbEqoKbwSnR2f85Cc/5N79I/Isa5TArWS58py/&#10;vOTFs29w1vLue9/n4euHOA8X0xV///ETfvHLz3j61TOQsgF4CcfhYcJkbMgyyeRwyOnZA15//SEH&#10;h0cEqZivLMtVzbOnzzh/OeWbx89Znl8hfeBsnPPGa6c8evM1js8mXM6mfPLFSz7+9VfUK491ESEF&#10;45EiSyRZpshSjZACKTU2eLyNsFY/nl4umE4dIcI774y5fzZgkEZsvWS+LKisJUkEaZYyyHMGeYr3&#10;K/AVqWxUpGxVU7uIj5IoJMEGbFlydjLh/oMhxlQQHNZHkiQlKHB1xBHxVA2YMkZEDBSrJXXtWMwL&#10;lFFkw5SidngXSYxEKI+KQLQ0PaoQUhM8LJYrVjES6gQ/DByMwIhGGa2OgkXlSGUgyRtl2OK8YrWM&#10;FDVUTlID6Aawa4wkeIeLCoegrgXOwWBo0CYAHqklVS1YFpHJsSLJJFI6zk4OGA1TnKuprKGwilnl&#10;mNWWMmiqqBAILmYzvrnwLG1kPBngaEhHYogcH52SpvkapKtBqO2esgHOblT5toV58pr0Ikmaosuy&#10;LBBSEOJ1cejmOkliUKYB3FRlwfn5S4ryLQaDMUeHR1w8nSJEwvNn5xTLGmNGPH18xb23U5J8TGok&#10;49GYq8U5X389w3uNDI5crMBd8fzXf8/xD3+He2+/x/jB29RP/pYYAvPz5yxmV0wIcHzE0aM3OTm7&#10;z9cvn1B7zVhDLBZ8+vO/4p0/+M84fesdlPCMj8947BUayNLI/Olv+fLv/hqRGIaZYWEhGMB4jBZc&#10;Pv0EpUuWF8/QSpPpSCUj0UJZOMYpSFHz27/9W87un7K6eIZWgZrIfBUwcziaZPi6oKodPih88PgI&#10;PghqC4ulQ08SpJCkypCbgJGC+bzGaEE6SFBKYUwD+k10Sp5IZqtArRogeOUkIWi0TvChZpgq8kww&#10;v4osS1g6x8FoyKqoOMxHaA2nJwnnzxwiSmQMVGWgLCPHR4ZBDqmZM8oFWQpXVxUHg4xEQggC7wQY&#10;sQbDRMajjMnS8c0LRwEMU0GUhtr5dZE3pEpS0ygwWhtwQmGStFFbjH69fwSUlhxMBpRTz8AIhpli&#10;Hh0iikYNOYobhaTtfautotzQhDSfFwLkWoW9vWe1gd6rdRGz1noLVN4odG32L5MkeHeTrKqrCm8S&#10;vQX9tN81u/V7r5WLu3FG93mkZOvzb4qr28RTbSWqNkhrA7o3xjT7V0vRVKl2obhA3gCYSZLEbK+1&#10;aZMxZtvnsaWG1qf02wa4GWO2oPOuL9clcOrGFBuSgXY7Nmr1QgqSNOU7332f997/DkJKamvX61Rc&#10;K8AGYmjUSDf+U5Ik6/GV6wL8xgeDpqC9rium0ymff/UFz549I0kShIgtHyluVay6aqob3w3Wqo3Q&#10;zL8Qb8y79rzZjEOfr7qJ89okRG3/cuNbbubrXYq6u0Bym2tvFfKExLoGbIRq1qoQI6rV5s24bMZd&#10;a01RFIQAxmi0MdS2RkjRkIG4ehuTXcdc/bHntm866nzted8FHl8D3iV9ZGLtd+Q26HoHadsaetqO&#10;D9pt6QcD3M5F7MozbIkIhLxR5L0d63hbKbgLQA00Cs7/KQXar1IHvwsYfRdZ1l2qxq+Klbr37IIg&#10;u2DzBqyhdsY4fcDYLujiZttu5pr6+uMGcQi8Mu/RfZZ+hcNr4G87Z/RtrtsX13fj+V3j3xeX9cX6&#10;XdBym4hlV36h/Zm+vugDw7xqTnZzet+mb3aRD9w1x+/Kee0ay+6+1+2Tu97DPiD4db6BdfwdNj/e&#10;IC5pgz2anMhtFVIhBEJJkiS9Biqv9zClDErJ3ve6+/xdwso+MFN3j+8bj12EALfXzXhnvrKb+9lu&#10;Llu/6ubYzecLnjx+zOhgQmo0xmjqutl/szRFSXWjzxryFndDpXWdkMH6hjRGak2SZYyB47MTLi/P&#10;icFv/aPNPtmXe+nri77+6+ah+9eu3WtD9z7t+aW1Js8H22e8kY8Vu95F1sCvmwSvcU0a0+e7NQDH&#10;a0LZdv9029m3FrSBV26tHuyc47XXXifPBywWC1arVUMS6TxRSGLwRO/wzuGCJYkCLQVGRfLMIIjr&#10;/FMDZkuNQiWKelUhtWKYa6Sr8c6RmAQAaz3FqmaQj8gHKXVV4OqKclGiRkOKVUmswbpInhvSTCK8&#10;w1uHzgzD8Qik5sk3z1FakmUJeZpglCLEgLMWLwPOB6QyKJ2yLGpWVpBkGYGEwkbyLMNZh0pypA9k&#10;NlKUIKNFRxgOHKfHQ9zbmo8+nTK9KpgvoaBmXgXef3vAMJFooTm3UKw8i9KjBpKgFEJrEAIjFCZG&#10;onNURErbgMFtVASpMJngtfsnHB8kHKSAWyKjZ1XUrErLqgpULkA6IE1TrA+sihV4BwSqVUVdO954&#10;85R3331AXRZ88vFjXBkRockfZqmi9hC8QmaSwSDl5PCIw9GQRC1ZTC+x3oMUBCSLRUGMjsOJ5OxI&#10;M0ksMtasyorFKlC4xrdt8iiOeeEJeB48GHI00oiwoiwLilWkLqGiRicSNRhAPuDg4UNe++H3QBmg&#10;yY+GuuLv/vRPef7Tv2Iyu6QWM5YuclEFxMEx/+3/+Ce88/4P+MXHX/LTn/+GmEwYjY8ZjA4YDEZ8&#10;9dWX/OVf/DnR1w3ZoLNIpVCy8YWVVCilAYmSGq00SkkGecpgkK7B70OSJEVrgzGGPM/RxmCDByER&#10;WuG9QwgwWgGOb549obYFUkasLRFEjFKoLGO5dNjgiARW1mOIVMuCZWGJUuEiuBhIhcaKwKyqiWpI&#10;UVrqlSdTEqkFs5llNJQIoSBoxiPNNC3XZGUBGQzRRrSGJBUsy4h1gRA0WZby/GrG8xcL3nvvLcrv&#10;1fz6l79iNa0RK0eSSKxv8ikHownL6RSpBN88X5FmOWenQx69IXh2blmtPGYUKbzAeInSkUAkRAhR&#10;UNfNcYUWkixReGtJlOTB8ZinL+acTy2IyDjXZIlmWVa4eoFJMx7cP2K6fMbVrOb+yZBIxDmLqizD&#10;ieHtR8fUYconn80IQfDOoxMyo7G2wtUOT0BogRCRYa548Nopl7MrKlcjhWQ+LxiPcrLEkGYZV/M5&#10;H3/0Ie9+7wP+5F/+E/7Nv/1rnnx1weffLFm5F7zz6B4HozFSVNS1ZTpd4IVkWVrOHtzj9PiQd9I3&#10;kFrhg+L5xQKCYrks+eWvfks5nZIriZERgsfWVwRvuTpf8b0f/og//qMf8Ycv5/zv/+Y/8re/eo4v&#10;Zuj8gEKAVJHpckq8uiJNEw4ODhkNJ2QDiVSKe/fuMZtOOT8/X+/v8ZY/KaUkhoALDZHJJqcRQtiC&#10;xauqwtYW59w6j6Na+4m44Yt2fYgNWWHbdzGJIdLkKq6urljMl01sLa/3XGOakt/gAyZNtnFpXdfb&#10;PWoD+G8Trm3yJ7PZbBvXJ0lyy29sx8kbJXhnK6KT+C1I1xPWcZ+19TZH8fs/+Qk/+OADYgh42+yv&#10;eh3ThwhxTVIsdpz37oorvh2J900foUvw3ueTd/MnbUD+zVyH2kEoveVa7iXb6ovr76oN2BWzbxyh&#10;PqIyKW+S88Qod/Zn93y3S0h4V5yy6yxv44+1290X8906e+shw9wVC+06T9xVh9EHnN9FHH9NJidu&#10;nEV0ffzumXC3LzbzRsp+AYEusH5X/3ybuHRve9vb3va2t73tbW9729ve9ra3f2y2B8DvbW9729ve&#10;9ra3ve1tb3vb2z/QdhWN9oGL+5TR+g60u4fA3fu0gaq71KK6Cnq7VL+AW4fLm4KGgEMfBgAAIABJ&#10;REFULmhkY/2HtGtYULhmw78+kA+3nrW55+1ChNsH93JblCjl7SL9PjDwXQfldx0S36Xq1v1uWxGo&#10;OwfaBSsxilsq8c29bo/rrgL76z4Jt5QXrw/VZa9CGTRgi2vG+Q1Zw25Fu10Kan3zsz0Or7K+Yos+&#10;lv92ke226EY2YI92H21VIMRNEE5Xcb3bp+0i1T4ww6536VXP1CVZ2DU/NvOnr5h6F8joVf17+34b&#10;ZbLdwP5u2zcApY0CSJ8i++1xEbeKZISSa0Df7Tm2a97dJsfoB3Tc7Pfmz0ZFZVN5L+Tt4ubuNfp+&#10;bvffNSGA2ILEmjVIUVnbKE6NxyyXA0SaQzYim5xRLS/4+a++5PUHhxxNRkwmCUIKvK8Jvik+C1Hw&#10;7OkzDg4joHG2xNkaJSKDHMYDOBiNePutI/I0RWmF0glCaIKXzd9RIFVsCt3WhXRK6XXRtwMfcA5W&#10;RUVR1VjvscHwcjplNpszvbzAFksInkGe8/3f/R0evn7G668/YDQcsCqWnF/MmS0X6CSFoBEy8Oid&#10;NximQwQpn3zxmE8+e8LHH3/J5fmSKAQ6UcQYMAYevnnEa/cPOT07YDhOyYdD8tERSiasSsvzL59z&#10;/vKSL7/8Aj87RyNIleAgFRwdnfLOO4947f49Kuv4+Ydf8+FHnzK/KgmuWQuyRDbqQBko2agqpUmK&#10;yjQhgLWuUSKUCXXteXFeoSXcvzfi+CgnSyPWW+bziqJs1KLzoWGQZwzzAQqFIHJ1uaAiQhTUDqoa&#10;bAwgAsEK7h2PeP3+iCwNCCReJEQipRdM5ysuZyuiyBE4fL0iT3VTOOsjISrSrCkaXCxLKtsUveep&#10;JgaJDwLrLNELVKrx1lEUNdF7autYEUilIDcSqRswQFHVeAvjXCIzjYwBj8B6qB1YD4iISUDpQF16&#10;lJI4InXtG7UvCcNEIpUnRImIiqJqrpMME6QOZJlgPDbEWFPawKyULP2AWVmwsJEKBTqhKGtimHN+&#10;WTbzWGmEVHgvkCrl5OQUrQyRDWDmer+Usil+3xSdNUqKjXoyuHVhp2yUsggEGiIOoRTBWWJogI+r&#10;YoXSjYKZszXfPH3M9J33ODw4JMtytEnJR2MuLy6w1vLwjTf5+Sd/jpBDtMkolhf4EEjTiFJQ1FBb&#10;cLYkN475k0/wi4LR6X3e/p3f41df/ZzaOmSYM33xjPvnLzBHxxy8/pDXXn/Ei89ecrkIvHZ/DOWU&#10;i/PP+fWf/Tv+i/v3EcpwcHSMCwrnI8ejFFuWTB//gsHRAUNdoQDfCEdjpGd5/jnV6gWldSA0ufYs&#10;ZMQFsE5QlRFtwF58xWX1Eu3mZElgJRsQRGWbeZ0IMFLiAmgiSgAonBdMlzVCRca5wUhJqiuMiaxK&#10;WCxhOPakUaOkJjhHmhsOJ5KyWlJFcAGqAFXtsNbjvEPoivtnihezwGzhuFo4RtmE5XJFMgiMJkMm&#10;ExiOSuZXnhgkzsL5+Yyjw4RUC0a5pqxqjkaCi8vAdGkZDRpoqPHAmiBHSxgminEeeSkbZfqijsxW&#10;NalwZKb5DkKTSqh1xDRQd66mC4KLHB2aZqMRIKRgkKfIqyk6RnIlqJyjjgKk5tq9jTtU0sMWBhu4&#10;LqxWrf1oU2jpvaeuaxTNPl1V1XZfy7IMbTSL5ZIY41ZtO64ZajafayubX+9zsdkzW/vwBnDdjg1u&#10;Aco6haEbUOatgydtGjdANIBvALMuqKbVF22A8AY8vg4mkK0+2Dzf5jsbQPSm7Ztn2wCQ+ny+PpBp&#10;279p+zN9ikttv6GraN/44w6pZaN+lhhOz+7x7nvvkaQpUioSkyKloHaWECDgcGvfQuvrsdioroUY&#10;KYoCozSSSF2WzOcznj//hmdPnyJUM2+lWqunyQ1wsJ+YqQtU7vqON+OKm4pWXT+3DWDtArfbfvyr&#10;fM92cf1mnDdzth3rNipcEakNpbWUzuFiQKz3hjQFtW5/u7j95rvkyHNDnicEbxECvAt0FbmaOX3T&#10;N90ADW/4qyE0SugbteOwVnJdEzLd8jPXKsndvmyPRV/R/04l6LWiW18B912kb68qLr++T9gquN/O&#10;JTSxRjv+usvX/ofmWl4dj94uhG/maHxl7LSr/Xd9/lXP2n4Hur+73UZ6P3e7LXFn3uI659K8/5vY&#10;aDP0fTF7X/F+X1u7z92dV3flAXaBSV6levdtSBP6gLi7ADF9a/xm3+juc+11fxdZRB9ZSt+Yvyrf&#10;1O2/XUR5fart7fG7C5y/qy/usj5Sxu76tJ5pW6JEgdz6HZH1viuu9xxjNGzWS3Gt+C6lpK6rJkMl&#10;N/mDiJASZQyRNfnQK/JNdxELdudyH6nhLjKC9v7UBbf0KYFDsxfRypDeyIls99vGD9Na45zDB8/j&#10;x485Oj3h0VtvkWiNiI3/pJSBGLHWbdvhnF+TJLnWvhwRCpyzxOhRslmr0yTj6PCE4WjM7Opqm1O8&#10;zufI3vxL+xk370p7frTn3y5iy1152V0qnDfmd4zUaxBhA0QULUDVJg+0Vnvn+vd9+eQQAoLbpEZt&#10;f84Yc+v96+YNd+X7Nv53Qx7WKNvmeYZWgroucZVtSCBixAffAOAjKKkI3pJoyWiQczAaYFQzrtY6&#10;lAQVBJpAmiXkCjICygdwAaMaEsSqrlmuVlSV5eTogCwzVOWK1apocqWhxLoE70EmGmNUo3LuaxCQ&#10;pxKtG59GKUWaDciGCcPRCCEkFo+tA74sCc4hjQZjqNd5mVGagodVYZmMBgSvmFaOoUyIZQ1qk5us&#10;8FExxnDvNMMHwUe/mRKIRB85mQikLwjeIFOFVJI0N9QyMq8sFk+IgdOjCW+//gDtPdWyZLqYc7Vc&#10;sSxrSi8obUQngsNxyiAFiQMpiF40PqSPeJVQu6YfNTVJKojSE6NHRA/RcXbP8P53z5A68NGvvyJW&#10;gswY5tMSosCFJo62IYIWHB8fcXp8zCARBG9xHqLS1NayKBZUTqCM4P7ZmLPDHE1JXRcUhaOoBR4J&#10;SuOdwAVJUTmOz1JODoccDFLq4gIVA0ZJps5DotCpJhmlTM7GPPrxjzh86y2CbPJYRMtH/+HP+ct/&#10;9b8yWrwgFzVRal6uamwy5If/9J/y4z/6A8oQ+Iu//I/IfExIJgwPTnjt9YcIAb/97W+Zz2ZE59Cp&#10;IQTbxB9CNvl5saYWjWt/WkhMmpLkGdkgI8uzBmSrNEo3CvDD4QglJYHmjEd4kEJAYE1oFTk+PkTg&#10;IViEilhb4+pI8LaZLyFifWRaWSZGg4vIKFBJ0pCOOUHtA2UQzGrN1Sry8sWUuJySp0NGE8lq6rFW&#10;gWgItYyR5EPJ9CpiLegQ1jFs5PgwZzYrcL6J+RMUB8OEx598yHCc8+Y7D3h+9ZLHsyfMl56jNCFL&#10;BPPC8/CNQ6KQXD67pFaRx19fcXw04MFxyvffO+Df/+wcOxIYIXEhgmsIe11o1pQoBc4LVlVEqdCc&#10;8PiK0+MTRpOcv//4GcuVR8TAeJw25FXVCiEkhydjPnj/AR9+9DWzhSUONTJEyuUKmUmGkxEffOeY&#10;X/76OV99OUNEePjwkCxLKOuC6AQmNRArkizj3ukRJlOcX17hak9mMuogCLVHCYFUkrKY8/lvPuSD&#10;H36XP/jJd1nO/iO1hZcXS2bLz3n37dd5980HGJlyKFPGR6e8+d4jQoSf/s3POToYcXp2zMHxPdI0&#10;p1hVPHv2ghdPvkJaT0hydDIABEnSqJ9P/IDjA8PJxFLbgv/lf/g9fvDW1/zFX/+GL74+B53jMkPl&#10;a2KAxWLFbLbicLLg8OSIwcGY5WrJaDRiPpvhXNjmHpo4M13nIBvCTaMNSE1ta5xv/JQQIzKEJh95&#10;a09siCI2oOnrs06HlOCdpapLtNIkiSEicLYh44gxNIQR1lFVNQu7AiAf5IxGQ8qyahTs18Q4iTYo&#10;KbHW3ojjN7mWDVno5rxkQ0Robd3KMaVrZfcSY3Tjh232xrgh25P4NYleE2s38fd8vkDpZj89Ozni&#10;j//ojxgNh8wXC7wPW+LzGNdEDyG24pWG4Pr6zHKj5i52+sNdn71L5naXWnnXz+4j1NqVL9qcR13H&#10;Z9fnrnflP/p8oF2kV98mThXiZpy4yZnsiuP64rB2X7UJgfrIxDax5ubP5tIhxG3O5gZZ1reMR9rt&#10;uPbRbirIN8SmYuuvtRXf2z93zzJ35UKa/2+3U2z9y+6Y3TWf+uLarp/YJsBvx99t/3rXNXfFNXvb&#10;2972tre97W1ve9vb3va2t739Y7Y9AH5ve9vb3va2t73tbW9729ve/oHWLob8tiruG9tVONunXNQ+&#10;fO8DvHetD/C7i8198xzX/9cwxneBzm3rqkit77pt5zX4pF/VZxcAoguIbisnbQps233XvfbGdoG3&#10;+/q/+7td6meb4sk+AHVbWap77T6w865Chua6/W3pK/hvwMoBCDfAP5vxuFaO3xSobq51+7nboJ++&#10;YoVdgOTrn2/P4+6cfNX1+1TbNwW9MYYb/7cp2OlrY1uJs4/tv1sU0x2LXfPlrvetT3mhr3jdGNMi&#10;dZCvLNDpK9zvK5bv/twGlt019/vm4gZwel3gvmuNWZMqCNFRLbxddNO35nUL0Dfr0A3iDtFSdodb&#10;ql/dubVReW+D3+8CRHTfr1uAfyFuqPWGdcm+SVPyySHy5QuiSUlGR+R5SrHIef7yiufPFqSpYTAa&#10;YLQiTXJMs7iSJAMePHjAaDhuCjujR0pIEk+eRtJEkpoEicRHS1VZytLigyBEiURSVRWrqsAYs1Y1&#10;s8QoWSyXzKYzipVlsSi5vJpxdbVkPluxXFWI4DgYKu7fP+L99x/y6NF9jo5PtoD5b56+oHYWqQSj&#10;0RBjDIkZIERkvljw0SeP+eWvn/DZbx+zWlQN6EEJTBJRyjMYpfzwB+9zfDTh+GRCPkqxWKwLfPP8&#10;kqdfn3Px/IrZi3NCWZMoyTDVpLoBlD547QGP3noTk6R8/fSCn/7db/jm8TlRCqITaCU4OsiYjHOk&#10;hKKcImVAGUmSGYQSuBjQWiKE5OJizvl5QfBwdm/I4SQnUSnzeclsNseWjslIkWaaPE8hOkK1REmN&#10;jzWESOUjzsdG/d2D0RJtBCf3D5mMDM7PKVYBUDhgVlguFhVXs5q6DkDNZGRItSFah9qAtL3AB1hW&#10;zVo2HiUYIxAxNCp1IuJswNmAcZroA6Ku0VIRAkQXCE7gPYhUAQGJR8umBjkGhdIBnQgskaIOmFRh&#10;ZEQZjXOeEEWjphw8PgSEgjQVmMQjkNQu4ANYBzoDD0gFo/EA8AQU02XFss6Z25SXM4fFIE2GVinG&#10;Ga7mBd4JxsMxSEWIHh8ip8fHvPHwEVonFGVBkmoiCiHVtsBSCrlVQpKyKbQWaGKweOfxweJ8hdIg&#10;XaPeJINEbpUSJUJCmmiCt6wWV3z95CtevHjOaDRhcnTG1eU5WpVcvviSz756zO/96B1+NTljVi14&#10;bTjG6Ev8ck6mBFkG86VjnENVNSBu5eesHj9j8sPv8e4PfsRH/889quUT8nTF+dNPmX7xG06OzkhJ&#10;ODg9RaeK8xcrplPDONEM7Iqnv/wp09//fQ7eeothNkBKw3xVMC4C1AEZS6SDk3HkZdaAVbzwOB/R&#10;VYWUjpHOKaqKQQKJhjpC5WDlIiMdyBVoXzJQgYWOJEnzmRgEzgkSo9BKoqzHSFBAUTiEF8iBYFHW&#10;aAGTwYDRUJENBbMysrKRRVGRpAKjwCiJFJHRUDNaCUIZiaqZS9ZLqtpicYS64Pgo5eAg8OKl52rh&#10;eP1+jkyGPH+5YDiZYLTh+CSlKgpqG7BWUaw8dRUwwHiQsiotkxwWM5ivHCaXJICSGiGawmVPpK4r&#10;dAjkWjC3Ee8VHoXFo9YF93G9dijZgE/mpSV4QZYkiKCRNGrdQmqGuWaYKYraMvSCMgQK75pCdQLI&#10;BB8isqV4HmMDXlJS4dd+WeMP+J1FthuVrqIs8eti5U3xp1KSLM8pq4qyKNc8MDf31zZAaQPgjTec&#10;wWvfS2t9wz/ZtG/jU4QQGpDxjXjA3/J9N+B0H+ItsGVd1+i1Itmm6HpbXNsheWrvze34oQ02are9&#10;6xu1Cai6qsBdn7PtT3Zjjz7/58a6tC4k3/r9zjEaDfjxj3/EyckJaZpR1zXL1RKjNdo0JAlb0P/6&#10;eZ33DIdDkiTB+QZInRiDQlAsFxTLJfPpFRcX58QQGpC891vAkkBuFbfbSm3tsWkTHLVB6m3Qf58/&#10;3e2HjY/Y/n43zjHG3AmM7c7RdvzWVnt1zmFMitKaLM9xIVI6R1FXDfDAOVj7kKEFYG2TNjXPGxmN&#10;M/KBRmmJj47aNmQpnRG+FW+2+2c7D+EG4VNcA2V83PitHd9cCDbsGH3K633+8u1nWMcCa7CAELI3&#10;1t9VPL25btvH78s7bEkyBL2xkve+ATztiCu6c+s/xXapEfe9jxsCvpskaJs+uhvo2kfQ1QUA7yQh&#10;6IkFb+Y8rqOoXWO7K3+zi7zgdv9sSAhvqsVvYvO78kR9z77rGV/1Lu8C0HaV1vueqzt2d+UTdl3n&#10;LsX0u+LfLunirnWwL5fQRyCwS51wl/URC/aBcvra3QXsbPa9XWO5K7/RJijYBTLa9RwbtUtEQ/Kx&#10;HfMYEWt14BACcQ1AbgPgldJ4H7aK20JI/MZPabyTLRHdt50Du+L79u/bPk63D/qU0Nvjclf/3Oqj&#10;LlBr/UZej2lc5+gaQNlyueDLzz7nwf0HDAYDhNYsi4KqLInxmsxoA/xp9snb4HqtBaCRCHyI+OgZ&#10;jyecnJ5RLFdbkFukGSe1g8CjL/fXl4/c5ED7yCf7cqO71vr29RqSmdi0P0QQ8no9EzeJl9rvYwM6&#10;vAmM27QpxHBrvu/ac74NwUefj6S0JDEphweHAEynU4rVkhDc1l923hGDQ67nSK4VqVZM8gGnhwco&#10;EanqCkJES7X2NCRpohiMMsJqiS/mJFqSJA1ZkvUB5x1ZljAaJcQQsHXV+CI64qXHBY/1kfEgQ4qI&#10;ry3GNERyUnnAMZst8TEgdU6Wj0AoVlVFsB4pFFIlyDXwGykxCeRKoaPDFzWFqJknCYM0xxGYuyVL&#10;XxIEhDVRplgGtKoZSsHpsUZ8cMbPfv4S6QOTkSBRFu9XXMxqPBJpNLkxiFwxWzmcrVAE5ldXuFVF&#10;9IL5qqK0ARsNi6JGJYrj4xxDiV4DLV1lWa5WLJaeooLpssDHhlSR6LHBo9d5mOg8o5Hmgx88ZDjR&#10;/PRvPmd+teBkmOJ9A26tq9iQI3rwMTIaZQ1hn5IUxZzgSqRKKYuK6bLGRQlacjAa8Pabr5HEJaFY&#10;UhQ1ZQWLVUSkEqLEesF8UWMMHE1yjic5ibREBVELXKrAVCRDRTCK4UnOox9/wAd//PvIJCX6CNQs&#10;nr7gL//1v0Kcf0km5jjvmK4c56Xg9Dvf4b/87/8F47NTfvWLj/nq8Vfk975DjJqT03tIpXj85An/&#10;/j/8e77++ilZqkmMbtZ7uV6fpWjiwhBI0/Xza4NJU3SakOU5WZphkhSTJChtSNKUNE3QShCiwAeP&#10;3AAO1+cVAsnR4THGpKyWywYsH8Ka+KPJpamo8B5ClCANRksyKUDpddt0o+SO4qr2fH2+4J7JyCMs&#10;FgvyTLC6AmsFZekQ1GRZxsGBYTn3OAvBC6QCESNCClIT8VHgfSSEBmg8Fp7PfvNrxkc/4Xvf/z5X&#10;LytWz18SQmCQGyJwNbe89vDtJieJpbKBZy+nPLx/xIOznPtnkmUV8bohovQuopVArtdoYkOcWfmI&#10;qhyDROF8gGA5HOe88/YRH314gatBJ4HENGtiWSzIioSTwwlvvXnMJ5++pKhqDkaGRGmWRUWSJtw7&#10;PoHvKj76+Cmffz6j9JY33zwlSwcEW2MLh1JAIpFRMMxzQHBxMWd0eMijt97g6uISERzpYISrLVJJ&#10;hBO8fnrIo4cnVDaCHvDxJ4/5u19+xYsry/tvHZGajMPDU1KZg3dEK3jy+W+J/nWQkuHolEp4RCxI&#10;ladeWkiGrIoKHxK0ThEajA44X7FaXhHdOYeDlP/un93j++8e8Gc/e8K//YsvWFwFgpZr0swEQaAo&#10;/l/23utJkiU77/y5CpGqdLW6+t5RGAxAQnCx3Je1JWHcP3ZfaLb7QLGg2S4JgBCDweiZq2/3bVU6&#10;KzNDuNqHyMiKisqsbnD2icxj1tZVWZER4R7u4eccP9/3zahflnBywtl4xP7uLkmaggurfMZqH0eq&#10;zpqn2sG6ihGbMeqWOYXmvZOmacdnAGvtrX1D7xxByRVBYlWXSHVDJuSDRwRFtA0RjNIa532To0+S&#10;Jp/biZmFEKRJslqf2r2nbmxTluWqTUVRLJXq62XM0rZP4H1YEgJ3/PPlGtzEOJIQG9+u/W6e54QY&#10;KKqaYZ7wv/+bf8PjR4+o6xpn7SpG8cF3/KW4BMV319qbGGedL9L319b5Kvftw6/bF+zmhvpEV+ss&#10;BN+7fuzlEsS9dQL3xQpvUyOwLsbtX39d3NCPZfr91iWYXE8OL2/Fn7evKbkhEmRjnNzmNvpx1t32&#10;xFuxhhANyRPEW7nATX5/n/yxm1PsksbfbuvKW1/Nhz4JWv/ZdM/X9t/t3NjtMdD927p6jX4s138W&#10;6/bCt7a1rW1ta1vb2ta2trWtbW1rW/sfzbYA+K1tbWtb29rWtra1rW1ta1v7Ha3LOi6lWG3cNz93&#10;1InZDNZubZ3C0jqwe3cDfJ2S0U3h4V1F677aVbfQ8EYpTdxR+ukXBN4trIV1YPcQ/J223xTp3pyv&#10;Vfq72cSNqw3udmO/ZZPv3kv3HrsAgfbnTep2m5j8+0X6/YKDvlJbf1O6q2DYqty3BSc3z28lbtn5&#10;rlypBXT77Ha/375e9zrdcdgw7rf3fPv5t2pTN+0LPdUEVmry6woW1o3/m/68W9zR78c+kKlb+LAO&#10;kNQdM6siYnlTWNAqwG8q3l+nVN+2tx07bwK+bzrnpjHTBbb3500LZFtLzrBUmxSdn2+NP24D1m4A&#10;OHcLdGNsgDjrn9NdsH8fDNW2oVuUcguU3p4XVuqQ3TkRV+Cf+9UluwXo3YLkzaqUYjW2b52nB2pb&#10;R/Bwn5Lh6gFwAxqLS1Ve71gW60tEBKma91QwCeOdPY4ePqZcXKOsJiXFKE0tNYvra2bXC16fvML6&#10;kvFozMHBLg8fPuDg4JDxaIIUjdJtNhiQJopIRaBmtqi5tBW2DkQpUVKhdNooZwfwPlA5QVV46umc&#10;+WLOYl5zdbVgPitZLGouL6+ZXy/ANypBSkkmkwEfffARP/jomI/eO8CkhspFLi/mWBewtSVJU7J8&#10;gDGaxCTUlePkbMqnX37NL375K8qZo5jTFDECw7FgODbkowG7e7t89P5jjg4PkSZBSMV0vuBsesbX&#10;T5/z6ukrfOEQdcREGGhNomAyTPngg3d4cHxIkma8Pp/xi9/+is9/9S3BNkpZSsB4X7M/ydBKYl1g&#10;erVAGhiPxgzHAwajMQLBYlaQCsVsVjC7nCF95J3HE3YnGc4Gnj07ZT6v8Dawu69IjEARwVqcrYkC&#10;dJZgnQUEzgcqGxt9OQFawsPDXQ72J0yn58xn1xhtSNIhi8pxOr3mau6paomIgvEoZZhnuLoCGmUn&#10;IRWVtZQVaKHJcklimsmrUFSupvKB4EAGSTUv0EaTC7DBNYq/1uNrgbcRpTK09GgZSQxoISEElBGI&#10;JOB1QGUgZSAfGLwHXztSrYjRN+uUpFGgGyVoE7Glw7mm7c4HVNIU4uap4cnjI3Izp7YViypBpru8&#10;PpkzLTxeGpIsQ2KorMDVjlTnBBRCa3xwSJXy3e9+wvsfvAsC0ixdKgUpfIwotQQwiAYA4ZxFCoUQ&#10;CiECxiQoDSFonK+w7sZhiC3ARkqidwgBw0FOniU4W/HixTOePf2GBw8eMxhPSMcTvCww+ZhfffY5&#10;3/v+e6jBDqfTcx4Mc0aDjJSKunTkCVxcR2YLQVEFZFoyFBCu5sRoOHryPpOH77P49Dmpd8wun1Of&#10;P2f269+gkozRZEwyyFn4OfPCM8kUqai5PP2Cr/7xH/nD3R1yo9BSUdeRxaKZL7a2eCsZJoJRBtdF&#10;oKxBGkh1JFMKoxWhrhhoQZoILnykto0SvBCS4GuEFhgpGGSGS13jK5iXjkXlGOUGGR15rklKj9Hg&#10;bMRFqEOjqO68Q2rBYKjZ3dFcXDuQ4HzEOd+QdoRIqEuQBkFEKyhtYBEDU+lJTSTJFVIkZIlkMoq8&#10;Pp0zLyzWOwaDAbNXM87PpiSJYTjSJDmUc6hrjxBwfV0ySDK0UWSpZDyALAlMi0haBkwmCGLpayjV&#10;qBXGyDBRTAaSeWFZlIEkBYwC7zAKpIiIAFopoo80Ql+SRVFTVIJJniCix7uaPMvYGecUVSS3gVSC&#10;wkMQCNWM0xhvr71aLwHZNGQabZwgRLirrNorNm0UwloypkjwntlsTgTyPG8URK3DGL0Eky1XNSFu&#10;gbBCCMjQKlspWvRvt3j6tt+4hnRrBcINBB9XRc+tPyuWxBWRcKsovK5rkiRZ3U8LZmhPq5aKaQ0Q&#10;MdzyYbt+f+tLOedWqvAtsLv1sboFzN12VFVFWILHu8W21tpbBb/r/Mh1vzvnVtdyziGiIMlyvvO9&#10;H/DoybvoJF2qB97EAz6GRtnN2Qb4oRQmTRgkyYqEILbg+BgJAcqi4Pp6yssXL7g8v0TQjNMggCiW&#10;vuDSv4mBSFgLrm2IGOLa59yqwbWKdy0x0TqF99txzQ0oun0+7ZjqkzytK6bWWt859nYfBxLT+GJp&#10;kkEUWOtWCntFWaCFYWg0fqnKjm/UYwUgl8uDVpLd3QlJlqCIVKW9uZd2ri5V2kUPtHxbjb6J85sA&#10;hE4ssvRHY2xAnLJ5LlIpVvDHNbFDP0a+rTocGlCpaH3g1l1tY/64AokKIVdEdt24so0Zute8TfLA&#10;cu28iT+a+1qCWNco6q2ug1iB/QU3RGuRG1Xy/xaVsrdVtL7pt83q2/eBZO9Tje6DZDfd27r7uwFY&#10;dt+NYuN53tS+5hjVa9NmUMO69m8C1/fBGfeT3W2+x/vApOsBFJvzSpvu401TbRAFAAAgAElEQVSk&#10;kv330yYQ9zryh/vI8db1wbpzrIuV39SG7vU2gYW7xIfd67ztPLkPCNQfB+uUNDflS258Am4RMUoh&#10;V2Sa7XvIOUeW5ivASkPcojGmASq6lmxHrV5yzTulkzS7T1G8T7Swrt2b/Kt+DqMPWroPGN8nf7l3&#10;nmzISwghITpcVXNxcc7VxSVpmi4VlmkInLTBGHPHX2v9H2iUx31v/CqTIoQnySKHR0fMZlNOX59A&#10;8CvcUjdn2rY9TVPkUkG2BfWtI2zsrv/dPOk6v2kTscO6PFV7TcRm37h/ndX7es0x60gtuutg6xOu&#10;s3UEEW2faa2XyrmNP2GUIM9zjFGcn52xWCyol33YKMB7ovBUdYkIgVRpBnnKOE3YGw0ZJimDVDGz&#10;JUJGog+4CElqECKipMekAiETdsY5vqpZLCpsiChtyJMEowXBRaKvybMEoSRRSqLQDIaG0TBDigpF&#10;RIsmZkZovFcUdQN+D1EjlMLHZu1x0TYgYBRBCGyIlNWCPBMIHxC+QiJIjMAWNc7keNGQjeElsoz4&#10;GHB1gAFo7ZDGAI7JOOFP/tkez769wLlAXdZcXHlqXzOdRgIOmVqSfJcHox2GmWCcJ1yenHJyckFd&#10;B4KUOATzOlIU8OhwyOF+xjCNGDxVVTCdzqisoq4zisISfCDPJVmikCEiQiC4iAJE9Hzw8WMePJ7w&#10;89++4Pk3VzzYMUQfsdbjPdQeage1j+TjMR988B4mBrwvca7Clo6racl1EbAix2vJIM/4znvHZLqm&#10;ml9TFiVlqSiLRs1cC4kPimnpmBWWvYOUw90Rmppg52ghiUpQ1TXGCKTxZLsjHn/vY374r/4lyf6Y&#10;iMcvZtRX1/zn/+PfcvmLv2FPzlG+ZlbD82mgHo750f/yL/no+z+gmC34L//5rzifzoj1Cx69u0sI&#10;kefPn/MX/+E/8pOf/BSANMtRiqUydkWe5ygl0TpBKYlSGqUVOlFkWQN8HwyGZIMBymiSJCFJGiVt&#10;ozUtuFAQkcvca5t/FUKQD4bs7e1zfX2N8xEhNRCWKsMevSTHlQgSLTEI6toSaGKR4BswZh086IQ6&#10;ekovyGSKECV5FsnzBkxZWUWiIXjHIE9IU0FZR2wZMVlscmWxYmeimBcREQV15YmVAyWIdsbrF6e8&#10;8/HH/OiPf8Tf/ee/wdoFmTekyvDlp684PH6Pg3c+4ulvf02Igi+fTdk72GOQRb7zfsqvvygpQyTR&#10;DXmSDBEtINcCJ8ET8T5SOkgShZSCRTlHppEnxzsEa/jNr19zcWU5Ok5IkwQ7W1AVM4wRPDwesigr&#10;nn5zzWV0HB/mpJmhWtRUqeX9dx5gsoSf/PRrnj4tqOMp7797RK4UqWxIJmOAuqwJwpFoyf7umPOr&#10;S6aLYx4+eYfp5SU7O4rMLGP9YLk6vySRjgfvPubo0XtM9g/5+7/7KV9+8YqL8wvee7KHtS84O5mi&#10;dc306ozLi0vqwhN8woffmYAvybTkcG/CdazwMbIoShalpShqajcgz3P++m9/yR/90fc4Pkxx1QXB&#10;XrOXGv7sB7uoUPKTzy54deWpgkTICFhcVRGcwnlBVSyoy5Kj4+NmTUCSJAnWWuqqRmmF0AopJM41&#10;7xDv/S0CwTYXoZRZrR3GmFvH3OyBWmpbI+UNsZ/3nrKqyLIMrTXWWqqybAhCl/tJrSI9QF3Xq3N2&#10;SYy1loTQqFlLyTLf2xBnN/doV75EUcxXSvftWrWOEKob57dr9I0it1q1vygWCCn4V//b/8of/fE/&#10;JwTLYrFY5hluciJ94HM3j3Pbb1/vM/f3sO4Dmq8jk9q0R9b36/qfd+PDTUTL6/bZ3oZ0Z93e9H2E&#10;bTd78eKOt9n//qa4sOv/t3vy/VxM07+bAffriAfWEXYBK1/2vr4R3TxHz19sx3hbQ9CPofpxbXes&#10;9QUBxIoMdDN5QhvfiB7pd9eH7B67zkdtcpri3vi4T8RwX4z+uxAMbm1rW9va1ra2ta1tbWtb29rW&#10;tvbfi20B8Fvb2ta2trWtbW1rW9va1rb2O9pNUZ3obHCKVTF2U2Cg1iqed63LtA7c2WzugmY3bch3&#10;/9YUOshVgUEfWLye/f3+Yuh+Eei663fv+eZ7Ya0yWFvgAPTaHlbA91YVad3GcPtz/9x9de3uPa4r&#10;mu0XRK4r2Lyr6HYbTNtXPWqfRXP+ti2+U6TfqELcAQd0yAi6bbwBt8dVQcLdwg9Wanddxvrmb3HZ&#10;r7JzPy2hQHfccAvI1BIR9As+b187ro67rT7H2jHSV2fvPpe2rTfKGc3zkapX6N2SIsS4utVNxfWb&#10;wAvr1P3WFXivUxPtnqcPouiPzf7x64pNVu2PN+CRW98TN4obfSKE2FVFQGx8Vv15sK5waJ3KXb9/&#10;bxE6SHELLHNrji2VxVa1OMv7FuEuscQ6cEZ/brfInK6qZqs8HzrvR9GqRL+FWuOtfmhkuFYKQ9E3&#10;IKqIJiyRTQ3gD+oYGhWgPGV3/4D55UMW5ycoX+PQCJWSpk2BWDbIKOuCYlHw8uUJCMNwtMtiUSGE&#10;pKoKilcvqcsCqQJGL+89KhKTgU7wocJ6y2w2Zz5f4F3A1o7Z9Jr5dEoxm1HNLa6KhNgUSAoBOhHk&#10;I8PDB0d88sm7fPDhY/Z2d9BYbHXF9OIKLzI8zUthMBhDUBRFyavnL3h1esaz5+e8eHHBfGbxoSnE&#10;lxKODoY8fLjHkyc77OxoBpMBJkkJJCwqz8nLEy6uZlycnzE9fYUtStJUMcoMQVbsjcaMsgE74x0e&#10;vXvM3t4Op+dX/PKnv+W3v35KcA0ALc8ESSIZjw37e0NiiFxeLTi/qNCJ4fhgh8PjA44eHnP04ICy&#10;LLk8nfHlZ19xfnKKCp7BxCBizauXBdOpw4fAZKI5fjBkMlLU9YLoHCJG6tIhJdTOo7XEB3BeLEGZ&#10;zbt0Ms7ZnQyZFyXnF9dEF5l5i2PGvIxczz0qEYwHCVmiEXiK+WwFsGyAjzUuxgbUniQkSYPDRUiq&#10;2mMtVGVYzXdtFGmqML7RXbc2YAP4OuIqSQyCZJg2CoE4Ehlx3lMJTQWoDKIFmTQI/nJhkVqiEoVz&#10;HkLEKFAyImkK560LjZI8EZMIAjBOIns7muHIU8wr5oVhuPsuF+clX7884apyVEIyVgIJuOgo6pqo&#10;DEoKpEoBTZ7l/PD73yMfJFTWgjIE0SgMtYKparmuKqVIlCFoj7cOJyxSCQiCGAVKGqRwCBkIEWIU&#10;WN+AQKy1EAWj0Q7D0ZjZ9TW2rnn29CkfffwdJjtD8sxwPQdlEr5+9i0nZzMeP/qIr/7xFzwZO460&#10;AGEZ5po0BXsmmS8iRRkwWYUqA1kCLArSwwccffRdPv3qJ7i4oLp+gZufUJx8zs6jDzjYGXB0eMzV&#10;l6fMZjXsDUkU5FR8+/P/ypPDjOL0DBNrYmhILlIdKQpLNsjQMiPRM7QQzGcRMYJRLlBSIw1kWURr&#10;w3QeeK0tRRFxWcSlEBCEpcJNZiLDVFAVDbj2uqiZjA25jigCaQKjCHYBVkQqD3nQBCIO0CZlZ2TZ&#10;HUau5p6ApKw90ABqhG8K2lMjsBFcEIQI8yowcaA9iOhIZMYkk2Q5LIoG8J/JhuikXESGg4w0rckH&#10;Elc3Y9FWcHVZs787YFFVSCVI80iaCpQTlCUsZGRaVKSJYZAm1MHhaodCsDdJWdSBF2ceP6sZDzUp&#10;gmHakAk40fgVCoGWUBNZhMhZ4ZnsTTDeUpczlBSMxiOy65pkUWFEQAmBQoBoiABaIhipBIJWUT0Q&#10;uU3U1C6SLVhyra/dK+x1riGu8N4xGOYM8pR5cDhvl9eNxChuvMHYqq1GpIxo3RTPy0QRgsJagdbL&#10;gu5O0WsX7NSqsnZ/V9ogbxVsslQh99RLpS/Zmcvtd/M8p64bBaeV79iLj/pxSAug7xdId32T1X0t&#10;r9UWa7dq68CqCP2GRKuRM2zB3n2wU7couE/YFINfkp1JpDJIk7C7f8An3/09RqM98ixv7kM7BAK/&#10;7CfvHYKIkM07PU0ydKIbcLcPyAgagQyBRVEyKwqev3jJN0+fY2tLlmWI2IDgW99ECIHuqN6v833b&#10;vuyShrVtM8bciT/u8+f7Y6SrvL4ObNv2eT/G6pIW9GMzJRWJjkuVNY/RCikE0XmEUKTZgDSviL7p&#10;SxEiYakIL7RZqhKHJWlFyjAboJRu5ocQQFiq1ylu1HhvfOtNBF4NUZJcqmB28gGopeqxvqMg1/dv&#10;+z56X8lZiObdfjPWWb5HmtgrxFUE0Pipy/9l5A6g90bNjDtju3k/LNvHjaq8EKJx8zvPb/XMIytf&#10;u5m/yxhJ3ANK/CfYmxTfN43vPulcnxSr/07ZrGi9OW/wtvey6di3AVVvIou47/p3Cds252k25T3W&#10;5URuK813f26DM3ErH9D9e5sDuu/5buq/dWSD6/p80/NaF1uui4f75+yO303q3pvACG9Si7yv7fcR&#10;Xa7UpTsklm9D4nBfrm7de7zfp9252x+Pt8Di7fuL0Hn3yA65iVrde7s2W++WxymU0lR1TeDGz5DL&#10;c6wjhtyUT+mua31y0P7xfUDMnfwHd0kU7nte9yl3rj7rTMz+vSktcdYzu57xzddfM55MyLIMqSTe&#10;NurhLUDOuXBnrfbet5wszbtZNuqxWmmQAp0kTHZ22T844upiiq0Lmp4OqzWgCwjq3ncLfu9/vm5+&#10;3Ef+sC6Pe9/4p5Ov7JxxNb7WjvkNY70/Lvpr2qb3xJvy31JK8jwnTdNlzOkxShNDo+TrnGuOE41K&#10;tpQShSBZrpfDLGGcZRzuTHjn0QNS4ynLgto5zFL1XglQQmAUBF9hFAyHE5JEUSGgihTzChcFSmls&#10;XVPM54yHI7LRkNoFLudzfKTxf4iIGPDBEYJGmwSTZJQWfDAILTE6QaeaYlEs1bSXCtze42MT2yml&#10;2Bnn2EVFEiVGCVIjkSZS1jNIDLWNKJEhfI0vPcFHpBJkLiKKksRE8sRzsDcgM3t88cUZdWUb5e4g&#10;mS8cMo1oF6BakAlBnuwvY/sJ5v0B88JycnZOXRU4IM0luxNDqiyhtngEtqqxNjJfBF6dLCg97B0N&#10;GeSQ6QQVoZzXyCWB1DvvH/D+h/s8/faUX/3slNQ0hIW2anyeomyI6CwQhGRvf58sSUhEgHqBq12T&#10;B7tcEMwQNRwgTOTxowN2xgqKObZeUNWwKBSX05ogoXLgZeTiusTkhvfffcTBjiFljvIRFzTzwtKk&#10;biJKwmR/n/d/+AOSowdEaRBB4q7O+Mm/+4/88v/+PznyMyYmMnWB0xJOnOT4o0/4/j//fVQi+flf&#10;/wN//w//SDI4phYZk8kutrL8+Md/z1/8p78gBsdkMsGYhBAdkYC1jiTxDSBYyqVfLUiTlDwfkA8G&#10;jEYT8nxMkuYYk6K0aojt8gwlBS42BLfyZjehyS1LQfCB8XjMhx9+zMtXLxsClSxj6i7xrqVHWcZ6&#10;PpKkGuoaH5ocUQxN3ByCoygtyYMd9EixsAv28xycxWjLcCyJIrKomnhVK0eiJPt7Kd88LamKiNAB&#10;YxSESJIEyjpClBBu9lzyBL759DfowYhHTx7z7sfv8c3Pf01SWIJwyBj45a+/4k//9IcUi4rzb7+g&#10;8nA+L3j3KOPh/pDTs5qvzwJJqhEIbNUQVSaponQOh8DphiCu9JEgQIVIVdU4d8XujuHhk4TT04rT&#10;88CjBwnDccC5mrpaMEgM7z45xDrFN08vOL0qGGSSSZZwPb0gEnl0fID8Q8lPfv4lz75ZgHzNB4/2&#10;SXSO1k1/u7pqEjl4lBBkmeLFi+e8eH7K3//dr3iwN+LBwRijGhKORXHF5GCPDz94B1TGh+89oVyU&#10;/Pynv+H8pKJanPLN1+f8wY8+5nhfk6e72AG8fPYKyXN2x4ecXFyRp5LvfvxdpgcVr0+vKN0JZeWY&#10;Tmd8+vkrPvjwXWwY8uMff84PvrPPYFBDiFRzi7eB7z82fPLBD/jlFzN+9vlzXp7PCT5Ba0MIfpnH&#10;DlxdXRJiWJI4pIxGD5v9sCXRFvJ2vDsajdBaUxTFSlm9u46uyx0456jrqiH4XMbfTY54SWTjmxyP&#10;0BptzArg3AX9tj5Ad21riWuqqqIs/S2ftq8S3ychVkrdIg7sAo27+3btetreY9sma5u8a0tO+Gd/&#10;9if8i3/xJxgtub6+Qsq7IOI+AdUmoviusnoXnH3f+r3J3+7HTX2/vkuw/jYx4d1Y6f5rbTr3pnjj&#10;Pv+qUS6X3Faev4m9NhE3rSN76n6+jsyoJUm/zyfeRDjQHffdc64l2VzaTV4vrI1LNsUD62K01nfu&#10;jt/bfqjkbXis+jHQJnKk9bGhuBNr9u+3Oyf6tQDddv635FW2trWtbW1rW9va1ra2ta1tbWtb++/R&#10;tgD4rW1ta1vb2ta2trWtbW1rW/sdra/A3S++7qrBdz9rbZ061ZsKC7sbpF1W9/6mfReM3x7TVfLr&#10;tqE999sUGa8H898uoFh3jv7/K6VC6Kk+x1WhYx+00m1rv0B5nWJT1/rq7fepOW0qUGi/21ebX1dY&#10;0YK4u6CQm+KRuFRXuFEbkkLgewpWN/15t819hbruOFxXbNEv9O2eow/s7v6t2/51RQ9vW1i+bvz0&#10;iyv6LPr9sfpPAStsKj7vFw2sU4lo58mmubfpGt3n9tZqYC3ghfVA9RhjUwwIaxXm+sQL7Zzpz5dN&#10;RUXr1D1vjRcpEPGmff3ip/57Z1OB9OqzXrfcNy7vjEcRV0X2/XvozrN16hWbQCpNg1kWSooVoEfK&#10;Rt22O49vj2cBKPJ8xMPH7/BtWVFcnlI5uJzOCVWJxCIVpEmGoilgn55d8Ex/S3wi2d8/YDQZM9kZ&#10;8uLFMz7//LfMp9d4F6krjxAJ1jeKtd5bnHXE2AB7QxUxUkKIyAj4BsCcDzWjgyEHRwccHe9zcDDh&#10;nUfHpEZT+Zqr6yuqokALy3A4JFEZl7NrFgvP2dklX3/zivOTE4p5yfXUsqgaELaPMBwbnjw+5p3H&#10;hxweDDnYm5ClmhhqXPCcXU757OlTXrxecPLtK0TwZAqGqWCkJUpGhkYz2d/j3UcP2d2ZMMwHnM8t&#10;/8/ffMqXn37NYlqjVENIMMwEWSrRGhAlda0pFjUX5zXpMOODD485fHDI4ydP2DkYczU959Xz1zx7&#10;+orTFy+RMhAFWBupq4qqCmQDyd7ekNFQkxmJreZ4axFSYEMAKRrCCQEuQljOARk9qZHsHe4wHo8o&#10;reP07JLaRgSS2kVmhaWqBVlqyIfZEjAfqKoKZyMxNEWNkWa8KaMxRqNMAzxVSlDVjrK01LUjuqag&#10;Nx9kJImGGAi+AVDKGKhrS2FB1ZCVlnSo0TpDplC6EuU9trZIpdjZTZDC4qxisfAsKk+aSoSP1HVD&#10;6GCMQsqI83XzXokC5yKVjSAEeQb5ILI7SYhYKmcJasyLswU/+cVznr6aEVPDcDholJGCYLaoqZ0k&#10;CoNOhlQ2oGTC9z75Lu8+eafxUUJE6mZORSJKq5t30pLUpVuIqbUC72/AGqoBzyhp0UrgCRBDo0pm&#10;NNF6lII0TVnMF0gB89k189mM4SBDCsl8MScERzmbcXEx5fc/+S6vv3jCi1dfsvcwwSQpY6l4/8OU&#10;py8vmc0EizKS2Ao/v8QWl5hihj7a4/i9T/g03WcxW5BWntnFCfnwABXmDIzk3SdHfPUzxdmp48lB&#10;ZJwoBtpRnn3Gz/5yDiKwM4hcziLeRoSB4CO2qnHesrOTEoVmOpsTvMTahuyAKoCPZEnCztAzzGpm&#10;JVgvKSuo6khqJBBIhGAnT7ieVtggqEqHdwYvBZJGfcx4SEzACUntPPOFY2ASQlDkaU5iKkYjx+UM&#10;6hpCJhpwhWjGjQieNNFUMSBtgNiAM68XliRRaOnBW8Y5THLB5QxOrxakRiOkZFFZjnUDSpWiAfyU&#10;EbSE+cJRVKEZK86SZoLhMDB3ULlGHW1uBWMX0c43QNEIUgtypRkMPGbusUHgokSGgK01IkYyo5EB&#10;8lyxIFJUHucEFxeWXM95eJCyKGpKv2C0c8BkkLETFHUKzmouysh16YiiBare9pelbEC9IoBz7ZrS&#10;kGt0iZGgUfVqC5JFvOvfeO+pyhJEZDAYIKWkLMsVEJV4c22lFNro5dySKyXqVrWyVXTuAnC7PkPf&#10;527VqZfI61sFm0I06oR937Fdk+UKDH2b8Cl0ikK7/kW7vrfvhVbh1Bhzyxdt/RljzAp01PoDrQ/e&#10;qr93faVW9WkdYHRdoeoq9hFgkqZ4vq4bXyHLM/7gD/+Qx48eYZRe+XdiCdSIQG1ryrJcEfYopRo1&#10;rBCxzhNjo46VpoqqWFAWBZfn5zx//hzrHEmaLIvlG3KFtt33ka11n2lXyarbP/2YoFWCv1H8FhsL&#10;x++LIbrjqKtgLHrjZt33EKC1oqpKBsMMYxTW10QRGQ8nCGB2dUVRV00baMDZcqkOL2LzfhRCoqXC&#10;aL1Uta1u3//yst2+eBMBwLoYpV9wfas9y3cZhMaflR1wXw98eGtedJ6Nc26lnNb1+duictVRJbvr&#10;i6+JPVqiqzXgzRbY2o3JuvNhHXD0TWPhn5pjWZcb2aR63i8W7xLE9fMC4g2K0m+6/03nunt8vENs&#10;9qa8Sjee3KTa/na5mmYRuK+N98XKt+cid2LP9vPm99sKhDekenLtM12Xs9k0t942vl9/33HjO32T&#10;AnV/rK0DVtynurdJLX1dHutNOZb71CI3tX1TLmwTMcmmdq/ru3UA8dUkA7xrSWSa3621KK1IMZ1z&#10;RqSSGKGpZQ3EFTglxoiSCmJDXCKWxHSx915alztdByLaBI5aR9Syrp/7+YZ1uYr+tZs1/34Swv57&#10;ts0DQiSGwLNvn3F0fMx7772HlgovPDEEgncrn8JojfN+BU43xjTg5OCXZGINUM8v8wbaaEyaMplM&#10;2N3b5eRVBdHfvKPE7XHR9aHepPjZnbfdOdKfx+vylJveyTfz4yaXfrvv78+zvYk4ZNPc6+fJNr2v&#10;u3nLltSp+bwhuvO+eQ7W1igpmQyHGK2JsYkDhM8JzjHOMkZZwuMHDyiritOzCy4uz9FGsjeaMBkO&#10;SZUiU4JUgREaJSNJlmG9w6GI2nBxvUDiGOUZRVlRlgXJzg5Sm8bPWMbLaWKQYnnvPhJ0xIaa6CWL&#10;OlLYinyYE6LHuZLgLRKJFLHJUwvwDS8kWmmEAaEtiYBUKoQEqTwWy3w+x0fJKB9QoxCxJsFTxEAl&#10;EjQQbEWaCmq7YJAOeXA85PRihvUwvQwECQRBWTpgQaI8we1g0SBz8rHC6wJdLFDSM8wiO+Oc44OU&#10;Sepxi5r5dcV1aZmVcF3ArIrL/FBNSCSoJsZSwiPwHD3e4w/+2btMZwv+5q9eUC8ikwNFXYPwillR&#10;UNYRF5rc/XA8YH93jCFiixl2MWd6NePsfE4ZBEmeYIxidy/j6CADP6euC+rKsSgEF1eBRR2QucI6&#10;mNULKmv54MkD3n20TyYX+NJRVpbra8t06qiDwAnIdUKSjUhH+0QzJmKoXp/w1//2/+Lz//cveOxL&#10;xkZRO5h7zZnzuJ0dfu/P/pTdowPOT0759//uLxDJBJ3tMRoeM53NmM4LfvGzn1JXBTs7I7IkIfhA&#10;7TwRj9ECZRol7BBASk2SarIsYzAYMBwOGY12SLMBxiRoo1FakucZWi+VrIVYvueb918gIpakzBDR&#10;SvLeu+/wd3+r8c5hnV0R+hJjQ/waAju7Y95//wmLqyvOv7oAYfDegYgEHwjOk+YThnsjzl59wWEq&#10;yYVEiEiSK2SiCcFTe4u2ERk9g2FOiAXOQVEEpFZIBQaBMhFrIybRGC0JviGYNEpx+uxLjo8Pefjo&#10;EZ/+7NPmfDhGKVyeveL5q2M++e57/LqeMbt4yfNX5wif8Wj/gIcPal6cT3F1E1s3fQLSB1IpIQSy&#10;LMULKCqLdxHtFFlQhGhBenZ3obJwfm4Ras7DoxSdCuazGUVpGe8e88F7+yxqy+uXM17KBebRDruT&#10;nNrNOD+zvP/oET485qe/esaLZwUxnPDOg30epjsQI0o0BAVSRGKI5EZxXVYQJI+OH3Ly4iWGwCCD&#10;yTjlg/c/YHKwx/XlFJUJhvmY73/ymMXVJZ9/+pyqcJSF4C//9jd87zvHfPTuAR9+5yMezHeZTc8p&#10;ZiU6Dvj1L37BIBthS7Gcc3sk2uPsBXU15We/eMrBcc7ujuJqkZKPdhhOAoO8xFUVu1EhMs0H737C&#10;//Sn3+OXn7/mv/74Nzx/OSOaBOsF6WBAlmiK2YxXL14wGo2a9VUbtE4waUKaZU3eWDQAe23UKr/Q&#10;V5furjfW2lW8plRDOOi9bwjtlnsPrdp8u/ZaazvxFmuBtl0Ae5sXmc+bvGb7e5dwriUSbPduWtB+&#10;e8+6QyC42hfqxKRtLNr6CEmSLNtXMRgMiDHyox/9kH/9r/8V+7u7zGdXKyK2uPQXBTeg5H6uYr1f&#10;e3ffrxuT3OdnrfO/N8WB63InmwDq6+KatXt895Ar3UeYvS6evds3byJ478dm98cs9/mocD8B/rr9&#10;876/3SWn3LQn2z6DZvzFW3Fsd051n3U/R/U2BHq3xw337mf3yQm74gXr9kb7IP02Jr4v3dCNLbt+&#10;d7eGQPXm5ta2trWtbW1rW9va1ra2ta1tbWv/o9sWAL+1rW1ta1vb2ta2trWtbW1rv6PFKFaqadAo&#10;goTAcnPy5rg+KHUTQBhuK+nFDiBa9ora2/N1Fc9vg99DZ9N783XvblQvgWix+3vLWn5znlbpsfkX&#10;Nm7gt0WL3WLuLrjgrsr6baB6f4O8VRDsFyi2/dIqO64rKmgBNF3Qb7up3FU76N5je3z7HNcVBm8q&#10;tm6fS3s/N2oREaXkEvjQVUG4q2x/Mw78rWLLPiipr6jef9bd8dMvQF/HQL+pcKALeuirQXSfRRdI&#10;s05h7r4C7/69dNvR7Z/2WrfH5HpFh661z3EdwOC+ovY+MGwdGOi2ouvda64jy1i2llYZoP9sYg+8&#10;0air3vRFd1yuU7haN1b7Kqn959s+27gsMOw/u1ZprAs67/fNun7otlEjx6AAACAASURBVKPf15vU&#10;5W61R970VvB+WQAJrIgEGhBdv/Bk8zs8rlSEWKrlEhuAYhQS59ydwqYQAjF4jJJk+QgjDdEFfjud&#10;UgaJyscIofB2Tm0LUhRKahLdgIyFt5SLOfuffMzh8T7OFYyGhqqY89n1b1ksrijnFmcjwS/B0hIy&#10;JTGJQicKuQNEgRSaPEvYneQcH4w5Pt5jsj8mywzSNH1Q2ytmM0fAEEWCySZIAlfXBa9eP+XbF6ec&#10;nJwzu75C65T5vGZ23Sh8jXYzjh4e8uTxIQ+Od9gZZySJBBm4vp7z1fMpz7495/JixvXVNcXcoaQk&#10;i5AIQSZAB8l4uMcHn7zD8dEuSjYqpmfnC/7y7z/n2bcn1IsaoySJkijtGQ8lWSZJjMQHhxCSuiqp&#10;rGdyOOHd9x/w3gcP2D88BiU4vzxjOr3mi8+/YXpygVSNcip46sqhtODwwYgHRzskxlOX19RFo35n&#10;ZAO0DgKM0SAlkUjtHDFKhIRES8YDgxaNitK0sCxqi1QJMUQqb1FGM0yaNUjrJelMuFm/KutQeglQ&#10;k6C1wehGWR7Ah8hiUbFYOJyDPDeMRzlJooks1xCjcS4yLyvmdaT0gjJYlBKkiWE4MSghqUPEFZah&#10;FhxOxuTGoETBi+cF02kkAKEODYBfNH0gpUAqGlBqDIjQFLv7AGiB0bAzNuzt5NS2xiK4LCr+4Rcv&#10;+PSbKckoZbizQ4gKdMblzHO1EAQ1RJkchEKpyIOjA/74j/8Zk8mIsi4bEHNHdehmLW6UmqNfqiMq&#10;uQJ5xOgIUhKCREm9/CduQBIsgZOmAYh7HxmPJsymM5x1eF9TVwXBepRUzOcL3HxGqC1Pv37K73/0&#10;mMNHHzP/+pTKR9LEImLFw+Mdjh5VvPpmwdU8MNpLqK/POHvxDPHOJ4wePGB48Ihs9yGz82fs1rC4&#10;PEU+mmOLU7JMcnA4ZO/hHqdfnDJbeBIC0XlGuWBHTfHBsTcWzM/Ae/ABvBO4OlLZGiUMWjXPzbmA&#10;dc0xKgRkbEgxMuU43NXUhaP2kcpHah/xIZJqQZooJIKLpGa6aFTVZzNLtptgEonXAWM9WkHlAjFA&#10;UUeu546DPZC5JEsVo3FgMBVUdaRyTX9rJaltRYweoRVCNGrwLjQg/EpBUThGA4UUgYHxjFPB9bXi&#10;5LLkcG/UrIWhYnp1BQTyTJMYy6KM5KlgXnoupwV7uxqtNHkamOwILivHooRZCeNBxqwORFGTZxqE&#10;IMtSXFQMc0gzwcVlpE4CWguQKVIFiGCUJtOWzHiuKk8UChsi51fXHBwkpHnO+cU1+WCHLDHsjBN8&#10;Cq4UzOsSoxR1XIJZEUTvEbpRf3TWIpTEt0AwKVd+YLP0iZXfuEkpuFUSbQHVznqKoiIGGlW6eEM4&#10;0/pjSi1BZUv1cWsDJmlUWZNEU9eLZTHzXd+pW1ja+jlaNwROwbMC00up8EuAFp0C5RACdVWtKkzl&#10;0lfvA6DbYtKu39/1MVY+CqxA7H3/f1Oc0W1Pty99aBRSG6BmuOXjd33ZfgzVvqNCDFjvsEvQ2e//&#10;/o/4+ONP0Mt3mneOqqxW3yurJfB9CS5OjCEbDEhMQrEokKIBtRujqKuaYlFwfX3NF59/zvX1DLlU&#10;WGzaHlfF5KElOVuCnG7UucNaH6yrBLcOKL8uHngbgGEf1Nke0yeW2uSjdz9rgOoWvVSN00ox2R1j&#10;nWUwyNmZjEhMwvOnz7C1JfgGGNOMmWYcJdoQV6pzkCUJWinKsiUNYBm7h7WA/LcBwfeJy9bN2eUH&#10;xA5etFvU3y9i7/rT/TinCyxs76U7n9gQX/cBBKufpVgBmenHUdwugl9HTLEuVnpbH/xtbV0s04+5&#10;+iCD5uewMTb6/9PWxaU3OZT14+E+YHo/F9Rv9yaQ5n2A9jddszvu76rarY97+/mB26Df24QuzTFt&#10;boONebBNeYi+YvY/LV93l4ixn1/qEqjdN/ffhhxj3Wfr3rOb3qV3SQFv+vLmO7GNhtcCge5Tx+zn&#10;kt4G4Pw2RBeiVUZd+jeh9UuhWZcEKC1XebBmzHhC8DekkS2ohKXK7xsUxf/pudu48TmtA633czeb&#10;AFrrADLr1rZN86YZj81i4OqaZ0+f8uDBA8Y7u0gpub6+JjEGJRsFYLlUe23vK0kShHdLSepl7k/I&#10;xvf0Hhc8ShuyfMDO7h6X5+c41/hdba6jOx66uao+CWf33t/0numr3256F64j+eyTjK4jVX3T810H&#10;Grovl7uOZHFdm2OMK+XfGCNVVVFVFSbNEEpRlwVlUTDMEx49eMDDo0NGg5zFfMbV5TmpVuSJIZGK&#10;YD2nF+e8PnlGXZfgJYNMk8khQx0wCSQhECrLwpVYW1MUJcYYFvOSy4trXAyMhwNsqBECpIayKnBS&#10;Mq8dIQbyNEUribMl0JDm1K4hmtDScb0kyBuONd7XlLVHCQlRgQ94G7Ex4GIgxkYl3sgEEyW+WoD0&#10;aGNwIVDXjkXhGIzGRA9z63CqmRfaKdK5xQfRKK5HS24CmQkcHg8Y7+R8+vkZzgWikYQoiXg0kqHJ&#10;iKH5rklzFrXlfFZQBoXKxgwzyeODlN1coqLHy4R5teByGimcoHASnUWSRCEFVLVFOEcqYTAwqETx&#10;gx8+wkXJP/zjay5fR/b2QEVFXQWsLSgKB6LxH2WE3fGISa6RwVEtFiyupsymNYsK1ChHZQZjNO8e&#10;HZBSYu2CeemoakNROcrKo1OBA0obWVQOYwTHBzmDFOyspFjMmV6XFCVgDNXCEbXE1halczI1QpSa&#10;4vKMX/yH/8Jn/+nfky/OSKsFpXTMXMVJGZmScPjRx3zy/d/jsy+f83d//bf8/ItvEaMn7A1HHB09&#10;ZuEq/v5vf8znn39KPkiQCqyrG185NqSScmBQWpNkGQKFkApjEkyakuUNCD7LcpRK0CbBGN0Qe2UG&#10;pWWHABaUFEQfkDQg+OAdculz7O9OMEoStEEqRbH08RuyFEmqIEsTtJYMBmlzruCBJuaeLxYYCaPd&#10;ffKdCRcnz7ko55hUoUzD8ClSwWS4z8XLU2oXMUIwGmuSHKraQwlJHkkzMMqQ5o7KeQIBqcDbSF2C&#10;SkHFC15+/Q2P3/2ED77/e/zmH37G0SRhkDlqD5/99iuOj3d5570n/Pz0hBcvLEYoRsOaRw/3WBTw&#10;s99MMQOFUILaN35DYhTKB6K1jPZ3QDvOz66IoYnvhwODRDDMEx4eS4SyvD4piASODgYEFMWswIUz&#10;9o4O+M4nx5Q2cHZeINQMme7w+HifYB3zxTUfv/+YdGD49WcnPHt6jbPnSAEPD/bwviLJFFJpgo+I&#10;EKEqEEry0XuHFLNLymKBEYZzV3O9cOhXl0Qihw+fcPxIsrcz5J0nB0wvXzNfWC6nkboW/PLXL/n2&#10;29d8eHLM//zHH/HowTF5NuLo4R5JKvjbv/ox33x5QT5MGYwypleWsvIMBxLlBbNrx+nZnOevSh49&#10;HPJHf/iY9x/tMcwVWg2ofELpJTodkH7nMRMV+emvvuDrl1dc2UBVxOVY0wzSlOAcX332GVVtGU92&#10;meztMtnZYbIzQQga0pnK3dnnakhkLFKqVW6iJSg0xqC1JE0TFovF6lhrK6Qyt/aNb0DochWnrfMr&#10;u/s5N7mT5hhrLXpF/nYDus+ybLWOFkXR3FsnluwSvXf3hVrSndbatS9JGsK8H/3oR/z5n/85RweH&#10;LBZzXO0hSpwNiCWxt2DzHuBdH2s98H/d2t/1p97Wb+2u8/cR8/TjvHX+Qd9fXpeLepNv2vVL1hG3&#10;3/YtN5EK3adaHzeSAK27lxXhrOzG3ncJxPtxxzrfrkuw2Feav7XHuIpJbwDw96m8r/tsE0HCeqC8&#10;eGMc1yec6O+993NB3e/dkM3HWzHnpvh3HeHWJl94a1vb2ta2trWtbW1rW9va1ra2tf+RbQuA39rW&#10;tra1rW1ta1vb2ta2trXf0dqigG5xH9xWpulvYG6yNxUld6/ZfuaXyj9dRfLmmPuVkLoA4E2s9v2C&#10;z64Sz7pN6+45bjae17Pht4z13d/7zO3tv0blsFFW6AKG+xu//Q3vtpizX/zbB+J3i/m7z65VGLlR&#10;N4tvVJJeV6DfBX70lc6b88kV+KJ5brJTZCBW6rcxyo1FqP2C3T4guy2K6Rd4vG17+soRbbFnXxWq&#10;3/5ukcOmc3Y/64Nj1ql7rVMleNvCknVqCv1ik756et/6oIRNYO3uPfbnV3/MtoAuwQaFCO7OwYZw&#10;I/Tmm7w1n/p9tQJOtPMvNsCX/njtzul1Y2UTiGOTynx3bssO6UR7fAvc6Z6vncP9vmiLoOiNv+WN&#10;LoUs5a0i53XPv//u6r8buiCTdcp/QoCXAiM1UsPxo3c4O7vgi6++IVORPB+CiEQacGW0lqoscBaE&#10;jOwfHLK/N8G5Eu8so8GQP/j93+Oj954wn15zcX7GbDrFVjV4j5FgjMIYjU4M2TBnPB6TZzlpYkiM&#10;RAjXgGWDIgRLqCOBiAuRIBRFZbmeF5yfF3z22685ff4aaz1EyHIwqUBIz84kZe/Q8d57j3n04DH5&#10;YIxOMmobmF8XfP7lK05enfL6+Su8iyQ6IdGKsRYMBgLhA4Ms5ehwh6PDHSa7uxw9OKLGcXG54NPP&#10;vubli3NOXlxjlCBJIEsgTwKjoWI0yAnWghD44CAGhFZIrfn4o4/43vc+QCcalRh8CCwWM4piwc9/&#10;9imzkzOik3gvKFzASMFkN+P40YSdyZBisWB+dQHBokREKYEUqiGZAKKUxBBxzjdkNlqiFGSpIEk0&#10;AvAxYmNE6oTgItY1gFajFc7WCN2AyJ1txrm1Eesi1oPUEqk1ulVIFIKwVHOPIeJdoww3HGWMBilK&#10;gXULom/WeZRmXjpmpcUhcSGymMO1hmHuEEYQ1BI4mmp8DNTeoQEfLT7EpuBcCZwPSyC+IEpBlCCl&#10;oq4tzocGJB8hyRQBgZSew4MdhAhMr2vKaHg9XfDVyyvUUJEMJFpHhEyZWsHL84JKjggyb94briLP&#10;B/zJH/8hH7z/GGsLpGwKaLlV2BZX6pFKCaKRaCvxXmLMUhFcKWSQy/VSLo/VJElKpcolSL4BfAjZ&#10;KIWNR2MukpyqqimLBbPpFfPxDsZkHB4/JiwyLl99w/VsRuUjR4/fZ/rNL/DS40WBdwV1KXl0mFMV&#10;FS4Gqgq0XPD66ZeMv/8HjKLn0cPH7B8/5vJTgbeBcnaNCCWhmrF3sMf0bMDj9494+dUp10XNKBdo&#10;KZAEXDFHSRiYyHAQqSqBdYLpzNLUzwqkhEHu2d8H6yNIRUAS4xKoECIKx+7QcJZ6fIQoFdZHrAtk&#10;RiIJ5GkD3L6aV4QgmV07hqnEKNP4QASUAuHARQgOFqVnOp+TJZI0kezvZ1zOLefnnqqOgMWppa8F&#10;BOeJUSIRWBtBC2oP1oO1njxVDDLBzgCuEsH5Zc313JJriQiOxaIizwR5KhkOBWUdG2XFAC9ezUjT&#10;CZPxAFE78qxgOJBcFp6yhnkFWaLIM0lZ1zgPOpXkxjAZpoxHhrPTBbV1TPKUIAJBRbRJSVRKaSPD&#10;VMKVRWrBcGeHjz55xJMnO5y9esnZ5VfYqkYgcGVBVXhcKXHzCq1HRK2x3nEDHIQsSwjBUdcWIVWj&#10;bBoiqgPyilKsV8wWDVC3XxjrnCMIQV3ViCUgqvUVu75T4+9ajElWa7BB3VJOj1FiTOPfOWtxITTq&#10;fD0wa3d9XvmjQuCDb9bgdaDNFrCgVKP21yFTaj/3IZCm6S3VM2BVPN6Qi9wluWqLuvsgti7our1G&#10;W7Ta+khGa7Q2OHcTY/Rjo3WkUu3frK0J0WLSnA8//JAf/uD3SLXBVRZ0pK7rpdqbYrFYEGIDuNdL&#10;8gIpJRLw1qKkXI2TGALX0ytEhOfffsvJqxOiDxhjMMY0zzM2Y6e9xza26/uffbXudT503x9a5x+v&#10;83k3FeJuUjDrgk67n7WkCm3M0gV6RyEwJvv/2HvTJ0mO9Mzv50dcmVlZZ99AN9BoYDAYDu9Du1xy&#10;JZORuv8n/kMyrUyU2ZpMtiJFiqslh5oDmAEwg7vvuqvyiMMvfYiMrMioyAJG5BcZ8zVr6+6qzAgP&#10;dw/39339fZ6HbDBkOMg4vTgj0hEiBLx1CCBJYpwPSBGW66R1jrzIibVakAPU81uKpQ7dEkPa9Xm7&#10;cX23X9p/rilGy0U80fyuBXpfr/K8Xlmt/f8GxND2TbvxJZ052sRtbRDzynWFXMJrrxEgLK7TVjpr&#10;xqUvbu9TuruJWOzb4rV+FbU+dW2xVA29Uh0PC4IDv7Y/v81+HbDtFSngFWi5rfh2k6J29159xALr&#10;2vVdlY4bsofVz1+BKK7+bvIgV22v55FfkPf19UlY5Ev62tQhbxENmGc9+OUmQHZf/P9d8mp9QOZ2&#10;rqJPibAvxv02hfF1au59CobrQA19ebOr+3TVK+W17/UpWHZJbL7LPGp+dgXeoJeQoSHXkQufXAq5&#10;WIfrF6CO86mV3yMFovYBa5C8wzlbP5WsVcvFgmDPeY+Sq+tyXxu+E9ndGuDYunnS/X4399bdC1bW&#10;45vmXl++VAj8gsTHWk9ZlpydnvDixQuejGrlcKUUNNetJZOX102SpPYXrcO38ivBBZSKluRLSkiS&#10;NGNrvMXW9janx69r4GkLVAqs5F/WkYas7fNWrkd0AOy/7prqQ6MILXrJefrmrRTialXrWUv63uM+&#10;IFLz3XYO1xiz/G7ji1VViTWWOElIkgQbAheXF8xnU7SAN+8/4o0Hd7mzt83OeMjTr6fEOylbwyEy&#10;gK0qvnz5kqfPXyEjyLIEicS7QFFUmMxgS6gIJDE8euttnj17xvn5GWmaMpkWGOfZ298jjQU+nywW&#10;bo91FaYUoCLGwxFaiXp+yDrn7ILEOgEeyhBqYiAUrqrjbFuVBAcESV5UlMbiCaCp1bO1QgWN8Z7c&#10;5KhIICMFRjGb5BgXSHcT0lgRYoUIjvPpGVkaczIxmMKTxaHOlw0VOoJUO27vjEgGCdXPXnFy4RZE&#10;DoI40sRRhlKSKEmpXOBiNudybpkXgXQQo2WtKj+7LIkl5KVnXnqMFxivsQh0BEks0bJWIZdCAA4h&#10;LG8/fkCcwc8+esonPz1jd6zJYoXwkrIqKaqr/Ij3gcEgZn9nC+k91TxnfjllPiuYzj1CR0tChN3x&#10;iFSCryrK0lFWkspGWFfHmAYojKfy9Rp/sJuwM1TYckaRz8iLiqICLxTGOIoyoAkM0wybzzj86huy&#10;meLTn3zM5//wn0jLE4ayQMSGoBWzieTleYHd2ePJ997n6bPX/O9/9Xd89qtfMTx4RKxGjLb363Ev&#10;DL/61ac4a0izGGvNwlcWWFePV5ZlS8JnrSKiOCbLMgbDAcPhFoPhFnGakaYJaZKgtGSQJaRxjKT2&#10;J5oXVQoJwoEIi/VDogRYUzLeGrGzvc3h0WGtTh1pSmfxQaBiTRJriqrg8y+/xFcF3jviZMC8KFFS&#10;oKMIKQPZaIgeDYh39jk7P2UnWqi660BRVdy6NyafW4qzU1ItkFpw7+6AZy9zDHXeQjkI1OQEw1EN&#10;UN/a2+P0+Jz5pWGARcWel198xvbeXb7/wRPOzyYcff4F+2NBGmsmkwlHJ5fcv7XP/u07nL1+zcvX&#10;BSo64s07t3h4d8RsLvj86SXRqM7jEQLaOyIlMM5RznO2d3YpjWNyPiVQgJKMBposydjairBhwmQ2&#10;4fikIs8t9+8O0Em91kVKkQ41v/3De/z4p085Oqnw4ZQ0HrAzzKiqkpOTVxzs7POf/d4On9864cOf&#10;PuUre4QWCffu7FIWM4oqZzYvMM4itEBEhtwX3L2VUM4lcZxwdHyKlI7BMEZGgvPzM7Z3x2SDfZ68&#10;+xh8xfHxa84uHM9ezZnOAyfnnsufvOL518e89/YBH3zwDo+fbPPmG/cwv/ebzGf/SD7NyS+nuKKe&#10;ROMtyVglODHk+PySaV7yyacl58eXvP1Wyt07KVmW8fTZJYeHJfO8ViEfDhIe7kfc2b/DhY15PXH8&#10;4rOXeDRJNkLHEdFQY6yjKCtOjo+ZTqeUZc4gGyCEJI4jhJBoHRPHKUI0fo1fAuCryhCCR6l635BS&#10;LHMDAmrywBAQfs1ZXMsPuU4Q3P7dFeDW+zr/2RDyNf5uURT4Rb4ljuPlmWlfrFX7/WoFtNvOwRhj&#10;KctiqQL/wQff57/68z/jwYN7mKrAL/bP+qzTIYJYG0d0iW9W4+PrKuTrwMHts+51MWM/IY9Yxkrt&#10;fg0BpKSXXLxLCtcduyZnte5Z+0Dd7fZ18xHX29yQzfvOM4RrPv/1+1yPDdr5iOWZ28KuFNmvYsX6&#10;kqEV+7bjRmgT6Hdj4rodngbE3+fbNb5Xq1db8aZYxJL+msp9+3c9TuqybS239drcuonw/uozvkVg&#10;GJbP1p4XTV1Gc7bhnF/G2bJFQNi+RnN23yWFXBd3bmxjG9vYxja2sY1tbGMb29jGNvYv1TYA+I1t&#10;bGMb29jGNraxjW1sYxv7Z7A+IDhwIxCg+7MGELCOfb19n7ZyedtWD/qvH2x3VQ2vF2D3A4u7be4r&#10;6FwHol98qucQPqD1Fbhn9T6r17fWLgsx24Uf69TM+saiOybdAoKrok+xVA8UQrdY+xVC+GvFCl01&#10;625RSrdwoSEraLelLvJtF3Z4asW61SKMLlt8l5ig7/ftedHug3aRbl8RaV9xfnvONMoPDVil73lV&#10;q9imq5DwXYgeuuO5rn3N/7skEOve1e6z94Geu6QF7WfrB15wTZVv3Rxt/7wppG2IELptXd6XsFbF&#10;oLs+9CnSt4vuRVgogsnFuPjmmf1iCl4HF7TBG3193KeW111vavXZsAR8td+9+t9+8bu6MsY601ts&#10;7V1/0f7KnBL0vudtFbCu0tg6kFMfQH7ZJ9ZTYlECdJzw/g9/SGktP/77/4vp9JLdVJMkGbiyVhgP&#10;dXF6eX7BwT1LURYMRml9Py3YjhOGwyHhVsmbb9win03wpcHbEuEqpIA0y4jTDLRERRopNc6HRWEe&#10;5JUhz+eUhaEsLdN5ydHpBYdHZ1ycF0wv59jcEYlQq8lHiuAc9x7cYmd3yHC0xWCYMt4VjMcRZR6Y&#10;TC44eXbMN18f8+rZIXjLIBNsDRO0lsRag3NINDtbt7lzsMf2eMRgmCK1Zl5aPv3qOc9ev+LVN8eY&#10;wlPOHYOBRKtANtA8uH9AGjsUFhkCs0lFVQVUIlEJbO3u8t73f8Cd27eZzKaUpqIsXA2GdYGPPvyK&#10;i5fHSCfIi1qRaTyO2dkasLsdIaPA4avneGPI4ivAO0LWxba6Bl8a4wiL96KZSkIIhNSIKKmVsEtP&#10;kTvy0tVqzizAnQR0rAihBm9WpaMyHhcEzoflWq+0WgA66nXG2YBztXptCJBmCVESY50hL0q0rosF&#10;pYqpSosxoQblK0ALXBXIy8DFpUUmApQmjiQKBUIyKw3OO4rCLoq2A8LLWr1MBIQSCFnP72pRnCgW&#10;/SqUQMeSytYFv0kkmExnXBSGeRjy5bMJ0xJGY4kVDicEQSieHZ5zniuCjmtwDjUo4fvvv8sPf/gB&#10;Ho8NDi0jlNR45JIEptk/2sqDzX6ilK6B+0IQhEBIgZC18pgQNdBaSVWvcUik0ugopsznCKFI0ow8&#10;L5lNJ5ydnbCze8BwNMQ4DcR4NBfTCZfzGhg9t4FpadiKgCDAVswnc4rcQSSYXBhGIefi8AteffyP&#10;6EGGn85JpcQaSVV5yumU6fkplYc8zynmZzx5+wE/+btfUTqPCRK9UOHL85JRlhJrGIzgYhIoDOzp&#10;Wu1e63oORQKiCLyo1dJmeYlIJMMESlMrp2WRIEoEtgjkpUMLwSDRRMaRRZCkinSg8EDwEmM9VeUx&#10;1qOiGHKDlpClClEGjLF4BGVlsaaqwRPGkMSCynq0E0hbF+nqK3lXBAqlPIQajO8Ry/fFBctgkLG7&#10;4zk6L9Bl4PS0YH9bo3xgRk6sY9JIsjWQzKYeaz3EYK1gMg3s7aUoNyPLJFFk0QocNTjBOImXCb6q&#10;8C7gPQg8kQzsjFIO9gw6iuu5FYPOoAqeycUlSifs7e0yvP+I0cEdBqMh6SBCKU88tqCfUdoKFwSD&#10;TJFZh7+YMYgifKgBEk6ohbppTbY0GGRAvV53QThL5dm1ZFT0gtdER52r8VvavvWVD9fs1RKlVpWu&#10;4zimKByEgLP2Sk08ivELYHvbF+wj0eqCm5s/DWmSXfg8XQDg0r9Z+JddwHbbv+qLgfrIp5r+bAN3&#10;2/5yc98GzG+MRSnRC5bt8yXqPrZ454mTlN29Xd5//33SOEG4BXFA697WWipT1X65VEjkUgH3ql9Z&#10;rPWB14evccYyvZzy1Zdf4hcgZq00xpgaKMj1At0mBmwKirvqYd/V974JjNkX/7V/1+ejt9VX+4rG&#10;u2D9Ggho6/mtIipriOMEJSVVUYDx4ANhEZtJUa/9bdCulJKyMmgpsNYhECRRXH9vef/FTi8grAFE&#10;9sWONxFCdePpbvzTVfVuwMZdUr02+K4dy/WB9Fba1yKVWHm/xBWp2uo8XwCeW5FoX7y0QkrQIQFo&#10;xwP9OYZfz24iPOsntmr/LKzELl2wdJvIrS827ct/3NS++rtX4Awpdeez18EIfe9bN67qA9eui6HX&#10;gbQb5b51cf5VH/sWKKFR3bvKQ9T/dksSllVSRJZx5NX8F61+aSv4dQK1G55p3dqzTqH7ppzPuv7r&#10;28v64tmb5um6PEN33nVzIc072M4f9V37uuJ7+73tH/sucWY7d9Z9r7vPufRFOvmFPjDRypylXn8F&#10;EiEWZFVS1vFWqPdJKRRVVSGkoqocIIjjpH4yU/uIxtd+iPUGYUCmMcFfzZ1e0pEb9rC++b4uT/ht&#10;69F3VSB3zWdai4BfA6QRi99Fkar9WzwIxTTP+ebpN9y7d4/x9g5ZlmFdfW0fwCwAdc45WOR0rLMI&#10;KWpypcU7F5zFW4OmzsGoJGJrd5edyQXn56d4a675lje9c838aK9R7bk+HA4ZDAZMp1OqqrqaP1eL&#10;yfW9sOmr7jhdI9tkCfDrU4zvEqp28+fdvGLfu9YFHHXfzYYIbRBu7AAAIABJREFUxHvP+fk53nvi&#10;KKr9ZSEwxYxiPiU4j9ApxnnSLMFjOD58hg5z0kySxhJnPaUzKOlJEoHQMUJoEFUNBqZgMjVgFSbV&#10;DFLNYJTx6OEDvvra42zg9sEWcRRBKAl2Tl4KXGVwpUVFGhMq0vGAOJILt9ETKYENAusEIorwKiCQ&#10;ZANNHDmMzbG5w5U1MaANFXNT1gQqSIKTJJEkjQXCOrJBhjc5xldUZcX5haGoAnEssOUUGY8YDDVS&#10;RASfcVkYnA1ga3I0qSVpWsdupTXIfMrOTsof/9F9/uEnRxyflwyHMWka4XFYVxMYzqoZJ+dnfPPs&#10;koDlrUe7DJMYHRzBlpQBplNLXkBuYWY8DsUgjpA4tAwkSoG36Ejw+Mkd7j4Y8vz1jA9/esRgIBgN&#10;FVqCqwK2qv33QIAFqdp4Z0ikIZ/OmF9ckueeaSmwUqGSBKk0u6MRB+MM7yrKvGQ2MRijKW25IEgM&#10;TEpBJQXowNYAnryxxVbsKOcVxlpKI6gqCDiMFUQR7GxJxim4s2d8+h/+HbNpwFeBHWtQYkpwlqKw&#10;nHvBYQ7nTvLWW29TGcv/9D/+r/zqy6dko31sqYhKz9HRIcdn57x6+ZpXz18xGg5QKLywCAnWVPhg&#10;iWJFnMRorVFKo7QgSSLSwZDhaMxwvE06GJGkKVEcEUWKJNIMk5hI1vO+3ikUDkdYEIb6RT68Jgf2&#10;uBAYjEY8fucxz14+I1KgYo0wus4NpDGRctiy4nReIIMhijN2d3YZWocUgZOTV4wHCcNRjIgFo4N9&#10;5pOXzIpzhkoSnMFUYL1gfOuAb05OGQRHVRbsbmkuc8F5DsY5RAEyBq0VW+MYS8TD9x4zOLjgw7//&#10;Zd1+G4iF47NPfsn7v/V7PHn3Lc6PXlH6iiAsw0Tw03/4mK3//A95/4ff40fTGcXskufPLTpccjDW&#10;vHlbMy8ivj6skJnEScDBIFZI5ykmOWk65M17t/jCGC5nFZzNEXKIkAIX4OH924yyLT78+CWTS8dx&#10;7Lj/YBdECXiEDWwPFO+/d8BHv3jFxXng66cniIe77G7FhOCZzyeko5Tf/92H7O2P+Nu/+YSfffyU&#10;ykvu394mlAXCGcr5lCRNiEiwxRQtJWGQEmcjDuIBn336lMoZRiPB+clrnPH81h/uM97a5nd++3f5&#10;5ssvePX6JXu7Q16dzHl9NGc+NZxPAh9+csgXT0/41xPDb/7gIfffvM+//rcRH/3jT1GhwgXN5cyS&#10;VwYfYFZeMNAWkYEYaGYzx9mppZyfkMSBeQ62EAwUxFFCFAX2bm3x1pN3uH33ES9P5/zdP/6cv/v7&#10;jziZnJPPFGUSMRqPGe3tEKUDjo6PODl8xUUUE6TG+8DB3j67u7vEUU324Gy5PN8JsFR8r8HfHmM8&#10;VVV19qWrs7tlrmXhe3lR66b3E3p5nDPLv5ucU0M+pLVmnucr583GGKbTKSEEyrIkSRKEEFTGYK1d&#10;UYz3C8JU2coxOGcXZ7QBrWPSNOV3fvs3+W/+6z/j3r07mKogWEdwAecasK+60bdvn/N2zyCbuGQV&#10;QC2WsV8f4VrXJ+6Cwbt5sraL0iZrr/+9yIsvYvaGvLw+t+33Gdu+dvd89tuIy24iCFslrA7XyOW7&#10;vtr1+3aJ0VjGb008d/UdsXzGEHxn/l33y1fB7e0zwibO7Oak6rimHtvr+YOO27gSP16Nj2KVDztc&#10;i2P781VhbXywLl5cPed0vbF7c57BguilntNNPC86Z8ZXwPgmdtZatc62XZ2DvUEJfmMb29jGNrax&#10;jW1sYxvb2MY2trF/ybYBwG9sYxvb2MY2trGNbWxjG9vYP4N1D2r7FKT61Ky7hbBXgIp+5eI+5e42&#10;I39bxcp723tA2i327CvgXAckabd7ndJz8/x9rOmr/cFKu9rP1e67pgCkDR5vg2C6fdhtf/v/6wAs&#10;bWsY3NvFyDcpe3cVvrrj1u2XbvHFan+sglm6xR+NQmK3oBOuCmW+bRza12s+07SjDyTzbcXj7aLx&#10;LvlDn3pk3zi3f96nRNkliugCR9aBe25Slesqh7a/vw5w3+3LpjDIObdSUNRuVwP8bsBPfcrvNxFe&#10;XDWEtX3Zt850296eb7JVXLJSFCxCR83xSk1hnapFA6LvjmF3nq2ov7urObvyLMvimrbqhF88fGue&#10;3AAsuuousbavmme8Wit971h050B3rgcCPvianEPX6ldRnPAbv/VbpKnmP/31X/Hq+AWp8iQYlHcE&#10;6yiquiDu008+pagsv/O7P2Rnb4fSeIp8RpXPUMHgyjlVMQfjUBiq+QVCwGhrGx05UFBZgw+CvDJc&#10;Tg0XlznHJxccHZ9SzErKuaOY14ACBGhVg2aHGcRKoBNBtjvi0cM3eOft2yRpjfGtKs/hyRm//Ow5&#10;58cXXJ7PsUaR6IQ7uzFpPEQGj5SB0daQnfGYvfGYYZyi4pQgNNN8zlcvTnh1fM7z58ecHs6ItECK&#10;QJoIdu/GaA1RHPHknTd48827BG85fP2cyfkZSRYTZxFJprj1xjbvff8d0sEOk4lFqAjhayKHAHz8&#10;s8959ssXZKpWhlZK8vjdu+xuR5T5DFNOmJ3lCAGDVKNkwPlAEJIgFQs5WEpjccYjCSgkUlID+3VM&#10;kg1AaSbzOacnUyYzR1io2KRJVBceSoGWtVKWlJLgaxX5BnQeRZosy2p12OAWStCW4GvgnRKSKK73&#10;iaosKfKKNNUMh1sEH8jzisvLCqVVXXSOR0aCUgmcg8u5gxOHFDEMFZEU2BoDT5UbIq0ZDCTzmaEs&#10;As55xrsR2UBDMISwaK/1OAfW12rUaRqRKs1WZlDKcTnNmTk4vIj55mlOlCmEVgSlMFIxLSrOc4OM&#10;BggpSZOUeZ4zGAz44P0PGAyG2OBB1oXTS1CeFAsAfLP+1KopUijwDqUl0tXrTiCgI43zDuscQiq0&#10;1BAESkUIUQESa0qc83XRIoKt0YgqL8nznIuLc8qqZKx38F7jvEJGKZ998Tkf/+oRb97aogqB8+mM&#10;B7sRUkUkka7B1FaRG49JJK4oKC+eY159yZd/dc6rF8cIZ1AkzIo5tgpMz045yLb58uNfELDcu/UO&#10;b711h/PnL/EhYAMLUoRa9S9WmtFIg7QYI7FBglRIGRAi1CQFXlIWNRg8kqEmtZAlQUiU0EgJUQyX&#10;k1DjaVwg1YZExySRwOFJBzEqKshnjkGkMKaeF36hVBMWQF4p5ELtjprYobJEOsLbmhzI+0BeBJSE&#10;JBJopfA+UJQG6wLe1mtrVQVKDZWxZFGEcx7jLNtbCQf7jvNZxXzq2BklRFFKVdUFu9kgZmc7Yzad&#10;cXlRE0AkScTpyZw7dwfoSNfAjaQi0uAEgMWLCB8USTKgLBzG2oWrZYmEYG9XM5k6tMoYb6cEMWde&#10;FKhsyN7BXQ4e3CU52KUgYm4DDknQEeNdxWD8Dfl0gpQpkXJsZQoVPKNEUxpP0OCdpHQ1gVNRFCRJ&#10;TBxHxFGED2tUjTv7TwPUlIvfed/Z97kqGm5U0OM4JkmSmohjUWDd+CO1H1Xv3VVVLchpBErVBczO&#10;mmu+QNffaAPUnXNEUbT0i9q+hfd+SWLlvSeK4xXQXxeQpxfXWRdfeO8piuIaWLpPibq993dBu21l&#10;eSEERVHcGGu1i5fb8Y93Hi0Vw+GQ999/nzcePCCJIgQCS63iKhb3ss5eIzKQCxXkxodUSpIkmtl0&#10;Qj6fks9yPv75x5RFWSuOar0IGMKKgnLXf5VSLiuD+9SH16kOr1NK7fOLblIp7gMKtn379jO3VZi7&#10;z9Gop4cFoCOOEgQSVxlwtapdXuRYU+GsXxSkhyu1NanQStfjpGsVviiKloXP3jqcXzqcy3ep68P2&#10;xU9N/L0EGrTf49YztOdet0D/6l41KVXf75VSy/f2JrKBvtjpal6pFXBFty01AZW4Fjt0Y80uELYv&#10;p+CcWwvE/XVsXV7lpri0j9Stb363x6NPUa8bX/SB11c/I1aK7296t/rWrC552Tq7Ka+y7v3si2P7&#10;wSXr7/dt49l+ttU2tFUUr1+7+xx9yu5d8oz2fdaRldyUB+jLCXTnRDvfdVO82ads/V0B+X193acw&#10;ftM6fNN7017vu0DlvjW7/f1ufN43bn3vaRPnd4kndKQX67LHEzCVReloAZKvzS78juV6uABES6kW&#10;hGT9fde3X38bSL3vXVg3HusA4d+lf9aRqPTusYt1RGlFAKz1OGs5Pz/j1auXDEZbC1nLsPQBmzW9&#10;AbM1Pk0cx0R6ER8t/C8lFZHUC/VfTSQVe3v7HI+PuDw7rcFPi3WojwxiHRlJVzk9jms/ssmxdN+L&#10;7jvWzme397xunrH5WbttXQKmbn63O0Zdn7MNgGuTrnWJVtu/a/JTPgS8MSu+q1IKYwy2sjXZllD4&#10;4Hnx/BUCRxo5qGa8fe8WOo1xtkIKSZpodva2MMFyen6BrSqyRDMeDhgoBdZQ5paJrcBFHL86RErB&#10;cDhgOpnVeYg0QQJVWWFiyTQvqSrLMJZEcUISS4TwKN34OQ4fLMiaEBDqZ1RSohPNbFqQzy1KxDjn&#10;Ka0l+EYJV6ClZJgNSCNNUB6JJM5jZpc5s8owm3uUVjW5nqvBzWmakaUZCMF8fsGsNGADIZOo3JEl&#10;klEKkfKUZorMDWk85gfv7/HhRy+QISCNQygLwTCfX3B0MuXFs1NM7tnd0+wPFQNpEK6A4CgXxG5B&#10;SpxMCCpaqII7IuWJtCCJNNZW3Huwz70397iY5vzNX79AWsXuWCFxVIXF+xrQVhO4CQSBWEu2Rine&#10;WuaznKIqmFmL0ylxmiCiiDiN2R5voWV9n9mswFSO4CXOCeaV4LKEmQlYGci0YDjQjLKY4A1VWVFV&#10;FdZ6rA8IJYlSTSos+zsJQwnV/JKYgthpAgIpA7mbMakcl0byYuZ5MRekOwcEJD/+yUc8+/opSqYg&#10;EorCM6vOeHl4xqvDIw6PThiNBqRJSlkWWGeXcaNzNZlb3JDHKUmSRCRpwmg0YjAYkKUZWZYSRRFa&#10;K5SCOKoBwAIPoib8CtQ8D74hc/O1Krx3HoLHB4jjiDcfvlm/X1VFkiQQJxR5rWJdekuel3hrSXQg&#10;iRN+/4/+gPOLcz744Pv8/KMP+frTDxkNUlAKNRqh9m5zeHjJw6wm6POV4+RoysO3biMiRWEDXtTv&#10;zHg7ohQVSoo6CcKC1NI45lXB+eWcO/fvcPhowssvnzFIJKUvuLh8ya0HJ9y6c8CbTx7zzce/QHmB&#10;RhCFkh/9/T/yR//qN3ny/jt8+KOP8HPD6VnBKM2ItOP27YjTwnJ6GRCZAOEJ1pFoSSQk84tTlIa9&#10;7REwYZ5XhNMJxiaMhkPi2LK/P+B77+7z6S+POD2c4/G8+XCI8SVa1EnfO7e28e8HPv7Fa16/nmBc&#10;yZO377I1TIiEoMzn5InkB9+/xWCU8L/9+5/xk598xeW7B7zzaI8oFkSZwlYOU1iQAiUcLhiks9y7&#10;tYXkDb744hV5btneVvjyhONXJ9z5wR18ZXj8zmOSBM7OD9nbjdnfTfn88xPOLxymkhTW8h/++kd8&#10;/vlT3nvvIW+9eZ/v/+AHfPPlrwBJHNd5qbwwpHGEFDnkVT1WGrTQZKlGqjm7Kdy+m9R5za17PHz0&#10;hO29PQajLQIJKlT86W8+YFcX/PyXz3h6WPL6ouJ8VqBHE2Q6pLIGgSfxjvH2DkoIvvnyVxTzu2TZ&#10;kMFotIzrBsOUOI4xxhBFEX6x5zTnR23C6AYAu0Li0kP03SUkapMor5wxNXt6a9/tgtuFEMscjvd+&#10;8c7qlbxEQ+JlF6D6EFjkVh2R1ozHQ/70T/4N/+aP/xUH+3vMplPKskAK1do3xUrb+vbxdefBfX72&#10;VR9cj1H6SK2656Xtz/fFQH15kK4vc6V4HnrJsPoIyPtIstb58l2/ti+GuE4aIHvzOVrrG+O9vpiv&#10;rTLfJWDvi6P6+q9vHNqx8GqOwa+NA79tbNbFJd91LNf57X2+5FW7VokN6nhLrRBut8keu8/ef02x&#10;ksNp90m7L7tnzxvb2MY2trGNbWxjG9vYxja2sY39S7UNAH5jG9vYxja2sY1tbGMb29jG/on2XQqC&#10;m8+1VdG6xQtwXXGpe62+AoHmdw1AZVVla5WFvQ24bu7TLqiviyeuFySvArXFNWXGqzZcLwqon/mK&#10;4d053yoS90twT7uwuVGtr+8vYAFEVIqlcl37+W+25tC6Kd5oPytLZfm20kKjTtCnotYudJdStQo/&#10;r8ak/R2lNG0AcaNIp7XoYaJ318anKQhtqyY2Y7muIOCq0PlK+a0pzmgY5pv5cq0oxYeFugMtobFF&#10;+5eFb64DCBJLxcV2m7wPCyBj6FU86wIVuqCKLjig3c6+d6L7/3XvZrdYtx7Pmpnfe9cL3O5Tjegj&#10;X1hXsNN+35sClDYopVbGCgu56as3+busPV1QjGiQBoEWoMfXl65fhaXSlg8BpMAFj5ISglwZt1p5&#10;5Lq66LIQo6eQe/EDCDVYXSBQolae71sX288SCAvVsrqoe1m0o3SrQEa2FClqQP+KkgXXC6W6922/&#10;q8t7i/p9DbR+5uti/eU73RSiLQZIBmqQs6jFSBERKk54970PUEHx43/4j5y8+BJT5QylI3hLGscY&#10;a8nzGZ999gnGVfzbP/0TRuNdhoMhxlYIX5HPphwfvuLZ62/48rOvKCYzTOmBGITCC4FzZjlvy9JT&#10;VaEGm4Z6rCWgNQwHkjRTDDPJ3u42tw72GG9vk422iNN0oQJf8vLlK77+4ssaGOksAYEWivu390iF&#10;RlIDK7fHY3a3B2TDDB3pusDNSi4vcp59/Zznr044Pb6gnOXgPULC3q4gSyWpVmxlKYQKESvuPHiD&#10;2/tbxFGMI6EwUDpHFEnG+7u89e5Dbt3eQkWSaT6l8gqvalBbOTf89Ke/5POPv6gx7CKwvaM5uLXF&#10;cMuRz6cUeUlVVAQXiCNBlEQQHFXpiBaAOIFnXlQgJFEaYYoK5wJKCGKtSKIIWxRMLxzn54bTS48J&#10;kMYQiYAUHpRCCoUUEEcarSNckBRVjrceHSkGWYqWTVFTwAdBaTyRjsiyFBECZVVRVWX9LgjBIEmQ&#10;CPKqYp4XlM6TqEAaR0QikBuHl57SgQsCY6CcORSBkEhkovDOIYMkWBALdWFPICxU6IVwxJHGVhAi&#10;T+kDla2V2La2EvZvbXMxPWU4jsiLkum8ZM42z0/mTExFNh4SJxFBRzgSZrlHqBFapgQRUZUGZ+Hx&#10;4ye88cYbdXGeByn1UjEyjiKiNEFIFgDvuj+FpFYzcgEpPVI5tPAoATaA1jFRVC3WrYg4yjCVXarB&#10;1OCZCkFAa0msI0KoAdgnZ+dcTibs7u+hIsV86omHezx//jUfffIFj27/ERd5RPX6iG09ZBgFtAjs&#10;bkmOzx2Xs8C0hMEgQDFDTo8ZZY55eEUQEq2gnEGeF8wnFyg35872kNcnr7H2gnv3Bxx97bE2qhV8&#10;8KgqoHGkQ0kaJ2SZo3Key5lgb7cmPtAhIK1HqYALMCvrpSmJFMZDLBVe12vT1lDw6gWoRILyVHNH&#10;GNW+mLMRsQrsjzXfXFjmZWBaONJCkKT1/iBFhJISIxyVh3kVGHtB5TzzYkLlAxGwtyU4vwxINJEK&#10;iOBQqFqtuarBupqAqQK5CExSj44DQyVIrCeWijv7msNzy+GJpzSebBBhXA4iQYmIKPJsjzNOz+cU&#10;XiGloywDp2clB7d0XYQ7jIjjiqKUOJUxN5KzueHWlsIQKCuDNAatYiJVkWrHaRWYSk/mwBlLHG9x&#10;6/6bvP3uO8hkQO4FtjSY4JgVhiyFYZawd/8BX/3iF0hfEKKKOCj2B5Kvz3MqF+PR+ABSCYSIqIqK&#10;Yl7Wa5AAyZU6aKBW1vLeI3yzb1/5YLV66JWf771f0c8Viz0u0nqp/tz41zVooQUKbhEtSRHV67d3&#10;GFMSxzGgiRaFl9baq0Lihd/WBicpKdGxJora4OV6X9ZIrF0t1lzuy40/1/q77oNAnMSEEDDVVVzQ&#10;FJL2qXo2gOZvK2buUwVriInqvhLL52v8tTbwuCb9CYvYYaFmpmNA8Pbjd3nn8buk6YAoSbDGgOPK&#10;j3AO4QOKmsBDS9lSUqtJLwZZSppEVGXB7HyCyQueffMV5xfHeAxJltWfp3bmBA6pBD64hd8ilsDu&#10;4BYKsK1n6PaDtXYJ2Mqy7Fofdfuqj9RqHblW26/rxrENwKzdnj4yKGvrz0kkwXiMK4ljhRJQzOcU&#10;5RwhtknipPbHhEYu4sVKSDygCCz4U0jiFB8ESTZYxoU2iJoAZwEkbOZjM1dvKi6ur+ERMiBoYl61&#10;cLRXCe268cv1onZWlPG6xevdeKNLWnZtrJSq510IS1V7gOAX8ZK8IpYKQrUIZySuRu4tlXd1w6XQ&#10;ABVFTb7DAgDGYk7WfrFfxp9KqeUKJ6T4J+VZuv23Lk/S/exNIPDutdvEdw3hXF/M0AZqXt3729vU&#10;LWDvi1m/zfrAy9352c4T3ESO1m5HmwxvnWphoxq4TqW8v70sFOP9tc/2Ect11/flPrMACN1ErtiN&#10;udvkkOv68aY+Xwc8WRtDdt7tdq5s3XraHcfvAuS46R3pfqcvp7iuzX1gmz7ywptU00MISKXwrsnv&#10;RYiFOqoQYE2932qlqJUR3fKP92GheghpmiCErIGqWuO9Q8pvXwP6iGr68gDflUzgu/T3OnB931h3&#10;x2ZlHrDYhmjmTg18qaqKZ8+fc/vufZI0rfMUQmCtW5CjXBExNmPUEA/5xT7qnK9zMaomgFNKMXeO&#10;4XDEwcEtppcTnK2u7c19hIbdZ2zvQw1gZz6bYZyjKssVEqdmfqwDGK2b/1LKJWCv8V2a/G07L309&#10;v9fvi3Tze6Hli3SJI7pkNc13GzKdhkQqiqIlqZS1fknQZ51DoHj+/DUP7m7zzsOHKGmXeXApBGkS&#10;Md4ao1XMztYOpycnFPMZ5TwnUoFBrHEeSgOjVHP0+rCmjFzkz6WzGGvIEs1wOMRUBWI6J2iHCZK9&#10;0RZxEqGVJ5IBLSUIhfMKH2pCQAClBSE4KmOQUpFlQ0xlqUqLMY5ATeYpI0msImKpkCGA8KRpipA7&#10;VN5zeXSB1AKhanJNpev1O4kTkiQlTivyqsCZklIGJjbgcotWnq1MLJTlIypv8eaSwSDh++/u8OUX&#10;5xRzQwgeFQIXc8vx0YyqgEjC/lgxii2hnOIweBTTHCYFGCKS0R7CRTiTo9SUKIIk1ihZMRzGPHrr&#10;gMnc8n/+9Uvs3DNMQUtBcAIXJNYFpFY4LykrTxwJ9na2yGKNtxbnA0YIXJwgSBEqQmnJcJgihaXI&#10;S4KZ411N6GBtoCgdpxPHpAKDRImAkoHtUUQcBZyt8M7Xc1QqEA7rPFpasgEMM02MIxIOGXK8FMvc&#10;Uu49uYGTwnGYQ6kHIDSf/vJzSu9I0yFabaGyHYQaYKxjMrng6OiQNEnZGo/I53OMrYBaudcYg1YR&#10;g3RAkiRorUmzhDSJGQwGDEcjhsMRo60RaZqilSTWmjTWZFlCpEVNvLBMdnvE4txKLt7lJi4L1Dmr&#10;EAIPHjzg4NYBJycnJFKjYkk+nZMXJSIYysojhcLmht2dEW+984Tbd28TvOPHP/kpKkhMaRDSYUtL&#10;sr1HfrFNwQVxHIgjmJ6dIx/f4faDexw9fcHx5ZydrRghHUkUEFITHBhbkwB4U7f72fNDRrs7vPXe&#10;G5ydXzI/nxIceFPwyUc/5zf+4A95/O5jXjx7RX50RrwgObi8nPHhR5/zwXtvcffNN3j62VecnlkG&#10;WcW9/RFpVPHG7Qzr5lQ+YKTAuzrBGy/IAianJ8RbW4xHGWfWUpSecFniXJ37H2Sa/e2I7727x6ef&#10;nXF0WOAJvPVoH6lydJQQi5jHD28TxzEffvSCw6MK5GveefsW28OUWEZMLiZU1vDWw7v8t//DH/KX&#10;f/mP/PKTY87Op7z/zh22BrsYXTCt5piqYpBkRELivcUay3vfe8STH7zD//33P+fs2RHjQeDi9BJn&#10;HNZZPvn0U6YXL7l3a0wsDYO7e8Qi4ouvX3N8bphMYV5AMTvk+Ytj7tz5mt/9jXd4/OQ9ppdnnB6+&#10;RnpLNo6ZFxZbBVQQlMaREygLw0QLBqOEvbsRt+/ssD++w2BwC+tGmBDz8vCc16+OKC5PSZTkduJJ&#10;Ht/mB29nHM8cX7484ZfPz5hXBTJK0FqRCHDFjNJRk7gevkBITZqOSJIh6TBhMtMoKRkPR4zHYyaT&#10;SX0+4q/Wxu75XndPrImK5fJMpk/Vu8mTrPhtTbxvzMr5W5sYqX0u3d4/mzgotMjcrHME7xeEO4Gd&#10;nW0evfkGf/Zf/he89957ZGnCbDbFWYMCXGtPXedPd33lbh909/Dr1/Fr9/ruZ7sg7i4xYH1uev08&#10;ry9eueqrcCOIvX2NJi/Q9cH7vt/OPd1E1tTt31+HfHxdfNCvwh6ukX33xW1X7VKt8aT3u91z/zqX&#10;L9eSaa/zp9eJBnTb3yXt7ssP9t133Xh2ye0awsI+v7H+rFxLnNbkVvuFB/rv/88Rz2xsYxvb2MY2&#10;trGNbWxjG9vYxjb2/3fbAOA3trGNbWxjG9vYxja2sY1t7J9oNxVj9hUbAz0A4n5Vr7b1qVJ3f1+D&#10;VlcVresD/dW2Xiuo6Glvt3i3q1DWvlZX5af5+0rNr/kdK8XM7f64Xrwrr/VH/SxX/dUu1LxZBV4s&#10;738F8F8Fi7fHpAHHt9X72te5OnCuf9Yc6neV1Lvg+JViyxsKPdcVaTbPeRPhQgPouTpEX1UGaJ6t&#10;Ddhv2r0sclko6fqF+nYNzJA1yKbVZ1f9s1qk0dxLKfmtamntd6Bb/NNXuNFWiOwFfXQK+dvfbRfD&#10;X1fOqAv7pVxV+e4rmukjgOgWMrfv0wZVdN/1NgHBr6Pw1u6XtcUkXIHMRAsq53uUOUVHsa0BmDek&#10;BlLJFfKD5fipGmR0TR2hjeoT/UQCDbCu3SfLsQiLouGFYrySeqVgqP2cjRpV+8m7c6OrDrv6fool&#10;AB4BwV8v/GmebwVQESD4RXHXgkjAA0prZEh49OQJUay7XlmvAAAgAElEQVT47JNtjr75JX56xjAK&#10;7I7HKBVRWYdxHoWkLAyDEWSjjGE0IriKJE24nEx4dXzMZT6jzC3OgDEFxgSkYKGCLIgTSZZKpBbE&#10;cUoSR0gpSLOYLFXs7A7Z2Rmyu73FIIlRQmBsYFZUHB6fc3z0mvnlCdJXjLIRSmYMlERpzWgwYGuU&#10;EGtJkiSMx3vEcYY1U6bznLOLnOPTGc9evOb0+IyirOd0rGA0qBWftI4YZBmDRLA11HhTUhnQSUSq&#10;LV5WfPblZxgrmM1yRoMRbz7Y5869O2TjEULWamazwtaF5UpgK8OPf/RTLk6OGWWQbcVkkSQbSJQ2&#10;XF7MsFWgLGsltvEoJo4VzvmlWhUioKNA8Bopa3UzZyrkYrmPJIgQqCqHcYGzi5LTU48LkA01o0Fd&#10;oAyhBlZTF3vW6nC1+pHS1IXhSuK8Ic8LokhTlgbnQ6207hxaR3hjcaZW2UrSehx1pJnnJbM8pyod&#10;WSyJs7gmHggOKSKCt9iqwpiA0YKyCihdgyO1XEBLnUP6gBKeOAEhJVLVikiCEh88Xria2AWojCcb&#10;ah48uIUVFVJZtB5wejZjUinmUjI1CpnGjPd2kBqQCZMiwgRLkCB1RhQNKArLMI65d+8eaZrWgIEo&#10;BikJi/1FyJokQy/AdHWRmMQt+rNeI+qxExKiSOMqTwiWSGmC9lhZA0K01gvARb2OR1qjQoy3hiRJ&#10;iJOEy6Lk6OSEV4cv2TnYJkpi8sIQZTFeZLw6PCdOt/ngt36fT/6Pj5HREKVASccbD1NCJvl/fjxh&#10;ngfsOGCqgsujr8mGOaNoihcRo4Hg5DRQlY7LsxNefP0Zo60BdnbCq3xKKhUygpMLw+19TTABK8BF&#10;YE0AX7/X05knnzuOj6cIr9kZZihhSSJBHEFZ1YBc63ytSqYiaoIhz+72gN39goszwyir+7sygTRo&#10;jHUEYDiIkcpQVoHCwLzwBEENivAetfAbnIfcwGTiGA88WgqcdcgAO6OEsqjwBvCSgEUgUUKipMMH&#10;T5pIQhCUpefyMhAri0IQK8kgFsRKMR7EPHtecDmv2NmNMQamE8NWEhPHmiwNCBWYzR07B1vEKnA5&#10;nTDaGqKVYBBpRqnlchbIC4MeDpjNSoaRAl8DvW2olerHWYaSnhdixuuTc0LiePvtR3z/+09QcUxQ&#10;EUIpTFnREAFZa3BBY71k7/Zdjl8dc/b6BWkUGGUR928POSnPOTye13tTlILUSKXxylNVBhQLUPIq&#10;OJXFexCs7fX3r/mCnfigUX53i+LkRjUzy7IlIKoBtYNYqnw1e9yVP2wpimL5/cZ/kV214MVeak0N&#10;SGl+rrWuwR2uBgl0fde24lMbaNQ8mzF2SXrTLgxvfNtGtb2xBuDdVuhsVFCNMddijK5K9fVYahVk&#10;tQJ4DTVRUQ0Yru+zv3/Ae9/7HuPxeHlNs1C8JwTsos+X/p6sgVGNMrxY+ORSgilzzs/OmF5OOTo8&#10;4dXrY/LcLNe0dlzhnEUJ1esXeXdFkNAFYbeftVvw3qeg3Y1B+67VR0DQpxLb/nwfKVT7vjWgLCy4&#10;nDzWVkSxInhHns8R8qpAvqoMkc6IIo0xdhHj1ORAuiGF8IEoShgORwtQblNsTQ3c7jzLuhh5JZYh&#10;dJT6Vn3zdny8Ln5v4o++Qv92PLJOoa5P1bYvNlySODWzTrRBvK1nbF1Da42km6cIqzE6q0XzS7Cj&#10;90il1j73d4lv+uLGvnxFt9+uPXfn/30F6H2KbN214ab79bW52/6+a7SBll1gSx9Yuu+5u/FO8+92&#10;rqVvHvcpPbfY75br0kpAB2vJGLuxaUPu4H24cQ9YzVndrNTXFwN3QbjduHtd3Nx9v2/KJfXNr2Zt&#10;7a6j3TW0L5+xDsjRXaOvAaXX9EW337sqmX0kI33P1Zdbabfh24A4db+2iBVCvQ6bBfhdKY3QcrH+&#10;1iCZq1xhqNfUUJMCSqGI47j2u5xvEWqylgSh20/dfM93AdC0v/td8i99a04fgOh6vwn6iEebfdEa&#10;g61Kjo9PODx8zRsPH9VkV0mCpyT4cG1Otdf01bxKwHmHCAGtFGVZoKRiazxmMBwwu7TUINerfNtN&#10;wPd1OUhjzIrabDfH5TuK6+tyhMt7Leaf1oq7d+5SGcPr16+XPRfHMVprqqpauy42flA7h7Oyz7fW&#10;o65qZ3ddadrdAJ0afxegLMvaZ5QL4iTpsbaOOZI4YX//gP29faTNwRYLFd16TGINepQyiCMOtjIi&#10;BVoGlDe1H2kNWsAoiUAJjLGYwqJkQ6TniCOJVBFJNkYmFcpFxIOM4WhUx6/KIn1NMueAgMR4gxeW&#10;QZaQxhGTySVlWZJGW+hYUxmH8w0wUCNE/e9YahQSiSfIgAsVLjhcWBAJyYCQjjiqFddF8DhjqXSF&#10;VAqtYpzOqHyFsRZjBVpAdm5ROkNEEMUSY0u8c4y3Et5+a8TLwxmXs4JqGnBO12qr0vHg/pDbexJF&#10;idKKEAQXE8vJpWdSglWOLBJkaYyRBulASVA6oBW8+9490kHM3/7HZ7x+Pmd7JEgWxIbzymKtQCgN&#10;UlMZS2Usuzs7DLMUZwxFUWGcxMmYoAXGK6SQDAcJwywCn2NchXAOISXWO0rvmZaWSRmYW3B4xgmM&#10;h4rtrRghLD64JdmsNTWZhZSQRZLxQBNpEC6gtESGmkikcFBamFWS8xJOykCpNE5FVKXFeo+MNDrO&#10;iNNtjMqwTnB+fslXT79ma7TF1niLophhbYVSAu8bgjDNaGtAnGhCcOgoIZKKNE4ZjUYkyYA0GxDH&#10;MUmSECmFVhKtJVmaXKklS9l4E+BBNCQ5i5guUJOHyQVgcLi1xaNHj7i4OAcfSJKY8XhEZWqCRKFS&#10;jPHYsuTkfMY3z1+SV5Z/9z//L3z285/x2++8yeRiyo4e4ZwAPSAabTOfnaM1pJkkv5jz/MVr7ty5&#10;y8XZnOn0BF2aOi8XQHiBjjOCyPFVQISanGJ6fsTrwwPu3r/Ng3ce8vN/+AWx0AziwNnJEdOzc27f&#10;O+B3fu+H/Ohvf4wq54hgyLTk8NkRcaS4dbDDcHeL+cUFJ6eW3SH1+pxY7u8rXp8GZiYgYkHh61x3&#10;LOocTD6Zko3GHOzv8ur1KVUVKGJPVBqkdMgksLeT8eQxfPn0kuPDEmOOefzkFltjhbQCZw1v3NtH&#10;qYSff/yco+MZcXyCvTNmdzwiTmLmk5IX9hV37z3gz//8t/n3f/kjXn+TY+fPuH1ryCCRZImkmhmY&#10;pQyGChEFIiWQSrB/a8x//9/9MX/7Nz/hy0++4mc/+wV3Hjxgf3+AcTl37t3nYGeH6cWEsjLEOsLZ&#10;giSecDGzzHLP5cxjfKAyh5wcHvPB997i3UcHvPnoIRfnF5yfXRApzyipCdBiVb/fQjnefvd3efe9&#10;+0g9497dDKVSXr6e8fT5S07Pck6PjxFYhpHkyZuPCO6co6dPIUp5553HvPvgMb/59pyPv3nFV89P&#10;uZh4LiZTRJKBVlhrSaOE/f09ysIyn1xSVoo41kQ6YnJ+gZKSKNLk85ywIOZUSi33uWZPb+L9Nkkf&#10;onUm1/LrmtCu8UfbeZvQ7G2LPbUhammuGUVRKy/UqLr7mjh5kY/VuiZIr8oSpSTGlCRJzN7OLn/y&#10;J3/CH/zeb3P71gHOWabTy7rNtGHp9JJcrQMvN3tsHyi5D0zfzmV8W/y4zje7yn9cEXqvI55vx07d&#10;mHudb9w+U2yPX/d8s03C1ptzWEMAdtVGlj2/CuwPKzmz70Imt/qZ6z7dlT9Vz482OXU7r9HOhfQR&#10;KtbzV/aep3Y/2/f7vhqHvnPVm8gM1+UH2uPWjiuvcqyiQ6LfH1NeXZuVfEuXsK4vDqw/E9aSKG5s&#10;Yxvb2MY2trGNbWxjG9vYxjb2L93UX/zFX/zFphs2trGNbWxjG9vYxja2sY1t7P+7ffzzD7/z4ePN&#10;KnKrClfd368rHGgftDbfb3+nqwLf/l4f8GPdfb+L6lN9OMuyGKM+DGetSnzfYfNN179JOWx9+/rZ&#10;668KDnRHpb7f+gpo+8G7csnu3i6w7hZJtAsf+oqju6z6N6mddZ97ddxXgeFdMMu1IoJwVQjaJhAI&#10;3teFsz2F1VcFN5I4jpZFDn3F1jcRPXQ/31dYsm6+XC8UWAXYdFXYV+9zpSDeKMBHUdQLklj3/+7P&#10;usX1fUCMdcz9N83DvmKH3nkvrhRhu2uFD76XVKELTmgXXLWLg1cINrTqBSi0m9iee+sKxttrWL1y&#10;tJQJhbxGANLu15vWpXZf94Eh2r8LrJKTtNvWp4jGNeDeYr5xpXgyGI4Y74yJogioCwCttaRJRppl&#10;pOn/y957Pcl2XWl+v+2OSVfueocLAgTZoAGaHE7LjDpi5qFlYvTHKvSk0MOMYhTRmpZGbdkESJCw&#10;15ZPe8w2eth5sk6dOlkX7JZeNLkQN+5FVtYx26619vq+L2NvOCZLM5TWaCVw1YrgSgSWySjh2eMD&#10;nj9+yONHD7h7Z4/hSHNwmHNwOOTO3REHh0MGg5TReMijJ4/44Afv8dEH7/HBB494//17PH/+gIeP&#10;jsjzhNWy5vT0gpcv3/LN199x/PqEi5Nz6sWcoZYcTkbsT0bsTybsjSfcu3vIw3v73DmYkOcpde05&#10;PV/w9bfHfPb5l/zjr7/gt599y3ffvGUxXSJlVMTK08DeSPDgXsqTx2Pee7LHkwcjntwbMBpB5VZ4&#10;AtZWSOHwUvDm+DvqqmA0HPLxjz/g6GhAWS2jAp6D83mBCyYqzZ/P+fzXX1BcnpDISAJw984Eoy0q&#10;aYBdYOtYQLY3Sdjbz1A6gjuFhHyQkyQ6Fg0LjbM1ztZoKRimCVliSBKDdTBbwdsTx9uTCCo/upNz&#10;dDiMBepKQoiKVXVds1pVEUweIgjVGE1idHym9VoZGlC9j6piRenWoACPMZLxeECWGwgwW6yYrwqc&#10;9eSp5mCYkSQRACqCRwhNVXmKCqwTBKKaXDNktVRopUiS+FkIjjRN0EogVUCrqPhWWwdIKiuZLeI4&#10;fvrsiMlBxqqconRcWJYry+spTOuUy0KwqByPnjxGJwnWKS5mnvMZzGsDKkPIqECfZik//cnHPHr0&#10;CBc8yhiU1pEwQqvNWmOUXgvoyvWyHIHvtq7W67fHeY9bg0aCDwTnCM6v96MIeHXWUlcl3juCdcgQ&#10;kCFga0tR1RR1xaqsSbOUJEkZj/c4OTmhXC2wtmY2Pef5syf8yUdPOT9+wcMjzd5AMEgEg+GQwWhM&#10;kIr5vMRIyFNBpgv2x5I8qalWU+aziuO3NYNMkKWOQebBL/H1FIVHCnj9ZslsKXn4aIioLTLE4nYp&#10;4tpS147LqacsIEkEg9wwylOkClhvqZ2gWHmcg0EuSU3cw533BARpNsDLwOWFQyqJlA6CJ8sTwCGU&#10;wgfFxbSktgGlIDEaaWRU+fUeT8ALyXzp8FagAKNhmGexSNZHQKS1UBYOITxKxrXeuki6snYv8B6C&#10;l3gPRgcSLUlUVMNGCFaF52xqsSGQpB4tHNJDlim0kZS2YL60TKegEshzhVE2FjgD3jqqyrMqA4sq&#10;7leJFmjpybKELE2QArRQZGmKdQGH4mJRUwvFJ7/4U4b7Y9CKqqy4PLugsg5hNCZLSZIMj6Qsa9I0&#10;YTTIOD15S6IgT9MI/A6Cs/MSFwQmHeABbcwG7GLShHwwwDu/AaRuA+307f+3qbpaa/HOwbpAsyzL&#10;uE+tx0QDAmqKoLv+6AbgQwS2X/M/e/zvzXMh8OviV6PNmnPDXfNzb9uDN76KFDgX1SabeCIWgkdg&#10;VZqmm+dvgEft67YLUbtFxNsAlO19vA38iv5ALDzdPKsE7zx1FUkERsMRP//0E95//wcbv7GqKsq1&#10;8qnznqqucWvfyXmPXj+72JBFKZSOBfCL+ZTL80vevj3mxctXnJ1fYhvfrOWLNKQ/jaJql7Sp7QO2&#10;i8nbbW2t3RAFNOQBXR/92jXfEdd2Y7t24XVXDat9n8Y3v+nryzWgWuHxFMWSjz78AUeHe3z33bdo&#10;bdjb3+fs7JwXL16SJCkmSSL5jPdYZ2F9XaU0wcPh4SH/xa9+yd5kjLUV1jvEGpzVHuW3EdJdfX4F&#10;FO77+Tb17X6gLUQWJq4RZG0jFeibQ+2YoE/9ui9GgZvA2/b6IqVEcLvacff67Z+18xof/vinf1R+&#10;5Yvffr513m5bM2+Ln/oI895FKteNE7YRImxi5Vtiw21x7bZ79r1Pe33arobIVvDtbeDVG+PxHdZe&#10;17e1aQPEbdby20z1KEPfBt7vrlF9c20bCL7bvtuAzn3t1bxHm0Sl2xZ98fS7CBz6nrX7O325u237&#10;aTdu7gMkd/NU3fHbzfn0jd1ubkNpjUDy9viY//TXf4fzzYCKKoZK6ahGrvUGpB2Vzkvu39njYH/E&#10;y1dv+fIP36GNIU2zNSAr9I7NPyZ/2LcududqG2DTJYbp5mzbe11f2/Zd57axdSP3GHzMrUqND/Dg&#10;4UOSNMWvxx9rv6hRIN+MQyGQMrZx83kI4K3FuxrnLZWtSVODEgJXW6bTS7x318Zhty36SG+6oLCG&#10;/KSvPYHon3byaW0QUJcApNmVlYxkCOdnZ1RleWNtbuZj3/7Qt0f0geW37W/td02S5FrfNuPAWgvN&#10;+ozA+xrrGpCUZjwaoYTHruaka2I2rZNIXhY8tYtEUlmSYJRAiRCBuVnMFSVJglYaax3LwjJb1iwL&#10;i0dgTIpUBkFDFGVAJASpGU3GDAaGLFP4uqYqqrW/F6h9oA6eJEsZDgdrRXtLXTqCh9Wq5HK2YLmq&#10;CCikNAghUUJgpCBLDAEHwuGwlLVlvlgRcCSJwNWRIDJLNXlmEEpQ2jq6Oj5EAidUVBa3HoRkVVis&#10;dVcK4HgkgixRpIlAqpgXWK4slTfUITAYCg7Ghv2BYJBIpJDMlxWn547pQrCyAo9AaoXRgcyA9hYZ&#10;Kpyt+PBH77F/kPDm+IK/+esTfK04GmuGmWKxrFksHTYInAjYEKitI00Ue8MBqZIQPHUIWBSIlNpL&#10;Shfj7INxyjCRSLdCrcexD4FlZbmYV7w9K7lYBCoPWQoHA8nDwwH7kwSlI5liXQWc9ZRlBHsPcsXh&#10;OGGSKDQWgUMgkFLhvGBRKs7nku/OPS8XcOrBpTlWJlRBgTIElRHMGKdyvNQsi5rFaoXRmkGeE7yj&#10;KJeEtfpsA8aVUjAYpKRZEv+YlDzPmYwnTCaHjCd7DEdDkiyL5AdCYbRmOMgY5HkEtEfN9wiqb/bQ&#10;Zu1Yz3chBd4T43Ul8d5xOb3gyy9/j9EJSZYhjcZ5hwesXZOSKUVVLPnuxQv+8Tf/yNvXL8mN4O54&#10;gKtLhqMhRqUsVwXKV1CvMFiUd3gPXiY8ePiIVWW5uLjAaIVGIgHrPEmWkKSGoqwRHiQepSXnsyWj&#10;vSMmh/ss6sDZmzMypRhkCbPZgjt375BkOdokvPnuFYkS4AOuEkwXS9JBSmIExWqB8wGpPCbRiGBR&#10;UjIc3eH4bIn1Ic6IINf5RRVV1GvLwd4YbRQ+RDLEqqpBSIyOvut4nDGZZBRVydlJzcWiQmmBDw6B&#10;wtpAnhom45z5ynN2ukTowGA8QMqU4GsQnnI142gv4Wh/yPHxlOmZZbooEUoyGQ9I05Sz8wVlVZCm&#10;mtmi4M3rl1SVZ39vnx/+8D1m5YrT0xO+/Po148mQg4M97t2/y9MnzxhN9hAqkOY5eTZYn0+V5JlC&#10;SEFVeIoiUJSe4+NLLqdzHHBwcMjB4RFpMoh7hgg4WyOF4PDufX75q19QW4dSgTxNePHilC9++w3f&#10;fv2S6dkMV3uUUAjh1vGxwiQp07NT6tUc4yvuDBQfPrnLB8/uc7SXUZVL5rMCXEWeKPIkpVitWC4W&#10;xPSBYzWfsZjPKMuC09MTvLMslgsgEqMYY5BSRSIIIvFnk+Nwa8X1uLdexXcNifCVr+E3Z3LN35t8&#10;EKzzM6zPI6Cu62t7bJzbbV86frYqFtg6Evq5ukJJwd7emE9//jP+7f/w3/Orf/FLhoOcqipYLOaU&#10;ZbnJ9zVg8r74chu547azt76znKvv9hOKt5Xu+85Kt/nObZXu7xNXdtXN+2Khrt/RPaNs8nftnE1f&#10;rNJVB7/5PgEp1VYg+DbV+e732v3UALf7zgibM9RIindF6HdFuH7z/jfjId97Zt89h+8jJ7+NUH5b&#10;/POumLhRcr+tbuMqb9V/r74z5+746uYut+UevHe9Pm07v/nhR3+yK8rZ2c52trOd7WxnO9vZzna2&#10;s539Z2s7Bfid7WxnO9vZzna2s53tbGc7+//I2uzu3YLkvgLlrsLbu5jLbx7YXi9AdBugHZuCib5C&#10;zPYztAtg+4DlfQDeqwLbK6Vr59qF12tZZW6Cd9vv2gWmd995W4FD+3vbAETb2jCCK8Lm38BaYcpe&#10;U5jsU46+qQCubigWdJ/5+rv1F1v2EQR0224bkLrpw+vF36q3CLR92+sH893ryDWgaDtAS6m2ep2n&#10;Yf+PCpmhV61hWz/1gd3bfXdd8aKfJd85d0NZvSkI6mu3q3a+WcT7rrndqB12gSo3+/t6IUyXqOL7&#10;rildVaqubQqzO8XY3ULlbepz3THWqJG0C32bsXFVDHmTuCA2ZT/YvVuU36uc137uzty9DQDQnaN9&#10;46g7ZjbPI8U7SUra66uSEqnkVXGKiOPSOocEjEmQUrF3eJ/VYoEMgtX0hOnpKS9PTshTTZZqisWS&#10;0+NjKufYm4wZjQ1ZClp7BrnGSI2rHAfDnFGWcngwxuPRJo39LCBJU7RKEVIDEXBMqCjLGa9eveH0&#10;+IzlYo7CIFFYZ5EIhlnG6HCfYZIyyhVpptBJghApHkntLN+9OePk5JKz0ynTsylV4fFekOYBYwRZ&#10;HtjfF4xGOQf7EwbDHGMkKtSMh5LJKEfIQF0WeGeZzzxvz1aRJEAKcgLz+SWjoeHw6A7vP3uPy7MZ&#10;b18fsyym/OgnnyCloCoVi2XJ8Zsz3rx4CXWF9IEsFRwc7jMa5WTZ/lr5KyAR5FlG8J6yKJhN51R1&#10;jUoSpBCk+QAhPXVVErxjOMogOJTUJElK8IKL+ZLj05qLC0HtAvuHCXcOhigV8LbAewsonIXaxvlQ&#10;1oF8XdxkTIJSkqqqCCEWiQUfv1tVARegtBF4Z50nTRT7e3uYRLFYLlitKorKRnBzZjjaGzMwkqKu&#10;4u96w3JlmS1qSiewPhCqwKr0Uc3eC+qyYJgrDiYZQii8sCjhkApqZynLqAOHJBafrwK1DYwnivsP&#10;DhHGU56XeG8pS89y5Vj5BCcTRKp5cvSEp+//mBevXnF+8orTacW8lNQ+oLxjNZ8CcHjngKO7dwkC&#10;TJoglEQqQZBx7q3R+QQfUBsl3UAQYVNkJoVYA2cU0lmkjEp2QCxUNRKtJEpKlFRoqajX4BrWoHjv&#10;IqAyTVLqZUldQ1k5VkXJcDjm/O059x/c5Zvfn/D57//Ar37xAwZ3HnK5+gP7qYyqdqHi5M2Us2NL&#10;VQVWOmC9gOCxiyk69yhnGSYebeBiBvv7irKskN5ipEfKGp2l7O9Jzi88DoU2CbgVXgQQgcQIBplg&#10;mEvmc09tiX3qHIISnCeVChkE1gWsl1gfKKp6A34VrmZvqNA6UNR+XRTsqZxDKI+3FikV+QBqByEo&#10;VnUg8QotXQQ3BE+iNYNcMS3XQHqhKSoLAZSMqoCjgaCqwLuoMCmVRHofFQMduDqWticJWBcIQVLW&#10;nqK2pEahleBgpLh3R/D6MjBfOcZZQCawqksoPdLAcAj5UjCbV2RZIDGK1ZpEQiIYJoq9gWRWWsqy&#10;YJTnOKlBKpAVeZ5ERW7hSDPF4b7mZFZxMl3xV//xb8kGBikD1CVVUVJ5BeMJg/09Do+OOLr/EJ0O&#10;sbYgSIU2BqzH1g4lJAdZwmEmWTAgpCm2WOGtJXiHUnFfS0xCyGC5XN7c/24h3Ln2b24qZjrn0MZs&#10;fCEpJUVRUCBQSm4UzdvK5s2+2ibRSoyJiqEt36atVt/2JZz3Gz8/Kj435EhxH26UzPpUxm8oegWB&#10;khpk4/NIhFBoLXHOXlP6anwv7/0GcN6Oo7rFp23/oN2+XZXd5h5ZluG9pygikYZSCt8C4hmT8OEP&#10;f8hHH/1oU6zeAOCbQua272AbVfhrsQ0oHQHwZVFwcT7jcjrn7fEJl5dTEAFtNNl637ryceM6Zp3t&#10;LdSWUoIPN+KFph8aRfluLNdVo9qmQLbNr+/GSrfFYO3v9wEDr4/1iKIdjUYEH7+fJilKGRbLFUKq&#10;SPrRFAb79b6Gp6orlIwAeJOk0QdQCufdRqk4rkyRhOOG3y4jmHDzvk1oS9iEDd326AO79r1bO4Rv&#10;FPfaIMCmvZqYpm9d6I7hbp83Y6b7fNvU99pz1HuP5N2KyX0xRNsXb9QF/yl2G/i9byxt8+ObNa8v&#10;NriNJOO29/tj3qEPQNrus++j7N0X//R93iaoa+cz+t6xH2z/7vfrU2O8Gdf35ze612jW3HaebFtM&#10;3c3J9Kl794GQb+u3vjWwd89tEcH15dW6+bS+ed8FQ7RJA/vi837FxNtJIbaRJ/a997b+7Cofviuv&#10;Fq5kDa/Wfu8RMu41SarQa7IrIeU1lc1mPw/BgwgbHIygD5TP9yZy6M4b59w1he935dv6xkjfd7tt&#10;9q4cRW8frvc5QZuU4QoYdX5xzuXFBWme43zYzO8kSTagtuYdvY8xoIIrAHyzjgtBZeuNL5pnOXeO&#10;DpldXHB88mZDgtTdv9vrSHc/6st3ddu18UebXOkN0ojOXtYlX6rXyu/Xcsfr67bBe93xuo1AtPlO&#10;2w9+1/j23lNV1QYET6t9y7JEr1XhXV2vc6BxPHsf+69enOEPhoRyxWiQoU2Cs24TAw+zIbUT+Noj&#10;gkDUjtlyRb1agKuwVUVV1Pig1r6IJ0kks0XBwXiMOpowSBMqWyGUJh+PMYlAKIFSnpV1gMC5gAuC&#10;0ntkqjFJQl3XnJ1OKZcVrnLYuqIqa6raA1FRvckvivW71daiNQgFQQpq7/A4jAGtDVpJXB0QwbOY&#10;T/FY0BofBJlOSXRC7TxSZiTDIbPlKWUV1e5tbYvf+XIAACAASURBVHlw16AmiiSBclVgtGSYAXua&#10;eVlxdrwkSQ3vPX9EPZ2jQ4WvLLWzFCuLrcG7SGKlEAhb4Ooa7zXSOYSSPHy0z8GdhIvpgr/562Om&#10;l57JICFPBhTLKUVhQSiCkAThkTKgE8HBZMggTTDSEJRCSo+wAuETEBYhHVmqSDVIX4G3SGmwFqpa&#10;sCgCZ7OKeSmovcAkgXGu2BsohqnGyDWBlnVYD0prBlmKUjVHhwmTTKDrGmkrkAGCQogUa2vOp5aX&#10;Z3C6FEwBm0m8SXBW4oQiyBSncpwYoHSGdZ5lsdyQYoUQqOtqHXO51nwRJGlClhmyzDAaDhgNRgyH&#10;I/J8yHA0YjQeYRKDMSaeDwgwRjEYDFBKg/NrkO/azWidOyAgrNc8v9aQbsC0SisePnyI0jqCwKuS&#10;N8fHJEmG1gmBkto6ci3JR0OevfeE999/xv/27/8DbnFMnmnm0wt+97uaR0/exyhFVUmEHFFZj6Im&#10;SWA2nTJdFdx/dJ/T4zesiiVKC7SCVAUQFYPRHouVpV6USBdAeKpyznffHfPo+RN++KP3uDy5pDq+&#10;IE8FYXnKZ3/3G3786c+4c3ePB48fcvbqJVoGEgmLMvD1l694+mgPlUhq5zmeldjgGSYKF8Az5/DI&#10;cHxesVg4nInzcpSpqBpuLbPTE5LBgMl4yHxVMJ+tYr42S8kGkKWR4PenP3mAMGd89dUCa8957/17&#10;SF2TAiIIxrnkl58854tvTvj22xegLnhwCIMEEB4ZPAs35XBk+Bd/+oT/+2+/5vzc8erNEqUE9+8M&#10;+fDDx1zO5kwvpiyWBcuVJ1jFMFU8fP6U//Yv/px/lw35+7/5B/79v/srfv7Jj5nOFpgkIx8Y7j97&#10;greeB48sH3z4IZ//7ku++uprJoMlkHF8vuTVyYLLuWdZXHByMeP3X73h4d0Dnj++zwc/+IBiNWMx&#10;n8exrRO++cMXnF1OkaLi8DBnuZqjUTy/v4ck43K24vxyjrWON4tjpBDsTYY8fHqXy7NLLs9PKVdz&#10;tMkZDEf87PGQZ3c+4NXFkhfnK168PuPy8owyCJyQ1K7ECM1wMCTJkhh7Gs1yteTi8gLnHOPxHvv7&#10;+xAkSkUSPR8cdV2TZVncMzfEd4qw9omMMdR1TZIk6/OY6OsDaxD6Vd5Ga41tEcSEcBVjVlW1yV+0&#10;wc9FsVrvdYaqLBBCk6eG954941/9N/+KTz/5hOFwRFUULKsSFxoVebGmhovq84Jww2/ddi7ezj90&#10;Sbz6SJyuk49v93W3kfBtO2vskre/y+feho/v+hxdUHlf/NY+v+yS0W3On1pq6ht/r0Xm2AeQ30Zg&#10;1EeG1R+ryWtxYTf229Zf3XPxbk7iejux9Uy8O162Ea/15QS2xZ7dfu3G47fVE1yNVXcjJmz6qSFl&#10;up53uEkIt+08/IokIe69XTKvdl/vbGc729nOdrazne1sZzvb2c529p+z7QDwO9vZzna2s53tbGc7&#10;29nOdvbPtC5AHLih1Nan9t1XMNsHAO4r7O3+rFtM0MeY3y407AKBbz4PNMp2DYg7Fv83B+wC722L&#10;ET4WZTTWLSK+Ynbn1sLR9s+bAsx2W8RCqNCrhPd9itG3FWn2gn57AAtdcHnzrt3iyO4BdZ8S25Xq&#10;VdiqrtV83gBp2u36LhB5U8DRHg/tw/ar8/KGtT8WcDTKOlffbVQ5JaIDKuqOsaaotV1A0P7+NgWs&#10;2+ZD9926799VO2sKQdo/axfT9s2zRlUjjneu9eu2ovW2NUUc7YLdPpBCuzCifZ2++2wr/r8N/H6t&#10;Pdbgpz4wEoKt6g9dhdnN/XzofUcapdHu3Arb1WK7z9pHhBHvHzZzpWm/brHHtkKn7n2667OQscTc&#10;twBiYcsa1fRxm4CgPb8291i3a3AOqWORmpSGNB+zf+ch1bIEFFIOyPMJF+fHvDk7wYSaXGlSrbms&#10;FhQzgzaOvb2UQXaHKjh0mjAajqNq7xqsbFQKQeCchwBVZalswNpAEFAsS85OzikXJQM94vDeIWma&#10;IJRCSY0xGi0FeIcMHlutWJSO2fmUtydzTs/nzOczvC3xDvCC0TDlwWGK8DVFXXPv0QPee3rE/btj&#10;JuOUVCmsr1kWUxbzM7QMECoupyUXZ0vOzy3HZwWXc0c+gv3DnMHBER9+9AMSDVkqefPyNV/87res&#10;lgWjyYC//Mu/Z7qEogoUq4qqLJFBkBrBZAAP7h2SD1MG45z9yQhjorr0allxfjHn7dtLLs7mFAtH&#10;VXqGk5QffviQECqqqkYEidICozV5PiJLRlxOC7759g1vTyuWS9BG8uBuztFRhgSKxQpHjTIGa3UE&#10;8RYRcGcSjTIGqQRKCqq6wrmwVtACJRRKCYT04AUSkDIwSDUHkzFaaxaLBauixNZgLSRGsjcekBhF&#10;Ua3ivuAVF/OS84VluvRYAZODjFTDfFGyCIEsl4yHAuctWlsyAwpJZR0SiZICFwLOgSAqhxVlLAK+&#10;e29EPtScz2asVlFFqqw8s1Lg8oTCetADHj3/ER/+9L/iX/6bR/z6s9/yP/3P/wvfnn+NMSnWO5SW&#10;GJPw4NEDDo8OYA34DAgCHt2szcEjdRLVI0NAyDVgA5ChUfJZF5LZOuL1hUBrhdPN3tIQsiiUjIqI&#10;zhqEs1jv8TYqRw/zAYuioqo9tqrx1rGcL9jbG3NxIplMxoxHY776+mtevj1mcucBL3/9DzCd8uOn&#10;e9TVHFdalpeO5SICBFdFoKzA1hAygUIw0IHJQHJyGqiqBFt50BqtNMoojBA8ums4fVtxfl7z+M6Y&#10;alaQJAZtBDI4MiMYZpCmsCoC80XNeKRIlELiMAqMEazmAetUVIYMFqNAAc6WjNIxwxxmK/AIKhu4&#10;nBU8uDNgOMyZLxcMBoHVKpIAVRUsVwV5Fh08IUBJGA8MtnAIEVgWJc5Hkg4pFFoGlHKYROCcJGAI&#10;eJSMv1sT+0aLNelBCdYJ5qvAcKRBJxBqjLI8vp9xuihYFoE0V3ilqb1F1JI0EWS5YDgSXBaeOkAQ&#10;hkCgrCuUjONgkCryxFE6R1E5hAyAZX8oMUqitWBVLDE6Ic8Mdw4yzi/nXB6/xaaKRAvu3T1gFiyL&#10;81Oqi2NOvxF8gSY9uMd4/4AskWi3wGhJogecn18wyCVpEKQhUOEY7+/hZ4rj6ZQ0G0aSjLJktVrd&#10;ACa3/ZumALj5/1gUG8E0Iaw3WBEZrtpEP+19W2u92Yd9ZDEiMSb6ST3xRuNzN2DVJElYLBZXxZ0d&#10;5ao2uN2v90iCx9Y1EIEyvgWib4BC3b27XWx6HZTUKEkJjNGA34BY67reAM3bhdvNs3fBVm3foatS&#10;3lZqar5v1grtTcwTwtofdzWECEp/+vQJH3/8MYPBAK31RpUtTdNrcV/bB06SBK3Nla9BVDosyhXT&#10;6ZSL+ZzT8zNOz88oyhVJapBaYpTeKL1GAgO3bifdC5j03t/wAdt+V9PGXb+8IRXo889ui4O3EXRt&#10;i7f64tO++GwzJ7xACskgH+CdJzUZ+/uHBAJFWaDWgP4GuFNXqzhmlUIJSV056jqQpCnGJNTWIoRE&#10;irDx/V24Scy2AbxzFRc3a2LjP36fuLLPV7/WhmskUB+oty+W7CPMaPqtG6N144puwXS34L3tawtA&#10;CnlrzNC+Tvfa7bn1x1pfUf020Ppt12g/3/fNF9wWY/TFTH2f9+UM2jmjLqlZX9zXft72Gt33/n1g&#10;3jbYtPndvhi+2y63gYz74q3t6ofNvLlJZnc9nlQbQsLu+tAdq9tiuy5xY9/a0gd6uS0H108OwK3q&#10;jNvG0LYcX99c2nbfbXFu92fta/cB9W/2t+i9xm1r/fV3jPsYa6VggSKyakUVVimiP5KYJAJo1ZUi&#10;vBDra4ZAEBKEYpDmSCGuSG/whOCu5c+2zbs+so72OtrMidvWkW6fda+9bd52279vjN66lnTGv5R6&#10;/blkMZ3z4ttv2ZvskWQZWhm8vfL5tNYYk+B9tQatOlx1BcSRUoKMRFQSRaIkLjiC1iQmYzLe5/z8&#10;ktoWOFfH/WgdhTX+XTOvumqqzf7T+BDX3l8IGjpQ7xxN4ribC+yqvLbzVr6dDKIhWoqfXSNr2YDg&#10;2QB322qkIUSgtlijar2PvjAyYogb4jCpokq18xGs2zxXAzAEGAyGaG3WPn2Bc9FXtC5Q2grrYr8p&#10;EdfBqqpYWHhZTalKyyhPCMHjXCBISRCSYZajJCznc1xdo4QgNRJRlfhViQjgHNggkSqQ6EBmBKvp&#10;DLtcUK1m3DnYY388Ik1MJOkLDlcHKgfeGSDggmVlyxij6BGZSjk5PmMxLxEiKkFXZaCuZYzddIrW&#10;KXHa1nFOS9jfP+LR44ccn51wcn6Kd/Va29tFfy2VeL0mh6stZWFJRwlSS9z6O0lquPfgKcOB4Xef&#10;V3hbUKvAvK6YFaBVQKPJZIDgyQYKmcITM6CyM8rg2E8d1UBAHbBVzXLhmC+gcBKLi/1ee2S1zr0k&#10;cWzsTSY8vH9IUXh+83nB13+wjAaaYSpZFiWzmcV5gUwMSI0XnjyBYSIYGkWiVew7DAGobcV8ucLi&#10;SRPYTyUDERDeU7uAFBHQvrSBuVXMCkFRB0QI7GWSvSwwSEIEcwqFFpI6WITyICWp1uTBsT/WJCHG&#10;dEpKlNaUVrCqJG/OHW8vYeY1S+PQqSE1OQsfteKDFHglcULjg0IEQ1HMKVYrvC1RShK8oCwrCFGF&#10;vQE/SqnI8iEmTTFJgpQGk6bkWU6eZwwHKYNBgtIGozRSaaSAJDXkSYpE0lBnxGxFK54NQIiA+Uat&#10;GqUIRLIGiWSYjzicHPHdy9eMxhPyfBzPSBAYLXFC4oPl2QfP+fmf/oy98ZB/+z/+BX/7V/8Hz99/&#10;ylDDy5cv+eKzz9ibjHl8d0KdDClCSZoYNDVh6Xj56i0/+flH3H38hDe//5LFomIyVGgD1ltqD5PD&#10;fV4v3oLXSB9QzvL25UuO7hwymOR88CfP+az4jNXFEqUl5dkLPv+N4od/8hGHj++ymB0jS4/wgUxK&#10;CjxnpxekqYqA+lpwemGx40ggULsKEywHI82Zs9RWMFtabG0ZJhotPd7V2HpFMhgyHuXrfI7lcrqK&#10;uTUJWgfyNPDJx/cw6oSvvpzx9VfH+GcH3L0DmdZonSBEzc9+fIe9sebz33zHalbz5MkBe0JTLpek&#10;SVShn4xyPv3JUz774hVvTiq+fbHg+HzJRx9pHt05YDadY0RgoCWzN2esHt3DlTU+1Pybf/0rBnnC&#10;X/6Hv+b//Mt/4P7DPc7OLnny+IBnTx9ytH9I0IHxKOWXn/yUe0f7/PrXf890tuDHHxxx92jMd6+n&#10;XF4u+fal4zifM11UXM5XfPD0MXf2c/YPNEM3wMuE0oLPFNbC9M0J+WjAIM/WpCWeo0nOwGjOLmfM&#10;5haHY7lYoo3g4ZNHGJXh6wZwXEN9wVgKxvdSnt49YPF0wuXccnK55HReMF1UTOdLqsuCusjw2mAD&#10;KG0YZBm2rphNL6lru4n/vHPoNCPLc7IsIzV6vXe5DRje+4B1HoQgSTTGpCgZYl6HyKdinUMohV3v&#10;y7a2JInBB4cNNq6JPhK3bPI3xD2xqAqkAK08UggODvd4+uQJv/rTP+VnP/0pe3sTAKqqpKwqnHfr&#10;M+L1WY2QG/rzALeSN135Rn6T542PIvD+KoaIwGG1ORuKqthXBNZtP7drzTlq9/yw+325IWZaE6fS&#10;JtLpJ1Juk4f/Mb55X5xijLmVvKr9Dm0fqRtris25nOgFurfP0rtnj91z1vZ5+9pNvxYjtgnEb8t9&#10;XM/z2U3e5SYJu+wlLGjnL9pETF0CxW2E1315sG1kgu1r9333+mdqc14e98omppEbgsXG/2wIs9sA&#10;+DZhZ5v88HrMpq7VYzRnkBBQ6p9HMLizne1sZzvb2c52trOd7WxnO9vZ/x9sB4Df2c52trOd7Wxn&#10;O9vZzna2s3+m9R2gtwsdu+D35nCzDxS9rZB227WvK8T1A8mbX+1jZe8Wql991j7Ibh9Ki2s/az9T&#10;W1Xp+6gfdVW+uopMcFWoWq/BNM55pLzeZv8U5vNtYPL2/dt91FeY3D6YboDXt73nTYDHdVB6n0pl&#10;u6ChXSxxm8Jd+/7xwF1sCl+7z9wuiN8c5veAOfxaqbkLlGkz+G8rqOiOlatnuw6C6VOavA2A3vSR&#10;UmoDeu8Co9vgnuY9+sA5TVu1Cyv6QOzb1CK6QIM+kEX782astOdvF3C+rRDbWrvpt27BRxv01lal&#10;bH6nb8zcprZ3rb8686d5V0+4UQj9rqL5thJbU1Dd166t396sb30qdNuK3nvbUYRYRB8iSYB11Vpt&#10;RSCE6iUuaBdWX5sr6yfz/gr4tykYwuMICClRKmG4t8/Royd471gsFph8yPuH+6yW9zh7+5bZ2QlJ&#10;rrn/8AE/+ugDlJLMF1MupudrMEHNcj6LSui2JEkNWZohEFRVVKeylaOo14WgKhagHR3cx41q6rJC&#10;IChLx2xWsipXsSjyYkqxmMcitlVFUXicDeBBKRgMYDiQmKFkOEy5e/eQe0d7TEYD8oHh4f27JIlG&#10;GYkQPhY11YKL10uKQnB5WfD2ZMbp8YL53OEsmBQm+ymTw31++KP3+OnPPgIZ8DbwzVff8N3LY0b7&#10;Y5CKV28WXE49UioEEu8suAjw3xtnPHswYJR7kqQGt2B6uUIKwzffnHHydoq1gVXhsTaqGh3dm/Do&#10;4R4uFIRgUcqs1w6LD4pi6fjdF19zelaxLMB5GO/lPHt8RJpAXa+YzS/ABwbDASjNdF5weloiRWD/&#10;ICHNDIhAZSv0empIJfHOr5VwHAEYT3JQmqooSaRgMh4BgcuLC8raYkOgKiFNNYd7AxItKKsVwXtq&#10;Lzg+X3B86Si8IBsmjCcJ7z1/SFVX/OHzb7C1oLIKi0aGiqIMKLlWXnQeZ2OxopCAFnghKCuLkHBw&#10;aLh/f4gNNRezBavS40NgWUKJIXhNLQ2jo/u899Gn/OLP/zt0vkd69AP+1//9HxgM53gfkN7hRQQK&#10;fPrppyRZilRRTdf6uH4o2YANFKohTxEbDcSoigtoKfFKxzGPWBPxOKRSSB3Vf6WMIBytFFIoEmXw&#10;WuOsBCkQSiJcIE1ShlnO+dmUxfyC5WLGaJAjhGR/74DFfMVkOOLi9AXfvjjmw7v3+PxCY1TJo4nH&#10;JBqtVgxGgreXgekUFiPJYuQpSkiHCqRnmAmO9jSvX1Qs5iV23yDyBBEiqCdJBAdDydMHmi+/XfLs&#10;yR6pH2CrJcJovJNoqUiMw2jBdBG4nDmOjiRaCpQGZUvSHPwcptOazCiGqVyTAQikBbxlPIJ5GbAO&#10;agtVEQh+DdTPEkbDgunUUxax0NTVgdpIPCEW2CoIGlItCDYC/ZNUUVlHECC0wVqPC4HZQoCwDAax&#10;kF9KiVaeoANKQcBQloHpzKENjCeBYUYcL7ZinI4YZ5az2lJ6QxUyxgkgaoRUDAYpe8EzPa5YlQ6b&#10;C2SiWVUlvrIIL1BSkelAUcNiWeNFhpawUpYsyzFGEbwj2BqNZ5hpJpOEy0XFfjbCVgWL2ZRJZgh5&#10;wnxRIT0UVcnZ/FtOXr1ASsEwCfzyZx+yN8oZDoecn14gXE1uAtPVCiMlTx4+4M35GVmeUZQlZV2x&#10;XC6jgrWUUaFr7cuEdQVle5/d7JsEvGv7OayVryQNOHzjB6wLadlCHETH32rA2xsF7ZbK1MYHa+25&#10;Ud1P3VDwbcBWjSJp2zdp+1d9Ratt8Ht896vPq8pfU8ttAPVtFc53+Zt9cUC7+LS9/9frgtK2nxzV&#10;lA11XZHnOe+//wP29vY2bVUUxUa1bTgcUpYli8ViQ05gjGEwGOB92KhG6URT24rLywsup5es7ILT&#10;6Smz+SX4gKslSmpscNfAxNf8TMEN9e/on9vNu2qtKcuyV3G4XVjcVgrvU0Tu+nl9RcHdeLbPF+vG&#10;uY1ffN1vbitZe5IkYTAYxiJ7ocALrHUEf53gjTWofePHC0mQAakhy3KyLKeu6k0cxiYmuxmTb4CZ&#10;PXFRF+jYR4y2LR7eBqjttutthd23qbj3EUH1xcvd/mrm9KYw33sI7lb/flt/t8nR3hWzfp8cy7Y2&#10;6u2zLc97GxnX9wV8t9WRr9+Ld77nNQKxVh/2EXu1Y+kuUGJbX3TjrL7C/m1z8HrM1T/ft6nWvWu8&#10;b3u+q3Zsx1f9gPp39UvfPNmm5HdbzLqNeKFv7m0jBOzbe/rA9dvmdN++9a7x2aey+K650jfHtpFt&#10;3rp+AVII5OZzsfkvBE9dVwzV8ArwEm722eb5pcSs8xh+TdZzG5HKu/q17z63vVcXZLMNsNXsW98n&#10;99mM8TYh6Lv69pq/I8A5y9vXr3j86AH3HzxCC4Vb+23Nn4YcIPpP8V3rut74bM450IpQB8JaXbl2&#10;liTNGAyHjEYjLi4rGgJU73zUpO8QeHRJJa7lhVrjcAO8b5Ez+p452VZv7yMc6GubJgfZ9W/jeAz4&#10;EHMHDVGg1gYfPFqoNTEOkaxLXIH0rnI+Yg2uvyKFUkptiI5iv8Sc3GIxpyiKVj9G/y7miMRmzEsh&#10;kEphvWM2X0XAsQ+Utcf6SEQnBYxyRaoV0ge0VOggSTwgYtvV3lPXjiyXkewyRDKeoiipq5LZdM54&#10;NOb+g/s8fXKPYZ5QLaacHb/G1kUE9+GpsUgTCQAvzmdMT+cIkYAUFGUEflcxXYYXHiEkSZIQvMTZ&#10;VVSYHw4wec69R4/xSjNfrhAioViVCBHI0pQ8TTYAxLCm+jHKbLaZ4XDIvUf30VohvhxinWLpLZk0&#10;zKoaqRxaWfLEkCgFUpAlGp0lpFnKyfkFg2SFco4yWIoFzOcwncGy8gitSKRAiIBzFlnGObC3N8Qk&#10;Fhckv/3tgr/9T2/RspknnnlR4UPMT9TOEYRBSUOiFYmMMZsPkSBCSI0HSldSO4fScP/wgHGqkL5e&#10;gzsVAbn+nmNeOGoM00XJo7uGQeLJDBgdibIIiuBjTKe0QBuJ0ZCbFK0coa7RWpDoFI+ktp7zWcXx&#10;hef1OSyNoFASqxMqJyhqS+UVTgpQCV4lBJNSW898vqQsS9LMIKVkNp8zX8xpQkCtNdZajBEMBylp&#10;mqC1RmlNmqZkWcZgMCQfDOLa3fiQPmAywyDPUUrjXWiBTAVSeGywHZ8jgAgIBFIEvIjzQiIY5jkP&#10;79/nm2+/pa4K8jRh4SpsXTNIDcIN8D6CA7/99gVnWcLz957wyS8+5ec/fJ+9XFMXBX/7N3/P6ds3&#10;eOdwMoVsj2pxwSRTjL3i/O0pi2XFw8ePmJ+vuHjxNVnwpOvnLlYlh/cecOeB4sWXL9nbSzDKI6sF&#10;v//8d/z4539Cng949vw5X/3d7xDWkSi4+O4rvk5SHj95RDl/zMk3X5JLSVFHhd/KOoKSSJ0gcFjn&#10;mC9rJiNBagzBe2wITCYJF9Oa+SKCLlMDidGAI9SeelmQjSbcPbrDt69eczEtCEEgZGA0khilSILj&#10;5x8/Quk3fPP1lC//cIKzQ+4cjpgMI1nKfDrnRx8+YjTc46/+42dcXLzk5x8/ZTzKWRWrSKCKINGS&#10;j3/0mDv3V/zh6xOWC8c//uYV/seaowf3oVry+sUp03nFV1/8nsmdCeODCVJL/uv/8hOCl/zN//V3&#10;vPr2jPn5lN/9Izx68oBf/OKnfPj8CSbRlKua+3fv8vbOkPFIMp3NeHR/xOPHzzg+nfP7b14ynzle&#10;vKo5Oz/h9dtTHtzf59G9fQ7GCWkGiVZMhhopJ0i5jxBQ2xpb2/X+5UhTz2icoLSktjXeW5z1VNTo&#10;QUa+P4wkDa7E2RWzy0tsMUcLeJCP+eG9Q3T2gKAybEh4eVrw159/zWe/+5pVIRDaIGqDLRV1XWGk&#10;QRq7JmBbk7HVFpULlrM5M+cIziOVRGmJNgZCYL5YYp1DG8PeZMIgz9dEh1CUBc46hBS44CJJhlBk&#10;eU4IkczUVjUKQbFc4ZIapSRZmhCcRQtI0oTRcMBPPv6YTz/9lA8//IDRIIcQNgrzde2obb2Ot/01&#10;371LctVH6tzOw4TgCEESgmz5P6IDhvYdlfCw8XnacUXjjzTng9viie75Y/O7zvX5iDFH0H6nvpjp&#10;+/ikfbF3Nzbs5kTacXnbR2pIKLf5xbfFI00su40k8eZZdDve2B5Lt2PkNtHbVX7kCkB//X5ik4fp&#10;i0+3kflty79si1m2Eax1Ca+6Z+9tss0+1fj2e8T3Dr2xRpNru0Y22PKh++oQro8VufYzr8gfdraz&#10;ne1sZzvb2c52trOd7WxnO/vP2XYA+J3tbGc729nOdrazne1sZzv7Z1q3cLlbqN3+XvN3F4jc/ryr&#10;CNZc88pC6+/QOTTuO1wP64IKcU2drSk46KrLNaD3ENqM5VeA5zZg+Pr/32yXbkHtdbWv5nmb92++&#10;668VOkTRSr85MG+3c+eOm4KqPsWlvkKDbQqEcqP6eB140FdUvQ3k0Ve037ar714dZl99t79ge5ta&#10;Un970FIsulJ967bTDeCziEDRBgfiQ8AHh/BXn3UBDcH7CJJoxsotz/19ijK2/bxPeaoBhXeJBvrU&#10;EW+739U4vNlvfSD9vvtYa3sB1O3+uVYkHZp5fKUesYFVX3EkrAuQw7V52i3A6d7TB78pHg+iTYgQ&#10;thbrx4L0WOSKZKP+qKQg+OvPvgFOBVp937TF1Xv1WVdp9VpxkQhb53i7QOTaaihaK6JowH1cA9lf&#10;G4dCbYr0pVRIsVYrWf/e1f1jQb/zYa1mEv9TsgMKbBVfCaK6PCEqh3lvSUVCkJLh/j5VuWS1WnLy&#10;8luOT15z93DC42dPKQ73cNWS6WrF3//mCwZZTmUt0/mUYnmBrSzCS6x1EbglIChFWVXYyiFQeO+w&#10;zmKUhEa1DEFZlBRVBQhcFagqH4tm1mNMrYkBjIkK7OlYkhjYOxhycDjh4GDC/sE+e/tjJqMBg9Sg&#10;CDiWlG6FdQmJyhBCcDFd8cVvv+QPv/uOs+MV1QqsC6AgywT3Hwz4wYfPOLq3h8kNz3/wPtZ7Tk8v&#10;OT2+5PWLY+oi4c2bS6ZnC+oKEBpbB0SwqC6V7QAAIABJREFUaBPYO0h4+HCP/aFEYSlWM4pSs6wC&#10;s2VgMXVcnlYR/CsEKpEc3R0xGaccHQ6R2jOaHDDIB1xeTCMJQCU5O59ycbZkufR4JFmumexnPL5/&#10;j2ArytWUsloSQiAd5NRBc3pScnZaIKTg4CAnzzVSgvP1WmEurr9CCOqGnMAYWKvNBmqGA804HxKC&#10;4OzsnKKsUFrhbSBLDXcOxhjlsOUKFyRF5Tmb18xXYAPcvZczGuUkBsr5KTZAmkWAee08LkiSZEBV&#10;rRDBUwmPCqBQ69XGk2Sa2oP1gclhxoOHI4xxBO8oS0dZSeo6cLkKqDxBqZRkMOHBgw/5l3/+F+jh&#10;AbYOfPnda96cTEEmVOUKbRTaGP7sz/6MZ0+f4p1HmgQpFVqAMWmcg8hY3Ckj4E4ohRAeGTx+rSzp&#10;pSDRAicUNjEgRCzitA7vAB9QSpMkKWVhkUohVAQqSC1xdcCJOBa987GgWgZWqyXTywsODw6Yz2rq&#10;Oiq04STLouLrP3zFx49/wf6D91i9OmFeeu4OEiaTjPsPAxezguPXgbIK2BpWpSWvDFIITBI42IMs&#10;hYtLy+JIszcAZytQFmEFqYFBrlnOV5xeVkzShCoUCGnw1uKsQAlIU4FYBhaLwHxRoqVimGWU3pLU&#10;liSB+dwzzCSJBCMkUniQAikD44HkbOpYrgAPq0pwMS0wRqETjzGCNFWUVVTLcy7OXZWq2B9SYJQj&#10;MYqzqUMlCco5BJ7R0KxV7ePYO78MXMwdQgmGA4XwASF8BMMLSW1tVF4WUQV+sajJ9ZJhKkmzjNIH&#10;8lSgrGBVeKo8klEo5XEOtFYMcsF4YDi/rMmSGqUFPoA2huAkobZkqcTUMCsCQgsGiaCqAlXFupB/&#10;wHIxw3mPUYHDyYCimGMDJCbB1hUyNxzu76P1BWpRoxLN1AaWPpIDBGC4f8DDx0fkexOK2lHYSwZD&#10;jSoc5WrBg3v3yZOc2WwOIuojAlhbXyNdgrBWvhMdILre+OVeNEXDN4stkzSNCptrv8z1EE11ldC7&#10;e2zXX2kUwa8B/WRU92oUp8PaV6TlE1rnrkT91oWjfeRf18CyUiKvxUMNULspDPUbX6spsG0rHPf5&#10;v90i2a6v2I2HfNzQb4AAnbNY50h0gpCK5+895/nzZ1EpXmnKqloDzcB5j3U2aqfKqGiYmRyTmAhg&#10;slVUbjSGPM9ZLBYURUGxWnJ6fMybN6/j2qUVwUcfQymJ0rF/G0Kyhpxoo8jVvHf78G/d7kmSXJF1&#10;xS+u/aaGqC2+v1vHWg2wr004cFss8y413TZwfzugMKw1Z5u4KP7xzhOcx2iFkkBwaK3RRoHWyDVR&#10;WqVrtNFooxGlIBAV3LxziABKSAZ5ijYS793aR4vxi2T9/bY7KqISnQ/9is/duODauGqcUxH9Qt8G&#10;Pka0KNd55cQGuB/v2/iSV33dF0/cIAZr2rsnJ9H3vN3rNL/TJq3Au3cCCLb1ed/1/9+wbqF6X4z3&#10;LtXlvnjw+zzntvd6V9zfvn6zprZJ6LrzrP3v6/vE9nxUfx6of67ektmiC+i4LdewrS1v+15fO13d&#10;J/yTCBP6iPP6QN3bcjnvyqfcRq7S7ENtMsR3qbdv64vuuO22123g+NtAHds+20YssY1soW+9a3Yd&#10;5yNQq30d5xyoNfGdjWuJkuoa6UE71yjW7dkslUpKqhDiOt0l8oHvtS+1Qe++5zrda91GTtn+fnc/&#10;u428oFGw/2OJHZxzBBHn/2I+49WL7zg8OCAfjHFSsKrcRgFSCIlSUcG37SN6768IjgApZCTOERoV&#10;BCKTHBzsM51dsFjOqetyDa4OSHHVN+22bLfPbXmvG3N0y7z7vmtKO9/WzWNd5XwkAYWUBgFrxdE4&#10;tuqqJksTpNEIJbHeU1cVSqq1n9wAyqLfVdf1mrAs2dyzAUItl7MN+D3m/9yVL7YG+hI8SmlkIjFC&#10;rInhPIuyQmkNRuPKOsZqIuCdQCpBpk2M/aTECInTUHm79mWiP6+kRKoYy9Y2MPt/2HvPJ7nS7Mzv&#10;95rr0pYv2EZjuqd7ZnocyeGS0kpa6V/eUISkUKxWEnc3huKQImc4nGmHBtAACqZc2mtepw83M+tW&#10;1s0CKO435onoQFdV5jWvPee853mewgCW0cwyL2tV4cPdHr6aY0wguIBUAuMDTgg6UUpZWs5en6Fc&#10;jIpjSmNxDlwQIOp7JElGnMQEBMbV5GkOcFJQeo/QEYP9A7KLC07PJ+SzQJpInHUEWZ8R6Eiis5g4&#10;jfFOgAehFJ1ujzTLePriJeeTGd4EIiWQOkapCOdmWGsIwfGos4N3hkQFpLAMehHdbEieFwgXsEYx&#10;mpfMCsgNlBaU8KSqBsAHXyumd5KU3Z0MHQvenRX8zf/zkhAUvSzGu4AloISsCduUQgiNjGNirdFS&#10;IjFIrQlS1arqQVJYVwOZpaDfjdntZ0SuWsxfEEpjLMxKx+W0Yjw35MYRZ5JOR5BqENKTpBlpmiCF&#10;xHqLDwGp6pg1iSRQYW1FJECpGOMCo0nO5dQzmgmi3hAxLymMIMQZVihy4wgeghcErdBJSlAplZfk&#10;Rc5kMiGOFWmaMp/PmM1mNTmGsaszmBA83W5NHhfriERHpElCkqRk3S5Zt0eSZCgV1TGiCCgtiCNN&#10;lqYQlvNDrPKmYZH2XdBGLNzg+hdSBJQA8HUONgTSOOZHn33GP/z2tzWho5BoJTG2IkpSZL9LPnc8&#10;ffo9L59/R6Qg1f+Og8MdxpVFKEksI7742c/4/mmX3//DP5Dg2Lm/Rxw/orh8QtaNeHM25fzdJcd3&#10;D7n38X0uLt8wNgUDKUmUwjlDWRQc3jvgmyeviI1DBkEqoZyOePrtKx5/+pijO4eUl5dcvHpNsI4k&#10;wNsnT4iVZvdwn/OLC8rRCAQoH4gAV1kIEpWoGmgdHGVuEd7Tz1I8BuMqdoYdjPeMpzkhOGw3MOzE&#10;4BymKKhKy52PHvKDxw/45tuXFJXl/GIGZPS6kuBK0izmlz+7S5Ypvvr6khfPp5iqwh9qOklCEIGz&#10;0zMe3LtP+Isf81/+82/52797xv0HQ+7fGRBpj5YSaz3BO+4e9hgMevzhm5ecn+b8/vfP2T/s8cvP&#10;7/PDL44Yz+Z8++QpX/7+W/r9HXaPBd1exP/w3/6M3UHMb/76d7x+Maacw1ejFzz77g1//uc/5Qcf&#10;3+Ngb48oUgz7ffqdhG4aM50VWDdhvydQH+9RWJjMLS9ejDk584zm5zx/dcEg1Rzs73D3eI+dfgcR&#10;KYx1iOBqss7FOYCUAeMtnTQiTRO8hzzPca4mHZlMx4zmE7yzRCoQXEU5m2ONJ01TIllQzM/ImBGl&#10;fbTs8sO7Qz5/9Gec/MkjTi9nnI4LzqcFr09HvD2bUfkKYUy9X6MJSJRwCBdj8jlVZYiTep47o3Cm&#10;oqoqnLV0Oh2UEkzOzzizJSFQE4AqSVUZrLUMdnoErQlCI0IX4R2hrChnMyKlEd7hK4dONJGMGAx7&#10;PPzoEZ9//jmPHz3io0cPa/KO4KnKEmNMg3j6CoR7pTp+5Qc3iQWbvlEzD3Xlhymcu1JqX/pgTXVr&#10;f+O86SYguo2Euu1sri0PtIkgvi1+uR6LtZ9d3RYfbzqbXvexrn5386wdxCpf0JYXuC2mWAdZN23Z&#10;f5viojafrNnuzX5f+mprrbjKWzX9x2XOb1Nc3kb0uH4mba1d5SY3EVy9L49xm0+/Tv6+KYZbz1G0&#10;+c1XZEq0zon1s/T18X6lBL+1rW1ta1vb2ta2trWtbW1rW9vav27bAuC3trWtbW1rW9va1ra2ta1t&#10;7b+CtRWR31acurTlge0mZaG2g/C6HnF5CH6Fkr3twH39HLWpbrRZ5ekK5H79ua8KHZa/r5VY7bXr&#10;LM0vCudXijjXrn+dDd0vlE7q91wAFJxt3Le9Ha+rrtWg8hCuALhtAOymsmbbgfNtamab+utD1Lmu&#10;2lxuUET0H6Ry974+r/9eF6dcKaXTAFRFm4tOF6iTJRhfyCXQpl3JjLAA/jZURZdg+uVzbioQeF9x&#10;Qpvye/O7zSKI2/rpZju/n6ziGtC7BURwm2JCG4i+Vb180dxLBcvFqLvC4CyLiwWtbb8EUCwLJ5pF&#10;zkt1VBEEYVU4wQo4tny3lWrXQhl9OanEcs75sCDEENfepa34Ivha5era71qAN1rrm30uruZ5E/Aj&#10;ECuwVrMAxVpbg4iaRfSN+7aPicV8X5IpLFTfa+KGFtKMUBffr6651vYsVL3EoqCz7kxBcAIha/IA&#10;u1BHUTqiN9zl8K7FVCX5bMLZ2TlFJyWYkot3r8EbgnMcHN7h0aNHDHZ3yPMD3py84t3JCZOLMaZ0&#10;mCpg7GK6+atpK9VC0dtDpGrFJOsChvpvGkjj+m9RrHALUNnOXsrR4Q67wy6DXsJwmDEYdIiTGCFi&#10;HJrKBYJcFNI6h1cRWqcY5zh5dc7rNxd89eUzzl6f4UrQC9BuFgk6vZS7R/vcPd5lb39I0IE79w8p&#10;reVyVDHPNd8+fcer568Yn8+pco8MoLVAYFFK0OkI7hwPODzoIoVFBk9RGibjwGhScnZhyUuQQaAk&#10;SC15+MldDg9Sso4gihRp2qHT7xNFMZeXl8yLGfN8zsnLgtm0IASoLMSZ5uBgj2EvoizGzCcjtKyV&#10;sDUp43nFu/M503kgySKOD7t0U4nwHucqRACtlkohcjGv6nFsjAUhiJOIJInBe8qqoMgts9wQPFjv&#10;yToxw35GEgVsVWKtY1Z6LkeWPARcENy522V/v0NZVFRlhSkNzte3C6oumCtLA90OKopAOgILdXnr&#10;0ZFguNNlb2+XN2cXaBe4++CAwTDg/RwlagDyeBowHnIryERCt9tDD4f8yZ/+GbsHd/Be8ubkFf/+&#10;3//PvHp7xuRyQqQEcRrxxU9+zC9/8QsiXauq1XtPvSdpFaGkXq19YgFKR7h6DZK1QnkIHktdvB7w&#10;qzkb66RWU9cWswBu6qgG20aRoqrqeVir8EmEUljjanBpFJFlHQpjOD09JUlSOlmKCB5TGFxuKJzg&#10;22+/5fSLx/T2j/DlfYaHXSIxZn+vQ4nj7ckbzk8MxoCtAsZYXKVQEWgt6XVhf1/y5p3ncmw52kmI&#10;ohhnHSYYCIJutwcq591pTu9hB+sFs9yQqQChBkbrKJCmCpAUZcAkFqvrtosUdDNJMfMUeaDQjogI&#10;qQAlCCIQR5JexxGEwhmweErrGE/mdLuSNIqJYlu3PdTj0ASQHis8SZQgY+h2JSdvHe+mJXsCsoFa&#10;+AyBJJLIKGY8q5jMHC5ohFAIYVdA0OVSH+nanzUukBeOIq1BwnGqCaVh2Ne8mxiKuaPqGzwxznmc&#10;KdFRjMAzyDRnZ4bx1BAniizRWF8/u4wUWSaIK4+oAqUxFEaTRZrprH7PVAcQuv6CtygC3URzMZ5z&#10;97Bf76tBkMSaKNakziKRFDPLzBjQitJ4plXA6Q693ZTD+4Z356d0O4rdUnJ2cYp89JjPP/0hv/nd&#10;P6FiTaQUlbV4caV2vvR5Rbhe6OhX+1jt56igF3tXWBVhugapjGoo6zZ9jiYRjNYasVagqrVegXrq&#10;3/sbxcHLouSlz2WMwS2KW6Ws1cy01oiG+pPW0cr3bwPjNvf1aOEXlGVJkiQrUPYy7mgWuzZ9hxV4&#10;vYWMbL3Yeh3QfYMgZy0WWvpUPnh0HOECHN+5w89/8cu6+FwqSufqdR2B946iLFbETEtfbGdnB6UU&#10;eZ4TJxHWWKI4rtf1+YwQPBcXF7z6/hVVXpEkyQIELWuEiLiKi9bjoRAWQPtl37urvl8pbzbIvXwI&#10;aCVWRcIrJPbSz5KSKIpuELK9z3duA1C2xgzcBEgvYxaxQoU3wcIWrSRCOJYaonlR0KdWPVwC9iHg&#10;vMOaCuc9akH+pUQNQBdAliU1qB2xmjch+FolnoaPvtiyQyP+bFMG22RLn3np23t3Pe6WLAgjQoO0&#10;QDTJIBbg/+AXwKGbhfrrBdrB+1p5c+EQNtXdbuuT5vu0FcrLDarqm/IX64rAHxIfvy+/cu09N1zz&#10;nxOP3zYub4uv3xebbwLTt4GNrysbthN4tIG618diW19+SI5qM6A7vLct29aANvXwD81f3JY/e9+6&#10;s4l47rZ7byKcbFpTXbotZ9Z89iaJ5PI7m4AUt73bbTnBthzCev+27Yu3ETG+b53+0Pmy3J+UqpXb&#10;g28AopxHRRHWWjppho40SiusdddULkODycUv8k9SqFvJJNrGdtvcXVcrb66lbT5BWx801d6bOaL3&#10;5Qtvy381779pHVBKYb3H+9rPOHn1kqOjQz79dIAnpnJu5W9orYiiaPUucRyv1OGNMau8nkIhg6wJ&#10;b7RGEEi7HfYODhiNR1xeVHgXVuSk6/mmZZ6pLRfWtkas751LX7PNb2vO6TZSlU6nw97eHpPJhMlk&#10;cm0dWPq9LgSEVKRJuriXX+yxArPwezwgtaITa3pSIkMdlxpriaOI8Xi8ajO9iLWaOfQlELD5u5vz&#10;USCQNWhaypqgyntscHhfE40hAFn75ForIl3rhEssqYoQvvbZPBLrwS/B5At/X8nah0FpHA5rPIiK&#10;fDbj2Tdfc55FdNIILQQqUggtqQKoOCafB6qyIHhFp9snCM28miz8IZBaI4VY+PEBY0qcrWrQq/PE&#10;aYqOE9CaSAju3HvAyaszQhghpKQyFdYb4kgTJYo4knSzFOsEtqxz0Q8ePuLVyzc8e/JsQcJkUCJh&#10;nkcIGzgvLfvDGowfp5a9niRIj1YgsWgCqXaEGKoSKgOllRjvqVwg0gFPQHiIlKCbdhl0B3gfyAvB&#10;P335Clt69va6ZLFGBY8MtiZV8wHrwQqPXviSAgFKg4zwUlM5ibGOWWnwQtLrd9gdxETCIwgIGWGD&#10;qwG0s4qLScnZtGQ0LzClpZdJtAyksaKzIKIDB0pQFVdxoo5ipKjJ+UAilKSynvmsZJIHypCQDoYY&#10;oyD2dewdJzV5l6kYDPdI+/ucjA1Bx0Q6xlSeyWSElDWpQ1EWjCdjyrJc+G8KY+qzmF63Q7/XQUlB&#10;pCRZmtHrdBgM+vQHQzrdHkmSolVck2oqSRIr+r3OQr38ar4HvyRWlUgkix/qfpJ1PsH7gKRWsVZK&#10;rM4Z7t27R9rt47wnjhOCkNg4RitJFBzOxVTFfPEdx3/8P/4DOskYDHdQQIxHB8t8NOLszQkHux06&#10;ccrex/cwsylVdU4SB169eMLwoIvuROzeu8vp82eIeUBlApla3r59yfBgj3sf3+Ht9yckogb7ey94&#10;9e0zDg4O2BlmHNwdUs3PKMclUYgwueHtyxOOHt5n9+AObwoLbo4WASHrvLJxjsoEtACpFKVxSBHo&#10;pXA87KHChCpSxGmHL78puMwDFo8Uhm6siJTEecv5uxccP3rIDz55wNOnLyguC4rC8fDeAd2OBgyR&#10;kvzk82N6g4Tf//4tr08M3o042t+pSQaqHOufc7B/xM//5Af8/u+f8OzJiOnE8ejhDt3M1nkdD8V0&#10;yr1797h3b5/ffvmUZ1+/5vWLCX89f8rjT+/xo88eMTg84utvvuXv/u53/OJXvyBOOmjp+OnPHhKp&#10;kn/8x6c8/fYUbwUmt/zu77/k9ctXSC042B8yzBT7e0NkEEQywntBnhuqckKs4O7hPj/54WP++PUr&#10;vn/6mtkMZonn/OIdr1+dsjNM2NkdcrC/y+4gJYoUxhlMZSkKg3MeqTUQiKMI3a2V1fMix7s69y5U&#10;hMBzMTpnPq/QStWEhqEmY3PTCaoYURYKayUfPfqIT4773NlRzMo+WX+PeRV49uoNf/jma96NRuRV&#10;oChL5rmjmgnG8zHWe7SOa5ITBGkWYa2hmoxI0hTpDUUxQ2lFoiVVVaGFIHhHMAWRlBSzHB/qd/FV&#10;SRxHJElCJj24Ek1g0B/w+NPH/OrPf8W9B/c5PDim3+/X+SFjsWWF95bSVKu91jmHc+HGOfN6DNAG&#10;/G3GNldxqiOOM9I05fLycuXHtPnJt50XNoHQ7/tOkxRxXbX+5tnkZv/4feRrH0LWtOk9rsDc8hpZ&#10;+rri+PXkxdW5UJv6+Ka4py2++ZB4t5lnaItpr+UTpGyNMa/ynOrqXLKFuOom+QDvJSjfFJO+j6hu&#10;6e+vxym3keB9SMy77NdmnnY5p5Zjd5lvbSP9uqq/kIu8o98W42xta1vb2ta2trWtbW1rW9va1v5V&#10;2xYAv7WtbW1rW9va1ra2ta1tbWv/Qltnm//nFES3KTndxli+BLAufru6/3W1rpvKSE3F703Kbx9S&#10;CLup2NwtFAmXxa7Nd2sWE7yvsPbqAPfq2eqiO49ZFF20F0G0X2f9WZrP0WS8bxY3L4sy29rgNiWs&#10;dbuteP62/r1tvDTfu60AYH0MLcFRTeW4GgB//aB8/TrrCuPNvlwvHF49k2yAmmq44WpUfoga2frf&#10;ln20VHNa74e68MZd68t1RfF1xbx1IMhttqlIYr1Yd5PaWtv8v6G8zhXUvQnkbz4rLADrhDXQ+dV8&#10;XYGYGv25rhy4Xkzc/HnVTkLiV6C3BtDdB6TUN9atNtWItvH9IWvh1TwWG+dN896r74ebBUd+oebZ&#10;bMtNygmyQULyviL72wqfbpCJCAgrMKNA6xjwxJ0ugz1PkeeYPCcfnVGWOb6qsMZQVXOED0xmMw4O&#10;9/nooweoIJhNT5lNTsmnY8ajGRfnUyajEZXJcbaqIWEelFQoLfGhVq/SSuG9QGpNlGh6HU2kNdFC&#10;uUlrSZpG9LIecZSgVSCKJAiP8SXWBqSIEEITBJggMVXFxcUlb99dMBpNKfOKyeWY6WhaA+qVoDtU&#10;DPsRhwcdHjw8ppOlFLnFBfAq0N/pUzl4+/qcyTTw8s0lX335AhkCSirSBGzl6GSC46Md9nZT+j1N&#10;rAN5PqOYF8yngouLgskkUOR1QbLWARXBvYd3+OlPf8j9ezs4n2Ncjo40zgmM8Ywvx5y9PefV91O+&#10;fzbCFAGlBFEsODgYsL/fJ+AwZYGrSrI0wQbDvHLMc8PFpcF6wcHBkOM7O1TVqAa++5rERMq6sNf7&#10;QD4vkFItgJQeAnQ7Md0kQ2lFXswpTYm74rMhTiS9XoygxFhJWTlGY0tegBeCLBXs7Pbp9xKEdFTB&#10;ELxF6wjrAtZZ8sphjIdgGHQNMq0LM2NVg+8Cgb29HR58dITSitcXZxwdD9nZjQlMCFIwyUvOpznj&#10;MhCkpiSQxhFRkvDg44/54S9+jFRQzKb88Q9f8eu//lvKylLYik6vz+HxIT//4if0swznAkpFeAsq&#10;qpX5anD3GjCMK6IJ78KKHENIDTLgTFXDYX1AK4l3kkhrvJP4GmKNlLVKuNaaQkigVnDzoSLgcQhU&#10;kqCTFFfMGY8vybKU7sOHBOdxoVa0SzsD3pye89WzN9zf6zGxESfvpuzHczpZn04S0e92iKIR+TxQ&#10;GqhsXbgdQiDSmn5XcXAQePmqIM89xkIUx8QxuLJCCMHuIGE4kEzHBSLaRWYdrC/wUiC0WKm/gScv&#10;AqMxZLGik0GsNUlkGfYU+dxjrKU0kMYebSWylm9EKUk3k+SlR+h6zbNVICQQrEBpQSeVjCOJKRfq&#10;dx58GaiMpdfJQEqSTNIbGmalA6XJK08Se1IC3SyjsIJOapnNHc7XQFMfHDpagAmsI4RaGTEIcAFm&#10;JaTzQJZJtIeqKlFCcrib8vJdTmU8pQcdZ7iqVoPWkSDtCrKuYjyBnV2FjFJskVMVJf2dAWlHY8iZ&#10;FXOqILmcWeK4QxRLSuNQ3qG1JNYRWlVoZUiTwMk7y1k853BnQF46BDkCXe+R1pFEkth4nBQ4oSmN&#10;pvJdjJ3R6/dIUk3XOPqpY1zlvHn9knsf/5A7B3vMyoLK2gWxytVedlWsW6vc0/CfnPNIqa4VYTb3&#10;tCWhjLV29Z1moagQolZkD4HKGIL39R6xpj7cBIk7F27sgc14RwiBszWZhxCiJvMgrHy2ZeForUwl&#10;WpXa1/355ftprVf3qqra90/TdAWQXz7rUp3+NsXcJcHA8nrL/18Wn2qtF8rtTbBpm/Jr/f47u7v8&#10;6t/8G/aPjggB5mVRj/NQk3x5Z2vAQlFQVjWQvdPpkKZp4/1ipFQIAZPpCO8tRVHy6uVrqqpaFb1e&#10;kag0iMtgIxi9qZS2/Lsx5oa/5b1fAVyW42bZNqu4jZuqV+vF4s3rNkHZbcXcm3zp67GpZN0LWxbY&#10;Q0DrCKUjytxgFqqaURRjTQ3yz7IMawzeeZRQRAu/td5aa7+20+nUypoL0GAIrt41RCCIzWDidR+7&#10;jXSh+XMTjLceS31ITNz0Wwn+GqnUJpC2VGqhdutXJBS3KZ61AfqX87cZF96mnrf+93VVubbC7Q+1&#10;D1Us/xCF+fUxuCnX8r44fb291gEIbaCMTWpubeNi/Rqb5tSmGHNTLPP/J+fzvrb8ECBB23c3gSuE&#10;WI57cWvfbZqjzXF9Wx+sj/vmntoWr7fF+m1EGM18RZtKedt6sp7LaQNyfAjJwfozLffFNjDP+/r7&#10;Q+bT8n2XvsdK9TMIgvfEUQrUfifuan8yxiz8C3dtvVgqWHrv8c4v9rI6J7fc19aVPW9Tz2yuo818&#10;RRNs3sxhtOVj2+bOP3e8b/psvUbeXEc2k6fWOQXnA+PJiGfPnvHg0cfoJEMbfW0PX/o1nU6y8gGW&#10;7bzyl0QNEFcqIhCwtgIl2NndoT8YMhqN8SvfyqGUXvlo7UDv29fatrWsNfddO181mUtYEiqGlZ+p&#10;tSZNU6qqoizLa9+PoogoilZjK4oi4jgm0po4rtXUAxIfZM1Jp2RNkhNqVfRo8Y7GGAb9AXES8e23&#10;35LE8TUg1Ar8bmvSHXH1smsdzyIXdV0B1AMIBWqpEB+ItEIJifRm8d4SJcG7Om/ikBjvyE3tuw86&#10;CZK6fRB1zqk0ltLW7atFIJiKbreHsIbpaA5SkfV3cV5igkCZgMYSnKeX9cl6OwipCTrlcnKORKCj&#10;lCjSCwVkiwieSEoUAZzj+fPnvLsYsX/nmGG/T6/TJU1TVCSoSgt4dCQRCQhRE90GX5FECbFKePDR&#10;Y7r9Icmk5JPHnzKdjbk8O2d2OWUGMaRmAAAgAElEQVQymvN2OieWhtJIQENwVJVnd+DoJBArj5YC&#10;qQJpCsbCsC8ZXSzyMFLgbICoJgqItebg6A5JqsnNjNfvppy8rNjdjYm1QQsQSKJYLwja6rmXxhEK&#10;jXAOpRVxluICVFXABCitw1SWJInoZRFZrAi+onQeFxTWCwoL59OK08sZVka1knrwdCNBIjwq1PmV&#10;OFYELZjmc6azGVGi6MQJgppIKZYxWmoqU1HMS0oTyJ2gDJrKeJ6fjbioPLnsYB1MpgVKaJIkw3mB&#10;cRKFJiAo8xneWpIkwQdHXswpiuKGcm+SxHSylCyN6aQxWZqQJSm9bo9up08n65FmHaSK63yx9OhI&#10;kcQR3SxDSoFbKUULkDXJar0eSCRiQRS5ICsgIOUCKE9YBsMIKen2+9y7d48/fvk1zi/2DOo8J6Em&#10;G61Kh8ln7A1SRpcXEMa8e3tOWVowFZnyJAqyJGGcl3xzcsrx/h6P9j/GXli6g4qgHeenbzm4c5/d&#10;g30u3r4jH89QOHqxwFnH+fmIx5/cpZjnFBcjjLPYIpAEePnkO+z9Awb9lOGdY56PXiCqOn9weXYG&#10;OmKwt8+Djx/z/XdPsPkUREACEWCsp3KgpWDQSzHOcjnJ2RGCXhoz85YQBx7e6/Dq9ZxZ6VHC4RAM&#10;Uk0ceSIlKcaX7O8dE332mK++fsb5ZYn35zx+dIRSAmccOtZ8+oND9vb2+evffM+b1yMEgd2dAZEQ&#10;4ODi7B33DvrYz+/x5KsTxqdzvi0q7j8c0u1q8IZ8PEUnHT7+wX3+x//mC/6+3+H3v33K+UXBxd9+&#10;x7OX5/zqz3/CL//s5wihMJVkPrWkmaTTjfjJzz5Z7FURL79/B4uc7WRc0Olqzk7PGMs6x9nNNJEC&#10;nWh6WUy3I7kYzTk9O6U7CPzZj+9xZxjx/cs3nF2UzB04A5VxjKfnnJ6PuHO8w8H+Dp1OghCeNI0h&#10;1MSM1hqCW+TVlURmCmdNHVeKmlR1b/cek9mc6bRgPMmZzqekQRNFkmI0pSxr/+vbb2fs7u8ThCLr&#10;7hCTMOx3Of78Lr/8dJcKj3ESYzWnZzO+evqak7fnVNaRl4Z5XmFtoBrNCAK62pNGEMcCGcSCLDws&#10;APIOYyoGWUyn2yEQYaypSW4SSTfT9DsJwzt77Az67B0e8egHn/DR4084vHMHpTWVteT5jKqq6pyD&#10;8/jg8Td84qWPyYo08ToYmxs5jM2+m7gGCG7Gz8181vtA8OtnYm15imYM0Pbz5rhpE5GcaJzRL4hv&#10;l35boPE3ueZnsyJxvnpWd+PZ1uODG+eJt8T5t/mhm86Y23I862eL6/mhNr+67Rm892wKNdffbT1v&#10;uD4elmNlvc+vSBU8S7X567G6/KBY8voz3x4v3Qayb153mR9Zz7/elsdsO0NukpBvqgfY2ta2trWt&#10;bW1rW9va1ra2ta1t7V+LbQHwW9va1ra2ta1tbWtb29rWtvZfwdoOo5tg1fVC8TZVxmaB5yaVt8U3&#10;Vve5+gwrtfZ1Bvb6oPjqOdueffnv+nOuf6cNvH9V7BtuqCw1ARXvK2S/XhRRA2bCQjVXSrV479Cq&#10;LrTJ2g6g18Hd6+pd6yoA6wfRzWvfViy7CYizVGNs9lXbofkm0G5boXersnjjHuvf01qtlLDbDs2b&#10;7bP+Pm3FGMiFVrhYgkwEyCsl8bZx9iF9dhsYYVnIuyz03TSml6qom0A4m4qY1+/XbKtNgPrbVDHX&#10;i+hX7e4/fExvUohoK5RpKsCtA+Gbc+DaGGv2dagLR2slys1zdr3YX70HdHO1JrWNzaaESA2C9YRW&#10;0H8N9AvgRSuov6nmfm0NXqjpOOfwhEVBdFiQNrSvjZsK5Nfn32qOwqpoW1CDF4VwxHGMiIEODPcO&#10;MUXJTGtMMUX5Af1uwuXFKePLC169fM5//Ku/4t/+27/gh48f0Rv26Pclwe0wn0zJ5xX57IxYB5JU&#10;10qxSEKQSKWRWqHqklIW6GGct3hnEIv9xlqHkhqlIpSIFu0mML4GpRZGMp2VjKanTOaW8bRiMskZ&#10;X4yYTyaYfE45t0gCaQL9vuTwoMdwsMOw36ffT0hS2N3rMZ7NyaIMoTRpp8s09/y/v/5bzt+NKOaW&#10;0gpSrVF40kzjTEGkIj56eMigryGUBF8wm5ZMRjn53HF+GZjNwHuJSoHIc//jR3zx84fcv3cAAiaT&#10;CcZ6oriLD1C5itFFwbOn73j+5CWXbyvw0Btoup2EXi8jSzWjizN0FEhUjFYR1gvGk4K8NFgn0Epw&#10;eDgkyxKKyRnOzZFItIwQ0tXgd2drJTYP1joQgSyL6HYy0jRGCbVQ2FuA8Vyt6qaUIEk13hmCgqIy&#10;zGYGHwQqqcf57m6XfqYJbo63jlRB1EmYzg2zmWOaO4qqnsfGBPLCErwg1oJI1kA5lTiUEkgVcXp+&#10;Aa7g+GCIICef5VghuMznjIvApJL0d7u1elA3Zn9vn7/8y79geDAEKkyR85vf/Ibz80uE1KRZSrff&#10;4dNPf8DdO0d4a0ElCGR9b6Wvqcpera0gFwo3IgiQqlZQU5IgFML6BXDUIqVAyYCWAisEUiiUdAu1&#10;OonS9dq1BPMpIREiEGUajMe4QKfbpaxmlGXFLJ8zHo+QEoK1xEKQJCl2Ivir//vXfPLRHY605VQW&#10;9HcgigxKCPZ2YrIOFIWnMAnGS4yHTGoEhkjD3m5EFBVMJ57KSLS1pLIGhAdv6QwDxweSr59ZxlPL&#10;zqCPKy2lL1EeVCRIE0WWesYTy2gC/a7kcD8iEqAIpBH0OpLx1OMC5JUFoUilQGpPpCXdLOJyUjGd&#10;eJJI4FKBdQJnQQhHlgo6meZ0XiFCQHmBCiCcx85zVCoIQdbv62BWOFQQyHmFUYG9YYdICdIE4hgq&#10;YzFOoWSDYIVAWXl8qIH9wSqMg/Hck3U8KhY4D9Ib+okilpKi9EzLuvhWeUGoDMMkoZNFDIaeN28L&#10;3p4aBoM+KraY6Zyy8OwfDIjijNms5M1lReklpXdYAcZ7jKrVreJYMeh1sKGkNHO6Xc3bU0OvB2kS&#10;YX2FCBKBINIKHRyxAiOh298lTXp4rxEiwgvBzv4Bk+n3KOlINZy9fMa9B4+4e7jHN0+fLfbKK7Wf&#10;6yqSYVVUfFXwe1VAuwTTrPtny2JhpdTK7xKyJkOh4QctvgQL1XDBTUBgU/l2HZTZ9CfUAqi+/HuW&#10;ZRRFsVJKXb5TUzV1HZAmF2rjNaiontdxHK8+p7VeXasoy9X1mr5rFEXX9uWm+vry3+Z7LL+/9GGS&#10;JLkWg2ktr/kaS3Cx1IrPPv8RHz16TBTXIBRTGUJVF5cDNchj0X9aa+I4XgG28jxfAfu8d+T5nLLI&#10;sabixfMXTEZTKlMhhUQLuQJUNv2PcEs8sh6/rYMfl+Nj6f+vF+U2r+PXlHA3+XPNdl2Pb5vXu/Ee&#10;a0XxN3xfsShSxhHHEbPZlE5viNB6sbZdKWNVVQ2qlEJBMIv1XtX+oarV352vgViD/qD2LZ0niRM8&#10;NShzVan+Hj+w7R3elxdots9y/N0EWF+pxgMLNXfwPuCsXcTB12O/TWBdHwJy0a5NgGrdXwuCB6iB&#10;c6H2f5tkHOtxVls8cxuZ3r8EXL2pLTcp07Xd/33K322AzLYYte2+TRBGcw61EXitx8zrKnltYINN&#10;hHGbiuQ3KV+3zdPrz1sT6sBNYrD3gXvb8hG3fbetT5b7zHr8/r5YfNPfb4u/m+vPehtsmt/rbX4b&#10;wGAT6OZDgedtucJ1xcMPaY9NxAgfMq8+JLe1fv0mmPyqrfy1/OUKlL14n8pU9b4e6xWoegnicG4B&#10;uBRiNZOstSgh8d4tSIPYSE7YNmeXP1+RW4qVKub6nHhfDmc9T3gbmUTbPFkH6C/VPK9/twZMr6ui&#10;SwRCapyv977Xp6d8+/Q7PvvRFyuSn+ZaHccxWZZSluXKj2iSs8iFmqhSEhccSmuMs+go4vDomHdv&#10;z8jzyZKe7NpYbCPJ3DRurggOFm1NO5HBihSy0SdL/2/5veV7GmOYTqc3lEaX94+iCCkE3W6HSCuG&#10;gwH9bpcsS0mTDIhAK6I0JklTlFTEkUIoSRRHi7ECv/vdb/nuyRPiKF4RDy3vZa2t/dyGj9UkvcHX&#10;/jXiitAtuPo9hFzs/94jARk8Eo8SgjiOiAkoKVBS1/s4AeM888JgA2RJjDOufmbha9C/N8yLgtIE&#10;sjQmzWDQSZEL0HRpPGiF8HVOYFZWYC2xt2gc+awkqA6DwZDuYIglUFlLrztASsF0OsGaCiUFGkE+&#10;m2KtJS8Lwtk54zzn5198Ucf1izVgOrNEqs4r+RRCFFBCIPFkqebe/Y8YzwzfPn/JeDShqhxnZyMu&#10;3pwzvxjVfowSeAGXEw/OIHyEN4bgHWoYESJPiBRJpADDsJvys892GPZK/umbS8QkYC01uFxrBv0d&#10;4jjl5dsTxrMZb14X9PoZgyxGK4fwAiUVUSKprMAJgdCBKNJoL4gkxIlCxZqyrBXmbQBrPVpJBp0O&#10;O92INKoAjwme0mmq0jEtKs6nJZOiQieKNFLE0jCIIFGeWAmyNAahMCYwyQ2V8YhIg5BYb4hxKBVw&#10;vo6/i8LhvKDyUFjPxJTMhMIkMYWVzPKKysGDB/f5+NPPeHWeE6bnzA2YsmA0mi4maj22l/Gb1npB&#10;llbPwUhrOt0OWZrUYPg0pZOldLIO3Syj08nQOrrm40ZakyYxcaTh2nrWBMqGmggxiAVTlbv6PQIh&#10;FM4vyFyEwAWBUhFf/OTHfPXVVxTz2YJsUGJyi1CSOOowGOyjQsKd412EVUwuRiip0FkCaYdQzXB4&#10;5k4QEJxcXPAPXz/l3p/8kKy/h6lmeO84f3fOYPeIbrfH8f0HnMyfMJ5VGCdASd68vuDgziFHxwd8&#10;PxuD96SpQBSB+ekpL51BfHyfwf4d9u5rXnz5hDSFTgrTixPKcs7xwwd0hz0uzRwRPDKACBJU/e7G&#10;BYpKkkSaclYg5IwsS8A6hKvY76XIOykvT+ZczAMu1O01FJJEaHAeW+Xs7XT47EcP+Md/fMp4WvDV&#10;N6/57JO7JHGFrDxuWtAf7vDv/rsf81/+5mtefH+KjCKOOkMICuEt8/GIu/s9ej+9j/URv/3tU54+&#10;O+fozpCD/Q7d3YR35+9I+yl3jvf41S8/53B/l3/68gkvno14+2LE/3b6az7/6WP+9Bc/5fBoH+sC&#10;l5cF03nFoJ/y+Y9+ynD4kGfPT/j+u6dYY3HGMx4VpGlC1ol48XLEsKc53OuilEPg6SYJ3aOMnUGX&#10;0SQnv3zLTgrdBzuMBnPOLnMuJ5azS4PzMBgEptMzTs8q7hzvcv/uPoN+RvCWvMopq3pPq6o6lysl&#10;RJFk0MsQUuKcIZExSabY39/Bixos3+91SbOUb5+c8P3zN8RpD6Fjvn76liTr0O0YLs7HZHFKJ4sh&#10;dqhUkmYdBlmf4+EOn9wdMp3m5JXDBknlYDyd45ylMhV5afBSknS6yCiuY3pjqKpqlUdZ5iCCVAil&#10;6Ha77O8OOdjZpRMnGGtBKXo7+wwP7jDY28VWlvm8JDcFwfsVCUbNFyMRa+dp6/mFsJY32OQ/rvsT&#10;Tf9hOp3eIFxs3qst/mr6AredN7edJTaJH2+PfcQNsuX2mKctvqTlDJv3xm3N9133K5ug7Lb3Xa8n&#10;2JTXaIv/mt9rEhJsykE0r6saxNLrcdZVviiwJA1o85eX46h5VtkkyWyLs5sET/Xnwo20zqZz1A+J&#10;p9oIHD4kV7Hp7HS9fZq5zXUSrzbCyWa8tbWtbW1rW9va1ra2ta1tbWtb29q/dtsC4Le2ta1tbWtb&#10;29rWtra1rW3tX2jrKuRXLPh+pWwB7YfwbYfn6wCT6/doV81pU9RZV6VvAzHfBgreBHhef4f3FWuv&#10;t9O6tYE2mgz76yCNtnddgubXbZMiYbN4s9nOm57/NuW75t/bAMjNe6+rmbcXXG8uqlhvq7bigvV2&#10;aStsqN+3XUlrqb62fuC+DtpYL6a4pqq9VqTcVrC/XrSxqbhDXrE3sCwMxgeWCA65oZ82Fei0zZ22&#10;cb1eUNv2jOsEBetFC23j/1ohfdg8F9bHL6K9n5d9sl78vE6ysalA+1o/02yvhjIZ7y+E/xBA0G2K&#10;Hc32kFKuQPeSQJA3VdJWam5aXQPht6liXF83xEZShObzNNusWYy9Pn7XlftYrESrdl0Ac70PWOMI&#10;CFQU0R3uYKoKb6parRrD7m6H/cM9Lk7Pef7sOScvnvG//K8XnPzy5/z408cMuh28Fbw9m+K94fWL&#10;1+wMu9y9e0Q369agYhTGGoyzmAUgIxCwpsJUFUoptAYXAl5KSiswc0dVzcjnM2azism0YjTJuRiN&#10;GU9yxlPDfGbxFnQIZErQzxRZEhgOJMNBxGCgyTLP3l5Gp6PRCrQWDHd2SDsdOjvHICVn5+eMJjm/&#10;/8MzXjx9RSQV3Szl6HBAr9dDeEtwJZ1kj+GgR6cT4YNhOgmMRwVnpwXTkWM+CxSuJkjQmeDBJ4/5&#10;2c8+46OHxzg5Z15MyYuC0jqUyiitZj4tePH9G/74+++4OJmBrUG6R/d6HN/dq0EW1vDuzVu09Ay6&#10;Q+I44fwi5/RsSl5ahIIo0Rwed4hVYD67QBCIpK6LfAHja8U9az3eXa0VWSei1+vWhV8ikFcF+byq&#10;lXbKGhQZR1ENsNW1ok5lHLOZQaoIIRxSeLq9lE6swVZIXA28FAIfAnnpGc0cuamVaqSs1dZnhQMv&#10;kYmgwiMjiYoUVWl5/vSEspywv9ch0ZZ8Nmc2N1RBMyotl1NP4QVJCDgcaQce/eAuDx4c1+BCb3n+&#10;4jn/+//5H7DW0Mlijg4PuH/3kC9+/KOaTEPUQEQh6yJKKRdrl5T1f6sCNxbqn57AoiiauoJtoR2G&#10;kAq5AJcLAkpRF+VHGm8cUayJrCKytWpTgHqd0ALlJFVZYm1NUpCmiixLsdZSliV5WdDNOnghcN6j&#10;hCYvPMrPOTl5Q7arKWLIS0cWG5SAvd3A7oHg+XeBy6ljr5QUVaCbBCItUDrQ79WK7/kc8hJ04klS&#10;iGJFcAFFxd2jmOcnc05eT9jde4B3JcZUIANRqog9dFNFFDmsCRiryEtLoj1SSKTwJHG9WhdGoFVA&#10;VQGlHIES4WvVvk6a8Gpe4DPJpPAIUSFRdFSEkp6dQcLpecXceWIknThC4bCVIYpjvDVEMTgPeRHQ&#10;1EXBkQLrA1mi6aWKcWwoysB8VtFJBc67hbL5AtirJAKHcx4vJLMiMJ0bkkySJhmZnyNtYLcf8W5i&#10;SDoxPgR6sSSKNMFDrCT7ez1edErevS3Y3c05PohBSkbjnL3DiL3dLkejOdP5BadTx6ws6HRTOmmP&#10;oAPz2SXFfEqn06OTadJpYG8v5s27govpnCSO0dTrpvQa7SHxgkwHvIf7Dx6SdTpUVUGvl+JMyv7+&#10;Hd6+GREnY/TMoFzO5OKUR3fv8PTZUxwCIa6DS5uAd6gLl92q+FRgrWsobYVrQEpjLbJRJOrXfMNm&#10;PHBNqWnhk14BjdwKbN/0Z7TWKyX2dR9ouUculV3XgYJNddymX9/0oYAVCL6pYroErjWBas3i2uZe&#10;3iyAbqrLNn2dpj9njLn2nusFv0ug1fJ7kdLcu3efzz/7Eb1OF2td3SahJjMIYeE3y3qdS5KYJMuI&#10;k5ggqJUBF8Q7AFVVURQF3nm+f/6CF9+/rEFNqgbNR1FUg+VDWLmKtQJ82KgQ3SQdaPMlmwXezRh0&#10;+T3n3DVQ1zoZVhuRW/M6m8DSKxDbBpKvVt+8oUAvFl5ommWgFNN5jvUBqXS9byYJkY7RUtW7woLc&#10;QUpJWID3lJTEOmLY64FzqCW5U7h6PiHkjZhzU9zafPfWeEJcn9PNubjef8s5XpNfLOeWXhCksAKK&#10;vg9U0NY/SwKH5nPVLn64+hkQSuKsX829qqqIomgxn/yNuG7TPF8HSLaBeP85+ZU20rfbYpE2sPim&#10;3EVbHqStTTflBJrtvBAp3gimbQPKtqmEr//bFmu23aMtBlqP9W7mDG4jE2jGTeGD5kIrmRm3A5Zv&#10;7gnLfE7Y+Pn3A4tvj/M3KUiu70ttYIk2IHxbvmfTe7blGNrGy/va733xeNvY+hBQ+4fMx/X5sCSd&#10;q/c+iVYRpnL4xWettYgFMU+tEl+D9JJErAgQVp/jipyn7hMHztU51Q1ql9ff6yp/sWHErsbndRLP&#10;m/m4TcQEbWqhTWD8pnvfvF7beKrX2/U8j/c1SV8QEmctZVHy4sVLHn70mDhJsFat5qxzljyfU1XF&#10;NSKg6+vfYm+s2a+QKKSMQEB/sMPx8REvXxQYU97Ieaz7Um1t1kiIgxC0rQzrRKmrtgGCD9cS675B&#10;lpHn+SovuFSpX/qgLAiNhv0ed+8c88NPH3P36Ijd3V3iOCXSCVGU1CSBUYSO49V1fbA1Ual3fPfk&#10;O77//jkIQa/XRwrBbDaDEKisIXi7eDyP94u54R3BL/JVC3LaWqFdEnxN/kWDZLLu7Trnmug6PtOL&#10;vdmHmojQefDBU1lP5QNS1UD9WNZ5AikdwVqsC5QGpJb0OgndjkIrqKoS7x02CFSUUgrNZJ5TlAWp&#10;UriyIhIOUQmePn2BlG9QsWJ3f8hwZ5c46ZIXU6qyQnmIRU3eZIzBVhbpA8IHhKkwRYGpLGVhMcZj&#10;AzjAG0diFV0Vo2XAFDmqP+TZsxd8/d0Jr96NkARMBcU8kCoYdBRZqhEI5nnFdO6wxiFEQaxjklij&#10;VaCfaSSCTpoQxxHOBrSu+MmPh3R6mq+/Oef1G4fWEh0l6Cjm1Zs3jPM5o0lBkmk6aVQTA1lXZx21&#10;oPRQGYEVkuA8sqyIlCaKNYhljqdu89I6rLPESqDx9OIF0YCzGOcpDUwLx/k4ZzwrqDyo4JDBkypP&#10;qiGJBL1+j6TTQ0aavCjJqwolBN5Z8tmEbqpRicJ5mOeGeW4xVoDUEMdYFZMHgUiTus8tVNYx2D3g&#10;B5/+kNNZybM3F1RETOclo8kEgSJOUrx3VEVBuSAZEwK00isys063Q6eToZQiTRJ63S79Xo9uN6O3&#10;IJcQqp7LURwTaUESJWRpBynUQtPd1/HPaq29Ih9d+qQ1lScEavK2gMcv9hZfO9X44Hn8+CH37h7x&#10;9Olzur0uBI8zJQJdk6YlCcJ5dvbu8uD+I379n/4TZWmZTKcMhjtEcoB1FZV3CGtJULwdXfDVi1f8&#10;4mGfpL/P7PKcWGuK2ZS0L9g73mc2mXDx4hWzPBApQTUf8/rkkr2DHc7Pe0zPJsQadARRJZldjnn5&#10;MuGjx312jvd59eolBEMqQQRB5WecvjshimKy/pD5ZATeIyRopYi84HJScTGac3QYMex1MdYQ5pas&#10;mxKsYVbNSWPNwUHK929LLqYB5x0q0iROEzuBK+f4OHBnr4f44mP++IfnFKXh6Yu33L+7S6crSNMM&#10;Wzk6Xfif/vsf8X/99dc8++YtRW64czRg2O8BHlPkZIlkd3+Po7sH/O3vnvD8xRl55fn40R4fffKY&#10;yXjKH778hoODfe7eOeajB3/JV09O+M3f/ZHL05Iv//4JT795yU/+9Md88ePPONzboTQTzs9Kolhw&#10;dHzMneM7fPzoHr//x98xvhgRx13m84rD/iHHx/u8OXnO10/fEgnHxw/vcXi0Q1WV6CpwuDdAyIh5&#10;XjC9HJPpjP29jMt5yWhquLwsuRxZJmM4Pb/g1cklz1++4+hgh53dLof7PXaGO5RVjhKWmc0J3lN5&#10;w7TI0VGMs5bgfU06KyQiOJRWJEmHi4sZR0f3eXUyYl4ELI4XJzmCGR8/PCLbjXlz9pq94x1iB3Ze&#10;ILVERRnd7g6DbEgvrfDVFGwgi7oc3enR73aJk5jxLGfv+A47B4cEUZMzmnLOeDymLMs6d+E8AkGQ&#10;gShOiKIYuaDqG1+cYYNEZF26/T6D3T1QirKosAsfbT33EhrERFf+RKh9tMaZkfduA6FXWBCyLwkb&#10;3TUCpBCufKglifAVmfDSgZCNuOtmLmR5frnug10H0svVeeu6P371vHIt7lnGJGH1vfqcX1zzqdbP&#10;w5Yx4fvOldc87RVByFK5fHn9Za6mCfbeFA+2EWXedtbZjH/a6w2asSTXzoSvrh0aZ4hLwiXVEns0&#10;9oBrz3gzv7nej2391Wzz5Vm7lOvxbPvn2+LltvHzIbHXeltcj1Oascd1Bfg6T7O5zuMqdrkOwm9+&#10;Z2tb29rWtra1rW1ta1vb2ta2trV/zbYFwG9ta1vb2ta2trWtbW1rW9vav9CaB531wa8khPpgfwlW&#10;Aa6xl7cV1q4D1qGdYX29MLup0NYEcbQ946ZC8TYgfBsjfptK/BXw17EsFmgrBN1UMNosVFhXmlwv&#10;DK1/bgeeN+/RpgTwIYCGtqL5doD+TYW8TQpqzXdqU5hvFhzUn7u67oeo6LUVW28ClDcBSM3LhIZS&#10;4HLMLp/xfWz3y35sHuQ3VZDawPjr46/tejf/VhfeLFVkBWKlBtbG4n8bgLnZ37eNjXXlidsK0z9E&#10;aW05n5qfXydfaBbZX6k5+lVhzUbFx0ZfNQHcVwVJvnUsXn/2q4Kguo2Xnw0r0FWzCPo2FYpNa1Fz&#10;vDVVEJvtuSxeaYK5mn21Gm8tRAmr+wY2969oaUeuimOWc2WTEuSmdeMa2C401qDFuHXOE7wh0hFx&#10;ktHf3WU2ucS6gnya8+bta+aTMTFwsLcHwVDkI/7m1/+Zi3fv+PjBQx599ID9o7vkxZTuZM756JI3&#10;p8/xPoBQdNKUJNEE4QneE0UxSRzjnMUaSwi+Lo4vTQ1yv5gzGZdMJzPKWYUpPP8fe2/2I0mypff9&#10;bPMtIjJyr7Wr19u37zp3dhKUBAIS9CCB+pvmb9GLBD7oQRDABxIEOZiFA1Izd++9q6u79so9Ft9s&#10;0YNHRHp4emT3DN/EOOhCdWVGuJubmZudc+x83+frpvDaL2q0lRLEGuIUdkeSgx3J/ijmcH/AeGdE&#10;8BYpPUkicb6iqKecnZ1T14r0/AoZJcwry2SW451nZ3eHsrQopamLEpMZxsOIo+OdRp1cBEajAUoK&#10;ZvOcJ49PePHsFdPLCm/BWV2wHH8AACAASURBVEAoZAxvvf+QP/yTn3F01ADYL6dXzIorhGwKaSOV&#10;Mp2UPP76G7749BmTkwm2dMQaBmPFwfGY9z94G6mgKio+//RLtFDsjcYIr3j1esLZxQzrmhrj4XjA&#10;8dEB08mE88srgnckkUEqg1sVvWsIDfg9BEjTiDTLMFoiBRRVyTyvyAtHWXpqC9oI4kiijUQriZIK&#10;az3z0tEgvAWR0hgjieJGydw7hxYghKaoLXPrOZ9Y8iqgNCRJvLhORV57pPAkWUJR5ThXYa3AUxBF&#10;JaMsJtYRtoaq9lROUAkDOuNyeslgfwwiIKTl4Vt7vPvuGOcmhGCZXk34y//0tzx5/goZFEf7e4wH&#10;GX/6h79gmGaN8NeqWF+hdNP+pvBfroEtwbeAWYtiMeEXnCdLsOpS9WQxSRfrgXUOJQWC0BS7a4WJ&#10;DCaKqG2NVJLIxEgvCK4g4AgC4jhhMplTW8d8XhJHCUoZgmgq5pJkByXnuCA4u5wySzVF6rG2RkeQ&#10;ZY7jO5onX9dczgOT3FM6wWResjvUaA1JIsmGcPo6cH5RgKyRErJIEMcRUnh2x4r9fcHjZ3Pm70qO&#10;x3ewM4myU5QIKCOae+pAXQu8F+RlvVC21ygccqGmlueeYaYJCKraIgFXe4J3ZOkQoUvKADMnSAPU&#10;QaBkTKYbQMYok5zPm7kZUt2sB96TyYgkEnjj0Gc5VeVxvlFlczSq84MsYZgZRoMKIQLOBqxviiDx&#10;DZBJ6kUB4ELNvPYOqWE6r8kyRRonRCbB1iXjYcyLq4pZ7hkNE4QMSDzeBsp5xTAbsbenKCvL86cX&#10;HO4+IhsE3rw+4/XpGbtuQJLGC0VFydXccnhvj7vvfsjuMOL09TPePP+EyuUoEzMaGqzSZCPJxaxk&#10;PJIY7xlmEUIqFAIjJYkRTGYVQimiWFG7isoqBsN98knB/t4dZvOKQeKZFo4nn3/KYGeHo4N9nrx+&#10;g4pT5MInWwJwl3teXbu1/XypatmAbdb3u5WvshTT6xTEtvd951yvgumyAHMJhG/7f12/wXtPHMdr&#10;e98SQLS8xlINd6m62lX5WsYVS6XB5WeMMTeURdvX64Jwu/u17KiHLgH5dW3Xiq3b6u95nlOWJcZE&#10;KHXtdywBVUvfeHdnzB//4g/Z2xlTlRXOOax16MU9QggNKMbVhKBQWpPGMUJJqrpetVFrjcdTVSXO&#10;Ot68PuHrx99Q5QWRUWij1mKrJWjQ06ijhoU6aH8cSm/stSxUXo3nLUW/S+Ke4EMvoVMfaH2Tctcm&#10;oqy+uHfNpwxiLT6cz+fUtiKKE6wXTGZzfACtDc57gg9E2iCEII4TqmkFYQGiXyC+lRRkUczuaETw&#10;Hq0VVV3jbbMP3PC7O8D22+KXvkJqsUCWt9+1PjBl9x7tOKh7n03A3hu+aSsOXcZ9sqNUezMnIHpz&#10;D2KR3thEftYXj/cBuv8pRdqbCvn74sXblAfbbWkDXjc9yybbNN7d96+bg7jtWt13oXuNbtv7YvtN&#10;sUi379b2CzYrgLfBCe2cS5fw4Tt6q9X2/ti5C465fS4snyl8p+J9d6605/6S4OG74vjbfvZ980nd&#10;97kPrNJ9T25TY7xtzd80t75v7qjrb/Tl7G7LmTVxt2hiIC3xwa7AP7a2iBBIaNSDl0rY7b29AUc1&#10;IHkRGvBMgEYFeuFjNP1zPVf680thLZZvE3F0cy2b1Di73+lTvuwqjW4iJv0+oPhNe0AbGC5lQwOj&#10;tcJah7WWVy9fc3p6wsNHbxHHEc6VlGWFUqKJ+W3oHWtbO7zwN9psTNLsq8axv7fP6clr6rrcqPLe&#10;9hG7c2EJZBdtgoENxAVt0qFrH6DJ8/nOO9RWXm9fqyHVavpLKs2D+/f58z/7Y+4c7bO3OybLhkgZ&#10;EccDolijFgRTiAZYKxd7nbWWoip5+u0znjx5xv7+ETvjXYr5nKqq0KoBujdrsVubN2ExkcKqXwQ+&#10;yEbpXTTkEH4B5lvMVMKCkEYSFmrpgSACQUrsYl5WtceGBgA/TBSx1kgJQSzHxFHVjrKCg8MRWaKI&#10;I0lwjf/qPJRBECpHUV0xmUzZHWYE66mrumkDUNYWR83O/pj7j95hNNrh8mLGZDalLAoSBEEKrA+4&#10;0MTiKggSrXD5jG++/prj47soHeGCRBhwsvkTAJwA6Qne8vLpc6Z5TV1Y9CLWNhJEJIgMxKlAeIt3&#10;Aak9wksmpcef1yjpSLM9okrhfQ6+RqiSLDNEkUJ68G7Ku29lRHKHQXLFy1OH0CVFNaMKULuGTCKO&#10;NXGsUE2mDmMMdQhUNuBEQBqFRDVEb0ohhSR4qJzDOqgqT1l7QqgwAfLLmiufYCJB7R0VgllRczmz&#10;XMzmFJVFKkWsFAZHohvygzjSJOkATAxaMy1mlGXFTmZII0mkPEkExigmV1Pm85raK2qhQcZUGGZO&#10;kkuBlYLcVuSVJwiJx/Ptixc8OZ1SMMIFxWw2wduaNE0AQVGUTKezjs/lAU+SJGRZgol08/9JRpqm&#10;DAYZ2aBRu5YL4i+pBCYyxEYTm4jYxIBs8mMtstUW/c4icGV19tDcW+KDW4BVJUpLgg8ICd55xrs7&#10;/PQnP+Kbb75FRQZb13gESkjiNAEZuDidMqsC//xf/AnZcMS/+X/+DU4IShuofEBgkEpjnaOwApmO&#10;eHI24Wgv5a3dIyZXl1ycnhOU5E4W4VHsHu+TTyYUZ9Nmb5KCb79+ymj8Ax69+5Dfn39OWddN3CUF&#10;ooKzl2+QJuL43hHDwx1mb96Aa/qK4ClmE+o4I0sGCB8oppe44MBXDLMBWkc8ez3l9MqTphohPHVZ&#10;UroZyki8C1hbk6YRx3cSXr8qOZt6yrpE6QRtQJQ5SSxxRnK0l+A+vM9vf/eUyTzn+evA3TuHZIMx&#10;QsLk6oyd/TH/47/8MX8dxXz6999wcTLjzv1dHtw/QuuI+XTOdP6cH/zoQ/7V//ov+OXHT/jPf/dr&#10;LiZT3n//bR4c73JlPV98/iVnp2f8/Oc/4Q9++g6P3j7ir/7213z16SvKacV//stf8clvPuMHH33A&#10;H/7Bj7l3/yFFNWdelGglOb6zj1I/4euvHvPy2SlVWVOVBZfTKTPrKUpBGsV8/s0bJmXFwd6I4XCX&#10;EDxV7ciymDTepyxy5kWONpDFkv2hJj+0nE4qLi4sV1cwmU349vkEk8Cje2MeHO9ysJchAQVIY7Ae&#10;ysJia3CumcVRFKhCjq08UluqWvDq5IKz84Kz0zOqGmoLqREYLYlVwFYFo0GMDBWaiMgkeDy2tpyf&#10;vsYOa/Z3d9nby7g4nzCZnjC7uuAcgdCK0kE6HCJVs69UZcmr598ymVw1cXAUobUhSRJ0JAhFQVlo&#10;6toyKyzIlOH+HXaO77J7dBdMwrQoqZ1rnlepXp+m7Sde+zB+5ce1CbOW/3/tN3AjrujzxZd78TL+&#10;XN1rcR61zA2rBUHHOkmXWKwZXf9X3vD3loTjN2Nutfi+6H3W9v2uQftqg4+8+Yx5U24BrmOwvph8&#10;07l610/9x8S13Vxhl9C8yaddx4Urn1Rcx3hd8vZrcPb6meTyGZeg9HbuoU181iUXb58Z9p3N3TxP&#10;lGvjsJ5LWY/JNgHgNxHWbyLmv1m7ENbOWNevFVYxjZTtn/URs11/vvustwkVbG1rW9va1ra2ta1t&#10;bWtb29rWtvbfim0B8Fvb2ta2trWtbW1rW9va1rb2X2ndQtfrIoAF4HFRrNlWOVoWcnYLifsA6su/&#10;b2M87353k1JWH0jh+6hN9Sm9dcENN4sf5eKA+SZg3fuw1o5lH3kfFkqK6+2+PugVNwq4+1SuuuqE&#10;m4u81/uoC9rdBEhoW7voo0+dra8Nm8Dyze/a9+0WQCwJANZZ7Zc/W4otLQ/S+wpW+8ebte/3AS/6&#10;Cu+7IP02yKbbr+2i2G6xbJ+yVrff5ALUfOMdoF9lrT0P1gtz1se8b+63C3o3gbS7fbkEbXeLmLtF&#10;JWsD3SoWWo73jTmyKIag80zdvluCqzb143LN6a4n7fYulUFW1yH0rjlttdA+IEXfe9J9rpuFMuuK&#10;f5sA9DeUG6EpNqYD6qDzfK25HrhZ0L5UGGkXvLfndO9a0+3rVrGXFrq/sH0BKpdakw6GjA8OqKoZ&#10;okzQ6YDy4pJXr1+RacUgicDGeC84eXGKsJJHj97jzp37FGXJ4f4DPv7kM37zD7/k/PSCIi+oawei&#10;UQ9eqmJLKVZKMHVVURSWMm/UmL1fvENBoERAK4gGYCKBjhQmUmSpIcsSxgPDzgCGsSOLII4ltr6g&#10;qEuKmeP0TJDnnmnumc0tRekJ4gyhJUm2y3C8z/HdA7KBYbyzz2/zgsuiIIkUaSIRwoI2mCjlfFLy&#10;zZNnPHt+wuRiRnDg6qYfk4Hhrfce8uOfPuLhowc4EZgVlwjkQvVcQwjYOvDJx1/y9OvnzK5y6sqD&#10;DySx4O7dMfceHPLWo7tNUToC56546+Fb+MqST2ecvjwlrx1CCpJUMt4dMd4Z8ebNFacnlySpZjTM&#10;yJIGDDqbzZrCQy1XxWGDQdIoAAdHVVmsteRlSV404OKqFiSJYTSMieIGAC6AoqybzwfXgDKNQBuJ&#10;wjdF7QqkWqirecmsCrw+L7iaBXSiGAwaRS/nbFPU76GoPUVtMVKAFygkpfWYWGC9o6wliU+ofM28&#10;nkFksEGDVCRJjNaWNFb89KO7HOwLlCwori749S9f8H/93/+G4DXHh0dERvEHP/0xd48O0VIS0IgF&#10;SFTKRi1ZaU2gqzLskaJVJBkCyLACGDTFdmGlrGuMQQSwzjWF11KglFipyxvTFH/O8xxdG2Spsc4S&#10;vEKLmCAtXtQoqZFSUVWW6WxGkiYYbRDBE4oKFSQ2r9nfHXJ6dsJJrHg4jClLh440WjkiE4gSyXTu&#10;ySuPD5qiKvBBoZQiTQ0H+5LpZeDiqiQdgJkHFILICKyzGB04Por54knBi1cTDnfugEix4aoB0UeG&#10;0SgwGDpmU888r5hMA4nOkELjvUUGUFJxcenZHUOcSIKFIAVKQBobJJrRSHE6sWjbzJ1IWIwuSBKF&#10;LUtGmWQ6D1RF4ErmzboQSaogMUphkIwGgvNyjlIG5x3WBaxzVFWNqyu0DGgJQTVjE8UKKQN17UhS&#10;SVEEFJI4CqiFgn1de2azkiSSpEajTIURntHQcHGZs7drGMR6oW4X8K4izjz7exHz3HN2Gnh9UnPv&#10;zg4muuL87BSlYTgaoeOI4rzAK6hEhlVjZrYmHe+izjLq/BIhJINhRO48d+8aPn9cMsstSRZTWo8P&#10;Em0McRaRBMnp/Dknr19z98EdaiTFecmDO3eIzICjwyNOTk9IopLEeK6upkwvrzg63Oezb74hXpHh&#10;XBMGKalWgJ8GyNOsaUsMoe+4LM4vwK1KrvZCgl+pYzX+oFy9Y42i81K5an2/XYKzl6A0pdTqz3Kv&#10;997jXQO+WoG0W0WyS8BWFyTdT7hzDc5exkdtn23pZ7T97248o5RaKdMvSXPa17j20xbA8zXfQqyp&#10;zy8LZKuqWgPBZ4MBQsBHH33E22+/g9KG2llc8A34XTTEHrP5nKIsUWqhBLZQyLL+WhW9AVjVuKqm&#10;KApOz8548/qEfF4sgPYL/27pkwmBNqblCzYxEi1Coq7CdpskaElm0O6jvqLZNdKuFqlZu+i4z79t&#10;/3w5R9qEBJtUc9t+4Fo80HLS2sXXymi8q8jSDIA8LzCRQenGP7NVjZCLee0bX0cqtQC/B5TSVFVJ&#10;GsfsjIYoLamKoqVUF26oPi/n8tp8XsRHQi763rnGj+caALdSrBfX/9/8J3vJIG4jWVoHFCz8y1b8&#10;J9pF5c2jruI5t6FAOoSAdwEhlzFcKz5fMEFJKdALQgHn3EqFry/30RszrxR/wwIACV1V8O9jffOz&#10;fZ8+coDbCsHbc6qvz7v3aFsfkLYbC4ewWRHu+5CkfVfbb8sVbVIg7+YvlkQdy9jmNpDzbWPRXQNu&#10;A4XflofoA/f3xZ1dAMB3jVkfEWF7zrTJXb4rLyDlTWXHvrxDH3C9DzC0aY5153bffN6UV+q2tf3Z&#10;vne1b2z6+vK29WmT0ry19UoJOI5jxMInD60cQmgBUpr9JqCVoq7rFegxrEBSDimXvoVYW6s35Te7&#10;z7b+HAsSsbU8xPo83PROdIkWu75J933dBB5fv55YU9fs29NBLsBWi/0yOGxVcPrmFXfuHBPpGBc3&#10;APGGLCms7ftrbW/lRNbebSlRQGQMg50h4/G4AcoGdyu4qv2sXSKPvnesmwtq9+N6znf9eysCpw15&#10;SFvXIBqQ4XvvPyJODPNiBheeyXSOMQlJWjaEWEqvYsVlLrV2zXWmsxm//c3vmjhZGi7Oz8nnM4zR&#10;zZ6/8h27KrGbn3kJfF8lWlu5QLHwWesQMEoiaa5RW4dzgdI5AgKlFZExGKPRoQHVu2CpK4v3gSRR&#10;GCUxWuNtQ+4jVYQjUFSW+STHBoeWAl9X1M5hpEHSkKtVtWduHaN0zPjgDt5a8qJgPp0hrKMKILRq&#10;lN29RJgYbTSRVLg8Z2JfMZ9MuLo8x7qA1KARaCEb8lIXWGTYqOsSQSCLm/4pS08wihCDFAEpHNYH&#10;yipgFaA0c+fJJw05QpA50uwzJWeWV+w5ydgJIhXwdUUSRQwSONgXJOmYw/OSVydzruYTykLh0Wgj&#10;EXjqsiJNEuJBQiBQVzWoxVgCWoCREiUago+ydDjAYaitRwuQeBLhUc5xeTFHKoUViloaJpXjYlZQ&#10;WodUknGWsRMrjHNkRhBFAqkNLoCrA66sOT+f4K0nGjakB4NMkCaSoswpy4LKgRMGb1IsETML8wC1&#10;UhSl5fRqRh0S0iwhKMnzsxOmdYRXMK9KauuITYySkrKqyPOGZGo5f5fxUxwbhsOMNIlIjCJNIuI0&#10;wiQJ6WDIYDDAxBFKKxBN3sUYjVQNud+ScCYEEIt3oDlnCCu/cAmIb+8lnmVO2qOUaHyWBUmiUgIt&#10;4IP33uP46IAXJ6dEUYwPglA7qrImS4dcqSs8ET/8yS+4++Ahf/13f8/pfE4QUFtHpDVIjYiGzO2M&#10;V5c5l5eWo/0xD+4ckw7GCO+YXp4yzg9IRzskWcze8SHPpzPqwiMc1NOcp9++5N33jnnr/fs8/uRb&#10;jACtgdxhFJy9eIY2mnv37/HV1Qxf5WilUbUF6amrnJwGuBwlKWWeowTgcpJIcXwY8eZNzbdPr9jb&#10;hWEiMLaJvwdRShQFcldztJ+RpgO++OqMi1ngy2+v8GLEsZSY0kHkCC7nzvEecZrx+effMJkWOHdB&#10;nOyQpeCD5dWLp+zffch/989+gCtrvvz9S77+6ozLScH+XoJRASUEn3/6MT//0z/hf/gXP+Pozi7/&#10;/t/9Hb/+5Zc8PRzxox+8w9vvHjKbnfLl14+5c+eYu3eP+N/+lz/jVw8/5/e/+4bnzwou3sz45fQ3&#10;fPHFE37xRz/j5z95h8EoxuLwlWV3b8x7776LcIpIGoq64tnTbxoSUKUZH9/nhz/+iG+/+pQvnjxn&#10;PBxy53CPQZYs5rLFxBKhAkqCCJ5BJAmDiJ3McDmomcwcl/MKKyHJIibTgs+vvuXlIGI0yBhkKcPh&#10;EGUUUluWrCF1XVHYJpZ0QWICvLo84eR0wiz3pFHGIGnioShOSBNDYiQyWGKjkcGigsFIw6wsEAsy&#10;jKKc8uak4O6dO7z3wdtIEaF0itYR1nlmeUlpHUo4nj/7lm+ffI30NVmWorRpkr7SUhYlVS0RGPLS&#10;Y4NCJztkwz3McJfDB48QJmGaF83+F8DREMO0SYhv87fXFdjlPyqWuM0Xvo5LF/ttCATkjfOhPmK6&#10;bszZPc9rn8F3/eZlvN19vubz/kauoM93vj737Dn/49rnvFYlb5+B9ceE3vsmP9g5R2s/Qx9R3239&#10;2yXn2xSXLnP0/xSw9XcRzW0izNtEAnjbMy5zgJt89k1nibfFgH337pJjtdvYJjPdFL93z8ev801N&#10;vrybJ7p2HUNv/cjWtra1rW1ta1vb2ta2trWtbW1r/63bFgC/ta1tbWtb29rWtra1rW1ta/+Vdn04&#10;uX4orJRAqZuHlZuUq24r7u4qnC3v22ZFX/5sk8Jc332/qyC3rfi4BKgsf9695rKA9bof1os6Q2gf&#10;/vrF79dVz6FRVBCCjSCapXUBGUL0H/T3FehvKvRdXve7Cum74O12wWxXXXOT9RXlXv9c9RZn37z/&#10;tUL3teqiQEq1UuJsA53W27TsS9EqwAir2szus3RZ99vt2AR6WjL7L6+7fL42UKY9f7rFymsF84CQ&#10;CzUo0QJrcA0+ab8PfUXR3THdVNDfVbrofn79vWdt7vS9w925ImUDVAttNNtKeZ0OTqQNkF9n/W+r&#10;O/atSevAjHADcN4FKIW1+Umj5hY2F9q3Ve2ttWs/2wTWuFVRjoAQAalYAY3619p27/hFoXyn/8US&#10;wO8bJTEhEFJsXPMaEJu4MT+76856IXmjaBQEq2svQWuiZ51EgPcC6QVCS6SJGO0dcnl1xWxeEA0d&#10;+/eaItKLF9/gygojHEoE6sqze/ABB0f7KJOQyIhaJfziD39Blhl+95uPefPshOnljPk0p3I1AoGJ&#10;IYqgrgJl0ay4SsKOAUwDTFKRRBtPbCRJotkZDRkOhyRpRhRHZIOUQRoRGUdkKrR0zKYTri6mnJ7M&#10;mE0qytJTFFAUgBTEA8P+/g7j/QPu3b/LweEBcRQTCDhb4l3NyWHMfjpkdydhkFi0sVTO8/irUz79&#10;/TfMziokECUC5wN7x2OO7uzz0x+/zYOHh1TBcTG7wgaPiiSpiZFKMpsXfPrpt3zyu6/Jz6cYJdBS&#10;oIVg73jIw7fv8+57DxkMM4RQaB0hRCDPay6mrzk7uWB+NW+KmiNJlGgOj/YwWvHqxRvm05Lj4xHj&#10;8Qi85Opyzmw2w/uaJFXUdYUUgr3dHeJEU+Q5eV4ilEQps1KGlxKGQ02aGCIdkKJRvi2riqIsCT5g&#10;lEIrhdECLQJGgSKgNQQiruZzLmcVkzxwlQeiTDEYxUihKOdlU+gZG6wFiaUsa7wGL0AEhwK0HIGK&#10;UdkYPRhQTSvOry4Z7MXM5hCnDWg2koqj44y9kcWEgvzqkt/+7pf87//6r3j85UtGgz2M1rz99iMe&#10;vf1WM9GMJgQFiyJARAPMk0EilW6BsJbrRovghQbQFwIE4REKnJRYmu9IJRFaoUyErXKEbMC/Ugt0&#10;iNA6oLVFa4NWmkhpvJR4sVyzmsJKrQPD4Qh7eUFdFczzKUkcY4SmLCpE7fElnJxNEbnn2Znn3eMR&#10;o9qhygplBEmkGO4Ezr71VKVkOodoGDfg1wAmkuwMYTSA2cxT25gir4hkAwCwwqOl5nAsGI8qXr65&#10;4AfvHSMXAOQgQKuIOA4c7MPTb3MmRWAnGJwTiwJxjwuBJJYI4HLiSYxAocBLdNIQbygER2PJxRWE&#10;GgolmIiAzmsUASM1qanITOBqDoUOJBFEJJRVoFaWQCBJPCYO1HgOBgMSVeJdSVXX4ANaCITwSCVw&#10;HqSWmEa+Des8wQu8CqQpWO9wXlJbQVE6itICARUbklhxLCTTZzXnFwX7e0cI6XHFFG+n2MoyHqTU&#10;xymnZ+e8PL9gNN4hSWOuLmZcnlxglGKYxeAL8IJZXuNkxGWRI6oCHcdMr8Db5n2PjOXufsrLlzUv&#10;X9YM3h6hK8VgtMNgPCDJEsqqJH71ivnVJZOrGSaN0RKqqmRnf0RZz9jZ2+Xk/ILEQGYCb1485a0P&#10;P+TBnQNenJwhTYyJh80+7ix1VaFMhNYLsBMCudjLEODsut+olMYTIHjwbrGHAQulTCEESsRrBFwh&#10;BKrK3thbu4W2bSCPMYaiKJAi4PB4Vy/WsSVovvHprbUopYjjeKWefu3buxUge5N/3QawbQLm9cU/&#10;fddaV65aFMUu/KWVOqcPNwCD3lmiyDTESUoglOTevbt88NEPCVKBlFS5XTxP829l9ErTLASBknrl&#10;C0gEPizG0VtcXVHMC85PL3j27XOuzs+pqwKtBXIB1m4/+0rhLCz8I8ENkrA20FNKibUW7z1RFK2I&#10;Atb6lDW9tObai+975wluvai3W9TeJRlbkiQsfacl6KVLdtWN3W741ND4a1KsfGS12CcIgr2dMUoI&#10;8mJOEhmCq5HCAA15QMBS1SVyEYKKEBAenAcfBCpWRKlBqAbkEYIDAjI0RBRO0FvYroRcAOtZAN5F&#10;A+iSizkTAnoB0FwC1Fm+v6tYZ1HwDr0A3DWAeut3omGSa6ljLvtdLsjOxDXwWrTeD2RvPC9ogPPN&#10;uIuW1rdvYpOwBNcv2iyacegqwq29s9CsQ6Inxl70Q0Pc8I+zZT+04/LbCO02qcT3KbF/13W6JH/d&#10;+Kv9Ha011rqNsc53KcbfBpTtEovd1uZNMVo3h9KOv5ckhZvB0azFoH1t6xKz3bze7Xmn78pDXd+X&#10;jW24LUfXd98+8Mp3AdK7+1PfftPN2bUJSdrv923AlNsICW5Tg+8jpNv0fvSRanbn7SaQUZ9aZDsP&#10;t/QLjDYrMiqpG2Iy51wTiEqxINrQ1HVNXVckacJ8Pm+IfeSSOKTJaa3PWX+rqvqm9//6e34td7U+&#10;ptc5l+u8jaJN0NdtS9+73N4Xv5vcYn3cl8RD6yAZu3rPrLWrfnvy9Vfs7e/x7rvvM0hT5vMca2u0&#10;1kRRtPIDl2v3SkFdNcQ9oq2qutgPwoIw6ODwkLOLc+azydq+1Pa7uuRFq2ftAVZtykX1rdNtUHzf&#10;e7EaU5rx8bXFO0+aJYwGCVoLLi5PGA6HlGVBkdsGlK0i0mzAeDxmOMiIjEFrjfMOoSJMFPP551/y&#10;+48/AySTqyuUamC6ZVnhnWvI2mTPetn2T5VESLmW0FuRJq7l3Jq/nfNIGVBxhFoChJVGiECRV8Sp&#10;wchmbSnLkkDAmAiQOCQoGKQxauE7WdGoaDvryWvHrPbMSkckA0mi8dYjrMOrRgm9tB4vFaVzvDk/&#10;5+PPv2JvlHJ+9hphHUoq8J7SevKqIq8sg0FKlMRoKZr4A8Hl+TmT6RWIsMj7N89oawuxQiCwtsLa&#10;EqmamDCogNGNj6d1NM9WIgAAIABJREFUQ0xQljWT0uID5BXUzjGZgwogtcC/ztndLdkfxVhfUofG&#10;9xsnqjlZCBaja7SCw72MvfGAQab58skVZ+eeygtq5xDaE0eayEQLQgHwLAgfBBghiSTI4Jv3Q2mq&#10;uqYOgtLWBB/IjEB5j7YF1jny2uGFpMIg0xG5DzhAKEmsDDtZTCosmkb13juPigSVdQQ855czisI2&#10;wPc0IY01w9RQVSXzWUlZQ+0FQWm8jCicYWYtVkiC0kzmBfMyEKeGNE2pA0zLmrk1XOXnzMqAloZo&#10;Qd5YVSXeu9W77JylrmuklGRZzCBNyZKYQZaRJAlJmjIa7TAYjYjTFGMMShukUkSRRilJFGmyLL0+&#10;u1osdDf8GEFHHfqayDfQ5A7UQuV6SX4hpYTgOD4+4ocf/oCXb143a55S4AMhWPb2dqmqiifPXvCX&#10;f/13EKprcq1VTKjxPlBYh/aK80mF8JZffvGCH717xHjviGI2JYQZL589585DRRwPGO3vk5xdcv78&#10;FOMF1npePTtBR4KjgxH3377D66evm1zrUGA9zG3gm8+e8O5HP+D+o7d4/c1j8I5YNuMutMBWOXNn&#10;0cZAXTcxUHA4a9kbjlAq5umzKy6mAqkiBiZgmhEjjjTSaybVFYNkh/c+OOSzz064ygNfPLmCMEbH&#10;Ed54TBQhy8B4kPCjj97mt797zPnFlC+fvOKD946xdUXwcPrqhN3dwB/+wX2KYsKrp3POzwp2j3bZ&#10;PRhxdvqaUJY8f/ockyT85IePGGeSf/vv/o7njyf81avf8ej9I372k0ekiearr59ycn7Khx885J//&#10;6Qc8OE747cev+dXfPyefe87zS/7Dv/0rPvvsEz760fu8//59RoMEoT37+wdMjnIuLy4ZaE1kYlxt&#10;sbYhFzy5mJB7ePlmwrOnZ3wdPefRW/fYH6ckicaYiDRKSXTMeAhVWeFsYGfgONyrmZUlk9zy+nzO&#10;xUVJbgXeBs5Nyc7AEidXjHau2NsdMhikxLFCm4BSEVXl8M5j6wpwDLMBg2xEVUNe1AgZSNJ0QYLm&#10;8DYn2LohCFEKISRKRhwd7vHq7DWIhvzQ2oqXL59xqt+gdYLSKcYkmChmXlScvDkjz+cQPIlu3jkl&#10;AsHXIAN2QYhb1gEpE1SUEcUZ3iR4k7B37y3S3QOuJnNq5wksiFqCAHlNoNPn93T9/3Zcsenspy/n&#10;1I17V/tkj3+7JG9s+x/X8ei1MvwyPr7+d79CeHstavtJ7ZhlPXbsV/5exvddf3mZj6H3Wbrgd1pt&#10;p5dISywIWDb5933xYNdP3eTX95GU3Yxnr/tlU15uE6lB9/5tIvy+M8NuXNbNQW0im+8jueueK7fv&#10;0Ud41f55H8FeO/7pnhV24+xlTUQfoX5fezfFwX3n7rfFhFvb2ta2trWtbW1rW9va1ra2ta39t2Zb&#10;APzWtra1rW1ta1vb2ta2trWt/VdaV72qTzEd1hnBu0XVfSrZ7d91gdZ919904NvX1k2qX32H6m0Q&#10;fPda7ULIZfvbQOblNfqUw9sAmz5lob4DaGvrGwrwy88ur9cGemyybsFFewzbfdM9sO9T01IrFU9x&#10;q3p8+/p9ylXttm0C/XRVnLpK4H1F+5sKVrr3a4Opbyvyvm2ebLrnNQi+X/Whj6ShC2y6DTDQveZy&#10;DnTb0y28687T7rP2AQ42KRXcNu43xt/5a3KANSSSoNvdm5TQ22O/ieRh01rVV4R827vSJeLoK/ju&#10;Akc2tavb7+0568O1qqxAbgSzrI3FoigneL8quG73Qbsdmwpzru8pOkQF8vaxFTeJBNr7QN97plVT&#10;SO8bCSSSNOPw+C7FfIatSuJ0h6NjyCTY6QnKFri6oKprPvv4Y+49eMgPf/gjlIrxHrRUfPjBB9zZ&#10;H/PJrz9mcn7JdDJjMrnE6MC9OyNi4ylyy/mbnLwoMJFgOBowyAYoofCuRApLHEcMRyOiNMUJiTQJ&#10;cZoRxTFSOLR2eGd4+vQVn37ynIuTHF81oOwsbQRnju7d5cc//YDR7gBhDJaASVKEUlxOJ3hXN0rz&#10;IjDaSRkcjPBViQ+S89MZnz8+5fXLK3wNPgR2xoYkjXn3w0f86Edvk6ZDTKSZlVNKW2GShNhEhACv&#10;X1zw2SfP+PyTx0wv5qSJIMskzgaGe2MevXWfe/eOuP/gEGMklbUQDJeTOZ9/+ZivP/+aq5MpwQuS&#10;TLNzsEOaBgZpQj6veXn6BiUDh4cZ2TBlcjXj/GzO9LLCxIKdHYnWniTKiKMErSV1XWKdRUhI0wSQ&#10;+ODRxiKkRpsIKRrlc+fsSmFZCoEwEr1Q8ZUNnA2tBJEC52quZjUX08DZHCZlQCWaJIlwtaOuKwZZ&#10;1BTuS4kQijyfkxc1KouonEVFECWGw+O7KK3QikYt3EkuLwPpbowxEYNBThxLPHMOj4+w3vP5l0/5&#10;21/9nr/8hzN+9fkVg+yQndGQKDL86Ec/Jk3TBYhDI1BIJVeq7c367BF4rhX0GoDoumIPCyVdgRce&#10;6+qFSnzzrXrRX823mutLJ5FCo1RASb0AdEiUVM0zaklVBry3BDxCBpSUKClJk7gBh1Q1Mk4QUpEO&#10;htR5oCwLXpxP2YsjXuc1bwrYtQJdOwZGM0w1B/uep08dlxeey7FjZ6Apa49RlljO2d0xpAPHqxOL&#10;83rBMuIp6wqBI0sN+zsZe3sFp89mTOYzdlOJdeBFA0QU0pFlhjgtyOeB6SwwzhrwZfPcFhMLpIG8&#10;DMxyj4rBBY/ygmBrhBbs78YM3tRULhCExItAkmZI5VEiEEeaLKtpcOgS6zy1raCwRLFcAKtF05/W&#10;kteeyER4Z5lXNVlkiGLJbmSY5ZbpvAG4R1GMdw6PRCiLlA1g1Acoak9eNSDKKLfoSKCCYGcQYwaC&#10;i7zi9UnJtFAc7g7w3lEWOUxr4ixDK0ukA/W85OIiZ2eQIVRFUdacn06IZMQogcvac3U1o3Q1ZVkj&#10;rWW4M6LKp0wuSoJu1OWM8BzvRXzxZc5k7rj3/gPee+8BJpWY2HBxeUn29DWViFA6whGRJJrCVYxH&#10;GUSa0e4e6eAlaVkzTOFq8ppXLxLuHe5ycnqKUAohGnC4WICPG1XqfoKelRb0sghSNhp5jTj1TZ/E&#10;e09VVTjnSNN0BZrq84f7VDyXflObaKetCN/nBw4GgxXQfQm2au/DbSXldju11muqSt3i4T5F+S4x&#10;U9t37wPydYtd2/9efi+KUwJQ1SVCCqIo4he/+COSOKWuK6qqxLklwZTA2WZtklKQpkkD+FuA2L3z&#10;VGXVqHcqgbcWW5aURc752Rkvnj+jLkuM1ijNaty7auvXPszNAvOuz7EkGiiKgul0SpZlN/xz59xK&#10;RWxJmrBUOG9irYYgoSE3aGKD5drdjhPa49GO/7og9019fgNE2fKznHMrIgHvPUFAksQ4b/HBY51t&#10;QMe055LA1vZ6vFUDdqm9R0gQCpSWOOdxru3HyrU4pdteAr1Ec+0x6Isp2r9fqteGBaCzLz7uxiwN&#10;UFEhxU0f9DYAfSDcIBnri3PboMXleK8IF7gmh2rgW2yMuTZZO9bvI+v6vtZeJ7p91n7O7vP0Fdh/&#10;HwB2N87b5NcvP9OMrQPkxntuUlC+DZjfB0a4TYl7E6h087OFXpKzJaljWxm7e+3uer4OhhGr77dB&#10;E9+lhN1e25drzm1z5/uOZ7vdq3izlUvqxrWbAPjfZ65sIj3o6+PbAMLdvMSmPuvLQdzW3n/Ms9zw&#10;P24h1Vtv4821YQm6BpALRewlOU2z3yzzaWL18y5RSF8ers8/2JRfvS1H2/pGT65iM4hm0zvcJaf5&#10;rnFp9++mvAKrV6kBQikF52enfPHpJzx6+AghNUkUU1Tlqv3tHOX13LcoZRZgsmsqnOBBikYxVwjB&#10;znjMweEBZVkQFj7PjTFvGo9f5hCFaPzSW3IufWtd39p9a95ymSMMHu88WhvqBaHRIEvRSjKfzYmi&#10;mHlekM9LpFQoqZnNc6bTKbu7uwwHKXEcI6QgHkjyWcXf//Lvmc5zIq1wtl74FI3C/HJ9W/pMbdKH&#10;NXX31c9owPX0EYysOvA6Eeib/7PW4XDkRU3tA8p5tBDUFrQS1EAQrlFDd4E0icmSiEgrvHfUQWJd&#10;oLIwrwOX05raBZJBhFEJCtsAyVmQQUlJUTpQgWo+4YtPP2EYK4aJxvhA5UHSAMSL2mGDxHooS4eO&#10;NVmcUQXP65MLysoTRBPTKylI4pjISKrK4muP9TVI0FIQnCNWgngYN9d3DqkUsVJIai7zmjD31JUn&#10;1pI4NnhXcznxfPb4nAfHKfvjmMopvK+pi5I0FlTO431OrAVaGaqiYG+keP+dvUZd+dRS+YCRikgK&#10;vKsJQiKkbshWa0cSNarnwlkITa4gALWHvLZU1rOTpowGmlRAOasoqxrvBbn1TKsKHUpUlqCNQsim&#10;GM/ogA4OicPZgBceGfmFMrllPi8QhKbvEkNsDATFdDojLxW11wSpqYMmt4KzPGdSe0gzHJJZYXFB&#10;k6QZw8GA02nOvFJcFTWX8wopY0zcBBw+OK4mF1hnUWrp7zf7YxxHDAYZcRwRG0McRaRZRjYYkA6H&#10;xElKnCToJQBeSrRWCNHMxyiKsHWNWOS92vFCn+8iVuRei7+Xe4WQKCGROOxCeTz4xjf9xc9/zsef&#10;fcrp+QXBe4xRaKMpijmH+3v8/tUL/o9//X/yP/9P/5IP3nuPl0+fEmmJJZCNhrz9zrsc3ztglEQ8&#10;+eoxv/v1f+HV+TmfPT3hj945QmRjKGaUxZyzs3Pu3h2iTcTe4SFXZ1dUM4u3gnrqePr1GwiB3Z2M&#10;ZBgzv5wjJBggkRKn4MnnX7F/54BokJFfXaKEwAgQzuFloHAOqyNUnFDnObbyaCnB1+zvRBSl4fTc&#10;cnpRU2eB2geyBUlDEifUtaUKM/aGKT/+8QM++eQ5s8LzxZNLrAzc1wN2tMA7qNyUYRrziz/4iK++&#10;PiUvLHsHD3n96jmIConk4uycJEn5+Y8f8tvwNS+fF3z56QuKt2ree/sB2SDi4PCQ16/PuLq84MP3&#10;HjD8V/89//FvPuE3/+8THn/xmqvZjB//8F3uHN1lPj/j2bOXJG8/4J137pPomvuHgt99/JqXL2tm&#10;peDk2Sl/8/KEj3+Z8fDhXT78wbuMx0OEgJ2dEQZPkc+oqhKJZFZXfPbrf2BWVJyeFEgvuLIlb149&#10;ZjCU7O6mPLh7wPHR3jUREQKlPd7WmBBIU89oCHcOdrFWcDZr2lLOBVcXc+bnOReXE168mjMaZozH&#10;EWkGo0GKVhHGpGiTNuRtOKx1SAI7w5jK1hTFnChO0Qq0MgTTkKoVdU1pHbOy5p2DQx7cf5vzi3OE&#10;ClRF3uR3nKWsZ1g/BxRC6GZtL0pkaIhSg7MNOWEIIDVCSZwDbWJ2xmOGowPy2jGtLE5qjh485PDu&#10;ffLKUdRNHL06XyIgNsYN62e5XeX07zoj23Q+/P3iMhaxu1usNbp15hk2xELQVnNfyy9vIIbqhra3&#10;ndFeg59Db95mU+zZjZvacfcmn+e74pHvc+bfdwbaJc/fTBbWfwZ7W1s3qauvck5wK6C/q5a+nHOb&#10;wPPdM8tN+cPv2299z3/zu8v8RFiQQslVbC3lZuLx26518zOLc5IbRPPfL/7d2ta2trWtbW1rW9va&#10;1ra2ta1t7f/vpv7iL/7iL7bdsLWtbW1rW9va1ra2ta1tbWv/dPv4d7/pPRzfpKy06YD8JtBB3GDX&#10;7yrx9anGtz/ftr6i22URQfcz3ftvKmK8Dejb/X0fCLV7+L5UPTLGYIxZfeaaOMCtKSRdX6+faf+7&#10;FNjb7f0uVcpN176pRH8TdNOnoth3iL2poLwPnN0lD1gqXLYLuzcVJfT9u0/98zYgTvs7XdKD9TFf&#10;Ahzp/U6XLb891/vAVZuKYr8LqL8JsL+pCL87Ln191H32vkLw7txofglLgIBYKiMvwfAbnq37x9+i&#10;AtEleOgjNliqdG56R/v66Da1uPVCIN+rRHdbny87ZnVvxEZg/9oaiF8ocPavcX3P1Z5rawADH27M&#10;RSEEyEY9nsVaI6RYqNNtVtG7bd0JNOouS1XMJE6QUjCdT6kri/CeVCsGiWKQGNK4USerqpyT03PK&#10;2qPjBCUVPliMkURa4lyN0ZI40QyGCXt7CQf7hkFqORgb7h5njIeGJIaAQ4jAcKDZ2zFkmSA2krIs&#10;Ob+ckNcBlQyxRLy5mPPtixOefPua3/z+Kb/+1VNOXjnqIqBNRDKIGB+M+eHPPuIP/uinHN27Byqi&#10;cFAHgUPhvYAg2RnukqUjptOKLz57wsmbCa9eXfD0xZzHj084O81RRiIU3H20z89++g5vv3XM/Xu7&#10;7O6NCEJTWomMYpIsQxBxfjbjb//2t/yXv/41z754CaUjjTRGCoLwPHj7Pn/+z37OO+88ZO9gRBB2&#10;oXoV+O3vH/M3/+lXfPPZM6qZRSLIBjHvf/iIo7u7KCm5uCh4/vSUnbHh7t0RWZJydjrl7HRKXTqS&#10;RDEcGLJMszMekGbxYj45Aq5R2UMiVaPqrKRAaYmUoLVolJvktQqNd43iLAiklotCPbWEFIGAybzg&#10;fOK5LCRXpSAYQzow4GuEtYwGKTvDBGMERVVR1g7rQAhPHCmGg4hhpknTiNHODkJBVUxxdkZdF+SV&#10;JRoMUZGhtBXpwDAcRIyGKVE84JMvX/Hv//LXfPntFBEdMNzZQ0nFn/7pH/Huu+8QR6YBG+gIpTXa&#10;aLQxDRBeyTWFQyUXf1TzrFI075gUC5Va0YDlQ3CLtWyp4BgIPuDcAhAYGgV4FqArHxoFo+B9Q55j&#10;awSe2pbUtlpADjwheIoihxCwdU1dW4yOiKKINIkQCKq6wlUVWikiLUl1xeFIYETJKEsgQO0955eO&#10;Ig+YCMY7ithAEktCqNEq4nziefbScXx3wDBRRElAG4EOASMU0SDhcl7x7FlFupNwsJvhykuCbdpX&#10;146qtJS5ZD5t9vo0cRjVqFsHEfBCcpV7yqrpp2GqSWJDCAHrXEO4oAwXV40ioDAQaYEWAREsWkqU&#10;MXgEZe2oKkkQElSj3KmVWPzR1N6Tlw4PxJFpim6tJU4ipIRmGwjkpad2kmyQUtsKqSIqa/EepFA4&#10;YDoPVF7ggyRIT5JIjGzA+KNxjBOKly8LymDY3R8TgufqarJQRZfUVc10VpHPA87D8Z27SK2ZTOYE&#10;75GhUUnLy8Ckstx5eITWCmdnDLLA/ftHvHh5jvcWygpXezyBy0uH0DHv/fBD9o4PwAickKAUJkk5&#10;vnefdDiiDpIgAy44hJYoramrimo2wRYFwTf7xqyoMFHC1WxOHUBIRSAQvEMr3ShwyYVvIMVKN7qr&#10;1Lv6u9mVFmDhxSuw+OMX6qVRFJFl2ZqPuEmBqLtP9vl2ITQgXq1No0K/8CmMabiWi6JYA50Bayr0&#10;S9+j6+8t27W8b5s0rLuHt0mA2qQ7XSIlYwxRFPWqRa2ep/nFqo15nhNEo0T+J3/8Z/zgw4+wzqO0&#10;wkSmAciEsAJhO+/WFFHjqFFWbIrQG2XSyBi8rSnmM64ur3j58iWnpydIIUiSGCFCC0TeKJ0ti7Eb&#10;EXD/vQqONxUmt4HTfQQG3XhoOUbtudImCmh/vkug1Y1xltfs/qzrl7Z9yuaejR9WlCUez/vvv8vO&#10;eMSz58/wwXN4fExwgcePv0ZKSRQl12t4FCGVQISAXRAkHeyP+ef/7M9RSlHasiFnoCGJQTQgnfa7&#10;sOqjHgB8u+3dGHITkZpSaqUKe0NBegEclEIgl+/f0t/dAELuyzU06u1y1Xeb4sd27OW9b4hghEAC&#10;IjRASLlAIm1SLb/+d5vHS6wR3LU/98Mf/ewflV/54rNPNuYb+sajG49syk3c5p9vimWX/RQAL1pE&#10;JEI06/NSRHmDYviSBLGvH/sIDPtyL31qdt3PLmOXbpF/O29wvW6KDXFLP4i5b6/oW0euwaGCdS1H&#10;bs21dIHifcQHISzzHeqaSA6xUk3sA3T0xmEtkPV3qcn3xcBdgo9NpAXdMd4UL3bJH9tr8HcB8je9&#10;55vyf7eBXDYB8DflCtfHjoUfEOF94OLikn/45a+5mk7QC6VtbRryp7DqE0Fd16s9ZDxKOTreYzKZ&#10;8fHHXxAQGBNR27qJDb5H3meT9ZHh9F2vnYvqEk9+13VvrBet9797v65/1Z336+vRQoFaLOasFEBD&#10;njbPC44Oj9nZGSOkxC6IU/p8ouW83zTWUgoIfkUa5ryjrErqskYIiVYG7wIC2fwRzf4ZQkAs+q07&#10;19ukRN2fd/txE/Hnjbm3HG/BiuSs8eEEDx/c496dO+RFSZoNcR7yoqCu6yZv4gS2bgjVqrqmdjWV&#10;rQky8PLlS/7jf/iPFEVBbBRFMcP7uiEF6CFFvDEXw/W+cD3Pbq6uUiyJOR2x0mglibQmiSJEaIDQ&#10;ZWUpnUOZ5vdaBoyUGKWRUmF9oKgqCBBHGiVABN+MWWHJa8e8skwLS1554kSTRRqjJBLP/8femzbJ&#10;cmRneo8vseZS690v1kYD6AYaMxwORQ7NRvoH+qkyk+mDTCOTRiaTkS1yhmSvaBCN/e51a8stNl/0&#10;wSOzoqIi66JF6RPztLXdQlVkpIe7h/s5x8/7vl44pNY4oZmVhlXlybKYw+kYYQ2Rc6SRRjgHzmGc&#10;Z74qKesmKKXb9veN4XK+5NnJGavK0liBI4xFpASxktCScdWNwwJRlqC0xOOYTjLyRJFGkjiWSCVQ&#10;kSbONUJ5KuNC/OTAGcsoCXF1UUtenxXMV4a6kVgrCPR4Ei80pnJUqwZjaqQMwLQ8i3jr4T570xhT&#10;FdgmvFdeQBLHlHUgRosiRSIVGIuzhjhW6DhiVdUsypqyMaRJzN4oYRQL8lgihKexltpAaQJpgBHh&#10;WY1tkDhGScSdwwlKWJyp8cYiPERZDEpR1IblYoX2jr2x4Pg4J01iFrOSZeGoXUwtYqxMqUXCZeM4&#10;LxsKDw2KeWH48tsz9GjE4dEBSRJzcrHg9UowK4K/GycxcRTh8SxWC07OXiHbnJNSuo0PYH9/ynQ6&#10;ZpzljLOc6WRKludM9w6YHhyQZTk6jomThKiNBZMkQUnJdDJGr/evzh49pPjcW8E3+3r4R3FNIdmD&#10;IuQkTFUzyjM8ns//8Hsg5EisbYkMkTR1RdUU3D0+4vzsjO+++QohIMpT/t1f/gW/+OwzRqMRL16e&#10;8etf/QZhK0xd4Ty889Y90kRgyjnOVlRVTZ6NmU6m4MF4i7UNtnZ447EWiqohTWMiLamqkqb2m7yW&#10;FIK6sSyWK6y3NMZjW5CkDIyqOCFonMEBXkhs61dGSuBdQ5TGeCmYzRqM9zjacROglCTPM7IkCQQG&#10;ccxokvDydElVw2xZoiPNdJKjpEUJDxa0jtk7OCCKM5TOKUvLclWQJgkSjakssRaBfDHWOA8vnl0y&#10;K2rSPKcoC7797nuiSLK/P+bgYMK779yFRPL8+1esLiuePXnJ5XLFW48fcOfwkNVywXQ6YZzDOLV8&#10;8M49jg7GzGdLiqXFezBVw+XZBa9fvqJYrTBVzXSUkyhFFGmUcEQKpuOcLIlRMkJKHUhLaktjoaqh&#10;rDznZ5dUjaeuDVorIq0C/aaQCOkQ0uCsJVYpeTwBEXJddw4OePzwmFUxR2lF08DFrGA2X1EUNReX&#10;Sy7nJWXlsUYGwk8RyEsjrRBSYExNUzdY02BNFQhlVYj3GmNpmgotCYB2oYh1wuPHjzk6OMRbj2kM&#10;3kFVVkH1vjI0TYM1LuzFPuSbRCTxMkJGKVE2IRsdko4PiNMJTkasao9VmjuP3uWnP/+M0goWZdWe&#10;Q7W+Cg7amHOdp73pt14R8q3J44Jv4bbu70P++BCQd5ufdeUbyRvg99vO8bYDisWmvevz0yt/TGz1&#10;obeBoKVUN84wuz7kNv+/T1T3Y86xh87UfkwMs27TOu75sX7t9ThmmGxrm1+9/dxPDvp8Q2D8ob2i&#10;T4bfzWesiRr7pHN9Qqo/jTzNb8bee9dr63pe+GvEEH2S/R9DzN8nuRwise/Ge93xef+Dj3ZFOTvb&#10;2c52trOd7WxnO9vZzna2s3+1tlOA39nOdrazne1sZzvb2c52trN/od3Gxt4vgB06qO+rjA9ZX91v&#10;qND2NlWi/m3XRXd9pe1tatbb2NCvf8f2YuPuwfP6MLerRNlv/xoA0/3vK1AMNz6zTQ2t+91DgIHu&#10;34eUJrv32tbX/ULS29S7hubFbapV3fb150z/ULx7yH51jbimTrRNrasPhtgGHO7O4SEw+BAZwBUg&#10;398Ahayfoa+2PVTc3y+eHZqrfVWA/pj2i/fXP29TnXrTXO//vvu963mxvn5dkBFUXK+DSrrqlX5A&#10;gXIbCLz/TNvWom2FKH3FiY1SX6fAuA9k7xdv35xz8gY5RN/662B/vALgSLyR6CMUXF+pLnSfaf0d&#10;/XHov6fd/jfGbIBHbU+EQpdbyDv6/T70Pl+bl20xaNOYVr1XEuuI43sPmC8WmMpRVjUqyYgig2gE&#10;TsODcRaA+Crm/OwZRbXgnfd/QpbEPP3hO85OXvD6xStmZxeIgF5COMMogeP9lP1xQh7HRNEI8Lx4&#10;8YrlckHTnJEkmiRzSOnxDoraUzavQP2AEaGYHheA+WmsOToYk9xLePDwgLcf30dHkI9zJtMDaqt4&#10;dr5isVoipAiFht4RK0GzavjhxUtOzy/5/PMvWV2ehaJP50GCVILxfszDx29z794haaqJpaVYvObr&#10;r5+h40+Z7O0jtKeqBV98+Yzf/uqfOTs5p5w3aAGxkmgNKoZH7z7i/fcf8/Dh3QCu8BXKK4zxnJ0t&#10;+Id//JLv/vgEnEQ6QZJJPvrp20ymGXsHE354/oKvv3yK9PD48SGjESyXCy5OZywXFh0LslwyHseM&#10;RxlKybbg11BWJXVdo5Vs1X1DwVkURTRNTZpkm7lZVVUAK7Rr5ZokwQHeOLxUAXCqI8raMF9WzCu4&#10;LGBRW9JRRpJonC2JIxhNR2RxjDU1ZV2zXDXMlw4hYG8iUcqiZavw6WKa2rBcFpj6glRbRpMJbz2+&#10;y8o5TpcXLBdHJD0jAAAgAElEQVQzDo4f4W3Ft9+d8PsvvmFeO2ZLyaqA0ShBK8l/8xf/nk8//QSl&#10;ZAuyCEX6si2ilFJs/pUqFJRJ4TeqkOu1UbaFZN63hentz0Et3LVgX7DtOqu1wHqHUBLlg+qRFOH6&#10;oAamiOMIU2uskRulMSlBSw14kjSiaSqkDGrnq9WKWEdoVADHAw6Ba7+nMQ0qzrG+oaoMcRSRJRVH&#10;B4IXrzzn85JFKdkbxTTeEauIKJYcHeVkeUVRW9ye5mJRMkUziSXGObSAu3cyxqOKJ09OeffhlCgf&#10;Y5crqqbG1AJbO472UmYzgzXQGPAtaYLEo4RlOlYYA8Z6FpVFK9kSDWhs0WCoyVPN64sGPNTWM1/V&#10;pJOY2lokgjgKBf1VZXEWdK6wzlGZAOaPNIyyiGXVUDaWy1XNKIFEShZlQxZJtJLkueZi6TifN4z2&#10;BV5qvAMVS1ztsSYAuNORpF56au9Y1rCoHOM8pywrEquZpJpRqpidz1isjsm0RsYZztc0ziIwjHPJ&#10;Ymk5v6zR+QFvP3pEZRznL17iE4MUkkTCytacvn7NW48fIFTMyelL7hw84rPPPuQPv/s94FBCkGnP&#10;wb6gsBYRxag0wQLWNVgpOTg8wEtNYRoU4K1mMa/wFo72R8H/8p5ER2SxwSlNUzsuz85I4oiibHDW&#10;EOmIxpqg4r4G4opA8LDxh7hS6PZBWujGvtP1aZxzLSATnIP9/UPiOOb7779HqagDIB8G8vZ9Hq0U&#10;WimKotj44Wu1cQUbf76q6hv+QdfvXxffdouX+/76Goje3/+3EYOtrQvCXv9e60Cq1QVy39ivN/t9&#10;IM1AgI5ifvL+B7z/kw9QStM0ZnOPoihugNr6gLk1oC+A7wXeWYpVwWK+4NXLF5y+fgXOESdJC3an&#10;JSYzCKE3hbVd0Of6+/oq3X3fpNvH3d8bY671700f9DpBQdfX3PivvThn/VmtNcaYG+A/qRRN02yu&#10;UVrhrBuMh7tzvO/PRzoiS1MknlgJjAMlw73ruiaO043fJoRsSdQsVfvdwR+JkCoQTggCaCAQAgSA&#10;oZDDIPYujrcfv22Lq4ZilM09O+O4edb1LrNWWfOu5cVybyS4u3F/34v7B0CQ3bkb3g+78UEC6H6t&#10;AB+ASN1Ytwtw7/dBd9z6gO//r3It/ZzCkGJ7PyYeii3XSudrdbUu0Gr9tytR3ytV9PVdHYEsYLMu&#10;+eGcwZvU2/vXuLbfnXcb5eAhYrsbJAqd9f82deyrd/xKObE3mxgCwG/LkXTn25XqOx0F+e1qztty&#10;XX1yvK5SvTEWKV1njWQwXzK4xtxCIjAEtHiTyt6bclHbSWT81u8YyskM5Yz6+ZHbSOqG1qJtubpt&#10;+c0h9cTeHXDOtwDKaEMSsZ5vmz0Y0QIu4QpY4q9kf8V6LDrvxp9IyrdtTt28x/CTvKnvh+Zzn9iy&#10;u2dvU+HsKmL2x/y6XySuVikh2r0hrBF1WfLVH7/k6PgOSZojW4JTsfYF23lojAEgTddEMU3rW3b7&#10;yqGjCJSD2jMajdnfP6Rclvh2v2I9XoINIK1L8LGNBGfb+rEtf7juQykl1tpODm29p7UEiNZSVw1K&#10;CUAx3dvDuEDQV5Z16KO6xpoGb2GcJ6RpirWWy8sLZgtBmqcYLF999SUvX74Mc1kFrkPXKk7TUUAN&#10;43pFVKR1IHaQbXtr04T93a/j2SvwoGuB6rIljFj3I4CxFtM01MYE4h4pNvFwIMWSuDZHZi1YB1Gs&#10;EELirMW26vTWC4rGsaqaQJoYS+I4Jo4kWgmEC/mesjQsyoqi8QilOD465s7BmPOTl8RK4GuH9Rak&#10;wiFpnKc2HhVLPJLKOKqqDoB9C5UJ/RVHmkgHEKmQEusMjfHUpUfHIGLP8d6URHvGWYrG0VQVjXEB&#10;4Gw9KlKILCbKHBcXBXVZo6TAW4e1gtJ5qgYWJ5bTc8uLETw8lLz3IOd4L6L0BYl01JXl8eOsjakK&#10;Rqnno/cy7h494vdfvOb585K6CiBT0/rHsdLEwgdSOQm1CWQEy8pQNw6EIk8jpAi+uHWORdkwLw2r&#10;0lNZAVrihKOqA6FWnsYcTHKSWFFWjsYYXOWIY0XS5sLqssLUDdOJ4vBgQppqjDOsqhpHjEFTeUdl&#10;BUbFLOqCygUSxNp5LlcV8Shl/2AfHWvOF3POFwWzVURjZSCnE2Bsg7WOk9cnG5845IQCIDtJcvb3&#10;95hOJmRpQpbnJGlKPhozmkxI05w4SQLRoVIo1cYsQJrE6Hbt68ZX3b1nEx8MEiavl5nOPuEEtvXt&#10;nfcBpKokwns+/PAnvP3rh3z37Q9IHWONpLAVeTbhgw9+yv/997/kP/2v/xsP7xxy/8EDZosZjWv4&#10;m7/7O/7z//k3nJ9fUi1LjvfGfPDWXZYXNU9enfPtyRn/5t0D0tUB7qxguVhxfn7K/nSP8d6E5DJF&#10;r2KYl0grMMYzO6/5pnnJeCRwXmB8mw+TDi0EaRTIL1ZFTdOAjgR5IlAepPNEMvR/Y2tKJLbdC62x&#10;4ARxYrl3lBFFEc9fLGmMB6EQOKAiTiKyJKNxDat6yf07+/DJfX73h5fMl4JvvpkTRzHvPpjgIeTV&#10;4ppGWKIoYVVU1I3ny6+e8ujuEccHe+RpIFiMZczjBykf/+yQ3/3zMz7/4im/+nXJvft7/NvPPubR&#10;4zugEl6dzdnfy/jv/vp99kaOf/q7L3j5wvDy+0v+l5e/4uc/f8jjhymL5Rn37uSBuIMZn360x8cf&#10;/QV/95vnfP7VCS9fLHHGc26XSP+K0+gV41HO4wf3iRJBnKbgLM46JnnGvfv3AcHr0zNOTk45O7tg&#10;Nq9ZLC2Xl47z2UsmmSBLBHvTjHt3j9g/mILQaJXjkhhvFQhJLBXzYk5Zl9y9d5ePP3zA6VmJExHz&#10;quT8fMZyVXPROLxdIvwCJQRpqhhNYibTnKPDPaZ7Iw4PErTSxEkCwuNshWlqrHFMp/s0dQ1Y9vam&#10;6CjCeQ0W9vf2uX/nDs5ZVkXN19/+gGkss8sZ82WBEDFKSVQUE8URKo9I0jHjyT5xNqaoHUVZ01iL&#10;bTyNF9x7/A7v/PRnFDVU1iLbHKsUAi+uIpshMrGreGn7WfeQ/zxEityN39ZxVYgxA7HPdX9ZbJTc&#10;h4ingp9xG/j+WijciVn67bgZ/9ymTN5tF/hrhEdd3yfE+f5GvLL+W5fs8DpxWB90f1NZ/XpsedOf&#10;vY1wfyi+7hJLbosDblMwHz73Xv+364znFfH1EBHU9XqFK99yTd7Yz22tr9ObnI4dJM7cdsa/rc7h&#10;5vy/GVsEP98PKrhvI8a6SdLgO3mGtc8semD7NxOo7WxnO9vZzna2s53tbGc729nOdvav1XYA+J3t&#10;bGc729nOdrazne1sZzv7F9qbCmO7Pw8VoHbBwN1i8S6YoltA2QU+dEEia7sJInY4Z3vtCQVyXSb4&#10;Nx1sd+/d/93Q4fr6377K4xDIuvuMQ0X61wt4h4p4r7Pnd4HVtxfrMqi81O2DfkHnEJi4+0xDoOtu&#10;X3XbMwSc7re5T6DQL+4eGotu+7aB7bvs9P3rtgHctylK3lY4sG3udMfoqoDADc6PPmhpiCyiq1Q5&#10;VEQ7ZN33qg8A6t+7q54wVLzbfef6ag83ioE9W++zBsAPKb8NjV+/P/ukAduUFbatT64tLt4oWK0r&#10;ajxbgQT9uTE0V/vX9+dsVzGr/04MK4N250MoGqYH6F/3QV9ddqgN1loQILXqAFx8q9b548lG1oXa&#10;Q0oe4T5XQDvnwViHFII4Snj86G0WFzNcXbA8vUA2NZMspW4aImkYZRF3jo+Z7h8yPbjD/tExZVnT&#10;lHdIYkk+Srk42Of09JyL0zOqVcWF8Tz5viSPBUkkGGeKe/en3H+0h7GCi8ua09OCcg7OhnH2gNSQ&#10;Zo7JNGvVQDXT8YS7dw85PpwwnoxJxhFRrEB6qqbmZHbGcgWeCIRsH1ZxebHk2ZMXvHz+gtcvTilL&#10;Qz7S5OO0VeX2RLHm8OiIBw/uMplOsHjKsmBRLDh99ZSjwymnL59zen7O+ari229fcfL0nHJhwAUF&#10;6yyDfJzx9vvv8eFP3+FgP8N6Q1k11I0jTSLq2vP99y/49a++5OLVJb7xSOHIpwmf/uKn3Dkeo6Tg&#10;669+4OXTFxzv5xzsjzGm4dXLM0wNdQVRLEkyyXQvZTJOghqRisEryrqmLCvKwpCmARQvJTgcxjYg&#10;QtFbUxsEYJ2j8Z7FsmyLGQXGOpy1RLJVMvGhyLW2cD6zFAa8lORjRRILvK+JtWA0ysjTOPSrCOQN&#10;deNZVZDqAGIdZRpNjXAeU5dcnJ5jbAGU5IcpozwhEzGL0zl15VksKmaXK6SsMMawLDyFy0BFICyx&#10;TvgPf/Uf+PSTT5CyVSokqENHOgLZqs5oFd4xKQMIXtABu7drbPs/rsT0WrIQv1FBbLWyEPigEt+C&#10;B4SQSBWhlGuVxR2RjhGiIo5SGl3SyGJDvuMJ76pUgihq1XuUQnpoGkPVNEgB1lmcdyR5TKRqolQw&#10;2jsgGR8GjIgrmGYZprxgnEui1NIAq9JjvWZZrsjSFBVLjo4V9x8rZsuGu/dzlgtIIkciFI015HHM&#10;/h7cO1J89aTkcm7Yn2Q4FRM5jxYCW1co1TCeaE5OG4pGUBlPHimEB4VlmktWK0tdw7x0KNGgpCfV&#10;Kii8x5o88SgBzoCV4KTAOIlyDi19UKtLBbPIc1nBvs5ANlhfY6xDK0scSeJYUS4sxlmkTpEqprEV&#10;vnZkiQYhyPKE15clJ6dzJhOFVg4ZqaBW2ARl+fEkpvaOxbKhbOBy6bl3JyNKUhaLmnJp2Msl89cV&#10;Jy/PeO+du6T5iGZVUNcOBcQxRBHMV55ZZXhr/4i3f/ITqqqmvDgnikEJS+wFTVkhVIRO9njy/dcc&#10;Hyx458E9podHLO0ZHkit4O6h5usnSy7nc6R+QGN8AMR4j9aSKI44ffaKeWEwrvVnC41bLVmcXWKN&#10;Q+uYLI2w1pMrwXxRUVdB1XC1WpCkOZHWQV3YDqvYXqlHc0NZesi/0lpjrWM0GjEejxmNRjx+/Jiz&#10;01Nen56yLjpeF/BuA8ptfIt1zLEB5LffE0VgDHVdD/quV226CVod8jn7pFTdAtihvf1mofF1s9ah&#10;tSeKIqqqugKmtWAv5/yVsrP3xImmrg13ju7z53/+V8RxSlkGwHvTWMqyBKCu66AoqlQLtoY4jgOh&#10;RB1IAJy1AawpJE1d05QVl+fnPHv6jLJckY8ytNJYa0Be+U62VXBdP9OwLzEMRuz28TqeWAPf1vdZ&#10;g9XX/vIQiLjrR66fcahYvFvgfm3MvEOqsObrOEKIoPQrZQBq9cc5ACOvlLX7vnNQSI2QzuONYZSP&#10;SeOU1WLVjkMbU4hAQmOMRSnRKpmHfTZOEoSQWOvCvIja9/UaEHogNuQNius9APg2fzfMs2E//Epl&#10;TFyLPbcBn7ep7K39zA0plHN458I+2j5hX5WsrutAvyXYGmd13+ebxFLd981ey1dsW6P+FBtSg9sG&#10;KO3HO9uK/6/yCX2A69U4dAEffiBuE+vPbpCR10HoXeKzbq5lSPW5224l1iDJEH/138U3qyT2gcwb&#10;+Fnvs2vFXDZg+KvP2cH+7RKJrJefm+QL21WSf0zOrDvW6/5cv98BaLBu7zrn4t+Yk9oGQt/2Hv2p&#10;xA3d7+2DnvtkHkNztk+quC3nNpRruS33uO3du021fls+qbu+9dUVr3ITiit+niuAkvMBDOycI9J6&#10;815ZZwKLhPfgBW4NFmrjBG/bMf+Rw9Edg27ucYg4cb1WOue3rjW3kZy+KVfaz0P214HrwHxuJSoQ&#10;bazjvWtJwTyg2oSC4+nTp5y+PuH+o8ckccR8sWhVxsN9zOa9lddBWmuCjZZ0A4Iqt1QKoVSreLzP&#10;6+Q1y/mCMDtbcpZe3mYNOlo/49A6/SaCxv51o9EIpdTG3zLGBJ+obavwgezTSYHSimw0YrJ3QFE3&#10;wWdbFtRVhbcB8G1sQ20KzCrEs7RkAquyYDkr+fLzPyLWfRVHGwIpUEihMMYQab0ZrzjWKKk35Cdr&#10;wL7z63yT2+TPnAv96kUA+UlcIEL0633ZsyoDoZf1IcZX3iOVREmJ94LaWLyGWEhqU6O1Io0TlBBY&#10;Y/E+jHlR1pTWUxqPRZDFEbEUSA/CgRKKxlnK2lAaj/EC7T11saSIHXEk8NZSVyYQA0UxtZcsG09V&#10;GmLrcbFCS4+wBtN4jJDUzhOlkiTVKG/DXmY91kFlBVZ4mgbcZU1VnJHEEi1nKAF5FoPUlKamdg4R&#10;xYyynLv7KfcPDqiKksvZPCguN57lzFDVAoSkbELcXThHYwuWhWEvrxingsQI/PMLJiOII0BETKeO&#10;R/dTsviYJ8cFX30/4/SiwEnF4eEYU1qkdzjhEF5QW0tpLMvC4LxkbzplkuUkUYU1K04XJa9PlzTW&#10;UxlorEBKjRdgRfCHlQYtHdIZlHN4B42HOB1RqxghNUU1Z5xFvPXgDnfvjsCXzJdzGgSN0FRWUzpL&#10;RSD7K2sPIkXIiLqpWVlLlKeMsgTnBE9O55wUhrIRxGmGVhGRinDAqlghRRRA5UJivcc0FUrAeJQz&#10;ynOyOIBrRaxQWUw2GZGPxiRpio6SoMSMQkkZiPOUJM+SzZqyUXLn+lmE6gDkh/fCQFLlfZsVWud/&#10;VEsWYkFIiXeGg4N9Pv7wQ548eYIQHqUERVnx4tVLVCz56Ycf8v23X1OWDe++/TY/m0x49vI53z99&#10;zuXlBVJqJpMRSktWTY0TEdZVfPH1cx4eTznYP2Y1OyFSFaevTkiiMfuH++STKcbA8nQZyDVLg5YO&#10;azwXC4eSGqUE3jQ4E9b4OAp7XCLBCLA2vA9SxQhhiXE4AoFj0XiaymORLLBk2jMVgrpZcmd/DyE0&#10;P/xwydnMBHIK75BxhYgixuMMu6yQzvDe4wlKOH73u1cslvD5H06JZcp79/axdUVZVDQIVAoqVkRa&#10;4nzEF//8jIu7M+4djjjan1CuSop6yf7BlP/4Vx9xcDTmv/zXL3ny3Wsa+zkqkTyI7qKSEavGIazn&#10;048fM0kc//gPX/LqleViZvn7//o9X/6z5NHdjHfe3efdtybsZzGnZ8+Is3v8t3/9EZ98+gHffHfK&#10;L3/5O2anFd99OyNKBePJiovZnDtHhxzuj0hSARK0EFTzBd7DXpYzfTvh+CCnrj2X85KnT1/hDNSV&#10;wVnPYrXkyYsVeZ7w+PE+072YPM8RSiGlYjqJAyGYb3C2JI0T7h2PEFIj40OMe8DlbEld1XhrKYuS&#10;5apiPis5PVlx8mrFN+qMJFfkWcJolJGNUybTjDyJSLTEWYEQDiUTdCzxKkJojZIR5cpw1sxx3tIY&#10;g/GeOM1Jc8Xp+ZLlsmY0zhlN9xhNJug4IhtlOKcoiop5cU5lHCpO8SJiUVa89d6HvPfxz7EqpbKW&#10;xnmEkngX4mHvPbKNaZx3b/Rvun7umvwI5Obs+eqdV3QV12+qegdCC78hPpa9WOQqRzUU1139PLyO&#10;XD833n7eue2c+fpzXwelXz9HcwOk3e6GLzlEvtXxYK/FpDdjWjlwptuN7fr9Im/4kkM5hW3+6/X2&#10;uWtt6xLgbYtJ1kPczROEGOf63Lh51n/zDO+2OK2bc1j/fBsBnxggBdz2/UNxenccwyXdWFpcG8/+&#10;vF3HG1J2+3BN8O8G27WtT9bXDOU+d7azne1sZzvb2c52trOd7WxnO/vXZDsA/M52trOd7WxnO9vZ&#10;zna2s539/2TbgJ5Df++DCbYpyvWLhfpFtv17h0NRExR9tL5RbBkOXMWPamdfGbLftn67us/SvbYP&#10;VBlSS19f2wfTXIF1+iro15XOt43FNpX1rkrTkGJYv29uK+7uX9+9pg86GDpoHyqQHlIsW7d7DWzZ&#10;XvR9sw+6/18DdvtzabhAVwyCnPuFHV1lvbVK0nUFBrG1j7YpK/b7ef3O9AEW67G8DRjRn9P9d2kI&#10;1LztHtvaNQROv1J/3N5nawXKPjFB/17bCvm74zGkBritwH3oXd78zTNYONPtu/79u6qh/f4bUlMP&#10;P4SiJ+fcNbW3NRisS5Jwrf8QN4gj+vN1G1lEv2inP3e6RBFDIL3+M2xTnLjWpx21L4TEOI8wntFo&#10;wjvvvsv3tuT0xfdcnpzjjveZjA6oikvMoqAsn/HIS95++z0mecYky7l3dECkLHW9oK4qqlXNfLbg&#10;5OQ133z9Laevzjl7dUZVVfiiIZnPONyPuH9nj599+JiyMswXJaenl0QqIU4SolizdzhlOhmBFxgL&#10;UZyQjhLiOMELiW2BZMv5nPliTmMkZaVYLmZczlZcXM6ZX845e31Gs7LEcatgJ8F5R9PUjPOIg/0x&#10;Rwd7jMdjGtMwv3zN/YcPuHM8IYke8GI6pipnnJy85rsfznnx0lDVHuk9SkGaax49PuDho2MePrjL&#10;3Yf3McaxqoMqmdYKS8PTZxd8+/UzvvnjE+qVRQFZprn/8D6ffPZTDo/3KMoFP/zwA42r+MWn71JX&#10;NfNFxcnLGecXhnsP9zm8C8aUxFHMOE+RSiII4L7ZbMbzFwWrRc3Dh1NGeUSSgFJBQcw5SKKYpjE0&#10;TUWSZBjTcDlbYrxgfzwCBL4sqWuDiCQQQJqlMcyWDbOVRyaCvWlOHGmcDUD6KNLEkQ5KbMUKnKWx&#10;Ai8I6rcRpHFMGsXEUmPqFbH2KAriFGSkyXIJFDizQlJR1Z696R7egZBBBVmIEc5HnJ/PUWrKw4eP&#10;+PijD/HOghLoKCKJYpQMhaRrALyQEila0p32vb32/vkr3gQQLRgvgAdkq7DW6sGHd7NdnIQIfw/v&#10;lEIQteB4h5YQ6QxiQaVXSKlRSqN1BMbTtO+r0pIoiSjrBteCdGaLkjoxaOlpnGV/OmISJxwd5Rw9&#10;vMfZcs5epNFaolWMMALlHTryFAZm8wZjJD6KWNU143HKSEmO72hOPq+YlwYvYhprsCicq/FKk+eK&#10;wz3BH7/3PHl2RvLuAcJlxL4iUR6lFcY5ojSiMDAvYZyCwBApRSQ9UglGqWCxstBAk3p0JHAIrAeF&#10;J04CGKCuPU5JGuNZVQ3OenIpsMYQRZLxWDI3hlVpOD5IQ7GfaFXitCJLNZdzS10HX8Q4h3ABeJwl&#10;EUkco6oF2UixKg0yMkxGEiEVSR6RJDF13eC1QkeAEBgDi5VjXgSQrqkrauMZZ5JJBmevznhwd49p&#10;HiGspFxVeCERypGNItyq4XS2IMpHPHr7LdJE8U9//1vK+QVJqkgsLGcrvIwCcMBn/PD8ggf3H3Dv&#10;wX2+urjEN8EvGmeaLIPvvv2ODz58iIyD1loUx3hjmF9c8PUXf6AoLCiF1Iokicm0ZpSmpOkIKSJU&#10;Y6kWS5TzKOUR0jNKMnxhKIoVajQiisN8GALZSinBt0qUDCubXgMMa00UCSaTCUdHRxuf8ej4iOcv&#10;XgCeJIlvUcG6TkC09hXX/yqlAvihQ2a09sG6ytZX/q3HueaaYniXmKbrk3ZjgHVB61ABcZc0qevL&#10;r69Zq0Gt27Jut7E2sG+IUDzvfQum8A4hPVES88knn5HlEyAA24tyRVlUm1gjgOLDugsepUKfi7Vf&#10;6j06iqiqmqIoMHXFcrnk2bNnrBYLvLNorYLyNmvwGddIvNZtX/fnGly1jRyp72vYAVKgtVKpkm1f&#10;Ob9RbvQdZ30bOLJfSN0F6q/n0rq9Xg7Hh2ulrq7feQWm6wBF1/PAWoQUZEkMziKcZzwaEWlNXdUo&#10;pUmSNBCbbOKtNcBP4gmEQ+PxNIB9nGkBtVcqlNbeVMPuElN5d1PhrU/KMEhq1Sdw8h7ZqmWu3xnX&#10;gtS3AWK3+fA3Yy6u3XOoHa4d436sEtYXd81f7r6/fbX3flv7asf9Nm1Trv+xti2+/zHA+n5ce/1e&#10;4lZit20qpUMq09uIKoY+37V+QfuG2E/cmJJvJCkcBlVsu8ft4N5+XNPvlzeB3cPvfnyebCie7SrF&#10;DgEafsycGAK69NezbbHdj51v/Xs654ii6BppwrY1tE8GMhSP35Z3+1Ou7T/DNZKbWwD6b8prDucW&#10;goIyMvh1SZK0ZFga2aoGSykROIQwBNKFQGalNuP95nk/ZGHvv67Y2F+7hubSm9aTIXLFbaCcLtgT&#10;2OxPQyQp6zV3TTQzRGDYH5fgGwk8kro2fPvdd+wf3mE83aOsG5qqZA1ME/JqHWrq+tredlPVVWz8&#10;Hucc4/GYyWTKar7Y5ByRwQeWUm0APWtSnfXzbuufbbmnbftn0zQbP7D7vlz1k2iJDByT8SSA5Y3B&#10;eU9dtX0uAimDloraGC5PLxmPRwgdYtORzjh9fUqxKoKPYi1V1QHJ43Fdt1HKQFinVCDbaQnUbJu/&#10;8oCSKpDPiOtrkBYSLVowemBewgkw3mGcpWnnwvqeWgn02kcDqsZQW4+pDYmX5InGWokSYX1sjKWy&#10;jso4HJ44UsQqgJS9s3gpqK2nbDy1A4MIyucy9HdVFAgsUoATHiEVzjtK48LzSWhMg8CgkwjXfr42&#10;DqQkjqKWrEgicRhjaZqgaN84gcCjUdSm9VEBb2A286yKJWXT9odbovUFeSLIEs3h/oQoioiSmtob&#10;nHAQA1JhjacwDlnC85lFpQIXRTTAKBJkecS8KMm8xi1LnHCMJ444tbz/k4zDOxlf/vGS5y8XaFeh&#10;tMA2Do2k9p66NhS1pbGQpBn5eESaRsQavHJYq0CWGBPIC2rnEd4SiSgoQ+uYTEXELQmdjWNQAiJF&#10;Oh7R4FEo8nzEQZaSZxlCKGbzinlhkHpE4yJqJLUXNAiKuqFsHE5ppFc4FyGIGY8SnPJcLJY8O1tR&#10;koFWSBXG0VrLsiiYz+cb4iljDJWxJJFiPB0znuQhtxEpkjQhH40Zjyfk+Zgkids8ikYrvSG8UEIQ&#10;x/GGEGwNehwCGPYVoQf9GDrLd/vOuTZEsc60hKICpTQffvgR//irX/Pq1WuiKCaOY+q65uXLl+zv&#10;7+G8pKwdH338Gf/xP/4ldVPxq1//mv/0v/8ffPvVt6j2vKJuHJHOaErLi9dzvnl2SnQ3Ix4fYytD&#10;Yg2vnhUZCjIAACAASURBVD/FCUk+GZGOpuzdfcjs2UuUCnMR76lrj5CWJI7wgkBk4UEBiRREUiEF&#10;LEtLUYBPDFkccmTOOqSDkVbIyLNYWYQXSC+xPiKSnrpccDAZ0Twc8ezlgvOlpUESFw6d1oxjzd27&#10;+4HMsS65fzzCfnTM7z8/ZbWE33z+A1pGHO0llHURcrq+QBpDlCS89dYBn8+XvD5fsFyt0IlmMXuN&#10;bWq+/eYL3os/5t//259w994h/9ff/JqTH074n1//DR989BY/+8VPePzoIYIM58+4/9Yef5l+wMtn&#10;Z/zxq3OePWkoLj1Pi5KTl0959iTiFz+/jxaa5etnfP9iyf2H9/nsk3vcu5PxT7/9jic/nHL6quD0&#10;tWGxsCxWjov5gjxVjPKMvWkgAFVK0TQVCEMSSfbGI44PD9ifjqnKktVyycXljMW8xjtJVRqePT3j&#10;1SuHjjX7e3tMJiMmo4zDwwPqpkAqj8ehpcB5R10tcQiO90fgckxT413Ospix3NMYC1VdMZs1nLwy&#10;nFYNXi7wEnQMaSKIopDLsS7kEKJIo2NJkmak2RjvPFW5oqkWGBOIU5MsJo5ionjEe++/Tz7eIxuP&#10;UXFM3TRczkuayqF0jIoisiymahyLsuSdn/6M9z/6OcQ51rbEQwSy0K7K9BCx8Y/1vW6Lc7pg7aG9&#10;f0jRe5uvO+zz/3gfbpuffEWaJAZB/m864+3nOa7Ovt5MMH9TFXzbmdyQSvr1M9bek13zofsk6v0c&#10;Rpecsnu+uo73uoDufmy19v+iKOp95nocHXxzwxqzfZtC+1BOcugzQ7mqbXHgtjPBbrze9bX74PJt&#10;Z5i35RGu51quyOOGag764gi3kbf1ic93trOd7WxnO9vZzna2s53tbGc7+9dqOwD8zna2s53tbGc7&#10;29nOdraznf0Lbahorw9W3nbA3/1M//fbCplvKJBtUc25KhQMh/mhQDD8HBSa/FZg9W1qSd3v7Bci&#10;Dt1jiF3fe48x5gZ4dv055+w1pYArdcrr/bC+vtvE6+B/ew0MMFTEvX6Ooee9eagdlIbC94ve4fNV&#10;Eeb1IlU5qNR4mzr5tkLkvkr51c+tWoq4UgLon4X359sa9J4kyaawVLeqXEHxqF94Maz8Fe6tOkUe&#10;clOIulaAWJMt9J+rr1refUe6Bb79PrsGsNlSzDzEoN/v927h8brQ4DZV1e57te2d7T7TNnA/rRrl&#10;GgAqZKuaN/A+r9s0BIgfKqQeWi+G+nkIxDJEcAAbvYsbwJahwpS+6t2NNS6gVTcqn9fGFhHwN/66&#10;OqxUAi8c1nmMNVft7xTiBEjtleKIRLWqQe39N0VDXKv13gbm6QLs+mM/BJbo9v0apNYfrzD2qn1P&#10;WvVZrtYNJRT7h8do+TPms0sWsxlPnp5w73CP6SRhVa84u7zk5GzFxWXDp7/4hMnepFXTtkhviJVg&#10;NBqTpDl37t7ho5++R1UuWC7m/PDdD/zhN79GuhJnBN4ZxiPF3btjiqpm/yDGmAilMuI0I0kjrLPU&#10;xlE1jno1p359yrKoKErLsmxo6ga8wVtLURgWs4qyKKkry1pUT2sY7wnG44ijO3vs7U1Jk4QsTsli&#10;xfOnP/DixXOSJOH4ziFvvf02k/09VlXJ5198x9MfTjh7fUZRGJYLj7eCLIZ8pDk+3ueTTz5g/2DE&#10;aDxC6ojVqkLKUCyeJSNevjzjn7/8hu+/ecLiogYHSSrZO9rjrXfu8fNPPiIbjZnNLzHOsT/NmSQR&#10;s7M5L16e8/pkxfLSMNnTjDJFmoBIJ8RRjIpgPl+yWJQslxUCQZoKxqOco8O9oE4kQvGiEpJIKGxj&#10;qJuK2tRYJ2lMKEQc5TlaKkzdYJoGLwTWe6wIheKroqKoPTJRTKYxWoM1DZEU5EkWlNacZdVU1NbR&#10;WE/dBCW3w6kgjjVCGoyD0ShjPE7IY0cae9JcIbUD6am9RCeKg6OISipKN0YnCcI3RFEKhcTJPQ5d&#10;zS/e/ZiPf/4LtHBoqYkiRaQ1WseoKAkKwNIjJSgvkVIhNr5Iu0Zt3kl/tXcJAhjPh8+G0VQoYUF4&#10;XIuWF8KilCeyIL2kMh6PBKHQOsZqT5ZqmtojlAYdFJaQEiE9WkWUTYlSEVmasliuQIBri/lqYTHS&#10;oGRM4zRlXVELTaES/vDN1zxOL1H7cBCbVv/FkSpBUXrOZ4bLZUUaa1bLCi1r0jRifzrC+TPOz2vu&#10;7k2ozRmFtQgBZbEi0pq9CeQjePXyggf3DxhFOcYvibVGRIrIwSiLUVHFfKUY5w2Rkgjh0NKRqIT9&#10;seRybikKxVID0uGURRpAGLCC8VhwuoCFBVJIlUAKjzR1AFsrDbohywgqYXsa4WDZVETRCA3kmSZP&#10;asrSUVQN03GCkAEAb71nMs3xGi5mBSscVS3JkgiaBpkoVJpgEBRVBTgi3W4TGpZFiWsMwjfUdVgr&#10;R2nM6XnN+cUle5MJB4d3WOkzqrIAKWicYG8pmZ+dsygL8lwzvnPMn/31v+Fv//PfgqmJpOPi1Svm&#10;5+fce3CfdHTMq5MvefHikoPDMZOjfVZiRlMW2NqwP4149vwZz16c89Z7bwWNTFtiqoLzV6+ZRBFZ&#10;q0JorMUWJSspiGRQXtQClGiYO0lkBZG0pJFguj8BN6OuG4xxCBlUq5tGYI0DFfa/zV7i/DVAZCCO&#10;8Ffg5Y4fsgaoZ6Oc6X4gGKmNoTYBZKaU2ADC135Gfw/v7o1SSuoOcKrrB/UBrl3/zVq7AUV0CZu6&#10;13ZB9Gsg7dpHDXuIvkFW1N2ru4RIfd9Sa01VVRv18SuwtwAflPY8rlUOl1RlzU8/+IAHD+6jpMDY&#10;hmJlMC0xgbVrRXVBFKk2PgmxlTEmkH6IoF6rhcRJiRGBjOzJ0yecnJ6BkiilW9/dodQwOPemmtYV&#10;MFmIK+XjbrzUB5Z044Z1v25iydYzCncKfpncohLWGHtFMhWQ6XhkKKBHdJRkwbUKWM44hPDEkURI&#10;gUAhhMcr3wKxW1+zBaKrdn+ANdGDI3SnI44kWZKwWs2pqhKlJVKDsTVKCZSSmCYwqAglAmhMSSQK&#10;WzcIYDyaoJWmse089gLrDFIG3EpQ3L7uM65Vwp0H2z4rrSqsUALh2/6VLblVO2R2PVZiTebS+nze&#10;46zbkDoF0gEfyF+4TojWj4e6sW9Qk2/bKQWCoGTv8e0grBWyg/LeOjZs6/tbf7kTz3sfCrO934jm&#10;rUnU5CD42XMtQLSeFjqw8fM3RHvrifH/wvokH/2YqwuK3vbebI+xxSBJXB+sNUSUtq1tQ+Dmbfmi&#10;box3LabYNPRm29eAhW2EZX+KyvptoO9uEf62HBOIQVXDm9cNEwVuAyRvI8lbr+/9te62OTO0Dt7W&#10;F28CEvzY67oEe7cpQA7NnzcB4d9EXDn0jP09ZBvZ4W35j9vufXUvh5QtAHJNiqODUye1QooA6vUt&#10;2Z1WCQhHpA3WNGGfaAmzXIt2/FPAHdf7axg0su35hubhUP//mHWmSxzU96/6ZH3deRh8CLmV2OEG&#10;sEYIhAykPi9fnnB2dsZkus90OuX1q6LNSVq8Vxs/MYxRmxtyVzsdQmC9C6rqLZmPlJJ8PGL/4JDZ&#10;xQWL2eVmXxPINp9sNzndoZzwUG6om9vrrpfrdq1/VxTFBli1fu4+wD78t0BrRRTHwXe0jqaxgAgK&#10;7QKklqAiUIpsPMZ4j28sSaqp6mZD6LQmYeyOWRzHKKVI4oh79+9x/949qrLiH/7pH2mahiiKUMrT&#10;NBYhDDJ09rU5opUijWMkHukdEolrbFAaFiH2dQTSuzUhkBSCJFJIDxLJqqqoaoN3nixW5HkafEHR&#10;qs5bR2UstXcB1N6C3wUe1ebMamupG8OqtlQOGgsyUsSJJtYRwhmsdzglUVGMRVIbx3y5QkU6+Cre&#10;MkpiwGE8WCkoqwYZy3Z+BAA/rvWzPDSGoGSsJcILlJAo4RHeY6WjtI5V4/FS4oUI81bIAOS3DfgZ&#10;aZZirMc6TxyDtWC8QUSAC2uH0YLxvbeRkeD0/JQyckSJJlWW0tTsiUDa4F3MaBSDLziexox+PuXu&#10;keKHpzOMT1FaBrIsH3zUxjRIpRiNIrS04KEsS6QA4yVeaOrGUjuPVevcpCdWmnEckWmNRGCMBanQ&#10;WY5IoWgaVJri8IzylMloFOKWsqFxCtSIwmoWlad0ksor5lXFsjI0PvhsyrtAdKgk6TijcoqvfnhF&#10;ZSO8VGgRoZQijmLKsma1XG78PgcY0yCFIE5ixuOcKA7kfnGsyfOMPB+R52PyLCeOUuI4QUnd5ns0&#10;WgoirUmTZKMivSHJaX1mBs5qhvdwv/Yk26gkEIStfe81SUogTwkkYsfHd/h3f/bn/O0vf8lyWYRc&#10;kxDUdSBdy0cjTk5eczZbUDeeR4/f5vDoDu+++xP+h//xf+L3v/k1dVmyKioORik69ixXM85mhst9&#10;TWQ0aX6AYsFiNufrr7/h7Q8+JMtyxgcHlPMl3l3gjEc4QSwV1nvqxoR4AUEECOdJlMR4GEXhzOX0&#10;ssE5i7GePJVoJfHWMdIx6VhimiVlDc6AmFXkcbv+qpr7d1Lysebp8zlnZxZT18gkRSWWOK0QeBLl&#10;sbbhp+/fI85SfvPb55xfWP7Lb7/ls08ecWc/oSxWKCx1XaGk4t7RIct3Ksra8Nbjt/n6yy852huz&#10;d6RpXMly3pDEFe8+vsOd//6v+Ztf/obvv33Jb3/9FV99+5SfffIzPv7wbY4PM9LJYx7lR4zHKceH&#10;mpePK776as7z5w11JXnx3NBUzzk8TMmzCCEuWc4vEUrwwQc/4c8/vctnHz/m5Kzi17/9lu++P+f8&#10;omAxK9vcP0z2E+7cPeTwYMJkEpNEEGuFLSt0nLA3Tmgiwf445vHjY8rGMVtUPH/ygsY2YIHG8Pr1&#10;CReXp0Q6ZjqZsL+XkSaaJE1QsaIxDoehKgqcrYlkmH95khCrCUfTAxpTMV+ec+cw4Z1HkotFw7I0&#10;6CjCO8nr1zOqeYinnQxxclM3xLWmXpWslCFKJVmiefzWOyRJjDFNCOmkZP/okHy8h4hiiqphfnaB&#10;RZBlY9IsJ0pTGmtYFg21E7z30af87LM/o3CSeWmw3gfVd2M2YVn/7HKIIPhNvtP139/8uX+OdeUr&#10;OJSSN3zn7tnsdh+PW33jbe3sn2N216JtZ2Nr3+Cm8vx10PR1ImW/9Tx97cu8iYDsKp/F1nqDNSVs&#10;+Jy8RhY/FLN3c3S3KdN3SRetvTpH78ah/bOx66SW6obv1ycVGIo9t53DbwOZ93Mkt5353wa475+9&#10;bss73Pa77rlyNw7Yds59HZh/Ff91Y8j12Xy//qCb/9vZzna2s53tbGc729nOdrazne3sX7PtAPA7&#10;29nOdrazne1sZzvb2c529i+02wqvh4qL+797k/p017oHyLcphffZyzt3uFV9exvofgjs2S3q7BdF&#10;9Aumtyo+9+59pe7s2oL9vpL5NmD39eLhLqt9H8Qx9NxD4PQh1vVQfOBaRvju9evPXxUovOlwfVtb&#10;+nNq6PC8e92aAOCmGijbFag7322MuQYmD/eUm+L2q/4QNxQAr+bCupBabvpjG8C6CzLvq21ve6/6&#10;RQVDIB8ICjZrJZqh+9xQYuyoiW8DgG0rAOq2v/9M267vv++bNsLguPbV74aUCLYV9Q/97seuGTfn&#10;JtfmWF+doK+6CtwA3W/mZQf83i8GH1qPwncorLMtSArW+BrRAa/QaZdSAWzl3QCgA3/rvOj31zag&#10;+3qe3UbesB1QIzdFXxD6xHpH2XhiJNODQz76+ad4a/jui8958uQJ02kMvm6VyRoufvcH/vnr73jn&#10;3Xd4++3H3L93TJ6nOONZ1TWL5SIoOeUxo70paa7Y2495cC/j97/5gtnpBY1NOb9sOLtY0DSG+bym&#10;MjFeOIpmxmK5YLFaMl/WLOcNogVuWeOxXuBVAEr5RiC8J40hTSFRAp2CThSTvZzD4wnHxxMe3D9k&#10;bzIi0gl1BWVhiJRgMo54/eqMJI5QSnJycsrvv/iWs4uCVy9OqApPU4MxoLTi8HjEo0dHHB3mHB7s&#10;c7g3YVmUPHvykjiOGB9OkTLFGMk//eZL/vHvf0u1CMreUkGaaX7x57/g5z9/j/FeTlXXXMwv8Qac&#10;jTifWX7zj1+wPG0wocaZg6OMt97aI04ahJAkcYQQjmJlOH09p648HoGQjoODCfvTA9Ikwvua2voA&#10;CJcRZbliuVpRLC1l6YElKpKkWQZCUBcFRVlgvMR4SbUKRWdlY3ES0jwmTmKyNKEqC7xriJIMFUuw&#10;jtWioGoaXLsnRSqA8fPRCO8dVTHn9LzA+Ij7xxk+qlCpZ7QX8f+w955NkiXZmd7j6qoQKSuzVIuq&#10;mh7RIzCDxYA0wGxJGmE0Lo0fdvlL9w/QdrHAAlhguJgeTE/3dE/L6pKpI0Nc4YIfPCLyZuSNrAKx&#10;n7hxzKozOyPixnVx3c85ft73bWxN04DWKUlqgMDABaQVNLbB2gaVGnaGd3i4/z1+OjggG+yRpAXB&#10;OdABKRRGmzkIdO6vKLn0F6RYou+ur3+wBAkiokIc4uqdyzWDCFoN8cGKqoZhAfKTSLnwTRRBgdIC&#10;Y6KKmTIaOV8blFY0dTUHKXgEnsRoiiwnuHK+rkJdVxRFQlEUgKW2gd9/9iXPv/qaQTVl8J5hlhpG&#10;lyVZltArPH3ruawF0zJQ1oK69timITeBNMkYDhOMERy/nrE3NAivmE4rMiMoJxNUv0evnzEcer75&#10;xjIalwwPc+ppQNiGgMc7SZo4Bn3ByYVlNoSJDOheghRx7FMt6fck0zJwMfFYAUUCmRQYAkF4kgSQ&#10;gakNZEpjlcSkCbgarRUiKKSoSbTAVp6qdvSyJBYMq3ROaFCRpznOVcxmDVvDPkXeo2JMbRsuZxOK&#10;oiDP+7w+HxGUxoWEIjc4AnIOmwxLkpW5SjGCsqyRqUdr8NHVo18oilRwcnTOncMB+/f3yDPL+Yll&#10;VlqUtAxyqJopZeUisMAJ+sNdHn3/B3z60W9QUuGqmqOXx9x7cJfeYMC3n0359ukxWX6XreEQqhrR&#10;wPFxSZZmpEnNy5cn7B3cQ2qJDLFPbFlRGENQIIOntAGHiAqSdUVqUpQIGAWDPGU0m9LTijp4tPBs&#10;9wvGkwrvPGVZR3XU+XMSlTvbexIEH274hL6DAMc7x8xawvkp09mULMsxRnN2dk6Qi+LK60rT63z0&#10;tlr1quJTm2iqTU7UVntqF8wmSbJUFl0A5BftW1yr7SN1Kfeu89Pa37t6PxDVVaPfd1WYLAAhFUFI&#10;ghRs7+zy4U9/Sl4US7Ii6yPAKzEJWmum0+kyzlBKLZV+Y3s8SmmSLMXbhtl0CgSOj4/49tunNI1F&#10;G0mWZjfAu7eBfdvxitY6Kr8Gf8OHW/Vj233RRcwD8XkT3ARSLtoYi6TlEngfgl84hbgQyTukmvuQ&#10;wiNkJGsIXsyB1Mzns7/m2wluxrML2Et7/pnEkBU5aZZyenqMEIGiyJASptMJISzUZ6+K6Z13CAfO&#10;NTjbIIViOOijpMQu2tlScvXeXSeXaK1HzvsIvhFERVcEwTukTBBhHpfMpWEXc/jK5231OdcLz1cL&#10;rFeJx7oItVYB04uxu07sRASZXgN8xjcF2a0kP58Ac2KDsCyMFzBX3exWV+sqqoc5QKelev//RZVv&#10;3Txu++lLReJWn3WBMFfB3Fd9L98Ye64+l6sg7HYss5rTWI0VukjtrhGOLdb2eVzTpcZ4G0C5O3bp&#10;Uqa/CU7vygPdpnK4yL105Y7aALgFgV4EZrTvez1BQJfK4KqtU8/rnN/wxrnUdZ2uWO62fFl7D1rd&#10;Q9vgii4AYHsd7yLpuw20vS7n9KYc5Jvi4TeRKaw+o3EeX8Xqi3VJSknTWBJjFqsrWmtMoufEd46q&#10;nkWSkSDm8ZTENw1KheV8XR23LjKB29aS67mzm8R+6/KFXeN7G6nCak5y1YfqUkFd+EmLtbe9p3eN&#10;t1iyXgrwgdHogt/+5iMODw7o9fukaUrTNDFHM8/NeR/pahazTkiBm5PbLH2Jxe+tvMbO9jaXu7tM&#10;xuMluYrzHlfXyza0867t/ep6/9/MEa2u5wt/yntPVVWd83x5fSWXPoP3gelkgveBLC/wvkLMW+qC&#10;QwkJrT611iOVomk8ZTnlxbfPODo6gSCimrv1SKFRRiBEIMsSHty/z5//+Z/x/vvv8eWXX2Gbht//&#10;/vdMZzOa2i1jWK0kcu47SCHJkoSdnR2G/QLXVMwux7impmoi2JwQiXJ88AQkidYRKD+Pe0UINK7B&#10;OheB7UpiEk1iDN41lHVDog0uCGwQ2DmzkRJgtCSREi1F9H+cZ1I7KgcugJQwLDIGqcbISKBj536s&#10;SXKkTjh5/RobfFSuF6CkxoeAdZEksWzCXI1boaTC27gOSATWBawXzPkIUIAKHulj7E6AygZqC7WP&#10;c9o7HwH0i7mVKCrrKccllQ1MSxtJpkJABI/RglRKjIQ7B3eZVYovPntKqhSZ8ZxcTLm7o9gqoj8/&#10;zBNcM6Opa/b2EozxKOX44FGPvZ1kDiiumZYKqRK0SUgahzaSXDqknTIZ+/nzpZmWNTPrcELipV/6&#10;FUpCogSpjIBcgaCsm0g2ZQzOWYIUZElKlikMlkQKELE/vUiog2NqYeI8lfdMrOB0XDKzHpEkOF+h&#10;nScIye5un/7WHf7LR99wfOpIBwV5mmB0gTaagGcyG+O8w3kXczXEsUqTlF6R0SsyjJakqSbNDEli&#10;KPIevaJPlvVI0wytTcz1iAXhgSRJDNroecwlWp70Yi10Sz+3nf1ZPetp+yVSLVTkBVJInJuTdklJ&#10;kHJOKhrn489+9nPSNOU//cf/xOV4vFSiPz+/wBNQRvMf/+qvmc6mbG8N2d/d4f1Hj/g//s9/g0kV&#10;f/NXf4kQCcFaUiUoK8/J+Ziz/QFZo/E+wQQR82NVw7dff82jxx+Q9nP6u1s0sxF1ZREOlJYkmcEG&#10;R+0gSI0LMQ8ghUBYh8DSzw0NgdNTS1VHotedYRKJ8OoKnRm2txKOTmqsDVxOLIKEfi/FaInWjsFe&#10;wd3tbT7/6jWvXs949WrKrGoIQbC3U0Dw5KkAaXn3wRaDYZ+PfvuU108n/Obj7/jg8SEPDrcRoaSx&#10;MyajC6wLDBPP+w8fsLu/x8npKZ/94VvefeeQvd0tvFCcnp0zKWe89/49/s3/9ud89PHn/ObjL3nx&#10;3SW/+s//yB8+/QMP3j3kF7/4Iffu9jm4/wM0GbuDUw73M75+NuWz318wvgxYb3HAoIB+T6FSQa4V&#10;R8+fYjJNVgz5waND3r37U379yef87p9eYmeR7EwoOL9oGF2+4LvkJYNhwYN7BxzuDTHaYe0YESJB&#10;gxAGkwi2t1Pu7MPhwRbTScXlxZTJ+BznaqqqYTaecnE25VWq2d3bZm93hywV1LamtBVCSKwLCByJ&#10;1ng8eZbQ72us9wwHe1Slp5xV7G4VJGmOAGZlxVHhmFU1ymRIYxj0C/b39xlu7dAveuRZjjYwmUwg&#10;BLKk4PjknPG0ovYBYRLKqkKhcEKS5X3yXkGSZlgXiSMvJhOS/jY/+MFPefTBj6iDprSRGNV7hxJX&#10;BIqrft6qkvvbANBv+u03z/ZinH3zDG/1vHUZe7byFt3EWt0+2tu81r72qm+4qr698MtWibTauZd1&#10;wPpFrmnVX+2Ka9admd9WD7Du/GpJXX1LnLjIgV0RwbV/imvnqe12rvZT+/WF/7cg11woxrd94diH&#10;YbneX50dh7Vt7ALpX88T3hxjKQXrwpf2eK2O/4Jord2m1VzMOsK51Wu1ydWvt6E7rm3HgzHP1xXH&#10;XuXU2v27sY1tbGMb29jGNraxjW1sYxvb2H/PtgHAb2xjG9vYxja2sY1tbGMb29i/0Naphq/aagF0&#10;l6J3V5EB3F6MsA5A/SZwcVfB9up1uj63rmD2NiXpLtB/13fFAtkG7+2N4smuA+ar615dYxVQsPq5&#10;LvXutwVlzz9xA6Swenh/9drthAbr/t5VHNsFXrnet2+nfLB6zasihUXhcjxQXy3gDuEKfL6uEHv1&#10;u7rG7mahNLf2S5ci+rpnbRUUv1o0cbMwxV/73Cq4a7W/2oUQiwKdBbhrtVB5XXH96s91pAKrIPub&#10;qgpvVuFo/94Gt60qEyxAGot2dZM/hE71snXAgPUDGwuuOwkpfOgkDIjgCTW/z/ZYxQuuIxBZLaBa&#10;FHst1Ebb/fs2c3C14KgN3GsrUa4WBa0WDHURMUilcAFclLumv7PHg/cfE6zlpfLU01NynUbFKV9j&#10;vWU8vuT3n3zCxx9/wruPHvPTn/yI7WGfJFGMZw3noymTaYYUnixVzKaOswvLrEl4cdTw8vVLjD5B&#10;qkBwNVUVGE/gchzwc4B73QRCkGilEN4TiIBMZSReOGwDBoExgv5AsrtXsL3fZ//OLgcH+wy3tih6&#10;GVmeEnwDLiqfS+2RSkRwqOpxcTHl7OyS0ajk9fE5p2dTggiR/CCATOGDH97j8bv32dsaIAhcjEcc&#10;n5zy8sUrRhenvP/oEffuvUMZ4A9fPOPXv/mKZ1+8RCuNswqVBg4e7PJHP/+Q7z25j1BwenlOVZZg&#10;HWenFb/+9R84enpEbjRSK7RyDLdyvvfkAb08AtZkUFjbMBmPuRzX1CVYJ9AGtncG7GwXCCx1bfHB&#10;0bhIXDCtAqenI2aXDfhAmivyIkMnhgC4ukbKgJKCsglMqsBsFsFoygiyVNPv50CgmlWUZY0QDps5&#10;xtMJTe2wjUMoEUHF3pFlKQcH+2hjOL84YVxbzkeeo4sLJtWU+4cSFBTOUNYVwWs0iuAVAoeWDiPK&#10;yBxgDJYt0u27ZPkQk+QobQjOI3R8RrVJUCpBKY1SMqq3i7mKrLwObFw+E1Is1WbnzBaEOWxhQTqz&#10;2E+FkARcBHPMN76w1Ai7WluEFEgEOjGIpiZJNGmiSY1mOi/QN0ZT1w1KRHXhoAW+V2AbR13P4t4o&#10;I4DLmITcZJSjKReXFUk/5c6gYFxbRrPAYNZgjKYoJH08ehK4HMGsApBooaKgvbVsDwbs7eV89tmM&#10;z/UvAwAAIABJREFUy1lgu+jR2AtyLSnnymVFkTIcWoKzTGeOxkmcE/jGYQwEG9CpZ3cn4cXLilkp&#10;MTKQpR6TaRrncMGjpEcpmDrQXpBICVrSOBvXmV5CMq4RAUoPVioaFEqkpKmmcZ48VTgP09IxuqhJ&#10;E4WQiqoKKKFRMlAUJhbeTiacns/Qe2kkfhCB84tLGgtJkuK94GJUI2SArRThLZ4I+FAqBQK1tYQg&#10;8EGS9feYjI/IiGQbwgeUqNgfSp5f1EytwqqcJE/Z2duC0zPKSYPNJc5ZnPORPKMOKGN4+PAh33z5&#10;lIvzEbkRHD1/xfSHj0jTFK/6fPL7Zwz6Ge8c9rH9hmrcRCBCaEik4OV3Lyh6fQbDPsLW+Nk5rqrJ&#10;tESKqLJIZSltBIaUVUU/T8jSFI3EZYJBGkHjtQ2EesJ2b5vLXsrRaEbQCXUdlcK0UiACUupI6OAD&#10;3l1XeXfec/OpWm61BO+ZTifMZjOSZIKSkllZobVagpzavtIqiLq9Ry+KQtv+yAJQnqYpzlmsddfU&#10;lxb77sL/WBDmtBVAVwHvq/vkKmisDShdgIjbCqHt19v32C6iVmqhIChAQj2dzdcZyR//8k/Z2dtj&#10;VtekWQIigoHkHOzeVsAyxkQQ3xxoEe8lAs6sbZiOx0wmE8pyxm9+8xsm00kEn/l4JNc0zY1Ypyvm&#10;avsMNwtx/Vo/f9XXbZMddAFqu4p7FyQHSuk5kCUgr4TSo9oj4N1csTyAkoogA95HVfeAx/t5QTKB&#10;EK78pVU//HoMoZbjXPT7qMRgvWVnZ4denqGV4OzsbBkDKhXnV2MdIUBd1zR1SUCQpCn9Xi+qnC98&#10;2BABZwsyiHnzOmJHAI8UcY9BgBQ6krEsfLyVGGN1nFaB0qsEbEIItLjyb7XWVwp4LXI1vyCA4YoU&#10;5gZhQlivXrwEtBPVZX3wV8rzISCZq9nPleB98IjQrXC2WhTfNQf/JcXZqzFRFxjiNjDGm3I1V2Rv&#10;63M26+Ks22L3dp+0Cdq65vhq/LIgNFlVS+2KEdcBuG/r87chTHsbi22Rb8wVvQ1AuAtEcNtYvC1Q&#10;+U3r4j+nD1bnYNffb5v/6+ZLV86kK+bsAgG96X67vqMr/9IFfnpTv11rr2TuJ/klyUH0nyMQOHhH&#10;agoCkJqUQW+wwC0yGPSo6xpnS7Q2KK2j+nPr+dD6SuFyXUzdlW9aN8btZ+6fs051ERh0PRer++1t&#10;pJjtPl/Nv6w+76t7cyTKiDlJBMgAZ6enHL96QZ69R6/XYzQa0TQNzGOjNDXoJVmPiwrQLdJQIAKy&#10;PQilEFJijCEvCrZ3djl6fUQ5HQNy6X9JKdFad+bobq6j15VMbyMvWucbrOaNnLfz3Kxb7tdKygj2&#10;bhx2Hu84JaicmwOj4vpvawsu+mLffPMt52dncwC2i/uigCQxiBA4vHOHX/7yT/iTf/XHpEnK7tYO&#10;2/0hh3cO+Idf/T+MRiOs93g8hHlkIwVKRJD5Ih7uFwUyeCYjhycgpML6SBohpIozXVw5WVJqvGuw&#10;NvrgRkskErX0/QVIReMclbU0zuFdBNoaKUm1RgsQIfqyjQvU1tPMeYyKzDBIFMNEognU3uGRSGGw&#10;XnF6fklZ26hMLiIQXwqorY9xX+VonCAxiswYlIhzKBABvWXjKK3DC4FSAqkVSgmUCODBB4HzgdpB&#10;bQMCj9YBISIBgDGREMYFsA4uZ57KgdKgtSCVAq1ivxW9HpNZzfloRlrsUzaOl69fsZV5JjPP4TZM&#10;KsGsaBjkjlnjmTaCg4NdikwjXMXdA8Pu3g5ffX3J85cNx6dTmtKTJ4os0eTCY5DU1tI0nqppqKyn&#10;8R4bAgsHWUvBIMvIjSJNFIlRVHVFVVVY73HeEQQMckO/SDDakSmNso7gPV5AbR3TsmHqJA0SJwXj&#10;smZcNXitESKSUBECJikY7Gzz9fMTPv/yBV72yLICrRVZlmGD4+JixHg8Rig1z7VEwoNUG4osY3s4&#10;oJdnFFlClmjSNCHPM3r9HlneI0lSjElJdILWakl4K6Ugz/KWC32l/t5FPLrumb5G9iRg4e0KCSJI&#10;pJr7wc7O36PmhG6KIi/48Yc/5vjomL/7u7/HGIMQgvF0DMTY8XI85tPPv+R/+NM/Je/v8uuPPqY3&#10;THn48B73H95ncnFGmmdoV2K05/z8lJPRgN08RXhP4hR6TvjpfMnJ8QvuP3xIvt1jPO5j/SWuihmq&#10;YBu0ElQuUNoGGUAmCjRILRFB0DQV/czQDOB8ZJmUAW08u4McX06p65I8zzjYTzm7qJiVilenDUFn&#10;7PUTnG0IrmQ4SPjJBwcEecrrV5fUtaWqGkCys5UhpQcswnv2thP+7E/f42/dV7z+dsY/TV8yKeHd&#10;ewOMgdOTE4S3FFnC9OwMiecnHz7A4vjdb79jOEy5f7dif7fPoL/F1nnJ3p0+v/j5Ex49OuQf/+kr&#10;fvtf/8DoaMToZMQXn3/Lj372PX76g/d5eOcdZucSdTHm5z+5z/vvP+Trp+d8/c0Zz59NGA4Nd+8W&#10;VLXl4sLSHyQMtzKcu6Sa1mRpwTt7huzDHY5Oar59OsbZGFt64aks2NMJp6+/4rPM8MMf3mNrKEmM&#10;Bu8RSGwVCe2k0mgJd/Z2eHB4QFnNaKqai4sJJ8fHTKdjghAcH5/z8vXZnNguIUk1xmggYJQkSw2S&#10;wKCfECSYxJFmOUanGGNiTrGs4hz0nt2tHkl+h6I/xCQJg2HB9vYORdFHm5QkMUzHF/hGYJvAxeiC&#10;y8mE0bikEYEgFdpkpNKQFn2SLCMgePXqFZNZDSZh795DHjz5EQ/e+4BZUDQ+4HzA6Khiv8i3Xm2/&#10;4q396FWi79v80TYYvoswOP5cT77+tn5ZfF9Y64ev8/G78ys3CYe6ziu74pQugqMFaeG6uGb1el0E&#10;2u2z2Df5528ip1sSjS79K9EimhedZ5rx9ZukzqvnrsucxbJfw7Uc4tXnF9eNa+W6c9d1fXP99XCj&#10;bYu3rfZPOy9523l7+15X/7XnTJusoetMuk0+1yYVb9/D4p7adQPta7bHYPXsP/qxGwD8xja2sY1t&#10;bGMb29jGNraxjW1sYxsA/MY2trGNbWxjG9vYxja2sY39N7JuFaTrdvPg8ibYc50aVvtv7fffVnS7&#10;es2ugqPFtVY/33XN1WvfplbY1b5VsO/iALgNrF7X7sX93wR+i+UhexscvE6Vvqt/3kZN6ja298Xr&#10;t9UkdwG5V5Ubbytu7lIEaxeUrvueN43v1b2vVwe7eo/vnE+rag9tpa5112r/3sWsv1oAsAq8al+n&#10;U2n8lmLj1Xn2NgXewDUl0XVqXm8qCFo35qvf2X6trVTfLt7oKvp+G1DEapu7VCbX9UXX9bqKydcV&#10;R4UQlUG71NLX30O4oRy4UFJfIJaW2Fmh5r+vU1DtVl9c96x3Fbq3wXeL96y2Z1XB9rY1Pc4tvwR7&#10;IySmGLC1d8h4NMbakul5hpuck0nBe+/cJ00Nk0nJ5cWYi9GY5199zenrVzx+8oSf/ewnDLcOGI0u&#10;OTkfMZmM2N7q88UX3/DVpx9z/GJMdQlGBrT2aBOfh6oM4BcKXmCDJdNRYVQpD35eICUB5chyw+De&#10;Fu+++4D33j1kdztneyuhP0wwqQEkTeOoGsvlpCJ4j2sarK9AwGRWc/L0mG++esbL745oKjlXRnck&#10;BSSFYGu7z+PvPeLOnT77OwXj0ZjzkyMuzyZMpzOmsylPPnjM9z54j35/h6cvz/nVr//A5598g28A&#10;JGXpGOz2ePy9B/zgw/d5eP8O1leML8aUjePk5JJvv3jK869fIixkiUBJR5LD3m6fe4d3GPQN1tZY&#10;B3U15eK8ZDJp8HNg32Crx+7eNmkqUCKCUuu6oa4tjXWczCa8fl0zuYStLcXubkK/b2LRt/VzkLXB&#10;aEGW90hFwunTI7yMSlImleRFgdYJl5djRucz8kxiEsV0VtM0jroKeBHIehotPIcHQ+4f7iGE4uLs&#10;ktn4grpxeG2YlJ6nRzXKaIxQpInDmBQpourdZTlCaEkqNU2YIFWCMDle7KD0HkGkIA2ucei5QliS&#10;pnNlsAjY1VotwehKqmWh45XiapiD4l1Ue1yC5BcvC4TwhCCWQMP4eYUQPn4uXAHnpYiKe1JKVJCA&#10;J4iANlFlUiuJNobEJDRVjTFmvqcliBDBxUliSBPNmAhUUHN1QaU0JsuYjAxlI5g1gcvK89I3DFPH&#10;sKfYyRVFUZDZEXkmuTj3vD6Z8OBOHyWgrgSlqelngsfvb/HZ5zOevZhx5yd38WVNXZcIHELN0Fmf&#10;rUKRJfDsuzN2dzSDZMjlxQnFAlAhYFhoekXNeKJIUkfpQNUOI+K8yXNFr+fxNSitluqcWmlC8AyK&#10;nDyzSOuZVeC2UuoQkM6jm6iwl5oIhO/1NK9Pa4bbFhEcibNYF0Ee3pUoGdfT0WiGMQlGCoRUCB+Y&#10;TmsgsLujOR41NC4wbYjADGUIaIK3KO0QwiK1IO0PefLDH3F8vMOr7z5HOQsWEIHcCPJEcDGumDYC&#10;5zWDfsZhuk1TnzK+9AjXcHZ2TJJpbNNQ+Ugi8c6jh7z+1W9JM8nF2Qmvn79guLuPUBknp+d8/PHX&#10;NNM7pCLedwgBSSBVgvPzV3z9eWBndwdFQy4q+qlECk8IDdpIjBdzAEncb5rGkyYGbRK0DGwVBa6s&#10;aJylko5EB+7ub3NycYn3JgKDvcMGvwTyEASCWPy/8EXcgqxpxaeBCPxdgM0rW+GcWyprJomJ+6Dz&#10;14qQrbXLPXgBZlqohy4PkuaKRG2Q1wIEFefUdT9p1e9aFMGKllL2bURI6/bMtj+4AOZ7H9eTtsL2&#10;Ami/UIkuimKpKhoLkhXWepQy+ADfe/wB9+6/g/MBoWRU2/TzfV4sCLr8si8XYP627xLVSwVNU1PW&#10;JbNqxldffcl4fImUkKYZidHX/OTbyMHW+VULn8jP7+9N/n/b31sXG6xTuIo+TgS5OBeBvPNPXL8n&#10;uFKPDWFOWDQnBbpWpOyXftrCp13OhRYI3TsHxLlpkhShon9X9PtY75jNZpRlSZqm8/5o+c3OEbyj&#10;aRqyvMBoRS/PIjDN31TVDsEj5iqTq7GIXMQ4cqVf2/GcvL1wuV3k3KVS7p1bAoUW710qkQnB0t29&#10;hdjuas5cjXWb6AoiOYFoxcuyVXDNQpkzAIsC9zkIcJWUa928We3XtwUx3BY3d5HodYL7V/r0tlzG&#10;1XO3WoBOZxvW5Xq68hTtGOBNfbCOYCssniV4K5B/Vw7mbeLatwFr36aO3UXqtdrHXTFj7PPu+PJt&#10;gcm3xplrVPneZo/p6uuuPMKbcg/t2Hgd+KaLrK+rb2/LJ73p+enqrzf14Zvmyso3xf9KGdWffVRG&#10;XixZWkYSNWMiOZacE73lecLO3pCj10c432Abi5L6StHbtdUlb45V1775NmQBXXvggpDlTe1fNybr&#10;+rhrvbwtB9vO+7QJf9og9Wv5v+ARIcRt0zU0ruHT333M3t4eab9PlmdxHxGRhEPP44DFP+scSps5&#10;aY9d9vUSBBQCUilMktDvD9jd3eVVXUawue8G6q/2/yqQ/W3IXleJRLqUOhebnfcxFkwSw2AwwBhD&#10;U1UE65jz1WCdo6nDnJAtztPFHKuaaukvpllOOZvGPZdAIhOkEOwf7PHzX/wRP/3JjzFaY5uaxGh+&#10;+MEP2BpssTXc5j//zd9wdn7OrCpxvl767947yrLk+PiY2TghSzU4z6yczGMoMd96BTIwJ5NY0roR&#10;AGUSDIKmKhGwjAFliH55JNVqqFwkFNNSoVUENmshUMT8jbWeyazGRtwzWSIpUk2uBMY7msZSNjUz&#10;F7CThll1Rklgd7tPYgzCNQitYggBVM5R2ZgXkkoigo8q3QKUCDjrqayndhH0q5VCKIUnguy9d1gX&#10;8AHcXP3daIU2lkQpNAI1n49146ldjHMtkoAnEZHoIEszpFJ4oZlYR5oVlBZeHJ9jpx7XgKs9VS0o&#10;rcI5MScCENROUrlTDvYLdvoFtpmhVODJoz7372Y8fTbj86/P0GlBcI7QNGipkDrnfHQG2tA4z2Ky&#10;KS0RHlKlyI0mkSCFp25qGtvgAlSNxQdPUWTkmSHTAa1jXs5IRV3XzKYVs7LBBYWfExNVdcOknBKk&#10;xM2BfkmSRcXxpOBiVPGPH3/JLATSIkMnKQKPFQ1103B+cUHTNEuypRAc3geKPGU46M/B72kkDEwM&#10;eZHT6/XJs5w8yzEmmceW+srnn6+faZq01sdlhHB1RCFuJ09eJQxZfHYJZuQKgBv9/Tn9VliQGYHW&#10;ih//+EN+97tPGE9n8/lkaGxNnhbYJubs3n3vff6vf/dvaeqKzz/9Lf/l7/+Sx4/e4Z8+OuGyPCfJ&#10;PFku8L5mNJ2SmgTpdVSID6BkwGhw5YhXr57R7w3o72/j8ZQXM3xlwXmMluSpme+JnmnjcULEv1mL&#10;twEhPP0hOK04O3Gcn1uMqijyBOkEIlgGRUZW9Pn8qzNmTeD5q0tcCOxsp0hRM56NyPOCH3//AKUk&#10;z59f4ELDN/IIIQ+4s9fDOYfRjrq+ZJjv8q//xw/5W/MlX392yqe/e8HFaMLjBztkScH44piprylQ&#10;lCPJ/Yf3+Nd/9nPSfsqvf/UFl394zflBxc9+cmdO+iEoy4bhMOV//4uf8d47u/z1X37E0YsSN2r4&#10;6K8/4ZOPfs9779/j/YMeynrG0yPeffSYBw8P+MmPGz757DnPn53y7Pk5vUKRZ4rKey7GI4bDgp2h&#10;YDabkaqGeweavR3D4Z2Eb747Zzx1TGtBEAGjBEkvwdvAJ799SpJ69vcH7G5tMeglaAOudghpcNLT&#10;1CVGa3pFQj837Gztc//ugFlVUTWe8azm+PSci9ElZVXT1A1aGaSSKALn9Tm2bpBKoBNBksio4q40&#10;aZqSJClaJXMCEotQKV6klDUILZhVDWI6A11gyymvj484ffmK0dkZk+mYaVlTNo7B9h3ee/IYlSRY&#10;J5BKMZmOuRyP8QFqD2neY7h3wIPH3+fue9+jDgk2gHWRkBXvUYJI1MF1APxtpM1Xf7/pQ3WfO633&#10;Nd903rTO577dzw1r47zbiMxW2xrJfMytZ+/r4pt1gG0pdWdMs+rL3qbqvs5n7Dqj6jrTW401umKO&#10;du6gTebcRcK/et9dxPKLHFX7+ov8H/hra3kXcdJtsejiOlfA/JtESlcq6dd95vY56joF91Vg/7p5&#10;u+456SLxv7rW9X5bkCPcdibcblt7fJWSeP/2z8rGNraxjW1sYxvb2MY2trGNbWxj/3+1DQB+Yxvb&#10;2MY2trGNbWxjG9vYxv4bWfswelFI13VweVsRbFfh6zrwZNfh85uAre2D7DcpFHcdxK8W0q8Dvrev&#10;v7jumxSz2maMWQJ4Fu1Y7aeuwoV1qvPtn90M6tc/u6pM2KVA16UcfVub1hWv36Za3gUiX1WGulJP&#10;8J3XXwWOrwNBX+8ncaOYdVFg2p5LV/0UlsDFdiHK6r28ya4p4K0UzN4GGO8qFrkNWN5u/6ri1AIA&#10;siy0WwBFWkCtdh+ue9a7xm/1nruUvlavvzrPFwC0dj91gQzaz19XMXZXEfnq2rO8B0AKeWOMbnvO&#10;mCtLBrhSkxTtAsabYIXuYhxBEN1kGlfvkUgZroHrluCelWKRhbJi+7U3KXu8DXhnVcH2NpKFVSKP&#10;G32BRChNsb3DnfvvMC0nmFRjL3OmJ685Ozlje7tHZhKKg33u371LXVtGk0uaMirMpknBwZ2caS/n&#10;+MRxOT0j7UlUvotXM0TqIQQsgcREFVxFQHnw1oKU9NIEOVd7zzJDUWQkWYbJDDv7Wxzeu8Pe3pB+&#10;PyHLNUIKnGsonWM8qrDOEXzAWk9dO3wTmF6OOT694OXRBc+fnTI5G+OtJ7io3qpzzd3DATu7Q+4+&#10;2Ofdh3tsDXoorfjuu2d89flXuBqKNGd3Z4fHj98nKwpevB7z5a++5osvvqOcWgICFGRFyvuPH/Lk&#10;/XsMdwYMtge8en2MbSzTacnpxYTffvQpzWVDmgi0DigRGPQNdw/77O2m9HsK7yzOak5PLcdHY+rS&#10;kSSQDzSH97bY2hpGlTlAkiKkxROLl8eTwNmFYzKGrb2UB3cHaOXxAcpqBkKSJglFr0DLSOJg61jY&#10;JIMlyRT9Xk6WJVRVzWRcYRK1BDaU0wqpJEkmaWwscLz/cI8n7+1SVxNGoxGzaooL4KSmFglnsxmD&#10;AGWlaJqc8ViQJoEiEygNQnqsnZD3ephMclEFnMxQso/HgEpBJiRJTpokmCRBGx2B6FIilVgCcJkX&#10;KkfVk7BUaFk8wrJVBBba6xNhDoyXC1jgEoyohMQLH1Xw5grzXkBQYvleP1cZVlqgjSRJFaZUGKXR&#10;SoOPSsZKKoLzOFsRvEMKgVYhKrbPVXBdCCiT4GRC2UimNRz5mqQvOSthVDbs7/bpZwnn5YytfuAk&#10;8ZyeWy6mAl0YAo5QNqR5zaBf8/A9ze8+KXn/sWCY9mlqi7ANatagTeBgO2Nna8x3RyXPX4z40aMB&#10;Ul3QWIsyURF8WCQcHji++KYkKyR54kmUwmiB0pKiEPQbS+lsbK+UBFwE/c/BHztbGZdNyauxY1ZJ&#10;hsME66dM65LMKBKToJuKrDCE84Zp6ellmtpaUucwqaAoEkwSqG3DeGq5GM/Y2SpwwpPMyRCgJE8F&#10;WsGscjhRcfdwlyAUUmiCnYKMCoGV9VzOKsog+d6HH1IMMp59+Tmz80uEVKA8aSoZn49pKovzgmGR&#10;oHXFcL/g5asxfuZ59fw7Du/sRMCncHghuf/wAV9/95KL8yOG/ZSL168RQZFqjXUwHlm++vIFe1s5&#10;mUoxicM4QZZKBgKq6TlTA9uDAiECPjQoERUYhWM+pwRGC4KSTKsGnRi0Eiit6GWK0lrKuTKqKyf0&#10;i212t/qcTS1z7bjlHtY0Fq3FNcKohTr06n642GfaSuVSagJiDk6PKnDOhXjPcI3AZeHPLIBQ1tol&#10;yHsBxFoC3luKVnHfva7m3lZ+v/Jhrshj2krzt6n7dsU87SLYxTWM0dcKdhffvQC/t/2LuoqAJ2MM&#10;Nni0Tjk8uMf3fvghQuil4rf3bgkUafuk7T5bfOeiTXHMauq6ZjoZc3J6zKujVyRpgpJirrzllv25&#10;Gi/d1gftdi0VcYkq3UaZK7CJ4Eo5nJVYUbAEN6+qkHfZYvw7wWcr97voe+9bquId7Vh8XyQLkEtS&#10;gYU/x5LYJLa5bporkLvSpFkfHzSjcYlzHiUlwTls4yPBEgLn4+/euagGKyS9IkfN1SoXwPpYQBzn&#10;kJKq039vt2NVkflKrbbbf18tvG7nAq75vfKq3e1nQwiBW4y/kNGH5bra3Sox2hVBwe1z6TZ/dzXe&#10;WQcGv81XbvfXm4gu1uVV3kTqsBrfdI+fWJJmtQv820QIqzH9OkByV1/c9nsIAT/3T+Rc+U7MH9z4&#10;s/uZilwL4VpOoqu/l+MVIuhQBNbmFNblBq7WZpYF+gtSv0W/KSXm+8dVf66CXFYBEgvijAVJR1ux&#10;T4ju8V0Xz7dfX+xTt827dfOo69pdyn5dcemqyuFtucCuv7+JuOJNn78tTr0t99SV/2jHo20/Yp3q&#10;9m3Pn2CuVh2i7xK8Q+BBBCKniV6qlCM8zlmY74FKOLRiCYr3RBX54H2MBxCEYEHo5ZxcKFau7jtd&#10;uaJ2zkG018GVeNz7qzm5ZgCu4pX5/wuu+Fq6iGNW4/2udbgNQlNKLQmE2r7TOmDU8vmX1/2Qk9MT&#10;Xr18zsP336OfpzRVSWMDWZJhF8RVIe6PAjBa4aydE9MInAugIog3xl+OOjhUatja2ebs9ISynBHT&#10;jnMimFZ/tP2LtkLmbc/kqjLnwse6TnLkl32zWBNDc0XQGVCkaSR5qiuPSa76U1gILsAc4Oadx9rm&#10;KvYMnidPnnBycsL5+TnT6ZQsyyiKgv6gx8G9O9y5d5fKVrw6ek2is/h6nnPvwQOK/oA0z/j7X/09&#10;3373LbYJNE2MuxACZx3BeULTMBkHtFTgAy4E3Hw2qvkcVyIC3GmpjEbqssW88CRGE8NrD8gIzARm&#10;1kOAfprG15UgEMkOCFDOAek2BKQWKCkxSpNoA75hWtfUSGbWMZ41WAf9gWHQ6yNkwHsLUoFzOA/T&#10;0lN7QZEb0txg5mB7vMcFz7T2TKuANgojBXki0cJjlMZaT1kHbPCUTlK7gDSCJFEkSqJCVIO3DhoP&#10;MwfWC9ycjFUrE9eZEMgSjVCayayKJEfOczmpqJuSJBE4AjMHfhKwwuGFxgtDWVVUlcBXYKsJ1Z5l&#10;b6/ACIG3E4o84cmjIXf2Mk5OJ5ye1kzGgWlVMp1VTKYlWU9R11BWgdoG+mmKnK9rIoBEI7zDeUtT&#10;OxoXUCLFqECRJxQFKFmhvCC4QIVjVM0Y1yVl0NRSEKQmIRKseRHwWmEDKCFRWqGVpLLwxXfHHI8s&#10;LijSLALSXQi4uub0/JxpWaKlITji+uwatE4o8oxhryAx0d83SULe2yIvhmTFgP5gi6LfjwSHSiCE&#10;mz/6HqEEeZ6jjKaum5i34UoJ/oqrVyAXcUuLUHc1D7pcB3yIsXsIyPn1tAAvAk5CCBofFwSC9CAt&#10;wQf293f541/8EX/5V39N4wJFUQCC2lUURcpkesnL1y8Zl1OePHrMu+/e48H9Hf79v7c8/fopZ0fP&#10;6ZuEXq8g+AptFKPJFGEShEjpZUNEOaauK5QMzM5O8XVNb9CnvzVES0F9OcGXFu8C4Eg01FZwUQUS&#10;F0AGEqWRSU1jHVJJdgcZ1bTi7MjS1DV372YMegm4hmo8JelrfvTBXT757BWXI8uz12OEEuz0DE3l&#10;SIwlNZaf/mCXJA18/eWI0+BBvkawy3BQoAAjHNPREWm+y5/8/B1qX/PyuylPn19S1TMe3xtwePf+&#10;PJ70VPWUyWjE3uEd/vwXP2JY5Pz9333Ki+cjTk7/ge//6AE/+fET7t3bYzybkWaKf/VHP2C7l/PR&#10;rz/j889ecnIcaC4t33z6HUdfBQ53E/Z2EprmK/b2d9na3uGXP39E/eH3+fbZOR9//BnCBIK4IuNr&#10;AAAgAElEQVRSlM5SHjdcXpzy7jt7DIY98BacY3+nx6AIXM4sL1+XXIw800kkmxgMUrJhDj5wcVpx&#10;9OoZaa4ZDlIGRYLWEpkkaCVplMBVml6vIE1StFL0i5wtk7EbAnf2d6kax2g04vT0lMuLKZMLSwiQ&#10;pzGHVdVgJ3Hd936EMjAY5iilKWdNnP8CpFExfJcCVCAvUt57/wmHhyn/8Kv/yuj8BYnU9AdbZPkW&#10;O9s5Ok3Z399DmZTL8RRrPULZCG73AlP06OU90t4Wew/e4967H9AERe0aGndFoByJ1rr8fznPeSzi&#10;qICUihbPzBKwvI5MfTUGi3FDmwxHLc/I4/uWHsNbnQ12nUG1/ajrgH64xqZH19m7u3G2Gu/LLs9C&#10;r9rOMj7q8rdXCXqu7l21Ys7VmPk6cNt7lkSwXWf0bXXwtgJ5V7/cRjYU37PIy1/1T/zeMPc02irt&#10;rnXWHG4l7Lp+li6XvtkiX3W9hoBOEYCunMHVGXeYA779vO1iTsbS7qOb8eBqDcJt+Y11uZIu8oN1&#10;NR1Xvr1atvX6vLypNj+fBa3XFuOyyDl2ESy04/GNbWxjG9vYxja2sY1tbGMb29jG/vu1DQB+Yxvb&#10;2MY2trGNbWxjG9vYxv6FtgqkXSq2rVE/X1fAuA7c3v6e9vet3sM6BeZVFbrFvVyxsK9ntO8CJK+7&#10;h9sKcbtY8tsqQe2D6EXh0wLouwrosdZeAwLdBhbuek/7froY9BfFlgtrF2+uFj6Lt1Liu13R8TYF&#10;NbkCul5V/25941rChNVC/HZftcESV6/F672pTW21rJsKdt1FKutUGMItYJx1RcXtay3uv6soZ7Vo&#10;+9YiYljWULTvXwoJt8zh1fd3PSPryDBWSQ1Wn9322C/6pv2crHv2Vsk22qCaVVDaqmJa1/2v9vU6&#10;UNoVGMN3zv8ldGdlLJSKINSu5+o2lYb269fmzbIEkxtkAIHr7VxVGVtdD7oIBa61tTUmi/9/m2KU&#10;9hxywUclJiTBBxKtSdKU4e4ug7M7nDYzevuG7e1dLo9f8/zVdyRaoXWClopeXnD34A75IGc2HROC&#10;Xyoy3T28h/N7NE3N3f0HfPHZF1TjKfWsxlmHllBVlzjbEBqHAra2txBaEgj084w002R5j2KwS1IU&#10;pL0EoQK1qzm7LAkXFqPnQDkpsK7BWY+tA9OJ4+RkzPOnLzl68YLZrMYHibcRgNwrJP1+ysHBAQf7&#10;uwy3emztDBDKI0VgOr7g6PiEFy9fc3D4EIVCIKnrhk//8IJvv33BdGKRRlCkmsGgR28w5P69uwz6&#10;GXf2t0mTWND9/MULvv36Jc++fs7l+ZS6dCgZUUN5JtjdTbl7Z4vD/QFZIgk0jCclT59d8vTbEXUV&#10;y5O2Bort3Zz9gyGDYcFkMiEg0FphbUM1qbk4bzg+qTk9q2k87N4xPHy4gxQWZz1lVeG8p8gS8ixB&#10;SEXtYpH0y5fHaAmDXkqaG3q9lFlZMhqNSRJFr98jBGisJwiBVAGlPDtDzeN3D9keGmx5TjkZ4xqB&#10;0BlCw6SuOLmsuZh4toex6Dk4KKcNobEYAUk/I8tyhjv77B7scV5ZPv76klG9TTBDgkqRKo0q38ag&#10;tUZpDXOiFCEUUqolyDACSiVgCeFK/WRBmqIWQCgflkCaK1Gi+bPvF2VhIBDIEFBCgZoDL0SYry2S&#10;4JtIiqEliqjMq40mTROSJP7TSkFwWKsJXmGpCURggdISnWi8bbC1o2kcF+fnjEYXNLMKafo0BBqp&#10;IU0glaDBCYHQoBD00sCgr3jxzHFyHhjmBYIZk3JKry4pcsX2dlwnTs4rth72GF0eM0gloXRkmWVY&#10;5OzuSE5GgZcvLvngnSFp1mc2OqfQGoMAHPvb8PQFNDYWwDdWUAePUgGtIxAbL5hNPXlmCAKmTYOS&#10;oL0nSwT9XPPyrOb0dMb+MEcnBluVWBfV6IZbQ3ztSfKK85Fj2B8gg4vgUxfnfZppKhcYlyPGs4o0&#10;1ajcMKsa6nJKcDVN6QhO4BxMZw1lUBzsH3B2cs7ocoISgSLXMAtcXM6Y1Q5d9Nh/eJ+ymfHSf42v&#10;agKCIk+4nExJVKBCMK0aklSQDzL27wnOpiNOX7yi+uGPMEXC5XTKReW5M+jz8N4dZqMzkkxTT8ac&#10;+lf0U0OeGaYzR66hyhxZX5KmGqkUZTXDSEVZO/COpq7QxtOogEShUEg82YKkBsHMOlyiaXAED0JD&#10;EgRpIkhrQdk4grQIPMN+wen4lCCi0t+VQpG82l/W+K1r938h0FKAlXMfOuCcR0qFwCNXyJFW/UEh&#10;5A3l9rbfvvDTJ5PJEtC98A9jwWZU2WxfLwQRi7dF6PTbblPQvQEi4zop0CI+aIP12783TYMQgjRN&#10;CTggfibNejx+8gG93gAhJEYrwOFdQ5ACPwcVLfwapRTGGNI0xTm3LOg2xgCBqqo4Ozvj1csXPH/+&#10;jNlsFgkHhJwDna/7XU3TLK+7DuRqjFnxqVkCUr33aKOjQn3wt6pTx/V0vS+16q92Eaetzpn4O633&#10;XAfid/nAiznSjrfiezwEuVzt5UI9WGuUUCilaZpI4tG4uAZJIaiqCmtvxrhiXrkuBXMFeJaxpLUW&#10;56+Aum3/f7W9t8XkC5Dz6ntW+7cLFN8Gaq6SrS3fK/W8S8UcEDrvXBFWAN2t++0Y1yvlbXnDz121&#10;2/IDt6lar8apb6Nmt87+OZ/piu8WfRJCuwA+giLWEc3ddv2ucV0Xd1+fH4sxaa+pt0M/1imzvwkw&#10;fR1Ssb6fuq551SZawBexBINcjf1VrmCVOOB2Zcew8nN9e9cB0rvyIbf13233c5sid5da5ZvU/lZj&#10;wnV5iDc9Z12Ai66Ys+u73/S8tYE6XfmkdWSN7X6/tU+JZB5JYiLxiIp7fggQfKCyFXVVk6SKtIz7&#10;cp5nWHsSiRYJETSEWKJGpIoEWgKWccNqjL7uXuQCKL3y7HRkuWgPzeo6va4/oq+3nigj+j/ujcSf&#10;XWPf9f5187L9XE8mE549+469w32Gwx3yLKMZT+cTYE6KIwQuOLTWUZV6DiZa+Jzee+SiPT6gpEBr&#10;ydZwyNZwSFNVWNcsx6PLd+tq1zpF1q783cI36PJPFvOwreQppSBJU5Iko2lmSBRlWV67jhLRd6uq&#10;armGJEkCQL/fp9/v8/DhQ2az2ZJoQxlFYjK++fY7nj97zuHhXR7cf4cgFbWzaKnp9fv88pe/5P7D&#10;+/zt3/0Nv/vdb7m8HOGsjyR/IVwh6ea+sAs2EtrMc72JVkgJwdklOYEXgeA9SImQCqn83IeXkVhM&#10;KpraUtaWmQs0IaClRCqJ1oLgI9meFwJPoHLxX5CQKE1qDGmSUFtH6RwTF5jZhnEZsMxjWqmwtkaL&#10;CIgFqJ1nVgfqJvo+UkpEiGA5hMT5QFlbxqXHBkGWaRIl5or0DucsZdXQzMHtk8rjAvRzSZFoJA7f&#10;WFwI2BAoa0/t43sRkShNCYGWkjw3SAlVUxGcQxBjfyOgSCSJBC2iD1g1ntNLKGvH5Tiw2xNUPXAe&#10;BlJRvi6xAva2cry1iHCOEinbg4Je3idLBS9fVTTnJW5W4Z3n9HSCRTCt5m23gV5mSHTAIJFopFDY&#10;0GCdZzEVtDEUWYqWASkb8BEEWTUNjfcEqbBeUjuHTuexTlNR2QqnUoRQpEkyj4Ekr04mfP7Va6oG&#10;VDon8grRa5xMZ4zHE5RcEJrFNdkDaaIpihxjNEYrjNHkeY8s75HnAwb9Ib1en9Sk0XcUAjknOZVi&#10;rv6eZdGvl5LG2evrawsAH7hSweUWEuVrIEIEUkQgvAgRFN9eX4UUiPl9BakQwvKjH/6Qp0+f8Y+/&#10;/Q0QyNKMJDHMygbvHf/hP/zf7O3v8Rf/61/w6N27PHnyhP/lf/6f+PwPX3J+eszJ+ZTTVyO+/8FD&#10;jOkxG88oAdsEgjHkKqfxNdI6lITxRVRkH/aG5P0BzawiSI+vAwiPUZIiV9Q+cH5hUcIy6Eu0ylA+&#10;EmUo4Xlwt09wU16/qgmvZnC3YHd7SNVcUJcle4dDfvrjB/zu999xcuI4OpoRvGBny+CcpPZTVCL5&#10;8Mk+eZrx6WevefkioMSIwzuBQT+Cu6WAWXmOQvOTJ3uU04rXryzHpzXBndIEz5OHhyilGF2O+OLz&#10;Lzm9OOfBu/8ve+/1I8uypff9wqQr175793bH33OuG5JjyAEpSCD4KEDQnzR/kMBXPQkQREoER8OZ&#10;ue7c4+4+bvu2ZbMyM4weorI6Ozur970knzS1gEa7rMzIyMiItVas7/se8Ze/fJ+D0YD/6//+nIs3&#10;Yz7/9Q+8/PEVf/YXv+BnP33KYmlxfsbpo12q4pi9EXzx1RnTiaHMPc5I5gsYDGLy3HF2dsVkMkVF&#10;CTu7x7z3eI8Hx3+JdY43Fxd88eUzplcFVJa3Zy/55c8fcrCjiVSFomR/r0/WcwwGI5aFYDq1XF3n&#10;TK+nlBaGwxF7D3eZLXKKyjCbFlyfzwJ5ay8hzRJ0rLEePDnLoiSKFM47VJnjhSSOIpJYMuztcbQ/&#10;QilNWVnevLlkMlkynxUIX+BMhVSSKIY41URxytW44Oz1MoDfRcgD6USQ9iL2T445Pj1lsHPAi9dn&#10;zGZjHj15wt7OLnt7+wyHI7yUzBcLprMF+SRnsSwxlaE3HJD2R/R7w0CQMRixf/KYjz77OZVQVMZh&#10;rV8TitckwDWxYXPfNcSGfh0jBmBuuY4V6+O71uJ2TuqG/Eo2CIu6wc41yda7/PH7/O3NMdJt8Pum&#10;faS2r97MbdwmBb8Ngu/yrTe1a5XOvrOn15zn1iQF7j7iN9HpGzbvu/ZbumKornu/8Y9rYj237rOa&#10;bKodc2yqA9hEEP/HxCZ3Qe/NuJSV0vsNSUANLt+0T7gprtu8d+07c6n31V505QT+mHhzM2G2bY1h&#10;uc6p1vnBG5JPjXOWkBr+0/MrW9va1ra2ta1tbWtb29rWtra1rf3/ybYA+K1tbWtb29rWtra1rW1t&#10;a1v772CbVMraYIFNn2kzk3d9vkuZfZOScxtU0rUhXW+k3ikKXauzypWakFmDOsL/VKd6+qYC3yZY&#10;vXl8my3/9sYwa6W2m4KKWk1Ar48J6gQ3CuSblMTq83cp3TfBHc1j233f/Fy7/9q2Sa2gq/igLjRp&#10;gni6ztcGJt0Grd8tDO9S+Wv2ySYF+47RvVZ66xqXddHpzXj2t4qrm9fcpPbSflabntumczWvs+nZ&#10;3/k865KYVSX/Ci7doTLefE7Nd3ZdPFEXpNSFeisVhbrffKsd7yrs72p3rfhaA7qax7dVVzepq29S&#10;f+sCdLf73taAjRqQRyiy0UrdKRiq+8LjNxajNIuh15+RAvzqua7HHrcVTTsAc01ygPUcsyqR9Hfg&#10;IHdJBu6bU5vKi+35rmu+bY+J9nXFBrDfDSgpFPubyqCFIM0GnD56ymQy5vrqLfv9AdkuGOuYTy/J&#10;53MiBLPpnMvxhCSLefbtt6RJitYxaZIRR1EArDiDdyV7O33opwjrsc5RFiXFMgkFx9asgWNeCKI4&#10;Js4iBqM+WX9InKaIWII2CBkKtLWKqAxcX06oqiWllSyXlvH1nPO3V0wuJkzHOcJ4lISsrxkMY5T2&#10;pFmPJ08esLOXrdShQvGqVBVJFmOM4/LNJULBR598hKkk33z5I9PJkuvxgqvLKUmUECUROvb0dnp8&#10;8MH7HB8dkSQRCIszBT++uOL7F2949eqS6cUCDGghySKF85bDBwnvPelzuJ8xygbYynN2fsXLl2Mu&#10;rypmM49HIRQMdxQfffiAYaoQ2lKZEikVtjIsy5zpLOf62nN+bpjNLElPcLwrefhwlyxRmNLivCHS&#10;PiisS4UxjrJcoJOMtxdjposqFE8KQSIElAV2mSMs9IcJSkhevLlGa0EvgyzxHOzFfPbRQ3qxYDy5&#10;YDyZMi8kuUnIjeT1dMnbqeVsBkYIHBJrgxpcmki0huFQkWWWx6d77B0OqJTkIo8pqh1EdISM9tDx&#10;AKUjkAoVRcRpRhQlyCgo72mtkEojxapQegWG93VBnfCsxB7X809dIOnX6qXuLkDF3ygt1jO2JChZ&#10;exmKoCUgZHAQpFdI4Yl0jLcGqRRaR8RJilLzoP4jBW6tdnMz10qtENagtMTYiuVkuTon6DjG+hLr&#10;JVbEVCrGxZJlOSdJQEYa4Rbs9BNeSsvLN3NODvexXpAoWFZLBtmI4/0he8Nrzs/GnB7vI+IU45dk&#10;UmNNhfCKnYFikDkuJ5brieVkZ0CZTDDOoiNJucwZZDFH+5rzqSWOJGnkUMKhLERKkaWaYc+TXxmK&#10;ytLPYvCGoqiwdknSS+klkn4mmExzzi7GPD3u40uNsQ4hYdAbcDSKWJSK7747YzJdMsxiEAYvPVKl&#10;RFIw6Mf0ezHXs4LxrCBN4lBkbxzOeLCeYaJBwmRpKEo4OjpGSMXb1y/Il4bBICMTksl8znS+wAmJ&#10;6g3YefCAOE04/+EHJpdXQdVvWjCelhwcHjAe/8B+FCNlxfGh4uqy4MWrBa9fv+bx+w95/uNrfv3/&#10;/o7PPnyP3b6k3xswnY3xYklUOUb7Oxwcjnj+3QVpLFHTYq1EGMeCKPLoytCPI5SwGGcwQpEqFRTT&#10;V7O8lJJEBxUi4ytQcgWyDcqGCEuWadJSYXxCjmRe5PR7MQKDqSxR0kOKQEAiV6AT6+q1yYX1uKHG&#10;JEUAANRrUV2sHIDZ4XtZliu/VYI3eAlCqfXq2EVqdKPg5DHWrt5niXN+dQ2PtQaxUvkTK9UwVaux&#10;rhytGnAd3nsX1P+kWqvI1wDwrljplsrxeo0PRcJqVWRdA9CllGugeK0ofjPHtAlqBMZYpFB8/NHH&#10;HB4e4J1DSoF1FuFD8bh3AXAUgNRh/oniCCXVjdopQc3cOstiPifREVWec/b2DdPJeAWov1FwdytF&#10;tvpLa33Hp+lSgI3jmLIs1+ppodBZoIW+Vbi+9lfW/V4TiYR5VQq5we8Ut/2VNSFYeK5dsVH4m13f&#10;39r/JSixB/KTGwW1MF4V+KCKevO8g9cma/D26s/eWSKtydIUaw1pklKWhjiJWUzHOOdIkgxjLMbY&#10;QACADuQPKqi9WutIooQkzsJ9W4uzNsxP1O+SuxM/dsXImxTgJDcqwwBe3I41NwEA74AZafum0CyO&#10;74wTVtLfURSzVtd2vpPArglSuH0v4ha51s31PF6sCu/xHeDOGoR4o8Rbqz0LIe8lP3uX/Smf6So+&#10;v4nhAllEXURezw3t4/7UfM99QIhbx618/zuEBD68I5vyB5ti5E3toRXtdCsSbgZKd+WyVANA3HXt&#10;NgFYV1+0cw7vusfuvNQN2UZbAb4dF7YJJu4DS3cRyfypz/2+8dDO3XXlKjaB9TcBWDbnzu72Wdda&#10;cl8+5j7ylD/mXXHe46qKOA5rmpYBbCcQFMWSOIkQKKrKkucFUiqchel0FtoTnPwVQUpD5dDf7stm&#10;OzaSdXBXIbO9pv4x71Uzb9T1XLryA815/z6CkeZbu4notG5rkyymi8Ck+T6+ev2a07dnDIe79HoZ&#10;09kCECs/xYX1eXWO5XIJQKQjGmmw1blCsKalRCcpyjoOD/aZTcfMF9U6N3VnzlnFaVrpRv5Y3MlT&#10;bgIV3ZfHrVUz67kAIIoSlNJkaQaAMTb4zavjasImrfWaCCmKIqSUwX9ftaVeI+I4JkkS8jynrCqM&#10;cUwmc5Ikxr05Ryd9dnd36GcpaawxVYUCHj9+wr/9t/+W04fH/OM//opv//AHhBI4F3JSZVWhhGjk&#10;qMLjD+PZB8JNrYNfuVpPjXVIBFIFJ9pX4f6MFhSrtpVeUFi3Ip+IESpcQ0uFcI7KBYLFSWmovCBd&#10;kQpFSmGrCuMMTkoWNiitl4BY5XaLoqRYgJeBbAipyUvLrLBUDnr9mFhrlPQILzDWkVeGaW4p3UoJ&#10;dtUWnMAJh3cWLwQWWFaewkCkII0kvUigVYyNYgrncMZgyyXGecQKRI/3SCxpmhLHmqIqKUqDc5Am&#10;fZQUZJFA26AerkTIETjnmRVwNXdczx3TkWBeCOZGMqrgYCfCvSwoFobRMCWLLErklGWO1BEPTgcc&#10;PzjmzdslX339ikW+oFyANSFW9t6BLVA+IvaKTEcI51lWBofFC9A6Ikkz+r0YqSxg0VpgS0tpLKXz&#10;VNZTGE9pBU4qVBzhgWm+wKzerTRJyOIYKTVLo/juxRuu5hDFCSpJ1+OqrErG12OcsUQ6vlmXVwD2&#10;Xj+jlwaAeJKk9HoZSZoSJwmD/pBBf0isE7TUq/ksvN9KBoLYXpISaY1AkMQJQkiKoljPbDfEp9wi&#10;0emaM7uJRLiV7/bu9udv73corBAMh0M+/fQnfP7Vl5RlST/rMej3WSzm4AVlYfj3/9u/59k3z/jr&#10;v/pn/Ku/+DlPnj7hr/7lX/LrX/2KxdwTi5gn739MMbtiPMmJdlKki6lywxBIRYx2SzSeOJIUi5wr&#10;Jxj2MpLRiDy/ADyxUoFwUAu8ipkt4PWFxQC9xNJPFM4aKB1Cljx9MsKKCednJe5NDkqyM+qhpCKf&#10;z9k52OPTn5zy61+95HpsmCzHPHE9pBT0Uoe0kjKf8dF7u2SDmN988ZKXrwtKC/1syt7OkDjSSOXQ&#10;0jDKIn760T5Zb8r11ZLx3PHNs2vKQvHx+w/Z2z3k/PINP377jLPXr/nJZx/z0ZNTjv+Xf8P//n/8&#10;LS+/P2c+dvyn//M3vHo94ec/+4CHD0Yc7aX0BykHe4K//vMjzs4qXr0tWeQV43HOj6/nnLodsgrk&#10;Ykmv57i++oaicPSyAXuHh7z/JOSH/u5vf8/l5RwN/If/8CMnD/oc7WkOdxOyvqA/GKK1YtAXnBwr&#10;ihIWs4IiX/Dq7Rtm8wUqSomFxllLkRdMJwXLooTrOTJJSLOMJBb0EkW/l+HxVFVJmiZkWYLAU1QG&#10;pVMGA0k/lTw+HSFPd3GWMMc6SVGUzBZTyqrAe9jb6fHoZI80TknSiF5fk/VTBrsH7B49pDfoY4zj&#10;V7/6Rz746H0GmaYynrcXl1yMpywWBdaGuU3GKcOdfXZ2d4nihMJ4cuNIe0MOH77H+5/8FCs0hQEr&#10;JJWtbvnEzfxQ249vf2/6Tut9gYaP0Xx3m4B60SJWrN2DG7/oj4vf7vODN8XmmwjiN5FkbyLF7t5z&#10;DHNYF/lWk9Bwk09+Xzzb3L9q7ku358o6Tu/aD61JB2p/5z4/fpPPuyk22kSY1e77+/Z5u0jH3zX/&#10;3z6P30DSLzcS028iLduk5t4mdnzXnnJXPuZdIPj2WL5NbH7jj4Y4V9/JadyMszpX5zc+761tbWtb&#10;29rWtra1rW1ta1vb2tb+qdgWAL+1rW1ta1vb2ta2trWtbW1r/62BVav4r7Yu1aT65+Yx71JX3wTQ&#10;rI/dBITvUpxvA3nbBcTNTeZQxG5XG/5u9fVuhv5m+9oF/5s2zZvHNBXIalCIc7ahEtA8rgbC3waf&#10;dt33ZkZ+cacwotmn1tp3Kry1P9N1b+3nt2nD/+6z4A74vd32Tb/X5+pSE+saV/Wz3/Rcm4Ukt9UR&#10;/C1VrjZIuOs5b2Lh73pmf4yCYFt5qqlSeqc4elV1Kmi8l9JvLKCQK2Xjznd0pYLnm8X9AQpTtwzw&#10;a/DDfUpw77q3prJq8/3adM5NAPsucoRNag7r84gb8Om6CEWKWypcwFqBtYnC6HqW7XmrSaDQkH++&#10;NR671UP8uuDnduMD+N151sCcWo2kPf6b461JFlKTUrTJItrvtTHmVkGUuJFHDHfg3E0FJ+HnNmmD&#10;WwEanVgVPTtP5YI623D3kIdPP+SrRc7bqwk9CYXTlF6SZBmiKLHGMb6eULxd0OulfPThh5weP8BW&#10;FZcX54wvLyirAuMKjClRUnB0eMDR4QmD4QBrd9GRQimxBscpoYljiYocOo6QKsZ5hQMqU1Iupyxm&#10;S8aTJRfnY2bTMflkTFlWFIXDViA8aCXIEoHMJMPRgMPDIaNRxMHhgL29PlorvI5xRmKWDqUkzgku&#10;LufMFzkGjSktr9+e8eP3Z1y8nbLMLd5Lsl6MyhSPnz7k+GgfrQRFZUiSFO8s48mU7779kR+/f8V0&#10;EpSjvQGsB20ZjBRHx3t88P4+uyOPlJ7J1YI3b+a8fHHFbO6xTuKkQEjL3kHERx+csDPqUZkSU5o1&#10;eM7YiuvrnLPzgvEEZgtP2hPs7ilOj0fsDmMUEV4JysjjiZkvLefjWVAWjmMWs4qz8ylRBIMkYRBH&#10;KOnwtiIWjkEvqBMXZYXynljDwV6Pj98/4PQgJlKOi8tLrscL8kIyL2FmPC+vcp69MlzOoVSCOIJZ&#10;YZgtJf1EkGQRjx+O2N/xnJyMODocsaxy5nNHWY4wboCKg/p7HCekvV4oFk1itE6I0xSlV2rwMoAe&#10;pRBopW6KtIRECYGUHrCrebIGSK6KC9dFgK35oybmEQK7AlN4t9IGW81FUkmsM0gFwgsUCmuC4p9U&#10;GqVidJQQJxk6inDerN7lUASupcRKhVKeOI4plkt0pJFJRD7PkUCWxEhvMWWFZDVOZwXf2YL+qUNi&#10;Mc4RKUU/1vQywWRaMV2UiMyTao0QGuc9xwcjdnfG/OHHGeePRjw6eoCZvsJ6S2Utw55m2JMM+yWL&#10;peT7Hy4ZfraD8xJjLZUQVNYgkezvxZxNFixyT78PA61hNT9HsWAwUEwWlqJ0qChGe4mzwb/TWjMa&#10;RAz6JQbB9fWC/V5MvOrDqiiRi4LeTsrR/pCziyvyokAAg36E8h7jBMo4tBREqzlknldcT3KGqUT5&#10;wF6gFCTeUK5AT/msQgjJRx8+YT6b8uXnX1NUBiljklQynUwoioLCW3TaZ+8kZtBL+O3f/QPWlcgY&#10;vnl2xoPTX3JZ9bi4zDncSRkOBB9/mDKdPef8xY8c7PaJhMaXjh+//Rb14SlPnp7y7bOC0laYIsdW&#10;MaN+itKa67nFWE/WE+z2NJEGHQkS7UgUpKOE3HryqgzzpPR4HRYbKUKhe4QmkRIrJM54rAQVB3ID&#10;LT07WQ9nK6rK4suCKIvY3x3w9nyGtxbjAhmKcyaQOgi1ApgLvJCBnGAFuG37z+siTu01z7kAACAA&#10;SURBVCmR/rayeIg5AoDCOotYAZtrn6AGF7YLoeOV0mBVGaIoXqlmWqQCF0msseG9l/JGEVUEwPsK&#10;A01Vlkgp1mDqtn9bg5Ha/6v9uvp72xetgUxtYFRzDa+/qqpaA+yMdTx+/JQnj58QKQUSjCnXyomu&#10;CbLyHq3ken0XgDUWayx4kFpQrN6pLI6Yj69ZTCcIwudu+6cBtNwmDmr6N21frizLdUF6HMcrxfMy&#10;qCjW73oUUVVVANUrhRcNcIiQd4iOmgXNoZ/vXldrjbUVVeXW/dz0hQKY+LYqvVJqBd66TZ5Ve0Hh&#10;2ai1u3c7ZhQrBbRw7GI+R0jIeinGlBhbIQSkscZVS6qiYDTYoSzzRiwiwa9AsiIohQ0HO0Q6CqAw&#10;rQIJA+CsQ2mN8+K2ajz3A3XbCrT1mFgrubfisi6iqDvnXYHG12Dp1e/cIofxHeRbMgDnhEcI3wCj&#10;+0YM4zpjzWabamqwm9hahfdO+pvrOYfzDu9cWFuFXL/Pof9Cn9e94VYF6vw3KJTdBQB3gT/pjBfq&#10;+6/zF80cSBM40Cbp64qBN7dH3CFIu1U87/wtxfebaHszkWBX/ujefqmJEhrn78r3vEtBvt0Pm+Lw&#10;Tb/fjdW6cz1dn92UE2nHfs04uA0y3kRI2c5PtXNf7efbFft1ja2uc7fbcvsd49655V3joWseehew&#10;548loOiKy9s5hC7CwVvPimauAPQKGBVHmtKuiGsUpEkG3rNcVkyni0BSksTrtIqSEiUVYKjKEqXi&#10;jeCddj8ppe7k7u7kv1pgpXeRTohNY6Yjj7ZJWXTT2OnK22zKgzW/1/nnG6CZWwPP57M5z58/5/T0&#10;EXv7h2ilESE4wq+aEMhNWftNWutAK+Y9SglQYR5TK9CrXwFqh6MRe3t75Mt83d917ucWkVIjpyjq&#10;eTAsZ+t214Ce+3LK78qb1deVQpIkKQJJWVWAxOEpTUVRFAyHozUhU3Ocr/1DPI5AGKTVKoYi9I0x&#10;BqEUi8WE8WyBAXYnO5weH7E73EULhZICqoJ+f8AvfvlL9g8O+PvdXb784kum19Mw9kUgTnKh4YHo&#10;x63meR8Iq0QNkBfgncDgkQ3Sq9qK0lBYh7PglEYJSaw1WgqEd6t1EryQWGCyWDIvHVmiiSKNEiC8&#10;x1iDdQ5jofSS0jpKA0kEvTSmFyuEWM2zQGEci8oxWwZAfBLHRGpFrIWgMIbpwjCvwCtJbP2aPAvr&#10;QCsqW1F5qMKgIk4kCkOiFViDcRKLZpGXzKuKyq4IFaRErdTce2lCGkd4PNY6rDGAxPsKZyFVjn4v&#10;xlSWyni8l3jhKbxjYcFbAZOgCj8r4GCpKXLD4Y5kuTCUByWHeyk+tiEvIEFFS7yRPHm8SxI/wskX&#10;lN/NiBJNUYX1NlUW5R2RStDK4RUh5yEFsY5Isww8WFeuCD8cRWmwlcN4SeUFhQ3EAKWXKB2jopSL&#10;6ymTvMKhkTKQPUQ6oXKal2cTfnw1x6s0EJtJiVSKylrm85zlMpCN1P53iBEESRoz6PVIkmgFfI9J&#10;s4w0yxiNRoxGI7K0h1YRakV+KgQoEQjSoigmjqJVfBQA8to5inoNrWOLGkBa+2i+uT/UvfbdXdPt&#10;2g8NeSO3ev/DeuGkAhw6ijG25IMPPuDpkyd8/fXXCA+Dfh+JJI5SEIH449e//hWRMFy8/ZF//s9+&#10;xmc/+YRPPvmU//K3/5n333+CjjO+fvkl+XSKinoksUZbjZAJSgQAuTcWRInWmmI+IZ9P2d/ZJx4M&#10;mRXXxCqQcSkdIWONP9V89c2Uly8NRwcStaNItMAZj5AeFZe8/2SAY8rFWcXrNwuEzNjbSXCV4fLi&#10;nOPjE/7sl0/4u9/8yGTmOTsvEM6yt58wzDRaeorFjIcnA4Z77/PbL895/WrMYCCZzQ2H+0MO9kZo&#10;FQjtdoYxP0l3mJ30eP5iwuSs4ttnl5ydT/jw/SMeHu+SRSmz6YQv/uH3VAvDh59+wP/6P/9r/p//&#10;/Dmf/+ZbTCV49rvv+O7r73j0+Ig/+8V7PD6RZFlC0nfsjXb59NNdZkv4/dc/8uVXL3jx8orDwxFJ&#10;JlnkOdJbynxBOZ8zuX6LKQseHh7xi88e87V6ydvXE0oL33835Yc/wP6hZjAUHB4NeXhyShSDcUvi&#10;OCPb71Pk0B88whJxPV6wLCuyXsRoFFPMF0xnBZWxVIsl47EB74gjwe7+iP3dIVqlVBXEkQcc+SLH&#10;+IKyKAMo3VQBIJ+mSBzSS1QkGB7uIKXAGIfSCUnaJ46SEJ9Kh9Sa3s4I2ZMoLciXJcPRgMl1yWSy&#10;wDhHZSxRnOCcIE4yDg6P2Ts4Is4ylkXF5XhKiWLn8ITDB484fPIBRkYsK0+FwFRhXm/7LU2gdtPX&#10;bfqSm/YvlVK3YpvmGtwVJzWvd+NJde/lvMtXbcdpm/a2uva12/vRbR+ra2+yeT/hnkP76zxMsx/v&#10;I5PuOu+mPdngy6l7ScA27UU196yboOo2cdR9e/EgOknhb+/5cm8suSnOuUUc3ojFu+K/dgy0icS7&#10;PUY37bN2xioN/6/dT21y8U0xVfO53ReT3CcaUPvAYkUYfDuuu1unUT/j4Gvf1GxsbWtb29rWtra1&#10;rW1ta1vb2ta29k/Z1N/8zd/8zbYbtra1rW1ta1vb2ta2trWtbe2/3j7/3a+BbhBvW/m8zbrfVYzb&#10;xapf/16rJXZtGG8qXmgeA9xhre8CNtefaR8f2n9XRX2TbWpDG9zSzeh+d6N+ExC9zVLfRTbQ9ft9&#10;qttdgP6u9m665zaovr1x3nyuTfDPfedrfr99H92KmU2V+k3s/F3F75sK37sKTtrqnF1Fa20QU1PF&#10;qh5j942hLjb+rqIZ59xa2e+PKayv/9Ys2L3Lxi9uQDwdyt+C7nu9dV3Bvc+26366CC+klOs5oFsV&#10;tZsMoX2OpqpHs2/bxSn3qdrdEAD4zkIP69ytivH6fHXB9SZlhTbIrTmnbQKBNJVJugp1usb+fQCG&#10;ttpgszhmfX+rYvHmZ5vKDLfmqloJMxzYuT6s51puFOxrtfgoyRgMhmRZxvh6iq0C4L5Y5swmY6qy&#10;wnuBiiIQoQi1qhyRjtdAPkSYv+NUk8QpcZSSJj08GutAKIFxjuWyYrGsyPOK+TLn4uqa5y/e8Idn&#10;L/jqm+d88eUP/Po3f+DXv/6Sz3/7LV98/iPff/2S8zcXYJdEKihtJZFi2I84OOzz4UenfPbZU372&#10;8w/46c8+5Ol7jzh99IjhaBcZJUidIFXKaHhAkgy4upry7NkPvHp9xvnlnGffnfP7z1/wh6/OuDrP&#10;saVHaMVHP3ufX/zyY37y6VP29oc4a1ksChazBYvFkhfP3/Dl59/w4sczZlcOZyQaQRJ59vclT57u&#10;8PFHpzw8OSCLFcuy5OXbS757fsXzFwtKAwaJdTDcjfnssyN+8skJ/X6GFwoVa8rSUJWGoix5ez7j&#10;+cuCq7FgWXkGu5LDw4jdUcTB7oBBLxQ9l6VhNq94/nLCi5cTJvMSYoWVMW8uJ1jnyRLFycGINALp&#10;Dc7bFahUghRURUUaOz775IRffHrMyUHKMh9zcfGa6SxnVggKo1lWkldjz++fl1zPBAaBiEHGnkh4&#10;Yuk5Ptzln//yE372yQNMMUNpjYp7XI9LllXMvNzhuhxR6BE62SHrZWRpjzTNiOOYKIqJkhihFFII&#10;lAyqu0qp9fwYFIhX5BlrkGJDHZgb6Np6jWn6OS4A7lgVVFvXAo2sFFA8NqyHK0BiTZxTz3lVaSiW&#10;ZQCuWrf6bgOozwa12wAECGrCQdFbAxLcSuXXOZwrA/jYWpytmFxMeHTQJ5ECrMUUhrxwLAqPMZ5+&#10;Jjg6yHDFnCgKSs5xHPH6fMrLN57CSR6cnOKqJd4uUFIwGvVYLgsKY5nlMJlW7B7ExBqE9YBEKYmU&#10;HitgWnqmM8dgqBkNUlxVgnUkSUJvOGK4t8vVuMDjGI0GIMDYMLZkFFEZizEeaz2mqnDG4r0gimPS&#10;XoZUEqkk0+WSogzqfWkvRck4KDrLsEZOZ0um8wrrINKSLIuRkcdZg3QeqSSoiNnSYT3sH+yxd7BD&#10;NuhxfjXh6nISVJ/jiLy0nJyeoJIokDAR1LeXy4rp+BrnYDLJefT0MVmvz6vXZwihSGPN3u4OpYXn&#10;P7zl+nqC8JaLswl4j7E5B4d7JGnCfDHD2jCGhjsjKuu5uloGhXIpSNMYVRfYmwodK6IkpbQOpWOi&#10;KMU7gVSaKLkBYnshMC6MV4HEubCGVWVFPs/xRqJkDEJR+ZUyYBSRL5eUlcX5FYBd1mqRMgBs/Epd&#10;W2nwAWDmnFuvF00fRKzmDCUlakVKIaUIQIYVGEGsgKE3hFN3CznbgN/gWwYAhVbhs1KpFXBNhWe8&#10;XusUCBnaW/tlQSrx1lqptd4IRL0DNqYJvg5rW1mWd/y6+jjn3Pr/TaD8aDTiJ5/9lN29PeIkodfr&#10;YZ3BGIO1dgWoYX0NrRTOu9X9rnwpIXBesMjnFGVBrCXn52/4x3/4L1TGrIF2ztr1z23AZjOuqJ+D&#10;tXatZl9bVVXr/908h9vqbk0Qd7u4u76mMSbcz+pa7wLFdsVBXbFd+//3nacJyr4dlwagTH1sWRYg&#10;PJ/+5FP29vc5Ozsj0hFZL+P6+pLvv/+R/f0DqpVfZKzBu5WKPI7KlCRxwoOTE/7iL/6cOFYYU61j&#10;kUD01l1U3lY9u68A/U7M1lK4bN5rM0btAlO3/WHECuDO7WJpj1v5eI22yhUplLldXN58H+7469bi&#10;nF8D3psKfwhw3t0h6ls9qRWoUa7XaSEEUqlbvm4NWP7405/9SfmVb776YsOYDL5DEzzVBFvfjYNu&#10;fI1N8fUmxbp3xULviutq/6ZWpF55PjVKeP2cN42t+857+4AQX8gNc3fXu34fKKNLpW9T3NqVx7mv&#10;vzbFaZtiz674uJ2fehc5Y9fctUlhfdOz39SuTc/uvne7PZ9sAtB3rRFdObo22V8Xudum/rkvv9TM&#10;0dyXW2u2LahoS+azOb/73RdcXo1RsSbwYHiiKMLZMD8pqVguK/JFIDDZ3R1wcnRAvij44ouvqcqK&#10;QGyi1jmtdvs35VIDIdFtn6AGY/4xBIRtkox3Kb/X6uG3YvrWOt/M/W0aI3fziJtJITcBbQCMsxwe&#10;HnF0cMSyKMIcryRa6RCnKU0Sr8B7QgTCOqHQsWr5g4HUKqiSh2DNA1fXY6qyuAV06yJfvTM/r/wc&#10;pfT6mbZVZbveifY5Q9scdgUOHw6HPH78hF5vQL5chjiuAQiTKrRPdsxr9RxaH6O0wnnPYrFYkb54&#10;qtKwWOTkiwXz6ZSyKnHWo5TGOU+xLEAKpFYrNfoeDx8+RuuYsjIsl/lq7neBSNDa4MuL2s9f9ZFn&#10;RVAmsau111lPWVYIxEpBHox1GOPJK0tlA1HtKI1JpMDbEq0V1gafKK8qFoVDSMHOsE8v0kQiEBR6&#10;oLSe0kLhgvK41oI4kvSiiDhWJJFGq4iickwWJfPCoiJJv5+SRhHSW7yzVJVjURjmpafwIW7aHWSM&#10;sjgA81dzSGk986WjspK8tEgpGGYJWRzUsIvKMlsULCuL8T6oHwtBpBVaCeJI0Y9jpBRY6ymKCus8&#10;SRQjvMGZJZESDLIskEF5h/eCZekwKwIwJSTOCvLcUxpPWTqskygVoaRikVfkywrnJVJrolgjFVhv&#10;MHZJlnkOD1J2dzOm4ym2glhrejqo2SvpSbKE3jBDpxKpIEljpAJjCiIVgLXelRRlhRcKg6Kwglnl&#10;yCsLOqM/GrKsLGfXC3Ij8TImzlKkjjAu4jqHv/vtM87nDicTpJL0BgOSJGGZL7i6HiOkQsmbfIvA&#10;E8eanZ0d+v0eWZYxHPTp9VLSLGN3b4+9gwN2d/dJ03RFMEEgyZSBwiEobvfXRBzeeZwPOZUA0nNr&#10;QrKalKnO2AiaMaLfSBAS5gB5l4xl5UJRkyG78C45Vrkc50mSBITg22ffUpUFSimqskJJRRTFeA/G&#10;VJy9eUOe5yxmM44PDtkZDPn8d1+wvz9kWSx5+fw5S+OYlRUyigOJoNQkkSZREukd0nu0DP1jjWE8&#10;zUnSPs5CWVZ4F2INUxZI6Rnt9pnNK2wV4uY4ligl8N7ivCNLYnZ3eyyKivMzi3USHUWMdvo4V2Kd&#10;YbiTsncw5Op6wfjKUBkoyhKpBHGiUFpTlSVJrHj46AgvY55/PyWfeypjiZMYrWUg8KwMWhr2d3t8&#10;9skHqEhxPZ5S5IbryxmzaU4vy3hwfIgQkvPzS+bLgv2DPT7+8AmDYcJkes1yXqLwzCdzvn/2kovz&#10;S6wzHOyPWOSGOE45OTnm8dMT3vvgGOMdlTHMFzlpOsQ5iXOSkDCByfUYUxZEypIoy6gviWIQIuwx&#10;zOeO2dTx9jzn9Ztrrqc53nuWRUFRhHyX0hFR3KM/GiK1JIpgdydld7fHcDRCaEW+KDGVoygdpXHM&#10;ZjlX4xlXk5zLqxnX4yXLwlFWgtJ4pFIkWYQXKzCqlHjng3qzs8HvAEzlqMySPJ+ymE8pigWVKfDC&#10;o5MEnWZY68nzgu+/+57x5RXehOdjHeTLgsHOPh9/8ik6Ssgrw5uVMny2s8fx46fsnzxmdHhMPNjF&#10;IHFCYZzHONOAm3PH32gCkNvx/ZpUppFXahIpNv3R8PMqE+v9aq71awJ15/y9+6Z3/a4mX5pf/97l&#10;V3TF51373Hd9bTYQem+OO2py9i7y5vZ+a1c8tSmOavdvV5ua/b2pbmATgVg7Vrsvxgy5+u4YpytG&#10;elf8e3MvsrMN9+Wc7tYsdIPP2/vT7bqITfvfXbFrvZ/eVFdv9kdXXNSVx9m0p988d036Ha7pb93j&#10;zTuo1+2q36eqKlfE22b1Doc2f/jJZ9uinK1tbWtb29rWtra1rW1ta1vb2j9Z2yrAb21rW9va1ra2&#10;ta1tbWtb29p/B7sDeO1QYr8P5Nu05iZwUN6z6+LlJpCrtiYwuHmNLlBsl9J51zHNDd/7VMm6fu4C&#10;ud9Vmbt7rnbRQLOdXaz/XSCB+1TF3/XcNoGR20CO+5QJ2n3aVD7Y1Ob62GZh8X1g6OZn/Lp4/kZl&#10;satw9L4C2a5i2y4SgftUELvGSZslv1mc3S4K7npebSXGdlubfdAsnG2+K12F/u1+7WL973ofPRsK&#10;lN3dQvPmPddKkF33uamYvHndphp5GzDdBaJpA6vb/dweZ83rrdXbN7zL7Wv5lvps83PtApr673me&#10;r3+uiya7isrbbesiZmiPs9uEBXfn0/sU1dpFR7UKbRdApAafNd/xuui9VrCtK7Zq8A3idhvuFN+4&#10;u4VboVjT4Kwl7WU8fvKUWCi+/t1vSJQi1TARMLl4g1QCZw1aSLyzXE8nnP32jKfvPaXIc87fviKf&#10;L5FBioqqdDgvcDgq65HCE2uFqFVQ8XjpUXikg6IMBchBVUqgI48EUumJ+kH1OY48sTZkWczxyQl7&#10;eyMGwz7DwQAdRZSVBR1jhcJbiQvauEHR2HveXiy4vlrwj7/+mvn0mqqyXF4VzKcOZ4IOxtHJkEeP&#10;jvnk48fsHw5ZFgW///JrimXB48ePcN5RLivevPyBq8trlnmFd5D2BGmqGA0T9vZShgPFw9MjnLXM&#10;JhPGheNqOuPF6xnTscMakAL6o4hPPn3AJx8esb+fILWkNIrF3DC+nrNYwvhqyuVlweWlYbGAKFYc&#10;n6REKmeQwf4oJY0FxWLB1STnerzgalwxnXuyUcxgL8M4x9V4iseRJpK9YUKmAVfhhQ/KfcZT5CWV&#10;Kdnbi/jg/VM++/iISJdcj6+5vDhjkVsWJSwqy7zQvLpwfPO2YmYUPnFEcUSUKSqzZFZ6+odP+ev/&#10;6c95eAgXV8+5uszJBidcjBVFNQCVYRkQZSMQMVESkSQRaRQRRxF69VUrPgspUEqvAXGIAA5Y69U2&#10;hGClCM/UO4dvKOh678GFUub61XF4EKpRFWlX85xdzc4BCFGrTcvVtbwUWKeIZIxQkMQZOsqJ4oR8&#10;GUDOUgoMIJUAF1TrE60o4ojZPKeqljjj8dajfGiNcwKDYloYnLMsloLXY89eLyVLBINeyr7PmFfn&#10;vCiWnF+UfPL+Dg7JYr5kMOyTRPDwtE/yxYTZ1ZzpdEamwFgBQrLMc7Tw9FNPlgjGU8nbizmPj6Kg&#10;2uVDEa7AoZVhkMJUQGUEQid4U5IvStKeY9BPEJUEPG/PlmQr0EK1LPDOEbmSnX7MbFZiJeSFQbpA&#10;ZlCVhtl4zIgRVoTnNpkZkswx8IJExlS2whRlKLAXHqkEygsms4q9/SG9vRGL8TVmNkW6UPAXR6FY&#10;e77MWdqS/ZMD/tW/+Uv+03/8W+bjS+JYcj255NWrt3y08yEigXJpcU6we7jLxevXJJWlko7nP7zi&#10;s58/xZDw7Ic35AcpD08Eu/s9ehn4YobKYg72Y87PSiYTy48v3vDe41MODg4ZT+bM8zmmqjg92eft&#10;2YxlabmeVWT9CAQkWqMTDULhbIUUCq0jFkVFsSwZ9RNkFBPp1XTvwzh1BMXv+bykGC/R0lMtV+CH&#10;JOZgOGBxcY51JcejEfOxZjbPESoUgjsRwOb4oAwlVA0EUxhRYet1e4PCrJIBfO/FbR+gVuKrgcBR&#10;FN3x05prmhACoRVSKKQEHSniSGCMZVlWeCRxGpOmGWVZEZSyzKpQ0yFcIMZAqnXRZrtQtQZ8t+MX&#10;3wD4NxVD2wD6Wv08iqJb67xSijiO134HgNIRjx4/Zm9vb6UYa5jPppRVRbxSoq3X46B6FgAWQsqg&#10;zAnhGVmH81BVBmsrpss5X331BWVV4H0gHsD7oD7e8BtrUpra16373xhDHMd3AMvW2rX62q1jBNiV&#10;f1QD97XWa8XF+wp3ayB8FEVrMoG6iP32WLpR3XbOrYF+tc9Y+0FN/7QJ9m6Ts7UB4Xf935tYNE1T&#10;KlOuQNU+kAwkCUoJ5rPFqvg39F9RLIN/JkLhvnU2EDMIwc7uiDjWWGvWRAKhP7sVoJuxUFeh9X3K&#10;X02/r/0+bfJV2+9ts3hbq6Dm2b6GVLIBNgjrb40M0lqvn2kbENCOCcJ15C0CseY84YXvjDO8C9d0&#10;K4KH9T10gHv/a6wrZuMOpIN7lbTf9f8/Vm37/pzJ/QDs+8Drm0jjusZEl3rf+rOdY3Cz0vgmBcUu&#10;krmu5yjvUdC+C+rd3Kft+WBTbNZuUzun1fVsuog4Nj3n5vXvIwnsan8zPm2uac183bvGxybgTFvJ&#10;sStHdl87u3JpXSqb970r7fHX7KtNY3jFYRVAkdbirAEEcRyF3KYJgI7FoqAqDUmaUpb5jYKldyug&#10;dSCEa66H7wLhrNsX0Ep0LjAb3k825DR8TWCx4V2uiUSMMbdIR7pyefU63h5zm8553/Nvr0M3uQnH&#10;dDLhyy+/5NHDJwz6A66urgFBEsUYU+GdR6/WBqt1IEgTQRleNEmFVoj3QLQnGO5ELMuCwXDE2FRY&#10;eztf0kXy0gWID30v7wVt1efqUl0Na57EObvuywCGLqkqg8eTZRl5nt9Su0dAURRYa4nj+OYdluF6&#10;SZKglGKxWAQfDY+rgi9bLHO880g848tLFJI0SmHXk2Ypy6qicBUKhRKaNO3z53/xVxwdHvH7L37H&#10;s6+/YTGdUZgKRyAMrBnghABn3dqfN6YGVwpc7W96j1sByZ0PfqwSDqQi1YJEC2Jn0WmKFwKrBWUV&#10;wO1CSoaZph9rtDUoGQBVhXUsjaXyUFhPaT39JCLSQZ1YioBHXVrPeF4wzS1OCbIkIk0ScAa3Ip8z&#10;1lFYMKuJf9jP6KcaZwxGCqJVzikvHPOFZ1kaVCLYzRL6aQze4IRmWZWUJgDlnQjjREiJQhBLRRpF&#10;CA/l0lB6i7UeKTT4MAa00ngEpa2IIskgilgWJYvSksaCVCgEkiSSaCGYLwrM3FNaixWAShmlgvK6&#10;YLZcsp8bjlzKoFchJUGpVUhSrXj/NKGfHvHrzy94/bpE+kC8oaKIwe6I4c6AZbVgMp9SmAIhPEp7&#10;pApTkXUV1kmMF1ghKTyUTrI0nt3dGKEFlxdj8sJg0cRZDFKyLC0llmfPr7mYGbzSJLEm7fXQUYx1&#10;jsurK6x1qCgJJHRSoqTCeUjTlNHOkDiJSONopegeyKWyXo9+v0+SJqhIsWIMCLkWEb6nSXKLCNRW&#10;FWVhqaxZE33UfnxIi4pb5E3eNUGJm4iIOshpZCARkl4GEiZ/QwjmxIqEYzWPfPLRxzw8PeX7774j&#10;XyxI096KSCK8drPplBmW68tzXv/4AirHh+895l/82S95/fp73rydkRtBZTzn0wmXkznH+7s82R8R&#10;qRSNZ7eX4PIx3lWkQiBUxHxe8mJySRLFeCMocAxiQSwE0llQOacnMW/fFoynIGTCaACRFEjvkVVJ&#10;lsT84tMTficvef7DgjwvyZcFD44HOC8pioKDnR7/+i/e4+9/+4Lnz3NKK6jMgrw0nBwqlPAsZwXp&#10;ruUXHz0k0QP+7u++Yvm6YLo448MnuwwzcLagN4hRztCPNf/qz3/Kwd6I3//+O66vFlxc50xnP3D9&#10;5Ij3Hx2wd7RL6Ut+95vf8vFPPuXnP32P3VHK737/Az98+4Iyd+AU528KFvMl19dLRoOUBw80Xgh6&#10;owEH+zH/4//wCWWl+O3nz/nh+9fs7e7z9L0dzt+85eLtGRJHomekCSi/YG8YMcp6zIeaxdIyW1hm&#10;8xr8b3n7ZsrZ+ZTRSJEmMMj6pFkPJ2Zk/T5ZPyXWEilKYh2xsxtxcrzDk9M95ouKeelYlIb5omQ2&#10;mTKd5hgD1uZ4Nw55jxSiSNDraUaDhDgCJa5JkwGRDqQCoiopSkMINT2xjnDOUFZzHBYVxxzOPYOp&#10;x1SCs/Mrvvvme3AVWE9/d8jOwQFPHzzk9NEjJvMll9djrBAk/T4nT46J+yPiwS7JcETUG2KFpLIe&#10;49yKWOWGbKXts7R97vZ+WGeMcc9e4pooupFDCPyA4hYAftO+XG03pH72DlkgdyId7pA3t2OyLp+3&#10;SWrcJujuyqHd3ue8u39X+2g1YUDXnuKmWKlr37m9X3UfoWDX82nHR23ypU33+ZxuzAAAIABJREFU&#10;Wc/DXX5xfb+177qJKP2+uLwLpN+159e+py6C/Luxhu+8/017vW2CzNtxraN9O+GS4t57uY9QrdmW&#10;mhCmOZbDM+q+9ybBRB03BJIZs86HNtfhrW1ta1vb2ta2trWtbW1rW9va1v4p2jYy3trWtra1rW1t&#10;a1vb2ta2trX/Rmtuondt9m5SrroPPFxbs3i2Bj9sKmq+D1DcPK4Gb9bWBpq0mdab578pPv/TbFPx&#10;snO3N3Dr9nSp0b+r4PVdm+Rddh/Lf3NDvgb/NIt/m8WnXdfoAjh0KZY3wdrN87b7/Qbsd7tIrFmU&#10;0AUGb/dXu++aRbOb+qpdLFHfW1N5rDmOmuO6LgzpelfeVUDdBeQWHSrsbTDxfWqW63PDrULkNvC/&#10;2TdCBPUr6+3d9oq7/doEwDvnUJHufBf9hiLsZtFPG4jd7M9NoIFN72Cb1KE5VtqEA5uK9ZtKggEA&#10;U6t81NdxWGfXqgXNdtbtqAFamwDoXfNr89lEUbRRPbRrnuhSvGirzncB/+vz12Ok3Z9tgotaffVd&#10;a0RX0VIbWLBunwRTleBLtFIcnZzgy5IX331DQUXvYcQgy1guZlRFjisXeGd5//0nPHiwz7/4578g&#10;jiPOzy744YcXvHp9wZe/f8ZscY2pLGUZlEpjIfHeILwPxXwapAwFdM5BKsErkBKEdGgtyFJFv68Z&#10;DCL6vYTRaMBw0GO0N2D/cI806YGMMRWUpcMrqLxgWS4pzYyiKJgvciaTnLOzKefnYy7Pp5RLg0BQ&#10;leG5HB7vcXy8x9H+gMO9IZHWCARX51eUZcmjk1Os80wmM7766hnj8xxbBeCFjiTpQPHk6QGPTwek&#10;iSdJNEJILs4nfPvtG+azitJAvvAYE8Bjp49GvP9kn929hJ3dHru7PaQKxdhXszmvXo6ZXs6YXM95&#10;/WJOsYAolTx6MuD0aIS3BcvlkkGSksYZZVFxNZlxeeW5GFuWBg4eHfDw4RGT2RXnl5dYYxgkimE/&#10;YpAqnClwwuGEpKoqbGlIpOfxwyGnDzN+8skRUix5+fI5V+MF8wVMc0FuJZdjeHlR8uOlY2yB2KHT&#10;GCkV1hjSOOPP/+qX/Lt//UsKpvzt3/+eEY6HRz9ntP8TdK9PaQzXsxmxjomdJvERKhLoJEJGeqUI&#10;ViuKrcAhUuEIE4KUYX50OJSUazX4xrQZgBW1pKBozLmycYxvzCPcVoqv556gjuJXH5KAxWORwq8U&#10;ssOY0bqi3xtSlSVMpwilkVIhpMDiqVyFEBKtZADqFOVK2a9EC7UimhBUKzCBNwKpI+LekJfXFUdD&#10;xelIkGiHECU7Axj3YDq1XF6XDBNFURryfEma9HlwOOTJgzk/vDBcj88ZnkQsF55lbMjLmCRNyZKK&#10;XupQ0vP2rGRvJNGRQ1qLxRKv1DaHfcFFXHJ1XXJ84OjrCBkVzOdzrBBUPiJSlkXuObuc8+CojxcS&#10;g0PhSSPF3jDBUlFZKJ0lLysi4cF6rqs8AKBtKNIuS8d8WdLPEqwxCGtx1qKVIE0Ei6WnqkDFPT76&#10;9KfMp3O+/u1vySdjjDMkWlA5g3UGLwWFMxw/OOBf/vU/4z/9h/+IcJZeovj6yz/w8MkDDk4PqNKI&#10;2eUFUZpxcPyAV8++px8rXn/7jCdPj1Aq42pcEmmP1pfs7Aw5fpAwuaww5Yy9vR6TuWOZW96+uWbY&#10;H3Cwv4s1nsoWTK+vOTh+xKNHxzz7w3Pmped8nOOcZpAopEwwlcdjieMEHUW8envF+dk1kZJ88MFD&#10;Tg5HK8CwJY4SHJarcc6PL85ZLAp2RglZEhMLg5SOXiQZpDHFbMZBljEfDXl5scAqMN5h7aoA1nnK&#10;qiTJUrKsx2w2x9bg1xY4qlms21yH2oXAonFsVVW3fKj62KbPZ4zFYNnfHXGwv0tRzPFOIlQZVOtt&#10;yXSyREqBlAqQRFoihAoAFUCoMEd452+RenUpOK0Ld1cEQE3/oCYHa/sCXcXQTZ+yLEu8h73DPU4f&#10;PSJNU6yzOA95nhOnaQD9W7ueg4J/5EFI/Kr4dK12KlbrogBrKs7evub8/BznHVGUrH2hJiCkixiq&#10;2d9NYPndGCyAm9uqvHVfNcnSlLgLRGsf01SND0qztMAr3FEFr/3SGgxfgxbr6xhj1qRNzfFT+37N&#10;Z3Y3fmv6wEEdsqw8WiuWxZJlVbCjAiBHK3kLwF4DuGsygcBUEJCYo+EQrVQg91mP67uFy10qw00/&#10;cRPg97YqbXi5mu/fpjHZLpiuAZTNe6kVgOsxF8awx3txSyXYWUdlCiKtiXV8C/TXFes3fU9rw+pa&#10;k0Ss70/ckGV0xWVdRft/TFz2X5s/aP9PymZe4j41a98ZYzT/3iz+r8/ZnAPr42+wteKdsdwmoPF9&#10;cVY7TnDew4pogA2fb5+qHc+1Y8fuczTzP+FLKXl7ThZNYgffme+6uU9/J2/UVl5st7mrf7pyQZvy&#10;B+0YetOzaJMVdl3rTyFuuKsU2U3qdh8JZNf80CZ7aT/f9pr+LnD7JhDKfeOiC3hz+3qy8b408lar&#10;oeS8W4F5QUcaa+xqwIo1QY4UgainKsqgGmor/j/23rNHkixL03uuMOUqZEZGRMrSXdXd093VI3e5&#10;IJfLpQCxGJDgD5pftSCJxczOEsTugsOZ1l2VJbNSRUZkSFdmdhU/mJuHuYd5ZDWHnzh+gERmRrib&#10;uPKcc8/7vs6aGViS+Rq4am1YBbap138hZTWivSc0cpxi9tDztxWVQrifrQEh+OvPLJE+vG0eN3+/&#10;3I9Syorcq6VPmp9vy+W2kcYsk+sJIfHWcnJ8zPPnz3n87nskWco0n5LnU5ytCAmkrMZQkedVbqXO&#10;iXFNNVK/nooUKtYUhSHt9tncucN4MsVOhrNcUFgg5BBwg1ywLUd7W362Bvs0c1cLeaFQxXzXBE4A&#10;FcGSmuWqah9zPl+EIIr0XCHaOjsbH9U+WRTFQv4HPErFxHEEweGsrZQ4i5Kz0zME1fPs6jtIZzGl&#10;QWoFCJRUKCl4+M679Po97u0f8uXnX/D0u28Z5RUhpPEOESCdtX2dQwv1XoNAqJk/LyoiAlAIVUW6&#10;QgiUCCRKoevcqw8YbzG+UhMWSqJFoJOmKECpSmXZhEDhPIULFfjdBqJIE0cRSSRRUqCo1OYL6yic&#10;R0aSOKoA08FVZFd+RpCQm0pB2QdItCBRAuErUkXvPKWw5LljUgpKX8Wfm72MXpqgREAIRV4YCusx&#10;PsyTAUkUk8zaP1ICEWBaFJTGIrVGSU0cR3hnZ6QKUBqHVp5EKrI4JpJgrcc48FQ+pJIBgUfFlbLz&#10;eQnmzFGaCQfbMYOOpnAOYwzGOnZ3IrIsoBWkcaci9vAl+7s9Bn/2gM+evOH1sxGjsacoHNOyJAuO&#10;aVFijQEcUSSQQYCryIWkVKAUxgmcEKgoJvKSyAeiRDMtci6GYyYmphQgfUWc4GXC2YXld18c4YRg&#10;784dsk4fHUdM8ylnb84wxs/IOD2ISqFdAmka0+/3UVqhlSZOEqI4Jk5Set0+W5ubbAz6pGlSET7I&#10;Cv8uZUWymXVS0jS5XoeDx4VqrGoVzX5280xpnm+frRC1H3Ed/4hWYO187ajjohAqX57KBwyymm8V&#10;W4MkOHDO0O93+fTTn3JyfEReTOl0I6QSOG+RQtDrdPHOEJzl5OSMv/7r/0D/3/xr/tmf/4y//Q9D&#10;vvrqa84vp4gooTQwHhdMxidcnF5ytxfzYKB5f69HL+4hzBRrDVoLdrd6PHs15s1pTiwFSSyJlAAc&#10;WZYQgE4C+/sRx6eGo+MCYzVbG5JeqpDKY0uHTAyffLgP8oSjF0OePR/jnWBnN2Nru0sxndDNMv7o&#10;40PS9JTvvrlkLCVFWaB0wXYvRuO5Or2kmAbevXeXLPkBf/+LLzk/LfnSnPPwoMvWpqCXpkilOD15&#10;zd2DhB98cMje3oD/+5e/5eT1FZMJ/P6z11xc5Tx4MODBgy063Q5HL55Tmk0Gg5g//fn7vPfOHl9+&#10;/pKnX7/Ge0FeCsZ5F6Fg+t1LXrx6hdYRe3t36PYUvf42n/70Q3a2t0jiDsYUTJ57zi5Lgg9McsvO&#10;VkKWKLT2aBVIeprdjYxxbhhODTZUebnJxOLReAKjccHF+QVSXhLF4ANIrdje2mRrs0sni4hUSaQU&#10;3U5Mt5tBFFN6mOSG8Tjnzckpw+GUydhQFp7SOkIBBM3YwXRYkud5tXbJIR6B1BrrHMZ4ao5ONyM4&#10;0Vogoyo0VU9eVer0WhFFGi0VW1u7vPP4LlmnCyqh9PDs+SuM92T9AWlvQG9jExElRN0N0sEWaW8A&#10;OqI0HuP8zHeZ86rMY4abPsJqH2+VX7sKdL0YLzXPucMKIHm4QUK+ipTr2ocShCBvALCvr9v0CVef&#10;aV7HsM3YpCJvXSTWbr6PmPtLy/72cg6rjXCuPb5aBJjXuYfaz2nmmb5vjNzmj7aRJLHgpbGQD2m+&#10;36pczfeJjRZzW27pO+LGfW6robjOXyy/52z9D7VfdPsYvr6fmO8t1Xs3ydraagy44bsuE9mvirtu&#10;I6GrffVmvNpGVF7nX+v8XxPAv2q8rW1ta1vb2ta2trWtbW1rW9va1vZPydYA+LWtbW1rW9va1ra2&#10;ta1tbWv7R1qzsK4NuF3/fRvodxXouKlW2ASpvq14eFURcfP7qw6wm+rNNwuN31682ARMLAP2698v&#10;g92viwGgqT6/DDpdVZzbLOxvO6RvFlTUh8bLwJP6d20H1k1AxHIhwDIYfhmc3gbYbitovY1J/xq8&#10;4OcH/jcL/28yzC8XYtzG0N8stl4GgbcVby8TAnwf4Hzzc80i3yYIu9m/qxQClosElgErq4gTGm+9&#10;UESx6p4L7SMWSQ3mBTxVdeqNPq1BLFLK6veyDbgh36q0sXzPVWDuVaDqup2WC2iWVerqeXEbqcby&#10;ugXVe4UQKqXNGQosNH6+XLBcF26sKupuIwRpjpNaebS57rbZbeOlbe2t16vltmubW6vu1Vwv2uZN&#10;m3Lo9yEvcPhKZXamZnbn4JCimHLiDFenOV6lEFlEEARbFXUevXzJ5qDL8fEx773ziHcfP+L+4QGj&#10;yYif/fQDzk5OOH59zOuXrxmPxuBKJI5ECtJYgwjkxiCkItIRUgriOKXX69HtdRhsduj1+mSdlDix&#10;RIkjjmK07COjGJSkLAQnpyPGE8NkYrDWcXE15M3pOeNRztVwwuX5FZNhiTeVwhhKIGQgyQQH93Z4&#10;9/EDuome712XlxdMp2PSJGbQ7yGk5ujojKPXF1ycXjIZ5kgEe/sDNjd77N7Z4fBwhzQNSDVG4Dg9&#10;HfP7333D6XFOWVbtb0RVjtvtCg7v7/P+432yjiTNJP2NjCA8o8Lx1Tdv+PLzF2TRgP39A16fPOPs&#10;Cu7uZTw87NFLBcGPKMyQjUEPQUTpYkor+ebFCRdX4KTg3Y8fcHh4l+OTM47PLhCAVqCFJ4sq8oGr&#10;ScGktFgDOE8/Ezy41+Xxg03u7PaYDM85u3jDaJJzOQxM8oiJVby8NDw/8by6CEwB3Y+JkhRjLc55&#10;dvd2+W/+1X/J+48f8OLZV/zD//Hv+GBvwM8+fB+VHeLkHeJkg927m7jzM4qLKV1fqbEFFSNlhJAS&#10;ISRKqzloQkh1o5BLzAqvA5UiWq1ick2aEVrnUbVm1Xtzk7BDVkBUGn7X7HpSChQa5wIODziUFjhb&#10;KZm7GWgzSROyTkaaVYqTnkCQEpSsAPbeIiREkSRONGVpK9IEX6PyBS4IXNB4Z/CFoTvocFXmHF+V&#10;bCQRMjism5Ilnm5PMJ4GTk7HiM1AqqE0nsKURFKwvys4O4OrywJ9fwObFORuSOo8nUjR72T0sgmd&#10;rudiAi6kdLqKcnKB9Y5YKJIootdx9DqC4xPPydmI/v0Oiepi8jFlkSMkpLEiih0Xl4aNvkcjqvad&#10;qYxniSKZFhgPBQIVIHcOrRQBiSsdSVBsdBTnU8t4nBO2+yitycdjOlmCloJIQqQEXgeM16h4g8FO&#10;j48/jXn19Duef/01kRRoApNxXqnf5Q5nJhwe7PCjP/oBv/vFb8jiiJPzN3z22Rf88WaXtBORpgll&#10;rtjZ3+fk1Wt8mSOc49m3LzE+MJ4EzoQhmEt0FLG5NWA6PsXYkiTrs31H8uy7UybjwNGrN3Q7MVsb&#10;fUaTK0rvGI1GbG90eBZJijJwMbQVQEAnxDKQl0NiFVeK8DrBGIExUBaeZy+OITh2Bj20jislwcKR&#10;j3OGVwUeGE4tUicUJmdaOLbQdLtdDII0yeh3+yiOMM4ilJ4pWgukEgQBpiyJk3QObvU+3CAaqtWf&#10;hbhJrqK1rnwxP9uvZspQywCtZQB8pTxezctPP/0ZP/7Rx3hf8ubkiO+eveDFq1fkeT5Xfq2+D85Y&#10;vAetFUJolNYEH3C+UhCfq8u3gPlqcHYTkN3cS2tV92U/YdkPbfqfURShtObhw4dsbe+gZ8CpKtbK&#10;ELIiHLHGoGZtEkXR7PfXCkw1UMpaiwsOZwxvTk94+eIF+XSKUhql9A2/rQmyXgXcrJ+3SUxUP8Nk&#10;MpmrwNckTG1+YZtvsuwH3iQSulaPXSRycgihFtqx7pOmQm2lSuUW/P/6522g/3b/so6tfaWkNwNA&#10;aa2YFjmlNbO9zJGlGYLKrzTGzcAwcn7PfDpFawXes9HvEymF92WDMCzcUERrkhAsj6kmWdYqMO58&#10;71MKH/yN8dlGkrTsTzbjtyb5VVM5WM72tArUVPdtFUsba3Dmmmiqrd1vxhlyNWCfsKAit+wTtym6&#10;NdtoVYz4fe1mXH5bMblYCZKuC/yXY/P6LZsx4nLu4Jo8cJH0a1UepI2Abrl9VuUBbpDyiesnFC1K&#10;1DXYTDbZhVqeaRXY+2aMI2Zg1jpebpA61OvqTJm7bbxc/38RHFPdx9/az22qfW2khm3jug3cc1sc&#10;txyntcXky2PrtnzUctvW68ycLOUWsrfbYtk2EPw1cYVbGC+r8oLNOH/VfVaN0dti7Ou4OsyVGK9J&#10;D65VMZECY0o6nQ54CLICFSdJgteBPM9x1lPkRQVIDBWJVQh+Bnqs907x1rXiRrw/21iu298j+D5A&#10;ntCas1k1t5dzaIvgrKVYf2ksVuCrm6rwzfu25SGb16jHSZ1/Cj5QTHO++OJz7h4cECcxxjom4yFh&#10;5vMUZVlfZAaUDXNyocXcqK+dhmrfFBGDzW2uri4pixxvy2twakt+dtkfaY7L5vxYRQ7TlrepSBiv&#10;82taKzqdhCSNSJIYP/NDkyTBWjvfP413xHEKQGnNnGzGe1+BGWdjVqkqvhUCrDVAIM0SnFGUZaUy&#10;XxYlJycnSCWJk4R+t0ckNUFKXACUJk5TginZ3r7D7uYOD+8/4skXT/j8yec8f/FsRmTlyY2fg4yV&#10;VnNSn2qllSAqcKMAnJCIGahZClmB2qnUzxHVGBhNS3JbgYQjJeikMbFWiBBwvsorTY0jt4GpC0xK&#10;j0KQxYoIkMEjPHjABhjlBQ5BFGuUFEgRAI8UGu8l5QxcbgPoSBFJkMESfKXIHbzHEjBBVarz3pOm&#10;klRrvClBCbwUGFeB30sXEErMolSBDCBnJFSFN1hX5QeCFygtEaEiYZA180YA5wKTSU6wmkgrOmlC&#10;XlZgfu9FBZoLAiU8Bsmk8JQGyjJQGMf+tmazp/AY/IXDecvOTkS/F1MaD74E7/HB0U0G/PSTDSaP&#10;erx8VfLZl2e8evaCwhXoRFdjREuEtyghiKMYHxxTk5OXBi9iZBQhpEdGgq7uoOOY89M3jHLPxHlK&#10;6VHCo5Ui6w84vnhF7gRJJyFJEjY2NggCLi4umE7yClwvr+ME7xyIUOXyuh201qRpNWc63S7dbo+N&#10;wQbbm9tkSQclJA6HlrICnHtHFEX0e/2FfcnV8zyIWZ6mnvOysT/U65acKcB7qixA8yyCVl+y9slq&#10;Qg7hQ8WN4Gd9PYsTRIirv5VDCXBlyXvvvsO7777Dr3/3e3RS4ANY55AEIhUhhOIqv0AqyflwyG8+&#10;e8K/+R/+K/7oJz/mu+cvsAHGlwWRVngnuBoHjLWMLguuLiWdTsY7m12UAKxHS08WCQ7v9jF2zOmp&#10;pZsIgjf0UokKoJAo4UgjwZ2dBFPmnBwbnNWEXYmMdTV+pzkb2xmffLQDwvH86YSj4wkXozEfpZpu&#10;J0Iowe5OlyyTRMrx1ecj4o7g668vsfc32NmoCCCL0YRz95I7m7v8yafv8uzVOcdnQ754PuahzchS&#10;z+ZAM51c8Oy7gjjL2Nm7w5//+Sd89tk3nLyecPRsxHdPLzk+HvHVt695//37bG0kHL16RggWScLh&#10;wQP+5NOP2N3IeHl0goi7PH73Ec5OcTbn6uqSi1enXJ5P6HQlQr2k291la3uHra0Mofp8/tULhkOP&#10;0oKiqHLIg65iezNlsKFJdQQ+EHw13kwQBCL6/R4ehXeOfCooSkMcJxAMeW5wJvD69TkvX50TRZLN&#10;fo+tzR5potGxJAkVWejGIGFnu8ed7Yzh5ZDJpCAvSoajnKtRgZSCKFLcOzzgyZevuHg9QccBD5Te&#10;4ubnQwElKqINHUvSTsL+/Qds725hiimuyNndHRBHMVHUYWOjSyDn5PSSiRkiowwdp+zfu4dIU1Sc&#10;gNIEnRD3BmSDTYJOKK2ndGExdmRGniKr/Gsbye6q8+S3+aXtRF6r/fS2eLHtjPbmmXC7j3NT7dvh&#10;fdM35gaJUDPvsRhzNOMeMfPDGmuOqAkdF2PbJgFjk5Cxmce5GSsskga0ndsun7Xe5qOvIvVa9pdu&#10;ninW46SZi3p7fNj2TG11BzfHVbjhnzdB/6viqMVryaU9pVmXwA2ytWXy7MV8jl8gvLs+C1wVP4qF&#10;/mrL/7SRXLeRI17HdNdj7vqdxCLp7/z8Vi4QfH4fYYC1rW1ta1vb2ta2trWtbW1rW9va/imZ+qu/&#10;+qu/WjfD2ta2trWtbW1rW9va1ra2tf2/t89+/5sbxYm3KVitUgVfdbC9CjTfWnC/Qk3+NhWq5b+v&#10;VffEgup7s6B1+R2Xn7vt3W8WGc8UelSzqKD+nrzxbm3/XgaqLgOFl4tRmwUJi6qHtCoSND8L1+CH&#10;Jqj3+xeN3FTdaxZ8Nu/TVhjSJCZofq5uv7qAs3lAfl2wf/O5lgtQlvutCURqju8mCLmpBLk8hprt&#10;c9uYWAZLthUqtH2ubXw0v1cV1lWFP23jUNAAW84QW23zcv692XWCDwtqiIRKUWx5vi2AMVrGQ5v6&#10;RXO8rVL+rMdh+xjjRj8sF9fURb3LxRtVka9YCehpU1VcBpSvWo+a868NoL/cx6sUDqW8VvlqW7va&#10;1s/ltbQ5jyoQoH/rc78NVLGqD24rVmorEFto76o8tBppszFUgZwqEFwcx2gVkec548mEyTTHOU+k&#10;FcZYxhPD02cvuBxNQERIlTItPaNpDsGSRY7dgebhfo/3Hmzy+OEWDw4GHOx12d1JuXt3i4ePDnn8&#10;+B4P7u/y4OEdDve3uX+4y/37u9y9O2Cwk9DtJ8SZQCU5NhjGE8X5peHo5JLvnr/hyRfPeHV0zsuj&#10;N3z57Xd8+/Q53z095ujFOZdnE5zxRBrSVLJ/uMf+4Q7vfXjApz//iJ9/+hF3tjY5Pjnlu6ffghBs&#10;bm6wu7NLmmacnw/5xS+e8PzrYy5PR4Tg2dzt8PGPHvHJJw/44MN97t3bot9PyVKFs5LXR2N+/eun&#10;nJ7kOFcplgcCUgk2BhF397p8/INDdOzo9DI2BnsUxvPldyf8p//rOz7/5Wuml4bptOD0fMrxyQVb&#10;u4qdLcUgDUSywDmDkKC0Rsddepv7XEw8nz95A2nEhz9+yO7dbb7+7g1Pnz4jSaOKYIPARj9je2uD&#10;SV5wcZlT2krlamcr5eMPDrh/N2FnABcXV7x+fUxeeoaTwOVYMi4jXrwxfPPa8TqHoQDdici6PXJj&#10;6Hcz/vTnP+N//O/+Jdubm/ziH37Hv//3/yfCOva297m7u0+vt0VnsEOUbRB3timcxDpJ6Sq1NlSG&#10;jrvEkSaKY5I4mREkSKSQMyC8qP49B+RVAPRaoWdG4bKwBrf5K9eqwmJWyO6rIsQZaKIqbKsAMtbb&#10;6mNCzRQBAW9nc/36Z947nLMYayjKHGNNtQ4ALji8r8CJ1jiErOblaDimKMy1cr0QIGpgZqC0BVpC&#10;JxLEPmcj0yhRKaEnScJ46pjkHq0k3UwjpSeKIY4lSmpCcJycWV69cqg00Mk0npLgLUoGkjipQArG&#10;U1iBw3N3Z0CkwDmLkL5SGvcWYwOjkWJaGrY2I6RwmNIQnEdHMcbB1Fim0wro300rsou6oNwaQ144&#10;Sge5b6xZM7CxdQ5bmgqc4AXGBtJEsjXoVYqdvioMttZRCQpLgkq4984jTAhEsebOTp+ysIwvrvBC&#10;YBBs39kjICmmOVoFDva2uLi44vLskoBgXBj2D/eIE03wDkfAlhZTFOT5GICyLAjB45xnMjKVMrkQ&#10;ZFmXIGE8zimMRicKHyyToYfgmUyG7Gxv0e32uRpO8EEQRxEBOL/KKU2luBOppFpfXQ5IpI5QOuXs&#10;Ysrp6RhPRd5hymmlnphkhCBx1mFM4M3pCIcgiFABewGcwHuBlDFEEV5qgox59voYlK4AIDVoVlRK&#10;6HLWJ1ma4azFNwBwtf/uva9ULcV10WY1FxrgLFmpWSl5DW5aBer1vlLTjNMUYww/+9lP+PTTn/Pg&#10;wT3u3bvLo0eP+OjDDzk8OETLCD2bp50so9fr4ZyrgDzeVWqCM//UNhTBr/1kseDb1qClmghAcF20&#10;TAPwXIOZ25699vVrQNPe3bs8fPxOBcabAfadm92j9m2dxdpKBV5rTRRFc6BHfe8anF2anHwy4enX&#10;X3N2doazbl6w2wS7t61zta9dAxRrUgBjzIKi2HIsUxfNXq+pLMQ0WukbPvlt/kxdkFurKwbCku93&#10;7VM2SQua3zfG3AB+Lvv7s16ZFx9fK6otFiDXYHolQSrJJz/+0dzfGfT79Pt93pyccHJyyvbWDs45&#10;RsMhUim0jlFKkU8nxFoR64hPf/JT3nn8kLIsKjXtBeDmtSawEMzUbMWAIEInAAAgAElEQVScyKkG&#10;UIqZaq+oyZ58pa4p5oqWDX9TtMdZzbhvGWDfjN8W459rsoEFACz+Wu3X+3lc7X2AGTFGXZjfRkZX&#10;Eygwj/mbhFtcK85yXSg/j8/DYsy1rDC/PN6stfzgkx//QfmVL5981upvt5GbLQODl3MfbTHSbcps&#10;NfHOzdzLdZ7iberut6sA3v6dBfBCU9mQGdC95dnarvG2fExb7DPDwt4geqjjkfl3VqgrXs/167Vj&#10;ORdyGyFfW+x3W6y73I9thG/L5CptoIRV5JWr8lurQPC1RVG0kDNabvvb4shlYsW2vFQT3NHMUa1q&#10;h1UA/z9E9X6VEqSUYv6uWlfr1Xg85de/+i2nFxdESYyOZ6rbHoKoSFQ6WQchBOPxmDzP6XYi7t2/&#10;Sz7N+fyzryhLW5FrSQnBf6/4e3FPa3v+cINEYhnEtao/ltd0WsgZblNXDQ21+bY94LZxtUwO0TZ/&#10;b+SiRUW2tb21Q6/bn/mkVWxU+zTLZJI1yeDimq7wrmq50szAXqLypYt8ijWGMJO7ba6NNchJKY0x&#10;pn7gFaCssHK8riIaCaJSn9ZKsrm1ycHhPr1el2lR4Fy179REsjXwi1CT5ljcDBDonKMsKzXfui1q&#10;cighBJPJhOFwiDUWZyvwljF2nt+bTicIIen1ukRaE5xAhBlxg3cQKr9RRxFxnLC1tc2DBw9Js4zR&#10;cFwleLxDqirPVcfRYgZkbPosYZZ3rOJZjxSVjyRna3LVLpKp8YzLikho0OnSjRO0qEDMgYBxoQK/&#10;28C4dHhRKYv3soTNXoYKHuEcnkBhHZPCglBoVa3tsZYoBNY5hFJY5ylnCsSdNCHRGiUCerYXWOcx&#10;NuDQXOWWIKDb0fRijXIW5x1ISW6qGLR04EL1fSUlcVQB762ryPy8r7yuOi6o0NABxQwELyplemMs&#10;xlpK4yjLipArBIlzFQmSdR7vJKUFYyuAdmkDpa3aCCExzuEC5IUnzz3GCGIdIVA4a/DeErxBKUcS&#10;eXpdRa+rmeYlLgSIEqJIkESavb1D4iRhPB1jvKMwgaL0ICKCVJTeMi1zUJLJ1PPmcsplERiWYIVG&#10;6YQo6XMxcvzyd99igqDT61JaQ5xmOOd4/vz5NRFx44xFCkWv16Xf7xPHCZ2sQ7/fpdvJ6HY7bG5u&#10;c3Bwn25vgI6uCcbqNlZKsbGxQRxHSyRH1yTGFQx4eT+pY9Gmr1YT+i7vwaJ17wvhOv8+/5mv/PLm&#10;OdU85iPM8hvVmvTZky8ojUUITRQn1XekJE7imY9a5UouLi7Y2BzwJ3/8KVGccXxygvMWYx1aRwQh&#10;yUsHUjAtA+NpwaCf0u1phHBEUoIzZGlE1kuZlo7RyFXvTqDigxEQPJFSdNKYbkcxmnjOLzyFc0RZ&#10;l6yT4DEgLJ1Us73dp3CGN6cl02lgNC1I0hitA0oWdDsxOztbyERwcjLBGbi4LLChIgGBgMlzzs/f&#10;IKWgv5FxcHgXKyKePz3l4nJM0snYGGTkxYjR1Tmnp+fs3tnjg/feZTDoIiOP9RNKExiPBM+enXE+&#10;vCAETzftEly1Fk6Hl+STKxSWNFE4bJULEJrNrTu898FHjHNDPh5TTKecvnnDxcUFcaSZjK64M8iw&#10;xSXBGWwRcA7yaWA4MgzHBZfDnDx3ICKETPAz4oWamCNSga2NAXf395FKU5aGIi+RSoKQlKXHucDp&#10;5ZSzizEXVyNOzy45u7hiNCrJ85LpeMJ0PKaTxGwOenSzBCEcQjiSSBPHgf3DTfb2BiSZoNOBNJP0&#10;egm9XkTWEfT7ku3NlMODTT748B5/8mef8i/+iz/lvXfvo6RD+oKNfkan0yVJMt6cnvPFl18wzi0q&#10;7tDf2uXRe++R9nqUIeCFQsiIpDtgY2efuLOBDQLrmOUmQiuR8nL82OaDfx+/atUZUU2A1O5PVvHj&#10;bfv54rOEhTPTxevJObHbIkl6WPK/VgOFmz55E8je/Hybz972zMvkjLed/S/6OItg7bZ4pPZDbuub&#10;VcRmbXFG852kFPMYf9HPCyvj61X+6nI+qznOVhOHiRvn2bcRwd9GvN8kKqj7/bbrNPM+bbmCVaQB&#10;q3IGbcRmbbm3trHUNj6a/dFGiNVGmBdC4N33P1oX5axtbWtb29rWtra1rW1ta1vb2v7J2loBfm1r&#10;W9va1ra2ta1tbWtb29r+P7Dlwu9VoPdVB/5twNPm4WmbcnHb4e7b1JvbikHb77v8DM1D2bCyePdG&#10;sXQLsPv6+eSsUL8G5cx/c+Oaq4C5y22/DHpZVYDaBIm0fe6G+lrjELoulGx7t/aC/GZhF9TFXt6v&#10;ViFbdShfH9i3FdfWIKG2MbTcPm0AmOVxs+qzb1MEWDXGVhUHLDLv+xZATnsxehMMEPzSc4QKXOmp&#10;lJFuqBPMAMY02f/r7/r2eSp8Y3Q2x1nwc4CIAEQlZbPYRlKsVApom4dtSo1Nu03tsw0EsmotaSpV&#10;tKlstbX9cpFObXURUPM7TbDW24q3QwiIWWFk8A3FMyqgXn23ubJZA0C/rPgmpQQPbqb4RU1aEAIE&#10;N1MuVLMCeHlDJWNVQcxta+wyecONuVuPKyHwwd8osmmq3M77f6ZYKQOz4j4ATxCQ9fvsCsHV8Jyi&#10;HGOc5/WLF5SjE3qxIDiPVAmfP3nG65Mr7h8esre3S6erUG4MdkKiYzpJD6ULtJ5Wxbm6S5qlqCgF&#10;lSDjDBFmKjazIlNjLcPcUkwdeTGmLCdM8xHjkWEyesPVlWeaF4zGE4YXI8rCYKzDGEdpwDno9iP6&#10;gx79QZ/dO9vc2d3g7u5dBr0uOraUbsrFaMrl5Zhnz17y8P5j7u7vcXo55pe//5aTV68xhWU6cWSZ&#10;5vE7B7zzeJ/9vQ1kLPDeUhrLeDjB2grYfHT0hm++O2I6MnhbKYlHOqCjiG4/YXurS7ensKakP+gR&#10;vOTzL1/x69895eWLM0CCC+AqRU4XhuzuKLqpxhcFNoZuGqPiiMnEcnphOJ8cM/nqkpPznO5Whz/6&#10;4Tt0egm//uwpJyeX7O32KM2YPDf0MkmSpZUK4iQnjQVxItjoSn744QF3NhNsMeb49QmjwpJbKL1m&#10;WAROJ4FvTwqOLj1DI8gFeKWQcYeyLHl0cId//S//BT/48D1evnzFv/ubv+WzJ1+g0y4jIk4ngcsR&#10;3LWK8XhK1guMLicEFFGSEOmcrooplKpAs1FMFMVIoQCBot4HqZQV8bN1eFY8hmdeAI0ghNna7iE0&#10;gPELBV346nO+WhuUCChRAR6qtexacUegqkLoIBDeI3BIpbEWgpcoqfCqUr/WkZwV/0miKCHrCJTW&#10;FGWBUpLgQKkIjaT0lmADxniUUFgkMFP5cY4gI6xX5NYw9pJhGRiWnq1edV3rIZKScgRFDFYKjILC&#10;Ql6UJJFke7vL9lbJ0+eGb18N0XGHvlbE0iHSGKUj+h3NRtcwMXB6UXI8suz2EtJUYspL0BVopZ86&#10;NgeBlyeBV6eWgx0qgK8JoAxJIuilgnwCZ5eeODJ0Y0gEVR85Szet+ljkjomtiDgIgi7gfKhAEgpi&#10;HfClZHg15u52h+5Gh+nUI5FExpA4h80DZT5iVE5RQhNiQaeb8ODdQ16/eE4kPOXonDcvX7F7/z6F&#10;tUxfj3n/0T4//PHHFKXh5fNTLk8vOX55Rq/b46unR7x6fkQ/8SQRRHGGtTkhVLt+t5MyHuUMxw71&#10;JocQVSQYmWMyhSRSHB7scXb+iqmBcGV4+eKcx48P2dm4y9nwFFfmHNwdcDma8Poop+h5pt6jLUhd&#10;geOn0zEyUnSzyjOY2oAsA0FY5OkFKsroJClCKCSKWEOIJFYGTHDEUuOd4/LygrzMiboZMgSEztBh&#10;Nk+MwenZv+v9TIIrLUaWiABips4phEAKiGMFQZBPA855CBYpKsBZCB4pBd5TzQlfgUgqgC1zEK2U&#10;N/0TKSXWOmQU8fTlEUVQbCRdvMvZ39vn7l3J++99xJ//2T9nPB5zfHzM+fkZw9EV3333jG+/eUqZ&#10;mxlpUEClMdoqrK9JKCrwFMwA53E0UxgW2BmARc4UMeu4xNprRcFKnZ2FmAUcQlR7VwhgypLN7S0O&#10;Du7Rzbp4O1PQVU0/XoCsFLyRgW6vXwEaquiHgESqmaJlCBSlgSA5PT3j4vyKMjfEcUScJHOygmXF&#10;aV8DzAHRUE2z1pIkyRwwXMcqTVVWrfUczFLHUYFK0dZ7dw0ob/h8b1Pybfpr3rs5yNbNgFIq0rgZ&#10;6K0mTFqOw6y1N0iO6r66GbvJxnuF6/eZKU/XfVgWBZqIrN8lzjpcXl6hg6wIFoDSOna2d6tx7CwC&#10;iVYxqKpdKhX2ikAozRKk0lX/1r5U8AvF7pUYqKDadqp9Zx67NQit5nFEuAa7Myu8rtqIefu3tXOT&#10;4GFZEa+1uNm3958UNQj+Wr1tGcBZ328ZeD+PfURNO8FM0RWuHzvUFDazxpEzDKrkGrh0U5W67T7L&#10;McMfaovF38txaA3MD61ghDb1wdsA2DUBQPM7TeW8t+FEbiNB/D7fuS2+E7eA31ddtxmfNa/3tljz&#10;RvwOKwndvh+IOry1j9/2s1Wxalvs1RbPteUfmiSHbddY9TzNtbVJWNFUHmwjG7ktH7h8r0Xytpsg&#10;6SYAZzmmvw083JYjamun2/p2OXd1TR43e14aqpahImVx1qJFPIvnHdNpPtvzKzKyrJNe33sGYKxl&#10;f6WQbwHCtMfmM1agxXZdkYdqI2horsU1OHzV/ZrP1iShbBu3q4g3b1ufVuXs2p5FaQV4JtMh3z39&#10;hp2dPbKkR5FPAH8DzFSWJUII0jSdk4Re7zUCL8EFD8KTdWKE9GwM+lxkKaOrixmRpF9QQl2eJ8vv&#10;v0y42fyMbwH0Le+PSgqEqvJ9SRIDgaIomE6mWBcoy5I0Tec5UiEkWl0TrjYJ12q1+NpvEjOgXFEU&#10;FRmSkHhXESfWILrSljjvcE5xfHxEFCkO7u6TJT20rsDR40kBws9JHIMP6Cgh6Xg++vBjRJA8ffoN&#10;Z+cnWGsorEUFRRyr+TPUz2ldpR5e5ZXkLMc8U1efEdlYKp/ECoGOI5I0rcg4CARfAc1dCEyMZVJ6&#10;JsZV5FwE4iSmk6UViFwKZBIzLEsmpcM4gZaKIBUCg3cWpWJCgGlRYHwFfVZaUwHkIzSuIq0LgdJ5&#10;jJUU3mF8IOtoEq1IIoWUHmMt42nBpLQUJuBmuScnAiIWVTyjBM5X09mFqv+rAeHBV/9XcuZ/+so3&#10;cF4QhCb4gHeVgjmuysNbX5GmlTZQGlBaojREUiAUjEpHOPdMMsFkquhEgfEErkY5l1cFd3e7dNOE&#10;SBq8N9W8EZI4Dbz7TpeN7Q4X04hXFzllaTEhZWNjF4Lj+M0xpXOAJsiAF3JGXOXxzjGeGiaFZWwE&#10;Y6vIPSQyRqqMwsX83a8+Y1Q4ok6HIKr4bDIdM7waUZbljCSpsbYFSRQput0uaRSTJjFpmpEmGVkn&#10;o9frc+fOHr1+H6WiWZ7Go4Scg98Hgz5JEs/zL03F9ubZSEUcUSvB1/6DRMjQyHva+bmPnJFK1fxK&#10;AtF+RjUDkS/4VaGxV0mJVLoCqofKz9dRzLvvvceHH/2A3/zmd/hQEiUpWmmsKbEuEMUJ1lrG0xLr&#10;pvzN3/5HHj56xF/+5V+SpB3+1//9r/n226cUhccYj5CKq9xU+Z1jSxqdkX6yx36nC7YgVgEhpvTS&#10;hMf3+3zLiIvzoqJ+FArZT0ikRWAQLtCJY9593OXJNxecnhmG+TkfvL/FvbubuDLHFpaNjYw//ukj&#10;dHbM579/w8mxxdhz3nnUY3dbo5REiYQffrTHYCPl73/5jPHQ8+LIULortvsx/SxCE2HGE5R1dDY6&#10;/Ku/+CFP9gf88h+e8Pe/OOK9D7Y5vNun39/AOsfXX3zOJz/8Ke+9c8DBYY8vvsz44slzjl5bplPB&#10;69eGy8tLLoeKD947ZGt7wN7OFq4sef78JW9OXmIm50wUeJ2QbO6wvXfAeGo49mCKCdt9hcLw9Mvf&#10;Irwj1pqDrYitbofJJDAaOc4vCso8YEvBRAWuZIGQBTIS9Dd7dDodhAKBw5mc3Bk2Nwd09rboZ4rJ&#10;RrW2x0kHYwSvXh0zNRVJ5GRsmI4D1hmCyIlTiGNBvxfRyRSDQYfd3S063YxiWiCVJE40aaRwtiDS&#10;BXEvIvgUawGhkFqgdUArTa/X5cHDezx8eMDOzhaj6RTjHKcnJxy/tlxejcnLar/q9jK6Wwndfo+D&#10;e/skWYQTAlc4oigj6Qzob98h621SeIl1s7VyyS9bPptYde77h/nkvsWXXzw3XjzzrZXUAyG4hTPg&#10;mmSs+Zw1CFvKVQBrtyJOYR7/Lfsfq86pb5BrhJtE5avOP5u+9zKofhX5WZ0jb5KALMfI9X3rPmwS&#10;rzfzKd8nTlpJerdwv+Vz4nY/a3l9X0WMverc9+Z59HU7vE3Zfpn4sT0mq0lY/FvP6+a5jRW1Cm15&#10;mfketfRMq+6zqn+WCbbbzhjb4q4wOw9sI426Lb+3trWtbW1rW9va1ra2ta1tbWtb2z8VWwPg17a2&#10;ta1tbWtb29rWtra1re0faW1gzO+jogSr1Zia1wZuqCa32SpA7W3Xvg343VaIuAxQbmuHVfdYBShf&#10;VqNuFhO4hrJls4B7GSSwSp15uYCy7R1Xsdgv922zQLpZoGBnoKTbrrNKnam2NoBCOyh5tSpYGxC/&#10;qdTe1h/LgOm2cdZURmg+Sw120VrfKPJeLhx5m+JDm+J8G3Circ+b113Vh6uK6m+Mp7BaZWr+ue8x&#10;VsSNdxVvBTe87XnbbLlY//uqyjX7tlZriOO4db1ZNQaaz9As1mkrdGkWYzWfdRkU02yihfUk3A5I&#10;aB3XLCraViQH1wQeTaW8WiEpNAgmmgXbTQBJG4hhmRSjVl1a6JulfncN5du6H5bBKPM2qoYQgYoA&#10;oFLpgu7GgM3dXYbDM/rW0+tkjM76HD/7lnw8RaqYJO1STCzHR6dEKuLrJ0cUkzOcmSJURpL1UcKT&#10;aIOiRGtJf9Bjc2uTrNdFyAnOCqxxeOtwwVMYz3iaMylKTGnJpzmT8YR8UpBPHHZqSSKFkFAaSyAQ&#10;xYqs32H/wQP2D3bZ3hjQ723Q62REscD5nOnYMJoMMVc5F6NLXh+fMR0ZhNScnA75h19+wWiYV+pt&#10;CrbubPOTn9/n3v4mW1sDJILgAmfnpzx58lt6/ZSNwSbT3HJ6esHp2Yjh2OJd1X47ux26WYIrPFor&#10;cJbpuGA6nfLtd284OZlwcpxXClGRpLSeOA50M00c6VkhusfZEgmU3jPKPXlRcn5VcjkWnI4CpTBs&#10;3O3xo48eEEcJv/n9c14cnbG712cynWALgxSCRGmkMwRyNjpAgI1BxIfv7dNJHKPRCaPhmMnUYEVG&#10;YUoucsvzK8GTl4bTIZRIjBIkSUYvjgnBcniwx3//3/7XfPjBO3zx5Ev++m/+lqffPcOphCTOuHd4&#10;yP0H97nK86oYfloyGU3YiLokaQJKouWYJA4V8lnLmZqPBqlASsJM8V3NFOBvWw9urIOzIjgvGmuf&#10;D1VhXq1G7EFINVOhDYRg5oWQvjEva2IZgZyD8cOslDrSmlJdK1RGUTQDIVaFcxUAsAIlShUhgiLS&#10;vgIO5AYpwXs7AxDXKskVqF4ph4pjVCdCZRlIh7UFIQSypCqov7yy3KeP95bJ2JKqQLqVEscR9w63&#10;+f0Xr8lHnsnU0OlJkiSpgAq+REeQxIJESySW4ahgd6NHFCmsu6IoS4KAuKPJ+o54LHn1ekon6ZEE&#10;TSQ8xlfA3jiJiDOHLQPjqUUrTQeFCB4lBamU+BDQeaWiFxCISGODJ4okUinK3JDGirzwlAZGxrHb&#10;75F2OkyurkiikhDDOFjKomR4Naa/tYGRmpG19Hd22Tw44Ojb50gcL58/p79zh/7WgK+/+RKtA4/v&#10;3eHDD9/l5OUbEgW//c1nbO9ucnU+5qvff0svVbzzYJckyXA2gARvLVmc0u1mDC+nTPLA1bAgSTRK&#10;x0hZraFxlrC9s8HRizOyRHP0+pTBxgYbGykudPE+oJXi3v4dTt4852pkkHoMQRGRk+gK/JOXE7QO&#10;JAlMJpAbj5CC8aTk9PwCsbGJDQFnSzpZjPUe4x2TqSXrRahIILxlOh1TeEMSJFYYYuGRwpMqKIPH&#10;hUrZ0RozU7uDcqamKSM9J5BBggiz+YcgmitfgvOV4nrlF14DyZvxyzWxhMMYswDqq5TXPUorTk5O&#10;yYsSIWJ8iChKN9sDK1XRTnfAO+8MeOfdgMcyHo14c3zC6fEbTo6PefrNt7x+c4oInkhprHOYWdGz&#10;tRXACO9ROiLPc5zzlapmqMDxbrZfRpGmVpJa/lOpn1aAknkBbaQ5vP+A3sYA6xyx0nPwe9MX9dbN&#10;FWorgLmcrQsK1fCPx+Mx1jpGw0uOjo4oyoIsS1Fqtv5IsQDkaKpP1b5hfV+tNdbaOQgNmCuXNv3j&#10;67joGvBbx0vN4u9V6+2yv37Dj0bOQdFSKrRUlEWBJ8xB223xadO/XBWfrSqInv+7JpCa/b72kQb9&#10;AZ00pSwK4jim0+lU8zhJ2NgYzPwni/cWIWfkCM6jY40SET5IVJwgtcRzDdBrAvwW1b1vV2mu36Hu&#10;n7f5pcvt3qZ0uwxSWGyf67GyKj5pXksphfCh9drLPq5QlcqsnBE1NX3mOp7xiJVF9KvI225rqz80&#10;x3IzXrtWE72+NwsF4qvimbcV7l9/xrMMtG8C41eRES4T5q0ipHtb3gcqwAFN0oW39P2q8bAcU7ST&#10;9fHWOLqKrcQCAV3beF/ss7eDr2/LSd32nrflF9rmXNu62MxVrBonb5vXbfmX5jq4nNdZBeK4DWy/&#10;PI6MMfPYdFUs/H1ydG35oOXfr5rTy/tZNWcaZAJSorRGKz0nCqQJemaJJGX2/2uV35pwIdAEXDXz&#10;B28jS5yP0+ZY4Sah5HW/sJKwcKWqO4tEg8tjoP77Rs5GyhlofDFvvEweuEwwWSupX4O6Ret8DSHg&#10;vAcfePnqBQ9OXvPBB9sY1+Hq6nKujr7cnsYYjDHz59BaI7XElAXOO3RUvbVQgTiJ6Ha7XCYxRT6t&#10;fGdddd4yaaJYJpFhkTynTVm0bTwv+BFS4J3DWTPz1yDPc5RS6Kjy/WoQfNVmEq0UIVTXqHNfzRxM&#10;Padq4iFrqmvHcVwpr9vKb4iTmMQ58skUbx3T8YTnz59jnWf/ziFpmqCVgGAJAVRU+bpCSoQUKKVR&#10;UczDR4/Y2tni9dFLvvjiCUVRkOcFYNBxTCQ1yJlKfVFW35UaHyyR0sRxhKDy/0ofKjB8COSlI02z&#10;6n1EpaYeQsA4j3GeqfHk1uGFpNNJ0BK6UYwWM9V6KbFBMDGOcWExFqJU1WE5HkHpHUEIjPc4HyoF&#10;e62J9Qw0PfNTbQhYBFMXGJdVHiuLE9JoFoMjKB1MjaOwYCoOPSIliaOIOIogeKx1OBdwPsx9AakE&#10;Wspq5fHV7yqiGklp3Uzh3eGkQIaKKMz7at4aW4HfrVAgPXEkyWJBEktiLcAZvIDLseD8wpFGsNGD&#10;QT8wsYEiTDnY7dDPYqTLsZSoWJMID0GQZYpp6cikQSrFZDTkt7/6Hf1Bn7Lw2CBQkUZGgtIGnLUQ&#10;KYLQuBCYOsOodJyPcrLeFkqnyKjL189POT6bIrO4UjMPgjiOGQ6HnJ9fzOe1sw6p1Xxcd3tdullK&#10;liWkaf0npdvpsbW1zebWNlGcLJBw1jMvS9OKoMu7ihwrLJIu1eRPNRhVSkVFdnVNkBha/akw8+XU&#10;9T4iKsKlG/uXYE5M5epYgZqSaaY2LQRK1+PUI6Ql6/T45//sL3j16oij41OS0szyVRrnHUpq0rRD&#10;OS2RInBxmfOf/+5XfPDRJ/xP/8v/jE4S/u2//d/46otvkVRq1kYrrAlcFYavjyYk0Ql/8cN9EAps&#10;QRoJtHAMOorH9zf4OlxwflqSF5ZpUXB4JwEc0nusL4kTxc9+csivPjvm/DTn668uEAge7G/gbIlz&#10;gSzTfPLBXUDwxWenXJxavjAXmIddnJV0uo447vHocBetA7/47Utev7C8OXdMC8dW17HZS8kSRSoV&#10;xeUppxo+/dFD9vb6/N3ff8XvPnvDyyPNh+8e8vjxXbqDnGfffYOxB2zf6fPHP/kxG70tfv3bJ7w6&#10;mTK8ClgLz56f8/rogsFmh59/+jHvPtzj0Xvv4kPg6s0b/HRE0oOz42c4Z/nuxSuyuEOsUrzJIUgE&#10;GdJNyJKYJIlRGDIt2Bpk9HuavPRIoSnKHGMtpfVYH7gajjh5MwQVSDPJVr+L1hJnDf0sodSBsc8Z&#10;T6Zorbh/cEAnUbO4EawNnF5MODsfMxyXjHNHXgYm4wKtQakJ8uvTisRESuIkECcJRxdvuLjMGV8O&#10;6aQahMSZalwqLYlTTRrDcJIzcYGzcUn29PWMRALuP/qAOIkobcnLl684Oz1jc2uLxx98wJ3D+xBp&#10;pAzY4JFao9IO3a1d+pu7uKDIjcE6Nyf5XSYgW+UXrIoXbuYowq0x/6oYddEn8yvA2GGev2l+p87t&#10;riKMruP2m0Dhdl93+Wy+zpWsIgJfFQetOrts+gy35Qya4P4FwuYVcU0b+HzV2XJbbcAyEULzzE0p&#10;eWP9rgntVsVVtT/aPJtv85XbCLFv+nKiNUZp5iuWx8VtCvDVu4U5qXVz7FYcWM1YNKz0m5fPDd9W&#10;O7A8DtqebfHn4a3ke+1jKFwTizX78g84M17b2ta2trWtbW1rW9va1ra2ta3t/8+2BsCvbW1rW9va&#10;1ra2ta1tbWtb2z/SbjvkrQ+JV4HWm9doHrYuK6bXB8J1cWCtVLOqQHf52VYB3Zv2fYoi2kDTt6oe&#10;L92z/nnzO6sOglddd9Xnl5nZl4u+mwUQbSp1q4pb29QB6kKHZcWv5fat7iPmarPXBbfXB/HNZ20r&#10;6lgsUG5Xm24+TxMA0wa6vw0E36b2vqAm1SAruA143XbPVYXnbYqHy0CCpgrmKuDMMmjfez8HNt0G&#10;clgG2i+rziyP5arAiBvEDE3V7rrY71pxnhvCd99Hke22ed0GNMJQojUAACAASURBVHgbYKBu87ro&#10;uTmH2xS52lTk267X/HuVUkST4GF5nVgYA0vXnqvALc3tNhDL8vM214AQ3Fw1qOpntViAVCuyrij8&#10;WaVS0aZ2v0xk0XzuMAOR1ev44jOGdhKMmfqdJ2CCR4VZMVwSs7W3x9XVOdYE7GTE/sE9tnopr1+9&#10;5PzskrIo6HQSPv7B+/z8Zz+mk2iuLs/45W9/x29+94SnX71iOirRfqagASDfoGNBOlOC9rZSStVK&#10;4gNMS4914GwFTJazfosjQRJDRwukCOg4YvvuPnv7Bxze22ew2aO/mRHHEu8cRW4YT88JE0tZGorc&#10;cXU15dnzl5ycnFJMS4L1lJMCX1Rzs9+POLx3l/v37vLo8X36vZS8mPLi5Uuc8WxtbtMfDOj3N+j1&#10;O5yeDjk7HTMaThlNCtIsYuNOl41eB60MZ2fnTIeOLO2QZB0uhzkXF1OM0QgUUSxBSKxzdFPJ7nYH&#10;/BRnCrz1eAtSa4SUDKeWq0nJ1ARyA+MgMBJ6Wwk/+Og+KM2vP/uGNycX3H+0B9JyenRFJCVZCv1M&#10;MehIeqlECUkWRTx+sIsUhsvL11hjKI3ChJSried0CM/P4Ys3judXgjIEolSSpFlVOCo8P//pT/jT&#10;P/kJW5sb/Mf/9J/51a9/y9MXL7mcOuIUorTHhx99TD9NYHjB+XhCt5dR5gUET6QiXIBYKwprsTjA&#10;V0BxIRB1gbNS10A6KVrXhIU55K9ndb1u+pkar5gpRwpCpepeE4/M5lFVeN0kuPAzUJaYqeFWAPjr&#10;QsMKyO18pWwdRRqtNUmSUBQFZVEgEURSUc7UsJ1zCCRJktLv9ylKgxCOIDw+yJlScaUyrHUEQpCX&#10;nktpOTofMVAxEYHgcjpZRH9D8eqlYzjy7G13KPILyhi8g0gJ7h8MuHdwxjfPDaOh4c7mBl7AZHJJ&#10;3M2II0EUQSwdiRacnY3Yv9MD7UApimmJFAoVS9KuozeA8/PA6WlOP3F0EwjSoqgK+wd9gZg68sLz&#10;/7D3nk2SZNmZ3nOFi9CpK0t1d3VP90yjZwYjsNzlEjQjQdtdmpE/Cr+LBpjBjEvsgruEGMy01l26&#10;KlVkKPer+OG6R3hEemQ1gI+IY1ZWmZERHu5XnnPued93Wnp6HhAK62JhuxYRTKCExAuFlwllY38U&#10;QiC9R4rAwnimVrCvMzqZZnw5plyU4CHLJNNpwYvnrxkeHrBwYJwi7yk++Pn7nL18DUXBYnLJy+cv&#10;ODw+otcb8vvff0Y3VRzsD7n/1l2++vIpZnHFf/m//5pUBY72Uq7OSiZjw6Av6HRyyrLE2JK80+Vg&#10;/4Dz86dMZgGlA/nUk6Y5SltsMJTlnHt3Rrx6OWZhoq73p1/9wC9//hajYY/JZEppCobDDndOhzx9&#10;csVYF6Ra00s10gtUBdZK0pQkF+hS4oNntgAtBdeTAuGvgMBsVpBohbYCVzoWJtBJHZ1ERmBL4TB+&#10;QWEv8CgG3YRx4ehmKcpL5qVHComzFqk1aZqCEMznc6RWSCKiw/uA1woCZGmKlAofPM5ZXHARvBPi&#10;Ttvcs+q9qAbPeu9uAOuiHyYJwMXVFYuFwZQBZ3VFSgHGWpRWZCrDWFupcMP+/hEnhye49wxmseB6&#10;PObZ82f8/g9/4Nvvvme+iMXsi7JEyhCBQUpVICxb7aGRNCYEVmCkEOLeURTt5DvBY5wlWEeS5pzc&#10;vcPxnTskWYYxtlJJ1WvxQJoqgpQoVau9erSq9nYiwN97z3QyoZjPcc7x4vkLrq7GEXSl9cpnqRau&#10;TR8tLFUMWRbsWmtvqPjWMUGTZKjp78Q+if3ZVCFr+h23xV2bKlSElSq4DwHhA12dkmYdxsV8bQ1v&#10;EvjUALZNsOk2H2pVhK3W4yaiAvtyjakIS7pZhgoBZwz7e3tLogYpBP1Bj2JRIERAyaiESoiq6M47&#10;VJKRpBlJkhIkBOlxxiMkCCVjX0ixth9t+tW0+KW3qdJuKjTXMcmbQKht/mXsF9EeqzcQRUvge/05&#10;3w6EuBnvNmKGFv/c+7B0zGtyp9rHr5+r/t5mHKSEQDbuh3+GStlmjqCeO23xf2gBf7TlM9pikDZQ&#10;87Z8yepa20HMbYQc23IrzXhlkxRs2TvNmD1sb6PNeLwZ322uIU0Qw834ku1x5UZ73UbecBNQvD2e&#10;/acQ2L3p77epqbe99k9R0duMWZtrWFsc33y9DSy/DRi/OZY373Xz2W8jPbltvbkN+P5j27aOU30I&#10;SOq9K/ossgL7aq2Xe+GNdqzWap1oiqLAOV+RP7nlNto2ttr+f9N6ui3fcptC49Y45pY167YcakP+&#10;ciuh4+Za1WyvTYK9tnlf94kMEu8D11fXfPvt1zx48IAsS+h2u1xdXS33jeYevlgslnv8cp0PMeZR&#10;Epy3WGcoivi+wXDI3nSP169KvHORiMSHKg5rGyuidf27bfw2AfT1Z5xzBCTeBYILEEQF4Ldr65Nz&#10;buVLNdY/5z2JUsu1sPY567zebDZrJcpZ+QASQiSQ9C6Ol/l8wZOnTzEucHrnhDxRSCDLsui3Kg1C&#10;YI3BOksARocH7B3uMRz16PS7/OEPfwAlmU2neAHIhDRLq77SOGNIUlAVuZOUsnoOy2JRREXgimwC&#10;H/DOYpUiCIc3BucChXUU1lcEdxqCJ1eaTEmEtzjhImB9YbieGrwQCA1SCZQSBBOV1X0ViyMlQkS1&#10;8EQLtFIkUqKqvLd1lsJ5xgtHUNDvZGRKkyqFD4FFYbBeUHrBvHT4AHmi6KQ5WtUK4tXclpJQgeCT&#10;aipFELSoQHAC7wWFsVjv8SGggsdJgUfgfYmQcV4gBUEEnPNkWjLoZvRySSePqvTFIjBfWGYzx3QG&#10;WsFFAcMCjgrBzASMNzw87ZJrQVEWSGdZSEk3FegkkGTQ7UDwJVbNCa7g+eOXXE08vdGITNeAdxPH&#10;tPAY5yitZ1osmJUBqXNSnZPqLueXMz7/6jFJJyPt5siY7qCYFUyruduWJ+12cvr9Hlme0Omm5HlK&#10;kiT0en0Ggz32Dg7JKqII5x2Jjrko7x1pmtHtdqAiEt30Z9fmrfCVGm+TEFTCkuRwRXgVyYxcQ/G4&#10;uQZ6mvShy3ywEAgflkQmVQRUjYEAMlQEFwopEhAxtrp7eoc/+e1v+Iu//CtKU6KcopPnBKkQAjqJ&#10;Zj4vmM9mJDLjq++e8OW3P/DuTx7xn/7D/8ZkfM18Muerrx5HFXeVkKSCNFXMzJxvXi7IszN+/d4d&#10;rOhRFmN6mSLRgUHX8uhhnxCuuLzynI0XeEruHqVoBASDDoFMdfn1Ryf87g9POT9zfPX5OaY03Dsd&#10;MTcGtKSbCT56/5gs0/z+H59zcREw5pqra8ODByMO9yzezLl7tEfya8V/C095+bxEICiKBYW17Pcz&#10;fAgkWvHsh++4mk756Oc/4z/+2a/5/Jun/N1//5y//YcfeHY+4aMP7nF8csJ8MeP1K8/JseDDDx/S&#10;H2h+ePycb755wcsXBePrmBM+ez7lL//iv/P9Hz3kwckeudAMhkdR7V45tJ1z/vhzOjLl4b23eHV2&#10;yaffPmd8OaajA6OOwFjL/n7KcNjHuyLmYHsdpM4q0gJPaT2TWcl4PGd8NcObgEgUab9PyLpMSkPx&#10;/Az96gxTznCuZH9/j4PDPYIM7B0OKWZTZtMpOhOcHGbsDRSF9cyNYTafYwpHWVgWi8BiTkx49yXe&#10;wItXM2bXU5SWIGAyMyglkQSUEuhUc3FdcPpgj8FgxEe//hXf//CEF999x/3799CJJh30uLi84PWr&#10;1zx9/B29bp/SWLJOB4dHJxK0ZjEvUGkX3R3Q3T/Aq4SFqc5ZRCQMbKp5b4u5t/nGN/2VNn8v3KJu&#10;LloJ327zH2tAeO1Dr/twfot/LlrVyZsHbbUieJuvuxmzr53/tZwzNmOobc/SFgPc5ocbY6rvUFtJ&#10;4jf9oW35m+Y5ZFsM23Yv62esLM+WvXfL/H2dt2g779tsj03fuc0vvdm/otW/bnvObfHh6n1+jWDg&#10;Jnng+vhtP18XrfvZ6kxdrO15m8/VTnAf1sZhrAUQWOuoFeVrX3RzDrTNr0jqI27kgHbw953tbGc7&#10;29nOdrazne1sZzvb2c5A/fmf//mf75phZzvb2c52trOd7WxnO9vZzv759snH/7imprZ5sN4sdt0G&#10;5q4LGtfUFn8EI/0miKC2bSDmtkLstiLRNrutqLQuNqje2Sg+uAkIaFNkb3vOtnbYVBhvFtxvUxNr&#10;U4Zq9stmO2wSEDRB35vqRNva9qaqulgv+mp8b1vRRasqY9WmTZD8Zt/cpjz3pkKUeChfK3G1qfu1&#10;FzFskhXURalt46lNqaCt4L/5epvCfT3ea8B6G1jf11UdG/fRpiK1dn+0KxuKlTTkWhH3jTHX8n2B&#10;NpWxdiDM5nht+9zmPW2qI2y7tzbCgXr92FZ8U19/8/s3Vd/fNEc272lzzEAsTG5bA2ioBt0GUF97&#10;rQkiwC/V3Vfvk8uxJEQs4vUt5BBtY2ez3TfvqwlkWRVd1+pm7WQobWoazX4NDRoAgYiF0wJ0kpDo&#10;hPliEZVjCXTytCpy7UIAW6lDP3hwn+PDUw4O9nj48A4ffvQ+77//FvfvHZH3c4IEZxexmNyDLT3F&#10;3ONd7BvnYDr1FIuoMpwoSberOdzvcnw04OhoxOndE+49vMMvf/Mhv/0ffsFPf/Yu9x7cYbTfJc0C&#10;xWLCxcUFV+eXTCfXFHPD86cXfPrJN3z+2bd88dk3vHr2mvn1gnJqsMYyHOY8fLjP+z895U/+5I/4&#10;6QfvcPckFlN+9fVXfPXl58TSZ01ZwItXlzx9+ppnz8559fyCxaygkyW89fCAd9465PigTzfXDEcd&#10;jo8P6XR7BCSvzmY8fzWnsALro3qwlIE09ezv59w5GtDJFOVigQyBZKnyq5kVjmkZGC8Cc5swXgjG&#10;M8/+yZCfvf8O+MBnn3/HbDbhzt19eoMeT56eY+aeREtGvYSjQcKwG+h0HIcHHe7dGaGV5eXLFxSL&#10;kuA1JiS8vrY8PfN8+dzwyTPPq7nASEnaz8j7XQSe0zun/J//6c/4N7/5CInnr/7qP/Pp55/z/NU5&#10;r68W2KDIuz1GwxHvv/s2eZ5gbYEppwy6GZ1Ex7GVd/BBMJ1NKY1B6ASd9lBJTqKTOE61qhTt5LLA&#10;q15XZAX2EM15Glbzc0mYUQNdrFuBFQKIEPAuEjBYazHGRkXD5jofxA11Rx+owBByCZhzzuCdjdtC&#10;pXJorY0AD2uwpsRbh6+U3X2o9jLvMWWBqO497hJVxbkUaCXIlEBicabEmQUdqeglGq0imLc36HN2&#10;tsADva7EuwWZrue5pttJuRxPeHVmcUiOT/ZQyiEpyRONkIrSWMoysLCBySyQ9XK6mSZNoipeCB4p&#10;IOskeCFYLCIoJM8g1ZIs0+SpRiuB1gLvoHAeD6SZJs+y2FYhPp+xHusUhRN4qej1R+gko6yUyBBg&#10;Q2BeQP9on8PjA7Iso9fJmE3GOGPxFTHB3DiO752CSpAiRSnBcJCRph0eP34GPjCdl9y9d4o1Jc++&#10;/47Ls0sGwz7DUZ+r8RV2XpLiyTMFITCb2VhIKj2DUZ9AYDqdQRAMhiOmheHycoGvwMZpmpOkGcaW&#10;eO/o9boEoXn1ekLSiYCt8fWYvVGfIKMan0wUCMX5xTSq7wBJmqBUgvcCITVSaeYLw3hqKW3AOEGS&#10;JiRJinVRSbM0FicE1kNhPAsTmJeWEBxKK0xpQUQqkSAEc+spHeish9QphYlKgTU4USqFr9SBpRBo&#10;peO+YG0FFE9Ik4w0zSpVdROV3UPAWd+qCL0Zf2zGMVIphBS4EJUeP3j/Z9w9vUe5KCiNBaXwPuCC&#10;QCcpPhDJJ1SCj9MI5wIBSa8/4PT0hJ/+9Kf86le/5u233+Ho+IhOnlMagwuO0pQsikUEzyW6wpKL&#10;5fOv9uMIBKoB2fWzOBef17sYiwyGAx48fMhgNEInCcWixDbiNmMMIoDSSVStTSoFRV+tRRURhxQC&#10;a0rKosQYw9nZa16+eMF8NiWrPiOViOqurBNWrdq9UUS74YNKKZfqvm2++spPa/oJK385TdMbAL6m&#10;L91W6LsiMmr4+5UyY6I0EoHDRx+k6WeKFeFUE3jfvNc3KahtFrdHMqLqvp2jWCx48OAB9x/e5/Ly&#10;kiRNGA6HCODq6pI000gpOD+/YFEUEaSnFC4EricTtErYG+3x2z/5NYeHI2azKc75pV++6dvdBsTd&#10;BLtvi5ubc6j2AW9TFd4kLLjhHyJv5BKWvnHwN33IikSmqbq+SUiwnPNVwXvV3avYqrEmIOSWwu9K&#10;3a9SH/TBIUUdJlVrlYga8hB4/2c//yflV7764vObvvAWLP1mIXz7WGw85JaWjrEBS3DCNrXDpi/f&#10;1jatMVCdKwkt82DjWmuKyLKpZi22Kq83Y7zN2KxtXN8W52wDmQSxUtAWVVF+2zq1UgW/DTRzk9Sv&#10;LY+1LY7fpnbets5sjofNvW7b3tfWVjefla15hbZ80ZvGy7Zn3AS8N/v9NqLNze/ZXAva3r/tem33&#10;45fADLnMowQPZWH4+ONPeH1+TtbpIBq+CtU8q+/F+ujf55ng7t1jiqLkk08+x1qPlAol1Q2gx235&#10;0tsASEI0VYabr62AOa2Kmi253Rtt3EKG0tZuoqW/20g5NpXl20hwmuvdagxXa7ioCb0EzpWMRn36&#10;gwFKKkpTonWK1sla7FYTIqkKHB7bRMWdSCqsdVgflcyD94gAwXvm80UkLaraUQrZPn+q8VXnvW/b&#10;R7flbesVJiAQIa5Hh0dH7O8dELynKE0khHKOUO+tdTtVe0hZFpSV0n0zh1/7UGVZUpblsj1E5W8r&#10;JZEVMZ4xZpU3JFCYEuc9k/kM7y1ZkpCluoobVOOZA8ZanLPoJEFKSZ6nkXRtOOTs9RllWUZiOBdz&#10;i3WOLPh6ow4E70iTSIolpWQ6LzDWgxRkaRYB/87ggyMogXOe0jjmxmFC3JmVVPTylG6SoAMIEX29&#10;eVEynhbMTYhgzTSJYUrV565WW5cRAKqkJFGCVEpSHZWS8QHrPLOyZFY6CgS9foduGkniUimw3nE9&#10;K5gXltIFfACtFN08JVEy5p+sQUqw1lEYhzE1MA2kCFGVOUkq4i+JtZ5FaUgq9fgs0SRJgq7a3weP&#10;sQ4XQCiNVjDsaPYHGYOeRkqHD575wjJfeOYGvJYErbAIZkWgWMBsDpOpoShMHItSYsqS67Hl1XmJ&#10;cYL9oyGDYcKgm7C/1+XwoI8QgtlkwWxukCrnel5Q2gjgdTiMNzgC44XhYlISfEav26PX2+N3n3zN&#10;+XVJkuckWR5JEaxjNlssgedra7yI6vDDwYB+v0u3Vn/PMvqDIYcHRxwdHbO3f0CapEilCN6jtEIK&#10;SZamjIZDlJIQPN65Kr7za/vZUtFdRDrNOE7FMs6p/bPV/BUNEPu6wm30Q2MssE6WwiqHtPTpGgRf&#10;kjW/OHhwPvqjWgayPOf84oKXL14gZLWuVmseAdI0r+JYR9rJuHfvlF/96heRbKvf43I84enTJ0wm&#10;JQiF8wahfCRR8IKiKEkSxWjQJTiPKw0CR5oKur0MoQTGO6yPcbQnkCqB0gIlBN4uSKTk3p09Ft5z&#10;9rLgelpCElAalHKAJUsUhwcjesMOL87GmCICtK+vp2S5opMLCJ4sydkb9ZkvFkyuCzxgCThA6RSl&#10;Y0+8ePKal6+vGI5yfvbBA9794D7fvjjjxeNLHj89p7Alw1GfQX+ATCMgdNDLGfYFw4EESqyxBCew&#10;xiOE5OzsivPzcwSB0WhIN09RwaOFI88kprjGWTg9uYOSCa9eXXJ2VlCawPXUcnW14PxyhguePNdk&#10;mYptkCYIFVBJ4OhwyOnxiNEgZ3I9RaUppw8eoJIOz56/5mp8zXQ6Q0lFf7BHEIpX51e8eHnOxdUU&#10;Y2MexTmHNQaATprSzTSDbsrRXp9+NydPJf1+yumdfe4c73Mw6nHnuM/RYUavA72uoDdIGfYV+3sJ&#10;WlnSNJBlgvf+6AP+lz/7n7l794QQPKO9Ef3hACHBOINxBqXAhUisp1RC2u/RGYwgyXBCMXcC3Rly&#10;fO8tkm4vkoVYjw8eSQTAO88NIrC2OPw2f7zpI73Jl1y/Rn3WyfL8t7lTbz9rFkuC79V+728hdF4n&#10;aV75PZvXvnnmujqXZpknaIvHt50/N32sZny2qXp+u1+98h+V0q3+z2Y81Dxbazt3vnnmvE5QIuU6&#10;SUD9e4zzZZWvl433vbkmoM2vbebfbjvP3zxTbhK3r8dH69fQWi37r41Ioe2svUnm1nb+2x4Hyhtk&#10;e+v5n3BjfjSJ45bMl6xiis3xKYRcI+2+OffE2v3X/7fmgap3P3r/Z7uinJ3tbGc729nOdrazne1s&#10;Zzvb2b9a2wHgd7azne1sZzvb2c52trOd7exfaL//3d9vVR5qO9jexkjfPDhuAnw3bbOwuak43Lx+&#10;85rN79m0bezstwHjN4st46Gwq4pZq8LoqgCpLoaIxZXN11bXbSqUbVMTb763bpttqknNdmgrYt0E&#10;MjSLILa9Z7PQeJuyQrMIoE3ZbBN0sqkcXd9vkw2+eeje1ifblAu2vW/zfm4Wl8iqyEAuf68L1Nqs&#10;DVDd/O7bQCX1fTUJDZp/b1PAqgtIm6rhzWdcKsm0KDe2qVI2C1eaRcnNgpM2QHxbgYxq+UzYMo9u&#10;sx8DxN4s3tic99vUDTYLUjaLMLYV12z26ZsIIW4bA60FWIHWNa0GwG8qszVJEjbV31fK0Z42IIYU&#10;6mZbiZtt20ZI0FxXNteIFeApLH+uC6Zjzf/Ndaptva3bwHsPfqUmW2NhvHdVFZBg2B9GNZxywXw+&#10;5/Wrc67HU7qdPlma4r3n5fOXXF3PCALSLKUwJcYZup2Uu4f7HB70OT7sMegoTg57nBwN2D8Ycnxy&#10;wOHRiP1hzvFRj6ODLqen+7z36C3ee3SXtx8e8+iduzx69JD333uPn/zkXR69c5/hqBtVgQkUxZzJ&#10;9JLz1y8YX11zfTXn5fNzvv/2GZ9/8h1ff/qEi5dnFLOCREGmBVrCvdN9fvHze/z6F2/z7sMT9kc9&#10;FosZs9kMZx3eOxaLgk7eQ4mc7x+f8+mn3/L9d8+4OJsQgmO0P+D+/SMevnXA0XGHTkcxGIwY7Z8Q&#10;Aownc77++hmvXk0YXxc4BCiFEJ5+X/Lw/oDT4xH9PCFRguBcBEoTsF5gnWRuYVJ6xgYupjC1AuMC&#10;/b2cR2/fZbGY8s2332F8yWivS97p8+zFNZevZ3RzSScJ3DsccHeY0k0L9oYJ9073CLbg7NULJvMS&#10;HzTGal6NPd+8Mnz5PPDNK89VEPhM0hvkKCmQeH71y1/yf/zv/4H79475+psv+Ou//msuLya8vpjy&#10;/PWYyTyQ5jmJljy8e8I7D+/RyVOcN1yPL9jr98h0glaSJMuRKsE6i7EGoTOk6laFs7oqmqsLCWt8&#10;V0AKGddC4lxcguDDhh9DVGb33iMqwoh6DY9zyOF8BPXGdT0QRPQnQvBVgfSG4kq19teF0SAI3hGc&#10;rdTifaX+VwEQrMWaAm8LrDeUzuCqOe2sJanAxmVRIITC2gi6F7Jejyz4EuEseIeznkQk6BBIdUBJ&#10;UFpwdTHHGo/WAiU8WoNSCcE58lQRCDx9uWBWSDr9DK0cqYyCU2mWIZXEeUvp4OIqEJRk2M/ppKBk&#10;wqJc0Ol0GO4P6A76XF0bZlPLaJChtSDPEga9HsE75sWCogwUseabRIkIgPehQaQjKcvAvPT0T075&#10;8Je/4PDOPfLBgFevz8FbpBRMZoF81OOtd+4zny8qtXqBMQsWM0sIMgI5pGZ//4CiLNEVecRo0GVe&#10;WC7OzjGLgizv4E3Js8fPmF1NmFxPONgboQT4xYxUCYQMIDTGeqYzg3GOwXBAp9OhLA3OWZRSdLo9&#10;Xr0eY2wsNBcS0jTB2tX4yrOMl2dXlAF0FkHRzhrSTo4LEhcEQmleXYyZFw6kJNWVv+irPRUIQTNd&#10;lBRlQCiNTFJccBSmiKBprbHeY5yn9DC3MDcBoRVCxTGVZh2ss6BgPC8xNqCzDijNwhgcHikE3vml&#10;YqWu1Mid99V9eDyerAJFSKWQMpI9GBfnkbP+RjHtpnp4my8b/TqBF3FXffjgLd579C7BWebzGUVZ&#10;4L3HFAXTaVRVK8sSa+N3lsZRGofzgFQEEQkE8k6XkzsnvPfuu3zw/vu8/eidpcq3BBaLRTVHLc75&#10;JWFNvEeJ1rpRIKuXz5CmKQTo5jndbpf79x/SHwzRWVIRYKz26eB9VA4HtE6WqstKR0X3uqRVSklR&#10;lpRFAQHOX5/x5PFjLi/OSXWCrNtTAi3EUct4pOk/he3Ar/rZNgu1l+qjS/9ZLNXnmyRRm/HMpn+z&#10;6YNTKaHXKq0CsM6xMCWliwRZonqPrMBcwbcTb7X5rNv839U482tkJohAuSh49PY7PHzwgMlkgidw&#10;dHyE947pZAoittPFxRXnZ+ckaU6a5gQfmM8WdPMOB3tDfvubP2Y47FGaEgI4Z5fESJsxdDNuXPqY&#10;olJECxGYLyoAXA003IxXN0mQ2nzxzVixzc+O40Zt8a/Xi8QbjuUaodQ2VfIalF3jwlUjrl8+zzIu&#10;vKk0LiueBNFQYBW0EwJKKfnJPxEA//WXn7fkJVYF6rXV8x5Ya4/mZ9r+NX2EeE25jHvbYrJVu8gb&#10;cey2OEgIQajmjA9htVYTqQPq9q+4Z5Zg9zXwaN2+DeDsbfOqfvY24ott778Z17PWHrWSu6x8vBry&#10;uf4Zv5YrWI0XvzZW28glthG5LWP7utvCdkK7bbH0m/JZbfmMtrzdZvy77Rr8yJh/M5+3OW5vI8Lc&#10;du222HvbWrwNrNI2nm+L70PFeqFEHbcGpFIsipKP//Apr8/PyLIcqTRKRp8EGZbrjnMRyLUo5nQ6&#10;KaenJxSF4Ysvv8YUHi3UEpxzG7FeW0ze9kx+CcyUkfhOyiWxRmjs9fUIv0HU0lg3m1qWUjTJRMJy&#10;L9sG5L5N2bJtHK7lYKu1YJMoskkmUxNE+uCq+RewtuRgzDuUhQAAIABJREFUf0S/38WUDmtcJBio&#10;chS+WqeSNI3tAkglkdWDyirWqxIaSBk/I4XCWMd0Nic4T5MW1TfVKjdAZNvGcO3ztOXgmvFjCB6C&#10;I+A4Ojpgb28PKSMguAbKyopYJ8ajntI5VKKX/VP7jEopkiQhz/MlEVG9f9d5RyklOkkwzkZSOCnw&#10;BEprKK3BlJZyURC8xVmDEoJut0uaJCgVCQtMRTYaVaoFoDHG4YOj2+shpaLXjcrA1lggkhw4HypC&#10;r0gKJ72n38kjUYGPxH3zwiC1xlfDNEkkSkdiLYSmdJ55aTFCglToCqyeKYmWgA+UpcV6MAGM9wQh&#10;0VqRpTpSvzXmggsBIeK81kKQaUWuJGk1e0yAubEsjMP6QJom5Ikm14pMCwShitsieZat8gU6kfS7&#10;GQKHFpBnKVIo5gvDovAU1pOmim6akAaB9NWepPUydxBEiGNXiZjP0DLuX1JgA9gQ/TklIFGSPJV0&#10;EolGsCgM19cF07nHOEFJwEoIMgKRfQiUHiYLGF/D1UVgvjAEHFlngBVwdmm5nlgSFTjc69LrJOSZ&#10;o5t6DvqaTiqZzkrGM894NuV6smBSlNjgcRJkmjA8OKST77M3PCDrZEzLwN/94XtEktDpdtAqxQbJ&#10;eDqjMAZZra+RwCfmENNE0evljIYDer0uaZaSZhndbo/90R4nJ0ccHx/T63RJdGxnKSIgW0vF3mhE&#10;mibRpwih8ntvAmyX8UTweBfzM1JAcBXAPfjK56rXgBiXb885rwCJS/B7BUwUrIhBBWIZD4qK3CDm&#10;SMMyHwwBaw1ZHgkSPvv0kwh0d74iEglYF2NbRKAsCrI85/DkkD/5zW84Pjzli28fc+/hfT775GMm&#10;sxlCapIsI6kILHy1HpWLGakW9LoZ3hWYxRwpo1J8L9dIGUAr5tZRWo+oc2YoZIgg2TSF+3f3MAGe&#10;PllwdV3igkNJQb/bx3uBlpLD/S6Hhx3OLieMLz0+wNXVFJkoskzgnSGRiuP9AQHHxVXBtICFcRRF&#10;gZKKtCJrdOWUs7Nzjo6PePDghPc/uM/l9SXjywnPn0344fFrFl4iZYJ3Ai1TOnmOVtDJBb2O585x&#10;F+sKiiLgHJjSM51NmUyuSNOMfj8nSRXDQZc8S5hej5GuJBVzEl2ymC1YLACiEvvlJHB+Zbm8LJkv&#10;LCrporIOSiuyLKXXycgSRaoVKtf0+l3unx7SyRQ6USitSBJNv9eh2+tQFCXTyZzzixlnZ1OuLseM&#10;J1POLyfMZg6hc6TOKU08q1RaRiIIpXDWoJUnVQYpC3q5ZK+XM+gljPZy9kcdlCzp5NDpagaDHsPh&#10;gJ9+9BGP3n3E2fklz1+8BiEx1lEsDGVpOTw64mB/xGjYizGuc/R7A3qDfZLuEJF0Sbt7HJw8pDc6&#10;xHqBsX55NFCFpcs4bfN8tpX47FZfb/tnb/eRw8bPN0HMN8+wqvOMar7HvK6/xWe+haCadVL2JdER&#10;6+BksUxGi61n5bedWTX/r88PV3nrN5231/mF9X7atCYJXZ2fWRI2t7RPJKMLyzZs/t/MF9Tua8yh&#10;r/qoJkDaRvLXzI2sEw9s92G3+XfrIPL1sVL32YrYrzkuXIMcATYV1ldf1fz7zZqG2+LgOu6tCSZD&#10;HZ/46FOs4pD1e1tvexrtvp5nWP3OGpH46t7c2vOt5uOqPZVSa5+rW/DdHQB+Zzvb2c52trOd7Wxn&#10;O9vZznb2r9h2APid7WxnO9vZzna2s53tbGc7+xfaH37/D8vDyE0W9h+rGtdUMm8W/d1WAAmsHbw3&#10;f95WoPumYtlt39OqlH1DmdpvLbxtB1oDG4Xy2wgD2sgDQghLxfIa7BHeoM7UdlC/CRzeZNrfBAK9&#10;qU22FZvXKk2b/b55b5vg5XVrHw9tDPxrn2pRgNskHli97yb5QA0Wa2vPJoC/rbi3DYS92VfbWPnb&#10;2qj+nrUx1Sg+WSskaNxvW8HPjXkZaFVw3xiyby68Ce3KfrfNsc3+2RyDm4WGbeCl28bX5rrRZreR&#10;YWwSdTQLfTYVCOuijm1F6KFF8XTVvO1ECYGbhe9tbVa3R+x/v6ZOuPmda+NxY5xs9ss29b9tavRC&#10;rAquRKOwp6kK8SYyhKViWUPxUjZVb6WCIFAqqosJCdZayqLkenzF8xdPmU2vEMIhgCdPnvLN9094&#10;eXZFYSyzoqAoS4KHxWzGfDpBesuo3+H48JDDwwMGwyFpEtXB8YY809w5OuLk6Ii90Yi9vSH9Xp8k&#10;yfFBYKyhKOZcnF/w4sUrnjx9zfNnF3z5xfd8+oev+eqzxzz+9gmvn73i9dMrFtdzfGnRSpImgtFe&#10;n3cf3eWPf/GID98/5Wg/JVEW4QKPnzzj5etzgocszyjKghcvx3z51Us++/QHnj15XRWtKj78+Tv8&#10;8o/f5aOfP+KDnz7iwVt3ObpzxPDwgG5vH2sS/vDxN3z39WMuz0tMEYv4RQLdnuTh/UPef/ceR6Mc&#10;rSzCG5SMRfTWOYwXzA3MjGBcWCYOFkIzcwGpPIOR5uhoiA+e86srLAHvoSw8r19ec325oNuVdLLA&#10;0Z7io0dHHPUEe11FN08YX0w4f3bOYuYpjcD6lGmZ8fkPC37/vePby4DNU1SWUNoIbnj34T3+4//6&#10;7/nT//HfAoG/+X//K5988g8s5gUvX17x/NWYaeFJ8g6dbodBJ+W3v/yIk6P9CnwVcKaknyb08k4E&#10;VKYJ3W4PqRWlLSmdQuguWaeD1ioWlmsVgQ3L8b59z1pbu6vxHYg/+wb4PY79qI5XKw4ja/BlqIAr&#10;Pir5hqoU2lMRXkQF+BrQEoF6YUnUU4uHWWtx3uGsxZUF3hkCntIWGGejKrePQJOo+hwVlqypiHOk&#10;QCiJEqDxJBISKQheEEygnyT0skCeKiRRGWw2d8znsSA9STxZmpGnCUo4sjzh5eWCs4uAFZaD/Q6p&#10;BKzFeUOaJ+gkYbowXFxHYPpwkJPKSMpggyHJUnSWIJKUs8s5Fxcmqr17iw+WTt6hNIbZomBWwGwR&#10;le611vS7Oc4bEB7nLUoqrA1YoH9yzE8+/JDeaI+DvQF53uHV82coAtYq5qbg3lsPMM5h3Zw0FSRK&#10;YQpHMTNY53l9dsnh8R0Srfji62+RUtEdpIwGHa4uxsyvp5RFQaoCV1cTTAnz6zmZhE4iSZMImi+M&#10;xXlFUIrpzFCWgiRVdLsZaZIRvMN7w3A0QuqM16+uCYBWsfhUSYWSkqKYo7Si8I7zqxJfF15aW4Gh&#10;NcaBFYGr2ZyrefQ3U+2RwqNlJEZw1iJknAOlcUxmjnlh8LgKeFKBiojgx9LCwgVmRcA4yPIU71xU&#10;dQ+BIDy+AhcFIcm6XTyewhSVEqpeI1IJIVTXX+15WZaTZZ1qv5csFgustQ0g7U0A/Drp0oaq79IP&#10;lDgCQcDdO3f58GcfkiiJEB7vTJzDzlVzNpCkyVL1WCqFUBpHwIWA0mncN4igKikEaZZysL/Hu48e&#10;8f677/L+T97naP+QYb/P1eUF5xdX8VmcRQhBktRqj6u1owYsee+xxpLohNM7dzg9PV0qlhtnCSHu&#10;od65JWCtvmYEv0cQvVIK72J7WGuZzWZkaYoQ8OUXXzCtCtbTJGFZsFoB4AVbwJNNEqew7gc1/98E&#10;Zq/7P9xQTtskoao/3ySZ2vQx1r9XNAAmkUjEek+oCMya/n5TearNn23zLW/zAyECfeOusSKkwnve&#10;ffcR9+7e5dXr16RZSrfXYz6bM51OUYlmOpny/Xc/UCwMg8EeSmoWiwXBeaSAw4M9/uS3v6bX60ZA&#10;WQg4726Ns+t2s9biXSyWrwlCVgXN62pkm376JhB8M4ap4/2a0GI7cdRKmbfp/0uxImLZ6IAb6rtt&#10;xfZCRPBe/Rz1ZzaVxQLtIMRVQb1oVSdrPpcQ4p+lAH9zXN0klliNr5vKh40meWPu48cAgNti2W0x&#10;4XJeidvyIOt9FP/dVLveHEOb7d6m9t4Wz7URl70pP7SK7defsV5rm79rrVvzDrfll25bE5Ztoypg&#10;9S2g/23rzVbyh1vuo0myeBs45racElvWxm0AmrbYsI1QYfNabUqf2/r1NrX7bQQmt1lNolGrYzcJ&#10;Oxbzgs8++4LX52ekWY5O9IrAQa72sHpNLMuSbjfj9M4dytLw+WdfUixsXJuUXNvT2nIUbaCczVxU&#10;Pf7rcdrMmTav1QQZ3TZWmnvgbYQDtOQYbhuzb5ofyz28Jce2uc/UQHFrLVpr7tw5od8fopOU0thq&#10;348KzNba9rYMosK8S4JozG0REBXJqRSC+WxKUcyWa/WmaupmfnZzva7z2W35wk2l1eWaWnnABweH&#10;3LlzSqITZvPFkmBEVkr2roo3szxHa4219sZ8bLZjvQbU4Pc8z5dK68YYpJT0+3201hhjYtshKkBf&#10;wLn4ewS/x3uoydm891E9Xopq341q9YvFghACSaIZjQZYa7i+GlMag3ER6SiBRCmyJCXLM4RSOB+Y&#10;FfNI9gWkSUqaaPAVGJhI/GCcx4aYl9Ra0kkTBp0cJQIiROIzT2C2KJmXBuMDWlfK9aJS7K7AyEFW&#10;gC4CVID8TpaSKkXwDuMCxgdmRUnhPUJJOnlGJgWpBC0FxlgWziF0EoHf1ZqQpyndNEVVOuFSyJhf&#10;Kg1CKgIw6uXkWoGziOCxzjFfzCmqMS2ljiRZSqG1IlFx/SnLGPvXJBFaaTKlSIQE67DGcj0pmC4c&#10;pSOSdSURSC8FaAQixDxD/KcZTwMLK7BBcXx8DMQxnCWKxXyGTlOyBAhzgl+Qacn+/oCs2yEIxeXl&#10;HAcUQTAuDOPCcHFdonROt79Pf3SE9TlfffeaJy/P0Z2MJMvwwGwec3m1368rkrZQkQb2ex329/bo&#10;diJYWStJv9dhNBpxeHjAyckdRsO9at2WeF8TGsP+/ogsyxAiVP5nTRxGa266Jttg2br1AhmWhFMr&#10;31m0EPM08kTQAEWyHAeegAisQ+BFHQuvQIO1An2o4zsCzjoGoyHz+YJnz54SfAQ1hjoeIKCUxBPj&#10;SaUVH3zwIcfH9/lv/98/MBz0GZ9f8PGnn5OkGZ1uN85d7xAIlE6xzuKDw7uYJxDO4pxjsTAkKkVq&#10;DVKQ5118EMwXkZBRpZI0S5HKE4RBKcGdkxEqhYtXCyaTSGSn0khe4KylNAWDQYfTO/vMyjGvzy3W&#10;Ka6u5yAdiVakKiFgODjo0h/kzMuC2SxQFDCdlpTO0e11OTg84PD4gOHegMLMOdzr8tP375FkHhc8&#10;56/mvHx+xTdfP+Hrbx8znk6Zzwtm4ym5lty7M2IwSKNSu4z5uaL0FCXMpp6Lqwk+RFA5PtDNO3Q6&#10;OVIWZLml2/EMegItDQSPKcE6gXcSU3hKK3n67JoXr8ZcXc1J05wsz5Ba4oMlTRP29wbkmSbPFEdH&#10;fU7v7HPv3hGHRwcIBYtijguONEsioBUPEkKQLGaOZ88n/PDkkmcvr3l5NuHV62vOLiYsihLrSvrD&#10;PkEKLq4nzOZzZvMxxhd44bieTtBJdb4iNM4FdJIhVcrZxTW//93vefX6NfOiYLS/T5an9Ds5wXom&#10;4ymz2TTGtZMpR6cPOXnwNll/iA2CtNPn+PQBxgdMReAZaPpvvpETuJ2Ebptftx4fhBtE4/8S20Ya&#10;tXnOtel73/ST1vMjzfVDqZvExNvyEiHcjAnb3te8P2PMjfO5tvOg29uBG3F9G0n6JkllG6nhep49&#10;3Eos1nZG/ibSsE1y9TfFh23nY9t+3uYrb8bJN857aSe23+abN2OrN8WNK7X2tv0prKmw356vqZ/l&#10;5hl4272uj/XbawO2jbkQAu/tAPA729nOdrazne1sZzvb2c52trN/xaZ3TbCzne1sZzvb2c52trOd&#10;7Wxn/zJrKzpuU3Wq33vbZ5q2WdjafK35e1sx7bZi4uY1t4FIb7uXzXtff6/A+xXIcx1IHd8R/y6Q&#10;UlSqG6IVuNum4NQ8iHct6iMR/kN1XbWmrv6mooSlko1za23inFsWW96mznRb37SNl9rq72u+vlmM&#10;WxeDxmvKG0rwsYjDLQvPtxV9bPa1c4EQ6vav+zQWvYTgqudvKra1g9SbpAGbxRVtB/RthBCbIPxt&#10;KttNgoeVYntVuFtfQwpEqIqCW7p9sxCiHltSylhIt6GUEG9E1MNr63OsWfX+Wql023jbvA9qYI0P&#10;IAJSqhVQVNA6794Edmgdn1UhYVhO2FUxYfN+2taJ29ajzefZNmfW/lYDwKoWF0ou5/hNMG3VNlVB&#10;rKpUgUKtChhWBZSIsKWdJYRKgUGE5S0gVuD7bfN1Wz+2jdfYhyuVDYHEu4BQoZUo48b+Qb2Ohgie&#10;rsezZgmQAYkLHhsCSZZzdHKKNwZrCpQO9Id9Lp4/p5heg/cMBj28cXz+h4/54tN/pNfvkHdyUp3g&#10;nKWYTVDOIpwHoQlKRjVtC0IYCJZr73n+4grnvgOZ4uu+pgIECxfV2JxlMZvjjSVJBP1+SkdLet0M&#10;50ucdQwHXQ4ODjg82ufo8IBet4vUoFRASUeWCKTweOswReDoWKCyGcY4/v53X/Ds5ZjpVUGwgkQL&#10;RqOED372Lj/56QPuHB/Q6edRcUookBJjCs4vz3nyw3M+++QJzx8/BxcwJoJUj+/0uXfvgNPjA/JE&#10;M59Pmc8vSZWjkzrmc8v4es71zOGkxCBYAFMvmBmBxaMzGPRyBr0cYwomswnWOwQ+Kk87h04Ebx32&#10;ee/BAXu5JxcFfV0iKbDOMr8wzGYF5QKKoCicY2oM37x0/ON3jhdWIIeak5MDzs/O0Vrzq198xL//&#10;t7/g4f1Tvvz6Sz7+x9+T5QnnrydcTeZcjg0LI8myPt1Bj0E/4U//3a949PYDkALnBYKUJB8yLgz7&#10;xZxBnlBOrvGDPfZ6A+azgllZ4F2JClEdKUhw2KhcRQJBxvmIxwfLGkQkCAK+AgDE4mCW+4uPiry+&#10;3leICmbIqDBMBc7zARECQbqqUCyCBqK6GJWqZFPxrwJ/SIFTCnyVClceqQR5qnFpQpEkKJ0gpSbT&#10;GXiBcmCCAxxCC9KOxvoQFQ+9xXqNIlAai9Aa7wROSDpaMnWB84XnnujhKUhkYH8/43I8ZzLxzHue&#10;gRFRgTERlErideDeccLlteGH1yWndz3dYUY39VgzJbEJ3Vwz7Cq6uefVxPLyek6SaFIfQbyLsqAT&#10;uig8iXDkHcF14TFeoBLJtDAEB8IruipQyMC1CVzNDKO9gERSFhacQImAlAGlArPrMfOixBEB/w/e&#10;e4izBR//7d+Tas9k5ri8mHFyusf4YkKiBb1ul2lvweXlnCRIgjV8+9kX/Obf/ZbJdcFf/sXf8G9+&#10;+wEPjkccHR0yOR8zv5oS+hn37xzx+MUF8/Gcx49fcrTfoT/o0B8NCGnBeOLoSoVWC+bGcXZ5hVSO&#10;w70RnU6XRTHHlAX3T/f47ofnjGeepGsRi5JBSMjzCFJWUnC01+f5ixmLeUDlCcZbxtOCTtDoNCE4&#10;zaDb4eJ6QWkC45mLRdxdQaoSnDPgCzqJYtjPmZQLpoWnMJ5BL4sqnZVrYb1FSEG/k+KCYTJ3XF0v&#10;yBRo59AqgHckApxKmTtDL4O8M2I8mWBKg5QJOk3Ae2xZIFRCkDISnQjwQVBay343rn+z6RwXAlJH&#10;BT+VqAiICetkPbUfFNVRJXVRrZQSF6ICu5QOLxxBSebzeVRlEuC8R6hq/6oUuZWUyGp/00pHcIUU&#10;UClpl6WtgCyC+bwgTySJktgKyD4a7bE3GjHq97h37w6dXs5//i//lbPXl9jSUS6mzOclKpEoZKXQ&#10;VAERRAQoARwcHnBweIhWGlss4orgA0qvA6m00mil8ASUjGBnUxqUkggl8c5TlgYZYNjv8tlnHzOZ&#10;XlKaBc4ZhEwgrAqbQy3B2VClCqsf8RX4qulnNYucm7FOO4GTX6pVralBVeRgTXB7M5aIaofrqqZr&#10;MYtfqVQJJBLimKh+3/RfPH4tfnlT3NPm/69eC4gQgXQ+BBwglKbb62O9IwjIKnXWWjUuSTJevPgG&#10;6yDNOhXBSVRT1YnCOk+ed+h0cwgh9rEICJm0gu/q2KUJNo8AiW3F4+1F3cv2aRCN2aXya2hVem4r&#10;/o7XsNXcjm3tvEfJSr04RLVPXyuHVcrGduXeN+5JLvdKUe2pDS6NCBD0y5tfvq5qFNImYAlZEdKI&#10;FqW/eh2pv1/+k/MrtwELmm1Vj+kIzqIVJHxbXHxbbudNfv9t11vOi1sAGVvVyLfkRdrGyLa5tnnt&#10;NmLAbe2+jVBtXVFw/VptwIRtyubbiA+39Zd/A8hkW66tOQ83X9vWx5v5iG391E60cDtgqG3c/Jhx&#10;sfkdP3aebHtf3fab+8Tmd94GNmm6901ywJV6eqj2VrUEKIZqPZFEYHKv10MIweXVJcYYTGnW1uMI&#10;qvTo2iPZAvqv1+QmAV+dx2uu601yjrZ8x2391Eo2EMLaWvljcoNt468N8NO2N2zOFSmiuncbYc7q&#10;vRKtEqw1nJ2d8+2337O3f0KvNyJJSpyL4HjbIGJdux8fwfFSqbiKV3tKohKE8DhrUTohy3KGoxGT&#10;66sflTNyzt0gNGgjH2gqj/q2dbtKi0opoSJScD7GmlprdKIJBIqiiMRHNRh9C+mEtZayLNfyr1rr&#10;pb80nU4xxiyB72VZRoVWqSpgayQTM6ZkPB7TqYDzoteL5FOIqKLtA6W1yCqXZa1lPp+T5QkIGAz6&#10;fPjhzzg+POLb77/n5ctXEYSNJNEJUksWNhL6LBYFxlqyNKPb7aIBbw0IMKbaG4XAhEh6RuXnJlKg&#10;YiBAQFB6h9YpJpQYH1BKV7k4sZy/CImSAuMigF9LSSoFmdIoKtIlISmDY7IomZYOoSHVikQGUiVJ&#10;hMA7h/GBMkBZFDgbQelpkqCEIDiPIvrfxlkKYysle0EmNSrKs0aI83K9oCLGkzGPIENFeuWQafT9&#10;xcqzRQqBloJMqgi2D4Gi9PigKK2nDAEdnWCSVCODQKNABIw3WMB4h8gkc5FwXnb49HvDwSChn/ZA&#10;FDgsT55eML1K6aWO/WGOyjWeBacnKfsHQ46O9vns+zN+uJgws4rJPDAvA6W74mo2Zu77LIzih6fn&#10;CK2QicZ4R2kMk9k8zttq/Mf4qiRLM3rdHqPhgE6WoGQg0ZIsVfT7XYbDPoO9Ib1+Dyl15fdH0igp&#10;A3ujPlmWAC7GV7jKB61V12+uVzRzyfV4qfI+LP3AleLz6lxItvpXwftImKZWxDoy1GSHq/1HEPNG&#10;q3tR1e8uAmN9ggiBJPGgFH/6p/8TZVnyd3/3t2iR4CUEHNYGdJKwf3jE9PqaJ09e8X/95f9Dmh4y&#10;W8Q14/joIMZfxNj36nqMVlHBfeEEJii+flVQlJ70dIRO+4RijAoGO7tAJIrgPPgO3gumJmAAikBQ&#10;gS6CrtIo58Bd8d5bPRSBTz+/5OULj7GvWCwsp3cGCCx+PmHY7fLrXzzElD/w4kWJcfDVt1MuLhYc&#10;7xUkiWfY7/PgZI/T02M+/+EFX372koUVvDw3XE4uOZoa3v/JACETpAicnz3n4HDEv/ntIz786X3+&#10;7nc/8Ld/8zW2FEwuDZ99/ITvsif0UsG7D7scnexxfHLML49OuHNnzMeffMfZpef62rOYFlxcOK6u&#10;n/Pg3j6HezkPTzXDkUanGcJ7kl7CIBtw77jPdBp4+nLKeFYyviqxFnqDFBfA2YLJZMGnn37HD48z&#10;Dg6GjIZdch0iSUkiWRQFeIkWApUkJFlGmnr297oY45hOF1yPZ5Qzx3xRMJ3NUD3F0ZHi8nrK1djg&#10;PXivmc89l5clWsPCXFOYwHhckmVwdJiyN+xxdT7n8qoEURAq5fhI9jPl5cUF3f6Qdx494ienb9Pp&#10;RuK/s1evub685OtvnzO5vkZKg9aS3uCAn/38l6jugCJIrmczzqYlh/ffQegcbyxC6IrggQYp201/&#10;8ccA2NsJ2/2PInXaPP/b3Pc3SWVaz4Fa4og6Bm+eaW/G3+s+XWj177f75asztm2xSu2fCCGWsXsz&#10;pm/mazZ9zG3PVueo4noXtvp2baRNTUK9bf5p2zlqm2L8Zsy2jby97f/bYuptZ4Gbz3NbPLOtVqLN&#10;B9/exr41nmvz72sRg/W5sHpGrdWSCP5N+a2br23PMTRrAFafEUsiz9rfbBLM3Zaz2NnOdrazne1s&#10;Zzvb2c52trOd7exfs+0A8Dvb2c52trOd7WxnO9vZznb2L7T6cHlTfbutwL+pyFNbU7FvqQhzCzi9&#10;WazaBD00D283D4o3QdVN23b95gH/5jU2P18XX6zY06muuf4dogashvZ22QaabRYWNIHQ9d/jZ1kW&#10;vzX//mPUxZoqic3v3QSjrD+LuJW0YLP96/7dHAe3kRU07615/XXASwSuN0kCNp+vva9FqxL4Criw&#10;Au9uFis072Wzjdvaoa2w4rainLbC3+bfmm1TA8zXimQqJbImGGe7Une7cl9Yv6E1mUvB9mKgZR8I&#10;thaqtH13VDwmFjBWRQ8rhdCoarM5B5uFwW3Pt639vHcb6p1iDfze/PzmuNp81s1521Rf/XHgksaz&#10;wDohQUv7Lfu/AbZhdZlVe1RK0EsJobpCurEmBXGzT+pxtfn7bQUnm/eopERIsVFQU7V2WIHg2pRZ&#10;1+bV6q6XykSrguxVUZkPAQmkac7J6T2cNQTvUShSIRm/esl8fAnBk+eCzt6Qd997mzt3jvjuh+95&#10;/uwZ5y9eMh+XuAKoBOG8EgjFUnUx7yi8D5QLt1T7Q0q0jmCC4D1KCHSi6PQ6jAZdFrMpSvz/7L3X&#10;kyRZdub3u8JFyIxUpbtaj8AAAzHAGrCkLddsH/hv4S8iX2EkbcFdLAmxAzUC3T0906J0VuoM4eoK&#10;Plz3SE9Pj6yeJd4Qx6ysKrM8wq9fv+Kcc8/3fRblLWkUMZ2Nme1O2dvb5fGjxyRpjJLggm4TeVmC&#10;r0lSqpKzy0tevzri9PiSq4uM5bIgKyxXlyVKC2ItuPfkgE8/eY+HD3bY358QD2JQkqwoMDaQIZTG&#10;8tlnX/L6+WtevjhjflYQKUGcCh4+PeDhkwMGiUInt4snAAAgAElEQVRLwWpV8uztcyJtebg/AqGY&#10;r0qOT1ecX1kKoMJTOsmi8Mwzj5We3cMps1lK5AWmLFitcrKsQgqB8p5Uw2CcsD8b82h/ylBZZLVk&#10;nEhkYVjaDOsN1liMERgfUYqU11dLvnxt+M1bOPMgh5r792dYU6Gk4o9+/we8//QBeZbx07/979iq&#10;4MG9A/7h559xcpGRG09mPelwyGg45snjB/z4dz/lyeMDEGCsRYqIJBmQaMXi7UvmiwV7w5QyXzG/&#10;vGA8mbA32+F8+ZbclkE5SQbgheiQRwQxu5YiTTPt1n97XK2I1YxtatU6RFDxuUECsya3sch6rWpq&#10;qaUUIGrFMR+K3gP8/ZpUJLQjgO2V1jgBylgirSGOKOIIoRQ6TlBFHgrjbVAK9yrQbVgb1P68CO0x&#10;3uFtxTAakughkZKhr4oKD0zShPNsxcqMmPi6CDeRqCgQJWQGDBqDJisDKDpSmukwYn8Hvn1bcHpe&#10;ME01Q60RPgB8HY7JZMhsZ8XZquL4dM5sNGM420HaHOyKsswBSxI5pPIsM0sUxYhoQEWE94JVuUIp&#10;SZJAKSylt5xcLdgbJQgVURQFWoZ1NtYCU+RcXV6ydz8lrwxewkff+5S3by94/tVXOOP55S9+zcHh&#10;nzIc7YO5IlKO2T68fnOBNwEEdfrmOd8+O+CDJ/d49vVX/PSvf87F+4/Yn8bcO9jj6uKEqrpCD6ZM&#10;pinLRcaisIjLJVY6JrMp48mYwqyg8sxmY4qjS4rccXqagYs52JsySDWmKBmmhvce7/LLz8+4XJRY&#10;G8g0Jk6ipANfsjOZsre/5PnLBWmiQCWUDpR1eGvq/QSEDHuG9ZKscGhRMEpiYgneWqSQDNKY6cjj&#10;fIFzjrxyqEQTywAYUaJCiVD+L4VnmAbV99I4jAvXCC+JZRjgznu0NwySlEkacZrnOKGoqqAO1xBA&#10;SCECqEwGwoxVllFWJVEU1X5SUH/UWhNFmrKssMauCSfa+3JT9Nveb629SSYlCeAVKSUCV0/soHSs&#10;dQN2V3gX1BN940f46+JOqRymCmu/qUqwUAmwwmOdwxYly8WCk5NjVquMR0/e44/+qOJv/uZvyDOD&#10;dY6qKjBeoyU463DWtwhkYGe2x/7BASjFqsgRQhBrvQbRuMZf8UF9TypZK2NqlAqgWikEOtYUWYYr&#10;S9Ik5vXL53zx2c+wzmNNSdpSFKX20f0t8qO2v3wd822KVbrxQddPuI6bwne3AdZd/7tPBaytbHod&#10;/wRwddsPEkLUsGm5foobxdjW9ZK/df3Auwjh2rFHU9QvlcRUARA1Ho2vn6VWedNRhBeQrXLKyqCU&#10;xtoKY6qgMChqbUipGI0nDNIhUoQ+8thbsVrb52z873U/SU1VmRvvIFzvbvqid8SX7fnVV9R/V980&#10;yts33rkIY14QfLAGoNZVG5c1EUWzCYtrVDz0xBCeHlK8BiDXLqy/Q4m78Xm11jUw/foZfhtrxwLt&#10;IvW20uEaJOvcDfW0m365WOcI3qVyvSk23wS67csHtD9rrcU1OqWdOd6eJzdyLQhED0CgDYTYFBPf&#10;CSLvxHJtAPQ12cLt9ehdKoA354TvbdddY6Xbz2H9bPdjIFBsyzb2ta1LUtEXG7ef8V1q6bfV+frz&#10;HN2xuKmfNoFc+tbovpzQXQqKmwBIm569/e9ubqrve/pATe18UjumDR5OAGR67xH13iTrvdX74KVr&#10;pRikQ6wLvkikIyIdh3eNvAEQqWmwetfMd5F3hvVW0gaw9PXDpnzWpvHW5Jv6cgF9+YRNqvSb9oG+&#10;NenW/Kpj8U1tvr6vQAqFNZ6vv3nBw0fv88mnu0SxxhUleVbeWGfbhJrOuwB01jIAzXwg+DEmqKqr&#10;GkAaJwNGoynJcEKRLW/0b18ep7uObSIj6H7uRm7RXftbWkeU1rFarZBKUxVFAJZXIS6z1hJFEWVZ&#10;rkmCunlMKeVahf16/wptXS6XCCEoioKyLNfre1mWCCHQkcbZ0IfCWyrrKPKcs7NToihCCEFVGpIk&#10;Xce0RVGsSW0Wy2Wt6hzhvQl+fqR59OQJu/v7fP311zz75hu8dcH/zUpUpKnKENsgBJWpWC4XKARR&#10;pEiiCFdWVLV/Z2olUyUCcD3SGq0VZWExzmKsw1c5xgNKI6RCKVBKXLNFeo91HoRCCB/U6LUmkoHY&#10;IqjMe7LSUJig/L7OMQLOWqwI4GdTk+YZb3FeEGuFVqomsQOhapKs0lBUAcwcKUEsFdK7dU7PEcgR&#10;rPVULvRtHAU+Uq9CXqAoSoypMDawA0VaIZUkUgotHLL2GY23FMaBCjGZjCRSeqRzRFoRKYU3ASSq&#10;lcN5QRQPGKQpq8rx1/98xDQVHE7h/kxwfxYFH8AZTOLJlnPu7UtGkwhBhhKWR/dm7N//iC9fzfnZ&#10;169xlwbhNVE05fmrNzw/XaAGisp6Jrv76DhmlWUUeR6IFbWuQeAhL+edI4ljJqMhkVLgHXGkGKQx&#10;48mI0WjIdDplOt0hiuNrEq56no/HA9I0Xo9960yLdAu8Ezfil/UchkD2KcALe+McyNekprbe262p&#10;M5xC3gD7BYLP1px3DuOreg0X69yPwAdiREJ7gl8qa+CyDSSKDXeT9AipESpCWsfudMZ//A//M0W+&#10;5IvPv2A8mVKUFinruMx64ijl/OyKv/iL/5OjN2c8eLTPdFhRlquabMOyWi0xJsT/tomJhOKqEojz&#10;ikm0It5P2IuGxKJCmAopDLGUZKbk/LSkRJBXUBhH4TyTgcRIgVOCRCsiAR8+3cPLmJ9/dszpqSPL&#10;35KVBU8e7yKNRbBioCN+7wePkeI5R6cVq0xRVY5lNudwGhNJR6RLJnsx//4nn3I4G/PzX35LnnvK&#10;0vHm1ZLV6muOTs/54Y+e8vjRLoWRJLHn8CDhP/zZU957GPPTv/s1x0eOygjKUhJHkudHOYXMqaIF&#10;Tx9OePDoEZPpPc7Oc14fnfHsm29ZLEuqCr59fsZXX3m+2Dnmg6czDvdSZmMYppJYxURJRCQtkdJY&#10;oSmM4fXrE7IiJ1tZIilI0hjvPIt5zvwqJ44V9w7GVEYyHFmkCiDWkGf0JGka9iJjEM4zimG4N0Qd&#10;DljlFZeX50hbECnFkwcjSguvj064vCypKk8cS5CSOE0R2nN8UhAlgvHOkMlsSCUETx7cIxmO0FHC&#10;MI1JIkGiYDAcE0fh/mVZcvHmNXmWscoKzs/PWV6ckI73+fTT9zk/P+Pph5+QDicsLSxNwTfPnmOF&#10;Zv/BE9774ONAmCIlWl4Ds5uDkLb/sOns5l3nGeGPu5Ogq3s+8i5C994zL/oJgrq+Vvvcu+1ruxZh&#10;TyBWt73P2Ufq3FVfv8vHa5/xtwkE+5TKN8U03Zij8Su0VrdIAu6Kj/pil2viSnp99E2+V9+Z/qaz&#10;6L74ru8z7b7qjo9N/mm374W4Jujua/tdZ8rd+28il+/6nN06gPZZ+LWbf7M9NwnqfzvCifa7bGL/&#10;NqF8O5ZvA9/vOlPd2ta2trWtbW1rW9va1ra2ta1t7d+ybQHwW9va1ra2ta1tbWtb29rWtvavYE0x&#10;uzFmo1rSJkBw3wEwcGchbfs7ugDK5v/b1226z3cp+G0Xxm4qFO9TFbutJtCAta/BBpuKFbq/6wPl&#10;3mxfYGYPbZR3FjPfdZ/ude0ii+7/Nb9vH1h3v6dR9GnGSLeAo62ytKl9bUBw37M0dpdKV7vPrr/r&#10;WhXgpgLbdRFNt4BgE4FAXyFvG3ze9/k2mKEPcNz3njYpZrXv2b6uTU7RRwaxaQ50x8Smcb+pr5tr&#10;GiDZJgWGW4X14va91/0obr7rvuLtu8b3jfcv5A1yi2uQCzfABZvVxMTG+zkXlMSaNfEu0oxG4b0N&#10;nu2bbzfuzWYSg5uKYIKga+XWKHIh5A1wT3estgtZ3gVGo6cdrUavn6k7znwNQmqrivSRlvQB/buF&#10;9M36aW1QRhVSkgyG7B8+ACe5kBGl1ozimMsk4ujVC6o8Q6kpB/t7fP/TD/nJH/6A5fKS1y9f8eLb&#10;l7x5dcLF+RXn51fkRYXzHucF3oLJLc5BpAVJLIjjWl3Le6oKnJNEKkJFEUrDeKp577377O5MuLd3&#10;wMHBHtPZABVJjPEsc8siW2GdwdZEHqA5Obng+PiE0+Mzjo9PKVcGW3pM7hFKsHsw4+NP7zGbJRwe&#10;zHj08IDxKGGVL3lz9BovPIPJDqPJPstVxfHJCZ9//iVHz16xmluQ8MEne7z/9IDZzoDBIObias7x&#10;8QmXZ1fYCnYmE3amE+bLjOPjc87OSyonKVGsrCUzDhSsylAN/OTpHu+/f5/FfMn52Sl5tqKqHMZB&#10;Kjyzoeb+vSnTUYorlpiLFxTKkkSS0sUssopSWHQMCkFRaTI35JvTgn/51nBsFJeRQ6Wa2XSHUZIy&#10;OZhw78eHLBcL/v6nf890NOBPf/IHnJye8Vd//VMusxKvBpS2YjgYMxmPefrkEX/wez9kOkkQ1kIU&#10;4xFEcRzAJ3JAOb/k5OKc6SBB6YhBlZGvFgwnOySxZLla4t0MJdpjvVlHLMIBDeTLBUVZ5/y6aNl7&#10;hzMWVxd1SaUCEK+1Thlng2x2Z81zrtmXArGBVhKRBGXDsi4ovDF/12A9har14L33GCnRSmO1Dmpq&#10;OhT6axWjhCJWmsqDA6q6WB4lEEoGNWAb9kmpJXEUESmJEHC2XCEwFKOYDMlVaZnZoHimIs14FnFy&#10;WbDIYF5CUoWie105kBXSWSapZjKsOD+33N/VFLEmwWKcQamIKIK9WczRmeFi4Tm9LJlMd4gcRD4n&#10;z1YIqRgOII4gy2CVGYqx5Cq3YCoqLyirQECgVFBLW5YWpQw7wwHK2aBELsEbz7Jc8OblC0a7U7yA&#10;ykm8jvnRH/yAt8evqazh8viCozdnHBxOWVVLoliSjFNme0OOj1eUuUEgePnNN3z8vY/Zn404enHK&#10;82+ek37wiL2dId4llNYSSc9gEBGPEmxlKRycz3O80gwnEcNhQnW1YDRQTKcJl/OcyyvDfH6KEBEP&#10;DqckicGagoPZmPHogqyCpQTnSpyDYaopqxyVDNjdG3N8sSQrKpRKSCKPKAqsU5SrFcvCEica4wyV&#10;DQX+Wlq0tKhIoJXGeQXGkEhHomFewGVWIbUiTqJAWOFEUGaUgjTWVNZTVQYnwVhQwteKjEGVMI0U&#10;1XKJtZ5hpDgTDoTDuqDiHCkRGCecBxmAUBJBWZS8ffuWBw8esDOZIjwsFnMGg5QoipjbOc7Y9fxo&#10;7zsN8KkBCDX7sdaaylikkugazBMnCdgq7OJSMYhThqMRw8EAUxnyVRYU3WvlaiUlOIfSGq0CHEc4&#10;ixIuqJOeX/Di6Ijj0zNOjt5yenLCYrFgPJnw9OlT7t9/wA9/+EO+/PJXXF5c1T6KWINzr+MxSZqm&#10;vPfee8xmu1Q+UKxoqQiQYbEubRX1+mJt8I2kCmtHA35K0oSiLMlWKxSwWpZ8+cUXZKsV3kOaDFFK&#10;96oZNyW0N7TCGxKcuo+ttcRxfMufL8ty7Se3/ak+H6RNXPBdQJFSylsEX865Wt1TIIVESNZga+FF&#10;AL01Ku031vzNceKmWLfP/23iRFkX9TsXQD3eBbISZ0wAstlrUL1UisvzJUpGGNPEEwLnquBnaY10&#10;ivF4QhTFWFvh1zxI/s4YvBlLWjfKmH1xlrjlU7b7uuur98VNfSRdfXFOMwbasZWSah2vdQvVu0XT&#10;fUCFLgD2XQR5m+K+TWRVbR/7f6RAuzu+r31obhHntVXo+/q7//2x0ZfvAwK0+79doN5V3OvGC74n&#10;7rsLCNIQDvQBN/qAyt3i/02ghnflnvpAqHcRgd1Sf90w79uf7wPz3q2gxxroe00Lxsa82G3AxDV4&#10;oRkHDRnjpvxPl7hjE7Fgtz82jYm++XQXQV53Pe9bXzfNp751ZlOOpj0fugD89rP0zccbwP/ueL+h&#10;xmzX+42pgZrXe08gv7I2AKyjKA7vxt3MFSol18rCdxF59u0xN3NKfUQEQQn6rvf6ztzkhuvvyi31&#10;tbMP/LSOiepcYh/hwqa5ifDrGC3kooJieZ4VvHz5kg8+/Igo0lQ2gEV9HbcpqYJyeFmtv38ymTCZ&#10;TCiKgqurBc7atWK81DHeSxIvSAYDxuMJZZEHn7eH7KVvD2mu25Qn7yN8XceGLVBZGG/qxvwpigJb&#10;j73rWNLdGOPt3FXj7zZ+WNPnZVmu7xNFEUop4ji+kVs0PgAuEQJjLEI4FosVUp7gPQwHQ9IkJU0T&#10;KlPVxFSq9gcrnLNYK3DO1r6twntBFGkePXrAcDjg7es3LC8XIML/WRtyRbLx3UTwxxECJwQqSaiK&#10;kso6pIrAW7QKZI1RFJHnJatVjpPi2l+XAukDIFo2ubqGHBe/JocSslb6dgbrw/2sc6yKgsI4qjoF&#10;l8YxaRShlMRZR+U91oNxnsIYjPVrIgclRVBQlgLrPKsyZ1VVtfJ8iM8TJQMRl7MgJMZaSuuxTiBr&#10;4HqkFRKPcwbvJcZ6Ku/DvaQP91ESrRVaepwPY6DyHhf4vNA6gMnXZJoOkA4kKK9wXiG1wJqSq4si&#10;kEI4wcmFJc9hsYRVrngsEvZnDl+uiHFkry/YyWImo4QoEkTJilgrfvThlMlY8S9fn/L6pOKrt1dc&#10;nBlkFKFSjS1t8IOdx5UlpixRUq/9H2MMKlJoHZGmMXEckcQRgzQiiWPSNGU6mbK7u8vOzozRaFSD&#10;55scTSBFGA+HYd41a4kXONteq1z/+rPO63bWM+/xdd4GH0gNAi+Twwu/zsGG+NPRJlWBoATvcPUZ&#10;TyC88GFQBvCnl+s1L7Qn7COuVrP3yoJXSKkRBHXv3dke/+6P/4TPv/iS+TIjitJAJGU9l+fnCDR4&#10;yenxKf/3f/5LdnaH/K//6U958eI1wnvKPKeoDJHWKBXhnMdUBp1GOBVzWRZ8e57hXcWTqeTBKGIa&#10;KbzNQh+ninv7lqMLx+XSc3ZlOFus2J9FFD4GFSOjGGEEwhuePh7hZcWXv7lgPvd8++yKyiqePtpB&#10;WoN3BaNU8f2P7zEaL3j2Yk5VwnzuqMoMFSfEo4Sh1wzTEb//w4/Y393hH372BZdnKyoDF1c5q+KI&#10;l0dnfPLJe3zv+0/4/icP8b5AR4YPPxwxGX2Pb59d8PzFJaenK66WhquFYG5X5CR4uWQ2FaTRgA8+&#10;esyDh09BlHghefbsFat5yXIJV3PDP/3zW5IYZlPF3k7EvYMR+7MBaZIwGk3RSYTzJTvjiKz0XC0M&#10;q2VFWWR44VHaYYzFGMPR20vevr1Eacn+/pT9/SmRVoEUZFGQJEkYE84Ta02SJsgIIgujYURMIMhT&#10;ekBReZwxDKIMi8cJxXA0YzgccnF5gcIwHGp2JhG7hzv86E9+wnsfPCWKUpQeUpWGq/MzTt684vz8&#10;guPjM5bLBWVeEEnJ4mpBlmcIpdnb3eHRe4+J44jZwX2ePP2QorJcLjL+9p9/hleS6Wyf5eIK5x1S&#10;KQpj6vXfvzN+2uSbbPY/r/3ldylutwG7d52NbWpf3/lqHynd9e9vE7w1JI3tM7939cWmcLTtS3bP&#10;bLtg/D5fr89fbmLX0LZrQqJNJNVdP74NzO72SZ+v/67xsCke7Du37QPBd+PWvrPbTUTo3bGjlLpB&#10;dLXeO7qAeAJZ7yZAfHfsNLmz7jjfRHjf9877xmb7nbZzG5vm013zoU/MoC0i0H33t88T744ztra1&#10;rW1ta1vb2ta2trWtbW1rW/u3ZFsA/Na2trWtbW1rW9va1ra2ta39K1hzaNoARzYVTnftroLx9me7&#10;9+n+X59CVbsg+i5VsG6hc1/Bcx+Qtfnetlp897na6uxrMVZuF/Rba2+wtm8CbmxS7WpApaHN/apY&#10;mwoN+lUI2Xho3z3obwO5+65rru0Wf7ev6QLou21o+ruvEOVdwNxNYOFGLaD/Wv+dFLC+69y4C5C9&#10;qR+6beuzPlBHXwHGJiW8bjv65uCmudr+jnab24z+fcQF3We70Q5uFvw0BRYNOH7T3Oi2vTuf2/2h&#10;lMJ31FzXbYIb6uR9cxm4pRDbHuebQD53gcWpi9JlD/DghrLhhrG1aY5vmrsNmKK9hkEoeO4WAfU9&#10;x6Y1tA9Y1H3foTD5+jsCuOr6mjXxSasIplE87RZB1VMV4+pCZCERQhEPxoxnoRB86R2FswwnUwaj&#10;CVdXFRfzFX/3j79gOtvl/ffvM57O+HQ05IOnj8iWC5bzOZfnF5xfnIfiUiGoyjIA8aRaq2t7LF4E&#10;VRyQKKEZpkOSKCWKBKORJI4FSmmUSDHWscznmMywyg1lJXBeYpzl/LLk1ctjzk/PODs+qRWVQ8Et&#10;BtI4Ymd/wP7+hHv399iZjUgSjdSCJPUI5VguMs7Plygt8GLA8flbPvvyOa++fYYrKqSSfP8PP+KT&#10;jx9y/2CElIb51ZzTt2dUhWOcDKjSgmgUU5aW5y9PubhYoJRkZcEKybKCVSXJK8t4LHjv6QE7OxOG&#10;Y4Wzhjcv3rIqMuIovJ5hKtgbaWaJJPEF5uKSvWnCMNY4E4p2L+cZlytPNFAMpUQLzWmm+OzVnM/f&#10;GBYOSg3RSDMeD9iZDPnjP/oJH3/8Hq+P3vC//e8/ZTIcUMSWf/7sS549e8PReYGIB1SlY5AMmI1H&#10;PHh4nz/4vR8wHWlwFVXlETIKas1CInWE97B3+IDTb+dcLlYMhwNmzmBMgVaC0TDh9PKKfLVAJUNE&#10;nDaTf118HBRM673O+RoE43DOIKVYAwriOEZHQbWsvbebGojpW2qfDbCBWsW6GfyeAILHS5ySGCcw&#10;xuOVb4FSAkjR1chHKRSRjrBRhXURcZoyGI7Is4I4HjBIq6B47CtA4vA4oYmiiHQAprKYogjrha9B&#10;/jjiOCGKA6hhnhVIUfLmwnEwHpFEEcOh4PBAsMprQLoRVE7gvaAsKypjKSvQUcrjx7v86usrVoWi&#10;cimRdGT5CbEPSsSakr2JJs8tp+c5+/cku4MdhDM4ewWVYTiM2dt1lKVnVXrOVit2dUqqBelAYgpL&#10;ZSFNI1Q0pHCCpz/8EY8OpxTzC45fv+Lo5XMiBan3HL98xuHj+4x3xngVU1jLbG/KD37vB/z9f/sZ&#10;k6HkzYtXjEYpWW5xpiBxOelIM1wEYMZIJZSrBd989hmJksxmEpdVvH17yt7sEePpLkfHFyReoyKH&#10;iiIu5xVVJUgtoA3ElkEakyQJxpXs7U3C2lKGMXR0dkY6iNgZJwgvSWPFdJwyP8koCcCGRAxY5QVR&#10;LFjmOZHWTMcxF5cFV8tQRB7WOgt4pAfpHEpICmNRQlBYiCqLAFJ0DVoM4P24xnctcouXGUppxkoh&#10;lUY5i5YQq5ooRwTwe2V9DTZpQFkhpnBCYI1hmESkWpC5CmQcCvWdRwiHMwbvg6KqrIHmWZaxWCyI&#10;d2LG43EN5imYz+frOdgFGbT/3QDAGzCtlBItPdRKkM4apPdIqQIYCI9UASxsqgBCSgYDpKmCUnW9&#10;vxlr0UoipaIsM87OTnnz5g1vj97y9dff8M2Ll0F5UgiU0MRJzKqwfPnrb/neJx9ycHBImsb8/Oe/&#10;4OJyGYA+3oLnBrDu4OCAe/fuEw8GCFvVqoit5+z4gE2RLaJZb0L/m8qQZVkA61SW46M3nJyd41BI&#10;rUCqzaDTBgzS+A9cKxo2YJM2OVaf2lYbjN/1dzfFbF3fr022tQnQ6n1YI6UK6ulNPNUQ8QjfFOua&#10;dd91fe2ubSJH6/Pv2z8rpSjLgnQwwDrBaDiqyVSu/R/nHGVZMl8sqawL6pJK4WsAlnVmDXRN0xSt&#10;NIUt1irhXZK5OwHqvi/u3Azubz/Pu8jLNqlCd6/vVWKrnfZNKvZ3+cF9z9lLevWOIuu+gvQumLHZ&#10;w39b6weKio3KcQ2Q9buosN3VJ11luDZBQHvsbCpEvwUmaMVW3XHWjVmv/f/Na3N3fG1qf/fatsqq&#10;68ylTcqDvfET/SDpTaR1m0Dbmz7bex3XCrO8IxZsv4Oa4qSHsOF6fXsXyOe3zW9sJGbrmdN9gJ0+&#10;ose+PNx3IVC8K9fXl7N713vqvV8DSuI6X6WUpg7u6/ZLvLfrMeicq/2XoER9raZdrWOG5h1qrWgI&#10;V/rmdhvU0p1b74rN+wgV+gA1G/NC7xiP7yJY7Pv5rtxOl7TAbxyb4Fs0P0FxtO5PFfHixUtevnzB&#10;g4ePUE3uhgByrp1QvICyqoiiiKosubq6pKqCMnmIpcDLQISnvcQ6gY41o+mIVbYgm5tbucu+8f2u&#10;fPmdOa81WeA13VBDdBZF0ZrUqZ1vaQBXm3LNjaJsQ7jWXFNVFVrrNYlD2ze+Hvc14F9phsPRWul1&#10;sViGvt0lxJ/OYkwVfBXbrM8S58wawAUEUgjAV4YkSdjb22U8GHB+csH5+QXL5SKMBRF8f1m/O6UV&#10;1jtsWWKspXIOJwVSeITzCB9UsouiDKSYSpOVJbbO2aeRIlE1cZyz+BpsuV6LCDGdlKClRNTkCSGW&#10;MeF+IpBexJEijSIiIQMhng8q4KYmUfDOo4RGKYGSrJXMHZCXBcs8x9RjOkEFYDpgvccRCPZK5yit&#10;R0cRSiu08CgR4inqPJP1Ho9E6tBu4x3KOypTYQgEWJUTWN/wZnq8NcEdFjL4+z4A5cHVwPeQ57Am&#10;5KzSWDEaSZYLzzJ3lBWsipLzvOTDxwn3pikDKrTwrMqSq0HJziRitONJE4d0C94/mDAaPODLby/5&#10;8tsXjGKB057SVKTRkEgqDvb2OL+45PJqCcIjFFjnKI0hEp7JeMx4NCJNYuJIEWvNMB0wGg6Z7czY&#10;291jZ7rDYDAkjiIEUFWWKEqZjCdAvaa2gO43yZbaRCetfWO9Jgayw/CzxyFqUKNck381AHjqOMi5&#10;ayLp632iNTedC4D5BggL16D4+u9m1Qu5VklIBdVkGMqFOaaiEB8A9+8/YHfvkBcvX5EmkvFoHPI5&#10;SmFMmP9RNOb07TlVWfBP//AvyDJnNp2R5QXGLMA7nHF4K0ApPAodD1iWJecl+MuK0kJpDR/uDjic&#10;7CFwKFfy6H6Cjwv8mcUtNafnhkVWMM8q8uEm120AACAASURBVAKeHEbsjyXK50gUn7y3z3CU8svf&#10;HHNxann2zQXLxYKnj3bYGScgLEmi+fj9e+ztTvnVV8dcXhQsKs9vXl6wcpLh/gNOzy+RtuL9Rwc8&#10;uL/DP/3iM755dsLVlaMsBXlp+Nk/fcPRmwvOTlb8+HffYzAaEqWKB489k9mMe49OOT0tOL8QvDma&#10;8/LlGWdnr/jNNyd87/uf8uF7D1FpiUoEjz54wt7OjKdPn/KLn33O8fEpWWZY5WAMXFw5VvOco9c5&#10;6UAwmWp2d6fMdodMxzHT8ZjhKGI2i3FVyen5CXmZASNWmWE+z8mLQECRLS2Xl+c8ez5nOp0yGGiU&#10;qvD+CuGa3LtCa4X3DikjkjRGxILS5GRFRlFaQDDdHTMcpUipMEZhHdiqQglDBGRXhuEn3+Pew0ck&#10;gyleRFgfYbwgKx1fP3tBscpYzFdIqRlPdhkNB9x7IKnKgpO3x3ipcK7CuIj7D5+i4gHnl3P+y1//&#10;HZfLJfv3DzGmZDG/CgD6wYi8NCA3g4u7ccVv58ez8Uz5XfvxXUTMd8WP3TihG1+1fbvuOWw4y+HO&#10;mKz7+77YdVO733Ue3HeGu+msN1zLOvfWxMVtP6N9lta9d/u69hl433P+NqR0ff5nH/lae7y0Y8ju&#10;WWOzjt9F8nVXfHTrc34z+VW3bW0/v7s/9c2HPoD8XWfB3bHTJdH+LrFTNwd1/cys99m+2orvEn9u&#10;bWtb29rWtra1rW1ta1vb2ta29m/R1J//+Z//+bYbtra1rW1ta1vb2ta2trWtbe1/3H7583/eePDa&#10;Vxje/rmvsGATMLgBQQA32NK7oNNNQO6umnf7+7sAiu7vukpE3YKJrspXX9GpEPLWZ/rUrLr36jtk&#10;bhemXz8/9f3VDXB6Y11g9SbQ7CawwqY2db+j+17abWy/i24Rw3d5n5uKQpvnv6tttwvRb9/nuh/7&#10;FSJ+m4KWTerZfdZHstAHhG//3Vbrbo+7d72/9ufa5BB9Y+MuBbduf/SBDbrqj3cV3iilbqiG3+ov&#10;cff77FtP+hQavfe4WinjVmGFFL3vpa3o1tf+TWN4Ewijq7bQgD1EDVzqzos2uUhzbRfo01f80y2m&#10;ulWsI+4GKa0/432NBwt/Cxo2D7F+L7dIT1gLz4eqXQFCil4Fu7uKwwNBSFDM9v76/qEN9b0Jitii&#10;BvgpHZTJ8qLA2ApnKsoiFEEjJJX1HB+f8NWz15xfXrHKSqRQIDUeRxSBVJbJOGJ/b8h0GrEzjdjf&#10;S9nfH7K/P2E2GzDdSRmPE8aTAdPpmNF4yHA4ZDjQxDEgHHlhmC8r5kvD2UXG66Nznr884fnLM56/&#10;OOM3X7/m889/za8+/5q3r44plhmJEoxSxWgo2ZvFvP90n+9/8piPPnjAkyf7HB5OyfMlP//557x8&#10;9YKdnV0m0x3S0YS8qDg9X/LZr17wy19+wfnpKUppPvjoQ/7jf/p3/MHvf8zB/i7zRcbrl29ZrUqU&#10;TJkM9sDroLozX3K5yDA+Ip3ssKoc89xQeE9pPXnl2T8Y8/1PHnO4PyaJwrr5/OUJ52dLBBItBEMt&#10;mQ0UO6lgKCqGsuLe7oDD2RAtPGVRURaevHLIJMKJmKWJeXZh+YdvMj47dpx5sFqQpIrxIGFvNuU/&#10;/i9/xscffcAXv/qa/+P/+iuKImc0HoLXnJytqIhJxjus8pJBnLA7HvP0yUP++Ce/z85kgI7DeImi&#10;BKmiQJoQx8RJgtYpg3iArQry1RW7O1O0lownY4aTHSpnOT45xoiIdDTBSw1C1gCvALwVPqiDee9w&#10;1gbCDR9U2KqiBr9HUVBvr9WF16QfzmGcXc+7NjB+DTqr18Pwu3peiKb4MKjhXYuRietCdmpBRAIQ&#10;wgPWBRV05zxFXiJqkGVlCox3ICTWhTJrTw3oNxZvLHGcYI2jKiusseFZpEQJEN4FkEhVcjgdMRsP&#10;EBi0lsTJkNx4LIJISYYROFuhVIT3iqusYrB7yG++OuNisWQymRAJh7cZzhiUFDhjqSqH9ZJ5btHD&#10;GT/6nR9QlitsVSIBrQJ4Yn5VUTlYVYZ0lLIzGTCIBVEEKIGKUu4/fJ+f/On/xN69Q3QSsX+wz8HB&#10;IaeXS1bzSyKtyfIcpxIOD/Zx1mOdwXnDZDDg/OKK5XxOmWdEyYBVkTOfX2CrAlcZlJQoFZHoiEgK&#10;nDUorYmUZrUsKfKKdJQynU0oarINoRVZaTk7yynKoOY8X5ZkRcVwNGY4GFOUBVEUc7WsWJUlUgvK&#10;yrDKc5IkJYpilIqYrzLOLzIq4bFAFKVYW1FVFqFUUJ6TmtWqICs9VeXQCmIdEekI54Lqu0BRGkvA&#10;1clrv0s2+7fEC0lhHE4pchPWDLwjjjWRVnjR+OP1vorA1EAwUa/mCIUV4BowvPCkwwHGOa6WBVJF&#10;SKWRBMBAAJUrZOPfAEqrGqQk18CcLtlUo4TZVRVVdZ90fWUpBVESUZiK/b19fvzjH6OUwFmL81BW&#10;JVVVka0yiqJASxkUGglAB2NNTegiuJpf8Itf/Jy//Mv/zN//9Kd89dW3XM1XSKXROg5EFXGCEBJT&#10;GgSS8WREmiY4a3nx8iXGuFq1z4e5XPNe7O3u8/Tp+wyGQ4QUVMYgpW42zBskOEJK4igiiqLgQyqF&#10;825dmJxlGUVZ4Jzn5PiM58+es1wtkFKE9VMq5Aafkx4lrMbPvgZayV6lsa6v1BfPtf/dEPg0sVLX&#10;32r7ol2ytnWbpbgVP4laVbTpt+siXW7FCXfFLd9VqW5dQO0MQkqGyYCf/NEfUlQZx6enpIMB+3v7&#10;LBZz3h69ZbkKwIc8z0OcqYIiZFmD9JSQ/OD73+N3fuf79ZwvbxCl9fmwt3zslpLxjfhWio3f1fc9&#10;fYRYfTF6N97uA762gWhdf7kby2+KXfsK7Xvj/57v63u+LrFYd+x//0c//q3yK19+8VlvvLGeyNeU&#10;XfWf2hcWgVjm2i/gTkK0u8iz+ogO+kCd78r5yJrkq6HyEjVQTApZK+xeK6eK65Dvxnd153WbcGDT&#10;GrLp38aYXlKNbn/cjmGvW+hrZ+wugMOmeH7TO2je3a0chA8KweC/U/7huu+bfnKtcXK9hnX7p93H&#10;d5FjbMpldNvQB5jYlFdpr9/NHty0p72+byJCeVds3pdz6iNS2ERasCnHJBC12Pj1c2sdscoKvvjV&#10;lxyfnBAlCdZ7VDMWpAQhGIwGSCk5Pz8P6sVS8OTJQypT8cVnn1OVDVhZroGNd63Zm+bjzXdUq6O3&#10;ooM1YNz3553u2rN6/nPd1k373qb+7eZQboNx6jxdQ7DTyqWKVroo5ErkOvcanr2Jy8oQSyjN4b0H&#10;xDquycosXrg61yHWuYaojpeyLL9eDyQBCCwlSmmEFDhv8MLhsBRlQbEqgnKzc4H0R0qoAc7fNRfY&#10;l+9q95W1ARQL8PjJe0wmU6wJz9mAzxvQenfva0gX2mvr9Vp1O/+sdSBCE6L2u+s11DmHNQZBIKES&#10;zaZDIAyqqqDsXlUVkdLBN1dQ2are+1UAUbsqkLppRVWVOGdQWuCcwVQGPBR5ScMl40UAPfsa9K+k&#10;DPMrILaRIpBkIQTOe1w95GUNcI+UwLtAvlVYz7Kq8Aicg0RHIZ6vH8U63/oOgUCilCTRikiCcBaQ&#10;GAe5CWB074M/NkhitARZk4Q576mco6wCKJ0aQC/xaAFxpNAqoqgc8yyntCEWj5QmiTSRApxBeAFS&#10;YREUlamB+xFaghYigPK9wwKVAetFDbZXxFGEasD73oITGOvJK4Px4IXEe4H3IUepVB3bi+BlUOci&#10;KuMwNqxriZKMYskg0SRJXBP+OZa5JysEi1WIUZRUSJ8gUAhvcdbgTUW2WpEkod8DKVvK0yf3MKbg&#10;4iLDeRgMYg73dnl0f4801rw9Pg8xpgSpFAJJmih2pmOGaUKSRCRJIPobj6fMZjMO7x1yeHDIaDwh&#10;0glKahCCSGl2diYkSYz3gfzNWbfOx3jnQn6niRmbs5zGX/E+xIJtwHzjf7V8BtfsxSLkdBsSsa5f&#10;U2ddr4k5aF9TT7F1TjTsD/7GutzsZ03KVtRtCWRzpioRIryPr776mqIqieMIJRS4+vxGCGIdkUSK&#10;5fyKLMtQOkKokFCqqgJjDM5BWRqstwgl0UqihMBYR1Z5rA9/FJKH9/cZpJooksRJSpRotDIo4RFC&#10;kVewyByLVUWe5+xOxyRRaIuxFcNhzIMHU+Z5xumJwRhYLbLwnEKAV3hb8v579znc26UwJZfLnLyE&#10;5aLg1dFpiMddiU4T7t074P79XRLtiJRidbVCOIGzgovzFc9fHfH2Yk4UxwwGE4bjKYMkQTrLMFLc&#10;O9jnYH+PR0/uE6cRr1+d8eLlCUdnSxZZhvUVUgmmu7uMpxO0lmBzBqpiOpJhPuPxClQc1uZVBsdn&#10;GS9fXXFyvmSeGfLSorQmjhXJQKEjQZKk7M72GY9GJLFmMNBMJjG7e1PSNOHqcsHZyYLzi5zLi5KL&#10;i4Kzi4LLq4KT85yz8xWX84q3J0tevL7k9fGCebaisA4vNA7J2cWcN0envDk64/R8TmECUc9yUXC1&#10;LHn+5ooXR2e8fnXG0dEpL1+94etvn/HVr39DmS3Y3zvg8N49Hj+6x3QywjvH1cWc47cn5GXFzv4B&#10;UTpADYYcPHyIwfMX/+X/4Vdf/oZ0MELIQI6C8Ozfe8BouktuXIvuxW30xbtnN91cQB/pWfAn5Nrv&#10;as5WG99jM+n2dR62HSdcf0/79914svlbru95vdfL9ef7yMbC2Z6ufSZufI+oY4YuyP/6u68JPdqx&#10;xV1nxN+FyK+vDqDJoQmh6vijHS/7G/HJ9bpV55/XeRcfck8NOeE6ntlEti/W/dC8l6a/2zFc9301&#10;/xeIq9oxi2y902tysev+lj3xoWz9ad+jp90tUqlb55s9sU73PP12HC9bz38dX4Z4sP8+m3172eq7&#10;8Gzh3qJ1DtF+du6InXz9/n1Nhtn4/ncTeW+KGQA+/vQH26KcrW1ta1vb2ta2trWtbW1rW9vav1nb&#10;KsBvbWtb29rWtra1rW1ta1vb2v9Paw5v26D0xtqKau8CPd7Fat53oH4XQKIL+Oy7Z596dvu+bcWp&#10;vu//Lm0I17hbz9JVlm9/tq9vGusecl+31a6VejYBlJvPVlV1SxmvC5T9LmDttupP3zVtNvj2+OiC&#10;ie9SmbprfNy87mbh5l3q090+6V6/6Z596mp9/XIX0PuuOdTtg00AhC7guV0g3gdM6AOMt7+jT729&#10;DzzUfa5un3WLyLvzp29ut9+DbNRJO4D1bh905223//rA521V+voD/etYz9i7i6ThXcqSm95pG/Dj&#10;rF0rwDv6SSjWADEfVJb65tpdbeiSH6znfwcQv0k1Yw0worNeiRb8puf9dPutD9i0eR0JxTRNkXXz&#10;+VuqnmvgmgoFygi0EKTDEZPZjOXiEuKUeDJhWFX1WgFRDKZa8t//9m/5x59KRsMhu7sTxmPNbCfl&#10;0f19pLc4U7FYrlgui1AE5WC5XLGYX1HlBhuQlsTpgLKsKPKKsjAY44KCu6v7uVYDd85jjMP5ALZL&#10;YslgmDAZxrioYjYZsbczYmdnWKv9pExGA5wBYxzWWbJyhVSCx4/vM96Z8ejxe6zykp/9y6949uIl&#10;Z28v0ZFmf3/G+x8+4dNPP+DwcA/hHWcnp/zmN885evWKh/fvMximCCRF5Ti7Mnz2m1MuF6uQMRUG&#10;xxxbecrKEyeSdKx48sEB9/ammCJjeZmhk5SjsyXPX5wRxZBoye5AMY4849jz5N6EaSIYxKGw21lD&#10;nlc4HxTOvNcsFp6jecbLOby49Fx6QS5EUIUfpAxizccfPeXf/9kfs7u3w1//7d/zl3/5/yKU5MGD&#10;+1TW4LxkuncPLwVfff0NsZZMRin3Hxzwuz/6HRItsbagch7QeAuJdKgoJo6SoOIsUxSewXiHl2++&#10;waugnJblOcY5kiQlTWKWtsJag6pBSQKJ846ysISiLhcKu71bK+hKIdfgAanCHhoEtmvgnBAYQrG1&#10;80F1m04xtCCo1gXlI9YKkgFPLJF4lPAYG4AZogWYCsVpYR82NoCGRQ0Y0EoTRQlGVchIgxRYZylN&#10;rT5pNdYYYh1RRQHsUVQlUkcURUmkFYPRiGEyoFg6TCVAec7yJc9PVwy1YzpwxIlAJREqjSlKyCys&#10;qopUKjSKKNIkOsPIiidPZnzz8pzj+YpJGjMSA7xd4qVgOh6DMFytFiSxwHqJjFLi0R5KONzyElii&#10;lSPSHiUgGQwYzQ6Z7k84mA7wzvD5Z59RZhUSwTAdcFlVZFWFQzGKhvzw93+Xf8oWFBcX+NLx6quv&#10;me3vs394QJZXGB8xG4758NP3OH57hCkNL75+hhrEWD/HjFNSIbClIE2HAZSQrai8waGYjEZcXeRk&#10;meHbF29RsWI4GmCcwUrBbJqy2Ms5PykoK4+VkJ3lOP+W9x8/QYgYJzw60dgrT2kdWgnmK8PrkwvM&#10;7g7jwYAkjhiPNHlmyCvPqvIMtUQ5z3JVgJCkOmIyGLDMlpQOMgPaOKKaNAYLOIPEU7mgFJiVFiUV&#10;VJ5EmKASqDRx7BloQeE8y9JSeViZCqcD6YF0jlhKKmFQSiCtxFEr8AmFx+CExDuLFlAVJfv39pE6&#10;5u3JIozfGohASzGoKqugfqg1URLjvacoijVAUimF1lGtsFreUhRt9r6qqta+cnvvDCCfQGaR5zl5&#10;lpNoTVWVVM5irUOqAC6RAqqyQBAA6MYaclNyfHzCq9ev+PLzz3n2zVdYUzCZTFFa4YVG4AN4REdr&#10;wIIRBilgPl+AH/LixRsuLxZEUUJZ5AgZimatc4xGE5689x5pmmKcQzmBNx6EW5NsAKh674/jmEjr&#10;FoDDoaKgap9lGXmekwxSFvMLXj7/luViziBJ8L4i4LlEry/SBSLfBMBfFwG346I2SU9VVTf2/W4c&#10;sQlk3AeAbfvKDRHC2gfrFMNXxqyvWbedsN5e+7XceqY+X7AP9HkXKHD9LPWarVQgZ4mSmHxe4QUB&#10;6I4g0TEmL/HeYK2pQf3gvaxBbwpjLF5FJIMYlEfIGrzTGfNtP7lLFteNKxrSiKZ9jfJcW62rT5G9&#10;r7/64uAu8LEP+CfXipn+Bh64L5brxjnvUjdu4v92HCTfAQZtrE/5/V9Doex2O9/1naIV5lz7AN+F&#10;3KyrutaXQ/kuSoJ9cWe3RWIDFLQh6Gh/piHkuEvdsK+/+1QI74rx2vOhTUC0Kd9xu7/729C+XzdH&#10;0QfCafa0zSBm7iQjvHlt/xrZl3u6i8hy08+blPn64sB3qa13+6y9hrRzS5tILfpi3zY5xV35l99+&#10;Ht7+XdN/ZVnWJDEK0fYj6lyDsxYZyTURYeOjixqsq5S8SXTYqAu/A/D/rvci1uB0rokFW3m0d3VD&#10;H6HELeKLjrpmX193lTT7SBf65lEzDX3tr9ychd33eXusKiUxxmJsxYsXz/no40/YP7hHkiZYKvKi&#10;ar0DtfaRgu+o16rqeZ7XKs5hHwrXKtJ4gBs5snHGxdHZGni6JtfxbWX6zUQD7xqP676XEl37NiG+&#10;JPxsLcaa9b7UVn1v/J4u8dOm9bs7tq216/V4DZyvFapN63uuP+/J8wLIieIIqSXOV0RR6E+Ex1iD&#10;c5Yo0pjKkmUZOpLkmasB9p6ytMznGWVZ4myFQzDZmeG8oMwLcAYdKUxV1srrwYd21gECpQAXgPJa&#10;Bx/dOUdpHIWp8znAMNJI4VGAkhIvBKWpAsWMkBDC2zVZFCIQfzlXA9uNpTIOax2jUUIcaYQzNIA/&#10;4wI5ovWgpCZRGi9MiFOTGKUVhalY5UX4HiCSkkhHyGYPweOtxRhD6UK8L32I/1Tts2ilsS4Q8RWl&#10;Q2hRk1lSA5tjBA6sxzgojbkmrBQSnKvDq0BOFsYw4II/bHFYE3IXURQRK4GSHikcWjmGwwBwLitH&#10;nle8PnXMFxXZY82DPcveWOKrhMoWlNYxHCiYZ6QuQqWanfGY2e6Mw4P7PPjH5/zNL79l6QQP90YM&#10;Is/z82NwHqU0xlYoKUgizWQyJk0SojhCKYmUiiRJGY3G7Mx22d3dZzSaoFREQ5QglWI8HhHHcSDJ&#10;WJOjiTXg/cYZlGuD1G/7Vrf2c+9rkGe9NwoRSDbWfodEiGuC4GsfuyH3dG3M4DpfHPKfDRI+vN/1&#10;+r4GF9Y5awLBWRzHVN6h4wiP54c//B5vT4/5r//1v3F5ecEoHRGruI4XLSKN2dvfZToZkeUrFqsV&#10;KvC3kCQxcRSzXOYUNhBIeKfxXhDHmjKvqKznIhcICy7PGQ8X/M4Hu6HfvWc2iUjilMnIYswZlfPM&#10;M8hyz9vTgn/hNR88nLIzikkThclyprv7/MkffsQvR6959utLznJPnl3y4KFlb+bQQlAVhocPpgzH&#10;HzL8IuabZ8csM8/VZc7Pf/mCD98/QKU5kx2YTe/zwx/E7Ey/ZncW8/XXJ5ydGaSXlCvLv/zDc158&#10;dcRHHz/iJ3/yAw53E7zTCGG4unzFfAFSJfzBj58y2Rnzq1+/4fTNMSevjvhqf4c/+eMfIdWc8TAm&#10;HcTsTIfIcolzllEas1oZ8qIK5HPGIZUgTULOEARvj+a8PbpA65dMxwnpQDKZjpiMpjhrUdpzeLhD&#10;kuwDjjhOqUrP+cWKVVawynPyVcFykdVq8QahBEUBZZ6hhCBJFDIWJMmYPPe8fHFGWXi88UglasKL&#10;Ei9C/iBSEi8FYnnF8esL0tHnpMMxg+kuo+GQYRrxYH+fUTogyzJOLi+4vLzAObDGY71AD0ZcLjOk&#10;kfzu9z/FqYi/+uu/49tnz4jjmDIvsOUAby2XZ+dcXlxw8PD9MKUaMo6eiGhNGNohzOuSiG/ag9sE&#10;iQH8TouU1/acyYqNsYBz/gZw/qbHcnO/bwjlvBdIqe48z+zGbe3vbZ89NyRAt88Hb8eTbWB0uy+6&#10;PsJdxNmbzmtuk4qzjk1u+z4O58SN99gGnrfVwrlj/W2TwHXjtc0EXdyImcN77rvX7evb/dXkmay1&#10;LQKi5t6OXsIBvrv/3VfD0B1f1++g/buQJ2rHud3ahLti3eZ8zrng4zTg98Dlc7f/3oy3Tee3fbnE&#10;vtjzu5ytb21rW9va1ra2ta1tbWtb29rWtvZvybYA+K1tbWtb29rWtra1rW1ta1v7V7C2WmK3qK6v&#10;mG6TMhfcPsTuK6zuK+psF+93i+e7n+kDanQLn/s++65i403Fpt32d9Xfu//Xvc8mMP71dWJ9+NwU&#10;OTZgj+a7m99fF3yw/vsuMP9N8y219fBz+7i++Uyjrth9tvbP4ZnoBcLcBf7u69N3FTD3Pdu1ckB/&#10;wUczLtrjqju22899FxCm26eNuoRz9sZ7eReQeRPop1sEsYmMAlgXZHSLfzbNmU1jdNOzt69RSgUl&#10;S2NuFBx1wQDtNgtBDRptgSREAEr03aNPFbBd0Ns7d6SkETFfK+NAL5CqT0m9+376VCVvPSM3Qfbr&#10;+9TTSLTm0nU/+DVw2hizLkZsirE8IFVQZ2qLsntqtfWWMrSQgkbcTTQFKv62yuFd865eatZFLk3R&#10;T7dPmoL+TWCbPpBc35gSMhTVNuOo+du11ZeUAimCqjChoFQrhRCe0c4Os/KQ5eIKryJG/x977/Uk&#10;y3al9/22SVe27fHn3gtc4AIYYEBgCM7QiKEIRuhF+qfmv9GrHklJDEkcDWeoMSL8tbjH+zbV5dJs&#10;o4edWZ2dndXnDDVPZK2IE3G6uyrNzr1XrrX2+r5vMiWL4B2GxfwEhef28SGRiphMJ0wmY169eMHT&#10;P3zJL50jzTKck5yfrTC5RSnPIFNI4YPCWhEUswxg/RytJXV/O0JItBKkWTh2FENZLClyg3claaKR&#10;UlNWFUIWZKMRR/vH3D4ccftowt50TF6sWOVLlosZi3nOfJ7jhWQ4mZBkCUe3DxmN9nny7A2ff/WI&#10;J8+eMZqO+Okv/phPPn7A7VuH7E3HLJYXzGbv+OarR7x98RIpFPvTEePxiCydMl+sefTyGb/5/RNm&#10;C4uREls6lHZEUqCkQqWebJJw784Be+MhVZEzm1+gZMLFasWTJ2+JY8FwCPuZZl87bo00P/j0PvuT&#10;FGyOrQrKqmKxMljvKJ0LSk9VxIu54+mZ58USZg6chMFQkw0HpFryJz/7KX/6pz/jfD7n3/8f/5G/&#10;+9tfkmYDbt+5TVFaitJz/95thISvvvkanGM0GLI/HnHv1hEaQ6ITnFcgFSpKUFIRR5ooTkjjiFjr&#10;uiEX0uGQwikWecXeRFMVJSYvybIBe9Mp5azElTk6ybBespGJ86FJ2XlTr43QKBlFMc4F5TnvAsg0&#10;AFE9Umic8zhvg5qdaGIavyGp2DS8NT7E1r7BByVCCM/JuSoA8jegYDaONDTNhwlqvSSOUpRUeAtr&#10;VRDHMYUOzeJSRQitUdiggOaDf9ZKEccpRszJq5JERkit0bEGJVFaYSzkuWEQRxQi5fXccTgoscYy&#10;MpooE6TpkGW1pvSC3Eu8NUQ+KMwNBzFrCj66PeTR4zOevnzHwfg26XCIloayWuGFZDRKOT5Iuchz&#10;JI7CWgyaweiAtXEU+RqpJGkc4ecVn/3oR9x9+BGjLGacetIk5WwNX/32V8yXS0xVUJWGojIsIwdJ&#10;RDyc8Ec/+xm/+uu/ISrmFHnO82cvmR7sY9GUPuFkXrB3dMyd+3d5/eQl+WIOpUJEcG7WJFKSKE2c&#10;CHQa4zC4ao21hihSjKZDltWMi1XFk2dv+eThLeIkxZuSLJIcH4w5Py1Z5hYRhdfXKjecns/JUgFY&#10;BqlCx4r10mKsJEk1Z/Ml3sMiyynKgnSQoAtLVUFZWrCOSZpiraFYl4gI0iQizSSucFTWsS4NhXAb&#10;9aJIK2LtqazDeoeXmry0SC+JUw0IbP1e89YgnSWJJJW1zFYOm8VkscIbg6NRUwxqdNY5nBAYL9Ae&#10;cA4vBA6LljCMJWk6INESY8JiiuKoBsdYqqpEGIkrPGmWhVg00qRZisdjTADcWFO1SJPaoM8QbKga&#10;XNsXhzdkFt55TFVSmQLvB+g4wZkKRqc6wwAAIABJREFUIU0d85QYE5rnvfMsFwsePXnM7z7/PY+e&#10;PGaxWCI9JLFmOJqCUIggqYd3jqLIA/GA88RxwmiQUVYVq3WB955VXuJcGDPvPVURwOJpOuDhRx8x&#10;nkyQSmOtwxJAUs7aAMarQTtNPKZbuYIQAiUhjmPA4Z3FW4MpSt68eE6ZL0kThVYSa2stLHE1dmnG&#10;ym38Wx0LCL8BQ10qUflrYMm20niXlKkLZG5/pi8uazchN9dWVQFkoHWE80H9VkoFNVmJrkGKAtEi&#10;GJFYLN67K3FItxl5m91M4HUZs1pXj6es8yjnUVoiIxFAYzUIxrlwLb5W+HTObFTImkZtVRMxWOvJ&#10;0hgJKCE2gPVt19F/7ZeKa+2cSHCdAKsNoO4DnXbj6Kt1ARFQDa1zKxXUYZ13SCEDmLQhYxLuCglT&#10;ez4EOqSGqCms7+bd6JzvzbtE/Y51/pKM63LO9iuEX83dmzyZ4Ntacb64EUD9frupMf1yDK/nM908&#10;5SZAdV+ufhOJQ1++3l2DfXnm+2zbcZvcolmDff65T328797aeVo7T+x+t/25PhLCNpjE+/7r30bG&#10;eBOQpO9ZdYnGunOxL0fdttb71mJzjC4BRLfWti2f+5Dn2M0Vu+PRro311SO6Pn8bcLeP5K87b7uA&#10;nvcRDvTV+PrWSwAcVxtiv+DbL98XxphrOfIl4Eps6gVSXPrdLgHdTcQB28DvrVLeFSLAjVqxv5mU&#10;sq+W+r7fbfMh3TnXN2+6gLQukcFN9ae+el4ArokakC65mF/w7Pkzpof7CKUCsK9FKqm1Jo5jpJSs&#10;1+uNj2n8j/cebw1CKkAiCarGw4Fmf2p4m71huZjX7+NGHfS6X9pGqrqNSOcqiO8S7BaUmB1VFZTU&#10;m3tpEwk2sW03Xukjjm1IU5vzmaoKcXo7XmyRvggBRVFsvh/HoX4TRRFFEZSiV+sVUkJVrBgPh7gs&#10;w4mcJM0YJAOKIsTnxlisNVTSB2XydUm+LimKgqqq0Fri6rw3G47QUQzOURYrKu+xNsTisr0vQR07&#10;EJSpvYCyrHBIhNYMoohhljAdpEhvWc0vwIuQblMTIdUIci/A1oSKubEoERSuS2sRWiHxRLEkTWKE&#10;dwGo6YIKe2UFy9IhpGAcR2gpUVKQpglxHLFaryiasa5B0VEUoVWt8+083guMs4FDr67JKalCraEq&#10;Nz7HOTDWX5JdSEGkFVpItJB4B8YaCmOpnENohWvIxUIUjGxq9XXNoT2HtRRY67GVwcugwO6Nr2N/&#10;j8choxhXGdYILmYwW+Z89umA+15yPNCkUpA7w6ryDI0lKXP2D8dkiUYLw72DAf/Tv/4RD+/e4u9/&#10;/4zZcob1BcJV4TxKIp0kkp7JMGWYZcRaEykd1MuTlOFgxN7eHvt7h+xND4miFCEV3oV3yGCQEkdR&#10;HWO7Dfmgte5KTrMNqNcX67ZjkuDfGxKfQJZwSRRsESKQnljrr9RQG5+8eZ+psN9j3dU8KlAitGI8&#10;f7k/YG2oBUtq4LwEpTWikggpmO5N+MUvfsa7t2/4za9/y8p5RDasSSEFria8yAYDkiRhNjsjX89Q&#10;UnMw3Wdvb4+yMDx+8pT5comzFaa0RGlKnCRUAoyHuZWYZYH/9h3GW3744ABNiRSe0SBjMo4Q0pO+&#10;XvD8dcHZwlF4eHFassxP+eTuHg9v7yMEnJ+eMJiM+fkP7zJOE371n9/iV5JnL5YoKZiMNV56lI4Y&#10;jQb8+HsPGKSarx6/4uTMUuWCr756y7dPTzmde37+R9/hzvGUT7/3fcbjV9w62uObR295+uQdZQnO&#10;SfKLkt//8jFvTk746ME+x1PN8X5KojOGccG6XLM8P+V7D4443psyW1a8fH3Gt18/4n//d3+D0pKj&#10;ozGRKNkfpmgfk8SevWyAnzoWiyXrsqSqCSmc87VfCOQNVVWxWCw5P18jZp4XLy5Q+g1HRwfsTUdo&#10;FVTrlYa8WICH8ThmPEpZrmLUUfDVZWUoqop1UXFxYTCVw1YVVZljbAlmxSff+YjxeMDzxyeYwuNw&#10;KA3pQBKnKWk2YjSdMBkPGA8j4lgxHGfs7d9iuneMs571cs6zZ484ff16M/ed9SzXOSdnF6zWOXow&#10;5rvf/x637n1MlI35zRff8MtffU6cpFDXK5WUqHr+5qs1zhq00hhnQ65Go9T9/j3Adox7015eAPde&#10;J+htr/+r78pAlvGhhEofsg/ejnf7SOH7cq7+vHA7CV13D/3qscQGkN/n024a5w3hNPTGrd5zbZ+6&#10;z392Y6Rt++rb7v99eea2vf33xbnb7r99fc39tcd/Q6ZZk/K0gfVNEcK198iamn87wezpW7iJgL39&#10;zLs9AN28ua/XYFMf7Rm/7jq6ify8WTvNu7Cb/7X3rrflYzvg+852trOd7WxnO9vZzna2s53tbGf9&#10;tgPA72xnO9vZzna2s53tbGc729k/onWbgW7auLypwa9vI/emRuHuJm9bJcpae2Ujvr0R3N2g3w4w&#10;v35/baXrvvu4DsSQCOG2gmjb52grQnWbEftAFo3CQPtvbdBHnxpXA05pQLJdha5GKfHq8wPwm++G&#10;71w2zjbHbtjuu+e82qjRnFttvtOoLTXX3x7nboN0e040TP7dedZ3/jb4/bLZ92ayg74x72tYbTeR&#10;bGv4BTb3WZb2WtP9tobebffVBwJofq86wKYuON11Glmvjun1JpMusLvvuto/N6Dt9hje1PjsvW81&#10;M4mNqk67AbDv3rsNIG0ijvY9tdfWppkVsQGEtxV92sdtr8G+puG+9dieu1CrqDeKznRAJPX5ZQPy&#10;rz8v60UXwHt2syaFvLw/JRWtFbX53wZSv1Eqpe77DuCeNnnCNgWGzZxpAfehBtdTH4/tCozvU8rr&#10;rqNrPqJWoqpFs64D3XzT7hmAwhZBUqsWOeFRcUI62uPsYkkmFHGSMBreJkoyytJw+voZZ2fnTCYT&#10;fvzRXX72xz9BOHj9+iW//s1vefLoOadvL8A7Yg1JLHlw5xClJPPFGu8gihNW+Zr1eoUSgHeYWuU9&#10;TkMjfGVygsus0FTEMWANCkuSCqJYMhgrpkOBZIHzMLtY8+TpU4rSkK8d+cqR5xAlA2YLqLyjLC1V&#10;+QfOz8/45NOP+Nf//b/i40/ucHS4R5JmLJcrzi7OmZ3P+PbbRwgP3//s+wyzEVII1qXj9cmCR4/f&#10;8O3jJyzWhhKQsWSYJmghSaMYj8WJijhyjAYDTGVZLNdU1nC+KHh3XiAjz2QgGWnPrYHjs3sHfPfO&#10;mCxVLNfnrPMcbxzLPOdiVZHnMFsJZnPLWW54Mvc8X8FSCIgFWRYRJxH7kwE//8kP+MXPf8rvvvwD&#10;//Z//b84Pbng+NY+Dx8+JC/DnDg6OmKV5zx9+hjnHeM45XA04rv377GXRqgyJ/IZe/uHxElKFMVB&#10;DVeE5m+cQVtFHOvQ+J1mpKMps4sld48OsZVhNZuxFydMRyPmyxn5fIZIEhAplVAI62qwC2yUt9Sl&#10;Ap7zdZO4u+rfLebSH9agS4fbgP6uNITVfsRbLhVwvAPHBhgmJfjShQb/xh94j3CB/MM6jxcBXClF&#10;hJZVaK6PIqIoopQaJaMA1hAGX/+z3mGdIEpSBoMR6/UZpjK1crTg+OiIKFacnb4lSgY4b1DJkEJ5&#10;ZqVlkGpS54msYJAknMyXzFc5kUzYH44obIkWAi0lkVmyl0V8dH/KNy/OeXm+4nh6jGCN9mWteGYY&#10;xJJJAsauOT07Y3Z6xqf3j5kcP+TpkxW+XKKUYzCSDIYxUZpQAgvjcBoefPwRL56/xDpHvl6ADCps&#10;pbNIFNZJxvvHfP+n/4S/+6v/RFRUnL16wfI7HzHYP+R8UfDsm6/54+894M6t25y+fBPUy6XHoShL&#10;UJEiixPyvERHisF4wmJdIA0460izhDiNKArD2fmaLJnz4P4BicrwrmQ0lIwmGS9fr1DCE6eS0ktm&#10;yyVSpSSJJo4tcSLwS6isQBiB15LT+ZJ3swsGw4QkHTEdQXW+Is/X+FhTKIvEIbwjUhqlBYNUI6TF&#10;OYlF4aVGCoe3glhpfAKlzVkbGxQBlaK0jsgFtTpjA7BDK0WkJUVpMR6clygDZVUifYnWEUiNsDao&#10;FqpGQVEihQJqkiQf3o1SitDQLkArDxp0rHAmrKuqcugoxjrHarkkjmOcjVnnK3QUEesIU1YIAZFS&#10;eO82IJmGQIr63SZbgIMrwAchw/tTShwWvMVWpgYjCIRU2KqgKguKomS1WvPy5Wu+/vwLXr54SWEC&#10;KG46GuJsoxoaU1UVUaSQAmwdY1tTbVQqvfRYLLawDIYDbK0AaKoqAGt9AEzfvn2b6d6UJMtI4oS8&#10;LEHKy1hMBDCDc45IB3BS+NkyHI7IsgzrA1mAqQq8rXBVxetXrzl58xopajCIdygdb8g3GrBFtyE2&#10;RDsugJfrplchaoAf8kqe0RertoGuXaDqtpiiL5Zox8INAZV1l822viYJwAW/650LZAEtIqfAnSS2&#10;KlPdBMC7Cfzbp1jrRa065wUykggVgPDOglIxy+WK09NT8qLEWFMrsnqU1OG95sFbR5QkCGkZZMOw&#10;pqwnUhrj3TWl73bs3FUDuySjuoyjjTFYq5CKa8phH5L7dwFDzrn6vSOwNWkWPvxTSiFaILbw+Sb3&#10;vJrDbHJnf5njel83ccv6pc91dfvmt4KgoEv93KUUNeHAJaFUa7b1x7DhL+3E+Qrg9EOtD3C/7TOb&#10;OJ/rgN5tIMttz+kSLHq93tL83AW2913nNoW97lzYphbdnm83Adq7ObNzrrcG0Veb2UZ4tq0W1FVM&#10;vrxO98F1sj5g77bPvq+e0HetN9WY3pe3t3PBbeR475s//TWX7fXCPiD+TePX51v7/H+7ltTng9rv&#10;l/epyW+rE/bNV7kh0ZGb+pS1FqX1pgbRrJ+qqi79bQtYqqRCaVW/I/U1X3PT9fWt/2v+eQO8Ceje&#10;LrnDh/qnPnBWG8C5qVu8x/e8T3lyey2x9f2e+nIvGF7r4MuN4fHjb7n30X3u3LlLXkikiGsQrNzE&#10;JnmeU5blZj41v4+iKBCZ1SrjzoFA1SrUexwe3aIoA7DQOY/WIb/jAwg63jc2m7hVBDCVAAbZAG8d&#10;tlbyFlJswO/tudk9XxPjtmOkKIqoquoKcL6ox2Ab2U93TTeAfK01SZKgtcY5yzpfY/IVxXJFOsgQ&#10;UUSSFQyzASCoSkOe5xTFmrIs8AQQr6kcWimU0jhva4VciJOUJM3w1oCE0gUQfWksUbMWfQBKb+pg&#10;dSxvCGQIznmODw/ZG2XYfMl6vgTn6vKTRMk6ZqxB9QKP9S7EEwIcEofDeI/FIbQkUppIKzBVXd8U&#10;OCIMBuODirIxBi802SAhjmPWRU5elJSVDQrHSiGASIdr8NbgfADJGR9IxJzzaCFQWiEExFGEd0Fh&#10;uXQG48LnJEEVPoDDA0tPVRqMra9NCLyt84T6PrVWgWho82wviZiUDDmjkxYlQ2SmlMY5cNZgcKwK&#10;i9cWogQ1KJGZYj63/P0Xa16fCT69l/Cd21OGHkxRUTkYkjH0UzK1h7FgvCWWhp/94GMe3v+Iv/vd&#10;l/z6y28pVwsS6SldhVKSJE1Ik4hIK5IoEAtEkWaYZUynU/b29tnfPyBOU5QKNQ5rLaPhiDSJ8c6F&#10;+8Zv9lUaH9ZHutJdP22Cr6s+tyY03NRzLsGy3ntwFqTfxG/OeZwT9XtC1/EYSBnIppXWG/K29rmo&#10;82WxiQXFhjgl5EAeqRTWeITSqCjCC0derjg+PORf/ct/wWqx5NG3j1nn4HxKkiR4HOv1GmsspqpC&#10;nl458JbxaMB0Mg3EbesVQjjymqQiiTU60nhiTFlhlWZeGuTK8ZtvzxFEfPbwAOkWeFeRSMu9WxlJ&#10;FpPES756Nme1sqydwOfw9dNznNN8cn+PSGnyiyVaS7734BBJzG9/85zV0vPk5ZL7MuHIGp68fMfF&#10;xZKPHt7i/v0DsmHMo6dvePFqRVkK1mvLf/rL/8zTJy/4k59+yh99do/btz8ijU8QUhArw7u3c+Zz&#10;ixaSVel58eSCxdmCe3eGnB8kTEcpWZKQRUOqynH65jmlsdy7fZ8ffvpH3D7K+Pu//ZLTdznVuiRW&#10;nhM1I0tgnCmmE8f+ZMj9+3eRkaJylrwocAaWqyWL5YLKhDWcDTRKjylLw2q+wuWOPD/j9dslWRbz&#10;4N4Rw2GCkg6tBToKc3wwiEMt3YNWCVmWsicE9441SkqwBkSYoxfLOekg4vb+Lb5z+5CqrIiTCKkl&#10;MorJRhOG4z0GoyFaCaxZ4ao1IooYDAecnb1jdr7k8ZPHnJ68YDQcMMhGVNZSWY9KUvZvDfhoPGI0&#10;GZMOR6RpwrffPuHF81dMJodMJ2OU0kSRIs1iYq3RUlPmOd5YlAg5WmVt2McRfkPq2wWyv2+PqG9f&#10;ahuhlBBXFeQvifBujlG35XA35SfbwOF9JELd67/MhS7V57uxcPv4/bml38Su3TxgW77f7D32Afav&#10;123eT9bUjbm7Ocn79uL6CBq749h3fW0Sxu6998XKfblRu4Z4ve5xA5FcMy6A3ULg3r32bT0JXTIF&#10;vyF2qa59ro9M/H2kEu3z3pRLXZ2j4tp6/JBn2pvHwD84b9nZzna2s53tbGc729nOdrazne3sv0bb&#10;AeB3trOd7WxnO9vZzna2s53t7B/J+hrpu9Y0VVtriaJoq+L01aaCq5us25qT+5SwNwolddNpe/O/&#10;uZbuBvWHbMY3DQHNz33KH90x6d5P+xg3NQHfpMzWHtfuRnIfS3/3/2EM3NbPtFn8wzEtjWp6uwEg&#10;NPteVURpFK4aRvfrKo1+0yDcKKy0N+C7qgd9c+xShSl09XQ377uEBduY5bepvjXPbRvxQGPtubBN&#10;maF9/LIs0Vr3gt+782zbNbWfQfNzVxWv3XDRNLBorbeCuG9qxG8Dla7MxY2kOdfmcPO9ppGk3UjY&#10;pxDRC4Kmv1G/fd9dMHe7Oan9fLrz+6Z1tU2Brkvs0acS2x6nzZxwl6BuecN6686b9hA3TUV9QLH2&#10;MbYBXrpj1x6vru9u/PRNSu7d77xP1exDG96bMWyDcHobXWRoYG7GVkqJ846yKNGxprLwH//q7/Eu&#10;Is0i8mJJmmRM0iHfSxLeTCe8ePwtJ2enfP2HZ9y995CH9+/z3e9/n1t3bnH27pQXz57z1TdfcPL6&#10;DZEQlPkSrSOODvbZvzVhNJoSxzHercGX+MpS2gqkoCpLlos5y6VBIBmmQwaJI9aOSCsEGmMEF/Ml&#10;s3nBu/UJg2HE6zcnXCwts4scb8GWvgYYghfroJJsPN4GNbmPPz3mu5/c5t7De+hYMp+vOD2bY30A&#10;TqSDET/60U+xVUGeF7x9e8G3j1/y/MVbLi6WVMaBEuwfD9hTHustxgqWqxLnKtJIkEaSQZwxGgw4&#10;Oz/n/GLOOi9Zry1pLMm05GAADw5ifvydI27tjTDlgncnF5zPViwWDgRUHhal4PxCcHIOK6s5WRve&#10;rGDpBT7WRIkiHaQcHEz4V3/yEx7ev81f/vXf8B/+4m8pK/j000/YPxxxsViyLgx5bnnx6jVltSZL&#10;EvYGGd+9c5t/+Yuf8+DebcAynUw4vnOH8XiIqP1RANpZijKnLCvKylCWhtJaPI7D6ZRidUZlDMYa&#10;Fos56WgUVJGdoSwrdJ4H/HmtHKyV3jhDjw+q75KawCIov7d9SQMQaK9FVzdhb9TfayBD+DGoFbex&#10;K/igGo0UdVwlsK7CWBtIMeoGaSEF3lnwIKTHG08UabxPSMuULMuoijVFtEYqhaob/BsQvpC12rx3&#10;DLKIVaoxla/f4Z4sG6BjjVQxlSnQOuKzH/8I8nPevvmayThhQMlIO9IsYriIebuYU/gBRsasTUmE&#10;JdEQKwvCceso5ZvnMLtYsawKYu1xFiJhMLZAWMhiwaxcYREUQvPbb57y8x/9Ed/77E949NWvSLMc&#10;XXpev3zH4e37GAReRHgDWZry3e9/jyffPuJ8MUMPhiipKYscvCUZjSgqx92PHvCdsxmf//LX2OWK&#10;V89e8+lkn/nsnC+//Jrq4pRPbk052J9wdn7B2lg8EqkiKi9ZGUesBfnZBZ+M7nPr+A6vX7xA4EkT&#10;jU40pXNIIXh7eoaO4XB/ihIRWhv29ge8OllSGokgCqCWhcEYy3SaIXVQE1faUJaOqjAMUEEZL5JU&#10;FqSzDEcDVqVhXRiEjFgWFZH2RHFcq09DGkesS8uqNFS5ZTRM0RISGdTmpYQ4UlTeUlUW4TzEGmUM&#10;2AB68Qi8kCitiBG4MhA/5HlBrCXDJEHVAAwpw3mtb8ATntx7YqnQ0iMdqDglSUacLpZI4VEigIKT&#10;WKKTBJyhqFxQ8Gu9801VsVgsyNIMkdTEWFISJzFCXYJ8iqLarDuHpyt3ZGvQuJYqrJ9GBd56SmtY&#10;LVcIJXDeUpQFs9k5T58855tvvuHtm7fYogpKWlKgIoVwEhkptNaX12pMUO2OY2QNXNJao+MogPKl&#10;ZDjMSJIIa8pAcSPCWhZekmYZ9+7dY//wGGMsRVFSVCVVfRyAsiw3ceDG/9T3t7cXkaYpi9Vq46eM&#10;MSyWC16/eU1RFAjhN7lbULT2G3adLgAufKb+W+3zZEv9C9EPnO5rwr1J+ayrxniTunITFxpnw7XU&#10;52vGWjSkO61YowGPdWO2ZgxvyrE+VDG4ncs1SnneeYSCJI43YBatNVqr+h7c5nNuEwOFc5TWgndY&#10;60iiAWk6wtVrM0ze67lqN9a7ktf6q+rWl83UAfTXVV9vP8u+XK4vx2kU/Lr5Xxf83DyPbbFoN36+&#10;ru7dHy/TUbJv/m9r8Hvf8+o2ubeu5Bogv52H/JfWWLaBM67e//WaQ7s20kdy1pdvdXOF7nn66i3t&#10;Z9XOg7aRl920Ntr5d7fBvu97fWRw7RyzyT2787T9TNv1h/aa7APSX8+z+GB1+2694CawwftI1m6q&#10;PW3mcKvW1Vcrah+nWwvbRih4kwrjTeqIfdfZV3/7UJXHrq/tq4d1c/dubtqn8tl9vjfdW/c7zbmU&#10;lBvQu+/UCdu+rgFXK1mTwdRg3e48tK05/CFzrG8+XJ1n/oOeYV+dtjsPQh3vknixIcLs98H+H/yc&#10;P3RO3eQ3Nz7ZBx8gleL8/JTXL19wcHBAlqZYG8CeTW7WxAdtEH9DcJAkCZWxGGspi6C6LYM0OFmS&#10;cXx8m8ViydnJW5yzWOOapG2j6LkhmGmTM3aIZLfFPzXzGVJrtFLsTScYE8Dw1MqtURR14gt3ZY52&#10;/XZznoaYoakHdZ9ht17o6vyliaOiKKqJl9yVHLc0VSADjGPmqyVn8wvSwRAdr5jpmCRJcdZS5DnG&#10;VlSVIUwt2YpNDL4myIqiJADAlcJLQZqlqFiyWi5ZzRcYa1BKhthdBgJHax22Jm9zHry1OOvI0gQt&#10;BYv1mvV6HciukCB8UMyWQenXiQBeV817Xggq58jzAuMcQsr6ekKcazx4L1ivc3JTUNpQD0mUIoo1&#10;SRITaU1lygB89TVPT9BTR0mJbOp+iFp9XmAIcygAo+WG9LcBYRfGUhhLXgaysiSKyJIY4S1SSKRS&#10;SA9ltaZwDl/fixQyKL/XgGt8GO/gdwK5WRv0raVES4EzjqVZ44XE1feNjqicJzdFIBOQFWogmc8E&#10;X76ynK1XzKuUH350TBZrFkVOIROiRYZPRggcQjqiOg6+e/uQf3Pwzzg6PsbJX1H+4QWREaytJ00i&#10;dKxJtEQKR6QFgyxhNBlxeLTPweEew9EAKSRah9xvOBqRDVIUPtRMXCAxaMcMfftK3Vynu7/R+NdL&#10;YqvLPCjEH4EYWUpZkwh6vG0RhIlQ13EYnKspw2RDPgwIeY3AN4D3LxMsgcB5tyFloonbpEQqjbUR&#10;Tjhin1CYnE8++oSf/fSnXJzPOJ+ds1yWeD9kMBjWsbdFSk2SaJyHqlxT2ZDXC+8YDBLGoyFRpMmL&#10;nPlixWAQiC8QYL3BScHMClh65OMTdBTz8Z0Ua3KUdSwXc4qV4Xh/CCrm6csz3p5W5EaAgy8fv2VZ&#10;lHx8e0KsPPm6IimXfHxnTKTu88tfP8eW8Ic/rDldPOLjj495+PBj9u/uky1KIvWO8VBw+/aMb76d&#10;8faNBSRvX5zy756/5Te/v8Wf/eKHPLw74c49h6ly9scZs1nO6XnJySzHnDmKheftqzXLi5y9ac5w&#10;EDEeDZhMhsQ6kKDM3r2kzJd8fPeA8kcP+eLzRywuDMaCdYLKelZry/lixrvzJXdyw3Q65PhozGSS&#10;slotmUz3KPIxs7rmKqRExZLqosQLh/UeV8FyueJVseT58wsGA0kaC5JUkaQpSaIYj1KG2YAsSVFS&#10;U1Uhj0q0RniLcxVagdSSW/tTZBzm5SiWVJWhrFY4AjFhvoaiylmsUtIsJUsCoeb5u1Pyp6+YzXPe&#10;vD7FmBKkYlkYZutzhIo4ODgECQdZxmA0pCxLTGV4/foNv/3iDyxyy+1btziYTpFKkSQKLy1CK6y3&#10;uKrEVSUyHhBFMVJIqqoMNac6V+vGen5LbicENbmZ2IDEL2Mr0ZsLe++2EpGD+AflKDftvW4n77oO&#10;uA9/ltfinIasvNkfbcec3Zywf58onO86cblojVEzlrI3r2nngFfjsX4ysr69pW5e976eg6uxuEdK&#10;/94Yvq/mtG0vcNuef9/7oRvzNnvjXVLwvmff/W5fHt89Rju/7caMbSKXvlpNN4e6Oi/EVgL07jm2&#10;7YVf5mL2Ch/gNlLzqzFmOw5ubTrTEMfsQPA729nOdrazne1sZzvb2c52trP/tk39+Z//+Z/vhmFn&#10;O9vZzna2s53tbGc729nO/svtd7/91ZWfuw222xpLtwHHt6n7bFNd6h637xq6wN1tIPMGJPwhilx9&#10;zcB9YIs+1bUu0Lt7r+0x6zZtdDfh28dpPtM0Z3bH7eo9XVUn6Z532303au+NYmajkNKntt1uouxv&#10;VG3mgrxRHbE9Bl1F+PAZ/97n0h2HPkKC7vzqnqfbjNydQzcBYZrndVOz7rbG+JvAxDc1JnefZ1uV&#10;obsWu5/payJvz6/N36FWQxJnAT8SAAAgAElEQVSXfb31jJJKXlPcuGl8us+8uw76mk+699BHDLHN&#10;h9ykUNC9nm3NKtsATe3PhznLRoFVyC3+oqNSsWliwV/zYX3Pt2+smuO0/U4zNjeRDLTvp6/R6CYg&#10;1zY/vO062/fUBfc3SlN9n23mH7V6q5SSsqpQOiAq/+qv/44XL08YjvdACqx3LFZr5vMFwjvSSDEZ&#10;DlivVrx785rff/4NL9+dY7xgtS4oyhIpocpzpHBYlyOkxTrPYpnz6s1rysowHKYcHQ25e3fK8a0h&#10;R0dDRoOIyTDh9vE+D+/f58H9OxzsJ2i9piovKKuc1aLkYlYym1Wcn5acnOTMl2tm5yWzc4OtBFUJ&#10;1oJOZFCAJTRzZani+GjK3l6KlAWLxQUX8wvOZmdoHeOsJ00y4ihjvXK8e7fgb//+C/7iP/wNn//u&#10;EWcn5zhrEBqmRwMObo8ZjxOUsOTrNXkeVI1jDbEWTPcm/PhHPyAvK7769glvT9fYAkYa7kw0P/nk&#10;iH/22R2+f2/C4VhzcnLCi9ennM9yilJijMRHKRel5NWZ4/mJ4+3SM/eKs9KzcCCShDiLSWLB3Xu3&#10;+Jf//BccTsf85V//kv/zP/w9ItYc3Toiywa8fPOa2WKB85L5csX57AKtIg4mY753/y7/w3/3Z/zk&#10;+x/z8O4hD+/e4cHde0wnY2IlUVi8qXBFjvIwiCMmw4xUR3hrkDhsVSBxLC/OmI5GpHFMFGuGoxHr&#10;PGe2WJKXBp0kCKWRUhNpjVK6VnpzdUzhcC40vVlzCXj33uOsrZvXRQ2mtTVo3gVSl0bN1dnQiL8B&#10;ZtpL3hGhaqV2sVEUs9aCrBuf67jG+dDc3vBFiI2PrP2IDwAMY0qqqqCqCnAV1lZ4b+tYo1a29Ra5&#10;UakOzaNSKs7Pz3n56iXn5+doHfNn//zP+JN/+nOKouDL333OMBJMEs84jfFecD6bc35RMNk/RGuB&#10;rZYIk6NrgLPDsSoML98VFNYxHGkGqa7HzaJrcP+6EixLy96tB6h0yOOnLxmOx9y+dcB0PGA2m1FZ&#10;y5s350yOjhiOpxhivFSU1Zo01hweHSB0AFAIKVBSIYXCEhTOwZPGirOzc1YXK0rrODw6IssSXj17&#10;Qr64IIkk0/EQrTTLPEfoGOc1hfFYAqAhX68xleFgbxIAroCOI9aV4WyRI3WMcLBerXAItI6IIokT&#10;gtOLFfO1owKMszgHRW4oqwodK3QUU1pYFIbFOjyvKIqIoqAEbpxD6QjnPetVia9VsH0dI2vZAD0U&#10;eWVZFZ5F7vAygDC0qp+9VDgPxnms81gEDo91ruZjEEHFvI4PQ6N9DS53Hq0kaZwEQgbhkcIjJEgR&#10;wD+FMSwKE1TDvSVSmsFwAjrh26cvmF2sAyBGhub/8G4UWFc3+tZNpm3AaQPI1ErVIGK9AQUCG5VL&#10;VwPku2+r5n1pTViLHsdkPOFn/+TnTKdTijKsmXW+4vXr1/zyV7/h959/wbvTM6w1KAJJlE6ioHRf&#10;nwfA2QDU1Foja1B+E4tJXZNdIGoFckiSmPPTE2az83AMIVBKc/fuPQ6PjzHWslwu8fX9NPfWvDMb&#10;UNrmPU1QMt3ESyIoXs8vZpydnfH29Wvevn2HlIIkiZFS1seo388iTO6+/EfVcU0A1NSg7hYQpEvq&#10;042122DodjzSlyNti4nbudAmnibMN2dd8MGtGLaPaGlbfrItHvuQ+Kj7vQ3ozTviSG/Oe3S0z2c/&#10;+B6r1Zr5fEmWDdg/3OfVq9ecns5wzrNc5uj6/SOEIF+vibTEO89gMOFP/+mfsjedYMtVIJtwl4Dv&#10;q8rmrTjQX6q+NyqSbRKu8LO40sjeVRh2m0Z3ajXkhrWlL54M86Sb97QV6PpqBd2fL5+96wXx0npP&#10;XgUa1i6lXmvNe7itoNeXn21X3L7+uc9++ON/UH3l6y8/7yWX6stZwzq6GVRwUzx+U3y+TZGvvS7a&#10;YLG+z910jut52iWxnffhOVhrNnOnUXfvyxW75++u326toF1b6Y7ZTXl3fy7pbwAbcyMZ2FU/0QaW&#10;iM6c6s/ztoGBt5EesOUd977P9o3TtuPdVE9qz5UuQOZ9APttAP0PqcVtqyPeRK65Lbe+qe4Z4n7L&#10;F198xcuXLwNIuX63N8dIkoQkSTYK45WpkMLz4P5dhIQvfv8Fy2XeW4N43z20rZ333/SsbvIt257j&#10;hhxI643Pk1IFhdm9vQ3pY1897X1q9n0EMTde13uU5Tc+oQaJS+lxtsLYiju375BlA7z3LJfLWoX5&#10;Mu6I4/iasqlSKsS7LqiuC+frd0hdx5AhTppfXGCrClHnhIgta6zHZ7y3Bl37yyRJ+M4n30FrTVGU&#10;VFVFWVXXasPb/Fwb2C9axEBt39DEqd2x2NSZ6jXdxNZJkiAEzOdz1ut1AMbrGIGkslXIYzyAxFkw&#10;pqIoSpaLJVVVYa2pc+G67ihkTa5gMKasCT1DzlYnyygFUgX/WUMS6xg0BCKB3g7wkjoMwnuIlGI0&#10;zFguLlgtFjjnsV4GpXjAeFcDz0MuZ2uUeqQijLEYY4MCuwzAcq2jAGCuc7XSOgrrya1DKkkcBZDs&#10;eJCilMBUOXmRB2BxfRKJRyJI4xgtBdIH9i3rBcY5jLNBEVyqQLYhBYEpz2GsZW0spQWkJE6SoJKu&#10;JEqAUlA5y7oy5CGhCjGaUgglUTWBR6MoHrihRA2KDCQCxgTl91hJhoOMWEesVgXz3LIsHMvCsa48&#10;pfUYJzAeqspTVp6191wUMK8Er87XlEhcNMSIDC8HrHNYF4LSCSqvsEREUYbWMVpK7t+5ww8+/YS9&#10;gwmz+Yy8zEnTlDRN0EqilWA4HDCdjjk6PuTuvTvs7e+TJAmyJjKL4ojxdIzEb0go2rXSdj2yCyps&#10;E0m0FZIb0GkvYZet65nUpIV+A4uvgbjuauyDx9d7LHRiLd+plcu6DiS84zKzE0DbZ26CB6SkrhF5&#10;JCFXwDru3r7N4cEUqSWvXr/BmnCfSZJuiAO8D8+ymeNVGQDwWRbmmHOG4WDAdG+CEArjbCCaK01Y&#10;B8bjnKSynvlywShNmY5H2KKiWluqylHkK7SWSAFVZVmtHcZ6DILFomC5XhIlKQJNVYS65f404uhw&#10;gvee89Oci/OKVVlycHiL6cEB070DkjRCK8MghTuHQ5AVi2VBmXuE0szOl3z51SPenJ2jpAgkFdJz&#10;fDjhzr1jpgdjpFzjrOHiwlEUsFqZQIZXFHgrEE6ghSKONLaqMGXBdJAivSWOwTmDtWC9pLRQWcGq&#10;9JyeLTk9Oed8do4SkkjqmtwuZTqdMhimjEdD7t7e487xHgf7I0ZDTRwr4ihGpzqA40vLcmVYXBiW&#10;84Lz8xXvTua8ennOixcnnJ4vKA0UxrHOLQhBlEiMrzDWkJclq3XOOi8QQqKjiMo6VuuSdV6xqOtY&#10;y9Wak9NzTmeBnFHqIavccno258mzVzgU60qix4c8/PRTPvr4E2bzBcvVilWR8+7khNdvTpgtcr59&#10;8pz5uqA0Hqnj4Mu8w/mKssopqhylYpJsxN7BLZJsiPV13cnXhBKdPda+2K29h9jOWS7fZf1r97J+&#10;4K6s/at7qty4f/2he9p96vTtHGN7DK+uvePbOUnf/lQ3Lm7HAKEu0N3X6QeIX+b318ntthGYuRa5&#10;3LbY7iYS5e372+0Ykg/ed3xfjtv3+S4xUF/Osk0Q4KbcaNteZN/ecJucqe/++xXW/Y1xZT/h2/Za&#10;QTse3LZHePXY1+s7fb0El/Gr3OQX3Zy4uYbvfv8Hu6acne1sZzvb2c52trOd7WxnO9vZf7O2U4Df&#10;2c52trOd7WxnO9vZzna2s38k62tu7DLxtwHbl41F25qjryrgXH5EblXZDsfbrtbe/l1zjW3rA6Nf&#10;A6P2KNS9b1za321UA/sUv24CUXc/02WC736mDWDuVw7iCvCgfa3dhtE+Rvv297tEBu0xaxrVu0qP&#10;2xSgusoNfQCZ6w0C/eoszXj3fb87Xt1xad/fNgW7LmN+95jd+20D+Lvn3aaM2LVtz7Hv3trzftt8&#10;aJSZ+p5Fezyb59A+77Zr66pX+RYIqwtU6P58k7ph91xdsoo+9c8+sMqH+LK+5pRug37X77TV7pvP&#10;WRsaVCUC0fEv19Y+15tblFItsGv/WtzWoN9tPto2h/oAI9250n6mfXP9prHcNk/6mqW6a0++Zy0E&#10;RV+18WMqivACfvnrX/OHR49JkjGLdY4faITUrNYlFDknqxmr01cokxPFKSOhuLiY8zd//Tf85te/&#10;QiuNkhbhLHZtGKQxzjq08uioHt/Kc/LqDW9fvCQbDfn40/sc3RpxeDBmPDpktB+BA2c1eV5SYjBy&#10;j5NFzuuXM9aLiqIAYz1KewbjmDgVVJUhFgKFCIDILGE4yZhMR6HRUUuUtFRmxXxekGV73L7zACFT&#10;zhczTt+ckGUj3r654NXbGb/77TfMT88REuJYku7FRLFivDdCJ5DbJbldUhYObz3jYUSWhYZl4RyT&#10;6ZTPfvADisLy69/9gfOTNVoIbu9J/ujhhF/86D53Dwf4csWbN695frrmxesls5VHRoLBKEJoybKK&#10;efJmzqszx9KCSQVGKValwUeSKFUkkeDunWN++sc/Yr1c82//6v/l868eE4/HCCmYLdacXiyIIgVE&#10;XMzXFKuCg8mEe3duMdTwz376Q7774BbjVKG8QXjDenlBeeEpyiKsyRq4hwctIc1S9vYPSZN93r47&#10;QbgIsw7N/hfzOVmkybIUYwqqokAL8LbAVQXJcITQQbnXOsulNPulD25EwTagqytqyfYSbGdDt/m1&#10;NculWrGoG/kbJbzgc1StGu0CqF14okghbAALWO8QXmyO5QGhCArv9hIcEymN0hoVK3SkiLTCmNBc&#10;LYRD1YrTqNCUn8uCPM8pioLVWhKnEaPRiCzLePz0GefnJzz5w5eMvGK2MKwGmrf2DI+gWBqKpWU+&#10;L0gjjRCS0nqKyjFIImIlmGaew6HgZOV59nJGpvaYZiO0KrF2SWlKdBQRl1As5uzf+wSVTHn85jX3&#10;7k3Yn+wzPrjP+eJbBmnO73/9W37+L/axSlCi0HiGcQwIfBUUHONI47ygqCqssxglcUowGI357Iff&#10;Y/ZuxvL8jJfffkucJSQYnBe8fnNCcv8u0/093l2cU9gaDOKgyAuETIjjAcYJVrlhMJ6wWi8Ax3g0&#10;xJ8syI1gmk6w1Yq3J+d465nsjXHWE8UKsKzXhsEowkqJMxYKi79YM8gGDLKMLLehUblwQEHlHEoq&#10;ynWFdWuqKigYSh/Uw4SXlNZRWUi1DiDrNCatBLk1rNYVsY4pvSASEl/fl5YCryWl8xQmtNF74WhE&#10;tH0d30scaRJBZckLg1QKJwSSAGREhnldGreJ770QrEtHFidYoXh3esrXT1+xrsL7VHuJc2Ary9rk&#10;SBWhtQ5KqlKgVCCEACiKIpBTyEtweXjOUQAubYDwHrEBG/THcUJKrLVEcYRzjqIsuZjPWRU5p2fv&#10;ePL4EV9//TVv352hVEQcxWEtIonjCCeDorRuNaUab4ijmCRNNg3WQfkvKFNqIcIatpZYp8Rak6UD&#10;8I3qquD4ziG379yhqiqWywuUjtBRvHlnN/cQRVF4rypJVKvyKQQHB/ukacrFxQXromJxMePi4oyz&#10;0xPOT08R4ipYPYoCkULwZTKQGTSxONdjmW580lX3bv9dSlXnDlErtgrHbiuYdsHj24B13fiiie8a&#10;4F6jWNt8t5kPTVNu++/bCM26ilnb1Of6murbJGbWWqSoSUtcUIPUKoB1TGUwxhJFmrKsePX6DXlh&#10;SJOUNM7D+8EHVds0TZHCUlYVcRyRDbIAEhAC6yyCEFc66xBCXe2F9gS11Qb4juxtkg/rQeC97Y3L&#10;8BKBDO+05o3YApiLK+9AdyPYtq3k/T7gZzeuVkpdAzxcBarWCrVCETBE/oqKp5T0Nn6350AbTB9y&#10;TrlpPO+Srf3/savKe+1raUb4ev2gnd+153nf2gmASmogFRvCjG6e0Ef6tinoCDZgLNr3LS7zHISo&#10;/cQ2YsLLedKASsSVmooNgIsmr5XhfWJrBdXrBGS+Nz/snbc35Crvvf+eGsC2/Pg6cUIN2qzJI8Q1&#10;Rbv3E5b11QW6+f82v9xfG7qc+43y3jbCuraa/DZFye7YdAnPPiRf7yOb6APNb82ze4AZH5LT3kQ2&#10;0J5bxpj6PVv7n1q5PZGNTwjkgFJc1kijKAq5Qj0NpAxkFkIEaKb3PihC+5vV3bs1lDZ5zLbaThdK&#10;0qy1S4I5rqzjPkVJHSmEFKRJxNHRUcirIs1wOOTdW8VqtdyQrDQ1kW6teFttpP2M+p79lbl1yQ6x&#10;cYxdHwCgdDi/sSVKKU7evuPp40cMsiwoqsuGUEkSRTFt0Fn7OTvnEErjXRM7hHesjqKQYAnJ4eEh&#10;r18+Jy/WGFvTRXl5bW5168/O2g0gfpv/ad5TUkrKomC5WjIeT3E1MLCqqk0NtB0LtutzDflR8yy7&#10;itftGm5XPfQ6oK0ByyZIKTGmoizLDaguiiPSJMFay7qwG7X7kPsavJeYqrp8lXm3AfFd5rpgrUdr&#10;VROj2BYoL4BybeXRUcJwJCmkxFZVrQ4MlTFBV73OizwhZpJS8uLlK6QPMVggfFOBrIBAaqckRFpR&#10;mfAZWQPRS2vweLTQdQwRAFtS6UCahScvDca5OnewCO9IIo0AqrLEW0NZGSoX1OJlrcQeKcUGhigE&#10;lbU18NPXoHdJJCVK1uuR8DcHIaeSCmvCvMNBWVriSOGso6wspfU4AvkY3iOcQyGDj5ICU1UoKZBK&#10;4G0gwStr8r5IKyaDjEEak0QaZDhOOVuxWhuWJeTGIZQgySIQDmRC4SqMhFJZsukUPYh5VSrefPOG&#10;/SThO7cPORpLymrNyEFaQVpJUA4nCqIoJssiHty/zf9455hPPn7A//y//DtenC+wpkDGEXESMRhm&#10;7O1NODg8YDrZI80ydBzVpGOCg/29kLO4kAtfU90FhA85m3NNnnipLOxciH2NMZv9ik28co1wODzD&#10;JpcBH56JD2B4IQXCBzJEEBjranV4X78vFIGjLijFu9rNKRl+Tx03+HrdNPtlG1IQH86ngkT8pa/S&#10;MZX1KBXhtcN7+MmPf8KtO7fYm+7xF//3f2SxWCCkZjKeYK0JZHbe4YzBWY+pSryH0liUkEzHI/Ii&#10;kACm2YCTt++wMsIQiKlM6VirMD5mZpGfv0DrT/joYEpsJJVZBH/iHZNYw9GYSOe8PS8obGCCO1nC&#10;+vEJ9w7G3N7fw9oVRV6wNx0yndzh1p0DvvjqFe9e5Pz7/+3/4fGrU378w+/w2af3uHVrn/nsBc+f&#10;fsE//fkR3/30gN9/8Y5H36xBgbGCz3/zhmffvOHBvSmHY8XtW1P29jIe3j3g3vGE2XzNo2dnPHr0&#10;huXCsl7mJIlgsXAc7I2YjCpGo5jBMGFvPMQ5xw8/u4d18PL1jGcvT5nPc+bLAmsb8LSiKB1nZwWL&#10;+TOSNGEyGXGwPyRNI3QkiZMI4S1SwsFezPHhMUrEOBNxtlqzrkqq0rBarZmdL1hdrMkLS1F48Bac&#10;ZTa74PmLOcZ54kgQRYIkgjiRjIYZQkgqUxOQWDZ1So/AeoETCqUjSlORl4bcADLUFryzjCZjHn76&#10;A44PD/jowQNkojiZXfDFV494+ugRzhQhxvAepyJKu8AIhZMKhGKxWrCcz4gjRZpFSOVJBwOcEbx4&#10;/IjFuuK7P/pjbj/4iChNwjtdCkBt6jeiyTGEuKx9XgM5yzq/8xtC7zaBWnufOsQAwbe399au5gk3&#10;79v27dm098q37eu8bx+smxNer3+wyaPbZMrbyKOaOkwT/7fHQQjVOcf1fKJ9L929p6t5J/SlUM1+&#10;Tj9JgP8gUqqredXV7LiPNPEyHr1KZrZNcf0yxHS94P9tz3AbWL0dhfftiXdJqtqf2ewzXov3xdY5&#10;091nvvr7JuYWNUGk7ITV3VzuknCwiZWVkp3jt8f2svdjW39B/5za/sw/ZG93Zzvb2c52trOd7Wxn&#10;O9vZzna2s/+abQeA39nOdrazne1sZzvb2c52trN/RGtvJjeNyDczmF9tLrhql819N6kX9SlzbI7Q&#10;ASZsU4zqgpq3nWtbw/D7mm7b1oArGlDFTSDo9nG6m95NA0bfdTTH7arAb1PR2va3bUDt7nU2DZLt&#10;73UbMLZtzG/Ubjvn7YLFu9fYd+3bNsXboJnudxvQSXucuo3jjWJm0/DaHZ/mO31A3ea8feqQfQ3A&#10;7XtuX1vffd7UwN83Vt353SV36AMmdRWv2mCOzfl9f4M7nXP2XV8XQLTN+ht0ZC9ofltj+vvGq4/g&#10;oa9ZuA2i6Tted37V3mwD/NjmNwVX1/JGbdO7jQpQ+77bQJ4+H9D2ac11RVF07Zm0n3m3yaa9hm5S&#10;htjmf29qBmv76D4AW7fJ+hrZhLiqhkgNFHz6/Dm/+d0X6DjFCwcKrPcUeUmJIk4GREqQOMvi3Ssq&#10;Z/BWkE7G7B3tc3RwwA8++z5VteLZs6c8/vpb8kVFVdQAD12GRuv/j733epIky878fle4Cp2yZKuZ&#10;6RmMwgAgFkYIkmvGF77wgfwj+QfwhWuk0UCzXWC5HGCBGcx0T/d0d1V3demUkaHc/Qo+XPcID0+P&#10;rAYXT0Qcs7SsyhB+/foV55x7vu9zgvlMBDXk19c8fTolHWomR4rTeyfcv3dCf5AxyMZEkUbGGcn4&#10;Hh8fnPLxzyVl4TDWVQXZEb2sh44sAYiZoJxEaYWOJDrxRBGYYkmxWlLkS16/ecP5+TUPHtznwYP7&#10;OJeRG8lv/ulTLi5nXF3PWC5sKG5MBUlPkw1jjo4OOTk5IU5j3ly8xt0ssasVWmjS4ZBIRVxcTLm+&#10;XnB4NOGjj3/Axc2Kv/vlb4lMwWlP8L1HA37xo3v84OGAcSa4vHjNm9dvub5ecrkQTJdQeM1kNIZY&#10;8urtFc/eLnlz4ZmVkANRLFmaEqvCbqA1HB+O+fh7H/L21Vt+/clnvD1fEg+GGOfQXpDFGaUzLFc5&#10;Rb5CCcnxwYR/88c/I1WCVJScTjJiDSqSGOEoFjNMYSlKh3GAl2E+SovSnjSKsS4AAQ+Pjrh3ckCe&#10;Z8TKcXX+hvl8QTka4nEslzOctWglEM5i8hXelBjncJVCiW+M8zCGRQU03IAy7Nbrm/nksGswabtw&#10;0BVBgU5WCtV1sVkA34nqJ4A2hArFZlpIylLgTFCXV1Ijat9KgMMFELz3JFFEkiShkE4pVKSDGpzU&#10;SOHBmar42qORxJEmTWLK0rBY5qRJhpaCJI4oVit+++knSCzjfkKaZGSHx+TMKZBoCrJEcTRWXL99&#10;S6pGjDKFsBrKAu8cw+GA41HMg8OIeVEwm5VcLTWHx4fkqwtWxYLSBgCCFjA7P2Ny/IAPPniff/zV&#10;f+TkYMjPP/4+p+99wIuXz+mlJTeXF1ycXzG5l7JcrkhjIE3wLihB4jzOOmzd9d7gnWSRW2SimRwd&#10;ce/RPV6/fAPLOflyyjCJmNmCxcrw7cszvvfBQw4mB3zz4g1I0CpilTtuFiv6SYQSjuvZkoPxgDjr&#10;sVrO6ccZ4+EhT19ekmUj0mREMb/gejrDoTFC4LwlSsAWkBcOpwWxFKAjbhYlZbkiTmL6sSLPJLOF&#10;Z1k6vCzopRHCS25uVgDESVBAd95jnGVZOFxp8KJHHAfVyjiSpDqoZC+WJd4rIiWIdSi0jLTAG4fx&#10;FounMKEQNNaSwPxRKy8GkLFyYa20FVGEVKpSffdIHN46nA+KdZEOSoHX85IiCqQSSZridcmqdEjr&#10;NwWRMsJ6i5Bhn7Wm9rHlWu1zuVySpilZlhHHMWVZghDEcbwmalouV9VOzZbidRs467CUeUlZlExv&#10;pszmC56/es6TJ1/y/Pm3FGWBFgqpokC0IWUFzjRYF8BvtYJmURRrUL4xBq01URTjnCXPiy1QUpam&#10;pEmG9wKtIwQKKRWDfp979x6QZRl5aUjSFKUjbKU02ev11uCMppKn0iEOSaKYH/7wY3q9Hn/3d7/k&#10;5nqKMQU30xuuLy+RFSmEVhs/2lq7VjFFgKtB0KIGeVgEAiVuKzM3Y5Oufb1W5CyKGrxVAQG926mE&#10;3Vbjuituu61Exbpvmv51F/D9rjiwHUd2K1vf9uVvFxOHmEhrjfAQJwkCQb7KMaZEaclsNuPy8hpr&#10;FXG07vrqs+G6xhi0UqRZAGE4Z+qo5p1K1G1iqiaQ/Pa9qTUAjbUn6yv19w7QL7dj3bZ/2UWG1PQN&#10;1+DDXTFDBQyqP1+THUgp16mG5mfjOK4Act2+bR23d8X1zX16EzeJNQbpvxT8fjuG2YADmsXlu4ii&#10;dilt78pT+M2LO+Pi5nNpgk+F3I7NbJMkTsg1CcL6OeMRDXDG9liRFXGaaKm9b4rsERXgC3DcHm/N&#10;PFQXAdyue+qa23fFl5tnwHci+evKB6yfqRDg7a1r7iaLvDtH9a5cT1ceYPs7WT+POldX53zaPupd&#10;4I9da2/X52/fu7iVx2j3YVd+4a48XZtEryvn1UUw965nsHXNely4sH4GQHIgq/LOk+c5aZpuEQwK&#10;Vd2XF/iKRETId6u9b+UtuE0K01wDt8DtsAV078rZ1Zty3c+2AYQWUhBFmjRNOTk54fDwMPhXlY3G&#10;Q2bzEcvFaj0f75oH3m+AMrvA/bvGsG8hqtrEH+txIAKYTQlVqYx7nj19wr37p0yODogTTVEB1YWs&#10;gdZmK5dSKz+7vKx8BQ9CIpTGAUoG5dw0iTg8mnCzmFHmi6Bq6zYEn7fmpA+A3LuAXes+cS6AXZ1H&#10;SMVylXN8miHUNeWiXOdn2+D25tiP4xjvw1hs7vP1764cXpsotR5fIY7XawKf+nnXOdQ4ijHWUJYF&#10;Ao8WEieCgrRSGq2jTY7RNees24zUmvBEqgAh9h5V+f4B4F49NyGJ46AGvpjPsWUR+rYM8UekNJ6Q&#10;f1HK4V0g96p9hHCPNqigV2B0IUIsL4UA5zHO4X1R+TqEPMJaidhV0ybMF+c9Do/yHiWg38/I0hhv&#10;DM6EXFBuHMaDkhpJUBDWMFsAACAASURBVPRVFSGDJ+QNjAdTqYdnOiKt1NqF9zgEpSPEdTb8XwtB&#10;P43J4oioAm8WxlJagxcS4wXWg6vJObxA+gZQWwiM8xUIX1Rg8LAeHI5GjPoJifRYV1IaUEoy6PWY&#10;lXOKwlISyBy9EEilWRnHyjkKJxgdDPjoo8fkyyXPXrzk/GLBJNGcXc/56QePeHwcY24Mfa9ZFCss&#10;muEAoshjdIpCo5Tip9/7kP/5f/jv+V/+1/+Dq9wRa0W/nzIYZYzGIybjA7JeH6VipFTEWjEajtCB&#10;NWAdl4axJ9egz5ossD6LstYghLrl272LkJjGd9zyLZwhdHjtA4TrS6Fx1iOERxOIB6vMUfhsfW6h&#10;a/8paL17IXBVDBDWbId3wWeql1vvw/sCUZHEKYPVCuVjvId8Oef44Ig//eM/Io4i/vf/86+5nl7j&#10;AVXnjCsSEY9HCsXKgBMSjWHYS4hjyZuLKxZLgzeWXpYilcI7QSELTFGytFA6gZw6/v6zF7iPH/L4&#10;YEBkLWIF+bIgEZLDfkQcK3QEr84KVmVFWAB8++aaxaLk/tEAlSq09cQaPnrvhA/ff4+//+Qpn/3u&#10;Gb/5+8948tmX/OjHP+Av//wPeHB/zEeDD3nx7ClJZDj5s2NOxzN+99kVixJEJMlXjqdfX/M6g4XV&#10;nCwd5WrBRx8+4P7JmMcPT/jxDx/x/M0Nn3z6hOuLnGffLHnzZkV/GDEaJcTacXJ6zGSUMRz06Q96&#10;vPcw5XA8Zj7PuZzOubiccnO9YLXKwzriBc4JypWjMDMWiyVCOAbDPkkSE2nLYNBnOEzAWRwrvC9J&#10;Ik8Sa+KDGEGGLceYEuZLw2JpuJlOOT+fMp87CueJpSdSEq1Ax4r+cMSLl5fMpxbrobQVyYIiECdY&#10;EBLQAhUXpP2M4eEB7x+NQMLx4THj0YjDwwPiOA4K8Zdv+fT3n3M9XTAYHnJ67yHgEMZyeTVlusoR&#10;cUoSxxSmJC8N0giiOMIrWBVF8O6dRHmNLc65urjim6+/5sMf/4wf/OgnPHz0GGsNVHlPL+tYw+O8&#10;DYQnO84/hVC3Ysnwf98A9W776fV+1vYv2tv15sxG7fQtm9fetXY0/aR2HNpFjtO+l674pn297biw&#10;+f7b5+HNM/zNV/jOWKO+vy4S7ZoUScrbYP4usHM7B9R1Htp1TrWLDHs3kXSTXP12nUJNgLLJ1/iO&#10;Goa7SdW6zsk31xGd7W8TQDZjoV01F93jhHWe6Ha8JrfO6UMOV1bUltvjvHn/t/s5EMTU+2MNiN8V&#10;t7bPN79TfNVofzOnuLe97W1ve9vb3va2t73tbW9729u/RtsD4Pe2t73tbW9729ve9ra3ve3tX8i6&#10;ChO7wNBN213kGNQYawWwGkS2OcBdy8PsPNjuKmhtM/DXh8drBbgGAKIJzG3eY23NQsg2ePeuwuM1&#10;qNW5TuX0rv5rWhsgsIsUoK1W3bZaMa55cN8FvL4LZLILpN8FYrhbqUzeKrJsAg923cMGzN1WKdhu&#10;mzGmE7DeVg/fVRTRBMjvUtG6q4ilq8igBlU1i0LaY6bZDrejILZL6bI9BrvGZBtcfKt4vCYhWM8F&#10;1mNjeyxuVMNuAQs6SBC62vOugof22GoWce9S2esqpn/XuuV3qIW1VQjaxcDttltr10qrGzIBkBv5&#10;ic72QiiUv6Vi2PrMrgLw5j20lbp2jZWuYqk2aUjz8+1xvv4e54LCvfOhOLkumFmrzG2AT+3CHn8H&#10;0GatSFnJCctmgb4KQGBnHUorhFS8ubzg0999xjIvGKUZWRKRpQnWlhjr8CJGaMFwMuHBg4fMzu/z&#10;5WefkrsC5Qqk8pwcH/Dh43ucHA8wf/x9zs//kOffvub6csrl5TVv3lxyfX2NKTzSe4QDFcPocMDx&#10;yQlxIjFFzrdfvwRRMuxPGI2GjA769IZ9FsuCfq/HcByR9hQq8ninMIUjN8ug4uo0WIUxlvliwfJi&#10;gSdn0EtItKAoIY0PePxogHOe33zyBV89veTVy7csFyuEFDgB6SgmyXoMhhnvf3TKaJLR62UoFVGW&#10;cKwTeoMDIBR6myJntVyQRAecHp8yHh/y/OWUf/j17xmn8PH7E378aMDHj4eMUs9qds5nX19yeT2n&#10;LMEYKFYeUJzef8D1YsWTJxdc3DjmRjIrLQWC0eEYg2O+WJAkMSqK6Pf6pGnK06fPeP7yFZc3S1SS&#10;IFVEogWR9HhvKQpHnhu0koz7ff7yv/5TPnh0il1O6UeOQS9GKYGKIkrvuJpec/b6DdObJWXhQUTE&#10;aULW0yQ9yTAbMOgN8VIxOZhwcnzM9fUl81nKZDLhzYsXLFdLVvkKvUxwVuK9RXjL4mZK1B8ikgxk&#10;KDq3zX2IWr24MX9a67BUtepX9Xe3cXOEFLdIRzwBwFGrFalKcdbZWrnaoitFeHwA91nvKQoDVVF3&#10;WE+CApiUCnwoBE2SlDTLUHONimKUilAqFIbHUmOcgUqhWSlF1suwHnxVaOpcUCI01tLLslBwLR2z&#10;0hKNj3Eu5upmyiS1pDFMBgpjS2zpKXWCkmC8wVTqjMMs43iseHkN5wvB4+/9kI9/9B7KzHn59HO+&#10;ffoZxhukEMyvXnP+9oTDR48ZjE/4/ItvuXd4yqP7Q37wBz/iN7/6R2ItePLVU/70wT2kdXgR1M/j&#10;KCH2HmcNtghKhIUxnJ+/Zjq9oViU3D85ZNSLiGLJ0cEYs7xBx5osVkxnllXuMGbB+eWUo8Mho9GC&#10;xcqEQnOjyIuCSEo0cHkzxyHo9RQ6irFeMhoMWC7OeHV+xcODCVlvSLmaMpvl6DQliROSZIWxjtnS&#10;ogYKoTWLPMcZT5k7BgiSWDPsA9Iyzw0oiXEeRfA1lBRILfG+QEhBbixKRBR4prMF/V6CjjRJ5Ohn&#10;Ei9hmZcsCk8a6wDEr9ZepUUFqnA4C6Yih1Bio1yHkAgEMdDLgi+VFwUr74m1JlYQa00USfIgJRZA&#10;kQIcitKHkkwpIEk0XlooLbZ0FQgmAIpstc9oHVVxQ1BJUyIUjV5cXFCWBaPRGKUkSukt31BKud5r&#10;VEVCoXUAWBhTVmDMSgnTOpzzXF5ecnl1zT/86h9Z5ku0EqRxUGkXXq73RusqlUmlUFKhVNgjlVJb&#10;4NoaXGatRUiJ1tEGsCYlZWkqcI5H64g4Tnj46DFHx8dIrUmVxliLc7WaWSCS2ihymgqEYDEmxDDO&#10;OJ5984w4iTk7O2cyGXF9dcn19RVJHLNarfBu49NYayvgvq7a3yTQ2SYP8uxWAq7bs+2PBH9e6dBP&#10;bdBbWZotQHZXwWzt8wNb6t9tP67u1ybQq25XmyCo7ad2Kbg173EXeO0ucH7dZucdWkmiKGK1XNHv&#10;97HWkhfFut2r5ZIsTSlKQWnKFjC9ocyrFcNBRpIqjM3xziJrNb8O/67tg92lNtzlZ9f+arsoPgCj&#10;w701C8WbxcvGmHWstavg3nkXVEh9mPv1fO2OH0RDxa9ZRL6t6F6DGRASIfxauby5TzfH0fquGuOq&#10;CWRUSlWEVY127ZK6+w55lbv+3qUm2Ozbem3pinm7Pt+ctwK+E7nfhsCLCp+4HTt3xgt1nGLtGgDf&#10;jDtu5RXuINPaRR7YlYv4rqqKXXmNdu6nPW9qf6wrJu0icWiuNbXanqj2IF8N7HepzH/X8bLree96&#10;rtvx7zaooW7zLqXKtupjF7ldV580c09dRJbNfF1zrrVzGl35t1333d4/7iLE6wLVt/uvVtjc3v+q&#10;+6uIO+I4CjlOsZ2DjOM4KDlitwA/Aioyn+11q4uwb/33ao3aJo7Yvk/RMY/uyjHcHhc1sYVg0Otz&#10;7949JgcTirzAWYt3nvliQWkMWkX0epJVnuOdW/td2/NnE/h8V76Q5r23Qe7t3GV7zIY+kEgZQPAX&#10;l5e8fPmC8dEBaZohpWWxWFGakqJYIdkmBZAyqIhLXT/vzVpbkw0oCUJ4xpMJg6tLrk2Bb4zvLjDa&#10;XTm8W8AuKXGuxFfzpvYnF4vF+n5rMoImaUzz+sYYVqsVxhiGwyEAZRmU28uyXI+d+t6MMZRlSRzH&#10;6727JhCKqr7YgLRkReYTxnhRFCyXC4oyJ4oiIhV8SK31Vm789pzbEJrUivabfHoNTN7OrVtbVm2L&#10;yHo9bBlVAP2E+XwW3mNsRU0pw2/VUEKvYhxfJ++kwOGRhLxoDUo3Lsxz5QVCbfxJV/84FwjyqMiv&#10;lEIrTaTCuHPG4IxlZcoqlg7tEAKklhXgX+IqQpmgVB5arKqcmKp8LLwAaymNp7SVbyUEaRwhCTGR&#10;MRZjDYaavEziasCh8yhV5esq0LtCEUUKi2NVFHgblOtjBWmkwFtWecmqyCm8pLCCuREsjWRVWuJU&#10;EycKB6wKxzIP9zk8GPLo8UPSLOJqesnlLMdLyUVuKV5dcTVf8PF7K77/8IiJdfSyGC8LhE7pSYUu&#10;Q04odyvSNOEnP/oRP/n4G377+2f0sx6jwZDxcMLh0TGD8RilNVopIqXpZRlaKawx65xiTWghZejf&#10;zRmP2AJe+orAIoAB3TpmCS+7xnkKhKWiDYD3rbhjk/Px67EuENJWeZngD5h6XvhqLW/M6eA/y/U8&#10;FEIhpKiUxd0mh0pYs+q5ryuSLyk0UjpQAq9B6oI8XzEcjvjFH/4hq7zk3//Nf+RmNiWOokDq5vV6&#10;/jk8SRyho4hiVeKEZtDr43zEG3vO0q2wwhNnEd54orhHmYe1oPSeiwL8ZU75u2fk33/Eh8cHaK/J&#10;80tSLYmyhMQ4dCyJkwVvzlYUVpB7R2khny7IXcF9P8QTY2OYz9/S6/f4s5+/x+FI88WX33J+XvDZ&#10;P3zGi2++5qe/eJ+f/uwB9+6/z+zsWxSWv/yv7vPofo9f/e41L19bSqEAR27giydvWTwY8+jeIWeX&#10;N7x68wYdRbz3wSN+fHifR+8d8fZ8wZefP+fFN2dcnpdcXxWkPcnb82/op5LhaMjDh/fo9zKSKGI0&#10;HDCaHPDgvmU2n3N5ec319RVlkeMIue80johjTZEXvH59iRfhGSp1zmCYcjjpM+hnOBvyJr1+IP3w&#10;rkRJyXCYcnQY4WxBvupzfX3IfOGZrUrm8znF6gaEIUocp6dDst6A3/7mGWnkQYOTgiiJGQ/7jHoJ&#10;w2GPg5MjHj1+j+HogCRLyYslN/MbrPWUpcVhefH6Dd8+fwlCcnB8yqP3hxS5rfIrkk8//z0FApEO&#10;QEWgFMJDuciJtEbg0FJX65KgLEquzWUAwkc9ZFHyyS//b85fv+JP/s2f8/5HH1JWeRlRTUgPCC93&#10;+g7b+whb533N8+VdvnVX/PQucvSus7hdZ07dcU03KfiuWK6LSG4XWXaXf74LlH+Xb1L78M2f5r5+&#10;u199p2L9d4lz7iJvbyrJ3wVGb16/fe1dCuz179ofuct2xSadZ4A7/O523LnrLG+7LZ4mmL55/t+u&#10;EQjxa11b0YjLGucXTdqsrtiqnWNot62rLmEXOdld56tdeb92PcXe9ra3ve1tb3vb2972tre97W1v&#10;/9psD4Df2972tre97W1ve9vb3va2t38h6yo4bL5WAye2ixM3v6t3rn+22cnrw+EAPKsPb8ProQiJ&#10;Wp+kox27DlvbYIw2u3oXuLytFLAGp+xQAmz2QbOIsAbXQLeae/O7dimX7VIqq9vZpeK3/b2yUiK6&#10;rYhWFxZ3FY22r99VIN4+iK/bsylkJhRptfqy2V/NZ1Sr6jULOjfXELeAzO32t/upWcTaVFnvuo9d&#10;RSa72l4rR7YB8m1rj6+2wnr7vW3ChV3kDrvmZFs1oK0G732QAQrzwCPXVdRBvbQ5fkWlvNTsqyag&#10;31UKRe9SAb+rKKVdSN++n/Z4WSuuVeuKl+ws4NkFvG6vCZ1gDLYV0rqebVNVfV1gUhXZKFTn8w8F&#10;rkEBWlQF8/X6KBr9cVfhUnOstV+vVfu6+roNJmj+NNesrb95AnjFV0oeNZCFoEy2/ezXkI6tvrur&#10;kGndxgY40LMp/LY2VI4qLZDSs8wXPH3ylBfPXzIYTUiiGK3joITlBFHSx5pFANfKiBvrSA9Oef/7&#10;nrcvnvD29becvTjn8vofmS1y/vLPfsLpyYijk2PGkzHeFghXsJxdc3V1wfym4GY25+pqyiIvuLi6&#10;4frqLWmW0cs0o1GfWENpDMvFNYvFFUmvTxoP0CrD2pzSCryEKM6wVmBKidYx1sNqtQKhkTolSxVa&#10;9cnzOdPza64uLzm/mHF9PePicslqVRVLJoqT+0NO7k1IhynjwxPS/gQvNTpSCCVwwrEqc6IU7o1H&#10;xHJC6Q2msDhTYkrDYlby7fNr/vNvn/D2+QUfHQt+8CDjT374kEnP4IpLXp3NuJrOWKxgWQQwrHMe&#10;LxVplnF2teDJqysuFpbcSWalZ+Vhctzn6GTC1c2MgzhmOB4T6QD2n80XXM+W3KwM6AQdZ2gVFBBX&#10;+Qrrg2IbwjAZjviLP/sTHjw4pjBFBZyMkEoxz3Pc9ZTLy0uePPmam+sphbE4JEJoPBAlmuGoz+Hh&#10;IYcTi3We6+mMNEkQXmILy6Q35CZNmd7c0B8M0bpPnGR4m6OEY359jo9TsskJtioWq+eR9W49drfm&#10;WnOO4iuwXNe+LRBO3gJxCSEr1VMRiuFtKLoWQqKCMB3O+PV6HUVxmKOuAuh7F1RGEUhXqUxKjZcg&#10;o4w0G5IkM2xhUHqJViVYi4+CEqLzFqllIH8oKs3sgLrEmAJX7SdRFPqhtAFY/rf/6e/5cKR4PCkZ&#10;92N0DBkS5QrOXk2Z9mPeezCm1z/As2K+WtCPCw6GkskAZmVMISVzF3EwOuIHv/gpIoOvPv2ERCko&#10;Ja9fP2F4eshHH37I57/9ez777BMOxn/E+N4B9z94n5v550wvvub5VxMeff89vNRYrymsR0uJyw2z&#10;62tWy5zp7JrLizOWsxWz65zLFy/48INTRllMMumzmK5ACJJkyE0uOb+8xETw8uyCrBdzPD7gzN2w&#10;KHO0UsycR9ug4lZayWw5I00Nx4cTlHKY1YJhDPObgtflOR9/dJ/5aoYplmjvkUKQJpplYZDKsixK&#10;rAt7dqIUVjjmeUFPp2gtSWMoCstyYTCxpJdIpAqK7xQShMYJsN5zkztiJTHOIsocbRVlGSDlcSRZ&#10;rqAooDQlvTSQI3hvcNYjhUZjKZ2pAF9BgSs3K1IdVN8UgogSpyQWyMsA0tZKkGQZSkpKSqT22NJR&#10;OEAIlJZY7xEBlYFAkkYaZ1eUolKMF8EX8U6ClEilsc5Ufk5Q7Iu0pigKLi7O8d5xcHAQ9iwHkkCe&#10;ggoKlsI7lBIB1O8M1pZrYDHSBzVDqXHe89VXX/L67VtsXpAEPUKSOA1kIjW423qk1EGRutonTWmD&#10;qppSZFm2RTjlnMfasI7U6rA16MjJQDIwu5linWF0cML4+BB0jAWKSjFZVnJt1lnyRQ6yUrsPerJY&#10;73GFRRDAwb/6p0/xznJ4OGHYS7g8y3FlEYA71qC1CvO8UjjWWpNlGUURwG5SiobKWrd6btNva8Yz&#10;bdIdh0VLHZ59RTrg3AYYXfuZzXiieZ26L+t1eLvwti623sRcTZBw039qgzN3Fbq3fci2n9n8zto/&#10;3qWU7LwLY0TGFGUATh0cHVM6EErhKuVaZwpOD8dcXS9YVarCZWnD/flANxTpCGsMWRajI4GwNpCz&#10;NAGancpdm35u3/susq6ue1JKrAHvNVBGwJoQqtnftgJMNpXytq9j18rhrkILuSBjWYGEtgnDQuxR&#10;g3flxnd2DX+0FTOGPbuleFYT8glXxcsbsDIVSKxLecz7jbJ513j5rtYVb9df8y5AdxNk1SYM68oZ&#10;bJ6v36Rj6L5WZ/F6COq31JG77nmLYIIOtelbc421vPrt2KcBFKdbMbEJoP4u1ozBm/FOVwzYBu6+&#10;C+jdBbrZtNMFMWc8wrst0P9d86/9TN49fu4m6rudL2t+l78Fwt4VT7ZzP7vGQrNdbeLFu5Tdm33f&#10;lW9s5w7a7WqCdbra1dXn35VgsAYjbz1/D0mSrPuxqVpY57S211PW8cL6+eC/05pxa71p7IEhN3Ob&#10;kKOd99gF2vHeI6t2B4CxpN/vrwlblssleZ6T5zmrvMCYoASeJEnwYxzVmuw7Sfl27Y3fFby1a9y3&#10;x+M6z4vCiQDK//LJU04ePuTBg/cQ0rNc5kBQ747WZEhmo2oZRTgPpjTrOewq4J0xJSpSxEnEcDxi&#10;OBoxnU7xVm6N9y6yxuYaUZNJNnM/631aycoHDs8ijiPm8/ktksYoigDI83z9PTVYvn5vTfZU56Zr&#10;P68G2daERdaG52mMIYqiteJ7/R31dcuyXOf861y/MQalFYlMthRLt/NBrhqebUXY22PDuW2yiHY+&#10;feMrKrwO81LHMT2G5KsV3hcgQzzsvQvEWFIilQokQS74G0FVuyJrhUoRPYDRwaGlRCqJrAinytLg&#10;bAAel9aEOE0ItFD0+z1wFu8ceVngjae0ltyGHI4IuNPw7FUAu5Y2+PXGBaV4pRRKbojBagBbaSyl&#10;tRTWA5I0juklEUo4sAZjHdZBYX2IxUTQFA95tjAelKjioWr1cd6Tl5bSWYxzREKilSJLFEI4rA39&#10;uiwMCyOYF56LpeNqCbmFeCBRsSI3HlNpmPcPxjx+/zE6ibm6ueHFqzf0BgPK0iGE5mY2xdyULL/6&#10;Gq0ci7JgMh7gtCIuLDqTJBZcYRDCMpvPSHsTfvyDH/DkmzekOmI0GHF4eMzB4SFZmob5KyVpnKCV&#10;DuSuzlGU5Zq4i4qwcAtw6FnHPnV/hH+6NVHQOuwRtxaizZrtNwq6t84E/Ob9CAK5U6VGH0iZHHiB&#10;dR5vLUqEPKtbz69wjuPxSKcD2ZoXYY2t217tQc5VhEKetZ8rZQDACx3Gd+xSPJ5itaDf6/GLn/+c&#10;0lj+w9/8Lat8RdbrNcgiBNZZrPcsy5LSOlYljAYpSeSwNswTIaCfZkHl3HnSfhJII40hzw3nuYOZ&#10;w/3+Od484KPTMeMjgS1XJHFEag1pDMN0wDCL+erljMvrQLpWRuAXJeWbKcalPDzNsM7z6uULbm4u&#10;+P7jI44P3uf1Wc7vfveSm7MVf/vXn/PLX/6eP/6jx/zBh0N6UY43F9w/lfQG93lz4XnyzYyzNzfM&#10;F475Cj7//SVnl4aPPzri5OCAPF/yT7/+jKQXcq2PTw/44N4BT56+4YuvXnB2doUQDi8Fi9wzf33N&#10;i5fXRLFmNBrQzzIeP3rAoJ9yMOoxyDTHB32uLm+YLRdYLFopYq2QQiFVxGy2YL6EIjecn884H6wY&#10;DgekcQZYPBcoBb1eRC+NiCJNHAmGgxglFHHsiSPFcKgwBxEwoSiXOCxJrDh8OOJoNMAZg04i4mGP&#10;yfGEe8dH9GKNVOBjhVI9rEgojOXV2RkvX73EGUFRWKROmC1XzOY5k4MjdBzz1dfPmV5M6fd7LPMV&#10;F9Mp6WCEjjKQGiEFg2GP0XCAKSzGFlU8KDCmqMZylWoschKtELbk7dMv+CxOyNKI+x98gA0psbAG&#10;VzmYd/nOTd9msw99N+Lk7+KT7PIbu3yvXf5c11nu9n7oOvzSbUB5Ox9xd3ve7Vt19UUXMVPXWd+t&#10;86Gt79lNdrYrbnlXX99+Pu1zu40Cek1et+v8fRf5/bviyqaf08xddZ3vd913k8yu61z/9vjZHads&#10;Xgsx3Zq4pxWHy/pZikoP/g6St65Yq4tUcdf5dbMPmvUYzTHRlXvYRdi1t73tbW9729ve9ra3ve1t&#10;b3vb278m2wPg97a3ve1tb3vb2972tre97e1fwHaBvmtrAh2bhYddh7xdysPw7uLe5nV2AYi3QSbu&#10;nd/RVTR7l+LaXUXldykDvEvVu/mZroPyLpDurkLsNui0LhDcVbzQZW1VxPY971JF6AI9N/9WF2R2&#10;9XF4LRQJR1G0UVhqgHab99QkGOjq5zajfhPsUV/fGFMB+aKtzzUP5rvGYnMsNZXNdius+U4lu3ZR&#10;TDeJwaaAtM2uf1eBexOQ09W2+ncTxNAksOgaz03Vv+a8qJ/Du4qWdxVDN8Hk7THYfk9drFiXS9xW&#10;g9h9zfbcaSsWtteHthpdV+H2LpKCLmXCuihZa711b+25cJeaRNec73qu7XFYF/K0i6zbbd5WLwwA&#10;oPbaeRcowsOtvaDdf7v2i2YfCCGCepOSKK1YGcPvvviS337+Of3RhCRJEEJirVkXM9Wfu5lOsaZg&#10;NBhAJBgeHdIbSA5PR7x9+YKXT57yf/3NL/ni62/5y7/4E77/4WOSSOJLiy1maGE4PR3iTzXWQJ5b&#10;8sJxdn7D1dWc66sLTLliOfcUSqCER6sAEKeIWOQ3nL09w/oSJyw60vQGI8bjI0bDcQBgSUkUZ0DE&#10;i5evOX97zsXFBTfXF7higTce6wQ6FpzeP6A/6nF4eMBkPGAw7KHiiJWFy7nhclmwtEusAVs45rNr&#10;hMsZpZZ+XCIomS0cudWoqMdyaXn+7II3Ty8Y9eCPP4r46P6I++OIvpqyuJpzM7thmRuMARUJJsOM&#10;3AqubgrOc8vbqxlXKyiUx8eC1dxTCBjdS0l6EdPVNVG/x8/+4CeMxwd8881zXr58xeV0zmxV4ESE&#10;qcHd0oX7NZXamoHH90/50z/+OfeOD7GmROARQuMQLAqDnc54MXvJi2ffMp8tcDaol+XGoeIUnSRE&#10;EubnFyzygqI0eG+JY4nWnn4vRaigRHx4eMTLVy+5mS0ZDiGVEUrqAPguc2Y316jeECeiqrCtJvEB&#10;Z2xVYCw7FQnrQsPtudPcO92tNdE521BalbVASyhmtpWKXauYU0lFEifY1apSm9+A8ev2RJGu+iCm&#10;3+9jiiVp0sMUJc5YtA7AXOvD7zBOHVrFKGnBG0pbrPfeeo/WSgXFvCgiRzC3jnkBg16C0gWDQYTq&#10;pfTGxzz88BExBdO3zzGrgunNAikEo56mt5DkqyUXVzOk7ONjzf0HH3B9PuPq7Vuk9RSzKedvX/Po&#10;gw+4Oj3h/M1LvvriS374g484Pb7H+dEl8/wVr779guPTPlF/xPRmgfACaQsW00sWl1cUeYF1JQqB&#10;1hleWJbLgm+/ISUDnAAAIABJREFUfcV7D44Z9foMxyOcE1ihGA1ipBIUpWe5srx9e83p4QkHowP8&#10;zRXWF0RCMJ/n2FhhtEBKzfw6Z7E8p5+kFLnloJ/ifM6qMDx9fUaaCLwpoAwqj0ZKtBYkiWSx8izK&#10;kjQSEAsQEuMFy5VFqZgolqSZIHdLSuMwkSeugBogsBVwMIo0i0WJd56snyJkRW5TgW0jpej1U2bL&#10;AmM8TshQOupF6Dc8sQpagWVpWOYFkVY4BKVzJFojqJS1hCDPDaWHovRYt2JVFqSRrgAYFRhHqbV6&#10;pCnLSkkzCmD2OGY2XwRFThWUBX01CZwnKNx5tvzK5v6xWCyI45gsgzhOEJIKMKxx3mGMC2AXqUI/&#10;WVP5P45AY7PxjV48f4EHemkAsUdxhGyQNDXVqWsl4zZwJ45jvPfkeU4cx1tkXIvFoqFEH0BJ0+mU&#10;+WJObzDg8Pg4gLKswVq30w8xxpAkKb1eUoGTFEKCs0EFVUcR1pToSPPt8295+uQJeZ5jraWXJcRx&#10;jNJRUI9sgKCWy+WWaq+Q/lYhbpdSVfNvW8Q71e+iKLCl2Xp2XWC4Ll+oCUi+rTqtGsBg1+l/tH2W&#10;f67v2vRbmgrn7RhiVyzrXVhbjQkKpsPhEOc8zlrSCkTojCGJY/o9WF1dAB5VgcdFRUwkRLhmFCfV&#10;OEvw1t3qs12xblP1vOnrdsWhnf1QYam7CuSb/bB+TdCpuhzG1bYK59ovDPCeztj3LhW7rqLsdtyz&#10;HYd0xwZdRfYhbpQ0QXv/EjmWjQ/xblX4rpivKz6/iyAQ5zsBt12F7c65RtS1G2DR9EmEECDlFlFA&#10;V87DNQRMN9/XJANoxA074qF2/PZd+vsuleZm7NQEwCu1Wy2yvn4dHzf7IqwHcj0PAqnfdxsbu0Di&#10;78qf3fVc2+DTzRgUt9bUrvxEF4C8Ky/WjCe7cnJ3KR7uUmffpTq5K1Zu57K6cnO78nFd+0ydK5Gy&#10;iuOiCFMDFUVNDkdFHCPXOa2yLKv9bgOKVlIi7njud81L32zbHXvXu3KS7fW7ud8DpGm6bn/tG+R5&#10;zmq1ImhI12Bvh1LRWlG5DTDrIqvc9ex35ax2PaP2M647Z01oIhTOw/TyiidfPmEyPmI0mqCVpiiL&#10;Nci4Vj3P85yiKALZpWdDBrneryTSV+roMsEhODw84epqyuzagLPrdaBNzNn2V+vv7fIr5IadAq01&#10;cRwzn8+J47gBPt/4JAGcXa79tyiKiON4DXgviuJWnlBKSZqm6++r86Faa6KKVNEYswbI1/tncx8N&#10;vmmtIioRKox/59wWaP5dc3+TC970XzN/3ZWXrfO4UmoQEmc8OhJoHZGvllhjwo8Na7PzDi1Yg/8j&#10;FWNqooCKoEr6EDM4EcaOlhKtozBfRVjDjXNYgmp7xQ2DqlLSITa2gezKeUoHNsDL0FIhhVyrIHuC&#10;qrH1sMrD84kjSRRpEB7rQ7xWliWlg5V1rEobwN4EUk0vamIth3FghMBREen5EC9JJdfEGEqqcK9V&#10;O421FMaRpppICZQkkO05iwkfxoiIlYOLRc5lEa4RZZo4iUNOwlp0qokU3H9wn/5gwPXNnC+/ek5R&#10;QBxbYq3xQoJSWG/pjQbMihymlxS+xCtBlGSoOAUZchZSS7QSCGO4f/8ew2GfKOsF8PvBEVlvQBzF&#10;FZA4opdlVYy42bvr8elcvYfaTU6mUnEXojozcPV0rAhh2mtvO5/fJriCnb5jDWS1ts5XBoJEt96b&#10;NMYanHdESuMAYyxK2ZA39iEGU3777CH41gLbyCE3CWekVmginAm5JWstwpZV7OAYj4f84g9/hjEl&#10;//4//A3z+YLhWAMixCPWMr2ZE2mNFHCzLJDihkGWMB6PMVeXWGcp8gJjCvBhfg2GA4q8xPs5ZV5y&#10;nTsiIfjVF99SGssHp32WiyljoJfESEA5gxtBNjji9ZXjq28umS8MZCH2nz17xcI4Hp2Oifsjrq5f&#10;s1xe8dH3f8h7v/iIjz76iL/5f37D6xcX2IXg7/7TM778veB772d8+HDIZJQx7ktGfckPP7jHV9+c&#10;8/kXr3h9VlAUML2c8w9XcwajhPunh5wcHmPyglfP3jI9CwDvQRbx8YdHHE0U0+sb8rzEColSMXhJ&#10;URrOL2ac2Wsu3r6h10sYT4aMRwOyLOP05Ih0nrFcrhDSI71HUqK1IOsd8ShJKArH5eUVy8Wcy6tr&#10;nJ1SVISUWoHWoKuwU0WSJIvQKFItSOOoyqlIpIqQyiCkQes+s9mcNE5JR33SYZ/ewQG6n7Fwnovz&#10;KTc3N+TWIHVG7jTTmwVPnj5lNZ/ijaI0lmw44eT0mNNHHzI5OKAsDN9LJ/A9z/n5GS9evyTuDyld&#10;ALMjwzqzyj04h/QKoYP/VhZlIBYBjIdIgpKwmF2jdQyR4+vff0qcxGRZxuHpPQwizJlqTXMN37gZ&#10;m3Spkm/iXnaep97le3SfVflOovSm/98+02qfd9zl47yLCKsrpu4iSt6sY/KWf9bcg7vi/qZv0iT2&#10;gdtkgl19WRPY3NXu5vW7zt66fNZ2nzfz7M3b6Drva/en3SIcuZuc7K5cwa731mQFuxTd7zrT/S6x&#10;39bzqPtTBILhOqAWBH+2M28nbufLmvm7XeRVd9VR3BVjdfmCXXvmd43r97a3ve1tb3vb2972tre9&#10;7W1ve/v/s+0B8Hvb2972tre97W1ve9vb3vb2L2C7istrq9WQ2uD3rkPQ5nvqQ826OK/NTN5VgNpV&#10;INlWmWl/vlkopLXuVPyr/98GHe8Cd3QdireLHbpUltoHyLsKfbsKtLuKjrsOj7vA3u3f7SKH5sH/&#10;LoBL8//tAu82SLb9uabiYFdBfigMEVVhBhUYyK0VHZvWLJDc1b72vXeBx9vF3c3+axdJ1P+ui1fr&#10;YtBdIPGucdW2XZ/tUj/vUkDbVTRQ90/9jLuKaXaNN99RiNsuPm+qVjWLVerX28UxXfNro7Qod47/&#10;zoIgfKVSQOdY7Vqf2kXF7b7fteZ1rSXbCs50Fu80P9Och83x2rU2tteKu4g5ukgKdgMcuteB9rWb&#10;z2IDWqrBURYPQT1K1GCVql/rQioR1GfrZxtF0S3Fiea6uIuYo6kaG8cageDli9f8+te/JY57QaHb&#10;uUrB1xPHcVW0LRDOs5hNOTu7CKpc4wFeQZb2ODw5YdSLSQR8/dU3fPH1S56++N94770PeP/xKfdG&#10;PfpRSaoMWjqEkiRJjywbIKRkMonoZT0enI6DqpE13MxvKFZzMAXFomAxM6T9CYPBACs88+WSPC+Y&#10;LS755us3IBRxpLFeYq1ktbS8evYCYUvSniLJNEm/x3vvPebwcESWCgYDTRLroHxs4cWrS86vFrw8&#10;n/Hmasm8cOTeBUChc4xSyePTAVESEStDEgtc6fjqy2dMb6BYgraeh2PJjz4Y8fhEM0klsS+ZvnlL&#10;XjhWRmERxKmiPxqzNIJXb2e8vjG8uHKcX4HXQWFMaIGVnvFBn7Qfkw4GPHrvQ3784x+Dl/zDP37K&#10;3//jb7mezlkWhjjrEaUp0li8kBjrKcsCLcCbko8+eJ8/+6OfcDjuI4XHOIdHInXMdDFnNn2OL0uW&#10;N9fYVR7AzNaTm4Le+Ig//Yu/4uH77xOnMWcXZ3z2yT9xdnVJL405GPcwNgcR0+unLGczhqMRV9c3&#10;TK/nnJ5U6sxCYvICJYKKtSQU31rvKCu12DBvPEiBsy6AFdYKq5XC0LroWqxBvPW8QnQTowQgcbU2&#10;yqAIFgqcZQXwrPaper2p1QqVQiuFtZUKuJBIofBVwbv3AaweR5o0jlklGXmco/USI8tAQFMBCcL8&#10;A6UgSUQAWFuJL2uVUL8hj3EOIULx6tXKEmlBcmPQSvDevROOHo8oRUY6mJAkMakEVMTVi4Lr+Rla&#10;S4ZpwiCV+BJmy5JoZlCDhFRPOD59n/lNTr68JBGO67fPOTkZ0+/1eH5d8PTLr0hUxgcfPODeg3u8&#10;evsWV8x58fRLxscP+PLpKxazBZNBj0GiiHH4YhkABFGCMZ7SQrnyKGG5vJyTRD0G2RDvDcZ7+lnE&#10;5CDj5es5pVVc3SyJ9JzD0Zg0jijKnEEacVXm5KVDxiqojLuI5dIgigVKKLQEHUOO5Gy6YjLW9GON&#10;L8P6ao3FV8ptSgqccRgPxjuUCOPQlEG1W+oIrQVKgSnBWIezBNBABbRFeLTS6MhR5pabRYFHk2qJ&#10;lAqFx5mgOCeAKNY4B6vcEOswppyzKCmwhELIxcrgvEdphfVirViIUFgsFoGXCi8tuXX4EjxBdd0B&#10;Skm8lw3QUmO/Ex5nHDiPrICPOI+ScqM+XKsWSb0GLbSJfG5ublAqCkQPpgzqjxXgDBQ16K9WrzOm&#10;xBMIBJwPsK4oitYKxqpSTxTV95dlGYDrFfmDc0EZVCu55e82VSrjOMY5F763AlnVPkHYY3PSNGVV&#10;FBRFyem9e0RRjFCKJEkqgJkKquwVYLmtkF77Q1EUIbXEGIu3HuklvWzAbDblk08+YbVYrOdv3bYo&#10;TlitNsCvGrDX5SfeFdt1xW9N/6ZW3q6BGO3vaBNQ3UXg9C7FtaZP1rYthcZ3xL+7SMOafl4zhm0X&#10;7K4LyEUA2kgBogL4xFGMwFEWxRrEZK1ntcpZ5StAoJWmrAgmREW+omSEE5I46SGlpjQG60woxu8A&#10;ZzfbV8fszbbeBVBr+9fhu0xnP7YL2bdjXdn5Xb4ifWl/3rtt0FsTTNd+ju9SAd+lwue9D4ApNqQA&#10;m+cq1iQX9TMMsfIG8LdrfP1/zbPsKo7vim2+SxH6PwcQvktRGcKeZLf6RnbGMrvi3zYYdGssNWKC&#10;sAZU46J97zvi8q051uFTtXM0u0gU2zmgpoJycLV258K6cg3teM5XanyCd4/T70rSeJe9ax7fRWbW&#10;JPboWiu77r39elOVvD1W2rF0c//aRarYBO3WucN6/9/VpjbY6F05zV0Eju38h3O+UoQO49Jai9RB&#10;nbfZFfWeH0VBvbsmvZJiG9yrpMQ1cgS7yEIaN3jn/taVM6rHc73P+jvmU/3dcZIQJwmlNZRFSWlK&#10;lqsVeZ4j5YYIK8/LAJqOosrn2s577BonzfHQzCPX99UmK+na14Kf2thzffCVHXaTGw5i3lycn3Px&#10;9pzxYEI/yyjLgjiK0Epv5f6a5Cj4AHKu2xd8Ql0RwEgEisFgzOHhKcvFinI5XZNJNHNxXaSdXbnk&#10;289ckCTx+rsCAWAgYqqfZVEUa8BSDQyvyZeaJDfNsdD0VevPWWtJkmSLDKD2Ba0Jz9oYs14bzFqF&#10;tyJsc2WIV6vX2gC/u1Rwm/mh5rjpIk9sj4m1f+AdQqpAehVpBLBcLFgtFpgi3yh+C1BolKhItkTw&#10;Tp0IOt4CgROgq5i4Dtt9BXo3rlKOF+F9UUVitSpyUqVxHvK8ILcOJwReeDSBZCHWaq3ybb3DOk9h&#10;HNbLoAatQwznhAiq6sZinGBZGkrnEZEKYGQlMc6G/dMG9XgvBEbIoF3uQ85O4vHOIgXICtiNdwhR&#10;Afi9J9aKVEVEGiLtAzBXSoSAVeFYljAvYVZCCchYoiMZyAO8D32uJEk0YDAcUZaW3//+CTc3K5Is&#10;w1fgb+eh18s4nQy5N84Y9DRaCd5eXuEROC/IC8PBeMRg2CNK0jAWY40VJePDMb3hhPFkwmg8IY7S&#10;EFsjGQ+GSCEwsLV3N9fU4Ltt5rkUdbzh1ucQTRKPrpzt7rOgDYGPta7xN98A3foNaDbccSA2lBIq&#10;ckXrPMIHeoQaNO+cQyqJlA6vFFKGH+c8SkUV+YTvJnKqSDedDAB/qSXSKrzXmCLHA4cHI/7wZz/h&#10;2bNv+erp1+SrZSA0cX59nTwviCPFwhlm80tOxhlRpDmYjFksluTLFVqqtTK1QJBlGc6H85pFaTnP&#10;HavcMfviJUY/5HQ04nwxJc8NWRIhvCWLLK6c897JmMnwIV89O+P6fFHlASxfPX/L+dUNHz46YDQ4&#10;REnHs29fILXm8aNH/E//41/xyWff8Otf/56rizlnr2D6dsE3Txd876MJD06HjIYpSQp/8KPHPP7g&#10;MW/Olzx98oJvn71lNnUspjmfXb3kS+05Ph7w8N4BkYXL6yuKfIkUnl4c0z+eMLtZMl3MKU1OnPRI&#10;4wyTWuaLGcvcAJbZbM4rLUl7fQ7GE9I0oZ9lWFviTAFKIWSMiiKyLMEYOBwOMN6xygtWq5LZImeR&#10;l6zmgVAgpPk8pXXM5wW2cMQKkjgQslrrcU5wcNJHKc+LNy+5OF+RZjFeS4hikuGQKEtZzGes5lOK&#10;eY4pZCDasB6hNcPRkNOTEz78wT0ODw5Isj5WSJzUJFmPwUAxu5lxfnnJyjmMEIG4Q2hEHJGkPXr9&#10;HlGkODw4RHrB8+fPePPqJWW5IolirK/2H62Jlcd5x2K5IhUSlS/56je/Iopi/vy//W9IhiMKb0NO&#10;yYFCrs8w7yJV2pzjyUA0+h394uYe2n2WyJ1nw8180K6zo7vOvrte7yKF2vUdbeB9+Lfb6fd2xS/t&#10;PM0/Rxk99HUzV9Ltz4W+9Z1nsF1+RPN9t0Hi/tZ5XheR4XcBrt8VWzfjgq446a7z4Lvi4nbepouo&#10;CjZ+XZOEEYJvsf4O32h3BYJv35txBiE3MV9XjL9rfr2L2KgrrrgNat8+173runvb2972tre97W1v&#10;e9vb3va2t739a7Q9AH5ve9vb3va2t73tbW9729ve/gut64Cz/t0F+mx/tn0g2lWQtDlEZl00WV9j&#10;GxS6faC/6/C6zVretLpQchfQvev+28CO5v13qXO12f/vUl9qKkPv6vP2Z2oQdrsIq0vxry4Q7nom&#10;7SLjNoB/l9J113c1C1bb/dtWY28XYtTgpU2x9W619LuKFbqKPnapcjffWwPZb4/H7kLLJnFD+zpd&#10;Rd67wDPtsdEe0/VYbY6TunCgCfhq33v9DJsFI7WaIniEFNW/b7el/e8ulYX172ootIHdd6lRrNW9&#10;W+1vtqNLvXFzn7fvddf/71KHbwKV7rp+VyF8c23qAtTvmivNudFeW+5SgrhdkC22wAX1+L2rWKd9&#10;f3cpe97qMwFCSrxzOO+QNYipUs1Usqnw6rdAbO0+bfdl19pVXz+OFMpLrq9v+Kdf/QZbgowVOFoE&#10;H2CMI9KaOI7o9XtcXl0yX+bEaYqNBMu84CCNiOKMk5MjFrM50/kC4zxfP3vGky+fkkrJII3JlCDR&#10;DrTDe4UQcVXM6ZDSkUhJmipUKlCRwxY5q5scXzqE8lhxzuDgmKSfhX7zCiUlcRphraMwhvnyBkFM&#10;virpDSWKiPFkwNHJhHunh5weH5L1U5SymHJBnheUheHiYsaTr894ez5lkQdFMAykuk82HvL+ownv&#10;3RsyyjyDTJEkEUkScXU9Y+UyPv/0GTrxvH804P3TAaPEEbFCmhWFMRjvEJmmH6WkWR8hE16dzfj0&#10;yTlnc1iSMAeKuMACcdLHCUdvIEiyAT/++S/4i7/6c0YHB3z66ef8u3/313z6yefMcwtKkw0PEEqD&#10;lCgtKHLDsljhbcngYMTPf/IDfvqTHzHMUmy+xAtPFMdYVyloypjXZy+hWJIID85SlCXLvKA/nvBX&#10;//a/44c/+0Oy0ZhlvmJ0eMT44IB/+s+/5Ho2BXGKMTm50ZS2wAmIs5TBaMTbt+c4IShrVTRjKiCx&#10;q3wTG5SuSwNS4b1AyjAeAWxjLbkLaPX/svdmT5Jk15nf727uHluulbX3gm40AAIwcEhqNGMy00gm&#10;mYlGPeiv1WibeRiboUa0oQhQJNBgN3qpruquLSsrt4jw7S56uO4RHp4eWQ1inoZxzNoqOzMW9+vn&#10;3nvOuef7vpW/iy5Uvr9XNCrS+JWPIwM+CLAgZYCmEVrJqL6GdxitcT5gK4eUEVxsbQTqeg9exObP&#10;JDGkaUaapJQmwSc2qjsSCA0Ie61grUlqg82rpnG0BcSJSBTgLQhBUTt0lnBlPXpR4u0SM3H8yU/e&#10;R5gR1kdAY1lX7J3cZTYVPP10SVnlgGOsBK60eBdB1kZLfKJJp0fcvf+Y5dUViYZiecGb5y9AZFy8&#10;tQi7pCp/TVkXPHhwyMnJCa9fvSY/vyDTGdXVBcurgvLqmtHj+6hUIZSO5AJSMpsk7O9NeZ2XWCe4&#10;mtc4f8G94wMmYxMB4EJysD/m5dmS0nmkE7w5P0NISBJBagzWSxa55bpwCGvRXqBwKBUIeIIS1M7i&#10;hcchqC04r1AqRYoILooQ8Q45jJJY7ykdjAQroKbHEqyH4BACnIe8sigpCFKitcIHF/2XCCCvcOSl&#10;RTXqglIKZLBoCZV1JFrghIxKcgHK2pEmOsZlIZIhIAVJiL5eWk/pSurEkOhAEBIXLFJpPFGpzvlA&#10;DeCI6vTNvtACxpVUpFlGAKqyxLsaqWqEFMggsN4jlVrNj1bIyDVNx108rRSyAcAE8jwnhPMVCUsb&#10;ZxZFgfMenRiU0hHEJiVpkkSFU2dXoCLVXG/8WQFJc91+RTIU56xsVPjEShlWiBi/tbF6C5zqEk21&#10;YLEWUG+MZjQaMa9rjo6P2D84oHaeqnZ4n0cFSmUaME78Hq3XZEftf9ZanHeYhsiiKivG2Yi96YQn&#10;X35OvlxGAoFG8RQ8aZry/vsfkqQpv/zlL6PqvLXoRgG0q/q9EWcONLx245N13MIK6CoQKK1iDBrW&#10;Ks/tmLXr55B6Wxs3dnOVdR6qNtatNo/YFuf085WhGO82FfR+brNduXgTtBjB6R7vHCoxKCEo87xR&#10;S43P9/zyirPzc3wQOGfjXtDkwFIpRAN+kUCaZhGgYqtOvnAzl+znIsNK6MPq78OA0bVq+7b8ZzU3&#10;pYyxu78ZK7fEF20+0c/d+zH3EGlW91lKGdVOnXUrsoX167fnOV1QYPuzVHpDdXwds9+sM/zjGrTX&#10;Td/r8Q7cpi5/G6j9NlXzNTiUGyLz/fm6kbu1CtMbV90KmffmCjRkO42/dZ7NNuU3IaJPb5KusfX+&#10;+nO1D6C9DfC9oZoKW2tTQ3NZCHqK7gyO8RDJ3G1jf1tdYwgk8/v42TYAwlrhdvOi4nNzg0D+oevd&#10;RubWzTNbssJtdZW+mnsY8Jl+LrxeU8JWopTblOS31Si/j9pmF2QsGhX4dihjvc2twI9d0gzvw2qf&#10;985htInximiIjxrl7XfN3211tBtEMW1u0a3lDIylb+SrhRSIIDo1SY1SUalaG4PSGms911fn+OBx&#10;3uED1FUNCJTSq1ikBXv2Qde37afb9qDban79PWYVIwQZ4zIAGWMDIaL699X5JWenp9w9ucdstkeR&#10;L6jrCNqOezkbKu3aGBBQ17ZR0o4xl5IKJSR1XYGQpNmI4+MTFldXnJULQrARHC/kar51CRw26sq9&#10;Z9Wvd6mGsKq2FtXIjLfjY629QWxgjFkRL7QxXJekpyVwan2zrmuSJGkA6wrVEDlFRWe7Un7XIsaX&#10;NDHdBoFTs/4LIRtVc09wfhXzt0S37wKSdetGLZB/qJ7fXWtcQw7kXAwojdFRaV3G+Ml1AXUhwtt9&#10;Q9LorGuuWwEB2z6TBggffPzXhUjGZ72NAOWmPqu0RiERCIqiwsqAzEYE56h9wHpwApQSqAbYLpr6&#10;qfMO6zwugANMkpAmZkWQEtXjPdZ66tqxrC0oyUgbpIrAfdso2wcknqYm2CjZaxmvS4pYP6Ah98K7&#10;RuA84EIEVicqIdEaowJSOIQMaKMIXlBUOW8uCq6dYFkHvI4q8T446sqjdELQAZ2m7B8eUlvHk2+e&#10;cX45RycpSmt88HgicVqiNOM0JTMJRVkyn18xSgwvX72hyGvqKlBVNbULTGaaykpyu+RymZNmI2YH&#10;+xwdHzOb7ZFmIxKtmGQjjNZUdY13bkU204Lefa822/qa87HeE0IfZLhdTXoo5gshRJacJkLqTuV1&#10;TcevCQx9zN+liIRsUohIbCdjDmt9TZCiIYxryHOI/mcw4BxaGaTS0MaqPRKg9XmXRymJQEcFeh+J&#10;TawQWGcxicHVgrsnJ/zRj37Ek6+/pljmJGkgTTOU1tSVbfJXGQH3RnJ+PWdvnDCbTcmSEW/dGVVd&#10;kqYJCElZ1AgZGI0yQLBcFuRVjQ2C5TJgnr3mX/78B2TphNzmaARBChIRc/Pr8ppMJ/zJz+/x4vWC&#10;b746xRNrZxfzJb/5bMHdoxE//PAeD+7vE6Ti4vKa4+MT/sWf/YT3Hu3x6edP+fw337Gce9688lxf&#10;nPPiZM6Dh1OO79bsH3hG4wk/+ugOHz0+5Ozskq++ecNXT17y9ryirOHVm2suLpeMMs1opMBXZFqw&#10;N0452JtycmeP/XpCWVqWeUVlK6QKmL2U4CE0c9Q5R7Fc8DKfQ5CMsxSlJKMsw6QpWhpSnWBLi3MB&#10;ISVaSfanIw73phRVjZAa7zzzxZLl9YIiz/HBYp2lKiLxghdgfaB2ggcP73JwMOPLJ9/y4kWBkBK/&#10;iGQp2hSIl3OyccrewR5HR+8xfqQJocaMUo5OThiNpqRmjNEGSUleluTlNTqb4tF89+IVr757QaJT&#10;RntTzucLCh/IpgeMp3tkB1NGowmT2YzJeMzDBw85mB3wf/3v/xsX52+J21mItTHrcNYS0hQRN27K&#10;vGSqNNQFX/7m1zx+/JhPfv7zSHThWyJsudqjWqKSluhkTTzRn8NiMCDf3INFh8xIdNYEsfXsdx19&#10;rfPUliRmCOzcf++q3kvYGsfedm7W/333rK0FTcdzO3+DwO8msJ7BXCyS+0AnBVzdd0ty17+nzdxL&#10;3ADlr98zBCJf52fd2Oxm3WE9bu3a395vuy6ucvyBcRsime8/p35usu0967x+s8bV72UYOmeliaPi&#10;3/yNc/YuOdMGKTm355ZtDnAjl6Ah/PEBaHM1eaNHoo2Pt9U8blOq71rMj+hVFIbnYls/3QHgd7az&#10;ne1sZzvb2c52trOd7Wxn/9RtB4Df2c52trOd7WxnO9vZzna2sz/QtilQdQ+T+6Dy9vXbGuG7INDN&#10;14hblOg2D3E3D4HFrSrb7wKldhWJu9feWr8xuvu7oWa+fkP+tibadjy2HSQPNVttAwj37/E2Nej2&#10;fvtK8V2nSDFyAAAgAElEQVTg9NBn9BsT+8Dm/ngM3U/3fS1AaEjBe/NzboKxhxpJutcwqL7Wu+Yh&#10;AoQhVfbud7TNE11igW2K291/b/PLbarsQ6z+3evqgrhvsP/3xqJt1l6356xVu0M797aM/zaf8wyr&#10;qA3Nne4413W9UrBqG4O2+dfNzw03Grn7r2t9uPu8uuO6bU3rA222qbp372foufb9YggIPgRGGlpz&#10;+w03QyCCofX3NqW7oWapbUCAoXWguwf01/MuCOU2RZEhBZPWnHNorZE6oSpqfvPpP3BxPmc8moLS&#10;IAVC3AQ1Ka0RRrEvDjk7OydflkxngcloBE5ysbhiJAIexfHxIVmWkBdL9sYabwO+9pTzJeXSkkjB&#10;aBxVvaqywFrwlkYdOJCmkE0F2oC3geAEs4khzTwynaFTQ1HXCECrCEquqqjOqrRgtjdlNtsnSw2+&#10;LpErZSrH5fkF88trkjQhSxX4OjbWyoRF7rhzcoeHj98nCIlpgMz7+3eYzjKMtkhZYpRFK0NdCV6+&#10;ekteaw72R/zRx1NmwN3ZmJHyKFFgy5rSFTgcajJlPJvhEbx+U/P5F895u7CE8ZT03gEipMyvrpBi&#10;SZKN0Cbl7OwMJQP/9Z/+S/6nv/hz9CjlX/+f/4Z/82//Hc+/PcV5gc4mCJNi0jHW1ZRlga0qvHMc&#10;TCd88MEn/PxnP+bO0QFKNqAKIVFGIaRGagNeMEoTyv1Dnn91ihynZIkhSEBJxrM9Dk9OWFQ18/PL&#10;uEeEwMHRCUcn93n99AuU1mijWS6XLPNl47NgTIqUgjQzZCPN3HrKquJ6kTMZHWJdHRvFRUNKEgII&#10;vWoIE0Js7FND+9AQSAiiT63mRIMIDW2jnA8IyepeAr5RdYqAgiA8vkXgB4+WiixN8D4263fXJCkF&#10;Skfws9INSCBN0KlBW4lUAh0kdR3B/j5EoH1UgZSUVQRGhxBWQGNnbSSgQGJdIEEyt6CFQmP57Otv&#10;md17xA9++CHCpIggKb0lBMfhwRH7D9/n2y8/QweHkYHy4hLuP8C7mmURCF4y0QlHd+7x6uUrwuVL&#10;tBfM37xBj2Y4CYtaoBYFX3z5BcvlCfdP7lAuK/L5NakUHM8mXLzJcSJwebVkdu8Ikwm8KxHCo6Xn&#10;aD/l8kJS2UBuA/M3lyxzx0cf3ouABBGYTkaMpxlv3uZIo1FScHpxzsHehDTJqFxBlhmuSkdR1hgt&#10;SGXAioCS4JylcrZ5ntEXruc1qUrYG2UIGRDBIkSc7kJEwHdeBerg0SNDYqKyoXMenMP6AEGidfQb&#10;GwJYhwseo2UEHniPVIIsSyiqChsClY2N90ZJQvAkRlI3Km0+QHBRiUmGCD6PCs2xSV9pTVVV1C56&#10;XukrjHZoJQlIlJYQovq41GoFfKkDiAYY5pt7qK0jr6oGCBZjEb8CczRN/z5GGlpKCFEzTzZdzsEH&#10;fNPgK5VEyQgus95SVRVv374lSaJyZlVFME9d17CIKYUxhizLSJIMpKJyFqkUWinGWdaA6k3TdCsp&#10;ymJN0JIkEQDumli6o1gc55tagWXXgLh1XpAkyUoNvgtYqOuK6XTGdDqjcp7JbB8CWBsB+kJEADk2&#10;An3TLMMkUWG2XXeqssK6GqMTlFKMsoSn33zNs2+eIpu92xhDmqYQHHme8+jRI8qyJDGGJE1ZLpc3&#10;Ae34lXJaVGTelrNEFcX2fmOoGTWpvPfUlV1dRzeW7wPmhsjHuvFNNzeLjd7yRrwxlD8N5XT9+9gk&#10;Xxv+nH48t44NW6Vy2WnKj/dvnY37ho9zRklJvswBmE5n1M5zeT2PZCQCrPeR8EEASISUiIZ0SIrA&#10;ZJSB90gkiTERqNcD7HSVaFviri5x0pBKdz9m68ejrNT01NZ8uRsjt6QvQzmDD6xVIzcUs9lQBLbW&#10;rve+TnP0BmFCH9/QyXmUVDfqD+sXb8b1UspI+OKGydta8OA2opvvWWFZxQ/dhv1t9ZNt+cuQzw/9&#10;fuW7ocW/bTa33yAsDKGT50UAZOhkjBvzaD2KUc3aE3POIRIKIhHEOtdT8XODh9AqCTfrwOpzxYqA&#10;411K9+8CitxGMjgE3OirCq7mc6PO2v26bk60SdQVX6e+p2dse75bwfW3fMZNXxI3JkgfCNJVXR5a&#10;B4dAzf01Z9tz6hMJDBGgDdVh+vWmIYXpobkylONuq70MjacXkfBJNjWLGNNEsoBYx9IkJln7hwep&#10;RKcuI7DWAaJRjPcoPFqC0jLGMXY7od5thH+DNcDO+nkjD2lzjvZ+2/HD4bwjJlTtf3HOKSlBGqp6&#10;ThAagiP4GovH+oAIgbpeNqrkZVwzhEB15vhQHWXbs2rX+qG62Lvmw6p+2ah8i7Bes6QQ1FXJixfP&#10;uXfvPpPJmPF4xMVFiWviJSlNo3gcQbGh2W98m595R3CW2lmcbMiejCGRmul0wuHxMefnb7C1xfsG&#10;0IpCyAh4luJmbUZsqQsCEWgdApWzGNnEoUUBUlAUBUWe45p4Msuy1WdorTvkSqYhM4mg6qqOPuxD&#10;u40L6qY+IQS44AnOYV30WdWALitcJLBr4nQQ2OCxzqKVAu+wtgFke0FMU0IzVz1ab1d/78Z/bVzR&#10;/V3ff4ZV4X3z/B0uBJyLrzdZitQaj6QsljHPcY4gwXsb44xmfotOeCMCBCGovMcChQ94W+OJ6uxa&#10;KkSAUZqSmIQiz6ltybwoCT7gQgT0aqVJUsFI60gE1ly39Y7KeWrnEULhbd0QkQVkoAF5BkoXyKsI&#10;9Mx0zDtivgfWBpwLSB25+JyL8aIkAvrRUV1c4CLBUqOW7AXYAErquIYS/TNNNIhIniab54ZQFB5y&#10;F5BaYpKYhwYPtYDaeYw2GJMgleKbZ8/57sUpQimyLMFoTXAh+j8w1hLtavJ5RbGck6YJQimKoubl&#10;6WmTI8ZrlMpgncMWJWfXc1SiOb57wuHxEZPxCKUUWZqRpGlUs6eJWXzogN+bbHKl8r4mkw3Or2ah&#10;912C3OhPrS+sz6HEBhHrBomq900c04BEEZ16cluv7+5DIRLVSUmwIcb1TWwRhIgqviE067XH+egT&#10;LkiE9FTeo4NHao1wDin1CriKiCRyIJBBxpqBAGOSmEPLBInB1oHSF8gkApx/+PHH/NGPfszf/fbX&#10;5L4GGRjrKd5ZlGj3hYDRCqFGBGWwQZEkmtlsxmIZx01ID8KtCHWUEoxGKYX3VLXFIfnsZc3BnSW/&#10;+OCY5eINtiqZaEGwDiEFkwTm+TUBzz/74UPePxnz5ZM3vDrNMSNNqGtOz3OW5TMu85qf/+wTkvEB&#10;Fo1J4MGjE46O93n/0T1++cvfcfrdOXUBp6c1lbvi7HJJmp4ynYzYm015+OAOD+/v8+DBHX7wwX1+&#10;9+ULvnvxlvmy4uqyIl+WqERFkggCb7Vl/6pknCWkmSbLUkbTBFNLvA94H31CyLiHOu9ZLucIIZjN&#10;9lEq4/mrU96cLzFGMZ1k8bNSEwlWtEE4RfA2xg1VwAtHmiXMTg4Ix3tI76mqnLycE1AUhWde5JR1&#10;RVXC3t4+xiQkScaDRwlCRgLI/cMjZrMxs9mUR48f8N77D5nOZti65PT0BRdXl5S1p6w8l9fnFEVO&#10;sJ7JNGO6P0WPJLWHsix48OgRe/uH/O7Zd7y6KnHCkCQjFpWjfvEKWzs8iiSd8D/890eMZobrwmI9&#10;aKUQ3jM7OuTo4JBnT56SL4u4B6DRQVOoBaNphrALfvv//S3HJw+YHh+zLHIsFik0VRUJagQCbRQi&#10;xDkXRDfXi3O3qtoYrt1TXCcOUb2zx26cLG7ktfFvlhC65Gxyndd0Yq/+mWufPK/7Hd3aQTwblxsk&#10;ZW3sG18jNgDT7Ue1ZDb9ekc31+vG1HGNCivinrZ2s/m+zXPZ9jvX+azbGJtYz5S9fGr4TC4CsNck&#10;sEK0Md0aCH4zPvYb54PrOEoOnrcG3xKHRiIa0Y0fkQjZPwOmiQVdL15Z+9PQ+WB7Vrm+r5v9E5vx&#10;fDfvlR3iAdnsQ2HgjPsmcV03Z+k+v20E164Zv6gML1b+1tbwIuFm1y9D59xD3sjb1uembJAura9R&#10;dogAutcYOs+87x9y8Lx1Zzvb2c52trOd7WxnO9vZzna2s39KtgPA72xnO9vZzna2s53tbGc729kf&#10;aEPM8MCgqviQQlH/8H9bE+MaxBu2gESH1bhvA1P2G0WHFAXbn/tKzP177aqud62v2t1v1H1Xo2d/&#10;PG8DqHb/bZ/Ntt8PNwdu/7xtKt/bgHtt8z+wAb7uAyH6QNz287og2T5ZQFfJKP4ewA8C7ofGc5vS&#10;WGvdxsptPjPUUN+qvreqRNvU5m9TA7xN6W1IZaZ7r9ua0Yf8oA/Q7jdc3LzP7UDN237u+9QQKcWQ&#10;4t/vMwaDP69kPth6LX1SiCFQ+NA6sM2fWrBLv0H5NsB3FxA+1IB/G1HFUHN79zkOKdD3739ITa2v&#10;FNcfh6F1oj+vtgGmunOr2/j+fQFCoVHlEkJQOcfT58/59PMvODw8RmlDZe0KkBPXZLUBxPc49mYz&#10;jo+P+errp8jTt8xGY5JsxvUyZ77I0ZVlb7KHrSyuLHDCIYxidrCHeXhEkS8RwTOSnmJ5hZhGME9V&#10;RUV4CCgNaSLQGgie2npUYhlPMkazKU7oqD5fW64vr8nritpGwKeQAaUEZ2/P8F4wSlJm44zJKCH4&#10;Clsu0SKgZc3LRY6tI1zIypSg0qiQlB1gkjFKK9LMcHZ2gdaB9947Yn9/gsBwfV3w5vSSr754ggg1&#10;43DFHVlyaDRJPUeHQJAWjwOjmU7vo5IZ37684JvvTvn2Zc1VCUwSfBDUi5JXb99ivWUym6JMyqu3&#10;19QWDg72eXN+yb/9d3/J05cv+NWnv+H5izNqC3t7ew0gT1DWNc7VCFeTyMAPPv6IH3/yCcdHxySJ&#10;IV+WjQ8kaJMhdEApg1IpGk2qBMef/IiffPiYh3f2GWUJ87zk17/9DGkyHDDPlySTPTJpkCFgrUco&#10;A0IyGo8xSYI2ivl82QARwwrUWZY5aSq5uD5nsZxzcbEgu/Ne9C3hiApAje8rARJCWDczd+dMv1mt&#10;XT+6TWFDc8v7CEoJhKYZvwUM10gR0Nqs5z+NMr2MauyhAYwZrXC1b0AKsWF53RQpSBJDlqVUVUpd&#10;ZtgqRxtFbWuUEkgVCK5Vmo/+qo3ABbVSza6rKm7OIVC6qLBWW0+SGgrnmFcwNobvnnzHhx9+ACIw&#10;XyyoK4uWnkwr9u8+4PT0HDs/Y5zB+fKU18+nvPfRB1xdL/jy9Ut+9N4DHh3t8dEnP+Q3f3tG6sEV&#10;JQtXcniiWcwDhRUENKevTtEB3nt0n2ffWhSee0cHXFw6vnt5zus3F2RpyvHBiCBBeosB9saK46MZ&#10;3764RFQ1oyzl7PyKJIO7x4ekRpMmCVk2Ii9zklqglcTVlnC94GCiMFozGickZU1RRHCIFxKvQCgZ&#10;G6ERaEDJgEoEVQ2vz+bY/ZTERBVApQyZFkgdUB6ctCwLy+WiJksDWRKfZwQ+gEcglcDREMp48E1T&#10;oxS+IQuJYGllFHVwlFaQGY0UYJTEBY9WgrKOQPfobwGblxglUFLEGExG1UGpVAQ/1FENiyDxDrSM&#10;oBElYZwluODxIfqqdY7QAQZY7yMwXCq8bRsqfWwUp/l/FRvJm97IqLPYAgjYbLBcxY8hIIXEOktR&#10;ls08i+9J0zQqQro6Yi2VJHiHEAGtBdZF4NXe4SGz2d4KqF5bhyWqtiL0iqQlMYZgHfPFYqVknCSm&#10;Ue1bKzqv9/zYQOpcBJ234KQIfK8pljlFXvDo/btMpzMKG5Xey7JqPimCSr3zVLaOAPgkQSjJcrmk&#10;ru0qj8KDqy3T8Zjry0v+4TefYuuKpAHLr+JZD4vFgi++/IKLi0uSNN24po1GadGLObYorG/LX9o1&#10;zhizUowOwaN1stE4PQRQb9/Xqp324xHnGpVDISJopxeXbou5+g26bby2LXfqf85Q/DV0fe3zl1Ig&#10;hMJWNbPplEQr5rZGKInJUmrrSLOUsipwAqgt1juE0A0wKAKajI5g7v3ZLIKRgsfXjuA8oZdDt/92&#10;lbT6z6kLhO7fSwuo2xyrzXy3G1d2AYwbJGedWHpj7AZI7lqHD4Qbyt1dVbsboHkfNhrOh/Lsbl4f&#10;FegZzH/WwKftuWY3z/1Day2tbw/lf0P+vC1W779/yJ9XCqgNMcL3sX7d57Zr6eb1XZI2IQSSGKuE&#10;LpkGsQk/8G5g97a8uj92/bnf1nH6wJPbcpP1dXRzSFbgjE01dd6Zz932rIbW0u/znhtz4B+tlhc2&#10;6jnb6li3PZv2PS3RxrYaS79W0CVe7P489Iz6MfZt43dbbrwtbx/Oh0Ozfnfy55XqdVyTffAb+Whb&#10;J1JKrwk+EB2AeoxVHO7WOT6Ub69BO+u18rZaU59kbuMzuoScXjakIo4sG5ElCYmSBODi7TnZeMxy&#10;ucD6znfTEkJ0asZSIMOamOY2IHv390PKoL/PGrCtjhXJoBzWWs7PL3j58gX37t0nTVOy0YhlUUTw&#10;U5CrWKQFkPdrP1mWURQF1kZF3oaaEaUUh4cHTGZTLs/zZj7pFQi8PwYbNZ6B9cp7TyPqvbqGdnx8&#10;oyqsjcE0v29Bcc65lTL8BgFBo+B+Y+9sFMnb+mb7HUrKVSzRnxcuyrKuYsAIJnar965A982+o7Ue&#10;3IuG1q32Na0vReXpzf2mG0N05+QQkYsxBoEgG41QSmCrCmurCBa3DqkkAYEP/mYMANTOEV8RVpjI&#10;FchRRVIi710rK0ttbXx1QzwqVVSjX01TIaitx1q3opMx2mC0BmJNwhGwQlLZmqK2uBBIU73xWc65&#10;SAhJBNfWzuFDoz6sANn6VQegSCTAsN7jWmI8pVBSELyNeb9uiIUE1MEhjWI0VhRFIFEJCEFRlQQR&#10;c1znPV56tPVUl9e8ev0GaUystbTzQ4jmuySJNtjacl0smWYpWZYSAqRpQrCWZb4gLzKqekxeLZCJ&#10;pLSRRPLg8Jh79+6RZRnaGJIkQWtDCJFIoCV/snXdkOyAdXUzLpsEwGHNADFA9uQH6+p90OPGeuZD&#10;p9aimlUh4IJd1V5ocpV1XdRjrUeqhnBBxqcUyVUEUqqmFtSowQuJDXVcU6XCO49yDqk1UvrNmFuE&#10;hmAlgucbPpPV/iRkVIL3weFsjVKa48Mj/rt/9d9isfz2s88pFkvwAq0SEIqyrqDyGKORImCSlEVe&#10;ExJNmo2w3pHnC5SQTCZj6tpFMLeqCaFgtjehqmquLpc4L/nr3zxnPJ7w6OCIq7fPqLTjzv4Eg8NX&#10;FTKBojqnvHJ8cP8ed+8+5u8/f87pmzlaGOYXlnnu+c0/vODpiwt+8bMf8/GHj7hr9tBmiplYPvnJ&#10;iMcP7/DtN8/5/PNnvHp1wfm5Yz63TGbgQ8ZiecliXnB8OOPo+IiHdw/Zn4750Q/vMZ+XfPP0FS9P&#10;L3h7WeItOC8oPFTnFkFNIiBJBZOpZpwZEq2ZTWZ4Kuo6kvxlWcZoFH1d6wShNFIqhPC42jK/vMaV&#10;iisZ0CbBOQVBkCZpXOeVxKQZy7yidhYlAvga70qCKwkoknTKOEsgOLwNfPf8BVJrTGLIxprRZMrj&#10;997j7v0TRpOMLBuRZCleCC6u57x5c8Z3T74hL3PyoqSsYh0mzTR7kynT2T6j6YzCBa7nCx49fsRk&#10;ts9nT57x9189oQoSJ0AWNUFIvBcEr/BCUeU5/+lvf4NShio4KmcJ3uKqiqPDYx7ff8AoyfjrX/4N&#10;dVUxSkYgArL26EqQJhkXb17x5Mvf8YujQ5QULJYFIYhI8BDiWi8j18OqDqaUanKrNcB684xE3qjf&#10;fv+4cp0XdGPnIeL1bp4yRMjcJ4TqnyX1974h0ug+OcwQefoQgWC7tnUB69titKHaxlCuMHQOO5RX&#10;D8V7284n+zn8tnhvU6W+c86nFcGJDXLuNQHtcA53m090z7GHzvn6z7obEw0RbW8b+23nktve0+4D&#10;3XF6l2/fRoI45NdDMVzf926SdwWGLyNskC2sx0X83rnAzna2s53tbGc729nOdrazne1sZ/8l2g4A&#10;v7Od7WxnO9vZzna2s53tbGd/oPUB3l3bpkY1pF7UB20K0Z6A3lSaioewN5XZWuuD1bvf3W/Ev02V&#10;+/sot3UPtW87/B8am6FxfJcNKT1tA6n3G/76r+lfy1DzZb9poqu2s+27h8ay//Ntf9v23j7QZd3o&#10;IDZUEDZlBIdY5Dfvvd80sQ0A/a7x7/++q7w91GTSff3W502jvd6IaQ4BFILvqA62qnuieV8D3vA+&#10;NmLLToO1aFVqVt8lBhXRVoPXYsvjH1cKYj54vPONilBHDUds9+FVg+GA8ldXObH7+r6SZB84umro&#10;EKIV5hn0u/5a0p3H/WfSbVZ/l5LebWDz7vW2TSfde+z+/fdRW+/7YXtf3caZbUQV3bVn6OchMH7f&#10;X4fA8t339gkpus9r4zuEgGZNb/1yNV+ISkdCxiY0pQy1c1zOl/zHv/4brJB4qaiqulHnbZvENpvq&#10;y7IkSVp/lhRlRVGccbi3z+P7Y8Rsj9PlFadXl1zKnP00Ybw3Y7m8pCorLuYXaKPZn0756U9+zIPD&#10;A7y1XJ6/ZrE8Z57PwackacJknJIZiRI5VX3N1SJnsazBB7JMMjs4YDzdx6RjisqxmBdcX885Pz/D&#10;uzoC9aQCERsgva0p6ppgK4xUHB3OON7PuLq65uztOZdXBXVpkdpgsRT5KUXlqL1gNMp4eP8xP/nJ&#10;I0ZZxnJheXlxzunzFyzfvoFyjgoVSjqCgTqt8SrgUoMZjZke7YPKeHvp+Oyzl3z59JzrCkopWArB&#10;1WVN/sZiRhX7x/uMJzPmi2sWixwQjEYjwPHVF5/y699+yrO317ydFyiVkI6zqCLaqKY5rzAyKrr8&#10;4qc/45OPPmIym+G8o6pLIDbKp0kKwiONRJoEISRaSEaJZmrgZLLP8V7KeDrGpGPu3LvH64u35OWC&#10;RBl0VZM36m9KRBBpkBIbAJWQFzXz64pUts3cBTpRlOWS09cL3l5cc7Usyas6uq0PWB+By1FxOnYq&#10;R8GcpplwSwNlfw0cAvJs7htRFSwQkF4286NVYwwrQLP3Fh8kWoAPqt1JUEKQJQYhIM8rvG/iLhnX&#10;eSEVJhmRjiR6WZAlI2xSkIecVGUIpQkCnKiRUlH7ONe0MTgncdZjXR2b6qWAIFBITCpxQuCEoA6S&#10;ohYEoSnygmJZITOJDYLCQiI0ZSlI1JjDk3ucFUuM8YzqmjevnnJy/y7eSJ6/OuXti1f8N3/6Ux4c&#10;z7j/8APOnr9gNlaUi2sOJlPmiyXXeeCuV/hQN+rJntlsLyrY4DicJjytoRCKV6/PkcGSjRRaOoT0&#10;GDXm3p1j3lwWFKUjEwEzErw5uySEwIN790nSlETFPXCxtAgZMMJROQciZzodI6UmUYqFs3gkqRaU&#10;zoNt1IeVQkhBEhyIwDJ4Khs4X5YkWqJVHMeoPuzRIWCkQAtBWYeoihc8iRGMx2PKoiLYOuoDterq&#10;IWJmnPWUoSZNkuidwZEYhXVwtazx1jMb6dhE3agfGiPwNuC8xwWwladWksTEdVcgQUmUFBjhsKGG&#10;iKsBqfDIqIQeQqNmFKitpa7dSgXdmCSCZ4RG6UYJ0boVQCegGlBCQDVqXt4HXJSmR7dK9+2+SSeO&#10;IICMipXx/yxV7Qjer8DvUggcUQk7SVIQkrpu1LQEpKOMo5M7CC0IdaCyNXVtG11BjxRyDaQMAWVM&#10;VJhsVBnX6kk3G2G7YHzvPXVdrxRlq6piMb/EpCnOO5ZlgQuwKHJEkCvQeAsszLIMrTUmS0lSQ10W&#10;JIlpgPcRzCODJ7iaZ998ha1L0sSgtFytVlVV4JzDec+nn36KUroZJ7cBMGrXKtU0ioeOwuIw+ZNf&#10;xetdRTIhou9EJVTRNCmLBkjWRMRNbLsJlGxzO9EQjohO7LZW4u2Dq/uK3l3F7hvNzU3DdLgR78le&#10;xB46AJghIBdbScyikpUihKgodjCbkkiBFjDNRkwnY6x1VGVJkZec3LvL8+tXOOcxRqC1xLka5ytQ&#10;Aq0Ek3FKojXWW2oZVip47Vh0Y7R3qWffRozWBZa1TenDCtNxT5BCNWQxnsSodX4jIqGKi/Ks8bVt&#10;AtSMsBQNoKHJPwgeKRWyWRp8cKvcSUkVVwDRgERD+xexUuMUiMEceB0Pb1FV7jWvr38GLyLYPsiA&#10;5w8HwQ8ByrcqPA805d8G+B1S6+7GHX2CtMHr62TbQz7Uj2navKo7zt0xCoS4Sggx2KB/271syzuH&#10;Yq9tOVT/713g9dDnto347Rr+fWo5/1gg+tCz6K+zQyCF2wgYN5/Ztu9lNa+3AVVvq3MN5ZlD9Z3u&#10;WtIn69uofXyPa3jXM9hWZ9pGdjh4b60iY+dlK+IIEZWTrbVILQbnhzG68Rm/UaNcKZUTCYpsb+9q&#10;52a/xndbfe/7jEmXjGLzeUUQe1vbkkoiReBgNmaxrKiKAmMSQCKlprZ1HIMe6YiUAt2QA90GvrmN&#10;7LNPTjP0vu9LENFf76ui4Pl3z/nww4948PA+WZqSlyVVWQFqBYDtAoxaQqDNOlaMJwGssxijmEwm&#10;nNw9Ybmc48oSIRRKxdhR9MB3Kx8cWMNX12wtSulY+yNQWUtoan7GmBXZzOo+A/gGDKhkE6e6mDMq&#10;EdXIg/BUdYWUKgJZ5Zrgtf2sNcEC1HUNrEktrLWEFthuDEFA6JBQtbFZqywen6PDewbrWrfVu4bm&#10;ab9G1fex7p7Sktw450kSw2iUUuY5ZVmwuL7GuagQrrWO8USfVBcBwa8A7ZKYY7WEZs7HHEErjWtB&#10;2FJGwLWMhFVSQvCB0jmQntI5lBAEJC44lJRIQQShu6jc6xuAaGkdtQ9xjGWMj12IOVN7jCKVxNY1&#10;1rfkRwGCR6PWZBTEvE4Q3++cAyGRzWu0VkhPo0huUCpBmgRbLLCuJlWwN9J4leAC1NZSefBSIZQh&#10;6ITSeorlEi8EWieYhqwvNIqxxii0FNiqQAnPdJSSjTKyNG3mh0ckugF6g0okNlQsqyV5DUXt+Pjj&#10;H/en808AACAASURBVDPb2ydJ0hX4HWJ+6FuF3zZuDzHvHKq7rH7nw7DvNGrIbf1yI/YJYlUnH4rh&#10;aDOgDmGrEBAaIoz2Gj1rEp2AQza1USkk3jqElyA9UitwkbAgkiM6lE4iyNe1xBdRMVwpBd7jmzwV&#10;GckHlNHgPL6uV+tZCA6VGFJG2FJgnWc0HvPBe+/xv/zFXzAZj/mHz7/gar5kPImgemNirlqUFYRA&#10;ko5IkgTX+JExaUPEFvc9JS3ew2w2IQTLfL4gSRKCl5xdLbiwgb/8+6/5H//5TxmZY758/g2V03xw&#10;/wAZcnRdsD/VjMeW+fxbdDbjRz+Ycf/umDencw4Pj3j27RtcDVeXS/7y3/+KX//6C372ix/x059+&#10;zGSSsjfOODhOGY8MDx8e8/L0nK++fs6Tr095+7akcAn37s7IK8nFpefVq284unPF3bv77O8nHB6O&#10;uH/vkG+eveL58xdcXpVcXlbkucf6JqAKEmEDeWFxziICXF3lzPY0WguqKuav43EEnVtruZrP2Z8l&#10;hJEieIcMHiEDlkBZVZRFoHZwRU4IAqWi39haUNceY0Br0FKiEORFgWPJbN+QjWN94O3FNXkRCTlM&#10;YjDpnOu85unzVygd5+5kMiHNUlyA169ec33+lmJ5ScAz3Tvigw8/4N79Y5x1nJ5fwqJgUZS8/8HH&#10;PH70Ab/87Wf8+1/+LUufIPQIZQxOxTwwOPAijpNKFb/+7AvenL5iFJZobXBlBUKS5wVPvnnCeDzm&#10;n/1Xf8b/+ze/wgXPslygzJi6qqjzJeloyqtvnzD/4UdM79whCM/55WWs+TTq7bau8KrdA9b7bVlG&#10;0hOtNUqpFUnL+oz73UDnm+c+TbzTIYhb51Q397dtZ479c7KhuLcfN7d5SQi+p/S+XbF+iJh4/S83&#10;vmdbHfvGGc874u8u8UhLXPx9Ytehvf9dZ663nUmHEOIeKURco9s1uyWOGQBht4RQ/TPNbn1oiByu&#10;C9y/rcYyRHxws3dBbq29bBuvbed93ydnvS1eH4pTN68jrM6J+/68/RrC1nPWP4zUbWc729nOdraz&#10;ne1sZzvb2c52trP/MmwHgN/Zzna2s53tbGc729nOdraz/8w21EC9DTzZtc1D942/AAwcrK/BBEPf&#10;PQT47oKRh6576OdtQPb+oXvb7DrUqNtVMe8CLIZU2dvPGWq87n7vkFp9v6l46Hn07+9dz/K2v73r&#10;MLp7rf3G8W0NEt1x6gMyuspBLZB2/X3QBSkMoa/bhoN+80gfXNy9jm1j0mfqb3/fKhF1wSXDTTFh&#10;qyJAd3y0jA07gbC1ed93fWr1R1YgdUEErw2rIMT7bFWfhFSDqgPdZtfNhlyQQW4orUbFqE1faD9j&#10;yG+BDeXJ/v0NNVL0gUpdUH3fH4ee37saa/pqaN05uW3tGpr3rd92rQ9U6IPVh8AKQ0qSt4E9+k04&#10;QyC0bWrzQ41H25pebltLtxEP9IkAIlDQR+VgbgKwpIhN0qoBQNbWMs+X/If/8B85v7zi5M4JQkqk&#10;aq+99RGPUrGZv1XXSRLF/Drn+YtX5GWBMYbziwvuHu8xmY1ZVkecX13xxTcvSP2CT967TzLaR6qK&#10;crng+vKKuq746tl37O/v8+Hjx7z34UNql/P8+becn12SNGpZk1Qxm45Reh+Hpq4lNjhMkiK0wXrB&#10;y9MLXr+5pMwdVVFSVUuyNGGUpvgQmIynpFnKYjmnKiWuBhUEjoxllaJGKVZa5sslaTpif28Ph8UT&#10;MKMx+4fHjEdjRqMpp6fn/P3f/ZqyyPFVzkGmOBopJuMU4WqkE/jaUdnAKJ0wO3rA+GDGq7fX/O7z&#10;lzz79oqzK8+8FuQErBBc1oHR4TGPT06YTmbkZcXXz55R25zJZML+/oyj/SlKesbTA/720y+5vCzJ&#10;JnuI1gd9iCBcKXHWMUoNf/aLP+EH7z1ESYW1VVSxlhKlDEYbpFRoY9CJRmiNFALlA0oEhHcEJ5iM&#10;9piMRywrS10WaC2oy4rXL5+jkwsOD48bMKXHaEWaplxdL9if7bFc5HgvUWmCJzakO0AnCUpqytdv&#10;WVZ1bD53tlEXklgfgQUN5iOqeXk7OD+2qfys5nVE7TWkIq3CckfVUUTwn/DihgJv+/mtfhwyoJUi&#10;ckhE1bA0SXDWU5QWpaLqW5w7GiUNSnkSk1AqzWg0wehrvAeliM+ggahZFxv0jdE46yhLj0SRZEmj&#10;NOhRIs5t5yzLssSkitzC5bIkM4rn377g7sPH1E5RFYI6OFJGpPsTDk+gmi+Zn50yosZcXXF9/oZ7&#10;7z1mOhrz/Hdf8v9UJf/iT37CKBkzGk0QOKYuI1QwzQzP3+ZUDpJUU5WWXFWMM4O1JUmiOdg3TKaC&#10;RekpKs/rswv2D2bsz1LGOiFNRsjUMJmOOHt7gRCBO0f7jBLD5fkZUrwlSTXS19w5THg7r7leOg73&#10;DN5bFnkewUBK461dqZzXzsfmfyFQck3upJUCAdbXWA+LMlA7j1GBJARGWdaoVTqM1hjtsQSU0VS2&#10;xgfBeBRBC0JLQlU3gIa41jof8CI0oHRBEBIhfQPSllgFi8phUsMoNQQfleJUECg83oO3Dh8icEP4&#10;gNQKJSXaJHEtT1KEqqhshZIqApn9plKm9xHeFRVQfWwIbsHZQjTAGwm4tRJX869qG1E7AqdRobEB&#10;2dMQ/8i1srVoQBBCNvuKjEACgLqOMVCrRN8qXimpWOZ5VKg0mqOjo5XCZ1XV8TWNol43tukSIHXj&#10;KNEF7/ZirRjb+obAIoKsnHNUVUW+XJIkGSZJsdZjnUebDCMUwa3jHq01xhgAqjqSwmRZipKwbEhJ&#10;qioqt2ep5sWL73h79galIugfEbAuAv5rG4FNJjFIoRpwdmCxWGzEymtSrPa6wyAR2WbsuW7UXcdC&#10;MdZSG/F3WAFeVnnWRnwtVzmhtW4jB+gqfCmlV6rjtxFYdWOmG/mgXD/ftVppP94RK/Xnoc+FYXX4&#10;bpwoGz6T0XSMaMDgK+CKs+RFDgGqvNwY4zamCt5R1xWjLGWUZSipKJr5r43G2bAlr9783ZAqeF9t&#10;eIgYTTQN5AJxk7iphaYLiQh+Q5HdhwYIKIiKqf5mg3ibX8iGYCLmdJu+15IJdO+tVVhWQm3mJ41C&#10;X6t8ChHIt6kqy2BNwG+pC9B8l9Ry9Tn8I0TKhsivuv7X9Zu+cvnvoyh+GwleP+fYyPNFLxfZQnK4&#10;rTYw9D035qeMOWaX3GNb3jVUm7gNINnPh24D2m8jGOirEA6Puew9O9EhAhmuV20DdPbrR31wfksW&#10;N5TzDuWXQ7lkq3C9Vq8XHdLJbe8Jg/7af12/rjO0vvT/3q8b9NUZu5899CyH5kP/+m4jbRxWKhTd&#10;Ff0GeGm173dAly2wsF3/2rw0TdMYX2nVgNzj3tWuZwK5oSbfzyO2E6p8P3XE7j111d83fTjmahD3&#10;e2M0k/GI4+Mjjg4OKKs3sS7XxHhKSZROcdaCCHhv15/Z+Okoy2Jskxer9XkbkKwbawzVW/r3HLYo&#10;Nw/57OpvUqClJgTBxeUlX3/1JUdHh6u1pywqvI+AcxpF902AXHwey+VytQe1QFglJcI7TKI5PDrm&#10;7dk5F9Ub6rqmXWKlkjdqRdvUO9f7afx/rVSj+ixx1lLX9Son3PD3Zr9Uqlfba5ix2pXMaLMKrFul&#10;3C5hjhJi9V3b6l2+4w+BCKz2Nu6HSZLcWJdC8CRJcqOmvY3QZejf2wh8unHNjbVFhEYRPSCVwpiE&#10;8XTGYjHH1dVqfDxiVbvw3sfxXJHzCHyLLw8hKh0jqW0kwIjjJ0CCY006oFQEY/sQqJ2LeYpoa9ox&#10;7hYrf2jG0QVKF3Chyd8Eq7rBmvirqZMH34DfJcio+N0S8kUAfkAE2dQMwIVAQMYcSUjWfMQCj6Cw&#10;jpFKyaaH1Giqq2vGWUA4ybyssS6CpZ1QCJ0gjEYotfKFyWSCD8S55uO4SBWJnoT3GGPYn0zYn0RQ&#10;stEarWTMY3QbD8dcbZ4XKBu4XFoePP6Yo8NjkiQlTTOMSRvftngX89VIiOVb+qOt+9Wqlh825+Jq&#10;/Wn8td0oV7XxJifunke4hgxBthOqIUgI7TNrYsnuPlfXdVOTb+qxnvhMQ8CvVG9jLh5R1g3RHIaA&#10;wNl6Vc+X6DVpB4bg4/z3BEQQoHSjPi/xSsU1TkiCjOuHCFF1Hu+o8xKEYDab8T//+Z/z+NH7/N9/&#10;9Z94+foNQUgODg4awraSgGCZV1gXwCsSLREokM3fG8IFgaKuKnxDyCfx7E0lSWb49vUFp1clv/rt&#10;1/yrP/4h9z+e8PzZFwRxzsPDKWaUkSYV06lBKE9lIwnL/nTGo3t3sGFK6QPPn51Gwo8mD/6rv/wl&#10;X3/zHe8/OuGTH77Powd3SCdHZCLhgTTcPTziZz8ueH1+yWdfv+Srr16ileTuyRH37h1SWM2r8wJx&#10;5ZhOR+zNjvjRTz5hlEm+e/qM433DIndcLTzL3OKsQ5qGD7N5LqV1cG0xOnrjfL5g/2CPLDPMpila&#10;ew4mCUYpFIGqLFgslywKh5YiEkJYz7K0WO/QRpAY3dQ6oK4jscTkIGM0zjBFDtKQZoYkTXn5+oq6&#10;cpF0zkGZ1ywXFedvrhtCp6hkL5RCGI1UkSTx6M4RP/35jzk5ucPe/gEBuLi85Oz8ktxLJqM9fvbz&#10;n3B0fIeiCnz59DmvL3NG+3sYleEbUjMPDTmdRjZ1hzRNubw45/BojFOaIkRwryWwqAruvveYH3z0&#10;Mcf3HvJ//K//GiMjuYxfWqQXzA48l2evuDh7zfTwgFGaEvb2Yo4ZBNYFnK9bHsIm/+wqwXuqqkKp&#10;GPO25C/rc8WwAWJv4xJrbctutybEWO2tnnaTX51eb5xj305s1t/zu4RhQ/F9NyaMn+FxLnT21Xa9&#10;k7ee+6739cA6MmAwH+2/t0/k1M8lt+Wmt5FObc9ZxCAwvX8+v6qPDMTON76vIWYRG2fXw+S0Ifgb&#10;ZOetP9EjFt9G/tXdW7adj7ekSzd9RfTyH9nEGi0h7s1ega6fvCvG7OfK3vsbYzrkC9trbDFe6ZNR&#10;rs6UpRwYq/WeOkRSuQPA72xnO9vZzna2s53tbGc729nO/qnbDgC/s53tbGc729nOdrazne1sZ/+Z&#10;bJtqaff/uwe8XeBrF9C6reFea31D4XibctPQdfVBpt3ra3/XPYTu21Czddv0OMTO/i616KHPB1b3&#10;2T/EH2oY71v32r+POvuwOt/t97wJ/BhWHOuDervX8K7vHGqW7/9dCEFd1xuN3tsA5LeNf1/tbeh7&#10;tgH9u/5yW6PA0HPoNhH0r7Pr11E9bN0ct+05+gFA8dA1bRvjPvhg6PkPqh8OqhOzlcm/22zcvfch&#10;0oih599/fbc5+PsoTtzWcH/bnOzOr6Hrepfy3pBvDr1uSOmu2wB8W5PKuxrC+40//WvbBobvXsMQ&#10;GGCb9UEJQ2tV7x1IWAEX179dg6aEUDgfgfJ//+tPefL0GXfv3UcqOQjg6q5XSZIQgPm85PT0jKff&#10;PudyfsXx4QHWR8C4MobRZMbk4A6Tqzkvn37J9W+f8vF799kfjzg6HqOPjzk7O+V3//AZL56/5s/+&#10;9I/5+AePUQmQTZkeGqgrisWci6JA6YzZ3phROiIbGSpXU1Y1tg6cX15z8faKYlnhax/Vo7VheXXN&#10;9cUlk8kEbGBxDc5birKgriy28nz19QtsHVVdlJBk2YR0PEElCl9VeFuxuMyZX55T1xZX12ilSBPF&#10;1AiOTsYkoSITFl+USBlVy9Npxt7RPe7cu4sl8OlXV/zy755wldfklaBCcoVDpCleKh5/+B6P33vM&#10;9fWSL758xus3Z2AC+3tTdJKgZeDoYI8Hd495fVHw8vUF2XhCko7wNioheTx5Htfzhw/u8c//5I+5&#10;e7yPcBXOOoRSGGVQWiOlITEpaWpIU40yGmkMWkqMqxHFnFCVmInhYG8PZSTLosDbmvnVFZWFb588&#10;4+Jqyf37Dzk6PGQ2mxK8Be85fX3K8f4B+bJgscwZpRl5WbJYFlxenKN0QpEvubxecHU1x0mNMiY2&#10;e8fZEQHENiC9a9ZvWuHirfHREHAjdoLFRkq/kh4mNk0rHYHH7dxoVOi0Z6XS1ypm+0atW3aBocTG&#10;6jQ1WO+obaOQ3BBIaJ2RmECaplTZCFdXJFlKWZUEHMJIpFAIH8Gp2gtcAK08WaKpqgBBx+EQPjad&#10;h9jAnZc1KnimOuFssSRRS7746gnT2RFJdoivC5b5nOJ6Aexzsr/H0cljisUCzzWHI83Vy284uXvE&#10;yeERT93XLK+X/PVf/Yof/eAx4/GIMr9inEqKuuZ4lvE2LXlzkWPujsFa3MU16jBjPB5hjCSIwOFh&#10;Sv66BK0orGf58pKrK8XhdMx0bJnu7zEeRTXD+cLz0Q/vcf/OPstFwfx6TmITvKsZa1gYwWXpuV5a&#10;ppmgch4fapR0KAGjVFE5KH3AOnCVQCtQAnTUSkMpRZIYLI7KWioHSIH0AtsqsDuHbGJohKeqLXiQ&#10;SlFUnrouEQi0lAQT1QjL2uMbf6w9COujumADjkdEQoil87y5Kjg4mGGkRCIQkkZh2kXVOetBgNZR&#10;OdyHgK8tLkRghrUOgcS56Lzr+KZpElYC0RA7KK2onV+B5Lv7z4Yiao94KjRqdlVdr6VrWwRxA2AI&#10;3q8U2BtcCSGAtXUEJjWN/tZG8Hu7XxZFgWuU2IUQpOMRxhicc5RlSV1btDar6+vHUd04OE3TDaKr&#10;VkmzBTcbY1ag+S6oWAgXAVVIprMDJtMpQmnS0SQqzCuDV3alGJ83YH2IjeFSjMDD9dWC5XIZ91op&#10;OTo85Prygidff01d5J3NeRjMF4Kntn61jrUK9yHcJOa5LU8Zar5VSlGW5Uas0h1LpRS1a0BdSiO1&#10;RmvdaRj2q9cNxbBR3a2MJAZSNgrr3IhpWxX4bbZSve0ALaXkhjpaMxJb1UtbEOHQOMW8RiKUQGcp&#10;QStK75DKRACRkmilcP8/e2/2JUeSnXf+bPMlInJPLIWq6q6qJptiF3dpJFGaeZj/Wg8z58yROOSI&#10;7OmmmmR3114ACjtyj8UXW+bB3D08PD0SaFLzIsU9BwdAZoS7ubkt91673/cZxWIx74Cp66LrZs23&#10;kcDkYP8IKSS2jkXw6/beBlGP+abDPWsD5N7r5378oZQCITpirdu+4aZP3P9cCB7RtnFLTNIniVE9&#10;gMKQCK5PQLFBKMVmEfWQcG0Ym0Ut1ng/2ZD2xDG33tdv+clNPN8HU/2utq3gfyyWvgvgvO16vwsR&#10;2Gj/0wP/bokzh8rpQ1DCmMLdkDAgNKA+tQFG4b1zLNvJKN6dr3kf9cH3bc96fLE1Z7QtfzbWpruA&#10;vmM/G8vT9cf97TxNG4Xd3S9jBAHD342pTI7l8Np9r5/T2BavDkln+nmwMWD4tnXiXWDx/rXfJ/5l&#10;vQO0rg5Kykg8Iy3GpGilsTb6EdPZpLm+2ATnOk/wIIVc+0yj6+nvNia35eK25bJaYGdLMuKcw5iU&#10;vb0Z9x88IM3zuPdohbW28cVCtxeJnk8lZQRp13XNyeERWmsWi0WXCx6uGS0Jw3D8jOUsxvatdhxt&#10;I6Pc2MNkm4+G4Bzffvsdn372KccnJ+REkqSo8k5HqtKu/a2faoxpFNHFmljF+4b0Iqp4T6ZTDg6P&#10;Wd6sqIobrLWR5GfwHP3xHba8QyUVQinyPCfLM4KoYlzQ+JXDPN0YqckwN9feu67r5l2bbs1u97Kq&#10;eV7V88OUUg2I0HX5fRcakq/m90bp7vetv+WdI0nMhg/Rtq3/2b7P2J4ZvE9O6q5cbAtM78Z8Ewdr&#10;Yzrf3tmKuq4ikLEl3vFrXziICH4PtErga7IKRwSjhuDwziOJc1lIBcEjZSTkiYBjcG7t/4sAaaoR&#10;UhBEIASHdZEozIZAVfuOBGqSZ2gRECGqGvsW4N3OXaUaRpOGFLLxu5UQaCnwPgLf2xybVDL6SSEq&#10;8lprETIqiocqMK8ueX1TYJII7RZK46sqElpYKGqPVQIjBKkxSAmpEQiRUlaWVVHjXQSNKiVJjUDh&#10;2MsyTg8OmKYJ08wwmaakxpClCUYriqrAOUvtHM9fvCaf7aPTKYenH/Dw4YfkkwlpmqGNifFoCMiG&#10;xCFyKvk1AN6HUQD88O9+PLftvGFjPrUkV71JK6TscvX0yD7oEbiFfs6zB54NtEcBkSY0NGDWQAPS&#10;9PEKkSSr2XCEawgxFEH4DuxPFycppGyA+YZmHHqMVCgT9yqkwgUI0uGVQicpwXvKwoFUCDx/9LOf&#10;AYL/8td/zbMXL7m+kkymE6SQuOCp6wKloKoDAYUMIKRBCBvzCE3MYq2PhGshoIUmyw126Xl4csTV&#10;9Q1vr+acl5af/ug+9+7PuHjxlNc3VxzljkmiSRJFYgT7RqGzlFXhKcuai+U1D+4d8/bNknK5wgdH&#10;qiXFyvP88UsuX77hi998zed//jmfffIBHz24x8HxHvVygTAXTGcJn/74Pq/Prvjiq+c8/v4VT384&#10;4/D4kI8+/oDT+3sYq7kuLAcq5cOPP0MJzc3lOUe1pbaS2sHlzYKryytaIpkQQBlBlhoIvothF9c3&#10;BOc5ONxDKxlzbyojn+bM9ibM7B5VGfvQIVkUFYui5M35GYtlQV1WBAvC0+Xcau/wxTVpPuHw4JTV&#10;qmA+r3n9asFkAkoJvGnHXtwzdKpQUiFVgjQpR6dHPHhwwunpIft7U5AeFwLz5ZyLqzlFVbF/8oDf&#10;//gTTh88QEsoLfzm66/58rtn5NMjtMlwzZqCkzjvO6C5UQptFFjwVDhrO5JHFzyroiTPUxbFiunR&#10;EX/04BGPn73gV3/zn9FaoYWmqj3OWZSzvH39ko8/+wwlDJMsp6osINAqUFoQIhBkQDX7kXOuUX7X&#10;FEVBJJdwnT8wjOPjnh3Jda21OBtJI2S3zjb+cwgxnnUO0cbOcaFoIku2+l7bzra3gabH/KNt69S7&#10;PNdtYG8QW89mt51rbSOh6p/5b+ab2BorjJ/j8c74rvXR+jHFdn9QduvpXcTc/dzYGLC9r/K+7Wxu&#10;zDcbKrP3T8TGyNO3xYZ2QE40dr7Y9k3rf2+rGxjWPQwJrYfP0SerGxvXIdwm2x7er/UlW2LYbWNt&#10;2zn+zna2s53tbGc729nOdrazne1sZ/8z2Q4Av7Od7WxnO9vZzna2s53tbGf/Qhs7eB8WDrUAj20F&#10;p/3vr4Gabuv9+ratEGkIBhZbFLD7bel/f1hAMFZMOwYK2FZ4vQ1E2lcOHx7O959xrM3v0x/v852x&#10;+72rmH5YRDlW4N5/zr464F0M9327pSjYWAscGhYj94swtysG3X6u/rNKKe9UvGuLBO4aS/37vUtR&#10;bluRe/dMrQphU8zYH5tAV1jatvuud3yXmtxQ0XBb8c0YCcTYfBgrvhkW124b32Pvrp0XQ5X3oULW&#10;ELTVfudd82DbetQH3w3v8S5Sh21EAMO+GZJFjLXjLjDEtp8N16R+v421fxvAfgg0GK6rY+vZ2DWG&#10;gIvhu94ohqIHqBENPF7EouFvvvqar7/5julsFvvOB1xwneLnkFzFe09ZllRVxfXNgh+ePef66pq3&#10;Z69JjKI83Of8/BLvwAXBbHbARz/+FFtbnnz7Bb/+/jmPjmc8PMz50f0TPvnwx9Rlzape8o+//AXf&#10;PX7M/skhRglMCISqwpYr8lRDYrhaLaiqq0axV5JPpqRZRpbu8fD+hPv3BLgaZy1VWSKlYH9vQpYb&#10;XA03N0tevHrJYr6kLBzOglQpwhV4BybP0ElC5R2iLvB1RV2tkHhs5ZDBk5mot5N6R07Az+cgIQhF&#10;nubITJNP99g/PoIk4x8en/PVdy958mROGaBEULhAYT1ydsiPPv2UvYM9TJ7x+OkLvvjtd6yKkr2j&#10;KSox1CGwKitqPEhBXXv+8ddfsCg86b6hWMX2RTEkwcnpKT/68cf8+KMP2ZtmSFws+I74WpRRGJ1i&#10;TEqaZKSZIc8SlDGRAMFahKuw1Yo0VUyyFFvXBKGwdc3F+Vt++OEHKmsJlUXYFW+efUcorqE+JhCw&#10;1ZKjo485OjqkKl5yuL+PJ3CzmPP6zVs8gVVRcXZ+RVU5rm7mfPx7f0A+nVE5B1J0gPOoPN0q7kVx&#10;ubtUZ4bKnSEERKsG2J9rcVJsgDQ3gAtKd/PL+wh0lrTAFR/XdxHBzKpTi25VaqOKffAQgkBrQ5rl&#10;VGXJarkgyTNmwSGWS1xRYB1IHQvcRVCIYFDakyeK6+uC2rXgQdmpWkupUQiWdYUUAqUyriuHf/GK&#10;PP+W//iX/540n/Hr33zPl999x3ff5nzy6AEPZwmzfMbSWeTU4ZeWq9ev0SYHo3BSIk3C5dUVp0cZ&#10;aZpQW0ciHU44HpzmfP9sjsfz4UlKJgXLZRkVtZVAScnJ0QEv375i7/CEg8M95lcXXJ9dsppfkSY3&#10;ZOdXrIqSbCKZ33i+e/ycLFE8fPSIN6+e4/EkRpIZxzTXLLxlVXi0kOxNc7SWSDyogK3rqPIHeKmo&#10;g2K1qslT2UlEid4fpcB5qF1AyoByHiUlaZbgg0JZj3BxrNUuoB2sygohJSZKy6OlRGtFAEpb4zwR&#10;mC6iqpdsyBqc87FIWUmWK4ssLNM8RTpHbS22AZwLqclMBFEE7yiqqlGxAyEVzoeodN4AYttiRt/z&#10;0bt5ICWOgJRqDUZpVb5DQPaU8Noi/m4fhaga3QFkAkqKru60V2IcAbWCjuxB6RwhJGVtEVJibYFW&#10;Gudd/Jb3hKrCGMO9e/eY7M06wPZkMqGq6kYN9HYRZuvTtz9v52wbE7XP2f5p1cnLstzwYVtQuzEm&#10;CmILSZZNUEpT1rYBRYhbhEAAzjqKVUFiTFSFso6iKHj06AOUhG+/+YqqWCEFnSqxZJPUq68cKqXY&#10;KOwVDH2gcX9w6MsN46ExJajh77ui2sBG+zrVxd4a2hYRt0QgLWBq7bOIDVDcUGX2TkKkDbXH2CfO&#10;+R44q23z5njoq8/3Va76vlMH8JVgvSdJU4JUuMbXz7QmaVSDIRI0xOJr16jVSaqqUdOVEqNTgzaS&#10;RwAAIABJREFUJpMp1vWIJ1grUPf9uDFCrq3kLIN+aef2RizMFvVkfxuAvy5ylkglo/o7YkMVeCwu&#10;EQ0yqG3DEMQ3Ng6lkp1C60acsAUEKqVAhE63vtvLWyXboT+9JoYIHXHGP1ehbAyMNYyXhspzYzH2&#10;XXPrrjzAtvfe3UNsXlsgtuYTxmKCbYR9DXfJ+lnl2hfaFl+OzlXeDW7eBjj/5wDt1++i9fxux1Gb&#10;7Ron23sXoHN0zN2lZrjlnW9TYx8jZxq7xrY4bthHw3hz7J535RbGxshd73iYnxoby9tIJIax+135&#10;j94vGj8kbKxnqr+P4hugTgSyCmEG+a2+onBUZt7MUYy3YRif9+Psu9acbbH7GNHfprpo6PZibXSM&#10;q+dzXr55izaGZVFGYiEtESL6HUqKTnk5hBDVcBvAd1VVW9Xs273SOf9O9fZta0w/T9j/u0/AsXG/&#10;xkepqgprHU+fPOHo6Ig0SUlMia3b54hA5D5wqD/mfHTWcBvqoQGpFUorDg6PWF4vOKtWBG838szv&#10;u0av/ejo42gV410p5QZp7ObawkaM2M/Tt/9vv9tev33GqqrW/nnjl7f36pPpdLGslAhXN2v6Zo6x&#10;78u39zdGb513/f4dktz8Luv1BhFOn/yz55vHeymCDyRJSuEtQsiOiC4SCbUaxnT+cffeoEXFd75t&#10;9OskuJjdkiIqXyshUEiECB1pkK0tWkryNAUhETKqfTvvcN5Hwj3fRNdyTZ6FrxvCvHj/GH9JdGIQ&#10;KoKabe1QicEoQaIVRglwkQTA+agUL4SMpDNENVmtJHXjv7ogKOvA4mqBkwv2DlLyRBFqx7KyYAwQ&#10;qFcVTga0iOc52mhEsGRJilEZ19c3OC9QypBnBkFNogWnx/uc7h+Qa81kkpDlKXgf1xDnGuSc4Ppy&#10;jrUBL6ccz/a4f/9D9g4OSLOUJM3WhJnexT/O4bzA+ybX0Qe/s+k/bZBTjexj/XE79M+2+SW+AbJ3&#10;+0Wf6LCfB5YyEi2wJoGK65THOd/EMwofGoI3ETqfNK5pHqlMJE9sRJt9O3e8B6ViPsbFmCEA0lqM&#10;SZr1L+5biY4ELcKBbwhYhJLIJEHUFmxUHA9lxZ98/jl1XfFXf/M3vHx1iXeeLEtQWsWxUBXYWpIk&#10;KVoKUq2QyqAQgKUsVyRJglYJ3lq0USglqesVkyTl/mc/4vunz/jNk1fks4wPDnM++MlPcatL3OIV&#10;Pg94FUB6BAWpdlzML8jye3z48CH3Pzil9ob/+6/+AZOJ+KyZJTgPWrFY1vy///W/8fi7H/i9Tz/m&#10;k48/4HB/ymT/lBc/fE+9uuLe4T4P/91Pmf/pZzx5+paXb5b8t7/7NQGYHCZM9qfsHxwwSQzal2hn&#10;oV6RpYpEwvFEcpifUNWBoiixvkYozySNpALOeayNa8XVxQ2XlwtMmpAZzTJzVF6ST3MQCckkElVi&#10;A0pYJkngwVGOOTlAhEh2VrtAaR3zosC6Ghng9PiQo8N9Hj+5xGjPZ5+eEEJFkhqm05wk1SSp4ej4&#10;kKOTU7RKIShqD3mWggJrKxaLK4IKoAxBaY7vP+Dk3gMme8dUQVJXNUJJHj95xv/1X/6a0mv0ZBpX&#10;S7n2V7TSjRB69A/q2qKAJDEUdoWrKnyIBEBVWVGtViyXS54+f8m/+sPP+fQnP+EXf/OfWZYFk2RK&#10;7QU+CDSBq/MzbFWQ7+UUNmC0IaajAqrJR/ZVw/vxcfQ54jljXcccT8wXhGb9CB2JYauG7Z3r8q8b&#10;pMhEAg5rbQOwV7eIrsf2sOGZ5KZv4e+M52771v69SZuGa9Zdvshd5z7DHNLYmfrQ31xfazvJ07bn&#10;fBfJ9+14OZJ+tLm2u2KesZhv00++/cxD/7sPWm+X/dGzr3fEqn1SoGF7h89611lb69uNEXe+K+4c&#10;5h+21QZsO9du3McN/3tNjOm2EooPnyXeW0Sil3/G+N7Zzna2s53tbGc729nOdrazne3sfyTbAeB3&#10;trOd7WxnO9vZzna2s53t7L+DbVNWbn/XFsi1BXbDg+rbh//9AqLbhXDDA/Mx8PWYgvGwje+jQN7/&#10;97sO4fu/G2Mkvwv03S9weJdK+rZrjj3HNrD1XQX1w77ephS1DVDd9vlQ/bD9+RjQ9l3XHhYnD8H0&#10;w0KMvgrR+h5sqD4Oi9fad3BXkfRdY2qbgkz/M9uKw9vfDQsCxJbvtOAKAuheAe5mobK/Vfh9V3F/&#10;X3XvXarwd6m/3VWIcJfae9/a/m0VFIcKbNvGbl+Z4F3zZds7edccu+s5tynS37XmbPvc8D7DMfe+&#10;qoV3qe2NrVdjBfFjhS9tP4+p8I3Nr3f19fh6DASBx6OE4eWrl/z8F79EKkPaAN3qukKrqDDVgo+i&#10;+rXoFFeqBkT49u0bXr96xdnbM0LwXF9dcbU3pTg+5ZIFSZqSphne1dx78IDXZ29YLq/45vUlb87O&#10;ubic8/mnn3D/5CHGOF69eo4NlsvXb/AuUK5WUYEnOMAjvgIlA2mSkmd5VMQLgdWqoq4DdRX3RGyF&#10;FBKpNFor8jxlNktIjaSuKjyC0+OH+OARIbA3m+J9xWJRRjUh4Zkvr5DSoRJFqlJ8vSJJFNNsEtWe&#10;bUASSLUllbA/yzk6OGa2f0hQGUUd+OqHa37122948XKBSDRFgBJJiea6rNg/vcef/MUfkeQZ3z9+&#10;wZe/+A0X55doJZgdTFEmiaqGRYmSgdwoKi949vaSl2cXqFQRgkNJjyaQ5Rl//LPP+eTHP0I2wFWj&#10;BFIovAhopaLCu0kxxmCMIUk0aZphEhMLJ11AAbYqKJcLkskhRukORFtVFVVVUpcV1zfXVLXF2zoq&#10;XtU59SqqC88mKYdH+1xeXSAETGY5y+WS6+trrm6u2d8/4PXZGa52PHvxEpGkPHz0iCAEznuCcygd&#10;ukJn70IDCI3q5yDGAWlCdEAy612nVB0V18SGbyCEAN+o0bbX8A34NzhsoKdyHCIAXkpCo74dOtVC&#10;0QHqtVakKRRF3Shia3xwaKVI04wiTUknE5JiQVksInFC8EilKKsyqoYZBRh8VeG9Ryu5VqGXgIt6&#10;dFJE9UfnBJWDkE8oZImh4s3ZM16+/o7TkyNcccXq+oZqseCVL1mZwIenU9IsFlTPsoAtLrlZLNA6&#10;cDlf4asSnEDqPT44PWGmMpblJWVdsD+VHB0YXp+VOF/zo4f7CBQX10uqzJFlOUd7++xPr6isY3aw&#10;hzGBuqyYX91gC48NJakx5KmlLDzn59c8f/OWjx+dsndyyKsXz8hMgpQCLRwTI1m6wLIM3Ht4xP40&#10;4+bqDLtaoZRGOouvHCGoqObnPNJGMH4QUbVdaYkva6QSBBFV+uoAyvVAggSMMaQhoE1CIUukiOrf&#10;SkhcICq4N8qbIcS5UVQWTxy7zsdxKhAEoXAu4L1AasXNMqqgC1ejtAClSXSKCxHcUdoKX9sIAJER&#10;3OGtjc8om3Gg1iAT1xIxSIkIzRyREtGA16VUTUviWh73HtmAnGOxser5Ad57pDYoEZW2tFINiNY3&#10;ANkIcFBKNUCHiEMJeESI5Fx5mhBEVH1sldTbe2dpyvHxMYfHkShjuVzivW/Wo7jeVVW14QO0RdF9&#10;cGKrpjlGEjYEKbUkT1VVYbTm4OCgWfMyqqomyRx16Zu55HCu7kDArQppq1BmraUsKwhR4XQ6yRAi&#10;8MVvf8OL58/IE9MBsuO7GCFGavf5BkwhiEXpbX+2a5O1cT9rAVTbYoihslYIgSRJAKJiaAgQBFJI&#10;fPCNkpUkBIFEEILo/HnfqHK2630IIY5z6FTdWhXusbh02I62vX31LCElzrvRGOZ9gMZDwNYYkVYb&#10;s8gGLEiAJEkaYJuJiozNfqaNwViH045lUXXjx9q1YquSEpMYTE+htSUw6LenT0jQf08tQHBbrD98&#10;7r7CbwgB5+2t8RO/3Kil9r7ftiGEtSqnaAg5hj7lRpG32PSXh6p4/f7v+6nDz7RjxLdAwEatryUF&#10;GT5/X2F6zKcOPkQF1gEA81+SX9kGEh2LFe4CD7+P6vhYDmF4r8aLIDIasCnDd0eeZBvAcSPmEJIO&#10;jtL6MlL0lBXFBqnFtjxJ61+hWvBioI98abhD4r+7vxtihTtyFOPx2pqIA7YDvTev50cJye7KHYSw&#10;BunEn/nmOrcJHKSUkWTHh05dVkmxNUc09sxjauDvAr5vUznc9kzD6/XzMNv6ZFsf3UXksW2MbJuf&#10;d+W4xqxdZ+LYjGNCNjFAXdUEAdkkR0mJEJ669g3YyjVq6QGIqr0RENvmO5u9zbdeVK8dIrxXTuV9&#10;c7bDPhmuu0q1+YjAclVxeb3g5cs3PH/5hjzPKasK2QByXTO+vSAqBjfTTzYEKVdXN6xWyw0A+Vj/&#10;tv7Ctrzqekys88fDvMW2/Wrz+VtwvI0A4OA5u7jg4uqaR48+oFgVVJXriE02/kiBEA04SdJjLPBx&#10;XRCi8bcFSmomecrh8T7X8zPsYtWBUTsSHyFuqb63RAub8zMgVMC6EteAfZ2LgMqqKm/l82h8tiFR&#10;QgQCR0Xodu9WOgJvi3LV+M8ek0SVXO9d9NIbMgQhBKEBUSsRFcjxMQbM0pQQAoVz4D0+uM6P7AiL&#10;QsD5SAKh1FC1dLge+I5UrZ+L2kZ2ctf/N84KeiSntbPIRsFdpwkmSShXRSQl9Q2AWkZFcdX4CqEj&#10;PWrenW9IoRq/RghJkHEfkqFZi4OP/R0iaVhtm3VDRq14KUS8dgDro4q2CwIvIgFNZgyp1pGsK0BQ&#10;Eu/B4yMGX4pIQmhr6roCFDiHDwIvBDYi/7HBY33AOlBaRT9bgBWR+DCgqL3DhsCqthRe4AC3KKms&#10;xjsIUqHSBBkcngqTJJG4y1t8bfHBsXe0j5eGpz/UlBVMZxotBdoJ7u0fcW//gOP9CXmaxFhFK6rG&#10;F1/cLLlZlFyvFhS1IJ3skR8c8+DRh5w8uE+aT0iyHKkMzlqCdxAi2VgkixUdiUf7dySDEviGhELK&#10;TSD7Rq6lf94QxBr8uEGOJRoyBbqYunWT2FA47km/0/cfaOIb0RCH+Pg+Qz9H63v+rljnm5o1z3nf&#10;7DutT93MZykhSJyQhIYICyHQ2uNcjRQKpUyj7i7j/qMEmkYlG4F3oJKMxEsqv0RqSXCWP/3jz8F7&#10;/uqv/5aXb97iQyQ5SYxBECirEq01+7N9QpMjEjoFNLW31KsKmrXXOkeWZ8xmMwiCqq4I3vPVty85&#10;v7himmjuHc/42e/d59MHH0JSEXTN3mGOLc7xoWBvLyWImqI4Q2rJH/30lKdP9nj6/IabwnK0P+Vo&#10;NmNxdQbAsrD88MMrLs7O+e0XX/HxRw/59McfkmpN5R1PnjwmyybsH5zwyceH/OynP+YnP7rPz3/5&#10;W968vEGUnvnrSxBgK0+qBYd7kkkGeSpRKJAKqTV7swQpTST8kCaSXPiAEIqbmxustVSVZ7FYoQQE&#10;5lh/hk40e3sZ01mK0ZrgHHVZIkWTq5il5HmOCJJVWbGnJPf1Aauy4PrqClcW3Fye4+sKLRWzfcPh&#10;8QNO7t1jtr9HOkmZTDL2D2Zk0xkBxeXlnPPzc64XNzhvkSKQ70/ZPzhCmJzKaQIaIQyr5RJvNEoZ&#10;zi6u+PnP/5az+YqQ34vrjPdoqZu4oRnjQmB9kyOV8f+JSKiXK+rKIUPASIHwnnK14vXTZyQ6Z5bk&#10;FNdzlExwrqS2JTpJKKuCbJKwml+zmi/JDk6xoSQg8TL6YkYmzZoamrkiUKrxDzwYpbHe9nICqgO8&#10;V1UZ8z9KUhYVN1cVQgqyLItkdPiNczQlFd4FaucIzZ4u2tyX7PsnrlkXRHPu3c5fOoKbdczqG1+x&#10;7w/S7esxNuif38nuulK2OWnfC4CavSn0SJgYJ1FqcwP9mH4I7t4kn5JN3kF261Zc60S37q2343Vs&#10;M9yf23b327d+5vFzsfbdgdgg/emDz1vSzLYdMRemNvIW/XqEzVii8b9EJHJhcysYPBuDvtokXYik&#10;WJFsTwbZuPyDeGYsBzLisw8FAIYk78M8wTAfctcZcT8m684ZeoRh24D8m/FEOz5bwsjQi3/8qKJ8&#10;S/S5JhwQzXtiB37f2c52trOd7WxnO9vZzna2s53tjB0Afmc729nOdrazne1sZzvb2c7+xbatQHR4&#10;CDpWiLitgLVV+5EDkEsLnGj/P6bK3v6sf3C9Dbjcv/e7gOZjyuxjSuLbrr2tGHqoWDdUuLlLDeh9&#10;i+qHB+b9w+u+KuXwO31gxF19NqZE1n+2/uF6/4B8rLhirMh5jChgSJwwLNRtn2/Yj/1n7t/nroLu&#10;4bt6l7r6dtZ7cWex+di46n4GDeBt3YcteEcKOQpCbwtL288PQSAjD9EV1Y8BpN9VQD58b/1i8P58&#10;HivguIt4orUWkDMck0MVwSHY6a7C/H5xTb/QpD++7lIZHILZWqKP9prvUn/vry3biDO29fm2n72v&#10;suMQMLShWjJYL4Zqeu376PfRcGwNATvv0zZo1bIjqE229xeS+XzB3//9P1BWNelk0iMGCKDo1FWU&#10;ispPw73i8vKSp4+/5/tvv46AgzQhMYZ//Rf/mvv37vFf/+7vyLOcg4MDlBSkkxmf/d4f8MPzp5yf&#10;veasWrF8fcNN8T0fns757ONjPvjwI5R0zBdzrANb1cwXK1ZFQVEsm4JOR20FxkY1ce88RitkCGRG&#10;o4SBEIvkQqBRirbMr+Zc2JoQJGXpef3qmjzXTCeaorhEK4nRUW2rWC4R9QpvHTJYjFbkE83B3ozZ&#10;dBbBzT6QGklmFInW7O3vUYfAs5uKr5/8wJdfveXi2rGsPXoaVZALG0hmU8rKI6YT/u1/+EvSXPGL&#10;f/gNv/jllzgfmE5SjJEgBUVZ42pPbQO18CitefLyLTeXS86vl6g0x/kKguPBwwf8+Z/9GQ9O72HL&#10;KiruBKhKi04MiclIlEElsSA3zzOm0xnBhwZY62IhvnNIPIv5DXa1xNczpFSc3n/I1fyayjpq65BC&#10;NgWMK7y1eKCYG/JMooxhb7ZHmmRIFHmqMVJSFCsuL85wdcV8foPWCW9ev+Xi8ppPfv+nTPf2qb0n&#10;0PgttKQlrAukO5VkubHHd+tXU9Anm/22BQYQAqEZE96vAbwt8rmbU/EiGKWRAxXcQKNo16jXSSmR&#10;IhZ+++CRQSIQKKVJE0lZrwghqs9FUglBURYk5YokzzBFgqkKRAixoBwwRuHrWJymRYoNFVoJQqip&#10;rEObhGySUhUrnK1AaLRKqKsVpfMYbZhXJVNb8s13X/L0e8GbZ6+oVx49jcCSylYsihXHhxNyFdBJ&#10;jQs1oQjcO5zwbHHFfOWZZoaziyUEw8nREWmW4kKFcoLjI811WXOxAnNT8dHxHs6ucMslq7LGmCl5&#10;onh7c87l9R5GKrJJTlUUrFZVJDkIgURLjBHUFi6uljx46Jju78OrV8xXJUIolIRcQykF88Jzdr1g&#10;f3+fIBO8KBolRI9CRIBv8HgRAQ6rGrTwpDIWrktBLBYXgtI7KutABJyLpfZGJyipSLQhBI8xjcpd&#10;p/DukVLFQsPgGnU3ifORcMH7QFXXDQFHU5SKxOOQSiCcpygr8iwlneQIGSgqi/MB6z3OtgW/jbJy&#10;rzCxI29o/p1lOUVVEBrFbCkEQYSuGLn1dtri3uB9B+BrZsuGWuV6z4mFsVoKlJIQHMI7Iu4+grq1&#10;iYWXZVHhvMXaRp0+qchneyRZiklTlDTdvqaUiiDiJKWqK1arVUfsMJlMgAhIbkFLQ1DsUH28rmug&#10;B7gd7I19v3U+nwMwmUyYTKLiu05STJJQ13UD1nd4vwZq13WN954kiWp+WZbhvWexWDZK8BqTpLx5&#10;85oXz5+D94hef5vENEq1YgOUHAvVI+CdXrFrF0f4RqWdsFHwO/Sdx/y7vm+YJAkyeFarVff7tU8k&#10;CN4jtdooghVykxypbpTWhBAYY27FOa16/VCt8S4l+DBC3DYGzB6Lt4ZF4S25wbBYuP+zJItEPNN8&#10;Bi6Cp3wIaJ1wfv6S4D1lWUTCEqXQOhIdGGOaceUIUrC/P0NpCcEjpaC2vvOp2n7tx0P9Z9I94Pxd&#10;QOb+5/sqstsA4kP/d0yxWHQqmOJWLmBIzNVCAls/byz22vgZt99bO39d8242SZ26XfaWAtvQxx8q&#10;Cff3+mHc+c/Jr4wRwo2NtbFn3+aDD+OeYXx0l9p654GMuPVtvNbGD9uU4McUAPvqqN2zOdeBP8fm&#10;7rZYqFV3FUJ0Kr9d+xuyiT64oHuwsB1oPQRNb+Y95J25gfU6v6lcN7zPdsD4CIgOMTrXpJR418RS&#10;Usb1eWSMjc2bbWrr2/I/75tL26bW/a649q453V87x679u6pDv5fqe78vbsXXEikbGp+GuCF4HxV0&#10;m33UeYdAdeq+QkQfv67bPEfdqRWLBiDczbgeGYQU6s780zvbPjLvtpF/rvcrSVVVrIqSm/kKEWA6&#10;3aOuayZ5jrWuI2LpruV9BNzaGqk0+XRCuVw1IFR5JwHBNr9hTCkyhDWYa9v76xOKjStYRiAcIfD2&#10;7RlPnzzhw0cfMMkzimVJHUAqueHDKdWL76RAKggOals3ZC4KIaOStpKKyXRCWUzI85Sq0AR89G/a&#10;HHB/3PbWr9v5dToiwOAdSZJgV0XnZ0YFW7XuNx829sqWMK2/Xw9zd61fKTrFd4VzUBZlVJxu83K9&#10;PFDl6kgUADjA1rYjSunUqPuESBCB+3ikNF0+zfeAy30/Lvp1awIJKeVGLu198/tj+2H7Pr33KK3Q&#10;MmnIlJKo1mwty8WS2hYRfNxTCxcNKq+Nt0XY9B/a/EAEuDfrsYjET7W1BCFQWke/ppXwRuADeB99&#10;fEQkeNJGkiQa4WPuAQHWOZzrNoguB+Bd9AEjIDDGfEqA0FHpvrQO6wNCqoaELLbNC6gaoGLtofaO&#10;ynvqEKg9aCFZWXAOpJEI61hZC1KS5TlpYiJILVTs5TmHsxkXN0smWQa+RgPCOfanU+4dHbE/nTKb&#10;5Bwe7pHnGbX1JD7gg+DsfM7zV2d4Jclme2TTA07u3Y8A3tkek8kUrRO8C42ivSM0AHjvLAjdkEsJ&#10;QkMy5V0DBo1Pi7O+AYfGvgsj/hZdz/reetTkbHpEGp1/unZcRn3e/rXjNGrm+8jYvZ3vbsCaISC8&#10;x1u7fn/t3tT4o3hPkJKAbMgRWoKxqHIthUR5j1Jpk4ilI+AKSZNXRxG8wAVJ8DYCd2Uk3PvTP/4T&#10;kjTj73/1K7757nusjYQJLbmu94EkS6nLOpKjKINEo5Mpq9WKm6tLnKtJjMEsCtIkwTXvKe4nioub&#10;kvNQ8f2LOb/+4iWffpTz+Scz/vCTQ1Sec5AcYOuMg4NjXr89I+BYVWdk6ZS//PNH4L/l9VnN2dk1&#10;q+WSB6d7HB0c8eLFaxY3c+bzmrK4YTlfcH055/R4wsm+IZ8cgvNcX8yZTKfM60se3s/53/+3P+Tr&#10;b5/z9PEbiqXHB0hzw2Sa40LB5bJkVQlkqHE+oJUgzw2pUZi9CSbRWOspy5LT0xPuPzzl6fMX1FWJ&#10;rWqqylIUFc4GXHAsFkvO3940oGuJZE0E8vZsjvcN2Nh5TKqY7k1xviRLNcWq4uXLSwiCNIcgSo50&#10;hsVwXXhkXXO5gNeXNda95eZmyQ/PX/H48TOK1RKtFSf3j/iDP/yMIuSgHEgdCXvQpNMZVV0TioJv&#10;vvmG12/O8EJjAdXE4y3BSOurOR8IviXWCwTnsc7iS4etHDp4lNAorVgtK7z1fPEPv+K3v/kSJTW/&#10;9+lnGBHzGKV1ZHmKdw5brpjfXHEUQiTkdEDwDegccC62uwGhi9D6VhEwrsSaSHRNTicjuW23F0Xg&#10;bkvOioj5PMFmPN/uSzH/XJEkSdx3e9dpc0Ttntw7luv24D7Bz/iZcj//Ejb2nbjd9vzDxp9cuxi3&#10;SZCHcUifFG+DlJVxMrW4VoUuoIrEI/31T3WEYf1c3hghc/tMt2Oyd8T7Qr7jvL9Pti87/3YMPN7v&#10;39vnWmMxRhhdv4ef3zgP7QO6wzpf8b6xWesn9XOPQxLtbcT271Pb0b9332/v1160c2bMH1vfVw6I&#10;BARShjvOMmWvDb53/10dzs52trOd7WxnO9vZzna2s53tbGewA8DvbGc729nOdrazne1sZzvb2X8X&#10;21ag2lc7HANC3/XdWEDEhhr25u+5pVD4LlWxMRD48LPb/j/2zNsU3d+n4HabWvhdytXAqNr93f24&#10;vb3AhlJj/zpDcM6w/4cA9m0qS8MC0z6AeVt/bevXdylbtcoHETDoeqzxdAqiY/11l0L6NqXzu9tw&#10;G7QxZtvIDTYAyGGtYrehXtkWSsBW8MPw3mOK7hvvpFGXGlP/7DP8j42tMfC0MebWOtAW+fQLJ+4i&#10;jhgjuBgDwQ+JAfrgi7vm9bbxPQYIH5tzw35+HwD7WJuG1x5TZNg2ZobF32Pzf2wM99vSB6gMFU6H&#10;7yIqzrpOxSESlmwSeGxbp7d3Ch3LQ9s+rWNhHUKCVHzx9dc8f/GCyWwP137WB7TSSKnWhA8EtFZo&#10;pbDeg5LMbxa8ePmCJ08f42yF0ppMS04P9/nJJz/i8z/5GS5U/NVf/z+UdcXB3j5CCKazGaen9ylr&#10;y9XlBStveTGvuFw+4+3FGx49mPHJo1PuHx8jEezNErIkqiOfX15ycTnHGIWrS5y3sVgwBAie1XzR&#10;gFhFA2j1GKVQSmJtSV2DX8JqVSMRJAaCL6jLVl08ztejw0NOjvYw+pgsU8wSha1XSCq0VgSvkVqh&#10;gyDJUhKd4LzgyydL/umbH3hzNmdRgVeKpYJKKOrKEQRMZhlmmnP/ZMqjDz9if3+f75485+d/+wVC&#10;Sw4Op4AneEFR2Kg6LDVGG7TRZNMJz1695dXLC5SWCCJI9YN7D/i3/+bPOTo4oCoWSCRGR9UTqRVK&#10;G5RJMCZF6QjsTpIkgrZVLN5tgSO1dQTvmN/ckDpLmhgODw/RKsGHCM5aLm4I3rIqls1wExFcLMHo&#10;jHwy5aMPP2R/b4/VosDoBO8sNzdz5vMFzjn285wXr97y6s1bTu5/xOd/8ueYNKMs60ZXgo5TAAAg&#10;AElEQVQFNfZDg15vClFj+Vpoi6m37MOxENR1ikF9sFw7b9qfCUSnerImLIkK8K6Oxdu6Ud9GhkZt&#10;OwLyBQIvA0LEQl3hBVpHZcagIM8MRVnhnY2Fy0CapmRpTplOKNMFy8WSLJ0QQhEVxaAp1HZIocjS&#10;HBdWcewJAUgSE4EDpXVRi0hADdwsVxgzoagCs2XNmxev2E8ScIG9acq8qHj64oL7hwZ55VHacLQv&#10;SZIJIRikUdgw5eam5vkPC/ZmEqEE4npJmk1RRmNcQlU4pqkiTwSv5/DyrGRmcvZTifeWolxhFGR5&#10;QloVvH3zhunskBAEJsujerf1FL7CpDoWE1vPm7M5s1eXPHpwynTvkLPXr0kSgQaMDyRG4At4+faK&#10;+XxOpgVaeIzRaG1IncNVERhijCIEybKMoHcvJVpHEpBUK3xQBA+lc1SVA6NIjMYL0SgFhqi6hsf5&#10;0KhW05Ao1DjvSJMEbRS2jGAZ36gGugBCenRQsfizUXJXCIRUJEmKQGCdxVaWykYAeUu44MNm4WYL&#10;CIjqSLJTaVJakyYZdrnCh9je0KhvrTECa+Cr3wA6xUJmpXTn+4CIiuEEhInqYXgb97CmPbW1eGIB&#10;sZAK75siZaWQ2mCylDSfkOZ5BAaEiH0yWpFlOc47qrqiLEucc6RpirWWs7NzQghkWX7LL47FymGj&#10;YLjvww+B0UOiIBCUVUnRAJmyNI9KZVqhlO7AFlIKpIjAIWMMQuvoAzdq5YlJkFJwdX3DYnHD5OSY&#10;sljx+uVLqmJJliVooyMYhFa3silS9h7vGpKRnj80VOcFUCqCK6VUCEGPQEB312uLfoVgVGXMex+L&#10;w9M41pzznVJc9HnjfWi+3xGcxbJ5bAM0i4qOvtU1oyhWmz9v1svOlx7x0/0I4J2eouMQuN//fBj4&#10;NFHdVw1UbmFdHB3nSAvE9cFTlSWCQJoaimKFUpBJjfcVq2rFfLlogPSt2mOct8HHcW6dRwpLnmXx&#10;XqJVugwbsdDwOcdivL5POxpzighgKEu76Yd2XC2bREjtWIjdGdvVApA6ZXgiiHBDJLP1I1m/i1Zp&#10;cxhnioY8acMnpsX0+C63EN9duw5qnLMNmN90/dWfp33ijTHgZEe01qDa+gXhvwsw9X1yLsN8xjbQ&#10;dP+zY2DzIYh7TJF8W9w8BGIMY5h+fNj6532gx1hcMLzWkMxsSH7Xb9cmUGU9eNyWMfyuWGlbP74r&#10;nzNGjnGbVIBuPRqSOwxju35ebCwXtq093vuGn2Dti7IFIH4X0dtdP9sWU2/7zliMOdae94mjx57h&#10;fb//rvk1loPaOhfFJlAlriNyA8DivEfrFogMUkZfXwzWknZPiO+v2Tvpx9CCoTT4WHvfB/jrGlDs&#10;+7y3dk5Za0kS3fksSmkkkCRJD/S+bpNrnL9IhLQJ5E7TtFPz3pYbGcsfD+dKqxDf5idasJUQt/M8&#10;G8Q2IznI9fUFCMlqueTli+e8ePaMhx98wGSS4bynsjXG6I05LxvQdFSyVdTeooTsFGSVVEgV26uk&#10;IJ9M2N8/ZDGfUxarjefemB9b8svtfqRF9FWTJGFVVBt+Rn8d7ufK+zFmnyxwW065BTVtXI+A85ay&#10;iqRQWtwG9NqWKLHf/t464HwE/vuGAMl7j7UxLt24jo0KvGPkqe33+mOnJRpqc9xjhJXb1q22/1og&#10;onWuU2QVUpEaE+OWSlJXMS5ogfBisGb73vO2fmhUjJdr1XEt8D6C4AVxPYnBfXQmPFBbR1VHwjKt&#10;wShJlmi8jeQERkdwt60tEGO4Nk7wziEArRRBBBQSnaZ4PKuqggB14382EMSmU2TMA/jYJhcCSIFJ&#10;NcIIEkDrGP8FISl9YHVTUlQenSSdRK8MAa0Us+kU79YEV5M8JUsSJoni0b0TTg73uXd8wKMP7iEl&#10;VK5GoxAoXp1d8OV3T7DWsX80I5/ucf/+A+4/eMjB4RGzvUO0SQkBrKtwjV/nvW/A7pFAK7T7Z3+8&#10;hwjUDBskSs17G6j+9oHtoVnbWl82/r8l09mIBrpziPbacQ6O5bFFFzNtyx33FYSHeWLJOtfenyuh&#10;Aed77/E0MRyNbyV9Q5CgqWuHUi0BhkbJuDaonoKyUhqVgPcZLlhsFZBKYb3j85/9AQ8f3OPLL7/i&#10;b//u57w5v8BLyXQ2w5gkklkIgbUOqTyTPEMqgwuS3AVWyyVlXXN9M4cAkzxBaUmWZ7jgmzVAsaJm&#10;7gL/9P2Sp88W/OqLN/zFH37An316yk8+fkhFzXSaU9RLjLRIf8XJXuDPf3bC14/PeXtZc3FjuZjX&#10;CFWRTSdkM02xrJifLymvLKviBa9fKU4Opzy6f8j+NCPRkuXqBik9pjJkWc7Pfv8RH98/4vzimpev&#10;z7m8XODdAqQnySPo29c13sKy9pR1TaJqVkVFOimbPd2zby0TIXj04Qd4VyNDYLWsuL5asCoqrIOy&#10;9lTVJZJAWXiE7ClNCwjONyR1UFrHzaIimwrS/JDrq4L5vMQkUNqK8u2Cf/z1OV5KhGkIEEUTH7mA&#10;JMT9yjSkGXhubq757ukLTh4+ZP/4kP3DA2azScxT7B2xNztA+IrvH3/PzdJyPbfszRSyITlZB2Pr&#10;PFE7DwSBYD0SCVKSphkqRIIP60A4QVjFdd2u5uTTGcWywCvI04SD2R55lsf8eVXw3TdfMTs5Ze/k&#10;FCEU0gVQgiCIhCJx0e5cqri+S4KzG4rhkfxEN2Rzaz/INOQxWmtcu5cNzoPafdZau+G7RxLXEud8&#10;Q54Tr7nOnbVAc7C2D7Yej51un/30/bn2mv3PqdHzwr7P1V9D1r6t63yGsTP0fj4kftZ3CvbDdbS9&#10;/npdUaPE42ufYxP8vI3s6i6SrP7ztWtnJIaRnW8+zE+t3+e4v90N6MF9xu499DvX1+rFMH6TiLF7&#10;P1vOYMcI9ds42Jg1oedwDPbjsXfFx2Nk9H3/sf1930cbEykYO6Mc5g22EfkN/dNtavM729nOdraz&#10;ne1sZzvb2c52trOd/c9oOwD8zna2s53tbGc729nOdraznf0LbezQsc8y3leDGwI/xkCu68K/9rB8&#10;vNB5eCj/PurU24CYY2rQ71Os/j4qUWPq2GO/HxZHv6uYfZvS+DZg/7BYYazdsSDD3llEsAFOFXcf&#10;+G/7/fuCksfezV22BrhsKj3Ga7YH5mFUdbP/3seUv4cH9NbaDZb9sfew7X1vO7AfLRJg8zpdkYYP&#10;9PR/t/ZlH2zQf8a2SGKs2OB9FOnetQ6MgTz768IYuGbzXcqtSukdEHREzT2EQFmWG+D3be/xLuBF&#10;X/1y2/sbK7bfBhZ5Vz+NkQhs68c+gcA2BcXhNbat0b/LmO2TIbSF+GOkEnddezjnNv4tBRIVi+Rl&#10;QJkIVpQm5fHjx/z8l79kOt0nQFQIMklXkN0W0zvnsM5GFXUpEcByteDF65c8e/4Dy5t5BFeFgNaC&#10;SWY4mOY8PD3mf/0P/57Xr17z7XdPWao5iQJjNAf7BxHomGacv3nNqlwhtOS8CMyfvuX5m3M+OLnH&#10;T370iGyW8cmjE6aTjLo8ZT6/oaoLbhbXLFYlVR1VmLUQVPsJZVXjvUApE9deF5jPb6K6WFXhveP4&#10;+ICPPjgh0R6TSNLEsD+dkSQJ+USRJpq6cljrqKoVrnKQa1womvUjwaQaZwXX8yXfvHrG81dnnF07&#10;rmuogqCuPUXlqAIULoJm9vZz/tUf/zEnh0dk2YR0knJxfcWvf/sbVCJQWoGPyuatypxWBqUNaZZh&#10;jKauLGdn1ySZ4uNHH/Po0SP29mdMs4y96QRXFBilUToqvgkpSbIs/m0S0jxrQJXxT4AIFA9r1bXa&#10;elxdE6zDaMkkz9mb7lOWjlVRcn19yXJ+TrlaUhcrknyK855UpRiTImXC4eEpHz76KAIGBGijeH1+&#10;xvX1kmJl0TrlzfkFT549Y7p3yr/5y//Iwck95lWJdb4D6nrnY4G5asZxbyr54G4VqnVqkUI0Kszx&#10;Gj3xnlvzKwIAm3kuW9hgJEWQDYFCBMOvVfE6ldMQECoWbEbcS6s6qJAKEqOpraWui6YEXiKFJs9n&#10;FMsVxizIsxpvo2pVomrqumoAi7EIvygsPoimmFECCnxASY2QLWDEI7Wkdp5l4ZmmOV4EnA1UIaBU&#10;gnUBJRWLVc3rUFGXAmctUh5wdHiEFJB6zyzT7M0mLMoFb+cOoRKk8Fxc3XC0P0XIBCkcWgRmmeZ8&#10;UbGaw7MX17ijhP1pVF8s6xU6mbC/N+Ps6ppXixJtMg7yjDzLqJZFp4qXGIlJPfMy8MWXr3BB8tG9&#10;Y5bLBbYqO8WzLFVMXOBi6XELh9xPCYD0EqM1ShdoK6L6ewO89lJQWY9yoLVEK4VWmqpuQcCC2gXq&#10;AAKJswFCTaI1RkWlciGgdB4bAjhP7QLKeZCaLDMREKtCBGGEWIyOB6EEMsr1NcraAoXEuVg4qdFY&#10;7xolc9G8d4nwdL5WaAEBLYkVAUkL1omFuFoZfHBYFyKZh2zBIfGqNsSxIBqFLa0EWscib6N1N0ei&#10;0h1Yb6m9RTiHEhILoGLbAJwQeBGV7Kazfab7ezgkF5dXUZHSpFTWk2ZZByBGQK4kZbHqinOTJCFN&#10;U8qypK4tSZJ2fkyrDD/0W4YFp8O9u1VK6oDzzkdAuzboPc1kMkUgIykHEh/AmCQqfroI9DZSoKVA&#10;6oY8oynsrqsK5z2r1YLDo332D/f47T894er8HO9qlIyqZUE0QI4GWO6co7YtOGKtGjwkJFsrTLWK&#10;xgyevQ9W6wH4EBtFxmuCJM9yWeA9jQ/WxC9SRzKF+M0NtTMpI5CP4BtygCZu7H3Ge9e1tS0K3lRd&#10;XL+j9t+3gCXNM2yLabo1Woo7fdl4nTYuEx0Iu4trURAiIEVpRWUrPJbVao5OBdaWvHj1nPvHD1gu&#10;S8rCIoVCSUlVVIBAJwnBWRKjG4IE241h3yjbjvmZrY/dfy/D+GbTd/Mb/bUJ2mOjTzd8Z9ZK2w2M&#10;vfms7BQtN4Qz8bfUvBmJgDb8yZZ0oX2nPip93gY0xzHUEigoJTuQgWzWwD4BRBsb3N7H+z50fMct&#10;QHHML34fexfx1ljuZCwm2RZHD339ftH63e89vBNs3OYc2nitBTuMFeBvB3y/W4luLHbvAyta9dMx&#10;tedtYAIRtudwthXw31Kv7+2F4RZ5Q7MvDmKhMeKNzTa+O37d8BUj0nqQU9h8tv6YeRcIvg+8vas/&#10;7sqJbSNLHJI63DUn7lKkH7ZpG4HdWNy/7XrbcgD93FPzyw0ivrqqQdDs8T3FcLn2A9qcW5Ik3T2t&#10;deRGkSZJp+CstRoQBzagzS3K9Xfl4dafv/1+h3vCcN4laRoVo8sSKQTT2ZTgPfPFApMmERgGeDxK&#10;a3xRohqlz+jnpAQRlay1kCRJQtGAv9+1JmzLcY6RcEj5btLMbbkn51wEESpJ8I6XL17wzddfcXBw&#10;wHSSU1YVta3isxrTAeegmU8CamspiqLbwdbEP2uiHGMSjo+PqaqS1y9fYm01mpfrSC9HxqJ3Dm0M&#10;k8kUhGC5XOFs9B0IPaB5tybKnsr5phqvVOs+btfv1m9oAYB9EL2UMiqi1zXSGJwU2LqOQKsB+LfT&#10;gQ1rwGGAjrBSt766cwS9Btr38339NbZVl23n1fB8oQ/q3wbC6vt/7TXa+/b3KRf82p8A6rqktDVJ&#10;mmKSBFtbXF1RulX8HC3AOoCP86BV0zZKAbGf2ia5qoIgG9X4mFvRKpJjIOJ4rKzvQOpBCGbTKakW&#10;rIoV1jfq8Qicj86PjMwnHfFPfLa4F8kuNhPUPubFHQHTxexRHdw1BAZSahye2tYIFYmu9qcTIHCz&#10;XEZgrq2xQUSQopS4xsd11mKU4OjwGJUYnr16ww/P3yC14vDgAJzn9OiAD++f8PD0mE9//CFJolms&#10;VjGmk5Kb6yW/+NU/cbOsODk5YbJ3wMnpPU5O73F8fMLR8SlJmmJdc97E2nf3LhJ5te+6T8jaB7tv&#10;qvWGDaBl+/+xsXMb2Lgmybq9Dvtu7R7mfPszZYxQZz32+w622ADRr4GSshsn63bSESb64DvAr1Kq&#10;yaV5vAydvyuEwmgIslkDtIqEpETCCbyM+aPgCD7Gbkkqcbbm8GDG//IXf8a902P+0//xf/Li9Vuc&#10;sw15aiBNEowxlFVNAJSQKGM4Ob3HYrHg/O1bhKoRBGofqMqaNBMxTyBhtSxiJCihFnDtJYsXnjfn&#10;L3j9tuZPbyz/7o8+Q6iMF0+ek2QFhweGo+NjnI+5xOnbOembJeeXc776es7eQcYHH+yTTEEsCqb5&#10;lKpcsKgdxZsrzi5uuHd8yIN7Rxwe5KgQ497VcoF3jixJ+dFH93lw/5CLixvOLy65vLokBIuWEDLJ&#10;YuGobcAisD5Q45m7OYnRTLKcV2/OeXtxTT6ZcLA/QytQ2rB3sMdsH0xiEFLy/WO4uLhitbJRuVwq&#10;ahvBxkoKstyQpSnO2yYfJLm4WFEWNZOpIkkF1sJq4ZjlYDIRySR9ABTGKNIsRWvZkAVKqrKkrCsc&#10;ipvC8vib7whPJF7B0b0H/PiTH/H7R/fA1Xz15W+ZL5Z89/gF1d49TtIEF0TM3UqBDLIjNaMhA4ok&#10;KS2protxtBQQIumdtw5J3Ge98wTvWN7csLoJkfhQBJRWMV8iAlme8ur8km+f/sCjz37Kxx9/wv0H&#10;H7B/tAdCUog4T7VS67kmRCQsUXIjduuDwVtmu1b1XTZka7W1yN75SP/Mu6+K7ZyjLMvmZ3FeV5Vr&#10;8hiuuU+FUrojYGnzQy3p6/CcZ4N8bYPgp7+2eUIYV23f5o9vi2vanFXbR/39d/xs+25y5m2x8V3+&#10;23CNHJ6D3RUT3SZU6pO/3SZuW/fz7TPXu+Kxfj/cVowfnre6W7Hg2NmyHCHMGvNvhqD2fkw/JEYZ&#10;yytsex9jZ6JAR3jev/5YDmHbuB3z+4d/j8WIv0uNwM52trOd7WxnO9vZzna2s53tbGf/I9sOAL+z&#10;ne1sZzvb2c52trOd7Wxn/z/ZWNFpq8gyBMK2/+4fEvcPqd+pvjQ4qB8rlGwLmbaxxvfb3f/82Ge2&#10;PefwmncVpW671vAaYypq2xTb1wCN2wff24oAx9jdh8rZY0CP4Xu6SyXuruf7XawPsI1Aju0qYsPn&#10;b22s0GKoaNnv47AFKNIvchneZ1sBwf/H3ns9yZJk550/FyFSVJa6unWPwkxPDwYDwLjkGrkUayAf&#10;+L+ugBlXEQuDIglBYKBmgO6ZaXn7irp1qyqrMjMiXO2DR0RGRkVm9QD7hjxtbV1dlRnCw/34OSfO&#10;9339JoT+fXXnbrc5oX/cbhPMEDHENnB9/7qSJGmbr9vPsBu4PQRc3tUA3x+/Lshm15raBVTvNnHc&#10;Un1sVcnUnUoD2+ZX/1xbgU6wE1CyS6lvEAA+QHLR92tDa3BXU0r/XH0gUvfvmwq0t4Eu/XEOYa1Q&#10;11i3uXRoPg4RYbTAkEY1k6hUFZuoNa+fP+cP/+i/MB5PSHRC5Sx5npMkaQt8b46jtUZ7Xd9rVKO4&#10;eH3Bl59/yfPnz0FLRIgNxr72lFJrRsmIhyf3+Hf/07/iZv7bPH/xgjRJyJIMnUag/XQ6xduKxVxQ&#10;liuEjWpfC2t5df2MT19c8O3LN1lJxVsPDzkda45mKVVp0XqMTjXnr15DMGglSSeS48MJzkV1QO8U&#10;QmiePDphMpmgJUgcVbUkSyQCQ1muiEpVFednC6rqGnzJarUE78nzjHSSMxrl4CF4RWUjGPjl2SXn&#10;5xfMl4aFhesKFlZQulpZRGlMCJhgmU5TPvzBh3zr/fcYjceY4CmM5acf/5ynXz7DGkgSuQFwklKi&#10;k4Tp7BhjKp4/f4mzljffeMK777zN4/v3yLIsKrgD1hi0ispAjYJOnudk4/EGQCNEqfJ4Hheiqrmo&#10;iLpoEmsDiXekqeJgNOXx4zc4mB1yMb/k+nrOV8+eYb3DGsN4NCIZjZC5IlUSnaSMxjnf/Mb7ZGnC&#10;clmQ6ISiKHn58hXn5xecX1xys1pytbjm8PiU/+F//Fc8ePyIRbGiCgHjIuDbe0cIsVHY1kDLjhdr&#10;10nTRBmVZgRgacF8baNgDdzqNRW2+wB1c2McglrJsfZVdSPpplpoo/wbUGicWKv4GGdRoVZxThSj&#10;9pnK9rhapUxGExYqJdUZJnVUJsGYqJobfFSkiwowFXmeIZXg+vqaoqiQHaWk4B3Bu1Y9fGksWmnm&#10;xqOcwScwSRR5rkhGkjAPmMpTqMAVFfLlHOSI2TgjeJBEgLgP8PrKcno0RijP/PoKJWGU5ySJQFcV&#10;o1QwzQRXPnBxbXDO4MSIk4OMVAecM6RKMB1l2KVlPr/GlBUn0zE6BGxZEkIEL2gpmIwli5Xn1cUN&#10;D+8dIfMxZVHWoLc4ptM8xXrDYukojIVUk8hIUhCIYJk8TSmtp3KxATgQqIwlT3V8DrVaelzU63lg&#10;jCVLExIVwcLBu6hqJQX4GqxWq6/7IKCs0ElSA4oNQgqU0GBrQLmQUXksqYEQnlbVx3iH8a4TJ+kN&#10;lbtW1fnW/lfvDdYQkV8C6y3WgfMN0AJSJZFEkGqjPDaZjiOxkbPkeUIIUWXLN2uohtVY63FFBCNJ&#10;rRHCsVhVJGlU2jw4PGR6eMijh485ODjkcj7n6YtXBCmjP6qBitaYViEQYLlcbqh/hRCoqgopJXk+&#10;atdQ3Fcbf2Rvg5c6e2sDsOqSt3TjWmcsIXgeP37MwWzG69cXcZk3e6WPCnLGlG1zbkPKJEOoQTRR&#10;BbIoCm4WC6yrePudN3n65Re8ePmSqqrIsxwhRQvc1y14fDM26SowD8UlfYXRXflT871B0AYNQEO2&#10;Ct6he46a3KobmznnqKqqHc+mgbwBpQ01h/fjxiHCq7tUhPsESBvEUmFNNkJvPTSfbfbMBkzdAPMh&#10;oHWCqSxKZUCcc8vVkpcvX6GSlGdfPsOZeM2mMnH9OIdWUa0xiq06hJAcHx+jlUYEF5VJG33PHUDj&#10;bbF/P+ZvQXVyrQzbzeG7jeNDx9oVB98a/4H8fpfqdnOfu3KKIXBRsz7749IFhjfzaL3uN69DKQVC&#10;tGryXXXif0gdpZk7/WN0x3zoGW4DAuwClG9rTu/e+zYCvqGxvqVkPJDDNSCKoWb/IR+6TXVw6xhI&#10;cYtI7q78rwGqbxuzu8gP+4A2X/vl9m9ie+4/9GzWPqtRiL2d1/fnRzOPXefyxMCYDREZDAPzbtdQ&#10;tn1mG3Bl236x7VncNWfvqjnuAkxsu9dtRAvbnnm/XqmUwhhDkvR8Vg8U6ZxD1gCndTwQYxpnLSLN&#10;OkDYZMCHtLQ0X3v87/LtQ7WOW3W+OiZwNUmQ1gnOOnwIKK1J0pSyLAkCtFSkSsf40Zj6eLIm3ZFY&#10;Y/HeDYKs+r5iV62xTxyxzT9sIwIdGg8hBHgXc7AQ+Pjvf8rbb73FW2+/R55mrFardl+QUuKsjSC8&#10;GrhsTIUPjjRJ61qJ31BWNaYiAEfHJwC8fPEyxuDqNnmjHFhnrU9EtjW1sowEOCLKAm/M8TZPb5Vl&#10;5a14pN2/4gnWcUpHmbWJCY0xWGPAO7I0xlsOj8eBDG3u0HGDt2pbDcCvIVRt1EO7+2qSJFSVvVWr&#10;6sZtzbuFPsir+1y31Wr766V73AYsHAmDOu8PhCBN03ptCoSsaqKlSEjgrY0EJ1KCVDUAPqAaBfB6&#10;Pwh+DbxOtWI8GkdiKqXQStakUgLjHMuiIiDQSpDKCEy1tvaTQuLqfcFF/eQa/C6QdVVN1oRLQspI&#10;UhATRSpHLCIoFYla5Hru+UCda4GzluPTY45PDjDGMJ9fU5QG5zyVrcn3QgSGVqWLxIUIrImEhReX&#10;c15UJZdXc6yD41lOCAUjnfLg9JC33njAW08eMclSrDNR4T7JuFgt+fjTT3lxds69+4/JxlOmB4ec&#10;nJxyeu+U49NTxpMxzluMDXVOGIGoztoIlu34iW7Nav0735KYNIRUDbmT7Oy/3ZqO30KW288phvai&#10;ofiqv9+syW7XBEpCypa8SrRFoK5PoCZgrPMPoVqgLSEQRJObrGvkzlhCrfqNEEip0DrBexNJSmpy&#10;SmkVOtEdXytAKEajKQ2hmXPgTAS5O1fx5MlDfut//rf8r7/9n5gvFiAkwcPs4IDZbMar8zPm8zlZ&#10;mnBwcIBQkmyUc3xygrxSOFvREEkZYyIIX0gSLWhkvF0AnQgcgvPS81//9oyX1wuuloF/+WvfQk7u&#10;8/O//zH3H055771T3njrEZOZ5fBoyXT8jFezK0qTsCoDr88vWS4M1nomB5GUw5kAQWOU5umrK56+&#10;fM0ozRnlCQ/uTbl/MmY2zQjCU1QrBIKjwxEns5SqmnFxOef6eoHxjtHJGE/KoigpipIkAZVK8iwl&#10;OLhZrrAuwMU1L16+RqroU7Isj0SntsKaisVNiXWOJBUoqXDeoVVASE2a6KiGfjAhSROur2+orKEs&#10;LZPxhNEoJUkDiVa88Tgny0dMZkccndyLQHpjWS5uWJUVZ+evubx8zc1qgTGWVWnRaVSoP75/D5Vn&#10;XC5W/PDXf4OHjx6C9/zNj/+SPBvx7HzByxuDktcYYxhNDuq4KOm9O4v+J/p018asISToNECwKEDK&#10;CuU9uiHsw+C9rWtbAWcjaV9ZGgieLFOgU15dXPHpJ58zOTji+N49PvzV7/PuN77B0ckDfABjOrk4&#10;ATsQSzQ+o3nHKqRq/YJzDm9jvh2B4XGza/YKYyzOmY19ttmPlUpav2CM7dSBBN5bjHF13Tb602Y/&#10;6L/LHnpH0w9z1n6Itv4s5W1yoV0A665/6pNr9z+7fk8b2vhniAC2+061GeOheDT+fpsieUMg2yGV&#10;bcdnEwzejXuSJKnPSY/8hI13vEOEUXfl883z3kXm1Cdh8d7Xe7W8FfdKKbED76939Q0MPZsh8uyh&#10;9+JDhPX9mkIz/7sxVxPTDfVj9PP8ISLx/tzb9vNe+X1ve9vb3va2t73tbW9729ve9ra3TdsD4Pe2&#10;t73tbW9729ve9ra3ve3tH2lDDZONbVNp7zeSdtWWt71o7f5uCBDbbwboX8emaqLntUoAACAASURB&#10;VAy3vt99MbsNvL4N7Pp1lNV2jdHQ74eOO9SMe5uh/zbgowGFDDX3d+93qOl5G8i93xA/dD1DSnF3&#10;NeLvsn7Tdl+tsHusXU3yu57pEACof5ymqWEXwOMuANC2a+sDkCVNI2KjyFpfl2ArEGSbMsIQgOQ2&#10;yISdz6T5nrV2Q+Gir1A/dB1fV5G93yCy6/n176ULNumTPwyBULb5nCG1hm3j8XXma3fdDBFMNH8b&#10;ur/+vOmq8G1r/O7ez7ZmoqGmE9lTC+xfe/8z0ceLWl1IDIL0u4QHu3wYxL5pRGziFFKzuF7x3/74&#10;T7HWc3h4hBcwS8ZonW74/O61xabwqEj1+uKCF8+e8cVnn0elHGpx3FoZ0gaPC1GhS1aC999/h9/6&#10;9/+W/+V/+9958fKMRGeM0lFs7E8SJgdThAgUC0lVGkLQuCDQUjGflzz9s7/jL/7+57z/xj0+/OYb&#10;/Mo7DzicZGTZAUep4HByxNXFGcXqkkQGptOUJMnw0pNnE9JkhBIaZ6Oy9uvzBZ998gW2WuLdCmcL&#10;tNIYq0BlzGYZs4OE2dF9snSCEgmFXXF5dc3l6wXza8f53HB2VVBWAYdkXkoWJlDVSsvWBqQCLR35&#10;RDFLxzx+9Ih3335MkuXMl4bXixV/97PP+PO//oibVeD4aMb0YBz3lRr42qjgXV7OeXX2iukk59d+&#10;/Ue8+eQxk1GOFmBsBSI2y+ejERLVqnSmaYoLHucsSZJ2mnNjw66wFiGjwq6XsWlZhAjSVVKSSEWW&#10;ZIQAxluuF9ecvTrj8vKCVVVR+cDk6JgkHzFKRhxMxkgBb771BrPZFGddBKkg+eSTT/jy6Vc8/eo5&#10;zktkOuZb777LBx/+gNnsmJW1LMoKJ2KTcQge66MqkZARHOx9YO0OIyCvv6waJbD1uuqCnWKTb6M+&#10;2117ayVb0eJfooLSWil07Q89jRCo9yC9h1Ar9wWiulutPqO0JtWaLNVU1sWmfSUISpClKQcHU4pi&#10;ReYyKpNSlRonFZ6oAiYEpFlCaR2B2FSeJElUPRcCrSRBeLxQeB8pDKwzXC8r0knG4SijCgU5gVTH&#10;cXxwb8LZy2sWy4I0S7heBS7mBZLAJMuZjkeMRvW45wlJnjKeakZqxmpxQyCqI3tnyDUcThJMcMy9&#10;Y15BvgqMRoJJAt5XgEQDwlhkgKubEoRkksioWu89gUCiBdoF0lRwdXnNp1+9RAmLjV3LCAkqCDSO&#10;TAYKCcvCERAoCUF4aBo1vUcrFRX32hhVYnzEsTvnQUKS6Ago8LGh3ToLBpRKsX7dsB8bbSOYwbkI&#10;fldSoIgKkVorpNJRFdkHEi1xPh5PSIEUkbDA4yMgPdEkXtVxZENaEo/f7vOdeNo5R2iAtsSGZgEI&#10;6XE2qg16IfAIVAN4BoR36CgsR5IoxllCcLHxPVECj8RYDzIesywrkKptnM7yES5AVRrGhwc8evKY&#10;9999l+P7pwidUBYlr87O+fjnP2deg4dznUGtzNgAuSCqsFprSdO0BZiHGuAR155sgTtdNSnfUQHr&#10;5kDdZtMGvNpV9mr28+VyiVYKrVMqY0FppNJIqSBipPE1uLYlxtK69RvjyaRW+QxYa/De8MYbT7i+&#10;vuLTTz5htVwigkeqJH5XSqSQg3HINtDZELFWF6A6RKKzGdsIpNSdY4eNxuTGWvVPaBVWu+AoY0wb&#10;U2mtMca08Wk/FgRuEYj1Cdh2AZV3KU1tgP87Ks9yIO7sxmK3QahN3KcY5TlKaIqy5OXLM6wN3Fyv&#10;eP78BWmSUpnov4P3cd6qtdKbd440Szg6OonkMqaOFetr6+cpfQXtfhzez5U3Y88wSMo0lCd2/35r&#10;LMN6X7sdk9/d6LyRK7SqybrdfuNhRIcIYJNYrsnnthE29XOaXeDd4D1aROXCxhfzD2jUHgIpD6nI&#10;7WoO3zZnd5EQ9MGRQwrZ22oZXR+yLe/dBkjclb/sAmVvq7k0wOOGWGhX/tk7WhubbavD7ALHb+Y5&#10;EoJriUaGajC75vZmXigG6wT943R9JJs0TISBnPHrjMu2XPmXyX93qbF/XXK5u2qOQ/66qTNuW1tD&#10;z2TX/W+7Xynk5n0IgXcRuCikxLVzOPo75xypSmt/GpWVCSZ+r44jrHUoLTf2ru4+OrRW7lrzQ3Os&#10;qWltzp3h5yFEjOuXy1W8dheBWnmWtvGRUhKFpCxLTKN27QVCQpJlSJ2ADyxubqiq8latatueu8vv&#10;Dq2FIVXJXeMyRIQplKAqC16+eM6TJ28yGmVcLzSeNQA7ElTVdUEl61jE10Bo1Y5vjKtFS3oggOl0&#10;xnhywNxUt0hOOhfWEux015LzUJYl1lqKoiRLM4rS1Pme21gzsp6HWt7eH5xzCB+gzuMiOUFNrCZF&#10;BHZ3wLjNmhJhTSpUVVHZNkkSVE1iWFVVVDclRFFfuVah76q7N/tvnIOOoihI05TxeExZmo06XlN/&#10;1Fpt1IO7MUw/1uvXrvtg+aG9tt0PaxXiSMbXvNtQ8XcBlEogiXGFrQyl9wRv1/toTbJFiGrsPsTj&#10;eO/x9fGyPI9EaEVUNBYBhA9Yb3E+5jwRqC5RWkHwWBv/Zlygcg4CJCoh0OT8NTGkVLUKvEAqgZQp&#10;WM9iWbIsLEpLtEqQHlDr+mIQEh+gMAU+eCbBkOSKoDzlRcF1UXG18KAkWaoJzkUyszSNBAo2Pjfr&#10;HNeLm5gTCkWaChIpSUXg4dEB77/1hPfee4uD0Yg8UZjSoFRJVV3xxVdf8tHPf0YyHqOzjPFkytHh&#10;IQ/u3+fe/VMOZlN8cDjvYz5MTCCdtThbgzRDo3jvB0mL1vtso5TcUTXmNvFtm+/Vau89vqVBv9M9&#10;Rt+39d9L9evo7buHmiBirUo/vCc1MacMMcemzrEQYV2NamJ/IXBNAB4i0YEPsf4ksFhrWr/lXBnX&#10;LiCCIoRIgDKZTPHBslo4glAIpVpSyDfffMJ//A+/xf/zO7/Ly9fn2ADXV5dcXV7UhCFxLItlibcB&#10;KSRZOmKUW4rStwrkZVFgC0OSaKTWjMc5SgiqVUWxMnghUJliUTp++smC+fXPKCv45x++x/234Iuf&#10;/4Tzy5/zre+8z9tvvk0+PuDwcMTnX3zOs6/OSIREhYAtfCSW9J5cJ1jhUemERAq80QTrcAheXS14&#10;cXbFdKR5eH/KvZMxR7MJqU4IpkIEg9KCN588onJwcX2FMRaVpCh9FMnbioKgAsY4livD7OgeSTpC&#10;qDSSxlQVIUiePn2GdxYlgeBrVsNYrXTWxnWvIwGpEAFXrQguJRGaTMtYxx6NUPVETbOE6WSMUprJ&#10;yT2OTk7R+YTSWBYXlzx9dcaXX57z6uUFOg0cnMx49PiUt958woNHDxFZRmk9F9cLvnP/MUdHJ9iV&#10;4+z8jJPTEz57esZHX7xigUAUFVfzayYHh+R5TlVVt8h7Za3gLoSMBA46BzKoFrhySbAVOmgIBiEV&#10;XjqSLCVReb3vFbGGLxXBQ/AWZzzeVcgg0CFQmILzmwv+8MVn/Oztd3j3/W/z/ne+x2gyQycaIWpy&#10;GOcG31G0/qIlCGn2QaB5F9HGYbJ+JyJrpfhYO7PWtqDruP4aQglqAkXq+IlI6GFsb3+UKKk38tWu&#10;D2jy+Bg39IHK3XwmknP23wl1/c+umKvvr4ZUxLv5j5TizvfA/fd9g2QgjR+7lS9EYrDGFQ4RkPT7&#10;Etbxz2ac1BCGtLHPxjgM10ci+H74/u+KNbsktRt52haSrW255jBJ9QA53478bNs5hq67/2/33eZd&#10;3+8/v36daNf1bCN82yvA721ve9vb3va2t73tbW9729ve/qnbHgC/t73tbW9729ve9ra3ve1tb/9I&#10;2wYq7QIsh16k98GLXdb5Lkv+NrBu/8XoLgbzoab1bUDsbezzu5rFt9kQAPcugEX/XHc1tA59v/v/&#10;3UbF7rHvUtzrN2s1jbHde2usC87rN6tvG5dfFgQ/dL39a9nW8Nt/UT8EHB96qb6LSKEZz74C5LaX&#10;90PrYVdjfTN+vmlcVbL9uQ8ICfU/6z530UgJbx2XvnJzey1fo/G92yA81LzSnx9D/9+f393f9YFj&#10;2wAeu4DUd6nTD82r/roduqavs+523ecQycbQ2uuutyEyhW0gtLvm8TbSij44YGjsun6s8QkhbFcI&#10;GfJd29aabK/Lk6YJUksurxb8zd/+hIvLOaPROKrgSkUI4lbjzUbTuFQsi4L5zTWffPILPvvkU6rF&#10;qun6JE0zvHd101sEcXoh8UJgnOW7H3yXm9WK3/5P/wfPnr2kLGMDaJokSKlJkhSfj3AOQt0Y7YUg&#10;n2ZYa3h5ec3ryxf85U9fcG+qeXQ65VvvvcnDk0MmqUbikSJjlEqWBsqbOc45xmPLOLeYyuKsYT6f&#10;c/n6MoIzRzlapmTJCacn9xjlGaJWminKJTeLFU8/f8HF6wXzxYrVynKz8CxKyY0NLD2UTlBUnpUJ&#10;OCFQKYxGCYezFJ0I7j884a0375NlCdPxDCESfvLxF/zNR5/y2dOXvHy9RGvF4eyA2dEBIXi01Git&#10;sc5RlSU3Vwuub0refOMRv/qD7/Pg9BRXVQQfiCJUEu9B6KhchxBRCVzVjd1SYq0jhKoFxlM3IQsp&#10;8c6BAyt8VKv2oELAixIVAhoBOCpbslotWS4WmNJSlo4n777P9PiYorTkOuP4YEqSSI5mB+AcQkTF&#10;ss8++4xPP/kFz1+8YFkWHJze54ff+x5HpycorVkZT2EtpbWEeHkQokoeddO9ta72+R3/WDe1yZZk&#10;pP4v8TZ9CDW+NbSN1d09vO8LbqvjROXwpqlvfc7YYBnV3BXO1YDdzr7UgBEaopw8TQkUlGWFr1Xm&#10;hYJ8nDGejKJqvIrKdkpFle3gLb5WX0N4kkQxGo+RhaEsDYmOakDOKSKQtZUyx1hLUUnsNAWV4jDY&#10;IBAWZrOMt9+e8tOffEpaQJ5lrErL5bVBq5TZ8ZjDqeVgCpOTEcY5np1f8+7jx4ymxxSLOUqEqKZp&#10;HeMskJaONFPcrDxn85I8S5FTjQyQKEGaaPJUYgh4pZkvK0KuOMgynDF4BMEHtIQ0kVTO8+LsgoNp&#10;TiIlSgqEj886UYJUQaph5QLL0qCVQKYSJSQ6SfHetUp0znmEFFTOE6qKVCsUPqr6BUgTFdXKO0Dt&#10;xaqsFagikN2HGDs45/GIRgyeynq8jOB1nWi0CpharU8pCRI8a5W8QIjfr8FZDTFDbP51G/vUhurQ&#10;mkkHi6Dt7XRRwV1IQaoThI4f1VKgCGityHTCzWpJriUSg1ABhYyqijIqGRrnqKyjsh6hQKUZq6rk&#10;uizRacbb3/423/vgA548fsQoS6mC4/XVnC+/+oy/+su/5ma1QmU5SRpBOiUlZQgkMkGqOL6RvCG9&#10;pfDa5CtSio1cJYLV7K24pRtnNdaA37ugiuZnYw2j8ZjDoyMWq4I0zWtQhiN4QXCR7EEGiXW2VSJT&#10;9XVHYNoSiKqk905OOJxO+fO/+HPml5doSd2gHcEGUgyD6IZyg8Y/9FUUt8UAXZDGbX+1mV/0P9P4&#10;urVfalQG16CpBvjeBzR1AV9DgKYmWI4+MZIF+A44cVvM3M1X+3HlxpjV9x3aOH03SFZ19g3nDQLF&#10;eDJGp5qXZy84P3/N8dE9rq9vWC5WPHxwhBQKIkUWWZaDkpRFiTMVk/EYEIynU6RSVGX0zITQKj1u&#10;A0d/ncbt9XhHNbx+Tt99tkPfHyYBoAYrD6hZKzmY8w/N1y4BxdA8HiJ468+V7j7bB4DvysW7tYiv&#10;mw9/3Zx+KK7f1QR+F5FD1xcNrZEh0P22+sTQ8bepCHZrBg2cYQ1WH77er5PPxfzYt6CUBtwVSRXk&#10;1nHZ+izpYNpEmz7Uayh0agHq1jdv5atEcE2jACxC4xK6z44NpcF4iNDeSwhNLCdvzYUhH7Me0y7J&#10;xPba3K71vm39r58PLShv6Bp21c52EYr8MmQB/eP2/dE2UPfXqe3dRbog67m7BpLXyu41YNF5TyYl&#10;xsX4LpGNSrhBa00IRNVcG/1EonXEK9ZEDN4HlI7n6M6NbTZUD73LurWEbWutOa7WCqU0VVWxXCw4&#10;mB5wdHhIINbGsizDeY+rDHq1ojQVwcU8ItTkN1maIUKgLFZt7s+WdbqrJndXPXrb/nPX/tb1i6aq&#10;UAI+/vhjDo9OePf9b5KPchbLIgI4nUNJVe9TcD2/oSpLRqO8VW7WWq9jQOdIdFSR9c6hlObhg0cs&#10;buZYW7UxmVIKHzzB+1otPE6AzfXbkB1ZnLUY62ug1qa6ZxOrCxFrJI3rCS0AL+AFqDqnMNYAAqXj&#10;NdDxNUopiqJAEPMxCAilSIKPqvBQ53o1kFZIhAh46/BuHT81Y+Kci2DP+joJ6zVYVYamFNBcZ/QN&#10;Mf6OJQJZ55Oh9vWbqvB9VflttfDBGj4xl/I2kotJrVpCg3WcEOMglcpIcBY8popkZlIIZIjKrrYG&#10;JvvgY76vYi6cqIQ8TVFS4KwBJWslZI93nsp5aoHbmG+LeE7rPcbFf32tUl85SyIjsRidOK0BaKZJ&#10;glQaZTyLVUWSaZASqWLeryUEZ/EICmOonCVNNYmUVKbi6bPnLFfLSMAkU5JRwFhHmo6obMVqZQky&#10;kp/ZoqyJqyAEXfswS6YEqZBM85RHD+7x/rtvcu/0hHGegbWYskQJydX8hl98+jkOGI1HjMajCH5/&#10;8IB79+5zdHQMCIqiiISW1sY5JCKpXAQ2RiB2JFhy7Tg0W/Dal3biRWRNdtDZ4zp/d861ZE2hyRc2&#10;9hduASfjmlUbMYHfEi9HMsPQEkv2fVvMQcSW9z7rPSj6HtXWlLwPkQCqsya893jWhIqiJuQLBGS9&#10;dqVIcEG0dbgQBAGHdzXAFUGaRj+gZMmiCGjpMSYQfOD9d9/mP/6H3+L3/+i/8NlnX3J1eUmSpiR5&#10;Wtdh41w11pFIwWg0YhoEXloInrIsmUzGURW7qrh//x7f/Mb7aCFZ3txwfX3N5XzB8+evIgEm8MWr&#10;iv/8Xz+iWDn+xQ/e55sfJHz22af88Z98xKvXju98+23u3b/HbDrlIH/Kzz/5DOlKstOMy7lhNsnA&#10;GdRowoc//DXmN0t+8bOfUywWGFuRT1MIKRLB+VXB2atrZrMJ909njLRglCsSD0IFtNLkaUqaNGSR&#10;BVpJJocjfPDMrxcUrmB540hHBpHE31fW4J3k6HQW/aNzOGeR3qOEwFkXSQBdIE6ZOI+NdSyurwnW&#10;cn2z5HoV62l5HvktQpBImeM93JhfINKclfFc35QE78hzyb2H9/jNf/EBjx6eMjs8QCUJ1PXPL569&#10;QKYJjx4+4WB6QLWqcC5wODvk1eUVv/vHf8X5wuKVJHg4e3nG8dEJk4NJSwLla+K2CArXNSmZINTk&#10;hlql6JHCBYFHURYLtI++0/mA1hJTGbSSJHmOsw4lBDLVaDnGuyrOegFutUIqhRQB7yu+/Pu/48tP&#10;fsHf/u1P+fBXf8Q3vv1tTu+d4vB4L2owtcDaqt535Xr/q0lH+7n8ELFGN0dVSrd7RbNOnQsYY9ox&#10;sdau6w+1S4kkHKL2Yx5rSwSRgEhp1daJ++/kpKQlqGvO16ikax1jUkGXpIv1/bXEdmxcb5OjeO96&#10;NR95R5y8qUrfkkCxCXJv/NGQQvwQ8f269tZca6hrlaL1/dvei4va+YvOu9LuK9RNkhG5QV7b+Qqb&#10;HOJisN4w9I5z+J1/Uz/azA99uB37bXtPtyvn30ZMuPlO7vZr4G3Ef82ca4kX/W2CrqH73RWzC9El&#10;cBO3cuLB3oOBetPe9ra3ve1tb3vb2972tre97W1v/9RsD4Df2972tre97W1ve9vb3va2t3+kDYFF&#10;+7/vq7v3G9abBvNtqu/d/+83sfWbXLc1uu5SZG8a8Jrj95U+hhjWuyCIoTFprq2vJL2z0e5rqnBt&#10;u7e+mk9zfUOqh0MAgf6199VJdo1htwlk23PpWr+xuX+OoUaCoed8G1AsBpWg+mCJbWQD29S3u7/r&#10;g9/7Y/F1FNiHzr/redxu/KVVoPG3lMxoVYqG5kyfDKAdQ9iqEr5NQf0uIoWheSu2NCv0r6s/9v2G&#10;+LtUCYeexbZx36Ys2D9GXxFiaN1vW1/943fXaLNOG7MdpZ8hUE7//rs+bNe1DTWQdxuJusdsrqer&#10;Dtedz5sNQeKWalp3/PrPv6vCcftZeoqi5Beffspnn39BPp6AEDgf4ZhRPVZuqO42pBSNOthiueTF&#10;i+d8/vmXvHp+Bj7UzfkRyF4WvlVnRQicszgX8A6SoPj+Bx9ydb3gP//O/8vz5y+RCA7GUf3d+9hc&#10;mmV524DtncNYS5JkZGNwzlI5eHZjeLW45GdfXjBJIU8UB9MJk0wzygTTScbR0QFHo4TsJpDoRWxW&#10;dgElE2anDyjLAlsVFFVJ5aB4eYN3V5TlimVRcrNaMV8uqUxAqJylFdwsYVVKCptwtTAsKo9IBA/e&#10;fIPvvfMOeZaQJII0EaSJQivB5GCMkILFYsVHn73ksy/+ho8+/gqvJZODCacnR2RpxuFshJaBoljh&#10;vef6+pqqKrHWc+/+A37jN97j/ukpB9Mpplgr2nmh8ASkUCQ6adeJ1hrnfet/Ikg7rg0HyFotzXlX&#10;gyQgSIhibBKBx1QLxsJzdDBmdjDFOYNzhmpZIpxEkDCZHSNVRpalZFIxGeUczSaM8zHeBnxwvHh+&#10;xtOnX7IqbiiqJZPjQ371N36EzMcsjAUTooK1CC0g33mHknLQZ8T5Uc9r2ajDirp5OXSar+P/u1qd&#10;tm2CaxVn1j6oAXitmw4l3gWE8DQImQiG9y0gPoQIPBDJWtk0WAdSEBRrNcL62rVSJLUqtq1BBVZr&#10;pE7JxiPSsiTPR5RFgcgyvDNYC0VREogAGWNt24TZqBRH9TmBtRCCwAWJF5JEpfgAi6JECoeXnsp6&#10;8iQ23R9Nxzx+co8XL844GEGYpBSm4vxqyU3huLlacjgS3FxfYUuFdx5jznhy74BEC6qijP5Ja2Rl&#10;yLWg1MB0xM1ixbPXS3RywCxPUXjAkSSSLARWhcN4uFxUKDlCS4UXETiSKEEQAiVgtXAIUZBqQaIC&#10;uVJooUiVJk8Fxltc6TA+sCotSTKuG/eqDTaEtuEST2VcHE8pSKVES1kD1RW+qkDEOWhrMLqsVZTb&#10;IEAK5HrDiEqOQlA6jwkVKCKph4jADU8E2lgfVcWEioqR6zktNuIEaxvlpHXc55q4pJ6nPjgkoIVE&#10;hEAiRQ1692ipogqcjFDeVCq0kqjxCKEE3ls8UJkqqs2lGS7AsrAUxlJWniAEaa5585vf4Bvf+ib3&#10;Hzzg5PSU8WSMMy76yari6Vcv+Juf/JSr6wUqzciSNJKhOIe3cQ038Z1QcZy7zZjdeL6/p3XV3Bt1&#10;yn7s1FWk3qYsXZZx/YwPpsxvbnAelNIIPKvVCk9ACVmDJzxKxetNdBL35TqfMsYAEq0kx4eHLG9u&#10;mF9c4E1FqmLTdARlrmN32ShZdQDgWusNYoxujNMHgXeB/uv9fw0G6QMv10QC6xi+8UPdHEtrXY+p&#10;24iJujFENxbofqbxv32Ss4bEYa3UJlrg1JDv7pMN9WPWjXy3Xn9SyFZ5cr03yEH1rOaapdKRAAbP&#10;aJwiteDs1SsQkul0WvtSMMaRpBKlE1xhSfMUIRXWWFwVyVicgOnBjCAV1sdravKFBmweaMBATXO/&#10;3Kom3r/fhgSCjnJZM7+7z7GfB3UJDLrrSUrVnr8fdxtjB5XAmzXX3Xub9dfEon1ShAbE3L2mbg46&#10;lM/tys26dYNdhGD/EAD8kA3VUoZynW3f20UK0FX47ZISbqs9bDt2P5/prqmN79UAlfrK6UPgh4DK&#10;23LjeKy4HwsZu/h9Qzr0NRSkb52zjqVCJwJrQGHN+WPMtFYQHMy96ig16arv0aw/emR1XTB7qHMd&#10;OkqF24EL/d9tzMstz2obadwuYPFwntzc1TpW7dcQvs7Y31VH6M/Tob8NXXOflOHrkkPsGouNtd3h&#10;H4xgnAZdLMiSrEEy4UzoKMWrGpgaAcmlK2s/HAg+kn5IRE2YFeJ+L7i1Tw3dT39O/DLjf3tM1s9X&#10;KVWDsT2VLRilKTc3N5yenKDVQQQ3Kw1KUhmL1UUkdxvl+DyLxE02kpfNpgdkWUqSaK4uL5BatjlR&#10;P0b4h/rHobrrLv84VKtqQNDOBxaLJZ989glvvP02eZZhrMcZU6ddEu8iqY4IkkSnUazXelCOJEla&#10;ojGJJ9Tr2dmoOHp4eMLpvfucvXwW82Ji3uSDXe/PW9RDW0VYGXM90bn2rhp7EyM5b2/V4mQdS0ql&#10;KE2FC6HONSQhsv1tKK03gPpQx06+jhNdDfhvwOhS0ub0nobkoAHYNbmh7YCpwNcARGMc1q4QEqSW&#10;eONacFYzJ0V9vIZQTYjGB66vtwv27dfQhghqN0hxanJRqdZAwK7ya/vZmvRCKk06yvHOcnN9gy1L&#10;fGVIdAQk2xoM33hMJWOcviqWkThNSSprcVK0u4ATChlx6pE8rVb0rXygNFF1neZagwd0DVwWSBFa&#10;AGLlHaEsIAicF2RZgnTgiDl/U3dwASwCE+L9eA+JUrgqsFwscQhWVcBhSRLJd777DVaF5+NPP6Xw&#10;Grwn1MMsvEcJhQyS4CLocqQUCYKDyZQnbzzi8eMHTMcTrLVoFQk0VtWKr1685uz1FWk+YjKdcHw0&#10;4+hoxsNHjzg5PUXrpCZMpCWQa/PODpiy2Z/bHCFs7lRDNcoGgBpqnxQINVmEqHdm0YJho3h6BxUZ&#10;QtzdQ+jMyzjXW+LODsBdQHvs9jqbvXkL4ZBzW2rtzR4SakV75+rfiXbeNWBW39SXQswFZE3cF+qa&#10;piegdYKp8+9u7TfG6xprLN5HkopEaUTqcSFFVJE0wgkLUvDGk0f8+3/zr/mjP/4zfvrRx1Teo6TC&#10;Oc94PCZLM4x1uBDQaYoQktJXhFD7LW9J05TDgzFPHtxjnMW8MBslJNkps9kRk/GEs/NLrq+uKErH&#10;V9eW3/3Tj5hf3/Avfvge3/zgB8yvLvnqi89ZrAp+9MPvMxof8c3vjkgn04v1nwAAIABJREFUmk9/&#10;8ZSr1yu0EsxmDrzg1etLLi4ueOud95jfrPj7n/wVqZIEAbOjAxKlCMbhXWB+veDlz56hVeDeyYx7&#10;hxMmq8Aok6AcSgmUVCS5RggdSQNCJEOZjnKWq5LKGoplgc4nFKbi9esrQnAoBVoneC9QJDWRGZG4&#10;M6nBw9S+X6lYZyoqFiuD9dF/CqEpCsf8ymDdAi8FOhXk44p7J0d84703OTyecXp6FO9Na5aLJWVh&#10;WN4sWHnHyjh0NuPk/j0qGwkKQoh13Juy5P/+/f/Ojz96RkWIdUcPV+cXvHj+jG8dfptkPMIYWxP+&#10;FPjgsXVtpI3T6njHS4meHuCrhOtiycnsiCePH3M0m+GDZT6/Yn5xzsXZS/AOpyTaO6RS6GyEkB7n&#10;DFpLbOVYLZboJEGmCSEEzj/9OX/y6jVPP/mEH/3zf8aTt95AeAFIhPBtGS3ga8K5Dlh6B6nS7fXa&#10;xNmyE3MrYDNvMMZEEkRjCEEghapjRUGapJHgI8Q9UNTA+AbALTp+LO5z65qNrMHnDUGCczaSqUjV&#10;eg1v1/WYJi/ZzGNlBxjdzR8km0Bl0fOpvutp6++Etgaz7R3w0B7dHd9uDtAlA2nypHX8pobj5I6P&#10;7vrfUL9vWIP2Q0f5ffPdV1O3CMFt7TcY6o/o1w434vU2lRogKOzVFO+KZfvPxDm3UXcbEg/oguC7&#10;yva788G+Gvx6bjQkwP1aWb/+sx6nhsBgiFS7WVOdeK3e1ZSQ7G1ve9vb3va2t73tbW9729ve9vZP&#10;2fYA+L3tbW9729ve9ra3ve1tb3v7R9rQS83m97saWNcgB9cBlqxfuAK3GtW63+/+rvv7XardQ0De&#10;XYD5fmN989+71Ny6L+ibc20A4XaMY/8eh8Zu6FxDQO5+s1/3+fTB+UNNG9uY27cp0Q29kG+uYZuK&#10;d//Y2wDi/Z83721X4wm3Gga6AJn+uPTHsg883qVAtU3dfRtoZpfyePtziC0XzrveeK2b2ofGJQIt&#10;/QagIDbTEYGQMqotbzSXhDX4aUjlb5fSd3dtdJtktz3bPrlE9zgNmHuwKZHbaqN9ooZdvmHIf/QV&#10;EPvrq3+Ou5Tgh+6nC6Abmjfdxseuise2JvZthALbVN+78/0u8oU1uNHeUorsnqc7flJuqvZ1m0+7&#10;a2CtAtIHB8WGaSkF1jvm1zf87OOf4T3kOgWxPnYfSOWcQydJ/NlHBbLz1+d8/vnnnL182TadJmmC&#10;EPHvUkbQQgN+DCE25gYXqApDplJ+84c/wlvH7/7BH/DF519yeXXJdDQCH5vcvYhNkEIIfHD4IHCF&#10;iaosMmAw2OAZjccgA5dlQag8Ty/nyBBIZCDPJXmmuZenHE5zppMEpQLCg5IZzjlWqxu8c+RpBDmu&#10;liVlWVGGgLEBrxRBZVTeI1TCyhkWlWRVeVZFRTYecXJ/wumDB3z3u9/m+PAQhEeI2AhXlgXGWz76&#10;5BmffvacF2evOb9cIrUiyXMePzplMsniuLsI0ry5XlBWJcvlCiklJ8cnPHnyhG99+xscTDKqssLZ&#10;KjbVqyQ2xAuNEnWTPgJRA62dd7F5u23cU6xFaESrttbMIwS16mwAZ5DKg12RJ57ZOCPREmNKjCnx&#10;1qF1Qqpz8AoRJMJbslRx/+iYg3GGlAneeZ4+fc6LszNWqxXL5YJlseIHP/g10smYm9KxLC3gIzJK&#10;NE1zAbzH4eIFK1HfK7gaaC5rwGrbQ0d/X12rd65VcUSraNOC9ugCSonX0gESxAOK5gwRsOAlQoko&#10;yi4kwTt8DRKMypS04LDGd2sdSQVSnTDKBKuiwvnY4C91QpJmjEZjXOW4kXO8lJgqxnFJmoANGBeb&#10;rKVUJAmsGhXFpHN9AEIhdY7wBuMMSyOxtsRImGqFc4ZJnmJtweMHB1xcXHF+vmA0yplMEuY3FfJm&#10;hfdwcpDjFwWLKlBayXK1YDJKeHScoYGr+Zwky+tmVk8iYVVV+ADnl5YkvUGfjtCpwtoKIUFJauCH&#10;4GYZ0Nowm0T1SxFcbEyWMMqiSqI3ntIFSAQqgKiFFpVSJDqQWI8LAeM9N0WJ01EdPoSAdw3gTWK8&#10;BxlVY611eAFSa3SikSoSE5TW4ayjwXNGtcWouIXwSKkj+CT4dVOokFS14qRCooig1QbgE3xNqFMD&#10;ofEBLTfJp8LQ3tGJcYUUBB9i0y2BkVakiSZTilwnCEIN2rcIuSbBkkhSVQNnCNiyIoiA0JrKWqoq&#10;YBcmzhwp8FJzeP+YD77/fR4/ecLs6JDJ7ACZ1IqqAZ5+9YyyWPF6Puevf/ITXp1fonUKIjYPJ0Ji&#10;RaNqqteqktTgH+Iz8B3l8QbsDmvyrjRN23222b+VUhhj2n0vfnZTjXi95jRVWaKk4p333iUIwcXl&#10;FePJlNloTHAWI0tKZxG14qh3jjRPIwhYSdIkxXkf1RCJTcGHkwNsVfJnf/on3FzPyZIEXSv8NY3V&#10;bUwGXbTbRoxgrW0BT0mS3AIVD6lxN39vYsFu7rQGz9+Oj7sxxkaTs4qKqWVZIqUgSdKNmLdLYtbN&#10;H4eVxDoKq40adVhrPm8qLcpbCvO74rwQWMfeQQyClftqzc25nPdY61BakudxrVzP5+11RHXUmvil&#10;BkEJqeq8Ofrg0XiEcx6dpaR5/DlQKzf6GrDejSG7il+BwRxtKEddA8R8L3bcnNvdeLavktetBwjE&#10;BkHARvzNOv6O86UB2Ln2HA3ArwH9bcs7RAgbKrTbcuv+nB7KI7blkN3v/v+lTDYEdN6V7wzlQ9vU&#10;8PrWB50OEZEN5e798RvKj24dc2DuDX1+V+2gfcaEDSKfzbW9/Vjb6g2Ddac67pNfE1Tc+Js+GLw9&#10;z+1bv0XAuK3O1fe5Xxdg3s8L/6EA6TUAVxPC9ny47yOH6gZD17mNdHHo+XXrbbvm+ba601B9Ztfx&#10;ttci12QsUaUzEnwBrbJu8B6pVVQPr0HRZbmKsVG9D4QgW/XktWImO2uEd43T13umm/ugELf3qbY+&#10;UBSUZYnSqo5hKrTSiJqYJEjAGqwpMNYSAmRakI9GTKcTkiSJJFo1sYt1hiTJ2nM1oLihPeEun/DL&#10;ki5sG7cm9ojq6paL1695/fqc45N7ZKlmUZVUtXp5qIHYDRFlCL4GrYU2bhJCIAmUZRX3sxpoPp7k&#10;HB0fc31zzer6OtbolMJWjiBo/U13HbVEMFK1+2IEuAe8qdo535Aiaa036nTdfbypyZdlWavyJu3n&#10;h8hs0zRt91xdg7sbIH7XfzWkUOt9Yx1/NORKup4vXV/QJaOViBZ72K0PduOoTT+zVsONeREtkVJD&#10;gNQ9/hABbL9GOLS2+iRQ67knGY3GaK1ZzK8pi5KirGpF7dDw1NXq8lBUVSQJq2PcygWwtUJvDeJT&#10;WpElikSqmqTMUZkIGA7EnEAIQaY1WkmkCChZUwSGEOsRCBaVJThPolOSJMMLgwiBoqpYrVYkzdwV&#10;Mh4XgaoV5OMaFZQOlmX8/Q8/+CYnJwf83afPuF45pNYIFesebcGifuzWOTIl0FoxyTMOJyPefeMR&#10;JwdjZHDIUBNoSMViteL5y1d4Agfj6C+Ojg95+513OD09RekEYwzGWrwH19SvfWjnW/NMWtKlwDrX&#10;afZANslkZQ2w6+9hYTM4Htw/7iJR6u8vXQV4hshaa/Aq2/4+EKs1JKEb76E6OUd3vjZEVfE7ERAf&#10;fAR1KhV9mXOmBhxuEoFJoRDCoUQE5YZgESI+9zTNQAiUSijLFdVqhQiC49MT/t2//pccTCf89x//&#10;JfPLC3SS4qwjSdIIfEdwOb/EW49xBggoneJMVMVO0pyLizlfPX3OcrlgMp2SZTmroiRNUh6czhin&#10;goubay7nFRdV4PPLEvW3v+CtR8d85703+O7hjLIoWFiFszCbHfCdD3/AweGMn/7133J9uWKklzgn&#10;ybPAzz/+KQezw+jbiOB/Yw1X82umB1OUEiSp5mRyHEnIXMWyNHzy9AV5kpBpQZo6JuOc8ThjMoEs&#10;FThvEDIgFYzGCWmiWZWGPA1ko5yjg5zDScr19ZyyWhGCBS3BOoKP/qLwDik8ozxlOk2ZzGYUpcUU&#10;K1SIdaRcx8kfnCMfa44fHnD68AHT2YzpwQESmI4nSJUQpCIoydn5a5zzPH92xs2qoHCWb33wPY4P&#10;UpwXLOcls9msplEzFNbxO3/0Z/zBf/sxhqjiHlxo66Gvzl7x8PFjTk5PUSoQvNuZg5hgcS7W4Ixz&#10;JLNDktkhv/Lrv8kH3/0VxqMMW624mV/yO//X/8mf/tEfMh3l2GAxi6oGrwfSXDNKcpJxSlmUGFOh&#10;RSBVinGWMEoEq/Mz/vT3f49vf/h93n73fZJsjFeS6DYaor3NmkeXFLBL8LfrnddQ/NLdy/M8r+tB&#10;CnyC7dSctNY4paK/974lMKw/EMm/NkDINYGgUvgOIWD7dwJaqrrupfGAqu8j1hXW9a1tJOf9exx6&#10;r+Wcv7XHdtXguz66S7TcnRPruKMPdh8mftr8/TpO2LwONsgpQwgb8Xb3HtfXsp1oqk8g3c9husR/&#10;d+V0u2L8r0PwPxQXi07df3cu0H3fILa+q96W621+PmztF9kWm6+vN2wloe+SA4iNt+F729ve9ra3&#10;ve1tb3vb2972tre9/dO1PQB+b3vb2972tre97W1ve9vb3v6Rtg1sALubruPLy4YZPnRedq4byLax&#10;69/VGNtX/B5SsOtfS//YfVDskBp687cuiKJ7jr7K4a5m620KXkPNt5vM93LrM7kNUl0DU7t211h2&#10;AS59NfNt1zWkTNe3bfOjr3o91CB9+/jDalj9RtH+HLhrvu5SeO//ftsYbjvm7fUQbqkHt893qGEC&#10;NtSyNtTcO80c7XEagglZN5OKjtqA2GxV6M51732rmCPkWrlINE2pbIKfh8DT/fncXRNDa7rfWLpr&#10;rnfVne5Sj9vWPD107KFGjW3zf+i43esZmit9EFnztwZI2AUQ9Y/VHL9pPB7yddvm2xDgfwhc01UX&#10;699j/K9vQbpRYFTc8i99kgEhZOvn43ytfyaClow1rIqKP/vzv2J+U5BmE5y3aK3b5uoGWBj3j1r9&#10;NQSEVljnuLi64KunT3n25VNcUSCAJE3iuaQkhAiK9iGqHztfN/yIqJhsfUDgOJgc8M9+/TfJ0pTf&#10;+73f5/PPP+dmtSBRCUEofIgNyKmSECIJgMMinCAQVYQTrTFExfjD01NGmcZUlsWywFqDkxovFc8X&#10;JV++vkQET6iVWJQUtYJ3QBFqdTCBE1E3xtf3nqYKb8AhWBZLCgNJmjE7PeKN2SHjyZTxeMRoMuFm&#10;VXC9vAEBZVlwdnbOixdnnF8tOX+9wAOTyYh7909J04QsUxweTFFScnNzw3x+zc3NNZWxJGnGm2+9&#10;zaP7D3jy+BGnJ8eUq4Ll1QoIZHmOD0TwrgDnK7wHhUQEkDLgkbFJ0kNIdFTcFBFULqVEeHDGopII&#10;lPfBIZB4UwNMAIklE3CYZWSJwpvY5Li8nlO5Euc9WmlcVZDKgMbz5sM3ODqckijNclXyi08/4/z8&#10;grIsubqac/76isnxQ8ZH95nfFHihCTYgRUMwUquw+zUAWEJU0nIdoE0IrXIx8rY67O01uFZgWS/1&#10;7trsxjjr2CnU1yVCrXwaAlIpgvAdNRaBd4HgbQ3SiKpyLjTgh4AM9T3UOP88i8QHq2JFVUXVQqlS&#10;lM6QekWaJLhyAVJQBfBCgvRR6TtJIyg8eNJMUhYVwSt8AITGE1WItAKwlMZwUyoyofA4qtJyTym8&#10;t4RqRTY64Hg24csvX/PlqysehDGZd+RKkqSC6dhTmoC1gpULLAv4xfMFQaU8HEcAgRCQppq08kwQ&#10;rIxFaygrOJ87pqOAFgIRopqe0JI8h6CgWBVc3RgQMM1SpHCIEBvIkwQy57GeSDAgEiwS1RAKhIDS&#10;gTSJY+SCYFWYCIBPVa2IBEiJVrXaXIMfqJEfNngq73AmtuLH2FIQnMRZh9C1grMQBBxC1irUxiIQ&#10;aBnPK2Wjbi5QIjZ0GxMBPFIpcAIbHPiAUgLrbATGxweHr9Xmhewohnsf94DgUTWQXSrI0hSdSJQQ&#10;CO/RMoJfnIzqbx6HFJEsIJIARGWwIALW+qgIJyxOQFCKLEtBaibHp7zz3vu88847PHzwkHySU5iS&#10;ykcigbKqWC2X/PTjj/js8y8oKsPV1TyC1bMEEBhbUdq1OpQS0Vc5Z9FCUxQlWinwHaBQslZ69x6S&#10;JGG1WlFVVSSAqEFOzd6dpkkbunlva8KveixF7Ue8w1qDKQzHxyc8uPeIp189JZESJcA5E8+pFSrY&#10;uB4IyCQCfKTWLYimLMuo+Bh8HHPp+fFf/DmXF2cRzCRlnBfqNrDMNT7Grff9Zj93zpHnWQRTDygR&#10;huBvAU+VUgQRcMHG9tTQVYriVr4T4yFPIxLdbS53LgJrQhBIJA/unzIej3h9ccVyVQ6C6LskX7eJ&#10;i5q57DdiLe/dhsJnHwg1pJ7cnKdtLg6dhtz2nE2sEgGF1kewiWx0JOtjaa0ATwiGNNN4b6lKE0Fw&#10;QVCVFpCMxxOkkFRlSZDgyhWjLCdREmc9zllyNSVTOT4GCzVASq4VJzfizvo+Cbfi4W3xpJSyJuiq&#10;48kGjFb7Ah/cRu7cNpkjW2KAqGTXBouIWr021P8472oV7poUhgiUb8kb6r2xC3jqxtHNfXTnQgBQ&#10;stalWyt2SlGDxXrxaz+u7sfh/dytUUBbj6PYGONfxoYI+4byjaFcu5+77wJ5DhHwbatX3AWkHSLf&#10;GwINdj8fAbABttQKdjXtt3WW2v9su+ahZv7tDfbbQcMx3iPmHL3aw7bayNBaugu0PnQdQ8R+t+b3&#10;HYDfIUKHu5TRt9km6Gc3sHyIIGXbmO2q1wyN0bbnuC2333ber/Pcttn6Grv1tlo9stnnajBwskFI&#10;F48/mUwoCoNfeVQHKNycXylFqBUc7wLHDI3ntvl3+17ZIDEZmou+VvmuypLFYkFRlkxGY7IsizUL&#10;rRhnI2Tw5FmKdYayLKiqCKZU9XytqoqLy8sYl3QUUodqRrv87131uPXft4/Z0Dztkv41c/31+Ws+&#10;/fQTxuMpWuk2HhRC4IJAqS4hg9sgpWzGNLBWbU8SUDKhLAtmhzNmVwcUyyXGrBXbm1rbNl/rvWhj&#10;rmYP7gLimr2wW6vu13Wa/bmpK3XXTbeO2q+zdUF7UtLGQapWRG+AX821KFkTwgXaWleapu1n+3Gc&#10;9x5bX5NSMu4TG7Hj7XUacxVfk1FsKrhKqetrEm1O05AySsktsH8zB7pEltvWT9dvVcYihWY8PSDL&#10;85gnFCXWGpRq1N2jOjoCjPN45zsEd9EFSCHQSpJoRao1ikCwAWOjAjxIRK1CnSodPyPCurYmFZ5A&#10;URgcAkuswUgEWgqctQQR617eB1xwLbBSaIVKJKNxTjAlxhqM8xRWYIPghx9+lzceHvP/sfdmz5Ij&#10;2ZnfzzcAEXH33JeqrO5m9UK2OByb0Ywk04Oe9AdLsjG9jCSTRI1IsdndZG/TXUtWduWed48NgC96&#10;cAcCgYuIm8Xm0zCOWVpm3hsBOBy+nHP8fN/36t0bvvzqJV4ajDJkhYY0Flo32IU2d1xkGZNRzvHB&#10;PgeTEYVRBBeVq316N2XtWVQ1eTFmsrfPyfExd05OePDgPllRUNU1Prg0T1K+I4T4PH6Vi+4CDxEr&#10;NeIQAjKIdALl2zy2X1sXRIypEwC+Sway6XxqKN+7jbzoxrVYVz32XeKt3vWb3KdPgNjAMFFs49eH&#10;lKcVaQ623EMu5XbS/qRUHGOB6OdI2czlRD6VlJ0FjiBV5MrzFu9snHMi5nqlDAihkEJT1SX7kxFK&#10;BP67f/9vODk55O9++Y988+1rvA0EMWf/4IB8VFDbOr1DjdaK4C2L2oEUlFUgnxj2JhOy3DAajxhP&#10;9riXFXjryELg/r0TlrXly2++5ez9OXcfPePo4QEzO+P3L95xZy9jf1JwPStZWMeycjw8OeSTT54x&#10;NoL//Jtfs5gtOLl3xOFBxbuzKV/+5v/j/KqmmjmcCeS5pnQlXsCd40OQnnm5IM8LDg4PkQguz64o&#10;p1Ns7ZiXgkVZk88t+uIaowNFkaN0Rp4ZRnmGQjHKNZmJ/WcIqFFBIQPTuYg5UAeYmHvQUnN8MIrj&#10;VEBwNSeHB0wOjvjmm28op1P290bcvXfCyZ07TPYOGO1ljA8K9o9P0NkeHy7OmV/NKJcVs9kli9py&#10;XVa8fPkGZwMqKzi+e4+n9x+QFROW1RKE5Pj4DloG6mrOsqz59e9f8r/99c+YOvCoSG5ISISInrq2&#10;nJ2ds39wzGg0Zu6nZJkmkFHX9U0/JSnDL72nrmpyYzibVzx/856f/NW/Znx8ghaOw4NDDo/v4oXi&#10;+vqaJw8fkSvFZDLm7OKc69k15aIi04Y8ywh4RPBQV9TeMlIKZQxiKfjDL/8easujp884uHcfIWNu&#10;V6T8KCHuq94zSE61iYxpkz/SJYvp7jWZMRAUGesEysGYtfPBdi3xAUfAde7dmG3JwdbPdlzwiWDT&#10;IiWJSFHgvEfGXYXgkxp44sPsk1c3cXefBGATGeL6Oghd5fjGH9kWY8fviRvg+y5ZbJ8QetOZXxAi&#10;EoM0ObQOwadkRRC2vp7Ktf7tk4n1f9evAejvA5sI3odqATadSW46q+7/bJP6/EBVx2C/b/LLNxER&#10;bIuj+nUjQ+eukYC0++x+a4z9XWPXne1sZzvb2c52trOd7WxnO9vZzv5Lsx0Afmc729nOdrazne1s&#10;Zzvb2c7+RNtU6DxUsHhTEcOvfXZ1oDl8ENz9/ybm9+7vu0WHH2Pd57hNvay5Z7dwsFvMMFQA0C/s&#10;6wJGhtSoh553E+Ae1gsI+grM3UKw7veGiiH777d/ndvAxX01lI85mN50qD5UnH+zX2mBg5vGxKZ3&#10;t03pvNsffSXrobZvU3TfVBg3NL42ARv6SuJhgyLMEPHCpj7ZBuS+UXg81JFhBYrvqu01RbRD1xxS&#10;QNgEcOgXx/TH8FDfDhEoDL2T7ueH1qjvsm6sFKlu3qevftc8Q9M/32Vd6993WN10Xd2vO2b7wKZt&#10;IIzu9bcVnAwVdg4VtqyKibr9H/9WWhGIiiu/+e3vefnyDccn96NCdVon+wDDzhCMJTvOM18sePP6&#10;DW/fvGF6ft6qL2utkoqvRSKxOEyISj6tcnEDQBagpMR5R1EU/PCHP2S5WJKZjOfPnzOfzXHOo7RG&#10;KUFVV1GNRUaAlqdZ9yQBqMoKX3ukMHjvqStH5QImz3lw7w539vfIctVRYY0A5Kh8Hgt2NbFNQYDD&#10;44UgOKgrS+Uc1kWFaJVljEYjxqMxRVGAkExnc05Pz3j++1cslyVCxr1quVwwnc64uprj0RweHiBT&#10;XzUdq5XG+8DF+QWvXr5Ca82DBw/5/PPvM9mL99EygkTn01ksqtYmKqC7EBWlGqAgEqNNAvY3EH4P&#10;UhHSeNFCoj1IH8jw+ITeU0Gik6qbsxafQCVSBLLgGSvB0d6EUZbhrWc5X3J2es5ytmQxX2CKgsPJ&#10;mMePH1IUhv3xBO8sH87OefHyNfP5gmAdpx/OefnqLV7nfP6TP0doTVlZVBYJDRrguW9UtpKUW6uM&#10;HW4S4azWb3VjDxnag4Z8nk37V58kRgTRFjuKTaRBQrRqu4Soxh2ci6p5QsZxFidsAmVqsixjOp+j&#10;pGI0KrBVyUIrRqMMWyuc1CytwhEL9oWvyYyiqqLSUihGcR54h5QaIeO4EiFAsO39ZsslVgIZVJVl&#10;P5fYIKidYz6fslcoTC64uKyo65r7RyNkHhAuYJRklGuWLrB0EKTg8qrmS3eK+eyQzIwIvkYIMEbh&#10;hKDIocYT8JSl5+xqwcgoTLPjCciNwHnYmxhmy5rpwjLKRgQcSiqEiGNTikZFLqk5S4lHYa0jJDCC&#10;lJJMR4U/IaB2gVB7jFZolcggkvp4aMaCjKOtdg7bFKdKlchrBFJHtT/nAy4BsRtl9RAiEQVE9b3O&#10;8Izga8A7jwtJSd4lwgYiMtUH8HVU7mw4QuLPV/urNhrl4weUlEgBCoESgHe4ukIqSZHnKCGSKrpD&#10;CA0+qpFDBMw2pCK1j6QqKIU2hjzL0WZEMd7j0dNP+PxHP2Y02Y8gKueZnp1ztZijlMbkGd47FvMp&#10;3tVcT2csllHVMstzlNKR/EGuk9REUghukBCpBLaNYIOVv9wA3bIsa335vuJwluVkmUn+2goQ0oCH&#10;Q/LjFosl+5M9Dg4OcNYhZbxeXddtrOCcRwrdgn6U1mitMTrD26ikSQiMxyOcc2TG8MdvXvD23dvV&#10;fh0S6DewtUC7W5S9vofHPbJf6Kt1LMxuiADaPmjWnZ4f248puutUQ87Q9SUiQCpQVxWZ0fzVX/0r&#10;7t2/x1//9X/iwx++osizG4DnId+qW3zdVRJbFa0Pk7lt+rvx54Z9pK6vuf75IFj7+QqkDDIpz+V5&#10;TllV1NYiki9fLiPYv7Y1I5OhjQYiqExKQV1VlFVU1DWZRmeKENJeKwKqiWPCzTiw8bH7AP9NpHON&#10;79WCNNN61KrABnFDFS0q2Hd8wKSS2/ULBxXzer5o+7keSLRfdN59vr5v3H/3dEB7Qyp9fT+5O9f7&#10;xFj/VEXtodhm6GebgNSbCLC6JA/bVL9vi1e3EXoNxXlD8epauzvXUyoSIw2RCQ7Nu025m215gG1F&#10;899VSd0nQIwItAQ2XcBEVzVwE0HeNkD8xjk30Ma4fmzOIwyB/4fyTtv6eGgcbFJzHNpPhojXhnzd&#10;7xqLbyJ/6P89lLu5DcDxMeD7TbkUKSW1KxPwMhJ+ShFByA1po04qxkIKcl2kdVymz2+OAz52HN+2&#10;lgy9s0392ACWWrVwIbABFssl0+mUk6NjjNY45xmNxpgsB2fJs4zr6TXGZNjaMp3NUxwvOD095fz8&#10;DGddiqfXiRw+hjhy25419OxdQpBt4LQb90sgQ+8tX335JQ/uP+TR4ycURYFN6vBKm9aHaPqsydk2&#10;audN7kcqFZVchUAqMJlm7+CAkzt3ubq4YjGb4oNLeSI/uL43P7Mj8zeMAAAgAElEQVQukgQao9v4&#10;T5JIOhqV+ATU7873PmCvWbMaAHx3LdZat/7oirBHd8abGMzZNvnqJkcWfd/QjiUxsN902xRCQKro&#10;A3rnqW01uLb21+8IUgyDhLAkEiBEBGe2/+cmsUg3n72JHKa/zzb+jA8BbQxK66SqrVku5jGukHFN&#10;cI3/IxS2WWukRLAiCpUqxuWECECuQ6AKYJMjKVyjyC1aZWClFYRA5SyVdSytwwlB7SHTKpLd1Zba&#10;OaSKMX5V1wTvCEoSPBilMVpgXUUIgTrAwnoqLzi+d8Sjpycs6pqXby+Z16CynMS1Gvum4xsG79BS&#10;kGlJkWlyExWvtVaJICs6pt6HzrmDJCtGHB4dcffOCZ9+8pTJZIz1nqqu8N6mMRSJB62zVFWNVhIf&#10;3CrOkd31JCSyJVZ+eIh+qKQ7fmO868NmwpF+vDekZL0J8N7mjDrrUJd0dmjN2kYMHG6sbxF8LkTM&#10;U0XV6LSveLeKw1pwfMA6h/NunTRASoK3SQU+EQFE6HvMvLq68449zte4EBKhWkBJjcxjDmJZVYkc&#10;UfP5D37A4dERv/jVb/iHf/h1iitrFvMYp2tp0nob40sPZDpDaRMJxJxlWZZ4IdH5iLKeYiuHETH/&#10;UVuLDIHjgz2WZcXpdUWuFCHLUUuJDZ7TyzMIlvEo5/TdKZ8+OuDkzh2eff9zvv7iOaglexMQwVDW&#10;goNxzkHhOb2y1M6S5RpJJJw7Pjjg7dsFs+kUqQJ7kwkPHt0luGPK5ZLrqznz2YzplY35HglCLrFu&#10;jlaSLJF3jkcm5ZIFwkflcZn2EmsDdZUICL1H5YHMRHC2EBB0RlVWiPmSy4trci2Z7O1h8ox8kvPo&#10;yVOy8QhhNLUXnJ4t+cMXr3jz6jXzyyu8tSxtzejwkE8++ZST4xOePH3KrLJczktevz9FZRmHxye4&#10;4KiXc6wW/O7LV/yH//g3vL8usSKSi2kV9y1EBO5XVcn5+SXHx1eMRqNIaCIkJsuoqmqdiCnuDi05&#10;mleagGK+rPnHX/+ez773A/b/7SFjIwlCUozGcd8VktwYcq34/rNnPPv0U4LWLKzn22+/5f3bV9Ds&#10;Q0IQbODKnYGQ7GuJCJ5vfvsrlHcoCfvHd3Ay5jVD2g9i7Ow2xgw3SX+HcwZ9YvR1nyb+6fZJs5c2&#10;qvCtHxkCKIHwrj1Uac91035ve/eLuS2f8lmRbACX2iYlRmlEs/eKVR44kIqpRSJgbs68mz3PNzkf&#10;Vmv6xrhiM/h70znbpnPZm2SxfR94iBgqtP5Z/1y964Osn9P7jWdl8dnTvZs9piE9THty2xQh2nPT&#10;bT55SyQ5QMD4sWcGQz7KdhI/sSL43UIct/4OtsVvN+PcmOOTG+K14bxLcx7mff8ZxZ+cZ9nZzna2&#10;s53tbGc729nOdrazne3svwTbAeB3trOd7WxnO9vZzna2s53t7E+0IaD5JlWlm+opKyXgrtrxJrB5&#10;91p966uPd4v0tikmbSqg7F5n6Jlua0PzHH0gRrewqA+Wb67RfKdPLjCkbN8viOo/x1CxZPfezTPV&#10;dd0WSHTv1S/w6vdb9/9Dqkn/FPB7f8xsUn5a//36eOsXxH9sO25j5d+kgrepkLo/LzaNpz45Qn88&#10;dMHM/fHcV4Dvf78BpDTt6SpHDIGou+OvHWN05quUdATf1gpcmu9smse3jZ3b5tamtaHbP5veeei1&#10;s3vtoeL/bUpPfTKPoSKRfnHT0PNuAkB8LIhmW/F/XxFwG8FA87yNAlC3nUMFwbethf1+6JJzrArp&#10;V8DggMAHwfMX3/KrX/0WqXN8UrPOsmzt/qs2RaCuyTMCgevplPfvP/DixQteffvHVOAMqlWZZw3g&#10;5p1rFVpFurZvlGFDSMDHQFGMePbZZxR5wcMHD/n973/PmzevqWrH3t6YxWzeqp5a79qCp/T0BDSV&#10;85xfLpFCYG2Jx6FNBDie5Tn7oxF3T47Y25vwydPH7I0LhASXgKWhUWEmEKRAqqThJSUByaKylLVj&#10;XpUsK8v1ouTd+SVlXTOfzVksFlzPFhT5OIJ9q4rZvAKRsX+YY0zOeDLB+8BiscBay2w24+LsHVVZ&#10;o7Xmxz/+EQ8e3Of+vXtMxgW1LSNg1jkybVBS47zHeheL6zoqH4KoaO+CRaikLteu0Ql4HQIjPBOl&#10;GOeGTKukHhUSQDuOzzqpvztvsXWN8p5JphhnmnFWQID5bM7V+QXX19fMZ1Oe3Dnhe8+ecLC/BwSC&#10;q/nw4ZS3b95xvSwRCN6+ec8XX36Nz3I+/8lPObh7j3lV46XA1TUuxFHk8S24XAi5UdnrxtxOKOII&#10;tiOCp1MRvGjBAz6p9KbvJYXthBRcrbm+Rzbhu+uFTyrwrgXEpxHetIbgoa7TWE9FqkJrHI5ayFj0&#10;GDxCRgIKpRRFniOExNY1+aggy3OK8ZiqWlJ7gVQ1KrXZSwfek8uoFCfznKoomC0WRCC4wBjDsixB&#10;BJQ0IBSVXeKdhQr2tOSqclxXjlGusEl5arKnqaaWRSW4mMdiYqWiYpExgiIP6MohvUQbxcW15eXZ&#10;kjsHGQWeYGts7ZAqIzOKEaAzjZCWq5llb2zJdFSCx9fkJseZwGzpEFpQ1YF35zMOx4ZRZhABtJJo&#10;5bB4nA1Y6xAhINCx133s88CqKFArQWXj9cCjtEHKQAgWnZTcHT4pwCd8gI/UEVp2VJSEwKf13rmA&#10;1hEQ2/jTUsei2dDxQSPoRmKdi2udUkhlsC6BbYn7tw++HfMuBBRRjTCERlEavHUYrcmadS94MhOf&#10;WymJJxbGehewzuJdAKmoKtvOY6Xjmmu9By1jwXtQaFNgigKdFXz2/R/xyafPyEcjnCeteVXsBwG1&#10;iyrmHktmZFRxCp7ZbI51jjzP0dqsVLBF17+K4BTvQ0tMY61NwJX0+VSU3gCyvU/vuecDWmvbaywW&#10;i47fLVugeFcV2znL9Pqa8WjMbLFgUVWItGeKtG9WVYXWqTA+KfhpY9Bakec5tqqYTqcYo7A2gc6u&#10;r/j6+VdJdVNR5AWut7dv8gu6foCUkqIoVuNGqkE/qvHD1vz/zr28G1YobgqMgba4tUvc0/YfYDLD&#10;yfExR0dHSCE4Pz+PZDUprur6123Rdse3WQN29Nrdrp2EQX9nm28/5Bv1SbmUWhFYNaCn0BSgs1It&#10;d2l/NgkAv1guuXP3DqNxwemHD5Gwwjmss4xGBS7NAYHHeYvDk+mMbGRQRuBDjVTEvSCkWvcBH26T&#10;at2tpGdNfzZ/uAnGbteipIoskO066Lr39WGQvCoC4OVaTByBfv4GUH2T6twmYq/23TuPFzdj7n6M&#10;158/t/n0TTz0z6FQNpRn6cZrm/IlfTBVE59tAlj314c++OBjvtsFV27LBbR+opBra+nH5Gq69/SN&#10;el8vh3GDNGFg7A/FSf12D7ZfrHJY/f7ZRhzxsTmRbe27OT79jfE4pNjc79/+WLhNJXxYMf129fch&#10;H7lZjzcRGGwi6NtG/LZt3GyK4fvr3D+FCK/rj0ffwK7NSZfiTa0bcFE3L+QiYDf52ovFgnxcrMXi&#10;H6t4+M8BBhkaYzF2JqmCRqVQax2ZyTk9O+Phw4dMxuNIgNbuCYosK9jfP+T9+/cgJMbkHB0dYW3F&#10;fD5juVwipEq+mSAEtz5eE4HOppzy5vkQtr7v2559iNBPRqeS+eyaN69fc+/uPTKTo7WO4NGkXh1z&#10;bB4pVzm5Zu/qAuKti3FCVUVysBBgb/+Ak7t3eLWYd3J6YS3H2W2rcw6lFXt7ezRgIGdtJCNTsvXb&#10;+qrufT8UVqSM/TW0BWJ3SNG636/rOhFbhTWgfCQf1GvrqVY6vc+oICvSvbokkk3fN4RKJs/TNVz7&#10;PKs+VYPgwwZ031+bXfM8SiGTwnZcwUIbE/T3i+6766vUd8dM7IPGR473ra1LxG+K8d4e2ijKsqKu&#10;qtbf0SlH4pyLcYaIgLkGfBhzP0m1XkJQEmslXkYSBRUiEZqSEczoPAgXYxYboA6COgh8kAQRsB4q&#10;G68nTUad1ipjNKTYz4mkKm5dVIcXilnlWbpIOBm8pa5rXr895Q9/fEdQEoGPz+QTaF9IwCcyhkgA&#10;UmRZBFgKiXUe56CqHUYaAi593yOFQCvFaDxmb2+PZ58949GjR20/N2PEOR9j6+Y9Jb+Qjv8dfAcY&#10;HtGb7Wzq+rFtntCHLjyzBc77ASDiUI7/Y3O3fkPedtM+uI2gZzhG8SkH2eRdbxI4NXvMKk/lW+Ky&#10;hrysyTlFAL1HSEXtXeq31dokQjqLEYHgXfL14xo2Go8oyxmujmSduVDcu3vC//Df/7fsT8b8/Be/&#10;YDG/xnnB9HrK4eExeR5j3Pv375NnOe/fv8O6gHWgRMyfnL5+x4sXr+M7C2KlWp/mdJ5pfvWb38Y9&#10;uXbsjyQP7x7w6cN7nBxMONgb4ZTBB883r0+pqgmmOODo7gMuL79lkufsH2RMrEceGz59vI9jxOW0&#10;4vJqgUeT5XkieZNYWzKdXuOd497duxwc7KPVISHAfF5ydj7l4vSK2XKJMYZ8nJNlMedJCJTlgrou&#10;IzlGbVkuKpQQGC2oS0tdglSOQIkEtJEoBVpLRuOCy+U5y1cfWExnTAXM5476xXv29t+xf/gBk09A&#10;a0pfcj294vTte5Tw5Jnhez/4Pp9+8pBHD+8xGo2xzrOslrx6/Z7nL98gdcG9B4/QQuFsTQjw/OUZ&#10;/+v/+TO+eHNBLWSbT0Q04yGSzXkfuLi45PXrtxwdHWEyg6OGIBiNRp09JMU13hOkQAmFhpgT8oHp&#10;Ysnf/eyXPHr4kO9/+pjc5Ny5fx9hDGW15O2HU0729/hwfs7jp085uf+A7//4J1S25mc/+3t+8Xd/&#10;y+LiDJDoXFHWlvPzM6ytODw6ZK/Ief/iOZlRGCUZH99FCEnlbKuNvYksqE/+0j//HSJm6sas7brS&#10;AcA3RBn4RK27gezHKInWut1Hu/up0RqR9sQ2r9MAkBORXLNfaq2T+rtvSXuGyJ2EEGip4t7gI/kn&#10;bZvEan1F3CARaUgcu8vYtjPbYX+0T071cSrk3XMo791Gwpt+Hqohoex/XqwY2GO/sSINCM3PfGhJ&#10;INs8URs/bo6t+vHzJsX0bfFMv56hT3Z/89zxdj/7ZizCljPdbt3B7ar3TTzUkECs2s+KlMavkxt0&#10;8xM729nOdrazne1sZzvb2c52trOd/Uu1HQB+Zzvb2c52trOd7WxnO9vZzv6ZrK+otqlQtbFWiQMG&#10;DvOHiwa691m/zs2ChO7n+upW25S+uoVuQ0VO24ptu4C/bj8MFRcPHfwOtbN/z/6zhhDaYsS++sgm&#10;sOomkEO/HU0bNh8ur4q/u+28Tb2rrxK/CQA9BGTvj5dVv99UUNlGAtC/Zt+GChEaAEcfTNBXjNyk&#10;cNZvTx/IPkSYsKkPNxXXb1M57L/7obm7iQhiqP+7BaFDyuxDc2MbAGFoLWh+1wept+pNG0DnQ/3e&#10;HRu3vf9t42/oObr/3wSc3wRsHyrs3kSw0H9fjZLIJoBHl1RkSD2if+0+aL7/uW6xZHPvIdKO/nN2&#10;29k8WleNzCN5+/6UX/zyVyhdMJ7sM18sGI1GN9RJuwQLSsW1r6wrTk9Pef7lV7z4+huctRilE0gz&#10;gu8QtOBHmcDaKhUeIxRCOEJIythR1wdlMgoCh/sHuNoymUx4+PABz58/56uvn3N5foZUYIOP4Hkp&#10;8KhU+BmLcZFJ9VSkHc9rYuFxwenljDezKVoIMvOa8cTw2dtzpAzUtmQ+W7aAbwEoE4sti1FBCILl&#10;sqS2nsWypLSO0tbYuqauLNalOScl4/Eo9iVLhIjv0RQjimJEVdYEF7i+njKbzdI7doyLCPjPc8PT&#10;Tx7z5PEjQCCCoFzOESIghWrqlPDBJwBqnJtSqnZvAkGQIXaFclgP2iu0lBTGsJcXjDPJQSaZaMHB&#10;KCMzkrqqsLamXlQIEYvIZa5wKJzXhJCzXMwZG02mNcYYqrJkfnWNXS4o53OW8yl7kxG+rqiXC5Zl&#10;yfXVNdcX1ywWFYtlycvX7/jmxbcEXfDjv/ivuPPoMVeLJaW1BBf3OiEVTqwUzSKIb7MS3I3542/u&#10;Ay3oL6nRRAD8OjlQktlNxclpjVTiBpizmbtxXoWWpMT7BmDfAEpoi+yds3hkq8TXFKmFVPyuOoQq&#10;49EIAcytIy/GZMUcX9cssxJZOrTyCLHEuRq0ItQOR0D4gNaKyXhE7RxVbQnWtsCFZmz7IBBKE4Sk&#10;8pZlkFA53k1LMqPIgwVnkUaAhKoOXC4sRREL5Y2IyjJFITFzF9XHvWJpBe8uK8ajMUWuEGKOVoDS&#10;5DoQBPiqZlwYpjZwdr3gYC8jV2CQ1HUFQSJlQAoQSjJbOqSWBCkZG4lpFH1coxoXqFwEDkgRVdJ9&#10;U/AuolqzVkQlMwJBKMrKYpRMaoRpvUiFfkpKkIKqshF9IJOqovdtwWI2WgGPgo/Kgs5CcG6l9NR4&#10;3WK1f3ofqF1NlolWCbkZZ74t3AQtBEo2SoQBFekOyDKDURIjkz8ToiK9Dz6pu8f1xtUW5xwmywg+&#10;sKgrCFFJzrlAMTEgZCSaEBJETnF8h8ePn/Lw8RPu3n1IaS2zyrJYVJEwQMV+sc6CNAilcHVNkBJr&#10;He9PT9s9pgGgN0XCzoU0BzxZVpDnOZcXFzgT+1FrvQbojf0e51NZlq0inkvvoQE1SSnJ87wF6DSF&#10;yF3SKaUUSiqclAihE8B53PoPSusbvlEDkFJKk2dxrcuyLIF5NJPJhHK5AMDamhfPv8Z1Cspt+vdt&#10;PmTfb2vaZG2dSAL8DcVrax3GGEajUc8fvKkO6r1fi1n6/lKjPNVXVdRaoqWC4JlfT3nz5przszOM&#10;ydfaOqggLsRaQXj3+g0wLILQbiqGrhcQh06xb0O8JTau+R0Pbh103VW/olNMDSipmV5fkhmNAJy1&#10;HO4fMB6Psc6RFYbxeIRznrquIa3PPsTxNhqN4npgNFrHdV8rQV2HFig01Ef92HPIDxyKfdo4Rq4D&#10;mIVQ8dnS/iUSsYo2krq2GGMi8DMpxYveO+yqxntu7ncxDpARbDOkwBlkS7bUDKzG/xQiDKp19n3/&#10;fh8459bInDYreK/HT7fFR5tsW+zanU8fA1r+WGDsbarj28DpQ7mgTddsPtMCvkQEeGyLybtxXEPQ&#10;0r4jcZNEb1PuZigm26YgPbROrvU5SVFyMO/TZYv7bv3ez2l150C/P24DPgzlX7rrwCayh25cuykH&#10;06zb3XxQ9979XMIQWUO/r7eRB27qo61EHVtIB4eUnT+GmK+fC+vnUhpSEClF61dFkOtq/fchruNZ&#10;lrUK8NZaRCJ/W7VPfJRa+aY2b3uWfs5yKJ/VxBXtZ5NvV5ZLZrMZr1+/Zm80RgqZwGwzqtpRFAV5&#10;MWayd8D11TVVbbm6uiZ4yyyRx2V50SEA6+VIb1kPto2D7pjZRIS6KVe3ngMSKBXB+UpG4qg/vviG&#10;p0+f8ujJp9GHqCpq53HOt/5mVLoUrc83GhUYk6GUoixLlssl3lq8dyglyZQkhBGHR4dcX15SVSW+&#10;Jaz0iSTgZi5ub2/C0dERVVUxn88JXqCTGvw6aeBqzzDG4JxrfdQuWL3J9YQQMMYk9ddAlmdtbNCM&#10;gy7RwzoBp2j3yi6Jp01kflqld5TAql0gfpPziaRVGgjM53Py5O827W780fXctU95nJt+jJQNGPgm&#10;wdIQ2Kvpg75f1CUlGMo3turerdK9QuvYF3GsR4KrarmkrktqaxE+qT6HSDIqGmXzECLpkQSUIQRY&#10;VjWljQQKWimUVqTQESECQQgq7/E2YLIcGSKxUqPKLYKnqmPsEoGRkSwshBVZj/QeKcC5CBxeVDXX&#10;lSUgyHKDrTx/+OIFL9+fsggBrQKZARmpGREhxq1SxNhBAJmWjPIMpVUiSRRYB9YFcmPAxvlDiKDN&#10;8ajAZDmPnzzhwYMHCAnz+QIbVgRmkVQwzd/UZt/zU1eAOd8C4GWHgHGjLxgiiLobExPDQEJH+Xht&#10;jw0Qws19Mebihv2pQYITbirLb/xsj+Rh9fO1aK7nv0dSLgh0Hz/mHhrSvQSgbwhbUmzmfMwpOB8J&#10;PCLA2SOCQIkUEzuHEI1qL/hgY55VqZiPUPE2Rgv+m3/3rzk4mPCLX/2a128/IITGOYtzgvl8xtu3&#10;b2PeV2uss9Q2YLQCadjfP8JWlmpR4rwDnYgCawtBULqADR4dYh7msvRc/PGSL/94ycgIjg/H3D3a&#10;5/HdMY+OMy4uFhwWOZneZ3zwI7Qo8dUFUizQkc2Qia7YLwz3j8ecX9dMF47ZbI5UEq3j/l3ZmkVZ&#10;tbGYUlG5frw34ejkDtY5zi9OGRUj9iYTFJGoTmuVyCBLKlujhMbXNXYxpy6rmLsOcf3zznF9dc18&#10;saCc1ciZReuIFM20xLpAKRTL2qOdw169YzavuJ7ZSKIRHE8eHPP48WM+//x7PLh3At4SnOXi/APT&#10;+ZLz6zmnl3PwgcloxNgYhK1AwvvzKf/Lf/wbfvfiA3MpkGmfREYCTQKRMFRKtDLY2nJ5ecnZ2TlP&#10;nz6irkps2nv6+5NviTxDJCtRkv3Dfcp5ybcvX/KHL77kzskBdw8mPP3kEw5PTni3mHE5m6KE4O2H&#10;U+R4ApMJ3zMZDx485H98cJ8//+lP+PUvfsnP/p//xLScY7TGhcD06orga+7fuUOm4N2338S1M8sx&#10;k4NeniLc8KtDD+C86by4D7Zev05oifPWQNIpzyRCQOpIruKJ4OpmojdnYkqI1blHiGSYEeS+yhF7&#10;71EtHWc6F0lxeADqukLJdaB0fCfxel2/oq7rTo5NrJ09xv22CwjvxghiLT7a7MttPpu9LTbe5vMO&#10;Acc3nYuvzpMjOe1q7whtPicIfyNGupnb6qz7YkWUvIlQYSgW6fZtN6+1Kf7r+7bdzw77xOuE8tvi&#10;jLWNcu1ew8rv6/07nItsiNy6+3Y885OsK82ntrYE7Tvb2c52trOd7WxnO9vZzna2s539y7YdAH5n&#10;O9vZzna2s53tbGc729nO/kTbBP4aUqmGfkGPv1G4E7/Hmspg37oKg40NFS1uUo/aBDztHwpvAqpu&#10;UqDq3ndIqbtpe/863Wfp/77ff9vA0N17b1L0GmKT7yuBd99rt6DhZrHWzYP25nPbFOO6xYi3Fet2&#10;AbXdPtsGHm6ufdu47X9vU/HrNmXfTUUbm9o3dL0hwPCmdm5TY+x/tztX+mp4XRX4LnByaPxsmjtd&#10;lYkh0HpfYaoLxB5aO7b1YXAdZU86xAMDBBMCEQs9xbCK+aZi+E1jtKvC1vyueZZu324qmt+mljik&#10;TNn9dxdgPrTONMVHm8ALm9aMod91wW79gvhNoPgG8Nd/ljVwewf417+nlLEQdrqY8uvf/oaLqyuO&#10;T+5hshwPKK1bwHvfjFIILZmVS66uLnnx/Bu++fprfFXSiFhopVsggk/kKiGIdTmJ5nnEeh83ysha&#10;GkajMfv7EUB4fHxMbjIePnzE2zevefHNV7x9+4aystjKIlRUzMVHwGzAU1Vl6ltBluexcFZJfC5R&#10;0uJDTU1g6hUvTqdkWcH7d2cQaqQKVFWNkBJrPWWZ9lAEzgd0UhJHCEyWoQVINJO9EePRKCrkeo/z&#10;dQKexeL8xXLJ5eU15bIEF0tdmyL4LMv58z//Ec8+eYpSkGUqqlP7gLNRpTzThkZD3HlPIBbICamQ&#10;QkX1O2RSTgakR8iAkrEgbqQMe7nh7v6YsVaMjWI/14yMQKtIILBwAb8sMTjyLOfg6Ih8PCJ4UMYQ&#10;guOb588RAYrxGB8Cy8Wc2fUlSgRsuQA8BMfZ6SmnHzzWeuras1hUnJ1d8c23L3l3eoqZ7POX//W/&#10;5+T+A6Z1TeViga+tPUqoCCBXIJXAO2hAff29dJNfMjS/4n7cXXNWIMtukdg6MVBYU6Fr5mD3HiSF&#10;7/V1tOPXiA7YJViCF7hE1hBwcd4FElg7FutnWUYIUFuP9YHJ3j5GCGxVM1/WZDm40lI7G+vSlIjE&#10;D0EBUZ1olOdcz+YIBUolRfQAoPDeAqmoLwSWLuCC5MPUMS4cR0VUXDfSo2eWZeWZl4HLpcdozX6h&#10;Cb6KhfOF5XphyTKJqDwXM8fZ1JKrHE2Gj7B/lPIYJAaBUKAVzJeOLA+M8hHBVVS2xOHJc4MNFhsC&#10;SJhXjrzQLF0s/BZCYoxASE/tPNZD6aLqHSopEnqBUBJjNKG2GBkIXmBrSx0C5BqtV+upVAqXfEmt&#10;NUEHllVUVmvmqlQS7x2180ilYrFsCHgbleXj2hBWICy/Unq0DnwAZwNLVxMIcb4Gl8ZpXA+10kAE&#10;pUgR1dW9jeRLSimCsyDiWI7jRYALlMsSpSXaxHXeWo93JT4pL6pMk2WaICVBRSIUF2Bv7w7f/8Hn&#10;PHnylMOjYwKC6axkXi5QUlPVllybCDoPHhs8RhmUkAShcC7w+s07Xnz7EqWzCC4RK//GOYcxK5XG&#10;1iduiVXUinxC0Pm97Mw92b6Dri8wmUwG1Za6+6SUMirYpf65e+8+WZaxmJfxHSZbLBYt8VIz94WI&#10;qnveW7yP4JVlWTEucuqqZG9c8NWXX3L64UMCGBhCR4FUShmJFXpuQXd96sc4jbJpo5oFK+Xg5p13&#10;AVErEFCc3zL5Zd2+bfrCWtuuMbGfV+D6hqygiQuttbx69Yq//usFp+cfoqJl3//bAKjsxmPNmtlX&#10;Pm2epev7rGIZmUBwN33h1ZrdFOmGtN521c46/mxTsNspFI7jKgJ/pBAYk0EI+OQ758lvGI/GZFlG&#10;Wa1UMLVSEdzuQYTod+Vao6OzTF3VWOdTAfr6++2Cs7tgve6+NRSjtnFuen+yF2N0Sauah7XWIeU6&#10;oVLTF4HNRd/0AL/tOxbrbVr3tW9epwFuCiluKr13fOym7d05I4TAJHKMTf76yr8VydcMa2vOd7VN&#10;xfsfU+Dfj/n782OICGzTdYdim02F+f04YCgf0Y0HVJpzYsNz998fUrQgRpF820ZdVvTuP0RUtkkV&#10;vu+nDcXVIQREFDhdfbcz1oZjyWZ0b36/H6PmPQTWHwLuDdQvQ8AAACAASURBVLV5qG1DOZDbiAq6&#10;ce/NGD5szAHc6MMtiuZ9EMlQfq9rXRX5ob1giNzxtnzLbariQ6CRZo2PqpLN/VTaDeJeptM49wRU&#10;SARUzrFcVBidRTKiukbK2PY8L+LYSvt+o76+rf++CwFldx+wnX4cVjcOLUDKe4/SGi0Ei+WS5WLO&#10;27evOTk84PGjx3hnubq4xOuCOghcXeORBCkwecZ4vM/rVy+ZXs/T2u7avbO7bm5aA7eN3025jxvr&#10;PWwltVhX3Ayd8S0heGbzOd+8eMEnn37G3niCCLBYLvBKoIyhAYC3OZqkHq+NxLtEJtj6XNGPFH6J&#10;ywL5uODg5IjT9++plwu0kthWBb7b9hBjaiWpKotnHn8vWFN+7/pc3f2oC3QXAwQergVYR1ID5yJA&#10;r6qq6Htb2z6ftZaqigqzjV/cKMo2/7Y2kmAhSMqxSYk1jnCklCyXS6SUZFnWft85hxQaYwqUyijL&#10;MqoFS4l3tgMGq9PYUC1vQv8dN/5kQ3zU7ZO416tV34oGkMgaSLgLtu+qyK7lndP+1MTuDeGWVgaZ&#10;K4zJKYox88Wc+fQKlcjwnI+xsU7q7iJEQO/SB2of+9Zaj3Uei0B4hxaSsdGoFONbBFVtsT7ghKN2&#10;DqlEzIcl/9AlRfOGSMYHD060pAOVdSzrmspZqrKmcillpjUoRY3kzek1PmjuHh8zm80SoWQkXUIk&#10;NfUQCSiVgEJLRlqQCSA4ggtcXc1YljHGl8GiEKggKLRk/2CP/OCE+yf3KUb7XM8W+Nrhgk8kbuEG&#10;cUfwxLxDd21GtIC6+IoSyWUi3wuo9j3eAKyGbu65e74TcMGjpGr7b3UuEm6cd8Xx0gD2Bs7PBkgZ&#10;+uvZJuKYbTl17+uNeej13GwHlOhC618F+mdtKc5AID1tDkukvS/pVCPCiozAE2MkLQxBxbHb7CUx&#10;JAn89C9/wvHdY/7z77/gD198zeXVBWWZMRnvsZyftesIPhID2uBawr0gJWZUIJ2jthUhOJCdnH8d&#10;qDxpzJMUtqEqPdN3U16/m/KbP8B+AXf2NMeF5O7BhOPDCSPtORwHjvcURlYIaQnO4/yC5bKmWtSo&#10;UDDORmiZ4d0SbfbY35uArZjWC4oiRygTyVGExvqKYlxwRx8TrGcxXxACjMYjglKYTKB1hiuhXtY4&#10;66k9eKWQCvK8wDvLbLrguqpwQYDR3HtwQm4k1WLO1eU1tQ14okL8wV5ccyajnCyf46VhfHyXT5/c&#10;58mj+2gt+fDhA3W5xNU11gcWiwVnF9fMneDeo2c8e/qEcjHH2gULJP/3z3/DP371hhKJkIkkwUtU&#10;k0uXAREkrvZABUKymF7y9tUrHty5y974kGU9oyyrnq8XQds+rX/NAmxdRV2XWODvfvFzPnn2KQd7&#10;B5yc3OUvfvLnXL9/jQyKy6trrJfR/5CST04v2D+5S1AZn/zZD3nw+BOe/dmP+A//8//Euz8+J5eC&#10;4/19yrLiq6+/5M9++EOy4oDX375AF2PuPx2htMYLATIRkfpOAEqTX1FrZ5/NPtvdZ7rnbs7Zlsij&#10;e9bZPeO+kdvwnbVOdOZx1/9LuayG6KMlphORttWn8xDfEKwkgh2pZCLSc1Qdv6CJgZsY31ob/RUh&#10;Wv/Bp9yFUXp9XWpzIivy4wboHIJrSemk5MZZUTd3sIrpuTVW6RO5D9UQhHDzXkPntn3ykf7aKYQg&#10;iEhY49O5Y0sI1Obbu+e+6WwS3xk/orNviLVz237Mt0ZI0MnZbau/6O8P/X5ejdnm+iuw+VAf9sdz&#10;/DydmgB6Y72bE1BprK/nIbptbgiM1uPx0H6nyUvHE4Q4jncY+J3tbGc729nOdrazne1sZzvb2b90&#10;2wHgd7azne1sZzvb2c52trOd7exPtH4h8TbFsu7PhxjLm3931fKGCrFXgAgxCMr9GMUnYLAoYZtC&#10;+21FypuAF0OKYl0AXF9VfKj4YUjJeqW+aG+oQG9q95DyX/dzm1SVhpQO+s/WLywfUpXqtqHfnm1K&#10;8H1A/Pqzrg7Y+8qU/XfU2CbFl01juAtk6vbxbQCE295905ZtRACwAuysKyxtHoebVDA3AQM29dPQ&#10;vO32YfedDxXuNb/XPUXTvnJhHyzTL34eam9T4Ds4V1mvh+grc/T7dmjudgH7XSBUF5TegKi6Rfjd&#10;+90EAbFxPdoGCBgaU/05tgnsvw0os0n5rz+Ph+a/UmqtkKbbZ912dH8mZfMeVmpci8WCr7/6iuff&#10;PGc0maBNhg+BrMjQWmKUufFMSimMVlFlZzblyy/+wJdf/J7lfEpwLr59H5Aqgv2UTgBhASqBepMQ&#10;FC49W+3sDTKD5j0XxYgsiwq3OqnbjCYT7t094Yeff8bbd6/548tXvHz9ltPzy1hMGyBqmylMNo59&#10;GTzOlklFKYIIBBGwGYSgKAqOjk44PjmmtjVluUAKgQtzFsslUmpGE0UgFkvHImmH0YZ8lJPlOUpI&#10;MhNVtmxdx/1BgPNwfX1NCI4AbTHmKJ9Q5Bkmz9FGMx6NePToAd979glGGep6Cb5OxbCx7/ECaxPI&#10;L6kwE/xKuZqoJhYkKKlQSqOFRghHnku0EJyMJjy5d8JhochlwAjJOMsQBMp6mfresbd/QGEMWWFA&#10;aZyA8/MLRkWB1lFR6ujgiHw8IQiYzWdcXV7grGU+n1KVC66vL6mdJTMZ3sPFxTVv3p7y6tU7Sud5&#10;+Omn/Phf/Svyg30u5vMI1iAWaxmjwK4UuXwCLDRAwgagctu62V/3Vuul3Lp3fIwvc2N+9gvoEiAP&#10;EujcxaJ6o01UGfYO50uE0gipQEiUlmugPSkjcHs0HjEv55hM4StNXsSxt6gqvI/1oUZJLB4tIjmD&#10;EqolmxjN5lzNS5Qmzc8krY1EEFAJSFq7Eh8kF7ZGn86w+4q7+2OcC2S5xtiasg5cXFu0koxHGUbn&#10;TGdztFIUuadcOIyB84Xnj28vcLZgYgKjTJKFAMIjhSDXOTJApqFyMJ1WFEoyKTKCiGRNCoGSIKVH&#10;6UgEMF1UmElG7T1SaowAsNhUQO6CwAUQLpEbSIV3nroBm6d9pU7jqnIOoURbOOk7+58UglExQqmk&#10;1qgUDdC2dHUka2jfuQCZyitFZ38Rcm3vdjauAyHEMRAgrbmxQFQAhdEYrWJbE9heIhFGk5mokm6D&#10;w/tYxepdUscLEYhS155lWccxGF86urmmlpTW4oRAZWMePn7Kp8++x93jewihWSxK3p2eMxpPQCpq&#10;55kvZgQbyLynsvG581FOsL5VC3358hV/87d/R1laTJG1PsgK/G5QytwARY/HE+q6aoHBfb+v6buq&#10;ikps3fndXLcLAt8Wi9RVzWQ8Jh/lCfSmyIo8qsMrhXWuR0DlE6lFYFkukE5RVSUAShmq2nJ8fMzr&#10;l3/k9P07lFwVLtcd9ffg/EqdtucfNXt10/51wqZYfNwUPzd+gVKyBex11yaf1CVDAh0I1gmRGt+p&#10;6wt3fYXmfTVrj5SCg/196qpksZizN5lQWQ9Crb2bvv8ytG5KufLp199x+CgCo5truNjqw3ULgpu5&#10;HKemaEmcol8jCc6RacM4y5lP53jnoiKbkm2BeohS7rF4Xki8kCgZ13hvIyju6OAQIxTlosTZOim4&#10;pc91lJobP269APkmuVUXCN7G4J3P0iOB6fqtXd+9iVebvbSvGt3v41jQv67E1pJ2KbEhRoikO4O5&#10;iY2x0c0YquvzD8VAQ/9e+Y1iIwDzu+RXhsZV/72sFeP3fI3u/T9WQXpTnH5bTLgt1zAU63wsadj6&#10;+2JrvLIt79FfF/ox4dA7vREbdsbQ+vdgXaHudlD7UJs35UCGPv+xPufQOx0Ci/dBsI0N7YPd8TVE&#10;zreNQG8oR9adI0N+7yYygy4AZFuecWh/2DYOvwsR5er/8Tta6wgEliYR78gWZJ4Z3a5N3RzDYrFs&#10;AcICGYnEOsAU53xSlOajFEa35W2aPuuSZ8lE5tC/zpByZLNnNPefzWYIAc+/+YaiKJiMJxydHHMx&#10;XXJxcY4UUW24ed7ZbMb1dIp1dQTCBvWdxvdttm2+fGzubtMcXpGjBL59+ZI3b17x8NEjaqvxJFIm&#10;omp28z5DAkaFEP1PW/u1vWhFImJQImB0xt7eARdn50TCM7uK3zrvwvu41wOUyyVZnmOMZj5frhFW&#10;dJXVpZQtaVNdRxKdPM9vkr806yNQLiuWyyVlWUYf1wfqRAwJUbW7ec6GNFIQwYLWp+snRfCQyIxE&#10;iDmX7lxWUjAej9faLYRAG0MxGiGlZLFYrHKKwW8k5hzqr26eqk9W2/aPEC1wvZnTQsgb4LPm2ft7&#10;bVxHVnH9eo5ORuXXth8EeZZh8xHVcoFKBJ8hRHLLdo6J2G7rLc5Wcc8PIRIlaY2SAqMVWqiY13Ke&#10;5azGeUBKqtqiTCQ2tLaOcVoiLqhtvfLvdRzv1rmYf6prqtrhhUKqSBInGhIP77iczfn02TPGkz1+&#10;97vfYa0jMyoC071HG01d1QjvMJlgb5wzyjTSO6SAarHk6vKKi4sLDsc5RkiCDJTeoQicHB5y8OA+&#10;k8mI+XzOclGi05h0zqU808BeGeSGXLhP4GfRqrRvVH/v5pJ7oMrWpxKr/G+MqdL3OmNhPQ+T1p0O&#10;eJHO+tz3wdkQQw7tXUNEL8PnazfJl1dEjOs/l2tzqHsmFfOPBL8GXI2q5Daq9YaAszGnEFHzAh9c&#10;/ONdiq91imtjbPnsk6c8fviQH//wR/z6t7/lxYtXnJ6eoY3G+yKSXgqBMjqGryEACq3imBTWpuv7&#10;BKKOe1UG1C6SdBa55uH9uwRrKadTFmXNsvQsfaBcBC4XlkLA0STw5IHneN9QBoX1jsNcMs4KbCKD&#10;cHWNCI7cCIQWmFqRmwP29g8wWvHy228RwqGzA9AKoSIZxGIxp6yWLSmCx3NxdcXyzWsmexPu3jli&#10;NBnjiWQqSirOLy94/+4t2gjuHd9hXOT84LPvcXhwl+fPn6MlFEXO3jjDFRqpoPYgdIbzAYkHnXN8&#10;/y6f7h+xf3jIvbv3uLw6w9qa2lqctVxcTrHWUpY111cXjMYj/uKnP2G0f8T11RRb13iV8Yc/vuNn&#10;//gHKsCLEElJlWwJbNb2UZmIioLH1oHTD295+/Y1f/bDzxF6RFXVrV8RSWNculbHJwvNOZggzw1n&#10;Z6f8/Oc/5+nDB5yMxvzbf/Pv+Pu//X9xyzlGG5azOW9evaasS1589g0PHz9CFyOqsmaUjfnJX/4V&#10;xyd3+b/+j/+d3/z8Z5ydX3K4N+Z6NuOLr77i2fe+T7F3xPMvfo8XivuffILJMqwH59fPXxoCm4jT&#10;92v7Sh/c3vw7/twOnutsOvfprxGb/JQ1f7oh++34nE1bXBCDa4EXMo2Bcq29SkqM0ms+d5ML8M25&#10;Pb24S9DmmoYI72/zxW7GDPKjzuSHFNg/5myzH0sOnX01z9y0J5L6DRB3D8Sxq+dgQ4y2fobY3KtL&#10;At2Sx3Xe5TbC/qHn9d6tkQk0KuvdmoJ+rNodw9uItW/zpzedX2w6p27ODhuSmm3vemc729nOdraz&#10;ne1sZzvb2c52trN/qbYDwO9sZzvb2c52trOd7WxnO9vZn2hD6uH9Q+0+aHcIUBy/FxBCbT187n8n&#10;EFntBbQFZf0D1K4NFcs1/x4CV28qjG0KR/tKj31m9aHirD4IrtvOTYD0oUL4Ter2mwD9QwfjSqm1&#10;Ith+v2wC8G875O/+fBsoe6j4YUj5rduv/fbHv+Ua6/y6ibVCg2bUCMENkoF+X3aBBX2V9KGCtb4N&#10;KRAMFZxvU/Pq98Wm8dRtV39MbSID6D5ndw50wc3tuPOxUK8B1DVFLo3iTyC0wCqRgACbgAndedP0&#10;U//3N5RzxGqNUAkMFUFasqOmQ1tsIzplOF3igKGiwL66eL9AZ+jdNCoY3UKjbn931Rk2EUv0x1v/&#10;Xffnx1ABd199cWht6K99Q8Qj9PpqaA3bBChp759qgCRirVhm/R6S4FPBsApUzvP2/Ix/+M3vGO0d&#10;kOejqCTuPQTIMgNCoLRMgG6Ltx5jRjhgvpzz9vV7vv7ia2aXVwSb1POkJAgflYVp1N0jENXhca5G&#10;FxlVbamSopT3lhB8UrqOajYigbdNlkeQ7XiM0orS1VxfXSNVIM8Vnzx+zJNHTzg9u+TFt3/k5ctX&#10;fDg9pVw6yqpGqYw8z6LymfXgIcsyMm2oqxpnoawqamt5+eY1L159S1VV5HkeFWCzDJUAmc3clAiM&#10;UgiRIYUgywze1TgfmE2nrTILRKVBLVVUs1KeYlRQZCP2in2ePHzC8ckBe/tjxpMIKieIToG8Twom&#10;MgFbG+UNohpniIruUqYCwBCB/VmWp4JyUDqqwmdKMzaCsRL89PNnjCQUBgotwHqsjQXzHsViuWQ2&#10;XaC14mq2ZDqbMZ3PObs4o57P2Nuf8ODBPe7fv8/xyQlaaLwLXF1ecz2dcXF1Se1r8smYygfcouL0&#10;Ysa7dx94+/6UqvIcHt3js+//gCff+xQhFVfTRauk0xRbKalw0q2gTV6k+upGRyqqeG/bw4fW7bi+&#10;RvWUvt+yKqbzq2LeVh3Rx3UurJRzG2WepmBZEovoZSoCDiutLQgCkYqWbaiTWltU5NEqrt++9oig&#10;QGqCj2APZXScC8YwKXLmzlEpkJmhKHLyxRxGGbJyeBeQBJwEhI8qgdIzGmXs74+ZVSVSpdYnlTAh&#10;QLqkQG4koZQ4IGQFMzzvphXezxkZiVGKzDiW1jOv4fSyigXz+2Mqp6hqy/7ehDossd5ResGi8ry/&#10;rhGHBcLCfLkgiICWJvaO92gtKILhel7z4WoBUjMyGdKX1NajhGZkmvXZMl86JoXHGJmUsQVKyLhH&#10;hajYaT3YyqJkJAOIynPN+h3ViLNcR0Vn31EFEnF/Vam4u1GXkkJSliWLahkB5SLgIALihcQ6h4ye&#10;T1QUTD5yBLXEewQfge/ehwRUJxaRywgsMTKAdxSZxiRVeakkxhjK0iNEBKsgXCzgFlCHeD/v4t4Y&#10;PPiEi5WZweSGZqu1HuraY3TGnYePuf/wMcd377N3cEQArJcsF0sWyyVCgPNR0SoqRoPKNFInlUcP&#10;0qXx7ErOz8/4xS9/xuXFJQKNDAKZlLBdKlaWQiU1QNmqYzYgoS5xS9oUY5+JOJ+UimC0xj+x1q7N&#10;7UbBsgHBNSRNrf+iNLa21NWS+w8eIKRkOl+gTR7nIesFrl3/t8hMAgP4+NnUrhAchSlYXl/xxW9/&#10;x3I5B+K9yrLs+QkR3CTCeozW98mGlJubPb1Rwo5geANC4ZIKug8ROBGIgD3RFGB31sJIICJQSrNS&#10;v4okGF0p6Mav0UoxziRjoyAb48Y5tq6pvaOsLYuybkmwVoAkEhBpgGgokbQgwYVI6BDBXhLnLI06&#10;JImMo5kj3fhtFfeyBpZqi4qT4mtUwlz3g0XzzMlxXfWzoLaOcTFhbzLh7OwDDx884AeffQ9X18ym&#10;19TWsihLXCJ8UFIgg0cKxXK5ZDIe45zj8OgQlMRWDp/WcPDUtVsBRhKYSSUwuQ8M+nz9+L39O4HT&#10;fPv8fqXcxzBBXZfELoJfVOuth7V3FZUjSX3cxB0RqClwzmKtx2TmRq5AqUjE0fXFG9CfFCqOTdmQ&#10;p8V1EMENYqk2FmqU0YLorN1xjDegjNC8CymTL+nacdOMk39KfmXb724D8G6LOzbFH5uIALcRym2K&#10;W4di+b4NEal9THH9mop8Akxui5+747gP6t0E/N50vU35nW39uq2/tgF/h0DOH/tu++24DVjfX/O3&#10;tfu23M9t4JOhXF3YAvAe6oNtY64/L4YIGYcIAW97p/14uZtT6oNzhGz89nifxWJBkecovSITadSy&#10;++M/gltUqzrsnENLsZHUoNmTNs2R2/Ka28bV0Heb7xWjEbV3zJcLXr19w6Jc8tO/+ClHR3c4uXPM&#10;ZDJGaYFRmqurK77+6kvenp1xfn4W525S9u36H0N5q++yRt6W9/3Ya2+7n3OWqqr4zW9/zZ27J4zH&#10;BUIKqqqmqip8RB+vfAYX9wNnXatwGXr5bSU03jmKYp+6CoxHExbTq6hsjriRT4195hJ50xiTxZxG&#10;F+Dd+KFrQLZO/r35XFWV1Na15EYA2hi01pTLZQuIEwiMybD1khA8Ssc2RB/Dt350cJ7MGLwQZMZE&#10;QGxtUSq127mWFCH6C+tko932NoD0OhH6tXm29AobUqaV7+pIYct6HjF4RCK38w3BVQKSi/TMPgSE&#10;b5TdGSSUXO0lYTBnHf38m8rz0e9RzclFel7NeDzBW4t3LuaIvE+EgsmnTAQSKI2vK3zwCAmZVkxG&#10;BToBwYWSSK3/f/be69mWIzvz+6Ups91x1+MCDTS6p9n0nBGH5JgYzYsiFAqFQpr/U0+K4FAaRTCo&#10;IYfsoBTNNkAboOEucP3xZ5uqSqOHzKpdVbvq3Msmn8i9uoGLe842VVmZK9daub7vI00kE+cxxmJs&#10;yHtwhHpXWTX170CUF4LVOn9cl5FMzToq6zA2xGBKySYWU1JinUUqyYsXL0GehnwqEU0tQSmFEoKi&#10;LEmkYJ6nHM4nzBOFdg6tEq6uLiirguurS6qTI7I8Q2iwaYrGczyfA4Kbqysq7xEonJAgYg7Dlriq&#10;ziPC4wgkC77jDwJJIy4CvWWII2nWoK/Tbhp2TB/Gfutja/+49fXOtkhVEOHZMHxeM6bmPhYH+aiS&#10;3ppggUSiB0L0MceqybXq9VWD6OmTTtffUc/Ezhi2zt9s9wxg6y/a2ruiIRcI8uy+OS+ofV6dA1tX&#10;E2W4LVGVkPFtlnVRICQ8uHfM8fEf8eS95/zdD3/MF19+RVFUeCEDKWWakMT1niQJzlk2mzVCSZIs&#10;R+oEZyywJao1ZYFSkt/+7d/gt773IeXqmvXlBZui4OJmyenpBTfLguurgpXxFEvL68+uWEwF9481&#10;3zrJeHyUc2euOZhAIgVeaJwpwW+Y6BSEJU0cKWtm2ZyjeSDonOQKtMRYT4lFCoFOJMZZNptApne4&#10;mKGVZHmz4uPnz1gcHfPg/l0OpnOkUtw5OmCSKbyAYr2irMD5insPjnn+8inLqwtOX5fc5AmL2RSV&#10;pOCh8jCZTXn06BEn9+4xOThEqhTvBMvVml9++iVFWVIUFeuiYL1asVmvmS7m/MHv/xYfvPuAVVHw&#10;+vULDAnGweX1DX/xtz/hfG0xte/0XaIQrXWLXNg3StHOWYpyw1dPPufO/WOO79xp1miapmgdCFyM&#10;KZvaTJsMRWkdyDk2G3712Wd89vmXHP7293n47rd451sf8uKLT9EJ2NJiypKzVy/5wV/+BV4I/uCP&#10;/oRsNqeM8/nhe+/zP/0v/4mH9x/w53/2p7w6f8nR4SF6U/DVF1/w4Xe/h0g9n3z0I6yveO/bH6Kl&#10;DHm1a6q0CKE6RMHts6Oh87VtHCI75HLGWLZq6fXrQg2tTe5WrxvRkFtuY9CRYLvl4WLeH3PhdkxU&#10;xw2B4HG7N28J71pq8BGcXccWNtaVtFJb5XMiwbCg8ZlBxbsbb/eVyMfBzGLwXLEf6/WJod82rtv6&#10;Z9n5zk5NovWM65qHtZ7ANSBuzXm7eZ57qzxtjJCufa45JAgwFON2VeXDNQihBns6hmLN23K+2/LL&#10;oT6FoRx0SBxhu3aCD6jjvD7R4q8DyN/b3va2t73tbW9729ve9ra3ve3tn5LtAfB729ve9ra3ve1t&#10;b3vb29729g+0+vCxDZwFdkDstynBjx1gjikndoCmA03M/UP0+gC/rcbR/n5g8Lr719K/5/bfxxTb&#10;x9S/x5TL2u8dA5/3Adhjau63jWH9u/6zue1wewgE0f+89vu7h+1itNF+SB1+rIG13cy8/U46zSLb&#10;z6/7Pvrgg9Cg1wezt6+5DZy4bU70GwXGwMztZ9UGTQ81XY8BlLsKQ+PEBH0ihz7hwJjSQfsz2sq/&#10;YcTYAnViQ4gULdBUC0xVdx72gdRDaohD6gr9+d88ZwiglbqxsaW4A9v2vdvWyW1qOv1Gk776cXts&#10;+s0aQ+CTvmrDmH/pK623P29I4b3+3Fpxq76muol8yGf13z+2hm/zEX2wff33ukmtbnysn0OtIrED&#10;2LceqQUoxeXVJX/1g78FlSBlgjE2qHrHRv8kSUh0GhpencO6oLIrBKyLihevXvPxRx9z9uoMW1aA&#10;CADuGigQG++c36p1eBfmqIwqx9aaoH7Tet5hXEVAsbVklHWSMJvPuXP3Ls45bq5OAzg1gvdOjk+Y&#10;z+f8i+98l4uLSz759Fc8f/GS1XKNtQXI8JzLokBJiYsqzkolpKkErYLCqwhNnrU6lxKeLJ80zexE&#10;kGEVm8yFUlTGsVqtcBCUvZVCeMizhJOjA+azGQcHcw5OFszmMzKdk8qcRCY4LDoROF9hqk1ULlQI&#10;6UmzpKPy4qwFJIlOe6qisfFRho69LYisbtmzSBSp1BzNcnxV4LTEa8XNakOx3iBFympT8vr1K148&#10;+4ars3PWmw1FWVEUdVOk4OhwwdHRAScnJ5ycHAfxWe9YrddcXl+xKUsur28ojcU4w+dffsN6XbDa&#10;bJA65fD+Q+49epd79x6RzGdU9T4qVZwHQXHIe09lq46SOrSa5wHvAgCgBtgNxRfD/tV3lIGH1uFW&#10;hbf2AQG45303hiKqorX3XLzHCVpqz1sVOmIzs8NHZZVAclDFxketNc54vHAIlbRU3xyeAIDVWpGk&#10;KUmWkeQp+SRByymlFhQrC87hrUdJhdcu9Jk7WMxyzi8FpSlJswyEoiwNeIGSGpVIHA5lVVA/dp5K&#10;KC7WHo2BWUo6SZHaYr2lsGA3IESFFxXTLEO4oJqYakWiHbNcYqzjemXQYoObKfIsI9UC4S1agWn8&#10;rEcqWBeeV2dLHt5bkCc5iTAI6ZE2NLlfO0+SqABwB6QgEEwQG1Nr4LMAIVRotq9V5+JcqpWofd2w&#10;7z1VWZFEFb0szRAygJ/Kqow+XkYltYgwj6Dp5l+RFMbHS5BCYpzDGNva+wKIQStBnmcBuB4BF0op&#10;tLAkUqF1oLdx1kVVP4UUoVk9gIXBRkWsMn6HkBKhn/9P2gAAIABJREFUE5z1iESiEoVXCp8lID3W&#10;wf1H3+Ld9z8gzVKE1KT5BKlS1oXFI5AejPXk+SSuFxeV2SVJorbAdQJIwFRBUbAoNnz66S/46slX&#10;+KgC2IBSraVyjjRVDRBcAFrp0MpvLVKqpgm43pOFFHFYA1ilJqTox6NtAH0N1glqZhVaS9I0paoC&#10;KUlZVSQ64eZmiU4yhIiqZ4nCW4uIvqQTs0D4TK3BB5XG2j8kiUIJ+OWnn1KuVpRlQZIlDVi944ei&#10;mlKbnGws1xnySzUJS/NzsfX9jZIkRPCeG4yJw/eG127jJBH/7/CuBslHH+dACoVSkaAhnaBUGPOX&#10;r8+4Xq7i89KtmG0X2Nr4Rzy2JjhRKgBrnIskaoE0p5NTtELN3diIVn7RavZvgWf6qmj1a9uxZx1X&#10;SqlIlWKS5SRak+d588lFUaC0RgqF8bYhpcrzvAEaBDCaYzILiqlIEQhNGqBKUOdEiC1BQQSXO7+b&#10;37djzD7ZkvceGYFOtWps01ztfASZ7xKidWLa2Mzfz2NdO7YOt7H9XufC+pWiA5TbEjn4zh5Z76Vt&#10;orSmgVpIhNw2thtjduL2et1vxy/Mn5Du1HM5Cl121pVvmv5/XUHj/hodA6L3c/M2mVU/Hxpb22+q&#10;BfTft/PMBgDUY4RaPq4P6mus8+Q6LvK7uUsTZ7KtHe2oso6oug8RH7bvY6zu0AYYt0GoY7n6WH51&#10;G5FZ/zr6n/kmkrzw36r13hCHhN+pjtJfd0zsYB2hrVg5NB/G8tg+kOVN49tXc+/f25A679sqng89&#10;j77C/Bjh5VAdbeyZBF8hw8xtEZk4Z0n0FlDo4z63Xq8DWJoueKUNQrLWxNgwgD2lFBjrADW49ofG&#10;Y6yu1q69DKk89tdHnxynXfuq1bm1CDn6erXm+fPn4OG99z7g4OiYg4MDtNI4ZzCm5PzslNVqFQi3&#10;tEZK3yGR8SNzql+/HYtZ+vXH9rWPAf/f5POGa96ezXrNs2cv+OLzL/n2h9+hKivK0rBZl/FZtsbP&#10;i0gmF0nVYvymOvUUgdYZQjjSpGA2W3D2+iUCuyVBiHWe5lo9DQhtMpk0xFZ9gsb+ONZKnzWZUZKk&#10;SOU6e3VVVSH3KEtMUYJzlJsNm9WqAbNab1rfIRqA+iRLqXBNLOacpSjWSBliYWttUC/XGmtMIOpq&#10;K9C3nllVlh1SyeY5t9Z6vz69vQfbqhDGuLBVLWzXKFwnVuidY/g6R5C9dbK79wzVFOtrtDbkSA0Z&#10;FQG4nuQZ1hhErcCKjvMlxpIxNtVSBV8iA3h/tVqSSVBZxmQ2Q6cJtjJY7zEejAs5oXUOVwWlZyED&#10;4L2ykVBMSlysJ1U2qH1b5zHWB0IrLRGJhkgkhPcY6xBSsS6LqKYe79kHIj7pYX29RDlYTHIOsgyN&#10;RTiP8ALrPZfLJWUVSNmqYgNpghKSaZqQakWWKq7WS0ocTiq0TiKpXyRG8sN7tWgF5VsA7nYOBAIA&#10;u7ufeEbrxLUKenuPdaK318eUv09+2AbDthWix8hWx85ohAjjtuMP+3Fd67Nkh3hs6/t9b77ifRNX&#10;1bFDIHHaAmzr+BZkmJbO47xp6vP1uUqbCDqMGZEgw7byZyJwVEIkTPDK47EUxQYpFd9+711ODg/5&#10;6Ge/5Kcff8xqdU02meEslN6QJFlzBgR1nB3mhUokSaIxZYWxgZQzzxLmiwWnZ2ck3jCd5kwnKbPp&#10;lINsysXlNTezguVqw/Vqw6o0FCvHxarkxeuSJ8crHt+d8fgk42SeMc+POMiPKDdLsCXKVaSZZpKC&#10;txuyLBD1aS3IMoGxHi08Qqpwn1WJdWuqwoNIyZRELRYonXJxecHl2SV3797naHFAlqXk0yOcdxgb&#10;AuTPvvqG+dER2WzG2fkZ1ldsqoqbVUlVWoqNxXqwCM5vPOqrU7wKdZuqtAjg6dOXFMUa4R1pqnn4&#10;6DG/9zu/y7vvvUOaaV68esGmrPAqo3Ce0iv++ie/4JMnr6hIkDqep8V8ts6zqqra2TelDHU4ayvO&#10;z895+uwZ2WRKnudUVYVzjvV6HWsncjDmEyJce5JoXrx8wU8++oj3333M8eEx/+4//Pf8719/iS1L&#10;EB4tA2HCxasX/Nf/+7/wzfNXfP93f5f333+fw/kMA0znB/zhH/8bvLP8lz/9P7hc3qB0gi0rXjx7&#10;xoNHjxHAk09+wXySc/zgERIZsxAZcubWWcxtxExtssWaRK3+0zWq8rsx3nYNip1cqPZn9R43SBrV&#10;Aqz7+IFtku/2ntkmQWzn+qIm37Cu2ceKomj8SlmV25hrItHxrMV5i42+NoCX1c4eXY9H/WcNchY7&#10;yvHdfXvsDL1PCtXPQYaJhFzn3Hj7ui4Afiw2HcqHxs7J+7Wi9rUFIH1XBX4sZ23HeO14aainon+O&#10;v/3H7+xBY2T3t+XUQ/nX2Pdv63OyqaHVvnuMrH0oR9mNxfa2t73tbW9729ve9ra3ve1tb3v752t7&#10;APze9ra3ve1tb3vb2972tre9/QOt33RpBxoBbmsqbB9g1mzz9XveZDvNuXQPpduAxjE19fYBf1+x&#10;+LZGqPrPvpL9EFv6kBrWGEHAECh3rDF3qMGu/v2Yilj/sLzdBHsbGP9t1JPGXjPWMD40bv3v7f/9&#10;ba5xrNF/yPrN6u3xaTdxtRvt28/rbQDybwNgGCM46N97H8g99Jr2c+03tbS/Y0yhrT9ngaZppvO6&#10;CBJ1scGtM/fZKhwMkQzcto5r9ZD+8/C9ZtdxlYhd2yqRsKN02l9bbeXsDvhhRAVhaK32lRluu9ah&#10;ZzRGktG//37j5JhK3pgPHlp3YyQOQw1EQAPGx7PjW3e/Mzb0ypSr5Zq//JsfsC4ti+kU74JSuEA1&#10;IFytUpRSGFs1zd9aB5Wz87NzPv/sc16+eklVbKJyeQRgtoBXUrVAD86BD01GQQFrCwqrn1lRFAF4&#10;nyRopRpgsYvA0SRJOT4+wVQGU25Y3VxEELQLoAWpyKYpB/MFD+7f5/XpKa9evuTFyxe8fv2aSgt8&#10;ngAiNIdRgQtN4U4KKuvJdBbnj+o1QHnybIIUIirVCnQE0VrnyLIcoQWzyZSD2ZyjgwMePrjH3ZPD&#10;AHT1jtIUjbp5IkH4qOBia8yujEQEslk7naa4NKhQB/WYAAoNalUeIcELS+i5loRXOLQQZBImCmZa&#10;kGtJIiV5mrDerLm5uUY4z9XVBb/45HOefv2ERIE3a1arkqIwgfxACw4WOVmW88EHH3D37h20UkEB&#10;ar3ky6++5OLylOvVmoubDYUXlN4ibUk+X/DtDz7k+O49JotD0DmVpVHdcT6o1QSyhEYHbGdddFSz&#10;hOz4tX6Tcd8Pd/fBGugXlMNFo+JF00Q9pFIa3W5nbdc+S9IHv7mm0Uw2sUpQxhJCYu0WsLpVqa5V&#10;usJ6FS2lIqV0mOM6RacZugoNv9NZRlGkuKoM6lZS43BBsdIH8oPKVZSmIE8033n3MZ9/+TXlZoOP&#10;TbH4WoU5NMIFdb6wz6wKi0awchpdeGYTjUpS0sxSAEXpOF15UAXH3pPJupkyAN11AkVpWJae641F&#10;KBBak2qJlhLnTVC2U6ClILECYzzLteX0asO9oxnCV5HEIQDHtBIkqaKynnXlSKVDClAShA4KS0iQ&#10;UY/dtWJUAKmCmriUEhHVyGuQda2sVkUwprUBXLopAkGB8x4vAoCi3VAZSA3q+Ri6ZmVrbgayDo/E&#10;BR+nFEqCVAIpdLjSOP+U9GgVQPvGe4xz2CooQJbGBVCtVJjKURqHkX4LhnYO4xxSgsom6Cwjm8w4&#10;OTnh2x9+yN17D3FecnW9pChLTi+WINckaQ4e0tgEbEyYv3U8UJqqmaNVVZFGcLeMCpa/+tVnfPzx&#10;L3ARMJ0kKbVaVpIkyBiTGFuhhCBJ8homGBpxqyrsCRFkVIPhax9cA43q8azVW9M0pSzLqAYd1kr9&#10;2nqN1rnRarVEK002nSKQQACyJEkSYqqWv2+DzWUkuaji59Y+wRjDwXzKs2fPePXyFUJK5osFlS07&#10;ypjt2PE24OYQEGMsbg1jLwdjlQBsiD6kFxu14x3nbHzGaSS/CcCK2qcJITDWcrVacb284d69O8wW&#10;UxIl8E4yzROUgE1RMploXEul8LYYu4m9HA3BzqgCbQR49GMiEdUu22FOEy+24+9bSMw6vl2G9aa0&#10;Js2y4MO8pygLkkRjrUNKRZZlrNfrZpzrZ5zneTNf0zRrETXIoNppbQSc0yMT8629QnTy+fo7tqrt&#10;w7lYX9Gt3Vg9FmvW66uf4+zkSy2is6F9tj+m3of9pJ9DCCEwzjcEEEO5aJvIponbhUOqECsIIfCi&#10;9gEh3mviM79LvPWPoVA2lIM3a2ykJjOUj96WO9bPof7MLfnOMLhgrPm/Dcx6GwC3h24d5Q3K3t5v&#10;11b7+4aAAreRAg4pwb/NMxC31BL6oMl+2twfk37OPgT8fpMa+lDdpyX8OggQGAO736bCPuqzRmoQ&#10;b6plDO09QwDlN9V3xuZ5e68ZA2SMKdW/DQnB7pxqj6vfrSG09qWyLLHSbeOaSDwlpUQqgXWGJNFk&#10;WYZSEiF8o9r896l7DO3hY7WoMfLJvtLiDrjTWoRUOB8AzWVR8vTpU16+eM3RnRMWizlKKm6urzk/&#10;PaMsCnQksVM63Jt1FrwIpGts99raLzQKpLcQCL5JpfI2XzgU54wB7Rv1TSWpqorNZsPX33zN/QcP&#10;SdOMojQdwpQ6hqsq19TFfFSGlzHGbOf3Uimc82idcHR0zOmrGddX5Q7Qu03KVpkqKK0OjNUQKYVz&#10;riF60S2yJUng6ArgVIv1DmcdxWZNVRZIKamcZ7lcoXUCAjblBu89aZrGGDnM0aWpGoB6kiwb4H4N&#10;qK+vxxrTgOb7c7GJD2LMuwNq69Xub6tL12CxGoQYFHcN1laA6qja0s6hECBcA/J18bnVqvV1LFHH&#10;4tv1uSU26pyJRGVvKXWcD+EadZKSphngcMYG8gFjItlPqLEG4LtEROX6JNVo5wIBVpaBTvA65frq&#10;htWmjHXbAJpWUuNCYhfyiJoEqQGLi6Dh7X3zHikVUgWSC5lE0gYcVWWxPkJAZYhLvbc4Z1EqJVUK&#10;a0pSSQCNziacLHIy7UlEyOuWZcFVWXK9XGMry3q95mAyQUqNlJAlGgVURYFzHpXmrFcrpJBkkzyc&#10;F9ltfXXrB+jUkEFgrRvYK4eJaYZ8RL/+3PyeHgjQsVMPahOcVFXVAYi34+mhGvcgYdQtRCf9c63b&#10;zlvq72/vKW1VY5ANIUQXgAom5uHteD0A3V1DANO/JudMr/YV1d99nHcRDO8RaB1qcBI4Oljw7//N&#10;H/HBe+/ydz/6MZ99/gXYLCi9Jx4b/djR0VHjj42xEUgsEVohfYK2EiEUH/3sl2gssyzh7tEh9x/c&#10;Zb44IMtyFgczrq9vuLy+Ib0SZJsCU3nKteWisFw9s3zx4oqjCdw7SvjWg0O+9627HB/OmChHouO9&#10;Go/UCfPDhKoqw4hai0SQR3JDayscJZTX2LVB6hyVTDBOkKeC+3dPWK1LXr4+4/MvniFVQjrJkSrk&#10;vPM8wXvL1TrsqR6N9ZZEJyATLCVeerwNCtVPvvwGCPXlysR6p4U8Fxwdznnn3Xf5je98m8fv3Efi&#10;uV6t+ezZC5zSVD7Be0XhEz598pz/7+MvKLzHS4+WSdyHXAc03Y3JA3mPkAotgt+tyoLnz55ydHzC&#10;w4cPsday2WxijV83c2mXvMXHuo6jKFf88Ed/x29+/3v8y9/9bX7n9/8VP//5x/z0b/4KgSdRakuE&#10;V6z48qMf8fSLX3H33kP+8F//dzx+5zFHh0dk0xl/8K//mE1Z8Of/559xs1wxyyecvTrl7skJ0+kc&#10;syl4/vnnHBwcI7IcJTUIUDrFWdNZr2Oxbv/sauh86de1sO534+l2bjF2rjx0Xt+vWwfSSYlMNVVV&#10;IZzgaHK03VtXy0AujGezWZGmKTLuLX1Cj75/ap/998/f6jlVEwUM5RpD5+9jZ+FdInHZxF9vc2bm&#10;veiQNb1VX8Io0bTfIcVrx4F9sqp+zDpUB6hJJ4aA823ylfr7t0R/fsdn33Zmfxt5dv89Q2u43qel&#10;BK1lrJvWRKJ+hIRrS2rZr1G+Tf6+t73tbW9729ve9ra3ve1tb3vb2z912wPg97a3ve1tb3vb2972&#10;tre97e0faLc1wL+pWfNNoND+oX37d21gQg1KEzDayDimhDOmwj0G9O43BAw1grfBgu1xGVMBG1Nf&#10;bo/B2Jh2mdyHD6rHGqbaB//9ZvC2jYFh+o3BfdDvGHnAbSpi/bkxNE5Dz+U2dbT+68YaW8eUKttE&#10;B/15MKRGNgT4HlNz7793jDii38gwtmaGVO7ayqTtBqX+eh1qlN1+eEv7oAMs2oJ7atBx3Xlfq+V1&#10;VIlH7rPP5N9vGOqCdRgFbQ89w77CWvvP/nMY+ox6ndTPbajppv2aoaaPobXUb2YZA6f0f9ceg/78&#10;GFrvYz7oNn8+pLrWB2rsKG+1QQfsqgCGBiqBqSzrzYaPPv45p+dXzOYHCAdZlnaID+rG7FrRDAI4&#10;yXrPzXLJi+fPePn8OevlMoIPZAeE0Nx/3cMsBFIpvKOl3OWxzjQgS6VCk16WZUipCBhSF9WaVWza&#10;1yRJirgHzgalms26oCrC53hXNUCePNG88+Ae9+4c8t3vvE9VVqzXa1brNevNhtV6xWq1Yn2zxjsw&#10;zrGpSqqyQka1G62TRqU4z7IGoBygwUFhO00TFvM5B4sFh4cT8ixHoNBKgxCYqsQ7h/M2NskFwHpZ&#10;bkh0siUxYKvGK4RACdmoOrX3maCaKrd7r4DQTy2wXoQGcWtRIoBZp1nKQaa5s5gzzzSzNOFgNo9E&#10;BJAmFednp/zkpz/j7PKa0ooAuHUSny1IJ5o8SVjMNI/uH/Mb3/02Dx/cJ0szNpsN6+WSq/MLLi8v&#10;WC3XvDq7Qh/e4+7DB6TTGbPFEekkIUkzkIrSem7WFQ6FIgD/QqO6wzfg923M4JxHqdpnBKCi92Aq&#10;21JttDv+9q0UVdv/joBSosp27XTbTf/Wuk5TYSc+iMBp5/yOYqq1pgFEtvcQa4lKul0wkFJx4Tgb&#10;577AO4tKggrbJMsQ3uJdhTUlxWSCWZdgLDKxYKGqbGhaVIHsQTuJLQpODo5w79znky++xHiN8R6p&#10;EqyTWBeU5zVbpWiLxzrJdeFIVcLGelIp0CoAtR1QVCCWFikNU+XRKqg/ZYlCOcs0U5QuKMbflI60&#10;8khfkWuJVqERMs0UpqhItMRnkpU3XN4UOO+5s0jRBPW8RCmyNCjYWufZGI9XnlQFELsDnKgB4Vtg&#10;ZJt8pQ0AFFKikgCIsN5hrQkKWM5BBG7UJC4ej5dboJB32xnkvMdGlcmgeu4wcT5qFcgytJJkaST3&#10;cA4pwljVYPmIqw97uLPYqOxuHPFZCDalw1hAgrfBR8tMIbVitanwQjBZzDi6c4fZNGc6WXB8co/7&#10;Dx4wPzgAmfPsm6es1mvyPEdJFRXobWic9boF5FEdIG8914uioNhsIqDF8+r1S558/Q1ladBJwnS6&#10;iE3w270s0UmzDtMkQWvVxAHbdSvjnJcddW9rLcbYDmCpJmWx1qB1aLYOYB4RFcoNWicIERp8y7Kk&#10;qiqODo+ZTqdYG8Y0URopJMZWce2Ha07TdAvYUSqsYxOurSwDKGo2mSA9PP36G8qypCw35CJDatkB&#10;DYsdsFW3GXgozmq/pg1Sraqq+bwa7NeP18IeuJu/bGP84EPrcfPeUpaGbJLjvWO5XKKUIkkSnHVU&#10;3qG15Pz8EilglifgLJM84+jwgNevT9FKUFYBTEcTc6gOiUsNGqsVV421COEG/XY9XtbaSA4xFGMO&#10;N/zWz7HeI8esDyg3xjGZzkjTnM2mpKwKJllGWZWsVyt0MmEymbBcrhqgaxkVUtu5SpblCBXWTp7n&#10;+DDZ8EIihd8haxNCBAKVASXxoesdAuQpqRqgWTtmGMrpxhqp+9cV0/wGAFrvhWPA8q3CpO+A6BrV&#10;W2eQTrwxP2/f41axT3TBAa71/AYI0tr5398XuDqUA/TziKF7GMuBhwD/Q3WDtwVjjOV0YwDSwfxD&#10;MFjfEa19beCLOzWWPvBk6NrG6is18OJNCnLNexCBo2Lwtd39qZM8v0Vtot/YPzQP+q8fy/mH5s/Y&#10;z4aU6N80b940H8bqNO0ccojwcgjgMQSof1sV8LH3vml+31a7Gqpt1bln93pqRen4/jifkyQJcUJU&#10;ps6yrAEHhz0vqDJqHQiWdCKxPsQXzrjRsR6rud0G8vZvIJto+4MsyzrkP+283xnTkKplSRJyCaXZ&#10;rFdcX19RRLKWPM3I8jySt9HkmVKIBmzZtjYw+k3Pa8iXt+uRQ/7yTXNnqy7cXaNNDKM1ptrw+vVL&#10;nj/7hg+/+12yTLOpCqQSsW4QfIKNBBk1qZcQAqG6BHcCGjBdmibogwPu3LlLsV5TVJtmnnT25Vgj&#10;SJM01BLWa6x1Tf1kyD/XPlbGNVgTN3lrgiK999gqkm2ZCmdNA1SqqgpnKwyRKC0C5jebTQN+dc6h&#10;2BJQlGXJZrNp4tlaed4a05m/bZCW1oEAogaQ99VO32a/adcWm/wpxq91PalPYtGfE4HMiJFaGrf6&#10;uyEiVR/nQD2P0iyjLDfY0pLkeYw7bcgH7TZnsMYG8HujDgs4gdAJUms2lcWtNojSsNxsMM7F5FLg&#10;hcQ1cbpqwPxhRxMxkRNYb/F4nHc479FSkE8mgAsvQbBcbjBuq9YaiBI9QkryyYRJnqN8UKDPD6ac&#10;zOfcWcw5OchDraAybCrH8uKKwjtenp5x8+g+pjqgKAumExVrEQIpBVURFOZvrq9RsRbm1muSJEVF&#10;8qf+2Uh7vnRisahO3wfC1wRoQ3vr0P4X/hGRLLEdAWyJkIaIZ4mKyPiW763nc4swoU08NRQPj/nu&#10;IZLket4PERtt/3SN2vH2c2tQpNgB5lvbzoNdVIpvx6C+8e3tMx3fkOVKZF1nIBBJOmcDkQIeKRPw&#10;gazPGYutDB+89w53T4740ckRH//iU9Zlydo5hFIkSRaJ0gKxRIjFoari/uEFWqYoIakqx7KoOD2/&#10;4eXpNZebgu9+51sc5RnTPOX4YIYXD3n28pSnL88w5Yb1cs16XbIpPavCsV7BZWl4dX3GZQHfe/8+&#10;Jwc5c6GYJIHAUAFpCkJsqKoCI2RTX6nKDd4ZlHDkiUSScP/hAzaFYV1WFGWJQ3CQZ9xdZFgjWW3C&#10;74y12LLgulqjZagdCTxZKgMwXEiU1uhERUKOUIvwCJwJz1mnGU4IdJrywbuPeXD/Hkcnx1RlxfLm&#10;jJvlDacXK9akuCzBCo1D8/TlOT/48c+52Li4vzlsVYEMoH4f95HdvVLGmrALJKMu1K3Pzy85Oz3l&#10;0aNHHBwcsFqtmrzb2lAj2CWplggE1gSw/7oo+Iu//K+8++47PL5zwr/6wz/k6Refcv3qNQLCXigE&#10;Wnjc6hopHBdfr/mzrz7n4M4d/sX3f5PvfO973L17hz/6N/8WW2z4f/6v/0xlUqqy5OL1Oe+/f4A3&#10;hpuzc64vL7nzaIqMdRlj3A7ZUnvtDsWNfb/Sz1PH9rL2uPbPl+radP/8rv7edn2jWZOtGrEjko/5&#10;uFbFLuFU8B1iJ58VQjCZTpty5/Z6ds/Ch8jR+rlPm6ymC/4ONd32uWx/fgzVFsbO89v+8e3izG0+&#10;t9svwOD+PwT+bvKDnhp7H/zejvXq59c/F65rXEM55Nh54HAeEAj9hvKwsfPaN52z9/1/n3yrzgP7&#10;79upkffI5IfqLHvb2972tre97W1ve9vb3va2t739c7c9AH5ve9vb3va2t73tbW9729ve/pGsfcja&#10;P1BuH952VKVvaTruHwC3v2Ow2RtGgcc1gKT/nUPKH28LpO6/9raD5j7bf/89/QarfhNEv6Gi/bsh&#10;daf6/e2GpzZIbwgo2zRpxt8P3dMQyLivlDekLD7WjFw/oyHQ7Zgi/di8+fuwwddKzf05NdYE0Qcu&#10;9BtKhp7D2Hy6DYTcfn5vy7bfJh4AdprKh5pN2r+r50f7vvrEEP2m39uAAv153m/6ac/Jvvp6f2z7&#10;13Kb4s1t6mVDpBF9UoK+ovmQDxhquuiP7RCxwZtsTLV97Pm3VWbb/qLvL3cVFMSOf2lfs3NbRbp+&#10;s0r7/tvNKJ1rbAG9REBj4kW7iU0glMQhePnqlJ//8lMOD45IVYqWQQG97/+3e4cgSVK8gOVyxavT&#10;U548ecKrly8jiBN0IsHFRqQR31qrSOgkjQ1ergHpaa2ZzWbUuBtr4zrCN8oz9X0mScZiLvAPgwry&#10;+fk53q8xZdE0gAaFNRGBphqdSUgzZtNJM1b1fdqyojIG6xyVMVRlFRtNDVmakUR1tUY1JCpcCRFU&#10;P7QOe5xWCkmBFAJjoDKOyjjSNCVJE1brFXjI0hxTGUpTIhvSAd1bHy2QkPckadKoXmmtt+QzNTFD&#10;7H5TBGAtzqGERAuY5xn3jxY8OD5gmmhmWYpOEkrnsBjOr5b88Mcf8ersgsXxXe48PmA+m6ESFTpG&#10;PWgMh5OEB0czFpOERGu8g7PTC64vL1ldX2Ot58X5JTab893f/X3SgwMqH8AY1ntWRYmUHqF0VCOK&#10;oFJnW8rv9Trs7jeh8S9EG/V8wHuEb79+2yxWr6VmDgq2zw+PkqJphm+v1W385Gn67QRbcLt3eLdL&#10;ZiKlxDvbXEOt8Nco6AZt9QAgsxbvTUNiIFF46CjYdYg8AG8rHDbcswyg1TxJcVmOrUqqfIabOlbO&#10;4YoNWkm881gfQL5SQJpIvJUcpJrFO/e5vDjn+dk1aB2V8ep1KnG4eF0W60DJhFVVkW4Mk7Vhnkkc&#10;EiEMUnqkloHYoPDIXJFrHZr74/hNMo3xgvKmoqjg9GJNkcDJwRRtbQCexO/OkqjUaQVF5bm6KUgT&#10;wWKSBBIArUicY11UETGuqHwAOXnhiVqKEWgiAyDeRbVMEUAPztfPyUIklHA2AM4DEN43PkhFIKsj&#10;KHpt94ugGO29x3pPaQweSBKJAJSQIIPf0EqZSr/ZAAAgAElEQVSRJzoo3GsRlOqJwHclYrOwDarh&#10;KpBiVNZgncB4QWEthQnKf5sqgPCV1OGelERlGflsxtHDOdP5gsXhgjTPUECezJjPD0nSGWUJy5sz&#10;1usCrcP70ywBoCorPAonQ1N+7QNDc7zFOItOwmuVlFhjKEvDZmN5/vwFz549BxRKpXFPs904SIqt&#10;UpZ31MrX3ruotBqA5lKr2JAc1mHYv7qxVnf/bCvABsBP8J0J1jmSNKUoNqzWG+7du8/x8QnWGTwW&#10;ISVZmmJshfc2zJeoGGusJcsykiSJ+0UAwzkXGs+zLEMJyddfPeHq4hLvPVmeIVRQKHU9Fed+HNbe&#10;+zvKmr09vlYZr1Xt2zGItWE9DMVk/fyl4w97jeFaa8qy5OLiAmeCSmhz70JgI9FCWVUsV2tk0FFl&#10;OpszyUoOF3OsB+9NICaQMox/07QtooJUrbrZB2fU1z6svjwEnrstR+nkRdwOcO34WuFI0xwhAoAh&#10;z3MWiwVn5+dY61AJMRYJzeAIC8I1KuXOGbyHyWQSQSEGhYqN6RIR94JuPByBmkKO5jGyB/C+jfwr&#10;/ElHxa/9WmN2FfO2ip0DOaNwgypvterqLnh9OI8cA7oPgRWGcr6hOV0ruAoZFCtlK0cfIpL4dexN&#10;4N7t+moBbpv37Kq7tYFK9XhFQVgC4MlFtbs31D+EiADIQPYiPG9VS2mrFwtPJE9rxeutPGMI4NAH&#10;QvbBrmPPe4gAra9+XgNRRc361igrhnGhlzf1c9BdEDi3gtoH1Vmp6a3ivdaBYH1tI8qu/brWFozm&#10;e2DN+lmPK78P1UfGaitj9aExP/Gm9TA0XkP1grHa4Nh33zZO/b1x6N7an9UleNslrZMxD/YOdCSK&#10;UVIio3qzTtK4x6oA0kp12Pdr/xp3DoHEVAal5VYRu/bhftgnDI35m4gMbgOdhBwgEFE1y6Im5YnX&#10;an1Qa1ZakaZZIE2yFVVRAJCkafQztpl/3vkt4ZjoqmveVgd5m1r0mALrEEBtrJ5Ur5XaNzX5urU4&#10;WzVkMTdX13z15Re89/57pHmKXgcV4sqYLfDaebJJjgDKMgCw6/ETUuKtpRYc14lApimugpOTI64v&#10;LzCXVadG01oZzGdzsjwAykUEwrWf5yCZQysGbPym0qEGUVVsipJUK8qioCgKlFKUZUlRFJjKgImK&#10;3xFE7iIxm495tKdL/tL20/U91DlQonUAFNIF/dZjXSsCe09HtdSaAfB7jO9EBPPhPEgCuU+vjtfP&#10;cXFuW8MSteqox3obXXAPuMcW7Bv2TzXoWzo11ejbIVxDTQKQ53ms0Rs8giTNESLkgQ6BNSussyHO&#10;qIH8zmIrQWkMzhjkpqCsgvK7iqSJDaFMrcQsBCrG8k2903scFhsJzmxkNUhShfUV1jlwik1RUtlA&#10;uGBcULQWeJSEJNXkqcaVBQfTlAf373P/eMZ8OmWapkwTxeXlFTcU3FQbbjZrdJpQGctyVbApS1bL&#10;K9I4DxOtmSeK1Huu1kH5PZmEmFJahUJgnMenaVhH3iGTNDx7GQDVoW6ot3s3W5D6UBzY9yNDde9m&#10;/8LugPW8C4rkonUu1aw5QpzjOwD0+BvncdRrUgI2kgA5qPcZ79ERvG/boNAYm4TXBOV2BG8kCW4T&#10;QtQ5UV2zaL1ru557rwuASd+MaxPvdvy3rwtc4AVCaMJLwmdJBd7V0ZaI/sA1oHziHgOCqiyZ5hn/&#10;/t/+Ce+++y4//NFP+fKrJ6ACAcJqs0YnKVqosC61QEtNUazDtQKVjXG6TsEJVpXhsy+ecnN9w7ff&#10;e8z940Pmk5xJmvL44UMOFwdYu+HVqxc8f/6KrNQYu2FtHJfWU2w8y69O+er0ksPphKN5+OfO4Zyj&#10;ac48V2QqB5WSJineWcpyHQDyWgKC+WKO95Aoj8gF02mOtWmMzTTGhNjcGk9RGtZFifOO2XRKnues&#10;1hvKskQpSZ4lFGVJUVUIKRDCkiSR6EMmCKeZTGYcHi9wOKbTBYvZEcZanj39hi+ePCGZzskPTljr&#10;jIubEkyJmuRcrQz/7Yc/5cnLM4TUkcwljGegoPSdfXIoR4lRdEOaaquCly9f8PD0EQ8fvcNiccjy&#10;5roVWwXSBGPcdu41demEJM0pig1fPfman/38F9z5kz/i+7/ze7x6+Zw//89/iis2oW5tS0xZkMiE&#10;4vqGLMsQzrJ+VfHx9RWf/PSn3Hv0iA8/eI8P33+fzz74Ni+fPEHNprx4+g2PHz4kSxJuljc8+fSX&#10;HB4eoOcLrBdhjSK6RDk1faoP/+3F7tl2fw8ai3v78Wwf4LyNWWhq1KLJ431zRSHXqcltaWrW3ruG&#10;yKPxS+zGYPX1WlsTPonGhyklUN6H+q0gEuRGf+gs3gVSlZrwjMjNQsd/qlbu5mP9r85VfCvfGyIj&#10;2RIIDKmf92tf/ZioX5vq5xzbz2qfAWxzKgGIOjesz4y86JwHhPfI5mfbPEP08jTR8bvbedM+z60J&#10;AT3GlFirRs//xs5/23Okfyb+pt6MsRxv7Ax46EzcWuIYBpLb9v7TqQ3WhFF1fOY9Mu4L9c/8WxD2&#10;7W1ve9vb3va2t73tbW9729ve9vZP3fYA+L3tbW9729ve9ra3ve1tb3v7R7ChA9OOcl4LSHHbZ7St&#10;rWTXb5QV/U7e+OcYgLR+z9BB7BAA+jaA75uUk28D6bd/3r6m/ue2mwaHlKr719u+hvpndYNhrXQz&#10;xIDf/sy6Ga7fTN5WyBkag/79vkmNrG23KcXX1zTWpDrU8Dw0LkPXsG02GJ9//Z/1VaWAjuJ9u/mg&#10;3VQ/1oAx9Cz/PuQL/XGsP6evqDY0z8aay9uvGVJFGGucHgOM9Ekv2o0pWusd9YP2Pb9JleFNDRrt&#10;pt626ulYM8ZQg/RQI3hb6bn/miEfMKRQeJuy0NsoL/aJMNr311Ga6gHghxp+6t/172mowaUP/HuT&#10;j9wCbyVKBl9unOf6ZsVHH/0MJRJODo/RhCYy3wfzRoCMFBKlJEpLbtZrTk9f8/Of/4xPP/0MU2yi&#10;otO2yTQ0UKqdZ+piM1aiU5yz6DSA46TaAu2VUpgyKrgTQIS1sr2zDiElUgmMCUrqeT7h5M5d8Ars&#10;OWvnKEuDcwaBREiFsR7nYlM2oXknqBuFNrlEaXweALWVMWT42KwtMaYKzYU9Jd/6XvE1sEBQFBs8&#10;nsrWoMagpg0E1Z2yCqBvlSIQpKmOIAwRgUvhvpz1sRkN8B4VAYhSB5XmuvHIOwteblWuG3A+zTOR&#10;zqOkZ5Zm3D854XgxJVcyNNabAOkuLXz6+ZecL5ccPXrA0b13QiMzgtI4vHDkqWI+yTmZ5UwzzcFi&#10;wmQ64etvnnN2dkm5KfBOcnpxw/PrFd/9vT+GyYLL0m4Br0LhSHDOYcoSax1pGhqlhaRRdK2BwP3G&#10;uD7orW549vG++8C7tg+rgUwNsKlWW/dbwKX37YY7t41vegqEtS8SUTUrNLJFwoLe3lqriTWgAeGQ&#10;sUm/jg2SNI0NmnIHpLlV7bIIHDiJ0B5JAORqIUhVQiJT8nRClVtsVVDpJa7agBYI6/A2AHq9g1me&#10;c5xnOAHvP7zP6cVVWLMqqKlLISJUXyGkR0VlGlsZvHFcOY9QJU7mKJ3i4xxRUuGs5XplsNZxgCTX&#10;KgD3pSRPNUJqKgsXq4rCgUKwLD2zSYqIanNCShCeNJVMvMB5sFZydlUgE81UpyhAlFUAmguNR4RG&#10;z1odCUCowN1QN0xGfKKs41rvcdZsyQ6EBBlbZ/0uYUv9zH3dRBqba4mNkdb5Gq+HQKC8QAmJUCAl&#10;JEqQaonwBo1A40h0gnWhidl5QWUtZeUoTIVOJDfLDcaDUxonE4zyFJWFSU42nTKdTLl3coyWgo2x&#10;JEnKZDYL4H0E1imSVCNVgpQpRWFZFteUm5LJdAJKUG4K1uuCNE0pS4s16whyD+OilG4IPpzxzXxO&#10;Ek2iFcvlki+++IKPP/6YqjRNTrBtMA5K6kGVWyBlAGEZgKicrbUmTdOgvJkHwpE6hmgTBNUK7zVg&#10;u7/W63WWJEnccyweGQBFm4LpdMpsNkNISVGUYW5VFu+D4mcNGlBKkUjJpiw7ZEF4T6IURWWCz7aO&#10;y+tzXj1/QbHZhP1KqJY/Es3eMZY39HOBOveqfUCt2FmPR3tOhv1V7qhHN/5yoIG6H8u0x7mqKtar&#10;FUqqndwjCspjjGe5XKOVJks0RVmRasnR0RE3yxXOedZlFZ+J6Ty/2m8L6CjObhuUofaiHaKxkRix&#10;C5Lr3lcbZN4GKw6Bb5qcxwYQUpKkCBGAj7NpzmSSw3mYvx5Yr1fb2FpsldDCP5YkSdCJBoLyrPEx&#10;pohkJEJ2CVcasIrogqXbymJD6smdeJMA/tkCOLf7Tj/n7RPhvZEcjtpH7r63n08ppSKRiujUIRqS&#10;MKloN6HflpO3FeiHSb1auckWnbETS/+66u9tsO1YvtNdV+3XtEFWW3DpLki7bux3nfsRYpescNeP&#10;NLQ6LeDgePP7UJ7jvYcafN8i02rPmzGAwpvqIe28520Uv1s/6d5PJNZqE4cMk2AMgc5u971DNSTb&#10;Aj9EGDxSbuPT23Lfoby5fva3pZa3KSi+qU7SB78PkSAOzYWh8bctFdE31UKG71X82mvtbep7tylL&#10;tn1BGHMXwZlbMooAzAStNGmimU8nlBEonaQJmzKu2QhmMsaRJGmjEtzsuzW5U69uOATqHCMdaOf2&#10;Y3Nnu591a65Kq6aOo5QOQGgVYnBjbUOIkaZpAyYOJEICKdVOrWobBw+ruY89q7cBxw/tL0PvvY2U&#10;oU8YWr8/STKqsuTF8xecnZ1x78EjppMZ69UKa12TZ6VpihSyA9bSWm/3JhFA1KG2ADpReOFZzBcs&#10;DhacXZzinaNyDp0kDUlInVsaYxCoSLJV56hvXuNKqSbGk0pSloab6xuMMayXIf40LWLUqjJd8of4&#10;PylEK48VO3FinbfWtWlrDTVg0lgbcqr4rJMY+9UxobW2IUKqr7uuD6dpRhnjZFcnwRH8Xsfhtn6u&#10;HlxLSb6zN8cBa8c4ZVkGgLHwqJbSuI+5sq/vX2znj4qA3a2q9rCPFARijKqqMJVp4t0aJFcURSSW&#10;kUghmc7n4B2mMhFoKLCesFc4H9ZjkiLxWGMj4Fo2CuNChvhPKRnrAFvAciBQc1jAWI8XEq3kFoDv&#10;oSxKjPUoqeubxeHQOqh1L2ZT5onmg/ce8eF7j7hzkHM0y0i0xhrLzfkZZjrhar3h8mbFpio5nE7x&#10;CFabksqUbAqHmB+ghEBLwSzRpMIjrKUoNlgpIMlItaKqQg2uHd+7uo7pt/POGNuLZ/s+D7rK59uc&#10;bijm2M4Bv0OK6rcsWl0/xjDhSL0+jDFUztXQYJwzqLgO2vUCUYPDnWtiBL9N+iOZASPnca4T0/V9&#10;7FB81/iX1n1IKZGCZqxF3z/KLfkV3kc/Ve8bbfBtrJdJ8D4AZgWesirw3jZ7Tv0c2nXu9997l0eP&#10;HvHs+QuePH3GTz7+mPXNknw6I5stQChUqlFC4iqDMRVVDJ5SnbZq+inOeJ6/uuT8/IrD+YzDxYyj&#10;xZz5LOfxOw+Y5jPunMx57733+Pr5OZc/+gRhwTrYWIHdCC6XFdIbHFcICXMtOVloTuY594/nHB/M&#10;OMgz0kSTJ4pU56RYQEcSCcfVTYGSwR+nSiN1gkOSJhJJAIniPN7PQm1JQJqlrDNBWQqUVmRaY2yK&#10;UJqDgwPyiSJJQCYK0ilKTUh0TlGWnJ1dcHWz5qc/e8LVcsW6Kjg4vsPB8SNeX2/46S+/QCVTHr97&#10;jFkZfvDDH/PV09cgVKzrx9y/ycvUrUTQdfy8VZsO/vHs7JxvvnnKbHFInudUZYU1FVophJSN/6/j&#10;EBXXrHNbwkbnHD/88U/4/m98j3cf3OHf/Yf/yPXFBT/+f3/A6uoKqMjyGXjBZr0B6ZmlKQpDJiyp&#10;sKxPX/LJ9RkHBzPee+c+J7Mc4RzX55e8evWC+w8fcHQ4Y3l5zle/+oTv/vbvoWSK8gJT+wO2AHIR&#10;Uf41gLefq/WVr4eICofOVNpx0xBRvHN+YL8Xzdpvg5+ddx3/tCX/Go/Zdz8znBdgHcjWtcctV8kQ&#10;xwjXJdi2zgXSDyE782N7/id3cv3+GAwRWY+dSbdfn6Zphwx+6Dxx+PxTtGKq9l5eZ8G+RYwTXuM6&#10;JNxbMrKaqECILuHuNk8YJtrcjn0A4YccoYo5ohzMgfok4N3vE1sy1YGzxrHz/TGC/D4J+BCBXbdW&#10;aDr3WfciNCRJ1qCk2hILCIFqnXvagTPvve1tb3vb2972tre97W1ve9vb3v452h4Av7e97W1ve9vb&#10;3va2t73tbW//CNY/vG83a6tO8+euDSkW9Znuhw5at+COLfCRkQbo9uf3r7t9DfX1tsGgb7r2MVBw&#10;+16Gvm8MADs0rvV7blOXHrqXtop2/Zr+9YwBZW8DcNevG2oWHVIJ6x6a0zQ2DDWxdlW1RAeIOAR0&#10;H1O82l6rbx30t5uzx5vEh8DK/efTbuocatDtg/vHGpP7Y/Q2QIn+/Gk30vXVlgabs3vf1wZU9xtI&#10;uircDBIWDDUWt+fsmDq5jg2l/SbCGlzW/5wx4P1Q81D7e+p10AZb1Q3I/SaT2+bTcMN295n3x3do&#10;jbypyb4/Fv010n+2XYDX7mvfxn+FNQlthYtt0wtN0367aWvHh+M7CkCIrdqqdaGB0xjDTz/6Gadn&#10;V9x78ACcp6wqlJbUmN8O8Uds+FRaY2zFxcUln/zil/zq019RbVaNontQ0gqqSUIOA/chKFdrrVmu&#10;lswnKaaqts1grm4Mi2CTCGb1UR1VSBWbh7e6X0macqgS0iQnS1LOX0uWK8VydROxUAovA7BM6wQp&#10;HMZUSBHUmYUHZ11UfgtqgJVzjXtSSbhvYwxSSJx3DZlA3ehmjY1zJoAfDRopg4oxypPExmDrHSpJ&#10;SaRulJeD8ouLKjaQJBqvRQvoExXBm/4o0TTxC3QE4beasmoQXWx8TbTmeLHg7vERh4sFeZaicKzW&#10;awpjKS08f/Wa06srju4/YHp4iE8UhbcI50iFYJIl3DmcczJNeefOEUeTnFQLnj5/zvnpaQAMqJSL&#10;qxU/++wrDt7/kPmdu1xuDFbK0IBrN0iZBCV1b5pGXhcV0631KCEbQHszr31Lh7EDdBMtFT3fKKBu&#10;1bF6JCSt59WsXec7Snxd8FTdwO1bqjFbRV3n2k1jrbXe4nYRIqxHY0wHdOGcxZgAupUyxmfWgQhN&#10;rVJIrAvEEAG0LgKCWoK1DmM2ZDlIHxpe8zxvmuhNZXFVhcnXeFdBWeA9VDhwjkzAQZagbFBOnyQJ&#10;h4s5Ly4ukTICiutxl1EiDA/xeqyVlAguN4YksyTCIZwiSVIq63DGBEC38eROktaqz1IgnEPjWUxT&#10;ysqysY7Cw8pYpmqClJ4UcNZTVAVCSzKt8Lnn+say2nhOL9ckRwum04zMWZSpKCqLd4HMABlACc4H&#10;QILyYKyhVg9v9iQXSC08LR8jfUOyYlpA0u1cCkqREh/UeVXwmV5YHB4TG7yzVJMoSSoVCQKlJVJD&#10;qiS5lgiRIiIQqyyLMDtlUNlabSosUDqHLQusSFH5BJ3liCRhkWWhaVNrrHdBgTzPQjO8l3ip2ZRB&#10;gTrJMipjmOQ5i6MT8nRKYSrKsmzmXmkMga8jqA5a50MzpxCkadqAeAKgRiJsINbI8wwZFURPT0/5&#10;6KOfUpQlOpKBCKkCGHzrlSAqJ9bqec5afBxv5xxlBMPbqJQlhEBJFZvPg0qW7AHfh2IdrXXzfmsD&#10;qclms8FZh7WOm5tlnOsqEIH4KhJwgNI6+IkIrqkBZpvNhiQJCp9KSMrNhjRLcdbw6vULNvHvyOAb&#10;gsqs2CrpDeVbcb+p4+T6v2sSj3480W6i7c5L3+zdzrngKxsQBB3AwzbG7eZ09diFZ2BD87vwWFux&#10;2QSAnfeeorRkaYpUCetNgTGGoiyZTSZYZ6PCriTROoInTBPrd9QLRdgX2ipmbTUvz1ZpucbE75CD&#10;1I3udJuXO/FxVIerP3MMZFJ/dlFUCJmgkgTnHcZakiRcqzUGZx3z+ZzSmACGtAaHQ+mgImytI09T&#10;siwlTTVKKYQHqSTeBnVTGRWl22RT0XU1sU4/fx2KPfuAVxfvNQCifIeEqB9vtuPvbc7ihnOoSBTT&#10;gJQ6YBqx8z4RJOjo/Xh7L41oq2jqBmFIxLgqcOc6gz+q47Gg+x5iVdchjtnmAEPkD29rbRDhUA2h&#10;mw/svn+rUt+9rnrtjuXx7dy5v1bbexJiPP9/E5ng0LwaXEdvAXIdAhsO1SnG1LJ7n0YbuN5eA+3n&#10;6QfUTt/2WsdAuUOva8ZG+CZubL+vrlsN39vWp4/VAYbqUEMA6jE16aHPGlKp7+fcb0v696Zcduj9&#10;Q7WWsXpYn0BuaOxvI1/of34gp4oKy1JFX20RWjU1rWK1IT08JM8zRAElDik8aRJJumJe55xDSxX2&#10;q5EaQv8+2wqj/brhkDp881xbgNidGpvbfb7ObdWBpZSkSULV+myF3Nnjmz1npI7yNs//bUhKh+7z&#10;ttrb32du1fuEtTaocgtYLpc8/eYpx3fvo5RiMp1inKMoig7BUl37atentnWwOk8LuYEDVJJwcucu&#10;L1++ZLVabseiFWBt522IX70UGFPt1NKG6q11POucw5qKYrPCOYM1oe7QsGrVNeUYM/frXm1gX5v4&#10;VrZi7DYhq7U2kiNs11gNxm/nrVprTAQ6tp9l/fvuPuKa/Ff25n77eut9sCbT2oICfcxNZKgJqFjf&#10;laGGEmpEohMrDvn0DqiQoEbfJpFQSoXYrSblUaq5p3bd3nuPTnTze+9tAL6bWLcwFu8CwWEiJTiD&#10;jTFOs4PFNS2QpHlKnqWUVUXpyu16dI5QCQpA2hDHSUSMy5wzAYAtZaeW730AyC9mU2ap5je/9Yg/&#10;/K3v8a137qHxmKJktVpTCs98seBiteJytWRVbsgnM6TOqCysigoIdYfKVXgnSSRMtWSSKhJjMQiU&#10;UBhjEd6CCGBYXMh/w5jG5+NFp+7cBhHuniXR2R/H6q39/d/XpDJsCelqYsv+vHMtxfbmbCXWhKqq&#10;CgQQcZ5f39xgKsNiPiVJk857bfP5Fl+fP8QYbAtgFbHW1N1320Rlb/Nn+x7cAGnXGAltPaZtX4mP&#10;QFAfyAy7deNIIiFDXqacDoSLrfxJiuALBSGndt6hhOC9x494/M5DvvXuY/76r/+G589fcO0sWZ5T&#10;rUrwglSniFQhMY3idIf4Q0q8TdkUa+xNweW65LOvX/Lw/jHX6w337x6SZwFwfu/uCb//L3+Tq/Mb&#10;ik1BURSsVmuulxu8EngXrm/lBetLy5PTK/yXV0y04N4i4/69I+4dzzmcZUhnkN4hhENrQaoUwjmk&#10;dyTS4lyFEJ5Ua5QAJRxaiki6kqKUYlUUKClJ02nI8VCkk4w0y0ErSucpNoZyXVFxg/Mlm/UpX33z&#10;jC+/eIK1cPLoEYvje8ymU5I055NvzvjJLz4nOzjhw8cfcr6u+PjnP+OXn38VwO9CgHedXGloLozF&#10;g22QMx5sWfHNN9/w+J33UAeHZGnGygR/o/BMp1Om00lDFBHy4HAeURYl3nkmkwlPnz7jv/3gb/mf&#10;/8f/gcODI/7X/+0/cbSY81d/8ecslxdUzjBNc1Kvcd5QVA5lPNYVbNZXKJUyn8+pbi7I8oRHD+9z&#10;tFgEAoWqQqeaLNWIxHH+/ClXD9/j6MHjcO6hHNZZrLetcngg8vKBbe/W+Ksfs7bX31BO2v5d+8+h&#10;fGKMhOy2s+e3jYs6OZdoeGciUZPvEAoKKeI5UwTBi22s2b6nOk4KdcKuD+uPU//Mc5jQaEtiV5/x&#10;OmfjvuZ3zibbMe+b8vYxMqzd94jBHLX/8yHf277fNgGb1roXu3QJKPvkg/1xbo/nGEHcbUD3N82j&#10;MVL/9t/rz6yJivq1k/YZdE0EvZPfxSfc7tvY2972tre97W1ve9vb3va2t73t7Z+j7QHwe9vb3va2&#10;t73tbW9729ve9vYPtCGw85uUrmEcWGyM6Si91K9tf/b/z96bPkuSXFd+P98iIjPfUnt3oxfsBAEO&#10;QIoURVLL2Mi0/NEyk5kkG5mksRmQA3QD6EZvqKru2qtevSWXCF/0wd0jPeNFZBUIfhrmhcGqKyuX&#10;CA/36/dev+ccGBz4FwfPQ+XoMeDtvgaEfa9PAaPLv48pn5XNhmP3lK0kC5gC/I41AYxd6xD8Xv7W&#10;VIP2UL197P5zQ+UQnDV2SD5mUW3O9yDbsfvY1xi7r7l8CMrogYmEAcg9KkQXnyz+9D2gYqrJe3iv&#10;Y/e9VQJ68zWX7xk2XQ9JIKYAAnn+DOfUGOBmCNQe3suwQT0z8g/nyVDdqQSyDxtThnO2BBGMqcWV&#10;1zXWTJjX9j7wfTmv8tiUAPhSPb28vhLkNdXQ8TZNMfvW55gy/HA+TT3n4bwsx3kMpD+mtll+z3Z8&#10;FULIAQEIDFUNp3xm2dAoEwjO+Qi6blsLQvHZ77/g91/c5+bt20gRm5yFFFgfkDL0zyU3xcRGqaiI&#10;+OLVSx4+uM+Xn3+OXa4guPT+rdJlIALLx/x0btLqbNcD6yNQIY+hwjsQQfZgEyFA6NScI5PGR5o/&#10;ShtkAkkuZnOOZjPmTcWzZ88ICNbrFUiJ9AFZVQko59FGIEVUlA8iNsFKkjK0kARsbOjVselSeIXU&#10;EQyRwXCyb0yOYM1SwapOYEEhBVWlouq9qHvQuwhblUWZwVvC4b1LaoVbvyiV2SqZZRBa/JfcVrZt&#10;9iYgVOyC852nUpLjxYK7t2/xzt27LBbHVFqyWS+5bFucD5ydXfDixQuOb96gmjU4H2iXF2gpOT1a&#10;cPf0lNsnx9w8PuLm8TGnR3O6ds2jhw948fQZSgqMUTx6dsY/fvwJ+vQuH3z3x2y62Nzmg0sA6IAn&#10;jmHwASVlD3iPd7UFxvYxQ9jen9xZc4Dw/ZaxVfyJIF2C7xvtgARSBo/fKuNlRoFCJLlXmQ2iJ4rZ&#10;rsGS6GMXpFj6qyzgm8EZsFWY914UDRu81LQAACAASURBVNxuoFaZVJGdwyc5Vu+2zfkueDZth9IR&#10;nNBZixCuB8DrumLm5qyXG9qqppofY/2GIDwuRHC2D46m0ixmhqZSvF6uWW+WLGaGG27Bsg20IQOW&#10;07wSgoBMjbfgcLFRv/NcXq05mRkUGikkSgq8UTjrWG48VWWpdI1JymkBUEpQC8Hx3OCuWlZdQFvP&#10;yjpmWqK0RgkPbXzEAs+8qbDO4xCsN56rdUtVV2it6LoNUgo6ZxFJNa/rbFISb/DBorzES1IzdwQa&#10;uC6TMBTqPGmvjQCQOJciCUhIIPFAl4CvQipcUo9XMvopowRVZTAmqofXQmGEQOrII2DiN9JuWoQx&#10;rFuHswEpwG5aWuexKGRVo9FU1QxUg1MGtEIoME1DVdVY2+E360QWEIEoXevpLEjZoXRFPa8wNVRm&#10;xnxxhEBw/vIZl6/PWcwXbNbrCPLODb7ObVUti/jQ+4C1W/VmpQSEqPb48sVLfv2rX3G1XCO1RiRA&#10;TwgBO1RdSqQcvVKSD9fi7R6Q5GE+n2OM6ddrcAFEiusKJXj6XS9+l9amVzg1RrJeL+k6y61btzFV&#10;jZQa76IyrJSKplFFLBMI+L6hM++H/Z4sBN16gwgwm8/56qvPefHiKdalhvQEzu39C7vxR6nanhxF&#10;r7y8fd8uwDM3oJafvxaHeFe8V4wCL8u8Le4/qgdtZbVNQkArE4E1Lq6Huo6kBz6tnc46rA3YruPV&#10;6pI7N29xsjhBitA3yEslCwBhQClNCbov862dOC/EhuktCL5QTiORhGQVRrF98qLMZdLQC0od6eux&#10;3Ci5WIhxgKoELlg27Yr54iarVUu7XrPerPEEgghYb/E4rA+w6XAuIIVCGY0xmsZonG3xziKMivNK&#10;ZNBz2q+k7JH/WXO6JLx62yb4PpZH9UQsU8Rr07l13KfzHMmxYVY5699LBDgJIXeJadgq7bFH7bpU&#10;6oPyGQYYzO98bSopHeaYAE//u1IUc6CIg0sisj9FnexNecfu9V4f1y3IS15r7i9j9+s1CdGv5b0N&#10;7rt/vBEEPwaqLt83lsPsvjfsBZC/iZxtH1Cn/72RtGeolH19Xo8DbvfliGO56i7BxjauC87vADyH&#10;+fAYOd0UacKblNPfps6yry4zde/71BrfND/GyN+mnuFU3j0G6h/m6m8DtB4j3du5Pil2VK+liCDg&#10;UBCs+aSGLkJAK4EPipJjqwT4dG1XkJBN12Gn6gdjNbIdvyt2Ev6d8e7rM8V1hbCtqQzrRjvAGrbr&#10;dQqYPuYzpubZ1Hycqo9Mzak3EUTum6/X/sykPwLuP7jP3Xff4733PsBZ14MscxzXg2fTsy2VbXP1&#10;RMpI4OJDwCcQfDOb8e577/KHP9xP4K0EvJUx39TpN4yu0GqFFxI7Mt5Te7JNJE3OtjFGDluXFpV2&#10;I8Bvn48eI4Iox9HaSBSwo9g9qBeWdfw8PiWRyRDs5hKo3jkXvzftxWNEomUdfkgyluNe5+zO3OjJ&#10;Un0irPM+1UjSwIz4kj6XyOOSf6NYX/k9zu3Oh/K7MhFArKvEfEUIhalrpHaRDCvlGWGzhiDoOpfy&#10;fdED7gUCqTSzWcPJyQk6EYOtVmuulstIzuUjwFwU5FS5VtFZh3MBhOrXv5RRSV74wNHRjJvHR9xd&#10;GP7bv/opP/vud9DCAxLXNFRKc7laceEtq03H5aalQ6JMjdE1QWou1xsulkuOF8c471kYRecj+eHp&#10;ouFs03HZdsjKYUwFIREgpGvN86UENpdxTkk4MVb7nCKeHSOu7f2YKwCqYXsWdZ2UYZeEM89blwgv&#10;us6yaTcs12seP33K48dP8d7yVz//ObPZnBDsznepKtceukFOJ/r6FmIXoGxtl/y1mKxBXyNwGPEb&#10;b9oTh8DOfqx34qk4N3ZOX0REp0opMcbgfSadSwrHPtbgRFKOllJsSTyt5cP33uHo3/1bfv2b3/KH&#10;h99wdbWKdVVTYVNd03W7PquqqkisltaV97EOqpQGA/efvOLho1c0lWAxN2gJdTPn5OSU09MFH37w&#10;LlpFNfRVt2HVtlxcLXn57CXtakXwsFpHH955z6Mry6PLp5g/POF4UaOAyI1qY00ZYj1TKY7mMyot&#10;MBJmtaE2GuE7RHBURlIb6NqO9XpNCBIpDCBYtS0uCHRVRbflLa7bsOo8lxuwDqRW3Lx9yrvvfsT7&#10;H3yIqBWvLq748slLzi+veHm+RB/f4IMf/IiL1vEf/+k/8+3jZ3ghEIoe/P6mmG7qTOTanBJwdX7J&#10;s2dPWSyOku+TtLYlhF3iYuccrnNpXyARuDRY63De88tf/Zq/+Iuf8bMffY/Z4oT/8X/+X3jnnXv8&#10;53/6R7749LdcXV6ilEQpkYhrUr3aOujWXLYds1lDt4aL16+4c/s2N05OkEIiXYcNlmo+w9qWJ48e&#10;Mj+9iW6adF4Q9wkA6woC7kFcNbSytlLui1Oxi1KqP4MdqsG/6YzmTXnZVGw/FU/t+IxUBw+5gpLz&#10;YrGt4+XTg1xzVsXZ35BMPBPClITVQ586jGl2SDv6mp67dlbpXFeMiUo1O/nGPofh+W8//ilfuyYC&#10;ENJpWC7M79Sg3kxWPex5yM/9+lq6Xm8Y1vyGZONDUpip6xg78x4jlRvtzeA6UflY3ptrqcOz13z2&#10;kveJkoCn7HGQad8/2MEOdrCDHexgBzvYwQ52sIMd7F+zHQDwBzvYwQ52sIMd7GAHO9jBDvYn2lAx&#10;YkyZ+03KU2MH82NNN0PVrXxgvqMoADvqM+Xnhw2SZSNdCcgtD1LfRs0rv29cCWr8cH7KhuznY02i&#10;JUBh+HvDJrqxBujyM2M21gj9pmbhMQXz642p8fXtNU7/bv7OEqA8xbD/puczpnRVXt9QxW0IrB67&#10;nyk1+qHKRTm/cmPevubcqTk6tub64kZq7itBXFPv3wfK3re+hyoUw98ZKtKX6jtTKg35+Qoh+ibW&#10;DDgbA8OXDazD659qIBk+E5PU1fIayn6iVJQaW0dTpBBvmndTz3oMSBHe0LCcVbSmmlym1uDYHCqb&#10;RtMrfXNyCeyLvyt6UOGb/ASAVjo2grJt4lVa8/DhI/7TL/+R+WKB1pqu69AZ5F6qvhfzJd6z4+rq&#10;gkffPOT+119yfvYKPKhifpXA+Sjwer3hLt+nc5a6qmJDMXkcokJ75x1KSaRSRIGSLVlGOf9KsH9W&#10;zmtmM27cvoWpDLNZw4uXL2jblq7r8NYmEDS9yrhQUZVJhoBvHd5GxVcfPMpoKlPjfFQCUkqjdQTC&#10;qKTinRudS2Wn/PxLtd62DRiTGryU6tVoysY7pXShlpIb9UEEj0D1wLKseOozEEfQg6vA453DKIlQ&#10;ikVVc+vGCd959x1OT084OjmGELhcXuERaKP59sljPv/qS1StCBdnSBG4sVjwzo17fPDed7h5NOdk&#10;MefmyQmzuuL8/BUPHz7g4vUrnLVcXSz59tlLPv7sS8zpLX78i5+DMbQuNp5GMGtULAry+r5fxhXD&#10;uRx6iD8RdJhAg845JBHU4hNYEiCICN2+RvpBoZ4cRN8cnz/oB3u5zI3m7IL4tvHPbrNbGVaIpAYT&#10;gtj5kzQWuWlsuy7olXBEBvlloF8QqYk2/o51HdprTFUnhTFB09S9EKExFc28ZtNtaHyDD3Osa5Ha&#10;spjX2HVgMatYHDVUlaTTHvdkSXAbKgWukvhNBB8jFDZE1eOoeJqaJFVsNrfWcdk6tNbUImCEj0Bq&#10;o/ESwLFct1RaclRJcBatVE/mUNeGqrWsnWOz6bi4XFKdLKhMhZCOpqkjUYZ1SCzzpiJIx9Wq5exi&#10;icNz43ROMz9is9mAVFjre0Vh6zxXq1UEbGuNCNC5bguKEAERxLXGWJ+IQDKgulccBjrn6FqPVAKw&#10;OBcwSjCfV1Q6Ar1jc6yk0gojBRpB57sIcAgQEnjYWyKQf7bgar1ktXHIyiBNjdA1pp6jdEUXJC7E&#10;pmylE2GJkDsqisGnxvVKYq1HaU1VNRhd0dQaIWG9vqJtO168eErbdiglaMQcIVXf0LvZbPo9Lu9D&#10;WZ2y36sFeBf9jA+Ozz77jCdPn0a/6lzvC/flHErJUTWiTLqilMa5qDaW77FUrhTeY+qqj7tk8sd9&#10;P3e63rZt0ToSFRij0cZwtFgklWjRg/Vz/JPHNKshlXFL3kOdszjvuHXjJufnZzx58hjbdUipkXJc&#10;LWzYuFv6v+yGdmMyOZkblaRBJcAvj1Vu0M2qpqUS7Q6QZITIK+/DJN/rvIdMLqHi9yipMcZERdBu&#10;gxSSpm44WixYsGC93rBarenaTVRIVAZwha/MJF5xTy9VRPv5cg0kE0lUMqi7JFMq1eN3gCM9OFpe&#10;A9mMETgJIZI6YtzvTaVZtyuWqyWz2YwXL1/w6PFTEJLVao1M+7VPvtulORTnnqVpjmlmDV3bYoxB&#10;axPHk7h+pAhbwM5IrDkW5+1rsp8irBuuvTIfuJ6r7Kq65c8N84i8M4+BmaZAvrvXMkXGJ/aCg8vn&#10;l+d3WSsYqqMP1Uf/uQrwY8+jzFN2m+THPzPMObbXuxvTDmOhfYDvGMfEWGFf7WaYo7zNeAwVqKcU&#10;595Uuxibv/sIEft7nKiZTKmfbv877L23fQChHXIRktJrCJHUqCds2Mal5e+W8f44MVwYHZ99a3bq&#10;/X8MocM+MsVyfk35kCnSv7E1N/WMx+bCm0BAU3NnbA4MwTBSykS0Q6/EK2TcN1xSmA6hWKxSYlSN&#10;9T7GnD0gtth7VbhGpjIckzFQ91BNmlFfv1WQ3F/bFH1uGPNt2YPhM8lW6TeUUolQhh2w1tv4uDHy&#10;hn31lal1/zY1zrdV+Jyq0UgpcK1FSMnFxSWfffYp777zfh8b5dy7B2kPaglAT/bXLVdY65Fa9fFQ&#10;zJUrbt68zcuXrzh79SopMsfaX2c72ralaRq8IxLe1VVUBC72hxJInu8lx7U5XlV4CB7bdThrI+GW&#10;j9+Z458pnzhFILD9bXGNkDZfS47v83z1AyDZPuLRsl7kQ9iCY63r49JRgPrIWUW2fD1TZBzDOTpG&#10;ujKch/k7t2RHvidTKvff4X33pYL+OiVaR38iXFx7lanwztF1XSKPc7jgE3mkA+cxLiq/WytYrlas&#10;Viuc91jr8UKC1H2NTGuJlIrWdqw3Mb8QBSEOwSNkVH6fz2oMll/8+M/4yUfvM1OW4BxtF4GgWguM&#10;joD3V5drXp4vsbqhrufM5seYugZjeH5+wb3bJyilaTct3WZN0xhOjxrM2QWuXSPbBtt2VHWD9AId&#10;1LUaaY7J8lpTSu0QI0/V9ws+g97fKSUpCTx2galj8cB14PvObwl6YLe1ltV6w+XFFd88+oanz56z&#10;WrdUdUMIcHG14o51PbmYEAKpVFyTicytnKd93U+oHeBnSGsijsfuXCv98tA3TJ0Vva1a9O6YiR3l&#10;962/2KrXD8/A4k+6Pm8BiXcu1n2lxPpEHqIUzntu3rrJv/3v/ztWqzVPnz3ny6/v89vPPuNyeUU1&#10;mzGbNf1DiHWWWGczWiNCwDtJSPU0pSqqWuO9ZO0tq3MHISDlOc3ZmuNZxa2TU27eOOZoVqO15Pbp&#10;Ce/du4v94H3W6w2Xl5d8+dXXXC2XCAfSaEKINd5Xa4ttHdYFTKpVOxfwAYJw8LxFRQ5WpIj1H53+&#10;lECtwehIuhKx15tI5JrmsGOFVJG0gwBGS4zRfOejj3j//bucnC5QRvP08oqnD8549PwlV+sWJMxm&#10;c97/8H2ullf8469+w7ePn8RYJc0pJVUfiwwJdod+ayw+ya/FWkEkRgmh46uvvuD27VvcvnMbqQJh&#10;Ffo8K88jay1d1yHFLvlOu2lBCM5en/Off/0x77/3Hs5ImnrGX//d3/OTn/4Fv/3kE/7P//1/4+nj&#10;b2ldiwoghcYT63MykRmsVxtMbZjNa9arDc/aF1FtW0qqumbhjlm2Fp4+5MadW9z74KNYP3cO6yxS&#10;KCSRVCGk9R4YBwTvi22GIOVyjN8Edi/3pzEV8ynij+uEjpmAzrMl2ZWTJPH7rudtSRLieyLJRV1X&#10;6R5SbajI4fPZR6y9yf5z8bP0n4n1m3wW0m7HUsT9oq6avpY3jEvKOvvQz+3u5WEnPvpjc/phfaL8&#10;jbKeEO9ZpX1G9LG71tN57RQgPRNsjtU6xsgFxs4rx2qtY7F1WTsZnvWN5YHD1/KGm/+6U+f8EwkG&#10;D3awgx3sYAc72MEOdrCDHexgB/svxQ4A+IMd7GAHO9jBDnawgx3sYAf7F7CpxmJgb+PlGIv88EC2&#10;fM8Q+Fq+lpv/M2hy+Bvl58r/HvvzTQf1Y983BWLd10hbWgaRTDXoDoH0Q6D88Lv3Ab2Hz27q3ob/&#10;NlQYHzvEHwKHd8cnNpNlxvp96mzDxoMhS/3bPI/82vAgfT9AIzd9iL3q3OUB/hBINbU2hsz7+5pW&#10;pprPpoDTbwvQnmrWHBvHsabvPA/atp1cU2Mg+aHKU76XCBLTPRCsBKgOm1DLhpOyqWNK9a58RqUK&#10;UA/ULv4+bMzYN7fexh/ua0Apr2df48ZQxX2filqp1DrmB8aUH8rmtazECgGtt01RsTlNvpWqy/Z+&#10;Bd5FYLBUEax2cbnkVx9/TEDQNPMErhU9eDoCccI11VnvPVdXS169esW3D7/h/h/+EJvwlO5VvIZA&#10;I+dsryY09uwyiC031GXlYWMi8FEpg6krQnC0bbez9ne/M6otOVx+YCilODo5pqorTk5PuLq64tWr&#10;F1xdXtI5hxICgsJ5i0zAZIVE6qjWo32879QmXyifJH1W7yEE6nrWgw7yOoHYSC+TzortOkIIzI6j&#10;Qs1qs+6BdrkBEWJTWBxDiXO+uM8E1CgANzIrN4X0CEME9PsQAflaKyTQ1BU3T45577173Lx1A6EE&#10;9WLOZrWm84GTm7d4/fo13z55zMuXL9BG0hjBd7/zDj/+6APevXWPWTPj9OYJp8fH2K7j4cP7PH32&#10;hNa2WGtZrloePHrKp1/+gerGXb73s58R6hkrD5vOxgbEkJR+2BIg5D0qKtIlUFHgmo/JNzr0Z1HV&#10;DVxSLvZFg38Eu7udPVqI+NxK37Xrf2PznBRR3SqI9Ay2uCUCIT5XvwVoSRKjAuU+T7/Hel+oFY8o&#10;km0bnsvmNtHv0/GHowLhFjDRxuZhZVBKsVqt2Wxa6rpGKkU9a5jbFh9anGto25q226AcaGOY1TOa&#10;Zo7zG4ypOFoc8fxsSbtZ4YRBSo0NgoCIKtrO9c3oUipEAhcJIei85XzdcVxphAxoHIJIEGGM4OKq&#10;Q4g1Ri8wUtJaG9WrjEEFqIxkFmDTOS6uWrSSqOMFwnmq2YzQSqR2ZAXASgl8Y1h1nrPLDaaJwHNd&#10;1dj1OgJRsxK2Uljn8V4gVVTdUlpj27ZXrIlLSSDD1t9WlSl8r+2fo/dR9d0Gj0EyayqEgFrCYlZR&#10;awne9c+S4BAeHAHbbuL1+KiKjq44X25YbjzCbfBCQV0hZzNE1YBUOF3TJfXJIAUokErgXEhq94Ig&#10;JEqr6MeFQCqBlioSgDQzpNDM58fMK0PbtpydnfXN+F3XUtcNm3VUpjPG9GpPEbCrrwGNt027AiHh&#10;0beP+OKLr2KDt6kQKoLEZbmfx4WxE2fHPcIjhdwhWslA/Azw3gJdfQ9QhxBJW2xUOjemQqkI/C/j&#10;lgxe22wcVVVjqirel9FsNi0BR6XMDvB+tVrt/P6O8jtgbSQyuHHjBlJJvv3m29jEqiWq8DW9SjIu&#10;kixM5UByC2wTPdlG2AEIZx+Rn0MGcw1BVZmAJs/ZIUj3Wj7DLilNP75JNQxRgJ6FwIVAcB5tBKv1&#10;GhECTa3RlaGqK5q6xnnPe+++iwuB84tL2p5UIOctUck0AxTdQDk5vsdfAwdGMpLtDnIdTDnId9mq&#10;SI/lGFNxiXc+bQWBuqnobIsPjm8ePeLp81c8e/oCpQzBg3dxnkUyG48QutibAoujBUeLIyptUItF&#10;BNGo6E+FFPGJh9Crvk81Ow9j2qGVcfWQ9Kqcc2Usfx20Xc5ddggXRmPOsF+9fAqo378udhUqy71+&#10;/PmKyTx7LM+ZupZ/DgC+zC/fFINH35NUpUevT1xTdd7GDLwxFxy+ntVpQw/a3ub1Q2CFtbb3a2MN&#10;9FN/H82RmVboHqsp7cvhxtZnVlcey2WngNX5yqae/x8DGL+ueD/ud6b+ffwexxUT9wHe/1iyt7HX&#10;SuDh2BoaU3d/0zN62/Xwx+Ss++53bMzGakrXyNESeUpU6Y55mgN0AsIFBBsbgdPKaKS1dNZvAR1i&#10;6+e00olswu+9xjEF3ylfMfSdU/O0r2ul+Fsb3StP5/hqiqSjVD+dmttTZJLjBBPsVXufIkAYq8+M&#10;7g176p9ThC5SKNBxP3bW8vjxE169esXdu3f72lYmdCrjOXktZrteE45kQZqqqlECbty4ydnZWczh&#10;ExmTUgqb1tnFxTkhBNqujerEE3tkri3kmLfruggcFwLbObbuO8YICNH7t+H4lX59apx3nysD0r6Y&#10;V2R/kQFlQgjqur5GBJr/O5IGQEhA2Dwfx97LCACwVJvP8WuuC5Wx/A65IvSED/l9Y6SmgXHChOsk&#10;NHKUHLck4xRC4qxHyBKgHcctCNA6knFt1mt8Bgs6iUjXSIh1uLazPH95FutCEMHvPuaqUiiEVHH8&#10;su/2ns3GEoLEexJgNeWYEipToaREC8/NxZy/+umPOGo0fr2i3Vg2NuaOUoKpDWePn/Pk6Us8hmZx&#10;xOLomPl8wb17d/DdhteblrOLK2oX1ZbnxzWzmeZkMWfe1PhXVzEjlYKA7WPeklggz59cW71OVpVy&#10;aVGeaYgCdLj7Ht/H12IHUD/Mj0rio3Hl90weGVKdILDZtKzXLa/OXvPkyXPqZo6q5lhrOTu7wDnY&#10;bDqM3hKP+RDYbDZb5epBfBhCQEkdQdAJ+Bn9T4wLYZujDWPwIWlZv5clkhPRkx+EDI1F9uruiZQq&#10;53DXiIXy3N0lQ87jXuYF/Z6nNS5E8jMpZCKKFCAFQqpYl5YCZMA7TxcCIgSOjuYcHX2XD9//Dv/m&#10;Z3/Of/iP/5GvHtyn3Qisc4QAWhu0TgRuSuOdRWgTfaqUUc3ZWrzwyCoSElSm4urykqtVS+g8y2XL&#10;g2++ZVZrmkrTGEXdNMxmcz54/33u3p5zdHKD1xcXLFdLrpYrNpsNrnVIIaiMoq4081lFCIHVekPb&#10;dmw2He2mjYraweNsAv+GQMLK0yGwMhK5zWYVTaVZzBvqqqK1HcvVsl8XWhrmzYyjoyNu3LpNKyWf&#10;f/ucB998y3rtMXVDNV9gFnOWF2e8f+s2927f4D/88hOePH6SnlN8hkqq9Kx36xNDko8pMpDr+6tH&#10;iAgQv7h4zcef/Ip/+Id/4GixIEAk6Uh7W1VVca57CiI7iRAwn8/xwWOD55/+6Vf85Md/xl/85Ee8&#10;Xq3ReOaLE/7qv/l73vvwA377u4/5zccf8+1XX9Nah7cBGTzWWQSRAFB4QdeqeI4hBE0DWinabsnV&#10;akU1axA85+P/9P8y/+Jz7r77Pu988BGmrlBag5C4VLdzItaKx2KIKQKfsdrKsI4ylmdNnROP5az7&#10;zrp34ysKknm/UyOZipPHzkOnztjH+gUiuY8qrksmULsvziG37x3madt9dpeILsdi0R+7FIc7nLOJ&#10;FOM60XdJ+jj8/xgp33WiJzHaZ3CdUGV7PxnQPyT33+bqW3+aa6pTwPXhGOc90Vp7rS46dkYxfH1s&#10;npZjVgoJjJEND+OgfB1jNYAxVfdrhPj/zNrKwQ52sIMd7GAHO9jBDnawgx3sYP+l2QEAf7CDHexg&#10;BzvYwQ52sIMd7GB/oo0Brcca+obq7aW9rWL1ULkjN+qUv58b2IYA07HGvX2K0uXfpxoVhof9Y9f/&#10;JjW88iB82KxVvnd4wD9UD/xjlN2nmNaHh/xjz7dUCRm716lGju1453+bZpoHdhprhvcw1uQ+rvoF&#10;pSLL7vMYH5sMCJxq0B57hlNjX6pvDef3lBLesNGlnBdjYzxs3h27lrI5r1xHY4pm+wgY8mv52Qwb&#10;74ZzqwRPjc3lIQC7/L6xxod9z3/s+4efmVI1GPMvY40eQ78x/I7h2hg+q3Lch98/NRfL95UNisP5&#10;VKr/jZFQDBv0SxDSEJCktUZK2ZOKDP33lC/tAfiATGBE6wLrTcunn33Oo0fPOL5xA6Giek8PnHI+&#10;gbIjgNuYqgcXLpdLzs5e89UXX/Ppp5/Srtc7QKncxD1UQsxKz7vzAwiFOq2OitDeZSUk19+/kpK2&#10;s6mxKKkwy0EDdNHMnhXDdWWQmH4M66airg3L5ZKr5ZLL5RUROG+SsqOMDfTeElCE4BKQWkRQZVYD&#10;z81LMjaCRqXiOJ/W6zXGFAQSuR0raKRSmAS6rOsaACu6nabuqqp6ZXJyo6t3ScVwC9AOISRVyvi6&#10;ROCDQ8mAQOJcAOdARIDu8aKhqQxKRxU8IeHs9SsuLi94sV7zyScf8+jb+yzPX/He3bv84ic/5gcf&#10;fcC9mzc4mh0xmx1BpXj05AnfPHyIdRaU4Gq5YXl1xZdf3ucPDx9xfO8Dvv/Tv2AFXG4s9MqEbndt&#10;ZZ+bxjCDssbig10F19JHJoKHQnUur83c8JV+DO8tWTVx+xtx7DIIt98TAwQZx3dHHYsw2kQvkT1A&#10;ZowMJz/foTJuOV+3frzcR+Q1FVmVcPbbfUQgQwTkRiKKqMKjlEIZzWzeYN2Gdl0znx+x2ay5vLrA&#10;OJg1M0w9B6vRwTJvTqjqC1w4p3MdaIP3kWAgWN8TYwC43PTvIxgnAK33rGwAGZiZqLwkBRijqRvY&#10;tJarTceNRYNzG7QUScFKUlcaFAQ2WOu5uGoJHua1xjQ1dSNpN5u0j0dgqpICpRWbjeN8uY7zOwS8&#10;tXQugnWliAplwTk2XYf0EhUiEFepuE5tZ+P6l7tNf2Xs6n0GHesErIdGC6pKcbyYQXBgOxQOI9Nz&#10;RNBZi3WetbN4BBKFQrHuWpado/VrLtYeZSpm9RHKKNAKKyStEwQXkN5SNXVSKw9Rsc45vHNIImgg&#10;+t2IwZUhjkulDEorpFJUVcNilHk/gAAAIABJREFUNsdowcsXL/HeM5/P+ybpztoI7EkKfXn/qqqK&#10;qqp6gpKdWCQBXy6uLvjkk0/YrNcEIijLJ+DiDqnLSFzU79EFAGZIipP9aVwbCilr2rZNhCuR/CQ+&#10;H0tiMtghtMh77fn5Obfv3MGYKgEzKkzdIGQEtWw2G9brNU3T9Ht3vp4Mnuq6Dmst1nbUVYVWmrNX&#10;L1ktl0i2QOv+vklkMgnYMQQ456bR3mcUTanZd+S/D+OhIfCvJBgqY5Dsk0pA4Ji6dBkHZlXDDKj1&#10;CcAiiGQuwge8SmQIzrFuW4JQICLQcLVao+s67mdIpNQ4yrxpOwbW2h5GW+4B0b/4wl9nQh/f7x/X&#10;Yl524yxZKIqXe8Uwdhz6Za11VI5TkqoyXF5d8ezZc9o24LxkvV4jpekJMSLBSehJCdKug9KGk5MT&#10;ZrMGoyO4Y7lao+SusjXQX+tUTjmm6DfMU0rA0VhelIFIUyCIcg/zI7nFtZi7iIWH4ICxcb7e7L+N&#10;xXfyq8HeP7ZXjqnOT+Vmw/xgnwLyvvrKrt9Ke+AE4DCLl29Bz1uQ4fi47H7fvtrB8PdkdI74HGuz&#10;B2SeiILypbjgE2B+Gjwr+vlYxPGZdGnsIlN8QMH58TYg6dF5swcYPvW93tMDEfaRL07ZsJ4xtt7G&#10;6jfFzQ/iRXpSk7HvH4L1xnLVMRK2fdc+tOE62t2LC7KWPbWVIahnLNee8hV/al1zLG4eq3mN1RCl&#10;igA9mXJDay1eiPialGgTyYOc8zQzgw8BZ12KL0Kfb/bkWoHe5w9rAPtqfcO6Rx7DMkeYqkWU36W1&#10;RqWYZLVaRb9vTCLmicCxXDfISqGlevJ+8giu5WF7SUwmYrqpuswwv3sbosh9r+/8DikvTnGJs5b7&#10;97/m9PSU46NTvPOs3CrtWfQEdP1eJwSXl5c0TRNzEymjcmzwaFQCaHYorbl56yZPnz5heXXZEyzI&#10;FD+v1xt88EiViNQSkDMUqKmoEhyQSvaxbvBRfTgEyXK14uLiIgL3XFZfFgzJYfbV/6fmzzYOivFz&#10;Vi+N81z2iq2REEqnOZ9qDULicu0sKWFrrWk7xXq1AkHMQ23Xk/gJYi1D5DqwSERyI3HOEKA1rOHt&#10;qsZH36qU7AHs+dzhmm8Yzp8kMx5ErOUMv7skSejrwySfR8wrnd/GIlXKJTa2AyXRso6xrYjfk7IA&#10;QNDaGDN5kYDDQiKlR0gFIoGeVYynO+fSPIl/j/fpUn0KGlOxWCxwtqVRgh99+B3eu30TDTih4r4j&#10;fE/a1QXJJ7//kterFtXMqOoZxlQcn56itGa9vmK5cVyu17xzdMqsmkHwdJ3FGMNRYzDCR1B/iHPF&#10;WtA6AuhivphB626H2GzXn8T4Pvpl2Stm59pMVikPwUfyv0wgmJ+BSLlAERdmUq2CrbAHCO/4s34N&#10;gHPx+fjguLi8wlQNJzduIJXi6dNnaG148uwpl+evmc8qpJKJaDJesFIKmfaO4+NjqqpKyscSEQSm&#10;0n09arlcJiVluSWQKnzhYrFACJlIbQNVbei6tpi/eR5u428xOL8K5Z+ECQJnUXiS+B8ZlB8I/VqK&#10;OVOud2pkFUHXXmzrcQLZx59CALrwq8ERnEMpybv37vC//k//js+++IJf/+5zHj56RF03cf500adK&#10;KVGmBqHoUn6v07yR3ifCLAnBU1UGITwWgXXgg6BtPRebDVhL8K9BCF6eb5jVmrpS1I3iZF5zfLyg&#10;0oZZXdNojRQeJT2IWF+SibDT2kg8sVyucYlYz3lPu+lw3lPXhrqBZtYwn89omoa6qpnNGoQyrNqW&#10;T3/3O15fvMZ2Fmc9F5sVL6+W/O7rb7habVh1gZOTm5yc3KKe1bS2Y7Va8f0Pv8+/+fOfoJSk27R4&#10;D0IqtK4SyUpWgvejZyj7cqSxnG5LgBBzvxfPn/Po22/4yU/+nKauWS1X+BDS/I7PY3F8hO1sAs4m&#10;ks8g8K3HO8vV5SX/17//93znO++xqDTed3TLNU2lufnee/wP77/Df/13f8+nv/ktH//yV/z+k48R&#10;3lIbSbdZobyKpAvSIL3oyU5mTUM9i8SToeug2+C9Y0Pgm8sLHv7ha9758LvcuHWbW3fuYkxFh8cT&#10;wEU/IxP5nB+c55bnXcPzqBKEXdYIx4jCxs7r9hEN7dQtdpTld8/Zt/mHYLekvr2PklB6qnawTa12&#10;89LrsZ7cqZ3sEtPs5rpC+D7OzLXEsha1JTt2GG1ijCW2ZLVSaCIxrut/e3gGNyQyHxJ7EU91YkyX&#10;HGTv8/IZwsR5/vCcdptrbc+a+nyOUIx/KM4E3OjZdh6jHUKT9Btlf8SwBpTzkPJMaCwHnYrdh3lj&#10;eXYZSVpkT5C19Qukeqzvz92UUuk5+UToEvd7mc5xSpD9AQR/sIMd7GAHO9jBDnawgx3sYAf7124H&#10;APzBDnawgx3sYAc72MEOdrCD/Yk21iw+pko9BJqWjaxTKoFjvzW0sgFgjL197M8xcH6pTj12zWNg&#10;5TcpRf8xzddjylZjv7XbpMAbld3HALmlumR5+F4ekk8pOJQKRsPm/2zl8x1rZi1V5/6YZ14eoI8B&#10;rKcsA3Ly7+UmtLHm933zZGruDZ/NlPLFFFB+n6r3vtfzfw+B0sPvfZOa1tQcGwPJj6mljzXPjz2X&#10;sWc21cxcAmZyk/z2M7nxZVfJcer5lOtt+N9lQ0c5t4fX9yaij7I55G1U9YZrsVyv5Zwt/14C08Z8&#10;3xCUW86PvHan1CyHakYloGhsDIeN9UPfqJTG+8Cmbfnii6/45Le/I0iB0hpldFK18T1gG0FUymOr&#10;HOGc4/z8nPsPHvCb3/yG9dUKraJK+1DR6zrwX1xTxcvNTiVAMvhwDSRtrcXj6boWrXVqkN02ygJ0&#10;qQGvVA0WSkZQavoOqSW1qqlMBKStViten59zeXmBS6ABKXRsUHIS57qoqBz1rzEyqv6FQr1Rp8bX&#10;+Nu6AO9dbzyjABJKFRtjrbW9ivjOcw1EdaEEvvDEBm/nuuI5pzkcPLWJwMTOOoKN61UriXeWmVLY&#10;5RJxcoQhgO2o5jMuL8558fwpZy9f8Pmnn3F29hxcx+3TBT/94Xd5/513uHXjJkcnJ8xnc56/fMXX&#10;Dx5wcX5OXdUIKXl9ds6LV6/4/VdfcdVabn//J7zz4fc4tx4rJNaHqBKWwFJaxXXTJlBGbmJ2A/KC&#10;4VzKzehjaiohbMfOFaBRUYBEIeCcTY3yOqq4+S6qRbuO0PmopgRF03UYgGD3N5qV/rJsjFRK9Qpy&#10;Q3KIIbFIbAyMDWdamx1Fuh0AfVq76VM416Vr8QihcA6cV+hQIYRgPpuxWa4J1nE0P6JbXqK6gDE1&#10;SplIkCEsi6phXjcoIZjPaxySTbsBr4BSoTs2aBtjQGvatkUIGRXRXFwv0kuM8Ggi6KGpazolWK43&#10;GCmptcLj6DqL1IbaGJQO2K5j6cH62Li8aRKYQARE2AIWpJZIG8A6tFZ01mO7NYumQgqNEDY2ludG&#10;eyFB+KgE1TmaxqC1BB/wYtsAXPrerIZjXVIUcg6Hx1QKieCorhNBh0MrgaoNKjiEt1gCeHAeWhdY&#10;tSGCYKRis7ZcbSxeKdogkfMj6tkizhsBQkdCARkkBIHSBiUlKvEwyKQsnedCBn3HxtG0HwQJIpJu&#10;KK05PjpCSjg/P+f8/KIHKFRVRV3XUVXQmKSYHmOKrPi4Wq36uZ9JTqyNCl3r9Zpf/+pXPH/2DIRA&#10;ZtCQtb2SeAlqHqqY5701t/Q753p1sbxHhhBo25bZrOH4+GRHQUppHX19WrPW2v668+e7LqvZV9y6&#10;dSeCm5TCVDUB6LqOrnNY6xBCYa1DJlVVrXd9TlYPNcZw585tHj/4hm++ech6s44qWT7sogp2fES4&#10;pmyVwRhhTy43pR42jDOyr+q6Dq01xpjedwzHs/wdsaMoWqp66biHInrwZu+D1RZsZIxGKWgaQ9u1&#10;nF9dAJKLszMuLq/obBcpWmT2YdvvyhumgGuKXiSV3aGfFAWw45qKNalJuAfpbgEqGeQ7ph5Zxm65&#10;QTgqfwlmsxmXl1ecn19yfHIHHRRBKCpdUZsK73yhrCjSvFEQBMYoTk9PaKqadtOyXq0jcMdH1dgp&#10;5bgyfh02xOcm8jFyp5KoYhgvlg3+Q+DZcO7lBughMdy1/Q+BMWaSOK+8Due2REv9+0XYIRXq53qK&#10;BWPMtwt6L8dmCpxf3utwvmcf96dY/D3fA7Wm88n8WgStZb+wT4l7CCaeyiWv5UBxOLfgqBGlwQiM&#10;2gKUSjB774uGJHZpz01IOjwlxPv6847ALrFVFhbhjfcwBj7p72FPHjmWF0aAipwcA5hWbR8j8Jsi&#10;gZx4Oj14g7HVUvjuHXKYidx0CqTxtuSVbwP8397vrrL0WJ1nzJ+8qcaxr+72tmttH2B7Ku8tVQl9&#10;cEh0JO4KAaV03K8TaEspQ/CRSE1ESeYYY+ERMu5dQsmYjQUfY7A3KHaOkRhO1TCm5tnUM/Pe4dpI&#10;2pPnUwZ1R0KgUBAuBAIeH1E/bwSojO2rY3PtTUD6fcqXYwDnN9WX982Nft0GCEohswqyszx8+DV3&#10;79zhxz/+Cc7OsL7Fb1wiTRIIJEL4SBpABlV5Km0IQkQ12gJo6J0l4Ll54ybv3nuXL7/6IsUKgbqq&#10;kELhbMpVEDRNRUjzaQiCJ3jaNsanSkbwF0HiLFwtNzgvsDaqopYEcNeIMiaU64d1/jIO374n14fj&#10;Xhb38yLnDC7dfwbq78YOWmuqqsL5COAOqSYkhEoERlH9FV/4161LnPQHw7p4GcNe34e3ivbl+QFE&#10;oPs+1WMpdpVdy5i5jBP6MUug6hJcLGUE5VrrdvL7PF4udClXt7ievDDmnj0RkoxAwwjmFyl36XbJ&#10;NkX0ZXiHUoJaa5q6irUVqbl1tODnf/YjThczpOvwKIxRIDzBezbOcXZ5xVffPsFVNfV8TlPPOD25&#10;QdPMaJ0nIGjXFu8l9bxmXina9YrkQJgbxZGRrFyHCyYqcleqiPMiwdxwnmYSz0iKlbLWlM/GOlva&#10;64PPDJkpRExrryBKi8xJW/LNUAC1+4nlE+WADzv5VXnm4b1HikBnV7x+/Zqr5Yqu63j29CnzxYIb&#10;N065cXqCUZKmMUgh2LQt3jm8t1EV3DsIsWYD8f6yarKSEiGbPu7suo71et3Htd4lci6l8MHz+vwC&#10;KWNddL6YUTUBbTSus/iwJbCSRb4T62iyDDaHKeg14GsmZJMFkZXoPxd2CJJJQE+ttrG4FIOx7tWP&#10;VQTSu/TslI4VVBnoupjD//zn/4bvfv8HfPWH+/z2d5/y7PkLrLV0bQCh0syIz1ZVkXBAOomn6vOH&#10;7A/ruiEQ93TvdKzRhICu6kiA4gJff/ME8GgJpoKqinWYSivu3r7NzZMjaqMwSqG0T2QPjq6L4N26&#10;qjk9XTBrZjEWSHtE21mcs0gViU5MVYGQrDrL+fKc86uWR0+e8+XnXyQQa84/AqsWkJJqNuPGnZvU&#10;tQENry4ukEry0z//KX/zi79gMav43aefcf/+t1syOu9SadjvjY/G4uIxwtydvULGORusxXcdj799&#10;yt3b73H7zs1I4IZHV4b1crWtS+ITMQcIVCQ/lBLtNQjB1/fv8+uPP+bv/vpvsLYjuJa2balqjdYC&#10;bRr++m//jp/99Od8c/8BD+5/wW9/82sefvU5zoNdt3RB4q2jURrnFDZY2lAxq2uMmdFUDfOjI6rZ&#10;jGY+58WrM7799GOeNkfc++BD7n3nA27cvY0KkYjGeRt9Rzrz8Hvqz2O52bBmMHY2vY+suXxf3ivy&#10;Z0pC3CEx2nYNS5QSRa1CXMtxh2Dx8dpPGCXB3s2Pr+foOY/KtaNtPOFSjBI/n/3cduxSXS0RzPbn&#10;YcFjU/ya/59jEwpytpKQJufxU2Q5ZW1Mpr1CJxoaIQsSOHZJdrcgfdvH0ds6QkES5ovctPCl1tno&#10;s0oiFuj3pzHi9BzbXPPVMaBJ5wKpVppJC0aIFsZykXwvmRi4nMspQEJmQgipdnowQnB4L1CK+N+Z&#10;QMxZfFfEkyHgElnsmwjBDnawgx3sYAc72MEOdrCDHexgB/vXYAcA/MEOdrCDHexgBzvYwQ52sIP9&#10;C9gQPD0FmBxrqC0bv4Zqg+VhfglcKX83A0PLRrKpJsph8++U+nQJCM2ApDG2/anvHh7oTzWk5vcM&#10;mwOH7xkDPI+pgJfv2aeWNHzP7rVx7TqGwIip5gaXlImHn58iChi7xynFrSH4egpcv/sbUKrblQfx&#10;pSLe8DmWgJwpG1NXKIHoYyrfU43hU8QLU0rgw+c4poY29gzy/b8JiDFGRlGOx5Sq2z4FtiHgfDgG&#10;peUmk93vK+c3o6/vm2NDVYIxEOnUvN03BsNntdPkwZsb84e/PVQzGAOql026Q8DacK4MAV77VPOA&#10;HTBIbnQazqFyjlwDV4TY7BNVoQPPX77kN7/7LQHBvXvvMlvMUxOv7xvjSUAxJWOTZQaTXVxe8uDh&#10;Qz799DPOXp4hQmwENFqBlFHB5xpRQhpPsW3IKp+NFALTNLRdt/MZKQVGG7wH2zmC3/qCEogrEvg8&#10;f7fSseE4q65tNpseGqp1An05j+g6ZrNZasQOrNerSALgosKwlwalDOASkEYivcIGh1RFw5ePjadG&#10;5wbdQFXVUUEnNxGJ2Nrbq0tHbBDO+R1ikp05ndXRVJq/wvdqyrvzkb5hWApolIriSC5ClJrFjJmp&#10;CJsNJ1XFwigqIaCzPH32hG69pNus2SwvWV1eovH82Y++z/c+ep/jk2N0VfPN02c8fvaU5XqFtIKu&#10;7bi4XHFxccmLl2c8ePQtzc1bfPT9j5jfuMXrtsMGgXMdRpvkv+P8tN4RxHZ+OO+S6te2ua0Ey15T&#10;65WyVwSOt+17ZdKsFFqCxWV6f1af7xVjvEUbiXPJ/4atasu2kT6M+N5tM14GrY4pKpcK2uV6GKoz&#10;579fjwXiOuo6W+xlYrtnWL9tqxOiV+rLKj0Qi+ydb6NPDpKj+QnYwGp5gdEVWiSF77pCykDQLffu&#10;3GBpO15fnvFyuaSqKqyRXFwuEWrW/052SyXwTibgdtf1Os8sdJzDMkRV+MpoOm9ZrjfIWYMLPqq4&#10;h6g0XWlBpQTrAEEqvAucLx1CLTlZNCgBrotEBs4HAgKV1pdLABPnkyJhpXBdVOmKffMygpzS/3qf&#10;DSgdAZfWXyeZ8QGct0ilqGvNbFZRa4mzbWxwFyKCZ6RESZBE5cOQ5nvbBTYWVlbQesfGWlob0E2N&#10;rhuMqpCqwoWoluZFQAcZVQAJUU3LdXgb1aiFBB9SE2RqFNVa9QrwwQeCJH4+gFSG2WyO0oKzV684&#10;f30RfWoIVHWNUhVSGKTextlN0/Tg6eVy2Stb58bcUiH6yy+/4IvPP09N94FK6x0A8lisVcb0Zdgx&#10;JIrKvt1amxppZa/8XgLrh6Cq9XpNlUC5uaE1+0spDaaa0bYblueXO+DzCGDY7v3eB2wiWMgkFgBN&#10;07BYzGnbli+/+oLL8wusd0hpkpp9zo18DyzNjn23mTaTFfjROHIYl5T+ZBiXl0Q5Ze41zNmGYOIe&#10;NF74TK11IjiIt+C9R5eg6wRaiuB3Q2U083nNbF4TvMeFgNIS6xzWeazzSC0jCUZnk7poQaw0AmSN&#10;ftlfA2KXjeB9HMBQw+x6XB6SAvwwB54Ct8b9yYOQzGZzXr96STNbYKqG1arrQSbeB5QMOGv75yiT&#10;qrAxFQJPU8/QSrG6vIrAlTS3wqCZnpH9ZKiMntfNUOW0jHXbtt02S4/EqeOKkEzGqdsm8usxrZAR&#10;NDgGTBtT+R3O317ZrJjnWVVMCXntM+U+PpbnTQGph58f+/c32duA0seeZTlX35R/DMfsbdXUdoB4&#10;TBO1ee8TcOx6LoYfr0NIIXCM5eZhZw7uEAKWqu8D0okh4dHw2sfGYzgXhuN7fYx2lZK35I6BN2Fr&#10;x4D1Y/N6nGzSv1WeOaXQt+96pq5prHbyx9r2Gnir3HsK/DyWg7/NnJ+qC07VVYYkf0PVztKvbkl2&#10;8n4bkAS8dQglCsKy6DuXyyXOhx1F6RDYCx6bWq/lGhnzvVN7+tR8yFxq3odevb4EA+W9Z1i3jcCZ&#10;MAmUHruXsmb6Nur0w/fuA87vA///Kf64fOaeSIh0cX7B06cP+PC7d1kc1Ww6RdcJgo8xulDxGdV1&#10;JLRp25a27TDKJM6PmLSHEGJMYy2IgJGK9z/8gAcPHuC8xfkWax0nJzOcczTNDKliHLppuy0AKflB&#10;kRTBve3wXuJ9R9u2XJxfsF6v8c72c8S5N5BKTNSVx+rpY6SyY7Fmn89aDwqkcDtzK8eKmaCqdKwZ&#10;/L3ZbLC229lz9vmtKbKEDBAby6nzv9tE5Jjr3qXfHyN02JJS+S2wt9jX8j2UgLCxWuEQnDck6OmV&#10;7gHv6NW5KQgNhkQApQr9sH4thUQaQaUUTVNHQrKuQyu4deOUe3duR4XzLgKDZQJLmqri+fk5n/3h&#10;ARerFfWNBU014/johMV8gRQB5y3GaDaXjs6D0IaqqeI89Z5gA7PaMG8Mr5crqFUExaUxy3XKum56&#10;0GT57HJ9pFcMZ/xMY2yODH3KTm23iPz7OLecUyKMkrZksh68Y7VcQvA0dZNA8M8JwJ3bt5jdPKUy&#10;FZKA0Yb1akUSn4/5t9HYbkvsphLZoy7OOfL9t23b++vlcgUIdMpXXfA8vP8NWmsWR3P+q7/6RSTT&#10;mthL89iWMVUGnQ7PqHbGNQwJYPPeuA3etrX/3bO+IQFXvr+Yr3u8F0lNnp2811SG1lqklJyeLPjL&#10;n/+M7330AY8fP+XTz37P/a/v47AIrUFIhNR0doPDRkKl4trKM0jnI0kHiWCQ4NHKIJSD4BMpXVKz&#10;F5515xEisFytOb/4Bi3haDFnNmuQMiAF/R4QxzWwmM9ZzI8xxtBZy2azYb1e03UOHxIpY/Ltbdux&#10;WrWs1i6B9A11PefmzRs463h59gopYu1SakPbtnRtC3hu37nL3/7t3/KTH36fRkmWV5f8/os/cLVu&#10;E3R31z+H8hDmDbHV1N65Qx60s2Y9jx8/5s69e7zz7j0WiyPa12e4ziGQKKWvkf7mr1VKIpXmcnWF&#10;8pZf/vI/8cPvfsR33nmHbuUJeLrW0W4cRilsF5BS88EPfsBHP/wuv/ibv+T3v/+c3/zqE54/fUa7&#10;WtK5Fe16jekkTRtrMpu2Y7OJBIabTcfpjYBWktN5w9xEck37+iVP1mtePX3Mhx99j6qpsRIcW4IT&#10;rVQkwmScZGof+fpY7DMkjhN7CGrGyA13/dyWjCITdZbK7WPnl8O9afu+wC4x45b46howuvcf4/43&#10;ElXsjlVZayt/N++lIaRzY0Rf/wDwdvdMdHiuNiT5K+vn5d/z5/Mayft33g8y8VvmSsk+pNybpsj8&#10;xsZzKucpybLLc61IDiNH84Gx777up8X2mUgxmlOMkTSMnX3v/nsYzcl3z+nZGd9MvpVrxaWAwgEE&#10;f7CDHexgBzvYwQ52sIMd7GAH+9duBwD8wQ52sIMd7GAHO9jBDnawg/0L2FABbdi8Xr6ntKm/jx3U&#10;Dlnx8/vHwAVj3zPVUDn2nhLckd83/I2pxvIx1fjh+4ZM+WPNyGMNWsOGujFSgbdvaI7guqxmAlsA&#10;Tqmkkl8vGf6Hh+lDFe3coHgNNFIAz6OCTjlu20aL3edTAlByo7fbaRLOILzh4xgjYti+fp0wQAgm&#10;1RPG1M/L18cUGcaUEvY19Q6b28caeqdA5mOq6+V8zg1k+xqjx9ZleV9DYPc+lfjh3JlqkBiut7GG&#10;9/heOaKy/vZN1TvrO8qzkRtRx+5p6F+mmkemlNKHAJnrc237WaVUr1RUAlWHjffXVc7zfQBy91qG&#10;fqucA1PNVmPqncPvKwHD23ELKElUcXGAF7ggePn6Nf/fL/+Ry03HyfEpjanBJXAoUQklhIAysVHJ&#10;KEVtKkhg7SfPnvP7L7/k2ePHsamQqGQjlUAPGpSuKd+J3fUV7z1gQ0A6sNZTzwxKaoIPaARaCIJW&#10;UU1RgBqoYefmTOdcVMNWGuc9ru2wXfy/lIK6js2gSugIfkGCVEgt0RU0s3kEG8sWiKBoGUU3AB39&#10;p4v+THnfqzt6HxthlYpgVJ+aMLPbyGQQvbomUSHD+4B3vm9sGgMlIpPySVJ5DiQwniPuB8TrkwIq&#10;GdDCUxsTG6KV5HjWcLyYURvNxdlrVtLz/t1bnMwrZLC8fvaE1evXdJsl337zJS9fPubq9QW375zi&#10;u5bHT57w/OwMLR5iO4v1nk3b0m1aXi/XPHnxkrPzS4Rp+N4v/obZzds4BKvO4hFIIRFKRFC5d3Sp&#10;6QspWC8j2YEyKio0dRE8LERUjnOeHhibGyplUuoJPqngsW3+DN5vVeSlQCZl4viaLcClUQkMXGy6&#10;tqmpMBEneJfWnI/qz9t15/OSToQS9ErCZAV6pkEcQ3WaoY8bI/bJccmukl2e8/G6vY1Nz7HpNgEA&#10;ujaOvRTYNl7bfN7giQ3ai6PA1dVLFALv1+gKTk+OmM9mHC9maGP4y6sl7/3ymP/j//5/uGgdp/MZ&#10;y+UV6+4KpRoEGts5hJS0zoGLjcc634cQ2BDYeIf0AaHjnDQy3YNUXFx2CGWpjUaFgMoKNA4WTQV0&#10;XCw70ILOCa7WAWTHojEQJMF3adyjn/M+sGkjKcD55Yr5rEJXFUFEZUe8J0jwSVksqi62sTkyNWpL&#10;rVDWJn+T51ech0pLaqOpjMIkQL+UEplE6QgWdGyqDIioRo/HB8nKOTZBsvJgUVglI5Dd1AhlQCpc&#10;cH0DvxAijq8CgexVBnuVcw+BvIcq8BLvPC6BU6y1Ud1USCqtmFV1VLjrViyXKzrXRX8JiIizp7UJ&#10;MBuSqrpShOBYrVas1ytmTQ0SuuCRMqqCG+F5+PQJv/r4Y6wLSKUwWiO0iqp+UiLldg0LFFKo0Tgu&#10;hAAqNlxTxDfGmKgaLhPYWMCq3SSF7fhb3vsd9XAA4aFddXSuQ+u4P0ipOD4+YdluWF84jFTY1SaS&#10;NxhNINA0da9UGNdZjmu2m7upAAAgAElEQVRkem2rxGi7jk9/9xuuVpcoIzEi+QwvEplAET/77b6V&#10;x34nBkH0in6e6dyhVL+aUr3qug5rLXVdX/v3qdiHUCgkCkVIz9k7hxC5cTkCAXoAsa4wSjOrKowS&#10;GCmYVXH8gtQsjk/xaB49fobWGhc8bZf8VwlaHwE0boFDxLhw62Hj+2Qgwq7j2Jbg92FMLXzae4VH&#10;oK/lAUMCr91rUCitqKuGTdthHdRVw3rdobVCiIAQDiUldRXJXnSa8+v1EqUWKKEwZoZUOqrweo9K&#10;sYEVkdTCB3bIXcYa6Yf53hiwK8erGQA2bELOzczD/HNM6bQEHTvncEllE7YgGZnUELf5XyLrKZSH&#10;85wJAYQMIIakL2oyTw+EUTKxMn4ei8uHOUQ5p+JvS8Q/o0H7OmiTnbznbUH1U+QAsNuIPlaXGb0u&#10;to3yIan1MZIL9vN+gtBv6Ev6z+7e5mhOeh0kUFzdgEBuzCcNiR/KvGyfsvg0gDbsrWON+Zy3JTgY&#10;ey7b8WWvavYYSGJsHQ+BfvuAN38MwHxsLsY/ZartuDeO79g1jBG0vOmzU0QPYzWMsfpmud73qYn3&#10;70tTP6Q83XmH0Wbro4gA5zapLleVYb2xCei1XWvD3566zykivn1z6m2IJEsSGnrSOnol61wb0Fkp&#10;GLEluHuLuT5VTx6O51itNM/fGC/tJ/ibqkH9MWD4a2Clcuydj/mJ9zx69C3fPrzLR9/9HnVVURtH&#10;GwLBCxyu3xsi8DEC2YPxKRdI9R5XAKaSwqfxnlu3b/H06WMAukTmt9lsMHVDVUVAvQ8hES8MiFZF&#10;JswhqUMvuVpepv094L1Nc2dkTAbkUcP9fkz9dehXhvXzIWlSWaNWMoKe6jrun5lMIubHsUZRgs93&#10;c+CwS5CyxzeW1zW2fsbqdvl9w3r30IdeJ4WaBliX5J9jvmnol8aIYJ2LuV0GWDoX84meeAox+T0l&#10;kV5PeikVhEBVKWZ1g0l1FOsslVQ0VYXEE2yHsx0iRFKWWCvzPH7+ik9+/wV6seD45JTj41OOjo5S&#10;vSWRjUmwAV5fXHG1WnFzUfVK7UJ6aqOY1wa9XGGDh6ATUaMoCD98Oi8Ifb1YKdUT4DgX8+xhbXy4&#10;z02dAQz3HZeIAvq4sKjfxLh7QKwginnvLVqp9BlHcDLF6YpmPkOJGOceL44iEaGU+KMj1qurSO4g&#10;BNJoRB19bVXVBO8IeLRWPXkcKJSSrNcROBhV36/oOov1Dpvm2/HxgufPn/POO3cwWqd8LI+VGiWr&#10;HiPlmTqj2869SI44VjMvfXlP+phIFksyGJHqw/EaY80vnzsppVFagVQ9+YzQXdwbggMEN06PuX3j&#10;Bj/54Q94+eIVX99/wFcPHvDi5QsuVxdY62OdJETAdVVVvT/e+oFINud9oK5q2q6ltR5PIg6T6Xqd&#10;x6YaqhSxEuitwxjF8uUKa69iLpYA+zHfBCnh5fkSZy9TnXyQj6jov1GSzaYDJFopMPFZ2CDQSC6W&#10;GzprsUKjGo1WisoYZAjcuXWLH/7gB/z4xz/i3r27kUTROS4vV/8/e2/2LElypff9fIkl8+61dFWv&#10;aCwDQDMcYjZSEkUT+aJ/UaYX/QV6kmSiSWYj02Im45DUDGeIARpoNLrRjUZ1bbfunpkR4Yse3D3S&#10;MzIib4GAXjh52qxry5sZ6cvxc46f7/v41VfPcGkviXGSoGHMMfRnQ/+alJo38uW+HsG6DoPj008/&#10;5eOPv8Pp6Rl3dyvAIwsdCE29QbpQd0j5Zb8GnacsCnSh+c03z/jJT3/Cu0+fIJUCF6pbxjqMC6QJ&#10;WimsDwD2w7N3+PN/+ph//Cf/hLZpMF3Hq2+e89XnX/DTv/tbXn/9Jde3N5RVxaya0TSWZtVxe3PD&#10;4eUBJyfHVNUMqToOZjPqecmyu+UXP/5rnn78MUdnD9HVHLzExvpjiJPGY/sh+ayYUN+eikGn7p/T&#10;Ph4DDQ/PpXC/KifvjIY50xCE3d81R1LUdf66VjbPSfLWn+MmnnP7/FrHDaLPA6OIeXY3IqIK+/oe&#10;UWnVx0bDszqtreG96dg4De/U0r9ZayN9bcxT+vmT/X3U8A5zeN+6RYYeCY3BB5Lp9HNKTtzviknC&#10;q+E90Dr3DkB3KTQu5R5iPWO7yMJ3rdWNzxdrQtXg82R2V2xG47J+3pTaIFv8bfOLve1tb3vb2972&#10;tre97W1ve9vb3v5TtT0Afm9729ve9ra3ve1tb3vb295+D7brEn3qQnTMxpqnp16TbKjyO2wGG2vw&#10;HGtuH2vEGX6XXHEuv7QfqtyNjcXbft6weXDsIjkHoW4oM+z43tsNvdvvFf7N7VS+3qWyNNVwMd6E&#10;uLvxfg0ayVUFtxv4dxERjI3/lDr32DMPnykHfIx937dpfJ9ae1Ms+bsUlDbBikySJAybt3c1ztyn&#10;cJWv0akxHGvKHlM4HqqImqjUct8Y3OcXxsA2Y6/xg58fm6O8oWe41sf2bf76MRD52L5xE6qcY75z&#10;CsA+5XdyFcT7VPSm1mW+1sb2dGpQDE2KEuc9bWf48Y9/wvn5BdXsMCg22NCAaKPydVEU63mVAlUW&#10;eC3prOXm5prPPv+MFy+e07VNbISVfUNTAEDJHU37YkOtM6laJfVufFAtwgdwuPCbatnOrxXAFfSN&#10;N+m5vfcs245mtcLZ0MwWgNMBUO+iH12fT3INUHeeoih7xRspg/J2rqKU1JmclwHUzWAfSIkKLALR&#10;V66bxIw1PeAizV2uajskUkikEMIHAKyMaiXOBVCtjKrXUkAlJSdlxfFMM6sLDmczTg4PqbSmbVYI&#10;7/CV4qA648HJKc5Z2q7h7vYWazquLi54+fI5i7tbZnWF1opF01A2Ldp7vPGYtsUYx83dHZdXt1yv&#10;GoqDQ975+Ds8evKU4uCAZWMw1uN6QL+kMxZHUF1a3C5ZLJe0bcfN7QKpJEcnxxwdHFKWFSiNEgID&#10;WO+wxlIUuidTsd4HtfjMb0opkUJFRXdHZwxKq9TDxayqorLx+vzq90lsdnTOYo3bICJQgh54EOYw&#10;NqP7zDeFRX8v6c1Q5XHY0Jg3oA4BjcMmPmNs5n9Er3aXAKXOWrwDIfJGPUnTBKC0kAKlFQeHh6wO&#10;apbXS8pSU1UVJ0dHzKrQqHp6esyDs3/J44eP+L/+6m/57OtnnBxUsOho2w4hNc47OtOERmKlN1SJ&#10;U/zVOYM0UGhFVSiMM5Rac3B4gBdLOtMBjlJHMKIPCukQVOlV04XmZ6Bzlutbi3OWWVmEfY0PoALT&#10;ISUUWmOsw+G5W7aUzlFojdIaH9W7BS6q0UZ/4BzWhCbDoihRQgWlOOcCSIZ1Q7BWgkJJCiWC+rsA&#10;JVVQaRTQGYsXgsQJ0FhB5xzLDhrnsSiEKqiqGkQE92ZKin0vYgTEhD/44AOk6H3m5jkqosKZAK/Q&#10;uqSMzfZSao6OjqmqCu+D0pz3gqqsN86RrjORZCmMffC5QYW5KAqOj09QEm6Xqw2Fr+vra3784//Q&#10;k8WkBtVc3RzWgJSh0nveVJlUS8N3k5Rl2TdWekBEUprVasVsNttowBzmKMYYlJCRuMOjigJdllR1&#10;jdR63UAeD0nrPI4OoQRN06zBvyo9U/ABxnT9WmjblvPXL3lz/iaMn4BC6QD+kRIvtptS03m1PgPE&#10;NEAVRuOQpPa3SWK1HlOtda/ensdIW6rd8Xn6HCo2JEspUVLSZb6pWS0oy2KDlEopSVFpSl1QlBot&#10;AoBfIJgfzFG6oJ7PeXNxjXEOXRRB+pJpVWsdiQHydY4Xm0rS+dpxazXbYSw0Cujy4ISbIAJjHMSL&#10;p64KykLiTEfXNYFdAR9IIIoSpSVSBbVyY9ZrMH+fsiwCmD4BQXwOaA0AkmGcOTxDcrDXGDnXWIyd&#10;j1sOUE1nzhDoMkZAtW5891vrKL1+qL48lmf5gTrsLqIvrXUgAxj5zDx/GKocD8/MTWXCNWjd43HZ&#10;HP22tv4+vgcRpDEYVXGbiO23SaPowUVTecQw/3JJEjqSBAnSnglvlq+ZXt3Os0U8kWKdsdxsqm60&#10;Sw17ndf5XhV9LJ8ZI2UY5v4pphuCvsaAkbtyefqvPZ1Xj81drgg8pky+PSZuMiceIy95G5W+4fwP&#10;ARm7VAunfMVYTes+Fd7R3H0H0eV962mK4G749/k8jxFf5GDRsTkxxqDkmvTRWdcrcSfgpyor7hYL&#10;jLWImERa61BSx58bB3CPfff8HHobkMpYvXaXDxUeZMrznQ90MBHEmuLFzoR6Ysqd/ET9b0rBchco&#10;fUodNcVtCTw8VQuZqgn+tkrwu2pffV3WWO6uF3zz7BWPHr6LVJqyKAGHUrBolnjvWK1WSARlWVIU&#10;ZQCtx3PCOtO/Z10d4vDYtkNKxdmDB9wtbrm5veprZ0Ks1Z7btt0ACZVlGYFdLV1nCABhBXS0zQpr&#10;O4TQOGs2yF/XY5Rc/jTAKc3F29wFDH2IMSaeu2oDbGpteGapikAeFscnrZe2bfuaTNu2PdDSuajE&#10;PCCOmKpVTtXtxmqq+TpNedNYPp3fC4z5rxyAlsdMw/jjvjNvjHw4gMv9Rrm9P7dH1nKKz3LCqzTG&#10;pdbUZc1sVgWSS+doTRuA8YS8xXmLF77Pp8BhTEfTGa5uFyxbRz2bU5Yls1ndr1mPDXmgA4/m+avX&#10;PHtxxEx5ZkoEYkjvcNZQa4m0BuEs3hmMI+TEURU6f/Y0pin+6M8uXFSnVzFccYGAcgCo21XP3jhz&#10;pdyYL2fNFjGBj0TDIvp2Z0PNUSnFgwdnVPUhy0XD1dU1UkiquqSqCkzX4vFUdY2SkrqqEZyE+py1&#10;NJH8T/c5vqNtm0DQGGsjQgissYFYVEpsjCmCIrzDmEAsWJUF3/ved3nw4KwnE8hrBGM5ZPK5w31y&#10;H3GPkPRg5/R6592g1i5ijDuIPZ3v88GerFIGoH8I2QJMUxcqrFUflJ5lJJoM42GwzqB1wTuPH/Hk&#10;yRN+9KM/5tXrV7x49YLzN5e8ePGaV68vkIWkbRZ9jTrcjxmUkqiiwIioGB3rK6XSaC36WNi4QBiJ&#10;FzgsUsuQz0mFKAvqmcp8UCB8EyLUcFddh4zkgDmglexezJiO2axA6wIIavOJZEMVBTaewfODQ4RS&#10;COc4Ozniu9/+mB/+wfc5OzujLBTdaok1HUVd8eL1a7558QqfQMP5/U9a/wOSqPvuAdO5MCTUy4Pk&#10;UHd2mK5lBXzyyU/50z/9Mx4/fMibiwuMNT0ZrPfrfR/mJC4p6SircNYJD//+7/6Oj7/9Md/94AO6&#10;ttvId5z3NG2LAIpCYWx4Bq0q5kdzhPCcPXjMd7/3fT744AP++//uv8UtV5QdNCtD13Y0TcN8VrFY&#10;rrhbrDg+OeHo+AhjOxaLa568+y6ltHzxk7+jOjrl3Y++y+mjJzSOUFBXqs/Fx/ILsYM4bHgnl/vx&#10;4T3f8B5v7DxJdxWbOYWIxIzbdeKxWHN4rxD+vCaoS6Bv70V/FI0RvuTkIcNYcaxuvT6f1/FKGIss&#10;5siyMCEEWulAyTGok6cz2KQa7gjR+1hsKXsF9fgs8Z5Axntrv1Vno4/ZNkno3WTu7cl85zBn3dE3&#10;MUa2OEZUTvbO65T97ff5WI0lJ85e19myZyMS3fTfU22c5/m4pBgz3ZX9x5JY7W1ve9vb3va2t73t&#10;bW9729ve9vafou0B8Hvb2972tre97W1ve9vb3vb2O9p9yjpTr596r/tYvLeAexNK2WNK3enn7lP5&#10;Tr/f9eexz3071atNxvwp8oCx8c3fa6zRKAd8jqueszUGQUTFbzDnJ9XD4WeMqc0NmzbypvyhYt4m&#10;EGTzPfJxGDbhrS+63db75CrGQ4BC/n3HFLGGYMGpNTv2XccA4cMmybe5kJ9qIhquxymw/hC8NKW+&#10;keYmbwqUG2A4P/nzY+smn7cp0OUQPJBek89FepbU1DClVvE2AI1dz73RMONSg4cfBYiM+YbhGroP&#10;BDCmIjncq2Oqcru+ZwJqjSo6eCbnaqieeJ8/mQL4TxEbJG0IqRTeB6Xrz7/4il9+/iXz2SFSlVgH&#10;hRJba3I2m/XrSCkVwKTNkk8+/Tmff/YZN+dvepUYpSSqV9uWqedxu+E/Kmen50w+Qmvdq4dKGRrg&#10;jLFbft46hxASrYrQZOgCMDMB37uuY7lc0rUGJQjKrKn5OKp+p4ZOYyxKrf2GMTYoj0hBUSi6zmJM&#10;ABAIIbPm8wCKVUpFsO5aJWitomLjWpAY4zLykjUAf62Guq221DcVQVDwYv3ewlt0bNotNWjvmVUF&#10;Dw+PePfshCdnB5SlDE3nxnB18Zqubbm9ucF5+M73fsisrGi6Fc55tNIo4VmtFqxWK7zwFLMCVRbI&#10;smLZGZq7JXd3dyzvlixXDeiC+vCMdz/8NvXBAV4qVh4WqxbvfEYKEBpdrbUY03J9c82vfvUlTdNh&#10;LayaDmMt9WzGbFYzm82oq5JZXTGfz6iqKjavudhYa7fO1NBU7zG23QBbeLtWVF41UWUrgkGstb06&#10;ndaazm8qJXddR1VVvYpZ7g93xQ5DUMwUiGroo4UQtG274atzlZ30mvUzrM/w5KPD70Gp0LxnvY3j&#10;72NTuWWxWAQlJCnx3lGVc04fPGR1dx0a19sl2ANWyxZlFPXsjJPDA/6rv/hTTo9P+R/+1f/KF8+e&#10;0WiNNx7bWYwzSKXQSkaSA7UB/AFwXmIRtBZuVx1FBJ+WRUFdl7SNx1gTCDs6i1JRNYugqlPWBb5z&#10;aC9YtYbOeG4XBms9dakReAol0CqAAJQMgo9KFTStwa061IHCedk3D6vYWF+WBc2qwSFou9C4bn1H&#10;IQJgX5WCeV3RNiukJDbpy7AvXSDJCA2VFus8ZVWzalo661msDKvWYlA4IVh1Di81olRUVY0uq+jX&#10;EgBCZA2YgZShB0vEz01/To2GaYy1jr5ICoqiZFYfUBbzuI5cvza7zkQAn8Za06tKah186Gq1oiyL&#10;+NmuB1BrHcD0ZaGYAcY6lJQ0yzt+/otfcP7mIqyDsox+cx1jaqUIvcS+PwdEAn5snGsiA50riKpt&#10;Odgwj1+H8dFY86iKiuN0lrKuOTg+CmBlVeA8WOdYNg2V1szKKgB+xCa4eB1fC6w1ASxvDBLB4vaW&#10;y4sLhCCui828pCcwyI7A3AfkMeuQxGksn0p+IClhjcVXUkqKIgCTmqYZjY3GYuT0s8YExdikzliW&#10;Zfy1ivMh+/NOFxpdKqqyQBLIX8qqoiwLHpyecnRyzIuXr3n2zTMa02HxvS/OFXuH5EY5EUnecDsW&#10;S6kJgEweW20rqPktMGtaU1UV1kEidAigoI5ZfUJVKqQwSOnQWlBVBW1r+89IgHcV58C5EJdYa8F5&#10;6rrGWtOfj4IwF1rq2NjsegKDqWfOnz1fM2MA4Knm6CFgfCyPz4mC0r/lBG9DEP5mvJqUJcfj7DEV&#10;PZEpK0cNwkAsQlBoHpJMJYBlHj/ngLFt5dlt5VhjLHeLxe9UZ1l/ZzG6p3blP8m/bJMR7MpRGI0z&#10;/AAI2a+BwX7JazCWbUChc673Y1t7agDWG+YeY/mVQPTA9bclBRrmvL2PDCitydxoPEbzEzm8fKsa&#10;2C7Q+VQOPjZvw8+Yqv3syqfHiB521brysRtTdN6MX4ff+X4Vv6l6zlCx+L5xGfMJU8Dq4XfL61P3&#10;KR3mn5WezViDUDo+sw+kRFncr0QCZUbFV7/eZ94nIqVtcFOaq7xuluK2NbBYTo7JkIhk6GNzf5Cf&#10;Y/3fDz67J5EbrN2cgOK+2sgukr+x2uZYbW9XHfr3WfseJTEFmlXD+etzrq+uOTo5pSpL2nbZg7u2&#10;a6uidyFKqXCyJdCmDerCXWdwxnF2ekrTLFks7/AukKLU9SyQD8YcbwhU7bquryEd1Ac07ZKuMYHo&#10;zDmcMThvETKei27ct42NQx5XDsluxvxKWpfDOqVz9KDX3H/m8UH6+5wIK+XjKVfXusDZbtTHT9Xi&#10;hv5qyi+k169VXNmIYfLa75DEZK1o7SfPpSmA4vA5psgu8rM7gReddz3n7NiZl+/NND8AZVkyn885&#10;nM2REqyxOA9SKKqqBLPE2Jbl6o62q9FSIlAoBNoqfNPRREXtUlfMZwGobUyHUjoQChJyUy8VnWu5&#10;vL2haU85OJhRKYVxnllpOTs6onx1hfEGL4MCvOnrFAMgeswp8xikJxcU9ErwiPDboDjMZC15tNaS&#10;+eEeaB99e4gtyWo74dfOmJC/qAA6n9cVr15d0LaG2bzm8PgwvNZZwHF5+QbrTzg8OKDtWrQSCKUi&#10;aDAoutdVhbUGKaEqSmwkwAyElgFcOKvrQCCqFI/OziJJaSAYLKuKuioD+VjTBDV1pfCRsMWP3DHt&#10;OiM3CY4mzkbhYy027nvvtn42kYYO/WQaTynzdb/O7X0k1fMugNZ1USDLAm9CTu3Vep9b5/DGUBaa&#10;Dz94l48+eg9rHXd3K16+POenn37GF7/6AtMZbGvWe0lpdFFSaNXX+oQQKKmxnUHIkJtJBaCCX8Oi&#10;lMaIQCIpVSD0EJGwgp68CbSukbIMrDOpXhNJAcI6MwjhqaqQz7lYayzLOQiBsR2S4Gu0Ukgl0Vrz&#10;7Y/e54//6Ie88/BhqFtLi2naUPsUnma14PNffkbjLAjVk7YOHcswPhzzKVOEM5sEaSEW8CJcPkop&#10;cDacRS9ePufZb77i+9/9A+Z1we3SIJzDWIeWSZnbRjB1WCup7u0jwdA3z7/hr//93/DekydoVeBM&#10;ALz7WPcOZLwShcZ2Hus6tHYoEUgg8Z5Ka44fPaY+OeOma/Ai1KVaY7lbrLi+ueH49ITWexZNy/Xt&#10;NbN5zcF8xmq54PjohCcnRyyWS17+8mf4puX4yVOcKLHO3XtHtCtHmMo9hyDxYVw3RrCy+XfEtZbv&#10;rfGadDqHhufW5pm5ztLGSMK2yVq3CRvHYrldMd5Wvkn0iemZxXa+mhOr5n4uxTc5yVLyRdbaeIci&#10;IpHD+r4GsQb65+D6MEc61tGnib92/X6TTGL7bnWqf2I4Ztu5dBrrsXs/uRHnj9WHpupnmzFcVscY&#10;vC4R6KRnSrHIsF53X8/F3va2t73tbW9729ve9ra3ve1tb//QbA+A39ve9ra3ve1tb3vb2972trff&#10;NbHSeqeKVfp1ClC5q3FiqAie/m6s2X6tGGMnL8mnwL35z9x3oToFuB0D0u5Sn7mvmTj/dfhZ+fuN&#10;AUzGFGTy32//XPo9eC8mld+nGjPuU5UeA+ZPNTgM52yoVjf1+fcpdO9SQhg2bw/V3saaH3cB04dK&#10;aWNjlYOFhkp+Uyz+U2QPU+OVP0v+mUNSgrF5GKoUDZvahmtrbL0ny9fjlFLMrv03BU6aeqb0b865&#10;qMwyICTolXkCkG8IJJnyQ2OkBmP7P2/UyAE89xFoTDXxTJFZ5KoJnt1qIVO+d6xhZlcz0caf+88C&#10;oSROBFDb1fUdf/Vv/5qirKmqOVprrAkN/GVZIG1YU7PZLIDKnUPFhv22a/nqV7/iF598wtXr8yBt&#10;LNY+w9r1/kmNz9tz4EcVKpLCqrOh6S01qwbgZVCmts7jO4NQAq2L4HPi8mqahuVyyXK5BKCuqqBi&#10;S2iGhaC844Ugdtn2zf5JOVtrhZJ1UM/2FjBRwWjdHOWcwxkLUvSqa0KE5ngpVGyq8kGt1PseK5RU&#10;pkODvYsAUBGbSMfPMsInY31odnXeYztDIaCUcFQWPDo+4HBWURYlTx4+5N2HZ5QaLi/PuVstef36&#10;NabruLm6xnYdH33rY04O59iuwzvHarlksVywbJc8f/mSu1WDLCta77lYruiuFrStwwrB0fEJx0/e&#10;56QqUVUFxQzrYQUoqXE+B9dmjVAuNpyWFUVZYp2PANmCqq6pIkFDs2pomgYhBVKALgqqomBWzzg9&#10;OebwcI7Ao3RQg0cGhS3rYsOZ99ze3rFaNnRdB1JSz2pmVR2aXKUIoNf+8xMQxWGdCergDmR89q7r&#10;EFr1Z0C/b6NqqGBciSwo+E03IA/VnNcAS7MFaHXeIQbnfmzZ7pvWEng+/awxHVppXGzYXc8HEdgD&#10;RaHBWYRQ1PMzLL/h5nZBe7JCKouSjs60vHy54qCYIYXg4/cf8d/887/gf/zf/pLWtNjO0jqFdw7j&#10;PMKrGDusmxO1DqAiGZ+ndXGfS9BS0VqLEoKqrjFdizUGg0daj1YRGCDWgH8JFE72wJ5VG5r+SyXx&#10;GBSgVWgOts7hRQDoWttxe9egpKCuCpSUaBHA7MnHrJrQgCtkAGJ6ArGH9A7hHRJHpRVlUYZGYOx6&#10;jmLzqBWCZtVy11haC8vGYdEYIfAIbKFQukAVGounsQYpQtM8zkcFtgiMcQ4pBFL63pd753CA0mpj&#10;HYXzzMbvo/om9XVDeiDE8N7Tts0GqU16jYg/C6b31TlIwXu4u7ul0ZKuM5RljbUtn3/xBZ9/8Xkg&#10;p5ACUGitQPj4TGE+ZFTcC/MTvpDISG+kiPvGOmShN/ZOAtTIbH/Udb11bufxt+k66tmMsizDvqND&#10;FQVFWeEA5wxVUSItmKjsVskKXSg64zaA53njrWkbrDEUSuOd5fLNOc1yifRQqiKqrsqtOK8/y910&#10;XDGmEDYG9ByqIo4BvZxzLJfLrRhiGJP1AIHo56SUWNbENFJK2q4LABGpKMvgD6wzzOqKQhfIwiOV&#10;wFlDoQsePjjl4ekpZ2enSK14+eIbLq8vMMZRlMWGsvVQmTvNd/rsfmziJhiLKcdIZJKlJt3NveJG&#10;xz/PVYd+2lpLVRXUpaQsJHUVzqEnT5/w1Ze/oigiKU9n8M4xO6h74poQn1qkkhwczIOflEFJXmcE&#10;CfmZkis45uOUwENpbRnb9cCtKEJI/C0B4LENkh/mHHkMPVRtzn82z4fG8ox8Lpy35AplY7WDrb/3&#10;PhLe0ANOAiBik/BlLIZO8zyW94wpSicfJ6WkiQQ5/zG2+X7jytBTCpxjv8+VZofh/hQZWh9LMJ5T&#10;s6XG52OsKgIxFH6LfGlNQjCde4zN+5haawC+xOeV4/WYXTWMDQI7IpnVSC1mSvU9ETLcl7/tAqqP&#10;5eFjNaAxdcBda8xzbPcAACAASURBVOdt8uwhycvUM75N3WFYO5nKa1PdaeyMyn3j2PwNa1lvQ2I4&#10;rIlM1eRy4OquGsnUvKafD6C4QPOgpELGPDcBdQNwSwISKTXeBXVMG9UjyXLsGLZN1tqGKpZ5rSmd&#10;5UNSwqk5GvvO3ttMgXedr/TEE9k4pFgmkbXkBDxj4zcGmnsbQgPvPcbaXn1zaj+MAfp/XzZNwmq4&#10;ub7g2bNf84PjI45PTmlaS9MsenBUAi71xGJC9flBITVd6wL43Rm8CHlZURZ4ag4Pjzg7fcDr1+co&#10;paiqirvlIpAIFWVQ040qpht5IQLTGZzxrJYruqal0MVGHVwpArj4LfBFiXxpWO8dEqNWVdWPf8gL&#10;wJiur+2tVbsDQU9SVdVax/G0aB2ICJVSXF5eDsDobkDMKKKK7cDnZGdV7henfPsQZL/5ejeqRJvn&#10;25ugxPEafB6HjQPa/VZ8OeWrc8B1Uq4uVImxBmsM+N0+LK+LHx8dcXpyTCE1q9UyuycIAG+HZ7la&#10;sVwtA7mc0GipEAiqqqZoHFoVlEXFwcERs6oKP2e6WL+USGRY20ohhGaxbLAeiqJESwnWM5/POXGS&#10;k8MDrq+XyKoIZJs+1CKEKEdr+UP/ngg089g/7Yn8fuE+H5+IVMfIQzZ0dEUk6wSMtZGQwFFoRVnW&#10;tF3Iv7u2RWlFUWiqWYV3ltubK5ZLx81ywdnJKY8ePqSqD2lXq1DrEhLhiaR5EudFnxcyWEfWWlR8&#10;JpNAoAgKKcEFArLVahUA01r1CtpSqZ5Abkiakudz9xHnjsU4bnD+DElyh/trSP4qhMrih/7DQurr&#10;RagD6IKiKrHeYZBRbdsjVYgVpfCY+J+wDm8szjtms5Jvf+cjnrz7lB/943/E3e0dt7e3NO2Su8Ut&#10;FxdXXF5es1ytwMPhvMYj6YyJBIeOqipAyui/HVq48JkQ8hYZFdZD0IoSIKQCAsEiUgWi6FgDVqro&#10;691ehmeXUiKVxKmwHkUsWJeqwjtHXZccHR5ycnzMRx+8z3e+9SFVKcF1tE2D91AWBXhPUWjO31zw&#10;k599gicAea3rYm1HTeYUQ/KOsbx3LH7t/eGa1RWVauHWcnH+iq9//RWPzs6oyoqqLGhMG2pAUf19&#10;E9C7uX/LsqQz8IvPfsGz53/O9779bbqlw3cdzgfSAi8UXkBnbKLxxXrwEoT1SAHWw8HJMU8/+JDL&#10;V897UguHByVRuubw7EHYs3c3IAxts+T26prT41MwgsePHnBYKKyHy+df45Xi5Ml7IQ7wrlci3+X3&#10;hzHU1B1HIobaBawei/XSGTp9HyQ24vVdd8CbnzUkMkqK8Hn9kNE7yeF5OlazyutVY6/v94zz6zsz&#10;Yq4otvO/HPCe3z0LsU081X+OZyMGXd+RCby3fX6c/j6cP9s9DPcRgE3l97C+49kmMhi/xxveBw/J&#10;sXfdNU+RjE+JHqT52RAmSHHIkLwz3n2k1ycCwhQ35u8zRt6wt73tbW9729ve9ra3ve1tb3vb2z9U&#10;2wPg97a3ve1tb3vb2972tre97e13tByICLyV0spU4+NYk2KuwjYFPhh7nzFlu+EzTL1X3oQ2pQ4+&#10;1qA7pro81iiQf68psHn+rGNqSmPvN/b3+fuMWWrS3aV4P3bBPK2CtvkMiTV/2GwbwBRucnyG7zM2&#10;tkMgzy6A+HDNToHb8+8+1hQ9VE5Prx8CfHKA+9jYjAGidz3/FDh7bK7GVMJ3NScMn3OXgsAUGH04&#10;jmNqBKnxIylPpvW367Pysdy1LraAKERMY+iyCK0742LpW3M+BLIPlZFSQ8awCWNMoWEIhprat287&#10;N29jQ5WoKTXOMT841vwyRuYgoyo5vYKNxDpPZz1//bd/i/GehydnWGOicrtCqaBGo5SkLMuoXBoA&#10;qFJKOmv45tkzPv3kZ7x68RLbRbCoED1RwRjRRZqfvok4gtHHCBkEAus8VRUb+iKoMyi8Kqzz1LMZ&#10;Wpd46zDW0LSrDXWkpBZcyPiZUoBwWbPRWp0jB1QBaF2ErqteOSgpXvig+ouPijbhO6cGbo+IzZFh&#10;ATvngmpbr/S+BtB11gRgUVTWcSI0THrnwbk4Ni5TdhO9MrTrWhSWAsfTk2M+evCAQjhwHWdnBzw4&#10;PcC0S57/5hV3izta03F7t+Dm6pLm9o5vf+sjHp2con1YdzfLFS9fPuf1m3N+/eIbPv/qaxrjKSuN&#10;cYJCVhw9PqOu5pTzGUVVg4fWO7xWOFHQmg5nHUVUDFUqqPNsklqk9aE4Pjrhj/6zP+Tlq9dcX12B&#10;kLRNy7IJAG58aEaWcQ5Wi4bb2wWXV1ccHx9xMKup65qqKtFao5Tm6vqa66srmqYNYGzronpTaFp+&#10;+OAhJ8fHmM5yt2wwxgRf0QSg4tqPOcqy5GBWA4L5rEIohR36dR8A6EMV0GEjfO5zcl+UA3ByJZUt&#10;pZaoAN7Lw8U9gQ+K4855pCwikKXrQQjgN1S7hKBXK/RAa1dYpwI0xgo8BcXsiKubC+6WC25ub5jN&#10;IkCm81SyZDarKGj54bff5/qf/hn/8//xb5C+4HIZyBFa6zDOomNMYYyhKIq1L5ASISWtsbTGUBeS&#10;wglKJcEbtCqQTtO0HdY6lPR0NpB3SOGxNihSKSkptaIoFKtVE8gUXGoaV1EhEXShmCtF04Wmao/G&#10;OkfrPK4xzKqS0MgHXVRbUxJUIREyqsML0BEE33UrtBSBREEG32qtx1iHdQRAi/e0Pn5HKzFe0imN&#10;F+ClQkhJqVQAFuigKmlMaPCXat2kGfxNAO/7OGdKykiARASZs9F8GACnIGT8vt71Depaa8pKYUzH&#10;zc0NEBqQIaoqR1XTLilXx/hcqU3VZ6XC3CYg/Wq14MWLF/zkp39Pa1qEEigdmr5lbJ51ePAWE5vX&#10;lRK98p2SQX3NYrO9RO8/lNIbSsPGGLRYk5ekczspqm6RX8U9165WNKsVdTUDFxXu6znOOwpd4DBQ&#10;1zg8Doe3YUyKrLHTWhvIOQjrRQB1qbm8uGF1t4hkFIK263rQ0ToeHYIi3VZMOVToHKpkj+Ui+fm1&#10;qcAXrG3bDbDbGPnZeH6n+vcriiLsm7alLEuc8xRVQakLmtWS+WwW9odtmVU1BwcztBQ8fechD05O&#10;OD0+5vXFG26vr8PZoIpIS7Od/wyVlXMgeAJ3jwHWjTGYLJ4bU+mcInlL7zEEYuegp75x3XTUdQAJ&#10;aeF5/PgBUgoODw9omobT01Nm9Yyubbm9vQ3xtEjA8bCODg4OOD07wXmHteEcKqqybwJ3E7n5WO47&#10;lT+u/7iOlfO8YApUlcY6n4tpZWhGSR6249ZNQPQUiHK93kVUzd0kHUrzmu/7fK5yYEd6lqEa8tDW&#10;CtVhXn4XW4PfmSTOmiLaSuOXx8KbQKM1AUr4fn6UYK/3H86j4rnh8Ou8SiYVzth8n4YxI6wZ5hou&#10;fnAC9+4C+Q7j+c1/8yB9T2Axppa7NV5+DcH3ZP/z9PsqV612zuFEoiAY+pGx+RkHb+/Kd6fqG1N5&#10;YVJq3FwHvieseFu17bHccIrcclfdZ6zmMEXymPKpt13/w1rVFKHmVL1o1zNtgDOyusMussPxdZip&#10;oHsXQJBSgdA4a9C6CGB4BFrpEEMIeiXYRHAiBCi9PtuJEMax726j6jApX4wEOC7zyemMS7WX3A/k&#10;9aohkD+P8ZWWAZSHY40lzsG7Him3619DoOSUauSQ5HOq7rlRK/MePwEemqrL/j6B8GPrRYgAOl4u&#10;Vzx//oKHj97l+PgRZVEjVQPeILzsCdOIAFyX5tem8ZEgQ3ZhvUGXirIokBpOzQnLxYK7uwbn4jya&#10;Dh0krbHOYaxFZT68KIqQ83arQGpmOryUGGuC33VrUL6S99cCQ7wU5ny73hjqJLNZjVKasizQuqAz&#10;AYgdwOEeJXRQ4vUSTyC0cTaA1WQk/BFxDKQUVFVF13UbZEp5DJ09IYm9cEiCGMCnsfqR1qHzO+vo&#10;48CvNfGJiGOhtYqq9W4j7w5n0JowYEje+Da1vs1YKBFn5DFbVheGjCDR4a3rz6wh2E8IgU0kghGY&#10;e3gw5+zsJAC0bRMzF4vDgfR0zlIoxWLVcn2z4vLqjocHh+hZACcrqTk7qfijP/geb25XvF61XN8u&#10;mM8PQu3MOLzyKC0otKa1HQhJZ1xQhQeQmlIF5fIjLzisS8q7FU3nUGUACnsh8FLENRTnOKps52MS&#10;5kNtgD1znx18cARd51VivwZKEvPd8DpizS4DqMY16lPdOVc/DkcB1lts21FVBbPZnAenp7St4e5u&#10;gfVQzSrqukLJY+7uFrjG8PL5c26uLvng/fc4PTkJRExS4VPtMsu/yjLWRMhjJo91m/cwIdaNOXTX&#10;hbw3klo5R68szoCYYZjr7bpbmCKwSYQf/RmU1JPT3UqMIp1QcYxFBMuKDPguRu/ldE4O4QArKVUR&#10;XKn3SL1WUjfGoKTEukCs6T1YB8Y2CNtRVjXvvfsUkFjT4n2HMQ2LZagZXt/ccX5+wevzN1xd34Az&#10;qLrs66qhJttFH6xo2rDGi6IMxKMuEAEmMoVAPhlq5onwxnsRaojCoCsFsWbmnUfrKtS+naPtOkCD&#10;d9S15tHDM9577ylP33mHRw8ecFDXWGvomjYSgEZSHASFEiil+cUXv+blxS1CykA259UkwdAUUdIQ&#10;SDt2zuc5r/cp7op3tj4SuTnLb77+infeeYcPPvoWXiq885S67N/PGJMBnV0AIiNxqYzqFJcXt/zV&#10;v/kbnj55j9P5nE4skFZgnMU6j7OO1pmepBLvccbGPSLQXlNVhzx9+j6fiH+HwaCExDiP8VAfzPhn&#10;//W/4PT0jE9+9gmf/Ie/YV5qCglff/2c5cpwfHqMcoFwolCO1flzCqU4OHtII8BIGWpr1o3WdvNY&#10;fHj/NpZrT93TDs+b3A9u3mfnNB6uzy/yHHQ7v7cb9YH1Y/meNGWY94c6FfGeQ2Qgdr1V+x7eb+66&#10;i8//Pj1XuAsJvll4kREEi0hMks5x0Z/r6RmdS4SQyQ+RgeLV1jzF6n3wp4k8YnBfmMcAQ/B7Tojo&#10;ozMWgPFdJBGV0X8mgrnwX5qanqSO9fNENuV1bC7HScpCbY7+/BzmCm9TcxiS8ff1tWxVebEmnNyc&#10;4/X3yu9dE3nJWB6c6sd729ve9ra3ve1tb3vb2972tre9/UO2PQB+b3vb2972tre97W1ve9vb3n4P&#10;NgZ6yG3YxDjVuDIG7ho2wk81t6bXDMGmQ7BH+qwppa38GdPF6tQzDV8/fJ6pz5tSTB8bzymg+fC5&#10;p0DJY6pKw892G0pT9yt8TamvjbHzrwEAcnBJTmw6GAf4/TZrbwxAP6XkM/wuU6CKIYB87DPzJpJc&#10;tXDY5DDVAD+msnffvO9i3x/bD8N5HNuTQzDQcE6GYzZsZMtB/2PPMgSDjzWyDxtYxlTqp9boWAOE&#10;n3jt1HiM/X2uPpAD4cYIB4a+a0y9bqhQMQVUGfMBY68ZNiIN/VT+fYbqIVO+9751PqasqcuS1jiW&#10;yxU//eTnfPnrr3n4+B2kFKgyNDDr2MjsvKeK4Pc0nkop7pqG5+ev+NmnP+fLX32JaZp1M4+MABTk&#10;KNHCuIKF2FKLFELgYlObzBq/2q6jbVuEkBRFgS5LFssVy8WSrmsTkwJA/9xSSowzQdVb6tBYHBXX&#10;us703y2N23qcHUpqkvJxIAEI6nqhiTw2WykQPgKREtwmKho7G4BteBNfb/He9aDgoBqdPm/9q5jY&#10;O0H91OOtQzpHLeHJ8SE//Nb7lDjaxTXHJ3PmM803v/k111dXdE3H7WLB+cUbmmbJzcU5Z4eHlCoA&#10;OwpdcLdsePab33B184bLy3POLy+xQvPg6bs8fHiK0gpZ1Tg01kHjHMvWIl0AJQskXrqomBQA59YF&#10;MP8aWLRuDoMAepUoHpw95OGDh7Rt06sUX9/ccXl9Tdu2tJ1luVzFhuEqAvg8L1+eY61BS8nh4QGz&#10;2QwpJS9evMJ0HQeHB7RtaEI7Oj7G4bm8vuHizRXz2YyiLBFS0LZdRrRi+wbCQkmMafHWUhYFP/zh&#10;9zmr6/B33vcqM6FpO4DMN9SBYuedHJxhKfZJzWZpzw9B8Wm/OBfWqpBBKSv3zc6Z3osqLWi7JdZE&#10;xWkcqT3ZmHbDF8iovuWcp7UdMr6NcBIvJdV8zmp1wevzcyolOXtwxMFshhaKpm2ZH87QSEoFf/HH&#10;P+TV5TX/z7/7CcZEtcTYLOuc3lBx7kHaBCVf6yzGpmZti3OCuSKqxCvqWU3TtJjOBtCRkxF8FJqC&#10;lYyN9d5QFZrOBSC69Z5V26FVAMgL75F4lGStOiY0xhuM8Uhl8TLoY7ZdizWWWa2pigIVQdgyNobK&#10;CGIrC0WhdWjCdx5nwTpBZzyrzmIQrLyjNUSAgEQUwZ+kxsikKurdWi04NPSrviFS9E3HGYjceqTU&#10;G43LCRCaAKDhecMY6UKjtADCuFpraJoVbduitcKYAI7ySZUtNsKiZAbEZ2tNhnXp0Urz8sVLfvHp&#10;p9zd3YIgAMaEwFqDF2neg+9VQlJo1eMQgyq23SKzGmsSbppmHW9ESORw7zgXyCvyc6Wua5qmoV2t&#10;KHRBVdfM5gfMDg7RVVBhk0pimqBSKhJxDOPqwFprbNcB8ODsAS9ffMOL5y+CciPgrA/N9GIAJo2g&#10;3vReWuutuD4/J9N5OAQzDOOB/HzNAYLDvCo1og/ztKmYuGtbrHNorQJ5QhnIRoIiaEdVSk5PDlku&#10;FUeHh0GV0MFsPuPwoMZ0S2ZVycOzEwohefPyFbZrw9hIhelMv1bGgBobSvQbQCQXwAFZzNeP2z0N&#10;trsUaMdykrFns9ZxcnSMaRuWywWPHj7izVXDcrWi6zqapqGuKqqqxNo6KLzG90x5yPHxEaenJ3jn&#10;6LpuY3/ZeBalZvOpvGAjlo4ArzGSsbyxfSqOzEnW0nuP5d9jsemW4vswxwjyiDvj8K3vmTV2J0X3&#10;IbHDFCFa/szJh6Q4L2/yHqtP1HX9O9VZpmL7sRxumFflwLkhsDcHT+8ag5z4rR8T6Md/PIdgrfbG&#10;DjXwLJsZ2ztjJGLD9TNVg8jzgq1nHMTF6zxhWhnb+QjOFHJSAf2+GsxYrWII3hj6zF3rYdvv+L6+&#10;suv5hnWCfJ1MkSyM1R125dS7QJ1DAsYhsUi+f6fqWClumCJGmALf5989ffZwzIfP8zYq4sm/Jv8U&#10;SN5CDBt8RMh5tQq/BqKiNIaJgMNuLlIYJducIglcg3sFUqgNAOOQmHAX4eLYOglEPDIDDuU1J7Gz&#10;PjcWb4zZWhXdjwLCxuqhYwCc4bn0/4cC/JAcqN9DNhDUXby55NXLV3z04cdoHUjPurtA6pbHR1P+&#10;oSxLjAHXdeA9XWdCHeVgzunDh1xe3eG9xTqHkBpcULftTIeLAPg0HlVVUVUVbdMFYpyyDLmJDess&#10;J6fJa2BT5JpSChC+B4X1eULcS1VVZeRR4TsWWoeagxCUZRlUUl2oY1hntpSr+/2PwBjb5wh5LOqc&#10;Q2tNVVXreI4EnOoGvqZfOKGekvIDITbYMcfIMHMyHGvtaJwdxnANGhwCQMeAZUN/NSSsGvNnAdgn&#10;d8YLUkq6zmJM26vfju2dBIZWSlIWBXUVlKOVltiu7YlLh2BrXVXcLVsurm5pHp6xVCtmRRFA2M4x&#10;q2Z8692n3DYd//bvP+HGmKB2PlM9QtKbAIIUUiDQLJqOprMB8Kbi87qwbg5mM+bVCuMA78Jayu5q&#10;tokw/JYf6fPbDX+acn7fk04mks81WWBeh2FDXnfz/HJ9MJPnjono08XXtq2hKCpOTo5YrlqapmW1&#10;bFgsVjw4PaU8PeHy4oKb21sWd3csFws+//wL3n/3XR4/eoyLc5HmZl0zXyunT5Gb5Wsyjwm3AI6R&#10;iHN49zMGbt8VJ6TnyNdyImkZzsvm7+kV6dOf+1oo23ceea017XdjDNZYikKDliO1cRvXdPhzIQOR&#10;RaiDBXIPaw1dt0JpQT0rOTo65vEjaI2h60Lt++5uwcXlJc+fP+fFixfc3d0FwotCx7XpqJQOa40A&#10;NNVaoZDYSAYS8hFPUReYSBxY6kBAaV0gTlBKUmtNoXTI+aOy9eHxEY8fPeKDD97j8aMHnJ0eU9c1&#10;hdY4YyMZWoeMhLRSSKx3SK0CqaTzfP6rL3HRR0npt+5kxmKD4d3O29yDjt2D5T+rtUZIaNqWL778&#10;kkdP3uPw+JgD51nc3fVrqSiKfo4hqskLED6Q1imtWa1WfPKLz/jOT37CP/2TH6Glxnc2cQVtPMfm&#10;+RUIh4w11GXFu++9G8njQi3AOotxhlXTcLNs+N4ffsC/+OADTh484K/+7/8T3y04nh/y8tVLjs8O&#10;effhY0pdMa9LbrqG57/+gneVojw5oXOGtZsRoznE1B3wLv8/FvuPgemHhFe7yAum7jCnPnv478kX&#10;JDLpBDrfzC/H7xPHvssw9srv6BLh5Va/QSQ5G8tjxtai68+GPB7d/vwUr/R1V++jL1nX3taE8D6S&#10;+cqNHGaLRN05cHH/e9sTb2qlkVL1RGdOZDGKs1t1zo0Ygm1y6DHfO5VDDdfV2L7P/f64QvuaGCER&#10;ySTypaE/SeOa8othrrZXgN/b3va2t73tbW9729ve9ra3ve1tD4Df2972tre97W1ve9vb3va2t9/Z&#10;hkDWMZWA9OuwgWaqaXHY/JgujYdqyvc1HQ9/D2w2lQW5pV6hNW/CZgdYIdmQcXxKKT5/jqGy3Njv&#10;888ce4/89VNEAVOfMdbQm7/P8CJ7lzLUEESTP3dqqhqqp+Vq2kl9ZK1EnJ5DZI20+bjE5rIIhE3q&#10;oVGzJDYwDZsZ3FZT6ZhCwrDZYkzBfeqifQpsP2xqvU/V7m3W7dsQBEx936kmtbHm4CEgJAdUjBFV&#10;jDWx39f8MlQXnCKYkFLGZrmwQ4UfAbh7soY61iC48BO9uqdnXAF+7POHgO8pFb/7G+L9TsKIscb/&#10;sfW05efoZSg2dslUs1Q+7sOGto190KtKBFAdW2qzUdpRSERUTe+M4xe//IK/+/uf8vDx49B05xxK&#10;pma70GxcFSVSqqi4LlAImtZwcXPDJz//lF/+8pe0i0UAl8rQKCiFWCtuEJXy4kT7rAk0qQlKn1Tg&#10;k2KHiIrW8T1kUA9uug7vJXd3KxZNh3XB7V9fXXNxeUlSFtWxgTGcGT4CqleYtuVgPud4fohSEgOs&#10;TEtnQsN1URZ9g5NSQZ3MW9ODIpQsEYXBOYsxDmOi4nPo7kUrhZAKY30EvodmNWMt1nR425GUmNMe&#10;kEJiY8OUQARFwNis67cXZgAtKxEAzjh8c8fjh8f84KMnHFUC33bMDmfUdc3N9TXn56+4ub7h6uqa&#10;89eXLFZLjGk5Ppzx4Qff4r33PmQ2P6AxDd+8esHdYsGyaTm/vOLqdsnZk3d58v776EJjrGXZmaBe&#10;6EVoXpQiKGwKEN7hTWhQTasuX+t9E21Uc0l7P/QtW6SQFIVGSUVVVRyfnvLEPMFYw+1iyfnrN9xc&#10;3YIX3N7eYp0F5yiLEikl1zd3XFxeYZ2j0CW6LFk1LdY6ilKxaoLSe7tqcc7TNB1aKmbzOUiB0oq2&#10;bbNTzCGFxFlJVRY4GxTMBQks4Qn9gCKoexEVMqWiVwj0iRhhDc7M/Umu6JOf1T7+Z5NCJAHIJXyK&#10;Y6IPjn40EEWkmMVGBT6Hs7GxWqgRMKSIJAwRtITGGkPXhkZHawyN8by+ukFIQWM7Hp2dcTCbUwiP&#10;R3J4eEq3bChqyX/+ox/wy19+SfdyQWsNnRYsG4fHIJVEq3INgteyH2UpJFURxmHVOZrW0ShPXXhK&#10;raiKAqkcrnN445ASDA4lQ0OykOG7GxNjFFw/9qvWRIU3KIrkh5LwbSDYIKplOhc085arFpDMZzVV&#10;KVEige4cQoQGxqLQqKQ8FMErnfW0VrAynsbAshVYDw0eLyS6LHsAYvBpup+L1FyafGU4f1xPhCGi&#10;75ZSBPXH7LmDdlEkoHDENSPQUvbN4kFJTyFFADB752i6Bu9dULDO41c246YAlg4g+vAMqdk4qLCZ&#10;rkMXQRHw2bNnvHr9inBSiPBcQq19XjwfIOYVMT5w1iFlJJ6IgPt+HwZ5+PAsXYdWKmtyFQgvkV7g&#10;TARDR1+ZQN5a6wjyLyiKpAalOD55wPzwAC8lnemwscGzWdlALiIELvqosihRAoyxlGVJUrhL+/Wo&#10;rtFK8fzZswAO8mtFMinEAIyxJjrpY8W+yXU8x0iazcZFhSmxjpGElIhsTycA05Qa8JSC1Vg8so6z&#10;A3hqsVwipeT0+IR6ViOkYLlcorWiqgoOZiVVWVHXM5CaxXJB1xkeHZ/w3juPOKhLvvzqa95cXeMJ&#10;xCNBkEsEn5UBOjdjvd4Lhte5QDYSOWa2weoRUjgGuO3Hei0hTVLBZgoYItbx6uaYec7OTvEOXrx8&#10;w8ff/QFO3nF1eUOhFKbrsMbhRDgzy7JCKsWqWUWlQMF8fsi8noc1h1+TXDgXlM/6IHka0LlNxpUB&#10;mX0CnoueQGcsZwzj6rDW4byMBBACJSTrpbu9noa5WBiuQAjinQt714u1Am0a5gQA8uGsVZGMZ53/&#10;RAIYIfDORtVc1YNO188jehKaMcB4DsodEkKM5RPpV61+d+DlFMD+bQi9YBOs8jag0DyXHSNJS/nU&#10;+HtsngG71tmufCn/vkNCwun1uu1zthWKxVY2OMw/hzUP51w4T2JOOgVo3wU4nyIZHHuG3wboMgjt&#10;7wUwTOW9U7WHIXB619oZ+v/78ttdtYipWtXwc3bVvtLPDwk+hrWzsdrafWO9/Z1Yn+U9SUTYQ1oW&#10;gUhFCOIx3dMTBf8UYkHnbAQWJ8Du7jWQEwCmHMBZu3Fu9UrPMY/cRcAwVg/MSfR21UTGwPm5/3Aj&#10;SpjDecoJPXedUVO15+G+narB/b5q4KNrWgQf0TaG3zx7xh/8wRVHR8ccHs65WyzocL26cipZubhO&#10;EulUD06WCi10T9bRtC0IwcHJMbODOcZ0XN1c9zGc8x4TyW+GtZ4AnLI0TUPXtWvwoPdItSZo2rWX&#10;NmvfodZgR5WOfQAAIABJREFUne3nTSnN4eEhBwcHPUAxzWtOFpoAjM45vFNBmTeS+iSCFesc0itk&#10;rMclUp+qKjDG0nV2A2CWnjsB4aw1fT05AeP7PeW3q8xT50g6P9Nn5XHxNmFqiCNCjTupkYc8aozg&#10;NryHgrXuc4xD175k80xLz2nHa8uDWrx3HuPtRm02xQJrAqoCKQUPHjxgFkn5uljjyH1mAv77SEjY&#10;Wc/z83O++8ET5lqwXEq8r1BKo4Xl0ckB/+i73wJr+Mmvfs2blUEKH2JYBEoovA1K7rqacXVzzvnl&#10;LY8OD6lliRYhD9VSc3Z4wPziijc3S4QXFEoTF3xQlJWxzmEScUM6/+VG7TmRL8h+HlJM7Afkqy7m&#10;wmFQXX8/Zft5Ga+zbxLJrGNaRawoRNBfUAM/mM+YVTWdsdxe33J9eMvTp485PTtFa4mzHbe3gajz&#10;y69+zWKx4t13n+KVDXGISGMRwNrD/ZBiAefHlZKHv++/S/Ql6e9ykOp9Z+UwLkvvnXxBqJvInT/T&#10;P2c6U/KbuhEyViHyOyTZE+SJSEwgB8BWpTRFqTGmxXQBDI4AazuMaSPIOtQovK0QMvgT063WfkBp&#10;Dg9mHMxrHj96wPe/9x0Wy0Wsk17x+vVrXp+/pjOrUJcWCmscq1VLZyzCO6pCo5WmM2HutFIUSmBd&#10;AODX9YxCFxjbYU2HlpJZXXN4eMisnnF4dMgHH37I06ePqOsynCXOYTpDs1yuVZYTkZsQgWTUepQM&#10;vvXF85d89dXXfdweQKdq40xOdyJThFlTMdewTjBGCr1FTOCDf7i4uubZ8+f88OwBs/kB19fXSBHI&#10;aLXWAwK7RHhheh+ltebN9Rv+9u9/zPe/9x3eOTsFY5C4oDY/QgC1BjMDSmM9vPPOO1SzA7wJhDPe&#10;hz1sGvj6mxf8oYPDwyP+/J/9c2RR8pf/6n/C3V5xWNd8/vkvsW3Hw5NT3vvwParO8M3PP+NFUfJe&#10;/V2q+QHLzm2B33fFnffFMvflIVMx2FpdfJOEZYokMfcHY+fnkIR5+DNT4OUpgo37+g3Subbpn5hc&#10;Z2M5366xG97tjuUsaQxTjpmU41NstB6P9V1r13WBEGjkztETiY99qKdIGe49tI5A/P5uTPSkgPht&#10;MoX+u6X61MCXT90V37ffh4TpOQlSnrMP7/vT2bSZV26fLUopiqLA+0B0lJP9jhEn7m1ve9vb3va2&#10;t73tbW9729ve9vYP0fYA+L3tbW9729ve9ra3ve1tb3v7HW2ssfC+Juf71M6HiirDZmYYVwTbBTAe&#10;a9J0RPBMukj3oZGIvtFmW2E1PcOU0t+uhuNho+3w73e955QK+fC7jymejREHjF1wK6X6Zsi3mcvh&#10;PI5deA8bKDa/+1bbIWtl3/R5w8/KG7bZ+P2AwoCkLDBsupi6xN/V+DDePL/dUDFck8PGgLE5z9f1&#10;WNPp24LepxqMpprK72PPHzaujDW77dr3u0Aa+TzkYzQGhFmvlEyVhk1QfgJYp3/3G5KC6Xm2v+OY&#10;OuB9ZAXDdZA/xyh45x5/MFS8H5uDtwXY55+TGuHHGluG77lFzJE3GQ32soygxaTCY63n/PyCX3z2&#10;ObPZvAcQkzWnpOY57xyooEQshaIzhmXT8dVXX/PrL7/i+uIS4VzcywqV+d2kGiYHQL68ESbNs+wn&#10;fe1rQuNPUN6w1uC8w3rP1fUN19e3XF1fc319zc3dHfWsQsUGujSvbdvQtCvuFouoGK8oi4q2M9QR&#10;RFmIEiElZVkyq6sArItANymCOq2LitIu+q2u61itVjRNi1IapQpM1+KEwxNU9pztIog/AOGd7SAq&#10;v+feNEJBcQn0IGQPhHQ2KsP3Yxf+C42SLTPpKaXl8VHNyaxEC9BVhTWGi/Nzzi+uOH9zyc3NHdc3&#10;t1zf3fLq9QVKOB4/fMRH3/o2RycP6ITn1cUF57fXNN7z+uqWb15dcvrOu5y+8wQrJG1raZoOL1Vs&#10;Tg1APRvVx6WQUYFJbmziobpXAhpuEG9I6LoWKwLxgPM+qL4bg3EGXWgO5jVH3/oAbz13tyuurq55&#10;/fo1bduyaFYRPKyQQD1bA61tHEPlHLe3dwgCEFuVkdRBxNYyERqRQ/O97FVihfcUhUZrxaMnj5nP&#10;Z/08iBHOFyEkzse2+AhOF3IbNJQUZKy1Gw2AqTnUZ3BYIQLZgFQyO0fBWoe363MogIgD6LgHhXoR&#10;lNNFUF9ag2noG/3D+g6N2c5YrDFY02E6C6qmtSsubpe0psNYy+OzM86OT+lWDa2EqqxZrC555/SA&#10;f/KjH/Dqf//X1Aqc0JjO01iH9zID1kicD+QCAtk36Yb5io3AhcA4wzw2BUpVUM8Uq+USL8AYECqR&#10;MICQCqEEzhm0CoDozoY1Zp1j0XQUvghEHRHYKbwFZxDOo5VEK9BK4q2nKEsKLQMg1QXQbdiBtm+o&#10;N872DmvVOZoIfl+0ltZJOicQUkEk1BBRPSmyemwo7AbAh4e84Z01qCQAP0WvJJ5UrXoQdNyDIqCJ&#10;0UoCDq0iMJTQiOmFQGsVyTk8RVFsxINCCJRIpBaiB5y2bYuqqsBWEcHwQa2wi+eN5Pk33/D5F19g&#10;je0BZNZGMH4GPhEbgSI9A06v5lWU/bqXck3YJFxQU9daZ43UaxIJKSXOhrkaEvekMTPG0jQtx0fH&#10;lFWFB7RStNb2gIpwBjik1ui82Rr679F1BmNsAHALjxRwcf4a7z23t7cgAuGTGFGIklKC9CRiqD62&#10;EpHAZtCM3JOKRcC3iDG7VJF4LH73YYwyBpQcAziMxYZ583y+RpUIipOHB3OKskQVQcXTO0ddFcyq&#10;QK4wqyqOHpxhrGGmJR+/94TDSrNYLDl/c8XV3YLGWHRRhj0Sd5fLFEQ3xyY7Bb3fUAkbflef9vhU&#10;3J81Ha/98m71ZD8SAyYMznxW4ywsVx0npw+YH57QrX6FlIpClxhjWa1WWGuZzWaUSqHiv3kfyGxs&#10;Z6AqI7mBhwRY82vF7Sll42mirPVzxkwsriO78boeXIpFKLkGBPWNz9vAlbwZf0g2lva40gqtq6ie&#10;2UZwUmK68n2MJ2UAwYtMTQzAeREJXFI8GIBR2znikBRNRrXVdc4wJPIbI/7KY/qeiOl3tPty1Cmi&#10;tt9GTXnqc4Y5Sg+wY1zBPHzuJqnaUC1ySt1wKu9K3yWf1yGQdyp/llJu+O8QB21s1XvB7Bt7Z+tz&#10;fV9zWP9+XbMYzkV6pilVzLcFv4+P4fh73AfIHwLC7wOV36f+Oun/Rup+UznvGNhmF3hvanymiB/f&#10;prY5RVy56/slAJaM/llqjTU2qltanArxdSCsST4iKN5aZ/scO5DFBOVY5+wW+HBnbWYHYGXXvE7V&#10;TIf+etfrp/bs2/jBMdD7VM3zbeZwijjkbetsY589Rgax+XkSoSQ2xnCffPIJf/Znf05RFNRlFUHJ&#10;DkcAIZZSYbzDZrVSpQKJWtc2CHyvPKt00RM6FkXJbFazXK5QSlIUBUoGUPPGPgNs27HqFixXDXe3&#10;t1hrEJHEJuWYcktFez1/w5r4uraS14gks9mcqqq2xivF+BtxqLWRsBC0LPp6Uz6uXddtkL5JFXys&#10;tW4LSJ77iTAGrq+TbM7ZFNxwEzyegKNj62W4ZtZ5qAgkFqwJl5K6+Bg4cFgHzons1sRYNpub7XuR&#10;DRB+FosFgjJL14XaitZF9CmS2WzWv04pyenpKWdnJ+A9V1d3mC4ox7sMON7Pp7e0tsOUJa+ub3j2&#10;+jX1k4coYfHSURcleM9cSp6cHjD/ox9wdnrC//vJp1y3LU5qjJeUVY0Uks46LNAYeH5+ycdPn2A9&#10;SO8RQiG853hW8eT0iJc3t6zaBqtLpBY9waN1kWSAnMwFhHA9eaccAbyC62Nj2c+FyYg21+eqx/ax&#10;/lApORCI0uefxNg3kYkGMj2BIJLPRTK4WV1RVRq9Ehhnubi4YDarePjglFJ5lAQlJNe3d4DkxctX&#10;dF3LB++/H+ZYKgqtsNbRWduH2Ot9unnHtOtewjkXcvoI0BRSjKokT92z7SJW2SAwyvzGVPwmdsY+&#10;vt/DYVxl/6f8rEl5v/Uii9LCf0orhKwoywrvw/pJpJOBULkjXIlJqnIWSCCdpesatJb9nVn6PGMs&#10;IDiczzg6mPHhB09x9nssFndYF/ZP03SsVg3WEmrMztM0LV3XrnN6pfqcp9DlGuztOspCM5/VlCrU&#10;LcqiCDVUAdauWNwuYs0ugPN1RjiSr/1Ul3SRrOXTzz7n/OIGv6FevUkYMLzXygmwhz5oeCZOgZmH&#10;d4ipXkCMta21fPbLz/jgww85PjpmNpthurb/zLzeuX6/kLMZY4Lvch2fff4LfvrzT3j4X/4X1Ac1&#10;3RI624EXowDvoP7uohq94J2nT/noO9/l+ec/Y16UnB4fc3p2wvn1Nc+f/Yarm1vqoxNu71b84Z/8&#10;Ca9ev+Rf/+X/guSIqqo4v3hDUShenr/i6Pj/Y++9nixJsvPOn4uIuCJFZcmenh6BAQYYgKSBSy5p&#10;+yfsH0zbx31ZW2HYgSAxqtHTurt06rwiIlzsg3vI9LhZvRw+IY5Zd1VlXhHh4X78nOPn+74TVoXm&#10;+vw1xfGKp5/8nGUWCDAcaWIgpdRAQfwQ6VfqbPKhGGsq/pnKH8Y1pYZoLwVKTp1Bp3KLfs596Mw5&#10;pQp/KJZLEafdI4k9cD7az1dTpN/jOS56JH/dGdzwGWWZPph/t3uLEFgbew5cf+w7orOg+A7YYZzu&#10;vEMi78U1Tc2rGef+s2nm2NTZYirWSpEK9Ml5+2e+/ZpKv17R5TUqeYbeAOAF02f2s80222yzzTbb&#10;bLPNNttss832r9lmAPxss80222yzzTbbbLPNNtufyMaH4c3P+o02YyWuKSD2sLmuA0/0leH7NmaZ&#10;/9CGVel9OBqOjdGNIm7qtVMNmeO/9wH843tKXe/4Pvp/pkC0KQXz1Pj3D5774PNU08lAKSbR6PmQ&#10;ykf/esbN3ePv6Dc9DD83NA51jWYi2Rg9BhinyAMONff359Ch55l6/ikVzA9pmG/G4pAS+NRcGF/D&#10;1LxMgQCmmmKm5stD33voz1QjQgok/hC4YTzv26aIA2PbAtr6DSmJ6xrPkdR6OARG7z/zqYbz8fye&#10;atJ+COiQet8U6CXVZAIMGlZTz7X/2mZdSCkRvgPFNUC6pkGleU+jGm2cY7Pd8c///BvKsuL45BTb&#10;U9kbNr0ERRtvDVpojPfU1vLm7Ss+/d1vuXrzHqq6BY1orVtwTdeYqdtrbdSYmoarprG6AR6M77u5&#10;P6VEUGmXEmNqtpstN7e3vHv3juPjY061Rkg6ZeTY1LXd7tjtN6HhDlgsFmRFzma/ZXW0ZnW0IjNV&#10;q+rsnMV5g1ICawHh0Vm49rquqMoAqN/t7loFvwC2DwBIY2q8B2Mdpq5jU2ZQKffO4uL1Neqz/Qbr&#10;/j33Ue+i18jr4rxRQqCV5ER5Hj8+5riQFDoC0+ua9+fnXF5dcHl9x+XVDdfXW16+fc/FzQ0nRye8&#10;+OhH/OqvfoVHcH27YYPl+/fn3O5Lrq9veXtxjVUFi6MT9sZhrUdIhUOHJlPne+tbxfsYKh+m9tL2&#10;3hE9ogLfKk57F8gF2n0TgfCeqizDWBPU1PNc8ez5E7Is49WrV1xeX1MUQY0Y4O7uLio+axaLRQfU&#10;9Z7FIme1WrOIzf4yNi/e7TZtM3SeZQHgi4/zV/Di+TOeP3tCaOK3XexC0InrGtREUIDuKcc1rx+v&#10;4xbs3iO96TfEN+PSV95p3gNEYgU3UM2x1g2BXtFX1VWNNb4Ff4bnEp6GikrFPgKQm3usjEOqAO48&#10;v77ibheuIZOSLK6ZqtyyyjMylaGk43/+t3/O1998wz/+7mucl1QKHIG8yFqD9/FexBAU3PePUkpK&#10;E5rRVVT0zlRURlcijK1wVHVYq8aE1wkRCAvCKwRKglcyKE2b0KwvpUIJy1IqFhoWmaYqK5SU5Foh&#10;vEXlCqlBYlEiAKTbPSieTJR1jfNQVjXGenYVbEogy6jRyLxANko5HqxgFAeGNkfnXWKflMn4oplv&#10;1jYq5L3fjUhogu+Ma5HQjJgXOZlW8flW7T7czLHG/7dN97HhsvmuBvxtvUP1mjSLouD8/Jx/+q//&#10;NRKNBLW+Dlg7jD1T8UUbNzRq6O2Y9FRI/VChLwC01aAJWwgQSlHVdU+FqNtznXOs12tOTk/Jsgzn&#10;PVmegXEtsYdzFmMtaN36+LIsKRYFRZ738iKHtTXHx2s2tzecv3/Pfr8D4cjimPXzo0G8M2o27ZMD&#10;iFEc3gdrjMdRKQViGjA4jvunAGYpS702ALRDrFIsFlGJUuGs4/j4iGWhKPd78jxDuJpVofnkR88C&#10;MN57dmXNxdUtF5fXbLY7lC5akoD2+Y1iNSklzk8TfaXuPewV6eZr34tDpmLue3HoaGyamEJr1c6R&#10;LMtZLBYc65y/P/97lFIsFsVgXWqtG7GvoAYfwZTNf0JKTF23YIKW7G2UP/QVXVMAr1R+Mwau9z6g&#10;0R1O5x3Rh4yJ5VIxdvN9SqrBfU8pSo/z3sYn9UmqGgD8VD7SX9+pvGVchxgDusdkb+Oc4U9lU9d3&#10;KKebqomM3zveRwfxZD+/hAP31jX9p3L3D/UT/e9rfPAUYdwhEHSTKzbXYIwJJAkTeVpy3GQgmvEx&#10;Zh0TMjUxawNQaPacQ3lkKuecyi/HQLJUXtgooE4pbE/VAlI1naln9kNA4R+i/D4Fcpma4+M58RBB&#10;ZOrepmojqbpYqp7xEPCiI3IUHWGOtSjXKbEbY2Is2vm0LNMsljlSdEQGSslI1uHSc4lhXaSt5eEn&#10;a5U/dA2mCEpTzzLlH1NKkYee/zQJyzSpYso3pnKhKSKbPrHiQz6l8QUiMV8Ga9IanAvg4fPzczab&#10;DScnp6yXy0hYFtTMtdJkWoO1OF+3tRutdYyBJUKEuFwqjVQ6gP+c4fHjJ2y3G5w1ZFkESEdwVEuI&#10;FnitMDH2tMaitcJ7R6YVde1ijOCTsWK6ZjtcD2E/DzlyHuPa7XbbEqUVRXGv3oQAL0UHSI0kWcHP&#10;a+q6pq5NJFazEbgtWuJDITxCNurGDuvq+PnDundDQnioln3I7zh8q4TdxE42kotJHeuPUoZc3fu4&#10;dtMkmNO11/vzd0xck/KzybkJbQ6ntaau9iHXznKyvIh+JmO5XMafZxwfrcjzjN12i3MGW9VYG5SU&#10;Eb4lbWvBxU6CzLBScVMaPvv2NYUSqGePybI6xKauxtQ78jzj6emaYvFTTo6W/OPvPuX8bsfOWrAV&#10;Pq4l70AvV7w+v+TqbsvpconQKpzLWM9SaV6cnvDVm3eYOtQsZATmtuq/EQDfB4r2ldAb/2iMQY3I&#10;HsJZUyQeQbQ1tTZHamptYrjfd4rkcQXFuts4bna9WpzWGVJYnIP1esnR0YL3l++pa8fbt7csFjln&#10;p0esVmtAokSGUhds93syrdjvtnz//Xc8e/aMPM+oqiqQvhFA6/2abmpepfbBPklZQ5DnJ/b4VJ7U&#10;J4IaqySP1cCFkMgPINBJ7RGNj2uuTgoRa5tNjcrdi7G00oF4oO/vpSDTWbwGgXICnwWlZZXluEgq&#10;6b2LfIIdmau1Jsy/SHAhpQQdauJKBlIGZ0OeuV6vUMKTFwVaaUC2Nb0hODd8B/0cyAWiD0QgZWiI&#10;E5yzeGOpKovFY51Fy1CbCUSQus3r+vldv+6nlELg2Wy2/Oa3v8N6AjnmgPA2TeyVis3G55xjguEp&#10;Uq1UDuNwYINjvL2+4bNPP+U//Mf/yKIo2DlLWZYPxHsyPnfF6dExVVnxd3/3a/7spz/jk49eYJu5&#10;OopV7sV6YbNnvT7mx5/8hPfffM7p8TFnJ0f89OOPeHJ2yrevL3n/+jUf/fhjjHMYJ/nZn/2c35w9&#10;5v3b73nx/AWb3YbruyXfvX7FL4+P+cknn/D9mzfsbq+wVYlWRSACMVXwtV7cq8/0SQZS5NZTMX8K&#10;yDy1p4fX+nvnucOYtou9OxKCNMH7kAhOTj6z4b1w8Jx96ow29btx30Fqn0/lylNE9eNcOE0y5gfg&#10;8uSZfjikDOvEQ6FjXuscPlHfUFqxzBWBQ1rFcy8RyU5D/bw5G5g6OxyOTSARaQiew/7pWvD++Px+&#10;qp6Vqit3/3YMySCBSFZCm7M0JF8qqsGnc0WJbEkWcM0Kl52vmG222WabbbbZZpttttlmm222f+U2&#10;A+Bnm2222WabbbbZZpttttn+BDZuij+kfjzVaNB//dimGi/GTXpj9eh+M09KMbV5XQPWSTUEHwLr&#10;N+8fKAtCUmE8pah2qBlvahxS4Nsxs36quXPclD/+/nHDqj8A9pgCSU81zKb+PdVE3LDDjxuPx98x&#10;per+kJpcv0HgIUW8lGLFeOymgN3j5qCxQsaUEkG/6doYc0818xC4/9DaGb+//7OUKl/qug4RJDw0&#10;/v2G+lSD3HjsBvOc6Qb7qWbpQ+D8H6L03vxsTDoxtWYfUnJ/6PmMryM198bXOW40nCIcmLKxX/F2&#10;BKIcfX9QgFdRqUzy2R8/59Wbt5ycPooqNW7gN9RAgUa0zYvGWi5vrvnt737L1cU55e1tbOhRAXwc&#10;iQxE+55w71VVh2bo6PestegILhwriY7HrAF/WVuT6QK8C42jJoARyrIkLwqQIJ1ov8NFNacsyxBC&#10;BGDaySOUVFxeXvL8xQt0nlM7EwCqJigiK6U7kJnWCG/Z7W65ublmt9+2KmFhHTrwHZCxURsP1+9a&#10;MLuPoGIftGLCumoUzqIKdzuPXKdUKRuQfNMNHxuwBIKVFDxZKp4sJesiQyuBsY6r6xsurq64ur7l&#10;8vqW1+/OeffulvWTx/zbv/hLPn78hKenxzx78pTT0zOsE7x9/Yr351dsd3suLq7Zl47V8RnoHJFl&#10;gVAgKpnTXoZPKqyknt+wYY22iawPyPKOVgG6r6Qmo1q4sxatNMYYjIWr6xvevzvn/PwCqRRSNcBe&#10;x2q14qMffcRisUAQ1OWdd63SXpZlSBmUoFxtgjpvbfACjo+OED4oEeeFYrVa8uTxGY8enQbAd1W1&#10;PjgAokWrWoYUrRqQiI+xa2QdqniZIFPVroH+fidio6+P/jc0z/bAgRHM1YxVo8Yd/IAbqM5LKdBC&#10;IXWMOawfzD2kiGqCogVfOOdwAmSWUVWeqhY4WXBXbrm827LMsvCZUqKOVpTOscpynIMnJ/Cf/vav&#10;ePnmgs2rLetFQbXZIyVYH5RvZAQQuZ6ib38fDT7CUzvY1R7vDJmAXKvQeC8kWkjKXc3tXUmeSYpM&#10;syiySHZQRRVohRRhTIIiXlBEt9aQ4VjlmlxLyApWqyXOOsr9Lvb5eaQIczAoU4P1PoA7PJTG4oSk&#10;NpLKeConqJVA6QKtszCuOHAC70JTb10HcILUKpAPRIBI05Ta200YK3q1TYRiuD/142brHFKGddA0&#10;RCoJy9WS5fqYLFsEgE65Y7/boXQAaed5fk85zBiDAoQK5BHN79pmcjwiqqbu93v++MfP2GzuBspj&#10;DdHJUB1RTO7njYKcG5FTWdvE66nm2aFykQOOVisAdrtdu876MedisWC5XpEXBZvNht1+z2q5pozg&#10;/bbRXAisCc/MxT2wiUeNMVTlniLTVPsdb16/5PLyAlNX7drUWgUVwVE84pxDKO6BzMZKkf1rzrIM&#10;E/cerfU9MGPjj/rPMkUuMZUjpeKpVMxeO0O532PWhrLc8+jxI5arJZu7Lev1miePjrm+vggAQW8R&#10;znN8tGKRSe6u7/js86/47tUbzi8u2JU1UnmKYkFdRwCOkANgRjcvO1XEVByXatTXUiVJBjrl8THJ&#10;1QFgh0+QubigBLsoFkEROL4tyzRVWbYEQHUdgEmdMmhQmA37mSDLcop80RJZ2ICEG8RzTBAaTJHU&#10;pZrtU8++zc9gRLzhm0AymVOOY/l+HNcRr7hk3NwSYyTihIaoZhiHh2d/KIc7FL/3CaZCLCwGYFdo&#10;ahL9MWGQe/6pLFU7SSmcfkiNJfXnIRB9n0hhojJ0b5pNERc8dG99S+WhqfuYIm1o/BuQVBidIqQ7&#10;lF8PAe/pz0kr4YkPHpdxzauJbdI5bLfEH1J5/BAFvSkfOfXZP1SV74cosqeUkw/O0QP59nj8/IRi&#10;+tT1jAGGnR9t4nMZiMvoSD9aoKxzLaGRp/9ZjqwBw9DsvQHUO54HzfeJEaFH6zc990DdKXKLqTrs&#10;FAHIoZrPVM0vpbiZskO11DHZ6UNzdaremrxu5+75s5QP6dexUvWk5nfW2bjPgDGWy8sr3r8/53h9&#10;ipaKxWKBrcL7K1OBcxhrML09eEAiKGWrKO1dyK1sbdv4uKoqlBY42+yZfhBbiFE8PhibhrDP+QHY&#10;7iGSyyGJkmKxWFIUBUop6rpmt9tRVRVZlrHf79sxbglte6RqAHW8n7B3W7wXMQchkuUIpAog+KII&#10;CvfG2Hv1a0S33wYywu4emjziQ4ksOqK9+760eUb35ulob5mqi44/T7akWe7BfeMQOaYfrevlctXW&#10;1qTS5HnOcrls58JyuaAogsJqUyPw3iOVjLHo8IxBKcVyuQi1PikwwnO1tXz96pJC5WRCBqK3oqCs&#10;S7J6T5HnnBSKX7x4wknxt/zhm+/48vU7rvZ7HArlJV4JtF6w22/4/WefUQjPzz7+USBMNI5MCo6K&#10;jOePHnHz/jbUx1yAv6mmxuzdvfEd15/liLwiRfjguw001iB7z9HHMLJff/P0anTDWLR7dhEY6RQC&#10;iZSQ5RKs5dnTJ1zd3LBcH/HHz7/AWsN+X6JFWNNFUfDk6RPU9TW77Q7hPTc3N+zLkqIoKIqizev6&#10;sy2sA4cUEkmn7tuQiTa11XZMvMfWJjx7RFen+4A4oq+8Po5b+gSNzbj6AzHFIbKTKaBqk9t0qve+&#10;zQGVUEip4zpoxkH05oMM4MtIIua9xZqKstyFOq0DZwMRhLXxc6WNuVgg0/YSMh0IL3EOa8O+b22N&#10;Q3K33WGNQSqFF4Is02ghsbavIm8w1qBkALnamBcKAUKGGnRtiArxoeZSVyUeidZ5AL7LjJDeC4SK&#10;5Jf3rWqjAAAgAElEQVRCDs5KtdYtyeyrq2vevT/HE8iTiIQ9zZrok0mkANPjOTAFmh3vn40/7qvL&#10;N98pPVjlMVWJVJrXr77n4t1PWK1XgxpHX63aN3OgUaeXGa6uyFSGk3D+7prf//Yznj/+iCJbYWwJ&#10;rpzIGbq5VZsarRUnp6copSnygqXOoCo5W684z644f/2SavcrpBDs9iVlVfP8xTM2719yfXXJ46c5&#10;t9sNy9s7Lq9vOD46IVOSylTU+x0qX4NQHfGpJ3lmfejseIpI6KGYOfXMmr/eB9WLQX25rRuraVK5&#10;/hn11Pnrh+zFqXxhivQsfe0kx+eh89TxtU0Ruo3zzDEZ/uBZTBBquUi63L6nqfsLcCIQkXrvCOGg&#10;b2PMfk9D/9wtFZ83JLbNs+vvBaGGfr+fIhWHp/KpIUFnOocIZ1RxjSrRns809zMWFAjz092rJ8zK&#10;77PNNttss80222yzzTbbbLPN1tkMgJ9tttlmm2222WabbbbZZvsT2SGQe2NTANRDQOTxYW7zvvSh&#10;6n1Fw/E1HlLbToGu+9f9kHp96nNTxACpZquUokL/gL4B/fwQVfgxmKHf2NgfwzGTfUr1bwgeGb4n&#10;1ZA+1VA7fWDdB+sMD91TwJ7UeKaU69KAlfT8SM3Th5rsHwLPj8dxPPbjMemD0ccKquPvH8+Dqd8f&#10;usfUupwCNn2Imvmh9d63MYArNW6D8fUk5/3UGg0qUekm7lSj3iEQ1yGCiofGqr9++80cfXWeVHNZ&#10;an6l1tQYEPyQXzqkLD9+Ft01MGho0ToAfmsLL1+/5De/+x3HJ6cslkusc+g4b6WUg8Y2FUHFudIg&#10;JKWt+fyLz3n96jU35xcdYkOE77DW9RTLh41Z1lqI4MlWPfzAXO+acmRQR1KhmVAqibEBUK6VZrfb&#10;IZVC6aF6h/ehAXWVdQ3emS64vrkJgOfYNNwoKntPUGOLDYVKSeqy5vL8HTc3V5RViRChUdY5hxeu&#10;VW1rm2dxbVO6d7YFQgsRwO/hvsMrBQJnQzOmiyBYmtfGBl6cb8G7PipcSS+gLlkVgnUmUFiEBK1z&#10;qmrD9c01Vzcbzq/ueH+9oZIFv/zbX3B0ckKmNEdFztnpCU+fPmG1XPHN92/49Pef8vbiHVJrtrsK&#10;LzOOH52xWK3Yu9DcGXXD6dQROQiw6/uaFGil3UujCrkxdXvfQjZj6lFaYeqgHlRj2W52vH9/wfvz&#10;C5x15HnGYr2KzZOSZ8+e8uLFc4oix1qDMTX7/Z48zzHGcnV1hTWW/TaAY01tIvhSIpUizxTOWhZZ&#10;zpOnZ5ydnbJYFEEVuh4q094n7ekUvZUIa6eqqnYdaZ1FFUHbvm+KNKYBH459bFCpCt/RkEhgHc40&#10;ADEZgNc+fIaz9wk52v8AbATtxIY8G4kjbLO3S0BLhCio6j3vLjcoJ1BCsywKFrlCiwKfZ6iswBnP&#10;zz/+hL/42c94df4HVqs1tYXbfQlS9YAJ4VpThEhCSnRcLA5FHeeJs6DzAHLHG7I8D415UlAaB6Jm&#10;UeQonQcgpfPUxoS1rSSVMSjtyTRoJSgULHKJ1opMQ+kMmW4aGsP41cYihKKyln1VUztBbT2VcSDB&#10;CRXuS0mE8nglUTqAaQQerSToqCBvHB6Ld7QA88ZP9xtOGx9xX4nI90C0I6U453DCtaA+qRVSNERR&#10;oSE/XxeU5Z7dfh+es+gamZs1ut/v2/hdaw3O31O9beePEhRZxqeffsrLl6/ivXRK8f0YKaUk1XxO&#10;09g9BYRqPsPH5veqqtr9KjTIRwV471oSh/V6TV3Xoz1ZBiKU42PWR0d4QEe1S2cdmVQorTHStvt8&#10;XZYsigJRFOR5DnEcdtst5X5PcXrM+fv3bDa37LZ3HK3XIfb3LgA7EPdUrcNY2ihCOCbb6oDDdV2z&#10;Wq3atdqM0TgW657zfUDx1P46Jtsaj/9YLRsvWkXKAJTaslovg1JeFvzQze0tP/7RcwSn3F7fsCwK&#10;rDNsN3vUesnnX37L7//lj1xc31Bbz2KxirtivG/nBwrww/jID8gfUg3OKWKFVMzfKEKPm8gDh8mU&#10;MrJvyTpaEggXQBBSyRZE4yMIsq7qwTVmmaYBWCslKfcVPhcIoSiiEnwDqhyrOvZztr4Ce6rJORVb&#10;HiKtG+ev4+9rVO3uKRWPyKNS8b3sERCkgBfjGGHcoJ4C8o9z8EOkZ6maRdjQRIjRenFiAyBr/G9L&#10;avP/s7ZyP5b3A4BCd61iIhenVei7D1S+rxD6Qwi7pggDgUC29AGA5Sng8SGfM5XvjuesaNRBAxtK&#10;iKmaufYDSBDo5RkBgKBG16Ra5dFuHOVB8sMpwrXUWKcIAPt76BiQ631zPy5JyncoZ5/6+YCw4wFV&#10;yam59FAtY1xPmiKqm/I/D9U9HiK+OETw8dD1N+u92e+zLBJSeRCSEE9KQUClNcBaFwGmATAd8sfw&#10;XwzTBkCS1HXKKNXrTHiP8B4lZZtf9sFmUwDDqVrSPWXW3uelnvUh0supNXCo/pia8ykg8JSi6If5&#10;2MM14kN+cOqeG8ChFJK6qthby9dffcmzx0948vgpXghq59hXe4wx1G6PVFkbO3nvKcuyqxd52+bM&#10;1noEkizPA0mRhP3rHTfXdyGG0hJrbHtdOtZJIBBU7XY7drtd6zesCaSCSmUDYp9mP5mu6YpePVsN&#10;YvTK1Dg8tq6x3lHXNVmWUWR5R0AS57UUsYrRm6N9Mrf+9zXrAS8QyEAa6Ii1BBmJhDRkMs6VQJLW&#10;AL7GxDnJOpkUrTJp4BLoxzFdIUoIP8gLunplB/BKxZUPARJTPr2pDT9E3NpMaO+7e12tVqxWS1ar&#10;NVmehTpXJKRUUrFcZGSZZrfbUpuqzccQqiN2ER6lRATjRmVkKSmKJbmQoASX25ov35xjzY7N7pjn&#10;j844Xa/ZsUcKzdHRmnWh8McF/9Nf/JzH6zW//eprrkqDzBbsjMNnGpeteHlxx8cX13z84iPyTCJz&#10;yd4JtCx4/uiM1zc7bpzF+izEXzh09K2pPTeMXwO+C3XKKT80nO8uzvPREA/yi8ZRh7paAxrvx6CN&#10;im2Tk3kXanHKB/B+nmesVkv25Z66rgOxg4eIFURKz2pZoNQZd0XO7m7Lbrvl9vqGly9fcXRyzHK5&#10;ZLEsWrLEJt/yXrREDv3adwtYjvdrGsLEZm7F2+/fTypOGPhjT1Qjdl0NboKwOCxc0ZIECtFmVKFO&#10;2/47rsWBwxbJ+EHIYR3I0exLDmdrBBlIUEq3MXTzvqaeHGpmEqdlIBi0JhCLOIezLq4RFwk4TKzP&#10;urb+5aL/UkrHfV0iVYaQhqIQqEggWdcVQna1vSzX6EyBb9SdM1xZtfPMOYepLVI0hK+Kuq4wxpDn&#10;OTovEIBUgVxBCFqCyFD3ViAE0mmyLG+BuNaBznJgH0gaUG0texz/NTnlOB86SDQ1cVY3zsUGeZ0Q&#10;KCFxxuFwXF3c8P33r/jkkx+jhMCJSDRkQ62KwB3UEsaKuFcIBFhHkRXgFf/820/55S//ij//xU/J&#10;jMe7Gif7/jrk7SISQoQafCCqPH30GKkDkF1jkBiev3hGLizb63dsby55c37J9y9fssrgb//9v6fc&#10;3PLlv/ye7HaF1DnbXcV2t+f09IzFYgG1odrcsDo5Q0iNQrU102a9qYSv6pNgPXTGeugMK00MJDDG&#10;Dmo2/Ry2vy93f2/8YFNLmiZ/u0/4FXLpJkedOrdL5WNNfGStAbq4pfNzql2rhxTkhzGqpE/g1pGb&#10;3SfiH76nnwu5yTNKul2lvf2GuAHve34p1IK01IEoSHREIi6e57RnBc73/u4QwqJkvL7+6ZgIHjUQ&#10;Kdp2XWdZFmJJaNeObOK7eKUenyQBEji01FjXMG657v0inoNZP5wvUtzr9ZgitWrOIe+d77c7Qkdo&#10;Odtss80222yzzTbbbLPNNtts/1ptBsDPNttss80222yzzTbbbLP9Ce2eClxsAuk3tKUOT2EIdB8f&#10;6g8adSYUn5vPOwRw7zeR9YHFY3WjQ01RUw30/d9NNVKlDtpT6uv97x1fQwqsP77nviJC/37uK4Py&#10;QePX/G5MMDD1nKZA/IcaVdtGw17jTOrzDqkTJsEpCcBkv3n3hwDHU/N76nX9P5vn22+G619DChTf&#10;f2b9zxiP31Tze2refQiA6VBj9CHQfOo7x4QEh9Sdp8Yv1Xj+oYqNKUXLVu3lgELEVJN5Su3tIdKH&#10;5mdBLbJrzOs3ADV/Tz3D/men1s2Ub3nIl6TWVNfo5EZ+p2s8kTKoxXoHb9++5f/8v/5vFqsjsryg&#10;rmuU1iyWy9B8PwJYCSFCg6r11Lbmq6+/5ve//wPnb97hrUVqFRqghI9K5i42L0WQeG9OFEXR+giI&#10;7VN94GtivrVz0lqUFFhXh6ZZrdBKc3x0xOXVJXVVgchaAFmjchImQdjH1us1i3zJzc1NC4iXQpJp&#10;jYxNStY5TFWz3e7Ybvacvz+nyCTW1oDDeYsxLiImomqUF7GBySDwOB+b2J0bNFR553oAudHc73qq&#10;WgBnlmVBcdh7XATeCw++rlhKxXGhUQTQ1unjp+iiYPPuLe/O33FxfcPNriY/esyL5y+onKV0jkUm&#10;efLoER89e0qmFbd3t5xfnkeVK4+xFV56jh8/YnF6RGVdIBvwAoQcEhYcUN4bP8duLsqBP++voQaI&#10;672jNqFBvVgEZd3b7YaLyxsu3l9xe32HqS060xwfn5DnGSrXLBYFj88e8eTRo/DY6zKoNAlYLwtu&#10;bne8evWG/X7Hfl/inCfPcqQEnWnyRqXaWZ4+fsKL508pCo3HYl0dQLdCIWIT5ziWGKzbCIQf7yN9&#10;ddtW6V2kfXvToJ1qGO7HXNInvr+3//TjurHyDLFBMiiwBVC2a5rOTSByQDgQFiccOl+wu6t58/6W&#10;dbHm0XFNZQzLIqiYZQiEU5ytz/jbX/0lv/30C26dYVkUbMoyACaaNR/vxTqXAE5KlBCEqSeojMfg&#10;0c4hvWNRFC0w0+FwEZRB7XCuRCmJFxJjLdZDnmuyTCOcBW/RSrHIMjIFuQYtPXW1w5o6XA8KZwQu&#10;UAlgcGwqw65yeCFxXmCQeCRS5QipkEoEYIdQGA94SYNTdFG5O8t0WOvOkfVArH2A+CEgm870IJYb&#10;xJUenKtBBNVF7yzLRU6eFaxWR0idUVU1u32Js12z/RgAf69RMpLZSK1Gyo81Ukq++vprPv2Xf4kN&#10;mbolO2kUiprPTsUB/biq+X4Xwd7dPfohkKUHhgl7Fe1e4wmEB3m+IcuylpRoTDqhtcZYQ1nXICDT&#10;mrqqWhXXAFjOcD21LFPXAfoW/15XFXmuKcuS129eI5xhuShiE3xUZWPYyPohjc591cvmd9ZavDWo&#10;CLRq5kzz+76CYhO3TMU7qXiln+eNwcrN3PQORFQAVTE+8gS/8vr1K7yTeGupqyo+f8HJ8THWwd1d&#10;yXffvuKzL77m/fU1V7c35HlBXhSBnMFFtVTnB8+puXfZIAPwyVgqpbDb7KtjgF5DsJGMu0mAM5ox&#10;bnwhQ+X1LMuQQmKqCgGU+5LVas2+3LMolkgpKEsTwRUN4DZrlbuMsRTFAu/BRMBZX+21H2OO87dD&#10;8XkKFDmVB/Xf0yeuG+fM4/kx/nmTxzaf0d+nmvsPr23I0xzWdmAlYywqqlgq1YCAOt/UBxoeutcm&#10;mhoDLjsAIANCgaqqBjlnU//ok0F9qKXzTJ/Y5xmoft/3D37w2i73EK3y2hislcohptScU3WK/rVL&#10;IQ/moKm88oeA8KdqJd1a7IagATv1rR9DplTVB9fnPUrpyTirxT8yDfY/lL+mVDYfqk/cJ4Rg9LwP&#10;56qpn0/ljanrSSl8PkQwmBq/hwDaqWc7NX8eAnJP1XYequ+kCCz7vtU5G0niZDsXvHfgQ67Z+rRI&#10;dlZXBqUkQikCuNm1ConN2tK6A3h0ioi9OmTKb48uv3kmnfotk/WcQ+u/Xwvs8iw/udeJA7ld/zP7&#10;+/R95WTxQSQZU689FK9M1bB+iI+eqicG1WGJU2FfOn//ju9ffsvjszPyTAV6MWsxxpBpFfep+7GT&#10;9+F1EEH1vRhrkQeQZbFYsNlskGrHernA1HUL6lRKkkXCNICiKLi9vY3X3BBUqXa+NoDRFMnKkMBK&#10;olQXm2dZ1s1RpcjjXKuqKsT7gLE2ksTpdi424K3xnBmrmobvCQRcVWXiflsP1EulbHyni+B02QKl&#10;Uv7hHjFOD/gmoj8XyDguvVwp/q8fW7X1Rjryo0Pgw+EcHMakHzLvpmuPQ8IprTWLxSLEQ95T5DnW&#10;1igZyCa9M+zLmrIqqepIstfsk81YyKZ2KdA6C/NKa5bFkiLLWReaXFnOy1vq1xvudiW7bcUnz59z&#10;tDBs9zv25T4Qhq0WrJeCdZFxvM75/OVrvnlzhUNiZY5cHVFebnl3dc223FNkmkWR4eSKalexLDKe&#10;nR5z8+4KmS0AiYikE3iH82LwXAaxiCQSpHZ1gyFJrY9xkegKaekHMPDR0KnQj89jOl82Iin0wf/X&#10;zuCB/X7H+eU1CMHd3Zab21uO1ksKnVPtd1hbI4VnvVqhkZi6BiGiEvyefLHk6dMnrNerQdzf5CPj&#10;uOIeQUNvzgxufaTWfjA+i+tGNiQJvgtB75Hzxf/3zzm66+guoFlrDZmSjHvleD9uQLoN2Wn/2r0L&#10;tWXvHNZ2JMMifrhQMhIVenBBYl1IRZZJnNIYY5FN/qA1PpLVqNwFcsy6RmqPpAN+Sylw3lEUEiEy&#10;rK1jfd0hcKAhU4FQtiH6c96gdRZiSURbX7bWoWjyvqhMXlcIITk+Phn4Ux/JEpvnGGpYIvhBEeov&#10;Uobakdnvkd6hRBNj+JZUtsm1DpHs9se/ebZT+eJUbXccp7TfLVX0ox5nK7784gvWqwWnpyfkWSAh&#10;tc4ihcBY066pQPYQ55LzeBFI+WpT8/biHb/+h1/z4x+/IFeBIEChArmBC2MghYxECl2+JYTgV7/6&#10;a/7f5x9RXr5Fao1xDlNXnJ2usbsb3nzzFUYoXjx9wpMnpzxaB4K/12/Oud3uEPqO45NHbDY7pNI8&#10;fvyY9xeXVNsNri4RKh+Q5E2d2zQ1s/F58LDG4AbnL40fGtc2Hjov6tZSR04+PoNMnWdO3Uf6LLP/&#10;XzqWnzrv6vxv52hcPC9J1a6Sfm+Qc8kWUD6sy9+voXdxqurl3x1JVFOzmMwlpv7uXYKkvSFpiHNU&#10;+lj7YKCg3vy+IXoZ5v5iQADe98XtWZGSA1LpbsyJBJPDORnuVeBFqP0T6wt+cL2E2ozo9hMxQaw0&#10;PgvpEzg2n31/3xIHNurZZpttttlmm2222WabbbbZZvvXYTMAfrbZZpttttlmm2222Wab7X+QNY0Y&#10;jRJa05ySaqhoLKVGPlarmDoEn2rW7VsW1RkHwMlEs2T/Wqcal1N/79tUM/1YQSvVWDJuwO03cKVA&#10;8KmD/L5KQ/PzPjB+fJ3jJrHx/fXBv1NkAGMQ7xjEnZojQAtGahR3xuOdslTjQroJvK8yLNpmp0Pf&#10;MaVM1x+n/jVMgbgfmpNjNYzx36cIH1L3+5CCYjPO/fePfz6e/+PrPAReGDeBD8asAYpEpeqgLhDb&#10;D3tgXd+qusQfj5ru+k0QIqqstHfSNOq29+TBB8BZURRAaBhKPfM+oHbcuD/2MQ2Aaur5HPJptqeu&#10;M36ezfc2DcrjNT/VQHaokT9FlHBIUb69lzi+46YT5xx5rvAObjc3/PrXv6YyjnWRdQ3PWRYBlJ48&#10;z9qmnNCEG5RNTG149/Ydf//rX/P+7XtMVcYxMAgp0EIFpduoYEdUoPfOBZWc2GTdb77vK9wBLSjt&#10;HgA+NhWCxxmDt4aqLqltjdSKolHnNqCzCLiyppEcw1pHVVas12uKIqcocp49e0ZRFEEBzQucq9nv&#10;S65vrrm5uqKuDSDRSmCNQaioriKCeqszQTG4U4qO6l3OtgrgQbGyDza+T0rSLoBW6bIDdzYKswiP&#10;BIzzSDyLXPFsteRspfHVLSePH7Narzm/vOTVmze8e/eeTelQyyMWJ0+53ZcICY+WBR89ecJHz56z&#10;WOTcbe643WypqhIZ1c935Z7F8SmrRydUwlLbprFcRmWRuMaFH/QupQg5vGsUoSRaaYLYUlQ7lKJt&#10;Wm7UZqRSlPsdPqpfmtpwfXvH9e0NN7e33N7u2G1L8JKiWHB6csTJ6TFKwdHJEcfHR2RKI3DsdjuU&#10;Ctpd3sPF1SW///RLjHEslkv2pYnXKFgtc46P1+R5Tp5nPH/6jNOTE+qyxJiK2lRYb9p9zrmhyk9/&#10;fbsIRgWieopvVXCrKqg+KSlRWqNiQ7frNf/6BrQe1Ya9jWpcjapfK8LlegD3FEGM6Kn/CBqVytR+&#10;04ABm8+FAKI1JihkeSxCuLaJfrk+pt5seX1+xdnpEUp5yu2G508es14UQSDMC37y4im/+MlH/Pp3&#10;X+JZs8gK9s6HplfnqX0HCjLWtuPSgKyVko2uGE54nAvKYMoK7LYkj8rLPkwonHUYPFIphIvgLOfJ&#10;dIZWglwJ1qsFCot3FiEFhVZYU+EIqmCVcRgP1nmckTig9p7KC/YOKiTORz+VZSAUWZGHa/QO5yJ4&#10;rVH2MQFA5ZyFNo4OTYeNqnZK/bZRgPdRba1PwCJa1aJhXNQoOmodATw23GOWFYDCWk9V7dtrAwmx&#10;AVIwBNQ38y00ZIZnYesArtdaBQBQXfH9d9/xhz/8ge1206oMNsr1zT49JrMZxz8pNWuEwtQmgsnj&#10;/TrfjktD3CCEQ+kAnBVKUpZ7tNZUVcVut0NnGXVdcXF+wZOnTzk7e0xV12y2WywikDZkGVmWsTN7&#10;rLGt4ppzDiUEeVEE5U3AuADG8N6zXi9xxvD69Wv2mw1ShCbssG6CjxMygHb7JAdivI/7ThXJu7DT&#10;Wedahbh2ndMjh6Kn7mYtSJUk8mlAauMcbYr4x0X1cqmiGmlcT817tJQ4YzDWUlY15b5kt99xd3fH&#10;sljy6OSI/X7L0aogE1CWhvXRCa/fvuOLL77l+9fveH9xFaAEEfjuIkGNxyUBG+09yzBYPyyX62+w&#10;jU5h17btvUdJFX7aqCf2QbcT6s2075VIFXzUZrfHC8W+LEOTvw2g9yzL2W73MU7uQBNZlgfl8dqw&#10;KBZx/WqkM/RVXPsxfr8hvn/f4zi1f73NPpUC6I1zk6lcqSWn6N3/lMJyC9RHYGycpz6ATH181ggR&#10;1nP7RKCq6xBDKtkCviOPUEuI0QDVlFJhr+0T0d27l3ReJaVqwdD38/Mup5VR5fG/x7rPH+bJwyZ7&#10;8UF5W7qJfxoskMobfROnPpDXjn33DwGXjufBFEnYQYXDJqc8AI7t6hD+IOB8vHYP1R/G833qsw5d&#10;06F5cCjfG16Pm/zO8RpP5e9TdadUDS61N98HqE1fb1LRNaGePFWfmZrnU/P4IYKBh9bOOM8XPdSe&#10;b+sTPUCtaJQlfZtjN7FRlkmyGGOU+xqIpB146rpC6yz6Etmu+0MKkylV1qn9espPpOZo//n1QZaH&#10;aoBTNdn+9x8i9ZyqT00RiE49w6kxSAG6HvIFU2uyXz/uf473jru7O77//jt+/PGPOD17TKYFudJI&#10;ocgy3dag+sCkZi8B1QKe+r5lv7cIoVgu12h9gzUGKQTr9ZqyCmreVV1jjR3s8Vms1fhWrTiAyafW&#10;/NjfdWSSMknWmWXZgHS2myddPSwVD6WAamOAXTOuffV12YL9VQ+AKtv6VRPz9J9vyveOSaAYbqvT&#10;BAtuWD93baUpzg3fq2v2Y84+Qpg08e6UT52ag4HsJyq8K82iWKJ1ANLWdTmI45oxrUzdEVQN1kio&#10;v2RZxnJRRLKugkxnZCpjUaxYLpes1gVaWXBLdlfn/PH7c3aPLbtdxcdPH3G8CqQMzsHZ2QnLvCCT&#10;OavFC148PuEnL674x99+ytZbjBJUEt5dnnOzuWFZaNbrx6x0Tm3u0OKG09WCs/WKq32Jkzrk6kqC&#10;C0q5h0heGiC6T9XmBWgOA0Pv5ZiJuTHOW6VSmNrei41DLOsQUdFbxTpqXZex1lOjpG/jTSEFuc5Y&#10;ZAu0VmQ3V9zdbRAIzN7y+uU7jo6XPH7yiMWiINM61hvT5GVjoGWqVtxUTl1iX+3/WynVEXA+sKek&#10;9ueH/G1Xx6UlO1SRlKGp/wUX6bp40dMD8HaHQ4Ewq+fHCGOLd2iVhRpxPIvwUiFiXccLR5br+B0+&#10;PD/vcHmoe3tnqKLfdc6hdR4IFVBIDXVZ4X23fzvA+aD2HghQArFZqGlGwg/n2jiuq4k6lNSh/heV&#10;6xu/K0VT2el8YBiKAEjVOpBCemex+zukrZHODmPWSAIxJlC7vzeJe8Q4U3nGobOV8b4c8qoYUwgP&#10;3nFz856XL79ltfpLnj59xGa7AwHGhWvMFhl4z263i2QDkaDOeUwkvK2rkj/8y+/4N5//FX/z13+J&#10;reO1yG7u+pZsIeSPSms8sD5a8+JHP+KPb77D+wW2rsi04tmzj7gra9599yV//jf/jkcvPmZ1dIJ1&#10;Nb/41d/yv6qC/+2//Bdu93vKuuZus8M5WK/XaH3Htq4DYd0CFBKLTZKKj3OQVN7WJ4EdkPdyn+B9&#10;XIfoP88+ef1UbnMopu7iQdFTNBfdvO9975hQLFWzSRHlHc6T/eBs71BtZxyfeC8G6uhNbNOSasT9&#10;uiNKkW2tux+PHDqvm14b/eccCDWan6dI0lNn8s11OGdbwtRxbqe1bl/XkYEMleIj63T8L4i2dzX+&#10;rqYbjvz8vZpE8MGqrZfROx+Q3t+bs4dy1LHPGe4fc8/NbLPNNttss80222yzzTbbbLPNAPjZZptt&#10;ttlmm2222WabbbY/gaUOZFMNgakD9OYwvAUujgAJqYbIKbXr1M/GB9795v3U4f2HKHunlKL6TeiH&#10;Gpr7CgmHFKzGSgpToP9UM0Gfkf+Qklj/Z2MVt/G4pn421Ug6vucpVcq+MkF8ZaeWlXjO/YbflEJU&#10;WoVJDoBP3bW5yab5yUb6hMpCam6k5lH/eaaIDj6E2CHVHJr6rlTjQB8gNtWsklL/S5FFfEgTexaR&#10;cswAACAASURBVFB7pW3eaP7dKSh0TVzhp817g9oS7T3F75OiVVtq1QWiTEx7DUIE0GejlGbD/TYk&#10;HKlGnv699X1Qas6nfEaquWVMINBfX/051FfqHc/jKTXSlK97qIE9BZY45DcRQzYBKWKDYJw7la35&#10;+3/4B96+v+T40ROaBr2mYUoIAUq2n9EAkZRSbHd7Ntst//z733N+fkW9L5GZDoq0UV1LCdWBc3FI&#10;AgBz3HyX8nFjNePhWHTKQt6BEgpbV+zKLZv9BiccxbKgKvd4W+NlAC06INcKG5WKjo+PWa/XODzH&#10;JydkOifPC4xxbDYb3r9/w/X1TZzbDSDCAg5jygBUjQ12rq4Q1uOljOBRwFnwHhsbK4WIZAC9Z2Wt&#10;bZv1+vML+mQSXSOStRbX3Lw1QaFJCo5zwbMjxTqTiOUpi9UxN1fXvHr5mvcX1ziZI5YCsVhRC0eu&#10;BEeZ5scnJ/zZR884Pj4BbymN42674fMvP+f97Yabux3L08esTp9hCeDcIM4VAPjN+vXdg04qcHob&#10;mqba+/CuI9AIaO2wvp0PhAHOIbTCViVVVVKVe3bbPbc3W252eypTU5VlUEjKMoq84HR9xEfPn3Ly&#10;aA24CGItqMoKKwV5nlGVJWVZc3F1w3ffvwq6KlJSO4/QOdJbjo/XfPzxc46P1uSZJi9yijzn+voS&#10;gcf60Cwro5pTswfdazyLe6J1DmMNmdYIGfyZtVCWJdvtlro2ZEqxWi7JC4VSAocKCsjCDnyKsw7v&#10;HNIHcgLnwvwK86lH9CPlPZDi2HemVHOHvsQN1IWtC2pMLhKSWNt9fpZnCL/k/dU137x6j5KPkesF&#10;Klvy5PkLru9u2N5uKBYZf/PLn/HHb19z825Lka2w3mJ9II4QOosN/xId94qgDCURUsTG3wbsH5QD&#10;nZetCk3pQMRxsK4G59BC4GpDJsL6z5QizzWrZUEuHLn0aBmXK2F8jTEIL6mNwHqNlYq9NxjrsR72&#10;xuGUxkkNWrbKQQ2xQTvu1iFFaGpW0afVDXmT9A0fR6v4I6TqVIDwg327ey6h+dk2YMTYvChEBK7Y&#10;bm8IwPfgIzItkPmCPC8QWuFwYT750JSsVFDUdkBlTLgex72Y1FpPltE2pVflnmy9Ajw31xd8+/UX&#10;bG9vEECW5a036wMJUvHLeN0Mm6jjegC8dQgRVJ9xYLxDQatC3nhqh0f2QEvGGG5vb9FKkWeKxaLg&#10;+Pg4rON9SW0dxm0DIYsTOONBhHXWV4Ha13VQkHcOpTTFckldlRizZ7FacHt3h9mXFLqgNhVS6a7x&#10;FoEzlr2peyAdgYrgI2ejgiodgUqDlJVSkud5q3jdxtXRJwgpEXGfRnTkCKk4pvUnvebrPkhpAM4X&#10;Aut8UEFV/RjEYb0FPEoKrFdUteP9+QU//flP+au/+CWLRY7EsCwy1qsVpVRsdjWvv/qar7/5lpdv&#10;3vD23XuMF5yePsLUFmfDbtKP4/rA1z5waqyWPb6/QzF4+zMhIrAh7rq93GUM1hyvRXVPlTKuSw1e&#10;KXbGY1HIPKcyoXE/ECAodJaz25V4GlCLjCAQiRSKk6NH5FkW11gTJzVEJCaZYx4i8xqv43G+OBUb&#10;p8Yzle+Mx6e/HzbXY33Y/wLgPfh0hI+qY7YDqMlwX7nIEW6sLNmQuYgw1s06iD6gDxBqyLXaHvAJ&#10;YquGOOR+7tTPY0VLPvLDrQPfN3trai12Y/Uw4PReTCzSuX6KrOveM5fdQpoC5E0RtqV8eAqIfQiE&#10;nMqFkuqTnoP5/qE5nHp9iqTpofpY6t/igErwVH45le/5Nm3rlIzxHV1Hyvp5Q/9+UuM/VcOb+twU&#10;ucA4Px4DXMb39iGkew/56jFR5EPPajwnHnqO/bjkHki83St674lORcjhXmKMYb/f46ynLE37QBsg&#10;ixDZwXU59hGHwIQP1Qum1lfSZ48820MgxtSe2Acr9b8/BTJNkVI+NFcOPffxfp+avz+k/j1F7qpU&#10;2G/fvX/DN998zr97dMLRasluVwYSKCHJc9kSFTUEss1+IkRQ8u0T2rR1cmtZLpccHR1xd3sVCIaU&#10;wjT1kJZbz7PZbNhuNsn6cB8o2lwDQJZ1YMT7z822e3YfeF5V1SBObP5uXbi2cV1sXKNN+eVmj+vv&#10;eR0Qv0fk1Lv2oKrs7hHMHZozw/kiBkRTY7Ca6CmeDsZG+B4hpxuu/8Y34DvAMNN76Q/9N76hGpXk&#10;2QKlMoigPmttVIsWrW9pnvlYLdg5hxSSLNMorSJwN0MrTZ4X5MWSYrEiKwryokArj6kEx48+4tYV&#10;fPXyLfXjGlvX/PTFY7RUbG8vEa5im2mWywWZzjld5Cx//Iwnx2t+88dv+eyb7yiUw1PzzXdfcXK8&#10;onYWb0BLiRYe5WoW0uNMBbkEqbAxVjtEmtI8H2dDbDWeS6Kn4Nufk6lYOQVKTQFXtdZIIZJEW1Iq&#10;jAl1niLPWSwWVMaAC3tCud+zWgaV+whhjrGw5OT0mNVRwdXlFbc3e3Zbw77cc3tzRaYE6uwELRSS&#10;SIgoxQcT/nakh924NPnx1JmViMBr1yNV7H4vIp5STNaeH4q/2uvCxz1RhDhe+DZHEl6MgKpNTTSQ&#10;8/m2eNKBXfHhzEFEwHlYy75dR1rpWMM2SKlwWOq6CvWDuH6a8wxvLVLptg7WzCFT1wghKZYLnAuk&#10;qsViEQhSqzrUepRCikCCI2QAqda1Ic/ylphDxjp5Q2o32K+x8TM6AHwYI4EQ4f6ElGglyaSiNjXV&#10;doPCsVrkKAGIkGOFOpC+Rzw4VRNIxeKH4qWxn733Ph/I87y1GFO1ecrrN6949OiM09NH8WxBgxQI&#10;J1ksFqF2bi3GCOq6RgqH1wrvLVkm0Srn5vaav/v1r/nkk485PiowlQdjw9xtfWK4Jq0VZVWxLSuO&#10;1yt+8ee/4Ld///+w3e9ZHy+5ub7m4x89xzjDV999ye3dLacf/YQf//wvWD4642j9iH/z7/8zX3//&#10;lr/7P/53yqpis91Q1xaVL9A6w+63mKpipQS1E70z0fvAZT8CDo/3vRTx+CEQ9oC0ZRRv9ePaQ2sy&#10;dW4/JG++HysNCV0YvGaKYGMqNzr0mkPn3alz/46IWyQIBvr1rm58xiS2zR76IWM21UNx7z4YBtop&#10;gsH7vxOD+KgfKzdxQP/f3nu8ogOt+x5ZV0MfLQRSBkV3Y+p23jXkQ+OeDmPsPTL9hrgx1d/QXHtD&#10;3tAnNhKCg+e0s80222yzzTbbbLPNNttss832r9lmAPxss80222yzzTbbbLPNNtv/AHtIlWcKcAvp&#10;g2m4r0rX/O4h8PX4msbv+5CD/bHiYaqhe9y8mWpa6AMw+tc7vp9DAOymsaE5rE69rm24icDfqTFJ&#10;PZMpQHmKSf9DGphSB9z9ho1+o0fqPpr7PKR+MwUUTs2j3k+SiveH3pOaM6qnaDlWMJpq4hyvgfFn&#10;j59BX3Vzarz7c7Wv8DoFVE/d13j9pRR++yDjMYCnf21SygCwGoGPGusD1VLg/fF6cxONqg+tpTGA&#10;s9/QM27IT5ETjH1ZMy5T4zoF9hk/43GDx1ih4pD62HjtpQAf9xsZfVLdLzWfGoVY2VPrCA27EuMF&#10;//L5V3z6xdecnT1t50NfgT00twTQs9KaoijI8wyP5935Bf/03/6Jzz77jJurK7y35DoLQKbo48fK&#10;X831Nc3gjQJ849/6a7EB6o/nRQuitA6tJM6FhjhjLMbU7HbbMPeFJ8szvAuvL4qCPIN9VKlfHx2x&#10;Wq9RQmJqh0RR7kouzi+5vr7l7u4WMGgtA2jZOfABaGiJSkE2NJEK7zBVHdpanQiNpc6j4vtMXQf1&#10;XGuRIyCocw4tu6bzvu9plcd6TUhNM2sQYA9q5lIYlplmmQcQ9WK5QGvN7c0t795esN9VlE6SLVfo&#10;xQprLEe55ul6yU8/fsHp8RFKCfb7mv1+xz/9t3/my2++567yqOURz54+h7ygshYlNWBaQP+YHMSP&#10;FFi7ORAV3I3rGvSFwOEi6NhirMdZkD6A4Xa3t2zu9pxfXLDf7agrj3MS4yIIG89iseD09JTVasWz&#10;x09YLXMWiwylBTYCQxvgm7EOYx2XVze8fPUa6zxSZwgZmlqP1kt+8uOf8eLZE/IszKsw1wx15cE3&#10;YPYADNVKgfNBwco5UIAXkQChURt3EaDukFIHlfPasN/XXJxfcHN7hzWGoig4OzvhydkjQOKFh0Y9&#10;iB5ZyMi/N81xDTCwrwwoGRKn9Pe2vt/uk16k1HoGfwbGgKiq1M1b6z0IhUfy5t17nj0+osgLSuPZ&#10;7Etut5vQuFrkfPT8KT/+0QteXn6NLCRKaHQpqIzFklHFtSyVREmFExH06DuyESllq4wE4IXARfCq&#10;QGBNowYuMTi0d+hCs8glClDSs5CGZaZQPjbMSkFlHJU11CasxbL21F5ghKfyntoFALwRAqWzAOIM&#10;jC5tM2Az/kTf21fp7vy3j2pechAfpfaEfjNmpwQ/DRgbA81XqxXlfof3MjZKhplh7dAPu0g6Y5s4&#10;0QfAjZLqXqNzf0406kS7/ZZ3795ycXEe53sX7+iovCVGsXUfaNP4wynwozFuQHwlZVBadaYG0YFb&#10;+mqVQUlNt43m+/2eLNMcvXjO8ekZeV60c6msu/Go67q97n4zZ/M5zXeHOWio6wqPo6oqLi4uuLy8&#10;BOHJ87y9v0Gc4bvn42xQMu8De1Ix5UANcxSXjuP5fr7Tjyn74z5uZk2pCXavC/6hGf8GNBxIGzTe&#10;VSitMbXh5m7HH//4GR//6GMePz7j8eNHeJlzcbOl3Je8ffOOr7/5lqubG/ZlRVXVrFYrjDGB5EBK&#10;ZC8GaWKCcW4WfKNvCZX6wK2+KuohAoDh7zqp91T+1u7XkYAgFd8ppdjtdmS6QChJWZbki4Kj1Yq6&#10;qrC1QSApyyqAZbIMaw1lWQZgjQyADSHg8ZMzskxTRwBao+KZAnZOKbiN7/0QgHAcV0/lyqnYddw4&#10;niKZG6uID9aVd8lnEhqmRTL2bW7jfrzv4pwA4ekpyncN8eP6hLUOayvyPG/Jtro9dboe8OE2NebT&#10;NY9Uzj1FpOe9m3xGD9UOwvOQkyDuVG3nQ8BXYyBGCogwzpVTY/GQ+mTqex66l1RuNSaIOEQoMVX3&#10;OjQeh/L1wXfRYKZFm7PR4C0Rk587RXqRqq9M1R1SpJAfUntKEY5MvWb8eVP+OZVrT+XRUzWrh943&#10;9lP9+ka/FhJeK1vQmhAeqWS797T+NtY4mlynIYNslr/W2cA3H1qvU2NzaE4dIpB4qLaK77wkB+po&#10;/gNkGvt79Lg2OIwz1IDcZop8I6Va/1DN96GxOrQnpmKwfv1CSCj3O169/p4/+8Wf8/jsOSfrNWV1&#10;HeJhrwbAd6VUrHMQ9zMG+4pzjqwo0FmOVhpjKva7O3a7bdgDo4Kti2DssirZbLdtPD0E/w5ry/3Y&#10;MCgTp+qJafKAuq6pnU2roCImiUD7gL5pgk/ZElM1cWX/fffrfaEeIuNrmz26r3Tbj5MbhelDPmNY&#10;R07HQw+um3vzbKgAP3jP5F7kWjKnPtAw8vIgJBSLnCzXOG/xxvbUXgOJYIjrTbJGL4Qg0xolVUv0&#10;VBQFRbEkXywo1iuWixWLYkGRa4Q1ZPmaTEjWy1Mu8yVfff0527tbTF3zl3+mEcJhqhKlFMVqydMn&#10;z1nkCxbCs8wzllnGk0crPv/mS96/+45vv/mSk/URR8sjFvky5KbFgtOV4e31Bi0cTgnQEhvjXJ3I&#10;OZu5Mqh3Wx9jZzHIEcd7eyr+SBHSjH/Wj/8CMWGaQMoYg6glOsvQmaaqKpbFgv1+jzw7CyD52qC0&#10;AiSuJXt1aKU5Wh8hyLi5fom1Bqkkl5fXKKURaBaLZTtXD6nUT833wd7S5KF+SEQ6ro/fOz+JwPJx&#10;bN+A5pvfN2Ri9LIrhGhjmD7ZxJjUIoC9QYjmNTKuiYYoUNDHxvv2HMhibFAlVjLkS853wFzvPEhP&#10;nmdIJanqkKNba8nzHKXCGrLW4rxFGR3rG66LwZTAmDqAtn3e+k6lNHkWSE8EUdldZW0dQcY6Sj/O&#10;tNaSZVlbn2/WtJThuXjn0HKsVi0RKpIoRHLizd2Gd+/ecbRc85MXj3l/fsG1cZj23mVL5pUiLnro&#10;TGq8Lz70mlR8FQgTZUt4UO53fPX1lzx//hHL5TrEXkrhgaqqcdbE8dAYYwOpnwi1USk8Lq7Hz774&#10;nN9/+in/y3/+D2TaYl2cny4QKeA611vXdSQvkfz0F79gcXJKVe3wQmKcpawqHp2c8J/+w8d89d0r&#10;zl+/5Ec/+Tl4iSqOwBnOnjzHek9ZlxhrudtteewEtfFUZUVVlmilqK0NxAuCSQLz1Bn2+JmM1dsf&#10;IkQ/FP89FAdN1RCamuXUx3T3kI7f7sfczZmGH+WuLhLNDc+ODpGVjOPCLufp6iUp4r/mc5saUz9X&#10;6hMwf2h8OfbHQ5K7QJQlGZ6B9n2nj2TAMlS1QgweAfPNeVgWr5UeYVIT7/SJ5cNnutZfdIRDRKJW&#10;OaijGxNqUNZaiqK4R2Q1JqRuaoHOeaR09/af8Xlsf09piADvn1eLg+ebs80222yzzTbbbLPNNtts&#10;s832r8VmAPxss80222yzzTbbbLPNNtt/p42b4sbNX2PVbBg224zVfMdAlpSaRmOHlCD7lmoOHyt8&#10;pA7FpwCuY+W81HWMD8L74JMUmHuKmT7V7JBS7Uo9j/54j8fzUFNvSv2rf0ieAgk/NEfG19I0pI3B&#10;x+OmxGQDpZhulviQJtv+daRUz8ff1/w8RYTQB02NX58Ch08B5PuNAOPfjT9vDEzvj8f4c8ZN0YcI&#10;AqYad8f3Pp7nqXXvekrsnqisEhtUmube8f2mlOs7dfeH51ZqDfc/uwGn9UFa/cbIMdisf18pMoB+&#10;k83Yn43n9HhsxnOl/4zGgPuUr+s3KI992kOfOdUcf88n9NQjpNaUteX8/Ip/+KffkC+P8VIHFSUh&#10;0KprxlNSB5WZLGe5WlMUBUoJrq+v+OLLL/j8i8+5vbtBSIePnXZKRoWiuJ7yPJ8kSmmA72MF+LZh&#10;NQHqszY0CjvvqU1oDPYE8GsdlVG9t0H5WOgAPpcSrTO8ECxU1/TjrMXUNft9yeXlJZu7DWVVtqpM&#10;YRxsaKCLIE9ra7yzsfk7qAa167FRcpYChyUItgWAXqPe5vwQaKi1RglJXdcDta5G7acDmXbgT2s6&#10;xSRrSwrlOV7mnB0fcXb2GJ1l3N3d8f7tOaZ27HaGyiuOF2uuLi55cnrCR49O+LMXT3lyeoy1lovz&#10;Cy6vL/nNH37H96/fcHG3xaglf/3Lv0Sv1mzrGqH0AMB6aG72n2Wf4MDZ0Ejqm/FwFqlEAN1ayX5b&#10;cXN1zb7csNtt2dzt2O335HmGEBlKZuS5RGeC5arg2fOnrNcrFoslmc5CQ5iz2Co2VLmgA2Wto6oM&#10;Vzd3vHzzlrKO6k4E1alHp8f89JOP+eTjj8i1ZLfbRmB+UKhy4eEO9jtTG+radAps1vVUG2kBuTiL&#10;d5ba73EIjPFcX91yfn5NWVdxHAQnJ74HiHNRvcW3oO9U/NDMwUYNuVNdGqrfjGO1VIN436eNAbFj&#10;RW4QAQzkg4p4mN+eLNd457i83nB8dMLF7ZabzQ1HRwuOlys0jvXRip/9+AWffv2SPZ7lokAJ2NeW&#10;XQWuJV0BY3yrNC6iSvNYzc05hyWACCQCLf8/9t7sS44jO/P82eLuEZGRKwiAAFkiq0pLjarUdUbT&#10;s5zuhznzn8/DnFH3SN2SSqVaWSSLG7YEco3N3c1sHszMw9zDPBKU9NSKew4JZCLCF3Oza/dev9/3&#10;KZQsMG2LUnA0KTmZFihXU7iaSaFRQEGNaH2TtbWWpoV1bVhbh0VgkdTCsTaOVWtQk4qNNKzXDUrr&#10;ML4KT0DQ7uxdfix3FaJjM6nDZr+z3UtlBw7qxxJ+NxYBsJQDO4AHAUshMJ1atOgUC9ebDUr779SN&#10;8aQaLighSwUOjPVAC4qq8zfpfLLW+sZ+KajrNZeXb/j222+wxgSFS3aUpFJwQkokNSRm2s1JfFN0&#10;VBBKCRBM22KMRRfBP0nvTyP4PAWZeqVAh9YVT55+GFT7DLPZEXf3C9rWdL5YKUVVVWw2G66vr5lM&#10;Jh1ANp4fwDooC02L4cWL73j79g1NW3fnT4Hn8bnKCBLoiCQk1pIBLNMRCaSK2kPFqnRdD2PIHBFW&#10;D7QXVD6FEB0ZwjAWUTLuN75hvx/HOpTSSZOt4bsX3/LiuxdMJlOOT45xDu7vF918vF/cM5lMEdKP&#10;cdv6ZnGZKA+mecWQ9Ky7b+nXwnAfyqlL5cCv/fgpD+JNLX0Gw/g1ncPT2QyH4O5+waQsKZTm5t2V&#10;55RwsFptAqGDH3O/9gyT6YSmbtC64OzsBMGWFMI/iz7RzBhJXC+OysT6uTFJ8+hc/rRdj35i7gOH&#10;DQFC8dhDlc74WSUlUuru2aU+Tast0UkP8CYENgGMuRBfRaCHBxuqRI1V+vg0A3Y0xvZUaOMYd2Ql&#10;8CDAd5/l8uOxPDM3t/r50G5dIVcfeR8ARHdNA/nnMbD9kAxk37nTWClPiuSyqsuj95+ALvflu2Pz&#10;dx8B2TC+yh1jX31h3zPM1WzGQPjer++vheQJHAngBrHd6xNCj63atNd+jf4uB059iJRtH/ljnzRF&#10;PKjqnqt35PLFfUD2fc9kNCce1Pf2gSNFcC69ZxfOo6RKnknwd1J0gF2vHhvnr8B1/+3WoIaqw/ue&#10;vQcJ8eB+NTb2O58TCblCIuP5Pv4pN6652GQ4ppFgJAe+3ndP34eQ4X1r32Nx0nbtbOepDIQsbVNz&#10;fX3N28tLLs4+oCw0k6pg3bY0TYMLIHQhPNg45nU6gF938zLn6xlCUlYV8+M5dzfvWG9W6BBfCelz&#10;rs1mRVUVYOli1bquUUogpaJpTJZkwTlGfI6EGG8JOuK2bT7rdmqFOT8Ulcknk8nemkAEwcU8Io09&#10;hnXxbg9xLUprJKIjF0hrZWPAy965bZ/kaR9RybCOmCPO+b7zb5zgpk8W2G3GwpNEFIUHussQ7xrj&#10;OtIapcI42za710T1ZykkSvnvFGXJbDpjOjliOpsxnR8xm85QSjItStp6DUZ7EjQhOP/wOapUvPri&#10;96y/ecGiXvLnn3zEkS5QUqKXFQbJk0dP0TicbTg/UvzZR48o3JI/tHe8fnPJt998zaOzCz56/jFS&#10;gNSai5MTHt2teLvYsDCtP68IuarcjWf8M1dJzB78s/O5bb/G7faCKMd8Zppf7frgfAwFnmhzXW/8&#10;38sS5yyTaYWzhqLQnpiiFd3zFSEuNcbiBChVcDwXfPT8Mde399wvVizuNzTNJavVhqdPP6CsCgS6&#10;t8+mufTw/ZxzDtmBh/e/c0sJ5LCuq/f14qywV+z45xCLE86X3Yf7CXmPvGz3PZTrvuOsgRAbxeeK&#10;29ZXgzfBOhPqsMKzCIW6rJJFUE8HpxwOg3FtAMkrD9xXAik8maKTAkGsVWjatulIPItCU5aBNLB1&#10;XWxgWwN6SwoohKByVTeHYh2vtzYL5QGhod7iSQJsl9dIpbpnsH1WIjxPsK1BKLi5vub68pLjp4K/&#10;/ORD5lPFP372Dd++vad20DTtjop38kTea3/M+dix9yS9dSbD+gSv8h6JOY3j5vqaN29e88knP6Kq&#10;KgyOdmNYr9do6X2Xk4m6uBJIFM60SKnRWmGd5W//29/xJx8/49njC0pd0LbGk2g46X2m7CY+Skos&#10;cHbxiB//5Kf86r/8P1wcz8A2/P4Pf+A//sf/lfnJMdPZNWKq+OQHH7PCH1M6wdnZBdPpFIcB4TDO&#10;k6zWTYNpW6wxSCHBmV6cto+EZSzOy+Vfw1g43f/SulrqD3LvgsdIvXJ/dymL0+D961huPPYONCqA&#10;x31LCNntgREcnXtPn8vBcvtdf63I0ZxiCMCOcdT7vIt+HwKq/vMNRAbRb6oRkHdM0QLLseyU6m23&#10;d6cHjTXKoY/erb/4+DLGFikpVSReNuHdyXq99u+lQvwaiT6H76MjEWhUpx8SisdjDN9BSKlGRBDo&#10;EfEd7GAHO9jBDnawgx3sYAc72MEO9u/VDgD4gx3sYAc72MEOdrCDHexgB/s3tBz4Mv051/QQrf9i&#10;dLxROP451sQfbai2njYl5dSbhteba2ob2t6GuUGj3BBAnFMrG55j2PydAhqHzQvpMXOgoNzPqQ0b&#10;oIbPLW00TMdoCLDJNeHmlKpSwHF8kT58zunftyDz2PhKD+QUmyxiw8VW+eNhpab+vfdVHftf29/I&#10;kf48fNZDMHaqWpobq/S6m6bpqUcOn9lYo9Hw3h9qEEgVY4fN1emYDdVDh2ORVT3HpT31CES2CSYH&#10;bHAJYC9337nmkV3A5y5ZRWzwzI3N8PnsU/TLraX0O2PKhSmpxPCZReXSMXWO3DNJlUvTZzk8zljT&#10;1LA5SoamG68oLtnUG/7+H37BYrnm9OID+kCJpOlYSSaTKdVkRllNvUruZsXnn3/BZ599xtu372g3&#10;6/AlizUtzooe2Gnok/eBSVIzxiCsxWaUQKxNmmlQCKHBKZrWK3R7dV6NaWs/Y61f/1LJTt335uaG&#10;pmlYLZfU6xV1XaO1ZlJoWuGwtsW2BmO8YisIfzwXlOCDSocEMDZ6GQ9rNQbhnFcCxHZqZQBK9Buy&#10;otLQVnE0mbvpnIIdUJ+xFiWh0pJSS4qyQuoCKyTXt3fcL1esVhtWyw0rBItvXnB+esynzz7k48cX&#10;nM4qhICr62u++fYbfvu73/HVi++4Wm5oVcmf/dVfMT2ec7vZUJvWN6y1dAqHEeQthMBZt6Mq3ge1&#10;QFEolPJrtak9icVq1bJar1gsl1xf3fHu8hrbtuhCURYVDklVTJjPZ1TlBKUK5qcTTk+POT2dc3Q0&#10;88o9mxrbNp3qm7Feud0D051X9HaOd9d3IAtU6UGywrWcnxzzJz94zuOLMySW5XIFWKQQ1NarEjft&#10;pvNdxlhs49X8PKDTg/m1UogE8Bwb6rQuAUdjDHXd8s23r/j7f/glZ+fnTKdTCu2JJmZHoG0xnAAA&#10;IABJREFUc5BeadJZgzGpX1VhLOk1VMa1MFT261TjE58ybERLfXCnpB4/H+dmjL+gA8D65+yBPSao&#10;LCknaeo1wrWUWnJ3v2CxqlnXLRenM05PTym1wjQbiqrk/GTGk4tTvrm8pW02FFqgiylFActNzdLV&#10;tNYGpauo5OUnXEpU0zXepfu1NQgsSsG00JxUmnkpKYVGGEsp/fhIJZDCBYVlwbJuWW0cjZTUzrFp&#10;WowTOF0gKoWezFgv18hCUFaV9wHCzwEtdRZ0G8ljoh/vrXGx9elD9cJhw2ofiOG/HNVh96nX+mel&#10;0VpTTSdMJkdoVXB/f4uxrW+eJBIj+evVyjcqS6lgWoQ4VSEcPdKbzWYTxt9we7vgm2++4f5+QRUA&#10;0vFWh02sMoDwh8C2YWwaG8b9GNhORTMqg8f56axBCXBBCR4bAEr+oJ7EBK/+JaXk5OSIspownx+z&#10;XHrfP5lMKIsSY9Y4PHlAVXl1+KbxwPvZbIbWOqi5+WvdbDZd4+7d7S1v3rzBNDW60EgpdogjopKT&#10;Ijae9oHAuThwqxyqtkBfG8EwomvMT/fJdI+JKva5vC0FbnSK9NbugKJF8myiitr2+4GEovVgmelk&#10;hqOh3rTc3i24uV0wmc5wzrFarfxuKiTWCRRe0dNZCwmAUw9yoyER2RAkMcyNckqkObXSsVh6SJyU&#10;A2Sm6y0+5zgnj47mCGBxf9eBJZeLJaWuQjO0TfyBJw1AC+qmpqkNk/mU46O5JwIxKVGGyMaCw3wo&#10;xqTpPcRYdCyXyuVBQohA1OE636SVTvI3uRN39hvdxSjZ2S44fjfnscbQWLdTM5DSqy97eLoJyYjz&#10;QJkAiPLEKS7VzO5i0l1iA0mq2trNe7FLBvG+5GzDeZmC+4dz+6Hv9udcnAcijJn/eai03M92XU89&#10;PJ3nXQ4DGGey+ftYjjSWn+bIAHPqqmM5d26OphCM/j6aKI4m6rsdqFf4sH37uf6xunRWJjUIx95x&#10;2KeOPUbglstx0nMM61pb9eJ4VzKQMPVGKR2GHRDI9rPjhAj7APYP5a25ex7mw2PnzM2dYY449Pv7&#10;1C7Hrm2f5YDZ6X5R13UHZo9qlR4T6n2bdRYVCGxcAN454wGq2wdgE4VDT2xmjevimDEbIwSMzz0l&#10;vErjjH1jvy/nHgMX7ZsjY3XUfXWzMd+Rq53l5mxOWXLfXHtf64ilBtfTgVWFCEAi28Xeq9Wazz//&#10;nPPzD3j0+CnVZs3ydo1AJsrpPv/fElOEMDUBJAm5BesKKSjLkul0yvWVY7lcMpvOtrmtMR04yrLd&#10;U8qy7Gql/bpyJNAxOCe6/D3GklL43xUDch+lFE5KX4cJAGqvyuzVTT0wdbf+moLI9oPHPPDeb9Nb&#10;ory0rhcJrwCcsR0gTARCtNSn09vpA9i9q0/7mEvQBwzLkNMGxOk2Fwm5tRQ+793WkMXeOnLqc7P7&#10;RHKl/X8bJ3mQUjCpSqqqDLWnCBT0pJXb4/hcRwQfo7TyQFkpQCmUlEHlWjMpK4qipKwmzGZHTCcT&#10;qrJACUHb1AGk5muFOIfWipMPnlAUmhd//IzP31yxrGt+8vHHzKcTlHNsXr/kfrniw/MPOJlXaOko&#10;MHz67ClPzk/43edf893L7/jii88pCs3x0dyTtNHy9Pyc17cr1quNJ0UUmoBNJioPR/C0z/liLhXm&#10;mbX+w8ITikUQYZznXrW9Dyjd50ciMDO+S4i+NhJI9EGpvi6jlEIKgbIWLTVVWXFxfkFVVZyenLJp&#10;GuqmYTqpaJq2yyOVFAlw3NfSjk+OkIXGOlitGoqixBjLu3fvmB/PmU2PQHiQfSS/wIkwV+ndN6FW&#10;abEIgnq62NYP0n2klzMM1pGIeftITOjnpOje3bid1eK69dfbR0Kc1tt/QwgWFaFjrSv+3YvL+2fu&#10;bKhtdxx/osu5LCCFCuSvyo+CsIDFYT0JpnUoLXv7i5QC42wgJ3OURRHIHluc9bVEKRRWRmJMG8hf&#10;DdZJnA05TWt6ZFrbWD/MO7F9p6JE/12VCoSjUcUZ8H4vjJGSHkDfbFZ89tvfsnx3yWnp+JNnj3n6&#10;4TkfffwRf/Pff83vv3rJfWtxgVjS2BapZGCPGyOCGyfXHr7PTPOUGPv146oYmse4NsR0of71xz/+&#10;kePjMz589pzGNKxWJvh9jbUtdV336skgMNah8ORxy82ar7/9jn/4x1/w+P/6PwPI3s817x8lxhrA&#10;15AQsFxvOJ5P+d//03/mt7/4R27u79HzKfWmYbHcMJ2He23bQK/rY8FCaY7nx5TlBK00Soe4zzra&#10;pkUXBfV6HTaBULPEdSQH3fuvkfe0Q0LkMQX1fWQs+3LUfURG++oJUbk7rT3738frTfMMdt5j50ib&#10;t/GQy+SHaZwU3uEhcMKTa3T3Kvq1sx45R1RdHxBBdvWGEDNH6qe4j/i9L75/EUn+1d/fRZKg5UjO&#10;t1y0bruXmEAobsdjVBvJsUKdekuSJLepaYy5whj01qGQoQTiurwk+vhI2IUg+96xbQ1CeMLfAofS&#10;2hM8tE0X93XxlXNIL22P8CHpluh5ZG76OM901yNlSswm3pto62AHO9jBDnawgx3sYAc72MEOdrD/&#10;ke0AgD/YwQ52sIMd7GAHO9jBDnawfwNLmxpyjN77FJxyTPPxcynwavj5saZYoFNZ7BQp2FX8HgKr&#10;H1LOGjb67FNGS+97CBrLgWofUq+PYIy2bVFKdQqRaeNfvI8I6k0b5OVAgXMIxs6pFaaKrvuuL23O&#10;GaqtDMdl2OgemzvHFNSG53Fdk71LGN+3Kjhb8LtXVu0Uisgrucef+2CCtBlr28DYJ9DPA9pTAMlw&#10;HqW/i+M7pgCezqE4/pEcIjdHh8AMMaKymKpGDZthYrNoTnVh2AAyVPbNzaHcPNs26PhhHhIqjC+C&#10;PLg9971ULSXnF8bGO/es0obc4ZocPtMcwGk4x4ZzZZ/S3dA/5NQ4U/Bpus7Tdf++TSHDa4zNhL45&#10;SNFay29+81u++uorzs4u0MqDKnRRUBQe7BjVc4uiROkCqTTGOm6vrnnz5hW/+s1vuXz9hmaxhKhi&#10;G/BDXTOf0jvrI0cKMab2p5SiTRSOUnKO2DgokCilMcbSGsN6tWG9WtM0DdVEhQZJS10bHBLpDNZY&#10;rq+vWdwvMG0TGg+h0oUHUJkW4Qy4tlNAiorrHqTXdtrNAtGJKXYNRM565T/rfDPyAMxlxa4fxfXn&#10;wc5e6FynXAa+b9ECwnqwryokTgjWxjGXmuVqyfXdglXdcLdYcH17zaJu+fSHP+JnP/kJj89OOT2e&#10;AZbLq2t+9dvP+PzzL3j95g2vb29o9Ywf/+wvKedzbtdrnPOKQ846jG0RQndNjDYALON9pAQvcV+I&#10;DX/1pmGzqdlsNtR1zc3tLbfXSzaN/91m01LqirPzc09g4CzWGI7nE548Pmc+O0LrEl1KyqrACct6&#10;vfTEB61FSdU15UVF9rIskTjW6w1/+PyPfPvqkrOLD1huVigpOZ8f8YOPnvH44oyq1DRNAF6L0FQt&#10;BDa0DjsHd3f3XF3fYK2lqkpO5sdMJhO/X4cm/g4oqDUGQVuboLspuLq545e//i1vr69ZbGrOTo95&#10;dHHB0yePmc4mSOnnDc51BAhSymSP9Y50CND0+2iiyiq2DXupIvLQbw7jm62iuj+GxdE0deePWmto&#10;2qb7zmbj1c60gwKL1qBwbFYrlosFTd0gKLA2gH9UgVCKstSczie8fnfDyhqc0GjpmE80UmhaW0DT&#10;YCOAjXFAjlf5DaI61qAwTEqFEjAr4EgbCttQlQKlNW3dsmksZkOnOtNaWDSCDRKhJ7TOoieak6Nj&#10;Ts8/oJpMuL27x758Q6Mbmral68MUrkcEk/PZu3ETWRXl1DfGtstdYhjxYAzf7cnOMalKyqqiKEtA&#10;BqIQ38DtfajqYoI23Jcn7pBdwKS1wrQWG5XXrEGGv9f1hpcvXnJ5+daDgW1o5A+kEJ1vC/dlBuDk&#10;4b6b5h59lfg+oc+WuEns7KNCCK+IWRREuKMxhvnREScnJ9RNy6vXb5BCcH+/COryGhUA7lVVdaRF&#10;QggmVdU7ZxpbSCm5v73m8vINdb0OjemaqiizMYKM6obpPj2IAbefl95zCNEBhLfgZkGq4juMHXLx&#10;bS6fG8b+ZrDv5n6/3bvtFpggPSFNbITXWiCcZLXa0NTeL06nk07R3gMIPbmHFAIrbBZEt48sJxIw&#10;pPlTGreOxY/pPOpIhqx7MIYb/pzG3XFuGGM4PTpBCcVms+Hk9BikYLFcglQe+BIU4oy1OCdo2g3W&#10;6o7wR6uCqqwC6CxtjM+TCg2BopGoYpiTD/+eI8DazZd3AbGx+TrucykxxjBPiWMzXJ/95mu8emMm&#10;n445U/pfbHbPgqatRUvlG+Ftv/HesZ3HKbkUiKx6oSe3yOcP38fGcoVc7rTd58nkn/RI4VJShFwN&#10;xTkXcCei69zP+YUILpNbseps3j8Gjt6X+40Bnfc1u+f2RQATwJxOZJJLf9Duxzg0XoUyIZQSIVgV&#10;W0CKg27tCZffUx+6z+EY7cs3c2SCnTpouDa6PxOSOPrA9u3YsveZRKKSNP4QYlcVcuxZvU/eOYw/&#10;Uh+cy7Nz47vjY1yMgXbvcYwQMXessbgsdz19H5aoQnaq1carkHZlJocNuZ6JqubOYl0bskQRBEj7&#10;gN20VpP6zFjz3AdoH9as9tVVc/WBdBxyYKuxcz9Usx2rG42to7F1krunXCz9UBy8vx61BaLtApbE&#10;CHmr34OlkCAFbdPw6s0bvvz6S+YX5xyfzrm9v/fA8gDWTJVF++vVx03WRSC6h6r6+m/B7GjObD7n&#10;7vaazWbj68XW1wKUUB0ZWZoHbfdd0+UQUkaiGuXBTCZegFeFFgG4m9ac07hCOrAhn+zAZwF0ZZ3N&#10;ksUO6/3DunS6l/n91Q1UQmUSR4b4wgmk1EHYWaJtgUkJLrtH7YtRDhvWXqh97p2zMrjbfrzpuhrP&#10;1hd1YyzZsy+I8fmYEJftI5lJx9BZ5+NTZUNu5bbEHN02EXKuQM4hhUDJbU6gtGQ2mVIUE3QxQRcF&#10;s6MjqknFtKqCGjYd2Nz6SdztpRZBOT/h6Y9+wuL6Ld9dveb2N5/z0x9/ytnxEa7esFy/Y72q+ejZ&#10;E46mFUIo5rMp86Njjo/P+dMf/ZgXr99wfXWHFgWz8yn1es1RVfD0eMpds+HaNiAlSgQCoxD3NsZ4&#10;cCICpUJaZ4e+KJD1hTE2xibEYW6vD9n1Ga4XF27Xxe7eo7XPQzatf99QFRVtYyikr2e8vb7h5ZtL&#10;Xr14yc9++lOef/gUrK9ZyRDHSuXrOG0LldLoYoqUBVdXV9R1zWZjWK8dq/WG49Oa+fwIrcE6GUgD&#10;fL61BYf7eS0GBEEpaNRl6uddbhQ/E0sJbOuVwz1iC473BB5D0iWb7H8MYhcZgMouVWR2zsdhItbz&#10;IlmGX/+e1CPk0gicFThhQTq0U+CM96sC3zUa1eOl8CSkDoz11yoHOY6UPgZU4f2UtQYTaqBClbhA&#10;WOqcn4dt2/o5WRS44I+s8TU/rYttbhpJTgPJCc519zwkqdRBJTkSTEZiAwFI5/MbqSRSON6+vuLF&#10;V18yVYb7+4IXr1qePPmQTz644PQ//W98eP4Zf/+7z3h5t8EJ4clZjUVqta0xjoDdx4DLY2ra6Tum&#10;joTPbHMpF94VCMBag0Byf3/P6zevefrhh0yqktVS0goZCDe3Ob3S23dyUmscjqZpwThaZ/nlr3/D&#10;X/3sZ3zy/GOccAjajrhBsq01GXzuV7eOp89/wF/8/K/5zf/3f3M6nyBQvHtzzcXFhzx7+pzPvv6W&#10;N5dXHD9+Bs5hnOHk9JSTs0eUukUqhdaKqlCcnhxzfXcPwtE2a3apu0RHYBAYULL5wnDMUyLlXPw0&#10;9j4+rQeNvWPc945mNw6il5/67SElaM6/uxzGcn1gtuylbWlotv289xKyi6WTGF70z9eRCZAS4+xe&#10;jwrPwu+d3k+VSvfGVAm5S/QbbjytXZrwnmC4btKY0lfSHU7uf15OJBQjcc+SkfzM+09BQi/SSxW3&#10;JOUCgRXxeOF8gcjFuvBGI6MaH2DoFEr7vSkSEcQgwPXjEpTABV/rCfnaQBzWdMcdEnDGONrX61xH&#10;UJTWLQ92sIMd7GAHO9jBDnawgx3sYAf792wHAPzBDnawgx3sYAc72MEOdrCD/Sstp841Bmjus8LL&#10;7s8xha/49+HL9vQ8w89He59m2VTZMAf0SL83bNZIrzunwL4P5J5TVbLWdkqTERiYNrbAtulgCHyN&#10;x+i9yI8v2RM1zAhSiy+Wh8eIll5/2pCcG9/YqLlVWbbZa0uff/pzChgfNlzknl3u/PF57IJYZPZ7&#10;Q+XMVD3VZlQDxwC4+5Tl0+MP732oWJTez3Ad5BRd941LCrBJm1hyzzCnhpZrOhmbs2PXEMdyrOl8&#10;SJiwrzG9G++s2kO+OTpdB0qpHslFbhyHx0y//5CaWc7/7IAJM88op5S27xpzwIccMGQISvu+vrw7&#10;X1gHUimcVHzxxZf8wz/+I8fzE0rtVZas80oqEQAfyTl8QzS0raFpDK9eveaf//mXfPH5F9y8uw7X&#10;7tCF7s0VnPPK6UJkVVPTOTUcm57P3bM3KSmwXXOcQODBm/eLe9abNUrDpCwwWIxpWd/fsW421Jua&#10;erPpQFKEb5vWdk2VsXHTmta3rhkTmmp9D3LX6BmfbwJK6dSPnFeljs3eRaGxSqGE7IGkcWQbC1PA&#10;1FAZMiq4FVJSoKhUgZSajXEs1w3vbu5YrNe0puV+dc9iec+zZx/z8//pLzg+OqKpNxg74827t/zq&#10;N7/luxcvef36Da/eXmLKCX/+lz/l6OyCRd36RnfrYu8TSBVUSLbNslEh2auq2HC/BW3bhnu11JuG&#10;6+trbm/vMMYrtt/d3VMWU1praI1hdjRhUk0oCkk1URSTKWenJzw6O2U2KShVgTEOi0VpSdNajAkN&#10;/U4G/0APYOlB2y1fffU1//zPv2LZWO5WG5yz/PDTT/jo2VM+fPoYJSzr1YLWOqRSRDW11nigqVSK&#10;l6/f8IcvvghN1RpnLJv1mklVcXF+znw+94B7IQOBhArXImnbhvVmw9ffvsACP/jkU3RRMK0Kzs7O&#10;OD07QSmJaTdYE8DHsVE+Ns0qlShjjQNdYpOedf19JFW9i2aMySq14vpquSm4M/4+TnqtFRMhmU0U&#10;Wkhc27BsVtzd3LJZbzAGmrr1SvdKI3TBbD7jbD7jaDrBGMWq9etGiZZSwUR7FfHlpvYAWelZH5xw&#10;u/EeHpCtlKIqC0oFpRIUEo4qzUw7hLNIYRBSYZWiqR3LdQBtSkHdWmokqjpCTaeczo4oygKpFI0x&#10;rG9vWS5XYANpjLW4AE4Gi5TFTuyVghOHjYaIqG4ms7GGv69EyZghWE51TdFjcbxSikoXHZAkKja3&#10;pvEqptqDYqKSsLW+sRshPcBACEwAtpZl4VXAEyKSqI7+8tUrvv76Ww9QCWrxZVF1c2tL9OF2iIqG&#10;89gY08XPwz1hCPRNAbIRNDbck1vT9lTUzs7OePz4Ca3zRADT6YSLi0esVquOOKIoCsqyZLXy6vDR&#10;hzdNk4B9HcYoTk5OEM7y3c0Ny8WCsizCmPmG1xQInOYbJlG/7shV2CWnCCLWPdBFqjbun7PIxv2p&#10;6nT0yU3TdN/bnat0sdZD8WwEPCstwbXxbkFA29oATArqidLDBbUSYA3GbcEXLgFJK9kHZqS+aR9B&#10;01jsl4vvhrHqsOFWDuLsMVXcMVK4oihYr9ccH80RTlCvN9jjI0/wUjfhuXuAVkpwcnw8RwrF7e0t&#10;OIFWikIXOEvYD/rq1mP3N1xT++5h6PfHwckDEHkCBIqq6rm5OwS5D/OaHpkWbgdAF2MdmcSMW9IL&#10;FXyW3Wny90CZXQKSIclQ+t00X0zXQYxx9ynufR/rg+6/nw1zhVxun82xw//EYL3E7w9zdyGlX88j&#10;pIe5fCW3B+Wa2ff5neFzzM3HHFFKLg4aAxI+BNLv4vjMcYfrZlhHivMyR+y173y7a3IMaNRXS8zl&#10;7zl/vT3Wrtrrvnw49285Qr5997WPLCD3vYcA3Ll9Lqc0vi9ff2hOpMeJNTYhvU8GqDcbykmJcH7P&#10;i9DarW/xa0gE9WUPPlW92HqH0I0+Ud/Y/BiO15DYah9YfkjiOfT/qR8Yey5j+8hDtdv989Lt1Mke&#10;UqAfqx/uqx3nfFTu3sbqgOka2OZSBYvFgi+++IJPf/hjPnjyIfPjI25v7xOFy/46Lsuiy6OU8grG&#10;gaKT1rYeJAdMJ1POjk9xxufHJqjFW+c8EYiSqDBHXUK+5ufWVmlYCFDK/9w2dVevVUp3e2UKfh+S&#10;POnk3+N8S4lPc+OUJX7qiKxy68713hPE46U17jRGE0Jgw3U1TTOYrx6gl66ndH8cAjT31fdye9BD&#10;tXGB3PGvO7W8nXnlRvc9rT0xlxB05JRRPTxX548AQWMtZVmhtUZrRVH4nHoymVJWE6pJxdF8yqSq&#10;KAoN1vpaDwEkF0DVMoJmncAJTTU7oagmlLMpN69e8P/+06/58OyUR8cnnJ2eUjeO1sHj81NO5jOU&#10;E5RFybHWVIVmNp2wWtasNxvu7u48mZoTXMxnnC6W3K82NE4ilQ5qspFgS3b1uQ5MLbYxn7EWJQKo&#10;TghPYtiNpdhL6vFQ3JXW4jKfGBDSBOVwa1ktlyzevmVd19zd36OV5g9/+IwPzs84ms2CD2+7Oma8&#10;ViklUkk++OCCalLy4sULbm/uKIoCY1vqtmG9XnN2csx0OmU6meEs1KEWpwu5VUEWu/O3W+/WeqDk&#10;CBlAGneP+cSxOK2rYdDx+ASCCbL1Dnp7xXZJ+OcfwaSB1Mp50hmDV173vowu57fWBfIM5e+xbQg0&#10;qH7dOE+MgeuT+lprtwQBnU+S6EQh3hifc8f3ZUoFkHqouRVFgZUS03gCjkgIoAuNcS229eB4ofpx&#10;llLC140dHbmGQOwox4MMdRZBqQXfvXjJerlgMtU0tWGzbLl8+Zb5ySnns2P+81//JadnU/72V3/g&#10;s5dvA5mJCDV6uVNHiqTUNqlRjOWaw/p++g5xbC11pIYonIPNZs2b16+4un7H06dPUUrTmKbby6bT&#10;aacCn/pv55wvRzsHpuXly1f83X/7bzx78hytC+pmjXVtVw9OYwxjDI2Ak9mEv/7rv+a3//Bfub5f&#10;IAwslyvaTcvR2QkXZx9wd3XHyflzlFQUWlFMpxzN5qjmFmENs0JTasHZ6ZxVs0aXCmtrnJNdrh+8&#10;REeAJDNEf2Pv33JkMkNy7dx+89A7xzYQMuQIonPv0d7nPVQuvhuSLQ1zwJyPycXs0m3fA47F7T1S&#10;J3+G3jh18Q3trnp8rk67xyd272YYpyTN5du5Y/ZJT/NECMP4ahi3DGOZnXMGolatNMaZXtwvpWQ+&#10;n3e116IosnlCSnDc5RRG9EhRjDGYtsVI3c3Dffn3GKn9wQ52sIMd7GAHO9jBDnawgx3sYP9e7QCA&#10;P9jBDnawgx3sYAc72MEOdrB/Axs2mQM7zWs5gHva8PA+jatDkHraFD98ITx8eZ6eYx9wftgwnTZW&#10;Du8tp242/O6Yyk1qKeN52nQXGwyikl184ZzeVwpO21VZdL1mt7FxGVqqpjxs/hqq/+XUr4djMGzE&#10;yDUfp9eba5rajmdkgY9qAFulL69aQk8R3gOBXK+pLX42qoNJqcPvA0e+SxUH4zX3rwd2m4hzChc5&#10;tawhQHrYZJnOw+G/pwCQnGr3sAFpDGQ+fJ5pc0iuWTlVVB2ulbFrGJ67a74QW4B1r9ElNIzboF7S&#10;AQHFQEkBduZ2aqk/SJs807HLrb/hz8PnMrbOc4CHtBm3B9jZ4y+GzTypcupYA8hDam8PqUX1/W9U&#10;ciAo5ihaK3nz+i1/8zd/i9YVSE1jDJOipCo1UUk2NskiwnVbQW031Kblm2++5Is//I53r9/gbGyU&#10;Udm5PvzdUEEmbeBxYWHGuePAKywHYOAQLAl4xR/nQaRK+Qbftm15e3XJarXENhvqsmTd1Czull7F&#10;XUkPXDVtaMDz8621BghN5U72VTWtRbJdVzKCpdxW5cg626nhSuy26VTpTmXE2gDok321FWsM/vYE&#10;UssOfON8H22yp3jAlwOvAucsFFBVJUezKZNqwnq94NV6BdKitAANohDM5iU//tM/AVpWywVVWfHr&#10;X/+Or776gtdX73h3t+Dybkl5/py/+PnPqY7nLNsWgQqA2K36k0AglG9CVdJfr2ktjWlxWK9oZwxt&#10;XWOMYblas1gsub695+rqOjTeS+pN7Rvvq4JSTXg6f8rRdILWcHJyxNn5Oa21FFqH8zg2AUzvhMW1&#10;brAut3tBCiip6zWL5ZoXby5ZG4sqCtpmzbMPH/PR03OePD5Fa1itN17xSkmMDc3I1j9PE9bw28sr&#10;nFO01quyaKWpqilKKq6vbnl3c4fSilJpqqpkUpZMqglSgLGW+8WSzarm8ePHgKAoSk6O51ycnTGd&#10;TDBtizOWQsugXrYlvfEq51vgtJ8/27makgvF5r8tOYMBYRHSIaQLz0nStr752ftp2amguoEaH4Cw&#10;4bimQTiHwje1aSE4mU34wZMP+OTZY+r1gi9+/xvMZsn19TucddSbe65vV6BOODqaUegJ0+qI05Mj&#10;5pWkXjmsEhhXY6xGO8FMCYRTrF0AZ7uGtm38DAzqWFhHoSWF8ijhSsFEO6alotISIaHUjkJYBA4l&#10;Ba31bdBOCmoHrQOlSty05OT0nOnsCF2UaF3Qmpa6bbHGhJhEYvBgFA9/9+Be48C1dut7RWwY9SqQ&#10;ZEC7vglbdn6sr+Ib2pwVSJUqeYtO/c85ExR9gtqh9U3TUnpADQGAJZTo5sJmvWK1WlNWFWXpYyxr&#10;W4TQ1E3rgcqqwDiwBq+g5TypxGphO8AM1p/HNC1319d89cc/YqxBKFBFgZYejCBV0cVrw3hlSLKU&#10;xsUR+JzuGX7M0v3PhrHukwy0bev37LBmVRViceM4P7/g6YfPmR+f0BjHer2hKMrrOOM3AAAgAElE&#10;QVSY/Pj4HGjrmvvQcI3zhBjejQuU0hRFyWazpiw1SsLd9Q3X795BIP8odekb74PSWtfYH64xgt9T&#10;ArEYFwkpseH+PdZDYt12DimlOvD5Nh4XvcbuIZAuApdiXhKk8/o5lBRBuNZmYxQZN7IwlZX019vU&#10;dffsom+JMZ+xLVpp6nqDLgq0KoJa+yDWxkBQPbXWE6oM49BcnLPNm8ZBdkOQZA643o0BYawB0eUS&#10;8b5H1Omj0rizQaBLoISgKjXrzYrFasm8PqGtW0wLCIUuSoTaKp9qrZlOpp0fcNagNRSFxBhL07Q4&#10;F/cCsZNvjwFuhyr16fdyZFI54EJHRtCaHSIuP0dtBwBN1W2xokfY0J1DiGRv8vGV37nDvRuvcGqM&#10;xVqHVqpTVUxjcd947rL3YK3DONHLOSweGOVJGbxfVUFV0l+zGQU8D9fSv1ShLFXxewisO3wG+/5t&#10;X24QY4EoPOuJeXaJMB4C443VbN7HHlKTfoicbPiMHwLeDnOR3fyoX/PaIWmgrwa9vY4tEUnu+eTy&#10;6Fy9Kt3bctdprdnJk76PMnuuXubrUDLrI7/vfM76zhEl0PSZDQE57zu/6ebvLoh1rBb3PmPzPmQI&#10;PbI2FeoaztGaFi11R4KWOYoHrqpADpdRuhx+LxIqRnB8Wn9Ia1Tp9XekHiNEfGNrMEdu8RBB5dg4&#10;ORglS83NkbExj2MtQyyWfj8F0byPf8zt1fvubziHh3XOfb4c4Or6msvL1zx99oyz4xM2yzWtsdsc&#10;zvk5IAKYuEdsFSaGdc7/1xqkdWgFVVkxnR1xv1jgwnl1Ib1CMgLr2h4Z55YYSXY1HX+9equkqxRa&#10;Fx2YrG1biqLoxnhI/OrC3MypAuf8ao54Mle/7oOjtj43rdWboKRsEzItZyIJFDsEtj7GUKPA/J34&#10;ZY/vGc6B3t6D82rb6XFd0J3NvJfY75/c6J5VliWz2YzJtMI625FzjSkzF0WBDkDhGNtorakqr8Ze&#10;VRXVZMJkOmE6rZjPZ2ilsI2viRnX+jpBCPW1TWp0UlGoik1d06LRszPOnhcspzP++O03vHl7ywfn&#10;S54+fcSmbqjrmra9oJkbZlPHyWzCtNI4K5hVU9brNZt6Q2t9zWxalnxwfMzluqaV0FhLpcoQv/hA&#10;zsaxx3ZVzi5GF0G1PigMM9iDfZ7go8EYa489/pzvyM0X7ysItYkQ3yvFZFL581nH/GjG8fGcjz96&#10;zvX1Nc+ePWM6m4Z5YQfK8t0qIpKoTaclz5495fj4iMViyWKxZLM0COsT9dVyw2zWcHR01JGYWtf6&#10;/ZJBrTUBKfdIEdPabbwvMR6Tvc/PLp37e8C+W7Bq+n5lex2eRCYBajv6uVmkDwmxmehqKbEWZhHW&#10;ohw4pzHGdcQfQupOWdorxEff7NeyMdbnflKGPM//m5QaJU0HsEZYXwMKRINSamTl65EIaIMysrQa&#10;oWV37WLHB6gu1oykfd1eFkm8rCdklVKy2Wz445dfYtqG5brlzeVb1vM581nDcrni/HzNZD7hZz/6&#10;AVpopuUX/Orrl7TdGBo6aL0Te4nMc37tIULk9F1r6vuF8EreSJ/rXb275A+f/Y6TkxPKsqAxgWQz&#10;+PiyLDuik+31AYFEUlhB3bb8869/w5/9+C/4q5/+jGp6RNusMKbBOZuAveN69uQ0n/7wh/zoL/6S&#10;z3/xt5zMT7m5v+P1m1c8kvjaYlNDs2FSTbFtg2tbaFvauoamoZTgXMt6vUQIT3RgrcE450kXQi1B&#10;hDp6VMsWe8C+Y++pHiK0y9VHcrWUNHaMRDNjMfnw/dewrpJ7F7qPCCt3vOG75GyMlomDwZfFYz3B&#10;yVDxDvNHIkdIwT2Z6jB/GL7rH4tdeu9ww+p96P1devwtf+w4cXi/bupJabq8lPiz8KSz7/P+0BHI&#10;OFyW3Fsp1RFhA9ShtpeSbqYkWen+kY5HJC3y9bxtDJyOdaxTRiKWnB852MEOdrCDHexgBzvYwQ52&#10;sIMd7N+rHQDwBzvYwQ52sIMd7GAHO9jBDvavtFxDbg6IDeyAteNnc4DsobpCetz4d9iq/Q1f4qaN&#10;amMq3bmmjeH1D+81/X7ueCnQZGgPNdumDaxDsHN6Xel4xAaEoSpTqnKWNic+1LycjkNUG9oHAhmO&#10;yVizy1DhbPiZ3DXlGyu2f+bmTQ5Im4KZhwrnaTPlUEVt+5m+8s/7gorHxjbXOJv799RiE07a8Dtc&#10;F8PvxSaCtHkzgpxyDSHpfeTmfq6JZmwuDRtJe2Ab0uZ61QHQpNoCS7pjBkWXdGzGARi79zDml74P&#10;EGN4nhRUk/Mr6edy62aowpBTO7cjgLIxkEKu4TxH2jHucwPQIVyb0grj4H5xz9/+3d/RtIZqMvWA&#10;s6JAadU1o3XnEcIDL3G0bU1rWr797js++/3vePHttzhrOp8VwRodocZAyWd4/7m57RKfma7n3LMf&#10;Nk/FteybuBVv3rxhs14hi4Kb63cYYxFCoZX2TZ5SIoKaljG+ndYD2FOfIP19hWbavk8O4HMhuu9E&#10;MBYBPAyRGAIEAYwYQPY2AokjEsvZAIL1qt8ikIAIB862cdHg4rqRESTvaNc1rtTMdEWBREhH21oW&#10;y3sW93c0jcEZOD095fr2irZtOJrMubq64frmhjfvLnl9dcX1/Yrjiyf85Gf/ATmdsmoNrXVdU/1w&#10;3loLIpCMWGuwGCxRLVzihGC5XnN3d8/9/YLlck0dGqyVBJxlOi25ePSMk9NTJpMZVVVRKImUUFUF&#10;SkmWqzX1ZuPnl+8eDE2PLgsmSq9xqwjtfzefz/jzP/0xRVlxdDTl8QfnnJ8dM5lUNG2zo3wXlcUj&#10;IFEpzfNnH+IQvHr9mnW9odIlZQDoG2txraGpW1pRs1lvuOkUUwxKa5rWIAsNSBpjUdZRb5rQnC5p&#10;2sY34woNYguSjf5VyBSI5xIgfPTtgqZpevuDlNI3vomuTc/vG63t1h4Z4psUUC+F7K5HCP8MO7cu&#10;HZ/+4Bn/4Sd/zkQ4lHjM9eUrrt9ds7y/4eb2hmdPz7i/v2cyLanKEi0VwsGkLCi0REvLtNAsVo1X&#10;r1OCiVJoB7rUrOqGdd2EZ6kgrE8hLVoJpLAUCk5nBbNKM9MCLfwiUkpAY7Cto3bQWMGqtWwMuMmE&#10;qqyYHB0znZ9wdHzKpvbKQFopTO1o1+tE6UuH/9otINalMYwIoHL7oHJu2lg49P3R1xtjvZpd3LOD&#10;sug29glN1EIkZEE2UZ7czv+madhsNqFR36ELjZAKa1qk9IppUmmvnKa9uph1jkqXCOlVuqpKYG2D&#10;UgUgWK9WfPPNN54gQPh5Ev221gpjdtWMxpSz0ybLYY6QjlmqXjfcH3vEIs5h2hapFKZtOT4948nT&#10;D5nMjtjULdZtxyQlaVHhHJvNxoNJtH/lVBQFQgblt7bpmrKvrm747quvWS0XnUJdBL3FvTSCiOIT&#10;Y5inDMZlRy0y+V6cI3FOOrcFwKc5Rg4g0+2bASgyBIoT1np6HWMAwxQAFhteewQc4dhKK2hqv0+I&#10;rSpu6m8jqUdtawQyex+5+KkDUTPeNP1QbtL7d7f7/e7vmbjYg8diDBj3dUdVVpRlyXK5YLlcdt81&#10;pu3GzFrXAc+iD99sNpi2RYT1o7QKsQYD0AcPAtdz45VTYx0eKz1eF7/KvnJ5uvass2DYyW1dkrv3&#10;mve37AfbnCSRe4xrPPpFldQO0rVhjMEJ/PoekD5EwGG3ppJ76/a8cA3b/TWex3Xz09+m61Szx+oJ&#10;72P7SLLyv5Pf+9hD1b7umLHh3dGp/g0JEIaxtoN/Edh9X448ltc9RGiYIxwbXcN7ajS5Z5etLznb&#10;BTj9eoXYWSMPXcdDCtg5IEta6xkCHPeB8cYUt8dyxX11mjEQ53DfzuXEOcD/GEg9d7z09/75iNF6&#10;09jc+D6g+FwdZ/v9LejDx+Bp/cRD2ERPZbiv8rz7bKVXLU3ivqFado7scGzuDokH941tbu8bkoPm&#10;5sBYjjWsU+b8SO6Z7pAvCHr1gnSN5dS2h/cwJDkc8425+sm++x7eV25d2ag0bi1vXr+hXq+pyoLJ&#10;pGKzqWnbQGYhQSr/vZij+d3FA/E8wCshSpSeCKOcTJialrppunq0EIKqqjzRnLUdmcnQt1dV1YGl&#10;Yy4vpUIGoFOcs5OJVxSPStRDhdZJNaFpmm4NxGONge+GxFYpgCySwA5r054ISPWeaVmWSClpAhmV&#10;MaaXIyAI8WpUiQ7zRdie6u+Yj0xjzGFdfewdQjevGc6jlJjj4TW9u4bze7GvWfu5EMkp/XcC2VlC&#10;jBXHu9KqA3hrXQS1eIUuK4qqQhcFVVVwPJ9RlWU3R7dEpT6elYHcqVuTOOqmwSHQqqS1Dj07YTad&#10;MT064dsvvuDm9SXv7u84OZrw0ZNH3Nze8vzJYx6dn9HWhtls5glvTcNkohHSUDeStnGUwnEynzG5&#10;fMvaGBrXILRGCjzZQJdHeQJGoYbjuq3fdflPrw4dx0smBDcEEjWyOXqs143VI7fPqPD/JhVt06C1&#10;8uSGF2cYa6kbvzbPz854/vxZIE6Jezxhvg7IH4JCu3OOyaTypIrTCWVRcHe3pG0bFgvDcrnm5vaO&#10;8/MLzs9OQ85qEFL0cvL02iOYOOa32/pynJOeJHAfyfRD9fWefwjkaa6fZiVrLJAXpMlY946EZF+N&#10;+a5ECBtic08IGInv4lk8CZtBKbHNmS0IpYL6eqiXhNowgXCVUNsU+Pwjxn7+oXnKLxfIB5XUW8JC&#10;7UkqnfXUqp6YxO9vSmmcNbTGhnUbiPEG9fNursWcyIZ7juB+KZDOe5+y0Hz1zVd899VXSBvie2PZ&#10;1C1K10gtubm7pTY152clP//xD6mUpt1s+P3LK1pfbQbrPI1ZzP3pK1rnfFdae8/Vr2I+lqvhDMlV&#10;lJa0bcOrly/57ttv+PD5R119we8XblvPFLLLZ5xztLUJtRDFpJpyc3vP3//jL/j00x8xP5pSSke9&#10;cR1JTOrn26ZhuVozn075+NMf8flvfkHjBLW1fPf6Wy6v33J8dsG0afj1P/xX5qcXTI6OaNYrJtKC&#10;lth6ze27S5TSbOp6mzo44WvkoV4t494IWNNiMeiOqCX6/26lZEm2x94PxmeRIzVP39Xn8ox0H34o&#10;bx2Lq/f5hlwcm8YoOaLCsXxOwDjQXvbJ6nVY77keh1gTJ9n3x977pr4zJQ0ZDEAv1h8j1t/ey3CP&#10;l4MxzcWzoiOW3Ee23XtvmcTW3SvYhGCk82u99/vbY8S9IR3z4XPL5WPxXd6Q6Hr4LjuXD/9rCAYP&#10;drCDHexgBzvYwQ52sIMd7GAH+x/FDgD4gx3sYAc72MEOdrCDHexgB/s3sJxi0PAF9RBMPfx8p5Q7&#10;aC4bawCLnx2Cu/epscWf06b3eP3v0xScU5of3n/680MvtIf3kjYe5AD5Y+o4YyrqacPe2Bjve55D&#10;koB9imu5ZuuxMcmpfeWaXXO/j9ZXxEvPkypcuk4ZI72fnlIzQ1Ufkai+55sSHlK62Pcift/Y5xqy&#10;U5KD3FzNjU9KfpADREfgUUrUkFOVH1vj6c851v0caK3XiIPXqIGtIoEJ6tWScUWE4b2mqvVjwJDc&#10;2OfW2EM2pkY7JCTYghDNzhgM50jOVw2byx+ytElpuGaGQIjhmkvvYdssGNsALRb4p1/+Ey9evmQ2&#10;P0EF9a8cgYkxQSnd+LXXWsPl5SW///1v+e7br3G2RcTmWCF2Go2HYzpskutfq0ia/dgFz4VrHB/r&#10;qGZEaBBWXL65ZL1YcXxeUSqFURIVG19d6xVlAlhdh6bLrqGRbZOlCMB4wlywdtuo7a/FRlRiB0RO&#10;9zATG70VQQV4CzL0wjXRr6VN5LZr5vaqwB7E6xBBNQYwxisIWwumpapKpmXJxek5zjW8fPWau5tb&#10;bq5vuLy85vLyLRfnp6xXK6bFhDc3r3j1+pKr5YIXV28xQnPy9Dl/8uMf4yYTFk2DcVtCmjygAA8S&#10;CmveJSD9xWrN1dU7rq6u2GwatCppWoNWiumkpNCKybTi7OyEk5MTdFEGZWmFAJq6ZrPZbIkZEsAb&#10;HaDLpm1bnaKySJSQt03tMJ8f8fO/+ilNYyjKCikEZakoS03beFV5a2w3/rEJWIoIvPfz5eLijPl8&#10;zqef/ID7uwU319fc396xWa9p6hrCHmUD6MyrGxmatoXGE4OUFCC9SpgDlssVX375Facnc2bTCq0k&#10;TdNSlh6k4Js8G5xrKMvCX5+UOGcGwKMwJTIAhiB3E6ZrWJfYXuPe0I/s7GExbgm+xVqDMw0/+Pgp&#10;/+n/+J85P5qhWoMSkkfnH/CZ/YL1Zs2r16/45AdPWa0X4M6pN2s26xVt01BIwfFswqJeeqBDWQIS&#10;J0BJAcZwojSlAmF9o6uNaoe24agsODuaMdGCgpZCWOYFTJRDSajblk3doIWidYr7VYsRBUtrWbUt&#10;TBSz41OOzy5oraNuLa11mGbdqUp3xEQE1WCtEwUdP6YyEIY8FIumYxzj6CEJTiRfisrW1qUNga4D&#10;g3nAA9vfR7VH4XDCPx+lts3b6/UmNBOrAL7185swnr4huA5zomTTNkglkQ6UkjR1i1IarTQ4WC6X&#10;vH37lpubG1xQLi9KTwYhurhOZBW40/veArlTNfPdvT+n1JTuB9H3blUgvR9o1htmJ8d8+OwZ5WRC&#10;3TYYYylUQaE1y+WStm0pyzKovPUV6aN6olSS+8Ud9WbDu3fv+OCDx9ze3PDyxUuu373FWhOAJrKL&#10;jdxIvDmM86xzqEEsnYuzCcQe4NWZ4n6fxsopsZAHNW3VlzpCk0hGlBIShVhuLO/L5VDxHOnvlZS0&#10;pu0AWM45yrL0alDG7cSwcc560pkUbBzmXYxt44CmqoSiHwsN86UxsPFoXBjOkyrCI7xyVo44SimF&#10;sVslQhdUKLVSlEXJ4n7RA24vlytmsyO01rSt6eU+HUgteJXZdIqSwqv9BZW7tCm6B8JLfp9TyN6n&#10;QD3MnR5qPh42bKcqctuc3Df0D32ci4Epu8DFXH5ijOnmeZzDPfIwJTvltbZtt/lVkhcOc5Ah0Z/s&#10;jY3rfKz/7rZZPIInUqKm72Pvk1d/X8DuMGbOna/LI00kb3LZsU9jLQCx59zvoxw+lvf/S4BU75OP&#10;v++xcnncjmq7ez9Sv7H61Psomu+rHQ1BL32Aph3Njb8PCeRDz/Z9rz03njnSvBzhRnptOSXn/nW7&#10;HSBpGhuMEbWMqY+P1SKHCvPWhhxTa6QKarSRIMM5cun9lniCHpA+1rVy45kjJknJ+cYIQPfV6MYI&#10;RbOxRWYMor/N5YL76qwPrfExEHo8Ttu2PcKVfWsxJZF6aO3vqwfl6jcPzX8pJUpIWtNgreHly5e8&#10;+O5bPnz2EVVVduMWayVCCJqm7aviOjrwmxQCKRRWCWzrVX6LqmIuBFdX1ywWi06hc0hSI6X0oHi7&#10;jRWiWngaGxdqq6SsQpwS1eGrqgLoAPrpfpfWh/bFVrnaV47YMKcmO6yXDQk3pQ8KO7C/HwMPQrWm&#10;CfHllnznIUvXguwRi+36w31+blijG/q5XYDbbi0zhQWnPr8oC4pSb8dNygBshlIXHS4XQl4cAJRe&#10;zdU/W60LlFSU0ynVpKSqNKenJ8wmE4yJKrnKk8oJgRMqMDC6jnAwgoO3QMRQL7Egiwmnj57iVMHd&#10;zQ2rq3fcXF6zWG9Y1w3Ldc27u3vOT885mR9xNp9xfDQBLNY6tPJ5o7Itp6LiTz96ylfvbrmpDU27&#10;pq5rHILZ0RwhVaityI58s7/OMz4t1NSca7Pky8McZ9/7mJxPSdeHxdeclBBMqorz01PuFguatmVS&#10;lTx69Iij2QzTtoANuU+8XtvL7SPBgZIK8GtxNp0ym0yR8pK6qambhuVyidIlq5cvWC7uefLkMZNJ&#10;2ZFDDPfklDjF+wWbzFOS2qrtkTm/Twy4SxomEkVzT9xpR9659BTjSck0PLGArzlua9Z+j4gkG9uY&#10;ffjwrfX1LykFTgLW0Iacqih9Lc0SFMnD92W8Drm9B5u823BKIIQKpTUNKA94dg4nfA3ZOItQfq1I&#10;4SH1hfbkXMaGa1WyI23oag9KdnmHVAIiCYPwNU6tNCrk71/98SvsZsWj0xOkM6w2a0zbsFo5TNv4&#10;uVY7SnnP2ankzz/+gHr9CZv1kq+v17SEWp4vDXry4swemSOeTYHuKcF5nDNDxfdczOy6Z+ZYrZZ8&#10;+83XnJydM53N/TFbTxwb33Ep5ckPLSaZAwSSAUVrGn7zu9/z29//gb/++V8hheoI6tJcNdZoNpsN&#10;00nFs49/wOTkgsVmQ1VukAqqpqWua8qbaxCCt9/9kdn8BK0UP/3THzKbSEolmU0m2E2NbRpEazgq&#10;K2ZlCcbhWoMQDimUJ7WJ7w4QSBtyDUIthm3q6vbEc2N7VLquU8XusT0vF1fuI0l/n/zqoRgqp/Kd&#10;e8+YvcYw/3fqZ7jOb6V7+BD0nwKvBa63V4yRmqdzfLgetr/P15zG86n+e+vc+A1jBiHIxvGedCX/&#10;7jaSjnTzJ9QQXS/DH8a+dvQ960ME9dGUUmFs5A6pcO65P1TLONjBDnawgx3sYAc72MEOdrCDHezf&#10;mx0A8Ac72MEOdrCDHexgBzvYwQ72r7RcQ3D8LwWpQF8NbqwJbkflZ/D5vtLltqku/UxqY2zhuSa7&#10;9DvDYwyVInMv23Pjkf5uX3PdEEgwbAwdghjS4z3U4JoysMfm2FyDc46tP9dMvU9VbWwch2CLMWWU&#10;4fn3AYC2/2Y7BdP+NW0B37nvp42HqXLO2D0MGzLHntm+Jv7cveWe4b6Gk1RJad/8HwKb0uOkgLkU&#10;VPxQs3faKJNbZ8PG9XScuvGO1+cs2LAelcwy/+f8QVRyHRu7fSQVqQ8yxvRUSHPrIbeOx1QJ982X&#10;91GKyN1DBIrFZ5g23OYIGnKWazbZBcsFFXEhOkWdz/7wB37xy3+impwwmx2xWq8pypJJNcGxVe6V&#10;0gOKVKekJViuV3z55Rd89eWX3N/eoKQI6pQyjLvsN+8PlOpzjcVD4Kej34Tanys5cgzR87XGtEgp&#10;WC6X3N7c8vbyLU8fXTA/mrNu1l5AxxhMBJMmxBpeIT4FbfpzxgYyay0iAn7TfTFVBu28FB24PY7F&#10;arNBICgK7RuIccnnTHe+dD/0zYUuqHwVGLsFyGsBvnHWoFzL8VFFNSkpJpq3b664vLzkbnnPpq6p&#10;64b1puXufkVRlCxv19ze3LJY17y5v6M8O+dPPvmUk7NHWKVZWUvjwLZeHSqu8HSNelBbC6Ex1zdp&#10;ljQWrm+uePHiW+7ubtls1swmM8pZSVVVTKqSs7MTZrMJValRWiCEo2nXNLVA6zI0CRJ8Y9MRAfiG&#10;Shfm85ZwI6ywHkB0q8a9/ZXWvglyUoLSOjSFOdbrFaYJfiowRgTqlNhmlxAaNAjrKEvNdHLMyeyI&#10;508eU9cNy8WS9corhd/e33N9cxMU+yzWWWQEEUgJoq9+J51jXa9Zv1rgrGU2nYQm9YLj42OOj4+w&#10;wjfN1o2hNR7EnIJjUj/SB/+nAPa0udL1lLhy+1wvPnF2q3IpFc5atFboAv6Xn/+Mp+cnCGuYVFOk&#10;EDx58hipFK21vL16y7vrK4SwtE1LI6HebDCBsOJkPuF6ucY6mE2mrGuDsZ7UQliHcC2zQuKmJdYZ&#10;rtcbyqrg/Oics9mUmYJSOErlMO2KUjqUszTr2s9lrbltLItFw2JlaYD7tqUWjuenjyiqGUqX1Ks1&#10;62bTkW5orbZNtyHu8ICEsgNd4thLNpPb89LmyXRPj/tqjLW36su7JEb9vcZlwYtCiACUUQF04zpy&#10;De+X6XogrfXnbJrGqwwGlgNnLE3TYoz0wHsLKA+0uLy85NWr1xjjwnkC6U2Ia7yKmleSzwHXhuqQ&#10;OWBCbtyGx4rfj8eKCkPxvsqq4Pnzp8xP51gsTdtQaE1Vlv5YSSP3MBYriqJT0Vyultzd3uGs5dH5&#10;GaVWvH3zhruba9Yrr/7ugd46q8Y8JIMZxsgpgDy350uxJfrw8zOeR+Ddl8uCA9OxTYmSut+n8SBy&#10;NOYYzusYj0spfZN4uPfWtB3wPvqgoigwZqtUP4yJt3PAecKe+L1yAm3YaxHdnwx2gCH4fUzpOBdf&#10;9+ItEY8bQP5RkVWJHQX2+HetvXqgMS1ORCC7oSwKbm5vmJRViHMdy+WSo6MZRVGgdcFyuez2gbZt&#10;Wa43CDzwZTabIZTAmqjcKkbjv/Tvce4PwfHb8YlbUABvbuXQiWHaMHYXyC3I320BLdZGtUAPnPEx&#10;FCFGFBlfRUcYMja/0meTgs63ANJt7kuYv8Nnb61LFN1tj+zJuhbXXfeWJCeXk6Z76BA4+n1tX21j&#10;LI9/32Pm/MquOu8WPNARYYyMe2Sb+Jeq3efmZS7/2jceueONXcsY2CI91hCcOEYEN1Qa7D9z8eD5&#10;3qfGNtzvdu9D+nh3Rw3PdblCrha1jzxl33N8H/Dv++SiY8+9R4CReS65vXA3B6SrDT1EHPhQfXP4&#10;/X0EnD4Hk8H/er+CkNt6FB6AI1LUkhCexCnsg5EwSSRrK/e8huP2EIj3fZ7TWK1zrKY13OMjiU1a&#10;J8rVmMaOu2+9jtV39oErczFOrlabqzmOxeVjhJhDf5GvKXlcpjGG25tr/vmXv+RoNmd6dBzIE5Zd&#10;fS4lhOniBykRSgcAvAQnqdsa4yzGemDmdDbj5OSEm5trjPRAdZ8reMX2CDiKcVe8tpRAcDKZUNc1&#10;FocM+6d/rhZj6o7Aq7fvx7gxEBqlZAjDtTJWX4tzJ45rWZbdXIpA+22NUe38fljzlULQJu8k4mei&#10;Qv1QsfUhv5cj0n2o/rgP3DecI+m+s48QLQWepWMffWdRFNG1oLT0oHUI4Gh/7rIoQnzlKEuftyhV&#10;BNKEimpaUVaa6dSriXufGvabALA1ziR7ncM6gw0gYBXqi85Z6tYglAggawFKMz0+ZTI7pr34gJdf&#10;f8WrN99xu/gjHz99woebhpvFkmdPPqAsFW0biI1QFNrXg0oh0IWkmlScnppxNhsAACAASURBVJ3y&#10;8uael3crrm8bGmNp6g1KFUilccJhAklcD+QX1qSQaezp/ye13ImH9z3nSMg2jLF23xVsfbXFeRI4&#10;B0WhmR8dUVUTLh49YjY/Yj6fg3O0Apqm7gE6I6GDVxf3zwXCPSIDIaPkeD5HKUVd19ze3XF7e0vd&#10;+LrQq+WS29tbfvSjTzk7P0MKRdt68sBInJHmXca0WX/saw+yV7N+H8Kdnm8ONZL0XYFMcs7e2gkq&#10;5Ns9xPXA+FgLQqKU3CqVd3XhQL4drlkpEeoPEdApA4Go362V9Mrrvq5WIqT/XKyRSBHXRYY4xnmC&#10;QYGv5xnjOhI6YUUHMhWy7VSmJQqBxcbbECIQOoNJ1cF74F2vEi+6GqefDV19Sgg2yyVfff4F86ri&#10;8cUFH5ye8PmXX7LYLGkbyRqJFgWq0CzuF5QTgZKGv/zRczZNy+q//5o3qxYrhSdZtX1o7L4cJs6f&#10;SEQyzJt2FLoHccW29uMHXAiDNS1XV9e8fXPJj/7sgqqquDbvaJst4bfAEzj+/+y92ZMlyXXe+fMl&#10;Iu6aS1X1ju5GN0CAWETKZsw0I43JbGRjkslk8zR/7NiYRhqTSJo4hIYUCBEEsXWjq7trr8r9LhHh&#10;7vPgHnH9enrcTAB8IuMYGpmVefPeCF+On3PifN8ngiK2UDu/a5xFKU3dWv7Ln/85n3z8EQ9Ol/51&#10;IW/tnhP59/L5rAXe/8aH/JN/+j/wl3/yn7iScHNzxbQomU+mTEtfv55MK9jeYKVk00ioJeXR0j9b&#10;MCu08+R3crtmdfYadIUUCqccKHDOk5dgXYgJZbZeYQfyj7vOnEMEWnvg74RwM57X+FniXbnpEPHN&#10;ffKfHBB6jxgo6g0oiiIiJsvEhV1tKBOjpf6uX38I74sOkHSnJA/puPQxsZR7n7+r9dn95xN7fpOB&#10;2LarzdxWhU/JPnMxR/dvT9axI+uCwO1xgJRgaJ2ltbqYcEx09Zzg1421O/JPujNsOOdLn1nch7ho&#10;tNFGG2200UYbbbTRRhtttNH+odsIgB9ttNFGG2200UYbbbTRRvs9LQdYTRvd4LY6RmxDoPfOcgDV&#10;XFPmoUax9IF1Cs5PrzH+27iJs2vm6xoIc+otaQP/IcWvFKhurY1UC9Te+8VNIoeUYVKgyFCTaI61&#10;/y6ygByof6i5KW4sjNdD3DScjkn6N/vXvQOahk8LYyGwNr8WYib53HzE8zSkRpZbq2mTYnr/6bgf&#10;UoMZVM/N7A+bAIW7n+0UYNytucuBtIYUVuMG0dzru+vp3jNuiEkbLHJzm47rEIB5aMzjMUjf7z7q&#10;YnGjREoAkHu/oQbm3L5J/+7QtQ35qG4s43mIm5By4xkTMQw1+R9S7NgppyqE9f9+/vwVf/Gjv0KX&#10;cxbLY5wQKK09EDg08nVkERa3t36ctXz55Zc8fvyY1y9fety1Fv1+zc1vp22RU/KLQZ5762pgz+wA&#10;nvsNzS4o70mpKAoRGhd9w9GrV2/4+c9/xTe/8SHL4zlSabbbdU8K4JX7eryzb4mMiCU6tXffudmp&#10;lqYEGXZvb3qQqvNKQtaFnr5A6GEMQsldo2avqhUUtAhAcxc3au3kbrv3A4c0LYV0lBqmRYHZtEwn&#10;inKmOb+54Be//iVXF9eUkwKpCqazBaoscVJzdrni5vqabd3QCMnHf/gDTt99D6d1aAT1itvOWqxz&#10;WGNABD8nnCe5cAEMHUgQmrqlbS11U/Py9QUvXr6kbdYIHFVRMptOOFrOmU4mLBZzjo+OcM5iTIN1&#10;hu22RkqNLrxCmbXdGJvQONoBQUy033N+JW6MS0FAfo23bYsAtArr27mdonwCcNtvuCecV755VgSC&#10;AA8MMEgpOD464mi5REh4D1htNmy2Wy4vr3l19obVakPTtqGB3I9vUzcordFB6V6XFTI0ddZNw6Zt&#10;uLxZs7xesFjMqMqSspRoXYZm3Vi9btfom/MJOR+b+ruUYCb1sf0ZK0AYsM2Wo5MF7zx6CNZQSEFV&#10;FbRty3ReMVvMaJ2jsYarzQ0nR8vQ6CooqhJVKlQhmcw0b799yuOX1zgLTimcbcF5Ig5hHQrBYlJQ&#10;aJjPKo6OjphXFYWzaFNTKoEuCuraQltjjGVVG7ZCsrWCVxdb6i0YJ1k3Da2UHD845Xh5jBaKm8ub&#10;oHxlwQqQvrmxNQYTQEDWWlqza8Q1bRi/rlE8iReGgA8xkcQt4Hp4j17NGIezMdWDb7DvSQzE7udE&#10;QDNdFDtCGI963yMi2fPdLjTs96qQEmPqntyDHpC8A+peXl7yxRePsdaD3wutezBOH/c6QZGoR6Zn&#10;Rac8nwI50/M0Fzvk1nMc3zZNg5KKR2+9zdHJKUVVBX8jKVVB0zT96ztymvgMVkoxmUwoy5K2bTGt&#10;oSorhBA8ePCAZ0+f8eL5Uy7O3oBomU6nIIJPd9yKS/fvLci30anh7fxY2hQdN95383ubOIlsrJPO&#10;dwpWSol47gKSpjlg935lIBPw90gPGuxyq+1262MgoffyvxgY1sUgMUHEHujY0YMM45i1NS26BweJ&#10;3/q+hu5zLz6LgDBDzcFe8TcQRziHVoqriwu01kyqCZvNmm295fTkAUVR9KqrHYjDGEPTNGjlgRGz&#10;5QypJE1jkEr26pxDeyQFr6Sx5tB66ZvkMV7BkNtN0D0wQsioSbs7jT14YncI0+e9uVxHDMbs+yDu&#10;qqr6HL3LF4XwYCMZAFk2xJt7je1SevBgRKrXAR+stUQBagCL7cffcbN7Li/s/OrvavsxruhJfjoF&#10;y07185Cyc7xWh/LvvTOni6ui+kMONLpHbicO75FcjeBQneRQfn1Xzp0DbgyNSa4+E/vCPT/muib9&#10;EO6DjznZARrSM2ioDpADBKfEBLfH6bZaaazYetvX7OdEmbuOAGFEOYTt9+7QWsmB5w8pOw7VPXLk&#10;L0M1pXT9Dtf6XNj7Mgvc6dZut3dTEqEh0oMc8MaTu+3U2lVQerWtRUvlVeC1AFUgAgxVIPckO2VQ&#10;aW5My6ZusE70bkcriZTQRDlwem3dGO2plR5QKU/vL1fLO7Tn8ntHDIJSUnD+EADqkLp8jgzhPrW3&#10;IbLAQ2OZ5ogpAWaONOIQCWFf5w2ATGstypU4oXj56g1Pn7/gW985RZcValODDQSSzoPPq7Jku93u&#10;rs+0CCmRqB0IFA+OV0ohZMlbb3/AarPh/PyNP9ulRApFMfEEO23jiV2QChPiMGcdWgpcAC1LXYDx&#10;eWjTetJIrZUn5CkK2kDyt91uPeBdSLSQniBRyawP6ImbopgsnrNbBDiZ+vouX+rILTVSOozxZ73r&#10;E3m/j3riTHyOiFLoEE/sgaxiMpMQQ+fOqnSdH3oOMeQTc89QcrXvmAho7z3C2nTG+zkpFFp79Xel&#10;BEoLlFReKT18lQQiIiHASaTS/llGmA9dVZRlAMDrgul8gtaaqqxQovBEadJhnMEoAumi3JGCBdVq&#10;2wGyhca6Nqx9hVCByNVajHXossK0LaUUfPqH3+XV6QnPvvwNv/r6OVfrmrcfHrOtW+r1lvm0Yjad&#10;MZ/MmVQKHQDBRaHQE83iqGBaljw4angxL3lxccX1tsW4FiEU66b2cXTICYQUCFQQrm8xXT3NgRK+&#10;bpE+P9gRJ8UK4rF/EreIYHf+w/Zgxb18L2gLG2exAiazKdOu7lEU1Ot1f3Z3tdcuX+3ObSG7d3F7&#10;NW5wNI2hKEvKagJCcqI0uii5OD/nzZszBIrtuubv/vYXfPTxRzx69MDH9lJSlH5NSSlompbW9MFw&#10;luRJRXuGECspsRtXEXICbgFSAwGBkL5eKASK20Sm6bNGoSKSbSkDOYDDsgONx4rF3dx1z42EkH2M&#10;IEI0F9DqCNlRXhlsG97DWVo2WClRSvvZk8qDljG3iDS7HEj2P7eh5BbU20NOj3QoJ5Fd/RgbfL8H&#10;zXth+eDLbBdvhDzQGoTzJBYu5D1IgVayV5dXyu/965trXj1/yvGkYFoplospn37rI75+8ZLX51cI&#10;qbler3B2i7vZMJkIFrMZxhh+8Ok3MY3jL376S15tGqzUbG2NtS1CFKE+wUFyqq5uknu2mfrS4bgg&#10;5PRCY3Gsb654/foF77z/Po/efsikKTl7c0NVVCi0z4PlrjbvAteBQ4CVtKbFCcEXT7/iv/3Nf+d/&#10;/V/+hSdWMRYtJB1dUU+aISWbumG+OOKf/c//gq9+8zlf/N1PKfFkpNc31yyncxazOUiNLAyTiaIo&#10;/Jy/fvUaZ18ymU6ZTqaURcm63qAuz6GaIidz5GQOSuEKDbrwRAlO4NROAb5TOLfsEy8MxUk58uTc&#10;c7YuD+jIPPZjajlA+jFMGtjl1akqei5WS//exwgm8RT7n7urOZooBw8EHF39QcSfacPRbv2YBh/j&#10;P8smceouN5LhGQzhDO3JQEP9zpNZ+P3W2GZ3nc76JSuj+tqO+aon7xBiVzOJ88P+POmWvgs1XuEJ&#10;TuwtwLzo/Yuvg4i+NtsRMZvueVRHdIv1ZIxRoCGEwArvAYnIW2/HM10OFMfbhGdbNiLv2P99N4Ay&#10;+EDhbhPsDvWP5PKL0UYbbbTRRhtttNFGG2200Ub7x2wjAH600UYbbbTRRhtttNFGG+3vwXJNCh2I&#10;If75fZSUh5rHhoCT6eceYrvPMZLHD1EPNV90P48VYw4pT6ZAipwNNUrHD5hTlZmueSQds1wzXQrW&#10;jgEOuXHMNSnk5iUep5yyUq5xNndNQ4De1NJrjr9Plcjj+e5em2uWThtjd3NgSMGSaWN2DOCPFc6H&#10;5npIwSy9p0NA/aEm5FwDefra7lpT8oQUBNHd19BeSxtO4tfmFOVyoJucGk58L4fWwiFlrUO+KQVU&#10;5/ZsThlsqBE7Xfs5/5YDj911jfH3e2q+B8B8NqOcnttvQz5nv5nTf3+zWvOnf/Zf2G4Ny5MHoYEQ&#10;ZrOZB481DWVRopSiNWZPDdYJePb8GX/z05/y9OlTnLEBoScDAFpESuX76onpmMd7rWmaHtgU79m7&#10;FFxvNc3jm5g6wELbNBhruL5e8xc/+v/46Bvv88f/9I88Olgp2qbxSh1BqM9GCqbSeSVgf/1Bpgew&#10;LjRBuqh5NjQ2mV5F0/VN8NZapJAYazF0TV8SJSWmbbyyfNv0iuRSSpq6wThLWZbQNXiF+zNtg5Ia&#10;r7FqmSjH0URzMiuZFYrtRHE0KykKxeX1JVjDycNTNtsNygpat6aoJlzd3HC9XuOk5O333+fdb3xE&#10;uTiitpLGWjbbG4T1SmodCN5gwexAJR1YtdAF223D5eUlF+dnXF3dcL3astoaqmLCdDJHCsNyMeXB&#10;6THHR0vm80WvYts0FmtBIpkUU4T0QN9OSWlHS+AbVkVQV+n9U2iuiq1TsJZCZtaNxWGRSiJxmADO&#10;a6zpG8FSEpGuGbGbC6VCk7wxtNRB9cw3PjdtS4uff6lAKkVZKoSoKLTGYVmvnwYAe4FSirLyCmzr&#10;9RprW+ptzXq96sHE/vq8GvRnj7+ibWoePjjl/ffe5Xgx95BDQQCs236shnzYkP9N/VHq52MwqnO7&#10;huCmaVDOcbQ8YjlfokNjXWsNdbuhdTWL4zkoSTGZg1ao0o+FLLQHr5+fgRQsjxa889FbrHjM1y9X&#10;qE6d2BgKrSmkCiAIg9QTqnLqfYU1SGBWLbCmoW0cZTVh3TbUrWHrNOdbw6vrG1Z1AHkDQmoePnjI&#10;8elJAKH6hkCLJ56wWKwJvhh803pd78Dd1vrdaNugO8St+CQXD6UxYXfm5ghj+jMn+oS4WbBvprRB&#10;zdm5HsAupfc3/dkfzqAccHAPLOwsUnnVa6xXhpRK4VBopRHhPVarFa9everPtrQR1jnn1731Df9O&#10;2D01pw4krbXqiTZi1fRYwV0FAH18vR3QLUeWkpJLnZw+5MGjd1B6QlFMEaLEbBqcFLSmYbvdeqXt&#10;aL46wHvc8Ht5eQkIqmrKcrlkvV7xxRefcXN1zmSiKcrJrpmYHRFFN1/dvopVz3IKX9bafr5zqqRC&#10;COq63hvvlNggR+KTxqoxQPC3UVuO84s0d9rdD7cA9p1SvLMiGyP3gJAIMNUB/UUMwgjW/zzMFxli&#10;jxR4eSgfHIrfxO7C9hqJ01ikJy7CUTcNy2pKoQucdUwnU7RWtE2LNZamabm5ufExVyC6KApFUWik&#10;Ur0K/cnJSWjklhhDhvQgr4ScqsHG4+2Bcz6E6V4XA9BiNcohEqkcSGwoR47J6fp9GQiYbs+LV0WL&#10;8zGvXKqJFZNvzSn7ZFOeyKXAmp1CW0fK4ULz+pDFsXaaG99XafpQbnCbaCsPHE2J6nLqzUP7dihP&#10;6UCKQ3v991F7HwJL5H4/lP8fGrNc3nbX63I5e26+PSHWbeXLQzljGmOm83IXCeRd43xYXX0YlB7v&#10;xbieMfR3d93j0Fjm4pXfRvE7VWdO8/rbpB0uAqCJLOgnra/l6hJ31QCGrtUDiKDQHkiqlKIsy0CM&#10;chvM2yWoxhjqkJfiHEpryrKgbeuQN9+P4OeuNZPLmXP3ct8aRncDMeDp9pnnevDmofV4l2/JEbTc&#10;5QtyhIi5ed3/TEfO+Q/Vig6ReOzVjCNyw6auEULy9OlTPvr0U6aTCtc2XF5c4cNq52sQ7nb854yl&#10;JRDNCYvWsq8fOHwOdnx8zHq9omkbEAIt9d651xHIxWdxr0zd5wGCuvbkT1L5/8rKx1AdsVtRFH2+&#10;jnMBnLu/zuPYIq7B54gEciSfXQ28I8KJ68NdjL+L/0Wijiz7PKfb+1VVAbBer7MkHD3ANwPIT4Hz&#10;g0QyA34iF18ees6R1nv96nR7BJJKK6bTCWVR9uBsX0vypAVKKq8P7rwaslJFmFNNVRb+tWoXl1WT&#10;iklVMZlMfFwlla9n2JYdAHd/vxobCN5S8gkhEDGwUO38hCeDK6hNzdsfvM/b7zzi6uwNX37+Oc/+&#10;7pd8MSn58O1HvPfOI959522OZ1umkymTaUVVFUxEiVKO1fUFZrvmSBbMHpxyPJ3y5PUZl5ualtoD&#10;q43AWOXv3wlfoxB4wpIQa3akfene3X9utE8C5KKcuSOOSePBnU/Jz3Ecx8axs4/nTV8rvV2/DWe1&#10;2IF0d+sl7KHo75VUPHrwkOV8wXKx5Nmzl7RBDX61XvHytaOstD+vAK0KtCoCGZTtFYIPkT2krrsb&#10;D601Wimaprn99y6AuTPPk9JnFv1npWss5AT9q0SeNEf0CFbRu/kOeI4TPq9iBzbtz10H1oSabSDt&#10;U8oh9X4N8BAJrsycJ7fJYUAKHUgEUtIWv25t+DyfG7lw/2r3ns6ipCf6UEqhcHz99dfUqxvKRyde&#10;eVwLTk6OqB08fXOOkpp2u0WKEq0NF2fXrK9rympCNVvwxz/4Hk6X/Mlf/oQr6+9GIndkbgfqh3E9&#10;J807cs8S0+dRe760I+hyDmNanj59woNHb7E8mlEGMkfvG/dJmveeSQqB0hJX+/3cmJYf//V/4/vf&#10;+TYfvvcWdUdGiycSsNaCFMiwH1dry4O33uZf/et/y/95s+bLX/2c2mzQArbbls22YbWpOdoseXB6&#10;jFIzirJgebSkLEqEcLi2od3eIGzNZnWFqiacPHwb4Rpq66AsqRZHSKeojcMWJUiNY6fULSVYd5vg&#10;J655xc9/47g3/2zWrzGlZHIm7VDfv42Ce66uktahbsXCxAT0doAUkqg2xS1Cuv46g0PaP3tjf7wj&#10;ETsU54uOFIfbivM2WbvdWA89H8/l3qlvi+MjF332br72a/hpPOHClAn2iVIVGsJ4qX5uhHdMbjiv&#10;i2PY/ZqO6IldcrWxXL+EEDKJiXbXmsbv6XPmoWfqo4022mijjTbaaKONNtpoo432j9lGAPxoo402&#10;2mijjTbaaKONNtrvaTmV4VjZpWtm7157u8F6v1HmECg+1/Cavjb3OXuNbBnA7yGgwxDouLu/HMAX&#10;GAQzDzX9DqlzD6lgDinj5JqfU/DBXart6djn1MJz4NI8wNjtGjJdfA820yDkelW/+EG6F+XJkSek&#10;is+3732oMdED88AYe+t60znLNW3frVAxbDkl+Nx45uY81wAWqw+m19W27V6zS9qUkQP+5Oa4W+8d&#10;CDm+nhQolwNF5vZwbo+nn53uq/Sz8o3vt/dJvHcPNbnf5XPSa5SZxuS08fEuhbOheb+PklTufnL+&#10;eO9vup3T7z/h1U6EYNu2/OWPf8z51Q2T2dKr2ohd44lSXvlLiq4hVCC1wlgPCLm+ueFnP/tbXjx7&#10;TrPaBGC9V+Zx/b53e2rv3TWl6ztdQ1Iq2tBsLaXaUyQlNPL0wJTwVXZ+lF0jo5MuKIqHxjghaZqW&#10;x1894f/6v/8fHj58xMcff0AlFVvR9kqmu+aj8FVanNmp8nbNaB0QFgQyqCnbXv3dN+R5FdoGEdTS&#10;lDMoYZFBBaTUCtcar1yjFK5QvuFNCOqmRTjnm5mdw5o6qNyGvawVZaGZliXzUrOYak6PphQYqqLg&#10;fLXi5J232DYN5+dvEFgKKXDVFKccq/oNz8/OEFJw8sGHvP/+ByyOj7FKc7NtaB2+KdAFtd7ufJcC&#10;6RRNYzGNw9iGuq7Z1jWXV9e8eHXGarUGu2t4qgrJfCo5Xk5ZLuccHy9ZLmY9EK81LdZ5VW3fyObH&#10;wPREJQ7bC7WJHRlBerYNnGUQ1LH3FDQDZwMOnGUbVNil6pTCOkWVTCOd7ZR5bQ8illJgrOlVYjo1&#10;lqZtMKalVCXYFqzFNDXOSa6vrjDGMJlUASyhOFrMeOedRzhnubi4pKlrttuazXrNarWirht0MeGm&#10;XvP67AxjLVc3G96cXfHJRx/y9qMHFEVoUhWAk76xV95WVhlqRG17Aofh2KE7KyAQRoSm+KqaII3h&#10;3bffZzpZIN0G5wybdc3q5hpTt8xmMybzOXo6QZclOMFqtWYxm2KxSC1p25rVas15/YptaylmE0zt&#10;r68SYW0CWgkK7YketCy86p0LcxsU8Iyzvkm1EZxfG663LRcbw8qAFRLhBPOq5OTBKdPlEqEVrWmD&#10;wqLY81ke3KPAOepNHZTgDRbQUge1sIZOSqhrykx9c9+4mPHnabPqMDii83uibxCNzywhQrN0Rnmw&#10;U0Lr/q7z+V4tKYlbgtq8aUwPDvC71AVVMMn1zQ2vXr/i+uYmqCorjGkRQod+/U6pSPRqZoh9gEmX&#10;R3Qg5jQO6dZdeibmVIB7EhYHCNn7C2sMhS45PX3AO++8S+u8Gtyk0GytV18ty7IH8Mdq5UVouN5u&#10;t/1/16sVk6piMZ/RNhse/+Zzri/OmVQVxrZeCVYofybhEn/izxUp/RkipG/4lj25QfD3kfJn1+Ar&#10;g1JVG4DxzrpIYUqE8+w2kC5Vm8rlJkN5z1DuFTcLE+L0tgfH7cAe7JHheAU+ISRtY/pG2XSdC9Re&#10;/ODn0INFOmVmt3dsix5IIPo1t8sT2rY9SBA2BKpNG5X39qLowAu2P/Oc18f0als2EARZx3QxZzqb&#10;oJVgNpt4QLZtMLbxgH08kYFXF3aeDCKogGulcMZwcvoAh6QN8diQmn1KbhCfjTGxRLf3hPNEH+ka&#10;EUL2fnCIgGso5u32bHyNSgXFVmdR2s/RdtsgtCfTMMYEEiNPPuKVzPxMS0RQNRMB4N6d2c6TC3Wh&#10;WqRgJ6RCSYGUzhPUYDwopCcLsVGjucMZGwCc8tY9pDmNCwpn1llMAKL8rvWV++aV9wEi5/KtnDpy&#10;DryTBSD9nvWju657CER0CNB/p1+6Y2yH1MpTf3BIEX1I2XCIKPA+SsJDdYGh8cwRteVqEamq+aHx&#10;HfInOTKy+6y9u9ZqWicZqhccyplTwsFb8c49CPjS3+2TA+1AQzHIVwiFlCrEbbsaYKF1DxDOzVlr&#10;Wuq6oW090E7gcwClvCJ4Lj5P1VQPkVml6+zQHrvPPk/X/j6Jwt7oDRJU3PKf9wDc34fwdKg2el8/&#10;MPT5ManSkH8ZAgLu1o7AWQ+Cf/LkCW9evuTjj7+J1prJpGK1WtEai7GWNtqnRVH0n+1rIp5wDRR1&#10;XdM0rSeiQ7FYLDk5WfPq1UvqusYpiy50VKfYryXGZFIx6FeURTjXBE4I6hAvpertSnriwDiWGqox&#10;x0RP6dqJyV7TdRHnoTklea8EuyNHbQOBnTFmR+4VAcpsUoeKfbKLfp7LL3L76a6Y8S6/l6vZ3Xo2&#10;YW0PePbxkmI6nVJVlQcZaxnIAopQh9O9wn1rWorCg+K1KgKhkifakEr2RAJHR0dUVUlRlH4MOvJH&#10;pXxtSuzX4MPFZMaDvfptN35drCmEQEjlyaCsRUrN4tEjPplOefnl15w9e8rPfvMVz9+c8c7LV7z3&#10;6C2W8xnzxYyjxYIHpyfM51PW62uks1RCczSdspiUvHW85Gy14tXlJU9fndMY2DQtsigRWoR8dXcf&#10;JrMe49p/0zTReXKb8KPzcfk4Kn/G5YiM0mdXubWREsLkniV1Vte1J5orPOlBWZaURcF8NmOxXPLl&#10;4684O7/gzdkZS2uYmgl1Y0AqJpUCGg90DnVNJ+RebSi/lkWW3CJHSnzXPhl8TsE+CZqLUJRd3umc&#10;v48c4JduXgKA2BrTK8QLfM4hFSDUbl2E/edB6tKTQrhQA41Aw/vPvA4/A7gdf3RK9J0s8m6PedV4&#10;6eehJ8QKryfO7XxtQEiFVJJmveZvf/o3CGeQAnRReLIKpdjUW1abGicd8/mUFgVCY4xla7ZIWSDr&#10;munM8MNvfcQXXz3hJ1+96H2Qcaavtx+yHNHKoXhiCECcxmHb9YrPfv1LHr31gKPjY44WS9arFRKB&#10;T7P390d3vjTN1pOcBn/2+KvH/NV/+yvefvS/IYVGyNYT+RKIOnD9mBkHq9rwyXe+x7/7Pwr+83/4&#10;D/z8b37Ctl5j3JamsZydX3F2ecmbszMW84rT4yOUAK00y8WU+aRkUmiWiwnObmi3l8h6Cs2aSVFw&#10;PF9AKTi/2dDWLVoFUL8sME6B9ESW0nmF+FzdLF13cbwYkwrvn297T4t6f9c/Dxk48w7FzEPPqIfy&#10;0Fh5Ps1RhmK/mABzdy6xB6K+bw6W+teUWDGOV9KYM0e0OVSHGarjKCIQLgAAIABJREFUpoBvG19L&#10;qJvZqP60e/9ARuOcV62Xvl56fX2NMYaiKplNpv35G+cnHclWTHY5lHfl9nX8DMAYi3PW18Uz+cQh&#10;n5j77Fz/RBz7jTbaaKONNtpoo4022mijjTbaP2YbAfCjjTbaaKONNtpoo4022mi/p8XNpbnG38NN&#10;pTsghnN3q/SkzOOHmnNz3x+6nruacVIF8NxrcmrNueuKm/7T38eKXDkbUuTMfWZKPHBXs3kKer5L&#10;kSYdt/xD7f3mhZ3So8VakRkjmyii2r1Gs/3XggfvCnJNZ6mKZXzvsTJi1yg0BLqO7zNWkRxS/zo0&#10;N2kDWPzgPr7GtLk5bRLN7bFOHTJlzDdBLTVdmyloJ6cClirY5AA1Q6pGOeXJnKptbDmCgRwIPadu&#10;mM7VkILcId9xCNyR8x05FdW0eeYQSCMl4cj5uaEmoyEFqUOAB98aE/4/zInWhSeDsI6f/d3P+dXn&#10;X6CrCqU1SnsAfKduXlXVbi80DUIKjLU0raNpG37+81/yxReP2V5dowNQsFcuktG4CrHf1Bs1t8Rj&#10;0inB6kj9swPed68D+oY0IQR0akzd3o7+zlrbg5qkANc3DllWmzU//+Wv+ff/4T/yv/+7f8N7776F&#10;Mg3COpq27RsNd4ohtld2twFwFqs8dUrxAaftm7JpvQI91gPPQ3FyokArhVaCqtDMygrlCMpugFS0&#10;rfXN8MZhnKXQvgFSAML5xnMlFVo6lBCUSlIpQVUKFosJYDm/vuZqdY09L3j9+jXXF5c4B4UqWJye&#10;8uTVOa+uVxTHp3z/+9+jms/ZbGuu6gakxeDVrqUEs609aUKzxRiLLguE8+trW2+5Wa948fwl5xdX&#10;bNYtVgZyHOGbMUulWS6nvPXglOPjJWVZorUnNthsNt6XKUEb+tilCEDJRN1t12DtGwA7xZ9bPlwO&#10;gTkiUHgAbHcKX6FzEhGBaztFptz+ds7639vduiCAUG1P+qJCc74LYBeDMy3SGZRU3FyvuLi8hPA7&#10;KSWqEMymE2QY++VshpjPe+DmdrtltVpxeXHN2dlrrGmwCHRZ0rSOly9fUxSaBw+WaCHB0gPyrLC9&#10;vzmkFBzHBDnAbOqvOlUcBxjTIoOK2HvvvufPnjaokpkW01hmkylSKJRWvrnUglKa2XROqQuuNzeo&#10;QuGE5PJ6zYvrS7ZqjnWiB2U0eNV2E5TeS61xUoGSKK1x1qu+r1cN6/UGYy11Y3n6/IKLVUODRCjN&#10;ZFpRlJpJUXA0m1FUmsZsfWM0XgHRtE0Atctefazr/1dSBXKLgm1do5XeIwYQQuKk6NzHrXPfsU9E&#10;EMfY8VzllMbipnPnwJokTiH2UbYHg2zrOgBtAeeBnh703n114at/r7quvUp3T4aiejWqIhBYOGu4&#10;WV1zc3ONaQ1FUCa01oNUOgXpHSDVq8kLRLbpuVtzHfAmPs/Tsz1tmOzPFmN8w3BR+gZy588ErQsW&#10;8wUffvQhi+WC7bYG4cemrre0zlA4tacyuVPYshjjgUhaS4pqgRWOqiw4Olrwm88/48WLJ0wmVdhQ&#10;GiFUAHenYBp/VkonIiVbD3ZXMgIMkyEAQgSSB69kCAIn0zHZE5K6td9jpfc0TkvJt4YIiPqfRc3H&#10;Td3sgay6M9rGZ7WQQYU7jnltVoXauR5Tv5PUCyQ3/WuEb+T2+5O+EbezDrjSzeldzdW58Uhj6lwO&#10;ulPwIoAFbH/JHZhttlygiwLrPNHCcrHk8uqcptmy2Wz58MMP+fLLxxjTslrdUBR+j81CTNYAx0en&#10;OCRNY8D5Jv9OaTGNg3NEEbn42d+z6P3F/h6Teyr3Q7nvLSUzuD1e4fz1ZGmujwuLUiOQ/pzsGsHj&#10;HDBwK9gAZOqUT3F+HDrSh96PduB4KYNoouzXjZLyltqYkNKTeeAJQ1wkLzmkKG2JYj98jGx/D6X0&#10;/TEVwTe7WwDmNEfpfGR6lsdnS04tPpez5AB/Q2R6d9VlDtVdDuXhuWvMreFDpIH3AcPmcm2vNpnT&#10;bx0epyG18Fy+eAgkf5eSd36d5FW10xpSTqX2PnWx9JrS972rvpb7fY5g4S6SwRwZUI6U7tB4/jbk&#10;CPHeSutHaY2nKIpdzhKu6f333qVtW87OzrM1uW6O2ralqWsPfm7bnjitK6Sl678j5Tl0hg3V++47&#10;34fIYXJKvfclyBgi8LvP9R+qE8eEPXE8c1cNyI/hru6Y83FpTJ4by7TOFu//qqpQSrHdbnHWsrq+&#10;4fWrF3zw/ruUSmGrCmsM0hgP6nSO7XZ761q1Vj0wd7cGJUJJhPPkW2VRYq1ju93gijKQf5o90jep&#10;BE3T7AH7985mx16tMeenttstrfAq650i/KH68NA66OqVsZ9MCTa6MywloOmIJZQSe3Fj27Y92ZKJ&#10;FLuVUmitaZuGoiz7cYlVvXN+thuHlOj3EIHuofr5XYS+Lq7VBlX6Lt+TQva1sslk4vM3oVCyQKmu&#10;9utzW5ylCvdcBpI5H/96MqOyLH08OpuwWMz81BsTkTj6upT11IERsDt/Lvu52alYx35hlwf4GEx4&#10;pDFCOJrWUs6WfPjt73B0csqb58958fIZl6snvHx9wYPjBQ8eHHOyPOL88oqj5ZyylMyP5kyPZwgL&#10;7dWa6aRienrEe49OeHB6wi8//xqspXWWettSlNqTZ9p2VwvSCovZKVtnzrru0Ui6Tv3vTf9ca78+&#10;5e6Mr+LfxTXOobPrEFFy7IPSekHbthSFV3VfLmd857t/wJOnz3nx8iXn5xeUZUlRCuptjUSgJ1OQ&#10;XV3HEy7s6nHs1T67GsHQ88Ehop0hUp3BM0DKXnF9N06SjpC0qw13PxcJ+L1fm6773B2xqxBxPOLr&#10;uyKX14XXOTwpqEWiVRHVqbvnnPLO50vpvO3iqjhWjwmiBVJonDA7ELxn6+hzMycsCImWii++/pqn&#10;X3zBtCwpVeHnP8QmTevY1C0bHGI6RStY1VskBVVZ0lpDYRs2V+ccnTzgex9/yK+evKC1AmMDmZuQ&#10;e/7ydwFI7/nqW3tO7uXaxpg+FpLA5cU5X3z+Od/93vfRha83OhMU0s1+PuqJK1oI9TqDo2lrdFHw&#10;47/+a/7wO9/lO9/6FNO2SIyv8bhAcinoydi0nrC18K3vfI+HD9/ip9//AX/+p/+JsxfPOLu5QTjH&#10;xrS8uThnUkhOlnMmRQHWoQvFyXLBYl7xzlsPOT05ZlZN2Kyvmc2XLOdHnCxn6NkxH3zzAV9+9ZTr&#10;s5dsraBVEygmUBS4UDuJ45WUNLsjssmtwSyBm9vV1nfEifnndvfJ+Q75rrtziDgmu/1M3scA7V58&#10;l/qR9P1jQpKdSvzuGXVXH9pbx91D7CQOkFJGfuZ27SONXXJk87nY9lYcHeXuRVHc2js7otP4eiXW&#10;+vjw7OwMpTQnZXlrnezXetiLA3PPZIdyotuEC2JvrNMeg+5zcrWBoZg6nZv75AujjTbaaKONNtpo&#10;o4022mijjfYP3UYA/GijjTbaaKONNtpoo4022t+jxQ9r44YbGAZHp4Cd7jU5pYb7POTMKUsMKZrl&#10;wMTp36Svj5sw0s8YaqxM1aLv09B0VxNd7t4O3XsOBJzeXzyG6X0PXUf6fmkzvnMmC2ZOFbJziuhD&#10;c+G/xoCUHUjo0JrMgS/uUtDO3fehuck1w8aNuN19x40CXYNsCugaAh3lAPK59RM336aKEPF8d43T&#10;nbLNkGJErsE+vqa00XdI7S63xnNNhLl9u6+ulm8aO9R0lTbVDd3T0F4bAvYMKfLe9nl5oo9D15Cb&#10;35x1TSS5Zp/+HgAECGE9AM8J2rrFAk9fvOInP/lbWuM4PVqiVOnXpJYUZclkMtmtT2s9oDSAjq1p&#10;efL1U37xi19ydXbRS98YY0Jzq72l7t7tiXg9tm27p+Qbr4muUblTAOv2VtcsHTfNxfs7N97p2pBK&#10;0TQNb87P+PFPfsJ0XvFv/vW/4ni5QEmv1u0CqBY8sM5mfFoHkLfWYIxvQjbGw6FKrZCAaFvmVcVc&#10;KyZaURYFEyWZTqdIFZryjAnKVJbttkbgUJVvXG8COLBQ0gNtEeFrIAIQDYWSaKFQEopS0WzWPH35&#10;gtdX1ywePMJaQdtamsYyqaY4WfDFV0/4288e43TJD3/wQ5yAjXVsjPWqvcKgtAfi27YBZ4JCjsS1&#10;sN1saZqWi/NzXl+c8eLNGW3tmJZzhCuQtmE2m3FydMxiMeNoOWM6LalKHc2tZbNZU9d1aGzTe+pa&#10;vhnPDaqBpI3YadNt6g/96+wtIJh/F9/cG5OHpM3bh2KNtNF35+cNUkkQEchvUmEbr/h4dn5B3bYg&#10;da9mVwZ1trZtaZsOeL0jZJnP58znMybVFF0WPLi55ma9xbQWJRRVVdI2NW3T4Eq/VtrkLLiPGucQ&#10;UcqQwk035lpr6u2WxXKJlHBxcY5yNVXhfYPSimoy6ZvatFRICgQaZx2b7RZrDc5artc1Z1drVHWE&#10;llOkMUhhvNo8Xh2pU402W0tZKhrb0qxWbJsaYx11a1mvt9SNpW4tZxtDg6SazlgcHVGWGikck7JA&#10;BaV4IYJ/EjugkZSqVxr0SmC2ByoopWhME4gyQoN0+LmSCqREJCqIKiH6OAQ8PqSSGs+psW0glkjV&#10;2G6fiz2BTthH3TU0Taeg6AKRwC5G9CqDqldDV0r0APXtdst2s/FroBABgLxT/uuANbn4Jo2TOzKf&#10;IRBmPC7x9cQNwPHf6aCeCQFwIxUff/xNTk8ecL3esN1uadqWumm88rZWEIiTyrKiLAu0Lmiahuvr&#10;yz5+cs5STie0bcO3v/Upz58+5avHj1mvVizmi16lOvYfe74sNLCnqoDiQKyUvkcalx8iIuq+tm1L&#10;0zS0bct0Os2+Lo0j4zlRSlEURQ8gysXhcXzZvX8KIurWYdxcPHQfIRjpIps+drhPc3FO2ToHdsr9&#10;XS5fjNV3u5/FpBep33R4shVjDMYairKkNi2ttVg8YUsdwOu9CmtECtQpOXq1VUuhCpaLJVpKtJKE&#10;3v7s2s/lKSmgL76fkGH18dkubwOB2tuLOUXIIZKwOK/oQCdZcignBkGV3drpwecdUIw82Lu7vhSo&#10;0am7pftpqPm7iwtin9S91p8ZuzpGGnP8rrbbv+IWedlQnj2UE8Vjk9ZrhuouOcD73nvfI444pMg8&#10;1Fw/lMPlwPK52HAIJHZonAc+/ZaqZ85X3KWknpKN5EgK8r7KHawB3ZW35pRkD83FkBLroWsYUkY+&#10;5AtyZ/QQeeBdwOehnHtorA6RZN5nL/rrd1E9kwB+n/h8BdmTZm2325DreLJCHYiCet8rJRqQAqRQ&#10;e8B5G3LoDlicgoBzxCyH/PAh8Hbub4ZU2++jvDg0V0O1nvu8R+pX0zMuPj+Grn8ot9nd2/C4pMCm&#10;9BpzRIzd2d3Ndxcz1XWDAJ589SUPT0755JNPe/9gthuEKpB4AkJjDG2kvu41rNnLCX19xceMbWPR&#10;ReVjT9PeIoITncirywPQ+oKrYI/8KV43HWEDePI6rRRVVd2ai6GxTuv+8dkVr/FUBTYex+7vd8Ao&#10;mY3Dbtec/XsZa3vwfC5OyvkxH/OLe5PA5N7rEGllHJPcqg0HEHz3O6/+XlBVBYX2e0NJidZFILns&#10;lF29r+iIl7SUVGWFwY9TWZaUpWa5XO7A6YFIqpuLXR3b7BOYCdETEe2NhWDvdTHZVL8unPVi1w5a&#10;Z7GtQyiBUIpH733A2++8x+XFOa+fP+XZF79m3bTUTrDZGq5ubpi+KZnNJiyvlqAqTo5POHpwwvXV&#10;NaWSuNby3ukxE13wi18/5qax1EoiCq9+a02oJUoP8HfGYYWlUOWts3OX/4tbsV0XF5Ovvg76sNya&#10;6WpfuXMzzR3vQ/yyRwQacveiKGhMTVloPvn4m7z18BGbuma9XkFraK3j/GbFlbpiuVywWCw8qSEu&#10;KMGDFWEfWX924dL6fKg3JzF4ehbdynkzIM3U31oR70UFwqC18ESKAmxrewVwmdz/7nq69/S1IyHE&#10;fh0x+ECb5NddzdL/zJO5CV8ZRoouR2NPgfy3IcUYOlM6MPJufpUnm3Y9otePRUSc5yz86pe/ol5d&#10;M52WKCmZVBPKogIpUbqidYpGFlwbgcOA85Snuiiom4ZSS19jqxs++ca7fPPdh/zs69c4Ift6+F1r&#10;7657zsV6Q35VStnnHKZtcU3Dbz77gnfe+YC3334HKTS13e7lzvs1JIFWGmsNhSpRZUGhNDfrLT/6&#10;0V/y/vvvMy0rbFt7UtHO3yF6stPt1r+/aQ2L01P++b/8l/yTP/4hXz/+gi8fP+bls+dcvHnF+Ytn&#10;rM5f0W5rJrqgkApdauq6YbWuuLy65mgx58HpKYvlEnVxzbfnR1xfXjNBc/LOe/zh97/Ls5+3PH/+&#10;krPLa+TsCKWPMU5hnSeESJ//HKpZ3EWWdNfzsbuetR0iEhyqseRIufNxebcHTP88OM3pD9eBYicd&#10;oijR5Xj2zhx2bx0KAeEZRlcTG8oXcqTiuWeZh54bpnX71IfGl5eSo/p6rb5FjtLRCiq1i3tzOfkQ&#10;MVHqr/c/32XzxPT8GsrHciR9d/UmjDbaaKONNtpoo4022mijjTbaPzYbAfCjjTbaaKONNtpoo402&#10;2mi/p6UNq2lzdffz7mf7D0cFSc/5ng0Bw4dA3LnvDym+DzVWHFLSOvSeKQg+ve+h5tohIGzuoXAO&#10;ZB8DJO5qtE9Boek1xCpSMRB1SIVtSKksVs5Im2RT8PshFZwcyKRbO7sGpX0V7via00b5LOAIBsHk&#10;afNvrvF+rxlroKEkBUOmQKVYKTvXBJ4SS+TeK57fnRKA22sqSQFCsWJYqup011rMNboPNfHn1nuu&#10;Gf+Q4nuucXvoeoYILHLrL7fGh/ZnzkcdajaP92dOIeE+YIIcOOtQU1JunfS+V0jw/0MKglqy5fpm&#10;w3/9yx9zfnXDyYOHSLUDYkole7+wa2gVvcJ5YyyXF+f84md/x5uXr7Ct6fqIEAKU9FBuULdIROL7&#10;6kBvXYNs3NScrtmu2Tqeg11Tagzm2SmC5tY/eCCTVDKoorV89fQp/++P/isnD0/5F//8nzGbVL6x&#10;jK7ZKqyn0Obrm4Vsry6/U4h3OAxKOEolmVUlR5ViqhSls5QCppViMp1SCO3BlKalaQW1M7RNjXAO&#10;5QzbbY1RygOclURXE5RQvaKxdIZJpb2CMoqirFAorHU8f/mCJ8++Zt20PHznPWaLJTebDU1jKKsJ&#10;RVGwbhp++dln3KwbvvtP/ilOKuqmDcB3jZSCtvUqOAKwDpCaujVcnJ+zWq9ZrTfcXK/YrlbUzutn&#10;OemQWrKcTTk9Oeb9996jmlRY01BoAcL6xk0cm82GsvSKZUVBrzq9Iw9xDIHbhyxtqFdK+abxBCDW&#10;Kab4BknHTnGJnnAhJeTJNeZ2r4lB+zs/45tS29YEpWYPhkc4TOsoior15po3F5cIqZhMJmilcdZw&#10;cnxEoRSub8AMmAVrwv34fVVWmrffesh0PuX84pK6blFSsZhNmVQlhVa+od1fXQ84zPncQ+dketbn&#10;ft+dKQCFUrQbQ6El282KpqkAi5yUSCzGSBrTepCFlJS6pCoqhJBs6i1SWVrTcH5+wcXFDUJN0cWU&#10;xmqqqkBKS6MtjTUeVN60bK0B67i+WYNpaU3rNeukorVQo7FaIBUsH2icE8wXc9+0rPxexzka4wEl&#10;SA9QimOlbmi8EpUNylt4VaowvlIJrPEeUMhoLKMx7wABnQ+UkUx3egYMNUbGZ9Ce8m+iMp/G3/GZ&#10;1P+dVID0ZBy4sEf99duwJzslRVvXPeDUX6tXtd5ut7x+/ZrVeh2AXsFXxeekGz5XhwDdqbpV7Pfj&#10;OBjwwPUQ18Tngtaatg0q8kphnWM2nXB0csLZ5SWbpuHy8jKA3UuK0oP+PdjFK0I7pzCmYbNZs1qt&#10;qKqqV9yu24aHDx/y+vVrfvrTv+Hm5gYbiESk9EqMIgH/9+e6i8CkQT3JmeCncFlltHiMYmBJCgjN&#10;5WIxAMM5R1VVe77u9pnKrdgxRzKitcayr6TZ+fKY/CYHqk1zvnStp+teJWujj2kzoLhDClz3JRsb&#10;As+l1xqDG+M4RYb9789ShxOC1rRs64b1dstisaQoyp4IpqqqQE7h45XZbEZZllxdXXm/0Rim5ZSq&#10;qNBSUSgJVvQKlDlwYBq33z0OHRA9+LIQ5Elxm6ArBqjdJ0/3Y7MDrR/KG/b+BntLYbIHrziyZGGp&#10;T+l/Fv7rgO37udA+WKnL11LigH4vJXnvbwO+PrTmunvLNX8Pkd2l50ZK5neo7pJb1zkiuY7QIVam&#10;dwNkArHa25DCd65Ws6+wagcBuUNr5rcd/1x9aBeB5j/zPkDeNGeJ48U0v7vPNR8C8g7lqr8N6dtQ&#10;TWxoDody8lw+f595+W1A6bnaWy6uGCLX/G0+Z/+cul3HU0pijCdG8uBRR1FI1uuVBybHsV53n/1e&#10;2anWWtfJUrIHHI3j69TXxK8b2lO5WsLQOXZoXedURXNz3oH9TRoD3tM/pqCZoRg4JXAZ8mWpf8qt&#10;uXSdpHFXbkzj2kauHpjWobTWPs6z8PVXXzObTjk5Pub4+GQXlxuDCTFVB4DfxVAa8Outq6c71/pY&#10;NYCWBZKj4xOatgFrUUrvfJDaXY8OBFzpvcXKsl1tJiYpimPQsiqxraFpmv567/LJufp2V+dJgfC5&#10;9+qutVtfHcFWTKyYnl9xjp5e516Oz05FOv5deq2H/GsKeBcDKrJZ/3mw7u7/pih0n3+UZUlZeGCu&#10;lAolfTyjtfb5g5Ao6f9daI0Kqs1KKSZTXw+az3182ee5uTNJhPPe7gB3SkmU1PjUeZ/w9RBgzTlP&#10;XRf+h3U+L1NK0dqGpm0ppOb4rbdZHB+zPDriyW8e8+p8zWZTU2mYTQof/+qXPH/+mu989w84Pj5G&#10;KkVrHBJHu7niSCn+px98l6tNw6+ePOPF1Q2N82OpQi64y30cStgsMDOuneR8Rxqz5MhSd7X3kB9H&#10;Ksed249ViofO2PyYuizBb0y60xGeYWUgKYDZdEpVlZSFZLve0tQtZ2/ecLNZM53NePTWWzx8+MCT&#10;bJm4rur64MjPpdwjZhl6pibzbAGD+ykXg3Zke3XTcrPesJjPOD05RuuOsMPikFml61jxuYvweqV1&#10;scvdbIa8y5i2Xwc7FekQX0gX6g+eyDMmUzlIeHErBo+BwbGKd0Q4HvyAdXZHbij8ntIB7Lrdbvj8&#10;898gBVSFr+kqpZlMpjStxRpojaB2AtE6D5B3sG4aim1DpRWNbJhKxXa75fjkmP/xB3/Ir5/8GbUA&#10;Yf0Cug8hzCEf/rvEu/45ha9tbtcbvv7qCUfLB2hVYKWldW22bqGkxNluDfhv1pstGMNPf/Z3/NEf&#10;/ZA//uH3aJ3B2HDmBvJCF4jhbGtoncPqAmNbKi1ZnJzw3eWCH/zRH2Gbhpvz1/z5n/4ZP//vP2aq&#10;FIWDWTHh6bOvqdcbLpstm1JzfXXBxfkZi+Uxx8cPWN38mI8/+oSH7xpWqy2nb7/Du++8j7SgX73i&#10;bHWBcQZ9dEqtKqwlSwQ99Bz9UL6Te/53iET4LhKtnF8ayrOG8pBcrJkDyQ/FpKkPzsclAqW41b8A&#10;4KKGhb3PDc8UYqKfeB6GyH8GyRGjuCp+ZjX0vD2O432sExGZux15YVEUPk6ISIx2RE7050/nc+Ln&#10;yEPPpuP9lCPhOpQPH3quHNfGh0hff5e8frTRRhtttNFGG2200UYbbbTR/qHaCIAfbbTRRhtttNFG&#10;G2200Ub7PS2npJ4qNceWNtXF7wEMNm0ONVV0r0mvKfd9/LND75deq9triMor5HQN8TEQp1Nv7YBm&#10;uevdsaPHY9L9uxuf7nPzgKAcyDun9HgIaJ8bw1QJ/tCYps2kXQNi3GTYAxAPzOP9FdqgU9HswKYx&#10;0GRPzTQC2Qw1lqfg+FSd877XmDZqDDVExo0COZW+3F7ofpYDQufAiLk1n85vrJp4aP91v0sbNVKg&#10;VDxGOdWmQw3WQ6oJORDI0JpNP/+QIskhsoEhtcpDzTy5sRu6tkPNQylpQarMeZfPyvmp/r5kB6wL&#10;IG3AOPirH/81Xz15ytHxCUiJcZZCCFQEKoxNComQEgNcX5zz+PFjfvPZZ7TbDaJT2sErY1hnsv48&#10;bVCOge9d80285mP12dvqFfnG6g6Qk5u/eD21psG0BikVxjoef/U1//lP/oyHbz3k+3/4HXRRoKzz&#10;Ktq2DffgFalxvhnOf+9oTeub0Z1DOsuiKlhWJVMJx6VmXlUIa5hOSpbLBUIJbOOoG0PdtLw5O+f6&#10;+gKtYVKUWAt13dA2a1bFlsVigZAKiwInEUKiC6imFVo7jHXcXK+4OL/i2bMXXFxeIJTk3Y8+5L1v&#10;fIPrbc2bs0uaxlBvajabmpdnlzx78YIH732IAOpti3XQtp0ysFdCXq/XbLdbzi4veHN+TtO0HrCu&#10;C0DQNo0nQNCao/mco6MFD06OOF0cMZvOWS6WrNdralsjlUxUSOmbtsGglFem6sCqvtn7tsrmbWXI&#10;fd8RN1KFxZHZw933lk4Jhah5bUjpMOfDU5BdtAP3GuQczivBA23T0DaGy6sbNtuGopxQlhOk8AqS&#10;i8Wctq3BOa/cJvx+qIqiB+lrKRGFpmtgq4oCKSRSSaTwRBBVWfbj0BGu3AXgyu3XoXMl3Vu7c9k3&#10;6UvhUArKQnM0m3C0mLFaXbPZQN3UlGXJpJywnM9ZzhdMK0lVKaxtuLm+4ubqmrZxOCcpdIW2CmsF&#10;zrU4KTCNA+uQukA4jXWOZmup661v2NcaY6E1DrRGC4mzjpkuKFSBUl4JJ1YCDOjH6NtYcc3uGpul&#10;3AFuXeddA3jFtGglwTqcsjgncU4EZbSdLzMdCUgXB4bGa9GrI9PPd67BMv6+Pz+UvKWY6M/+fYB9&#10;51c9oLbZ7ZfwoVIpZKSwmDaTNgEIXxQarWsuLy+5vLz0Z0lR9GCNFEgwdEbnwLJpjBuDruO9GCuJ&#10;d3FOp/7VrX2i8395fMw3P/mUYjrjZr1hNpsznU7ZbDa0bYPMzPGjAAAgAElEQVQQDqm9OmIc03br&#10;pCpLqqpiOp16IFFZoLXms1//muvLS5QSlLMZWnmlLgdIdgRR3eK6q/07VXxtmuaWomI3LzllqbRB&#10;dZ9gxFJVVf+3nVJpBypKz9lOdVsF5aumaVitVr2yZJf/dIQJ3d91r40/59B1pgDyNAbqQIObzWb/&#10;vcRtf5aLqQ/lj0PxZS4XGFIsiwkzujhH0AFcBCLsT6U1TdvStC1SaebzBU3bolTRA+A71eD5fN4D&#10;lLwfB4RCCrWn1JkDPx8CNw7lix04E7mvMmaNw9IO5utDJFr52NXuKZvH/kyKfJ7p2AFYUhIaZ8Wt&#10;tZTmB3vvGeLWlEgiBtZ16zduzI5B5t31Gmt73/67gGt3ayolENivneTGeyiHuo+fzc3jUO0g3UOe&#10;RGC3Vhz7tY1U6S2tLwwpcR/Kt+8LcD90rgytXcnOLxMA/sJxr9rS7nt7SzF+KE9Pa2O7c5KeJOqu&#10;OtwhAMnQfMa/z9WE0hrYEBh6iExuCDzcqSXeBYYfItWL6yDxmZy79vjMTH34oVrZUEycrtH9sfSH&#10;T+/nbYsNZyVC8erszKs3d2RcHSDXOWQXv1iLFAKlAjAxALVS5cWhvXwfksB4HA+puOcI93LAm7vI&#10;H1Jgfro+DpEXDsV+QyD2+wBlcvU2DwiXKLlP0hEDgeIYZY9oKrPXcgB6m4CKTADSFaWvMXz15Ze8&#10;9+57PHj4iKqquFmvwTmMNdSNpWlMX8PxQMdApGMsjih2E8rHX9aiFRTzGe12yfX1Fc4aH4tagxQS&#10;GwgXlJZYk78nry7s6deUVBhhMabuY+0y5JZN02BEi3We8MnhUEJmay+347EdoZGxpifgckLR1HXY&#10;E2qwdpwCXFOQe0dm181n7BPKstz9TQagFhMAHKpnHVI2HvJtQ7FYH+DiekJHujzQBtIe4YHnUgom&#10;k4lfY86hdUGhizCXqldgl7JTgVXhP4kuNEprlJJMJhXz2cyDQ8O66p5tWBuA6sL/vHtO4cednnBN&#10;KIExFiHBBOKmnjAuEBftAciFQHSI766+2MUQUvvahpRsW0tZVHz07e8ynS/50Z/+CcdTzXJSsL5R&#10;FGqNlJKz80venF3y8MEp3/72p8xmU6wzNNsa21om0ymT2Zx3T5ecX15gDBiU35uBBFHiifusbfsx&#10;7DK33HkY59F7tdK9/KU7G8QgCcKw35YhX5SJP46/ur14eKhGc3u9erC/E03YxyVloVhpzZs357x4&#10;9Ypt03CMoH72nJevXvHxhx9wfHzs10QYN9HVCqRAChWIFfQeuemhM+KWz+7yuL0qmuj/LYTAOjDG&#10;cn2z4snTZ5RViZTeh0ynE6aTmWfsFL6OktYL0vq+1rsas/RFbFxQcBdS7Pkq/zp8HS9crAg157b1&#10;NWWtlc8FpAoAedevhe45Vuz7uvvdUTzH505MhEiGlMH/lRPghPNnRCAp+82Xv+Gr33zG6XTqx8Q5&#10;nLVoLVlvG756+pxNa1DzKdZC0wpWgFaCsmmRrmFjoVIOK1ZM5jM++eAtPnn/AT97ckErBIhOPVtk&#10;n7PkiLA70pXcms+RdKWAXCUENuRu1lpwgi+/+JLlYsknn3xKOSmwG4N1oq/J9bWr7imIFCjj6+wS&#10;aNqWjTD8xV/+iI+++Q1O5jNM22BwgawmrGURxR7O0dQNphXcrFuwjtl0ihKS+YO3OHrwkOPlMTMt&#10;+fCdt/mDTz7l6fMnXFxd8eTFS86vLrm8uWRrNqxbWG8bTuYL1pfXvH91yelb73D56iX12+9yenLE&#10;9IP3kc+e8tWb175mPT0BXYIuezIPKaM6TIb8Yei52X3OqqHY6lacHJ4D+XVswwju/E6fU3W+AcI6&#10;is/C22sj/bz9dRKfzx0hcbejbOa+hkmf9uLKqB5KHIN6JpA7z/Sc/x16JjX0zGHoWfS+fw05pHMI&#10;JSCQAs1m0179fad0L6NcnFvPcQ89c+1rqZnYt4tX/GfJg2sl/lkaE+YU4HN1t0NjNdpoo4022mij&#10;jTbaaKONNtpo/xhsBMCPNtpoo4022mijjTbaaKP9PVgOIJZTKu9s94C9a2IQB8Gs3dcU9JNrpI7/&#10;tvs+x7ieKtQNPWxOwcdpY/6QQmXXpKLU7dfFDUrRs/R0lPpGku7f+0oVu3voQRUDKvOHQQfDD7S7&#10;JqEU/JJT1MuBtHNzmrvOQ6z8Q+qPnUJH3Hg3BLS4SzklHc+h5uih8Yp/nqr75AD4ub0Qq2QOqQZ2&#10;zcNpU1AHZCyKYlB5cWgPps0O8fzFP88pOQ41euSaOFMQddrElCrs5NZLzg4peeZAT0OqFzmF00Oq&#10;mLn3zymbpWsrByzNNZekY5Pzq0P3khujHVhMoKTw7SjOYp3lZ7/4BX/7i18yPzqimFRBNcarlGot&#10;eyAweEVd5xxlUSKVYHV9zZOvv+Snf/PfabZrcF6hWgoZ1HLpZYxcaLiL5/oun38I5J6O227dil49&#10;PNds3zRNT9LR+3U8QLdtLVpp6mbLrz/7nH//7/8jVVny3W99G2saTOPn2Pbgvl1DcOePrLGheVYw&#10;KwoezibMlUOblrmC5bRkMp2yWq14/foMY4wHl29r3rw55/zynM36hrbd4Ixlu20C0NJR6gJdFJRl&#10;RVXNWCyOmc/mONtys7pku71hvVpzfXmNM5bVzYbjkyN++Md/xCff/ja1s1y9fsNms6WpLZtNzeXF&#10;JZ9/9YzVuuHT41PenF/yi8+/ZGssTd169ZDGsKkbGmNpWoPCoTRoWfSNmmWhOD1eUE0qqmrCbD5n&#10;Np0wrTRKSySWullhbI1Uzitss680Yu1uzqWUSCfDz2QWUJADsqX7NiaSiNWOUz+X+h1rLcLlyUyG&#10;zhgPhhYIoZL9TB/vdI2XdOrbCJTUrNY1r1+feWC0dZjGYJzhvXcfebCyC0B2h1cbD03LQuzAtDI0&#10;wxd6wqyqAnB716TexQv+vu0giGdI2SxHEnKIIGZHcOFBxEoLqknRAy+apqVtPRi2aU2vnDmpKqqq&#10;wNoNUinOzy5Y3ay4ud6wvt4gnOZkeYJZ17jWeqXpxqEVmNBgbx0orajElKY1tG0DyKBcFwDrQmIw&#10;gMBiQ1P/DtzrokZH79dSBSSxp/7pf+fnSSjJtq79e+kYBLhbD0O+2quJWX+tcQwiGIxZ7gIEpbFF&#10;DExM44pe+bAH67o9xfqu0b+LOUxQWOyabdfrmqurq9BELvt4TeuiB1N0gJRDFpM0uAR8n54PaQwR&#10;+3gRmqRjcoDuvF4eHfEHf/AHnD56C+f8eWcjvGFRaJrtFqG98lld1ywWi34feeXEKVVV9YD4QpS8&#10;fPmS169e0TYNRSGR+GtAKkjIPGIQegeaHCKqiu87F2fncpXc11w814Hem6bZU4lOAWDd3BVFsecD&#10;iqLYzxukREl64FEMAo8VcPfi7IHYMteQ6xvPLev1ek/l0/8ckGJvfXfXneaqQ82zh0C5dwFuczlJ&#10;SjjlnKOpawwwmU0xzuIEHoxUFLStoSxLmqbt58ETwrRUVYVSirqumVRzitIrgDZtGxQ0JaYxtwAI&#10;cX52lzpbum5y85HLeVL/c4iUYfdVZJuZhxrE/REqe1TybRDl/t91gNv4vz2ltXAfMWguHZt4z6V5&#10;XfqeQ/nRb2dp87kbzGPT+OeQMvMQwVuOJOou4NIekJ0dYGFH8uABeblcOkcUcZfSXW5NDFk6R/dR&#10;n+wA/CKK3TxkY0dqMxQzxWPh99k+gGMoP0t9Sg8OCerhd/1t7lqG626HfVaax95FEDI0FznQdHx/&#10;nb8+lNMfutah3PwuX5zG87lawNC9dvs/R9a3X/vrVBttX7trW8u0UhS6BGEwppM7DvmAtbRit9bA&#10;oQuNc9B2ABt3e1+mdZJDtddDY3lo3x0azxxQJVe7iQFv6fjF/irO03J7NCU+sok696E1dMiPxXFl&#10;ToUyHY+YACi+7riWF6+bHaB5f7w60pW2bWiaGikFb9688YREkwqlJHXdIARsmwYpi5ATGIQUPfDP&#10;uh1QGUCYAEIOMay1lulkwma95vrqEl0UPRC6DkRKgAd5sr/WjHE9uLmuG6+MrRRlUfXKuDFIGilQ&#10;QtO2DVIqCl1gE5KKrp65P9YdKUD4akJtW3vwYlwHyMUjKRFWd/0dSVO37rr5TPdMR5ra+6mMr+kI&#10;tXLPHYZUTHPPGIZqgbfeMzwL2CMyCldnrc/BptMJ8/msjwm11uG/IqwvP6daS6Ta5Q5CSoqy9KRl&#10;hWY+mzOfzym0BheRKxHFXYGgTUqBaVNSVE8E6XOvLqdRuz1gwQoPepSpyq6j3wsds5Ht5zT821o2&#10;dYNUmtnRMR988k2+/vUvmRQFyjmuLs9pjWG+mKOLCcdHjqdPniGUQGtFqTTTasJbj97CSsnRdMKn&#10;H77H8zeXXKy2tPUWWZYBbO6vF7V7JmNtR9ToeiK61I/myF7iekEcx/l1PExou6sdiT6OiHMZX1Pa&#10;jxe9HzK39kMa76X+UXa5krO41vb53P/P3ps9WXJc6Z0/d4+Iu+TNrTZUoQogCHDpJtGtlrpN0oxG&#10;byObB83Y/MmyGZON1GySYpNsEgSIrRpVqC0rK5e7xOLu8+DhcT38etwsNOdpGAcGq6rMu0T4cvyc&#10;E+f7vrt373L7xQtenr3GaIuwCmEV//zNU4yFw8XCkTBgkEqhsgxrRC8PHFrvQ/FMV68Tif0lcOSi&#10;clujyLKcPJ/SNA3FJEfrhs2mZFJMaeoGqzUql0gkQsZ5jtjWbdq1tiWlM9AqmzuQtXJrvx1r/zzP&#10;2AaplHPt7T1bazBNgyBzOa0/J4RiqzLvyY3EloSzJaqlrTmlnlE4P8ngMz/aWpUnTcyU5NPPPmWz&#10;uqZWh11NtchyjK4RUqAtoFqCXOH+rcnQmaIWFm0bai0o6waUZbNaMz1Z8OPvv8dXT89ZAo2xe+v6&#10;4VzG6yMmdg5z1LC2k1Qmx4dSDgBvmorHX3/J3bu3OD49Jm8UdW3bOl9Us8U4rkljUZ489GBOWZV8&#10;8vln/PI3v+I//tt/B1IiLei2Xmm7vWmQwhG2SJm1OYLECkvZuLqJRvD81WtevnjOosi4c3rEut4w&#10;n885unWbH/zV3zA7OuHi8pKf/+xnvPj2MZevz1mt1izmU67KJbfOXnL//rscHy4wpmRxtODunVuo&#10;vOB6U7JuNjTWOvKDrMD6GtOevCf2B6kxvilmjJ/VxOfX9nmQxNqgDpAogW6JCWyvrjoUyg4ByLd7&#10;y9W5t8/Uba//IH7mnlIzD58fBF+0G1NG97EvN4lJ1ofqTDeRmqXi2o64tPMZ7k9Xq43r833ilpgg&#10;M1X72UcOFoPVwzMpdZ833dtN50Qcu4822mijjTbaaKONNtpoo4022p+zjQD40UYbbbTRRhtttNFG&#10;G220P9HsgFKKt7hhsd+44B++2h0lA99gNtRcmWJIT31PfK37gNpxg0YK8J5qUIuBvv6z3Wv7TXKp&#10;MYstde3uoXbYls3OtYZKdP1x2LLCh8CrbSNWOF/glWpDsFGqybYPdhBRc2hDr2mOUM1uv9pYTC4Q&#10;z9222UK0DZGmpzTum6tjAP9NwPjUGvsueyBcV6nvS4HT4yaf1DoNry1ecynlrFTT29C/9zXthd+9&#10;b0+Fn+ub2kOVpN0m1zQhQaqBIaU+vA8M4X2HB86F15JSGQ33yk17dGjtDKkQDipp3gA4HSJeiAEt&#10;Q+O4fb0gBgEpIclVhmlKrJA8fvKUn/38l+TTGVmm0EajpEKIrS+hVRHpFDDzHCRUTcXXj7/mt//0&#10;W96cn4P1YN62gQ+DNm2zst/30jVRx2MfNh6l1nnoI3zj+ZBv17rp/EEIpvLgPmNs54NMC1qXgk5l&#10;ua5r8iynKmv+8R9/w+HhIYvpAR88fBeMcSC1rlG6Xd+mr8inhETqhru3FxwVkqKpyLOM2TQjzyWv&#10;zs/43T/9nrqskVZgpOZ6tebV2TlluaEqV1jTUBQTp9BmHChSKQXWUtUVtTHoBprKUJUlRldIhQOE&#10;GUdScPfuO/z445/ywUcfUsxmvH55xup645oEjcEKyfNXr3l1ds4HH/2I84sl//Db33G5qZnOF2Tt&#10;Xqobp32TZROsyABNISXzgxm3bp1wMJ+RKcVsPuXgaEEmlVOkMxbQqExSbkqMcf5BdsQwpnfGaGPA&#10;bMlhHNjERKp6ihC8nSI5SP0Zg987X+1PwQ5gYgOwicAYnTyr4u/drlcTkd7QnZEhEF0b3c2nELBa&#10;LXnz5pLp7IBiMkVXNUdHB5zeuoWSAg1OvcUYjNFBOCC6y7YYsE51y7d62vbszaSkalpFPWO6Jj53&#10;f1uw2lbNNfL1hIp0JEkBwi7AHlmRhEwoDuczjhcLJnmGNQ1WC4w21HWDbgzr9QZrLXdu32I+K3j1&#10;4gUnxwXXyyVXFxdUVcX11ZLZyT2nSK4khZJYYbpm38pUlJV2Tb6tdHBeTJ0Cl2kQ0o2YEzV0DaO+&#10;hVbrVinMq9X55nQpnIrYjs/pN0X6eMtYi6l1BxLXuibLFUpB3ZgOgG5MGIP5mMaB0KyIVD7bSc4y&#10;t7e0cWQj2zHfKrkpJYM4S7YAKjpVbL9Otdn6xbg5OTyXOgC60W57eCW02v29aRUlpZCU5ZrNZtOe&#10;F4JMqW4NdnF+4qxPgdo8oHw6nXb7NlRzD89KD9bIcp87OBBGSP6S5zlVVdPUlVOmzBT3HzxgNptz&#10;eXmFyidUVU1ZVRRZ5lQ5pVOCc77QBEp+sF6vybKM27dvYa3lzZs3FEVBVZZ8+803LC8vyZQiU5lr&#10;pndyrr2t5e/J7zFr6dZBKi8I/VccB7qzVPV8TqpROVRjN8aQ5zl5nrNcLjvwzFCO4/y07vlAF287&#10;8EPnJqTo8rumrqkbd64aa8iznExlLcAlBAuKbjnHwNw49/P35WJOwWw2BwFNXW/3fueyRLs/ZbdP&#10;PNgeufV9IRjFo3hTBGU7QDpLDzjRJ36wvS1qrDsXPYgsVxJdluStP8M6NdIsUyAEk+mUyXSCbhqU&#10;2oK4l8tlm6dZVJZRFDlCKQdkUdIpeHZgjLfLafbFpjEJwj5SojBmjedvby7VNmjbIB9VUjkl0ES6&#10;7FW5hVeVw3bndnwdIRDHX1dIiBDur7quu7whzj9CgLC1OLV3s40nu/xUbJUqg+T7X1xn+S6A1jC/&#10;FDukLcOqyqnvTBGX7atfpMi+dhTzbqjN7Msz96kUxq8fyuuGSRj6i2tfvprKy1Pg3X21hzge3X6e&#10;2asmPJR7Dr3+bYH/Q3WRfeOXytX2rd/U/O2boyHSwH21gdS1hbWM8HPC/P+mMfb7f+g1nujHK292&#10;dQYlA+IpsNpgtO2RGxmt0e2ZVOR5C6hzn1tuNkym+Y5fTcUAMaHk0LzcRBw29LOhPTsEhgnHbR9Y&#10;fl/eFvvtfSD8eC/FazysuaW+M87x4vfE1+HrFzGhQxirpvZ8XA+ybSxisHz77DnfPH3Ko/feYzKd&#10;0nSK5RmNdmeOD/y11oTUKCIglHSK9golc6pyg21j6eXyms1m08b+oiUNY7BO1Y+1tq/Lsgy0ZbVa&#10;dcrqYS3aq42GY+avK0Vg4NLSLUlYlhUtoF66/80u+D0VX7h/664e6GPU8NlCXG8Ka1Ip4otwnzVN&#10;07vPIBrZ6ztTdb59571SCtUSLnZrup17nycsFguOjo6YTqcdAVWe5z3SBldLESgpUW1OlLcECHme&#10;kec508mEk+NjlxNo04Got/chutgsrPfKmCQ4erYS1up8XcdYg7C7viCOMR1p5pYEDuHWalXXZCrj&#10;waPv8er5C6zKODhakBc5m+WKLCuwQnC5XnO1WtLUG2aTKScnR5wen7CpK1dzQDBXGR88uMeTF694&#10;eXmF1RKRTRzgHqddOxQvxKStcR4dv7b//MKDM0WrTtxfJ+71juTAfZ6vY1vyXAXPcXR0Pu3m8ENn&#10;YnytnZp7+/tMSoSS/M1f/zWP//kbLi6v2JQVBkujNZ9/9hUPHz7g5PSELJNMswzdbIkZfCzjyQLi&#10;tXBj7CZFMh4IcyqBIww7OTni6PCQst5gtCM83KzX5FlGXhRtCK4Rximkb/eq7Ordu/GNoXO1gq7O&#10;a9vazfY5gqsPGQFCtL6lJYPonjXa3AGlRUOm8i5n1KbpSHOEcOS0ZpfrsJvTMI+Jn3mKLtd161bJ&#10;jCLLuDg/59e//i1Cudy+0Q7A3bQK0JkS3Ltzh2/OL7ioK/LJFJHlaAmVsVTWUmPITY0xFZYZtWmY&#10;NZq/ePcRvz7+nC8vl9TGBs+LZJJE2IN0tzUbO0hoNAQMjv2Grx8I4Ygtm2bD9bXg66++5OPDj8nz&#10;gqZxpJsi+Fzvb6q6QlhPMq0x2iCMYbNZ86tf/yM/+PAD3nvnHXRVOZB5krAYN+dtfdUYg1AK1QK5&#10;V+sVV8trbK34/Msv2Kw33Ll1m8Vpjp5Z3nvwPvfeL/jgRz/l6bff8I+/+jlf/u7XXJ5fcqwbNrqh&#10;rEry6ZT333uEvdJobZgqRT6dorRmaTfUGoyUWJG5fFQbELIjqxyK+fflRPvIoOM1moql4zneR0Ll&#10;/Hw/Vtv3nfH1+brjtlZi99du9sT2+/LdfcRtKSKcsKYVx/BxzjyUx8TxcriPumd8AblP+Fme3Gfb&#10;E+D97K6y+lANOBXThHFQSqk9VX+8qQYV1/nivoOhWsdoo4022mijjTbaaKONNtpoo/052wiAH220&#10;0UYbbbTRRhtttNFG+xMt9QAybHQLX5NSK/QANw882KdqFjenhQ/aYwB96mF13DwRPiiOm/P8z4fU&#10;pcPPCX+eUnsPO/d3AfK713fTA+P4mjzYM2x424KwDdtGqbiRIf7TNSB2+jJ7AOP9B/aWHqik+0yL&#10;k08RPdX79hN6D8dvaoBONfb6xrDwesLxCwEM8RiHzbjxd6Sa7ePP3vcQ3//ON1p6wESseh43z93U&#10;+D0Eik81K6SuaUhRfUjVMqnmMACACUkYYnXIIcWZVNPNUBP2kO8ZAuX7sQ3B7zGxQqppI7yufSpv&#10;8fjfpJgWj2lqT6eab4fIAfY18fj958ku3Etkp6hhjKW2govLa/7bz35B1RgWR1NUC9rKs9z93ckX&#10;dgpjTQvAckBGy9mrcz779I+cvTzDNk6h3AF6DQjrmqpb1feeyitbkFP3f6/pc79q7ZAfSqmDh37D&#10;N4qHoGGv3q7bz8iLDETbJF0Zyk3D3//3XyCR/J//+X/j3Tu3MY3BCIuxTinYmhbb1ErCKCEppODO&#10;YsGdgwJpKgqVs5jNQBiePn/OJ59+ysXFBcJamrpiuVpxdbWkboxr1tNQVobVZunhzRgLVdNQlRV1&#10;o50ae1W7JktjUVJSFDl5JphNC957/3v8h//wP/Pw0SOy6ZzrVcmLl69ZriqEEWQy4+zsgsffPmd+&#10;vODuwwf88fEzZgfHrOoLMoED4VmLyN06yAvFwcGc06NTbp0ccffeKXnumrKNttS1hkYjC0meZ2w2&#10;GzcnjVNTb6qq3zRuLVZYdKBuiPCgoK0CtAP0bpWkU/stVkiNG45jfx6CUaQQHfhue3550GSo2usb&#10;wXVPiW4LZGpa36OSZ7n7jBaYICSZyhES1usNz168wApJlhcolaMKuHXrBCm2zflVVZJJhW3HyzeF&#10;d/4WhbXSNbh2RALWrdPQ5xmNNe294PfQdj90WPbtMGz3jh3wcyFC0YbnoERowVRlfPyDH3D3cEGu&#10;LLkQzKcF66WlqTWXF0s2q5Jbp6d88MEjVpdnnN46Ji9mLJcbnj9/xtnLJa8vrrl36yEVkslsim40&#10;utYgBdk0x1iLNjgAKtBUdTfWtIQOmsY1yzrPGKyb1ld5dS+26nR90g2BlFmw9lzjcU8FuL3/Is9Z&#10;NZUbB+kb1l1jtRQ28Fvb9ZplraJio/uAD2MxNO01mXZ6Wvi+sK1qvGsCNsY3/CqnTNX6p21sCEqK&#10;Tpk7PrvT8YHBYLG1ScQEbjyuV0vW6w0C2YGxhXBEB53y4AAQJI7lHXnA9hyeTCY7gMGQ7CTLCvJW&#10;ZT5FKuSUCYUbk1xw584tTk5PqZsG3Vi0rhyAQ2u0ACEtSmWoPCPLc0RlaBpDWW5YLpdufouCq8ur&#10;FngkqauGqtxw9uIlAoNslZeUyjrQtRT9fEF7oJUS3d6+SYW7Hz/KTs3OK19tY4bhpuNwDvw413Xd&#10;KY2HOYZplR8Nbn1Za6lbhU4pstavEHyX2xcO7A2TYtYqbasWzOGU/LD+rG5VNYXdUZtXSnVkCLHK&#10;qhCS6WwSEOr0x6uuGgf0EoKmdsAM0QISHWDaQacdKkJ0qmXWIxS8SqAw/fHwOYcVAUje9ohQbKiI&#10;Z1qFbAugkNI5WWkMEkORKwSWsqrc+lWAFKw3JY1u0M0WKLHZbLq4TEinPrc4mJErQa4Uy0pjZB/A&#10;HBNZ+Xjd/z4EHw3lE0Pg9zDGDomNYhK5VJ4R/k7r6Oct2MTHjeHZvvXTW5/slUJDPxYTAPi/e5BY&#10;FcQkgi0ovg9UzDoSIn/2a61BqG7f6/b3/gBVPW4S+9aEavvyh1TuM6QcepOK9xD4IEU2l2ro93OQ&#10;ist38ht2AT1DdZW3IaFLgbdS9ZjU571VjrkHVL3vumJSJKe0aQjJAOM5StUnXPxo3yoHHrqPmwCW&#10;8X6Iawn7ct99vw/PpVSeOzR+ca0vvKaQVDAFmh66/5tA4KmxGqq5het+aCySe7JVqp1Mil7e041R&#10;G8NZ0bGoIKQnMIGimGBa4BYDwMV4DcbzOJQv7VNZT42FTfibfUQ9Q/5piLghBJKmSBf3KUjG9ZhU&#10;/BTXf+K9GMeNca02rC1NJi7mWK/XvTXv49HBmvTAPXRg30xxtVryh0//wGw+5+j4mPVq1YLgJbrW&#10;GCwyc7EVtk8kmLfnl4+XfHKnspzJxBFJTSYTNptN+/2yZf+hF+cLxE7tzCve+7hBKYU2Tac8Xpbl&#10;zt5VSmG12dljMYnVPh+1Jc0ySb/3NiqhZVl2OYQnLIjrR548M14v8Vkaxhb+fZ44dl+N7m0VUMPz&#10;QCqFadpxoq1TtGfDZDJhsVh0BFbb+XE5n8DleH59Z4UgRhUAACAASURBVFmGVLIHkpfSgeyPFofM&#10;2vXRGOvykMQexdqO6KcoCkwHvnNxrc+fkmBHsSWHCol4Y98Wx5+efMGYBgFUTY1RGce37/Lwwx/y&#10;1Se/RUrFrcUBSuW8fPmas4tLpIKD+YzFZMLx4aKr5zRfPm7HVpJPJtx+5x0e3j3l8vqKRjiAtNtP&#10;W2DyPtKYoedCqfgpjLe3xL2iK670CRX6taOwnh2fjam1kwK83kS6GoKsMyldrSNT/PCjj6iqmqff&#10;fsuTp88caF8Irq6WSKWYTAqkUkyzYqeuHird31S778UOA888pJA7vlUJyYcffJ/zi9dcX19TmYoi&#10;KyjLkqIokv4mHoswppVeib0lrRStmrK11uWt+OcbavvsTADC+CJZ9xyhaRomQmKEI8cxNF3lJlOe&#10;EM+Pl9gbIw0RzLj6XxBTCBzRnFQ8efIt//zP33A6myJVhraWTVVz/uYN8/kMpXIW83lLspY7QrXp&#10;lCKTHB7NOJlmLJ8/RZqKaS2YGgWmQNQN94+O+OjRQ776/WcdGUZIcB7O3VBOEhImx3X9VKwQxzb+&#10;9Uq1a1dAXW149u1T3n33Pg8ffg9rXW6N2AU6K6Va4tX2O61lOpliJHz1+DG//f3vePfePZTKKHJL&#10;RRWAjtvrwhFBqpbIrqs35Yrrqze8ePatL4yy2mx4+uwZMssR8wWZlNRZRmNBZwX3P/oRDz74kMd/&#10;9W/49S/+ga8//4Tqak1Vn7GsfsNqveSvP/4JQrhnAJPJjAMERltM02BE43yxlCAcgcq+s3ZfHjhE&#10;RJ7K92JyGylll8akQN6pmH6f6ngqV4rP5BAI/zZ9APuIpofi6H3n9dvkOvE9pZTXU/sh5bOGnknH&#10;8XZR5GhtqKoKrSHLfIxNRxIQnrtDz85TucJNBO67Z4FI1ob25bEp8st9JG+jjTbaaKONNtpoo402&#10;2mijjfbnZiMAfrTRRhtttNFGG2200UYb7U+01APysEHBg2vSCj3cqM61r7nyJrUn/7rUQ9NYeSb1&#10;fd+lYX2IJT4E5YX3HjePx/cfPhwO1eZitcfUQ+V+QynEqvH7GnetNa2yjNx5faqBNVZS6I9DCCyL&#10;Qf5pxbJUA368rkLViH2NETGoPW6y8M1J8QP8VLPrvub577I+/Pv9voiba8MmzPD1KYB+SqUq9b1D&#10;TQbhz4Y+Y2gshvbivu+KfcZQ87Zv9Aub3uP7Cf1LlmW918WNx/G1hMQEoVr8PiD7TU0sKQBfar+F&#10;pADeB8RkDPE93AQgCvfG9u+qI6cQom1Gw6B1jUZSVjW//s3vefnqDYcnx1gMQmRdA60He3q/4hpm&#10;C4piQlXWvH5zzie/+4THX35FU20cqE9KhBJ4XoqhRvIYzJDavynwSthUNaRQopRiOp32VDpDHxp+&#10;h9tjrVKyNQhtkFnGJC+o65pJUSCloCw3/OznP+fwYM5//k//K4v5BNkCtx3Y33k6rTV1XVNIy+nh&#10;Me/ePmamDLZ2IDejNc9fv+affv87VusVq/WSqlyy2axZrSvKUlPVGpkVSOXUXLNsgpDKAd7rhhIJ&#10;kwlqIpipHJkVZEVOnmcsZgWTTDJTgkcPH/CvPv4pt2/fxkrJm+WKP37+OecXVzQGZtMpZy9e8Mcv&#10;vkBkBe9/9ENkVnD7zh2Ob9+jqmsmeY7MFKJVj8nzvJ1HTy4CxpStWrLCWAfuxloHSka3Y2xpmr4q&#10;X//8E4Nnf19Zq7+nwgb27evTYJXUHu72aaBu5teDP7eNaZBS9BrEhhSphnxmeM1OkdqNoQcHr1cl&#10;X379DcvlhiKfkimF0TXHxwccHR9Q1yXWSnKlHGhd7J4r4V7V1gTcNrYFMhDcUwvkcy8gJLzpPtf/&#10;vG38bTXTCfl8dkAryJYDYtsEqaR04AdtuH37Du/ev0+mFHkmqdZLys2Gsi4pNxvOz19Tlhu+/9EP&#10;yHNFY2punZ7w5s0l56+vODu75NXLcxpRcOveO0wODplmiqurK7LGIiwYq5mLA/JctyQRuvUFGdY6&#10;4LJT18521GvcuUNHkCGlSCpDujNnq4rn1rFNxlrunKFVHq/IsoyybDoyBWv7yjw2aJoO5zQ821Lg&#10;gFTDoVLKqTJindq2V7ZKkC2F8du2KT8FYgKBA/a2UvBO8bT9Lg+e3qoObuPILMuS170PlCYjFetU&#10;vOHOUtspUobq5mGs7Ehc3OfkRcbp7VMevHufxeKAujYIoanqCikVTePWTVlazHzKZFJQVTUYwaYs&#10;Wa6uWSwOOFgsqKuK6/WKaTEhk4rzszPqumI2LViuVyhjKIoieb+9ucC0TfcqAJWInfM9NYax0vH2&#10;nDQ7BETx/Pox3Gw2GGOYTqcYY6jrupsz7xXi7xUtcUgcS4Zr1VrbKVOmSNDCuMDHfqnYKQSOxGA1&#10;v1/C+wnXc6z6GccBKWBI/zrtMGi4A4rRB5GZvsJvSIQlWt9SNzXoBikcQHK1XtPU2q1nttexXC4R&#10;1pETFEVOXVUO+N6qChutOThwQChtdKei5ucmVkINxzwVH6XyWf/+MDZNEUr598U+bCj/2KcsF6+H&#10;ONcNX5cCqcWxeLwuPUgwJO9LATfD2N7a7RhYDGjbkTRsSRGc8mXox/4lliIE3EeIl/pdrFQ7lBel&#10;zPuKt1Fev0kdfh8g9iYys33kaPuAsG9T30kCqRE3EMHsgrDTea3dIR5MApd2gAcmOa6pe9oHJNhH&#10;fHDTHN30WanPG7rOfUD0mwjihuLtt60XxushBUwe+owhQHh8jqQ+w/tg1e69PHdq1rYlZxJKOSBd&#10;AGiV7dm1zeUdmK4oCgS6y0OG9k949sWERmEMdRP4cLD+MQDqvQkgOnS2hvGdA+2m911c90yR5d1U&#10;n4nvLQbZeWB3DJwKv382mznF2KraAs47peM++WXsKzoCT18Zjd6T5zlSKeqmAWM4P3vNl59/wd/+&#10;3d+6M3/VBLG1iw9MR9DjQU4FeZ5TlmV3TsmQ9KWYkGWK1fKay8vLnZre1tdKRyCWIMoISXNM5Ke8&#10;ymwYo2mtEUGOkdr3Q8DwLibMWmB1FAfvrzGyEwOEMUWWZV0sFBNBpfLq+CwN45+wpjUECEvt2SGL&#10;1WE9kNCHmP5nXvW9KCbORwRAfk/k5H7mAHBSyQ6cCY68azLJWSwWHB8fI4AmiKVjf+tinoCsELtT&#10;XxcMK/zGxF7x+2K/lboOvI+TEiMk73//Q54/f8HTl08x1jAvCrLpnKbaUFUlplkhDixSKGReoA2s&#10;1xWLgwPAMDcavVmiG8O8mHCl23qPYIccKs5x4jPlu4BFw3/3gepbMHyKDCj07+GeSj0/Gqp/DZ3P&#10;8XMISUtgpl39Mcsy3n/0iMlkwhdfPcYCVVVxfv6G+WKOyjLUQVt7NqZXq/JK2PF4DZ3Z+2rv4bhm&#10;PtfBkmWS46Mjri4v2ZQb8izv/NJ0Ot2uJW2RSnZkWeFYdedlt1/b/QaYtgYplUDQ1rYwHQmWq32Z&#10;yA/QrqGmqxWBq6sSEH+alixOZXkyx49z4eQZba0jEBU4ojkpKeuK33/6GXWt0VMwSKpao3PNcrXm&#10;+nrJrdsHLA7m6LoiK6Zoo9szJOf07n0OJ4rzF8/JrKupNfWGps7RVUU+gw/fu89//ac/ULaxrifI&#10;60gt2NbIQyLrfbnFUFw/dHY44rL27BGOpHSzXvHs6TPuP3jEfD5HG826JWXdiQt29pskVzlVWfH3&#10;f/8P/OjDH/D9R4/I8oymJf5zazmMq2Tn/4RsSRxVxuurS64v3pArRyArW4XyTVXy7NUr7v/4L6mx&#10;XJVrtIVc5ygjePjRX3D34ft8+fmn/Oy//l88e/Et12WDsRahBB//5V8gM6h1wzSfYRVUG43AUpsG&#10;YxxZqqV//u7b//ue08W+KlWL3CEjN9Zd74CKdyoO9bWDuNawL58M/bKfl1DxPJV/xOstzsOG8ta3&#10;zc2Gcvg4b7spR9333alnjFuikMBPFnkbQ8SkKnLwucbbPDvet27ic74/Dk74IO4D8YfGPkK/VM3z&#10;X0owONpoo4022mijjTbaaKONNtpo/3+xEQA/2mijjTbaaKONNtpoo432J9qQYm+qOXEXSC06Ndd9&#10;jd37Gr79Q9Esy3YapVNg1lBleV+z7b7vTf0utn6jT0/0h62whejA5lpvAblOKSN8MCzbJot0Q5a/&#10;rqZpBhWm02McNtnZALS+vd+bmqSH55YeAGr3M/qfFyqbxN8RztmQgsnQQ/tUA0eqkTGlQBWqRKSu&#10;5yZLjZNvABqap9TeiRuGh5rDY1KHIXBB/H6tdQ9okgJwplSt/GvD640BMykQ6D4Fk/DvNzVZ++/Y&#10;txfjppz47yHRwL59/LYWr9fw2uOm1vDP8HX7FH10ojk1BZLfKsCazscqKcAKtLb88fOv+eQPX3B0&#10;fMp0Nm0Vv1TXCN5vuNuCC3VjuLpc8vUXj/nij19g6tKpZuZZC+zVXVOhbwwfAqjFCqGDyhHQKeR2&#10;Dd8JAGWKTCLcy8aYVhGrBVA1Bidyr1p/JME6ZbBM5WRKUlZrikKxKTf87B9+wcnikP/l3/4t8/kE&#10;rV2jOtY3ajtU8eGk4O5iwlRopK6om5JMZSyXV/zxs0+5vr7marXkannN9dUldVNjsinzkzu8e+9d&#10;5osjiskUVeRkmWRSFCiVobVx5wKyU5s3xsGScyWgXpMLw4PbJzy8f49CKVarJVfLFb//w2e8OHtJ&#10;MVtQzA745slTPvn0D1QGfvKv/oY79+9TNpZbd2ZUVQPYVnlckbVN7U1TO/C7bMfUGqq6xOoGq6Yo&#10;1epp29T5L/avV/qAPazdUXx182R7CsC7algOcL+7hr3yLp55Z6tIJhV1VQc+yyt3urXvQbPh2o1J&#10;fTwwevudu+eEX5N5Llsgi2S13PD4n7/l8nKFlDkWS1muOVzMuXv7lDxzoHeBm3ulZHtWp9VDUwpL&#10;xhiwbu03HTtFQHDjQSdYhG0bQX2TnABhjVNs2wpU7uzREFwa6pnR+SnN+++/x/HpCVkumU4LmqZm&#10;tbzGWMvV8pqrywuyTPLo4QM2myXGGparDZcXa7A5ZSWoreLeo++xODmltBKtQWQ504VrVF0tXSO7&#10;kAKlnLrhpCgwBuqmJssURosOJCqsgyl249hr7u83Qnof4s9vKQ1K9clXQnCxNrpTGpRK9BTkhWwb&#10;qI3ugW7C5n8PPk6TIdnB8zw895wPdpMipVMpjgFWxs9ve10IgzEiHcN0IHjahu/2vqWk1k2rLqSR&#10;UvSUn4aUaVON96H6Z1IlXkpsANj3cbO7V4Mx7Oz/7V5p1eJUxmw25+DgiDyfYG3DpqxdA3Xjmt2L&#10;rEBIizAgraQqK7S1LA4PufvOXax1MZOeTllvVsyLCecvX3N+dkZVVw6ooWQyPt3JUQiASuwCSFJA&#10;wxDI68k1/KA7/2J6zaX7lLVCfxrHqENxlY8ZLRbr/x6QO/nPHQJoxvFtqDAagpC8Xw3jyiGF4ThW&#10;8p9d13W3p/z1eABUinRnF6zVT1p8ruWutW00DhTgU4C93s+xaKuxxoHfhZQcLA5YrpaoPCcrJmht&#10;UAimRYFuGjblxgHfhQPL0Z6/RTEFazk4nJPnWUvygVOJbX1LKt8Yip1uAibvI3fyZ4DuiEfkjUrU&#10;cX4eNjaH69ED6zwRz1De+TbguDAm7d5PWnnQf6efy6aptsA36xQdtdZOXbXLwexekO13ra8M5ZX7&#10;lHD3AYz2gQ+HcsVUbp76jNT1Crkf+BjHMTGBVYq0ZR8h3U2q8PvIGHxcMARuD/8dz+3bKCe+DelX&#10;fE031Z72EQjsIweMY44wh32bPTUElE6B1W8i6EuNTUiAEMY+8b/35epDCvf7wFX7iHlCle/U60Oy&#10;NiEEQslu/Ts/m7XxfPu9IlBfDGphIeHSZJ4mBEzVN4dI/DzAOyY96c5oKTsQ6tA+Tc5/C169UT1+&#10;z57dkkj1149uAdxhLByeKUOK9vF9xsCsuEa1JbbKeqQ/IZDUvyYkYAnjhxCUmgKD9cBV7JIbdQRm&#10;WtPUDeV6w8tnz6nXJYfzA9arDbY904tJDhiq2sWk4ZiVZUlVVe31qA7wJKUEBRrD8fExFxcXXF1d&#10;MZlM3PWocJwcwV9YD/LkgmGcJlrVc/99Iblk6F+MTtfmQ9+zG89m1HW9rRdpswPujfOifYSo4dkS&#10;xibxWgyfJewj1Qz9ZHKOg1rzn0Ke6mpWqucHjTYUWc5sNmv/n/bWriMwyEC4MS2KnLxwoP+6acjz&#10;nElRUBQFi8WCxeIA5etkASGo9TUma5IquwTkeo5sywGfUzmHtRaj7Y011n3ko76u6ee/tjWZynjw&#10;3nu8eP6MlxdX3D4+RhUFM6VopKIpS5arDcY4ZfumNmgt2ZQ1s1lBMcm5ePMGIwtm0zllZSitwFgN&#10;uqExcpBgdl/MFvrxeH34dZYCY6b8RqruH+6zVH5301pLEdHEcW/T1UUcwNzoGqUy7t65jbGGL776&#10;iqo2rEuomoaqbijLkuOjI4oix7bEdFL092N8r+GzmD4pXDo+s4AUW5JXax0ZqWhBn7PZjIvysvNL&#10;19fXjtBTShrvm4zFQ7PjsfDj37TJn9EG3TRkrd/raiemzbWFRMoMqehUxN3naLo7saZV6NYIqV0d&#10;WioQLUmbVJgBUrE4Hh7Ox1rwu1KoLEMqydmrK371699QFFOEzFztT1gMguV6w9nZa6azIw4O5kyn&#10;U9ZtHTaTCmMsb66uOZzf5eTeAzYvvqU0llXTkDUabQ2Wiof3TvjRo3f4H4+fo61BILfA9/a8AzqC&#10;lH5Npj/mQyRkKSLA/toAi0SprJ0bd44+efIt9999znvvvw9WUm4qptNZRy7UXV/oq4BGG5qqQVnF&#10;y5ev+cX/+BXv3L7HwTSLan22rc27OlimFBKLkJI8y8izjIs35+QSsumUaTGhyHKUyjl7fcGd2RHT&#10;+YLGWmpjHBFC02Aby6apmc6mfPCXP+Xu/fv8P//lv/Dki9/x5Ow1zR8+ZTY74Pvvf49yU2K0Ynpw&#10;wKSuWC/PsZMDxGSORg3mI8n6WnTGxeDlmwiHfOzVPY+2FqtNUk09Pqe7cxdLY5sdXxHGrEN5bng2&#10;ufeIrnSzQ+YyQBC2LwZO5YJDuWRMZD2Uk6byyDC2ies4Q/HvzmeDI9kCbDtmedaSQQb7JvRZcc49&#10;lJ/Fzxziuk1cW4zzt/YhVhdDhGd8fG/hZ6Serw71Kow22mijjTbaaKONNtpoo4022p+TjQD40UYb&#10;bbTRRhtttNFGG220P9GG1CxSvx9Wyxp+iByq5qUa6PznxiouqQfbKSWxmxjhw9fEjZdDCmDhdbk/&#10;+/dlTErFUbYAwr5tm6FEEswSK7175TB/GykF5vY3ve8JgQepxoSUxYDdVKNXrPTkr8O3NoXNVpAG&#10;NKdAs6mGxyF2/NTaDBWaws9zwEJPTKCCdWV74LdUI3k872EDg/9e36D4XZTyPEFArHwdKzLdpCYQ&#10;zme4huOGzxTAIAa5h/Prm17jBrq4iS9WfemaOYPPjpvhdvdSX9HSz6MHJ6buPwZDx82t8TpPgVZT&#10;P7tJLT4eh5saNEIFydR33PQ5fdCCbyrxYM2tivarFy/55a/+EVRGMZmhpMRo17DlQV0h+CzPc6cg&#10;3GjW65Jvnz7ls08+4fLNG0wL4MwyRV1Xbm6VU8YJ59uPv2+K8mugI0kIGjnDfaa17lS/euPdgphT&#10;jVBN0/T8TqiY1DTNtqFetIq7aAxOuV4Id40TlZPZitunR6hcsiwrJlbzu1/+Ant9wd/97d9wcLgg&#10;R9Doxim6OGQatw8POJ4VUJdcXL5msTigMYbPv/iCN+evuLxa8uZqxbo2HN1+n+9/+CH58SH5ZIbK&#10;JiAUUmU0xlCVazZ1RbOunU8STsFDKkU+Kairkmaz4rAoOJpNuXfriNunR1gM5+cXnJ+d8eTJE66W&#10;SxbzA9RsytMXL/n9J5+wrms++PFPuPXOfRoU2jbteNmucVXrGq3rbl480MuY1h8iMEJSVZVT+7ZO&#10;3ShsVgwVclLNS93+Q/QU5TqAeqA+HQPUdpvYRO/sG1IRChVxy7Kkrmum01nr53XgI0ykzkWn9hqC&#10;Nnv+my35i29ybpqmvScHZM+ynOurFW/eXHD2+o3bh3lGnmdMC8WDd+5xdHjg1iiuqdd2ZBYy2Xgf&#10;+8uYEAVhUUJiLC3g2bq/W9d0VuuGLGv3vvQAUoOxFoON9m+/WdXfXzf+nQKYA5Nmec7JyTEqVxSz&#10;CRpDg0VmGc1mzWq94nq94vTWLaSEL7/6kmq95v47D1FZTmMly9KybCQP772DRtK0Coj5ZIY0rvl1&#10;ajTFZOKUntZrlHKgxKbWYDWSHKMMde3GqNEWBWhruqAp9sHh2glVxbcKnXSN2G6vtPEoDvjXVDXS&#10;yn5DoAnWNq0amaVrGJZsSY7iM3IQVCH6MYQH9GCFU2/LVQfkDO/TrdX+OY8Nm0ZNp4glZLoptG5q&#10;qkD93RFAqMFYMHXO+u/3oKJYXarzGaZPhtRXDJddrJRSpdJaczA/4PDoiKOjY3RjuLy4wtgtUYyQ&#10;AtM0TKZunztVe6e+udps3HdWjowCYL1eMZtOqcsNz54+4eryklW5ZraYk2cZSqgd4qDtvm1JwKQY&#10;VHdPxRVhnLRVafY5gE3G/ykVW59jTSaTHVKa8HtcI7Nbq+F8aK0DlUnZkRGEoOVUfCVjRVkgz7JO&#10;OS4kgfDzl+d5tzZiNe8YPBH7vzieCtdhfEaklHL9/o7HUmsNVjrylq6pd7uvw+/pkWpZB2oiy6FV&#10;OC3yCZuyZjKZM5lMaHSDUllL1mIcaYeSrZpbg5AglXQ+x0oOF4eoTKG1O8+QDlgfnk/hmopzrVRT&#10;/Nso86UUmVPgsFRcPtSAH65zv6bCmkAMZN1HOJUCzA751vgaQ7KFkOSle09wPoQ5rDWO9CXMuVP5&#10;ydvaPoLA1LXH4xKDc/fliEOkG6l8Y+c7Pf2Ndap/3bFk2apCDtQP9l1TPAbxvSulurg/SaKVUNF8&#10;W1D3vtfs+oe+n9hGhH3yIPf2kHTQ7pAkWjs8F2+jPBjmjSlgRXwWDwE69q3b1HX5PDYFNh8C/O0D&#10;Ke+emXInLrupNpmq26Xi5aFrHKr1DNdWDNY6JVTaeL3RmlyF8ePuWpOtYqztdlJA3BP4n/g7U7Gq&#10;DoCs/XhPJGtrqf09RG4YvneoXpfab2E8EQNjwjpOCE5WUjqQdntPdRtnhkRoYSwUEjrGwJkYmB0T&#10;5cSApdSe8N8bkpDKltXUBorsnXq5lC4nCUgA/d+llMgWcKiNi6WsMSjpcu+zs5c8+eYx3//oIyaT&#10;gk1ZoY2mqqyrF9s+KYDPw3y8DmC07jxzlucIAbPZnNu373BxcdFdc7gClFTdmCmlOnKmMP9VUqJb&#10;QrUiz9HakaxJIRxYXYpebCal7DnAOL4I91+4JqSUDiwKXV0pBEGnfbod3J8pAt2QwMyvk7que7Xh&#10;1PkZA95Tzz/2xU5D/qsP7hJobVpyv238XBQTZvMZ09mUPC8cyD0v2rXpcgshFFmr+u7qpRm0eex0&#10;OuXo8JDT0xNHyNTW2hyW2AT1F7A24WNbRfpQ/diR7dntDMRnlfR7ZUtGFhJt2t68bRXRe2C4Nr9R&#10;LfkCmeTdR4+4eHPON198yrLccFBMkdZQqAyVW9bVhqvVBmSGkCvKsiHLJPNZwWaz4vDwkJM795xa&#10;sm66Z1LGGpBiJ4a+KW4YiptTZ0/sq2K/HOc12mhHStCuzRTBlbXmxngw9vlDMX1HPCpAY7G6BiF4&#10;9OhdiknON9884c3lFeXG5Smr6yuur6545513mM2mKCnBGiwCY0T3fGVfjtur8yb3ipsba9p6U3t9&#10;UkqUkZweH7NarmmaZkuYcXxMJkVHQL3199KRPrQFGOnJ26zBbbmAnMOfo22YZ61TGree0Eaqjixi&#10;q/buY+GGLMvd3GntyG7coY/RhqZx50mWFxjjyDx1YzqCGcMW2OvIQl1tTgVzL5V0191evwW+/Ppr&#10;Pv/8c44PD5lMZyxXaygkZeU+9/zikqx4zuk7Dzg5PuH85UsKVbgcFcGzZ895/uQJb158y08ePaBG&#10;U4vMkUpWJU2z4XA64a8/ep9Pn7zgUlt0o1FZFgFb++du7L9Tz23jZ4tDBFPdc9V2cqVQ6JZ0Zb1e&#10;8fTpU+7cvUdRFAghHZlB5p5pbPM409Uc3OcLMmOwtUWJjH/63Sf85Md/ycc//iFKZTRN7c5NKRDC&#10;qWtnnsjAuOcM82LKm9dnPP78C37wvQ+4dTBldXlJoxswgnW9pJgesFgcu+cPCBcPWJfrN7phXZVk&#10;SjA7PuE//e//Bz//76f85pd/zzfPXzD/5A8cHx5xcnTizmYl2Fxf0NQNmZSIYuJP9C3xjnEkCTaK&#10;++O52BdLx8/k42e8IemwbYmHvRq8r3u2V9PVrWhrb5jta4fIPNI+WHR1zCAM2znDdz+nT/Qc1vZ3&#10;fZSI3iOSsUYqZ03lYJ442a0hEeSAfWC4MXaHkNH5mT4Raej/hfAkpGInBxZCOkJs+nGXkLKrzaXq&#10;OkNkbEPP3uPncLsEBP18dxse2uT/288SvVpnXJ8bbbTRRhtttNFGG2200UYbbbQ/RxsB8KONNtpo&#10;o4022mijjTbaaH+ipVStbgJMe/Pq6O7BaP+1cfNm+J7wT682OAQM79Q4A4XNFPgubqS7CXwroobA&#10;UKlmH2P+kALuvqbasMExBuNuFTB8w5OIGgT7LOpb0EP4AFkMqjMNqciFzevxv0NQdNjcFYJrlBJJ&#10;QM6QWmSoMntTs3zqmoeaDEPQ8fa7RA9I7MayVfMYUMHbx+wfN0mm7iGl0Bg3DPvXpUDqMcHDULN/&#10;CqAeg5f872KlsHj+U5+dUnTY1/QZNv2l7n/f3Po9HYJUbpr3WFklNRfhe1OqT99F4S8E54WqUylL&#10;AXvitTSkJBE33irlm/MseV5013F5ecU//PyXrMuK+eEJUrY+wqabIt0eaZUttebi/DVf/PEPvHz5&#10;HGtrpBQoJdF6C2yXCBq2yplho7gf+1jFK88LjXI6pgAAIABJREFUp6hOv4Ema0Fx8evjtR421cXj&#10;5pvNXTMWoARGN2A1YFBKMp/OEVaS5RlmIlhMBQ/v3uXRO3d57913OT45psgyFtOpaxw+miFVCwoW&#10;ULeNltPZjHdOj5hPFUYYmumMqtE8e/aCi6tr1psNl9dLpsd3+fgnf8XhyW2sUFzXFZebDXq1dgrv&#10;krYRyWKNoNZOhUhgUJnE1hWsrsit5nSWc/94xsnigNl0gqlK3rw55+z5c66vLlHCcnR0QAl88/QJ&#10;n37xmAbBj376MbcevMuyrLCdMtqWIMQ1PQuqusJo54dUqx7SNHVwhvtGe7sD/EsRoPg1FqpX7VNl&#10;CddECKBPqdaGDVS9/W/7pDDGGOq6RkrJplxT11UH9K/qijzLwTfyt58dNkF7XxmebeCaToVv9BfC&#10;Na2KVlnbOtV3pRSbTcmTp094+vQ52XROMc0RUjCdFty/d4ejxQGmaTrZemtt2xgoBgGGMTmMX/vu&#10;Z63aeeMA/lZYMgW2bmjaxlGtDTLP3R6oDbYFU0gPCm6b/ZpmCwzwY7gdH3ef0oIVgrptEj2cH5BL&#10;ydNvnnDr5Agl3R5sqprzN5ecn19iNJycnHDx5oKry2tyqXj96oLGNDw/e8WbZcX01n3mR0dsdIOR&#10;edcM55W2HXCkYbVaURQFUrQAE2uxZN268EpUwsdAGrR1jaEg25hqVwEpBkm5NWgRwqlv91WsTO8c&#10;d+tXIeh1BdMB5zpldfcKiRxs/AyJXzq/h+2daz4+xgryPG+bBrfrNySXipUtRado7TcPWHTnE1yD&#10;6hYs1DTNzvnmGxNTKkGxsmLsE8JzMzyv/ed2Z1KkGinlbgweAqWUypjOZrz33nsU0ylV5YhFZrM5&#10;dVNj/T7NMyaTort/YwxZJplOJuRZRiYl6/UaayyT6YTbx8d88ceXbMqSrMiZoBHCkqmsA7HtgoTp&#10;SBK260Z0jb9D6sJDscmQ0nSKJMr7r1AhfQjs1V17S7wSx61SKppaU1XVFjDVks10REWtT9yura3q&#10;mgy+R9AnMwrXaDiv8bVuCUZsDywd/iwEU4f5yE1xvFsBtkcZlmxs7rRWt9vGMkCO1JJ3gGzXc06m&#10;CupKk08mVFXN8npJXVVtDkXXmK+kwBrdnbe6JaI5Pj6kKHKaqqHCqQ2SIHvy/mMoZk7Z/gZykvlt&#10;OF9+HsNG6KHcO9zvcb6+T+k1BtLFRA6pvCCsM6gW4JLKgVP5Uqd+3ALKemqcUrjwkrcnwHqbOstQ&#10;HrsvborHa0h1ex/Idd91haqcHpxG13zf/sx92OBaGVKOTtUnUn4tJkCLQR0xSdG+PHZoDFNj1Y9H&#10;nc/vHe0dYMJGWK6QLFDs/GyIcCAVI8ckafHYeRKRfQQAQ2C4t1GR3Zdr31TfitddKveN62BhvW/f&#10;2t4HZB+qicT5Z+pnQ0qZIZDTkzwK2cZyUmGcbG23T1o2IedzpETaVi3WWKzUSCWRLSxZG0eyZhMk&#10;OOFYb8lwxE6tIY5dU/eXmtuh+w2JYjxR3pByo69Nuvyh2SqIB6B1/7qqqqjrugNaV1XVAeBD/+vP&#10;sfC+wjHxYFzdaGQhHZFfoCQfnxEx8WLse6T/X0qsUhRF4QeqNyYdsN7XvtrxiUmQenGbMF3tUSlF&#10;lrmaynK95qvHX3DvwT0OFjMHnMsEVdVQbRq3XoI42N9XURQdiNu2IHy3jjTaWDI15ejwlMXBMZty&#10;yXw+d9djIBOqe73VmrpptqQFTYPKc1Q7FkIqagPCujiuqRvKzQarNVm+nTODRWZuvpuq7gDwKUXY&#10;PpFjO68tOFRG890/+1x+lVK2jgkPwppqfAbFOVGcZ8Xxy1DNMo6FUiry8X6L852Q8McB2jTWGA4O&#10;jjg5OeVgMe+A73ledHlFlrk8RkiDzHDK1DJDyIxJXlDkiqLIOVocUGSqJayR6LruFLJNS4AXAuhc&#10;HcIi2nqhjc4nY+hIEWx07m/n07AlfwmINkS/BmSxjiRKx2QJIK2gaUHHyhoyJfnBR9/n/NUzqmrN&#10;3EoOiglTmbMpS6wQVKZhY2rM+pqizJkoRV3lNFpTGYHJZhTzGcpfg5zQNIKMXfKQFJHCTaS28Tnn&#10;Y5bw2VS43rbrYVtLMMagjaFu6g68G9bAfTyhlCNZlAOkQ0PXGfuROO611tJYS6YUtq65e+uU6aTg&#10;+YvnvD5/g5CGPJ+xWm54+uQZd26dcHi4IMsFQjkAvdYiIO5VriYidkkp9sehjpRRtP8hQLR5ZlEU&#10;5HnOJM9aVXDBer2mqkqUmjriECGwJgCLWlqSSetqw7CTM/QIChqNlIpMtYSC1iIwmKYlMpIOsr6N&#10;6yzaGNCNq+9a2lqrQFpHwWqsixdUC2K3Foze1pMkEitoxwussD2wqs8rBdIRslpDs1nxs5//jKtN&#10;ydHJMdP5AUYJjNVUVjARGY2F84sLivkBHz68z7Pz1+ST3H22tQhtqOqGlxfX1O+5Gp/Tj69pGk3d&#10;TBBC8f692xxPcy5XFba9BoNpCfLYIVKO90zqeWBcdx0i9PJ+D0/WIQS2vU6J5uvHjzk5PeW9997n&#10;+OiI6+vrNvaQNL7G2wJy/Tml6wYrQGQZmIbX55f8t3/4Bd9773scHSyQ9YqqXCMRaARZrlwsL2CS&#10;F9i64dXTp7x4+oR3jo659ehdMjTKGJ4+/ZavvvqaYjbn8PZtpoeHLOsGJSR1UyKzvK1ZC6zWaCvZ&#10;SEmucv71v/8PIDN+/bP/m8+/+Wdu3b3FX//0JxwdHKGNZjadMZkpapWzCZ8pCadMj9AYK9BsCUxS&#10;z67i2DbOr28iE/M+Sbeksq4+q7DC1xPbumlXmHd7FSWQRu6QV+7Le7wv8XlXn0zLDjyz8zFpnzDI&#10;k3Ok624yev82ro3zt1Q9oh+rhsQyskeY775HdEB+/3+o1N7//v7fjfEEOP37D3NOK1SciG0J7BKx&#10;UypvCGPuFIF6HCP1fbgMrln0nt2kyPgdGbFuSVTCWF3sJeofbbTRRhtttNFGG2200UYbbbQ/FxsB&#10;8KONNtpoo4022mijjTbaaP8fWAq8FjfrpoCpHiTkGtJU73cpsGdKcXxXwTsNYIiVCOOG4Ljp56ZG&#10;47jpeKsasKskFJpvSA6VDPepGoQNeaGCUXid4bWFTbDxWKbU1W8Cie9rgB9SF++vib6yV3ht8RgN&#10;kRPEypT71l/43tS1pkgYwr+75iKRWIty7/gMjVEI0vKvTwF5huY/XtdDBAD7CCCGwBOpz7xJVTD+&#10;XdgUFjc8pPZ/rDgRX2fcfB4D6MJG1hhY4puhQ4XH1DrZNyY37fVwToZ8YWgefB2CA4e+/7uQiaTG&#10;NfS5rlHGYq3sGlPrquYff/Ubvn32itl8znQ+dUrPdUOmVAdQ801nPeCZMVxcXPC73/2Wx4+/oqrX&#10;ZJlC5gqMG2/VqkcIKVGJdbkLVgzmUThQal03GKO3viqhThKfM+G6iveHu/cWgIJgOpmAgLpcIRVM&#10;csF8PqEQGbdPbjOdFtw5XfA//e3H/Oh7D7h3vODO0QlFkZFJQZHlyDznar1p1dOg0Zr1psQYy8np&#10;KYezCZvlFfV6yWx+wOuLCy6Xa1abhqt1TXF4i5/8zb9BHRzzel2xqVYoJZEyx7ZN+1ZrqrpCKEUr&#10;5UqRZ1R1SVWWTFVOri235hM+fHCHo2lOnmfUVcXZqzNePn/KZrPCYLBKcrlc8+zsDV9+8ww5PeTj&#10;n37M6Z07XFUNZLIFO1sHTPagSOsU6eiajWTXbL8lDnENl775y6uZpJTZhhRjhvzx7t41gyQHQ2dC&#10;93vrFVVED5TnSBoy6roEYduG5KbdP9KBCCM/FN5brNwl5O4Z2MUobHv96qbm/PUblMqYzyc0puFg&#10;uuCde3c4OTqE9l5149sUwYMl43Oy50uEAxv4plz/nzFOMQptkdYirANPHE5z8mzilAFbUO/l5aVb&#10;e0I6BXNrUXmBtqCtAx8XmQPKC+gpMhaFU46yWqNU5oA7wvLh+9/jwZ27LCY5l2/OaHSDbgxGN7w6&#10;e82z5y+cSnmWc3lx2aoowcXFFV98/QVPXzzjYtPwF3/xEJHnTnUZ17ScKUVDqxYdKEhOJhNkC8i3&#10;1hHYeDBYCPjVWrvmYq2xQiKE7XxGyu/HJAtujluVxXa+8zxHScVqvXZAfClbgHBLJmAtEttr/O6d&#10;BWyJJMJmwNj3h2eKVLJH1uBBNyDbtW5RmdxR6ImBF3EM0AN+4EGOWyB8Y/RW7Sn07cidGDyOsfvq&#10;7aIHnA7V6t0esp3qekxssgX0yl7c5WNtf/5mWcbx8RHHJydUdYO1NZPJ1M1XprBSUG42NLrmzZtz&#10;bt26xWw2ZblcOuXMqXvt4mDhFDC15s7t27x8/i1ffvE5q9WayWTaKo1ZMBoDSdAOwvTUpDzJEhYk&#10;qkd65X1NCNj1IJ0Y1DUUT8R+yc9HlmWdT/N/T+cfqlUY1z0FU1rihZjQJJznuqdM6lROZQBU72Kq&#10;gTUR53mpvDIEkYSkB0NAvx2w3J64V7RNzilCKmyg/i6Ce2+VXcP4p/fZVqAbdy7M5wtyVbBebVBS&#10;sVyuePHyJReXF53yb0gWYeP8wFim0ylu+dvuejwB2m4DtLwxBt4HjI79QyqPTZE9heRs8RpLkRrF&#10;85bKVVJrLr6/np9MNHObVqVORXWLOB62HYlN65ejvLo7W7DI9qyuOhID9Z1rKzfl52EN4rs0gQ+R&#10;+e27jiGCjV6+JsVgvDekRB4ScQz5qiG/EpMTpO4tBm2E8/q2Y39T7Wvou+PPepuaz9vM2VDdYYgM&#10;YYjMbZ/F+3Eo1k6NRwgwjv35vvcO1SiGXhfHRbHPT9UP32bOU2Mc74EUuUQMTPcKj7RKrd39dKQI&#10;oiOxNGarviyVV1N2/rxpGnIhB9dQrPieqjXEgLO3IbvYt27D+Dn8jBggHPt2nzeCy/mPj48BuLi4&#10;CAhtNFmmenFOWGv1sVye5717ChXQTXtdeZ470Gibp8Q1g6IodsZFtwq9op3HLMuQQlDXdTeWfj5N&#10;ol6llMIEfsaDqUPwde87/VqgP3fGaN68ecPLl6/46Ic/ZL2psE2NUpba1jtz5om9wnysLMuOhMTP&#10;jxKKPM+4d+8uX3x5SVVVnXJqnue9GDuMv3zd2n9XeOZZayjLDavVytXDAz9yE7lsuI5666UNjD1x&#10;UUykFfoqrTVZ5snBJFISEI/JXp3QE9bE1+R/to/48iaCjTAGGQL07vNzQ7VqBG09QjCdTjk+OWE2&#10;naNU3uYbok9CJmy7V0Q7r8rlVMBkMuHk+MQRJTS6W4N+n23jIqfEm/IXbkxML4bazWPpyA7i1+zW&#10;dFUHlHTj52ow2tQ7NfQ4RiubmulsxsNHj3jy1ReYdh3PJzOKIkcWGWVVgrQduLAyBlNWIAW1NlS1&#10;5ujkhOzwkHw6QQsBKmvrqLvPoOJ4Mpy7+FrjfCPOwYZj2jYnZEv8qXVDXdc0Vd2RiYRkY1mmWrIP&#10;zWQy6X6fIl8Yes627/z16wxrEUqxODigeO897t69y9nZGVfXa5RytaTnL2sQluPjQzSmJfvxOa/s&#10;AJoxMNp/h7HDeyLcs93zLSkxjctPJ5MJVV2DUJi6pqpKtxZQCNXWyrQZHAc/Lz7f7RE2WDees9kB&#10;mcp6avJSKoS1HQHtVt24VRhviRvdd2g8EFQE9+3JJdzaEz1ySysEAtUS64WwW9H5TE+eenFxwWef&#10;fU5tjCNtmc+pTY0wFiks1jQIqdBNxfnrl9w5PeV799/h5bqkyCV1WxPT2rIuGy6vVty6dYSgpqpr&#10;bGM40A3TQnA4nzGbTpDrCmO70KXNR3fJ4FK5e+rZ5z4i5HgP9mvTtOS6GWW55vHjrzk6OmKxOEBI&#10;6Yg+ZOzbWwKKRrMpKzc/Aoq8oGkaPvvsc377T7/n3/3d3yJl1hJaOsJPTzg+LTKu35zzy5/9PXq5&#10;ZJZLjg6mnBwfcjibkEnJnTu3qZqaF2dX3L5zB20Npq0LGisQ7cSGBO7u/IUiV/zrf/fvubq+4I+/&#10;/gW//cPnnJze4f2HGUrV3L5zh+V6zXXZUK+WqPkRKs+wUjlSEwNG8FZx9U1kHvueT4Xnnyf5CmtZ&#10;xtjBPGW7d8SNhOfuM9OkMzao++/Gs1uwe+xzU2OwJZtnMJbZF+fENazweYSPW2Pyvnith/WT+Hlp&#10;Uqk9kb9012dtSxJhe3UuY81eoq/U85XwfEnt6X15R+q5borkvV+DfzsBgdFGG2200UYbbbTRRhtt&#10;tNFG+3OyEQA/2mijjTbaaKONNtpoo432J9oQI/8QkC18n3uLbBU00wpw0G+Mixs644aVEGDd/TnA&#10;QJ5q+olVWlIWA/Zcc6O/HvcwPvUgPFQ17F1fxKKeuk73OgOYlt1dRfcQj41TJA1BXEKo6J72N5vH&#10;12FtGnwfNiDE7wGnZOFf0zVPIdrGvN1m9dQYpx7uDwEhU6o8Q01dMcDdWvY0p28bFxwbvelIHGL1&#10;VP9Z/rV9Vv0+iG6fglC8TuOfx+9JgS9T47YPHB42jcZzGv4sVsUJx34I7BDu2yHwjG9OHbp2byFw&#10;wr8mVFEPfxer0w6pqe/4jqC5IwXqSc3F0Gtin7iv4T+lfrGzH7v97QGvBolECgeY7hSZtMUa+OST&#10;P/L7z75ETqbkk5lTt7YglUJbi7TbOc6yrAPD6UazWa/5wye/5+uvv6Is14B2YGeb9Ug3LCCtU6Yx&#10;xmBbf2cSShimnWNjDE1dd0CiUAVJWts1QAshKFpQpHYX2nkx2SNEaJVErAMSiFblXmW5u06tmc/m&#10;qAxuHc05nk94/+F9/uO//7f86Pvvc7qYcryYMVcSoRukhaZaU1lLhVu7y+sldVm6cQIOCkFRTDmY&#10;ZVTrJfWmBCPZrBu+ffaKN5dL3lwvKbXkBx//JcwOuCobykojtMQIaGzdASWEdQo/olWnQQrKaoPU&#10;NXMseV1y//iQH37wiKlsyITh+vqSZy/P+Pbbb2nKDZkS5NMJ143h+Ztrvnz6kne+9xHvffgj5HTO&#10;VVVTaosbzV2wmlfOlmyJCGjBHNtmcukapP0axGJwal5e5aVduO6PFrxnre3U0RGhL6brj7XRunfc&#10;ALZb/a5BOgUibhvv2mY1f1W+0TbcV/4sVjJHCoWQiulUoRuN0RohPahfgjBO2dUadEOvid4KT8Ch&#10;6CuyeKCv7BSzlVJMioKTW8dcXV9zfDjjYLHg+PiY2XTqxli4JkwrIMvynsrRXqIX6QA01jpFdwEY&#10;rZnIjEmmuHf3lNtHC47nExbzCfP5zKkxZhng9tlyuaaqa6pqw6YqeXN1yfOzMy5WFcgpVkiu1yvK&#10;aoWQAq0tQjpFR0xDVWuMNWRKMM0kjx68w9/8+EfcvXWMbkpULlluKtbrmsvLC54+f8br8zNyIVif&#10;n1M3Dbm1WJnx+uo1z5694mqtmR7e4t6Dd6mtbYGH0jXvtkrteSYQNmvVzzKW10s26w3WWiaFQogJ&#10;m01F3WikymgaDdIihVO+sxgUEm01EqdWFir+bM8v1VtDHgTsYgi6Jm9rQSKYTGYIQXA2WaTQDkwe&#10;EiwEMa6xXoFe7sRptGqzPgb06nDCOrIPYyxWujWAlU5Vu2ncHBuvUi2w2jofI/rK8CkilhjgbAIw&#10;idWauqpbkLBXV/MCp9sG3qFm1zDuDpXo+/HZ7to3xjKdzrZBlQFaYCrC7UltHaBcSYHEMp9OOD05&#10;7dTiG9OgywahHCjEWgt5QZHllGXJdDqjrmvquumdc3Vdo5RkOinYLK/446efslquWwCoBrGNFd00&#10;meDvLZmHCdYOWyUjY41zvkI4N6pkR2YRxmA9AgMvuNz6XL82M6VcozcC1QLKjHVqnMa477GuY74j&#10;NgiB6SFo12iD1gYpBEpkbg0iMY3FWO3Ux+YTyrJyvk76NWkSeQFJMi+/JrK2id0RKfjX12ijt4ru&#10;mm7N+LjBE1zEoPk4P43jvTi3jONfByxQLrZqg44u3hF2q/3e5g9h83r8ecYYNDVSSZR2831wMCfL&#10;JOv1CmsMuRLkKkNrkPmUTdVQN27NFcUcWj+vjUHIHK1L8omkMSVCbhV3nSp1HyiSVl13gCmBHFRP&#10;HVJnTud97MTF3b9F+11iO14xoC0GdafIp4bi6i52DOLIcI5tG5+0fDFubtt4S/vrtC5iQGuMtTRB&#10;bcEIFzPTgAKUsFijkbRgJq9I3oIrZQcK139SrSUEfKXG4W0AvrFP/a7g637+sY10rA+02G3aT+VF&#10;MYFVCpA+RHCQUuz25CBD6zAGzKU+t/8GkvWCVD6+b0/c9PvQ591UM0udm3FumFIvT1+Hj1F2yW6G&#10;lP7e1lJ57nepJ6ZqUCnChlgdNPz+lErz26z3FIlG6lpStZF4LKV06qKuVuT9CtDWg7yquKtbtKAP&#10;YzDaIpr2HpyDdIBi0wdFxcDyMHcPz7pe3Bb4/Zik9Kb6borIMASupM7UcCxCYqZwrheLBffv3+c3&#10;v/kNm80GKSWzmQNXl2XZI+oZAin6Offnf0cy2saoTdPQBOB32Sq0+50Qx6LQEhG0514MqvIxoDGm&#10;A+F7MGpXi25jlx743Mf5ntxPdJFfF+M2jQkIoCRlWXF1ddWS3Eyol00H9tRaQ+v3sizr7YeQfLOb&#10;c5xau7/nyWTKwcEBm83aKRq3aycEi/sYy9fXY+V0KSVKKera1XWLouiRMvnXdeQBbXwUx2Lh//78&#10;1gEBjfssesC5cC2ERBsh+U/sk8JnBKn6pyeVKoqiR3iwmwfKHZ9z03OSoVgpjnf+X/be7NmW3Erv&#10;+wHIzD2c+dyxbk2sqZvNoUm2JMq2HJIjZEsRevMfa4ctKyxbEZbdzUHdHJpkk8XiUFV3PPOecgDg&#10;ByRyI7GR+1429cZcjOK995w9ZCKBhbUW1vd9Sf/XAvayLOfw+JjZrM3d1VZFV7bK00oK8qxoSdHc&#10;esizDCWhKArOz885PjykrspgLTedympXf9TOdwkhg/iJZH16e81vtj/GNVgPIA434NRz83PR54O2&#10;JaoQUvL48RNePX9OvVlhhWQ6nZLniiN9QFmVbDZrbhcLrhe3TKYzCpWTF2DWpcttsoyj2QzJFCVa&#10;lXZpd551TL4QEzaFvwvvwRM5hDmxX2NpEi5XR1AqjJO2888TXvg12jQNVSVQqiLPczabDfP5HOlS&#10;SPK8SJIxpeKG1Jzt5d9trdetEUfA9ZWvfIUXLy/58ulTEJa6bri8ukZKycHBAZNCBXtQg7UK0Dvj&#10;182HTO3kvPvWmG4ahKUlw8jY1HV3auOJ8EQ7GFI4Neo43vFkENZYqqqiLMsux8yyrJ1TWacWbwIV&#10;Yve8NMJKn/IHgFnZ5mT9+NPvh0oply9rvd0XWkJGX9N0MYKlsboHpN0+H+nWsdZoKfj5Lz91zwJB&#10;1RhWdQ0WplJQZAphm1as3tCUazJOeHx+wt3vv0CYGoqCWmsW6zXawtXdkrdPj7EGqrqhEQ1lXaGy&#10;itnsmPPTY+zl7bbWim5LQl2GnCQnj/PS1/nKlN/tCFPamCT3e5kxYDXX15dcXLxkOp0wmebUlW4J&#10;6kIyLndmUtWN27elaolX3eff3d7ygx/+F95/710ePzxHqgyJAV2DNUyLKfV6wX/+v/8jl19+zkxZ&#10;6qKg4JzV8ojriw1PHj/m7PyUf/tv/jW/+PT31JlEKkFVlq4SLxVYemQ9vRqdlRR5zr/4l/8jr569&#10;Ynn1nC+fX3Dv3j0ePjzh8OjIkfKWFevbG46mM5ScoduamG3nK7ZfUxsiyPtDcpw0kYcYIBXfAtDD&#10;s/yYxGn3HHqXcHsoX3F7BgNkTzJ55ufPEFztJFyDIjzKeG39Y4i0zfv8rap7n+Q9jJmH1ovfM4bI&#10;x/M8787ZaeO99uCl7899PTnMr6z3VK1vCQXuRXu2FtcfX0NcGD+TkEgp9QxTOXF8j0OA/NFGG220&#10;0UYbbbTRRhtttNFG+1O1EQA/2mijjTbaaKONNtpoo432R1pKISVUx0upguxTTQk/M2y4i4EJcVN/&#10;+H1Daiz7Gp5TanUpG2r+3CrZ0zVxxQ2V+5qTwyaoIcb2offGrPZhI9oWPCX3Prf45/HnDymtpYBK&#10;4Xj6Z+Lfm1ITG2qO23efqSb+VKP0PhWD1PekmgrCaw//vlUqMV3T7W4zSaoxbrdpITXW8fXGjPo7&#10;jP4DSmj7FPvisYifT3xtKTXa1NiHjcKp+0opc4Yg9nC8w0aglJpUCNqPlcn8cwnnrgd2x6pQceN+&#10;Sq0yvI7496k5NQSyT/nNIZWhsLGk92z8d/n3CtmBk1UAlrRC8vT5C3789z9HqgyVF+4zjHGYwUDB&#10;UrZA1i2ZB2zWa37729/y6aefslgsaZqqvT6N0XILDGqb1L3idqz2VBQTynKTnNMewJLy87YFhXuy&#10;kY6gIbju3fXSPh+1VdXJsox1uWSW5+RK8v47b/Htb/w5X/v4A7764RPee/KQuVJUmyXV+oalsdi6&#10;oW4alotVC3rMUEJSVhVlVVJVJVZY5vMDnrzzPrlSruGuyEDD3XLBcrWkLDfc3t3y9vvv8+DeOdfl&#10;hro2rjlJuXajrJ2PWjdIaymyDKkUVht0XTExFTNpOcxzTmczHt2/z1RBvVqz3Kz44tkzXlxcsFyu&#10;mEwLsqLguiz59POnPLu84b2P/4wn732Fykpu75YtcHhXmac3Fw07/kYKBxLuXi9FABhyDdi283NB&#10;sxsenJ1WAgqVc4dULLfr2JBqtO69riUP8GQ7SknKsuz8SagS7NZAC2BGdspFWa52lOK8Ul8PEDEw&#10;huG6NViKvOh+9tFHHyKVbFXo825v6FTQfIMaDIJWdvxHq7xk2muS1jIRgtNZxodPHvHx++8xywTT&#10;XKGwaF1jdUldrigmEybzKQsrMXaCzOfkkwwtBItNyWK14epmyeXdLYvNnKqu2ZQ1m01D3UBdN9DU&#10;UFVOUVBJHjx8yHe/9S1ODw5oyhKB4d7ZOeVmw831NS9fPuP50y9YLxfMT06oNxuMhcYYLm+u+c3v&#10;vmBVamoKvv3Nv+Tg4ICruwVZnnVKf7apnl6YAAAgAElEQVRVshGtH1Eqo64bJtMpUrjnXDclsmmB&#10;FLYFnFhoDGijKYqcRjiygCxTaGPQjSNNCBsR/T5hrO0UJuPn4ol9HMEH1FVNoxuqutruX2LbYJhS&#10;Sfa+17++p+gT7Stxw6FXotpRlotAgCniqlSs0SmSJRoZ/e+VkmDljhJwKr6I922/H3uwlgd1pGLI&#10;/p4aAWSt2ap2tkDbuqmxVqCE4Oj4iCdPnnB8fOz8rDXMZtOuyX02myGlZDKZOBVnITpAlgMRuObo&#10;siyx1jCfT1FK8vc//QnX19cUk2KraBcpffrm+N49uEHp5kP7z50YoXtWCQXBnrquFD2FrW5PDYBc&#10;qWcc52ke+BHnWt5Hbn+nWmCMI/gwpd+fPdkQvTHoxXwtCC3dGL2dix4gWNc1VvTj7jzPksqtqfgr&#10;nu9von4bq9hu1XujWN2a1yoNx2vUmJb8QoCSiuPjI1QGuqkAgZJwfnZCkWdO1dBajJUtoFp2RBFY&#10;R+xjdE2WO0IW6UleEqR0ceP09nrpAdJT9xKSS8XrMQYWx7H+oEJ5C/obGvc3abqPAT0hEZbWugO0&#10;DV2bA2f4vXMbuXhg4VZdNusA/KYl/SEB3vavD2PREGjwj62zhMR5+2KAIYXacM3vyx39PQyC132E&#10;Zy3GK8i1e57omvt34yE/b8PvSeWoQ/Wh16lA7nt9Gly2B5jOVlozpWAdAzbc59rkdwwBIeI5nK7n&#10;7FdAT4EjdvNO0cYZ8di5O43jCOcrtjWj/vsCwp2BusI+AoJ9dbB9qpKp+0zV7FLfM5hnvKbmlaqV&#10;hZ8bgp2H6kUeAORiAgO5Bzu3hFktMHjrQx05jhRZR6QSX3tqrft9Now3wppGOF77SCfjzw7nflwD&#10;iePD1PwN9z0PJs7zvFMs1lqzXq959eoVd3d3vVpHURQdqNzvW963hMqZsgXXdbF5e6/n5+dMJxMu&#10;Ly/ddwe+TwVzJwTRd+PpHlAHqg/zRG9hvUJrTV03O6rfQrR5fRQDhfFbV7dmC2K2FppGk+eOtOvX&#10;n37K8fEJb7/7HmVeY2l6pFR+bLyPNcZQNQ3GOCB9B+a1lkw51VpV5KgiYzqbUdZ1DwQVgs7D3MfH&#10;H2F93oHf6x4oKcsyz6DXA+d6giWvzu6nh4/lw/0zrmH6eRbGh/55pAhhvG+L45k4p4oVTsPzi66e&#10;Ffg/BwgXg3vJENlLCiAYrskY7NjP5TS61mSZ5Oj4iKOjI4piSj7JyTLVi+Nc3A2eA1epjMlk0oJC&#10;FffPzjg5Ou4RxmjtlMXD/MCvUfecRHvvJjoDoJfX7D+bsAPks2Jnnw3Xmoh8oJ+Xbh+ylGVJkefU&#10;2jCZznjr7fd4+tkvUUXB4dkJ80lOnkkwhrvbG65upyAEF9e32OmcPM+YTFxNtCxLJlXFxFoa3YJg&#10;ETs1oKE9PlUL9jlt+Ds/tuHcjXMZv3d4krRw3YXj5dd9vA6rquoIepWSKJW1BArZjv96E9KaFGmR&#10;r6Up2ZKXCsn983OqsuTFywu0NmzKmsvrW5TKkS3odBuP244oOCSw7sgBEnFWeD07RNkWsjb/l3lG&#10;3mQYTUdS4mo3BrQjUfRkGRbTq7lrranKivV6Q9USncxnM7JMtbUnp2rtvp+uJkh8fkJLMBeARrd5&#10;Gb36pHBslXhyaITE0tYRFNDm1J4EYbvP2N65n5IKaQ1V3fDDv/sxi3UJCBbrNTerNWfTKZmVCOG+&#10;ywBZphDCUpcr3n5wjpSSf/j9l1ij0cDd7R0gWFc1lTEIVWBMSaYylus1WTbl6FDx8fvv8l8++5zS&#10;I2Y9GWRQ64rPl2IfGMeRr1MaTxJCB+tDa401hs1qyRef/57z83MODo/Qql0DVrZz0LRELVWPVM8Y&#10;tjVZ4Je//pS//8XPuXf+z8lVBrruiHaKXPGD//xf+PKzX3N+MOFoVkBLjra8veP29paXL17y1a/+&#10;GR+89x7f+uY3eH674ObyAqtyRyhIy4E6QCAtENSVZTY94uvf/A7/73/897y8uOLl5RWHJydwfcl6&#10;uaDarMmlQdoGjG6B79LdJ65eJBB7z+PjZzF0hr7vbDusfQ2Rb+8QyGzl2R25iZ8n7ZnVm8bv2zxn&#10;+Bw/zkXDfbi/p/fPwVOkHDF5eFi/3FVEl726wJv2S4QEQeE5Rhw/OPLI4bymi1EsHSFU8vw7JBDw&#10;8zL8HFfw7XxfioQ9jCNTtaM3ITp0e4PZEUAIY5bRRhtttNFGG2200UYbbbTRRvtTthEAP9poo402&#10;2mijjTbaaKON9kdaSvUiVsuJwQcpGwKixk1lcRNn2ISaBHQnrs2/Pj6wTzWGxxY2lPr3bO+vD1ry&#10;1x2+NgUAD68rbpxLNxrs3s8+IK+7xmGg4L5nsgO6HWhKCZsH/IF8v4FDYUwT/Juekkmo8hmP9+sa&#10;1ofUwoZAlGYPCDMFIkh9R/gcY9WkPgEByWuLm8nCOZV6DnGzbrw2Umtp3/ONP2dIHT6l5Bd/Z0w8&#10;sQ8IPvQcUw3nKdV2/9qwWT++Xz//YrBX3NQ7dI9xA0xK/X3I7w19Zuq5pMgFYv8UAx37c1r05poQ&#10;ogPBZUqiG9dsd3N3yw//7kes6waR564hOlDyArqfbRVuNVo7dZqLV6/41ae/5OLykrrcdIp0oZp2&#10;2AQfj5sf76oqe+CYEJy22xy0f/5LuW242fGTLZ4wy5ySigPdWEAjpWU6UfzZV97j3/2b/4H/9p98&#10;m8dnx8xzQ7NZ0SwW2KZmc7eiXG0coYBwqjuuydE1SxrTUNclxjbMZ3NmsxlluWG5zCmmE/JJQbla&#10;o9EgYbla8ODhPf7iq5+wKhsoVyjjGom0BWEzDE6puakrMiVds2gmOZgW3Du9x9k0p1nccDjJyJWk&#10;Wt3w/PYFV69eoo1mVZZO6b7IWdY1n716yfV6jZwc8ck3v83B8Rl3ZU2NRFvXiC4AqzUGO7DWCJR7&#10;tg2csUJHH5jtVK539wzzWh8dA3T768s93KH9LLUew88OG7q9SsoQgMip6bn5mE1ymkY7RRikaxyM&#10;1o7BDu7J4FVobQeUcLgk0QOqdvFC4Pfie9jnZ7dgJ6d4L7BMleDe8TFf/+hdHp8dcTAVTJQgE05t&#10;sm60U0KUlmmmEBimE4U2kOWKIi+wQlKIjJPJnHfu3QMJRhgabam1pa5BW8VqWXJ7e8dys2KzKZEC&#10;zk+OeXB0RL1eUi40kyKnrisWNzcsbq94+fxL7q6usE3DarlifbhGyIwXl1f8/vMXPL24YW0LPvnL&#10;b3H/4UOWqyVVWQb7iUGp3DXvEQIiJhit0XUDAqQtEBlkFqytnNKvElhaBftWrdeBm+1OM2S8L0j3&#10;g8S+Racs5IED7rO2oEj3vJ0KMZYkmMipD8lWtKeN7VogrJ9jISAkBYYPVZtpgSemVRmlbdi2rVKi&#10;kk4pqJtzxgHEHVgo6+aUB3M5IELWAnekayp/QxWeoXglBQIZ8hFuf3cKbZPJpL3hsEnYNXUKlVE2&#10;DVmecXrvnIPjYzQWXdWoXLnm9KamaRpWmzVGG4oWDGGspdGaIlPITLWkCbYFGlRMJifcXl/z4uVL&#10;NmXJfD534yEtqgXLWkLlqBj0KTsygx2wKgnFPa2pdb1DhmOMaUlU+n7Mq4jGBEEhICP0h35vDudU&#10;3KAeAib7ftnN66qqeuQF1poO8NeNgWPu6eL/XQUw034PbDbrDjAhs6wDRjlyGzoQWBzjpUBTcdwR&#10;/jz0wfvi6PhzpJQO2DgQA4bgc38f7nsc6Y21DXmecXxygK5LrK7J8gmTScFkMqEoMpQR5Pmc5Urs&#10;NDCXZUlRTMhbZUIlJevVEu3j34GYdLfR2QYZcx/w/jp1rTA2TuVQQ+RXqTwpRVYwREzg/wwJrfzP&#10;vTJmSJ4VxjThGIZgI4HcIRCL15rFgeEdAQG9PD8mmtC6QSn5xurs+/xlKg9L5W/78r1kA3ziWe7N&#10;QbHJeRXH+3ENIAThxvWR1NocmnNvCoYZyr1eN1Zx4SjlG9PPafvGN33Wb5IHD9WkQt/sfV0IIkt9&#10;V39NgrVpArbt/aTGXLzR71O57j9mHaT8VbimUyCIIYKAN61/7VMgjOdz/J4euFXbbo/3YL4W6eYI&#10;lAICTe+HjXGgn85/ezCoNju1h/iawvgpzM3i+khce4rXUJynD6s97yoyhjl6vMdaaymKgjwvKMsK&#10;ay1XV9e8fPkKpTxRoWaz2VBVVc+nxoRivThdCIzWKCnRTYM1hsODAzKlHDg2IBnwn+EJTeL8andf&#10;2N0vQvB6SHDkiVLi+nhcm9oBv+/EvO59k8kE3RjW65Kf/exnnJydM5vPMWyQmaKQogOV+ji474fb&#10;OSnoAE5aN933zWZTTk5PWW82rNfrHlA3HCd/7SE5Vaxc7QmPfIxjbR/8XBRF96yUFIk6v23BhmYn&#10;h/HfF67xMLYb8nFDtbTU3hDGaOGcjevF1podItKhOumb+v8wZo3nnCPHc8+tmEw5a+dAVuTkeQG4&#10;nE4In5dJpGjJLGXW3o9TsT07O+XwYN6RWArh1FjrusHYxtEXdvU8CEF6vv7T9z22IwR4XbyWAhW+&#10;6TML64278YrCGEutDdLC2b17XL78krvNisZojk/vcTgtmGSS8vyQxeKM+WzO4vZnlJs1RZE7Iiol&#10;oapYrFZkJydYlWGF7UCi2z2sHyik4p+YSGEodh06c9oSPGTt8zc7OZiQuzmMm69+zW06gHRVVeS5&#10;yzm9Am8471LPZygmiddndz8WdF1jBTx6+BBrBJdX146AsGq4vblFNw2Hhwfd2FlMB4CPSV/92kuR&#10;7Q6Np5CCWjcI6eo5VVV1BCkeZO/qHgR+y4BwpD9aa7R2+89yuaRpGvI8ZzabUExy8iJjMslRHbm0&#10;qwkITJfP78RAVraklC0Rlgcde1XpliNHmxZ03SlQ21bR3Xaq8JaOpYyO7dLXpY1Bo1BKoJuS3/3u&#10;S374t3/XAv2hKmuurm95/NEHZPWGanVDPp2QZ5Iid3dUVxuMsTw+P6VQOZ+9fMkX17es7xYoIVlX&#10;G6xSWJljTU0mJcJKtLY01vLo7JSTXHFRGUx7rwiBRPZqGkNnQ0PA4qGYcF883zvnEe41FxevePrs&#10;S97/yodoa6JYz+Vrfm2YYLG7fS13Y2w1f/29v+Yv/vwT3n38yOWYIidXGU1Z8ekvf8lmseC6XHLw&#10;6B4nRwccTKYoqTg5OeWdd97h4GDGcrnm4FBSZNBYDTUYmYGUWyX4nbM2gbAayKgazXsffMQPvnfE&#10;7WrBi5cvUEry5NEjNqslq/UayCjXS44OT6iaBqHyNrZoCWT/gPjb77m7+fQfk9emScYlW6D1lmjQ&#10;9khh952LD5Fd9fPZ9JlEiswv7DNI/T4m5BzKZcPYxavKD+XkQyTnYQwa7zXxWbxwhcy9+bH33Z5Q&#10;WyTi/CFy+dQekTpbTp0HbwnkdQ/QH58tx4RGYb6birFHG2200UYbbbTRRhtttNFGG+1P1UYA/Gij&#10;jTbaaKONNtpoo4022n9Fi5Xy9oGHoa9A4S1sPI8PTGPFnX2NvvHfffPFjqpiAhAQX88+pfrtf7uH&#10;3+G1x9eV+h6ga/TzqocpwPyQQlZaYcY3b+ueuqR/TcyiHjcq95vr0wpnMclBeCi/bUIx0SE99Bup&#10;ndKNUq0Kb3CoHbPiDynPhz+PQfjxWO2O5+5nh03VsYJe/3nawXkfAjVThAepa0sp1w2pM8T/judx&#10;qllll5xgWNk9BnwPqdn59Th0bUPrMnXvIQjV/zxs2At9Rwr8nvq8uOHYf0ZoqabWoecVg+j99YRA&#10;iXA8Q5Xb8Lri9ZeaAymAggdXtvoLeGCwbxpqmgaDZLWu+NGP/55nry6RKmc2m7lmuQhs6BWefAOl&#10;NdA0FVVV8vz5Uz7/3e8d+L1VfrTQgYDDJvTuvqO5J6XsgZKGVAzDpqHUPO0BrKTsmm99U2d/jSnX&#10;/GMteSaRwjKfz7h3fMy/+O4/5b/7p3/FW2cnKF1zd3FDvV6j0JTlhsurG2zblFMUGQRqdev1mrvF&#10;gs16icwUJ43m6Oycg8NDlssNi82aPJM0VU1tNVZYNpslH33wAaJpaBYLJtqihOButeaLZ1+yWTUI&#10;qUDA/Xv3ePzOOxwdHHJ8MOdoVlAYzeb6koNCgN3w6tkFZdnQNDXL9ZrKGKzKMFnOrz//gqvFHcxm&#10;vPfJX3BwfIpuBBWCxgqskMhM4KVUhJBg9c6+K4RomzZFpz7tHbZvXkuBqIb87VZRMnz960FOoZKl&#10;tWZHUTmMDYbWrLWuCbivPiV2VO76Pl52ivdSOMUcpVoQpnWq7Z1CILZrGk/5eWO0U+JqVeZ942tK&#10;NVcJOagKGvufuPHTOOkgrNYoNA9Pz/jWJx9xPi+YKoto1g5koDKULKgbw6vrW9cAt3AACI1TpzmY&#10;Tjk8UEiVIYxlPpkwP5ijm5qmrmiEhlwiDgpkViAeOaXBRmuurq9YLO5o6gbqDbmwGGGpNxtevnrB&#10;xeVLvvzyc64uLlgtVlgBYqa4uV1hpeLzZ694dnHNSmd84599l3uPHrGpNWVVtY26DrQspCTPDZPJ&#10;rI11nJ9tGqcsPp/PqaoKbSuKyQSlJLmSTpF9s8ZisTajqqoOJN40DSrLyIuCzWbjgAet8mGsUNdv&#10;8PPPRUX+TCLMVqHRqQo21I1p59YuIBfvX4P914GgdE+lLAUGShER9dapn5PWq9wKmsYEvlp0jdfW&#10;Akp0qmNeBalpmq6RW+v0XIz3uSEl+XD9evDJlhDAoFvQd/gd7nWmVSEXO7GeMQarDQZDnmecnJ4w&#10;PzqkbCqUsSiRAQYr3DgUk4nbT5qGsqooigKkQFtD06pIV1VFJtxcuX//HqvVil/84hddnK6Uwghc&#10;Y7sAqeSgsp4IGnl3AAitXwxjry5WYAt0jGPgGCTmxyFUM/OvDwEl4TwCturiwVg6P2l7KuBhLG/a&#10;JtY4P3OEAO3cE5F/t+l43AOM3H2pVjlWYQeIcuIcLhU7xA3CoeprSoEu/PxY+Tz8vPi+UrFtGN/5&#10;Zt+qatp9A2bzKcfHR5gWLK11Q5HnZC2pwWxWsFxtMEaT50Xgd9qm/brh+PCQ2WTaXUqe59RtzNzf&#10;g8UO2dpWOdTiGCH68zEGt6fmbPI5tgGGFAIhwehEHsc2D3SxqwNyIRyYxRpD71W9OWT7pB2Ja/RN&#10;1f34GWRLLuKFCr3fC1+fUnZ3xAvBXBjIK93vNXVdobUM3e4fZClfmQJsvq6+EMfVPpfan9cO5GZ9&#10;3MLO/EqtpX01EL8vxDnmmzS0v04lft/P98atASfELkHH6/P4P7RulhrHFOAvvPYUWCJNarAbZw8p&#10;0MeEaqmBSQPQwsXZJ7/0uWVcN3vTsYvnVui7U2skJnD4xzyjIcXZFPlUCuC48xws/b3JOtIa29Yg&#10;nMqz6QHAqqrqFDCzLKPR5Y7CeJj3hGMTA0TCWNCTvewD6qTWfky0FBMShOs3Jg/x91W3arpSqoCc&#10;x4FYt/GrA6HNZrMONB1fRxz3EDwPr4S8XCww2rBcrqjqai/5aEwCFCvNA61qfAAGxuWGjWlaUH/e&#10;i71381d29t2heedV4P31rlcrhBS8unjFV44/ZDKZoNQKlOoATp4wIKx3Ndpsn7UAbTRaG2xbyy2K&#10;gtPTU5aLBcvlkrqukwBwpbbPK37e2/Hsr2lfk/HxZAdgj+KpPqFjX9lzh+ggqFkNkYXEtfuhGGWI&#10;lCO8rizLujmbzNES6rHxZ8fjFJJQ7duHep9t3LOYzWYcHB4wnc7I89z5hTbOc89EICUOBKsb8qwg&#10;yzIyJTk+PuLgYN7Vcnzs3zSNUzgWFmO3pFJZlveU2D2Bbf9eJFuOta2adZjjCCl39ph4v0qtkX3j&#10;EcYqxlqMcfloLgVCKu4/esSz33zGxc01Tx7fQynJvfMzqnJKJgQHswPW65Kf/uIfWG3WIEFWgkmu&#10;yHVDWVcU+QQLNI0nrpNRnNkPhOL6WUrhegiEOBSfKKUoioKmqanrqovthdZYbfoq15Gy+HQ6cwri&#10;bfztyAqMU7mfTLrn2iNSi+rSQ+cLMZBZ4JTXHREezGYzHj16iFAZFxeXVFXNWgqqumzV6BVZ7vy0&#10;tbj6bCJ28XWIdJ5ok+SZth2EyWRKXdfUtaZuGuevpexI6bqzQGuoSke44l7v6qr+2fl15/cjKSUk&#10;a3M2CB1tW+8Mc5dWrd0D1/sMQlu/YdqkRPi6ob9uV1OwViBbAsvGNi1xjOgAr8Y0YOFHP/4xz168&#10;AinJlUI3mmcvXnE6n/Pxk8fYugJpaayBuqHIFYVQCGuhqXn/rUccn5/xi//13yONxUooq5pSa6pG&#10;kqMcht9Y6qahLCuOJjlnh3MuLxYteazscrkw349zmDiuGSJJjHPO14Gww9qSFAJjNL/69FOOT045&#10;Pj1zj0H75+b+VxSFq5sY48gi23mYKQG5wWaWZy+f873vfY8H//bfUMgMjEUiaOqKzWrlYgWjWSwW&#10;5Jni1ctf89aTt7n/8BGz+SFgWSwWNE3F5PAIaySigUprNAak6sWC21jXkSrWpkGimB0d8cnX/oKf&#10;/+R7NMa0c8FydDin0TWrVUm5vOPskSCTgqatZ3ckEG8QC6dIOuK69T7SjKGz7lRM2X2nSJOz7Uui&#10;U6RwKVL1Id+bIr1K5WdpwiLREZ/GZyixf00R8b3p3A5j7NReEgsBpAD5qVqkP+fYVluGz5SH1tm+&#10;GlpqTvj4I+zJiM9g+9dtO8KC152bjzbaaKONNtpoo4022mijjTban6KNAPjRRhtttNFGG2200UYb&#10;bbQ/0uJGtVjBIVZy2NfQO6TOEjeZxerF4WvDP6WU2waGSI3eH+qHIPNUA318KD7UrOzP5q3tH7jv&#10;U7L03xE3zTVN3f7WtJ8bNontHpyH17mrYhiy1ttkc//r1K5ed/g91IAcK8HFYMOhzxg6pE99V3u1&#10;reqJDJrvFL7ha2jexv8Omybi+Rre2+7cE2ngPH+YCtDr1Onixtpw/sSvSykEpMY+Bv/E83RIbSUG&#10;AcaqYmGDdnx9Q+t7qOE/XCNDqnipZo+4GT21tlPEAKlm2Phad9VcxSCRhL9+rw6WUjwfmvfx+PS/&#10;P2r49eoyxjXc1Vrz2999yW9+9zlK5agig1bRyDc/el8qpf8O14yOtFR1w/X1Bb/9za/ZrBZOsTpT&#10;ETDPNaWExATgmsXDcQ1/pwOF6/hZpNarf1/ot1WrZuyaYmibeD2wR25VZgElFYKGaZFxOp/yrb/4&#10;hH/+7W/y4OiQ5c0ltqrANpTrBZvlHZvNmto4oBpWcHFdcnd7x/XVFZvNBt+II6Ugn0xQxZSjkzOO&#10;Tk8R2ZpGN6zXS5abNc9fvODZ8+cAFHlGLhUfvPcun3/+JZc3N9y8eMbd559z/8Fjzh+c8eSdtzk5&#10;Pub+2T1yIZlkCmkann3+JTevnjErJGW1ZnF3gzGCsjZUVlBay2K55POnz6EomN17iwdvv8PxvXss&#10;15UDuGaZw7exbbI0CVKKEDARroNU8+tQM2p6rxSdKl0IpI3nf4pcRUrZa6wOfx9ek1tnrR+JfLcn&#10;YIj3J69YFwIDu3mpWuWiFpBgsMjMgQ56fkiE64Hevrpd6045XlhL02hUtm1yDBWIVQC09ODV0KcN&#10;qbL4hjIhQDY1D04P+cZHX+HevKCQlmmuKDcbbtYryrJmsaq5W6xYrm7RxjCdTpyKYKvuXR7Oqeo1&#10;SmUolSE2inW1ZlpM3b+lQNsGU2+QRjPJNcJKTLXh6vkXrNcrzs/vkUtQArSx3N5d8ezp5zx78YKn&#10;z59ycXHF3e2Kk/NzZD7jbl3x6vqWZxe3rG3Gt7/7Xc4ePqA0DViLlBkq12htwUCWebCCRogs8Pct&#10;wMC6524RaKOphaCyGlvXCJWRW0mWu6bmRmt065urunZN5i0IQrTNs/Gz7c9DOiIkP299zGWM7VSD&#10;tdZOYb1pkIFCd6g21GHTAx8YKzKngCBDsWy8RuN9OZzzMTjK/zv041LKDtgSN8ynYvl95DdhE6T/&#10;PAd69oQsYodcxxOq+PhWSNe8aRqNwBPlCGbFhPnBIW89fotiMkFbw3Q6QwjFulxTN3VPnTJvG9zj&#10;sQnj6/Pzc7Is4yc/+RE3tzcOpJZoNB0Cv6d8Wy9ms6avfOV9VKN74PBenIHdIdfxf1ZV1QF5wj05&#10;BM95kBO0GGgB0scGQlDXTZdPhKAY35jqG8f994SAjJhcKbzuFJlUOC4hyVld18hO5dDsxOupfDSO&#10;88JYMM9zyrLs9ro8z3tkS6mcI7X3qVZlcTfPE50KqpRZlysIAZlqgaFSgRBMJxMwUJUVKsvIVIby&#10;jfVCUNclTVO1QLQZUio2m9KNhTbM5/PWz7UApsReHIK7d/ZoYXuA3519MJETe18RKt72G57bXFXQ&#10;AfCMMaCDaxLbsevIH4Tzo8YMNbDbvflcuOcmG/Q71UR2cuVUThjOVeefg9ger9i4fY/bL8BaN083&#10;m00LiPnD6yupnDzVkB/HQjGAMwRi+fmdiiVeV5/Zgj/ZOzeGFNhT62oI2LpvDaZqA29aqxgCbez8&#10;2+dTwRw2xsXMoiUwCgkwpGVvrScFvo1BX9v78yqgpgUY2sHPHdpbtn/3QGjVqQRvlXuHlHnFgDLs&#10;liwjVafY/tt0MX4IiozBIUO1mdSYxACcPlmAI23yQJRoFfVi/iHQ5R9Sq4ljqnA/7D1nqbBCoq1w&#10;AEZlyZTFGsilbXFwttuP3X00GONiWKksWZajte3lx2HcENdthmqt4TMLfWOvZmVtW0do94CIRMbH&#10;ryGpTopAIY6FwjqRJ/DxpDo+ByyKgqKYUNcOOD2dTjvSsiGVdu+4wxjUX9PdYgHWYNFdzu5Vyn2u&#10;EPudMMaOfZmPfbyiOghMW39IAY/cNZve3Hd/mm5/hK1y9+68N9R140DNQrJeLHj54jlP3n6H6WzK&#10;ZFpQrV284OO8eJ+TLUBRZQopBVWjsWxJq8BSTApOzk65ur6mrEq0NS24XyCNi7e0deA6KaVTkm9J&#10;B9QAYAlAYh0g2UnpIm1LhiT7RKiM7FYAACAASURBVEX9fUzuEO/4NRyP4fbx22T9boisc1/t1L/H&#10;1wpS9dO4Hjmk8D0Etg/rbimf180fDNYamqpGa8Ns3qq/Hxyi8hyNRTQNnSJ4G0/lSpG1BIfTyQQl&#10;JUdHh5wdn7htRIbf5ZRoZVsSsiacr9oBLq3uSL0EFm30jhr6oL/pol727oXhe8NzAr8PS+EJG91z&#10;7/3eNB3417ZB5/HRKTen9/j9yxc8fnDMySzHGM3Z6TkTlbNaLvnaR+9ycfWKpxfXSHmAQVAZmBiL&#10;bRqoNRjQVrv6aAvwFkJgMEgrBmvlKeD7vj0vrKl7H1QUBUWeobAIpajr9r5btXpt+jnNdi1ZoM3t&#10;2JLXidZ3G+PIAUNV4/i6U4DCFNFcqM5sWqeWteDf6bTg4f0zlIDFYoEVLrddLldoY5kUTlldKYEQ&#10;Gm0soiWdVC15nNTCJ50IRad6j3WAY4SvXW/J2/w4lmVJXWkXrwlBVkwQWY4Vbn6ZNketm4rlYsH1&#10;9XW3VympyIucPM84OjpiPp+TZVnnF6zpE4dt86q2Lm9xLLJslaw7Epyunijctfkzw3Z8DSCNbQHz&#10;AvBxgQWRtarOsgXRC7TV7ruUJMslmcx59vyKH/zw77qxMsZinK44P//VZ5SrJe89PKcymsNMMM0k&#10;mRbUNGSZAXKqzR0HQvHVxw/5afmUy0bTNM4fZfNJC3yvyTaGTObYpmaeKe5PZ3zKHUaAkgKMIyIM&#10;SaZTxAXx/v66WDd1HhbWafq5jwNVN9pQLpe8evmC07NTitmUcl21RBGgsnx7BtsYTBuH05KcTyYT&#10;kBZTV/ztT/6Wb/7lN3j/nXexQmDb8xGRwbJacr28Y7OZcXO7cPXS/JLKSOpa8/j+PQ7nc9brmnwO&#10;mRLMhYBNQ60tVuUgc6x0vk/62pzRCOXWhMpy8mLCR598lV/9/Cccnpzy6MkjjmYFTbXh4GAOquBq&#10;sUY3G5SYuLklnMq8cQ4/Xav3/ig+L8xa0gOGydn6hBAujhC4uW524noT5Pimq5NbP69p1z+OCEpi&#10;W8pn0fmK7XWbLkbzMZa1wp1neVqK7pyeJKlZR97sCQISOXG//hafhdLVgT0pmPMpEiltd17mryXM&#10;keJcMBXLxHWz1+WxbruXe9dT5/eVRLZzzHQsd1tle/8jfxbTUnm0dLl0Nctwr/D3Gue7nvBLa9Pz&#10;347sVA3MJ/dkpPSxounO/vtk4KONNtpoo4022mijjTbaaKON9qdpIwB+tNFGG2200UYbbbTRRhvt&#10;v4KlgKWwbUZJKfalbAgkEf5+SD0nbM7pfV+roLSrNkMPwJv6vpQS8ZBCkj8d9ofru78fbtJPqcuE&#10;ivLJhiPSDeZxQ14Mxk+BoPsNPP3r6z+b1yvbp1jp3Rj3VcZjtvfw+nxzQvi5sWJOv3FX7gB/2qsZ&#10;ZPrf3zDeBxWmVLr7r++Pc08plpSSt2sOTQHe4++Mx3lozON7eR1gIGzqHFI0SIGRh9TI42tNrsXE&#10;Wgib/sJ/76h971EpGyLPCL8rbMAe8kPhuITPcWie7FsLsVJqVVXd72NQa/xfOBZDfiSp3oYDAqhM&#10;IaTi4tULfvSTn5LlU7I8c8LExji1W682rVQH8ASvxAZaN1zfXPKjH/+Azz//XQuKVTtKLU6xS+1V&#10;egyb533jezhvUo2Y4ftSip7x68PnGgLshXUKP3kmyJTgr77xVf7nf/c/8dG7j6g3t1TlEttoTLNi&#10;ubjGVBV13bDalKyXGxaLFXfrJXVTOZDfbEZT12w2GxSK1e2Cdz/4mOPTU6qmpjENs/mMsixZbyou&#10;ri65vr1lkuXkWc7s4JCyaah0RdOUKNPwwduP+eTjTzg6OcUqCc2Gu5dPmeUFJst59eolV69ekCu4&#10;aJXnrbVsqoYaycZKfv/igqcXlzx4623e/cqHHJ6cILKcsrYYq7Dtc3XNawZrdNvcJneamFPEKENr&#10;bwjoGTfKhhYDGMK9ZYgMw+8LW1W8PrgxnBNDjV5h03lfHU513+/6+m2nNiNE25DdAn6NcU2QSsjX&#10;grH64yS7Zjk3h1tfxC6YSBvtel0H9q6UTw59p9UNZ/MZX//wA84PpuTU5EJSbUquLi+4urpkuSpZ&#10;rjW3d2s21ZqmBcfmWYaSkjzLmB3OODiaM5kWHB4dc3B4wnJZIbBOKa3IyGTbrIZicnRC2dRsyhXl&#10;6obZdMrBfII1Neuq4vr6il/96he8ePWSV5fXPHvxiuvrJcX0AFXMuLpbc3Fxxe2qZFHDN/7qn3Dv&#10;0SPWdYkREt00TuEKjZSqUzLyBAbe8jx3gGZjMJkDU0shqBsQ1iLEjCzLWW/WbFYbcuXAIevNBttY&#10;VK4ohO2efQjm9fMu9Fn+735ueVIl8OQKtmtw9iD4StdMplOsNkl1aWNbRaoQfNE2kMbgkXht7VNE&#10;DteLj6lSIMnw9TFplH9PSJKxj8Ai9hHhund7h0mCQfyfeZ4nfY1XIAz/rY1BtPd3cDAnU4onDx9x&#10;cnTE9eIOmedoa9tn7u5n0u6HfjxCcpimaVrF7oqyLJHWqZh+/vvfcX19jdEG6QHM0OYaDI5Jzy+J&#10;3SbcbdPxbozkAcRppbwtwDgGu85ms24cPelXrMIVK8T6fbQj7GlV63yDsdaaPM/da4XE6rp3z7Ga&#10;c/i7MIeJ41UPygxjqO2zyZyKqVe2FbQNxbvxYXwdIRjf36cHbq/X695r4nh/X07qlPnMbtKXmOvb&#10;WFSipFN/b7CUdY3RBqE84D3j4OAIrW1LPqJcHts2I2/VOTfu/oVhNp0xnU6CfUvsrOsw1+2u3Y9L&#10;R9yxP2+N5/U+teUQ2BcDgrZzVnR7XQhefdNch0jNMRUbp8iVhvxVmJfG+XHno+U2nhCtOmusgOab&#10;7n1juTGaoij+UfWVFNB4qCaxj8wuBIa8DhyYyjv3KxbLwbz6dcpsKQDhXr85cH0hkcrr9qN9tazY&#10;R8c/2+cPxBuM3+tU6ncVz7c+cR8BXPxnWkGvH6PHxFZDoJah5xNfUzwSPs7YO8YDY7Bv3sX+fgtq&#10;Ea16tg1qSbvPKlYwT4P9GZzzryO23P4cB34STkl4KovAJ5gd32NawIj/u5ACJSVN3YA2b+S7hkgj&#10;wnWWytm6uLYdT4ztkc3sxm79umocm8Rq3T538iBM/95GNx1IpyzLbm8OSW7i+DB+juF9+/zf+Trb&#10;klht4zqvlJ6aA7EvSsXFCKJ4rVVVjYhStG5aALHtAU/D2q3dA7BSSrZAKtvOn4Z/+MUvePDwMR98&#10;/BHTosBqA1b0xj+OZfzfvbKt0RpjW6V4477n6PiYo5MjLl6VbMoNTdN08dHR0ZEjfWs/L8tzJpOJ&#10;+y7riLx6BAotmZCSEtPmQN3+G5G1hPm4IwvrE6iGNdOYZKhff+0rz/uc28+HoTplCngdkynEoK6h&#10;unwMzIzJJsKfpebbDlmZ0S1XoUZIy9HRISenpxweHqMCUF9HNIQDsueFIpcKpZzy+3Q64+T4pHue&#10;IZGZ0boj8OrItxC9Z+IA8Lg4h12A+q5PlB1IPYyhX3cOtI+8YDtfRK9e3PPZxjhiPAQiKzg5u8eX&#10;Nxdc3d7RPG5a4jnNZJJTZEdkRc7X7xa8+H/+GtM0qOkUYy2r9Zpz4ciTjbFYDEJk/fXeATVtcp/a&#10;FzPHPwsJPj152Hw+b/NsB1QVcpdYKK6D9sfOJnIa57y8b4yJSFN7b4pwL66p+bzbGr0lIujU63Pu&#10;3z9nPp9yt1xSViWbuuZ2uSJXkocP7zObTxFCojowKO2+6eogSkiapnYKxVojW1/u426/dxjjcnFj&#10;BboFVza6bms0WUeIbQGjDWVZsVwuWSzuaHRNVVXkWd4BhA8ODjk8dMRivkbufYlXgd8dkxQxkAcA&#10;t6Rb4TmVEFtFeDzBUEs/48HJbd7nzjPb+rlfacqNiTYaqTKEFVSbDX/z/R/wD7/8lSOEMBYjNLIl&#10;jTXW8tunz6g2a956cIqaT1BSIa0mzxRaG+pNibKW46Nj/tV3v83x+Rn/8fs/BmNYLZbYk7lTKseB&#10;hI3WWG3Is4zjg4PenbPFzg7mN0NxfSreCetfqfzen2nEe7SPSgWWL7/8ggcPH/LkyduYPKfRFUVR&#10;oJRqz2p8zuqJW9szmS4mgZubW773/R/w1qO3mGSurjQpJnzw4cd8/tk/oKRkXWusaJjPJlzc3FBp&#10;w/XVBVeXL/nW179GMZkwP5hRzOdU6xrshvV642odyhFtGGQH7fUq4yoTZHlOrRsePnzIW0/e4enz&#10;F5ydHHI8nzjiGSSrxYqyaqibGjmdolAdwdWWOIpd4jQcT50N57iv0Q/khLvPMVoHiZgn3l/Dsywp&#10;230m3uujudTtoSL87NRsEzvkXUN+2xqbzAV2z2njOl3H1zEYa4e1r6F85HX1gNQZzND555vkK47o&#10;UjpQu3RxgK/1xclt8nvaBGw3NqcljrVRfc50JEzGbM8ihwjV0nUB2SObHG200UYbbbTRRhtttNFG&#10;G220P3UbAfCjjTbaaKONNtpoo4022mh/pIVKg0Oq1dBvUAB2mvG97Tuc7pptosad8PM9aCNU+fO/&#10;fx0wIwb/hK8bahgP1YFCBVr/nqEGKf/7uFF9e1gto6bVsHlAdIrN8b3sNlkNA9RTqoh0nO70wPy+&#10;GWS44UEE3+f+7UF/8XyIQc+xQve26VMEijlZ8J2yp5S2e9Dfv/40OJ7kmAhBj3zAdirTYaNhrEY0&#10;1Kjdwt99A44fF3ab1VPrILyvsBE5bqBMKb3Gjcch8CGl/LXv+8NxihsctnND7nx3ap2l7nmoAf9N&#10;1e5SllIViZXah9QV4qbLIUXCVENMeI0xqYT3T6HviwFJsdpU3NQeX6+bk059x1qnlpQVBVfXt3z/&#10;h39LYyzTWd6plqki68BwSinXKNiqUhS5AmFpdMOrly/46Y9/wu9/9wVGu/knvdKPMSgpt+p1upP0&#10;dK9JAFB8A3g8F/2YhD7OK4XHvxcBCL8jCWgbpPyYZVkOAmrdoKxxqi+2QamMR6fn/JO//AYfv/8+&#10;tm3aNsKyXNygN2ts02CNoa40q0XNctWwqiyXi5rbxZL1ZkNZV6zWa3KlePDgDN1sePjkMUIp7m5v&#10;kUJhkIjMNaeZtml3Mp3w4tUrVpuKqqlZ3N6yXK7YrNZkUvDb3/yGk7NTpMpo6obD2ZRCKdBQbdYI&#10;NOtNyXq9RhtBY+BupXlxfcnzmztMPuXtD/+ct997D1FMWWuwunFC78Ipp5hOlaQFjlp6zUOvI6iJ&#10;QWzh+o8VeVOfE++zu/uH6JSOtvECOyqS4XrbB0yyom30i/ZbDy4Im/Z7ftaaTqleCYE1TkVlUjjw&#10;hhSqA0Y7tZKgCTdSyAyVGo3xyocSlbnmMG10b2w6f+wWVx94F/o0sf0ufLMaoGmYK8Gfv/uEt86O&#10;mChNJg2b5ZLVcsVmuaIqK65v7nh5uWCxqlhXFU1V0lQVVjcczOccHh5SrFbw8hUqkxwcHnF2dp/p&#10;9AAlDbmy5NmE2XTKpJggkJSrirIqWa3ukEgODw6pq4paG25ub/n1r3/Ji+dfcnO34PL6juW6gXxO&#10;Pjvi6mbN3WJJpQ3z+/d47+23efTkCY3WbqwajZKtGo1t93jh9lUTdBx6XyOlAyNnrZ8y1mCkxUhB&#10;XRqsdeAMD5jSdYNUAmkFTW26WCZsCvVzUEoRgQi9UqZFtY3S7jnpYM+R6BYk7NeNEpLKGoR189z4&#10;5s42BPNNuz1Qxp49L95/9u2TXmFuH2A+tQ/79etB1OH4DF3P0D7qVOTrngJ6qErr95QYTAItuRbC&#10;AYQz1XkQ13Q/QQpBYyxn58fce3Afbd3ekBdT6qbGGEtZVe3zlz1VUg8ittbSaI0x0NSaQmWcHR3z&#10;6uIVdzdXNOWm3Y8y5yesQYqIaKgFqeCbjgNJRA/gNz3QNt13p2IOIWUniiXlFrQvZJ+oJPx7OH9f&#10;F9/5P71KtCf9MMYgkE7B02yb8B0gWNDUDlAxmUzam/PBsgcIy+65hgr3YZJhsa3YmpsHzke34yJF&#10;NxewTp2+L3baqhx2oCCxQ9g1lEvmeU5d1zvjso9sJAQ2WcNATOuaf8Pn1zTO32fKzX0rBHVZsy5r&#10;JsWUIi84PztjPpuhTdOpgErZKnRJRZ5nbf5nWiCU5fDwgEkx6YDyQsidODIku4hJp2LF55TCcyon&#10;ToGpe6C1NiYFE+Q/gm5ZELcuu8b9TqEaOpIMxABYwoYRhCM5sfQ75R1Rk9gCvELQfTs+ummcMp6P&#10;Rz2BXnCPjvBhmyP6fddYi/WAu24eOgCjaP+X5/84APw+grNUTj8EWtqX6w35hFQuleo3H/It+4D2&#10;Qz5oH3nS0FoMc4R9Y/eHggviWHNozkO6Bf91MfWbPfu0KmBqfb5O1T4mgUiBiOLnFhNC7OxJA0Rw&#10;MYlVqq6RAkW+qf9N131cLhsSnYAcJOpJ7YtD83YoptlXf7FGY4wjbsqUJFNZmysoBywNvqvLKTrf&#10;Jzq1wyyXZKrAWN1TuQ1JNMM/4/ppGEOF1x8DkJRSDtgHyFyS5zllWWKNQUa1VL+fxGMVA+1TJCgA&#10;RZ5TWosSsgPnhu+Jc8zBORIwUIb7nd83fQw0rOwe1tGGYmnTU/wNCbFispyQcMYBcvu5cwosHddG&#10;Y/LFRjcYq9GN5unTL3nrydvkWcbSaOqq2anzxnu6/97pdEpZbpDCdmvEWpjNZjx8+JCb62tH7hc8&#10;W0fYKDFtXduTE2RZhm7nogfvioDkq66r3rMM6z7xfHSf64hS0/U0s6OonSaGJaihNb34Nwamp8gP&#10;QvIrH//Ga8b7tixrc/8EUaZ//5Cv9PFYj4Qo3p+Frwu6vxwdHjKbzCnyHClUG4M06JZAQkqQql3H&#10;WUae5UynM05PT5lMcrJMdfU3YxwxnAc7dmB342KnXj28BeB6EHwY38ZEhHaAoC1FxpaykNCi96z9&#10;GohUz3v7axuXCKXQRjM/POLw5JybxZLLm1senp1R1yW5lKAkx4cH/PnHH/IPn37G0+cvyfLC1QT0&#10;BKUyp4IrBJnKEaLvy7pzAWN3iA7i/GtfLBATTHakIE3TnV0hJY12+VhRFGjt9oCQnCcmB/b+KiYc&#10;DgmmQpKLcF6mSEBSOWLqPG8bU7R+o52/s9mMrMi5vVvw9OkztDZMZ1NHTqA1B/M5k0IhpQ3WXY4V&#10;IDOJNG5vRG7PM7BuPPqECIJMZhi9HQew1HXJ7U3DfD5nUkwpy4br6xvubhcYqykmOZlyY3twUHB+&#10;fs7h4SF53gJDve/X7vOEVC4X3kPmHccwflRNsN63dQ5asm6SviAmBlWqXSPGKdwb06BkgbSSz58+&#10;53//D/8nG2PJitylXtoghKuH68ZQacvnry5YlxvmH71P3pJJFtqirEGhMcqwWS44PDjkWx+9i5Lw&#10;45/9inJxR1WfoBQYIUEomsZgtEFlgvl8tgXLeuI87N4Y/E2IheP1FJPthPWKPM+jnEC05xwup1st&#10;ljz98guOj084OTmjqkusAZHJFuweKlQ7IgqpXL22qZu2Ftzwve//gE8+/IS/+s63MLpCG/jv/+W/&#10;4vhozt//3d9yd32J0Ro1m3N8ekJTV7y6vQGp+f3zL3j//fdZb1bIXLk6ri4x1RoEqDxvfa/FePcm&#10;2vxYWIzVSNy6Pzg85Gc//CmbxQ3f+vpf8OFX3mO12tAYS1U11HVDMRUgZHuG4+paMbnl1kfR5cjR&#10;kWYy1ovBzTEB386BcuK8P5zfIal5MgdtL7J7n3Ukjemz8DSx1yDBX/DZXVYxcN4Q7oHhXEvlCm+6&#10;Bw6d475JvTeZE75hrtjlSNi915TsjWhrNe2BTVf7NIm+itT3ps5KU2R2Q2TrWxLv0UYbbbTRRhtt&#10;tNFGG2200Ub707URAD/aaKONNtpoo4022mijjfZHWqrxOXVYOQS6DpsUUsoTQyrwKRDrPtCsv56U&#10;xc1WvlHPW+p6dhurnSKIb4jbp9yaAhj0xykE6ssdBbt9iuC7h8AhQ7rtNQLHoGX39xAELgfuNW4c&#10;7iv39d8jBpttUyplQ6Bi9yMHjNg2d+6dmb2m0FCdKd1sYwcUHyFW9diSAqTXg//PN4p6dUXfyJi6&#10;7qHG7iFCBn8vRK/3TdThc00pGg6NdawoNrS+UqCKIeVXr9AbNjamxixek+FnptZkPHdTijXxvYXP&#10;OL7fWBG3r0xqumcaN2j694bXngKtx43X4foLG/ZTanSpJpBts/ZWaVJlGZvNhr/53ve5vL7hYH7U&#10;Kom1Db5SOYVn3yDWYtWkkggJWlcslwt+/rOf8tlnv6Fe163S8rZRRXnlofaZ2GBdda8JCBv8z32T&#10;ZNgs6Rs+jdHd+pAy66lBxHOhGx9AeyW3cL1KibIKZQEpyJDMJwVfefsJX/+zj1HGUG/WyFxQlRvq&#10;csVECipgXVbc3C24KzXLRvPz3z3lr3/8M55f3NLgqS+gyCUPj37Ht776EbPDYyptMdY99+Vq7dTZ&#10;taWuGzCWm9s7Xr68oBCSPM8wjababFBSkWcFVluUUJ0q9GJTIaymyAunJLO8ZVNu0AjWjeHFxQ1X&#10;d2uaLOcrX/8OZw8eMDs8pDGw0dqBBQOlt9ZLt81NwkNFCJvD4rUypJwZr6sUwUa878bkMyE4Rogt&#10;+HULYrFdI9wWWhQ2jpL0O1sFKbttZAteEyoDhftbX93NzXcpJLKLB9zakcIr4am2OVL2FdG8RE3k&#10;s9z9K6ywLYi0affYdCxFoNYV+3BrLdaDAQV9RFpT8/bjRzw+OWYuYSZBN7VrlG0amlpzd1fym989&#10;5XajWVYarY0j0dAaWvWntbE0VzUIODg4YL6qublbM5vOyDKBlDDJpkghEO2azlTByfExx0cHnJ+e&#10;M58fsFguuV3c8eWXX3JxecnVzR1XN3e8ullyt3Gqx9VyTVM15JM5X/uzTzh/6xGV0WyqEiFkp9jY&#10;NWoGRDy+Wd8/Vz8/HNhQdADdPHPN1I01WGFRmWQ6nVBbpxwncIpe1giUUJhWAVPrpgdmaEUPI8Uk&#10;QFussBEIwAFglcrwSEnZvicvcnTb1I6QbXOr7PZ038Be13XnLz0YIwYcxP7xTUGEQ+C03Ub/NDmL&#10;b9AP99TXqSz61/vG+7hxP/WdKaVaIQRCKpCiU0yXYht/V1WN0JaDo2PqVjVbCkUmFY2uaXTTAUL8&#10;uPYbgI1rVBdQNzW60Ty4f59cCG4vL7m+fIUx9fZ5CacCHhIuSSk7hXiHgQ+eSXvRLdyEgKVjB+zV&#10;e954EgYHRhctKD6Od0Jf7P1Qipwo5ev9eGdZ1s2/bq0FZAx+ftL63HDNeZCxu1bV/z5kuxysa98W&#10;woG72rXmOFsEUikQ7tk1WiP0VrlM9nITuwXjd3wDrnldoMjzfAco6IFd8d40pEYXr4kUUCS158WE&#10;XH5f0AI3DsYRmUyKWav4nvPg4UOyPKdpKqy1bDYbp0KYeyVDB570eRpCMp8dUuQTrDad3zHG9oCR&#10;8T2k4/j+OozJilKKpWE824slDG1TejAnkX0ge7t1bWO6LQmaCPdz+gDj7eclmuSFI5owmC7W6a7X&#10;WnddAfmBJ3bSPqZsmu29BODK3hyxbaO799WI3hi6bNXFGFmeYYwMqHj+8PpKKs8fUhUPfUf4zIdU&#10;4vbVTFLXE3AO7FUCH1KE3/fv1D3sU0yP/WM4T30u7OfwPgBl6jNStY4U8Lr3HisG7i0NgLBi6xj8&#10;CnD6hyIaSwZz333Ks3Ge+qZKg8NgjX68PxR7xLWLIcDqvvpGys+87ncpoEr8PPz1pXxZSA4SKxIO&#10;1Q/dGpNBLmO6+pRsQfBY04LbbOBXSAK8w5gIHJjVf482ei8wfB+xTRibpQDbPj9Srd+YTCZu31Gq&#10;U66N8z0fJ8R7S6qW679XKcVsNmM2nXJ3d9f5+U75NkG4EO+pvefekSk10XpMk4+68ZXJtePibhMp&#10;3YstOZGPNbt1BZ64LQYAx3XbcL7FsUMMAgpV48OaCtZy8fIl15cXPHz8mGkxodxsgef9vbg/duv1&#10;eksWEuTfeV6Q5znn5/c4OTmhruvu+3zeYbSLPfxna60py9KpD7e1r9VqBcB8PgegLMsO5O3jrZDs&#10;ys+hfs2NgbpDP57t+5YEQRx9wHvsz/0z8HM3rEt5ci9/XbPZjKZp2Gw2vfnv5pHtrieu6cV119Te&#10;GF73jj8UW/KF+XzOyemZi7GNxQrTkd9JAVJZ8iwjUwolBZnKmEwmnJwcMZ9PurEI51Q4N0IAsY2I&#10;tKw1HcEWwdi5vdV0RFMxoW/P7w6QI6b8fmqvkEIiRNOBq2MApo1AxTLPQVqOTk9ZX7/it1885cHp&#10;MUpY8oNDptMpdd3w8Pycf/adv+Q//F//iboqHWHo0bEjNGJbQ/I5f5iTKiGT+3HqvGZor43jM78e&#10;/HOyytUcbXfGsq07hP48riWD7Ij6wAGDQ2XssObt1qMgy2REntLPB15HTLPr80Rvj8htjspylss1&#10;ry4uEUJSlpV7v7aYuVuDeZ4jhKRpLJq6vfuIrBlHgubHLRxHKSVFUdA0NUVRUJalI/UQAqsNdVGz&#10;uFtxd7dyeeu0QCrJdFIwn885Pz9nUuQthZVbDwDCis4XDcVH+4Gq7fhZ65TZ49d4XrDXkA54n2Ba&#10;4lrwBC+Si4tr/pf/7f/g8+cvsEKim6D+2RLC6DaA11by8m7JZ18+48N330ZMcnILk3Y/K8sKtCGz&#10;Cw6ODvhvvv4xT+6f8f/9zQ9YrxYUswk2z5BZ5sg8G02eGzLp4wUC8Pt+UtShelEce4cxUugDYhKS&#10;nVzH9scZo3n18gX3HzxkPp9T5BNWqxV5kXNwcIDAcnF52RIyCoo8d3VUa8hVjhWWxjas1xv+5vvf&#10;55NPPub4cI6xhmJ6wL/8V/+a73z7OywWtxhjmBZT8iyjqUt++9ln/M1//k/87tlzZsfHHJyekFcl&#10;yggklsxqLi9fMb+nULOZqxVI0ZGTaGtRnvjYaLRLtMnzCXk+4eGjx5yf3+f+gxyRPePlLz9DW4G1&#10;Am3dWhI7+1hEBM4WCN09+zf63AAAIABJREFUnyA3CWuifVKCbSyZIgFJ5VXxXhCurXAPD2Ow2H9q&#10;o7HC7pAvxd83FJ/296pgLibO5/rn2LsxXLfOoz0+5UP3AeNT68Hfn4854trMUM6dqhuH1oupWmJZ&#10;fxYylFv21u42ze1I3z2BAK85q92tF9hB8pgUYVq4j4022mijjTbaaKONNtpoo4022p+yjQD40UYb&#10;bbTRRhtttNFGG220P9L2qUWGPwubfFJgliHgQer7dg+v3XG9b4QYAtXHzb/hgXasBuv/Hjeb7lNj&#10;G2qCiQ9947FKqeKGYKRUM13qelM21Aw83HRi+yoAEDUs/uHfFV5z2GCVUuWKP2vbnCt6avR/qMUq&#10;KfHvhuZz3DSf+jM1P8Pn1lNwfU3TVFJZLgFa6TVQsNswm1IgGrrnIdVA32S0T0VwaG7HTXap94fN&#10;TDH5QPxnqIKcVnnY/xyHQAOp+wsblmOfEYJ+w+8Ix3vfOo2fbwzITymEpfyLBwd3KsVZ1gHhfvTj&#10;v+Pp06fMpoe95ibZqsdmmQOYV1UFQqBy0TbqG9bLNZ/98pd8/tvfUK4XbeP+tnzm/Wu4BuIG+FRT&#10;YqwWF/rg7fjZHXBZ2KAcqgp6Hx/6/E5pXjcO8ItCSUWRZTx5cI9/8d3v8ODsiHJ1S7lakk0k0jTM&#10;Jzmb9ZLb5YKbmyW36w3Prhb84jfP+Zu//TmXVU2WF+hWJQvbNrRNC/78a9/i6PQe601Nnk/Baqyp&#10;qeuqbebPuFuVbDYVuVJYaaibGmE0RtcIK9EYGuD26prZfEKWZWysAxvOJhOEhJvFLdd3Cy5ulqwb&#10;yA5Peeeb3+K9Dz5A5hnrqmZTazZliTbNjirzm+4TIbjxdb4pBtak1lsMMPQ/S4F4Q2B7ChwTW0p5&#10;zROfbEH/7v9FCzZ1Cu+2A7mF/smDL5UHprTYNyWyjgDCNyfXrXqWb/Dv7lX2CTtSjdC+8bBP7rLr&#10;k5WQyIjQpPMRCIT1nw/GNBjdcDqZ8N6DB5xOJ8ykRDQNel1jyhphoaobPvv9l9RqysmTc06nM4xx&#10;IHn3GTVGa5qqplqtuL264nZzy6RYk2cZeZYhBDR1TaFyjg5mTHMJRvPVr36NJ++8zcFsQpEr1uWK&#10;q6sLXr56yYvnz3n56oLL6zsu71YsNg2ldmq6hcp5+P7bfPDBh8gsY1luaKxFN7a3D3fNb8H8ME3j&#10;GjODhnBPTuCfjVIKkYNeuebcg+mUTVki8hxpBFVZMZ1MQZQIKdHGIOq612QY+qsd3w0duDEFNvZg&#10;3DzP0VULlrJOoVCILLleQsKVUNVyCEQREo6EazgVn4ZzMb7eGJARN26G4KdU7JCK5/aBLFNgw/jv&#10;qb2123+t6EAwDgAFdbMBAQ8fPCJTOev1xvkLlVG3yuZCQFlWlGXZKWPmed4BqRqtuybQuq7Ic0WW&#10;Kb74/Rfc3N6xWq05PD5wwB5dY20/XtqOVYMVcgdM97qYJYx7UkC9MO7YR+CVeuYxEVCYM4Wv9XPK&#10;q8Fb61RbfbOpMQbVkhsppXZAGal5F8c3fq5ugRjpuePAXzIdt7VAaO8XbQs8Vkq2Spl94KNfp+G6&#10;Su1d8ffs3xeHVYVTxA7GNNSNI8dQQnF8MKfcrFG5YjqfoTJFWTn1cNNorLbkLbBAeOCDNk7ZLyuY&#10;TudMihl1tQhAfA7CEcaRb6ISnZovqd+lgGVxHP0mef6QD+kBArGDwErbghS2YCUbEPywS5gXgfuz&#10;dm165dquqT5aR0OglFTTvQPF41SePeZiAED7h9RXUrnEUD6aGtMhsqOhPDGZR4n09aQa9YdqN39o&#10;7v66OZuqocRx15BKfepzdkmadp/Dbs0ipQLfV3DfuY+dtWSDuNWPo43qMjYJ+E4BOkLTWveUtof2&#10;HO/PvNpufxx2n+/r9rW49vO6Z/2m/ib0a6m6xFANoA+oEUngth+vcH+N843+e/r5h/tTIKREKtmR&#10;u/nvV0I54pcO9CixNuv+rqQIVMfdz4Sx/z97b/pkOZJd+f3cHcDbYsvIvfZid3X1QlGUTQ9tzGQ0&#10;k+kPljRjHI04pGiSuAxpwya7yd6quiurKqs6s3KNJeNtANxdHxwOOPw5XkSz59MQ1ywtMyPeAvhy&#10;/d6Le87BWBERMjVrPqj7yHC9R+ruQ4DsEAAcxpXz2Qy5WKC1ZrPZIJp4OoxLoQH6B2Rj3h/H8+RJ&#10;dOqqYtWoUO8Aw6O9N+RT/D3JTDWAQNC6JstyHFGD3dnLISmN+7+f62qQJDNFfhGuQafyvktMYoxu&#10;rssk44KQpCPOpcN16VWO3edYzl+fcfbyFfcfPOT01i1W601bBwp9QV3rHf/sQMyeLMoGREZu3B4+&#10;fMh6vW7B7N5nCNz5OJvNmM1mLVC8bs5IryQvBC2AvK51GxPmed4SEcX+s6vXy516Tugpw7p+9zki&#10;eY9uL4je3k3VL8N97clS/J9Qhdur2/v8wJMNhHFOnKeE+2wfkUvqPHRkFy6fyTLFvbsPWMwPyfNJ&#10;EwdrLAap3H1mWUaeFWRKkauMLMsccV2jxuzWIi0pUl3Xrd8Ic9uQDMBYDdo6AlcjMNr0yASlVIOx&#10;c1gjlQ1RV1wrStVGh4iSHZGcQojQb4MnZOnOehoyLEeCdHB8zLOLcy5WWy6Xaw7nc7Jsi5DOr+dK&#10;8tEH7/Poww/59VdPUVI5JWjhCMbqqkJakbzu1JkT+pg4x8LHg4hezceRpsidOKb9zNYXioZAT2Ck&#10;pW7ICcLnX9ZCVZW9mpG/dn/2h3ssPA+sVQHg0Z0/SnWg+33nco98CNmwqjY5anDuH8xmvPXwPpPJ&#10;hMs3l9R1hZSCF6sND4qcWZ5xtV5TlTVPv3nG4mDO2289IFcZRbMX3fW7Mzck1u3iJ0cKYXRNta1Y&#10;LTcYY1FFxraqWa63LJcr6sqQ5TkqV9y/f4/jo0PyLENJga7rJudQe2PrffXR3VjX9qJCAvBoy39n&#10;uvjPJLSYu5qlAUxLxpJlORcXV/zH//zn/D9//ddopHs+YIwjknMrBGv6z8GMrvnq+RnFdMbknQdM&#10;pCATFt0w4262NVZrymrL4ckh33rrHtN/92/52S9+jlagJRiTk2U5Bo1oyPkkUZ2fPrD4JqrW+wiP&#10;Y8Kd8JyP686OhNrukLQtLy959fIFJye3ODw4QakcJTOKiWxJGpXKdonArUAKGrIryWePvuDR55/z&#10;P/7B/4C2Fl1ryrLCkLE4OSXPcudXgJmUfO/4lE2t+elP/pHDF+fcur3mYH4E0jKdFmRXltuHC0Qm&#10;2eoaoRRCKKRoVoRw/t/Fp7LZp4r5/ID5bMGTJ9/w8sVLrpZrLBlWKJQqyPLCEe7pGmMNCLdXPAGq&#10;JwXyK1QguAlnW3cepPLCjsCGRN4Unp/9zyQZK2E0xuiGWCHIDW2/RtD/nuHn7jFxr4tbDZggt0o8&#10;xwyfDYZEI6n88KZ5z1CuGz87jWOo+Fzq7ZsgNh96zc53CXbG7Sa9GclcTorBfFlK1ewv589igoO4&#10;ByBFGhX6xFEBfrTRRhtttNFGG2200UYbbbR/7TYC4EcbbbTRRhtttNFGG2200f4bWKqJfaihFDrA&#10;a6xM5z8LGFQ7bxVsgs/xyoqxEq3/nLhZ119jCpQSPyiOme5TrO4x+DNWnPbf4T/rpo3w8bUMjXfc&#10;+BiTDYTva1XJIxBiX93cP7C2PQb4rtnqZsAlfw9DoKYhNvpwrLvPMFgrkmviurXpLb7ncIzjz01d&#10;XwwO3Qfsiddx+L6wIXII+Jy6pnAPhQ0BVVW1YzoEMks1Pgwx7A812A/tx3B8hwAb8b2G1xarGQwp&#10;1of3lwLsp8YyXuMxSGsfqPcmQPt4D4QKBeFnx00acaPvEEFASmXP/9s11rhmQNMoFD1+/JjPP/8M&#10;ITImkylerUZK1Tbq+HvMsgyDbYBignJd8fiLx3z26SPeXFxhalCZQgrZG0c/D06pR7TNtENEHuFe&#10;Sq07dx99f6GDxupwDDxQLkVU4cdP69oBDqRGSMHJ4Ywf/uH3+cFHH5ALy6pcU9cVtgE/1Rau1itK&#10;U1MrweffvOAvf/QzHj25YGtAZg78iLZObcsKZkXGH/3RH/FvfvhvyIuc5cWF+/7akwoo5osFMi84&#10;vHWXk6xgebVkef4SJQwK2zZPZRPXILep1pitprAFVVVjrOX52StWqzWVNmhVMLnzkN/78Fuc3nuA&#10;yHM2Zcl2vaYs64YIwV3nENhtSHklBKKngAb9Rlk7qKoW75eYYCac/7D53++JGATv1d1295hJfr8D&#10;7XT7vG269PftATyZ6uKATNE10u+CjP06zHzcIlQLAml9S9MojLE7in4pUHI8F6l7sVFzd/gagURJ&#10;qI0GIRFo5rnindu3OD2YkkuDkobtakO12VCWJav1hkePn/Cmguntu6ylQltQWYFVEimnZAKUdPt1&#10;UdYcP9xSbjZU2y26Lllu1pTbCl2DMBvOVlfMc/jhH/4h3//+d5nN5lTVluXyirOL15y9fs2rl695&#10;9fqCq9WWq8qyNDn58S1Ojk6YHx4xmc84PFiglWRZbtk0qtKFytPrrWl21MYghMJoQ1VWqEaJyjf5&#10;t/7IOGRGlmVIIR3YxbpzU+HejwClnR+TgW/xgIfwHPVgJq/62GojBc2S4XlU1w2IRBApK3s1e3rx&#10;bAyyIvrMGEwLtOqXfrzCWGdfPBTHMyk10VCVLoxr47Mr3i/hGMYxVPwdXpnO+/fYN8SxlVNAV60K&#10;XFXVaK2ZTDLA8M4773B6epcin7DZrFFZA3LNc0QDFAuJd7z5s206mVDVDuCTK8VbDx7w9DdPOT8/&#10;Z71eO2KVPMdi0JpkDN6efQwrIg/F/eGYpZQz/RjG4LEhAp04fgrXcwws8v8uy7K3pry/ixW/U8qz&#10;u8QmHbA0XEetD5YKxG7cGcZqrlE7rRzsCYGElC0xSIoEJp6nWHU1BQZOgVpSIOTUz8O4uE+kJlHK&#10;kmWKTGXkecbV5dYBraREW8tyucbhISTWeDAZlGWJRVPrmjybIJDMZnOyPKcqm+tpjsg4xkzNVRgX&#10;74uB4zFMEbqliKr2EdkMgXp388sOtBhF3livSB74Peej0yrPiC4XTuUy8fo2AVAsBY5MjpUHezZA&#10;g+6s+JfXV+Kx2gdA7+cIIqm+msq1h+anf2/0oDlDquND13TdGhvKqYfqC/EZtKuGur8uEF97ypcP&#10;vbc3J3YXsJR6Xe8+xM3PhtT33pQIMfZV179e9JR2Q8VDD7pKAXtTnxvvmaGxucl97yOg5LcY+7jW&#10;kFqnYZ1siFxgH6mDlBLjFZplBySUEaDKA+hbQLcUTX7j48eKyXyBrSzSyuR4h0RxYS5ljWmJ8Vrl&#10;4ib2iclv/Lkc5utexduv1dCn9AjM9hDE9Ma+iYWqqmrrVjtjOXD+hmQHvfijeZ0nMHGfJXvnURqE&#10;lCYHGiIPGppzpVxs5kHSMfAqrvvGMUMcD4Wg7fDMQliqskIKw89/8XPmhwd866PvMJvNubq6SuTp&#10;u3G8lNKpafuzVHQEmrXWzOdzTk5OuLq6YrvdtutBBuQJ6/W6jc998jKbzRzZk1eMN4aiKHr1tpho&#10;dpeUx/RITsN4K/RFN/FhNlDtHvKf8ZnhSZHCWpKUso2DF4uFA/03wPgYfBvX28MYNo41hur44fVI&#10;5XKig4MjTk5OmUxm0KhQSyHRxpEWTIoCJVW7r/Ms5+DgkIODAweQxMUwbih3/RrtNXRkwnVdg7BI&#10;JRsAfTOHiWceu+NuGsB9UJuFHZXz0Memzig/H0I4IhGBxRgR1GhsS9KyGw9ZLIZ8MmFycMj586e8&#10;WW1AKmoDxgqmkxkYy+Hhgu9+/BGfffUE2xBOKKXQAgcUNSJJtCLZrTuH+XgYg/lrSuVoHviXItpz&#10;49D5OyUVjvGwRkqFtRIpPaGXV1AvkLLeyXG8H/K5dljbkDLr+Z2QkGcfqU7sE119piOcdEedaQDb&#10;ltoapnnOndNbYDWXby7ZbrdoDcvVmvVmy/Pnz3nx4hXPnr3g6OSQg4M5J0dHDfmir5/YJLGW1hoh&#10;LUZb3rx5w2q5Ic9yaq3QtaHWTrV7vVpRVg58f/vuLU5PbwEGIcFYjUUnz/rfjsiiT9DRIz0IXxEC&#10;4SMV7vbvVsm8ySVwpDh1XTGdZqxWa/70z/6C//Snf8ZSa6TKUChs7WqgVgowzXkSnqdGUlvLl0++&#10;IVOWj997iPSq8qbxDXKC3pbos3PmpeWtO7eZ/P4PePbNE2RbxwbrAdr+TPZnjxRgbJJQLSYk3zfe&#10;KXKMOOYPa0ZxfOhITS2ZyqjqEmNrvvrqK+bzQxbfPmp9vUWy3W6amppsyOSkv6iW8DLLcrLMsFyv&#10;+cu/+S+u5nRygjECaQXaCrZlhShrVFa0sc80z/no+3/A2eWK52cveX+tMTZjPivYskLXJRqNykum&#10;iyPWxnZrRnTn5bbcMJvOOL+85PPPv0AYy50797hz5y5vLi/4+uuvWW8Npw/fYTqbNUvI+9waIV0N&#10;Oybg8QuzT+x0fb64kwu0NXrVjh3ReRwTF8R7J4xbjTEILJlq4gbNzpkZkjyFBPl9Evd0Lafnx8Kw&#10;K/HMvyOWjp+R2H8xyVeKnCdVD0s9Ux0CgYt21Q3nQTvxlgjPYpEkzovP6qFbTj1r6ggjRY/EKD5j&#10;4zMyJr2IY/F/aX1ltNFGG2200UYbbbTRRhtttNH+e7ERAD/aaKONNtpoo4022mijjfY72k0f9vqG&#10;c//g2DfJiaip0ltKfWtIETL1QLT704Hawsap7uFrGpCeUrA1gWJR/OB9n1qB/5kHKYXqG7EqU6qx&#10;L27ijxvGwqayuAk2/MwUID6cp+ZfO82X3bX1laxiJZ4UKCK1RmKVk/73uwa8fYDj8KG6b+YaWpvX&#10;NcsPrTF/jb6pdVjVg96aTa3BffslBXhONUjEIJpWgVMpiqJomzTbxucEeDo13teNbfjdMWghJllI&#10;qcD31JETQPX4GrzqWqrpZAiYPtyIOawaGAPVY6KDHgAmUEXy740blmP13NQeTpEjpEDt8b0NKd/5&#10;RhIhnDLocrXin//5Z2zWNfOD42ZPglI5jaB1O8Yt+LFR1Ki14cmTZ3zyy1/x6uUZujatQgPWDPpZ&#10;P4YhuC3ef/EcpgCc4V4I13C4jv335XlOlmWsVqseOLNrTLJkmaDWNVNV8z99/9v8wccfcHo4pdqs&#10;sday3qwpL9cIYVivl655dDrn+bMz/u6fP+VXX1+wFQqkRamcdekUV6SASSYpipyj4wX37t5CYNCm&#10;4vXZGcs3l9w+PUWojPV2w3xxwK27D5hMD5Aq4+rNJV9/9SUvnz2hZk1tLKvVlkWhODo85PjoACR8&#10;9evPuFqtKWaHvP3+t7l99x4Hx7fQMsPIjFJbNm+usAIqXVNVtWtOdt4z6dPi/T1E/pE6w4f21ZCC&#10;a9jsPqSYFTeQx02iIRnLLoizI5XpN2TT+50UTrks3IOxb3LgNtf0Jm2oOtsoqHj1mSj28I3t+5TL&#10;Yl8Z3kunIO7b1FpZG4yx6AiMHZwiNL2MzT0IJJrjqeLu0ZxC1Aij0bVkMlGYSrHZGp4+f8kX37wg&#10;P31ImRUYmVFbS1nVrtFdGzIloVFeF1Khswn50ZTC6UchrKXcbh34XGtMteT3P3qfH/7+9yjyjLJc&#10;sd1uePPmDeeXV7w6u+T5yzPOrzZsTMattz7kzvwQNZk5cgMBldGsqhJlDBaBVNmObw79DI3Ss5AS&#10;iwPT5H5uAsIeXWuMaAA9SqCyDCWcit1s4uaktBVFUSBrN46b9RrdKFuHIO8hNXWvRNZOSGK9OnVy&#10;3SoiToqCjSoxjdKcI+yQ/XuMYoJ4/abArPtAWkPqwXEMmQKB+vdpY5q9ZAcBEPE1xz4jjHdjIHwI&#10;fB8COvt/K6UgOBOkFNS1U129c+cOp6d3ODo84upqyXK5QkrJdD5jJiST2RStNWVZUhQFWItq9nFV&#10;VU6VW+ZoaZDGsDg8RArBy5cvWK1WLo6Xku1m6/agB14nlEZTDajdfdACWnpjJvYTDvkx7AHM6RpW&#10;ZdO03XzATly4D0ibIiDr4jF2SA9i5fghco849wjP8w4A1r+GEBgGkOVZq/TersmADCC+7lTMEitH&#10;pYBHqTzCvcSQ5arxC65R2NLEcDYdS8Zj0c2jRHlvIQVWStZlyWqzIcsyJpMJr8/OMMZSFAW1sdAA&#10;zqy1VHVFVVYUizm6NszmU6zVLj8TToVOIAPcRNdAHSr9xmfoUG6YUu677t9DxFtD+VYMjgsJQWyj&#10;drgLjCdJOBOqz+2QFEC/YTsAdyZVHY3BJHKLob1pGtCprrdORbVdm79bg3YKECKEIwAQPiagn0f7&#10;o8lY098jgtY/yT3A6HjttkDY/q53Y+rfajxYo/mtCaTRo3EeyqeHGtpvCkbft86GCOdS53wMkt4h&#10;i7H9e71Jnay3Hlv2BnrEAsaG+XLgz+lICuOjN6Vy6NdCpzLeKRam6l4xAC4k7em+I02GlQKSxPM8&#10;tIb31W5SeeN1tZh962MoF03l2PG6Gq4f2QDbE9wbogVjW62xBmShdtQ13Wc7hWOn2ijda4WiKqv2&#10;fAlB1mHdIVSr7pHj+DNPayaTCaqJmf139upK4TxaS11VrNfr9nV5Uw/yIPUQPBvHEUPqjamax1Cs&#10;KD0Y3vuN5jVtHaYBVGlroVFBjetB4djEhEcp8tKhvHaIXDEkXvOK1K6G2sd7pWJrfxaHsXZICBsC&#10;upTKnDI1Luc8O3vNF19+wbvvv8diPqWutk511po2Pk2RlbZxl5CNQHMDHDUGXWuKYsatk9ssr5a8&#10;PnvtYjAaor6m1uoBmVIIVJZjjG5V3rXuiG2n00kTT0ukVAihkwQ2bn/Y1relCJ48AH4X3Bbuvfis&#10;F3TTLZr6tVeS9361U5uNcy1f/w3XXFEUTCaTHuljKr4NY+eUj0vXYh142HoiqOb9R8fHHBwckeeT&#10;Js7XCGVRQqCkckrs1qKsIM8LFouDFvzuwdO29dm7dRqBj+sj3023Fp2/sjt7OCSZCuumniSlHR/v&#10;J4Oa6hDhREwW6+uK4bOHjlAkOn98rqO1myMDx8dH6KtLPn/ynLcfvsXicAKZbGI6i7CCjz78kO9/&#10;7xk//fVnWGvQxmKlJFNZC+bfOZ+C+MfLeLckzcbVC73f8c9PrNU7dWjbFRB6fhkgy3KEsGijwRpH&#10;tCgFwkBmTeCHfBhryAtFhnLg9qaOr1TWfAbIJg5w60NjrWiJbUIflio97QLkE3m/ACtsA4YmSco8&#10;neTcuXMHhOTs/Awh4PPPH7FarTBGUNeGg4MDvvXhBxR5QVEU7ZkT+oJkfVLbNk9XUmCNJVc5m6pk&#10;uVxzfnFBWW4wxp2Jh4cH5Kqp0TTPUdSA/7wuDo0wvr14PIzheiFjq14dAmq7ZSWbANMRlzTPMZXz&#10;mUrCdlvyV3/zX/nTP/tz1to43y5UQ34DUim0deQiQrZ0jQSP/Kg1/PqLJ+RS8O7dU6YCCmsohKDS&#10;GjKJJWO7rTDnZxwfzJi//x7nZ27uMpW3as7W6qDm4b5PKdnEQukYLkWmOJRnhf7G/98/lx1S0vbk&#10;HY4IRDevVVSbDV8+/oJ79+9TTKZsypLN1pBlksPDI7Q2bDebtvYvEMjcERspkVHkhu1my6NHn/Pj&#10;n/yE/+WP/7iNOYSE2jgyEVUbhFQU+YR1WTFdHPCd732fv/vr/49nL17w9t07lOslVblBaI3erlit&#10;t8xFRj4/YmuMO6+FRaCpjfNRQgouzs5Yr5Z8+4P3uHXnLouDQ64u33D39l1evVlSzOZMZ3PWlSPd&#10;NNZgkSiRgbQ7pEKd/7cB8YxtY7HuGTotcVP43Dk4cdtnUDFh2hDpZrcGQvX4sC4g0L5eL4PtZcNc&#10;yROKhMTKJshn6D3r7hMshWegbL6iI/XpfPnQ8+k+kU+fACOuldid5x7he4ZqWGHNJn7Om+7BaEbT&#10;+yYh3BmCSBLS+dcn67s2jN/7RB3JHC4iAbG2e2YBJPd93BMxROTcq+HtIZ8bbbTRRhtttNFGG220&#10;0UYbbbR/LTYC4EcbbbTRRhtttNFGG2200X5HG2pgTTH3x4BS6LPApwA+3kJFRaVcc0/M9p+6Bvde&#10;gH6TkW9SDB/A7muKDRt/xL5m+eh6U02TsXoWsAMcDf9OK+LZQfBGWZZtA1/YeBQCBWKwfPg9KYXO&#10;WKVkn/LjTZSzU6qT3bwMgc2HVZj639eosibGbwhcFl932Cjr5ypsTk1d39BnxEQHu4rHwwDv+Hti&#10;ZeWQVCHVBJGan9S/d8eQHpjrJmr3qXv0vw+JCuKGuJQi+z4F2yFAU7h2h5T/Umpgfl9XVdW7ln0q&#10;R6nfD81hTNgRq9bvA7rHezsG5ue5A2rWxvJPP/kZlxdrjo/uYFBtA63bC66JWErVNiW6L3LNlReX&#10;l/z05z/lxctXlOW29ZsG0zY7+30b+uoYELyPUGIIKOFVw7zSiv87bpz3Y+kbk1NNV9AoWGPJpOXe&#10;yZzvfvg2337vIUJvMdsKU9fU5YpqvWZbrjG2RmQFXz1+xv/9V//AL794SSUUeTbBWo0SOSoHkxVU&#10;5QYpFVoblhcXZEC5XrnxVRkyyymrktXlOW9WG6wAIwRXmy3TecHR3bf41vEt3vvou45YwFjKsqRa&#10;bZAYJJqq2nL/w+/y7nTB6d27zA8PqLRlU1bUjUDHarNB19p9fqMsJRrwdCPfsqOgG649v+/8/O0j&#10;oRg6k8K9FM99+N3xXo7VYod8UQiITINO+v/vq4v0zwkESeVaKSU22O9FUbRK8UqpVtE9dYbEYxkq&#10;NnsCkdC/9Zu6gnmxFtsqx1inECkM2phexNKOnwAkVHXpwLdCIY3mZDplnkFhKzIk1aZkVVXU25rz&#10;swu+/PopVTZBzeasjWsIzaREEwCDkI2CultbWZZRV7Vr4lSOaKMykGcF7773gB/+wXc5Lixqu0JX&#10;FdtyzXK5ZLVecX75hpfnl7y+2vD6asv8zj0O777F2kBpNJhGGV1Kaq3RdeX2rm0a7uWuz+01jwvR&#10;Ku6IhuhAqG6crXEw7neSAAAgAElEQVTgCJVl6GbBCNmAErCorEDWBqkUWbPui2JCVZVsy22rjhQr&#10;OA7FvFIKB+Bv1kdVVa75XCqqBgi5Xm9QUjV+PPTRJJWT/R4L46XU+RDHKkNERNepHcf7M1S0M5Ei&#10;e1pV82Y5Q3it4Vh5H28C5VI/Bz0wvnbN/KZRR9cNSGE+O+D46JT57BAhJJeXl1RVRVFM2G427jOU&#10;JMsyiqLoxcX+PqXU2BzKcstsNuPOnTv8+tNPuLw4Y73cgBQoPEApb4AGIKTYJbHx1BZJKS0/B7IF&#10;EXU5BntByR4U0n6fcT7E+xPvOKQULfgkBD/HcciQgm0vrrJ9Raj4c7yPSOVw8XrZaXwVw2s53O9d&#10;Ay1t7Bs2bg/FH+H+TakXDylydXPpAEGiaQrXOgCw0Y1xStk6RTaBhbKsnVpjlmMQvFmvmU6mzKcL&#10;lMp4/uIlKi+giTestUync7dG0CCc+qwxNdNpTlVvMUYHWOMOcOJzhZgwbAhomgKqhv5gX/6XGoPd&#10;XFIkVelDkFuooiki/9H6LBhU2bXYnv/u1sNuLh0TcoTXHvsdD0L1gNM4h/P1iYAPZSf3vKntyz/a&#10;c69ByvT3XNvJjyEifQjiJg+uiZWC9wGDd/NAWh/n58qBbk3PD3rF4TDnui7PHRqTOB9N5ZBDr039&#10;e0hZLlWH6X1mC/Dq0EvXAR5790IU19pdcrFQiS98ZweEF9eOmbW7Sn1DpH/tjSXWW0zwE/uN1HoJ&#10;fx/WnVIA430+PEXYcpN65HWEQEPn376zMbU3OxChCIA0solnaefW57hh7NpdV7NXjAEDqiWuMW3O&#10;65XO95EJ+PPYx1R147NCIhzZXLAn0LHBYonrsd6vdaRdwU3DDoAqNZcx6CmuabSA9DifC2LRECwX&#10;Lu7QB4Tgcj9WPTXpJnbyteShdRET64T7Iybn6QNIu3WwL4cOa4NxPTQmCRTBa5US6G3F61cvePrN&#10;b3jnrffYFIXLzWqDtQIn3mvSZKNB7tweBrjakBWKg8Nj7ty+y2q1Zis3GKvZllsEss0BJ0XBpCjY&#10;bpwiugOKd+QYbp5M63fCen28b1y+aXr16r76e0e8GpN7xmSVENfy/WoVAaleB8wLawxxDBGe2/4e&#10;pJRtXhjXYmMig/C5RnidcVzbrj8r2tqAI/1xAN2jwwMmk7wFe6tcIAVYqbo6Pw78PimmLA4OHaFd&#10;CLq1fqx1C+pv4y06gDoBAUv7pvZ87zZ+yid245Y4fwdIS8N5Dp+BJIms2lpq2lf3VJqFQMgMiybL&#10;c07v3uU3jx7x66+eMJtNmeQZtdZkjar6VCn++N/9kI2ueHL+BpUplpuSbVWhlKsbxLVcIYVHhPbJ&#10;EFzhAakUVVWj66bOEZwPu/4mJM9t8jZj0LqmyKdo25ExCCkRtiPc0NqQZW5cnOq6O2/cz5zVumoU&#10;qwsH8NcVVtuWQEopSZZ5/24HFX2HiHx655CwydzLkfXmGGupa0eQcfv0FsZozi/OQRgmkwnbbc3x&#10;8QG375zynW9/izzPyPIcrTVa1zhFaZFWbm5qLOv12tXSlKCuDLWu+ObpM87OX7M4mPPOO2/z4MF9&#10;7ty5zWI2w2qNpKnfCNkCaYfiyKEx6b9kHyl2CB5NEfWK4BmW2Kmv27okn+RoC3/1N3/Lv/+T/8z5&#10;aouQirzJwXUD9BZ4JXeCvSh6V6ktaAS/ePSE5WrDBw/vc5xn5EpRaUOmnJp5ra2rl8uKw8MjTuUp&#10;FxcXbLdbZvM5VsJ6uyJgrmlj3CFiqiES430xYOxH3NrQvXO6932hfxJujqVUbMuK5eUlT558xYff&#10;+hbT+YTNagNIR4SoIJOK7XaD1nX/+ZaFSTFBHSvKasuPf/xPvP/uu/zeBx9gbY01FqkyMgSiIahw&#10;QH0BW829B/c4vXOHb755wsv7pyyKgvlsgrKGWa6oy5LV5QVHi+Pm3NAIHzsLCUIhhaTcbsiEZLFY&#10;cHCwcESOmw1KSvK8IJtM3DM4KdjWlXdeGGuxRifrckgGgc7hNBmj95DneuKU/eTbMVFeFxeaaA/1&#10;spL+GpICa0UPeO5rrFKGtVQRPGN2de42ThcBSNv7+SAni/sU9uUV3TPobuR2weY2IimLxm7g81N7&#10;Yuh5J7jnQx4ebgNiGhFMV68eJ0TPf3XPKUzQS9H3cpYhElbRig90cRA9sp24bhbWbPY9X/exj8sZ&#10;ruWgG2200UYbbbTRRhtttNFGG220/+5tBMCPNtpoo4022mijjTbaaKP9jnZtc3YAgoO0EvKQglDY&#10;gBmqsMZK2ylgvf99qCzoP7v7rvQDZW9ewSMEm4QNvKkm7iGlsfgew2uOxzEEBg59bviesDHU/3+3&#10;6Z9k02z4+1jFZrfhe6jpyAHRUk3RqXuIVXh35759h/+maNV1zQX+mrvmBnbWUHi9qbGNQR6xos3u&#10;eurWXdi0l1KKS+2J8Hfhg/6UitCQhYDg8P1hk2W8/uJ1ObSfUyCWFDggBrLve01qf4UAK//+EEAV&#10;75O44TT8ztR3xKQT8dqL912s7hDvoXjOw7FPra2UKnYKbLS7n/pz3I0TjZKWe2+e5ygp0XXNp5/8&#10;ikePHnN4dIK1obqcaBWZUgqaSmaUmxW//tWnfP30a7abpQN5KQ/4cuotfiuGKmu2UaoOxzal9Dqk&#10;pBevBSm94mfUEB8Bkeq6pizL9r1146exTvlUKklZlixmcLyY8eFb95hJ0OUaqQ3Li3PWVxdgLDmW&#10;0mq+fvqEv/z7X/Ljn3/N2kqsAulgsxjqRnUEUBaRC6zU3LtzFykEm+0GIRRHR8fkeU61vuL46JAa&#10;y6tvnlNoi1UzJge32BhBZTMo5gjhwM4HRxm1tmy3K4TVSKO5fRcsilIItqsKbZ0it7EaU5XUugaa&#10;RiYTKHw2DbShPxhShk6NcbiHPQAtVs4LPzMGMoa+M6Xkdp2qYx+MJZOqPu7PriLs7v7HNcW5ttZ+&#10;I3rTyO9e1zXYO4CYW9dE4IS24UqbpuFul6zFt5amVBrjhsLujhtFJnYVhFN+ylqDro1TeTcarOZg&#10;mnG8mHJQKGaZgGpNWa1ZrlZcnl/x9TdnvLq8Ij99wKrSGKVQ0incGCzaA/ak6zKUHnRY6yaecKrE&#10;5XbrQADK8u0P3+HOrWOyakMG1OslZblmvV6x2WxZbSteXS45u9qSHZ2QzQ9ZVTUbbV1TnqmYYFug&#10;im0a2YyuUTIDxA7YpV0zgGjmR2YOMGSsQFqBtbKNI4wx1LpGysw1YgqBUE79KMNizQRjLBooJhOn&#10;tAiUdY0Urom8CsBDWZ6jGzWgcAZpmjP7jZxO/V1lGao2GKMbdXHVqo3LLGsUu9OxbwqIF//tG3/9&#10;OIZgmnjfxvvXv98DO2rdB9CG4KF4H4sGmLOv+TK8zhicHyvh9WIK32waEHGERELaaNeuLjrCidl0&#10;xtHRMYeHx2RZweXlBVVVsVgcMJvP3F4RgrIse2QGWaP+3hFauMZgozV379zhm6dPePz4S+q6otYV&#10;xmiKImvnWwqFQSdjoF5s4r6wi2ADsJbFIpUfT9sDL/s58p/p94RpVDuVUkglmxg8PRetX9am9TPh&#10;NaZAOsY4kFzsY1NnspSSzWbTA0p39+18qVujXSzjmpgbjS1jUZlycxTF4uG6VdK9xp8NsW9M5ZT+&#10;/Sn1rtT/4/i08zv9uLs9X4UfE9nLV1LNve3PTHMv1iLznBrBcrNhOp1QFBm6qlktl8wWC9fcby2Z&#10;UuR5Rl1rjLHkWd4AsQWLxRSBRZsaa50iX629imRELDEAqk7ltPvyuPA1Ya4U7/Pw/EzlfimQ/M48&#10;Dqxp0QAZ4vOhnb9GGtPvPQ/48YrCfs78NXbENJHfDT7XryOtdQ8NEBJYSKmQwqI1VFXpYvJ/oQ0p&#10;XQ7VX1LzE8dfsV+OX5sCR8efvw/onVJN7ucN5loF75uQqwzVUFKfFc7PTjyR+FnsP+L324AYLFRF&#10;370WXyPxZ2gE6rhGBX2YEDCdN+7WCrpYSCk5mI/HgMSUHxya95T/TdUOYqLHobrEPhD8TeuRvXMj&#10;AlTsB68weL8pcqFhAFA/yp9MJj1F6FjJNlwUnhBLStmq36bmoj3Tgr0Zg8DyPGcymezkZ20NoDkX&#10;QnKUVM1n6F5TSq3xuFZVhda6BaTH52hcz43voTs70qSMITgpJEYNCcjiv1NjGd5LKq5N/Sz0LamY&#10;O1U7gjT5SujTPAmMnxdrDVII6tqB6FarJb/65BPu3r7PdFo03+OIo7S2bVy8Oz8GawSSGFQORmtk&#10;Jjk4OuL09BbfPPuGutIoRQ9g2J3zfWKwqqoDMqdwLmnU4FXC5/SVxOO965XLwzp++LtuTmXyHIxJ&#10;FPvzbnvxWrzXh+YqBsLFserQz2Il7F7O01yNrmq00ahMcnh4yMHBAVmmmvs3YF1tLs8KimLqxtTi&#10;wPJHRxRFQa5ke2+etCfMG1I1mXjMpWruwZgWVD6014fIQmKy15BsICRECEkGwnptj9CoWaPhWhl8&#10;niEVmVQIDKYqmcwPmJ+c8snnn3M4mzDPc6YnhctNlMDoivkk4w9/8DH3LpYc3r3Dp188bknYrNk9&#10;Q8Jx7OXiTX6qlCIv8hZoqLVBKXENqWN/jWw2m7aGEOapHnboiJZEU7cIVZMFSjY1JQRSSfKscHWH&#10;usQYgTZ1M55Zby0P1QOHiG72xWsxeY7W2uX00sXj8/mMO7dPAcN2c0UtXD5+fHzMe+++w3Q66dZg&#10;S6yhW4Xm8Ays65qqrtjWFbUxVEazXK6oyprlco0Qhu9/7zt88MH7HB0dUhQ52hh0Q/AY560pYPZQ&#10;zHsT8qabxM0x4DeueyrllN1zBev1lh/95J/5j3/6F7w8f9PWg8PnE/G9JGsU0s+3pDSaL5++otaW&#10;Dx/cQx3OsUjEtiIXlnxisKVEa8jznPl8QTG5zcXFBdrWbE3Nm/WqBb97H6u1e5aQytnj5zhDz5ZS&#10;4xn7I7GHhMqPjc+HXR1TUuuax18+5vDwiHfeeRcxFWw3Jev12u3hZn9UlWnq2h0BazvWMuM3T5/y&#10;i19+yjvvvEuR5+jaYnRNpgRa0xAUOoIarQ1yUvD+++/zeLskyxV5Ljm9dcLq4hV5llFdLRFFiTC6&#10;qTE54LsQ7rMyqcAYLs/OyaRAao0ut/zy0afo7Zb1ugKRMZstMFZQ1TW1rtvnqw683vkvf76HvmCI&#10;ZGqonrjvDE3F2fH6jJ//pfKAVG7mfWIqB3NkqAH5YfQMMJW3pJ6LTxoiAbeGLWniChJ5S/rab5Y3&#10;cG3+F8ZwMSlpfE3x8/Ywfm73U7N1w/iq9YOJcfN1mHS9wew8Mx/KnVLERjepBUghRvT7aKONNtpo&#10;o4022mijjTbaaKMxAuBHG2200UYbbbTRRhtttNH+m9g+pR+gp0I3BCj2r/MWPqi9rvk1pYIeKvPs&#10;e1/qgXHcfBF+Xny9KTUp/++wiWu38dpEalwkFXJTTUmpxqu4iTLVYBeOYQqo3zWWiZ5KRXCV7Pbq&#10;7oL6Uo1AQ8roSdUAkVbOgFiBVTTs/roZz4y4ET2+R99YGl5LH/zUb6CIGzTCf8dreUgBOwZ7xsD8&#10;cO0ONUfFTZdx40+sNBxarG6YalxJ7c3Uv+M1FO+d1LobAtyHjZBh81nYCBMr36bUaoea5WPSipSv&#10;iAHwsbpz6AfC7/bNmylF1XA84ia68N8p35Lypx4Y7q7Pqx5LlMypypJnz17w05/+kvn8EIQHiHnf&#10;5veNcgpeolHxUoq6NlhT8+WjL/jy0SOq5RU0IEGpMqwVKKGaVsuh5j67o7AWg5CGlCrCZiel8qaZ&#10;ukapXX/sm6d7jdLButVaNw12CmsqhLCcHB7xg29/m7dPjrDLC96sVpRlxdXqkrqsyLMclRVcvrng&#10;nz/9nH/45WO2QiJx46OtdipJQiGMQQiFkjkYy2I25/1v/R7ZdEapqwYkC5kwaKuZTuZoU2GpOL94&#10;xS8/e8r73/4BH338XddUC2hjyKSkBtZViUGisrxRmnEuVWunIAVg6xoCoLSxGlp1QROo8e2S0MS+&#10;qAM59oEGfs+Er02pu6f9c5+Uxaupxz4ydW7215ZTL4utD5SQvUbgrvG3a0xzRBAOqBteg1cdd8rL&#10;piWMEBL3emjWoKCsHNFCnhVO0V2btnk39qmuMdGQqeZzdd36NqsNtlGNjckJvIoYOCU2IURPpTXe&#10;c1prLNqBmrQhs4bj2RHH0ylH8ykzBfV2w52TQ66uLnl9ccHLq0vMbEI2nTbjVmOMcCeqVyNvzndt&#10;aqduZg3bbUmRFQhrKXWF0RVK1Lx79w7Z+jXV6wnF7IC6Nmy2G7arNdvNmqv1licvXvLN+Ruyo1sU&#10;x6dUUmFqjQRUprCywBpacgnfRCdV1o5HCrBmm/EyAgROTVllqgWJeGUdqaRTtjIaoZszCafm5vy3&#10;jzdgMpsgyrJRhs/IJ1M21QapBFORYYxTV6yaBm4CwgNrGwW9Zj49aMX5KijLqvOgVmAMZFlOVdeN&#10;cqzfn/2zK25GTam0h/FMrOaeagYdAki2jY504GwPvPHKc2GTtiOC0MnG5aHYa1/M3IKipGwVizyR&#10;RB4RyxhrMYBsGqtBUBQT7t69x1tvPSTLMlarN6w2K1SekRWZWx/NWrPGsF6vKYqCoih2YjEpoS4r&#10;bt+6xeXZGT/5x3/AWE1Vl0jVqewhQFunei4agKEfs9Y3YHsKTD2lZgxeGtZhIg2WDiAZg3gEAoxt&#10;1Y4kTUOqMRihmrUsm3i4WR+tCnOr0dQRHMgBQisrA5/ggBto2yrXxrmYX1t5o9LX+72wYN0IaFMh&#10;ZNaRtTSENQLIlGzvRQRxmP8spzzqYhmBxeiqi6mQbl8nYqxWjRuSDfX7FOZSliL5crfTqQZ2zdhu&#10;LYWxZtvci2E+n3C12SKUU/LDGg4Wcw4WU84vLsmUIJOSclNRbTXZXGFpmvBrQ11rqmrLYj7l8HCB&#10;agBntanRCeBsCECKc6KhZmxPZKMCIoo4bo0B7iFpw03I7TwgIfR3O2C4RhUzzskFuwQbbXzZ+DIZ&#10;qr9aHz/53Fy3/ltY0+xD235X65+C8cqyrPW7pgnUpI1yNSTGCBefiWZtW/Nb11biPC+uc/ix2Qfa&#10;TKmat/NnvW8SrcJeqGG383meSAux95qSufJAY/6+603l13ETfwcQtYMAmCFAxz6gRkwGl1La8zGn&#10;VzpO+wrbI+y4zq+kcsE06Nom4+SUUp4HwMf1l1Tta2jsUvWj1DmfyvlTtb3Uno/Jf64Dh8R75Kbv&#10;i69zCOhzXW6fqhX179m2IF/naxyAytX71N5178kKHHgxxyjn/4dAJKnPCGsyITA8vvbQd8fg07Cm&#10;E35Gat34/Dyew5ZAqomLh+pK4dz5M6cDjbvxVErskJqGyt/x2IQgnrgWFn5PeIYNEWOEe9HndjGw&#10;yH+PH4u6rpNAn2S8OEhO6WKf2hhUo+qbScGLF8+4OH/F7Tt3KaXAKoFURQs4LKuyB4i0tq8Gak2k&#10;wios0lqKYsJ8fsDhwRFXy6venPp7VUphtN3J7Z3Sc9GuOTcuukew0J2Vw2Q84bpxwEGSZHv9PHHX&#10;r4Q+PiReGCLrjNVoYyBYvE7itezBtPtU0pP7VzjyN3emKSbTCUdHhywWM6SSyCYOUUogZUaeF64O&#10;qDImRcGtW7dYLBYIKairJue0urdnw7plPNbxHPg6kkQMEl8M7ZchYpMUKWj4PCP+vB1A5EANOfQT&#10;bhnI1t9K6cDhdx6+zcvfPObzr5/w4PSU06NbDoytLMJUSGE4OZgjJlOuTIVSkm1lkMLuqFjHcbRf&#10;+9KDMKXPTQK1b+FUij05hPt/GD+FAOGOYHK73TJryO080YPndvJ1GyFsMK+ipzLs8zj3O9sA30W7&#10;zpz68TDpQyoniF/bJ7BIP79x/rIhMfA1LgFHBwdMi5z5rODs7Iy6htPbt1jMHWGMFILVeo1t9rSv&#10;q3gCAO9jyrLsaiBKMpGT5vU5780WHC3mzGZTlJLUZYmpK5cv1XqQJDpFBLAPwH4T0qZ9pJ1hHUxE&#10;Su0tgZkU1FXNP/3sF/zv/+E/8fTFma8G7JDJpOYwJunQjdK2RWCEpbSWL1+cOQXz997hOJOITGJt&#10;Tb3ekuWKIlesNyUqy5lOCg6PjrDWsqxKVptlk483MbN2Z06YQ6aeGaWes11PmJom6xky/wxBa03t&#10;iSytYbte88Xnn3Nycoujw1tsVhtq49ZHVddt/OyuVQXj50gqtNZoY/jb//r3fPzxd/j+xx9hlKRc&#10;L3FUuk3MpyQYg8wytmXFwdEh55dnPHv6hOzebabFPfJcIIVlkknKekMmNLUQ1M0ZKJUiF4LFfMr5&#10;s294+fQJ77/1gA/fecjZi2dcXZyRyZw3yyWT4zvcvXvfgb6bqpGUTc7e/qxPhBSP/77n+ynQ9VA+&#10;NbQPUvXDodhr6Dl/lF6260prjZKg/HlsLba5d6L10p3xMklk4wlI/PP7MP/aRxQwtBxTOWNqvK7L&#10;DeN7HhrrmKhaIJJ1YE9eseP7BW0dZF9u2B9L0ZF+JsQRfGwck2bHccnQMye3jt15Mtpoo4022mij&#10;jTbaaKONNtpo/9ptBMCPNtpoo4022mijjTbaaKP9jjak+hNaq5yaeDibbMom3SQypNw9rLyVbsAK&#10;LVb1CBtF94El9j3QjxsHwqa5tnHepBoHOjD5UINdCGLwzYbhd/rvuWkjTvj5Q/MTvzY1b/FrU8AH&#10;oAVTpNTO962h4Dl677VdI1d2LUjTf388R0PXus/itbgPiG1b9UvVU4FKKa5dt+ZSTQ++Kew68EPY&#10;lJBqLokVzYea/cKfpZqxUwQSKbUh30CcApHHYJtQaTSlEJBaT/t805BaU9zoGjaz+mbmWFVsH2gg&#10;pSCTVnVON5E6kI8gV7nv7GzWUkZZ1pyfX/Djn/wTtTbMsqwFhSP7DeFho1Ce52yrGqM1L14+59NP&#10;PuHi4sKBU5VsFYrbRnhrnTJY5FdCNdrUHPt5CZtTU4BJ36jpGjplD8jplZLjcVRKtUDNrpnLNgBi&#10;mGWKh6dH/Jsf/B6nB5Ll6+ecvXgN5A4gWFuEklRmzbNXZ/zTzz5jXUNWFKAtm7pRmLcO6CmFIM8y&#10;al1jak1VVlTbElNbrLYI48COujYImbHelpyfv8Eaxa8//5K/+H//jodfvqA4POKDd99GGtdgvK23&#10;bnwbxT+vgBXvsY4MogPAt+uSYeXCVONjuOZDwHvoA2IVO7/Oh5oYU+dKOGf+TB1ShxkCeu3zk91+&#10;pVVTTJ0dKR8hlQQbgordd89ms0ZxSrDZbMiUYL6Yu8YvYyht2QAYaVUaXaOdU77TWjtAakxYI7pr&#10;6IHf2QOukQJhE82gCIwV5FKh0Zwsptw6OOBwPmdWTDD1ktpsQU64vLrg+auXnC8rWNyishaVZ1jC&#10;OdQIYRvAXrPXLRjh9tJmvSK3llmWcfvogB98+wPuHk2Z5YICy+ZqyWp5SbVZsV5VXL7Z8s+ffMan&#10;Xz8lO7nL4tYpyNw18DfnVIosY+jsChstXcPqLqFOqCxY1xWh0GBd186HNorJQkCR5ygh0FWNlIrJ&#10;pGjOUEueGbS1aKuprcVSk2cKmVkoS0wN2vtFY7Ci2ZO2f275c80Yy7ZRHXcgYdM1/rbNiDIJ7thH&#10;JDMEZrhp7BcDRMLzL89ds31VVcG1yGafcKPvSYGw9inKeaXneG4bjE07/0o61Wf3/opaWxbzOQ8e&#10;PODo6Ij1ek1ZVVhjmU6njeqTaRr9bfJs9r4lz3O2mw1Ga+qq4hc/+xl1VWGsxhgNhlbJNbwHrTug&#10;SZ7nSR8a/71PHSsGlzi/2+z+YLw8uDvLimZfaabTSS/OjmNc0SgmmYTi0hChyVADenw/PsYdyhX8&#10;WS5F952TyaRrLhdyMBexjbJiHEOZqBHb/943ued53oLvwnvyYxfmqX0gjU2C6nfiSTtErGR7hAG9&#10;OcURSxitmRSFI10RkpOjIyQCXZXUVclmvaTc1lTVFlW6PWh0F4sCTIqC+WxGXdfUZYnWNQSgFh/D&#10;hnMdg+FjMKgK/HQI8OnHf3Kn6TwFRB5SBe/554jgI843pCQJ8LbB/fX2UBAXxcDfPvMcLUlEN2dd&#10;rBVMai/+aX1oA0D3JEXuohzwyoFz6vY64vV2E0vlC9edl6nzI+WX/fj58fAQM2u75nhDFLPRMvPs&#10;xiuR7QC+G5+TAg8P3e8Q8C6Vz8bjM0R6NpQnx+RqYZw2qLyOA6SAbGP33bEQe+sIu2B1O6ikO7QO&#10;xB5gggMydoC7kGxxXx0rNT771t5NybHi16XqdzdZ40P1rH1gndRn7Ns3Q2D669UxCQj9GrVQ42II&#10;qZQj3cIO1j5No6ro1rkn3ZEIk1BKbfZwKr+rqor1et0qr4d1wzgvH9o3qbpnqrYTEzHFfiBrzuEY&#10;aJ96fQyIGZr7eP/H5G4hqWIMyg8JWsLX+c/w8Vyo2u5jiLDu4f/vAe3h+NxE6bMDtna5g/+c8Kyl&#10;IVITQiGEYbvdkgOf/fpX3L59m+OjQ16+OnNroclJY5/W+SNH0CNaUtNmvSmLqdzZN5tMOTo8pKoq&#10;Nps1SknyPHcEX0ohEE7xXWu2Zdnzy3met/fVzGJv7v14+d+F45MGcXZnc0wkGs6lr53H9dQ4tgj3&#10;6RApbKoG4/9dFAVlk9OFNZGwzhGuv6HacX//++92IMvZbMrJ8XFTj7CgLFnmYq4sK1CqQKmM6XTG&#10;4cEBi8UCqRqFYOnIr8K8JK6heYBg6gz21wFgGgy3ByzHOOch8Knfhz0ipNBP9uKOhtSreY8nkUs9&#10;27Bt7Ve0MWhM3GusceqzxoKU1Bby2Zzj23c4f/6Ui9WaN5sNh/mCo9mMtalACCZZhr265NWrC0xV&#10;O17JZh37nCo+p/vnjvPdnnSp1nWrAD/0bMATQYRrpYszBcZoqqoiz/MA/A1Sub1YlmVDBCU9RbAj&#10;TPDgVincOHiGI5wCtfMzeS8+SZEahP53qMYex+SCuO5ssFY2BAAdyZtofM9sOuWdh29x/959rBHk&#10;RYExNaauUEyenK0AACAASURBVHlBphS0JACaunI+xyt6hzWQXCmKLCPLFbPpjNlsjlKZU9VuzkNr&#10;Q/IRgRBqb4yTihlSJBfhWTikcLxb5+/Wb98H+S3i58Gth7qu+fkvPuX//L/+nG9evHYK7UKiZFc/&#10;iUnN9j1P8iSO1lgEjmRHW8tXL8+RKuODh/dAZEyFoABM7chYrlYbpMyauumUyWRCefmm+TzTOQsJ&#10;Sqrkuo/P8H316utir6Fng6ln0Tv5Xl1zeXnJ5cUld27fY7FY8OrsJVmWkamMg4MF02nB5eVlqwDv&#10;vssRRWZZhlSS7XbDX//tf+HOnVvcPjlCqAxTN7mkaAhipJv0sqxYzBcopXjx/AkHmaYuH3D71hGv&#10;Xr7EVGs22wpMyWw+xZTg+QyLTGK2G5599ZgP37rP/VuHvHz2BGMqpIRKVxghyCZTZosDtlWFtpa6&#10;eY7j/a1JnHP7nsvGZ2V4Ll5HxHSTWuG+elhMQh2fnYO5gKUXw/XWQnJdxcB1G/zxzwl1f/83Z2Qq&#10;Hk39e38Ow2BuLfaQyMU1nJTae4/UKiI+iYnRdp4V2+7ZUz9OYCc2a3OLAXX2uFa079n9vr4An/+E&#10;pAWjjTbaaKONNtpoo4022mijjfav1UYA/GijjTbaaKONNtpoo4022u9oMYP/vge8N2GF9z8fUqpM&#10;AeG8xYrr7nrAqfOFD/FJsrz769/X2PLbNAHva7pNNfzHSpmpB8Fxk6a/trihZAgQHV5r+HcK0B6O&#10;775G9H2via/dN3YNgX+Gx5bkWoh/lgLWDTVlD4HLUwQO8cP6WGEobpQcUskK594rUaTWRayUGjZY&#10;xvO2r4F8CHCa+v+QEmSq4SgGsu9bY7HyZgycjl8PtEDzUFkq3oNOvaUOgIZmkNAgpeyeuqcYDD/k&#10;e0KgV6oBaIh4I0XakboGv+5cg5pFCNeop/KsaXbLuFqu+ORXn3F5tWY6mztVZOvVafvg9843arbb&#10;kqo2rFZLHn32iBcvXlKuNs0FBGujBdxCURQ9AE/c/B7f2z4gZ9h87xuu/HoI91Q4774Z1oNM8jyn&#10;bt7j1T2KomC73jiFIQkPTw95584BVEsuz15i6gqjS0QmmE4PkDmUdsvltuTFWc3k6ARVTFienyFr&#10;g1Q5wiqsNE6t1jc3C9hu1jx69Ig//Pj3sOWG1erKrQlAC8nyasnVmxXnVxU/+vEnnC01579+xP2/&#10;/xEnx0fcPT5CAlerEpkrZNPYmNqrMemJa+5N+6/UOkr55PisswkwZKzUFav/3QSMsu/siIksrlOa&#10;ie8py7LmmsyOTw7uMu3zbF+JOc8zlJIcHx9z5/Y91ustZ2fnvPvuO+R5zvLNJY+/+oLZbMLVVeVA&#10;Ke31OTUYr/gYq3IDToU+AEWEzWZYp1DjLst2jXQ49cfd8wOElU5J0hqOphNO5lMOpzMyKbHCInN4&#10;+uwJT58/5cX5OZvsmGJxhJnM2Tb9mNJarBDYxm/40RJKYLFIFEoKpvOMt2+fcvf4kNtHB7x1+wSp&#10;tyAtuqq5uFhSNs3Il1vNTz/7ip9//hWL+29zfO8tKmTTbBc0Tlpa4M7QOk2tIaey5j7Lex6JU+x2&#10;6u7OLxtR0yr0CKecba1BNuMqhCCbTJo40LR+SDVN1llDUFTkBTbLnZochiLLqGrtxi1czwKnXt2c&#10;DVVV9YCw9EAFzn/Jsn9uSexOs/8QGCkGEu4jmNqnmJUCKrnrllRVGSk/CqRUybN7n5pnHFMPKaeK&#10;RhUuVp/350TrB3DxuwdJzGcTHjx4wPHxcfvdk+kEIQVFUWCw6AYc3hIGJEC/3r9lWYYBnj59ytWb&#10;S8D9zljIBvIA/7leJcr7on0x+FA+MaRm7IEwQ0A/9326R9qTipPDcUwDg9JgxtT6ir9n11cPEDkE&#10;P2+V2PznJdaUV7NPkQqlzr2qqtq58IAlP8chyUsMVkqRN8XrPAT0dPFZd954IJO7V5nMB72So7CC&#10;xWyC1Q4sPZkU6Kpiu15hG+CLEIJMZVSlRkndxkG++Xg2nXK4OHDqk1o7UJsxLSiy52MCEOQQ0Dil&#10;9BuqCIexZKoRPlwbIXA+9C9D8UIcK7SxnzA7ivL+7AR61yUaxKlBI4V0PqU5KcIGbve3bBSFBVjT&#10;uxcT7rVmLYS5jo9lAUTWxGa6Rhu7Ez/FKme/jQ0Bids1dY3vuElelvqufbWBfbHfELDVpgXLkzll&#10;KhcfIhgbAvgPAWyGVNVTMWqKjC78fjd2Yo/K3/6m/BS4NwVkGMojrdWD3xeCPPtgDq49m+w1BAc3&#10;ASHFeXSK0Mgr4noAbvd9A5/rXwOBtm7jU7FYD/Zrf+7iWF8HDMdguGbjAbfd36Ha43W1DmvjdWha&#10;X6GUckB2IRogs9g9lwLgtScj2mw26O0WxC4Jh8UpM8brOax77Kpcuv/neZ4Ey+wDncS1qjzPW9Dq&#10;Tl2xyXvCGCKux+wfSxspC3fnZ3yOh9cax84posZUHJxSr4/rGT6uiGOdIV+1T6E2BEyH36+Uaust&#10;/jwDQZ4X7e826y0WwePHX/Cdjz7i3fc/RAhYr1dUlcHADtloS97WxAhuLdKpRQuBaeZpPp9jtGG7&#10;rSirklBd3ec3xpp2fh1At6sTbLfbXr0vrs95cgcwO3nArgpoP+5NgbUgVe8ybWzg14kHLHafTzvm&#10;IQlhuE59jDqdTtsx1drFZwTjHJI73JQgrN2v/j6EIM9zTk5OODg8cH4CSaZyikIihGGST1FyQl7k&#10;TCezFkjpQGemJYWMFe1T50tIeNSucwbAqCI868ROnTreO/EZ19Vc3MHkSbiEbJSRezmo2K3/ENdo&#10;bZvD05A5uOVinCqsB0YD2lqUKliuS568eMndu3eYzCYAFMWU9WaLRDLNcuZFAcsNmcpa3+bXUHge&#10;7+x/KVEiAHqLSKVYORC6waKtaYgYbVs36nxVmE8ItHbA7fl83pwlGYvDI46Pj1mtlpxfnLW5grUg&#10;hUTr4NwV0o21tY7wqSFCdd+pks8Mhup2oS8PAbNhHTdeb27MaMgqO7A5TT3GE1FkUpEVExBQmgpd&#10;a5TsiIO11i7G1pqyLFtigKIomM/nWOvA9FmmoKED2G7WSCFhOqNqnhcY4891f873z6GYGPsmdc6w&#10;Lj4Uw+6PC7sYw+fOVVm2Y2yFiw0ePfqc/+NP/pQvfvMU076+2ZuJ6wqJ3cK5ChWvsY4oQVhXgzFW&#10;Y6zg8bOX1HXF+w/ucmtScFwUSONIlVarLVob6tqtu8l0wmI6Zz5boFhihHBEkUa73KohiAwJj+Pn&#10;oEPxwFCsGhPUXReTxs9vsAYtXEF0u9nw4vkLHtx/i/lszpurwsVlok8QKGWfOMXVxGqnLK5rPvvV&#10;r/nlJ5/wR//2h0hVgK4wpkRIHNGohbKsQFuQroargNXlOas3F1TlhlcvnnFxuWRFQV1umC4OyZQ7&#10;b3OlUNayujhndf6a7334DqeHUy5fPmG9WVJrTaVBC8HDd9/HSkldW2qr22dDUkoXDSdIk1LPc4ae&#10;98bPPsPzIPWMeSgvS+U2cR46lD978ghPquFf758ZmbpyazDIudo6U4JY3u/Fjhioq1MJsbu/O4YT&#10;0RuHrm451CNgB+rd4sZg7n59Vu48e4jP/JjwJll/xNWyQ5LPa67CxYGWneet2hi35mCH1HwoThgi&#10;ShuKncSo/j7aaKONNtpoo4022mijjTbaaK4WMg7BaKONNtpoo4022mijjTba72a+cTNuqo8tVvG8&#10;Dih/k+bnVMN0+P6hzwwBCqlr+W1A/Knfpa59SKEsfOh7E/BxqtEgbJSMAfRDymD+T6ieF87lPuWr&#10;lIUNiylAfgooHj+oT6mR+maZUAF+nyp6CpCTAmcMraXw597Cprd96pcp0ENqPYT3Hjen+t+H7x9S&#10;qI8bdIfWfarZuFWaUgrXcGHc+Mpd9aqh+QzX2T7weAwui33AjqpjoiE4HKPr9lnYgBEDGESi4SU1&#10;jyEge0i11jflhXMWf98+P7Rvf/XXi3DKtWhqbbBCUZqa33zzlM8+/4rpdIZUOVYorNU7jS+qmWMp&#10;JYIMa6CqNL/5+ilffvGYzXK9s7e01i2w3P8sVj8L969vGm7Hyw1oT9U3BnWnCA1S4L5QScw3Lodr&#10;24OTMAYwCGvIBLx9/xYKzdnrc5bLLZNihswsRmgMlVOGAl68WbM2UK82PDi5xWJS8M03T7BCkYmc&#10;2tZgjVNzahqlpVIsFhOMLbF2i67XaKMQ2rKua56/fElVGc4urvjq65dURmArw1//zd9wvFjwv/7x&#10;/8xiNmVxsGBb19S66hECxGpo4foQiEFFkdR6i/1sDGSMSWxC0Fq4TkNSleuIU+L1nzrbQhW4Id8c&#10;XkcM1u8+zzbNtTcn/XD71oOJdRMTZFxdXXF0dEpRTNmst7x4/oKT42OeP3/eqGa5c8gpvbvmfdd0&#10;TtuEn4wHAtDnroJw5FvZBT71fHej6FnXFYeZ4vbhjNPFlMNZwURZNjXIPOfNqw2vL1bUcko2PySb&#10;Ldho5+uFV0yzDqSpqxoL5FmGVIq63lIYwclizrv3b/PO3VvcPVowywTC1pRas95sefX6ks3WNcsu&#10;Nxt+8eVjfvTLz7j33oec3n9IaUBagbVurp0KOy2BgJRiUBkr5S9btT2jEa1KokApQW0MTs2efvM3&#10;NL5MorVv1DYcLA6QQrHdbvDdew6kZChy2JSCfDZju9mCsU5dSdhWPUdmErR2KmVSIjI3N+Fe8k3p&#10;Qrp9W5Zlsy4MRmtUljkyj0qjMtVTkU3FGm0TaAJcMLTW9+37GKjmfXB4HeG+SxEMxWdnSMCUUhgc&#10;Og+NMRivdBrEblLQi1GFMdRVp9j+zrvvcvv0tgMq6BqkQNqGWKX5zBAAbZxmWuQLurM7V4raVLy5&#10;OCNTis3WKezlWdaoz/cbTv26Cf1aqln4OnKHmIwgBmhpY3pqgmGs7kEMDtBm9gK5OiIVNy7GGMqm&#10;0R5wMWFwn7H/HcrvwrN9X/wjpcRo06pvhWecSSiGt2fYAMGU7anl9s+tMGbx31OW5c51pu5VSklZ&#10;diQQiH4TdqeMRZtXSqn25kvtvpECJRWZtBwdzBG2ZrPaUG5Klsslq+Wa7WaLzCEvpgil0EajsSiV&#10;URkDUmGA2eKA2fygUf+USOnGoQ7y8VB5NSRvCnOm0A+EuUgIiE/5m9TaDgmM4hwkXu8+Fm9zPfch&#10;rZ+zDWgP2/gF45vTxSCBRLOL8FhYd2+mAdnaDvTX/qxZBwFYB3aJbEJSpnDPez+lrVPFDRXrhASV&#10;ZZ16+r/AUoQY8b7B7wMcINYnzWavUnWaqK2dU/9d1jpCnkY1z6B3wLSpOk0vlyOmI2IvidN1gJah&#10;zwl9+dD5JURfyb6XN1qujWdlk9d4IosQzOXvtQMkpUFW/nUCenmSHThT47m/CclB+qzZBaWnLDW/&#10;qTm+aeyfBjT7rR5+R6c+HH+frwOJwTNIhB8d7Z9uLuJ73J2VmDhA9Ahd9q9L0fOBzne6GDTPcrSP&#10;H5VyxGoNQD7Pc9brNbrW2LqmzRgs7U3LKDZK1fXCOCTMn1NA8DDHDmOh+LNC8rsw/gjVvEPgz07O&#10;GtcjdgjL4vrKbkwRkpjGcUBc49rxPUFcGsek8d+eXCYGMrcEBlENdoikKsy/95HqhHGcJ4Nw126i&#10;uEs2vkYgZYajzRO8eXPFl48fc/fufebTKeWmomrzUkGW51gTEPgFfrglfPIEBnSAZIE7t6aTCUWe&#10;I6QjFsqbGkxIkjObzRBSYo0DptZ13YDDQ4Ih0ZBa1Q1ZVHdWxvXRTp2X1l+liEhjJWW3bsxObT1c&#10;h606abPXwxw0zrlDQgUPetTa+fzZbJasO4axTMqHpYB8nmTH1bwFh4cH3Dq9RZbnTIoZSuQNEFiR&#10;55Iin5BnMyazgoODRZs7GqMdQaLWDUGRac+YcA/vED9h+89w7A3OE8tOTtj3izFxSBoQ2f6scbix&#10;b+vt7eZcsGZ3b3f5mCcRpCU6875wPl9w+85dnjx7zr27dziYz5kXGblSZNmEoqiZTWqOF3Nml1ds&#10;yxKbFWhPHJHwK2F8raRESBXUH2hJ3VofJ0Xn01tgf5tIRGejqx1oozFliWzWQFFI7t+/B8KyOJiR&#10;5Yr1esV6vUEgMQaqatX4loBo0hoHvm38jrt+gxDZYM7S3wNx/a27Vk9M5+Pp8NAW4bOI1gF5EDxI&#10;0cXSZVm2161Ul5tUVdWSgr0+u+DNmyVgyYuc87Nzvve973JyckKmpAMkW/f+unZ7vQqI4UKCbGNs&#10;C571cX2KxHhffJMizA3jlfhn8Z4I45t2TfuaqzWtL/zs0Rf8b//+T/j8N9+grRtX93xAJGPEmOgo&#10;rjFYaxwBAa624PIGidUaax2A/Tevzqnrkg8fPCCTGdkkx2AQWKpKs1xtUWrFfLFgMZ3x+9/7mJ//&#10;5jUvtzW1V40OImMb5Fz7xnnfs7QhQpmhnCmcJ0+c6NajQilXvzTa8tWXX3Hv9n0+/Na3mE9nXC2v&#10;qGzVxDh1G2OGgGpw5Hy1rlBSsFxe8aN/+Ec+/vi7nBweorKMzBgsNUIojG2ehSnJcnnFerVkbaC4&#10;dYjVNV89/oJ6u+bkcMH6/IqL1y+ZHZ9iDSgp0NsNl+fnPP/qMbcOptTbJUu7Ic8U1hpW6zVX65L3&#10;v/MHPHz3XYzKqUqNNQ3JgcDNhu1opGKykTj38jGejxOH5iNVe0+dDSliuOtqhEP1p67uHsYB/z97&#10;b/YsSXKd+f3cPSIy8+639l7R2EEQCwmRM0YOpZmRTDKT6WH+z7GRqKHIkUaykUwyciQNhyIIAiQB&#10;dKO70d213aq75xbhix48PNLD0yNvEdCTGMesu6ruzSXCl+PnnDjf9+XjQYTwtfiWcIY7lOrjfRX3&#10;OWxesFGGj58d9tXR2YptNudURFKBaAlw+6R2vTUcnaiuPUMELdFUFF/nnh/1SIigRz7bz1c3hKBx&#10;HVJEzx86gpy2LuCPXNfdrwnnzR37VMo4NuPOHo5cDOWfoYy9OKONNtpoo4022mijjTbaaKONNgLg&#10;RxtttNFGG2200UYbbbTRfk2LGzJzD8JzLPI5cEbcaLgLSJ+y1OdAgOHn6fvih9yp+mz8utz7hx7e&#10;7/rO9OepekaqvJRXsO1ff9r4kYJt7rqmuJksp+QZv+9NVDCGQNnxz4aUuftKQDarRpcqa+Wa7VMA&#10;Zzo3uSabnArcrvnNNa7epRw/BH5JgVfxmhxSMk+bbOMmy7ipN6fesjU3zuFMqx3iiABTotccHDc/&#10;hDFI1+cuxbDcz+L7GBrT+M+gANkDlCQNNjEQPTffqRqTTYBB6ZpIm2fT+Uj9Tm59DfmLob2dNnP3&#10;1i9BGVVgnVcyOjt7xZ//xV+iygpZlBiHB4XKvgpWet0e7Ka5vr7mw48+5OL8EtcSIdi4oTS59qC+&#10;k1O46oGXOrUyf902OQvEwNjEQKvw7/A+rXXXlB5UdgEEHsjqnKWQHhAsnGVSCB6dzHjn4X0wmqvr&#10;W97/4CvsVTNuVzdc31yyatY0xrFsJMuVb26tmzXL5ZLHp6cU777HL794Sm0apPLKu0oqD4KvCiaT&#10;CR988D6qEDS19mrY1tDUDct1Q71a4xxcXN2y8uI3YC3L2xX/7t/9r5wcHfKPfvcHFGVJWXpQVxGt&#10;u01z+bY6R7zfc/4st/7jpshda3AIvJDzhdmzIwKohPkPzVa5792o+Jkt8hTfyO62SA/Sa3NObAEm&#10;0jEZOg9DQ6RXodKs1zes179AioL1as3tzSVPv5Cs16tWidere/smTj8jwY+2HcA9pdqO6CRSsUv9&#10;/RCJQG68AnBVSD9mR/sH3DuYcjRRTIRXExLCr+mz13OWK0W1d4yeHaOtoG50q/5nfKOrdy5+/9c1&#10;0tRMS8XR/ox3Hzzg7UcPOJiVnB7OmJUKU6+5vr7m9dUV17dLlivN9fWSp2fnfPz0OS9u5zz54Buc&#10;PnpM4xwG6xXlHQgnsG6jTBcWdNowPaQ8tiEd0W0DqurADtASYUjVaygPPY5N00SNgQIpfEN1NamY&#10;TKZo0xIAWIdDIgtLVa+wViBV6cfeNFRlBU6yrtctoL+ADiAb+6+NaqCUsiUaUgkYKQLoR+D39Bwc&#10;Ur7NnWtv0gycqsvGMXVMcpE7S3eR+8TXnILfY4XTNK7pKcW1YMuemmISYwkpkQ6qquL+/fu88847&#10;3Nzc0miDscafDy1gvIjGqCzLzg+nuYiUkvV6zXQ6pSgLXj674PLiAt00KCVRqqAoy178MAR8GlJS&#10;jePvdBxy8U88P9baqIk8T+YTN3XnQBopCFm1OZBSyqt9RmC9FPSQi9tzZAhbjbcdKGlY5WtrzWbG&#10;McQOOYKhXEyREjHFPjkAgeIcJ0cs1lOFlx6UGavopdcbA6OH1M/8+NoeWcrpyRHOaK6vbnj9+oLp&#10;dMrF5SXrRjMtJ6xWNXWjKauCpmk2oFt8o/F0NkOVhVd8LQpw1jf2R8qr8TrJAdlzyutpjJ37/V21&#10;gTchyun5L+eQEQDFOeeB/Bl/N6R2PJRzbe7BRrGu14UPDehCuK2Gd/Bakj1F3tSPek4DbAboWFVV&#10;6DD/lessO0HH1nVN/UJu7iX01wvr/MVlfPquWoZ0m1gunKeSDWA7d07l5kAIgeFuRfH4d28CfB8i&#10;GBkiZ8jWitr7U7QA9DaGs8b6syKTI0q3yZFcp2zqCTKcYNs3OIdw+fzPkvgHXAcAlkLuPFNi4PAQ&#10;cCWs96F4eBf5XzqX6RxtqzTn5zetEW6u18buswd6T9dC54eT3DRZRT1QxoZUwBIDzoauu38euxZw&#10;Hauob/bwLnXXAPIyxpOV4PzJXRYlVanQWlDIAisC2Y+FwoP1lssl2hgK50HCtfZ1GtGRE21Is8TA&#10;WKXztSHB8xbXU3L1q9yaS315PF6BUKYsy65e03s9dGrjPo42yTow0bj1gYIblfBhFdG4dhDimSEF&#10;9lztOVUVt9ZSVVUXjxfFpn0oJf+Lx+cuAlh/H2Et9c/d+P3G6I7Exuc3vvYiWmcshEQq0ZGeGO34&#10;+KNf8N477/Ho0WOWkwrjoLGOxliEAqMtjW5QytcaBNsESwCuMSAFRTVFa005nbJ3cMBBvWK1XmId&#10;SOPJe4z29QJtbasma9DrulNFD6RnmzGI9ynteMRkF5t59qq6rv0M0SOeGcqPgk/xAHXRjXUcE6Y1&#10;Pdp0wL+3aZWj6RER+pzIr8emMSjlY4OynLQAftsjgUhJbXN+JvWXznllYOscRak4ODxgtrdHWU0p&#10;qwrpvMKtAJQoKYuKyaTgYH/GbFpFsbtfZ7YlvgkAZWP0ltpv7BecbZVshWtB826rNhnnGwLhiYkG&#10;z9YwJzGpgGgjqTwxgAvj0qrB5+Idm6yhnM+yTuKw4Iz3PcIhJUhrwTQcHuyzdJpnz19yenTEvZND&#10;hDFIUaBUyayqeHQoQRb8+BefsajXCKWw7d5LSU97RDvCr/vAVOavx7ZneXv7wgONZVDedq0/YAPO&#10;7GpFHZkoLQGFB8Fbazm/eM2XvvR+S2Jm2txEYbQ/e8JcGaPb8bA0eo0qBFD4mqYqtwircjlemiP5&#10;6VRd3aMjTehUkUX2OYujzaVaEqtwXhtb988VtwGPxsRlq8UKbTTrZUPTWF68eM7V1SVSCr75zW9Q&#10;FAVNvcRaR1lWLSHYZn2mz7w258iAP8zEMrtq/ZDm8mLDadAj/on8FgNknVKilKBea5wTfPrZ5/zh&#10;n/xbfvbxF5g23kzrs7lrjWsv27XiNgcSijZl8OepVTjho1MrBM+uFjTmBfJ9iVQzDkpBpUA4R6MN&#10;1zcLpDrn4f0HfO1L7/Jf/9N/zB//6Z/zctG0lXpwtP5bdvwHSEQvLcqR3+Xq23edBUN5YDjL3YaV&#10;ACEUEoeTDt2s+eTTT3j46DHHB4eYpvEkeMKf3f5ZgMU52cunS1WihX8Gow189PEv+Q9/8Rf8l//8&#10;n4LTqAJc0/otBFL5GO78/BXrZoE8mHBwtOefZWCxNBzNJDe3lk9/9hNOHjxm//AeF1dX3Lx6zer8&#10;NY9nBWWhsM2KZeO4OD/n/Oaa63nNk/e+xre/89tU+wdcr9bY1u9aE+VpQoSsZ3D8h56hpb9PCbl+&#10;lTxjKH/bVW+ISe3j/CHUWPx5IpCi2MyXELiBZ3k53xDnO/G1btTaiWo6adwssuMLgRi2vcf2XBDt&#10;fnDEtUXXER9LZDTWDv8gwOEk2euPY9LefLXK9TEJZUd8NPB8xyGimC0Qh/g6lJAbkrcN4V0Lzqdf&#10;E9mQkMRxQuxzwzOdu0kuOkI3sSEYHm200UYbbbTRRhtttNFGG220f6g2AuBHG2200UYbbbTRRhtt&#10;tNF+TQvNhkFJPNdAAkmDUkYhMAXG7lJ3D3/ubkKl9/pwrbBhQh96IL8LrJH7d/zzXcD9+O8CETWo&#10;Qdc97YLyzXbzb2juTNWPYhDHXeMR31sMcA+fHR6EBzBNDqQcz0vaGDuk6JDOe/pgfmisnYvVuLZf&#10;EzfypgCWN1FGywFHc2D99L2564B+U9xW43x7fan6eKw4lbveXLNkWMfxdeSASPHvN0272+CrrsHF&#10;be+FcM0B/JP7nrRBJrW0+SG3JuLGwpx6ROoLcsr0qUpNDJ7NqVfnxjr9eaoCv8sP7VJ1fROV3lzj&#10;thASIX2TqxOwWCz4D//xhzRGMJ2UXs+2VW4JTeMpeUFodrPWMb+95cd//SOefvEM0+gOKNM1+CRN&#10;4fFnhfGN/X06z6EpJiV0CL9PGw1jddIUOBw3LYbv7ZQ4WvUi8OAk1YLtDqqK3/qNb/PV995lOb/A&#10;OcvV5TlmNkMbCw6a9YJytsfzp+d8+umzdtwc15eXKGN5+923eWwMT794jhKqDxqzFiV9AzTCq4yW&#10;kymicWAVxkgmVYURksvbG0zr3hUO6QQ313P+h3/zJxSTgt/+7e8jhQcgG5mo2LJN1hLUflLSh9in&#10;7moC3KW2nfqtFASZruGcGm/op+sda5FaSM6XulbhyH938BNtY6LcPnNS/x43ifXvd/h8djic3agH&#10;g2C9JOiaPwAAIABJREFUrj0JiL5FiMK3a5sGL6TnfUmhCpwDrdcdaL/zkc5mz4VOtVbYLcCxiCWi&#10;knhns1c2iulhHHWjmVUVjx/c4/Rwj6oQCGfQuqFpDBeXC549u8TYKaI4wDrVNdJaZ5HOX48FmnXN&#10;XqE4nlU8PtrnvUcPeHL/hHvH+xSFQAqL0Q2vXrxkvay5nd9wdXvD5c2Ki4s5Xzx/xcfPXrJUJV/9&#10;jd/k8PiEeWNoBFgJDo0Lexi6de3xRPJONfF0TIJ5IgLXU570OL/Q1G9aHyFQSnaqTdZaCtWSaEjJ&#10;ZDbFLBa+IVQpZLsuZtMZt4slDqgmE6RwCGdA+aZ6J5wnHfGtgVjbB9oqRQd4V0q0RDPeD5dlyWQy&#10;QZvNOaUxPVXFXefIrqbfoWbT7ViNrDJ4evbHQOwcACnX7BoUILfAUGLbf/Xjtm2yKosDSw9QVRQF&#10;BwcHnJ6c0jQN63rdqW/Hzc0W18113dSdClxZlgi3iaFCXD2dTrm8OOfi4jXr9QqjNXt7ey1Bxnbs&#10;HMd8OUKpNE5XSnXxXnre54h8wmvj+cipI3oiGIdS2zF7Nq61Gxnd9DN3vTf13/E5HV4TYi4PhNgm&#10;POrUeF0mLh+Is+LvSEmaELJTpw6gtTgniGPYeK3lyMQCeD1+fXfuD4CC/Jm13agfN8j3yM5aKoMw&#10;HocH+6zWS9brNQcHhxweHvHsxUuEVDgkjXUY5xCdgucGzOmco5pOcEKgTYN1Pj7pyE0yeV8gM0pz&#10;pjhWzP1+KBfelfNWVZVdx1niKWMokly2W2NR3JkjZotVG3Pq9jk1bT+Scd7VjyeCP8nt7bBG/PW0&#10;KqPEZFAeJBHUZfk19N+HiHDS/CGOE7eAaYhsPrizVoDL5kDxGTf0mdvn0nB7+q9ah8nFC7n37VRD&#10;b4GC2zWIgTU9UNcJ4K7051J6wIzYEdfk7oWB+lc8pwFEkMbnqaV1kTetD92VS+yqiQ3lyruV6e8m&#10;kUzXRy7/vKt2J7qY0+48j+8ivRu6hnjMy0oilAQpqbVmVTetmrZEOBvYJAAoy6JbZLrRWOPVbqVU&#10;WFwLvmw6oqA3mac4n8wRRKbEFbvi8Fw8sAEI22z9JI4hYwXRIcB+jrBxF0lYWj8ZIknZVbPLxWlD&#10;ZG0hLkgVyYf80zZZhejlqzF4fxOvFEhZIETI9yUBOJwjpXTOcXV1xcuXL3jrrbepyoJ1oz2Bg4O6&#10;XqM68i3T1fnSuXHOoaTEyQ0BjKwmcGBpmjXGaJ8jl7JdqwKzMiB8LlaUqjvv/TW6AdIYejWdnO+I&#10;a/S7yHOG6wHbhLfpnt7EyX3ynBCn50g0Y5IEKSVVVdI0TU8tNbYcYVK67mJgHsBstse903vMJjOq&#10;oqSQCmE9SF2WyhOAFZLp3ozJpOqpzsbPFzY5syedS/OCdJ9YZ7Mg6C3f26JXh/bnrpx9VwwoMuRB&#10;ufMU5zpV9XALvTgI0IKOsBIL03KCbAzzm3PM6pbCwcX5BU+fPePe0R4Hk4r9yT4Fglk1oShKXFHx&#10;9r1bPj1/7QGOpo1DbSDE2lYxDus95P3huUrIbULc3ynGh3UWSMK6sz/yjy34faPCLEAYnj17xsXF&#10;Bffv30cI0RFPCCnQ9RprG5qmQRtPxGdNAzEwdKBmniMT3vbV7Z5o56O77nj97zij4jyOKG6O49jY&#10;v5VliZKS1Wrlr08JZrMJX/rSe1xfH2Gs4fDwwNe/tN6QKmbWb440Yaju9CYxeT8e2Ciy73ptn0CW&#10;AXCxQTcaKRRPn73kv/3Xf8zf/exDbEKMdFdMPOR/hurFcc3fOdPGHZbzmzlPz14zLR8hrIBKMlES&#10;rKGipF7UzCdzTu894Le++XWsLPij/+1PuVybVi8eQGKNQ4pWHRo3eO1/XxsiaEp/lwKuQwwYas8X&#10;5+d8+vFHfP/73+Pw8IjXr19jTKgFtMQATmdq2D63V6pASMVf/vCHfPc3vsW7jx+jm3ULGA5AakEh&#10;/XOC2WTKwf4extS8evWM+fwS6TSr5Q3L+QWYKTNpWV694vblS5SueeveHpVzXF1dsF4tubq84vL8&#10;gsvbBeXRfb71nR9wdPyAm1p3oPe0dpKr5+XiqruefQ89gx3KK+JngWk+M7RPc+fCm+yB9PlkWtPZ&#10;tQd2xZm78qW7yNvSHG/r2S35szEqUfTOXOsZfFr+ETH47CafC/UJmIb2UjqeoQaa1o3vyuM28ZTY&#10;kevFpGguW6fqrxeXff4z2mijjTbaaKONNtpoo4022mj/0GwEwI822mijjTbaaKONNtpoo/1/YLEC&#10;cNwcHQAd8QPvIaBv/Fl3AY1zSuEpaCwHSB16CH9Xo3VOrXWo8fGups3uYT+uU3TxytsWLwiy3Xy2&#10;pb4SPXxOH+SH7xiyWF0pNOqkzZz+73ZAyX2jhrVpbts0FQ9ZCrKK10M8rylYu29eR6Kv7GO3ml3S&#10;MbtLfSf+M4AhN/0J8fVtK7H58Y8bH2Wr7iR7ykYebBaaWeO1s2kmyCu89cEFcXPS0DgPKZ7HDRZC&#10;erb/GHgklaJ02w0sQwCSXMNE3EiRa0TOAdphu1F0V7NzjhzjTqU/2Nlw/SaNZFtNJ5nPzgG9h0gk&#10;hnzcpjnJg7Kds1ijMU7QaMtf/vDHXFxdM5nMuvUlC9nu5/ZahFdBKtqmLeEkpmmYz+f87d/+HR9+&#10;9CH1akmhvP6hB3LSqTPnlDfipqmgxJw2VPkzwCuQuriRFnqg+Nw8DSkdx3ujB+LzqEhE64em04IS&#10;we/84Df5T3//t3n3nYfY5YTz14qbqwtub855+PAhNzfXXN8umMkZ/8f/9df84rMb6ta31I3mxesL&#10;1kbz+NEj9qqCVaPx/W0GqSTGgHOK9brx6qx1Q6EUe4d7WANqWSOris9fvOD88gohBHtFwd6kZNU0&#10;LOuGi8sb/uTf/I+UZcFvfe/byEJRryOf5BxYg3NRUxReSWpzFm2aLnepuqdjmtvXubM3JRPZ5Ud7&#10;7w8AouBaoFV82gDdY9WWvnJLCizximahoR5CjBH8tMuqBlnremDGrBo8QXHF+YZGqwGFKgqsa1WC&#10;MTSN9oJezmBN0xJJGOq67j53tVp59cOy8P5VbDeUCQTO2M7fCsgqGXX+WrZrPFKRD5wP0joe7E94&#10;7+SQw6pASo3BsKprbm7nvHp9ztnFFevyiKqa0EhFgE+WUlI6gbSG/VnJydF9TvYnfPD4AU9Ojyjb&#10;E3Yy8THCYr7m/NVr5vMFtWm4nc+5vVlwdnbBx1+85POzS8qT+3ztK19jdnjEvK5pjIFCIoX0a1hE&#10;512siJMoEKW+NN+Y6GOAoEYT4g/RKsqEs8Q6h2tBNxLQzdqfc9IrW+lWlbIsCiaFV9mzeolwFmsM&#10;UhXMplNW6xolBa4oqdcWqUqEbBDtGrNSYp1ACofC0uLsu3mVUlKVFVob6sagtW0JDQRN7dfTdOqV&#10;M82WOmYMmmGwMfJNwGrpe5XKK7f3X6O2wKi5mDlWGQtxSriamLQp9ifxGRmac33sIoMYIagNuYFx&#10;hpnyczmb7nN0cMrB4QnGCQ4Ojjtwj2kV6jxgyYDz5BbWGq/wXhSUrZp704IDhISjo0PWqxUvnz1n&#10;uVhgraGcVF5BqlXdi8cmJjRKSXu61+GJPMLfcUGNyiDUduzmwapyE0+HOXNhTyisdRSFilTEnVcU&#10;E6IluNicj/5SXPda26oyOQHSSbysYSACEDhDty66vRjiAn+VUXwnOy/a29URUQGRwptSCmcDIA9i&#10;oi+xQbL0SWCi5lqJ2FL77nw7YitPs9aiJNRN4wGDznnVQyna75HROi9oGt2pzW6DFDY+3baAFSVb&#10;oD+2VXkUSfy7Id3o5Z9BIdhLSlKokqvrSw/WKUvW1jJfr5FFgVAKYQyTsqQoHKb1OXW9plKKUsL+&#10;0SE1FtHUCGe9YrrV3Rm37T/7sbQHWcr8GfkGgNgADBzyPbHPsEPqYoHcoF3zslVpQ7RKo8lndPMb&#10;NWHniCLyzd/tedGuzRiIom1LbOLA2gZrDKolg8vVLawxOANGuN5oK7Xx5f7aFb9Kf/YQEWAu5umr&#10;3O/Oa+LXDQEhQg6bA9Tvyl2y87vjjLoLdJtbi2kdJyXiSOPYUKNKXxtAn2keKYXs1NnjMUuJnHr3&#10;EcBgmRj5rtw+jcMFw+Cs+OwP6qa5Mc3VwnKgr6GcYQhIPLQG7gKv5/L33GfuUosc+nc8R7l90L93&#10;CZgOrJbWotL4K637vakyYecvpAclLpYrVFkglcI6jQqg3Da2DzGJNQZrDOt63fMZ1potoPoQoWPs&#10;Z1PCnHjPzGazLXX0zXu3STK2FTD7atnhO1PCk9hH7VISHQJYxTW+OObsnfWBGC/Z7+ln586qkCum&#10;OWNaPwuK9wHM/yYkHZtrimN20YunY19VluXWeMXrOuePm6bhl7/8JV//+jc4PT1hsX6BbM+2utZd&#10;B5RSfq6sDrm4n2etWwC+kj2NbqEkZVkxnU6RckMSVZalJ0FUAmN8To5wCKm6cQ/zYYxNap6SPtlM&#10;TBDQz4HjHOpNCE03JEdui0wsjg1yxBZhWaTgd19/cD0QXSB68sRm/Xpw+H2OECt3LmzqJt5PPHz4&#10;iIP9A5SUlLKgKkqUbOv9hScZmO7NmO5NUUrRNM1WXmWs6YDvkWx6W5to6zFxuO5cB4AfOk+ig3yz&#10;Pt6ATCUlJgh1m+06VJJzRN+Rqlg76xBmo/q7BfxT+LzLtOBAbTFNg14uEaZBG8N8fsvZ63NWzfsc&#10;7e8hlEA6QSFLpDMcCMUHbz1mZQ3PLi7QdY2V3k9bPMFeGnPmyCl7eW+mzlMURYv6o0eqZW2odIQ9&#10;oCLyMMvi9pZXL17y4tlz9vb2UFKijaaua6qq6vaocwalJAFuvBmjjS+P12ouV0/P5A1hruvlfETP&#10;E4Z8fP/ZyYaQOtQJ4jGN9+JsNuPtt99msVhwdX2N0A37+wd85zu/wf7+AWC4nc+7fNv6IB6pFEGd&#10;eBcINEegdVdtJV7fWULQ5JlbNr5pCQ76MRBo0yBwvHp1yR/+8b/lr//Gg98tDrnjWUV6ZuZq9Lm5&#10;jesw2zG2wAjF8/NrHpyeIDUoK3CFYFpN0VozX2ssnmTz4cNH/PbX3uN6/j3+pz/9SxbOq1WrokQa&#10;7+ctPteSved5bjAP7T9jMFlfOkTSmPP/wbcHwlalCqx11PWSFy+ecX7+Pqf3TqmqCWvdtOQb+Ny0&#10;G1eHFGClAyuQRQnG4Kzl7OwVP/nJ3/LWo8dMZ3ssrUUJiRWOQglKpZhWEwqpKIuS+c0lzdxRlb7G&#10;u5hfoVcLdFPz9KOfMZkecL8oKasKu16xur2lmd9ye3vL9dUl1zc3OFXxre//gCfvf8D1cs1K+zpT&#10;WAsxWXru+fjQM4I3eX4Vx2ND8f8wObPbmZPkSDh25ZG55xIp6ftdgOk0h9z1Xbvy6NzneuJGekRW&#10;mxeI6Fm3/3t4Fp0SInf7BbczTxzqS4j/nSMnzz23TT93V09E7rnmkM9K8+yUiCc+nwLRTJfDqxH8&#10;Ptpoo4022mijjTbaaKONNtpoIwB+tNFGG2200UYbbbTRRhvt17RYvToFp+cegsbNYbBpNosf6u5q&#10;MN310Dy9jqFGsyFFpNyD91SpPHxWznYpPOfUwP0/NuDqTe/Q9sPkVJEwfggcNzqHMR26nhyAOW1w&#10;DcDE3OukFBngZGjwzxMTxN+bqoqG16XXPPzAXWbupX/vHQDrDjXOPKiTrcahGPyeb+5wPQCJV3ro&#10;N1oGsGTRgikivM9OBc7YdjV3uwxwOTQKpZ8d7j18VryO4rHOAb7iJrEhRbEhZcEcsCZtNAvKOXFT&#10;2dBeSz8zVRmN1bXS+xoC+6bAkHg/ps3n8fgMqaUN+YZUbWdIYSKohmhr0drx859/zMcff0IZgHyq&#10;bNXf6am/W0CJtrXMOrQ23MwX/PzDn/Gzn/2UZr1CCA/mUlKiiqIFzPX3XQ5YEubemE3zewpGsTZq&#10;2hYdFG7QUiW6rIpl5xcgBhu5diPVWjOZlDx4cMrpyT7W1hyfHnBy74C/+etb5ssrvnj6Gdc3c4rp&#10;hOV6xcnpIYYbLLYFInjFnZurK0rgKx+8z2dPn3J7tQQnvdonNcasWNcNxjqMtui6YbGq0Y1Ga2ia&#10;mtvrG9bzWw5KeHjvkHvHR9zOl1zd3KCNZnVxyf/+P/8vPDjc4+133qUsiw7IF1RcsTYIbm0ptm38&#10;lN1q0NqlCjkEiI33QvzauJk3XQvZZun2/85fdKvCHZ9zQbFD9gAHsaVnWroeg99Mz+608TPdX+kZ&#10;EJrHHK36nbPU9ToBU/p7MkZ361pr3VMULsvS30uL/RfJ+bQ1D5Hy6BCozTq/JoUTGGfRzqKkwjSa&#10;iZTcO5hxb39KJTSVKqnXK1aLFddXt7w4u+R63bB/cgBlgUQgdI0ylqlSnMymPDl9yKN7p5wcHfHk&#10;/gmHM0WzmrNYLBBKMb9tqOsV85s5N7dzFuuGZWO4ulnyy6cv+fCTT5k3ggfvf4kH77wH5QTtvFrx&#10;RqQ4gD7FFoFM3BCfm8dhEqFU0dh6BWwBXv9tQ8IkumY60wHknbPUTeMBqq3qcFD9K4uyVWlzVEXJ&#10;er1GSK+uJrzcKljrm1D9JCNb4KS1ulV8dVtEN+G6i6JEKUHT1BSqQAiNtaZTEUzPm82eHyawSAkU&#10;vLtoleMycXDa4B3iL2NMFwukYKNd6u9DnynahlsZqTfHeya97rhB17afWyKQQlIUAiGrFswh2Zvt&#10;89Zb7/D4yRPmywXL1QLVKqNp3YCS3p8bQ6NdC1apqKqqU4D3yrwOpyRFIVneLnj6xTNurq9YLpeU&#10;VdUpllpnB4la0tgjbjL2/y6is9F1gGshXU8xcBOriW7ugmJm59faWHIymfTjmuBDozH1JCAeTBLi&#10;ztDcbrTp9mjAdG58cz53SQlMYl8sImIW14LlPVDcg0npn9a9mDo+OML7snEYefCmJw3zhA5amy4m&#10;aZoagd/jsii63MAre8sugvBr1DtuT94jsorWHXA648dCXtI/p0J8t71vJIo2u6Bo/cy0mnB6euKB&#10;TYVg/2DG+1/6Mk1tePnyDIFlXTcdKFxJiRQwm02Ryu830zbfhzlwA+d72GtxjtOB0KNG9l1+OCXH&#10;SXM1oLdG0/ncJhKjR8hFaG5u90acA8Xndy52yake9lTgRD7O9NfcV8V1Wg8CT5VSEO2LnEKaczJb&#10;y/j72JsoUubqL3eposf3lYvrcvH4EJFY7r2b+WSn/xz6d+77hsD4Q0RO8boZIkbIAtQFA6QKdqtW&#10;EUB7uXsXkAWb+BjP5RVWkzwztxcDAH4IeDKkyJsCnnJ5avpnChodWo+7SOXuAtLsUpvcfL9qxzcF&#10;SbmuZpW7hs063tQDnJQYQBQlLpq/FnKSzXHuqk3GsY4n4zEheUNrfybopqFsv1MIH1v4M8nnGIEc&#10;y1nXgvdcL866C4yX1lDTmkoMQtJadzFamu/HcXbOp+TqJHFtJeRg6e+3978bJB8Ic5cjzsvVlOPX&#10;xeDJFIyc1na7uCgibE0Bn+FnZVl2pEy5WmduDYcYfqM23ieVCgDfeP3GNfE4F0/rpmXpwbivX7/m&#10;J3/zE37v9/+A09MTlusV/hIdOItswe+BUi/OL7qYR/qake3AVx4YLVoFeQ+o9dcT1N71wvg4uSWj&#10;i1/jCUE386yU7PmzmHAhjE+4ppTA4E3OxPgZQo7sZ6jOv4nh/H9FoXrPCzZ1rVRBW1JVVaciPOQn&#10;h8h5YvX2Qkj2ZhPunZ6wN5tSqAIlWzV3KZFCUFUVe/t7lFUA31u00R6U6fBq38Z65WZn+vs+xFUt&#10;AermXuxgjTKA65VSGK3b3DZPRJqrj+bOi7iG1/++PqhP0Cdli+c1EAnmSCEC2aBt93ShFHa9wixu&#10;EVaj2nV3cnrKk7ffYqU1t6tlC3yXFBJUWbCnBEqVzHXNfDXn9c0C7RoKeQBKdgQqYQ5j/xPuN+SP&#10;Xd1U9Oulm1peOm4tADIi9/Dnm/T5LZ4XcTKZ+LzGaHTj2hpGgW5qrG1aMg2Vjc1DjpmLH+JzM43z&#10;VQQoH9yXW+d2fx1Y6yjLYut5YFzT7O9N0T1/Ojo67spGT548oSgK6npFo+tenhBytlyNcSieT4Hg&#10;Q2S7udwifuaSezaZ8z/xmR5eH54VlWXF2atX/Ms//CN++KOfYZBtvMiWknX6Hen9pXswVVNOXyfl&#10;Jj+mJZp0gMZSW0ttHOva0qw0dl+AkeypCavligt3zsF0wv7BjP/km1/hi6dn/NWHn7F0lvXaovAk&#10;hqi2TiV25xRD/j0evxzZya5nunF+GJOtSgnGWi6vLvnoo5/znb3vMp1NWV2v0drgEC1pcKhluJZU&#10;RCB90E5VFDgJja7503//7/n2b3ybD95/h7KcIPCkfEr6ms3J8RGzao/VfMXUWGQF02mJcY7b2xvW&#10;ywVVccxhUTIrS5rVmtv5FfPbGxaLW5qm4eL2hhfn52hR8M3vf5/v/uC3qZ1lqRtPzmfo1TqGSKOH&#10;Yvtd5BVpDTHes0NknenY7yKs3jXvQ7ltrh8hjq9y158+F0/3SbxPc3Ho8JgNk7BLsSGN7N0XngDN&#10;83e4rp4tW6LHbP1F4OuZSVw1RC61IaEUvf6D3HpICePiuHyzlrbz+k0dbft5fhzrpWfTboJ6sRWD&#10;BYL50UYbbbTRRhtttNFGG2200Ub7h24jAH600UYbbbTRRhtttNFGG+3XtNCEEYOa71KlHFICCr9L&#10;bdfD+KHXDLH/A1uNdel1pmr24TW7mkZ2KX0NNaLHzXCx5Rr3wnWlCk9xA2F6vykYevuaSf6+eWjf&#10;b6yJm+CJ2Oj7zbRpQ2N8/zGIf/NZbnAdxOvkbjXvtqlvx5im15OSIUSfvNV0N6RUNrSGtpu9+mpR&#10;/evIz/nQtecaN9Jrjffkrn0Sg0N3qbvnGo5iwoJ0LaYKSvHnpYCYdC5z+3gIDJu7t7g5Y+j+h1TI&#10;072agiVSEPxdigfpe1KFstzrYt+ojUFI4Rv0teHs1Wv+6kc/QsqCsqgoWrCmEKJTTg3fXyiJcA6s&#10;b6RvtOXz50/55NNPWC5ucLZBSt9QiHBYZ4ibdeJ5juc/NDd7EGGFtaZrNPT3Lztyh7vmKadCkvOh&#10;YT43oCrd8222XVNaW5a25hcffcTNd9/llYPFHA7299F2Tb1eUdcecDqdHXExnzPbm7A3g0JOQEgK&#10;pdCNBmtZ3F5zsP8+7zx5xM8uP8Jo55W4pKPRNfPbBYWsEJN9lotbFrcLlosFi8UKrTWff/IJql7y&#10;n//e7/CD7/4me2XB+avXnJ1fcHFzw6qpefLWE2bOsry9oprugSwRAhrjFWUD4HbTOB+Pn+x89QZ4&#10;uFs98y4lym3fyqC/G1KAH/osKcUW8DUAQMN+S/f8XaowuTM1jE2sLJ8DEYWmSYfFaM1kMuk35Fvf&#10;KB5Mt0C4pml8I2pQcWmboX1P10ZZSCB7PjLXhJwD2WwawGVPAdxZ156hmqODA955cMpMOSoswkK9&#10;1pim4fzikrPLG9TsGFVNwTlKa5hKeHx6zHuPHvDw+IiTg0MmVcVUlkizZv7yBotvFGxqzXxxw2px&#10;y3K55Opmwdn1gufnN3z89DnnN9fMjk555/HbTA5PaISk0Y1XtRSuBS/a+FjdeR6/6drctWbjeDTE&#10;b53PdQaFaoFIXrmwXZW9Odnb22O9XtNojRMOsJSlQinBak2r3O4BJdaV6KZu1aMUxuo2ZsyTOpRl&#10;6VWf8SBtKWXbIL8Bi+bOl1gpLRdn5M4TwUYVKN03aQyea36NryVVYttFgJE2mefAaGlcmr42kFIY&#10;bZBCMJv6NWytpdYOVZQ8ePCEspxwdXWFdRrd1FRl1QKCSg8ox7+nKooWAF94LJCxWGkopPTEKfWK&#10;em24vrxgOb9hOb9FKdUBx9J8J42zgi8Jyp0hbwj3E5MK9MbI2a3XhIbRwbi+BU3KkKNYi4QeADOO&#10;x/z7hsFa6fynsVuuYTz9HP99tvVT9IA1ApGN1Z2gaxzvxf9+WDoAjL1DqWsDtnA98FpZFi2phWRv&#10;b69bzx0YEE9AIoWMyNhku79tNm8LvmT7PHK9sd806cpsfrnx6a2/EnB7c8vR8SHHRweUpcIZw5NH&#10;D3nnySOssdxcniPkBISi0RqjNUVVAD5mkZGTDYRAQw3oOYKr3Lmfy1/TzxnKL3bF6jlF5TTPTi0Q&#10;OAxdXy4mSMk5whrIgUNS0rTBMznje4max+PG8nRPuV+hS3uXQnIKLvXXY/LKnW6YDKGnrBoD3+32&#10;9e7KU1O/MxS7vUk9J/W3O/f/DtKO9GzZev/fYy6GfGa39pIaRHctdphEYnDe2YDgU3KIQKQXg37e&#10;RKE0d0bn/HkuR05flyOr/Pus46Ha4C5/4a8pvx+H6nFEyru4DfFgIJ7MESKINvYYIhdK116qbBmr&#10;TTrb5nEIrPEEVjivGlpNSn9mNRuAozEGoRSqLEF48h8lAwj+7rpW/PdA6pQSG6bnVNj/Q3XCNHfK&#10;+fpwPhZFwWq16hF1piQr8fgFws3g42MAYQDnl2U5mI/miBrCfUspWS6XW3lBjkgirk+mhKMpcUb4&#10;7DfZA0NncDwWWute/Jgbp/i9MfjROUdRKnTtY7Bf/OJDvvHNb/Dg8RMO5wfMb5c0bd4aFNxdAp4M&#10;19CNo/QETFJJnPH3W1UTyrJivV53BFKevKFkjz3quqZp6t6ZFOYxJW2I69jx9/ZV4ncTLQzlgX0w&#10;tHgjfx5buP5AcpDOW1yX8Plln5Q0xBh9EoDtHDUGP3c+XQlOj484PNhDFYLJpEAoTyKligIpBbPZ&#10;jP39WTuGoRbmSQr8fRusMzhjfAbYU+Z2COfJDVIV8iH/61W+8TWxOG5rAcokwO0+oUE+79uKn+gJ&#10;hnfK4ikRQldHsX3yyw0RVlu/x0unSyRSQinBOQ2mpiqgcAWT2RQ1mXC1uMW+NKzWB+AK9sopSgpK&#10;6QlE98qSewdT3npwigFuV5qyVKyiulW4x6qqBscxkFoaBhR0ZfRZvf3ieqS/gUyrafz6UlJhnUFm&#10;VK2+AAAgAElEQVTiyXCkAkGBVGILNNobd2OwxmbJoHMEQWlcN7S2e8/KMs8ChZAtkaRtcy1av6S6&#10;50uBJM5fU//Zl3A+9lHFaUsu4wHjATQuhfJ7JnrOl3vmMBT75GpMu+rS8djF450jL5JyG8wdkxqH&#10;1wVSg+cvX/Kv/vs/4Yc//juMkCAUSvaJ6HbVzntxyAD4PleP6c5ta3E25C8CYzSF8iSwZamoV3Oq&#10;QlJri0IzkQplfT3l8uaSQxwP9k/4J9/7LhevL/j08pZGtYSqTiCdr78En5s+O06JLVIw8pvkJLm9&#10;2M8pWlCxaImshQAlaOoVz559wb37p7z33nvMZhOur69bcqKif13OtrUkcMbHaaVSVOWU+e2cP/uz&#10;P+Ph/f+Gqo3xnLFoYTne22Mym3J0cMjt2afMRMHp4SF7synXV1eslgsmVcEHX/0qX/vy+/zspx/x&#10;6sUL6vWKq/kttW6QRcnVomYlS77xvd/ld/7gn1ILyaqu0Va39zZMPh2TT+yK3d8kxs+B4oeIru96&#10;7p97Hpd7rpB+fp+IPB8vD+U26fmcxr933U+efN/1nqvtWqPdWeDoKbrHxJrxWdAbj6Ta2ydxiqkQ&#10;4/EzCalJ4B0UgzH+kKK8/3y7RfjqCZDufqadm+eYeChXU0gJ8H8dgsHRRhtttNFGG2200UYbbbTR&#10;Rvv/g40A+NFGG2200UYbbbTRRhtttF/ThsBdAXyUNtvmGuLuUnnO/ewuRYYcq/gQsDLXZJ172D70&#10;syGwe7AUzBd/fqpKHX9O+pq4cTU0jcRNIbnm/FSdeXNNQw+eU0BaUD0UycPubYXKIVDrroapHAg9&#10;x1w/1MTt1xNt45QdbDIfup7tpuztZvPN77cJEIaUA9J1ljbaxtcexjdnuTWT+9z43kMDZqzsmn5W&#10;+jmh0XBXc/suwoIUuDK0L1IlsyGQSK5Zeehack1gOeWa3DWnn5fO/V2N9nFzZrqv03WazllOVb77&#10;nQCpCqRSWAerdcOP/vonrNaa45MTrw6O6Ckdh7+HeZStAmmjDdfXN3z6ycecnb3E6HW7z1WrjNyq&#10;Mzux1QyX/jv49OAbbAfuAAgNdCq7fmPSiRQsEH6fU3KJ5zT+HJVRnHACLi8vWS6XrAqLsBrdLLBG&#10;A4KimDI7qFowhGRWlZwcTnnw7jdZrtZcX15QKJjfXrNa1nz+6UccHxzx5Xcfcnlzw6KuwQqULTh7&#10;/oL66x9g6hrdONarhtV8hTWGUioOZ3t844Mv81/8wT/m9PiQy1cvYSIojiec7CuK6ZQHjx4xUbC8&#10;vUEiqPYKCllApTr1LYdvFg1NrblzwwOkd6ucxXs91/g11ISUU+5L35cqL+UUC50TW8okMVg0zG9o&#10;Hk8VtOJrTEEA6f0aozuCliFii27t2H6Tl9EmUu1sfZvZEHg45xBKdU3amx7zWG2tf76lCorx96dN&#10;Xb1GWufXtKVtEjeG/argnQcnnB5OUWZNUUpW6zV1o7lZLfni7BU3y4bJ0QmsGyai4WA25dHpMV96&#10;5xEn+xOmZUFZCZQwmHqNbhpoVcxqW3O9mLNczrm9uebl2Su+OHvNJ8/PeXm9oDq5z/G7X+bo9JTJ&#10;3gENEm1btRqjO/XUAGgI6jX5M3lYSXTonMk17oY/RRLTxGO58bWtApMqKKTqv799XVkWLNctkAeJ&#10;dppCKup2DXv1UK/WY4GqKFryAEm91h34P947Whu0cRjjop/pnlJZrJqZi02C4hyRelCq1ps7p7bA&#10;19HPc/Fy3BQ7pPCcqoPGPj2nKrqL0KZHeiGlB3QEhSBrscaiG40spnz5q9/g4eO30KZhXdcEhSTX&#10;gtqKomAymaCNRktJVZZho7cN9xJnLK49p2ZVxetXL7h8dcb85gbnbKduGTeFp7H8rqZLEQPvkvio&#10;rw7lts42KbZfH/uwECsVZYmtPQFDAI3kzu70/PSxoez8Vxo/DgEfve82A3G1/y+oYHrf7Ocy2fWd&#10;yq6QOYCsBzF48hHZjYUUEiJFyxRAEvyIahVztWmwzmCM6ymrBjUwoTxBinHWgya6s4weyDKXV4bP&#10;6Iigkr0YgzVDvhTnbdYG8IxiOp0CcHVxzuHBMZOiYDmfs7y95fGjx5jVmuvba6yuEUoinKCUHliJ&#10;c0jpqKqiBd+2e9Carh06B9q+i3zubhBqnuwrrJGmaXqEA/EazhFp5FQMY98Zx51DZGk5BfT4LE1j&#10;hfQ6cudwDqS/vTfSvCIm4OGNAcJ31Vhy85PGWv53JvH7LQjoDtK21G9Za5GOwXwrF8PkcrW77v2u&#10;xvWh2GDo9+l4p9f4q85HvPZzNSFrrc/ZMnMSSia7SBm38tKWsOCu690Vn+8az3TPpbHKIKA8Gosc&#10;QDQGPA/N2V21iNRiVXUpi0EAS448zznXUrN4UImKlU0zwBTbEsrcdf1DY7tFQtiCoySCQiistjSm&#10;wTQNuiWPs85QlEWX7wkhUNITmygpMdaD4u+qR6Y1zTh3yhERhfpFWnvclX/n1kVM0KmU4vj4uAVE&#10;N606b816ve7Fibs+Jz7jAyh+6GwYqtOkn5OrA8U1p9xZkKtLx2rCKdh3KN6NgTqp30tB99uv8/x3&#10;IQ/NETLE58711RU///Dn3H/4iMP9fRa3i2g9b+IQpWSP+CTcizGmzV1dB3j2JAQFVTVBqWVX71FK&#10;Qd1srktsSOLiuY79wm7SUzHoo4dqeEPn413EqkOvi+unm1qC6fKZsKc212R7ey6uwQ0RAsb+M46B&#10;qkLx4P49ZtOKsiyYTKu2NidACmZ7e0xnU+/DjMHgaOp6y/eEnCnG/7t2Pns/G1j3WwrVLQieyEeq&#10;lojLJf5liPz27vM72RuZM7e7t6CDG+2VkGs50fJFWigC4FTXCNtQuAapJPvTKdO9GcVsippOWNcL&#10;np69Qq8dX3ryLpOqRK9rplWFwlAIx+nRPq4s+fDTLxDCotT2ek7X/NZZ7dyGrMxtP2cJ99CvPdER&#10;fBZFEeWjdPGekhIwHRGTvw6BkkVLkmC2nhMQfXdKLvXrxqud79yqEXgytiGgbAqC3ooTW3/YNH4e&#10;hRQsFovOZ3oyCNnlQW2Z5O8d+/XJ6Bh8trcrXwp+I61T5nyPNgYV+ciiKDh79Yp/9d/9Ef/xhz/B&#10;CkELBUUK6f3zG9THYtKWuO4a13fS2kLYw1pr/53OeYI1IbD4ukhVFZQFFLLAWUvdGBQarQqELMBp&#10;1qZmZizFWvObH7zPxQ++y9Wf/t+8MtY/ujDR+OGypC+5Wl+8v7ZJNMTO2Dr7nDgQDgrpr8P65wjG&#10;WG7nNzx//pTTeyccHR1hrWG5WnWxqD8X2rgH73iMMyjhkM7QNBbdrPm7v/1bfvqtr/OD732Popjg&#10;rMY54/PkxYKLi3OKRqNrH/SfvXyFbmqkcggJ5+fP+fnP/4bVco1zDde316yMRlvHxdkFav+If/Sf&#10;/TO+9f3fwZYly6ZmVdde+V2294fbmX/tArnn5uauXG7o+fhdRFJDz3t2Ecbm+hHCuo/z//Q7c6ry&#10;OXK8FPSdiwnjvC8mFdkQxt+dQ/TqWpncyFqLk3kSJe8Ptp+rxwRT26rp/bHK1cByNfltokfv13O5&#10;cVB6345bE2KT3ry6Xu1kyDds9rvswPyjjTbaaKONNtpoo4022mijjfYP2UYA/GijjTbaaKONNtpo&#10;o4022q9psepzDrwYVHxiyzVT5ljF72owiT8vWKcIOKDcsEt5Ovy7aZqe2l/uYX6475xKdPznEPA9&#10;/Zwhhdu0SS0Ffe1SVQl/T4FRd6n05Rp1wncONZSmYKg8UztbjX/ptcf/jpUhdjUrWJtXD9r1+fEY&#10;9wFnLgKukKwVDzpul1fvz13KiamyRn/sxCCQO1USyc1NGNMhFv143tJrSxs60ub3HOt//NocmCQF&#10;z6XjmKokDAHMUv+SKoKkSo65ZuqcHxlq+E/3VK6JObd+cj4sbgCO/WL8XflmGLdpThSSsigwzmK0&#10;46c//YhffvGMw4MjhCzaJlDRazaMmweFA1UUNKZmvlzx4Ucf8dmnn6FXK0JDir+2AJxSXi0+o/gQ&#10;/Hjw8zHBQm5sciDfdE0MKQqnviMHzo6b0Ltxb9XFtYBnzy55dXbOw70jpNY44xDGYbRFFlOcg8V8&#10;Qb2yvH5+Rmka6utzr6r9wVucHu1TFH58msYACimgMQ03iyVXl7esbubcvD6jXsxpmhXL1Zqm0TTa&#10;gDXUjeHi1Tnf+upXOJ5NmCrJ/mTCQloW80u+eHmGlYqPP/kF1kmK/WMev/MuX/7aN5kdHDKbVAhc&#10;B5D164KuO2lLDc1GKlrCMdDvNqDeMbyu4/N9SPV9iOQgJf0IBCKx/w6fH6/dsL5yZ3Dq4+OYIwbf&#10;eCKTzfrqARbJK8c2TdMpNLrgc10/RgjrPqg09wlhIsKfBESZjnN8LqfN62mzWFAQLaRACce9/Slv&#10;ne6zXwqkM2hjWdVrFusl5zc3PD17RaMdVd3gzC2nR/t88NZDHj+4x9HBPlUB070JUgmMddgWlL1c&#10;1Fzd3HJ5c8OyrlmuV5ydv+az58/5/OVrbho4fft9Hrz9DmI6BaWwRYnRhgCYsN0aFC1AU3bjKQZi&#10;oF1ER6mPTn1HD6RIEHJySNf6iaAyJjbquEp5RUnZrovYbzeNV2avyhJjDUZZTKuU5pUQK1xjcM5S&#10;lCVSehIQIRV6ZXA2qF3278srlMkWGGm3zrdYOXFovYdFlQPBDO3rXaRK6Zm/63VDxBrpd23HFsOK&#10;yuFetlRnnT/blPT7ableYxoNQvDlr7zHoyePsC39QFBbBmi0xrbNyHVdY62lLEqqSUmhirZ5Xndk&#10;BNY1FAqMbpjf3rBYzFmv1xRllSXu8ntRIJQMyz0aezcYo4VzektpWfi1mYJluuuztgM9xIqROcW+&#10;NG7Z+Bg/PKmqVVAB1bqmLCuEcNG6lL01lu63eN3EayUlTUgbVf09JHFKt7/9PAbyjBBH9mJXtw1M&#10;C6qCjTatCmOJNg1No3tjkyXCcN4nUHhgvwcXbOdm4X7S+DirCO1IiML6+1AphbEeJKYbzaTyan91&#10;vaYsFIWSXF5dslqseP3qnPWqZlWv0Y1Br2smkwnrpgbnUFIgBRzu7/v4RDc+tlMKY/yYxkD4eL2k&#10;+zolaRkCLsVnaY6EJ1ZbL4piK56PAZe7wIc5P5Zb+zGAMFY6jF8b31vqL3M1hDQHy51J0QsjtVJ/&#10;Dvp7dD0Q53DMzx21jXhPia45PRC15Zrhs6RdbSM6FpCekMZa6wm2rM2r6g7UCnJ7u5s3AaYNRkUb&#10;r7r2PB4ISHF31HaGwNK7gNBpzjuUG6eB8hDwOyYSdG0oTshH+x+Qyeq86m637vA+zoEfl+Dz3KZ+&#10;ZZ3pAnoRkQlJKTrinOCr/ZHp/eBm3ffvMQAxhFDt70QESovXUNgb20SRQyRvQ3WXvkJfpL5OrG47&#10;BHARiS/yP3POZoDC8Z+bvwvR+lw2hGkhPhPdf+21RyrCIqof7lKt31Yh9ECQ3vL22w0lBUVZYMJ8&#10;2xpqSaEKClWgKFit1mhnmMoCHBSFZFK0OYUAT/RT9Mcr1FMyezPNMeIzNY0bdtWvcj6mT2AmkUJS&#10;FhXHJ0fs7++3NQXBYrHi6uqqUw4P75UyrAfbzdmm3qei/IqIUMRs1WuKotiqLYRcLgUADqmxh+/O&#10;kZ7kaqtDY5PzQ/E4bz7H9s7RoHC/+QzbxUKuJW0K/j7Oxbtr0paiqmiMoa5rPvrw57z37ju89db7&#10;zKZ7aA3agDGerqsoFKo9kwK4u7vXlkTQaIMVUHqEH7Iomc72Wa8b9HrFfL5iMqmotWmJvRqapkFb&#10;jUCBA5XEB2keHcbAmKbbQ7HfSX12mOdYQT63JkNM6H2Gi+L0MLYyqfGKHsmGJ5cqENKrrDspMLQq&#10;69aihOx8smmBnEVRUFVlB3qN6xH9++l7HykdnkvPcLA/4/TeCeWkopoWCOXBzUUhmU4L9vYnCGG9&#10;EnPhCTO0tgiRrNX2POkRwrZncToXKUAwPf/jwy32JxaHE5n8yMWEmBv1WWsdSsnOrw+BW3vnSvDD&#10;ORLU9nzbxOu2fYf/bqGkB+gbi3QW6RyFEFR7U6ZViXCW87OX3GjNbH+Pernm5mLBclnz1fffZ1ZV&#10;GOGoC8P+dJ+1tewfHjG/mfP5y9cwmfoz3DoQnugEIXsg9jhujccN28ZHbuPHQsmuA8O39yjaMyWu&#10;T4Ta2MY/hvf5dW2dob04MKJXB/PX6+PBvl9SnV/qxwD0gJUh5hgKZUVLjBDHQhu/SlQr6+euHbEf&#10;aSwQ1RFakHIb0fRCrrAHpBS92GCIbPIuMHxcR6c9X7t/97+YrWhS9Mm9Ns8qNoh8KQVSSe9PVOl9&#10;lTUUheTVxQX/sgW/N21cp5Ts8vbcmTNE1hKvwfQZRXpWbZH7hWm0BtuumaPpjKPplKl02KZB6JoC&#10;C1Z7kkgc2IL1omEu5jjjqCrD73/3KyyXN/zr//PHLBVY1e5Xq7bilV0x/2DeDTtJtNNcdwM09v4i&#10;xMLd76VACMPz5884Pj7mm4fHTKsp63WNacG2woFuLGa5oGjPBgDlGlxj2FOCtx4e4uySz//ur/jg&#10;wRH7+3u8enXGq5cvePHFF7C8wS2vmO2V3Hv0gGJScHN2xvHhAaoSrOsl2sx5ffaCppF89vlnLOua&#10;xknWTvHka9/mB7/3T3jywZe4WdTMF6uWPFLgWlV7cUdetSuGSYkGh2LBu8gzhn4e5ny71i/a57r9&#10;Wj7OIdr9aDN1z/A9IZbM5TDpf32wuoj8nxjMe9NxM8ZGLkF153vs87byB+gRyLQVsJYQwna+1/u0&#10;FtAv6Ple11OBF9k6RT6HEV2db7tHge4s2Py4D+qXstgC0+fPcnrzsU0mHup+IQ4LeanLkLNuYjgV&#10;qb47wAo1NuOMNtpoo4022mijjTbaaKON9g/eRgD8aKONNtpoo4022mijjTbar2nxg+ZY+T00uqfg&#10;97uU1VPQwZDy65ZSSQSCCj+1JI0ubXNOB7gZUHeOG/1zD/9zwLXYcs37u9Tq0/GJG2eGVLDvYsKP&#10;Pz9Ve9h1ranlFP6GlPPS60obcGMVirAu0qaX9H7j1+TUH9+kAX5ImSCvVC+2mruGG7v7c5iqS6Xj&#10;HJprYtBbtvEQBlVS0u9JQZwxmcIuReehxpGhz8+BJMLvU2WvGMiZA0oNEV+k3zekSpSOa24/xveW&#10;qpzlQJUuo4aa2wvxes0BuHOq2EPKNrsUtVVR4ADdGH76sw/5ix/+kNl0r/u5UsWgSoUQgkIqtLVc&#10;L5b88osv+OSTT9DLFaJT64oAEE4gkC0gb5vQIgUcddfYrvEY4B9+liM+yK3leN2koDhrLWVZbjW4&#10;hyYc62wHihMohPKAMCEtTWMQxqEMYA3SCRrtkDQ0VqN1g3CS0/19/qt//lt88ze/w3vvvE0pHJOi&#10;oCpLClWCKnBOtsALg7aa1XLOF59+xvX8ltX8Cm0Mi+Wa+XLlwcC64erymtOTe7z96AnNco0pSvYP&#10;j3l9fkFRzai14fXVa6wTHtTABa/PLnGu4Fvf+Q7GWQSOsiw6ZTWHbf9rzzkbNzPF6qfDhA1pA3+6&#10;fnPn2hAQLt2rKZguVkvznwupYmpYR+n5GpT/UuBa+Nx4f6XkK/4z+n4r7L+YUCA0q3s1O++rdNP0&#10;GymN7RRZhBCUZdkqn4mt86inQJuomw+pHcZjnaqqOGcR0oO4tW6YlgKamrfvP+Hh0ZTCaaSSaGe5&#10;WS54fXnOLz9/xtmLM07v32eiHI/uH/P1L73Ng9NjylJ5BbTjY4ypefX6jKvLC+r5guVyzXqtuZmv&#10;ubid8/rqitfX17y8vKQpJxT3nnBvb5/p3gFGlQgUShZo6zBaY3XLwOAlzvwcCAH2zWKeod+lgN6c&#10;MmNvPOPX600c6X2cQLRngZQ+LlJSbZF7lAHY7gzrpulU0rzPAWObdo5bkKnW1E3dAf42TXwi8Yve&#10;T/n+981aidXS01g33StDcV8arw7FKUMkLOn35YhnhpqKcw3mm7ncbiDNNWBvqZy3Z5T3fQaU4N6D&#10;Bzx55xHVrKRZNx5QYUQHAAgkKEJK35wtBNPpBGMMWjcoWXbqXh6gW1E3a55//hmXr1+xXCzaZnRP&#10;qJKLKWXrq2wPiNdvSg1+xudCBTkFpHhseiRYznVK9vG5Hl6XqoamDeGxemW3XrBdvAl0vnUzDzaZ&#10;v20CFD8vppd7pdcYx0epdWRhwoODAzEGQWEy/v7oHntEUiKvzG2s6UBkja438+LInm+pUqNoyYRs&#10;C0wxxlBVVQcySs+7lNAKbAf07cfW9M7iDgQvFUIKlstb9vf3UAKM1jhn0RgW9ZpF3bC6vGFtBVo3&#10;rGtDVVRIKanXa5SUHkQhBAf7e5v7c97vGlwLAhPZXCAlKUrVvYZAFWm+n8afwZ+lyu7xNYR4PHxe&#10;rjk6zFNMvrArP01zrBzxWw4QmgL3dxGn5XJUySaWCGB1/3ffuJ9Tw/3VzXVASLdD0T0AlvoxnY0K&#10;IwIb7sO6VjXVbs9X5vNz49KBR+McJ/iHBCC0fUfbJBFDoJZ0zoYA2kO1izexDqjmLKkqbY/ggw1Q&#10;mgGlyZzPSCLgzTe4fGy4TSjoXxzXwVJCCf+6+J43+UH8GdtrXqBU0TubcrWpmLAnBXQEPppA2tRS&#10;/GVVBXNEBuF6t+dMZEH4KYii/zax/bcY6B7t+3jdDq2ZofpF/LO0FuH3vwPp15R30Y79/RlF4c8Y&#10;WhIc4yzaaISYeAK2QlIoiZKK2liv/ByvrzbGFkL0gHG5OYsB3mk8ncaTYT3larfxeIXXlaUnhprt&#10;TSmKguVyDsBqtaJpTEeGEscSMflBGtt4gGUAxdus4mtOjTJXMx7yDfE5F99bHB+kJJa5uuvQ+Zqr&#10;2fnv1L1xDGq7aQ7gAaFE+YPYyuGDFUq1e8wTM60WC37+s59y7/QhBwf73Nzc+j0LqJbYT0rJer3u&#10;jaG1lrIFcfv4zHb1fIRgNpuCPeLyoqFer3HOYlw7PzrExxtwuW3l6+Na4Pb+EIDaIktMY5XY98Zr&#10;NEfkGZMP5f1F/FrZI9KLfaRztiWn2KwF3YIjVZZYU26R7mzXTMP3C19P0g0OD3K///gBh8dHqEIh&#10;JMiiJZYoSw4PD9jbm4FzGG26/CKA/LuxdQ6c3SaZjVDZOUBsev5290Qe/OfurIP3SaACwDkmN9n1&#10;3KE3n2yIk9La62afeVnpmETNs41YnDFgLVVRMJuUYC3CWZyx6PWapqhAljy/uOB2ucQJxwdvv4Nz&#10;hnt7x9y7d8Rsuc/KWK4ezDm/vuVitcZJSVVWCAxSKlTh4/Hu3MuQHnZED9DmQW2eoHytRErVxngh&#10;d3MdsDHsgZj4N841Qh63ea6gup91RGxt3TBXPwmA003MGp+5YmcMPkSCOkSk5a/f58ex79+QV/Tr&#10;a+H8CCQVm70d173ZyoXTOvabqDBvakau8w9iSBZ5K+joEyjHZK1CxIDfAmt8rVYp1/39/OLKK7//&#10;Pz/CIBERSWh6Hg89U90Vs6dEZ/FcxePlvzNE6OH1jqODQ2bVhAqNKZQnBHQWBehGoyXgJM1asxJL&#10;lIBmXTCtCv7g+9/jp5++5MdPX9JIgbOepEEWajA/zcXU6bWmRNG5NbdNmrcLyC1awgFLXa/55Wef&#10;8e57X+Lg8IDG1FxfXSGsZlJVrNYNpmnYqyruHe/z6P4hbz9+yNH+hEmpkNJRqILZ3gGf/vWf8/nn&#10;nzOf37Ka36DrNfvTinsnxxwfnTLbmwENbz95wqQsWK2vkdKxrgtevDzj82cXNNaiheDk8bv84Hd/&#10;j69/+7uIasZirWmMQSpF4M4SMo7vhp873WW5XD5Xl3yT2m5aI0lJre86F7p5GvBIQ4Tz6XOKOMbt&#10;k4y7LYLGXURr/Z9v10PuupftfJgeGdDGB9M7e/MxD71YP72PoWdv2y7NZp/79nNAeved8/FBnT39&#10;nDSHz9UrhvoLoK0Xisj/RqSZo4022mijjTbaaKONNtpoo432D9lGAPxoo4022mijjTbaaKONNtqv&#10;aemD0m3W7u3GvSH1nCFgRaqOmb4nvZahP9PGVTnQzBh/fvuv3nfHjXy55p8coDN+be57YpDuXYz8&#10;d/09bvoJD5fz6px5ZbddgON4LoZekwNx5xrXdzVTpM1euab3TSMPbJTZtwFyOeBWCsAOjU7xWo3n&#10;Mrcu4gf48Z/+dTazBjaN5UJsg6Zy95kjF0htiEQhpxQ/BPK4q1Eit9ZyazxWdY7nKAd6T6+9ByDN&#10;rIn0vSlRxtD6joHo8T3k9nDaaBtfR+5ecmMYgwNStfpdazE0uKkW2LRqNF88fcEPf/RjlKqoJhNC&#10;c1ZRbFTARE9lJjTE+ybZs1cv+fAXP+f69hpnNUK2YL4WmFKWpW+ObpWtc342KPqIoObcgl1SVedw&#10;j6nyTOqPYv+4UcjYNA4GpWYpPfhLRGD9vb29FjSlgwgU1nnga1kWlEogaDyIQM1w2lDXDU1jmU72&#10;UFXFYnmNFIKjkxP+xb/4fd5//5uUezPW9YL1Yo5bz6lXEjHZQ6iiVXq0mKbG2YYH+xPe/53fZLHS&#10;/O1Pf8pyuUIbT6hiBSzWa5brBZKCq6sb9mZTmmaNxyBJimLC4cERlze33M6XHsBXOIy95Md/9ZdU&#10;exVf+erXwAlQiqoskUCta9/EGlSnN0OXANK9gkjqO+O5uEupZejc7q9bensmgMh9U6dsGz59A73W&#10;TQ/sE0DloW8sjQvS8zAGZMRKcM7h10Lip1NwQ77BcnM+2lYp3AYAoTEeLNuuRcFGVdOaFpieqOFu&#10;75sNQUPcyNyFFC1IyIInnwgqzO3vfBO5Zb1aoqSA2nJYSt5/eI/DQiG1RijJerlmvlzy9OVLPvnk&#10;lzgjmBQVp0d7vP3kHvt7U1ACWVqMXfP82Recnb3i5voGZxtMU3MzX/Di9SWvrm64uF1wvVwhZsc8&#10;+upvMDs5QU730A4WyzUWgRSKRnsARCs+5pXNnOjd52ZcwtyIDhwRxjVtZdxam0J01A+EZgyk1poA&#10;ACAASURBVE4HIjgAEYYsNC2LHhg4AODLogTrgUhCOAQOY41Xw3UW3QJpdW26fVXKgnWrUFiWFY22&#10;qKKgcA7dqtYUyoOqy+msJSsw/nqsbyovVYEUEq0tugXdd82XWKyl3SOmF0OGdRnABG9KeJQ7s8O/&#10;y7LcInlJATU9xbqo8XooDsqda7k9l4tD+uf7RgEcKbwKZfveyWTCu+++3YJ9HUUp0U1DBzB2eLU/&#10;KZFCePCIlB1I0VpwWKQoWuBBwWxS8emzz3j+/AVW1zgkxjoa3VBVZQeCDwruuFafKZe7ILZIunxz&#10;rQclecC8a1XrgypjAMo4RFDVa88yqVpiGun3jmrBMHVTI6RX+RNOYKxGqcq3qQfATiFbcpQWFNFO&#10;S5hHmagub6+pbVDq5lwxAyQ3oWl3o9ZlrfX7Db//pFTtn6KLQfLkK55AJJwhndp1kiN6sIggBpkr&#10;VWBMTVPrDuifnoFxk3wgpthwpAmqsmQ6mfTVZoVXbk/XvI+FXJdP7pKzjte/atXeD/b2vPK89XGd&#10;VIKTe8ec3DvGGcFsOuV26UBZhGqBEzaA0iRCFezv7yFb32exiJZkwGIoCjV43nfgtkxukGsmDo3V&#10;MXlZLl9MwXxDxFOxn0sB6vHvwmcMXeMQwZyj9QfdWW17IKotnxXFNF0+uKOx31rbKVF60hNP3KO1&#10;RmtNUagtcrdf1zZghiHCok1D+lDzfQ/QFr0+zu2HSI+GSJPaHyJI88Y7GtNbQPBQ8/tQHeWuGkgu&#10;V8021A8gKcQdyvQ58rRfJXffNTckZ026F3IgszSnzdVb0vw5rXm8yfVlprGLw5wDKwJQw6um5tZi&#10;X6U+/105YrmhuUzByrna011A5aG9vuv62qXfW+sbAKncxKut+ndZFJRlSVlWPbKRQBzqz+x2jqUE&#10;Ianrmv29Ilt/Sq819ZM5grKYiCT11bn6jMgCfgVVVVFVFWVZIP5f9t7sSZIkSe/72eEeEXlUZt1d&#10;1dU9s93Tcy32ALEgIQLyhRQKjxc+kX8mKARJLADi4AoFC2JnCWKOndmdnquPqq67sjIzDne3gw/m&#10;7mFuYR5RvbMvxLqKlFRVZoQf5uZqqmr6fZ+A1eoaY0I+Vtc1V1dLtNZUVcVsNkvGNJdTyoFvG85T&#10;twPqieuEqYptTDCZsxQEPDZ/9oFy4rp37ni5NS8miu3i647AJ46/u++WZTkKQOvW2wCIDvGJMYaX&#10;L19yfX3F+c073H/vLk+ePkMiA9iQSOlc64HvKMuSpiX9aqoGa7fkQrqQFIXEOct6s0KqY1RRYIzF&#10;DoDuQUFeRvXAtLY3JD5gdE1O1VrjOGSMuHasppmO/dhcCDm+BUIuYaNza62RfS1gNxeIyfnqus77&#10;feHaOBi0LpASTo6PefDwIbP5nGJWogqBUgIlNDdv3mQ2mwfgcnI+F42FNQZvzWC8+tqn3JKSpH40&#10;V8911vVkwmN7Ftk1c2Tt2j6/d9tjGYBxk/cpR7a4Ja8VPVjZe4swHtfUSGeZlWWLM2/HxTm8sTgH&#10;N+/dpfbw9u0bvnj2jPOzU8ryjE2zZmHmlIXCO7ixOOLs+IRGVRivqKsaLzxlW1dVUmJbIq1sPu7l&#10;tg7S1mtBYExHBiH6eChdb0fX3qTGHNehc7l4LqaISaNiX5P6tHfZf0hjkLFcQEo1UCBO4/34vc5d&#10;W3pdY/tOaS5xaD9zn4Ly14nTc36l+9tE9XbnDFIp3l6u+Z//13/KD/79j7EIvGAwPmOktGPxQOxj&#10;x65tbC9mSwK4zfmEs5RlEQhKvaIoZ+2cdRS6RCvNxdtLSl0ym1mUkBRa0lQ1drPh6PSM/+rv/wHP&#10;/vhf87yBxoPA4b3MKrunZOeHwP1j620aS6YkLINn3BN2hYDO47m6vuKzz37FJ9/5DkVZIIUPdbtm&#10;zbGGB994n9//5BM+vHvG7VNNqQUSi3cG7yx1E9bl01snzKozLueC6xk4t0DPZlTrDfNZgW8Mtd3g&#10;m4rNtaExa5yXVJXn5ZsltZxx/v4Dvvt7f8i3vvc9Tm7e4boybKoakBjren/9LuTRY3vSh/aUx+Kh&#10;r7M3Gfut1I9F6WT2mrqKsdvTC3Ao/0prWNv5MQSA5+oUufh/S0T82/mLsT3WNHbaS57dxpVxHTK3&#10;hueIL9J6bi4u69ba4XqSny9x7JfWkXP1hH05XlyzkEIejEcmm2yyySabbLLJJptssskmm+xvm00A&#10;+Mkmm2yyySabbLLJJptssr8h27cpG6tc7gPxjDVjxseLm2u6hu1O+WQf63oHuBg0+R5QEd9u1ncA&#10;TY8QanRz9tBYxE2S8Wc7Fvp9akbx57vjxeqiY82w4brdKMP6PmB5d4y9CjHRd+ON9xxoMafcnqqd&#10;pgCIdIzHFE67Zupc05bWevSeuusOCD6fVcMae8bbe4jB70MAfAQR3vluWRY7zclj71Ta0J5Troot&#10;bRRLzzOmEJ3+PQZi2weUSVUTxsDiY+pjY9cydr1jv881UY2Na/rv3JikczQGjIwpS+5rVNlVw1A4&#10;ZwFP0zSsVht+9lc/p24cxycnlGXZj20HgJcIhJJ9804HwPHO8vrVK/7yp3/Bq9cvqDdXINwWZJe8&#10;w6kfHsydCHCc+iwXKYLua9LePvcO0AlDpfKhykPrnlvldd+rSaxWq14ZPoBtAjC+A9Mb61gZy4tX&#10;l9Qf3kV6ifMa03ju3LnH8dkpv/rlz7GNY7XZIJWgqSvqxvD8xVNePPsK39Q0TYN1QUlRaoXWilmp&#10;WSxmnBwdcevWTTyKV89fUMyP0TIocQtv8c5iTcOmqXj5+iV37p4zR2GtQ7TCxkeLOYVWNNbhRUmp&#10;NdZ73r694E//9N9QzOd8+ME3A8C7CYpHSki8DIChIaDa76hkjK3R6fOJffVY82nuGLRN9D1gg61q&#10;Wg/Qa9ce71tFna4BOyJR6JSwOmBpTpF2rEmrE//ogJCdwlJKRpLe09Cvd8rZsieTQIigpBP7WzzW&#10;xMqvYc7GjfSxf+ia5mWnwuvZXTscvVoYIqiV4cE6izMerSW2McwLTyk8om64d36D80JReI+X0Jia&#10;9XrN27dvefz4Ky7eXnLj/BY3Ts84Pz8DCav1Gg8YA3W1YnVds1oZrpcVy82apy9e8NmXX3CxXiPm&#10;R5zcusv9D+4wOzpFlAUb66iWa4piBlJhnEf161xE6yIFMhLE6gCEnTp3GO52PNt+QdGipsbmYOsl&#10;Apiqix9bdzEAqbVK0J3i/BBQ5BHeYU14zradk7oQoZGuJUNwLfeAlJJZOUPJYxpTo+oaYyxaF8xm&#10;M3wHYEBhZINXBqklpqoxtlX+lhKPa7HcKiDC6ACCHdA9gD+MqYFyZ95vY8/8mpdTxM39LTIAglhZ&#10;OacKFDekp+rwuRhoTL0ptxbk1/g45gjvQG0M3sNiNuP9Bw+4d/cOUghM00QqkdG9thPSWYsqCgBM&#10;qz5algohoKkN1lhAcfH6JS+fP8VZh7XgfNeU304wH6H4/DZfiMepH2vniEV3O/+iVKtW1AH7B4BR&#10;CV5gTRvDI0EQVEJlB071/dIYANi+J4mRrQq4J1L6IqzxXviWsCZZfxHbl1awk29tFZ3yoGPvXd+8&#10;v51fsgep97lWe209ECQgXbdAhhFwUvCZ6Vj7iCAhqMJu50z3Mzu4rrJrzvdbn7x9JmqgbBgrkneE&#10;CR0IzDuHlHpAcBA/+1xsv/23y6ruegJZTlFoTo6OUUIGAo1yRqE1ZzduUJQK7YNi5Wq9Bh+IGaSS&#10;KCV7QLcqSo7mRwjXvqNy+1wCURDZvMtauxPP5oizxgC9+2LxXP4Sk8XEALZUaS1Vkt8Xm4/lrv2x&#10;ZIgDlFI0td35TJrnSLElWRACnJc9oCD+XHdtWmtwFucs3m+JFLQuemXLbpxjpbnfts6yGy8PnkSb&#10;y27zzg403xFPDI7lgiKtB7y1YYVq2dn8iB8fqwnk4swxMra4BuMP1E/G5mFODXkfCUv++navsydU&#10;we+ta+VqJYfm586xMuMb3kfXLxWxgrK1jqIos7lrChI7lB/Hx94B2onkCn0cdMdAZXbmY+dj+7Fz&#10;25wzHcdtnWQ/CCQ+x1iNbzzf3q8KOQaS3lcnSM/XvVudim6fX/fq3NANhNZFH2sKKfu1HAulLnpi&#10;GN3mhNZ5pNJIoTDO7ChX9rFP8kx1C7Rfr9dZ1eRcnJYjGMzVzoYKmmGCrNerHX/dNDWr1QprLev1&#10;mvl8zmKxQGs1qDMM40uRiTv8gHCt+3k839M4Jkc8+C5kovv9xS4xQK72lYuR03po0zQ7pIm57+XO&#10;nYu7uzFardf4ly/4/PPPuXv3PjdunPDq9SuMhcYYjKclSNo+525tLt0s5KCN6ce5aRqUlgg8SqtA&#10;DtXOg7IowVUI5xAeyqJkva7QSqEjH9D96eKq7lkEkK7Pg7aTOCSO4fYRfoztQaTzO1XH7Y5ljEFp&#10;hbeeTVUN4pJwMI9zIU7XWmefSTd/mzZX2ZJebTPaMB8EWivu37/H6ekZupiDUCgZgJY3z25ytDju&#10;47nuWVlr+zpKiFNbQPcYUNRt17N9tWzXOaaMivnXBZqNxWvv8vl4juQIJHJrRAeods7gWx/icEhr&#10;KRDMtMaZKuQK1rHZbHDWc3R0gtIF5dEJYrXmN4+fcnZ6wrxQGFNhsZzdOKeQivPjY+6dn+Oul2ys&#10;4OWmwjqDnM22RKZC4KL1UiAC+UALjI99Ug/MFiBkS/rINk/0Lvj/8DDiY4TcMvbRHflCDgC7JRvM&#10;7/0MOIFG1rkxPzhGlhTXEnY/F+5hXxyZHr8jVok/l1P2Hluzc/XNsX3GeO9mX310Z42IQqFd1fnt&#10;fmL3u6Io8M5wdbXkH/0v/zt/+n//OQYxAPeO7bOk1z6m7L5v7ysljRkAbbvvSBn2ALyjqmq0Ukjn&#10;OTo6QrkZ1lQoVVCqgt+8fUKpS27d1FwvlwEAXzcUWmKaNR89vM0ffPcj/vWPfoFBRgRisvf9Y89m&#10;bK8ijn3TOZE+nxxBe0ri1cfT3rbEIg2ff/E5Z+c3ODpaUCpFU62ZCcd/9ge/z+9+9E3Oi5KZb6Be&#10;YdcNSEehVZjjrqGqN2jruH20QDY1cym4urpkuVpxcnJCITV4wasXr3jx1WOKQnJ8cszi+BanNx9x&#10;Xz7g7377+3z83e9wdHbOqjG83tSsK4O3Dm8arLf9eI7t143V/NNxS8coHufcXDrkD3J7fWPvZ/cY&#10;hrVMtyU2iXLHsT34XAyQEtOne9nx+zm2D3JovzCdk/G+2aHayRgB2SHCrrG9+bjuMkbCn68bi8F+&#10;enrM4NNk8uzGBQy6n6UEzGP5cc5HxbHazt6wFHm2hMkmm2yyySabbLLJJptssskm+1tmEwB+sskm&#10;m2yyySabbLLJJpvst7S4OW0MUAlQVVUPSIq/m/6dqj/HYJ24sRHINvqmto85Pbchn563a6gKDRZq&#10;FMC/D7wMu2rV3XfSJu54M3yfykOsYvMu6lVCyL5JN1zbrkpWDGRNQbDdvwekAzDaTBOrBKaq4KmC&#10;S06dY59iR66JIp4nO2o+ESi/s1gdqled7I/veiXLcKpDzfnj82DsuXTXNaZQFzcNpE0XKZFCDtCR&#10;e8fS5pUxsOm+6x8jfogVq3Lz71DDRm7s3qXpa2xsY4XPsffjkJra2L3nyBrSpqJDaiXp/0OzZkuw&#10;IRSVqfnRj3/Cbz77Aq3LHYUHYNAEH8ZfYaylahrWqyU//PFPeP7sOfX1NXiLVAwavHJ+JR0/IQQm&#10;buBl2DA9piaUA12NzfPh9/MN6rHKRNGCG51r1W23mGycDcCRzz9/wuo7j7hxfgw41puGV69estys&#10;WC6XNK6h9hU//OGfc+/Oc4QQXLx5Q7Xa4IzFGkM508znM1Sp0Isj1OwY4SxNXfH61WucUzSVwYsK&#10;Yx3OW7x31Jua9XJFVTd4B9erK8pComRBWWhUCwYuigJZaJYbw+baMZvNWVUVyzdv2PyrP+G/+69L&#10;Hjx4AK1KmrOib0pWLelLur5sfX1+DRxbI3MqTrHP2G1OHoIK42N1TeHd77o1w+Ox3dyI10S2zdlj&#10;hCNdU/xwHgUgczqXOuXvHBghXW+dM/1amG8M64D8W+KGrWq8G3w2nffQYV4Tko8W1OpEUG2WgLce&#10;2xikECgFsoCmWqFtw8O757x/9w43F0fMcZQtwNX7oDZ+dX3Nl18+4fnzl8xPbvDoww+Yz0vK2Yza&#10;NCzXSxwNq8pxeXnNq9dXPHn2lifPXrLc1DSqZHH+gAffvMH85JRycYyXmiboCSMK0M7hvMA63wPR&#10;u3lijO1BOGN9aB3QvQcoCknQYB9+KUuu06krswW/5JoZ46bq4ZoJAolrCRqk0pgWiFGUs0EM0j1b&#10;a4OCldIFp6cnXF8vAY9WisVshgQaERSbm6ZVsVUS4SUFmro2FErReBMAkm4LKi9LSVU30XwK9+dG&#10;feLwXbWJP96N9TLkTxEYs1PGHmtUj/+dNsGmJBUp8H3fdecUbIdNuu15rMM4hxQKqSS3b93mwcP3&#10;kaKIyFDon+2WiGK3KV5rTdGCreqqBgJYfbPZ8PbyNevNpo8PvQ/PVyk1UBYdyw8GsQF+Z/LnVHoH&#10;vi2jkgS0yoB+h+wr9l8qIejIAbNcBIiJCRXGwG9jgOKcMnTsa4dENruN1wMl9RaYRzsHjDE7OUHc&#10;gByPf5i/2/N281kIQTmb4b1ntVqhtQ5qsz7415SgJx4X5/xOo3P8vvQgeK0Rblehqrv/NI9J14bB&#10;O9GC+EGgCk1tGpz3FEqjVIkuLEoXaBRHRwvEmzfU1ZqTk3O0DmqvUkmkUmil0YXGe7Z5cqsmn+bM&#10;6b9TxcXufcnlo7k5la6rYyDosfg5Vp/PnWssjxhTnBwqvMmWbEi0arf71e52Y4vuPST7zPt5TWjA&#10;lj6QV+QUBmPSga9reWKBYYyW86+xivI2HvQZNeztQTuAlNxDgLCPlG9f/WcsT+vW99wasi8fS31m&#10;ro5ziJSBKLXfd5ycYmQuhx97drm/D4E13iUnTnPOFBR9eI7veVawo4bYgeh26x0BwOf8kETEt2A+&#10;icqeL/gBn32u27nAYK1PbysXKw3BccN3IR3LfQrhOfKg1P/FypG7Pkj1xDdhDTcR0V27rrbjsFgs&#10;8N4zK8qwngx8VvBncX6xj8gwrod1it6bzSZLbJSrh47VHcfeLV0UOG+5ePu2JwARgFQK58E6R2Na&#10;QDWwODpCSBVi6KbJzO1ddep0LoypBb9LvSj3uzGyg33kFWkska5JXVwZ10q62K0j3Yk/N6hrMARS&#10;pWDUdP6FWnVY940xVFXNL3/5Kx49+pC7790PcYM1KKlBSKxp+vMZY3pw6Xq1Hvh/7z1aSpRUaCmQ&#10;CG6e38KYQCjWNKYnfPG+RiCYz2ZtXOX2jtN2fXSjcUQaq6Zq0WM1y7R+Ho9jvAexrfOm8WtY140x&#10;FEUxJH/UqgWfi73rWrZG4ofzW2nJyekR99+7g1JhBVayRKuCsxtHHC9OaGrT5wPdHIqV3/FuAAzM&#10;kSfEcfA+gGlHipMjU3vXNT2M9dhatiWJ7chntmBj2a8+se8To7XYoKguhEv8fyAIs6ZBmJqFlpzo&#10;OaVW1KbGOcdqs6ZuGgQaXRY01lHOZty9/4DnDv6fH/0U6S0P796mbmqs9dw8v8lRWfD+ndsYa3l5&#10;vWYmupxR9HG97FTcIRD+hcLHKDGjcy6A+GwgOkkGsydlaiO4QCbjPE4crl/vjr0Yjd1y71n87o7F&#10;4SnANK6PxzFdTDo2RuYR1xhya02XL+bW7jGF5kPrw959PLe/np/G0zZSXt5Xe7TWcnRUopTmzdU1&#10;/+Sf/0v+7Z/9OaZ7xqIl9Zb5tTC3Tqf3KpKa2di+WucTU/C56NH8HutCrLKuK7wU4DxSKRazgroK&#10;JKbOw/W6Zj4XzKoN1jZoLTk6muNmGi8dp+cLvv/Rh/zgx59icdQM6xlpHj0WkwzrD7s5YK6OkRuv&#10;nf/3IGsfSIadwBqLqStev3xBce8Ovt7w8NYpf/S9b/ON+7dZUFPamkJJysUcUwvqasXVet0Fw1gX&#10;apBNbbi+XHK1WnJxeUEjLOfnN1mtN9jGsl5XLUmMQlvFYn6bb/3hP+D75w/Qp2fU3vP0zVtWmwpU&#10;AVLhneuJkz3vpoae+3vfPlkKYu7md24d2ZdLHYortzWaIZlUfx1CDEjD9hFjv0sONPZz58ZJyfPj&#10;Kgbg7HSvO59nxASesN3S8Zk9CfG19m/27bluP9+RR4f6gLUx2fRuLbdboaVo3/+OTHNfvu8cwnmk&#10;B9mWPEM8BC6p9efqONm93pacbntdgr8BbsHJJptssskmm2yyySabbLLJJvv/vU0A+Mkmm2yyySab&#10;bLLJJptssr9hyzUudKCHfcrTY41WOfZz2AUPjyk0HWp8iRvjco1jsRJE2hSZVynavc5UhTu3qZ4D&#10;Du9TrO7VRhJCgX0ggtCUJocKrZnP7mss786Xu54YHB8DzLvPpeoL3RjG50wVu/cpcG3/LbKqgvG5&#10;YkD+WPNfe/dtD4xNzjtsch57PvF3UoBC7ns5gHs67rGqYQ5Yc4h8YkzFIG3OONTwkWuejM+fficl&#10;U8hdV+55jql15O4p53Ny70/3s5x6W3qfY35irNknVYcfU7XI3WvcHGh9UA6SXvLTn/2cv/jZzxEI&#10;iqLswWKzVmmoAzHGIBeEoKpr6rrm8VfP+PKrZ2yul6EJxQf1cV2UAwX4bn7tG4cxsgRr7Y6Sa/f9&#10;DoC8+2z83vkZGoHkCDGJQwg1BAQiepVpawwCKJTi9OSEoiwDKLVV2sE7Xnz1BNfUGNNQHh9z/727&#10;nB7P8crx9rLi1atnLIojFAKhQXiJlgKBwdQbSq3AFdjGUm0ahAdTVRgf1NWcs6xXG4x1KK2omppN&#10;XSGURCtNoSW6VT5HKYzxXG1qqtoj5IZ1bWjwVL/+jC+efMm9e7cQKFAyCBILEWDDIypEAVC0u2bl&#10;3s2xhvMswDP5Xuoz4ubFnI/oQZQiUvROPpNrwszFFdt7ITuHcyQ6eZ/TKfLliSxiEOzYGA0JKHbX&#10;XiklzrqdZ9CpotOCs1UR5ofCo71B2Jr3P3jAx4/e486NBaUEs6kwmxopAqzIebi8XvL4yTOev3zD&#10;ujJ88N6doDsuFVXjEcZSiRWvLy94e3XJV89f8dXLC5aVpzy5yf1vfcz5vbt4BMuqYmMsVeNpXAWK&#10;tgE7gHYCTiFuUveDBr1UiXI4XgzUVhEyqJl1D5I9DY3Rs+mAI6l/D8rRctgs3q8/vm8kD4AOEYhG&#10;vGvVN1twg3M92YR1Fid8D6gviqJtvvZgLKUu8K6NX4QHA8Y2CCeRKqg7GxP8o8fjIvCWdw4tBbOi&#10;aOeWwdhwHenciufeIXKifaDU7r3SWg+ajeP1K353U1KdOO6Iz59eT9zEnlvn0vNGb0X/pI2xFFpj&#10;reXmjTMefvCIxfEJtgVnxACiACTejVE7AJiSEq0VTRNAFUWh8Q7qesPbtxfUVYVpKrQMYDFawGwu&#10;ft6rDCqHYx/HsLEP2TbBMyCjGVObysWpuc/EIPXURw8AVIgMgJtkTu3GReGaXQuyUjuKpWPgMJfE&#10;+nEcnFMVC/92O82w3XeKIihrN03TApvDc7bGBHKK+Tycp5tRUT6Sj+HcaN7UK3k6j7Nu8IyH5A2t&#10;P3I++/7kwHHGBJVKoSRVbfBAWZZIpfAI5vM5hVc4Z2nqNd4ZpBQY07BarcJ14xF6Sy4W5rnp87uc&#10;P9gFQPuD6qljStq5+OBQvpYbv9THpHMyXo9zhBJ54LTo15ctORr7AdwMQVmqVRSN36mYTC2ct0Vo&#10;KYnwLehXtueOwIl/05aL4+L7zxFy5esb27V87Pmlc3dfvnCo1rIz/nJXXTRHrJTWDHJz+NB47as9&#10;fR2AX3od76IiLv4aHfqHVAfHntUh0Ne7qDB2yuxZIhvIKlDLaKictdv4TsmDY5CqjR+qaRwas+HY&#10;73+esc/eN4f3+bM4pxiQdobouVft7deUQIPVug7FbDbj8vKSxWJBXdeYug7K71LRCUc3pkYpPQr+&#10;S+dmVyPoiDxz9ZQsWDYB2sdjFJORBhDfEYv5gqquKcs5q9WapqlQSgOGprFB7d4H+IwxjqurJcdH&#10;c4pC7Zy3U3EO5F5mAM5L64i53GxsXuWed+pDcrnmIUKKXcIGka2XpnlwTl01JmvsfEr37HKA/P7n&#10;be6DACXDPKtqy/XVJV9+8QU3zs44OT7G2CWNCaRjWusBeLAb1061fT6fc3Q0D/PQWqSWCA/Owunp&#10;DUDx9OlTnINCbWs3dV0HAgQRgFVd3tERAeTWkHw+kF/ncnn62B5Arl6/r4Y3fL55otqiKJgVJUoK&#10;6rrqSZjSfC3kqhoQAzKlEJvKNp6TaC158PAed+/dZj7TFIWiKCRHixnHiwXemZZIZBsD+fZ8zjlE&#10;p/4+mOshD3cxgSHj9Zz+bzesKwlCausPrB352Hl3b+bdfbnoyU5ExHoytgZKNA4zfF4okA0SmClF&#10;EQYk5I0EALxAoIoCXc6wSlKoBaYxHN+8xdXVJT/40U/5T/7O9/hQ3MHyEqU0hSw5KQs+ef8hN65X&#10;OGu4bipq02C9QCGhBcPviyt6NePu3iygPMJ7REu+lFtj03V/jDDy68Ybhwitvk5Mum+vJiVe7upJ&#10;QgzXl3ifaqzG0ZWOtmu8GPXraQw8FjcO7sH5vfFlD3qPckvfkbKSKLC3cXbnX5WQFFpzfXXFH/+z&#10;f8m/+j//DU0LIkcSCE6TdSatLxyKE3Pr5dg+RDa+beeo64DwArwUNNZSOIeUBarQHOmjvjbodcnr&#10;qyVHR3MKJVhXGy6vrjjXp6FG1jR8494d/vCTb/LvPv0MI+SgjpuO2xhJUY6QNyU7Tusv+/Y3d+Yp&#10;IFzwo8ZaXGN49tUTpK35B7/3bf7gWx/xvQ/eh2aNwtE0NZWDqvF4a/DW4oXES8FqteH6+orryyXX&#10;l0uWyzXrqsI0lvJ0xq3bt/ngwQN+/tP/gPKeT779HS4vr7mqQR3fZHbzPmtZsLy8MMzQrQAAIABJ&#10;REFUxjgwjQ31S+vCH1yLLgbB4TzoXQHiaYwYE0Xm8u40Tsnlb/sA68NrEsk+tdghD2Ekbhtb/8eu&#10;ZbsXSlvvlX1daF8dcBiziIPjt3vv8bUzINgf+nh/MD981+c5fG6yX6tzJJ1Z/9ESQno3rL944fEu&#10;v1ck2tilq9dtidS2tdaxfC9HJtgT6HbzEP5a69Vkk0022WSTTTbZZJNNNtlkk/3HZhMAfrLJJpts&#10;sskmm2yyySab7Le0scbfnFJgDgAcW9qI2TVtdg2QcUPE2Kb0PrWy3EZ7TkU9p1K1bW4l+/l9YOiu&#10;aaBT6BpTuXkXBbSYgT9WFBoDK4yB82OQ0iHgfu46cw10caNg3EycgmVycyS91uH4jz+/DjAzpoSZ&#10;u+5886zIzu0YGN81W+02FIlRMNqYelHTKtDGczAHYEobtlJg/bu8R2NzIaf+Ovad3HFzjY0pwGms&#10;sTid07nGi3Su5EC7Y+rV6fnHGvxyzd5jcz4GCh4a+1yjberbdhVMJHVjef78JT/56c9RekbRAvPG&#10;GtqEkKHRtgW/W2t58eIFv/zlr7h+c4F3DkWr9SAUAoF1duf92jfecsS/lUUxUIjNNQzHvql9OgMg&#10;bPweKyUpyxJrm/64Q5849C1KyaC4Yy1SKaxp0AKOj464d+82RVmwqlY429DYoOQ10wXKh7GoG8vp&#10;0YLzGwteX1/x5s0FFxcXcCq4dfOMo5MZxazES0VVG6wTCFFgmtCQtVrWVPUG4z26nAOCpvY0jcUC&#10;UhU8e/6aT7xgNivxJoAIBeGBeCepjOftsmFjQxNUWG0kznqazQq7vsY7EOUcXcyw3vbKGbGfHsx1&#10;xF4F1nchkRlfC9nxLWMENun7nvt+TOwRK6SOAdeH72VQihmAcBI12dz6Eas2dqDOWJUtR0iTHh9P&#10;AB1Aq5pCC3YOqlFdMxg+NLZZa3AdQNxDoTXeW5q6QTgPUlAoyflixkfvPeIbd+9wfjrj5o053lRU&#10;Vc1vvnrF6fExzlqMgOvlki+/esbTl6+5WFXcff9Djs/OsE6w3BgulytW6yWvX7/izeVrGg+zk9sc&#10;3/2Am2fnzOYnIBVXjaWqG7wQeKGRqlXFwyN9pzhmwbfgp7adfh+pxa7P7cDKAQyzbagbJ1nZqp7l&#10;51vs74MPYjvu7JLODBS0pWxVSm0LFAgNgaIj9RBBYTkA5CWzWdkCAiwmHDyAU7zHOY0VFq0KhIfG&#10;C1AOYxxlOaNpDM4MFRE9gZCk0AVVVY+utzGIpm5BvylJUM5/p7FDDFpOwV6HmmI7nxuDn7rPdiCl&#10;MXBV/Cxyjdg5n2StbUFhJe89uM/Z2Y3QpIkMc79tpOyUhLbNspEqqdYULcGAdcG5Ou8xxrKpKt5e&#10;XnB9fcWm2oCzzBaBZMZ59hLjjBPa+J3cZB/YTMqgXpjOyxxIOxe35vKO2KfnwBdjAKPdZ57G9N18&#10;2gL8dsdml3yoA+C5CIRnrcXaQHBARGQTx9lpTrCdWwEo0Y2B1rqfCzHhTkxe0gF8u+birlFeiA6o&#10;GNTTu593FgPuXHdvozmVDA29cut/dhW8dnNFEQaWdV1hXVCgbBclSl0gHayWK9arTVg7BFhr0DqA&#10;5p0P6rth/bTte+pbID79z3O5Xy5PiefZPlKcsVxjDHQSr8Mp4D33+Vy87fbEFVmQrtgSIwUl5iHx&#10;Wxxb7stxfBIHxGC2vvk6uoYu3rUj/vWvY2O+OZdH7cuvvN/6yPgjOZK2ff4ijR1z83yMnCkHYPIJ&#10;wds+9eV95HJjNZk0l9+pOzjfK8qN1a1ydYQdReGW1KQjehrUFXzkJ+nUNbdkI7vPOAY4yezYpXGA&#10;HyHFSgkl3mU9CCq2DAAHWxXjWMHXjcYNWxVUuecdEP2x4ntKff++/DyOMZ1LgRz7yQ1ySraHgLj5&#10;z/jsuYKCawDFSa1RWqK0RHhJWYS8vqoqnHM0TcOsLPEeNpt1S2Qlsd4ipGpB9LIneNln3nuWy+XO&#10;uHXEQTkSxs53xfOkKIp+LZzP5zjnqOu6X9+LogjkUNZhbYivQi7VYIzFORPFR+EZNaahaVSrsqoj&#10;Hyv6NWyxWKCU6pXrcz4gmW3EKtn7yKG2uaPL5qxKqb4+l1OlHJubudg99iNdjBK/H925BuCgd6iL&#10;Dnxq//5IrDUUxQwQLJfXfPqLn3Pj7Iz33n/E0RFcLdc0jQ3A6vYeYjB8V68ty7J7angExliE9xhb&#10;o9WM4+MZx0cLlqslVgucdzQtQZjSRQBLxiDlLMlml3eJbP0ujU9zsUH6TqaEUOl4776/W182rHmp&#10;QByJwFuHkw4lFVoqnDUIhnsScezfnaeu6+3+Ai1wDI9UAtWqx5+eHPPwvQcs5gvm8zlKFizmC06O&#10;jyi0ptpULVh6F1gW/rgB8VwXs4iWCKEDl4pOrTURAR/M3VwWIPLxyD6SnW2skdnbyPnvPbXdOA5P&#10;1/m+OiB8D4ijI/BqawHO2QCuRuB8iNsKpZkVM2pTMTs6xgmJReAQWCEpj4+5/fAhX/3mN/zwZ79A&#10;S8VdJzieX3J6dIxWilIpbi40j+7c5LPnL1hXa2Qx6wlG6YgK8Ajl8UiEUDvxabz4be9P4F2rltuu&#10;r1rqToybJNXdS+KRkkINFtvtIj78f/fsu1ivyzvfoSaf2wfYxow+OXVETiMkrvXfgQCgUyHP1xTC&#10;OxbHN9358kDYMeK9vbFB/7L47HvhvGvzvm0tcYcswodxE61vUEoRKBEFV1dL/sW//hP+5P/6t1TW&#10;49u13fVjKvu6wn5Sgd31Z1sjV3vj8rE6zDacbWPjdv3eNJbrTUOpweCwWOZlgSAQjH3/27/Dm8u3&#10;SCxVXSM2jutCs1gUaHlMs644Oz7lH/7+d/n0yydcrwxKq76WjxQIpcB7ioi0eiy/yBFDj8eHPh+/&#10;RcrvIvbVbbwiJEjhUE3NRw/u80ff/RYf3r3JcSkwLtSlqtqyWq1o6qonPN1UFderFcvliqqu2KzX&#10;NLVhszGhDmVrvvfw23zn299HYrl56y6rty+oGkFjJa8vrjhuwOiSTePZ1A3GOrRSKC1w1mGtafNQ&#10;37o9MeqvD+35HMo5UwL0dF7Gxz0ESM7VpmKAfZdviCi2xiepFOPk9/uIrsbIioSgjyG7nCXXa5DG&#10;GmP1tEMEZrErzu197hJ4ib311fQeu5hLKZlcFwf3PbNzglBD7XPcKB6x1o3Uk9zuQ2sD1jjnyPsi&#10;ktzO9XuHVtjBfJ+w75NNNtlkk0022WSTTTbZZJNNNgHgJ5tssskmm2yyySabbLLJfmvbB5zLNTLH&#10;AO7uc91ncg1zsXJKDPpO7ZCK3Rj4LwXIpc0Wu800w3tPz7GvGSluWE7Vw9Lm732qbfGxiqIYnLv7&#10;XXzuuCk0BfjtUww/BAjOAQdSkE6uSS4GEB9qpO+fUQQ2CA1I8ZgzUDDNAYlSgP4uGUB3vuF5u2OG&#10;hkq1M9/ipqu0GXZsbsYqd3GjUvzcDoGccs0caVNorhkjBtG/i4Je2kA/pjyWA+rnni8EcFruPPG7&#10;kH53TFU9BwZMP5/O9THVrkNAkzGQftpUfojEIh77+Flb61gu1/zpv/13rDYVWpcsFkcotSUC0VpH&#10;DaieoigRUtIYgzGGi4sLPv30F3z1+WN8CwoVUoANqsedmkQ8v3L+dOC3Ms3kQgiaptkZn9SH533p&#10;LnClA6HFILn4WaXPIqjohXtTQqKkwjjbKuw4irJEao1wGiwUBQjjqcsapQqEdcxnBW8v31BVa66X&#10;Nc8fv0SrkuOTG2wsXL25ZnF0zNHRMVpKHBI2NbZolXyEo5wXYGx7RxIpZ6ALGuD6csmvv3zBP7Ch&#10;kXy9usY0BtNYnAXvJdZLageNB61k23AtKIWmsIbCrHn79oqze++jpMQiaWwTmpsF2XUnp/aVvoc5&#10;VfN9oPGcT079Xvoux5+PwbMpGC4F7+R83r7Gr/i7AzWmjLJh7CuCoq5v553KXsM4+G/7mY4gwrZj&#10;HAMdmsa0/k60ar51+J5taKoKLQVHheL9O7f45IOH3D875qTUSGdYXT6n8UcIpfjii68QXrEoj1AS&#10;6trw4sUFn33+mC+evuD19YpXG8Pzt1fgBav1hvVmg/OOo9Njbj/6mGJ2xNGN28jZrFUedkFNSIMs&#10;Z3gvMC4CEUFofG37D52AFgP7zg2H6ZgFwoLt732iOpfORSlDYzQJiGJMeW6ssTJu3gzrru3BN749&#10;vpCR+qyUGBuAIkoVwe+2wDDLjKaxKNWuP0JSKI3UnsYHYgvjDbPZIgCc6uug6NY1eGLx3mGaGq2H&#10;KpgxYGYwd9vm3A5InI5xD/SM4oN47Z7NZjRNQ9M01HU9aOwcI19K/UW8xu0jrenISjqQcU5RKI1n&#10;hAjHN8bgWz9+9+4d7t27zfHxIjyLVqLZR3GTlCryZ1v12F5F1BqkBuuhnM+x1vLq4hWvL9/gnKUo&#10;ShQu8ofjqoZj62NodHeISOm2O14MpEqV4ceIe8J9+J0x7z6Txoq5eD0HULHW9gCKtEl214/7viF4&#10;CBKSO2PiPS3QZAgYDXN96A96xcz2i957qqpiNptF97td/7t4J/xuCF7uYq84JjDGoLVCStX74e2w&#10;dKpXW1BD98zjfDMlJpIdWYoY5obxPLbO4Z1LYlufzaucczjvkVoxm89ZbzaYlmjDNDWlVtR1RbOu&#10;qTc1Xii0ljhnWK8biqKgtgaHZz5foHXIAeuqbpG1IgscS/Ps+L1O4+kx8rN9+X2Xz+SAZmnMnsv5&#10;YgKC+PjdM+kIFdL8aTabZcD7CVFDsr50jde7REHbpvOUnKIDfQ7fFd+/A3GTfrdQpv7g61r+e74H&#10;RefiobG1UEo1yB3HFPr2KZeOrfWHSNJyeVz3XFy0duWOlwMbHLrGg/66O8Yw6e8b88Ue8rSx88pE&#10;QS+OxeMYaAscYAfIln+/IAaKpwRuORLKfSqXYyRyg7GOVALT92eYD7qvMW/ZHYvk37F/3gfQ2M1f&#10;GJAxbQFkh+fwIXKKQ75wOw5ip3YkBEEdsQVlisC7hBJtruc8ZVFijKEsS5qmQetAVOcR2G6dEwLr&#10;302dviOEkTIQynUqi7n6Zxp3x6QycT6VI1zqcp26rtlsghq2MaYFdXfKjmIAXAFw1lA3DdYFUqz5&#10;bNaPl7UWrRV37txhubxmuVwOfHVR6AEJVIgBtiQ2XV6WEvLszgkXqQ1v579Sqr+HLtaIa1Jd/NLV&#10;XVOV2rH5Gq9baW27KAqqqqJpmsG1pDHQGOGJaMm8wrsZ6khKFcxmgqba8MUXn/Pg/Q9YHC1Yb+pA&#10;TBCRp2qt+9i7bvPTqmqB10IilcDYCghK8MgAKJ4vCl6/WbOuViE/0zqQ9LSgbOnZC1zsYsux/YO0&#10;hhArLqfkAF1MnBJopLWo3dwmJl6K1Z+jfYpurISkriqkBGPEgLAvPmf3vLr3IZxf4NrTSCGorGFe&#10;Fty9c5ezs5toWaJkyayccXR0RFmUKKkRoun9S0p22NUA8UE5fJAreo+SaktE0MX9rbNMicy6XDwl&#10;l/ED35rf9xirz4ySlmZqhUTEBTJ6Nkrm91YGzy8+Tkd4JcLCeX11yelihhOalkMEiaDQBbJwlMfH&#10;iGIWDmMtSIHUipu37rBZVjz97Df86C9/wfc+/ibaQ/lQYZREak0pBHfPTpBac/R2yevlCi8kxtke&#10;wB6uxrWAzl1C2zzZg4zmYlAjRrTg3DamCM9qf8y1u8fWxR9Ex96qzYsE/L5TB0/eHfE14q7xvQjb&#10;E4GFc/h+znZEPGL0WF3eYQdKzDnykbEa9749sO56uvk5yJMSv+a864mP4vEZkA8pRWMalBTUjeVP&#10;/+zP+T/+5Z+wbCwWgRKqJQAYz+dztZZujRp7/1Jg8r64Zic8kwJvw3zQqmCzabi4WnN0Y0bVNBQY&#10;vHNIqZBC8OHDe3z0Ow94/OQJX37+JVbA9dUVMy0oZYmRBqs2fHDvDh9/+IivfvZrjLU0zuI7sG9P&#10;6iIGOb6PCg45gqt9St37atn9vG7jAu8CSa1C0HjPbFYgmoZPPvqQ/+IPfpdv3L7F+dECLRxXmxXV&#10;Zo2xBtPUbNYrXrx8zXpT0ViPcZ6mMTSmoWqaAJTfNBydHPH3/t5/yqP7D5BS4xrDrFxQF8c8e/GS&#10;5XKJpeBytQk1f2NwbUznupqzAN+TUsmeHDA7j0ee9SGyp7Qmme7pjJENje+f+538Ja4ZbL/rohp7&#10;lLO2+z6HcsGxPbt0D3s3Ztv6lbiWcygv7mLLNGbOjdX2vNtaTS5vG9Znd68jV6uJaxVd/pES/40d&#10;c8x/xD5vQBAa8bx1a0tHEt/9P+Q7OcJ/+vHK9X/EBD/ba9qS0FtvaXXk3zmPm2yyySabbLLJJpts&#10;sskmm2yy/9htAsBPNtlkk0022WSTTTbZZJP9lravAbezLKA5+ty+ps646Sv+/Bgwch/wuPv9mLJP&#10;rmkoPpYQEil922CoouNtm1/HwJpj155urKcNUfE4b69jV9UiPlZuHHOKwOk5cuM2xjK/rxkgpzK4&#10;Bf3SK3d0zaQpGGt7HNiqe24b1n1/jY4WuzaYg7FadE5BLG18TVu5ck0LMYgzHYttE4MYBQLE81lE&#10;7PdxQ2wKREtBwDkAf3y9cePDIQXQGMQzpnLV/T4GEO4Hhe6+u/Fx4+vPAdDTsdrXxBJ/JvcOpD9P&#10;m+EOKYSlczwl4Uh94L4G0ZSkoJsnogVXATjrWK0r/uwHP+D5i1eU8yN0UYTPtKC30Kxc0DUNl6UC&#10;gnKKMYaqqnn8+AlffPY5pl63qi0teFRJ0ubwfcoZY7+Px68D/+7O+d25um0KEj3ANnyHSKF4qwKe&#10;e9c6xe9uLJy3fUOxa9W6ykIzLzVH8xmLxQnrt6ugqGQl3muULrn/4A7GOSg1l6tLlusrTOW4cXKE&#10;lwsuK8ennz/h+es3gODWzVMe3LvLvds3uXvzjFtnC8qiYF7M0c6yrjYsVxXWSVRRsjg+xly95vmb&#10;a9a1xfnufbBb1VAp0bpAKd0+H0ExK2kaGwD7UlEKRSkE169e8vrNFR9///c5XhxxtWwBBZJB4/62&#10;wcnvVSzc5xv2Kafk3rExRemcnxiqNw3JWLr5EZRr6efG8HK2wJhedT2jGnqomWt7XgbrtjV22DAu&#10;x5Vmuybk/tjdmIvEX3dAvW5ue5DeMVOKs5Njbp2d8q0Ht/nowX1ulgrZrNDKIEvNs8cvePvGYrzk&#10;xetrvvXx95iXc2xTcXFxxW8++4LHX73g1dsrVo2jbip0YylnC+a37nB+coPZYs7ZeWjSrmqP8RJr&#10;BRIfmieVwhKAE10DW7ip/h+tDwlg+C2kVQzEwwbjy7bRvl9HRCAAgNBI1zfbZwDX8dwoimKr/NOt&#10;J+m8bJVpeuWsiM3GdzFq39zdrgvt5LIIpNQDgLqzjtkiKK6pVgFTChGANqVAYzHWInxoWi6kQgG1&#10;cFgUhQ7AEWsdddOgixJnXQ9ECnNc9Q2AWmus6wCKduc9jEkddsiHIrBa+n7FsVgHGokVnHJNh6nC&#10;7tbXb0c+bdLMA2Z3VXl21+ndueOcQ+uC85s3+eCDDzi7eRPr7dYhMJwnrgUdi65Ru107unkWMBHb&#10;e3356hWvXr5kvVrimiaQpxSRsr3YKifuyCXuuKJIqSiJbdI4M77PbQzYNsd7N2j4jmPkOF9JCZAG&#10;eVf//g4Jjjo/tgNubJX24ntJgWI+Ge+Q93RxhOzHJxAdDOdqT1DDFjjhAoI9AliGC9da92ChEGNt&#10;wc7DWFIGgIQfxoTd97YN1RLvd0EBY3O1ey86EFiqcpZa5w9E+52cKnVu/YzjI+ccZVEym8+5ePMa&#10;KQM4oq42WO94e3GBrS2bTYMuZ5iWFMhaS9M0lEWB83D79h10UeC8w/mgDues73OnYfwksuRg8ZzK&#10;kUGlhFm5fCIXJ+Zy0h21PsGOoquI3jolZQtCkVvaAin6tVcpGV17mnfRx5zejQMmtucPKrfdHOvW&#10;9LEYIudHIRXUHAcafB0bxlFD5e1950h9Txxf557Pu4Dbc6Rj+5QlxwBQUUi3s5Ycyi3f5bzvonYZ&#10;56nDmk5e2Xnvuy2G8eQ+hb6xesMY+VIuP03BzGMEVmO59r46XY7EIqeevK8GtL2nra8ffl7s+Kjt&#10;d8fnc25+HCKEyd3zlkRnf/0yd1/7amPDGpju827nQ/5aVTXCg2wa8J6T09MexBbAty2IFlACpOjy&#10;CnWQsDC9xm497n7e1dy6dW5ICuV6Urtc3ar7XfyOdurldb3Bews4nANrmxbQThYg3hEDzcqyr290&#10;x57P5xwfHwOg9eseqN2R7sX3tJ0LYm8dK52Tzm3nUBc/xGDCDoyf+taUgCqtzeWA2+lnYxBSd729&#10;4vqeNWqslpfWOTvw+mI+4/p6yZPHj7m+uubu/fe4vl6zXq93arVx3SCuKWzrfgpTG7QuAomZEOii&#10;oCgLVpsNUsk2JnER6FsO5mH37FICzFwcEZODxp9JgawpkG6fjx0Cw0TGbzhyBFjOOaSXOB9A8DFQ&#10;Po494zUx1OfK7TmRAQwmJc4K8Ir57JgHDx4xK4/QeoZWBYvFop978bX1xFFR3bz7v2preoP798N6&#10;MC6KZaLcIo5zRGavIfWx8do/to6lBERjdfXcHkn6DnV+ISa92Ofb+1i8JQwohUB2RDttPl41DZVp&#10;MN5TLOY4sSXrcta1avKWR4/ep642XL5+yq8ef4lzhqrecH7jlLPzM87PzigKGZ5leUSp37I0FgNc&#10;XV/T1A4HSC9C7uJ8H9iOxdQ764/3CLm7xo99LxfzbY+1rX+khENj5x9XLhajNUKXec778qEhOYLo&#10;QefdWpj671xNMc2Hx8g09wHC9z6HPfP40LvQkWIgAmFF1Vh+8O//A3/8z/8F11UDQiEFOwSGub2L&#10;fXN+7Bpy+42Hc9RkLrXHuFqueHVxwa35bS6MoZae+aykVEXIv6zlWBzz/sN73Ll5k8uLS6rVFRKo&#10;NjWFrpjNC44Kxd///vf4y08/45nxmIihw+OQtASvIrM3Ec3feH2J9xP3xWXZmGAH6C0IjHsWjOOD&#10;uzf5b/7h3+d3P3zA2bzkqCww1ZqLly+o6wqEwDoPQrNpPMsGrtY1V6s1y/WG2jo21rGuHVIp5OqC&#10;T4xjdjzn1etXLN++5vXzZ9w4OcKhQM0p5sfcee8BjbV4PEprTGDO3Vkf3yVP2jfPx2Lj3P5cWvfP&#10;1d67OGlfDD9Gzt7vjY1dX8YXdWQwXd4Q5oAY1K8OvcPpvmVRFDv7ifvyyy5+GMuxcr0IaX9AXkhg&#10;N69MaybpWGit2zjCYK0bxKeHiDBy17ut68TnjPY9Rtae7X5nfC9DssHxWsrh3HtfvD/ZZJNNNtlk&#10;k0022WSTTTbZZH/bbALATzbZZJNNNtlkk0022WST/Q1YrtlkTAG+sxzzdw7oEYNWUyWiHOggpwCT&#10;nu/QNaWfHypJBQVT50xyz2LveMSWU8WOP9cBZ+JGwtzn9jVHjx07bdSMx2uMjT22uHlzqKLTnUMO&#10;GvHCoV0PWO8UqMPfWyW+bcPFADdHp0TpI0mVdku9bW/wdFLIw2fR6tdmGwp80pyRKoeJTCOIzIKy&#10;wzHi57Pd8HcuKL2mjWuxgueYevmYmmfO4mbO+F1JAfXpe7JPxbFrkkubfWPVo1yDfq4hIx2vtPEj&#10;Hfcc4DYH/O9+l2vY7ICFKQg/1zgTX0tO2TYFfuTuP+cTcw32om3UFjI0+QSRFUlVN/z4x3/B5188&#10;pig0WglmZYFUmqCEJHsl6a0/CirFxlrWmw2PH3/Br3/xKdXyGjB0ignedyQHDhfLOEu/c9/pffXN&#10;uBF4cuCDo3sMAG96MFGsaNSpYnXvfvc+dQq+wyGUWRXOcG0ummcC1zRY3yBUyUwXzKXjkw/f4/e+&#10;+zEnJwuefnGJsIYgyWRRskQWBabe8PjXv0Iqy/nN27ytG37y+Wt++dUlr9eGxvVtzsiXG/jFc0op&#10;uHN2zHc//iaP7t/hzq1zzk+O8MZTqpL5rKS2HruCz56+5S9+/ZyTmaQxNaaugs/yAZCplGZWaJTw&#10;KMAJgUTgTCBUkVIwKxdoUVJKyevnX/FzJ/n2H/49ZvMFm816AB6O57FNGpX7d6v1ubRqeXETbKzk&#10;OEZMsZ0XNttcF68pY2DbdG0frvN6Z13bvltb8ohwTN82dtmDa/oYIL+bQ3jRg5IH1+YJJAvJe92f&#10;p2tm7pTs2kZlfA/VxAmPMxZNUHoXSqJx3D874ZMPHvDNh/e4UUgwNdLWSOlpjKFar3FecF1VNMZx&#10;7+49zo5OQHhevnnDZ198yZdfPeXl1RWXdYM8OeP+3fvcu32fk5MTVFHQOMNys2HjPbZ2eBS2JWEI&#10;glQKpWSrdmqRwiFalWN6pZet8pJ3DilaAHs7ADvrlFDx0h290hIvPc6HNdG3JBheDCHG6Robxxty&#10;q9E0UCF13uOsbxunY9XfACCyzqKUoDFNCzqXKK3xQvZKcUF1SuBMAMBY0+Bo0LpowbzBXysp0d5Q&#10;OEtTG2xjKEuNNWCcRuKwxiC8o1S6lcf2NNZTqJLGNQivcDiULnDrNUrqnswHQKoWzMKweTn9t2uV&#10;qoSUe+Pzoih2gKchtpRoLUdJe4aNoS6rwhfHG2NgzBjANFxTu/dZtnGSRynB4viIew8fcnx2E6Xn&#10;ONPg3KZVwRMJ6FhsFdpEBzYI8Vo3T7TXaAnPn73g+ZPnXF+EhuxC6/6599eP65V5YxWlGLzU/1wO&#10;iZ46goPO7+ZAC8Nm9rY5XsmeSCuQQsgs+Ux37g5ANGiGRfWSwsF3tXGCYPD86HyoT64rAj/JXplp&#10;6E8D+D1DpoIIzf3JO9nHblF2JHpmhK3SdlkGVVdru3VL55uCZXuvUvZeSUqJcNv4MAVX5fO5MDZb&#10;ZVo3zD/bRMRGCvbdfXSkHbKN3frGeXJAhGEM0+U33juQoJRgXhasV2uklFSmoqob6sZgnUeUJZvl&#10;CpxBKR0Ucwk+dK7nGOf4xoffRBUFrlpRFAqEwjQNolMkJNeQvPt+7sspY+KproLWAAAgAElEQVSn&#10;WBU3zmPGagJpvK2UwtgmvMuyU6117fMUvWpsIDhyCYhW9MBF712bdYl+rg2IlYL3DEQriNF8apj7&#10;tiqtbWM3O2DWw/WLLRhaoKQ6CFA/ZGP5ixByBHw/TgqYvlPb+e57YXLRElQ5F8gU4vtKayz7yMTe&#10;BXCT3mea++1TxntXkHOutpPGuDnge24s9wGft/Giy5I/HALjj5FPvMucyY1D/L7uq0XtO84+EFuX&#10;s73L9Y2f1yd1nm3tZOzZjdXOxsAl0VFGx/vdr3f8M/vIAgSBqK4D81lr2zyQXvXdGLNdV4TAO0uh&#10;BIUUeGvwQqGiGM7zbsr1sTpsjswxve4xcGQMnh+SFWm01hRFiVY1s9mMpmkGvqEoiixgEUAXBUpJ&#10;Npuq98dVVXFxccF6vR4Asa01OGcHeW2YD3JQxzgE1Mz57BzYN1UPjuPnlJRqX+0urut2QL247hkD&#10;HtP64tg7HM+zGEhrjOnrXnVTU9U1crnkyVePuffgATdOj6k2G9abzYB4Ll4/c7VDpTReO/AOoSRN&#10;3aCLgtMbN3DCB1B9O6di/xcD87ta0pYkKT9nU9JSuSe/6cbDWosnEK3lQO5j6/fOuxrdez9vxa6v&#10;j2OIeAyLjjBNqv5P939Qfc2hKEru3LnHzfPblOWM2WzO6ekRi8Uc05JDpOS/3X3Ec65pGoTW4Ifr&#10;p3WBoM3HhFNEoGK/VRTv8l8/sg7E835sL2K3Hup31qJc7TaNx9KaUXy/h4C8XT6B9QhnMJt1UNP2&#10;DmcMxlRUdc3GWmprQZdIXYIM89lb178Hs3KGQvDxt7/NZ7/yXF2/5cvnL2hMw+X1Fe+ZQEJ1tDhh&#10;JqCYzfDn5zy9vGDjHCslsEr2uZDyhJqHGu6/pO/HLnFOfo6Gz4b53s19Z22oKQs/yMsHz4cAYhwQ&#10;FAiZzbfGyH+6fMdnYrNcjSAmdkufXQ+s3BaZ2lyKASldGnvmnn+6l5XbN8kRdo75g30x9SES4C7H&#10;FGyVpJ21NNby73/4E/7xP/lnvHp7jVBF/wzHc1UxGgePxRw5sP+huGbn996BEBRF0a4VBjy8fn3B&#10;xekxtoBGWGoLWtTMCo33lk2z4mix4PT4Bt/48BHGbGg2hqpqaKRn4w1z4fnw/m1+58EdXn35IpBw&#10;0tZvnAuFu7ZWl1u/OyKVtLY75ivGSIrj6LCreSgpUVpRbZaUhWAB/Od/9Ad85xsPKOwSGkchZ7xd&#10;XuGaDTQNVe2oZMkXL17x6W8+4/nFW2on8XoWCDClwqBYWcNcz1nIGj1f4D2UhcLNZty5e5emqrEo&#10;fLHg49/9Q/7O3/0jakSojVjfkhnu7t9t4/HhOOV879eeB8m7s7v/yQ6Be1rz37cfmasjeDoNeHoi&#10;00HFMHm+Ya0VGR/p2fKE+iyZfkw8ke4rHiKBH9b5OjL2+DOu38/yGaLSQwRtod7BYH86jZVSgsOc&#10;744JnFI/kvORY3HSAETfXpaUcoeoYiyW7QD0Y7n87p5Pfi/1EGnfZJNNNtlkk0022WSTTTbZZJP9&#10;bbQJAD/ZZJNNNtlkk0022WSTTfZb2piqXve7XOPjmGosDBUED6lIxOeJbQwo+07KIe0Ga9zUFn1q&#10;8Pv0OvY1T+f+jq89t4mdA8/kvhdvHKdgpLEm+PjZpde/TxUjbmw91IAbg2g6MP/2+kTfKBADhnLP&#10;Oac4n17rsPmHCPyRb7wba9p/V6WE7j6yYKSBCqIYjFcKLEnvZV9j/1jzXwy8Sp9R7rvxz3Lgl7F3&#10;pgPEb5VsxwED+3xA7jq6n8VKaO/y7owBCGJVsVQxbN817hurQ2ox8djnmmdaF9KrKav2mHXT8OSr&#10;p/z801/2TV8dwMo5h9KhkTYoUoSGWiEljTF4D1VV8/zZMz79q7/ixfNnrRKbbxXgZQJ+auG63iLc&#10;rt9M56mLQGBx82E/P5Kmzdx9h6aXXSBRqibffa9rDu/UteLjdsCbDkBorUQgmJUlM9Hw/Y8+5H/6&#10;H/5bHt4/5/L1c0y9oZSqVYkGJz2XqxVNY5iVJee3znjy7Jp/+qc/5Ue/fM0SiREFUiuQQcXZt6CW&#10;tXdcvlnxxQ/+grmEW8dz3n/vLrdunHLr7IxN0/D2esWzizf8+vEznNKoQmBdg7MBLNvUBknwG7Ny&#10;gTVbgJZpTGiikgIlJfNZGZpagfVyyZNXP8Xqko+/+50AdvNBEU9EClYCsg1onYpzD+KLm8xbH5kj&#10;N8mRZqS+In5O8fuSErjkFPKG74fvlY/3EV6kikg59fB9qkhj6/YuMILRdSFtzt4CaLt5LmiswXhD&#10;EbqyUabmzukp3/+d3+HDe7c5n88QxoAxIDyVaairNc+fPePpk2dU9YZ7DwKg/f7de0ghePP2LU+f&#10;v+DZy5dcrtasG8cHH3+Xs/v3kbMFhS6pjMXUdbgPXQQ/YFuF++R+B81s72C9Ipc4DDKLrQPv5hTM&#10;Dqn77c5DnzTcBSBrB9pP15Otgnmnvt7OwVbMbxu/ur65FAGmHye1nW/eo6XGKYfQgtq2800rlFPM&#10;5AxrQ0Mm3qGUQ0mDVxIpFJJWrcoZhNa9gjEMG8qlDICpuKk7JbYZi7nihl+lVE8+EivVBt/rsyCo&#10;HKFNp9Kdi1fS92uMpCYFGnZkLl0DrLWWsiy5/959bt2+HdaBNt6wLqiPp0RC3VrR4Tg6IGI3oZ3z&#10;KClYL9dcXb5ltbrGWcNiMQvrZHZO+sGzyOUtaSw21rSeNmxu1648MUi3JsaqknEzcwewSXMAwRD4&#10;E8do6XsUx0ZpDBgDleIxSYE+Y/MljRvTptwhmF8MmpXTuHTHP4z4bqUk3pH1RWm+MmzGHcbL4yq+&#10;7PjIlAAil3v1WH9S8GGn2C5wSGpj8V7ineTi4pKmJaeYzWZIKdlUNTePTxBSYusNrl1bdVly595d&#10;lJQ01gYCHWfxLTFGIGWR7wR8je8pBTylPrUDT+ZU48fU5gdkPARwOC2JWXjlxCBfjN+x7p2J5+FA&#10;1XLMFzKe96VrTXfMQ0rSMVClA4akfiIG7vxNKL/vxi7sgIT3gYBzuWlfb3Gu44/bjice5LhfS2sg&#10;YznkWP60qwI+fq+5eIsR3zyW3+Vi1/iYMZAmV184pDTXz6kovt73rr2Luv2hz+w7bg5gtu+7uZ/n&#10;yCV3x2KXMOcQWHX3etx2zd2jYprWCnP1sPxaI/oceOjTh0D7Q4SY+55lrsa2Hb+WjENIQCKlwrsA&#10;gJZa0ZgAfj85Pg7AKxHqYp6g7FxqhTM1qpgF9WjXrsuZfGss54nXpe261RFd2Ah0mq+fxutm5/sh&#10;gPdPTk56AHw5WwSSFuuQ0nXlt0EM2YEwvffB9ziH1gXeb/rzNk3D8+fPB74mVoRO1bz3+esxMKOU&#10;aof0LSZt2xfXdnW/nF9NQUU5UqmxmCsFtR9aF/a9s10M572naRp+/etf8ejRB5zfvMWNGydUdT0A&#10;o4/VVLfjovEeTF33dR9VFpye3cDYms1mTUoimlt7pJQtQYJA63InX8+BgMfIMXPELOkzSMld43pz&#10;7n1OcyxrLaUK1+lsUO8dG/c4du2IGbo/3juqqkLrAqUUs1nJhx9+wMnpMUWhmc1KtFaD+KR7PtnY&#10;ol1/ewKbpAbnvceLyCe063ou59jnQ8b+nfOBY+twjqB0bH8kR5Qa+9SxdT9WchYChHcYU+GbCjUv&#10;UC1Bl3MGbz3GOtSsxAuBMYFEFOsG+YlrHdgH3/yILz77NcvNmucXl1yvlhTzOTfOz6kby9HiGKUV&#10;en7Mcn3F+vIaW61YXlcsjo9BOJxwSKEGzylH7LLzu4hMNM5XQi0mEAh6L9rah2rV6/NrcUfUOGAk&#10;gwFp4L4a/eD/w0MM4mPZ5uSHwNv79gb6OdwReEFPthpRNbSflwNiYY8L5Flsa3KIQDTLnrhoLDYb&#10;I1HZt18QH7N7j63z/Icf/4R/9I//N95cLrFeoBK/N0ZyktvrGHs3c+D+vy5IVMT3KIKvudzUPHt9&#10;wey9O0gEwoLGU5SK682G0oR6zPXlCq0UR8dzTk9Pmc+OsM5SHC9onOXk+Ijf+85H/PDLpzRC4KVE&#10;IsE7jHeozP6dEGIwv1IfNAYozpNL9GjxPiZx1qJmBdZYdBEIdf/ud77FH37vI3x9Re0lJ4uC9fqa&#10;9fIKjacxFus1P/n0c/7sr36JXBzjihuo2QKpShrnQ46lJfglAN/++CMe3rtDAVjvcLah2mx4+vwl&#10;lRfMbt7m4+/9Hmq2oNoEQrzwzm/n/+674wdEwimBz768ch/5ea62nntnc/MtR1SfizNSgs59OUPu&#10;nYjJ/mKShBCryZ5wOV2TUkL9NDcc813xeXJxRo4Yf3evPx8XbmOJLk7Nz+24LpLrYRjbO0733XLE&#10;7rk8OJS/o30X55DtXqXHZ8HpYzXB2Demzzw3F9M85F1I9SabbLLJJptssskmm2yyySab7G+bTQD4&#10;ySabbLLJJptssskmm2yy39LGwC5p8xKwV8mm+1yu4Ta3KZ9uqI81T+UaHw7ZPub8rmky15A1piYx&#10;BvpLmzvTcck16o01tYw1BsaAgfR86fHHgAxjIId9th0fnx3XmCV/CHoebyzKK77klEa2DQTgd4C7&#10;6fzKsdW/6zzJzeXtdbnsOxIroqbNyem9dxY3/qbnj88Zv39pQ8I+tat0HqbzwjnXgm3FQcB4Or/j&#10;dyVVvckpEeQAvGmjyo6yTdJkk4LUxkC9ufHINZWNNbellmvi2fWZQZVISUHdGK6Wa/7fH/2Y5abm&#10;6OgYpXTbFE5QVS8UCLDWobVCKhUUjBFsNjWvXr3ir/7yZzx58hjvDOBCI2hLWBA/f9UCx52Lm8Ls&#10;Vj2JriEyVtWU28Z150Lz/Z6mwLS5e6zRKX1GqZ/oFNPSRp/OjDE4D7PZjEJYHt0+4X/87/9LPnl0&#10;l8s3L3j57CtaNxPU9ZQAHVSesY73Hz7kqqr44aeP+fEvX3EFtJAenHfgwvg561oApgIhMd5zbR1X&#10;y4rPf/kF0sO8kNTGYXzA1Tok85minGtWmw1fPXvFXGu8MRRaoiUoGZR4Xau8Kdpm10JJZmWBVgpn&#10;GkxdUWqNWV/y67/6Gec3b/LeB48wzuFN+10vcNa0CpR6BJwhdhrSwrPYAp7StSX9O3ze7Sjb5da5&#10;nE9IFQhjfxAr0I29Q+kcOwRO2hdH9P5Q0queputKB7RO44ixJn98AJU5F8A9MyVRtuJUw7c+eMgn&#10;HzzkwY1jZt6hmg0CQeMsm7ri9dvXXLx5xfOnT3n6+AmPPvwm83LB6Y1zZmXJ9fUVby+v+Or5S65W&#10;awyCs3sPePSNb7JyntqBcQ7rLcbZADIUW0XXFMQIQyKfd7nH3Lima8AYyUD6TIUQ4HxQAM429dre&#10;B4FvVfRalfeoUT00xUqcHQO7SLRWmJYwJJ4/SnXkGOGZdYri1lqU1gEj7xy2vS6tNVpKnFI4a3Ei&#10;XL91FqUVGJjNFmgLm80KY9YUheb/Y+89+yU5rjPPf0RkZplr+7ZFwxIACRD0opGblTS72ln3Yr/r&#10;7K7MjKTZkaU0MiNHAxAEAbRDm+vLpImIfRFpIqMi616Q2jdSnh/B7q57qyozzIlzTp7neSSSoihJ&#10;lEICuioQtcqgShTFKkcl/lnUjwOHYkD/TPXP6ua1JElqQJXGYkA4IHmaKkfuYeKqQrE4PCSlCF8P&#10;FbjDMzuM1R25iPYU6eDu3Xu89upr7O7OUSpp/bySCmusUzasv98Bqro1myiFsHWjO665XChBvl7z&#10;2dNHXF6ekq8uAc1quSCbZO49Qc7iFMD7Y92odobqoz55kw9uD8/FUO1wW8wQ5i8+oU7TTO/77059&#10;SrTj5db6cEwbNr82MWkMaOpfp+872s+2caB1uJ8bUFZMYbIZu7IssVbUZAd+nGgQDezCI7owutmz&#10;cUKkcGzD2LTxf42inFKKPM8d8YwQDnTRgN8DUoNYzNwfN38+df1eB/xer3PmOxNkmpCXFcgEaxWL&#10;xZqTs2OUSpjPd5hMLqgKp7wr6rPFEfIIpEyYTqd0IqXu/FFKYXVZA2Oul/cOxf7bcswwrwobyGM5&#10;tRBO/bQX4+sacGRAJY1qpnHKmbXPt9YBiIw1aCxCuRjU+kqmzeatpcmGGtRjhHHNGAyBBWI5QaOI&#10;HH5WQ14ylB9+HhsiZ4uB2IbA4ZvEDN7vGYOVm+9TSrmzOfD3Q7HQtusfisfqWdpaSwpjj89DurMt&#10;BgnPrm1+76pY9PPO5VXXGiO6GQKzxMiDYmSHse/aBvqKxXxDtbnY719XGT4GtB6KN2PXMJSjdPNL&#10;tGbk3rtJFnnV9Yd1xW1xWfv3Niap/y0kSZq6nL72TcZaZH1diUpqkhCBNRWqOTetQEgRnderiDLj&#10;8+gTtfivycH7iZ0FWlukSsmmlqKqUMZgAF0W9ZndJ/7BOwum02kdo8qWDKEh8FFK9Qh/tu3jUCU7&#10;NiaxMQjJpfoApO3EUP64+PFhWE9rPqMsyzZubSxNU5bLZRt/bOSfkbXrg4bCWpqvptrEaUVRcvz8&#10;Be+//z5f+9rXmc9mTCYTF+d44xXGr/17TQDZ0Co6VVujSdOE9XpB8cR9VpZNN+LDJhbtk0jZDUKt&#10;IXKa8LwbemagIrF8bA37MbTvc9z1iA3SJBezNoQJamN8mu/161TG6Brk74jDiqKZexfP3L5zxL37&#10;d5hOU2azGVmWtqSBDUi6qqoeUM2//n4dxxFJ9MZRbMYBWK7tW6+qo/i5Zjze5so4KvbsJpYPXVV3&#10;aMbdX8faaLCG3d0dZvMpidFoXbZA6kQlpLM51joAvBLSqU7Xn1lpjRWCVCksksOjO3z24FNOLtdU&#10;s4QnL4555dXXSIRAJJK8XIFUvHLnCKVgtVySJwKsbkHsKk1aUqR4vhDzNZvgZ7dnLQ1zUajuKwbi&#10;liECg+vUb7Zd61XrpZ8P2Wt9Z0tygptLf29V2vT2vDWOBK0oK7fvVAAwpSPDGjrft+W7sfhmiBho&#10;41kGTT5j+Yd//iH/8Xd+n5PzBVYop+aNxmi7kY+GfnhYJZlB0mKfdHD7vFwdP1vbRerGwqMXJ8zn&#10;E+4eHtSkPRYrJJbEnf1WYa2myEsu8xXPTl8wn+9w4+CQoigwElKV8cbLL3FjklIVJYXRLYuUFQYj&#10;JFLaaB0lNj/hem7OBn9MfQKfjedDCKzQVKUjdJ2kirdffonvfvktDlPBPFHcPDoCnXN5sqBarbGV&#10;oULwTx9/yn//2SPE/g0Obt9hkReUlcUKhcWirUYYTSos9w7nfPu9d7iRpSxOjnnx9An56pLzywsu&#10;Cw2TOYf7t5jfuMW6stiGpLb3dHRT0bwhsgjrVtvyjtAPh349RqTrj1l41g+dLX5OM1S33/b8OeYb&#10;+ySENpoHuPtQ7bz79Z4QtO4TIcbyoyHf0Xx2H3TfkI7ajRJMt7fNlrxIbtQBm+dh/rUOkfd2f9re&#10;GTKUo2zrkejuO6ihSNmSjPj10qFn1LHrC8/xoWtoYqyhGpVP+jnaaKONNtpoo4022mijjTbaaP9W&#10;bQTAjzbaaKONNtpoo4022mij/YIWa4CNMaSHNgT8HXqYGyrNDwGvYo3C/vtiyrJhM5Lf2B8+NDZm&#10;CPBlN64/Bi6X0qmfh2o5YaP+ENAo9qC6eTB+nQblsMEz9nA6BPmEjTQheM63oeZEv2m+U+aKNecS&#10;bVoOPy/8rv5r3ZxsUxGOrcshkLR/T0NNIc3PY+/3QemxBqYQTDWktBCu5ZjCcn9dEiEIiDdShepX&#10;MRC8D2IeUuAYYurfphobAmNjezM2XyFRRUylIQS/hGMwtH79awuVFobWi9+QGarZN2rbUN8nFm0t&#10;//zDH/GzTx6wu3+D2XzuGjJVDe6rqhbU5ICMznO45ljN6dkJP/rxD3n08CG6KKAGigkPrNcHnHTj&#10;1oCfhYjtQR9AYDu/F4x9n6yAVqEuVCBrlCNiTbTh330AZziH4fhnSYK0mt3E8H/81q/x5dfusTo5&#10;5sWTJ0gLEkFR5iTSgq2gksgMpHUqZu9/9AkffvyASgiEdKAfJUHgFLSkcGqlBo2SAApdGVAKi0Dr&#10;Co2lKlzTUu11atUty0v37yMnc37y4BH7k4z9nQxdaSwVQmom0wQhLMaA1mU7AbPZlEwprNZIoZjN&#10;5swml5ydn/BXf/mXfEcq7t6/j1IJxmuK95u8tgGRQ8UpG+ytWJNS/+cdts41azWNy7Wsdgu2F/V6&#10;knUzmN16hm8DIQ0BR4d8VfRsQbgGS2Nb8JWor3nDr2NrhcIkSvDg+63mNW00EphIhbKC3YnitTu3&#10;ee/N1zmYJszQTNEoLOui4Oz8kuViweXiksvVkgePHvD8s6d86e23efedd1HTKdrA6ekp73/wEbnW&#10;PHr6nMtlzrKw3H/9ZdbaUlrQWGxZunszlqIonJKkVFSVBuEAF+G+i+3DbYqqUkoMm2qGMYDWtn1u&#10;PVn2bQq2XaxUNz63gGlTr7PaRyg5SCbUkLc0MUHz+Q3QpgGDJ4lTUhNI0Bot3Z6WStVKbAolJVma&#10;YoEdqSjKgrKq0GVZ+70KKVOyLAM7pSzXnXq3sGgBmUmpKotKU5Isw65ydKVRicT1scqet/UVzvz4&#10;IDxfmv2TJAlZlqGUoihytKm8c9CLp2FDZTC272NKPaHPjqkTblMBlsoRgGhdoXXFzs4er7/+Okc3&#10;b5KkGQhYr9cYY0kS2QJ8urPJU/DWGikkSkkSlbQKo8vVkpMXzzk+fsHlxTnWVkyylLIoW6BAGMc2&#10;52xMpc4n9dlGNhTLA2Ixlw9sj8VyZVlSlSUq6cgA0jTtkf4YUyveeZ8T2+fNNTf5QjinQyCwmKLX&#10;UP4Qfl7sGjqfab297RNzOAID/3qacyZ2pvk5mTGdSqdUqgeOjuWczTptxsvPNZuYOAT5hOdALKb3&#10;x8q2+7kGTEtJWRQc7N9lNs2oijXTaUZRlBirKUrNweERs9kcIdz8Fuu1AxhYTZZNAYlMFJPptCPs&#10;sAYhFEpJrLBYozE0a7s794y1SNRgDjyk3ur/58e3SZJsNB/HYvWqqgaJ3Zrcw5GYdDGD0WDqGFVK&#10;Uze6g1JJrwk8zL9jOUf4Z6zhOpZ/x2oBQB3Xxsm4Ghx+7Pz7fCYiZyptzD6k9rmRlzSv1SqpDZHI&#10;RlO7XwOxmzHjEMFH+71S9IF20AJ7Yw3sTRzRfk99byIgmYjlXM33tD+JDO9QzSSWM8bubdvcbayr&#10;gc+/7hqIKVqH4x97T1gbuw6Ifyj2i9Xout/r/K0Qm58ZA1tde5VvIR68Cqgfnq8x8sr+GG+u++sQ&#10;14X+ZMin9EEqFiUT77wxjoxNCIxwY5Yo1Z2DDXi5JnUx1ss1ahhfx/VhN8COQ4rnw7Wyvl+J1ZmG&#10;6iR5nrOzs+PAb9YRPzXkNEVeOD/t1Rkc0ZGvJi+ZzmZYo2u3JHp1ICm7GkR4bc18VVWFlKqND5v5&#10;jQGY+uPTqXP2wYJNTOevvZ6X2ahvbPOHsTPOH9eGRCVJEtI0bcHi2/a6D3bfBuy31rag+rIsefjw&#10;AS+99BIvv/YaO/M5ZVl6pHObALSQOLWpbxhbxxBSYjHs7++zf3DI2ekZUrhYyhqLqSp0rV4tPHB9&#10;Ey+4vK1POtNc7wYI2vP0LVmElEipqHRVE0z0zzrB9UDUQ7VMf8wzmSKo4yzVqbv6RK5KqTpebH4m&#10;21i9qkqUcr+XpJKX77/E7s6M2WzKbJaha6Bek9+Zel30iLm82lhXt7E9cHu/JuLVOWyg5rxlTIZq&#10;yNvOxU1S3U2Cq3asm5/aeL4QOwu3PfPx90tTV82rkqookJMElSikrnPHJuczmmnqYkhhrCNesmAa&#10;cLVw8bK2hlSlZJM5u/tHfPbwE7AVu+s1q6JiuVpzsbjA6IqbR7eYZFPuHR04MqdnL3hxuUAlGZXW&#10;SF2ikmwjno7NRevLEFgaNfMGhNj5xBb07sfndX3E/c/25NqbfMTf79Yr5g2dE9uAqO08B3Vyf1/F&#10;ngvG5j30oTpCpm2MRuuqnW+BqH2Zacmn3P3Jnlq2O/KvJrQNwbrbnnl2/sm2Z19bg1EKo12N6sMP&#10;P+L/+p3f4/nJKaaNUUxNBtMnobmKVGxo3w6pPIdxznWJuDaek9W1XAQU2vDRp4+p8pw7Nw5hkpJr&#10;SyqSuqbkxt+REViM0ayXl1xYgdRweHDEernkYGfK977+Lt//xx9ynGsqDNpKV4OriSOscTU/qRQS&#10;sbGuhuYopui9EcfQ+XJR+/CqLFGAquDrb7/JO6++zK29He7dukVRFJT5ClPk2DJnneccr0p++vQ5&#10;K5Uy2zsgNxYrE4woEdat1eV6xTSFO3sTfuM7X+ONuzfIT084e/Gc9WLBYnHOOs8pkWhtuf3Kq8hs&#10;RrnOqSrd1jgtfmxgN+KS2B4aIkUaygNipJvbagRX9QRs2zd4sP6h55Phs9N434HB2iaOadTT5eC8&#10;N3FG+Fxp6Jl1s5/8uliPhGOAhCs+Ts29DT3jphebuppnn6xHRvLjoR4B37fE/IlSqq3NXJ0z+vfU&#10;m77oXA8RFod5XbwmI9r/lJJtvBiun+a5kk8sNdpoo4022mijjTbaaKONNtpo/xZtzIxHG2200UYb&#10;bbTRRhtttNF+QYspJDQPI321mpiyzhA4aqjBZojBPFS8gU3l922qzkMAlfBaYg0lQ9Y29NfNnX0w&#10;U3M/m+MY++6YuleoRLdtfobmaAgEEDYkXdWI5pSbuuafPtu+iSrTtw0dGyoGbFVCjwERQtA0+OqZ&#10;eqNpNAR/xhokYoACIbwGRa/hz7+uWOPBkMp1CAzyfydsbh1SGwtVAEzQMBZ+X4zsoRsr04KnGkDL&#10;UGO8DwCLfc+Q+fcUfsZVqg9D37NJrtB/baiB21eu9X3HEHnFdYAQYYNKs+a6daWcmq0wGGH4wQfv&#10;89//8Qfs7B2RZhOKslESU20DrVIOZISU7b6pqop1vub993/Ip598TLFaIqwlSTKEcA2ezff3wGz1&#10;whQCB4r1FN9i4+vmpg8E8ucxHMfYmDs/IAeJA/y5ataWDwgMAYit2l5iTGsAACAASURBVLAUYA0T&#10;Y/j622/x3S+/jV1e8OSTjyl1gVCgjaWsNJXQSFuRqpSyzEmyjLIyTLIJd+/c4sOnj7nUBqESXKek&#10;QarECdIIhbFgqlqJVymUTJHWgdMbIF+iFAKLtgJhwZqKsiixMkFMJpwsLzBySiIkRVVQljlKCZSA&#10;shZiF26DsTefIwUUeYFSKUmSIYFZlvHk2Wf8l//6p/xP/+F/5ubNG1CVqMQ1yeoaWBj3OZtndmy+&#10;t4Eo3PzQA6BuNtj5gHh/35voWRYqyQ59d+gHtjVJx/Zn1wtcf5axCCl6IJPeGgWskD21GH8c/D+l&#10;lK6pX1dMs5S5Ndw92ONLX3iF+zf3mUpBJmGWpOi85PJywWefPWW1LpFS8PTZCz766Gecn53y5a9+&#10;la9+7atMduaUVrC8WPLZZ0+4XJ5zuix4cnzK6SLn6OXXMdmUVWUwUmCwPVGZpvnXYFpweAxccV21&#10;znYejWnEx4Ybt4PzLGzO6xriNfaKhuMNUEKtyuyDU5p4I/QnnQJhoyKmAgVt3ao3tkBSJcC4hu4K&#10;11DeAWtBqhoEqhTSWqRRUDcQKqXY2UnJ8wJjKpJEobVC1+BUiaGsHPhb2Pr8a4GkqWvwa8Abge8b&#10;AmuGKuSTycRT1bSoRKGLKkLIQguAT5JkA3DcWKjaHQN7NwBiHxg0qMJYA8BUrYZY5CVJkvLyy/e5&#10;c+cuICiKHFPPaQNMEkLWzeIiOLOcaqpKFEndKKq1pqpKlosFZ6dnLBdLyrxwAAcFSZJuNLh2a81t&#10;fh/oG8sBYjGgD5YN/UYICB/Kh0JVSx/0r7WmLMu22bMDDpu2adxX5oop0/n7JDavV+1//xp9gNJV&#10;yrP9uMu2c+q/bu0weDGMEzdAizUoqlXurMktYudM85qLr7p8RSnFdDolz/Me6UTsPIoRT/XOJz/Z&#10;AxAKmbhYTpuSg4NdZomkylckKkHbitWioKoqDnf2WK3XrFar9myRSbfHqrJifzYjnUza+6l01SrD&#10;CyEwgKgBbg2wUtZKd0RiWl/BdojkIHb//jz4Tefhe0O/4hMx+OvV/+yY4lksp/FzoRjhVwzUsk3Z&#10;LZzbWC4+RHLh4uwOrBAq637OCgsQgpvt1rgolmcKKbGClkDL1kiBBlYbI8ez1EBdD4DgnwVRn9CS&#10;fHljJASeOOFm/GEDQLV1MbCN5OhSShoYWwvuouvDNwP59rbYMgSWDuWLMVBJrx4RIZGJkc1tAxoM&#10;xa/XyUdjayK8tyF/temnG8CyT/zUJx0J1/XnUYMfAmtvi0WHAHRD+7wbe0ufHUFgbacE6ef/sTrQ&#10;ENFErBbZ5UUCKRXGCKRwxGq20lSFJkkTKuMAeWmSMJlkqERQFYVTHrYGq20bC5qaDMkadxdSNueK&#10;oIOKmA2/d1VNsLsvd60h0FZG4s8YGaEQgtnUKVjLaUaRr5hPMtb1maSUBGFrIKeqayCCLEtYXJ47&#10;kp/6rG5qJM1aM6baSrTT1VmraP3QGBtdE11NQ3nge3okUR2wqnndDBK2+usvrG8174kBpQCm02nv&#10;/eEeisVy/jrciMWCuVIyIUkTLs7PePD4U47u3GI2n7BYJmhtWgC+75vDeowDa5oe8MilYYp0ssOt&#10;m3e5OFs5VWptMLqiso6ETQhX47DSqcdjRS+mF6IjM2jyltAftILXHvmVacBtUlH55CzSgZfVABlr&#10;uP77Z0ADnu3OJGs0pqxQSYqQrg7cKVl3xFMdGVAfoJkkivl8XsdyghuHe9x/6R7T6bSee+GA6qLO&#10;z+uYaFAVu40xRFszsojaX9T3ZPDoMfwY3bSEc9v8Qh9wa1rgGcion9z0gWwQfTW1IdOrQ3UPQ2Tk&#10;fI4Ryg7VGxzBKFTGOMh4ZbDk6CJFSJCJcjk8FSJxsbhQglQlaGuw2ntWYYw7NwRYBdPZhL3DA5Lk&#10;NWy55Matmzw/PeHs5JS96ZTDvT2q3Yr5BPbSKa/fzbDCcrFeoK0FpNsvQRy6jXilXc9W1jWBer6F&#10;A+s35AsbpFI1nt14MZWgX9eiBVmK1s8Nxkyxulgdawmv5tfsUzkAvh0iVAmfx/T8oOliK2M0xlb1&#10;7xkmaYasFeEr7eqSUgqENUghETVgWDfPd+ozLnaGxwhHYs8Ru3sy7Wg069g0+719zRF//OSDn/J/&#10;/85/4tHzYxd31+dVG+u2MZbozeUQSXhY47oOsVYsb7rqGVsYO3bnmzsv19ryybMTCm24d+MAYwT7&#10;mQKRoCuNsCXSGiZKkMmESTrB5LCyS3ayCWpqmc33+A+/8k3efO0l/tsPP+RvfvBT1likShwBra2f&#10;LWDRBqRIUbWq+hC5VVibbX1fuNdq5WptLQqDbEh6pGCG5K17t/j2O29wOJEc7u+TpFMuzhcUuUWX&#10;FUW+5KIo+enTM2a37jM/XbDWgHb1DSUklSmpTMH+XPIr3/gqb9095N3Xb1NdvODsxXOWZ+cU60sq&#10;XbBcrjDpLvfffps33/0KubHkhSOpMdZ0ZGFWBz6bweeKQ74zliMPPRMPcwY/N/bjhZAgLbbO+kQT&#10;Xazc/12BEGYrUUisrtAAoX0CloasxiffGyRiHehJaN4TA8sP+Y7+3jHeeSh69xsn0OvO7O5ntpd/&#10;NXm4XxNo8hz3Xcb7vn5tU2uLX47wc/qryNMcyXW9r4RLRrTW6EpHn+FsEuNcnVP3x7QZ49Yjt2QA&#10;/WcK5hciYBtttNFGG2200UYbbbTRRhtttH8NNgLgRxtttNFGG2200UYbbbTRfkEbahb2VXy3NQCH&#10;TWgbyi9bwMONSSl7IBEgCuQbaoKONcL76ogxAPeQAlCcbT/WoBJvao4xpfv/vkple+j+Yk3efiND&#10;H7S+qQYUU8OMrwU5OMebTaDd/HWfKXrNWCEzvN+E37ynmYfuPjqlrwZksU3NI6aeNtTo3gDDY0pj&#10;sYf/TrlQ9gAh2xTofbDVVc3t/vfHVFeG3he71liDSOz7m/nbJDSIkymE63tIGS+21sP17o9LTNk0&#10;3MtD6imxeRpSNrwOcCXWEO0TQfhrPFGqBaP85Kcf8Rd//TeobIqUCRZJVWmm0xnTWtnTjXm9ZgRO&#10;Pbz+/EcPH/LBhx+wXi2xxqCERApZKwOxoWjdNVS6ZhqnqmCj9x+bh6bJNwaE3zbnor4mXz00Bvbz&#10;97x/Pf4ebpuNhXSN1FZz+2iP//FXv8u9wz0e/PR98tUCKw26qrWTVIouLdl0RpamVLZA24oXz1+g&#10;DLx+7zZLnfF3P/6U87LC1E1LicA1n9Zq3lobwH23kA5847D9NZBPugZQoRSm0hhtEVYwn87YTeHj&#10;0+dUZ5rD3R0qbSnLqp5PB+ZpxlaaiqOjI6QQLJdLp/xaK4qZqgQL//SP/8R8/4Df+s3fYDZJneqx&#10;kJjctA3lG+u9kX4asBjQLzanxuiN9e6DRa9qWPPn2QfLWmuiAItw3zc+rtlfQ6pGmyokdhC8FZ43&#10;9Qt9lhpvnDaAoAjKomAiBTNjee/1V/jiK/c43JsxSSyTRDGfKE5fvODk+TPWlwsS6YABH3z8Ce//&#10;+MeU65Jv/NJ3+Na3vopNQAvJcrVmsVxRacPpxQUfPXrK87ML5rfvc3D3HqVUaAEIgzEaiWzVyxAS&#10;UzfCScRGXHPVXA+SqdTNeJt+b9iXx1SmO8VXMehvQ3Wbdg32GufYAF3672v2VQN2AuGBk22t7G5R&#10;Kqn3tFNLV1KiKxwYuvbbxmiscPFmmrrHCpeXl1hj3B7EkiUKbQqSSoBNgCl5WdZqfTh1ZiAvCtb5&#10;mlXegb2ldKDDBp0eNp36YJ6w2bQBj0yn0xY0W5YlpgaY9lTSrHUqjcYOguz9PToEAvV9TNiQvQ1w&#10;KpWiLAun5GYl9+7d4d13v0yWTSjKkrIqNxSH3J5PNmI3KZOaLCZB1A2aVWVYrXLOzy5Yr9asVzll&#10;kZPW71cycSAHSbs+fHVQG4y9H+tvqK8HwOqYOmzzOSFhke9Hmp+Fza0xtSafzKnJJ2K+PKZAPxTj&#10;tt/hKayGsVD0PbWfjMX8MkK0FJ77MZXxWCN3+P0xkrNQ7c33B33yB9GC7kICqSRJ2pgjBPoNqQRe&#10;RbbmxkK2DcRWaHZ3pqTSYMs16WwfKy1FWaIrTVGW5HnuVMa1QQmFFJJVnpOmTmVvZ2eHJEnra07r&#10;c7leP1ZvAldalDEbOZ4M5txf47G8L8y/wvyoWauxs7v5nbIseyQR28DyPvDLj6uHcuBtuX8sF4vN&#10;WwwgEAP9+3u42ZNVVYLRg77w89RXhgi5YqD3ELzS7hGGwc7+ePv3JdiuIB3bs03uvfm7DJ4Z0dqO&#10;pa/e6e87RHRPhvM9BIDfRoiwbZ0PgeO9ks5GqWdbfeCqed+mZD5U34nVLYbWylWAh/Bc2wRq2EES&#10;wRjIdGhvba+dsbW+tU2RfQjMM7SmtyllXjUHQ7U9ay1CCRBdnCmb9V3Hv0olDoBsDUlh0aZyaN8G&#10;8OtSzJ7S89C1fp415sc1IeFcHBzcKe1aa9nd3W3rm9OpI2IpCufzkyQhSRes1yvyfE2WJWRZSlFU&#10;TCaZi52taetODQDbXxvGGMqybEmA/PsdIojs71c3F9tIiEJw/HXyX39/hoBx/ywIz9Rw7FuiHq3J&#10;85zJZLJRdw5JXYZ8fJiTtn69ViCuqgptDY8fPuL+y6/w+htvMp/PqCpNWda5h+oDz5uaeuzM7MjC&#10;FGA4ODzk8OiQp0+eUKWJCwkFFEXRi/mSJKHwiLiM6cjIfBKKzfr6Zv25JUJMkt5cKqVasGM41rFz&#10;9aqapKmJ+9Z5TpIqkmTurYFuHPzraHJLrGM2FMJiTEWWZty9e5eDw32SRHkEbY5wxq9lN5/lE9z2&#10;xqCGuLt/1+9pQZLCI9q1fvIe9R9DNRP3d9N9/oDPj631IRLiaH06SGFicfYQOHHjHoxB1fn7NEtq&#10;tt2u/mUcowUySTF0avTRmFKANhVWJMx3d8jSBKH3KIzhyfNzqrxicXHCepWTSIWSkp0ZpGnG0f4u&#10;tw72eXJyjrEKmWYbsY/vS64640L/GItbtp2L287C2HcOKQqHOVhIKhKLD5r6UCwfjakFtwQc2pEF&#10;Yi1au9cnkwlGCLQ1rFdLqAk3LZKy0simriRlTQgme8+2fDKl8PvDew2Vkfvj0G0oJSTaGMe9IR2p&#10;oRKSTx884j/+7n/iw08euCN9K2FVB47dVju9KnbbFtP8PM92w2etRhsQEms1uTY8OT5lvVxx8+CA&#10;g1nGdJIwn6TsThQ7aYqUgixVZOnEKblLuLi8IC8Kykqzu7fHV998gy+89hrvvvUGP/zwYz746FOe&#10;rEqQzq/qyri9qizGo/bY9jw69O9JmvZ9VPOzmkVECkFZlcwnCQeJ5H/7H77L7b0pqlqxN01YXZ5j&#10;ijXSlORlzunFgifHl/ztD97nK7/2W6QHhg8/+hRs5XJ0UxNZUvLb/+47/Ptf/TbrF4+w6yXnz59z&#10;fvwMWxkqY8grC8mE7OAm3/7Vf8d0d5/FuqgJfGzri2JxaSxOi+2vq2Kb2L4fAr7H4rCQ9C7mL64b&#10;nw49r7vqWffQM4be+g2ImmP1p6G4L9ansC3XCc+okJhh2/6MnZdR4jXvYA9J+n2/63+v1tYRvcJG&#10;rWCo7tApsm8nANhWr7iuz2rqKLGatP+80lxBnjvaaKONNtpoo4022mijjTbaaP+WbATAjzbaaKON&#10;Ntpoo4022mij/YJ2lTL1kGJ5qPIWgp1DYN1Q02rYN7RNMTxspnJKtq6B0wFCm6Yz11Dm1Cah0U3r&#10;VB/o3Yu73rgiV6Me5DfydQBvBkHlMcWuWKPU0IPfsDktVGMJH8DHVLjDcY01Ofug90bJwh9nY0St&#10;BmwxplNaan5/6OH+tjncVCCVHrCLFrzUAepFq47ZKE+2ujkb49f9zH2He01rC+iownfXHEirSBs2&#10;H14F7omt4RjgbKi5O/x5qJ4TG7f+Pur24lWEAUNNXEOAIH8OQ0KMISDTEDjrKmXKcLxi47pVxe8a&#10;7xu676uAGFJKjACN5fGjJ/zV3/4DRWHZ26vB7lYzyRKUck1iLRC4brQTViCVoKoMx2cn/P0//D3r&#10;swtMVbkGQTSmdHOXiH6DuKe11IKgne/r/i6E76M8EAaibR5tVE1DgJl7vW6CtaJWldtseowRbDRj&#10;2jQQ+6BVa8HUYABrDZVulMcsJAl3Dnf5d996h2+++wZVsaAqVySpU4spSqcGVVYaKVKsmVAYg9YC&#10;jGaxWGJKw90bO9x9+RXu3L7J9//ufR6eXVIIdz7oSmONdAB1JWtQjkBYd89ts7UQSJWgdYXRru95&#10;min2dmYc7O0hzZQ0mTiVMzWhRFNawaosqWqwj0oUezs72NUldw52yARIpANr1oedtpbVumCxrvjz&#10;P/8r9vb3+M63v46Steo8EqxpAbCNSqBp5892c2ktujmLGlXBGhjbrf22Rbged7EBWG9UOkL1jpD4&#10;pP+7jf9vGpmcqpPfmBrGBb0mYBwhgfubbAFTDvftACYN4N1XsdzmC/xrblVzazUpn6jAWoNAIiW1&#10;4luBErCXptzd3+Fb77zNqzf22FGGTOpa0VDz6YNHnL94BmWBLiqWy5If/+RjfvLgY4SEX/2NX+br&#10;X3mPy+WKLN1lnVcsL1eUZc7J+TmfPHnGk5NLssPb3H/7beb7B5yvVmhdOTXxBvzeAD+c1Cv1ETXY&#10;SBgCqbcRIZh6rSNipAb+epE90FsISu38UqtJ28ZGcVIV0folJRVY3QHoZb2W6BTNpZQ1SUZDVGHx&#10;eQ2aRkinJuOvZ9nGg1I6ogtjnKqZqTRIi5ISYd26S5KMnfluCzTXukRXFcY4pU9TQZIqDIKyKElT&#10;KKVAG8F0MmFZrJhkCaWo0FUFpO66ET1AgA9G84G8TZzdADCaP7XWFEVRg0yrGriR9IAKJlB+bkDy&#10;4d5t9mt4vHWKQlWPgErUTdJdTKnqWFf2Yuh8XaCEZHd/jzff+iJpNsFA3SStasDY5n4NiTaUEu09&#10;aF1R6orLxQXnp2ecPT9mvV6A1mTJhDR1yu8xoGL7pxeXbzTA1wQKzf03itpSyPr+bO03rOc/nQIz&#10;rWqjA8OJADQfArUaUJhP3iCFAxxp7dahlAJtDFiNbM7h2sdL5VQHfdKDXqzVnu8O9G7bfVq1Max/&#10;XjexdR3Qe0qJfbBWrAl7SJG+IbPAWk/NliiZALXiYC93oVOfdz+rVRvbmMFuJVry1a2ttaxWqxZw&#10;FyODukqZvrnWBuStlKqvsV4HONBXomCaCBJbgMmRqUKRIBFooMxzpBAkKkVT7wMhWSzXHOzvkyYT&#10;pumEREBV5OiyQliBwaCNrhW33fqUUrYxivXytCGVvyHgRSzG9v2JGFBcDePkBsjicmNVkwLgqa+K&#10;jfzUB9mHTc/++hsi2omBa7Ypf8euwb/HsAEbYUC4eMSaCmt0B2AVuDjL/nxN2qEi7jbSs0GyL2t7&#10;+2EbGL49X2xc1fs6NYtN3xpXjB0CwTcHdVRJtFat3wB6MEwYd1UOO0SGEMYuW0negjN7CEw9NA7X&#10;AXzH7qPxN9uAvL5ae2wew5qWX5+LKdo3Z0ps74cg5nBthdcQrq+flzRgqBYxNAfNtTVgi5hKYegn&#10;ts1h7HWjDZWuajJGF2tWVUmWJSjp1KKLvCDLlAOVSUFVaNI0daqHtia9MYZUKrfuXULXkss0tbSf&#10;p24b1qV8Pxurv/ig6AYMP51O6jMzIUlS0jRzpEQiqeMjmM0y5jtzitwpmuLlhC6HqiiKYpPsIkKg&#10;08RCQyQW3X11KtNNXmFtWDPqx3MNaWW3dm1dx9Dt9/t1yCb2LsuyR/yapmnvM2PkQWFdzN9TISnh&#10;MAjTbpCx9UBQUjglWm3QlWaxWPDs6VPefvNtZtMJ63XBZOJIpywWY3X73TFiyWbOfIJHay1JmnL3&#10;7l3OT0/RVUEiawXf+h7Ksmxjb1l/pstToCx19Czo+xQZBUN3eVxX93UkKf2zLASsDRKvRPZJS/JU&#10;1ysaEhZZx/JKKXZ2dgBYr9d1jaMGVgJKQmkNaSK5ceOA+/fuMZ9NXc2urt1ZY6g8kG4fVGh6eVM3&#10;H8IjnOnO9y5PiOz7prp9BQhyc+81YymvpTA8VLfu6j5ia2we7uUYGV84Z41faH4vSxIO9vaYSIup&#10;8m5/CViXmqPJhBKoamKSprZpsaAkElnviYqiyElkgkpTkJJVvuLi5JTF2RkzKVhdnDOfpMynKdJq&#10;kAlUmtv7eyxXBWerIroemxxvKCbYFlsNxVqx2Htb3TuML31SKryzL0aCsZ1kWmwQWITX7vu6GBmJ&#10;lC6XripNVemWAK6sHHh6vc6ZTmZYHAFkWtdjZZ1XKqVaQsBSu5w6rJ1sey4yvE/8Z0Qun28+uyxL&#10;EpXy+LNn/D+//5/54Gcfo+tnhEOxhE8gOQSk3XZ+byPx+HnBoWHs4ys/N2epsZZcW55drjlZ5OxM&#10;Eg72Ztw82OXmzoxkd4dEJuRFRVWsmGYZ0ywlTRRGl5yfvWC9WnDr9hH78x1+9b0v8Pb9u/zT3Vv8&#10;3p/9Dc+LksJKEpUgTbdHt8U70bEN1lpb9wJKXdZkl5V79mIqvvOVd3j35SP05TH7R/uYYsXi7Awl&#10;FOiChw8e8uDFKR9+dsrp5SUf/PQjdvePsFqDSVz9qyoQ5Zr7B1PevnfInlwjKHj2+DFnT59TrZYk&#10;WUa+XrNY5TA/4Hu/8ZvcuH2XRVE6glxTA/4HyFhjscFVYO6rxm2I9P2qs/LzfG5zpgyt723kU9ch&#10;7YjlSGHuHIsfh55thrl3SMi0jSQkRuQYA41vm9Mhf9vdQ/yZa5h3N3UpF0+oHqmBTzp0VY4cPusJ&#10;zxD/Xq+T14bPibYRH4TkT37MPNpoo4022mijjTbaaKONNtpo/5ZtBMCPNtpoo4022mijjTbaaKP9&#10;grbtQfiQqkUINvMfCPsqMGHjmv/+7mFwB15qPrP57qGHyn4DWQdY9h9Qi7bRq9/403+I32+C777D&#10;fxjrN2D6TbYxsMBVqh3+5/tNPKHa9JAaV5wd3vbG2Vex85vwYiCJTcDzdqXxBlBzVWPG0MPv5tp8&#10;YJIb02ZOOiB+/Y3166ZV0mlVliUe+NIHsLj3x1QUfPXB/j2YKxqbNhtfY/ccjlesgbCZ6yFV9JjC&#10;QNi8NrQnh8gH/O8fUteI+YNYQ0hM9eYqwLoP2hryA36TcQy4MwS4aPxNeL1DPm6IwGBb85kDeela&#10;aURwcnbBP/7zDzg9PSdLJ8ymc6ceI12zXvMZSaKcwnit6AQOWL1arfjwgw958vgzqKoWjNao2cYA&#10;Pn7DeAz05N7XNXk34OF2zuvPTT0VlZCsxP279t/t/9vB5phw7/nq0O284wDwwoI2GqkSBAIF3Nrf&#10;5dW7h/z6t7/JNJU8+fQJRZmDcerv+bri+ck52lpu37pNZSTkmnxVUBRr1usV2lpkWnK0f4NvfPEt&#10;BHP+4C/+mufrlWtwFhJtNVK486Jp6MeYWrXdgRs74CO1ErdhZ2fOm2+8wsHujNVFQZYkKCFJZIIx&#10;kkrDxWLtrkElqDRhvVzw2p0b7O5MWK8vmSZOVVqoRrGqYJUXWCFZrCv+8I/+mN2dHb76lXdRQiBS&#10;iTGiBhN06tj+Gvfnr234R24on7uf+Xui32zvmqUcWUNMqbuZ125NspWIJby+GNmLD8g12vSVsOtt&#10;YjzFl+Z3/e/2z7VtIAMhHWBf1yp6fpOZFRaFRFclVAWTVPHmq3d5741XuDGfMKEiSyWTLOVyueDR&#10;owfkZ2ekCqzRnJxf8k8//JAXp5e8+oUv8O1vfpVX7t1ktVoym2aUuuLicsXl5YIXx8d89MlDji9z&#10;cpHypbfeZvfggIvlCqeLRK1mLVv1t3aurA/M2iSxCf1tSFwUJQYQ8bOj729sNI6zrdK5R3IUrC9H&#10;mtMHhvjENg0pSLseAlXADmxraJZvM5fhOdQoPXfNmMaBBGows2jBwhKjtQOwakNlK0y9b9M0w1oo&#10;jCM7cKpjRQsQloAyCpFZ8jxHJJJUphhrSNOEySRzxDOi3wjtcMZmA5wUa2D342ZjDEVROLKNJEEp&#10;ibG6B+ptxtAf0wb87jejx1SgQ3Byf8zdmDmwVzOzsiWWcirVdWMkkvnOHi+//AqHh0dYBKt1jrGG&#10;osh7zZD+Gu3Ox6T9T0qF1m43lLpksVxwfPqCxfISXeZI1Y2R3+AfJcci3mRaR5Qb+6FpCG8A6LbJ&#10;Z3zgZwAiSmXqgLEB4MUHKjY+tvudWh1JKs9vOVC1kJH5MaY+x+VGcytBA2vvrA/ATh2g231PD8RY&#10;X1gY+8YaY8O4DToSBurxM8ZsgHRa+ouBvKFbE37sV4OUpBoEtW7sB2hBWr6/GsrLQjCx7+t6Svc4&#10;FdHmTpq9PZ1OMUazWF4g50foSoN163o6nXJ+fl6DOByhhZCSyXTiCC2ylCRRqBaQRbDOaiIUKVry&#10;mxYlhsAnK2uIM8LYYCh/CUkDYjF57MxucrA8L9o12c+jLUkio83qYR4Uu6arlMHCfMF/f5gHxPKF&#10;mPp7OwbeOhK1b2rIhWy7VswvVF8Jx9L/ub/fQoAPuJAglt74dZJYDDcEqA9rMz0AWWTtGEANAMyj&#10;AASGFS+F54fDsRJbPjP8nNhe3qaeuC2f3TZvsZh3qK6wHVA2XC/pCMO2gwpDRcTYtbbqxUHNKTyn&#10;wveGvr5PnrJJYLNtXLfl5NvUb4fqJ0Ox6lCtMrYeQqKoYdVEzy8BVletz29qT6Yq6zEyTv17lpKo&#10;BJUkHlGJi0OVlFTaXkspeAgsM6Q6HIKDYkQP/usNSV0TS6xWK2bzOZOpYpJNSZIUY0EmM1QyI00U&#10;WZZRFDnnZxf1WCvAkqZzptOpUwUvihbA6kibXNyTpmmUDDRGuLhRO7AdAZpfg+xim6QHMm5i0672&#10;0d8T4T5u3pumaVuP9M/RbcClcLz9WLdHQhKZv9g9h3u/PZ/q96SpQhtNVRQ8evCA87NTptM582lG&#10;XmqqqnQxZK3cLpRsSZtsDfhufbntQHkNMY+Ugul8zu07t3n2591ehgAAIABJREFU9ClFWaKS7oxX&#10;SpGmaT2vLjYuy3Kj/h+Ob3e2bM5BSKbZ8xcDscpVIOrwfOsTY3lz1uSfws1/pzDt9kiipFdDEaRp&#10;ynw+5ebNm7z22muOVM84wjSXKtgNEFcTLxmtkYS1fRfHGX+PG4vFNNFdb85i9cqwFhDWDX1iu0aF&#10;OCQBjsUnfr3Hr8c7UrlO5Tq2N2IA4Jgf30bAI6VEW4NMJDdvHZHYivOTFxgtUWmKSBKwEqGcSnOb&#10;YXQMoY6coK6NOc4zQWUNDYGjUBnZbMaTx4/QEhQZl+fnFIf7iL1dinyF1YY7u3vMpjv8+JOHnK0L&#10;kmS+UUMLiWQ2yHCE6IjUvNdiBCFDPiP29/BZVRifNDOnBhSf2UrUI4I/+3PWxNvN85vmM914dCR/&#10;sv69Mnf1zLKsuLy8ZLFacXx6wnpVMJvOODzcZ74zxVaS5XLJ6ekp2hgmkwm7OzscHt1gPpsDkGUZ&#10;VVXVORktAdt1ntn4qspNjaMlxKjJvZIk5emzY/7gj/6Yf/jBj6hwJLKJdHl0CPTsxuZ6au1XPWOJ&#10;xbZDzymGYohYLLXxbAPl9oMQVFqjLRR5yVlR8vz0kqOdCcf7+9y7ccjhNGWaWGBFmhiUNCTS7bOi&#10;XHNxdkxVLJnMd7h/tM/OV9/m/GLJn/3jD3lWlhSmRAqFtM2zTgYJz8J4rX3W48XIbVxjrSM5tfW+&#10;w/LyjV2++95b7CpNmqTs7845efEMaRVJIvno0495/PwZP/zoEeLgLm9+8Ys8PTtjd2eHTGqqfIU1&#10;mjuHU77+9S9x78YOb93a5cUnH/Di4UNWZyukkNw4usHJ2QWL1ZpktstLb3+J3aNbFFZgHLsuQimE&#10;aUiJDH3Sk/iz4diZFiOxGiL9GopZYurgQ5+9AVKu66lSOFKRhsTWskkqFsbQse8O49dtse5Q/OV/&#10;b69eE1Gzj9UjfDX5bc+9ff86FLP0z714zWJIXb6LB0wvv/P7FPzP6Orp/bEcyvtjJG3xXBDvbGfw&#10;PobWWlVVV+am/lhuG/PRRhtttNFGG2200UYbbbTRRvu3aCMAfrTRRhtttNFGG2200UYb7Re0oebT&#10;sJFsCFDsv7bNYmpS7s9+Q1is+TtUFBpilPebP4GeErbfpOi/J6bI2fw8ZJ9vGuW2Nflue5Dvf77f&#10;7JUkycZDdv8zhpq1mzEKm0w3Gv/gWmo5V712HaWNUOhgqHmrPz5cqeIdWkwRyFcrCa8xNqaxpukY&#10;EGib2t1V1xiqHYVg7/5eGG5yGVJSjzVEDbH6DzUwNL+zrTnbv39/jYXKWEM+Jry3mGJeTKFmm8pD&#10;DHTt/85V9zzUTNZv7gBEraxjNfky5+OPP+Hjn31Kmk5I0gllVbXKvR1Bg2zVGgS1kqt1zeGf/uxT&#10;PvjxB9iygqZZW7oGqUa91NTN5LHmoKbRu78ew/kXG02SFtB1o7eU0lOSj6g0DoCXYvPdrOnKGwfo&#10;1CpkkmJrIhEpBRWGSaLYkYZ3XnuJ11+6w8Xpc5aXFxijyVdrVuuKk7MVDx484ta9exRlSVkapM1Z&#10;r9fk6yVlVaCtYZ4k5BcL0mnGGy/d4e7NQ84f5diq8TcWJVXd+CzAGowwWGQN/kzwSTCsdWqgd28f&#10;8YVX75NJwaIsSJVgd7qLUimVhsW6ZJ1rp11toSwKXjra5xtf/wo7uzMWF8eI2YzKWPIyxyDJK/c+&#10;YwVWCi4u1/zhH/0Juzt7fPHN12uSBYVUCcZWVDX4Iqbs3SnzBv4Vv8GrivoVtz5Uf18houQ2sbOt&#10;+fxYfLBNabT9ubEbYLdOEbwDYA+pmcT264bimGn2rmybkEVDKlCr5U0E7O1Mee+Nl/jiS3fYlZZM&#10;aSZZhpTw/Pg5z599xuXpGWa1ZmEqHj15yoMnT1lWgi994xt891tfZj5RlPmKSZayWOWcni+4XOY8&#10;fXbCxw+f8vj5BcfLkte+/B77N29wuVpTaY2VjcKv9RrMY/dGVNUzNiZDcVk7xhFlmTCmsLavkiOF&#10;oNKuoVw1DXPWP2tDZSDhfRb4ils6bIiPgJjb+7BNoyvRGLT1MUEzpFv7jRJqw24EPnC0XfVC1j4r&#10;w2hNWZZMJhN05ZS5y6p0zCW4BvIsyyjLCislaZq2fr/bj5sAPV/B229y9M+Mbs+atpnQXZcDTfsN&#10;qY0Ss1KdQmMY94XqkkOxTpZlPf/uA1v7PodOQRDIJlP2D29w76X7pNmENJui7RqMbhU0e0raARC1&#10;LMv2vLMWkJJ8uWaxWvLi5AWXi3MQFdPZpCYE6dQ+jdFt4/3GPSF6EPhQibL+7d5rIZFLB8Sp13j7&#10;jhrMoxRlVUbP6CFfaGqSi3BN+D57M47ryBN8ooKN5vGarME1KXfgcD8XAgcW8P2kUqpVb+8RJ9Tx&#10;QhPQh+uoXRee8rv/uT2irPr6YiDkMC5u9mwslos1z4bjv43owd8DIXA4pjTa+tqaLKdbYxKBIJvM&#10;ODm5YLVakRYlZVWyWi1Js4w8zzk5OXFKctT71FbMZlOKfIXWgsk0RSV1TGQMqaqV3rsVPajWHea0&#10;Pih1ezwroiDpEFgbO78bv+TGyGCtrAkHROvfw7W9SYQSJ2dpwJmxxvV+7Gs2/GqM4G1brrsBoBZ9&#10;oiFHemCxVm6si89r2+KWMA+MgQh9wI7FDuZWcTDv5t4ZUptv1luHPwx+NhDnNb49fA0a0ppIXSRQ&#10;3xQd+2B0zoZU837eetdgnlrHOduAljECsCHSvKtATMM1lM09M+TvQoLDoTEbqu9dlefHPqcBTw99&#10;dgygHrvHbbXIWBz7eVUrY2qHMWDy5vzgERMJKuPUmY3RGFOhZIIxmjJ3BDUqmTrgO1DqirLSlEXR&#10;fm5DjqeE6p3hQz566N7D//wxrqqqd96H/rLJyX2golKK1WpFkeeIXYtKJPOdOVYoZJKRqBRhK5Ik&#10;Jc9XLFeXLJcLppMJ01lGmiaUZcnl5WULDGzOoYa8KaY2ua3+3CPWGqh5+fG7n6MM1S998qkwxm3O&#10;vaFx9mO0kFwmzMNDEhO/Hu2fz358FPWbHpGTxYHOpJAkSmK15vT4BT/54H2++a1vk2UpZxeX5HlO&#10;kqqamEa1teoGpO4TzGzWOB2IUCWS/cN9jk+OWa9zskna/k6WZS3wUyWKqig9UF8/Hgtz1KaOtm1t&#10;b8bLLraMkfRcx6eFvrTQFUo6MgpTA/illMiasKcoinpsamVhqVivV04ZOlUIDGk6ZTLJWhXrxhe6&#10;mGiTILAf03ZAXWu780/4sVYNbHNFEIuVsdp/HOgbrseQwLers2/38T1iLq9W5K+VKLhRDMdXQ9cY&#10;I0MwdaytccRz871dlC6oqtztG2ERSpGoCQaJbgmU/XMXL96xjgjT8RmgMWANSZpwcPOIV9A8/ulP&#10;qYzl+YtjDnZ3me/sIoUAo1FVwb3Dm5xcXnD+8DFVWZLUz1v889AnG+uRygkBHmmAlR3BYPM7vo9J&#10;kqRH9LsNOHkdspQY2d0Q0a9fw4mDY5u5Eh5htanB5I7ATuuKNJ06lfd6rNI0RSUJz58+55NPHzhC&#10;iMT5kWwyYzbfce8tK5CyVs0WqDRjuc4xQpBMp0ymMwpdIU0CUqArt5+U6AjWhkDkG/6hVkB3RGug&#10;kgRdlgiZ8PzFKX/4//4Jf/E3f0tV1wukoEd09P+3hfHedZ7dhXVXv0bWj3tEyxchhaiJIkRL3FNZ&#10;y2VlWJ+ueH624uGzE167fcT9o132Z66utlaCWZoyn89IlGC5WpGXOYc1qcCNnV1++5e/yc2jfX7v&#10;z/+ax4uc0mh0TVQjA6XoMHcJiZ+NtS0xahs/WYs2GoRBV5oUSQb82je+xtt3b2LKBTs3bnB2saTI&#10;C/Z393j+/DnPT445W+eogyN+/d//JrO9A/7rn36fZ8+f88btA3Z357x06wbvvfUq927MUDZncfqY&#10;00ePKC6WTNIJ6WSGEYrTxQtKpsx3jvjpw88of/xTfvnmq1TaJ4JV3nNRi9ZxYuoYUc+2NRyuj9Cf&#10;xPx87Fm5/3rje3wfJhAIKxz43diGstGtF8FgLuk/Iwzzh5CE/jrEWUP9B7HnC9vyv+a6hvoBhsi6&#10;2+doEQJqP25raspX+YkhMHmfWLBfz2pi6obcOIxlQxKFkAjHRup/DXl2JwTQf5Yf1qzDz22edYbr&#10;8Kqc9/P2kIw22mijjTbaaKONNtpoo4022r92GwHwo4022mijjTbaaKONNtpo/4J2FfN67CHl0AP7&#10;GLv/tu8MP3Oo2dAHEflgiaGGn/Bn21SlhkC34UP8qOLZlnEK1Y/894VNuWHTtK/mHpsTXxk91gRz&#10;1XyH835Vk3RMRSA2nuF9h+/xm7tbAeAIuLshCGgaapuH7f57+gqnYrAZe4g4IfZ6rNEsXCvX2Uv+&#10;vA8pj/vfEaoa+5+1jURgiKAiBJvH1n3svsQAGMHfo0P7PTaeMQWGmCLlNhD20PXGGi2GGlnCz/H3&#10;dmzOhJS1GKelKiuevTjm7/72HwBFmk5r5ci6uVJriqJgOp1uAIuNcUC705NTfvSDf+b8+NgplyhB&#10;kqi2gbxp4PTBSP7fjdFYa9qG9s6P+OrCYuM+mmafUJ093CMOQCe6TtmBtRFrTA/9WNt0bQFrSLOM&#10;qjIoYckS2FEV33znTTI0jz57wnK5JFXCqe5hWSwvKYo1idQ8fPgpBwcH7O9I0sySFxakZJJMmU93&#10;0FXF+vwUme1wtDdH4hSdDYJEOSXvqqpYryu0tSAkQjRrtuqNQ5IopNbsz+bspROUNhTLHGsgm0ww&#10;BvJCs1qXlBqnFiYlh7tTvv3Nr/GVd9/i8vgpKCiFpTAlqzynNJZ1ZVhXBissQkFVGR49/ozf/d3f&#10;Z/p//u+88spdBBKVJFS6aptrnbK1bfufew2Ssq+naXvqa1y7ycg1wgssZrCRbBuRyHZwVQjKHVYX&#10;6RrkOgXlsElyyD/21iw+ONM1ugqJUwsymtRYjnZmfOWtV3nr3iEznTOTCdNJQq4rHj9+ytnJC1bn&#10;F6wuLlkuVrw4OebR44fsHt3mN3/9e7zxhTdQsqLIVygEl5crTk7POV+seHZywU9+9pCHz854sa54&#10;/b2vcvuV+xRAZYxr3kS1QyFo1NFjqi99heQw5vg8KjrWilol3T+nO/B6M/YEa0riVOq69RcjnBE1&#10;kN9Xxeqa74wxTqUwnHvsBiEHDSGC911DakBNg17X0NkRK1ltsdI1olqcImIXY1aIuokwSzNKCoqi&#10;RODAEFkmnQJ7DYy3WFAKqw1Ip1A9STPWKkcr06kqRq63UXqPAbN8oIyvKumUo+tG5RoEDdSNkFCV&#10;uqdc6YPTYudcDAzsN9/6cSXe3nHfKSlLQ1W579jdO+T+y6+yf3CENk4NVSCRwmKDGMY/g5p5apSr&#10;XQxryMuKssw5Pj7m9PSYslxjTOWUtNojyUYVRHvrQgyrQBvdre/mHrU2OD4Y0cbTbQOqc4n9PQXk&#10;Rd4752K+zFcZbRpNO5IEgvN4k6hHSomx7vr8z2qV9SJNrg7QrltATwNcamIZXfrECvV9NXut8cot&#10;kYD3eiSm9ptch1Sm+3t8M0aLxYH+/fvrMczP/EbbECx61TkUazpmIB5q1BKFFK0vliphPt9hcXGK&#10;ICHLMmbzGZ9+8jEHN25gF4sWSC0QTLIJ2pQtmRJYlBRI5QDwxhinbCkEUjbnvLi2QvVQc3K4zmL3&#10;3MSePvAm5hO6eXZAHQd+76uHhYDMEOSUJEmfZELUZ3Kzv4XA1rGyD2oKm/r9nCkG6ovNdSzvMq06&#10;bp9cyFiLStQGUPLnranE5i+Ml32g5mbeNgw4HiKlas50P/YfyvOarzDWbB3Lq3L9beqFvS+Kre1r&#10;KMGFIK7P2zS/HfjNVtXB8CwdIl7wfUeMmC2sg1yndjAEZBmqSQz52OuMx1BdJFQhDEl9hsZriIBi&#10;qEa0bb98HvBZSIjl59Ih0Lqf33S5VZZN0KXzj5XW6Kpi0hBOGtsCx5RUFGXBarVG66oljGji+qqs&#10;yCZJG89u81XN2vL3q/8z30dcldvF5sSPb6SUpGnC4eEuk+kUbSqKsiBJFXsHuyTCsl4vWa4SLJai&#10;qBBCkSQpWjuQ43q9bmNb31/2VYI3yR9jYC6fTGPIh8ZqpzFAVGzth6CsZhx8EqiYqmjo+4eIVkLg&#10;YYwQZojEYCNmxxGiCdsBe138AJ8++IRXXn2No5u3uVyu3NjS5dV5nrfEQ2F9pn9/AilB6wIB7Ozu&#10;sr+/T1V0BF0NmDW8PpdrGC/X6u+1Xv1NJVFfEgPLN8Rnfpy8bd9fpxYLDoC+znPmE+FyOmNQtSJ4&#10;c0Y2f1Y1kYXWFRbjcgohWOc5RVF0v1cTlbl7lr2aXbuWjKHCRNe8EpskY80Z2SPi8ubLjbkdjG82&#10;zzDrxWhc219sOy82yBip6y3Bc5Zt9dcQfNledw2uLLTzLSkVCJCJpFpqTD1fVVPvlwqM3vi+JrYT&#10;QiCpwe9YZINLn0y4cecOy4tLzp49RSL56NPHGCG5e+uIWZogjEZZzdHunP3ZlNO8QtUgxG2kJVet&#10;VWPN4BkdkkAPnY3h+bBtHq+q/Q09twtJVn1AdVibbgjt2nmUksvlkufPX/Dppw8wFqaTOUq5vEEb&#10;S1lUrMSaySQhSxUilcgkozIWicEA66JEm278wtzCYJAB4eu28XekbILKaBLp8i+tNVjL6ckpf/Rf&#10;/pTv/7e/obDN2S5w6swyWv/+l7Tws8Ozcuh7txHAbZ41DSFDBQiU6OqBFoWxBoNFK8Eay3pVsHzw&#10;FI3h/tGcKhHMVQpWolLNPElIswlJlqEri6k05fKS/fmM7335bZSV/N5f/DWPLleUgvqcol9jYfM5&#10;TO+89CrGrd8wTZ3PeV4pBG++/jLfeOctMmOoEGSzOc+ePWN3NuX45IRnz55xfH7Bx0+ekmcHPH32&#10;nIN1jr484bvvvsl3v/UVDvYnzDJDJgzl8pLV5QUnjx9z+eIcpVLW5YrTxQotJ9hsHzA8fHbBw+WK&#10;R8U/8/ZXvsf+3i4I44gVdFXHdDZKYBXO61WEr9ue4cV8s583xeKWq54pCsTAdfUJ0/o+TgyS3cXq&#10;OrF6Zbhnw5zqque8fq4YPjP3ayCxXoPYZ4djO5T7XfVsOTY30NX3syxr36e12SCb62JYceWa2BY/&#10;+fXmsO67Ld/cNiaxz4mt0XB+rrPWRxtttNFGG2200UYbbbTRRhvtX7uNAPjRRhtttNFGG2200UYb&#10;bbR/AQsbBIceSA6BrMUAWHLbw/5GbaXfVMLG9/rAhubf/u/EwOpDzSNDjTG++gVAmqa9BtRwXGLj&#10;Fr62TSErBnTepmrvj9lGYuyp5sWU2GJNw0PqK0MNxr6KUjjHm2oz0FeF9Zv6zBbA0OZ3+gqlm03K&#10;Jkp2MNTs5b/WNBF0jRfDe2Kb4npMdb35fP87h94bru3Y3Aw19Q4RQzTfHc7VdVSCt+2lbWoz4b3F&#10;7CqFhdjvDu3VWINlbB36DR4xEopoo1UAODE0oGDBYlny/e//DWVpme/soY0hSxRpOiFNsxZE56+v&#10;RhHYaMvF+Rn/8Pd/x2dPHiOsdt9hDVIktdKGAwIZU2JMVTded41GDZDUKYr01R76IGS1FZDiK7PG&#10;iEMMrpnMn6+eWm3Q+BNT8+jtDa1RSlJpjbGW2SQFW/G1997i9Zdvgy1Z5yvKSiNEwnS2wyI/4/j0&#10;hDe+8Dpf+MLLPH3xjKLIkWoCSpHOplBYkiRjnWsuFpcs8ordG7d59503+dmzFzx8cU6WJaQC9HpJ&#10;ImFnqljkFVIltYKvrZWAOj+QyAylBXvTKbvTDGk1RZ5TVprj01OsTrhcrqm0YTqpgbKJ4jd/5Tt8&#10;95vvsb48xVqNlQmrsuLyYkFZGSoky9JwuS5qYFyFkA54/vGDB/zuf/4D/tf/5be5d/cOlbEY4zXf&#10;iz4orgd6lAptOhC/6O0Xek1qIXioaTbHil4DctOTZWrFlwastq25tFkjDZDO942bgMKBJivhgdP0&#10;ALA9iAW2KY4JGiB9VYOfNVkqUbrk5iTlO196nfu3DshMwUTAbDLhcnHJ46dPubxcsDg7Z3l6wenx&#10;GS/OLrhcnvPWO+/xS9/6Ojdv3aQoCsoypyoKTi8uWa0LVrnm6fElP3v4GR9/9oKTteb+O+9xePcu&#10;q9JQGe1U0IXswKemT7rR940CpAPzdyDfriFZBT7T9z8xX2sjALTNc4Y+2OmKGDIOQGnOwT4hg25I&#10;GwbAYD3l6BZw78d9oge8ip1jsgH8mgprBMI4RT0hRO3bBEolTCaT9v0NyY5SCRIQQmOs81lSCdIs&#10;pawqrDYIJUE63+7AxHUcQg3+ttSN0/1pbO65URH0QR5SSvI83wBBYqnV6Lt4tiw6IJffhO4rUfqf&#10;O6SYNEQ40wdK1aQJtfq1MRVpmnH/5Ze5fecuSZpS6cIBfLHOp1WbfkbKGumKJamVFI2xlGVBVZSs&#10;1yuOT044fv6MYr1GlxUC69Qta/KjWKwcxjM9OcJIPhGPGZKaOMYpaGrdkUE0sUB4BsYA1/6Y++AY&#10;d/8d2YUfB7t1HM+ZpBBoOvWnPM+ZTCabIDrRkaD45DPNWpNSopIUEOR5TpqmbZzoqw1uAzLGYrCY&#10;gnMYe7U/93Iaf+03n9nESv73StkpX/pkINuIl8K8IATgh2fktjys8y+O/MNisMaSZROm0x0ujo8B&#10;RZJkzOZzVJIwnU5bkIYjJHAKg6bUGO1AIkkLomnUvrycUIiaTEJcq8n7OsqHsfgtzE18wKKvjubH&#10;0w0px2w2a33NNlK5cM2Eir0tsYVwiuGyJpxwMcKmMmBMMS4GBg1fD/NhX0nNmDq+8uL+kJTh5wW8&#10;XAec5PvxIXCLxdZkW8OfJfBug04x/qocs9u/HdghzKV0A4xvlNub80aIWoXV9OIST0huU8G9+YRa&#10;hdI2bzMdCYcIvXj9i8Y6RdfmPoXxcmKEFy+IHmVAvE4RjLPwQHx+/SIY19DXxIA7V5FIhoCQkJyg&#10;/xlgrQ/AtT2/FMu9t9V9tpEBxtUPZUuk5eIw4xFeDNXT4qDgbaD6oXmJgZyvUky3NiTVVBGwjgfU&#10;Ed3uV6JTajbW+WGlZBsDNwCuLJGUlcFUHhGng8uSZu6stUqAMCRS9kCP2+KXEIQSAnrCsWmJktp9&#10;0J1xTS5h6oROCtnmdw1RlNYFZbEiSRUahcGSZRk76ZSk3t96tWRn/yZ7h3dYLRYU+ZI0naINSJlv&#10;1MG2gTljpEz+2RACY2J1J39dxD5rI9+tN4uSDuDXxB9CCMqyYDqduFrCet27jsFYhmHAVHO9aZqS&#10;ZRlFUVAUxUYNMrzPjX2KaIFzWmuMNUghKYuS5eWKH/3ox/zSL+1y++gGT3XJutStH1wulygpSdK0&#10;jg1F4DesB2ITJCpBuCSUWzePyJcr1utVpw6Mbc9qKYRHcCV7DrqpU7lISbS5pPTn3rhfksLlZU4Z&#10;3dRAyH7ccxWgtb8mhAfwBCFsDTqERHakeMYaJklaq0a7moBSk1p923TEjRKMERjTAOYti+WK4+Mz&#10;bhweIpUgz0v3ncYCVeefrKWqQdnuXK7zOGOwzXoUYI1ufUzv1DZiM0Zt/eTVMUZ/v/THZQiofV0g&#10;WuiHm3HVTU4enHUx/78NqGu0RtR7dblcMhGGqqgQUlFVktWiRO805CM14aMAIjVhYS3aMZgikR4A&#10;HarSoETCnXuvsFqsOVstSETC82dPubE/ZW/3kP2DHaytmAnBnZ1divKSvFgj04QE1cYNplZI3sgz&#10;69hBINyyr7TzybZJh0R9NjWxZpfrDOU0/hz4OVToB5vaCxKMFa1Kehgb+QD3jmRO0oEy+3FxCET1&#10;Y9dKO5qBvCh4/uIFn332nPU6B5EyzTLSNKOqSdikFGS7CYc39tjf2yVJazViJCcnJywXS+e7FJyd&#10;XfDSnTukUtFmb1ZQaU2iZI9AbmuM2/zdOg8lZYLVhkQlnF6s+ZO//Gv++C//iqrO14UArd1ZoVRC&#10;VWkvnjDEtso2wo4YmdeQqvVQfrexxgeeQ4bPS/3nXe4/5fZaC1imjl5wcUKtYm0ErJBcFBVGJlQY&#10;lkVJWZbkRUlRzTnYT5lNFKmEfLWiSickRrO7s8v3vv4F0szye3/2t/zsbEUFGF1ibYIUgkQK/j/2&#10;3vRJkuQ88/u5e0TkUVXdXX3PPT0zGIAYYEFgQYJLcbniYVp9kJn+U5ntSlraGmVccakVbQkeIAAC&#10;c2DOnj6rquvKM8IPffCISA9Pj6wGSX1ivGNjXZWVGRnhx+uvv/4+z2ORuIaIzLmt2N0/g8/d+VyU&#10;BWEpMolwkgrHvoLf++43ubc/xaxn3L5zDykytKmYrzTHJ885n8/5+vkJlYM7t69x/PwrMn2D//WP&#10;f5vXbt/kzo195sszLk9POF/OePb4iNXlmpPnZ+xdO8RJwbJyzJeWtV2zzkY8uZjx6MUFCympzs75&#10;+5//lN/73d+lyAuMqTDluiWw1cZu8uv12gteSd1Pwd0A6pRfDc/7wnPleP8bn5ml3hvGVJtzTB8X&#10;CCGwDa2soM1NerKWDblCQ8bcjPWQLGPbP6VB8nEdQt8ea9e86KttCPcTffUOqfmU2j+m48EN6Uzj&#10;4zdq6nT2dX4MmK14JzzLBVMT4NISDvmz9C4RVB9IvZPDitaQhmC4u9Gmk5uKLY7xQ6KnXfF6334t&#10;zk8MNthggw022GCDDTbYYIMNNti/VBsA8IMNNthggw022GCDDTbYYP8M1qeekyrMiA+vG0spkvUd&#10;KG+uuTkQ9oe62woOIThql/JB870psF2fMkoI5JAy26m21avS8xIK07uAw32Fyrve16covqvfYBvE&#10;v0upLXVQnVL023WdGEwcF19uir/71WCaA/bw0L0pTkxZU5ideqZdhZR9Y2oXwCQeY6EKa1yYFvdl&#10;83sMUuoFQPQobMb3FQKvQ/DGrmdMjYl47sQg+RSgfFM4KpOqk43Fyk7hd8ZAt1TRd2qOhACe1H2m&#10;xnQfSKcB5iglcDLDWigrzV/+5Y85PZ8znuzVxSGgVM7oKZRvAAAgAElEQVRoPGE8mWCqdVKVUmtD&#10;WVb88pc/56svv8BUpddLcrYtxt7cW1wMsg3CS6kKxs8V9kcIiuwqjHlwevzsYfvF5CF9CiJh23fG&#10;uQOERGWKsqoQ0isqK+v4xntvMZ3kaL3yqsIoysoX0p6czzg4uM5bb7wOTnNjf8zFTGOdQuVjJtN9&#10;ZKYpV2sW8znzxYrKWExVcuvObQ4PDjg+n/HKvTs8eONV7ty6hpKO07MLPvvyMQ8fH6Nx5HmOUoqq&#10;qnzhlpRYXXK4V/DOm69xY3/K5fkJThgW6wXzeYmSYy5ny1pZ3j/vv/03P+SPfv93KOcXzNcLpFQs&#10;SsNytaZcljhAG8v5bEFlDVYIhPadkGUKow2ffv41f/pnf8G//6M/4OatQ4SSCOu1q3y7+l4L1ySl&#10;FMaa5ByJwaB9a+mmuCrhK+pi9hA8sgVoiohi+vxnB5QIW/fWPmT9cuP3G98YK7XEoL543diMeecL&#10;PQFnDMZWvHE45UcffJM7k5zcrBgVOYqcFydnnF2es17NODs94uzklJNnZxwfvcAi+OC73+Hf/M4P&#10;mU4KqmqNKdcsVgsuzi9YLStKDUdnMz767Gu+fHbMWal57Zvf4uYrd5mVa1RWoHXdX9ID4J11KCF9&#10;Ibd0XRBX04cBuKVtuRYg3SVfiRUit/x1jTiL10avKCO2FEx9O4qdcUnj78MiwzguowV0eMXM5jr+&#10;fgEsKtsUTDZq8/55ZRSPeVAWMk3AYq31ReZS1O+1SGSt3C7BWtbrVauUHRZrOudaxbGmmDHLavV4&#10;IbBCYcs1qigoqgJdVh7cYAxOGPJc1erBUUGnlB5IGM2lPM8Zj8es1+t2zG7Hat5vaq2TcVnT5+Hr&#10;YQwQKhhLKXuBvmFMbK314P56+FljKcuSLMu5desm91+5jypynHQ4KzBGY4zGWoPWGxKMEEzr8GDg&#10;Bhy0Xq1Yrkp0uWZ+ecbpyXPK9RLhbA0e8GtHDJZOAYf6LJxHqbgl9iNetNErOioldpIYhYDeMIZr&#10;xlJIRKQCBfhtQinbqmOH/auyzFOl1CqcbVwR7wPw4NDmGUKF9/Y76zi7KIrOeHE1+8susFGotp5l&#10;GUYb76cEnTHVxrNN4XMUz1dVtQVyCwEYYXFyOF6dc+1nN/2QBuum4lKXUEPtrkXbBePONiDCjfJu&#10;A2wvRjWYQ1vGkykHBweMRgV5kZEVBdpalus166qkKEa4OlasFkvyTFEUI4pi3BJ7KCVx1rTPJKX0&#10;oCno3RNv/LZMFrv3qc2GPqZ5njguaD4fAsWvKmCP51w8llKgxnC9j+PycD69jNp2n5p0SuW5o9Aa&#10;xTut4ruzSYKFf6rtArTEuZbUfv5l7yPeS8eke9sfIOYO2d5vBf1mrfVEPuHfm3utL3UlmG4TZHZA&#10;7/FtiBotL1xDmiBSDxx+ILle7FIR7+x5a58smv96rtfXF7uV5kWSeK7/Ots+2RNmuCSovS/PtCtf&#10;1QdQbNbDrpo6bTwY9sWuOZnKPe1S7X7ZNozzOhvixS6pYmp92VzH73Hae8LhWlCJjwOkUKgGqOgs&#10;AoUQkiyTWGvaGLeqSqjBgzX2pV47c0/6RB+A+uXzszF4SWvdbcfmfR3QrAgdHNYZMqHIMsVyueD8&#10;4gwnBTIbI0QO2nLt8Bqm9ARQCMV4MkEIxXq5RmtLMcraOdUohMdkVnGeMFx7UnmocE2Kx0kq39Wn&#10;dLyVw239g2vjrKIouHF4gzzz+3+tfYyzWCzQ2rR90rR1QzYaz6tmLWli7NGoAVObGjipdt5rGMd3&#10;xmawF1P1/sNaT8Azn884On7GkyeP+c4HH3BxUWDcCmN8/0+n0zbGC0kxmziu+b0BfCshKIoMh+Fg&#10;/4DxeMTRyVFLlKSU33+0YLQ6HPfPLjrgt7YP6vEXA6VkRGAphQCh2r3rr7PepZRnG2uerY3zhUBk&#10;We07TbvmYA1VVbUxs783r7CaZardN6xXnpzso48/4f33v8HBwX5nPyZrvyGEwFjbksbIGiDfUcal&#10;AUXbDcFNDylJON9T+fE+wFlMDgDpmKMvZkjleXeB5NucSw/R7FU56DAet8YyHU/8PhSD1RqhJLoq&#10;mc/nqGICzqtyN7FBTRFY96/oEl01eY9g722MQRtDXox47a23+OKjX7LWmsViyenpKUWhWC0WXL95&#10;m/n5JXtFxt3rezw7v0A7hw3IfmLQZWefaLokYa4m6ENtch1dAlPRew501VnLdltvgjrRxABXnCM0&#10;eehUjj32eXGubblY8ujpU8pSU1YV1gom4722vYWAPFPsH+xx//49ptNpndeoWC5XPD864uGjR1ht&#10;uHvnLtYZ1uWa8wtT52dz70fchqTTWYdQ/eMydQ7kApCqcY6Li0v+4i//O3/25/8PVfNc9bru9yGq&#10;JV7bEIW5nWR8qdd39dku4Px2/Cd7CVT6xkt8NtD4oeYs1qOw2Vq/QVA6y6IsUaogE5pMOHRZsliv&#10;WKyWrFcVtrrGwf4IIaTPcVaCTFqm031+64P3KUZT/rf/67/y+HJFGfg725x7INu85nZOynlyIeOJ&#10;YXDWEy5mysciUvLt997m2+++ReEMt27d5t69V3j8+BHCOc4vzlitl5yevUBmcHvvOvfu3uLevbs8&#10;ePUWb9+7gVmtOH7+NecXZ1zOXrA3GYOFIptw794+i6ri+OyCs8sVVo5xxYTPnj/ixcrgRlOMsxy/&#10;OOLHP/4r3nnwgLfeeBVhBc46KqObU1B/7mMDn/8S+7lUPiO1pw1zJp1+Tpx97/qeTuwkNns5G8U+&#10;oibra+aFPxNTW7mbvnPGXeM7dd4ZjsswVojPC1PfFe/Xrvad234vPOPsq4VIn6V2t6hNzUNznZhQ&#10;smm/0M9uziVlS1C762w7BYwPv39739QlBwtzS1eRkqfadxcJSWp9G0Dwgw022GCDDTbYYIMNNthg&#10;g/1LtwEAP9hggw022GCDDTbYYIMN9s9gzcHq5jAXGuDlrkPrq9SkwmK7XcWtzSF6U6Aavt6o1ISs&#10;8ttq4N1rhsUh4X101WFC5eKuomhTKNhXLN6nyhD/7aoCX2NMCzCI2y7+OVXoHAIF4jYNVXhToIFd&#10;CgN9liIYCAFTV7WJVw8NChLrguI+Na+m72JwR8ho3ypXuKsKLLZBIRuW/jSAMrz/PjBFqJwQgkPC&#10;4gP/b2r+UAOp0woNTRFaA0xs2iM1nsL2j+dd/5zffuY+tc++tonvI1R7iIsnUoU4sTp7DE5JqW+l&#10;5mZKlbxPMbMznmtFJUGjDixrkIcfn6YeX3/3dz/n0ZNjDg5uYK2rlYIVeV6gpMDoyhc1Sok1tr62&#10;xQrBcrnkVx9/xIcffshiPvOFL7VqUljk7NtL1qozZqvYOvZvYVt0ldo9kCpV8BO2S3OPslby8Pfj&#10;NpKcifmXAtvH879ToFUX7LSAQSlAl9y9eY27N26QScHJ+QXzxQIhM4yuuHwx4/TFOdZoLmfnHByM&#10;KKuSslyjV5a9/RGqyD2YPhcUY8f5fMFkf8p0b8z5+Rk4w91bh/z7P/w9fvi9D7hxMGE+P+f45IyH&#10;j4/5yc8/5r/97U+8IotUSCSZ8iDFsTS8/+brfPD+u0xGGedWI5WgsoajFydMRtdYVnB8eU6eZ/zo&#10;+9/nf/6D/4HbN69zVC2pqorz0zPKilrt27FcaY5PLzg+eUFdrev7Wgq09uDg1Vrz8cdfcLD3V/z+&#10;7/0u+9MRCF+gCbJWzOyilKz1JAq4LjhaCNk4mJYspAPaEf491liMNR2fpMLx1RTCNiDYoKAu9tuh&#10;Gmw4PtNrv2gVQP1TbYqfG7Bje0/Wg06CmVsXSdcxQT1flFK+qLxWlXO2bi/hAUPSGkY5vHr7Jv/2&#10;g3c4UILMVOyPRwgpOXlxymI5Z71e8uTZM77++iFHT084PXrBeLTHD374r/nBD77LtWt7LJZzynLN&#10;fDHnxdkpl7MF84XmfFHyq4dP+fTrx8yN5Bv/6vvcf/M15kajlENXxj9HrYAuAZQE26hQelD8huQl&#10;UG8hRZTjOnXtrov6aUE43XiqjxikaVmvWuZsrdInNkAaQp8iaK/VrMWNqr0LlWTq333B8KaYcpuw&#10;w+EqjdYG1RSGi7Tir7HGzx/r13bZATLVHAKiBtaJzVq8Xq8YSQ/ykQGxQDg+R6McbSzWgLESKyVZ&#10;lmMFGDQjIcB5IgNRjKgqjaqV4+P1yFqLqYEfmfKKV1VVeeywyJACRkWGlNar1ddRiQtU2iQbEEQL&#10;Kmijms33hQQEoR/2hdt2C/ger5V9BbbOOhAObTQIx7VrB7zz4AGHN65RmYqq9Ot15XwBrrOWWkwS&#10;qbyiqKzVowSCvAZgV+uyvfdSVxwdH3F2+gJjLVZrlFRe7VdKWgfk/CqFkEm/Yp0LCB428aHwV0LI&#10;oG3w9+dq0IZzXmVZSImpwf/amPpZRKt41SgepkgDYmKCPM9bgJp1DikcZbXugGGo55kxIZFFRqis&#10;FQOCm1VAuI0ydBvb0oCRmgJb1Y4BqAE5IYlAjz/vIzqRUqLRdVva9jni5w/HYwyITu1NimLkgUm4&#10;Tt/5YmDRxkayHg/NXi1Wfk3F7zJUwm3BGBsigSZmbfbCDVDQbz/b1qYocowxFPkYpQpKbcnHU6bj&#10;MbrSNVBO1mpuFmctmVK18qxA64r96RQhJQd7+xRSYioPFsnExt/5f8XWniAmCmtAeWHhd7jvSMXo&#10;od9tAG5xXzXt2hZiW4PWVUvSkedZh+Cj6dNgad+oMooNmG/7PjyoQQqv4hjGJkJ6RUKvfg7ObAPk&#10;w2Lx7fXMbZFwxe3iwYkS60wbA4MnaLF242EF4h9doJ0C5sf3m9rbd/6eUOCMrx/wwfTmHHbdHwF5&#10;XN8evpknVz3frqL5PlU51RBmRfM2JArpI5dL3HB7qV25p11gpdS1Yt8V7snjve6V7f1rjJ2+8RLm&#10;s7p/7+YJQlBx35hoyX+iNhadOG933mjXGN81LvvUC6/KwcU+MQXASAHMdpECijrW2IDoXYfIpSo1&#10;YiSwGBBeWX48GjOfzyjLirzI29yN0RZcvdYq0ZLQbLeJ2zmnUv2fAsVu9vWujRNDcgpjG2IX/1pV&#10;VVTVkslkxPXDQ67v76HUmGv7N7h96x6ziwv29qfkowIclGVJpUv29/eo9Aqtq05+NQR0xn0Y+4f4&#10;eWM1zrhvU7nUlLK8iUj9WlCRtQgsmcg80aLypHzlumz3nGVZev+vMqw1dTxCkmiyuW6oJg+ekCAk&#10;GAqVkuM+3QYopUFZYV5Na021XnH+4oSz02OEs4yLgkprlqZCSUUuFVopyrLc7I1rQptwnje5xQ2R&#10;kyArCm7eusXJ6QuWy2ULbGtBbcgkqcgWQWsQu4RjQdRkAmEuNkUoErZxh0TrCt8S+4fwfKPZMzvn&#10;MNog8QBXW4MHvepzSOQm2txtpTUIePjwIYvFggcP3ub2rZsb3xMArm2TX7HWRzBNbCmDvJx1be6a&#10;raV3E0s3MWGjFN+dC6JXhbovp9u3vqQIdK96X/I7g3OXMD+564xj6z6dJKvJAkfKURQZKAfCkBcC&#10;JBjtFakb+eTNehiQgFmHaUkGREvI4L9CeOI2Z5nsT7nz+ms8/+wzMmkZHb1gOtnj1uF1qmqNcBU5&#10;lv0MzqVj7hymVnbP8Hk0J7rkH+F8aOLplPp3uIcJSSudC7GxohcnG+e0O20dEa6kAI19+7w+wpE4&#10;z9c889nZOU+ePGW2WOGcRKqMyXjkv1dJRkXOdDJmOp1y48Z1T/jlLKtVxXy+4OHDRzx79ozSaq7t&#10;H1CM/H5wVa78v+s1WZ57UrhaATzLBM7Y5HlX3zmGEAIl/HmjdoZFueavfvL3/Ol/+XNK6zpkmxv/&#10;ZGrlcfdSRMq7Yt/dRBW73993vhj7wO45m+ycFcTEcz4HIHyewOmt8y4PgnbMlyXaeiKFQoGYjlFK&#10;Yozlcj73aUw7ZjoZMR1LJBl6tUZYmOxf57vvvMb5b3+PP/mLH/N8bdDWgsp8/rre88d+YkNCZHCI&#10;mnCr2beDxZOU3Bhn/Pa/+jb3blzncKR47d49zi8vqKqSTEqq1Zr5fIY2FaNRwRvvfYM//OM/5sa1&#10;KV9/+gtOHn/GYj5DVxKtLcJKZmcL9NqhS82yLDm9nDNbWyoxYmElpxdznpcGnRXILCfPM8r5jK8f&#10;f83P/uHn3L17h0w6yBRo2xJwOOtaMp4mpyVqvxWPu74zyJTfjYmld52PpSycQ504OSTW2xHjh98V&#10;z6Ffdw8Ur1+p2D1FZhmO/9Q99eVD+s4o+2ogmnixDyC+RYLS03cxYWn4/eEZSBw7hmfxcXwVEp/G&#10;frFvj7GLDDzli+LcZ7xXS7X/rvESEokONthggw022GCDDTbYYIMNNti/VBsA8IMNNthggw022GCD&#10;DTbYYP9ESxVhbl5qwFL1b1cUmG5t2iJwd8pilaYQRLw5DN5WCty+jtu6hlIqUsxsQBSiU0AGYIwO&#10;FMntjjZKt19fIUpcdByCNWIVxBSwsA+QHX9X6gC7YeJPFTT1HeqnviMu9G4sVeCQKk5oDuS90nCg&#10;guPi8ba7vVOKB93CydTnXFv8qJTsvJ4icNhVJNCotcas/H3FE/G9N2qP4XtDsonUvAo/11VlSY+z&#10;FnRXF1ym7nEXUKGvkKMp4guL4/vGRgp03gEEGtPrT2IwQazYmRrrqaKdvoLLrQJbwUbBp1XkaIBm&#10;Hpz8q0+/5ONPfoXKcpyjLSL2IHgP3KnRtv47pEAg0UazdpZnRyd89OEnXJxfYJ1XwXF0lflif+gc&#10;LcAovveUet62crALxk23ELP5XmsNsgF7sVE79ddQW+MxBknG8zu5PgAWB8YinMOZikxaHrxyn1v7&#10;B5TLNV998RXOeYjiuqw4PTvHmIob16bkowwnBOeXc1YrjcOSrddM80k9n3OyPMNKOLhxk+OLGb/8&#10;7GvOz2e89/77/PC73+b6JEfqNRMpmCjBa7cPmb/xCp8/fMjDJ0f4mncPDJTCsZfBb33v29y/fYiz&#10;FatViS41hcoREqwzLMsSIx0//M0f8L/80R/wyr1Dzs5mnJ6eMZsvWKxWGO0BuKWxnM6XfPXkGStt&#10;ECLbUiRs+m1drvnbn/wDe3t7/Jsf/iaj3CvJmcT60LZzCA51LiicFcEa7rrqI94DYnFYbA1ybtyz&#10;2/hN2y22Tq0hMUipnVs9wK+uKm19aVODdGulYk8ioTpqS044RFOw7iye58HPYZlJD9yvQdZ5VmC0&#10;xlQVKIfCUoiK1w+v8cNvvcv1zKGM5trePlZrTo6OWKx8vz09PuajT7/g8ddPqC6XXDu4wfe+9x1e&#10;ffUOz4+esapWgKNcV1zOLjm9uODo5IzTy5InL2Z89vQYM5ryjfc/4JXXXmOhNVZItNV1seeGZKjp&#10;P9vEPUK2/U39rK6ukpdiW71U0PWxHaKQun/D92zAG13/3ihEN9/TVOa7YF63wBo2hfnNmt4UmDd3&#10;Z0PFm2Dctn4jWi82BdV1uzTvx24RNAFoYxDCkme+AN52wDZ+fNv6uxsAvFfqFJTlul1XPRa4C/Ya&#10;jUYorakqcJVForDSIZxFSYPRhkIpKqWospyiGDOZ7DGfr8jz3Ks1OktVBfGR9SAIMoVxBucUmfAA&#10;6TzPWJdLtPFFvkL6guTwngTb5BPGmE7w1Bdrh+RR2+tNeu3P8zxQ4fZrm8oyVC55/fXXeOON16i0&#10;wRqNEKoeFx7sQQ0srrHdCOd8P/lB42NBY1CZoKwq1mXF86Mjnh4/x2nDarEkV4p8PGnJExqhaNHO&#10;AdHOnk07SQ86rodQJ05oAOf1z52YoAEX2Q3JRgPUwVo2LBIbogYPZtnMoXDf0BTH5nneAT/59dxu&#10;ANatWqEBp2plp4DwwtUAYLdRLW32NOFziUR/uuCeGwXfZPxfA/NTe4E+ULxX8qzj1ojAJy7MD4t6&#10;+wgX2jmtdYf0yAP3PdjCP7/c2itZa5lMJi14rWmfRs2zITWwzrVEEo0/7Yt9Q+CTE5u1UynFaJRx&#10;Obvw80MI1pXDoiiKjNMXL8iUQmA9qYXwMU2R5WQqw2DAOfIiY70uPQBeZeiyQirpfW2tOo9ii0wh&#10;pezeN4dj9fCY+OiqdTkGSmhdUWkPfvTK3xpjPWFTez1ZK/W1YyvYqrs+8Icfpx6w2SXNck53xhHC&#10;O4EGKJEiPrDWUpZlG59391qb7w4BddZahJOehKf2I9aBFKpdr6/KA7xMjqUvVxKDeeM9YrtPCfY5&#10;/aAYdo7rlB8Ilb4R9MYTfXv+eKxdZSkyhiD9lMwj7OqD9L4wrXjbpxC9U+VO0FHu7iP7+3VAHXG/&#10;i0gVuS8vE18vBA11AYy79/2p7w79Q9dndwkWN2AFt5VH6VNfTOW3wrgvRWCXevZY1bgLbHNbxACp&#10;sZJUl9ywcSXuR27NC9kS8FADpT0RWVmuEUpQrjwRmo+BfPyjq4pMZS81R+K5mgJV9ioOu4a4Ku5v&#10;WhBuk0sqS421JWfn57wpBJPxCCVz9vamXLt2wO3bt5GF4nI2x2hdr4uWvb0DLmcV1nZJKrb3d11i&#10;nDj/GQKcm7kVk0j2KUmm1rMUOWdKRVRlCqkky+WSrCbiXCwWrNdlS8xprWljsg6AW4h2jWli5TA/&#10;GPZTk6NMrbup3GmTXwvX3+ZzLamltVRVCc7x7Mljzk5fMBmPWKxXCClqEL+PZ5t9WAPSb+41bhvn&#10;XE0Q4DdO0719bt2+zVdfflnnuxS6vq6NSPj61qQ4Hmn7IQDVhTnc7dyo3Rr3u+ZKaq53yWF9P5Sl&#10;xkhJnuVkWZ3ra9c2GYwThavJKzzhjwfyWmt58vQJR0dHfOc7H3D3zm2sc6jGL+B8HqMBXrsN0ZS0&#10;oOo56Jvapu8dF8RMzXLm2tfDvWGfn4uBfS8Tw6Ryp31g+u09wlXnS/TmdDv/OoExDu0sQkrG04JM&#10;WFQhuX644GS+YJ154Ktz0pNYik2zWLvNKCClRNiAwK8hRKjjQJFJbt65w/LykvPTE0bzgifPjplO&#10;pxRTx97+lGq9RjrBnYM9lucLKquReV4Tm4lkPiNuwyYvn/Ln3b1bm9IL1uNuG6fOL16G0Mda2+6R&#10;+ghWdvVbmLeuqgprDUVRAI7LyxmTvQO0dmhjqCoPOL5585Dr169R5J7YzVmNNhqtHWdnlzx7dsyL&#10;F2cIVfj8yniMynLKZUVVebI1KVRLKOOsRjVrQ0R43bfGbNrRAhaVZcwXa378k5/yf/znP2VlLHlR&#10;bO2zvJ+yqHrt3jWX4v7cBdL9dcipdsX0fUS3fXu8mHSlyYUppWpSDrtFcgWw1JrZYs3t63uMCgCD&#10;yjPGoymz8zNOz84Q6pAsH5Fri8oztAG7qigmmoPJHr/z3W/y4vycP/vrD5lZjRVeAZ7aZ8b33M6j&#10;huSizgkLZzHaopygkIIHr9zjW2+/wfX9fe7fOmRVlnzx+efkmWO1mFMu11ycXXJ8dMS73/ke3/nW&#10;+zy4f5/PPvuY2fEzplmFshohc0BwMVsyWyxZLivWpWPtYLY2nJfwYqE5WRsurMBkGXk29rlCU6Hy&#10;Am0sP/nZz3jwzju8/94DsrzAInwuus6PyTY/tnss9YHgUz69L26OY8g4Vx/P6S3/HZGJxXNqFzFN&#10;39rRBw6Pz7j69s595PvhHlXGxJDJGMPtVCnfBVgP9+dxP6T6IPYJYdwTPm/jn5s8WN/+NUUWEV6n&#10;2ad1/aBM+oe+M+v+s+z0fe/au/XnHfr7crDBBhtssMEGG2ywwQYbbLDB/iXZAIAfbLDBBhtssMEG&#10;G2ywwQb7/8G6ALp+gGmquKqvYKOv+CM+QN51oNxVthNtgZl/j39NSlkXnqaV0eMD+7BAM6VCFH8+&#10;1QapQ9+4yKRPJSelnv4y6hEvA2CP1e9Sv8eFqrFaRPNzqqg0vKe+w+tUsXdqfIRt0qdyEVoIQg+L&#10;BLaBHl3llKtU6neBwYEOoUIMyo6fI+x7a93WZzbvVx3ll41KETSkDd37hBA036dKf1UBfTgH+sZb&#10;3Cex+l5cNB/P5V3giVihJBxrKZ/RZyn1qF1ztXMP9fhoVe78HzHOYS08efqMT371CZXWTKb7LalH&#10;Q7DRufdG5VxlNYbTMb+84PNPP+H5s2c4a9rvA8izvFXVvkoNL+5f3agKBwqg4fub+wNapYq4oKhR&#10;AAtB2PU37GzfWCk0VXzTtotz0AAelUJhKKTkjfv3GRVjjo+PEEIwHk+5uJhxfn7JerWmyBWHN66R&#10;K8nZ6TnWCIp84lXgtfaAtHzEolywXq+Q+R4vZppffXXEx589otQ5r929S2YNUmsmo4xKSyZSoIVh&#10;JC2/8eBNbt885OcffoIRinGRU2SCb7x1n2+//x6jXLG4uGA2u/TKp0YzGY3QVcWbr9/j7W9+gx/9&#10;9m9yfVxwcXnGJ7/6lK++fsTFxQWV1giZIUTGWsPXRyccXy4wQkINMG7UiJtCp6YtF+sFf/eTv+fw&#10;+jW+861vkucThCnRRiOk7Kg5xv7fNQDmdhxs/tYURHk1I9r1M5Mq6nN/T6Gv20V+ExbXlWWZLARL&#10;AWGaIv8YcOPVki21Prq/N9mUpjtwBlEX7CslW6CdVAInLNqUCOFYLhZIAQWCXBjeuOXB77dGCmkr&#10;lJAsF3PWiwVltWa+XPDFV4/5+198wtHJCdWq4s6N2/zO7/xr3nn3DWQO4/GUcq05PT3ncr5gNl/w&#10;1ZPnPD854+hsyfPZmsntV3jjvfc4vHWL5bpivl5jaqCQaqqa26b26q4yAOGGa1vKn3V8Wj3HUvGD&#10;bcA7dFWZ/ZTctH8LrBBBkbTbFBGGhCUNS8IGSNpevgOkTa0vMTA2JGlJrY3h2Ij9Y0O6YfSG0GMz&#10;J7ZV7ht/qZRiXa7Jspwsk3Vb2CBWkPV9yYC4x2K1RYKfK8oDaEdFgS41WZa3hYXWGqTbgHmyrAbC&#10;Kt9m5brE1sCOvMjZ299HCoeulr5PasBNSA4hhMAa3Y3fgudKzc+w3bpAbEVVlcnYOLX2WGuRNfjd&#10;Ccn9+/e4/+qrVFpTVgZqZUhXr0muBmrkMm9BJy96L6IAACAASURBVMZYVqsV4/HYA31rRbh1pVks&#10;VxwdnXBy/IJCZVghMVnli9ub8bdDcC1VSLtr3DSfCeOVEKTdfLYoio2K4I522UX4EfrPZiylQIcN&#10;oC6OtZs5FZMbxfH6RrlcbIA2CRXw+Dk63xP4gdQYiuNAD043dfzSX5CcUqJL7Z1SpE1NfJVSv2qU&#10;UJv+aXxUqJoFHjTsGnVzKZPETOHz+te9ypy1DmqAtzW+L9frFcWoIC/yrbG2Xq88oKruz4aMw3eJ&#10;Zbla1HFZxnq1YDTaI1NjDKtN33RidtG7t4j9Zhxbh2DaGEQYF8yn+mizb9msAw1oPNwvNyQI7b5a&#10;2OQ+yNoNiHhXnN4BewbAwdS+LB4vzZjJsqwF1sW+IVTdbJ6nj8grpez9j7G+PXK8x03te18GDNxt&#10;v/T3p/IaW/5mRy4iJif7p1gfqDfErPflBmKF0769KEGc1acungJUXAVKuup9fQrOqTzNy+zPu3HX&#10;9rxK+bLNOLdtrNXGeD1tkWqXq1T7+sArqTWjbz97VT5o1xjqAt27yrlxfiT8XDeeTZHQedIbv854&#10;wqeGaEDJrAWMSQFlVVHpivV6DQ6qSpPlVauMLqVq1VVzSQCcF1f093Y7hKqPKRB/vGbHwPRwz7Dp&#10;Pw/sq0rLw4eP2JvuMRnvM1/OePr8MQ8ffglKMplMWpC/lAJbg+RWqxXTyagzJpu4JwTgxMSicf+n&#10;chjNtWKAe7zvTK2Pcc4yjPukUrh6/VitVqhaqbuqNEJIqqrEGEtR5BRF0aqox34zBO2LBAA2jsH6&#10;wEYxyWQ8Fpq9S3OdLM8Q0sfbZ2fnfP7553zwne+yt7fHYlVt9izWkucFMsuoqqpdE8N9d5svB08g&#10;h8MJSTGZcOv2bS7Ozzk+PkbKqSdLasZ0ZDEBVEze0yXUobMH7gPR9YFz47U8JmaNvz8mzW1i9zxX&#10;KCm9qrDVmJpkyccVzfiFFhRft/90OqUoCp49e8Zf/dWPee+9d3n11VcZFQVKeeIdZwzGWIz1/Zk1&#10;cwFwUpFlIiCfSgDPnNgQfbnNnhscUvStZX1t1/05TEFsA9hFkH9O+/b+fVgQs0DvGrWLAKLJbzsB&#10;pTEUkwnT/SmYEqEgH484uHGIrkAoBcYj351I57IFaYKYhkdAKJ/8dUIg84J7r73Kw9WKy1XFZLbk&#10;+MUFalRwsD+hGI0opMQoy+RyQWUMggwlPKg7JqzoktWK9nwqlRML93B9a6TP16VjgN5zFiQO2/El&#10;IaFaX5/0Kb+n8jB+zlhu3rzJ9763x+nFJS9enDGWY65fP+Dm4Q2m0ymuzodUVcm6XOGc4PTsnCdP&#10;nnM5W5AVHjxscRjnAfRaG6wV6MohM68WLqzAaIPIunmfVJ6pIdFoCBQbMkClMmaLFX/7k5/xn/7k&#10;T1muNQ7hiRXZBoo3n78qJtn2Xy6IRTZkGEJscksvQ/h8lR+8Kj6L+zLcQwGMx2OKvGBdrVitVpv9&#10;cp2Hcc5iLCy1oXQOJRWZ9CNsMsq5dv8uX31dcXKxwKkRyJx8mpFnfq0ojaNQkuvTMT/64Fs8fXbC&#10;zx8+Z24NSIVDIhGejtWa9kzX568FgoxKVz63gUM6w1RCIR0TYfjBN9/hzsGUw+sHSCV5cvycPBes&#10;l5dU6wWzixlnJxfs71/n9rV9qtk5P/3xX3Jy9JQbB2OqsmI2L1mvlyyWFRfzBUttmC8NxuWUKuNk&#10;YXmxcpwuLXNymEwppECicAgqo9s49PHRc/7sv/4591+5x/XpGGkMKIU1plVRb9eDlqxKXJmn2ZUL&#10;jteD8PV4X7/r7HXrfD8+HQjirlQ+oo8UvG/+xJ9vcmW7YoDteoCX36fHRGNx/udliLhiv53KUew6&#10;x0ypr8cxTWqf2Vcj0Ete0Pl597nqVQTb2+vE5iza59F93NT4280Z9gZ437d+yUH8fbDBBhtssMEG&#10;G2ywwQYbbLDBBgD8YIMNNthggw022GCDDTbYP9U2B6+yoxjcKVbj5ZSyd7HVh59JKZXHQKvuYbas&#10;D5vDorqmYKCrYOaV+rwKj1dqbAp/2WJsTxUNx+oRqfftKtLbVdyVUrhulOqag/SrwMp97R2/J27r&#10;VAF8WHgYFo5uFBhlshA/BlPE4Pr+MZZW9d5VjJH6Pb6HBkyX6p/4/S+jLNdH6PAy4zwmENi0jdia&#10;WylihhQz/uaeRAum6S927KpuXjX342eL23y3Us3uIpG4KCNVqN133fD9u4ph+lSx47ESFuCGBdJS&#10;SCSuBUchJBYw1itFffb5l3z58BHXbxy2Bc9Zlnml30BFsvExRtRF5c5hjOajX/wDH/78F2BNqxLf&#10;Kpk2HwrucwM4EklgU6Mum2qbEKyU+j3sy6ZIvXlPCH6L1ZbDMR2O7dS47VNYlMIX0uWZQkrDtYMJ&#10;1lQslou2IH+xWDGbLXFOoI0v5F7MzlnPF1jtlVazbMJofIARBWuTMbcFL+YLzucnnJzN+cWvvmBl&#10;4NremCxXYCuqlUaO9hFYskxiTcWogBt7Gffvv83hjSmffvYli9mM1++/yh/+D7/D3cMDqvWcJ48f&#10;cXl5zuXlJRfnFwhreeX+PX73936PO6/ewek1T58859MvvuSLLx6yWlc4HKWxOCtZrVecnM54+PSE&#10;ErzKjaVDhOCJCGSrTAWOo5MX/PhvfsJkNOXNN18jz3OyPGe1WrdjTUpx5RrTEDGEc8X7INfxSU25&#10;LEGhZwhgCMGa4ZoSri1lVeECvxfOw5TvjtfjbT+zUT6VQoI2gEMpidEV1XJJLqdY55hfzlgJhxS1&#10;WvVkwiSHLBOMBbx64zrf/8bbHOaCUbUiLwp0uWa59AQKF5eXfP7wIX/5479jtlhjXMY773yLD95/&#10;wFtv3UMog8wkz54/5fTFjNXaMl9VfP34CQ+fP+bkYkGpptx/91vceOVVRvsHXJQV63LVgt8BrPGA&#10;QVEXj4ZrgnMO7XhpRZRQ1bGxzjrPRt2p/kQAjNqAAJvv3xRh06oxtd/RFI3Xw6b13U54Bfs4xgt8&#10;W6pwOv7uvhilea0zRuqSTCllrVLvonWVTZF7BJLRWndUGl2goq6UxH9NrRKpcpwTVJVBYL2qplIe&#10;4+k0GQqrjQc41YDXTGWduMRah8oU1liqao1UkslkBChG4xFSSubzGZV2kS8NAAWxIma0Vofg/nDN&#10;aHx8N56zFLXKWQr0GcdIDeGL1obrh9d56+0H7B0c1OPA0kiz20CtsVHMbYAMmcpawFCW576oXWtW&#10;qxWXFxc8ffykJqswrJarTWF9gsCoT1EtBajuA5vHYO9m7xHGbHFcE47Rdr0UNllwHMdBodJe6Psa&#10;tfLNmKYzF0PgcvNzA8QKY+iYQERGgNdwvU7FUX1xRl+85a8n6gJ+T/hzlarwhrip22dZlrFarZJ7&#10;rua+G/DWeDxu26YllwjiuiYeSxGZxfF0CFbZ3s81gGD/vzGm9iUGIbwTzAqFyiQoyXjswWFKOooi&#10;R0lJhQfuZbnf25Vl6ee/FOjK4JygyEd+r1oDhmyzTvTsRcL2Ce87HLt9sX3IVCJqxifZAp9DvLCL&#10;1o5wvrgOmUYDdApGR+94wW0TGaT2HR2AhrB1X7S948eU9XFKh7ylR3E2VoNLKb/F+5C+Pcs/Jcey&#10;y+IxGf7cuS+RBgimAEt9hFq7wBTNR1Ig+DAvEO/1X0ZNPbWv3dqjunS7pADfqXxBeN+O3XmUFAik&#10;r19EdG+7iAp3gVxDXxXP6XgNTikfb4Oa3JY/3QCOwVqxBa7bRUTZlwfZ3T7puRwTovURB8Q+qy9f&#10;mB43Lulzdt1/yp865xqMq3/NWqypycHyEUFwi4zIBJxzrFZrjo+P/XpQr+WjUUGWZSiVtQQE2po2&#10;7v11LAYa9a0JfcqQ28/vFaibuMcY0Frw/OkR08mYtx88QKxyVrri4MY1rLPY+jmFEEynU6SUrFYr&#10;yrJESVr186ZNtN4QNjXx9i6wXzgWUoqSKUBOuEeIgZBxuzT3kuWZj8fr36uqYr5a18roqs3VeUKb&#10;NUrJDvFAM7abdTCV/4hJAfvAiCGAq3ndKymTBHZvcsSeyGqtNdrCrz79nNfefJuD69c5v5yzXK5a&#10;YiCAUZG3cdNoNGp/bhMJtok5/D2UpVdt3t/b5+69e5y8eEFZlmT1PlLURJGCDenjLqDarr4XO2Kd&#10;Xb4glQ8PgeLd3KNXcA7zYFk9Bky1UXb2r+d1nGG24hFnHdTnDlIoDg4O0FrzyaefYozl/t17jMdj&#10;KlmTJcjNvrK0VU2MJDAOZN3WNorLusStqvNMTXwWr22beIxe0pF4/qdzuuHr7qXOG8L3b0LNLplO&#10;qq+uOjcyzgOeD67d4PD2dXS5xFrLaLxgNNYU0lIZg3USg6t5l1x6jIg+vwrS+RYtK00uYTyZcueV&#10;+zx/+JDZsuT0fMbNu7fRFiZZgVMCsVhwMC5YLTXaWiwWY7xKeTPvuvHKdkzp905VLzlVnCPxf5Mt&#10;gLqPaHk79m/yNO7K9SUmpd613sSEc43/l1KBkty8eYhUCoE/qzO2oiq1B5c7WK81L07PeH505HO+&#10;CFblup4TBocnCM3yHCkzqkqjVI41GincJvdZkwKEwMo+5fVmfvi1q+JnP/8l//F//xPma4NzHn7t&#10;rB8vcQ6zbxzv3h9s9rwb4LvoEBq9DBFOKl6M9zR9sVXqjCWMf5uc0f7eHnleYGYWIaqWjEqqzIPQ&#10;nUabkovFCnfnEKkkufBzRzrN9f0b3HvlVf7rX/89KwqMleSjMQfTCVIILmeXGGe5vrfPO/du84c/&#10;+gHPz/5vvjpfUVkDQiGl8t7Nyvr7fZ5aCgnWIK2hyBRKWHJnuT4qePDGKzy4f4cffesdDkeKQjqO&#10;nj+hXF9ibYXRa8r1iudPnyOR7E/30IsL5rJC6H0Opn5sPXz4nLJyVBrm6zVaAsUUpwqen8w4ulyy&#10;UiPKrKCaSAqZQZYhMFgkEkWOQpsSazSrVcUnn33Ohx99xI++/5t+LliHM7ZLptCA4KM9aSo3F5/D&#10;9J3Dh/mlq2LiVF4q3KtszgboEJvsiklTZwV9viqlYn7VWeNVJGPxc2wRwybIAVPn4lcRi/666vHx&#10;PcbkTWGuYjQaJc9wd+Uq4j1g+j3iyv1u6uddOZuNb03teV+iXsIN6PfBBhtssMEGG2ywwQYbbLDB&#10;BoMBAD/YYIMNNthggw022GCDDfbPYrsKpuO/71LPToHxUu+FtCp7DKKIi+ZSgIX4nvrusw+oGx6U&#10;9xXsxtZ3aN38rU9JK6V0l1JH6uujVPv1KevG7+0r+I7bLtVnIRAyBUTfpd6VKqiI35dSsus7wL+q&#10;XTtF8C+hPHDVnEgrRG4rpqVULVOqaH1qa3F/7Sq62jXHriJR2KVGmCIySBWj7BpDuxRGwzEYz5vY&#10;bASk3eWHUsCfeOzF/d0tkAxelx6sqC386vMv+buf/gP7+/t1Id7mOioBKrdN4aezCAePHj7k4w8/&#10;Ams8eArRAS1ba33RXaJYLzWWYxXE+D3da4gehcjQf4geXyt2Fh+FxdWhb4iLuBpiCgMILM5qpIZ8&#10;T3GwP6EyXglIKYk1TTG1JyFwSBaLJdIWCJEhlKQo9llqx5OnZzw6ecjz8wXPTk5ZlBVlU7CpFC6D&#10;Ym/M8ekJxhm0cVRao+tCbycFVjjW6xllteL7v/EeP/iN97h8cc57D97h3TdfxekVTx494vjFMacX&#10;F3z58DGL1ZpbN2/x7ttvMR1nfPXZpzx99oTj42MW6xLnMnTp0M5hpGRRVZy8mPHoyTFL43DCq8oK&#10;QMhNe4bAPQDr0XB8/tUjiuJvGe/v8dqrd5FSkOfN+O6Cn9sCfetaRfAWNGVjEpONCtjWGksaFBvO&#10;y7BwslExklJ6QF3PfE75jBD4nSpCa9TKdbWmyHOMc1TrFbnymjsHk4xxJsiQPHjrNQ72JmQKdFWh&#10;jannoWEs4d1X73JYZEwl7I3HaAsrrVmsVxw9P+KrJ0/52S8/ZrZYYkXBm2+8xbsP3uLw8AYyU1Rm&#10;xfHzc75+9JzzWcXp+Zonz485u7hkqTL27rzBg7ffId8/YG0d83XZkji05ChONBwD+I4J123fL0pt&#10;AzXdDmV1KUVbQBmbFNKX10e+MibGSCnQNgCWRvkX62oFMoc1UWG72/ilRjm+AcDH8Ujze6zC2UeA&#10;kgT8ITZq8w5kDVJpQALW2Rak0fhjayxZlqOyrFVZl1KijQ2KNjVZ1gCidU10kmFt4QHeQuGcASvI&#10;yXBYJtOiBpwEpCY1aLMpAGzU37KsqIvki5aI4GJ+ia6093nO4iJQZ1PEHq9dWmts/feGQKnT97WK&#10;eUq5zdYV46E6Y6qY07UqqJbRaMxbb7/NjRs3ybIcXWksnijBONv6nHZ9bEgF8gypFFIKptMJpdbo&#10;sgRtMVXJ5fkps4sXGF2SKYFwjqIoUFIR0Dhsx23hGIleT6lehf6rAZI34P6wkDccq5ti183Ya9a0&#10;DehDJAkE4uLjcP2M29tai1SuxfJ11vjg6cP52YC/G/KDXfFUqFSaigPjWDeOKeKi5K4fslvg+RCo&#10;n2VZQLazKfwPv7soCtbrdVIVsaqqFgDfkA6FgDcP4DOd50uRr8QxbxO3hOqq28XXm7ay1nhio0yw&#10;Wq0oRjngyDJFVVWUaw8OzLPMj6vlEqMrhADrDAJZg1ItZanJ8xHFqEApUStneZIXpVTr21xiT7ZL&#10;6Svc523tXwQt6Mu1/tEvRtI5nPRxQqPoXnudzXcKB6i2PzsKzK2a6DZ5UjtO6N9npgDcxhgPdK/b&#10;wbVzVGLFxp+liON2kT2EFvrMVFF6+G/fOnyV7SKn2SjsuWbBrpVMqVVJuy3oCf22wWvtGm4trlZa&#10;kxE5QSdPEPRJZ921QWzZet96PNS+1RlbA8IbNWm3BepOkh+G0WWjACyalVH05zoCEHoSpF23nqx9&#10;ZXO/nc8m9q4pn9WXLwjbqwEGhWQerl316axVAW/DRn00EcPF/ZMCbaTyIFKqiLzAdWKFcMxeTZCQ&#10;yo9siCPT4A7Xm59qerb7+5aWZIR96ALqNz6sL+/mOsCyq3IT26quUZ4FkMiWzEfVcQtNXNDsnXyH&#10;Ypz3IaPxiNu3b3N8clzvg5TfwNX7rEax2+o65sJtre19OZpUXLwr33F1LquO002zj8tQSlJVmvly&#10;ydOnzykme7z1zj6jUUYmJeuyYrVYoLVGV4bpdI/1cs56tarjYxuMO4EQm/U5JPmJ1/147jXrekPo&#10;kspz7sp7xirKqTyowKsHe3ICxWQ8AQur1aolCsvrXE9Zlsxmc0ajEUWRd2LphrgnnGPN+tQopG/3&#10;h+v13WHMFK87sYK6j0WgyHKW8znnMuOXv/gF//q3fovr+wfMZwtsrbop6//zOl6Mc0t5luEyW4Pi&#10;dScnodSYw1s3uXZtn8XsEqRA1CBFa91Ogku/nHkQuBSecMFa7wPVloK8iD1mMoeayuF1Y7xQqVm2&#10;PicE6jbEUtpKhN3MgTzPPJi2Br4rldWfNfXYsu1+CDT7+3uMxgUnJydkWca9V+5z9uIMfXzC7du3&#10;GI0KrGn8iI+ZMpV5FWugauJ1Eaqiytq3yDY+cXR9oFKi3b/RiSUsSsj25U2sIHrz8qmc9CZH4Nr2&#10;C8mF+/YLLogBawoJ/5pzwCbHI3acH4X7IR/zgZUgs4xpvu8JKKUCKdBGo7TBCgEYqPvbBURl1nbb&#10;hDDfgSf1c7UUvLUGLQVK5Vw/vMn58QkX8znT+YTSONZrzUgVjPIxs/PnTLOCidLMbIVxnhhFBKRM&#10;m3EbrLMCv1e2Pv+HEGhrfC4Z2e7Juz57059N/iW1V+vNsyHauRDm65r77DvT2RXLxjm6MJ42xjIq&#10;ck/ah8AZ05JiSilYrlcslyXPnj3jxekLtHHt2JJCMB6PuHvvJnvTPZx1lOuS9Xrt8ycqY63LmtRa&#10;eB8HrXpwmqxZtVGiE34grFZr/uanv+A//p9/wnJtOsrbfbFIE7uk/FGXMMIlfdsuQtBf54z2Zc5g&#10;dp0HxbmOhiR8Mp1SllUbTwGMxmPGoxFFUbBazlnMKkpjGE0K8pFjBFhjkM6gJNw+POR8VrJ8eopx&#10;gsm0oCgyxmO/nq5XK9ZSUWQ5H7z7On/0o+/zH/7Lf+fcCNaAtdqD3fH5JGMMmRJgLZmDsZRMleAb&#10;D97kg/fe5J3X7/Pa7UMyU3JQKK5NFCfPvubi4hxjtB+P1nJxOWNVaSYH1xnvHYBznL444fjkCG0s&#10;VQXGZiALRtMDHGtm5ZrZ3LByhnl2jVO5JBtPqYyFXJCpOh5ozkpqjutM5WTFCJGtWa6W/PXf/g3v&#10;PXibO9ev4YSpx4NFNPttwSaXCW3sEMfv8TnxhqBCRmvohrQ0Jn/btVaHedmtfUmzEQj2lB1CTtFP&#10;gvWyZ/Px+E591sX7rnrf0qx1m9sUO6+fAnfvqoGIyTTjXHrqmnHfpc6uU2fcV53vhvn0l8k57DpL&#10;jn1Uimi86ytstD6xRcSZykml94zi1yJbG2ywwQYbbLDBBhtssMEGG2ywfwk2AOAHG2ywwQYbbLDB&#10;BhtssMH+iRaroV9VRJliRE8pWjefCT8bA2DDw9xQgTQGrDaH7aGSYmgNKCIEblxVEJsC2KeeNz68&#10;7lOFCIvnYxBx/HsIUkgVe8af7VOEbb4zVgnoU1N82f5N9V+sLhy3QWN9CnNh//S9Ly5wTqmgxQC+&#10;q54vLOLuu+f49b6ChSuZ7KG3qLBbDB4Xv2/dTU9fbauexddMtdmu/m7uPTW2YqXUXfMpVluEDcAk&#10;LJIJ/U04D1Pz8x9TJBYXDKWesfMe1wWmSSmRwFdffsVf/Lf/F1UUZHlRK536z2dZhqp9UTg3inyE&#10;xlKWa756+BV/89d/xWoxxxoNOGQmg/mp6mKzPp8kkn4zvP9QxTRWW/LX3laY6AL+ZDv24vG4Kaza&#10;TXrSFLeHaqyxarOSColgPBohbcW33nvAvds3qao1QjhUJnDWtYWvXnkNFqsKyFDjPSo14rOHz/nF&#10;F19xfLZi6QSlAytlLdAnGGU5WSaZjAquHexxcXnBcrVisjem0hrnBELmOBRC5gghefjFZ9j1ig/e&#10;f5/vfes9XnnlFVxV8uzpE46Pjzi9OOfx0+fMlkuKYoJSGetyzc9/9jMWixkXlzOMA20dVVkhyHFS&#10;sFxrXlwu+Pr5MefLlS8eE7JWUHE1MDbt670coVd+/vCTXzGajvkf/93vc+fWDfK8qPvGoLWulXgD&#10;IJcUvsC2BUX1zxUp1RYIzPeBTapyxSp34TyLfWBqvQyfM/QDMfmCq32HripfoN74O10yxnJ7f5/X&#10;7t7m9vXrXN/bZ38yJhdgdQnGkCk/PxECbUpWlxdMM8lBnjEZj1iuVlgsa13y9dMnfPnlQz76/Gue&#10;n5xRace9ezeZTqc4HKvlmqOjNYv1JU9PnvPw2QuOZxVns5LFSvPGg28yvXWLvevXISuYrUrWuvLF&#10;7r6zfVu7CBjVAYfLwA94sMBViqrhxVLrkrUW1KaItwPEl6otsncWD2xAkimJkLRFkE1s4vsgiMVc&#10;qIaofPF287euVGo6FhLOKymLjXJcqHIWq6ImAWyhohZdkJp/VhmsRaIFE3hShA3I3ziHaH0/aF1t&#10;QP/1lYtRgXaGaqURQpIX0qvCW4vKHaqyCGlAGJxVdTF+tz+atajSFc4J8twD51erjVqjX29lC+bY&#10;zBvRKk5WVUVeA96FEHi+CxEAPkRdRLtN7BSvMR50Y1tfJESzzlicE2SZQmtf1P72gwfcv3ef0XiM&#10;dY5lufZq9zX+oCn6d8YgHKjCq5464a9TFDXo3zhsZRHWsLiccf7imJFyLEqNVDkqz1E1sK+95xgm&#10;Fit8JuKIq4orQ/XN0Jp2DUkFfBtuxm+WZRuihwgUlVIfjQtDw9g2pb7XAWpLiQj2SA1QKo6HO/F5&#10;RDoVzqHwfkJ1wVQclVJW3qitZ63qelO03dybV9LcqMI34ztcM8KxGSvHaq3buDME0jV90txH01fN&#10;tUNCsfYZgnhUBUW61totYN7mX9dRDZRKomTGclki6/sqihxjTQvmHY/HzC7P/P2Xo3auOucYjUbo&#10;GqjfAs9yRZZLnKtQSlFVrvVd1lkckhg80Z233bbMA4KmZoyGfRmu2WHc2ICZm/8FG7CVo6sg3/RD&#10;URTtXrzrp8BFpE3N+3W1Ad3EhCgx+VZcbB7uacOx3DxTuO/uUy6L4+Z4X96oFMfvbcZyONZ+HUsC&#10;wmvgeEqZrn2PFElSqTguCJWJRQ2arz04MvKcLiBWsMGK2d6rj0Q2BAit+l8Ago/9MBtl+j7we71g&#10;+3U+APEHcIoNwD5uB9EyBqX7UgTjV/p9RBeQzj+qz7Zi81CxU3RhTgEXT3Lv7skmGlKBmnpiB7li&#10;mpQwlZexCUJE/3oDeIuJbfrBEM2+o3M3yedJ5Q66a1ADFmtX5yDH0Q/2iMH2m3jEvfTcSyvF00ts&#10;0fyvrcE61wJS2/2ZM3jsuyd6amJNJQXIDIfAWE2lTQvQqSqNMAZjtFd9ltKrFUMLqG9nYnhPVxA/&#10;XUU82UeA2R2nG4VyU5m6jWE8HrFar5ktlnz2+ZcYBO+++y7CSU9w5RxWW9arFfP5guOjZ6xWS0aj&#10;rF4bVBt3h98fxrbh+tdHsBevcXEeJwUqivs4VmwPfZIxhvW68ir2QoFrgNkOa6tELhmMsVjr901C&#10;9BNT+J9lTx7PdnIq4brWtE3zvE1cZq1lNBp18tz+dT8vlZKsV5rZ5SVPHj3mxdtH3Lv/OvduWx4/&#10;f4aTtu4XD+CudLVFwqSNJs8UZeXjlRBsb51mVBTcvnnIF2enaAlZrrbWpHjMbvx7SweGMz4ulfWm&#10;00U+K537E70ArjQwfuMrNoQgab/u9z2uBYFWVYm1yve3duRF0cbdm/XZgxedNmhdtPHQfD7nk08+&#10;4fTkFGcdj5884rXXXuXw8DpFnlNWK79/ExKr/ZwzOJwAiUUSEG+1E7VL7LUZdxsiqSgD3fqtBhB4&#10;Vf/05Vz7yH4a8oXmucPPhfGRa1a5gMDN/W/0DwAAIABJREFUhQsl9PquhrhGSUWW4XMEwoP+najj&#10;GiGwVUW1XKPGqv4+i0B2eryJh9o4Q3giJQLl5ZbYrG5/7SDPCl57/Q0+/fAjTi4uefb8CHt4HVtp&#10;isUKaWGcj7juLOWqZGkrhCo8GV9ETuKcB73KgNgKQAkJEpzZEAZIRwB634z90G/uAkW+DNlNvHaE&#10;6/ZVavLxGY6LyOYagggXjAGfnxEYo7mczVguS05PL7iczRBSkUuJEIrFYsHdu3e4e/ceq9UKcJ7I&#10;UlcoJbl9+7Yn8DJ+32GbvJZznmDMdQlu4rNGIQXWOEpt+Puf/4L/8J/+M5fLykdlUmwImsSGTMg5&#10;0fFFceywaR8bnTd1SYC6MdbLxZ1953Cpvul7bVdfbuaaYjLdI8sLEJJ8XbT778PDQw6v30ApxaPH&#10;X3kiSWvIlKQooMC15AHL1QI1OgCl+OTREQu94sbhPtlsxi05YTyekGU5xlhKUZFlOb/5jbd5cnLG&#10;n//kI9bWYowjK0YY488vJI5CeqKSvULy3W9/i9/5Vx/w7it3OJzmuGrBcnbK2ekpr337NzCmZDm/&#10;QJclldZU5ZrZas3xbImc7DE9uMZ0MqaqHDK7RmU0K62ZVxXWCJwQnJ+f8tPPPudSa5YGDu68zitv&#10;vMv4cI+y0ggMqibv8luOer6LmtBTeGKNTEm0hQ8//pif/vxn/OHv/34da/n8ZxPv2g4RkojyQbY9&#10;BwpJQ7vjLwSHi4B00155vtm83uyhU2d5MWHbrvPjFAl7nPtN5btelmzef083Ngj3DhtgvL/jFIl2&#10;HH+l5zNbZ5Ohb4lJYFLnp/Ga2Ldv6iPq31VvEdcQXEXkvn0e7hJxk0zmT/t9znbuIkUsFufVuvHK&#10;biKwwQYbbLDBBhtssMEGG2ywwQb7l2YDAH6wwQYbbLDBBhtssMEGG+yfya5WiPIWg9JfRl07PkyN&#10;C937FCVCawARnUKr4KA9BdYIX08pBsXPlrr/uLh383eSB8Zx8VhfYVFccBAWEqUAwX3M9fH3pQ7O&#10;X+agvLn3FKg8dd2+A/w+dv/N55tnkzuVCxtlSSk3ChseiGADtn/XUUjqAn9lR5kjVvd72fG6q91i&#10;4EVMEiAj4FJ6fEGsfOS/2xIXsdQtvKVO2TfPrrIYnBUXpcSEBXE/71JnD4uQY4B2fL1YiTgsXOkj&#10;K9h1D30qC/E8boqNwRe0CymwWF68eMGPf/zXIATj8QSpVFvw6VWB8859NEo6WZ5jdMXz42M++vBj&#10;zs8ufMEreEAuXUWOTG0XVG/mHzuBB6mixe68D+fdpva0AfN1r98FIimVdZQ0QsByDJoLFduaYpbQ&#10;VzcFgsZZ8nHB6/fv8ce//2+5sb/P+YunSCnwtdGu1iT1CtPWWlaVw2aC5WXFLz5/yEdfPmXpwAiB&#10;FRInBCqXYDSjrEBYi1mvqaqKo+oxojzgydOn3Hj7LZyxSJkhRU6WjZAiBycRZMxOLzg/PeXBW28x&#10;X8w4fvaUy7NTTi8ueXZ0zHyxJCsKdF2EO5vPMKakXJeslmuMk6yMRYgCKQXzZcnJbO7B7/MVTgjy&#10;LMdqh1QC6wxIrzZYVdVWIZWUGbqqGkQSP//lL8mLgv/pD/4dNw6mtQKcrJX7vMqsC/tQig6ZgbWu&#10;d01tgIB5lnsACmkAZ0pNsk+9LgXeTq2P3e9pivE0rlZ1cdZSSIF0jrsH+7x5+ya3bxxwMM4ZK5go&#10;RSaAaoZzBlkX2LtyhVlatLUYbdhTkr28YFxkVLpirTWlXvHhp7/iyeNHPHp2zNGLU4wYce3mDVQ+&#10;Rcic1briQi5YHi84n53x9PSYR2cz5mKMzvd44523uHv7NjrLqKRitVpTVpWHDdWKweAQtlYlbQr9&#10;RY39ZqNW1wKkRBBgUKu4J0C1W+uSCJTgOwjGuq/lpjjcWdcWyje/b1Suu4ounbW+LqxXwoMGrNc/&#10;an1Aowjb3hJpAGCzrltjamKIjaxqigwoHkdhDBcStKRUI+M1qAX0K1/058RGJdA3mSMXGfWteSAv&#10;HiCZW+PJTKxDZRK0Rikoiowsl7XCssNqQzEatTGiq/vRA0AzMlVQrr3a1mhUoPU2UUyodNT8q5Si&#10;LMu6rRuQClsqiB5EnyauCNfaZp0NyQe68ZLCWrhz+zZvv/U2RVFQVhXGWoSUyExhahCxqoEk2mqk&#10;8mtYlmce0K5kDfKtWK/WWGOoVkueP3uCLldkSiBrlUApZBSvpwiCemKAFgPjWvCKEPj7Ddar+Bqh&#10;ingzcUKQYVuQLRUbfKps/WwKhO4B8V4lvAGsNH0TEtMolXnVQic6Y9ArgVvv1xsgWF2dPx6Pfd83&#10;IOgA4G2DuC0V77SAFEfn53hfESvQduPSTRGu1pv9WJZ5NdjJZEKeKRbzOcvVCpVlSKlqtdjNuBuN&#10;RiyXS8qqRIqN+lgIkg4V37XWnZireX8DyEmSrUQ+M1QMb8Z+CHrbxGECJQS2fuYG2I3zwLM8z6iq&#10;itV6xWg84vqNa6yWFzx/dsL+/gGm8kB+6wSj0Ri7Wrb+1lqNzCTjSYGtAfBtQXzdH9pqlKzBHrVi&#10;ezhvQ78XA8rjWFgID9L0e6cGbOn9vnUeKO3X/q5OcxdA669TFF4RMCwGbwr7Y7Bq02+NQnC4/scE&#10;QPH6sItILQQOhu8L2yQkWeiLUUKfuNlz9JOz/WNUylLXaUgO4vfEwKSYWCgk5Nj1fW2/93PmpIFU&#10;XE240/eZeN2N3xcqjvYR310F3Er5ftfTzlfte696fRfYI86/vMy14/37rjG1/ey7gYtbPi8ipOzL&#10;0XR9fPfe4udMt/EG5C5lFsxzm3j/BgCRUml82TaM1bZTecTUnNqVR6ATZW3asCF1czXaKfQZlbHI&#10;eg7v7e1hjG5JfqqqInMe1IzcgOatMbVScKLfe3J4fTnJcIymcgDxHj28Rkye4tdFh1I5VaVhteaj&#10;X37Mk8fPuH3zDtevX2dUFBijmc3OOT5+ynIxI6/B7U0805B5GaNbf9yA6Zrv+f/Ye7MnSZLjzPNn&#10;Zu4eR55VlXU0uqsbQB/oBgECBBY8ljskR2RkRfY/3Yc9ZigcCvd42eHMyAIEQRzE0d3os+7Kysor&#10;MiL8MLN9MD/MLcwjiyD3Zegq0tKVkRkR7naoqarr932OtK07rxqfHbvXhmQlrOOEfjz0h2Edzl/n&#10;VVVRFBVJ4lS5V6sV67UjogoVkv3xiZ2tfaVnNnyHX8t1f2uidVm/lu5fgw9G7393F6cnSYI2muVq&#10;ydOnz3j9tTfY351z/EJi6rWXlwVlVfZ8cPs92lDUMVFDRCSEoCgKFIZESW4e3uJR8tCr5wz7x/5Y&#10;iOha3ebDhtZErPYQ1sGGzuuhWrXWGqylquvR7m81KknrXCQE1dZkg9awXC5J05TZbEae5xwfH1OV&#10;GqUSCl3x6eefc+fqiDt3brtrswIrLdSxMDXJl2lqj0LUavMGrUHJpCZbEkA/1vGV7tsxqJOdGGnt&#10;trGOnb/he/sxExug6XDMYzVjIUQLB/YJ3nzyg9YvAekkI0nr2pUQ6EojpGQymbKzs0NysXT+1DT+&#10;zV5LELKxTiOAfGMMpbVkO3vcfu11Tp484pPPPkfaN0hv3sCYioPDA1Q6oRBwvi5ZaYMVZoOorPGN&#10;sgZYx56tNAQh/XnoPxMY2gtDJJVDNfsmRwsJqsLnFNfFPUMxq/VA6JXRFEWOsAYklGXJYrFgsViR&#10;52uEEFwtrtDG+YT791/n/Q++weXFJYvFJQDrPG/z3ddeu0dZ5M5/uaS3rq/o3lBtEgU0xBuKotL8&#10;4lcf8h/+499webV2FbeAYKVPyDgcp/1LKhaHZ/Y2UunfNQ8ZzmNcbSPP164+IVOkTElTSZZl3L59&#10;xDpfURYF1ro5McLVdjKhKMoKi6IwgolMEGnGyl7xxfML7jx56ciCgSOhyOYJWrjxlVj2Zhl/8P7b&#10;/MMvP2KdWwpjEKYkUYqy1GRSsJvAO29+lb/4o+/ywTtfYyeRrM9PKC9KEgyLly/Z3d1hZzbl+bOn&#10;lEWJNhVYR2pytlhSoti9cZvJbE5eas6KirwsqFTCk5MzFusclWRURvGbTx/w9HxBDlTAnWzF7l3N&#10;wcEBi8WCvMihJiHpaqZNDUa05KCJlKRKUeRrfvqzn/HBu+/w1TfeqH25pixLjDBbn8d1dQHby6eH&#10;yXf8ORYMES6E6yfLsl4O3RDyhMTVQ/596Jl9zF/FiNxi5pMTdj5tc5/Eck53Pg37Sr8m4Pu+MO/2&#10;a+BD1xo+tw7Jp4bU5reNy7bnziHgPAaWjz0vuI5wPhzXGOlQv29jsy5zXW79KufKaKONNtpoo402&#10;2mijjTbaaKP9a7YRAD/aaKONNtpoo4022mijjfYvZLEHtWET4YY6oQeG9BuYtimWh6/7YOEGQBED&#10;3McauYZee9VGqG2KGl1jqcE9027AImZDFaK5j7CxOWz+88crBM/HGmzCB9m+uqLfjHjdQ/VYU2z4&#10;sHwIVOD/fVVVvaZTv1FRa93+HFNncj9rr8HRZ4Tvmo+cQpX/cN/NQVXpduyb9zQNTg3It2mCM0aj&#10;FDWI3vZUN8M1HV6vT7AQrosYOUFMBSDejBkDwXfKKduaDWL7tI993K52Oqwqt0l60Fx/H+ASV9sa&#10;atYIiRmG1scQeD3W9Dzks2KNuHH1gc17B7DSkiDJkgRtNefnZ/zkpz/l9Oycvd19sqxT4MqytF1f&#10;LZAQ0BikkJRGc35xyW8//ISnT44p8hyLQSWSJFVUVae24RrrDdZsNp00SsANsDTWmOr/21cO7yu3&#10;d2QRWlftvuv2el+pr3lv93O37kNAnd/04hMCONUlB25tCCmkhMkkY5JYfvDB23zv/bc5efKEfJUj&#10;JWjtGseqKkdJ11ynEZwsNU8eP+fhi3NeLAt0AxAWTuXYYkml4nA+496NA957+0125lNOT0759JPP&#10;0UXObz7+nNfv3GX/4JBUSUgEO3qKkIayXDvFS6W4dXSENhVPHz9hcXHBxcUlT5+/5OxiTYlkVZUg&#10;EyopOV8sEKZ0DYNZhq4sCEkFXFwteHp8yrOXF+Q1QFU2PkfWWhtSOfAZm2erO0MrLAZT1UDG0vDT&#10;f/g5hzs7/Ns/+1OyNKUqc6SSaC0b/Q5Ms0895XFTq9X4vXBSJFhR9UGxslbFMv194p/p4R6L7cU4&#10;WcwmkYI21gmU16B7bS1KSHRVOMBJVTGRcGtvxrv3v8L7b95nR1pMWVDmK6QxJKLC6gq0mwujFBoH&#10;0BbGUC4XpGnG3nwPpeD87CWV1lgkH378a7589IQXp5c8eX5KaSRyOqEQiqWB81XOKi+4Wi64XK64&#10;ynMWlWVy4w7vvfcuVimESlnVQ1uWOUVZdOdEDY4x2rbA8FZF1XbxhAanFF+rhMoN4gvbgRLrfegD&#10;WNx4iho/LrANuFaJGnjvzVEzb9Y4RVPhxxp42q+demOn/NVXNJXCokSKCZSFt/nmHrkJqlVCMro7&#10;z2MgiQa44cdBrU/0QPrd2V3fRwMMqMGeMmmA+rUCPRJqkKnW2gFNpUAahZJuTHShQUCqFPMsY11Y&#10;dA1QTipDqSZkE0WWTphOJpSFJi8qEjWr97qs17shyVKnhqwdcDbLshqQUkXPTOc73fuLosBa2yrB&#10;U5NeOCBpBwDoCHWGQYb+md/fu5UHTnX+XwrBN977BtPZDK21AyHjGumVkAipoAb9a2tASWTq1L+1&#10;cQAalaRYY9CVoSpWVHnByfEzlpcXVEWFMRWiAXyEhAkCkDYaF7fXL2VNvGDbfSc9sF1HrqDBdOrk&#10;/voyVregXCkliHouGkVd4XartbVKsrdHp9Mp1lryPK/3lwMEqhoUaE3VxrhGO/9vtKlBEQJjQKgg&#10;rsKBlRtVQR/oZrSmKIoOoGedKmKzx33wbz/W7bT5HLGU6andxeInY5q4wam/OXCARoi0JcqpqqrX&#10;NJ0owXSioBCkIuUqz9Go2v+p1i8uVyuKosAYXStySgfCwgHXm33ZgLbCHMufx6F8x89vwrhlMzd0&#10;fqH9WcgaaWQoqtJTfpZkkylFVbIuC+b7O+zu73L2csLiaomQCRZFkmQsrlYkSYZKKhKVYjNASdRE&#10;kU4SjC7RZUEiE7QVbfO2kgkuHDPdKWA3c4EYILxpYu81fQvVA+ggurjPCOHOlmbca/VR2Yu93byl&#10;SQ08sZ3Pt1Y79XprWpIUX7WuVfJVLpcz1oKtAWee0r2fZ8XOjrBmMFSzCIHjYU7rxyhC1oBdT9nb&#10;gdBMS6J2XYP/NttGEBjL2cO1GeZl2wBdm0C2gfoOzq93NQzbnuux/Mm/F59kYNu9+vfRAEK2NfbH&#10;iAuvG9fw52Hla/tK8xQbq233+Grg9c3z126pwcVUErvayPXXPQSUi92fv57ceTB83aGvHALxNrnt&#10;5vV1Z8/Q2IX7dhshQgfCENeC6YcIG3vrXIgeSU6Tf7fxch2DNmdecx9SSrRp6lPN2Sqx2hEfNQBw&#10;n19n25wN1WTD2Mc/0/wzILZ3/dcakHMMcKeUi0sW5wsm0ylnp2fYwnB1uSDPV5ydndVAcafQ7PKR&#10;Ou4yFimtR4RCG7durrVNtckY0Dw8B2Ln+zZySj/f9MFMSWIpyxKtda023NU30zT18gsXJzWg/SRR&#10;bR3FP+Ou88u+L/Z9lL/ffZJIf3waINjQvUrp1KVXqyWff/4pH3zjG8x3dplNMq7yAm1LKmsR1tWv&#10;0jRFICjKola1l/hcNG2+bwzaaJSFg70Djm7d4dnzpwhh8Y/DGKCte3awOZ9D/nUb+CoGHAtjuQbI&#10;G+adQ9fX/E2lNdporEiwAlIpmc5mvbXrPt8BmbV29b8kSUiShOl02hIzpZlAJQlKSvJ8zYNHj1kX&#10;BXeOjkiTFIXoyCKVA3Rb42pylgrZPl9ows+OjihO7OvdW2RPbAPYXXfubQIqba/uHMbXsZjTW6X9&#10;I6xVfjXReWliU2NgsbgCAUVVkOc552fnrNdrjKlqIkjjiCwFbe43pEC8UUOtcx8vvXT1XCEwMuHg&#10;1m3WqxWrqzPOzs+5ubfDfGfOdD6lKi2Jhd1swqrK0ZEabjNH3bMxufHsKyTuas41v97SUzIfIKQZ&#10;erYWU3sO5zdUKo7ty6E8y68fte/RmrIqEUKiraUqKhaLBUVRkiQJk0mG0TnTbMLe/gGvvXaPe/fu&#10;kCSCs2qNElDV+0Rrzc58xu58TlWWKCmQqiaDs27uGrK/cPyTJMHgSD4Q8Mtff8z/9u//irPlqp2L&#10;zTpVH9g89LxxG1HjP9e2xavXxQ5D+zl2bc05s1qtunofaQ2CdzV7lUgeffqQy5qUoKxK1nlBpSVG&#10;WVKVgkjJJnPSbMZkOqWyUFrLTz/6giRJmL95l72iYpJpUApbOcLDSSJ56+5NvvuNr/K3P/8EqVKU&#10;cvn2NFXcv3ODP/72N/nT732HewdzMgnlekGawnS6w4MvH3B5dcHbb3+dy/NzLs7P2/jMGENRGq6W&#10;JcvCYMqCz56d8/D5CyptUdmEs6s1j4/P0AJ2djJWecV5rqkAU6f+Jxcvub285N5XXsNgKc8rFx80&#10;NfY6l6I520wdFyDJHIMHX3z5JT/9xc85unWT+WzKanmFEQ1plB70xz75Sey5eFvrvIbsY1tO45Ps&#10;XEe8EMsFrnvuHruvobNo6MzZRgwRXpdP+Ow/34idByERdkgm1SfF7H+nH78OPVuOEfPE8pvweXSs&#10;n2DbeIbPSYfywNgY+88Oh54lx0k08cjs+2fTtmevQ2vUjPj30UYbbbTRRhtttNFGG2200UYbAfCj&#10;jTbaaKONNtpoo4022mj/UhZ7UDn0EHWo4S9UZ/cbK/3PiDW4+Q+bY6CHsMF5SE1mW7NKc+3Na/FG&#10;Y6JK75sPocWGinv4oHjbg+ch8L0/TrGGgCF29thD57DZcggwHPtOv/l0qNnHH1+/kSsc23DsN1Xh&#10;7cba8ZsRfKXumNL4UJNGQxTQrMEhQoZQbW+IwMH/vT8+fhPJEEA+tFizd7ivwobn69ZLOHaxZlB/&#10;HMPGunB8X2W9hD/7jSB+Q++Q+l9s3kKgfOweY3MypJAXA1a2TTFSokSCRbBarfnwo9/y+edfMplM&#10;WoDiUPOsu1eJwaKN5fzihM8++ZwHX3zB6uICBAglW3XuZqytMajJ5Np7a5qfYyrazeudorFCymSQ&#10;hCSmErft366Rvb8eYsAkvxG5UUvWDdlDo0QiLMqWvH7zkP/+D36PnQReGNdcLKRCG9fcinUKo7mG&#10;wlg+evCYT16syXHA3iRJkEZTaUOSSJSw7M1SfvCdb/M//fmf8tX795hOU1bLNR99/Ak//8efs7g4&#10;Y3G1IM1S5tMMs7JMpym7ezOMUFiZoJKMLx885OXJMUmSYvKS4+cveHF6SikkhYVCV0wnM65yzdVy&#10;jTAaayyrvMRKRZlISit4/uKc5y8uqKxAyIREbWum7APz/Ebi8LzTWvPjf/gJ01nGn/7JH5JOJhhd&#10;IaWiKAu0AdC9OXQ+STsgnw+gEdTqYptKqeF/PoDA99PxZt/NfRYCyNr1UzddNddaGYu1GqxAGM1O&#10;Ivnaa7d55/5XONqds6csmdKgBEYloA1lnlOslwhjUElWN+drSmPRVUWSJkznU7TRrNZrVusr1uuc&#10;J89O+PzRAx49P+Ph05eUlUXN5pgkITea9dUVL8/PENYikoTJ/gE3XnuLNw5vkkwnaCXJGzCwsViK&#10;DZBlRzAxFFPYXuP6Nt8anifhXg3jE58kJUpeoiR4zdDhWeOvv/D8N55CONZsfPaQheskFjMNnUf+&#10;/0P1R4L3dEQrnWpxAyYH1ar8uqH3QcH1gNUqTgrVAj2MMSipkFKRqASlBNo4EHiaTShLhUwmaOMa&#10;vtPJzIGe6rioIS1qrj/P8xYYZa11CuCReKD5T9dNslprKq07IgNvPYUNn35MEZ6zcuC7/PlxQI+K&#10;Dz74gKOjIwdulxJlnX+nBmIbY6gqp3YtE4WqSRNkrdCqy6omIhBURYGxsFyvOTk9JS8doLysbAuM&#10;Ds8ubXQL6o7thd7fBmQxmz5ncx/5/q1RwA3JPGJxqzEGWfv29Xrdi2+MNdiq6pH++EqeITgUHEFD&#10;oyjvAwl9ghz/fWmabjSl+vcSKknHFJljCpGb4DOiirIN+D7Pi5acQWvNZDJhXeRgnf/d399jvs4p&#10;raXShuUqpyxLhFCoRJFNMgeK1kOK8939x/LOsBk5JOjyzyt/rEIAlfsut5ca4g9tDEZDmrr7Lcsc&#10;pVKKouDw8JCr5ZLnxy+495W7CKVYLFdUuhuzZmOWusJo2/r8NE1JswnT6ZSyLKl0tXFP7pgWHklJ&#10;f037QJYWYN6QbQSN20MxWyyHHgK8DsXUITFSk3c1viQWw27kJluUy4buIZZjhzFvCByIAmqDv+8D&#10;Mc1WcOPvUltpz7YIeOBV4oBt6ukbPo9+2Nd7b0MOQ3ANxJWmY2d4+x0RcGLs30O1pqEaREMc1Cj/&#10;Rd9fEwfF4otXrXVtu9ZXmduQUGaoHhP7/BhIaQjcez0ILb5vwhzjOtBJLG4YGrOhmsZmjMe1YxHf&#10;x7an5vgq9Y9YzHm9WrU/Xp5aeVuPqMfOWLQ1qEQhhHTkLw3ZlWnia4UUtLGyu45qqwLjdbWMMCb0&#10;VSrDOCh8v1+Hia13/1omE1fzKIqSxdWScp2TXV6wXq+pqoIkUagkRQqBFBIhTO98ClUwpUdQ5QN9&#10;/Ov34xH/tW175jq13AZo3NT+mnjAkbIYkiRtz0oHypwghCM+CGsvDVB+Npv25iFG+NmQMmzeS5cP&#10;DpE7+urssbMvJIlsx1sJVusVz5495bPPPuX3f/87HN28QfHsGGsMmUrQVYkSAlPfl6kqrHYgbCHV&#10;Rp4vlSJJk5qAyXLn7l0uLi5YrhcI4XKhhvAorthuAjC8eeV1H5vf8HNiKrSxGu7QmdkHf1kQ7u8d&#10;sVRBmqbefZn2nHQ1ro6kIEkS9vb2uLy8dHl1fR42KvLHxy85Oz3nK/fucufoNvPZtAa+13EpCpVI&#10;p4SNQIqGjERjTKOZ7vs20VN/bwDTDRlnowbfjiUd7UhICBUj9okT6dhgfcf35rXExDUJYP/spiao&#10;q+uNgJKqzcpLrSnKkmwyQSUpB+cL1mXBbDphDYgGfH0NCHCbz2jEkttXpaC0lnQ65eD2XZ4sF1xc&#10;rVgsV8x2d2G9plyXYC2pgERBaXRLMBU/UxxRSgg27ccs/plnX/l5zdB4D+XMsVrSq6icD/3cfVZ9&#10;T9bVBBwBnOXZsxdcXl6iVMJ8PuPg4JD5rEQgefPNN5lOJ2hdsl6XLC7Pa0I8hbEWlSh293ZdvVcK&#10;tK5wxIWyI4oQtGRV/cWMI1ZLUn7+q9/wv/6Hv+TiaoVFoLxzp6nNdLGCaX32tnG/PqbtE/6EqslD&#10;z3m25TjX5Qdh3Bl7RtqP913dtShy5w+sI3wUQrC7u8fL05c8f35c19lcXaiyjrq11JpMKlKpSFVC&#10;qiR7s5mjYxSK81Lz848/J5OwM7uPVGtm1jLJphhpkWh2U8mffOebfPLlE56cr1FasTNN+INvvc9f&#10;/OF3+drdm8yERVRrSASH+zsUqeDhg4e8ePqMo3t3mc9nHD9/jlSKShuESkAKFquSjx+dcLwseHa6&#10;4NnJgoV2164BbcHU83N+USCkxKi09knO5xd5weXFBVLKVgVeNzU4b531aiq2zq8s6FJjhOXvf/JT&#10;3n//A9564w0QTW2i8vaOwdo4KUOMUCoWP2zb20NrJhaT+fWWsE4UA52HOXYsbxyqMWzL7Tf3x/a4&#10;3ScbCmt1MX+slGrJjWLk9bHn0k3N9jrF81ifxLbYfujs3Uaq79f2YnFTmA+H66M/NpvP6f31MfSM&#10;OHw+H66LbTHfPzXXHm200UYbbbTRRhtttNFGG220/9ZtBMCPNtpoo4022mijjTbaaKP9My1sHNtm&#10;IaDaN59FPQTZxhplQ2BuCNINFY22Ne427xv6XfP7oQbQoftx19oBpxsF9NjnhI1lQw+sYw3A2xr5&#10;h0Dt/mtD4H1/bMNGhRggv3nYHwO8zdAnAAAgAElEQVTDx5rLh5p2QrB602ToGhOkpzDdb9ZyDaKd&#10;ipYQnbJpODd+E2qoVOyr1PkAZr9hIAYmbIA9MdXjcC5jTcax9RCbp22KRuFroRJA8/9Y43A4PrGf&#10;m7+PkSRsA0SFayUEcW0DtvvviYH8Y4qd4fgP2TaV+KFmWn8Mbd08t1ytefz0mJ/94h8xVrA73+mt&#10;/2addUpT9X9SYg0URc6zp0/57JPfsrq4RFiDxSBTBV4Tka9GYYxpwX0NWKcjari+8bFZy83+bJq+&#10;QzICa/tA106FXmwAq0Kl5SEVi1hzs9Ya2YI6OyA9GvZmij/+/fd5543bSJ2TCKd0JWWCNpblKkcm&#10;CZiKRGWIymJMSkWOrcGRwloH9BZu3rIs4Z03X+d//LM/4etfucPR/g4Iw1RkfO9b73LrYMo//MNP&#10;KVY5s+mM3b0dCmtIy4LdvT2SyRyRZYgk5fJqyXJ5iakM68WSy8UCk2SISUqRF4gkw1rB+eUSoyuy&#10;NAEkJpmyzEtOLs5ZlhWLy5wSsO24bTZJNk33oe8Jz9nm3828Xiyu+K8/+iHT+ZTvf++7qCSFWmkp&#10;SQRGd4BNNyeyVrumnRMH4jCNPvLGeRJrvuuvmU0gvBhQH/PP3AYo2+wlay26rOrPE07uy1gmUjKf&#10;JHz7a2/y9ldus5sJDvd2mEhJUeQsrxbkyxVVvsYUOVZrirJC2yuWqxXz+YwsnTCfzZnv7KKpWK2W&#10;YErKMuf45JjHz57x6NlLPn/4gsJOSWczSBO0FBRaozUc3LzD3Xt32Tk8JJvNyEtNqS05FmNdA6UV&#10;HfgqPAfamEPIQZ8cPdOkm5+m0b39rMj+iwHKe9ciqBs5BUrVa6IGrQ01HMYaH/1mufD+hs6JIfB1&#10;Y8162ubXfV8X/n3nl5xsrzE1INTJR9f7r25itCGgXmFMvS+owNbqkNZ9nq4sqlaJr+rYRdRN0Yly&#10;/qoyFamSFCrBFBUqTdFY1mXJ3s6UqtK1erjtNVnned7+3GsSDGLlUPHbNmDOeu/68U+MbKYB8DRj&#10;3RKUDCjz+P8vihIQHB0d8dZbb6LSBGEthda0+rV1b3cDfg/jYgeEdYB4ByYrKfKc5WrF8fELiqKi&#10;qhxoQCZJT03I90NSyBaUuY0YqnemDwEcZR0DI5CyPudqhT4RfF4Yd7X+jf4a3gCsNzEpsgfIb872&#10;BljXEiQ0QG1bRYmkGnRGCJyI5UexcYkpNvtrxyfq8AmnYjGalA7w15A4aK25urrC1GQQUkqKMqcy&#10;OTpNuHVwgDWWSZZBnmOCfax1hUL1fGcDno6ROIW5aqMuHsZD/tnVKL36MZw/vkNN2m7PNOqNzRjL&#10;Fpizs7tDVVYslwsqfcQ6Lzg5PWN3d4/VKqesKsqyZL67S1mWFGXBushJE4W2hul0ymxnh6Iso35P&#10;CNETRm8ARGHOFYLxtsXI170Wy3OiawfbKojHiJaADWKxcJ22Z0xN/BADyg3F8rG8yn+tiU18AHx4&#10;1rRrhb6qabPH3F5MriVEu86G1pc/LkNAtFgeFlO8G67t2B55yKuAaWLkICFxQQ8EX4PargXzWgaJ&#10;BrYpdHuisUMj3KutDOUr4foO12Z4XUP1oFjNJkYoMwist/QAijE/908BbA/VkIZytaF6UQhgDkkb&#10;XtW3bIsJu/m6XuXdV8O9rs53HVFHjERz4z1N/GVauGgdo7lr7i6jBt7VKsVNzqxUQlUt6wtzr+lK&#10;I1UXByRpivYAN0OEDUM+wx/XJFEbPjf8mxhZSUi01tVumxqCi012dubM57P2zNmZT6mqpM7ZXc7m&#10;71mlZAcmHlgnTYwQm68QgB1bY6+yzn3f78cFWZa1MXiSpFjb1SnzPG//xq/DdGPt1L7n8zlgezGv&#10;MYayLL3YQvZi2di1xwBl/rlTejHBUH3LryVUWiMEFGXObz/9mPtv3ufg4AY31jlPj0/QwrQq703s&#10;GdblqmBdAmghscaQyoS9vUPu3LnDo8c5ph6TGCltd60SKe1WwN6wLxpWkg3Xc5qmbZwXkogOnasx&#10;H9LEI2VZtJ/lQPASkBSFA8WnaQrCjVee5ywWC3Z2djg4OODl2TlZlqCkIpskVCrBZJDnKz774gte&#10;vjzj3t3b7B/sO8IFJcHkSC1J0wzTAHONA0RCVfsiUc+ZqgHAtve8pa2zxfxwDYIPfcC2OD+MNTb3&#10;I9E8MlZHjtWUe/6dhuSm9qs1cZSxlmwyYWdnh929PQ73dlivcgcqRbMWltX5Gm1KpABrRZSAI5zz&#10;2LXVTycQDQjeQmVKtIbpzh7Zzj7ny5e8vFiwf+sIoY3L3YA0gTSFy2WJVEnPb9DdTkeMFuz9dkx7&#10;uefm8we/JjN0Zm57jhfLD7c9O9oWf8SIEZp6ldbakdYJQaU1JyenPHr0lPlsBykk61XB/v4BB3u7&#10;3Dy8wWQyZb1eY0zFerVkcXFJNpnVAGUXo+3u7DDNEpSULSkVPWKkfpzQ5OLu/E34xS9/w//y7/+K&#10;08srR7A5sAeauvs2JWUbIesKFePpzSq9z94WT8aISGPPlK6L+4fipeg8tr5SUxS6Jn10+eRHH31I&#10;vl5TlkWb+65KTak1QkkyNSETypGdYJDCkkiLwinAaywnq5yf//Zzjg52UUd7KGOZJlOMgcJolNDc&#10;u7HLu2/cZbX4goP9Hf7dn/8pP/jOexzMUhKr2d2ZM5nPyRI4O3nBF198zunxMdM0Y393j7LSlJWm&#10;qDTWCmbTCS8vl/xff/crfvLbJ5wjqKzACosVCVZIV5sTdWRnbH1/jhBNCYE1GmsqbAWPHz7h+f1n&#10;3H/zTXZ3d3nx4gVpkrYEmbo+f0VdHTK4OFIKxSSboXXF42cv+PFPfsbR0W12swxrG83tKgrQdq/Z&#10;dj36tZnrnof5JA4xUPVQHTlGFh6SvMdi1KE8yI+/t8UBPunvdTlGjPh1KL9u7qmqqg0l+KYOFwLZ&#10;wzjGP2PD56f+nh3ak0M1/7DGPkRIFdb2wu+N9XEMiQCE9ZUYydmr5M5Dz6n85wMxX7aN7O5V+k9G&#10;G2200UYbbbTRRhtttNFGG+2/dRsB8KONNtpoo4022mijjTbaaP9M26aeHHvYuU2VeUilL/adMaBJ&#10;828fHBRjofevI/yMsFHADiitDTUEh/fjmiFlT1VPiA44GjYIpGnagkTCcRpqIAjvJyQICB/6+9cX&#10;a6gKVXxj9xbOfwh6Dcf5OlZ//9riDYtE5o6IYq3cUPMYUiQPG11DMKYP8gkbwGJq1qFCZ/j9/ush&#10;IDS83ga4OqTwHl53rDE2rsAjts5hrPFwQ7Uv0rQ4tCf99/vfG2u2CK8jBuodUo2O7evYHMR+bv7d&#10;zMl1Ps2fNxDkVcXlcsXf/fgn5HnFzaO7SJXWf98plfkqB+39GMjzgsViyZeffcmL58foMkfUjXpp&#10;mqLLiqoqewBBH7gVfqYbc1uTbzRKlo2KsQN2Nu/JsqxVrtK6ayLyFWljoMoO+Nb3o/7Yh4QFQyqC&#10;sSbo7nME8zThzuEu3/3G22TScPzsOVVVYIxlXRSs8wLX5Juwu7dDklZUIufm4T7ziysWpm5CF6Cl&#10;otQarGWeJvzx97/HrZ0JZy+fs16cMZtmJEqAhHu3b/L1N9/i+NkpphJMp3tkq5LZDKazS1Q2AZFw&#10;tc4pcs16eUFZlKRpSjKbUBrBeuUUg5IkQZuKUrt7ulwXGKkogNPLBauqQqqUZJZQUYB2vkxKi8Bu&#10;nB/+eMUUhsP9opSiMhUvzy/5T//1/2U6m/Pdb/+eayDWmrIqW/KObr6gaSy21jgAqDY1GAmgAzC1&#10;jV1mcw5jSh6Nf/NVwmMNmj4goWm+rz+5JT2x1qCsJbWGg0nG97/5Hq/fOOBwnrI7z7C24uXZKZen&#10;F6yXVxT5ClOuURhevHjB558/xmLZ3Z3z7W99i8OjI6bTHSyCfLXC6pKqXHN5ecazk+d88uBLPn/0&#10;krXOMOkUkhnJfM5smnFzb4+jo9tMpnMKrSkFrCoHMjClRkgQUqCrCl2VpEmCqElymjFo59raVk2p&#10;r0Tp+XgRiRGCvwvP2GYOYsp7/rrq/taiG1BD0GgYqkb789yspWaue37A2NpHyUHf4K+b/pnq+yVf&#10;5TMOWordu3ezaE+tMYwvDH6Dp3HN9gF5Q6fgpEEYrKnjWO+6hEocmYEVSEAJAUogrCGbJKSZIs0U&#10;KgdjSlKVuvdXmjTLQBunolkUJEnS+ucwtvWBzu16MgZTN2vGmuJDHxyCiWJNmn6M0o2ZqIFBkt3d&#10;Oe+99x6z2dytMwuiWQ9137S2XbzUAFGEECQqYZKlpFnW/r5YrblaXHFy8oLzxYJKayyCqixRStYg&#10;2K4p2wctN9+zLdYZiqf9Meqa1d2cdiqMbIDs/THuxfjdMu19h99A2sS1IVFWF5N2qqDtupZ9Qpt2&#10;XtgE/sYaf4fiwaGm6c28yoFOhBcHa2NIEu8ckt21XVxctI3FQkoq7cBVFouQBjOZkMqEg/09MqXQ&#10;ZcnZ5SUGhTGgZOIURmv4i6l0b736ZA9hnNGcK6HCbBjL+oQCPT9iLRIH2m/uoZkP33/bBhrTxrwK&#10;kKTphPlkyqJYYK1hPp+zuFpxdbXmcO8QEGhj0ZUBaVqyAIQkyTKKouTwxiHznR30+gqhzUYc3YI/&#10;RRerhXs5JC2LkY6EZ4K/nmNx/ZCqYW9dGeuAJFKBtUjZz/GqsibKaPdJPeZyE6wplURJ1YuJY+s6&#10;BNb7sUW4vodIWsL7cPtL1mB+EMK2gE8p1aBv+V3MnzutNaYGTDTxwVBOtu17wxwi8qUtun/IX4a5&#10;2xCxn633jaAjDKC5B4iqoLcuTmx+R+xciq49dyhEY6HOH9v22jYR07Sv9/KgkNiguc76b7fN9TYy&#10;ljavb+Ka+vpahVTh3Ut9bzEQxtAaetV1GJLnDRFHtERANTnh0PrYBqR6FfB9954+KdgQEK87v8Ip&#10;Fb3lPQS4HqpPbvv7EEintUbUMbY7L2uSxCxDJWB1l2sbbXrEdshODVoqibQCrCFtzjzLKylBDtcn&#10;iYL4YntwKJ7u53glDrRcq9XrytUyjcHoih6JFs3tdTF893+21M662oV/1leVAyk5VfaOMLOrR1mk&#10;FJ5P1oO1zNg6KssSYwxHR0copVivC4qiqJXuC6hjAZ/wz11X1QO0NqSBMYC6fz0+gCyM10Of3a8p&#10;mk7N27Kh9B275wb8nU5SjDE8PX7OP/7ql/zg+z/gcH+f88tLLpdrR/KGi9Ua4HisHt6uYWspja7J&#10;t2Aym3L79m1enp6wzvMWAN/ET37d6TrV021nW0jsFp/fLme0lo1nCD6gLwREh7Xotg6hTe2b3Pw2&#10;BF4NYWv7OcJQllVLgtB8x82bN8nXBUVRoo3F1O+zxjDJJmSThNV6zZNnzzi/vOTGzUP2D/aYTjIw&#10;ljxfkyQpQqRYYxDatPOVqBQhXc4tWgV4g9b+mPRVXbt7NgikA2XWMVkDxo4R14QksZvrz26QZr6K&#10;/914vT50bHCOt4QOCIqyRCS1/xWK6XTKzs6c11+/xxrL+eqYVVmiLaTZZIPUYSifE1vqK+1aky4u&#10;TNKU3YMDXlyccHJ+ydFyTWVgIhOm05S5lEx1BTpv67YN+FR6KuVDZLd+XdlGYt/w+UEIMgxz0PA7&#10;+iQJ9to92cuFoEf4FvPrfs5rrUUqhVSKcr3k8nLBi5OXaAN5UVIUFZNJyv7+AdNMIaVgvV5RFIX7&#10;92rFdDJFqQRTWZL62nd3d5DSnRPbzsaQXAsh+PWvP+Qv/+Nfc7ZYNIEowtISV4ZkNG29Z8tZKQQ9&#10;8Pv1sdnmWvPf3xA5Xpez94lxh4kLmnPDPUsTg3ldsw+b9eTOLYMxjsRgtara2FXU42KspSyr1gdT&#10;h3OO3KGJFbrrK4XgeFHw8MUpN6cpMyEpswKpkvq+DZlUfPXuEaY0/MX/8G/45ntvsTMRzKYJk+kE&#10;laYUyxUff/xbHn75KVW+ZDqdI2WKlZJnx8eURY7RlnQ6ZV1Zfv7x5/zwkydcCkluBWmiEDUQXtbk&#10;2xaDUgJqQh/bgs5BSZAqoagqVssFjx49YGd3F6UUWTapiXGkI9pUEilBV/V5iUXJ1D03kO73VPB3&#10;P/l73n33Hb7z/vv1WIPEYqRAaxfnNPFBQ/LQEBIQqYNs+jZHwNPVdXilvCIkYvJ/9l9vSH9iviSM&#10;O8PPGDobtgGuYzFxWNty3y029k9TL2nig/A5fYxc1Y8NNsna6MVmDRFHLHeO1eCG9nWM3NyPj4fm&#10;LUbufR1xVLMu/DOhP8+qXnPdGWCMT0QW90mxZ+Db8pttz3VHG2200UYbbbTRRhtttNFGG+1fs40A&#10;+NFGG2200UYbbbTRRhtttH8hG3rI6jfpNEqS24DojUpgCABpLGzKjam8X6dU0rx3SDEupq7jP6SN&#10;gfRDhXj/c5r79sEUXSNev/nIBynFmsK3AVLC94dgJf/9IVh5aE78Bp8Y6CGmar5tzl5lvfj3478e&#10;Ay8NjVOsWTlUgd2mGNA111YbyoPbQA0xIEn42TG1wdgavq4RdKjJMAZGiIF9hu55qNk01kzqr6Oh&#10;+Q3B2bF5DBVKQwuBeqFSTmzvDs1RrOmt+cyh9ToMJhHkRcEPf/Rjjl+ecePWbRCKphm++fzJZNIq&#10;CgtRq+yWmrzMuVqu+OzTz3j84BHVeu1gxcKilGuqCoEevb0b7OtuLP0xcI1ibbcZtEqpTbNuo2jm&#10;z2U3p6LXDNWfO7GhJus3M/trYUO9KVjr7fqkVlupO5R3JynvvHmf+6/dZb3OWa4KXrx4SVlaSmMw&#10;VqCSDCkNZamxSjKZZ9y7d4TYmfOrz77kfFWihWgVfKZJwq3DA964dwdBhTEFi0XOsycX7O5OuXv3&#10;NolQfPWN10mQPH78kN2DQ9aFRsgMIZxSl1Ipy+UVVudUZcl0OsdmCbkUTHYOuP/a6+T5mqfPHnJ6&#10;eoYxkrLUCJlglGBZVqyswMoUlUygBgC6Jn2n3uw3sjdz0DUWbYLUQtXbFiwkJEYbjp+f8P/8p//C&#10;/t4eX3/rDdIsQypJWSuqVy0g2Ckm9Zrtg0YmKVSrTNkC4y2D1xSel0PrIwTbhftTStdkjxUIY1C2&#10;4mCS8v0P3uaNG3sczibsz2as10tevHzOi+fPyReXYDWr1ZKiWLG8WvDgwZesFjl7e/t844P3uHv3&#10;NvP5lEobFsslRelU4pfrNS8XKz55dMzDkytu3H8fNd9jsn/Izt4uSSqRaUplNIWuOL+4BKlQWYpM&#10;FMYakDXQyjjdstqj9EC2vi+0MKBw2oFG7O8Yqw0pC4bz1oy7D7wIARSxBr2YclAPhGsNQqhB4FoM&#10;bOcDEBpgQbeOeq3w0fuIxTf+zz1lWVxDqNHg8EgChOw1HTcqZc04KJFgDRhbOUCvcb6sGT+ZqJqU&#10;pBlvzSRVKCvJssQ1oGJRLcC6m/uqqlitVg5AVQPgG2BOOI+djzCdyrUHzFUeKCtGlBR+5ub574MW&#10;uz2paxBXlqW8/vrr3Lt3r24k1azLslV/t7bW7avnLssyp6aEZWd3l/l85pqB62b9fLXmcrHg9OVL&#10;Xp6+ZH21pCpKsNqRXXmORwjhwB7WAyPLePyyzZqYsgeqpQZdaEO7DduO17iqla8k3Sh8tnskQmjU&#10;qLYXumiBRo26pmu7111sW68hpywvN0CLzX4YyiPCcWj8jtZ6QxHcb4hu1n6e511MTAfwNwGBkWmb&#10;wiVGa9ZFznK5RAhI0wywFGWOFDVhj9ZIobhgjTaWg70djHBKq9l0Fyk7xXiLodJV77xr76sFvzII&#10;KGsaev38JszjpJSY2ie0vq5WmbTuw6OEU7IG/mIsVjQgOUOSpGQqxVQaqw2JUlycXZCvSq7kipu3&#10;brvprcFUk8mkA1arhKtVzu7eHipJIEmoytKB/TdyQ49UzugNv+zH0829+34+JDMb8vHDQA8RzY/L&#10;sqwBi4n3ObR+rn3N28dY2/rO5jrd3CWDsX0sFwvBPX5+EsthrlOQ7ZNxyY24K+abfxfbIGiowRYC&#10;kO156FQTh87z8Ew1xiBFrWAYOXNjOd42EsBYw3y7H5TslFKbfKJVd7dxcHvTBG87/xpTsvd9Vzje&#10;on9kbeZKttPnbmJkweY42HqMQoBDP9aNv45w2ddQbhxdv9aCcUQbLh6x7ZlhhCMT6Y6gmuRqIL/2&#10;AcEx0MPQWRiSl3W5oGzBIXhjMkh4sQWUNVSH8etAHWDr+tpFWBeM5RHhGR2u7W01kj743luTFrd2&#10;vOuVUrkT2+JIrqxTaG5B4oCxGl2WDjCepC1RmhKgEkVeOVCgqjRFWaDSxCPz8PesiMbK4b+bs24I&#10;YDTk25yv7AiA3F7zFYVlS2TSXF9ltJdDNGdtM4YhmLhTHvX9cf+8Vt5GFjQALwf8sqSpbNdJA6Z3&#10;8ZYPCnfq4kKYAcVq2QKUrHXf2QDXb966TZ4XVNUCYQRXVwvKqnRK3E2tWzgNVwe4TxFC1uSCJXm+&#10;boHjfr2r7zv1xn13+YmNknZa29RhfN9n6v/i6yAkwhEI0iyjKA0PHzzkmx+8z507R0xnKZfLFY7r&#10;UPRif611e4b7hCTNuSKofRWOCGLvYJ9bR7d5/vQZwgp0pT1yD1qmiiEftU0FtiWGMWYrQL6Z/w7o&#10;iReT98GpQzVzV0cTnu8TVJWL8VypTSN0RWbTjfhea+OIjaxgkk3cHFiYzWZkacZyuarH1LTkarqN&#10;dwSl1pycnnKxWHD79hG3bu47QiwL05ZwqZlfQSIUuq4jGWNIkxSFUwmXoqkfBsRYDnlPU9ZBbdZo&#10;hK3XTy9nCv2rCXISsaGSvS0nGawLRJRoG4B+abSLu43h+ck5d2/uscxXpBeGRCQIq5mkGbcObvD8&#10;5BKNJjeiVy9110vPt8XjONGrj1GfyTgP44CrEnb29jhOUnJrKcqKRBZMZhIjXE400ZZp7RZ1vbaE&#10;1XV+1/lOaTowsTEG6Z0FtiacEEJ4q5MNMrsYuWwsdosRzQ7F9RtnPR7BiD+fBjqCEtoao6kVtN0B&#10;YtHGEZosFhdUZYlEoK0lSRW7+7vcuX1EsVpRFhVaW7IsReuSsqxI0xkSwco4ssDpfMre3hxjdKRW&#10;1BHqtES1zfqy8NEnn/I//+9/5Wp5uDhUSNERHQ3GcypaK3PnQnN+aq/GysCzJLOhyN39TvdIY2St&#10;bt/4o1i+I4Tt5YZ+3LoZG3f5fggAHnqO0uSgUqi6dgWyfU5jkNYiEVRGOQLEKifXBkjJqEhnilRN&#10;KGuCDixYY9FCsCglzy5zshSSyQyVTVydXCqsFnzttdf4+lff4nvf/QBpK3bmU+azjNJUnJ6d8uHP&#10;f8nFyVOK/IrD/T2Obt4iyeYgU4p8ia0qptkckc741ReP+D9/+AsWRqCVmy/d+LrSYISF2l9QA8yl&#10;wKHePRIoUx+XVlc8ffSQmzducHDjFulkSr5ek2YJ1i2GjgxGNHWhzo9obZhOMqqi4Ic//CFvv/lV&#10;DvfmmHyNEWCsAJl4a6IjMGhigrZOtPGM0PZi2WbeG7LkoVrRUM3er6XKyLOp8H3Nc/FYfLLtGW2M&#10;cD12fbImJ4jVv9z+oo6frLcPLMaINnaUMqljRtnGYGGNwRjbkhL01em7WMP5UtmSODV13mYCeqRt&#10;kdqJf0YPxex+D8B1BHh+jB++7u/3NqYbePba5UX9tdTkGUqpCOmCxdo+6W+XK6Q9whwhYnV8E83j&#10;RhtttNFGG2200UYbbbTRRhvtX7ONAPjRRhtttNFGG2200UYbbbR/IYsBT7cpU8UaaWLq0dcpQ4Xq&#10;wSEAs1HqCa/1VZpyw8/c1sQeA/j5agqhmrXP1u83ADSA1FjDSfM9sYe+ofpyOO7h9W82GG+Obazp&#10;0FdEDz/Hf/DuEwX4ak0xxe9Yw77/YD7WxBUDezZAs/780hv32JqNzWM4Vn6zaNiguu0zwrURgn23&#10;gbTDxrPr5ils3vZV5mNrO5y/GBDfv19/Hrc1VcSub5vCgK/OuM2nhE18se97FTBO7HevBEqo/+0D&#10;Zypj+PDDj/jsi4fs7B1QVgYpK7JMkSQJaZp5TSB9Mg1tLUVe8uTxEz768COW55cOGCtplbaE6VS1&#10;N+Y6uOdwD/p/3/3ONf00DSf+2Ghta3BlEjTc2R7IoduboqdwH4Inw3Ue2/v+z8Z1s1NZg5KKSZZh&#10;dEWWKN57++vs7e1x8fIFlRAObLxek5clSZpSOZQBebGmtBYrFXtZyuzuba6u1vzis4dUCITUTJIJ&#10;0yR1yqm6Is8ts0kCpkIAu7MZmXQNfbvTlJs3dnn65AGz3T3m+wes8jWXlwuwjkDg/OICTMF8Zwbp&#10;BDWZ8vbX3uGP/uhPuH33Hk+On/KXf/NX/OqLB0wnM1ZXOdPJjmtuFhJBijUVpnSN0VmaUllLVRUk&#10;iUI3Srkb52h8T8b2WbtfrAArefzoMT/80Y/Y35lx5+gGxpqev24BgYCoG5l6fs/SU5GNnX2xMyYE&#10;aPi+pfmsdm8FRDi+Qn2lDRKJMRolLHtZync/eI/7d26wm8Kdm4ecn17w/OkLHj9+TL5aUOZLzi4u&#10;eHl6SlVpFldLTk+X7O7M+M73vse3PniX+WyGVAkvnp2QlwVWuMbzi1XBL377kC+Oc+5/8484uH2H&#10;NQKbphgsua4o1wWV0SRpiprMWmCkLkqMdcpISqp6PwuESqmswAYqeGGjcgwQ0M45tAqpQz7eH/dY&#10;41zoO3wAqK8aFru+GBlNNLZzX+j8TNNw1+AeiMeH1zW0xWKI0KcP+f7Yedm8lqYpCIGufbVSqgbE&#10;S3RVUZYGpZzir/EUvEStgm2sparolGAlSCNqhUYHkHFxlCJNUmwNJJnNplycXoJxDdLaWqbTKcY4&#10;9XeoG7Dp/Hd4Zofqda3KNmyAPH2Fw0GiKGpAchtn92PYZs4dIN8pXk4mE+7ffxMQrFYrRN0A6ea9&#10;bkCvMW3a6PqcdPtoNpuRTSasjbvfoijI12vWyyUX5+dcXS6odIUuCrI0abDt7iMbwhmGVSLjIHE2&#10;fFM81qBtVL2O1CNs+OyTV4p0tpwAACAASURBVGwSXMVi9TRN3Vps9lZ9LrbnrBhW42v3BzJ6f83v&#10;/bkP84hNIi67QQomvWbtGJlNzY/QvqcsS9brNVpXrSJsByq3NYhQoTWs8gJdVWSTlEmWkmYZxmiS&#10;JOsA2tKpb4Zz1+1Jeoqqzbo3HrGQn3s1QCo/bnaq5aaNyTbGORKvhnGnsQ6kZy0kSUoiFVVeoCtN&#10;mqScny+wVlJp05FJKAeolEqB7PaKMSuybApCbjRG9/evbZWFwzgsBBnGgJMh+Vd4ZgzlJjFSOT/H&#10;aN4Tgk7DXLjn5+t1X1VVex41JE7GA7PHcsJtuZn/+qbSqx08h2Lg70GV+Gua+bebjfqoIb8VzlNU&#10;Fb22VsltQOU+BgSM1XS2kZv1/OQAsdrw/YlozWhI9Xdo723L57Z9fxww8mqqdKGaHeLVctHW52rT&#10;kp+F+a8YqB3E6gPb4p5tMdYQ4NSBRXjlMQjJE8P9eF090fcd1+3DbbWDISK/obUSV6js7mEzhtgE&#10;pTQKpVK6WkAtIIvWJUK686AoSiSgqwpRn1NpkqDrs6gNlWpyhqFrfRVyHx/IEtaFQsB5+Jnu9xof&#10;FBWSTvhKmH4utw08t63Wu0H6IYjWE5uYM1YzG15f0qm4RmKnEOTUAOPzPEcmCel0wmQyBSkwkjqe&#10;caRBLt5IgebscYAnrRPyPHefUY+9T+jmWwyQFM6FP/bhPXfnquiBGGOkc/65V5YlxsLp+TmffPop&#10;t27fZDLNkEqQr1ekaeIIamoQfwNsamMcrbt8owbVJ0mCriqMdiDug4NDnj19RlW6nLgBk/o1Nf/+&#10;r6v/b5CmBGdR/H1B7N6uKYMPzo4povs5UH8ddzX9LMtQNVmDmwNXV/OJJhuQdUNMZoxhvjPncrHo&#10;7RufvKNZmw35wNOnz1ivFty9e7cmSfL8OxJduXzBGFr19sraVhXdMkxO25K+4XJRu8U3x55FNLXO&#10;/j7q4plte3Po2UvsfA6fDyilMFpTFAUvT8/48oHk/ft3yQVo4fLdJE3Y293h1o0Dzh49xxoHeHTx&#10;UKiUvY0Izg77rXodV1qjsoTJfI7WOcYKZtN57fM1wrp8NRGSst4PNL4ealXpTaKqpj4mpSRN+0QL&#10;DRFHWJeJEdb6dYIQqBg7C2PPGzbiGrtJEltXkXtES/4YOmJIg7awWuWcvDjn8tIRoMlEkiSKnZ05&#10;b7z+OkmasLpylAeOEFBSFGusFWRpRl4WFKVThb9xsE+WpOgirwkFDGVpvP3l5kpiSVWCNY4w8MNP&#10;PuEv//pvOLu4rK+vm9cG7in/GerDMXLi68C+2/ZLU8tp6vGbz/rsPzluuy6OHjqfwlxPKYVIFLoo&#10;HBlHzaqR5wWpsmRZgrEaK2G6O2sKmo4wz2oqY3l0fIKq1uymtziYFZT5mmyisDgSyrt3b3Pz6AbG&#10;LJnNd5jvzimLnC+//JKPP/41y4tTitUV0zRhd3cPpRSJEuT5JRJBXmpkUpEvF/zklx/z6GxNBRgj&#10;MMIgHUMGKlEg4s/2fMK2LkZxIOizs1MefPkl+wc3mM1mSAG2JqzQHqFbQ6bk8iW3xpWSrbr8J5/8&#10;lt98+CF/+P0/QKrExaS2av1EfN3YrTnOUK7jkwGG9YLwnI4RYcdiyOvW9hDZzXX52hBJd/h8sQ8m&#10;94mY/M8Rg3W5kEjMf/26fRqrL8RubyieHyIbGHpfSBo+NM+vMs5hvWOoTyC81yEhA/96/J4HV5+r&#10;oI4d+2eNfSWfOtpoo4022mijjTbaaKONNtpo/1ptBMCPNtpoo4022mijjTbaaKP9M20IfBE2kOoe&#10;iMYOAmVjv9+mTBYCkv2H0kopsizrgywGmt+3PcwNwSHhNTX/jwH9GpBQ8wzaNVg5IETXtNJX49l2&#10;nbHrjo13rHFlqHGtAX3EmtlDJvhwHEIVUfe5xvv/5sN2f55i9xeqx3UNA7qncBFbB/511T0rdUMr&#10;vWuPjYWUvoIUdaNkpwbVNYD3VUQaULH/3T54M3ZP/nhfByYfIncI98M29cHrAF9DgMYYiHVIzSFs&#10;NImP7yZI8rrm7aGGmyHQydD3D31HTG0qVPqRQraNTy2YQyg+/fQBf/f3P2UymyKkqsHYmiRRJEqh&#10;lGzXg1IOBKiUpKo0eVly/PKE3370IWfHz8GWIJyCilMDbtaTwNh+Q2nTvGdawDA41ShoWg2t3ZAn&#10;bNUXY35U6wqty3pt+YQa/nrvGn4bRTBjDCrSVNM0pDYqxD74YUgtF0BZUEIihGKaKOZZwv3X7lCV&#10;mvU6p8xzrAFtBdYIrAapUozI0RbW6xKURipJogv2ZwkJDswtpQKjWedrTi7g4y8f89bdA6YJ7Mzm&#10;CJkwSedMkxnaVORFiZKC1dU5H/76F7z9jd8jt4ar5SW6LLlarSiNIFNzEBlWTpnv3uYHf/RnvPON&#10;dzGm4ipfIZKMtZVIJpQYhFW1orB0Yydd86J0L2GkAlSrQO0Ub1XrV8LGrfAMKsuyPQMb8Li1lqIo&#10;XJMnlp/+9BekKuHP//zfcPvWoWuUNrpVuNamD45qmtqN1lCrbqHrdYJFSqeU6e/PmKpqjIAjbNxS&#10;DmGMFU5BeAPkZCW2BkXMheAPP3iPr3/lFhMqjg5vsqqWnC1ecnL8hOJqweXikuMXL3n64gmVtSAm&#10;zKb7vPXOXf67736Tb737NVIBWTbh6fEx6/Uao6Ewhqt1zg9//hs+evSCO+98k727r3OyWjkNEl15&#10;1+UAi00DuBACoyunckejIE2rHt2AdWNN6EopjBMacjtOds23AulUzqxFWLuh4OTPV2yfDYGwQhBg&#10;n9SiVvTzrrVTKGcjjgjBT1iBqFUquxbiTfXXmL/ufifb+EkIfz2ZQA2eaHwSktj4Z3GjKA0OCEKt&#10;8Nw04TWqPA0YtgX+CjcOBoO1DWjeiyGkwGqFtoaqXLfXM51OUSpFJRVKuMZtN+eVAw0L14yu0oS8&#10;bhxOJxmi9utGa1QNiDIWR5yCa5iv9S+RWLBVqyQXxlixGHtjXUSaZd3aBqWogbqqBqZWpNM53/zW&#10;7zHdmbMq1uRVSSIsmCbOrdXWahVtqRKnmiUF0ywjTdMa7O8UxpeLBevVmvPLM5bFkqJckyiFnKR1&#10;g7RT3/KV5oRyYC0nyqVqxXnqs4p6HbY37tamoG7cbxSKRduILFpgvWjVEEN/1PRmikY10TqVXiGk&#10;A/r4e1CY1idYXYOAaoXNZq+LWu26LMtu7K3tgd5lfQbLGmhltFOYsu1ceXPqx1pCtM37DnyjHQGB&#10;0SSJbInDrO3ALG4cVK24aty9SdVFwXUMLBtFZ6xTQBTduqmqirIsW6C5IwPRaKM7hdk6rhHSqcJr&#10;IzlfLJlkKUnmyCBUohx4RICwiparpz7vOmC66PRgB/KqfjwlW2CXMaanUt4q7LnDjiTp4m+trRf7&#10;eorFnpKaEFBVGikkWZqQpoarixfs7h+QJRnLxSXrfMX+4R7aarTVLWmEDQjAjK19gRCURuMTKvSB&#10;yXV81ru+TVBMGPv6JA4xYrpmjNpzXISAPVuLiFoaYKh/riglnVBe0zhej6mQMgKact+ljXZAOtPN&#10;QVWaWlF4M54MySVi5Ev+a833xsD71wG8Yz60OW/88zAGAHiFCkskThomCjO1/4rFWNGxoa9qHTsb&#10;fMXoWP1hG7i4I4Awg7lhtMZh6yxGiOjajuWAsVx4W155XU1rW71lKHeNfn/E3/xTriHck8hNcobt&#10;oERLDKx3HaD/uvEbmsuhutXvtv6JrquhOkls38ZImYbqf9vrgwS1PTNYx2z2vlIud1ZSdfUkQAiF&#10;EO73s9mUbDKhqMo695FtPGv99S43yf5eRUnZf73x2/7YhLWdWH0mRuLZ/L45z8PvDIE3sbU3dB53&#10;NTzTAxk36zjMU5pzusuPGQTlufe4WoCfpzT/+cQbTQyWpimn52fM9/bQFiaTCYdZynR3zsXZuVOD&#10;L0tH5pQkdYzckAxMEUKwXq8oirwlcfFjC99nDBEGhIREmwQ2tnf+OhCyHSBmFRt5mmzybWv49LPP&#10;eO+b73F484DzxZLlVb6RI/qkMy0gvyEQA4qiavdMVSuYT6ZT9g8PePTgEdPZpBd3+fc6RKIztP9C&#10;Yp8h8sVuXr3xEGJD0Tn2PKGNRfTAmvWUSq2AyhiENaRSIYRpyQG6uAm0EazXLi+cz+ccHBxwfn6+&#10;QUzlg5MbMoqqqnj48CmXF0vu3r3N/v4+09mEtCbetAZMBULo1n9VRiNqcgZTx5ZtjhvEHc2zCz/i&#10;EE2yJV2uqS09grBOldoO1vle5SwMY5XriFpC/yOUIkkzykpTahczCikcOaFNQaYc3bjF05MLVpcr&#10;rFTINN0ghAoJvmKkJ91zDtGOl62Vax1BoWRnf5/F8VPOTs853NnBCosxysXO2qKwFFWBUU4Z3iqX&#10;U8oIsLQjs6wrs9q0pG9G6y6H9MhJXQ7X1W99kg+XEvYVjhuyhtgUhWQam742DoAXvb/1nntJ0NZi&#10;DaxWKx4/fsbFpVNdryqXm06nU+7ducONw0OKdYGpLy7NUrQpKY3GClBJisCQTTOSLGF/d5eyKJHG&#10;zb+UkizLSJKMPC8oy4Ikzep8393T5w8e8df/x//No+cnNEPmrlW19z5E5LPtOWJs7YbE1b8LQLX/&#10;3HQ4P3hVEHyX9zH4TDZcDzEysF7eJN3Z4khqC4SSZNmESTZhkmVomUEmOTjcIxVQIDEIUpWiqXh0&#10;eka+vODmfMLt/UN2ZgVZNkFXBWk2Zb4zxaKZZJKDw30sggcPv+Qff/b3VPmCvFyxM98Bo5hM9phO&#10;5qzyJbrKqSqw2mKk5Bcff8lPfvUZa6kc4Y8AJRMQgkQpV98JiDfjY2RbQpXGnj0/Zv/BA95+732S&#10;NKVYV4gY8Fwb0jTBtp/h6lzCStbrnL/9z/+Ft+7f5yt3boN1APjKe75+nW17HhwjPt1U7341MrIw&#10;BvR7AGLE9a+SW/TqIIEaepgPhWTsPiC8I7zZtpc283gXN8oN4t9YDtHFI10fgB97aGvaGlWPHG7g&#10;2WvsnsNrDUkFY/Ge73N8gh22xEBDtZNtuVlISBVbcyHBgqtHurOzLMv2+ZVPUDRUpxgV4EcbbbTR&#10;RhtttNFGG2200Ub7124jAH600UYbbbTRRhtttNFGG+3/J4s1UKZp2jaBhYrTQ03MsYfbQw2ofhN7&#10;qPQYa2Jv/u3/P/YQ9Tp1hrBJO6Yc58DYjbIIrcLjNsW0VwUIh+Y/GI4BCvzrjjUO+p8RY5Xf9uC8&#10;uceOEV8Ojpf/Wnjd4evda05RC0QUAO43FXVNXF0Dc6h43tyT/33de/rX6JoY+o38Q/PRPLgfImnw&#10;LVynvsJmqKjgg09i4xoqB8fGtbuf/r3YGvAXKuuE+yZslvb3yJCyXGyuwsapbRYq2LxKA/V16y42&#10;dptr2TUhSqVqYLCDGhoLx0+f86Mf/ZiirJhnU9ewkSTM5nMHqMRvHldIpWhaOIqi4MXxCR/++tc8&#10;fvgQcECmFsBumob3zb3ZAa8MWBM0ptdzItSGz+x8rtloqA59U39vi14zXKM00zTo+38bgmUa8PvQ&#10;fvFBIqLefNbiAKWVJZGSu7ducOfGIWW+pljnrBcLjK7BgEqCEuRFiZZAmmDysm4ehTRLuXnjkN1Z&#10;ynlh0MZQARqDWUn+9oc/YfXtd7lzuMvuZMm9w32UlCgpyQunfKVUQpYlXFyecXF2ik0TsAajtZsD&#10;lYBKKUmxRnLn9Tf5yltvoZWk0pZCW87OrjA2QYoUmWgqY2r/0qjNOt9mjAOuzWZ10/xqWY+jCZTH&#10;ZLT521eGDs/Gxmc7wJ5TpP7xT37GdD7n3/7Zn7K3t8NqcUlVOUCiFRajOxVdBz6rG/SJq8gYGyeb&#10;iZ2L4dm5QXBT7xXVgPH9vVpprNHMpOBb73ydN49uMbGWO7fvoKuKp0+fcnL8jMvFGS/OTnn24oQn&#10;z59jkwQ5mTGdzNnZ3+O9d77Ou+++Czjfd/ziJSdn54CkLAyrQvOff/wLPjs+5sab7zC7cYuz9ZpV&#10;WbimdHxSn6752xqDtVXPbymper6l9a9WtE3I1jqwjANWm7aZunlvD+gghXMbA0pk1zUsxtQeQ2IW&#10;3wf04yVa8LuxeqPx0Y/BGgC8r5JZ9//3mv2Gmn27sZIR9bB4o56vbu5/TixmCRUxq6pC6wrRNt25&#10;xrxG6TFVqSOLqJXWjJMHc8AIGTSSGze3ZVmitQPvJirpAFVCkKqE3fkcU5Qkwp35050JxkJZVT1F&#10;ah/83J4t3nlqrMUaTVmV/fGxmzF5GIP7MYofe/gxgR/jNWChMs+dOnWW8t573+D1N97AWEteFJj6&#10;rFH1PXfjLBBSOiBF/f1JkrRgqjRNWZ5ekRcFF1cXvDx9yTpfu7ML1YLB+usxArYTDvDerWBv3XsL&#10;sTnfGlWopiG1Ia6wxrYAl+YefLXL5gOb+wUHALZCt+B8X8mUGjTvQEO0Dfjtqq7HvixLpyipFNqA&#10;MVV3D7IDxRltW/8xtM9bH96oCNdxCJg6rpYbCuhFUXjKvY2GX31vPf9e30sbe1KTAPQV1rXWpFlK&#10;EwhJJWsls00wepK4671aLlHJPpPplMvLS6pqTZKk7fmpK402FTJNSZKkBZgp2ZEYEFH0DUnHmvFR&#10;SrXX2sXatiUCQPTjUQfC9kEPwndeHiDfUlWlA4ALODs7IU1TLi8XSAFFWbCzu8N6vaKsKqc454Hx&#10;BYKyKBH8f+y997MlSXbf98nMMtc8/7qnx3SPWzMza7ACCBIgGcEQSIUMJYX+WyFEkAAIQRRFLYHF&#10;LtbMzI7pmZ72z19bVZmpH7KqblberPt6gQ39snUiOrr7vXvLpDl58uT5fr8wyjIETjnYGtsSDXXB&#10;FyJK+tHn/2P+0vcJ4c83qrzU7bMBTjSxZEjU48aXI0vQZqNQZxEIrXGKud3YZlNoXoOMvHs0gEet&#10;GxIHszUHwn1OuM9qfu8X/IdquWHb7NpThMX9r7pvf5VcyiaOihMFip5cSd/+S9VEG7F79oP8m3Vl&#10;Q+5grW7evje+79tLxoFUnq8J9pUxNdTbcji7gNq3Eab19clt46DT3tiduZXo2hzrE2NaYNttJG+d&#10;tuxRfYyNz416tNrKdfjkaf71ZA95RezasfzOqwLzdwEr+wBjr6YILnaqLjbBRD+plGlBhM5PNURI&#10;tl3nwCIVWLN5x/29fQ4O9lyOoQUsKpAOaNusX26s6856GmurGElEbF7H9iEhmWV4bdOSO23aIwYE&#10;3KUQHBt7oX/rA/NoXSEj/ipGcBB79hgwKA407wJwNyAwi0oS1uUaKwXT0R6ZGbFcLJHLhCyrgaZ1&#10;H/rtmaYp48kUpRTLek/v/z4EJjXxmq/u27e+hGrurj02pJ1h7iXMkTZtkyQJylpWZcXNfMann37K&#10;D3/4Q167c8LT8gXGWNIkrUmdtok2fdK95tkdUaKkqongknzEG2/e5/rqmtlsxmQy7sSbm/XedPK1&#10;t83jWC6kz2f0+aKGTK1vfbiNyMNX007TFG000shWVVZXVRtDNrFykmyUTkejEUdHR9zc3ERjDv/5&#10;tdYIBGk64ma+5OazL7l754TX7t1jf3+PTIGuDNpUJDXhkBSQpIkjVfLWplj+OWyLmq7L5TuEA4w2&#10;7yWEv4ZvyO2a64a5Yb8N+whpw7Het8bFfLdUbu9w585dhF5R6VqJXUhODk9d/mux5nCv5Gj/kPOb&#10;VRvPGKNbP+/2U/E8dHc+yWD92vxDG4OpDNPpPrPzlyxXa+aLBScHe1hdYq1AAbmUFNpgZAVCYo3L&#10;MYuARMyf7w25s2nIshqChToOa1yzG2995yndGEXX76fqPZyxXdV233eG+42+vomtR46go44ZpEQK&#10;yXy14Nmz51xeXbVkgkI55fe7d045Pj7AGk1V1ffDtsRKbq+j6nytIM9TlHCkEgAySSlNQaUrtJUs&#10;10uMMYzHY5LELcoC+OrrR/zpv/v3PD+/IElSinVRE/Z5e75gX7Br/e22CdF49h9yVtGXJ+uLrfq2&#10;H31nsE0+MyRO7LtGbI427aW1RpcO7GsRrMsKgyCbTMmzDIElSVKSPOH4cJ8RgrLeWCqZuOskksui&#10;5LPHz3lw75TpJCVVkKYZSeqIJPYmIw73D0ikZD5f8PVXX1KWC5aLS+7ee4vxeJ/FrGQ0OSbJEsx8&#10;TqWhrFxe+8nFjL/8219xXgq0sKDSNp/Rvlc7VyL7Bq9PG/K8jX+VFOs1Xz/6mtfeeIv9vT1MUrIu&#10;CqR3TugDfoUUVFWJ1u7sMUlStLZ8+fBr/u6nP+P0T/5blFRUZgMMDvObTSzQELLG4rE+4ugNMbLe&#10;SS7txx4+WDw8swxJ1mNECeG9++LVvr1PHAzPhrgxQlYQxmGOGIle0rfwHLwvzo2dL2/OlfsB7X1n&#10;7CGR4G15/fDsOVzv+9beMP4Ozx77cit9cX5sTfCfJeyXNE1acqpu3oL2fCUmpjAowA822GCDDTbY&#10;YIMNNthggw32u24DAH6wwQYbbLDBBhtssMEGG+y3ZCFbeajI0ccy3lhfMVNYoBUWbMZU1ppC+Kaw&#10;LmTr97/v37tPTbqPUT08yO1TkO5TZe0DHoSApD4F79vsN/meDwjYBbj3Cx1iYyAsttnF0H5b0Wp4&#10;sL0B/2yKicKChz51uF3NsKto0hUsNkXN8UKLmGqWXzjQjA2/WLgpLPELIGLFUyG4tQGjvYoauj+O&#10;dyl6haqA/hiIFdCG/RUWTt8GCvlNfUrzfV2rnfvgpT6Azm0FO686f2yr5CoQUqCt01i8uZnxk5/+&#10;jMubGflojFIJaZaRZTkqSVzRkFK1WrBy6pYWpFKUZcXZyzO++vILvv7yC6ypsBikrIuecYWHqlVP&#10;tL1FvMBWYVHof0ONRx/k5iuz+6qeSZJQFEWnINxvWyEEVd0fHTXQwG/7vt+fBzFfYGqgmgMP18pA&#10;1Zp7p8fsT8cUixvmsxuMrjDacnN9xbOzcw6Pj5hO97DCqWpoNLowUAmo4I033+JPDu7wd7/8hC8f&#10;f0NZuueoioovv3mC1iUP7hxx/+4Rk+Q+ZXXEeq3QVQV1we94POFmsWI2v0LlOVVZMF8snKKtgWW5&#10;IjGWPBnx7ne/w/hwn9VyCULy4vKay6s5wiYolSBl0oLqmnXKGNtqSEmVYHRFVa1RiSu+bIgE/LnW&#10;KLVbawLlOLHlO30iAjd3HKCvqjQ//vF/5WBvyh/903/CaDRGCgeOV0Bpi3reNYpSNciWWru1Z033&#10;ATExgpNdAK2mgNBSA309VXmsA4eaSpMLw3uv3eXde8dkwnB0dIJKRjx9+jVnL15yc3PNs/OXfPP8&#10;JVerAnF0wmhy6IAIUvPG66d8+MG3kVKRJpLrm2tevHgOUrIqKooKfvzzT/j8+Qvuvv9dkv0jFhVo&#10;sVEGD1WcXoXkZJePDuMVf+7EYoQYeMgvnPP7v08FPva58H3CwrnOuoeJPkfjrzeq7/0ghD7SlC7o&#10;QLYkDI1XE63MGjUA2SmCi7qAuy1ajYzRpujbWEvVrsW11r2U9TXcXGj8ZJo64K3xQdTNnKwMSZo4&#10;RXEEptJYCVqvNmQmxlJhKEpI08St58Y4hTIDValRewkqSUCbVh2wO+994KlHHiHACouVjQq6wQpJ&#10;zZKwFd8YY1GqWyQZA0GF8cLm8xu/nWU5r7/5Bm+++RZplrXqPWkNVPbHuFLKAZidB8RaS5Zl7dhP&#10;koT5fO7UMnXF+fk5y9WKoihqAI4AY5G1Cnerbm4M1CpvDvvcEC/0x3rxmM1E526MWKv5fUwdtSnu&#10;tIKOylFf4XsHmKpUG3NufDcd4pHN54iSHYXA3xCw5PerI2xoCtcbcIMhJK0w1mz5FnePzXzrgGHq&#10;MVJVVU0soZ3yew2pkUI61dGg2LZpU601ZVmyXq+dYlw+YjFfkCSpU+xTAqmEg+bUpARt4Xbz/kag&#10;mvhbCAfechXOW/vAJEmQUjIaOUKjzRhxa1987yBaAoCOD2cDB7LWuDjSQpq52Orm5hptRq3PnUwm&#10;jMdjFouFU4uvlW0b0LiqIQRZkrA/nZJKSSIkOoi1miL62+LfUFE2jNPDvWe8yHl7fej8Iba3lggk&#10;QtkOAD0EG4RxfMw3NetwWLBdVVUnzvTnQjNnGnKHGKAyJEjzgZC7AL3+2tjEa839dqnavsoeKLZu&#10;xvZbt6lyd8FubPVRd8+8IX/Y/G5bmc67e9Snvco7ChEQRxgbzcW8SvvE7rFLtTHcn76q+mYsf+T7&#10;VSklpgZBh/NoFwi+LzZqQPCxPBXCYo2N5Li2c159a2LfuNoFUAx996vmrHaBVl+lf3cpAP7/pQYY&#10;z4mAr3CLtVSlI5oR1P1XE5gJKVmv1k6d2ZoNeLje92ziaNkC5Js17lUVP8PcXR8RWV9c4hObuLWu&#10;1YNuibtCkoVorB3JnfXlfkM/u/Gf3c8qpdq4ws9LhvuY7f0pW3HQ5h27z9aQ0CRKkaUpF1fXvHZ6&#10;h729fYr1inw0IlutKNZFTcTiFGOFdGRXUjrF+OVyiUWgkgyBicbVu4BdfeM7XKf8PF7TdxtAutgC&#10;1Ps5obIsMBrKouLrr77mu9/9NtPxhFGWcH55zWg0pijXIOo8O6DLso1F/WdpxrJ7LlsDkxP2DxTj&#10;6YTZYsFyvUbi2qdL9gk+eU6MtCzmc8O1OPY5t5bJaN66Lz/fbXex1e6tz63/LssSbUxNnOkAxf64&#10;DMlqVqsVKsmcivtoxGKxCPZbtpPny9IcowxCVlCWYC2z+YrZF1/yztvvcHJ0j9FEcn5+hrYlKhEu&#10;r1NZEplg62cyxmCanD7KgfaVD2bvrvmNOqsfH2z2D3j5ebHTP4dj0B+rIZFdSMrUZy1RlACZKKQS&#10;LC4umc+XHI0zVnqFkJJxloKFuyfHnLw84+GTxxg2ZBMNecVt+Ym+nI+QElkD9bQxdT5BcXhwyChL&#10;SdKEyWSM1Qm61NiiJMVCWQAKkYhNjkNYFz9EfLkxhqIo2nkWW1f9+Lb5TJgjstTbZFvfq97v1CFF&#10;r1/y9zp9OXs/P7EhF6cbRQAAIABJREFU1QvOJCwsVytevjzn8vqq9hcux5KOM/b393jn7QeU6xVa&#10;lxhTtWQsro0d+ZVSCaPRlLJKUFKQpgmjUQYCVmXJqliyXKx49uyMrx5+RT7O+Tf/+l8hSBBS8PlX&#10;3/Dv/v2f8+jJC/b3jzDWcPbyzM0D6RE49uSTdsWdG+Ko7nhv/OOtZxBbBEX2leKq7r/5jeKrV5lz&#10;2++4PSc3Y8XtgwtdoQVYpRB5jqkqd24iBfupYi8RLIwjN6jKAiRIoRDK8ORqzuOraw72ckZpwmg8&#10;RiiYTnNOjw8YZSnlasHDzz/l6vwFs9kMkMwXBYvljDunrzOa7qHLNY5fKKGwJWsr+X9/9QW/+uaC&#10;FQqVJCRJRlVV2wQewXlvsGhF94WyJjRazBc8/uYRH330EaPRiOVq5XKW3j2yLEMg0EbXl3Q5KV0B&#10;VqKt5r/+7d/x4Yff46037jkCQas7RBl9YPa+/Gu4loVngzFS2zCmDPNfIcl2jCzJ90kxEqxwTYgB&#10;xmMxbPg+LpdF8Fxx8rSGsCA2j/wx/ZsQ1O8ipPLbKAT+74p7mvx62Ldhvjg8N/BzbM3//b7pi9Nj&#10;8Wf4rLft4XbVA2zyK7JHpEBG8wshmc5ggw022GCDDTbYYIMNNthgg/2u2gCAH2ywwQYbbLDBBhts&#10;sMEG+0farkLh2w6IwwL9PsWoGPC8T6XaL1LvA7G/SnFzqEQUvkfsmftAyP53dh0m7zp49t+rj129&#10;D2gfPkP4niF4xy+YDNvXV5EM36m5njG6VhyQ0fEQUyQKx0RooQI4xIpjt9v6Ngb/2wD4Meb7bXU8&#10;0auu0rRpCJJsig6SJNnJou/3ewikuA3gEhakxwCpfWMw7Nu+IrgYGCoGyOwjiQj7qu+dGqCwr3L1&#10;m/ojf572zeH452tQkVJgDGVV8emvv+Drb546Fei6ALFV77Bg66JQKWWtii3ACnRlWMznPPrqKz7/&#10;7FPK1cKp1OIKJzvIxleY6z6YpSnWqlvewaXqAsc+NTS/MLq5j0/M4AgXRId8oAXTNgrVtQpx0waN&#10;AquvrNyA+MLx0/ZHM0atBSHRVYlUglRCnimsqShNxbossALmixlPnzzm7PyC1WLJ3ddfR8ikBpJN&#10;KUqn9n76+lv8wR//c9ZCMD0+ZPEfV3zz+DlSKawRrCvD54+eMb++plwtuHs04YN336Qq15gKKjRl&#10;sUIKQZJIVus5Shiurmc8fXnG1WzOSgsWVcWde3s8ePM+D955F6s1RrsxOp+vKApNpjJHlJCmLejd&#10;gVMsxlRIsQElSSUwVju1aLPt45xalUGIpAWyN6pK1vavw121Dff72WzBX/3VX5NnGX/wox+S5yPW&#10;66IGkSUIIds+bQpjHeBho/SCtZ3SpHDtCn1KCDyLAdVq7JUDKTfzH6c+rAS8drTPu2/eYZwY8lxi&#10;JVzNbpjN56xWBS/OLvnm7IJqNOX4zhsUSYawKbaqeO3uhN//wQfs5QJpK16eX3F9/hxhNOu15ma+&#10;5u8+/oJPnzznrW9/iNw7YiUSNBZht+fRrnjnNpWnftKW7v+b+d39XrcAsQ+gFwIJ4uCSDQjUXyP9&#10;wRISvthaOW2jet18XCBl0nQg0K/eF4Kz4oWWtWq4EFRGt2AF2Uh/g8M0CFrgqxSyvq1towW/mLP+&#10;UPseUskWaOzexc0xbQjIDrZV7ho1XKOrtg2kVBhdOkVIZKsi2ajNrVYrpEqQCNbLAls5Rd4sd+Db&#10;oig7PtRXKhaWDqgCwApTqyPb9udGmy5ZAL7yUn9hs1+wHq63DjvcqDtCmqYcHB7w4J13GI1G7RqS&#10;Zhlpnrt21Kadww3IQAhB0pCnaENRlKRpxrpaM5/PWK9WnL98ydXluSMUMAa0RqZpB9y6GdMSa2hV&#10;7ASiN07y1by25kZNVtAoh/ftOfy51htXBfF7RwHR2FbBvfMudftKKbpENp5SfYxQLIxXQ2B+py3q&#10;NmqAR831N3Gx63MfYGzBKdVG4i8fCLeJzR1pkDAeGUA9rpJUYRtQj+iqZ4IbU37c6OIQEPUkt9ai&#10;PLK12LuGBEkNQKn1Gz1tF4ujN+8oovu1Jv7aioGFrCV/RUtUc3BwgJTSze9k0n7v6PgYrU07NxqS&#10;ikbN1WJrNU/F3mSKAJQQaDYkSD4ILlTuCue2//+YsuVt61KnTWuwTrNey1rVsfleE1OG+78Q/Ocr&#10;xjWfb/7tK+Q11kcIFhLwNP9vnsP/jp8v8AEPPji/rxg8Ftv4e55/rCpZfFzuLvreNZbDQnlrTFtT&#10;vv2dmEJyl3gltp/v26fEVOX7yEiI5G363ue2PE7s710qwbcpkoeK57F32KXItysf5IMjw3bclQez&#10;1qKERKOjczhcq2LPEAMa9in77coB9AH6YzHGbaCJV7lG3769L+f1D52Ht/0ujBGadaasNEWxbhhk&#10;0NrFb1ZYlmZJWYP1aH22IE0zt3aIzVpXWtvCdvsUdne1UbO+xvKhtwF3/Phlu5+7BJMxQoQ+coe+&#10;dgwJT/2cX4yEtFkXYsrmMf/j4qt+n9l8v41BtKZcFyRJwvvf+hYP7r3JajYnkYqTk1OEEFxdXmG0&#10;bokMlUoc0VNNbJDnOYvFwj2j1dFcWIxQpa+9QnB3mqas1+v2O81a5pMk+Wqsrd/wCHMkoKuS+WzG&#10;i+fwxWef83s/+CF3796hKCuKss4x1TkxUxODNYQzjiDMPXdax+nL5bIlF3DxjeCtt+7z4uXLOles&#10;Ovm9Jr8R5kB3nSv0rXvh+rzZytrIeLO3EqCEQNLOfDDWEZB5Cu9lDU4XKqnvu8nXqUSi5CbOWS6X&#10;5HnOndNTnndI5ppYSWGMF79Yg0wEmcoAgUJycXHBJ598hqkE+wf7WDSjPEWXDhieGIVVLl9nhE8k&#10;aknqfQ+tont3XYjH/TaqNu36j3Zf3O23eA4k1ld9uZKYbXyUwViDkhKlEi4ur7h3NGWUJZTViukk&#10;pyxgNJY8eHCPzx59yfl8jfH26I74dDcpTl+83ALpcTlflyNOmEymrBc37B/sc3h4QK4E5+cXzOdz&#10;MgkjpdAtCN3tx7TWjuwtJJoBhE9IiMsHhHmCdi+g+vP0RmuM2fRPk/+xtfp7H6ljjKRklwp5SF7i&#10;nkdRFAXX19fM5jMEgiRN0FWFRHB8fMS7771HmibYStQ5U9klVa3zQipJSJMUY0ryNMVYw8XlBbPZ&#10;nNl8SbFeYa1glE/Z2z/g7msnFFVJmgoePXrCn/67/8CjJ2fkowmT0YSiXDHKR6xWqzq36tYBgjOz&#10;2+LtmN/oO0fsIzG+LV7qO+PrI4Dui49i8fZt99zljzeEqwLqNccYi7ZQCUEFJFmOlAkSuHt4wIPX&#10;7/L066cIHOWcFApTlmA0c2l5fH7J6d6Io/GYLM85PjlmPM5ZreYYU/L40Tc8/PwTlvM561XF/tER&#10;MhkznR4yPdhHJJLryxtKXbFeF5RW8cXzS/7zTz+lsAKUJcly1oUj2oUukYrVuiXAjLVRSEjh5ooj&#10;XSmLgsePH/PgwQNOjo8YjcfMrq8ZjUbOT9Skd8WqwBpQKkOwiRWSxN3j8dOn/Jcf/5j/4b/7Ew6m&#10;Y9ZL90zuLGEbsB7Lj+zcf0XW1T4S7PBss3n3EEQfO3vz15XY2O8DgO+Kz/ti420CPRcH+Gdb/nyJ&#10;E6/1E26HZ9K75maMUDp29uz3Wwzo3pI91rFTk6+L9V3oj2Ng+r6+j5G1bRFD3OIbYnF7X7uEyvCb&#10;z8TrDmJr0WCDDTbYYIMNNthggw022GCD/a7ZAIAfbLDBBhtssMEGG2ywwQb7LVrIKt5Yc5jpg31D&#10;wGt4Hf/Q3gc4xA5K/cPURjEvVPZp7LZCz7AYeNfBf0xVrO9d+iwEtftt1vy+UdOJAdL9z9+mth67&#10;92192Vd0Hfax/66b53BAmlj796mFxYoLXGGIaIv/GgDMLlXxbfVYttSR+hXlYsVIdK7R7X+9c2zF&#10;+qivGM0vToi94y4l8L5nuA0k4LdRrBCirxgqRmQQFq6H6t+vqqrn39tXJQ/VTcNnjBWUxcBnYbF0&#10;3zxvi0yaIh3gy4df87c//XuMFSRpVqu7u8L2LJN1sZyiQcpqa8mEQmunDPXi2Qs+//WvmV9fI4RT&#10;iXJjelvBKyy47IJSHViv+X+owCWl6vVDsXkd3i/LshaE1VzfL65qAG+CbYVNv6g6psTlzz/n43Rd&#10;PJUiakBkagyjRDId52BrAL1UaGOZzeeYSoMGU1kO9k5YrNcYW5DkOdk0Jx1N+KN/8S957a23OJ9d&#10;8+7bb/H2g/s8evIcYyqEce1nLFwv1zx8/JgHrx2iVFLX2RiqoqAq1lRlQVkU6OWCRCQ8fvaSr5+8&#10;4Gah0UJCKhlNRrzz9gPuHB1TLQukgUJXnJ2fsVysGKdZB3RYFCWz2bxuW0e0IIXCWn8M2LbA0/dX&#10;rhiaLbCba1e11cf+GNqQdjRFW5brmwV//df/ib3phO998N22cL6jZFkXm3ra1xsf1UPWEANAhfNz&#10;17jsKPHVa4k2mpGCdx+8zsnemOk4Ye9gjJCG69kVl1eXXF7PeXJ2zULkTA5PsGmORVIt17x5tMcf&#10;/+gHnEwkslixXK04v3gOpkRXFecXc37+2df88usnvPXRDxgdHTHTTlVbF2uUFI5eogdAG4spbiso&#10;DQuqG2Vha2j7qVtA3txruyhuo2S2vT42ZBT+GhM+r0+k4fsHtwabru8NCtusDcFjzX1vV/cMSX5i&#10;wAcpJYmoFaS31hBXZCqEbZWT2litXdXrNmyVvLqKqeE4bL6h/bUC3d6vASeZGtzqXFRdAGoqEG4O&#10;W6MwUlLVoHZTuT7IRhIhFGfn57w4PycbjRmNRlxcXbNarZlOpx0/2ShiZ8nmSMPNU0NRrD2AhIgW&#10;7ocqzSG5k7+WNGOkJTzxYqNGJc+BRjV3X7vH8dERWZ7Xz1gh02TTKx6Qv4kz8jwnTRVVpVu1bSEE&#10;VVlRrtfMrq+4PD8jEYpKu4J4IRwIW0BbhLyrCN+fW819k4ZIqKeA0hinpuXU3thqt1B1PbYn8ePG&#10;hpgkjH39n/lqTlKJmmTABEBa2w8asbJDgmOtZb1ek+c5SZJ0CAOaB9N6o9rZAImbeDaqvFiDQvqK&#10;YJtCXH/M+cqV/neEkNi6sBtB7z4jy7JaQVORZxnJJPXiH8N6vWrfwfdrW76UjSpp2OchoZeuC9wb&#10;sCC4MWdto1hmWt/WKL0bDxRrfT/vtbfAPeOdO3dQiVOBT3JJVWmqSreq85t+FS0RQpIoVqvKxZJ5&#10;zt7eXg1eth3gmL9vrqqqjZn74vpYIfP2uNueS5v29cjThAPalGWJ0Ral4spuYTwbAxL5qqoxsjQ/&#10;3gn3MKHKmQ/gCgG/YZ6i+X0zlprP+vOjeY7mMw1wIbaW/7aUqLtt1L1uPRq3dEK7Kpu2ViWtCVGs&#10;A7phLLY3B9DEHZt101dg6xJCiCAuCfaKtiHCcc/RzAlLs02qyXy8u1gJplnnaz4k6TBl9dzyVDWN&#10;I495lV1ljDykb0+9CwAeG5PheHUx8yY6ER5auInrjTYb1XBT/140/eo9X90GfUBiU8c1bXu1cU9D&#10;ErT5uYt8fIKXjbr3bYDyXTmjsH1fdfxv+xnrrZ+2BT/4Y8zWIEGXY4qTZ8b2I32Ajfa7glp1V9Rj&#10;tPHjFmFDcs7a51rd8jy55q99KWCEwODI3YqyRGtTr6WgqwqNJJEJogZON0BapECKBGkduYiSCmt1&#10;F1TWs98K456+foj51hDc5SPc4zkreuOtvv2Nvya58eLHSdskkM19TE1+1azjVVVijK5Bm7YdN5s9&#10;x/Y+060JtHmNcH/R+H+lJFqXLeBUC8uyWLF3eEA+ylhcX3N8eOjawTjV9KIqaiCqcqR5KqEymsoa&#10;DKYmHqIDVGtiyl05wV15w25eYLPuNfmahnTKjwNjeWshBNlojJWKdbGmXK/45Fcf8/6773J4eMTp&#10;yQFPn525mEIqhDHYsiRJ05b4yt9nOLVms4k9hEAbN5funr7GO/cf8PDhQ8qy8taXcD9Cm0P2CXGi&#10;uchm3RAt71nXP7djUGx2z51xKhBCtWOouye0NalbP2kKjV/VBptajK2oKkvzZFIqt8LV+eI0yRyw&#10;t4mTq4r5bEY+GpHnOfP5oiYgpM4JOVK5oijcPtwa0tyB37XWFGUJUlCair//+c+YTCe8ef9NTu+e&#10;kKWKVErSJK3fUaDbddvUpFsGKSSqXht8EGDsrEAgOnPV1A7QGIuStnUbm783Y7JRjDeGjg9o9h0x&#10;8py+vPCWn5ACjKUs1qRZzsuLa86Pj9gbpdy5s3YBhwRhK072cj781jv85FefM1sViCRDpRnGGpJm&#10;EHlzVdYvZC1UxoIwNfln48MEoiZ6sFK4WEeXbvyojOdn1zx99pJpIhkrgbKGPJFUuiRXsEQjRUJl&#10;DMpKR6hX7wcrXZHlGUmW8/jxMxbLG1SScHp6h0QlSCyJrHkApcBKhRUSjUBrRxqppIsUbR1rbdqP&#10;rZxQnwpzCGrcfEds7Xv90dLEy+6Mzo3r1WrF5dUVN/MV1iqydIKxGpFnSGn51jvvsDceYXQFQoEw&#10;jlQNPx5OSYViPLJIBaXWXJxfMV/Mmc3mGAP7BwekaUqW5ozHE75/73u8fu8uKoEvHn7B//6n/wcP&#10;Hz1jtHeAShQGA0IyHk8oitKBi+0mNrNYpJC9pNaxPFLo08M92a61OtzfxfYFTT9uR45t9On92/d5&#10;/j1FkLMTO/dvuwD8zXMlSYK2mspolJCUVcXNqmCSZCSJIZ9kSAXGVOxPE95564RffP2UpRUY4cgj&#10;hRII5eKlq5sls2XJ4fEJr712l9PTY0cSZwwvnzzj8vkz1rMbbuYLrpcFo+OE9++/zf54j8lozM3s&#10;ivnymqJYYgrNSoz5v372KU8XTpleCkWxrloSD59UovWHIRmG7x/9vJJjs8Va5yO0KZnf3PDk0SMO&#10;9w442j+iXBXk+Ygsc+dDxuiaABd0He9Ioeq4RZAlllJY/uYnf8O3vvM+P/rB9xBKkVhH2FtVZU1A&#10;LrwzILOTiGt739gdC82ZQozIwSe1vW2vEHuGJs8S7sXD+KbvrNaR8nbB0d0x2Kzfhob4pu8Mc7PW&#10;ay/s9eOvJr9s2/2xlM09/TFCu19p1tHY+X5I7B5rOz/eCdskRlgexothLUN49h/69m2y+XgeIgZC&#10;v22vEfZ/jNjIjdWG5Nl6ZPo2SlIVI1QebLDBBhtssMEGG2ywwQYbbLDfRRsA8IMNNthggw022GCD&#10;DTbYYP9IsxFl0PDg1C8M7itq6lOGhjgbeGNNQV+oTNoH+g1V+2KHvSHIu6/ANDyc36VU0gdAD1Xm&#10;woNl/4A3dj+//fred7cqR/wwPARG9RWC9xED7FIHCYtg+wozmp81IAalqAtTVVtAumtM+s/TFD70&#10;FWnvYrF3n6EFAPaZDxwJnyNUMI+Bwn2gdlgAEo6PVz3sj6kv3DZWYn0Tvs+rKPKEILtQlSvmP2L9&#10;54/REKjep8DaAc56ildNO/eB18Jnb79jDZUxnF9c8ld/9ddUGkbjCTJxn0vSlEQmdWGnRcr6uoki&#10;Fa44crVacfbyjE8+/oTZ1Y1TRBEN0UWCtTIKgI+RhzjQcVepotuHsscH9ReS+uQlTf9XVdWCC5qi&#10;6o3iV+IKKWs12wY0vbc3ZTwZkecZRVGyWCxYrVas1+t2TIXzQBsNQpIIgdUaBYyV4s07p3z43nuU&#10;yzXz6xlo0JXBVq7wdDQe8/qbb/Pe+9/iycszPvrR7/PBRx8ynu6Rj/eorODJi+eUVcHJySF37xyT&#10;JU6dNFeSRCmW6xIjwcqEy8trLi9nTE6PnAq9MKRCoIuSoiioLJQrw88//pzLpXFwHpkgEpjujTg9&#10;mJBJSVWBqTSz5YIvvnpIaQoO9g6QacZisWhBfVmWUZYlAkWiUtJEUVUlWFe8VhUlIFpiF7/flNr4&#10;lVBx5lWAJ34/a2t4/vKMv/iL/8j+ZML9+/fb4my/z0If0AHP9Ragba9pMUD8LuA8tQqaAwgaTo/2&#10;ePfN18mKGSdHh+xNJzx78ZKnj7/i/OKMx89fclOC3DtmZiSJhsSUvHUy4Z//3gecjjJksaYqS24u&#10;r6nWBetyzfX1nE++esYvHz/n9NsfkR3dYW4slZSuMFe5eWd1DKCx8SmhImHoX+MEQH4xqmiL+uMq&#10;o5v57PuFUP3H/5mvINYo4fbFNzE/3RRJ+z6opmfw3lP0ro0xEpcYENL395vrGm5T2LltDXeAl5ii&#10;rd2prOqDaLqATRcXaLsB06RpuukDsSEiqaxGCNPxz1JKXjx7wSeffsqLl2csi4J7J6dobbHaFYr7&#10;amzNddM0JVEJ1riC2Ub1TnqFz8ZqbGWawKUz58P4J/y/D5LZJi4JVO6k4vT0lPv377O3v4+1lqIo&#10;qazBrtcopUhqPxOCbzYFje7dRqNxrTyuKRZLrs7OWc0X7n5ak+BU3hq/5YMlY/4mNi5CgG/48624&#10;oCe268aW/eNRCQW2q0Tq1L8L1kVJlmVbBa6uzUVHTcv1vdmKBZv9g5IJxogOqLdRUfcLuH2wghSK&#10;5WJFmiUt8MSPk2IxUp9CeJ/fT2vQVVmWHfIAB+hRjsgF06JbrS3bta757HQ65fj4mDRxYP6qqri4&#10;uCBJJEmiWl8ZxmxtfNEAV6BVKu36Ft+fObKLJs5p511nvQr8g6+w1hl7PoDAtgXs+/U8aTYWo1HO&#10;7OaSonKfqaqKoihQKm0B7MZYhJJUWjPNcyYHezUgA5JEteChxpp/d0D8AdA9Bm4J1+nYPi427n1f&#10;4e/JY9f2nycWn/t9E9ubxgruX6Wo3/dBnT73/H5INOcXkIeke37+wM9ThEqp4V76N7W+vV57XXH7&#10;d9uP+CB1u3vv7Mcl3WfvguG7r9UD3rGbDzakXT4cZwOS24xL01IteeCqHSrqckeuY9f47V/3b4+f&#10;dxHnELZY/ZIiyCtsAVwjrWi5XV+wAYY1n7d+kNNeowtyFhDJJ8UVFG8jdHrV8X3b9VoceifOsrHV&#10;viWK6fra/mfvy51tjW8RaXwbzws1a4BoANcdkL4jCZFKOVIVbWrAjnAKzkKSZ7nzhc3abAVFWdTP&#10;Jut5Y7ee4bb23kVOGBLF7LxWPWaFlJuZ37lWE5/TIfQJ48dwv+evPcZYlEocSFjYaK4m3GMYo3v7&#10;dBPbE80JQXwMN9d0gGWJMRv/WVWaal1QrlY8evQ1qUxQScLeZIquKi4vzjBaUJUl2ShFKIXBIpUk&#10;TRWr5YJKa6fGLftzTmF+8Lb9c/N5H0jWAg/rdbUsy47qe9/6IoQkS1NHzqArLi7OefjlQ37v9w6Z&#10;TEZtPGWrCqylLEpHypNl7fq3IY2RaF21hAWOHMgipMIAr917jRcvX7CYz2siA9sSATbq0I0KtrW6&#10;Q54VW+9NvVK064GQ2zlTD5Xdn0MV3h483APuJnywNeGJrkqH18WSqMRbBzeEOk187vq6aomX0jTl&#10;+PiY9doRmpVl5a6Tpm2/rtfrlnzMj/GT1MXOmXJx49ePHnF28ZK3H7zF8cEBxbpwYEprEdLF51JJ&#10;rDFoa91+Rcg6r9fkF91eT9et0MZ3xGM79z546vXUPq8mg2vzidZbR7fPImI+4FXiJCkEViYY4Xzt&#10;i/NLPk8kr58ccHIyZTyZApY8S1GJ4ocffUA+2eM//81PmS1XiJqQ1GjtwO4CdAMgFbJ+hw1wHOne&#10;s6oMQqQkAnKVunFijFMzTyR5ljLZm3B1fcn5JGGSSCajnLt3T0mvbyiul7DUVNpgpETkCiENpdEk&#10;0uUqhbB8/sXnfPrx5yAtk709rmdL3rh3j+l4XH9G1AReBdQ5GquN2yckrlOVtTUBwoYYwicEa+dN&#10;u8a5eWGMaQGlYY6m6d+mXULgZ6krBxRuSdss17MZ1zczVuuSsjT13Dcc7E1488177E+nVDUo2HrB&#10;QfdswZAkKdYueP78OS/PzlkslvWzJkwmOVmWk2UpeZ5ycnLAdDoFYXj45Tf82X/4Sz7/8hvy6ZQk&#10;SVFJAjURhpTK5bmrakO6uBXD7SbZdu1hes/J+mLOkMirbw68SuwVU6jejq1E1Of1xXyxs5nYZ92a&#10;oNt9+ny55MXFFUejO5SlYV1U2BQUK6TV/OBb91jbip9/9g3PXs4pq5IKR0A6SlOKVUmeTzk+OeX4&#10;6IRpPqHSmvVqTrVcsJzfUFUF2lo++P73ODg65bXX72Ery2I2Zza/Yl2uWSyXjEaH/OKTR/z66+eU&#10;NVkExiCEoeF2C0n9dhEuxs+hbNv/UoDRBU+fPuGdd97j+OSkjVGymhh3vXZ7fwXYym6B75u17Xp2&#10;w09//gu+9a332c9H6LLEVhVSqYanoUNQFyOE33WWGd9xxHNAIYFguGeOz4k4eHvXM26fEYvWL/ng&#10;9rDNGrIqP1dkrex9thiJ/oacafvs0YHiTbBPEcSmbEy5fNc5ZJiffpW9begvYoD/PsKCcA0O4+9t&#10;0o3t89i+s1h/jDRnmn01GuCTLdjoPibM0Qw22GCDDTbYYIMNNthggw022O+yDQD4wQYbbLDBBhts&#10;sMEGG2ywf6SFh5sxtRr/QLn5TKiE4CsGh2oHYRFgXyFCWKwfAn/974eF9Y2FBZzhAXTz+Q0oW7WH&#10;700xaPcQePvguW2XuqDUaN3WtlpjOm3RFBO8ShFYrKjXegqBfQfN2wU84Be3N19rio1jao1+f7si&#10;VhFVCwifLVQY9vuyqyakUcpdO1RzCj/fPYzvAuB9xbqmIGJTyFW1QHf/OaVUNWBQewV9oi1sCgEd&#10;ffOiUdTuA5X75hfdhPMqBkTy2zJs65AkIvZ8fQqM/mdi1geE3y6O2ya4uG089ykQxIpvYj/zwS6h&#10;Ol+f2k33Tw3QSRTaWsqi4sc//hvWpSbPJ27+S9kWsjaKfkrJtuDTqbbBulgzm13z+Wef8uTxE3RV&#10;1gNgo8Ltxo/qqLj6QJv2GZvJiAMy+EqcrgjZqVc0qpXdgptNgXFMfcGfc/VvaLyBrJ/FgeKdY0iz&#10;jPFoxIM333Knr9aTAAAgAElEQVTKV8Yy2ZsiU0FVVZRlST7KWa1WLBZzFosl63XRuacDB5haVcVg&#10;jSZNFJm0/PEf/Ij37t/n5vIFq+W6BnCIWlnWIFXC5PCIveM7/NGH3+e11+8xno6dcpZKuLi8xpiK&#10;VCqW8zlPvvmG/emISlvQTuVlfzrhcG/C733wLf74hx9weHhIUTrVHyUV08nE+RFtePLyGU+u1zx+&#10;do6VEoyg0hWpkWRpQjZKQGgMBi0sXz96xNePHrF3eEiWjRAIsiShrJzC3GScU6UKrEDU40aqhPV6&#10;ha3VIKXY7ie/mMtX/o2p3/p+3Vft9P9OlFPW/ebxM/7sz/+S//V//p947c4dlFRIIVmvVnVRncTW&#10;CujG6hoYaDwgCJ35FBa16coVebs5Ege9d8ascGpeWBx4oCrZH2V8+/7r7GUJaMX+/j6L1ZL5zQ2m&#10;qnh5ccGLy0uqfIpWGQiFtPDW8QG/95373NnLmI4SqgLOz89YLpfM50uenZ3x7Pyan3/xiOlb75Mf&#10;nbKwEm1NXbir2+JeKftjEB8E4K9NnrhnXWTuCqoJlKSchlf/GtH0fVNY2qhqhSRDflu6ou36Z8a4&#10;frRuDrXrPLIGUzZga9q55ta5+rm24gXpl8q2+KFGRa4BTVArkjZ/yx4VG98/++u1A6cIB5jFH8sb&#10;dVhfdccvSGzALY1f91VEQyVhP3ZsWUbq59daI1Xi2sZsfJYua9VwBEmSoo2mKh1hgjUGiaAsC6pK&#10;Y7C8fHnGixcvePb0JRpLmmfcOThkf2+Pq8trp36dpthaUdoHV1prKUsHFFaJU0e3xmC0a2ejTVuk&#10;7xeixtbdZo3zP9f6d7pt2LxfE48Zozk9OeX999/n7t27iEShjSYfj0h0ymq9btcOi0UqVStaeaAo&#10;aFXjq2Lt1srlkovzc+bzBWVRtvGYlE5hujMnGnDWLUXgYcxkeoomG+XPTvE3Tvkcgff8G2ViwW7S&#10;K1nHYKpZ0xGM8xGVVG4Nk7LTt9YYpFKdeNv9UU690Pqg0CZO6RIb+EB4f7/iq7ZaAVJJtDbddqmH&#10;fOPjNu8i2zb3YxFLvNBZa40tHEnDYr5Aqhrwrt1cUfV1ktTFxWVVIWVGludkaYaSgtFoxNHJIXv7&#10;e6yXhVPM1RXGGqdqqBRYB/aHDeA73As1+yjp5LoCZWFqMP7G1ygp3Ptai641E401YDb9HXS2U2T3&#10;Yl/XT5t4RQqJyjL29/bACiptSYC9/T2ePfmG9VqTjUakQrbPk6Zpq1xmrVMFHo0z9vdGVLqo26we&#10;N2yUETdrwWaO+37N36v0FS2H++lYu/p7n+b6sTUwRsTl75nC73QKnWvyk77C7tgeJCR2Cv1gOB+6&#10;86wL5ve/FwNxdmLZ+j0aVXifvO8fAoCPq5WLrVhwp6J1MxYjAIPflLTvVcjqdvndXXvezjPXsWQf&#10;iDe2hzXGxWkxUp8YeMcngHqVfe42CVGXhCRGFhGbO30Aj841vVg6zAOE++hXadfw3fH2kOG+Lzbm&#10;+gglfhu2C7wQ26vEch+xz/6mOcxbx2RPWzZxQNt2jdev+1HIBKiBiLZWKK7JcbIsJU8zpJCMJ1Ou&#10;b26wtephO56EjfrhuG/o6etI34U5odve3dbzq8l5lmXZxohNjBbLr4a5pFjOSSnpfTauWul/z9/v&#10;7nrX2LuJds/aBfD1EaS4mF9BZVjNFnAEhS0QuWS+WqIkHJ8cIuR9nj17BgjWq4JVUbCuKtIsAQxV&#10;WYIxWG1asoOmrfqIAmJtGPqK5h18wHuYn/UJ9MJrdYmfXLtkScbKaLS2fPzxJ9y9d4+T07tM9ibM&#10;Ziu0EVRl1RJRhWSZaZqSj3KK9boFzVrc/MiyDKMr9g4OOD49ZjafU6zX9Rq/2YNu9p9V2w9NXi/M&#10;jzV7iYYMxkbigfY7VmCgN7cYW8fCvtlFuGOtRZcaaQXCSkyyIVRKlMLqCoDlctk5R0iUcvs9azk5&#10;OaEoCl68eOFifsTWe9sgv+qPI2MNpnIq5LPZnIdffsXi9ITToxPSJCXPMmxlsE1uyRoQAo0FrVEe&#10;qZsQm1xqQ1YUA8FZj2ytyZM73yDbvEZM8TYkJYv57z7Ckr5YUIoUpEEmcLNa8/CbRyTJW5xfXnJ6&#10;ekqiFEq6GFwawztv3OPmO+/zNz/7JVoXCJlgy3pvmSRun49BCkWWqdYHGZq9fYnRFmzdNhgETnVd&#10;YjCFJk8T7h5PoViSJjDKU5JUkiSQKMFYSeR6SSIEc1MhdIbMhOsbq6hK50/2J2Pee/dtvvz6CYka&#10;sVoUPHz4iOl0zPHhPvv7U9LUkXOIer+jkgxrLNpYEqUw2tSELRs/F/cxEittT+zijz21UTX2yAHx&#10;5miSpHWbubOW2WzG5eUllnqfY0qqSjMaj7h37x7HR8ftWArnY2zdanyfFJI0SUFY0jRhNB4znU44&#10;2D/k+PiAfJRRVQXfPHnCn/35X/Dxp18is5zxZN+Rmaq67YBSFh3iWB8WHouF+9fTDelKuO7EiGi2&#10;SV/61+ZXOUfZ9WwhCXPo23btD2JxmD+m2nGj6/yvFVzM5jw7v+L9N16nrCzLoqAqV6QjmCTwrfsn&#10;vPft9/iXL2f8/NcP+ckvPuHJy0sq63Lh+9Mx3/nWu45EJMmQMkFWmnK1oioWLBfX3MyuuL5Z8CAb&#10;8dGHH2KM5sWTZ7x88ZxyNaeo1qTjKd9czPiPf/ML5gZMTb5jraljrt3A/tvOq0LCHbePd0r1Z2fP&#10;+fTTX/KjP/hDjmoF+729PbQxLFYrlwGOkHJaa6msix+Nlfz8l7/i+9/7Pv/N9z9ESIOQCkGdw2lD&#10;/G1i99BnxuZ3SETl/+y22Di2JobnpCGxe9jW4d6gb+3d/F/0jst47lPs3M/2nUE2RIbdM3L7Su2y&#10;K76In8WLHkL3OBB9V8wcIwO7rb12na/6ccerkPKH633oK/z2aX259/Pb9joDCH6wwQYbbLDBBhts&#10;sMEGG2yw33UbAPCDDTbYYIMNNthggw022GC/BdvF8g7ceuAeqtABnUPV2DX978SK0/179VmsoCEE&#10;wjZgoNhBbPcZumoKIUDMv37LwN4AwppC2frf/n38AvwYuHmX8kRfX+wCNXiPsCloMs135K1K3fUV&#10;2uLF2DP4z+Gr+vjmq1Fviv5kq6LqA99jRfch+D18d6WSDhO+65dYQfnmXZyKxUadV4iNUsKuw/c+&#10;8oJYAabfLqFi06sWJYWKos3nQ4CJDwwJx+auORL+vI8QIbx3X9FoX2FDDLQfawN/vDTkEY3Cse8b&#10;QtDPFhje08hrQK6qBqJZC7/4xcd88fnX5OMpeT5CKukK1RFkSdpe17V/3Y9CUVYV69WaZ08e8/DL&#10;LyiWN+3YlfVnG1Cp2FLcNW0xfTOjglFTK2VtioCcEmxXeWRzPRFVXd4eowJjaFUvdD3HtDGuiDIf&#10;cXCwx/HRId/5zrf56IMP+ebrR3z6q19zfXVJNslI0oSyKkBYRuMcYzVFUSGEZLlcout7VlVVP5vG&#10;2ookVUgM904P+YPvfxur19zMZq6YUjZzt+53bZktFqwRjPYPuFmuqaxlNBqRZZZEWaStoCoZq4z3&#10;7r+NQpHmGePJhHGW88a91/nhd7/NB+/e53iScv7ka9bza/J0hJQOoJ+MMtbrguubBV88esFN6dTf&#10;rdF1wX5CWZWoTFLoFVrAzXLJT37692TZlDvjw1oxrWA0GrFardG6pNIVZVE44pM0w1oHlpstZlRV&#10;QZpk9VjcFIA3gHdjdKsQ2+cLuv/fLnZ0vlBt+l4lfPzZl2R/9uf8L//jf8/h/j4GQ5omVLpCSYUR&#10;TsmwAbwLKTHWAXW1NluFWK1/NW5cKSm21jTf33ef2wELdaUpjCFPFa8f7/PeG3eQuuD07glplnL2&#10;5BuWiyWL+Yonzy8oVYrOEkprmAjF63s5v/+d97l3OGE/zUhUyvn8kvl8RmUMH3/xkKcvLvjq5TWj&#10;e2/z2v13WMsEqRRVUTiwM16M0QNAaoCWW8VpiLbg2ARKm1LURBYhWQv0qLSIzrocU0UJ25Ua4G6N&#10;X8LrARHFBrSJBSkU2jqwhvuorcH2BoQM/AetchfC1qBw59NMs54JWqCtkHUBoHBK5TEJ25C4p1Fm&#10;bMachc69TXOvBm7txR8bIGg9nlo1QYvWdgsQWlUVVVWRpulGjbCJOYzFSgd8bwTljdZYrVFJgi4r&#10;qH3suihQScIkH7Fezpkv5syXK87OL3hxdoaxApXkZEmClPDm6/e4vrqhKgsSlaKEhLqPfVWlxg9Y&#10;XTl1PqMd8Nds/LYPag5j4U2BoWjVxpux1MQzG2Inr3DRNKA8i5SQ5RlvvPU69+7dxRhDsSrRRteg&#10;3c26n+a58/H1etiSARlDmqWIRJGVKfOra4w2vHjxnIuLS4qidIp71jhwSB0vh2q5frx+m0JXExvF&#10;4qOOL2z6u2mzWrHTgdNDnyW2AKYEz5VIRZokYGEymZDnTvX14vLCKYsWJSLp7nkcYUAXVN0AvBvS&#10;iUQl7TwLYyHfHzUEGd2GsRsQBI5gxN1s4wgagqcGzNIo0iovThFBTNi8v6oVC5vfmwawXl9fKEBD&#10;WaxJ0ozRaIRBkGY5+3v75GlGnifs7++xf7jHUi148fwlq9USrUukTIOYzW6BmDoq4YTkW357GDbE&#10;I07BsonJGrIWbSqM1QhqopogVms8jgxiqw1pikSgnWq9cH+yTJHlGQDFak16mtV7Ttp9ZZZlFOsV&#10;SioEkizNyNMUWxNfyMSpUjY0JG6ebvY9fnv0xdQx0F3fnia21jTrfAj47lM0a77TKIGFZFSb79b7&#10;arO9t/f3OX3F633A+rANwv193x4oJMbzAWzNdULiKT8G+k0tpna22WM3IPHtPVNsTy/wldWst6/f&#10;lQsQO/doYU6nL5/Sl5/o21v6CuYxQMA26Z7EaI1u5vWGH2QT/N6yJ91FMhgr/PfHfx9wL+yXcC3u&#10;AyUIEWid3wLUuK2Povt3NjmSPqXw28ZlDDjR904xH9B/n+3c3m2A79tyX6Ev7AMUWyx9txE9Y6JD&#10;gmM2eSttLFZakiRFiKQlvnIkigprBet1QZZljMdjR1xkDFJu1l73twM1mQiQ/LYc0286J3vbsAcI&#10;tgu06ueYYqrz22OjS9Jym8/x73Nbrre7N4oTr3UAxv56ZAxVVbFarMBajg4PKauKJEvZ35tgjSbJ&#10;JAjLYrGirC7JpYTKxdHz+Yw8z1mpFUY5Sp1YbjeM0fznibVbmCf3yVNNQKa6i4QjJC6qqgqrLSRw&#10;fXPDJ598yh/+0xOOj45YLp65XECakGU5idrkyf15XRRrKl06ckOcgrW2hnVVMM5zbKG5e/cuz58/&#10;p1itsNbUYNeuP44psoaqvE3uzHrvo3H7Nmm7xAYNOjckUg3bsi/XvSsf2cQb2mq0ATVK6pjMIBWk&#10;SlEa3ZKYNeS/0+mUJE2xwHw+Z29vj8OjQ27mNyyXK0ylexRPN+3REOE1IbzWDUGh4OZ6xuzqhsvj&#10;K956803S7IQsz1BCUpaOpADpyBebMNiJdeuW3MJvp6SJvWhpsWrfZ6LraQzAHDsHCMfmLoKeMMfu&#10;96EFjJWAZF5ULKoFJ7MFJYJ1WaGrikQqrLEkQjBNFR+9+y5lofnpJ59RGdCVcQBbXbn9pxAoAcIY&#10;yvW6HYPGGnIJoyxBAZNRxv5kTJJIRnlGliiUdHmRXCmmecqdwwOErqiKkkpr9qf73HvNcPfOjEok&#10;rCrDfF3y8uqSlbGY9ZrKakaJ5GA84Wh6wGRyyIuzcy6vrlitl5ydw7PnKcfH+xwfHzMej8myjFQl&#10;jNIcEBRGY60jaZWeyLO/X/LJFGKEVe5vfx3qnt9ZKVoQfLNmal3VHAuqVrles1yuKMuKNM3AGtJU&#10;cXJyzN27d5lMRlhjKU25lfGOrWPGaA4O9hmNRkwmE2bzawCyPOXg4ID9/T2USAFLWa55+uwZf/GX&#10;f83Hn35OPp6QjkdoC6aqHMGhsahEOiIBJdC6m7Pri/V2nfPEiBt2EXrtimFi++1dZzWdPUPkPq8a&#10;9/ed/cX2TF3/7c45tNFcLzWPnp/z8v4cOcnRpWGcCBaVxiSQlJaJGvPhew/4zrfe5Z/9kx/x64eP&#10;+frRU54+e8Ybp4c8uHfM3kiRKNDViuX8isX1OcV6wWIx5/zijNfeeJe33niDcT7i8vyMq4tLLl68&#10;JE8V6WiCYcRPP/+cx4sSk2ZY7fKg/pj+TdsiPjYNQlGT6FVNMoQvvvic07uv8eCddxBCUBSObCHL&#10;spY4wt9Ltu2pEiSSNBXMZ0v+7//nv/D2g7e4c7CPSg22tGBNS0zb5HF2qYaHRNUNwLvZg/tg71eJ&#10;FcPz+dv2KeFerG989imKx3Idt83JPqI0vz3CmNURQ9LebxPf7t7j7job3XWm3xd77PIJ4d5ql5/a&#10;RTAXmn/W7ufLY7URfcSEfm4wRkDVt9fb1SYxAtvBBhtssMEGG2ywwQYbbLDBBvtdtAEAP9hggw02&#10;2GCDDTbYYIMN9o+030QF6lXUmWKFIbuKj5siv/C7QAsU9A94Y0WVfQAyv+AuVD73f9Yo3PiFOu7n&#10;G7XwxppCeGMMSkqnDlkr91gfcOOpEYVA3r4D8VjBgQ9u7CML6Bawd0F3fjFBDOBzm4qU/90GoNwU&#10;WuV5TlmWnQNsH6Dk90d4rT7QxvZ79o/F2Hdi13DjwakTNQCIsI9ixSX+e/kA/1B5O1ZE7oNVYgXL&#10;u0CP4diIqiruKDD0Czlj4IZdKmx9c8sH1IV2W7FGzAfEfE84/2OKcc3v/cLiFrziqeG6v8HaiqLS&#10;fPXoKX/7k5849epaeReoAcgO9NKoI23ex1AUJetVwbOnz/n8s4csbhb1w0KaZhhb1Uqv2gEEfRAX&#10;OEAHtKDS24q8fb/VqMj57REbJ74f7fZxPfdrQImtVe6TLOfg4JDT4yl/8Ps/5J/90z9kujfl/OIZ&#10;Z9fPsVZQMtpS1cyyjDxPqUqBFGOKomznk/OV0ql9Wc3BOOX3f/ABJ0cjZlcvKdeLWjW1grpITClF&#10;Wa159uwZv/rkE9548IBRnqPLipVZYKqURAoSIdGVZn+6x7/4wz/kf/u3/5bJdEyeOZXZyWjE/nSE&#10;qEpePn3M+eU1o6RW5xWyVgMSlJVmvlhzcTmrRckd+UCSOCKDYrnGVJpivcJYxc9+/nMefvMUleTk&#10;SYLWFWrswFIIQVkqKNZu/KiNQuB6taZcr7eK0kPfGwMW7FIe8ddU//O+j0pVRpIk/PJXHzOZjPk3&#10;f/InTCcjkjQjH7m2Xa/Ldk47IL5pwdsxcFI77725Zaxu56GvHhd+x5TGFQNmCWK9IpOCt1+/yzhT&#10;KEru3DmhWK+5PLvAVPDNkxesK4mc7rHUmjyFN/ZH/P5797m3N0JVlmoN11c3PH38FF0t+buf/4ov&#10;Hj3j5awgOb3P/e9+xBpJUZWtIltYxBaqyvqFw3Einr4y3q4CV/N/H2h3W0G+1rotpL9Nlem2mMwH&#10;TtAB1tWhiRBgNrFXU3DfgMxrIblWlR270c4yGpSqlaw9hTmfoGbXGt22dacws14rqZW6rXmluDRc&#10;2/zncGPauufEFW+3gHEhnQp14yPr35dlBWVBkqZoYyhK93mtK1bLa87PnnN+fs66rKiMQaiUVChk&#10;kjKejnnzzTfQVcnzly85PDrGVAZT92kTx0opW+C0Usqpzpmq03cN8UtX7Vv0rrn+/30QQQjqMzUA&#10;CIcpQEnBG2/e44237pGOElarJZV1oO2yLDvzpRmX4bMJIZhMplzPrlmtVpRlyXw24/zsrAWHuD8l&#10;pOlWbBjGUH0xQh/RkD8O/Ph0KzYTG1Ko5vd+fGZqcgy/KDS8fgMqOjw4dGqPScIoy1AnpxRFwXkz&#10;hq3dkIkYjbVuPDYgYR+I68doTezhqzS2vrZHzdL/XgeoZnRLTNOnahzzcxv/oUlqQiClJKPRiEob&#10;qkpvnkdAkqSotPF70qmGjsfs7+8zHo0RFpJUMhmPKVZrPvn1Z1xd3pCPRrTkFtp0VM5jhbmhunE4&#10;DmJ+1l8rG1/cxLBKqtZ3+TFVOJY217KkaYrWJUVZOnIKqUjSlMl0iqz/3aijNnvWNHWKiRjrADtJ&#10;gkCSyhwlcsC0Pijs15AYLEaGFcbNMUWx2H4j/H6M8CHcH/pzJ/xc3xroyFLqtSOiOPaq+Ya+HEK4&#10;/wr7/jZFOD8GK8syquTb+NTfZpF2Qy4ia+KhvmfrEjPYrZzGJjexG+DxKvuwmFJdLHbZpUbZBRTT&#10;kRsM461oXzdtDwFSOaTiY+ezxt6/T3U29Ie79sC3EwfG26lvrxvud2OEiLsVi/sJ5WL5kD5QwqvO&#10;ldj+oO9eYUx4GwhpFwAllvvYDb4XW7m89tk8H9/xI3IT4EslcULKGitkTZii6nhSUumCrCZxK4qS&#10;TClUuJ56JC1SupizrCrULcSg/QChLvHAb6qW2BDxNXFcmCtoCKp2rSnhnqSb0xJ1fKA65CgNQUoT&#10;l/tgpM2ex/WZiwHszpxfE0spJaIA5uaesTz0arXCGMP15QV5nlIUBdO9CdoatK1QWcb+4SGrVYlS&#10;KUIYkiTlZn6D1pqV1lRGo62LF7Ms6+wdGyLAMJ8b+u0wtmnapCE5MsZ0YpYw7+xfK4zzfYI9l4so&#10;EEhePHvO/Oaak9MTFgdTzi9nWKlQqiES020c2az1UtZ5nc64rEnGjANnT6ZTTk9PWC1WFOsVm+Hf&#10;fV9jqtqRu1xDzYTlVja76atmb9gB/QuBMMKL7W10XQrzrn3rwG1nGLT7XgdIl0KgyxKrFGVZbAjM&#10;6li9ie2NsVRVgZSSoiyY7E04ODygrArWRUlVlu38z9LUgYyb/YJH/tn6DwS6zmFIkaBNxcvzC+bz&#10;Oe+++y6nJyeMRiOsEC6OsA1w3jhWvma+my6ZgjGGsrkftESWIYh94zsaguBuG4f5pz5A7qvkfn2y&#10;jfbcRyl0pTk4OgY95dn5Fc8ursnTp9w7OeZw/5CDw32qqqRYlygS/sn3PuLOyQl/+7NfMl8VIC0W&#10;QyJAKMsoS9jfm6KrkdvvC8G9O6ccTCaMEkmeKg6mYw7GI6wxJFK5nEdN5GilZDzKGac58+trlsuF&#10;G8dSYazmzbuHjhDZKBYrQ1FZ1hYWqxWXs2vOri+Yr9YYKclP9zkapVwcTjm/uuby5hqtNVeXN1zf&#10;zMjzjNFozDgfszeesre/j0gVtqoYybyeP5u9kd8P7b7VGjfO2vVtA4RVQezYEvTVZItuvawJ+rRu&#10;8+tur1+1+7Y0TUlTSNOUO3dOyfO09u9u76SUjE+wmn5hQxSWopRkb5JjOcECKlFIqVzeuNIYARdX&#10;V/yf/+k/87NffIJKc0SSopKMSmuUSkmU60epBNZUJKlktTb1GrMhaOqLleJ7ELu1V+zLxffl58Qr&#10;ngGE82OzhsmeM7I4cd9t5BN9sWPs/MkCSZpA6fzSs/M5Dx+/pDoYczQWHE1zbC4plGA/zZByzHq5&#10;Znp4yLv33+C9tx9QrFbcXF+zvrnmeCQYJ7BezShWS0y5ZL26ZlWsmS3mHN+5yzvvPGBvPOLy7Izn&#10;T55w/vy5O3OVCTYZ89MvnvDjX33OEoGSCluVGCNIkg2J8q6zt5hfisXajvgODKYlzjPaosuCbx5/&#10;w8mdO+zv73N1dVXHOAlGV1tt2sQB0joypHGWUxjLx5/+mr//xS/5V//8j2qiVUlVlrRH0sZgMNF4&#10;PRYvxoii+3Oy27Gynx+PnT+9ij+PteVuIH1DXGh2ktn0kf/5hDrhXjOMEfxczz+k7iHMPewipQ9F&#10;AWKE77Hz5Zif8EnCd51DhCQAfQSi4bXDnGDsXLeP/K15rr6z9D4fd9tnBxtssMEGG2ywwQYbbLDB&#10;Bhvsd8kGAPxggw022GCDDTbYYIMNNthvwV4FbNRXHHUbaG9XUTFsH/b6QIVQXcQ/3PXNL3pvgCMh&#10;qL4ptmw+HxauNICIhg2+VfzrOeBu1CQbRUspRKvu1C382y5KCovwYkV5rRKNB6S7rY/qp9tq2119&#10;fdu1Y6AKoAVP+spF4UF4n8J4CN4J+3Lz3W7Rj/u9e8cQiBUWWWwrmsWZ9fuA734b+sUV4fjpAwn0&#10;fTY2h8Jx3vS5X8jiv68Jirh3AVheRb2hT2EsVFjvA+X1FV7dVmRym6KKX7AZWqwgQ0mFkKKjemHQ&#10;3Mxu+MUvf8lssSDLp0EBlOi0a331VjFV64rZ7IrPfv0pL56/bH8P1OD3pu9c8bKui7zbYqceAJ//&#10;nrEiNWN0h3yjS+YQB8X3KnY2gNcaVH9wuM/x0RHvvv06//KP/pC3337AolgxmuQsqzUYgY4UDTlQ&#10;V4LRugbnC6pqo0QpamnnTAqOpznf//YDclVxOT8DWwE5Asm6WDKZjhmPJ6xKWKyXfPrJL/ngow+5&#10;/8ZbSGvRUrBerZhOxkgEpqwQxpJJxTTLON6fkqb/H3tv9ixJcp35/XyJJZe7194rGg0QAkgMAXBG&#10;HI5GkulBJtO/KzOZTC9jYxwABAmAJHZ0o7ur19rulnts7q4Hj8j0jIzIWxjgRcY8sEZV3ZtLhC/H&#10;zzlxvu+TSOEoiyW3lzfkq4zrV68o8gItYmLhG3yLsqzVWQTzZcE89+BWoTWibhDWSBbzJbfXEybT&#10;WxbLjH/+xb9ydHpWq0iVHjgrBZUpGUjJqFbCzlYrJP5z8jxnMrn1PsMFqtk76m3s+NONz+pufgr3&#10;36ZRXW+dl9YYD9SXgn/55a9IBkP+1//5PzMaDDFV7pXPFbXadLhGgmapAMy2tTadqBVLbWdj4Y4S&#10;Ta36GicReZkjpeNkEPPu4/u4smR4NEQrxRcvnmOrkulsycurK3Q6prSKQaS4Pxry7Xee8Oh0iDQ5&#10;QihWy4KXL1+CM3z00af84ZPPuM4M6uwxj977OhmKZZHX/b525xwM56MBKDfNksZtzvS1n2DT+N8H&#10;zm0r4HaBV9pnUzPn4dy3FRa7rD324eubdeDBzkHMEp6JQYzQnG3NZ1ZVFahoEyh2izXopAGy9IGp&#10;us6IbUapqi8AACAASURBVCKFzptqIp8OgOWu2pwHa2yUjoyxNcmNX7NxEnl/bG1NgtCosnoFeWNs&#10;fV5IispQVB6gUTlHnCRIpVgsMibTKfP5nCxbUhQF46MTtLUUNcBEa8XFxTmj4ZBPP31KnKRb4Fpj&#10;DELJLVB6eJ42ymRr1bsWuKBPwTAkBwpjgibGbea1GasmVpNCkBUrHj16wJM3HpOkMdPZLWXpiJIB&#10;MiA4UkrXa6LcUnPW2oNjBkkKeGBTlmVkWc7N7S2rLKMoijWoVOuEOIpqFe7u+wvvsQv010140N0M&#10;vBt/bTewt5WK2udlCOCSUhLFEdb4615lK39vVQWDIdYYIqU4PjqiqiqKomCZ50gl67MnR7CZgwYw&#10;0/js5jvCnCXMdfbFV+1m1c29K6Io2lpLLlD0a9ZH+3OaPeqBbE0M4+dXSUnFBmhfmhJgTegghWB0&#10;NEbriCRJiSK/ds7Ozzg7O+bm5oqHDx9hLExvJyRx7N+H2NovIWBsB0xdX19bOby9hpoxDdeJB9T0&#10;NIYHgIg2yNvHb8b7ICGojCHL8xpUohiPjrDOUVU+v8zzAiEESZIgBETSE0pUVYWOY6yBOB6Akzhb&#10;X6c1W+qNO7G76weOdgHd26/pUnpvxxaNz+/Kn7r2aLgf23ltM45eQblaAwgax9+lZN8V23eReewD&#10;M7TzqLYi3L57ajfHh+D35jUNkPNPrbMEYsy9ysw7zeudqvDitUgJ27l1Vy6yby76wPF9ueAaYOT2&#10;f1aXvw9z5u3v5LUARH37o/33fcp6+9T19qtfbwOG6ABF9AFS7lJd76+R0FtT6PMDfTWZvn3YdV3t&#10;fdf+XaNWetdcbQPgxWvXELvyk7XfwG0pSa+vj25AjFflrIGhZYmOY4TbKDBrJTDG4iyeKEluCOqS&#10;OGaQpEjBGgAtRc24UyOYlFJkuY+HVJLsnY++ue/bG3cBerdqd9Zu+VatdU1gyU4O00Um0/af7X0S&#10;nsvNdTYKqOHZGp7J/nvDnwv6qMaklAwGg/pafG2maz/2kXQYZyjKnJubS87PTzg6GiGF5frqikhr&#10;RqMBx+NjFpMVRVphnQd/LuazjT9WEqRECNbkcV1j13VeNTFXs3bb49GcmUopxuMx8/l86/chsH93&#10;v9W1cyE9gUP976IoEAhub295+slHnB6POTkaMZsvKIyhMhUiUKsNczvnGr+rPagakFozGKYI6agK&#10;y/BoxP0H97m+vqEs8p1Ycp1nWrcGn27npJ4oak0EJLfXnVJqSxnen1W7YO0mfmnn4X1j1XX+dVme&#10;52ilUEJSFAVK6Xq9ehXuqCY+8svArfOsLM+4d3yP84tTZtMJhfDA+bIs1+tFCgHW4EwHmBVPxGFK&#10;r2qsY41zEZUtWZY5v//wAx49esTp8QmnJ8cMhinW2JqIF5zy9b5IKZDbyr9dPlsHNfuu8Wv2ZVg3&#10;9f/e8ja9td92baRPmXyTl/k6k4oixienVNkKU0b86nd/wJUFyjmSeIBSBdaUnrRLCo4iyXfefMTb&#10;56e8vLri1eUV1lpPzhVphoMBJ0djpADtKiSON5+8yWqxpCoLIiU5GqdoJSiLElP6/YGzGCxOUJNr&#10;VmR57uvHQoCrMEVOJOt7UQ6lLZVwWKEwUcxbF4+o7D1uZwtmi5zpKud2EXG9jLk5HjJdnTKdL5hl&#10;GVlekGUVeT5nLlZMojnx1Q0nZ6ecnZ0Q6cj7VusQ1mGxO8/prPUEoA6HdE3NOPTTfow354qu41Hb&#10;IpPwa1BKyWK5YD6bs1xlqJr4K44jkiTm5OSEJEnqfM7h+aBFD0lQTXgoLFL4tVcUBeCI4tiTtzqL&#10;s5KyMlSVRUjLdDLjv/79j/iXf/0d6BidjlDa5wdpnBBFEXGsSRKNrsk9GjJI19RV62KQgDtjlC6i&#10;onZc1EeedBfo/a7YaPt9ojeG3Eea8zrPXrriyXb9wdW5rxKC0kCB5dnVDdpWrDLHbC44HSaMBgMW&#10;+S3zleXeg/tYoepztOL89IjzkSavNKdJxDiJiKVklq2osjlVkbFaFczmCwYn5xwfH3Nzdcn0Zsb0&#10;5oYKx3AwROmUj55f8v/88Ge8KA1OKUxV1iQVnsSzIZfrGp99/qkrL5SyJn92nkBTSIEz/rVfffE5&#10;987POf7W/8B4OOTmeoJ1JULu5ivNuS8xiOZ8retK//CTn/Ctr7/HxdmpJwITElHXol8np7sr9uk7&#10;B8Nl0kcOty82bT9T7SMJu2uNNs89uu6hC/DeBlt3XU+7P6BNmvU66uldRP59z1LbY9v2F6FP7Xs2&#10;v++Z7b78uC+f3Lf322TtTc24XR/qI3Rrx05N7Ngm/t+XU7bPrIMd7GAHO9jBDnawgx3sYAc72MH+&#10;LdsBAH+wgx3sYAc72MEOdrCDHexgf6LtU6hq7L/nAWXXg86+Jv0+Rv422C+8lvYD3nYDYldDR/v9&#10;bUWHfeDeu5Tb29Z+4N7FXN91r133Er6n3ewfKkfepY5oret9aN9uigvBBCGAoE0o0AXubD9A72pu&#10;7xqvPlBf1/rsIkNoj1Ub3Ne+776G8fZD/nXjSqvpuk/BLXxfURQ7jZld+yRsQAg/q91k3gbUv44y&#10;Xdh0cdeYtd8fNnH0vaYPYNAGw4dj2ud7QlDovnvqvPZatljUJBYoQbbM+c1vP+Djp5+SpEPi2IMb&#10;G2UyKcUakLbdyO0oy4LFcs7HH33AZ08/oiprhS/R3IvuBMF2KTA04xeqZbdVl8I12wVECvdiuzGn&#10;C7y0Bo3UP1ORJE4i0jTi9GTE//gf/ob33n0PXK1AHcVYFEpooiiqFYrt1v5U0qtAg14rwkoBzgmc&#10;H3JiIXh8fs6j0xMoMg+8dg6lY5IkQWkoK0U6TImyAlYZxXzG73/1S86Pj5HqGK0UxpSkJibSmkgp&#10;DzAvcp5++gnz2QknxyPSNCKOFVrCZDljPr1BVBUiUWsV29lsznK1pHKwLA2mAR81oEjrqErLfLHi&#10;2fOXvHh5yUdPPyEdDBgfn2ONw9XN3bl1VGWJS7yykXOWJE4Q1lKa0qtRFRmwARG218Bm3rvnsQ2O&#10;7wKYN+8ry8Iry0pFJCXWGqyTWAdZYfn17/7AeHzM3/z1d0m09A2xXWCbBvguBEjRrUK7kQNvrbNd&#10;MEajKm+tZZWtcKZipCXf+9ZfcDEespxMOD+7x3yx5PbmFlOUfPnlF+RVTsUQJSwXowHvnp5wlmhM&#10;tUTKiGWxYDqbUJmSjz7+nH/6l99yW1mO33iX+2+9g0uHLMoS6yyqbiTsOlO2le5ksDe9GmQU+bXT&#10;NKx3+Z9wHJvX7VM96fOfbeX5fbFG3+f2xRWbuQuUWekHgDXA3LZKb9vvbN673UDYkGF0X7dAbOGc&#10;gvmo0RaiNR5d/rVptAMoiiJQynaBUrnDslEtFEJgnVdxkzhsZcirArte0n4v28qSF0tubye8ePEK&#10;gCiKETJiOErRUYwzhkhIrDEcHx9xfHzM5198znKV+e8xvvE8HPymMbDZU6vVqh5Ps1ZflK5f9bWr&#10;qVMIWTexu505a6sWN0CksqwYDEe8/82/YDgc4AkHJFp7leu8jleaM7vZB811NQqczjnKqiSfFEyn&#10;U7LFktVizmw6I1tla8B3HMcotRt3dJFqtcG0d8UoXb/rbBJ3TbP9HvC82/18WxMnlMZ4Hy8k0+kU&#10;EAzSFKqKQepJA5RSdfO/xWWb+/cN+GIdV4TA+/D7w3O/HzQgOkEqjf8RQpCm6bqxv91s27ynUSbf&#10;B2hr1ECNAWOqNUh9HXsb/5lpmpImMeBI07gm/bGkaYxSmouLM0xVIoXgaJRydjyiWC6IIuXHnA1g&#10;MszRQpXNzhxLbHyPq4E4Eu+7XeV2VMCUUtj6PDI1ucP2nmrUekWgrs2aUMMD6AU6ikApjLFY5wFx&#10;zsFqtUIKxc3NNcfHx37MTUWcpgghGJgBRVUhY4nWijiJEMZg2RypDXB/ez4EIfhhXy68D6zeJpFr&#10;x5q2QwW0be04JASot+dqJ94PFJb7yLva672LdK8PaNiOobtU67oU1Lpy5na9YEed9U+stYDABkqc&#10;W9/bzAUbcoau+GMfWL3v5305b1dNpQtceZeiW1+cs8+PhXPWRVDX2vCdSnv7VNDb58zrgAu64pf1&#10;Ogr+ay4rDIVEAOC9SwV3X33jrphOCK8UiXW9xDBd66JN6Nel+NdXI+mrLfWDLTZA+M2+FR2v4bXi&#10;29CXdYE01q+vyUr6xsKJRny6JvSiVrqtQb4uIGQR0r/OGENlLbohzLMOoVz9fg8e9N8lsc4i61pE&#10;QyDTxIBd9ZK9oKU6L7sLFM+eUW2IXMogfm/qHxt12+3PDEmmGkDj9t7Y9RFSir1rXYhwb4PWUb2O&#10;RUBSJYOMZeMCm3MYXH1tdI5lM8YhOaefR0kUaaqyYj6f8erVS94avI2tDLPJhIuLezx+9AbT2wlS&#10;KeI4Jlvl5HnuzzpTxwdC+ni2Bjv3nU2hP2vO1WbdhjlUSOoTxmdaa4bDIXmer+swfT54a16kaOW1&#10;mzzr6dOnfOOb7zMaj0kSTbEsqcoCaxxxHKP1hkgPsSGFFTWRgxAetJ0kMUI4qiJHSsX5+T3Oz69Z&#10;LVYU+Wqdn21fq6sJ8dYpOW1SOQcIt1mPISmY1HpDngVr8oNNXNQQSemdZwZd66QvZmonzc5asG5N&#10;+Ooc6Fiu8zutdU025WPGKI4pTcViueSkzDkejRkPh1SF8SSM+LH2/qZCybp+bx3pMF3XjJtcOkoS&#10;1DrvNdiq9GSbzvHFl8+4uZlw//497t+7RzKIEc7grCUWMVH9OuEkCE/upjYHFdbU6w6HcBaJQDiC&#10;uLOtRN2QaImt/N2PYXeOso8suSGm3dRA/Nz7uQt8PhKhE26urykXNwhjUE4Qx0OEiEjjCJxlNr1B&#10;G8cgSbkYaO6/8wbu7TexZYk1lQd2A1pK8iyjyHOEcKyuXzAcjFHjAQ257u1qgSkrsIB1OGsoywrj&#10;HLe3tzhbE+ghKYoSLSxaKSrrUEIghUNQkmhfx6ysQRlLLCEep9wbp1QoVqVhVlR8+eqGry5vmByl&#10;LIqS6WLFdLEiK0rK0tTkCRXz2dzXUi8EWnsCNuskkVDed7oNcaG1FqElWH8bnjgi+D1hzG49qRsC&#10;raNWruHnbDqfM58vqaq6huosaZwSRRGnp6fEcbwm6Wh8fENgvPHfzTno2JQTw2cEjqIscXXtwVaW&#10;oqxwCGbTOf/tRz/i5//8C6I4JR4OkSryNU9r0UrXZARQFCUySepYp6Hf8v7L1IQGeyCiHbm2631u&#10;0vXM43Vjyn0EYFvPA5v66/qq3ZrgoElWZQvUvFa730M42CZY7otLnbWeDK4+r4W1vLy8JtUCJ2Kc&#10;FZiiYLUqSOKMy5srria3HB+NiSLJ6dkxibLMJ7ckTmCjGC0URZZBVVGVJcY5rm5uWGQ53/7B+5yd&#10;nXF9OaVYZRTGkAyHiGTIR1++5P/9yb9wUxqMkIggdmnuwbbI0Nq1jdfJp7aeTdIEjbJ+xlTXh4qc&#10;zz79lCdvvMn5+X0Wy5zlckEkdE3cYhCOWsE9JMup689SECF59fIV//qLX/A//d1/JNECLSW2iUcD&#10;TqC++dtH1L4vl69P3c6cuv3sr/3+NulyF0HEXfG831diHTt2XYMQcucZYUOCFBKbb69buR1H1Odp&#10;k+J0EeG19273/Yutzw8j7ZCUdHM+2p1nsF3WV4foA8n3PYsICZm6/FpTL/axUkMea3bHflOc2Pq8&#10;duzafq7dF3fdldseFOAPdrCDHexgBzvYwQ52sIMd7GAHOwDgD3awgx3sYAc72MEOdrCDHexPtj61&#10;zubPu5jE931Wl9JS+POmGSFUeu5rvA6vJXzI2qVUFF5Lt8Ku6ATnhgDndrNqW5Gti7m8C6TQBwju&#10;U3Vs319fw3oX4OCuh+Phw/p9jWnd790FNrRft6+Rt91U027C7msA6AI19amLt5saGsW+EBTR1+zf&#10;t5ab9dmsnzagNVRfbixsaG3AYvsaAZr7aatbtpte2yDOvqboPrW2LpKBPkDmXeQA+xQe+n7ftW7a&#10;89bnb7rAKTsNLLJuxLQOh6CqDB9+8Am/+MWvkSoiSYdrdVQ/P5Y4jkmSdAfAairHalXw+aef8+GH&#10;H1KVObgaSBUo73YRb/SNY7i32/5o9352CSOaddxWDusj41jvM4dXLVMCpeHkeMA3vv423/3uXyGk&#10;JF8u18QB1sIgTrDOUgVgfd9ELnyDsgQlFbKUmFpVyM+LAAvKOh6cnjOOYmw+Q0qFsTmmXIECJy1O&#10;CXQSIaQlEo4qX3L98jlX16+IBwlHJ/cxZcFoPEYoRVYa5GJBslhyefmCcRJxPByAsZgCXl1dMbu9&#10;hjJnlERoYbCmJK8q5vM51jqWq4yr6ymuhhcp4XwTaN3YNp2v+PCjT70qmXPoeMBiNieJEmStJh9p&#10;x3g0Ik1TnDOsVitGQwvWMplNqKqCVbaoGxJlJ7BzM0fbZAmb1/hm1XANNXMZNpFu1GprsIIpgRrI&#10;WhqEVMyWJZdXU+aLnORkTJ5n9f1vVMjDtb/W9upqeoMdZcU+9bTt+6o4SiPevnfBe08e4Yol4zRl&#10;PBzx1bMvKPKSm5spL19cIqxEW8M4HfDuvTPevjgmkRDFCVSGm5tbZrMpX714yY9/9kvmDHnwrW8w&#10;vriAOMZKhbIWIaMaEG13fFB4DmyAns15xPrnXapl+87yrjihb5/2qTj1+b8GzLCvKbHxFWETcuAZ&#10;NiqQ1qsXh2q9odpt29pEMrvnb3/T5fZ5JTcAJVyncqzqIQ/pUrn33+yb9bfXocBYD+Koqm2la9nE&#10;nZVX46usf60DslVGVVZUpuL6+gqEYDAY1H7fg1KsMdiqIo4jotGQ89MzlosFVVkiXK1m6UCIIDao&#10;QQ9VVa3BLCFAvQHAG2N3lUlbc9RWP7J4v+0BWR7MvgagBGPVxEJSab73vb/h5OSUosgRQtcAdbcm&#10;SWjGUCm5bkoPgbNR5Bvkl8slWZZTViWrbMXt7YTlckle5CilPBi7BnCFa8g6twNE7Wok7yI/2Jd/&#10;dMXbfvx345Sdz2vihvpaG9CzsY4oirE1YKUoKobDISBZrTKU0sRpgrSKKI4RtTpoXuQgBHEc+++u&#10;r0OreAvA1wbabu93t1ZqDWPmdt7R/LtRo/SAGtvZSN8A38Pm1eZ6wvOl+Xkca5zTOAcDsSFxyIuc&#10;V5eXpNGc05PHrFZLnDOkSYLSEVorxkdjnLMUZeFBhaaEKifWwgNSpP9cKdWWOmiX793NBfycNcQX&#10;1hqE9CCAkJgr9CNyrfYrkXJDfOKsWX+mMVWwHvFgRqkxFirjgfNaaypjkdKDoobDAaPhkOlswXA0&#10;oixLyiwnjqOtXFIKiVaKONFoJWqlOk+E0/bh22fE5v4bsqbmtWHzcl/+tnUedKio9+3BLkKIxg+0&#10;1X7Dvzdj7uNs3+xflWZrXfeBN+9qvm/nvEop75dbpFD9Z+h+wrmuvLPxnXeN9b68ZYvQDHBC1EDd&#10;1j3V60915RKtHHxDPtBdt2nPdxdo+C6wwuvUCLp8sgiDKfYr8O6rRTWf1adC+Doq6H3vC9dZ3/13&#10;fa9tQNNr+FawT0KA4B4Qw76fd+XN7dfZOo6TdxD7tce+6377aip3qUm2SSO3fYsO3staTVpK9Vrq&#10;hK+zn3r3uZA1yL3js6TYgJmafGddy9GeNM1uwMuyjo2afeqwKKHw4rKOypQUpd+vAglIrK1QNRBP&#10;4JVThdQoaXprVXvrZzV5k9izX7b21w4BkF+pqhVjNADuBvDqgrgsBDEqpbdU3RuCwJDowbltEHfX&#10;edYAqhsA5PozReOrVDAGdk1ctE0S6c/6PtXT5qxrzoRNnuDXhQFWWc5Xz55zcnrByck5WkZcXl0j&#10;lOLm5hZrHMlgAEIyWy6oSotwksV8USsW+zlpq5B2nZ0h6WRIgtRFjticYQ3o3hhTqyJv13z7fFdD&#10;ZCfq2N8YQxRpiiIHEXE7ueWzLz7nW9/+NoPxgFVpKJcl1oo6vvW5cGXKmhtCBWBoh3OGsqiY3lak&#10;gxSpNdZYojjl3v37XF1eUhUZ1ph1nkVTkwuOTmuaddBRC3cbkj3rnI+OGgKiZjzdFgXJmrSoK1YI&#10;1UjvIvfZGl88GY0SPjauqqqOfT14XMcRxhjyotgiBWvUkheLBdPbKW88fszpyQl5UXJ0PCZNU583&#10;LVdYW+915/1HSJZQVTXhpK7B76bCAkpHYARSSaKBJyd7eXnDdL7i3oNTLs7OSGJNVRVIAdJ5QjYd&#10;+eszzm4RtLo6v3M4tKyvgRo03/GsxQ/vLhnv9vnl7lSgbl7XRRazE5N6KXEu7j/iGnh+NSNSX6Bk&#10;hHCCe+fnLOczsvmU89EIU2SUhcO6Zh4NtjLeD1oHcQwYrPG5vhSKOEnIlwVlWWFxlFWBMwaJoCwK&#10;VllGUZZYS02aKoi0xlkoC6+MrbVEaoko6gOv8uQJxhqiKEVH2l+ThEgJIiuIheI4jTgfpbz94IzJ&#10;csXz6xsub6dMVgOmWUFWWFZ5RV5UmKpiuVgwT2PAevI1rdaEDLKuAbigLuuwntyyzk2NrXZjiVZd&#10;pSEIqyoPIF/MF0ymM/KioqhJN9MkYTQccDwekSTJmoRte01s14e2/aPc8vFrte2aqMDX8iukEKzy&#10;gh/95Of87J9/g1AJg+EQqbTPz4Tw9eg6HhZCInWEQdWEAIKwuCfWa68rzhKdBE2+HrJLRN333KpN&#10;SLgPnNxHFBH6I+c8QYxrPROy1lDLja/9lhASgcQ600m62UW8syGRtJ35oKpr5r5WbpASVsbw6fNL&#10;nD0lvXfCMNFUQiKMJVWK1XLO+dGIh6djolgwn1zx6vklX3vjHayQROkAM5sSCUEpFcYJLm8nHF88&#10;5Oj4mKurG149u2K1ypBSI6OEDz5/yf/9337Gq6yiBL8HacWuwvXe7+vkMLvPz+r1Usdzdl0/MmAN&#10;N1dXPH36GcOjM4ZHRxRlgdLK7x0h6+BXrEmQnBAYQx0zSQaDIbe3t/z4H/+Jt995m29+7W2c9XGM&#10;Bbpc4z7ywj6i67vI7tu5fldcGq7rvue83fuHO7+zfZ+bz2jntewQwe/O8TaR8OY1tnMP9z2n69o/&#10;rkUSs/md2HqusAHJs1UvuWsN3kXMsO+5b9+z0U18ufGzsiZM7iIUk2viwu36ZFi/ab/vrmcY7frE&#10;vnV0sIMd7GAHO9jBDnawgx3sYAc72L9FOwDgD3awgx3sYAc72MEOdrCDHezPaHcpOTe/67N96ox9&#10;KsXdD693rwm2G9C7mMe7rnlfc29Xs33z53Zz6Ospcu1r4mp/dx+Iv+u+ux/C2zUgzjO5N+D9rb7z&#10;NYBic/3b6k3te2vGst28E45ZH4igPfd9SjB9TRpd7ws/uw1+CJXZuxqNtlnru5oQxHqs+tTvesHW&#10;Aai+azy61mPXeO401+8o7O5vKtlHQhGCZrvWe98a7iKi6AJr71Nn36cu2Oc3wvdsAZfqz2gD5tqN&#10;317dxmFrAPPzZy/52c/+FYRmMByidbRu/IjjeK0cUxTFFqikqix5VvH82SUff/SU+Wzpm1uErAGX&#10;rBtpusama5ykFFsq8809tlWf243OYcNJuNa7mti2wZHBGEmNUB7cdTQecf/eBX/93W8zHqUUWV4L&#10;QlnfKO0giRMKm4OUuBqMVha+qUuojQqbjnyDtKlqkKRrgF5wOhpB5RuHkyjBGMtkNsNJh9SxV+jW&#10;kkhLtDMIJ5hcvuTv//7v+avvfY9vAU8eP0JqRZympIOU0hriJCZbZKwWK2bRlPkUrq6v+PDDD3hy&#10;74zHF8ccj4ZILHm+YpXnzGYznHVc3UyYLAscCilAK0lpKqxzVEWJc5Yvv3wJKB48fIguc7SOiVSM&#10;iiKsMSgEsY5IdEQUDTgajiiKgrIsWOVLZrMpZV76dUjd3NxqlN+ol4RKexulEKVky1eKtYJSSLyh&#10;tEZJSWWMB+bW77XWK94lgyEP7z/kL//qrzk+OcfYwoM+rPPN19YhRNPwXfuK+oygAVsHzWbrRtJg&#10;XTeNXu0zJ7xXLSWp0rz35DEDLbl9cUmsYhbzGbc3N+AEr15eM7lZoNIRx0nKowfnPH5wxtE4xVlD&#10;kVW8ev4V11cTvnrxil9/+BErMeDxX3wbdXLOzBhUZbGioFGebPuJjV8TW9otZa3Q6NXzGj+83WTf&#10;Re4T3mtInrPv7O6zLuUUIUSgXr09rg0wWYjtczeMW3bOXdxacbGqz4WmuT+0NpAlbJLeFxv6F9N5&#10;bq1/59rrhC2QSte1t5sUQ+CnEBJbGYytdghypFJe+bIGmGdZzmA4QDvI84LS+CW9XGXMZgsWi4Vv&#10;mJe+KVVHGouFdWNjDdzHk2CcX1yAq5jPMwZpSqRivGCgR3s1oI1GFbSZt2Ysq6qiqsoNAKa+p0Z1&#10;PZyPKIrIsmxzX7IhH8GTbahaERbfBC8BZ0FpTV6/z1nHd/7ddzm/uI+SkmiYrJUFm7WzGUO3Bn8K&#10;QQ2qFwyHA69g6BzZasVquaSoSubzOfP5bA2wts6hAjWupqFSSQk9TdZtkoouIq3mDLwrHwnjswaU&#10;vhuPbumkorTeWl/NHFm7mctG8VEIgcGRVyXLy0uiSJMOBqRpys3ktiaq0WvgjNKKsLk+JAQIfUg7&#10;F2r24ray3nbcvUPoEcR8IWDWtr6j/V/zOVEcr8F21np1+TiO0ZGmKAriOOb8/IL79+8zn97yxhtP&#10;+MMfPuBoPOb+/fuAxAnJg4cPSdKUZ19+wWq5ZDG9ZTG7JdaarGiAatHa1/q8RG6BMUJCsq0YmgAg&#10;HbyWQJkzjK+UVmtCkGb9hID/cH3tkH6t1U89CZBSGmMs6WDgAYHSk0LEUczjx4+Z3k4os2zrPvIs&#10;I0oSrC1JYgWioiyLmixDbMW5xvicrjmXCdbCmqCpRSC2L67ualRu58FhXtX1OW3yiDXRwh5wcUM0&#10;IqT3SQ3BxJ1qex3KYl1xf0gc1lyLaa39vryoK4/tIxxrx29/hkpLL6ihIQvZgHn6ienWRBA9NYMu&#10;qX21AgAAIABJREFU8pCu+96nNrcPJPDH1pP6yNn6APrr+X4Nf99lYe50Fwjorhx1M3Pd+2yfgnuY&#10;y76OQmi7LtYFkJKyViHuUZF/ndpUO3ds12T6xrydtzZrtat+0hU/dvmhP4Zosyu2bseZd4Fdu0gV&#10;17Wv4Ds9sN0xTGOUsCgBSuEJTERNsliTlikpsLbEOIt0HmxSGkNRVYxGg20U8B7rBIXUhbtwTTdn&#10;wEaF2u7UMvvqfE0M0wCs22uuLMsdgF8Dft/4XrMVp4XroiHtCeNdT37Qk0vVmFFrw3oV2B6wUzgO&#10;fYreIWinUfBu1mpZVnzwwQccH59wfn7BzXTK8+cvybIMrTQn4xPiWHJycs5sNme5XNag8EbpXnR+&#10;Z7gf2oRrXXFbeJ3N65o6l1d9LtfxdjtO2VcrDy2KIh+3iYjPPv2Mt995l+FgxGJeYhOJcz63WZMj&#10;1Sq3dOSc/pz1MXU6TIm0pnQ5JycnPHr0iI9n05qQqL4+67by6p16WY8CMY0Kaa067qyp8xuB6YgJ&#10;9xGMNmMc+re+OGGz/5rXWYqixDnBYJASRRqpagKHev6McVu5tBWetOp2MuHe+QWj8THR7cQTatWk&#10;BkVR7JwFeZbXY7UBDreJ6ZRUyGY/VJ70qSpKJqsV8+mE29Mbnjx+wNFojClKnDCIWuU9HIfNPNQ+&#10;yQkcXjHef7O5k8i4L39p6qN9QL19Z0BXfUFKf85JrTm/94BXzwqefvmMNFI4a7m6uoEqJ8Giy4pI&#10;CXSk0TrGOIsxBUKwJqQs53kdm1oqY8myKVe307XSelaUrFYLcBVFUbJcZmR5idIxwzRBK4WoyRu0&#10;9MrrSgjA4lyFVIokihgmA6SSLLMVo/GYpSmRUhPF3l9HyqGExVQlibOcJ46L4RFPTo+4mkx5Nbnl&#10;2c0tV4uclUlY5IYs9z63LEuWK7kmZbBRxWg83vYlSlJWJaqV89FTZ9n4KLHO2ZVSTKdzbm6n5EVB&#10;Vp8Xg8GA8XjEeDxGaUWe51trYF+cti/O9DVHf1aYymKMJSsqfvjjn/Czn/4MC9y/d4HDE5k455C1&#10;v7TGYAKf73218j5LgBThsw2355mT26lBhNFfX87T9QzkdZ5r9p3/W2d240dbOV1zvaLl46z1ZA/t&#10;OKjvmc1dsXmTOwsnsViM86Sk8yzj2ctbimzFo9MxD0+PePvBfd559JB33nnCyTBFScv1zSX5fI6s&#10;CpJIkZclt5NbqEocgrIylAZup0tGR0c8+/wFi8WqJmeB0jg++uhz/svPfserwrJCIJTytQOxnUPf&#10;RWp1V2y5j0TKP9/YgOARYKzh888+5c233uHi3j2SJKaqTHDeGL9He8ii8jwH4Hoy40c/+Ue+9s5b&#10;xIMBVBWm3m+vAyLvyvOaNdxHzLp9FuwnD+uKc/rIZV4rl3oN8rUudflNjYDOa2vWf9fz+ia+bH92&#10;uxbU9Sy3IRARQnbW+7uenUqp9j4Df93x2ve8fh/RQDi/UvpYpSFc9Wf09pivx7kZV8AEcem6phrU&#10;VxuCwLBm13ftfSTuf77aysEOdrCDHexgBzvYwQ52sIMd7GD//7UDAP5gBzvYwQ52sIMd7GAHO9jB&#10;/kzWp47d/HsfEL6P7b0LINrVBNulNtfXNB2qbofWB6LvaywOm3LbYFSzBhOqrXHZVWVwnQ/o9zUV&#10;hM2LXYr2HTOzUSDY3BUNGCtUDV4LIAi19bkb5Ra7Bp1B0zDjgTnG2JbCEztj2G7ivEstbJ/KWqio&#10;HgKCuhqp2+CNECy6T109bP4IFS42zbgbcoAGSNgogfnX2S1lyr7v6QK6txuDm3sOAc5dDRAbVWfx&#10;WkQOXfPUty/6FMPC9dhuNm7vofb17ruWLoKLfY0PfYooXaCZ7bXnaqVJvzcMcDuf819/+COyypEM&#10;xh7IHMVrBU1bK+QIJyAADkupqUrHdLLg6cef8uLZJbayeCiS9YpBSq0bW8Lm5jbof3N9rAHPSjX3&#10;aDpAeJt786prttOntdXD2r6pWdPrBiUsSkpSnXKcDHjz4WPeffs9nA3FUgSr2ZxIS2SskFUERYl1&#10;hrIoKPOMyGgqQa2U58c7TmJWZuXRligPDxUOnUiWJsdWhlWeUeYF1y+viEc5j568gRQOJSSR1ggM&#10;kVas5rfczudcX17xh1//lv/wt/+B//h3f4tQEKcxMs9w0nI1ueL5sy+xZeUb0JylWC15dHHO6dk9&#10;0iSmyBZU5CyyW2bLCS+uFjx9dk0JSAVKaqqy8go6rm7UBhaLGVc3KfFwxNH4BOMMdrkkTmI/hlGC&#10;M46yKImU9uB0Y8jyFV989gVXr25qnINvjBVS7DS6N+MtpGpaLdcqZg04frtRqJ5nIdfqyQLWjUzg&#10;PO7PSazzKt9xrDg/GfB3f/sD3v3a20gBtnKYys+bFAorBM5V/uxwDonAGudfu1bjbXyvBOE2DaLB&#10;GYLzDZoQqJp6CC6Rdti8ZBzF3D8eEbuSgTCkg4hP/vARi1XBKi/48tUzsnLFxfE5ZycjHl0ccXY8&#10;xpqK28mc6WzOYjZnOlvx4adfMjWKh++/z+jijFllcaJREJc74Mlmz3hwpViDVzfNWl5RjbVKuOzc&#10;a+1zvstf9QHMuuKQZvz6zjFnG3YWMMJgTLVpMl8r2xs/Nx3xlNs6d+sYoAUA2G6kbatYNQD1ParB&#10;2EBgS2yBF2TdFA7WK88h/Bq2bgvk4ndL88qNeqyrr8Fah8KuQdSh+m9lzXpPNI2ppqoQDkRlqSpD&#10;6QxSaoTS5EXFLMvJs4yyMiyzjNvJhDQdcn5+6sk/imKtZiadxdWfa02FNYYojrn/8D5CKZ59+Wrj&#10;c6UAUe+jql5/WuHEZh95QENV791qDXZsA3tCsEZlDE4KrIDKWZzxoGpPXNKAh/1YN4AJpTWVNR5U&#10;hEMhGA2HPHj4CEvtYxC14rWrwakbgL7WGq0hijTCOqwzRLHCCUGe5+RFzmIxw9mS1WzKarFgvlgg&#10;XD3vwn+vRNQxZg1w6ogV9ynMdqmktptTuxpXt8ETNQAnjNVsE0dv1mzzscZSExl4gHYDYm+i8KoG&#10;2yotoCpYzOeM0iH3ziwnR8csl0sWS6+IrnQETmKquoFdvb7CU1vpuSuWa+cgXUQ8m3v2wKU2mUWj&#10;Si1VQ2hTrfMAHw9HDNIU60oibXG25OEDT6KgZMW9Bxc8fzFGRzFpMiJKI8ajY548fpM8y/myfMps&#10;csvzl5fc3M4ZjY99juIEzjRByCYWCn1RM+5hXOxftPEdogEFWYfF5xGhGqFXf5e10jtrdbVmQvtA&#10;335/+XUTNb4Gh4w01jriJCFOI2LlsEVZ35ckyzKqskAnMbYm3lJKkiiJMZaj0yNwFdJVWOkQKNan&#10;Z32240Sg7L0hZWsryLbj5q78JIxPQ6BJXxy+L59vN7x3Kc21cyBJDZjHbAHcu8a8TXzVBwAOc/U2&#10;+MaP924OHJ53bRKwvtwj3Fd/irVV2iUbNTsaVdVgzXfH9dvjGwKWuuainQeHY7IvNmn71j5Fwb05&#10;6B4QVDuX6SJb28rv9tSJ9hEq9O3rfaDJ17W24l4XKVCb2OJ1cua+PdUJyBENiZXoVKLeN8Y7isc9&#10;a6fvfN5RHe+Y2676Vh9Jw75x6Rqj9rVt3Qe8lgphb01OiLqeUMeVWIZpjJQW4UqkE+AkSkniWKOV&#10;IlYRWB+jenICQVmVfvEqn7fleUGSxL1rNzzH16QbDYFPDejrqqO1/VoXyCkEzMOG7Kg9T+39ERKd&#10;bMcZtXJ0B4lI+/o217VRxNzaC3U6E4JnokihJJhyQ3TZzlnC++ub4zBfaN7vY24P5vnNb37D97//&#10;73n8+IknpBEeSDm7mWOEYzgcIYSkyEuSxNd9rK3WCsld53BIvNlVQw9fF/49fN9yuaQsyy1wUVdt&#10;uyv+beYtJAFS0ivSXr664qsvn/He17/BaDiiqGYIJGVZrr9f60b9udoiXmrWZBTFRDpGyYaoqyJN&#10;h7z15ttcvXrF1dXVGkDFGni9TUq3Js+p1b13fENTs235QNtB/NNH0tmsvTVhSLBOGsX27rN6U6Ox&#10;1tWERKYGwkNsNVb6NRAlCVIpP35KEEu9/r5IRUxmU+IkYTgaMZ1MWCwW/vkCrs6PN3XhrMhRQm8B&#10;C8M13ybbM8aA8evVWUdZGa4ub6iKgocP7nN6dEQSJ/5pQXAWNevGmGpNhitkQxBRr2u3yUs3ubif&#10;E8l+go3mM7vO6+29sq3u2zzPCD/D1zoCH680D994i5dffcazqylCPudlcsP9ozHHkUIah3SOsqoo&#10;TUUaxQzHCXEUedD4YkmWZRhjWCwXFEXhFaSdIysK8iLHGl9by/IlZVGC1BinsU4RKbHO360tkTX4&#10;XQmLVoJBmqBr36Kl9vVeCffuPSCOB0RRTJqkDAcxcaqJY00Sxx5sjkNgGGnN0f1z3rx3wjuLe3z2&#10;6pqvrmfcLAtmkaGoLHlVsVrZTaxbVcRJsk3ebCRRpLae7/URAm09r3EOW5bEceJ9xtU1eVlQ1bWK&#10;ONakSczp6QlRpNdkfw1RRxcg9q74pwFXOueIa//jrKMyFf/405/zox/9GKM0R8fHxElMUZZorbaI&#10;pJo90ZxZUkrmywXLbBXkQm5NAr0vLuhe239cTNFX89sXT7ZjdmDtA5RS6Fivx2lD6FbvUWcxxtVn&#10;xi45Vj9JkX9vm1SmfW2mrFBCooXA4OsEus6hH957wA++/T7f/9Y3ePvBOcdpwiqbga2wxjK5uiJf&#10;rRhE2p/tUcKyWKGMBWOonCArHfNlQZoK5rOc29sZBodQik+eT/jFx8+YOsXSWZysSSfcblx/l9r5&#10;XcDbPjD3VszfPLOs3z69veGzTz7i3r1zzs7OefHyRf3MCJD+b9LtPvuz1qwJg3Jn+f0fPuK3H3zI&#10;D/7dd6gcxJEnHw4vs/0cdqeWE6yjpg7SnDF9510fWUMfAXizLl9n/e/Pi11v7tMmg26fh22CuM3f&#10;N3FHV/2w/X1dxLVtYrZ2HaEvZwprdusCU8dY9vUvvH49we0lRu8ip2/8XkNOZUzVeR0N8L2dH3WB&#10;29uxed+e68orXqd+dbCDHexgBzvYwQ52sIMd7GAHO9i/JTsA4A92sIMd7GAHO9jBDnawgx3sT7Qu&#10;Ru4uperwz7uYx0OFoubBe59ay+uohITNa2EzZvuBaR+Av+/6w0aT9ntCtb0/5uH066hVta/hruaY&#10;P6ahALoB430PyhsAYNOAFAKy2tfVpVLbBlU0Y9fMR99cdSno9s3/XYpk7Tnqa5TvAg43zZghOKBR&#10;52maoNvvbxMwdJErdDURt++tr+EinLM+EoGuMQgbR9oNMV3qPc399jXXdjUSv65SQVczfp9qed/n&#10;9DXThcCCbcUZR+Usi+WKn/30p9xOZyTJkChKiJO4BvXprcbYBqin6z2Ak8znUz7+5COePv2UqirX&#10;yl/+u2XnGIdrZJ9y464/2PZzmzmEqtqsy77907xvG9C0AYc1it9KKeI4Jopj3n//fcajMVVZUpQl&#10;SgpWWcHLV1cMhyPf1CkFSRIjnKsbPGWtNl4RxV4FyRoPovTj6ZuWqUHIUaRx1qKlpsgqbi4nLGcZ&#10;01lBHI8ZjUZIrRgdjVktlpSFAWPQUpHPFjz95GOQgnffe5eHj58wGo0wTiBfviJKRnz++TOWsxnH&#10;4xHDQcpbTx7zjfffI0kjVlmGLSvy5YrZzZTpZMGXz654dbPEONaAdz92ak0Q0ozpdDonHdwS6ZRB&#10;3ei3WC4YDAZEJxFCa0pjeXV9Q5EVlEXJq8tnfPbpF+SrAtisDSnEjoLmLkBBbK3zkOBj54ztOUMb&#10;AgeANE1J0pjvf+97fOub76OVV2BFJ5RVjjElTniguhfQcWuyhQZC2KhLC7lRRXJrVZVgDTpH87/1&#10;WnYeUG+MwVmDdpaLowGng4RqteR0fMLo5ITF4hVlnvPZp59xc33lxzvSjOMIaQ35KuP65orr2wnT&#10;xYqsKPn1Bx9zlRsef/2bjB88YuUcRVUild5RPN72G31EE6pffX2PTwt9+z71p74zqnlNW319e28H&#10;oFALAompGv+yUdTtasxtg/baINnmvv9YUFn7Nc55BaQdhdi6cZ1muxmLEMoD9uvf2Rb4qK+JE1yz&#10;XRGhSk3TAAyUxnhSiMp4Fb7KYIzFOovUEZUpWGU5y+WSYpmzyjKv5qxjLs7vIbUHta5Wqy1yHik1&#10;xtq1b3PAvXv3OD055ennn7FcLBgOhlSm8opbSnqwiXQgXAfBzLZiMbBeAyHwcSvmC0DxaZruxDg7&#10;8ZGUHjjVnFNJjLDwta99jfFwgPW/8ONUX5PDo9NdoEAshPBAKQdxpFBKI6SmdGZNErVarjyoo6ow&#10;VUWkI99oiVsr1G6f234vtuP5vjiiK3bvIgPqagjt/oz9qlPNfYXnaQMyaBqKl8ul3z+5YTFfkMQJ&#10;DridzhgMBhRFSZIkWOfHP4qiLb/epVzajm+7fEffe9okQ13xV+iruppV276iURlUUhBHMXEUMx4f&#10;sVwtubq+JVsuiXSMVhFaRzx5402urm64nc045ghTzXj0EG5ub3j+4gWXN9fMFkt0nOAVBkFgA3Xn&#10;zX0166+5lnY81Sh5hUqzbaXq8B7ba6MN5mvneeufuY0vbc4XISFJ4posSKMjjXPUY5Uwm80wpvI5&#10;RK06n+eFj8G0V+k9Pj2jcg6ltT8nK9MZ13URH7XVwfuU3fvOsRA8Ec5137rrA3N05Vrt/LuLCK4N&#10;AAx/3wVKbyvNh3F2G8jedc6F37lPibzv31157x9jzm3i8fV3EJK8uBqwWy+3LfU42RlPbF9jf27d&#10;R9jXl8t1xQvtsevz1Tu/d7sq933qseF3N4DPrfVb5zB9KpV9eWb7s0Of0leL6FOrC6PIPvXwvlrU&#10;vjOpa6/21Ux25qmJv1vzva/Gtq821pWztwHVfaRrr1uvuRt0Su+8tv/dGSvRr3Lanv+28mxD+iJD&#10;8EwdhistEcIhlMAKT4gilY+hqrIkSiXWRkRKoVWEM8X6PBoknlRJKrlXmT48p/f5o7bKujGGLMs6&#10;azj79uvm9Q1R1Xa84tXhd337vrXVXHtD1hLGtO0a2PbZtamrKCVJEs3x0RGXVzfkeb6+rjYguA9o&#10;2bWPm5puVVX1fCvm8xk//enPePfr7/HWW28yPhqjpGQ8GDObzvn9Bx9wc3OJNRXGND6tu+7cXlPt&#10;2KtrLYa+vrm/NklMl3JoH3FkHwBKKUlRFCwWK371y9/w+MnbnJ6ekGU5t9N58DpVj5dESrtDlNPU&#10;ifM8p7LGA/vq70kHAx6/8QbXNzfQkG9Zs66HrDmHwlgsyMy71nw4FhsyI4HrIIESQu7EEV11z325&#10;fd/rmtgrjOWjqFEaj/z9mMqTJUXRmvAhL0oq62M9pERYS1SDsX38svGxURR5Iqo1mYXZqgsqpfDs&#10;hGKrptzMSVkarDVMJnPyPOdyMOTi7Jzzi3MSqRBrIjZDWZaACwDSpiZ3MDTkuk1dfMdPNgS54RnW&#10;ikl82io7a9d31ZAboN56bsJzt874Hz55i8n1JR98+hWJkrz/1hs8nc+QZUGVZzXhHighGcQRVVXW&#10;pGR+HLVWWGcw1iKUojKWvCiojKUyDmehKDMqY0DGWCIcCqkEOo6I44hylVMuJ5yenHDv7BicYVU5&#10;VssZeZYhhUJrzXA4wKkFsCKNY05HR5TDlCSVaClI0ph0MERFMXGa1LWZCoXjYjziaHTMu48NX13d&#10;8sHnz/js2UvmsyVOaqT2avJimJJlGYPBoHd9h3XFZm7az3qs9SSvSioEguVyRV6UlNaTBEfaA/bP&#10;zo5J4xiHhVoR2XSQU4R5Z38Nya+tBkDv6yyC2WLJP/3s5/z4Jz/BCMlwNEIoSVGWOOdIkhQpJcvV&#10;CiEEcRRt+Ywsy7idzKgqTzC68SH7SXXD5bkdM7O3TtFHHLbvueDOmbEuoIp1TVVHmuFoxL2LC47G&#10;R2tykslkwvR2wmw2wzpbE672kxyEJNNdNbc2yDf0fVIKhJJoBFL5/F0bw5sPL/jf/u5v+F++/1e8&#10;dXZMRIWgYrm4ZrlccXbvgs+//Jyb2Ywyz3n46BFREuOcX2tFVaKRgGQyX6KThHQ85na2pETx5O03&#10;0VHEDz/4IXOhEZFCFHldBwQh9dZ53KV0vs/fdOUUXc+Eu87WJjeRNUHtRx99xMPHj3n4+DFxklDm&#10;nlBHKYFzspNs1JOseCKLVEXMZjN+9KN/4Gtvv83JeIiUIKQBa3bivz4wd/hcr++19Jy5XblyO58K&#10;CVr2ETju+56uv/fFls1zjd17det93TU2Xf0B/rO2a4h9cUCbaG5DlC566/ld4Piumk4Yw/U9I+1+&#10;Vk9vvaX9ubvXtXkO0kW6G8bTzczYjuffXQQM7XEL/X4fQUKb0OdgBzvYwQ52sIMd7GAHO9jBDnaw&#10;f+t2AMAf7GAHO9jBDnawgx3sYAc72J/J7mok7mrw6Gu863qYDrsqNn2f2a1Gau8EZd3FJN7X1N6l&#10;ghY23IWf3b6u8PP6APhd13BXA/c+uwuI3AZdhc2iYaNS+97bYNs+9YTmNduAXbkDTGjPfx/I7nUV&#10;McPvCtXd25/RBQ7umrd241dbldf/jK1xC++treTb15DdKCr1NRu07zFk2w9VH7sA7KKzEXSjltAe&#10;77YqVpeFzXF9SsH79l+XgukaUBWAz/sUK9sqEH1ggZ09KQXZMud3H3zIZ18+Jx2M0CraUrBqxiWO&#10;47rhuPJNMULgnCBf5Xz5xZf8/ne/pSxXgPFKoM1nyI1SdNi80ae+1jUem/uwNOrN7Wv0wHuxpeLV&#10;XqfNZ4agKL9e9FZjoxUeZBkdjRkMhzx58oQoiqjKnKqqcFrx4uUlXz57zmA4Rlj/OWmcEqmYPFtR&#10;5iXGOKI4QUhJlKREUUKeX9VKKA6UBwxEkSbRMRiLqUrKVcVytiJb5OTO8fSTz3j33XcRUhDHCcPh&#10;mLlZIURJmZXINMEZy/Mvv+TnP/9X/vf/4xEnJ6dUTqCjBHTE1WyOLUoGxqCl4Lvf+RZnR2NW2YLS&#10;lKwWMxbTOdmy5Ha64tnlhIVxWFQNarAordYAAq807eenKguur65QUnF0fEKapn4fIMkGFcic1WLJ&#10;ZDLFlBXLxYLPPv2E2cyrqSkpsY2yuvAg+34AE1vK1n3nLnhgq6ybvE1V4dioy1pnPdg8StA64jvf&#10;/g5//b3vEUcSY3KEiEBAOhjicCzmM6/wbS1SOIy1XvnJWpDCwyFq0NG6CQq3BgH7fwf/35BENKBB&#10;V4OPnSXVkvNxijQFRbYkSjST2wmrxZz5dMoXn36GLQ1RpFECMAXZcsZXyxm30ynTVc71bM5vP/sS&#10;lx7z5nf+ApKUm7z0CkEBmLbLt2+udj85TV/zXOhf18qMYbNY4HP7AKpdcUF7vttgTL8cw/NK+kbU&#10;rXPL0AZk9JG2tAlr9oGfdgg6GhaQBhha/9FWiNmKIWrgWmUqQGw1022d9fVG8Z8RAh9CnykwzqKE&#10;xJoaACs3Y2ArQ1VWTe8+lbFIrRHWUhnLbD5nsVyQ5yWuAiEiBoMBqvGvxjdTWmfJ85woijZjBkgL&#10;xhlOTk4Yj8csFgumtxO0VFR1QzaAMx4sq5VCK4VxtgZBNk2pbk00FALhlVJewT5Q612vq5Y6dpdq&#10;a3veysIrOlamxCF5/OAhb7zxBlppnBCUxgMgRA2Gt5WpVa1sDUCQKKUB31guVY23M46iKKiqiiLP&#10;mc/nrFYrFrMZRa0iKaXwouvYHdBZGAf9MU2PXbF4GyjWp4ze2SyM2FGPky0/0vU9ISBEoLDOolSM&#10;EJrZfMVssaIoi1qlzqufNWqrURTt7PXw3G/v374m2a6G1764fMsP7vFrXWRDzc/zPGM8THnrjTd4&#10;9uI5xoKxglhHrLKKsnI8ePCExTzn6+99g9///vecnpyRZRm/+d3vuJlOuL69xSFI4zSYL7n2aw0A&#10;zzc1y534fddXCaqqrBVJox3AaXudNUpoXYra7T/DmLPxSf5Mc4yOxug44vr2GhykScoqy7zCphI1&#10;yMgDh2IdYet9XpYlUmtcWXF8coZ1AlOUqEivAV0hAU7TFN+VB4eEcF1z3T6r+nLPtj9p5yWNX+8C&#10;+HXl9eF89TV3twE3dyldh7lbGGd35Zd987qvttGVJ7fHqAtU8d/rt/py68217zaW9zX0b9YynWDQ&#10;MNfvUivfd099oOY+orm7FD/vqs2Ea6kdVzVEN32qh32gjrvqCH2K6V1j8zqAmrtIAu76jn01nj4g&#10;tNwTA/Tt8/bruogk+vxFey/sIyNs8tHXAX33xcp9BAJdIOd17GkM1tm939cmjQsJEH3Ubev4yRLp&#10;uoYkHEjvqw0OLQXGmjUR1SBJkAIqa6mKEiUkxhnSKGa1mDIapFvj1z67++owPo62e+ejL58Jz5Qu&#10;lXh/Rtid+LI5Y3wsKF6rltmet5CEpr1mdnJd3Bowr5S/77OzE65vJmRZRhRFpGnaWx9u+8vwDG/H&#10;Rw2IuaoqsiwjLwzVHwzT6Q2OmrAy90RHz58/pyhyqionSQdoFdVg43J9veGZVta5QPM9fXs4PM+b&#10;mLIh/wgJbkL/3Qam7SN/aZPM+DwDJIqb61s+/ugjvv2Xf8nFvXNuZzPKoiRNBzWY2hMYlGWxoxzd&#10;fH5VVVQ1KG8QJ+uz9PziHucX97h69XJDgOY2asQ7vrq1l9txcRcBB8Hvmpi6y5+3SXe7yCm7ajJ9&#10;AOImbxMi2tQzyxKpVABcdWilyMqSye0thRkzGg/RSpEkCStrMUVBFEVbBBPWWlBynQO6lv9qYjlr&#10;vG9q1suW/5CqriZa8jJjMb9mMpkxmc55++23ODk58ddtKoypxzWS67jbOFOPlfFg2nr9tX1IowQu&#10;g9qQqH3UJvaUr0Ug3Aek6yNEkQIPghea03sPmemEyxfP+Puf/5J8OuV8NETiUMqPj0JA6fNV5KbO&#10;UBlDVi78fKoIHQ8QKgKpSYZD0mHKIHnI+WhEnAyI0yFKa5RWfv2ZiunVFZdffc75g/v89V9Lw7Va&#10;AAAgAElEQVR+i7OTE9I0xlSG56+u+PXvfs/TT55iZgXuxYQoihilKedHx9w/O+HiZMRomLIqDHFe&#10;EacpZjqvCUBilFZ1fuCYXb7gLBmSVDkDZ4isIbOWONKkkV7vg+YsM8as56brPN09A4L1Lb1fm06m&#10;LFc5OtIsliviKEJpzenpCcNBSmUKjN0Q3YW1i74zqS/G3gZhS5bLJT/6yU/44Y//gaxypKMjpFZr&#10;/zocDhmNRoAgL4qtzyzLkqqqWK1WzOcNuYde55h9cUuTV/bHaeKPjvteN0fYPgtZ+wWtNWdnZ5yf&#10;nzMaDkmTlDRN0Vrz+PFj8lXGZ0+f8tWzZ5RVhZT1ng1yxy5gdxgjhOdIGwS/+b1AK4GyDoQhwfBX&#10;77/L//mf/xM/+PbXGYoKXc5J4gjjLJGSWGMw1mGcwCBZ5RUn5xe8enVJHMV+jwqI0iHV3PLsqxcI&#10;KZhlGY/e/Brf/+vvMUhjKlPy+WzJx//Xf+F2uar5AQRW+Gcxcs/zqD6ywb5Yvgs03Uea5v2jH68o&#10;iqiKjI//8CEPnzxhPDpiZm4py8Jfo5Rorddkl12xJziwlo/+8DG/+uVv+E9/97cgQUld1wC337cP&#10;xN38164r7QOnh/FCVw4eEtt3Ecq9Drn9vrpVX+3dOU9WFJLVbu6Rzryma876zpr2vXfVFcKIJSRL&#10;7hIO6Mvn9+f9/etxH6FIV57e1efQxPINmcBm3bidfMNtM4DUJKmus0YSjtkmPtomqNr3rNe1CG0P&#10;drCDHexgBzvYwQ52sIMd7GAH+7dsBwD8wQ52sIMd7GAHO9jBDnawg/0ZbF8T6z6ldehXMG8/LO1r&#10;YO1SL+y7lqYBK3wA36Xy18fk39fI29dY3fz+rsb19ph0XX8fI3zzXmOqnkZ2t1dVO7zmzbiLTrB5&#10;d9OtqB+M2zsb2ftUJdv33wfU7prTrrXR1biyach1e+ct/F0b4NBmp+96X/tnzb9DcGVzv11NqOFa&#10;bCuU9q2jvoaW8J73kQf0NQH3AyZcJ1gk/HtbTaJrr7dBOe15CZtvG3WpfYQXXdeyDzzSNMD4pi+H&#10;RXB5NeFXv/mAykhGaYpUkkhHW83FW0AoPEAZFGVeMrmd8MnHf2A+nQAGIVpNLD3g9+1mEL9vm+bx&#10;BszZniP/+u2xaBqcZK3YVFXV1niGeyBU6g0bnpvm1bXip7FYKdFRRDJISZPUA0PLksoYjIBnz1+y&#10;zEtGoyEmM2iVorXCSA+UzPIMYzyIS+uI4XDkVX+Nb9YVziGERkrfDDZIYiKlyVaVV0CxBq0Vi9WS&#10;amlZrZYkaYJCMBgMyXLLKBpgVcGqLJA4skyyXKwQKJTUHlimNTKKKSws5zOGkeD73/km58cjstWi&#10;blYvyaoSi2S2Knl2M+HFZEKBwwmHcNYDtoVeA1EhOK8c5KslNzdXFEXOcDQmTQYe5DhbcX0z5fbq&#10;kvl8zmw2YT6d4irfJNgopjd+2KthbVReuhUT7c6eCJXB1/MbgvQCgCxCYI0FgVfjffyEH/zg3xNH&#10;CUI4lJAUZYHDg1OjOCWKKzJjMc6AsNj6DHA4jKn3da2qbZ1XIxNKebXboqj3UwPA8U3J0jX71NaE&#10;AQ5hK5JYczRMsVWOMxXL3FCUBabKmc+nLOZzpFAoFFVVgBZYAZPpnGevrnl1M+XZ9YTB47d58vY7&#10;zIqS3DnMusFss0fbiuK2AU/5gQ72MZ3At67ztctHh36oL87o+uy2H+3y1dtn493kO13+s2l8bM6t&#10;ribJJo7qbQwNfS9u53wJiVHCuCq8Boujss0cbL5n05gp0FpRFGVwXY1ilwjUJP1nVs6rsRtjKYoS&#10;YyqUVjgLZVlRGlsrtoPJS69UaAyrLKPIvTK3TuMtJb9meBulxGbc1vvLeRB/nMaMjo8wznL56pJI&#10;Kf4/9t7rSZYkO/P7uXuIFCVvXX27Z3p6ejR2iBkAxAKLBQy2gkY+868kH/hGoxnNuFxIW8AGGAxG&#10;o9XtvrK0ShERLvjgEZEenhFZdxZ4IvKY9UzdqsxQ7n78nBPn+z6VjmpFuYTFYlEr63lwb5qmWFNh&#10;dK2GaEzrz5v7ahpgnd/IWrKc5rkbY9pxCGPfPqBGsxelaYqsVQYdjtF4xFc++Crj6aQmpvAEGsZZ&#10;jDXQxG5upQLZNNSnaYoUAikkZVFSVSVFWTC/veHtm9fMb+bM53MW87kHbQiHV3yEsGF8KGaJAbab&#10;LAZCD4GBhuLCobUylMeEsVcfSNA3NadY57iZzZBCMBqPyUcjtNWkCLQwnSbkZvxiFb52z4jIq94F&#10;hBrH1jGIKHB5fqwDQpWW0CQiGmtzLmdQUoFQpKMRFsnDR08Z7+wjlGLfGpLEE9b87g9+yNe//nWm&#10;4xGfP/+Cf/r416SZYj5f4IRESh9refBNeE+NKt9m0rXumHlwgKmV4KVSEBEutXtlNL+6CrQrP7MJ&#10;4GysRSrJ7t4exlrOL87RpUaJhLcn556cR/gm48Vi4Zv/jSHLc0RSK4AKEFJx7959BF51UkiDqbp7&#10;fR9wvbm+RvU3Bgz3qc6G4KVN+Vj4mfBYIclYH+lG872Q9CQGrMf5dvz8h8jwhiwkCGt81dD+NgSI&#10;v4v8pS9fi+/hN7E+Yqx4z1/lo0RrY6V215+Xi7XP9+X9Q4p97/rMm8RGBqQ1ouNYhutKfb4oniN9&#10;gAMR3WdnTMQqLRsCgt5Vdxiq0wyBzXtzUUTnesMjh//uq3vF82BoTg6CMWqCIbFhzxic3xvi2qFc&#10;vw/k0Zevx/P6LvKAoTl5FwHAmo8OANebSKf8PtutA3TAnFJQM/jU61KyLMoOoNADRi1lWZIohZCi&#10;VfCujEUJQaIUTluUlOiyhPForQY5tDbW8oFmgwx8RVgnivfNuN4Tfq8hJVhXy5aAq8ngdE1g0AU/&#10;rT6/OV/q1n5p8+B4f+4AayxopxHC73GvX7/FGMN0Om3j0SZmjuvCca0wXhNxHGeta31tWRYsFjNe&#10;vFhwc3Plc2/riel8PSNhOt33z69xhW41v2KSylUuoToA9niNxDVwrXULIhryP416eB+ArK8+H3/X&#10;OYHWhrPTC+bzOXk+YjqdcFVd17GEar7UEguFOaR1FpUkpElCqSussS0hgLOOLM95/OQxV5cXmKpY&#10;I6Bb2wNWBbNe3xP7DhvlPw0RQVxL20Qm+C7qvuGaCeP3qqpYLh3j8YQkSSjKoq6teIBoIgVlWbTj&#10;WOkK5yBLM3Z2dqjKCi3qXNfSibtETa5ptK7rmnVtvVMnsL3ARymlJ5GQkkR54oWqXGCd5Pzikuub&#10;a54+fcr9+/cZ5Xk7X6tS1+8L6pqIbJ6hRUnVO8+G1HrD3aUhdwtjyk17b3eN9MR8gYqtw4NqHbB7&#10;eI/pdIfz83Nury6R1qGXC2blEjOvcFojjAYBaZ4zHk+QSpFlKdNRwngyYXfvgCwbI5OMJMlwEiyG&#10;RKY16NJRGc2irBDW1wcFknR3n6OncHt7TWkgH425f/8IYy3Z7h4mSdEq42peYKXk4uKci8sLvnh7&#10;zEgppuOM3emY6SQjSxVZrhiNchIkAkE2HoMUzGa3pFKgVMbLT17i0jGPD/cppEJlOSrLyPMcmSRU&#10;tQ9p9rFGvRuEn2+tknmtLx682/C1C0iSjPPzc55/9iVvj0+5WS4wCL7/b77Hgwf3mY7ytvbua4Y1&#10;L6K1nqSzh8SqUyur66R97xucc5S65O9+/GP+29/+LdpZ8vGEfJTjalJNrXVbg5ZS+rqL1gjpQdfN&#10;HtfkYSvvs5qfq5B2M2i36xdE571cGHsP5Ui/CWmWEAIpwNb7ZZal7O3tc3h4SJZlLfHIbDZjMpmQ&#10;JIokTTg6ukdRLDk5O/f5vPP3r+r3BeE7upjAOY4Xws87Z6H5u3NYrZGpJE8FP/j29/hf/8Of8o2H&#10;D0j0jL2djIPD+xRlwauXr3j98iW3iwKynDcn53zx4i33Dw7Y3z9kb8dxe3ODswbqWnFRVNzOZrz3&#10;4df5oz/+Ex48ekqejbm6OMdUS/7497/PdVnyv/2ff8FNKbA0NUm3trfE7/ZisP+mmKuPCK7j+5q4&#10;JiCbsMZSlX4PeHvyls8+/YQPvvYh4/HIE5RaX5PEOYQESUNuSoewQgL7uzuUi4If/8NP+PDDD3n/&#10;2TNwFlfqtXvTWt9JUBeTtd5FYD303jt8F9hHLrSJEGtTDr+eq9U+vlNLkK3Sewgsb74bxkurv4tV&#10;LAP+/YWQne/eRYow9F7V1zdFL5lsX51qE/j7rlrlpnfMQz+v1jeRf6KNK4bIgnqvs/Xxm/PqhqCg&#10;8/4lWm99MesW+L61rW1ta1vb2ta2trWtbW1rW9uaty0Afmtb29rWtra1rW1ta1vb2tb+mTYEhA3/&#10;PfRye0g5IDx2X8N8/KI3fLnep3Qdv+DtU8YbAgTH99pYrAAVM6v3McqHQIEGyLRJIWDoOYfPwL8w&#10;NlhrakCNWmtQGRqPoZfg4UvoLphC1OBGWbPqrzd4hOe6C1gUNsuE9xirKPaNed84bRq3GGS8qXkh&#10;BnJsUgndrJBoiU8xROIQP/++JstNzzv8bvi5uNk5nptDz7bvmQw9t7jpJx73TSqKfQ2O8b+7KgTD&#10;oPshMMZas5Jw0Kh/1IAqnON2UfH3P/4FV9cl+4eHOKG8KqdcKXA06pxtM5iTCCROw+3tnM8++4RX&#10;r14CBiUFUkkPym0U0qxAJXKt0QNAKdEB53hQtaibyIfJPYabgdyaGm0MYmn8YfO5RhWqUR0H2sZa&#10;laW+UVJKdFnVDVmCotQ8f/ESqTK0tiQqIcsSsiylMiWykmi8ulme5SipmEyn3Fxdt8LQDodUElfV&#10;gDl8w3UhPEEBzraqUIUumS/nSCWw2mGtB1FV2jIapxR6icADCB4/foIQXnWqKAoP8laSw90pB5nk&#10;+9/6Gk8e7HN7c06apEiVMBpNvEJxZTm+WfDycs7ZvMQKP3ccIFXSeZ6twpZdzf2b6wvms1smkymT&#10;8Q6j8ZQ3b99wfX1FWSypyiVYU6thN2ta4mhU3XwTobXr67ezr4h1X9en+Ga0BiHJsqxzLF1VOGvJ&#10;s5yDvT1+8Ns/5GDvAGdhXpYIJTHW4YQgT1OU9M+orDRFWfpmPOeV6401YDUCgZLSq3pZ65ecs1hj&#10;UQJsVXpQshBIoTygBDBGY6sKo0uyJCFzhp1szM54xGI5RzmNBazRlGXB5eU5N7c3pOmYJE0RUrEs&#10;Km7nS16fnPD5q2OuFpqHH3zE4dNnXCwLKufqsfTnxvWDsx01jqWjrMRGX9fnc/qUTEPwdwwYHFIZ&#10;7gOthoCJhvQgbOIb2jP71GHD83p1ufX7idXh1+KdejK2tAGB31ndQ6BUnqgaSOtB541SqwvikMYX&#10;eX/rwUYY2/rIqtJBQ/Xq+sqyCoDH3p9orSmqElEDyhFemRkhqKxhsSxYFGWrxliWuh1nr9iYBOqK&#10;zfNu4s/12CfPc6z1PnZ//4Dd3V0PgiiWqLoxM1Re07ohMqrnAgLrjL+v+nE2W1nSqM83a50uCK/d&#10;S5Ts7LV9IM9Q2bKqKk9IohR5nvLo8WMO7x+hayILqSQyVVBatDZI6Tqqk0opsixbgUvrKbhclizm&#10;Htwxn80pl0uqaklRLDugeSGoAVvrMVUfiDzcB4eAsGE8F8crsUJV3PjbSwRk+2Ov+Byhcmpzjmav&#10;VcrPD5VKtIMkS0hHCZPJhNnslvligRJJR2GvGeMkUJInVi0daIRd80NBc3rHP/QoRgEtGUi7jptz&#10;Br5ptQ/WwGo8APB2seDN8Tn5ZIcs32FWVMyXF9zb3yfLx9xcnrNcLCiXS6ajlGJ5Q5JmfPn8OSen&#10;pzgEeZK0ypPNPFmNl92oYLyWZ0pPMpEoiXEWXfkxkQEoag1QK1QwNwRSJu+g4FWf0xiSLGNndxfr&#10;HIt5AU6xXGqOTy5Q+RhZK74mSUJlNGma+j1UCAQWazVZ6hX8lJRowFndxqRD8UFf/t0H+nURiUEz&#10;T/sa5MM1FRLzDOUUof9pQIh9CsabFG/7Ytg+kO3QMcJcKFYZC3OOUD13SLlvaF9ujrUJVP2b2tC9&#10;9ucAsrPPNohLV5MUCSFqIep+f9qX921qPt8ESgtJm2xD6gXImiTGq/f6zxo80VLoS/pylaG8VNTg&#10;eg/9CnJqt06oZ9sfHRKx8blvUkEfmhd9+XI714lA7oFPxbk1NUpLvxJhuMeHJBab5k7vnJU+zhVK&#10;NsipwXpccz0tlEtEoMOBWtNmgqbh+tsmAH0MzN5U5xo6bx+oye9nDtkARekSKjjrFZpVyxpR/8X6&#10;sfOxAStAs/TqpVVl/Z4h6pxIyTq3c15X1nq1eOs8eBxnWlVzhMDhYy9/v6q35hSvmzb2qAHr9NSe&#10;hvKW/hokbU7R7L8eDCQRQrWxo9ZVHUuGn2li2n5gdhfsoto5VeO+OrWhkEwoHGttqmCOJFzfLKiq&#10;siV9CZ9L37MTPblKmKM1Y+p9PG2+bozFVCXV0qCLiiRJSPLEk2sp2cb1gM+9hQc0NyrgDUg8VHQN&#10;96MhsFTzmYaEL8z/wtpq44eb8Qn3uTiXjWug7fNwHjAohM/RX795zenZBc+ePWNvOmFxO6sJxfz6&#10;kEIggrxDCEGlK3CCLM1IlKIsyzbeau7fCcfu/h67+3tcnJ54j2O7c37N14Zj1QNcb5Zp87uQ6KJv&#10;H/VEQSlSqjXiqiEg4KZ8oSWcdBatrd/rMoNIFKrxBzickAjZkGEorEvJVFbvZ5K96R660CznS6wR&#10;SJEgVLfea60FIXHSedBkc2/WA9GsrskIe8j7pAOsq/ccWa9hB0qhreP5ly+YLRY8evCAvd1d0lSi&#10;sL6EJRUaUNKTlxlrcEDaPvP1WnSXoMd2HE3jN8LPDxEN9qmDd2MgMA5o/A94csX6f1U+4tGTZzx+&#10;/IRxnpOlCdZoqrKkKguW8xuElOzu7pGmma+FIUhGCql8/VhrX9taGI0zIJRiUZZtvkLNP9mcVwiJ&#10;k5LjmxvkYsnJ2QX3DnbhzOCkYlEZju4f8f5X3uP6sxeIJIOyYj5bUBnFUioKbTk+uyQ5M+xPR+yO&#10;R+zv7PLg6IDRKKHUC2Y3Nzx9+IQnDx6TZWO++1vfpygdZ1fXHF9dMdMWLXIqHKXRWJWy1CVZokht&#10;4ok+8DVu4Rpf7nD4umsNOfW5gvOx/dXFKcfHJwipmO5Ouby9Bil5dP+Qg/0pVVlijGx9u6+p+jhE&#10;ulpn3TXHXu29fkqIVW0Oi3KKLEmxzni1bKX48U9+wl/85V9SacN0ZxeZpBhT+bFwngymLL3Ke5Zl&#10;THd2mM/nrS+21lAUC5bLOdDUYcI4WXRIFvrISPv30BD4SkC+ZQbeb9ZPoPe9oG2vpVPnc45E+smW&#10;Z2MSlZImORLVkuM55yiWc8hzyrJkMsl58vgRWlfMF56soKxrYyIRJMrvd37vMIMK3D6v9oBjZ51/&#10;ZsLhPE6dUZYwzuA//eHv859//3f44ME+qrpmlAuSFC4uznj18hVv37zl1cuXzMqS48sLPn/5hjQb&#10;cfTgCVhJlkpkkqBLi9GOQlTMygWPvvIe3/g332P33hGlFcxvZ2gcBse9ewf80e/+Fq/envLnf/Mr&#10;rrXDCetr0k504o7YPw294+4jTA9j0g5xQ0RyJaJn5mr/XJUFn3/yKx4/PGI63cVqTVF4EmHnLNKB&#10;3wodZanb975SSoywZFKSTyc8f/Gcv/vHf+DowUNylYEoMNqQCAESKmtBgtOukz/E7+Piulqcl8U1&#10;7XAfComVhggD4nd9m8jOGiI3ISTWrt5RrZNGSEJSAyld/S6sWgPGN6cJSUWbGow/h6zjAGoy6y65&#10;vB+X8P+7e9M6sXd4rTYgyK4JkIWk4Sr2sbKo6+WNcrzpJS4dqnv1vX8PiQ37+wxES6Yfn0u2xCPN&#10;31R/D0HwHRW+t239uH+fFMeaQ/MkXov+PmU71g0J5da2trWtbW1rW9va1ra2ta1tbWv/mm0LgN/a&#10;1ra2ta1tbWtb29rWtra1fwHrA7XeBaJtPhv+ewhAHh8jVm7sNFoHzX7xOeLGlD5Ae8w6HlvY+BE2&#10;/m9SoYwb5IcUY4aamMP76HuWjQppCH58V3D4put9VxXJPsWwuxTEhxS2+prYYuX1oSbp8FruepHe&#10;9yzD78fKcuF/4bnDeRc3pvrmhbvJFGJwa58iVx/wZKghP57TQ/NpCCATNvL0/T5Wf9xErNCcpwG9&#10;9BFaxN+JG46a+22Uxzb5kE2qn+05pFw1/SMxVmOs4+9//I98+tlLdvbuYV0D3oIkTWpQdtwAK1Aq&#10;xWq4vr7ms08/5fnzz7GmQApXq2z7JhehVNPjAlCDKVcNVyEhRt+86F9/dIBf3c/ZTmNzn2JurBa+&#10;UmBwgdpFDUCvVXzz0ahVMRF4INmbN2/45LPnCOUbQvMkx6FJMoFgBEoxcookNeSZJ+lQUqGNpqx8&#10;c5dUslUIu53NvNK70b5dVChUkmGdV2O2CBZFyfXtHGsso9EYC0gso0RR5QojEo6OHvDes/fACbSx&#10;FGWBUJClivceP+Irjx6wNwJsSVlKUplgrOXy8orj8xNeH5/x+fE5n72+4NaArZt5lExwSA9UwDdi&#10;NYCpjm+zBiMc19cVNze3vmEL44G3nYYggZCNT+muE69mvb5mbQheFa6j8tXnN40xCOkV2Jvr1FWF&#10;ahRhpWQ63eG73/0uH330EUolVLrEWn/P2lqM0ZjKkCVefVbKlDQdocsFicpwRlMWS6jbWa2xSAGy&#10;BtaYosTpqvWb0nqlIVuDn53zx06kJFOQCcf+KONrT54wyUewvPGAP+HV0W5nN1xcXVBVJZPJPqom&#10;qDg7PefN6RkvTk7Rkz0efvub7B494LKoPJhEuroJXGHrjmh5hwJen8WNkjH5yNAeHu/d8boO95Gh&#10;OGYT6Cr0D+HfQtKNPl8eg9tD3x4T9jT+orPXrwEURdTMu2oWbK7R1nPZ37D/d6sualYqi0JKD6pw&#10;zoPXg6bM5l6McXWDNFhsEAv565/P550mfFP5BlKhJJU23NzMmS8WaO27rwUiUDTPWmIQpMC4Jj6A&#10;VSNk1Ixcn6csS3b29njy9AlFWXA7m7FcLMiSlEr7+8iyjPl83t5XVZWIYN1b69eev1/Tu9+Fc66j&#10;Kol4JzXdRomxaZAcjcfs3zvk2VfeRyhVKylJrLMUy4Kq1DhrMcaisgyVqFaBPgR6W+t9zWKxoKws&#10;1mhub25blb8kUSQqXTVzSnFnLLpJUbpPJXPTOh4CLg+BO0NF4aG9Ob6uZq00z7koCtJM4bBIJXj0&#10;6AE7+7sIIVnU87QsK7J0tT/HgD3/mbI9RzNunXM3nbQDMV+8ztvZ/A4kYOHvwji4WXdpmrIsNU5K&#10;XKk5u7ji3v0jDJI0kWAsWeJB3ypJOLk45enyMUIYnj1+yF//zd/y+eefYZwgH3vFOtf4rxogocTq&#10;evuI0fpidv/9LoCuIZOQ9XoZyg/6ya+6eUnc/C6lYDQakY1H7Ozu4HCUlcFUhuM3p1xe3TCe7GC0&#10;w7rSxwY1QUej0gYeLNuALxMp0MJhqhKpksG8LM4R4rW0SVl8KLbu+27fuoxzwSa+bMamAZzEpB1D&#10;x2z8STwOKwIp1Zu7h+pizc99eWvsE5px9D4q6cZfEYh+5adtB7D1L2l3kfT1jWXv38XmnL/vb0Ok&#10;a++iCBiTB4XxRyfv9wdci8OGyAPi3LMBwA/VIkLQd+jrZM8eugmwcZdS+tBzWD17sfHZDwGQ4xpb&#10;fPx3Hv+h6xsg9ut8zwHvyOUwVMsJlX031Q02Pcc+UHDfdfepUMb+aehc63HyOnlUTLoZKyu7mgis&#10;OYMUoiU1wHX3I20NUikwGt3EplIhk7SNN3w87AZJBePnGRLgDd3npp+78ZPt1JUa8qbm53hNh4rT&#10;zdppyPb69onVXiB7yS82kY0149v49gYU3sSjTf4y5BuSJCFNUxaLRe/z6gCFg/29ybNMHaM1BIGr&#10;+k73/r36cEKe522sHc6zsCYUX2foO/vyzBA83+QAYd0tJsaL88g4L+2ujVVdXArB6fkpv/7VL3nv&#10;2ROmk5zxKMXaAus0FudJJs2q/qiU8qSEicJaQxnEqlXpSQqUklRWMxqNODo64vL8FKwnN/KxLYNx&#10;R+xH+0CMsZ8LayPh35Mk6fUTbNjD+pSb18auzicbdXdrLWmatKRuDtEqladZ5kkWhaQoSpRS5HnO&#10;w4cPubi4wDkfs1ZV6T+fppRlGczLgHQIgcV0fFg8/uG6CskwRU1koIS/7vPzC26ur3hw/z737x2y&#10;uzNGCIUDSl2RCteC5Khrts1xmg3E2n5wY+f5bcin+uLUddKTcF6E/+/zdBHW0YUA5cF0s6pgXi5r&#10;4gpJNp0w2ZvinGBZFMyXha/rSoWbVwihkbWKs59aPqcTNZlJQ27pa3y+duCJZgRWCnb3Dnh5csKL&#10;47dMdjPee/KIJMsRSYYQkv3DQ9SL15QWJnuH7DvJclFQLCsKVyHyEctiSXG75Go24/y64vx6wd7u&#10;iP29EVk6YjKZsjOdkmcj9g7uYTR88N4TbCK4mC/44vUpH3/xkmJZQT4mS1Pvq6xDaYuStWqxFDhB&#10;nTs5BKoGO69yvtubW5azgul4ihOwt7eDUpKnz57y+OF9rKkQDRFBS1box0NJ4YlftF1JDwtPAOaE&#10;wEmJlA5jDVKqOhcCY4p63kt+/otf8ed//lfMi4LRaOLBzU6gkpRE+XrqbD7n9vWM2WzGvXv32tw1&#10;SRKkEFxfX3F9fb3mZzftof89iu0r32QH64QN+cvwvr0Cq4Z5zYqwUVFVFdYaUqfa3zX5F/jpuLOz&#10;y4MHD3n9+i3zogALKlNMJxP/eW06+0KY/6xIextiAO+zRU0m5LDkmSTNHP/hj/8t/9Mf/h4fHB2S&#10;FXOmkxxTFVyevmU2u+Hs+JSz0zNu5nOWznLx5g2LouS9r3zAzt4OQkiurm/QlaEumaON4cXJCZ8f&#10;nyJ3d5H5DvfvP8I6R5okJMmYxeKGx/eP+J//5A+4mRX81U8+oTSesNY/t7sB2ENxZp6WZkgAACAA&#10;SURBVF9M2kdiPbR3tcRwxiAEXF5ccHV5yc7OHkmSeBJOwNU+OI6dmz3FGktlYZR6gtu//du/4bvf&#10;/hZfe+8pKlXoqsTg14MnQlsR+Qzl+3HOGRJuhfcSknHGhPQxWdVd8fddOWVYe+6r06znyf3vi+NY&#10;sokXw5hvnRhIbnxXHuatfUrp8VKOSfeGSP7eJVdvztvMkU1EiJvqe6Hfie9vNe82j1MH8N43vgM9&#10;GCGBYNjLEF9HQ4zbkGuFa2JrW9va1ra2ta1tbWtb29rWtra1f622BcBvbWtb29rWtra1rW1ta1vb&#10;2j/T4hejjfW9sOx7Seki9cLmpXGs8NPXyN+nDO+Cpqvwc8YYr6gXvDiPAV+blKq6L17lGug+vJ9N&#10;TTINiPcudaqh3w81KTQv5o1xkUITnc91n33nXzRNY+EL5b6X3E0jZ6ycd1cTUPclPPjmUBEw3Tdj&#10;7pvkPBBXtAA6z4LvNh53CDx/1zza9JzDRsk1hcu6wcI3/bm2ya75r4/oYGi99I1RDIYMG1DC5qPu&#10;XNis8D40r/qadYbUFsNr2wS02XSP4bOIn0ef+t4mcEbsA+KGpc7xhFerVkKitQEkv/jlL/mHn/6c&#10;/f17JIkHckslSKUCJ7qqCUKAVHWjtqLUBV+++JJPPvuYi4vzWoUJtNVeSSfLkXXzkh9D01GP9oBG&#10;06tyFapwrjfbuGCNr1Sf4wbt8LmoQDk2bFpa+YNuk26apv7eE4XWBmO8bI9KJKISXF/P+Mdf/BIr&#10;EkZ5TpZmYB1ZkoCEPM1IkpxRNkVXGm3mCCy6qqiKAmu8H3HW4RQ4CbNCc3Z+hTPvYaoS5SDLEhBe&#10;Bf52seDl69cUVUWiMvYPDplOJqAE1pSMRylqvMsHH33AzsGU68U1IzlGJAIJpInicH+Hvb0RqStI&#10;Eg++uZ3fMLtZcHp+yevzCz57c8KvvnjFxVLX3lH4MRK+WdOaVs+ifrZJ0CRWAw/aRiKDNRqwvvlW&#10;yVrV2XkJGGK1N1OPhf9Pa0PTu900j7paKUuKej8R0itrWNNZm0mSUBQFifBKTkpInHBo4RCJb8DM&#10;RykPH9/nBz/8bcbjMcvlEmd9064xYHRFWZVgDZXyStGJFOxORhTSN9sXpUbKhJFyJML5RlenyaVk&#10;fzpmd3eKEAaEBedVEbGQpylpkoL1czJPEvb2dtkZjxBlRbFcspNmGJMhnEDbEm0dlzc33CwWuCRh&#10;qTVZWaKN4frmhs+Pzxg/eZ/3P/w6YjRiUVZUTgeNmqpWtcMrcbeAcdeqijjR9ents9+gxDoEpu3b&#10;S2IfuQbaqwkZnA3UXJ0jwLSuxS9SqLahNgb/bNp3wuttfXKwk4lm8lnbUdNDhIpGto0pVnuH7DQh&#10;tvEdDm0tEtlRafVkCA5tTN1oHqpng0CCdH7+12NinMWaen0Y2TbhIjwAxVrdgsab5661oSwr39S+&#10;WFIUpY+dpEDWauSpStbHVawUt+sV5gHKQqCcWKkxGVMr6WiSNOXhowdUVcmrly8pywoppL8/twE0&#10;6fCAX+MQxoExdQxkvZodq4bjpqF/pcLeANE9cYmq1QwrvVKcBJCJDHzWyhc5KxiPJjx99JSd8Q7C&#10;QVEWvp3Z2Vpd0CslKqWYjMctyLFtZHSA9YqHZVUhEscoEZwfX6KXc8plwXJRN69nq/gfF8zvDWrL&#10;Q4DuGIja5AJ9jZ9DQKu+GMyDZ1Zq403DeZ+abfhfMyYekFSBcIzGOaN8xHQyZbKzw2Rnwt7uLjiD&#10;XS45XyxQSLBhTOPnhGgaXa1dKYtFQGCtvYK4c14Jcq3ZOCCxCEnE4rwqBk2FIMYGzNacqwGbhaqm&#10;SkiUSijLkrPTM9Ik5+HDHe7dO+CrTx4wmUzY299lMc4pioJXJ+e8ffmcH/3oR3z+/AtG4wkSyShL&#10;EUgsplUHbNdzCyaswQTtWu0kQF01UBq/VPsLJ7DGIZQYjGE9yG/l86xp/JldIxZqno9SKc5pstGY&#10;NE3Jgcxo5pcXWA1iuWA0zslHGZIEXZYU5cKTLqUSIaEqSq+8bCHNUmTiVUJpwfqio3zaN4/7FLTi&#10;PDScr335a6hU27cW+869SS09VszrV3PrghDDukCs1BuTo8XrvYl9+/bjvs+HQJL4b7H6buNL4qb5&#10;+Pn9S9Ra3oWUbqh+0QBv+2o18c99udbQNW263pbUpIdcrjuXVortd4Gs+wCcOA/Oin3V2lwKx8a6&#10;Np6Jwct9BESbFPeG9pG1WsLA/bzLc+8jdxkC62+qK2war03EEIjfbM72zdWhOHRoj46f8Sawy5Av&#10;6qsZxmra4bU0ioIhqabPpVQnjuyrFYV+yDqH8tLwpDU4WUoPWFVSkqTOg/OylPFoxCjPuJndMM4z&#10;miUhEOTjcQtKeRcAUfj3PsBSGP/E4O7Yjw7Vev2/Vz6vLMs1ZfGY6DG8ln6Aj7gzBuu735D8x3bi&#10;Hdbi61iJOkkSptMpgM97ozGNweYxsEsIVqDfOk/z+f96bbsBJz169IjFYsH5+TllWXbywT7iwiFf&#10;Ee5RMdlHA4iOa0dDNbTYv3R/rmseDkxNXHR6fMzF6RlHh/vs7exgtGVRFFTa+/uE7hx0ODA+d5PB&#10;+Deg/SRNsdqRjCfcOzri+Hifm4uLVe63Yc73/TvMAzrxhrWeBDM4TjN/mmvxpFOuBZfCMOh+iCih&#10;609krVgqWiVVKSXL5dLXIpXyZHB1XUhjUSrB4v9dFJ447WB/n9FoxHJ5Xc+z1RwOn49SapU7Bc8u&#10;TVNqrob2d82cDAmKwjWuaoLH5tjFcsFnn3/Ozc01Tx8/Ynd3H6EszlqU8jm/dQ6jNUnwXSldB9Db&#10;R7a0ad7HBCZDe9cQOU3jr4C6trM6rzYGIX39QQQxiHEWrX29zCiFVInnMRUCU1kSqXDI+nh+XB22&#10;VQzv1s8txghEK33uSMcjyHLeXpxz/3qfBw+OmOwfoNIRzsLBvuPxgwf83S8+xmUjrmdLLi+v0UaQ&#10;JIJEwSibIGXKXGsWpePi+Brx+i3TccqHX3nMwd6CRJyxO55gtUGpBCUF+WTEs4NdHh/u89FXn/HL&#10;j7/kpx9/ijE5OslApAinEFbghCGRaVuYaEjCbEAeUS6XLBcLjPWw57Is2d2b8t57j3n69BHGeNV1&#10;1RBLNc/G1SREpvFjbbGnVukWgEQbTSJTX/cxNcFmloDwdZt/+vhT/p//8mdczmaMRhNQqa9nSFXn&#10;Sq4mGIWqKjk7O+P6+prxZNL6IaM1s9ltSyDY5NJ37T93vafY5HP78qO7CC7jID4kRnHOkY9Gbf5f&#10;FIW/ZyV9DprnGCMoyhLhYDKeoJKUvb0DLq9uuVkssMaTjpRl6Y9pbEAiIyK/JlY+2oF1nmjU1/4s&#10;SkryRPLD737Ef/qD3+XJ/oTcFUzGCeXshtvrSxbza87OTrm4uObi5oZZWTF3MJru85//5H9kcXvL&#10;wf4+1jm0tlSVxlkNGBySyjqkSjk+vWS6dwzS16WyNMWairKYkUj4+vuP+MMffIuPP3vOmxuDEU28&#10;wzsTJQ4BiYdU0eMYIKypdL8vMVWFAX7xi5+zs7vH4eE95rNl/U7Jr4km54xJ9xKR4KxFG//+4frq&#10;gr/70d/w8P5/ZGcyIhtlWF3nq83+HoG0+/bYkEBoCBzfkDSGc3EoHw6PGxPt3DUGzTrtI8geXi/u&#10;nQnC4hhyiARr9R5gtR4bRfq+949DFgLuY9/Q/55h+D0oA3lsHMv2EajHe1V8f01PwFDM9U5kawEB&#10;UUug3UNY2Xe8PuLJhmCrIaH9TchHtra1rW1ta1vb2ta2trWtbW1rW/v/o20B8Fvb2ta2trWtbW1r&#10;W9va1rb2L2Sxknn4u7hBr095Jlb4GWpwGlK0HgI7r6tyrzfCNipvQ823zefDa9z0Ejo89xBg+10V&#10;I4bU6OOmu/CzMYt78K3ea43/1tc0HjYBxAzzfdd09zyxwfX5xoKmQa0LKg+fl+ht1oibK0JgRTxf&#10;hoDy4RwZmn9xo3DYYBEq3oZKWX0M9rEywFDzabyGQiKJsJF4SLExHs8+wHr4vb75Givc9wHVYxsi&#10;cwjn6lBjdtiI2adSHJ+3T824D5DQBTEmNejJI+0+/+I5f/ujvyPNUpQCpbyiWaIUo1HGCgbaXL9o&#10;weqVWXJ1fc6Ll885PX0DxqCU9CA16ZvuwAOEjTF146/DGL0G1It9aNxMHt5TkiSBMiy1onVXAXdI&#10;haRpVu8qYXbVi+NGfiWVB/Frw7IocUClDc+/+JJXr99w/+h+C54cp1l7/iRJvXKwkFRlydVNRVUu&#10;KYoli/kC1zRGAxIPD6+s4/jiikWpEcKX7qY7u0yWCwrnmBvD9WxGqS1SWbidcTNfMhmP+OY3v869&#10;o/uMprvsPXjI5dUFo/EElUnyPEFIyWg0YpGlJKlknIxIrMEaOD894+LimrPLGz5/c8bnx6ec3xQ4&#10;ARIPWG3mjDG6bSJr5nKSZHWT+7JtQm4aOo1pQBQqmK8ezBiqdXfnOC2RiVKy9TUNEDtci9ZaVOKf&#10;u65WzWcNEK9R21bKN6f6hm8PpFNKcXTvHv/+j/89T548Zj4rEMqPhlcP0hhXNzYLr+gspUBioCqx&#10;i1swhqPxiJ18zH7uONjZYXdnCq4CXTCWgmkq/NpSwvegkyCdb8jKshFpkpGnOThHnmUg4OTyitPZ&#10;LYkE4xzj8YTbQmIqw+2iYj4rkTKnclA4uJ4vOL2+Zf/9rzK+/4hKpr5ZV0mkif17CORY/X8HXNv6&#10;GNcLcI/9650AIujdE3r9cg0G7pynVlBLVJcQJQTcGGO7zd6RUmVDbhHHZfG12VqZmVolzTWTsv27&#10;beMGB169fa1xzQbxhcAYv94dXkmchrCn2R+ErMGdEou/BtEQcmjrQePCkxQ4BMaaWsnKN8YKJ+vm&#10;29V9G2O8shiga9VFrS23tzOKqgGVC7LMq5AneYaSEmwIsm7AE6Gaq6iVrrNOU+aqYdpSVZanz55y&#10;cHDAy5cvUVKRZ7UqnzG1Yv0KMCvqGCJRCm00Ruv6c/X42BXgUkgPbkd0was+pu0CsjyYvm5cd7Tf&#10;a+PeeowSpVBSkSYZ9+8/4N69I5T0fl9JRaUrPyasQBxJ4lUMG6BY2/RqHUYbtLMURYEUlsV8xuXl&#10;OYvFnPlsDo4WYBHO05AUIY6n+0CHMaFEM7cbBe0+cGN8jFjNtS/OX6lAuUHwSwc8EoBK/O8kaZqQ&#10;ZimTyYTpdIfRaIRKErI8Q1rrm7Zb5cSAYArbqqO2Pr/ew4mUt9rrZZ1EqZ3TEbh9yKf15STN50aj&#10;EVVVURSFb7zP87X4VGBJk4T5bM7pyTFKCPJUkh3uUZUFz5+fcn5xyeXVLbPZjNcvP+fm5padvYNg&#10;bAwqAO8KIXA1iCJJ01YFfm3O1MrS7e9aHxc+B4epx81o21HYDe/Fj68B6VVQmzUp60b//hy4ISbx&#10;Pi6TIMoFy9k1k50jkjRjfzz2DebGYKqqJThpQE2VrlAqQWtDmmUe2FDvA1JKtBsm7RqKzcP4e1M8&#10;H4Piw5wjJDTpi7X7QJRx/B+vvb69qO8cfc3bfWrM8T1vAumH+X2oghor+oWEFvF6b+4x9AX/Uorw&#10;m2ocQzlgLwi+9vVDSvJ9c+Eu4OTQ9bbPlC52OiRT6Khs1tclhUS4bmWiOZUV/TUnwTAJQ3c9iDbn&#10;aFTn+4Dim4gF4jHtW3O9taRIQb1vXwvV4gVio8J5vHb6xvAupfA2OuvZy9bmU0O5Efgc0e4zwzFx&#10;XFPoq3ENzechoNhQHSVeKzGh5ibgUpiLx+R8XcDLMGitQzoVxHMC0VGZdIBKPMlTkmUkWcKDBw+4&#10;uL4iz3MQst7vHUqlnjiPzWturdbR87yHalPNNceql315i3OQ5xnWdkn6mniyUZcVYv05hwD4qqo6&#10;Yyklba61aS/rq5X1j4frrSmH38uyzBO4FUX7uaqqOvnRUB2zIZiL502ofB7vXaom2BqPx5yf14SJ&#10;CJSSazFa35zt88vN+Zrn2ZynISnqm6PhdW46drPGZZ1/JkrhrOP87JxPP/mUve9/n73pHoqEN6en&#10;GK1xTqIS1Rlr51xNVubB0u1ehif6MtqT/iFhMpnw7Ol7fDKbU5bLQV8wpMbbF+f3gaoaIkhPTqXJ&#10;sjwgSQvJgpLB8R9SAw6voVF7bwjdZrM5VVWRpxlGa/I8RyYpUibImqxMCIcTrq3XFEWB1ppHTx7j&#10;HJRlxXy5oKwqTFF6Je6mVidley5nbEACtiLgbK63mY9FUXTyqHjsGqIGIQUyUZycn7EsCp8nHhwy&#10;nox9fl+T0Ei6ZH/N2m/8X7wuO/HJAJHgJoKnTYC8MP9qSSqoif1a5ydQIkFKX+9zxvu50pTtHGjV&#10;mrUnszQWtNHtpt7ONyEQKkEpH1+YmjjQOueJBa0FLE4IJjt7pIllvqxYFBXZ7Zwks8xv/RxJcbz5&#10;8gWnsxKhEvYPDtnd22Uyzhjlma8nVwW6qtBlhdIGaTTzxQ0///QVVzcLPnj6mPce3me2nLM/nTDJ&#10;RxSLOa9evOErX/sqTw8P2P3eN7m3O+X5mzeczhZUOApdoYVCpikGgXQC6ZqKeLAf1jlhmqaeLMBa&#10;MpUhlODR/QeMRinaWK9i7fxzsHVZXQqBtb5mY7Vta5sCAdbUEYdFa4Nu4vJaXRxnQMDnz1/w//75&#10;X3N2ec1oMva16JgEWgryPEclCZWuKEtNVVXo6+sWCOzH5TcjFI6JuDf5gnh/Fi1QvO+zrkMo2T2u&#10;W6sb+7zFkaUZeTZCSkVRVDjn95bG3zfg/sb3pmmOkAlZlnsygFN/fF1VzKyvPTUEinEOEr+fbAhn&#10;oCaIc5Y8gW88ecj/8od/wKPxiJGz7Iwn3Fyec3NxgV7OODk54er6kpPLG85ulpQiJ93d4/s/+G3u&#10;HR5wZT0Zr7WOsihZFkus8iTDlXFkoz3evv2SL49vUfkuo8kO+7tThLXc3twwGSVYYRBC8we//V1e&#10;vz7jf/+//xtz5zCVRijZJVnpeZc19H50iGQmjj/7SKdDtWtZ1zSFEJy8ecsXnz/n6N59/75iOcc5&#10;xyjNsMp2YpWWSAaJkwJtNVIqEin52U9/xne+8y2+991vk+SS0i5wJojl5fr70jjX6/5OIGU8T1fz&#10;qy/WiAmuwzkTv1OPycXCfaOPnKcvN+3W20SnZkZPPax/Ta6/m/PXsCKLbt7PWOvW8ukwNtmk4B7e&#10;c3+c7Y+9ev/gWqKemPx8KMfrq2OF343zgVhR/V1ICfrua6j2ZHvWQJyDxGII8XNa95Nu24Szta1t&#10;bWtb29rWtra1rW1ta1v7V29bAPzWtra1rW1ta1vb2ta2trWt/QtYrOIev/RtXqSGqkmNxU0B6y+v&#10;RS9wvQ+IPKQsMqQGHYNs+9SpNgFwmmbP+J7C59JY3KAfs/cPfa/57lBzV/yifZMCxV3XGN5v85J8&#10;aEzDZzLEOL/JGhDR+u83q+gONZ7H99Onxtl8Pxy3+O8hYCE+fvysmyaiIeb/+Dt9wPN4DvSBmIae&#10;Rd+zG1K4HzrWJhKDuHFiqAnsrgawIXX4vuvtI7oYOm+ozhgrpQ+NhRACJ8AYhwFOzy740Y9+TFVZ&#10;xpMxQtbq5oIaqKu7jSB1k5IHBhtub6/47NNf8eWLz3C2QiWKLEtxtSqncLaj8IXwDUTNvYTNQeG8&#10;7GvYD59fqEoTjls4Jn3AG2NM29wdPjMP6BdrQCRrLU54xZDFckmlNbezGRc3I16+fMUvf/Frdqa7&#10;IDMWRUGiFFmS4CzIVJJlGWmS4ATM5449uUu5TKnKksViQQgkFAKk80DntxeXvDg542sPDynKkvFU&#10;sldplgZGleVqtkAbixSwrCxFueSr3/gmv/+H/44HD+/z+u0JV/MFy2LOKM8xRclkNEJKyXS6g97b&#10;Z7Fc8Pr4BcoaXGVZ3C64XZacXs15e32LTkakOxZxPffPwXr1JBC1KvdqPTZNvcasQFErxVHfuOSB&#10;DKumtyE/GY537Bdi4MKKxCAEu3vwejPeHcISIdC1D5SZb5TemYz5/m99n298/SNmsxkC5ZtEXYEx&#10;HsjgWAEuM6lQUlDeXJK7gt/73kc8fXjIOBVQzrGzK4r5AmeuQRikMChjWp9vHVSlIVEZ4/GUXEn2&#10;d0dk2RhqxTOASlcUs2sSaamqEoQgyUfkKuXkakapFdc3JQaFLiuuiwuy3V0efOObJNNdliJlVhWY&#10;cumf0xrQplmHjYiwa4FRfVKXQ2qbfXvDkPU1cYXjGh4rbhRbxVCuBTiH57PWtletdddvDQGFN12z&#10;sRZX+5muL699b9vI7lqwj/+MbdXfuzGe/38dAh9ZwdGssTSAlQY017n3GvwtlcTZFbheyZSyWnqQ&#10;rPJzrChLcF5J3hrj1yWwmC9YLJYY05BEpC2IpTNGzoF1a2DGddWrlf9KkqQF/jSAgzyXPHz4gMvL&#10;S5bLJWlan08plvMFy0WBrlZj1QDIi6pq1WxD9cK71FFXc9SDSZrjNmDNDnhPyI6/19oDJbIsY3d/&#10;j4PDw7rp2KtqF7qqlS0bEDStz2n2uPF47JtgrVfSM8awWC7QlaYqlpy8fcP15Q3FskAISZLUsXAU&#10;y4f+Lb7/vpizD6gUkpCEqlkhYCmOFUMFqL5YpvlbDCoLiXiaa2mU0K01teqa/16SpCQqJUkTxmMP&#10;dJtMpwgpMNqyXC59s39lyPJRq2wupFuLtVbARHr3ifDaqAk9+hpb4+fZ3EvceNz8Lk3Tdp6HJCsh&#10;2MU5B8Ji6gbhNJVcXJxxenrMZ599TJ5nZFmCShPmiyW3twtuZ7dM8pTpdNqS9EiZgJMIJRFBXBI2&#10;kMdxTh9QcoikJFT49gB500sM0oDLnKmBi6JpXvc+OSYiE0BVFP55mopqWTFKE2xVMp/dcHj0FCkT&#10;dK22Z6uKoli2z7xR3xNCkOUZldZMp1OEAKMNAjCOjXF+3xzu2xc2qdp1QT/9hC19eXtfnh6u0yY2&#10;ifP4WGU+XGt919bMVV2TRvSB7pu/v6vydPP7UFm4L8fqU5UPG9TD9RD+/K7WB3zsUze9KxfErTBl&#10;rgZjDRHxhetrCAA6lDPG/mPlB9bzkrXaSQ0Ov0tVvoGnDIHiNqn9OedwAYA+JLIYUsoeIk7Y9J13&#10;VaPrW3cr3y3WANexT99UfxoC8/f6hiYQ3nCNK/KEnlrBHfNxyB/FMXVfXWKo7vSb1CaHwNJD6yiO&#10;CRqfFBN3tD6/nkstMNCzF3gQqO3mYrb0vijPR2jrcIlBG40UgjzPWvKvhiBtsVh6oKCUSDGcK/b5&#10;vD7CwRA801dH6yMqbfKRVTzqKErvTyfTHUZ5xvX1desz4+fVxLXNPpokSSdHbnyj/57oxN13rZuh&#10;2pgQ9NYCw3w4SRKUUsxmszWw01CcH8YcjY9sYuwwpuir8zX706tXb2rQfYUQCilBqQQpRRtjxz5t&#10;k88P60jhNYd7ZwwuixVp++Kn1bXX5xECV8d04zzn9atXfPi1r/Pg6IiDg30uLi8oSq8A3IIsO8fy&#10;zsbWx7TWYrRGCYHGggStK7Is5+joiMuLI968et3Zv/v8bfMMwj02rFuuEWYGazg8rnO2/bdXyPWx&#10;npKq9XThs2/ig/jcIiJhaz8b5E6QoqSkqioqrUlVnT+aOs6qgewIh1L++LezGfv7+0x3d6jOL5FK&#10;YWswZDtPa3/cri3rOuDX+Nk1RGFFUbTrtK9G25IBOdOSM80XS168eMXt7ZynTx8zGY9IEunrZMLv&#10;F6tzOpxTnZivWSedtVbvRVKKjYTDQ3vJ5j1ItgB9al9NXbkQuFptXNCUABwgReIrQ7am7nMgnQCp&#10;OiS9q/GXCKG6dZSamLCtd1hDkiaU2pDkI4pywfn1jOPTc2SasSMVKvE1kXGW8OzpEyYLzb0HD9m/&#10;d0iSpKh6foKt1dW9YrcpDcpZdLnk9vKMz4/f8OLVMU8eHvGtD9/nYGfM/mRKJjOfRwjBeP+M6XSP&#10;bz17xHsP93n++i2fvzxhmWdcLUsQispUGCcQ9V5Ul3dQQmBrX7qzM8U4/HxOJONRTiYl5WJRkyM0&#10;MWgT3whEPZeaGNVZcMhWeRy5ImyzGlSaYJz1ZDBC8ennX/Bf/uufc3pxzXhnB4NFqQTnqOeQpQGR&#10;NufI87zO51Zrus/HhrnlEJnyULy4icgn9LVD74ba59NLYiRaMr7utTuyLCNJUqSS0Z7nyVi1Lsmy&#10;tD1PZTSucDUpS85olLIsLFWdl6rAtzVq6fH9r2oMvv6mlEA6R2phohx/+m9/wDefPWSCYXc0YTab&#10;c3V9ja5KLs8vuLi+5ex6yZdnN1wVjvHeDof37iOSlFcvX3G0u0MiBMWypFgWWKvRTjAvSwojObla&#10;8k/PTxDjMUePL7n/4IpEgppO2NvbRQlLaQsqbdgZjfjT3/8d/v4Xn/LzFydoJ1BCUhmLkLImKe4f&#10;05hMNNxj4xg7JJeM99x4PrUgdqk84SXw8ccf89WvfJWDe/epdInWVeszG5/aIahu9lUEWZIzylIu&#10;ry75y7/6G95//6vs7+yiEoPVK+XsuD4S53Bh/LAab7k2v8N6dF98Gr8rj9dIHOv1gd2HiIL73jVu&#10;6kdojtU8wz6w9xC5VXhP8RqOY72h3CtWWd9Uo/F1SxeQGa/PwaH5GddiNvU1hEROfUR7q5y+/37f&#10;lfw+7H0Ic4+43jNIxDRA6L+1rW1ta1vb2ta2trWtbW1rW9va1rYA+K1tbWtb29rWtra1rW1ta1v7&#10;Z9tQk234cjNsPB9SQYtZyUMwQQwCHLqGPvWiPuW3IZX6+DxDL8H7mk37WMr7lPH6XpoPfb459iaV&#10;q7ipJm6q2NRMPNQUPQSIG3rJ3cfa36ewFV5TpwltQ4NyVyVwWIluCAQvmwaOpjmg/nlILXyoca5v&#10;rFaNo8Mg8D5igLihL56Lffc0pGIVzpE+Rce+7wypQfU1Ww2N412N0/H54zU61DTRB6bZNB53kUPE&#10;P/u/e3DmfLHkJz/9GSdn52T5hDzPme5M0dp01NG9Io0HPGnrsDUQsyiWnL59jWVeogAAIABJREFU&#10;yz/96peYsvAqbioFKXF21dDdAZJEz7pVg+sBNmxSeIgJNFZrSq6BjuLxDRtMVo00tMDW9YcNVVVy&#10;dXXN1fUNJ+eXaGv48T/+DCETRklCoS270ymqbtBSSqJQKCnJspyiKrl1vhnWOg/ym8/nnev0MsX+&#10;Gq7mM754/Yaj6RgrBFb6Rsk0z8nziul0D5UZVDZiWWrSyR7//o//hCfvvY+uCs4vz5mXFXuHh1RV&#10;yWI2Yy/LmOQjD4jf3eX1i2NOzi4QRqOcYrGouLhZcHx1y62BSigMXslMiaQG6Hrwe9OgOExyEu41&#10;KmgkW99b4oa6cM2Eam4hMKx3/zSNYolbaywLG+8qXa1UmoTi29/4Fj/4H36As64GnxusMzirEbIm&#10;i2gVsA1pIjGLOd98/zHf/toTHh6M0IsrXHmDLq+wlEx2EtJ0xGgy4vriAlcWlEvfhJmlGXv7Y1KV&#10;Y3WFQFAUGtAIqZjNF1zf3HBzc0WpS0bjHZaLBVLCxfUtt8uKs8s55zcF13NNaTViNObhs/eZHu5D&#10;klJJBUIhrUM4r/RlBnyDcV59RwixAnkwTBYTrq9Y+S/c44b8dbh+u02EtqNcTQAS6PpTr1QcXqNX&#10;P1U1UGbVgBkCMWLgXriH9c29IdC1lwP0SmqtymVN+OEvyTfJyppwoVFZRtCC2lfPYaWAtfLlvlnZ&#10;BQCCNE2RUngQeZK1qu0NwNjWoPuiuGE0GlNVRQ3KtrV6XonWTTOhQCrl/5NpbzwkhCBJk14wUB9o&#10;qyzL9vdZ5hXhVSLZ29vj+vqak7Oz9jxKKXSjMCkVRphWPW00GmGMoawEutKdGDYcq769VRuDE6Cc&#10;wtRgNSk9EMsJ0QLqZaJq32VbIJIxBoQiTRImkwkPHz5kb28P8EQUJmhibQA6XgU0b30TgVqtkBLp&#10;HMtl6ZWrsozr83Nur28piwJtmr2qnzgp3Ls2WbM2GkDGEPi1WavhmogBhCFg511i09g3GGPQWjMe&#10;j9s1ZowG4UjShMkkbwFX4EhT//Pu/gE7+3skieR8dhIA5ytsDbBx1H4samhdgUdr9b14vgZ/b1vk&#10;mzyph3QjjtPjuDH0C2ma+v08aJQO97KWSKJWCpRSkucJy8JgrGY2q7i5NbUgo0Bry+H+AUr5eEMI&#10;gRSKNEl9vNkD9JZS1mCqLpFH3NDct77De23isKoqEU62oIH+Y9ZxXfO7WlWzV0Va+XhBmwolBZPx&#10;iMViTlWVlGUBsvCK1taA1TinO2PbARNawf17RyQixWpbA3SGlbaGcuWhcY7nfrxXNsDJPuDtEDFd&#10;H8Cur3k6JvqISeLiOR83mjd+LK4DhPWHBsDVAhMGmvXjBvdwHsSN+eF9NufqUzZ9V8DuUO42BAx+&#10;18bzzjEQvUD0uE7Rl5duqh0Mkb21wAWxGSAgEYP5W+ezA7fsAsXMu55D3zO+i1jgXdfKb6pGF8+r&#10;kNRERPN907obAv1vOme4f9z12b5/v5vqrninusqmetRdYzg0jkNK73GuPVQDitdJXG9oYwlnfbwq&#10;vE92UtRj559t4xdkACgWCB//SklZVSR5RlamZHmGNVUNBnQslguUSmq14v54PZ4HfYqjcV1t6Lt9&#10;Pktr3ZLnhL5RKcXh4SHPnj7h17/+NScnJ51je2C36lxzEyuEQPTu2pMb51nfvhGrRTYEEh6MpzqE&#10;JjF5SVmW7Z4R5nNNrNhfQ2It7++LlWISp6qqqCrNbLaoQcW+rtQAj5s4qVWFjfbPeLw2kQT4eKbq&#10;rdeFpAPhnOgjdGmLQLWfaMY1UYrzi3NOzt5y73CX8XhKlimSAgpTAnk3d2l8tPUEbi0g24FUEpw/&#10;ZpalJFKgpGD/4JCT45N2/fTVtGOyoyGf045vz9rxQHaFq+scUnmyCSVUG/N169aundttXaXO6WLC&#10;t3ANyTZeUZ191jnr8zMnMMIDMrUxJFKR1MQIxhiWS0/mV1YVi2KJA7Is6+Tq8TsNpyTL+aJ9fkmy&#10;Wn/W2vb7TQwVguHiWuzqPY5ASIXVPqc6Pz+nLAvu3TvgYH+X3d09T1iYqHbuWGcx2tZ+Tw6TtDqH&#10;iGKPoT17aJ8KPx5+1OOdmzniwaK05Ifef/uxruPrGojv/bVrczHquSGQtZa8RQrV1pHiOKGNTbUn&#10;zGp06JM0RaqUypXMS8vp9S2j3RtEorBVidMVO3s7fOe73+JyaUAlVEZjnAejJ0Iihb/GRCWkkwy5&#10;l3iSI1Nx/+FDiifPuD4/5+rynB/9/DPuH0x4/8F9nj14xMH+HiKRPP/8U1KZ8eFXP+Do/j0OvvY+&#10;Tw4PeXV5y2dvTji9maGSDJIcT1JpQfv9jLrmm6YpaZK0+5YUDmcMy+sbD9xNhP+dq0G0Ne0AlQ4Y&#10;dGpldyHRQFWZJnBESIFMspp8USCU4rPnL/ivf/bXvDk+ZzTdwQpBqnwuJ5Vc1Z/qteucB9gnSUKS&#10;JN7/yBXYnGCNe7+9Oa6IY4VNxC3D7yPoJflu1KvjWke3thEpbQtFkiTked7WB72vt533Qw0h4mg0&#10;QkiJNhpw7O3t8ju/80N+8tOfcnFx2a4lQT+YNo7zjXE4rCeJE4JUGH7wW9/lh7/1ESkF+zs7CCzH&#10;x29x5RI9n3EzX/Dm7JoX55e8vZpx9PQDKgd//5OfgTZ856vPyNOE26sbbm8XCOFaAklhoTKCnz9/&#10;xetFhSsM4+dfsHs4IcslQjl2lCNVAuckurIUtuTe0QF/8oe/x5f/x//FRdnEBTU5RZOPBPfm4wBP&#10;LDlEHtpXNxp6z9iOaU2cpJTyvrEm/rTOslws+OWvfskPfvh7TCYTrq4u21xWa70iyyyKNq8TUiJq&#10;con57RKt4df/9Dk/+rt/5E/+6N+hVA6pQ+sSgcUO1A/6Yt+mNtuuFWLgtWkJYfoA6H37dgxW30hc&#10;1sZ0/XlMuF914x0G35n0Ab035X/vspbvIkFfXZvfC4aO29d3MET80/eM+4gz4jENCT83ETKHvsh/&#10;lt56+BBJRB/JaFxPDN8Nx70ccW+D/5tsyUGbOvLWtra1rW1ta1vb2ta2trWtbW1r/5ptC4Df2ta2&#10;trWtbW1rW9va1ra2tX+mxYrBfS99w8/Ff+tT1roLkN3H8B4ed+hl9lBT/VBDXWxDKvCxamTY2NnX&#10;OD/0DONzNMdqrmmoWXWTssTQsx0iE+gDSG8CX8eNtn3H2NT8HAOj+55J+Pm4STU8TgwKllJimusL&#10;myMGmueGFMzjf8cAbilF21AUfmaoGTP+fgwuugv03adoGT638Od4PtylBNd3vWGT8V1zeghEMATk&#10;7lNBHlJu6vMDTUNQ3PzqmzVWDdArhW4LzmKs5df/9Am//NXHJNmI0XhUN12KVjV2dX8CoRLfcGHK&#10;9rw3tzN+8bNfsLiZI2WCcNI3QNZNQrZWdev4H7UCxzcN0X3Pbej59Y37unJgf/NLn/9YNUL3kxY0&#10;DUTWGJyr+OSTz/izv/hLHj9+6BWAhaQqCpI0YzIee/UZpchShcIrNQshqYwmz0ZYZ7iczzk+Pq6B&#10;eKJtKvUEFQ6UYDwa8/7775OOMk7fntSKNb7xbTIaYQxcL5akoyn5yPHRN7/D0b17JCphPMr46MMP&#10;+fmvP2Y5XzLJSkxl2d0/4MG9Q85Pz3BmzO7eAZ98XCCsIZEjji/nvDo54/R6xlWh0dRNl0oxGY8x&#10;2lGVVdu0FKvrNUuvATiGqiWNgpZXQer6gliVLh6rNTVNwvOwprZtHV4tt27oFAiM7zjH2AqcJclz&#10;wPHNr3/E7/7u77F/cEhVadI0ra8FtK19m3VY4xWXbLlkPr/kB9/5kO994xk7CZjlFeXtFaNEkI8n&#10;lJkgVSmjbMzl9TUv37wlRWBKr+Y0Go0Yjy3CzcFplADcFQKJQDKfz7m8ukAowb0HD8lHuVdE1prZ&#10;zS3HF1c8f3XMy7cnLKzg6P0PePyV97FSMq8qtG0wlR6QLQfAWpt8/Saf0+dr+xRrhvzcJtVZv28o&#10;nKvaJdkHeDZmXfVY1gB+ajC8Us3e6tr15XCoWpWoASXEwIe+eKr7u9W921Y1eT2msrVqV6OC1DTR&#10;tn5KeHW0pFa3awAnjSI4CLTRaF11gZeiuSYPoDDWIIRF64qyLEnTDCUVRVExu535xlblfXuSJp5I&#10;Bxc00XUbMK1oFMrW50esDBauRa+uVbUAimcPnrKzM+X1m9dUVUWWZW1MZyrtG+Cz1CuaaU2Spv46&#10;ne34lqqqOkDYsKm+iRmklCAbEgKLrK+niX+EFCQq7RI21OMn6v0M/Dnv12qOaZqiEkW1NFRVVavX&#10;d1XIoFFQ9OB53Ap0irG10mnOcjbj4uwUU1V+zxPKA4ibeTcEdrwjlg3Vu/vi53BdhWquQzFoGHP3&#10;kQkNNb73EVdlWYYjZbmc45xlMpnUz1Cys7ODVIY0ScmzhLIsGOW7FMsl1niFxTS1UTxJu5esNboG&#10;sY+UkrIsW5B6qFIaAmVixfq7gK7xntTMyZDgLFzfzbiKep5YZ5FKMhrldbM3YP35pZAkKgFrqer9&#10;Nc9GpGnWnrfSPp4K14YnbhgmTugjd9oEXgiJbULA96Y9wpMjre8b1jmso1XvdHgl99urs5WvKBZU&#10;xjDKU6SALE07zb+evKMgSzOkSLl//6H/jFl6shq1Ijm4i8RrKH8Pn0E37h3O3/vWgouICJpjhXF9&#10;rKoYjlcMyhwi1Gv8S7NXhHnOUKN3fA9hXh03j/c1vvcR2/URlMWEdX0xxH+PhcRxEIJlRP27LvBr&#10;k0Kb30LFYJ1liHCvOZ6pwb71t1aZg11XCG9zZB+V+HhMSOrQrEPi48QKbNPGz9TC8O2BxRoAvq0L&#10;NPlDfa4GzCKF7BKPhUAKsTlvHdqLhkDhm8AerY9qT+xawDQ1qNL6W/c5Fw4FG+s+m0hZNqnzNTUR&#10;0V6LWNuC/z/23vxHkiS77/yYmR8RkXdlnd1dfc7N4ZAc6qKoFXaBBRYC9m9dLBarPSABixW5IiWO&#10;xDk05LDvurqq687MOPywY38wNw8LC/eoGo5+EuMBjc7KjPDD3OzZe8/f9/sdA4y/aX2M7cNjqprD&#10;taV43wnEBg5PrjQATBHRGPaf7aaLGz6/xRN7CTzRSoBBOtHPnu7/fm72E1H6eWnC+hB+Tm/4H+s/&#10;a8P+rRSWNblWAL4rBG3T0uQNVkBWFiAd7crHwq1u0dqiFDRNg1L0RB5DfnLIRwcfGUCKoVYlB8gV&#10;0r0yJgGJc84Q00vhnU7bxa9lWfa+ea1SGoAqdCq0boN0zxi/Hv0+Krbm1RhRaOqHt0kZd6/FAMBO&#10;48O49jpGLDG0l8Sx5RAIKR7XvNvn21ajlPfjEJRhxc5ae/xfTJYYE+QNkaOmJDIxEcFQXXej3hff&#10;E5DnHpRdrRru3b/P9WvnlHnOZKKYtIp2xUZc2I+jW+9BUkKe+9gP4cH6tjYcHB7gJAilOD455fTs&#10;Gi+ePccRgTg3yH+GY/6xHMITK4mekFL2+el6vrRG+/jdgm40TnmnLIVAdTG1Xw/rnCIlXRrygabV&#10;XW0m83WWDjzs9wXXkbKJHpjtidJgVk5pHVjjaFvDwcEBVVWzXC2QqiP20bafB1t120yBdiiVdfGo&#10;7YjMRKeUrZhMpjRN2+X3633B38saFJyJrFOWNzgJgSJiuVhSryrml1fcuFFzdu1aB6T3xImqI7sT&#10;QuKEwHT7tOxIQpy1ne/dWG1dTXU9b4Zi3I2Y1IHs4gvRRwOdP8b2x90AySM38wjhx98G0rE4doqU&#10;6tfAOxk4ATcUn9N6v5RgtPIq5050qvIWLSzL1jBfNrx4foFEIrprzac5IrN8de9LJkdnXL9+TiYM&#10;OIWjI63syMactVjhkFmGkjnWaKYnJxwcnyDc+7x69pTnT77h8dPP+OT9Fd95/11uccrZtRsUQnHx&#10;+gJjLefXb/DO6Smnx8fcOD3h03uPuP/8JU3rMN3VBRV4gQFtkNaSSUkm8PuUFEwPphwd3iDPC7JM&#10;keee4KLIPaDY2I5swuHnU0eSWlU1VVXTtJq6bakaTa0NtdGYqqaV8OjZt/yHn/2cxy+ekU0naGNA&#10;a/Lp1NfY4xq3cyihUJnCGD+XJ2XJvNUd0af0tYuuvqFk5kH4xqCE6mq+8XwZINERYYLK3ifZrsa9&#10;Jt6NfUPnXz0rpP+q8LW7WGk91NGI5qFEdb40+GafG1hkH2dkUqGEB0hLIXHO9LEIAnKVIZVA6xYl&#10;Fa3WnF27xocffcjF5ZzXr37Rr5UY9OzjVLu1TkEiZLc3aU2RZdy9c5N/9S//GbeODjjOFNdOz3j6&#10;7Fuq1RJbL5lfXvDk1QUPL5Z88tM/4Xbb8uzpc148eMz3PvqQu7euczyb0NQVuvX7JcKh9QqjW1R2&#10;wIPHz/n1Z/eYdwv2swffcng04+zkkFxJ8mLi91dnsbolm+VMJiU//cHHfPrj7/Jv/vNv0NbHY1YY&#10;FALh5ECswaB/31Uf6r8/kIfGJIXh+M5ZnPC1eoHlyZMn3Htwnw8//Ijp7IC2qtDaIISkKPK+7r9a&#10;rbrcR6wV7HPJYXHE5dUlv/jFr/jxj37MjfMzVF74uWAsTsru3U7YmH390IV3WFs1bvr6SPoOaQj0&#10;n8ZfQ8RLw++fZfQezw3GgCmA2q+5EEsy+L03KbuP9SaEWsUQuUX6zjXNZeLYcr1W1nvHLmKzNamf&#10;Q6k3Eyrs+v1YTSzdT8fJ3bb34DTnHaop7erriM8XExjGpItDJAUxiUA8jnvb2972tre97W1ve9vb&#10;3va2t739Q7Y9AH5ve9vb3va2t73tbW9729vefkcbanCNlXbSv6XfCX8bApQMqSCnAKAYvBEaL9Nj&#10;D72kHbNUte5tvjek+Bbfx9C9xsCTuFFw7Jp2jX/asDrUNPrbHPNNamNx42cAdo6BS1Jg+RiYcKiR&#10;d7PBYftF+VijYd/s2TUMbREjSImMnl3KSv+mMUvVDFOSglQlcYgNP1YsiMF3McB/qME+HsuxBvch&#10;lboxtb/Q1BEaJ4cIJYbmwhDr/9jcjM/1Jl8Sj80QeD9dP6GJGdhSrwq/C02e/fU7x/37D/irn/0n&#10;jBMcTmdIuW4GzrLcK66JdaOaVxJu+3F89fo1v/rlL/n2m8cdyKJTZyOAUVwPLt1sHndvHLcxsGz8&#10;93ROxeCt7puD8zaev0G514+z68Gg8fG8YlYHU7GW5WrFp59/waKuuHXrtkcGdMpl1mqM8c17pnXk&#10;hWIyKTDWUrWKolRYcr598oTLi4uu2c+PuQSQCicFFsfN82vcuXmDg9zw7FtLVS09aFUIJkWONpbG&#10;OFarCpkXNKsV/+e//j947+4d7r5zm8OjQwSC5WLFwbRldlB2qmuG89MTZtOSLINvnz/ll7/4Oatq&#10;zoNvnvF6UdMgcEJ0IFKvlG4tTDuA/2q57BSfZeITVA/MjZ+dMa5TbWlZNz+5LcWgGEQVz/N0LaR+&#10;3xjTqTt3jbbd8wyzoAdAOoE1FiF9A/7N82v89A//iBvn15kvV+RZ3q0haNoajMY4OhCHw+qGrF3x&#10;e9/9kB989C6qWXRNlJaVtGgExmpa03LRqfVUqxq0f05OG/I8w1qBbgW5UgjhAZSrVUNdNyznC16/&#10;fsXrV8+5efsWN9951wODhcIaQ1VXvHj5gsePn7CoKj76vR9xfPMWV7VGG2iF8ivQT9itdTC2rw0B&#10;1YYUTnYRmYwpdI+Bp1IgRa/krT0phu1U6cL+GvbbrQZK0qY2iTF6A9hgnWcFCPPZ/86r8Q0pCgZQ&#10;rTVmQ07NJfcVFPW2gK9sK8mv9zqJtq1vyoVezT2AQII6oN+/vXJvXdedb/YqfdoYdKsx1qKUpGla&#10;tG5pteH58+dUq6Yjm/DjkWW5b2oGDKaPKawNYONYCd5ukNqEvw3to7HqtlIZeZ4xmUw4Ozvl5q0b&#10;vHz5nPl8jpD5BnFNlmVI4cklcAKRZ6AkBocqcqgV4JWejAnN+rJrPlwrWMaxg3JEqt4BeDRO4ABE&#10;BC2gMsWtmzc5v36dw4NDHLCqayaTCUVR9KDqdRwSE/asQfFtqzG6xbStV1lrax5/85DVYs5qucAY&#10;S1b6fXkMzJeqUKVxzxgx1NA+mu6RaRPuGAhvqCl0KAYCKMuyj+eapiHLMqbTKUpJlPIAk3JSoFuv&#10;FuhJQBS61UhAqYwyz9FNi24NpgOP9fu5cx40AQnRzxrIQ3R9eZ7RNO3g9Yb1GJTmt443kuOMqbDG&#10;arCxf/L/juag8w3KUipk4QkTdNsipZ8zgXwoU54IJSbaiJtrYwBg77cGYr/0OY+Rn20Tqm3GSCn4&#10;OuAgRQfGtLjhXNjhfY61KJGhnOOgnPLtxRwhMvIswwmLMbUHWRlH3TS9Wnm4Xr/+SrSG8/NzMpVh&#10;Gn9sje6f11CelgJxhnLhFEgX59TpOIXjDCnexus1zqVToGCas6ZjlxIqhGcZ5yop8UWYf+Ec8bnC&#10;72OyujjfCvOpbdutpvret3bHCNcRqxoPPftwnbsU5X6b+sr4d9cKvf561Jtzix1EF7t+N0pkt74C&#10;pBuuLcSkcyI+VgpA71xeUM7u15qQO+sfvZ/o7zOovXpQEzb159HpBkAQQ3WdofEYU7pLY/ztAXNh&#10;YHpQXbhnr0i6VqDcpcyX+uBUJXkX0ZMQHjC0oxQ0CKoeqsm9ae/dBRQaBsq7Xik9nt9x/rQ1Lt28&#10;cQkgVu4iFOzqRDYoO8cAzG7y9Yrtsb8K1ylGFCCtQ2sfWzoE5WSCEgpjNDLzsU8ghwnEeK1uEFJQ&#10;TkquXs9BWJwzvSp1lmdI4UbAKcOxSUoOmNbsUuKOdK8IxIGxCnlMJCkEPH/+jIvLC+bzOVm0d8Q1&#10;iVjp0p93NynoGFnjmLL98DqQ3fi50TgvzpHivXAoZkqVNseULHfVf2PQeVCAB6jrupuK2dbz3UXO&#10;Eu9nQSU9ALLDnhWeYXzvcf0nBcCnPmvoWozRaO0oi4JH9x5xfnTGteMjbt68SdV8Q2sM2rrBOea6&#10;OFAItRWvtW3LfD5H5QqsZTo94Nq1c+YXc6p6tY4vpI9/TKdGuqsmuuVfhvL7tHZKVytB4LHRXQzZ&#10;gd/X62mc7HXrebnNmN1ay2I+79dZLnKk9H7B15I8MaTRhlVde0C2tchqxcnJCbdunPP8lc+F2qbF&#10;qo5EwNqteHUymfhapNY0TdvHQlmWd2DKAq3XcyaQV/j1brZqljGhZ6gnCCmpmxb96oK6qWi05vr1&#10;G2RKIfCgYuF8LcICznjgdiYlWHDd2gjXEGq3uISMd2BP2vTpRH7d9bGAiPaWrfc1zm0Q9PWxY+Kj&#10;xlR4d70rSP1ZlmfoxudBbdOCEGRlQTW/ZFHVXLO+FpJPSurViqvnzzFNQ1MtePLsJZcXr5nOSmbT&#10;Y4q8IFPS55lCIDNPsIIxHXhf0VjdKcQXnL37LrPTY54/ecSnj59wtZjzwa2bfPzhHe7efoejg0Oq&#10;tuHZyxecHB1RTKa8e36N0+MTTr9+yGf3H1JZi1CKcpKjlAfqz8qSo9mM08MjjqdTylyRK0WZ55RF&#10;6deK86BeKRyZlDi65yMlBtPF3x0pX8itrENbi3FwuVhxMV9wNV9y/9FDLr95RGlbzo9mzGuNUBl5&#10;MUW3FuEcMlMoqTDWgPbAYmP9vM4E5MKRSTBO+Dq2L2L3+5rqyJ6MNZ6sL1Mb+bZLchwXxShh31vn&#10;8G6wJu/XTbxnqoiUyJOoSekJIwg/W7eOV/pgWXoAvDMYo7HOMsnLrlamO5IPf8xARiUQtE3jiUcL&#10;0df8JpMJx8dHG76Q1Md2LE3ORTQkHXGjM45CSA4nE/7HP/3nfPfdO0wFHM4mLFdXXL58jtQtL169&#10;4unLFzx49pLi+IzD01Punp/hnOXbBw/4wcfvc+faKefHR1xdXFA1K4wztE0DaIwTvLpa8O9//l94&#10;3RhPXAksjePTrx7y7q3rHBQlZTlFzUpwBmcMTdN4EpFpwY+//x3+3c//DuukJwcSGtH5dCGFJ9+I&#10;aq9pDJ0Sr43tP0PxdKjrxPltIN70pMOaxWLO82fPuPveexwdHHFlLdX8CqWyLiZ1lGVJ2xFLyihe&#10;UVlGURSUbcn9+/f5xa9+xX//3/0LiizDVG6DaGwjh2dbaT2NZ4b8WkrMORYDpXtkyOU31dtFRPZo&#10;EwX6TRLadV1iM09M44Ihv5ySzw/VFIdqFem73bRONUR+HhMzxe9bhz67nT+tI5choqq32X/S/G3s&#10;PfoQWWQcxGw+j3GCtrH3l+n4B4LynlTXbhP5pDHv3va2t73tbW9729ve9ra3ve1tb3vbtj0Afm97&#10;29ve9ra3ve1tb3vb295+R9ul8pyCZMNnUqXr9UtWFzVMbqoThs8NqfnFDX9DzXapYlCwXWrpqepu&#10;3PyZgq1j4MewUiUbjTHhEvwLXq8GFe6/G9X+Z/+3TWD72Mv89EV8qkb3Ns9wDfodVxNMjxk3io8r&#10;eqWNIDJ63gyqj202o6+bMlIW/piRPgZJ9HOsbxzaVNGIGxDeBpwQN4qE76bzAzZVssZUt2NQYNp0&#10;t0sBPlaVXq+j3Yo4b1Z9F73iSPz84+sMIJH0eoYaHobWVQoUGAINjCkTpEplEK+fTZWA6JYi5eH4&#10;WIKnT1/wF3/5lxjrmE5nZFneK7M6JLZXlxK9oo9vKvOQ2ouLCz77/HMePnzYqSh5cJpUAmva9Xzt&#10;mqaUkhhtehUZATuVF9ZjF91M8lzjGw2Ax3QKj5GKxOO39pEg5TDY0Kun+AY3XTdcvr6kLAvKYsLR&#10;yQmzSYkD6qbFIVFSYZVEqQyZZWhdI5U//jePHnL//j2/FgGE3CAz0VaTS8nJwYTjaY6zhtlswvNn&#10;L7AuNHk7MpVxOFVIajSCB/e+BGt49PUX/N3JEbdu3+L0+i2KqeMie0XVNDz69jHTMuP2nfewtuX4&#10;5ISPvvNdPv3qPr/8/L8wry3Gw+zBQZZ51XmHV99z1vWqQkVZepUhPIgWJ7tmxU3gZgClW+d61aQ1&#10;uUp4xqJThzfbgJ4UlDzQXCSlH3OvUCYxzmC06aaN6Jvq/Bh7oO3J0QlixbYTAAAgAElEQVS//+M/&#10;4O5779M2LVop0BqnFFYbdGuwJlIKNgbRNvzhD7/HT3/4CbJdUKgCa32TXt0uaIXFmIa6qnj9/JJX&#10;L+Zgoa1alldz6mXlmySznIODY4zRNNUSbQx11VLXNbppaeolwmo++uT7lOUM26lE5UWBNpqXL55z&#10;OX/NyfVzTm5c5/nVgtqCzAqEUiC8QhFR83NYRZv7Sez7hpXad+2DY81za5+2BpsFBUnXr9m1evAa&#10;6BMRddhtoOHG+fB7kOpIF2wHksEJPCTTdcro9GqWYSA2wITORGrwa0B8ULT0okpuE2hL8AfdXI2a&#10;YHvIbrfPGm16pfHQzOjP7xWsrLZY13pSGukVtwKRkVIZTV2zqpdr4HvjdeNao3vQ7HJZU1UVTas7&#10;dS/pAfVIyslk47mux3AzlkjJArII+LprX62qqgcwSCX7xuCDw0OePXvGy5cvUVkOqA5Q363DPPPN&#10;2brFdUCLMIeapqVpGw/obz2Qf63C5YEGQvpnaqN5p2TWA+D9d9bxkZ/vneZurHwnBa3WKJVxdnaN&#10;a+fXOTo6RhV5D4LYnPt+zkrp/69U1ilYeQVFOh/YWts3tz978oTXr15S1TV103gwmFK90m1KwBCf&#10;M4BOUyBWeHbGGMRIrJaCTcKx4zxhKA6J/W0ct6R+IKi7edC2Is8z6qYBB7mUCOE4Pj5gOr1G03hF&#10;yevXT1ktV1RVxcnxNQ6mM45PjpnMZsznS6yDVhvflC7ia1yrJaexUAwwjgFvMgKSqASYZq315BEd&#10;EC7EUTEJ0ph69RgRU/psNhrFO8lPozVSyZ74JuQCZVmu45xO6d5o41Wdrb8v2YFaAkBaRuqZNtk3&#10;45wsfoZ9/mZttFY0s9mU6XSK0S1V02CMRogIAB+rPnbKwEQgACJAb1AoxTkvqOYdLNNpwfHkgGbV&#10;IIXCOkvb1jirKYoJQiiqbv6EvSA0ukupUJng4OAAJSQaT7e0TXfEaMyXzpuxpv0UFBh/dohEIF1j&#10;IVcIz2mMlC6euzFwMc/zUbKKIbBZSsiWEsENAfzicwYCrXTepuePr7tt28G8LfwuHqc35d+7bJu8&#10;xG7krKlC39j5nLPrOMjtBiak4P2tz4ixLHKc/G+cUE/0xDxDSm+/zRgNxcfh/2qElGC7ViMG59pY&#10;HDA0r2KLwSDpWKzzru25EuZQSiSZrtdYXTAmfXircWNNRvA2JItDYzJKijDga3bNz6H15uOdUMtx&#10;G3Wxsbk5BEAdJ+JkZ81ljJAnBTSlcfr6Xvw1ZypDIjyxgfD1BeE8EM1E91NVFUcHM8qiwBhN2zYg&#10;XKdmaZGCtwZfDuX+AMvlkjzP/T6ilFcOjfbIuHYW+9A4foiP2bYeTDtfLPzfimIrXxkau3QfGQLz&#10;DBFODdWPNvNtsQVKS78/5l935XZpPTnsbzH5Z8gD3mafHapnDQHoh+pm6T6agpvCfpuquQ/lQfEe&#10;mBL+jNWoNvdcS1lMePzoEYvvfcLp2RmZKsAtaJt2ELAfxm4ozsyyjE6sFyUks9mMo6MTZrMZVV1t&#10;RDrO2T4OGyPiHSNYSH3u2LuJkIv2xALWojaAeuPkrbv2jKZpsFZhaPt4x4+/7IjbXPQsBY0xSOFV&#10;tREWgeb6tROWqyXLVYUoBHXdbuRKcZ16Op2itUZ3pCdxnTaO28Pzj8mxAulaIISLgbFSCFRRRARX&#10;PrZeVTVf3bvHq4srrp+fc3ZyhMokufDBveyBgBptvQq8jGrnnvjNdOvLq1rT13O35+SWr4mqphtk&#10;OxtrkU1V503E5FqdOXkzs/GZN8Rs2+umA/oJhXUgs5zp7ACpZjyvl8yrFeXhAec3byKF5emqosxz&#10;ZF1x4+yQZVXTNjVN03I1ryjykmk5ZTadMZ0WKGF9fBfyFNmpKCtJLTz5YT6d8d53vsvNd97hy1//&#10;mleffsHLixfUq5YP3n+P49NjjLUsmwqkpDCWwsB3bp0zyxSPX73i4OSU82unlEXO4XTC0WwCukV1&#10;e4XwE8urTNsG6wTKtUjpyJWiyCTGGhptaGqNbmtwjjzLCOrPUiqcAFXmIDOOi5y7N64hpOT3v/Mh&#10;f/JHf8D9x0/4xW8+5W++/IovHz6halYomaEE2HqFVArpBBPpCW3D3BNSUkymlAgWdc2i0Z6oQeUY&#10;a7AdYF46i5IC4/w7AK+eLrpcdPMZBxV159Y+eO1nQCnZz6IQ1wTC0gD8d8Z6UhSxJmAU0RwvOjJG&#10;E3yDW8/MUOfL84yiyCgnOcYYcq06wlYI4Nt1zi87ZWlHUeQ4599TTCbleBwV9hBjfAoc+1JnUNr7&#10;yt//wff44+99n4lxHE+PaJuGly+e0CwvaZdLHn/7jKfzBU9ezXl+7xlXreFf/U//AwcKfv97H3L3&#10;+imH5YR6seTqas6qWnb32OKcoBU5P/v0U37z5AWNFL5mKjzE/9m85hd/+wVnx8fMZlMmZU4mvT+8&#10;uroEJ1BZznt3bnL31jW+ePzKk4dIh0KO1nyGah5jecfGXrCDAD7sOxvvI6P34N88esjNGzf48KOP&#10;mEwmrKpVf9y21QixTaYrhL/X1WrV5X6OP/uzP+M7n3zEh3ff9e+0tPOEGS7OlTyxHyPvYwOpw1A+&#10;EGrZu3KptG409A41vHMKoG9fA3EbQPAh4iOv/j5M+JjWA4fykDVpo0vA+JvxWUqAHt9HWutIY8q4&#10;vhmTDQ6RjY+/F9yMeeNrjGO3LSKcAZLCMUX7oWcT12TT+0zj5bH1MPa3EHvG1xznIem75bGcbm97&#10;29ve9ra3ve1tb3vb2972trd/yLYHwO9tb3vb2972tre97W1ve9vbfwV7E1h6qGlxCKDbfYPwgjsF&#10;GscNhvH5UubwVPl6TPk1/nmoKfFNoPlwziHG9HWDuulAkWtQ3PrlctLMF7G9bzZqM6gQPDbW6b29&#10;CVS9+W//DEKjwS5VozGFsbHfbd6T3AJuxyD8lGggFq4bY6YPPWx+LD15wJpbITTt0avixGqScXPC&#10;rjEansdvBgSNNTakaglD95eunwBW9+cVeFg2G2shXZvp8eO5u1bDDQqdcmNeD6ktvmnepesgbRZN&#10;G5rHAATp+KdjNQTI6R+0dB3y1AOJrGlZLJf8xV/9jKv5itnBMa22aN0ymRSIDmxknetAgaprJvVN&#10;Uc45losV9x7c597XX6GrZadkJXDOg6CF69RpncVZ06u+g/WqNnatHJOuIWvXTXIBzCal6oHzw83T&#10;XYMjYnDexA3k4efQIBt8a0ocEs8j39AqOgUZh7OWtloxf3XBxWTKwazEFgqDQFhBZryKl8SyqBzL&#10;WqCtYVUt+eqrr/jNr3+NaZq+WVYKAUp5pR+jkc5RZpLjWck0l1y+XjEpJ0hVoLUFldO2FcYKsHQK&#10;apa20gjnsHXD6nLOZV5QZBNMa1itluSTKXmec/3jDyhywURnNFpyfn6TP/ijf8T95xd8ce8RNJZc&#10;ZB2gmJ6wIFb2DSq82nQNikKiTaewbS1ZFpRcBNZ1TcVhDXWg+LB212p422s/ntexumnayOU/7xvK&#10;tbU45EYzmcp8A6Q1miwvOTo84jsff8Lv//gnKJnhnCGTqlO6tzhjMZ0qt3UGJUBYw/XTI3764x9y&#10;UoAsNUrmPHr0gG+/eYC1S6rlFdZCXpY8ePSMv/v1VzSrBm001li8RI8H7TZae5C+U2hraU3j14jK&#10;mUymHE8yTm+8g3WePAKsV05UkourC1qjQUrmjcZmOdJahLA92cDaTwzFJ2Jj33BOvHEPHYtvUp+b&#10;Kr6t/+TWKp9sXkZohvX7rW9dDv8fUp1HgDYdOLSfg2JDOdNai5Dj19bvxUJ4uLxLVD2t91eRXl4E&#10;ePdg5745dwgkSwBlq57oJ94TZXevrls34TqNXSv4WuPVq7LM+yfdtGTCq8TXVUPdNFRVQ6M7chJj&#10;kcIDMLNOrSsQS6TrJo49pNxUZRRCYLFbMerwulsDDRygrUZqycXVFZeXl9RNixCqP0dQsy1Kr8iX&#10;YTE4rKUH9K8WS6pqhcCDc9dNnmKtaCslTkjoiAqM60DGzh9fyri50e8/MeAr7PF13SCs5Pj4hNNr&#10;Nzg+O+fw6ISqrWiMpsjyHowQ77ch5pFCorr9RAqBs4Zq5QHeR0dHVFXFi+cvWC09QYHKC2QHmu9W&#10;RQ8kGGr0jAmN0r0pgONDw30619d7qBwFjMaWNoMOkW2lACRjNSqTICx5pjg8PERIhcShpKDMM06P&#10;T3j1+gLn4PT0lBvXr/P1vS85OTnF2haVSU5ODlksFgip0J3q3VqFvLuuSJE2jZ369R3ypg5gJCJg&#10;ZHrf/Xh2pAWmIy1gID5LxyO1VEE2Vt8NsYftnldQzg3A9vD3npBHrI8ZiBb6a7BuSzUrzv9i4FKa&#10;z8XxeN4pTvl9vKXIM2bTCcv5vNufA1DRn9OvPdeTEPiT+/UZrCcQkB7cgRQ4bT2gC8fxwQGTsqSt&#10;NRKB1i2NNkiRkakcE47uPJkFeBIA3RpMblFFQVFmSOXHzkmB6Ei9gn9O4/8hpa8htd94fIaan8P9&#10;jYEB0lxmSJU6va50vsRg3rRxPQZiDuVKQ+s6VUCOY9xQKwg5YJh7saLuev2pjbkTfM9YTDAG9P1d&#10;GrWHABnpfrRb9VasCTSCFuQIsHlojacN7m7knmJAwhjQY+Mad+Spu+oUQ2P6JhB3Oo5DOe2uPHTo&#10;OymZyq46yK6aQprbpvNtd81me92P1RM2zuV462scqyfsmt9vAuLvIkkYq2ek63vjXAFn5DyR0zrM&#10;H2dsELy5jrZrvgUfsn090Xyx63EoyxJtDVmeeUC8sR3YvUU4gRSKSTGhLEsfvyjpQfC4fn9Ja5Bp&#10;fWjsOp1z5HlO0YHU07wirqmkdakxMpFQSxCdnxSA646Vd2C9OFZLfewQwHu71rV5nWldIwUVxSAa&#10;IXgjoUa6Fje/LzYUYNPzxZ8JYPhwr+kcToFKMblFURQ9eUyIX3Ypa6bHTglshggL3rRnxqD4t/Gr&#10;HoDXAopnr17y+Vdfce3mLc5v3OJicQ/rGpqm2djXw30HYPkQkEwbAxLyvEQCJ8ennJ2ds1wuqepV&#10;X7cKlC7yLck7Yv8/tGbTeCg8nxioRgR087GIHFX4jc/dP/t+z/MAV6Qi7z6rjaacTAHTAQA7Hy0F&#10;Ks+RnXq2NZq6WpFfP2dSlsyvFl5VXK1jmQBiD/FNyOHC2IW5GuZF+GwaY4kotkyJZYXodKQj0Pn6&#10;HgVCKl5fXjFfLJhfO+PG+TknRweojoxWijXgPt6LYkIiYwwyl11c7DaA67vqwuP14ygiijDvLnr7&#10;tAHmT9dM5NzVjj1iKP7bIGSWXf3DOQ6PDtG2xXWA7+OzM27evk2uBMfHJ7x69ZJZdUJlNFdVRW0z&#10;FkuNcB4I7IxEtxZtSsqJV32WSuKsQVjb1VqsXy9KkRclTjiymeB7f/iHPHv0mOdXF/z8N1/y4vUV&#10;d9+7zfXr1yjzDIxDqwxhHaY13D495J13blEeHJILD2Sf5ooMx1W18IR+uScMc8aTaFrXAcitRuKo&#10;bKfCrbUnAvDZu5+njezrcWHosjxH5TnGwrWjc6azKZOi4Oz4kPdv3+SnP/4B3zx/wa8/+5q/+Nlf&#10;8/X9e1htkLni5OiEw8MjDg+PuH37DifHx/36X8znXFxc8vTlC+49esSLF54otbYOKxUWr/puEJ50&#10;zK7zVxeRVaZ5jpRqNF5fc6XFeVWOUtF7TNNSTiYURcFytSTPcl93b1sPkseR5wpBBKLvCB9l9z4i&#10;69S/w37k9ySzAeCN62Dh80op6toTSg69pwo1PxexQoT14vN5yAScHk75k5/+PqelJHMtCsHF6ytW&#10;iyWmaamXNVeLhm9eXvFqWfPhJx9y9/Y5v/nFXzORjj/84UecHU5YzSuePn7GvKpAOZQSvg5fHPHl&#10;o5f8x19+Ro3EIDyBb0Q+ev/pS77+5iknRzPKXDHJJLpt0HWNkpKsyDk5OuKHH93l/uMXaDwpI9KT&#10;FY0Ru6fvNFP/sxWHDQCJ0/eF8R4c19gAqsUVX37xGZNpye3bd5hMJlRVFc07TZ7n3V4c9iBfAwx7&#10;l3WG1xev+Q//4T9y5+b/TFHOcFmL1i0OM0go596Qj26TNw/73bHcK67LhX0pfq81lMt7ctNtcqBw&#10;7vi98a79YYzkPiaPieOBeO8cqvkPgf6H5kxMPhsTd78p1xrLveJ7jeP2sO7T5zVGNDcUJ74pnxwm&#10;tNt+tzlEIpi+vw0x61jtYPM9qR28j78vyeDe9ra3ve1tb3vb2972tre97W1v/63YHgC/t73tbW97&#10;29ve9ra3ve1tb7+jva161Nv8LljagB2/1I4b+9IXounvwrHi/6cvjscatZVSSUPB5gvYuCkuVUuK&#10;X856RRez2UQ3cM/BUnCCP59XSoFNhvnQJJkqN8XHCdf/phfy6UvtoZfcMaghVZd/GyWlIZKBoetK&#10;metThajtl+SbqqZvo+i1S+FzTKEpfT5ZB6JJ59uu+ZX+fQjQkY7H0HwJIPg3qRS7ETBTuibWAMf1&#10;8cNn0jk51JwfN/WkzSxjSlgpycHQ/Ewbnoee71ATrZC+QdY3AkmcgMWq4ue//BUPHz0mK6ZeBabM&#10;I7XmzWfUNE2nhuzVTupW8/D+fb787DNWV1dgrW807FVc1k3F1tkNIoEhNeH0GYSmldAIMua3YjWO&#10;9P7jeZ1+J7637XkzTEzSK6wmQPrlcsnTp9+SlTnXb9ygnM4oMq9cVzuL1YLLy0u01sxXCx4+uM9X&#10;X31FW9f9cVIVCa013Z1QFF59fVXXNE2DUhJdNV1zrMJZh8HipAfCi06ZsjEGUdcsFnNm9ZK7n3zE&#10;333+BXfefY/r168xmx1inaCczMhbw2wi+b0f/Qircv6X/+1f8/W9R2jngajCWq9YLkUHlths3nbY&#10;tUqVCh2BgrYD4gqpvHK6AKsbwINFx5Qlx8BMQ89raE6t19MmAC00RFtrmc1m3Ll5i3/6j/4xJ0fH&#10;tLqh1QbXARCtMWDX6zXDg4EzCT/4+EMOpyWri2dMC8GqWTG/uPRNrXXDq9cXXF4uuJw3fP7lExZL&#10;QV7OyDJJNlEYJ0AqlJJMlMRqh3MSoQRlWfTXPJuUzKRFHRxT1RVNXaG1Znp44MHOQlJbx+HBEdqB&#10;UBKvey5GVZL9+A7tUZsKcmOAzzHlyyHyjrWfNBizrRaT+rH03PHz2j5mp9QeqRCOqScO+fx0nsX+&#10;I/7Zq5TRN+z2je9K+TnSN8ADCTDZWRsRPfRiyBsN9tZa2lb3oG3rL8w37VnX+U9o2hopPYGDMxYn&#10;JFVTsaoalqsVzgka7ZW5JpMJWQ80FxuN/amCY4ilYlBOvN+l45U274XmwtBk7P1Xy8nJKbPZjPl8&#10;jnOOoii7pmHZE0wYY1gul52CpAe9tG1N27ZorVmtlujWK3aF57uhNJmpqNFRbezJsQLkem7EQOFN&#10;gKnTloPZAefn17lz+w43b90myxSVqT0BAXoAVCTI87wjD/KEKnnu1caaWlNXFWWumF+84quvvuDy&#10;9SXG2H680z1uSJU39XMxCCuOG4YUgYZiiV2x4BhgZQjENHQea70S5dnZNaTKfVO5NTRNzatXr8ny&#10;nLppUbnk6OiI82tnPH32hKvlFU2z4tY736dtWx4//oZnz55SVVV/nizLeuDbrhxnyC8FIos0JpPS&#10;70OiA8n4ueWJeuL8akz5fYzEaFcOGDc5p9cYnmeWZR4YnyhbxUAcIcUGIUwKro5jn7FcJgBvPZGN&#10;B6lnWcbx8TEvnr/wipxKkude2dJYr3RnrNlS1orXUriW3jfkOUaEteOQeQYq8/GBUr0SoXBe5Qx8&#10;PCm7KCis4xhslOcKXAM0XYO73Akkja83bo4eynXi3C4G06VqqUMA6bGm6hg4OAR4HFIli8c1nncp&#10;+Cq9h5SMLt2v0/GM1+9QnjK2b6eq2ylQf6jB+3epr2zex2buvq0WvHmPm+qnwVdtAn/HyP/SXC8G&#10;ADgGajgMqK4OxDpbRGVvcd9jvje91hhgMJbPjxH3je0dY8rLu2xMDS/9jB1Yq2+qXwyRtIzVYMZ8&#10;dA8ORozWDcZUxIdiybf5/VjNZyjvHAKG7ALlimgS2gA4D6BKMfKcBW9Va3nTHBzL27IsI1MKZ71/&#10;FwjyLEOieqIngUO3LVJIiqL0RGXOMSkmFHlJ09YIB03Tks+yrVrLLtXIobUU/ERd1z1INvjGNB4L&#10;se3QHpuCW+K9Ikty3CFFzaGaTuzj8zwfVEAfmiNDa2Fd0zSjPi1WXR0jnUzrN3EuET/3oAa/K/bc&#10;RTQSrjkQ96SfGaqb7gI1KaX6+H9s/YXxDjFmyJXWytvb+1kKIJNSghIYZ/n0iy+58/5HfPzxx7z3&#10;/l2+/PJePy7bhKZii9xqIxYRHlzeNi1ZlnPjxk0WizlPnzUbdd+xfWxozIeIeIZq2cP7kcEYi3UG&#10;h8WhQOQomfu13Sk2SykpipzVqtqKF+J9MpC0hrmT57knOwq1pa6264RDSYnqlNOtdWAdVd3y/NkL&#10;nHXMplMQguWq7sHjMdllHNf5upXofw7Avnj+xQqv8d4fz/90nodYSHY5nnBgjSezqhvNs2cvqFYr&#10;VudnXDs7pcyLnhTSOovWhkmWoSOAfnDRnozRIqN1GGpcQ1vrrj1x8/mLjcglqA6vCRHD2tycn+sT&#10;iZEAxg2CQdN1bJ1FZRnldIpo4ODgENNUTGcH5EVJLuH8+nWu37zB8xfPaYxmvlxxsbKcnU2wFpaL&#10;irpucS4ACS3zZUXTtghnOT48YFoUSDoKVieRFgzWE9I5wa337mKXN6levuDegyfU1QrdNNy+eQNn&#10;JXKWM8kVR5OSbDrl8PwcqXKaVUs1n3NlWkzb8PL5U+aLK4pJwaQsOmVxgcwKZFb4GpA21HVFXVVU&#10;TUvdGoSSqDKnLCf+uXf5kMMTPZr5ila3TKczZF6QlSVWOLI8Q0pHkZdM79zi3RvX+cl3PuDzLz9n&#10;Np1yMJ1S5iWHRyeU5YTpbILs/JY2hrauaeqaq+WKi6sFl5cLHj19zt9+9iW/+eorvn1xgXY+7zKB&#10;bENJcBbcOheN8z+ZZX3+Fvs2T3YqsVZjbZTfdIS5gWhXCkFRFpweH3F6dsqr1y89eaJ1XF1dYrSh&#10;1S1YA3RK9YB1nhATKajruvcjWZZxcnKClJLlcoExeqOWYIzd8Iur1YpPP/2UR48e7Xw/Gu/lxhiK&#10;zO/XSoJyln/+j3/C7310i9xVTMoJFxevef3yJVo31I3m6asLHj19wUprfvD9Dzk/PWYiDddPT7l5&#10;7ZRb5+fUyyWP7j+kqlqcUriOYLEoZ7xYNPy//+mXXLQOKyTCgZAK4QwIiXOWeWN58OQpd2+fc/va&#10;CRqH1m1XV6ywTnN0csJ37t7m3ynJ0jg/1mKTkHysXhvnlG/a54nqAvE7laH3mut3vhaMwTnLs6ff&#10;8uTxOTdv3GI6nfY1Ih8nyT6e24xnumMqRUaGdoZf/83f8sc//Snf/+53cK2ibZv+s752KEOq6Ou4&#10;G2QJIiLUZLBe/ibysKEcalfekr6v7wlLtmoRYuOZjZHCDdXxYlKpuF4xVB94m3rj9n3KDWL7jh6W&#10;MHWGSObfZgzj9/dDBEdj7xDSPoI0dgokA/H+6OdumBmhHrsmpk9rTmkNIq0dDllcHxQbe/1mbWYX&#10;Adje9ra3ve1tb3vb2972tre97W1v/5BtD4Df2972tre97W1ve9vb3va2t9/RdjUVw3Zz2ZBaXzjO&#10;WgU3bnDabAJMgZihkaRt276pK/w9vr5UccclIItgccPXWCMueOBT+EzcPBoD4UNjQVCJcX3DlNh4&#10;wRwDPLqWr7UyGtI3m0vf6med80rHnVqjkjKWNdlQU0zHYaiRMX2hv6mOKkZfzI81eI8pyg29/B4j&#10;QgjKkMHWz3kTcNgraW80oknWCrrbFp8zZvsfU1+Pvtkf11+bxZhxNdG46TIe53Sc0mvapWCzCRyx&#10;vZLIUHPp0BpIj7e+dyLQgB1ULkpB77sUFYZAKGnD81gDzBBQ4k3gtuHmb9/IkSnffFu3DY+ePOFX&#10;f/O3yKz0zUFSkWW5X7POIXBe0bYDgYVGUGsMuml59u23/PoXP+fi1SuwpldRTOd9/DyGwDtD4I7g&#10;H6TcJE4YA3D4cQnNPJ2nkKJ/nvFYpr4yVYHZJG/Y9MXOGQJoMl4nxhhevnxF3TZUVcX5jZtMyhKM&#10;H0NrNJdXV1xdXfHt02+5vHzdKdUMK+uuxwQypSjLktYYtPWNxwio6iWttjinEDIDa1EInAVhLKYj&#10;JLDOYQT8+Cc/5uz6Nf7TL/+ab58+5uBwxuTqCGthdnjM4eExzesLppngJz/8EdWq5n/93/813zx9&#10;jrOgpPJ9hr0iiQf1yk653pGjncXhiU601mAtTkqs6Py4dGire8UrEYE4x0gGUuKEIVVWrxZO0kAf&#10;Gs3ZUAGxXadSUZZMJhP+9J//Ke/cvI3pGpusWKuohca3cEwlHU63nE5z3r99jjItmYS2bXn27VOE&#10;dUigqWuWleHlvOblpeH4ne9x++Q2p+fXaZsV9WpJrXWnHOSJBcqiJFM5Tdv6Jj0lPQCkqTiY5ZAp&#10;tNFU9cqr5bqWqmkxSGonUdMZdXfNxus1vWXU4n6r2Cb1cUN76aDqV1DtHtl/xsDpQ8C72P9aa0Fu&#10;+79dKqBDjWdDQP/NY8RgIeFB6lGTWuqj1kDwTnnGRTGe9Pu0cGCcxToL0u/huu2ULp2fV7ppAUde&#10;SLRuQRqatqWpWtqmoWq0B8ka3wSd5QKlcjKV+zU2osY05HMDWGdM/Sf2m0FdLwUFBuDA8dkp165d&#10;64En67Ur+z02ACXquu6OkWFMy2rlSR7aqsZ0IJgQ026QhXRr2u/XilQpaRfhzFpZqWtodDAtJpye&#10;nHLj+g2OT09QedYB8Q1CClar1VYDY1EU5HnezZcIOGFb6rpiUuacHB3w7NsFq/kl1pr+cym4dSym&#10;SMHRY/FBCgIaan5NQUzxOYfAN2mckios9Q3keGVway1NoylLgwy5g0kAACAASURBVHRwcDDj8OAE&#10;YwxffPEFKis5PplRTCa0uuXgcMYnH3/E4dkRN25cZ7lY8PO//msePnzI82fPaJqW2Wy2odLYA26j&#10;GGuXilg8N8XA3A/AlwA062OdCEQaj0McK6TnHiOLIuQr0VoL5/XrTkQEITFYV3oCGTw4RnQNt2Kd&#10;Mm0AkM2ATx7Lcfqfu32Szl94kh1F2zQdaEuxqhaD+dOQf073aa011q0JdLQxiDxDC2idpSx9DJpn&#10;BW3T4lynKirVliqxz2sz8jxjOslxtgHXen8qNmP2AGpKrzklV4lBUenekarahvkyltsPNT+Pxfhj&#10;6zBtzo6f5ZjK3tg+nYKgY58SgxSHlMnC71J1tjiOD3+PryUGxY8pgv99gPDbuc16EQyRVQzlC6li&#10;u0i2dp9HuD6fCOqoIZ7aerZdH/yWD3fD+fZQnWXoHody6F0EirvUxzd8OGL0HGMkbSkBw674cCgf&#10;HqtvjOXjQzHVbzMv3m7uiDfGgLu+P/Ysxtb/UL1h7BxDx3iT+vWuGsmbzif6IuPwdb5pPr7pOQdw&#10;nLOOTHkgvFd9tohMIpQnAutzXimpKk/2dfH6ikwVCCTC+X3Q4ePB1CcN+ew0px9bY7FSeHx/cexZ&#10;FMVWXjEEvu/3EWNgQD0+/D0QJaX51NB+kcZpY3NiqHa33q/s4HUHi+P/sX0tvf9NlVYG6yhxzhaP&#10;8VBMWg+QAg6R9rwNEVtQ1E7Hbsg/xntY+G6c32wBt5M9JRAnZVlOriRtq/n1L3/N8dEJ187PODo8&#10;5KojAhsiVhyKHwBUliGl6uI6SZaVHB2dcOvWbS5ev6aq9Tpul+PEWWF8tdaD9ZQ4XthFtLFNcqsA&#10;hbUGgeqfWzh+nhfUdbNBersxn6J5o4TsyOBasiKjrmtms9kmiY4QiH5vllgUdWu5WlQoKZmUJdqY&#10;vm4jupg/VW7u4xYh+zgoKD33SsF9/B8Au3YQdJget/+blCjhgdZOeooCg0G3DZevr1gtl8znC959&#10;5x0OZzPv14zP5wsbfIKvIQQQtGlassyro6ckO9YOkUFukxqu530KTveK3evnn/oisXH/f1+Q3VAN&#10;N+RenrRAUBQlry8vmC/mOAe5ysiLjKzIuabPMHcayiznbz6/x1XlqI1kWk5w1qG7dVstKy4urzyx&#10;hVKYuuVCOtqmYTqdcnR0SFuBNppi4vclJRX5pODOJx9w+/iAd25c4+b1czIhESpjUhZIZzC6pjWa&#10;10+fUWtD2zSYpqGtG9q6ojUtVvqcrlq1SAV127Cqa5ZVRVNrdKsxWiOkr9kIlZFPpxRC4KRGGofR&#10;HXlDntMYS9t6EtSr1YrHz54y/XrC+Y1zrp2dIxDUVcXV5Wuc05wUin/yo+8ym0wQQtJqw+zgmOnB&#10;jLqtaJoW4bxava1XFEJwOs3IdM6H19/jJ598wL/4wx/x5OUL/vrXf8Mvf/MFX91/zOvG0AAYuZGD&#10;btTSw8yLfOe69u8Qwvb19TwvMNogpCQrFLrVZBIy6UnOlHC8d/sW//Kf/RMmkylt0/DNo0c8fvKE&#10;i4sLnr94RlVVZIUnCqlb3fkmn8vaSLG6LMtuXXXPTMUgX4cQCiEU0+kBzjl//Ocvt2LSoXp9IKzU&#10;aARQoLh+dsCf/PgHnGeWrJs3y8UK3Syw1nAxn/P5owcYKfj4w7ucnk0opOG9O7f58N0PyIRitVrw&#10;2d997o9tHdo0GCTTomC1avnzX/yGr19cUQmFlMrXYfr8xvZ1h+evLng9X/Ly1WuOyhwpLYUSKAGZ&#10;BGFb3r1xjdPDGS8vKx9zCde9Z33zu6exmHHMV4zF9nENxjmHNt7v+nc6XuX966+/5r33P+CdO7eZ&#10;TCY0TbNBYuSByGKj/h/IPPLc79UXl5f81V/9jPfv3iXrwPHOmG4MlY+XOtbTMV83Vkv27yS3iVXH&#10;yPLSz6Yk4uvxjWMxl9RFVD8Px/btoX0qPfdQ7DwU94/Fp7sI06x1G+DydTy73ouGiATSHHSs7hH3&#10;VMRA/rHrGnpPvHns9RwK1w+bpNsB1B/ePe7K/2KV96F8O44nUpLMXXWCMaKDve1tb3vb2972tre9&#10;7W1ve9vb3v6h2h4Av7e97W1ve9vb3va2t73tbW//FcyDvMRbNawOKbjFIJTQ4B2/gN0EH4i+ocSD&#10;f81gQ1b4XgwGiX+fNrDvaiiNf+fvV24ADuLjD4MVx1Xz4ua7/oWudJ0yl+jVXkODjVckXDe6WT+o&#10;EDUwDgHbwvni86RN//7ledoIrsaVaJN7G2oc2NWkG58nGpVBYJ3tGiG2QIl49ee3Yc9P72EMSDUG&#10;4l4z4a/BB2kT75Cq7ph64hAQcmjMhsdURKr3w4CuoWOnczI0MaRA/VRBYKzhO1UAipsRh0Asqe1q&#10;jh/6XtzEOvQM+2M4P3eFEDgBFxdz/upn/5nFsuXo9HhNoCC9CqfDN6PG91MUBUopmrpiuVryxeef&#10;cfnqogO/O4Twyr4MXIOzxoO3RnxLum7C/NoQGNrhT7ebhVzvN2MigtCYG5ShYlWaMZKB9b0wqDy+&#10;Vva0XF1cspjPefDgIXmWe2C49epCTV1312LxMu3b/nzjPux6Jgc1Gw8a0CglsLZlPl+R51PKSUGu&#10;JFpblBBMytI3b3dqTTdu3eLu3XdwUnB8fMDjxw+ZTWcIVdC2Gm0F5XSGBGZlTmYs/+yP/gDhDP/X&#10;v/m33Hv4BKNbBBJrXQ/eA9M3BrugVGS6ZibnmJQ5h6enFJMJTVuxWi1YXC2JG2tTlZFA+jGkZBp8&#10;cGgwC+s+7LmDvsJ3Wa5JFzK/Rx0dHfGP//gf8cH77yOkRNcVbduC8iD9VBlPSg+9KBR88M4NjiYZ&#10;wjVkmeDli9dUyzmzQrFaWBarlsvKYYozjt49Q01OsWrGk1VNVdVkMgcRVE+8sk3bNlA3XrnHWlxj&#10;sVpTOsvhbAK2BQXGtCAcV/M5Dx895vV8hSgPyCYzVrX2jdFBjkRswgdT/x03daVqYrvAQWlTfQp+&#10;DPvCxt+6jtghMMIuoFzvc3ul9/A3268NZ4aJVYYa/OJ5FGKV9R4SyBTcBgFGGKNeKSpRXkljl2Cm&#10;a9xcHy+0BXslrfCsYgIIIRzatL36nJDgjGUxr2iNpm40q6rGtBYlldegEYq8VAglyYUnGfKqapsg&#10;x9jnxc8xjv/CeOd5Pvid8Pl4L4x9qDGGo6Mj3nv3XZq25fHjx73fXYNf1ms1z/P+u03T+PMJQSYk&#10;po997AZQJN2LQyxsjBvca1NFZ+dkT2rSqxAJmEymnJ+fMzuYYY2haSrmV1e0ukFJ2V9riHkEUHa+&#10;NlxTXVUIAW1bY0xLmedcXl7y/PkLpFBYqzfuY6gxdgjEFCtrDinjesUnNUoqMQSMHyIiip/pUJNr&#10;ul7j9W1t17QMNE3DbDbl+PCQ05MTGt3yox/9HnfeeY8H3zxiOp2ilGQ+v+Ls2im337uNMYa//Iu/&#10;ZLlYUtct1lmybszbtt0Armadanu41qDylhLbbORDSZzQ+yc2lbXHiHkC0CmOD1Pg1FBT8DoOcxv7&#10;fkruksYDW43JCRg8JieKLrLf74bUPIeuy7u/9e8uLy/QusHh/ZdSClvbnughnu9D/iAe8/Bz0zRY&#10;bZgUJY1uycoSIwWtdUwmpQfca4NudQdmyGma1it+KtWfwxiDNobzkxOmkwnWGKQQHiCGHFWvHZr/&#10;Y2rFu3LEse+N7ZebsYvcAAG+SRE7nSdjOWeav44poaVjEh9zCIAX5nvs/9P1E/8+VlIbUmUfAlf/&#10;Nrb9jORWniCEREqivTbOC9cAAhdi0P5voge/hz17c7xsT+ATCFxCXBKr7rHm+wG33Wg/BCbvnx9r&#10;QGB87jF18LE6ylg9qfcxjreqTQzVKrZiQwHW2TWpCw6JgLcEwwyp2QVyw/57AYDTjavj7wfA26UO&#10;n+C/R1WmSWZUmANd4IJwbybvG7NdNao3EeFtXFvIn+n4EMPAiQBKi+9grSbpBnLfdF4N1Si25mFH&#10;RijoyNFCviYsQtIpvjtP9uUEoiNqo1OFr6qK169erQmTMH2tT7deIdprL8ooX+lqpfj5uGt+9zWK&#10;cI/J38LvXXKMAIQHD5bt/Vs3R9c+gUECkiElypRUMfWrMRFVOo/TmtPQXNhcX2KQxPFN5BSpKutQ&#10;rjMUu6Tx9xDQJ94XY18VYo04vhmLyeJ/p+r0Y7HvkK8cqomHmCMFJQ35M2s1beMoCh+bvn75km+/&#10;ecztmzc4Oz1muVxQVQ1SKaToyFwRb4xDnLVg/WezTJLLKWdnJxyfHFE/W22QTY6psg6R844RwsX7&#10;dkrKEJy+8+LrWOtoW+3JigobgZjX+10MUAzxSQCZ+991dXpFl9M6jLMsFgsOZge+dont4m1JFsiv&#10;8EreCEHb1QCOj4+5uLxAd8RpzphB0HYA4BmrO9IF19eerLVk2SSa7wYp6YDwvs5ljCbPi/79i5Ri&#10;AzQfiPlCnmhtB+qUAqFyjG4wjeXp8xfUdcvNG9c5PjlGCEFR5AnBoOrPY22snGz72uQgYUrn2mxH&#10;UNar74YahFjHTmKjNjO2r7rxmMQNUymKkeOFmCrdR4wxaG3IsgJkxrNnL1gulxyVx2A0GQXXT045&#10;zAtuXrvGe7ff5cv73/D5g295dXGFygtmsxnGwtXlnKIj9SjyjLquePz4Gy4vX1OWBXfeucV7t25x&#10;NJtwMi05ns04OTjg5ukxt06OuX58wMnhATi4vLhiNjukqZYsry6ZX73yOWc2wUhorcFpTVtXVMsV&#10;2hi0tayqhvnlFfPFFU3b0NqWVV1jzXrApMoQUtFoS6M1FgdCIUQH/M9zyqIkLwvKskBlkqOjQ/JM&#10;sVwqmrbm4tUlzjqs0UzLnLNrRygp0LWmrVYslyssoNuW5eKK569fo1vNdDJhtVhQ1zWnx56obpor&#10;cmGxuuG0gMM713jv+j/ln/7kR/zNZ/f5N3/+l3z1+AUrZ9EILA7VkSlYZ9HWx2vCrffGvp4Vcvdu&#10;zuZZQduRgWbSq5dPJwXTSc77773HRx9+wMcffsjHH3zI8eERk7LsCHQcq8WcFy9fcu+bb3j8+DHP&#10;vn3O/YcPuPfgIavWYZzAGsOqWlHXFWVxTJ4poGA2mbIwxr+bwJPVCASmbdFty2q59GtdKppAyoLw&#10;hLb+CfVrDDz5SCYEwjl/fdYhreaPf/x9PrlzndK2KNUB8nWNsS1GG168fs308JAPb0wRuWKaSb7/&#10;3U/46O772Ebw9NvnfP31l5guBtLGUDWa1jpOjk74+uFT/svfPWCJJz5V1vtEl+VkUmJ13dWuJVXV&#10;sqwaWq1ppQOnkdOSTDpa3bJcLsiUpCgycM7n1tITdboozlnHmOzet0ZiyY3PdfGXSN4Phvnic2Xb&#10;+5AsU2htqRZzvvriM05PT8jynFZrT5rZtv17ltgv9n7L+We6qK6YTmf84le/5Hvf+y5/9Ac/oShK&#10;2rpCRu+IGFHUXpOjD+f8GySGg3kPG5+Nj2m6dyhDMVxctw+5b0w8n74LG8slxt4jxu9xh4iK4jgr&#10;jf93kRysY5zt6/DxFT0gPq1fpmTiQ++S0/jEWufrR8pu9FLEec/muLBFdt9FQxHAffO9x5qMYHjX&#10;G8rJh95b7iLkTeO3tL6ZvpP+bd79721ve9vb3va2t73tbW9729ve9vbfsu0B8Hvb2972tre97W1v&#10;e9vb3vb2O1tQNZBbIJwUbDlkm+opXqXAGI0QcqO5HAIoSScq5d5SlZ03MYgPAYrSz8YNlrGyXgou&#10;CE2i8TFjQHA43i51rI3GARs1GIdRtm4DkLpxzc5hk2bdFNQSfjd2zs3Pbo5j2tAKa/WoIZXO+H7H&#10;lEk3mr83mhhG1NR3ESpAD+jZUnLb0Tw9piA1plA61Hww9BI/njdjKom7mjXTf48BKIICfEpakM6t&#10;+NrHmrrjBpMxQFMKEBsCo+9SKBsax7cBN4ytlUFwQj/uGUrmvnmqbvjz/+8vePLsFdPDE7JsQlYo&#10;JpOyA4n5hstYkSHM96ZpuLy84qsvP+fhN9/grFfOFXLdaCmTe1BKoa3ZAv3EAKphYIJ44z2PqQUO&#10;KZjFvih+fmPzYpelDdLWWt8Y1/28WsxZhUZTB06swY7WhIYv0YNnhoC7slOeX65qlqsV1lqKskAq&#10;iTAGITTGNAhZkFnfcFxOJ6g8QxtNUzcsrq4Ah1QS5zQqyzg6nnH/QcW9+18zmR2iraPWjrsfHHHr&#10;1g0uL16hhEOS8ad//AdcOzrg//63/w+fffk1i0qDEGSZ6tVrwXQNyoIiz5BCUOSSH/7w+3z88Uec&#10;nl2jKEuEhKZp+eLLr/j3f/EfubpYoLXe2ifS+b+5NmW/v4YmpbXyFQP7Y9e8TqcE1jVfqizjB9/7&#10;Hj/4/vcRSlHrlrZr2rbGeGByAHB1QCjdarStOFCGG2dHCFNhW4nWDYvFBUUGbb1iuVjx+qpm5Q6w&#10;k2OqbMpy3mLlglVVkRc5QpVIqbEYnGkRyvUKvK32a0VrjTCGcqI4PZqQC4O1sFguODiYcnV5xaMn&#10;T1jWDeXJOVk+obp6SVEWHYDDdut4bA7Lfp2Jbp/d9KWC0CrdA2qc3WqIT5Vj47HfXlubczwG8+7y&#10;2T0YZd0r2DWD2619Ymj/TcF48dzZvKZtUpb4HM453wg64COCWuAmoYXbaFQLzez9Z+UaiGKMpm1a&#10;6BWTXdeEatF1w2JVUTUNxjmsExRZTp7lG8qKMqDuujiUneQ626rI8R6WAj3S73lldL3hTwNo5e7d&#10;uxwcHPDs3j201pycnPTxom9sdWtCirBHaI0xFt222K75VOsWa/WGgk+Is8J0iIEyQ8Q78ZxYg5c3&#10;G1V1q5lMJhyfnXBweICQjjyXZEpSr5Zo1ynIadMDQpVS5FlGJhX1qsIITVGUnvQAh1KCLJuwWiz5&#10;5tFDFosFjbE9eHJInTUFDwf/FWLuEHcPxWTr9cwGAcUuMPcQYGZIvSjeX3ftw4FUwnb/LoucsvBk&#10;Kcvlipu3bpNPSo6OjrmaX1EWBcYYnj59zLvv3eHZ0+dcvHqNc5KryzllOVnf14CC91gsnTbspgrf&#10;Q/FrHD8ENfih+x/Lk4YAwSnYLd2kpJS9sn0KKgavyNoGIE/UmDykut6DbpJYMVxzTFK17QsczjqE&#10;Ej3IpygKzs/PefHyVe9fwjWl8ekQKCwQ2xRFsSYlEv7fjWlRRUHrQDvH7OCQ9z/+hC/v3Uc3HcmD&#10;c540ya7vp64r6romLyccHx1T5AXOgJI5hpoAa94FSh/LO2MygZS0agigNhQ7xnNuSxFx4LvpcxyL&#10;P4OfTedr/Hzj/Sp+3rGv2EXgtYuoLgXDxbFzeo9De/dQfPv3USnb/k4ICNxAbOOSvMD0OY0UIgGw&#10;rOsJY75yyGLiOedspyYfcm0ZgePfTjk9zuNTxeGheRODPWN/P1R36J+jI9n/eKPaeXptG3lVVCWx&#10;YfyEQw48613N+UKswdK49VMNgL0+r1ynhm8c1zF7G+Dv0PPZytPjypTY/L9EjALId4GFxsZmDIQz&#10;eF90wPeejcH/19MvyWgsB8ZmaJ8dqzkMxpQ+6UX189SDHR3WA7mwOCk8QRs+brVWdOqdfj9ZVVUf&#10;Z7WsaI3uQK2Gopz5vNp6kF0P7ByIA9N4PibRIfw79bsRYU2c6zdNww9+8AOurq549OhRt0etgfRK&#10;Sg9WDvl7lvWK28aYHswefPMQqUkcf8fApnT9Dc2hsdreOnYWg/HSEHHPkC9J95nUr6f+Po5HhoDn&#10;6Wfjz+d5zsHBAU3TMJ/PN84/FF/FZHUpGecQGcxQ7XIoloprvW/yF0JKjGkRIkdYy2J+wZdffsa7&#10;773D2ckpl68vaKqatmmQhUQ4gVRygyiFjaoz3dqwHVBT4ISgUDlHR0ecnZ3y6tUrWt125FMSa9mY&#10;M31cEvmGodxgaG/eJgcN/kR2Mb4EJ9CtQWOg8+HhGbStxdopSqk+bgygd611D4AMxDJ+LXVjX1cI&#10;FG1dk+eeIElJz+DhQe8emB5IwZq2xaFojGZZVeRFhspkR1Sxdsxb8RIO6wwCuvGTZJnqAO/rWsia&#10;PEKgtUHKrHuvYYNIcB8f9/NOyK6OJ3DOPx8AKwVCFrTGH2dVtzz45gnXq5qTkyMypWjbNlKr/v/Z&#10;e7MnyZIrve/n7neJJfesqqyt926guwF0Y5kBhhwOx0gjRZkeSDPpSX+fTE+UKJqJi0iRlMwgDmYG&#10;HAIz0xh0Y+nuanTXkpVZucR2N3fXg98b4eFxb2SBwyfOPWZlFZkZceNeX44fP36+71uRb/h9obVt&#10;eA7dGZF0BJVK1bGYMTWhaTPfV/kJscztrC9gDVnfym/ajfxIo6y8tn51rrfCkTc0OU9/7RC2NQ7X&#10;xjIc7/Dg4WtMFzmTyYTDUUIsBdOiYH9nl6ODPQ7tLrcPjnj93j0+eH/GJ7/6lF9/8SUvrqZgBIfj&#10;lP3xbfI8p8hLEgF3Dw/YSyN0VXB7POD733qX470x4yRldzRkd+Rej9IYiaUqK6bTCWfPX5BlvwFd&#10;IUxFlWdoC5oZua5YVCVFtmAxnZDNMxbznMWiYFaWLLKMsqrQ1lDWc8ONMafKjlDIyKlSJ8MhIpIs&#10;Fgt0WWKqElsWRFjSOGJ3f5fXXn+Vo/0xB0fHJGmKMaBLjYpjhmnKwf4uhoosXzBdLJjPs5qkQXF1&#10;vXDtYUpGoxHWOpLFwXBAZQxlVTEcDtjdd4QDWbYgn1wjjObewS53v/8Bbz444d/+xx/zn372Cefz&#10;kgxH0mEFoNy4kgiENZiauFrU5BXNODRGo2vyM4kiiSPu3rnD22+/yTvvvMW9u7d5eP8ehwcHRNKB&#10;uQWOB1YKMLpkd7DPye0D3n77DXRZkU3nPD8/50c//jH/9t//Oy4nMzJjmM+n5MUekVIMhwOq6Yzh&#10;cOzILqwjCNDaEkcpwlrKfMFErwhfy6Jcxk6qIdASdea0zklXRcUojbFViSw0ibQ8PDnkm6/fYygK&#10;t+YbKIvM9ak1zGYLri6uURZMkZNGCfePT7i9f8BiMuU3jx5zcXFFnuWUusBoByCuKsPx7Tuc3LvL&#10;1EQcHe1yeXaNBgwaUEhrkEhMQ/RYQZ4bHp+e8cFbrxApNx/zsqKwOaYyyCjF2BgrLJGA0lqXF7YG&#10;odbzMG3x1UvHqNauwuWGcCh4v3+Grfx9slRYHGD6qy+/5Pj2CW++9SZlWTKbTonjaJmja/Jga/tW&#10;BLq0RMqdk5RlwY9+/Ce88tor3Lt1hDGaMs/A6np9qPOoQR7Y2+q17qWdjxQbPrsJxlc/r0jZVrGR&#10;XPr15v5X7/W/i439eVduru3cvYu80SfTayPUCfcyTbzRFltuq0EI9xbNOXrb3jXM63cB4VekSWa5&#10;XjeA+G0EL9vOaduIWtaHua33OO3XfxkxBD+/HZ4jb2uzrn11D4Dvrbfeeuutt95666233nrr7W+6&#10;9QD43nrrrbfeeuutt9566623v6a9jJKOf4jtgyr8w3J3rQYgJFvV35vvC78j/H14H/7rsBCz7SC5&#10;qwg7LNhvwDlxHG8oSPoF3a0g962H5W1KAw2TfAvDfosCexvpQKiuGLbRZnEHS/UV2Cw28AkB/Gdt&#10;67tGjak5lN8O7N4sUvUV0nzQzFqf+M/TUtDdVjDc9vzNs7YVu/rFq21FpV1Flm39H/bjTYz/m4Xj&#10;y3dtjCWfgCKcB+HYbsC17ufueR4CuJt2CMdcl8rSTXNz29/9Z2sDDbf9s1ZQacOf/dlP+fSzLxjv&#10;7iNkVINcFUoqpxxqWapuOPKNVVFrnud8+dVv+PzR52TzaT3XahVEbK2AtK4S3ACKHLBKLudQ6Msa&#10;0MqqT4WnriBai8DbipLDYuU2MKv/sz9+/fu6yc/73+eA7dopoKPd3KzdUzj/oAbH1AXEDeDMvydj&#10;DJFaqTi/uLhkNl8AMBwNKfWCOI0wVlMUOdpY5kVBCehaDXWUJlR5znCQMpte8+z5Mx6+9gqvv/Ea&#10;T5+e8vjxKZ99/hlvvKUQKuH02VPeffcdhqnk6vKStNKMYsXvfedD3njtNf7ql5/y//3xj/ny8VMm&#10;0xlSpOim/azB6ophKnjzjTf51rfe597dE7CGqjAMkpjbt485OD7i/a+/y+HeMf/0n/4flKZaAicb&#10;FbAG9BD6ATeHV+rcIQgoBNmEwGz/5/v37vP+e++zu7PjCrV1haFWBTcWg6hVClcF05WukNYQp4o0&#10;UWBLtHYAeCksFs319IqLq2vOrxYUg9toOSY3ikpIqqLE1W9LrBVYFEa4gkVhDZGKkcIiraDS1XLp&#10;S5OYvZ0dkkg6SHo9lBb5giiKsUKSJAMqbcAKrHEKnOamWMXIDf/mhOPt+srbqHtZ6xVS21YSkC6Q&#10;Q3MxwTqgPFQi9wEgG4DboMivq1A/9I8+8c5qDEhH2tACcA/XxKaYX0q1VNNsiBiMNcuFJyTfWI07&#10;f61165O7psEaVwhdliV5ni/fm2UOzImxzKczp0YrYqSMVwWHUmJNUyCKGztSeH7TFeeGscr6Widu&#10;VG5qa98ockWm0+l02b7Neri/v8/u7i7Pz88wxnB8fMx8Pl8C5KtKO5C4t0ZkWeaub0FXFUWe1yQB&#10;1SqWqb/DBxgQFEhKGW3EdGFsHY67BjgyHA0Z7+4glKiBEJqqyBkkMXkDirUs49uyLImkIk5jDg8P&#10;ybKsBuDUAA6jieKYL774govLK7JFhjYaJWTLGDFLQEhYTNqoYfogZD8ma1dAutna1DGFcAplAEmS&#10;BL7BLEEsbfsCp/6rl+QO8/mco8M94jjmiy8eoa1lMBqTV4Y4STk+jrn/8CGnTx+TZxnFIufF2TlF&#10;VnJ2dsFkMmcwGOBu0y73F2FM11g7QZhZm88NGLsoijUCG3/c+0qfDTi98QGhNffTXMsnamiN8Vr2&#10;iD4wbhuoPuwLgQOPixoY4BMM+fFuuL8I/aF7XkkDZVVKsTMaLcHrRVEsx18z7n3Au6gJO5o4aHXv&#10;K9VcuwRLVWhdOZBOkqBrRbs0Sbl165iLq2vm0wVSKRdPtkKf6wAAIABJREFUSoWS0gOhNeRAkp3d&#10;XZRKUVKgIkdQY7GYSm+M6zawePP8/t60zf81YPJwb9oFDgzB7iGoHlaA9ra9e7vS3Hrs26XO3aYK&#10;7OcY/D1qQ6jRAAXCvUTYXm0gyRDQ3+aLQlKGl4mvt+2RuvIHbetWlxpuW+6k7XV4711g7nA/0EVs&#10;sm0vIYRYxhdte+22Pu96hi4f7ZME3rRmdBG5rcV29X67rR8sm0RBYV5m2z3YllhlG6ndNtV02xGj&#10;rX+2Q8J2S57PYfXtjWvvNsDQy37ftvxi2/z4L8lVds2jLpXsbiXuTVIKWcer1hrSJEUKgcSpKbu4&#10;1RE3KSWXBEsuFnL5mKIsEVKRJPHG/baRXrWNER0Aov34wI8f2oC/DTjn+vra+W+lEN73LnNdNVgq&#10;XK+buK5ZC8J9TxMHrAhQZav/aYvZbiIhWeXFNvdGXfnPm4gpw3irKy7tys3AOsjNj3V9Fe1wDxe2&#10;Q3jNNh8ePp/oIFNqI7MM47PWuNcjQhFCkuc5SkSoSDGdTHj0xed88K0PGQ6HDAcLqunUEX4JQySi&#10;NWK5NWIZgQP81Yq4UkqSmpgpShJun5zw1ZOnlJNq6Y/aiACtH3uyIgPsiiW6fWTdpt7f/b1UkReO&#10;SGl5tgDzWkk5vM4yb4NF13GsA5M3uXGIayCw228mTrFdOyX0Zq4Mh0O01sv9V54X7O7uEUUJeZ6j&#10;tfVUgdfXgmUM1BAfen7An3vr5LZyOR78edSA+Jt9RlEUy/f58bift1X1fRRFgbWGJ09zFtmCxWLB&#10;/t4+u0KwMx6ja4V6ras1P6KUqIHNEtD1euvxd9Q+DxH4bAEWjUB2xgubvsOuKRs3RG4vSxi66V/W&#10;AaT+GpNEEWApjGYym/Hrzx+xm0YMlFszssk1RwcH7O8fEEnFIEp49XjAycEe33zndR6fPuOL3zxl&#10;NsspKoM2I5I4IU1idkYDdndG7O+MONgbszscsJheszscsbu7SxwnTK+veXF2TpXn2KpisVhweXGN&#10;NqVDEhvD9fWE68mUaZaxKAsWRcFkck2+yCiKkkpbLI7owQDjg0Puv/oKu4eHxGkK1AQwdS6nITvU&#10;1lAJl8MTukJpw63dMbcP99nfHTAYDRiNhsRJQmUhLxwxTJVoFtM5RWGZTC2zxZzJbMJ0viBJUtJ0&#10;gIoTdvaGHCUJ2lZUZVEDRRVSSCaTCc/PziiLkoOdHQ72dtnbGxMPUhZXV6iqJI4j3n54zO1//Pf5&#10;xjuv8x/+6Md89OgpuYowQlJVhlgqIklNdePytlqXy3yXUookSlBSsTse8PV33uZ3vvddvvb2Oxwd&#10;HrC/u4sQllgpyrwkjhTHh0eMRqnzE1WJ0RVgyLOMy6trZvmCvVHK/vghd28dcv/kmH/xr/81v/7i&#10;K7LZnMUsI04GNNN6PHbgf23Kel9sEEiiOEIqRaRiQLBYTDHWxSXWGKxs/LxTrJd13jRCMUJw62if&#10;ByeHfO2tV3j/jVc4SBWmKoh3jrieTpmXBbqq0JXh8uqK6fQaAxzfvc2Dh/cYJwNOv3qKNbCYLKgK&#10;Q54ZyqJEKkVpNPcevML9ew+QKuJrbz7gn/yj3+d/+ef/jiezigJQwkJZgDYoaUEqtDCUVnNxdUWS&#10;piipUUJhdYkuLFZblJHkpcvPGQFSKJACaWznue/LkiLdtJcLz6/a9u5+3KC1ochzHn3+Kbdv3+Lu&#10;yQkCyLK5Rxzi5RbFimQFQEWx85NRzGeffcZHH/2MW3/wt2v/tlovuQF03ZzPt6mha72dAKxZO/y8&#10;UXP+0fjxm88MRee+5iYyrW3EbiG5UFs/hirw4XvDc2FrWevXdaJSu5GD83O1fl607Tx4/TXLHHOY&#10;e3mZPVY4JkNCutWZU/cY75ofbaSbXfmMbXuathyMHwu/zDP31ltvvfXWW2+99dZbb7311tt/y9YD&#10;4Hvrrbfeeuutt95666233v7atmIcBzrUxHwVHb1kE29+36hsAGts4NbqNfVIp0qyKrBagUapC8hM&#10;y+G08Q5t1cZhdRcYenXvm4WhzeuqqlpBGGGRY5v5IKU2Vde24k4h1tVKfhs1ry5lqxBU3PRpWFzg&#10;7neltNLUSbh29K9pvP6UAajcLp8jvO2QSX7V3iz7WAhbK2K4SjLVPFNTZN4UlKw3Rqtib1vfdIHj&#10;byr2b67lFxn7IIsGVOQXF4Tf26aAtz6XPClgwgI+uSxob9q4FsPxFAGW39aqcuPpUbSOj3DsthXI&#10;bmPn7xqfIRgr7Kc21fm2ceMDhiLpwEt5ueBnP/8Ff/HRx8TpCJQiSWMiGRHHkfNdlhpwZkCYZREa&#10;GrJswVdPvuTTzz/l6vwMjPZAjLW6nMVT8VuNz6Y4tykgbdrZByz6vs8Nab1RANRWWN0GXm2AlT4A&#10;f6mqvUXVuEtJdr3fQ1Wz+p4bVT0jVgB3uSKs8Iu3Gl/sFHFaipScRp4rYAVOX0yYzAsGEkokmZbM&#10;Mqf1YoXhejbh9GrO4/MFM+P68HhHcXdnxHCQYkXFxdUF9+2rHB7c5pXX3uDJ6Rk//+RnJIOEYTpg&#10;JiWPPv+c49sHHB7uI41ischYFHN2X7vLaw/v8YPvfocvn57yy1//msdPnnA1mTKZzyiKgjQSvPPG&#10;G7z22mtMZnN++ud/QVUaBsmQJFYcHe/zne98m5OTe/zgu9/mFx//nD//2ceUpSvAFLVKvVAKJVbK&#10;4FJGwZwwS1/qrzfWas9/q6WSNtKiTYVAkqQDdsd7fPuD73Dr9l2kct+jK41UAiUVVoP1wO94anwW&#10;USs3GRDWqY5pV/yYVyV5mXN6PeNaDxBql1JLikaFxlqUiomi2PkmAL0CJdiqBAuqUcySTkFpd5gy&#10;TAdYU2GFARFxdT1x6rjCIBGMhgPyPENFEm0tEgeKFEvFmWaUyTUf1xTvWbuuMOMoAFTnutDm61rX&#10;VOuIN9ZA9EHRWrge3QS+adTjTAA+8VX7/P/9orhmqXGF412gGVPHFnq5BghhMaZy60UNxLU1UUil&#10;nbKs87lqpfyOK9aHWgkWg7GukNUV57nPz+d5XQTp7n++WGCMJc8LqlJjDURxTKQipOc/tNaucLrx&#10;iUKypL0RdlnE6ZNqhEDwrn70VZ79PvPV+5RSS5Xsxi8PBgP29w85P7/g8vIKWcdHeQ1or6qKqtJU&#10;lSZJU6I4drFBUdTEE5aiLNC6XD5jE8vI+rub+5fKFec60oYVELe5H38dXC5Q2jhVPFPP6xp0NRwP&#10;2N0bM0xjkAarBEZY5lmOsRJhDUoqZCzX1NnLomBaVqgoYpEtEFK4AvaiYG885PmzUy4vryjywt1C&#10;o/iIbVVIDsFZzTiuahXwkJRhW6GkH3u9THGyX2wcAr79wso2gqymkNcB+TV5NkUqmC8OmC0yRge7&#10;pMMBOoZKavbGQ9I0xkpY5DmDwZhf/PLXfPSzv+Ls/AVPnz1nMBg6QhmrN+LKLtV6/3nDQlDnvx0g&#10;ZDafMxw6ZUpfecwHdITEQn4h7hqorh7XzRjcpoS9VIoNQDZlWTpQkmyUNdeLtdvupdk4NDF/WVVL&#10;oJgPHgvJuML9khCO7MViQTvig6LSfPr5IyaTCdRjOlQZM9oRxjh1ZkduYuu52CjgGisw2i5jPm2g&#10;MgYjLDvDIdl8xmJ2xcG9hwhhKPI5w50BKlbo0qly+qQHAFGUIKVivHNAlAwQInckQEIgzDr43e+D&#10;MGZuU7T115MwXgvjQn+/6sflLwt49sdcSMzVBuhriuTDsdrsqXxgYlhY3baXCPcb4XzyAf1tuYEu&#10;Epq2v/sgxK51/mUsbId2tbZNn7DtetaaFVHVlr3Z+s9ia4wStkPXPnsbeOBlSQJCgGlXnmb53t+C&#10;hK1T+dwnkghAAD5JX9hOXUR5rXtr63/ci5PrP9ykTr6NvPG3beOunFcbuVkdfrWOgTY1wzYCi222&#10;DZhKMDpty+82FSlp9RNhn95EtNOWB2r23s0zqyjCGkucxAi7ym82zbiex3RKp6CpjKbShqhWknbg&#10;0riVnKFtjvmxrwzAv02uYNs4qeo1XkrJk6dPl2PZB6u3AbP993TlF5r7aPJiYgtZpR+n+SQ0vsJp&#10;N5HK5hzxSYXCtuwiEWza0I8Rw7Wza+y3Pb8fb/n5m7IsOT09bc0z+m0ckkj58VkXuN1/vpD8xV//&#10;29q67Zq+L5BSOgXvvAKjybI5z549o/hazsP799FFyWw6p6oKVJTUfWbWiMTW4qzIkVLZBkRtLZWw&#10;CKM5ODzk3v17fPqrBVVlUGoz/ljO6xuUebfN5w2f4/3fkD3ImvghzwuGw8FaWzVrtj/XVv1vVtep&#10;CeOUitxzViU2jbHWgV2FVEjEGiFFExMkSVKTJ9hl3tAneOgiC9Zagzdv/Ni5fd1ze39/voY52nBu&#10;hKRLjUVr8SMURcmLF5dcXFxwdHjAgwcPHIddTXjliBL872r+b9ZIl8ciIFjCilbiFSsc/WkbGVNX&#10;HNvmE7YvWLzU2cxaOxuXKymqilxrPvr4l8iq4rWTWxzt7ZAbTT6dc3V+yc7OHkmaEiuJouJ4nDB+&#10;cIf3Xn+dsrRYFJV2OTElII4USSxQAhSaxXwGWBZXFxTTCZU2qDhiNplwfXGB1YbFoiDLS4wpyfIF&#10;s8mMZ8/PuLyeUBoodUVZ5pSlI/fSxpGTIRVlVWKFYHE9IZnMuK4Mu3u7NSg9YZikWGsoqwJNhVKS&#10;3cGA3fEOB+Mxd48OORwNSSTk1ZQXFxc8f35KOhwiVMJwOCYexAhTschmLJBUdoyxhnQwRqgEY0Gq&#10;CAtM5nMWZ+ecnz2nzHNUFCNrwoG8KJlNrjFFxTlPiZQj4ByPRoxHA27fuUWaROT5jJODfX7/w3f5&#10;2qsP+Td//J/59z/6My4rTRQl2JrIQsSSCKf8bmRFpBRSQBpFvPXGm3zj3a/xzfe/xsmdWxzs7zEc&#10;DUEbbDknTYcc7u2RxKk705GSUmuy6ZRssQAs2pSUeUESKR7ev4sw8PTZU3Z2Bvy9P/jb3Drc45/9&#10;n/+Sn/zsl1xeXvLl48fs7Iw52N/j8PiIrFhQVgaLWubqF3mGXcDenttTvXjxwpECC+HA9wYMAqs1&#10;EpBGM1aK73z4df7gex/y9VfvcTiOGSWK82dPyWYTTBVzeX3F1dUlwmh0WWK04erqGmstw9GI8XDk&#10;QO+Z+7s1YIxksdBMp5nLQyrD7sE+d+8/IE4GCAtRIvi9D97j4mLOv/rhn/DVNKMyhihKwEJZuVy1&#10;BI72xnz3ww9Jk5jIWncflcFWFl0YTGmZTTOK3BGGCKlwrFztMbpPqLXND7Ttv7vi63AP3nb2uopd&#10;Ks6en3N2esrJnTvs7OwwmUywtgDq9SMAzvvfZYzBaLdO/Omf/infev9dbh0foaIKo10OWHSclVov&#10;t96W+2nyYS9DptxGLNCoim/fj9TZ+hZ19K7v9fNCbXshv4/DWKotR9F2HryNaNw/s9mIA7z4Z9se&#10;5GbiBYFSv12OYdu610ag1JyZtAHdbyKVDUmr2vK2/pgKx8q2nM5/yd62t95666233nrrrbfeeuut&#10;t97+W7QeAN9bb7311ltvvfXWW2+99fbXtG1Ab+EBQcPfNa+BVhW2NhUcZ+1F5W3q2c37VgB8WtVP&#10;X6awuA0IE4La/CKDsKDev3ZbQdXaPbQyvLcXOC7bsEUF2C9KbSuKbwOutDH236zsLr0+9tvS3jhu&#10;QmWoEBzVXDO8R799u5T6wue7ybapFoSK3P79tin+tRWT3vSdbSz3N91r8Fuk3BzXbW9tAyB0ATra&#10;3u+3faNgFT6H2KIk0VY83KWs3PX3NsX3pijXGMPl5RU///nHqDgmShKkUlhjUbFaA9A011ZSYWUE&#10;QpDlBZeXV3z+6085f/oUq3XnfYWAMb+YOByvPjAmJE3wC2J8Uo22dgqtKY5tCm5X4Kloo7+6wCsv&#10;Myba5nFbsVQIOl3Nkc25vlLAVui6MPriesLZ5YR7xztM8ozfnD7nsy+fMBiOGCYxkYbhcEgcF5Bp&#10;NJLSKtRol3R3j3QwxBjDIE1BKI6O9nn77dd58vTP+OivPkHGA27dOiYrpswnx9x/cJ8kTZ0CmRAo&#10;KRgNRyRxyt07t/jgvXcoypKsKJhnC+bzOVVZsTNwQOzZYsFbr79KEicYbVksMqcu9OyUSEYIKv7u&#10;H/weewdj/vhPfsJ8UTpCDwG6KkGy1nerAi8H0m7UQkJl6xX42FcJplYLixkOR3zjG9/gtVdfIYoc&#10;+DHPc2rMOcZojDXoZqw16u81AFWKijRKKIuMq8sMXZbMZ3NMkRFhmM5zJvOCZHibSiUIIhQabQxJ&#10;kixBw0vlF0RdOC4x1tTF5AIjBbYqkWXJ/t6em59aky0WlFXF9WRKUZRMpwuslURxQqWNUwWv1/aV&#10;7Ntq9REt82RjDGPxVWVWY9muKYmtxQFWeAQ+rqha1GRADTFM21q/Tb02nPOhgmG47qyPAROAM1b3&#10;EvrtkFyk+TrX/SvSGQdmkV5xPMvCdWOgqvQaCZFTw67701RYqrqA3d3/fD4jSVKKoqQoCrIscwXU&#10;FqyxNaBBkQ7TNT/S+AcfmLkJqlrFGz4wskvprQu8WZblhu/y/wYglSRNB8RJzNHREWVRcnl2STpI&#10;0cYBh+I4Jq7B7kJUtZKfxgDx0k9XqzWgjhP8NcT/Z4xZU17dpt4MDpBmAyVIY12RfRxH7O/vs7O7&#10;w2AwYDzeZTQeY6zlenqNFNIB2+v7aUBNDrwlqPKCoiqdInzkgDs7OyMW+YLHTx8TRYrFXJNEEUVh&#10;PEKY7rg3jE/DmKmrwLFrLV6P/zdjyhBA3sQDberYYVwZzr0kSah0idYVj5884fadOzx88CpWSgww&#10;HA3ZH+9yeX3BZDZFW8vl9TW/+PEnPH9+BgjG4zFJknix9CaYtk0Vve21b426fePT/XZoK7T2+7os&#10;y07SiOb7BoPBRht1kfasgea8mKgLQL+2vwkKjf17CpW1/P1NW1xuaoVIH/STZRmLxWIj5m1r9y6V&#10;er+At9l3jscjpwJsLMNhynRy5UCSsaIocqazCaPxHpFSVEWF0QYVreJTHxw3Go9QUYQuphirnfIo&#10;20DLbJ1D4f7SJ9EI9zR+7BF+piFb2vaeZk774PJwPt4Ub/p7DJ+AIRwDoQKur2zbNtYaUFnzsw8i&#10;6yr07gLPNv3WAMJ+W+Xrrmduy01sA5+7z3lxPF7beHFBV1+H99zgyLftydr2DG1F8KGPbWujrr37&#10;trgpvJ7fftJu7rXbfGC4p7yJTCDcf7cpGG6L+dbuwYs1lzGs9/ttBIZtbd/2fWvjuO7Uts907eOx&#10;tqaaannOLevvTbnCtvW7Cwzdudb7HIodAOSucdk+f7bH3WvrYU0c1vzc7J+W/qBqCMXscs/TkHO6&#10;5VB6vksRJwlaa2Kl0MY4QJ+QW9rLI4epJ6xt8fEh0WKXz/UVz0MSvZvaxF8f2+K2ttxNOD7CNd0H&#10;1htjiON4DXTbPTfW8x6Nirafg9kG/m3bM3XlMdvyr+H9+MBof71sSCXTNF22d1uc1rRDHMfkeb4W&#10;F/mxnb/+tK172wge2ogNtsXYiHqMSFCRA+k9e/aEzz//nG9/+G2OD4949uwUKRNKa9FGo7yY29/j&#10;NTGqrInOkJLKGIoyJ44kUSS5/+AVri4nPHv2pFUFtI00pmuMd/m9Ln/UFgdoo1ksMqJIEQ9SBnGE&#10;NE5h3Y8lNvyQBaSbpw6UbqmMZpjGFGVBnCQMohRtDNZYjDVUZYWQYukn/FxRMy788dOMGa31cs5o&#10;rZFs5pPafG3TlktCJ60py7J+X7QGWPTbriiK5b6qbW1fET9ESxKxZ8/PKCvN3ewOw+GA8XDoAMSe&#10;L1kRMzQ5sZpwStV+1SMUXe+v1TlCKxGuZRkjhWcP/rW69p5r11vR8gWxnG1oINf3RUIisAilkCom&#10;GYyotOY//flf8vTWIe+/9Qb7uzsIrZnGU86fn6OUYpAmDAYRKhJEccL4YMxoNMQaQ7bIKMuCJIow&#10;RUG2qDCmYj6b8sWjzyiyDAGoJMZaB4Ke10Bri6TSguvJnGfPT7meXIOMQEbMs5zr6ZRIKXbHI2Sa&#10;oosSGwmqIkcbjVG1X9UFp8+ecPfuXcR4yM5gh/G4VqPf22U4GiIExFIyEDXZnwBhNHk2Ya4Lfv3p&#10;L7ieTKk07OwdIKQiSYcc3z5GCkgGKZGKUVEECMosZzHNmC/mTKZTrq6vmM3nFGWJrizUvIDGWkey&#10;YQVppBhECqUESSTJleDF6XPiOOL5xSUPH9zj8HAfi6Ascg7GQ/7xH/4+tw73+Rf/4YecX+cYGZFZ&#10;44g4LUjcWrM7GvH1t9/m+7/zO3z3ww85PtzFlAtOnz1mflWRiAOSJOHq+poJExbzjOvrKS9eXJCX&#10;uQN2S8VwNEAIyPMMXWkGccTrr77G4cEBxyf3uLq6IssWfPitbyAEzOb/jE8efcX52XOUkty+dUwU&#10;KbS2DAZj4liRZRl5tmCRuTzPfD4nyzOuJhOnKF1qoiiu436DFDCQlrdfuc/f/d63+cF33uXewYCR&#10;1CQIdFnyxcUZSTrEWsmLszN0kSGFpao0RVFxcXWFilMOjo6JophsnpHZDFNpqlIjZEQySBkiOH1x&#10;jTAwQDKZzRgMhwzSEWWZMVYp/93vfY80VvzLH/4Rn7/IqSyOxFgKhLUcDGP+8Aff45vvvEWqCvQ8&#10;w2qLtOA4PCVGJjy/OmeRlc6XNH0ogBYSlYZQS3SsiV3xahdYeC0/55GYhmB49zvnS3VV8qtf/pI0&#10;TXnt9dcBR6o4GqSk6QApS5fjb2KnOr8qpAKtUdLFHk+ePOXP/vNP+Yf/4O8RJQm6sDUJanPvPgmh&#10;XNtPtp0DN3ljIeSSJNkLi9fIl0ISWD/nHfrT9XjV+dE2wvCX2Xt29Vl4Dh3GBP75WXjOt0153M+/&#10;b9tn+vmJ8Kxi27ncai0Ta+38MmfIbfFpW23DtufrWte7cu7rZ1tsnId2tZUfq/i5/4Zk87+UYLC3&#10;3nrrrbfeeuutt95666233v5bsh4A31tvvfXWW2+99dZbb7319l/BusDnzd989eqw4LFRL4EVAMsB&#10;/kCpuC5gFGhtPZXk7mLixsID8/X7ofOQNvy8//t1sKrdUO5uig67DudDVdI24A+wptDYmH/Y3qZO&#10;5/dDeIDdBewJWfT9a4dFqK741HYcZK8rA7S19TZ2/rb3+2OlGRddB+qhdT3f5rjc/F3I1r/+ftta&#10;2Bo+d/hcXWOsDQjuFz28jGJRqKzWpn65Ta2xjc0/nNPd/bKuOnyzH2Dt2bpY/MPx5z9XeI1l+9a1&#10;SlJK8rJkvljws59/zPnFBYPx3lJ51x8bPvClmXhSCCpjuZ5PePTF5/zm0RfYarNocXm/Utaq0+tq&#10;9V0kDOHf1wtq1AZZgf/eqqqIoqgF7LpeTNJWqNuMsRAA3EXIEfZ/V2GQExtu2sNXKjRrBbRKyTUi&#10;FP8+lFIYbRBWIpEYDC+up5xeTjg8GDObz/nsi99wfpWzZyIO9o/ZG+8wGOQgIqKLCZezDBkp4t0x&#10;cpAyGA6Joog8W6BUxDCNuHfvFu994+v83//hj1kYePjwhFfu3KG4XaDLivGuAyEOBgm7gz2iOOXo&#10;aI+yLMjyHNH4SAxFUWKMJRJOeaPQFaXW7jmEREUx80XJrz97xNOnT1AK7t7e4w9///vcPbnH//PD&#10;H/HkyVNXdGss2lZrvnrV7gYpm8JfPIAdaG2Wqlz+utK0tRCCV195yIcffovBYICQgkqXywJqp96k&#10;nbL0cpi4F1EUYY0hAcZp7BTDhFPAlSrmcvqCQQx5aYnTMZNKoK1AxjGRFZgirwveJCtF8Ro4jnKT&#10;TUQIabHSFVtWRcFIGAaxIpYSUxrKqkLKiCzTnJ1fM5uXDEfHWAS6VnTHNNLf9kY/3wbwkdIVNZob&#10;VGzX/KCtv7fxw3adqKJrbe8isPHjg3DN8NeEmwhCVoV6zqGFcYrvN9r+Fq4/ulapc0WNZllcvwmc&#10;rf0YIIRyP1tDli0QIqrHgSDPCqazKboy5HnuSEukQkpFFKnaBzbg/U2wvn+/20hBthVGtsWOvk8N&#10;FTP92EAIAUYQpzGj0RghJRdXl47kAbtUZByNRkvQcZomCKnJ85w4jlDCAaN1Dfjw+7l5tjiO1woj&#10;rXBF20rKNbBUqHC/Imjwx0gdOxuDVJKdnV12dnYZj3ZIB0P29tz6+Pz8BUVRMBgM1sZHc49CCOIk&#10;wZJg8nylCAjEUcQvfvGILM/Q2mB0CVIQq2YtkBvrbRs4N2z3cL0M50ebSujLqlGH4PjG74XjoSsO&#10;8j+rosiRARSaTz75JZaInb09BsMBxWzB44srnj57xqNHX/D8/DmPf/Mls6trhoMhaTqEyClBdoEE&#10;fZXGpAbH+cqkDQjZnx/+GjscDtdizCiK1oh61v2KwVq5Rsjiv/ZVmhrAUhhnrO2Tmr/X8RJebNdc&#10;N2zfZvz74LvQTwkhiON4A6jftIMDHJrVhko0q5ut1e9W99nE/c34aQiFwrESqsy3qbitxqMiiWMW&#10;iwylJKPBgLIs0QiiRJEXOVdXl8RRitWSxSJHRZHzF0JQluUSGGcwxEmEVALjx+c2UD0O5k3bXApj&#10;Q5+8qQ3w3TUm/Z+b/mjarwvgHsbP/twNiaS6yO26isn9fa7/Pr9fu/ZU2xSCw+/p2jP6631Y1N21&#10;53yZ3EpX/LBtT+kTD7p54IEpqQl7WkCwXftTP4fyMoX14bgLP7tNpTccC20x1MsW96+eTWzNM3R9&#10;PiQvDNt4jWzhJbq3S614eY9iRah001gN56jYongsWkhobLDGdYGI2+4/JDm5ibjvZgVDWsfdy8yP&#10;sA2sZalu2na9m5Td2+63bd6t7beDWHEdXLPyw2VRoJSs44WoBv1qnPqlwlqBthasWQLjjcEB0URN&#10;sdXSz1YIbD1H3VyX9fVWwJ0mvmxinK7574OS2/JXG/Mv2FO05Vb8z/gK8W37qzBXZYyhKIq1+/aB&#10;xdtIKvz1JYwdm5gqzI+13U/XfAp9XkgQedPa0UUWEBpAAAAgAElEQVTWtW0u2xq8GZIahrm+Nl/X&#10;Nfe2geG7Pm+MI7dyuXmBko7UThvD1dUFT5485q3X3+DuyQlPnz7lYjLBSOoxKdfyzVLK5T6jWVOb&#10;3xljiOIEIUEqxWg05s7JXc6eP0ebsgXs7Pq7rPNlgm4y2S4f0ba/CPt2OZ4ArSt31pDnKBUj6pRE&#10;SEC7MSeQNXFFs/9QNcGDmyN5nlMZFw8391kVVR3DO8CiTzLYgNwbMqcmNmsA8Mt5pc3aguUTOAwG&#10;A4qiWO4rkkSha4XrhtijIT3Vej3n6CvUN/vYsiyXMVWYF21eSynRRnN1PWUxX3BwsM/J7VvcOj5e&#10;24MCxHGCA/yFsfcm4WFD2Lci74k24vQlwa0VyxzSeoz/8nGP69N1EkQ64nN/r4Ry+4XhIEJHETJJ&#10;uShLPvvqGZPrGQ/u3uZ4b4edJCVSkmGakqeKIkuJo5jBcMRi+oTKWGazK54+eYKUEaPxDkmSIpVC&#10;AFmW8+XjU0xVIJWkKAv3Ly/R2jCdL5jMMqaLgklWMD7Y5+Rr3+De/QcIETGdL/j8i0f88pOPyWYL&#10;YhWhECjhyAywBaN0wHg84vDwkK+98zb3797l7skddsZj4ijCWoPWFTSkmGWJLTNKXTmSWmuwVnN1&#10;dck8y0lHOwxlTKktk8k1i+wZs8WcKI5QQFUZikqT5SXT2WJJrng9uWY6m7HIM/I8oyrBaEulNbrS&#10;db7fDZo4jkljyd7umOODXXbSFKMUl9cTpouMV155ldu37qDilKLMGcaSv/Pt9xjFin/zwz/lN+dX&#10;qChBxjEqkhzu7/ON997jb33/d3nr9de5feuYQTJCF3OuJhfIqmKRZSgE8yzn9PScJBlQ6ZoooQZz&#10;mzqPPl9Ma3VvwBqmQnFxcc3J3Tu8/dZb7OztURQFeZHxzffe43/+n/4J//u/+r/4yce/dAQJSrBY&#10;zCmKkp3xLjs7I8qq4Pr6gjhyZCqLxYLJbLbMHUdSAg74PowlIyX4+7/7Xf7udz/gvTfuk4iS1GQM&#10;hODs9DnT6YLp9TV37+9T5AXlIiOSUJWGymgWRU5lDXv7R8TJkLKwFLYCDEhJpuFyOufsasaXT56T&#10;lZo3X73PbmW5up4wGAxIh0PSdICwFknB97/1Jnu7Kf/uT/6CP//VV+QIRrHiYGfI73zwLt944y47&#10;LJBVRZEtUDLCIjFWozV8dXrGzz99xO7xMc+fnYE1bk1RTgle3LB3C89JwjPHbcrVTe7Mbvgr0bF/&#10;BoHA6IqrywvOz8558PAh+/v7XE0mjhwiSYjjhLKsljGTEBIjLMI6EHxVFKRJQmY0/+nPfsK3vvEN&#10;Xn3lHlWZI2XkxS5h/LadkK3JXzkSbjaI7/328uPDMAfr5122kfKtx0vre9RmLfLjvK7zxjays7bc&#10;SLjP8Inuu+KFtj3wqh02z4tDksqu/VioWm8MdY59O3l4V6y8raZilQ/ZvkduYti2/glFBNrOIbed&#10;R66tlW0xK9TEYr311ltvvfXWW2+99dZbb7319jfXegB8b7311ltvvfXWW2+99dbbfwXrUv9d/c79&#10;b8xKLXwdMNAOCmsO1aUUa+zx4Xf7xVTN5/zv9gEbXeCnm4C7bQflzWsfgNJl4YFvl+IM1GUHTQVB&#10;U70FrvjVWpT/DF4ReZtaUNg+XUWd4QG1X3jQBR5bFTCaGrgmasVXs9FmzXd0Mb+3qQ6JGnindbUx&#10;NrqepYsUILQQ3AarA/w2NcIG6N9WPBmq7bSBy28CtHcpPq3+tg5oaHu2rgLOsBihDeTRqATqWoXX&#10;H99tqkA++CsEQ7YpJ4b3tU1lsm0ubarai2XhtxASiVgWkBtr+cWvfsVfffwJIooxgBQRkZIMhgN0&#10;ZTe+R9bALG0t88WCZ8+e8emnn6KLfFkGFD6XlHKtgKkBlfnFniEBhQ/48tXd3TNtKhgvVYfrz4YF&#10;pD5Ao6qqNeXcsCDaH5tt8zqc42sqCy3FKCu/YTaKnVYFUXKtAL1LIc2p8pi66ExQWogGQ5J0yDBO&#10;uH/7Hq/cH1CVmp00RdkKNUopqxIZSW4dH2CFRVgNCqyQVGXF9eUVKoqoypIkjrh79wiVJPz0o095&#10;fnnN/PWM+VXO1eUld05ucXx8RJ6kTKY5t+6cMBrvMxqOSZMUrTVVVZLlGVYbdOmKnhGWShcUVUGe&#10;FQgEKk6ptGA+vUaiGQ8HGFui0phvvvt1DvaP+eF//I/87K9+jhVqTT3QB7XW+OOVyh8rRZY1EhUh&#10;l6CWCojThLt37/J7f+v3OD4+oiwrqrLAWJYqYY1SuDEG2yjMWw9UqyQxiiiKiWXEYJByeHBAURQI&#10;YZhevyAejEgHAjMR5HmFoKTSuQe0sEsQBlhXiFvP0UYpXNZqiINI8c6D+0RaY6occGpjQkbIKGWe&#10;Gy5mOQ/vHqCFRFuBQSDrSWglTknLV3OnW+lw6UdqdW0hVOCTpacov178HoIOugC6baQY20BQ/vUM&#10;dk0Runnt5pvdWLNd/wlsre8mhWvnpg0qrZcg/+Xc03pDRbgBsDQBlPG+c/V8MigONGhT1UqYugbb&#10;lK5Y3Uqm0ylZllEUBUVR1v6jVogTck1hviyrWqlRrgF3ulQrw8K+tiLNNoIav2Cv8WltCtK+n3ag&#10;hIw4UkTRHi9evPAAxw7Y4f4XdeyqqCqN0bom1xhS1eCCvCjIipw8y7C6Ws67pmhVStePIopRNRjE&#10;V7r3VTobxV8hakIHY2sFUL1cG8AyHA4Zj3cYDkeMRmNG4zFHh8fMFwtsDYxGCoRZjzUa0LSQEkvl&#10;lBnznEGa8vD+A774zSMWiwV5XjK5nhAJtzYKKZZqrP5Yb1P92VYsui3e8ddDnxAkjEvCWNgnnVhv&#10;R7bGKCEIXGuNwRLFisEgZjKZ8aMf/THjnV0ODvfY2xmjq4rryYRZvsBgqSqDkjFKrSs2NnFAW8wa&#10;rqFthaddoOFQTb1t37aaSxZjyg2AfXhPfuzkA9P99gkJesLXbWBOn1CsjaSr0tVShdLtDcQSALQC&#10;vLg56InjroFdfHXUBhzkA/fCmF0KuVT5bQgougC+Tf9EDagNQSQFg0HC2eml04AUkqKqnG+wYMwK&#10;nOjPkaqqSJIBGkucRPU65d4vZFSvpWbrPrzNx4VxaZtq78sAxPy4s4vsqY3krG0P2FXkfRPANvQp&#10;XfO1DaDQNu669rwNCM0HY7X5sXAf11X0/dvmVtqeq83WyVzEMnegrelsu5vA1kLIrhvsBImEYPbm&#10;d43fWMZnHj49JKDbRkDQNr7Ddlq+37bfFx4pgMu9iJU6OrQW8MtItZIECsRWDHwX8HJ1/+tA/W3P&#10;FpJwvOw4aptjrSSMNwB+2sgWw71xGxlkW34gbIuXfaZw/K3F1QG5QhcA5mVyM9vySKu+qPMzAahT&#10;CIGslcf9+E6paPmcUimscQAO6wFhGqIWKSVKrmLkhlBoff8X7tPlMrdqzGpNTpKkVXU07Lsw1+PP&#10;uQ0fF+Qausg/tvV5WwzYvG78pk9u0xBN/TbEC2G858dSYRzZBWraNi79dTWcc+H6ELZ7256wa80M&#10;VdPb8ik+IdRN4KfwPtoI19racnUP2om1I6iqEm00UZLw6PPPeXjvAUeHR9y+dYur2QxdFkR1rNYQ&#10;/IRjcUlaU5PuUd97VZYIkYKU7B8csrOzy/X1izWSJD9+ass9do2Vrv1JWz+1AbGWZwFZBUjSOCEK&#10;CJR84hG9vG6T78ftu+rYbjabYTRE0RAZxSilluN9Pp97JGmOuK8hbJJSLnOGwps7Tc53db81+Jd1&#10;8lWnim3X9hZN7tn3zc13NYTE7r3R0u028bg/XvzcZHNtU+dwqfO3GENZaU6fnzGdTCiKkuPjI5fb&#10;XearLNZWS1Vi1y44IgYc2NdaMNRq0PUZwvq5UhtBj4AaBL/uq8RvHauJumO3EdmsxY11rkZXGoVE&#10;qoj941uURcn59Jrzn/+CUSS4e3jA7aNDdscjdndTFiomVglpukBFMShJXszRVUGuc4qyAhUxGo/J&#10;soLL80vOTl8wn08py5yiKigrTV64vUhlQKuE3eMTvn7vAScP7xGlKdpYrBUcHRyxd3KHO6885OOP&#10;PuLsq8ckUiJMxXgYc/v4mMO9HQ72dhmNBxzvjYhFhc6mzMqFW8eMJVKKKIoosxxjLUa4gSOUpCgr&#10;dKW5nEyZ5wXXzy+YZyUqSRgMBsRJwmQ6o8hzzs/PuL6eUhlYZBXXswV5TRhorXHtajRFmSOJqMoK&#10;JSMG4x1GgzGRUsyzjNOzM6aTa5QS7O+OePXuCTujlJNbBxBJTs8uyXLD4dE+Bwe75IsJsij43nvv&#10;YGXED3/yl1xnhv3bt/jOdz/ku9/+kPsnJxzu7xFLSRInCGIuZ9fooiRVMVVecfH8gjgdcLB3iFQJ&#10;WoOu79fosiY7yZlnGVpXyzVd4vzB468eI4Xg9tERBwf7XFYLsIbf+c4HlBjOr674/OkZURRRVRVx&#10;NCCJnW+NoogoiomikqqqXC4qL+oYRaEkxJHEVgW3dob8gx/8Lv/9D77Lvb0Rsc1Q2mDLgrmuWMwy&#10;zp4/Z3e8QxJFTCdzBAJdaYoKSq2ZzKYMxzvs7B8gopSq0BS64sU043wy5dGzc568mPBiUbIwkqME&#10;0t0J+3u7HO5rZtmCyRefcevgkPFoSCUqImX47ntvMkgHFIv/l68uJjx8+ID33nmDNx/eYTcxpLJi&#10;Mc+xuiTPC6xyvknEMV89fU403uPtw3uczn7KdDLBYhBC1Xk8NnMCW87t2vY74d50LUbeEvds/i8R&#10;0oK2lEXBkyePefjKQ26fnFBqS7aYLdecNE0xxpGMJukAKV2OVkmFTBKMMaTJgNPnZ/zoT/+EO7f/&#10;B5J0QGVzSlt27mXXeY9s535kfd2lNZ4M40QptwPUu4iIVr+zGzFquL/dRu7TRbDXpYjetefHI0Bx&#10;65pcOydb5Sfdwu/nBdZjOlnnsmzrGOk6nwvznzflC0LgelvuYvV3Os8JQ2Igf63dRqwenpd0zYeG&#10;/LvJNb3snrW33nrrrbfeeuutt95666233v6mWA+A76233nrrrbfeeuutt956+2tbAzRYL5qE9oPq&#10;LmBu8/7wcLkpVPQL/roUIhtbPwjtVuQJra0Asa2Yofl8m7JUqLTuHwCHanGdhZshs3n9/0bb1tVm&#10;IniGbYf9YRGjbVGvbgrUmyJT/9nC220Kcvz3tPdDO8g2vNemkM8velgddpsliUKjSEujAozYqlYY&#10;qok3/dCAGXxwsX+P68UE7cXZL6O8Fv6tDZARAiC7hkVXIWaX+WMxBEs1PzcFUr4KcDjf/KLutgJ4&#10;//u65ltYAOz3SxdhQBvBwbLgRkmkEE5V1zi10fMXl/zFX/4VqJg4SYmTBIDhaIS0FtsQakRqCRQV&#10;QqBxCjnPT0/54rPPqbKsBvGBkFGrKrrfZ22KvP5zNuCwUI2s+VnraoMkwh+nvspSU9Dqg858f9nm&#10;17pUHpaevANk6it1bQPyds3p5tptKg+r+3VqVuCUxKI4YjAYMB7uYPf2eePePbLCUGmDsIbFvEQJ&#10;y+4wQVtDebXgcjJhlAiS+BYoSVW5tWmYjrl1BJNFSkXEnTu3+Ozp5/zq0RnzWc7l/SkXkymXsymH&#10;Fxfs7R2QDsZ88dVTdnZGDAcJURSj4ghjYD6fY6wlkoJIWKTAgRqtwWhLpKQDZkcJxlYMBgolNdK4&#10;98Sm5OHtQ/7hH/4+sYSffvRJDYIzGyC0KFJem4nWeeaA2iu/EScpR0dH/O73f5d79+9RFDlFnmGQ&#10;ICVlrp0adDOXjEWjvbltlkunUFFdIGs43hsQqZR5lXF0eERVzImiGVJJ0iRiXpboXKPtujJ94zei&#10;yAH6sQIVxUgslbRUZUFsLbtJzA8++CZmdoE0C66nV8ymU+JkxGSeMc0rGO0R7ewxt7g2lsop22DR&#10;VOtrJSt5XGNMrQrZjEGztsA2yl3h+oRlKzBhG3gs9G9tStLh9dbmoGU5ht16t1oH2mIn12WukNon&#10;B1mp4JoNIh+LIFJyw7+6ppEYbaisDgD+qgZdrhTCLQYElEWJrhxQp6wyFouFKz7FATWrqiKOE1QU&#10;YY1T9Fv5nqaQrkJrC6wABA2wIVwPfHBVl3pt6APb/FBbP/kq2o2fjaKIo6Mj3nzzTfI85+Liwls7&#10;nVJnnudkWV4DnVbrbZ7naGspsoyyKNBFSVX7/NX14yUAXkhJWfv2LsDweuGiXY4RKQXGrvqm0prB&#10;YMj+/j6Hh4ccHh0xHu8wHo+pqorz52cURYlK6nsWFusBhRrAAwKiNMFay9XFnMODfbCW509PsZWl&#10;KiuSKEbWCqTGmo0+CIFCoaJSWMB6k5q7rzrqF0ZuI5vw39NWTBmOmXC8bYCErXUqTNKBP/I8J88X&#10;PH0641wJhumQRZ5RWldcLWkU26UHTBfL/VQ4Pv228cFf/poRxpehylbznjZyIf/5/PHYPG8DVmo+&#10;68fL4Xe3tW1z3zep/jb3UBTF2lw3piHYcO023hkuYy53z6YG9bh4TUm1jGfD4touxcouoF+zTjT1&#10;2VI2hcC1nzUQAleNMeRFRRonGG0Y7w4ZDRKmsymDnT2siGvCGIUSdT9JQVlWpDImyzLv+ZxPj5II&#10;ZF3obS0Y2wrQ8onZto3nFclON8lDl88N18lwnIV++SZAa5t/C/1E1747jDW7yDTawHFdAL+2ddxf&#10;D8I1u2sOhHPyt7UQZB3ek2vrzb13Q6KximOsGzoNIGtZWA8OHt9GoCFb20hbs6yEly1t18z1kHiv&#10;LW8jrAt0hK0BxNo4kJSgBsbRuUfxwZ1d/b7Mk9A+rk3dFsv5uyQNWqWPhFgRQzlhTtMO6G1yVwT7&#10;fzYhdK0ATQ9AvfxiqAmimlBVYGW3UnGbKSGQdX6kNK7NpHMfnbm5rnzGy8zlkJhmLf8mBaaJVFeC&#10;uxukMm3fC2w8u7UWY91epnnGtbYETAPobYDdy2xSd4yxTvYkbsyn2ZpA0A1np7aplCM/sqglOV4c&#10;p46gykJRVpSVwZg6ppeGvMrQRYUUmkgB1iDkCtRvMEsglMV66FnrrUt+XnblA/w9WRhftOWrNlU2&#10;xY1g8658atcaHO532xTU28gLQvLMLt/btq74z+GT+IQ+tCs+7CKD6fLzbQQ5/h7DB+OH1/AVQX0C&#10;pKYv10HNm/mdDfKOADTvj/U2coLGx/r3sPQrdezklMgNuiZJEwiEsVxdXvDRzz7i7v17DPd2Ge/t&#10;Mnl+RkSzFxeAqtfWVT6rlditcvFnlhVEMkJFEcd3TphNp2hd4I4fDFVVOAX2mngiJMfwgeBdQPiX&#10;yT22xRwNmZzOMyosUqZEUq3NQ+eHIiIZkG0J4cjKDGgNRZ5jNQyHglEUMUjcM1VaYzEkaUySxijE&#10;ksxQRitgehIppNGU1qm0O/IbiUDUcYBckmSs9jLKIwFcJ9Gp+UGJY1W/1vX8SZb5u4ao2LWNWZIc&#10;hOPG318IIVBiFVwbBKbOO5xfTricfMLrr73Cyclddsbjuu8kSgqKKkdFEmMEwiqHXReGyrqcnLUC&#10;aaXLDVmDFE5lXknVQnKEA5cGMez6+rNdzX35XmHRODLPVTxg14jg/IS+I0VwebhIrvawSkgevPEW&#10;Uhe8OHvO40ePePHFY46vp9w+PmB0LomFxBhI4wEqUiAkeZFTFDlSShZZvtxL5UWF1i4HU+Q5WVlR&#10;WYPGIqOEZH/MnZO73L3/CqPdfZCKSlgmtZI0UqCtZTDa4eHrb3B8dMRnv/qUzz77jOnFC6QRXE5z&#10;9nbHVBjG4xHWaqzWzKYzLIa9vT2UVGRlgShKR/gioTDaKblfXZHnGZPplIsXF1xdv6AoNVYk5Doj&#10;K0qkjMjmGdPphBdXE+ZlxbzQXE5nTBcZJpIMBgMGScrxwQGRsJiFQirF0cke777zDvfu3OGV+w+R&#10;SKaTKacvzvnLjz/ho49/zlePn/Lscsbx0QEnkwUnR/vcOsgxVBhhEHFMmqTkFBhd8c5brzLY32f/&#10;5D5fe/99jo+OiKQkjiLGoxFFWTCfzbk4vyZfzNyaLxSICGE1VgussRRVQVGWZIsFeTanKHMqDHle&#10;UORFPd+Ei9a1xUrFcDhkMpny/PiIb73/LrGKqaqCGMH3PviAi8sZ/+v/9s+5OH2OLUrGO/v1uLMM&#10;RwlKCbI84/zyjKvZDGMlSZQghCRCEOmS2/tD/sd/9Pf4Wx+8x+0kIiqmpEnMZHLFbD5BCsl8Omd2&#10;NePg4C5FkaN1hqrXlTRWoCJyI5DDfU4nBYsy5zdPz/jy2RmPr6YU2lACGqjqcP1SW37x+BmD8ZCD&#10;4wPsxSXKaMo84979e44ABEEUp3z7/XfJy4Kff/opb7/1Jgc7OwwiiS7nqEQhrXFEs1TEVoOUXGQV&#10;j19cc5ZZ0sOYKElAgrCCstDOG0mxjM9kQCIc5oBD4pRwn92s5X4sBAJt9Ab5WrjeuNdur6eN84FX&#10;lxd88vHPSYdDhoMh89lk+R2qIZgoS6yp6n2FxQpHrGoFFEUOwvKff/oT3nv/XT54/32sLYhEhLba&#10;xbNWb5ylN+SCjlzJBPHNKre++r3cIC5b5btWhITNVq2NuHIdNL55RuX+MxvA8DZi/TAObTuzXT9r&#10;sctcT0NSvRkXrj6zIq1l2W/NfseP1f3z3M0YUyyfqznzpiYK9mPHVQxh2SRQW7Vpe22G8e49JOpd&#10;rXnrY3szBmojzA6J/9rys22iBG3k/W0kmOF+wort5HO99dZbb7311ltvvfXWW2+99fY3wXoAfG+9&#10;9dZbb7311ltvvfXW239FC8Ea0K0sBGwUmLaBkLaxifvWBQhz11kpZK5+J1oLXF9GkWc74H4dkNN2&#10;HR9QepOieAg0Cb/LL+bz29dnZfeBDm1KjuF9NJ/11apDAHx7Eex2sEIXMLq57zzP15Q4XcFitDG+&#10;2oqT/dddwIY2oHXYTg0A37/OSv2d1utvvpe15w0BI+E1muKYcAxuvt9X5Vnvu21F6W1Arub/ZvxU&#10;1UpVMyx8btR82tQpwrnWBdZrG2dhX28D0ncWYDdFQ9oBkabzKX/0oz9inuckgzGqVhhWkcJUGhVH&#10;JHHk1KVwRTgWKHVFoTVnL8757NNPefbVE8p84VQz1PpzrfXJlvZufJoxK/IEX3kz9EPNfPOVzsIx&#10;FBZJ+QpPIRjHKXB3t39b0XQDEmrAar4vCMH260rlZiv4p80P+PNYKumACnWhWaQcCDSNUyYGqqIg&#10;QjlwuYAyjSkrSSIkYysoKsV8nhHLCCWlu54xoC1pnCKURMUJWSG5desWQn5OaeHL5xOurmY8u5jy&#10;4GrC7Vv73Dm6xfHhMcNRyvX1GbrIGQxHxOmQKB5ghcQASSQZKIkUUFlDZQzWQJEXREnEaHeXs/NT&#10;hoMIU7pC3CQZAxqB5fb+gD/4Oz+AKOYnP/1o2VZpmq4p6a76a73dmmIsN740FlBRRJqmvPfee7zz&#10;ztcpipyqLJwCVpTUYuaugM71S102VQMxlVJIVRfOWYO2gqzUlNpSGVcyNRwOGaSCFy8kSrl/AovW&#10;BZURqDjFWkue58vxEccx2pToGtCNtcSRAxuZqmQURRylEZGusFZz+uwpl1fnKJlyeXXGk2enVAgO&#10;79zBJAno1dwT1EgaIQFDg3tfYpuW7aedUiIrkJGpUUBKqiXYvc2vtiklhnMq9NdtcYlvbWtYswYZ&#10;YzAWdAtozBjr9b0JQC1iQ1U0JObYBFloVA1uFnUbVpXGGqdA2QBJm6JHpajvwanV5UVOFClXYF5p&#10;ylKT5wWLbEZZFkiRYK0hUhFpOkDU6uiNqKyvaNgU0hsvhmqLi/zXbXPFj4vaADZOPU+0rlVNoaUx&#10;VQ1uN0v1TBXF3LlzmziOuby8rOeqWSoEV9WK5GRZgLpcUw3z+QxTK8JXjb+TEmtl7fdlM6gxwVrv&#10;1K+1AzO2gHLCAv1mTFRlBcKyu7vLwcEB4/EYECwWC2bzBWWe1+qKgqqsKLUmlv8/e2/2LElynfn9&#10;3D0icrtL3Vq7eqnuBrqBBoTGTpAihyNwbMb0oNHb/Il60cuYSXqRZJLGxigSCwEQIBYCDfRa+3L3&#10;m5mx+KIHD4/0jPTIahJ8EvOYVXdV3ryZHr4cP378fN+nOgB/0RLIeDC97+/5Ys6NGze4deMmf/s3&#10;f8PZySnLsqRa1t6H5BnGgWhV/Ybi9b4qeD/26q+lIQufFwN2UvtdCgy/DdAV93MfJC1WwfAaOFZK&#10;mEwLrHNIpciUL3LOspxcKTKVY7XGtsqOTdN0cz/Vhn78k4pPU7HXy0DCcf/EviFWc7fWMhqN1mLj&#10;fgyQAlHHyuKh7/qx0zZF7/769gQmq1jRq9dlG2D98PPgs1LqVv02xoDAbWQag/NPiA2FaWs9lMdY&#10;g3WW6XhMkWdUVYl1UFaGySinaRyj0ZiyLGmaGjrgpO6exRiLKjImk3EH9HfOYp0BYzyJSauOFZ+j&#10;+wrr8c/jNbeu5ppWTtsag7MJek0pZ/d/P3UeSQHvU6rVKfKmlI8YGvvUd6fU++Ln6+ahSCvVxf35&#10;spzBPyWnsi2u9srTff+4DvgeylOszuxpheYhde+gkN4pp7thNcDUuWnDH7l10LiL1LuHxr8/9ttU&#10;AkG89Hycml+dYq0bPssMxX3x5wjHYCw4pELef1a5dubdnHOp8V3r3x4AdkjJfVsb+748RT6UGue1&#10;udHPWzjWiPX6a2hj/UQYj7X4wdGROqRyjrHv4yVn9r6vS6kXDoHhRQvEp92D8rzoYnYHKBVUuV13&#10;FhLWA3WbusI0DbrROGqf+xJuTRnTq0gOz5l+WwI5Uz8u7gNM4pgiNdeHyCVTYPqgfhn3fd+PxESX&#10;qTUYYqI4jzKkvLltLr/Mhggq+3t5ai72863blDr7e3Lo7215tDhH1ifs2Ua+NnRm3UbkkJrz/dx7&#10;HCPEuad+PwWgkzGW09NTPvz4I97/xjeYHUwZX+XopsEYsE4AsiVMaTqCsb5/8T7Urx9jrT+f5Dm3&#10;b92inF/y+NGDTgV8BdripYQNn2fvjQFYL/NF+NAAACAASURBVFOPj+Ofus19KCnbrUy8NL5UraK5&#10;tY66sVirEdQUhY8Fm6bBWEtRFB2hRiY9GWZZllS1JxLMsow8y7BaezKZiPwuU4pcycR51w2SlvbJ&#10;OsMYxeq2/bO31mZDLTbM5aE4aj0PALOZj+8fPX7Ki+NTXrlzm9u3biMQKClwwnoIn3Ut94zP7TTG&#10;kku1sWbAg8yR6X2/H0PGPnJb3LAZk4huvON/B//dkeKsgfDFGoFAAIQaIcinM15/+4DZwSH3P/mI&#10;k3LJww8+Yiwc+7MZuVJIJ8gLv9eUVenBra0fDevKk/tAXTfUjYEs5/ord3nl7l1u330VlWUIlYNU&#10;XJU1jamQyiuo63bNOemYL+ZkmSIbjfjyV7/CF955h48//phPPvw95+enfPzgMTfmB1RNw7XLC0ZZ&#10;xijLUZmiKHKqqgRgOp5weXmJtoasGKMbizENCIPWDfP5kovLS8raUhuJEaCN4+pqwdnlgtpYrhZL&#10;5lVN7QRWeEJcHDgF49kY3eaMb90+ZH824Y03XufdL7zN7Rs3Odw/pMgymlrzBfc23/72N/no/n3+&#10;3x/8kJ///Becnp1TLebU5QLTHNFow/mi5MnpGYcHe4xGI2azfV57/R5/9u++xPTadRxQlxU4x7gY&#10;sVgsefL0KfP5whM7WE2lNU3VYJwnearLEmMttXG8ODvl8dOnnJwec3516Z/vco4xltGoYH9/yrWD&#10;A24cHlEUBVeXV+zvzdifTZnPlxxeO8RpzeVizmgy47/90z/hclnxn/+X/43HTx6hsmOOrt9kb29G&#10;McpwtuGz+w8wxjCZTrFaMhqNaeolQte8cjjhP/33f8mff+1LTGlgccloVLBcXjCfX3B5dcmL58eU&#10;yxprBaZpMMaRCYkWBiMshcq4//SS/+cnH3DZWJ6dXnFZGyonaJzDtLku50TLieL9RGkddqn5+T9+&#10;xEgJvnjnGtenOUJYTk8vODw4QEjJdLpHXoz57je+zis3DtDGkElFlilql2ONQeWSggwnHc7AxfmC&#10;X/z+AY8vK5p8gqwbjg4PWc4vseBJF4wDCzLzxBmuTZgL6ckpU6SD22LEoVxN/1589bti7d4o5BpU&#10;nmO1xeiGJ0+ecPPhA7783lfZ399nfnXV5UWyLGMymVCWy7XcUvw9eZ5T1TU//rsf8dYbbzBSnkVJ&#10;GDpi2G2563ivTpESDe29UsoIZD2co4r9cCABFoKNvnTObpxBXpYvjPe+Pph9OAfXv9uL94x07Nnf&#10;V/o/H9pfUufmbfmRobj3ZbmHoX3f3zGIjXzQEAHtUPwcx4R9wvP+3h9y5kMx8dA47tTfd7azne1s&#10;Zzvb2c52trOd7WxnO9sB4He2s53tbGc729nOdrazne3sX8BE9Cd9ETtU5Nf/2baCgfC7Q4Wpgeo8&#10;XaS2KkIDNhTaX6YQufru8KqNWNID07ovvAvFB9Z6ReMAWu5+MwEGGlJ4SwHG4z7s91m//X2ARwo0&#10;lXreoCArE6pLq/eLrjDXv2bWPsO1BYsIiYvAlqniggDsVCpri9Xi4gfTgu18sWQMxFupv5Mcr+Rs&#10;7S7S4z8QFKgD0KdfIBGKLgZXwQAgfkhtM1Wk0AfLx4pPvr8hVhJYn5Phc/vtCq/5z7DW4Nxme3wB&#10;gsC5dSWKrjhHBoA10VryY7EJUmiVnrs1zga4ql8sk1KYXPu7oFX4kR0A0BhDLtvCPiy1bvjbH/6I&#10;+4+eMN27hpAZUmZkKiPPcloculfsDgQV7Zwy2lEtltz/5GMePbhPU819saL0ahkSryjVqWaHHnB2&#10;bS2kCmWV8oqmq4Jo046jIlZhCMXqoWA9nodBjdEYh1JtQb1Lq6z7fstYFa/01V03lXbjORkXBQ0p&#10;gcb+Iwa7DJGL9IvVUyrAHsrslaic7wCErlBOIpyk0ZpaexUeY3WrEClx1gP3pVKUtaaqDLnMKfIc&#10;Z70CVlFMMEIC59y9cwclobZgnOCi1iwePOLxi+fcunGNe3df5e6tM46u7TPOM0xTk2dzpnsHFKMx&#10;QmUIJSml4xKvPujwSkxNq67UNDV1U9KYCl1nLCSMRmNqLVAC8kwiHOxPcv7Nn3yLy7Mz/vDxp1gL&#10;1ipf0GUsDtkpF8Y+od2FfN+1i9IJQT4q+OLbb/Ktb3ydolBcXS0x2raqaKpTBBFxnwsQclXEJqwf&#10;FyUVCsdiUaKtZTQpaOqKsqool2cIZ5DSIGioqgatM0xWgNG+aNbadjwlxjis01hjyLLCFxACSigm&#10;RcFX3rjDtC5ZHj9lXEBVLcmyEVVj+dVvf8vJfEk12uf267cwUmAajcwy789sqz7moe3tH9bAS32/&#10;nPLBrWxktwasdWQqS+7fg2Cp3j7Tvd97RbCs9jdn1pTdw+fHqn4xqYyzrlXW9kpwQRneWofFP6ux&#10;KwCAX5tuBShrlUytWY8HHBJtHc7qVjXPYU0o+JRgLc5amkYjpYLCF1bjYFn6YuaqrFksSupaY4zx&#10;oHAceTYFIZEtcBMnOlD/kP8JgIdY6ScugkzuDwll4m0Kf33ylfhnAdgnM0WeF1TLEqW84uJ0NuXa&#10;zQPOzs44Pj1BiozRaIIxulNuj+dCKDxvWmCT/1KvECqF8H3uLE2PnEgI2QGrU3tKX52uI+lpx8qK&#10;FejAaMVsb8rhwQHj8QiV+TmU5znWwnK5xAjBeDyO9qxAeOIVpYqiwCFZLEqqqsRozbWjA/7hV//A&#10;g4eP0U1DU1co2RJihP53KxKqflzWX4uBAOZlsVX8u3GctQ6odyBcq/76+QAw/T1vMwZcAd1jspkw&#10;xkT7Xp6tkwag/EYsAdPUuEBcYTQyCCAGYETkO/og7pgMq09oEcDp/aLqFAmXVzO2PaWn1TgEApwA&#10;dJrNZjRNQ13XG74u9l39M0bcX0NxRJ+kwroo7gGkap9H+JioaZquSLYoijWAS+jzfuzdBzOllG6H&#10;zgr9WDV5RhSsnxOtV6WqdUOeZ+TFGCf8+Mwv5pyPLuFQYhxko4Lq8oKmqciyHG3N2lpRSlIUObNx&#10;ga0rMMYrV6PBWRCqixn7wLxUP8d9EV5PKba/DLAV/t7v/z5wbtt5LDUfUvMoqezNcPH40O/1yeeG&#10;CshTReyp2CEFfk8BFP+5APg+UcNmEb1I5i4+byF8yFWkgNifR128P19SY55Scdt+Nm+Pji9Zn/0c&#10;xjDIfphAZQN4D4NjPKQcHO9baZI2NkgCXra/fZ55kSJlSBEeiN4Zvd93KeKDIWLBbYrbQyDptfW1&#10;3vmfey13nxHYrQbW9zZijJetv/jn4Sw0tNcNkXUopZCI9ty5In2pm9rH9u1ZzRgDso0XXKvuGNQW&#10;aUlPWqCqkqoj6kqdv/vt8jlIOwjwDECTOJboz6twDhkizFzz0Ru+Jq2a3Y+thvKR/T27D3aKJ5CU&#10;qpcLi3N1K4KzVN+l5msqXgrtjNd/vz2pfEafcDTOfcWxVcgNxZ/Rz71sUyLfzFOn12cKrNyP00Kb&#10;8zynLMs1ooI894RNIQbskyd18789Lxg752ox58mzx7xTvsve/pTDazOePzv2it04siycw3xeqizL&#10;jrixT3hg21hDKa+Ovbc34/DwgCdPgrpuNx3Xco7/XBB8ak9M+bz+Wd/aVmU7Gtc8L4hB8OkcmE9y&#10;OiExFvLM91Gjm1ZV2aCyHNHmE+u6ZpTl5HnugWNV1RFWKVqCAiFQWYar8WRcWQbWbMTL8XimyHBj&#10;XzEejzvS1pioKTyPj8+rDqSfIj+K10B/TfTnqrWSqtJ8+ukDFoslt2/dZDqbkGWSTGQIJEIKjNFY&#10;Z1BZFt0ZuO4MNkTK0Z8fm8STaZKYz7NfDVn/+UEghVyLqZVSGGupjAApmRxe56vfOMLomqvLS06P&#10;j3l8/z6mmiOsBWcxRvvchVydvz3hY01ejDi4dsjNVw7Zv3ad67ducXjtBkhFbaHRhqbRCOkpOlHr&#10;xB5N06zID0TBqBjhtCGf5rz3/vu8+sZrHD95wi9/9lPOHz7lyYtjru1POZhOmI7GFEXWrm2HkpKi&#10;yDg+PqbRBiFzpMxQSiCUn/PLRcnFokbbnEVtuSyXXFzNubwsqZygdgJV5BSjA5+/FH4eCAGLpmH+&#10;+JiT0SW3rx8wKibcO7rBjaPrKKmomxqHQeXjtq8zzi4veefNN3nrjdf57/78zzk5PaUuS64uzjGm&#10;4mB/j72DQ2YHB9y+fYvbt25x4/p1ZrM9sukUJzLm8zmmqSkXCx6dXnJ1Nfe+TQhq0zC/mlOVJZlU&#10;SKGoq4bTsxOevHjBBx9/ykeffsbz42NqrWmsxbYkE9PJhEwpFh9f4azl1rUjvv31r3Hr6BCsoS4r&#10;zi8umR0cImROVc1p9BWT2R7/4ft/ycXlOf/zf/5faZqKJ08fI575PJ9oFcH3plMUktFoRJZnVMuG&#10;2zPFf/z+n/Fv3/8yM1chdc24yLFWc3V1xtnZKQ/vP6TRlsnsgOs3buKUJUOSFQWL+QXGaaQo+PsP&#10;P+XvPjtlKQSmzTmC8ulF2vN65tdyyHUa4ygdmMrw41/9HmHfJH/tJo21iGwECA4PrzEeT5jODnBI&#10;5rMZp2dn5MohnEY4Q6NrrGnAaozVPD+55JcfPuThSUWVjVGZolwuyLOM7373ezx78YwP/vBhEpye&#10;ImHv32mlCJ1jIumQNwpEYqn77X4s1fnikBOR/q6kLpc8fHCfN996k/39Pcrlco1IJN6TsizzdwXt&#10;61meIZXDNJrf/Pof+Ycv/ZLvfffbSOPJOrG2vTMw0T2p6EhSV/vseh3A6k5WROrjQzl0lzy7pgjU&#10;4j7p+8+YVCk+iw+R2vXPjOt3kOv31Osk3EN+fFO9/vPkOtJ31mIjRo7Jb1Nn7H5eapPsNk2SOpQr&#10;6O99fSKxIaB7/0weyJ62xcrbYt9tZ4P+WnlZLmhnO9vZzna2s53tbGc729nOdraz/7/bDgC/s53t&#10;bGc729nOdrazne1sZ3+0iU49dkgxqX8ZG4r1U4rwKVWjVDFh+Pw1ldYW2OXae9ANQBG8VN0qbndc&#10;6LQqgHcdiHQdWBOBkJxXm/dtXn13v5AsfvaXqcrHr20rbu8XtKYAHP3fi98bCnQDEF6yqd646pst&#10;syJ8RgtGDIomm78UF5KoDgAfFByDMuYK7LteNNfvn6Fi2c3i9pWCXlBnXakYbBYTrMZTbgXZDxXG&#10;DRVOhmLJVLFDsBWQJygzma5dKyKGWG2mP1/CXGOtyKP/HEplOGfSxQcB8t1iSlcF0K4tyAkgB9m9&#10;r2OIgLX1nprHQ4qi3ZiGQhqPJFipmzs6haO//8U/8Mtf/5b96zfRxpIpiZKKvC3EDPNRtYBf52jJ&#10;HgRNY3n+7DmP7j+gvLxoQfb+fUJKJL1xd+tF1yvChrAGWVOhWvWlZaXq4UG2QQ0jVm+PC1JD8WyW&#10;+eJjD0SVxOQD/YIQXxi+KjJaFbN+PoWM/pyNQXZxO8O494GafZXalAJsaN+6oqxEZRm60ZhGY51X&#10;vgmlUrXWNKbBYXHOoi1gLYUSzCYjluWCk9Mz3nr9LlJIrq4uGY1n7I0KivEI6yy3b13n5rU9Hpws&#10;QAqcFVhgXhku7z/j6dNj7ty6yc2jaxwd7HO4N2M22+Ns7gu/pWr7T+EV+oRAqYKiGCMkOGto6oqq&#10;XrS+TCFwjMYOqWryTDCdjJCqAGPYm474i7/4U84uznlxfIrWzQrw4FqF88hX+nVvo3XYjrlS3L59&#10;i+9851vs7U3RuunmmFLSK3S3oPTV/gNSSFy7r9VVjWiLyfI8wzWOWjcslnOqauHfpx2zyZjlIicf&#10;ZWhTsphfkI1vIpUkUxlOZkjt1a9HeU6mBItlQ1MuKfUFmRSMc8n12ZR7t464d32f8vmCh5/+AYem&#10;sQbrBMfnl5xdnfPo5ILJazcYTfeYL0u/LoO3C8qPnYdYgSddBI54uQroOrjCuRWIJQZ8pNbOy/ZY&#10;G4FbnG3/4EHw1qyAK2GNObcO3vWfK9v4yaCNXoHnhcCE2Cfsy20TjLNYZxFhPrGuwhh8RVeYifUq&#10;aU60AB2z9tzOGqqypNEaY51XE6vrtujdYGyr9qJaIiAnOhW8fj+uFxauxxQphcQ4TuwrDvVBmHme&#10;r/mcPoCxrmuKVjGt79eyLPPzSymqqkEoSZ5nCAGvv/4qQjpenLzAWIeQ6+Q9Wpu1wv/QvhDP6KZB&#10;180KdGD1yme34BGlFEQqkWsq10KsEWKsA8YDyYCPhcMz5UXB4eF19va9apkQkslk4sH9VYNSGQYN&#10;QpJJ2a4phXW627OyLGdZ1lRljW4arl8/4vTklI8//hQhJYuyYlxkbT+tk0bFy6GvuB3PhaH94fOo&#10;UPfVrz3pg0MqT5DSB2n0Y40h5dr+eaYPguo+r2MW2VRg7WJfwGjt56qSXWy0tr7aOaLaOZRaAwGY&#10;1m+nJ54wa30yRDajlOxi36qqUHmB1qYDxym1Xsxd1zUXFxfdWhmNRmvF4P0i2X4MF+KDftvTQK9I&#10;yT4+s7nV2o4/34OfZBJg1icEC+2Ji9ADqCNV3Pt5QLtx/BdeU0pincM660khWjImYy1NXWOM5vj4&#10;mNF45IFded4SlPgzmHTxeUIwHo0oshycpSzrlirIgfQg+tjiAvzgz+JxisFa24DtQyDY1M+HVHlT&#10;++U2sF5Kcbh/bthmQ2pmQ+s6pWztiUzW4+p4L0mBpbrzCHTkDIGQ4p/S/qE59nmJBIaee6hQvv/5&#10;qbW5MVYRoFy2oIBUAXzf125fQ5vzwQ3kR7blNPpnER8XiuRcDDGj23IWTYHfhsi+hp81TQCTylsM&#10;5SvWnpk0iGMIzG7bfSmVF9nM6bgNsrpt6u6pz0n53NXrq3hdIpIkEzHoNt5LYhXMLo4N7RqY66n1&#10;sJYjG1B2dom9OUXQ2R8jrbV/rvZ1rTWF8qrX1vjYWuWe+G61r4V4pV13QnZxfIht+0DuIfLOlX93&#10;gwqbQ/6/Px9TRKEbaytB+tXPs/bBYrHyfCpWiPs0KMGHWHZ9jazHmC8jaNiWM0yttf4cjv17v29i&#10;ZewQ64e8Rpd7inxTPLfj74r7d0jxfhshYd9vvYxENX7GGPwe4rsQWzVN06mQ90nDUv6rrmvyIgPh&#10;ODs748WLp9x59S7Xj65xcXZJuWxwQrWgeokzhqo2zOcLptPp2jnBrwn/HLb12XmhKEYFr772Kk1d&#10;8vEnH2GMXjszDeXzt+XdPw+RQH+e9/8dxr2uKpxzFEUBMpzbJLlQg+df37fhnOR9gn8mH7MXeYaO&#10;xqzSFbWpybKMUZGhpCeb29vbwxrD6dmZPwOqLDjezXsTa9F6RYzaNA1CQJat8gLG6C7fGPtpf12w&#10;Xck9rN8YLB+3IZUvXwe2+e8ty5rHT5+wXC64ceOIw8NDZrMZMpOe7My1hB0d8DIQtra5HUHyvJIa&#10;x6F11ifF6Pu6ofPp6nfFQDwsuvS9iIiaHZ4idbmscNYyHhWMpwfcnB1ydOsV7n3xXVyjsbphuZxz&#10;eXnJYjHvcgXjyYS92YzxeMR0OqEoclSeo4oxTmbMjaVclCjp41dtNMK0ZLMtW6xwcsP3aW2wrvIE&#10;BFKQScXetWscHhxw4+ZNfvx3P+bk6SPKsznHZ1dkQpAJyJRECuEJNUceENwYTW0cWT4iy3OcszTa&#10;YKzgYllxubjgfFFhpULmBW5vhERRCOnHVkqyPPfEjc5inQfvg2LZGB48eQEobt444lZVc1VW5EXB&#10;8xfHTMYL9vf2mUwU08mE5XJJlim++uV3/TnA+RyYUJJiPKKYTMhHBXlRkGcZOEvdNOiq5vjkOWdn&#10;p1ycnXFxdo6uNTj/rFVV+3FpLJPJlMuq4fjklF/99rd89OAznr54wbwxSJWDUMgiwzUN+4eHzKYz&#10;lsuS5XJJafy+9/jklB/+9Kf8+Z98h1u3bmAlXC0WLBYLZrMJe3sHzBdXWN1wuDflz7/3HX7561/z&#10;q9/+obvL6WJDCVVVI51EjRR1UzKh5j9+//v8m2++xxRNZjWj0RghJWdnx5xfnHH//n3mi5LZ3jUO&#10;jm5wcP2I45PnZEawf7DPsiopshFPTq743SePKYWgRmK93jsSQ6YKny9uz/dSKawxWNOS8yFpgPPa&#10;8g8fPEA6x73bNxhPSpbFiNms4fz8HIti/+CA2bUbLJsGXddoXTO/uqRpKpzx5ENnV0t++dF9Pj5e&#10;4CZHmJbY0lrD/v4+3/7ud6ibmucvnnN6ctrdtwUC4m0K3Nti4bBu+rmjLgmfiFGHyNilkFirMUZT&#10;FGOePHnMBx/8jm9989vs7+9zfn6+5nuLomjvFNYJ78DhhKFpDFjHT/7+57z9hbe4e/MmKiJiDYD3&#10;9fOMShDSs3HXHtoR51dXubj1s+OQ30zdD6Zioj7Qul9T8HnGadU3ciNnHJ7dE4W7jf3AuXRdwhDB&#10;2NAeEvaIkLfZdr5K5T9TRFHx/fHLcgdDZ/P+vhd/byom3HZGHIpL+3mHFPFMf66kAPM729nOdraz&#10;ne1sZzvb2c52trOd/Wu0HQB+Zzvb2c52trOd7WxnO9vZzv5IWxO6ShSIhgKqWI0vBXSJiwOGWNtT&#10;tgZKjpT4timA9hVO+gCMFNt/DHRIFwX3i1JlCyLxn9UvhN9WpDukNBj/7suKBGIw/JA6ef8CPvX5&#10;DpLFpykLRWcxQ79gvdi8DzaKx3sFrHVrAA7/HtGpq8Zt6ZMJ9Pusrwq7AjvEKrgCDx6T6T7YAsRI&#10;Fc2HgtHU3OuPQapwo89qn5oHKWWKofXX74dQrBHP7VSRf7oYNLTf0opJ9L4jKk5hBcfvA0j7z9lf&#10;06liGEELCBYSZyxKKrSuEULxh48+4he/+g3FdA+ZZSgJxahgMp5s9EddNx4g3hJ31GXDyekJn3z0&#10;IWcvnndEF6GwXiTm1qp/7IZiawDTilatue8bOnWenoWCo1jxNbweF0WvA8Y3xzwu4Anjtz53XRKw&#10;Evo+NUb9Ob9OLrI+r1Pqnan5FJ6lr4xi22Lbq6sFxjoa22Aw5KMMV8Gyqlswu/OFmlKQyYxbN2/y&#10;8NkzTs8uaKylMYZlVXJ2cQq5Qo0KlJIcHuzxpXfe5vGPfwVZhtUOY9viOwFXtePq4TM+evgUBcxy&#10;xWxvxmw65WB/n3tvvMbrr90lzwXaNEihyLMxIKlrr/qOcLhAnOEkTaOpdUlR5OhCUNcV0+kM6wSN&#10;1ty5fY2/+PM/4X//P/8LZa0RMsMah7EOxzqQt/OXznbkE1JKJrMJ3/3Ot7lz505bbOwLgEOfe5+0&#10;WZxkWhX1VYGdH5uyrKBeMJUNT58/ZioX3Ltzk3ExQQmJs5ZMKqajDGlLqC9QGDIxI8tGZFaSK8ls&#10;kiGF5cZkyl5xxLW9PQ73ZxzMxhTOIes5en5KszjFmpLLxRyLxJHx4viEGkl+eIe333kHpFdrMq5Z&#10;gShaNe2wVl1i7nl/ZAZimE1gUChAj1UQXwYQ7JP1rPltB+DBxYEEYwWApfPHHoze+sq2CDT2i7Zt&#10;m6kdzmlkV/Afvmble+kVAkopPfA+9vOANboFOUvqWrcF8Apn8IQ4CJqmbgHTFVXV0GhLVVUsyxIp&#10;BAjVxQppHy7bQtJN4oCheCDu2+AT+34vVr3u+7QARA9qlsFvxqCUAHaMwe+z2YxGNzQmqN0B1vDW&#10;269z48Y1/vDpRywXJVhJYxqM1ozHY4zxfaK1ZjLx+44Humt0U7ZFqw1COPJcIYXDuRwHXTu6vujF&#10;AP3i1ZiYYbVnr8d1y2WJlIJrR9eZ7e8zmkwpRiOcg7KqaIxXf5JS0ixrcI792R5Ga4zTngDDWZpG&#10;o3XT+YY8KxBIfvnL3zCb7lEuTyhU1imWruZ/aPM6YD+tQmwH1UZTsWs/Ttvoi7ZIVQqBk2IQKDZ0&#10;JkmBAVMqv0MFmvEa6O+bqWfp9k6lEJFicj+mT/VRHAe/rP9SRB5eXV0wGo06AJdfOysl+KqqWmC8&#10;6t7TVzeNY5X+ftUHf/X7dO3Mw2bxcJ9Qh3bNxHNKB3KBhCJ2v3/isUwra7OVLOzzgL+dMSipqJra&#10;kylhcEZjjX+e5XJJnmdcXFy0/ZFF+wZrZEhFUTAZjz0xk5A4ocDZbo2lzogxoHsoXtsWbw+db1Jz&#10;fkjtPAXk649Nar72AVpDwKIh/7DtbPGyM0jY81PEeP2zc5zfiImhhs52/3J5F9HlX+KPTqk598/G&#10;62tAbCi9DuVLVucwT47n/yGJFdb7in1DwO5tSrrdaU9syzVsAiCG8iAdQVJqTgiv1j3k++P511d6&#10;Hx6T/v4EsZJj32dvOwv353Q/rzOk/L4JzGRr3miIACb18yFwQ2rf3MzJuJVSYuLz4v1gCEQfiGbi&#10;GDbO0a3WxDD5gpQSMwAIGZr/n0dBXkpPNEYHou6pJooVsNGT3pnVOoY10pe6rhmPvUJt0+i17wm+&#10;PQVSj78vJhuNfy9F+tPvp3jP9WcCr2LaH+8AWkvNBfCgyeAH4zXVB+0M9Wm8n60IhVxvPab3gxT5&#10;z8uIVVIAnNhHFUWxEfuEP32f0Z9LfeKOOF9ore1IucI4hjgrHp/4mfprLcRCMalPah+I3xs+P8sy&#10;JpMJe3t73euBqCsAmKuq8oDuaNz6atphTPLM59ieP33G7377AVlWcP3Gda4dXuN5fUpjLMvlktu3&#10;b/HuO19gsZjzs5/+fCNnu06K4te/NhqMIVOKL3/5PRbLOY8fP4xyb2IQYD0Up/RzU4H45mV59n4e&#10;NawxsLh2DBECmSmyTKyt3Xidxu00zmJ1jdCCGRrrNOPRhCxT6KZu/YzwwO/2fCsVaG07wPlsb4/L&#10;q6tOqX21N7tuHTVNQ1VV7e9kXbyvlFjLQ3qiTv98y+Wyey0QeMqIsM3/TA6C1eI5OQT6XN/z/HvG&#10;4zHWGhZlyfLRE87Or7h96xY3bxx5RW2pyPMCY2xEHiI78hApPdFlyxeJdeCsReGf1/X24n8KqC6V&#10;H02d8zrywaDm3L5XW9fmsaQH6guwbWyfCYnLchwObR1V7ckprciQhWI0zRBYDsRNXhGCrAWWxsQ/&#10;xhjqpqZqajQZGbIlftUY4zCmWp3ZswSe2wAAIABJREFUujOF6EDJ9GNHZ8GCwfj4Kff+XUnF9Tt3&#10;+Kt//+85O3mBElAvS548eUZVLimXS87OzkFanr44RRuDtoYGixAZiAxjDWVZs6wMDTCazKCYYVxL&#10;INMSBcpAHCDweXgpEVa0OVGFth7A7xB88ugxk+mEyjjefL2iuWs5mExYLhtOzy6YTCbs7+1R5AXj&#10;0RhLSwiCohiNyYoClKLRcLW8whhNlimkFMwXC+ZXS54+fUG5XFCXCxZXcz+fWoB/WVU4bSlrw+Pn&#10;x3zwh094+OgRV+WSSgpEnrN//QbaGC4vLhDa5950Y6iqhrKqmS8WKyJTbTi+XPBff/hjZvv7fOGN&#10;16lqr1afScFoVGCdo6wqitGIL967x3/6H/8HTk/+J+4/O8EKh8pybOubnHFYrancHGVK/uTr7/EX&#10;X/sKe8JSzq/IxmOme3ucnp7QNDUP7j/k+ckxV5XlS3fvce32LayznFxecJhPYH5FuSzJZ3v87Hcf&#10;8eis9kSYEfBZSIF1BuUysH4tOudzTCKQbxi/Tm4cHfL6nSMODq+xXJZcXc19PFLkICWlbqiaBisL&#10;1GiKto6z5y94/OgR0glkllMZy/0Xp3x2XlIWe8gsR0iFUAptDTLPObp5i4O9KXdfucPJixM/vRJ7&#10;XLz/pfaOFAFNuOtYi40H7paGzscAYi2noXHW8vD+fV69+yq3b9/m6srvPf5cKro83gbouF0/mczI&#10;ipzPHjzmgw8/5taNG4xGo5YUxXY+2CvBs9XPDZ1ZQhy6fiYgSSg2dN5YIwpJvB5In7edMV+W2whn&#10;pSHC3JBjDXmw9Tu1zVxcTEA9lF9KE9/37xNXCvSfh6ilf5bq5+WHiARedgaN83xDJFcb57UtdR/p&#10;sUyTIfTPOPFz7MDvO9vZzna2s53tbGc729nOdrazne0A8Dvb2c52trOd7WxnO9vZznb2R5sQHsDl&#10;/y7WVH2G1B1ToORBAPaAqtZGgS10apyhwNS0F7Gqp7ATLC7AjD83/t6+Es3m84d2BdURXyyw7bJ4&#10;6HP6LOrh/30FphQIPgU02aYiFI/L2iU7K4XvAMTqKyLFFgP+hYiLR0WnLNu1NVHYEBeJBIXqNQXI&#10;tQLPTYBcqnggBVQKfbPqE9G12/9fdWOYVkXcLJrtAz/68yo1X1NArP5YpcZrSNVpqPghtDWo7qyP&#10;36oIPdWeWGG3m1fO+uLt9vsyFa0ZGaslrEgf0uuEwfHr/7tbA77JbcGbB3kGBXcHnJ6e8ZO//wW1&#10;cajRGKSiyJUv4GwVruMCbG10V+RijOHi8oJPP/uE+5995gt+5Mqn+MXgsGK9mCTlszbBOQatffGw&#10;UgKtDYEWIAWySAERVmMdE3DYaB5sKlH5whyXVNgdmrNDClmptZ4inEgBg9bbP+Q3/PfkRe6LMa3B&#10;WYOQvsgPBMtyicrAGI1pag/ItA5VZDgnMOSQjzg/v+TkYoGYO0pt0DhKXWEvz7FKMt3f9+Bua7h3&#10;9w6z/Ddc1DXO4RV3hSQvcuq68m2UHjJ9oR3np5fI0wtmxTFqPOKd977EjcMZWeZJPurasZgvEVjQ&#10;BictIhNYYz2o2AicNlgEDsl4lNMYgzEO5wS6Ebx57zXef/8r/ORnv4xIP1gDWK2KjH3hmmsVvvMs&#10;51vf/AZvv/kmgAdMOGjqputvrzCdtcD5dp5JQSYyXKtIaK1FW4uxXkGq1AZjFhwUktOTmr3M8Nqd&#10;O0g7opAZuRBcn015/WjG05MLxiPFZDxhby9nf+861w/3mYwFmTSMsoyRLBirjEwprG6Yn59xdf6c&#10;cn6K0Qsu5+ecnl6CHHF8NufDxw+YizFvv/8VRtN9tHOtFo3oANedb+/g32m/6xL+SLRFvhuFdc77&#10;DZmJraqrfVXdsNcXRbGxR8TrK7zXj3PW7Zm+6HClFm8iwGrYl00L1AbQ1hcFx/tbUMkL/xctukY4&#10;/5pti69XpDTGg9NRLejf4awGKTCdYg+dCtV8sUQbR1VWfh7mOVKu/Fro3zA2qb3eOUee5x1QI/wZ&#10;jUZJv5TaM/uK0jGBSLAAAgkFmKIF+gZAh5ASoSSL+ZxiVDDb3/NrtmnI8oI8LxDCMR7vce/Nexyf&#10;PGdxtcBqizGWIlNkWU5ZluhGd8QUdV23+68HGFjr/LMZS9mU3RggBKpVjwSvvIZMEzmJ9r3GaIKU&#10;qhICbQ1KZV5h0IE1pgWtG27cuM7tO3fZ29+nGI28OhpgHOiypq5KrHNkeU7R9osArK5bRT1f6FmW&#10;JdporDVIKTg5PiXPCy4uLrk4PffKcmvqi24QlBTmd6yaHI/lkNpqrDY0RNrTzZE2BnesQBpp1Sa3&#10;9pl95dn4++N4qF+IGWKCTZVSN0ywAYPAy9S+mQK5p8BbsfpX/32BaEFr3Rajy7aYV3symXYcYiB7&#10;/yzUV0qNgUKptvfBXnGc2R9Pa338ReTbgS6OjePT1PmwD2zvF6vHe0J4TWvNaDQaVDZNFfqm5lB4&#10;fY0sAXDOr1tnaupqyWg0YjIZc3l50T1bmD/9M3KI4WfTKbPpBNsqO6I8gMUKidxS8L157mEwRkvN&#10;4367hs4yqfhx6Mw+dDboEzzE5AdDxewvO1en/M5GDDCQg4gV6+L5mzp/xcXw/f6M96J/en5lOwlg&#10;DGz+PP3Qj9l9n6u1ce6fozc+tzf3RW+9xf0YP/8QWUGa1M+tAfuHSBu2ERmsyIfcGgnL+loeBr6n&#10;XovBqNueZ9v4xYR//fWS2ts25vtAnmGrut8WNeOXjU+8NlOgwBjMvK0tG21bo8hbH1ebACMOrWm6&#10;6LiverjKzSVjhYh4Z/hz02M7RIDVV/dcm5+CjoCqI1QwDpBdfxjnMFpjW3DqaDRqCWFkl69IxcWp&#10;tRf7z1T8sdE+NoEn4TyTZVkX04azTSrflYo9AmC6D36PSUNEL8/Y97fx7weQbgDx+udLj1XcL8EX&#10;bRvvIZKzmNAknCX6e2noq367UySr/TYGcqFgWZatkQzFfRzioiFwdpyjCaQBcY415XP641NVFWVZ&#10;bqztECdlWUae5x1APp2bdxjjySYfP3jIjes3OTo84mDvkIuLBXpZ4pxjMh7zyit3+PWvf01RFMnY&#10;cW18gFrXSAeqfcb9/X0ePw55cNGtqW1EJdvysy/LX6VimvVY2bfB5wC9N5ItsZ10coMEMvRXF2Mr&#10;TyCmTc3l1QWL+ZzrR9eZTGYolSGlX4/OmVX8bWz3eWVVkSnFdDrl/Py8jTHzLo8ez5GiKNozgD+T&#10;e0JK052dpZRMJpONueDJl1brI8xh/1ly7f0pMpUh8o3+GcNhfW4uzzBW0mhNXTeU9QVNYynLkltH&#10;1zg42CfLVuS2MUHWukqxaMcnROiiJYBk697/eS2OK0jscV3gtkbu6s+qm7GDV7ZvG4cQkko3aBHm&#10;ksCYiiL3RHpNU4Ez3V1L8FF5nmOsoLESqSRVpRHCIqxDEJ0HhM9POlaASxcyax0bLJ58yziMcFgH&#10;ZmGQOBpAZgqVKe68/gYSfxZ/650vY4xmWS55cXzCJ5/e5+Mf/ohl6YlVdHfX1OCEQ2YjrBIUQiHz&#10;MRaJEhbnGjIlcayApR5I7fBi8BKFI1OqXT9trj8v+MVvf88fPvmUN+7e4bvfeJ+7N29wNNtjf3+P&#10;qtHMr+ae4C/PEcqT2DgLQioPwpcSbX2+FWe651mUFU1jqcsGjMHUFdWypCpL6rpkUS5omoYHT57x&#10;6NkLTs+v2L9xm6PXX2XSNMwXc5ZlxeXlub+zFD7/KoTwqvG6HU88SFwqicwVCMFFVfPXP/ox08mI&#10;IpfcunYIViMoujuuqqqYTsZ8/Svv8Y2vfY0H//d/9WBz6YkCkAJhLI1uyBDcOZzy7/7021yfFkww&#10;7N++g21qzs5PqBanHD99yOmLE6raMDm8zs1XX6WYzTg/OUFZSZYVlHWN0YbzqyU//eATLgQY57BI&#10;sKAkCOfHUbRLwUnh89Ah12ksmXO8duuI73/v2xzmjrEt0aXPqy2XS87OTnE4xo0nrJzNDrlz+w7z&#10;y3OqZcnJ8e+oqporbThdzDmpLMv8AFHMyFuFbWssUglqq8mKgutHR7xy4yb/GOLwds/0+7PoQPFD&#10;MfTQfWA/DnMRkdPLzqh9/yKl7HK4zlnOL0559OghR0dHzGYzzs/PO0Kbpmm6vXyt3W2slecjrHHU&#10;jeGv/+Zveeete9x75W6bm12Rp/SOEsm7+H68MxRP98HuqTv4fo7Fv3+zn7aROA3lB1N3q6t/u8G8&#10;XbhX69+nGaNbwmu5loMO4zN0t5tuu0iSIMR3f6n5kMpThXuGobj3ZWe21Pk61S9D99fb8vepfkjd&#10;QaZyPUMEoTvb2c52trOd7WxnO9vZzna2s539a7YdAH5nO9vZzna2s53tbGc729nO/khbB9V6ZVOl&#10;RFvf438Wg0/77N3bGMhTF9Z9BcCUCo5bfcCaPNqQymPq+1Lq2UJIz7j/EiB7KOzsqw0NKbwPq2Vt&#10;grH7YIa4QK8PYN6mYNi/xI+VIOkVSvTZ1lNFyqlCxSGwbXcobwtQQqFnKKz0qlgrQgFfsJatFXCm&#10;LuDj/w8pF4bv21aAEduqwJWucDDuzyHVgyEViP73pRQPOkWfhJJ2Skm93wepoug15WhrO+B0KI4I&#10;yhTW6nQBMC1YlM1ixQBEDUUym4Ud/hNepk6a8i1hPQfwu5ASpMAK0EZztSj54d/9hNPLOVZ6YK2I&#10;5v5isWA6nSJVzgrR7sBZcIKry0sefPYJn33yMaYukQi8gFusSKw6IPK6wtNmoXn/ueI5EsCeqWdP&#10;gTlSxbcpZcqhAs3w3njcgypdDDZKqbBuK3iJi6+HClZWxBKrYuiwT/T9ii+wCuqxoITjYDblC2+9&#10;wXg8ZrFYMpvOWC5LTNPQVBXniwWNUKhshFQjTudn3H/ynMoalBScXi65p3KvVCkEdWOYIcE6RnnG&#10;O2+9wVe+9DZ/96s/YKVEOIu1GqzqlE6EFRHY2hdczhvDz3/5G66WS778hTd5/bU77M1mjIspQkny&#10;UYEaSWpTI7RmqUsWy5qqatp5JJACnK2p6wbrHHkxolAZzsHXvvIe9+8/5snTY0/KIcTauovXv9YG&#10;qfzP3n77Lb78pS8xGRVUdUPTmA1VbSEVxtmu8M3hkEHNs/UVRmtqo1fgLSExFuqmoWkc5+enjBUc&#10;XbuBtI6xzNkvMt6+fY0vvnaXPJ8xm86Y7R1wsH9AkSmUNCgMTkCGQDqo6pLKNswKOF1eslxecTW/&#10;5Gq+pKw0l8uaTx+/4EUN737z69x69Q1KrVkulhjrkEq2IP1YNa0F3bp0sVco9O1Nw5bjIhDAtAXR&#10;rBd3p0lRWFMyDn57vfitX7gncM6u7W2mry4UFMqsWy84b9sZAJPef9sO6OvaZw+FkbRgqQDoDwAW&#10;X0zrn6msa6RqVci0RTcWrR0IhWkJKYyxNLWmrEqMNswXJUJKitHYK6w5D8T3cYNc2/9WccYKzBn6&#10;dDQarYEHN/acHuAl+IsAvBhSgYl90zrAYF2hL4ABrHOMpxNGoxGL5ZKmaTzgp6kpy4rxeMT777+P&#10;sfDppw+Yz5cY7chU0ZGrWGcRwpIXGVIK6rqmaSqapvHgYufQdcN8PsdaS94W56tWndkYg1Behc86&#10;vz8FRfV+vCfaYmjZgqoEHrReNw1KSpq6QWvDZDLl9u1XmO7tgVJYAUWeY4wfZ2tWhb2ZKgCvOipD&#10;DBsU12RGXTXMyznTyQRnLaenxzR1zWKxQEqQiihmCYpILqmSlSJl6gPMU8RAcfFjDG5Igdtd5Av6&#10;a3Eb2KUPYI73qjiO7yut9lXNUzHgENlNDCCP2xUDnWL1023njqHYOI4ZQt/FhANZlmFNAnySKDRO&#10;rbkUUCSOF1IkQX21eP/eVYF5fw7Eypl9Ip5wzuyPCcgWoNvOrZYMJLStKArKsqRpmsHYLQXCTAFU&#10;OzKfPGexWHjldSGpdMVsNsHpmsXlOXmeMx6PuyL21fOs5nOe550fEkKwtzdlOikoMsWibLyvlW2s&#10;atbbFPai1PkhpbIWj3n/jJV6fwySf5mlgPHbSO2GgJjblOH6a3uo8D6lytt/vU/OEMfNKXB+/CcG&#10;GqaKt/8YlTIxCGD2cUQKdOBj8BiwENrkVukRVjGCJ8xZowmKvsTRkca1cSPWIejBjv2E7uIR2/6e&#10;TPRHn0wuPm+HgCeA6137XeBwA+C5VP4kkPilzpbd3hqp6kXQydW/hQxwKz9fEgR9G2fWLQC6+Fwe&#10;t7WfJ0vFmqJNRtg21lrNAd8+T6zTxnfWIhEouSJP20YysC2f8rLzervjr82HDqovwn/aOZTI/4XP&#10;X5FduF6bLSv03eZ6Wp+5Acgnor5ZzWPbqkj3555YMfa0irfRnGZT8TP+/TWiB7GaI0Wee2hje+7S&#10;1qBaZU5POuWZqVyrtCuM8qqkjUBYiXAKawUWg3QCa/0eKaVKgEv7vnZFTpMi0xn21SKaG7IlOBVk&#10;Wd7l7MJebVsCNmd6MWpCPTtuW4ht4pxm6MNt6ycQZ1m7IpnyZy654QPiPS2AuOLvXZ9HbYZLbM9z&#10;xwRDXuA3gHzX87wx+WR/X0r1fZ8sVWvd7f8BVNwnWIrB7KGvs/Y8ET4z3pOG8oR94Htd14A/L8Zn&#10;2dB3IV/bJ1fs96u1IIRCG0tZVjx/+pR7r7/Owf4BB5Mx8/kc4+DR4yf84Ac/5unTJyuCvkjt1Vi/&#10;nqXKMLrZ8FtaN4wnPsfnOt9qUFneAYeJCfB69wKp+Cgei215uT6B6yqOj84NogWuGkWusg54apxD&#10;N03nz60TZLnw4ND2+a2BxaIhU5r5ckE2GjMuRhEJQ3ueF63/R9AYS3k1ZzwetwRuHpTqyQU8gVkM&#10;ilvFNa7LXxgjWiC5b0dR+Hg0rKP4dz3hXwDN2zUAeDy3hgiV+ueE/v2CXIt9HHmWkylFVdcsqyVP&#10;n1ZcXFzwyq3b3L5zhyLPsabCOYFEdecA1+Z/V4DUMH81CK+s7VgRcKViRCHibLjrzhKynVKiixLo&#10;8j7B93t1daI7qqCm7v+mxGbs0+2b8bmwJbrDGq9oj6TRTbvnecC2aIlfPXGtpNZ+bBAKnES1MZVX&#10;2F6B6wMBMQM+Kt5b2sjR7wPWYFiBaqs250lLsJSpzKu9G/jo0TN+8NOfc7qomU73cEKSKdXmaevW&#10;z/g8oez6yrYEEbnvHms9sFRIBKrd19vznfAtyzMFzmKMB+ln4wlaCP7w4BHPXrzg3bfe4rU7d3jl&#10;1g2u78+YTseMi4JRUZAVOVleYBrHsppTnZy0RHrKzy9rPNGgrj1ppYWm0lTLksXVJeXiCqsrptMR&#10;s1zx9OyE05NnPHl+QuUU+5ni+tE1Pnv8mMurK8qyanPVqxBESkFRZFy/vk9VlVTVvAVMB6I+hzbw&#10;9MULfv/hhxxOJzx59pxlWTHbm5DnirwYoZuG86YhzxTf+9b7/OAHP+R0XoO1yLwF+jsD1pFnivff&#10;fYf3Xr+DMjXXbl1nOh5x8uwp1XLB1cUVz54+5+TskqvG8Pa968gs52qx4OmLZ2itubi68kSzcsQn&#10;z095clFSI1G5QtoVHYQU/r7RWduOmfPcDQK00xTAe/fu8v3vfZNrkwKlS3LnaCQsy5LLiwuM8T7p&#10;yDnGowmTmznaGqZ7U77w9tt88PED/vZHP+FKSJpsTCUVTuao9uyTZTllVTHJJiwXJfOqZG9/n7df&#10;e4O/FZLatcyhznnfqdTa3UYqLu7H9IE0J5D+9IneOhB8+DNwL72RUw7nKCHRVc3Tp0954949jo6u&#10;czVf+jWhLXXVkGV5m0eVq3t6vNMyTqPyDKUbHt1/zC9+8StuXb9FluUIZ7rYRgQfKtzW+GzbneTm&#10;XusGyeziO9DV+xkAwcvkHf/qTnIVCqzOEKtQIMS8wWcLYbs7wLCf9UkW4/ye94Fug5zRj3Wa4Dy+&#10;E/B33OE+zkRnIAb7cz3vIbvzUqw4LwRIJXDO+P1wrQ1iIwzyr5m1OD2Vv+zPzTiOWM8NrQQBNvIK&#10;Uf7281hMWNnP2fTbtbOd7WxnO9vZzna2s53tbGc729m/RtsB4He2s53tbGc729nOdrazne3sj7QA&#10;YPKXwauL4XWlmU1g05CiePy5QyD1IZXB8P810Gx0QdtX2AqfF/9+yuL3xKo829qe+n/8XKl/D4FP&#10;Q3+mlPD67Uv1a6owfLC/e78Tvr+qKvI8734WK9jGxb9x/2pjuiv8PpgiVSgRq8fHbbfWtQUJ6aKT&#10;IXBiSmn8ZYrp4b0p9bsUq31fJTD0QR+QMaQut00Zvq80nmp/H9ycWgv9wmJf/Oi/KyjuxoUTKbXH&#10;IbKINOBEdMADEa3/zwMCSYEZAjGDkBKZqQ4IWjUNP/rJT/nws4cgC6TK/XuEV6gXYqVWVlaVV+G0&#10;jiLzhX51teTp4wd8+smHXJ6fgDO+SBTXKcdAAJSyAUT0z5vuh9ScGpqTqXUag/DieRC3IRSrpkA2&#10;fXXD+LUAxB9SwEipysZzKaz7vi9d/Z5YU7PwSuaiKxQPgNC4gNpZTShAH2WK73zj63z13S8yP3+K&#10;1ppCKYosYzYdU2lNZQxo4ZWMspxFWbPUhkYKpIVnL85wTjGZjhjlI7J8RFGMOThQ5Kpg/8Dy/X/7&#10;Fzw6PuPB02Os899vnG79oAeMq3bumVZ51RpNbSz/+LsP+f3vP2ZvNmJ/f4+b12/yta99lTu3b7aq&#10;7hJQNNp24Avbqpc7JFeXc4w1TKZTwFBkBqsN1/b3+e63vsn/8X/9F7Qx4NTaPOiK+e2q6OfmrZu8&#10;884XOTjYRzc1TbMCK0kpGY3GZFlOYzS2LR5a89fgC2J7oDavxpshsxxjDU1bpF3VmqZVKldSMh3l&#10;VJnl1s09ZpNDptN9lMoYjSQqUzjtmF/OMQJkVqDrmqoquVxecXJ6zPGLFyzmcy7LK+aListlw/FC&#10;M8/GfOUb3+PWq6+z1JqqXIIzCKHaPUG06oitLxSxRNX6vrbN9wTV7rX12v43RfoRz/U+6UUfYNHN&#10;b8CYoLjuv2s0HmONpWrqnsKdWKm9tH/XxmBa9fdQUBdITGIlIeE8YYJ1DmdXABRfMN+Ob/u+ruBd&#10;Zl71vG4wxlHVHrBunOXqas5yWfo1WPhietUCYaRSWESrViURmUCEgrkA3G3bkCE2CGKyLKOqaywO&#10;46xXnMd1ewY9f9SP4VL7dV91PgXO0Fp3wBJjLSrLOjC+1pqyLFFZRpZnFMWId9/9Ejdu3OK3v/0N&#10;V1clzoGSiqIoGOUFCMFkMmEyHtM0HqxfU6/NlaqqqMvKAx4AG4EHunkkN8HYfaBcX00I6OKyZV15&#10;AouqRgjF7du32N/fR2U5tgWQOASNNmDpFIuyLMMKT7hQ1zV5liGzlgjCBUIImM2mWGO4uDjj8uKc&#10;i4sLyuWc8bhAKoWTAtMVoYe4LQIxDigfxc+TAsz3gc4BhBWDjTZipAh8F4MuYkBYPy7q93v/Z0Mx&#10;e1jjYW/sA/lTcenLyL9i3xGfqcLnDqli91W/+88Sg+HiYlKlMpTMNhSs++OTnpMuGScOqRiH2CV8&#10;TxiH7u9iRYwTwFjj8bj7rtDPsV+PgXmrNkmUVD2/GuaZWlOEbZpmYy6lxr5/Lur3cyAXEEJgtEYV&#10;Y4TwYAddVyznc6zZp8g90Zdr129V1R3oKQa8Bd8wm02ZTEZY03iyCetBFz4ulWvzpR+XpQDeKT8a&#10;K3bGanWpuRt/xrZi/W3kTENn0Bgg0AedxXvAy4rwU0q7KQDW0BqK53cAEsbqvjHAs6+s2++DON7+&#10;p1gKHNCP81P5kVX8v1I9jfG9KzI30cU+iPWS+/UuiiWW4whp/WUHqExFcZUHAOCG1fn656eYdC00&#10;WMTnGFJkJ2LrZw3lZgLea23sOrBEFLO055jwTMaYVinX/bPmf/+s+7J82EZ/sUKCdIAc8Gfcrp9k&#10;66NMl5tbfe+wono/X7H2jELQg9Cv5n+817OOMQ1Akziv4nN0cutZuJtn7TyybhWTdzPQy9VGT5QC&#10;W7jB+H2j3zv8fftsW/xMP6/Z9wOB5CTInLoWeIVr4yMZ1IdDnG9bAiTh43LrkEqRI3Gdv/G/uwLQ&#10;0BEPxfmXAAoK5+/gg/q+t++3/DwXHWlV6KMsG2PM6vzogcqQKYXunTXiedM/E/WJ9+L8QmofiHOv&#10;4bM8sZRp934PgOyTSsa+IPzecC5UbMyVVOy2ilcEWps2hl4B4WNSodT6T8W2fRX5uI/ivksRhvT3&#10;5X5OfoiUNJ4DKzK1VWxoraVpmm78470v/AmxYyAkiHPjvu2twm/rg05PTzg7O+XG0RGHezNOzk4p&#10;G8NiseDZc0/HZ6z158oEyMq1vk7gcNZiAZVJpMw5PDriz/7sz/jpT35CVZXd3tUnDO3IFnr+dkjx&#10;dYj0IkVEuQmWFy1IdzXX66pC5gVZ5iiKUdv3jqZpqHWDawk3Y+JVozWj0QyHoFyWWNPOYUzHzuFB&#10;7n6cmqZmPl/6HENeMJvtsVwuI0IETyJhjGG5XK7l2eM1WnRA+3Ui1X7feAV5SV3rreq/Q/tz/3zX&#10;P9uvxY2s1sJ4NKLWDbWxmMWCB0+eMF+WvHLnFvuzMQhL1azIGhwhrg7f6cHusgWm+w3MImw6BoxB&#10;mGv7XwBVytUuI0I/dsrt7XfKyM9EQHiZiAtW/5YdQDbsr9ZYtPP+0AqHs3He3J/lm5bMNsvifUl4&#10;RfF4PKRYB5h2J/4V6W36zmsFwu1AiOBV5aXqtlBnXZtflXz48Wf8zQ9/zMnZBcVoDFkOdkU36UlC&#10;A3FTIKLsk920bUZ17QskE0Zs7mch3621j1GMlVzVhp/+6jd88vARb9y+yZ3r1zi6dsDB3pTxaMRo&#10;MmYymaJkTqM1jfbtV1KihKSuGpqm8qB+ramqinJe+rWaCb7w1j2ODvcYj3KMaXj09IjTq3OenC84&#10;fnHJYjGn0TUPHz7EWLp8phKrvJBSGdcODplNxuQCFpn0xJTGIa31BKbC+7KPPv6ML775FkeHS6bj&#10;nOVlhdrfozGGRdWgteWV1+7Aj95oAAAgAElEQVTw7jtf4CvvfYkf/+xXNM77nUJKxplipATX9gq+&#10;89V3ORwpMmMpl0uq5YL51SXCwIsXFzw/nfPibM6NV9/g+uFNbO04OXlGNa88gWZTkWUjGpXxg9/8&#10;gRLZziRBpqJzc7fn+Ofwd0ae0W0MfPvLb/NXf/otbs1yqosLpHQUKqd2jizPqeqKvMixDhptEUhs&#10;bTD4u5u8yPnye+/x13//SwwKl08Yj6Zo4+eUs7ZbI1L62Ozi/Ays4d6rr1KojEY3OOHPNNaYNnaz&#10;kRq6SO4hcWzZJ43r7ymB1Cr2jTbhC1IE5t33GMPzJ0958vgJh0dHzPZmnJ6cYrWPJ32MGAhs1tlf&#10;hQxksgJnDL/+9T/y7jtf5otvvwVSIpW/N/Op4xUZR+pc0r+37xMAbZJNpuOxFMl6fJZY7a+ps2r/&#10;Dnf9vLsao824yPsax4qbYAWWDz+XcvOeN5xt0qTzbiD+S+ce/HtsiqMnece8et4EcZho9yCXOg+L&#10;ZDs8uZbZuMfut3NzX0zdrYseAfDqvibOpcQ1Bf071hR5V59EfiintLOd7WxnO9vZzna2s53tbGc7&#10;29m/JtsB4He2s53tbGc729nOdrazne3sX8D6Kp7eNi9ch0DIQwDf1MV4X3UGVgV8WmtfUErQ/XOd&#10;ikYMWhgC1/efKW5TuITNsnzjcjqlotUHkQwVSqdA/OHvQ0D/WJEu1c5+oVq4FhfR/xHrqmzrCp1t&#10;m60Hq3pAhlcTEU6swHY9hca+On2oPOhgiQNKaP2xjVU0Y9B2qjCuP5bxZ2wSMaRJD4ZU2nszYqPw&#10;sa9KuF50LAcV41PPlZr38c/iz0gVuq6tvF6Rb195IG5fnsdgaJdUSk2t09R6CQUt/t9eeSaAjl72&#10;+6l5uP7solOZM9YilOKDjz7i17/7PVk+oRh7oFGR52TKA28zVSDwSvG+L/NOkUY3Nacnz3l0/xOO&#10;nz7GGYsSwgOhlERKFQEv7Fr5fDwHvPKD3Xg9Vot3blUIExfG0oMShM8IhcgvAzD1QUrrPkQmFXZ9&#10;IZZtwdRxoc+qgF5sUUwMn7F6bXNexuCR9Pz0ZCmrwhhBpjJs+97JKOPN1+8wnRQ8+eycTGbte3Jm&#10;sxll3VAbQ24EYyOojGI2mfj13gI9nj59wXy+4ObhHogMleU4C7PxHvWy5vrhlK+8O+I/fP8v+dFP&#10;f8Zkbx8pFZ9+9oBnz05AKJTMW1CQ9qqFmaIYjdC68QXiTnF8UXJyueSzR895dnbGX33/L7l94xpO&#10;+35QUiFVC9RUEpwHF2TFGL1cUpYaaz1QL8tycJbX7t7hrTde5w8ffQoy+GPXqd95MIBp56XllTu3&#10;ufvKXVTr0/NMYCxrarCEou9MdWq3q8Jyv2PKrhDWz/2wpxvjqGsNdoJUBagclWeIuvYK9rkiLySm&#10;WdBkikUpUFnB2eW5Lx6tNKcn5+RZxjgboeua+dUFy3rBxeU5py+O0Y1GC8nlXHPVwEXjeOu/+To3&#10;X3+LeVVSViXCGbJc0hhfACzavSX8XUq1VuTW31/Cmlsp77SFbbjknhL2sJTibH9+h7URA1XXY6EW&#10;7NLuidZZqrpeW/1h1emgYI4vjCUq9rPOIZGe6IMVoNuatp02BCQC4cI+KNCmxhIQk+0zSO+H5vNF&#10;R9BQVQ3zRU1Va6zTLTBUolTu1WGsJc+9WnjoGxkVM/o55H2JkqIlK7CtCqbbAFAERbkYaCZ68UG/&#10;WG6IbCa1d3d+q/V7Ukr/d1zXt1LIDhAwKkY463DCMR7l3L59h1u3bnJyfMz9+w8ARzEaIUVGnuco&#10;pVgulpjaA+KCkpr6/9h7s2c5kuvM8+fuEZHrXbCjgNpZXCSKWrvVGs1029iY9dNY/9GjFkUji5so&#10;UixWFQlUoVBAYb1LbrG4+zx4eKSHp0deUOqnVh4zGIB7MyM8fDl+/MT5vk9mDhhU16zXS4R1Slsq&#10;y/qxUKfaJlrgk+2pK25VibbqqlnWFtNqJ6elW/CJbhpMSzpw+84trt24iWqJPzQGY6CuK7TWVFXN&#10;uBgxHU/Ii5zlZg0W8qLo1E+VzJx6XFUhsCglefX6BZfnZ6xXK9arJbKLC0EJ56eF7BZWMP1tHzhg&#10;twq2YTyYis/iGCQFjokLbunFEmYn/gpJm8L9K75eElyfAL45P6m7/6dAUENxW1/5luQ5IYyJh8is&#10;9pGCxaBdB9DW0ILHrbFoq3vrKi4wDe8R7+lh28J4Jlbs9fFN3E89ciaxvVaoOmp0ELd0ZzoZqHZJ&#10;MtXGicZ0wMAQ2OXHM88yRKuEmSm3Jv36C0EdQ2fTcL4qqfqhXGtaO8U4rODk9AStGzabFZOT2+RZ&#10;hjWaXGWMRyOsgaVdOkBRXnQgPwegFMymU7JMslitW59AV5CeUiYbUljePevJpCJ8vC5i0F4KhB7P&#10;3XDOpubkPkKa8E8MUo0JytJF5/2Tb4o0LGxnSIoREgMURRHEXE3PT8RnwfgsF673IfK6PzbPsvt/&#10;u+d8uHs+Gzp3Dd3jqvb0/GE0l3rxVLCvD/mw2AcPticIllIkCDvXJQLqR2fLIZKTobyNaEnE/FzZ&#10;54+v6u8k8P+K9oT+Ngb9xvMvRQTwJkR0qXyJ8ADuoH0exL1VrH0zMsm4zbtza6uM6JXIrRUYwjhi&#10;S7BJb4bxRvm91FrdyU+2cXYqZ5Tyj/HeaIwmz3KXiezOKF3o151/beTXoCU58XkgK1ryK5kkH0yt&#10;pfDnfq4OEXWEe7tSeQdMCve6zaZ2oGbfX1a0QER68VSqb2IiMu9LUzFGKkccg689IUm838bEfA4Y&#10;LAIAU5+Q9ar875usz1Ct3I9XSK60L3fngeZOndv08jr+PlVV9fam8HMxINmfB8P4Muy3MHfjSX/8&#10;33GbQwBfuMf5a/nvjUajlsTHqcdvx1qQKQdmbXTDarXi+fNnfPj+e0ynY46P5qh1SWN8ftV0IL0U&#10;8K3bv9uzqm/jfHbEB3/x5zR1RVWW/OxnH++Q/Oy+meBKVdM4p7dvjg6txzh+N1ojVONIEo2CjqDJ&#10;kCuFFIJMKjKxXefaCpRwwO2yrLFkTCcTpMrbXI6LA4zRHfHAbDZFZe6M6gHApiXPy7IMKd25Luzr&#10;um7J6oK9zQPjQ8LbOFevte6unyKO9f/3BBZDMU2KYDa1f4TxXe5SDWjtiBSqquL12Uvu3L7BrVs3&#10;yfKckcxpGo2UrfKxylqyEYsw1oE8sUgMSkXrvc0xxXnxPhBeONxuIJxu203Mhv5LKUf0l/I3woPN&#10;bZ+EKPncLTGJV0NPgFH9mPixT+fqd0HtlvQ8D0lKhvxmTGqgjSN5kMLNsU8//Yx/+OEPefn6jMl0&#10;Rpbnbv5Y3eWSdvcRsT+e6ghlSL4r8c+vlEKKHOPPuBJEAc9enfP69Tmnsyk3rp9y+8Ypx0czl9uR&#10;kjyTFEXu9kShkNZiG41pbEsyoFmtV5RlySjPOJ5NeevuHd66c4OmWrNenqEyxe2bp/zNX/8FTT4l&#10;G3/N2dlLsiLnZDqmrDR1XW/PrcYRy1hjWLx6iV5dMClyjnOXS87ygsloipWwLtfopkZi+Pzz3/PB&#10;WzewdU6lYWk1J6c3GGc5RgHGMBtP+E9/+Zf86pf/ihIGbS0zYcmN5sa84KO3b/Pdd+6SWXc2bcqG&#10;8/OXSKNp1hUXixVPn71GjU94+50PmU+OOH9xxupygTRQbxpkliGnc/7lwdd88uSMsl0rMTmg37OV&#10;ckrjFrDSMAX++rsf8f/+t7/lxixnIjTLOuP8bIHN/Fp15EnlpiEf57x8fc5sfsLR7BircHGKELz3&#10;/rv86Z9+nx/9+jeOjLN9/2ObBiEtQoLIBMv1JaNiyrPHj9lcLhhluSOM1E2bc8uojd1RAx8iTozf&#10;h4b+NPXecifOaMlO41gujG2ybEtYKJVCm4Y//OH3XL9xnTt377LIM3TtiH19G0Jf4Hy36J1Np9Mp&#10;j7/+mp/+9GdcP73GzRvHVMZg8KTFoLUZJDwMcwLhHp5am1tyNgZj8CGyzNS+njqT+vz3m55tbUcW&#10;sHseCdsc3ts9p0i+b46bmMqn7MurpfKBKVLQEMBvzDa/5uLzfny6JZxk4LxpB0lJwzam2pq6VjjG&#10;/VoOkcwZDRHN+7bHxHNv8m75YAc72MEOdrCDHexgBzvYwQ52sP8IdgDAH+xgBzvYwQ52sIMd7GAH&#10;O9j/AhtS/FDKHbtSah6pAsTUdeIC1fjF9xY40bRqK7LThwpf/MYqhvvAIv4z3vrAbtmpNbif7xZC&#10;xMUNdgBEt7fwdg8QJQb77CUQ8IpdbdFgV2yRKPDs2teBC20PrKONxdBXIgm/n1LFUYlCtqvUA4dY&#10;52PwRQyIj8cgLPaI+zVW5B4CvAStZquwFc9lB/TrF/z2gcDxPeN5FaqTxuMypLQZz88YeBkSE/SL&#10;Sl2BhytqbAaVSMP7hMWPqc/GRSfb4o+0auGQpUgF/GrOVebmnlI8ff6Sn/3in8lHE/Ji3KofOTUu&#10;lWVIIR0JhrAOFKUysqxACFcE9Or1a/7w+ed89eghmIZc5YQwd8kWNGET8zPVR/0iWtn+2QWwu/6R&#10;PVXKdiR3wHMpnxLPhZgAYkj93YOEq0pHKhq2BQnu+tlY9d7Pz+0clztqD0AHbI3V37ZKJKrrXSk9&#10;YNGQS8nRdMTpyQTdlIyKEePJuANBHImMTVljtOZ8tWYynbFpwErJe2/d5pvXr1muS755+pQvH3zJ&#10;+3duYYRT6anrmsbAelkhZMH1o2P+j7/+c+7evs7127cAyddPn/GTj3/Jz37+K6qmdup/0oIwGCux&#10;2nTr3Rc+uaewfPX4KT//xa/4r3//d5zMx2CcD6rrhlrpVn3ZUhQClRfkFqqqYVNpJlOnLJRLwbQo&#10;+LM/+ROePnnOYrPBI378GrTWgb5V7oAA49EICSwvLhhPJmT5lLzIOn+gtaYsNyAhKzKsVT0FcSHk&#10;tviy9WfaGJqywtYlU9FwcjSnrhukHCFR6NopxmjbIJQkKwqePHuMaSo0Y5ScMB7NOZofkSnFeKSo&#10;q5KX52csLheUmxXrcs3ZxQV1rak1nC03rE0G0yM++t5HTE6vs6w1m6piU27IcwWNxhinWk5M8NHi&#10;3QYLzKzu1qVbbQ61IxDp/bpVOr2KoCfel3Z9pAOLyBbs3FjT33OCgn5rba/w0QpX0FbXDQB5lmGs&#10;oW4cMF16ghEkRpsA/GkR1mAqzXg0QmAQxnYxgLW2JbjRLDdrp/5dN2yqmvV6gyvoUw4AJCVKyWCN&#10;B6qj1jiAEDj1KrH9veuLSJGGbSFnVVUYv99Zp1QjAoD+EOgrBmDGY1OWJVLKDqAuhHB9jsB6/wYg&#10;BQqFsIKmMa26vaQYgZSWa9ePeevuLVbLS7589CVFkVHXTl3dWEPT1GjdIJVoVahqBE49Bw2NcQBW&#10;02isdgB1Hxj01Gy9smlvT9dI2VfjVjhAT9MWjCNbBW+taRpNvSmxGIrxmNt373J8eopQhQP7a9uR&#10;E2hdMxqNmEyn5JnzY6p99k6ZtY2dHQjAkWcszy949ewFy+XSKQeKtuBftkGFL85tl0AmPQGO2ZIB&#10;+ZjIWIzVSKHas4LaiTHiGCxN9EL68xZCEq59MU4YR3nF8ViltPMhA8CcoZgo1fbQYjKHlIWqYaFa&#10;eqqYNoyTY/B9qETm4sF2D7a7cXaKXCelppwiCOijIUUyvo6JCHprXA7cU8iWhAM6YKQnMAnjKmPa&#10;eHw3bvN9rLWGZhfkqpRCSHYUu2MV9F6MxDbWN8aRQQjriuaFlSjg+HhO0yywGkZjhZRQ5BkgKbKc&#10;UpYI6fojL/IO+DafzxHWqXFqrbG0ZCJGtvNbJ+dCfN5IzRM/F+K+9mMf73HxXpea9+GcGAJDDZ1v&#10;UudI/zsPeEztr6kznTGGzhFF9/SgrRT5Wlx8HZ4hw34J7xMD6cI1EfbVm4CO9/mUPvGUTRJ8DJ2n&#10;EGJ7vmmXqO14gPaDgIf821C+ZEh1nYHz/dC8TY2HJ+4Z8nsp9XISeZUh4OKQ/+21QeySjex7jkDn&#10;EYRTzvZDkUVjOpQbS/XvEFFM6gyfHieS4ATbxhbbH3RRnAM9i12CmDifsm8ex+Nvgv1CBGQVplN3&#10;D7pvzzgNzZtUX6XmSbqPW+3SPcC/VOy//Z3z2FIqlMqQQjnCFQkya0GobTzUxUYt0ZXv86ZuUFJ1&#10;SvGp+RD7obD9YV7I5xtkQgHbE6wJsetn3H6RBeqXLcC6HSJPnhYrmqfGLNwXQnKQ1BqN10CWZd1e&#10;4IHe1pqd2HGbRwnjJf+3TOSmwnlj94Krtv0pus/HeZrUs+8j1Yj3oBAsGBOohKBW//OQwCWOq0Kg&#10;axi7ePN9FwLgHemp2tnbwnWvlCPTC9vi1eB9Dsh4EoemRivBp5/9jrfv3eNb3/oWVW14+uw5y82G&#10;TVVhoZ3nLsaRYksU6earQQo6EiStNSrPuXn7NpeLBaZpODs/b8clvbe4OWv3rPfdvWufX92Xf4//&#10;74mc6hYILi2I0ahbj2FuNmyGMYamqmEyISscER1SuryLNS0hr59vPle0Ba37sfFzyRMgOnX37RzK&#10;sm2uNyRZ8NcPz0QhINqD2+N8pWg3mHj++Hkdzrchot/UntLluqEllXTXqEyFtoay0nz99RMuLi+5&#10;dfsW169dZ5znKCnQTQk4UlIrBAjlyNuwyMwRC3bkpf456ROAbtsRrtnte4Jur4Qu5xPveTv/J4S+&#10;R/5nYK6GtD7xWc/58egdUpvTioHvvfnKdh9KxZr7cvYh+L5pNJnKHfmFNTz4wwP+8Uc/4unzF4wn&#10;U4RSLucVvaPp54otqe1+KC4aItjufJYQSJnTtGdUmSnGxYTNask3FyvOVhuevnjJydGMyXjCeJQz&#10;mzjS1fFo7NqjLcI48GjZNCyWSwSW48mE+fGEayfHKGF58vUjsA2j3JGjNUZzNC746z/5Nu/fv8+T&#10;b56xWK54+uIFr88vyI5GHeh+Mp1y+/Ztbty4znhUcDSdMp9MkNLts1IIpHHJl1o3vD474+Xz5ywW&#10;C7558hihb1IUBUqt2GwaTk9vYIH15YpCFbx74wZ3ZwVSae7cuc0PvvMh92/f4mhaQFMxoUEy6oDp&#10;UijKck1VVrw8X3K+2nDr7feYzmYURcGL589pqpq63GAsjKdHPPzmBT/8l09YINBtkBC+7wr3fikF&#10;GOFUyCV89M4d/vvf/iX3j0fMRoqRyKnOXqEw5PmYutqAEKzLmhevLrh55zYqk3z99Aknp9coRiMq&#10;XVNkirox/OA7H/HLTz+F2ZzSSDabmkK53JRUinw8oi5LTAOvn73i2ZPnVFWNsZ6ICZpad3nyobmY&#10;Ipre92479V58KH8U79nxeyevzH5x9povHz7k+PiYGzeu8/yb51gLRVH03uGERDbG2O4dkIstKn71&#10;61/zve9+lxvXf4DKPNFGjTFiZ43GPjomiNuXd/NEyEPr2ibU5veduXbjP9Hlqvedi66qZQhJ9Lbk&#10;zWkCt/7Y2HY/7+flwnP4VfUQqVh0S2Ztu1g0BVKn4yENx0mEx/HEuXO7B/XJvHbJ9ffN1+349PeR&#10;cM/cm7MI2uTJHuK87FWkLAc72MEOdrCDHexgBzvYwQ52sIP9R7IDAP5gBzvYwQ52sIMd7GAHO9jB&#10;/p2WKjoJAb37lDyGfnbVC3Fv/iW+aAvlfGF7XKieUgdNFWul1OvCz/aLwtLKYyFgeEjdKNUHsXpG&#10;3Bfhi/N9Bd9xgaMIlGw9cD24aXe9/ov/raKiB68ZY3eKP2IQ9lARfKoIO1YzGCpsSD5TW+CVUiCM&#10;75m6P2zBBKGCbzwO/Wcwu8UFibHrgzf68ydWCrwadL9rKdKDGLyZUqFIqZQ1TZNUKg2vGYKvhooz&#10;9pEYhN8P19Q+XxL3vxDCKXYKV1Bycb7i449/Tl0aRqMJCNlTYc6yzBXfaV8wnLuCOy0wRvP61Ut+&#10;//nv+fSzzynXGwfGFgKrDVJJVESWEYJgTKTCFv7OF2m4eQJ5LpOfT80D//z+1kNqIXHhaWq82p/s&#10;KHyGKpZxMYorgtK9QtkQBBc+f9/f7xZ2hoXasXpEasytdWBIIaEQgrdv3eLm8THlekFVrbEYEILJ&#10;eMzNm7e4fes2z18855NPP2e5WZOpEUe5Ijs95tp8wouzc6rNms8//wN/9YOPGM8nNBtLVRlogQab&#10;1YKZUlw7PiL/1ocsyhWbsuLte7c5+e//jVt3rvM/f/hPvHy1wKI6JSetNdZY8nZOuRpfB8q2xvDJ&#10;J59x7eSIv/+7vyXLYDabI6SkaV61hcwN67VlNHLg3MlYtcWBFm0sGWCF5d79t/joOx/xi1/9Cmts&#10;p27ui5cdSBWUzHn9+pzPP/+c66enrogyH3N8csJ4MsFag8pbEHCjkTJjPi+o65qyLNHaFU8ZLFo7&#10;1SZHgtJQSMN4JPmzb33EXJQ8fvg7Hn5xyf27tzCmcfA7Y5EC8mLEdDrj0RcvyFSDoOTCXPJcPXWg&#10;5Kpkdblks9xQNxYhczSCTQ3LjWWlFdNbH3Dj9DqTkyOy+ZxNY2hMhUFQjMYIDE2j8VpZJuF34r9D&#10;3+58vuiUs3lDEGsKuBAr5qaUIE0ExHSqY00PhB5eN753CFrp+VZj0dYghJszfnsHQaYUlS9wxK25&#10;slXlMxjqVknZAbYbmkazWK6oau3apgGpyPICYW1PpSUF/gsBNfHeHvu+fde5CswVExillPlCf+eL&#10;O2Nf5330FsTiAARNXaKUpGk0SklOTq5z88YtNpuSL774grquGY3GTKdzDJamNhgrsAFhTVM3FHlO&#10;UWToumazWrOp1jR1jdH92NjHX1mW9eIq377wOb2ynxt7pwzlyQWapgZjqNsxBsG7777HW2/dRWYF&#10;WjsiqixXLJdLqqpuC10VxjSsVmUXA+V53rUBY1iXJXVTMR6PWC0WPPn6MavFkvVq1apTC3LlCryl&#10;2B8XJBWbEkq+4b9ThEqpGHqX5EUOrtmhuGNIKTecV2lyC/aeVVLK2eEc7fsKsbe4f0iZMiwq9/M+&#10;BPjGwN/UuWyoGDuO/1LgHr/+++eldm0iejFFrBLpv78F0KRJBKSUGK3RRifJseJ4KibHCp/RPY/t&#10;nee2U9ImSQ6GgIfd9YNCZotpwWEVxjQoaRgXI1abFYIR49GIoshb0CBoU9NUZccjoZRCtLGaL1DP&#10;shxjYDads14usVY7MgAbq53JZJtTZ4M3BWSHnwuBhkNkFeGZ6iqV91TsGO6rvlhfKdVTMt0H1u6t&#10;90ROIaWaG/87zhHEe9EQyDG1TvYVsr9J3w8BjD3ZhCfk2wsODuFVA4CBFKB5MN+TUuZ0aOHkuDKg&#10;9h377pSvi/2zDZRV3yhHZQxR5uONVLST5/E21zQ0t+NrGWOwUSwSAgjDvWUIzJXa58J96eq1GxKd&#10;hTmY4fHvndRED2rXc9H7iPCG1nznl4n1btv/i2DOYHvK3Vj25vXeNGc5RDDnGyaCvouBIql/x/mN&#10;bX8qegh+HBhupPJu3+iesd2LaulWqxsLr56saeqaLM92fFEMBuk/Ez3wdLgndn5W660CvdY9FeAU&#10;ONsT6XW5wcDfh2ehuC/i2CGOK1LEmMY4UFaYA/Wg61DlHa5WHA1jQ0/o5eMODxxO5QxT5JueyC+O&#10;ocJzURgfhftnOBb+T5w7bpqmi8dTZ0Tfd/56/r4+vxPHXPEa98rtIdg+HJMhopkY8OxjyvB5/TOH&#10;IHx/TlwsFjx88IA7t+8yLkbMJ1PKqsHoDUIKjG46lfdtvtq2sOLtsQEh2JQlWZ7xh4dfgNHYRlNW&#10;DVLmaN3sALW7cR14n7Dv/0NkPSEhZDzPU/tYN1Zas16vOyBblmXUdR0QLGiqqiHLHJFhoxvKyvVR&#10;lguqukIhyYUftz55Gi2BgCeKKIqiWze67eMsy7o54NplO1KJOKdo7XZO561ytyM4MDtkQrFfEu3/&#10;/Trel9sOv++VXv162vHb0AKB3bsKmRcduUzVVLx4dcbZ5YK7txbcvX2b49kMKQ1NU2FsC35XEoXE&#10;CE8Iuwu0JybZ9XntndytvILUeQum7KubC/ZtX8OksOlcubUtkYQSPcI9QTrm6flq2W9L7PeH1kRM&#10;CpapDJVlIASPHj3i//vhD3nyzXPGkylZkSOkwhoQ0lHtDe7JbPdgG8RgUm4j0DjnkHqP4IiT2ncJ&#10;MutyKBZBVkzQmUZKwVrXLJ6/BvsKIWCUC+bzOaPRCKM1y4slGEPZNKw2NY023Dw+4t07t8EYqs2a&#10;l0VGLi3Ymrqp2GzWaK3J8xEqG2GF4jtv32U6naFyhcZijSHLcqazKfPZnJOTY8bTCUJArjLGeUGe&#10;Z2hTY6whJ8Mag7GOvDAvMqRS/Pjjn/Lloy8ZjSdMZ3MWy6coJSnygnqz4nQ251RZ/sf/9Vf84E++&#10;zd07N7h1/YSj+RHjyYSf/vRjCmkRUrWE1zgyVG0oG83Xz8/IZ0fkRc7F5TlVueHi8tytBaWYzI55&#10;erHiH37xa56vKxpagooAUBuePZWS5EWBtJaqKlG65k8/eJv3bx9zbZYzn0xYLS6RwjKbTymNRI2m&#10;bMqGn33yG75+dsb3Ufzgex+yKVecr5ecFhm6aRDCxQrv37/LO3fv8mRRsrEuVy2ERRjnK3SjKYoR&#10;Ms949s1zvnz0mGaxoGzq/pwbIL0aOufFZHBDOab4/fKWVE8MvvtJn8ksRlc8fPiAO3fv8t577zM/&#10;OuL8/LxHJmKMYb1euzkdkOBK6d4EFEXOYnXJj3/6Ez788D2uHc/BWIwwCDGcq02980+9p+7ntPer&#10;eA8+6553vnH+NCSp31eP0H8PGiqzh3lwszNuzveJ5HlsqxqfyEFaeu/8t/GKubIOIkW4tc0VZckY&#10;3F1LkCJ4GspvpgiYYtLtVO6k74v79wrjzTCnkWpDWEsyRO7InrzGwQ52sIMd7GAHO9jBDnawgx3s&#10;YP+R7ACAP9jBDnawgx3sYAc72MEOdrB/p6WASKGycKoobOhF/j7ltCFw2LawMcO9aHaSlJ5dPFWQ&#10;nGLWD4FHKfW6sFDIF6Z2J0AAACAASURBVPaF7Q37IQZJ7yvoTllK2TG28HlCJZWwWCwsZuwVdJIG&#10;hccqUvvaKYK2DpEBxO2NC6CHFCxJtC8sFI3BHnZQIYVkW8L7X1VA3r9mX4GzX/AQgnf6qlBxH4T9&#10;PPQCPwZIDRUIWC8/iWyVYlxh8i4Y3/3OFTO4dIhXiUkpF8RFDkPFLul+6hc1+O+FRctXgdp2Fdo0&#10;Wlu0Efz6N5/w8MFXFJMZ1gqyTPWKjH0RicpahQRryYXCCs1qteKLhw95/Pgx5boEXNGIsQ74KLwa&#10;c1wYOFAwuKtq4Oer2CkkjfvPA8xDnxQWUKcKdsJC46H+jwH7Yd/EvmB7D18EJQdVA1OAp6ECyVQx&#10;e8p3d22QEikkmbW8/9Y9jkY5q8UFm3pDWZfUVUNVu+K/+XTKfDbi5q3rVE+eUZYlKh8xkYBsuHd9&#10;TllPqCvN7x8+5v0P3kKqmiwzTGdjrh2dYrXFmIZc5eRSIJoGW5WUdsMoz/nP/+kveOv+XX75y1/z&#10;r5/8nrOzC1eMmGXUtQNh2xZ8JIVESoFBo43ln//lN7z99jt8+P47mKZhNp2zmqwpy8oV3OmG9Vo7&#10;sGymaIymLjW5HNNgsFIxHk/51ofv8a+//S1l3bSAg37xUNPUrI3hxYsXCAyX128wn8/JVM6rV68Z&#10;jUeMpxOOr50ymkxcsW+r0ubHpyxLNpsShHTkAFiktUjTcDou+IuP3mWqNF9+/hnVZsGy3lCXS5aX&#10;Nzg5OmY+n7XAjZzjk2ucXlvw6MFTFouKTaWpmxJNQ9U06NqitaI2gkpbyCeM5ieo+TXe/fC7nN65&#10;x+vlJetyg15WqCxH5TlKFzR1hbGglJsz2ppWvb0n9uwUrqKiOw8W9kXAXVFipHCYKuzyZbYpUKTf&#10;570SHrgCYm0MBtsqjDnFz9D3W78O2SWfif3KLlGFwYRAUtNX+KtrvS1KF87H11WFkIK6aVit19SN&#10;pmkMm3VF3TTYlhzBIrBSUhSFu6Y1vX1+SJl3yC8OEaQM+ULYEtN48GccG3qwRbxHhXu696u+MN9a&#10;i1QyAsCKFujdtsF45TtNnmecnp5wfHrKo0ePMFjG0ylFMeraJqQmLCRsGg1WIoxF24q6KtGt6ru1&#10;whXmgyNXafugKAqn5AcdiNEXW7rxbdejjzNbsKvWLVBJN64g2miapkaQcf+dt3nnnXeYjCdcrtdO&#10;scnoTtVNSkGWjQDLcrkkVxlFUXSglk5pWQgaXaEEFEry1YvnlJuSqiwxWpNnGXmukuRE8Vgb7Qov&#10;hZRdjG7NLpnLjjJsCjQfxRkxuDeec1fFgilCi3huDsXgqTYNtSNeQx7c4WOiVDwRz+34Hqk4zF8v&#10;JD/yICWv+BgCs1KA9pC4SMbgD4bBmNvnlhjbtO7Y9tahj0c8sCeMf9z3JWB2VB99/4SxTOp80Vfj&#10;bUmohCu0FrJVFPVAL3YLfR0AczeuSQGftsB/IICMCrbgQ6sbMmVBSppaohgxnx05koymYTKd0tZP&#10;k2XCEZZp4+KhAFBTjEYomYG1GO37CWAL5h8qGB4at3CuDK2XuA+GrhsToMRqjkPjNXRP//M8z9Fa&#10;d+CteK1L6ZQQJVvFNa8S7iTORUsgJJNxbIqk5ao1fhXp11C/7yP/GrJ9hBhX9V98YhdiGECwC0wQ&#10;yTngVV2tSaht+pPvHoB2yv+GQMWh597JL0Ux3vbcvVV47gHVrdhVRKUPCn0jPz+wFsI4JfTl4dxK&#10;EXFcNdZvolI4ND+Gfj8ETOhfe5hgL7xeCnzt95s4Lkytk6sALam2h79/k/n1x4LjrbXIFqQohcBK&#10;cSURz1DuxFiDMMadFbGIVnlUa93OJXprSWvtviMlSmXdPiLavW8IfDSk6O7XvFN4zvq+HkcO0YHC&#10;278bvQVfp0g3t+NlemDreA6mcqBDpKCpGC6cW6FKfFVVvbY4MLvt2uF/5+Zgfw5t4wfZi609V4on&#10;nEq1LWyT+4wIciciOSfDuCXOlaeAvf4cGYLf961h36fhuSkFJE35oHDsUuetVO4r3ifCz4UxoxAC&#10;1ZIkmHb8dKNRQvLFl1/ywQcf8d67H2CN4OxiySgf0Vg9+I4g3Ds9qdJ4PMZYy2pdoXAq3jdu3OLi&#10;7ILz87MeqCzVF2+63w8puqf231TOPpw3YR83dd2B4Iui6M4E1lrKsmwB8WOkdGRKdmWo65rJ7Aih&#10;BBkKIbN2HPMgbleMx+5ch3a5gPF4TNM0rFYrmsaPk1sH2/Nm1TtHbOcm3Vrxc83Pu7qu95JmxXM1&#10;y7KO8Co8r6T2hvhMFOeX/S61BdMqpJXdOVtjaYzmmxcvuTxfcOfmTW5cP2UynbSEQAaJxmU+JFoL&#10;jNmSULn7qA5AiZBoQ0tUJXqxThjLpPKk/myz6/foxWVD7zCS+5tIx+jY9v2Xp41o/x2/c0jlZeK9&#10;f98eOgQodT7FrfuvvvqKf/jHH/L146fkozFZPsLBbAUI28WTqeuEcV6oIuzj/n3niySpMS7P3yND&#10;Mo4gV6Ic+YbKMFYghUIqRdWUvF5WiI2m3JSsVhsX/7pIE5B8fblgVZbUpubWyTEjJVAYdLOhKtcI&#10;YcnynDyruHaacf30mPu3rlGMCibjgtFkQjEak7drw1rLdDbFWsNms2E+OqbIBFkmqLVEZhnjYkS1&#10;2XB5vuD46IgP3nub8XTCNJf8+rfHPH/1ii8ffcVyuWBx9oK3771FJiRqPef6WPA//p+/Yz7O2KzX&#10;mHLFtbffoTg+5XJTUlUlTQOzyQyLZlNVGOB8ueTl+TkyzzHaoquGi03JpqkRUjGZzHh6ueFHv/mM&#10;L842lO3Y5XmBwMUVfu55X+fyQzVV0yCahm+/fYc//+g9jiaSQlmaekO5WTEq8jaXIHn84pyfffIH&#10;fv3lS9YGRt+84vs/+D7VesHZxVmbX5DIzFJZpwR//63bPPnkD1idY6XAWPeORmIwpsFIKDc12sCP&#10;fvJjXj59Qu3jgJCkceB9yBChd/heOZyX+xTEh2LSoZi/y41aR+JQlWu+ePiAmzdvMZlMWa/X1HVN&#10;URSOHLolPvFrtR/bWqQSqEzy2eef8ttPfsvf/+1/Ic9HLemlGjw3+r0hfheeIiQKScJjEsLUXps6&#10;D6XOsOGzbPNbYu95a/fdsY38mex8t88vpM4DQ2RqwyRhpmtbSCzo8sokz+NDBB99Py2SftDVRey+&#10;a989X4Mx/XefQ+TVQ+8Gr85ntO/OAvK3VJyairVSJBRvQgZ3sIMd7GAHO9jBDnawgx3sYAc72P/u&#10;dgDAH+xgBzvYwQ52sIMd7GAHO9i/01IM70PqqLGiqf9+fL0OjBAV9AM7ShP979kkoDgu+IlfIqcK&#10;aVIFhCk19tBChcW4MDX+7j4igCH19KHC8lShWNhHqaL9UJlgqPg7fm4RqolImQTBp+ZG2LYhYoOU&#10;wmVo8cv4VPH0PiB+qohuF2SdVnPxqiriDRSD43kczyWgR1gwdD2RAHGGxbJd+6Vo1Wy2xWK0xXl1&#10;03Rq5kLIqPh1f1tTpALx2h4Csg8pv/6xDP29NS9AqIyHDx/yi1/9htoKxipHKNkbMw+sKvK8LSyU&#10;mEZ3BdFnZ6949OgLzl6/xhe6SKkQLWje4gC0OlK08goQ7u9dZdiUKmQIBAjnb0jm0Pc/tqeqHIPg&#10;U4WmKbCTV70IC9OHCvhjMFAIitsH9IjXUUqlcheQRk8tOv6uUgJpLMfTKbosKddrdFMBgvVmw+Ov&#10;H5PnBcdHM/JCMZlPuHbrOouLJRZFpWsQoIVlMplwfHqD88uKL796wcm1E+bHClVLnr18Tq4KinxM&#10;uVhQGcNYZOSTGUYIyHJqK/jo3fe5d/ce3//+U371z//CL375z9R141S9pQNdNU0NLViBBsBysVjz&#10;ox9/zMnJETeOj8Fqjo+OWKoV5QZWq4Y8yzg+mpPninKzZpxBnkmEtFhhqauSm9dOuf/WW/zhy6+C&#10;4vIW3Gi36jUXFxdgLU2tGZ9fMBnNyAqn7DWaTiiePuP45IST42NOTk66gutQRa6qa/JMogzU6zVT&#10;ZfnL73zAe7eOefn1Q6ReY+qNU9O0kunkiKOjUxrTUK1rrKnJM3jr/js8frzii69/h5UFjRCU1lKM&#10;T8jnc4rxlJPJlGIyQRYZVmSo8RHq+Bovy4rSCFQxRrVKPQbLaDJjeXnBanmJEU71KBtQKo2LibeK&#10;ksF+Y73CJDt7dExs4ufwrqptWHhGVyBnhScpUL3reUCzV2L1BZhmoICv70v6wHNjjFOB13oL4G7v&#10;tQUyGBrtFLS0hWqzQTea1WbDel21QHkRKNAJELLzf6oldYjblorFYpB+uH/EZBep2CC8Xgyoj/vF&#10;36Oqqt7nQ2VCcAW2/jPgSAh84b4vwpfSkT5YY8gFnSrSjRs3uHHzJmVZslgsWiASHVih2/9a1Umj&#10;HbFCnrvrr5ZLFstLNuWGuqk7lSX/TL4dSilMF1tYMpV1isX+uTyZizEa0YKJTd1gjFPyc3801liO&#10;To65d+8+MitYLpesyxKlClSWYa3pKb37eeKLYj3I1ANoyqpECjg5mvHq5QtevfgGawR17QD3UkJd&#10;t0WvmcLLue8DsKdAWf5zITgrJpDaR5iTiumGgKZvEuOnilWVlL116oEf8X3ja6diKk8yEP88Pkek&#10;ijljZexYUTFVAByeS2IgWapgN6VefVVf7gKp+wXVqaJlHxfpSD0WQKpd0Nk+cq3Yb/vrNFrjwfTa&#10;aJTY7goMAk5ET5V4iFirp+YsFI02iZ8LtG7ICglC0mgQMuP66TWKrMBojUAE84EecYf3YUIqByIQ&#10;kvW6QmuDklkwv3Z9cQrsGz5DarxT/vuqgvz4fB7O031rax9IPx4XP6bhPOvu0ZIbhCqq/noe/xjn&#10;H8Ji8z+maHpIVS3ur9SZ598KgN8W5Hug5ZbIxF3OdlO5f2bzSp7bs7sZWtdtKNQu3RaUG54tPKlQ&#10;8L0WAEuHLxA9Qp94LSipBgEHV6nuxvM2pXzq/Y4n4PDggr5aqov9hJStyrXcgti8sl/Xe+m22IG8&#10;1VU5p1ReYx/pwBDxXCp/MeSru995grydp4u+1z2j/aPXhPdZ+8gMer4pAB13Tiy8rWCv302tv39r&#10;7nKnffHn2rVk7HDPpPxWqLCupMS2oMA8z8HoPoDTIasQQpIpaLQDaRUqb3M4WwIhsG49YXv7q2iv&#10;2F3TbvdfGfglKWXb/+38C4BdQghGmYp82Hbmy06h1HZEE/G8jpXJPYA29N0eABODX1LECOF8Ksuy&#10;ixm2YFx21tyu2qhtz2Qe1Kp7YKYYdDtE7BTuez4X5M9nYTucQvY2xjHG7Ci6h/uCj4nCtvhYLUVa&#10;GO6B4b99zOfAarsEYuF9QvDReDzeUeKMVc59nBLnuEU7n4xxpJMCR7amqxqpFFLJHqlS02g+/fQz&#10;3nv7PW7euMU3z1+wqiqksD0QbjgfdnP0tgXYuwkqlEIAx8cnvPXWPRaLJVqX7jrhHBF+jpjkmeFN&#10;CDrDMQzbtS//nCJb9etkvV6DaHOLtv/OZLNZk+eFA8hnCimgKjcURY5sSe0mkwlFPnJnX+tUzFUm&#10;uxhXKYVSkul0wmq16sg5N+sN4/GY0ajYic075fmmcWrbwoM5t/ljYwxlWSb3t9DXxEQN8ZxOvYOI&#10;CZpSPsKYlijEk32FPkD4c79bC6tmw9dPn7Jcrbhx4wZHJydO8VhqjKmRKkPKvPX2Em0s2jQoZVF2&#10;SxghpWjnkGunNkHc5/2o7Sv/7otxw3gt2IL786z9dRQl7exTIXlNfGZKxQvhmHdz09KPBbp9JXwH&#10;siVQEe36d+GX7XxElmU8efqMH/7Tj3j06CuK0YjRZNy+m7BdH1lrun3LmJDULYq/WrZL25IvteLd&#10;0JIbtqEdsvUD8ZnQq8kbo4M4tyXJsp4gTWGtJC9yjAUhHQhea422oIop02zE5cVFl5cz1tJYw1lZ&#10;8fDpM+pGczIaI9BIHOHHZOxyMPfevsvt69c5PpqhhAFTMxnNGRU5SglyKciUm8/SOMK63BimWUae&#10;5WyqCoRFCUXTOJLFTEnu3b2DFIaHn3/K67Nz7r11m9Nrxxwfz3n25GvOX71EVUsmozFjUVNIhRIC&#10;JQ2jXCKzgtHshE8/e8j5YsXpfMJoMgIpuDy/pK4qrLG8PLuk0jV3b95mOpqha8O6rtBIRDbmq1cL&#10;fvLbz/jDiwVrIbEIhLQ0je7y1uFepLXGaN0C4+H+jWP+z7/5c27NJ0irybKCar2hqUoyJRASnj17&#10;xY9+8Qm//vI1C6BB8tmjb/jy2WvunsypqprNekkxKiCzrNZLRoXlnftv8+DJa1gbLjcVFutIDjKB&#10;zHyeRFNVNV8/u+TVs2+6XC1tnk8myAhT5+LQ/N4ZPnPoz+I4PZXjuIqcqzvLqvYdljE8fvyYm7ce&#10;8u1vf4fj4yPOzs478Pt4PEYp1fluRxQGWrv1Y7RGZRlVWfLzn/+C7337e9y8fo1M5VjbEnp2Oc3t&#10;u6Mwxgnfke97TxiSBw29O+7/Psy5755l4ndiQ+ToQ8RyfXC67QhJ+6rs7tC7VX6ni3H7eZM4F7Z7&#10;Rt/GnLYjN92+ZxRYS88n7suh+Gt6smRrTUdY4Mmg+mR/4RzbihaEZDdxDnNfncK+M1ZMyp4arxTB&#10;bup9wr5c0cEOdrCDHexgBzvYwQ52sIMd7GD/ke0AgD/YwQ52sIMd7GAHO9jBDnawf6cNqS5uXyLv&#10;f9kc/wzYKRAIf54CUQ0BycM2xrZPsTxWUBwq1o9fEIcFjP5ncTF86qVyClgcK3374sZdcNybg7LD&#10;NscvoUM16vA6fTAhXcXDEAv9kIKm/1nI9D8EOIqf5SqF95TKQArIHT9b02yVrkLlpJSKoVN8sp0i&#10;4VB/d8q8id8NKSGkxizF+J/8bKcAnygIoK96tZ135kp10VR/xqCXlB9I9UusXJ+aJ/HvwoJeIQSN&#10;hRcvX/MPP/oxjZAcn564YjfJjjJRlmVtwaBXfFZUdcN6vearrx7x+sUzB6xuVc+UcgApP70NRKpR&#10;JlBk8MqfTm1yq9JmeyAzX3iyU7A5oOAaFhWHBSH7yELCOTek4rlPDaw/p3bJOlKqTPF9tuB11QPo&#10;xgq0scJ93A7daFRWuMJBKambhrIsu0Lbuq5Zb2ouVxVaKE6vnaIkzKYTjLZUVQ1SUWtBVZXcuH6T&#10;e+/f5+TaDS7Pz9mUoMoaq50aivCqSAhOjk+4dnrCZDqjAda1K5K7rNcUQvKd99/h3bt3+Pa3PuSf&#10;fvwxDx8+otF122eiU41rdNMWhCq++PIrfvazX/J//9e/Z5wrRqNRBzxQUjEdT8hzRZZLikKQm5qm&#10;rtHaPTt5xmx6xJ/+6Q/46ulzqqps5w9o7UBeKig2vri8xFjLbDpjM2kYjydYC43VrNYrLs/PeT4a&#10;MxqPOT094c6d220hnGQ2mzJqaqcoXdXkheTPPniXD+/dxC5fM8ktutpQbdZYkaEby+uzSxrt/GKW&#10;C0aFQBs4uXaND773Hf750y/Jj27x9rvvk8+OIS+otCuey/MRQgnKpmJTNhiVU5cbNpVBWMF0nJMV&#10;OSLLmI5GZFIxGU/4Rms2mwVZnoFOE4L01OD9dtUBbjxYgS2JS4I8IvStMZjURtfxICulMlcUKAh+&#10;164HbdAtAG27jzc0fn2wC14NFTSlVL0924HTFFJYDE3gO0y3j/lC5NVq5QrAV2uq2pFJWCtcwbdy&#10;bVUqQ0rbrTU8ICwB+It9xz6V6PAzKaXqFPjQAx09KDoGp6QUv2MVUqVUt697n4zYVYDdbDYUKiPL&#10;c7CG8XjMfD7nww8/JMsUi8VF71m2+4xAa7DaxQ2Zyp3CoYFNVbFcL0E6JSWhBVmeOcX21k+GQBiB&#10;BxOJXhtT6kbaWLRucDuUQTcNugXe5vmIe/fuMZvNscbQaE2W5VhECwp18U44j4o8RxuNrlz8J5UC&#10;AWVVUjUl8+mEy8tzvv7qC5aLC0C182qrOKmUBGE9RLMXvw7F6h6kGu433ThxtWp7OBeHgIFDMeBV&#10;qsmpAmZNn7gmBm/4vS8FhonPAqECoo9ZmqZJxlyxYmh8pkgRSMRr0O+dMelOvK/H6ze+91WgoH6c&#10;GoCF9RZQ6f1SCG4J4xwPrLGYnXjFgxVsAEYZsm17DRaxA9Z3/sAOEGANnxtigq4YuB+aUhJtDetN&#10;ycn0BCtyKt0glWQ0mSKEQmtDkRcYjSt8tsKRYLRnE9vuGUWWkRd5R9KklALjAXfuGbEkz1thAf5Q&#10;PJia/6FqcBz7h2f08LMphbV962HfOSCOYUMyp95ap6/AuzMmYuuXYrDjVX5kaI6n8hPh+XxIBfTf&#10;YkLYYF72/arrbuHU2tpVI20c29teP+w8f3Cm70r2jQNXSSG6f4sWpmRsuzpdoNsDZQ2BvTxgdijn&#10;E5Ju7ZuXV/ehAxBrvdv/tgUYb2NDsT0jCoEJD83+nynSux5qO93eIcDFVeDtOI+Q6q/U+euqfrGA&#10;DZUBI3VBO7B3DPX/0NgM5TJCn9n927b7go361j//G+aIUkqGQ3MmtZcO5mkICCuDfI+VafK/lD9T&#10;SnUEER5k1VQV09EYIVpCCqtd3K1bYJ5QCFoCPCxSKTKlaDrSDt9+E/SXQNgASGltD4RJe9bxpBay&#10;PSeZBFmflJJRnnXKziEhgO3mpCO/7MZzD0mjI2/yxCM11uqunSHhyz4SzpTKaKg2XtdVkJeJc8SO&#10;WI8OZKkB3QPhAj2Q/lWg5e2/u6Old4jB/2mJpeji3ZAMzbc1JI4YjUadCrz/vY8DhvxN+Lmwj8L9&#10;Pj57xTGhEKI7kwzl8fyZbEdttAUFC+GAhO6cojHWUOsGhSWXee/eWV7w7MULvnj0JX/xl3/Fnbu3&#10;eXb2EisEdVWT52onF9WLS3TTAXOt0UjRAqWFQo3H3Lh9m9dnZzx7+vU2nmtzgVh29qI4dvE/92fp&#10;2HftKqbu5kjfxJc6PwO6aVgvV+R5Tl4Uib3EOv/QSMgFtjHYZoLMHXlZpx6PpdpsXD/Xllp7MgdB&#10;linyPOPoaMarV69dXKfb3ESjsZheLs8rxoftlTLrxX+r1ZKqqnqkljEB2lD+MiRbiMmw4nNU/N7A&#10;X7eLw9rFKHvz3KIAmWU07b0rY3h59prFes3J5ZKjo2PmRxOUshhloJBI4RSivSq5DM5cyu+Rou8A&#10;wtyp41W0bVvoQNsp4pt0jGh39m5ioKfYZg5if+AVj+Ubxp+7P/eN3m7JFoIY20eDnY57uxZVC0S3&#10;IOGbZy/4h3/8Rx48eEhWFBSjUUv4aLZ9w5YkrX/ONDE/WfdJJbdxv98CbfhuTTtt9th/yBakLzwR&#10;kGgpBFpSGSnUFmDf5r8stgPCq/YaYzXGNIblatnlykR7BjtbN+Tna9ZFzXw24drxEZkwjMcjTo9m&#10;3Lp+E4Hm1bNvMMYwOzphs6kZTyaMRzkZYIx7r9CYmmqzRlhBMf4SkWVk+YiTa6eMJ2OyzAHhlVQ8&#10;e/mSptxQ1SVqXLAsHSnre2/f53Qy5nw+52g0IheSa6fHHB3NuDh7xcXlmvOz14yPYfr4CT/58U9R&#10;MmN+NGc6n/LsyTOa9ZIcuNiUfPnVU/JsxGw6Q1sXI40mMy5LzScPn/DrPzzied1g2vOpGyCQWbu3&#10;BoDfkIxMSsk4y/jo/Xd45+4pyjQodYzKJpSrV0gsVkoMin/57BGfPHrNEsc3a6WgMpZ//f1Dbv3d&#10;31BjaXSFbBRsNEIL6lpz/eQa77/1NubpS6xQnC8u0MaCyKiamlGuKIqc2WRKYwzPnz3H0rTjKx3J&#10;yyAoe3cvic+9g+Rn8bvMAeK5ISLR/qUkSInA0FQlD37/Obdv3eT6jZuMRo5Mr6qqLubYxkAmeFcv&#10;gAyBRQjN5w8e8Kvf/Ib//Fd/zUi1Z22zXZGx7xkCTKdzTWZvji88Z/f7XQTK7n9cbcFVeYawL7dk&#10;nWFsCEKons/yca73kSEYfl++LfR/Yd7Jn+k9ED1sT4/wqveMIvCZ/jlk936i4zfpxbZpkvaQcDeM&#10;KVN7V0qBvv8Zu/Mny9QOoD3Mm+yejWWQ+xhWov+3kKAd7GAHO9jBDnawgx3sYAc72MEO9r+THQDw&#10;BzvYwQ52sIMd7GAHO9jBDvbvtLC4pw9O6n8mBpAMFbGG1/G/C00I0RVmDX1/qCg4fKE7pG4X3zNW&#10;g42fM1apiRnKU6rm8Uv91H1jFfnwZynl9KuArvHzeABKlmU7AJy+3IgvBRZdMf7+Igyxtx+HlOj3&#10;AZOGVEv2FTv7n6XGwhc2+kLaWJU+tFARaivUIK4kGUiBTFIK87HKUqzAlFK2791b7CrZd0mPLNtR&#10;gUqB93eKWtkFjw2BscJ+HlpPIdgpNTfSY71VxdDGsFxX/PinP+N8sWIyO6KxhmletOpGqjefQyVS&#10;rCsoW61XPP76Kz799FOaao2wuKI3ax0YXjpgrmmLRunNL9Gq3qaV22NAZnuB3vOEwMCU4rRTXNKd&#10;MlWskhReKzWnU+MUjvWQH/Lz292/2VHATvmTIYBKiuQgBm74tRe3xxjdU25tWjWxsRyzXG2o6oay&#10;MizWNZ8/+j0ffPAB7751HSlgOh6hpETUgsZomtogUFy7fsxoPkZIxcXlkrICaV3R26beUJUbZnmB&#10;1VMKCSfTMflkSi0yvnzyjOVqjUJgdUMm4E+/+x1u37nLL//lN/zk459yeXGJMcIVD7cEGUK4Qjlj&#10;4bPPPufbH77PRx++Fyh4GDKVkeVZ+zNHqjEWGWscYNAARkt0I7h37x3u37vHg4cPAn+WVmxdLldY&#10;K1BFjt04da7VOndK2SpjNJkymx+hm4bF5QXjiQPhz+dzZtMx88mEaZExn53y3Q/fZ8SGtS7JlWC1&#10;vATrFPiKbMJqtcZaB/Sb5xMsEosD/N26f4u/+Nu/4bzMYXrCkoxKZ0hVYI2hNAphQJucygpEbdHV&#10;GilHGK2paoHNMzIpWlIDw6gYc3R8StNUTtmtBZOGc3wvGCgAgHn1FpvYc2MFwH1+PvbfWmuyIscX&#10;a/n9w8T3sAYrQPjVdwAAIABJREFUnBqdtRYTgBxSReMefBDu0bpVlG8a3SMaEkJQliVlWbJcrliu&#10;1m3BowPpO9IQ6+Z1W4RoTLP1a14Zzxqs3cYJnvglRdzhQZJxP8aKuKGvCkEv4e+qquoK3v33wjHx&#10;ayDP8+7+sSJkCCwRQiCkaAFgWxBKXddUVUWTZczVEdo4BfQbN64zmUz45JPfstqs8EOh1HY+NI3p&#10;9iZ/382mpNGWzWZJWZU0dcmmXGM8aBdXxLij7i22xfYxuH87J5zauzBO7cyYGt3oFswDILl//x2u&#10;Xb/hCFmcRwJBW7RveqDkqqooisKpm/nYp32kplWXz/McKeD5N09ZLRfopumAip5oxvetGxuBQO3E&#10;pKm4xIMZ9gFi9625oT1nH1A7Ls71zxB+L6UaFaoW+t+XZdkB2YsWsOKBIGHcmFKE9OeXpu3PELTl&#10;57ufz3HhaRg37BDIaN0jOkoBiIbOBSlwcqyOmVbhZCC+EJ0+Yeq+MbgzjAkcOH3XlzuwwS44Jh6/&#10;uD+cepf7nAf1hevP+9bOvwQxdXyPEFzWi32JCMA8EKa9nlQFSEXV1MhMkueZixMQjMdTmlojhaQo&#10;2vgz27arGBVkec5sNnfxIRYhbafKrQ0O/ChInn1SZ9fUWScmGRkiTPD9FBenX3X2GiJM23f+iO8/&#10;BLIS0Vmt3xAHeBtS8h0i/ErN7zCullL2FHFT68j7uhTh0x+TXwn9Vgq474F0PUwRaSKQneehr3ae&#10;OuN5v9JTKN7jA9J+T/aI1/aroV7RJ9ABr0LSgavOoqk5dRUB384cYH/BfewvUvOqN/+NTc6bq3Ii&#10;Q357X14s9ltx7iN176FnGwJ/D637FNnREHGAJZrIb7hO9v0u7ssYzNtvg0jkM/t5zqF77JCqdMru&#10;AqEcQAlBp6AZxgqmXR+m9SemVUh1hF1gMGBNoi9tF4dZY9r0nWnVzmVyDLzP2DeGKSX1MC7xfRiS&#10;+sTxmF/z/t6e+Mfvf3HeIs7T+n08jMHCue33yaE8YmqdxoRZqTx2uHbDs0gqHkgB5+OctxCiA8L7&#10;fFXoCzwx1hDYPQZix4RI8d4XK2+Hz57yA75tQyrRYVya8hd+DvuYGByBSAhw8r8vyw1KZTx4+IDv&#10;fu97XLt+jdGo4Hy5xGiDUmJwTsRAX6UUKnOq3UpIjHZnl2vXr/PqxQuapsa2Kq5b6Du9+RvOlfAZ&#10;h3xrnNPyZ+TwXBM/d8pXxeOijUG054Lw+kYbalOjlEC2a6FcrymyHKEyVssFq+UlUjr165C0qK7r&#10;jqhhPB5z69YtNpsN4HJCAoFSgqouu/jY51VC5VilZJuf1BjjiCQWi0UPiO7vG5994vgyPFeFfWit&#10;7c5TW/X5vs9KkR2n/h/vvR7YV9cV1XLBxWLFfH7OzVvXOT2dM8pzBDWOp8SNZZYrrAEtXZ5EW4NE&#10;IKXtyCwJSDy6cW0Jf6RqyUYSe+JwnCH27n09xXabjjnD/Sv0ZW+6b8b7eEwGLDrgf6s2bMEtL42Q&#10;kifPnvM///GHfPb578mLApllLbme6BEoxzHRm+TcwvGNiRe37xlsl5fq70fSEc/4s4Dc9nW8b8Q5&#10;inDPGI9HlHXVrpdtO2pjeL1acbkRFItLSnOdW8cz8lpjZcZqU4OuqFcblJKovGRVN6jNmuk4Z5Rl&#10;LC+WlOuSLJOozJFjCJljheLi8pKsyJnNp4zGI65fv8nd23domjOs0RSjDNNYMqkoCkm5WLB8/ZJ5&#10;nnE0GXPn5k2mkwnlesWjBw/55sljjDEc3V3y4NFjlos1b927gxIZl5crFhevkbZGSnh5/pqqqbh9&#10;5z5ZMaXJMl6tVzw/u+TTh495crlmiUAjkEICAfFadD71+5XrY4swUCjB8XTMJM+YFIrr1045ms4p&#10;Ly9YLTRaW15frPndF09ZWnf1PB85Ei7d8PDxE/6mqpkqSVM3FIXba7LRiMa4HH5TV2SZZDodo4Vh&#10;uVhSb6qWhHaK0Q1IwWq5diS0iXNBnGMYIpEeitVDH7kvZ/2mgN6QPNm/YxBZhm40r1+95MXzZ5ye&#10;XmM8HrNen7VrwN1vPB5TliVV1SBlSDInqauNy/dXNR9//DM+ePc93n7rdpurNHgwc9z0MBYJY+Hw&#10;HByvxzchc++Dxnf35hRpyj6S7X0kivvyAkP+O0le8gakZ8N5B7FDvOoV6dPv+4fPPXHdhYhy4akc&#10;aFhnEcYzcV+k8pP79hcfy/u9PRUv7J7RTZK0MB7r1BnzYAc72MEOdrCDHexgBzvYwQ52sP9IdgDA&#10;H+xgBzvYwQ52sIMd7GAHO9j/AksBkbcs6F6pzBKzpnsbAmTEL8xTxVQxMHcIeLzvZfmQvSngIwUS&#10;GVJTT6mMh9eJC4+GigDfRPk97qfwczJQD44LjzygrlO/bkFUvZfyA6D0uFB0SKHTAjooGBuaS/ue&#10;dah4K0Ww4MfTqyWZVtmqU5v1xXjhPKMt7GKr+huDuVMK377wKlSVTykMxS/9w2vHxZNDxb3ub9uh&#10;Hxyrf6vmK0SnMpxJibW6LQSVPbUA1w7VPaMQXFm0OdT38fOFha/b76aBVla0Sn0o5zSkpMGwqWt+&#10;8ot/5sGjx0ynrlCpyMZIFBKJsFBkTmVKWoltXKmrzATaWjb1hpcvn/Pg959SLs4RSKSSQVGOUzq0&#10;2oGTtW52SxCFxCK7Gr5O/UrYHvg+XE+pAhwHpHRKvh6E5xWeXYHpVnmzKxBFdAXzHiDWjkqvACn0&#10;hX11h11ghlej9QAxY5quoNF9zxf+acLCnv6cpVONDoHZqeIt39dhgXFYxA6CptEgBetNRWMF1kqK&#10;bITVII0reBOMefTgGU8Xn/N6eZ8P7t9hNsoZCUWmRgiRgQFRNyxeLVhuNOPpnMls5tTXJ1MkBisM&#10;Eo0VhlW94nJ5wcnJCVmjUZnC6oaLi3O+efmSk5NTppMZxtScHs35+//yt7z3zrt8/NOP+d3vfkdd&#10;Ny2RSDuXtFP1O1+s+OWvf8Pt2zeYjgryPGM8nbJerzBAriTTcU6RGQpjEaMpm+WGUmvKckluDSor&#10;+ODDd3j4xR9aNVuBkhKjm67Icwv4NdR1ia5riixDCkG1KcmUQoua9XLJxetXjMdjslHOZD5jOp1x&#10;dnFOoRQjCd997x3+8vvf5yTPuXj+FKsNT59+49ZH3bA8P2ecF4jTsVPgMRlNqZgWU/JMUdclWMn7&#10;793n5797zKquqbOMxmhEY1F5htFODWi93qDrikxlSJVhM00xKlBFTiYzCiEp15t2zgimR0cU4xEv&#10;nz9nvTp3mF2vbAjIgDQjXIemBYtv/VQ7RxN7lVNkFwgnhYrAoB2MMSrA8ipVbj1bYRAKtNHYQFFU&#10;W0utW9AHAYgSN++bpkG1SklCSoyFRhun3m0tjdZY4wkWQOGK4GtdUdcVQkqUyNlsNjSNRpvaER+s&#10;1qzWJZnKnXKbcnvbtgBddL4BAuBj65PiPXMIfBeSWqQK7YYIU8LitxDc4q+TUmdOFZKHvjIkIwiL&#10;MKVw/W2NxcotYLGqGop8jMoLdLXh/v27vPfBu5yfX3C5vMRaiZKOIMgEoEeLA1lgLdLCarlksy4x&#10;tqFar6mr0oHg9RbsY3AqPCJTiExhLU69vZ0PIaDf+3ZjtAPEGoPRDU3d0NQ1bnZJB84Xktt373Lr&#10;7j1kMUILicqUqxA2DjzvxW+RDhCfqRFZllOVlfMfQmC1wdgG3TRkmWJaFCzOznn9/DWbZYkUGQYQ&#10;1qCkCvYDwAqElAgpEgAoB8d3QFWJEKpHpjBE6pIiqxqK+cJzwBZgtTt/QqXTOIb38zCOH1Og0BBo&#10;vtls2nkP2tSObMFaLK1iqwAhbRebIbagCSHd56RXQPYFzC2oILVWUqRScTzv44ZQKTH1zPF+3sUR&#10;iradYu+Y9GJDYbri6hAkHPdjGCvYQInVg8KUVJ167Vbj0KubCYxtAYGaXnHvkCKVaWwXc0qRUYzy&#10;ts9MRxAhsS1wUHQqt0OgVO8T+6CzfgGvh1kV+YhMaYpMkSvBxeUCNRmjMh+zFg4Iodwa1NZQN04l&#10;3s0li0SSqTGz2QlWG3RVI1rFRd0q3O87l6YIlMK1lFK4jX1+StFu3/n5qiLoeK37NsSETUPnnSgw&#10;xxqn1NiLUwGs3Jtn8GPp4/erVFvDPzHozbe/B0pPqHf/WyxVKL7vDJzsd5s+P4uB3MauknKwFlq/&#10;lgJ1xXF951cRexUUryKzS42jP2OH7RsiMQjPPW+khmrTYyAYJloZAtOn1ME7/30FeeH+uX81QVPq&#10;PD6kWLxPQT0FVt9H8pda593ewVYlOyaTu8qGyBCH/j80FvE49PvLkWXtgF0Ee0GxMWimO2fnRW+f&#10;dgRWNlDV9edjG6hzetIrOj+jm7qL23fjl228oYJYYJBkINHv3u/Hsdl2LjjQpYtX3JnK+8IQJN7P&#10;hypAdorjQqj2Z3RxYLinhjGwf27vN0OyCx8vhPeM44AUADkG/cRrLpwT4b3jNReSsCold8i93H23&#10;BACpeMsTeXkSL39N/2yp/cT3QWgO5CyS6zLML4Z95H1n6rmHYoL4Z904m61ctDYNmVRkWYaYTLqc&#10;j7WWzWaDMYayXKGU4sXLF3z56Es+/Pa3uXv3DusvHqGF6c3xOM7tk/q4/sW25IItAWFeFEznR0yP&#10;jrg4f9XGwCrI2aX3472A34Q/CT+3751GKs8fzoU4/ohjWaUk1li0sWjtYmeja6pNSVFkNI1fB5LJ&#10;ZOLyFdaiW6KtqioxxuWKZrMZ0+mUqqpdvrLNrTS67gHf67ru5qAnf/OEa34N5nlGCCBOgYXjfHm4&#10;//pcvJ9fk8mELMsoy01HFpfaCz2Irqqqzo/se2ew7ccMIQVaW5q6YVNueP7sOXVTcu301OWdhXL5&#10;HyFAC7Q7pbg12bZZCVDWHZFScfL2/nabKx44b6UBlcMg+NCnOXK99pwWki4hku/L3hRou+97XWyI&#10;SzEo6c4y/ntnr1/z449/yieffU4xGpHnBRaBthpp1RvFM38MaHQ3BtnNc2/zAT7uUBEAmXTsGQD2&#10;w3bnRUFRFFRl6WJa2eaWsCwr54uFNay+esLFyYx7N2/SCMGrywUFFqoNYGjEE0pryfKM2XRMhmB5&#10;sSATkvlsgjENjdaMignGShrdYGmwGIrxlNt3Fmwqze1btyjyjMWmREjFyfEcvVny5OHvyXXD9PiE&#10;mycnzCYjVosLfvmLX/LNk69YrdaMp9P/n703e5IkN9I8fwDscA+PiMzIs7IOVjF5NZtH9zSn5xDZ&#10;XZkdmdmV/Yv3YR9GZmR6yG2yeBZZLLLurCPPuPy0A8A+wGAOh8M8s5v7NG0qklIVEX6YwQCFqkK/&#10;72O1XnJxveStb7zDzdMb1NWay+V1r2q93lRcryquW1ANPH52xcVyyWdPn3K+qlkbS9uB3+kIfIQA&#10;JRVSZr0PQGyJq7Z7rEQYjalrFIajMmdaKiSW5WLN5XxBmWcsF0ve+9Mjvl60bJDbmklXL31+teCj&#10;zz7nzR9/l7peUZQa2TRgWlrtCGVvnBwjT8+4qCpm6w3PX7zg6vIKa3F1UpXTas2LF+c757lSZsk4&#10;eYjQb8g80UxK2Ty1BsKY59B62eYmAt0aLMaRW2rNF198wcNvfZuiLCnLovO/KiCzdIQRbUDCKoRk&#10;Uk4c8aZp+fyLL/jde3/g1tlNjo+KjqRll9zGnyuGv4trwqn8KIyBh853U3Hafr3nMEFz/NkpUtY4&#10;L0rtP6lz//hvMUFOHIu9fN44Eq6YiMfa3VrA7nlsum4QEq6G8Y4jq9LJe0pd2xBx4hCB2iEiCB+v&#10;voz0fv/5y51505VMg73yn04wONpoo4022mijjTbaaKONNtpo/zPZCIAfbbTRRhtttNFGG2200Ub7&#10;Cy2ltOFt/4BbvtJn+fdCWi3FNwiGh+Shaor/rLiZL9WEFv6cavIfavTd3l8arJy6h7gR019vSjk5&#10;9XOozpdqKEhdV3jdYTOQv56XAcx3xsV4MLzdac96WdNp6vnaqCku/M74c1PN9alxCl8bP4dQpSVu&#10;TPDAZTvQHJ9SCPW/j4kE/AF/CpwUz4H4elNzLPWcYrWqft3tqI+LXiHGg6uwHtiw+92ukdkkgQzB&#10;VfQAsVdVXQ7VH4bGNb4H0SkdKCX6ps6vvvqaP7z/AWU56VWnsywjz3Kk2m2Utma3kbBtGy7Oz/nw&#10;z3/iyVdfgTY7KhhhU7VrbB5qJpZBs8kW/GQ6Yg//s/dDr67G5xsl7Z6ibQoUsNt0s9/QH6qpbueL&#10;2VPiCNfj1seqPfC+7IgTUv5saL2nADSxv4r3DTdHJVbAfOWUk42xWNOyWa+RQpKrDKktMpM8X9f8&#10;+o+f8uLymm+98Rp3b5xiG41pXWN+VW34za9+Q6Mk9954g7fefgepXHPttCzIlSIrSlrdslitwcBk&#10;doqZL3n8/IIPPv6Uldbk5ZT5akPdaibTCSpzu9hbbz7gtfv/F2+/9QY/+3//kfOLq+3KE9uWnA8/&#10;+oS3Xn+dn/zNj5ESjqbQNjVYp2irgFwKR+UgAG37JkKMRirLgwd3uXP3jKfPzvt5aIwnUtA7KnXG&#10;GBaLRa+mVeR5p+rsAH5NU7PerMmKnNV6zby4ZjabMSkycttiHtzl7tkp6+U1bVOh240ji8hyNnVD&#10;qwWPn5+jjkqOjiaczm5grQShEEI5UhNtOJ6W3D6dYirNplrTWqdKk7UZKs+doqG15EXOyfEpRVEy&#10;Xy2ZTCeUZdk1addUVYVSAq1bbty4QZEXKKF48rhhvVr2AGe86rVjMNnb/9IKNPtAMq8A2TfBCYHj&#10;g4nBdfRrS5vOC1iB6RX5HFAT4QAjHVK4j4nqut6qhnXNXKYjZkEIqqpGSNGr1hvjVKZzpSiU7FTb&#10;nZr8uqrYbCoWiyVGa5qmRcgMkJTltFOKbwEHFo8VXGIQSeybYx8W7mdh0/dW1WlYgTiM51JKw0Ov&#10;D8F/Xj0u3ttDMGIYV0BHstPNiaZx5BESwWw2Q0rJ2dlNvv+DHwDwxaNHVFXDpDza2fOU6oAd0gHu&#10;jTZouSXGaZqKqlpTNw11UwfX54BAvlHfdgrRDkSQ7zVSOmCAi0dMB2LoQUkSjLYgNAhJUZa88eab&#10;qFwhpCTL8z7+2MYNICT9HlkWk20zodoSM5jGzYOTkxNM3fD0yRNWyxW67fbMjvEkBhvZhIraLuFK&#10;NxeU2FPLC+dRCJ6O52JKwTVFrhPGxkMkTHE8Fu5XYbwSAlNCUFgYs/fxktwHT6fiAKfuuquYqHXb&#10;/eyUkbBOIdbfV99AHuULKZBkSt0pBqG8rDnYEyZ4takhxfVwndsoh0mRdW0JdVwnvFcd9eMgO3Vc&#10;D6gK70Up5Xyj//4EENCPVQjyipuFezXdCPwrItKEoYbtV1Gb7oFA1qB1S1EUaK158eI55aREZRm6&#10;bjg5Oebo6Iiqavq92XpyMK3JsxxjDJOy4MbpDVrt9vFcOSCisN1eFeFlhnKkoSbm2L8OgZNTZDEp&#10;Xx1+RtiwHef3cZN5vHcMx70pBWq997mH8o2hHCv12jhH3+YK7Z4fSJHepf72qhar0IV55s4a9BMg&#10;mAs78Tk2ea82UDFN5bvJaxqoD6TueaeOMpAfhvMk5Zvjn7dkIenm/CH/O6S6lwJBDNUgUvl6OD8P&#10;vT8JLLMMxiwpEOWQAnNqjWznxu7XhLlqGG+l6hsvA/Wk1li4JlJgH9vFY6lnk5r/8XyJ73eoTpSa&#10;h6l73Z8rYme99M+YbXyfIjRM7clGa2xmO6IhSebJIAIiu60CvOhB4z62F8LtBVmegVUY0w4C8MO4&#10;7GW1Qbc/7Y/tkMq3z4uEkCjpwKfaOKIuX4dI7w30xFExECd8djHYO4wJU3FN6DeUkgGhlx0kC9r1&#10;ox74KLbgflzMk+dZD65NqXq3rSO88/e0Q07Y3YvPF/w0iYmMYpKmOOaNAbXbWHG/9haC4odILFJg&#10;qzzPMcbu7G8hyDnlX0OShFTMGT7LpnGg6rIs++9r2xbdLqk2axYq4+NPPubO/fvcvn2Ly6trzi+u&#10;esK70MqyRAjRPxf3fdC2jvjPeH+GxFjL9GjG6c0z5vNrTFPTtq3Ltbxy94B/ifekobEbWu+pWDFW&#10;qh4ihaPLOeq67okRsizr87SmbWmMpcwLp/4uXC3Jzw+f55dF3qmP58xmM0e4aNznCil47cFr/P69&#10;PwCiqwd48oB9f+9yIfbIr0IlVz8vw7kJ9H/z+Xo81nHOK6WkrmvaViOE2fNJYa4YEucNxVWpvdl0&#10;NZmscASDVdPy9OkL5tdLbt+6xa2zm0wmJQhL07p9qu1It1SXnzhSum6XSO4v9DWdmCAgnHdh7SV8&#10;rf/Z+6ehsyT3vcpX+7froqtbxd81RPJ0KK4Z2p+FDzWNdQSDSnJ5teBn//gu7/3h/R787slOhJQ7&#10;15iKtVLr7NCZ3UAE0tdFwzHerQ1t41HRJbsiOjMUAcJSxGcUOPXs5XLpCE66czGsixGsBgMsW8Pm&#10;fM6TywW3T2fcPDpiIiW0DUY3tMIgiow8y1ACBIZc5pRZTrncdPWkiqOjGRJFXhRYa2h1TT6pWWw0&#10;j59dcu/uXfJCcXJ8xP27d1leX3Lx1WccZ3Dz9JS7t86YFDmXL8751a9+ycXzJyAFy2rD3bfeYnrj&#10;Jo2BTAnyTCJtSb1eoYqCtqlZVZLffvg1P3v/K5Z8RW1dmbpFYIQjqrXK1UKldPVYN3RBTC9sP3ah&#10;n8myHNu6pLzIJIUUZEpSFiVPnrygahzZ5JPza37z589Yd0B7ay3SWkxHzK0tbNYVk8mEZr7g/MUL&#10;JrMZ0yLDioxMTrh/7x6n+RHHbcuqrrl37wF//vOfWS0WjjglUyxWKy6vrnfOZcJ1+CpnO6kYtic+&#10;jUgyhHcY4dqL8/JuXqpAPd6neSExlwdNt22LNS0Iy5Mnj/nss8/4zvf/munsiKaqu9on2M7/b+sm&#10;WfDt3fNRGU2l+Yef/oy3336LH/zVt/s4UAi7F+/H9bwhAqbt69Ln5yHYuY/J7e7o7MZzWzKkFOF7&#10;qBofkheGeedQ/p+KDfZfaw/mIGHO/nLFctHfZ4qkx8egIelUSHIdx8094U/nA5umcYTBQa00jMnj&#10;PHQv9z4QHw6dd8f5VhzzpvJOH0+kgfKiJ9/eftfYjzPaaKONNtpoo4022mijjTbav2wbAfCjjTba&#10;aKONNtpoo4022mh/oYWg7PiQdL9J1O4osR5SYAmbc2NAZQigSanchI0v8WF4eM1DwO2hg14zAPKI&#10;levC60o1NA8pwA9ZDExINQXHjPDh6w4p0L1MDW1nLGAL8vHNG69gycaBmGAgaNRMXW+soBXfYzwX&#10;Us0XO6Bx0s0NO/OCLcP8oBoeJJUBw2tNvTYe35Rqbnztqfem1mOoENM3NGiNEDZQ996uj/haUw2F&#10;qbn7KvMo1UwdjsXOMxYCJRXGNGAbhJBcXMx59xe/dqo9rSbPC6bTKXmeO/UQGQGgrGvIM0JQtzXz&#10;+TWffvQRjz75BNPUndKy6Js3fSNzPHZDKkLx32SgCO8bvT2wax/MsQ+4252bcgeUvgUlyV4N1TdM&#10;eYXU3WfhFNxj0E3om72vipum3d9apypM2ExPD9YMmwhTSmMpZYgYwBev8R1SAKWobcv1ao0RCpll&#10;rJcL2rZxc0NICukUc9pKc20sH371guOTE77/ve9SzeeYi5aNlGyaiuV8ydVyxcXlAqEKvvXd75Jl&#10;7oakVGRlTmENddOy2DT813/8JY/PL7hcbShnJ6isoKgs5URzbKe01lIWLXlRoIQgKzP+zb/+O+7c&#10;vsVv3/s97/3+jzRt65pSu8a8Vgt++evf8Y23vsFrd29RFjknx0dYrcmlwBqNEhl5nrHa1BSFYmIt&#10;2hhyBXkGpydH/PAH3+e//Nd/6JXA3LPebzqy1lJVVT+2+dERme/GlYJNZZ2idKupNxX1ZsNmueT0&#10;eMLNac79s1NmpaJZXDGd5giO2ayPqTYVkNEYiSynrGqQGZS5IVOGuoGsULTaKWRrbTg7ytHCsrzY&#10;YMSUybREqAxjQXfzaVLmTCYTynKCyBRN03Rq5g5clmVunVeVawbNs4xbt8/IM8mjR5+xWa+wXZOX&#10;ELuNdH79pJqvQ58b/m4XlOQapv0UdTCybVOZ96UIp0JvjFPkdetlC/6VUtFq1/TqNxYPUhZdAym4&#10;MTHGqfeoLAMMAkHTGNqmRXfkHc1ySaMbtHaKQqvlik3XOC5FhspKhJQcqaJTXIS8kFijB5ucw+bM&#10;Q3FUal+NwRoh2cDQPhED7uM9LIz7YuBjT3YSxYseuFzXNUVRbH1N97mqG9eyLFmv15STKUdHM7Rp&#10;efub38RaeO+93/Hxx59ydvOsV5YPG/U84YLRnV92GxB101BVFVaAVJKcfAs0kwrRXd82ZtkFBYTx&#10;mwPXa+qq7uMtYwxGa1SmkJmLOaWSPPzOQ27duYWQCiFcM2s4t5xa2y4wr6orsIKiLBBKoduWpq2p&#10;mprbZ7dcw/HTZzx//sIB+a2lNYZMORBXipwqbj7dBxV2Ss0iDSY5BERJxXNhrBLuPSml87i5NgRP&#10;xDF+KkaLVa1C0NF23Zi9ZtqkAlK3h8dg37gJOAX+iudJamxScaM5oGqeGn9rLK1pO8XXNOlUuCac&#10;sr1Mxtm+wXkbOzkCI7c/0hNyGGOYTqdufwsJH7r3tW27ozyt5Pb5aaNp24Y8y/ug3RrXjG/MNnZ2&#10;gC+nSKoyd90xKVaYS6UAK2Fskxy7zhc1TYPVFqUyykkJFpq25ejoiLIsqbThaHbEdDp1hCXd5x0d&#10;HVFkGda2PSh/ejTh+GSG0W0AyurmjnAzKgYOxqDtlGqaf03YaBzG/zF43T+vcE3E3xXHyGE8mwKk&#10;hgR2/lqG9pgY7JqqG4TXHe87qdx8CFAe+4W4cT3M9+LXxsQdh5TOXsXCMfFAyDCGMR0BD1IgkTvq&#10;7K+Sm8vAz/lrTym39vfRKcyCU0GNQd7hmPbzwL4cRBiCBeK5u3s/w0rlKf+fUsBLxSN78wUG1cTj&#10;+XKIXCIj9qKhAAAgAElEQVS1LoZ8cAyWjOfTkM8HBpVcY8LCV73/Q/cwlM+n1tohVfFXnaNxTcG/&#10;fwckeoDg5VBMmfL1L7uG2N+l9moppQMHWsizHCWEI3ETgkwqjNhSE2itO+4zixQOGISlr094MNmh&#10;5xMCzUOgahy/hvWtnXhjYAz7PaFbxyovybDQCqZHU6de3lSD+2Tqu73f8tcbEvOl9gmTIBfazoU0&#10;4Wj4Oh+vbX242ltLzr/KPULXuB7mr3m79+ne54Xz3P1++52e7CokWIpJlWIVe4CiKHp/GhMchuMb&#10;x0zx/PVAYvdZAmtFH5tvAWImSeDqxyFex+EYh3uTUx53wPPpdLqTux0fzxyIGMMXX33Bd68uuXvv&#10;Hm9/4y2urhc0TY3WDtSd53n//P3n+3GsqibKP3FqzNaSlwV377/G9dUFVy+eY33cpzz0TyT3nngP&#10;f5ki9ZD/GFJ+TRHD9Tm21m6NdfmJJ0wz1lAUJa2FummRRjNVEzKlUFKQ5TnT6Yym1TStA4yWeeFq&#10;ZkoB1pErWctiseDe/XvcvXeXR59/wY0bp2w2a7RukLLYmTPbM5gteV+4v0op+5g6jIvCGmNcBxAD&#10;xCdhvTP8zDj2O1QH340xZb/O3TzvSmBILNYRPXSvy7OCpjF8/fgJ8/k19+7e4ebpTVDOb0shUUJB&#10;9346tW8rdnOxcP16UrB4Pw/X+c488uTQIhwbEGIX3h76yZeBbuMxeZUzmiEyoNTcxRp0Y8mLkouL&#10;K37+q3f5xa9/QzmZkhc5batRKjhL8RLgr3DeNZSXH/p5ew/szFHvb7fjbtDa9OM6eJbh9y12yUaU&#10;VBRlyXq1Yrlauvd3ZL1SgJG2j7k0sLHw1cWS5xcLt/d3+7sQkGWKPFcI2RHpakMuMo7KHF1X/PCH&#10;f813v/uQ46MpJyenCOtqoV8//oqvv37MR59+xq9/+1umRxMePnyH82fPKGzDd9+6xxTNjeMZx8fH&#10;XFxc8dWjz2mqFbWuefr0BRtj+d2fP+ThN7+DQNA2FdVmw6QosVa7miaKry9X/PbDr7iygpXqwO1W&#10;0qJ7EgHpVkZAKLDdU3zdgyAO7QlljDsTlkpwNJlQFgWTsmAynbCq1+RlgUHw9GrB03mNRjiiWCxW&#10;Caw2YMHRCgmOZ8eQaZpGo/ICdENrLI1uabSgQQOKTBVMJ4pvvPk2lxfnGN1QbdZ8/fXjjlQlPHfj&#10;YHz5KuSCQ7XTbUYTzeeQuNrPbb/uw/eEZMZxfNeN0x/e/wM379zh5OQUKSXVZoMRpl8X7trkFnhu&#10;6cnAhRCoLGO52vDf/vs/8PCdbzAtCuq66nH7rsZjds7BUvH0HuFxt6/E/mko/nZ+b7c+HRL3hfvp&#10;bs2hn4GDNY5XITEYqqFt74W9PHjIV6Xz2v3v3M2DSdZU3Gt3z9f6Ok2rkar7rI4kEGtRQtJaM7hf&#10;pMQMhvZcH68cIql/FQK5mABqmyvYwfPkf04+Odpoo4022mijjTbaaKONNtpo/7PaCIAfbbTRRhtt&#10;tNFGG2200Ub7/8HixvPwkNkDPTxYLARohu8PD63DQ96wcTEFnPQNLl6BJKWMnWpgS4FUhlS+Uw1E&#10;qca4HaWRAVWSFMA+Hse4YS6lLDekPh82rqeamQaVyAILfw6bJgnBhZ3KSAqcE35n2Ky11wDrn/vA&#10;OIXNDbHCbDyWr6rEkyJnGGpqcPe9BQDH97HfoCD6hs24UTRs4IvvMfy+eE6kxjZ+TfgdOyo8naJ3&#10;P9bYXmFsuHlMJJsKtopZw80MsQ0/EwgVGfpxRaCkRHdNw03b8u4vf8WXXz7h6MZNEIKiKHpgogP2&#10;OWVaYw1tp7osumbgalNx/vw5jz77FFPXhI2voWK29x+DAAK2TUexb/NALv/sPPhwV91nqwwU+0rf&#10;1OOaqhVZRkLBtmsw6Z7DPtmI6D9fdGrYbt7aQSVmEYFe3Gt2wW2QVmFOqWmnPjsGDYW+MaUiq42l&#10;spar9ZpVXXOSZbTaKa9vbEORtZRGc3ZyzNeLmlrAybTgnW++zdnZKWaaYdoNi/WCTEru3rxFUcz4&#10;4tkLfvGLX7GoWv7+b39Ea8E0DbLMQShknrFetnz06AnXVUU+ndFWBrPeIGXDbOYaiyWW46MJR0cT&#10;ZrNjiixDCsV3vvWQe/fu8dabb/LTn/6M5+dXCCvpoEK8uLjkTx/9mdnsB0yLDJUprICmqskQiGmG&#10;knA0zZG5Armh1jVNs6JZVBTTGQ8e3OfkeMb19aprerN9w1m8hxos6826B0wVhWuGNlgm0wl5ntPU&#10;NaZ14BGjNevFnBMx5Z3XX6OUBiMMk2lOu2l58vQJi+WSuoWNljy4+wb5bEpjWubrhvn1gudPn3H/&#10;9fucnd1E2Ja23jAtBDeNYF5K5sYiMkdqgFQ02jVpKeEavEO1Xr8W/fqq6xaAzWZDpgTHsxllOXFN&#10;X0I5IgwMWL2jahLvy0PgWP+73scGDdS7r/Pq8M6TGOvWpukU2v3vOy+H1u5v7r/aAUt126mvKEwH&#10;cDfW9mqMXv3X3YPGGI1A9aqry9Wapmmoa6f4vlisUHlGkZcIkaO8b7QCqZwv9Q2pdmDfCNUZ45gr&#10;JswIFdlCYosQDJlqfvM+b1AtOVJ4D/e9sPk4bLL33xeqMYYkNCJQvvEKX3n3nul0SllOKacTptMJ&#10;ZTHhN7/+DZ8/eoSUGUdHx+R5wWaz7hT5MkcgYzVWu3HYrNe0TctisWRdVVjj1AibptlphpdK9eo7&#10;u82pAtmpN2mtsVi0hqYy6Fa7NWpN13DfEby0GiffJLh77x53793D4hqpM1XQNA1t2+6MdaaUUyj3&#10;QBHjx0T06lJVVTOdTJgdHXH+4gUXL865urpiUjqFQKUdQc1QrGatpa7rHSKF3ZjC+cMYeBK+P1Rf&#10;j/edIVCrj7fatu1/H8eIqTj+ENFVPC/D/X2QGEvsAz9T8XT4GW3bre+4EbYj6fE+K773FJlH6vcp&#10;gq/U+/ZivuD/nDLkfiwjYBDEGT97v0+Fyk4WswN08evWP7twDvXxtvBzYZfQRArBdDpxQLy2dQ3y&#10;gs6nij0AqTEGE4DO42beFKh0qHk9lS/6pnm3/yrKsnT317aUZdnvUccnx2jd0ugGY7UDynfkKE2t&#10;aRvN7CijLHPyIkOJLvbSLaD6h+UIn8weyOplqrA7AOogrouby0PfPdTMPuTzw70hRYoS/zwEPBsC&#10;oqWILeL7TK2TlwEWDoGaU4quqdj3ZXnQP8dCQpqd58u+0vuhWk2Yc9lAnbBfHwPEAEJsfTgd2EiE&#10;fitSJB7yw6ncdQhwuv+MbFJRbig3TYF5fSwRA+1Cgj5JGgQQPoeXPeuXNejHvjtVswljiXCcXjaH&#10;XwawSM33lB9P1cUO5f57KuhRvvfPub7UfabqgYdIAuPrGfoOy2HgxtDenp4HLurJVYbq2eS268aE&#10;iuVI8jxzBGW66T9DKUndtB3YXw7em7/Ouq57EIwxhslk0sUb7d74988G+tgr9P07yqWIHb/jSQS1&#10;bvt1H4Nzwtg+JqCIc4XwZ3+tQyDa/dzO7HxmXM/yxFAp/x6SGkkpaNtmZyxiBfR91VNH9BPGrl5x&#10;XCm5N9/iPTYmmgmBaWE+HD8PD3Kq67qPnVIEtDExjntuJvlcUnMqJi1IAc7iWivQk5CFqqU+XvPX&#10;v1qt+fiTj7lxdsbxyTHHxzM2m3UfD3rw/2azSZInZkphlezjwvD5nJ6ecvvOHeYXF46MwFqENm4d&#10;CgbjiFRMnTpLiOPyoX0rVes6FIMIIdhsNn1uDp3SuXXK0sZC3TQsFnNmTJlMJ8xmRzStYVNVOwQL&#10;Yf4upWS5XHJ1fc2tO7d59vTZTq4cgwK3cdVWXdfPOSklRVGglKKu60T8a/fOEfI8d7WnLj/2c1lJ&#10;2ftBf90xyV1IwnRo39lehwzOm9gj2lW5RAqB1hYlFLoDxc8XS9qmZrOuODs9Y1JOKCc5umldnIRT&#10;gJdSovJtTOvHZWfvYX8eORJDsVdb2cLEOQgGjdffwE75Smq48T4WxrUxGUccyyMgzxW5zDg/v+Ln&#10;v3iXd3/zW1A5WZ4jpaIolJus3Zq34tX2/UNnC1t/I/p73H2tu/cwXwl9Yxi77aTciXhfBPWOvbWP&#10;4MbpKdVm42psXS0QJRHSooTAaNGDxRGghaUVko21WG0RFlSjkRsNoiOxEoBpKZYVD99+nR/87Y95&#10;/fU7CDRFVqBbYCm5d+8eeVFw89YZH33yKU+ffMlHn3wC1Yq//8H3ePuNB9j1kjt37pAXBYvFguVy&#10;gTaG84tLzufXTG+ecT6f8+0sp1A5VmvOnz0lL3Ks1ei6phU57z/6mqcbzQpFqx3pr7YtFksmJcLX&#10;PbMCbLsXP7kBTJ+1VnVNJmE6LZkdH5FlGZPp1NVBbUN5VGIbzbxqmXd1MKxBW1DSkSpKK8il4MbJ&#10;CZvNBr1aIoWrMW+Wc2YnN0Eonj1/RluesNDQdnVZawyz2Yz1cs6fH33Bi/Nz9xCEI6508ceWZO5V&#10;1tHQ2g1rk68a46b2pKH3CCuwBKRHXQA6v7ri/T/8gb/7Vz9x60JKVxMUgrojgS6Kgrpu3By2ncI7&#10;Fm00k8mE1WrDJ59+xgd/+jN/+8MfkhcloqnRug38hzhYK9nfZ0meI73s3Dw+N91WrewAWeZ+fBPG&#10;LJ5Y52XfH5OF79cSzE68+yo+7WXkZbu1bDFItCnllnAijBdFsGfsEbR0nxGefaaINf11pgiW4pjH&#10;72lxTBifUYd9ITFBVrjX96QMiZpleJ2p+vBoo4022mijjTbaaKONNtpoo/1LsxEAP9poo4022mij&#10;jTbaaKON9heaa75mR1UxpQzZvXr3fS9t5Nm+NmzQiQ88DylLxQ1ZYfNhqjne//xK9z2gQharIB1S&#10;ijmkxhg3faYUa8PxSQHQU412/tA7bswUCSU4r9C4pzrGgCpI9FmDSgBSkvuD/K4xOAYTDJEE7P9+&#10;q669fc5bVeykimb33XGz/v53HW5oiedo+PxTCkpxs2lKZTQ1x1IqYzHYMwR4CiHQllcCqIfPJSSR&#10;OPSeQ00uqdenxi1usMvyDCssWluMkfzuvd/z3h8+4PTWbVReIAR906VrwuvGomtW0topIAsh0K3m&#10;/NkL3n/v96yur8CaXmVddvfpG19CQOXQ+oJtU3ZRFP14t63eA2ymfg4bn/bAK9Z9tlJi55n6Jnav&#10;JubVa/yct3Y7v/cVqmySBCNssI5V7LyFQNbwc7cN77tNLrG/8arXsXp0CgQTXmOrNVbC9WrN1XzJ&#10;5DRD5Q5AprVgMjUs2wW3jiecZIJLbVEd8HU+v8JWS+q2oq4bEBlV25LlBeV0xqNnL7j46c9pm5a/&#10;+9sfk2cFy9o1WLdWs9aWo9MzmsWS+WpDa2qMcCDlxXrFydGEo0nZNevC1dWS46MpN27cQCrFbFry&#10;k7/9IW88uMv/+Nk/8vv3/4y1omvMt3zwwQe88fp93nrwAKUkWrfdmGXUdYsCJmVBVsCq2oBxCt9t&#10;o5BZycnxKd/5znf45bu/Ta6lnbUsHMB1vVnTas3J8bFT1w38S6YU2oJuW6QEbRqOp2ccT0uE0RS5&#10;RGaCuq25vjhHyYxNtWHdWL54dsldVXJzNqNpN5i6ZVWvaT9vaDY1x8czpBJMyxJtNSdFw3q1RqoZ&#10;Is8QQmFx68E0DYv5nLXagNr65LIsewW07Zp0DZCLxYIvPv+cxeLaqSipwt2zVL1yzdC+F4Myto1l&#10;ArwKl7UdkH2r7OKWmuwBw1YETexmC2AW0n+fQesGwy5oQRrnp+p641TvO8Cj1sY1CQNYQ6t13zzc&#10;dnOlqhuur+dsNhXGuAbOk9ObTmG+1b2Sj1vWlsZ067RT9RlSivbNaN4HhtfrwdShUrL3DR6c0gO9&#10;A/XYVKwUKxYOKe3GhCSxAqG/Bq8E6MHvKeCCUsoB5POcuqqwwHqzJssLUJK8LJidnvDVk8cslitu&#10;3DijyAukdD6yaRryPGc2OwLhwEVKWqpqQ9VUWAOtaUFC02oHTu2a+gVelVNhERGI2rIVeHI/y+77&#10;mqah1Q3Gtt7Tb9X8rMUYQVGUPHjwBm3VkqmctmpY1utetSyc69oYRNAULrMO/N5Ru1hjKbKMs5Mb&#10;rOYLnj1+zJPHj6EnW9nuQ0OxnR/rOE7dPr90DJWKueIYw+87KYXGGMDo47nUXI/VSGEYHD4Uxw7H&#10;M/uNtzHwr/+78Ypddg8ollK3ivfaIUBNvNYO5TQx4cROc2//VV69zWwVwjxUY09ly+zFNx6g5Bud&#10;d8ZL7APyQgKU8Of+70F8Yk2o1OdUI706qg3zJcQOKGo7vo54JW4Ijsc3Bn+mCDuwHSjYdp+rQQrl&#10;fICAk5MTtNasViumR0esliu+fvyYuq6pqoqmaWmamtaAMgbplYCloGnqbh+0PYDHTbctuYBlF9Ae&#10;+8Ewt0jl3aF6V7h+YkKSoXFIxZBhLJlSW0spqMe55iGCs6G8MvzemBgupR4W7jUvU/AeWlvh7w6R&#10;vPxzGrRTn+lVTY3R3Rrd+ldjdnPz/p6McR7fPzsZxEaJ+kgMuA590CHCDdnFTw5EslV/jPPzIcBh&#10;3/AvBVaInhhoCyqzvZrkUM1k3w+69RgC0wQKa8ThPN7HY8H3CbklDIivXdotMYjo7l8AuidJ2q+3&#10;GGE7adouB/IAh/D5CIG2nQ8W27HsiQDCfTBQQfV+Fts9NxPXaezO/1tjETh/rU1zsKaWyhlT4LzU&#10;XPG5O1ojxf444q/7wGfsgpbl3l4xVBeM48TBeqbo5lrwX0+gNwReTRJNComViiLPUYBpakwmQYKy&#10;kjZUNxQWbVpM26KEm7PGurxY6xohLCIkhol8nLUWYS1101CWJbfv3OGtN97ks08/5er6ulNwtxit&#10;UXnWiw37e9Zak+X5Huivj9WtRUlom6p/1rqt92LwOI4J/Wq4F6TGMAS+xHWSFPh8q/DpYw92/KS7&#10;FqeQmWVFAK7ZkuPsEBm5qB2l8iiOpic7jAkOlZJB3gSTSUHbbp+TJyCo63rvPkNgpt97XS1I7eRR&#10;IUAoVttOka56oHtqz/RjkCYokzv7fgi0d3lrPQhy7msLWbrdyudsYFkuV2zqGoPgwz9/yGuvPeDb&#10;3/kOb3/zTebLazYb9zdjLJmk36M9qUNP0NgRTHSj2l2Ty/mMbbl9+zYvnj/j6vwcDNhWYzO1VzeP&#10;a1IpXxPXaOMcNhUXpYgnBxVWO9/n1YCrzQZbFMhygm1BWIPSBkRLKwSX8xojBfl0glxdOwX42lBo&#10;oAOtZ0XexaGSutVUjWZ+veTenTvcuX3G+fk5SknAx8/OD7l6ilObNtqA2CW5i5+rn29xvBnGjr5u&#10;Go6bJ68DeoKKMHaLSTUO7UW7vlh3c9mQ5wpwxBZ+L6Qnx7Noa0CKzncI2lby4sUli/mGsxun3L55&#10;wqQsUXlOXTeozBHK1a0bl0xKpDZIYRHKkVsiJHgSxc7vSqHc/gwYbYM1H9Rs2ZKfeZK8Xj9dMDj/&#10;dnKx7m3Ok6WJ5lJxaipmdTGjwUrh6Br7eNIp3L9YzPnFr3/NL3/za7JyQi4zjGm380R25EyERK12&#10;8Dzt0Drcr2/H/x0m8Il9lZQSG/hXl1J5/+nnrNxRAnd5rKY2DsCpMsnxyYzr6+vgmag+78xyVz8z&#10;RneEmbYnjbLuxWhkR07c/ewQ89w4nvDv/v2/5e69u1RrBxLfrBasVmuuLq+p64qmNRileOOtN8mU&#10;oq02FBm8cecmpTGoYkKWKV48+4q6ukZJwXK55nKxxuQnyOKY29OMspDMsgzT1GjRYKxCkKNbw9PF&#10;knff/5S1lOi+KiqCGFf1awndBnPS9ucz23O0bv704N3GxdgWzk5POC5LhCgwKJr1klwosiKjqTVX&#10;84oagZUgreyfuRRQSMFP/uYHfO/hN7i+fI6tl9BaWtNQtw1CHnG1XPGb937P0b03OLp5F2MlQrm9&#10;bbOY84c/fsCjL77CIpGdzwHRg99TcyiVdw7N15cB21MEP6n8aOjcXKnOtxjbx2PGmE7NXfPFZ4/4&#10;5je+wf37DyjzYqfG686ZFFq3XU3G+RqEQOEIMCeTnLqu+B//+I+89vob3Ll1A5VlaF0jlTsTEWY/&#10;Bg9JD/151ta/m71cYntvu6QDIch8O5YhwY8nuzBBjOTnnO3V0601O741dYYd7927z9JircZa9r47&#10;VW/rljzGbP1JDOj2Z2ZC2AGyAxHEuOnYQQh6AgL3nRpjnL+y2bbGIZE7MeQhMjASZ/wxKX1cr4wJ&#10;4eM4Ic7n/DyMxRJ2a09+3E1/r9vc1eyM52ijjTbaaKONNtpoo4022mij/Uu2EQA/2mijjTbaaKON&#10;Ntpoo432l5qSfXNwShENQvWUYUXGlCpw/P5Uo0CsCpJSaw8/I26MH1S4gORnp8B1qYY2D8ZIMaG/&#10;imJebCGQNLy28LNj0P1Qk1Os5BM3CYUM8zuqPkFDuO1Ua1Mg6kPN6KEiuW/wzNQWuOjBdvFnhWOz&#10;38wkkso6XgUm/H3fLJ0gGQjniVPkSs/XQ+oG8XXEDbzhHIuVtVMK8f69ITAlBnntqHQNNBNba13z&#10;UKIJIVZJSYPwfZPGYeBLSkFqfz3LvbF2DWXKgaCRfPzJI37xi98ymR5jgbpxilqWTgmUbaMo2jUA&#10;OSUdSV3XPHv2jPff+z0vnjxFBGABpERl20aOUGEhbKKPyR7877R2yrxZnu+9d0ihLqUQukvEIXsV&#10;s1SD6b4igggaQUTS98VNkjGQLlYeC59dqJwTXk8MkkmZV0RLKSfGysw7cxzX0G+E5aunT3ny/Dl3&#10;ju87DLAQICR5maEWmtNpwet3brH4+jlCQ7VYs5nl0FasVhXInMbCi8WctYZn8wXzqsE0hv/y337K&#10;i8s5f/+Tv+HO7TPmVYW2lmI24ZsPv8GmaliuNjx5ccF8uWJdt9R1w3W7QCI4N3Pn27EcTyfMl0tu&#10;3jhFCdfAdOvGjP/jP/0v3H/tFj/72a+YzzeA4MWLKz744CNun91ipgrXfJfnGASNthTaETM0bYMw&#10;kAnFutEYARjnd9948AZ/mHzAZlN1CuV2j9AlVDA01rLZrGmbhvl8zqQomU4mXXNc53scgg4hBaen&#10;JxRKYK3maHaEyAzaaI6PZxRliaXm/GpJs7E8uVpydjLlrBTcKiXUK9aLK5bzBXfv3ufWvTPKo5JJ&#10;WTArG8r1Bo0hUxKkompck3+ROWCy1hrbNVp7RRo/V/I8pyhyrHVqhlcXF1zPL9CmIcsytNHkXRP1&#10;of1uCHyd2n9DxRUHTooJbbagkH5tAkbrvklPSkfE4VV1tHFN3q6R34Gsm6ZB+cZoazFtS9vWO3vk&#10;elPTNC3L1bpr8JNkmaQoC6RyQK4s82vbN5/KrnmZXm1SRH7F36e/phBU4X3FECAyjDd8o3q4d8d7&#10;9SEV67DBLiYL8Y17fn8KSZY8gNaTmYSqd/5nIQQqy8iKnEa3WAlCKYx1+/vdu3e5vLrkxYtzhFAc&#10;z47Ispy6rh3YXWVMpxNHvDCfk+cZSkBdbQDLYrlguVrSNC1t2zgyH+jB6rPZDIug1fvqeh4gb4zp&#10;VTv9f8GtBekQCd29tRgLmSp56423yGWB1aAbg8i7sRdiT0Xd99HvxOHGqZAZY2jbluOjGcJann79&#10;mOdPnrFersjyzBExCIuSqleUiteZf8axovcWBGZ7TJu1+/tMrKgcrlsPBAqJecL5EJM4xHvOkPp6&#10;HEMP72Uv/7uPj+LYLQVQcM3xco/MaHdM6AkPUsCaFKApFXPF8cI2XpY7Ocq+4t8WILZ9JtoBvBPP&#10;ftvRvz9mbi3vK73iwYUR+CtsiB3K4Yz2QLWtQqVXItuZE1JirdiJP/o4SImdORPvEeGzjddTfE0y&#10;ItHyZA15mWON5caNGxhrqKqKq8tLnj17ysXlBU3d8NqDB0wRfPnVVx1JRgdbEaIj0NG4xxWQWRDE&#10;ksKRAcT7WBz7J1XDA7KZ1P4nUwDL6Pcvi/9TuX44xrFi+1AuPASGSeWbQ2RLQwpsISGcv57YL4V7&#10;UwzmTQHih3LDf6rJxJ6deiZeAV6yq6o23Jhvk6QYMbB7SB04dW1+T7MpHzl0Dx3Q1+faQorun4RE&#10;nmF5NTW9mAxlD4Dt18gWp5/07SIE8Sf2lp08GLZAea/27YFCDD/78LNTuXlP6rHjc+lUR+3guou/&#10;JAW+TJEovsq+N0QS8bL9c/c1A2R6PdBkv84WAoHDtZqK+Yeu+WWqi3tkSgdqT/Hn7ykp4uZ0X1vx&#10;1yV8brD1LY3WtE2LbhtMQPAX7s0pJerwnq11ZDBZlqGUyy/WmzXGMcZ0e5/qYwzvJ46Ojjg7OwNr&#10;efb8OW1VAfQkUz62TsUX4d4d1rDCfTzl++NYLVxL4bMd2j/89YRxUujztrmIjOrQYq9G4RXi29bu&#10;gcc9+NHvx3FdLyQs9OCzsiw7YjO9My5+j4lBVkPkYT6miffccI77603Fk+k5LnpyuXQ9VQ7W8lOE&#10;MofigKF6oVcCB8nV1SUffvQh7zx8yL27d7l58wZPnj6jbbQj6Mtc7qECsHRIyBZem4+XlFIURc7Z&#10;2Rk3b97k+vICLGijEUbskfUOnQf4cd4SUZqk74znQop8MuULd8asq8eE39E0DUJIpOjmgDFIsj4W&#10;2dQ1T5895+JKMZ1OUbIAqzi7cQrAcrPu8lj3/slkgpSCVjfcu3eXp08fI1XmvqP3Wa6O0a9BXI3o&#10;0LoOyR6Oj4+pqorVauWucbPZI/YMSUX72m1AchESnoX/UrXKw3uR7QksPAFqPLebpgHZ+S0PIEey&#10;3myoNmuqasndO3e5ceOG+7u2tMaRdQpcLm0A29UvlRRgjavj9WQQwtUcjPXbmzu3QHR7s3J1cTEc&#10;Owqxf0aR8o07c86mc6hX2atdLdFgrEHYjtALAcYRARprePdXv+QX7/4SoXKKsqRu2h2yvD5OiWKc&#10;1LoYyvtexYaAxy9bg+EZkj/fgC2Q1pPvxZ+pdduTOjj17Lonb4vr3ducVER5g+zzWf+9DlRu+Luf&#10;/GyWclkAACAASURBVCsevvMNVvM5R2VJW7sa7vV8wWK5YrPeYIVEqAypCt588xssLi944/U7TMqS&#10;tjGU0wmbTcXl5SWb1RJtW55fXvP8esndN9/k9MYpd2/fYjotOCqO2CyXbNoNaAOmZdNafvfhp7xY&#10;1rQyw6JRUvV10Z29NMoLYjIWR/gnO3JiRwrQq2/rluOjCdNckHUEouuqIlMZQkvaWnO9XNMIMEIw&#10;LSesqw1oy+t3bvKvf/gD/t2/+hEnE0W9vOT8+pxmXZHnkrqquLAXfP5swe//9CHZ4wtu33+d6dGM&#10;rMjQuuHTjz/i2fPnOwRMvS+w7Jxbx3F/fJ72T5mrqfwllasOEQfvxe79OVdEaIZANzV/fP+PnJ7e&#10;ZHY0Y7FcUtUNiG2842OCrd/cVz7/80cf8Yt33+U//8f/0BE2e6C9GSSFi+sQ27xf9Gdf++f8aeJB&#10;pfw+kvKRRN/lYydx8LzqEKlB/PdtWideSoK1LZeKg8SfMYlkXFuJn/NQDhCOsQfNez/kiWzj+ki8&#10;h6aI9ONxiWsCIXFlDJT3hAdxLTKlOB8SOYV1vHDMU30Y/RnHCIAfbbTRRhtttNFGG2200UYb7V+4&#10;jQD40UYbbbTRRhtttNFGG220v9CE3bLOx0rScRNy3NT6MvVz/xrfLLFl5ffqORKl5EE1xP46X9Yg&#10;PPC6FCgnfF2q+a1n348+c79pdR98Gr9uqKkwvsf4c8IGv1SjYAy0PaSy3jdFbyVL+/8/BAgXgYKb&#10;V0HxTX5hc69r8nNAEv9ar73bN7x7dTnYU6306hLb6w8bHkLW+K3KR/9qq53yrvUNiCEZA8ln4scl&#10;RYKQVqhPP9e4sSHVTJNSRIVQcc2pjsS/i0HPIqG4kFQtEjvSa/gOuhC0PdQAOrSWU/PCdvNAAEiB&#10;ylWvlPf46XN+/stfQ+6ay7Qx5EpRFjl9u1XX8KJU1gGBuuZRNFfzKz779GO+fvQFVnvlvE71UBh6&#10;pefOfBNmCiCwQwKBaxo3AZjKgdnkzvxKgV2G1pr7Lruj7uNUZGyn9OiIB1KNyu5n0y1FlWie2ipn&#10;B3iMvXndq4tGc8778a1SiAe3ewDJVlkj1VQTA6a8KkcIittVwNVO8cVYnp9fIr/5JhkZrSyAGkzL&#10;USForeK1sxlfPn0BGM4XS6a5YKpgXddYKViuG67WDRfrmqtVTdNd17Ju+OnPf8lnXz7i3/79T3jn&#10;4TsURYaVkEnBaTFlMimYTCdcLlbMl0vmVwvW1ZrVpmKxWiM7QHGmcuSmRakVJ8dTsJb1fE5eSP71&#10;3/6Ye7fu8LOf/5KPPv6CxsLv3v+Adx6+zbfffgslFPkkw1QbQGGtoa4diLZAUcgMTE3d1OR5TXlc&#10;cP+1+7z2+gM+/fjTAGQt9xuELbRN17SJaybWWtM0NZv1krKcUE4nnTqVJc8zpLAcH00RwqKNRpMh&#10;jaSu4Gh6ytHxBdXj56ybFdfLiny14fW73+a7336T+zPFZx/+ia++uGB+vaJaN6x1Sz4tEEpRt5AL&#10;S11vKI5OUeWEXDulMXd9CqQiU66pe1qWCOv2eiEVbduQZxIhJev1hifPz2m1a/QTXWNx3TTkuULJ&#10;IB7xfhan9iMDzy9lhrViqyjjFYw7woUtQMsp+/brWCh0p7xqtHY+y5OldD7TN7O5detA/9ZatLG0&#10;umsKUxlN22CsRuGIP7Rxr6kbS9Nq1us1q9WyUx3LO+C76pozu+a2dh90EgKssRYn6NbDJnulmTAu&#10;E5FyeAyEDxsqQ6BJ+PqwyS4FpIqVZPxnhyRB4T4XxpBlWW5BIsY1ZetOLbU1Box29xg2U0rnq+um&#10;pjEtddNQFCVHRzOEkDz81rcQCK4vr8lVxuTGDQSia2Z282syKVFKYq1mNjvGWI3RBikVdVU5UEXb&#10;oluNsG7+aK1RslMzRtC2nQ8NFCfdWFp3XVVFo3UvF2S0RsgO3GoNRutuzxJImXPn3j3Obt+hKEum&#10;R1OKiVPWa63t55SwHZDQqzkZi2arGCylcgAs3aKA0+MZz5485unjxywXcyzajbkKQD9eoU7IwZgm&#10;qZTsZFR75TA/P2LimSG1Nv89HkwQKofvKeqa/SbS8HX7n20JgXiHQG6HcgavBK61CeJtv+pkrwQV&#10;qjMbIxBC9aQJ2upOTXz/s4cII1KxaaxC7/OBfaIUr57kyDqkEnvjsROz9JKx23/9VLASaxzxBiEo&#10;Xna/Ml493vTBt1fTlUJhjVNKzjKFsZ3ibg8O8K/usyYX0+GVKntd6B3/JJUEI3oAUGrepZqMDxH9&#10;xM27XlUsDJkdYFG4WFFYTk5PqOuKum4RsubrJ4/58osvmZQTVJaxWm86IE6NEgKVl65pW4LMMvLp&#10;EUjVg/AkEitM13wuMVYngWouBLR9HC+ly29s59uUckqpKfBmDLQbUj2O/fvQOkuBxcI5mYqZh0jt&#10;DoFdUs3Z8XqIX3OIGC8EhYfEbId9yj7xxKsAi1+9HmH2Fdyi9Z5+BqkcdPe1QznrEHHVoZxvSOV9&#10;J17F9v/6dcku6Djpi0iDFdLzdKea0O1FXmXccuixpIjDButWdmhO2H9S7SkGFx6aE+HrU4QEe/UY&#10;s0/E86p5+1AdbYj0L/VZu6RIAkkCdN9tlC+rK3ggcTzn42eWev/LwPkxoDpeB4fWyc48iUgKHDhQ&#10;YoyrOVgsVjgQpjEdUKX7zDwvUFlGnme0rU0S7sVz3V9z27ZcXl5y/uIFVVX1Y7WtMRm02V570zQs&#10;FgtHKNa2faw1tLZ8fdEDa+NxjYl6DhH4xGrvXnW8J8tMAHLiPSlF5BmTgsbKl+H7wjVX13VPIrAl&#10;XgpVRPfB/GHO5AFl8biE1xIDsOO6bKjiGt+zf63/Lk9SkNp/UrVIXzPfgu3tDsg2VpR3KsZmhwwo&#10;BuqH894Tqvl5kud5/1+vMi6ErwNblJK8eP6cp08e8/Y773Dj5ITLi2tMs3HzVLO3j27nxK5SbLhn&#10;CyEoypKzszOefP011Wa9U9OK58vQGMaxwlDOE9cLh+ri4flAilQm9odN0yCQlGVJlmXkec5kMgGg&#10;aivAzRUPTp11JG5t2+wQ+3gwoDaaTbXmdHaEUpLVekWW50jhCAbatkV3Y3hycsJ8Pqdp2x3COR9P&#10;e6C6J1IDKMuyBwc3TdOTcfg5GxLUeeCc1pq6rpNj4tes/6749+mzlf3zmiRotCM3cL7VkSzsqtvC&#10;+dU114sld+/c4ebpTY5nxygpEBiXr1uBNu4sqtXQmgYwqK7GuUtabDqyAZf7ubMtujwm3kNFBL7d&#10;qvymlJZjn8oB0oVXjS2sZwgSbq/OlKLaVGhj+M3v3+MX7/4ShKQoS9qmIVMZftt9GaA93ruG8q1D&#10;seVQbBArF4d7zw4RcuBPwrkUkz+nzvt8DlMUBVVVDeaKqbrGrv9wNS2fR945O+GHf/U9dLUhR7BZ&#10;rx04fbNBNy1t40haDRLZzddMSloDZzdvAZJyesTR8THz5ZLWuHrw/Pqar588IZ/MsFZy//Yd3nxw&#10;D900XF5ddjVjX6uSfPnsinff/4QKgbbbeSCs7cHsnlAiVXfY2Wu7HMWTPmrdYrv6ncQym+bcPC4R&#10;xim218aRObZVw/XVNfPFHIkls5CZhvs3j/jedx7yt3/9Vzx8/QGyXtEu5jTVmtVyga00tpbUumXd&#10;Lnj/40+Yt5r6xXMeX1x2BBTdeeAQQVg0t1LEb6kc5FVsKDY9dJZ6iOQ9VR/a1lpd3e/Z8+c8+uxz&#10;fvijH5MXBc1qjW6bPtYJyeDc/m6DnNH5/KZu+eW77/Ldbz3ke995iFIaaLHa9iRs4TqLCTfiutQQ&#10;cDkkpAj/7ol7fcobrqlwne+uNdH70q0y/G7MNdQfsJ9rHib6GqpdpuqKQ7lSan4N1Z/ivW77Xq8K&#10;786WQnKD+PnEe+Kh2kOqDyHOuUIi3FDxfveZmODM1EZkTll/3rh9zqHCve1/FxJhjjbaaKONNtpo&#10;o4022mijjTbav3QbAfCjjTbaaKONNtpoo4022mh/oXlgg2tu2lcqgn01ji2CYrhBdb/x0h+KhwAS&#10;ixPa3D+kBn9gmlZHHmquHVIdTzUdpw6RfcNHnucHm/qN2SrFdn8J/p5uMh4aq/C6U+ph8ffHDZ+p&#10;7xlS5QxbuoeUJndASMHfjEOH7DRmxeqKO8qFgeI8gbIxECmCsgfOjkYp+u/2PqRXS+h/v6tymWre&#10;H1IojJ8ZcBAEEs+tuAEsnte+KXlXyXFX5d43emwbRdIAiliPpVfxCq8TAlWCtOJo2ECSAhKlzBCo&#10;hAunxqmNBmO4uLjmN7/9HdeLFaooEFJRdM3QrmHKAcb8s1fSKdPoDvjXWMOXXz7io48+6hp/CJQx&#10;HFi2aZq+oTIG5ITKY6GiggPZOyIG38il5Fa5fTvG+77jECh0d+3IQDlGdo3yur/2ofU61MCbmr8e&#10;YO/vs67r/t6NaZPX7VV4Q8UO3xwKu9/tm3tD0NAu+N/0ihz+2r1ysDYtpm3JT45ZbGo2dcO0Ux4W&#10;WIpcoWYzNvU1N6cZ37h/xuPza84XczbrFbluODkqqI1hWVWoYoLdGFpboS1Y3fbz/tFXT3n8f/8/&#10;fOvhO/z4xz/i2w/fpsgzJKD1mkmZcYMjZtMpx5MpF1eXzJdrNlVFmbmG7qrRyLpBKkk+KZFYNnXL&#10;eqPBKr718B1OT0/56fG7/PYPH1A1LY8efcU7b7xJUSrXKJpJpIS2bbAdAAIj0JsKoS260ayWK4rp&#10;lNnxMd/+1kM+/+yzTgV3C6oIm4NtCPIjVG1z410tF5Rtw6ScIJUDZxqrmUyLruHIYFqLwdA2mixT&#10;nJyekBcKoytoJd//1vf4z//bv+OtO6e0ywvmz59iW8OL82ueP3/G48tLZFmQT0qm0xNUcYy6fZOT&#10;42NezDfd3HDqZlmv9g6FLJHKzS3RMQ1YD4KwlufPL3hxfoltLRgwwiKVxFiDMQ70aIVAZArTagxB&#10;k/TOPuj3asDqfo8Jm+n92JkOeJKprN+zjXHjraTqCDFahBQ9KN3t7w5YaluDNsbNwe6z66rCGAcU&#10;qBpNqzVV06KNZT5fsd5UfRMiQqFUjlf32e6/cq/RN1Q2FH4vNXZH/X1L2LFVBB8iRkntXUMg5VSc&#10;lQLqpoDwIejd+0kPgM/zvG+mdzHFNhYQUvbqgFhL2zXXqyxzIFqtHdlKp7ZZVw1FXvLw4UNu3LzJ&#10;p598gvZK2GZ7Td5HCUHfxF/krlG+NRVCSHSraaqapnYEE5IO1Km80mbWKb8LhPXxa6dwrTXaGDZ1&#10;RVs3tE3j8MUeHCYcoNjveU5BTnB68yZnt28xOZoym81QmUIqd41SCUzd+dsOkC07JXqnJC8xequy&#10;q41BCcHZ7TOqpubrp0+YL+YslnNUJrHkWLtLlIQlqUIZ/i7cV7cxym7sHJJjpeKUlNKi//9Y+TUm&#10;ZvBAsfi6UmCTEKDg96pDxD7D4AHRAxu2frj7HLsbW+7kTgEjjehIDoZifE+u5QFrKWKkl5EwbZtk&#10;Cf454oieHCpQSN0HO6XJwERH1kBAyOSjPQ8e875zP57uPgOcmnmgcE4HlMpUCtS6DeYFabCHkHIH&#10;EOVB3wizA4TyIK8wFo4JqVJgO08uIzt1xKbRfRPverNmOp1SliWbTolzdnyD5+fnKJWjspymdXt+&#10;nmW0TYsxdLGQoSgLjBDcODtDW6jbBjof05oGR+0iabp9ZF9JuRsnseUlkB3RmJRZD9ILiU5S4LZD&#10;qnTxughzv1gROM5BU03VQ7lt6v3+O0JF3fi9Q+s3BjOEYMuwIX5IzTH2QUN+IQRGhmr3r2ppAgyG&#10;lXel6NfCbo7Aweb7VC3h0Dim8ttUzjFEzLHzOnaJcHZqAAMEgEP1mSFlPoQJ4p40kCreM8I9qJ9f&#10;HaFQX8USob77kMrfNsbynxMDjA/tVYdqQC8jQ0mNXazyl/psKZy87RDo7FD8F1/bEKjNkUKZ5P3s&#10;pNEd+A4h+vpECpyeyl1fpvyYIpCMCZji2swhgEr8DFRHWLXdY22vhlpkBbTQagc4b41GqY7Mqdv7&#10;tNEdiVK743fiewv9mb9WDyjNsszF/8E9SBESSLr3rNfrHYCgB0LF4ME4foprG+G4+OsNAfjx/AsB&#10;pylffkjhObX2h/xB/JzjPcrXf2Jili2YZxc4HcYUIYCybdseRN/X1cwWhBTOpZBUJSYLjK85jEfC&#10;PTuMecP4dYgoZEva49cQSZ8QxsV+b9wqWu/Ou7AW0TRNf33hnrr18V382fnMpq5YLeZ8/uknvPHG&#10;67zx4HWqTcPHn3yKMY7cUnZ5dqywHirIhnM0z3OXJxrD2dkZ9+7f56svvkCbxil2BzWql6uIsxMT&#10;De0ZL9ujUr4zBgnHebgxBt22tMLNyazIaZqGoih6AuCeCG/iaoZ1U4O15FnWPS/bz731ZoO1mqba&#10;kEnB/fv3+fTzR1R1Ta7oiSem0ykqy5BdDB3HTH0eG8TMWmuqqupjHU/O4J+7z989iN8T5vk5Eu+7&#10;8VyOSYoO+d/42XlSjRQxaXgG4X9uW1eLVJmimEwwrearx0+4OL/i3t273L1zm0w4EkSlOqIKrUG4&#10;WlSmBEhB3TYU2fYsSKotsa6xniBR9erwL/d3XX0u8GMp4tzeD7KvKJwCY6didKUUjW6QSpGrDN1o&#10;NG5f/P377/Pf/8dPMUIyPTrGWFeHU0oMnuO9LIZMxadDJMOp18X7cjif4nNJPz9D0oU4Bwjneaxi&#10;HObjk8mEzWbT79GHyLDCfCMk8/Y5rQT++vvfYzYpqDdrhJRU65UDwVcVddNS1w2u/Gmo10uOJhOU&#10;VBzNJmRCIskQsqBqYbVpWC7W1FXN1cUVVbPhxv23+Tc/+Qmv3bpBs1ny6SefsF5tKMqS05NTUILG&#10;aD74/Gu+vN7QdATCSuaO9CFBGBY/y5hge3euOVCy1YIiz1Aazk5PODs9RlpDnhds2gabSYQxXM6v&#10;qOsFP3j4Bt97+C2OplNuns14/bU73Dw5IdOWy6slm9WC+fwKBajM+Z0yn/D4uuLLp89pEBj8+Y1/&#10;xgKtd31LKn5Ind2Ec+vQeV8cEw7F6Kk9JCZKOXgOPJAzONV0V8d+9MUj7j94wM2bt6mzFqVkX+ss&#10;y5K2bZnP50FspPocGyzlZMLVYs6vfvMbHrz+GsdH051xGyIFiMclJBZKjY/PmYaIleP4Y0vSvF27&#10;caycPmvfjQVSz2iXoNzsxdlDMcP2/8XB+GA7btseiZTSe3zOmo6T4/1gl+AtFeuEe+0QadPQ/A6v&#10;IfSxRVF047M9k9iSAu+SSe0TJ8r+/NqNnY/v7MHreBkB3GijjTbaaKONNtpoo4022mij/c9uIwB+&#10;tNFGG2200UYbbbTRRhvtL7QtiGC3US9UlvMWK8tIuSXfTymMbQ9IQ+CG2mm8Chvu48/xB7AexBva&#10;qypAxa8fUoA5BABKK2TtHsbbHfCdSTYnpa7J/wuVeWIQuh+L+Hr9dfomzaH7H2pkfhXVcz9mKVBc&#10;3EAQ38MhQHXYDOB/3rddBbbdRoAt+Mb/zXMPCMTBuRD+fk/pgnTjVwyoCF93SBXONxOm5t22SUvv&#10;ff4e8GSnmYLBJtn99TDcUJ9qPD20vnbeLy2Zb0aTrslmvlzyxz/9ia+fPEX0KmAOKOxVhGKlYqEc&#10;ONoYQ1VXPH/xgj/98Y/UqxVYQ5blGN109y+Rgr3G9vj5pBTlQt+WUnZJNeuFTfgp8oD4/dvrkION&#10;J4fIO4bILNIkCMMqemHz+676swP0bsE/pm/GjOdb2JCyPz92r0tK1zQqhUIYqBr485df8p237vJX&#10;r92kyBVlmWO0pAHKvOTIat66c0bb1KzmS3QxYbWcw/OKW7duYUTGul5TN02nruOEiGUwNk3d8v4f&#10;P+STTz7nRz/4Pj/64fe5feuUo0nJREmUzDBWcHI05ezGCS8uLnlxfsV6U2GtZble0erWqZgtFFq3&#10;bDYr2rZlXbfkecFrd+/wf/6n/8DpjVP+4Wc/56OPP+abb77Ow7ffIJOSaVlSCtCNxmJpG831+RWL&#10;6xUiK5gWOeu2ZrVakpclb735gDt3bvH02XOn6hw0ZofNmmFTUAi28UC/zaaiaZz/17MpR3lL0RER&#10;VFWFMGB1A7biwRv3yErFnUdPmKov+cHf/DX/+//695xmLaur5+QSikkJGKaTnLqZsJyvuT6/hizH&#10;coEoZvzo33+DarVxJCidMnuWFxRliQmAz3XToDJJqUqauiHLFJOy5PnzFzx58pi6rsC0SKftjsCp&#10;AddNQ9u2FHkBFpTKEQOkE2kyiq7xTu6r/xpjaG3b+07TAbF124FMlFPz0rrt1pP77KbRKCEx2tBq&#10;jRKKtm6p64osd3NmudrQas16vaGqarRxDaJZlge+JlZ4fzU1SntAGXarGq92ACGhH3yZUmjsi7xv&#10;DT/vVZQ4Y98eN8dvNptto14Q2/j90ankRQA2G6pBKzKZ09QtN27c4O7dezz64guapu0Aqq6BeTKZ&#10;9D5ReSIGD6rICopccL5aMp/PWXaqXH0Mpc1WqTwkaVESGSgPYg3VZoPWmka36LbFatdY7BWytkqA&#10;TkXeGEtRTLh58yY3bp5SlgUIQdM2NOuaqq4w0MW7bOXGlQO8enCyJ3Kha8Yv8pxNteGrr77k/PKC&#10;xjQczWbdXNY9aFBKB/hPKWimYruYZCkGTsV7baiIGd6/bypPAfwOKa6FP6fmYAyi8/M2bJodIsIa&#10;UjIN723Xv3SQbi+M7p+N5eB3hdfp86lw7abAvCmgTQo04OaBTSqih3nakOrlzn1bDjYOH1Jx9sH3&#10;9rv1DgeAfx5+nwvnyZCqXgjkNj14bTs2Tdu4xvvgs1JEVIdIP+LYPyQN8HN3s6mYHR1TqJzrixfo&#10;VmOMZXp0zMasOZ6dkmcFa1tRbRoyVWAstNayqSoH4jKG49kMY1qkaR0QRTfYbp8Ski2BUKRQTqeQ&#10;Jfq9ze742DCPiAkAhoAnQ/nnEHj4UDN/7EMOgZlepiodrr2U0lq898c+IxWXp/bNEEwTqrUO5QBD&#10;cfg/1V62tj3ZlxTy4GfE9zfkN141v4jz30Mkg8k1G5D6hCQmIRDpZbFNXF+K7/Flz/9ledbQHN/5&#10;riDH3supE2qIsd9OgWiGQPDxmIfAg/Qeuc3jX1bX6GMZ9OA6SgH1w2cXz6lUrmw7CT9h03lwaoyd&#10;F9uOqdGmq9cE92Mc2Y8nJ/CFnVRen/I9Q/HuEPh9KC/ffo4fH4v0wEpgOpv2uZmxBqmcwrPWlqbW&#10;fc7W6v+Pvff6kiS5zjx/ZubuEZGqMktXa3Q3ZIMQFEMMOWJ3n+ac/af4R+3L7p5DYkjOkJglFAF0&#10;o3V3dYkumZWZoVyY2T6Ym4e5hXlkYYZv8IuDU52ZES5MXLt27X7fp6nqCmMMRUsUFscaQzmBMGdh&#10;A9XxWAndxz+dP6avphnuK1OAcmNMj8TCx7myTfBa6xTuh+alHzceMO7XotQeLc77DfmnWEndE9XE&#10;gN3+PqhPmhCup33SSTHY/uG//p7+7z6W8bmsGHgVA1mH8khhf8S5m3B+hUrj4fd35Yfjdg7X6DAP&#10;mSKhAheLeHCzf3cfXzRN08UqYZ9ra6iqFR+8/1veeustXnv9Td56803u3r2L0ZpKN0xmM7fTj4Bq&#10;MSDe53arquqAjlmec+PmDeYX5zx//mxw3gytjztj1x053lTOetd+KOWXPUGBJxXI7YY8TEqBRrdk&#10;e3B4eESeZ70zGNnUKLWJdbMsBzKwhrPzOQeHV7hxveTF+QVVXVHXNbOZAzWu12vKsmS9XvcUgkMf&#10;GZM/hErvYf+EoMfJZNL5iXDN9mNqCKAdEzPFczRlMTGFEGrrukNrsw+hDWAEaGs5m1+wWK45P59z&#10;4+YJBwf7qMztjTEGlecICWVZURSFA1k3DdLHOipv1+KgbVRLohOBHLEteFDSU4J3IEfVI1Ae/Dca&#10;V30yUpscr33CY6f4rZsGa6BsSn77wQf8wz/+IwbFdDbD4Ej1PBnDZaS/2367T5IXzmNjdEBGKJJn&#10;QaFP3JC1spP4Lsw3+TEYEvLFPiVWig7P3PI8Z39/n/l83gPBX0Zk4PtUCEeWgIaT4yPeeetNaGqa&#10;co2xYJq6nf+GdVmxXpdkmULlGUUjmOUSqSsOJwXKgpQZjREszuY8f3HOYrGiXJY8v7jg+MZNvvve&#10;t3j19k2qxZyH9x+wupi775Q1dt+ytvDxva/59UdfUgEuM21wKSpH/rvZ36lkjO/8hOrySJszYbcH&#10;VlJhEdRlRSHhysEBeVagsoIsL9BlhcxzSmOoc8Wf/ft/xytvvEUuMrI8Y38/Y2+aY+oVF8/PmZ+d&#10;YeoKodu9vcw5OLzCAsEnv/sVL1Y1xp/xtfnTpnEq81mekwVxh3WMsCDFQO5YR/ORDrTrSYxTMeMQ&#10;oH1oXA+d/Yb5t9AXh/FETO6ilKSpG54/P+Xu3a84PL6KzHKstmSZSu6NQqC4J5oRUiCU5Nfvv8+3&#10;v/ddfvj99zCyBiN6cyh+z/S5stnpG+J4bOOffZukSb3idTYmm0mREYSkmfE6sE2OQI8cKhUX9/uU&#10;nfmIDeFSek0L462hGoY0+F0MkjfGe5lwnQzfdZvA2u4kN4/Xk/D62/GV2SK98/FO3D6pMTUUN482&#10;2mijjTbaaKONNtpoo4022h+rjQD40UYbbbTRRhtttNFGG220fyMLwbApQPVlh6apIvRY7a9TP00w&#10;k4fX2T5o3V0wmVKLSqm8eBsq9k4pW6bu114Vz3IfXmP7cwwWE4SfjYExqfcLv9Nntd9uu6EC5KEi&#10;6ljprhsPHlQUIM1FWKAcvWequKnr86hQKwWy2C5OhJCB3rfHRpnNF4hvGPidEqXpJDJDRfSwXcN7&#10;xwUU8ThOKdj4dkoVzPiiCl8wOqTK5wkiYiUmrXWn+uvbTgjbA8GH49n3lSUNaqNTYXJAOtOSSgiG&#10;Cw+GC1uccrtslW6lEDSN5uuHX/O73/2e2rgPSZl1Ra+iLZxUbVGvaJ9XCoHRFl3XrC4WfP7pTFSC&#10;RgAAIABJREFUJ5w/O23VztqCLRkqa0mm07wrzg37LVaATSk8hO+WLljug8biuSkCIGSoYNkvPIzB&#10;MyLp2+J5UhQF6/V66zmHVHLC94iLqGM/4j7XL/x2ag4pEJHYqdgT+3xXQO9V/xSLsmaxvOB//OZ9&#10;bhz8iJP9SQvEdEV4Skr2cqewnL/+Ks8WJReVYVFr1uuKknP29g4oG41hM35D5R9X7OakHMu15ue/&#10;+A2ffPoZ777zBu9991u88frr7M2mrFcVQhn2946YTnP296Y8efac8/M5i3Xp1qY5VFXdFl7XIAXL&#10;9RnSWl69fZPp3oy/+slfkOcFP/vZz/jt++9z88YJWmdkexMmWUata6y2SCs4uXKFV269ynlZcvfJ&#10;MypjaaoaXVccTCd8/73v8rd/9/e9Noz7OR6DsV/x49tay3q1Im+LEhvd0NSghQDboM0awYzDg30O&#10;plP+41/+Od/91jfJ6jnLpyuK6YwHz5/z7NmzTgl9MptS1IaZzFnXFpFNOLxxi8OjY1AZB4XCWkHd&#10;NFglHIGAkmSZoqoqpJJMZ7O2gLjh8GAPoxvu37/HfDEHIVFslHIbbZCiVRhrSW+yVhG8R7QSKYt2&#10;47P9f1eE2/nBDRmKMYZaN8hWdR1hqcqqU8Xrr32Wpqk6MHJZrrGtqnhjNWVZU+uGZlExn8/bFUdS&#10;VhVNrVGtQlqsThvOxZTKFWxUnX2h3kaRersQ0RMXhYW4vtA9VgWOQSBxjBPGGmH8NwR+CoEUXhnO&#10;39MXERtjmE6nTCaTHkiZBPGNB/lkeYY2ZjPv2+s5sKhib7bHK6+8ypPHjzk9PXVjJM9Zr9fdPfI8&#10;5+DgAJUBtgX0tIW+p89PefL4MavVEt1oNy9NC1hqCxmdCrzcKGUBjTFkqi2Ub9eauq7RjVMklEHx&#10;P9bSNLUbj0JijYt9r1494dr1a1y7fg0hFHXdYLVAZhk0NbZxKmzWWkTbD1IoMpVtrfVN0zDNcya5&#10;4tmzZzx99IjF+TlYi2kapFIoqRA48gajTUfIkAK2DwE/U8WTQ+tTHC+FzxyDIoZsCAQfrz/xeLRJ&#10;dck0ODIGC/m/xSBAH3NaAkVusQEie3UkSBMjbccWNqmUuEtxK6V0HbZB+HMc26SAgel9SnqP4Auv&#10;w2LheLw4YgUb7UlEMkbZBU5MqUI64gtaAojN77TWLo6FLR+6azzH42Yb8NQff9PZDCkEyloW5+ct&#10;2BGK6ZSnj55x88btdi4ajAHZklWoLKcsz5hO99BGc7A3JZMWaSyITRG2pVV0D4red+2fhgDa4fxs&#10;mqZTAY0V3VN7j7iwekgRODWe47ESx4uXgd7DGDzey6bmRxx3xoCEGOAyRPwQkkPF+8CheWAGiHhe&#10;NreyDVRPzFkhnDr5JUXq8VzxpD67yG525VjCtTu1P74MXB/2U7gnGMo3DP2bAj7Ez7lLXXqXeuFg&#10;TuISpfFN/mp7foTvGLdbPM6H8klDJDD99hK90TKkqNhvt/S1UnMiVk1NgeovW7dTpAQpgjmvBO/3&#10;2r51O//e/kIAwrjck8YmfctQ3JECPA8pPqbGZw+Q0/3dbkCOagMWpQ0B6rru+SDT5p+0bhyBmxT4&#10;KD7OJQ2RYPm2cbkauTV2vYXkOqnYa2jsh7FI/B2v/NwEauAxoCZUXvfPULckZkOgohTAK547cV9V&#10;VbVFrhQDdmMAUAw62uQJGVxXOvKrwGeH//oYKMuyTm0V6NS5/bv79/f3DwGa3bhhA7KPFdhjhdI4&#10;pg7j1FTOZwiAHxMhhIQC/l51XaOU6vrUv0sIxt8Adx2BolfILtdr3v/tb7l27QaZkty4fp379++R&#10;KYU1FhUQB4QA6xRJk98MG2ORAg4ODrh67SrPnz/dWu+G1u6hPOZlRJ+p+CVWcU0Rb6by7l0+zdC9&#10;d9M0XZ7EUHegS2shUxl5rlDS7T/9PPR9YVufOJ3NaMoSKTOuXb+BRnJ2dkpVVajatbcHhIY5gViF&#10;1sfT/jNhrBLvh3weY7VabQH6wvEd+9/Y11y27+vlFa0lz3OyLOvmX0jeEKrVb/mSNj/SNA1Ga+pa&#10;IxA0RvPs7AWlrrh+7RonVw7JpGrzRRYZ5IOEENh2B6iERGuLlbh1rFuXNFJ6cs7WNxLklo1jebEM&#10;+PgB8pZE2mcwnkvtoVzbKQTQ1A0CyUcffcw//X//jFGSTE3Q1pKpDCHsIGHRZTF8DCaO91SXxT3h&#10;/jA8m0uRb8e5/fAcLLVf8eN7aF+4aad8kIgkFR/09inWQhvLvPLKHfamU+pyhakrmrp2eUvhgMfr&#10;sqSuazLA6IYrh/u88/odjmcFZr1EGo2SGdYK5ss15xcLqrqhNnC6XPKDf/8TXnvlVepmzdePH/Po&#10;2SmmgmLi5sDDJ895stT8428+5tGqRnuiNUC0IGeLJuAhGvSDsCEJaJoaa9s8AKCtwVqNEnDn1i0O&#10;9vYxGmYHBzS1oSorGiOoybjz1pu8snfEutKsVyXT6YSDacZ6ecb89AXr+Yp6uUBiKZQkm+RIZhST&#10;PT747C6//+we2tKdbUkpwEi090laU7Zk4GJz3Lw1dvr5KLbW96Fz5l17kpdZS8Jzwhiw3LtWYi/d&#10;7Td0066HhocPv+aV197g2vUbVGsTkLaabv126+uGJF22pLDWGMqmRuYFP/3H/8Ybb77BycEeDaYj&#10;+Qz9wBDQ/zKytPDHfjt5FfZtQp+UTxQJ8rHU3mIot7CduzYu7zpADj8Egt+VI0gRoKXyBkP7QPdd&#10;EZxz262c/2XEdPH+NxzXYawc+87LyH9crLd91hy/TxgXhXnRXetdKt872mijjTbaaKONNtpoo402&#10;2mh/zDYC4EcbbbTRRhtttNFGG2200f4XzRcQusIT3VPwTqshOtscWoud4OpdqlP+9/F/99XF+4ew&#10;G/UUx9gfP9tlINP4vy9T837ZQpi4beJ3G2qPsLjMt/XQs6XsZRT+YnCI/1uoyjiopNMqfXUKqO1n&#10;DQwWx8cAncsK+ePvxP2YUgsZ7gunDmEcIoUQ+i4FO5W/dhVNDhW9pBQeUt9L/X1T9LFd9CU8stG3&#10;cwvA3MzHxDxqlY27QtiwzbBo60kN2gIIKXz1ebLvUmPaK75v/uDqu56/eMHPf/FLVlXNZLaPtr4A&#10;USCFopgUWF8EKDY1So3WKAur5Yp7X93lq8+/xDauyEoqV0AeFpL49m+apldwGX4mLHgLvxcXCId+&#10;LgZ2hqD1sDDFqzRcNseHCgJThe8xCCF8fg/2HlKC7V0fiRROjV0gOrCVL84Li1JSAP8QPOHBVPF9&#10;TEtM4J8tLEZtmgasxlqDVIrff/E1r9+6zw/feb1V+nbtmuc5eQY5MJlI8klB/fSMuinRUvLsfElp&#10;BFkxASE7dZ1tZaq2n1ow4ouzOT//5e/46KNP+MGffJ8f/+BHXL92HZkBVnOwPyHPBZNJxtPphKen&#10;p05dp3RkAHmeg1DUtUY3Dfe+fkpZVbzyyh1OTo75iz/7EQr49S9/zlf37/Pdb79Loy01FimzrmC1&#10;yCQZhv0s43g2oWo066pyxbVo3n7rDX574zqPHj15qcKfFCGKbwtXsC+oG8PFYkndNFTCkCtLLkEK&#10;i7UN1hisrnnzzivo9ZzVak5VrrFKUDdOKbrSmgaorUUVU6aZgsYyLxvOlks+/PRTDq+eMNmbkuez&#10;FpgIRgsmxQSlJEZ5uStHuHHlaI+D/Rnvv/87ynJNUeTUTdOqKfs13JFcWCPQBqq6wVpBnmcOgKja&#10;It6okDX0nwQgGWyrpGpBm36xm25jHCc+I7r2a+qqLUr3gAqLMQ0g0O08qOsaYyzLVcVitWS1XmGM&#10;Js+nZLkkzwscfiJdPLhLNW4D6rBBzLOtEOMLvkPVLK/wHd8rVcycWmeH/HwMTPDXDMFyKTXBMKaZ&#10;TqdIKVmtVp0/kZlCp1RYlcIKQdPGGa6/DNpolFFYDN/65rdpmobPv/iCrCjIW3C4v4/WmqIo2Nub&#10;IaVgXZboymlgzedzTp+fousaqw3r1QrTFvQKS6+Q3qvO93xuC/BZrx0hgveFQgms1W48qawdz37d&#10;dj16sH/I7Tu3OTo6otEabRq0NjSNptF1W4SdtaQktlNbVEqhMuUcSzvn67pyAN3JjGa15NGDB5yd&#10;nmK1bmO1vtpnrPge+uvQh4fzKlRIGwJE7lJavSzeTq2NQ3uIXQpB4Trp38WPs6HYeUjVPFVUKwLA&#10;+xY5F3ILmDVUoOriFTe/tdmQVyDAGjfnu4W1W1/dmmmtSAJ+U3G+t1iFKlYyDYEu7lnkloK6i0O2&#10;2z58z03Ba+hftuMbD2DxhEGXAYrj/We4TwkBXB5AlmUZRVH0AGXhd2MlsPR42hSKb8YOZEKwvLhg&#10;Msk5uXrSkqKsyPOMsnQkOkoJqrJk/8ohWSZRUpK5DQeHe1NyBVXZQKPJZUZtNWVZkilJnhWd7xra&#10;C+4anzGALuzrVJ+F82poHoSkTjFRWbgnToHI4zXEfyZ+rl37rl0kGEPr1hDhVQo8vUtZLfxOrCj6&#10;h5prJz8HDZ6oTYi+2p1o/ftQQb9baHx/edA7Dkw8AGQd2tNbrIt/bJogIqWcObi3TYADYnBS3KaX&#10;7ZO32tpu+Pc8AclleZghULp7/80lDBaBwFiDEv29fI9sxAO32ZDMpcjXpFCbPsIOjqc4Vtq1PjoS&#10;ls3uzYGuNmrfLara7efb+16msp3KuaXACNZaVLunbDu3l3t4mRzYyxA6mI7krF0XcTF6Y0wb+tit&#10;tWF7vEuwbfuSJkNIxQ3pNRuaWrt43kisFR1RoYvTHBjM90zWgoB1bjC6wVqD0RqrJJlSKJk74FhT&#10;u2cPcjYuJ2OT6twWWgCbSM6rFAGOCQFW7ZwRfu4IgQpieNnGvOhN7teDsJum6SGZhHTrWncptgkw&#10;UzmDMCYJFXa9mnQIwnPfD3NmIaB9A+Rx+7a8BZx7FW2ziZuEilRFHTg1JPwI8ypD8Wq4pvrfNU3T&#10;7Wf87z1QOVZaj1U0Qx/r32No7Qrjnl2kFCnynBBArJSiKIqtmKvzs+04c5h2S63rdv+TVmIVQraq&#10;5B5Y3VDXNcVkwudffs7bD97ljTfe4o3XX+XZ08c0WpMpiRSbvkkT3fp2b/tZgBECpQRyOuXq9evk&#10;d+9SrVaOdA/r1j7/3mHskNhXWLbVTUkQfg2tJ71+Cn1klF3bUubu2ky1pBit7zAaYzV5LtG1oVyW&#10;7BUzMhRKSVSm2CtyynLNZJIzmRQtoNuR8KmWYK2YTDu1ciElunsagZIZotWA3uQwTDceaPcXPv73&#10;yq5g8cMjRcobE56E+0w/r2LwXwhwTsVk4dwM140Q5G5tSzYlReAndNK/+zyObAHrXinZET1UXMwt&#10;ZVWyWF7hyuEBJ8dHWGtYlyuEEiir0Nr5d6VczkIajTbuMMHna9zzCqyUIExLVuv+5mMLsQVm7+eV&#10;+2vUhnDF+HnaBi2Da5ptP6scIS3WYLVGBfH7519+xd//t/9OWbuzkSxXjhzPapSQfzBRRKiG7vbI&#10;BLGB7fbN8RwK3zkmnY6JmFKEd+F4GyJd6OKKLkcmkgTWfu+rpGI23WO5XLbrBMEZwCb03OwHQhIf&#10;3fal5MaN62QKdF1Tr9dgmjYfnnGxmGPQFJngZH/CN996g2+99Ronh1MKAb/77fvU5ZqqXHFhNIvl&#10;nPVqyXQ25Xx+ztGN29y4fgOL5eGjhzx+/oQX8wtoJMeTCU1TcVFVzI1ATKfs71vqdUmjAWGCszAR&#10;5Ez7Z7ggHZGbBItBCoWwApTbZ3iAuTWa6UTx53/yff7ive9xlMNqWaMPLefzOct1jbYNi7rhydkF&#10;WQUHR1egELx4ccGLckEmG5RpMLqmaSpUnuHSxzmymPHBl/f5x1/8hoVxhK4C2rklQApUEPv21mzp&#10;/mAihfLU2eoucqfL9pxDcW98nrJLNT591rlN7OSIBl1+7+z0GV8/uM/xlSvs7R8yn8/JM9BNgxSK&#10;ui4x2mJN3e5vXKymZAYSRJ6xWK748su7/PpX/8r//h/+ypHYoHs5ZQeY190Zy+7zUZEgu4j3aWE7&#10;bfY2fix257Z4In7ZjclN25jOP3owvRA2uofoiKydT/EgcLMj5vcxY2pPuSG27kh2sb3z5v4Y6JPI&#10;er8Y9m3ow0RL9LNNMkvwPnaQ9CuMF91atIlllPK5MtP93vsv7wf6+UPRi2aGhnxYk7Fpk7AtxRYh&#10;11B+IkVIOtpoo4022mijjTbaaKONNtpof4w2AuBHG2200UYbbbTRRhtttNH+F20b+ElSRSkEEmxs&#10;u5gg/Ln7lKADrG8XsrATjBI8aQSwMF3R1pDiZMh+HgJCUgCJXQXI8bOlfg7bc+i7cVvvAj+mgAfp&#10;tt0GJcRtmFLTCN87pRYfF4HHwAyE6BTKh4A5W30TjbHwuWO2/lSbxt8NgYCb37vD/a62czN8uiLA&#10;FMgvdUgfM+jHz5JSLwqLXmLASqyetbkmvb5Jgkna4j83jjeFCqn2Cgt9ujmsZK9QKAbHxICpobHm&#10;VNxc0ZhxJVIs1yv++V9+zsOnz9jbP0ZmuQOgtn3uFcW8QphXqPSFkuv1ms8//4zPPv2UcrVGWKcy&#10;LxUIsq4POoB4W2TtC+d8wWRYWOkVq3zBdQjoGQKoh4Uo3r9tAA4bQg4P4vLfC4E9G/U9kirwIWCi&#10;394bNaMY0LarKLdf1AVIB8zzaihubmz3e0qVabtAMFX8apFSobXp7u0KNFsSlbagzmpYCckvP/qS&#10;qweHvH37mEyWmIl7x/W6pGpqhNVc2y/Q9oDT+Yyvn11QNYZnZ3OmU6eep5RCWoumr0InldqolniV&#10;OiRn85r/9s+/5P79R/zpn/0p3/jGN5hNM3RTkauMG9evk2UTVJZxmp9yfj6nrkussRTFlEkhWZuG&#10;+apk9fAZZeMA8idHh/z4B++hhOWre/e4ffsmVw8OUdYwzRQqkzRNSbNcIhoNSjERcFhMWa9LFosL&#10;To4OOCgmfOedd3jy5NnWmHwZ5eNujrdzQiMoG83Dx0+Zr5aIRpDJAm01sh3TeS7JcsEnH/+eKwd7&#10;VOs1WZaDcn680pbaAHlBISY0ElbzimcvTjkvK2RteLYsMZ9ZhBIcHR5z+9Yr3Lh9nb39PaQ1oEF4&#10;MgepKFcl9brmyeNHLBcLJpOCsqohy1AtcMuBF3yxssAYqGsNti0OC4rhd62Vm7YJiFCC72yUpXDK&#10;9UK6+7QqObRqj7VusIgW5OjAjZmQVFXFarWirGrWZUNZla4IOsuQeY5FtkDWTaxiRQu4bwttPfEI&#10;gCStGOP9S0z4ESump5Swwt/tUvKK53r3t7aw1Pr1y39Wt+8QkQ/49dcDZmKVo6IoAFy7lWVXsJxS&#10;+PLX8mry4Iq5CyVRaoYUimvXr3Pnzh2++OJLZKtuHsZ5HcBeShptMLVhtXTryYvzU16cPgdgvV6z&#10;XC4dQIk+sLbztQHhkn8uXTes1+tu/fEandKh3ds20E7xE9tpwRXFhNu3b3N4dAWZKdZV6XykcWD/&#10;RhukkjRak2c5s9msBxYG4UgApKKua56fPuetN95AYHnw4B4Pv76PsW6NyoQgy7OAyMH0FDON6fvt&#10;cB0L+yKOKf3vYjW1IQKruPg8pex5GSg+XKdCENCWOlagphWuq0PqQrtUlLZjZ5OIEUy3Fqb2UbFP&#10;CueXkE7Z1pgN+ZRtC3NJgjn77dBdW2xrLPX8RKtMFwNYQ4BJGK+EYIUeWJNhJa5uLPTWre12jkEt&#10;KdBL6KPj74QEXWG87wkiQuCd/zkc57vGQrg+gHA+pwUHLRZziqvHFLmkLldMiqwFCOaozKnTIwwq&#10;E1Aa8kLiarYNkzwja1Uhjw6mZMJQ2cb5DgGNdfO7saZb48J4LzVOU8Dzof1gPO9TJFJDYz9st10E&#10;UvF8jv/uf1+WZZIoJRWLp1RWh3xDCkw8pDa+C3gf71lDpdTU+vqHmBCbInMPlAn9Rnd9/3OCMM3F&#10;EpsJb+0GXi2ifksRG/h36q5LC/zekevYAoBH/dHNKyVjwcWtPe5luZXODwb+IVw3jLEB2Na8RAxI&#10;Mo8U+mEPEtfB3hJBL8ZJ51gc4DIVi1nb7bS21F5T7TEEIt9up03+xD/DVptG0pe7SCGH2mfoO7aN&#10;jdsdMYgWaGLFFrD/ZfJiqVyjFG3PCg8GByXV4Lqa9H304//UXju+b+qZncqp2+fSgW5MG5v3lZNN&#10;S1yT50W3llZ1hdZO8dqDF612ALQU8VX8370cod/KiA2hYOg3Ur7Px+Mx2V6n+J1lro2j9SFcg+u6&#10;7vljr4zetSMbwLonUgrnbLwOhe8XEjJt+sF0/eZBO5u/h8Qftt2qBUD8DlgdAs5sB872a3voxzuF&#10;+4AwJ/ZvWZaR53kHdA/b2hFR1Z0idqicviFoNVt5qZDssKqqTt06JGVMkWPEOdZUnjX8OSZprKoq&#10;uV8L/a4Ha0sL2mga3fRiCP9MIWjfxWEun7Ner6l1w+eff8qdO3c4PDzg5OSY589P237IN0QMDCuR&#10;+pjS53KtdTmKw6MrXL9+k4cP7gdJU9vBha3dkFVtIbeESIppxwRhqbVki6Rk4Lp2yNfbYI0wG+LC&#10;oigQFvIsJxOSuizRTcNyseTi8QUyV9y8eZO6rslz9/nJpKBpVlRVSZZlrKuK6XTK3nTK11Xl+kcp&#10;ZJ5hVUZTNzSN7cCgvu9j/7cBCXpAm+7mXQjWk9LlQmLfFeZBw31inBcPY/nQL4W+Is/zrfm4UTKW&#10;LdlFPzdqrdmOCT35ABIE5HnWXseRwK7LNVXt7n9+fsbZ+Rm3blxnNpshhaCpNUpKhHSkr1Vdo1QL&#10;9EY5cLA/jzKB/7QWIWyPKMFsgoOkmnE/TiWIUzYxocD2SEd6618bHhpcDi6XyrH6CYOQgk8++Yyf&#10;/sN/Z1XWTPcPHNk1tGclcueZVryObxNn2YAoNpwJ/Qg1HEch0D0+c7wsJg1z/r7/Y+Kz1Hq/vVa2&#10;JBHKtdWVoyuUZUkTxAv9MU50bujONJVyfT4pCq5fO0E3FdQVVVmRSwdani9XSGvZzzLefecb/Nn3&#10;v8PBJEfZmnL5gvO64vz0CYcHJyyXF5i9fVQu2d+fkklLg2BdGZ48OaNcr1hfnFKXa6w2LNdrLr5e&#10;ks8mvPsn3+O966/w/T+3PF2UnC7WfHr3Pr/78EOePn2KS1HKXgwZjgFrnI8yAQFGkedk2YyL+dzF&#10;tVYzk4Iff/td/uOf/pC9PKOcn7NYCs4uzmm0ZlnVSAVVA1ZMEbJAqAJr1zSNdaSUQtPUJbpqKLIJ&#10;VkhkllOJgo8/u8vf/+zXPF03GOEIhsKYwZMIhXFx3FECEeV+7aXnuCmw/NA6e1l8n1pPLlOSt2H+&#10;OFiXPWjZNBprG7788jNee/01JrNbLuZcV6jMreVKKvLMYrRBZBsyO7/HMdaSSYU1ll/+4pd895vv&#10;cOfmDVQukK2avG2JjK01ICTp1ZOtc63Nu5vE3n57j+/ctCEmffWXcf1go3jHX8ck9kkiAI7bIG40&#10;vTkdxmXuPLLNs7bnq33V89BH2a3cwnYuw+1Zh3yqJwkxxpOE9PfvQ2Mu3gOlyD3cv7LLO2zemeCZ&#10;ZFA7Ee9xiWIfsZX7jM/6h54xzB/Fe4DBM4jRRhtttNFGG2200UYbbbTRRvsjNvU3f/M3fzM2w2ij&#10;jTbaaKONNtpoo4022v+8/fxfftYxvotAITsupg4LUDaFle4aKfB0eGCqlGwL2fpqAyn1OK+ytClY&#10;7D9vHxjTV27xhRxencH/zRdRhj9v/m4uLdqNQetDKnMx6D5sj/iwNwXIT31ucwAN28UGRAVH24fk&#10;YSFkXMi4CwgQFouYhMJcV8zUFZvQU4NLKeZ1xY9xEXMIwEuoysXFKClQVb9Iur1cq3Bu21+KlsG/&#10;r9rOoNJ8CKiUUrXjarttwwJXP87Cglz3Dv5vvtOCf6O+2/S93BSlBqphfn5s9XkH+mzVA4J+7AoQ&#10;hEBK5eZiW1TjAempudz97AsYpUIK6ZR6jaExln/62f/gg48+Yf/gCG1gb2+fPC9QKkMqd33RKmt6&#10;cIn7b4OuNE8fP+X3v/stz58+dUr3rTq9m5tu5HhFJ6L5krXA+nhGhoqa3o9sxq/tAO0h8LSvWOP6&#10;JvYBbt7arTkVAo42fksEQLm+70wVhLixpDeF6oBSslOO9OOxV2Tix3I48CO/1L/nZn42Tb3V55vn&#10;l0lfSHe3sJjbFbtK1SopSgVWYKxgXdYo0/DqjWvk0qKkQGUF1sKqXFFXayZ5TlbkkBfM1zWLdUVj&#10;XaGWUgqhVAs/EFjjoCVSyRYArh1wxc9N0yplYjk7P+ejjz9lsVxzcnLC4f4+VrtxPykKVK7I8xxj&#10;NE1doxuNMbZV2hKUVY1sC4bPXrxgUuTsTSe88cZrNHXD+dk508kUhVN7LTJJIQVCN06dzLoitMZA&#10;aS21cYXMk2zC/uyAB4++Zr5YOmADm+LtoQI6D8w21hNitO6ynU/7E8WP3vsWs1yQYdB1ia4rlJJM&#10;pjMeP33Gs2fPmJ+fIVBYIVmt1jw/O2WxXLGqas7nFY+fL7j78Clf3HvE8/mSeVVjspx1XbNcLViV&#10;C5aLJVVVgoDpZIoQkrqsKYqJaxOpOnKLi4szpHQgXmtAqowiL9qiM0mWZ+4ddIPFAUeEFOjaKaT5&#10;dd03i9a6U0y0EADP27Ep2nFibEcaoo1pf3b/X60rHC9IC+ytNVIqjLGUZYW1hqoqaZqGdbni/OKC&#10;F+cXGNz4QgomsylZXtDoNhaJALP9tYQOAO//t/FVIlj+HKjErxeiU8Xsr6ueVMh/NyaRScVY8bq+&#10;BfLaMHd0/lYEqLtUwZu/70Z9xnaKiFmWcXFxQVmW5Hm+KYjDdmAepVQSyGpbJXNjLVIIrp5c5Z13&#10;3qGsKr5++BBjnXpbUeS9AuiwuP/8/KIFqipevDilKtfopma5XtHoxrVrC+jwY9CHWb7w3LTrUVlV&#10;rJarINaIQcGyi0ltp4bmQFS3b9/h+o2bqEyRZXl7b9Gqnm7UxGh9jw3WZV+w70d4VVaURfvlAAAg&#10;AElEQVQcHuxx7eoJz58/4+OPP8RYS1VXSOnU4v179MfLNpA6BhZvxz7bqtMplcShuCUGrr2M2laK&#10;nCf1bEMAghQ46DLCqTA+2GDoNv2Yek6vHGdbUIJff0IfvhVHSdFTO+0rlMqB5xOdP9sgKDbkCz0S&#10;mnD/Faikh8qd4b7C2v68pgO2mcDfbCuabSvOx/7Gbu19YkU0HwvFIK/U+IvHcAh28EC2kKhh6Dov&#10;oxKuPfFHS3px7eSY733rm3z80e9pAPIJ1mqWiznXr10DoK4qqrpmOplsioSbmlzlFLnir//qL7l+&#10;/SpNVXdrlRVe2dduFfDHzxjHoLsstZcLC77jfWasRLarjeL7xIC+cK8Ygt1DMoI4lxDPFT9eY9BZ&#10;iqys18eRKmuqb2MA1pAiX0wKErbLt77z3h+UX/nkow97ymu79sf+WUJAWNcWeJXeKEfQ7unC94rH&#10;TPI+tPio1F6PbQKRoRyFiz/TSm5JQo0t39FXH/fgyv51oAdsluJS5eah/MwuVfSe/l2ij7oxP+Cj&#10;gkxIj5lgaH2KCQZeZr4N5ade9jspAHiqrXoEiYC2Bis2SaeNMjmXtv2uZ+yNxwTxYuq6u9bKEI6a&#10;AhuF1xh6biklUjggs5CgFDx//pxf/OIXNI1GqgwpnKK1f26lFLPZ1O1rV0uEFFy/fg0hBHe//JKq&#10;qlpQveyNGQ+WJkGSGeZuhuKX1Pz0oJ449okBZP7eIVDFg9890NmrlKfWkNR7xKQQ4d/D+4WkU9Ya&#10;mqbeyqvFa79/zxCQHs6l+PpZlnXA79Cnx4D+ECAWjhO/FhljurbwbRua/1s438L5UxRF59P98/n+&#10;CXMz3t+HCvLd+EjkbOM1PPxu2G8iUB0XQrBarVgulz3VejFATpqaM+E5QO9521hxvVpz/cZNrly5&#10;wmq1ZrVcdnm/LMs74oUU2HXT5w7ua9nkHN3v4GI+p6mrTg3Yx7pCik3eNeUbEnFhCGDftbfYta6E&#10;i2GaWC4ITwTdePd5syzLHDDRaGz798lkgsqzro38XtCRCdGSRECWKSQwnUw4Oz934Hch0FVLHpmp&#10;nk/wY9Wv3X5sh2Rofk6Ge8QQbFe1QPuYHCG1R0jFUaFPi3P5Ph/gr+vnbsr3pEhrUwriPh+xmU+i&#10;yzVIPz+NZr1acbFYtG1SkKvC5ciFwOjKjbksY6Og7clOZXu2kCZ2GGoHl+OhAyKaLo8VgsqjOMiS&#10;fD+E6eWQM+n+tQg+/+oe/8//+7ecXsyZ7O0FRB1DJIw7xnjvDCId6w3ZLjX31JnVEAnRFnlOROQS&#10;rgMp/+X37uFRlGj3knXdULc5qF48ILf7Ukq/pri8z6t3bvHNt99CmYZqMacuq9YfLlx+WAp+8qMf&#10;8t7bb7Gn4OjwgHfffZtVueTegy8oV3P29g6ZTqcUkwnWGhaLCyZFwcMnT7j34DGPHj/l6aMnNOs1&#10;TdmwWpYs65rjmzd5/e23OTi5ipGK6XQPKSyz2ZTXX3+d4+MjHj18yHJdIYRKnmF1+as2l+fy4VAU&#10;U8qqRmtNLgW3r+zzn//ih/yf/+kn3DgoeHDvS4SA4+MjDg8O0E2FNhqNYVUbSg17B0cIBE1VsVrM&#10;qcol1DWmapAoZDZlXVueXqz4p3/9kP/68w84rQ0NjhCjic74UsRwQ2Tf2/7cDuylRTKWGgLOD+VU&#10;U3mS8DoxcDlJrBKOP9GSx8v2jEBljlwhyzk5uYoSgrLNVUs/9tv8pZQCKWRATmLBGKZFgTWW5WpJ&#10;nme88vorTIoCaw2mVQsXPt5HvBRAud8mZitPkNr7De0/tsknxEsRDMRxylDuJLUG+fVw229v+6CY&#10;yDEkf7ksz7m1b0yopccEI5vjPRsc823OKMOzQe+bUkSKcUwdr+NDhPopAia/XvfV7rf3l+EcjO8V&#10;x61vvfPNsShntNFGG2200UYbbbTRRhtttD9aGxXgRxtttNFGG2200UYbbbTR/g0sVp6ID2X9Z+Li&#10;xl0qdPGhdKw4HoJw+gfHAB5E4UuSdfLQ2xeQbX7XB3z5Qs4OSG4FjWmiZwVfENE/JJe9v7efTrZd&#10;eCAcq+DFhQ5hkbcvOtmljtUvi7Dd8/girhCkCwHIGrYA+aFyekotMwV4T71r19itCrEABxwJ1E5S&#10;BQA6AVQOQQs6PGBnA+COx9am/1OKd8G72g1AwLIBEro2MxFe2CZACf2xpXU4B0yyuGWjVhUqKDrQ&#10;pGEDfvSAcKUUwpikSgR2o9Jnur6SkVpPWHDQloi2RZQ26Df0RmlQtqBK30aDqisIjLBbxAZCZQ5Q&#10;KiS//NWv+fXvPkDmU7LJHqoFmRZZCDRxc1VKyWQyIc8LrIHSVDx69JCPPviQ02cvOrUHmeUOSC1U&#10;i7V2z2CMQSrVFva49++UDQd9mgj6a/Nvlql2rDc9hZChopt4rndjdkvJPXwai7V6CxQYKteHqkp1&#10;rXvKC9Z6cLlXQ5UgXHG+v07mFU+1U/smHEfBcwmpWnDXcLFQX1Fuu0hpUxi7IRXw7dZopwDu1eAR&#10;Diiy0pYP7j7k6GDCj959naOJA79LIZlmU+p1RVOW5JMpt68cU70i0Roev7hwz6MEBpxaeaOphfN5&#10;WImrsVK9/pLSr1dOEUxryy9/9SsePXrAX/7Zn/Htd94kU4LJZMKNqydMZxMQhkIplos1ZePmwmQy&#10;4eaNgvVySVmWrI3h8fNzlJTMzIx3336b58+egtUYDNparBUooZDFFGkNB3nBdGbgfMnaNsy1Zb2u&#10;mBQNV68d8cM/eY9Hf/tTWjFFN64RW0rAG5+7UQoGgZK+ANdiJTw9PWexrLm+V9BUFUXui/YVUhXc&#10;fvV1vrj3oFVjd4rRq1XFcllTYSkbwZMXK758Oud81SCKAvKCqtHMn5+2CjIGIV3R9Pl8zuNnz/no&#10;ky+Y7e1R5AX7s32Oj6/w2muvcuX4Csv5gtVyiZLOb+X5FCPcGBHKorx/Ng1CQd4WcEuhaEX+EEK5&#10;gkqrAxD7RkVFWK9+ZTof6eMDi0EbizYtEE83CEur7pdRVxWm0R2IumlKjK5ZL9acX8yp6hpjnQJR&#10;MT3ofIXEqdVbLOh2TkkbrDFu/mchaMA69Wc3t0zkNyxaO2IOa7cLxbw/CAl7tK57wI4UAG1o/Uz9&#10;vFF29OQaXltPtIX52zGN94ExyNHHF2Excgggk217e4CI/7wQApVlqEyhmwZdNxyfHPLK7TuYuuHD&#10;339AWddIlSGUaxOVFR1wfuJBqFpT5BlZrlgt146QQ8NqsXTKja2P8+B7qdQmymvb3atbVjZQQRUG&#10;Ib0kZ6su54kpWglTJRXGahCWvf19rt24wWQ2c/cQMlCzMk751FqkADKJ5x0xRpNnGdo0WByBw2ql&#10;yVXOtZNjFvMzHjz4grouMVqjhCCTqiV0kIMxfgi4jtV4hoAfKSBdCtCaUv2Mx9gQ8C7+TOr7cZwc&#10;P0MKsDm0hocgXzcmI7C72PjZ1J7GETfpViHLkb0Q8Dj5OLQ3J9s5NRRbJ4uyhWlVd023LhtjMO0a&#10;ulVEHYGw+gAdN143UajZ6EgLp/rlVerpSBzY6qcQKNYpW9uWEKBVp06BjGMl+rh/4+f1hbFJFdsw&#10;9gv2NfH3Q2B2Shk7HuvGNGgNVlhHwJNPMSKjqhowzjdp03QgnSIrQMN6uWZSTAGF1jVGCBprmKgJ&#10;00mBbMlwtI0KpVvyG210clwP+emUf9+llBzO/SzLtlS84nmdmttDhdR+PITgI++PPbAqVpxNjYsQ&#10;WBer5w6pzFtrHTDXWoR1hGxDwJohQEM8JsNxGO/t/2fzKzHRRaym5i1UD/akMOG9DaabY93UDd7V&#10;t69v/9jXCa9+3irlbQFog22v9URXre8KnyeVFxgCNaaK+kWC9CHOPYSEdiKKaXapyl9GnBD72l5O&#10;od33+ncXAazdxUdy0z7x+2C3NqK71tRd69supfNUfJca00NrYmre72o/n7NKxQGXXSNFhJO8hnUE&#10;UR6Q6f17CsSe8o/dks0GVNjfF8pL4984Dnb/WqxtMKaCVjncx6mZaoEmSjCZFGSZYjLJHThVik4Z&#10;3VrDbDZ1ZG1sA/hDNVMfE4e+cYj4Yzv/s614G763V1YO19WQTGYymbR5EdHzRXVdd6rP3b3aQMev&#10;gyHxSbgfCAE2WZZ1QOx+LGG2cqZhv5koP+avF68lqTWiKIru3v5dvXq7v4YHB8ekLeE+xqt2h6Ap&#10;3z6+DbwivG8DD77P85zpdNq1S6iCHCpn17UjJCyKopsDYQ53KP4N15IQ1B6C7ieTSS9n5p8vBBvH&#10;88U/Y5en7IgTm97nfL8Xk4LlckVVVXz+6Se8evsVrl094fzFC56dvsCUJUIqVJZ3wKkQONaPVzbA&#10;4EYbrHagzKsn17h27Tr3V8uWwNGQtSq3GwXYFCFLP5bv5t4AuHdIjdoOrG0vC84Lx2tVVV3faq2Z&#10;7U1ZlyvyPONgNqHRuiVjdGPLt7sfp1mWMclzp/ib59y8cYPzFy/c2G7z3NroHuGFv58jrHP5g+l0&#10;2hvvsXKrb4+6rqnremtPGI/NsA27PX07V+M9p/+dH2d1XTOdTrfisZiAYwhMl/KRIemEH/9KNY6Y&#10;udszSNbVmrKqKNc1i0XFrZu3OL5y1M7LBks/FvP5jS72VZtVSCZi11TcYm0MypU711JBmrTGtGdF&#10;mZQdcWCjLV/dv8ff/dd/YF5WTGf7Lo/akW3KlyJ2SI3h1DNctr8bit9CP3JZPBTuJULf5c/UUiQk&#10;6TyAadu6/Xz730dXjmiMZrVaRcRt2+d/m32oU4F/9ZVbSKupyzW6LEFrNIJCSQ5nE/78Bz/mrTt3&#10;sOWK/StT3nz7G6Aka2356t4DJkKijSHLc4yuefzoa4xpmM0mzldLydXjE1arNWW1dvkxMg6vHnJ0&#10;7QYUMxokmZLIzDArBFQNWmnee/cbvHj2jL/9h3+ithtiCb9udPsT5eeUav1+xnwxpygks8zw3Tde&#10;5f/4d3/KD7/zDQpRce/eVzTlnCtHh2R5jraWloMWbS3aWpAZiKwjx7s4e4Etl9QWTKWpjOTp/IxP&#10;7z/gs3sPOa8MFQrdKlnbbt2Ug+fLQ/7X+8qhPfSuse/3yanxOhTzpiwEvKfi86E4WQbkxjJc39pz&#10;3wf373Hrzm1u3LjBbDZlPl+47ymFynOKIJZpjG5zmC5vhKXNyTf8+re/4Vvf+zYHb77h8pdKtfse&#10;2ZJ17vYPl83Z2F/E62uKQD8GXg/lzFL56NS+O85tiESeIFWfEMek4ft4/z80nnbtu+KcTGqPtCFg&#10;9/UQtvPd/TG/vQamyD8u20cOEdjYIWKfKFZOWUjgtOvcYSh3MNpoo4022mijjTbaaKONNtpof0w2&#10;AuBHG2200UYbbbTRRhtttNH+DSxUFIdhtca4aD51aOr/7g9GY9UYY2wP+BlaDJLwz+SLhGJV55TK&#10;gz/k9moavWI4GxdJ7ToQpgPkCiG6gpmhYu6w2DB+nvCA3hjDer3eqXAVA06FiJ/N9sBn2+8kkoCi&#10;GKiwqzA4fpb4/v7dYoCJCdQnxSWKfP2x1we2K6/uGxW+huMuZqlPjen4HUKgXQg+TJMbbCv3bQp7&#10;03MpDcoXKCm70dYr3B0oqImLQOJCwTSoyyLEdlFirKoWFy76NvGF7t24pi2WEa4Ax+P+DBqk4KMP&#10;P+WD339C08D+XkFe5FxczBFKtmpx/h60874hzyQNGt0YLs4u+PLLL/ji88/RTYmgLWRTEqttVxgd&#10;Ai9sMJ+2QE1BIfl28bjujY1Y9WyowKnXh0phjANJpcB3oY/0xb0hwUesbOb/Vtd1b8zEvs63gVOK&#10;ky1Itg8GUC1wOAb5hEXoIXDMF2aHSkMeBAyQZXJLZW0zjsQgkMz5Qtvz3Wda88uPvuBwf8Y379xA&#10;NCXaWEQxQeRTGt1gq5pMSm7tz7B3blEbzWK1bpWzN/MzLmjr5nZEMtAVzLag8QcPHvF/Pfm/efTj&#10;H/CTP/8xeZYjG83+dMort24xzQpOn59xNl/S6BphHCAgbwvol8slFxcLCgHHx5b9vSk3b9xgubig&#10;MRWNVtS1oKlLqNbkQlBMJuwXBWtdcWQy6mXZFtlOkFnGa6+9ws3rJzx6ctqBuLyCefiOvg+HlLB0&#10;48gPzi9WPD9f8M6da0icSpfICoRQ1I3mxs3bTGYHnHPGqi7JGo2UOVLtsVyWfH224u6jc5ZCMT2+&#10;ihaO7MI2DU1TI9CoLMfahvW6otErytLw5NkpMoNc5lw5vML+/j7PT59yfPUEXRn2ZjOm0wlFNgUp&#10;KSun9O7GpFOiaoxBtqrxXoHIjW+LUp7QIwRldhQpgCuSd2rafty2/liD0Y6cQApH3FGuV2hhqWtJ&#10;XbmibqsNZblmvV5RNzVl6UDSk8kMpRR1Y7BsVPqKokBb0yPjSBXTKSUHlWhSMZIvgo7jgw1xy3Yh&#10;YfjzkNJOcs5E60fK/4UgmFjVpe9f+2tSCOQJgSVKKXQLTIlBrf7npqnRRjOb7mEzw81bt7lycszd&#10;u1+xWpdMZzMOj46odcNqsaCu3LN5MLsHuzRGIxvQdYVux3BtGqe+jNhSjSToIx+ntSwHmzgXBdIG&#10;flq1ikmR8rIFJTPu3LnDydWrICUGS900ZNkGYB8XWGqtu/fwoKWqrloyD82tm7cQwnDv3j2ePntK&#10;0zStSleBNX0SlrCYfijO2gVGTAFsL4uzfH+mwPWXAfCSJECwUwl2V3F+PB8vUxCM13I/NppAES5u&#10;p3Bsd3MDixJpwMNlymFhEWgMBAt/Fz5TCsA0BDZNKbLvUgOO+ycGr/WevwNWpMGp8ee392wmWQwd&#10;xloezJZSqIrvEbZPCNCLQfzxGJNCUesGlWUcHB0h8xwrHAnI3t6M56fPMMZweHiAFIrHTx4jpeDk&#10;5AQkzBdzqnrt1jglKYqJ8xHGcdiIFqAihdwAbCP141179bj/4nYcUsoLx1AYl4bxf6jePjRG43ZT&#10;SrV+yGzF3d7CPhsqOB8qRh9SR+vGc3idKP7dRRCRUihP+bZdoIfLLAZ0p1R7U3varXHpfw62+al3&#10;CvcPybZqCQM6esE4fxKAuEUnW+uAgiHBweYB2YpJ/pD9eJg7SP1t67PWDIItUuCJXdfb2hO3OQff&#10;2KYjlaObp7Jdx1PjVUq5WYPFy+XchogoUqCY1Lj0FoIxhmK9ISKZeAzFcyIFPvRjMJUfCtfZIYKc&#10;rfyQoBdnDa0/Q+3i4jc/ZtN+fWjdjdvKE+JkUmJsgwWaRmPBqWS2uZwQWBquT8YYiiynrmvyPHfA&#10;dyW7vU0KqO5zZl4tPCTKfBm/Fc+fmNwyjFPC//vPeSCsV0r271WWZQe+HSJACceem8uiAxfKTpV7&#10;E++mCCjC9WgoJ+zvE7ZLOP7DtT9UVg9BvP4ZQuCfj/P8v/E6ExKK+L6RUlIURc93hffxeTRjDGVZ&#10;duD/8Prh/i2cE37vFJPDxnm7kFQlte8KwfZ5nndtvr+/3+2RPEh/SJkzHGO+3UNF+V7+2EKeZRht&#10;ePrkCWdnLzg6OuLtb7zF+fx3rMuS5XLJ3v5BL3/vY4f+/JQd8WM3HttxeuX4mLPzF5w9e0pMO+nz&#10;gySIsNy/shejDq05g7Gw7edn+uDklz9rCX3FarViMi3IakkxydE0aNugMuVI/OyG3GCjXG1RQpKp&#10;rMs17u/tcf7ihaO4EoKyWjtCl1ahOswvbuJh2SN5ANq9fjrHHALb/ZiJfXxIWuX9QkxWFa598dlT&#10;mHcMFWbDHGYIrAt9SupMKQb1+Tk/mUxa8k7dgctrrWlWS9ZlxfnFnBvXr3Pt6hXyXKEkrNdrR/bQ&#10;5gXLsnR7EpUhOzJZixYCqRwh5q6ccmof6nPm2yrwFiNsS7RjkVK1ZEYgVIZox6BTjIb79x/ytz/9&#10;e07P50xn+x3YX5AmkNvKYbzEnn/X71JjJxV/xPG6J45J7XdSsY0/Hwh90xaxU7TmpNSRtdYURcHB&#10;wQHr9TrhY20whlwE7UDSlkmuuHrlENtU2LpG6wplLaY2HO0X/OWfvMfrt69zsj/l+PZ1TCF5+vyU&#10;z+5+xU9/+nc8e3ifGyfHZPkVat0gyFBKIERGpQ1lY5ivVtTPXiBUgTXuLEBNCvLJlNJAYRwRq7IG&#10;YzWTSQYS1tqQTzK+/e43+Jdf/SvPzlfJ81RPuG2sQdCS3doGTM3ESv7yB9/hv/zkz3nn5gmKFbWp&#10;MLqkKIrt2NJC0xikyslk5ojfWsq90/MLqvmC56fnPHj0lCdnC56XNWugERaQZDJHtLl7kyBnfFki&#10;ppclyootRYq8S8F8iFCrR14W5PHDM8gU8U8f9G03uV/hKQsli/kFX335BYeHB8xms64fwv19VVWb&#10;PGJVoY1BecB0S9b5+OlTfvPb3/L6nVvMsqL9TEuuKxUMxNup/Wqomh7PvQ3Bh+htkDZ5SjNIXhcS&#10;tMTrTjzP41xfigwtzpf7s4ZwTermg0nnCsO1JM7TD42P+Hni8+IUYVpqj5Xa1wzlEcOxt2s/GP8c&#10;rqXhOePQ54f29XE7x+QHo4022mijjTbaaKONNtpoo402mrMRAD/aaKONNtpoo4022mijjfa/aJvC&#10;FAdQDc0f1MPQAe7ms7uA0u6wv6/sEn4nPAwNi/bcZ+iUBd3HAtUGPCgsPKzdZmfvDt8JVRrTwI/N&#10;Qa0vItDdc6QKhEMAeKowIi7s899tmqZXxJUqcNy8zzBoPFUYG/dXqsAvVWC0q/AvVrEOfx8C60Vw&#10;kJ+6RjxWhhQ7ZQIQE7f9UKFEOH5SfbVdSDMEOEkXXrlrm4F3BNgGZ3cF9sbQDIBALiuSS73bdh+J&#10;l+q3eDykCt6ttU6NWXqVWwf4RFgePPiaDz/8hCdPX7B3cIDKcupac7B/1BUHtk3YFUVLqZBSoWvD&#10;crnk3t27fPnFFzS6coV7qi0OMjoAVLGlnhj2pS/EHAL/eCXosC/Dwq8hpVpfcBQWXfqCmFiVLAaY&#10;x0WcqYIXr/YVg+18YVTcPxs/6tUbRQfaDFWdenMzIArogJ4+odaqmflrelC9EF5pJA1Oitsv9kOb&#10;38kOSGAQPCkNP//4Sw4P9rg6yZCtFu20KFiuNcv5EmTD/uyQm8dHLHTN3YcPWZuN33YFgWrr3kAP&#10;WNAjrGg0Xm+7ajQ/+/mvWFzM+U9/9dfcvHUDBEzynBvXr7I3nVGcvuDp6Qvm8wVVVVEUhVN91ZbF&#10;YsV+nlPNKqZFjlWusFygkZnCSAegWa/WiKam0TWTSYGylv0iZ76uWK3rVi12xv5swve++x2ePP0n&#10;B7CzqXHYB8eG/eCL+btC6sry+48/5zuv38JmDUaDFIaLcoW2cHzjJjdv3eHJ149Z1waVSS7mNYsa&#10;Hs01nz8+47wWZHsTVhqEcmozxhqKIkcywViD1qAyMEaQZwqloGrWrJoKtGGxuOBiccbkwYRrx7e4&#10;evUqxhj29w8oJhMsJY12/VJkOUoKaMEIWjcdCMnjWKoWMJ8pCdIVUYoQxNEVXVqsNp1yszWOMMNo&#10;Q1VrNxbb4trG1iyWK+q6oa4q6rpmvVpTlSUycwo60oJuVd471dVoXsYgqv56ZHvzWeCKOYcAYw6o&#10;MKFp6i6m6RNimCRgLlTNTK0llxU0hzGBj/l8fBIW93mgj59/IXjck/r4zzh1Y7FRbxWQqxyVZRhs&#10;p67kx3GWZZiWuEBISVXVYNe89eabvPb6m5xfnPPs9JTZ3h6HR0fILMMikXJN0/rSTs1dSqwQlHVF&#10;UxlM1YC1aGuojN4qDkwVNTZNA8ai68Ypt4dFnNLFJ0I60hkTtqkQroBUCu7cucOdO3fIixwjBFVZ&#10;opuaqjI9sFpKudqrz7u+ce14dHTE3t6U+199wddfP+Ti4oJqVbfqlXmvYDZWnUqBy1NFiLvUD2OC&#10;kdSam7peDJxMxaupn19GAdu0ZBlhYWwI/koBI1IKR0Km75Ei5UqB+VJxbfyvxYLWg3Ff3I4pgH/4&#10;uSF145jUalNkq1BSDYBs+2qLQ/HlUMG3j9dsCxqN2yEEbYXgtJhwIKUAHY7JGFR5WV/FgMzUmN1W&#10;nocsz5HScOXoqL2mA8a/9sprLOfnLDPFZFIwm07JMkGWK6w15CpHSjoyIikkFtH6btn5ddkSVPh1&#10;IlaF3aUmN7QXlJfsvUI/MwSYHtpfpdrTg/pif5AC3qb2MfGzxfM2NYaT88xfOwJvxwqQqTVvaN8V&#10;rumpgvCXNdOq9cVtEe6Z431iigQj/v3Qe6XAsSkCgLZ1+++OIxqKY4KQ4GarD2yUCBraSScUDncR&#10;EPTnaniLP6xgflDh+yUJP0KnIIRw8RtptfUwPBRBgmxItX4IOPCHWmpvnyLA2HWfy4BCod/p1hjb&#10;jwl2xRqXqm9akkDK1How2Fc9v2AG181dbdA9Oy0QT4mOuMQYB4Se7O11w94/V1mWHamTx/dYv29S&#10;sgP1DYJOjEFmWacw74FLqf5J+e6YHG0otxMDB73auCcoqeu6BzRfLpfM5/NOLdyDRmPyFK+QLkQ4&#10;x1Trw0QHGgzX8Nls1vkWn1fxKuphPi8EwPp3Df1ruMcaIumqqqo3rkKwZGqNCe/hAeQhcA0c2Dwk&#10;rPJtGMdFYW4mfq9wzxXGQ+F883sB/0x+TYiBV0OKov5Zw3XR93n3+cCzhvM5jBl6RJRRrjBUgq/r&#10;mvOzMz7++EN++KMfceX4CodHh5gzi27nUBjnhN/3eX1HPOvnscAIUG2+ZTLd4+jwCvOzM0xTBWtR&#10;sEcbyHEOgd93KbW/jP/9Q4FcIWjez7uqUmR1Rl7lrFZL9vf3AyKMnP39fdbrirouKbLMESgFe0Wl&#10;FAf7+8zPLjDC7YfXdd0q/9oeCZQntfD5NE9w52M6pWTPv8VnQnFc7celHyPh3AnnlX9vP889OFNK&#10;RZ6z5df8HA7Hajw//XiKY5aY/MLv633uNYzzhBBYpbC6wQDGNlCuuXv/HmcXL7h98wb7+zNyY6nL&#10;CuUSkigpXZ4AjTHaKbC3pB/WtjlhS5KseejMzO8JtsYkffKyLg4Rbo2SUkHbXgZuv4sAACAASURB&#10;VHe/+oqf/v0/cnGxJMsnbQylXJ/6tfIPVLLeNe4vI+sZmgOpOCUklIlzCEOKwiFRY0xKvX12s/18&#10;ngxlMp1ycnLCfD5nuVz2+qP/zCY4NxJcv36V4+MjbFOim8aREQjNfqH4yY++z+vXjxHlkunJEUIa&#10;Pv34U37z/kd8de8+Dx89pGlqmqOcxapiPl9yfHjAbLbHYrVivlhzvm54/94Lvv/jtzk4OGSxOGex&#10;uKBA0JQ1dr7k4OiQTAqKPKexsG4qyrphudZMLBR5Rp4pBDa53vi4NZcZs+mUQgpoKrJJxn/53/6a&#10;v/rBd7hzmJM1C6SEr79+ztn5isZIsrxACYGuqy436zL8jsA0yy2qkFRnNe9/dpev7j7kYlVRWksF&#10;aDypkANlW+HIx22bMxUOkp8cL0Mx7h8ClI/zXPH50C5S0V1zKEXIEZI6R390c3nrPqLbq0kpMNoT&#10;9+TcvXuXGzdv8uprrzGZ5FS1pm4adDuehRCdv/MEcVJJaP2FxV3vF7/8BX/y3e/wrW+8jWzPgBps&#10;d545tKcfIiIfIr0U3TlHmA+wvfPWeK8Rx5s+fonJ5UM18lSOKEWcP0SE2I9H+vkju4MQ4GXyAbvO&#10;wYf2qENn4EP7t9Q82AWkH/p7PEZj8vjUfmMo9xaT7/jve58dE7iNNtpoo4022mijjTbaaKONNtof&#10;m40A+NFGG2200UYbbbTRRhtttH8D2wA73cF3H3AtekXR/vMeOOyLG2NFOYiLcDeqCXHRbKqgMwTn&#10;pJQcYksVvG+rlPaVRrzKRvjMQAd4cN8ReCG01Hv5ZwsV7uIixLgoMyzA9NcJP7MLBDtUoDxkQ4XN&#10;u5TVw+ffBgAzqAzjAdMk1DVepvC4VxAQPX9cmHgZICi8bgwa2WL+J02IIBLttymqMltqN+0TJws7&#10;CQq0ZQBKjoE9qTZJtftQ8YK1aXASEKlKkARo98gjxGY+SCGp22LjVVny8Wef88lnX3Dl6s2OQGM6&#10;nZJnRafoFBYi0oKAsA1NVfPk66/5+MMPmV+cuXaWbthsFL03qnv+eTZAKwaVMsOCrlidKDUfhwtM&#10;aEk3TA+o6dXMfLvEbeaVyGIgYfzfm59Fp+rkyTzC4scUqDYurgrfw49Pr9YVj0ERqJF4v+WL80N1&#10;2ZBsIW6v2M9unnFTzO7mBwgMCoUWks+fzZl98An//nvf5HgyRTQlSjrVsL29PYzIEVKidMPJ/pTF&#10;lSPuPT1F5hPnhwP1KWstRmtUoEoWF9e4+Zmhm7p1/G4B+N3vP+bZk1P+w1//hHe//U3ySUamMq5c&#10;uYJVkqb9ftWqgxsDeZFjmwYhFUJI1usSiWE6KcA2VE1NpQ25MWhA1zV5JVECGgPKwkxlLGlo1jVV&#10;WTGZFbz79pt8+NHHfP34KQT+JCz893YZOFEbwy//9Xf86Xfe4puvXmW9uGBvNkMgKVcrpBC89tqr&#10;fPrJpzx99Ixn5xd8+eScR/OalbU0xk3EarVCyAqVZRSTglwJVxgsc1coL3NyqYICf4uS7v5aa6q6&#10;Yl2vmO3tU1eWxXzByfExV6827B/M2NvfYzab0lStKndddwVtVVl2Su5WWIR1wBNrwUoJpi32VRKj&#10;dTfmLKDaYj4ENEZjGk1jGmrt+kdrg7AW3dQsyhVn5+ecnZ2Tq4yimKBURj6ZkWXKAZm1m9euWZQr&#10;JG/bOssyhJFoa9CV7s33zXwNVzI6pdpw3YrBb1VVtXOxX4gXKhyGYINYKTIkRRhSVU2tq6EaYuiv&#10;ulhECmTu1OZoGqwUrlBca0xQFBfeV+PAQF4tUyjhyAXEJmasqmrTZu1zZllO3RhOrl7lW9/+DnVd&#10;8/DRI4y17B8cYJGsVyVCCKazGeeVU1hUWdaRJxhjkEKwWi5ZnM9ZzJdczOdYtQHuu8J7ueVjtTY0&#10;dc0kL7pnCgtWPQhetP5EbBaEru2OTo65/eqrzPb3QSqaRoNwY9MptJne+p7neUdi4OfDZDJhsfBE&#10;HFNmsymPHz/io48+4tmzZ9RVQ5FPOzBaSk0qfrcQJJ4qBg8BLXHMN6SmNqQ6lIqBQ6BsKhaN7xXH&#10;KdsKTWwBj4bU53cp3e0iDUjFZHExfbzOWhIFpYl2HHr/VCFwrMbp52383Tgu6NRZte0UlON33wUA&#10;sn+AApvf64XjMFbv8vMpXOdeBqwcvt8QODu1JxraX6UUTztl0zxHSsFkMnEKYMYyne5xuLfP0d4+&#10;L16cMtubMZ0USOXiA20NGZbVfEEmFUpm5PkUKfNuPxmPmXi+JgvjSRfgx8REYoA0bGgOp/p0SDk9&#10;HGveQhBbWMAcqzGGgJaYYCscE2HbxH55qHB8y0ckfMZQG6YADkOx1pCy+cvaUEH/kF91pF2iIwAc&#10;+txlCufJfWMUl4R7Hk9ise17ZQ8kwyUKursI8FJjLtW+vT0txm8Kdyq8x7+PfdguwPYQCD9TypHc&#10;WOfHTLvmbI2hLQR82n8NPfcQaUQqr5Um5du2FCHM0Ny5zP+Ha40nlEytXY7EzpPliSD2bfMj7fgJ&#10;Qj6gBTkNgFNShJJbc8sE4AyRVhocInDZGnuE7+/A3MYYqroiM9NNDN4jv7PUdYXRpiM6UUq1BG6i&#10;I+vQXsU4BKAF+/de3jLKhcXj0wOwpZQdkZSAloRJUgeq66GSqDUGEeQJQkLB1WrdAVMXCwcE9GD5&#10;yaQgy3LK9aoF0Mo2ji+79UuIPonIxveDMU5Z1oP889zHMbpHCujHkc9FbK7tyLY8CGpbfXObNDIk&#10;/RBCID1wNYqTQ2K9kJwkVqL27+PV04ui6H03fHc/NkJl9rC9wzygV2mPfWN43zjmS+WZ4tjP3z9U&#10;rg7vrY1pgYqqA8m5MWK34okwPgn7ZZNndWDlqqr54P33uXHzBt/69nc4PDxksVxB04Kt232eFOm8&#10;RkfSIvz68/+z92ZfkuTYeecPgC3uHltG7kst3cXeqaaWoSSO9jNHD3N0NG/zx845EilxJ1ukSIpi&#10;N5vVS1ZV7ltkLL7YAmAeYDCHwWEeWRSfRLt9qrIr0sPNDAZc3Htxv++DclYyn805PDhgc+OEi/dH&#10;nJ+97d6T6usAY2QgozVz/85H4oZrdvbtmULk+pMAtwD07tab6RIDS91UFE2O1g3CWgqVY6xlMVt0&#10;zlOglKStoW3aXoHcWkvbNKgs4+jomLZu2WwqlFUcHZU0dYXpSO3C+kXoP2azWV8D2BIuGopCYsxw&#10;LbjvcOvYgxnHiI/8WvDqxKHSfGrPVTHZXBCzp/Z9f7+eOCQEwMfrMNw/4nhASEmeZai8YLNZo3VL&#10;o2tMa3h31rDZrLl39w53b56S5wVt40gHZDffjTAgwUpf3zAo6wjHpBgSmYkg4EqSMZhuTthhVCGi&#10;uGIYG8vOJ+Y8f/GS//Sbv8XF1ZqDw2NQnnhLudMO45Wk7d55zbBytRMzjhEuj+VlY+Dk4ZzT/dwM&#10;93opJUKK6BbcvmqsRUb1+FQcKBA9yLhtdX/m6Wr6grwoACiLghsnx6zXq16dum01SomedEIoR34o&#10;pYs1bt+6RZnl1Ksr2vWKnJZ5qfi1732Hj+/d5igrmC8WrNZXPHnxFV/9/JdcvXlNvbykWq3I5wtU&#10;PmO9rnj98hX1ekWjdUegplhXhte1QN68S3l8RKUE7WbF+4tzDmclWTHj3ftLjLCoqyuMUORFQWsh&#10;KwqKImO1uqKuq86/0/tNsH0s9oPvfY/PPv0GJwdHKAxms+TGouAff/ub3DksycySLFecnb/n8ZdP&#10;2NgcOT/uwO50RKaOyFKpDGFBSIsQBjA8f/man/z8K84bi/HkDbiamDWGTChHnInBa50LtjlLGC96&#10;3+vDzHR6tl09XwfAnpqzKXLIfTlY/Hdh7pFS5E7F9yIixpXC+RPdaozV2MbyxePHHB4dc+v2HTb1&#10;kqbVKGnIgxqRiyt1RxITxuKCsphxdnbOf/7Pv8Xt//cWd05v0FqDaXUfpw/Xnd3pHRiuNUdWr43u&#10;PcnWD6v+XC3MtT3Q3M0b1fcghCRFMQlzmJdobQbzI6367v2l3SF6iz+7ff8mOLrdguGHe17oC8Xe&#10;+ZSaH/E1UzlcnO/Htcq4hpEiUQ6JPPy5iezOs3bPoENiguF7ioluriOa8L/n44s4lg1rlJNNNtlk&#10;k0022WSTTTbZZJNN9vfZJgD8ZJNNNtlkk0022WSTTTbZ/6KFB5JblQ2LtdsDY2AH7Osa+9gBR/vP&#10;DkErujtwt50Kxa6yWqrZPWxaStm4enkHvhSRIp4FY3fv139X6r+lFAMlMm8pBfK4gX6siWKf6mN4&#10;bX/NMab3lILntjFkqCSZGscUwCVu2tv3dykVP9cPl2422a94km6Qj5/v6yjtpNSyxhqkUnMrfmfb&#10;5jrQ2vbNGSkV8VDxMvzv8F18iDJ76nvDBtQQPOBJGj5UYTV+jyFg2ivLiK2gGRYHavzrn/6cv/iL&#10;v6ZcLGh1y6JcoDJFqJo+AGQph253zY8tb9++5vPP/5qzd28AQ1Zk6KbungeEUn2fRqrx10RqpyFY&#10;2EYg0e7Jk+88BuMN/Qk773/bLJ0Ga6VJN+zg3n1T91bFW/eN3K4RxDcttTvP78CLqmvg2VWfjue4&#10;jcCCoSpOCoiTAhjGyhpSjq1L2TXShE1QHeBTdcB0KfnpszOM/hv+0bc/48GNBaY2IJ1SXmMstWlo&#10;dYXQFSeHC56/O0PjFFmNMVhkr4qmI6/HGOhFZd39G3TrgBbP37zl//tPv8mvX17wj/7Rr3G0WIA1&#10;HMwW3L4FSMnF+3Pevj3DGEtZlhweHVGWBdpo9KbG6hYlJEpJ1/SnnVRgXs6Z54oMjTYaJTMO8gIr&#10;FI02XNWW9dUFUh5weLjghz/8VV78598GSCrPxP4y3rd78JmFi+Wapy9e8d1P7rCq1pRFwWK2oK5r&#10;Mim5e+cO9+/d53Kp+eLzv+bFVctGKXQmMU2L9IonVtA2DbrVtLkizzKywoF/VKdkCxZrHClAnhWI&#10;UiLowJnSKc+8uXrNW/OaZ3nBfD6jnBWc3Djm3r0H3Lhx2jVGdwQ8gk5ZW3VzplNNRKJbi7ECCf26&#10;sdaBnC2u4c60LXmnkNO2DZu6RltDqw0GS2sMq6tLLi/OuVytaJqGw8Mj8qzowCw5YGh1S09MITu/&#10;FqngNE3jQD4dcCfeV5zPcM2goX9KqTEO9nRr0R1YQSqJEnLg68K4KFZVjsFD1ypmsguS874pbEL2&#10;REj+uQcgkdapq+d5vqO6ZrtnD8fM+8BUE7pEkOUZVkiOjo75zne/x+XVii+//IrWtAjplM7dOvH7&#10;p3b7krXUbYMUAm0Nl5cXNNWG9WbF2cU5m3VFXhRO18jYZDOrb84X1pKrrFeec2tyCDIzxrhG00it&#10;zGjNfHHAnQcPmJ8cYaSgqqtANVlhWr2z54fjBvRgGCEEi8Wco6Nj1ssVj7/4JcvlElCUs4VrDHbI&#10;6q5xmF5xLo7zU7FnCqAeEwd9CFBwLK4YIx1KKaGONcqP+cEPvUYI3kk9s/uQJwAbB8+GsfS+uJIg&#10;DojHIhWD71NVHyMCiMH+4TPHRDv9XNftaGyYiptTscD+ODX+czem3qcGHsc6Y/cYz8sxwHYYd+1T&#10;Sk/FM75pHCVpjKbSLbcOj7pOe5jNZo4cpsh6wgohJbo1VHVLkRfo1nJ0eIOyOMCgdpROY+K4VBwW&#10;ElZclwuN5Thj72vss2N7xxhgdJcEbGgh4Cleo/sU1tP57cjc9QAXbBI8OLaO4vuK94JUnvp1TPTo&#10;gW1OsU9N0MdCnnTPAeE1cWP9taC+kfvuibDYQqv6cRdEKtp2Z42KLt4a3EeCEOW6nDpe79eRjRir&#10;d1TWx2KZ664xplYeE0r083AAHNjN84bX+jCyvzFV7jGg69i8EUIk/UhcI0r9PCQA2feOUnEifv7Y&#10;tI+ni8OFcOrNft4YaxyQzdeJsEnQ74fMIRHts9o6QCIIrNlPwjA2X7Zz2OW67qstSBdXqu6e266m&#10;qbV29QogyzPWmzXrzRqpJFnmQJmtseRSYazBCsAaF9eLjtRNSkS33+y8MyFQgcK7f+Z+/nUxpxQC&#10;2X3WE1Faa8k7gjujNYvFjCzLWC4dSKqfZ9YiM8V6uepA6SXGaDbrDav1GmtNH7vnec7BQcZsVlLX&#10;9IAlIYoexOTASNtcIgZ4WyspirwDt+ve33oiPq+oDvSK854oq88tuhpAXBsbWzvevwkpe1ca1+Pi&#10;emkYP/l7DGMHDxqO51JYn/NgIf/s4b4eA+HjGCUm6YlrMnENOCbBCQkC/Oc9EH5Q9w+U5Z1idQck&#10;F8N9oGmanmghfG4/LlmW97VnqQzruubxl094+Mmn3H/4kDfv3qNNTVNX3drXTpF4J3ZzdUCjBVjR&#10;k2dYLFmRMV8sODk+YXPnNpfn79zzS4VuDUrJft2Ea4gRYhg7ZMWNqui7JqXs648iQAamyFsHfiXh&#10;/x0hpcIY3a0VS72pMAcLhJU0awcktTNQuaRtG/JMIsqS9Xrdvy+tNZuqorCCxWJBeXDA2eWlAxNj&#10;aZu2O4MRfZ7u70XrbZzkleE9OXBZzlAq69aZ7GredGRsc6y1rNeOCANrnWLziAJtXJP18ymuW4bj&#10;E66JmFwprH14ApAwFw9JhON14p83rKOERCC6qTGd75KZu+56U/H4y684e/uWu3fvcHp6ilAO2N/S&#10;kYnI3AGkEbSNdnubNCiZ9bEBKDKpoCPSiUmG+1jMBnur7YrwcpfgN6wtaWP58tkzfuu//jbnq4pi&#10;PqO1LUJ7f+Lqdr5mFaqaD+MPlZy9Y8Dy6+LiOKfZR3gXzpEQaDkADisJTg8crR0IXUhHUqNUhjH1&#10;Nn8L1q0H0FvjSABcVGccAUiWU5YlmZRkEu7dvUvbtrx587Yn01HC1+Ztf56ptZv7hcqwdYPQGqFb&#10;rK35+OOP+ezBPagqivmc05s3+fyXv+Dli+dYWlarK169fseqqjk9OGKeF2w2K4wS6MZytdmwKDKK&#10;bM56VbM2htfrS+48uM2ROOXy6pzN+3esNmtkMWepLbqYUdYWKQ15Y5FFTpFJsJZ2s8E0GitkV2tV&#10;CGTvG4Qw3Lt3h+/8yjcwdUOZK+4cf8pHp4eUuqKtHPHMVV3x+S+/4s37c8rjW8xF5s4kDLTWgayN&#10;AKkUEsusnJOrHKstXz57xWVj2FJpSRe7dGcb2/mtUD53FI4g2cUKWxIfN6f2k2eFftq/s1TtZUiA&#10;qffWRcQHkn+liM5SeVJ/vtyt9VTdZ/uM3Wmc8KTamvdn73n8+AsOjk7J8xlWC5R0+7r3bZvNGiFA&#10;KYHwIG4BwgqEEcyzOX/z+Zf85Y9/yr/7N/8COcth3WC1QcoMsFGdx5PZi+B9bM8g2279SUFPNpSK&#10;34fPKftz+6H/GBL++DHJshwhZEf6CjH5eFg/8eNsDIN9KgwR0ufaMiAM2JIH+DwvBL6nwPdjeec+&#10;Ffh9eV6c+6TqanE9NVXD86QfW4V7/0+8fw97EOJa3YfWmVKx8XXA/8kmm2yyySabbLLJJptssskm&#10;+/tmEwB+sskmm2yyySabbLLJJpvs78hCtc/rDiW3SrthI5UeAEWHB7xDCvm4OTFWTP9QS6m5eRBt&#10;SpXEH66HKkvhM6UbqP2fBkio1Iw0xodNGSkwzRioPxyXmF3eJACtMagivK9dIPDudVIH2WGTQdic&#10;FV47NW79vYyogcbXTjWhp+4v9cypw/59zVhj6mpekSWlSiqiz2/nKQOAYMpC5d4YuLoFP7dJ5arw&#10;O65Tmxg+n2Df8onHOVZMiRsUHdjVAUvatiXPc37x+ef86Ed/RpbPmC1mTmksE8wXC/fdwRrfvheJ&#10;zCVat6zXS7764jHPnz7F6hbR9yP7JsgOuC3krqKw1pigWdKPj7+W6RrIfYPjFnSmk43zcWNKDKxy&#10;ahU2ak60XdOd3HlPKWBWyragnN2GoLwDehujyTLXON0GKm4xYCNu1hrz3UoppBA0gQJSCKxKqarG&#10;13LjtAvMdvflm2dsP05edKOxHaDYSFoyfvriPZebv+Q3fvBtPrp9C71pUNI1OllatN6gm4o8mzEr&#10;S86WG2ZKOfColQNVs7Ap3itRK6UGDbBCSiReyc/dc2sMl+uK//o7v8/VcsU///V/wu3Tm+RKcHJy&#10;QmM0um1ZLtdcXl5xcX7B4WxGkbt5tVytqIWgzHPmsxlSOfVp0b23UipEU4FpUZkgLzKsFGhxgFjV&#10;nC2XVJVEqIxPP/mYhw/v8+TpC1fs7HxLStXYP69X+zPaoKTbX6WSTmU7z6jaBq1bdNOSHUgyIXj3&#10;9g3F/ICHDx+g5sf8xZcv0ZevsaZTlukaJeka2Kx15BXrdU2tWuZd05RBUOSZa37rmhKFFWQqdw22&#10;1iCQtK2m1Q1ot4Z027KpBHWz4uLygsPDI27dusXp6U0y5ZRIHj56xGazYbm6wNq8a8iXfQNaqzXW&#10;6O2erCTaOCUTlVlst7c7MAlYJE2rOb+45P37cy7Oz8iUopyX5EVJlhUduDnzGpTQ+Tulcgdm7eIX&#10;Ge1ZHuQeqpeEQHQ3lGYU6JVUm5YdkE+6LjttA2AEWzBJaj8N1/I+cNl1jXgp9VGtWwewHoDi6RXN&#10;Qx/aNytbszOPY3Ijf9/GGGZliZIKkeV86zvfQWUZP//ZL51aVQd0d69CUJaz7vsks9kMiwPLlGWJ&#10;1prXm4r1ekXVVFRNjejelcB2/9/uEMnQ7XdevbNpWqx1qmqO2EMg5S4QOVa4vnnrJic3bmC791c3&#10;9RZoYg1t1MQ/n8/7eMCDf9q2Zb1eo7Xm7r27tLrlyZMvuLq6pKkbrLFYodBGUxS5U73fAWak4wUP&#10;ZEnNAw/CSqnlxqC9MCZJqdKm/n6sgTLeb+L7DudNnKcMlaD0tSC+uPnSerCBSKvaxesiBE6l9nml&#10;JE0ANu+vLdKgg3i8YrBAuKfF+cZY7NurF3cqYA7EYndJwfbE56n8apRgKUAMpYih4vHz7yD2neEc&#10;DJVFw1i4B4ghdgjNYoW1fQ3Fsd/r1aikYrXeuP0wV6zaho3WyCKnaltaq5kvFh3ITKF125PHNU1N&#10;U7dkqgBrOb15izyfodtqR30yRWI2BgD1358iTxtTgB1riA6vG4/xvsbmVO4Vgoj2kfeE7zB+Ng/K&#10;G3uea8nLurhkIMCdIHRK+ZkxIHSqPvK3rat8aP0iVGhL38eH5bfX5enx9ft5aezouHmg1XXXHSOi&#10;GFtzcU6279k+hFRvX96VqtWM7VmpvT1WWh8D+6VAMimgbYpEcWy/GQPypxTt0/nZVoEvBMWOATFS&#10;47VTn0mowm7Vtm2SJODrzI+xz8Vg4XBfTL3jlLr0PsXi4XwXyfuu6xqD29MPcgeeU0oNyOxcHtd/&#10;eTd/eq3UQSyfirVEANyN97QUQUwIiO1zftnFx9Yym805PDwAJOv12pHONS26aahrzdVqSa4c4VNd&#10;VR343fb55tXVFVo7Be+DgzlSSMqy2Ik5wlzEq6T7OCTck+OcJdz/Q7Cuf16f72dZRpZlg8+3bTtQ&#10;Dw5ji963q27/6fac8POh0ruPwT0JissFmp3797UZX5/RekuI5cchrPEVRdGvf/87qRjJr9O4Hhuv&#10;ySSBWqCoGc4jf+2Uz/Gmg/qJB8vHcXzbtjRN079XP8e29+GA91IJZCv44vEXPHr0MZ/9ync4Pb3F&#10;ixcvyXpyr64mj9jxpSlC2dVq5QjzpCTLc05ObjCfHzhwn3R5exjHpMZ2bP8cI9vZ8YkfEDOP1amT&#10;xDtdfRQkTaO5utpQzGqUuKKaW+ZFyWazphQlhpZGu1rNYrHoSSH8u6uqiizLel8kpaSu634+hHPV&#10;A8fDee5zQ601RVEMctHUvlRVVbAutkQKpvv+MBeL84E47oxB4GH9PLyuB6qn4sUwZw0V471/UB15&#10;gX/2oih6gKh/7rIsB/uKv/5sNkNrzbvzS95fXHLnzm3u3bvDydExWZk7okhtoPOfZZm72pNuaVuD&#10;6og9QHc+SHRzNrFXB/Xwfr9DoFAdR5HdicmshXdnZ/zWb/1X3r0/p5zPuzEyHfBVJQm/riOCThLf&#10;REDNsRgs/vswb49rAuFaCedK6LNcLdDV6BzpqCNgNEJipOgJVISQSDms60gpwViKsqSuaxCaIs/d&#10;nPXzCjcvTo6PsFIiJJydvaVpdU98IZUE40gy/VxTEjIJm2qJtA1lJjgu5nzn0084mM1RtCw3a+rn&#10;z3n1+jXGwIt3F/zNF095fXbO7Xt3mM9KqmqNrlsqY1lyhcHQCkHTbnj59oxWG/7qf/4V909OeHj3&#10;Nj/4wa9y994dpMqYlY4U5MH9O1y8P+Pi/AJNi9EGu96QWUlTa5pW0zOKiG3d3r0LODk+pCgUF1fn&#10;5GrG7TunnBzO0Jeai8uazfKKd+9e8vT5G6zIybIClSlsRzBrrMbizm/o6u1K5ihZsKo3/PKrJ1gE&#10;eZFT102nQi0He19K6dt/bl++kQKY78uXxvK/60gCx8DJqTg8rrOlcv3rzkjjGkwY61lj2GzWPH/+&#10;nAePPuLu3fvIWYFuG+qmGpB2b7/Tnc/Yjlgjzwta3dLahv/+F3/O9773Le7dvkWRlzSmdtHqYP3T&#10;A93H8o26rmnbliLPutq+iM4pxQeRdcc5ThgvelLj0EfEPieOqcdywbBmMUYCH7+TeO7EgPSxs/94&#10;fuwjwB+rFaRitrFzwOEZsuyztxC0H8/jD52T+9ZP6u97nxnEp3/b2spkk0022WSTTTbZZJNNNtlk&#10;k/3vZhMAfrLJJptssskmm2yyySab7H/RUg2Y4c+9IoQ7qPQHxaJXQQ6b2lOgFmc2AMtvrxsDZ1Lg&#10;qLHm3/j+hwffexoMLBEwvNNCszF41XaASfe8A6zH11S/iO8l1bgY2hCMoBLKshZrNV6ltsMsslV+&#10;T4OK4nc0BlJJqRnFTQWpZww/L6FXoJZKgDX9PApuzoHPw+/yv9tfwzDU4hF988Wwb0DugL9jAGnc&#10;JDdobA/uB3YVe4ABmN2guntRvVqSYHeOxCD2+OcxCH0wlwO1PREDYhNNmediuQAAIABJREFUE+6f&#10;9D2Mqa5YJ7LUN2WHaoACBwjEaDKpePrsOX/wB3+EFRKV5a4lT3aqMlq7RiicQrQUEiusA/1iEY2m&#10;qhpev3jDV18+oa1rrG07EJNF5Z0KlZAYazC6xUjXnCl940/XEC5945a1TnE7Ux3Q1KBUttNUIcRQ&#10;kd2pB6vOh5mBioNTIZHd+tddI7vqm5mdGvi8b/KR0v2OlKJXM9ttgHXX1l2jznZ9e9C46FXTjJHd&#10;YzoAsgeHbptFtiD0eN6k1GBFMBd017nkYTYmmO/W3xNOucVGaj2+8bQHTwnVvfMMazpgqaD38+5S&#10;0inueKB/p34npOLF+4Yf/eXnnP6rU4pZzma1dGtJW3TjmkZb01LmBVav0K3pgKnu/Re5oiwO0Lql&#10;aXXXgGf7d+qdvenuQ/pG364BHgTaWoQ2/Mmf/neuLi/5l//iN3hw/y5KC+6e3CCXGU3TIrA06zW3&#10;jw84Pliwurpis1xhscznM/Iso5AZs6yApgbT0LY1oqq6OSoRokZJxaLMaLRmtYGmrhCLY2Zlwfd/&#10;9bs8f/kS3YI2NvR2nVqH6uaBwmCgU8T55OFD/uN//A9kheLHf/nniM0lv/Hr/xCzuuTyqkWJNYvZ&#10;jLpac/HuNXcffMysLLhzS/Gv/ukPef7yd3iz0RhtmS8OMK2mrmoH2MgFRZFz+9Y9PvrkY16/ecW7&#10;N+9oa+1AfllGnmU0bYvF9CpLwrh5J60gkw5Y7+auptESvdxwdr7EPH9F/sVX3Lhxg9PTmxwdHVI1&#10;mpunpxwdnoCA1XLFerXplBDdGBgraNoK2zbM5yXWaNouuKibmmq5wljL+4tLXrw9Y71es1pvEMDR&#10;0WGnGBYAX7EY40GMgFBOKcevJ99YGzRmb0HpW7IHvy9ZqzvA9Hbt+WZlT9wQgjv8uqpr12yolEJJ&#10;0SnAmm4OyGRzX7zvxqQ3KQXkfarSXnUr9Dtend007VA9VDgwT9is7FUZfRO72xMEtmvC9kDOPvYB&#10;ZOau12iNygoe3LnLvTt3+fkvHnfjaGnrxqkoard+8zx3c68WqNkhTdswL+aUZcn5xXuEcvKddaOR&#10;QqJt61v+wDjVMDqfK7wf9PGfogfbuPe0Vfzxca8fL90pXgnrFLUWR0fcefCQk5NbTgHVSqdl1Qnt&#10;aG0xGlQmKQvXpD6bzWiaGiUzjIbNZkVdV6hMcXRyxLwoePrlc5bv37N8fwbGKQFiDZmSqG4mWtiS&#10;NNitwm8q5gxjzDFwXRxHxKCFMGYfRGKJZtKxpsjUvIybV+N8AEC3rVMYiwBVoRJuCoybaoZ16ltD&#10;Ndltg60djdGkUG7tEyiPWpMkttlex46qx6dJeMbGeTfW9yQhPk5w1+gCPCuxaKzQjiilU7NyMp8O&#10;XhEq+vbzHT3adD4AMPgJDr1iVIpoYB/40PvHEESWmhNb32FHgb1xHBTHZfFnd+LoLk7MMkVVb6i1&#10;wWhD29Q0bYtQyin3dv9TMqNaV2jTEaUAtW45uXmDPFeYypMPmIFycUyeEd9vas6m7t+D78bUzuPc&#10;IgQPhntUOA/H8oZ4Dvh5GjY0e8BiCHQM321KyTZ+zhiQn2oM976uXwuRHwlzrNB/pd55TDDwIWDr&#10;6ywF4t1H/KG1GQEJD8nwxgDLqftO3ldqnkXqivvm4r46x3U1grFx2lc/+Tqf3weu+NDrjNXChmqM&#10;4z4mthjsNQB1ka4tpWpNY6QG+8Y3vJ5ff/Eendp/x2pww1mUeDZsMg6IgbopQoVULBADpK6rTaUA&#10;KmP78dj83foDQ1EUAyC6lK7uYYzuAZX9veAUL71vL4oCpVx1JVOZU4yVw5jZdqBuFdSo+ni82xNN&#10;UDsISXjieGcMgOvrHiC6eLPpq1zGwHKzZlM3NNIgbU3TND3w1e0RLva9urpygOo874GjqT3KA649&#10;oDR8htAPh8rOHlAdzoG6rvvY0+cOsYW/E6+JHZAlwinOZlsivXAfjOdHSDgQxoOe8KVpmh6MH4KZ&#10;QoV3D9qPazlxHdDXWTw4P0VQGYKFw9/z9x8DB0M1+JCkJtxfUyAq/zvxuvSkAf6aIYmYA127mNN2&#10;tTzdtHzx+As++ugzPnr4Me/fn2NWKxeSsh9sFcbefuwvLy/JsgKZ5Rwdn3Dz1m2ePX1K27SDs4WU&#10;z9x3rX1EsdFNwcj+NxorjewxOzVCLG1rubxYIWyOlI5cURtNVa2xGOqmoSxmzid180Uq2c0Z2xMT&#10;LBYL1ut1D3gsy2IHUO7qaWJA5uoJPFTgd8I55HP85XI5iO+UylBK9P5s63P0YB2E8zOsqYfvIIwR&#10;xwhe4rjTf0+KfMmb7q5fluWAGMwTzWVZ1gP/F4sFm82mXxP+PvLC5epPnj7j/Pw9D+/d5datU8qi&#10;QAkJWYbKMrTRtI1BCqcoTh8v0yklC9DpXHT7pydKyfoY0Cte+7q21m5dvD+/5Hd/9/d49eYNh4dH&#10;PQmxlAKlZDIWGD/HMjt7PAmymw+JieMYfPvuvE919R1HIpa7PdXo3l/6OeDqMDIgjpVY6wgdpJCo&#10;vOhqwN1tWkGuMqxw7zzPcg4PD3pSB9nVVaV0NeqiKMhyV8+USrLabDg/f9/lVf7Mx505CCmQdlsL&#10;nOWOnHW92ZDphrZa8Q8/+y53T07IlaTIZhjT8vPHv6BuNG/PLvjp46ecrRuygxMOjo4Rwrr5JjK0&#10;wRHUlDOaTUuF5d3FFUYIri6vePXyNcIaDmYFh8c3yApXC0dILq6WrKqKxhgMFtNqjhczsIpXb95R&#10;tx04nYBwy7EqMJuV3Dg5oa1qdNNwcPsmJyfH5Mpyudnw9v0Z6+WKs4sVZHOODo8pigOMbsmybn+u&#10;G6ywXe3UkQXI7qxsta548+4MDZiAkK+fdQkyuu35pOjPOd00EsGctDtx5T7Q8dfJK64jC7wulkwR&#10;X43F+qma7FjNqo9BhEUbw+rqkpfPnnLn9i2yIqNuNtG5pSLL8j6Wc/Uj0xMzSimRSvLs+Qv+8n/+&#10;mNv/9l87UlyhwFE9Dc7J/PyJY3Dv53VXB45jMnd+xWhtOk3AnyYbcHV7O5ozjBHnhXMlRcCxj/gr&#10;3r/Geh721RHG5krqOql5k8rNQx87lsuO1Wy2vjnsfQivZUff01iuv48IwpODpXL2ySabbLLJJpts&#10;sskmm2yyySb7+2wTAH6yySabbLLJJptssskmm+x/0WJQgozUMeMDWg/U3HfAu2vDxqVQ4SNWOkwB&#10;jq9TpAt/fz+QPw2y2SoWi8Ehf9hA6e8nvHZ4DzGAZfD0ocpa0OwfN3eFzxA2C6XU3MPGkdT9xAr3&#10;qXe9j+09pa6SulbqHnaarBJKgIOmDtcV1n/GN976xq0QgDVk+w/vxV83BMiLHdWEfcD/4OGjhg9G&#10;VQD68esaSUT0nWHzbHydsLF7DIRhYW+T3G4jQlo5dbyJffd+hRBIIZG5wtQtILk4v+BHP/rvrFYN&#10;IndAwzzPabUmzwvXRIlFimCssbQd4Ge9rnj3+i0///znXJ5fuM92oPHWmh7Qb7qmbwQ7oJhe6Y0h&#10;iYO/97ABJH53KQXacL34+eYaDG0PqB8oyOBAx1VVJVRKxEDNJLw2fYOn6AGuQ5+qg5+ZXoHYz9O4&#10;cTz0VaHaeQh6dY191jWVRb4jnENh4+jA3ybmmpTKKa4mQSApQo+uecZ2YHvZ9d51C7aqWg6OjpnR&#10;8P7dW8rZHBMoj1mjO4KDjDzP3bNY04OHi6JgtVpR1Q2CoSJg/24DXx4CQOib5STWan78k5+yXC75&#10;d//2X/ONTz5BCjg+OODTBw+4c3yCrivmZcFyecnF+wtWVxvyecnFckVZFGTZAtsRUPhV2L8DY8Aa&#10;iqwgk4q6aTgsM84bTVOtWZQlHz24xze/8Qk/+9kXHa+D6VW83NwNwM/SdsQCluPjI775ySfcPD3k&#10;o5tHlDTcOb3Fl2/e8vbtOdV6w3q1JpOW5fKS1eE583LGpl7zw+/+Cl88fctv/uFfsLGGzWpFlpUO&#10;1C1hfjDj0YMH/LN/9k85vX2D//bH/423r1+DcEApYzRNo2l168CACTWePM+3DVd9UzWoLEfXDVVV&#10;8+bNW96dnTGbz/nyqyc8fPCIb3zyMYeHCw6PjimKOZtNTdPUaG1oWwc8ENawXq1ZbdaorsF/eXHJ&#10;+dk5L5+/YLnakM0XFEXG0eGha3LNPEFGm4wh/NojanALfYtXBgsb9OOYItw342avGOgR7y9+r4sb&#10;7UJlxzi+iYEzw3XIqCpdGAOlmsdDgIr/Pd8wD6CybLBvheNkrUW3zrepQLFRefVmo1HB3pyrnNPT&#10;Uz76+GPqquLtmzfcun2H5WrV+xuv5FZXFU1dY/Fqipq6XnN5ec77s3esl5dUmzXtZgNG09EYYXTQ&#10;gB776cBXW0v/3rZ76JDIRilFo+sO/J4xXxzw6OEj7t+7T17O2GyqgaK6DchApJA9gKRpmr7x3v/M&#10;kSRk3Dg+YXV1xasXL3n39m0PanAkDtt35ohhxptmU7HFGDlCai6Fqt4pdaaY6CdeW2MAk32Nj+Hv&#10;xHNTBvMyBCSlGlo/9HppMq1hbDTIGexwHH0zfUiyFa5dKQVh2L43Bo0sVjftqFHcnIx+LQRJ2IB4&#10;SnYgd2GHeVk/VxwsfhiPWgdsDwEsKZC1/zpPKjKmSh8reofj7UknPLAvVE+Nc45UPBcDaeJcJASU&#10;hXlITMKWKUlRFKybiqLM2WxWWCDLFKZt2GwqZgcLsiyjqupujTtQPFKAkmijEUpyeusmKlMILZGt&#10;wBixk5uFOUkqhg2BRPty4dhSuehYnpbK8eLfDf1HqMDp52ect4bjG+e98fz39+L35ziWuO65bUJ9&#10;LbUf78zZYC2GgMjYd42N5XU29jtxbj0A0SZJrfaTk6QUCEdV7cQANoKQbp3vAwSH3xODOr4OEDte&#10;q2N7whj5Yerv9qmfx34/VQOKa0bh+ozHZKx2MzZm141DigQk9cz7xndMYT1Wkr5uz/sQwPhwPjAA&#10;hsflvtTYXUdquQ/smKp9xOSQY3WpsXGMfZD/O7/35HnW56uiB4xrEIJZWSI6vzGbO6AqOBIcv3f6&#10;uA/BAADtB1BEsUyqNumBpzE4NJ4fPelUUF9omqb/XQeudn66yAuyLAcrWa9r2kajpNoqrQcx3fZa&#10;7uUul0vm8zmnJze6uNAB4FJzLXxPoUK9J+lxAFw1ADz6vaKu635f0Vozm8123mf43SFw3MfQPm6a&#10;zWYOHBzur4DRBm234KGmaXpQe0/ihw3AQqoHBfl8LIzxfc7k7yEmKEjVu8N9J0X4FILMff7l88oU&#10;KUdqTXmf5sc5FfvEhFFjRBKO2CxzhHAdsaGuTQdodyrixjqyr/l8xtvXLzk7e8PDh494cO8eP/38&#10;c/Ii70mnHNmbGI0FQj/tiNLWSCEpyjknN27y7s1bpwKvtsC8cA1AmgQlpRycAnMN6kmJvGpfPuEV&#10;vcWIXxXYnsRWSoUxlqpqWBdrZnWJkEfUzQZlJYvFgqqu2TQ1RkBZlhwcHzmlXa1Bm07lveb4+JDL&#10;y3OMaft1E8aXpgML74v7PJldmIP43w3rhu5P0a+fustnY1+9L17w9+GB/eFe69eyXyvhHI1Bf1sV&#10;cNH5lrz/bweWFhQdKYcbq3ZwtrBarQbrOCQBQDhSxPl8zmI+Y7264me/+AXL1T0e3L/HYu6IUVut&#10;mak5TedTVS5pmsbNaaV8Vb9fj6lYN86ZQj/iifn8Gn7//j3/5bd/mydPnjJfHIDsaLmEyzc90Hzo&#10;n9N5WSoeSsU0KULnfUQTaUIk947cO9vWxLJMufpe8B62e7Xb0+q6Js+znjgmyyRSZt1e6XLtoii4&#10;cfMGR4eHnJ2dIaXsCVvAYDRo3XZ5r+H1mwuscc+x3Gx48uRpEMuAsRpjJbnMoCP01FpzcusUKRTL&#10;qzU5NTcyxf07d5DWoISgNYbl5RWXFxfUWvCLL55yuWo4uHHKxeUVrXYK8o3WNK5AhsZQNZobN065&#10;XDWcr1sMlof3H5DnBS9ev0FiWMxKjNDk+ZyjxSEnRwcoBdVmg+lA7SLLWdUtXzx9ge7GF2v7WMAT&#10;gN+6eZOjxSFt3WC1Jc9yri6X3L1/k7woWK4r1nXLZdVAXlIujpjP57TG1d+apkZagzUWmXW1BOnB&#10;1Yr1puLiaj3IF2FYJ5EjxAxDPytGidRTStip88yx/GyMaDQVc+y7RhzzXhfLp86lxnxlePblCEcE&#10;CM2XXzzm408/4s69e25dadOPcZZllOWMqquZii4RNEa7szilkKalbhp+/w//iO9+97s8uncPi497&#10;Y4V1k8xhfCxUFEVfMwnjyDGA9ljsvi+eZ+QsLTxzHSMeCPOF1Flp6lqpc9gUkf/YPYc10lQeGdZF&#10;4nc9duYe1j3H8ts4l4rJtEJipe25Osm4KSao2pfPp85hwz3sb1NPmWyyySabbLLJJptssskmm2yy&#10;/51tAsBPNtlkk0022WSTTTbZZJP9HVgMikmBTlJNLh/a8Bs33MeN5jG4YuyQfJ8a2XVKZWNg7SGr&#10;PcH/389InmrmDcfuuoPfUM1ojLE91WQRH9KPPeN1wP8UCCL83ZRK/H7VkDFyAtsDclKKh6KTV001&#10;I4bvwin2MlDWHYLg02pqY0oysSrJWINe/HxjqqX75kjqv8fmx+Be3Q8G1/egWj5A1Sh8rlQzwqBB&#10;MfodKSUS0Fawrlp++vljnr54R2szZnnZNyIKo/s17dW1vdq3NU45uGlbLt6d8dUXj3n+9GkHbHZA&#10;9qIoMVp3HReuKUsIiehA0yEgJh6vsOEp/EzY4Bv/3b7GIq+QZnsQ9hA845p7QKmhSrJTgk8rD+02&#10;1DAAvacALGEz+5iaZ+wbxhrk3WedeinQN7ZjXdOToAOkhgoNkVpT6KND1d347zF20FS0bRz2Pwsa&#10;OIXk4HDGrZs3sZsrrIVNVSOUQmaKDIvUom98t4KuqVMOGtyNMZjuvYQqFltQpNlpEvc+R1jRNYa6&#10;JuQvvnzK7/zeH9L8Rstnn35KhuDm4SH3Tk8By5MnX/L48WMyUSJVwXrtlNKLPKMscrIClAdQixxr&#10;DEJrsJAJwUFR0FpLnSn0vASlWVcbmvWS48WcH/7gezz76hmryqnj+CYz5/vMliOkA/ZnUnByfMi8&#10;yBDNhjs3jjmaFVxcXrFcVZxdrHn2/DmffvyQ2zePmM3nrFaXnJYZBRopNP/XP/8/WF5u+JMff87S&#10;Guq2IlOKoxvHnN68wT/4wXf59X/yazRty59Yy+XVFbOiJC/KTo29a0ITshtHD+7weyhkKt+qU+fC&#10;Kelq06vH+7m10kvWyzWXF0tevXrJ7du3uH37LkeHh1R1jZKCW7duU7cVyyvFarmk1Zrlcs1PfvrX&#10;ZCpjtVwhkJRlydHpqVPq9Y3TAbFDr4JE0MRmt346JKUIG9PCfSwmxEkptsR+K2x6Dteu/64QXBYq&#10;GcUx2ZjqdgikDAGl9hqAWwxU9Kpb25jGKV/G/jckBFBK9Y3v/pl64KYxHUFEB7TVGiUkQgqEVORF&#10;gZSSh48eMZuVPPnqCUoJsBrdNp3apibTEt26uKQsS/KyROYKq1uqzZoXz59ydXmJFNBullSrJRZ6&#10;tXUtJILdGDEGcEspEnv4rhoOBqcALhX379/n0aNHKJlxdXlFEyjkhWPmgfVVVfWqc2VZdmO4BTHd&#10;uHEDgM8//5xnz56x2Wx6lb44TkvFzKk4P1Zh3hebxPGSI/KwZHm+AypNARKv3wvTYLaxmGss9tzX&#10;fD+m/jV2fzEgNaUO1cdnUXwX32cYT25jzd0x2sZ0wbVsqHK+BWMM3nMHmtkC0DsimiBednuIp4HZ&#10;3oNvYo6bl/3c244FfUyUAjjHY53yTWEsEAOT4vccEl3EeU+sSh5/TxzvDdUuR9SKk/Gz+1lZFszm&#10;Be9ev0JKy+HhAQho2poZByip2LRrqqpmNsu3ZDtSuj1aSmaLGQZNXdc7JBTxPykylXAOhbFwiozg&#10;uubiuIE/vK7fL8bi7HgNtG07mCfhnNiJC2FH6T30YfE7TRGUjRFapHzfPnX02B9/qFLbByvEjuRg&#10;Y7+6uyeLEb9Ncu9NAZFCnx7HDT6ltNidnGWf/92nTP4htZ+/C/tQNfoPmQOxb0nVX1KA8HgvD+de&#10;6BP33ZuJyBpSoJ0xcpp9cz9WCI+/ax+QI76vfUCG2E+m/n7IJzh8F2Pg1A+NIVKfv44MZJ/viK+R&#10;BM0Y05PybTYbtDGU+YHL4YG6aYKYMX73NthLO6KDbp+NFbzjPSokzAprBmOEL6FP97/jQUneH8xm&#10;M7IsJ88K4II3797SNi1KZeiOGCwvCqzRGG0GhKS+nrBarrl98w5CMlAVd3nqkHByO87DexNC93F1&#10;inAzVP/149K27Q4xVazUHgK9/fdsNpvhWgqUQyVb8I+vy3qlVCH892b9vuXuw+3ns9kMrbUDIQfg&#10;3TF/FO6RIXgpzEFSBB3hnAx/J67v7fO3KTCen09xbLkv7xTSEXipTG3JImRXg7WuliiFQCiNNS1V&#10;teLxFz/j3v073L5zg+cvF1xcXCFUBtaAFQOiNR8nzmazvgbdEyhYg0DSao2SOSfHN7h58xYvXjyj&#10;bRqE2o7r4F2E/mxkb9nnWwbg4L37/PUxwnA/GRJ3GdMipKWp1+i2ZL2+oK4kBpgfHnByekrTtANw&#10;upQSKSRNR8JktebGjRss1yuefPWEoixo67b3I358XG2MQa4TAuRTNfTUPJMdoZ0njCiKsls7ljxX&#10;A1Bi7LfiXDQm7fExaVEUSfLckBwqjHk8GW6WZZTd7yq/voJ9zudVoV8N8yAft3vSTCVFVzuVlLM5&#10;q7Xly6fPefPujPt373Dn9i3KskBmGTIrsMbXlbucpqu7ZkoOziH2nWvFBFjhPHr16hV//KP/xrNn&#10;L1gcHCKVH59tHb41fnyCcwUEUrC3VvWhc3ssF49JaYbfz8C/x37IA/yrqmI2m/W13DyXXQwhun1M&#10;YY1lUc6YLxZIIZDKXWez2aDbhvOLc6pqQ9M0DmyPoOl8Srg/WuvOK1bLFWfn5x15LD0pphDu3KWp&#10;G5QEH7WdHByQCRBNi2kq7n16n8U8R0qL1o7k892bdyipePniFc9fv2G11qwaTa3BWIk2hlaAkpbW&#10;tkgy6lrz/mrN3zx7zbm2SJXx8UefcHx0wtvztzSNZlO3FLOcum641EusNeTd3NLacHhY0mjDF89e&#10;8YsvnyCkQkjpfKUY+rmPPvqIWZmzeb9CdSTACEuWZ1gEGomRGXI2B6PR1tC0mjyTCKBpapRpQCpX&#10;W5ACpAJhMVqzWq3YVC0I2RM0hMReca71IeTcvka+jzwiFdvHfmbs/HPsO1L3M5Yj7iOfHsSgCWXx&#10;1NoZEFmKjtATqDdrHv/yl5TzGUWWo1sGdWsXu1hao3sCFOjmNRYJKKF4f7HkR3/yp/zf//7fM8tz&#10;dL1xZ0gJgqZ4n/SkPKbbZdUOUZjdyYXD3DQEsY+RVadqhzG5Z1xzSAHe/za5adwrMU4OtpvzpPKw&#10;kNj2Q+sM8XOM1TfG7n27/+sEkXWwpyfGMiSYiv19/B731VlT9YVJAX6yySabbLLJJptssskmm2yy&#10;v+82AeAnm2yyySabbLLJJptsssn+DiwF7oj/O6X2MKZM5z+Xas4LVUT8NcID4hhoEVpKZXKfemT4&#10;mRTwZlchbQvai5W0U8qZ4T3tA+KH3xGr4oVjGv/emGpz6r5SKh4ppcF99zd2L+H97AOOjB10p8Yt&#10;VDYSQUOoB3f75pgtINA3Wchtg4VX2kSgO3Wq7b+H92SM6VXvfLOJ7hS4LCDZquI5zM/wu1IKEMYD&#10;Rvx8Yr/qQzyvY4XHWM1GRMoIvpGlqWvXZBqp7abewT4FPQ+4sN3zCoaNC22j0RZev7vgr376M1Yb&#10;zeHJMSqhaByPldkiNlgvVzz54kuefPEFpq268XWv2vhGVRyYS6MR4JTli5KiKHogZ79mR/yR+4zo&#10;1UPH1npSLR06BfcsOYdjcECsCuU/kwIlSZUFo2M7xeItWD1Utw9VvYD+s9t7EIMG87BhOPzsYB4R&#10;qKCCazpmq5ppjEH4+2WckMMBnu1ApdD/mWcZbdsMfPmuSkQHorUGKQWHh0fkeYFuOuCsytBAURbY&#10;zLK8cgBRYS22uwbWYDvVGK/w1nXyBY1WJBWM4sY2bWw3+0X/nn7xyy9ZrZe0//Jf8r1vfxvbNhgM&#10;xazk7t276Kbm8nzF5dWGat3SGMO79+do3fLNjz8mVwVW11gcIFy3a4RpyVtJ2ziihJkSUJZIpVkq&#10;w7quUHnGR/fv8qvf/w5/8ud/5SVahkohxvaN5gIoMsW9u7fJM4HRNZkSrDYraFoWJ6c8+uzbfP6T&#10;v+R8teHw+JDjRYk1LZfn7yhnc6TR3DqY8x/+zW9QlBl/8Oc/ZqlbtNWoTHH71k3+8a/9kPu3Tnn1&#10;6jVtVWFbTXFQ9PPZz0nni5wCstamV/izxkDXkGqCdSg7vymLwhExCEHbNLTGUtU1r16/4cWLl8zK&#10;n3NwcMR8vuDG0SH3H9zj8OSAg6MDhBCUeUndNLTa0DQVh0cnKOXU+7S1ZIGfZAek3jVg0ilzm2Hj&#10;bkxsk1KWCddASIoR+pUYqBECgEI/pZQaqKvHf1eW5Sgwd2x/Dz8Xx0+pvSj0SeF6ybJ80DDswTj+&#10;WXxjvQenhA3N1lqatqXwDe/W9sqZ2jgyBKkNd+7e5ebNmzx//py3795SFDnr9YpMCQyqA5o00H3v&#10;fH7Cyc1Tzi8veP/2gtXy0t2XFKzXS5q66sAYym/qnUq6HVWNjccqpQo+3GsFFsHtO3e4//AhWV6y&#10;Xq9ZbzbYYDxjH+Sb+uu67sdsvV4jlVNlWizmHM4XfP6zz/nyyy+pNxt3EJJl5HmeBA2EBDAp5fc4&#10;Lg5j0RTJUTg3QpX1WDF7TH16LEYOP7NPzXQs/xiLs/c1GY/lPdvv3VVtTwGSU7FvCigZ5jPhWGPF&#10;FgjfKZl5BTqtzbZRVgT3Lj9A+Vc64hrbNTI7gFen3mW7dmThVOt4zr/RAAAgAElEQVS1NiDFoJnV&#10;/1MUxaAx1o/LPvKCsXGPY6cwf9iXJ3jfF87zuJk55ePCcc6Uoqqq/ju24D07CuINY2KA+WxGkWWc&#10;v3/frz2lFMZap5xmLev1mqapWRyeILOMxjeWd0Axt7Yt2mzJLcbA7anxC322V7MlyjPCdxjO2XD/&#10;SQFR4vfgfXgYR6b2iRAQuY+oLrwnD2YJ15j/MwRBpdZzKrfZR5I3RgyQAhTsy5vGcoavW1sJrxv6&#10;T5Mg0EhZv88kxodEzpmqhVynZPd1SAxThGr7cs6x2sW+a4wBT3bz1+v9/HVzJwUkT1mqzpMiZtn3&#10;7LFqdQwgCQF8cR1t33jF8zQGoV0H9LnOl+8D9CfHLXGdfcCmfeQT+34eg7/3vf8PIQiK451Qzdsr&#10;lIakT1JKWt1ia9vn9lswbwf8FLKvaYVkMv77x2oV/p68InmsdhnvEzHRpv9sD0oyhuVy6WokMuvV&#10;cKWQZEWBFIJ205E2KQdYj+vBHjjVtpq6rlgsFr3qro8X4rH095plQ5K0kBSor9EFvxfnFn7/S+X1&#10;qVqnz6digO+WZMjuxKf+nbj/ln0sENZnwjH3e5fPffx3+3cak2ymFOGvI3qI1d7HlErjGH6ff/Dx&#10;TFh/vI5IZhvHuRpOOO5FUbicu/X7pq/FCbRp+fGP/wcPHt7jW9/6Lg8fPmCz+YL1pqYosqDeu7tG&#10;/Rztn99YEC521towmy+4eesWl1cXTvHcmq+3tyVI0FL+8EP3yDFSDhKElYgtwUIfowqcmnK9Zr2S&#10;nCvD0fEJxWyOFXB8cgOtW148f9HHabPZjKIsyIvcKZgrSaNbHj16xNt379hsNl1dZgu0y/O8u6Wh&#10;0rrP6+N4cUzl2JvWDmBeFo6sMiRTMsaTSYiBDxtTUR6Lw1IAu5QPDJXiffwf1ip60oYgjvXruGka&#10;V6ObzRBC9DFrn1+4IrmrPRrLfHHAweERja54/uYN55cX3L97F5WVSO3qDdYY8rzzwY5xoFPiznaI&#10;D1N7qJ8rqgexujn+8uVLfvf3fo8nT56yODqhKEtXcwvOTWxP9hfPwfHYJbVH79uz4znhx94Tw4b3&#10;vFVqNoP36vfTxXzObF5ycHDAYrFAa83V1ZUbB60pOqLEg8MFeaYoihwlFG3TUlUb6qbt5rPh8vKS&#10;5WaNtbab77arf4NG4DhhLUIqlJBUdcVyuWSzXvekzVleoDuld6wlzzPyPEO3NVYbFnmG0g1Xb15z&#10;oOD2yQHfePiARZmRF53y+XKNsKCblqfPX/Dm/QVVY2nIOLpx2uXlFqkKrKmpqwpMyboyrOWG//GL&#10;xyyBxWLO8fFRF3coDFDXDSrLyGSBEDlGC+qOXNRoR/B5dnnFn/3V/2SljQOfN02/v3liCYHm4cP7&#10;CKuR0pApgRSW2SxDSEPbuhqrlYp8NqOu1xgMQlpHoNu9H9nNrbZpMZnFSoHKFEZbXrx4ifY11u7f&#10;gzWciNP3EW6PkQPvq2+mvmvr4+Qo4deYr499fkzIcR0h4yCPSJwzjeVC2+/v/4UFnj17xsmtEz75&#10;6FPyPO/WYLe/CYWUGtM2VFXl/GPvjw2lymiEoWpb/vTP/oJf+ewzfu0H38e2AnQ6Vo7PqH28o23g&#10;wgZnbWpPDU7s1NZFV6+N69FhLBTGvjEx598mB7guD0r1I6RIQOLaxRjpQnyGuY/MKAV+j4nlUwRq&#10;fq6IjvhXKYEQjpTLmGH8l8oz4rgwJQCQmhNjaza1PiYA/GSTTTbZZJNNNtlkk0022WR/320CwE82&#10;2WSTTTbZZJNNNtlkk/0d2D5l6H0H9qFiSEp9Lm6CjBVnYlXwWHkxPAROgVH2NabtA6nEz7z9na83&#10;XmOHtynmdH8AHgJV9zVJjIE94ibPMbMfoBCeajCJgUuhMuB1Smj7xiF+tvAzYfOHIK1yu3OtUBGh&#10;A81L34gz0qDvgd7WA987IHz/HdHYiOi6Ow3rCZXCGGDonzVUmAnHNlS5ideSlE4ZJAYSjTXVjP25&#10;730LuVVIEoEKlvuM4urqkj/64x9xfrVhcXKMLLZNs1JKZvkcqYb3rbIMq1vapqGpap5++SW//NnP&#10;WV9deqRpp6SkuqZmNSABAHrVL6+6bgdkAFuFp3CNuPFkMN5ja3I797bNGk51JnMqMVJ2ambbhvUY&#10;uBI2PPtrxvcErrFL9wpwW4B4DKhIgX1CVTJ3LRkoqm+fLQbWDue+GCgab+eHUyaKFeukVBjTduO9&#10;JQSRUvTAPO+/Q/XPsAEsnPcIhTCmUyoRDvRqLblSaG1om9YpQGc5tbYo2WCaDXVTO3CBEVjRPZ+F&#10;VtsBYC/LC1arNU1dd+MRvOduzBG2V/DzgKKhOJgAIbFYnr94w+/+4R+Bhe996zO00WzWG4q84Buf&#10;fpN3b8/4+S8fIxoBStJYy5uzc05Pb/PR/Xts1rBuNuQyA5VjdEOtLXXTkCkBRpNLOFCCfFHCumaz&#10;WZGXC/7xP/whT5+/4vnL1w7UP/BB7tm0NighOTo85N6d20jh1fEMVmuE0ViZcXr7Lh994zOeffUY&#10;Xr7B3LnB0TxHVzUGQVYcoHTFvZsL/p9//y/4+NP7/PGf/RWPX75jUWT8g+99n2998zPKTNDWFdWm&#10;QgiJkplbg61TgHf3pxGBQnrTNljjwBtOuSmnKPKh0q1XXLca062LTFi0MVhjyTK397x985ajg4r1&#10;1QVn799wcvOYu3dvc3R4TJnP+MEPvk/dVFxdrbg4v2BdNRgLumm66+sBSCHVtLdPvSUEFscK0WP7&#10;XAr0EMY9YaN92AQ9BlboCSiCvS1FtBKDoMcAW2PgsrH4zb+zuq4Ha90Y06t1+QZ6KSWLxaIHL4T7&#10;e9M0WCxKKoRQmK7xf75Y8PEn32BTVbx586ZT98q2Y9xKmrZFNy3WGMqy5Pbt2yzXK67Oz9ms1yyv&#10;VqzWG6pNRV1pdGtReYmSjoDE7vi5IWgoJKEJfVysOuffg9Yai2B+eMC9Rw8pDw4p5jPMRpFp0wOg&#10;/PeGDd+z2QyAuq5pW6fop21LW7tr3r9zl6urS7768jGZlOgso22avqE//L5wboWglph4KnyO61Rx&#10;4/m0BTFlyQbhfepKqabmlOqPH++QYCVWzN4X+34oyDLV4O/VJeN8JY6nwhgltbZSf/ZNwQEAJc5b&#10;wnnniTS82qYQ6bxKSToVd4OwstufJdboYF5sxytTEmM1CBOAkzOEkszy4P66eNqr3o6BF0NlxLHY&#10;P6VQfB1o0QMo4obgEHw2INCKGoiVUsjuO+L5OUagEPrquq6wFueDVMZquUYISasNotWsq5pbWY5p&#10;NZv1uifOMsY4QidrUUJQ5AV5proQxO3PKcWyMaXp8M+QrCClTheDg1L5SJyPxiRQcY4y1uC8jct3&#10;VUFtIGLuBOaEU6C0wxw2XOMpf5EinYl93FjeO9ZAnlJ1TX12bH+Mlbo/1Nx9u/hNSno15LRv8lRs&#10;DhhqLJgOKCLYJagb89Pxzwe5BhZMBK6On7nLkb07cJnC9QCCGOh0HVHKTgHGduRIWITd/txK8UHA&#10;7JDEwlHjAVb2eZhXtdxHtDj2DlPqf6lYcV8NLSY5S+X2W9XiTrW1ewZjdK+cSfcsFjMKno1VEeOc&#10;OFWvSK15abf0bd2IOn+HxYotmM4Yu1NM+zrEB2OERNd9zxhgNXyWFChjH5ljH/cKCUZgO04apQRF&#10;mdFqByKrqgpjDbNZ6fKXADzaNg1S4ABzje5JHX3+Hsb04bsPfbkxBqkUCNERr4Q5h1MTFkEs2LYa&#10;Y53KsfVgfF8fkC6GPnt/1quaY11MV7QGbZ1vbbVFty0uG94SBLlLuDFTmaJqGmY4Urx+zckME6ms&#10;IgRGG+d3ulygn1/9yuxinT4f2qq7au3fkQxiI1eniOMqd13RK0CLrm6QZSJQp3d5qQM5igFxY1hz&#10;wROPGOPyWUA37p5DpeyYwGZAkukJCqVECUmWqz4/rqsaIbcq1GFsGe6PY6QVngBwuPcrPEmiUrKL&#10;D22yHpyKR1NrJxybPifyBKS2i9e6mpxEd3UVSdsamsaB3tq65m/++nO+8cm3OJgfcOvmLZ48f4ZU&#10;Eoyvr7k90nTkhFXVdOrZHqwvEDjwvZLb+5sfHTA7mLPZbKg2G4z2RAVmG8vu8zFBTj/4zJhvT9Tg&#10;fRwsOsCzVGoA6EzGIsagMrFDLGuNoTWazbphNgPH8ZjRNi1NU/cAZykESkhH3CegblpAMi/nmKal&#10;xXDn1ikvXrxwZEzKKUX39RAl3XjCzjoypg3uWQR7alBTC1y9kKDyrvbTNBgzJO8LVdb9/PL1gXh8&#10;fIwXryMZEOX696W17hXEs4hIyc1L0ROI+O/zYGgFZMqpVXdPtqM8n6qN+POHvv7Y1ZQaGurW8LNf&#10;fsXF1YZ79+9zOJ+jKGisJs9yhHV+1EiNthKhJBow1pBJibROi9lBl13e4P27krIH7b989Ybf/f0/&#10;5NnLt8wOTii7egKYvtbbb9R2e8bSx3TGYsS2Ptwtk35nT8VrtvPTcpA7uRhVYLFGuzp3u1UZxgpU&#10;q8mynLLIO9IHKGcKIQFjMdpwcHLMzdNTirwAJThYHJDnOZvNxoHTq4o8Vx1BhKVtGuqqYrmEqqq4&#10;uryibiqKvOjXp9GaLCu6eWdoW03r69N0hCrK3Y82lnq94uLyAiEtmYJMgdENpZDOT8vMEWw0FXNh&#10;uXlacv/2DT69f4NvPHjA9771K9y7fcqzJ4+5vDjnzo1PUKqkajRIyXqz4d3ZJZsNrJqWxcGMWZaD&#10;kR0gX2CsAHKEVeis4PMnr3h5saG18OjRQ/IsQ9eVU+02bpY0jSEroW1qagFlWVK3hvl8hkHy+uyK&#10;z3/5FbY7O3C+tkUKtwe0uuVXvvGI+zdPqDZrLC1Sag4XBSeHRzSVZrOukUBZSlZVQ9u2zOcLsrzA&#10;Cos2LY2xiCxD4a5jtCUvS5RQbHTF0+ev8JSzIF1sNfCv4f+XO/tOnNfEZD/XnWcPv1sEC2Tr58YJ&#10;1s1gS3DjOIx5B2S1+wjkgnOhVG7dH1lsA5OdfNjHkrkssFK4cxIsTV3z6tkrTk9uc3R0gsq6OFQK&#10;VCbIUQiRY3XT1bM7Uid/BiIlRsDVpuKPf/SnfPrJN7lxeEBdraBtsF49XnhyRbZ7g6A/q1Nend79&#10;C62b3s/4fGHsjDfMr4bn3W5g+vMahkTy+3KIsPaZItVMke+PEaz5322aZlAXGCPeG+bGNjijst3Z&#10;HFgrBzGz3y/d8wbk34R5Z5cnfwDhjxDb8y4/d5TKOsIU3deqwxrH3pqucSSQYe7hJ697RtvXH1N1&#10;qlTuPNlkk0022WSTTTbZZJNNNtlkf99tAsBPNtlkk0022WSTTTbZZJP9HdqYYu4YeDT82VhTaQjS&#10;iVV6wu+LD/dj9dSwaXgMlL+vyXof2NyZ7Bt6/AGxP9yP73Gsydn//zFA3NdRfUuNddwsMfbz677X&#10;m280G1M2801xKfB2fNCfAvNux8Y3j+wCuKWUrjkx+v4xxcnUuKaeewfEEADav9ZaCO4rpVS47/dj&#10;Rbv4nYXNz6mGV8MuYKyua7II6Lwdg12lw+uUHI3WiAAs5D/jmhgFf/hHP+LZy1cUiyNUrhCZQFqx&#10;VSQL5onwTcvdZZqm5e3bt3z5+DGryyunlSssSgoM2imjS7UDgnM36AEjMlAXc+tHSQYKsf73fEP0&#10;PmKKlGqHlIHqfdD4mCLYcMBDsdN4A3SqNmKvykH43ymV2FA9LJw7sb+JnyW0XZWIbZNXyrfu+nMT&#10;KQV3at49yKzt7633BZFfGKo2CVSeY0zbk074JtOqqmjritl8znK1ZlO3NLql2qxZr1eslitMPsPg&#10;1JicAtMWEJXnOYuDQ2bljDdv3nRqUwFhgvVN/EFDuh9vpRwBgrFo7RugFMZYnj5/yX/5vd8FYfj2&#10;Z98kVw5Aa61lcTDj+MYBZ+tzNo1FNxrdNjx98QqVFUihKXOJkDlZYTG6ptEO9K+QHCzmSCnZ1A21&#10;yGm05erykrKYcfPkhO9/7/u8fPUWbYZKMp5owjV0w6NHj3j08CFNXWHaGms0VjeYqsE0LcvLKy6v&#10;lmRFyXJds64aDuZlr5CeSUW5KKjahptHBf/nr32XR3dv85t/8Ge8X1t+9Tvf5eBgTqMrLjcbzq+u&#10;kEKhVN41/sm+WRthyGXeNd13Xb7CojdubLWuaBoHyHBNw4GidAeocM1k0vmHtiXrQNLSaqrNhs2m&#10;YVNnbJorLq/ec+vmHW7duM3BYsY3PvmEpmk5e3/Bk2fPOHt/sVVX7prUYr/g52sIFncCXdsGTK+U&#10;JLrGrn2qw57YJqUeGxJFePDgPrBU+D3ev8Z+YkyhNlYgCpUK/d+nwPZxzOG/J/Q/TQfC9spR/h8f&#10;R7RtS5ZlvZJaWZY9MFJlGUdHR0gl2VQVujVkSrI4KHn08ceU8xm/+MXP3WeVQusWJV0zuJSK+Tyn&#10;OMrIM0eO8vbtW1arZU+2UlUV63WNRdJaCSLHigwrO5BAR+JhEUkwZAwqD8HvqXljrUXmOR9/8gmH&#10;N04o5jMabaiaetBQGYJa/PvzYIPZrOx9D9Ltux999BHGGH7yk5+gW9egLIVAqS0A2Df0+3dUlmU/&#10;t8JrxXFCvK+kgLOpPSQG7IbPF8+hMM5P5QapPSscm1T8u6+pOBVzXReXpZpTEfvjyfCzPq5VUo2C&#10;7FLgjTiWSMXcvvk1bPoOAeHWOgIJD3bw7910+7aSW1Uva7f3oNvG/Y7KKPKCyrYYo5FK8emnn3J5&#10;ecnLly9p25ayLAehQwqk/f+z925PkiTZed/P3eOWl7p09WV6ZnouO+ACEACBoC0p8GKijARF04NM&#10;MtODTHrRfygz/QMiAAnELgGCALFY7GIxs3PvnulLVVdlVWZGhF/04OGRHp4R2QMCT0Ies5nursqM&#10;i4f78XNOnO/7+ji2U8Z9U6w+lh+m+dFYXB3GO4DfxvKQdK6MXUsKCE3nZRx/FUVJVVbkWYHWhlxm&#10;KJVxu7qjqTWnp2cIIdhsvLpmpjJqY1mv1zTbLfOyIs8yqrLEWYPWLQg5quAV3/9Ybhh/J96rUlKG&#10;9Ngx8Uu67ndqrnJAODC2Vg4pZsfzdGyN9fsrYkBCE+9pYyrXUyQdY/lv+rspcPvYHH6T2t93yfW+&#10;i6V5QUxMEZ93mBOIngQpANIPKQOOqWOHnw/AfRHm400qin/Te39T7nOojgREfkQMspf4eU4BGAbH&#10;c/Rx/xAkEIAabtK/j43L2LWOxXCjgJYDBElT4B1P0icHe2lYQzEAYmz+joHfx+b01P2ka6YnArS2&#10;J8nz81H0AOnUt0+t0+8yf8bqQFN+c6zeNPU8xwil3nRcn9P79SuV8vGvLb3ybLcfkaxHKaL5KSDP&#10;MnSjoX9+u3PEuX5aB53yPWkdcQfakeS5Quu2B9uEewjA712+I6mqwu/1VYVUBa1uMGvjyXQEOGPD&#10;6tuBbiUdIY8ZrbcKBErJUSIOZ8UoeekYQMY5h8wyVMgRozpJyGWmgUo7/xGTi/lDh3py7GfHa3Mx&#10;kDYvi77O4bq5P+Yf4hr2ILdQCmMtRnsV+yzPEQkhVbyHpzlhTBoTx/kxiWxX5mTHD+rYgZftpIpu&#10;HPu4pN6Z53mf16XKn32O4XbkKCm5kZQSqbwS99Onz/j2m2+4d/GAk5MN+ctXtI3GGt0/UykV1uge&#10;YBYTC8TkJs7hawZWMF8sOD+/x+31ilp0dXtiiPZhm4o9BUNV2jiHnjgQIlyjcwOS1rG6wRjRmp+z&#10;YC3UtaZpDDh/n22jWd2sKIqCqqpQSlHlBcYY7m5vMQhmZcWsKtluN2w3W6qqoqpKrxStFEWxqxUH&#10;AHy8X+zmvNyLG4UgAjz6n9V17eeJKvp5EubK2N45tkeM/WmMGRwnKLhrrXvSvfRZpfM6PLOYuDDM&#10;Wd2RgwTwvDamJ/cLv4+vKZx/rC5gjEEKD+gVUpFljq++fsrLV6948u47PLh3wWw2pzWWIsuwuepo&#10;BzpSD9nVIZ0HmQcOqSCe7KzFIZGZQirJyxcv+eEPf8iXX33N4uSUoigB1yuu74hLXQ9A7YGlbyCT&#10;87kE/fdj8lR/LA+AD2QVzvqYLew5gRAgjFd8ntlsRlEUXb4RSJ0EVVmymM09wWLbcP36hstXlz05&#10;YFVVaK1Zb3RPIBTXsZqm8aSKKqNpW6qq6n11/KwHcXEHYBY4dNNijWF9tyazjnleQObIhERah+z2&#10;uswYnnzwmI8+fJ/3Hj/ivUf3eOtiyYOTGfeWJ5zMZnz19Ck3r15w/sH3aCw0mxWbtiETgtum4Wq1&#10;orGSvFpydnbOvMzJsCghsMbQGktezmhUzqfPnvNnn3zBBkdRFXz44ROsbTvAqkOgMK2ladc0dc28&#10;nKGkJC9y8jyjLEoEik8//YK21UhV+L3C2J4cRWuNAx4+eEhVVuh6w3a9psigLAsW8zl6dcNms6Gs&#10;Cm63654Y2Brjn0Em+/r0tt5C0zBbnqDygjwvMMZye7vmq6ff+HnUkTmke1/Ys4KvSUOfmEz0UD3p&#10;UB0o7B9jniNVHh/6LjEKvk89z9T737iGc5AAsNs3Qo4y9W55UAMBpBMgva97/vxb5ssTfvVXTyi6&#10;umB4N5YXnsyhNIa6rn0O3gHgfZ1VUhYlrdb89Sef8Jc//Sn/7Ld/gOxIJIzWXT08vNfdjeeOHGC/&#10;ZjBFaj6V66dA6RDvjBG4jpEyjtWBxsiExt6tHcr10ndyYc7EZNhxbWWYY9rRel+IZ6xlcJ/+OLv4&#10;NCV2j3l6DpE+7L+Pj+/XkWUKY4b51qEehd17azcgjxJCYPEExvQA/Wmiwfg95Ph7y6Md7WhHO9rR&#10;jna0ox3taEc72tH+ftkRAH+0ox3taEc72tGOdrSjHe1of0ubAh3Ev4+tf/HZqbzEL3WHShly7wVn&#10;DDaLGxni88eNKnFD3aFm1SnQxBh4aerfaVNp6BNPG3xTQMXYS/R0XFOg0JuewaGX++nnv8tL/EOA&#10;gSkFsHB/h5q8x55BaNzYNcyq7uW+7ecK0CtsG+NVLIQQqDBGE8CGwT1EjYYy/ll3EaMN8gOl8OkG&#10;vP48CagrnoOm61gIqvNjzzOe62PKeOn47k9iAzjfUN11dXo1WwAxAB7ZrtlasFMuH1zbpPqh3AOz&#10;eFUz+MM//CM+/fxLkKJT9xEICyrPUVlGlhdYtwPZWGNASHRrqWvN3eqOLz/9lBfPniKc8cp7OKTK&#10;kChabXZqEH3jd6dgRWiajtZroja+u7VYyT1WWICdEsGuGWPY6LQbbt/0ON5YvWs+CX4qBWGEcx0C&#10;49DfT2gOTNXLYh8YA4gC+NkYi9XDpht/fWa0oShcW7zOe3WkqHE6XhfpXB2qk7iwyLsGxuAlXa+G&#10;Ehoww/zSxiuTB3IEJQS5gPv375PnOZu6ZVbNuV03bJo1t3d31K1lvW0wTpLlRSdBaaFTGtNG9+Qc&#10;Algs52w2c1ar1QDILqT0ekqd8p4UQQVSIEVHmBBEN51X7lIdgPfbF5f8/r//IUjFL3/0IcK1OGOp&#10;25rFcs6jBw959fqGy7sNOMfLq9dYHOdnSxZlyUlVkglQeYl1lm2rKfKcLM/JswwnJJlQaBzX6zuc&#10;bsln8Ku//D2+ffENf/mXf903xEo8IEHmHmQunOV7H37I6ekJ1rbIMAdaja431Os1r68uWd2tEA7K&#10;rKTWgtfrhlkhcZuam9tX6FZjhOXew4coVXAxy/lX//QHfP7sFfcWBRKHto4Xr15ydX3NvQcPkDLH&#10;tJq8qKCtcVZguucx3BS6/3XjCs6D9buG96IDFfjnolBCdc30oK3FtrVXXbJ+5hnnkMax3rRstzds&#10;N4ab13fMqoLFYs5sNufk9IQn8l3OTs+9mqDV3Fxfs902ffM0BAVbkEp61SrABDCKG2xsCKWgA3qG&#10;ORcrxaQxRQxSNMb0DcFhfFLQZgoASf1G3GTXNE3fCB77ihTwlAL0UxKbVF05jr9i1d24KTz2mwHo&#10;HoDvd3d3g2vZbrcD4IbMMla3t3z00S9x/8ED/vrjv/bkDFnG/Yf3mVUV3z57xsvnzzlZLjDGKzR6&#10;Fa+csvCgyaIoyLOcut6y2dzRtlvqekvb1rQdOUzdtLjwnAAXCAEEmANAbtEDl2zSsCciH2txjh7U&#10;+dZbj3n0+DFSKrZ13akWGgLoLiV1kh06RXZjZYzGdYo59bbl0YNHZErxkx//mNXr16xWN7R1TTWb&#10;k6msJxDRxvj9vlPwDA37cQPlGNi4V5bryRwEQnb7G2oUqJDGvmNNqilpQxobpmCPMQKHeO6/KS4e&#10;U+DdA2ONgVrSYwvXN/ankJk35UVSCJwzvaLYGGAtBkn4JnHhVeRImk2loK79/JU9wQs4a1DZTmFK&#10;hIeOX2MBCOKwKCUQnRqb3+IUzvk5LpHI3O8kUnkl0gcPH/Drv/YbvP/BhyxPl/yHH/2Qzz//lKqc&#10;Y7TBCUcmMx87TTSdpzne2DM5pLCdEiUEIpG0eTn1V6kaVwy2CECcNMecJDDzXgLb6dMJKTBaU5UF&#10;uTAI3TCbnVCWOau7FVWes5gvAEXdaLTxarSlktzdBoVn41UDywINIJWPj0fysUMkcTEBnAmAg86n&#10;pnM6vccBCQYMFfZ6dV729o994NMwbwlxZwxQ6puYkVFDtsMZi251p548fEaHQMjx+VIg/9g6T9dc&#10;7IvGyDNSgpdhfWM456aUBv8mNka8EFtKhtV/tst7ejDUiOp7SjiSzq2pXH+MnGSqNuGSJvyp8R9T&#10;eJsChEz9Ls1LxDCh25s7o0QIXeS8T3jGXr1nbG6M1YjGyF7G6iyHajjp96f2ukP1pd3npscgJQlJ&#10;n8eh57h3vIRcoB/7N8z3v+n6SOt+6TyZIqeZInOaejbfdR5aaxFSdICxDGcdbQeUlNLniVKpvhYQ&#10;Yi+tNVJ5H513n9n50P21NUbY0vviyIcPalmJn/M+1/WAzlhd2X/PEwn2cYj0hHJC7BDDDsdsPkM2&#10;0udKaJy2IHb7q5ISpSra1vRq7UGZspcUTtRMRVcLDCm8tUyWB9AAACAASURBVLYn9QjElLt6ggdU&#10;7mqArlPIJKmzuH6fScc0Bi3HdTuldmQvcf0jBuCEfSHsDSk4Od1r07pg2HODPx8SAbKn2p6CoeKY&#10;JVzfFAFiSiizv58GokGDlDvQ/1QsNkYOmed5n+81TUPTNHv7S0pAO+ZfPNjU8otPPuGfPXrMvJqx&#10;qBbc3F73x87zoiO4VP2zT98B9HNA+pjd4ZVM79+/z6sXz1mv79B9vaybUyPkPm/yVy6qF4/FRBMH&#10;eWPeku5zqT/u9x/nn99ms6VpWmZLT4BmtMFITd6RoTVN0/udMs87cLLtlNh9DHx2dsbrq9c0Tdu/&#10;l3HOq3MLKQbPcizGGcQ/yXzp53Xb9uMcfEwc76V1xZhAIXy+aRqccxRFMfm+JeQG8fhq7ePLfs4J&#10;gbOWtm17QD544K3AE1/K5LgmIiZM14ZSqq9zBGB+8B/gSesCmF5rjbGW+XxGXdf89Gc/4/zsnLff&#10;foeHDx/hZhUWS4YEYRHG53Myy7CBJErsaq0CT64FEuEEr65e86M/+iO++Opr5stlXwvqw/mIDPcQ&#10;cU/YA+Iaua9ROZyTyR66q4s4a8iKgjzz9dWmrplVM+R8hlJZT5wmhOj2vt2cLsqyJ9MJ9VtrDPVm&#10;ze3NNXme4xxsa+9jwv7U76ut6VWrwzGbuvUK9FKRSYWjI2v1Dxxr/Bi0RiOkIFNexV1JSVPX6Nb7&#10;nrvbW7TWnM3nLMqMMhMsioxFnvHk/gW//MF7PHz8kIePfM16VhQ8OFtwusjQmzv0+hal4Pr5N5RZ&#10;wenpBXm5wDqo6waXKa5Wa65u1hQnDzi/d0GVK3LhUMLXQDUKNT/jetvws08+4xfPnnNtLBrBo7NT&#10;zs/PaNdrjLW0rQeuI6HMi36eFkXObFZSVRWzvGS7rfn5T3+GwNdoneuIlvv1ohAI7p1fgPU15rpu&#10;yGTF+ek5ucrYNK2vBwCtbiiq0tegtCeezFVBlqmuLp2zaRuatmU2W/hYxBq+efmK5y+vuqhc7IHN&#10;o3DgILnXWK54iDxvPA/bJ48OvmwsBwtrYBfx+nhnehsYJzvZ2wci4u+pd7bOJ32j4O1Qz+vXsvR1&#10;iGa74fPPPufdd57w1uPHtG3b7wVCCoRUFNUM8ISmgTwR6eMv5QQqy1ndrvhP//lP+ZVf/QdcnCx8&#10;DVzpPhcFObj+Q8QDMcH3mEr6FEh6rA6ejvEUkXN8vPhZp++84ud+CAB+KD+O65oqidnT9+PjRERM&#10;9hKEerP30RlKhbhhR8KwIyVw44RwE7FITOqSkrJN1dvS5zR4pxBqaCP1rbH4eYrM72hHO9rRjna0&#10;ox3taEc72tGOdrS/j3YEwB/taEc72tGOdrSjHe1oRzva39KmGrXSpvwYbAm7hsudUlGqVjg8x5T6&#10;cnreKeWQFDQWX1v6MnaqCW/sHPF1pCCx+Hjxv4PCaXp9qcXgkDGlwjHQz9jzmAIGxMcde4ZT4zem&#10;PJsqy6UKlmNNJvHvY2DgTnHN9cDc/SbuuBkOELJvaBTCg7t3KijjTe4xuHuKYCBWPiFhwo8biafm&#10;iEjudTDe4XonvjsGUkkbJuLvpM0YuzUVg9rAup0ugO0aZMCDq/1pfEMEIp5bXWNCxPzfNygQgyUg&#10;zzP+05/+GT//5DOvnisESvnm5zwrPAC+U3/3IOLomQmBtbC6WfGLjz/m5z/7KVbXQYvKq9/aAMCO&#10;QXhy0FwpeqUZ0z/j/k+RNs4EAJodEDB0j6j3WWEeBzVG5yzWxs0fYq8JNF2vQ7WC+BkxSUARmrYD&#10;0G6KGGMKyBTUbOJmb9GNzVBRZAokMFSdTdf038SXhAZl2Tdq+zknOyj80PcJjHUgBa41vXqQMy1V&#10;kfPhh++hMulVe8oSqTKMsWy2W1okrYXGOK9u0mEUpVS0umG7rdHGNwHO2hnLcsnbbz9GSsH19XUP&#10;FlIial7rhkLKzk9FTfa9Yh478L61jmffvOT//ne/T54pPvrwfUzbIJViVs14eJFRzRZobVjd3OEc&#10;vLq8om62vP3wAQJBmcNMZd28atlqg6obrNYY69CupVAZ54s5V5saU6+ZFZLf/sf/kKurS75+9tKv&#10;gw54K7tndzKr+N6HH3QATOdb8ozBti2mrTGmwTmDsQ7hHGQKZM6mtaw3G16/fEW72SCw3H/rEY/e&#10;ecLp6Rmb229Z5IoHJxWX33zF+cU5m7bhs8++pKhmVLMZbWuRWYZw0Op2rwG+bwzWrVdJznzDcdgz&#10;29agtb+nsOaaRjObVX1juxR+RnmFYdBGY3HQSkqZs95uubtruLpaMSsyqqqkLCveeeddqrKiul+R&#10;5TlSwfbBQ7799jnX19c9AKFtW5qmoZrN6ZhDPBDe4c8tOvBGR9Rio7Ua/PQYWDhu6g7ghDA2YzFX&#10;vCYPAXjT/co3C7tRgFCssBv2odBAlwI3wp4dAz5SgCDsVLSyLOvva7lckud537geGs2H12xwTrFe&#10;r7m7u+P29g6V5bSNb0x/9OgRp6enrO/uuLq6pCiy/jh5XvbXmymFMZbVzco3WXdA39Xtipuba9qm&#10;pW1rtDa0TY0UgixSPvR+Su7FNjJSmAyKNfvx6G5/1EZ7og8H9+5d8MH3vkdelCipaNqW7XZLlmXk&#10;KkMI9hQURQe+yYoC8GQO1mpwUFUz7j94wNMvv+Tq1SWb9Zq23lJUM4SUffO/9egInPUqZY8ePeLZ&#10;s2d7yqGpcnZPGKQkXUiBdV69LgbsT+5BiQpvCiAaA2bGa2KsEV9GoIkpZboxwqexhuJDe9dUDIkY&#10;7o9vssFYyHisxpXqh//exX3ODpU3jTWAxeqd8ql1Dm0F6+0WAZQdMMQa4+OlLMd2SnbOOJqOlIEO&#10;3JKpjDzLkbKgyBTVomJ+MuedJ0/4zd/8TZ68+4Sz5SkIuF7d4FwLTuOsQaoMIXdqp24kxg3+I/V9&#10;sb9K/Vcc96Z5xVQD7JgC2Nj8SPO3MUXsWEV1FxmGuEx74KyEZttQZAplG0yzpSpPkMKBsMyrEmct&#10;TdNye7slUwVtq8nLgkxJdHdts9mMsqqwgFAZdMC69Nri3Gnni6ZzwHifjX117K/TuRfPctvHbaIj&#10;KHOTZBfxM5hag4PvBe3VmNQu2t9k58emnvlYM/sY8H1MBTn9bvh7DKA/1HR9CKT+d9WgPcxNhnFT&#10;SpKz58sm5vUYYCCss7E1OOU/x8DYYwqu32VMxoDK32WcmQCyjNWL0n1n8FmmScyk2CfeGFM+H4vD&#10;xsZ/bJ3Ea3OqrjVVTxmrfY3lYfE8So+bEkZM1dve9PwCWEqOxAAiInybUiuf2pvHanBj/uXQsQ7V&#10;3qbINVKwRzyPxvyLFLKL/SNgsvB/N4F0TrgOXKc6sjr/p1em7QgsuvwnyxQg+/UZAMYxedhgbXbq&#10;4eHaA7A6qO362NyQ50WXW7WjPjrUDpTK+vw3xO2LxYJ7F/e5W6+5uV2x3W6pt1vuViuclEi6fKxT&#10;mQ81lzYiQNmpgPrY2EYkjA7XEdiJgQpq//yjOl58NP99ALW3/6XnjQHnoTYT4nmldvlQqsIaxywp&#10;cCk+XqwAniqcx/vM1H6Vkmi0bdvX1cfmcrpGQt46VqcPtXnv9+PPxABukYwbo4rt8TUCbLfb/ndx&#10;jB4DveKaWFpb8iScgeBU8O03X3Nzc8WD+/e4vLxivb7FdcRuWZYDziu7O+vBVEndVfQ14t3zE9ZQ&#10;FiX37z/g5ubWE6JpjVJDEtA3gcEG4x99L90vx4B8jNSBp2qIcSxkB3thqHFJrPT/MMZyd7dmeXLK&#10;dr2lLHKwnnQrz/OO6BHm8yVZJmmalru7W4wxbLc1s6rk4t59//PbDW0b4kuLMRYp7SAuSvfXeK3G&#10;MVccq4T4Uo6Q5wYl8Liumo5nmEdlWdI0zYCAL36/EM/ZuF4ZxzQxMN0BTUQEIsK8dA7b/U5GdZFQ&#10;d4jXQByPpXXSmLAi9gWBXDHPc4y1bNuGn3/8CS9evuKdtx/z8NED5qoC46OUSmZY3fk6KQf1bdGT&#10;gUgur2/49z/8Qz77/AuKqqIsS6wNINh90tIQZxdFMaqgLCLyK19bEJRlQduanoggzkWyTCGEoixy&#10;sizv1d5PTk4w2s+joihomqYHr2vTorUnCFjf3Q7yubb1tUPdtOQdwUBdNzTak0aWnXp1XzsREqUE&#10;QXjaWH+M2Xy+A9Rbh1MenG20QcZxkAMlBTiBbhoEwudwq1sy4PzsjGUlefLgjF///kf8zn/7zzmb&#10;l6y/fcapUlxuNihpePedJ1xcPOBsucToDT/98Z/Srm64ubzi9atXLE7vkecldArtVhtaB7frltY4&#10;7p8sEbal3qyRRY7Jc4wssVLy7fNX/Oyzz/lmtaUVEttV1i/O76GEYts6dGM8GNk2gKM1iiovKcuC&#10;+axiXlWoTJEXOR9/9gXbDiwf9sFARh3GZT6b8dajhwhhcUYjVEZezqhmc9ptzXp125NgWRx5XlDk&#10;BW3ddr56pwQtMwWNr7EXZdW/A/jq2XPuttq/hbJmMpafqsWMAXAPEU5N5ThpnD1Gujj1ee9rwzoT&#10;o8Tgh/Kd2DcG4l6X5NZxfDp4z3iAxLy/Z22xToO11Os7nn79FQ8ePiQvcuptjdGWvMg90F1IhMpQ&#10;tovhETjpCes8Y7k/36dffMZf/OQv+Oe//due9NrmOG36+M5N7JFTNeypXGEsb0/3zvhZxWMf4p94&#10;v5qaG1NEAnGME/z/WB58KBeeuqfhHBrP1T2AXQ7Ir0NMEP7zBNPh+tL6jN2L6w6p2k8RKsVz9FCe&#10;G86frlbRvYeN36lOAekP1biOdrSjHe1oRzva0Y52tKMd7WhH+/toRwD80Y52tKMd7WhHO9rRjna0&#10;o/0d2ZjSFTCqEBqaXuPvpaCitCF9CrQwpvKRNhSljXvpNcdNWen1pEpuqbreVMPhWKNFChJNlVDe&#10;9NL9TS+VY5tSBABGwSCT6l0TCj9jymBjCmRxc9yUkmOq5hDUptJnM7wekSgORirtYYx7lc1xtYCx&#10;8Up//10a9A81msf3NdbEPaX+Hv996rpTJYLwsxSIsNccMgEuCH8PTbWD57t3XBE1xvqxtkhklvHJ&#10;J7/grz/+lLtNjVCKoqpojUGqgmo28+usu2avKuJBl1L5hs7NesU3z77i5z/9GUZ7dWqVZQMQVLjn&#10;Q2smVZSNVfzG5q0fu6GS1xSALyYpGJJ4xHM8XlvDOTIG2Av3lKpIjgFPYgBqPBdCY3raKOui6/CN&#10;7GqgcBYrSOwDCPZ9dXy+WKlpiohjqkkmXXPDhrZOfQvfxO+VihsEjuVy4RszrUabBt0CzjCvCtaz&#10;GdtNg7YObSzrdU2eZ+SZQlvdj5t1tlcnDPdyfn5O0zRobTDGjvqN3md1Y2u6BsvQJK5b6xX+pMJa&#10;zcuXl/zBH/yQ08WCR/fvIYRgVlVUTUtZlmzWdzSdwriUgru7LatqA05hHJSLCiMlzrS4piUTkJcl&#10;ZZ5RSEXrYFHlbHTLdnuLyTIe3j/lN37tV/j6mxdYERMgCHIlef/993jr0QOcNSBsB8jwQG3n8MQD&#10;QmId5CpDZhlO+GZEZy2t1tytNwjgzMBqdQfCf259+Qqz3fBnf/zHGJEjFgs+++IrpFTkRcFiUbJZ&#10;b9CtRso5bduwZUdWYYxBIciExIS5z7CJLaipezCnQqmM9XqNc1CUBUWeAxZnvXJdluVkmW+6tq0G&#10;6ygLryC/3TS0tWGd1dS1pqoqilnJyXLJ6XJJVc14//33OwD2LavVitu7W25vb7FWe4IB48HEjdao&#10;wgNH+/221WRK4LCj6rvpHhk3z6VgxrE1msYdaXwzpvQa/j2mYhqAFXsN4c7Rtu0eIC5tULfW9gD7&#10;0ESdAuuCYlue5wNwfazurbJOcVrC9nZDWeR88fmniK8yqmpGluc8fvttVqsV27u190MdMYJ/3mFO&#10;OFqtqaoZQgg2mzXGGG7vVry+uqLVGtP6ZujttvbN5yq8MhB7QMBpoKwYgOR3nxEDgidnHUJmfPDR&#10;R8wXJxR5gcqyAUmC6wg3gsJS31BvbQeQ8kpxvgHWg0Qv7p1zffWaL7/4nHpbT4KFg6+TQpIrxbOn&#10;T2m13qmBJ/GqTJT5fCNl7KsdSqpBvDa1F8TPOQbrjjX5joHfU7BF3HD6XVQaY/DFlOr4WE4zGj+K&#10;ofLyd1URG4srx/bH/d8pHKaLvXbXZK315A2tpiwK2qZGKOkblZViUZ16sJoQXh1TdmteeDCzsZai&#10;nLOsSoQQnJ8uOT895XR5xnKx5O233uIffO8jzi/OKecl1WzWxdlwe33DcrFglllOZgVW19i8IpMV&#10;TuxirRjekyrXBnXyeCzHgMZpY258/2M+Mv5ZmNtTeV8MkpmaE1OEaXTkMgFwlWU5ohCUhQLT0tZr&#10;VDVDSEGrW2TuAVqbzYarq0tUllFva1pjvdpqN7dmsxl51+guEqBcDJAN/ile62kOnq7Nsbx1DMzW&#10;x0ZC9MQZPuYxvUp2rBp6aM2nPx/bB4NfGFvz8fe11v28ie813UvH7islb5rKBWPfNBWXj+XHY7Ht&#10;37Y5e0zReiwn2PN34bt2R/x1CKQR3294nh54m72RDG9KZa/bGXsXMOVXD6mZT9UOpvLywf1E51Rd&#10;LnQot39Tnj/285hAYywHnQLEj93nFMGim1AIjr+bzoHDYzYkWknjg6ka0FSNKd0j+z0cgR4D5rxh&#10;f5zyG1Pklof22bExTYG2cYw3BqxP967Ub449SyklSnpwig3xjPAkWQFs7txO/TuA+qw1A9IoY9YD&#10;Mr6xOXFonobYLd5Dq6qi7tRyx2pMMWi7myUeX9mNnSdn6oDiznF2ekqe5zx79ozXl6+ZVxXCuh6M&#10;GANFhdpdV1EUXtpd7uc8w1pjAPjG6pUxNYvoCQylFH0tZ6w2PLbW0vkfxyPpfhX/PPaV4ZgBjBuP&#10;e1qbTud5rMSertUxoF1f+4lhRJ28qkv8ZnztaZ0+jHlRFEg5o221J9Xqxlcpn7+kSyzEbFM+Jq5N&#10;BQB+yBXTPTldj+n1CSfRuuXu9ppnX3/Bg/v3ef/JY27vrrm61oPrMJ2KNiOxYbd6cF28orKMXOYI&#10;Z7l3ccF6vebrr7/GGN2rnX/XveJNsb5LwOpjhL5vIqD9LvuEf95ewb5tazabO1Y3r7Gmpa1KTk+W&#10;LJenCCkxxibvMfBEHNrXNe7u1pydn3F+do+7220PUDYmkIXuvwfxz3c/NwsxYkwE0ecBCZlmqEH4&#10;ObmLCeP6QUrYVBRFv2bHCGli/5OuWR9k+5qjYzdvhBQdqeUwRwvEdCnAXXVA7NiPtW3LZrOhqqo9&#10;QsMA9M6KHIf3AfP5nFY3SCmYZ4rT01Pubte8ePGCy8tL3rl6zOPHj7i4d49ZWaKxyMwipMCoUM/Z&#10;+VNnHK+vr/jj//gf+fSLL7o1qDB25+NJ9toAdo7z/tgn+nvX/bPJ85yqqrDWUuY5eVGQqczXbjug&#10;a1nklFXp/RzQNo3/jNY0bUNRFKw3Tac47esexloEAqVs54P8uwZP1uvJJYVSiCzDCoHu7ts6R6Pb&#10;nR8RAuF26846i8Oh8qwj0qQnMOhjWin69w7Bd8U5c73d8vr6mkzAcj5nWUj+7b/6F/wf/+v/zFtn&#10;C85Plthmyx+/+oq8yrgoTyDLyLOMFy8u+fP//BO++vIXlKLh4mSBsI7aQaZyWmOom4ZXl1dYY9Gt&#10;43q1ISsrLI5tFxtYMtbrlhevr/jm1Wsu1zU1zpOodflZJgXvvP02Siistt3YarTRnsxJKISEsiqY&#10;zSqc84Q4Fscnn32Gdg4G71Bst1/5ufCbv/lr3L9/it6sMLrxJAfzJXlWUG82NHWDtY66abDOUpQ5&#10;zjrabePzSSEGZEwqzyiqEicE1hmME7y8ut7dU1R3TPfvQ+Tjh97VjeV+ad65i0XsXk0gjf3HYqrg&#10;y3yN0Y3mq1Mx56FrlFL2cWNM5NPf/wQxXToWngzG4rrzP336Fe99+D4XD+5TVAWmaRFYbEdElOe5&#10;f39iTI+y9kTUYJ2mKHKM1vz7H/6I7334Ie+/+zauIwBVB8Dsb6obTOWEYznkFIlBHLuMveufyvXG&#10;akyBECKQOQfC6t37P3kQ3J7Wo1Lwebx/pu/Xd8fYkcIfege3+57fowN4XqlstO4Sx8/h/nbE3WIQ&#10;z4yN1ZvEAPZzSNcRqnKQUPHQGj7a0Y52tKMd7WhHO9rRjna0ox3t76sdAfBHO9rRjna0ox3taEc7&#10;2tGO9ndoY4DUtIlvrLF1rCE6MISPNbDFNtVon/47NPLETXkxECcGNaWA2fRexhrr43MeUoAeu+ZD&#10;Sl5jSjFjys/ugLrbmHJKDEybel7pd9LrS+8l/C5lwY+BccAeqG6gZGliNa0wzooeRCa6BnbXNRYg&#10;euVyses+CBffK+S8CQQfN6eOgbjSex075hj4YpQkIAU7HQBRjKkHTSkQxp8ZAxcfasKIr3+vgYZI&#10;DysF0UlBlkksCofg5uaWz798yrNvX5EXJSJT5EVJWc26Jmh68Hs8zr5JtsUCr14+5y//4se09cYr&#10;KkeNGEopxMh4CQ6TFQyV1+1og5FS4wCguKEy9huxuvFufGOCBsKohTN1TaN2cr2OgfLihunUXw5A&#10;7p2PS8EyQTm4f8Zd42asaOov47CK2JifCOoZU74gVZ0ba/gN6qOpgppvfLYYZ1Aiw1nbNS53DajO&#10;dE2rUNdbMiWYzyvy9Rq79Uo0xrXotvVjj+j3FaUkeTEn64Cum82mbyDzzeu3k341Vt8K4Ox07Qoh&#10;vPKeAKtbvvjqGf/u9/5f/u2//pc8evAA5wxKCopccf/sjM1dzdX1NW1rMMC6bhFyQ2M8gMIohTSG&#10;SlqKLGMuM6/GAghjmeWKRaEwmxqnHdQNv/ThB3zv/U/59IunqCxHAs56xcEP33+PxaxC2gblBE3T&#10;0LYNuqkxzmIdNLrtyAcyUBmNtVRlyXw+w2mLQlJva16+umK1qTk/P0eiaJsW6Sy0Dc+/+YY7J3h9&#10;s6EoZiwXJ/2akVKiWw0Ctk2DVJ1WsLW9an26BwXFlrgp11qDBbB+P9CtxhpDWRb+OWc5AoG2HuTb&#10;tm2/7zvnqIrKH8M4bq6vuXx9hcoyZlXFcj5nNqs4Pz9nsVhwcnLCgwcPaIxGty2rm9dcXr7i+noF&#10;eGV1C2hruuZO2avSO7tbH0GVquhA+GOgsuAPvktzZTxHp4C0Ya3GvioFxcRgiaqqBuMcP4cAKE2B&#10;NbFybHz9aQyhtVdw32w21HXdK8Pv/IONfKhkMauGjYZS8N77T8jzjJcvX5BJRVWVLJdL1us1WTdm&#10;oanZOofSbe+btW7ZrDdY67Dast5scNZSliWm9c3/Qfk9BUKOPYPdz2zfiNj/rIOoSCEQ1oPkHzx8&#10;yMnpmVd0z3MPKrBD4GEM4AiAgN0e3TWmdwCjDIFrWz7++K958c23bDZrmnZLUZVdA+YwdvTqSx2I&#10;IIm1U6W62G8LIbFmuB6tszi3r/w+FWuEOZOu7XTux6RHU0DAqTzgUI4wpdgaK5GHGHnqXkQHAA9+&#10;7JCle/R43JaShA1BUzHhjRB0AB3VPUuJE4qq8gRDQV22tS3aGmxjKIuCPC/JlGI2m7Oczzk/PeHR&#10;o4ecn59TVl4B7uzsjEePH3F2ekpZVBQqIxPSC91bv/Zao1lv11htKAFR1+RO49otZe4B2x3ytlP5&#10;3REGMLJXTsWxcU42Rv4VfGc6V1MgdqqKNgYAS489UKdM4r2UgMnH9F4h0JNbeADSrMix7Zbt+pZF&#10;eQ9jNHfrNUpKtGlZr2+5ubkBBCorEB0IzuJJLsqioMoKrDbkWYaph3l0+l9MaLQXHycKaOm6GgN4&#10;7+UOUaztIoVhE/nHEOuldghImoLMUvKXsCfFe0ho+E+bxVMQ61gMlxJLpUq2af0gVvOM97hUET71&#10;D/HeHXKE/1IbxgjsPb8xn+ZjVBtSjy5n/m6EbunaSNV74z0xvYZRE9P+dsr/j93/IXCIcBNACUDY&#10;7jyBMaabu27EL3UHHpDTDXNwM3odKWHaWE1qbE1MERFOfZYDue4UeGPqz9ifHLq2sf03JZ+I7zf4&#10;ofD7nQL47jo9BG36nIfAOt9lvx1/du7gXErBu+E78T4/5h/Hnm1QL+6Beh2hG44+5opBmTEAHmBW&#10;zXxs14Hw0nUytX8OriMBgO+eJzRNi3Mk5Bah2rOvyJ36UD9v/Dy4vnrN8vQEozUnixMWH82x2nD1&#10;+rKr7Zh+XGezOQ5HNat6dWEp8XtcBCiNn8mhWCGsvTwfgksDYVfqs4LvjnPAcK8hLwn5z1CxXHaA&#10;fx9/e//ufxaDdMO58yLHNR3pgaPbJ3f1v7gWnZKFhvUV19+kEOSFJx0QUU0u5HEDX9ORnzg3XpdP&#10;Y+IwDkVeIWhoGod1xgPhRQelFHKPtHVqD4n36HSPGIvlRslBB2veK+ga0/Ljv/hTHj16yLtPPuCd&#10;t9/i8vXrfvyzLO/A7wwIBQb7VbQzWOtorUEqD+g7Pz/n+vqam+vrQTx5qG46vt0NSar2/cOu3vYm&#10;sF1aKxsQsE2Aw+hK4a32iu5Fkfe56WI+YzYr0dqy2WzR2jCbzwfzRylFnudsNlvW6zWLxbLLmwNh&#10;aY4QjiwreiB4TFhmrR7ULdL3AFLKnhQhfiZlWfakO+E9QRrfxKruKZBdKbUDlWcZSim22+0g9k0B&#10;+ERrKI1T4hpJ8CfhWGktwHW5UaZUr4Acg1Lj+0nro41uabXGdeORKa/AvdlsuF3dsVwsMeeGpmn4&#10;9tvnXF294uHDBzx68JCL0zMu7p2hBGir0Y1//nlRYKzl1csX/Ml/+jOeffOCexf3aVvv40Ti14cE&#10;FKb3P0OSVxeB4XOklCwWC87Pz/ua0HxW+ntqmp4EJH5Oum1xxgOxa1ejjaGJwPTBH+2AmrIDwLvk&#10;/ZH3ww7QxiKkIy9LBGKgEJ/WD+N8MTybEJ+nZAtN0/Sfr6n7NVjXG9Z3G5yxnCzmKGn5pQ+e8L//&#10;b/8L//h3/inNqxf8xe//AV/855+wWb1m/v2PaDXUK3zBlgAAIABJREFUmy1Pn/05z795yfXlJZKG&#10;85Oc53fX3N5tEdWcRZb58WgbXt9cI6SgMZanL14yOz3DZTkff/6cxhg2reZ2q6mdwyIxYfd2IPDg&#10;VlnkzJcVjpam3dLUDcY4oItLhPR7cVn4/dwalJKsm5bnV1c4Kfp8TwpfA6IDwp6enfDLv/JLqMzR&#10;2E1PBlcUFXleoJyhqWvqpqbRDaKbB5vtBm00y/mSMs+64/ogXhtDq1tKlWGsJ/y7Wa2wg3hgTGXb&#10;Dl7/7RMfiwkQ7vi7zrG80fstO4gRp/KvNM8NsVxd14M60zhJs5j8M44J4lrGWDze/y6pkaTkc/Fn&#10;pRBoo7ldvebTTz/m5PyE+bKivnXoVqOjd3IyOo6SEoHEdHMqExlIy6vLV/zhj37EW//T/0iZZWAM&#10;zrJX507f9cf+eaqmMFbHO0RMF/L3uMY29vlDeUb8nfDuSkrRky6NviuK4p4x0v6xnHucHMcdyNH2&#10;3yGO5fRxLNRXqKP5EX8unl+h/p4e1+/F7o110L0cAk+quE/U7UmWnRN7e8cUacLfhHz0aEc72tGO&#10;drSjHe1oRzva0Y52tP+/2hEAf7SjHe1oRzva0Y52tKMd7Wh/S/suqovBduDR3e+m1KpD8038Anas&#10;8Tp895DaVqr8E19XCu4K1znW8Bk+H4PH39RQ/ib1rinFrTEw9qHzjDVrxGOcjl16jCmA/iFlzbGG&#10;kvjnMelAqgYTs82nL9xT9er++cZzxf9lf4w7BQPbgSjlAdBU+vxj8MwY8UB6rillwKn5H6u+m7jZ&#10;g2EzQgBE7ZovXd8EGs/3HWGAeCNb/iHAVXo/KRDSN5Zmg2+kqt9SSO7WNZ9+9hV//pO/QuYV88WS&#10;rMixzpF3ACyZNNz5phHRqTlbbm6v+cXHP+fu5hpnNQKHsWA6FUKpFHJkzntlXbs3X1Pw2di8HgJn&#10;hoppY6p+qZrCmHpyDJQffk/2z3aK1OKQ+nx8/fF3x0gLBr4xXufRnB2qmg7HZtd0JIibrMd88Ziy&#10;Q6qSFzc5pU1YqaqyUtmwqcuBtYZMqYB5x2pDJhRSCOqmobWWu7rGAaprgKUnyOjIB0gahwV9Q1qe&#10;e9XoXdOmGiUomGqSC81P4Rt5kbGtNSrPqIqKb15c8Ud/8qf8i3/225ydLH2TsXMsZnPunS09KLfR&#10;tK3hZnVH3TQUheLm+oaL5ZyL0zlYwdV67c8t5uRSeoUk55hnOba0rLYOWsvpYskP/tFv8eLlFdva&#10;dk1FhqqQvPP2Q4QzKOH1rZzzDcXbegPWsq23NK324HcpcFJghUSqjM12i7GgsgLrOvX0esWzb16w&#10;nC8oqgLtFJum5unTr/nmdst8vmRWzZnNZhjTIuQc3WraWqPaDLqm53q7QcjOb+uItCJphnMuKJfR&#10;KyY6YXslE2Ms280dUirKckZZlDixW0dBiSsAgW2vGqjIkV6tt2642ta8aDUvZi8oZyUXFxfcu3fO&#10;8uyU+azi7nRGpmBWVrSt4W5b03YNnMYYVKRyLCPymdBIHvuaGFQXE8mM++9xUop4Lw/7rnMOqfw+&#10;IlynLo7rmvayfi8I6zHP8z7GCY3MeZ4PmsvT5s+4oTM8o3hdh2b0WA0w3G+8pna+RNA0GqUkTbPB&#10;aNurLy1PZrz1+BHvvPM2L56/wFgN1iCEB8D7Yzp0a/p70dbggMV8TtM0XF2+pN5u+2Zp0wGcTNt2&#10;ZCphX2HPz449qzHl012zu0AqgXTgrOT05IRHjx+jrSUTgqZtOyVOR1FkHcnLDsCTqqBrazolJb+m&#10;izyjyHMuX77k5uq199Y2AAsE1hiCWk8caymlcNYNlBljQoNUqXKssfJNYKwpINqY2vvY/jqm/Hto&#10;PYyBClPF1vT8aYN8urbSe9x9xvb7SRqrpwCJNDYMIKudYqE82HgdPtuDCDqBzizLqesahOTegwcs&#10;FwuqsuDi/gUXDy44PV2ymM+YV3PKqmIxX7JcnjArC5azkpOTJSpT3d7g/WDd+S4pHE29YaM1VlsP&#10;XMCB9OQuQjhsh/y2dc3N6yvyPKPWhpyuwdX6pnTrbBLn7jd7j8UTaY44ppwl8Ip/zolAc9Ptw963&#10;O8AaC8ITkoiAVp/Ip+K4PgW0xn55ty5dB0br5pj1Pn1Wzbi9XdPUDffynO1mw+3NDWjH5eUlVVV1&#10;5xqSsjm8Uvz52TllUWC0JhP7uVO6T6QxZxqrx2QKY6RmYw3M4+ql+88snD/M6zFfMLZPHcqbx9Ta&#10;w5gXRXFwToR4OFbcHCOXSfPMOMY7RFT3XZW7w39FURwGiH+HOstwrPdJHMafWw+z6xXgp8Y7/l06&#10;xw6pjo/5y/SYEmLEZgfQ6YiB8OQKEhGLOQ9UjMfyqX3f7H3B6Ph1sb718oRRXuT6GHLodyNl6S5d&#10;lkL6z9vx8U4BHFNEiIdqN+k47+cb3bh1z5MA+hf+HoVQjIEkxteyGKjt9blmdO9jzzUlABnzn+le&#10;7vq4Mzx+NwDwTMUFbwK0TNXYxj53CEQzRaAT/h78yNia86RyAXjmGf6cBeOs577KiOZ5NFYdUBcv&#10;wIvWpldWDmSOxrhOOT6A6DsAWroHqkACKIlWPIFESghJlsnd4gOMsQMw56F9N527sqv5SOV9rOnI&#10;rKxxWGM5v3ePtqnRtuX29o526/MGpw22U4/1G7NDWOvB+IXpfdsYKUM6t1LfPUY0FMda8e+mSFfC&#10;3hLvk6GeE9ekPQBP9PW5GJhs9+pQPv534e9dzp7OofhedgDQKM6QoX6ksZGfVFJhjI5qFnSxD5Mg&#10;7LT2FQDJdbPFaI0jKJrKPsYaI/8arcMl/ivdQ9N8ZkzBPM4d/Vx14AytcUgUP/7xj3lw/xHzqqIq&#10;SzbbrR+TLocpioI8y0cJWoIfstZgrYFunaIyqsWCiwf3Wa2u+53Ez0cO1vv3fEoXx+Fcuu3t+f4Y&#10;0Niv2/g88ZqMckrrzF5MPahVdaQbbduyur1hvpiBMBjbcLe+RcqM2bxCyIzZfE4mYL1ec9c0vWq5&#10;tZbNekueFSwXc65vbjDWEzR58KPrake6J8So67ojRvU+s663bDbbnnBTSomOSNBSshkpZR/fhVpB&#10;TKwXz6OwzvI875WQq6oa5GBx/JCq3MbjihM468nyPNdul/8ncZ21Hrwdahq9X9FQZCFu9SR6RVn2&#10;n10sFj5X62oswZ/keY6Qks16E+2ZCpygLCqMdjRNSzWbdWOXAY6Xr6549vQZ7z5+m/efvMu983Pm&#10;8zlZkYMQrNdbnr98yZ//+Ce8urrm9OwMlWVsm7rLfxxKSqQSGD0cU++nsv5ZFEXBbDbrSVqUFIDt&#10;FOsXvn7XgcXv7u7QWg/ihJjsIDxXX7/wkYDFIYyf175uFeeCctKPB5X4PM/7/NUaPVkDSH1g0zQe&#10;QN/qXe2m99T+0bdtO6hb+fsw3i8ogcVwulzwL//Jb1C/+obXf/VXnD+6xwff/4Cf/u7voZTidnXH&#10;q9d3NK1m2zRcX19yefmck5OK1kiyPGfbNrzz5H1Oz88pqhywtFojraE1lpOLezy494CNtnz95z9n&#10;ax3GCZzoyAAiggDrbE8keXZ2wnI5x7Y11rb+d9ZgnZ+jbVNj9AxjDJt6y3IxJ1OS168vublZdYQ9&#10;XfwhJUJYr0rvYLmYM6syTFPjDLTakmclDx88BCc9IarRrOsN2hhkkbG6u6Pe1MzyEqUEzrVI51AC&#10;HNLn6DLHdgRe1zc3vHj+wscyiK6OOkbAJIhVqcfivP14UvaJiRC+brhT0pZ7PkJKhVRR3H3gPWga&#10;MzetJ7lote6Jicbej6S5+N6+E95fJPt3IOUVfrMaJfBKSUiGyvauJyOxxtfYP/vkY568/x5vv/uE&#10;rMipty0uiaNEB4TPpCfadNLRttYTZTo/jn/507/iB7/1j/n+Rx8ilMHZBlw8+lGOGPK/EdXzQQBN&#10;IHEVB0lkpoji0lqIO0BEPkVUHZ5d2Pv8ueM5JQbx3bCXwXSxvo/Z0mtLfdcwPnKd6rsbqKeP5UVj&#10;76xD3NqnLCP+Ma3t+PEyHalSiOP8HhmTOY3VfkffEUoJdtcn4N9Niq4uILuwR02+7xiLLY92tKMd&#10;7WhHO9rRjna0ox3taEf7+2xHAPzRjna0ox3taEc72tGOdrSj/S3tkMJ5qrQWfmfteLP2UKVhqEI0&#10;pR4Wn29MKT38GQN/xpokx4CzY8pXY2CYQ8D5sbEaU1WfahoM1zZ2f+nYTanVp6pKMFS4SgGvY43+&#10;Yy/T42tPGwoC+C5VsI1VWVMQdfhzDFA3dT39/YZrgT21n0NzJ244nVL8gWFTYqocOAbaGhujwbOJ&#10;lbUG1xerUviGg51SBMk8GOpAxaA130zzZkb8Q6oHsQJVaLrZfWd4b1prnj9/yR/+6I+wKAQKJwR5&#10;WfmGmTAHOhDBDgApMMYDQm9vV3z28Sc8+/prnGkRAlSW+aYeN2yUGFv3Ag4SRkwqW/ZjJ/fU2Q/N&#10;//R3ftyJ/m731Dl3ShHjgIm4yfO7PK8xJdCDz7drZk5VUK11k83S3XTdG4dY2X1qjMaAgSl5wBS5&#10;iXPedxire0UprQ3KeXIL4Ry5yMhVxsZYtk1Low1FnrOYCcq7plNFMjgsQipsB04zbqf6Izq1sKDu&#10;5K9jn5glVQPtSQV63+B2jXIKnLBkhWJWzMhlTp5n/OKLrzg9O+MH//A3mVcVZVGRqQJjNbd3d9St&#10;QUgPOqZtsVgKIdlqS4skywTb1nB5dwcSllVJpTIW5QwpPHC/VbDRLdI0fPDkHf7hb/waP/oPf4JD&#10;opTg4uIe777zGLA4q3HdM9RtC91ablpN22qK2dyDt7McmefUWvPFJ7+gUpLlfM58fsJqvWG1vsUY&#10;y916zeXqhq123BrIrKQWJWenZxTljCLPMCZD1JCpDCVa30yd5Zi2oSoL6s2Gpt7Qtm2vvCgYAm/8&#10;nubBg1Kqfk/xc9eAsF2Tr2W7vWWzWSOVYjab9QCHXTO2J00xRqOkQEmBMwavkCS9qpyxbNZrvm1q&#10;VqvXlLM5JycLlvOKBw/u89ajxxgD17crXr2+5Ob6hnq7Zbvddo3gkrbd7cPBj22329F4JAbpT8Uz&#10;aZNkvAfsqc46r+jX/7tflxIld4CEoEQZ1K9C03poAA5jX9c1ZVn26yZWvI0V4XxzeoZSWbd+dafW&#10;mFMUBVLKXmUrVpWfzWY4V3jFd6cRWPIsR0rF6ekZ7z55wna7Zb1Zc3Z6ihK+UbtpGlqtPeC1a4wU&#10;UiKdV7Za3d7y+uqS29tbtNasVqvd9WrTqxrtxjZI59L7zSk/6xsxh8rl1lqkkthO8SzPct578h4X&#10;9x/QOhAio24ajLVkSvbkCAIxaLzvYyEBRnuCBZVlVFVJmWe024bLly8xbcv6bo21lqqsECrDoHvA&#10;zSA+MLbfV1P1szS2GwMCH1JqTedsSoaS7hNTcdeUGvBUznHozzc1SB5SmU+feR+HiPG9Ns0j9uOE&#10;GGQrRscigCNSlflAshMACmVV8t/803/Cv/md3+FsuaQqCxbzGVmeeeIFKbxan5BY42ibFmcNwhnW&#10;d3eYQKYQxqoDrhvbdg2vHeDGWJzoYgXT4pylyDJKWbGta25ublB5hjPsmsejwNxYMwCrpU3B8ZiM&#10;xV5xnBF8VQADKZkNn7UTMfqrB3K5ifg1VZeKyY9SBc7gv3aEVg6JxHTg1DzP0W1DNZtzd1ez3WrK&#10;osIaw/p2xXK2JM8U33777ZBEw4JpNU5YBJKT5ZJCefBdXW/3yKPG5u3YWgzjGqt8Ta3PcfVVJmPu&#10;dH3Gczf9XbruB7HUxDnHlO+magZpzh7Pr1j5Lq4FxICA2D/G1zfmG1Lfcyhnj3PE/9Iay9CfiUnS&#10;ub385wCB25iPTc81pZx9yHeO5lxd03wAU7oYYN1/N9bmFbgJ1fixe5nad4QQHvDTHdU51xE+dT+R&#10;0/kcgTCpI7Zw4vB5x5TGD83jsXpSum+lQOAdtFkMsSCB6Kv73SGfkJK/xbmY//Eu5nlTzenQOAyB&#10;PJFedagljPiWNA5+E1njVG4/dp2HgEpp7W6K+GG6rieJZ3Bcq4lBlx7g7veRTCo//zpygBCHBl+y&#10;3W57oiznfO0AnAefp0rC2MDa1IOzRAdkjIFcvu4mBz5/6L+GaplT9y4QqC43yJT0uV1Rkuclz54+&#10;Q2WSrJyjTduB5iRt6/N4D3eUXaycdcApi5ISY82e30z35JRkJSYLHCN3ieuIHKgHhpwqAN7j/8Jz&#10;GCpOB6CoGMTP/T7XEUzI7pnICFR3KPYN455l2d45nXMgVZRf4cH1ogMORktNJM94bK3FSqgATbNJ&#10;6tIM9puY3DFeM+mzSsc5rrNOkamM1eZ2MYLu5rnwRHO3ay4vr5ifnPH248d8+fXXNEajI9K5OAcd&#10;+JIOKBtfb5ZJZJ5TMuf07IzlYsHt7Qopsr6m911yiDi/7n1I7LsO5EkDBViGavX978PPxHRd0Ne0&#10;RAdU8/n4er1hu90ym5W0bcNmu6Gq5szKGa2xbDYbZkWOkpIiz/vzl2XZEzWdnp1irOH1zQqLw+gW&#10;27b98/V5vqJtRa927MlTc+bzXW4byCKUUogs68HLQE+wl5IfZ1nWx/taa4qiGOSyISYP9YdQVxBC&#10;MJvNekB/GuPHqvXBB2vd9qD61A/G9Y34vYaUkuVi0cXqNbpbI+Ga8zwf1DfDOAgh+jpLlhBVeWBh&#10;3hFsdfm6lEjX1a1si8wKPvv6Kc++fc7pyZJ7Z+ecnZ+iteH5q5e8fn3Npm66eq2g1U1fo1BKUnY1&#10;GJspsizvxlCyXJ6QZRnru3VfZ8vznEwpMqXQukFrTds6Npt1nxcFYHsAjYc6cXjP0fuBkG/64imZ&#10;DDWTjizHeWCor0t7/1dVajDufs7lSGOQEWmIEIKqqmiaZge0j/bhOPb3pJ8Ndd3s/LfysYkH9DP6&#10;Xq73cUCVS37w67/CR+/cp3n2GX/+9S/4wb/+7zhV8N//D/+a3/u9/4evvviCO23Z1pqXr654/uIl&#10;EkfrNNumZVu/4P7FOfPlKVlRgMDPQ+tB+gbJ/bceIRanrC9vaBG0+JhUihD3OaRQHYjU4YwAZ3n7&#10;7cfMqpL61oP9A0dOJnOUEhi3IyKQUrKYz5EIvvryK+q68XuAdR0hj+lJApzrQLDWUW9bpMhZb295&#10;9Ogem82a65sbXq+u+atPPuHq+pLlyQlt07JtapSQnM5LMiXJseQClHBYZ31dOC/Q1iJVxrcvXnJ5&#10;+boPrqbeB6fvYsfyw7H3pQHE6/c56ElqhIzI8Px6tF2OL+Rh1fc0djXWQlcnTfNkMZELjB1r8D6O&#10;ccX4PpboCa2mY/fJeF5KhHGYpuHTTz7h4v4DqrJio2raVqOUJ2UKvq3paiweyO33YBlqNAquXl/z&#10;H/7oT3j37XdZziqMc5imRahd3cH2eQKTz3r3btQTUMbvTHevKdN5ICffv0+9Z0vV2KfmWkp0FGJ1&#10;f4x9kqPhOcK8C+ewDItm43t7mKv+PKKft1Nzfeyewlil8WEcU6c1of59gZL9/hRItNL6x1ReHOd/&#10;qT/u3/V8B2LE6bV8tKMd7WhHO9rRjna0ox3taEc72t9fOwLgj3a0ox3taEc72tGOdrSjHe3vxNye&#10;UiYMX/Kn6mUBGNUDE/oX22KSfd0LvMhxJcruv/5l64QqZHx94F9C+yYlCC/K9+4uUZ8NNtUAHJqk&#10;xhqH95WThy+k/ed24xA+lza2pw1zY9d0CFwaNz7GTVfp3+Pjx6qn6e/T44fmrlTZeUCK0ANyGTRE&#10;TymL9fcY3WeqgGPjxvZIPWQKXDVU/2ZScbtvdugeVNy4skeI0F2HmJhH4TMCelXg3XmIGsA6ZQ/r&#10;fBNc1CAe1kFQa9mtAjoFCyIwtR+p3Wl2CvBh7FWiCr43l+ILFGEuqA5AB5dXr/nd3/t9mlYjRI4q&#10;copy1q9FJQPwXfv7EpBlnaIeju12y+WrS7787HPqu7VvsM4UMvMqtUWnIhPPCtk1zaTPzisr7INO&#10;YoDVsFE6Vv0QPagqqGKnKvBTSvKxCkQKFA/PzIPNdqpy8ZiPgQRdD96y/d93a0hGzTZyAKCPm0OF&#10;CEp/zquwCDkYA38uu3dvU/cZN/yk4PZ4vcTzPTQjp34n3ifiew6AfGsNAVgeVIHoFDUf3L9PUSiK&#10;PAPJDjwgFc4YdNv0gJtWN0jpULJTotZdM6mUtHWD1v48KstwNvG70CtFBuV4kfhF3zAkmC/nCBz/&#10;1a/+Ck/ef4+Pf/Epz59fYlrDtq6RwvLjv/gJ9++d86vf/z7SQVkWXNw74+5uzd26oWlbMuXVb9ra&#10;sjg5QcqM2ngQRCEV20Zzu60p84Iy6xQ5pKTKC8gU7eqWut6QzRd8/x+8zycff8yryxtwgocPH3Bx&#10;7xzhDKb1DY5W696LhOZcZKfI0TX7hQb7zaYmm1fcbTbkqqJaLNFSst2uubtd8fLmmrW2PHz/I84f&#10;v8VGS7TLcaiO1MCDzLXWKKmQuUE2Gldk6FohrFdvt8Z2yuX0AKp4ToyZdaYDgPg/ZS7JspLtdovR&#10;lvXaejC88MBRKSVISTWb+aZxo3uwgjWdUrry/spYA8Zxd3fH9eqWL79Ys1zOOTs74WRxxv2Lt3j3&#10;3Xd59PgRV1dXvL664vLVKzbbLU3dYLVluVxijMXY7RAwIcJ+1fnWDjhhOxXwMcXdFFgX+5AYqOn9&#10;gEEquQeit9YN9vuiKCg71bLQ6JrnOfW2xgF5lmEiBbSgAOS6n6XxQFmWA7Id8Ipa4Rzx7+JrQHj/&#10;32xrlMo4XS6p65osU7z7zjvkWcbd6oZZNcPhUAjqumbTNdAH/4ozOOuYlRXr9Ybb1Yrb1Yqwa9ab&#10;GiHxDdgRKcJunGyvJi2kGFWk3sWj4yRD1rqumdlycXGPi/sXzBcLtm3YWzJ026KUJxNo25Yiy/v5&#10;ETeR9w37nd+elRXOaFY319zerri9XdG2W4qy2MUr3dgq6ZvXw8XaXu3VD4ZNlEAPNYqOgdDimDPd&#10;B1JypRS0Gu8xYwCaN503/C4GE6XA5RQQm1pKBDUIOAfxlevUOAVS7pryY7KpKfX3dF90rlMlF7sT&#10;hWuMCVnifVMKr6AoRBi3jN/4r3+dX/nlX6JQkmazwbQtZtv4Jnk8oVin+esJQ9oWY/VgvWqjOx/U&#10;KTviSUScEDjbAb2iuNYBwjoylbHZNtzernHW+wgEvfp7Hz8LmcTBnWKYG+YbsV9L1YDHgKFefTfN&#10;F2ynrLWv3OWJRYL68zTQcl992fUN38HH7ghwdnGLNX6vXCxP2N5cobUjK3KqagadWtZ8uWD79Cmu&#10;U7ULOYu1lqLMcMIxm89QuUK0ktba3v9MEWuN5Wbx2KU5WvBR8b3aTsr4TWrKMYh8SvV5EoCrvK9N&#10;feV3VUhPSSKmcpYwX8JemALbU0KjNFeNj5eChtPPjeWs6Vj/bRXKdsf3gKQpoPoUQeDYtY+RB04d&#10;d8rS/eFN5CFj53oT2Vh6vrHvCjdZnjoAGKT3A28Cdo+NwWTzvUu5B4Z7Xkz+NRYzpKRCh2wMgHOI&#10;GGYKOBCDAmOVy7QWF4NT0zpXSm4Sg5LfNIe+6xo5tJ+mPvsQ8DmtyaS1vannPVWTG4sndj7I7wnG&#10;+rVrjU0CDBflwSpROI1AnwyVsUMNQSivYBz2tal4K/Z/Xn01zI1hfXac7MjGA+EJcpxGqpLz0zNm&#10;s4Un2lHex+dFjjYa0x39ZnWDtAqV+Zip1prKWopMdoQyDtdNvJQIJ1Z9DnlDPP/i5xHPvwBiHcxt&#10;KffrcdH3wrECAD2QgsX13zGflhLNpMr0Y3XgsX07JbJMrzsG28fPKL7GsTpwvF+ne/WYH54iIpoi&#10;5zikiBv+nWXZ3rMdq4unY+zj7NYrW282ICVPnz7jt37wLo8fv8Xl9Wv0zWpXm43A9vExjTF9DSf2&#10;zU3TeDBwWXB6esq9i/usVrd+nXS1y7E94W/il8d85Jv3+sNxyHc5jydXcqxWK+bzmVfntZ58TcmM&#10;tq3R1tBKQVPXWOcoqwrRzbGyLJFKUVrLYrHkuhuXsihx3XqMn1WWZRRFMSCCi2PnPM9p23awpsPe&#10;FwPYNxsP2ldK9TF3WItBfT1+run6LYrCE0JGYOyg+i2EoCzLgeryWM6a5iLxfwGwF6/zmNw3zLWw&#10;VgMY3kU1nRjQWpbljmBwu+1ym46gKYAFncMGcKKxZHlGVVWs13d8/c03fPXsWZeLetKAsiyYVSWz&#10;2YwsyynLnCzz35lVVQdib3e1D6X8uwDn0G1N5kN16maD0TXamI5AIpAdttR17a+nqyWZDigpVfcu&#10;xDqU8vmfj8VtV8MbJtmeqE32oEoQZFkgHLCepKJ7DxCTlZRlSdM0njQU/96kaRpublbdMbNuftjB&#10;O6ym8YShm/WaummjxWf7XN/nwuzNBV8XlgirefLwPr/xvfdory5ZPFjimprf/T//L37rB/+I8+WS&#10;2/+Pvff8liW3rjx/AMJk3rzm+fIUSRVFSeRoekYza01Pq2fWmh7zn8u2RJEUKbJYJMvbZ65JEwZm&#10;PiAQiUQi8j5J/akVp1at9969aSIQwME5B2fvfbvhq1ev6JVk0zi+ud7Q2hLbd9yur5FK8ODBFW8t&#10;LugNCBS3txva3ZaubZEInCoolwsaAU4dsO6BUDhrRiKWMb4eiFeePn5CoRStcDjn14OzUFYVQkJV&#10;CMqqQOKoi4JKFpje8OUXX+Gpo/ZnTm4kVZaApCxrhFT0bYNtPblCKRzd9o5f/+qXPKhLvn31Euss&#10;u7Zj07UIJTgrS5/7uv35iwGavseViyH+6bGUfPblVzTaE5IGAHBKNJnGtFPkZSGeTgnh9vuci85/&#10;pomUUr87BQIe99uhvmuMwUXq6/EZZvi8nJr21P5wkL8lac7UGeqpPSTeNz35tOaLzz/n6tcf8Gc/&#10;/h9ZrVbYzXZULI/rIWIk/Nh/R1VVaNeDdfz0Zz/lT374Pn/+H37sawClG/1vCtTH2RHM/no58akc&#10;YQ+Mn6od5Oq6uZgoFzem8WUaN033C9xPzJVfdvStAAAgAElEQVS7z6nY6lStNvfeGOieEtCHuDmt&#10;aabzZU/sLSfP/uI5HcY/JQeP49N0Pk6dxXtyneKgxjPbbLPNNttss80222yzzTbbbP+ebQbAzzbb&#10;bLPNNttss80222yz/RtNSgZVo3yDeNoc6w8yPRgzNJf4Q1BDrDQTN8SN2kTDIXuw+MBTDEAshNgD&#10;5QcksZxgQjdG45vJxaiu5K9ZTCq2nQJST/17ygKAJYCs9gAbSQrwSw+3U4DGfeqVx8/g9EF/7iA9&#10;Cw4aLFXHSD8nHFSP1zkAsMTwvETaRB1GILrHMCoyUtVJx0SNYN5D9fdTzQgxcDgdt4OfhbkUjbcx&#10;Zpx34RoBVGYNHDQQ4NXNU/Up/30uATmHBoephgwbzU07gor8pXuVdWvdgeJEbvyUlNjMPPAKzL6J&#10;x0mJkAyKUxVSCO7Wt/zlX/4NTdN5IGnplYFV4ZumpZC4oeFNDM2khZRIoLeatu+4ub3l4999zM3L&#10;66Epyo+SMxZnDL1I1OPC/Dhq5rcDAH4PEkkbitN14AZlZN9UEf9ejfMWzDjP0zmXkmOEJq0whw+B&#10;6XL8vhzRRK55xv9VHpFX+D+ZXLPx/YZGSimmG3/sAIhL1etHpbGxSWW8skkSjimyjtiHxuvjGNhL&#10;5I+90oVDUZbCq05JUIVASUtRWZbnFa2xtOuetu/YNs0IXgeH0YYOWNQSqQbVKXyzrtGGtumoFwuv&#10;HKW7cQ/B2VHZTyQAPqRD2GG8jEEWkvOrC9559oT/97/8n5xfXtE2Pb/58BOEE0jnKKqCXbvlL//6&#10;rzlfnfPOW295Jaai4q033qTt4MtvnnN3t8YZjSgq6nqBVAXbRgMlKEmtStrOcnO3xtkF50uLlIqq&#10;KJAC7OWKbzc7jG548uiSH/3JD/mrv/p7tHM8ffSAupBIpzFSIK1DOUeBoB/uz1iDHOaXUP556L6l&#10;EIptZ+n6Ncu6olpIVFnTWoeRCq1KOlVzu1lT3rWY6pbLR88oVUVvHDgJrsAgRvIPqRRlUdI3DfQ9&#10;hVI4a70Pc2mzmp8ne0BoiBAGNZQRz+sBy1ob+n57QDxijUVbi9Zefb2saoQ1LJc1Ukm0tihRIhUj&#10;UEUMPtlYw2a7GcFWtzd3NE3Hy/KOm5stj5484uJixbJecPHOu7z1xhsYY7i+vuHVqxu6pqNzHVVV&#10;w6B6ZLqhMVriwaYMSkuJb0sJW1wGsHykajY0+jpnWZaLEUASPlfJeDfwFpq4hZIUVYWxFjsAPFvd&#10;Y3FYAdpZP0eFwOCBsl3XHfinsK+FBvWyLKnrmqoqR9+VgjWD2tuy8irWzliM6dCm4w++9z6Xl5ds&#10;t1va7W5sevaK9T04icPPmeX5AieG/cD5Pdn0PU5rOm3YbbYe0GsHINER8MNm467Uf0UR0thkHSt5&#10;WmNwxnJ5ecHjJ489sYuSmLaj322xzoxqjGVZ+XgUr0BljBtU0bx6pBuUWY3W1IuSUim+ffGcVy9e&#10;8OLlC9q2oV56xT6vhigoZYHRmmog9xj3KS8xh1B+LuigVDqSB52OnfIx7TEQM/5drNYZA1NjMENO&#10;BTyNrdPf596bklLFr5tUNs01kAIIG5EAsd9XjDsAv+fygLQBO20kVYVfw7o3R/lF+MxARoHzym7O&#10;Gb8OVYEqSpZnV/TWsLl7hW660Q9KpQBxpLIdg8liZSkvymdGl+DdrY9kQu+7kwNJBwoHGGe5Xq+5&#10;udtgeigKBUM+F4iEvCqdOCBtEoNqLmKa9CwF7aX5hs8V3EG+ZJ1FSeUB/O5wro7zTHCv6ng6745+&#10;bx1KeKIav/WYQd1WIauKxfKM3atXICSiHJ6Fk1gpKcuKy8sH3K2/oa78/m6dwZgeYf1cLUqFk27k&#10;ZUsJd1KypBRIluZquXURK335J20HgjF1tJ5ysV0ONJ5TUD98nn6UhDj0M1O5aw5wHtZz/Luc6l8a&#10;58b7ZQ7ofJ9yYHyNKdAwVt+LaxPh7/cBmXMW1qRLZF9T4FZaF5gC855S9E5Bs/FYpevvFOB9+l7c&#10;JBB76r0psCAmyso3vIuB8kPs1eXlYb2AgzzLHuSQ+fk6vdcdzA23J6MLxFvhITqOCQPzuajL/ixW&#10;Fhbk95ipupPLqEVOkdecUmbOkddMKfLdt49PrfFTSoJpTjtFhJOu0ZScJhfTTQFa7lNUHMdsYlxH&#10;soqDZ82BMrSQHqC6V+WW42cWRXGg5B1Af/GaFEJgtB3jVSklVVUP93c8tiG/DkD3HFFgTpk8F2/1&#10;fY8q1ABsLVBFwcPHjzzAclmjbY8xll5rzuxqWLc9tneIQnkl6WH/HJBgB2rh8TMLQJegLh3AkHEd&#10;ZYqIJJ0nOWLQ8GfYW8P9x347JYzJ7Te5+Xgqfp1a87k5mdtrcnXLdH3kgP7x94T7qarqIAdMazo5&#10;ItYcYH8qNp+qD+Vyh4OakZIY5/Nv56BpG371wa9577vfpVwsuLhYsdluB3CtQ7g9Ce6RP5FizDGH&#10;TwcMToBSElWUvP3Ou9xc33Bz84qyrCb95v3797Syb65Ofl+OdZ9/zPqmwTygvKXrNc2uZbnwYFgl&#10;FUp4ErsAfgsAOGMMaiC988D4mrOzM5qm8bVwpTwxaUKqFP6MaxWxSrsQgt1uNyq/xmsxBreFa7DW&#10;slqtMMYcKHvHcWCoBcT1j1CDMMawWCxGIHpMDhjnRuH14TXhO2JfE/uM8JqgOB/8Sr1Y+Nxo8GEB&#10;oB0TQITxquuauqpomsYTkwUl8+E+rDHjvbdtS1kWSClY1qV/doXy6vNPHlMUBWVZoVTh57KUnC0X&#10;dG1L27SUdTX6sHBtxhhs36FHEL/BGP9MPSneUHtQit1uN/jfcsgrPYC+LCuMtn5eDPuBJ3IRGK3R&#10;nUYIMzwXX89oBpD/crlEymKs8wbAu5QFRtsBx+1omm7cP50zI7mBEIK+7z3JpTE4J8bnUde1r+cN&#10;cy72K4uBAEBrQ9v1ezKzgzq0PKi5x7FdURTI3vCj97/Pg7qk1h221XzzzTV60/KTv/kJi4sV63WD&#10;LRbc7Bo+/fqab29amtagu5ZSGC6uVjx7+AR1do61jnbb0nYd2/UG2/sa6Np0WBcI84iIDceTruiM&#10;1K9VBpD4owcPwXiCyqZtfE3JQtM0rFYrzs5qFosKKaCUilqVfPbNCz799LOR9LUoiuFsVfnasCyw&#10;xnJ+ceH9Y7Pl1fU17z57wtuPH/L40SMeXFxQCsFHv/+QTdNgEGjr82Yth31iiNWttb72KSRFWVJU&#10;Ja02bBrNx5994U9fcoTUGR+aP0M5BH/nYsi4xhzOo0ciixP+Ng+kPz5rTcminLUHpO0x0WVVVXRd&#10;T993ox/N1Y4O9tgJIuLcmfRUnhATioiBhFQ3Lb//8Lc8ffSU977zXdpeo3U3vsbHmxV68L99r0dC&#10;XmMtSnh/YEzHP/zD3/O9P3iXJ4+ukBER2HGvgBsV0g/3vAybWcZin56Lm3Lx0ykytlycEtcy0xrD&#10;qVrS1NjHpGwiU/tPY7EcAdl98Wf8nAOZTDynQnwXE66m8XU677XW476WG49c7LM/Vz2MVXLxcY6A&#10;LSadiT9jttlmm2222WabbbbZZpttttn+PdsMgJ9tttlmm2222WabbbbZZvs3WnxQmWuOm1KFjFWB&#10;Q4NJViUnORgNbPk5lZu4yXlscEiu9bBp4rBpfK8McL/aWdxEmWs2O7gHa4+ABnB4YB6rBsXNLPFn&#10;pZ992NCaPyjPXVdOzTl3gJxryi7Lcmx4i8c+/fypuTLOl0jxfarBU2Tm2dHnZJst3SQxQE4dIqd0&#10;ep9iWar4kGPoj59/rvk/bR5N5036HFPA8X3ArfvGKtccEn5+pMgoBpB/mC9YrO7YNZp/+Mef8fkX&#10;X1HWS0RRUNW1J6QYGnmKohiBVv6zrFf/sIK+tdy8vOF3H3zIp7//aP/88ODTshqUfiKliIP577xq&#10;9x6YfqyIHGy/xvJjEDd6BJUZ3/hmTwIM0vEe15PlSHktNB7m1liuYcr//RgI5j/LHgFf4/sJDZvx&#10;nD0Fts+pd+b8T2hMStfUVMPL1Bjl5l12DhMaWQuM6XHOst5s2O5a5IMVzgmsFUhZABKtO6wznJ2f&#10;seoMZtdTVAsuLi9xTqO1BesoQrNZXQ/KfJLFwoOEt9stSim0tlgcbvi9HUgwxn1iaBh1wNXVFU8e&#10;PeIv/vf/xA/ef5/1xgN0O61ZVguU9Er0IHnx8pa//uu/5//7v/8LxQOFkJLVxTmPnz7gZn3LrpE0&#10;RiKrik3b0fSt358QFLWirgoMlo3uWZgCJ5csFktc22HbHWd1waWruO011hm+/733eP7yFR999ClP&#10;njxGKgHaq5qv13fYtoMBLGzHBkrhgc7GUlcFsihwTvDo2TNevHhJ0xjM9hqpCp688RZXyyW/+Ou/&#10;5cX1GiMFV6LEogYiGjMAQUAPjcKLYlAWq8Fqw9ZqdmtN0+zouh5j3bhPugmQUFi3qb9N53xYzzng&#10;WDsotK/XUJaDUm8hQEhU6UGeoRkY4cHSSqgBPAVFUWK04dvnz7m+ecViWVPXCx4+eMjFxQXnF5c8&#10;e/o2zlp2uzV3tzf8+oMPsE7QGYuqFXVd03ReZd0Z45sHI+WVoGimhobzdJ9IAW/AqMzjCQ0sXddx&#10;dnaWaSzbr98wTnVd46QY/UhoKA/XFBrY4ripKAoYGtpDTNf3/djgHkAr/r2H/qYqS0wEvDHGUJUl&#10;utfYoYH8O9/9A95+712MNXz5xRfY4TsWi8WgnqYw2oPQ67oemif9v3fNlma7Q+seAWjdg/A+YJzv&#10;TKvp5hohpxQqwzMLymjGWOrFijfefJuz1QVCFlhnPSmMkF6V3TE08NsRpAdeOS00gwrhUELQtRop&#10;4PLqgttXr/j666949fIl2+2Guq5RSnmVOznE2OzXRW4PTYFAo+L9iebZ+8By6V6YjluuwTSnpnTf&#10;/pH7dy52zsWB6e9O7e/inubiFPwRA7dy+UMMrPDPhKzSYIhBxmZbKdHWkwohBL01VIXiwcMHWGNo&#10;dg3KDc/aWVzfE6uZxT4xbRIe46BBBTwzCj7/siIiiHFYC5t1w27X4lAIpSJQeohtDwmpIvjf+Okx&#10;gcBUTpk25QYQSw48aa1FCpVV6g0AwKk5mIvlj4KS8fWHsXxMAGJxqMIDiqw1aN1ztlhQlSUQ1BwF&#10;ZVXirGBNiK9hUZZIB63uRxBvvH/F4LWcGmu6N0wptsaN3Ag3xOY2SyYxpQ4bGqBT/5Kuj3G+h89g&#10;DyS6T005fsYxodp9xBkxsCkF6cV5XNibwv6V5tU5MENM9DJF/pH63X9ZfYVofskjMGvOZ03VDVKf&#10;OpXDn1K7/5f4x/T1OUKGqXrS1GedUt52o5dhJIoJZHtM1VImgO45opRcneQwd+Io/hx/J49j1xi8&#10;R1LXSomN0jrAVN6ay3vj78iNbZ78w53cZ1/nc3LPLn3GORDT1JyYmoun1BvD+MREHTkiiimAUC52&#10;ySrbJzHA/lkOfkGERN77OqUUSkYEoMRAHA58JHhQUQyEqqoqS/4xksuIw/pAmi95HyonSTJz43sQ&#10;z0Wkllpruq6jrGqQBcvlgouLCw/SXJxxeelJAKqqRuue6+tX6F5zviohKImS30/TWtuBkjfTiuZT&#10;MWqOWCIbA0U5ZTHUl+J1HT/jMdZIgFWBoDH2S0KKIR8OpKuMzyuQ/p1SmXcTeUr8vGLgca4uk9Yc&#10;UyLCHLlFbj8OeZ2YIGpLa+7p/MupKofPTmMVa+NrdOhec3NzwyeffsKf/vjHPHv6lJvbO25vNzir&#10;qcoqS3iplPK+WBznRNaa8XvOLy55773vcHt7M+SKh6CtU2Sz9wHZT5GCTO2DgaAqt6cffm++bhfm&#10;62azYblcIvAkGTjBol4Agu12i7a+3tUbjVIFUqmxLmFxFFXF1eUVVhussfR9O4KQA8A7jbHiNRrA&#10;3cEPh//Ds40BzXVdU9c1bdtirR2J+2ISnOk1jicWsw6EQwhP6liW5cH+KqUcFekDkC9XJwpzJ65/&#10;xPM9jl8DyL/v+/HaQ64SnweFf/v7sKiBaNI5S1GoAcxe0vea7darLp+dLcY60LKsePPNN7m6ukJb&#10;gxNuIPKDtuu4fvmKly9eYI3zZGNC0jbtSP4VahRmqDdZa+na9oCszAmQTiKEQ1tHbyxOGJASZWXk&#10;n/f1sXIYwzS+8X5pP1aLxXIE7IefO9chhETJYiD+G+a086Btbfdjau0ewB/2If9zR13XlFXln6GU&#10;YC1KchQ7VpX/bm0s280mItUku9+P63J45pfnC95+4wmm23L++Iq27dDGUBSC7c0r2n6HRfDJN8/5&#10;8OsbfvPJc+60wwzrtC4EP3rjDcrLB6i6pmsabs1L+s6DjLuuG8hbBc5KpBK+bj0wxhzu2wzP2ufX&#10;Dnj0+BHnyzP6Zsd2s6XvNNYO/HR4EPZZ5QkYBI66LEEIvnz+nJ3xoHQx1LDEcG4iov8eP3yIxNE1&#10;DVerM97/zjs8rGueXCx4+PiCl89fcr48ozMGjfPEPNZRFqUnUC0UymgsAuMAVYBSIEFYx/X1NZ9/&#10;+Q1muB/BsZ/NnYHkyGSm6kJpzcDX3dRwrrDfkxye8EckZ2Q5f5yLpXKkMLnYcl9PVWgtjkgi0xwj&#10;PSuf8o25WHAqnpADUbU2Bmcdzd2GTz/+hDfefIflcsH19e6AICn45IN9O1yXcSzrCm16fv/R7/nZ&#10;z/+J//wX/5FSKdTgC4/3ykMC7qn+glx8NEW+EwPT47jj1JlU7jnm5tMp0udc7uB9IAeg9/tivvSa&#10;0vPnU2fAqaU5Yy6vjWOmqfrF1PllHAME3xz2zXTPj89ET5E4pTlvWrP91xAMzjbbbLPNNttss802&#10;22yzzTbbf082A+Bnm2222WabbbbZZpttttn+jZYqBcdNATlW9GA5VdMcEzmhgWX4WfiUtLEvNIse&#10;fI+XLT74ztB85K/p8KA2vpccy/xRE39GCS7+ffyeWEHCX0vc+CsAOfZpBxXR8P4pIELcfJCy0Yfr&#10;OgXYmQJFp/cbH0YfKJumKnMwNoecakDNNVbnGv5IQPDpZ6TPYX+9x/c7pVI2Bdq9rzkxd+CfvYdo&#10;PqTAyz3hgj1oJplqRIi/O/2OKaWBUyz8ueeeUxWQg8K9BzMJlMA3PXUtH338GR98+Dt6Y1lWFXZo&#10;XlYyr+DpFZ8Fwgr6VrO52fLFJ1/w8W8/AmfYkxdA3AwsM01NoSkpB1II6mZh3QVgp3/fMcjOj/8e&#10;kBY38B37hvycjOdBuCRr9+DKWBk4VhWaaurZf6ZASjXOlwDQ6fse/2gO51yqpjv1vHPAwBiAETfc&#10;HzYKiZFIIFxP3FAzBSLLNZqnCqIpIMm/psAZ58Hvw7Vvm5ab9QbtHiHLms6u6Y3DOoFQBefnKy7K&#10;M8rlBd+8usMKr05nnaAovfqQ1tr7GKkoinL83uVyOd631r2fD0qOmMAUfGSt4+xsyYPLB7z/ve/z&#10;H/7sz3h4ecl2679DKIkoCwol2fQNttdIp/jkk6/42c9/wX/83/4XqBSVkKzOl9TLgnpR0rQ9Vki2&#10;fUchBbZpkUqxqM7pnaCqC9DQdJbb9RatHdZZjNHgoJaCWkhumoayVHzvD95ju17z4OrCj6XRtH3D&#10;ttmycF5VuuuGBtjhOQgETkpEUbJcnbPdbnn45AnLqwc0XY8U8PTZM8r6jF/8+kM+/vaWRluKsqQ1&#10;AuMUu1bT68bvcQDGsljUSCFYLJdIHLptEMuar9uGu5sbD+AVAjEScbixoS63v0ypAaVrNN2n433E&#10;K18ZtLZI0VHUJfXZ0gOUsThrKcvCK2k7r35l3SEoQmvNet3TNC1t03N7u+Hs7Ja6qlmtllycL3j7&#10;7TdYnS959eqO27stt7fXOByqd+x2O/peU5UlShUIIb2q1qCyU1XVAO52R83kLlHU0VoPgP7F3s84&#10;MShrGa9YKkApcUDO4QZ/qyPl2hBfFEUxNmTG69R/rx2Bk2HtBt9QluUILkwbJcdnF32u1pqb6+vR&#10;n52tVrz/Rz+gN4YPfvMb1nd3LJfLsdncE62UGG1HtTXbtmhrEFKh9Y7N9o7N5hbhHLpvadsdQijv&#10;XwYQfAroSGOiqZhwan/1JDA17737Ho8fP6Gsa0RR0A++RwpJoYph3vWU5aCk48K4+nlcVf453tze&#10;0LY73n7rTbq24Xe/+y3b9Zrr65ejcl941s5BVVe+uV2bo2sNJCqB4OAQGMjBnuB/vwdnhTmQU4Od&#10;Ig2YAhjlVJlPAdJzSl+nSJdSgozc50zt6TmV5akYK723VD0sfk8KoPLXJrONzWMD8DBHlVSewESC&#10;sSAKMRI+eLIeyRgIJ2MY/EOqrJp79nmL8yOBFAKJoml6us4gisI3suOwAtQ4ZO5gToWxLQo1go7G&#10;e7UCrYe9B++zPIDUHqlF7QEScgRtMJAr5UCM4zN00yrLUwCmg79Lv0ZTVfIAyKgWNWVdo52lXi7Q&#10;zoAAbXrquqKqCpzx8a4qFEUhsdYD5qVSoA3LssL2GmuNVwXWJnt9U9cd7425GDP7+6AwLeRkc/MU&#10;ODiN4aYABg7GfVO4168zpOtyKv5On1UuH88BvuP4OSbni0EJ6Z4Xf0ZKjpcDa/5rLTeHcznrVJzt&#10;1TVj0r9hEbCvdeQApKnvniJgy+WV6fty9YfUR+fyhqk8/lStIpfHv6567xTA+r7rPLVHCHGa2CXN&#10;eaaAKqPzOlE7OQUOPAX0yAFQcmtsyofkCAGnfFK4zhQseWpuvQ74dKpWk6uHpAQ9p+4392xPAVX2&#10;32EB5QlrnMMaH5/Wi3qfpwuBlG4Afnb0fTfGzMYYtDH0umdJfaDcG0CYSikPtE4ANvF1TvmPKeLL&#10;8GxyPiAQD4bnrXvDdtewWF1Sq4K+N5wtz1CFYnV2zrJesVysWK83vHj+DYUquTg7RwHKeWInPwc8&#10;sFJyWIfIPeMUdDoVt58C7cQK0rnnHOpA8VimtbfwDEJeswc3DfVQGfnjiPR0QMcnMdV+3aX3FeZK&#10;3/dZ8FKc9+XIWI4IGzLxawpqT1Vyc0D6dG40TTOOy1FOMfEcxvFK9toD3+Y8aaE1hrIoB9Cu4zcf&#10;fMB3vvsHPLi64urygs1m52sXxuKEywK73ADWjX2lEJ5IDQGd6xAIHj58xMX5Bbd31wihJvOMU2Qf&#10;p4g7TvmW1L/tn7c4mYeEPf2I5Gz4TdM03N7e+jxe9xjT03awqGvskGNoY8AYXOf9kCoURVkiBhK9&#10;1WpFs9uxGQDDKdA55O8BzB7nPKPieFTvjtdzqhrv1cElfd/7nD4hAAn1hQMyQGcH0DvIYlB4x417&#10;cMiRw/vC58ZrIL6vuK6SxoWnSB++853v0LQNH330EcbYAwLAcK9937PZbGiVJxeuqorlcjG+7uxs&#10;RVGUY613sVj4XEMqFssFy8USUShKJ+n6lt12S9O23N7d8erlS9q2wxpf29put3gqDufzHylQRYFU&#10;BW3X4azDSd8q6QSI4f49WR9Y22OdAOHrqG4ANSK80rN1vu5HRu06qLoHQich5BiH7nYNAomxPdZq&#10;6rqm7y1d5/Mjr8jtaw5N09Dr7oCU9sCfDWcVavA/1jkUe5KVHDi2KEsePXyINZam2fmVMviJkKAc&#10;P2uHsZpnb7zDcrUEtmy6hsJYzs4WNJtbEH4d/PNHn/GTz7/hty87GgNGKJAKY3uMgOrsgsurh1SV&#10;wNqeZufrhxZwUmKlQ/eOoq6xQlKV5XAc4+u0wjHWxR3DOaDzlCvvvfcehVJs7zq61pO/dq2PHeq6&#10;QiqoioKqLJHCUVYFTd/z6Zdfjqrr+/NVGHZnrDFUVc0bT59itcb2HZdnS1a1QpmO7u4Vr2zDbteh&#10;huOjsixo+x6coy4LFmWBcGYgW/RnNijp70kKSiW4uV3z6nYz0lqlZ2nxXpXb9+I97D4A76G/TeJF&#10;KVFS0Xft8Rn1iRwiPa9LzwmnYlSt9ViXi/1RfD9pXisyUfvrxNXpfjXGilJgTI+wFmcsz7/9luvr&#10;Vzx74y2Wy5b1+u7g3N+T/Hny0ZG4dqhXCeFQ0pN8/uVf/RU//KP3efftNxBGZs+hcteZqn7fR5K5&#10;j5PUUa0yrYfl6opTMWNuPk2BxXP7/+GZWpyP7+/xFLg9JgQ4IGi4h1AuPbtKybPS150iwY6/MwDa&#10;0/08ju/C+pzKSdPxTGtWuXpsjvx3ttlmm2222WabbbbZZpttttn+PdsMgJ9tttlmm2222WabbbbZ&#10;ZvtvYM6BUnJocHETQMzwajGqXITXTynNjA17cASwzKmFS+EBGcaYPRCbADaWByraZVmMjTXHTRD7&#10;pvBcQ3KuyT09VA/vS5v7wu/3JiabNXIs5+O7Tii7pddzXwNw/Lu0kXlK9e7g94Oie2jmdWFScAiI&#10;Tw/pcw3GR4fhE9cZP/v0UDxuLIifSXhP2gwcDu9PKSbEzzun0JRrgkubVPeA7rza/FQDeU5NKfec&#10;07FMm0lPjftow9ohVgAQHgQrhUSKARype27XG3794W95/uqWi8vLATSjRnXQAOYL9x8/G6ctzXbH&#10;i2+/5bOPP8H0DSI05w0+wgMTfdOhTJSF4rUJUSuxCP5IHbw/bh461YARKxXHDY9xs36qzicjgo79&#10;PGdUiomBMC4CzMbNlLG6R0xmEc/VtKE0KEjk1O7ie4sbVGOyhRioFDfehIbTMMbx2vBj6OewtR6Y&#10;GZOe5BQy4ib2KTBVrvkogKWw+GZEHAOOgN44vr2+YWfeQdQ19dkZnW6pHUinWTmBVTXFYsVidcmn&#10;X33N8+ffgoQnjx7z+MFDHj95gnWOz776krubO4zzDb4Ov19o4xvQjPAK2jiv7jT6dfaEDhcX55yf&#10;r/iz/+HHvPHGG+i+GXzXML4DgL6sa6xUmE6z6zT/+E+/5OLBOT/+0x+BtCwWFZeXK3a7ju22o+s7&#10;MA5XKoSQvLzd4KxFn9VAybIo2LY9fduxvtuyXNRIJbFCI1BIDdJ4AMaDqwu+/733OF8uwFps32N1&#10;T60UtVLcdS1aawx+fM2g9mMRaAdGSERYRgAAACAASURBVH770SfUVc2zN9/knQcPkVLQdJpvX97w&#10;s3/+gJ222OGZffPiFapacaZ9Q6FUXnFIDUQaq9UZYhhLYzRNu+Xbb79hu9v4ueE9wSRRy+sAbQ9i&#10;hETp+nDvFtGaMBjr6G1PoxuUUNRVRRmUXvHAdKVKjG5H9Z2u2QKWsippdi1GO9q2Y7PZsqhrXr0S&#10;LGrFw4eXrM7POT8/59GTZzQ7f9+3UlKXFc45Ot2je9841nXdgfL7uG45bEJz1mKicYkV5Pdq0/6Z&#10;HqioSYEJAFucV3wbxiyolAUfUtc1ZVnSNM2gShbFBRyCZ4KCWSAzCGMemteD0luscBT7r6ZpWJ2d&#10;IaXkD99/H6kUH/z6V2zWW86W5/4zraDZdVjjr22xWIxqbqoo6PueovB7YFkU4NygIGawxiBkUI7x&#10;sWPqp3LNganvzwH+jDE4a0FKVqsljx4/YrlagVRYBGVRUTpPfCSloO+9ClupPEmAkOKgqVIphdGa&#10;m+sbLh5csFwu+OXPf0Pb7Li7u8E5TV1fHDRhBuIVJRVOHDcJGmtxuIM5NO4PQo4g1QACKssS5/Tw&#10;Z17hKF2b8R6Qi59SUOFUDHYqzkqfSRq3pvFTLl5M7+HgXqQc9jyOrjtVgI7zlBE45VKCKDmOcRj/&#10;EDJPkdLsgdvDPojAOoscAFhVUY7Kb0REBeG7cnM6jluS6DEPjhxuQAjh56pUYAw4R9e2WK2pFisP&#10;mEAghRr3SlXIg1g9kCoZYwYSjv1rC1XhzBC/yiFucyCVwloTkYcx5nTlQGATnkdMvBHbPn62J/Op&#10;+0CVB03w6jDX01pzdfYIoRS7tkOWBcZaOt3TtC1K+TVvnaWQEpwd9sCeQBRgraGqSrTuKKRC93pU&#10;HcwpaYfxyzUIT/19kjRimGf/msbwqTkWr5kAtBJCIBFH+3MOLJ0Dn51SwY3/noIC43WVXn+Ie+/z&#10;/aliWeqzUrXg+xRfp2sr7l5F5vR+Q15xDBCP82s7qsrnxmtKVXHqnqeeRZqvZcc0yt/G+kFi6XNN&#10;ldJPgQLH+7GZPSL68nRMTwGs88ACiczkOGk9IgdmSP8+VK6Ga94rX+bqErlnNqW4fpij2dTrj3+K&#10;zDycGtt/KclAvM7TOPwUidop1czTqsjTKvKn3n/8eXIk4nNMg/z3/4cxdV7521oQ+3xHiEWGDK7E&#10;2u0BYZ+z1tc2laTv+uH9lqqUI1FZEYCe1u8fEbRmVKEXfpJ5kioZxV7Sr4N97AJyAEJK6ddNLrYL&#10;16iUZNd2rNdrdG/8/nd1ibGGQpYYq6mrmju7ptOWulpQKLC693XhYV1KVR7FhjlS1SnimjQnnCJ4&#10;OCDbyfjJeB1aa3F22HvEMeFrUEqVg7L4+NqhFqUTAqRjJdFUDV1Gvlkc1GaO489hbmXuJVdzjmPf&#10;eA3KDElsDNSN61PxPIh/FhS64xpVXIdK13NMAJUDXqXf54a8LcTSdb3AOcHtzS0f/PpX/M9//r/y&#10;9PETNusdu6bHmqDszjhGox8Jq9J5xWwpBL02XFxc8J0/eI8Pf/Uh7WZLURQ8fvyY27ubsdYz+q0T&#10;+/WUn5wClU3FVrk9aap+O0UINH6nkFhj6Pue7XbtQezNDim9ArwUIJUE6wnwLs4vRsX4uqo8qFlZ&#10;ul2HkpKHD6/Y7TbUVT2cz5ixEOtrdQx+qTiK4+IYNjzrlMRhrPsOc7+qqrGOmxIWxbF9yBWcc3Rd&#10;PwBvqz2Q1PrcxYOsfZ1AcKgKHNeBwdes9kBYgbN+cRdFSVEWWGPH2KoqKxyOruv46quvuFuv2W53&#10;Yz3aDr68Kkvquub86VOurh6wXNaDArwfj9VqxdnZGQBdp4cx8/tG32vW6zuub295/vIFxhi6ph1U&#10;5BVad9ze3LJebyirypOJDSB1Y3qKohz3eGcMpjdYbaI9S4yxoZQDGRb+zM4y1BWs9fRkwtcwfG1K&#10;jDV/Yyxad1jrBpLCYvAzYvQTYY5obbziuWlxziuU4xTWigOwe8h//flCPNejczRADsSRnkzN7X2f&#10;c/4sIzobCc9XFSWr1ZK+74a9Ob9O9z7A76fnF+dYJ1i3HZWCh8sVrm14ud2ilGK9a/j1l6/4zfOW&#10;OyQMdR0pHBborOPB1QPOl2co24z1Yj/SDlFI2t6wsw6GfbAsSk8wbNwY0wp8PiwYSFeMv+bLiws/&#10;Z7Sm6zRKFSgFdV2xWp2BM1RlgQQKpVCFou06nr+6xrho71B+LVijPaGi0Ty6OufyfIXpOr+XU9Ps&#10;1ti+p5DnNLrjZtNwu93gpKDrekyvkUJ49W8pkHa/dqUAWdXIqhxIFTQvXr6it55E6HCvO1QOzyl0&#10;v06+dQwoByH2uZJzDqn8/C4KQVnVmFA7HPYxY+3oI9IzqpQkO+fT0709JkUO9dBDQHcg+khygCQ3&#10;mqppTcXGR/Uw53x+Ppxj3d2t+f3vf8+Dh49ZrVa0bbMnXLIWd3BWJtDaIISPfRH+vL9QBc9fvOS/&#10;/v0/8PTJ/0OlFKoqsV03fCfZuv3hs4zzqZSch7GWv9930vzBYYzbn9FxTCifrv20tpf+7jhXZjjv&#10;ddm6SNpHkCNuSMmf0vPuU0RsrzPvpwhcgsVkSLlrTuPD3Dl+Lt8KZCZpXvc6PQ5TpJb/mtrKbLPN&#10;Nttss80222yzzTbbbLP992YzAH622WabbbbZZpttttlmm+3fbAFEkVdj9M0Kh8p14UBaRCpzsdpG&#10;bKFRLVXIzh3Mhr8fvN/ZobGISCHFofW+0X1KHSd3PfF3nGowyAGE0temTQdxE2N8QBx/Z9r0HRom&#10;wmvTBs5ToPP7GN7Tccg1nI+g9wzIUNzzmVNNrON9JOD29L055e8c+D1tDo9BzTm2/XS8g4X3xc8s&#10;/D2nRB8r7u0bNewIuJtqrM8/E5dtask9p/vGOv3Z1DOKGzMEblB/9410vYWf/OwXfPjJZ9Rn5yAL&#10;LBI1gumKQfUsel7WYqyjcB4A/PLbb/jk4w95+fIrisI30jljhwakPMghB2Ab1661Iyg8VhK+r8k0&#10;WGhQjNW8/DgMCtAZxYRYiewQUBbUS12yfhT7Xr7jBuUYqH/oQ/f/jl/rEpDi/vs5apyKgYtp03Fo&#10;Vg0NpgGYms6P0CQWEzrYqPkrVlBKVeRO+ZbcfA3AYhvUWp1vaBaFotWGb5+/oNeGoihZLJf0nfBN&#10;g52g22n6tmGxXCFWFS+XC9QbTzHW8OjyIe+8/TZSKTa7LWeLJbrv2W42GKdRTlItKlRVjErYm80G&#10;3eq96twAFBACyqpgeVbz1lvP+KMffB8nLG3foY3hbr2mLEqkG8DwTnh1KuXQGLZdx9/95Ke8+dab&#10;vPn0MVIpnj56gtECYxwvbu5o+xZJyeJshXOSu82OQgmM0Lxx9WBowu1odUO7Xo/NnM4JbG9AQ2da&#10;ylLxwx98n4vzM0zXobuOwjqqsvAgBASFKtHa0huLRWKsQBhHYR2dNmhAtx3fPn/Ottkhy5pf/PNv&#10;+ekv/pmbTRvaajHWsL7b8qJ8AU8Udb1A6x4lvSK2NYbb21t6a+i6lt16w9dffcV6sxmBOH585bi2&#10;47kRN+9Pgc9iApAwJ/M+0fvXmADHDSQdwmqckGAMzbCG6rqmKmqsMxSlj1vU0BDmnPXyWTiM8fNl&#10;vfZq5YtFTd+XbLc7Vucb6uUZS224PD/je9/9Lrrr2W63rDcbds2O27s1m812uP7+wJ8VssAK33ip&#10;pPIAUaEgIvpxztD3vjFZKTU2/ocGxb3SEQeA9zjeShv4m6Y5amALY2uMYVHuldmM8aCCsixp2/ZI&#10;STX2Y/H+tFwuadsWVVUe/P697/POu++x2W1Z1mcI633MYrGgKPY+G+Foux1d1/nm+WGfbZqW3XrL&#10;zc0t2+2Ovu28QpYDJeSBv5kC/aV+KiVSiEGHe2CR5NmzZ/zFX/wnHjx6yNfPX3K73tFpTVFVw37j&#10;2O22A0C/HD8zjieKAci/2Wyo6oqrywueP/+WzXbD3d0tzhkWi8XYdBrHCL7p3w776uFeOsySA+Bk&#10;6u/Ds4nJFHINmPE+lqr7xeN0ABy6R/UwfF6sqjRFOnUqjjmlDHrfe8A3yHtFwWOAZ1mW496b/6y9&#10;Wvpe79MDChDe506B9+O5NgLThMQYBwrE0PBfVgO4wHdAD4pwnrRFiv33puNmIqCVjYjKBMfxCcP1&#10;uuHzBG5UWXRGs7m9Rgiv4mqdQ8oChRiJHJw7jm9Cc7KIAKg4jgBoY14UAUyl8P5Min0MH9RR0+bc&#10;vFrjcVyTm5tT5Cl+Xhyr45ZlyW7bUJUl1kGrDWW1QBYlvTYg5EgA4pxlsagppMIZr/ReFApVSEwP&#10;qi6xOAohsNqM4Ms4fgvzLlXEu29uT5FojXsBp9Xe0/kxpXgXE8CNsXPIxQdWnHR953L8XF5+H3As&#10;vd9UlTL9jgCwiomiUiBheE2cpwcfFT+bmEwEGPfVf43lQB25P9MG8bT5/D6/OBWTp03ncXyVy53T&#10;75iqQTjnvNLoACi0qcI74t6cP0fWl9tzpNt7YxfPUyngxFy/j0QiVWZ3uAkiAftaCuf7fJsB7HlI&#10;AuVwOGEGIN4xECP2VR58IQ7iu8NrFjgs8TCPBHX3qNrnYqZTazU3flNz53VAHLkYbYpQ8KCOkSHT&#10;SveHo5jPedCjGMCAI8PMOKfEmLPsa2Lh335PHMGZQlBVJRL2hFZKjqBNay3aaKzTPm8UHjhZFPtc&#10;PxDDCKE8mVVQfmW4RtzBPo4zUS1uIJEjuvcwb6VPhoQDa/qo9jCs/4NYIK59SNpdw6ZYI4RjtTrn&#10;ww8/pKoqnj16Qt82HjCmBKqqENKC6SiKQf1d7MlugpptGK/U36a+YIoQMlf/nCI+yAFr4j3AGZ9n&#10;jQSIau8H+77HOke9qEFInPCgRDkRH+/H3B7UCP3v7fhTkdQYjdajavlIXCIYAVYx4Wq6Tg5rWfKo&#10;ZpnG6zGJ2dT+EZM0xrHwKeX41A/E+0lKKprW2pzzqt+LxeXwew+k7XTPz3/2T/zR+z/k6cNHbDc7&#10;Pvr0C5quQwmBlB4sK4a4OKxXBjCzkoreWJyB61c3WGu5vb1BAr3VXD18yPLrc9p2O6wvuSfAEIRI&#10;/rVqW1OgtXSscjnOlI87Vas/XDMCNZBebLcN6/Wa87MVZVlyfr6irBRVUaK6EisE9dkKYR27XYPt&#10;LU44jHCouqA1Dc8ePOTbrwUGP8BaDz5XGJx0SHcMaE/JRXOg8zjHDHWFoigoiiJ7LhJ+F+ZkmJfG&#10;OMyQCwskVVUOZCIGK5wH+0pJN47jkAdFOcNYTzWGaiD+E1Kya3b0uscBxrlBPdvfixrAuVXl18LV&#10;1RVvv/02y7MzqrKiKhWFKqjLirqqKevKg4uFGa8/APOfP3/ObtfQNC1N07DZbLxafNvS970H1RcF&#10;u91uyFHFQJLVj36z63q0NtR17fMKJ3Bh+7IOIQzWWO93nR3iIZ/n+TF1SCUoVYFE0DsG8K9CDn7Z&#10;GA+s9jV7fxnGWPre30vTtMO1tL4+3LvxXq3TWKszQEY51uWOziQGvymlJ2HdP789GL4oSp8vSgbS&#10;VIdI4pzgd3ysrlFKslhU7HZ2PM88rusPu7qTlLXiZn3H7z7+nKd1wRdfP+fNR4+5LAo2W8fF+Ypf&#10;ffY5v/l2zY5hf1OeSLjvWg86l5Inj69YCkUpFBbpQelK4Jyk1YatNmws0PbUiwVgWdQVd93O7zlY&#10;v58M46UdIP16r6WnMG37lrbtEEJxtqqpq4q6rKgKhdE9pfJzVxaSbt2w3WyGXD/Eo2bIh/wYS+CN&#10;Nx5Tl5Lmbsd2s6UWsFsv2BmLrFdYIfj9Fy/46uUttigQUmI6Q6n2JHqFLDDGgsWTAohAVgCbvufj&#10;L76I6JjEUGM4rA/lzpzjOlQuT5wi7zoiPJcSqQRFuUAWlSdUMHqI19ifTQSy9+R8cIrYMeer4zPG&#10;tLYdE4y6kKhHcVgutj113jV1LfvcK4y6xA75me47Pv74E956+12+973vcXlxyWaz9r/TBpco1XuS&#10;2EC2BkrWw57e8pOf/ow/+uEf88c/+EMsPSiQ1uHMEG8zRUR2eJYfn4+mCuQp2WFMbLDPjeQRWUxu&#10;n75fZTx89pBXucMeiSki+yPC56Q2PkX+G8/1tF4a+6y0NhTGJJcT2cwZS46ALyXay31WXMcOe3cc&#10;G07XS/N9AXE98HXqDrPNNttss80222yzzTbbbLPN9u/RZgD8bLPNNttss80222yzzTbbfwObanjd&#10;H0IfN9jtXzutRBcsp3iXgtZjBcFDO3zdlMJkzNwfq6LFTbQ5cNTUoXaqAnBKlSoeq3APUyD7HCt6&#10;rKzmMsp9ubFLLW1oTC1VpIwP0j1INR3DYVwjZvj0OqYUCcZ/wwionppzuUaTfVMpEwoCZJXd0/s8&#10;1TySAojjA/r9PRy/JzTrpU33OQKA43UiJpXeglrOoVqiyIIWTo3l1M+94onAGg9I/uUvP+An//Qr&#10;rh4+8XqkQiCkGhVJBbBYLGibxoN3BgV5hEU3hu3dhs8++ZhPPv4dDo0sK4w+VqRK53Kqth4/v1gV&#10;PSWGONVwsf+uQ2BH+DNWMYqVqVJ/EoMEx+fLAb5geA7HfmQPaD9uSA5KVumaCQ2AOXXL/Wv24xUT&#10;OKRrNdxrGLP7/FT4t9ZeETgGDKUNNVPkJrnnGoMwD569NYMKkUMJSV0vefXyFX3T0u926K6j7xqa&#10;7Zam6dhtemRVs7pQKFnww/f/kOrsjC+//hZpBW3T8M3XX2OG5+6b2QZli7KkquuxkSuoFTWi9Uq3&#10;4zU6lBIUlWJ1vuSPf/gDnjx6QNP3dFqz3m54/uKFV0CSEt1pClkghaXHUtSK1mi+fvGKn/zjT/i/&#10;/o//DLZktVzx5JHj7m7D9e0Ni7KgXtS+IVFKtHbcbDfY4owHeFIK7aBQBc3uDqk7zh+cU1BQ9gK6&#10;FiUFGkNRSqzpMX2P6zps3yMFGG19Q2JVYbqtB1kWEmO92lOvLV3f03U9ShVeJQrJz37xa/7qv/4c&#10;g8QN7eABvKO7lpvraxyOJ0+eUZQSnKRpGrquYb1Zs9luabqOXdPR7bbjahG+Ixc7AJmn1ElT5buw&#10;RuMG1wBSjZscA2jVr4G0UdFfv5ISZw0OQ2fMoAQNIDG9B5iXtkRqhma/AiGKEdzYDUpXq9UZQjqa&#10;tqFrO99E3WpUuQbhOF8uefL4MU8fPebhO+9gjKHpOzbbHV9+8SUvX74c11JQhLfSK5yVZTkA7qGs&#10;Kiz7fUhrMwDd/R7tBjUeSwKaw/vKWF0tqI6nykMx6C8G/obm7xgwrZQaG7rD62IAbACqhr8H/+RV&#10;lT3w5/Ligne/8x022y2vXr3Cmr2PCs+1qir6vmd9t8Za7ZtW5X7tdm3L7e0tdzd3dG03kAZIlPRN&#10;uc656NkexjtTQO00ZkgVcMIzeP/993n7nbcoKklrDM+vbzAWul6D9cC4vu+pyhKtNX3fe6U154E0&#10;y+VyIBXpsdbw6NFD+r7jww8/ZLdZs7675WxZe6IObY5UiILyba6JMgUDHjT/Tig7B8KBOOZM1Ypi&#10;MoA0bo7345iAKFXHSq8nja/ieZdTGpqKZcKcfF0bVf/codpY+K6+77NKokefkVEmDfHGnvCpmNx3&#10;RxAYwACw0sYicSzqahhHv0cG8gUh5UDUklGYimMJAWYkrRJea23yfhwIr3aMs5RlgdYdr14+R0kw&#10;pqdanGOt9zvEYMtY4ctF64hovig5+qEAgDmleB2rxAZfEgOq4jguVpLNxTW5+T6V41prkYgD8oAx&#10;PxqBjJZt03owiVA4JzwIpqr9Gh/Ud/1+5Mk4pBSookBWFaqucAMgRU6sk6m8Or6H++Lew9+7vTI2&#10;0wpdaZNzGq/GfjL2FV5JV8AACA4Ai5w6+AEIcUIp+pRidOwbcrlnmhuGewlrLX598FcxGDN+X9/3&#10;VFU1mR/+axXg4VCVPgdqn/IZ6VhYa06O1ylQduqn07VwioQgzUdyc2qq0T639nP3miNcea3aFWQJ&#10;QnI5aE5t/eC+3Qm/IabVgdO1Nap1I06vvSS79EAoERFMDq+KSI5ed89Lxz+37l5nv829P/eaHIgn&#10;HZ90HR2BipPvydVK7lMZnKpnBqBxjmggVx9jIDrs+x61KA/iYoE4iDcDUGj8PutBQNbZiFDBK6jK&#10;UJsUHBBiqUIcKDPmxuDgft0eYhQAZSN45mhMpokQAsBICkffNuiqpK967tZrmqbj6vyKXhu0NcjC&#10;59Wt6eiNoR6ISUPsH8hsRBJ7HowrHAB8XkcdO+ePcv4mKhkfEPEEioAAmC7Lku12y2a7oe81xvq9&#10;oSxL6qpiuVhS1rUHyifEOWE/s+4YvDTOY8eY81prx7pHHGdYl1aWjoHkU759yvfGwLtT5Cnx2kzz&#10;nqIoDgjRwrzPreW0hjZFOBZ/156ssRrVvgE++/RTfvSjH7M6WyKFoyi8YrAx2kP5PKPA6FdlRJIZ&#10;rtMa+OLzr1hUFUKAKiqWy3MeP37CZ5995NfyAOCWUu45LjL7ZXpGcexX9/Xh47xg2r/lSCDuU49P&#10;/zTacnt7y4PLS66uzum6HVVdUErvp9qmRQpB03nSum3TICRYJSiqEuMc9WLJ06dP+PbFS6T0OZUq&#10;FAiFNhrp9tcTg9QB2rbFGENVVb5+kdROUzLgEAMF3zaSGUb3bo0Zyd5UWXpV9K6lrEqqsvS1JD3U&#10;cAQYa+i7fizUKxlImOwBaZMJOYi1WOOV0s+qBUVZ0DQ7rG4RhaQqa6qq5OzsDCklVw+uePDggVdB&#10;lpJCKap6gdUdzlis8cQozW6LcY5d4+sbm82G7XbL3d0d2+12IJVQbDabcSxj3xfA8GVZUoy1aYuU&#10;BXVdRX4zkJj4nExFa1yVCqxDGzMCT9Wgnt73mkpU9NYTdAVfHf7fkxSUB8Sufd/Ttu1IhCilpOta&#10;AkY4gNv94z0krAwg0vi60zqLr4cc7wmBZLYsy8Fv5glB4lg/3ItSiqqqaJoWEiKjuOYRzpj+8Pt/&#10;xNMnD/ntJ19inj5COcfPP/hHVgL+pz/5AW3j+PlHn3nwuvQENlY7rHQgJALLsiy5PDvDWsNut0MV&#10;PqcXSNq+p9WGruuxKEzfUZQlQkhWqzNe3G19Lc+FOHao6XhUtge0SwHWk0F4shZBUXjfXFeezNO5&#10;QwLzruvYbncHcXUMOjfGgBC8+eYbFIUnREZC07dcb1oKVbL+9pqmt3z05Tesm5Znb17R7nY4LFKq&#10;cd9XQmCdHwuHxODzX6TkdrPj448/HYP0OIYNZ7QqOV9Mz1RyZ4tpnB+fHR/tjUMd9fx8xeriEmss&#10;bdfSNg3trhnPc0LMLgJJTjTHTp2rxXW1lDAufq+N7utUDpgjip+K8afA8oHgl4HAEONJf6yzdNsN&#10;H/3+tzx++ICq8n7VWYvyzukgz9/Hb56wJoxJWZa8ur7mb//ub3nvvbdZVgXOmCGDsTg5uoRM/BGA&#10;6+KoHnsq98uR5cZnaqd6EA6JeNzkmfF03ulOns2lZ7RTdZ1cLTo9+47nyOG56OGcCXP+PlKIqZxx&#10;6v5zOWS8r6d1nHSupuTiubUS1xxOkSTONttss80222yzzTbbbLPNNtu/N5sB8LPNNttss80222yz&#10;zTbbbP9Gc84cqIzEtj/EFCPILDQZTR04p4f6ci/r4JtjTih+pT8PKsXhc1+neWyvIB4aDA+VYePD&#10;9/TAOP53DPg6BTr9lypnTTVVHLxmGLMRMAMnwfq5745/n2uwj4HKTmuE76IZAQ5iuA4b3hMUR4dr&#10;CqN86lA8vhcYmj5D41s8R6RE4kE8gr1SlQcHD+BrJUfQT8y0P6XSkB7gp4pSuQbcuAFlD77ggFRh&#10;7IcXZJ/tHmiVNvaA1naYUzJqwiCa4+C1Ofz3habteO7FX27DO0UE1hZiVPb0Y+mB1gjfcG+d5JNP&#10;v+Rv/u4fWV1cocrCN2pbhyr8tZVlAQJ2becbq1y4Kot0jlc313z80Uf89vcfDc1Ujq7pfNNW1DB7&#10;0Aw6PP8A1JJKDeCuqDEefKPNoNIWr73D+R3mV3jWfrzCGt8/+9B0ZSbVrKQsouZcgzEeUBuru3LU&#10;oCKPgFZp48rx3DucjwEUHwPRw3uD7xkV5obm7JRYI14DVVUdKDaE5sAwXodqPL4x0ffZKawTHijt&#10;PCjaOotSJdaaocHYIYVXa0WKSQBSPB4HRBJe3tqvbykoyoLFskapEu0sm82a25s1252l3+2QVrOo&#10;BHUtuSwLFpcPUMsVWimkhY8++pSddUgladqG27sNN+s7jDUjkK6u69GPg6CulxSqZCPE0MgHoHBC&#10;ogrF1dUF3//ue16Fud2hdcenX3zJ7bahKGukE1R1OfixCqlKHC1G9+i+55e/+SVvv/Mmf/qDH6JU&#10;xdXlJRcXC+Rz0AZ67SgQKOmoqpK+98pQN+s7bF1ypkAhODs7Z7u75eX1DfXiiqunb/Hej56x0S1f&#10;fP052/WWptX0S4NyDmcMTgiM6UE4lBQY4xWQJIqiKgelW8F2vUNrQ7U4Z3F2yYcffco//PSXaCdA&#10;KYTzz1kMYFxrLc3ujrbZ0rcNZ6tzpPSgkN1uh+47tDa0XYOzGkYCitDgOMx7uwf85AgT0sb6tKkq&#10;fk1u7/dr3B4raDoPesANvhCBM9CahsZ576lar4RVVRVFYSiqikJKykKCLOisoTcWMfpig+kMTdsM&#10;oFfBttpye7vhxfNrrh5ccXl5ydlqxaOHD3l4dclmvaZpWq6vb7i+uaHrNbIoUGVBqQqMNWjd0Ruv&#10;8BQUV8KaHuM07KDrIw/2TmPsAWlArAKa7vtlWY6K5DlfZQYahKLyammt7umtOVB/C2OsBh/uAGcc&#10;WnvVMFUa6noBQvCH3/8+Wmu+/PILnj9/7se8qFgsFpRlSVVVaK39n0Zzu97R914dXiKxpmO7vmVz&#10;c4vp+5G8woQm1WhPn/JHuXkTN0KOPhWBMX4eOwwXV1e8vL3lN7//BDcAlrU2OOswfTe8v2CxOEM4&#10;h7X+2qqqBgE3t7eITtCbDq01tk/5bAAAIABJREFU9bJicVbzTz/9R7brO3ZbTxghRem/Vw4kHkpS&#10;1TU46HWPsUP8IdWotBvi6BFPlTRZ2ihW82gQiXEW4cRRTJnOgXhe5GLPlLhGyuMGzgBMid+TI0m6&#10;D+AWk9OkccVx3B/UcEMzsUEJhcDHjjGRS/ydOYKuPZGE3K+/oK7nONrfD+5P+CZhv6czEly48MCk&#10;oSxLOt2inON8taQqwHadn0d4V6qQPmbLXB/Or9MAkg8d5uGbJkE1gHTSg+qdV9W0WnP98gVSSFSx&#10;QMoK6wxS4BVRvdygj2kFYPBz3YFQh2BrIQS9bsd4IwZ57sd6zB783BnIImJyjn2u6eNXrxw4xI6C&#10;CCQqDsDv9zU4x+AtlAeJGK1RUhHoA4SQlFWNNY71euvXj9Z02rAoS2RZImUB1tE1DWVRAgprHNKV&#10;OGCxvOJ89ciT23QdTniQfApCjmPcU4RdKZnEFHDK2SHwn1DQTT8jBZOkqmFp7h3AI0rIvaJ1fH0Y&#10;cJ4IwRMjWIz1P0sBKc65AXRlce5Y6TeQuJyqEcT+JLw2BdzH+XYM5ErHOFYjTNVNTymx32epD0z9&#10;avr33HXFucWhLxUHeUT6vTlAcro2XqeWk37m3p8I3GvUHKb24lO1kvtqRHF9JB6rfe2ISWD29GeS&#10;eT0+R05I+4BJ4hYX+bRJYgIETrj9/uCCCuz+me7rWbwWUOAUSD27VzFNMjjlf+4jijl1bVN1txwg&#10;Jgc+ve+z77MUoHHqc/dkdxYh/Bj0TUvX9dSyHAGFYl+mRAgGMFRQcvR1k5CTCxnyf4M2/cGY5dSU&#10;J4nsMvva6CNESiYhTtYBPYLOIJzEGE1V1bz97rus1w2ff/UVfe9rO422Q21Aop1DGz0o2ceKlgqH&#10;OyBRiveV11uDeXXXOLZUCanauG9JOeaZIioXWWPHOHq3a/nyy6/9Pr2o6TtD02zGz3n29ClPnz5F&#10;FYqylB54mChzYqcVWI+U10W+9jPuu1IdERCmZIRyguArjd/jn8ckU+n6CHFHSrDYdV0WjHfKj4XP&#10;CzWr8PeYgC1e148fP2axWPL5519gXUepFF99/SV//KM/4dGjhzx78oQvvvwK7Yb5JssBQOjHUjg3&#10;1uDCPdZ1jXWOqqp9Pl9WGNmDhSdvvMGLl9+y223RWh8omk7t1bm5d/i6/P4+5dOmcpb7fFBuzQoh&#10;0b2m7RqadocqYHFWI3SF8Ykf56tzri6vaJsdEkGne5bLiqIs6UXBbrvj6uFDXt1e0zS+lqFkSa97&#10;rLYjmWTqswNpR6iRHwIl98VuEa2Btm2x1lLXNVXlyb52ux04RzXMr23TIIRgsViMtQCloCoLpHTc&#10;3t4hhKQqCq9cjhn25GG8B3C9MQajNRfnK3bNDqU8sWGhJFWhOF8ueOPZMx4/fszt3S13m7uR+OHs&#10;7IxKlVgcZVXRdw1d13uwsxDc3N6wXd/RNQ1KKoqiZL3Z8Or6mvVmw3a3pW29WvpqtfJz0noweTzn&#10;4lpN+O5DMK2vM/a9juZByMOGfGkg9MA6rPOEaXYgelFSYs0A7AX61vsvf4ZiDsgNu64b1ryvuXdd&#10;N5zv7XP4/dmEG2pPAoEcQc2h9n6YSwdw6MHEGNTi92TARwrIzlIqSVV50tFuIHHY5yWHJNmxCnxZ&#10;lmNdK12PMahZCEFZVbz59rsoIfh88yWX54a3nj3FvLhlY3q+Wnds2w1fbxt24UzBecKO0a8Cj6+u&#10;WBYFGE3TdtD1LMoCOZCa9sbSGz0QQiqsdVR1xZPHD/n06+cw1kTjs0lf31mWS1aL5UC2ZhBSYXvN&#10;brdjuVhgHTRty6JaUhQlShbYgQihNzZLhFQUaiTiefDgCuuMP9cpFZQl39y1dN2G7a5DO8Hdbkdv&#10;LaumQVnriSicv4eiVKB1dMYrkUIhVYFzgpc3a17e+PzZz/1DMqmpGPp14r3496FOGhMmx364LAoE&#10;fl0VdYGNfJIf86iGmMSeuTPeqbgrzTVissKyLA/ObHLxfErEeSrOzdXSDlfaPv7x9bmwH1u+/vwL&#10;Pn38hB/88I+pygW7ZktVlWPMEJMo+9pbIOGSA2mwotc9v/jVP/OjD/+UP/+zP0P1PViFk0PNx3Iy&#10;lxAJsdBJQiPkcJ4qRlKwmCD91ByJ96a4HpkSKebyp/gcMSUZivPx+Mwu+Jng43M1iDj2jgnQc4Dw&#10;XCyRiwVzpIKn8ulTfQtpfhvXCcK15sjMcmD+HClQbq3ft95nm2222WabbbbZZpttttlmm+3fg80A&#10;+Nlmm2222WabbbbZZptttn+jSblXR47/hEPllpjtPAalxM1+OUW2+JDXRo0rOSWqvBKyIz0bnVIV&#10;jJsH9wpaIntfU5YqU+cOrnMKc6m9Drt6+u/xu0QEvM0cZk8BO3K/yzWZpA2RB2DeuEE1Ar3buAkz&#10;eca5xvAUyDjFSB83iXqQC6PqZapQasVe0TMFAsTzMMzXVMn06F4zAIGY5GA/H08r+8RKSoeN98fE&#10;B745OjRnuCMAdfh8Y+wkeCWMV7oeh1+MwG+vcOnBTsZ6ha7nL17yd3/39/z/7L1nsy3HlSW20pQ5&#10;5vpn4QGyh2STPephT09o1OqZieiZGH2YUIQ+ST9XCnW0QvQGIAHCAw/Pv2uOK5NOHzKzKitP1rlg&#10;Q1+krs1g4L57j6lKs3PvXXutJaRGURYQ0irDLBYLN26kUyPVsGQEHpCupYaSEs9fPMOHH32Ipq0c&#10;6MoSFMSqBb3aSlrBAZHSQTg/3fo70JQ/3HumG5Zho5GB1mSgHjqmPkEIBedDJYpQ8bhfA2l1XN8A&#10;bCKwXawE2L+nb2z06kgxCCm8l7ABJbx2/71hQ86wyaQncPD7ihACaG2bF7XuwRpuznugWg8ONQC0&#10;tI2nYfNrDNJJNYxRSmw7pm+KbRuUJwucHC1xOnsd7199gFa0YIwgz+w9zUqOkzlHOWMwmYagBPTO&#10;CT796E9olVV1W2/WVtWcM2hh1cIZY908WJUhg7ZtbINtYdWW27aF0QQ8y0AZRVkUOD+/gBLKKjbt&#10;arz/wR/A8wKMcnAD23xKCaS2wHttNJRrNGxahV//5vd4ePch7t3JkTGG87MzHL16hev1zql9FyiL&#10;HLOCo6oJhGixulkhPznCbJaDMIZZOcdsPsOryxXuPnyA/+V//d9w9vA+nrx6hg/+8D4++N37WL+6&#10;hlQKgAblFNQAlFFknEEoYwHVSoFpjZJSUM7AKMOu2oBnGY5PTrFrJP7w4SeoWqsGTJSxakBSWHoE&#10;0qsDGgNcXb7CZru1f1AaUklopbo1DNjmyLA5i1I2qtCSihM8MDve3+Ha9xaqmMdnn2/gDV3HgNBE&#10;2RVtjIGQEnAqV7PZDEU5x9npMaAlbjZrlHmJphWgBI4cJLPqzY0FhdAsA0DQNA2e7J7henVjm/Ap&#10;xenpES4uzq1S2+kpjk9OcXR9jfVuC4Biu95ANA2UkJYcwjWoepIhzpkj5DAgToHYwCpPG2OvR+ue&#10;bMA3BPa+V+35Ha+qPlBrD86fUOlSuQZoD/QPFdy8n6Ke5Mg1/Wljm8cJpXj44CEuzi/w1ddf4YvP&#10;v8Dde3fAOUdezDq1Lg8MapoGMAAjGXiZgzCCqtpZNbXVanC9neJk4IPGlEdTTYF7JE3u89C915IP&#10;3H/wAHfv3YO0+F9IacEqhphAOY0izzKItukA/dQ1o89mM6d0ZhtKT46O8eLpM1y+eoWqqrDdbJBn&#10;eXduW1IS2/xsG9H93mEOWBTEua6Z1QOt/GsHoPNgb3iyACTOofiMC2Mr/3vGWBIEOlRVS/8+BRgc&#10;A7KPnfUhYcaoclD3MX3OYBz7RSpOTIFA43gxPO/3G3Xpnoqx1haEb/cmGQJEjVPIAtC0LYyxkO7F&#10;YgZGCbRUvXI6sbF4SAAWj19KdZsxBqXlQQVR0p3r9h6lUri6ubJjZRSUFoCx5wihFhQHoAfxuT1v&#10;tOnijlROY8EpLsYYgHTj82CY/3g1tTB37PMLF9+RoXpcvAbjeYxVaXuyAoAzS/hEnWohYRTL5RJC&#10;SFRVDco4Li8vYYRCUcyQZYVdExQoZwUWizl2uwpt24C7azo6PsF8trSjzBhgFCjYXlw8lhv6mC6O&#10;55JK9hHY18dy4e90RDwX5lZxLBvnbYdy1/A6PBmWJbNyLfgeEKr389SQ4C71HTGBSyqf9T+zDmCi&#10;k43j/p6llE6Vsx8Df5b4/6Zik3gM/7wayz55wW11jNj32dfokXlJN7WPAZzHSEhS+fHY3HfvG1kX&#10;MdHDtwUbpsaDjqh8h98fxnips//bgBL7nIwkgdKjhCfAXk2MOIB7DGYdnGvo94onk7D3QUBMrwRv&#10;HJCtryn0eV08boeUn8PXxiSMYwCkMSW/1FzGisljezcFgIlz7riedKjWFt/LXi0MFIzRUcBLyi8R&#10;yrpx1lp2YD9fY6CEQTtAnFb2nAzrpLbuYoHuSoq9+pA9T1lXBwprJKl1Hs8hSeRQ42O0r8g8rDXJ&#10;Tgl0u92AsFd4/Y23cPLaObabNardBk3bIJcadVNDGorag09Jf+2E2rhAur3vwa5j/ibpTxLreLBu&#10;/bnu41Fft3CK3iEg0wMKSVeb0aiqHVarFTbbbUfo5WNtn/c8efIERVHg7PwMhPb+wJOnUEoBPSTj&#10;DOOTMC/txtmr0PuaFwDhwGaMoQMMe4IEQmnn91LAqdA/hfXKlO+Pfx4olxLSqWRTSsEzm9/pqC4/&#10;FquEtb6YHM3nSKFKbpZlODk5wdHRCTabLV68eAGtJZ4/f4qnT57g3Xe/h3ffehOvXryEEg1oUB/r&#10;zhpKoWGBv4a4sSPo5ts4ECgBUJQzPJjPkHOCn//8Z3v1tJSfSynZ30bsMUa0etv7wjr12HtC3yqE&#10;cHGOxGazwXI5B6UEJycW6CmkBVt/+eWXOFosAZeHMsk7pXRezqBbgazIcHZ+hsePn3ZK7kZrm886&#10;IHG4d2WwTnwMFV5fSFRI3ViGhEMeDO9/J12NAcFZ7v9LCcFyscBbb7+BPMvw29/8zuYrWkNLm0tl&#10;nEEKZX0CgLZtUZYlfvLjv8TDBw+wXq+w2WxACMFyuQSnzKrXSwmjFM7PTnHv7h0YY1DXNba7HTbb&#10;DZq2RStFBxQHKK6urvDi5Uso2YISS9grpYbUCmU5A896ItX5fB6cSxSZy5v8PpJdDhvmbUOSUn+W&#10;DPayyyUJZZbYlhBInxM7cLpWEp6KilCNnBNwxjGbz1HXLZ4+e4ZGtB1wvM/RaUD+YyBlSrmXdLVk&#10;C5C3dT9LVByTvvo9oL41qUQY31BKkOWZI6WVXY3Lj4VfQ0IIlGXZkQj438dxfxy/5UWJopxD1A2E&#10;ofji8TM8f3lpySQYxTdXKzx+9hxPb7ZQBKBGOoA0s7mvUcgJwU9/9AMsMw7VbNG2LbQWUI20fhQG&#10;u6aGVAqG2XhQSIlyznF+fgorlG06BXdL9OYJQwlmjiSyrmt7pjIGTik4CPIs7whfCKWufGTPQdOd&#10;ScPYravHAsicenzbtLauTxiEYbiuFJpWohEGQktoQjE/WkIqDeLqidr5Vs4YMkYhWo26aqCggLyA&#10;duS6j5++QKsNNCi481naIIBmp/yojZnsOWdJicO4PPVs+ZDqtHbjoI3G8dGRI+Y02G437v1wdTTT&#10;EXccrJ0kYpa4rtDFtc6fLhYLGGNQVVUy5/B+pgecq71n4al8ZewMGqz//lGb9dFSotqu8OknH+Pt&#10;d95DUZaom8r6xEQsrZRyBKt9PMuzDCUB1usV/umf/gnvvfkm7pycQdEWsrF157j+118jvZWsPX6W&#10;1MVxiThob8wTuUYcG6fGNo6bYkX6VN3Bn4n+mYUHvo/1OIzVTVI5S+yzwjqsvkVEYGyNjt1r3AsQ&#10;P8f15u8zFS8d6oFIxVTh54eEMJNNNtlkk0022WSTTTbZZJNN9i/ZJgD8ZJNNNtlkk0022WSTTTbZ&#10;d7RDja0pUGr4IDgExRxqNA4/zzcJpV6317ygtQPk0gCQhw7MGSpPHlIXC4EXvqn4tqa+1APwP0cB&#10;buwa4rFKjcWhZvhDSmljD5BT4PhQ3SP1ebcpy4f3Mvb7WP0n1dQ7dm19M2kPbCaUdo2kXkHEW69U&#10;YvbUpuLxGaiOR8z+8bq4TflvTHU2VuWLiRNSAIW4GTJeS3vAgMQaJk76nVILXCeuHY6xDDc3a/zm&#10;t7/Fq6trMJ5BKw3CSAe8DlULiGvyotQ2CRuhoaTGyxev8PGfPsJut3Iq6ehUt2OlQu87xlQv4maT&#10;GAhPkG76SRFmpEgrfPNM2IgTN8TE6y9UrfLX5dVyxuYjVHEPm5fC6xji/knnv4ZAeXRqTKEKZQh8&#10;D8c1vP8UaD4EUNrvQKdSbIGEdqx882vYZCNd0yEJ97LbiMQpyttLto2RQ4X5fX+ilO4awEXbIqPM&#10;gXw5ZsUCeZGBVDvkOcWMERSUYTHPcbSgILSFMgqQwLxcIucGl1crvP2997A4PcKLly9ws94MGm79&#10;WNm5E2jbFjAGi9kMFxfn2G63WG12oNw27pflDLOitEpxhuKjjz/HN0+f4+zsFKJukVMK0TbQhIIY&#10;q4xNXJM/DJAzguvrDT78+GMcHy9AWYnZrMT9u/cg1HOs1RZKtTDIIKVAxjk4pSBGQQgJWWSQjGEn&#10;FZSQINkc7/3gR7j38DVkJwu8PudYHs3w+Sef4vr5SxBKQIzb/5QBWqFtBVohYAzAM6tkZdCfMRoE&#10;i6MTUJ7how8/wrNXN07v256vJFCMTjV9NdV26Pe6htgh2D2e/1RDYQpw6wF/qbMl9vX7INVUDJMC&#10;t9gGX9+0q7XuGv+UUsg5w/ffewcZA75+9AgvrlZgjjABsE1gjFAUZRmAH7RT7bJEC8Kpg1f1Ftvd&#10;Bs+yHEUxw/HJCY7PTnFycQ4lFTbLNW6urrDdEGy3W0glISUGIHWvbsQYD5qQLVGM1rbBMssz538E&#10;vPROrJLoxyE+J8Ox9gAFxhiqqhooAfU+pAeKeACFVdcmoIqinJWYz+d48OAB3njzTTRtg9Vqhawo&#10;kOUlCKxCGaUUTdOgrutOua1pGlBCsFgssa12aKoG29UaomnQNE1S4Sm1PlIgm5RSk28m7Br3iYZS&#10;EsZovPX6uzg7O4NoBZSpYEAGRAw94FyiVrJrdLWfJ0EZw3K5RNs0EKLB+dkZtus1vvziC7RNg2pX&#10;dYQC3dniwKIhqCWp/hkoARrjzsmoYXEMfAZiAbLpz9tXlUyRroQxVNi8OAZoSoFox3KAsTwkbJgc&#10;i4diC+O5eExT6vMxMDkmUYqbQ1O+xwMa27a1/pH6verOVkIB6vaeA4mfnJ6BMQ4hmi636dXT0/Gf&#10;X7dhrNETOWAUfDqYcwoQRiGkwvVq465HW4YQPzbaDGKgTtHVEb9QT9yQABmk4oCQiGhAXGD2CcZC&#10;X+Pnw58TKYDqof1iwQu0U1umnmCLEFACC8TpYduYzUq0bY2qanB8cgSjCaqqQVnOsVgsodUOTdug&#10;FRKMUxhoGGKQMQZiDObzBYrZDBmnkKpCKwT4tyBOS+UlYXz35+Rf8c+pOboNoJUiC0lZl+c5JUOt&#10;MCBk8cRaMSGWV3Mby59jvxLnPWP3FhO+deqggXpZOAc+9gjPxJhk7Z+jUhYTZMRzSUZAjuGYjpLG&#10;wRNMsOQ+P0TC921y2pR/2zt7aTqfG1Mu/ra1qAHYZSSn8M4jvu8UEDSlgB2DVD1QeG+MAuKNGJQw&#10;dn4ZbUBJirguvJbongdEBv7FsOA20s93/z16FDB82xgfIkH459S2Uvn5bed0aj6/DXA03O+H7nF4&#10;fXTvnEjtkT5OTMS6HRCHdnMspbTAUlglUnttFpxpl5KfO+IIEay/8wRQNqbVXX0gNX8pwoUQEBy/&#10;hpJYwZQcrPERQmEoQSMkhGzRCgUlNR6+9gZOT09x5+IUSitsdxWurq7w6tnObnuzX++zpDn7e8Rf&#10;T0weesg/WaIn2oH2LJjd5YC6j006Qh/iCI/8GHplVxUpaDJLCunBk+F6y7IMbdviyZMnMDA4OT3e&#10;q4Fbgiu1B0QyxkAZDUboPvCIOABrV6Pq83LGuR0z0O66Sc/glJy38KzynxMCkX1sHu6pkKQjVJs1&#10;BFCuFsOpBWmagFwj3JPxWvR1v7Du6uMzf32hP5ZS4tWrV2iaFk+fPrVgR0WgofDLX/0CF3fu4Ojo&#10;GPfv3sGjp4+hCQfxRG+wxBOMkkFc7s9vH0rae5SAtsA9gKCYlZjN59htNh3Joyd4/S4Wzo3WPQld&#10;iqhotB5CLaB6jCglPtsIAXjGsbpZY7GYgxKK3bZCXixAQDCfzbDdVeCcYzFfgHGG+qaBFJYEdTGf&#10;A7yA1hKL5THm8w3apgWMRlnmmM9LXF+v985On1/4erFfF+E8hwDAuq67uomvjYbrhVIGqTR4xkG5&#10;BdQTbhWa4Uj3Hty/h+OjI3z04UeghONoubQkhJR1BBbGGBDGkeU5Tk9OMCtycE5Bj5YgWkMaBa0k&#10;hJIAMRBKYLvboG1bVFUFIWzdrJW2Tiik6ur3UlqAfds0dq0wbnN0UGSFBRwLqSywuSy7ubaq6o5w&#10;gGUgIFDSAl0zxi15CrF1k57wsK9dMuf3KGUQou3iIK0cqYplAXDPtDSMtAQforE+bT4vcHq6xOnJ&#10;AhlnKIo5Lq9v8PjJIwhXIwxjCTuOGMxlTAzcnxkkyOVM9zn9mh5/3nPbeW6f6+iu/p/nGZSiaJp6&#10;UDvwJGmEWLLCoiggpexIV1KkVf3PBGU5R8FyNLICZQyLxQyy3kJULSSz+/fp9Q2ku13lAP3UWPIN&#10;xgh+9N5b+OkPvgeqGmzWK+w2a2QZh9QGum6hKFDVrTvDNIxW3fouywKcMwjZq5ATykAYhdItQIBy&#10;NgOhFLvdDnXbgHIGo2ysULe2Vna0XACEoBUt8nkBgEBp44DmfS2hz50VYICjo6UjbqBoW4ntroWQ&#10;DRjLHDGFAecMs7LEoihATQvVKhitkHOOVljgPKUUjDJIIaEZB6cMWgPCKDx98RLKjXcX67ozmiL9&#10;PMcYFZAcDtdo/KzMnzFCiCQBnj8PtPdZnGO73WK33UEKS4QmpQjqA+NxZIogJaV+Ha494dajX5tF&#10;WUIqCU7Z4LyMz9ewPuvrv6lcJqxD7eW+MIO02t6fy0kIcHV1hU8//xQ//MufoJjNsL6+RF6Ug/qM&#10;1hp1XYPRIUCZwNYpiyLHJ599it++/wH+4//wd6CMgTIKKNXFyuHc+vnqa1z7NcEU4fzY8/3U867w&#10;GUGc340R3ow9K4hJGMeI432s5eP/MeK+NOHasMYx9po4jkoB9eN162ss8Tkdj1V8vSlizdTzzlR9&#10;9rYYJs4Zk8Tok0022WSTTTbZZJNNNtlkk032L9QmAPxkk0022WSTTTbZZJNNNtl3NK/mmbIUiNiD&#10;YTrFkJGG2vB3Y6rAY4Dt4UPmXnlJ6xg4Pf754bUkVRASjd294gcONk4fUqU69KA+fk/8YLoD2QS/&#10;j5scUtc0pvYefldKoSAEzoyNX9h8nmr4Tqkuxvd5SP1zT40zAC0xxt28exVJ0ilAeVXOeJ3G4IFQ&#10;XSFWSgotBsiNga7DZopQjbSfT72n/h6vhfCzQoBWrFA61mTjISOjCo2Bcpxt8iSQSuHRoyf47Iuv&#10;AJbBGALKKBhn4JymldGdyozRxgI2N2v8+te/xsuXL2Gg7d+DRrNeiThNhpEiuIjVG1KKDWNAvdSa&#10;H/Mp/nM90OWQkmVqTMP5DpUYU3smbFSx+4t3ymDDudxvTB5TUkhdV6rZJEU6YdV4SKem0l+nbTgM&#10;v7dTdGUAYwSEWOCQVw/2a9yNjGtcss1qXik2vB6vBEZIsJ+VgtYKtWghDUAZx/e+/x5OLq+wW69A&#10;ZQNuDLKcom0rECVgCAUoBWUE98+PwLM53n77Tfzx4z9BSAFKSdcQ68GBfnyU1H0zNDGYL2bgGcP1&#10;agWpgMXRKU5OT6ENgTEUq9UWf/zoU2Q8R5Zl4CCYZRlElqPVBspIgFpgimo1jDbQSiPLON5//w+4&#10;f/ccP/iL7yNnGe7euYOqbSGFsE2CsoFQQFHk0MRAtgJXdQUtWxwfz0EFweNvnuD+wzfwzctn+OzL&#10;z/HwjYfQaFFvN6irChljoK6ZXisDQxSqusZ2W6GRGtqtAWWsepJ2jcbGAMVsjuv1Fn/86GMQlgNK&#10;d4ABZWCby7FPYNGDcryPsQ3KBhgFNIwB8VLnpQc5xurOsf8dU2M5pIQS7jUAVjkuOjN60HkDmBZH&#10;iwXu3z1B3dZo2wrVbmtB3IwDrN8zPg4K17rff5vNBk1bgxHbNM1fPMdsPsd8Mcfx0TFOjo5xcXqK&#10;uq6w3qyx3W1xfXWDprENz/6ze/VzA+38CGe8A9j25C2WVEKI1jVTk47kAoOGUz3wESmAhP9+4sD/&#10;NFInitVztTEAJZZ4QWs8ePgAbdvi0aNH2Gy3Tg3dqmhJteuaHRljyLIMxhgs5gvXFC/R1g2kkE5h&#10;RwaK63wPQHiIQCjlS+MGad+Yr5SGVBL3793Fm2++BWUMDGEgBGibtrvnjGcoitwqeimJaleBOeVu&#10;eNoJDWgpAQPMyhIEwBeffY7ddotqVwHGIOcZKCFQI7GqVeyjAxBW3FSqlAJzqvMpkHp4rmqtOzxW&#10;KkZM7Rs/RuGc32Yphbe4gTIEk4/FtGOqVmPkTEabQdj1bQFysX8akCIAAzIa38QbEuUM1fF6fTNt&#10;AKKGjaR+Hu18GRBGcX73LgjjAJxingO3GdIFesnrDgEnw/hgXL15AMZ1inFCKTSthiHcKtxRDq0J&#10;OLdg/Rg4ZedPgaBX3FManWpo6MPjmNv/e6ByFoC8hRCYz+fJZuYB6ZFBMu7yQKi9e3ZkPYzxAfkX&#10;dYRRVkWWoG0FDIA84xYoB4Lz8wvQjEI2LRg4ynKG3XbXgdMYY92ZS7lt8J/N58jzEoZIN27DhulU&#10;bjC2F0O1xljlOqWq5cfYk2mEY78fg5K9XPww4Nok3xcqv4bfM3bedzUHYkGhRqfP77jRO5zTUAUy&#10;jp/D9RKeaWF+78cq1YC53XaVAAAgAElEQVQeEmD9ueR3qX2XqoekiEfGcvuUAuJteffY38dAtofi&#10;t7GajsVZmIF/i9WID31H7OvDeen+7tZJfHZYT9cDPWICtVFwyFgNw5BB/hqMzijhSQg0HeSLrM/D&#10;99YzMQFIDMk10H2XIe5oSQMW/FkS+5SxsU6debeB5lNxeFw3CfPRFMnf2DodA3ykiLDG/FRMtpAC&#10;a4ztq9TnWjVzu/IswQSJSBLZIB9CQBDEOUee5+DcA71NN30hANwTuYTkLnHNb6zu18VkHoQKNahp&#10;7RNn3A6qNQi+UxtsVjf46OYax6dnuH/vLkTT4OrmBrvdFqLegrrYISYDiutooWLlWN0l9vMDkhJK&#10;kvFLXIvr1g2x4PRBTUXbOpgnFeM8w9HRwp717hp93kZczL3b7fD06RMwTrFcLjtwk1LK5ss6vbYp&#10;aEcmmYqX4zMzBPHunXMjta+xnDf0ix4gGpKs+hxqUIN2n+fvz4Jjh/WoVN02Xj9xLW/s3JFSWhKF&#10;V1e971EKSho8e/YEf/zgD/jbv/l3uDg/x8url2haSxxUa9UpTodEjoM6tgdNumvgGQejxC8h3L13&#10;F19XldtjbEBy8V0IboZ+jiTJKH3skfSf2D+/xnIWS97g/IfSuL5aochnWK22yIo55vMj5EWBl68u&#10;UWY5CkeOxzmHDOJoi0QlYCzH8ckpbq6uHBkdg5ICPGM2hw3iIL8vi6IYXJN/hhTuEb+OwpzBk2h1&#10;xH4uvWla4ZTtOeSuQs4YFrMCD197gLPTU5ycnuAf/uEf0FQWpO9GywHhKeq6xuOnz+x3S4X3P/kA&#10;q5traCVxtFxisVhgu93h6ubaku4JC06nhnS1EUuy4BTRCUHTWAIz5fNUxh09FgBi97cQVklewyDP&#10;sm4s/LwqpcAoH8x/5xcpgzbO53T/A7Sy17Ddbgbxjt2LlvxQGwMpWwAGQrYQbeNiFwZGMnDOcefi&#10;NZydLmFMDWNa1I2Gkq2rTXR3spdPOk+yl1f4uhGwD97czxnSuWccHxwiS/PgX8YoqmoHKa0/9TF/&#10;6I/s2mHdc0k79nJ4vkUxJaMcRlsyVmgNYyQABWI0KMtxudthKxQUCDQosiKDlsL6ZK3w9hv38V//&#10;09/jzbvn+PLjD/H82VNopTCfzcAMILSGYgQSGsYTwjiSo1YILOZzXJyf4NGzyz7/JARSyW6dMc5h&#10;AAglsd3uQFju4gYBJSSO5gtwt+4o43vq2saprYdkJn4M3nrrTSyXC8h6i7aVkIqgaiSynA6AzrM8&#10;x/F8ht22tUrzzALJizzviP2U6olYiqIA8hzbTYXLq9XeWrBlwnRt137vkGSw98tkL7fzeyxNeBSs&#10;U9iz/5tHj7Dd7aC1sjXSgNTT+zAWrZlULJ2KcUMCbWMMKGPIKUVRFKjrGnVjCQziZ7tjuWgY7xyq&#10;7Y3WxjwnkOmflWulIJUEQJDlGT757DOc3bmLN19/DU29taRdA9JI77MscaB/vqeNI4vNclTNDv/4&#10;j/+I77/3fbz12mugtAUxClKqZM4ZEyUfIiSLa4TxfcZK8Yfmaxz4jlFf1X+WSRKqhvMTPx+PxQP6&#10;mp8azT/JCPFweM/+/TFxwqGYIRynmDjyth6GMeKyMcLJMBYc+464tvfPjb0mm2yyySabbLLJJpts&#10;sskmm+z/bzYB4CebbLLJJptssskmm2yyyb6jhQ3hY43P4YPpUO1lTN1r7LPi16TA3eHP8QPcsb/H&#10;zdb2P1b5xasU++aQvUbXkeacuKl47KF5So06vJb43sJ7j7+3ayKMVJ7GGvRSynjxA+5DgMG4OWCv&#10;mSkBZAofoqeUC4C0YmUMto+bZcNroqmG30hphiSuK1bd9qY7JSDtbskrp/TqxSkF0FQjRdxk7QH2&#10;vrnNNzb7xp+xxvaxxuzwu2IFgpQlCQfctjTa7w2Kp988wa9+/XsIacALisXRAtpoZK4BN3VdjGUA&#10;rDrRzXaLP3zwAa6vrqG17JowfYOtVyH0zS3xvCOxjvf3rRkod3wbgoeUmmM/NtQp+pqheulIE0g8&#10;rnFDi1es9EQcsTJSPN/99XofRPY+K1aWjy1U+QqBUPvECwn1k6R/UL2/MRac342FUzHOsgzKSBBK&#10;wQiDaAW2m20Hdo7BSPY79S3AZDIEzmqNZ1dX+PiLR/hXb92DAsHR0RKQLVRtIOoaVSuQ5wTEaBBY&#10;5R2pDO6dHaFqbvCLX/wMq90OrTJoW9kBvnzzrVWGMSDaEmvMZiU4Z9BSIOfMqp05cC9lDLVT7v7T&#10;x5/i8vIai8USpQOvQhnkhUZpgFpWoNyp7nAKJTS0kBCixa7Z4mc//zXu3rmDs5NTLGYz3LtzB9Vu&#10;h6aqMStyEG3AHHi5LEswo1HkORbLI2zrHW7qCs8+/CMu1zu8urnB3/z0r3G8LFHVO7x6/gyLfAZK&#10;CISQgOzBD1JZsHDbtlBSw3Bmm96ohDYEGgDLMjz69CvsmtadkQChnbyk1eYh4V6lwc8GrmvcNqMT&#10;916DWxu3bwPY3AaMCH+XIgk5DLRx1w6yt08H1wqrAk65htY1tKpQlhR1s0Ndb9G0NbgDP3POUWQ5&#10;CDQI4QP1O6/aAwMooVA1FYqiQGlmAAiaRqCuaijZ4nh5hMV8jsXyAQglqKsGz549x4sXz7smwrZt&#10;O2IKzrlTnbQEFr4xtG+M8+eZVRnknEFKS4RgweNm4KO9mpuPA/13eYU3r54LpZNq6oQQSK3BKEOW&#10;52Cc46133oYGwedffOqaYnMwxlGW5QBMXVUVMgeYN8aAZxkIKHbVDpv1Gpv1GtV2h7qqRlWew/Pe&#10;n8VjQIIY0O1/7saOGMzmM9x/+BBZnmOelwDl2O4qSFEhz/PuvXlmQedUMeRZhjzLwTNmCSe0hpAK&#10;SkoYpXFxdgdPHn+Dpq6hpQIDsaqPAJqmsQ84gsZu65staIfneQeeiveT1rpTIM2c70sBaQbnbtDE&#10;ngIhhmfLWFwXXkeqgdGPkZ/nlHLWoWbJGNC2RxC1p0iHzo950KAxAGXM+SobC9iYQg18RAp4NwA0&#10;GgthMxowhoCA2c/XBHrwWWH83QMawvPPzmMYT3AwluPe3fuglDuiIRkQHAEkQaYUz6uf784vQqfV&#10;vuN5pwRZlqFpW9StBGMFQBmIYaDUgBAGbUQyVjs6OgJnHFmWYbVaQdYSlNG9GNqDy5RSyHmGARWH&#10;Nh14NiQUCWOimKTEx9mMcPRpSgDWIHCACAoYGuJGYUy/7wdKz259WFCV9SM8Y+4cNDg6XiIvclSb&#10;DSgoOGdglENICa00DKFOdc8C7BmjyPMclHMIUaEVDajb02MA0BSJx5i62W0/h8pfMbguXDM+pkwB&#10;hVMKy2PN36lcKR0jJnKd7ve0u76wyTvOHVP56hhhzp7PHHzffu4ZWgjcSt3LtzVjFChlXb5pTPoa&#10;u2ulxMVYXuEbnVKtBrFEUDAwTh3RaCDUgh6LmaJf2M8zKbIvqwbcqZ6HjjB8HRw2O1A2vo3QJDU/&#10;Y2DpoXoygbZsEyCwJEDE/Tv8vJTaZ6pulFqXbtadjycOhES7ehKlZFSJMd4rxhhoR6gxyOX82Jv9&#10;+DilJm3/0avFH4qV43GOc9wUSD4FCkmdi+M53XgNJgR2h/nnbTH/WJwxltcmwSPGEmfamIB262Ss&#10;FjZcd4A2CtT0ZH49IWNwvoIi51bxlLj6IqUMeV7YfBLUnp/aQCjp4g4DDZtrEmL2wPUp4sX47z42&#10;8cBZD2ImJvRrdG+NpWopMcGHIUDGckei1aCqatR1jauXL2C0BeVpo6ySKCODmmcXtwIgiRqkJ+Sy&#10;YS0ZrRHuxWYjSp2U8EFc1MX0jjTIGANGbA0Y1KqxVk2F7WbX1YRtnqbRtgJKBQBuYuPzuqpxc3WN&#10;o8USnLOOCMxRSybrqYxR56ttfUWH4FcAUimrgMuorQHAjIPGHblIWKePz8cUCCpWyfXA5XivtK0F&#10;NSptgaNeWVlKV0PQaq8GOeYbwrM7jjXCM6G/XgNCOLKMdTVTrTU++/RTfO+972OxXGLmlMwNsXE8&#10;McYBVBmMIXu1KA/sJozCaA0DAqENGCHI8hznF3fw4sUrbFdrEGJszkRN8hw+eEZHfsOEbCbuvyT4&#10;N8E+OVSs/nvoOcpgfjWcX7H317YCdVVBihZVs8PJ2RnKIsedi3MoqVC1DZgDA3PGoKREA6AoClRt&#10;g7reoSgyzOYzSyLJbI2AUQKppRtnQGlpiSaDOM0Yg6qqOrVzDRu/M2Lj3yzLoKS0uS5BpxbOua2P&#10;cEZx7/5dzOdWxT4vCszncxR5AQ5LVJlnJZ4+eYbtdou6bsB5Bq00trsdmrrGarXCar0GYznyosAT&#10;+QRCCswWR8gyS0Zys1nh1eUlrm+uOx/KOEcrNZR0Z7dQTtGaIeMMeWZzc+4J+jofR0AJA6UMjLmY&#10;Xg9zK1/TkFIiyzlgLHEBAMjWK7e751HKroPWxZtKazRNAyHFwLfZPRzsXxi7xgf7S0FDY1MpPH/5&#10;DK3YYjHPcLKcgzOGGykhpXLw6ljhV7vzDr1a9148ScJIJvg7BiQJPVHmUA1+kHNFZ1JHoKR1f35Q&#10;akk8tepylaZpHDC+J1PgjHdnjAfNWw9szwlL+Kjc9dv124oGr65fWnJDIbHTAkezAoujJYzWuN5Y&#10;ALwGQKiBlhLEAAtO8G9+/GP8z//5P+L+6RJit4FWoiNr0UaBOJAvJbZmrfyIaQPGACUFTo6OcbRY&#10;gJFrKD+uWgFagxJ7/Ywxp+6uoA0DlEHT1iAEyDJuSRsAGD5DVuZghABGwVDjeJN0f44YW9vzv7h3&#10;5xyAwW63RdsKiEYCisK4+gajltQhLziOljOsb55DSwlOGGZ5iXk5t8SUSliF9ayAYQTFooCiFKJp&#10;UVW1WzUaWntAvveBffzjQca2nklHyMaHSuIpMuS9eNjVZ6AZmrq2+5lzu76UtHuX9s8buSMc0LZQ&#10;M8whw5g1PAeI3TPE2L3b+XlqiQTbVro1mrnnlgRaC0eihO7MMu4ZBKUG0tUvGKOgFHvE42MkXnGt&#10;p1OCd0eRQU/e1FY7GEPwzZef4/xkiaOTY2zWOyg3UR2JDPekxdr5OAY4f0cJB4fEy8sb/N8/+wUe&#10;/Lf/Zutj2im5w7h6o40LtSMcIdBurtE9gwhjuDhuSJEsjQHew3qcjbkJho+zTUd8M3wbGSjT958B&#10;hISSYf3aP0/05sm1w3z025D9p56Bj5FbH+otGOs/8H557G+31XnGntcfek6eOj/i2nVIkDXWSzLZ&#10;ZJNNNtlkk0022WSTTTbZZP+SbALATzbZZJNNNtlkk0022WSTfUfzD8SBtKpTDFrxICyvZpKysPkO&#10;wF6jy5gCxBhYPgnmSChB90z6PXAvVKxIM9LvN+HESgPh78JrGXswnwL2xk0LY2rkxphhs4XpG709&#10;CG4M8Bpfc3yv4ZgfapQ/1JB36EH4mIJ6qEIUf1fqYbo+oObafTcwysifAlwN56IHwIfKEr5pzYPo&#10;4mv17x8oTkVEBqGq0KHxie85/o4xBamx9w0JGFyDsqEwGlivN/jFL36D1boG5TlolgEU4O56/f0O&#10;ySEYAGbVQeoGH//pT3jy9CmqamvV7dDJkw6amEwAqkipVca+5NA+ONQcGr5mXNVA7ymjhY3Eh3xM&#10;qFQarnd7T/s+J1Zt8/fvfkr6Ew+ai31HvKbC64kJSUIFlNi/hE3uvgnaX3eWZchnM2RFgYvzC7x8&#10;+RIGwNHSNnszTpBnBYwxWK+3KMs51us16mq7B8js53Dfd3tFpLBRWWtjFZZIhv/j//oZOPkp3n3z&#10;PjjnaDY7iFZCorFAFG1g+9oVOKFQskW13mC9vgRjBNpozOfHoCzHbrceAJylklBCIWMZlosFTk6P&#10;ANd0p5QCIwStkKh3FTbbDVabDbbrLf70ySdYlDMcn56AUIq2FWiaFtx9LpcMIBp5xcFpAS0NjJAw&#10;psTjRzf4/POv8emnX+Kv//USnAB3z86wXa+wZitQAJwwZJQhpwRHsxk4o6DMQBkDLRQuzu/iiy8f&#10;4dPPv8Sz55f45S9+iZ/+9U+wWJSAUijzAqoRIMqAGN+cZpv9pbLqK1prZNw1tTMOaQAlBETT4o8f&#10;/ckKgGkVrHnbhKdJr5jW72PXpMRtA7Vxat/o5nR8jx5Sjxs7nw6Bl1M+fuy1sUKgJY8YktWECvaM&#10;MZSz0q5bJVGWBRjd+Q+F1hptU0MpC3KXrcBisQDjwwZ//51ZliHPMmTMgjWVsA3lytTYbK6xur5E&#10;mRdYLBY4OT1GURY4PbmDH/7wh3jrrbew3W6xXq9xdXWF7XaDumks6UAWkq2oThXdf3eWzcAYxW5X&#10;DQDIvS/rfXNRFAO1QD8OoVLlcrmEaBq0Tbvn2wmlgFOUb9sWP/7JT3D/wUN88If30dYVjo+PIzIX&#10;S0TRti3ath34/7ZtoaXG+maNly9eYrfboK2rQPUNeyQ6RutuHYbzOnbOhuvBN0H6z+QZx8XFBebz&#10;uRsDDqmdmlOeD0DqTdPAGIO6bVAWBZbLBZTqYwelLQHCbFZCK43rq2tIIdA40L8QAtrogQKk99dC&#10;iE7d7tD55/14rEAbrsUYRE4p64EZEXjPz3moYJlqvh2LF8OYOqWqHDaDxs3w8byMkRml4vRgRDqy&#10;mdtIMfYVxsYaSHtwWfj9SqkBCIxSav1wgpCDMQ/+Uh25iJQShNs5ni+XHfhBB+v5kD9NKf/6BlxL&#10;oqX3iLk8WHUQR1OKRggIpRyhCQBq1d0Nsc34VhlySNBAyxmOl0cWLAsg8wqI2oF1gwbhgY9OrJVQ&#10;vS+lhBvGDz4HItTGBim/62OMlDpzSmFYaQ2KXqWyairkRWbniwJHRwuwjEOIFkfLI4BoKK2hpCWM&#10;aVsFgCLPy448iGcZQKxao23rJ1AR2C2VE8QEAjHZSHztYQw8JKQiA1BwGL/6mCzVFH2bSnfsW1Kk&#10;YbeRZwz3sRmAZA41To/5mm9LEkaA5HjE+XlI8vddlcl8vqBUDDanSeXz7t8D6Llx6p+mB4U6og3K&#10;CIjeBwGH62HPF6IHVu750hGA8F7MlfDBt+WrqTMqzCFiEsFUI74OrzNBqDBW04mBBeM1kP6/KXCy&#10;tzAvTOXkqVpIR9AS1joS9506s8YA6SZQHx/bu7Ef+Db1oXg9pWpN8bWFoLSxuU7l3ofygj0CnwN1&#10;gMH6vkW9MzWnxBFDEFfHiPN4T5To/RYcSYIdW/tvxhi00pAQfS2J0MC3s0G8wjnrAI7hHIeqkrEK&#10;5hhhYbqWSrra7hjhTwxk7gipOAvUWi2xIieeLKuv/cQ5VkhGNVwjZLC3wrWQJGLx80Eweg70MRYb&#10;7LWwRmIMHCDaQCgBJZTLeTSkFlBqeKZ065cQB7ytMadzG98x2o1pEgzuRkYHYLgwb4nJXFJ7pZu/&#10;xD5MEYeMnd9x3hfupzESOR8D+fzW10Q9uWDsg3z9KSZDGAMnDmuWfg9w9x2WTOnzzz/Dj3/8V3j4&#10;2kNcXt+gFQKMcyipQB1AMlUv7PYKcbUJR4ZhQEAoR1GUWC6PsF1voLWCMdR+5oj/PRQbjZESUXc2&#10;pMi9wjM5RayT8pExQQpxpA6UWDBl27aom8blo7qreZ6enmG1WqGuLUDdx4VhPW673UK2NUhZIM8y&#10;GKWhpOpqk4QYFAXvVJ4tn5hdT0VRIC8KtKIFVZZokTOKgmegjOJouURRllAOBH5+cY48y3F5dQlG&#10;bW49n5V4/fXXkOcljKsftMKSA+6aBqvtFtvPP8fl5SVaYRXPF7MljAFW6zWM1ri4uMDx8SnaVuDV&#10;1RV2ux2I27e73Q51XYMwQAoJ6ebFKKv4TWmGLOeDeFYp5fIoS5Dh13hVVeBZhiwruvPfOJI66wto&#10;5/9D8imvit22rb0Wl0u2bYu6bSBEf07MZjMIIbDdbgd1zH3w61jcRR2hh8Lz589gjMBy/gCUWj9u&#10;97Lq9sUhIOOfE7+l8plv+7kxWZpRCsadh0IIlGWBspyhdkQLvo7t87oss4r3i/kc2oHgu7npgKfD&#10;PP/i/AJnFxd4+vQJijzD5eVL3D8/QVEcI2Mc1GhQY2mQGLN1Ua4U7h8v8Q9//3f4z//jf4/zeY71&#10;5XM8evQVNusr8AyQjYIUgCYUmlIYEGhwGHBLyGMMGLHzVZaz4NkrAEKDc4vCKAug97ms25DQWiEv&#10;CrAsgwJQ1Q3KorTkWMZYBfmgBuJr8mH8V2Ycx0cLKNGAUANpFIQSYLwEo8xGNdSA5RnK+RzMEUAI&#10;IcC4fUawmM9g2hpKSmhlLNGAA0ULZbDdNtjt6q7e4ChjuthpGD9/m+eQJPmsLz67BuejyxGUUtCO&#10;pEFoDdU9Rx2+N6yfpPLY5PNrlwqFdeU4b/Q1vpBgJzyzeG7HN89y5HmOaruDNpYoR0V1wbhWO0Yk&#10;ljrTKKWAA/y3QqGtd/j6qy9x594F3nr7LRRFgfV6bYlm3HN+uHk3MEFNh8MYS4LNWY6qqvG7372P&#10;n/zlj/GDd9+BEhKUWGIdo01HpGbg/OwgBtXBs3p8K2KDkHQzzgs8AUcYbx7wYHtrKzyb+/zMjNYl&#10;Y6K18HcxOXdY90ypu6dIjA7VM+I8MFUf8ef92PP2sc8cq4emYpR4DA69f0gSnyaAm2yyySabbLLJ&#10;Jptssskmm2yyf6k2AeAnm2yyySabbLLJJptsssm+oylplX6BvtEwBL5YUALpHlb7xr9eUaG3GNSS&#10;eqg6AB8B3f9xQB07/rl/6IsOcOyuAL3KNxLXMmz09EDO+OGrb4SKmyFSjQVjLPwpGwOhxw/9qX/t&#10;CEA9frCeAomn1PbCz/D35z8v1VQL9M2c4XvDZs/wbqkD1MRqZmGjZ6phNwUejufeqmq5RgKlQKLG&#10;Xf9fr3Bt+x/9++Nx6htvQuBR2HTb3c8BldTgD/31GNM1KR6a9/hvIQDBX5NvyB4DYqQ+z6pM9BJo&#10;u12F//3//Ec8ffkKNOPgeW7Bq8aAceaarPr9p7UB8cAuGBit8PjJY7x48Ryr60sADkhtFCijncqd&#10;bWTBXqNIt+e17lQl4jXUzbd3QglVhH5+ddfo6eeSUhKQbYRzFY7TcJzDBpf++unABxJC9xQKtDaD&#10;Bu54H6eVOUKAgSc4oE4RadhEPranU01P3Xx3Y006dbNQ0SIEOBNQZBnDrMhw9/4F3nv3Pbz9zrv4&#10;xS9+hV0rAELRNjW0kmiNsEBexqGZwmIxh9ISTV2DU6t0pro57ZVqUyAmFuwP/3PVSHz99CV+9qv3&#10;sVwscO/0CKenJ8Byht2qQLXbujVGrVqsNjDKoK0qaKXQtArr1Rp3ihNknEMpbQG9jDnwvEbT1JiV&#10;JY6csk9RFGCMoWlqSDfn6/UGL15e4k8ff4qmbUAzhjv37yIvCgipkJUzkO0GSiqrmltyUAJwmoGA&#10;oGlaNJstbq5voLSCMhp/+PAjvPveOzg7OQIHcP/eHShRQzcCVCnMOUPJCOYZQZZxsJxj2zRg4OCs&#10;wNn5Xbx4eYWmafHq1RV+/rNf4e233sDpyQk4oWAUMJxBqgbE2H3qARmcM3BtAb2Mc9ukZwzKWYnP&#10;vvoGu20FGNLt+36pEbe26UAhpfPnGlb2E7aJbrjXxhROyOC8Dnb83hkRru34DDvUdDamMhsDrKzv&#10;6P2/fR2BcmcGZxR5bgHFjFrgqgVgUNswDIAyDhiCthEQEKjrBlleoCzL7hrKsrQK8Xlu1z7jruHe&#10;NmLXTQXGKUTdomI1ttsddnUFzjmePH6OO3fuYLFY4vjkBHfu3cN7lEKKFjera6yur/Dy5SusN1tI&#10;pR0Yzg4n49QRmlgQw/Jojra1akJCCIhW2HuhcGqVVqXNgkppN6+EWiVASigYZ9BSQQqFopgBsE11&#10;QknknIHnGTSxx835xTmOz47x9Nk3ePTNVziZn2BDtiCEgnOC7XbXNdczxjCfz23jvrYN4bvNDlJq&#10;bDYrKC2hpewIgGgHZjB7ykw0AlXr6GyJ1wg8OKGLeQkozzBbLHB25y4oz6BB0IgWddOCMqssFsaE&#10;HWjenQ9tK1wsbb9LCIE8z3F0dIyvv/wcl69e4ub6ClIKlLMSlPnGZgec4v15xAiFlgpgfbzi1YCH&#10;BEh6QF4Tgvz8vt2LSYN+41RcESugHzrbUn+PcwB/rSHQygPlYrBgCPZKk0dFN7BHvBGq5lrdKUZZ&#10;txDsnFP7d6sl7NZUOkbocyLj/J0ZACPhGnq90JVVExue4SHBiI3rHBiJ+FiPouAFPBCY2AUE4ses&#10;81n7sV+KsKuPxWmgBEZBwh3hAnerVqpQVRtI2QI0s/Pgm+htfzeU24d9zgRUVQXq/MTR0TFWqxUa&#10;T9ARnPvSEaZQas9xFjTka20HThuDLM8DQL9VSDUOvEQdmMk4xXijlL2nhKIgIRa44lXnjTHI87yL&#10;GwklnZItOuC1AihzgD0OgCPLCzRti7zIMZvPILVC2zbY7awy7Ivnl9AaKMsZdlsLqLLjo9E2DXiW&#10;QRkFZrTNXYg9C2MSszFw1ZhCLnH+Don8L62IiiQhWfxdA1ABdWAA0GQjtnY5GO3A2v3SMnpc8TsG&#10;Kvi1SAkbgHriJvSx8zwk+DgE8g1z0FTOHZK9hK9P5dv/HNvPbQfi5QPwawqcHeYyadX7oYNIEQ8O&#10;1gJBEnifIiU59O9U3h7mVt/VUjWMFODlUE6cIki47b0I6i+aaBjog9+Z2keHwIzh71NkZ2M1gvDf&#10;8VqPQfdxrJzaF7fllmOK5Kn7ivP9uCYYg1YOjcvY9Y6RWO7f0O33Mbre3P7UWiPLsi7msPMTjL/S&#10;MIY7VdNgLxrdkXC2bQvOM2RZjhpNB3izdQaarP2F9dcY1J3yq9YPYo90888lVAjfxxgDtHYA0J6c&#10;JqxjhL7LA93DNWnV1c2tRIYpYpXhPiIdoQ/2ovrUmnD7itAhSRAxkEq4+NzWe6QSkLIFJdngc8M9&#10;qQ3Bzc0KZVl2OUAXp7s4eTCGAWI/Bmb58fH+PjUue3kw9glybqsFxsRVKRCfJ8+SUnYgu3D+bP5a&#10;QEkJIawadQiCH88eH5AAACAASURBVDtvwvhjDNyV8iPhWXJzc4Oq3mG5XOL+/Xv46psntvYLQGoF&#10;GgCNQ/KPMI+ICZEM4WC8wMXFHVxdXkI0FZSVdx7Uwg9ZXM/0YEYT5F4qIM8ZxCu3+NLU/KfXhicN&#10;ssRsRgN102BX1WgagZubFZQiKIoSRZGDUoK6ri3hmrumtm2x2+0AY3BxfgHGGOq6RltbJXdo5Ujy&#10;CGazBQCDzWYDwKBuWxBOUcxLMMZxdnEOAqDIcyyKEmfn5zg/P8PFxQWklKjqGlW1Buc2t7h357zL&#10;BUQrIIXAbrtF27bYbrZoGoGmbdG0AtvtBuv1GtrYPE4bjcuXN6jrClVVgxCCR4++cQBN2FpX4D/9&#10;XslIAc4LcL5POJraP5QxKCmscnOWAYSgLEsLKBQSSgpkeebqB/3zFG9SNgH5hETbtl3czxhDxjiq&#10;qkLV1Hs+Pz7bh36ddGveg0aHdWV3D+7xA6XU5j5KQXYkLePPDg6RSN0Wo6Vi75i45bZYzdfntNad&#10;zzk5OUVT145cjnZkDk3TOh9gz6emacA4R13Xe6QisZI4Ywxt26BtG7x4tgallqiQUAIpBJbFAkra&#10;a8koQcYI/s2PfoT/6e//PX70vXdxXGbYXr/A1fPHWL16ju32BoRQ5IyDGAINiloaGEIhjaurcWZB&#10;7g7gzjnHxcU58MkXMJaNFFr3NXsDg1a0FnTObJ6ttAYo6XJzuHJsD6SedWuDU4o2IkXzY3FyfIST&#10;5RJwxBZSK0gY8JyjmM1AjIaWlmygmM/RKHtGSCkwWy5xcrQEiWurUJCGYLer0YLj8bMX2Gx3rmzs&#10;SOAGPnmf7O2QL0zFq2ly6yHhjt83XtVcA6CM2bqGUh2gPM5RU3F9SCbjz38bYzAQ9GNtCUkNKDV7&#10;AGi/J5QjS6Sc4/jkxH2PrckynqFpagjRQknh3jN85hOT140ROqfG1D+zITDYbbf45quvcO/OXczK&#10;uSU6bVt7X4zZ+qqLXfZV2TU44yjLGS5fXeMXP/sl3nn9TRR5CdlqUBiA5iBQIMY/10ZXS/P1pPhZ&#10;aXwWx2fpoVjevnc/H0rlssPfmz2i6/B7U0TdIRmHJwsIrzmuKxx6DpwiyknNbRiDxKRRcW0gRfJP&#10;E8/Nb+tTiD9zbJ+G/x5TsPf/zrJskJv+v1EvmGyyySabbLLJJptssskmm2yy/6/bBICfbLLJJpts&#10;sskmm2yyySb7jmYBrOagWrVSnkXcPlzuH5DSAThjrMErVKkL1W9ECIJJKveMNz4HVxo13QwVmvct&#10;VP4mB4E9B8ctoULgLaXyF45RStF+r7E9AESPNvoCBxuEU9cQq/ccavL3Kgrhw/ZQTS9UKPKDrpUC&#10;RhovxtThw4f6LGwuTNzrIQVSN1zBHIdNWaGadtRU7L53b75SCk8RmN8DQDxgnYB8q8bu8OfB2Haq&#10;V6T//iQYbLj+upt3e8k3gf/8l7/G14+fgeQ5DCUwxJEJEAoYClAKSgkIYVa9SLt9TQi0VFivVvjm&#10;0SM8ffyNBQJAAU651jfQxspGqfklt6zFwX8DwMI+QNyDX/xc9qrGxvSqHr1/2ldpGjaHaNfA7f3T&#10;cL3tN0vuNxGGzUipBv+A5mMUxBv6jTH1h0MqDqYjXvD+Nmyet43coHZes4zjnXfexl9871387b/9&#10;W5TlHI8fPcavfv8B8tkcTdWAUYBSd69KgzEKxgpoHNn5MaZrUmSMAYZ2DfJhI7tXegAsOGqwJwxB&#10;3Wr88ZNvoPXP8W//9Q9wcZThZJ6D5TlY65RnKQMxQF3t0FQt5uUMpycMm6sNjCFgnIGB4PzsFHmW&#10;oW0t+JQSAilnyDhDVe2w2Wxxdn6OclZCaYO8LKGqCk0l8NGHH4MSjqOjIyitsVweo2pbEMIAo8A5&#10;xbwsQLMMomlADTDLZ6CUYnVzg3a7w9X1VQc6/Pyrr/HL3/wG/+Hv/j3KWYmTk2NU22OsX12iyDiW&#10;WQ4GjYJb9XcQg1k5Q9Uo5K1GWRQo8xzbzRZkXqKqa5TlAov5ErOCgykBqVtoRqCEBIxGzjh2RAKg&#10;oNye641QKDgBzTIwQvHo0WML5jYAdcrh/Zo1bj9Rt5Z8Q67aA6QNVWf1nj8bNvenmrnSIJi4QetQ&#10;01j8nWPna6cIFZwPnU8hFLZH1YIrOSPglIBRDq1rNE0Fxmin8Mxc86JS/Zklqwp1VYEGYGTOOYqi&#10;6Bo/qVNfaxsJTjnKIreKbEphvdmgbloURYHZvMD6izXyosTxyQku7txDURQoywKvvfY63n7zTbx6&#10;+Ryff/ElXl3doKqFVZfVBkI04NzuxbragWbcNUITS7jh/CTnHNwpZ9m5Zt0ZlDMGnveN5FYVTqIo&#10;yo4MRCgFA0fSoiSKskSRF3j3vfeQFzkeffg1FosFjAKO5kc4PT9D07a4vr6GMQZCtOB87ubFAtuV&#10;kGhFi7pqsNttYaSw/qdr/CZQTt2OOgB1TGLSrQWHaiaJOMk4P0RhyXKktGrN5WyG1157A3fvPXDN&#10;xgZt08AQoMg4pFGDxkmv7MYEQ5ZlKPICLQhaUTsfYHD3zjmuLi/x6NHXWK2u0DaVVXVSvFOgsu5V&#10;woCC0QzUIkK7LUKIve+QdMUTwBhD95os/ZqMgSFhgMQITYLR/FgKISCE2FPwjl/vmzxTqu7hmZaK&#10;d8O9HgNOxwCZ9m0GVsRej8aA9g89GH7wHaCO9MOShRj0sZJXT0zlDPBxpYtxqYub7HdbH+cV2+IG&#10;fAuO5sPrBaCNBiEMBS+cOrsl2DCwoHDrm0gS0BqO3T74gHS5mm3+9o7P3Rvt1xiBxmp17a4xt68h&#10;diy00pBSQAoJo03X5EsohZAK212F+XyO+WxmP0m76zFD8jD/fw9i6+ISSlzc4GI5o7vXcMZsHqCM&#10;i+nQKReC0AFpWrjW/PeGSufdmUD7ufRcCj7HsftSgxIL/FosZqirHTjnqNsWnFv/XQuB1WqH589f&#10;oGlazGZzGFhwAIxBzi0IgmccGgolo2jcfRnQJIHaGDg99Td6oKE7VmFNNfOPgU8HexwWJJBqhPbE&#10;dSCwCm9un7Lu9eZgvrYXjxsf72MvD42B+Sm1sJT/iO833tPcxT0pUj3/c0gCEqu3/bmWIvIbbVAf&#10;CrE7MhcDv3Q7IKhBF79Qty9jFemx6whVlceUxcdICMfynAE4cASoPAYSH/vvtwIsR/WXVO7pgbBt&#10;2ybPmfDc7OIeYxxZh/NjCcKmMYW7lCLlbfWZsZrO2BoayxPjWCh1n4fA+TGQNDUv8XePzVusdhwD&#10;WVJEO6HRiEwxNe/JMSP74LuxeYrzCAMbS/cA+FDtmwZj44Dv7jDJsgxlUaCqqr174JxDCGlJsoxC&#10;iGAbU7kfA6qnamrD8O4w8D0G+x4CEnniDcYcaVBEujEkQBuqWnsl3pj4MlTb7H+/D/7prtHVaC1h&#10;UbC+DEmucV+DC0mPvII5Y8zG6bqFELIjOQTpiYvC88cTNW22OxxXNS4uzrHb7UbVmdFHXMm1RQhB&#10;0zQd8C4mHt1fl+nz7BDp6ti+8LlbqlZtMAQT+piegsA435kCZsXES4eIVMfq4B7A6usIxhh8+eUX&#10;uHf/Ht79/nt4+PABrm5WuFlvMJvPba0jeH9M4JIizWGMgecFSkLw7veOQRnwwe9+C6WlzbkC0H6s&#10;2h7eSxdTOiAkgrkeA/+P7cNDYLJR8qOA0LVXOaaWNG67w/F2B04zQFPoubaK4m3jlKxpl+MIIbBc&#10;LrCYzzEvSzR1C8Y41qs16rpCljFLZKsU2kaAUoKM5Zgdz8EyBkIJ7t67h8wBjiljOFos8MaDB5jP&#10;F5BKYrtZIytyFEUG0TK0Td0Bleu6RlXZ/7dtC8CqDG83W2y2O7RNC2Vc3SZYw1JKaKXAKANllnyO&#10;UQohJaqqQp5bBWW/BrIss0QcoIN6VXhO+nGOfZVUvoZKuppCKwQ4tYDZyinNM8a6/eKV4n1N3MfD&#10;yjgl5APPa7xab1xLjn+2OVb4jCy4D2qJzhgnOD45xvJoCSEFZnk5iHk9kD6VR4yR847t5ZQKcGoP&#10;3vb+/u/2c5qmscSGrnZXljMURYnNZoPdbmdBx8SSyBLYWnTdNB3RA6UUlDNo2XlkEAKcnV2gKAq0&#10;TeVIfu3aa9oWtciwKDKoTGPXNsgpx0mR47/+l/+Af/h3f4N37t4BkS1WVy9x9eIJ6u0KBhJaSUih&#10;sVgcA+AQimDXCgghkRUFONx1Gm1jE0ohlcTrr7+Gs7NP8PJqA8+dYmDA3FhIYclHbC6mB8+wLEGF&#10;f+TjlN4JsURuPEeRF9jJHTypaTifp2fnmBVziLbBbttCSgID5kjgCDKaQxCDvOAo5zNsr68ghYJR&#10;BqdHR5gVHEo00KKFVpZYQRgJqYHNbgdBC/zps89RS21B/9AdETCIy2FuIZGKaxvxeXsbgZULHWyN&#10;Qfe/Z5FKe+y7x+KxOC/Ubp9SYsl2fZynVP/MJZ1fwdZrjQHlHLOZJeS9vr7GnTv3wbMMjHMQAkil&#10;YCDdcyw1eN4Yn1ljREqIXms6YmfAGAmtFb7+6hFef+0N/MW/+gGKouhyfOl8IqHDOmPvRykoz0E5&#10;UDctfvf79/FXf/UT/Hd/9WNQnbnXaRDD0NOKx8+y0/n9IZLwQ8+AfZyOiLRsjOg+tYbC7z/0PMKv&#10;hxTJRzjmIWlq+PdUXDVGhJaq28Qx2NgzkrE8dS/3icY53iOp14T9HYdA7PH74jpYXMefbLLJJpts&#10;sskmm2yyySabbLJ/iTYB4CebbLLJJptssskmm2yyyb6jpR487zeOmr2mBGM8QJKMNmuGnxc2yEgp&#10;Bw+IAdvoTRJKht0VHFDfCl+Tuq/+b8YLTDsQ9L6S7LdVp0pd09gD3NsUnlNN2Sk2+GTzYvDw+ZB6&#10;TPhdKeWFWEU0VCSPx8MrEaYa/277/tTrBg0K0bXFDVbx2Mev69VSzeiD/7AZNLzH2+Y7ZtxPKTWa&#10;f+Ye7BSQcFh57RDhgQVbWqVslmV4//d/xCeffwnCMlDOu6YD38zigSseOE0pQ5Zz1E0D3SqIusGj&#10;r77CZ598AmMUKDHQ0GCsB7/H+3UMMBH6g0P3M7bOgWHzdrox/rC6X6gylWroGCpNDxvLU3s9VFUh&#10;A1ULk7z/lNriIYW3lC+KFQNT+2J/r7l7oQSUGLzxxut47+238Z/+/u/x+sOHuLpedwrThWrRVjWK&#10;LO8UvxhIB36jlKAoC1SbbdesaQkOhuC82Md4pbhBQ5tr+mu0wfuffoWvHz3GG/dO8dMffx9v3D0B&#10;wEAJQ5YVEEJCCgVCgXJW4DyfgSyOcXH/dSyOTtC2AjdXV9hVFeqqRlHkmC8WoIRgs1qjrm/Aswyt&#10;aCGlAmMcs3yGtmrBGcfqao1nj5+DvZ6BMoaV3oIyhnI+sw3ElKIocmQ8B7ICy9kCWimsVitQ2DNN&#10;tC0IoaDEAETj17/5LV57cB8/+fEPMc9KnJ2eQux2qFdrZIQgJ0Be5ChnBTZNg+12a8HTlKLIMiyX&#10;c6w3K0gtoYlVEaKUOvCubfLMeYbaERF4lVzANe9rC9hupAKnHOtqi+cvX0GDjCqhWnC3Gqir+vnz&#10;jepeNSdJmIK4AXwfxBY2A8YkEvuqV+PnbtyQHzaVfRulGNuIaAEvoB70xMGYXesZ5w736j4PxjYl&#10;mmEDnHYN8cY16263W1BqVddnZdkpKHLOkeVOWd35Dq/Ep7XumsMpo8hbgV1V4fr6GoxlWC4XuHr1&#10;HCfHxyiKAm+99Q7u3mvw+Rdf4vr6EnVV2dhGc6jWaS5JDZ5xeFYPxqz/L8oCjHOrnGYkOM96tUlK&#10;oVxTojKAFAKz2QzUAHVdd8BvDxYihGA2y/Haw9fx8MFDfPjhh2gbiTvnd7Esl3jttdcgtYJZr/He&#10;e+9hvV5jt7OKb3Vt92K124EziiLL0Vb/D3tv9ixJcp35/dw9llzuUvfeWnpHA42FJEASnJFRxodZ&#10;bGTSw5jJ9C/LRtKMBiQH4FAcoBu9d1d37XW3zIzFFz14eKSHZ0TegjBPYh6z6q66S2SEh/vxc46f&#10;7/sq2rpmvVrhbNQMrhSZUsznc4qy5Ha1QhuNc76BOYCVtnGe6IHNqSqy6X7G71+CYjbj/oMH3Du7&#10;1zXNl9R17RtaXafu3ppB015oencCTAcqMMawXq8RwNFizotn3/Pp7z+lqtbUbeubobOsB977RlS5&#10;49PDu0iBNuHv4esB6B7HbemfNB62xiKVmAQjhmcsimIyXkv3oX1KvXEDaLwmQ+NovJ9OqWIPYooe&#10;YjTc9wfK8ImvCHuOikhh4nvza9j0xEhj8Ukc94od1d7d8dmNN4axI50SVp5n5EWxVTl1tlMpFdCB&#10;JuL4OI2LwvdCTjVOwDOICPB8H/7a1rqOmCKK04zFYqnbDbpTAwtAsnCfwjqKoqRtW3ThYwW/Ngs2&#10;1XqHQGFfXpM2Bcfx3VhcNUXWlv5eiF+2Y7OrvpplGVI42lbTNDVF4ZgVkkUhadct1nnl97I4oq4b&#10;8nLBZrOmWnvATZ7nAxW+ABqclSWuI2oqioJqvfJKeCOEZmPN9iGgT4H+NsiHj4E394ADpvKvMZC5&#10;G4nBBSkBB6PEFT14OALQT+UHaVy+k0u5cWXzcM00jk7HYkh8I0avMwUOFncQz/0xtZZYTTpVF5RS&#10;9qQvznoCmADCdWz9wdT8mQIMD8fAjcZDYg9x3RhhV/pO9wEzB2NsO/KX3mW7/s9dMd++Z59S/R4j&#10;Fpt6t4PP6AEnu8DuNO4cI/ZLx2tqPMbm8D5Qwdi62zdecZwwReIwRcTxJkCjqfWbPmua86Z7/1h8&#10;H8DCY3Nw8r4cSCX7fPMPAlZ04UUAP/s6gOwJi4J/D/cWKxrmec5qdYPDgvMqzNvnEuRZQavrPifa&#10;+pjhXherW4d9LFab3J0Lf5gPSv3/VF0rBtsxqPeFvC4AS7u4QqpBzcGTR4SanOvrB2M1kbF5PZyb&#10;HXkRgVBR7CGECCrZdMR9nugozwqMdkhpcU7jbFCNlj3AXgiBkKIHUtVNjahr1usNx8ftqLLl5P49&#10;si8FFfmQQ6Q/G955qug+tvb2fV68BuM6VUxIFXLaMaB3IB0Iv9s0zeDZUxLQ1G/dVauN31WILUOO&#10;ulrd8vjbb/jgg/fIlOS9d9/lyd//muViiYvOEsaIY1Pyr54MUkBW5GSZ4uLiPsfHJ1xfXeGs9qq7&#10;/TNvyV09QY/b5v/d9+P8axh3bgmAhsTA2zpIPBZ7/fHEnuRGMp3WGFabmpubW46OTsg6heO6qtC6&#10;wQk6UKXsgbRlWYIQXK9uaaqWPCt4+513MbZhuSzJZM7NzQ0vXrzkaLFksVhyfHSEkAKpZE/2F2L8&#10;TCmkhOuba168fMHt7S2t1tze3lJXG6RUtG3b5f9rXFdPqOsaKRWq8x0hZmu07p5S9oSo4Otlzrqe&#10;vKrVmrwsmOOfMfj85WyGDe9/Jza2WOvzvXj/is9BnHOU5YzZbM5yufCkgVnmyfqMZrW65cWLF9zc&#10;3AyItnZqv8IXOqWSPWh2uy7zKPYL81h1QOfdtROrvqdnSoGkEtnVX53tVKhV/+8tqQiTOfuU39rn&#10;c9LYKI2fp/zjWB28X9ddLWWxOEJJRVnM2FSbvs4Sf47sSBxPTk549erVlrTAxJ/hUCrjwx98iBCS&#10;x99+g7aak5MT1reC1WaD0S23uQBrqNa3vHN+xv/6P/1b/vXf/JJ3zo7JjOXy6pL11SuE1Qi8j5Qu&#10;Q0rQVmKc5GrTUAlJXpYglSebE9sagOx8ap5nvPfee7y++gTbpXXWOZ/jOWg7IoU81N67+oN0Pn9X&#10;UnVgeYPKpCeI7BTuizJHrOkV4cPQSyk5Pz8HlaGbmkY7nJUgJFVVU2SKcrnEGMN8cczRfMnVs2cI&#10;YLFYcH56Si79GIV1KFRGpjJUltM4wcvXV/z+8y+xji1xVFcrY4Sc8q7zrZAv3XUeNshXAllAWPN2&#10;N06P94+YIHMspgg/F2rfeUe00fuloojOxJkE1weSQKSPUY2x3le2La1uOzIeX48Q3X5irBkQxKfq&#10;79tnksTEssHfD/d7OhB8V3+3nuD0i88/56233uH4+JjNZkOb1B5DbSYFaFvncNZSFAWrasP/+Z/+&#10;L979wbtcnBzjnAHrSUvieuyu7wnxmunB/tua2nAvHYu/xuKfEFPHhPr7QNr+Z+JzCdfHJzGfZfz5&#10;UySUU/c1dnY/Fo/f1c8w9hkxGem+2Gtf/8fUmfcYOH9ff0Iga/AkBCE32Llyv6YDuen/V4LBgx3s&#10;YAc72MEOdrCDHexgBzvYwf7/YgcA/MEOdrCDHexgBzvYwQ52sIP9kbZP5SGYEGpwUEnfiOj6Q8yx&#10;xuIUXBofcFprEYnKnIjuSYwoj081G4ff373vVIFCROrvkRo9u2plb8ponn7+lMr5mGL8mMpL+vMB&#10;SJA28caAoTFln7H7jZuKYVcx8E2a/vtmpuTaYyz48d/3NcfHXzfdtceaKFOgffy9bQMCg2cbb5AZ&#10;ft9NPGf6LHc1XuxrhBV7QPapinuqDhiDiMaa1tI/Fnjy7Bn/9b/9llXdoIoZeTePQiNffy3rQHlQ&#10;l1cSFEgnaZuKz37/ez75+GOcbZHCoTKBIkMK1Tcq7oJad4EB1pgBkcKUwlzcaDFGnuG/Zzr8jxsB&#10;y7oemDNcv7trZB8BhP+36K8Vzydj6Js5giLUjkrnhAJvfK0pUMJdAJCxNeHHcpxUwyufSlSm0Lrh&#10;/oMLHtw/56c/+TE//vBDr0zkYLNe4zolnQDW7e8nmp9SKbJ+7tj+vQagVqpskYJPB/6u+69VHnT7&#10;sjbU37xiUT7m/r1TJAprfaNfY1u0dhgLjTVIpVgUGUdLr25USUl+cZ+m8UraTQcKv7q+5ul33zOb&#10;zxBSUlUe8L5cerWosiw7gFzGq1eXnJzc4+jomLatKGYlpmlxWFThFZTWmxqVZcgO+IoQtFrz8uXz&#10;7ZrtBHZX64Zf/8M/8uDhAz549y0KlXP//IJvbm6p24bZYoEVglprVqs1m6qmMb4V/+T4mNl8xu36&#10;huubG86KC/KyRElBXW0QbY1pNuTKq4CG5jK6JkqRdSq5SnZSOIpXl9esNjUu7IPGDoCo28Y6MQCx&#10;pWqNoeE3qEqN+cxtIz93+r0YFJv6gztBSsl6GANypMDauHEbJ7Gua2DG+XcrFZmCplN2zDLVKQmB&#10;yhRGdwrNsmvOTpRSAlDUGE21WeEclOWM5XJBUZTD9d4pTdquiVDrFmsdplMolFJSVde8fvWcy5cL&#10;ytmM05NTTk/v8c677/HzP5lTrVe8fv2ab777ltVm40ECCNqq8irmQT0KmM1KsjzrwCuqJw0JgJ+2&#10;WzcBODqfzwEPMs/ynCzPkEphnaWqNjgsR0dHvPfee3z/3fc8ffKM5WyJ036vqaqK9WbDze1Nr3AW&#10;/FWW5dR1g5KqV1pe397S1lXXLO4QQqFURlmWFEXBbDajmJXkZUFVVVht0N09a208wCYAlaydaLj0&#10;jcFaa4qi5OzsjHv3zpDSv/sAjM+ynGZT4azGdSCNsvSKTQEgHqa36fYsawynx8dk0isZXr5+gbGW&#10;vBvzpjUdIYHoFbADwEKqIZC034+kmFRhjEmQ9q2Z8D1jjSfTGImlxmK0fYC+fT+zT3EpBnzG8UD8&#10;rrIs2wKu46bXWP3QyW1D8eBtuB2gVVjfQ2BKRL5k3iyG7rKHgep9el9xzLaNW7p9NKiA43DCcXJy&#10;RJ57sgwppCd9cA4vkuYG+3wMittHkLRPETTka7JTShXWcfX6qm/OlvjGbN14oAFSdNtHLzeHA4zW&#10;rNdrwKv1hX3EE1tUO+CuOG8JeU1MhBbnNHFuE8iZ7gJhjoEcw7W2wEE32OvCO7JOIxWozOe1mZAs&#10;8pzXTYMUXo2+bVuscWQq4+rqcvB+dUQOo5TCSOGV3aRA69aDxzr17rEYLsRaKeh/i5JmML/ERDw1&#10;lrulucQ4wDH6mXiv7pBgLtK/duwC8NNrpWt2jMApjavjHG6KoC3+vFQBL36fsQ9Jc4l9+ek+pXPx&#10;h6BMJ3Lm4WfuxjjjxH/sgD/G/PAYCH0slhIj5AlTecqUH0nX2ti97CMCY/wW9iql39XEnz5jTCQT&#10;52hpM/8kgMbaSLF1C7gbAyzE9xvipzzP71Tbe5M5NZX378sVp8ZrsF/tqZmltbt9tY54XU8BzccA&#10;e2N+aOx9pmt2Sq1z+FlytJZ1V17R+z83jCmM0d29qF7x1FqLbk0XJ/q9ZTYL6sOWPC8pirwj2fLk&#10;O7avnw6qZwOQ+BjgOVbyjOOL4VjavfvtGDB5n4/aEox0ddP+nmxX/x0H8MYEguneMjafxgDw6fuN&#10;gVJ9LCTUzvW2xKwKsD5H70CQfu9VzGdLTOvIc9fnp9ZTFvjrS3xcCTjra1xZ4YnzqroB5xV6A+lN&#10;uq86QV9PHiNxjOfqmPp7XO/ekqEw6df35cZ3qXWm+VC4z6wDEju7zctns9moGm5c59Fao7Xuycim&#10;1nggeglryl/HdH4askzx1Vdf8v777/L+Bz/kaDFnMZ9TbaqenCC9bvA/MTi2zy+kwGLAOtZVQzmb&#10;c/HgITfXN/0+HNfF47pH+BPqnSnxTvy+Ylj6cMyHgPV4j5zaS+SIX4tCwS15iPP1u/VmzevXl5zd&#10;O0cfGbReebLKsuhy9aqv/Wqt+frrr8ky1dU7MvKs4OLijPOzM+aznOVizltvP2CxKJiVMxQerKlU&#10;BkKgW826qthUFVJK6rrmdnXN1dU1t6tbjLW0xpNKtbWm7fIJD3bvAL0qYzbPcM5ijM8/tPUkCHku&#10;mc3mSKmo6wbT5WetbvpaicX4+SBhNp/1uaCUkrwoqOsqei+OoihomobNZhOdB/m5PJvNmM1mHB8d&#10;cXR8xPHxCW+/9RYPHj5kPp+zWq24ub7h+uqKy6vXPHv2lBcvXuwAsndJmbr3FOrliB1V4O1OEINT&#10;747FBr5TdfUBbTAW8qojqQig6o70cxt/ub2kN1P795ucb8T7wF2xTbxH2FAX6erQt7e3LOZH3Ds9&#10;pSxLjNW9WAOLqgAAIABJREFUHwpEB8YYnBCUsxk6yklToglwvPPOIxaLBa9evWa5XPL999+RZTll&#10;keGcYLOpMQ2IuubB8Zz/7X/+1/y7v/kfuH92TCkcV69ecfniORiDaTW6MZTFjNPTnKt1xa12rNqG&#10;67qBYsZJplBFjhNd/OkcrTZYaaADw5+fn5MXOW1ju7qC7YlJTEfwqJTsCTroiLuLrCBXGUWWkSlA&#10;2A5k78gKxfJogXv1Osw+tnzWgvsPH2CxW1CzMwgceSbJc0+UnCnFyfKIXGa064pMKArlQfs4g8Bi&#10;rQahyIsFopzTeB5Rvnn8NS+u1jixJQxCxLHNNq9/01j2Tcir4uvIaI+mIy8azYXiGEuI0fWWgovj&#10;c+nhOayvacYkMVVVDXLTtm18LKIUynlCVZxjNpuxvr31vrSpu7OViICF7Z42RRIgpSfJ2BLYDsHb&#10;4ezbn5NZP2f8aQDff/eELz7/nL/6l/+C+XxO291LiGeE262jW2cxWBwOmWcIq/j488/4p49/y7/6&#10;67/254yGPmYOyuxj79uPp3+GFAztx3v8vDx9T9u6w/BsON1rp+ZWGmeHfGKMpGnqLDaNu1Iivqlr&#10;/SHx3b41MrVOJnOekb1gKkeMSZXCHN8X248RdoWYKC4IjNVrD3awgx3sYAc72MEOdrCDHexgB/vn&#10;ZgcA/MEOdrCDHexgBzvYwQ52sIP9kXZXg23caDZ2UBwOndMG9biZPfwssAOcTZv6xwCy+9Tbxpr9&#10;9qlLd/+KgC8OpOtVMeP7f1P1szFlzHR803ueatBND9THPjs9ZN/X0ByDpuIm5anGu/S6NgHz9I1N&#10;SdO+TUCAY/NsakzScRHsqmqP/ezYuI59dqpsr/WwYS0lYkjHdUytcjuT2IKAO7WZqWd3bgzsHF03&#10;AVXFDTdjzzcAcnb/Nlaz2tT85r/+Pzx99Qpk0asMB0AZePBqDKpTYS0bi20NVy9f8/nvP6XerMEZ&#10;ZKaw1uCswcqtqlSq6h03XPf+Q0rkiILpvjmRAsiGKonszLmgeDEKfIuaNmL1jFShNDS++v93/i0C&#10;Brl+HgwBR2NKXqk/TBtgAoh4rAl6ag2lc3RKwSduwArvw7SWcp5xfn7KD3/wPn/55z8nLwquLq9p&#10;tG9mrbVmpnJQQeErkIX45uQsyygLDwBty5K2aUjl5+LxlVKS5/mOetj2+cS2mVdlCKFojOZ6XdEa&#10;KIWirtbM5wvKovTKOLKkzAtmiwUPlqfkRYk1juvKcL2usEA5m3F1c0XTtMzLGfPlwiuY1y3r9car&#10;9RUFp/dOUEry4sVL2lazWq14/vw5QkiyAGBxoHWDnRU4J6hbT+Ywm5XopuZmfcu3333L5eVlP14e&#10;3KqwRvP1t4/5zW/+kbcu7jPLJMvFEaenZ1xdvmZjNO7qmqzIaK1l02iK2ZLz04VvMnaGy9srVusV&#10;i8WSPM+8ml3badYJ2TUh9m5k4Lel6n7eeADmq5eXvepVaEz0zV2QKpSNAedSvxPv5anbGyPBiX8/&#10;NOGl++wYmGlKNe1NQKGh0TKARMLXAlgCvIKUFQ4XSCSsB6daa1kul8zna2ZlQUUbgTSG+6lKlIut&#10;9cryJmqw11r3CupZlnlwfZ5jO7Vkv15Kqmrjx0wbqvW6Jyq5vrqmrDW6dazXXvHtnbfe4vTomPN7&#10;93jn3Xd4eXXJi8tLnr94iW0ayjxH65a6rnFKIrOCLCu69+HJRHwM57yKWy7796qUommajijAkUmF&#10;6MbbWIvKFMvlknfefp8n3z/l95982qvDW2149uwpNzfXFGWJ1i3r9Zr5fE7daDabNUIExUioqg23&#10;qxXXN9fUTeVBREXBbLZgPlugcu/bM5UhBJRlTpFn1FVN04EvPPgsNOZZr5LV+eaBMrHdglXPLs55&#10;9Oht5stjirKgqX1De5bnyE7hUiiBM7ZXtQ6KnGEcHL7B3RrLcr5gsVjy9Ref8eLlS+q6IstyAJq2&#10;xRmLEtI38I800QbigVRJeWx/mAL3x+rLKXhaZaoH6IzFe/v2nrtIjKZIsKbUheOfCSqvbdveCX7t&#10;1Se5W3F3HznUIKYQXiU0qJr5zwzAMjcgyInHD9j6jSQvGvokHzML6e9fKokTguVy6QkwOpIgKYMS&#10;aeebR/KooaKY3QH5TgGPByRgDnKpwGlev3zVxzbWWowzNK0nnJFCIDPl/aijB5kIKTHW0tQ1WmuW&#10;yyWttVSbDULtgojGcsrtvakeHOLbrT3YRkSNsVMEQGPzLAZF53m+vZegAofFaIPRFqkMznnQ1nxx&#10;ymbl44NMZtxe3VAUGUr6PUOpjKPFkk1d9Z/Xti1tB5QrigKkJC9ylsu5556xGm00IpXtjNdM965x&#10;tldtC8mFw8fP9Fj4cQBvSiaVrq8xFeypHMrekb+NxaB93CcFRpso1/HzXk4AZFJf5kbyytivxZ8d&#10;xwvBf0wRcY3F5/H4qJEccF8O/qY2RcyQaiDGuW4KeB2O+VZJMvw7VeO9m7hvOxl3yLki/7ZVRXSj&#10;xH7pu0j3p2lCxe6qIXYkUpmGN1LBGwNDpF8LfnEfId/w3x1Yx9GRRkVEEC4aF7tVtpRyd36kOf5d&#10;YPc3UWGd/h1BzJUx9XtjRDNTc3pffWmK/CCuLUz56rQWk/qjsftI9/6xetGOv2PrP0VH4EFC6CEQ&#10;gyUounzKf09Ge2lH1IOvoRircc72oHet285fiz63Ag/60VpjrM8A/B6vEXiAbwBkBVLRoMgZXl2a&#10;N6VzPaiihlxqOC67tc7h36P8u7+HAIgD8IrB/rM6MgECECxLCDm7NdcNtid1Gl/0cq96sIiUaiOy&#10;1e41ye4epFAeGOYf1pNc4UlqnBDgLFL41Sml6HOBttVkKqMs5zgraNpLpMoQ+DyhV0PvCCRdlx/m&#10;xQyJ7Mi1OqX4iKgngM0CqcfofBypT6c/l64rrTVWmH78hdiSodjuXre1czFaB52KjYf1MIs1Gu10&#10;T4hmjQW3HfO4ThbqVsEC4UccA6QAdKIdJ65XgieUUyrrUeKtbnFA3VR88cWnPHj4iOPje3z00Ud8&#10;/Mknff5FB9IPRBBSStbrNW3bekX36Ote7dv4eMoaZnnGg/sP+O6bb2maGpw/B4jBhDG52G79IrwP&#10;O0lKsrNPDn/I1wuEwGjdj0sYo0Csl+zU0fVsTxLrjAf24xx1vfG1ubahrluKIvdkBFJiTIsxDUII&#10;5vP5FsCmG25WFdW6pshz5mWONQ1tXff5btM06Kbl9etLrq5uqJoGow11taFtfd69Xq9RucJYnzu4&#10;fkMXZDJHyQLRgSU9qZ2iaWuM8TURT7ogulq0rzM4a6matnuXCq1N/17jvcHn4q3fo7uvr7u6idat&#10;V2CXkuubDU3deMIqrUEIzs8v+PNf/AWPHj3i5PSU+WLOYjYPMFFfn8FSlgXNrIArOsK+3JNiJYDL&#10;GHC/9WV2698Ge57PB4eEoPT1pTFynrh+N9iPnUAiAr7U/5xznUo5CCc8uZoQnftMfS6T8dubqgpP&#10;EUdNkQOPfU4gDbDWcHt7S1lckRcFCIlAMitm5CrHdvPMWl8nAri5ueH6+mZL3NLl7uCByT/60Ues&#10;1xu+/PJL8kzhrKVpag/qljntpmZe5pydHPHv/+3f8Ne//DMuFgWybbi+veHFk8eYtkIbw7qq2dQt&#10;TWNonGSlHS9uV1RW4rKMXCmqugWrkUogM4kSFrPZkFmDm5UYozk7PeVoMedlfUmAOYf3rzL/bpQU&#10;KOl9VJnnCCnIJJRKUCj/3oUN+6UkyzIe3L/PF19/19XX/TUA7p0ec3F+RttU1E3TAe09UYJSXjm9&#10;amsMjsXiCN02tNUGTEuWF9T1mqVagFQIlSFljipKZFliLJiN5uvHT7BCIdiSAYsufpaBdFlM5ZbD&#10;v4e1sy8eHlWllp0/td0pQ1+rsTghkEr1+3i8P0qpBiDdOL4fO6N1Dqqq9vFFXpCX0pP7tToCcoso&#10;3/F5PtbXDKX05Aa6bbGm9v7aWYzRSAEiUjS/+xzakyWENRWTMKfxoLFboLkQYEzL119/xbvvv8vJ&#10;6T3quqHVpiODUn0wLTqEuujOxIx1HXGsRGlFa1r+7//8K/70o59y/+wUiUMUmfeVfS41PEHdBWHL&#10;JJYS2zhzkKsPnyuQNcUxZFyPI9pHp8jdwjjGZyJprr5vLu4797jrvD0+uwwk32GO3ZW7jZ1PjxEd&#10;3XW2+IeQqo2dA02R/b9JHnuwgx3sYAc72MEOdrCDHexgBzvYP3c7AOAPdrCDHexgBzvYwQ52sIMd&#10;7L+Dhaah0MQ6pVA1pQ41BgDfB1YI348V54SUO6riaYN8/Hv71IzSz4ivGd+bQG6B7123WdqA7+5Q&#10;4Jlq0E6fI1ja2D8FPJ8CN8X3Ejfo7VMViz9zq4Y4DcZP382+Bu4dAEVyj8H2KYKMAYbHnjUFho/P&#10;Szdg/08JALrfGG3E3nm3I/eTghKAXg14v7moyXmrp+j/dMCOaOxjYPYUqUPa+NO0DVYKfvvJ7/mn&#10;jz8hy2dIlbFczhBiC3oPCk9xU7yxvlmurVuuXrzk809/z+3NFcY25EWGdboDDg4VO9um8c1ECahk&#10;bA5PAejGiCZicPnuGrT910OD1RawxgiQ14/1vqb/lOijB73HTeddo7gaUbBNfcbUfB9raE+V3/YR&#10;SEyN5dTckJ0atMolx8dHzOclv/zLv+DRgwfUdY0GNlrz/NUlCIUQCmscRpu+kUgRmt9zyrLEVl4l&#10;LC+KHqzpf3T3XTdNM7mmnZNe8QaHMy1OSJSC04tz7j96C1Hf8PzxJW1T+0YrZ3FWU84X1M7x+uqK&#10;1jicFdROooqZB68pxXK24Hgh2dQVVVXx/PkL2tY32zoBt+sVZ2cnnJ+fobXm2dPnGGO4vr4mz3PO&#10;Ly7QXeM8eLV05yS1MbRtw7UQbFa3fP3NVzx/8hQ6/yRFBxBwAqlyqrrl448/5U8++gk//dEHKAQn&#10;p2dcXl1zdbPGHsM8kxgExglQGbPFAqEEQgl++tMf8/bbb9M2plPoblDO4ox/P7rVaOsBGv3epSRG&#10;CpxwaKMxjUVlkpubm278t4APr74hBz4prK24oX1qHfv3aEfn6T4fv6N4FqnqpL5jiqwlVXyNP2cL&#10;LNk2SQf/4FUZTdjwUSoj65qwnfVrt9ZbsHNReBV46tarFous32MCeQhRXBJIP3zTounV4APYc7PZ&#10;IIVisViwPDrqmzPbVneKeHnXDOeb4pTy+15b137NWsftas2TJ0/44rPPefvRWzx65xGnZ6f88MMf&#10;8AN+wO1qzeryks8/+4Kr62uapqUoZuRZidGdak9HUGGNpa59c3yWZwNQdgB6h/dT13XfKJoXGT/6&#10;6MfUVcNvfv0bzs4uetV1pQSz+Yx7Z/f886094OLs7B7i0vLyxXPa1scjXk16xauXL1mvb3HOA7Xn&#10;iwUqLxCZxAu7C0/Com3f+Bz2M6Bvjg/glx4HlexDplOEnc/nXNx/wPn9C5C5f1/GeBUnRAd68QBY&#10;ixnMVa01ddOgraEoCpz2JCHvv/s2r1694rvvvmd1W4FT4DyAXuIwziKVV+Jr25a2bQd7XLyO+vu1&#10;Fhnt18GvB9DnFOAl3VudcyixjbNT8GzaYDsVP6cx19T6TNd3+i52ALARKDaNj8eaKdPYqAeey228&#10;OEUgsOunPHDL9+h6EHav2Cdj1T7pATOdYlgcJ+7kNoOxsSC2oJc8z2isZrlcUJQ5uiOrUQwBZI4x&#10;8pBt7D+WJ8Sq2sNnDP+WWwCNtqxWtwAURUHdah9HdmA3uvHonzlcTwi00QPilTzPvVquHI5DTDyU&#10;zgfvf1xHqJH1ACuBnBzPqRg4ngNjYNgeaIfs9wXd+n10ee+Ud959n49/9wnlbEaWKzb1mqLI/X7p&#10;BHVVM5vNWFVrVqtVD7TSzlKWJVJKmqalzBSnJ8dkSna5gerE3MyoYpnsAJGZzLu5jwf3peA2YhIm&#10;JvPMlIhiLO6dyld6wC/cqSqevpsemKSkf4Z+fWwV7GJF1Zi8ZoxcbyxuHFN/TXOlmHAjkJXEP5P6&#10;gTFSuHjO/DEq8Om7GOYk+xvkx316aMiP36scjZnGiMlioN3Y54sO9AFgerI7r5I8Fgum4zmmtpe+&#10;M9ErkG5jx0CkFsex6R4UA97G8omx9zeV76XXD8+55aQTO4DWsAgd27gyBa6G+C+upU0Bw9O9bYzc&#10;cSqW3hKx+DjT4RhHHo/vS/sIA6dAnFPzOcuy3pdlWXYnGWW6l6dkFFNrId7b7nrOQOwUT+yBSvMO&#10;Ydcw9/Ff9MBupTKk6sBoqiMT6kijwr21bcvNza0HFQkPLDauU/PtcjLdtGSZB4YFAHu4mUDONQXQ&#10;GX9HLgFebvOx7X4oRhWqx0GPFmtFl8d2n5GA7qXMoj3W9srMUik8tsv1QNS4PjZVIw25RPj7UOFU&#10;DKQiAzGmVya3g6/3c0jJXgl1Wzv0+2iZZx682oGCnfGkBq6rX9hAKASIfJsrxpNFKYlhG8P4fMP1&#10;wFSF2vF3sU+M/WUgKIzndNgTw7hlSvQEBI4tWYLM/B4rEaNqqmE8UlB66i+lFB2oH4QUfQznrIVo&#10;z0yJRHwtot3xff2YJGcBSnRqshGIXiqFdRbpUYpIqbC2Ic8z8iLj6bMnPH32hD+9/5C3337Ep599&#10;CgKMNWBEX8/cAqjVDiFlII+TgdTQWLJMcnR0xOnJCS9evOgAb67P4dO6cbz3+LmvR8mdYhLBcZ+U&#10;1NXjGD6Ol2PC061z6vacaM+IciqhvAp7uO+maTDG8Pbb72CxbKq6U4DPO0KAjvjBaJwxbDYV33z9&#10;DU+++4YiE72P26zXrNcb2rah2jRYHMWsRDgP4DTaoLqYQimJNhqVZX2eZLTpCUXyfLtPhDlgujw+&#10;5MMe+OsJt7TW/fsNMYKxpn/uPlcI9SPj+muHtWWtxWH6r/U+psvfqmrN9e01773/AVlRYKzl9eWV&#10;Jx5UEiEFUjisbjHGj2vTNKzXK1arVfKOYx8Xq1GrCbIpevIfN4i9fRCilEJrHcW0Q3K1QXwT4jbR&#10;jREC1RGCOOtQMkMpX8swVkTxjVdlniLomDrz27e/71OJnyJQinPC8HzGGK6uL8mKHJVlKCFRMmNW&#10;zmmamrpp+zlQ1zXX19do3fYES9tzH8XPfvYzirLk9esr6rbh3Xc/5Ob6iqataK2mutpwPp9xfnrE&#10;v/83/yP/8mc/4GJRoEzDy2cvqdY3tKahblbUTc2qali38Oz1mk+/f85t25DN57gsp8gyT77oLI0R&#10;mMbiBKjckpcZCE8eCY75fMbx0ZyXr18hM0WhFHmeM5vNmS8WGN1SzAvyTNBYx2IxJ5OKvAO/FxKU&#10;EGRCeMC0kKg85623HpJJQdvNQ9e944ePHlAWOaapaJuapq6p6hoXQMfO+fMcBHmRY7XBtg258E24&#10;7abCzWY46UleZZ4hM4V2BpWXPP3mez797DMcfh8l3t88c9RoXBMTBQ7Px8TenGryfLSb21LsElb3&#10;v9PVMaSUvc8KcX1cp/BEIEwQrG5zASEFTdsijQnZLmVZ9krweZ5TlgVV5cjzgizz61t3tWGcRbe1&#10;XwfOehLd5ExoLB6Px6snPE7OplLLVNb7SE8e4nj1+hUff/w7/vKXf8ViMef2Zk0TyPs6Byc60pVw&#10;bdWRmNLXfwzffvsdv/r7X/O//Lt/Qy4lykmMBGuGpNKx39zNs8UA+J2CudOaFhEh2djZd0zUp1S2&#10;Q7oQ++uw5W7vh4l62u7+/ibn22P1Bx+zqsSXuo6kQE2S6I/Ng5ioNc0/p2LBsb/HOd5YvWiKnD8m&#10;Hd53jhn28H0kqQc72MEOdrCDHexgBzvYwQ52sIP9c7IDAP5gBzvYwQ52sIMd7GAHO9jB/juYMcY3&#10;/zmH6hpPQoNVUPtOFVph20wQN7KnDX37mn+9oo9vQhBb1PLgZ2zXhDmmmjN2KL2vQUDsgNTC7wSV&#10;KAbXj22falYKZp2yKQb3fUzuY80dcZNoCjq+qwFvH5gkbg4JIJepZ9r2iW8VfsLXmQBIhPvdeW+h&#10;0bb7u71DYWSqiSq5s95kB1DslSSGXTg7z3iXIlmsdga+kdESg0rSe4iUwQbKjbtqjGE9TCkJxM2l&#10;W/Uv1ymFCr59/IS/+y//QFYuyLKCPDSkOw82KopiqEraNVlYQBiv6Pnk++/59utvvGKQdJhO5Uwp&#10;RaYK6rbuG0211ogESBKvl6AePJjX3XsO6z9usB0jiIj/7+dwAAPG4+q6pnc3ouohEzWn8Ia6BulI&#10;DS2QIziEb/TplIi2Y+4b2AOoZkpxc4z4IiWsGFPWS38unZN3qSoY49XpwjWyPMNpw3w+Yz6f88F7&#10;7/Heu29hrUFbgxGwaRoub28pZzNmRUFb1dEYOrTuGrKtoW2aTgEp2z6zcyOAgnFgT9yY5WQAG3bj&#10;ZTXlouTDD3/Ag0ePePHtLderW4zRzOdzjNZs6ppXt9d8/fKa7683ZLNjsrzg4sFD38SqFMenRyyX&#10;c38P13B675R7Z2fUdcPzZ8+53axxxvL69SvOzs85OT2mrmuapgUc19eXXuV9vkTJjCzPqGlpmivW&#10;VcXt7Q2r2xuur6+p1itiIILKJFshQAdIblYVv/3dx3zwzlssS9/ceHzvHs+fPefydo3IchbLEx69&#10;c4GQOVLB4njBbF6SFQWbTY1t/RAb0yKM9kp3nXKyMY6mbmibtldTtkh0IGxQkqZpqKpq4KvThtPw&#10;zmL/tt0GRKIoa/qG7HQ/HtsnlQpNUZ1Cjm765tVAyhI3/0/5/ikAVrp3xkrxYwCBoCzkFX+2zcdS&#10;yU4Bz1E1DW3b0DRhbniQqLND8ELsr7aqc1vl6Phzlco6lTbN9c0Nq82G5XLZNadn/TjkedEpYnvF&#10;MmftFkzZqXYVhVd3//r7xzx+/oT5rODRo4e8++47LBZLzs7u8cu/+ktWqw3XNyuqumGzqVitbmma&#10;2qsbGUlelGSZv1YM3IpBxKJ7d1medUqYhovze7z96C3+9ld/j7Uwm808QUWRc+/eKaooPPC+LNC6&#10;pShKrHNcXl158LjWWOPYrFesVre0be33PoQHw1pL1sWnwjgMYJ3tG/t07Rs3/T3KHqgcYdh21Bd9&#10;Y3mG1obz8/ssl0tm5QyR5R7cTwBUStq29s2pmep9XCAz8AB0BQZypVhXNcfLJU1d80//+I/UTcOm&#10;bpgVBTqAAJz1al2ROlMPBonUdOI9QSqFkllA//TrMMRNMZkRHfECCaAiVjQU0oNmhqpIuyrIsSJ9&#10;GnNNkdykf+I1mX5WurbDvjCmWDQOXt2N1bYgf09yEr62S2bVe4z++1KKvjE3gOeE3I3Fw+zyhDi2&#10;IxIZrpdxdWJ/zUxmGGPJhcA6OD09pShy2mpNACK4frzGyZliwoJ4XNOx2FXalf08CgqijTZsqhrR&#10;gdBa3aKNJ6CQQvXArkB0E4CqOIE2hrwDIdV1TVVVlGXBbF5SVdUASDScA6JTK+tAS9YMAGFx0/M0&#10;6YrbyT2HsRU9qA+3C7L0z9epPBu4f/6Qk5MTnLCc3jtBKMHN7RV5ccxiseT2duNJppqGTKmelGQ2&#10;K5FaUdd1BxwUFEXByfEJEkFr7TaGxAOxhJTYbp2nBA13qXtNAVbT2LmPe53rPysmEEsJKYLKdbyf&#10;ywgM0CV2XXwtesBO/x6EHLwT2aspb3OkqTx6jOhmDMydAqvDeo9jyjCeca1i4COTGGKbR+3mlf1c&#10;78YuBtb9IbYbyzP049F7jn3IWD6xzdtEopC3n2RuEDd1tY5RsPHIO4rHcwwAneanY4DudC9I60l3&#10;KdOlgNEp8Mu+Ok0aF6Z5mO0I/MYAC6OgrtGhFn1ens7jdNzisRoDKozllWkNhv553QDsPJaXputg&#10;an6OvYMp8Fo6N9JcYl8NcB/BTvr3eB2m82isnjVGjrMPwMIIgEVrT+Yyn5d+b2x1p07pesC0blsK&#10;WSKEpKlbtO7idCG7+oJfb23bejVe4UE6QVnURbmi69kX5E78tQs2caPrJp7j+wjHxvxD6j+2oPld&#10;8j1PauOVdYOSsa+NeB8Sk1T0cQBDkscUJJ36i7F8b4wEpY/7lPJK38l4BTBQ0xpOT5aUc09ioyrR&#10;KQE7qqrqc9OQzyvlAbtYx9FySdGBw8McHBDt4CbXb/oOA0FG/I6LoqDoCAUDWLdt24n3FZSbbURm&#10;tQXVps+f7odjBBSBvMITWJjB/prGVnF8EX8vkM0EIHZQaFdK9WrycR1IKtnHaM45bm6uMdairaGc&#10;zbAWvvziM957/32Oj054+OCcZ89fd/N7uN80TdOTgoU4Nd5P4zXgx15xdn7G5eVVT8YjxZYEIa2V&#10;jxFPjc3PqXOHbR1Q4JzYG+eZru4o4n3CZwU9KcfO5zj/e59++nvOzu5zfHzKbDbz77NTQF8ulygl&#10;Wa1q6rrx71m3XL56xbqq0U2D0Q04M1Bm97Ggz/utcP2aCM7LCUGmFLoxtI1G5bnP0YFcZb0KtRAO&#10;JQXS+feu8LU1rXVPlBnqH9bq3ofFCrNtBxZ11mFdVDN2gqZp+xpeWEP+g21PcJJsbFzf3PDk+TMe&#10;vPWSfF5SZBlNq6lbi2u1J7HSDW29wRnL5fUtT5894dNPP+1yd9fXY2LikX3nO/vOdsZihdiHhxpR&#10;AA728zR4VxFigUDWIvraRZpbbv3PfgLlu8Dv+3526sxmigAz3QPquuLp02cYo7l3ekaRFwilUFlO&#10;luXkztE0NTfXV73f2QZnnuDzvfff58MPf0ggFcikYrPeeLVtCbevXpEL0GbDX//yr/nzn/yAk3lG&#10;IeH69Uvaao1xBi2BLKcg48nzp3zx9Ibffvktz9cV9x5ecCTLvgbfuobWeNIVrQ0OmEuJsgrnBG2j&#10;vb8tJKenR/CNz7+Oj06YzeeeBCTPWG82nBwtvFp5B3J3VpOrmSfTEY4sk7SmRVlPnmqd4NGDCx4+&#10;OOO75y+RUvVkPI8ePkApgRPQ1DWbzcb7y3xLiqykJFeKxaykubnCGsOyyJlnCtu2fu0Zf25krGFe&#10;ZBjSfg2QAAAgAElEQVTr0Nby5Tff8Or6BiEVwro3Pg/+Q3KoNH7uiS7i/F6pnXPPvrYckZ3EP69U&#10;1sc6oS43jIPGz2gDMQXCUdcblFQs5guss4NaelWt+zE2pkXremedhD003mvSvXxfTWCs1j02lmHs&#10;so50MADhv/rqK97/4AMePXqbYj6jur4eEIwG4pSYyEZJiXWedGNWlqw2a/7z3/2Kn/zkh3z0wbsd&#10;cYUnXolJxabnwG5eNwWAnzpLtwmZ5vbn6fPIUCsYI+AeOxcZI+q7q1fgTfoBQr0qjuNiPzYpHnAH&#10;OelYHHMXCclU38DYmWYaU7oRop6xWGnfGfvBDnawgx3sYAc72MEOdrCDHexg/5ztAIA/2MEOdrCD&#10;HexgBzvYwQ52sD/SBoftgAkNX8Jr8AV1nGBpM7axdgBQjw+d4ya00YPPWFEmPqxl2zDfw3TfQP1v&#10;TCkxVUuPG/iE3D2s3ne4nap/TynUx783pToXfiZtzgsNIykgdqxJP1U3nwIGxvcz1jDg/F/897u/&#10;b1XGmARomG5u9KCzpIk2BROMqfeFnxPdfEjf8VgTfaoGP2wGoQdrD+aMAzuQvdo+MwlA323RVTsN&#10;a2NNESrcC6EJjkSFfkwJTw7U1PvrRfN9zAJxQ9/YLRySFoTg5YtL/tN//BV1ZSjmC6TKESoD4ZV+&#10;wxzagm5E38wtLKzXG559/4Qvv/iMurkFfMOK7dQdnHO0ph3MtQEQOrrHGOSQqj6oTqU3tnhcY/Bf&#10;3DTbq72LrcJztzJH53XfUGq3SgqhQTqoKoS5IWKCBLcFUUnRgZjCfRnXNzqOEWF4FSM52twfGojG&#10;1ucY8D1dK8YY34Q6ohTofYnAg+i2/qDtgK5KSO4dn/HzP/k5J8sTqnVF6zTrpuLZq5fU2lGUBU4Y&#10;VG6RZGhjwDqsMx4s5gy60Z1qigeJekVSN6pQn6r47jyz6NRArQekCWvR2tC2Gidgebzghz/6gKaq&#10;qG5rcpWzPJqTO8O5Njxf1Tx/dUle5Mi84OL+I7Jj3xgoS7i9XdFog5NeAWe1uuX169e+SVdlGGuQ&#10;Kufk5ISj4yOePn2KMRrtMlbPKpQoyGTOrCzJCklVrVldr2iaGmPbgQpfAEYY00ar2DvUpnV8/s0T&#10;Pv3ya/70xx+QZRmnp+c8e3HJ5c01xyfnnN674O33PmA+X7KprzFGs6kr1usNdVVR5AV0kDLRqc45&#10;fB9yU7VUVeufVci+MVg4UFmBwVG1jVf6dSBktrOHbhu9AymG7ddCDDYd7pGWMdXJoX90A7VBY1ra&#10;th5Ve01VgseapKYANqmf9k2GFhj+fPB9fv2DVAIn/Gga59XcjTMgYFNrrlcbLq9uqKoGlYVx2wKQ&#10;ZUSQkQKMgr/ZgkYkWjeROj0YbVmvt2Oa52XXBKk7cEkHXBISkQkkDiXpQShKKWg2WKu5XbWsvvyK&#10;L7/+htOTEy4uLnjn3Xc5Pj3l6PTUN+I62GxWvHr5jNcvX9B2jayt1mAMOENelDRaY42lUBIlvCJz&#10;07ad6rPj0cOH/PijH/H6xQu++eYrjk5OaEzLbDZDKE8CsShyiiJns9lwu7rhWGU8e/GSTdWijW9S&#10;b+qGm5sbms0a3TXBC3zDpEJ6hUNjMP1e7xuIjXUI64ELXsTM9YQozgybCrs3hrMBLCm5/+AR733w&#10;Q+aLBeV8zqbe4DpwffgNbWr/82RIlYGUWOFBz1L5e5NOIiwUQnJ+cszvfvvfMG1LU61xpgFiBWLV&#10;qduJQbN3eJfDvdkhlQQZAUAdZEpijPNAepfEycJ/DQRWbOOuOJZ0gJP++xbfIh72nqZpegDCFKhs&#10;CqiXxogpyHBM+X0sBt6JTUfUGHEyUPcMfEQAsnh19qFa5fYzzUCVXUgwtkWqHClBFqr/nnP0gJoe&#10;0CVFJCLrG+xT1eKdZ7UWIZRXTDSGLPekJcbC8ckJWSaw0mEU2Nb2u4cVQZFZ7ihTjo3vaFwd/7sD&#10;3knhkJnCCMGm0dSNRsqcpm1QmUSJLFJRE516vfNkSFajZOafWVtU4UlfTOs6gLfDtBpntvMygGXC&#10;GColEUikUDgbx11DQNw+grAwn2NwTFCZ8xQaridd6W4CJDhMrwbs548DKTk5XjIvJIKG+WKJI2e9&#10;rrg4eoBSBTe3T5FKsL5dI5QlL3zj+Hw+J2s1wkHTNBSFpCjmnMwXSGOwKJzwTfCqAxMJAUiBRO7k&#10;OVOK51HQtCUIE5Hane2u0fkL0cXZVhuMs2QqG4yxiPI915M6dIMVrm9dsr13KoNsVcRl51fp1Cxd&#10;NDcDwZSzbqA4Hvu7eM3sI8GIvxbH0PGaH4sX4lh8rGE8/P4YcGDfWvpDbBfYP/5u06+lBFkpAD68&#10;k5jYjz25Y7/vODdQdI9z8LR5fiz/3PeM8XOMNcCnOUFah5oiFwzEc2NKdFN1jxS4sI8goK8R7CET&#10;3AH8u23cH+oFXonWx539+hwZq3icU5XCqedL60SiB3nt7sFT7+YuBdcxwpp9fniUGHMkbojj/PQ+&#10;pkCkYyC5qWd9E4K4fUSTcd0i9R/DNaaQUqGN9gqoGeRF6XMy4QlkRAAXBhKEDgiWq2wA9BsnCdgS&#10;ecTqiLs+SkwAfNw4yeReG5IFhs+KyYHi2DTcvzEOKV33TGH8XE/MFP9sSkwQEyTuEvWM11DHwEjx&#10;eohzznSvmc/n3NyumM0Kzi+OuL695sp5wkdjvE/Mu9hf4AY1TSF8fTqMh1cZTpTBR95Fut7TPT5e&#10;a7PZjNlsxmazGYCup0g+hvNURPUwN1oLniJKCF/aEgkN99mxmDaN7+O8PSUt6tet2yUEscZitGZ5&#10;eo/Tk1MuX3twu7AWYy1Fpnj9+hVPvvuan/7Jn/Hu229xdXlLa4zP05wfd2sstosdAoAwnW/hPj3w&#10;WiCV4v6Dh7x+fcnzZ8+jVTA+z8Z85h8WH1hiVdttYCVH/ZTHLRtAbXM76PKaoY/24EsQVnJ9fY0Q&#10;GWU55/zszBM2ZJLj4yVZJjuQuMYYi5S+hn99fYU1jqZtKIuMLCuwZpsHzspFpKze7cEyEEv4/MBa&#10;1yuKO+t6hXUfDyqEFIO4LVy7VyHuCBjatu3W0BbEHvzg1u+Y/l1uz3XkoM6+fVc+/hzzg855ctdv&#10;vnvM/OgYBDy8uI9tNLqucQK0Z0NjtarZrFc8/u4xX3z5JZvNOnpfbqKWJkeJYafOmsb2xrimFIjZ&#10;xmMbB9HalUIOatoizJe+ZikT3zqurD1FYjR2v/vOusb2/NTXx0B4/3eB1gbTbHj27Bmbqubi7Jyl&#10;W4IQWKCqG25Xt9RVtY0hESipEFJxdHzE/fsPWa83vH79iqdPnlEUOVfX15RFxnp1g2tbslzwN//i&#10;l/zVn/6Y40KxzEtuLy9pNw2mbamamnVd8eLla7789hm//vhLvnh2zdpBIwQzkXNSLhDCUdc1rdMY&#10;pWhaP0/zvCAvvI+XEpy2iAyUhPOzUzIlUSrnaHkM0hP5am2o68b7N+u6en5DURTMZjMAMqUQnUp5&#10;nhfIbr+6OL/HX/ziz3jxH/4jpquZ4BwXF+dkmaI2xhNrOsdisUBmeed3/HxfLOacLOc8v3pJXVXc&#10;X55xdnxCW2/IpAeLt077HFB5UuDb9Ybff/kVBteds8hkn2aHeHFfjLkv3xiLUcO8SQkT01qTiGKc&#10;8Edrg+xIAMPeFog2va+ZrjuHzzatwTQtInM0dY1DYHRElon3X3me934uzWfepAY+tqZS8ruxmlv6&#10;OTukUM5SVxu+/vorLi7uUxYF5WwWnf/7PSDLc6wxrNfeB8qOMFTi8CUIxbMXL/jVr/6Wdx49YJ77&#10;M0iJw2J26v5T5ONxHNLHWYNz8PE9+S7CxDHfNohLot6Fu/b8fblQSmy9IwAwuK7PMwJJQFwjGCem&#10;ml4rU+QI27MPeWe/RDyv4r16bxbR5yqi91dj9d7dvOQAhj/YwQ52sIMd7GAHO9jBDnawgx0MDgD4&#10;gx3sYAc72MEOdrCDHexgB/ujLT3cTRXIepX2yPYp3cQHtvH/088cux7sAmFTG2uAjr+XgkSmmoLD&#10;fdylfjXW9BBfO72vfU2nY6DXuOEnBcHfxXafXjNtsoxBtW/SvJ+qGoUms6lGzLEmk3FG+N3G5gHI&#10;yv/Qzjwau7/0/7uNvuONW+n8GmsqHptbAzXFEeDx7hgM1d/HSBK6K0ACQghNKYPrjqy9oFwZQPwy&#10;Uzx/+pL//T/8Hzx5+pxyvvAgla7Zp8iLCNhHp0Dcds2KHhjV6pZnT5/wD//wG25fvwR8Q6JjfD6n&#10;TcmpomTcbJK+15TgIJ6z6fsJPxPuPwU6pA0/Y0p7AnrVzTF1v9F10DXZhqbaFLwyta7HFMvC78fq&#10;yuHe43eSzrF4foYG5Xi8YnKMoOQxBjpQmaAsCuazOffv3UcJRWUaDA6jDZ9/9hkSwayYIzA4uoYm&#10;5Ru1TGNYbyq0cSyXMgIF6ggEvn0Hu0BgOVj3W/CVw9ntUnCAtpbvvnvM7fWPyDE01QaBoijnSDmn&#10;ERa9vubkuOThxQm1XbFuvBLTanWL1pq63tDqBmMdVd2wWq/ZrCsuX71G60gNmZz1qqLISmblguXi&#10;mKqqkE6CszTVihrB7a1/pqauOuXMrTpwT5QQ+XHvQ0UPUkPAs5cv+Pvf/Jqze0c8fHBBXhScnZ95&#10;cKGULI6X/PCDd5FSkM8e8PEnn/Ld4+/45ptvvQLP+dyDz+QWmGi0pdEtddPSGkdrHOumwcoMVS6Q&#10;plPIUgpjLatNNem/tmDC6SbF1A+IPXHBPvBCmAMp6UNMcpGu4bGG9H0q7+levati4gGSvSqWMwjn&#10;FfCMtbhOBW293tA0LVLJ3gdpvb2/rCP3SEF44TO2wPZ8q2LWtr2CsBBDQHTbelWd1eqWcjZjVpYs&#10;Fgu0Mb7RUApMCkjGN50J66jbFikVV9c3vH79mi+//JIHDx5xenKKynI++OAD7l+c8fDimLZ5n9W6&#10;4npV8+rFKzbrFa1xGKeRUvT+XxuLs6ZXtpzNF3z44Q/JixmffvYpACcnp8xns34PttZgrF/Ym83G&#10;v9e2RTetB346yXpVodsWHNR1MwDBTaqeOteDUZxzFEXRE8JIKak2NSA7coDt/DbadqqOinI+50cf&#10;fcTJySlCKaqqoqo35Mrvk03j7yXLFGVZdLu5xEmv4GcaTdOskSqj1RaZWd56+y1ePH/K48ffopSk&#10;riukktRNhTXbWC/1/WVZjjaCdwPRwySstSi59atBrTEAZuKmXQ9ytDvx9O54esBSUJUbA06FcR4D&#10;iabrPyayCNfSWvfxxj7VwzG1xTRmGPv9MTA4jKvojcWjATATK5aG6/kYaXhfAbqSKiKnOUWsXhjU&#10;xayzSCVRUqC7z18sFr269NA/hTmwvW7sX7ZgcjXYV6dItnqgdBcLCb8EqdqG1vjm76quyWdlpxAv&#10;elBXIJUC39wspZ97ee6buufzObZwqFyhFOhaj+YDmcq6Pd+BpI+H4nwtVe0cG9vhfpXkFRPgx7Ec&#10;KXyuV+LLsfhnnc+OkC5D2E7pVmuqqurmiuXoaM7takXTNL0/X6/XPUFRkefMZ3MfO/dLWeJBUOyQ&#10;bdk9oN302cfe766wpZvcp3fIu7p5EcZkACqYyLGn1v9YjrZPgW4qn03Ve9Ovjylrj8UBqTr12Dik&#10;ueSY6m2/79zRAH5XfWVfDSKdl+nYpICN7b1tCdbSz5wCFnQ/tHtvEwqDU3WMqf1gChA1RoT4pmDl&#10;sZrL1F7iEkLGeA/bp9Q7do2xeGSq/hLPd4foyMO8z+9JU+QW/DhFdrY7ZwS4+Dk7hb2ICMH1AEu3&#10;t4YyNUemQJ5jcf3UvaYA333KlHfNqynV2dQ/jPnNXXDJmxM5pL5BSdkBKGUEEgxr1UWEh2IAlg9E&#10;CNYabEfUBI62bZCq6GLTLeA9ff6YDCT8Pc0xxubkWG6UqrDu1uvEaF0lKG3vA3D2APfuWp4wih1i&#10;xHgt9n5ghDh1d/65UaKGuM4XP3PIq9J5o7XGOkPd1Ny7OOfoeEHTtDx6+Ii2bbm8uqSua1+7MB5k&#10;63CgVBfnQFXXzGflaH48tk+lhA3Bf8UEA+HZQ85R1/WA1GfKR/bvyvp8NJCD5LmaJIEYe8fDOqgl&#10;PNY+QsmUuCSNy2Kyii3J5BBUH+KepvWkZ+fn55zdO+NmdUteFsgs68h1NJ99+ik/+OCHnJ6c8OjR&#10;Q54+e9GD6m2ocYgtyeYU2YCUkrY15JkEkXF0fMyD+w94+eKln5PW9rWcqb0zzS/exK/s25vHcqh+&#10;HXUg+ECw2O9f3Xrryff69+PJ0dbrDZvNmlevX4JwnJ6dkuUZ6/XaEyrWPm69OL/P86ffs16vKLKc&#10;LS2pIC+Kfmy1MbRti9YtMiLmKIoCqQL5hScszRA0bYOQXT5lLbqrFQbVcfC1KqNND8Rumob1eh2d&#10;PQRVYtuTCIZa4/Q5hNghYNjW2tk5ixLdHNWbio9/9zHVasWPfvBDjmYlRSbR1mER1HXLs+fP+e7b&#10;73jx4klf9wyq787Jyfr4vn1qKuYYi1f8/+kJXHc+QwYV+J6dbbtmhSf2aZom5py+M467KzYa23PH&#10;coCp547jwamzl5C0al1zdfUaozWL+QKATbXhdrPB6tYTn3VjJKSknC/IlOJnP/sT3n77LX7729/y&#10;5edfkheKXPlauWkt8yIntw1/85c/51/91S94cFRyVOS8evkCs6lRMuPy6oanV695fXXNZ49f8Pe/&#10;+5Jnm5YKcEqinQCZg1AI57CtxTlLa0FLQ5blPcG3tX4dzMqSclaS5QUPLi748Y9+yFfffE/d1H7v&#10;FGBxrNdrqqohy3JW63V/btO0rVeXNxbXNOR50auyZx3Z8c9+8hHfff+Uf/r4U5CS+bzk+GhJ3am+&#10;h7MJ4TyZgHNdjG00J8sFZaao1mvaumZWlpyennD1qqXIcx+OWonIcrS1aANX1yu++uoxpotLQ21i&#10;LD6eypHuUv4ey4GttRRFsROfptcqS79366i+vN0nQt3K7/Xz+byvAXkihu3+Fq/P9Mw5+Odqs+l9&#10;dlVX/b4iu3pBWrMJWUHw5xCRWwrR+6q7au67RNtDP9OTwERnNOE9ae3Je7/88isuLh7y4Uc/Js8L&#10;6rpCJbFMyIV7cpuOWM1ZKPIC2xr+6z/9E3/x57/gz//kZ2hjPTFq0+49Y499/D5C956YcdRn7Pdp&#10;YzXF1E+FeOquHGLsfYzFf2NzeYygKD77GItf4vOaOL6/a05Mnbmk7zTkGmNn5GmNYizXjvevsTwx&#10;AOPjOD7sowc72MEOdrCDHexgBzvYwQ52sIP9c7cDAP5gBzvYwQ52sIMd7GAHO9jB/kgbHE5ONPfu&#10;YyBXoRkwUSYMypMB5JA2Q0w2PUSAABGktCcApmMKAPH1xxpm7wK8pzZ2UDzW8HNXM9C+64UD47gh&#10;MlZQSsc9trEmy/j5p35v6p7GGlZjQFN68B2rDaXvKL5O2mwwaFCcmAt3AeHHgVoTalIMlVZTNffR&#10;5nh/kcH9Bovn8/D3EnBLBOgeNnvtPluqXMEIwN83w/imNg9GEtys1/z9b/6Bx0+ekhdzVJZTlCUy&#10;y8gzNViTMaDCq9D7Zo/r60u++OIzbm+ucPhGYpUp6roegOfT8R9TUkzB73HDUOxPUjXPwTxkCN4b&#10;NKRspR96v9WDohIgVRZU1yOV5lhNUCk1rroR3ZsHFQZVbNc1Pbq9a2iMICF97ni88jzvGhTdFsQ4&#10;Au4PgMIUKDYG/u/HXDhms5JHFw94ePEAicQC1lnW61u++PT3lJmizDJwEicVolsnWdYC0oNZpQcL&#10;lmVJ08T+aheAEFQ0xsDPwzUe+W7naJ3j8XePef78OSe5Beu6ZliFxSuGCQyZ0GSuYaYcN63m1auX&#10;1HXLcnnMyckRKhc0Vc1mXbG6WXNzc8tmU5PnOaIou6ZpUNLf/3xecnFxztXlJUp4gGB2T3F+ccHJ&#10;6SlCKH79X37N9dV1siVtAYlBkds3EkXEGso//ydffMXb77zD4viEWQmzMifLM9557z1+8fM/48cf&#10;/QCF5rZu+J21fPnFVzgnOTk6IpPSz7tO6fVoPkcrwepyQ920XK83bJqGdd1SLAsypSLQjaTVutuL&#10;4wbrXSBpaDpOlRdT8NJUk+yUCifJeo6bpMb29rG9YOxrKeh8uO/tqoIN990hgUeZe8X1IsvRtSaT&#10;kkxKZrOS9brum76bWvdzeSy22PqU7ToMYMkYCN2v36hhzhjTqSU7NusVWvvGc4SkLEpcJsm7BlfZ&#10;qQpLqbzavQLrJPPlHCklTb3GGsPjb77lW/cN8/mSVy9ecnw85/Rkwfm9e5yd3ePBw5IPP3iX7x5/&#10;zdePv2W9abxalfQEGM5ar5qX55Szkh//9CcsT0/59d/+HU+fv+Ds/Izjo6NOjcrHhOvNhkabnmRg&#10;Xs5QKqPIHJWQ5FKhW81m4xtsrTOAV8qOVSF7IBBbBfPgL4OPVEJRliUATa3pxOeiOaeQCoyzqExx&#10;enqP4+MT5ouFJ4XoAE5N22KMV0LP8xxrrFfUkooiz3Cqm2faoluHyP0+MV/MaXTLJ598gpKCzeqW&#10;LFOoLKNpWpwznUJXvrOfx3FCPL8DmNZFsQFuG+MVRZHMte1eBYBuabpG2xCLp+sjkA+NxSlpfDcV&#10;y06BV+OYZtAsO5GDjMV7KQAsXfNTQBzfhLz1zyKoVgvXK/a6MHekQAqFtrpvALdRrJDmPrZX/hWj&#10;YxA3j8ZNrUJIfw/d76ssQ7aOIi88yCMm59lKQPV8Suk1x2LkMbKReA8OsbY1ICRYLLVuqJqmU4eX&#10;nRKaRMpOYVOGeMePpfOd3EghKLIcKyxFkTGbL7E4VqtrqqraUdEKyu+90nI030McFv6dEuiMzZeQ&#10;V8axEuDJQYRXoze2A59CDxZ1FgSy20cdAolQgqvVDU4ucAiOj08RTiHwar/WWpq68eQZs5JGt1xf&#10;X1MUBav1mpubGzabDYvFgqauKYqCLFNI4cAapJB9fpzmBiGESBvW9627MD79msZ14K0tOU68ppVS&#10;CMaVxISUWLerSBxAZeIN8+Kp/GCfIlsc+4/5pvQaaXN43KA9lmOm8fdYbhzylnjMYxBavMdPkQL9&#10;IbWW7diMfc1Ngn/HcotY9TdV7Z3y1UIIevh0ChhP3s3U/9/UxgDRfyh52BTYaqqmMaXYm+aeY/Gq&#10;QE7O9X0gndG9jFBPk8PrOgakcvsAEwMgCx7sKLy+eJ839WBZOQRIBL8fA6mn9u0p4qp9a30KoDK2&#10;9qdqZWkNJ75u2D/SnDKtd73pPLir9snEK7W+EOH3DyEH+a5SEikVWSZ7EqE89yQveZ73hHVeNV52&#10;qsiuv8a2vLTNRdJ8fwzUFKsBTwGd0z/7xst/SeyMc1BWHo0bY3Xvrl4TcmCZkGpsP9MTdRnjvNJ4&#10;99y6yxPG9oFYmTgAHMN9xT4mrp2l4+iJxTx4N8sUy+WcX/zi5/z+k8+RZFzfXKGyjFkXVyAluZSo&#10;LENbQyb8+50i0BBC4MR0rXhKPTR+zpAfpoSQU3XTEDhIITGm6feqELOmcfXYHjgECFu2auTpv/cT&#10;lYwBu9K6qvAFy94neQC8X+NX11f9nDv6f9l7sydJcuvM9wfAl4jIiKzMyqqu6mZ3szdSCyVSGmnm&#10;2mjG5um+XLv/9WjGRjYULymyufS+V9ealZmx+gLgPsDdA46AR5ZIvdwrP2ZtnZUZ4QuWg4OD833f&#10;fI4VUDZKs1ky48WzS3774e/54Md/wWw2ZTLJOxC37zulEGijD3LhLg+YdGNHG0MqBVoIzs7OuLi4&#10;4NnzZ50PGFJJvc3nv8rfj4HfQ+Vt2eSmHOi5Tw4mvPxnC0AUgJSObOzm5sZtA+sKoeDe/XsYYyiK&#10;gpubJRd3L7AWHj95ijWWRClUlmKa8xdhbLN/bEaDtUiVIIN1RjekE8ZadN2Q0wmojQU0EoExVUcm&#10;1hJGORC9wBrr/l1Vh3FxkCN1/a0P1vOheC96XtXmgztShoaopij56vMvuXz6jLPFnMXJBG1hW5Ss&#10;VhuurpfUZYm1mpaxc4hMdWi9fRWy5aGc8X5exgGw+/0UqMQnQ2v2slJ2+eXDduFoTPYqZ0avSrA8&#10;9D1/bRfCEatZ662XUmJ0xc3NS5Y3183ZjGzy1Mb91+yxz87vMplMuXv3nHffe580SUhTB5BOk6Qh&#10;EjSkEqgNP/7gPf7b3/8ND+cTUrNltdyyvLkhlymb7Y7L6yu+/O4RHz96wUdfPOF5aSmVojYa0RGF&#10;O/KMREjyLENXFTT70zRNmWYpUoCua9I8RSnQVYWQKQ/uv87779VcX9+w224QSjlCWymYZim73Y66&#10;rtnsCoSQ7IqS5XqLBMqyIJ9kLBYJSlnqUjPJJwileHjvHn/707/is8+/ZF1UXJydM81yiu2qIfNr&#10;5pR2JKw0MGxrLWenc0xdsluvEALSLAMBJ6cLUJKyLLBIJnmGaPbIT56+YFWUGARKJJF8hX3lsTJ0&#10;rhrL9bZrSpcDbNbSGBC8JZC2kXi7n6/Zx+Z1rXtk4D5BuH/tNgZJlKIsHbGnNbqnVI4/g31/0O6/&#10;WjB8k//xScLD3NdQ3OfP23C9D8l72vxJXddNnslS7DZ89eWX3H/wOpPZjKLYdTFnm5/yCRhNEx8r&#10;oTDSPW+WZGy3W/77P/4jP3zzTU6mmWsHKRCWW3yYPchhDJ//9i/W5oVivsv5mKSXWx66rk8uPbQ/&#10;Da/d7lmGgOmxvaf/DEO5i1i+OBabhDlSP6d7m59uP9/2a0vaHZ79+2c3/jmGfybp1sjDtcJaj7DN&#10;j2WEaHz4qAQ/2mijjTbaaKONNtpoo4022r9vGwHwo4022mijjTbaaKONNtpof6L1VNT2v+wBk01Q&#10;sNUdrjZFgu3f/MLHqlXzbAtxW0BGeH/jii9Uq67oHdC3JRkE6jrHimhjP8sj7PlDRYvte1r/UDlQ&#10;Y/YLGrriBEBFFDfDwszWQvB7rODxtgJW/338Q3q/gH/o8D5Ub/KBkCEQP1YMEBaBHQNAxlTDu06M&#10;CJ0AACAASURBVAK+W4rDhorN4spf8baxwb/99vULKTvgvzF7ggfoigL8QpIQRA8OqOqrK4X906pu&#10;aW16Y/MAfEVcaV4IUElKXUNR1nz6+dd89OkX1EhmeU6W5yRZTpomJEq6Ii36CjOd8lRVc3N9ze8/&#10;/JBnj7/H6rJT1C2KoivSiQEAooCayNiOkSd4Hdi7VqearhSiAaqHY9sGhUPSH7vK+ZKqURY2RqMb&#10;xeY0Sxs14LpTrGjV09sCzbZwvS1C2gOsfPCNvVVl0X9e/x1CkoCwALptq7b4PzQfpBMCG8Px241L&#10;pciyjLPTU6fegkWohKqq+fC3H7JcLVnMZyRKIpsCHqncWN95IAtrbQfi7N7PaR323j+mSNv+vlWP&#10;SpIEpOwUcRrkFlbAs8s13z56wY/fvCDLJqxWS4pyi5AKJRWzSU6xLJlninmW8JItz59f8vTpJbPZ&#10;Ce+88zbnF2dcX1+zXG7YLHcsV8vOj6Vpyt27Z0xnGVVVcjLPmU4zlLRIscBog1IJSaY4mU85O1uA&#10;gXd/+Ca/+fC3tOpzrcKLK/zfqx+7tm9UfTEY45RVjJT88je/5Z133uHh/buoxPXffDHn9M4pUkJZ&#10;lDx79ozf/va3bDYb7t69T5ZlrkitqkiMIlOSfDJ1RUc3K4qqZldU7MqKJJ+QT6aNerTzI1XtgMbG&#10;A0vtC+QUWtc9IFg4R4fASLF5GRId+IVs4bWP+fyY3zu2Zvvf8X2qtf0C296zYrpivDRJSJMUo2uy&#10;NMEUgixNmUxyJnlOmqQgnF9J0qQDcdZV1RW9hQV87hlkT7G4VRxunwloint1b96381fXNde7nYM9&#10;qYQ8T8myjCzLmE2n7rtmrwidKIUua6ySSCGRiUQKp3hVVSVPnz5lvZpxczXh5fOXnN69w3yx4N69&#10;c9559y2msynLzRatYbncUOxKUqWQWKyA+w8e8vDBA37/hz/w2eefc373jEmeO6XLWmCsoURTVCWL&#10;xRmT2QRRusJEqzVozW67YrNegq7R1Y6q2mKtU19Sjd9pi3N7CklNcX44ttp553ydbAgz5L4oz1rq&#10;RoHuZz/7GSrJQEpm8zka2BU7B5ARTqm1LJ0qYa01xhomuSRJFUVdMZudcPf+A548e8Z6u0VJyPOM&#10;r7/8whUqVyUoATVoY0gSRZpkXexQ13UP3BUCF/2xq43u4mc/TurGiDVURiNkE5tay3q3PQAf90Ai&#10;nko7Dcg1VCH2FUeVUmhr0Ub3CppbQJe0h+q+4Rg+FnsfA7CFP8e+EyOT8eMPV7C7Bx22AIrweolS&#10;HRA5BkAaAifGYlC/uHbfFrYDs2htUFIhrCTNMnRtmuVPIqTFatsBx0Qkzo3FBkNg335bGmyzdqVK&#10;IgWsbpbsNruOEEkbi0xURzzm9nkCYQQWiVRpA4SRqDQhEQaVpFiEizcb35Y2ZCK9fYEH8qtr3YEG&#10;fYIDH8g2BJr04xz/u21sJkSr7ugVG9OA4BvV3VZxylpYrtc8evQdm7NTiqrkZD6n1JqyrhviGI2p&#10;NUoqsjyjqLdd/7b+v42LjIE0SUmUJGmAKKbWnYJzN75sXAEsRioWrqmhInBsfvnjzynF7vcA4BWK&#10;iz052EEs2+wbjq354f5sSIXvGIAutrf0rxmS57XPHsa6sT3CUBzRB1WZKIHesYL3f6vcy7H+jQGv&#10;pRQYsx+/LRnT/v99/xcbG6GP9udIH5RBA+JuCSQOfdHQO8U+GwJSYoQCQ2QeMZXrIXK824iTep9v&#10;fAKdtxgCftuoMvvQ/s9Y0yPjc/0r9v40ACaHQD8/l+Ke0fW9+51p8gcupvEB1X5ewo9H+zF/nwji&#10;GPB9KAaP9VmsjUOymhDUEgPf++Mz1ia3xQ6xcXTb/BND/d7FonSkOftnlCRJ2jyrRSnI86QhrHKT&#10;U8lk78M80LtSSZNT6CuwtyrmQ/urfc5gD1YbGvs+kOf4fN2Dm4yxHUGjUnuAvt9H+9yWaMZkM2uU&#10;ckB2Ibt9vjhYSyTT6ZS6rijLCmMsRri5svdC/vsxuGY4oE5D/oXt+sEn5PPnw3w+J0lTLi9f8JOf&#10;/ASj4dmTS7IG+CuAl5cv2G42DWDakfLVpkbpff/3009N3wzErTEl1nDcu32hbWIm0ZvTsbm5B0HL&#10;jtimPzYOSSPav+3VXmtvfu7bfR//NiQFluHcXZC3DIkvWyCVlJLZdEqtdQfMbomQLJa6qlkul6SJ&#10;i6FqXXdtXRYlUmZ8/NGn3Dm/z2w+ZzqbsiuKIIfWX/N7caQHDu7GsJDIJCGfTbn/2mus12vW25UX&#10;q7rzjVcBa/5rQJ2H8zocS/t13T9rgDYWcnM0vpfar+nb7ZbpbIIxGS+eP2c6naBUymwyAQvb7Zav&#10;v/6KzXqFShTa1KRpBlairaWqWsX2dh66NccYt2dEQFVXe8JRBLoWaFNT6oo0TTBaU1clu+2WWmsH&#10;PLV0hEuO1MX23n0/X+i9Z0vC5drZHigw+/7Cj4WEoMsBhTnYJh3mCIFqjRE1Vy9Lrq8uEY3yeDfe&#10;LV0MH/rlmNL1HxMHxuOZPdlNGN/1zlIcoxnQ5khawjE65fg2D76PlTmY30NrfGwtvm3tHTo3ODj/&#10;IUbm4vpTuJ7oCB7chbRbW1XCxb0L8jzj++8f8d5773N+ds5nX3xBPsn5wZtvUVYVf/jD73n2/BmL&#10;0wUCS7HbIRXstlvOJxP+29//PW/cvQu7a4q6oqwKlMzYlluKXcHL1ZLffP4Vv/lmydZAJQQG040f&#10;t9+qqbVG65pECRKRNu2vydKELEvRdYVKE3fWKSxVVWJFyt17p3zw3nt88cXnfP/0BUopyqIiz1Ok&#10;Uux2BVfXN9TaMJ1mZHnmCC61ptJ18yQrqkojkJw275nPpvz4/ff50Qfv8eHvP+EHb7xBqhKMSqmt&#10;cfmjusYYy2w2a86KDNM842Q2oSoK1qtlM6YM682aaZZSV47QQmU5UiYYI6i15aNPPqM7uRWiW5f3&#10;6/UhgcPQ+AlV1cN1JRYrxsimQ2Vqn1Q9RpjW7esDIHW4b+5yaWJ/Hi6b69Z17UavcO3Wj3VtL96L&#10;7dcG4+9bSLhCsvmhc3K/fdr3TZIEYWyTixI8efqE779/xLsfvM90OqFoSA3dOVrm2kA5/93mNNsz&#10;eysl1JZEpnz11Td88uln/PSv/tIRCOYT6oZU1bQ5GA5JQkJFeL9p+uRIHBBptz6z2+H1CAblYDwW&#10;xmtDfj3MD4Z51tj1h/KWIRGkH6/HSHhi5yzh+YZPTnV4HmIPYmh/b+HnjX2we3iOc9jm3pxtny0g&#10;c8fuQe7x88GxHme00UYbbbTRRhtttNFGG220f982AuBHG2200UYbbbTRRhtttNH+DWxfZOXsWBFs&#10;jA28vYavtm207l1r6PC1vYcZUKoKnymmiPQqylwxGyrquw3EHarlhe3kHxrHPhNTvWr/HQX5Rp77&#10;NgVq/zA9PEj3219K2QP2h+oj/hgJ+zF8nj4QnN41wjHTAzw05Ae+yoL/Hn6x/DEApF8c59u+SNUe&#10;ba+wYFTQL1wI2fDD4gJ3rT5xQKxwP1TnDMdHT4XVA635qlzWCqrK8PzlDT//xa/ZFIYsm5BmuQMK&#10;t/c3++JFe6AQoNltd3zy0cd8/+gR1W6DaJSx2/nLgCqz30++knoIZA/f3VcX831ACwwdAtuEBRth&#10;wYpTf2pBPRap9uoUCMMknzCbzajrmrJ0illVVVFVe9VcozU2SQ/mm1P01j2gQcxX+kUoPjCrHTc+&#10;gUKM9CJUpgjbdEgR8UDJ0S+uEWBVBhIm0xSlGkV1ofj8q2/53R8+YTpbYG1KmuYYq72iUUutFHkD&#10;uM3zHLRuQF8N8QnCA2bYKOiybYOeLxEt8MRTQcZgrKASlt9/+hU/uLvgbDphs35KMsndGJESUMyn&#10;Jwg1ZVtec1MZTJKyXhdstwXffvsd22LLeu3U37fbTQO0d+91//4D/uZv/4Y7d074+uuvef78Oatl&#10;RaIU9+5fYI0r4rFKYaWirjWpELz5xkMuX77ku+8e4QqSBVmWURRFN+/TNG3IFDyAUVc8By+u1vz+&#10;o0+4d/Gf0NZS65JHj77hDx+d8qtf/TOL+Zz1ZsuuLDg7v8NklqGNZjqZoVRCWe5QSlHneedndmXF&#10;riwagHRGrSs3lnFK4lXtxuJkkrEtql5fVFXZA8y2xcQxEJvvS2MKLTFwyhC4JvQhsTkVFsQdK8CN&#10;r0GHYITueaXoQOx78h4HgqgrV8Ctqcmy1JFxiKawSwhMAzzqANmB8ntd18399wo1oa8LFUnDNboF&#10;DrS+o1V5L4qC3XaLlJLNZMLJyQmTfErSElt4wNkkTcFaKqub/pVUVc3Ncslut2O5FHz/7CnT+Zzz&#10;81N++NYPyNKcd99+jc225GpyTV1VZIlC1xXbXcGbP3jAs6eP+fSjjzg7O+P+vfsYq9mudyS5ZJLn&#10;yEyS1TWz2QmLxQKJ5eXlJdcvb7i6fMnVzUvKokDr0inMN+BfKVUDynbF251ejLVY7726MaYkCtkp&#10;hLVAZtPgg1s1ayvd3+9eXHD/tQfMT894/OQJL15esl6vXd8lTiW5KIoOmCslCOmqLI2A6XzGnTt3&#10;qCvDZrtlu9vx3nvv8PjRI548foSxml1VIQRUnUJ12gM0tcWy7ZrjFx6651WcnMwoS1dkbKXoKRC3&#10;60iapp2im1tz+qrCvfjOj2k8YiQfAN+BHXHvbJu1XyrVKLFxsD61yqmhQlFMqTwW/8bsGNgmvM5t&#10;fuM28F4ING5BQWE79eJys1fGHAL1h/6vjRta5dO6LknyKUmiyNLMAcZoQC9NyC2FQDfguxDc5LdN&#10;+PsWiB1TwmrBzMKJpKMEXF9eUm53NBh8t/YZ69TLO78mEdIVuWdZRpLmKCHJZzlKCvLJBCETwJCl&#10;E1SyRknVIwlrY0k3lkVH6hISk/hxkz9nwkLd2L6ALiLpK/t2Y0AcjhVjLUpIrq6ukNKiTQ1KsCu3&#10;aKsdmZWu0XWFxCmGXq/3RARJmnREVm6tF+R51gCH9mpYUkgsvlol3bOJVnUzQiA1tMb5863dd8RA&#10;rt1e1RzuM0xDAtWqRx8Q4PjEIx4J2DEytdjeOuynGFBhCGAfiwXCIm1//MRUx4fabYggb2h//seA&#10;nIYVmMXgHjYO8HaqvDERegdUbIDqQh4UyLf+WgaAvhg5gZXB3yPi2HH/JoaV1SPvP6QqHss/xXxt&#10;GEfBIXlJLDfkfILstWoLSIn51Q60IvY/79vLdqC48PncY9kuJnO+hm7Pc5vSfa9dMJ3itQODhPmn&#10;RiE+GOt+DiK2bg6N71jcHfvOUC5r6B4xYJOfAxmaX+EaF86TsP1fRbX2cB9xGMtY60BqggQaUPAe&#10;VOJiuzTNsRZO5lOyTIEwrr+kQCKxOFKZui7RdcV0OkWptIl3D/OdDoB+mAs4pkh9LB/mk9eFpAJ7&#10;0DPAPrdkGiCllKpTmt/v4w1SuvHtYk4vJ4NF1xork34+qyWftAatHRDOrf/WkSzSrEFKIbAdINs9&#10;d3zf2RJm+XPNmLoZK4fr/G5XkKQTpjPXL6vlis16hRCGLMs4v3OXqijR89q1ga0pdgXCCpQSSNH6&#10;2RYAb6OkQ+GaHfNBB2MZ5faiunm/BidkGhVk/xpd7GP7RIj7HBWkaXIQxw7l+UMA2f7fontPvx3D&#10;3F3oa2J+RGvNar3u1l0/xpO2zUNU3XeUkKhUOgLMSjf9Cp9+/hl//bOfcvfeGS9vrpzquLHNmBG9&#10;+dnGCHXtgKluL+zGnhVghUSlGUpbTk5PmZ8tWG+X+3GHBCteWdk6lv+IxR2Ha+Dx+bwfT258a43n&#10;1wNgd3fdmt1uw3qtyDJFUWx4+r3i/v0HJFJRbNc8+v47drstiUxRUmGsZrMr0Lqdc32SCyUVZVlQ&#10;FlVD1OXyybWumzY26Eo3xGqgjfbIU53v1L5v7lSzZRfb7MGK7c/u98IjDvFjp1Bd2v/M3ocMn700&#10;pwX7TZcb9d3+AX8/bfdg3t66e2Q/+yp72Xgea6+Uux8rw+POfcARXjYO280hqZAyRQqFkDgyRCWp&#10;tQE01uzn+r4NrbcWDINEfX8XO+OI+btQiTgGAm1Gff9azbqoVNojn67ripcvL3nw2gPmJ6f8X//X&#10;/83Dhw/5x//xjzx78YLpbML15Qu++PJz0iylKHdsN1skgpOTHIXgH/7+P/Dnb79JXm2ZpSnldoXR&#10;JUbCZlVSlRUfffmEX399wxrhtOat7drOjROBlCkGydXVDYvZhDvzGUpJim1FXe1QU8VifkqWJpRV&#10;zWa7paoNr81POZkkTPJT3njwGl9+9S0nJ3O39gLGCK5uViyXKybTCVmiSBO377Q4oplduWZblsyr&#10;grLYYHRFlk949913OFvM+Yf/+B94+uwJDx/ed4RuGrZFgTYGK6Vbz7Eo4d7vZDZlkqXUuzW79Q2J&#10;tKRKYOraEUbKDRpIGiI7pObR8xd8+tXXLreAxlpH/ip740J4/mCYKGFon3iMDDVc22Lxa3g+2eZz&#10;9vtHR7LQ5k56RL7t8/rEa1p359aOsNJ08yFJHNFBXYcT9/Ad/blxLN81pPzeOjwZIWyJtls7d718&#10;SvtuQkgwFlMUfPX5Z9x77R6LkzmmklS1cQTJSoHWSJVQ27rLzXYEncIRQ0kFu/Wa//1P/8x7b7/P&#10;2fkpSjVEHNYirXQk38JlRiT7nPnhGnlINu7WDuHtjQjOMfw1ly7e9n3VsTP42B4jXNuH9hYxUsyQ&#10;DMzPlYZ5yeF9Spz0/TbiwaH38dvtGGnC0D4rSnrerOOm3ec2Y86lE2z0OtbKsRBntNFGG2200UYb&#10;bbTRRhtttH/3NgLgRxtttNFGG2200UYbbbTR/kTzAR4wXDAQA/QSfKcFUsfUcIYKWK21nTqIvIU5&#10;/Zi616FKtjhQmhoq6jkGJm+BKP7fYkQA/t/lkUKFA4V5Gz8Qjqlt+/+Pgdp988EnQ8oC4e9ih+Th&#10;Z3ttEyiJDfVRTC3dL1ZRnvJde91YoUFYyB0vtt6rTBwrXgzHzJA6IUcA7G1hsF8gHIK/QnBjDBwa&#10;A/e04PduTPXmqaDWhtVmyz/+4//i6bOXnJzeIUkzryjYAdzaolil5AHBQVVVPHn8mO8fPaLcrF1x&#10;QisZgz0AtPn97pMV+OqdxisC8r8XKhR0bUxfgTIsqk3T1BVYNioTIVCnU29s2ssVrVdkmQMhTSY5&#10;SirOz86ZzWYIAWVZUZYlNzc3rNZbp1ZmnI5KVZWdeqno2l5541XgF636Bb2turjwFOlDX+crbYeK&#10;Vb7yY+i/YnNuCPjeu65UWBzw1WGCNbWp+e7xE37xyw/Z7ixKTZlO5yRJRl1XGDRK7NXMp9MpKlFO&#10;7aMsqcqSothhdKsK3O/vEJAUKyoSOIXkHqDEWoyA2sJys6GoDZPpmVO8bMB3AleMm6VTECVZskKi&#10;m+I1iZKSqjK8vLwGpFOZq7UHXoG7F3edopBQnJws+O7b79msNywWCxaLhPP7Z5AoNruK3bZguVxz&#10;Z5Yzm034y7/8c9brNS9fXmGMaQC8+zHezgtj9v+XwiKkIkkz6krz8Sef8ZM//zF3zk64uHePzeqG&#10;//E//jsn81P+83/9L6wvb1it16R5ipDWtZOQSKVQWcYkS516T1E0CuCNMkuaYI12ik+yKe01EqMN&#10;i8WCH/3oR/z2d39Am0PF9L2alWyUexj0tUOKqjGwemzdPAbmiPng21QfYwVt+3kmh5VnW1BIAwSW&#10;QrI4mTc+3810V0QsqWuNShRlUWDM3qcnSdKp/viKK/v2OFxT23nVFuYZY1yBvvfcvmp811YNOUHr&#10;E9frNZvNhjzPOT097UDgJycnSCmdwpS1mK5o3n23qEq01dS7CisU23JJUWhePLvkZJJz9949Li7u&#10;c37nlNlsQiIlwlrKusKamt/8+lcoJVHSAcazPCVNUyaTCflkAolgNk+wVrJarVECbq6uef7sGaub&#10;FbWpKHY7dtsCU4OUmVP981QPfZBrbCxpa0iE6xslJSpxn68rzXZbohqV6rYgT6mE119/g+nJCVVd&#10;k+U5RVkilSTPc6w1FNtdX0GnAQwlaUKaJaR5Tq0169WKsq544803KLYb/vC737JZraiqmko7ZSMr&#10;JAI3/zX9+KclQgnHo1u7BUmSkSQZNzc3TZGqaQBT/WJJpzK7L0L311h/jrX388dSq9rXFRAL2QPb&#10;A2hrQNc9IHi7BnV+PRKThuvWECgu9vehuRqLA2PFqeE1Y2to+H2ttSvW9kij6tq993QyJc1Stttt&#10;10e6NreqEB/uUegIUtyaIEAm5FnexWq+ypd18ph7ZTGIEt/4oOChfVH3+wbc6rAcFqkNVy+eI2oD&#10;0ql5iUbRFet8mzYacHGNSgR5npNkEzCWNM3JcgegOZmdsN1tyVTC00ePSRJzUJAtlXIkA9aNlSzL&#10;urjumHL1sWLkkIRlqI9jRcYOrGNJk4Tz83OStCHSkJZtuUEkrij86uqax98/4ez0nEk+YblVlFXF&#10;3TzvYjalHOmUqQ2T6dQRpnjKtA4P5Mf7Xim8iCtLDv3On/P+hjtURe/Fgu0gDNdra9HadCQ4bQF5&#10;N7e16Smq+mC3EPwSqjjG1MJ8/xp+Nlw/2/fsrYEQVfjzfw73/e1z+vuK2H5yKP74UyweJw2P03Yu&#10;++1yjAgkjLeHfELvfQUNMZo9mqMJn39wjxzJ9cRIO3qx1wBJYKwPh9aHIcD9sbj1NiDZ0DrUPtPQ&#10;O4VjkUZZ/thnb7MYoVi41h9TCbwttzV0z9ue9VVAfeH8C/MY/p556D5DhDK37R+GACIxX9E9o97n&#10;jXpjpo2NGierpCJJEooS6rp0e4Y7C+7cOaWunSr1bDpFCEHVqKC7PaGjKWhzC8Njyfb2CVrrg3kc&#10;A4SFOafYnjuW52r3xbE11Fekbv2wv8aESpHhfQ6IbLz1uqrqnq9349r0ckHH/NPQuw3FEm5vXDn1&#10;YODZ02dIKXjjjfs8f37FamWZzKbUuqI2Gm0qBIKqqBHCrX8t8ZQQmrL09ntK9mDMYT4v9uw98JCV&#10;UeJEImNWNnFae31HtufiMpen7xPgxHyYPx/bfGLfB8rBveuxPXeYk/P9/FCM1j5DlmXdPiXPc8qy&#10;pDbG7VGMprY1y9USKSWnp6fMphOW1yuMMKRJgrVuj2eCNd0RTqguv9Yj6m2AtUmacXZ2ztMnj7G6&#10;3qsE88epuw+tKUPEfbftTfx54v+7DemG1I63261T3c1SjLGkacrz5y/44ssv0LpG1zXJxOX8dEPq&#10;Z0wTD1pDohKSRJHnOdtd6RStgd1ui7GWWtcd0ZtKUmSjrmtp9py9sRaLKzgKnI7l3Y/1xVGA6K1r&#10;mumRhIR72lcBqP6p5pOlhWrvsXhsKFdsjIvrlVJM89yBl7UmUUlHQGY7RXt70Cevan5sOkSS6/8/&#10;jLv9s5OhmPAYubG1lrIs+fbbb8kn085/5lnO9csrpBA8/u471qsVUkmkdWeMkzQFbfngnR/yH3/6&#10;E04UUNZgrMvzCUnZEE1+8/yaX3/2NYUVGCEaYpsmhgas3c9HFxeUSKuZz3LSTJDPFG+/+TqL6RQl&#10;QdeazXaLlXB2esZifkJdFCAVWZogMI5ExpjOn93cLKm1I14pihJrBVIot79siACssSgEiZRc3bzk&#10;H/7hv5LnObrWvHZxwf2zc7LEkSaaZt0oy8YHqASjNaXWCGndmYmCl9cvKXcbFosTB+bf7ZhkrhQ3&#10;UYosycjTnFVd8/TpU66ubpr1W3b7TTt4/stAjuRwLg8RLIRjZGi/6edVQ5JmP34J79uOR0eGKaNn&#10;hy1YPk3TXlzuX/NV/NCrxNJDn7MegZ4fIx/zS3FSCkWiLFVzdnF5+YKnT55w8s60IeisO4JX/8wz&#10;SRJqa52ye3PvNM0QwhF9fvTJJ/z2d7/jv/6X/+yIZxEte5KbO+DIue0hcZ9P0hPGwbE45DYSttty&#10;QzHCMD9uivVXSMwX6/chUHnsvDh8fn/8+efmsf3YUIw1FLsP5U+G9wrH8hr7nI01tvPXxieLP9J+&#10;o4022mijjTbaaKONNtpoo432791GAPxoo4022mijjTbaaKONNtqfaGGxOUSAvo1Cu1KqKfpwlQqy&#10;Ua+jPfhvD1KDguxesQEcgMSSDqg0DG5pn6c7Wm6A5jTAVxF8dkiF0n+vUCnd/1t7rZbBXLpfdIz/&#10;bXHHULFn7/sDReS3FfAO/T4sxuod3je/M83Pwuuvtt389/ILVPyi6qFC87D94s8oPEXStuBfHJAR&#10;dIUauCKKnkJ588xtGxut8TV9naiqr+QnegWdXuu4e3v/sjjQvWyfo1fsvP/5oKi4fXZjEJgOzJAk&#10;sqdm6bdFXBFF9KRqnNLN/un2oLT9OwohMBhkIjHaokv4p//5v/jmm2+YnczJswwrHGgtSzPAIJUE&#10;q5omUK4QwRgkrlDs8vKSb77+ipvL551Kj5C2UbuhU1wJ+zdUc7TGUNS1KzLtqYXpvQr7wNxo/Yg/&#10;/zr1SeVAqWHRKsHY7NQpJzmzkxMw8PrD+/z4z97n+vqa7759xJ3TcyapU3JzBcuWxXzKcrllvdmy&#10;XK0oigIngFFjrUQlaacqL3zFSLEvinSFta1CjeqRBvhFlLGidDdm9/+XMmnaSzf/mShYPuYbhwrQ&#10;kzQBY7G1pi5LttsdO6359Ye/4enzF5ye32OS5q6wzlgmk8wVElJTFgWTkxxhHWmARFJmGTfrFevt&#10;Dmtb9TUxSKLSuJzuPfcF1xJlJYa9Ql03UwVoBJWRqCTn/OwuVV0isxSJ6OZtmkgWJxkP9AmWDY+3&#10;K1Q+xVjBdlOgdU1dayzC9ZmwWGO5fP6CaT5B25okS/nggx/x0e8/YrPecHNzzYMHD7h77x6VFTx7&#10;ccmTR9/CyiCUYjrN+dlf/4Rf/fLXXC831A14UgXqZo0QkysabucTBk3N5dUV3z1+yts//Dt++Pab&#10;nEwnXN+suLy54ePPv+IPH37Ier3i4t6FaydhSZQiEZJpPmGSKMrthvV6yW63wdRFB/S1tgbkLQAA&#10;IABJREFUVmBoiBQa4G2aKmSS8eabr3OzuuHLL7+l1eJwypEtyMx0BBpDpDMxdbMW1Bsq/h5TXx5a&#10;U0L1k7AwMbrmRdah/XVMUFQpO+Vb6YPjJSglOjVchUGqRv1MNaBX6eakSpJmDPaVobVxCkJSKacs&#10;JFTE9xuSJOtUxYzpA1jaQtpto/Lu/LBqKV16gOP2O7vdjqoB4Btj2O12nJycdONQqT3gOk0TskmK&#10;btScjLXoumZ9s0JgWXLDo++fkqYpZ2dnPHz9Ie+88w6zqVN5vnxxSbErKKsKoQRl6cDm+XSKzFO0&#10;1aAt2tZUtUWXNcV2x3q9o6w0da3ZFltulkvqqsaYulNRtcYgs7QrUm3XDiEkwgqEw4e7Nm/AyEmS&#10;IAUkKsEaB4JQyq2polkPrZbcv3+f08U56+UWkYAUBikMSaqYTjIHALCpU7gUolFrbpTBq5rNqkAV&#10;NbXRbDdrJnnKJFH84v/5Z66vXlLsCrIsI00SpxoqE7CHYyCmFrgn/mnJFuqmcNA0644bt1aC0Zqi&#10;qinrtdOXtaKLQxxwxY2TmMpyG8O061erGNcV0FtQTSFqGyiZ2qlcWWFANXsFIQ+uGxav+0XJ4TuH&#10;ANWhouZYsf+r2BAYcig2b/cltmkvJSTTNGeSp0xnM5CKlxZ0VSOkAlk35C0cEL/EgGj7eECj6wqV&#10;KLTVZPmE2SwHW2ONRhi/zVzBvsVE3ycsjPXBwoeF4LYDYwrRKnsLQLNcXWOEwWJRicSahmCirkmU&#10;Yj6bstsVKJGQZDlZNmF+eoc0SRFYrNDsyh1n+R02WwfaL6sKiyBJZKOE7vyoA3olnfL5YrHg5cuX&#10;B3u2ITVvv32PFcXHCIFi46frG6F49+0fcnV9ibIJUiiqUlMWlqqoKVTBcrXm3r0HTlnz+gZdaZRK&#10;qaqaoiga4EVGpS2LkxMSIbBVDdr5Kl/1LnwP//f+mOqRUdymbifdviRGEiGEQKjDPV9LdiXadkY4&#10;meqmObUXU/qg92gcH/md/3wt8LPrCwGmGZeCPmDRByHF4omw3XyQaAgKPlZY7scJIejc3wu/Ckhh&#10;yGL3bcFNMUI3/5lu833xgn/TI53zyQuO+cVjhH3/2r4eiv3CmC0Gkj+W/4nmDgbAVscVSYfXgRBw&#10;3rWTdVNDNrmm/TXsK/X/EHHjbXkf/9n8fXUst3AsPvbzOsfG0rF81qvM+/Deh3veQxD7UL7p2HV8&#10;ZetjccDQ+h/uE4zR/VxLO/9VglKOLEgI2ShJuhg9SSRSCeqqpCx3pJmirivunJ01ytW6F8sK5WK7&#10;UC3bb48QhN/O3cN+MtG17xhZZehP/XvG+tPNAXPrHIz5gRjRiL/GuXaELEs6oD+kR8f00FgN1/MY&#10;EVuSJIBmt92S5TN0KjiZTbh3cUGenzCZLHjy9AnZZALLG7IsJ88m3Fxddcry+ziXPrlPEy+HIO/j&#10;pAMc5CvDWHnva5q2VhKrjed3bLPPsT1g65CPbknafAKrkJgyBAW2n4/5joNcU5L01u/WV7WEUkMk&#10;L+112u+naYqUis12R03tSNvKiuuXL9mu17xx95w3Hj7k4+vPGiJD0ZBYWVSS9PIGeZ53f2/nbRsn&#10;t7Hf7OSEuj7nZL5gdXPT5a7btTQ2z151DzJEUHvMp4ZKxaGf3JOPJr3cBt73jDGUZclutwNj+e67&#10;73jy5Cm7YodtCC/q2lCWFfkkZzY/IUsz5vNT7t69aFSopcstFCVPnj7h2dOnaOMIi3fFDpo+zzKX&#10;z6gr07SvBevUpU0D5N2DQveK7XuQt8BXYY+RfA614QGx5ivuE4+tXTE/GFNXvm1t+WPjxPb85Lbn&#10;HgKfC4EHiLVNPsM2BLdtpL/f+7ekg23u4F8zvmNkVLf7u8M9zbH+3f9f9NewZo2ZTGecX1xweXnJ&#10;l19+iRCCYrfjkz98RF2X5GmKtTgCt1QhrCGRgh+/9w4PL045TQU2nbFZXiFQ7tyk2rEpS37+0ed8&#10;u6qoRbNotbG12yh3z9ERizTMmZPJlMlEcXZ+wd2LM6rtlqoh3k2U5O79+0zyKcV2y3q9xSDIk4RJ&#10;lqKrkto4YjbVjLt86sgltbFNjq/o/JsyFqNd/1V1zbvvv8OD1+8hpGJ1tWSWTzhfnHE2P0VmKcWu&#10;oK5q6qpC4uawUoqqrFDWkqYJSkhWyyWb9ZL7F3dYrZagNQ8f3CeVEm0sSeIIl+ttwYvLl1TGuKyZ&#10;R0Qdn5fh+RzduZeU4l81n47lgWP/Hpqvx+JpnzjF3x+0+Ref8Dnm+1/F578KWP3YPk12Cu7x60WV&#10;vUNy2c7/CoyFqtjx9ZdfcO/uXe6e36VsyI/b/Xwb49V1Ta01tdYkLVF+M1eVSii2Jf/rn/6J9957&#10;hzffeA2VKIwAXblcq1N/b+NrcZD/dzlsdXD+eOw8YujcIIyzwrYZauuhc/xjpMC39XNI0naMACxG&#10;IBTWcMSe4eCstskHhOR5IRD+GAHjbXtX//qxvepQTPUqhBGjjTbaaKONNtpoo4022mijjfb/ZxsB&#10;8KONNtpoo4022mijjTbaaH+ixZTTQzNt4byv9NOognaFdFpDq4gTgAF712oKB2KqJa3FlM38ZwtV&#10;49pnlN712sI7v0AhVkQbXu/gENpvE6+4zBiDjRSoDhVkhyror8LQHypq+ofYftu1JqVs1IKbYgj2&#10;oHgbO0D3C0Y98OJtar/+ew0Xq+xB8CHgye/jTsmoGUt+YYl/L2OtI1toQUo9tn0xeKh+8Oxeu4ge&#10;YHVgHDb9fjAoLA048lCl3W+f6LM0wP5QJduBhbyi0KZ4TbYgU5VhcKDJX/7qV3z2+ecd6M4aixG2&#10;UT6X3RxrAZ1IhURgG3Wf9WrFN199xXfffNspHlvriAGsdcBdY/cgdh/kNTS+tdbIRrW97cv23XRT&#10;AHsw1+y+EK997/bZszxHNADP9h69IuvmPY2uySYTJpMpp/MFb7/5A/72P/yUBw8uuLq+4dGjxw7A&#10;bQzCapLMqXUkKuHkZE6WT0izlBcvXlLXDgi+V56MFVYRBWm16hhJkvT8Tlig2R//olfw6o/nWFFy&#10;DCx2oPbpfa6qamyt0VXN1ctrnj57QWktn3/xFZM853RxQqIS5vMZZVGiteFkPkdbS7HbUlUFGMN0&#10;OgMEl1dXrFYrymJLqxznF7zEx71Eyv7vW5Vx3x8rlTo1KmC1Lfj++Qveef0e08UCtku01QiZMJtN&#10;KXY78lRxPp8hkoTF6TnwmMubCoFiu95Q15WbkxKM1Z3CyJPHT0mShMlJzkIqzu4sePPN1/n8iy+5&#10;uVmyXC45v7hgcbJgfrJgt17x8vlT0lSymM84OTnhgw9+xK8//C1lVTpgve37adf+pnEdLXClBmvQ&#10;Gh4/ecp2V6DrHessQaW5K2ZUitn8hKurl904xFpSpUikIMsciYNFo3VFVZUO5It1wGshQeiGxMIB&#10;GmujQTqVtXfffZfNruTp42eNkrYmkcq1DwKta4RQB30TAzyEa/qQKkhYkBVTYwzXlSFFwnB8x9ak&#10;dn74z3CgNonoAQFoSEFWqxX3zxadIqFoCFqc2l4NbbG9xAElq8qNpcmkU+Rr768a4ECrnCMa0Hxb&#10;KOvWC9Mrcms/H4ISnP9XHZAhVCpvv2e05urqis1mw3Q6bcAEkjRNyfMcsCihUGlGYawbS1aTpokr&#10;cKxKLM7nbrdbnl++4KOPP+bOYsF0OmO92bBZr1FpihKOPKGqSmrrxpyyljR3ZCwIwWwypd6VlKVT&#10;i1tuVtxcX1Fr945Js1b4vl9rzXa7BSDLMi9WEQjZAF1UQpKmTqWxKqlr3fOJdV05/2QNi/kp9+/f&#10;ZzqdOmBvQ9bglh+D1nWnpOiKx42n1u3UbKyBqqqoKqdef3ox47NPPubRt9+ha42gAfxY69ZQYxBC&#10;DaoyxQkg9sW1bdGtoa+Wp5KE2our9yQrfeU6R8jSV9MV7uVcMXxkLVLSUQxZ9nNGNoQ/WusurqeJ&#10;J/0Y8jalyGMg5NuAl/73Y4DLGCFUCLoL/9Z7b6VQUjXgfucnJ1nOYj5jkucIJVhMc25u1mx2O+oW&#10;PBOAgtqCfh/47scIbRvSEBtN8gmL0wXGVC4GQ3TkQ3sWAg78aSxONRHwc/dzAzJ2BGIWiYsFTa1Z&#10;r1dd7IhyMZxKMsqiQEmJms9ZLCYIKVksThEqIZvk3D0/xxrLttgyNbNOCXK72ZIkqRf7iAZIpNDN&#10;nM+yjGmrktvMu7bAOVQ7jcWY/xpQ0ZD5yqTzxYLT0wVVVZClKZNJxurqJWVRsd3u2BYl2li0Mbx4&#10;8ZzVzY17nkbprm7IudIkpa4M88W8IUszLt4WLfnEoSp5+w6+wvrQOB0C93ZjPSCPCa8TU19v15r2&#10;fYQ3bvw9lh/L7gk7honYwucOwS4tgYQUsiMd89fBmI+IgXR9sLf/TP7vWiKVkKQi3K+FhfPh3v2P&#10;GW9xYIaLLfokB27v54MAYu0YIxCJEY+E7dLzF9iosvyxIv3YuPKV78K8xJDfsgPkZTFfH1tLwlzI&#10;0BoTy+/sPyN7fjP0PYPvDE7ZLgLSCNteNGqhsbEf7hOG2vsYmCHMOw2185Aq69AaHAIwjz1f2F+x&#10;+w/1RSzvOAQ28Z8hBEceA5keA6PExw29+zhQr5dHUZKiLDkxhjRLyfMEY0Aq2axjLkY0ps0tWZbL&#10;NXWlmxjRNoRotlPZDn2eywH1Y4jb+srfkw21iT9X46CaQ/CX8x+2A0jG4q+QsKaNU2NzPVGqN3es&#10;detNC0oO1ax90FOMuMNXYI2p0ocK9VWlqfWW2lxzbiXz2ZzrqzW//OWvuLj/GuvNhjRNmc0X5GmC&#10;1ZrdZst6XVJVVW/fFVs7wjEbi0F9gtBuPhMH5O4xl30glO+v/LxRS9YWU3n317AhAgnfr4aKq6Fv&#10;9dfG8B1bJffaI2Ury7IhISC6TnX5w+bzWZZSa9MRzqaJ4ma94osvP+MHb73Bm6+/zs3LK7797jGm&#10;AeMZ48h8fCLKoih6QKzWyrJ0bYkgS3NOTk64uLjHdr12ZxlH9ixgb93XvCr4csjv+Xvhfc5MR/Mv&#10;4f3cdyW1blTgpWKz2aCtYT6fs1gs+OD9D1ic3uH87ILF4oTZbNb0JdS1ZleUlGXJzfU1V1dX3Dk7&#10;oygKyrrANnvwfDLp+topx+secUNLOODHZX6+IySPuc2fHzvDIjifOgaej10/ttdobSi35ceSQ0Q6&#10;MYDube81BMIcIpU+zNM1ZL5S9XImLSWyyyP1jkTwCQiOPat/fhXL5Q2BGMN4NLY2DeUDwvx5b69r&#10;DEVVUtcVT5495eFrD1BS8tq9ezx9/Bgp2vjLkdikiWS32/LwjYd88M4PMNWWZVmSJ4qL1x9w/UxQ&#10;brcUteCTR8/49VfP2aoUY2tHymyd0nrnTx2zXEeCppQiSRRZljLJU9Iko640Zam5ubqm1pr5/JQs&#10;n1LWGl05gtaiqplMJizmC7Zl1ewRbHcOUpYFSZJjjKaqNLo2TCYTlEpIpKSuStIk47UHD1icLnj2&#10;4inzkwVSSh59/71T6a5r0lQ51Xpcfms6m5FlOVVZkyhLksD85ASlFLvtBpqc3naz5nQ+J8uzxj+6&#10;M8ayqimriqfPXmCs6MhmpZANqRDRORg7L5SyH+f589lXVj+W+z1GGnYbsXjoo2NEdf549PfB3Xnb&#10;QBx8jLwjtt+Pra2xNaTdpxMhSQrn4tCZfG8u4ghcJQ6Y/uzxYz779FPO/u7vOZnPqW9ueut4ezbY&#10;nrcLpRzzb5NjzyZTqqLm0eMn/PMvfsFrr/2fpIlyOUij2gKDRhH+MJfl/LC5lcxp6Iw/JNQdWoP9&#10;a4S5gdv88rE1fogQKbzH0PlzLDcR8/lD4ztG8O+rwfux3lB+cWjt9M9qht7Bz8fcRlr8b0EkM9po&#10;o4022mijjTbaaKONNtpo/1+2EQA/2mijjTbaaKONNtpoo432b2Q+WBzoFaRZrwA+BCa33/V/Z4zp&#10;wKk94FykQLm9RlsEGRaahweuslMF7R/AquY7bdHdkPJsrJA9Bub179n+rVccoVRPsb79fAvq9Q+X&#10;w5/9Q/5jB95DhU9DBcbdQXlQ3Bpn1Y+zug8pAvnt57cRxAoD9koke+6AAXCO93M7TmIKgFmWHbRB&#10;WFAVjs+w/2MFDEPKLkAHUo+NRf+ZY2QNMeuKNAWDz9i7l6tcAwzWCKyQaG34/POv+JfffIiQCpmk&#10;ZHlG3RRjuQKspFc87NSBJGmSom3F8mrJk8eP+erzT9HF1hU5JQl1XWGsA/IIAUabA4XxsGCiBcmB&#10;U4WotW5UgVWvaEMGpBfhHA3Hp7WWxWJBsd0eAGzb4mAapV6VKrI85fzOGR988AH/x3/6O/78L97D&#10;orFfu368Xt5QpSlSQG5qlEoQCE5OTri+uWY+X2AtPHnyxL23dIWdaZr0ioaMMQ1QkB64oQVPtuAv&#10;f461gMtQ0T0s1nS3aIvhhxX9wjY8pmChlKI28PTZC778+lsmk3+BRJJnE1SSkAqnEA4SlczIsilZ&#10;nrPdbciz1IFDix1CSDabDdvNmpvrKwcECYBpfv+Fz/0qhY3+HKqs5dOvv+OvfvwekyTDWEuWJmST&#10;KUZrdF2isMwzhbUp2UTy2vmMy5ePMTJHKkWCA4I68Pu+fWpd880335JkKe+++zZpKnnjBw8o64Jn&#10;z694eX1D8v33vPvejPv37vPu22+xXS/Z7HZMJjlpknHn7A7vvPMWn3z6WUdq4a93YV/05iLw9OlT&#10;druC2dmMJEmxxrJZbXj8+RfcXF9x9+5dAIrdjlQ6lRWRJUjp5psjqDAUZeHA70lT1CppVKMt2tSU&#10;hUZbEAo0DQj+vXcpdjuuXy4bYGSrCWU6cNCxOKHtq7aoMgRTDBX1HQP/+sXet6lqDf0tts5HCWki&#10;4ASnzATb1t94z7xZr933vHW9Vehux38LfPfHQF3XB+/TrVsNWN73gz7gwAc5CI+0pW13pRKMaUD1&#10;XvxGQxbTgrXb55tMJkwmE6bTKZPJpPPb+XTqQN1F2flpcGqDSZqSJAnr9ZrNeoUUiu1uS9oAWLEO&#10;FKrSgiTLKIsdykjmiznZZIIChDboumZXbLi8esnNatURu4QxZdsWSZK4Od74zCRJsIgeHjhRqgNn&#10;V1VFmqZUVdUVg+qGdCCfzjg7O+Xs7A5JotDGsFotO2IAYwzr9fog7kqShDxzfqdVRltvVhS7LfPZ&#10;CddX1/zLr39NikAhGhVBpwbt+i4OgPHjDT8GdOPVrSdFUewLFsV+PLdjKyxoDGO6WIH6kC/2fxfG&#10;heGcPYjFA+BVLI4NAWsx0GIsDg59SkgGFSO4CK8fUwwPfYfWjvzBCoGpazSWrd52SleOGqMmS3PO&#10;FicAbHc7BIfK634fh3sC5yf35FRZnvL6wwecn51j6gJhw/6Jr5PAUcKt23xk93fc3Nltd86PW4uQ&#10;CSZRzBcLkvNznj9/jhCKbDIhTVNUnlKVJZt1yWuvXTDJJ9yb3KcoHFCm2pVsd+tBYGfb3lpr1us1&#10;q9XKA7/ZqNJa7B1vJbliqNh5rz5pjPMtFkueJ87nScl0OiHPU765etEB3lqgw3a7Jc9S0ixDSeWp&#10;W4GudQdCX5zeQTeqp0qpBuxtDwgR/HeJKdeGa5ivYBrOWf97sTEztIfptVezb4+N4z2xhrlVjTwG&#10;BgqB5Zbj5G9Diu0xcF7YDmFOIhaL+v4ktkbHfEtsb3mb+X4vBhqNzcw4gPWwwDwENTrwI4OxZwfa&#10;iuQewnnj71WGfEq4joUgMn9cDIGoj+VAhj4b28ffRogUyzUM+dRj4IYYACAKtMciTBzMM9Tmx/JS&#10;IcDs1YD+/fk41Na+xUA3od8Icy6xsXNbv8SA7L7Pib3LUE4vtu8YApWGPmn/OREnIGn2i8YYpJDo&#10;2uU3pGpyOUiqsibLJoAjN9O1RiWOZG+9XqONoawqZpP8AGgSklS0INTbfHaM4KS9th8jhWQrYfxI&#10;F+UcXrNV3zymhOp/XjYESi24P6bCKXtxmgVhSZSkpiUG4eAZhkh/OvDXLWvHXuFUOUVdHFhcILi6&#10;ukEguLy8xFgoa42xlrIsEdZS1xVKOdKeLMs6NfN2PQcQ8jBGPSSJEWDFnmDGWIymUTclSuzSQtKG&#10;fJPf7rH1MLYup2na9WVIwODvL8JYJOYnhvY3IYlEe982dvEJ4drv1LUjIcvznLquybKMoqj240oI&#10;JnnOZ599xnvvvMOf/9lPePvNt3j29JKyLEHuCct8X+kTHbV5ZJ8goDYWZS35ZMrFxT1WNzdcvnjR&#10;8nLemsMa8uND5FzH8hthPjokurvtvn6bCiFJEndWsitKqrJApYr5fMbf/d3f8Rd/+ZfMZgsSmQKm&#10;AdZWlGVFVbnYuChLhFJkeUZWZJydn7NaL9ls14imz+q63pN2Ig9iT6WUIydux2e7F/Ke3fW/vjWG&#10;elV191eJx47FCrE15RhJ222xwFBcMfw+tpeHiwEnX+VeTk0bdJOj2+99bC+HtCcusYNxcGztiOUE&#10;jhGAxPY9sf2s//k+YZWIqshLCz/7m7/l3Xff5eGDB3zyh4/IspzZZIK1NRSWJJtgTY3AkCrBX//o&#10;h7x2Z4Yu1hS2Jp/cQVtLbS3bXcnT6zX/818+YdXw0Fnj8qoxEi5rxZ6UsMnHTSZuH6kLTZ068pXL&#10;qyXbXcHNuiTJpyRJSl3WlGXFbL5gMp1x584p22fPe2Te0+kUt7QaEBaUy38lqWqIVGq3jiQJRluW&#10;qw2zxQnz+YKy3PHo+8fMTk8hkdR1Rd3kyU5mM7R1OXKX80pJEsizCWVR8vLymmk+JUsStNWcTByB&#10;pNEGlWQIlWCA7WbD8+fPECpBmJa6zw7GXD1CxoE56u/zbosnh3ywvz+Kzc8hVetwbIb5nCESh5Bw&#10;fSjmHRr3x0iejuXZwnPtGEFNLN93cH7dfdfFL0mSYgV8+fkXvP322zx48JDJZNLlZR0JvFtr2rW3&#10;I5qxbowaY5hM3Xj637/4BT/5yZ/x5z9+3+1B/XoD+s/Tj0OGfK/oSGf9887YecVtCuZDe5hjhFKx&#10;/dfQHqXtU58kJjYej61bsdg/tj748dlt8UMY29+WPzyeu4jPw1iM7l/LPz8cbbTRRhtttNFGG220&#10;0UYbbbR/zzYC4EcbbbTRRhtttNFGG2200f5ECw/rwwP/FvBpjIGmQL5TrPHAr+13baMWT6vYzV7N&#10;Jjxwb4vMhhSSu+/uK9F6zz5UbKs9dUobAqS9guQekAi6Ii3/Odt3OSggbpW8g2I/B6qgA/v7FhZD&#10;x4D2/mdbiyncDakB+p8Li3+HipfC4uYhgFPsu+33Y+oF/WcZ/m7bdmFxrV8gGRbmh0QHsUKs29QX&#10;wucPi01kUyTizwVf3SbWD/7P8QKWYK54ypA9ldhWtV22CvASawUvXlzx2999xPVqzWx2grFQa4OQ&#10;grQBvvvgPqArQqyqku16w5MnT/nsk09ZX1+79m1UHNp39kkQwoL4GKjMtxDYHhZktACoXsHKQFFg&#10;nueUu91BH7uCLee30kwxPTnh9HTOg4ev8bOf/hV/89O/YjJRrIsN+XSKRVLVhloarK6c6nWSIoyg&#10;MttOuX6xWLBarVkul15/p3v1ZmM63xcHy/SVbnyf4M+F9u/tZ1pVOB+gFY7lVyly9j/bqc4aAyiq&#10;SvPF19+y2RY8fON1kiwjSzLq0qDrHbUFleYkKWhrSdPUFUTZjK2A9WrFcnnN4+8fUZdFp5oN1lNP&#10;jvsx33/4RfThOtMBeq2lKDTfPX7Oh59+wV+/9yZCpmRJghKSypQo5QrZp4kikZLT5n1Wyy3fX605&#10;vXcKJKxWW25WVx1YwQc8ffH518ymKdN33kIpy4MH9ykKzXqzIbu55uryORfnZ/zwh2+z3m75+OM/&#10;sN5sOD1NyPKEi3sXPHn2lKvrm57SaQjmj/nbF5eXPH32jAev/Yi6rvj0k8/ZlRX5LAecClfSvK+S&#10;yinl9YC1UJYVu13piDCUQDfrszaGSjswhlTKoWilpChKSqOZZDnvvf8+v/vwdxS7yilet+ul7ZOW&#10;xIrq/IJ5HwAaqlIOFQvG1oEhYF342VBxM3bNmMpd71kakLhfsG2tpSwd6YdSCqEdeF3XNav1qtNj&#10;3vutPijZFQwm/XVCKeoG5H6wDnBItBOCmUMSkX5f9IuDO9KYBozfqSUbp6K3s1BWFev1mtlsxnQ6&#10;dYCEpsOTrAWQJ12hcfu88/mcuirRtcEYy2az2ROgSEWmYJaeIKxr7+XNimS7Q1cFu82OzXbHcrNm&#10;vdlQ1xWyjbUaH9i2l08SkqYpSinyPHfg9togpOl8o1Nmr3s+tfWRiVLUSYIQgvPzc+6/dp/z8zOy&#10;fMJ2u+NmXfRUCntxFSCUdKqejYKV0QZTW+qyIk8yhLF8+/XXiOZvLaiiLMtoLOT3sT9OwnWtVchu&#10;SVCklE0s6ogpfKChvy6H6ljt+IgVkgtvvvnrtU9wkyTJwdgKi3KHYq/wvYfjoHgBfCz2HwLhxD5/&#10;jFgnVCFq319r0/kwYyRpQ5Sw3e1QChJbo2aC6fSErAXyWBpyBBslovHbff+gTi3WWhDWcjo/JZWK&#10;VihtGDQRV1lqx+4xFanQlFQII7FYaq3ZFQXGWpRKsFIyzTIWiztMpnmjameQSqGtK2SezHJWV9dc&#10;vXzO8mbJe+//GXcv7nNzfUVZFmzWq95aENtbVlXVzYOQNKaND2Lqo2GbxgCiQ2MDQMimj4wD3knl&#10;2rYotlhruFkumc4mqERydXWFMYY0yxxBSFVy5+yMk5MpZRP/tKqr3V7TWqyQ5NNZowxf7wk5dI02&#10;ccXVuEq4HdyXx5TAw7l0DGA8BE409PfTQ6Q2fgzgx/ZDCo/+Z7pnajfXtl1ZD/d74X38v8WIO2KE&#10;H6GisF9oHSO4Cwlp/BjijwFfHVNoOwbotgG5lFuT92RBcVVC2YGYuj1L0G9+n/lglNh+NlZgPxS/&#10;hfFXLK4Zulbsu0Njd0hV8Zi6Y38Mi57icghaHAI7HgMsxvvXRhW6bxsjYewcWysGQAepAAAgAElE&#10;QVR9AsXYXurYvV4FwDDUB8eAccfyIEPv65NahGqIr/K9sO9jpBsxQH+czEcc+CFHckWPpNPi9g5W&#10;G6xNAbcOT/Ip292WRGWkqUHIPeGf8uLT0NcMEU0M5UL7+ap+3iX0b6Fvi8WdMdKSPmiqD6zdk77E&#10;50nbjnHAl08EKhqyDuGBYNz9joGCYjFm2K5D81JKQVntEMpSFCtWqxRrBBcXFxgpuV5vuHN2xul8&#10;zi9//nPWyyW73YbT03kDQpQeWNSLyaxAqDhxQ/fc7NlA/bzcbeQ+MVBpGOPGyKBa397uc9rPtQD4&#10;fb7C7V+SJHEElh1YVmCMjhKH+PcMc4L+s/k/Z1nWW4PbPWoY57Xjo67rXg7dWkOSKLbFjk8+/oj3&#10;332ft956i2+/+56vv3vUrH3iVp8KdHvLqqowWBKlEEJyeucO53cvuLlZUpVFNK98LE4/to7d5hOH&#10;xvaQAnc7/63d5yT8cdCSBkDt1O61wVjDblew3qzZ7gq0hkQmzX1sAyZscpUNaUGta9IsYzKdduRu&#10;u92uI9HZP2MACAwA8P47dbmDYB0djNuPAL3/mHhsyPzxOqS4e9uaOuRTj61bhzFQPF6IncPEYoI2&#10;p9/us4SwVA1ZAdYRdsxmM6SUFEVBVVU9fz+0hxwCvMf2C0PtEwPGD10vdr9enlAIhJS89cO3OTs/&#10;J01TXry4JEszdtstu+2W6dSdhUghKWtNWW74yz97j7//yZ9xJ1fcyecYa7i+vmHDku3NNXVV8fFX&#10;3/H9sqQSgroqsYhu/2jon1m0PiXNMgSgjSZJU9IkQeoaYZyKezaZcLPZUm3WPHn+gtP5KZvVmjff&#10;fIu7F/d5+vwZUkjSJMFa3RFYpNmENFEICcZoR4whHQmqm2qOUKyuNav1htKUnF+csV7e8MVnX7Ot&#10;Cqand9HWUG23FLsdWHdugpRstzuXL5IJSZKiZMp2s2V1c8PFYoHVhlSl5GmK1QasRWUZSZ5TVxUv&#10;Ll/y/PlLEAlCCqzRWDms+uwTXMfizaG4+VXBt7F1OLxuSEQUG6cxwvdw/O5zx2UXYw2d6x5b44/5&#10;qWPK2b18OIcEViGQ29/72MObNuR0IJRbXyRQlTu+/OILzu9eMJlM2Gy30Oa+BZRFgfbObqy1qOZc&#10;U0iJSCVlUbBarfj5z3/Oa/fvcvfOHTC2Wzu0Nt3+9pAk3o37ITKZWH/HSLBi/eCPjXDcxfbEQ2vz&#10;Mf/u++kw5vNj62Nr1EE/BmT4YT4m9hwtmYR/XnCMjM6/fkh6dnQdbeP/htTA9Z91RCKRGMknVxxt&#10;tNFGG2200UYbbbTRRhtttH/PNgLgRxtttNFGG2200UYbbbTR/kQLi9x9QJIPmpFNsYkKALCmObD2&#10;lVX84qbumLQrevcPW+mKfWKFlf7//cP7UPGoAyv7h6rt57vbN8ChgaIkO3C43YLm298NAb97B9kR&#10;5cy2GNEHroTq4f69Y0WNUTVb+mpWWjtZoZhSU3ht//ohkD92H79d/AP5GCDFb49QuSRWnOq3Q6j+&#10;4I/Vbnw1wIAhZaheMdhAAXp4kB+Ca2wzXkNiACs4qtIVKpL27xsvcjwY97SqzNapk1rLZrvl9x9/&#10;yudff0M2nTj19zRzQA0pSLOkV/Dqq/BIbViu1jx58oSvv/maJ0+eOPV0KbsCE6UkWIEUrfqw6b+3&#10;B77zwSad8lWkUEQGxd++n2nJBEJTSqEa1fTtdhst0DDGkOUpQklmJxMu7t3l7bff4K9+8hdM8pzd&#10;dgMiIUmnTplEuIJQY6GqNVVlSKRCGvcstdZMJlPu3Dljtys69aW2ILgdcwKizxz1A8SBw37fDCl9&#10;Gmsx7AuELHZfeGc5KDgcmutG684HXi9XpFlOmuc8ePgAXRvKskImCUiJta5QKUkSVOJUx934kJ06&#10;/fX1Szcqu3u7gk3jUHo9v+zP41b1Kxz37e+yLMNavf+8Nizriv/5v39JJiTvPbxLrQ0ap0Bj/1/2&#10;3uxLkuQ67/yZmS8RkVtl7dUbGhsBApQ05NFI1GiWc/Qy//M86BzNGW2jhSAAEgRQ1d3VXXtVZmVm&#10;REaEu9syD+buYW5hHplN6mkYF6dRVZmxuNty7d7r9/s+Z1HSURaKEsXKak6nOb/48hPss69ZOc3h&#10;yV0PnrVrltdLvGqb8qBgC66pefr0KXfuHHLn9Jgsy3nw6B5Pnz7DmBprDcW05IvPv+SLzz7n7P0H&#10;Pnx4jVKKOycnHJoZTx4/Zr64xjS6B++F4IbYl3Y/q+qap1894/PPHiOd5vGjhzx68oTF9YJf/+Zv&#10;kFJt9q7042ydVxLyaiuCpnE4oWiMQyiFUC1gFkHTaJwTFKXi5OQEIRTffPsCmRVMJlMODw7Bwm9/&#10;87foRvtzfARwEfu40F/26zVqiE4B0lJ7JhyXmyxF9hLGKeHZklJo6XxjBxLpmvF9Q5ho45i8Xb9e&#10;zbCua08y0N6/bhpEG0eITA182VbzdNSYNhg3IQZqvp3f6GKE7r7iuCg1JiLynSHQoGvMdDiM1jTW&#10;Uq3XXClFUZaUZYnKMiazA7I8Q+CQYgioqavK/1xJyqKgbhpMo5lNZkwnU1RR0DSaTEiEc9R1hTaK&#10;5eKK5WKJNo75fI4xGmcdxhlg07QfN/JprSmLYnNuCIGQoo3pNgC/sigAyPOsJyMI1YlOT095/Pgx&#10;9+/f96r3UjKZlhw0B71/HzQktt5dyYyimKC1V8QTQmAaTa4yDqZTXrz8lvnVVT/+3RkRqlmP7Zmx&#10;WNe7T9Ortm1IUdjZKD4OehYD0qG+8VF4gowOpByCcbq1GaoBpWLTdJPqNkHOrkb6MdXaLkXoVETH&#10;VLxuo760C0Ac3rMxZnDOe6IRr/x6NZ9zPJvipMJJQZYpciVRecH1ak1d10n1qdAfhA3KQqj2nJMc&#10;zjygvqpc4vq7ORyqJMU5QxybpXKo8P698pdrwc6atW5o2v2orWGaZVR1TV4UPHz02K99ITAYpocz&#10;DqZTHt9/gJRwenqHu/dOMLaiqq5ZLK7QWvdN4N3chQQKMeAvNUdjwI9OcTLP8+R9pkFvcqB+GJ7B&#10;HQhqeb3k6mrBalmhpJ/71XpFUfjY+nq5bJXdjxCtqm/R+p5e7bUlKcjygnI6Bala1WC2koUxUOtt&#10;AFYhsHkMqJrKrVLK8FsKfWwrTKfi1bDpPiYxSsWlSbXYFkCYKYWzblShOzUGKYXaOC+N/dAYMdcu&#10;wFqYX44Ra9zWxoA/23Nle0XGQSzRDlp3VjjXZojCR3z+Xk3wPp83OuG7zrtGdAdJoOsuwrg4hxU7&#10;6iFj8eJgTSBbVU0X5MSiBeHZnT78NqD41HVt3ucA24KZus/dPmPG9mZ8L9aZlgyRnhSsmx8PAPFA&#10;X4EAJ4c1ANLEB7sIIcfi4ZtU5FPzuQvQFu6zkHBqjOBnyw+59vxWsp1n1wJ0xFbcMKi1RaSLg/Nz&#10;BIwbj8dY7r1TPVR0BHQCX5JszwoncMg2XlcI4VraLIFpDA4fR1VVjTOOsijQjVc4ttognUXiyJXC&#10;OoPWlqLIAbVVh/T3r0ZrbkNySYNtVchtm8+MqUvepDLZgei6M9I5E+zH4RjHvjxeL/GeDOMS57xy&#10;uk+NQmK8lqQMOzgqd5GZjJFshD4tJFZwzmGsr+HUdcXHj+eYxnH//sOW4KahzHJKCY/un/LP/umf&#10;8fT3f6SuKw4OZggJdV21MXoH2HJ9XCas3+8hOYFAgHW0QcCAMHVIgBmCi9rYz21qj/EajoG5sRL8&#10;8Mymr9H4vWdZrSrW6wrnHKvlCiUUUii0MqhcgXUYPQSdxfs+zL0HuU1HvBWfK9KDoZRSyEyhqzVF&#10;pgZksx1xZ1/fz1V7HlocHgBfmIzXr17z9t0bfvqzU37ykx/x7sMZjdZkKsNYs0Wo4Zwja4mKhLM4&#10;C6bNYX32nHkit+kRdx485MPFRy7evwdnkD2xgd34hx3nz3CtysEeS6rwuvBc7z6/m7Pu9x1JkGv3&#10;pC+1ZZk/R+0YKM8CTrSgVZBCsVxVvHjxmvsPn/DgwQNK5d9b1T72VW2Ns9E1UgryPMOYnIkueb1c&#10;slwusaZdX9YhpEC4zRXK4BlR77M6PyBE/7uQSNnXY1QPgOzuc3PPoicYhSFJRspPjNWZbgLPxnHy&#10;rrPuJsKt4RyPkZLZ0bM3/qwx4p8w3+9iQSEkmcoxxtI0NaoosM5RNU3viwT0hIZ+/C0bEgOVzBdS&#10;OcVN17Xr9/H4js1R/xqjN89l2NS97t+9R6YE//k//UcOJlOctXz77XPWdYOxNUUxwTrLsq744vE9&#10;/s3/8s95dPeQjLYOZS3Nesm7sw+UWIwsePruA0sh0K5bcQ7p8P68n1tfFzfWkmWeOC9XEmzD1dUF&#10;+ekxuXA0tsECB0eHTA6OejLdul6zXC14++Ed89WS+fWSYlJwcDCD5RqJw+gGUzcIHOWkQCiFan05&#10;WHTjVe2NNazqFXpuuPjujMurK+7dPWV5vSIvSyalwOqVJ64Qvh5/nEkMsF5XWAsSy8mdO5STKVdv&#10;z8mQzIoJGEuWQ6kyciEx0ten1uslF4s1X7/6wNJYDAbrPLmNUn7d76rL7CKmjnPPXfFsvHfH9vnY&#10;88gUqUsYe8aA4THSmpvi9TiOGiN2HNt7MflrV8MKiV27/9xIntsBkNlRa+jiS68ErxHO8eLFt3zy&#10;+Wf84Ec/RjYNq9WaSZmDEL5moujzeOccpj0RFH6PzA4OuL5e8PtnX/HF737Pv/5X/xIyCY0Z1Cm7&#10;GHRzBm7mYGxMdymXp+plYzlUXL+7iVBnl88ee128BuO1F8ZVnui96cen209djqlUdqu6Quo5/fcl&#10;6NmZO8V1pW55SYEUXSzQ3sMIAf8/tL6yt73tbW9729ve9ra3ve1tb3vb2/8fbA+A39ve9ra3ve1t&#10;b3vb2972trd/oMVAva6hD9IAivD14fs6QFFKySG0sEF+10PPWO2if3+kitWD2IL3pRqXjDG+YSZS&#10;qY3NbSObe5B/6nXb6tS2V42PG5c6MMiYWkzc4Ns9DB9rzh6dz1uqro01e/X3sUPNawzEEjY3x2Ds&#10;+M8OGDumGj2mZNA1modNhVLIHlQxtv5uoyK61XQW7ZP+NYnm1HicUmqgIlKVj+83/DdCUBRelWld&#10;V3z93Qv+w3/5r4gs56AoKKcz8qzo1ZGkGjY6dEA2ozWmblhcXPDuzTtevXqNtRokOKwfOzw4S+Ab&#10;qpVSA7BEuM+7fdeD5twGEB2qUKhWsdqD+kSvSBOqb1jbgfA9wKn73dFsxmI+ZzFf9A3em4Z83+Rn&#10;jOHk+JDT01O+/PIH/Kt//S+49+AUjESIgsl0wnTW0FiHyjKqqukBnlprtGvIiwJjLMY6Vqs1WZZR&#10;lhOaZj6qcjXmL1LqICHYMdXsPwb8lUoG5B7ZYJ/ihqoJYXNP2DS2AfB4v2ksXFxecnR8iGkaahQG&#10;iTXakx4Ig9Fr6jVkk5KmbrDW0lQV88WCv/v931Gv135cWpUPpAShUG6jzhwrkTmnk2MQ+rX1et03&#10;4Qsh+OFPf0pZlvzxb/+G//Y3f4fVP+TzB3eQdo0UFmxDWeSAREqHNBahV9ydSn75w0+40ori+BFG&#10;lpy8Oub5t89ZLJbgfNOfM74pZ3m94qtnX/OLX/6c2UHO4eGMTx4/5vnz52Sl4uLqggfrFUVW8Cc/&#10;+RMurz6yXq9ZlQVFmfPo8UOW6zXfPf9uS0nZJYhQQiDbH58+44vPHvPpw/sUWc6De/fIi4yyKCjy&#10;olWOtZR53jY7tcAHC3VjQHjSAqVyXJbhkG2zLfiWTQHScXQ8Q8icdbXm8sMZn372JXme88MffglO&#10;8Ne/+rXvm7MOJ3zTWQjOHtsDofp7SpUkfn/qvBuu0/S5nFKrjYljYrDM2Gd04Ezb+qfO73Tg8yzP&#10;/fdI32Sqtd6o/La+TgFCyh7ANaYiZAIwdNhw2QHgUyp+KWDhLhVEFzQ7hkQE3RlVFEV/f+HYaK2x&#10;1rJer0EKssU10+mE6bSkLAuEtTRNQ57l5FlOY7xKmCdfsOR5TpYpjLEI0wIbhMC6munEr91rAQjR&#10;KibTkyA5tzmbUoQFYaPearViMplgW5IN0TZvW2vRdYNQoiUrGDanTiYTHj54xOHREVJK1us1tr3+&#10;WBVxowKvkFL1gN2ynOAcrFcrnDbMZlOW1wsWl1ctUHYzHwOilEj5OLyvyWRCURSsVivWrS/tyKBi&#10;ZSwpZQ/SM2YDJA7XlFKqBwR38+rXwUZZebhmLEqqLXByfxYHpFJjcVNM1hIqxXe+rfusrfh9p2pu&#10;9/mbtR/mIjcBhHc15afU/Dr1u9Vq1QOay7LEtGdq1dTUVUVV1RgraLRDa3/uZEVG3Sjqehuclrqm&#10;bn3VVePH2DrKsvTNygEYcEwlOlTK7POZEVDq9th0H+ZxflIpEJKVbrhaLrCZV4QvJ1NkpsjKgtnR&#10;IQjB3TvHvP3wnsZJDo+OePL4McpCkUkePLrHdy++4/XrN6zXc+bzS66vrzk4OCLP817lPfaRIiLo&#10;CtdfHM/EStjW2n6Nxwq6Nympd83U4Wf5c85wdbXg8mLOvcd3/X5uNJPJrAUNt8r1WmONZrlcMplM&#10;+nNvMpmwXq0xRiPzKZPZDKTCWAt4wFUHkI3neCy3SwGSXSKnTOUxY6RLIRgw/h6v1AkieH0KgBD6&#10;tTHlvjAOSpJ7tSQMWZa1ZEQ2qT4Wx9Qp0GXcSB4TDcXv39VEH4PBbzPet7HUPI7PG0lSrHEFuzbW&#10;S+X8HdBB9Nt/VGEz9rEpQPau2scuoFgKhOHxoNG6ZpgbixEAaAoQklqnoyA2MbwP68bX+c1Aa08u&#10;1N1PH421AFZrvbq4i+7J5/d26zviGsDY2guJtlLXlSIai5UNd9W94j28a4y3fxfsd9eX0Tbjktjj&#10;NwEUx0ggx67rpvvbHVMziK8GgHLRkXG29ZCmQUnJ+3fvPTlUXbOuKvIsZ7lcYnRDXVcotVFJjn3x&#10;LhXG0fNdbOpfsQJknEOkFNLTtYtwT7lRX5yak+EeS9cdnQvzIdmf/WMEB6mYZozIJQXMH9Qo23XZ&#10;kVIYbVmtVkynU548eczZ+UeyvGBdraiqFZlS/PgnP+bd27fUdUVVr4Pxs4M83jnnVeBjQqrBmU/S&#10;R2/vibTiazcvY+qyXS4b1un9Wui+07VEA4L1ekVdN56U0FoWiwXWWcppyfHxka89SIdJkFmF15E6&#10;nxwuCSQO6/BdHh7G5p0q+7Cu3D0n6Ahf/PvW1Zrf/s1vuf/wMaend3jy+CF/ePo109lslDhHBGNm&#10;mqZf404ItLNIA0jJ0fEJD+4/4PriEt2sfX4rRFsD2ACxxwhph2MSHDaMKQ2rfh8PAZkd1eYwjwPR&#10;1j/dFtFgWjHZk/VZwBrLYn7NmzdvePvuLbPZDDe11HXVKztLqfrcKM8LXw/Nclb2mjevX/Ph/fv+&#10;2Ua3dl14b9ai29yvm9t+DQRnlgry4s1ZE5K1bQhltvIYdoPex9bATQDZUeD1iE+OybzGgOndn/Gv&#10;d4WU8bOPmGAxvq9NzT8kf9jkVL72UbTfaf3ZZLxPsM6264mAFEiMkv58X7sJVLnrLB7EYXjChZaZ&#10;eEOogeXdq1ecv3vDB2NYLdcsFgtUJjEYsqKg0YayyPnf/vIv+fFnn1CoGlc1XC7mWF1zfXFO5vwz&#10;wvlyzfuPl9j2xEBs9qALalghsR1OoHWNlKBUzvX1NUezKbKQXC+X1FqzWlcgJGUxoYsUjXPM51eI&#10;9nnLwewQ6wTXyzVaa4q8wBpDpiQ47//Komh9hgecW21pGo1ZriiNIc9L8rxA4P3ZofP3YJ0n75EK&#10;5KGgnJQs5tfUdY3A1wofP3hAJgXXl5fcu3NCJgXCGSZliWoV6aVSCATrumG59s+lbL/Uu/NHtGcP&#10;f+81E/qH7jnvTc8+x8C88fPqmNhpLA7dVVcOwcopMuJdedH3IXyNrzus86binjH/MYijorrz4DqD&#10;+FYAMlPU1YqvvvqKx59+5uuXUmK0RWSyJS/e1B+bpkFIzxXhrGmfFflrfvf+jF/99W/4+c/+hPt3&#10;72CN9mQoLfHb5tzf1AF3EW2MkT2Gz5/CfoNUPBmPY1xHSMXKt8lX4pp/t1ZSKuupM6x7tiJESGYk&#10;BvFR+yhhEMM7t3kWEJI9pmL425x34T2k9lcyPschhbwxx7sNucXe9ra3ve1tb3vb2972tre97W1v&#10;/1hsD4Df2972tre97W1ve9vb3va2t3+gdU0FIYAlBmnHr49VT8cenKYairpGhrDxKdUMOlCii645&#10;bszxqtybJt9e+ThUJ2pV4sPrTAEBdjU7bY1H2ITZ/qhXP+kbAukV2aWQaGOhVY7olX46ZefWQoBG&#10;Sm1p85CZ4bi39xjee2p+bgvc3tUkNgbi78batX+KsDkkAjCGzQVJdaFY7bRtnOvHpW3sUlK0cM9N&#10;A/oQbBG0IUaNmXme90BFKeWwAZ+RZgs8KKZT7xmsE9cqt7uNimmnvhQCKV04gdC/PlS9yfIcrQ3G&#10;Ot5/OOff/tt/hxQFh4fH5KUviWjdeJBR1/iAAiexzraAPr+WrufXnJ+d8+rFtzSrZa9Q1TUld01L&#10;AM5YrPMNvCFIsSORcMFYNE3TgrRFr0QUApo8OHAISgn3korUmwGmkxmHB4csltc9WDQEfDlAZRnF&#10;JOfg8JAvP/8B//QXf8Zf/vN/QV4UWOubxQyCs+UKmZeg/XrUdYU2XoXQOdsCQT1AXkk/b2VRsBQC&#10;YzQ40ck3JRWxhgpow+bgtNLvdpN3TIzhm5DahlsLxhnfuN0BXgLQUvgZcZPQpgnV9fdQ1RWvX7/h&#10;6PCQu/dKVCb7BViv19imwWiNqCvWq4rVcsX14orn33zF+zdvWiVDtwF7OK8e16mGhP6r98XWRH42&#10;AEeITcNTBy4oypK79+7ykx//hFxlvH/xHX/39bfcu3vESVlSV9co38rn/99pJkqiHAhrcAclh/kB&#10;bnrA8YNPuXPvmOnhlL/+1W+olhUCv9ZF29T88uU7ZgcH/OznPyfPJXfv3uH8/Iz51RUvX77gcHbM&#10;o7v3OTqc8vOf/pSvvn7aNs8fUOQlTx49YrVc8eHDB5xtm8CNB9dp3fRjEoKwtdF8OP/Ir371G47+&#10;8i95cHfKalUhkcxmM7+OncXoBikluYBcSITwCtvGaKRUWAtKKtZN48HrMqNpDEZ3Sn4FB4dHVFWD&#10;zBRlWXK9mCOFw9qML37wOfP5Fc+efr0FwIp929BC9TLZqwWGjXlho94ugGbc1D/axJ44a1IqhCnC&#10;l7hB2FkPWC6Kot2z3qd0ZDdeyagFCUuFEBapOtCGbwC1Ygj8DX1cfzLsuO9U451SagMUt9YTi8jN&#10;Ho39SAh2l0r5RlTn39s0TZIkoFuDmzPLUa9X6KZmuRAUZcF0MqFom2itMf4sEBIrQeUZ1nkAicwK&#10;CgSHhzNODo8ohAebXy2ucM5wvVxQVxptDLqu232XDZrmu/UkBKhMYo0nxCjLCUplWAsWg2tVyhBe&#10;9b0jGRDWIoREa4tSgul0Qjmdcu/hQ/JWxXlxfY0xhqIoqHRD3hId+Jgto6oq1vWK4+NjlJJU1Zqi&#10;yMkyr2p/cHhIkWe8fPmSSmuWy5VXAO2IFNpxjNde6KPzPKcoPKhAKdWTMYQxTzhPzrmWlMIrbllr&#10;UCo4f8ArhOHPUesszli0s6h2rYZkKQhP3BDulbCpcVfjbnjGeL+mt/ZweI6HJDeD+Do4+2OVxvhM&#10;7dU1B43F4+CHEPh1E8AhVFmaTCYjpB2CLCuoG8ub92eUl5ccHB54sE6nUC/AmIYsy/sG3pR/6wAe&#10;zlmEzKiNppyUnZ5h70dDEpkwQOxiiW5c49h5rNF0c876yM1YyJRAZXB+9p6PHz9iESiVUeQZja4R&#10;0it5mtqTrAhgkuesl0sKlfN3v/8df/rzP6FsiRwuLj5yfn7Oel2hVEbTNIM8coyMa0h2YQmVvza4&#10;EZ8brdcrpJQUZY41Fql8U3/3etmuf9p42/vEzje2vqslTvLq08arhuYZUijOzj6wrtaUeY7AUjc1&#10;MiswPqBnOp1wfb2gWq8ppxOcbfeDlKjM33OTF5RAnhc+13RgjPbxjpQb8GRwznagqq3TNXFedIQS&#10;A8W3W4BIBsCqNvaSIgBYOYc1mxgzzKtjQoxdjebxd8WkDUN/4gFZLtqzY8CDOO5OEVqEnx+DfK0b&#10;qguLHbWAVM2jP5u/p8XXu4vwL/yuOJaIXxsSRjhn0k3+N6iGx5/VzfUgroBknScGDsTvSdUrBj6L&#10;DUgUS3u2j8dKu34+9pox9e8t4DjfT+V1k8O7jZtKAsM3950i9QhBkWPx4U33GpJIpdZ96Ds2Hyx6&#10;oKrow0ox+L3P81pBSdKkLKl6UE+Co9PXblsA8ZgvGYvrbwOUGFMLTxGr7BrrcE8UhY+BhZTel7eK&#10;uX6v0CocwuXlFao9C4zWLcnRkrOz674G5Nfd8D5icq84hkjV4jwITW4RN9iITKT7L46h4pxojMwy&#10;nu8hmUg87mJwnqXikDC+6fLHDiRnraFpmgEwOnWmpfLJ+PpjUFFXt+qvBYnAE3M9e/ZHHj56xIOH&#10;jz1p13rOfDFnWS158/IN69WyB2F3eVMK1B2D37dBVmypsm7IO9lZM0/u4cRnxSC8rj5nrcNZqOuG&#10;45MjmsawXq9omhrdEumt12uElCyXSz558gTTEqSFuUJ8JsUxqWMYj6TUfzsriqKtEXkF2Q78Prjf&#10;dr1Y53olUdnmHy9fvOTb58/5yU9/xv17d/nd7//gidaSOcNQkb4fSwFOeuCptgZtDEWe8/jhI+bn&#10;57x5+3oAJA5roakYYjvG9Xlbp2I/ZjEJxE3gui1y4Ig0Lry2juSg9xHGcHl5xfOvv+b46Ah756Tf&#10;d5lS1HXdvseTfVljWC9XvHz5gvfv3/W+e+y8Dck4UmC/kJw1rvePEkQMxjRNzLsLmHcbld547Mbq&#10;UCkwZpKoOYhz/evD+Oams337e8diwZgMqVuj3d7c3Icky3M6hfimqVsxc0P/kwIAACAASURBVNGv&#10;8c5Hb3KT8bxi1xrY9e+xOGJsHQ18qfTnsDP+d0cnx/z4xz8G5/j44R2fPX7Et8+fUy0X5MJRlAVO&#10;wmIxR2vDL/7kx/zpT37ENJMIa8iUjz+rusLpBuEMqpjx+uVbLucVFtmTmGyvBzdYsx0BopDQ1DXT&#10;yZQs988U1nVDXde+xrSukfKaoig4OT7izp07rKuauqpBZUxmU5CCjxeXGO2JjbNMej/eK0ErVKbA&#10;tmQSeYFD0hjja2BSsrxegxVMpjOm0xlC+ppgkSsODmdMJgW6rrBmTtYSFd85OeZ4NiHDIp1hVhTQ&#10;ePJK1amCo1BZhswy9KrherXm9dt3Huzckgs752ga0wOYvw+B2Nact9bVm8YImHaRNLEzRt9NoDFW&#10;R07m4+wg3brBr6T8S0z0FT7TiYnq42fFcZyXquulyBrj/aiyDCHANJp3b9/w6sV3fPLp50wmE5bX&#10;1wgnIMv9s97g+X4XCmw4sQSTckpmcr7+5jm//s1v+D/+9/8VleU46893rc1WPDxGQOb3XprcMpUD&#10;dM8vw88eIw/oxidFzBvWrVKq7ini9m6tdLFtqtaY6kVIEQMO16tD6zqIObt1mZFlWX8GjK3DsZhi&#10;F+HhGDlJau3H8xF+fiyy4BIiA3vb2972tre97W1ve9vb3va2t739Y7M9AH5ve9vb3va2t73tbW97&#10;29ve/gfYrqbhXc1D8cPSm9SL4tfED1OTilZRc7tMNJ11wGUPMmiVYgKgyBiIfkwdvGtwHWtw66wH&#10;7zo3gAq6VANnq8ISKmTbAKAiAlWyFJBnq4E+aA6Q7X03TbMNpIXkg/a4qT0em/DPsQaW5DwGYyGi&#10;/2zUgBE3bYdNHB24TbbqPd3nyn6OO2CLGH5JdH0dgBohkKTB9j1wLbU30humBcBvEwoIFwLEh2r1&#10;fQNv24QmWiVtAgCUn5cWOG401sHl1TX/7v/+D1wva46O7vrGDyeo1mum0ylIaLSmKEqKrMAJMG1z&#10;lABWyzUf3p/x7fPnXJ2fI0U7liIDaXtlwK7BMMs71U6GzV0BoUHsI2i/q2vaiAkjUipSceNEB8r0&#10;atcCo7Wf9xhQJyRCKQ4ODjk5OeXB/Yf82c9/yZeffMHKNDRtM9/1YkVTayrtyGVOWZbturNYrZHQ&#10;q86rjnABQZ4pWhQpHR6lV9V2McAu7UNSvq9b412zb5ZtwGJbPsmGnxeuzU2jS0qpM1bp8vsraNB0&#10;cH295Kuvn1M3ltO795hOZ2SibeYyUFc11eKaD2dnvH75irP377CmBXKLToFKBMBc6+kngr0bKkAN&#10;m1+6cXRtU3KrSpx5UKyzlrpqeP7110yLnB988SUn00Oa63eoSUFxUGBpcHWFcIJMCfLMf/bx4QGN&#10;nXCxqrm2krWrWF68Zb2soAUEW2MRLfjd48cUCMdXz77l0aMnPHr0kNlsxuNPHvHV869ZXFzx/vUb&#10;Tg8OULLk0ydPMKbm2xcvaBrfMD2bTnj08CGrtVcectYhpEIgWwIFej9njPGNVe0++uOz7zie3eF/&#10;/os/53d/83uu5hdkk4JMKSwS64z3ccawms8plERgyZSkLHIPsms8ENAJh8XRaENVedXve7NDjo7u&#10;sK7PEVIhlWKxmFMUOVrXFKXjyx9+weL6mndv3nliCCzGuJa0Q0aNUa4lzaBVt5SATTYJjimkxU31&#10;3d7ulH3DvZNqJgwbD8fWXNptbwhJBP687ObDGNsCjBVCCqSTWNwAsEigVOo/S29dq1JZ3/Aeqsy7&#10;SD0lfI8NFNNINbyNxCtxXGVtp+I2BEZ1MVLnX8MmtG4fdmBK6wSLqwXVqmI6ndI0LVFAnpEVGTLP&#10;mJYFTV2jjUY3NdNpwf27dxEWquWSpmlYXi9ZzK9YrhYsr9dYK5BCUpYlWjcD9UoPBM+wVntVVOcV&#10;/xptkMqRF5IyVzS6QghHlql2/WksXlm76M9Sx+HRjIdPPuHew/ueqKBVuredDxD0DYJ5njOdzVAq&#10;49PPPkMqxceP5yzml5TlhFxK8kwyKQtevPiWj1cXzOdz6qahzHMPFGnHOFMKhEBr431a2wzanRfr&#10;9ZqmafrYJ2xWj9Uw+/3mHEYbZJ61ftwEsRbIzqk7i2gB2TiHZOPzuzi1W2NxXBc2F3dNmqlGyBRI&#10;c+x8j+PXMG6NP2cTR5KMU4cgSjeaU9wG1BqOg9a63wMdEUanftjnFdb28dx1tcYpyYPDQ5CyJyKp&#10;6rolx1DJMdmc/QaVCawUOAGT2QSZSVASGtFvw1TkGcbyoQrYbWJ3OjCj8HvQOsgUrK6vaOqaRhvy&#10;oiP7kGS5YlVV5Krg/OyKg9kRzjU8vHvCerWgqiu+e/kdWeHn4+LjnA/vzhFIptPZKAlJyvd1CleI&#10;DWDdORA2aDKWAqlE61cd1llymQ2Ad9a1+wKHac8RIUL1a7dRFLPeTwsMWA9+Wi6XKCXIlQTXoHWN&#10;cwVOCOq6ZjabMptNEQLmizm2Nrg8Jytymnb/qMwDE5TyBCt5ptBWDjx5akw6f51a1yml2w6sHm+a&#10;lPp5vw7xYM0OhJ+prFUYC85Q0uDx26k+D0F4IflBsqm6PU9TeWSnfBbGtCmgX/c94X3LiOAj/LpO&#10;oZAUuGbkXseAELe1se8J1WSDtLKPjbsY56ZaxTDPHMZIxg6J9Xapve/K929qoh9Tjt/2Q9F94gIS&#10;LDeWbe9UbB2rJY3dczyuu8ZhWyF7e5yGqtnDulW8L8aU18fWYUoBfgxQ0xP43QDak9KDnZy1A2KU&#10;ILvcWSNKATXCeL8jzhqtH2JH7+WmOuHYeRcqXo+dhyn1xbF1EoJW/HXQEwUM5qNTorWdUrwnxirK&#10;0sfbeYaSrWqq9ODDLqcK7zkm3RmrJexa1zEBQcpvxgRLY7W/MWBYfCZ1xAk+JnMD5eG0D2XgqzYk&#10;asMxT63blC8e25NjBA2yVSG1psthNc5Zvv12xYfzc7I85/LqgqZZk8kcU2ucbeMT1IB8KQbAdrFz&#10;inTDn62be99WCWc0572p/hqf9WHt2gPKfN5rrAckKpm1v/d7u9EN4OvnumlYryqqqiZTMqlo2/07&#10;BL9L6QGaDnqSuDFQcLgfrbUIxED53YU5s3O+1oRgI/zs89hqveabb77h8ZNPOD455rNPHvPh4yV5&#10;UfQ5VUjy1tVWbUuW5revaGnV/PrNMk9kVhQFDx8+4uz8zBN8EtSsRvZiKteJc9wQ0Baed7uUgnc9&#10;r9lFMhDWVwfgcimp12vevHrDbDrlJz/9SU8A1udbwHpdcb1YsLiac3lxwdNnX1HXVfJsGvOp4doM&#10;iUjivZwitYhz1dQzg5tIi7/P869dOePY3NyGEGlIZOYCP8iOurG4MU5wMdmecyA2e7+v/bZED1JK&#10;6rruL6Nbf34cTU/A24H1Y/LK2wJ6Y6Dj98kdUiRWQ9Vh4VWnheDBo4f8T3/+F0ynU54/e4qtltDU&#10;lFJRKsUXn3+BAa7mczg6RmvNpFDk0qGU5fjwmNw6bDllMim5vr5G14bLxZI/PH/JycNHvH39vs2J&#10;3MB39+eJbOMDB3VTU+QZx8fHfPvN14Akz0twGucEznU1Q0HdNFRNw3yxYFIWZFmOE4pcenD54dER&#10;jx8+ZLlaY0xD1dQ9UZh/XhDUZtvVUk4mZNZR6walMqra17qtExRFCdY/b8yzgul0xsFswtJZrhcL&#10;rDFMJiX3750yKxVSN7x7+waxvqaUAlFkPbmxkAKkwCJojGO+XHG9rju+Xr92hIKe8EfesNbZWcO4&#10;iTx1F3FCKp4eq6Gm8pWYPCmMM0OCidvE6jfdeypuCfPAVE4+tic3+XziZ1v359fSWM0vJNNoqoqn&#10;f/wDh4dHPLj/iGq9xjjj16ZS5HmOtR2ptG3Xu6XlGW4JZj254H/8T/8vf/Kzn/LZkycoB6Zu8OXT&#10;jhhpm+Bxu36+iclTY5jKH2IA+xhxTHfWdDFEWH+5Td0g/nn8PWN5d7yO/felezNiYq/NOrN9nTmu&#10;g4wRUe56PvN96x+3IUEZA8nvbW9729ve9ra3ve1tb3vb29729o/Z9gD4ve1tb3vb2972tre97W1v&#10;e/sH2i6m9V1K4B24J25WSSqlM1RiukmFaYz1PfxdrBobfqY1pgfKhw+sU0z98QP2uJlNuHH1q9T4&#10;dWqsaRUUN9okEY5GqBydeogfXl/XIBGDDdIKTEOlvhiInLJYrXFXE2AHtAhfOwApQlK5L5zvDoDV&#10;kR3E8x2CBePGuV0KYgQNIVvNqyPzustSa3Xs/emG9HBtDxsNpJQIqWisoaob/vN/+e+8evuB2cER&#10;QtGCgdxATZYsoywLr9LRr42Mel1z+fGS7757zutXr7xqphStEmmrPppo/gsVBcO9HvuKEMCnWgUh&#10;32RseoB0rBIYjokAsqBxJssy8jxnuVwxny8QQdNRP0fWttcvuHN8xKOHD/jJj35MluWYqqLSmizL&#10;0QZ+8+vfUK1qVJ5R6caTUAiBEwJtvKo7Unp17UwhhSRrioFaZ/fdXs1p07A51niZakoJrQOjaq0j&#10;FdTNfumUVLwCjQwXj1daSXx+irykfUsLntz8/urqiuffPufD2RlHR8ccHR2R5wVaNywWV1zM55yf&#10;fUT3TZOuFWtMNw2NNUqGTYypZhsXqpmy+Yz5/IrZdIaU8PLVS37wyR3mqwZ0Dboi1zVWCIyV5PmE&#10;g4MJWaaYqgkoBSuDWS25nM95/fI9v/v6W44ODrjUS7yqmAbr1wHOYI3j2bOvuHv3lHv37zE7nGCd&#10;5sV3r/nw/gMPTu8i7t2lmMCDhw+5vLrizat3TIqSySTn7p1j6uYRX3+zoq4bnDMYI3oFodh/ynZO&#10;rYPf/u7vKIqcf/rLP+VgeogsFVJJVuu1b2BHenCF0Zim9qofeOVPKRyNrqH0TYrWOupG+0ZIKcmL&#10;CUU5oZxMOT4+YbV6jzaGq6tLppMJzgnKyZR/8k/+jP+6+q9cXFz2cxo2be8iTEn51NA/p87wuOEu&#10;BRyQUvZ7JPxd0zRb/rUDzcXnedwYZq1riTAsWptBQ7VveFMYqxHOtKvdenBmS37h1W1803B6DOwA&#10;GCCEwAZxUnvBW+dC12wXAqZjdcNYyab7ju5MDQkEYoKgEIwtA0B0qGIYzoMxhvl8zvX1NVJK8kJx&#10;cHBAPpkwmZSewMEYlstr3r5+xWp5zcFkimzHaH51wXq96skFOnCwV9XMe+KB7h66hmzvozZgcGN0&#10;C/r254LWTbu/IMs8AYRwFmtrD0bHcnh0xMnxHSblxCvaGcPJyUmv2NwY3QO/m0ajG8vR0RGHh0cs&#10;rq9pGo1SOfP5nFk5YTaZcP7hHe/fv6WpKoyuyaTAGt9kHAN+hRjGMWEM1M1j6PtT6zc8g8Wm0zPa&#10;S14hvgOkdPMcxl5lWfafnVJqDuPJ7nUdkKf7zJsAiDHQKgm86Aki1Bax000NpTeBoFKNqakcIvQ3&#10;XbwRN9lvfQ9eDb3ICqQT5JlXf6+rmslk0q9jay1SyMG4htfV72flAe9OSY5OTjC2VaYWHYgMjLG9&#10;mwgVY+P9OZaTxGM2jD08kEsKWK8qVqs1DmiMIc/h8OiI07v3Ofs45/DggFzkHBxMyXPNp58/ocgL&#10;/vCH3/Hdd89ZLZecn3/k4uMlq1XF4cHhQKEsjO1TYNlYJTw1z93f8zynqiqapukbrcPv6ecXuSEA&#10;ifZKN5/deHXnm1KexEXrhixXGKNpdM1qVfPAPcRo08Yisj9/FMOYvQOeFIWkKARGVyglsVLgMaEC&#10;Y7fPDNHHZ3Jwlo0B4nuiDGO/V5O/cNvqv7FqeBw7uu+hIB76snhexpTvdimGhblQvPbHcr14r23I&#10;74J7adVkx2oUKd+V5/mg1vF9LSao6oCfG2XQNPAxnKMUqdgmlBADgrAeoMj4/e3ypzf5kDg2GVMh&#10;dzfUTuJ1kDpXdufQ4lZjH5ICplSSd+VQu3xqT/gXEb/ExAbxfuj8t1S76wy7iAfGQB/999uOrMqD&#10;9LX242CNZYxowPVkIS3ItSXiE4kYP567cP2llMBvA+jepdB5E5HKbUChY3XHlO8L1SxVnuHa2lS4&#10;tmNVyZ7gzBqU8rHAweGM+dVFsu4Yvi9KDUbvcVPjtKi8zRPYXttjStXx/KXiu6HSuiRmlxTC9eFo&#10;DLIZ219dLBn7i01+kmHMZr1uiP5GgN8d5tNtg4h9XcvnewiBULInjPL3KmhFb9GmQRjNx7MzrwBe&#10;ZjRNhRMGKTyJjvcfabKXOJZO1YM7ktOwFjAkPnNJv3Ub/5ZSe+0A11r7va4by8XlJcZa1vVqQ7Ll&#10;BE5InAWkQOBrDhcfLzi9c4rMRsD4gFCy5ZPxNQ5jrY9tYae6aahM3v1bKdXvtVhpPQZOK6WwjSfp&#10;fPbsj/zoxz/m0eMn/PBHX3L569/2Y7pdb/JxdZhvgfA1Zms9qagUnkhJCE5OTzm9e493b98Gquct&#10;GYaQo6rAqVoHpFVqbRv736R2mzpHuzytI1FN1W/71yc+azGf8/SPT6mbmiePH1MWhVf7BVarFZcX&#10;c87Ozvjw4QPz+Xzr+tMq7W5Qa9n8PBvkwamcLySA26r3Bveza6zHzs+xOUmNc7judtX1vw8x0hiI&#10;N/YXDGZMjNTNutjC1/q6dQwSgaNpGsqibPO8Ng7sakRdjSVYzx3Zbufjd8WAqTGJY/u4Thj/fmw9&#10;p54vxfWRtnzNL3/xC3728z8ly3Pevn9PVVVcnZ3z8PSUaVliD4+Yz6+oGkMuFatqTVWteKdXvHv1&#10;HSfilAmHaAvKOdZ1w/G9uzTVmu/evMcVOfcOTpBvP7QkmMITmoohoNXalsBNZv48zmRfr/p4ccGD&#10;+3fJigwhVZ97y0yCVSAUuqloGtOSZnqfPTs6QiDRjSdWXMzXLJYL8iyjzMu2ZiFoNMymU5SU1NXK&#10;r4AsQzpFXpTkmWQ2KZhM/Xsc3j9PpxNmsylKQVNXgEVgmU4Kjo8PyCVcXn3k/ZuX3D8+ROYljpbc&#10;LfdkCkJ6Ej1tLC9ev6XqCHClwBk2JKMiHVelzoTUc8EwPolz4vH6htxJ4JOKGcfibKUyQG/yiCyj&#10;KEuEEAMySxfEMbe12+aS4TPOEPCcIosY+ItE3Tm1l0OSlrG4Y5ODGs7ev+f5V884ObpDUU5YV8uW&#10;XHBTZy6Kglo32FYJXipPbupavyaRvH73jv/2V7/i/v37TFSGkxbdXq+1bosIPszHN9ck6YgpYsD8&#10;TX+P49QkYVJQU4yfS9wUk43lrLvymzHiprBvID6b/NioYY0rQRCVUlpPXU9IPBOSKt0GwB7neykC&#10;pHiubtrPe9vb3va2t73tbW9729ve9ra3vf1jsj0Afm9729ve9ra3ve1tb3vb297+B9ku1aj44Wnc&#10;8DJsmBRJYPLYQ9f4IW2sGuLYocpmLbp7yCpEqwbu/0yB1OOH6LDdMNE1S/cPaaFXto7vBTZEAPEY&#10;2h3N/V0TQ/jeTmly8J7Eg/QUSDkFVhoDD3Rz0ylPj6kqjDWIxOsi/NwejE8ajGt3NIJ1PwsftltA&#10;JeYyvO+xhprBWu7mLbq/VLNWbDF4IUleEDZSBL+LSRo2P3O9unrXttCpYG6URAXLquZvf/cHfveH&#10;Z2TFFJnnyMwrNJfltAdSZ22Ddgdgy/MC0zjWzZrFfM5XT5/y/JvnOKtRmUIKsFb4NWr9d3ZNWK5X&#10;5e5GbhuQ0O2REPQQgkXqukZEBAgpBQvnXNv0slHBnE6nlGXJfDHHGJ1UaxCtKst0MuFgOuPTJ485&#10;OTluAcMW4QRNY7iaX/O3f/t7DmaHlJkAXWFkg2rVRLFt46DKEJlC5bm/byV7UNLGv5lko/hNqh5E&#10;e7ooCmazWa8+Ha6tgco9dtNQ6tJgt11rsgMa1nXdK3Zv3uPVk+fzS5bLJWdn52RZjlQS3QKs/bX5&#10;puhMKXR7CW3b82gD6BggIz5b+nF1tu/QlUJirEXgeHD/ASfHxywW13zz3Td8PMvhz37Kw9MDJlgO&#10;JF5lRii0cWhEC2z2RAWlNMyUQ5aKz+8fcTU/RReHlMU17z+8RwIm3L8OXr96w7OnX1PmOdNZzhef&#10;fYauDYv5ircf3oMS3L17ysHBlB998QMOixkvvvsWWztOjg9RmaCq1jx//h3OWYzTSfUN7+8dWP+z&#10;daP51W9/y53jI/7ZL3+B6BoptWkVnf3Y5HkGxrYAbIc1GpwHFNdCUjcabSsarcnLAucsq1XFi5ev&#10;WK4qTk5OWC7XGGNx1qF1g2pystxwfHzML375C/7qv/0Vy9VqcFaE89zNbZ7nW/46fE0HFkmDtobN&#10;XN33hOqc4fkW+/6wSTpsUkup2GwTQXhQvVKyVeru1oBEtGorKlMI4xvBjNEtaMg3dXY+VkqJFN6H&#10;hsC/cCxCxfUw1oib6nrgjNZJhdJ4/GLQSkw40M+ByjDC9GPWfW6ojBee3eH+7K/B+sZErWvW6zUq&#10;zzk4OmRSlDhrUQIuzpa8ffOKk6Nj7hwfe1XoywtWqzXVumrHogN6WDKVD2IgP29e9V0gA9WtDqTu&#10;CSWUUi15S6caKLCNJzDRTQPCUpQls8NjismUZbX2AN92LoxzyAC45AH1mvV6TVEUfPx4wXyxwLWk&#10;EwJBURQYa3j75iW6XrNcLqirNYXK0NrQNLpX0LtJVbi737G4JY6vw/iFBKCOQF0uJlEJ90gI3gzX&#10;V3f+xHMRAsDGzp14jYbXHTbpxus83Ncppb9UM2UKEJwCKqbAM6kzJ5yPzn+Fqurdz5VSHhRjQGaK&#10;w+kRx0dHWG0ospzDw0P/WteCbuzQ58QAB+UlrrACjg4PuXf/fq/otoHbb0BwKdWueCyTYCvSYD9P&#10;CtbOjXVcX69ZrSom0xO08Yg2qRRV3XB4eAhCoE2DsRmlkn6/Z4rlcsVqWfF8/q0nKrpccDA7IMuK&#10;VlGMJJA4bnzdpbaYypc6gpBu/1prmU6nvQJpDzQL4pzh+m3HQLbr14GUbZynwKwaskxRN3XrEwtA&#10;UtUNWV5Q15q61gihkO0Z6BwDIoXj4wOmkwIhLM7qPp7W2oCz23mo8MCBtMLZ9pkSn7cCkQQ2b/se&#10;PzbhHMQKlrsAdzeBh+J8boxYzURggZTyc1wruAkUtiuH2yifil5x9jYAp5DQz/SN+fbvXVcZ7mNI&#10;gZBT8Xx8HuwCd8SAU1Q2qpC8K1+O4/ZUnrsrB7hpj6de8/dRC00R8o35/Bi4nHp9CqR4k92mab+7&#10;hhhIkHpvHL/eBIQdJ6ncqGtvKZfjbgSDD+c9ve/G8lDnfI4Svq6fq8BH30YhM64HjtVndqlkppQN&#10;d5FsxoqeSqlBrBX7284/dJ+7Wq+wznpywjyjLMuWgM72KrtjpCCpGmyq3hQqyVtttuKNGCgVj0kM&#10;UBzfx6lrGaq8pxQkU0SlYS4YxqZh7bU7L2UrGzqqkN5VgQJ14O66BnrLYayNhZYgx5NHeZIznCRT&#10;PuazxpBJiXQtaUwCfHUT+UQaWLc93ruAVGOq1GPn7mbsN3vfWotujI+NpABrekIzkBgDmSow0tdc&#10;MBqs4/z8nEk54fjO0Vad2bUEjN24GGNotEbIYf0qfk+47kLSKdkSRQxrXwz2VPc9XQzYEUNW10t+&#10;/de/4n8/PeXk+JjHjx/x5u2HAQlTOFda62GO5dkFPXRYemJMISWqyFFa8+DhQy4uLqmrFTjb19E6&#10;IGzsc7b3sdjKBeJ9HJJb7iJkiX1pXBOJCYAGayJw4i7I6xdXC373m9/x9PfPOJhNfa5rDHXdsFwt&#10;0U2z2eU35BbDfRCqng+fT8Q+YnPNJP3RmDrtrjhhmwDU3Zibp8+9NFnTbYmCbj5Xxa1+nviErRx5&#10;o1Lu61f+vDEQENu5nmRUBsRL4Th3KuVmq243lp/HOf0Y8UXqZ6m8NvX7/lra+sX9+/dRUvHH3/+B&#10;9x8+IDFUVU3TaO7dv0+tDR8/fkQVBXeP71B9rLk+X/BnP/oFdrXi/atrxOkpQlswmqxQWCzlrOTw&#10;5JAf/uRL/q//9GtfmxabsyUEDGttNoSyxjCbzZhMJrxdrciUYt3WnZRS/hlNUXg19hyMdRgHyuVY&#10;ozFtXVK0e2E6mSLv3sM2GqMbVvUSIYdEn1muUFJSFDnONTTatM8JHA5LXkyYzqYtaa/FWk2WF+RF&#10;hhAW02guLs4xxtcfjo5mHB1O0c2K8/MzplMfs9S6Jpclh0eH5LlXdgdBrTVV0/Dm7TtPRiO9T/Fn&#10;psIRkPgm8rFwfsPYPI7TwxryTft+FwnSbWL2+Jw6OJiR5zlXV1dUdY2MzreOAItg3Y/Vgr/vM/gU&#10;gcquvDmuH9oU2fBIzJsa32FOLdt1b3FG8/SPT/n8ix9x/8EDtGlwbS0mfC7gBFgpN/UYp5DSk3Jn&#10;WcZKw69/+1t+/rOf8eMf/MDHAUYOiB3HzptdiuJjOcpN45C6/7BOHuYCu4jjd8XVsQ+Neyl21X5S&#10;4yCEShJedUQ9qTwp3m9jayh15n3fHpLuzIljuzD+u00eure97W1ve9vb3va2t73tbW9729s/FtsD&#10;4Pe2t73tbW9729ve9ra3ve3tH2hjTTdjD4pDoHX3uq5BbatxKQIEjz3kTbH79++RchsY3r0ubJax&#10;Fhc1OoffEasRxg/XdQsC6xQdu/vPlMIFzaSxsntKdakJ1I6G4zxUatp8j79253yLJm0jXgcmD++j&#10;V21NKJrF47qrwfgmRc+4cXiscXwLCBWqOnM7hZQYWNUDj3dc9y4ltJipX3fAQLh1E1x4b7vAKUMl&#10;J7Zen2ruChv+EHJD8tA2YSqlqCrDy1fv+dWv/5b1uuH07gkOhzEe9BM2Z/TKtk2DlApaFa3r5YpX&#10;L17w7TffYHXVijX5BrgekKhEC+x0EVGExlMQDAFdMYgvbnCOfUMIvoxVy5VSZEq1YPChMnpVVb1C&#10;eAfS71R7wSEzSVkW5EpyNJ0hhfOqHNa0GGHF02fPeP3mHbPZAdJV5OUEqVq1JwxS5WiTU5YlRVFS&#10;lhO01pi2oVxFDaXdfcTAoZR/i9dmCOJvmobVajUApIYqvp2fvakxbvtCGAAAIABJREFUfmzvhw1a&#10;8XoffK5zGOPvt+mU3oUHqdKrv5leeacjGEndX/zdXUN7uIdichHrPOlH5+tU62sNsF6tqKuKy8sL&#10;rHDYLOPpt2+4mh/y6f0jisOSRuQUkxIhIZvMKA8OuLi8RFtHlmeUFnInmR094PjePd5fG16+OeP9&#10;+zdY50DIFtxgMVZjLTx79oyDSc4Pv/ycycGMB/fv09RvWa4WnJ8LDiclx9MJD+/e5d7RCcpp5vML&#10;lILjA0/GcHb2gcVi5dVG5dBPdH/3alsO3fpHbSxZUXhQLhohPEAbAdlUkUmvOevw4Ie68UqDVoC2&#10;htpYrwDf7ivjLLppuLq4RCDIJiVSSh48uEeeZ1wvFhhjabRGVhWmLLl/95Qvv/iM3z/9KqnQXdd1&#10;P4+dCm+o5JZSYx4DR8RK8aFvj1VY4mbcEDjbref4c1M/84pZ3RmeViOWSoGDumloGq82LpUC9Aak&#10;b9prUxmZHCeQ6f6e5zlNovku3Mfxvk81/YXvSxEKxU2gUnkweayeFvqAFDgsJDbqYjtrDQJBUzdc&#10;nH1ESsmkKJlOCmgVdt+8ecP1YkFZlqzrmqqqMMb1jcv+PHG9All4dgyb5rt7thhjqSrQ2isLeaIW&#10;Aao74xW60RijKadTDo5O+fTzH3BwdMzV1RV169eaRns6D6nQbdOvUorJZILNadezwegG3SpAH58c&#10;czCb8erFdyyu51xezVlXFQJ6tSLVqh724Ip2v6SUbmKQ9Zhvj/16nmXITPXnT39WdKRPpBXyuv2b&#10;ZVlPeDQGTBxrykwpt8VK9XGjZ0gcEysnhWCNXYDD25LLhP9ONZSGTZddfN80zUBRsiMlkkogLGS5&#10;j41UJrEWlILZZMpkMgEhePTkCVeXl9SNJ4oR7fdneT7IkcJ58TETOOuVdmezGUdHR+CEV3yPzvSQ&#10;zCKl5JQClo0BQ0PlaWsdSvrfrVc1zkKR5YClrmrm8zlHd+7y6RefkauCer2kKAQCw9OnX7FaVTSV&#10;xRnB+dk5i/mCLMtaMLhpyZOGPjgmNunGpV+rQvQ+JIwNu2b/1H1349Ot8U6l21pP6tSGNzfGaf76&#10;JCrzvmEymaCkwhjL4cFhn4N1RBzWemCjbD9HG43WmqIlkHry6DFFkWNN7YlmXKDU6OxOEE8Mpgzj&#10;zFhdu4+1jFcsvakB3NqNHni893YpX8b+KI7h4/W5BVqJ4ucUKd4ulcib1J3H6hmD87JdDLJtyBc3&#10;+JGYdGOs2f025mPo4dkW50CDcXOOAaQzoe47HFe/brfztBbQd0slzjF/+32a01Nnx+3G6PbfkSI+&#10;2AUoS51DiU/t4w3RElJ0/qgjTKBVne4XUH8Zos23g+tAggjVVR3WGp8LCIGzgSp0C+Tt1KlxnlRJ&#10;9arVLbB3iDkOV1N7SeOECKnYe+t1nrUQ192edT2RZKjmG4/7WKzT+3XR/dmN6Xidale8GwK7U2uu&#10;Oyvi+F+MkEimfGT6bMjaM8XnXtZalPREba6NZSWCLMt9nN/olpTF1xTzPOuBs93q6PKQLAvJruzW&#10;ehRRjW9QI219mf9sN8ivx2q7Y2dPDE6PlbPH9ujYuurIAjvQ1AbsHPo614I06V/X/bn53jTBwgas&#10;KXrioIAWtK9dyED5WHR7pSt9tHswl7kfRxxlnnkFcCSqj03cKOlDGqjbbWvRE6T199sqLnfEl/3e&#10;EiN1+J4Alnau3U4gmOvPG9CtEnGWZ2hjyLO8Xfc6iDM3RJcCUFK2OZdhuV5xR94hyzLWVdXmHg5j&#10;vYOQAdFWWMPyxAReEbg79kT/v3b4Wx8zmUyTAPLw3PZ7zPXKw/5jHVJIyiLn+fNv+Oabr/n5z37B&#10;J48/YT5fsa4qsjxv/YJGIjCEzwE24F+vLO1QKmtzKUnjQBUFx3fucHJ6h/dv171/7ohL03H2GKGB&#10;6IkvOh8oEr41VHGNCRPGCASt1rgo75PtxPaq38FzmNBf+gER1Os11XrVzpDrd1S/1tv/k1LsjKPH&#10;FMKtNVsx0CbetUlfp1ryni5+2sSKKsgfRAtC3h0HhErUu+qpKUKXXTHSWOw7Fq/ses22Avx2PBuv&#10;v2HM1YHaXZ/LSiXJi4JcKaRUrU/zPmn7LPe+18ejYouoI0XgcBOByy6SgF3EA3H+viFycNy/f4/J&#10;ZMrLFy/46tlXlEXBcrVECXBCIrISlRVcL5ZMjxSL1ZLzjx/59Mkj/uVf/Dn26g3CCJSzZLkElXG9&#10;nHN1fUVeThDZhHt373J6csLK5Wjr+HhxNVhH3T7tSHuttRwcTP2ZApSTCXVTYZ2jyAvqqqJQCpH7&#10;vV/VPmfszqU8y5hNZxRZjm4MK7dGtAQ6WZYxLae+hlU3ZLkngauqGpzjYDYDKXF4soNMCYpMUeRZ&#10;EJM0oDzAvjEG1TQs5pecX17QOM3R0SE//OITDkrF9cczvvv6GdOyYDaZkrekk8fHhwgsFoGxDU4o&#10;rlcVr968a5+7tuTXbewscKPPfcNcvyMVFX2eawfES5vcSyR85Pizl46sILXPOl88WjtFYLRBqYzZ&#10;4SEXV1cgJdV6RYVAyhyLQLTPKzqW9J4gBTl4TvL3yXlS6tip691FXpQ6V2UXU8CN19fXKlsCKOcE&#10;VlsMFV89+wP3HtxjNp1ydXWFA3KV+WdmKkMrjWnjLNPWKECisvbslyXv3r7n3/8//55PHj7m+GCG&#10;MBpnpX+OYb1vly0havhMfuOfGB2XuJYaP1MIX7sLED5GNJsiF9i1FuNnyvFz0l1EZvE1pZ77jeUz&#10;Y2dQTLgdxjNhfVeMPO+7DXFcWEeJyXm6GjE7+kP2tre97W1ve9vb3va2t73tbW97+8dmewD83va2&#10;t73tbW9729ve9ra3vf0PsF3Ake7vsToibB52mgjw3YERjNYtMGJcrXGsUXXXA9fuwWqWaMwJVZA6&#10;S6khxfeqlOoBMjFgVEZNnmOKdLFibqxo33VKxECgVLNGPxYRgChU3B4DHsRghl3KIqnGgJRqb8rC&#10;z+6B+dGYDECOiYaosfXWvmgwnmGTdaj0GVo43r2aQNuMKkir7KXudRdBQDjO8VyEza3xOugb4oMG&#10;Xt+8p7z6u+zm2HF+fsFf/9Vvef/uI/fv3wM8GYOQmQfxtWrBSiksHggjpUKojFobmkrz1dOnfPf1&#10;VzTrBY5ujbcw2raBpANmxXtPtkq7YSNMCIYNO/Jj0F28b2Pwe694bAyTsuzB/N3+q9YLtNb9z5um&#10;AbNpsnW2BRZLh5KCk8NDltdL1roCqbBIKqP573/136kazUEhuXdyF2fWZNJhnKPMRd9w4xwcHByS&#10;5wXWWq4+etBwCCLvGrRj0M4u5cKUMm3TNFRVtQUSHFtrKX+2S3EsbiqJfXi8T7v3Z5lqFbF9Y6lr&#10;m7WzvnHaItrmyLFrDdXBO4X7MZ8fNjJJITHaNwV2v7teLDg/O+f4+JhHjx+wWq54c3bBxdUCnODR&#10;w09opGWlNceHBc453r59T9PU5HlGngmwgkYbhDAcThXlwSFlnvP+/Vu+efk6Sc6yXtc8//Y7Tu/e&#10;4V6ZMykLjg5mrJbX6JVCr1bMMkEuHDYTfPnFZ7z7kHvFLODOyRGPHj3kevndpvkLv3ZD9fBOJQVr&#10;UBLu37/Lp599gipzMJKqqmgajcokeZ4jlYQW4KeN9f+1f2+0wQrVNmC2PkkbMqnQ9RpnGpTwij4H&#10;d4759MkTruYLLhdLLq8uadYV1XqNNI4Hd+9y9WTFq1evtlRDwvOhqqot/xnOc6zcaAKVmF3Al3g9&#10;ha8Jm8dCpZgUeC/eA+F6C21D5uH/XhYlTaPRjaaq6t43SilxojsnOxWopveJoYp9t+5jJfVuDDvF&#10;4BCQHu7N0FfGjZAhmUgH/oyJBLrXa623muXC/R8Di2IAakh6gnMo4c8PYwxWG5Z6Rb1ek+cZqsiQ&#10;KqOqGtZVTdWCRYUQOATG6NZ/enKBULnYA0s3IJjwXow1SOvPoNVqzWQy9ffc3mPdVBhtyfMJd+48&#10;4vGnnzA5PEK3IByvGAi6MW1TvwejdTFqnufkmQcuL67nGNdgrWEyKTg9vcO7N685O/9AXdc0uqEo&#10;ilbI3hNoCOsGIGcRNVeGsWEYM4UNiKF/SCrbCpLgReu2Qa0x2Uq4H8N9NNbMf5MK3a4zL9VwGe/h&#10;1FrbAnfdUhkv9BExEUbq9V3MEQP1/di4/uwzRiMkGKMpigkFiiLP+zk6PDrmar7g7OyM1WqFNtqr&#10;t6GS6qeD/ENIHJYiKyjz3HtrOw7WHst/bgMmSJF/KSl70ob1ukIKRV03aCtQAtbLJRcX52R5wemd&#10;U8pScXk55927d3x494GmaijyEq0bqnUVkJHYlmBC9Ep2qTUR+nAXSBQ70qQe8X12wPiQIGCgmC0k&#10;SA9MTAE0BnlmoHx4eXmFNYLDw2MvhGock8kUay1FWWIDFfAQGBsShjjnOD29hxI51jStkq1v6BbW&#10;9g3boR8PAdApoqj4Hn0Tu6QDEViPjNupPCelbyInWpM3n5fbxDYpNdzQd8RAylj19yZitfi749+l&#10;ieV2g5tkC/7o1po1dic4pzvD4xj+79Og3YkEhnFzuA7i8XMigMC5bSKBFAjeq3a6jSKl88CSFHFg&#10;ak+l/OVtVAxTPwsBdrsUw8dy/7H6QDzXu1Rdd31G+h7cZsBFqG7aqeZ2nxGQRnjULFJk/SE9BKG7&#10;De5bBDmkC1V/W0ioY0OC136O0TZYH0OAu9ugqYf36MbBPzcpSXefKbr10963V3tOE0rGfnyzn9kg&#10;XVtVWjcAKZOsvexSRb8pNgnPgzD+ScXRt1XU9rU/1QNWlZSDWiA4yrIgyxRFPmkVlC15XiAkviYj&#10;PJhK9vmLJBOyzas94Guj3A0pcJdzCTVk6CHFY/e5a5/G50vqda4nwbu5btxdg4/DNmuju7e6rqGt&#10;b3lwrunrTKFi5VBFeuM3Q5LV4Z5vAbDtKztgd38PNqix9iBo2yulgwRhNzwNTm6dM2OqxCnwk7EO&#10;6yDLFE4EZ2gHL7YmAj9v/PaQEGxYahFwIyGU1/6VSNHVZCVaO1SmcOTYFnAshL++nuSuWwtIbKs0&#10;PF8sWFc1R0WJlArT7mkfNpl+3W3Vndr12q/3cG211+hBn3lfkw1zlEFdFT+WHfhdSNETJgrpAb4C&#10;x7M/POXxw0+YHR5z7959vn3xAtcYnNWIdq6NhUlZBrU80YI0N/5ftGd1npWIHLSxnJze5ezDOda2&#10;BKLCJX3W1oRt+ZxhHLCZymGtYxNnpIlbREe+0ZIDdzlJso4S/DyOH3p/SRjnJPxAQBzrRgicborB&#10;hEgDV+N7D/f9Zp+ZyPfLoJYjEcISEoakfRi3UvwN49QU6eKYj7xJyfy2Z/DwNS4gTHAD8oQUyZAf&#10;Yw9wd86gpPDEeW0QkmcZmcpGc8aODMOvv3QOsCsWuykGv12sPD6OzjlO793lz//iLzxZhRL88pe/&#10;4OnTZ1wvr8nzjLPLSw4PjymnExpjMPNrbKO5c3zE//lv/g2fPXrIZXPBD794yHJxxWrdoOuG5fU1&#10;1llWVY1SB6xWNUpIJLBertu6gPz/2Huzbzty7LzzByCGM92RZJKsyswasgbJLVtLkpctW+5evfqh&#10;/+jufrJ7tVuqKtWcNWTlTDI5XfJOZ4oIAH5AIA4CB3EuLelNsdfKJHmHOAgMGxsb+/u+gXdywVKe&#10;OfBvkResEQglWG9WSHHCYjplbTQYw8YYdzbVTRcfLeYLFtOZIxvRhs1mTVPXbOuty4njyXFFS1rr&#10;9sHNesNytaaYFI4c1Rrm02lHZpJlJda65+VljjGw3mzZbBpur6+43WyQEh4+fMCszFFUPP36C+rt&#10;kgcn55xM5+h6y3w+oywyqsaRukmVYY3l+avXvL6+xQJKCCwxoV36vOFJK9w5y/ZzuypHqYym2XY5&#10;U1ya3O8Ue/dVqfgnFUsR+PvUlNz5SHfPVE6mPHz8mHxS8MWnX2JaEqzZ7IT3P3if07Mjvvj0Tzx/&#10;9k13G2aMIyEI6T6GYtChu8jYVwzlzYfOXbsxSACSW5/uyYjMAWLvkMgeK5BWOBKEpuL582fc3l5x&#10;fv6A2+XSEcXKDIlASUdg0mjd3RO4MZK7MdQGJRQff/wxv/+3f8G//+u/aglubBcPKqmwev/k4Jsc&#10;5pJiQr+7fGx8tj90D9Gfu2YwvxbmgVL53vDr4Z3FoTNrivgrjMkP5WtS4+nXU/j5HSF1lFMbIhKL&#10;c9v+rvauWo6hnHF8bznaaKONNtpoo4022mijjTbaaP9abQTAjzbaaKONNtpoo4022mij/QtZqDw4&#10;dGm6V6zdAr68pdSH9y6j20qbGPx5F3ild1ncFmX1AFocViA7BHgWrVJPrMDc/d5AO0NgiwkuwMPL&#10;ag9UdkCssLAJvDLYrqiL/XcO/h6rX6XAAXvAgvi92zGQ4Rj7Z3m1mEhNM9Ewp4jmgY7gZDKjeRCP&#10;YVyYHM+l+GLdWtsW9qTBPocuz2OwrSUNHE710SFLFVL3QN5t36TmWFegFskQ+mIP0SobXd4s+enP&#10;/pHPPvuKk5PTVv3cFU/n2YTJpOzmjxACicAKV+CbZTnLzZqXL17y9MlTLt9eIKRX4RU9wgJtdKvV&#10;tF9E7dsagnbDYncHkAfZqmDEYNkYUBKvCz9G26rCGktR5BwdHbXA37pT/4jnomwLQI3RGK1RUpJn&#10;GdvthnWzccrZ2vLxJ3/it7/9LfPphGmZgXVF6PPZFI2l2kjqzZq8nDj196LEWqi2deC/9gHv4XjH&#10;c3yvuHQP/OUVqOkKkYeKNv3nxgqR4dxNgYh6SnztOrcJEo3dM/oKbHERr9aNA3pK6XW9OvBXSl0v&#10;Vs4EB+5USnWg+I5QIVO4imtX2GuN6Yp2m0Zzu7zl5PyYDz/4kD/+4ROOj0+wxvLqasVaK85OTsjN&#10;Gitqrq6u0HXDfD6lyJ3iscRwfHJEJTOoGjZG8+Bszl//5V9Qa8OTZy+BtojYWnRTY43h9dtLXry+&#10;YH68QFg4OZoxQVMqiagrTFWxOF+Q5TnlNKeYSF5fvObqZsl0UvD40UOWtyu+ef6qLfhuQYGWwCcZ&#10;tNU4UI3go4++z/HpMbWp0Y1mvVmjlOyAF67XZaem6ICAFm3c7/cVGyVGCLKW3KKuaxZSkBUF77//&#10;Aedn51QW/vTFF1x9fOWKQKsGW9XkWc7j995jeXvD5dVVq5BmWtDdbqw9WYFro2ufB3an9nHvA7xS&#10;dk+ZVoTcKPvqJUPKYt6nhiqI/X0l/Pk+MDkstO7AfUJ2JAJCuuJMrQ3bTe2KPNu1KCKgZhLU2X5d&#10;N02kfEh/X0o8QwzsH72YK1j/vQLJnaxfBwjxoBOZiGNSoB9oi+eD/sxU5pTcAhUhWj9mqbFNQ1Hk&#10;1E1DozWNblBStSBvR3JhbLNTfAzICBxoRvXGY7cv7jQetdas1+u2uFJhraaqNVLmPHh4n3sPHjGd&#10;HSNVjhBQFA23t7et03T7V1VVIGyn5FxVNdNJRtM0bLcbp3QnYLGY8/btBa9evQTcPPBFndaAEhJh&#10;3Tq2QVwVA7xjUFaqGNL3Qcqniravd2Dh7n+t0t8OGByDu621NAEBR9i3odJ0Os4WQVF9uug/RSYR&#10;zu0QRHqXsnTYliGly0NKSUNA1UOkVX4f8kX/utEOLOR/x1gmZYlp4INvf8jt6pamrlmtVmyriuVq&#10;1cU+dVVDLntAk5DYogM854pGa4q8ZDqZI4UK1N/tXuFzvP/Haz6OO1Lg0vCZHWmS1mw3FXlW0DQG&#10;JXOyVnX4q88/5/PPPuP89Jx8klNta3RjaOoG0zRs5BrAEc3kyvnG1sf4s0w8z0OCgr4f9uRYFikV&#10;UvpxsSipIHPgOdPuc7sx26kk984Hso2HdT8O6ZTP2nFFBP7VOsB70xgylbFebrB6N4eNMWhjOD4+&#10;RmvN8vaW+XSGyp16rIuNRdsneQtc9l7BEaZkWYZumnYMdkQosW/fWz/dsrcdaF9b3YGjdQfmapWr&#10;EzGlMQYRgBH8nArP/DGJXTxW4d4WF0nHZ8VUwX5IDhOryMcWzuswhozB4HeBN8P4efdcsQfwiX1F&#10;6EcPEXO8i/nP2jlv0Ytz9grlVVjcbvbeL+XP/H4T+767iOzC3Mm7KrYPxf1D45gqfk8R8MS/E3/W&#10;/wzgKpWPOkTocuj9DoLGGSYiEUGc2N/v+0R8qffey4FEKutD6yW116aefWi9pPI1JFQJYXiMROBr&#10;99oqHSA8Bqin4tz4/YbGamge3fU7ob+LCQ39eKkubydCCdieeqRSTmlVSkmWKaqqIs9zsiynKAqy&#10;vGg/T/WIu0LSSRgiwZMD8za9ju7Kcx6aa/EYSOkBlWl1y5Tfd79j9vrUGANG7MWtqfzlEJFSv31D&#10;a14miBQkrhn7pJzhWeNdfFroa1Px8xBQTYhd3iTlW5KfayMl7jvG0uUBjCNqC+NxZSknIFerVj14&#10;Q1HkbYxqkLIfD1irqeuG5XLJbDbr+R+tNU2zI3vLsmx3lhASK8yddwwxUGyIlCf0r0oqpJAdiYGP&#10;lbMs4+L1K14+f853fnDEdDpBSYk2Gq0NmRKoTFHmBXmWYbShaapuxXkC0FANNcsyrHEkVeen93g5&#10;f8H1ZbVTVRck1cJTa2TIt4a/41XQXQw5TGbVkUxE+bz4TGYSxFAp4pIwDkmtsThnezeRTNrv+rNQ&#10;39/drQI+dBYM2x8/z8/R3fPtwTEaGpsUuW7yLupA2w+RPA3Nh/jclNofU36mn88V3f2M1pppWaJr&#10;3RGf7YhphgGKMTniXYQgQ3HfoVjlXfo0HLfvf/RDjk5OePniBVmeo6V2RIfS5act8PLVS87Ozzk7&#10;O+Pq6pqmrvi7v/1b/uwH32f7+jnKGq4v3rCtKrbbiu12i7UaKyzT+YKL2y0/++0f+eSLJyw1u36y&#10;jlQt3PN2/swRchRFwXQy4artt+3WEcQVRYEwUxCSurFUjSd3NODP+LIlRKxrqu2G9WaDAIoiw5Kj&#10;a+nITuu6O6O4nNWWbbVpc73uvmw6nTKdTFBCUFVOad40hum0YFpM0I3BNJp6u+Hxtx7y3v37SAy6&#10;bnjz8iWZAGENdb2h3m559OgBVVOz2lYUxRQhFFWl+frZN1RtQm9HNDE8fvukeKIjYrHWorKc2WJG&#10;WZbk2SlYy2azYbVeUW2q4Py2T5QU+6kU4cbu62IPRA9grOmIjyfTKUJKzs7P+LN/82N+8N3v8JOf&#10;/iPrBv7z3/4XPnj/W0xLyZ9/7zv81//6X/n0iy9crGYtNjgbHIrx/6nnq5Tvuougze/XvZxb4rne&#10;9/k9yd8BqfYOSLT71Or2ms8/+5R79x9wfHzEm7eXjthBqC43k2UZtih6Z3mr29jVSKaTOev1kn/4&#10;+5/xvQ++y72TI5AKaQXaaOfLpMDu7Ym2vUszSVK+Q3HHIT88RHQ0lPe8i5wtzveH7Q0JS4fIre8i&#10;vh5qU6ouYGhvEdIRfaRIe+M9LJXHjXO88Z7h8+xhXiXO78S5wdFGG2200UYbbbTRRhtttNFG+9dq&#10;IwB+tNFGG2200UYbbbTRRhvtn2nhpXcM7Bwq0u2rWu9fKPsLzbBwq2manQpbe/HqwHW2A2jBfuEU&#10;rXJPWBpmWwBhXLgzVFSYKhSNQey0bfFfV0ERUdwuwnYEAGv/tbD9daCEOgTK75TBB8bH/+weqDvB&#10;Qg+AB6X7n2mfI4XARgWboYooQR8La50CQ1D02yt29Sq2HmAQFMLE7e/mib/obouqhf/sqDCud1kf&#10;Pcv9nI3UYpugH3Zgx/BiPbyUT4EJhgDF4c/F4xb+O27/ftFAn7m/B/wSUKiMptE0Bn7z8R/55e8/&#10;YXGy6FThhczIi4LJtEQIhW0LV13RjUbYVolTa1ZXlzz/6ksuX71CYMlyp0xmreiKmoVw6kkSmSzk&#10;d2owupvHodKqVx22LRjSJNZZ7DNC4ItfDw7UYhEyQ2UFUuUOTClcUagJ1LLCNjilK4u1GqNrmmYD&#10;osaamkobXr6+5P/6v/8fNusN5ycLB8CWAqtB5Dm6qVATyDKJsRKRZ+TTHIzg7dUVl9c3LunUKtB7&#10;FTYh9pUreyQYwfoMi3mVygDZqiDLQBGJPTBOXCDl55UHHMfzZxDw1yqqCimxje6NxU61NXyWbZWt&#10;d6qSjuQgIO2wdyvLpUANsaKSB0p7HohMZRhhqKqqgwht64rr5S3fMpaPvvMd3n/4iJOTI26WS/7b&#10;f/t/+ebikqJQPFhk1Jtb9KZGIshqQ9PUVLpGFRM+/OGP2VSGt28vef3mNaZZ8e0HC/7jX/9btP45&#10;z19eYKwrkm8FetGV5otPv+b+6X3unR0zKQvOp+coIZnkiqura8pyymwuKPKce+dn5EoCr1mt1xzP&#10;Cj767vtcX12xXFdYBE1b9CikU2gzVmNwKmZH85Lvffd9pITb9RLTaCpd0xhNIZzajjGWSldIDFnm&#10;wTWtmpvKqBrdFmk2TqHNapTKyMspXz/9ChT84Psf8f6jxywWJ7y8estmvUSYhqpaY+uGarNlMVsw&#10;K3M+/PYjttWK1XpLrG7pCRNsB/RjT9E6BFaFa2Tnw0WyAMz9zq4g3qnoquS+vlt3dD7Nz1kRqOT2&#10;d7Yd6YtT1dOuwE5IMiHIrCXPJEKWVI1GGwd+xiokGXmedarlDkxp9grwfFGYXwtZ6y8brV3sc2D9&#10;pAEpjiTCGIMMiASUUkilnIqP90kRCFZFgPqhInDZFs6r1D7GTsFTBr5NtmrwIMFYqk3d7c2ZUkjp&#10;Vc2NI88IVErBdoX6UkoEBq2bAJTgVZokWMG2bhDWoquaRgg2GzBGIFXGo0cPeO+9B8wWU4Qw3Fxe&#10;UVVbJmXBfD7vxqtpGspJ3vn1rr8l1NW2UyycFRNsbXj+5Btub25ZLm/ZrNcOiKuhLEtoweWhKnW4&#10;J8Tg5ZTabxxTp1SBOmVWEcS/xsdNu7isruse8Nq23zNt4atXDnRxF3ugJdMp4QpUT6XQ9kCcQ+0N&#10;ffwQYD1W7IoL8OOYaiiOD78W78eHgAlu71Wd8qaPQZRy5EMzVNNlAAAgAElEQVRVtXVvLyWZcgA2&#10;lWVAw2q9QteayWSGAVabFScnJ9xcX1OWE4zd7XMeeOTB0/4ztG5ACTIyJtmUUk3BNmhrUOwDPGOi&#10;qKHY08e5qXi196eQWKWcqqYxLJdL5zNxBfxCOjKjs6NT6rqmXm+oN1vntyKyqaIoOj/UqXuJflH1&#10;EGFXqBbrAPlZT6U1Uxm1qWkaB2JSMsdou/PnVqKk25OM3qmjOl9lwLr/POGH8gAvD/xoCWOEtG18&#10;bSnyEmNqpFCs3t4yVSXGGJqmQWvNYrHYERlYi2rfX4CTpxPteVZXWGo0DUiB1Z7ARqNluxaVQDcN&#10;hhbgrlWfiMUThYnEyczSI4CT3bu4rytPJEI0Ftb0Co7jc218RvU+ODzXxGrP4dluSM0rnr/xXI33&#10;vpSytCeRiH1JSGARz3Up2z3Tt1fvVO8OAdbi/MMQ0PF/LsfSP0N5Yp64KD0+73bq2QNg5ZRaW/97&#10;ITglrZY4BNDY8x2JcYrPyEMEhHflZIb8tV8LMWh4kCzwHQroDym0xu8aE40k57S9+/P7ca8H27Yr&#10;NASjWJk8A94JlB3ov1Q+Jf5+6nvh2urA3x0QzAcGYo/ExCk/Z52vTakX2h7oOE3SMgTIToGHUmDF&#10;2DcNzfFwbIfJdUKCrBYc1DQtUYsCC9vNFmEhy/OWWNCdSbRu9wqVUVWVA+YGIJAYZHjXXIwtbn94&#10;7tJa9/IXh9bwob52sRJ7+bFhX26TJJV5njtg9gHfIyNisfDvcb8dAgqH7fVgNx/LpvKTHjh6F7Az&#10;RR62n1uWHYEPIsiVu5NMnxAgMSf7+2XnXJLrbW9edAREussZITNmiwUSaOotRZHRNKrLR7gcouip&#10;r4d56yxzZIJ1Xe+FIv5M5c9Y2+22I+aJ383HxT6G8vuQJ8RLgflEODfE7g5A4vP/plW513z11Zd8&#10;8N3vcf/+PS6vrnjx8lUbh4NSmQPjsQPVh+SaUop9v4CLC+ezKQ/un7O8vcQ0FSnwcF+F+y6Sgjg3&#10;HuY/RESYw0E/7uPTeB7sExBbHCmFPXgPlLpjSOW1U21Kref4fikmrzkE8Evd28Q+L8wx+e+Feded&#10;n0iTgqQ+zwzsT0M++NAefYhc564xTuW57mpLr0/bPLkQwuWqrANiSwHaptogkn7x0JnyEJj0LsKh&#10;IWD/oTG6vb3lq6+/Jssy3l5ccHV5xe3ttdujrOXho0dsNxuurq+YzWZMpjM+ePyAv/33f8X9kzlX&#10;tzlfXLzh6uk10/mU+fGRe2+VIfKST75+xS8++YpPn71l2YAR0p0jpdgjIunFhRaqzRYlBEVRdneZ&#10;r1694uH5GceLuZtXxmB0g64bdOP+k0JyfX3tCGLLkvVmzZs3b7i8vOb46Ig8U0yKktpWrfq2Jstz&#10;LDtCMdGeK5u6QWvDpJwwm86oq4q6qkAIzs7u8fjRt5EiYzGfs13fsphOOZrOOD85xqxuuLp9y/Wb&#10;C47mM/JcUTc1s/mULJPU7V5SlDO2W8P17Q3PX19ggryvteLOObAjLbXdHmItZFnOvfv3OTo9pixL&#10;ZjNHZCuFYLVa8ezpU66vrlmv112+913mVdrPiR7hTe9e0xqEtKw3a7RpODo55uHDB8yLjKffvKCy&#10;ir/5D3/Do/NTqFZczEv+8t/9BZ9/+UXnZaum7uVd4309PGunzq5Dazq15w8Bk21i3e2ppA/4P5/T&#10;8Xl3yS4+6AixLPzhd7/j7PycH/7oz9hWNTc3N63vcSQxmVLYgHjT/b7AGoGSirpusFby6adf8puP&#10;f8//9l/+E0qAbWpHSmgMVlqEFV2s4MMhf+8Q++xD+cO79tMU2V0cb6XyE/Ed6SESKh9fHfLhh87H&#10;4X3qu4DGRYIoNySJiXPUqX08rA9JzafwLnEIfJ+Kc72F98mjjTbaaKONNtpoo4022mijjfav2UYA&#10;/GijjTbaaKONNtpoo4022j/TYgWRIbBOqrjwrgLxmCHcGuPKsKICNPAFwPsAW4eqMF29Q//Cd1/F&#10;yf9MDK5LFWvGxYi+oKR7+oGC+xRBgC8e8KoP1lqnABUArg6BhFP9FxakHSoY7UDGA6rr4Xuk/hya&#10;G3Fh7qCCI3cUurMD2nkgoOxL//b6wu4kGgYBCukiVQfcjkETKbUUX5QpDgD3U+M8NH5egSMe073f&#10;b4tPPFBKSmh0jRWCP336KT/9+T+icsVkMnFFo5kDZXnAlhSSxu7WgBCCvFViurm54uWLb3jy5Eu0&#10;3iKlDYDv+6Cq1PrdFU1CrLjRgXOk7FQZh9Q4UnMlBqloXbdjJamqLXXtikxDoHa4hj0gEGtprGFV&#10;bbhe3joFViu4ur7lJz/9KW/evuXevXvkeUGmJNJqqm1FmRcIMaExmqpp0MaBBMtyAhZub25Zr9Zd&#10;wc1OwVp2gPzkmNIv/I2BJmGf9YuRbHIdxgDFFFjgkA+RIQlE5OeH5nIajPzuqnphe2G/6MqvR+9j&#10;/Z9VVfXGW2tNow2f/OlTttstR/M5QsDJ8TFXtzdc3i75+1/8ms8+m/Nvf/ghj46nlAgKKdisG6xp&#10;KKcTppMpucooFwXKWqyu2b5+DULz+P4p//k//BU/+/mv+PLJy7bGvPWVAt5eXvLZ559zevQXlKXi&#10;aDElk4CRXLx+yXa75ez8jNl8xnwxx+j2PYwmV4LzsxP+7Ec/4pe//h26LXwUUkFL7iBbBWlhDT/4&#10;3kc8OL+HsCCsYFMbnjz9BikEZycnVE2DKQuEsVijUZmk0TV1VbFZrdnUBqsUjTGdIpIUjsSkLAvu&#10;3XtAXWnWqy1ffPoZi6NjrtdLTudzfvyDj/jlz3/B9XLJ1fUVZVlQCMV8XvDwvXt89eQbjHaA/RCI&#10;Hhe2+307BMXGvrY/v3ZjnSq8CokkQnXr1H4zpICZWk875V3ZKS9L4QCcRZGzmM+7n99s1p1ysHsv&#10;01MFDj873Cvjv8fr2b397j1DnxqvJ9GS/QghOyUVcErDXgUqtY79ZwwVMcdg/bsIeOJ17cc6Vq5v&#10;mnqvIH0I2BKOr48RhtQOpRCYFiwBoI1jq1gcHXPv/gPmiwVFnpMXObWuHeg++Pw8zztAh//8pq7J&#10;8pybmxsHUMoU2miyUvHm7Stul1esN2vW6zW042MCZekhoADsCJqGCgvDPk2psPs+CQsdY3KqVEzZ&#10;fZ/d/iWsBdMC3411AO9AUbmbj15dXjjCjRSQNXzvWE0oLMxMjXm8f8V7zhCIPQWCPBQDxu31/en6&#10;VNI0FXXdYIwjufEEOcZomrqhmEyYTKZIKZnNpqhMstmsOD4+Jc9ziiJHScXx2RlvLi6QKutIO1Lr&#10;ZXfWUWhtEEjKQpIpFy8qKR2IGgbBgcnYmGGQZrK/rXEkElqzWi158fJlD8AZ+i7vzxGCsu0774ND&#10;EHV8Xoz9fdiGuJA7jEm11h1J0k5ptEkSTMRnUKAXi4Z+tb9X6SQGyFiDNQ4grbKM1WZLUZbMFwuM&#10;1VRVhZSS29tb1us1ReGINXRTt21tkHJCVVUcHR+RZRmrpnFEZMZioiLiOJYeHPNWAXZofoeqpf73&#10;YiX3oXNguGZ9XBqvr5CoYMiGFMvC83K4T4TF0kPx5z5ArQ8cjf1FCvzqgKi7mMEr+4W/F86NoXPw&#10;Xepyd1lf/ZuA2KW/LjrgakhgcwcweF/NNeqTxFl/yEcMjcfQeMfr/SBIfOCsEPovEnt/792RHZat&#10;w4Z2QAh7MF91V+5lyN5FNV2wrzTvlfU6fFTwnHjdDfVZPOd0QLaTGo8hMHX4zt3niVBBvP2+sXv7&#10;111gtR3QxiKkwLHu2I5mJJmvsWYvrojbnTpjDO2JQwDMeI6+i7JmyheFauNhH7u8gvOZ2+0WISV5&#10;kWOMdiQs7fs3Wrv9pSWjGPL/Q6CZ+LP7e4hJrrWQwCT+/qGzfxirDAHN45zYkE+Kc8hSSqygRxYa&#10;7zUpNeuhXOxd4+eeLbtYPLUOd2vJ++TDKqEheckQCSntOwopWvK29nxnDsepcZ6xH7/206RD5FEe&#10;nGbaeN8KKCcli6MFGM1mXbJardp5t4uZ/Dz0ubaqqphOp91zi6Jw5F8+prUglezOVZPJxM31psE0&#10;++d5P2eUUt25NYw7QgD+oXx4P54FJSRkGUrB06df8+zZ13zwne8yn5VkqiX8wpFueDVm7/OyLEsS&#10;eHW+WQnyMgfgwXsPePv2grcXL+/cI4fm7JC/jskh9wkobKRSbLt8XkzA2T07cR6IgeGpnGwYjx8C&#10;qqfWaAxyD9dyePcS+ru7wHep82L4LuE7xWfF3XPswZg17o8UEcpdfmjoXuVd/FUqd/wuJAr7e6D3&#10;axqpChCCLMs70ml3hrI9n9I/R3kSUMsQYcCh2GloDzgUC95l8di/fvWak9Mz1qsVy9tlN8/m8zmL&#10;+dytd+lIbKeTGffunfHnP/4Bj987Y7u6ZFJK5ifHPH3xlNcXr7j36CFHZ+dMj06Ynr3H3//pGz57&#10;8prLyqBbSjphDcbiqIIHiAuFgPVqzfX1NVjDpChYLBYsZjOquqaqa0zTdD7OGINuNHXl7j6Wy2Xn&#10;Gxtdc315yRdffM3jx4949OAh06KgWm8wRjOZlC6HbAxZlqONpK5qtpstxmiyo2NOT85cnsMYrBBk&#10;WcH5vfvM5wvunZyzXq05Pz3n6HiOFIZSZaybhpffPKfMMs5PT/nwww+5ub5BCevI06wgy0tUOeP2&#10;5i2vLq+4eHvZ5czd/N0/cx+6L/PzUKmM03v3uPfgPsdHCyytT9MakWWcHB+Rqw+4eH3Bixcvubm5&#10;AVrSPbsjd7srtuu3Y59Qw5PgyDZHf3FxwW9/8xtev3rB6uqK29Wav/27/8Lx0YSmviG3DcLWHC1m&#10;KCmQeUHTGLRpDrYjBbg+RIZ6F8F7Mg/WAfp3ZxRxhy+LY/89Iht28ZtSCr3d8sePf8f5+X13p3B9&#10;0+YKXGzqc6Xhece2hNlCCKS1KJXTNDX/8JOf8aMf/5CH9++hlO3yVL4NYXwAcu8OfGiPSvn6u+6z&#10;hs6iYVvehRQvFRvcdW6+K444FC+m9udUnmlozqQIWON52KvnGNgDh/aEVA4sPieMNtpoo4022mij&#10;jTbaaKONNtq/ZhsB8KONNtpoo4022mijjTbaaP8CdohBfaiY5S4Gcn+h6ZUpOyBrAtjpC4lThbtx&#10;9d/uIlX0FAf8RW+sQpkCMQ8VVaXef6hYSkrpxPsSwJwQiOCB8CFQLWxvzMweX3B71bohkMse+LgF&#10;Yd+lXjJUeBu/Y6o/wkLsUMEnBj71wMKA7dRkd7osMnFp3rXLWmwEtkoVhbrPcYq/XoVnqK98QWqv&#10;IDAC60AfwHwICOB/dkg9IAWCEy3w360LibCGxljeXLzlH//x56zXa1RRIqQgz10Rm8oUZVmihMTi&#10;gPC+kFS1YO31es3Fqxd8/vmfWN5ckmWqHQ+veJoGtMXt7hc+74rrYj8QA+jDgosYHCWEpGl2KlJN&#10;03TKneWscEVk6xXbbavEy6640/sOD+ZGgNWGzWbL7XrN9WrFarVh02h+8Ytf8cdPPuP0+IyimIAQ&#10;TMoco2smRcG0nDggspQ0WlM3huvrG5RUVNuK29slunYKHr6wKlRBP1SAFIP+wmLduM92flfvFdnE&#10;xSL+e96nvAsox8+xTg2o/VlfGH9XwWWqeOVQoXsKvBT6wr7vlr19RAZFmu49HeC30ZbPv/gq8hUG&#10;KyQrabi+XnJzeclf/vD7fPTt+26/2dbkSrDIS6TIuHx7xfnZfcqs4Oz4lHVd8fpmxbSUfPvhOeqv&#10;/5LV7f/P68u1U3G1DV6a/smTp3zw+BEffush2+0WVWS8vnjB9fUtWjdo0/D+5H1Mo9GNQUnFbDah&#10;aQTWKD58/1tcvHnLV18/w+AK66RS7b5hEFgmZc6Pf/QjZtM5WjsSh81mi7FQVRuwC4o8c2vYNjTV&#10;lkwW6LqhqRqENWzWS9R0hjauYExXzi9MihwpYDGdY5HcXN6yKGc05YpvP7pPrS0//8UvwDYtwF2g&#10;TYOmQWWS05Mjri6veXu1bP1rC3CxNlBaF8lCuqFi9t2eIntF0KmYZEi5MS7Q9vMpBlAM+br5fE6j&#10;Ldv10u1HxiKFpcxzprMp1hh044pTszxvi/53anXx/PdryoMI430cAgKeaB/rAxZdXBMXq6fAxL44&#10;cEj90hcq7ora5J6aY6pAMN7zY4B7uH6bpukRenhfbYxu35c9oHwM6PPAdGOcajzsyJC6uAgQyqlB&#10;NUHfFeWE8/P7HB+fMp8fkU9ytGkwusG0a6GqKsqyJMsyptNpr+98IWfTFicLIzg6nlM3ay7ePGez&#10;WVJVjQOytOAY/75hHOFjkV2f0ttrw/fuFYNG6yX8eqgkHhIceT8Z+96UP85bgJY1lkZXHSjUmCYo&#10;Gt7tK3lW9N5hB6RKnw88UNn3yxCA9S7w2V2AxH3yDJJzKVVgGu57uzGT0d5k2EXnAoEb1zzPWyW5&#10;kmk5QQqFUAphoSxLlsslxhi2m22n/hrvmWHRe1mWZFKhjaEsFAI3V6V1EVpqDx6Ku2JV57hfkqpg&#10;LWguyxQ3Nze8evkCqQQWgczzHuwhyzJHpBKRhMVFx37PDudwyl/7P1OxoSfAMcZQFMUe2NnP+/ic&#10;FPrVHrAqAbD1YCu37/bnUVO3KpotqGtbOdV7qSRWmx4wbPdMvVvjHcGU4Gi+2BGagAPCRTFhTJQU&#10;j2+8JgbjO/pkMLKNaTO5O2N4UgsplSOgC4Doh4qSY1KN0D+lQEKhwmsc7w2t2UPvFvZDSEQ1BHyN&#10;14VSyo2h3x/t/pl3qNDbr1elVOfv43H7p9gh5e34TNo26KDPjPfrfZK8/lw5NM6HcjhDCt13KVSH&#10;a+8uEH8qV9H/niP1MtaAFT0w4xAwbKhdqbxGHL/GayvejzqFRDMEjE/nW0KflQLMpYAPYb4ljoHD&#10;eGJf+bcP3NDep/kzdNhugSPgSsTvQ/PEREC5mKwjpWYoSCu6D51nU0CLOG8Zx0lD/tP7Eg9+Te2R&#10;4RzxZ/fdPrTznf4zfdyjMsWiVXq9uX3e/VxeZBirKYq8VazeERsNAT/78RBdLuYQEUHqvDDkU+Nn&#10;pYhB7vLNIaB5l7Ppr7Ed2Vi0NhPqo3d9/iGQTHrNy724PPx+uP+F+RkPhE/HPbvYWGuzRwyj2rP9&#10;jtxR99cXYvA9k+NjRZeLSMVU4V7V+QDrANBYUFKxWBwxnc3IpODevTP++MmfeP7Nc6wBqTIsmqxw&#10;ZyMpFZvtBo2lyAu0bri9vWU2m3Wx8o5Iatf+y8tLt0/6c1xwJgzPByG5URwPDu0dqTWxGx+37owV&#10;NPWaX//yF5yeHnN+eszt7Q2vX11ghWBbV8gs79qQF6VTpzXWqWOL/TO3se39gsiYzo958N5Dri4v&#10;0aZ2hLyJ84c7u787QUO8VuIYN0WCKRJzPjxr+DuAsI+FcKSwQ/m+VG7lEHnMXaD4VB4mzueE/noo&#10;5h3aFw4RUKQIYobIjlJkM0PnptSdwNAd0UHy23eID8M4O14Hw/ur6NStvcswWtPUNbIlzfVq24j9&#10;+xBHFNIHx98Vv77rWWXoHP8upEzhHv/+tz8glxkvXn3DarWiyHMW81nX3qquyLKM5XrNarPl7PSI&#10;xqx58+Y5YnPD2WzOyfk5X6B47/3vMlnMePThh5zcv4+aHvH4/Q/Z/uTj9o7KE0206u9S7HEpiO4O&#10;R1HVFa9evaLIFLPZlNl0Sl4WbOuadbWlUBKDbcH0u/XZNA2bzYayLLuxrquaumpYLTfUJw3NekNT&#10;1xhryJTEtOf4umkAwXq9cWNrND/+4T3m8znb7ZaqqtAYpuWc2eIIC1xcvOb1i9c8/eoJj7/9Hg/u&#10;3adeb7l6c8Vnn3xKKQx57ggUjk9OqKs12oKy7px7cXXN5XrLl89fcHW7whqBFba740ndtw3ND783&#10;TOdzTk9PXX7OGpq6AgtZrlBSUG1qsJqjoznwgLqq2G4rl5c6sO6G8sm+nXuxYrtumqZBiozNas1v&#10;f/VLfpdlSKH4u7/7X3lw75Smuub25g1TpXjx6hlffPU52hhykWGEI7o1VjvSroGzVIpYfCh2HSIV&#10;SpFO7+XDduHHYKwZn5v9ntw0jfu3J7oSIKVCmJYMwhguXr3iy08/5Ud//r9wcnzcEc1U1ba7v+7n&#10;AnEq8NLdhQitmc1mPH3+gp/84y/4P/+P/51JSx5kjEFIgdGmy72799rPiR86P8VjHZJDHbrzD/MF&#10;YQ4gte8OEZodinEPEc2lCHwP7UXx3V7c7jhvE8f+4R3cUJ4iBqzH4gNx/iJ1DxOeY4f23NFGG220&#10;0UYbbbTRRhtttNFG+9dqIwB+tNFGG2200UYbbbTRRhvtn2kxUAXYA+ikisbjoubY/PeyLOtdqjqY&#10;Mg6cCY7lX8qu6iYuCDfWIJF7xdS+sNFbCIggvlD1l8C7inB0W4wLvmBwHzCXAif1wPQeuN+CtRGC&#10;rL0UzpUDulgPyqATLeu1dwhE2P277achRc29gqxWASgucI0Lw2IVwBC4FBd/pgoDOnXRAZWCELDV&#10;XXDDXgFBfGnee1bQ1iGwdqpgbaiwcogUwBoDARDlLvBWXFzemyutch/QFY6EhV/SA07a+SgtoC3V&#10;uuLj3/6OJ18/oywmZHnhUb/khSvezPOcuq53bWmBaUYo6rrh+vqGr778gtcvniOEIVNZp4KklNxT&#10;KT2kQHYXu3+oBurBn6FKw74ix/7PIARFUXTtqOs6Unpwz5lMJt17ezCLqWqub265urnhT59/wfHi&#10;mE+//IqP//hHlMqZTOeun9s2FJMJk6JgMpmRZxkGMBaUULz34D1evX7Fy5evePv2TasMLTvVyFhJ&#10;LmXhmomJLUI/G75HCigZKxjFhZgxQHIIpBGue9uCoLzqX+yDiNZlrLgZfk68BmPlvnShchr4FBfl&#10;hOvEdEwZsgWQGbQ1KOkK7bRpMNay3jZMj885fe/bmO0t29trjDAY64rvr6+ukaJgUk7Is4Kzk3Nq&#10;kbNuBEppHr93j7/9j3/Df//7n/Pm6hbpJoybj40D4N8/O6FUJbWwnJwcMZmUVFWDqbc024rbxrBc&#10;LpFCcrQ4wuqSalMjheFHH32Xy8u3XN2s3Ds0YI0GBBbDD370Zzz+9reoTUNd11zeXLO8vWYxm1Bt&#10;LUpaqs0tJQWF0MisVTGvG4x2a7zIMmqrkcLSGAfgt01DriTTPHfKNMZyffmGH37vQ4SEP/7hD3z6&#10;2ee8fvWaqq4pMsV0WrBa32Kt5fj4mMV0wcMHj7i5+ZJGOz9pSYN1UuQPcQwR7qNaNx2wcAgQ5edD&#10;CCRI7cux3zq0X/i53TTGgYCMASGRAoo8Q7Wv1OiayaQkzxRlkbFcNr2CLxUU9oXtUwFhTfgeECic&#10;W6c2HKrJ7xTm9xXhtY+RgLquk2C5JEC21yc6CQQJAfgpwqAUuYEQwhFCtO8aApD68cC+akw4X8J1&#10;3/MtbV91+5MxWNu04N2sBXIpHrz3gNOzM+aLhSMfsJbl7ZJqW6Gk6oqAfTwQ+6yiKLp2TSYTprMJ&#10;SsGr12+5vbnh+voKQdECWSWZFOjGoLWJ4pXD6kzxvPZ/z/O8mwOpYsswZgvbn1pzqeJYN0/cs4si&#10;pyhKtG4Q7Aip+qpkxpENSIlSXr1ZYIwYVPPxBAYhAM+/k3+/d1FbTimdx/tNSvk13hvjZ/nv+33X&#10;Ex7s9vSG9aZhUpScn9+jKEpUAHpttFN0lZkb/6OjBVfX1yhJp6YpVZpYKCze932cZworYDafIgQ0&#10;TYUQO8BkCuA+BNQN/x4DFuPvu/niipaLvGSz3XC7vAUsQjkgX1VV3VrWsBfHhED2OEYL44QQuB7G&#10;K6lYPIwXy7LszooemBSfRVJxi//5cD0mSXikQCD2ft/7k0wqpFKstxvW2y1No2laIhTfL0VRUJal&#10;e15XHCzBSjJVtAXjkkyqDijl/JfpvUfq7JSyFEgkjJv21Dplf86YTv3W7O3J8e/G6ys8b5t277eG&#10;3hk8NSbxPPDrLaUsGp8ZQ0B+CgyWAgr684f/rJ1vsD0wT8qnpMDQMTndoTzHu9h+QT3d3pgks2pB&#10;SjI6A+yIuGQS/J06D1thu/1UtLmQXrsSBIPxux5SJE2dgVPkF++qvn1o39ytnf65stc+70cRCZzt&#10;YcDWXYp+MeDE/bhMK756pFn4+dYRYgwrZ8cIq/Z3ojnfEVBKEWSVHFDLE17s5OfZX2Op+HEgx+Q+&#10;t99O2QJURDudjN0Hhcg2x5ZYDIMx+1CuwZ3FQRudzDWlCKeGcmsxODOen7t57DJ2jW7IM9X5UP/z&#10;VVWRZQV1XdM0mrzIOiKWbuJZS1mWlEVJXW2o6rojGdo/L4e0kIfnoF8D4P0d3Tm/x2mQyKulwDcp&#10;MGqYowiGbm8dhORjMXFNDHpVHmAu0m08BPzaX7O7B4X9ufPb/Tkcg5Ti34nn/C5H1d8rwvNMoxuw&#10;bRwftTvOfYrANx16v1hNXiCSPiA1hu2G774mBVmeM5tOmU1nlIViOi2ZzWYsjo5Yrzcd0WSjNY3W&#10;HM1mFEVO1RKGbVZLNpsNeZ6TZaqNYVoAGbs4RrUK96lzTLxGU4SOcd45XquH9gzdGFSWMZ1OuLm+&#10;5MU3z/jO9z7iwfk5l5eX1HUbDxASEFnIhIvbWxBpCB7TWru8u3CEBjIrOL/3iAcPb3jxzZMe0UdI&#10;NHRo7h+KDYYIOFJgSZ9H763R4LxsjMFExAzx87qdUqT9ZAqg/C7kGKm9MkVeG8/dfdCiaN2nIeBM&#10;7nxQ/+y3+77PK/XB3PtA7dR59JAq8z4xbPz1fbKhQzFg7GcOxR139XkKbOjuzdzepbXEKtXFm+zt&#10;5+E7h3G9OAgSfZe23TUvhuLN/f6XPHr0mHtnZ9ze3nK0OGJ5e+OIV1rfdbu8ZbNds9lsqJvGxX8Y&#10;rm8uaeoHTCQcHc85my8oBJycnXF874zJfIYqct7erl083e4rHdkqOMJcPJHwPsFcnudkKmO72SIn&#10;BfPZzOWWLGyqLdNJgZHuLqcsC+Rq3RGDW9uPkZUQWLWXMjMAACAASURBVNO2Qrhn6u2aIs8RUlA3&#10;tSNVM5amqTGtz8qkYnFyzKOHD/HDLKQjNZovFuRFyc3VLS+ffcPFy1dst1vquqbMC5pqw7Mnz1jd&#10;3JLNS95eXrGtGt577wGL6RSJQRuDrmpu6opVXfPpF1/RWIEn7UydH4d8m0C0ZFaWLC+5f/8B88WC&#10;pm5otnWb82zA5mD8XYfruyw7ZbXacPH6grpuOhKmNHlS6nyaJl/Y/dvvtxbV3jNYYyhmc+q6Znl7&#10;jRIrdLXkarPl49//gZ/97NdYHIGzRSA9IYAUe7FmKr89RPSRuneJ+7LzSP5OqCVhFWG8fWAvitdi&#10;Kq/j74w6/fV2v8uUoqobPv/sM77zvY+4/+AhF2/fsF6tXN8L0ZFqdXfzuL71LczzHKUcueDPf/lL&#10;/vxHP+SH3/2gJdqRLVFXP7cUKsAfOsulSFJiwrihs6f/tydwSp1p4zjlENHbUH+nwOQpP3gX4V+4&#10;BlLkTfukrenzVtwOT4Tgzzb+DvdQO8O8nEiQUQ7dpY8K8KONNtpoo4022mijjTbaaKP9a7cRAD/a&#10;aKONNtpoo4022mijjfYvZKkCyEPA9lQBe3iR6ovbyrLcK5AOnxWqwscqkuBUv4CEMnJaqcIBUpQD&#10;pQcWF+X3Lmzbgt3QhlSRk5fVCbX6EGQTAn59G8N+O1RgHys4d19nV/jQK+1IAKTicfOgpRiYdpdS&#10;59BciL8W969tAX8MFMjEzPr+81NqN+HnDgGDhop5/Z97F/gREMWrSYYAx3DMYlBzSjFGRsCkEITn&#10;+6EoCqqqQhjLnz79jF/95vfk+ZST0zOnyKncXJ5MJklgtJLSqWcKuLm54emTJzz5+gnWGJQkAD2K&#10;oCbb3qmktfsZkmqBMaA1VvkO519KObQ/fq5/tXZqvR4cGoPHm8YBUA20oD7Y3q74+uun/PJXv+b6&#10;6po3lzdU2pDlJULIVq3CEWjMZ0ecHB+RtUCmRjdIpajXDcY0NM2Wp8++olqvkIFa8g6MuPtaCgAW&#10;9kEMHBKir5jVnzP7ANPUnN2po+ueAls4D3uFPkphdNP+vmj7IwCrt0VEUuwXq6R8fMpCoK4DhYb+&#10;VraFcRKl+qr3PUWrpEKTK9xDhv5AgjFImTlfog3WNCxOT8hmU642G0qpmByfYDZL1ts1Uk1Zr5fU&#10;VcO3H79PnuccL45ppOL11ZKCHK3XfPvxff7uP/81f/8PP+fl60un/oUrNH716g0vX71mMXtEZlrC&#10;E2Ooqg2ZylivbynyCev1CiOEI68oSjbcYMyGxazkvQf3ub75CqNNW9Tu9q+T4xl//Vf/jiKX1M2W&#10;TbWhqqtWIb5uC80ceDlToAAhc6QS1I1uC9cbtNWuaLJVRymUZDo/5rsfvM/J6TnXt0u+ePKUyzdv&#10;+NVvfsWnX37Bi5cvOL93nyLPuyJYIQSmsSyXa6bllOlkynw24975GS8v3kY+dLjQa0ippj/Ww2pZ&#10;8X6gte5ig9AHxiCMUOkyVVjcB+qatkhWICXkWUZZFi1Atsa2Y421FHnONrOd6p9fi7Hie0zokFLn&#10;ybIM2YK1PVBDymElSv9cr1ge+4Pw+XFbbEd+kvUU4MI4yj87VESMfUAqjgjb1d8Hw3EUe+QDcZFc&#10;DPKOwRLer2rdkOcZqlU5fvjwIQ8fPWSxWFAUOXVTUa0qlssl1kJRFoBkNvUgpTVZljObTRHCdDGQ&#10;/7w8z5mUBVdvLlhe31CvK+p1zXRaOsUu4+YgSgJ9P3+IKGaI+CPcWzypRDjunjgqXAdFUfQA8zsl&#10;2t34eDV7qQArsVhUJjk+OWI2m2G0I2Uqy0mn5OjmdcNms+Xy6soVwntfjUnG2uH4p4AEdykJxX0T&#10;k/EcAkLGv5sEIEbPNC3JVeMJe5RC5k7NcrvdkmU5ZTlhcXRE0zScnJwgpWK5WlJMCrJc8f3vfoeT&#10;4xN+9avfUhRFV0Q+UVlP4dLP6xAIo5TqyHikVBwdnSKFQhsNwil2poBYQ3Fu7Pf6iqZp4jIpZAuO&#10;MTR1zXa7QbS+ISz0Ded1eOaJwexD55XQT6eKcuO5vlMVxRHJBPPKfz2lWhl+fRcX0Z39YqC3iQg3&#10;tK5xIGKD1pbJYgoCtnUFUmCwaL1TDPZj6tdlFhC4dEqnKsO0f/d7pLUOLiYSZ6S7zlmp997zH8E4&#10;9wDrwVxqtOnm35A63p5/bvsGATJTPX/lgSJCipbMbrefhEC4/Xg3XXieIjUYInuL10aoOBu+h1IZ&#10;pgX+i+DZ4XksbF8qTxETYP1Tcyv7BA6ip5DbrWnrQQ0xyN8ghPdlTQdEdvM3fQ6Wwbpog/4uTxHC&#10;UbDBe4p9cqtDJHDxWLyLuueQEl3sc/pzpE9EYNFtAiRSthM7pU5B79jV64dU+90+PJzbSAKvSb+j&#10;MSFQ34PPHELZA2Okb3cy19FCTjow2n6uzuHdW2IK28a0LUDS2iD2lbvPsdZC6wuI+icmt9rtxRaL&#10;6eahaeebsI4kThIAQAGswQjbvZ/tAPLWxdVRvB7nCfrvCUq2xIKIJFg2BX4f2jNjNcQhhV33WQKr&#10;DSIT0L6/kBIhFevVqvU7LjbSjaGuK7JMMpnkgKLRFikL8mLiwHFC9WJff6ZxX1MBwNKP+bAyvJ8T&#10;UvoziPf/qgf8OkRyEufo0n1mus8LQeX+XFHXW6zVbY6mbn2AShKHtJSnbXw5nGM4tPZ2P2P2xj59&#10;vlS9uCYGVqf8WjdGLQDX+UW3oC1Q66rLH1lr0T5X1OV5AjAdO9JGDx4PSadSRLO7/pIBeaHdy4nF&#10;ORQ3j9tzFyARFFnGrCyRso37mprJZIKuNdVmg2xzRT5+nJQlsiWrVGLe7uWGLFetMm+7DuiD8BxR&#10;me3Fvz6mjNddCKJK5dOTwP5kXkq4c23jzmNFXvLZZ19y/8Fj7j+4z/Xyms8+/4o8n4CwWGE6kHRd&#10;tzGpECCdOrM2LUlSm7vyhFFKSWazOfcfPOT1q5c0te7Wn23BnEKKbk9OAXxTsWu49kIyAN9HYSwV&#10;k1T42WWMwUqJav/rgx1NOzrSzYa9rWqXf4x9YEwWkl6DafXdQwQnqfPabh3s9k2fr/Ax/X67wyuX&#10;/hkgJAbyOYlwnzkEuotjmbDf3fNVj7Q03K+HCAVS905DavSps+3+fpyKwTxE1flfKSRFS1wh2xx7&#10;o9tTiN+nu3fp55FCMP+h82iKaDJ+/9TefNivh+/nZrlSiqOjY7bVhq++/hKlFHme0zQN26rGmAaE&#10;YbOp0LUPoI0DxC/X2NrNrz98/AemuaLZLlm+XLJuKh5++D4qg6queXnxho21WCFRmaRpTBeruHNl&#10;up1COB/q5gfMZjOyPGez2SCsU6ZvtCWTGUXhCEszlWGBopyQZ5lbz9ZQZCW0+WepLFW1RlkwCHSr&#10;AC+Ei4eFEFjtckXWGL7/0feZzEq0qbGyIS8U82LKvdNjbt5e8tmnX3F1fYWSFpVb8lySSXhzfcWz&#10;Z89QskSpCevllnpTMysmFAjyXKEVaGnQ1nLx9pKvnr1ovYuLC9z9gnyn85DxJGBCcX7vPmen5whr&#10;qeqq2zulzKhqjQnBz0qireDk9JQ8y3jy9AkYE5AIxHNN9nzGXaSC/la1O+Fai0RiG8v65pavv/wc&#10;TEVVrchzycXFBU++es56Y7DIXZwrJBy4X4vJ6+Lze3hPcleMZAxkmSLLXbuPjk6YL454+eI5umnQ&#10;7T208QTwHQkGO2L4A3mnHcGLRQbrudHanT+F5ebmmq++/JzTs3Pm8zm3t7cunjD+veQufvZ3a9a6&#10;HEv7jpOi5OXzV/z9z37Kw8f3OJ1OULVEG+v2V7Wfn/BjNnQPnYq1Uz419sspoHaYq4qVzw+RxaWI&#10;/Q7lNeKvx+TSQ3tyGBcOkYzEn5cilQy/FhOThQRXqfYc6t9D7YjJEUcbbbTRRhtttNFGG2200UYb&#10;7V+rjQD40UYbbbTRRhtttNFGG220fyFLsb/7rw8XYR4GafhCt0PgyvhyOAZZxCCGXSERMKCoo81+&#10;ceQQ+L1rT/ScQxfhKXXXIWUq2IGBzAFFlUE2+wRYqAOk0FeU78rZouKyFCgoBJfE4xyreP9z5lHX&#10;L5GiYPgeoVJmXCinEkUDQ4VZhy7QU6ruYTFhbCmgZVxEHfdPStWxN2+DfvYFXE3T8PLVa37yi1+y&#10;qhrmxycYlSGkQmWqU8X07ZFCoLVBdMprrkjy2bOnfPbpp2xXawR04EyQXVG0B7omyQYitUOnALsD&#10;TXpCh7B4x4+XlLJT7IznQggO9wWxvt8coMj9XNPUXXGJb8tOaUv3CztaZXfTGFbLFf/ws5/x6vVr&#10;PvzuR0ymC6x1ihJFnlMoxbScUGYlQguyTFEUBdooptMJS9ZcPH3Fp3/6hCdffYkv1In9QDy/YpBM&#10;WMC0r36QVgYOgYUhoDBWlIjV2P38TBVH7vyd3lsv4Tx2c6rpAc3iZ4Tr8RBANyxgDfvIz9mm0d36&#10;jtd/+OwdEKIt5mzBEl3hkxQ0xhUKylYl/uXFG37x+9/x/W895MNH93jv5IhFeczq+i3r7Yp5NqOp&#10;lixv3nJ2esakLHh4do4xkqvlmklZYJXgOx8+xhjLr3/9e75++gKkwmjYVg2ff/EF988X5GcLcqEo&#10;ywnr1RLQNHXF6ckpanKf5bpyRaamRgmFkhYpDPfuORD6i5dvunGVwvLnP/oRj997wHa9coXlRmPq&#10;iqrW3C5XTMrMFYCpDCEzrHFqxNu6ptEGY6xTWWzBjU4B0mK1aYsqBc+fPeOTT//EervBCsEf/viW&#10;2/UWkWUs12tXxG8cgEJYB2ax1rBZr5jPpiymJe89OGO5XnJzu+7IZ+I9Ih7TIaWoPlDvsMJt7EN2&#10;PkPs/VwIbhhSj/O+z4HJneq7bIvy8kxxvFighKC2FmMdIUdTN50ysta7mMQXrIf/AVRV3YEz4nUt&#10;grXXtEruWaY6sIAKAJXe54bv7hW3h1Tuw727rzSkOzUbpRRZltE0zW5PiQBJ3d7bAiNSxfGpAu/9&#10;WEwkFcpEgggoHJ9YudnFAQprDFXTMJlOefDwPU5OTjg9PaMoCq6vr1mu1ujGIKWiaQyT6cSNSeNU&#10;pbbVlsl00sWlWmu22y23t7ecnpywvLnm7cVrLt9ccXu9YpJPEdbtP17lO0XgEfvC+O+pwsU9Hy77&#10;4+dJX+I5Ee89Kb8OINWuXyeTSTdvcpUhs5zpdLqbY0IynUyQQrJcLqnqxpFrNI0DgwjZIysIQeUx&#10;iCcc/9T8TMVvMcFQylKKueG6CMcjNR+7fuz2Vxctn5+fM5lMePHipXuuMVxdXXF2dsb5+T3miznf&#10;+uAh1WZNlinWmxXL1S3T6ZTNZuPWU573YrQ4dvBrqa4r8rIgkwXzxQmIzBWQo0HIZB+lgNIpf7m3&#10;rqzdQdc6RAMd8ca22lA3NY01WFlCOwYpcHI87qnzTvz98NwW+yQ/FmH/NE3TElU0ewRhqTg+9Bd9&#10;QFsfaL4X64bALQtFkWONxFrNdDpFZRnbbUU5Kbs1H87Tt2/eoI1hMplg2zXq/JRbH1nrL6WS6KaN&#10;xXzbEMmzQgowdAgcPwQacyA0s3f+9AA8mQDPH1IrjQu4U+eb8NygtSPiCX13GB/G8+vQnpIiKkut&#10;iaEzmtZ6D4SQipdT57dQ9SwVr/5TzsT9zwk58+xgXmUvRzEI3BJ7arvvop471Nah3ERqD4vjrhjc&#10;MTTO8RwMY6hDRfN7uSPsXh7ornk82OeBtm+qiH9/HOTB9ZkCthGAxW3nkdq32FOsFLvTYwogF8RY&#10;sV9MdYm11mHwB1TGh8B2xg4AcQKygd5zgvYOqd37s30qvuzvocE4BeK1MeFHqEJ+F3BPB3tdTzU3&#10;WDdeWR0Dmcp6542d2vquDVpr6rpGqaJtk6Cut6xWyx0hVyJHOKQIOTQuQzFR2Pahdx86o8V/puKA&#10;FKmXtZaqqvaUL8P2pPLDQ6CvIeDMISDuEPFBimQntb8e8r8imHCH8uDxfhyrxXf/vqOP93PvHMzh&#10;xP+WUmIaQ6Yyssw9I8syZtMpR0dzyumEDz645uuvn7jzX1O5PEFeMJm4c1FTV128WhSOPMwY7Yg6&#10;B/rd96XPOXpf7mPiMN5L5RvvAoun4uCQeK2qKuq6Js9LLl5fcHNzw/sfvs+3vvUtXl+8oa6h1jXG&#10;WFT3+7YFuatenORJSd1ZwJFu5FmGlTmnx6ecHJ9wcbE5CPIauiNJ3bGk4p3QP8YkAOFnhHH5Htnu&#10;wFnhXeKTIeKyIZ+UIjV7l1hp/91F737nMDHH4falfi4kG7orNvFzq8sXdXt6mrh4l7fkYNxy1z3a&#10;4bhRDPo/TxYjWtYflblckQr8UFVtu23U3xe9y747lPsdiumGzmvvQvaVWkdaa1arFa9evdoDtrp1&#10;r1BSUjeaWldY4QDM6/USCVy9veJqs+T182cUmeJ73/k2Ilesqg0vXr6kQdM0kouLt5g2PkqdM8J9&#10;KFy7xhjKokC0RHabzRZV19SNhkyxXK4B4wDBBi7eXKKNZjabO3X5dnw2my35PKMxGoNFKkmtG5cD&#10;thl5npMXjqAzyzLyQqJUQZ7nFEXGo4cPO7JIISRlmTGbTanrLevlkqbZAg11XXFydsJ8PqFutnz5&#10;1Rfc3lxzNJ068L5SFHnGpJxggNW2YnZ8Aiqj3mx5/uqCxtiWRNcO7sXDc9n9fTafc3R8jBBQbbZt&#10;TOzvI2QvvlAKROPIL7NcMZ0V/OW/+zd8/Ls/sNnWHdFFTJhySN36rjNQn3QYvv7yK558/bUjU7Fu&#10;rJXKewRWqXvB9Jktvc8N3QWlzzSO5NoTXN+//4D79x+QFROur24wumaz2VC3e7pM+L4hwsShfb7/&#10;M20uW2v+9MknzBfHfP8HP+T4+JirqyuUVL3TVbjvVVXV5SMcwa2ibgQ//8Uv+cH3PuQ//fu/QeUF&#10;1DUm2A/7uRNJ0+i9c+i7ArHD/FZI1hPfUYZ3HTE5XOo+OfUZqT1vKN5PzcWQiC/0rWFeJSRNSL13&#10;vA5D0kw/DkN7TYrc99D+nIpPfV/HhGej+vtoo4022mijjTbaaKONNtpoozkbAfCjjTbaaKONNtpo&#10;o4022mj/TDt0GX5I7StWf4yLCn0x3CE1iN4zcMoAHWP97gOhVfXzDPYW0FYgEgVFOzWvXXtTBdDx&#10;f6JVg+mBP92De4WLQ8W17/I9GaiD+7Jtr57TSUn5d4YeYDoERsVK0L3PD55pjOlUD0Xb367v7K60&#10;swUFdYXfhJpPu9/zfRwSBvhny1ZhYG/OdEXq9Iov9sBzbT97+RenfyFasRLfmn3gRmp8bfs1HRe5&#10;Hig2FUF/gwNBqU5JbR9sklLV8l93nefV+XZzQPnCdylQRY621hVIr1f8fz/5KS/eXnJ8do4loygn&#10;rlhT5UiZoRvTqr2BsAIlJShJXVfo2vDNs2/48tMvWF3eItoCokabDmDuQN2SpqlbJd0cCAsrbavi&#10;sV8snSroAJIqk2F/hEUZceGYLyzyxRudaq1XLRbCqWu2v9O0yvCina+O+kFgtKapNEVRcn21xFpD&#10;Xki0doB6ozVyMqXRlm1VIbAURYa1mqbastINT5+94Hcf/47ff/wH9NYVYWrrwar+nUynshi+d1iA&#10;Giu6xcWEHpQuZVg8n/ZJ4RjEamUeyJoC/oRAQmvagicbKHRFwIx2dQdjGs4Jk1TIiwsQ+4QkNlC1&#10;d8raDizNHkgzpT4RFuAAiIBkoZtnVmMM2Pbzqtrw2edfs769oqk+oPju+9h5TrGYtmDyBnTN06df&#10;ovWW+w8espjO+M6j9/j86TfUuqLMMgoUf/GjH3BUlvx3+3O+/uY1CIkGnr14zfMXr7h/fsJkOkFY&#10;w2w6cwV62yVVfcPx8X10bTAKpCp5vVmyrWoQmsUi4wcffcDV5SXbys2l6XTKRx99H4Dlasl2u27n&#10;rWW72dDUNTZzCiiZyjFGIIwA084VYTBWt6p8TonVGotUgqpueH15xfXqE65ev6XIFNOypGlqZFEy&#10;ySes6gojAGucApzMwBiMbvflusFUDUWWcXZywvrhmuX6iVsLxqt7t2sBp9KS2ovD/SkGBaVAvXER&#10;XliEmPLf3kKCkzzPe6QR0AeTezCKFQojLLmEopDM5iUi09A0WOsKSZumYbupu6LYIUVir5jttq2A&#10;LKddcx4YGYIEYl/i1aj9v51PVDs/gTgIsu32ayHQxnRKxFmWByqc/TXsAfGucFZH+6rs9rG4EC/0&#10;3fE6Nkb0lKD3iudi4piA8CMsNrSA1aaN/WjBlZbHj97j7PSYo5MF8+MFUkk2b15hhQUpEUoi2mc1&#10;jVNwrlvCgbqukXmOaRoao9lWNbPZjFIJXr54xuXbV1y8eo1SJXkxResaJVVHNOPnWuiXYp8fE/nE&#10;RZNDYIIkyEjg9rsWJOyVAVP7RUhaIgCjLXmeUWQl1aamkZrFbIoFVq2CqbdtVWEdIwTGf1aetcqr&#10;djDOTQH0U2s0VYQZgsMP/Y4dUKpKfZ5TdcT5tjaatRiEdUAWrWC1WmKNZTqZslqtePzwEXmWUTea&#10;yWTK2Zmbb5OyZDFf8Pj+Y87Ojvjtb37FkydPMRpublasNxWnpyftHHc+WLRKgNZorHFzuysyVQKN&#10;waqMo5NzhFBkMsOKDG10upgUibCtf7fubYSQqFb9WbTAZmMMWZ51G641rjzdtMRbxtpWVU6RCenm&#10;Q2OxKkPIvFPRThH43NXnKfBW6Cd3AMZWHVU6cpYwfvRA8pBU6S4wbUiutQP+CqywO+UyD/QQAmH8&#10;MzW0Kqd5XlBtNwgJs9kEIWDb1G7uN0237uu67mIU2YLDdOv7JpMZRgjyIieb5GgbxGfWotidMVNF&#10;5nGf9wB/gsS51hG0mO4cdxhw5c6ccnfWjGI5bVuyoUAdTrWAPazfz1wsuXsv2r2uG1Z3tmzjRqNN&#10;ux5Ee77YFTyHiu0h2GsPtO3P/R7ka42L/IVq42jTqtHV7vluoCOf1IJ+D6h+ps72/jwSk7b9z1oq&#10;zvVAr3C/25vTd/jD1Jkrzrf4dRjH1YO5IDioCB1+Lz4Tx/0V/s4h8pIYhJoqnk+t++5PexiQlYoR&#10;U+1xXxOB/vZOLT41R7ozj03veeGcPqSgm2rLXnwZ5oSivjG6XYi2Xd/Gn5GjdvlzWQtaP+RT9/Zr&#10;RKCk6xMRd9EO7OdG7gKFhP8OySOxO4DfoXYOARwPATfCeKwHnuliU4FULTmnkh2Rn5Q7Ypg8z8iL&#10;nLIsurPvdrv14tJI5UgIsaY3B+M1/S4qufGemI7L7GDecMiGACup/crH9OGeFRKTpZRWU2N+iGgw&#10;RZIxlL9L+Y64n4d8YJzfCH2FtQYrhskuY2Kf8Gzk54aPa4R0PmVIFflQf3SrMKH2ude3QtDoxsWW&#10;WUa13bJarRBC8PbqlulkzvHJSes7DdZoam3YbrdIbKt4rrq+zfOcRoPWthfLDvncVNwYA+BD3xie&#10;08P5FhIWpMY3JLrbzQE3H99cXLgzmhSURUFVbahrR2ghcGdxIWQLgpd7hKVevRYjwEBeFlhjmc9n&#10;3Lt3zps3L/t+1ec5E/ntFHgwJvlNzeM4Bvdn9HCepfYbP9/8lnHIrxy6tzgEeB7yS6mxOpSzSf2O&#10;J1iMCVkPrZN3PaPEZ4m7gPX7RFx94GN/nHY3CENtOUR08j/Ye9MmWW4sTe8B4EtEZERm3n0jL1nk&#10;VHWxumrUWlojm5Hpm/RHx/Q7ZCYbG7V6uqaWru4qksXlbrx77rG5OwB9gMMDgYBHXqr607QfGu3e&#10;mxmLOxw4OOfgvO/bRyAQX0Mf4cDmeburyKV0tDrWgcG11ptYhm6b6llj+8cwFa/2nY+l/PN1Y7OJ&#10;J1U3vu/fv+f4+JiyLJFSsl6vO9JdrQ0KyXRywMHBAZeXF13t52A05uUPLylNQ5GX3L93j9t37rMy&#10;S1aLyr1WgLEZV1dX3fnRPqXmOGbQWrs4QUrW64qmrmgajUEwKgqyTGJNg9YN1gjqqkEo0YK7M7JM&#10;gYJMSZeLtZbnGZkQXJ1foq1hLEZINXIEyAKaqibLDUWR8+DBfbJMdqS21lryLGexWPHi+Svq2lBV&#10;DUpaDqdjHn/8iMmo5OLijGfPnmAxZLlqz9kEN27c5OFHjzi/PHekKCqjbiwXl3O+e/IMbX19Vl4L&#10;4u3LNsoiJ88zR7AkfI3W+7NmC9TbNLY9t4K6WfPZZ5/yN7/6a8o84+//6z9uEQnbxFnkPuKLOBeP&#10;YyB/dmPbcxXnp/L2vFpv1UN9vrWvzheTqqdyvn1kR5uasw0A5BlCSKazY4TIKMoxWiuaDhRtu3p0&#10;X36VyglSNc6wNiOEI/OdX1zw8sVzHjx4yMHBlPnVfMfJiDZh0rolgyLMUzNGoxHz5Zzf/OZ3/OJn&#10;P+N4doiQimq1CsjGzNZReTieYc4QxmJhThHnm3GtNs4TU+cZqWejEwSSH7LnXkeut69uEb6mizP3&#10;7GmpZ9p79haR//XVBVNrKkWKnMon+siqBhtssMEGG2ywwQYbbLDBBhvsX6sNAPjBBhtssMEGG2yw&#10;wQYbbLB/IesDuHxwI3Jr+9Tpwn/H7wM2Cub+gHbzTRtwd6BwFh7eetC9aMHY4bWHwND4ELw7mA2+&#10;14O6+hoFUk2oqfuLVdM65Y0EcQA932UiRb8YSLXz/S3Ypb3Qrimvew6ACBs+rd0Cv8OmgaBuGnIP&#10;Jgju27Tv8feno4YOUiADiMC3wdwK77tt2Oqay9vGsr4GvVj9zHSKyJt/h+oHMchvX7ODB+H5w/9U&#10;cz/EyhJ2+1lb2ylJCiHIM4WSrtlnuV7zm9/+nu+e/8DB7AghFePRBICizLuGa601eZaBhdpqMqWw&#10;pqGu15ycnvDk+z9z8u4NCN0BKbfZ/GmbsQXWyuRc7lOBSKlo+jXn52efopYfs1ipIGyWDsfaBKDN&#10;LUW72Ee1zfh+nlbrivPzS169ekVR5uTF2AE3BTRYrpYLatPQ6IKsyNFWc3V1ydu3b/nmz9/z1Vdf&#10;s7haIgDVqiO76xWBEhNt06zZ8QEe1OMBhWFTIBtM8AAAIABJREFU72bOu/fFQK/Qj3i1LG9+zLxi&#10;caqxO26s9Z+7BQYw6efTEQ4ggnsUO00vqcaVPmC8w9/ZbrxCleOwoTVW6ghBpaEixS4hwPb9OiVn&#10;y8u3F+j6W+q64mc/ecTxbMRI5tTagbvq1ZI3b1/T1A2PRIYsRtw5PmJZV9SLFdZqyqLgs08+Jssy&#10;/u4ffsvXT37AIjHAix9e89njx4zyDImlLArWq4a6aljM5xwd3uZgXJKXI4pRyXJ1xXx+ydXlW969&#10;P6EcH/L48Ud8//1zGm345PFHPHr4kNVqyXwx5/LygmrdYK1kXa2RUrBcLTk/M4hPHqONA3EKu5mT&#10;UrVkEq2SmQdJCyVZVw3L+RWrpsHiGqjzrEQJgbKWxmi0BWkFRZ47ALu2mEajjaWuG+aLOeNWEejO&#10;rVtczRe8ev2eDXmG6UCHsapbvN+GzYw7ID92VTOva8BOET94RSivMhL6tKIottamFbYD9mWZcmDX&#10;6QSVufuSqm06b8lhwmveadxumR7i19R1vUUEtNXwH6xx/3t/H2EDpVdvF9G+k1KS8eb9l/tuQdPU&#10;O/4oXHfb32e68fPPL7xn7598g3EI6m+3762G0H0NePF+IkiDN5XKsMaBVu/evcuDhw85mM6QMuPi&#10;8oLlagUI1lXdxlKgjWa9XnWgcf+/1ppGukbj5XJJVhTMDg5YnL3n5N07Li+uHEBXKJbLJSqT3Lp9&#10;C6UUT77/HpVlWwCR0DftqLBG9xz7aj8+Hpwf+tMOUGgt1mqEZWuc41hldx6Izhd7wpTxeIzWhrqu&#10;uu+azWYtMUBFVdfMpjOUXLaADok1FoP+IFKcPvBiSpkw3FtiRaDU2O1TGN4FUsiOsMJHDy7+kRij&#10;KfKcsijJiwKtNZPplOnhjKpqKIsxVb1ivV4yn18hhWK5WPLRo3uMRiPOLy7I8zHPnj6lLEfO7+KB&#10;yrYDJYfx42aMHDFFriQPHt3H2MbFi6YFDCdAYHKD4wbR0kAJBwqWSiKFQAnVhsmSLM8xxoH06qZp&#10;KW5aGoCWoANLC+gW5HlO1WhEIbq56Nd5ingkFXuk1jdBvN89K2FbniuNQG6pXKZiqn1gq/BPYy3S&#10;+5Qg9t9Vbt6dK+t1hdENQkqKsnRrRTo/uFos8ERLdV1zeHhIUZQgoCgKGiGoVms3VpliMpkwmUwc&#10;sAHXLG8FXbd2KgbbBy7pAwJ21EVd/KORwvkTK3bJkzyYD7FLNBH62S2lw5Y8SciEQlz7c9GSeoWK&#10;1F2DfUti1t1fu75DH7YPZIlw5BHSWqxuY99Go4VFyqwj4PEkAVIKF3fSD/oM6wBxDLtPVTjlz39M&#10;XSWpAo64Fry17TtbMH8SmCOTdZxw/963XlP7SSon7vP/feqzqfem7rdPbTpVl0qBR/rqUX0N92lS&#10;gmDiJX7iqySeKM7a7df2AUBjVdnramphHLWFwY8AzTv7hM+LWjKqPsKB6+ZzmuBABIATt7axOOCS&#10;JR3n9MQnsZpi6jUyJj7bGsP0HOx7vv7nKaX5PuXzjmwqIL/QWmN0S3DVkkO5fVKSFxllmZNlG39c&#10;VRUH0wPG43EHRJVCopToXhOThMZ/74u5Usro23H9bnzVt/7jmC3MwbaJWAJyiHYebgCIaTLO2GLA&#10;b+ynw/y/b/2n/NA+4H3fHAnnemrMXewNng7UWhenWXaJIPuUo7dfR1DQ7AcqpQBZ8fftrv3tWDjL&#10;MkcAaVyOM1lXSKEQWc7F1ZI8HzGdwbpasV6tmOSSpq65ulyTZQ6I1gHmttSvTXLMw//DWGKrZiVd&#10;7aIDDvfM65BAKcxL43kQvi/M75bLFS9/eMGbVy85unnM3Tt3OD//fu8zD3OxTvlXSdarCgNUdUXW&#10;AlXv3r/L8xdPWSzmm+v+ADKDcD2m9ujUugzz5/BMwl9zXMuO/+3nrvdXqf25L165Li7ZB27/EPD7&#10;/hxuQ3y7L+/sy7NTMUBfztLne8N8c7O2NVJmSWJXEbDh9BEh/5gYct97+vduFxP7odRNTW0VKi9c&#10;3TnxHakzmQ2R6f599rq8L1zP18U+KVLV8LWesO/4+Jiqqjg/P6eq6zbXkyhZUJZj/vZv/yfyXPH1&#10;V1/z+sVTrLG8PzlldfKOB3fuUFfPsLrmcnVOtVpzeHST23fvcj5f8urVm3bvTBOVhLXwkPgxyzIa&#10;XdNShtHUmsVyxaqq3O+lJFNOLd1qyPOc6XRMUzcY62qEozJnNCuxniQHkG2FUsqWUEf680Nomgpt&#10;NfXVFQ8ePGQymQAGpQTrddMC8WF+dcW7k/dUVU1ZlDy4c5MH9+6SKbe3vX79mqvLCyaFU5JfNZpc&#10;a+aLBScnJ9RGI7IcREZjGl69PeHFD2/QXfhrMKZfJTo+I4rB2FmmyDKFsBlNs26Jn9UOCaqxBq1N&#10;C5YXHEwP+OjBA37y8WP+/r/+Hu/afO0zJl69LuZN5RfbJM+2O0tBSLR25yZZcN4W+/HriDD6cpRw&#10;H9rnRzxZtK/bXFxcsFwsOZgdMZvNqJuKPC9YyEuWy/nOuXPKT6bywL74ujtnbM99Xjx7zqeffc4n&#10;xzeYzmaslguMNl39cUdNvdsHHCm1FAKhLU+evuD3//Qn/v2/+9t237RtvG3bapZNgrjjs6uQTCc+&#10;Swpjk74YNd4Prqvt+rq59w2xWnvK9/rXhvlW6j725Yu+Dh/W7frmeZjbhzFbSk3e31Mco8T9FH31&#10;k1R/Qng2uZNjDDbYYIMNNthggw022GCDDTbYv3IbAPCDDTbYYIMNNthggw022GD/AtanznHdoeR1&#10;zcfhZ6cOSP2hdNcIFQDDwqYy3zLevrlTDI+Bsd3BbKL5qU+hIvyZP/QNG1NN22TQp47Ud/997Ojx&#10;mMfKHqkmXg+MjZv2+0D3KQWR+F73gS3C740PxsNx8tfRNE13+J8CMvX9vE/ZKu6q9uChVCNb+Ln+&#10;2SfvLzFv+xrvQ0XSEOgfNgD0qni14P3NM/PgJYHBkqHRdU1jLH/4p3/mH//0FUoWGAOjgxGTyQiL&#10;JSsUWP9dlsY4YE5eFigpWC7WnJ2e8uzp9zx//j3GLpFIjBFbDeThPI4bH2IgXqqpNwS6e4uVruKm&#10;0pAwIAV0jAGWsWJMOF+SYJTg7/61y8WCly9fIqXg0aPHzI6PsQi0hVrXrOc166riarGgqSvOTk94&#10;+uR7vvvmCev1miLP26YmAhDq5jvCJhd/H+G4eEBoPMdSfidWS2uahvF4zHq97uZWDIRNNSR6fxcr&#10;QcUA4xBY6puOaIk4PMB20zBEB5zsA6/EKkjxa/YBmWWg9pwitYgbm+Im7y2yi63GOnhzumRdP0EW&#10;OZ9//IDjXFFgkNbSaMPi6gpbN+i64cbtu0xu3+XR/fvol6+5uJwjsehmzf1bx/z7v/0bGtPw3XPX&#10;FPnm7Slv359wOM0R1hE1qBYkVq9r3r17w3g0RilBszbMDiZUx0c01vDq7QnnZ+ccHt3gxs1j3r87&#10;4eGDeygpWS2XvuPXNakaN8NX6xVNVaGMU6rOhaDRGmUtq9W6fa1xjZdSYYymriqM9Oq/globGhz4&#10;XxvNpBwBgizPmRRj1lqDEBRZgWmV5m1uWa5rDJrLqytUljGbTZEi5/6dO8yv5lzOV1gryTLVzZk+&#10;IEr43Ku2IVRE0pnx+vaNcqFvSDVt9QE7tvaF9jV57hR7NtfkAJlYS5ZnjMejrvFfKYVoFYJ9IzZS&#10;kMmM7sqjuZpqWPN+LgTCx/tV7OdSzeObn0NIBtP/OtH5WWP0zh7sfY733b5BMX4GdV1vNbttKQq3&#10;n5dSfkytT7st37lz7VkAfkmRboBlOj3gk08/5cbxLaQqmF8uWKxXFGWJtZvx9p+RZRllWaKUIs/z&#10;gITBUjca0f784vKCi7NzLq/WXF1VHExm1LWmWi05KMcoJVkulx2RROgbw3mutUEq2YJo5ZYSUSr+&#10;8/tnVVU0WnfA3XDNNK2qYSbVTpzix8jH0aHqdrhe6qZhPBo50p3lAinceliv1w4kLWgVmyUH0wNu&#10;HB8xHo85PT1twSsymStcR5oVz+1wXafmSCq3iAHR4XvD94QKxD7WEgFoy6/LjIzPP/+cxXLB+5MT&#10;JpMDJtMZRmvevnvJwQF89tknfPX1Hzm/PCHPSr76+ktu3Jhy48ZNjLGcnLzn7OycclS2SpNqC7Dh&#10;FaeN1TiykO1nlxeScixBVGhTdfMp3iNd7OhiSreenWK58etXKooswzSGutJczuecXlxwfnbKz7/4&#10;gqIoqKrKjX2rbiyxaOMAet16ldtr13SqYbvPO3xucdyY8v/hz0wIcmAbUBD6mb59wcdE8WvCOEE3&#10;GpRCSKdi7gGTLjfYzYOaxinzqdwRIjTGUFUV66ri+MYtzk5OERZuHB5RFAU2ICmRwpGM5EVBrTV3&#10;bt9mNjlAGsDYVjnYok07Xsit2C7O1+LxjVXT4xhpa4+zdECzmMSrWwc2Pa7h+IWxuQexp/xXSvkx&#10;3NdjshhtXCyb57nzSS14so8kRSBQyq3Zum2iN9bgQF2yBZO2RDfGKew6XO428dZOLNyjAB771rjx&#10;/P+vCvy+ukPs51IN4Zufb4Du2zH3fiB1TMqSApjHRHbxWo9JtfrqRLJnn0gpxF0Hyk6B8ZPg9545&#10;nYqL4rpMnMOniWTacW9VyGU3H8QO+HvfdaTqDPsAwyF5CwlQ+3V1t31jkYpD+u69yxmTn8cWuUcM&#10;BIzv+TqCjzBO3dQB0vfcB+bsi7ViYq7+MffzSnT+sK7qzdwjmI9ak2eSIldIYairiizLqCtHulSO&#10;csbjAiEsdVUxGo22lCJjIsYPvZ/YX+zehwOlxWRyffW3GJyyRcplDLYlGOn8iZIo0sD06/xDXwwX&#10;5nT7lJ1TvmPf60Pl5n1xawr0JSKiEr+HpUib/Hyt67ojOQyfsxAOzrh5/uFcbtI1SbNd8EqB4GPy&#10;Gk/O4YGA6/WapqkpRzfJyzFXiyV5WTKVM5qm4VKcgTHkWcZ6vcYaQ56rto7prtdY0xEwCXZrpmH9&#10;PQROhaqhILBuWYEUmMaTPQpHLAE7CrN9ZFqxWvv2XpVxeXHBn7/+mv/wv/0H7t+9y8sf3lBdXjoF&#10;Ybtdv41BcU3TuNcJHEmeBBRo0yAzweGNQz755DFfffml2y9jktvgOaQIpPrWhUjkfimi3XhfDut+&#10;fWQZbl03CV9id+owKUDbj7FUHa/vnsPv2pDK7N+v/pJr6jub+pDvCclYt4hZu4Vst8mgfuRY9Y15&#10;3892/RwdEWWRF4xHJVLg/m99k+32GLE3f/9QwuvrSHTCenRfvJvK8VJxGsCt27d4+vTZ9jUDeZZx&#10;eDjjan7BxdkJv/rVX3PnxjH/+T+tGB8cMMslT07fY5qKelnz/PtvyceKUhY0V3PsYcWLpy9YLJq9&#10;4Pyw7h9eg1KSrD3rUUJQN46ArjsPyBSN0WRSkWcZxmiWiyVZXrhnYcFk/gxU0NQVhZRkQiKtoWzz&#10;y6ZpWMxXm7Uj4c6dO9y5c8cRJmNYrhaO1G8y5ep8wcX5FVJmlKXicDblzp2bHB6MMU1DIyTPnj2n&#10;aTTFQYGxUNUNIs/butQaVRSookTIjFW94vW7E5aNBuGI/4y2ZFmeJEGPzwTidV2WOXmRU5YllTVb&#10;xM2eMKY7JxYC6c+rigyjLbPxjMcfPWYymTCfL4lDqD7V917StZ58xeXP0q0xJdvzPec7fZwVnhmm&#10;ahkxwWVKATw+V4nPTHfyrCi3reuKb7/7M7PDI7K8IC9KirygqtbYxWJTMxfimngpnSuHNbZubzeu&#10;PoW1VKsFv//d75ge3uDe/bv88GJF01QBsVGQ20bnUi2vHpPxBN1Y/vPf/b989vlnPLp3hyzPaVpi&#10;xj6we5yjh7Wluq67WnVI7Bj7or58MzxL7SNxj18Tx7g+DtoldJbXgvn7CN3iM9d9RE9xTTh1Jpea&#10;A7tETnarLyAV7/cR56X2Ef9c4nrhYIMNNthggw022GCDDTbYYIP9a7QBAD/YYIMNNthggw022GCD&#10;DfYvaB/SbHSdInx8YBo3IMgAGBR+ZgqoHv7+Q3627+epa+1T1Unda6oBPnUg3ffdqWaC1PekDtc/&#10;RAWpux73y61D8fhQOr7eWOEvVCDwCuSp74pBDjGYyTcB+IbQvoP6GFDoG7m2r9H0qkv4z+yUBrIM&#10;EwDKunFmG/znPz9uQrCBmiQ/QgkwVpq3dqOma4Rw2mnCqUI+/f4pv/2nP9KgMBbKckSel1R1A9Ig&#10;NGA3iumN0R2AqK41VxcL3rx8y9Pvn1IvVwjZKtSgdkAPfWz9rsHBgyt2gUhhs1eochGPRdjUHc4n&#10;KSW6aboxjFUEHMB0A4YJ1eHDhpEdda0AuO9N64bTdydcXVxydnbJv/nZz5hMZ8gsR7QqyMvlgvPz&#10;M07fvuPV61dcnJ60Y+wUVWJgbUp5NgY0ppTQ+xp2w/f6MYvV3706XOwjwmbXPj+Qupb4GsPvtNiu&#10;sd2paphelaoYbNjni68DFqlAMSVu4g/HONXUFDZHx41ixjhFmbOrim+f/cB0PKK8eYSSwjVPGbee&#10;66ri/PKMZVPzcDLl5r2HZOMpz1+85OLiHKFA6oa7N2f8r//L/0j+m3/km2+eUzea775/yv27M3Jl&#10;odHoyiLECF1nnJ2+Z5kXHB4dkRcFQmtmkwOKcszp+Zw//PFPWKmYziaMRwWfPv6Ipl6BNVhtEFZS&#10;ZBnaWKwB0zSdzzPGoIqCXAma9RKlMqTKkEqRZbkD0rfgi8Y2CK/Y3IIX1lqzurjETmE6OSBTCtM0&#10;CGNYrNesqzWTyQFZJoGCSmuatQM/n56egNWMx2MOypxH9+7x3dNnVI3dqGGaXRBfHAeE5BB9xDGp&#10;fSkmzAhfG5Jw+HWztT8EirZVC+YGUFmGNg1gEML57FFZILA0Ve0Ap43GGPfdWaFoakMxGnfEA0Tq&#10;VvG62Sj4sAWOkFJ2+1IKCByDffetpb79KAaRhw3zoX+J/UhKHSZcox/aIB37rp3Xsdscl1QnUwqt&#10;a3TTIKXg3v2HHB3fRGQ5WluUKihL2QF4R6PR1t7h79nv+VmWdc/BWsF0OmW1XPD65SvmlxdczSvK&#10;coJFUDc1eZFjjOHN2zcYbR0Ato1PdgGKjhBCCIEOiZwSe4G/Ph+HOFB9+lkDW+C3vmcQ+tAQaJRl&#10;GVVVBfutQUlBvVwyGo2w1jpwv7UcjCfougFluXPnNldXV055LNEwHDfI9sWSceybyg/ifTLVmB/G&#10;LiFALnVdnSp08FprLU1dc+fmbR5//Jinz55xIs5RWcbp+RkvX7xgNj3m5s2bHBxM+eUvf8nh7ID5&#10;fEG11qxWFd988y1SSJ4//wGVZRvV3RaHurlvF8/qpkZI77scwEMARZGR5QKE9lCETSwtBSrbkBJJ&#10;0cZnqFaxfM3FxRWnZ2e8e/ua87NzLs4vOT+/5NWbtywWS27dvcPPfv4LVJ5jq7prNBZCoITAasNq&#10;ueoW3bZ6rN1RZ/IxfEhi0Cll9jTVJtWvWnBkqNKdAgHFOUaq+bgv/lEqD5rNJbYl+HGAxvZ6rEEJ&#10;GexVUK/XjMcTqqp2yoJScnh4xNXFJQCHh4ecn593a3a1WLg8o42h63XFnZu3GOUFVtc0Wncqybpt&#10;FDfC7BChpHKI0MJG7bixOrWHpsbEqZS6Obrrd7dJsHxM7lWQ4/V+HVlFH9jI++H1et19Rwp83P0d&#10;u9m/fSN7VWExCCRCyC1iOGllEMduz6ktZefoupxabtPti/61YR4S+pt/6ZpK7CdDcrnt+9jsktux&#10;kpvn+2KBOGbaV1sQPe+/ru7zY+pFHxJH7Kv1bM2za74nBGH2KRv+mOu6DiyXAjLsxrwh4DEkcYpj&#10;gPZ6sC0IdVeZNN4Df6zabB/pyNae2n+3vTFLipdhXx0rHt+NSiBIoZI1t5B8r++ZfkjdMvmsW8Ir&#10;Rwyh2+8K4nWtEVhGZcHBZEyeK7Q2NLVuAVvOx+dF3gLfnYJplqut2lNIPvWhIMwYZLs7frtEGSml&#10;xZQ/iPdtY016PrVg6H1xYZjjxMRg14Hl++ZvH/lnn29OzY2+vSz0FZ4YCMQOKMrXM8P144E8PsfY&#10;Xf/OT6cU3lM5VxcvbUTjkwQCfbXxoigQQrBcLtFaMx6POJjNODk95eTdW8qyAKE4OrrJ/OKUy1Zh&#10;2eCIg7Is6/JuXTcgt593XBf3//s8yyuz9wENwxggfgbxPI+fp8+jPanZFtBNO5KdZ8+f8vbNz7h9&#10;5z7/5vPP+fXvf0+WZei62drTvR8JzyRcriQdqFm2z04IyrKgbgx3797lzZs3vH//fjuPbwlTwzGJ&#10;leXjuZeai2FN0JNXXAcoj8nm9u1xIejQ1//6QOs/1vbFIKn1uO13xLV70V96trWvPnvdPukuMR1P&#10;0QPyS13/PuKbDz2D2/XHsj1HMSgl3f9SIqVCZRlVdclytWrrCS6+3jeuH+KLf8wc2OeP4zxwMyc2&#10;PuCnP/0pP//iC6SUfPvNt4ggttdWczk/ZzwuOHn/inr5CYfTGb/84ucoBUdHR3z22acsz8+QaDIp&#10;mBY5k3yClDkFkrP3py5PDnIs0QMU3vWBgnJUgnY11TBvVrliVI6RQpBJSdPUXf3Lk9p1KsxakylF&#10;XTeMisL5YSRGamrtiAp9zcEYQ1EU3L9/j+l0gsCyrtasVium00PqynB5eYExmiwXFGXJzRszZtMx&#10;UoK1imfPnvHq5Q+UeYEUrlY5X64YlQUoF8/QGMZ5QaM163XNs+c/YJGYFqAe+48UmdLu+YcjDRiN&#10;RpRlyXgyAtOwXqtAzdps/IEQINozKGMQQmIRZKrgwf2HzGYz5vPlTmzUNw/DfbRvfe6uX9Heq0Up&#10;2RKKAG1dpo+Y8bp6aJ9vCGvffWe0Skp/rAECqnpF3dRUdcWtO/c4mE4xuunq830q46l6QSpe9OO2&#10;2aMFQlgy5UgdjLacvHvP1199xZ27d7hx8wZvXr4Kzg63CbKxLbGXACtBSYuUiuVqxfuTc379619z&#10;7//43xmPRiwDos/w+fXlbOGci8mfwrPG1Jloam/a5wtDEtK+868P3cv69vd9eUDfvP0QAn4/jnGd&#10;qW884vkcE5bFOVrqTDD+TB9PDwD4wQYbbLDBBhtssMEGG2ywwf612wCAH2ywwQYbbLDBBhtssMEG&#10;+xeymL08brL7kKahsLEM+pt5YqD0PvWpvkbf+IB+6+CXAGQVKY/GllKxCxX28izrPuNDVMNSgNQ+&#10;BbYf23CdajoMX9t+6FbjftxcGILR96nBhwqlcdNB3OAXMrjHh+Wx8lZSBYy4gVpsqUHAtiowtIq+&#10;wTwKr8n45mk/Ln6co+acTZN1eo71NcZc12jtPg+8goVSCoxBKIXWDeeXc37923/kcrFmMpkxHhVM&#10;xhOyVqVYCKcE0iKXXAFEKQdI0Yar8zlvXr/j+2+fcHV2iRCKPJMYq5EiSzLwx0pNfgybpmG9bnZY&#10;+FONHLGCawpYEr9XBooLfu6ECkyhKqQnWwibUkIV3S1gfPs8dasmKhy6h2pd8erlKy4uLsmLkvHB&#10;QavcaZgvFlxeXDC/usI2voHJ7PgVpZxqa6xiEz77WKkmHOdwvoQArhDEHr/HAxTjhqeYmCC15sPr&#10;jN/nwTPGNC34yqC1ZeMutpuS+pqkdnzsHrB7SkXDN0TvzI8EqC0ELnngdKpR2jedu89zgDNrLa/f&#10;nPF19oRZ/hnZZESuQQk3jypj0OsKo3Lm55cc3dTcOLzBweSQ777/lrfv3yCzjLpuuH18yL/77/8t&#10;k2LEl199y5Nnr3j48AY/eXwfYxrqpqJZNqCgzEdYrVlcXXI4OwQhKYsxD+7cIS8nPH3+A5crB16/&#10;e/82h7Mx1jbIjizD+0iDsVBkirVuyLMcq53KsESQ5yW1V/XNMw6mE5arqgNSCAvWbJqKkAqVF1ih&#10;aBAYATJTHJQFYl2xaiqM0VjbtGBNKAuFbqCxluVqhX1veHC/pFQZN48Omd+5zbOXbzDatIQfuyCE&#10;GDDtm/mUUt0zTfkkP09Sijrh/hM+/5S6kJSuITgEP/nPdN9v2/3AAZdHoxFSuqbCutooyNpWJU0k&#10;5mJ4Pf2KhQIhFE2jexVS47gpvI8OELQFJKEb8/B1TeunPPC5DxTlrzcmtgl9dKye6+eX/1z/HTEo&#10;4zpQSQjscs9EBoqJrunW7xGmabo9/Matu9y59wAtJWvdkKkCrY3bLw3dnhur9mRZ1qky+qbq1XLF&#10;+GBMWYx4/+oV1XLBelUhpZsHV1dzmqYmz7MO8OIVmOMmyn2NpCmikHjOL5fLLTB37GtDldu+5xmT&#10;EaUaeKWUCCWRKKzWWASrdYW1oJTbf6u6AinQ6xXHN29QVeuk0mWqSTQVu+5rok3tKX2Wam7tI6Lx&#10;8Z5oldWKoqAsS5aLZUsgJMiyvBsTKTLmVwuKouDgYMLNG7fQ2vDw4SMODw9oGs3ZyQVff/0l337z&#10;Hd9++x1VVTOajMG0a1psKzFhbEdWBBZtGpTM3TM3htnskExlNHXTqWtKsVF9z7MM3TTkZcHrN685&#10;PT3l9es3PH36jDev33J6esrJySkX52foqkGpDJTiYHaIVBkPxxNGkwnaeNInt+QETq2tqWvevX3r&#10;AMn1mrw86PxQHzgt5d9TcUqcr4Rr3yt6W8sO0c1uzLKtDBvmG2GzrY8ZU+sxjBu35hzbc/f27dss&#10;q4q8LFrApWR6OEXXDVIJhLGMxgXLVU5eZGitWa/WZIWhqmuqRkOjORhPkEphraaqKqw1WAwG016P&#10;2Nrn+vKKWAm1L+YmyHG7jwtAzFvKhUZ36sVbfsoxRSRjtpTPCs2Pfbgf+znk6L4chsxfl/frXp22&#10;D6jQxdGSLR/uAJmaxXLufHU57uLmeHxCVd4w744JrvrAkOEcjmOMH2MpgojtkoTYGs/9fjEEijnC&#10;Kvf4zc537csBbZtXWlpF3s5TsYV2Timvx/v8jyHFSc371DzbV3cKCTg+BJyfqln1AQNTqod9NQs/&#10;L41tY0Jk7zPY+S7hAjjZKbH2ACOsl13+4HCAAAAgAElEQVSO8zBacC7JulIfqH0fIHIfwEMSr9EN&#10;2BOxySUFAtPOSXFNnS2+njBPjEniLKZTBO0DvO8D1MX32rdfbcdUBotwMCyh/C07P+c2CcrxGCsE&#10;jTYIJbAYFuuFI0KSikwVlOWEPC8pygIpBXmWIaK9KTUm++Z3/NrO53Z7xS6hRorA0z0l6epNmOQz&#10;EVLsENy5+ovoCPNStZBY7XSfymT4fbv1h/C5Bmhw+oBBsZK0Te614ffHJDsduKdVud3EDC3BJRaj&#10;m7a+1eY3AJkgU1mL12vrd37tWItFb+7HF6nZQw6yRXLC1n4UEpRuz5u2GiYzlJQ0WjOfX7Farzi+&#10;dYsv/vqveHDxgHVV8/z5D5yevOPuwwesnqwxTYNUoJuaLJNoXbcK0qILIvepscf7b5ZlW/GOsB5T&#10;7n2aodaOaE4IB9jti3FsVNcO69AdYaS1WGkRyrJczPnqT18xnRxy9/Yt7t+9w6s3rynKkSMQlMq9&#10;vo1HdvZiox3oUmaOvEgbtMmQsqScTLlx6w4nJ+fYjmzQ5VRKpsnK/DXu5ERBnVrIdkdoY7gUWGw/&#10;waTp5tf2nKHNjXVSOdf90xMVebIuvaXO2ndetA+kl/Jbcc14dy8we+OE3e+XJNlWNlEw+yhc9hEG&#10;xASA4feIONZuSba2v3v7+1PPMYyd++/JBp+bGnfRqTA74ihoGgNlgQSq9ZrVumK5XIL12Ui7x3W1&#10;hdjHpvft/Xvm/jPC60Cgm++Srd92a2Y8nvDFF3/F0dGEo8MDF/ca4UC3RoOE1XpOmR1x6/iYarni&#10;/XLNarVmbRpGRyOObxxTKk11dQkCCpUjhWE0HjEqRkxGY0Bg7DZpTOoMLiRyMcaQS8mkLKlXFmNA&#10;iZZ4QGqkkNRV5ZTf2zjRWoOVLnaSSqCUoCxK8qwAZAduVwKsaVCZwK4diZoVFqxCScHHjx7x8P5d&#10;EO53q+WKzx7/hNl0yldffsnNozF5PmOxdOQmd28et/dp0U3D90+e0mjNwXiEEZZ1U6MEjMsSIRXr&#10;xjiyVyExVnB+teTNyTlWKLCmBc3bvecEfXG2te5Ma1KOKLKctZRMxiOsbf2xlE5dXLSK5W3Msa4r&#10;skJyeXnB+8tzZjdv8Oj+I17+8Grj04RbByERUJzH9PmomDQ8PvP06u9SZp2PDYmY4vf2+cc+Er+w&#10;ltoXM4fX6/cbYUFK5Zav0VTLJZcGmrpicXkFxraEfXpzThx8p2yJpeOz2j7CNF/HVVJ2aQo0CGn4&#10;7tsv+clnj7l37wHlaERVVR1In/Be3Y6FEW4+KJFRm8YRHBjNb3/3O37xxV/xi598RpnnVNYRT5kP&#10;OCsPrzl+PuG5Lx+Yp6Ti1dQzSp0hh2cPIelOaj+PyZ9jMrx4/47rYvv6C1JzdF/9qS93DscwXifx&#10;fe0TKoiJjv8S4p3BBhtssMEGG2ywwQYbbLDBBvtvwQYA/GCDDTbYYIMNNthggw022F9oqebe8O/h&#10;IWd46JlS1BJCUBTFltpraKmm7L5GgfjQNqVMnAKY9zWLtT/caYWKryVWB/BM9X0Ntyml6j7g+4eO&#10;f9yAEDd8h9cQXkfXiJlQrjDGUFXVDiAg1YQeNxaGDXzh6/apF3Rjx67K3c5zjpoFPECmU+xtG438&#10;vIqVEOOx9o3TIYgyBCrGQOSw2alvPm03wXyIYsw2gEW0zSLnFyt++4c/8s3Tl4xGU8bjKXkm2wZq&#10;AkVj14DpGpAhc2gQ1sslZ+/f8fzp95y+fwfGNVEZ47QRldwdh7jhsQNMtuMZjrMf67iZwgNNwufn&#10;gSx5nm81lXjASqioGAJSQiBs0zSMx+PuGnQCZLpFbtACL7vrsA6cmmUZjXZKwRjL1fl5C/SWIAXG&#10;NLSyJU55gu1GEik2jdUpQHbY2BGrH8RzKfxdigykTy3Ej6dvbI6VWfcRSfjP9aDUsKEkvI6QhCB8&#10;NuH6jn1LylfH/iml/hDuH+Hn+2uLyVbChtuYwCO879A3bwg9nN+zRlLVhqcv3jMtS47++q/IVEOW&#10;5+TCYpoa00C90sxPL3hXvOb4rqIcTfjk/kcUUvDd06colZEJwf0bR+T/9hfkRc7v//FPfPX1U24c&#10;HzEdFyAymsawrhrq9SWmbphOJhQiw2Y5qlToxlBkOYeHh1ytlwhhuX3rBkpC02jWqyV1VVOt1t0a&#10;q1cr1os5y+WKKylZzBfcmk0x2jAejRDCslguAUvdVFQtwNdYgxW6a6iWAjKpMNJArrBSgpIYLHmu&#10;OJ4cIgrJfLnACMN4NMZow2RcMB4VXC2X6PM5i1XF1dWSo8MJRaa4cXzMu9NzlquqfTYKbZqkKmM4&#10;3/2f7hlLsmxX3TkGOHkShBiQ7d/ngXHpBmZodLOzdjqgBK4Jsywd+HVUluTKsPSqh+1/4D4H5M46&#10;iud6qunMvTZoFIuUS1PAq5TCd7gn+j0yfM+Wem/gc8MYJW7IS+3dIQlJar2Hazml8Ni7z3d+xTXj&#10;O+IHuXV/YTOdU/KWHMwOuf/wY8rJDCsljW2b+ZUgE3mrxiRaQKDdmj8+5imKovWxNUoIRuWYi9Nz&#10;Lk5OaVYrlssl41FJVVU0zRqpNoABT7aTIiDqi0HisUnFud4P+703bkrcrAG3p10HEPT7q9aaalVT&#10;Nw3lqHT7bVG6uWsN1XpNVVXd9zi1SCjLHGM0l/MrXr5+xXK9ZDKZIIzoJdPZp24X7yV9AL0PBdT3&#10;xZG7a3vTjJrnuQOcaU1d15yenfHihxccH9/kzp37joRgtaScTZkdTNBNw7NXP3DjeMZcwJ++/JIn&#10;T56yXq158+Yt709Omc0OscIi1TYgvFtzmUBZQdM4cDGAsQ1CuveU5QgpcprGULcK7SHo22iDMZqT&#10;9+/5j//x/+RPX33NfD5HIDHaIpAomTGd3iDPMlbrtfNUQrJcryknE6zMENa0APhN3KOUpFqteP3q&#10;tVuHLaA2RdYQzt08z3fiAE9qkmqotTsxvcU2bEC7Znvu+BgyVoEKc7/Q93oV0D5Cqj4AVfupLl42&#10;hrIsmUwPqC4NUilHQmUsSmYs1yu0NUxnM5AujsyKHKElwoBQCqk1WZZjrFvDUkhqa4Omb/fM45g7&#10;zptTayeOf8N5HedX3Z15kETgn4GtZvdwzcT+JNyrjfHgerul5B7O+bA52z/D8JpDP5ZSr089q+5n&#10;wRzIsoyiLLr43OUXrlnexY150hek5rW/Rp9HhLHHvny4Dwz2Y2yj9J0mivsQUG/f7/sI7RJXsYWv&#10;snueRUqVLXUdsV9O5dL945GuQcXPInUtQvTXktJgv/4a0z61vX337POPfeRkHQin85Vu5EOfFO9f&#10;IHrmgenAdh6E3BeDXref7hvv3vcH5C4OXBkCAwWxMnwvEUACABJek19v4dj2gaxTn7uPlKEP2LYN&#10;PnKfn7V+IS/yLiYcj8eoLHN5ZZFTlDlVtXYgIhwwKc8LpFQOmNT6x9CPhkQu++qEKXD8jv9P7CEx&#10;eCv+vRCyyyP8Pp4iP+3N/XviuxQRYIpcNK4xX/fcPNmHB6P6eXHd/I73qxRRThh/xfta6Dc3YCM/&#10;XhatTZsXmRb4LhBSdEQ74V7WPT/brhKxC9/djo+3CYP8vOlT2AzJxbyvWSzmXF6dMZtP+PjxJ1xc&#10;npEpxSePP2F+teDRR/cZjQ84Pz3l4uwU0zQ0jUWhEcLN/w4k7vfVCJQeX3scS+zsTeFah86P9JFM&#10;hnMmJnfr4hgpMdbQNI4g8MXz5zz++BMefzLlJ59+ytt376iriuns0NUUGt19Vl3XXTygtcbqBloQ&#10;v9EGgyO6yLKMyWTGvfuPeP36HVcXZ4i2vpgiwO3bnzuw2OaX22s3yA/Demcqhko9//R+Shc/beaY&#10;6FSlt3NZ2SpF297vi/Ox1Gv2XW/f3vohiuOb8ZXXxjoxgcR1cVa/L7Eb8ix/nYmaU5//3hfXbfu/&#10;RLyW+PyNQnpI+KJ2zqeEdES0Zu8+aXvz8RTh8o9RMk69Z9+csBaMsR3R482bN5lOp1ijqasVeSY7&#10;2WtjNBL41S++4H/+H/6Gw4MJ1WrNV3/+hrrW5FIwyw0H04K7d++g7tzi6vIKhQZpWa6XVM2Kzz59&#10;RPH//AbMbk0n9GGpmlqR54xHI5rl0q2llsjCGIPVkKkMC9RNsyEEw5LnOYVS5FlGmRdBHgB57nzD&#10;arV0KvVF0eYt7vcHkwmPHj5ECmhWS6wxHB1MeXDvLrqqyLA8uHubjz76iPl8zsXlBZmSCFwcc3V5&#10;yenJe1ePt5Z1o8mznPGkJCtKZFZQNRXWgChKquWat6dnVNpiregl1bnunNPHtaYl7JxMJhRlQdPU&#10;lGWBxbJarTD4PM3tnU3ToHLFaDxCIDh5f8KLVz/w2U8+ZzIZdSvEk//IYJ/cl2OkrjNVew33ps2Z&#10;rEj6levA731nJPvOX1LxmI//47MUrZfU64Ysc7VRX8l24Hfbxn125+zI7MkHkjWKgOnK+v1X1zQV&#10;/PM//YHpdMZ0OuXk5KTN1WmJ8IKYQQSk+60/y4schOHdu/f8w69/zeN795mMxkhjMFhET76ybyx/&#10;rM8PX9dXr0w9630g8rhu0+dv4/i+72wgjFtTtdHwnDKOr0Mf5useYe9DfI9xPhGvi3S8zN7c/kOF&#10;AAYbbLDBBhtssMEGG2ywwQYb7F+LDQD4wQYbbLDBBhtssMEGG2ywv9D6VMu3/t02O/o/pX9NolGm&#10;ruudw98tkJT74M13EmtO7F6fb0oLFYR3DpjbzyVsNgxU0f2/RfQnQROe/2xv3fX6jwu/IzggDhv8&#10;XAOC3mooTamMx4231l9nO94k/i39QTi0zQYbsEGoguMBvV2TVquKnmr+7AOpeSBi+Jq48XhfY4F7&#10;jW/0dk1NKmgKtWzfI1tNYLTAxs2Y6VZxKRzXFOt9eLjvgTu6PZz3zyW+7lh1KgaeNG1zpPWH/+01&#10;p0B+wok4B81SrsO10Q3CCp48e8Yf/vBHZrNjytGkVT/XrUKt6prRpJTQKpznmVN2WC9XXJ6d8/b1&#10;S148e4LRVTe+nkggBhVZ4xRf4ubuEMiolOrmkm+w9SDlEKy8mQseKO5AMkqVNE0NtM8i+h4itRvY&#10;qA0LYLVadaBvETSPba25QPU9BEmH16iUU4KsqyrwERIa16jTKVIJp8TmQMO7yowhuNQDBEPQdXgP&#10;8bwJLVZT7SOdiNePazb26yhU/xGbZ80GRBM2pPhm3ri5Ply34Xv6moXCdd/XxBLvG6l/h6QI4boK&#10;12r8HbEKbDzGKVCTVAqsazy3CCqt+edvf0CpjF/9m08QmSXLJIIcUzeYumE1XzA/v0DKkslsTVFm&#10;fHT3Phh4/e4t2hikyrh5rPjv/voLMqX4+qs/8fU3T/nlFz8DkaHrFdVqjW0a8kwhpKBqajKVMcoy&#10;Tt6847sXTzkYj7hxeESWZdy/c88B8LRltVqDhSxTrkGxVVuz2lDmBavFkqZpqKqaXFrqpqZu1lhb&#10;M7+64HKxotZe8csiUOStqrZBdypKBgEyo9GWvCjcOAqYHhwgpGKxmFM3NUpIRkXJZDxBSMVqWdNU&#10;mqvFgqJQqExxMBnx8P5dvnvy3N1HS0LhlOf1dlNu2xjn3b3z6ThVo/Znvlmxrmu82npoUngyCbXZ&#10;04XAWI01Gin8XmUQUiIF1HW14btwO5BrUpeKTGVoC1jDdDzi/u2bPLx3h0JJtHa+A2OwxmC16dZc&#10;TJzi1KSzTp0ybiLeIVNpnYv3e1v3GMQFsapf0zTIxL7VEYAEMUIIeAkb33xzpDcd+Pt47w79QwwS&#10;if8eq5nFzXN9itDeN3tVTfda3e59Cikz6kZTjqfcvf+Qm7fvMDqYIpVgXa86ZS2jbdLv+jlije3m&#10;XdNU1FXFQXmAMIb3b9+yXq25vLxEVw1rLNV61cYMjdNVsyTJSFK+KQRKKqW2yBnC96VA61vxavt3&#10;qWQbcwtC6qZwT001ylprkZlEItHWkCvXCNs0DnmsdYM1lnI0aq9ZM56MKUclILhcLLAIptMZq9Wq&#10;VTPbJQ1KEazEY5LaN/qIIsJ1sC8XSMZdibnrCBBqsKDbhvqLy0vevnvHRx99TFWvEQiODw85PJ5Q&#10;5iUXlyecnZ3y7NkzLq/O+c1vfstkMkFrw/vTU6SSaKNRSrRjEgIa6dRRjbGo3OUrTV2jshyLRaHI&#10;ZUauMreHS4GwTnFyE8vCZDTi7auXPPnuWxbLFUUxQUrVarYqsJbLq7kD5VmLbgzToiTPco5mMzIl&#10;0bV2inM4YJbB+ZW6WnN+fkaeKSp8XrZpkpYBMM6RK7lYzQG5HchRd2rfQewsBVi2YiXvN5umwZpW&#10;rVaqrvG5i7Fb8h+f420DA02XC4QEHSHRVRhrxDlWB2QOAKi+EVvrhvOLc87OLzulz/liSZ6XzDLF&#10;2dk5x0fH6Kbh/bv3LBcLEILD2RF5lrk9Uwq0ACslRoDGIDPl1NGM7rYFETR+7yrd7pK8pQB83dpD&#10;bLacLQV4NkqUwuWMTrC4H4i8l6Ct9Twd0FVs4mPLtiavjvLC0OelcrQUSZeN8kApJVa4zy3LEU1T&#10;I4RTTNTadOBDN3Z0YK44vk01d6fuPQUm/VDSsz6flfhpEiSaei7xM+p7T58yXBqEsam47AMy9eX/&#10;fXlL3/4QX198jymf3jdHY9U6a7fvZR9IK54LH/Lc9oHIbQsA2aes3gckbrN2jDU7dbe+Md55Npau&#10;ZhCDK2WPEnF8j+F37gM09o2RlGLvHN23HvrU5z/kOaautQ+YmRr7XX/j6ygBMFRIVLvnWmPJlEJr&#10;0+YPhqZuAENZZhRljlIZ49GYam2o64aqrUMUReHiwswpp4ZxX9/1pWKm63J5H3OGe4Wv5/TXfUVH&#10;ItKXk8d7FUG9NpVrpOKzD5lXfYCrWLl1O+aL8wubjCf3qRGHxIrxGkyB4cJcJ7w2YwwNjvwg3q+D&#10;CvL2Hr5VfY7Xvdgiy/Bg+A34n24MNsO9TQzgagcV86szqtWMyTijzARPvvuOk5Mrsizj5as3CCx1&#10;o8nLMfPqksXVgjwTZEp1MVm4e8Tkpv77whr9dWO55cvZVdxOEfb4f2/IMYK4X4DVzq9mSnJ1dcW3&#10;33zD0dExR8fH3L55gyfPnzOeHLjYw2ikkR1p5JbPMI6wVPi9uq1LGOPyqeOjm9y794D55RVNXSHE&#10;7vXEpKkhYWaKcHWrLhuQ2u3ziR/ip1OEKKk1ua0ou+0X+nxxrD7bFxvsI8zd99l95BZhDabv/al4&#10;5EPGcJ/PFWIDzA4JBfrIavr2r7489kP23NR4bnIf5wOlEC1JR0OmMhptPijm6SMx7Ku7/pj4eC8J&#10;MvFRnej82/HxMWVZYOolh9Mpd24d8+79KdbCvTu3+Onnn/HTzz/l8GDC5cUFX371JUJlHB0fo6zL&#10;y0SWIZRkdjDm8PAQoytGhaIsxjSN5VhMuHPrgHdv5lvne305QXgmKKWkLAqupFMqNx3pnQVtMKZu&#10;faNC+DzUaHKlKJUikwIlLQhDXWlsqwDvzzKvFgtG4xFKSc7OLphOZ3z00UMmByPqeoUw7lzrcDrh&#10;4uyMi/NzV+u4OOfiYsqNGzfIlGS5XFIWOZdXl/z297+jbmpkXlBrgZI5ZT6mnE6Q5QgtFfNVxfHB&#10;IUYpVo3m9dt3GGybu4suj+5bZ335ga+XLhdLNJZyNEYKwXIx5/Ly0vkdXXckRFIIiiIjUwopBdPJ&#10;BGsa5vMFr968Zl2vW//szsla3rbkOc11cW4qRvRnU/FZa/j+kBz+On90HRFECtQcX3tYt43JCv0Z&#10;XVUtQThSbKVEeNy9E9P4mrTYQ/K98zyjD+xy+qbm1atXvH/7lk9/8hmLxYj1etnVuITdzemapkG3&#10;5wiirbkKA7/99W/55U9/zi9+8QVCZQhjME3TAf/jWDisO237Rbn3uXxI7tn3HFJA/H2xb198HPdS&#10;+FqFjwGS9f/E9/blPqmaRiqmjsmhfB4Rx3kpIuyY0Dg1j1NjnTrvG2ywwQYbbLDBBhtssMEGG2yw&#10;f202AOAHG2ywwQYbbLDBBhtssMH+Qks1pfhGwC0lL/ci1/zmm6SCz0g104bWHZZG32nYVeGO358C&#10;NcB2w5aBXsb1sP1QbqlVuab9sJEjbvrcap4IAOjti3ubfmOwuVd8iRslOiBBSAjgrz0Ax4sA0O4a&#10;9AKFejYHyDJo8g/HOVOqa+CLxy7dSCWTjcX7FKg31yMCXPum2ds9JA9s9u83OOD09jwxxh/YS4zZ&#10;qFtvv8ZsAdrD34VN5ToB/I+Z671CbDift1Su/LMK5ksfCEsIP3+sUw6WYCU8ffGC//Jf/oF1VXPz&#10;8CZCZjRGo4RvhvaNRe2fcqMStl4tWSznnJy+58WzJ+hq7eWY2vmhUOyqmTV1vTW/U+Agr+okEyqe&#10;/vt9s68Hmjhgj1PAWi7mAWBFde9T0VxJNax3xA/ROHavDdawbz4KlQ/C+ejV473yqyfjIACned/W&#10;tEB4udOIKLYAbSYgT+jzTX1qOX2AkRgwGAOf3Ge4ub/5iE2zjVcf8U1QXjXIk1akSC76mlHi59MH&#10;Ok8p24eqD30NLnHjb7y+fIO+VyQOxzBuuOxr3pEtwLrzB4DWUBnJr798ipGKv/n8kQMC6gaJREi4&#10;XM9Ryzkiz1ksT5keHjAZT3l4+xZKwNuzM86urgDJrdmUv/3VLzg+GPHHP/0zP7x8zaQsOByPyBDI&#10;LCMvHMFCYzSTPENguLo6Qwo4nB5Q1zWz2SEHB1N0s9lriyLDmqYDg5VFwXg0cgCKtnF1VVfYzDX8&#10;1nWFMY1rvLZO3dgrzkmhMFJR1WsQEiks1moHgcwyTDt/iiKHdq3OplN03bCYLxgXJXIkGZUlM2Np&#10;6hY8aSyrqiK3OSrPuHfrBhfnF7w9Pce0ipRCyO391QlX7/hHN+c38zBTCjAos1GWUwGYUsgNkBlr&#10;WyChI+CwCCzaNUAKWpIDaNqGxW7xS+fjlVSURclkMuLurZvcvX3Mo/u3uDEdga1bIg9o6gZdNU6N&#10;yloscqPatrWGuiho49Ps9lrt7tnvt8apDYdrJSQJCkle/Nj5uRGvW+8fPWlI0zTked7FGk3TkGUZ&#10;WZa1qrl667pipZgQkB2TAYXkPvF1xD6tbz/egHVynBJzGKt4Yg+Dc8+K4xu3uffgY45v3SLLnH9b&#10;r1asqmUbX4SfazGGDpTrm2KthfV6jdYVZVEwPZjw9OlTLs/PuZhfsVivKPIMY5rA1/eAaEOl7vba&#10;U4rMPnb0/i38XUxY0vnl0PWKABDCNkjHz6WQGMp/RlVV5HlOVkpYr93zzGTXMGqNIc8kRV6CkOR5&#10;xnhcOKAzgqIsmcxmaOOUxnWtkbkE2Q9Q2gcSDF8bN1HuiyPjvXF33bGjTBS/J2yuFUKSFyUjpfjh&#10;5UtUlnHr5k0+efyYTGUcjD0RkeL27SO++ebPnF9cUhQlb9+9Y7VaUTc1o/HI+U4AEe59G//mVWC7&#10;NdGClLESaRW3j24wynOsXXdkBl4l3GhHvKGwVIsFulojjAPUjSc5jt7FUFWaYjwCAbkSHBQFpm5Q&#10;UnAwLsmVQFdtjtCRTLQxVFOznF8hpGgBfgIrTAuWtlgMUnowWKvyK+nWqwc+WoHbUztgtB8PkgRa&#10;WFCynb9t036e551fSe3tPgfQutryWx5U6MH5YR4QE3R1nykhExkGgWlqlJIY03Bxfo4xYLXl6mqB&#10;sbBYLTg+PqKqaqqqpq4bzs/O0E2DBapa0+gGXVcUmcIIS1YWiExh1w7srlRLYqV1p8oegwljoHZq&#10;XcSEI15lOVa96/IsNuMdkzPEeZ5/Txhzhb7ME1J1cW3rm0yH6m8BcbZVv03EgX6/CP2dnx8+no+f&#10;e0iA5fdErTVFXnaqrY4oqkZrixDbZAx94NhYyT6MYVP7l885PkSVtK++sq9pPfShfeApvzZ2AZXb&#10;fjD1bK8DYezLzVKv3811RS+wrO97U3FMmGfuu944f3BxJ3vzspRydryXhd/9IYqwu9dmd8Alyefw&#10;AQCZffW5DWGi9UHCtWDD64CG+36WGtNdAO/186Xv9/sUx01P3SYGWMTvC9/j4+ZU/rtdA2n9qwdQ&#10;C5BKduRb/vlKIZACqqrBZI6oSWvDarkmzzMODqYIkXN1Nd8iYSyKonPLKUB66lnvECYk6gzetokK&#10;Xf0j9F2pesQGtEmrumt2QTjsAeRbtsY59OspRfhwr+tTgLyOCG9z3yH4VRCWkfri0Tj29vPIX3Po&#10;e5IqzcEeHPqrMM4XvQrcIsrr2hppsF/H4Gnw89bFbj4v2dy7TdZF/Pu11mitWa1WnJ9d8G5ywpPv&#10;vuPjjx5z7959vvnmO6Qq+Pqbb3jy5Cm5kuRZxuzokLdv36BUtjW3wuce1gT7lHbD+MYryIdgel+3&#10;EmzqkzGxQ5/vSBHrWOsIjKRox42G169f8ub1a45u3uDRgwf88Ooldb0mUwWj0Zgiz7c+K65TNU2z&#10;qdm397KuG/Ki5OHDj3jx/BnLRY0HQvvcv4+0I96/UvumJ2tK5eAhEPO6fTaVJ23Xhy1KZUnF2FA1&#10;vW/vu079NbWeY5+dinv6fp4+V6J3/0vNj2QMAXuJhbaVwPUWWermO/fHC/u+e/d7+0mw4rgr/kxH&#10;0KIwbW6UKUle5O28ST/LD40Vr8vv9577Jfag0LbyGyEDkldYLpesVmsORgU//ennPH78ERfnFwgh&#10;OTo6oiwyhICvv/uWP3/9Z7Ii56PHH6PKnJFQGF1xOV9QipLGFBxOp4xGx1hdcXF2hm4MWTHh5s1D&#10;eHPV5a8hsNj7sJ05BYzHI8o8R0npSLmaBuzmnEgKR/5cKEWRZ45ETzcIa9FVxWgyRlqDbmqsNWRK&#10;kKkM4YnHjWbZqstnecbx8SEPH91HYMmlQijFaDTi6Pgmr16/YrVcsagq1ss59pnz0ZPRmIPJhDzL&#10;ePvmDe/fvyXLC6raAdBHs0PK0ZhiMsLmGVdVzaJuuD87hKxk1Zzz6t37DRlxS/Tnzu5Mcn7uy4ek&#10;klRNzWKxYDI5QEhJPhoxGk8cgOcuX3IAACAASURBVL2CdbXq1l+e5xR5TqZcjVkDX//5G07PL/jh&#10;5StsS1gkhMBq2xE2pggdwrpECpQc+9Zwj0sRtPSBifvi933rKq6/pvxSinByV9nbgLAdAfc+og4b&#10;kKiKnhxwX44Zn0Pruma9WPDln/7Inbt3mRxMMKbBrDd9BGE9z9VmNdZfqjZtbCSp64a/+/t/4NFH&#10;jzk+PkRmuSNE1P4Mym7VAFP5ZZ9S/HV1Rx/X5nm+M3/6iJvj8YmV1a+rCfSdJcbxUGrPva7msc/f&#10;x/MurMuE391HjNBXx0rWm6LXfGgteLDBBhtssMEGG2ywwQYbbLDB/lu3AQA/2GCDDTbYYIMNNthg&#10;gw32F1rcpBgfZkopyYNGv5Sl1Be3lT63D+6t2Na+UaFaeXRtIZjIK7X4hjTfkCKldO2r7QGt8iDN&#10;ALzvGxjjpq2wMTmlwBf+fYt13/2wt9GyT10lVijvQNbRAXHIAh+ruvr3xE0Y16lNSyGwwb/Dxs8+&#10;lfd9bPbhmPhnslEIj+aZV5hsFYC3XxMCaUXb1GavbeKLxzr8eQg869QfAwCjB5P5a649UDx6jrFa&#10;etyUGTZcdwf6sgV/GgtCAYJ3Jyf8X//3f+LtyTlHx7exhlZp0yIy0dOQYVBSUFVr5ldzzk/P+POf&#10;v+H9+xNoAc9evd0BgfRWc274nMqy3FKk3WpmD5QGLNuqWMmGc7tpBAwV2L2yYdxA5Nee0RrRgjH9&#10;+rXGqTaHxBCxyka4FmTUhNynPguQt82tqTnS18CymVebOdo351INIbH/CBvTU+pL203nAfBH7N5T&#10;eK+p5tO46TNcn33qT/sUImKfHjf0pCylxrGvMdg3afvm+VBRxZMV+Dm2AwTbAoX4Z2jIso1PkgL+&#10;+NX3lEry808eMBGghFM7k5lidfqOyWpJWSiuLk95cO8+N27f5tOPH3J4eMTzl2949fYtlV4yKjL+&#10;6vNPkRhOT89YWw3jETJTZAgUkkIqpLGcnZ2yWL9mPDvkk08/RVvLy9dvW+V3g7a6VblxgOimacBK&#10;8qJgLVdO+UZKZrMZ62rNYjEnn85YNxpdC+rKkKkSpQy5MCzXC6feIrxiusaw8bXW6FYJRrJarxFK&#10;UrQ+sixKsps3ebFccjW/dGo7eYYScDDKsc2Yqq6p6zVKCiZlgVAZnzx6xOViwXJdByq3cfPZZg55&#10;39k0Tbd353nOZDKhaZpOvdA0TkEXAVkLkLRGY0zt5p4RGK07/+n07Z1vL8uculVmFDjlG2MteZZR&#10;5hnT6QF379zmZ599yq0bR0ihkTRU9RJsw2q15uT8kpOzK1ZrjRBZS+yxrYDl5qHo1HDd33eBOVt+&#10;Yc8+Gq6z0PelQECxWl34TT5G8uqTMQgxXsf+mfj1lWrUD/1ACJCMwSQxiDX2W/F17xImCaT0zdqC&#10;g9mMh48+4tat2xSFIzS5vDzf8nmqVeWUst1PrAFUQJCiWkU9ty5u3bzF1dkFl5cXNLpmXVWtsrbs&#10;5l+fbw/jtrgZ0QOtPPGKj6vyPE/61mQDvt2NA/2+EO5ZYfwW7oXh3uAB8nmeb0DzxtAY45qzadr3&#10;aqbTMePJGI0DeRRFyWK+wFhLluddbByD//18S5GbXLcv9OUQ8d6a8vfX5SBhk6ongfCkEP5anj59&#10;ghAwm824deMmjVYYbVjOVyyXK7CC8WjMN3/+lqpZoVRGUTggm5/nu3spO2BMDxp2e59BIrh7+w5l&#10;lrNaL9tnIbbWurUClWWs6wrd1JS5ojGgdU1Zlm4sFAilMFazatbUpqLIJeNyxHhcIqVFmxoHIrAd&#10;EZDKlFOnrWsaY8jLnOVySV5kQbwUXIuxjuAkWhd9eZKLsfNuboSxdRizhc8pjA38vhCD6TwI2qvc&#10;boCNG2D/vgbdTUxksGKjvom1SKEoc0WeZ2jdUJQlXlxyNBlTa02jDYvVuiMn0i0oUhsX247KklFZ&#10;4EgCdKuk5hq6lZJYYXfytOuUvFK+qCN0slyrthyu2X2qnyaIU8MGf58vxfM5tX91eZ/dXn/xmo1/&#10;FvrUmFjE70tKKYqi6PyzCPxRURQ0jd7ai/cBjPqAsH0K9XHj+o+1tIJqP7CrDyDRBxYN4+XUdybz&#10;d9Gvwtk3JnHMv08JdJ/Kd5/yaUzK06cWHP89Bp5vfmc7gpJuMXegcdE7rn3PJXXP27WdbRXjMN/b&#10;BtZH10salNAHCg4rJ/8fe2/WK0lyZet9ZuZDeEScMYfKqsoq1lwkm+xu8rYgCJIAQdA/EKAH/VW9&#10;SUCj+/Ylm1Oziqwha8ixMvMMcWLwycz0YO4e5hbukUn2feqODSQy85wIH2zYtm3bXmsN5VqG2neo&#10;n8J7vApsOAgipA+CH1rHQ3BsqDT+16gCDz3nmGp0uGcdJ3hwoGQ/p9GSUNLM2bquHLlWrZtYM8GB&#10;zROiSDXgd4Exgs0m79b9siqJ4pha1w4MFxBI7YtrhuamHVLd9Px3Xddd7DNEWDXko1og6dC6NJQ3&#10;CJ89nMO+L98HcBkiUBr6eyzPui8O7I2BUGEyUK/dB5ryLtYDbw0RMUgpekRiSqkGRG36JFhKdYh9&#10;i2xywNsJbtltj5Dsc9+7K2/9NsawuF4xmy158OA7VqsNJydnYAzr/IZ3779Dlk549uxpQ0wkSdMJ&#10;1mpg68PcOHLAVP9nQ/48BGiFpIbb2M9re9tXgR/ah/pt6INUW0B3L3a1lvV6zXJ5g65Kjo/nnJ+d&#10;sclLjK6Jo4hJQzRYFEVvzYuUI4ZCip11NY4VVsPZ+Slv3HuDbx840CwBOC4kwRvaT9LkQ6SUjU9p&#10;CQDlDmGYlLIjshvO9fNacUX7f6Xkzj58O99E1/djiu6vExPtA8TuAyEOrbtjyulDvuR11clfRd72&#10;qhh7G2erbv14nTVr3xotxDZGDEGQr3oWnzBPa00aJxhj0UY7UkjYiT9fp31e9dxj8Vq4PoztacZi&#10;EIDHjx/z61//mv/yi58zn2Vk2YSz01OsMWw2BS9evuTbh99x8fISpOQ0m5JXGhUbkkiwKQvKmxXF&#10;EvL1lMV0wRtv3GU6iRAqwuoKiyDP617bjMVJvX2CEBwfH7v8gpRYLVCRQklFJBUGS5omJHHMJEmI&#10;lCNqjKOYWEqkNY5wTkAkXD/Ns5QsjUkiiU0TyrKito7UM0oiPvnkI2bTCVWRE8cxaZbx1ltvIXB5&#10;5zzfUOQ5SgpWmzVXi2tOTk7AWq6vFzx+/ASBpK4N2ipknDE9PuPOnVskkaDK12xWS1Q6YXp0RGU0&#10;F4sbXlxcOFV7WjJx6QhILaMEKMNz1PlKbTSLxQ23bt9xxIvTGWkc8+LFC25ubjBGU9cVunZ5DIlF&#10;pCkagVSK1XrFxRfXvHhx0Z09tX5QSgbPc7tzgeAciaFTy26/JAZj2X3nQEM+wM+B+DmkffHUWGzi&#10;X7+N7/zciX+e0ifwMKNA6ZAAbuw8tDc3RuYFWvP8+Q88+OYBP/v5zynLnM1mA9b1Xdg+bi1sLijd&#10;fk1lU+JI8uWDb/nz1w/4h1/+PUJKF0tb0yP+CwkKnA/1qe/tDnHSWB7ezz+4/9feXs521xJCjfhk&#10;C97Zi/93S9i63/8P5yP8c3b//Gxsb+rHW/4fn9DPHzNj48+/7xhREPRJQ/at52NnpQc72MEOdrCD&#10;HexgBzvYwQ52sIP9Z7cDAP5gBzvYwQ52sIMd7GAHO9jB/jtYWEDqHwBba9GBOk5roToP9Ased4DB&#10;XgFAd19j0GMqV0GRsX8dHxzR/LBfJNeq1UH3HaztgEFDinMh8/4YEKc7VPba4VVs/eG7Db2r3wbt&#10;d8PCEh/Yg0c2MHSYHz63ZRw4Ho6HseKksPgjVFsMv9MbH6amK0IfGH+2UfdtapF77dh+LlRQtK9B&#10;QgBtXYXoHeT74ycEewyB1joA1UBBcPc5HHhZSdkUUCoWN0v+6Z9/xXePnnN+dgdrJQJXYBkrhVSi&#10;A6n1+8QVdeabDddXV3z7zbc8e/wUGrB6B6pSDvDaFtx240QIogawFZJXhEV1WZZ1xAqGXbXWXnsI&#10;hbBbUGtd1yRJQhRF5Hk+CHhACOIkZTrNMMaQ5wW6rlEeyNl/Ln9M+76pU0yVqikosYPgt9ZHtMXq&#10;YTFR+9x47xqO48G+HywW7c9N348OPduWeMIV0YSFI20Rlx3wVS1xQ1vgOPT+Y4CqoXHtv8NQobyv&#10;QLlP9dG/1hiIdgwEGRbPt6BRv7A/LJTfLcIVg0pWSko2dcW//OFrjDb8/MP7pJGkNk5ttyrX3Kw3&#10;zCYx8zRBaM18mnF2fMLJW29xPDsmjSMePnmEkJZsEvPh+++yvvcGq8UCUWtUA6iJowhd1VytX7LY&#10;5KyqirOqZnZ8THZ0jDFPHThd1wgBy5tr1uuc1WqFrg3TbIYSikgoJkmCFYI0y6h1jcE0YAyJEApj&#10;JFoLdG3Z5CUaSxJFiAbgrrXzC1LFZKl0YMdGIdVYR85RlqUDEFc1kVKcnZ7w9NkTLhdXaKuZJBME&#10;lkkSE0lYYVECdF4wySTnx0e89859/vTVg6bo1qC1QQjVFbm1/eoTIVhrEdb1VTbJSNO0Aeum1FWN&#10;kKBURJw4ooz1Zt0UXjbXR3YqdK5wzhDHEUpJIqVQAibxtFmjXaG3UhFxJFHS8sbtE86OYiIKinzt&#10;yEq0A/hfXq94ebUkLwx5adnkddNnpiEz8dcl4SmyiZ66bRgHbNcGsVNouAVryx6Y2v9Mb266ilNX&#10;pB+QkIRrfutrWoKTFjBY19UgcY4/Z30VZ99H+sq9/vXD9T4EN/oAxdC/tzFcXWtXJBlF3HvzTc5v&#10;nVNUBeVNiTFOzdAp8ohuvG2fyQEJTk5OUEqxXC4btSCN0ZrT02MslpcvX7DJ11xfX2O0Jooj6nIL&#10;KlBR5Kkr90EuMoi52vdtSV1awJG/brX+M+zXFhjciysG/O+QcmgIGPT7yBiDaT7jE/torYniuCHD&#10;kCjp5oxUktlsTprNyYucqlG9ztfrwTjeLwYO1bHGih9fBaIa+v+YMqwPnAsLk/1xF4Lw/HWhLEse&#10;PPiGRw8fIREczebMZlOn5poX5GXp/LIxRMrFNlIodO3W7G5sNwrZ1myJWDq/I1WnUhxFCU63zHLr&#10;1i2nPl5rhLVIZAcyjyI3FqWMqCoNSAfQThKKWlOUNVJGZNmM8zu3uH33FsfHM6azhMuL5zz46ktO&#10;T4+cEqk1nV/q5q61bIqCvKqotSFCEMUq2E/ZjoDH0o+LWj/jkwv5cbO19MiifN/Q+o0xVSwf7O73&#10;eUtm5fdlqModgnV78yfYmzq1cgc+tcYQqZh4MuH8/IzlcsnR8QysJS9yZrPMxedJhIpczN7uL5WK&#10;UVGMVAnCGpJYIaxB1xopmv43encfGjzbEPDbn1thfDq0Vxvzv77fGopJEW7s+n55qN/23d/fX2Ls&#10;jprY0J5yLO8QjrV2XCqliBsynBYotu1n2ZEbtMXpYRF76x/DNhtaa8fyGa8i8diXX9lVAd2Nl8cA&#10;XEN73dcFeI3F2yHh4Nh1xgBy+/YcQ+34KrCbv0d71fP02gUxkm/YKiS7z3sqlfTnyNA+at+z9v9t&#10;u1yQ9cZMOKa2ftL7ZCfibl8LDLCNk17/GfeN6b9UnXKXzIDRPM7Q2PXH09iY2ck1DLR5CHYJfUuo&#10;5O2v+2N5NxoQckjcZDoF9W2s2V3DQJYknB4dk00n3Z79srymKArSNCVNUwfsHSDCGCd1oOezlFIU&#10;RbETa/kq5D55nFIuvmnjifExIjwF5d2YTghBi8UcUr5t45sxwlB/LR4jddnnJ/YB8ffNk6FcRdi6&#10;PZ/2mkra/jP471WWJWmakiQJ1uqdWDRJGhBjrUfBRjttM/AM7efbfbu/zo7NDwnEzf0vLi44Pj7h&#10;+nrF8+fXTZ5VISON1YIsnTUkmi7mrYolcaQG86PaI2YNn7Ou6x65qp/bDIk1XV5W9vphzOfsIwra&#10;ru+tf7VEkcIYy6NH33P/nbc5vXWbd9+5zxdff401sFqtumdt27S1NEm3z6Pc85RViRCCNE4QEqpS&#10;88Ybd3n+wxNWy0UvbvP3xaEP7PkXL47pkWTS3/P1wPkNiai/brnf69FYItyvttccIuhs17XXAaWN&#10;ESO9Dmj6r7EhNfV9ee2/JEYb81V+uw/lU/cpo/8l4Hd6+SEx+Bxhv4b5VSFcXqGuKkTmwO+2IeCo&#10;atOBMMd87OucB+07QxwjQArXhLE1w61n/XG12Wz4/PPPKYs1P/3Jj1HS7TMvX17w3XcPWecbkI7c&#10;WamY1bpAXVwjkRydHGGVxEhY5zmpsuSbFZeXF8yzlOOjI06OT7leFTx+/AKLxNq++nG4L/OB1ABp&#10;HDs/nybQfC5JErS1DrSOIBKCWApiJd2e0Dqi7iSOsdqA1UziDFPXJJFkNolRAowUKGExVrDcbPjl&#10;T3/BvTfvUhY5KpJk05Sz8zPOTo94+eI5P/3Jx3z74CseP7qg0jGTbEaaZCgVk+c5D775lidPnjbv&#10;KYmTjDhNee+jD7l37w7S1Lx8/oz1esXx0RHT+Yyr5Q2XV1cs1zkWSSsq7tZQ+Rfue7Ztul6vuVku&#10;sVjm8yOUUkSRYrlcsV6vkbIhMxeCPM8xtSaNY+qqIlYpR/Njiosr8kITRQlaOwJMISzGiA5sHI7N&#10;oTHqh9Xd2hnEED755z4F7zA3NbRe7fMBYXwXnh+11o4/Pz/Sn0fG8yXNuSoChB0EWJsB4vZ98djQ&#10;HJdNPsxYTZnnPHz4PT96/z2SJGUymZBvNjvn0G3sKqzFWoG2Tf5ICSpdU9aaf/rn/8qHH77PrbNj&#10;F6sr93nfT+6Q8fUy797uL4jBfJ/q55X8n23XYtvb+40TGYzHo2Nr1779mt//Q0SkQzmg8DNhrDi0&#10;DwsJtsP+b2M6n4QwJLb9S/IAQ2D+gx3sYAc72MEOdrCDHexgBzvYwf6z2gEAf7CDHexgBzvYwQ52&#10;sIMd7GD/ncwvggoLzIcOXrsi6hF1kzFlZL8IPywk8tUA/WsMKTbvZU8fUaTcB1T3ix/az4ZFDz01&#10;SraAtiGlm/CevecbeIa2oGRMMWno4DxUXN1XiBq2XViIvK89x1RShtpz6LvGmK5928LAtphYNqrF&#10;psF5KUSjrrgFrPvs9y0oYlBlPOiLroipAU3rQP28LWobsiFgiV+caAeKRaSUDhBlnaKHUJLVpuDz&#10;P3/JF199y/HJLSbTOaa2xEnSfHe3MLvrSyNYr9dcXlzy6OFDvv/+e6fK1ANaSuq6GlCJkFR1hWzm&#10;TgswkG0beWPYgQCMU8dkW5SilKIqyx4gvp2bUsquTX3VsX0ggh5Ar1Grj+O4B35oC3zDYh5f+WBI&#10;qdLv7/b3rVKoEKIrXgQ64HtYNL8LChhWfhwCqvhjrh2zfoG6X4C6VS9ltNjfegQeTozedtQRQyrr&#10;SsnR5xlToRoCHfnFMiFoYQwoNORr9qmD7VMW9MHAQ6QN4XN0Y7FTojFde3ffsZIawe/+9A1SwI8/&#10;fp/pdMZsNmGzXnHx4gVmpVFCYq+vefjt92TxhJMzwZu3jpnPPub4OOXhk8eUusakMZFSJAKqdY40&#10;hkprrouCuixdwbSUFEXO4uaGxWJJqRuF8mRCEsds1ivyTc7N4hpjLJMko65K1toVryZRQqU16/Wa&#10;fD5FRolT2wHyPKeqaqcMn1eUlUHEikpbB6yUCotACgfKzbKsaQ9DHDnFddduCiyUZcG6qoljxdHs&#10;iKIqWa9W6LIiVolT3rGWSRQhsNR1ga4jVBTx5p3brFYrvn/yjHYhbdVuh0hUtn3qIIhlWSGVIs83&#10;Lu4Qrg/ruiRKWiVvi1JgrOv3SLnnSNOUeQNcnaQJ8/m0UYhKUZEDmNa1piprIqnQugJRcffOCZiK&#10;fLNmvVljgaquWK/WXFwtuVmXlLVlkxvywikaKyUwhk5J2vkyWC5XvULQFmTuA/X8dcMMFDW34OlW&#10;4TYsQhsyH5DQgtF98GKrzB2qvDtAhkTrGvYUbuPFI34s6APjfaKKMYB0f/6aQaDSto2copQQltt3&#10;bnPvzXtk2YRKG4R0ypuh6rloxouvrCOkK8BUkaTYlNRVxXw+JU5iLi8uWK1XrFZLVssb0klKXVUY&#10;rbfvY8xO24z5rJCcxW8vIUQ3BpRHVhCuh+0fjd0hwhGdAik7PrRd29p4qFvjpQQMaTzpxmG7nmXZ&#10;3PUDlkmaMp1OiaOYfFMwnR5zcnzKarlCWPfskRyOtcJ1cExBOARhqED9aShmHYovfXB0+LN9sX6S&#10;JN3YD2N5ozWlcYXOl/UVP7x8SVlUWKxTdUsShK47Io42buivO7vrWvhMuumDSEVgJVmWNW1nt/3b&#10;AquEm6/aWoqyQsqYSXbMx5/+lDfvv818Pmd+dMStW7e588Ydjk9myBiwFf/663/h0XffcHZyhjVg&#10;aoPRjgjJgb4l2mjWm5yiqojTCdpqoigN4hCn/N7Gp2HM0IJvhkHOoJt2kjJ2xdYYsGLQn4XreTge&#10;/Fi/9UevAmTbAFTk7iGQQuEgYQKMwWhH/JKkCXGsODmaIYTm9OyINHbxeZIlnJ2eo5QgTd08cc8k&#10;HNGVionjmLLMSeOovbqLuwVOqQw7qKjd9327SqO+oq8fGw2pv/eAUk3UKIT0VKd3C+rbzzoh0l11&#10;sH1xY/jsbj8AMhJdjN2LKUXbP+3q79Sjx+bNkJ/dkt3RrBUOCOMIwAzWbMF0Y8XiQyQLYz8P/dBf&#10;mVlpYh7RLSk+YROAsaanrDhmY3G0v+b0fK7w6OaEGL360HX3KTn+NcR5Q/vlffmi8HoCud2PtSNo&#10;D9DbDuR0hvYeQ0QJrwv863ylbUH1/fv4pB3+XkzI7RwO18p9fdP/uWsDR5rjjycbUAx6oPlWWVo2&#10;hABi+x3np10SRjTAo22MIYdzUJaO1GhoHPVBOMNxwz5V+rG9d9g24R536B5DQM9evg43X9xLiU61&#10;0Vqn7qtUhAOJK+JItSKVXRyXphMsltVyyWJxw2q5JE6SJq6MHBGN6RM4Du1lw3no1MP1zvrm/3+b&#10;PzJb8J0HzOkTfdpmTZcdYQ+j82RL1NCS2whPFdVXrd7nx8f2Mv2+xNsXbv/9KnKGNl8lun7sz30h&#10;t+DqoXZr81ghucgQQYE/ppRSDiBnLdPptItTjA7Hs/99tjFVS9SiDcrLQfrgZ9t8WHh/++N4TJ17&#10;KD6NIsnF5QXHR8f8/TvvkKZTirykrDSLmzVrK0iSKacnJywWV1y8vHDgTGu6PN12v7Ldc1ZV1ZH0&#10;hCBrP/81Rpo6FPu9av3fR5Ti7icbblgXYz99+pQ//tsf+ftf/oI3793l5cUVRenydJvNmqIouv7z&#10;Sd9avxHFUfOcLiasdUNwFElOz0649+Y9vv5y4Xxn4zccGNONRL8ddt7Pm0tSCPQeILHfDv6eP1yL&#10;fIVbKRXG6BE1ZNONyRY87QMIx3xv+9jb9ra9ubvdso4DJcdipe29xnzSlmSsvz5Y+kq/DJDhiME4&#10;YHs//x62+5lSUbOP1kgpBskEfNLS7b23BDn7QKO7eyg5eAYxNL+3v9v2W11V2Ib81mjdqC/nngIy&#10;tMwmY3vWsfzsPiLSsX2C3+79fmzi996aaL0xtI2pjDF88813GGP40bvvcnNzw2q9otIVCJebq2sN&#10;cURV1OTrnPqoRkSCxKZsVjekScZ8NkXaGl1WrBdrllc3vEguKETM6a1znjx52QwX2wFsEd00HXhv&#10;S1GWzncIiYoiyrokTV28sM437TCgPehq1dPdOIoQqtlXS0ESKSIBiRJsNjlFUVBrg0Xw5r03+Omn&#10;H2GqEl2XTGZzJtMpp6cnVNWG9969x1v37vL3P/+YX/3qV3z99SOybM7x8Zy6rnn8+Al//upr1oVm&#10;kk0QUjCdz0incybTjFu3z5imCbfOTnn25AlxlhElE8ryipcXVxgEUgqiKKYqS2xdI4REKhGoXfdG&#10;ujeX+/PM1JqXL180xDCSutYsl0tUpMiyCRZNXZbUVYmSEUmSkqSpy0kpSVVV3NwsMKZuCB/pSIza&#10;MWb2EA91cXkLdh8gYQ7jWSElaN04OJdXkX7M4I/lJnbzldjDHOq+vdf2/u3zDJChScl0NqcqS4Qo&#10;kVKgtSNXNkZjDQ1JY588ayz+DudpqB4/RJw8dA5qtTsDvXj5ghfPnnL37j0maerIORrSmW5vZC2m&#10;ySdZS0eAYYx1c1pKvvzmG/7l17/m//jf/zdHglAXnRuTTRzYjyfMgF/aBu07pNpeTjbMy3rRZLDu&#10;DMcl7RgfiufH9nVDZ21hTmgfuczQWXgYd+0jzwvH+tj+3N/L+oRBu+fPYi+Jmp/POqi/H+xgBzvY&#10;wQ52sIMd7GAHO9jBDubsAIA/2MEOdrCDHexgBzvYwQ52sH+nheqdYQGz1roDwIa2Lazu2z4W+bCo&#10;zf+5X8g6VvgzdojbOxSGvcXEQ0WO3RF3oD45BIzdp3LZgkPCwu99ICGCew8C5F9BKBBebwiYNEYe&#10;sK84PVRdH1LbGlMl9J+r1topWTTg9xYAr2uLjBSqabeq8oDOrZqAV4Qhe4XZYlyJPSyshg64Hr6H&#10;316hOslQew+Nve13DEoJsE5J9NHjZ/y3X/0GYyWzbIZpipksFqkagI+QPTD+tmjbslgsefb0GY8f&#10;PaLcrBrlSdUAhGuM0T0gnA9iUVISRRFVVRF589d6BRZ17YCQLbhA13VXTGKMYX50RFEUSCm7Ytf2&#10;GafTKWVZstls0MaQF0VXDBS2k7XWqZYoT+WoKaAOi8KH2rvnn6ztijpDYGZofmFrW6ztj2sfAONf&#10;a8z89w9JMoYAkUPKm1EUde8d1n50gCKlOpBZWJgdEjg4H25Gn933oW0bhcDMoSIUvz1CVdDw2kPv&#10;ED7DvgJz//mKohj0t/sUK/1C87aASWuNNi0QzFIJxa/++A0Vkp988r4DwEWQTafcXC2pa8MsjTD1&#10;U4SUfPIJqKjmfDZl9sGPmMeKr777Di1KDIYsy0hURFUU5Ms1eVk6oDaGqtIoKZikE6IooigKYhUh&#10;BSghUK2quIH5dEZZlkgh5c1EXQAAIABJREFUG+B5TW1BW8NyteLs9IwoihFKgq6RkWQ6y7BYVCRI&#10;VcJik1OsN6g4JknTBjC/9S1xFCGEJcsyZrMZ2lisaX2BxpqSurIcz46wAqqypCgKijz31OQkxuhG&#10;GccgrCYWkvfevc/VYsnNatUVdduoIdfo+bOtn9KVxloH5rdYp/oinVo7sWxwKK7Q8PRkzvn5eQMU&#10;hzRNmE4mnJwckU0mTCYRQgqiBixPA/IwxrLZFBR5SRLHCJGiIosUFeuidvc2UFS1U33e5Gzympub&#10;NXklqGqBEDGTVDGZJJTVVv3YEXc4gP2mKBwxCaDiiGw2dW1XlqMKs/vGsj8f/WK8cJ5ur731K+E1&#10;fFUbnxCmrmuED4gcIQIKSYj6RZwRxuju3vsIfIaUmEPApdU1IJjN53zwwfvcunULGUegDXHsCopV&#10;q8ZX1o1f3ZIAJUlCFCmKIneEJ8ZQV64o9PjkhMvLl1xcXHB9fcVisSDNJigp0Ho4vh2KyULloBaI&#10;4BPEdOuvX+TJMGC6i732EA35Ks3tmu0X0fp+b7se2a5Y2VrTgaKkksTxhCJfE6eODCNNJlSFpswr&#10;jo9OmCQOEG213RH4CuOjMPYMSXL8OR+uH2PrbAgA8YkcxvYO4djcWU8DEGKWZU1MUmCNpdYGGUXM&#10;GhU3Fbl4x/kR01s7Q8X7saJg/3taayIVIZVTBJVSYJp5t40ZJLopBte15ma55OjkjP/z//q/+fnf&#10;/oLZ0ZwociD5unZKnbWpKVYrTk/n6LJGGMFseoywEVJG20JhYTvlr5cXF07xcjKlqDWge75mC5wO&#10;VI6bdmzfpy3u3lHajmSz9tZdTIxwkGclt20YAuiGwFP+fPIV5MOYyge0DaqKN7sARyzkInDn/0AK&#10;92cyidCknJ0fM89maG2YrNe89eZd1usNsRJoJZhMEmSkMNY6AKpw4KU0iTG6JoljqnzTFKI3QFPZ&#10;j8/9Zx8jCfJ/39tn9cWt+2NQtgRdze/kFhTlt0mflGVXJSzc947N0R5RkhQdsGNHbVm0OJDmvVqg&#10;vh0GAPvfb8dIqwAvuns28QJyCyAfWKfatdJfU/256cfvQ/vjcP7/JebmUrtGb6GN/npuBFjB4L3H&#10;+mCI7Grns+3cwCdGYC/Abl++ZSgPsU+Vd+x6Y6p5Q+uuvwjKRnG6G9yeOvXu2sFg3mYIcP0q4O4+&#10;YL/rOEFLVxYCrAdBtIhe/4TtF+4jd+IouyWAaJJd7aiiBWz5/sFi3D1bYJeXq2ALjel8i5s/zXwR&#10;w7Fnuw8fJanwPjeWI3pVOw99buga+4giQ0KUEOjhAwhb0hA6H2Upq5L57BilLVEUN+MNhAKta+q6&#10;Is83yOZ3y/XaxQ9SYY1B64o4jprvyF6fjrVZmIfcN+91Q9zkwO9bwpo279En8bTdWtACgvxb99sR&#10;b3zbjuRBtKrx9Ak427H/KiDNUI7OBxa14M9tfKlHwe+iBQ37RHk+gNwjFrIDuRB/rRl6l6FxJrz8&#10;sm3U3dtcTqt+us0rWUfw1uR5WpCg38YuV2hHc6jdO3XkXhIR5MhepSzr5jEkSczDh9+h65oP3v+A&#10;0+MTZpOM45M3uS/fIc9Lrq+vePTwOyQGbYfzXMaabj0N4zFj3F6jXauHcm39eG+7PgnYIbka89Hj&#10;yrSmA6D5Od3vvv+e+++9zUe3Tjk7OePFxQJrHaFdFEWO7LOqXK40itC63pLpGIuQAtH4XZpxHkeK&#10;bDrlrbff5vkPP7C4unTEp8J2pDftmtXGyuF87p7dGHQQy/k5yR5Ysu2LnbUt3K9u51RLcjRMNNIH&#10;WA7l/v356efaWgBzSJohxDhp6BCA3L9eSw42lkvsg+Ctt0fpUYZ6/l0F8eBQzrJ3quU9n21IvxR1&#10;Xe2o3voA/H1K6a8iiN49e5K9vfYQCVN/78M2n4Ib11JKtHF5ntV602B2ReMjh2Pc1yGyHjprGt+7&#10;qMCPhurLQ2u66eKT/lpnePb0Bdlkzu3bt5nNj4jjmMvLK/Ki7Pbquq6pqoLVeklZHzGNYo6OTjmf&#10;JswzianWiDgiiVKEtURJipqf8j+YlIf/z//LoqibXJNCG4MxAqkiBGbgPE1ws3IkmLGKqKvKERIL&#10;ixSaOJIoobDaur09EqUcaVddV+SbHCktR7M5d+7cQVvD1fWCWEqui4KiqhFKkSYJv/i7v2WSJKyX&#10;Nygp0cYQxSnZLCNfXXF2OuP0eMLlxTPiKOLte3eJVEoSSV6+fM4XX33NDy8uOb91F2sNJ/OUdDbj&#10;zr03+J//1/+F85MJi+srvr+54Re//C/UxiCjmLoyvHh+QTu9jXE7aBcqaUC91hnA1s+Yzt9fX1zy&#10;7Mljzk7PkQJun53C2Smr9THLmxsuLy4cIaxxZx11s3eWxhEOlHnePIN/BiAbvzQ+drsx5ZGFChgk&#10;drDWgmzJREy3nrt4oCFi89bpjuwyOM/y18Bw7+mvlWEOaetX2zXT7XfTyZQPPnyfk+NzvvziC9ar&#10;JdpapIgdibgQWNH4xXYtFKIhQerndWUznobOqIf8jd8+vm8yxiBVkxvRNfnims9+/1uiv1PcunOX&#10;KI46Qr/2eVQUdR65JSu01hGeSRVhMWgs/+1ff8unP/6UD999x50sWJfPdCeqePsMyzAA/dV+188j&#10;+edvfpw6thfur082yLf4pFPDeyqf9HGorYdA5q9bd7Fvr/uqnOzYGVyPdHFgnzZ0raH98dC54sEO&#10;drCDHexgBzvYwQ52sIMd7GD/Ge0AgD/YwQ52sIMd7GAHO9jBDnawf6e1RYudgk2gVgxAUDDvF+Yp&#10;71C/tbEioPZnO4edTTFtW2A+VJDuK0eGIBwfRNQVKQYK9v6zDR0Eh0WyPiBgW/SwVWwRXnG5bztK&#10;K4DRuiva7w7V3U171wjBtGG79f5vTANE7Ctrh5+3wT2Gyol9xYSwenrsOXxgXa/wqylGaIs9pVIo&#10;qah1BUjaur1IRQjpQMm11ggliaIYKVWnkma0poWrOMCPK5hIkthTbzAI2ygAWHYK/fDeWwTv4at6&#10;tkUYYfG5X8DSjQMYLHwT0BTlQlEUXF0v+N1vf8+Liyvu3nurUeZNEFI6hVoREScxmC1AQ0pJ1BRA&#10;bFZrLl5c8PjRY5aLhStOFxBFqlF60AGwsK/0076flE6ZxDYAor4Su9mC04I+7gqDvMLFIs9dn3pK&#10;vK0qaDeeGC9w91XZ/Xv4RTHt59uCYjNQ/OHPXXCFTFjLZDLpgPr+fPPbqlVcHlNgG1KuGQN3tIXT&#10;vn/yQTg++M4vEt7+vD9W2+KXymsPH/hvPX8YFue0vtQpvtquH1rwv+8fQvBYqPy+VVO3TQG/2Cle&#10;3udThwA27X17xVIBIKBs1HTGAAIhMYJfLNoW8Vq7BdVt1VkMVkpqqfjDnx6QJIpP33uHqUyYTDI4&#10;lhR5yaqqUZHmwaOHVDrnp598SMRtjmfH/PzDD5lnUz7/8kueX9+w0TXT4zl1lSKiCG5gtVo6Igip&#10;UEJyNJ+SJAmbsugAf8o5KZSKmE5nZFmK0ZpNvqGqStACKSOqWrNYLDk6PiZJM4yuMY3i0Ww+5fj4&#10;hPWLl1igrDTXyxUGmB8dkcYZkXSg9zhSJEmMkJCmKVGUIC3UlcbYGqNdUaNsxlAaxUzTCdWk5Orq&#10;iuXNEoRgkkywWqNFq7paU9ea2fyYjz/6gN/+/t+om+I6JaUDAIYEKk2hdxzHRCrCOBQ+Skkmacwk&#10;mxAnEZM0JptknBwdcfvWGbNs6gB2UjBpfu+AGAYjCpbLa/c+xmKNoC5rlss1601Ovi45v3WL+SzD&#10;UlMWFXlRUWtDrBLqGsrSstnULFc567yk1JKqEqSTCZNJwjTLUJEjHEnTFICqqpHtvBeSOHYFs1Wz&#10;pmld94vZA+U+v8CxnafGmG7udrHQCInNdv70FVpaoGirjN4HN7o5opTq4i7LbmHzoFJSoL7cgs/D&#10;eT0EevOv2a45YXG3tZZ0MuG999/j9p3b1Lp0auxSUlUO2OCDTRyQdKuImKZpA9gyGK0pipxa15yf&#10;32K5XPLk8WM2qxXX11ckcUQUx+T5pgP1+P52J/7xgDUhGHgM2B2ugWHRfKicSKPeJKTo1r3Whxns&#10;Dqhz64v7a5hSCl1risKBn7Ms4/j4GK01ee7862w2J0kSqqoiiVLu3LkDVmKN4eZ6gS6rrijYj7mH&#10;1oA2pgjXZH+NadfhfQQo4fobxsL+Ou7H9n5RagsI88dduOb4oBOlFFGiMEJQ1ZUj4rAgdO2UeoM1&#10;LryXH/eE+40QLKGNIUljprMMqdxcpAG/ttq9FlBSUlU1y5sV57fv8MmnnzI/mmHRbNZrt+cyoLUr&#10;DZau+pf1zYoszcgmc6rKgJUIFFpXKOVAJdrUPH76FNPsS+pau5hUSEQL5PQU+nyAaTv/W8BQqGAm&#10;m+eOItWRY/hjJVJxB/5O07QHcB9q4yE/1MZ0VVXtkPcMER34+zBrjEMuettO3ShfSiVIJwnLzYLT&#10;k2PeuHuPoigpNhvOTo+R1lKVBcY49TIVRdS1A5BWdU0cxxyfHDsyhaocJB/ziZFeRRDkf6YlXel8&#10;h90DgB6Jj9s28dvMV871CSb8WHyo8HqUxKUJQ7tnF26fB47MJ1zD2mL1tiB/qK/99bF9rhbM2+65&#10;rB8XejGxnycI/Ybvj3bUoAeK1P32+UvNJ7EJfYUjNzG9OP4vVUTz26jXLwN+dgxUGCpoj9kQmd8+&#10;crhwfPpx+9jnBlaE3n4zVLYbyjuJJjcQxi/huwyBEve9dzhXx94hnMOv855Dz7EPnN8qug/Nd08P&#10;d3D/NJYLbMdBf1+7Be37cadSCmP1oC8a2i+PvsdInmvMx/m/HwLXD90z9K1j5IZhW6kGzONUSp2K&#10;e6uyLoCyLFmvNxS1e448X7HZrDt/5ZRNnRKoFAKk3PE7ozFnEDP6P29zGKJTYt+S4PlztP1cOyqG&#10;26rN+xkPkGhptx6mWXP6ber+yIZkMYwL9wGogL1gznCcDpLssUtaGsZf+64hPLCa9fxJCAxzfZr3&#10;1s0QyBveNxx37V7MVxBuAfHtv0O/GbZH+yxSSuweIpYxxVtj3BqWZgkvL15wfXXNrfNz7r5xj9nJ&#10;KUJGFEXF7373O+piQxy7MdX2a7jvamP+kPgsJFgMAe3+Z0Sbp5JbYoXdPNQwaeIQOW04l3q+rK54&#10;+OgRb9x7i2SSgDCOoG4g7+iU7WviKNrZN0gpsEKgjUHKGCHcXuqNN+9xc33tKWvTA+KHe5XBNWtg&#10;Td2Jl16DjHd3Pr0eUcjuecAw0eRQfDQ0ZscUzMfOhXp5zD1nH2OkD0PERb6vfRXpyth9e+c2dv96&#10;9irg+9j9Wn/i/Ew/L/yq53Pvaru/jXZktFpPkVJSlAWbzWa7poi+EvKr1ImH1s8xnxqSV/v+yM+R&#10;D6317m/T+MrhXEqe5zx79gOz2YxJlpBlGbXW1JfXaF0RxRFlXUFuuLq65nI+I711zmw2I04Epd5g&#10;jSHGEiUKISNOT88Q6Ywffxjzo9/f5t++fYqVEi0EViqsNk2ezO4Q+gghuLi6ZLleEU9StK3J6gmL&#10;xRVSCCZJitYGZV2+rC5riCR14fILRgnqquLi8pL33r3PwydPQEBZVVvSuCjhZz/7OW/df5tyswYZ&#10;Ya3h/rs/4vatW2Sx4snzZ/zu6hnP37jN5csLTuYz4jghLzRFWfLsxUt+/8fPuH//PZJ0gjGao5Nj&#10;tBWcHM+pq5LPP3vA55//EaUtZ6dnnN+6zc1qRVVsqMpNt1+2tm7OGcAiX+lbdhWyW1JAgzEl33zz&#10;LScnZ9y6dc758W2kkEwnGWkUUxYlZVGSl0VHHuX8c4XVTjF+X3w4NPfCfaZ/NhSSLG5JD7f7BHee&#10;4vIgUaQaIiTt2kc7Ytc4Ul2+v4sXB/Iaodq4f9bce4buuR2hmq1rTs5O+clP/4ZIRCyurrm6fIE2&#10;FQbTEVntzLFgXekROjfrS5jXCfMpoS/vnY937S4Bd357cX3Fl19/yfGtc9I0pSzKhlyyIfTxyADC&#10;eFEKQV0LEpnw4tkL/vj7P3L7+IR5lqCF3sl3bM+xbXCWtSUzGcqjh/HFGBG33VNXsOuTd8UF9q3X&#10;Q2NwX1w5tu/aiW9fsRcP15ndvmTn568be4yR7A2Rwf61+ZWDHexgBzvYwQ52sIMd7GAHO9jB/qPY&#10;AQB/sIMd7GAHO9jBDnawgx3sYP9OC4vW2sJWv4BFNoXm0geYe8V9sL/AtVd07au/ERQvBiBuv+gv&#10;fGb/313xvQeEZ+SQ3n8mvxgiLDroDnuNQQmBbcBALRAV4RQcW6BSe53KUyPqDpl9wJtfOMZuAVJb&#10;WBgqLr9K6WdIBdNai/HugXBguU45Znu1hnXfLwJoVdQckNEVYmyVD6wxYAwSB1a3wqKNU1yOUI3y&#10;h2WzytEYojiiMhaBIE1ShAIRRaRq5gAeUcRkMiGOY5JGxbjWNYubJYvFDfkq7/pwUxZIUSGVe26n&#10;ctwUadumL/GA/07MqwOUheAtpARjEFHUKTnotj+8cdONDSUBNx4iFSGFRLTjqAEm5UXNZ198zWdf&#10;PeDW3XvEaYaua6S1KEBJhdGWMi97xA+RlAijKfOSlz/8wJOH33H5/AdsU0jjVC1sp0bTjl1fBcsv&#10;jraNmriUEgPUZYn0i5KkU5NQLdgcryioAby31/SqOomiiPV6TVkUTvHBU8FtSy6tPz879SxB1Kp6&#10;NsWpQ0pRPtmECgC0tIUznk+QbfGIUtiqcqQKLSCm/Xnz2bb4ZqhAqE94IYLi8S2xQ1jU5d5BIuVW&#10;jaktIG8vESpKuIJ1uVP80ao7CeFIIFrwU9vfhi0pgDEO7CkaWbptIbIbA62qle+PhhQ6faUeKcV2&#10;rth6CzwK1DXbZw2BQ/543K8OJAYLjIZ8fUhGsVWfalODrerxtkh3+xxuTLbEC7m1/NfffslqXfA3&#10;n37AneM5R3PB2ekRy01Bnhdg4Muvv6VcrfjZTz7ljTcN53fu8MkH7zGdJvzh8y949mJBVRvSWCGP&#10;Z6jYzem60JhaM51PiZVgk69YbQomDYh7uV6zXq0oyxxhDXVpaUVCJ5MpphJYIXlxeYU2hvl8hhAW&#10;KyybonSKOFZitOL6as0G2BQ1RalJJinICNGQHkgMWoKcJKgoRqqUOJ469XJRoGTTZsZgrKEuBBMV&#10;I5UltobzSUJcxM4vRJLCRFRVzWaZEyUxUgkmwvLevdssLt/ky+8eO9B15YDtVmzBY0II4mTCbDZ1&#10;ynNzV8SaThLmx0dMpzMmaUwcOzVdKSVWOyXrqiyoqxqlJLGybFZLyjJH1zXWlmhTYIUhryq0llSl&#10;RVeOcCRJQdc1ReHIN+q65ma1RiPIMjd+8sqw2tQs15q8NJR1hVQxcayQSoFQZFlKmsRM51M2RY6I&#10;VlgJqyKnriqEllhTsVmvurXBEaQ0ICEExraKcmoLWBRgcH7QGtGPP1rgJH3wrmpISEKynn6RGhhT&#10;e/NGdUo0eCRGeGQZZkCJNywY9BUmx5SL9hUJduuFlGCdYnRVV4go5t5bb3Pn3ptEkwkISV6UVGXV&#10;AImq7poOXNsnXWrntxvbmqIqmR5NidOEL/78JcvrJcV6yWa55vj4mLIoEWY/8KAD7HvgsM4Pe0Wh&#10;w6o2NArFW1/pg6d9kpooilBCoYRTGrS2KS32CAp8APK2z1WjButOSaw1JGkGleT6+pokSTAGpIqY&#10;TGekaU02mWKxZLMpVVFikczmc4xQXF9fs1ytqbWbazKSHejWf++Q8GUnlvf8rQ/+Df3+UEzv/8wv&#10;Tm1jBR9AE/ZVW3QcKoH7JFot4U4bH+gmnlVCDhZmhvuELm4M9jf+M7Vzo6oqkiRpfimJ4pRJkhBZ&#10;gzQGbaxT7ZKODMRaTRIr8k3BzaZkfnxOkqZU+QqBxtQldVPgbK3AWkMcxywXC4qq4sc//RnZNCUv&#10;Ni7ulQJJS2xWU+maJ89/QEuFRHA0mzVxiuziM6cwhhf39EHSLbGCD8yWQoEVxJEr9NZGI1BO5TQS&#10;HSCq9V1RAy4K47DWp4XEY74CPDgCFb9fW1CW32/9WKLdc9ktkFG6/Yg2bic3STPqCmKZkkYZ0ijq&#10;TUUsI2IlqMocY2PWec3tTJGvVpi6BDshTSdk0ynWaorNpvPP7T7LaLMD1A9Jy4bmQrj36PxwwzLm&#10;k9GFQMVdoPnWD3VxojdeCdaYIf8/BFTs4j8pQbq2tQ24rwW+tz6tHVhOvXq3sHwfgKiuHflAu9eX&#10;jW8VLXWEFJ0itrT9d2rnoE++1bZDO659MHS4lx4Dbr3KwnVx591scH3LIFB3H3Bo/Pn6xC5hAXt4&#10;jVe1v9+eQ0puY7G+v44OxRJhPiN8tjA3MaTSvLu/sKN7hxbE7JOUjfVd2Eb71quwTYbmU0i4OAYk&#10;DNfQfcCeodxWuztugaX7xqH/XG183MuJmS3QfgckItjbhvv2dmNt/ar55I+fMdDEUO5sDIw4RIS3&#10;zSu63J82jtCqHVethq42BoNltVgQxwllWbBaragqTZpNXHyh652cZn++7SpWhnMijDH853X9Rac2&#10;7fdn6zPdO6qd+dr37dJTXm6yZ1JgtAMEq2av3eahooCEaGiP329v0VNWfh1g62i+0yMGU22u1PvZ&#10;q3IPbRyplOpyfT4BhBCCqFEHrzwwd5dTHPEHoX/ariPSUyeli93b/m9jG631FiwHg3uTbg0cWWOG&#10;AaoOTNbuPcqiZPNozZ++/ILZ8QlJkrr4uq4Bg4oSD6DfBwL7OUY/fomiqJe3Hsr/h/NPStnjXB0D&#10;T4Wkt0N+ecg3SCkRUqBNzXffPeTs/Db33n6HLEu4vLzc8V0O1Bg5oKWXr9u+p6AsS0cqVQlqbUAK&#10;Ts9uEU8yqmLT5eZ8UPOYjwvBtEP+2N9ztUq9ZkCtdyw+ex0Skd3cgRjxocMEEyEIvgVkD/XPuAqv&#10;6KnLD/3tzirkDonOvjOoV4HUX/ecLNxbvL5irb+n9NMu/dh/O07o+Ykx4pYhol5we9rNesNymZBl&#10;CVfX15TVViW7zz0tBgnlXtV+YyRAu8B17f3evkbb9c9oQtI/beFqseDl5SVvT++RzTJUHGEtLJdr&#10;4jimLAu0rthscqraomtDJTS5NWhKEgmlNpSLJffeuo9IJhRlxdks4903bvOnb59SWacrbYXzT1Zr&#10;ZDRMmLVYrHhxccn779ynqkomaUqVpORFiRKKSDhiQYnLM5R5jdY102nGJJmiVEYUSb568A0vXv5A&#10;OkmpNVRGE8UxH33yKffvv+WIAaIIpSR/+zd/wwcffsDFy5eYYkm53vDlgz9RfvQhP/vZzylrQ/78&#10;BbWpWa43/PYPnyHjCdn8iDzPySYpcZKggHy95OG33/D0yfd8/903TKOUaZpQFTOE1QhbY3XdIxpz&#10;Z7hmh4RmaL6Mz1G333nxww88ffqYaZqwmmZO+RvBzfUSayCKEqjLbi61xJtXiwXPX7wcvKdP+jJ2&#10;/xB4PUbiG+4TwZGduvWwXdtdDKd1TRQJpIrQpmzOqUST87TUzXlES/7ScwxenqsPXBaND2niRCGw&#10;whFb3n/rPkWec352wvHxMReXFwjZkuT1182QRD4Ea/tnan6u7FXzP9y79Ynmasqi4PHTJ9x//gN3&#10;77xBlmXkeb4lhfKsLMtunen6SAiEjKi14R//v3/k/Xfe4SeffuxICVoVeG1G1zs/th4Dlb9ODPo6&#10;hFzhZ/xxsy/XExLwj6mu71vv9gHZx8hTx+IB9sxrP6fqXzvc8/lnu+Ga5efq/j35lYMd7GAHO9jB&#10;Dnawgx3sYAc72MH+I9kBAH+wgx3sYAc72MEOdrCDHexg/x1sSCmpBW/4B577lD3Dz/jX9b8zdO+x&#10;Aim/0NNn6g8L0/17DSmSDRV/DzHOh9fs/j/0LkElUVh4N1Sw3b7HEKDmdQuErQde9/vKfxdfcbr3&#10;3O4C3aP7yuVtEaZogDWNvG6nugoOzNV9DwfikziQTQtKtkZjpaIyTkkznkyYRBFRHKGiiEhFJHFM&#10;FEniJCabnnA0m7lioMmkA8G3B+i1NiwWS77//iFPnz4jz9egIoypXIGLtUjhANZKRmiEAxLRFn87&#10;ULxwcJxem7aH8E65stpRKPKtV5TQgRYkUkYOlN4AcQQO7PPnL7/iX3/zW+ZHJ6STzM0l2FET7LTV&#10;hEBKBUpRFhXPnr/k4fff8ezZE0xVIVple+xgoWfbZj6AIyxSaYFhY/MrLIKTQpBlU+q66gHIpHet&#10;JE07PxHOtaECbmP0TmGGr1LuxplC1/WoKpgNfEef0MD0CiSHQB0+gG6oiCQEP+4qILHjr7bqHH3F&#10;9y2gYHvvLZhvWxQ4VITVtkvvOaUk9lS4QvIABwxSvaIbgezm93Dx4W5RvK/iyUhRqu/TWnB/W8g9&#10;pmwV9mUINPJJT3zVTl99pQP+e0X97vd2Z2yFfdx+vygKPvviO4qi5Gc//phbJ3OmEo5mU1YWbhbX&#10;TITk0bOX5Pnv+MlmjbWG0/PbvHnnNlk24/unL/n8i69YrJaUWpOkKSenx1RVSa0109kRFsl6tQah&#10;iJSiborPrdbMZzMwms16RVVVaGPQdY2SMavViqfPn/Lpj3/M8ckJtbGUq5xaW+raUlYFN+s1Wgjy&#10;vEBGMSenJ42SO5RFTl1WTCcp02nmyBDKCqPX1JUhy6YdAYWQDiST5zklJRGWSRaRKMHp8ZSzSUxR&#10;ltwUGlvXWOWAl1pXoCKKKmc6S3j/o/f44WbB9dUSlGCSpggJURwxSRPiSDGZpJydnvDmnTvcu3uH&#10;dBKjIulISGwDxDdVE3+UrJZLMJYojsBorJEUBazXOWVZUVcaKTRIjaamNm6+laVGWMVsOmGapCRx&#10;jIoidAkvX7zkxcsLysowmUyJk5giL8jXOTfLFZXR1FojjaUo8q4g8XQ+5+zslOl0AkpQlhVaG/K8&#10;YLG4ZrFYcH296NS26rrGNAAUax1lipQSZD9uahVwhZAICVWld0HCgZqLD34PVYy2fo8dFZgxANo+&#10;1baQQKj1Iz7I2Pe/kUh0AAAgAElEQVRXrzLRkLI4IBpNESmcnJ5x9+49pvM5QrrrFGWFqxM3HRiu&#10;VdRs7+2rXLq+LzHGEquEk9kRPzx5yub6hqoouLy8cKphzeeUGi4CHAP1DMVrQ2uM+3mfWGkIzOb3&#10;jw8Y36faun2Wdh5qkmSC1m6diaOYLJt2vq5V5p7OZiTJFGsdEc47b7+DlIJnT5/y7MVzfvTBR9ys&#10;l8hYsbnOu3jGJ27xx1io6OaTYoVAgaH4Pyz0fNWY8b8XAtX9Meyvv2G8F67P+0AkQ5+pvbgk/N7Q&#10;8/qkBUK4OE1FEbWuXVzagM46sB3uM5cvr7i4uOD8zhskSYTWJVbXSCkcEE04EgjHQ2WIo4T/8R/+&#10;J9IsI0kTNut1885lp6oXRROMqbhcXGMsxFJhrezUSfvvtI21xgCOfcVhV3Ttx5M+qVc7HnzgVBiP&#10;tH0Tgjn9+dYC50PSJ39MDj2nMVs1+44UC0FZFiTN3kQpB+DKZlMm0ylVVeOK2yXL5QopBCpSzGYZ&#10;R0dzlssbV/huNbNsymw67dTZwz1qqwwXKoyNjeF9+9uxYvNQndaPz2CriN2CItt/E8Szo/vgAfDu&#10;GNBhp6DZDpPO+c+5z1+ECnmD/lCohhiiP+56684eEjy/vXb2HH8R4Gk4tzK0HwoVuu1IwbgPHh9S&#10;he4RurXvwDg4MCTK29eX/vzyvxMSwOyuf3Jwb7WPJHF33ppeviLcV74KrEWQJ2n9WjhPxtaM1+n3&#10;oTk3Fkv442toX/q6pAv7lHStR5ozFtsNvesoaLyP291eQ7jxOrQejoGXx4AnQ75vH3A2fMbXIYwI&#10;1WlDEMeYT+tyPt7+1q13jjxlOptR1bYhOaGJ9R2ZlLEGqRS1NaQq3okjt8BPu1c5NYx3QuLDoZg9&#10;zDv6atQheVY/F2B3gTNNXqtVlXdEjOzcWzR5rGGQshh9x7H/j42rlsTIEQ7KHhGqGABzhutnTx1c&#10;bL/j36Ml6vHnZfjOY2M0VNEcIscIQbw+CD6O427a7RB/DPjToWv7Y0ZJRxJUme3aX5YlUrkYyJqa&#10;qCFriGMXX7bkSWFebGjP4+f/h/JDLTFt5zes2x9tEZR0edWhNWBo/XydmF00BJpGQJEX3Nws+VGs&#10;OD2es1qsuLxeoKItmZxSijiOqRvSyDiOe/NEG01dVwgBVTP+kknG+e3bvHHvHg+//aZ53i0J3b6x&#10;PfSz8PwgzEmPxRJj8YevAj+4Fw+IbbZ5Ttn4Ary1c3d/45Mmh/ujV50D9QlIRK/N3L9l0CbjMZWf&#10;x/R/PzQmXxdwtxuP2tfer/b2UTvASRnMYen9jL1nYkPjxvdZ2/2VJc9zqrp2JF/Cj8PHY9R+P4gu&#10;lxECYveBm8fW2KGxEI6lsdi9/Wpd1zx//gOnp0fM5hlJkjCfT7ucUBxJzk/PkUIQCQfCX682FNWK&#10;LILz0yOyyRGz2YzzW7epDZgqR9QV79y9xd998h5fPXzMZV5isSgpOgJKn3Bg63vh+0ePOT895Xh+&#10;QhYlTNMJm7xgtVyh64qqLJAIJtMMJRVKtH3lSHTK0hFVpmmGUAKja6y0fPLJR5weH3GzuCS5dUZd&#10;V7x1/z7vf/AeRtfkmxWyKsk3JXVt+NnP/pbjk1MefPs9603BJi958N33PHjwHW+/8y7aNGQ5kcJK&#10;iVKQb254+ugheZlz59Ydrl++5Ne/+jXvvPsu9+7dQ2LJJpM+T49168Or5wDBWLJefGEc2V5d8vUX&#10;XzCJY3Rdcnx0hLISXWuEUsSTCZmCKs+x2qCQFLrm4cNHW6LjnfiH1zpXreu6t76Ee8uQNLglswjH&#10;QBsrRJErVXYklZY4Tr11vvW1djBe9WN/YwxZlm1zbE3+vtYarCPkfPPePc5Oj1gtBdNZyjTLuLyS&#10;3ZqltRlcG3u+1yOaHvZ3DBJdDAG2d/YfLVhf1+Q3Cx58/RVnJ6ckaUxVlRRljpIJciAX4Hzhdm9m&#10;jWGaTVkvb/jNb37LO+/eJ0tjZOPWtDa9c6B2rWgH7BiIfJszsttERRAHtwSQQ3FcSPg6tJ77Z5xD&#10;BEFD8eJY/Dvkr4fiv3a8tvmyoX3Tvr3+0DroP3e4rvrjoj0PHssvDK0Tr/MMBzvYwQ52sIMd7GAH&#10;O9jBDnawg/1HtwMA/mAHO9jBDnawgx3sYAc72MH+nTZWkOeDrNrfDbGJD7Ge77uHb6EqY6hqA9tC&#10;GB0UOoT3H1PhHALBhkAB4ck0D4HW2+uFhT2GPhjM/56v+jJW+Oa3nbW2p2o4pjDp/2zo0Fx4yvSd&#10;UlHzd6smSqvoaS1SKiIlG5B4C1AGaEC6bJXx/INtrQ2RUkjlwDxGOPUlFUUQCWKZMolTJmlGls1I&#10;swnZbMIsm5NNUrIsYTadkiRTlIqaazkQZFtgbC1oYzk5OuP81hu8+fwHnv3wlOfPn7G+WVJVBVZX&#10;WKOhAREpuS2y7Nq/hZkLNQowacf1GECjLWxpTYqoKwoDgVACbR0g6dvvv+Mf//lfcKU6inxTEkWK&#10;OIk7lSTwikYb1U2n2gxXNysePf2BR08eUaxXrhhVyEZN1nZqDUMAXx/8HcfxXrWcUI3ML0BrfxYp&#10;ByppFduNV8jqF3+0yqt+YZBf7CHYFnm0QPe2zUOAZqvMGo71zkd5/eMXhw6pEYbKUb4faX1OqAS3&#10;T63BBzPuqosYp7bbvGdfAaEFK9qmeFwipVNKatvAL/b129W/zo5SHXQq981DdoUvURS5Ai9d7wDL&#10;+oXF7ZV2faryxlmo+OVfxwcn+eDUsaLJEIjkF/j68yME2/bvbxt/pVoBlQFlCdkVzWrtiu6cOpWg&#10;0JY/ffOEsoZPP3iXt++ecTSJyaYJlZ6SrzaUdU3+/AKt/8TqZsW7P/oRZ7dvcXR0xt98ek6STPjD&#10;53/iJneqYPEk5uzOKXlRU5uIdVEhVYSIJJt1jja1U4fPMs7PTxDa8ODbb7BFQW00FlAKFusFVsK9&#10;t99CRTFXl1dUxYZEKqdkXtdYFSHiBFG5ovYojrblWwImk5TJJCWJE/JygzUgpaHIc3StO1C5U+lV&#10;SCGpq4pK1ygtmEQxSaRIY0kZWeIoIokU67KkMBYtFWk2QSUR09kUEkOSxqDASgNSc/fubd555z7H&#10;xzOSyAHST46POJpMkFiM1WijKasN1liKssIYTVVr8s2GzWaDEJAkE+q6xFgBKKrastmUGNuonNsa&#10;g6aqS7euiYhYKTSCqqpYFyVxFHOzuOHBt99zvcixCIS6IY4VWIMuwWKQkUTiFG2LsiTPC6qyJM9z&#10;Li6ec37rjNt3bpNN5xhjmWYTbt86pao0i5sbLi6vubi44Pr6mlqUjVp5QxTRqbqDrvWgIpEQeofI&#10;JCTiaZVy2uLzNlaqqsqbN05l0PnXBrhj2/negl7bIu2+YpA/P4cIdtp5X9d1L24ZU/INYxcLnTKm&#10;NYZ0OuXjTz7l9p17jVqvdIXbtSO5cKpPtit0bO+XJEn3PC14JIoiyrJiPpth8hybb1C6YnV9QRw7&#10;1erNJm/iGk0UyRGyEzsaG4drwhjoIyySbdusjRH7hdR2VC1wCDjl/JhFKUEcJ5haU5YVy9Wa+XzG&#10;0dERSZKw2WwoKzd+ZSzQVrBaLFgsbrhz5zZvvv0mv/+3f+NkecVivaTUNevVmljJjghniFAqjKP8&#10;z7SxQLu27yt8fxXI0J8D7Zq273pDa9wQWc5QQWfYp2Pr16sUmjoV0SZuVEpR6ZqjkyPSSeri50hR&#10;67qlQEIIhRTCrVONQtrdW+dEyqIt1MaClGhjub685tbtM6RwMYTWhuOjY4yFzXrZkRaBdWrsTV/U&#10;xpGDOEC4oqrqZn55CpN6q6Q6VCzrq7dvwccS48VX4VretsmQElWPEGoAlOm38RDobyieGFQybK/T&#10;xtyyiQuMIZ2kGCwykkRRTJwk6IZMyBrI1xvKsiSZxCgpKIucKFIkcQzWMptmZJMUY7YKrm3cppTq&#10;SMJCgqXQ14a+Z2hshQXXQ+qLOyBp68DWxpiG+MP5Gdk825ia945K3IC62Gvt94NnDEGpvm8JiTVC&#10;XzNGLNeqvxtjMLXeUZAMQa5hu/vXa2PYcG/y1+RXfPKmMF9hrcVKegDOsWL3ocL7IRKRduyhdtvN&#10;//2ryAvC74RkW68iPRhTpBtTrB3yNaH/8NeDsf7wAV4haYIQYE1/D9z29ZCK8+vmsfa1w9jvhvo0&#10;jLt8FWGfcKhrR7ELmOzNK9knS/Tn9xAByZCvwe6C8loSyDGQvb9Pqxow6esAHsaAxUMEAyEodMxf&#10;hjFUCOAZG68+cLvz9U3cWpUVUZQgpKCqNEa7vZtpvp+maRebRlHkiM2StDdnQ/K3feNsbP63eYOW&#10;/GiMEKIFmPrAsLE+344n0wGwVRSBt19xhABihExPDMZ2IYHWUL+8Sm10N3/qHqbz5yNKrkNrWEsK&#10;2SMTaIk8gaIoyPO85/e68TOgkjkGavb9T5s3GgNC7RvP7bObNqe7Z6yEOet+XoVGFV1TG0NVV0hh&#10;SeKUBLXtc+niRX9P4iuSh/5szAcBaGscaUSTaxLNWt1+Tgo52g5j+4WhMdSpvgcK6kIYlIx4/N1D&#10;PvrwA2aTjLPjYxY3N70xaa2lKApHwNnkDnzVe13XgCWKYpRSjkDNgpxFvPX2fZ4+fUqVb7BWb88z&#10;9oD1xxRox4B12hszrwKWb33N+Hwau7eUkVNiDsiAwuHqz+nwHkPgw9dREw59vHsH2Sim29eOO7eq&#10;9vR87euQDb9uvLeP6M0nHRlSFna5mC27jLWM7kXH2rGXY2/aXEpFOpkwm88pihUqjhzgufD3TaaX&#10;c+q/q+j93Z5xDO2zhtbOVxFL/yWEd/32Vc0YgOVyxePHj3n3R/dJ4ogsidHTlKIoSVXCxx++z+np&#10;MWVREJmaxfUSUSwxsSQCliJnsVhyc7Mgnc1BKo5mM/7uZ5/w8Y8/4cHTF/zTbz7jN3/8k8vZDRBp&#10;+cDmy+sbPvvTl/zkgw+YKEmSTMiyKWcnp1hTo+sKjGGzzinyglg6JfO8LNycFu69kklCHMUs85wP&#10;Pn6fk7MZ6+U1P/3pT/nlL36JkIpkMiWOI/7w+9/y588+43Q24+r6il/88h+YHc159OQpLy4uKcqa&#10;m8WSzz/7gjhJmM9nSAlx3OzzrUFXhk8/epuqKljeLMnSiPVqzdNHjzk7PeO5EGSpIxD1CZhFA+QW&#10;0J3HDPTi4Bjux4fOx5XFht///rcUn3zKB+99QBonIBVZNiOZzcjqknK9plivWFxd8+TxU+e7BYOx&#10;XJvXHCNk2pJZ2x5x3hCQePtvaG/TxV6NfwEwFtLJpAGf1ztEy7Y5b23JPLv1PMivJknCW2+9yb17&#10;b7ozPCGIlGS1XvPNN99wvVhQ1YaT4zn/P3vv9SVJjqV3/gCYcBGREalVVZbsqhbTYmbJWXK5JIf7&#10;uvyP94UcDs9wRLOnp7u6q1pUl0idkaE83N0UgH2AmTkcDvPM3ubTjt06cbLCw93cDOLi4uJ+36eU&#10;5vBazuHhBNGu4UkiKcsqOo9gQ+QUi0tiPm2f3/Pn/lacgIuRlJSOfMPCs2++5evj63z8nU+YzaeO&#10;2LFxsbMQoj+vrOt6CzRuhWn3bC7f+8vPPuPTH3zKD3/wvR4cb6xBtWTIGDcyfZIRf+0Kz0B9n+gd&#10;o0XP/ofyl/4ZXpin8XMd/h52H/FeuN/pCMJtcPYZI/vvyXrafe2b9rJ9vmBgXxvWfIT7ltD320iu&#10;J5Y3/lPyKqONNtpoo4022mijjTbaaKON9v9HGwHwo4022mijjTbaaKONNtpof6L5YAJgBwC7C/K0&#10;O4fjMdb8oeLnrniwA50nLXDWsl1YAgwepnYWU5Tz770rvPXvq7MhxeXwULwHj7fWF1979xACdLvr&#10;D313eGAcU2Lap5QWUyvt/z94j+yKG4R0qpHaFbVq44p6OgWkugXUpZly6lVGYwVI4QoYOsVvJSVp&#10;kjCZpQ6ULSWzNCHLMpJJTpIoJlnG0eE1jg6Pmc3mTPIp+SRHpRIpFFKCbAu3Me0vQvQq7O6+XTGr&#10;EGAEHB/POD6+xqP33uHs7JSXz17y+vVLXp+8pFgvMVqjtUHXTVdjiZKqBW+5343YVYi0LSAxBGAM&#10;9demkKIrZmkVv1pg88npOX/9N39LqQGVkeQTp+rhFXiYDujWAoe6a1kLl5eXvHzxghcvn3N1cUlX&#10;INSRErQ3slOI4Bendt8DxBVLI2PLeIQT3ThXSlFW1UYBNhhv3fxygEWnltSBfvwCjbY7tgp+pJTk&#10;+cQBM4MC41ihyRZgKCjQCYsx/GKOUGErLKIV4Cl07qqx76pc7Kpvbnyo2mrD3cLuXYWfrmh9H6Cp&#10;u16WZT3AJ/TJ3fuzLGvVR0xfvGtbpfmuX0MlYne9beWdDUGAjSoqhe8NVdqH1ea3/W/4LKGvxCtk&#10;csA7emBfkiRtv+kdMNlmTECSpNR1TdIqfbk5IRFSYYzly29fcLlYUH33Yz5+7wFpapnMJ8gkobha&#10;sV6tePryHN1YLhdLPvzoI27e0RwcX+f9Rw9J0pzffPUtp+cnaFuS5tcQq4rTsxW2qEgyC7WmSjSJ&#10;2vhQiWW5uqIqC2rdUJQl1gisEqzLgnsPH3Ln7l3KqmG1XtFUNVoqqrKirEq0khgpqJqaXCWkaYaS&#10;kul0Ql2WlJVTmi/Wq7a9MoSFLM+d7xatUqGxZGmGmFhWxlDUDckkZVXVzJRkkkoyKbEpKCE4mE8g&#10;y5keH4NMuCoKvv7mKV9++wSrDe+//4i7d27z8P4djg9nTCYZs0nGdJIhhaWuK0yzorEOjKR1Q1OX&#10;lGXJuijQWlCVmrqpKYoVy+WKoqixqBaw536qunHPgqJuGtblmqap+jmWqAR5vuDq6or1ugQsxaqg&#10;aTTZJCVJJy1hRKswmm/GjbKGRltsS1CxXC5ZF2uyPOX07IRvvvmGG9dvcufuPWYzB3ZJk4ybN29y&#10;fP0md+/e5ez1a6cKf3nBarlCSklZlhjjFOWlEpjG9KANgdhSOfZjINXdJBtyoo50xPfB/pz0lbud&#10;ynynPrQpJN9eD3fJYbo53Ck3hwCUHkgZFMX5PnWngLBdb/q4TSV87/vf5913H1FUNXXTUNd1r+5k&#10;zEbFrivctta2IKOURmu0bkiSDRD/4GCGlBbTlEhTUhWXGL1iejinLEqngiVdLLKP7Cgs5n6T6ll4&#10;nZjSj6/W5n9H16cdiUF4L7sxLyRpyt0790nShMsrSV1fsFwuyfOM6XTKbD5nMptSFAXT6ZS7D97l&#10;xq3bLM7O+eef/Yzj47/k3UfvsizW/O7L33N8dOTA01qjseimQbZjy3+GXT+9vTfwx5XWeqsYOKZU&#10;GWs7//tkRNVzCGg41BehDYF4Y2BBv8g3LAyNqTt1z9wB4Lp46frNG2STnKppoFX9E3TKz26eli1Z&#10;x3/+z/83H3/0HRCWBk2SCn7961/z83/6JT/4wY+4e+c+WjdYXMxVN9VGWb39r1s3pZQYoKzdOkML&#10;WN+ARIy3jxIYy94+9tdZv02G2ic2r7rXur1FbL/ZjZ+wjf2Cbd8PhuNwG6xrt/duxpBnGXVVMc1z&#10;Eimpq5osy2l07YDhOIC8FAqrQcmELElpmpq6rlz8Zg155shidKW35ncXD1trscIO7uFibR0DPfok&#10;VTEg8DD4dhM3bwFHvfncjdkYGMCPibvxPKSiHSWNCKaf30ZDeYMwnvSfN6bs7vqr/Wyjd0j8wnEV&#10;gib8vXhIpLQPrPgmC5UF/TnTgTi7dVsp5ciNfKK9dv3vPqMD0LsPjuvJw94C4OXHzPsUuUOwVcxv&#10;x4gQh9TnY/fi960xGzW+zb7cbCmR7we/u3krBnxWmKcZAu6/af3wrz0E3o3lfkLCtaHvjJFDhHEA&#10;Ip5fkj3AZwNi9mNHn0TGB8hGiSOtF/P4fdAh4yN9vL23JLpfHWrPP7YPwvm7T8EylqPbulchoAOo&#10;C4lIRL8uu3jRtVHdOGKzRCUtGZXbQkshUFmK0YY0SZhNZ24NTlOEVI6scWB87MvrDcUm3TMnyYYE&#10;riN6CAGOIRFg5+vjZH9OHbbp9hAmWI+EGOgPuzNuY0CYWL8OgdViuSB/3vhgxC6/5rePn8/z17ou&#10;x9X9f4x8p79mJHf0tjFjDDDkE/uFcU5PQDAQ14ZkaEPtNTQHhJSkMnHEo2nF5eKKuqqYpJkj9ezW&#10;zUZvgQO73GJH4hXmeEJyl9C3RUkquvHgtqbRnF83RmN9MLRu7fi0WpNkKcurBWcnr7h/7yH3795h&#10;WRS8ODnpv7Oqqpb4UW3FS30+tCy3YnpweXVrLHfv3ef2rds8e/q49ZsG2cUxA6D3WN/55FkheWlH&#10;ANrl9sP1Lcyn+XHv7lja5B99FXUpRTT+HCRIYQiEyt61dXM9gWmJGF0efPdaQwTI+2KcTT43Dsjb&#10;B+58W4ur8bIFpgzbKpY32HcWFbtXPzbeJnRzxLdZljGdTBFCU2vDzRvHPH9x2p9dvOlcafPabm5o&#10;aJ0eInd+k8LvPnXgDRlL+Bl49eqEySTnzu0bTFLJJEvAGKpyzW8+/xW3b9/me59+B+qCdSp59eIU&#10;O5tha0dUfDDPEaJmsboknx1w59YNsjTlMJ1AkjI7PKIoCz773VeODE3IPre+8dWqzU8JXr0+ZaoS&#10;5mmCsY5gVClFokA3NabR6LpBConCYrTGWEPVNBgsSZowmU0cqeZ8znw+42q54HuffspPfvIj7t29&#10;jVQp66ri+Yvn/PIXv+D1y+eoB/f5D//Xf+TjD97ld7/5gidPn1PUDUVp+Pzz33J+dsa12QG6btCJ&#10;QiUJ09mUdJLTVAXz+YznT55htCHLMozWfPzJJ/zg+98H4PTkhKIo430HW2diYb9uCHq0l5/fECq4&#10;+anbcyDNZ7/+NU3VcOfOXa5fPybLXP74QM0w8zlX5ylPHz/h5cuXbdJ2e+75hMNxMqCNP+2IpLvc&#10;ZiyG3PgbsXXG5tYW1fuWLp6qmwZjHKg7bf33hjS5y7vqHRIkozVJmjLJMj788EPeeecdkqTLH2iU&#10;gHxyxOHhD3j65CkvX71kuTjH6JIkVdy5c5PZdEI+ybfIUWNkNOG+dIhk6E05thhJ2da5eds/iWrb&#10;oWl48u1jHjx8hxs3biDnc0yjOTs9bUnPZUDI4a2NUjiidQyr9Zr/9jd/w7vv3OfOjZtUVdl+f7uX&#10;EyCQwZrXrXVs5am2cxhx0qT+mf2LBeew+3y9nxPx48E3kciFMWnXV108MlSbEX7nvlqCfeva0N5t&#10;Z88U1HfElOmHSG5iZKSjjTbaaKONNtpoo4022mijjfYv1UYA/GijjTbaaKONNtpoo4022v8iCwvO&#10;OjXN2GFwTPUiWrzpnzh74FXtHaY2TbMFmOxe91Vyhoq0h1QZu8PbTg0U2FG39r/HLyp7G8b77nnC&#10;AsewYMwHx+4rmvQP0X1FMv+ZuvcP3c/WAXXLim9bBUMpJVYbtHXK6kKlYB3AXQhJYwxIRZLIFoBV&#10;oq1BqQSLJElTpgcHrmAyScjzjCzJmE1nXLt2yGw2JUkT8umU+XzO4XROliSoFtRtrCtHl8JgkWjb&#10;uMIObbBGYjAD7e+KMS0gtFPeyRPF3Zs3uXF4xHr9kNenJzz+9htOT09ZXC3RVdWryOt2bCWqA7qZ&#10;wYJa38JD/a5YogfgaI2wTt3AARTcdVarNf/lv/53Ts6vyKYzptMD8nyCEFA3Gm1NW1icbI3pRDmA&#10;2WJxycnJS54/e8zr58+wunYKbsIVg/hjuOvrEBBjraWu616Vty/mwQF+ZABK78ZX3RZ++s/uq2P5&#10;Ckk+aCFUsvDnQzjXdsfzpt935gV7ABSBv/F9lT8//HvygWpbSgWwA9YP59V2wbwjOuh8JGyKaTol&#10;1ZgqaQik98FEHUjKv68OtOb716qqHAA4ULHbAsu0Cp9a6149xIjde+kKtjbPF1eEEm1lclfwHPNJ&#10;/jgLyQeGFEpjfmvz/H6NUadctwEgGOMArx3oLaY+vQ3UiQNQtNY9GPfk/Iq//ek/s6oqfvjdj5gm&#10;CYdHByiZsLaWxcUCc3qBtpaiMjxarrlx64pbDx5y59ZNrEr55rHi7DyhqCvOLl+xKgpqY5jLQ4SE&#10;zFjSVDHNcySGF8+ecfLqFXXTUJQVZVmSJE7FaLla8Zf/9t9x4+YNVotLpAcSklJS64baaqwwLfhR&#10;g7XkaYqwlqossdagsgytjVP9ETCdTJnODlr18Yai7hQeDU0LzG6amqJUpNOMxljqRiO0JhESpANj&#10;rosrTp6seHV+yauTM2Sa8eDWbR5952Ou37nB8dEB82mGsoayWKObGl2v0cZQ1xWNacBCVWsarWnq&#10;hrJ0f79aNmATqsayLEqWRUVdwrqpwFqyPG/vU7O4WqG1RWtLURUUVelAJi1gxVhHAiKtI1KQMmUy&#10;naFN7YoXJaRpRpoqTGNpakcIo6xBl3Xvn7qxXJVOob5YV1wtCp4/f8V0lnHzxk2uX79BNpkwnU2Y&#10;TTMm9+5w8/ox6/Way4sLrpZXXF4uWK/XaFuTZhlNq/aeJFlLDqT7ItuNr5CtculG2aXzD2ma0jQN&#10;VVWRpumWn/UVQ7cBV07tJqYAGiOx8H/314IY4NEHD/qf24oxlUDoDgwveeedd/j00++xLkqapiZJ&#10;FdrWVHWNtW59lYitYv2uaFXrBikFdd2Atj2Ydj6ZUq4WrC5e883jr7i4PCNJM5pGtyryfmwpdlRx&#10;e58l5RvVFt+khOvbNtBvu9g2JEKKgT18tVdXeF0zmeQkSUpjnJq3NTCbT0EIDq8dcnh46MZMC8IS&#10;pmEySbl15yZVU7O4WjKdzEiQJEJSlyX5dILwvi8EO/prqv+8PrhzVz0wrvq5Lz4OPxsW9u5T2431&#10;gb/uDa1HMTIvHwjk/20IPJoo1ZM8dOuUVJLZwZw0zzGm7tXjwJXeWmNcn9aGNMv49NNPaEpNUa1p&#10;bIVMLL/78nd8/sXn/B//9v9EqQ3hkMUvrt6sf0kbaxrjiIYWVwvWxZpG10zEFCliIFavnaEH0ocx&#10;nO8HrNmNBdgbN7gAACAASURBVHyynZjy5A4YOyAE6/ainWJ5qKC9T8F4hxStex0H6LQ4ULEUgnpZ&#10;MJ/OMFqzuLhgMp044KjRFMWS69cO0NpiNI6gxrq+1LpBSbe/nOQ5SiqMFMOkDnZDQGVxKnrOx2y3&#10;58aX2q34x1qBlEnb/nFl3ZhyYj/ABsZsqODWt593+50XFFK2JGp2Cyjvx/xvm2sYUrSMAZRiIIed&#10;dcVKZKt67sfnMUW/WKwbAzy+rWrokA2R822BQbVFtGCjBrcvRwiMl2vQ3RzE9oRxxhhQjpjMGIMV&#10;LZGZ0Y4MwLtf1RJJGWMwvFnJM/YcIeHYEKhr33X2Ap+tU0V1jyroFKudqF8LOBJqcI3Y/gPuWghH&#10;LGTwIPHb6/HbAupC0rBYHmzfOBERdeqhdonts6NAbrsLopNCIKQFdlXU/XzUFhmEkFjTkSYmCGkc&#10;sNPa9lp+09otAshYTir0yTHFwDC2eVPb74sJhoDesZggBFj2OZwW0N/FfAIHbLWd/9XGgVIRLUmD&#10;RndkLEr0hGpYt2+eZBnz6cztKazc6SsG2nCoLWOKjJv+VC14tFVLdi/2IC1fDTUc96Gf2s4vJH1O&#10;yaUC2jYKYrHNfNjNm4RzZt9cia2ZCDeL6QD+bMg+Q9+ulEJ4AOFO5bVbAkPgaIxYyl8PtkF1+/PB&#10;dMAvhpWtQ8INfyx2xJX9eq41MliT+/G7J5ccy9Gz9Z3QNF3+SzKfTFoiMgcGbJqGpqq3YgufCK0j&#10;z+hy96HqeghmEkL0sY/oST83YYmwYLVpVYWJ5pX8Pg77KtwXhXkxRzaaO6JEC3/4/R84Ojzm1t1D&#10;bt29wavzE8qyIpEJSqVkWc5sOmnjcdf3PQGsciQWdV33hJPGuLzBNM+4d/8eL1++oKkM1krnOzAI&#10;hkHkIYlkd8/hGOzydDIAJXeXtFZvEcRt5nm3FvqR8GY/7V+ri/87wswhsNq+NWsDYOwU0G0UZOm+&#10;p4uLVBSEuesDtfccIXBfbalyG8M2kQv7we+b123/s63QbgcBpU7NnT6X4IM3/dx5SFoV8/1mgOAo&#10;nNN+ezfatm1jMbqhqR2RYJbnHKmEPD+gqeDV6TnG6BacKlpVdR2sq3r7DMbaLTXlWNzsx7ix9W1o&#10;vYvlb8PPuLGx2S92a57WlqdPX5FnKer6AQaYznLyRJAqia0KFmenPLxzk2I+pT4+RtcNi6ImSxJE&#10;mlMby/xgyt07N0lTiVGCg+MDbmQZhWn49//mL3j85CmLUqOSBFAYbRGmna8oLDVYjUZwcnmBvXZI&#10;KmC1WrFcranqitl0wmySI60mUwrVEndmKqWxjhRUGIsxAt1Y7j18yHx+TD7J+LMf/YTJZMLnv/oV&#10;3z7+iuNb11ksVrw+eUkyybBKUmvN6cUF51dLGiExIuH07BVPnjxhPsk4OjpAYmjKhnwyJZumJIkE&#10;k3C1WNHUmuvH17h3+xYXp2fcvnmLNJ+wWq04Xy55fvKqJ0TY0FPJdm2m758d4he7TZK0mbuy9Vte&#10;zkFbMDW/+vVnfPvkW+7eucP9Bw+YHxwgsFxeXvBPP/sZy+VyE7OCO6fc8hNBDk9sE2FsiKstNtgj&#10;io0z7R2rG5MyEis4ZXLT/l6uS5I0deeNXjzaNE1/RuXITOmJURqPJDRNU9577z0ePnyAtZqiKKmq&#10;ikQKUJu14c6t6xzOJ1TrJXW1RtcJ61UJUpJlCav1Mhrjh3Fk7Hx9KP4c2rN0xAd+2yilkG2OwyBa&#10;4D9ICaenp3z77Tfcvn2XpqpbIp4UjXSkm8adCbYnbVgMSihsm29BOeLi3//uK37+z7/mP/3Vf0Al&#10;Kbqqe24u28aL235mE/uEZ3JdhmPjr7u/q/aCFonAtuOmy4nZyDlkuMbs23fs23cOAcmHztJiZN1D&#10;QP6QgC1G3hQS6YTxVezcYEOmaXfyTG8igxuKs0cbbbTRRhtttNFGG2200UYb7V+SjQD40UYbbbTR&#10;RhtttNFGG220P9HCw+0QiOMfcg4p5ewUGOHOjaUHgDfB4e9QQWx3vWEF5o3FlAV9y7JsiwXdVyGI&#10;Pcfbqk7FALqxNnnTdfzPhsDNGLB1X1Hl1jWxPQDcSNkC0Q1WuMICaS1CtaqJbcGWVK0Su1JM8wOU&#10;EmR5znRyTJqlTPIJBwcHHBwcMJ1OuTadkqcpaZI6kgHpanyxkIgUrFP2FYlqQRMNRhsa4+4DKVpV&#10;cOupOkcU4kQAssMgJORZSpoccnR8jQcPHvDi5QlPnz3n4uKU87MzqrJ0qvDGoLUhsYI0kVtArdgY&#10;8MdnqNy3/fcGo2uSLAdtKcuav//7n/Ls5WvSfEaWz0my3IESTI1Ssi9w3SocsBYhFev1kovzM54/&#10;/ZYn336FqQuE2Ci5xZQB+uJObw74Bao+sHqoIM0HifgAcb8IMyx6cAB+tgDXXfGJXxA7BE7qFJTq&#10;ut5SR9oq9Pd8TkjOYb3+6cFlEfUhB75sx2FQPNgX2gVqjyHQqmuvDmjaqRH7Rasd0KvrF/96IWlB&#10;OGdDNdSQTCOmHNYBZGUL4Or7OiAsqet6S1HaB6aGBS1CBOuB2FZoGVIbDf1PWADT/X0HXBUU6Gz/&#10;2yqWBsQO7lraK8i0W++PAaakp5wZgkiVcKrbHbho3Vj+/ue/pliV/ODTjzk6sOSTHCWvYaWluFpy&#10;cr5gvW4oioJHdYkRktv3HnHr+DpYzY0bNzi9OOfLr58hpaLRmquiIE0ypEqQStFYgzQNdVUjhZuD&#10;VVWR5ROMgVcvX/ODP/sRn37yCfPZjCfffENdrpDIHqhhrKUoCxrdMJnkIBNHEGAFWZKQpglFWVAW&#10;BbPpdKvoXDfdfBAoKbHaFdt35A7CWupyRZMI5DRHSufvBO37sdTFiqdPX1HUlolMefDwIQ8+eI8P&#10;v/8pWmqsqVgXl5xfXqGkJEkUdVPS6Ia6qqiqBt1YqkqzLgqquqaqCzena0ldN6yLNUVZYEmojWW5&#10;XrFer92ztEFGozVVVSIThbZO5d40hkS6ouCybJBK0miDEG7d0I0rctOt70kTwySbkGYKa9at6q9t&#10;1zANxjjwcKtU1hVSdv5gXa65XK54/uoVmVLMD2YcHx1x7doRs9mcg/mMe/fuUlUlq+WKxXLB85fP&#10;ubpakuUOjKC1U9u2baFk5wOyLNv4D49Qx/fz3XgOC/B6daEgPuiKRHcL1MReYGC4PvsFdPuUwPx7&#10;cj7XlUamacpkMuP99z8gSRLS1JDkDtQrlKDRmrrWrsi0LZhNEtX7dqUkVV0xn8/6QlNrLfP5nKqq&#10;+Oqbr7k4ecFqsUDLBGkTdLV5zq6INRYL9IDMSGw5pOAaK/L2CQP8NagjChgqVIzFlr7/6tTeiqLk&#10;6dOnPHr0HoeHhyiVcHh4hDYNJ69ftaQaCUVRsFyvyKTinb/4C9TRAWVd8usvPuc3v/0td2/f4d0H&#10;93ny5AnlekWeZY5AqCWQ2qda6P/eqxR762GsWNN/tjDOD9fwWHweqhvF4u0hkMFQDBgCGf1xGyPj&#10;Cdc8n7gKL77q4geB5fj42BFfrKsemNYG7d7vgkQpFotLTC0AQzpNQRmKYo1SioP5FCE1UuEU7TrF&#10;QevWQyVVG4upHqwjpeBquWBdrHA4U9uTR4SAsD7esMYXr9zpOx/MEsY1+/ZpwotbujasqmqrPbu4&#10;YTKZ7PgjH2Af+y4fcNx/J21hdBsyCCHBGnTdcPf2baqiYLVcUhUlRhuWVwvqpmKxuOTs7AwpFE3Z&#10;UKyrnhgoz3OMMWRt/+pG92QkMWUw/3mFRwpnIVJ4vAti3TxXfB88tMcH4qqxEUBmf49CbsCGPmmd&#10;dgDr6N4zAPr0fSDFTgF1GNv5gPqYonSMwG5rjkqB8o6KY/O6808xEJcPOov5ndge44/Nr8RyGVtq&#10;pdb7njeohMYI98JYvCf+kmrvfYaKbzE/H/pCnwDjTaCutyEP6OL6cL01fvvb3e+J+e2h68fmyb48&#10;0D6g8p8yLmJ78SGgcOz94X56iHAu9uzaA93se26LHQRQhKrbQ+Rzb1IhfJv2eZvXh2LNoc/t7LG7&#10;fEc3rlufRUugJlpyiS6/kec58/mcNE3Isoz1eo3ocg7WuPxZmpAkEmsNSara/bjurzGkhji0fvp+&#10;0p/7Wus+D+LAvr0U/E4+cV9/h7FauNb6uYThGNWtNKG/GtrvD8UVm/xfd4Ob3Ka/nvn97efCYqSW&#10;ds/c20fesQ8su+MrIsD/mIrnkP/fisP2qN7H/K1PnhP6JJ+oYJtslh2iRR9k6t+fv1/J83yL4CiM&#10;q/f5uJiyeDzHavb66H1zPAQdIyxGW4zVvH79kl9//hk/mU+ZzaZkWYppOuJF3edR66qirus+T+n7&#10;uY0CtOzjqKbR3Ll7j3v3XvDk8WOs1ltr2lB8EHv+kORnX1wRG5PbuTkZgN0ZJNUNVWVjYzTmq0IC&#10;o21y1N1zkc169cf7eh+CG8vZ+z/hWuf7tRgYcVv1fNj8dvLVimN7Q6D3z7G53+2VOzLUkCxpX793&#10;4FKlJCho6gZtNI1uKOuKiUww1pKmGdeOrvHq9Kxd2/15Ygb93L59b0g888ecocXMJ0vcrBly53zC&#10;jzvruubps+fkk3eZZI4U0iqLwJBnObapuby4IE9T5kdHlOuCsqx5/9PvcnQw4/zVU5d3tZaTs1Nm&#10;h4ccJwqBJUsk7z64x3e/8yH/+IsvHPGq0eA4ppHK9uTEHXlQoxt3DtKuk6KuSERGmuWOzEQbVEtM&#10;KxNFnmc9kFglCUZr7t17yK1bNwHB69NTvv7qa8Q7D/jqmy/57W8/48bJLU7PFuimIU1Svv3qCalU&#10;fO/TjyhrjUonmKri8dOX1JUmyyeoNENbSLOMyeyAyfSAsq5I05zVcoWSgutHRxzOZ7z3zkMWyyu+&#10;efKYujH8069+w/mi7HMTMRKf2Bh9G7qwKDkZcHl5yeLyki+//NLtUU0TzSX4ZHlvM3bdvxviwXBP&#10;5ecUhLd+KCW2/E1Hvhn6duHtodfrlZfnaHryO9ism47ItSFNUx7cv8+9+/epqoqyLBwxhTHUWOpg&#10;j5UkCUpJXp2cYq3kb/773/Lk6UsmkylGt+0heCuipTftm/bF5rG4yScSDQnGTNPw+99/yYOHD7lx&#10;4zZX6xVN43LqjpTHsE3GLB35WZ8fASkTQPDTf/yffPzBB7z/6B1HAFpX/brQndMNncXHcuR+W3Xk&#10;PrFr9H4vIIBN09SRGnh5+Vg9wJuI1t6033wTiVaYJ3nb98XO5kJg+lCsFnvWN4Hf3xTHjTbaaKON&#10;Ntpoo4022mijjTbavzQbAfCjjTbaaKONNtpoo4022mh/olnhAG2u8Fr0pQE++BDYAWl2r3XF4lvA&#10;TWNcIUALOuhB8Fr3qojhtcPXYkqjnfkF1ztFOWwXRnYWgiC31cysA9U5mfBePSlU8/GLBbTZKID7&#10;h8QxUIi1w4VV+wrKYkzy/oM6dXW/wEwiccAxKSTJZAK2wTQ1WFD5lFQl6EajkpTZPCVJMrI8JcsU&#10;aZqQ5zmz6YzpbMpsNmM+O2I6nZJPJiRK9epY0uk/ONAeDiyhG1coqIVTI26MRpH04AenTNlLOEEL&#10;KOyLrbv+657duOJjayx1p4zTKhAiTQ/km05nPHr0iHv37rFcLnl1csLp6Snn52dcXF5SrAuqusTU&#10;HbDD/ThZOAEy6b93U3DlQJZKSqdj0xUVW4tSEiElKkmx2hVu/PZ3X/LLz3+DESmTNAdrqcuC2WyK&#10;THMHdEegWtUKIUBY93tdl1xdXfD61Qu+/eor6pVTcKBToB0oFPUL3/3CV9kV4hrjVIP9YvVufMI2&#10;iJpd5ZmweH3zN7ujuuEDITq1JH98+4W/piUl2FGW9QottAcQ7EBGsQLPWMFmp5BlWj9k2892CsnC&#10;e3YbzLmuAKrzCx2Hhytg0q2aeAcgTVrgpfEKq+IKl2Hhll987/tUvwDL96k98FWp3jfJLWUoWnDy&#10;xv/1arzGuiJ8T1l604YiDoBvVYEc2NcvoLZbvi0EX8SU4WOgyPbbPIXTbSDqEJCjA8OIVnUWT91e&#10;IJw/3FK0HwaSOLVkdxGLK6yywM8//z2rouLHP/iEO9evkaqUGzdusUxz6uUVl+slKhV88+0TkmyG&#10;tQnJfI5Sils3b5DOpkzmcxqVYJZLirrialUgE8hrSY5E1xW6qqhrzXJZoFsFJ2MN168d8O//9f/G&#10;h+8+QKYJFxf3OJjkXJyd8Ycvv0RoKNcFZyenCCWZz6atinpJIyW5zZhNZxjrlNWlkiQyQQpHRFLV&#10;BVmaITEksgUEqhSrLDKVoCWmrtFlxXJV8OHHH2BWFzz++mtKY2iEIE1yDmdzmkVJWdesFxckaBQ1&#10;UlrOFme8fn2CkE5RzRqBQdDUmqKoabSgqp3KzdVi6YrMW/VCbQSLxYr1uqCsaqqqZrWqWJUlptkA&#10;V/I87321khJhLKpV/kK4dUIgwDjXnSSu2FAbjTENCIlSCXVbgDedunXw8mqB1e1ahQcOl4JEpdB4&#10;cYN0BX9NaVg1DaVUlEXF6atz0knK8fVj8jTl9u3b3Lxxnekk5/j4iLs377BeF5xdXPDy5ITL5dIR&#10;xdStEnSvcqWpmholFVJImsaQJLIHyyapcoQEVY3RhjTL3bqq3Vhy88T0CoVOabrzu6adxyLwp5vC&#10;deenDUIkW3FgN1+NcYQoTmlSR8EuPthICAHarR9aG9774H3eefSI1WpNkioODuc0uuH16TkYt2aK&#10;VtGnU1dLU4WSkkY35GlGIlNW9YqqKsnzlEzC48dPOD95xeJyARqkau/fmk5At30ueuW4EISiA0KR&#10;0IZUNLv1VQT+JqaQ2CmSx9SYfH8ciwGEkAgUV4sFq9UV7z56xGQyI0lSTk5eoJuaFy+ecfvWLe7f&#10;v4d5USGF4JtvvubuvQdcv3YNJSzXDqZcP77G4uKUz375z9RlhbDSKYladgAMQ0CK7t6KoujBUgy0&#10;QayAOlZwGSpmxtbSITBcrLjZ79fQYgqEsXh9CIwTgkilEC7WVAohDEoI8kmOTCRCGazwlJQ326TW&#10;B0Kj6X1OriRFuaRcFyhgkmUoqaht1e7fzGbcSefvHb5bQzt/hYXV4pK6cEQIwgBK9HGvU4hu104/&#10;trQb0q8+Puv6G0lTb/aBoSpUCJiM7eNiiocbwiHTgx58ciZ/HITxR6iEvrWPbNHvQkDT1E7lV0pu&#10;Xr9Bs67QRcmt68ckwvL61UuKsuLJN08piwqZpth2m4gVGG3RVoMVKJXTaEHdaKRM2vjYbI8RQCjZ&#10;g96d8xFbe+LtomVHfrDx0fS+183NXWB1CHTr98o4IJY1ejPWIkXyfltqq1slNdOSqG1IHqxu9xKd&#10;o2sJYzb7pG4PLfp9eWyudYRO4R7Y71/fV4Y5AX/eKRSm0Tsg/BgQYkitOlao/qcUaIdkG0T2G34u&#10;hQhsxN8nDFkX2w+tFz6w6m1yELHnHlJm3SHN8ObzH9N2Fm8MbX1Huxfu19VtP+0TJ2zNNw8067Ij&#10;28DZoWcPx0u47wzH3h8D7H6T6vs+sroYoDjm9/p4dZNm6YeVsS0xZetTuvdaGdyHFAwhmHYVhu3g&#10;HstfD/+YthoaN+EY69ejASKUN31H7xO2+lchpaCxkLa7etPGMx2hWpZn5Pmkv45uDCoRpB3wDVrQ&#10;lAFhHQFYS/DVgYeHYiDfd8fUFkNSQr+t/TW4Sz4Ozfuh+CvWhg5wpXofHBKcBFfeGSdvOy/2fSZG&#10;GDAEru/XKe/5Y6qU4R5lb0wfAJL6sd2ueX1exYttYr5i3/P5AGLp5zsGYuBYW0Tf081XIRAewaPA&#10;YoWK+kM/fgufuYvRwtgjnKN+rBdb/4ZA1X+MH/Xv289xhWB7IV2OuinWvHz5ktVyxZ0HN5lPZwgE&#10;VbkhgrpaLmmqamvtrKqKumlAbMh6uvhFa6cKn2U5Dx6+w+nrU1bLqy1w8dBeMhy7IUHPLlmP/aOA&#10;xiH4PYzBh/Znb4oTYnuzmHqsA+CHO2K59f7YvI49lx9T74tN3kSKMwSK3G0nGTlZCoGdG4X0obk6&#10;NHf9+LADyYfzwyeUDQkIkyRp92FujE4njhQ4SVPW6zVKHSCEoihK6rrh+PiIxWLREoLECem28q0D&#10;Z3CxWCYWD3V5jZCc6U3rvX/W0MUpvm/0x9hiseLVy1M+/e4HYEpWV2uMUBxOZ0hrKNdrslQyP7jG&#10;ZH7A/PAaH3znE3RZoDCcv3qG0Ror4ead21jdoJsKdM3h9JCP33vI737zO87WTesrJUa4PVCSKqwQ&#10;6DaHVmtDYzRCpm5fblz0WWtNlipUonryMAFkaYZAcnW1RLRk0Hdu3cYay6vTVxwczvnq66/48re/&#10;4cWzb5lMUy7OLlgtK5rKUJiG+7cfcjA9YnG1RiqFlAnnF+c8efISjUKoDJGkKKmYHh5wcO2Iw8Mb&#10;1OevSRNHFF43DQezKcpKitWas/NTaiN5fbbgZz//FbrtCSkdWF++DYjXA8GLgb7eOT8NHNc2+HY3&#10;Nnf+Wg76q9iZRJfTio3fLcIMb02R0hGGb9ZFWmLgzR4kyzKPYE33xMtuvOpozrCL2Q4PDzg4mFOs&#10;15RlgRC058uO5LVoHJGlH4OuVyv+7h/+ibKsefL0BWVZU5VNu/3e5GtC3/i2+9qheH1oP70vrtzk&#10;JTTlcsUvPvslf/m//xvyNKeuGow1aGP69tz66Tt/E0MolXBy8pp/+tnPeXjvLpM8w+jG5faCeH5f&#10;jDF0duWTvnbnhvt8XTh2YrFq7FwwPPOKrRtD9zyUx4h955CfDYn3YzFJuKffZ/5aHiOoC/epQ+v8&#10;aKONNtpoo4022mijjTbaaKP9S7QRAD/aaKONNtpoo4022mijjfYnm90UA3SHxi0o1i9qix1sxlSM&#10;utf7q3tqzr7yhK923H0mdjgbFrNBHES6eRp6FZ5QqTk8CN/8QF960YGH2VVJho36Ep2yWqBa59pq&#10;AxoF2YO8u0rkEDQaO+iOFef736HbdrXC/ehGt7fuipeFcsDGLJ24QgpAJRlZPmE6mTKbzZlM58xn&#10;M/JJxnSaO6B7nrdqrClpmgLJlhpQd2/GuIIF04LCuyJhYy0S09+HNhrRqrbpuh1PfVG2KyLSHcjF&#10;U8/sCrONNtsqtm3BV1+w2qrbdODuo6MjDg4PefjwIUVR8OLlS548fcLpyWuaokTrGrBY4e7ZGuPu&#10;tx07KnENardUZgQb2DN9kbRFUjU1L1+d8Xf/+D9pHFS+B62nacJ0OkVK2SqEOeCKbMFGbowrri7P&#10;uTw/5eXzp5SryxbY5q4zpKLemVKKNE17tW9iql44UNSWOrcHEO/nmFdg1s352JwJ1RFCxaiYImAP&#10;tm+v7Resh0Ao180bQEenwOSrMvrtsQOOb/+u24LCfUoGPoiiew73fGGRz4bEoQNMdn6zAySF9xXr&#10;sxggr7uvrsAqVlweKleGwILQh24XDDpQ3W5xt/txAFYZqMR36j7h2PMLE+NqluGzdkXE/pjxerFX&#10;I5dSbZGSZFm2Vcgeri2qL+Tunle0ID7d9kn3u9kZX75ylxRqu1heKb568oSiWPNv/9VPuHPjECQc&#10;HB1iphOuzs5ZlBV6sUQ9foYxillVcO+dh4g04fTJGdP5jPzwAC1g9XrN1dUlRjfUqxUTlSKNZr1a&#10;cLVaUzXGAYi1wWrNfD7jcDYhtTXXDmd899NHNFXNv/t3/5p//vkv+J//8FMsmuvFHGMNBkNZWkxT&#10;I5hS1TXGNqRZhhKSNE1JEkUiFUYIjGmw1im9S+GITIwwNE3tFHeTlLpxSu2FUlxeLTlQgqKqOFtc&#10;0UjFdHZInk/IKk3VVKyuFrx6+ZzZ8YzS1ixWl0glydKMpm4Q1qmum0YgSNsxYVitKhZXBauioKoq&#10;tAWVpJRlzfnZhSvcrTSifQ6RbBeXuX40KKF6n6Ebg27qrXXTJ37QWoNwJBlSSnRjWK8LJlnSKoxb&#10;hIVEJRhTgxAkybaPE+1rAFKJfq2yBjA1UirKqxVl3ZBlrhi5qioO5nOyJCVPctLDlINrh9y8dZPz&#10;ywsuLy64uLykqiuquqauKvfcQlIXFagW1AotiN9QFzUqaZWEbKccL526PZY0VTQtEcpuLLQ9r7vC&#10;zQ15he0LzneBb051rJt7Wje7keUAiNtYi9GaTz/9lB/++Idcv3HM2Zd/4Fp+jaoqMQaKonA+QyYt&#10;gFe25CMdmEJwMJljtGW1WqG1Js8zskTx4tkzTk5eYpoaXTfk6QRtQvVl+raSUtJ4pCMxcFG4Bg7F&#10;adYDmoTmt7+v/uT70aEi8jD26vrMGENdVywWC1arFbODA/I8x9obpFnCw0fv8MmnnyKs4/tZLBbM&#10;5ofkkxnnL55x/fiQTz/5LsvVmq+++gPFakmS5L0Komsn7bX7/kJ4nxCrW+dj4IIhBap96kN9lB4U&#10;4IbqQzv7hfYzIiCM8RX3Yoqc/hoT3TkFIItOHbVbx93XtoRJuHgwzTKQbQG9Q6ADxsWEEk9JvQXc&#10;qQSBUymvyprLyytUkqGS3M2TqtpWRRUufm2aBmMbwGI0ZFKBgYuzC5q6xBpNxwElpWIDhmTr/0Wn&#10;Ah5BQ/pAVH9sxmIt3w+EcU9MBTwkzokp0nZ9FwOsxeNEWiCOxWLIkgRjNGmWM5nMKJYrVosrqtWa&#10;RCguT89ZrFZIkVDXdQ98cveiaBpHMJMkOSrL0VbQaOPFJQF4tSVa832AD+AOC6dDVUq/cH+IEGJf&#10;Ubqxbp8jVVzlM1wv/b1C5zv9/XinNNeNg27/sVEwxyM72warx0js4mAFT3m+9ZV+n2ut+9gyVJqO&#10;gYV93x4DyHd+eZ9v/6MzLEGOQki343SkY24Ma2scGQFir9pmDPwae8/O8wdA5R3CsMCv+0CjWPH/&#10;hlxqdw0IQadDbRe/bhxYIXvQkGCTJhCDa0tMvRwRj016gjHhiPz8secIc+TW+hbOtSEAeOw5Yz4x&#10;bIMhpe4YYCCmsB7zx9sZP3rQUOdTQqIba4zLI+3xKbG93j6fEsZUMcV7fw865AtjRHgxBdohVVrj&#10;5ST7DNRhKgAAIABJREFUnOFW3tHlA5JUUmuNqh0QNknTjS+qG+rKKT2uVdGDk+q6QiUuPjVW96R5&#10;3bjxY6PYvA5zGX77+bGgnxvtAFE7sVmkncI5PAT8DMdUSGAodtRF8QhatolpQiB/DDwUfsc+AqpB&#10;HzeQd/Fja98Pb6mtBzYUt27dRw/GUkynU9bFmqooezLJmDLyPvB7+P8W3ggwG8oPxkDAHemOn9+T&#10;whH1dOtoXdc92UFsHxISCnU5s32+eMjnxsBiYZ4rFtvEgFXhuYF/n+6zLseVKBdyr4uai4sr7r8j&#10;uHH9OrrRmNpQVqUjqcjyHmzo5zilFKRtXqq7hy5HpZQjmTo8vMaNm7dYr1eObG6PCm9sfYzl/veR&#10;cw2Bh/epxw997k3rtH9vfhwWElT5+6q4YiyD5FhDyrGx34c+uxX3BgTL4VlQPP4JAoYNPW97PoGX&#10;d5RvJAQKY4fw3258+XFpOP782FtK2Z7POEuTlDRRZFmKNoar5ZrVak1RNSRJynpVkKQJN27cYD6f&#10;c3m5YLVaDwL1wzOq2PjYXg/EXsDsPsKOffnyWHy7O0YEz1+8Yn444eH9myRpgtSCPE2Z5TmJkkxn&#10;E4q6RFhLbQ0//+UvmSWKg0RRrGuEtRxcm1OslkxnM6yuODyY8PFHH7C4uODy9Mf81//xM640aATG&#10;CoQVGN2SJQtHrmgbw2q95tp85s7CEkUqM1TLuiyFQCpFVVYoISnLitlsxuHBIcvVinv3H7AuCypr&#10;EEry/vvvM5lm/OG3v8OKlPOLNXluEGRAghQZIFkuC6w0HBwe0uiap0+es15XJConTadoK8mzCddv&#10;3OLa8Q3m80MulwsyBbPJlMV6zSTLWr+XYq1ksVzxd//4M67KBoMEsTkLCWdHdP2Bt1KKj/kJGcQ8&#10;xjQ9Iem239yQYsSI0r1T4Wh8vPVaN5ZbIvRO1TtRyvVZVe36DOt2co4A1AHj3Vra7JAb98R3bBOF&#10;dGd4aZq4XLZyROamO19tCXo7AlNjLcvFAgu898En/OTP/5yf/uM/8Dd//TdcXl4CLVG4NdHzoFhc&#10;PkTys5uHEIO5lhjhkB/XGWNcjpyGk9evef70GR998DH5JGe9Xve+2RjR7kn07p5TKtLUrc1NWfBP&#10;P/s5P/rRn/Hpdz4km0wo1+su0ROtKRiKxUIiRv+eu/xC+JxFWbZEV47UomnJcbDbOYpY/Pum+9kX&#10;P8X2XDHl9pj/DesV3kTW4sfJfo4l5o9jcUWMYGDIt49K8KONNtpoo4022mijjTbaaKP9S7cRAD/a&#10;aKONNtpoo4022mijjfa/yMJiJMvmsNQHIQ4V4cZei33HPiZ0//NDimU+2NYvnogBYP3rbW4ixsrO&#10;BjzuAfNDwJt/SN4dCjdNs6XSHRbq7jvUDQsCffCOX1gWKwhzIHvRAlglSSKRUpFmKSpzKj/5ZMZ8&#10;NmeS5WRpynQy4fDwkIODAyaTiQPHJwlpkrgC8/bw3qkHCHTT9OqrFotudK+gq7wDba01wjilq64d&#10;tasM2iJW6EAMYb/5AIbtAjL6ohdfSUlr3Uq4R9RlESiZMJ0kTCYzZrMD7ty5x7OnTzl5+ZLT09es&#10;V1do3TjgvZTtc7bFGq6iwUHehQNDxkxKSd00XC7W/O3f/5SLVUU6mTJJM1do2ZIImAhRQgfC0dpg&#10;dMP56Ql/+P3veP7kWwcgUV0BC4PAan8M1XXNlsyb97cetOaB17eKh7tPBkXhnXJwWBDXF/ZCr/Qe&#10;klPEFH22+i64t+7vWZbtKMh3imPCI+TYV2jvlG1ADBTnhMWG3TzyC17Ce+/GZjhv9z3nm4o5YgpV&#10;XRt3QLqYwlLX/t17wsKTmMJZCNrY+BwHYI0B7rt22VXc8/3c/sKd8LM+oUqskDl8nsYjMBhaR8Ln&#10;DIuu3PhxIEQfiNA9v3/NzudLYWkMPH7xmv/nr/87f/kXP+TDR/dIJGT5hPmN65yfvea8KDAnp1y/&#10;dgMk/P43v0VMpnzx5Vf85Cd/zsn5Oa8vLhBS0lQ1i/UZdn5Ak2XUTc1quaSpNUo6MB3GcDCb8ejd&#10;9/mLP/8JUtRMZorZTLKuNdP5lDt373Dz1k2yRKGUReuKpqkpS8vp+YK6Lh142lTkWeoK6ZoGmeek&#10;WQJCUNUNVmsa3WBNgxQaXZfUVYFNUyor0LoFwAO//8OXfO+Dd/nou5/y81/+mtXVClk1TGYTDudT&#10;wLBer7k6P+PrL79ETjJsIpgezLEIrBFUlcE0Bm0UiUopyoKzs0suLq84O7/iYrHg8mpJVRvy2axX&#10;kbUiRShBnmU9EKkjndgUIUvq2iKlbsdzQtPsAlu78eTm/wYAniRpW+joAJHCsiFe0RprdOtj2SHC&#10;6QpCpVDIVPbrlTGaxjRUVcVaClaLJY8fPyPPM+bTObdv3eHWrZtMZ1OOr13j5o3rWGMoy4rL5RWv&#10;zk94eXJCuV5TLleYFiBnjWtHpVSrsIsrwlXCW29aUJ2u3XrtqYzvK47zn8cpHNmelGK3KH8DII8V&#10;uUkpe3Icf83UWmOs5fbd23zyve9yfHwEGCa5oioLjM1ZXC1pGkd64O7bI6gQTv3dFYxmXJVXaF0j&#10;hWCaT6mKNScnr1mvC8qq9nw9W0pM/RrXAWzb+/PBqzFfPlTot6+A34/rOtC7X/zrg23Ca/j+ctfn&#10;QZYnNE1NVRfMD2bcu3+/LSaFBw8fMplNef78JUVRYqxgMp3z/MUrfv/7P/Dd73/Cv/rLf8X52Tm/&#10;+c0XfPHFb0AIp1ImaOfY9veGa4k/x7rnCpXAfbWuoTYK9yDhnqB/j3vj3j3M9hrbKpdFyLNifeqP&#10;VX9dGAKj+P3WzbVuHHXriRCGLJM02pBNcnQXH3eA4ZaURGtfhdS08bJBAmmWsFwXXCyWoCZYlaFj&#10;ClGtwrlho0oolSOjslguLxYt0UmCVLIt9vbAa12f/BEKuuEaHRbl+q+FKuW+Hw2VsELAWlEUW/Oz&#10;82m+bw7ny3b7eHtUOoIPyPKMJEu4WpS8fn3K82cvOToqef7kOUVZ8eFHH3Fa1kghmU4n5HlOURQY&#10;A0plaCOYzg4cqUxXuG4gSbx9IXajQB0BMsdUlYf8yj41z3CsxvorBm4bAt/20837bh/otBV3B/u6&#10;fbGZ/1q3J+z6Mzb3Yvvi8F6Givl9IOYOAVIkTxBT+v5T1Ml2AFyBP48ppseARW+TS9gzW7f2fEO+&#10;Nxyf3uhqaeDoyaW66/okOX7/va2qs3+Lxu6SHXbfuXkMMUhq4BP67PvuEJzWqYAbrIuz+v/YQfrE&#10;yCqGwBax/dDQmBpS9outiTFgRMznxUA/Q75k+2+292X+M4fqq4Mg84iCcQj8jvmmIXBIOL9DYobY&#10;56Pf0d3fwHdZC1IZEpshZIKQgnVRkMi0j9WqquxBw+D2CtP5lMl0Qt2C5Y02NI1Ba4uSCikkKsuc&#10;GmyzUZq2npMNnyEcUx1JX9e+sZyEtdaROkq5k7kaAo7va2/fr4cEIbt+Q/bkeOFef1+cHBIRhjHx&#10;EHGSv+a9aQ3rgW1BW21itO1che/DovF+kN/IsgyZKMqiIFFvX660T7U9ttfYR7IRAyPF/INPuiXl&#10;hmigu36MLDb2fVVVbREvhGt8jHwjNsZ8v+Ln/oZIX/atK7H7d59xua4kyRAC1mXF8xcvePfRe9y9&#10;dYvl4orlYkld1S731YIIw5jERNRSu1yithqtDflkyv379zk7fc3yarF1vhDe46Yf5EDMSjTP/Vbr&#10;Kezs22RAqrpv/zSU0wzXstg836e+PnSPb9pX+Ov6m+KeGLDWX7eGSEX69wUkAjskaW0SRAiB9ohk&#10;fYC9n7u21rbq3BKjNVKpPieR53lPxOyPjW4v2T8HG8InPwap6xqtDVVRcaEv2/gMZtOMomxQKmG9&#10;XoGQzOcHzGYzlEpIkpSmaagqRz65LxYJfew+leNt4gnREqyxQ2rRkay+rRJ1SGjd+xchMVbz+Ntn&#10;zPKMW0fXSLCoRKISSZZnHB4dUZ+fUzc1jbVkWYI1lsVqTTabkySSprFcLRZUTUM2n3Hr5i3yBKYK&#10;/vx73+H16zN+9vkfWLdUyEImWCS050gWiTWa5WqNkIo0yxHrgkS5nBXGgnTEvF32vChLjLVMJhO0&#10;EHzw0Ycc37zO9du3WZZrDq8dItB8+PF3uHv3AUJojDWcvDznxYsTLLCuSszKYqTg2tGEarnk9NUJ&#10;whom0zlJoshzRwJ5eO2YH/7oxzx79piyLDg8PmQ2ndGsV6Qq4Wq1om4MSTLhm8df8uTZCcYxc3nr&#10;ohzcM8X2g/tA1eFn/XPV7fHmiE7DHE53hpOmaf+9u3mjcF/IYB4qJJ+pa5dDVUkSPQfT7d5Vt7mf&#10;fjy3uVnZskup4IzYH9NSSo6Ojns/oKTEGt9/0ALsLdbqlszOkqQZj97/kB/++MeoRPLZZ7/kcnHe&#10;MVz1ZGr+OhWbw2Hc6edowtxtzG+H50+x+HyTcwWsoV6uePLN17x77yGTPKdun5WOKBB39mqsRXRx&#10;KC7XrxLZ7hXh/HLB3/39P3D/4T1mkwyVJC5H7o2/cH8d5lf85w3H616CFYEjThUgkf25ub9kDRHY&#10;++0cW9+HYrnwWYb6LCZYsEsc7HKWQ/vOMLc0pAofjpXYGhLe+x+XuxhttNFGG2200UYbbbTRRhtt&#10;tH8ZNgLgRxtttNFGG2200UYbbbTR/kTrirGNX7zuMaiHSkDAoMpa93v4vtihqn9A3d/LAGA19tpQ&#10;8WdbRdSrH4Xvcb/QArzMoDJS9xkfGAu7xV77CsR2iyldi8cIA8Ln26fs013LWlf4cXAwZzabM51O&#10;mc9nTA8mzOfzFgB/wMHsACUVCKcI2wHo+2c2ti8a6Pqm7yev2F1rTV1VrgjLUyDx7wkfQN09o1eU&#10;61/fL3gFdxjfFbK468leKSZs4w6o7xddOFBg36gIAZOJA6wcHx1RfPABF+cXfPP1l7x69Yr1ekVZ&#10;rB3Zg3CKv0JKrHBF/ZIOJGu3itNU4sBN63XJZ5//hqcvT1BpTj6ZI7FIQQuC3xQKS+kKwXxgd1VV&#10;LC4uePbkCc+ePG5VemmL6SzGgsM5DhdEdmQRWmuSJInOr64YuhsvfrGFkmqj5uWNt0QpNGwpcPrF&#10;IHVV9YrLXT/65AY7BYwBoMkvYmqaZgv07RfPdP36JiUREShbEQHDhIrxIWDPL55yxbIJTdP07xsC&#10;8MT8ou9PYkUssXYKfWHMHzhV3jhQprtG99MplnSAlV2VXV8J0C8wZgfItO1D42Mx9GVA36+xv71J&#10;DS70++F9REEnfUGQ7eettdorerP928JCpX4MdPckJSeXa/7b//gpV6tP+P53PiSf5Kg0ZXowZ3Fx&#10;yeLqktevX1HrA7L5AS+fvuD5sxek8y8p2kLHqq5ZLa5IhCRTTnW4LEuaqmnXIkNd1eRZyvUbx9y5&#10;dYevv37Mzes5k/w6f/1f/pqnp+d8+smfcX56gUomqDQjTzNkKtFNQlMukVZjhcJYg65qLpdLUiVh&#10;1oA1lC3QWylFXdWs11co4coZV8slVVGwXllSIZlkrpCsrCsSaaiM5Z37D3j3/Iryy69pGkOjG9JM&#10;ciimLJdLVsslB0eHVNaiZlOqyqJtTdMYyqKmrhp0o1mtCl6/PmVxdcXFYsliucYKiZUp2TRBygQl&#10;BImUNHVFY518tZBJD1jYnkMdmHGjxiaF6lV8wmJnN7YUxoLWTv09z1o19w50rTRUugWHyq2YqCsG&#10;3KgAiV4hWbSKt51yqBUWow2Vqdtx3mD0irJ8zmK54vBgzsFsxnSaM51MSITkMJ8yffAON27e5Ozs&#10;lPPXr7m4XFDVDaZ2ylMCnLI7YPvCxmRrLe78lz9PAayUvXLNrs/akB6BQLVgDj+Wcb6zal/bAG27&#10;vzeNK7ruwMeOEMf0CkZCSd57/31UmlAUBXXt1pJGw+XVknVRIFWCMZam0Rv1PSFJU9V7oLqu0UZj&#10;rWGa5xitOX19yroo3fisNcaA1Y0DPkjplLiMB6xsx0gHLgpBGbtxlxhUWw1/96/RXV9GyJLC9TwE&#10;o8QKTzs/nSQKYzVFUXB6dkY+mbm4KUkoqwqNJWnJj2pRcXpywsX5Of/xr/6Kjz56j28e/4Fvv/2a&#10;zz77hSvIF8qBqIVAytY/t4Wd227W7qjbxUCcsbV6KKYN26/rF9/8PvGBI7G299sptleo63q3mB6i&#10;fe7/zS8kVlJiIs/og8I6oLU2ljyftnFGB4YVbdy3Gze4OEaAkjRY1mXJ5WLJzVvXsSp1bE09KY2/&#10;hrvC6468oqqrVr3NcLVcoq0hTdWWsngYw7xtUaoPDvJf69o2Blzo/LcfY8QAyWE/+/fnq4529+D7&#10;unBMbj/bBnidZRnZJAUpOb+8RBtLU2uKdUldafJ8wvXj66zWJcV6zWQ6oapKlsu1W6dkitaW45s3&#10;QUomkwnFWm+RxnWF3YhdMqiwED4smA6JF2J7ZX++hOMvFkcPK3oPqKraXaDh0H2F+7sQaNz52A7c&#10;0+1dQgKqIeK3GLC3+6w/hnwF0libxdTuYqqXQ/vwt86vxBTWsFGAs5/bCO8jpsYetndo+3IMdo9P&#10;DokDRAumGBp7+3ymv6fbV/wuuvmBiPvx/ntFT1wUW3e3AH4i3gc7+aDuPQPtJrpAZqAt9/mut+mP&#10;4X0Wb9w3+eMnJB7Yd62hXN7QPA6JLPwcXEhgFstlxdoolivcB2gM98+xe9x8P/2auHWNCOCn80ku&#10;fyJASpIkRWUpk+mUSZ6Rqpx79+/xq89/DQjSJCVJsnY/4u5nPj/AGMPz5+77i6KkqTUI6YA5tUYI&#10;G10zw5yIT/DRAYPDvGcs97jV1u0e1gf57PNvsfsYIqnzCR33jdEwD+qr1g+ph04mE4qicGu8B061&#10;+Lm9baVpH/QcA/TE1gEfZBe2+9vko307PTujamqSgDDs/wu4p/f1XqYlnB/DxBXD8zq2vjaN2z91&#10;arcxsPCQz/f9zVCOawjQHQN6+dfzY6PY+NrnL7s85HZb2lZR1pETqUTw9Tdfce3aNT766CPu3b3L&#10;YnFFow2yJYT1c59dTKF1g0VFYxGjWwA0lmtHx9x/8IDf//a3YE103oXgxFApdnjftJ8UKZx7fr5u&#10;aL6+zZowRAYR/n1fzDQUHwzFTbvXsj0gNhY3+58PYw45AEKNxVYhAYYPkvcJt/rrePPLPytK2jml&#10;W1/T+arJZMLh4VFP+urPGWM0xugelN5dtyNY6366tauua6xpiUesQUrI85yyaqjPLt0aYt3Yvby8&#10;ZDKZkmV5n5M4OJjRNA1XV1dezvjNsc0+deVYriAEx3f7kbeJoXf31X6fSrSBotCcvDrn+vwaR0dz&#10;kkSwKlbMD+ZUVYNUCdIYatOghebo2hEfPnqX9dWC85MTrhYXvD49J5+t+c6d25y+fsXFqxMmqeRw&#10;mvIf/vWPWZUl//yHZ2jhKILcHt1NsY4IuzGuf+bzOcvllcv7tHnBbrOtkpSyLN05pLXoYs3DR+8x&#10;nU1ZFQUHRnP/nYekScLz50/IZ1O330wsB/MZ77zzPl988TuefPstjWlISVmuSx4/fsbl+Tm2qbl1&#10;45jGWBpdYx1LJkIqDq8dsljOaUyNFDCfz6iuci7OLzh5fcpiueb0fMEXX/y+3bOCNRtiTF9RfWjN&#10;6c4AN/uHYV/hz2E/ft/O77vvjxHgKLU5U4sRoOyOz4Gz7GC89ePTbq69BX5v52EsxvVzq7F10I/Z&#10;syzjxo0bWOvO1VTrY7q50j2GMdo733EE35P5jBu3bvG973+P9z94j+dPn1AWFUa7uHOI2DHmK8O8&#10;nt+O+9aJLjaNEcz5Y8StcS5Xb+qas5evefnsOQ/eeUSSulyu1o443XEsSIQ1YPCI6n2At0ImCb/8&#10;/HM+/eIT/vzHP0SmCcLYntR8iKQ6to6F99+ThbdA9+68rO8/IUHFn9Xf4w/tP4fOtWI5mM3aYAbz&#10;0kN5ZX/cdeM1JLHaB/QP86xD9xjzzbE1Ibr3HkHwo4022mijjTbaaKONNtpoo402AuBHG2200UYb&#10;bbTRRhtttNH+ZGvByUop8IAFXcEN7BbUhwDEoaJH/zUfuOArbQ4VcfoAmK7Yxy/gDO8LvLIw2wJL&#10;evx1V6GyXdA8xM6+o4hqRQsCaEElOIBlrxC28/y7zez/LV7IvA1i2ahBbjPX+wWMrmhxznx+jUeP&#10;3uXBg/tMJjmTPEUlGVIpVyhmWtCX0OjG0ClvAGivyMIHC/b9aEUUpBGq7bnrGZqmBWJbvAKOtl33&#10;FO92BR9b4GwFIKPFmBYbV+K2G5XqrmhWCEGqEtR06kCmx4ecn5/z/Plznj9/xuXlmQM6G+MU4IxF&#10;SUEqnTKnEGqreBctKOuKb5484Ref/QqVTEiznEQKxBao31dQUP2/TeNUqa+ulpyenvHk28c0dY0A&#10;kjTFif0qlGRLCaYrWgjBJz6wznjqMD4gvAMiSilp6prJdNrOA7ul6t59X1dE6s9bH1QSA/CIoXnZ&#10;KWIEoJU8z3sigP+XvTd7liS5zvx+vsSSy12qbm29oDcsBAFoSJFjY5qRSSabkWkkMz1Jf66eRqLJ&#10;IA7BIUEAjQYaQHfte90lt1jcXQ8eHunpGXFvQeCTmMesu6ruzYzFw/2c4yfO931N0/Q+IV7nadO2&#10;7JTph8DPO417yZqOG3SGwHXx3AvHiufikNrBWINH7BuHGs3ThstwnTGAa6yZ1I9FDDzYEjSEY8Qq&#10;w/57ag8EGNSbfVPw9ueh4d7aCHg6AMyPn3H4Turv0ucYj5WfP+3OvL5J5Sw1k8x1Y0yitLKvthWD&#10;4JyTe43+/lo8+URoblxWlp/+7EsWiw1/9eM/52Q2oSinZEpTLZa8fP2cd6uC2/cecH65whjH8+cv&#10;EJmizHPauqXabHBS0xQNxjlWyxVN1VDkOThHXW2YTwucabh4946/+Zu/4buff8An3/mQ3339kLer&#10;muXyF2ipKfMCYRXGCtbLDc40bNYrlJSU8xkgWC8Flxcbmk3FGlivl8xmM06Pb5HlORbHplOusdar&#10;nAtgtbhiPp2Bk2S6UzoSinXTsl5XHM1mZEKQlQXGWYRT5FkJQmKalqZqePvuknfVCxqhWFcblosl&#10;VVVjjaNuWgQCLbxCuNQ5ZTnBIjEOpATRzZmm8Y181hickxjbRo1gHUmJ9CBgrNnxE75Rfbd5e0c9&#10;0UUNy8Z0hCoCLbvGXOt9iIjWnRtQvoyBJapT9bI2Albg1Zel1EDwrYZNbVgsVygpKIuMk6MjTk5O&#10;uHN8zOnt24CjUBl3z+5wenxMtdlwcX7F+fk5VVV7Re/GIqXeaQYfU2GLQd7WmD4upoDioGYmpER1&#10;APEhH7kdT9GrwO82rnrQZxhz07Z9E/iHn36Hu3fv4pxjtd74Y6qctq2p6saD1t0uoFpgKfKcPPek&#10;O60xNFVN3dYUueZoNufp06dcnF9gjaWquuNY+jgc7k8nYNq4uXAMPLp97vTgiCHfPgRyS/9dFEWv&#10;vHMdkD5tRA1EMTvPTTi01ixXK37xi1/y8uUbvv/9P+PBB/dpbIvONMJZ3rx6SbVaUuQ5/+N/+B+4&#10;e/c+v/n1r/ny17/kV19+yeJqyaQoEUi0zgnKvkKCcHL0PscUiWBfkfsmNcD07yn4Pb2GseZLGaG6&#10;VQqQH4hJ16krDqlJxmtLSIntABHbONb5If/BLh47Tk5OuXN6hmss0gkCLjr0lO/ka3GDqfBN8uv1&#10;hrZumU6n5EWBw2HDfRjbxbugHu+vwLqOhEKCcYZ1tcZZgTVghQubJZyL1N+Dzws59sBzCzE/JrCK&#10;rz0eoxigtvWT+8C6sfwibTAPx9Ja75w/XFMKptrmhWa7D5QS13b+SmkQgrfv3mKcY7Fe46RGl55Q&#10;TGX5Nk+taiq1pjENZZ73oIeTs9sgRQ849HkT0T7NExakQMJ0D5U2yA/NzTiOpblvmqvFY7ezh2GY&#10;cC3Oxfrv223+fl1uNtQQHee28b4/PkeqXNZGYKEYcHkd6G9I8X0M2Dnky9J1H8/jMYWz9yywdHt4&#10;+rzadaiSMUW6oZqLcCB2QNjRmh2pNezk+0G9PSK8SElt4j1ROiaOKDZGoJjdGsvuOI+D3Lo9ekyc&#10;5xL1xQAggC2ZkHU788Hva+3Ovr9f/0r5OID3eyD8+InxeCKF7K7JX5uDLgcU/fUMzZk0jo+BggYV&#10;4AXdg3V+35/s+8aArzcBHwI5SiCCSgngUsKAQaB8mCdu389cpxDun7BCKelBO0L2AMGdSZysEx83&#10;HbB7TRJfSzHOIfD7XToiiS2eyWGtr2fhZL9InLN9Dm6dxTrl1Z1VB7gSHuwutULpjCzPKcuSyWRK&#10;URRMJ1MyrRFIPv3scxz/CaE0CB9vdKcyWzcVzlq00uRZjrWGTV1RW0++pqWicm1PjpiS7qRALOmZ&#10;D/dIJFJiuuBbAxllDAzvV1rIcRkGHqdxN/75WP5zXY47RBw6BqSN51Sc24YY6uthdofcVOAV2EMc&#10;T2tiaYy4Ln9MQXtDxH87aq7hR52ivAC/R3UOjKF1Btfts8b8wZgS+HXXLRgnlNo9puvrHoHY0rk0&#10;/7bb3yE5Ojrmgwf3+fabb6nrGqkU1gbf6+/bGofUINkSlaTjHj/zm/Y222vvAoDckqz4Z+IXdlpv&#10;7uv8XQ2YqHYe/rQurBXl67mCrmbmOmLRkANJnjx6xL179zi7c5f7Dx6w/OZbTx7ZeCCiExYlVfg2&#10;UvlztK3pSE71Tk4shUBJQVEUfPDhhzx//ozFxWXHfyQ6IKrPra0TaLUPBE1BivtxYGjPJCI/Cs5t&#10;a397ORN+PzFWr31f4rJ4DxUTBVwHiruJzPU63xK9aonmiAeGBmDidfvLuE4ztM5cH+dE//84rsXP&#10;KCZFlVL571qL7JTVw/fyPCPLFZnOKYocpTwgPst8LUNrxWQyxVrLcrlgvV5z/m6BscYD27t3IwjR&#10;vyOI50MgBnTKxz8pBFmWdeRnHUjXWprGRDXTDZtN1V+nUjOOj084O7tLXdcsl5cslwuqqu7fC20E&#10;vsx0AAAgAElEQVRrKFtSN/o8jX4dbvcnDk82kdb9RU8Y45x8zxzaDtT5t5mitW2f/z17+Zaj+Zyj&#10;+bQj9zQ8e/6STCsm04lfX8bRuIpf/uoRjx8/otCKWVmQZYpiMufPf/ITBI4Xz74BY3hw9x7WrDid&#10;av7dX/6Yl6/f8WSxhi4n3eY8Wy90tVxyNJsyyTNPKiAEUkuEkl0O4NBAXVUUsymfff97/PgnP6Zu&#10;DX/49lu++t3X/E//y3/ki88/48tf/CPr9ZrZbM5xcURRzrl39z6LxZqnT59SNw1Uiqurt6wuLzGb&#10;Cts0WOmJDwL4Xmc5F5fnvH33iqurc44mE5QQzKYT3uJ4/Pgpq/WaxabmZ//wc16fX2K7vFkKOQio&#10;HoqvO+t9P+XeW5+pWnfsV7bnU31s2/cH7toaTQyi97Fxd53vxaWu/mm7HMorkostaTJ4cugBsuaU&#10;zCKufYT1F95P4SxCKaazGfP5EW3bIKVCCUHTtJ641z+Bfm1ZG0ixLVKDMS2TrOR7H3zKv/1Xf8U/&#10;/JefsakqcNZvAdjm8UP+ec+XdDFtjCTvWgKzgX+nNVXrX24ihWO5uODxo285u3eXssw74tKuRrPd&#10;sfZ5vpTCj0c3qaRUOKG4Wi746d/9Zz797DucnZxA2yC1wDShvrUlfZPIvdwkztXSd6t9jc8YrAMh&#10;TEcm7+eeEtKvjfDMretz0uvIzdJ6z1B+mv5sP3e1bIkhhmu0Q3u7eA8d11jH+iDGctc0zse13pSw&#10;8rq5MlYbPtjBDnawgx3sYAc72MEOdrCDHexfmh0A8Ac72MEOdrCDHexgBzvYwQ72J1oATvqXqfuq&#10;u/GLztDEnjY3pk1GsV0HbAi/v675aUdNo2s2S9Vh+nML4VtlYlSJP1p3sl1mdtt3j7s9wGY4pzWx&#10;6l3XhL17gzvKYeFz4ftjqlj7oFYPqvfNVR5QExS2h56JVgqlc2bFhE8++pgffPf7fbOVVAqH6JqB&#10;u6ZgYzEY3wjc3XjcvG2CSjSub2qyHdAwVe4YAjtZ55XPnXOs1+s9lW1rHdZsx1mHpoNYoUqIHggv&#10;egVL/0xCc2wPCGO/qTSoNQTgkXUx4YHplEwdRZ7z4MF97t69y6effcqrN6948eIF796+ZbNaYkzL&#10;uqoxbcOkKBAigG1kD558/uIlf/u3f0drDGWh0AqE82B5pVSvprRtqhG+ScsKTKeIfHVxxdMnT7m4&#10;vEDqDIXAGg9MFlLjXNs3BsdrIW5aiEHpxpgdcPgQOYS1FqU1dV37psVQYNG6VzjuFZa7Y8UNIjF4&#10;L22qV13jzNA6H1Jhb5oWKcUOuCVV7BlSo0hJMIZ8BVFDVXw9xpi+8SOez0PN6LHaQtw0eZ0S2Ps2&#10;iqe+MR6jVGkzVqIKTS/bBhM7qEyy2zhsgf0GVw/kHGp4HyaqCH/6Y+8rx8bjFDeAhfkU+zsfRxgc&#10;q6FzpwoW4Rw7c8NahNYd4GP4mewCN8xOA3Pv850jzzR1VfXkAbWx/PzX31BtDP/tv/4rTuZTiqxg&#10;Pp1z9e4dV9WKi0cPuVo2ZLMTlM6wwiGdQDrnm1zblvVmQ5ZlaK2pasO6qqA1fPzhB/yv//E/8PVv&#10;vqJxNfce3CUrS95eLDBGgst4+fINRaa5dXKLTEtW65pND4CvqK0jt4ayLFGUiLbk/Lz24HDRKRcL&#10;R1lkaFVC27BcXKKzTvnQCaaTGZn2ikXTosQgsAKquuU3X33N/du3+OTjj3l5ec669UBj4zwgwRrv&#10;4zebht98/RBRFttp57yPmZY5pnXUTU2W5egsAwRVXfsGUht8d3hGgtYJD1ak3XmePo5ZmtqrwmdZ&#10;1oE/LVL55m/n2PMDPTELPi4J6Zs728ZghW9iI1HFCSq+8THS5rEeuCd8U7Z1DiF1B6i3KOWfu1eI&#10;shjTYoVguWmompo35+94lheUk5LpfMbx6RHFtKQoS45mR9y/c5fVasPlYsm78wvevH1DXbUoFxqb&#10;TRdv6cABcgdgGIP1w58hroZ7MB1QJhBJtEElOwJd7+YwgSRhv3nQIQHpAYDSEw3cuXuH//ov/oKi&#10;nHQqWA3rqqYoJyA0oDoCAUtZlv35PEFTB1BBoIVmWS1YVUvy/JjLy3NevnjBerXmarnsc9WQ61hr&#10;fROy8g2LaZ6X5qNDhB6xot5QU2gY67ZtkVr1jZDhWI1pca3DGbvTeJmqmA8C5WBQMc20Ph9RKme9&#10;rnj67CVlOef41il379+lyDRlLvmrH/+QXCs2VcX55RU/+88/5ac//SnfPvoWZyHXBVplHYDa538+&#10;V/TkECn5TnptaR4W5tyYStBYbHwfMFAcK8eAgEMqvTHIN475Y3sUMaAWmxLZhD935oOUCOFoG9sB&#10;/zzQ7vbpLW4dnSKNnwPeLbq+STyO4328dA4hFXlRUNUbXGu4fXqCUl1+37XdCyTCmS4fAJAIobCu&#10;9ceXAicsVV3hnECIDK0LjDV43Ocu2YBPC7YESenaDgrvKUh7G9vlLlA1ybViNfKhPCzNL+NzhzUW&#10;g61Stdl0LTnnQZDxMYSQLJdrylmJdYbLxRUqy1lsKpwqOD27Q9s2LDcVF1eXzI+PmEwmSCGRysez&#10;tmnJpjNm8zkOi7Om86kBmNONkbNgd9dCGJtY/S5VY4tz+zFl3nitxIRF6TqIjzG2zobW7NDnh5Q0&#10;x5qtY1+aEj+JJK6k9zKWa++Tr+1eW5iDMaFfqg6YKuIO7VmG9hd/nA2r2jOgPDqmntoT9g3spUL+&#10;P6b4u72KmxVb43GM9xDxDjLUi4SQvlx0naLiAEGdP5/YAQ7tXKfYnismuUuB9i4Gz0cb3H4eWosN&#10;z49INdftjkUce2VQgY/B7wNrL40Z8d4kzSfG5mg/Vjv3L/6oGDg05r0f7UkOt89nTI1y+Jj+q3He&#10;F99nSjIyNrekTMnRrlPl7EggO/BtDyzBgOvuq9vLug7w7lyXRzuftxrTXzgSgRIKJ3w+r/McpUty&#10;rchyTVHkTMspeV6QFwXFZEJRFuRZju5UoKXwau+bTc3Z7TOkUuRZzmqzpm1bprOSPM9omprVatnV&#10;UjyAWPTkna4HMw4RRuyt9WikTKT+nsazeA6GOZpl2T6gtMtJpBAQ5XGpmuRYXncdWD6O20MEdqmS&#10;clgjcezYyWc7opk+NgiBjO4pAOG9OrxAdfmqsTau9L43qGZsXfbx4po6T1qvUVIl9ZVxBdUhgsP4&#10;dzv5TxjrG+KxP5/pY8JujT8mITQ74HilJGdnZ7x8+ZLz83Nm8yNfQza2A9s5r87a+P2i7EkXxWA+&#10;ntavrvNb8V6KPXKR/ZxBCIEL197V4oXYPnkbfHek3hv7VyElsgPLNk3D+bt3PH/6jOl0xsnxMdOy&#10;5OJygXWGPM/IRY4QEtnljwoFSLQeAIJ3MVoqhdSK6WzORx99zFeXX/o6Eg4pVKiwd6Sobk/FfOgd&#10;yr5/GFNiFzsq8WPA821d3I3OqbF8L83fRRIjxkB86XnGwHQ3va/aJQAIx9mH2qakLCHnHsp5tnNx&#10;+y4pndcxQekuKZPfa+lMk2cZk8mMoijQWntC4knGpJx1+b4nT/B1aMFmveb586cslyvW6zVt07Cp&#10;qsH9TADOjr2DEWJLtGut659RX8+PiI6dExhTkWUZFxeXVFXNdDplPp9x7949jLnNcrlisVhydbXo&#10;ALmu9xv9+TF9rhAUkgP5mh/PLSF0+H54j/I+/nksN/akUl2tuvNtxnoSoT9884jToxm3j+cY5cG2&#10;eeYJeYoyo9CKTQ0nRyeYpkXlBbP5EbdOT7h//wPunN3nN1/+mvM3F3z04B7OGEy9ATSffHiff/dv&#10;/pr/4//+O87X9fa6+vUrcUKyXK/Iy4L50Zzzt+dI5cHvoT4p8ATAWhlmx0d89vlnfPDBBzx+8owi&#10;y5FS8O7NWxa3z3j76h1KSSYTi1YZ3/vuD5BCMJ/NmBYlbWupqprVak292WCqBmctWZkhbLfvlRIh&#10;BVW14Ze//CduHx9xNJkyLyc42/r979UVTWt4/Ow5v//2Iab3zR2RkhhWzr52vb7nsw11+LCvH/YH&#10;IlrvYnAvmNZld9dwtF/AjdazYtK/tHbcfzYhfkq/n5Kx7dZF6YggDNYKjo+POT29xXq1ZrPZYNo6&#10;WqfOkzX18SK8A7Gs1yvWyyUSmBUT/ux7P2A+nbG4XGBaF9Uq5R4R5dC73Jh8ZShupMTnY/lg+r47&#10;HgvH9n4s8O2jb7n/0Qd8/J3PybKseycpuvfXdWAjQKmO7tH5mljYwznncAK+/Oorfvb3/4V//9//&#10;d2RSY60npBJs3wszQuIylOPu7FnCfXZ7kn7vI3Zz3DSO30ToPBSP0+cz7PtkkgeMg+lvUpVPCRpu&#10;ep859Jyv26sO1eTe9/3owQ52sIMd7GAHO9jBDnawgx3sYP/S7ACAP9jBDnawgx3sYAc72MEOdrA/&#10;0cILdroX8x6EZncac1N1uKEG/VT9PW7+SwFGQ3adSsxY0/GQArzvn942mqYKALBVP3GOvRfCe83j&#10;UeNhD1URUbN0d860SWKoGT30m+024/sjpM2UPbCku+zw4t1Zh7EteZb5Bj2lODs+wWwqj69WXtEw&#10;qHI44RtgWrslOBCiA5B0qm7WuV4lKL5T26lpDTHYbzkFXK8KZ4ylqiqqzcY3/BI1QVjnGxv6RgvV&#10;q9v34O1Ead6r9fixyPO8A5VHzeWkIFwbXVinbNmBBwxtp2Ih/JhYr0ZyenLC0fExH3/0Hc7P3/Hy&#10;5QueP3vGarnEtjVWCLRWfcNFaxyL9ZK//4d/4vxqxXR2TKYVeaZ73QL/nC2CCKjufPNjay1Na7i8&#10;vOLxo8c8ffzEAw6F9E28HnnWqywFgGIM3gZ6oHN4nqGRslew7lWYJFp7IoEwxkHhoW0apNZ903SY&#10;t3GToLW2b64uioI8z/uGOq01zjqatiHP8/68PeS/m7yhabFXiRcCZy1NU/viTtf8FOZKuK8YlB3+&#10;HUD+oWFWCoHsiCK2KnNiFFAE7IxjDNzebSoPANtAaBErXA2D/GNfFjdHjX02VYQPZAPbZsUhMI4c&#10;OJ8kqHopFUA/+6rsW19D1KQ4pPa224Qdxib1V1L6sTDGduMzrhQSmvh3yRk6wIOze4p41jtKf3/d&#10;d6QQPZgY59BK0UZrX3YNht5jy04hyu2BIMPztk7QdqrxoYXWdtfvlV46FWShvAKTha++eYRpLf/2&#10;r/+Ce7eOUAqK+THLK0PdWPRkynQ27dS+/EEf3LvP6ckJV5eXvH3zltVqg1S6U0IyKGn44MEZZ8cz&#10;Xk8KXi8XvHr1gt8//JbFYkXTOlo0bdtgGkGeF9w6muMcvD2/IFMCi6CqGuRyhRKCXMLx0Zzlak3T&#10;NkilvG+uNtTrnHxSMi8zRFuglULOZlR1zXwyoa43TIoMLSW6m/fruuH5t98ijOGzTz9hY1suX79h&#10;07Q4JOV04ok7UMzKOa51SHwDsDGmB1I2jV+/tgMt1Ot1PzeDcqfowPQOr/Ttp4JDuGvAjcJhTLOj&#10;YuOPKwbzCec8cDhEEmssxhqsM1hjkWxBia5rqhSRgq3ofJjby1n8+jHGINUWRNM6izGN/32nALVd&#10;zwLTtDStZdPU2KsL9BvF5GXB6a1T5sdzbp0cM59NmUwLZkdHnJ2dcXZ2xuuXb2hWG1pTUzcVUkFV&#10;1x1xj2/klEFpNPgm6AkGZHcPPegraq4LjalhDMLnQqPvNj/aEqfEeeHWl/t1pHTGD3/yYyazOVII&#10;ynKCsSBrgzXejygpmU1nHnjdZRhbELtDCklrDMKBzjSyFqzXG969fsPl5RXr1Zq6qb0vMokP7o9n&#10;9/zvdTlp+rPrc7zORzl68qQIndfHnyHwdKzuHI4f++D0XD5n7ZQzlfIx1hq+/vprzi/f8vnnn3H/&#10;/j3u3b5Fu15Tr1f84Zs/8E+//JJnz17QGkOWafKy7PIx2fv+oCLuyXjkHnBuSMVvSM16TFE9zifT&#10;OJnuA8YUddN9zBD4Iig/2U6xMyXBSAlbxmL5EOiraZod1dItOUuYHw4Vqb2eHJ8wm5Q40+KMRQrl&#10;VW2dbwx2dgtSjp+3sRYlBU1d44xlPp2hA+FGp45s+j3PdrdinVerkrlAS2iamqbaIIUk01mf25i2&#10;7ZurY7Cvb/LdxuxYoT4GvwdgSKzGno5zvE8MOc4QIDk+/tA67AnAtKZpmj1VR0+C4gbJDUTI/52j&#10;qf09W9cwn80AqOuG6XSKUl7RV2pJmU9oTYvo1of/T3hVUGdoG8NxdkpRlFhraJrKkxYkjeUiUf0O&#10;15QCBMeA7UPkADtgs84X+BzIXTt+O2stAolZY5FyC0QNueYWdLC/5m7ylUNkGDc1zMeAiLBnGVuP&#10;qWJqTBiW+uodYGNEojCkjB37tXT+/7H1lfTerGNHPTsl6Rp6dgK3V6/oMvFu/76rXn+TxXMvttj/&#10;DJF9jQE6h2s53edtpM/rSECJke++4ZpTMFhUBdj+kRBppPHmOnDCGJHAEOFWOibxPLlunYyuG7e/&#10;bq6bT4NzJCalwMVlmlGCyZ09r0zUIoeOuzMftrWWQPziOoVlHNcSWKTjYLv6UHTFHYGhr534D3kF&#10;SRNAvnifrKRG4hBCeQXeLOsVGjOdUeQFk8mU6WTGtCyZTErKsvCEkTrv60LBJxhrtmuuIwIMcV2A&#10;J2lsDW3bUFeCLPM5QJHnHaDYxyId9vLdvRnTQqJAObZ+gk/QSuG07scyJe3o97I9iaYdJKvS2ten&#10;UkKQ9/Vh183huEYwttZS/x/fZ0pCEvuwUGtKyZ+EAOH8fHif9fXHAG5cBHiKyQTGAN9xrjZG1Djm&#10;e4cAT0N+QIxcZwqKCnWffXBxTGDCTm5ZVb4Od3J8zDd/+AadFSjtwWiZ1hBIDHtg4HA+HJPWxMSZ&#10;15JeRUD3Ib8b+5AtgNCN5v5pDb4njrRup24vuvnUNjWPv33IrdNb3Ll3n/t37nJ5cYWSiiwr/P6n&#10;r/9p2rZFKUGe5wghqKqqv466rtDdnj+QENy+c5cs/wNtvfFKwhFg2xNPDYPkxuLITbEhzS+HYlsK&#10;8hza0113jnjPmvqsobxnbA2Mx5XrfNHuHN4FZL+/H/M5juzrN7avD/j5EchfZTyeckvck+e5JzqQ&#10;iuOjY46P55RliZSS6XRKlvm6V9s2GNOy2Wyo65rVakVd1V5pe3FFXddYY/ZI0ISUO2u+V42+Ib+L&#10;fcsemfOAL/M1uYaqqlgsFiyXM46OZsznc46PT3zcnE4xxnB1tWS92XQxpovvNtSUIgIbl5IRuBvB&#10;oDflqmNzfZ8IwNEYy69/81u++OQ7zPKcSZlx62SGtY7Nuu6AtI4yn6BKhXCwXNSY+pzXL875x7//&#10;BdQbTiZTRNuwXjQo4UlAMi35ix/+kHdXFf/n3/09dWDRdtC2tqO2gFXVsFxumE7nXF0sUNqD75vN&#10;htY4rGnJlSYvJ3z00Xf83r9pqDcV1ji+8/EnvHr2ipfPXjApJkzKAls3LC+v+Po3v6Wta5qq4ruf&#10;f86zl695+vw5r1+9IkNQqIysyHFSehJlIRBKUpQ5ZaERpsVsKu4cHzMrcy7evWG1WmKc4+1ixc9/&#10;9RWb1utlu440JK79/XOqNYdnGAgr/9g5ku7rht6j7h/P3bhHjsmBht4/79b63E4uc12tSnbrutea&#10;F5DnBVpnaN2S55aNtWidd2rodktGrXRfXwZPdnT+7i3rxYLbt0s+/PBD7pze4sWz5/07t71r78ih&#10;XbJXHNuHDwGfx5Tkh/x9TETnx9O/q5RC+PpJXfPbr37DycltpvM5mVI0tvV+ONRRwzVYwS4JAggk&#10;UmiapuLvf/YP/OSHP+KjBw8QHQkurUUicB2RA4JxkrmBfCwlM4vng00Iwnfrsva9Y9r77Ef3x9/t&#10;VAFu2jvGc3qIFPEmNfabSNPkiOq9jOqf8fvXsb3rwQ52sIMd7GAHO9jBDnawgx3sYP+S7QCAP9jB&#10;Dnawgx3sYAc72MEOdrA/2WKV6q0qVQqEGmq6iZXWhhqlgVE2/vj7Q5YysWdZ1v98lIG8V8rxSp8p&#10;qMU65xv8uy6qAJgeaj4betHs2IJrXQeQHWrOH1IPDQ1nErCJ6kh8znTMhNsqkXkO/E7B3XmV1lwr&#10;SiXZLK6oNyt0WVBMSrKuGTeo6RpnkEJ399OBkp3YgtSt2P48qL931zvU7IawvZJb27YY02CdVyW4&#10;uryiriuvQhIAdA50N1dEAqrprwHXA/37hhLnyLRX2MqyjCzLkXJCAFTDAMlBP95sn58AKzriA7tt&#10;4hRCoCTkWnH37Iw7t8/44rPv8vDhI968fslieUHTVqhOcWxVtfz8V7/lD49eMZ8fefWwPN8qb6sO&#10;IBOIE5xDKIVS/p6ryrBYrnjy9AlPnzzBNhvAYRqzC+YYIB0Ya9owpkVrTaY1bVtHinUehBWaMcOx&#10;+2aj7vsBCBI3/KRNtFJKr1DTtgHZgA2Ar7iZ0pqtzEasdibU7rqNfE4AR4+BYob8yo4aWHT9va8a&#10;UM+JjzHW7LPbtC17EGA/ieIbS9Z47K+ua7CJryMF78QN4cOAGBmNU3wFEiFMv76tjcE9sl8vu4Af&#10;NwgSSufbbpNM3BCkANOTWQTFU9g2xMQAppRcwZMM2J7AoVcV60grpFJ+bgZwCfTgspggxI+59eDp&#10;MBp9I7oHAusIRBCuYQdwEfkcHVTylMY536yjgtqm0vzu8RPqzZq//smP+N7nnzKZ3+I0n/L23TmZ&#10;Ul7NWim/PqTiz/7sBxS5ZrVc8u23j/jlr75iuaoo8hyERglDniuePX3Em5dPISuojeXd+YK2A+Bb&#10;Y2jqlvWqpto0nExmnByfcD6b8/zFU+49+JBC1FSbikwJRJFR6JzZ/IjLq0ukVL7xdrliphS5qZE0&#10;zHMPHldaU2hNs1kh8ozZfI6pG5bLJev1hqvLS66WC5arBcJZ7t66zcurd1ihWdeWtjE0bUumNCfT&#10;nKlWrI2hqrxKUl3XuwqZQrCpK4SQKKV9jGodCg/C2wJ4bKdC7fDq4Ptr2mvJsAN69D5td70EH90D&#10;1a3tVMW1V3dTCiyYtkoUv0FpCU5gI/CyiECvgVQjzEvwvsO0FitSFWW/Hj2w2/SEJACqA1c651gs&#10;liwWS4qi4PmsoJzkTCclt2+dcXp6xv2zu9y7dZemqthUa96+e8355TmbuuH84sqDbPHA2UDjEwNl&#10;Qk4UwEskYEDXE/BsGyajLKDPT1IlHGstdd0glcaa1hMs4fji+9/l/gcf+eZx6YlepPBN5loKnIFM&#10;K5RSKFVQVRXGGI7m896XZFlJ0yypmg1OWG6fnfHk8ROW6w2bpma5WlJOSmznN4hUocYUjIZy0zSn&#10;HWtQHGog9QQOsa/Z+kypFKrYqmOnqrEpkHEoDuw18TuHAmYT34C/XC558eRbXjx+jFIZRVHQNDXG&#10;1FhnyXSOzkqyvAMDNwalvDhoWBsxyE0gdvrZb1Jxj8kPhlTrx5T/hgCLY8rGsRLhds3F+cbu9diO&#10;NCU+TqrcPhafh+JwrNSexs+OeQkhLMY68kxjraOcTMgyibF1l4NKBKYj7HI74N1+TLp9jG0Nq9US&#10;JxQnR8doBbaxEAB2EnyoEh3IxzdPS+GJETIh2FQNzbpCOrBtAyiEzAC990yk82s7JY6Jn2+cG6SA&#10;rjj+x8qvKYh+qOE3fZ7BQt4aEzLVdd2fN91r7jf8EjhBMMaSTwoyZ5kUEwSSummZTCZoIcC2mHqD&#10;yic448lwqqrCHR1hAdN48honFZnWnfprN+cRe2DlsLdJc8F07o0RQQx9b2eNIFBSMqQMet0c75Gi&#10;1sfD1sTzIMq7BogohvxgPIfGQCpjTfRxk/YQgDlVLL5OgS+9xqHPDdUmhuoAfwrgQwz5obG9zECc&#10;GSMZ2O6P7Y6a/E2N6vt7nCjeX0Mict29DV2jJ7sLscNtcwvHHsB+67PjPdY+OHyICCOqYnUK4GbH&#10;tw/FjtTGfPzYPEjnYUywdh2IdWhN7v5cjM5FeD9g/O6y7taTkDd/R0QiiS4i3ejVdfcBhP3+SWwP&#10;4JzDtHZvfLfjM0yiEOoUPne3PRkTCE+SJAMYS6OlpxrMpCLLNEp7EjwpFWU5ZTLxIPf57IjpZEaW&#10;daruKuuIrLbEaMYYjLGY1viY3PlCvx4sQtLvM5um6Ukc/XdtH5Ock8zmc9rWoFVHMGhMv+eMwTJD&#10;gM8xFXDRjd0QmDie31mWbWPdiEonyXfHiIfGQClj6yMGPw/lAjEQeayGHK+rpmn2QPUxaEYGEFeS&#10;kwZyxbgOm+afaf5xk88eqo/E634IBJ76lKG4mdaJrvM38TMdqoHvHsPtAQHH6jvG+D07OH73u99h&#10;Wp//BHJM5xx0xAm6A6NlOtsDiMUkpmnMFgOg3d376p5LAioM5JNjdcC0PpmOZ/p5ObA/0XmBy6Bu&#10;Kl6/fMmdszNOjufcOj3mcrlkPp93pIEV1lrKsvRkEirzAD7rSau07shFcdRtjVISnRUIWmbTOfc/&#10;eMCThw89OQjbunSYs38M+Ot9VdrHwHMhytgUSX5NrLmJlCyt+Q3lY0MkOjfdz5Bf2u6lXZ/Te7+x&#10;n0fvkm3u11wttqsPyt19fMijAlGXFCitybOSo6kHh89mM7Is64CrGVL69VRVFXVd0zQN6/WG8/Nz&#10;NusVbdtS1w1t29C27bbukvjhFHhLRHCV5s9DYNPx91jDedqWRNevoYuLC66uLpFSkmUZ8/mcsiyY&#10;z+dMJlOaTr2+2qy4vLykaeL44XZJiLuszCVzN32uQ9c9lvMM1RJ2CVXBIbha1Tx9+YoP7972tSLT&#10;oqXyZMbWgW359tljlM78u0VraesKLQWFUvzgi094cOcWxmw4P3+LUAKlZ2glmWcFf/XjH7Gqan7x&#10;1W+4XK9B2L62p3WOtYbnL1/y+SffYTKdsFmvu/xF0dQblNBoJZkdnyCk5PnzF2AMj548YzI74v7d&#10;+7x++5pHD7/le198QaYVTVuTq4yXz5729//Bhx9wdvce5WTia151i21bWmPY1DVKC3SeI7+Iu8wA&#10;ACAASURBVKTCOct8WuDaimrZ8tmDe2Ra8OTJQxbLJQb4p19/xfM373AB/I7sSEDAM7renA/8MRbP&#10;ie17K/Fefm6sLpfGupvqVWPA+aF9w16dL9pzjZE5pt+zxvarQkqN7HKU6XRKnuf+vcyRQEioNpsO&#10;uC2QXQ4ou/xXa816teT8/B0f3rnDZFpy99YZWqqexMm53XedwbdtieIjHyHE6J40zTeuqy8M+Z40&#10;L+xrzwjevH7D8+fP+PSzz+hJtLevgTwxV9gDOK8dL/yLcfKiRLkMJSTPnr7kyy9/y70791Aq868l&#10;hes9URj1sb3tUA0zJQ6J6xRxbpoCy8fU3N93PaRg+3Qu+jhB1KMgbpznQzXUOIcbe4Y3xfKhfPq6&#10;vbIb2Icc7GAHO9jBDnawgx3sYAc72MEOdrADAP5gBzvYwQ52sIMd7GAHO9jB/lltqNFkCAABwwoe&#10;afPk0HdiRcC0mT0+ZtM0eyqD6YvUtCGuBzaOqE4Khpvz4uPFTQ3p77kBQBWNJOON3LGSYgCr2h0l&#10;gZ0xY/c5BLUn0/3ncFRN3TczWuHI84KiLCkmZa/gqrRGKAlCds3FKnqRb/15grqOcztaXGnjs+uR&#10;JNvGt7YVvaLQYr2kqRr/PJrWA0SUwjiLQ3nF5V4FzzeyugBW74C0znaKr1LSmqZrKG6w1jKZlN3Y&#10;MdhkOnTNxnhgtu7Uwt1OA1oA6voGpqIo+N73vssHH9zn6uqCt+dvWVxc8uTpC7599JR/+uWveuBV&#10;2vCKkh0ocKvYLUPDSWtYXl7w4sljHn/7DfV60c+HMNd3gQG7DSQxYCNW1G6aZq9BeF/RZ1epyxhD&#10;WZYdWNGTC8RqHG3b+uuOSAuCQrOEPTUyf427fmNHGSHxKzGAPYCYY78wptg11ACeAgVlolgbn2+o&#10;mXO8mXhfhSFteIr9WtrMkaqQxjYEKhsan1TtMvWXuw3VW9BhrFYYfE1MsDGkdGG6hv1AhBEDGbfj&#10;4LqGOLEz/sa0PdFCep9DzeZj4CivdESv2jumIhaU4dLmGSF2gf0BbDzUDOzcPqDIj00gRwFPLOD9&#10;grUtpm2xzvLw5WtWf/t3bFrDg/v3fDOtUORlidAKqRV1W2Os4eLiLfdu3+bu7VMmRcnL129onr1E&#10;OoFrWwqdY2rHb3/7e26dnGKEwjYt9+/cRSjJarVhtW6wxoBT5HlOVVfcP7vNx/Y7PHv5jKPjY8rS&#10;8urlS6rGKzu7pkVpzXQyxRj/HNerJQspUG1OoSzTUpNn2iuoa8Xtu3dYrjYsFiuWVwuaZkNTV3z3&#10;e9/jX33/u7x6+DXVasnxdMosV2ghkc7R1A3rZoNpW5TOUUJQrTbIzDeYtl3jrCey8eovuG1TX9s2&#10;OOuQNvONanGjVqc+7udkrLDcrWW7g3dN1o7cWV+xb1BKgej8uPWAFtxW1T0GbRhjEF2jdFhjW5X5&#10;3bmZ+oj95m/bzVMfc7RWaL1L/KKURAjXNVIv2VQrdCYp8oKXL15TFlOOj0+9Utf8iKIsOLt7l7O7&#10;dzDGcnF+yatXr1iv1zSZxjmoqg1NXXuiiGvAZPHPh5rT9hrdEvXm+DOia8Y8u3uP7//gh5STKVp4&#10;tbym2dC0hqIounHwjY6bzQZjWmazOdPptIvZXvmobb3qmDGWW6e3WG02vH7zhnpTcXVxgRQgnaVt&#10;m1FCjyH/nvrUIZXzsXw5jSmhIXIoJ4atSnWI49c1HsaAnTS2xfM5zmnKsuxIFaBpWlarJVprJpMJ&#10;xliKothp9I2b4MeaduNxieNt3LQcx8j0s0MxYeiZXAe6YCSHCNc/Nl+va+SN731M7WpI1UgpRdM0&#10;vQp5yJ8C2ROI7jMtAcKgM4XSCmuaTvXPIdxWvTiA5cKxtmMkWdc1F1dXOAnzk6PO37ldNaweXCiQ&#10;QnrFwqAii6Vab1hcXiE78g3hPPBQKg12LJ7uzrP4eYdnm4JZU+XvtMk9fiZDud7Yvire38XgkfCd&#10;uCl5iHghVaJq2xbTGrIiA+Go6gqdaVabNc46NlWFUpqqEn2DutaqVwG1tgUh8SHM+yWPbxoAewuu&#10;nWd/DMh6KAeWbInZhkDlQ+cLasFp43eaW4/NCXGjQjSD62lvXz7iA9KcOt1vhBwwbuIeGqubGtDj&#10;uRvffwrk/OeyCPe3N+7pvN1ee6r6Fj2LZE6lNQ53DZna2P2NAT6uAyPtzg/Rg4XT2DIE1g/73WFw&#10;p9uqyY/4eI/DFqO1qZv2gmPA33heDMWsoViX1sCGADLbZ+5uXN/X5V+j9bt4YEbnYRRj3ZbgMXAW&#10;9GvNiT6mBbVTEuxkqjYbSBSdtR70Ga4q2nemYAxjWk+IpZVXwJUCKTNwGikUMvMA9qLIPcB9WlKW&#10;OdPZhLIsyfOcrJhQZJpMqY6gzRMr2Q7Ubp0nQHTOk0e0rfE5mLGRgqfDOYN1BmEF1kqscZ7gjd15&#10;prOsy7V87C7ynKIsaRbNHrgwrvPcRGwU13FCzWqsVrpXk41+HvxJ0zQdyNhG+2IbPQNGwZI35c/p&#10;54eUJq/7ebreNptNT3ATkwKmTnRHHT0hPRrKpUWy9vrfhbkY6nRwbSzp7nKv5hsU2N0AWP26eD9G&#10;fjJWLxraW8Y5YAr89eOu+rkdf153YPPHj59SFjmz2ZzWeCIcEdWTAhlFOkdi0sk4BxvKGYaJQsLY&#10;yySvUz3BbFxL3MYJIjIKrwS7C+j2fktr1RU/7aBSfNs2ONfy7OkTvvjiC1CKybTk3dUVV1dXbDYb&#10;tNY9+B0HWun+mEqKnijOOQ9KlEqhlUYJhWkNH37wMRfnlywu3u7WHpwH9w29MxkiWxiKXdeTGw2D&#10;ju2IAm46Z4bytbG5l87ZIbXxsfVwU3wa8zND9e5UaVZKidbag86j+ecJCyxSSYJ+uVQKpTKUkh2J&#10;yoTJdMrprVNf9xaSLCJc83t3y3K5pG0qrDU0Tcubt29YLpb+nMZ1JDK7itRKCJywnlBRiP5dUCAD&#10;DXmPX0YuirVikNwgJfwY2suPWZxzxjXTqqqp67cURe73PlnO0dExs/kEJe/irKOuKhaLJVXdUlVL&#10;rq4uaU1HJoPa8Y3pu7GbiBLGcpz9vbnc7n27HMUieHNxxe1bRxxNJ7QOWiPIVEaZ5wgaJuWUxXpN&#10;VpQY5xBKM51OmOaKVy+fM9GO+TRjU63IihKtHCrz5DbzacG/+cv/ijzP+PmXv+JiscJ1e26tFE4K&#10;LhYLNpsNk+mMy8sLZOXjS906ilxAlnHr7h2E1igsVV2jtOboeM7J6THPnj8lz/L+LWBZlEwnU6xt&#10;t3tvLSmU5s7dM5aLK54/etIpvitk6+eVFB70r4Xg1tGci3eveff2Fe0nH2Jry8XlOY0VPHr+it89&#10;fIxF9tzRriM1CP5tOw/DsxM7BI9jsfem5/k++/8/9thj76JdRIw95AfHiOaG68tiEOw9BrL2qXaY&#10;o14JXWUaJwTT2QxrfL1OiIzNJvgah+xIUn1s9etqvV5xfv6Op8+f8vlnnyK05MH9+z2pijG2e1+z&#10;Sz48NEbW2r4W3wPjQ9yO8vX0fc77kCXtxjSQ3Uc90StYZ3j27AlnZ7eZTudRDia7awAnoxzQCaTU&#10;fT4jrCdiN9bx0//nb/nudz/ns08+QgtFYza+xoYnttqC/tnzTeG9UZw/xTn8UK42lNOEMYrrTUP5&#10;+nVErEPn2M/9XZ/bjRFtD/nVuOacAvzH6lFpzVSM1BzG3oWmxFPx+dP64cEOdrCDHexgBzvYwQ52&#10;sIMd7GD/Uu0AgD/YwQ52sIMd7GAHO9jBDnawf0Ybaswbexk61mScqrGEl5uhiXFMlS0cJ3wvgMuG&#10;QOqxDSk7h6b+oLAZzr2jrD7Q5BDuNQZa7DU9iy2YOL3mVKVkDxTG+HfS422bO7fXGQAyUkqvONi9&#10;06+axityY6ibhqZpWa/XqEtFlikm0wmz2Qyrba/ILl1Q7wqgCQhNGaEZ1istiZ2X+OG6bYfb8S/f&#10;JXkODoVUEuvg7ds32NY3dzlrkR0A31gP/MmUb1hsI0BNAD/vNiJvG1a11ugsNI0PN6imcyH++xAA&#10;x/+dHVBvaPqcz4/Iy4LZ8Qmr9Zrnb674x198SZaXTMpyby71zbTdPNFZ1jVZt2ghWK9XPH/8kCeP&#10;vuHq3RuwxivDK5nM9X2F777RM1HbDXNiO5e80kcgOOjnGewpXIQmvjBHA6jTN85swe8x0Mm0LaoD&#10;8IXvKqXI8wLnLFW12fMN24bWgXkUqSfcpEI21Egc+6P08+E+Y3KA9DNjylJD6jlx48cYMHQMzJT6&#10;x6EGxSH1+Pg81zWBik6FL/i7LMt27lsp3a+neA6EZxiuZ6tGbXee165K23adDKldhDkT/G3c6BLH&#10;gPS7YT4bYyGopYb7ixrnhxtA/bVprZM+eO/nts17sgO4d6qsA03xztleMVh0vjY0dQrfYY7BsbKO&#10;3z9+xtn9D1FKMJ2W6ExhsTRtizEt86MZ3/nwA05nU64uL3n27ClVVSGUB5m0raPISzJdcDSZ8sln&#10;H1G3jq8fPsZYuLq8wjlBrjW5zrx/sZaqqsnLkvnxER9+/BGz6ZQVNVJnLJcLlBAoqanrNcJ5XzKZ&#10;THBtw2q5ILcl5VFBoQQTLVBFhlEFzx8+4Xe/e8h0OmFSFkit0aalWq2ZPbjPc2NZr1dM5nNuzY9Y&#10;1S24htWmwhU5m6oiE6oHKGwVEneBsdhOsTYEEhuIVxwixBybKljaGH8TNXR71akUUBeD31MgZwB/&#10;CCHI8ww6lXopLCE07iiuGNOB77e+c3d9qUFQsevmkOviwhbM7+Ni1qmhG0N/XULQAeDZAX+0tcU0&#10;G//8i5bF1do3bWvBdDrh9OSYo+M5k3LCvbt3OD464vzinNVqxWZTcXkpWG82O0rvQ35xaF2O+R05&#10;kEeFtV43fgyKyZQf/+RfcXxyQl3VuExhgNWm8nHBmR1l+pD7xb4pKAK2bUu13lAUOZnKuHj3gqpq&#10;WC2XSCGYFDnONB6Y0PlD7xPEAADl/ZvuhsYjPlbIGYZiyhigbdtcOUwUMvQ8ho4fg/NCjFLKA3Wz&#10;TDGZHPWxPm52d85ijBtV4ElJTtJmzjivfl9Qwy6gZh98GO4jjRVjypLpvmAIJnrd8xja7wyR2MRj&#10;LBNSoJgMyTnffC87sIwnO7AIocmzHNk9b60UEq/qFvzXDlgt+EwHWmcYY7m8WqCKjGKSY23bkyAF&#10;0pft/XiiGg+WkHgSF8HV1YKri0uUVAip+jgpOnWxFDg1NG/j55KCjuOG35jMKB63IbDxdcRD8dzf&#10;5ia7YNhA2pTuYVMSinidbmOS4ejoCAS0pkFphVKKq9WV32904JmqqhACVqsleZ778fVJNUpJpHCe&#10;2MB5ILxLQC9SyNG8cGz9Damspblpr6o98r0hZdTdf9PtF+Te8xwiMdjz/xGRXUpCkM6dFEA1tPce&#10;AqwHIFOIq2E9BiKRMaBDSrCUApHHcuoxEOgeCPM9LMzZmDhiAPO8d517gEGG9xYuAtHF/jL1y0Px&#10;Z6jeE4/NEMlX6rOvIwF0bn9/vKciHs833DAYqttXDwNP2PH7aRwZA+ENAeCHwLmx/4pzvLF4ORR3&#10;bgLLhMUbCAHH9rppbBomSkh8yzVrYmcedE8gfha7x43qUVuB19HaoOkIxERC7BYD4ANIxAPwBVqV&#10;5EVBluVkeYbSGTrLmJRTZtM55cQD3ctJSVkWlHlOlkmfl3fEbM4KAjFMAL0jwNgW01ocgratqdsG&#10;5wwgu61HR0ZJl4sKi8OiAqAZv+/aqc9Yh21asI5cZUgHk6JgPpuyXq8wrk2IFofnZvqznf1Sqggc&#10;1SiUUn3OGX/HDpB5eNXPXfCMEBIp/TjdpEw/FO+H5v9QveK6/cNYrAu1iZi4LPZxLprfY/M6jk1h&#10;jqekTIHAC66jitj3bft/363dpfvdsfwm/fvOfAn+YsDnDgGdgyrokIpoqB9uCdjEFtQuJUWee9KL&#10;7hweGN/ujKUQbrROncb0eD6G/VyYuzE4TAjZkVF0IPb+frZ7+vS9gScqGAHeRXXYEGutdf3cj+eK&#10;7cg5rDW8e/eWxXJBOZtx/8F93l1eslis+profD5HCMF6vemvX/XkfZ6AFkd3r/5aVaYpigknp7e4&#10;d+8+q+UC02yAAEyVEdHi9etkiCgqHf8xBfDr/p5+fig2X0fQcB1pzE3kLWPHT69hiEh0iCQu/l1M&#10;Ato0zc7ezs9lUFpTlAVlOSHPCvK8ZDLxKsxFUaC1pjFt/86k7Yhm67pmtfIK6KvViqZpqTZr2rbG&#10;OU/O56L55xAehIzZIUB01kVgzy66urj2H49DyNUZ3J/tjoMYzNmGnkGaT/haFwi59WtVVdE0DSrL&#10;uFhcMp9OOZofcXpywt27Z3z88UcIqWmaNav1gs2m4uvf/p7FYtMJ2He0MeEeBf28H/NnQznUWOzZ&#10;EkSZyCNLGmN58fqc+adH6KzAWU8uVxQFwgnu3j2jevGCqm3J84y8KNGZpjE1zhieP3/OydGU2fER&#10;Suc4obFC0GIRwnLraM5f/viHTKYlP/v5z3l3sfAEaabxe3PneHd+wUf37/u51DQcn9zydTGdcf+j&#10;jyhmM7IiYz6dkAn45OiI6ckJSitOb58iJGSFZlIUOGtZrdcY06CUZH40B+HYVGucM6zXSxZXFxR5&#10;gcX5HEoppFRMJxNOjo7IpGA+yZnlpzx/+pC6rjDWsdy0/OLXv6FujScj8ZRqCElPwjDmn24ibHrf&#10;+tr/Vxsj0x273jAPhyJ+Srj7PnWtsfdJo+Dw7r2DcgLbGqx1NE3NZFp6ogTly+GTaYFUjsXVkrZp&#10;0R35gq91WFSuaE3Lw4cP+dGP/hxnWo7mc/+uVCqMqfp3hmm+MXgPAzkIgIjyrZSI5TqL86w+DwP/&#10;Ttn5Pb2xPs6/efOWFy+e88UX32M6LanqBmONJ7lJ3uP0tf/umpXqavg4Xr55zX/6v/6Ge//b/858&#10;WoI0CGc6ssLtHiQmEonJz+P93nV12DHy/KG1MEYsOla3CHErrnWEeRnPT+fMte8+h3oNxvbAQ7W4&#10;sb6EIaKjMULxeG8zlF/8Kev+YAc72MEOdrCDHexgBzvYwQ52sP+/2QEAf7CDHexgBzvYwQ52sIMd&#10;7GB/oqUvK8eaFtNGqyHFjWBxs9ZO4zfsNAcGQM5QM2Cs+pKyh6fXlprrUHKhUa1t214JPbx4T1/G&#10;xqA1DwI2e2zwXpXY7QCoblKMvk7hcKypbbcB3r+sD8DW8D1jvHJV0zbQqdAY4xtm27YF55BK0tSS&#10;9WrJennFZHZEUU4oJ1Nk7lUipZBY0+KCsrPdoqy3jUX7DbDCya3CuRRh1BFCcnpLMyknXn22rmib&#10;phP/ipvQFCkSYAt0yfrmXikVAoHWGXmRIxAopSO1y915OzQfodOjE56EwPYKB2FeiU6xpAPtOoe1&#10;LVIoMpUhy4y6gT88fMTVasOt01uAo65rptPpHrFCaGqXWiKswLQtxlhePX/B00cPefvyJcIZpBIo&#10;Jb0SaKdE75uyvdLxtmc8VvjcrrEwH8LcDmAd07YdCD9q8IcdMooULBoDJpRWaLsFG8WN/9ZaTAew&#10;DqAjv17aDmTsv+OVnrdqA4woMXplHTEKvkjBKulnhprIwzWHz4T1nDZrpI26Magv9kNjakax39pR&#10;u7+mmS/995CqUjqv40b3lEQgPWYMuNk+a42UogdXxICOmCRkF/i3D0wMRAbx89lVWnf9PKzruvfv&#10;u6QWXNsQnmUZrbEotVU8cTGIy7k9kMDWDwW1d7tz3PScafNSvI48YFmQqQ6E242Ns548BOFoTYPW&#10;mk8+/ZT/5q//Nacnp7RNBQqMMzTG4kzLrdNb3L93j7IsuLhc8vN/+hW//8M3rKoWIRXWGNqm4v6D&#10;zzm7e4u2XvP7R08w1uE6xXkJSCXReYntVBKNtdTVBmEd8+mUzz/5hLo2NNpSFgWXF29p2hykQApN&#10;UeTkeY7D0VRrcuA7H39IdfUWY1rK4ojJfMaqsbi2otBqC9QUEiElq8sLmroGlfHu/Jzjk1ucnZxi&#10;3l1Q5B7cIZTg7flb5qceUG83TR+P4vXlQYi6/1kca4NvE0JgxdbnxACIQDIypAIcx1UXNbqleQid&#10;up1wQU2um9NiF4jkG9s9oUie5zRNs+d/RUS4M0xiEZr3YoCfQmcZSkrq2jfQZx1QW0rZN22Hcynl&#10;fWzberKbarNBiqZjoYF1teby8oppBw6azSbMplOOT46YzqY0dcvsaM7l1RVN3dDWNdZaqqraUwmO&#10;fVMfTxMQY+8ro/UZ+6+maVAqwwrBD//8R9y+c5emNV0+FoDXW1+SEggURdHHlzzPqaoaYyxtXZNl&#10;ijLPeff6DW9fv8ZUFRhLlmlWyyV5pvvxD+D3kNvtA3SGAQRjPjZVGx5TeByaB2E+xUQqsaJTmsPE&#10;8U4mZDRDjYRDfjGAfOlys1ipPMTn+J5ToEA6x2P17PR76fWkc2qI5GaoeTQmVxkCzV6nXmxHwO7p&#10;9cRg6pQcYw8gFcWJEM/C9c1msx6A3R9PKnxqKVF4VcG2sRRFAZhe/d1hfNy07AGCg5/M8gytBFXd&#10;8OrNG2SWURRlB0ayPfDPg62D2tcW2GWdQ2DJZcbVYunVzYUgLwqcUD7WONOn4kPA1tEmVUGXV0SA&#10;KiE7/yy6eRfAgyFP0oOAb3fNc0vnRwqwT0FXaTwY259VVYXSmpOTI4TwOet8NmM2O+Li/BKpVZ/L&#10;VFWFJyfpcia79o4XyWRSkGuJFBbR3bcfk+0elg7EMpSHOJcCXelIqPbzzKE1D+AC6CbaU8aN1Clg&#10;Mh3z9HhD+99UtXhIyXlorOPYP7Z2U5KEIZ80lMsFcF24x6FxSusK4fMxQdNYE3lKLPLHWgxoDiQu&#10;QWE75CGerMwSIaG79bILYB6bz0NxKAVyjK21VLVuaC2O1YX6+kBgJHLbPaq4Bk46pGzX73ViNUkX&#10;Ed2F3L/PP4iIH0Sf54XjpyRjYyDwOOd0MZNEJHbeX6voSJUCyR2MknKlP4vj2Pg8EsQA2vQYY75y&#10;KM/YVY3lWmBzdLvxVXDddI9J9Xq1SCl6gLwS0oMBrdldy8Hf2V2l4aKYMpnMOTu7w8npCfOjOdPZ&#10;lLIovbp7kW/Bi8RAjI7g0lmcpQezOGwPRPT7W9OpuPu6TdPWPckfHYEa/d6/8xPdmvTH9nsvJSXC&#10;hb2zB7C2TcNkUlC1Narxe62yLKhqf49VXaG0om08cK3fv0REm4S52AGfbbwmlN97hBy2bdud/Etr&#10;TZZlWGtZrVZ+/XfkILs5a7TP6Z90V2vq5r4KSuEjINd47YwBhcZqE2NxOfU9MVne2F5LAG5H8ZtR&#10;Jc2YjC8mYth64C2h2nXgUudSsPt23bodf97VQ529djyu84/9nAgKrHv7if2YFgithgF4ol/jDrX1&#10;012dsW23StTWuZ7kMB7LmJg0rbkN5eZpzSqei1sf4oHgOIexJnruPm8U/Xq3O/Xo4Py3MWjrh7z3&#10;ivwLjBLfSKk8waFtePLoEd/9sx8wnc746MOP+eqr33bke6InQNJS+DHDk+IZa2lb/2c5KVFKd/t5&#10;S1lMyDLN8dGc2XRCWRas2hqc9Wkydo+4aCw+hPmXknnu5hpmW+0e2GvF5AD9WI0SIw2T8YyRkKXr&#10;TiaElWGduUTNNj3OGLAyrgH5tbXNk8P7nuDTMp37WCRtvy9TWpMXBUWeM51OOD458nl7t59SMkNI&#10;RZblXV2k7mIBrFdLLq+uWC4WVOsVV1dXPh/EE7zYbg/Vz0wn4jdR3X25nmwqJbfd8YvdmhzKn7cg&#10;TdEfazuO/hkprX2M6dZW2A/674id9bslxEjWZpd/et/guv2twQK2smyWK1bLFYurKy6Pj7h75y7z&#10;oyMm0wm3bp+glGI2nfLw20c0rePq6orVap28mxki1+rqbpG/8jFrOG/Z3w+K3jWEMbm4XPHm7RWT&#10;+yXruqWoKqZFgVYS3YHhK2Mw1tACVet167XOcFKw2hj0RDAtSnQ2oWoMtfH72kwpTmYlP/rBF5ye&#10;zPnPf/+PPHv5GtO0XS1R8PbinAd3bpNlmsVigTWGSVlycvsWZ3fP0DpjNptxNJ+xurrkk0++w/0P&#10;PwAhutoCFHmOUoqq2nS5TIvOin5vZ+qGzWrJ+bu3/TqTCMrpBKSiqhtm0xIpLHW94eT0GC3BbDZd&#10;Tdjw+OkTnj1/5WOZdSB87JFCjMS8GER8Q51g5C3tNk/dEoePv1d2I+dn5x1lWssbjrnb7zk3nh+n&#10;ZH1jBJTvG9P79R7IfTuC08vLC6qmoXUWoSX3HjygyDTnF+94+/YNxliuFqvuvVqO1j6XOzo5ZrlZ&#10;883Db/n28UOOJhNevnmLtaLbJ8mezHyM0GTwXoQgKj74ddrdv6/rqkHCznSPFZPd9OOGjLxiN2eM&#10;pdmsefzoEWe3z7h1+w6Z1rjGQkfoba3Y8U+wzV2c8++liqKgNTW/+fprvvzqK/76L//S58Et4FoC&#10;p0i8p9uSOMtB0qKbyF7i+JSSdA7NATlA5Dz2+ZTUYX8PKffe0V9HFBP/O63BDb2bGyJgHIvRQ+SJ&#10;Q4QBYd6kpIkHO9jBDnawgx3sYAc72MEOdrCDHewAgD/YwQ52sIMd7GAHO9jBDnawP9luUpEa+ux1&#10;Corx3+OmKdhXWB8CvQ6BUbTWewCU65q1vVqr2nkp7VXLx9nrY0BOeAkeAJzhO/6Dll0xGjEAltpt&#10;rt5lwhc9o/4+KM/bbrP9bgNasLYxaJXRWouTAmu9gqEU4LSMFM9bwLG4qlhvNmRFwWQypZxMyXOv&#10;tmVxIKVXMpRepd12DVBCyBvV5HrwCV4tQlpNeVxwenJK01QdANzQNCYCnwPCqwDbTnFZRE3sQXlH&#10;Z9r3IffNKruN3dfN1d3r7UDYtmun6lWA6ZrpRK9I3jZ113DcABLTWn75qy/5x1/8CqQk13k3VroD&#10;I0VKW+G+lO4aq33z9NXlJQ+/fcjLFy9p24YiL3zfguoUFgYU4rYAk3Df+40rYS1UUHPbqAAAIABJ&#10;REFUVdWvE92pf/fzK2kaj5Xut8rfGZPJhLqu+xEbU6asq6pvzA5j7Ekm1OBcDQrKscpYf47u8+F3&#10;sSp5/P0Y8NSv8wEweNwoEkCkYVyG/EysipsCMVN1hFQdIlXDGFPDiz+fXmu4rhhsGgPs0saRcRCM&#10;6BUhQpNsaIoP546PPwT0i8H/8X3v+qktKGVXBVgixBaMFBMsXOerUz+itQZhaNvtOUWsehHFgeAn&#10;tkBnBlXX0qb9tDE+fKcHyQpAbAEUDg/uts6QlyWzcsb3P/mU//nf/3tun55ycXlBUwsWqyXnV5dY&#10;2zIrCySS87fnPFuvefXmFY+fPWOxqbhabHwjmGtRwnL/9jHH8wnv3m24uFiwaWumRyeUkynOWjab&#10;TQdOkGilwECuM1xrKHLN0WTGRtbgBGWeUeY5UkiU1jjbel+EVwmnzKkXC3CO22e3efLwD7w7v+LB&#10;/Q+wQiBNg2s3NLTkuVeel1KhrGN9ueCDe3d5+fQptqk5Ozni3fk5WjjmZQlOsG4apFJMyimcr3ZU&#10;IvefvdgBpAForfZAymkzYyBtGAIsxPMizKF43W6f/3ZuVlVFmWtQsgN1Soyte7B9aMEdW/sxoUR8&#10;j3medcQgblet1PlGcAu0kTqsMQY6cpF9X9B0x9+uX6WkB9bYFhw0xlA1DXVbs6lXXF6eU+QTTm+d&#10;khcTbk9KTk5vUVUVm/WK1WrlSWoaT15SV175qr+/yKf5dTkMwgoeKYCKm6aBblw+/vRTPvz4E5Be&#10;bc1FYMgYZB+U1cI4SimZz+cUReGbf+sNxtQ4Z8i0YnF1wetXL3nz8gXLqwsyHY11NK8CKUxKRjSW&#10;A6a++n2UG69TJ0/JTYbixbXqsAwr5w6p1u6CUiTQegUvJSKf7fO8OG9L1XzS/H0o3xjLD4ZUvl0y&#10;j8Jaj9f+TjN8AqxN84D0Z/HYD8X4WIE59vdDatfx7+IYFhPoxIDiPfB73zzsv1c37f/L3ps9S5Jk&#10;530/d481M+9SW1dV74OZwRCYIQkSpBbKJJPpSfxvJRmNNJImkxlBiZRAEiCWwUxPz9bTVV1dy91y&#10;jcXd9eARkR6eHnkLAz4Recy6696bS0T4cvwc9/N9H5l1QOkiL8CCFBYlBUZ3IIaIbL0DBeYkqUBY&#10;R/ywvFuS5QWz2Zy2aru1SnbEQ37MMpYEd6AJxd16w6raIRNHpjLA4Oy04ln479h/WgfikR34qiMH&#10;QzCAqbTpSM6U8JTR9yReISApzDOPFVgDAyGJUoo0TTug0j6m7PtqILcJ4jFpBHmWgTEkUlJkOedn&#10;CyQuNwGoql1HTiWGWNIiyZKcRhsuLy7dnNIG0RWcO6IJe5AX+PfQxy5N02JMf48MqqhSiijA3J/z&#10;UkqsMQO4KXy/H1uGZBJ7VTZxAAru7y3mi2L5qj/Xw3VxqpA67ONjKt0xYqopYoQYocYUoCGWc4Xx&#10;+28DeBjy9FZ7z+1aG2vBi0OFizAdqG5E5kCPWMQHiozuDwaw7DHCh9BHx95/3zPG+g7rgeC7tPoY&#10;2cExReTwd0c22H2+Q0OJ/RtGfnP03sg+0n3gFSEE7eCPej10BwIS3nppB+Alo/jovjY/tt/UsyEI&#10;1KQqYMwPTMUUvfKsPKLgG41L7NCB+3+P7K24y1hMryjtqcNLIYf9tvFz9CN+DzrOsozzi3M+/+w7&#10;fPb5Z5Sz0u39JH1u18fAbi+lX89bL6d1au826nP6PR5jjQPkC7qcyFcAt6P9Nmu0R5DY0rSaeldB&#10;B3x1AEv30bIsWCzmZEVOazUqkaSJYrtz91rXNa1p0aYlUdkQh/T7H30sMSIK7F5zezPJKD7x529P&#10;XlfX9X5diPiycTwrBkBsD5S0wu6nUw8wt+JAqfdYrPc+4z02T2LrQ0iMFLu+HzZNqcD6e0sQwPiC&#10;v8VioOm5LQ7WkX6f0bWZHciBDsF7HOxhhWvr6G8BAdl+L3D/X59f+mDEqCKoF6NK0REdDiQsdiDj&#10;bNvmgFyyB9/2yvDh2tzzJvSEnH4+7o/PMMYcCBKtt8bjyAeFMHtiw+4JfHXs/qmEFNDP/24NsiYO&#10;MPfHrZKOCFZl8MtffElelnxvtuDy/IKHDx6yXK2p64amaUmUYDGfYa0eE+50+6tpmnc+vULKDpBu&#10;WrCGjz58Sl1t+OKnP+2AyLobI8mkcqsfj02tC+PPmCHeH70lJB311XiJEwfG5na4338wXr256udZ&#10;o+fxfYG3fyA94iXn/wQqVaPruXi+9cZIt+dnjdtItw4snCiFxVLMZ8xmJSpR5FlOXpTkaUqRZ+RF&#10;ihAGqx2plTGWqtry7u1bdrsdFqiqiqurq4FUxO0/tvu121pET7ZpfVinHfphICWT1pEL72dhNNaV&#10;SkbJB/ageYMxh2OkY1zzYspuQe/IaPrx1quvu26RB33r+sUMIPK9f5MooQbHu1lvqXY1795d8803&#10;r7m4mHNxecGjRw85m895+OABDx8+QKKo64a75ZJvX7/m+uaW6+ubjhTTdoQAcpJspyenJOAeGftq&#10;OwJC++c92sLrt9fkRTnsC2mjWRQpFkORZYimcblqq2kFbq9XKnatpmlb5KqimF1ibcpuU2OVRFpJ&#10;IoBUIWTG3/nOZzx58IB/8+//mL/46ZeYbnyuq5q71ZKyKKiqlu224uJizvMPnzKbFyRKMS9zMqXQ&#10;ecH5+RkXF+dsthVZltHqFt02mLamamqyJGGxOHdkehbWyzXVrmZ9t2Z9t6LVmnmScHZ2hlWC2w44&#10;LYUGYdjVGxaipGlbdG2oK8NqU/PTL36OsRasHMhPhhjB7lfcfc7un08eJ+eK9OoorjCdCniMDHi/&#10;nzUmHHfuYw/CD9fSkDR1fC/i4AwxPLc6Bna+b0/CP0+KvVf2ZBVpgrGWq3dXrLYbbKJ4/OwZZZZx&#10;c3UFQpKkGVlZUraGpmnIsn0+b1rD+nbFN3zDv/mjf8ODi0v+/Kc/pW0tVozPwKPxU3h2Hazpwsu3&#10;Eo88W/nETUfaJCSo3Z8fWX8io5REt5qbdzf8+le/YrE4R6Wpu39tBgJZ12/eumQFiKQjqupiLiFZ&#10;r5b8yZ/+J77z+ac8urxw4wZNUzfQkf/0YyU2bqf2pKbIyA6JpsZjOEagHdtbCPciwj2Kw/1lebAH&#10;Eyc/iu/fxPZ3p0itwvPLY8QANrJ/68cY4b7x+xJDnexkJzvZyU52spOd7GQnO9nJTvZfu50A8Cc7&#10;2clOdrKTnexkJzvZyU72X8iOFXn7h6O+ks6xgkH/oDUEpYSFbyEoM1Sf9MGp/uGwMfvCVV8lQirV&#10;KTbpEah1LxYzLoQP1YcOQLXuB69AQIwKLXxAl7tHOQHU8Q6yBxWz2AG8u0avxDRWrnEfGUC5fX+I&#10;fdEfXmGYNboD8zfYakdSpWw3a5IkI80ysrwgy3PSPHcqKWnunld2SusIjJGeYkKnDnJwsC6xXXG/&#10;7JSxhBTkRTE8l2ntCIi7Hyygg0IN2Sk6W2OxsicVoFMooit6CMap19b3jfPxAb30xuQeyGetIVGK&#10;r16+5N/+0R9xe7tkMZt3qrJQlqUrdsFXsNhfRxuDbls2mw2vXr3i1bdvqKu6G4NdEZqUKO/e/Dm2&#10;nyt7YEHf1k79Ro9UMJumHQr3kiTpQKB7MLlfDLxXwnL/aN2yWq1GczUsghzmtJRDcXZvbduS59mg&#10;/O7Pc93Nvdg8iym7+n4hpsQ7pWowVZg0pWSktR4UJGOFyL3f6ItLQsVIX8Ha//tU8dRU0cgx8J7f&#10;d71vDNXhw2Ivv0C1/7cHc/vXD4trQ1/Vf5+voizE3ueYgKigb9O+WLr3g7HCGt+v94XVUkrqujlQ&#10;gPPvtdfJDFU6XBsIT3Hz8Fp9X/ZKSc5HqdHrbqJZEiFRqSRPMpR0fjAvHFAjz1L+3g9/yCcffgS0&#10;rDdwe7Pi+vqau9WKPM+ZpwWbuy1XV+949fo123bHrq25Xm5Y3W1YFDNSZZjnBY8vzyhTRZVlLJOU&#10;GqfgV5YlVmu2mw3r9ZpWu/UgTRLO5nMkUG931NudUxkUiVMZlBKjG4ySWOPG7XJ5x6vXr1DCkmgN&#10;9ZrvfPocIyU3765IkpyyKHiwmHOzmLGudqSpIpUSlWWI1rBe3vK973zEi1/+nLbasSgfUijJVkAu&#10;FW2asd1VJAjO5wsk79CAMXQKLRnGuLWoX0vceO2BbW6Mt5Fx5fsOn7gg9p5+vDj/uAdU9+biAk0v&#10;n26MoWkbyrIgSxXbTmlJKTUAVHTbYNt2iAdkoIDr/+cr7cbUq936PgbTDn4k8B/jeEsPK50b9071&#10;UliLbloQgmVTo5RgVwvKLGOz3nB9c81stqCYzcnLAikkF5eXPHz0iLZtubm5Znm3JFFu/PTritZO&#10;FVB0ys49oGNESNKpVY4IJJSb+0U54we/+wPyoiDNMrQ26LYhTbNOqVAO/a21pm1bpJSDomVRFHsi&#10;H6PZbjcoIWhbw2a94urqLau7W9DakWRYKIoZBtuBHyztQKywJ+eIKlxHgL++km5IdOADMmNgvykV&#10;bd9n+et3bP0IiUPCewu/x78XNx8kFjMoxvmFyv66NvbFEyQHkcJM5RXFxtTaY0W34RyNEVz46ro+&#10;WP4YIUGM4CQGLArbdApA6AN4YrGFTxgzAlgJJ++8BzK7n5VUnJ9foJTAWBfX9msVVoziI99fbbcb&#10;LhYLbNfHjx8+Zj5b0Dbu97ZTo9uTwIgD5bSk+77trqJqNWUmhzkipRrA2SF40H/OAbDXx23sSQX6&#10;ueXnQ1GyBrGPtUJQT0gyMEWg4OcI/riHPRjen6Nt05Bm2UF/934GLGmiHMixbsjyjLIoaZqW2cx9&#10;93J5R13Xo3hQ4PKjWjecn50jhQLTeHGiHROvWAvGHoxBN3cOgU379SruQw7iy16xOlJ4LCZiSx9M&#10;GbMYeZEfb8XAmLHYNiyiDs1Xm4/50/AzPiFTTz4RqruGOWb4eywWj/mOvi98X/TbWDgnjpGxxACC&#10;k6A3Dsm0jvlI30eHRCZhfuX/fUqVVXhF+GFOF8srptaVY/l6GNDHfEHYf8fuPTYuQ1KW4/sF0/sK&#10;U2DGqTHn/yyFnLxWjJAn9nsM7O/Ph3AND9c0Pz8P+yx8Jt0pIB88qx8/SYn2Ysbx9+1j5WfPHvPR&#10;x085Oysd2C7p417n24y16LZ1+2LWgdUsxhv7tiNB8JWqx3M/9BN9LhiSdgwxaduiOjLJumrZ7DYD&#10;uUljDdoYlBTM5zOyzCnUGys8IkdHBtWvGUrI6HgJCULD3Ke/V9/vhZ/pifz6eGXKl02Pvw58jx3t&#10;hfXkk/ftF8eAa8dy/9h+cThP3med8u/BJxydig9jc3SKrMJ/phip49R67CvFj+POuE+9z/8dgo3N&#10;SL05RpBzSPwRzM/AH4TERLG26sdUeAawJ9oRhMrOfS7f76nG4oOYyu6Uf/Nx77ExGFsrj5H8SqWQ&#10;FqxSIFq++OILnjx9xqOnz7i8uGC92WCsIM1SsIa61RjTdPGsGBRyrbW0HfHbEBMLaNoGjKGczXj6&#10;9Dlf/+Ylq9UtiUwwVk+u236std/fkkfB8mJKrdkDZ9+nZDxFihPeT4xkyHjz3yfx9ddn/9q9r+r9&#10;sJ9vNU3jwMdSDrmJu0a/JjhFc4Qky3OkdPtis6KgLAoWZwvOLi6QSnZ+MUEIRSJAm5bdbst2s6au&#10;ana7Hdvtjs1my2q1GfYMDghWuz3GKVBjzPfE9oNjcX4YZ8RUf4+tx4N/G9rQAi4vrZt6tCbuyZim&#10;Y5b+vGdqP6DPt4QQrNdr6nrH1dU1X/36K2azko8+/JBPP/mYxbwgWSz44MkjPv30Y27ulrx+95aX&#10;v3nB8m7FdrujrltHQkyvWu/2YU3/rHtmlmH+T8WPozVUgBWCVbXl9fUVQhi0LmltS7WT5KkiscLt&#10;7ybSnZHhznHqpkHrljSRGGnRaHS1owFkmmCloO19uhUIbbgoC/6n/+YfogT82U++pO3G6tX1LY8e&#10;PECmGcv1mh/+3R/y/NkzrDWOfM0asjzjg6cfkKQZeVGy3my7PYEWbWoSociTnCRLSbIC0Z3tvLm+&#10;Zl7Oubq5ZrPZcHl5yXe/+zsURcHLb18xLwtHrial+7lpsE1LU9U0VYM2gq9evOL12xsHJuaQDHHK&#10;H/w2Z8lT8Yf/e7//4RMLxuL2WP4UI8G5L+eI5SzH8tapWKJfd9M03ROBhrmRsR1hnXFEMtay3W25&#10;vr1htV6hhGC33nD97hrduj2TMisoHua8fPmC1eqOPHUkSpVSzOdz2rrmi5/8hJvrW7788kskCm0M&#10;Uslhbyamzj7Vj7Fcsd+b9ZXf/XjrWIzpr1sxv9UTKmhtefH1S55/9AlPnnzgzpCI+9n9PVpMpwDv&#10;CDUEeVHyxc++4Cc/+Qn/w3//T5AJGNMgZdKRMpqDXD5KLhcZC8dISWN51DG/fUjMMB5H4XoZXiuW&#10;b99Hwj1VizEFVvf3eKdIEKdyxWPnsmKCnO1kJzvZyU52spOd7GQnO9nJTnayv812AsCf7GQnO9nJ&#10;Tnayk53sZCc72d/QwuK38LDTf0+vfhc7KA4PdqcKsX2ARFhg4Bc6+sX0Y3C5d+0OwCaFxPYqar0y&#10;jrAI2anbyTEgMgTMxNpiuK++2ApfQeZ48Y3AjBTeVA9usbJT3hkXNPVKWP79gcVpqncgeHoF266Y&#10;jE59ESfYoRBoKdBOWn64ea37A+cEAejGINAYs6Vpdqy3K7I0JUszkiyjKGfkRUmSZljhCguypLsT&#10;C1rv1en2cCU7iE66wsyugEy7IsEBRKbsvoC4U+fuCzLTdKwwYG0PXtsXfQ4FaV5hloWg4Mm1Wa++&#10;YqwZKYuOCxi6YjppMUajuoI60RWBpknCm3fv+Of/8l/xlz/+GWezc5R06khSAjLZ951w34OQCJWg&#10;rUA3rlD7zdvX/PIXX7Je3nT3Z2mNU/S1rcb4AK0OdDjSJDsA5/UkB3JEKNA0HUhHa1p/fnbf1RcW&#10;NZ3S7gBcavdFi6YDhauIou2oSMKbt7YrVttud0OBbF03pGnaqc12RTP+83QFpFOgiLA495gyaago&#10;ZDqFRdkD07rrHRbsSpJ+LNKDaNvuWnJU8Bv6yL5I2AfHJIlT13VzVHjCKXt6Dh/s49pOd37Ptarz&#10;dxopk6Gt/GL3VuvhWcwB8M+O/HTTNANBg/F91eCHoWmqoV0daUJXvCpdQb9FI3owPXLkM03n66R0&#10;BBYW4e67V/btlFuUPARtuu/e95dkX+iK7RVexGhNMMZgOxCBknsFkX4uG9MXm2tX9KcUQiad32q7&#10;33GqOrbBWk1dtYBCqQwhQSUGKQwiEags5+L8IR9+8CHPHz/mww8/4MnTh7RVy82bK7RuOVuUzMuC&#10;20yxWi3ZrNbYVrOVGW/v3vLi5Ut2TY1WUDcVm/UG0QFDsIaLs3PKoqStaoTQKGXAOGCjUjCfl+j2&#10;nN1ux2rTOiCkAKUEQnV+XSiur2749s1bdtsdKk1ACrb1jhcvXyMxzDLlFJxkQmot60Tw9s07bGu4&#10;vHzA4nzBLM+x2nB5PmfzbufaME1JpGXXrri+u2U+/wFPnjzj+u6aZ/aZW5t0Q7vbYkUHwADOFjNS&#10;1QNKWpRKadsGY0WnxKS7YmKJtWIEKvaBHr75gIpYceMASvWUOh24ve1UG+XeH6AGvyiEpaobt3YK&#10;hRTKAXdo0bZ1BB5SuGL5QBXaWgumHdS5+qJVKZOBzCFe3NUXIPbe1HQqwwYl6VTZLa3dk29Yy0AM&#10;49Y3QdvqjpDCuAJtIdC1RlcWU7VkWUbTVOzqFrVakWapU1WXgvlsxtliwcXZglRKV9CsEra7HavV&#10;irppnCq8haS73r4Qzw4AOFeI3sVJ1hV3CgE/+tEPePz4AdpIms3OYf6loV5XtK0eCt+NMWhrSHPn&#10;c4RyAF2DA75jDVULu1aDbrBNxW694s23rzDGOnB952u0dj6PHvQNAyCr96G+MnSM8OggnousPSHh&#10;QkzNJ/xMWGzorx9t244AHFPq7mFxanive5KUrjhbJJguHFRKDkWN4TyaIl/xi11jCtTh/AxBsP5c&#10;9vOCGOg0zBXC38WEkuGxAtB+7vjXioG0/eecUg8ex+eHhZ/7+F8isEhjkQZXtJ7mnC3OSYSg7hQk&#10;wa2vVtIRR3X3JLr8RTiVeISiNQ2/9/0f8Pf/3j9mMZ+BcPmBNMqF+6O4yMW+so9xhcWgaVoX91nj&#10;JoY1totHDwt7/fHdt92oDbBRMJf77vEYM9qgVBIFKsd8/MjP++MjMo/2477FDupkTlGsaZoulqXL&#10;BUSnTO++N1ESo1ukUk6lt21IsxSLQKUZf/8f/CGvvvkNKnH5l1IFWVa4a1lNOZ9Ts+Hhw4fkiaKu&#10;DVIxiHy3Ru9zg6Ad+7kwJpXTAfh0DP6bAsIMJG2deGMfeErh+ZIgb+7zKIw9UKb3gT9+n/lrc3/t&#10;HngZxmoHc8IbXyFp3NSc9n1kCMT3vzv0OwfApYlYIXYvh4q+0z7pPTdY9jlJ4D9iyoUxf3YMLOmG&#10;lzgArcSKzg/GzD3POfUdozbuBNNDQIAPkvxt2vFgb8WfRAPLHC4+IL638777XsM6IZUjDQx8VAxc&#10;IyIq6f7aMUX4dRhj+K8bejK+qXaIxcJT4JApAEf4c4wcIkYad/gcEwqBdk/uEltLhrzWA5yXZUGi&#10;oK62WCEomLn9DSuw6IEM0oFc9mqVe2CfOAAs+3uJ/n2ExJp+W7qYVLPZbBwZlO1AmFZQVS5XVmlC&#10;U9dDPrFer5nNZiRJStNqGu1yBtOBoJq6QQBJmo6Is5jY3/Hb+BC4aA+Iv6y1A/EgMAIpxcCqB3u8&#10;HVmP6YBZwGivJgTjxOZFbC/Y759jwLkp0on7QPxTa6J/nSkl62MK9bH3H1N9HX92T5La/+vne2F7&#10;xcizRlmiR3p4qKa6H9tTMbHvZ4yx0Zg+BkB3P+uOZEh5u35iIFsKfYgQiiRRR/3TFKGl//cBbCec&#10;Ovv+yg4ga3RH3CIEYr/1694hRZTMMgb4G/byTLdPnSi2uw3v3r3l8uFDijJjNiu5W22GuLrt92et&#10;RQd5mtZun6Cfi1VVIYUgzXPapqGYzXj45BHrzRKEQMl9n/T345MPxM5O3o/MgqGfehVnERv3kbaI&#10;fefoNW9veupejsUW/nf1JIPC+z5HmKr3xAKGbl/R9W2SZmR5zqycURQlaZqSFwVZlrCYF5R5MeQc&#10;CGi0I85rG81uW1FXO7a7LVW1YbfdUu2qrs39+xcD6fEwZgcgvo76uWPAvlgMEZKNxeJef24fu0Z4&#10;Ha2bEQmGTzBwX1wxvicxkO/G9uX99zaNpmncHsZuV7Nabvnm5WvOFyUXFxc8fvKYB48e8PDBOZeX&#10;C55/8ISbmztWyyXX104VfrncdOQediAV3t9rPHY+vj4I6Pry7m5JmadkqSLNEkdAUVtyIR0I3loS&#10;qdhpTbWrQbfkiXRkjVI6QtBEobtDIyktuu3GMyAlSNEyn6X8k//uD2mt5cdf/JLGWm7XO84vBHle&#10;cHlxyfMPnlFXjjxgljuwdF7M+OTTz7Bd+1V14/YwsWy3GySCLJsxyxduLzJJ2G02CKlo2oabmxuK&#10;Iuf3fvC7PHv2lL/88Y9ptObZs2dgQSk4n5es1ytHwmwBEuq25S9//AWNFVgkSkqEZFK9POZ3pkgz&#10;jsX0oa9x439MSh7mfceuO0UuNUUcNZUPhu87Rt4TO/tummY424zGKP2px3Bs6gDxr19/y2a94Ww2&#10;p61qyqLk8ePHbLdb0kTx9u1r7u5u2Kw3aK3JiwylJIlKkTLj4uKMu+s7Fx8Li+rI/cTEnklIrmI9&#10;gvdjRF5+LBiSicaI3O7L9fwYRClF0zR8/dVXnJ9fkJflQLq8b+v9OdloGev2xZMkxVrNrmr4o//7&#10;3/H5d77D5x9/5IhXEzPE5Yf+8HguGnumMC/3CeV8YtDYWAnXhXBf9H3G+dTcnGrz2No8tW/t5wlT&#10;c2zKR/h7ADGiiak49bfaXznZyU52spOd7GQnO9nJTnayk53svyI7AeBPdrKTnexkJzvZyU52spOd&#10;7L+AhQp8obpq/x4gqhzV/xs75PWLGcLP9D+HYKTY/cUsLNTfHyAfMtiHduxvI6UbIWi1OVC5dO8b&#10;K1lPMan7hYvhM4VgnNi9+X0xFK/2CvHDIbRESjWoyIJ1hTKoQR25VwhstQZtOpCgQLcN1XaLylJ2&#10;ux1FOaOczSjLGSorkEohpBrIAPoCRL9XBrUOY0ZK7AYGlbAe7NH39wBakALd7tuwbVtPMUlN9lO0&#10;qKC7s/7eJMKBcuyAqu0rJjqwHmBACuVAyMLStjUySbldr/m3/8+/59/98X8kyTKSRFFkGVmWdF9x&#10;WEyuOqCgtharDVdv3vL1V1/x7s0besUz968cCh6BAUiyLzoQ9Lo9UyoCfYGtr0xprSt+8ZXB/bnS&#10;F5IP8zNQ2RqBmYI5PMyvTkHKL1LyCy39Z4oBSkJgR3iP9xXs+/4C9mqfTCga+Na3cV+wUvtkANYO&#10;wHOtzaCYG5JyhGQfvbrVXpVU4QPgw2LycTswUkLq70sppyIVU9UMiyUZemts+3aNF1UrJWkbcwB0&#10;8gvtw7XgoBgIV7iWdj4iVA/r/XFUjVCqEYFAr5zlkzr09zooiHXAvR4wqvrxJ8FK6wDCtrsPV8nn&#10;/FX/fEqSqoxWa9IyQ8oEKRPyokQlkiQxPHl4xicff8jlgwc8e/oRHz37kEfn58zKjKat+Ys//zEv&#10;X3yNtJbf+/0fMF/MedBccP5uwdvrN6xWt9zeXGEaTbmYkZiSl6+/YVvv2Ox25GmBwZBKRZ7nNE3L&#10;ZnlL09auz3SDtIZMCESeYWclpqmRGBIJGEtTOWDFYj4DZjzjOXWr2WQbrICqqbHa0agYYZktFhQq&#10;o7WWZr3uMJaCy7NzyjInSSRCaIzVnC8WvLu7cyqLqUUlCikVddNSFDM++ugj/uIv/4xnNx+jjaWu&#10;aoxusaoHkbSUeUGqJFXnk/e+R3Vjqh2IOHpf0ReOh0VSYRGjr2oTK9ASwilE2AFtAAAgAElEQVTO&#10;o0SnYAgqSUbkC2GR/KDa02pUknaAzbpbV92a1xcSu+Ji5YpgPUCgf8+xWOlYTNOP8aZTYA+V1Pp5&#10;sQf4aISQB/FHlmW0bUvbFWFWVeUKyI2lrmuqqqJtGozR3N3eclMUnC3OOD8/pyxLtIWiLCmKgqqq&#10;aJqW3a5it9l6III9YMbYFqmSDrzlwEkGweeffcZnn3/uQD9aUNctSihabdhVFW3TjvqiVyvq//PX&#10;Qq01um07ooIdutpxfX3FrqocUY8dx2Gxotd+vAzKpZ56dKwwL1YQ2L93IBZ5D9XXWPFiCCyeArRP&#10;gUZioP1YEWEIpu+fPSSyihW2h/ccK77v22GKnMYfj7HvjK1lU4DMqeLa91WJ9xWfYvMyJP+aAseG&#10;14kVgnbR90CWZawhSRNmi0WnPtWOivpj46z/XqUSqqrm/OKSf/pP/1fm5TlWCOq6wujmeAFr/1w4&#10;f1FVVQcqsaDsJKhiagzF+q8HQe/XZ9devS/3lR1D4GGoJh5+b/85gFbrERjeL8AGSJREJkm0LYfv&#10;7hi6HFGQcaRbSpCqBKP3/lNr3akbQpKkzOcLmvobHlzOB9IsR9ShEFLy4PIhSqoRCdPUnBnFy/co&#10;0/rfIybIog6AiZF5E6o/Tynk+e0Vy4mPKXv7vjzmh2J+beo5R4RP3diKgb/88RT6z94/h/fsq8y/&#10;r+/x87S/rhk/LhfeDxEyjik18+N9ts8TpwCc4ZyKPe8UoCMkQAhzKex4zIcxVvh9fpvHyBCPKY4e&#10;symV9SnV4Xh7HgetR9twYlwfKjDbo+AtgRgR9Uzfo53MxUKgdGw9CRWtYz73YCz1+Rt7Mo9DgJoX&#10;J/iAOeH2hKbGYe/7lZTotuHdcoWUimJWURRlt644UjOLIyfECo8IkABo7M2LAJjs58Exkok+1mza&#10;luVqzXK1xOiW2SwnVTnL5aoDz/TgFkc0tFqtePr0KYmUaOHAl61xcVaapm4saENLS5okk3lACBr2&#10;gaL++PL3aUPf1M+vpMt3whgwtq8bzgmlFHVVoZRkPl9QVdVo3+6+/dNwv/gYSDH0O6FP8EmTptTl&#10;w/1lPz6e8nUxfz8F7ozdux8PHlNb99vh2Lyd2lcP50tPPjYFCJ0a21Kqo4rfMTB82+oul46D6MIx&#10;J6Ua7iumXjpFauWP8zAfep82ie0ZhM8UzvPhvkwH8oVOLVzy6puXfPLJJ5zNS9bnc1abNXVdURQF&#10;utXINDnIYRxJhneeAVR1TaokZVHQtC3FbMaTJ0+5eveO9fIWh6kWB+Nkav2NtePUHuAUcZqf38Ty&#10;vqmcoAeBhzmbv5cSi7+m9nz3wOmOJNA7IwAQCpI0Z1bOmc1mZFlCkgqyPCdJMvK8YDabI6RTwhbS&#10;YEzNZrdht9nRtpq2abhdrVivVuhG07aapqnRuu3Ul/F8pPHuSwxnKI7IwpHHuT3E+FibmldTZBux&#10;fvb7wc9Hw7h6iiDW/Rcn8DiMdX3yRTy/Nb5Xl6vSncXs/aqfz0kpHemk2ZMjV3XDm3dXvLtWJN+8&#10;4fLVKz548ojFvGQ+LylmC54/f0r22SfUdc16vebVq2958+YNb1+/ZbPdeW3tSAmEGOc9U+0//Gz2&#10;5xhNo3n75ooiSZCAyXNyJdi2mnmacD4v3UGQcbmfkhKR5pBkrHYV20ZT5sadE6UJKi2QQpMlGUhH&#10;7iwT1/5FkfPf/uN/SKM1f/Xlr6h0y/XdLR8//YDf+/53EcZitCVNFE3t9gJm5YL57IynHz9jW+24&#10;Xd4hZcLt9S3L22uSNOXBw8Kt+UIiEFxfX5OlKZvlknq74XwxJ00VL15+zd3yhueffs7v/+iHFMWM&#10;X/7iS4yuWG92ZHnJvJxjdMu7m9e8u7nDIt3eOn4/2qjS9fsCc2N53fvknCHJ2t63icn5NPV7SGQV&#10;njdNPc/UnkhIoOz/LZbvhM8npSNH7HgCQRuM1twtl9zeXPPo4oLHjx7z9MkTdKvZ7nZU1Za21cxm&#10;c6RK0G1LnqWoJMVauLy8ZD6f0TYNYEmSFCHc3J06h46RI7XB+VYM3O4IqA4JZo71S382SCT/3O/z&#10;OB+XKMXbt294/foVn3z6qSMUtMpbn+yww+aI1jtfLCTGSjeHkSRJxjfffsv/98f/gedPn5KmKdoa&#10;rKmH2PkwNhFHz+pjJgOi8H4/bIpQNFwPj+2vxnK0kNxhqr7Aj73Dfc379vxCEpbYPYyIEybWm7DG&#10;wW+rY/vjJzvZyU52spOd7GQnO9nJTnayk/1ttRMA/mQnO9nJTnayk53sZCc72cn+hhYDP8YUb2JA&#10;1tghZkyxbqp4vy/kPFZUOcXc71tftDk+cB8XKN6nRBQW6/UFDmY4PB7eOfw+VfxlBiD2NCgn1h6x&#10;5w6LqIFO1VB1hbi+AnJXLIVxxb5CIOReCdBYM2ovcIf1dQdQSrsC4Kresd2sSdOMWTGjnM3JixKh&#10;FHQKEYOSldmrHhlrcNDt8XOGAAm/zZwa49C0XZGEZahzMGYowN6rzHc6ClK6Qi6LezZ72L4I2xVP&#10;4wqnUQMY1r0OSiQY07jCBeUUaHfVjv/wp3/G//4v/jUaSa76YmZXfCGlGi7nzxulEtf2WrO8veU3&#10;v/oVr168cEqTUnXj1BwUzPR9l+f5ACIVQRFof40eGB0qMMTGS9u2XdvtFR560Jqv+uDP86H9gsLI&#10;cH77PsFXxPNBEDE/03+29wGhulEMTBDOjbBoSgixV3hmDJ71iyvD4k8zKJ8rbDf++4ERqtiG8z0s&#10;8NirA8n+piYLsfe/y6E4udNpIk2zvXo9DvyVJMlIxRP2oDIf+BsrjvSV+kIAmQ9U8dvbwgBcDIt9&#10;fUChlE75qtUaaSNACjolZiE9lSU1vBb6iHB9GABwXVFRT74x+I8eCCchkQlpojxSB9sVN7vna3WD&#10;MCBTRZZn5HlJUeZkWcbFxQWff/YJn3z2nE8//IDHjy6ZlQVZklOmGcoaNqslVzfX/Nmf/Cdu3t6A&#10;1mR5wmeff+oU21NFWRa8XS5Z3d2xKOc8ff4RSZZzc3fD9fUVwlqyJHFq9KZxyi3LO26u3rkCaxxg&#10;pK0bVqs1ZVEwKwqaquL27g4lIC9K59MNCBz4vyxLPvjgA968ecvV9TW77ZZiVlCWBcvVmnJ2TiYE&#10;mWmpdUOeZuQq4XJ+xqxM0NapmG+ahouzOY8fPOTN9Q3GGoTMEEKSZoqinPHw4SOquuHtu2uauu3A&#10;gII0SxA71ydplrq+64DOPTgwnMu+euzU2u7PsbBQ3y8Y3s9PUFI6X6ztCDAyxDeMST/SNMUaM4BE&#10;tbEkaYap666wkK6oUGM632s70g2BPXiuKXWu2OtjJUtGMYs/F3pCilHM0JFASCEGnyGEIElTsLpb&#10;0xywni4uauqmexZDta24ubkjz95wfnFOMZuTZRlZlnUgVje/m13Fcrlkt9tR11WgSigwnVKbAS4u&#10;Lvn+9/8OCKdar5KEPHftV+9qEpWQJqmLPToShCzNBvC736/Vdkfd1ICbN8tqx6qbS0WR0eqxXw/j&#10;yRjooo9/+jHTg4hi62C4pvqFrzF/PhVfx4pE/e8JixlDsHwI0nLg3GQUqzbdOA2LO3vrSUN6larw&#10;elPjNAYY7/8eAk3DOFopNaxTMXBTuL4c8wGxPvXjhh54HeY0SqlhLZtSeI4BEPziT79PerIMf33y&#10;v9tFp5JWO8CbUpDlKecX5+iOIEp0gJn9OslIgav3TUU+wxqNFJa0SGl1DQiaehcdp0M7dmBv6eTP&#10;aduW29s7tLZkqYtRhFAuVzmigBaCL4afPdXpcYGt80mDumNHLjICS3hjeqzcrTsQ1WFRtejaLMzl&#10;9vP+EOA6mgddguFAk6ZThy/Ii5wiy1lvNyzOz0jTlCzP2G433N5ckyRu/OZFwdnZmSMXaSuubpaU&#10;2uUcaZphrEB3+ZiUhyBy/55ipHHh2J7Ke2Mg8zCu9fOEv45y7pTaeFjgHfqwcG6HoMtjc9q/796P&#10;9X7K9y/h/cTyiWPqZmHc78/nqaLycE25T1U8ZmFs3T3AkMdy5N8pH3hsvYkRAh0DdsauE3vdL3Yf&#10;9VuftwffEdsXCedC2P5hcf2x9WAKlDIFDjymVjvat5kiNYkAPBzo8f1AM/56H20XOPiucC4dIwS4&#10;D4AUa68pUPAB6La/v7248J5oEnHgG2xH0DiM9QjZR3hNoy1NrdGtodYNdd2wzTakWUqWpGRZirYd&#10;4V+Sdj5WIiVDzH8IAt6TNYHu9kza/Z7IxF6DkAIrOn9uDW2rUdKy3W47xWiNNpq2dXmGNdYB5oSg&#10;LMohduhjzIHMqm1RAUB3T6glR7FEDLDSWw9uD8G8w75OJK7xfw7BkC52bB2pjjHstptO/Vew21Wc&#10;nZ2NiENi681vo1odizlkZA8nBrIJY5TYPsYxmyL6ic3XKb8Z5qb3qdQem5f+vzGCw7C/e/D0VGwe&#10;i+PvUw8NQVd5no1IoGLfEyqYGqMP1ucY4cwUOUE/Z6bWpKlcIQRlxdayKXIv5/sNTesAhDfX1yzv&#10;rvnwk495/OCCd1fvWK23aL3PGafyJaM1Qkl01w4WS2st2kIiJY8eP+HJkydsVndobXAcu+IAaPY+&#10;5yHHznRG8Y43vg+UVyfIckJSG9Pte/hzzl+jQr8w9rFy2G/Yx3kKrd3eUZZlZGlKkiQURcF8PiPJ&#10;U2bzM7K06GJZiVSWREmEkGjtCP1ubpdstzvqtqKq1zTbmt12R1M3QLfHbJrhnMKxFOxzEbdfH5KC&#10;MCK4dXvIOkpI9L75fmyeion94RCkG5LVxRSue9LnXi3ZkVaMc+ODHE6E978HG7vxsd8/7skNfULi&#10;fq/G7ZcZbLf2WG9frWk1xlrevL3m3bsrBFCWOeeXF3zwwRM+/PBDyrLk4cMHXF5e8P3vf4eb62u+&#10;fvGC25sld8sVt7frrsvGvuRegkkpHFF0N8bruuXq6oY8z5GipZESoVu0NWRlRgIIJUlTBUg0gqp1&#10;6/1slrGra6SVKG1pdzVSJJyVM9JUoluDqYEkwQo4K3L+0d/9IW3T8OVXX7NcL2nbc+ZnJdtq3ZFd&#10;1jRtTZIkrDdLtNU8ePiQCyzfvPqWqmq4W2549/aG2WyGFQnlrOTRg4fU2x1f/fyXCGuptxts3bDc&#10;3PLjP/9zrLTMLs/5+PNPefrxR3zw+BnFrOQ//+l/pNEWK1JEkqIrzd16ix7O1fQBje4xIofYOA5z&#10;hmPEL3E/ZydVxf86hFih+SRCIYlDODeOAXX9PPW+s1v/2v4aSSLB2BFp+PZuyS9/8SXnixkPLy+Z&#10;zUpevXzFi29e0uqWXdMwP78krSt2GxefJWlGmRfkaca712+4vbkBBK1p6Zn6+mfqY8bYOuHnpf1e&#10;eSzusNbSNg1CStI0pW3dc2VZjrVmdLbr92O/1ziVnw0+Sbh+qJsdX//m15xfnHH58CFtYwEZIbwd&#10;p0w9IawxlrwouV3e8Wd/8Zf86Ec/5Puff4pKUuq6Gu3D7P8bn/kdy/9Ccogp4rkYselUnjgVs4Q5&#10;vX8WGYs5w8/6ccXUPkroR2N9FBLGHssvQ998n6r9+8Y1JzvZyU52spOd7GQnO9nJTnayk/3XbicA&#10;/MlOdrKTnexkJzvZyU52spP9DS0sLgjVUe8rvIXjSlvHCm9joMzwO2NqGzGQ56hIiGmF9djPU/c0&#10;FC6IPUClB35rbZBeweronmAA404d+E4pcB0DyY36q2uTpm26gtvWK0JwBQPuc64YwQE/OrS43RcO&#10;SCkRxhV/67YdQOBOASpht96Q3N5Szucszs4d+LIDwkshsMKiO8CPQDgVdXsIxPaVTGJqj+NCDK89&#10;9nJiQZsIsMYB7yYZ7TswUgcGsgi07oFfyhtXDpAglcDYlrqx/ORnP+d/+z/+OZtdS5FlrrgYf6zI&#10;QTnI/dwVRkqFbio2qyWvXvyGr3/9S6rtBgEkicIY7QGl92BMX/E2Nh79cay1GSlf+QU9/ZiNATmi&#10;4BVP1ctXO1RKuaK2DiCeJAlt246KeXywiq8qOyKQCBRs/Pv1Vb5jyhp+f/fv7xUhkyShqipPFTql&#10;L7rp7ymcXyEoSSmFaVv39wGMZQYQ+/sAR/yx7YDsfb+o/fj23ntYNN7PU4lSYvis78sGnxwA//tn&#10;ZWg3cTAuBuKIgKzAWotuG6dsxLjI3I2jQyBNP65ioCZrDK2xoyJ+3xf7haZCSgdA9oBAISApVmTq&#10;CqlMR4wBdihOdUA0mcBuu3NFyMKpszqpc3fdREqKMicvc4qy4NmTD/j44+d853e+w6effMrlg3PK&#10;MiWRFqsbttsNy+UdN3WDtJpESb784me8/OrXnM0vqaqKalfx5s1bDIZMZZTFnDxbIYxCyhRd1Xz0&#10;7DniBz/g6tuXzBeXzOfnNHXNfF5ydr5gU+1ASaxS1LsKIwSNblmuV6zWa/JOlTYrcpS2zMsFeV6w&#10;rXZovSUvc1pjWW+21I0j8pjPFxRFTp6teVPfIVRKmijqbc28yMmTlFQmnJUFDx/Mub5958apaUiz&#10;HF3XSAsyUYikIwyQgm1VMZvPKRdOiTjLMmYzzaptqY3GYjBWkycCqdzCORRDWYvp5leo5gvjIsVQ&#10;MSxcZ2FPANEDUoei4V4RFTEAOfpxlXW+3FgoioI8y6jqms1mw3ZXU84KB7T0wPI94cgBaKIHGNox&#10;iD1Ux3qfGMoV6NbD9XyfGlP/6gv9rNZDEfsAAvDA3L26mrEudkEITKtdjNIR5ziAsObN67ckxZLF&#10;fE6e5x0ZiyXLcs7Pz0kSyd2dYDZzSlS73ZbtdouQTtHKWEOa5vz+7/+Is/NLB4AHWt0iFdR14/xt&#10;d789qYXFESb0Pr3v26aq2e12nUI8SGMcEcTNDXVTI4Xzt87vWcAcAOh9HxYq4IV+b0pdfaqQ/Rgw&#10;MgRe+uM8BvKZAtzHYvUsyw5IYMICRGM0fkFn36YWV5DaK5DHVDZjseoUgP+YmmY/p3vQfgy4FVvn&#10;/TaIgWljqnhTAB1jHNi5LwKeUv0KlbFia98UWCH8u241qvc7EkQCRVkwX5y5se8p6grhlqeB5AmC&#10;OW8AF5sLITGGIdZvW02WZZHnFkjRr71Ocayua+6WS5IkxRhQKkHrDjQnwejjqtGx+Kfvx57koPcn&#10;WMFutzsgJvAVPuN5ohy/1o1ZrTV0/tBvn9Eck3IE5omNU9ONeWv3ea7ulHrvbm/J8xw9jCPNarUC&#10;DK9fv3ZAik75d71ed2DBFiUEaZqABaMdMVoYZ4Yqp7Hcd2ouhOPNf+6Yuqmw3KtqF5JNxVSnYz4v&#10;VJ4PP9vH3T5ZTV847fuKvk9DMi2/ffz7CcELJhI7+CR4/ntVkKPHQJsxNbvw9Skg529nLjeNEYL0&#10;14mRfsWBjhysY1PPMAU6vPdup/YwtNmTfU2sf5P7F0cAjVPkQVMEEcee5z5l+Fgbx0hfQiVnH0AY&#10;5kaxto/dqxhUZntsud3/FFFwj+XD+z0BfW8fxvajQuXvWB/t74+ja0Gs7a043Lvx261/Nq0N2B7Y&#10;2CClpqkd8ZGSzvcnaUZWzEjzXuVSdKA8RwZmTA/6kYNabJ8jx9QSD8eiRAi3Vl1cXADQtjW6rZFS&#10;DWQyPnGcks4/7XYVj+YLRPe+pm4QXT7er4824s9jYFIfbB4ji+jHpk/a1K+/x/onBFk71UzTtY+l&#10;6mLr7XZLWeY0TUNdtzx8+JAHDx5QlmWUtCn0z1P7rMf2jX0LVeOPEVn5a8sxQOSUT4vtx07Fdb6F&#10;AKowZn2fPff78oXYOjfsa04QOMQA6k69O8gX+jndocj8/HacR5ij/nWsWD1N3BrOuXA++r7z2DoR&#10;a6+pvOlY7LonxRKOxkNCkrr8oK4r3r19zWeff8LDhxcsXs3YbXfIzpe5vTo5ineMMWRJihAJSAe6&#10;ReBI6XAkcFI4gtOnT5/xzcsXVNvt4B+cr2lH8UqoWj81V3wFW2tN9D1TcycWM4fnQCFxhjGGtmlQ&#10;XTwexh09OWCaZYNqMAiSJPXmiOLxo0fMZiVlWZJnGbO5I98TUiASgRAJ1jjSvqrasdosMY0jR9ls&#10;Nmy3NXXd0GrLrt7StjvQljwrHeB9ODvo1qCOEMWyJ0bpVcZdHHN4LhGbB8diFjvRnsfy+fvIIWKk&#10;NAeETt2Jj7AgEUgkVhh3rtHF4X4/HgNg9sB4H1zfr49+zudA9nQkmR3RgqOD3K8JOIJjqRRN6/K4&#10;Zt1yt3rDt6/e8fVvvuHi8oxHjx6yWMx59OiSjz9+yrNnj1lvdrx5c8WvfvUbvnn1mmpbHcTkx9aW&#10;ASArJFiNFnC73nBZVSQqo9UtAoNpNPrqmkx2hK5AXs5JspzW6I7YUVC3Gmk0mVRoa9HCUNeKRKYu&#10;r08UpjWkqSJRkstZwT/6uz9is95ydXPN/KwkKxK2uw10JJq77Zb5YsFyfcft6obr62s0lsXijLbW&#10;lMWcattizBojoCwKLs8uuLu5pd7swBjW1ze02wrTtrz59ltMInmSpby9vubrb16RJCWv377j7dU1&#10;xWxOmmeIJMVQORVxgfMbFoRMJsfu1Po6tV/l3n9ITnRfXuF/ryO2633bb59/xfZ3jhGrTcUeg38L&#10;8oT9nJje7x2u163FjrRU0GqDbRp++YtfUGQpZ7MZ87JkvVmz2265ePCAfDZnu91wd3sLFuq6Zr3d&#10;sV2vWd4pXnz9G968eYNKFNpYrLFuZfOIAMN9srAv/D3vkHhzyDcC8pckyVgsFtR1TdM0VFU1EE+F&#10;8Uhs39UnjXQxbYVMUpqm4vrqHbP5nDQtARPJccSehMz2R0NyOPMuypKb5ZI//uP/wIdPHnM+n5Gk&#10;GU1dd74rVFk/9CujZxdxwuYwpwtJLN8nHnlfIlV/383P22LkLFPj248vp+KoWE1CLNaK5TJh28Xy&#10;9/eJiU92spOd7GQnO9nJTnayk53sZCf722YnAPzJTnayk53sZCc72clOdrKT/Q1tqtA7LPid+mxY&#10;TP8+5hfI+5+LFb9Z6xTMZQdYxu6LAI3VBwf2gxpgcHjrF5L1NqXOfgAECtSwoQOT9Ye63mf698aK&#10;mnzzwcqxApIpZvf9d5q9krJXBO3eFxb4jguBRgf3VjplXtG1j9ZYY0kUtE2FSQyJ0dRtw263YzE/&#10;Iy8KktQpoqs0RQFWgLBiUIIP79vvo1hBXtgnU+3gtZD32l79pH9eV/62VyNwhYG2K2IUGN107eXK&#10;a9q2ptUVGsur11f8y3/9f/Lq2zeUxRwlIFUCJQVpnh4U3+6LYCytbamqmjevv+UXP/8Zm9VyKEQR&#10;gg5w3P0uu/uyMqrgaCfmirWHxXgheNwvRtyDxJMRyMIYcwDO9oGX/nyVUh4A2A6K8YP+mgK0+mM+&#10;BOiF46B/fv/aPnhydJ1AmcGf873ymg+SGSlXBmqnDqBiRwUdMSWesG+MiRQwRwCVftv2feMXnvYK&#10;1SNgq9dv/WeNp9gRgjlj82pU3AMHgCV/DPokBv4Y8/tQ677A2hXUh0CLg9+9+aI8Qgy/uLZX8e39&#10;WV9cJqTAauOKnNRe4dQB0zS7qnHAh7QDcgiDxaJyxaKYMStyzs8WfP7553z3u7/Ddz75hGfPH1MU&#10;DlCKMdTNjtvVkrra0bY1u03tAMSmoW0afv7zX5FmBVleOJVDC1VVk2cpRVYyLxc8OG9pixa0ZnV7&#10;y/L6HRmWR2dnXF4+oChL2lbz+OE5dV1TVxuENRgku7rBygSRZJxdXiKE5O23b7i9vSZN8w5IAdq0&#10;7DY13756CRJUUmCNRbeG+ewMmbj2KfIMY2FTNczTlM16xXmeIdMEiQFaHj84Q4qGRrdsNztW1Y4U&#10;yJOEqq65PD9HtA2m2fH27RvOF24NcL7cqSAuyhJTN8yyDGEMQpth03ZfDKZG67o/J3zwzX1F/fux&#10;pwdf4Ks9D6D3rnZXSElRFFS7HU3bopKEcjZjsViQpilpXZPmOaIrthQAUlFVFQmQqoTdbsdqdYdu&#10;W2RX6NgD3f07k56fCdVY7yuAC0F+MSKPEFTgt0tfQL9fX/ftqPw2tRbdg4h9ZXlwbVTXzGYzpJRs&#10;tzvOz86ZlQVSCBaLhVsfrCEvUvIiZbvdYQDbwve+9z2efvCcNMnJihRtNNv11q2NTUvbGEQyXj+V&#10;UhRFMawxu92Otm5p2wbdOIKP7aZis1mxvFuyvF2SJokrYO7aQCkxWbwaA637/XCsOD2mfNmrifeA&#10;3FgM0/dHnufDGjW0s9d370MC1YO4wzXc960DmUC/PgjwC/qtNQjpVEjd8JZDTKLbFquFUwQ3pivM&#10;VdECySmlr6n8wF8jjykIhbGG3yY+cVLYLjEQ2TQpgDmqZObHIOHcDUHMIVgpts72VbmtrsiLnDTP&#10;HUEIPpnWHmBA4EdEVyDdtI6Y5255B1YyKwvSJPHAGyLINcb3opRkt6xY3jkAvMCR9TRNTZqoIR6N&#10;rtfdv72vHWI04QCwfpu59hm3bz/em6aZnHsxwJlSyhGmdH2mvPHXEziMios95fVY3uUTZ/n9VhQl&#10;aZJ2YHdH+LLZrhG4+GSz3bFcLsFK6rruiEoakkQgjCYRMMsKhDUDyVgsDY6B6UJ18ZCkaconTeVF&#10;4fOGuW5sfoZ9MfJNPZtZn3d3fWtN/DoxQpD7gNx+P4bzOiQj8WPgGNgwBPiEYPr7LNa+oZ/565rs&#10;wFexMR7bd4gVkE8VjvfkMVN5c6zQfWruxYrWR/O/tR7gfR9fOdxAZA21AGqyTaf2i8L1+771Zwpk&#10;8j7z76A9O7VQgaAXRx2ua2y3pNph/8daC0IOaqnO99H9q6Mq17E+EsjJPbUwZokB+d9HnTPcZwvX&#10;w0NyJTNqF0t0mRr6erhG938r4m+XogO7CIb1yz2vxqIH1VoXY7m8ThiLUBKldsjNlrwomC8WpFnp&#10;ck7p1kjT7edgrSMb7IlmlOg2qCBV6cE+pCON2qtqW2vJFhllVmCsYbtdY43g8ZMP3PjvSJewjjqx&#10;bjXXN7c8evwIMORp0jWKQjd2UB8WnVJuD1iZIlAK9wV9khA/jgz3d0q6qFIAACAASURBVO6bEyHB&#10;B1YgUVT1jta07HY7trsdxlrWmx1JkqASybdvXmHQPJKPKLKcJMlGvjX2HNOklIfx9dT7p3xHLDYJ&#10;Y8uYj4gRJcXUmkMl+ftUK4/ldsf809Q6OXVfY2BSH8uo4Hrh/fUEoHT7n50isjHovk0O1lO7z22j&#10;hAAcxDi+6muMbHIq3/Vj7Vg7ThEbHFO0j5HnhfH7/vUu1sDNJyUVdbXliy++5Oz8Ad/93R/w4Ycf&#10;sVpv2e1qB35PHKizJ13r869105DnOalM0HVNohKEUOyq2pFbYjFCUy5Knj5/xle/+jWiI06iA+2B&#10;GnyVPx5jcVKcJFgMOUB/xuC3koDRfmQYd0kxVh4f+ra/F6u7zndkXO56Lqc0QnYETKo7U3ABQppK&#10;8qJgsVhQljOKwqm6P3rw0Cm/K0XWgeXrpqGqd+yqHXXTslyu2Ky3NE3LZrOh3mypq7ojePP2k7us&#10;KkkS6mrbtRmj8wEp+3VPeKrmehjLQsiDsTMmeLDDmUsI6hXCRH3Y1PnZMeXeYwRAYW48xKhCoqTb&#10;GzQdaYyS6dA3x+KgwzhLjHLI/ef6dtHdnmv3utjnYG5dAqUcyaWhI2bt8iPRHU8JIdHGcn2z5Ha5&#10;4sXLb7i4OOfy4pwPnz/h2bOnzOcli8UnfPj8Oa9fv+MXv/g1L19+Q1VXjvzR7tkMrOhiLi9OcWdz&#10;siP66Oa+sdwutxT53LURkrppXKxg2u58DGati1+TVCGVYr2uENoyK0uMsGA1iZS0ZkfVurjYts6v&#10;aNOg8owkFczLlN/99EO+EoYPHz5Bthq9W2OlwugaqVvqjWWzWnN9s+JP/uzHaN1S1zt0U7O8u0FY&#10;SEjQu5ZXr14xn5/x8jcvefL4CbbZsnrzBtu2DhRd12idIe8a/uonv+Tt2xV/+if/mYvFnCLPefLo&#10;oZt/CFIlOD8r3b5n157hXux9RDD++/w9T/deM6xJITHHNCm6Hea180ni6Fp7Xz43tUdzbL3xyahj&#10;RMqxPTv//OK+e7Kt7s6PGQj3BGDrhi/+6idII5GkzGZzytkZaZJR5gllltFsdqQLwWp5R2JdbHl1&#10;dcXXL7+h0Rql0u68kRGR8vCs3j1rn9QjEoPs29D9PU0deWxPKIkQJHlKWuSoLKVdLhFauTOp9+ib&#10;8Rk73TloQqpSHpyfo4Sk3u7I0lk053B7+wqp+j0IAW1HuiAsiVQIK/mrH/+Uv/O93+Uf/oM/QEqL&#10;EI6gRXTnwz0/isAeqUPYn3n6RAfhOjqqEQhi29jYu49c298L7OMWrfVwNpCm6XAOFu6Zxsb2FMnD&#10;VN+P1phub62PK46tSeF+7n0g+Pv2vk52spOd7GQnO9nJTnayk53sZCf722AnAPzJTnayk53sZCc7&#10;2clOdrKT/Q1tqlgvZD3v33sfMM1/bYpBP7y2nSjI6pVCpJCje4mpZvrXNBZERI146rnD+4J4IcOB&#10;MhMOWDYcKrMvhtCdwkOsACoEkcYOysO2OCgMtWCEGZRsXIHXIaj+gM1dKJzGBUMxt7W9BnqnHNkB&#10;WwHatsEKaNst9a5yivBJSlZkzGZziplTbVFp2imy2q54j440AIbal4ki2GNF/jE1JP8zB+PNA3W7&#10;tnBFjk4106lzaq09tYK+sKGlNS13qzX/4l/9X/znv/gZWT4jSxR5mjgVryRxwDBrXVlVV8TcF0RU&#10;VUWjNdc317x48TW3N1cI0Y3hAKTcgzSFEFg9fgZfbcG3KfXIGHjeL14N1XtGxUqBco9ffO/fiw/G&#10;HIGS/XsZJFcO+88v0hiTNTCay1NKWD24s2+DveKoB0qLqAT64BwfOOgDrZRSezUspsEG/vWnim97&#10;Jaz3AZyEn/X/dh94pwfM6654yQe59AVcaZo6dTe7V+Psx2rbtqhAbW64HodKh6E64NAG1ozUv2JF&#10;ZwMI11OMCouf6QqRpJSuwEprlDdmtNZI5YCZe1Bo7X6XEqFylBKkmUKlEqEAa8jylMVizuOLB3z3&#10;s8/53u98h88/+5QHDy7JE4WlZbNZsllt2G4qttsVVb2jqSuklNRVS920tLrm5csXXN3cUM4WFOWM&#10;NEm5urqiqnckiQIhyZSiyFJkmqGblqt3b/jJX/2lUwQ6WzArc7I8g0Kw3WyodiuqagsY5vMzlMoc&#10;kYMRzMoFjx48ZFEu+H///bfcLbekWY5FUKUJ2rQs1xuquqY1ljzLOVucI6ym2u4QZYHWDnB5d7fi&#10;44eXZGmGFBalQEqDaSvSRGGMpq5airzgZn3rxgaCXVXRNA1ZmtKaHVe31zx79gHPP3zO3eqOPE3I&#10;lKSQikZaTJajshwpJBmOFGG/3vnFV9NEDf4c8IHS/VjpfVc/5v01T0qJErKX+ALlVN+RgiTPkFIy&#10;W8w5O7/EGMNmu0VKyeLsbPAzALKuB3XlIs3IsgxjWtbr9Qh4EVNI8hWqp4rcQjVGa13xdq9WeV/R&#10;ptaaLEtGBBI+MYgQruB+vz5I/8sG8p4QXNwXMy/v7tzaIBW3d3dU2w15nlMURedD3PeWsxlJliHX&#10;W2azOR9+9DFFOSMvSkQi0K0lSRPqqhmKL6WQHQx4D9p364mb73leUu8qtpsdTe3Urld3S5bLW67e&#10;XmONoKoapFTdumI6H9YrRhEFkByLA2MqUCFhSA906P3oFHGRvz76Yz12PyGRTGwuKKVGYPuYQuth&#10;HHs8tvZBDw6AITpQtYUIWN0f12GOEIvHBoXtLgbet8VxixUa+98fU4QPn7OfH/41Y3H0VHF0709C&#10;4OFUP/Wv7ePwHpjqFPC0bkmztCNxsQOZgbVOgbwHvMRyDYRFSvjFL3/JP/tn/4L/+X/8X/hHf/iH&#10;DlCQioMx2AMYOlTicJ91XXN7d3fQbw44clhcPqVEOLzefT7LsoDQR6NbOyrMDePHWPuHRA7dRQeC&#10;H2MteOtBT3riAwGbRo+IJcIYw1rhxbMaKRPKYkaWZTR1Q6s1eZ7z5vbN0I7GGOazBU3j1EJdjGwp&#10;igwloTWGXEkkFiUkBnswP6bUO2OK0zFgYEy1Lqb03SvAj/LEiXzpmOrXfr7rA/KQnlxDHMlN/Zwj&#10;pgTmX88ncenbSms9EH348zEk5fLjeR/QOyaBiatp3we0PKbc/TfdZwn7Ppz3U7499l19AX//nSFI&#10;LvZ895EaTu3jxOaWI5qL3KvgAIAffsexov8pfx2736m2vK8PYnPhmNJxHJBrvPVWdD7m+D0cI1M4&#10;1ibh7yEx2fv2qT9/QuXwcI/qvnY9BoqKxSumA51GY2GCawmBlS6uQxuaVpNoTVNX7DZr5osziqJ0&#10;4DNAD2MsAetyemssSihQHBBrjEAinbqzP//yjrCmLAuqXc3TD54OIEiDI9Wz1rLebmnbdvBZAiiL&#10;kqpTgbc9AFOw3yPs8un7lLFDAj5/LywWUx1TFx+/7m7GaE3barbVlqZpSNN0IJjZR5Hw4sUL6rrm&#10;6ZMPmM0ESiUjQP59pJU+OO6Yam8sRg1BRSFRQ79GhERA7wOSPrbnOLU2Tvnw8PVjarCxeCu27+6D&#10;n2Pg8r/OnPe/L0YEu79G/DPHzgveJ7+KfXYqDold69g6fqx/Y/vgviK2f60kSciyjLY1fPHTn7O4&#10;eMDTjz7i4cNLrq6u0dp025wu1+zJGv2cY/AD/Z6q1iiZIqTboy9nMx4/+YDrq2uWNzceqWlI2jbO&#10;7af21/xx468Dftw0innggHCpv4a2HTjTgzBKKYf0RFgBQiGE7GJ6UEmKkg6A3e+npqni8vKSBw8e&#10;kCZOETvLCvI8J8scgUbdNOyqitW6pm0blssVq9WSummo25qmbal2Duzcth2LiOlJhuMxm261Nz76&#10;8XtIzDBFxhbmPFM53/vGdyEh1zF/Es6Nqdw95iP371ejvu/94ljpeJpI6L7zOt/HDs9ix/HePlff&#10;7xkrT12636sxxqLbqluKDJv1hqurK158/YLLBxc8f/6UJ0+eMJ+f8eSDJywW53z+nc/58uc/582b&#10;1+jGPVNV1Y7b2UbyKiEQSrrrdQD51WrN+WJOkaWkWQaktKalqjVJmpBIyd1mR6MNDx8+4Hw+p2ka&#10;tNG0xiCaBqNbGgF5nqOSFCmhrRusNWRCYJRGYEmxfPzkMZ988ISzxYLt9TWqaWl0TbXbIBNJWc4x&#10;bcv11TVf/uJX/Obr36B1jQLKLOPJB4+QQItGppKvv/6KIsuYJYpvX7yibSuyIqVVlrOyQBZzGmP5&#10;9pvXfPP1S6QUzMuCPJXwgx/w8UfPyfOS8/MzLpbnPH30gK9fvxsIIGK53H1nvlMkJVPnmLE1+hix&#10;Vey8969j4fiPnduEBMBTZ9pTxGUhaP6++/HjOH++fvHFz8iygj/4gz9AioTVek3aZKSJ4uLyAqsb&#10;FouSu9sb3r55y29efM16swY6tXdjHMA7yLNCsuljZNShqf+fvfd6kuPI0nx/LiJSVhUKgiBANsnu&#10;Hrlju7Nrd///p7U7Y2uzbTtqZ6bFdFMCJCGqKlUIF/fBwyM9vSKywO37NnHMYACqMkO4OH78+Pm+&#10;T2mePn3KbDbj+++/D+fbXazb1g1N23TrXCCIEtkZWH4Wniulp+dabdsihKQsCpqmCWtLR4zaj0cJ&#10;SuqT96ubJhAkSwlCIUWY89Wh4e/+7n/x859/zpPrS6SV2MaE8+metGw8D5LXMgzFX+faeoiANb/G&#10;GAHqkN+P/ZcC8c/tA/P+HYrnUiKtof1wmqcZInzIn3+I5Ptc7D+B3yebbLLJJptssskmm2yyySab&#10;bALATzbZZJNNNtlkk0022WST/f9q+WHmhxTOpDZWMJQfvuaM4ecKIXr17lThO6raiKPioegV2aM6&#10;+hEkf3LgehRp7wtugwoOx8J+GHyPWOA29M7nFEbTz6Zt8BA4a6jory+U9cd2a9qGolBdUQNnC5cD&#10;cKED6UbVGS86yMwR3OA5Kjza1mBagxMBLGWMpW0aqkPNYn9gNl+wXK9YLJeoTnXARQUwL3sFCJ8W&#10;y3fFSZ5OcS2OhV6OxWNNkAvpFX19WvAvEcKBcDhne9V5AG8dxgRF49a2tE2LNQ2taajrtleHcZ26&#10;gXcWY2uqpuZXf//P/Otv/p1iNme5XCC7zxUyFP0561FKIvuxItGqQCrB/hDAqN98/SXfffUVWIfW&#10;CqlVaMu0eM0FRb1UDXlIuTIvesxVrGIBZhxXvgO1e+9DQYpSaKV6tQc4VVrvVYI6lfV0oKgOTOjs&#10;UQUogLs48Q8yIynIQT0p6D6CnIbA5PdUbZzr7xGfOVV2zEGIMvFjsWgzBcum87gvCiUUgR/nVqqC&#10;M07WMAjO6ArxY/v4RN0jByuN+cwjwUWm/paRGuTt002pvvNikaEQsr//PeUKIQPxhZC4CGTv5r2Q&#10;7sT/pSCjtD2sjYWOoc2s71S527ZXZ47+RkqBdaZvbyUVdAA8C52aXwCTWc/x+YVHa9ErDxUzDUKg&#10;dIlHo4sZ5XzFbFayXJQ8ulrw5MkFl+s5V4+ueHRxybMnT/j46TMuLlaUpaZuajbbhv1+y3azYb8/&#10;UFU1bdNQNxWHww5jHft9RVU1vH9/g1YKpEJLjS4UhVLU1R5rWy5WizAeTUOhoFQKtSg47EtMU9M2&#10;huVqQV3VVFVFXdcs10uuLhdIJ2lrT91alqWiLGcIEZRdqiqoX6lCY6qaqm4QAtbLBc5ZFosVF5dX&#10;1G1DqTRKCipjkVrTOHhzs8W6oG50uV6w5CN2N28olUJ2hCE3m1s2t7c4J3Be0JiWqq4Aybwo8Db4&#10;bqWC2rc1hihr2M9506IBrSWFUiBUAIg4h3cBBB2KXoOPStfAfGylyoanxcOiK/AV/Z8INk1jAx/n&#10;nvNBtaa7XlEUFEURAJBtizEW4QVlUeC9p66q4OO9p24aZmWJLgqKsgDn4IYTHx4nXRijEudM/6xD&#10;6u3pnB8qeNNanxTmn34uehLfK54rpbG2vqcIHk0SSCciEUxPQAA471AEtbboB0PhYCgKFJ2viHFU&#10;XTccDhVKbShnRShkL8qetGI2W/Dpzz5ndbGmmJcIpTBtQ6EKfAlNY2hNi/EWZ+kUwQLIaL5YhLVM&#10;a9qmoWka2qrq1Mss280du+0dm7s7rDHMZmVQnXcBXJyCH1Og9BB5TvrvMXDmGMC5b9esUDaCH1Iy&#10;kai++Jf/6U/Z3N3y5ZdfIWVxop6crh058GUInJGrDg0WU/axsjgu5L16cxgV3rteldS5CNQWgwDF&#10;uF6fAxmeU7cd2jN8CLDgHMh/DASQF2jm8fYQeD/9XNq/Ywp5EaB9EiudjAvVkW94vLV4r/BCUy6W&#10;oMLPnfVIghqdIMTHjgzM4DzGGijD///w1Ste/fAGMSsoF3O89dj6cBJf9W0gO2WsEAwjhKSuG/a7&#10;fQDwKIExtvOTAK5TMB7uz9S3HGOxEAtDAL5E4HJKAOa9pyxLis6/qjR+GNgbpT6/H9ddEXOIH1Tv&#10;J1PryYKE7BSZO5VS2Y3ZSFbV92WIObz3lLMZWhd4D4+urpFCstvu8ULiRVAedkBrLK2pUapgNlsg&#10;JLTOoTRoDaIff73c6qmK8oDCVjpWhwqkx9aJc3tmIUgUXUNs7jp6s+j3415qTB06vX5U8vQd+EgK&#10;2cman9/7PxQvj/0utlm+N2jbtifSiHFsJJKIRAv9frhp+vk+BCjP1X6HfFQKqszJtn6KjREXjFlO&#10;qvMh9hAAOr5nbLsxkEZe+B7ndJivI0BF4UffN1enHgLnPwQEf0gB/qF8VH7NMXXlsX/n68k5wFy6&#10;bx3K/wy1dU7qcI4s6RyJxYeOmaF8VE7ONka6MdSWH3qvlDAgJVULYBfRE0oefSidgrtA6lnYM9i2&#10;Azh6bBtiRKU15WxGUYaY0wso9BwhdCAqFKr3Az4B36ekWRxXJJTSCXFVzJWFdWw2mwFBCbOt9+gi&#10;kC+1bYvUIU+FCPvc2azE2tO8BZyOr7zvc6BrnpfNwThD5Jk9EeEZ/3x8t0BA1TQNh8OBw+FwAn63&#10;1nb7eZBC8eOPb9FaM18ukBzzV+fGw9C7jql55zHfOfKmoXkxBEDL2zGPbccAbSdrIOMkEkNxbJ4H&#10;O5fbPUciM3Tvh9R4z/nTGFvlY/8UAO/v5d/GvpvGakPr3FB+/Fzu/CHfOtbvY++f+8ah/syvGffg&#10;dd1ye3vDN998zdPnz3n69Anb3Q5vwTqo65rZrLj3/pGYKca8TdP0cYpSsxC7iJL1xZpnzz9ic3fX&#10;n1dEhW1xkkXk7JowdF6Tj8mTsZWNMdf9HXOixIxc51vie5gu/ipnc7xQ4GG+WLFeLymKgvms5Gq5&#10;5uLyEoSnKAvK2QwB2LYGF/xIfdjz/u0bttsdu0PFoQ65sKqqkrbqsjgdAZ9PiHqjr1ZSJe9xv7/P&#10;ESPAKaHpGAHS8PePhGHn1rsxv3vOl52bt0NxSA4sjJ9JCaDSXEEKQn1ozzvkN4bmXv/zLkd98plw&#10;enM6HpNzKCkFxoW8byB/bDnsG2pp2R9qvv3uNfN5yZPHT/joo+c8ffqU9cWSv/iLP+PjF8/BBULj&#10;3//+33n7/n2v/n48CxJ9Ll10CHkvHE3ThH38coGQGqkE212LFQXIAmMdhVRs9jXWvQNEmOtKYT14&#10;E4C+QkqqpgUvO3I7gXMWY/YIAkmydo6r5YyiKMNcwLEqCxpj0cy524X8s5yv+FjCzz//nOcfPeNv&#10;/t//gdQwK5eUuuBiuaSYz7AEwhpb1+xvb/j+1SvKuaZqDUorSlEglEYIiRIwW64RwvPjD6+p9ne8&#10;/vZrfvnLP+Vnn3zK5599xmo559NPXvL6x3cY509ysA/FnGPnUmNr0TmymbEYPyWR+Kn7orGzi6Hz&#10;7bE44CHSipSUaMw/P7Q37Oend0ihaJuaf/j7v2ez2fCLX/ySi6srHj99ynw+Y6GXONMgC8Gbtw2/&#10;+d1vefPm7Ymye6r0nudxGCEbeIjcwzlPXdc0TdMpkNuwbvmC3XZ7JNN09iQHmZIyj+3n8v2Qc45X&#10;r17x7PlztNK0bc2j68dsN3c0bSCaCiQrIZ9fVdWR6MN7ZMh8Ax6tQrv+/ssv+fVvf81//3/+Gl0o&#10;nO2ynj6cxcY15tz4TEnDzp0LjpHapfuQMYGBoXsPxa05EcnYXjT9kxLyDo3jmOfIc0/5O+T5ujGy&#10;jLFY76Hcw2STTTbZZJNNNtlkk0022WST/Ue1CQA/2WSTTTbZZJNNNtlkk032R1o8yExVkYCz6u8P&#10;qXeNFZmlNnQYnH43fiZcIBTL5Ezsx4KvFGBwWsB3r5CPDiwlM5byTslCCIHw7t575Ap9OQj1nKJG&#10;f4/kYDlXrsuLw/Pv5s8TYOMS6xzeWUDSGtsz/+d9BmmB0rGdesQ7vQ4kLrYdIgDAO2b/CA50raH1&#10;HtG0NHWDLvccqgPriwsuLi8oijKod7lO1VmAR+J6wD1d4fyxICr0L50SdFDZEVJ0QK1QFOi6Qozw&#10;pA7nTfhjTaco09DUDW3dYpqG1hpqE5QJJB5rWxpjj0IyHYDSNC11s+cPX3/NP/7jv9K2cHG1QgrB&#10;rCzvF391zyulppPC5VBV1E3Dt998zR/+8O+Ytg7P7By29WitAsgsqq53YKlUQaht28Ei+Pj/WIwI&#10;9ECslJQhKrrHvpSdGpHWOoBdk0KIXqV4rPgdgbMJiBNxAhpXSvVKwrmaUl68FJ+tVxnqnnlIxSYv&#10;NEmv1TRN/5mhApL+ntb27ZAqhQ0V7I6B9yJYdMhfDql1nRYdnf5eKhWUaEbUI2Kb5IXucATE9AUw&#10;3C8KS8H7oQBSnhQr20RFLAUWRQDkERDWFYZ26vKmbRHqqCg0pKqrVKfq7iJw34UxFce5EBRFJLHo&#10;5rkTKK2QeDQBLA0SY1vaukUq0CqoyToXgLlOSJCK2XrOYjlnMZvz6OoR11ePub5+xpOnz3j67AmX&#10;F0vWqxmzQlAWMtxbCBQS4WC/2XBjapq2oaoM+/2+BwBst7ugOm1aNtsN729u2e733N7cgRf81V/8&#10;Bd7csV6sWM7meOto9pZ906C8o5zNaE2LVAIvgr8pi0COEQlLTNNQ1weULljM5pRFgZIrWu2ZLdZc&#10;XF6BEFhrsM5S1TV1XeMFAQRvG6qqDj6tG25KKxbzBctZCc6hdYHxnn//6lve3G3xdEq6QqOlDm3h&#10;QXeK2/uqYjafs99V1MagC8liMcdWFpRGdgDzxli22y13mw1KBUCHtY5qX1FVe7yaUchQfubw+G58&#10;GmMQvlNF9rKbC/JkPsbxnxeLpXNAqaiQLk5UzYUIY8V3Pi+C5UDQ1E1YZZTsfWa4RuiP+XzO4XDA&#10;O5AqKNbbbs0wbYtSis3dLXe3d1S73SDYLIJkgmLwfSWVobghLyBOAbnp/D4tLBMnKlfWmns+7Z66&#10;d+dTQrG3OwFK3vPXLszdCDS0xuK96e6vsNbQtpa63tMulqyWa25v71Cq4PNffMHTZ09ZXaxQhaat&#10;am7vbliv1z2wvu3U03VPxiFYrVcANG3N4bBDCons5o7Es9tu2G43tE1NXVedup5FqVOweQRB5iRF&#10;Q4CRMRDdQ0XgqfpOfp1YdJ6CJhfLGbNZyXvTdurqoo9h0sL0oy9VZ8E3Q+rJ4f+u9+O6axcvkmv4&#10;JD71dMQj9HNEKdXNCXcSlw+9+4cUNZ+zcwDGXDUon2t5cWaueJh+7hyAKAfDD8XYQxaIHmYnz3da&#10;ZN0pIybADCkLnBesVxdIHeJ1KUQAhAjRk09BHuuHftJSgoC721sa69CzBRaJ9+ZkjqfgCONdVwQM&#10;CIeQiqqpqZsmkNvodIwxqlg8VPiezqeiKMCD6VQXe8ABvp8jKVlRD8DoycqOz18URQ/QTfdu0Cl6&#10;cQr6iD4K6AFGcW/QK1w6kv3OkdjM+y4eF7BcLlG6ACG4uLjAWU9dt8yKkvl8Rts2Qf29I0xTWoZ1&#10;+VChioLVfIaQ0LQVUkl8G97/IfDbUFs/VDQ/5stSEL2QRylE5xxu7J7d+4Tt3wgIx4e4LoLmfezX&#10;ASWwfL+SAwvGFOBSIPp9ApHj98uyvLfPjuMlj8PPqawN+dRzYKmHVAn/bywv+s/n2Yc+d+zIIxeP&#10;v1eIPwSCGxqLDxGOSKFO9nTiZK/jB8CMR6KYNL+Ufvc+KFc8qEz6oYrOD4HRxvZ/Ywp8Q9cY2qOP&#10;5mtG+48PUsPO5/uH5OPOrWfnxnY+dlKl7bH3y2OWc2M/3dseXU3w3WF9kESmykAOc4SEum6PiXM4&#10;LE3TsNvv0IVGFQGkVhYHimKBlApdzFCi6IHhqRrw6funvrQjc7MWL45qwn2MSFw3O1ChELSmZVcd&#10;kKJ7L++6nA9IgsJz9M3pvj2uZffynylYsNv3iy7vk4LUF4sFutuvp3mIfN6MAadjXqWqKtq2pW3b&#10;E0IR6+hjVu8cb9++5cmTJzy6WtDY5gR0O+RLc0BuPt/PKWGOja/c56fx2RDQ/tz8ylXaz+Ve8/3c&#10;OWX4ofl/rg/yteghMOGYr8rXkbyN0rF/n+B2GLg1BjYfOxcY88djvnPoZ0OkZudy62P+eYzkYIxI&#10;zLkAkA3K5o4ff3iNaWsW8yWlmrHZ70DKPt5P9wExxq2qitls1hM1xb+tdWgpUEXJcr3m8uqK2WxB&#10;Xe1P9+04cF0OpMuzeo6w69zPxjmRv3N+nuNH2jzs9U2f/4ifFUL0uZT1es1yuaScLVBFSaELlqsV&#10;6/UKIaHUipnQHflW2OfWVUVVV+x3G+rqwHa3Y7vZUR3Cz11PwDY0nn0MUpMxSJJncf3PhkgYzq2P&#10;DxG7PBzr+dH179xe+afuifMzpnz9Hxr3YTzKPmbWWrPf73ufnvvNoesOxYRDZCsnbTbo1+jOcrpz&#10;j0hO6QfmpRchxlThzMeYsMZuTcV2+y1ff/Mtjx5d8eTxEy6vr3j+8QuWsznCC549e8rXX3/Njz/+&#10;yM3NDcYE8stAspj5UB+Izd7d3HB9fQ1KUlU1qIKinGO7uEJ6MBZu77a0xvDo+orL5RotBW1t0FpR&#10;FJK2NTSto9BBOT6cmQDOMZ+VISdTKgotqQ8VzphAICoEq9WKg4zl9gAAIABJREFUL/70T7jdHfjm&#10;hx8RwvPJi4+xxmDq/0pdV5Ra4oxlOVtQzhZY77jb3PHm9pavfv8HpPWgQlyA1MxnMxoXlOeVkhRS&#10;MCsKquUChUEIzzdf/gFTHairA48eP6GUknVZclc1OMQ9wPk5IsOxMcxATmNsDR7KNZ2eMaiTPMeH&#10;qtKPrZFDZ875WXTIM7qzxFhDc/RDgbxD7yA7YhEPGGv43e9+x9u3b3n+8QtefPKSJ4+v0Vph24Zv&#10;v/uGf/2X/8O7t++7ZhbHuBIx2vbpfnto3c7PudPv3W02IR+QxHRta7rzI39CbjW0b0pjwjxGjGSr&#10;cT0IZ6Geclay2WxYrVZ8/Pwjbm5uaVoT1sUkF2uModAFkkhCJfHCBf+jBNYY/vZ//i1ffPEpzz/6&#10;CKF1yA/FXKxwKcPKKOnoEHneWL1Eet6KEOik3iLN7//UveRYHmUoLhjbe6XfT/Oh6XltHisOqcIP&#10;EUDlc3gsD5tfa7LJJptssskmm2yyySabbLLJ/qPbBICfbLLJJptssskmm2yyySb7Iy2AAfTgQf6Q&#10;Qmb+97mC4bx4NgeD54UH6XXGDm/TIohUvTEHR6TfOf6fe88aP3ei+JwANHK1ixQ8nN53SNVyCOya&#10;3jMt6ojPnSsJpXZawBHUXVvTUBS6Bz9H5WffKygH0KlIgO6n701fK+G7Qt0O1xwl3Ina2qE9u6Jl&#10;F8osWtNSt0HBZbvdcHu75PLyktVqRTmbHwEWQuB9pzTKUfW8uxhChiKFtM/CJ4NisHW2A7h52qbF&#10;tJbWNpi27pTda6qqxrYGbx3WtDTGYLAI5xGdMoinA/0KGZQfgbZpef39D/zPv/073t0euLh6gvSC&#10;siwoZwXG2ADM6wsfw/sIJVFdYVlV1bx7+5bf/vY31NtNB5KXKCWxHShbKn2PxT+qoQ8V48lO0SD2&#10;vTGm/3eqFnyiUDigmGGtxXV/p2qutgOKDxXgAT1wIYCcxRGgFHutu3+uYjlUAJG+Y67cPjQntdYn&#10;RRkRvBpBq1FleUg1LQUjxvvnJAZDz5n/PvUpQyQB9wBAA+8SCw/H/Fx83pSsIxakxEKsVLFOJADh&#10;E5/TqW3H9ooEAkNtnPretAA6tlv8WVGWJyDa1P/mCpuuI60AgRIiqEiJTrXdt0ihAlDOC7Qug1KW&#10;9D0Zh9SSQpY0rup8m2BeFoE9A8VqdcHTZ8948bOnPHvyhJ998pJPPn7JcrYIKt/SIyJxBh7nLNY0&#10;7O+2VHWFNQ4lgp9s2oZDVbE/1Ox2e4wxbLc73r59x+tXr3j79j3WeYy1IEEJwfPnz0MBsFQsyjnO&#10;GA6HKgAIDhU/7vc8un7EbD4LalkqAH5jQXBrGtzOUBaaQmtmsxIlFHXVUpYly+WMJ89esFiteP/+&#10;Ldvtjvliji5KrI3kBkE1+FBVtG2Yi2VZ4usGZS1ayHDtUvPj9z/w9devsJ3f3x4a6tYGhSBRAiqo&#10;awlF1bSslkuMF9i7O7QSLBYlu2rXPXvb93PbBF8bejr6EYNWOqjFSsm+2nMwnsYE8LmUAuuDErwA&#10;fOcXT8b1gIrfaXG+6JWX02KzAEgJCvUSgTU2qNB082o2m9OaGltbpFLU9R4IY1BKyX63pShnzMs5&#10;0kq8stSHA21VUTvH7fv3NHV1FsCQz6+hQsgxZfdUSSUU3ot7Kl3+RF346Kds4n+Hihnp1tmhosex&#10;Z9cRuGrMiTocOPAOqYJiddM0tM0tznpW6wUvP/2Ux0+fonXRE6TE4msPAXzbAV1jvCllIBty3lGo&#10;ALAXgLMGJSWNMez2WzabWw67FCQQ1xDQWp7Ek+dU8XJgdx5rHt+VQXBS2k5Dimj9eOz65u72jr/7&#10;u/+F1hKJOq4BAzGutfakSH3oHfKfHxV47pPCCHUkZchBPnmbpOD7oXVySPHo3BgaGpN5PDAEDkrj&#10;36IoTvo0VRQeAuqPjeuU+Ca9Xx6zDxFw5XuPGG/EdTUHBHjvAjES4Lr30EVB27RcXl2glcJW9qhK&#10;hxiMx0UyjoSXCAzv3r6iLBVSzzBeYjrQdyw+7ttZCoTtinlFt5eRgrptMNb08VyMOfK4Je/7vG0j&#10;yCf+vO1IQobUqOIYjWO7j1Ozz6mkmPmeIng/ZiXe+XtgpXjNDwHyDikmrtdrikLjrUUAWkpMU7Nc&#10;Lrm+vuZuc4tzlsvLy7DWesdytaCcaZw3LFZXSC2p6wCAD2P0dC4MgbDG1rkhoFa+tgzN47E5kIKj&#10;0r1reBffATjl4B7+nCLrEOAun8txfUqB7YMEd4mfjWMpjU9T/xWvkcaquZ+KBeZpu6Z7iZxYZgwc&#10;N7QW/9/kV1ISmodItcba+ZzC3Fi/58RfuZ8bA1en3z8Fuouz9zt9pvsEaB+q+n4uD3SunfO+ewj0&#10;n68HKSD7ITW7tI1+iirlGGi1J63JP9/FtXnMklpKkvah9iFtOwTqGeuje3/EeJ/GuZnOC2cDWCVK&#10;k0diFu8ECItzIR6VHf7dx+EoAiC9qhpk0yKkoFaKWVmhi5JytqAo5wipQajBeS2l7IA8kQwuyVFy&#10;JAoKeTWBsx6pFEoXVHVFUUiqqurWAIFUUBYFu33dKUK7jvSLPs94z/fEdTH+HUGvSbyIEGEPs9uF&#10;vU1GznhurA759wh23e/3XTylcK5JfKo4ghc78H5d17x7947Li8s+BzUGbB5aF84BdMbWlIfiknx/&#10;8xBRw7l75/N5iJByKIb90PsMWRpTPeQTx97rHEA/j3Fz4sRA5il6IsQA2Pb3wMl5rnooRh5qj7E1&#10;bUwZ+yEAcbqODPnfhwhF4j5vaC2KsYNSIKXn3fs3bDZ3XF0/5eLikru7HU1ds1gsujWDJNcw6/fw&#10;kdA05mojaNsgWRSKxWLF9ZOnPHr8mB++b3C2xrrTFH2MfX2yqPoB8GCunpuvaxHMTgpwJPYjWNeG&#10;PJdSFFpjjaWcLVitVlxfX7NardBd7lcXJVJpnCf8TEusM4CnMjWHw4H9fs/t7S2b7R2H6kBdVT1R&#10;MYJObVecEC8NKUE7d9zbeO8QnVL48Xfu7Lw/Fx+dO18ZWyvzc5lz837s+0Px730fF+P1+G/fE1T0&#10;5y+ME1P05CWJT0lzRefmx1BOI8+vDMcCQWX99LwvkL44Z098TowNhQh7Zd8Rpvb7YQneB7B6WIBD&#10;Huv2ZsPNzS2y0Hxxt+VytWZWzFivl/zil1/ws89+xvt3Nxz2B7779jtubu6CYjshx0Rc86xlX1Xc&#10;bjY8vX4cSOmkRCnwQiCFxpkW282XfVVh3lqcdayXy0BELASNMTSt6ciCPRQ6nL9YQ6k1UkjUokCJ&#10;kP9tbUNVHTCtQZcFLz75lP/8V/+Zm+2O+fIP3L19w6/e/U1/Hta2Na0QlKqgoWGxXFEWc7xzfL3f&#10;s7+74XK+ZNtUNE2Dl4758oKlFjjf7fVoEd6jhWemNVoXXKyXaBVyn9vdHo3kyfU121ffB5KgAb/9&#10;EEB1mOTmPrneQ/P0oTl8TkX+3LWGiLby/EO6rpzLBw0RAgydeY/tT/I8cZynWoXctur3aoZ3b9/y&#10;/t07fvObf+3iZIuzpvffQihcH1/2lEkP7g3zXN8YUXS61y6Koo9nYxsa03bv4R/MRYz1b062EP+9&#10;2+148eITnHW8f/uWn//iFxwOB6wL8be1lsPhAN5TliW2y0UFEmeBMY6mMVhrULrg2+9e88///Gue&#10;XH9EWSxpmgqQCNH5qYGYID/vGoqt0vPNuLZGEoPTd3d9vDw2n8bG+RAAfmhv/dA1h3KtQ3Hv0JjN&#10;zxzz5xyKRR4iO32IiHCyySabbLLJJptssskmm2yyyf4j2QSAn2yyySabbLLJJptssskm+yPNGMN8&#10;Pu+BsdHOKTUCZ8Hd59Qi898NFf8PAUZzZZgUfJkenudF9iegAZKCB3FfqSYWGYmsSDUW86fAjyF1&#10;mg8pwMrZ2/O/zwEMTpSzhER6i+uULpQKauImFuQ4ixSdmqLtClGEH1Z77AQDAlBdIqUPTP94Yu1r&#10;akHxI4BMJaGfGtMGhfX6wH634WJ9weWjR8wXS3RRIKQMSvAdMMfjsc529/QBXxeBLdbhRChENG2L&#10;MS3WBHWqugoq73XdYGyLMQ1N03Rq0V0Rhg0KYcaHP8KDErIvoBOqAxKLMP62uz3/8q+/4c27DZdX&#10;18zKAo9CK4XWqlP19b3ajJAiKLh3SmFVdeDm/Xu+/uor7t6+S1Tsg8qklqofPyl4PS0UyAsSopqj&#10;kpKmrkP7JSCROCbSIpZelT0ZZ/H6Nivk6Mdw5wNycPrpNUKRbArIdp1acA6KHpofaTFEfM68UDMH&#10;98RnTFXf432iKlF6vfT503k/5A9OgR33lW4eUtYbApanCvCpb5MyKF6nheJp2+TPmvvFWLjY+8UO&#10;HJgqxt8rbh1RUhkqwEz9ZtM0994tf85U0TMtqI7KzC5InQd1WCxtewT1K1kAqlMnUshCoMoSF6S7&#10;KQrNlbpGKYlWnvVqwScvP+bZs494/uxjPnn5KVePFizmc+azEikIvsJZTLVlv9/SNi2tNVgT2ttY&#10;S920OC9oKsNmu+PNmze8ffuOzXYXSDOMY98V7h72O5yDWTlHeIltDJePLvirv/gzZoXCNwqlNXUH&#10;eCikpFCS2+2eH374geVqGd5PFzR1Bd6xWJRI6XEdMUdRKHSheX9zS1VVXF9fc/14gVQl64trdoc9&#10;b97/O495TFHMMM6BVDgE1tGBJ4M6blXV6EKjvadQLd45jHNcXF7w+S8+5XffvKJpLbu24e3dhivd&#10;KRRLyf5QMdOgZwItBC9efszls2t+fPOW3/3uK1arObUN64PDU5YFmG4NlYpyVuJd19cuqK87oXBe&#10;sG2anrCjV3OUAiW7IlFn762ZQ2rpx99xDyRwLPJ1HWg0FG/GQtrQ3qFYsOnAMT2wROyRUiGFQogD&#10;ZrlksVhghKCuD1jTYowJJAicgjNT/zVWvJfOnXTe52v/GDjhnHJi3l45kcXRh/h7ivJpLJeD6kOb&#10;2RMyFQiF7lLpUMDn2vBsTiCFoJwv+ev/9t948eIlKhZwCknTtP29W2MwxqC1Zj6fdwQyUJYFRVn0&#10;Y8FZR32ooCM5ub294c2PP7Lb7sIzSNn5/qN6dVq8mvvwXD0t+uC0DdLvxTYaAsyn90iLVvO1KW3b&#10;QLDjAoGFEggXSIvoYoEc5JnPgXNgn/TdTkFQPiHqkUFhPGmLofvkKsxDY21IBXaoeDFXTkr7JF9T&#10;hhT7xoAyY2CaobZJ16uTwtSBOCAF1o+tdfkzDClfR0KHGLcJG8BEh7rCC8n6YhViyCzuFp0knujA&#10;6mHehfg4qkzatqapK5RWCF1gPRhn0RIkoV+sMeA8SqgAwI99rcJcM22DsxatVADRqMR38bASYhqz&#10;RP8Xge1D/Tb4fU4VbodiEzGgXmutxbQNSun+frm/S+f2OcCm7AAZ8XNlWeC9C0D+OgB4rLXMZiVF&#10;oTvSg/i5Y7yrC0XVNpSzGbpQeBxta1BKDu6Nz5Eqpar3Q9/L18ShtsrjuVzRMfcp/drswz5saM85&#10;pEw7BBDM18EhPzWkSp6/UyTYyvMCQ3N9CISUxvbpfn0wF3BGoSz3uzm5yk+x1GemY3Ro3TinSDrm&#10;6/JxkpOGpL5rCCQ51r7nQJ8n15IhvhvcKw2AMMcUec/lkj7E/59TiD+nXpz+OydQHMvvnOSmhD++&#10;Z88VcBpbnQNonua8RL+HTNdkR6AgzMFIeXwzZh9CmDC0xuW/G1KTHlrjpZSBkmoI7Dyg7NnH8R0J&#10;wLHdIgej64kcwwcCOM52oLaYQ7LWgvFYaTBNhS5m1HWNLucU5ZyynKN00QN6IqFN9IeRTOh+/BGe&#10;6ZhLORIPzuYz8I6yLFFKopRgPptzceH58e37fg2P+cde5T5XC46bHM4DOiMQKQdu5TmXsb5N40Up&#10;JYvFgsPhwOpijRCK3W6PtT6o1wt6poFAqqTwzrPZbLi7vePq6lHfh3l8OKYGPxb3nRurab7hpwDh&#10;zvmaoRzzOZXw/PnS/FoOanronYbWiDHCmTzOfOiaaRunhK1pe8d+0lqjteoAbUeC2Idc81j8nsf8&#10;H9pXDxHLjZG+5CQaQ/m7EwX0jBxljNisLEuEgLaxeAS/+e1v+O///THX15fUdcXvfv8lq+USXaiT&#10;cZmCBZum6XOtbWsQIvgG51wgAwRWqzUfPf+YzeaO3aYFjvlC0ROB+EHQZh5jxTxpSiDU722SHEA4&#10;+wBEILIrdCCqCySMSy7WaxbzBbN5APpGX1OWBVpprAu5lKZpONQ1VbVnf9iy3W7Y7yuMsThrAyDX&#10;mZ48JGxNO2ITAhlupwfenQ2IPocq6MD/JwTHDiHTcfVh4+yhGGBsH3tu/I1d6yFin7Hv3I+R6Neh&#10;PN+U7rdSErBIVhFvkY/LNM58iLQnJ9g6l6c/ATtLMXCwNEZozUCsLbvzN4uQGqlDzsnjUEogFDRt&#10;S9sYfvtvv0FrzayYUc40H330jM8++xmPHl3x8sVLPvvsc+5uN9xsNrx9/46qrtjudtSHA8KF53nz&#10;5i1X64vuPCbkjPHhOawzIdeERytBVbfc3NxyOFQURcGTJ08CUFlImroB7cG5LhZQCB9IH9flOuSr&#10;rMM2LevlisP+wKws0ISvlQierC749tVr7rZ33G1uKcqC3X7H3d2WTz7+lGfPn1K1FS9efoqUHiEs&#10;hRI424YzPy/CeRMerSQ4ULMCqQIJpSCc3RRFgUCwKEvKouDmdoNwlkcXl3z/5i3bNhCFDq1zD82v&#10;+7Hth82/D1knh8bdTyHTGjvPyMlUz51tj8XRQ0Tv54DneZ4izUPFNeNIdu0RwuOto2nrbk513xMK&#10;14G3+32Doyc7H2qa6Dnz+XyODC60icWY4z7luFcayuH99H1I8FG+478K8d73r1/z/PnHPHv6jO9e&#10;veL29obVakVjLG1rjuehWrPQGjFfIIC6rrGuDflhWRBIfRTWev7uf/09v/j5n/CLL36GoDvLdcO5&#10;jSFSmXRtzfdGKdG+Z2RPLzgLIh8jTByKfU7PQIZzXUM5oqE+PzePcjL1/Dp5W+QkskM5xXNEj5NN&#10;Ntlkk0022WSTTTbZZJNN9h/VJgD8ZJNNNtlkk0022WSTTTbZH2lRfSYtrE0Pc1NLi8+HirLyw9Kx&#10;4qSxw1/gHogzfj5np8+BD2nRwhCALijFniqi3ivGj4fB0BdkDQEWxtolV2NKn2+oaGhMXeshJSOl&#10;FMYGVexCBQBZWYbCXmuCMkpe+BcuQACb9v8PBUfHF/HH4m3hEAPFAEe2f+4VSDlr8ZagntE2bDd3&#10;zOZL1pcXrJZBEb6czULBFkHJOILFTdtg2gB4rw5VALKalkN1oG3roEjrHMZY2sbgrO1A+Ia2bRBC&#10;IpBB5b1TGkbIoEDcqdB7BNZ1herdQf2+OvBP//LP/OZ3v2e1vkTpogO0CKyzWHssklb6qP6ptEYp&#10;TdMY3r9/z1dffsk3X3+NM02nqBSKkeK/fVdIEQtP4ziPyphpEUWuOKC6orc4xvJizpzVH45gi74g&#10;sm3xSUFHKPIMYOqiA4ukqkhD6qux0DItoBmaBzkofsg33FdP9adjKSOYyOdJLBbK/UmuaD5WwJd+&#10;L1eEzOfwOXDive8NtUcyf/O5P6SacU692CcF17nPlFmxYw+MzQpx0oKrE7+S+FilIzAzAF2d9wFk&#10;JwRKSYRUvcSLlAJjG5ACVehAWmENQjjmiwAMKPQcrUsQgvl8xmJesn50wcefvKRcLFGq6AqyJfXh&#10;gBSezz/7lJ9//jPWyyWl1mil0R3QrNrtsc7StDXb3Ya23tPWNYdDhXUOpYKKWdta3r+/48c373jz&#10;9j03N7fc3t5ijcF4sMZjbfgjBMxmC8oOVOGtQCvJ9aMnPLq8ZLvZBhWesmCzucM4h+7ap9Qah6fa&#10;7zHWIgmglaLQHTAigLtEVxhVNS3f/fiWzc2OQ21AF1w+3iOl4OLyEfPFmtvNFiE0y+WCxXLNbt+g&#10;igDYM9ZijQskAIBH0VqLdw4v4OL6MZ8oTQt8+/oH6n3NzeaOi8ePkDONF516iA2K535e8p//4s/Y&#10;Ngd+My/4t3/7LVBSlGXwZT4oNDnvaZuG9cWK1gX1WNtatpsdRQnFXCON59MXL7h+9QPvf7hJ5kS6&#10;doZSvDG181y5NqoAR1W1vLg9X5cjyUiqqiw8iBjvOALwT4lQXNt9wHuLwOF9IFbwiSptSmIRfcup&#10;mtx9P2OtZblcYow5fZ6RAvzou/OieiHo5+NRmS+qgh1jufS6kawkB0ae+lXu+eH43ehHnHNI5Y/K&#10;P44ARJKSP/nTP+Xjj19SzmYYG4Du81KitIS2iz+69Saue0rLAH4virCedAQ+pm0DiYa1bO7uePXt&#10;t1T7PXhHUcypqroD0stTn5gp9g6B34c+m9u5uDT/3BDA9+T7UvTAKe+Dslgk3Dn6/uCDU+BnGgcM&#10;KZyPgZxie8zKECu09gjoquu6nyvxfnnsEH/nO/KSe0rcCTjwQ5Q7hwDzeTunxD/p73Jw61C8fU5x&#10;dCw+z/1JCkBO/VA+/3JgT9qGp7FAVFYF26vfeWQheXR1iRQe630AvXfxqhedyquQwR/1wI/uPWUg&#10;kGgqgy4WFPMyEFnhT5R0T+OWAFqTUqAIKnu2acE4pFBYY5BSB/hJCtwcakMRwZ0O341l2cUA3tPH&#10;YecAxUOkCLn/i/GnUqr3Wyd7JHm6Z4v91bbtyeeGyBj6f0d1OykoygAE0EVB07bUbcNCrfHCUzc1&#10;jx8/wXtPXTdd3FuzXK7wHg6HA761eAnL9QqhFViPICix+REisyEVulxxbiiWTn1YSmjSx2rJ+M33&#10;qEPqsjnYXnKfOGBsPOS+L1UhG3vetGg6PnPax6lfGrrOOeWw1PdFEGt6/3T/krZfClocUjgc2geN&#10;qfSeszCPs71Ot3RbH8jr4gd9DxoWERHbEWHIo6J6N799R9TnR9ajc7mQhwCHY+MwUOL5Y+iR3Op+&#10;zkIclauzPR2d0nkEwJGCgDmSf4RLdXp6UpzurXpf4rHOnRCIxBxOTiw25hvyfd65deUegWPSpyJ2&#10;bA8mPT+G02tHpV+JOMnXBDLGsJ4oEQAbrmsJR4jfHN2aMrBGjoEUhsbHEOFOfDfrYxsf3y2S4IW8&#10;kruXAxsE/CFQQmB7IqoArvE4pJI4Z4DuXnGMO4FAdW8cG7pDx/c+NOSUnHcIB156XNvSGoPb7ZBK&#10;sVgsKYoFq/UaIRXWmm5uxsEcxomL81KEtS4IDUucC6qOwsVxZSkLjcBwfbVCSyiUpJYwnxd4ZxDC&#10;gwxKnVIorO9yV3Cf+CSukyfjWHQ7yaOK5GKxijP/Xg5CKYU9o1B87NdAQnZ1/Ygvfv4Fr169RuqQ&#10;9zLOg3XElimUwpguLhWaujLcbXYBJKtVv8bk+cDcNwytT2N54TEyxbH5mceF58CmYz5gaM6PXcf1&#10;BBgdUJmjYvdDseq59xh6xiESnCEw6pjyek7IGH1dXG+NabK1uFPednQ58S627cChiGHfkZNhpOv9&#10;0NqTAwFP20V0eyeX7TmOa0O6tg8pow6Ns3QPPxQz9fuvztlpqfjq3//Ai+cv+Nnnn/H5Zy959+4d&#10;VXXgcnaFtR0phg0q6PH/sa3THFvTtCgpsSbkFRCC9dUVj58+Ybe5C83qfdgrdgR0YmBtjPG97/IU&#10;CIHUqru/xXXvplRxArjTuux9RDkrkRLmizmPnzxmvVoxm89ZLhZhPrcWa4/7/+1my2YTFLgPVYUx&#10;hqau2e93PYFSGCj0ZB8+xjZ9fMlJTBB/dkpGbHH+eF4j+nig61d//2zqnHr5Q3vDc2TL5+brOYDr&#10;0No+dKaTj9P4mUDQJTqykxIlNbNZ2fWl72LnsK8PhFueumnQSmFs259biE7NPEb5MslJpCQCQzFO&#10;BNaPkdxki3pPbnZCKCfFA/sH2Y0R0SvGe+8RSoBzeGE6QggdiCitxVnABZ9rLRxsTVU33N39gdvb&#10;LVIqXr74hI8/fs5nX3zOZwKapsE6S1XVfPftt7x/946b2/dYY6jbBpwLpKsdEYQ1jtoFIDjeUZSB&#10;tNNYT7PdsztscXguVmtKVQIB7N50y0Ft4FDVrFYrhFRob8EaJILlfEa93zGfzSi0ZLu5pSxnrBcz&#10;vG3Y390gnEVTBCK7tuX9zVtmi4LFoqB+dEl92NHsDzgPd/uavbMgNfP5DCUlSio8oLxCS03bGlpr&#10;UFKihWNRKlbLGevLBZvNFu/gYrniycUF1bt3gWRVCDwSYx1KPDwXhuZM9NHH0CYQXxxj+yNI+5iH&#10;5N64PI4VP5BDDpFwH132z+KTe/lBPz92VjVGsDW0nuckMDlxwFAbnYtRciK/45mvRkqPMcccsnGm&#10;zxOJJB/cLST9WfdpPkfc803nCFwjYWCY16aPG0jXoUwhHEEgUH+AJD+P7aTyHaFx8Ak3N7d89eWX&#10;PH38mEJrvv3mW/7sz/+c+XzBfv+e+XxOWR5Lw7WUmLYJ5BVNi+3W4ZjLNq3l+x9+5Fe/+t/87JNP&#10;KIoy+BlcH8fl8cvQfiZ97qFzShXP/fs+DgB8/FEVPiUyGRonObHu0FjLfzZEljQEpv8QopghsYL0&#10;unn+ZIykZ2y/O3TPCQQ/2WSTTTbZZJNNNtlkk0022X90mwDwk0022WSTTTbZZJNNNtlkf6TlCm4R&#10;ODYEzPwQZcZo6cFoCh5LP5sfzo4B7+G0cG0IfJoX7wya4KgO60/BaPhhmF58rqEC4VwpY6zQeAjQ&#10;moPm8++Mqbj1hX7WEosQYoFC+Nx9UNYJGP6k6KpTd4Kk+D4tzJBdIWD6HiPFhbH4yVnwNii2q4K2&#10;bWibik1xy3Kx4OLigvlyGVSU91vuthuMtTRVRV3V2DaAE01raNoG4y3eW4wJRQ140RUmAHha02Ct&#10;QalOmRwZWsU6UAH0HqCboS3bHrDj2VcH/uEf/5F/+D//hF6sKJfLAPJTUBblUe2xK1YI7diB1qWi&#10;rmo2mz1vfviR71+/xhzqDsAUBpGxFuXVIEA9Ld5MwT8z9WhlAAAgAElEQVSngIPTeTVWCJwC59Oi&#10;hHidWKguExX5OMeNMUf1HVLG/3TcHkEcgXyhm4vZ+Do3J++Nw58ANkyvm6rGpe0xRM4RgYU5mH9s&#10;3o6BI8fUl+/9bqBguleoStpInFF2yotK0ueXUvaqSOn7psU4J+4uAeDnSr+p/zoB2fcg21DUakx7&#10;bA8BUskAIjaGCEnxQiIKFUDVQrGYzZnPCuYzzXyuub5cc3l5zeXFFY8fP+aj5095+uwRF+sVuiwR&#10;UiOk6pRLHDgXiBl0iRTB13nnqKot1ra0reFQNewOBw71ntvbG+42W9rWYExLdThQ1xWH3Z672w1v&#10;395ws9lirEPIoJCrlUSXM4pZQeEVQeGvxdga7wOwLhaPrq+uKeZrSgOzchbmjXdYHF5odKGZWU3T&#10;tkilURKaugYp8cZgWh+ezdkO6OjY1wd2VU3rBYe65e27t8wXc55+9AypJJ988gmvXr3i1fevg38w&#10;lru7DUoVLOYzhJBHdUgRlIis8xSFQhUapTUXl2tetk8Q1vLqu9fYtkEQ/GnTGGwhmc8uUBiUcyyU&#10;RC3mmPrAfF7y5v2e+UUJHMkVrLXcbbZcP75muVxSVzW6U6ByOLwMBXjXF2uWuujVvJBdIX0C2osF&#10;20NzbYgUJgL9cjWrtAjvFBgNzsR7q75YWHjZryMCgZICrTwSixMOqSWqULS2xVvf+8p0vU590HFt&#10;t8eCxGR9r+v6XqyUgmzHwFW5km+4lzzxy726GkcQoT9R2ZT3Yo7jegHWmpMCxhy4HJ8hKBIFFEQE&#10;fnz+2ef8+Z//JeV8jvegy4LWBAKb3C/GNTQArDVSCuq66ta8oLS82W4wdcNut+P1q2/Z3N5hTUtZ&#10;zmg7cHwo/raDMVg6hvoi0U55frhA1w/Go4OhY/K7IaX0nGTAdYpowoVxNpvNEAKqqkoUckBKdXKt&#10;nEAqL7BM58SJ0jsBcBAIBXwPqNQqEA0MAUxToL0QAtORDKXzK7ZdSiowtm7nBaIPFTSmccOQ+lK+&#10;5uZjeyxeGAPxjpFknRJNHBWyz6nl5TG8iyDMGITjEUp1yo+K1WqZkGqBliKQUXEEPwoSAgfnkcLj&#10;MdSmoW1htbxktV4gpEHiMQmhRmwbay1KBPCItQacRhiLqxpk54dVF8ulEMdYYH5/DgyA6XrV+PvE&#10;BXE8pUDjNPZLlS2H1LtzhWm6fis60Efuc3MV9XQsDY1VIQQi2asURYFxgQjrWVmgy4LKNJSzkta0&#10;tG2D1pq2bXt1+LCPCi3w5NkztC7xrkHrIhBwmTZRcBsG+KXzeyweztsnV70f2hvEdSAdE3lsrLXO&#10;tsX3lezSXEAO2snXpaF1e2iOpf/O+3BIOS/NGYz5wqH4PF6nKIp77Z76m/yZxpQv0zb9qTZKdidO&#10;9wyRXCbeK+41A5jM9X3kT9TWfQAZeUb3Lx8C3hgan2P9GNvtp+zh7o39/LrHi5x+RhxVwNOrx51x&#10;Csb3HGPLezfiYZDpUC5mLF92/x7iBLQ8NHc/pF3y6x5VwxPQ7UhbDl1vbOwPxUnnn833YxUG1A2T&#10;vFrIW5xRvCeQMLoTcj0TQPadrwlAONETviW6lSdvHEE/nkAM4RGdsnFQig9EUd1zes9ht6XRNVW9&#10;R6sCVWh0UXZkaaJTszzGb2nfWXeqrjubzfDOgvRcXV7w9Oljlos51lrquu5evFOuF7IjjlMBEJ/E&#10;Izl5TNZwQR1ZxhwAXTwRAYf23ny31j5IUNjnWWWIGcuypK5rZnJGOQ8gWVxQHQ17P4lWCt+tDU1r&#10;2O8PWHskyBtT2z6Nj8RP8ptDeaShv/Pc6xCA7EMAq0O51vzzeZwfAWExXhQj824oXzSspOzvxTFj&#10;vmts3zOWn48EUOdI2+7lGUVC8iHinkU+uJ/KCcjO+byUmGpsXUp9UZz5UWk9JZlN2yhXh0/7cGwM&#10;9PNSaaSAqjoglOYf/v7vWSyWvHjxgp998oLf/f5LttttR07jT/be8c/hcABgPl90cX4gdzKtxbkA&#10;UF5frHn67Bmvvv0G23Tg9ZF+DG0ViB2NCcruyO5dretBkoFEqkAISVEUnap9wXy+YL1esVgsQ79L&#10;wXw56+M8aww//PhjaNPG9r5su92y2+1o2xatNMa0J8D+NB5J16WYMx4iW5O5WngkPOkIF+KxQ/w7&#10;zi2pZJb7YTQHMBbDDKn8notjhsgDh+ZcPv7OAfvyWPP0HhIhJKvVisV8gZS6IwcNeZPYrnVZg4Ci&#10;KGhNw+FwwOwsUoUcoyfuyVQAdnfnDMf7j4MPHyK6O/GtiLPz94yXP4kvjuDZ0OnW2y7ejfvDAiEc&#10;riN5wAciJGsDcdzr1z8ipeT71z+wvljz5MkTPvn0Bc+ff8Tj62tWiyV//ssvsK1hW+949eo1u9s7&#10;qv2e3W7HbFZycXmBNZaqVCjhuX3/DiMDKeBysaaqK9wB3rx7h7OeWVEyLzVKq/6MSsoAgt0fKkqt&#10;WGmFOVTUTUt9qPCmRUmBs47NZsPjZ0taa9GFpig1BRrnDK41zGclSnhMW7Hb3LG9eQ9Y9rstTWsx&#10;1uGFZD6fs1os0UqD80ihKHQZzr+63ITAs5jNWC0WXKzXFB3AP5DqLPnkxXPebe7YtgYhdXKe0Z3v&#10;Mby+DoGAj5M6Pzs+OWo9cnGnPNzifrxwujbJZLswvDZ4P0ymnq8n+do7tK/5EPKonJz93Fo4BpYf&#10;2o/GfFEKfD9+ZmBfOUCKlO6lpVKDeZY8R5O2lzFH4HtKcAHihCC8fzfnz/riUXL3/n1kP+Zev3rN&#10;28/espgv+Prb77i7u2N5cRkA5ZzGTHe7HbZtwjw0JsxD1RF/GkPbBsKAX/3v/82f/9mf8tf/5T/h&#10;nQ2kqwN5jbTfhvIc54j5pJRoNELf79M+VhwhYho6GxyKHcdiy5zYYMyHD/1/KFYf6rsUCJ/vjXMh&#10;hXy85eceE/B9sskmm2yyySabbLLJJptsssmCTQD4ySabbLLJJptssskmm2yyP9LS4rO8mGeoCCtV&#10;GR0DtKefHyriyr8TLVdiHiqgzw+E8wPb9GdjTOYRJH5aVKFiDVZX+MHJcw4ynAtxAlI+UfSLB70c&#10;Aag50H5MGSBVdsst/qxpGubz+VF1jPsKB2mRf17Ycfrv/k2PfSHAR9Bi96HwXBE840+eV3QFPVoG&#10;oIrzQdW9bRtM26J1QVMdOOy3LJZLitmMd+/ecbvZBLVdG0AlEomzjrYODP4trlMX872qgPMO6YI6&#10;kMcjpQYvMNZhuycMhYSdEqsL74IA4UMRiPGW71695l9+/Ru8lKwvL5CiQAgfCgmVCoW9hGtEAHmh&#10;C5TWVIeG/W7P5uaG1998w+b9DcT+dhG40ClORtAZXZG+lCeKKSnAJYJT4lyLqoZxfuQkEXlBgs9+&#10;1ivWd/M8Fq+UZUnTNLRNg+zAiblqkRCpIsb9og8ZlWThnnq774q3U1BCLKSJSoZKytO5kRApxPeN&#10;c0lJ2am+2EFATV4kG9XqI+hVStkVzd1XQD4q7oSi+ahKE4uMnLNdcWm8v+yUsY4kAKnl4AfVjaWU&#10;xMN1ClAp5EKkyuyiA1Uk7ew7IoP83ft7de/tkuKU1DemBSq9Wrx3SVFlAN5FoIEQUOhQTImXnaIt&#10;CCVZXlwEFVhrcd4yW5QorSlUyZPrx3z09AnPnj3h+UdPeHJ9wdXFBY8ur5jNZygt0IVEeYexjkPd&#10;UtdV/7xSgK0VNQV4hbWOuqloTY2xDdvtjs12z3a3Z7vb8ObNG97f7tjtDzR1xWG/o2kqjGkxjaXQ&#10;c4QqcLZFEuY/AtrWYozDtK5TGhM4b0BAdWiYL9aA5/LqGi8LZrNlAHt7x2p9gbcttq6xTY0QQZ3K&#10;W49SklkZ1EWcdThjg6CacTjhsM5RG8uuanEOvA4Ah++/f8Xjp095+emnfP7F5/zyT37J69ff80//&#10;9E/c3N5inMe4ALJfr5Yc9rsO4BvA3VqFPpqVM5QUFMWM54+vEW1Ls72jqXZ4d8V+c8fyYoESgs8+&#10;ecnd3Y+01Y7D3R2r6wseP7rk6nLNH779HrVco1WBFwJnXDeuWgoteLJ8xB+++oa7zRatFFJI6qbB&#10;+6B2Egvh+vkZ/Z+gq6YfL5aNoN3UNwb1d/qxPARsTn1QANs4NArHKSFMVFF3zlGW806JzKGEoOnU&#10;kpSUuK7OznuP7AOE1MdCLNyOoLXUBw4pjA3FP0PFmqny7JDSy7FYOozl8JEIyGjxXuCc7IGjEfQe&#10;wK7huWMb9upd3RrgXBinRVd43bbtUZgWwfrikv/y1/+Vq0ePKBczquqANcFPtqalrRuatsW0BqlV&#10;N288xhq8d1jrKYoS5yxNU7Pf76n2e6r9gVevXmFbgzGB4MFD1/fRR8teES4Ww+ZF7CkgNy1yj++W&#10;F+0OqeqcA7ONKaYeYzkHXlGUJfPZDKUUdV0NxrnpM7RtexK3pUqNKXg9tX5NpIMrd3EPzh/XK45k&#10;AOnzppaTS/Rr0XGGcVSPuz/nhgA7eeyaxy7p3mAs1s37dexnY8D3MWDUGIhXDpDMpHulMVXO+Dtz&#10;MvfDGr8oC4S3IbIX4COuD4+L4I/YNkIgVSweF4FEqnU8+/gJ68UC7xzW2UFSoUjqEeRbPdYZFJL9&#10;ZouwHqHp4yyhZBL/DwOtEtzjfVVXTkEScWzlyoHRj7uMUEAm+6d8zB99YVAJdN71IP28cDwv3h4q&#10;XO77XgZF4bY1VFWF0opDVbPb7UPfNYHAQ2hNbQy7/R7bEde0bYMxXVw0K6mahquLa5TWmLYNfrep&#10;T4hExsCNqX8aImZIx1n6TmlMn+8fUx+Rz6vU1+TzN32OfH0Z8n/nQHoPqbZ/CBEFjIPWzz1Tvp5G&#10;FdEUj5sT16T7rXytzoEN/zcWSWpO26ID7I74yehn8n4cUzAciinOrWkPFcWfs1z5bqgPT5aLkfzQ&#10;h/jusbXgITXFc+qvYwDxh9okXyfOteO9PkoB+wNK7UPPcromii7PIUeBJeLsGDyjZJ3MxVxBue/z&#10;kTzV2J73Xp4vDoWw/caRgiE81oW/Y0we49Vzz563Xa5ufo8AsBuvxjpkp44rpGQ+XzBfLFAyAEal&#10;lKAlGBeexwfSqahEHdfsSHCCsEh1gUcilQpxbFUHdcnEJ0fSQT+gYJy3d+p/nT3GuPk8SolL0mu5&#10;Ad87NNadc+z3B+om5OmcdyFO7+JJ24GfbUc8JUPQjalrbu/u+NgYVqsFpm0H+2GIoOZcXvahvs73&#10;SEOKl0Nze0jpe+hz6f3PqUKnJD6uy9UwQE6R3nvMH40Ba8fmEgPx0rm4Ic7xCIKMYy38TNwjw8nB&#10;eA/N96F7D8UOY+2c5uuH2yhfM4bbIV0z81x8jEHT/Nu595rP5zhrUFoylyX7Q8Nhv+f25oaPnn3E&#10;arVkPptRtxbrDEWhun3pMReY7rMCEafE2lNQI0BRFlxdP2J9uebm7QF811dS4RzE4eM9gXCjiw9k&#10;QgYouhyh1iVlWXJxcREAeLrg4uKC9XpFSJ8KZrMZ1lqapulyYC3b7ZbD4cDt7S3bzYbWtDgDpm1P&#10;iNMige5DgPA8hhpaGx9ap4bG0dA50L389wPEDPm51dgcO6ec60f869g8z4HhQ6DzdO0tioLFYsGL&#10;Fy9YLJY0ddvnBaw9Eq0VRdGRQiqElBjjKMtAVOic63Ld8pi/SvxnvuYMgYTPvdvQOeE5//1QvHn6&#10;M9+veeF5Q/5UaH0k6o6598RXG2P6fMVms2V/OPDNd1/x8sVzPnnxkmePH/Px8494dHXF+tFTXjx/&#10;xtsf3/I//+ZvaZsarRXL+ZxPXr5gtVyw3Wz49b/9G6+//aYHG+tCUxYFTVOz3W3ZIwPZ63KBUpLa&#10;GrAgnQdjcMbgRfA/bV1TFAXz+RytJFV1oG4NN3cb3t3cUbeGopxhXbjGYlFSKEFRaK5WS+rDgW++&#10;/pLFfM7d+9swhxEUasZqPudisaRpGoSQ6CKQShrvUFKxmi+RUnB5eclisQwEGQhKrTjs75jNC168&#10;eMarN2+ovv8xnF/S5TG6HONYlDkWW59bd8fAuufIZ/JrDq0H54DFD6lS535tjFD4Q/cpH0K0ObQW&#10;jsU4Q/vyIeLInCDkhGDDuZDLT8DJQ3v09B6pWnlK1j22j/uQvdyQ/wwEyAIpw17AGMN+v+NXv/oV&#10;L1++ZF/VfP311/zlf/orrq6u2G63fV7Yex+Ip5zHWAcy5Jt1ty4LKVmuVoDjdnPH//ib/5eXnzzn&#10;2ZNrPI66qsI5dvL+abyQk5+exOgjsUvMgw2BzD+EfCzP5wzuAbJ2jOR5KfnhuT3u0DOkec5z8zHP&#10;5+bXjATkMfec5pfi831IW0w22WSTTTbZZJNNNtlkk0022X8UmwDwk0022WSTTTbZZJNNNtlkf6Sl&#10;7O85MCjaUBEj8KA64hi4PT1MHitSHgOE5cCmIWW2IXDRyT2EP1GsAhBRUeLkoPdYUHuvQJ+jMk76&#10;zFGly3WAv6jo0n1oEPQTFKruqyV0iO17B8ShSKpEK90BdgnIJ39fWTpXa8sBF7EgPxDwy/59g9Ir&#10;SaFtVmgtXK8Aff9esagiKHhZ0+KdxTpL3YTiWeugbhrqpj4qWSGRCHwHhkcInA3q76IDd3pvQrF0&#10;p1IlpepU4oLau/cugN07wHtQArNIqdAqXN8B79/d8s//8mtudzWXl5fgPVoLtC7RukDJUNQYlK+C&#10;AkM5n6GlCmqQ1Z677Ybf//53fPfNt3hnAsCpa0Il9WnBSgRTeY+I86crLBRJsUv8u2ka6ro+AWOl&#10;YPi8ECMdh3k/x8IXIvg5UciUnVpQLJrLiRGkjAQZ9qSfrQ1F0RHITVZcZNoWnRZnRJWwCN6xtgfI&#10;92QPcd5GvyIESmtc2/bzikw159SXBeChUqHN2rYFBF0NYK+0GgkdQvu4hFRA4r3t2pw4qQgF782x&#10;qDUrRCJTqcyJJ/AeURQnbaQyZd30erb7jixLZFLAPKQAcQJ8i2QVMryn7RSptVLH+RtJHbopgjuC&#10;EBAKtEYVGk8LNhT3LtUMpWYoPWexmOMkWDylVqzXCy4vV7x8+TEfPfuI66tHocBwtWK5mDErNUoa&#10;tADpPc7VOGOpG0dT1wHMvj9gnUcI1b2vxziQFDgjORwq9oc9d9s77u5u2O327A57bm5vubnbUB0O&#10;OCuxNhTrW2cC0A1FbQzOG2Qn4ee9o3VBQctZ2XFT+AxwCloX1HVNWSpW6yWzosARwIXGNpRlyXw+&#10;xypopQuACetpjcO0BucMuOC/fAfeKwuFw4NecLNvaY3Heo8uS/SsBO/49a//jXI+4y//8i+RSnH1&#10;6IrPf/4F6ptvmS8vKMoZzhpc07BYLjF1jZahkFFJCd4HtZO6QTnHTBcsF3MeXV0ibctsVqIuLlmV&#10;kstFybOrNZub73C24fbmPauLNdfLFVeXF6hSc7fbcLFc44ViJiXL5RJnGq7W/x97b/YkSZKcd/7M&#10;zI848qijq7qrezA9BwYEQBAEyeWez7si+3dzd0ER7oK7AGeAmSGm7+ru6royMw4/7NgHc/OwsDCP&#10;zAHwRLiKtHRlZoQf5maqaur6fd+KolpwffWIzz77wjd8CkmnHVYqWmswHhFAVdVoY0f/JfDEC0Hx&#10;+CgOT4CiYsWbw1qLVXbFqRpuAMtjxwbwoHoOEqnESPLhleH9FwpV0LV7nHVUZYnWZvAX+kidyB/P&#10;jipJcUNiqrQd5yNTJB6pD0lJbNJYe4jdbmyU937akzl47hU7NKEJPCo2Vi/Pq8EcAQCH+eScpVQK&#10;VRZ0nebf/Nt/x9Nnz5FKIhUUpcK2nuzFOei0odcWh1dcbjuvzFPX1ajsarSj6VraZku72yMcbO9u&#10;Mb0e85qqXo7gV6WCok8MXjaTMTBuII3HUCl1lDeeA6DkcuTcmKU/+0zDgxb0oCQdlEHTXDiNY4dn&#10;xpGK9n3nHPV0hSf9GVDQWbB3uu7i3+WUO88BcdKxDGMcz/uYxGFqDxI/i4cA4tPP55qfc3N66vnF&#10;BECpMp9ImoZzJGAh5zXGDgApn9sVUnG5WlJgB1VYhXEG4cAJNyzDU3It6xwlinbf0DR7nlw/YV0t&#10;cab3YIBISerYl6gxP/eKeZZ379/5/MAaVFWOIMRh83NCHhLnVLl5KoZkI1U8U0qNRD1Eed24Z4rB&#10;z2EOTTTBw4A/dOIAIY2uoR9A5yngfYroy//deFIaI9C9RUnJ3d2GfdOy3+65ff+ezc17r9KFoGlb&#10;LFCWFWVZobstbd9R1gqBYLVYUciC1hj2XTsCoaZA0yKTv06pisVr0iZEUrk98X2K3lMkckTNzCnp&#10;Q66hPz3mueblHPnL1LjE95kD2sRjNJUjxH5fKYU2PQiHNcdzNVUpS/1QfO/nAHP/EJsC3k2BCnNg&#10;synweY7MIweCz9VezsW/tC6TO+6D6024B4/J1HM5p2af8/U5wP45gGl8rPs+k4/FblBMFselpLCx&#10;ZhqQkNaGQi43tSam4tlDYunUGk7B9Y48aHdqfYhIEHgQdxxIsIQnU8OOxIJ9r33MBARBJT0AQMxR&#10;DjOVrx7fu68FWTOQJ7pI8db2/piDAnHXNuz3Wwq1oKoX1HU9gr1dADZLgXQeCKSkREhomoa6rpAK&#10;bm43/PD6DUVRcrvZ0zQdWvu6Rtu2aKM9YU1vqcrihPQwJjSZmp+nf3cjiV2qti6jOskUkcgh//MK&#10;8NePrnn//obVakkXAaadOxDwAVRlOfqO3W7H5cVqEsCcIw2Nc+/78sH4v6BSHceHeE3ngF9T6+U+&#10;cGfO55wQvwwEhaEuJc7Uwu+Llbn8deq6ptRUp3zxYd/p94ZxvlCWJTnio9y5z8Wfc/uiKSB8/PdY&#10;lXpqbM4pc6d75DSe5chfp+ZCTJRkrEbJguViiTWGb795yY8+/hGFkFyul+xev6Osa8qyGGqeBiEP&#10;wDc5ElpqlKpGZ+jHrPBK3a7nydPHPH/xEbd377BdP3xMIOWBjMKvwUBU6n9XljVXlxes1xesVivK&#10;qqaqKsqyPMqB+r7l7u52BAs2TcNut2O/39N2e5qmOSbKNAZnfR1WCIHR+qjGme6N4vU2BYaOaxoP&#10;ebbpO4VcnWgq37+PJGgyzj2QkOPcHjI3t+4D+aX7yZDfX11d0bbdSFgQalUHIlyFENIDnQeSkrKs&#10;6PsWKdRQZ3Ej8UVYq1JK+h6cM2f3xVPPJrfXmBqLqbFO50WcG/my1jHxC8LX7aQ7zuHDWMVEVtba&#10;YQ77+v3nn33Nl19+w+XFio9fvODFiw/55EcveP7sGYu6olrUmJsbeq1ZrZYoBfvdlrJQPLq+ZHt7&#10;gXD+XYQxmtViyd3dLdvtlkW9QBUK17TIQvnaonWYvufx+oJlXWP7DuEsUkikkJRlhVIlsqiwTvD9&#10;67fcbre+zqUUVne+blqULIuCy8sLrtZrtm1L3+x5v9nRbLcjwXIh3VBfN/4/KSkkIB3OONZ1zWJR&#10;03UtwjnqssBpgwA+fPKYt69fs7l9x2JZ89EHT3nz5i07X4BHBiKCiXrJQ/Pn++JLLtak8yReKwdf&#10;clr/SQHluf3kuTl6X449VS89t5fJxcKHxPHJWt/Eu6B4/5sD0htjRvKU48/F+VqerCMm58wRGMQ5&#10;4H2EBzkSlZjUQIgDOfW7d295/+4di9UahODjTz7h6voR2+0WYxx17fOY1XLF5u7OE+8qT0hljB5J&#10;uIuioGtbqqrisy++4Fd/92v+x//+3x3yUm2O8tQ0x0zr+OfiylSulN53GjPTz6ZzIh7/+PgxWXBK&#10;uvSQvXIOaJ/bM8fjk/YV5Ihl4tpwbu5MkdfMNttss80222yzzTbbbLPNNts/R5sB8LPNNttss802&#10;22yzzTbbbP9Im2oqzTW55FQj4u+kx4tf7MYN53EzQ3qc7Iv98JJ4UIwO4AoFR4CVqQamFHQf/jal&#10;WnU8Ju6oYXs81kRD09QL3lgFV2SayQL4/LTxILMZLgqEHBo94+twx88mVvuJm/xTZaApFbmcWsqR&#10;yQPwyrkD+Nb/QuKlMIRXwHBgh2YlbQxN29N13dAAHBSo7aBg6htbvIKtxQkiJXFxUKSUB4UgJzyH&#10;gBxVy+XQSCHHhg6vQGvZ7Hb88ld/xzfffc/jx4+p69oDjnCoQiGkoKpLsAe1nqIsBmBkR9s0bLcb&#10;vvn6Sz777Hc4p5HCjUBur6gtTlQF4QC+i1XZj8f9oAIuIsX3tNGgqiq01gPIO1LBzDRtyEE9PZ5f&#10;TdOAc1xdX6F7PTaSpYC4eM2Pyg9R02tMjhGvQ6XU0GDrgUp2aGKO7yGeUykpQ7yuY0XNoCSa9zMH&#10;9bhUFTRWChZD83L4bqrsms71nFJzeJapomSsbjCuYw7KDFOKnyfqY9YDhsMYpn42WHwNnqoiatzH&#10;N+05vJKcUh7KYIzxquSR8mxV1zipMELghKMUkrJecLFasKhrqnLJx5/8AZ9++mPKukJVJVfrFY+u&#10;L1mtFl4Vq/KqMs45rDZY3dH0e7Rtkc4hrEECRnfs2z27fUenDW3f02vDdrej2TfsmpZeg+kc799t&#10;uL3bsN1uuNtu0L33yF3foXVP0IhWskKKAqxDicKDnqyjUCXWQte1Y2NyAAR78LIdfIocHah1vsHd&#10;WMN6ueJyvaJQEm3sQNrRjAQnQkjqeoF2rW+yUgptzEBq4YGIFjGQlFiKssApibEWPZBHlGXp/RaO&#10;vuv47W9/i1KKn/zkJ6wWNb/42c/5kz/+YywCYyzffPM1b79/xfu3b+magtVqibUa3fX02q9lYy1l&#10;VbLpO7a7Pcvlilo6ri4vcc6gt3eUSrBaVfzhH/6U3/3X37DZ3PH+/TuabcOyqnly/Yjv397gqiVV&#10;VaKGtai1YbFYgVRcX1+xvrjg/Zs3NL3BlgX1ekVnvNKMw6GN8WqKAcTOaRNZqpJ1RN4xAWhMc5PY&#10;r+SaxOJjWndY+15VawB7977Zu+/7Ic4fsoA0L5pqkpxqlIt9CHC22S31bbncauozce6gVDHZ5Bbn&#10;B2NTWwaAVRQFRmuMs9iu5+d/+Ef8+Mc/9k3XTlpLOIQAACAASURBVHB3d4fRhqpa+GZsrZFSDI34&#10;B58mpaSqapzxxDUIiRIK0/smRd33NE2D1pqmaYfr8YQVR8Kymaa5cZyDylHi/+OYFnx0DKgh09SZ&#10;a1IMOVNZlicqQHGDXzhW13V0XXekij2lgJQDVjvn6LUe49VDQDznVPmm1M5j0G5OsSgmm5pSQD9R&#10;Io2U08P952LfQ1SAzjUi55Rrc+OUUyiL7zvNac4BHUIOlypojvOjKtHWYoSlqisW9WIEJLiB/CNI&#10;4qZ7gqN7kYKbzS290azXa0opwRVovT9ZD2PDrhLDcT3QRvcd37/6YdxDaaMRAyAnBc+dzqVz4NTj&#10;Bu4wP2RmToecNrcmc3uwnD9N13tQ1U2fQQrID59jIDUSQlJVJfu9QyrJze17nDPcbW7Z7XZUdY0x&#10;GjEo4OEc5ZD/r9ZrzMagihKtO8qiHHNOawxSlWfvK57zKfDxvn11TiE6VikLeWw8p88pZMd7xlhd&#10;Po1h6blTgo6p55nzETHRXuo3QpN6DtT/0Obo+Lyxv9JRc7u1dpwz59b7uefxUIvXyQG46fer8Tif&#10;y3Eecu9TwMhz9ZksyMkNuarX1hwnyEDxwwiHdjDSiYn8eOVA+FO+O/f8pq45d48PqXGde45ThCnn&#10;gDP3KcHm4rHDjbnGwM/nc5sofzkwmfnhtYkSX051TyTXnNZ8psb4ANAXw57GDXuiQIA3HIPzAOGT&#10;Y9v83w7+4Jh0wvsxhXP6OKeQAwnKPevyKM93DmvBBGIqKcY4i7X+PydGkHdrNJ3QtE1LW1csV0uU&#10;GlQvlUA4gRUHsixfrwrki4au6/n++x949uw5Dq/S23d7T6SoFFVZemV1ayaBMbn9ykFxnpO8NOxf&#10;s3uMibpmDnBUFAVFUbJcrVGqoCwK9vuGtmvZNXsPpovUGkP9h/E+/HWk4KdUMTPUQUI9Vx4pf56u&#10;03RsgoJkGpOmCEVzuXt6/HMETw8Fvoa8MQYgxX+fyl3StZQDkT8kJ4oJMnNzaawNRfE0/n9uXuT8&#10;Zg6odg6Yn97PNJHWcR7pjyUOcefkunz8TP92nz+aIkOb+reUvi5gnSc0NA5+ePU9bbPjYn3Bxx+9&#10;YLNt2DUNy+UCJSVtom4acmI71PLqukapwpfIh9qCsVBWC55/9BGvXn3PzZs3Hpw61LNFoXy4HUDw&#10;dV1xfX3NB0+eUtc1ZVGiwv4p8v3WWppmT7Nv2O48SWTXdez3+7G24b9jj+sjEVlr/PJBZJ7z6VoM&#10;X3VZ4Gsgug2Hdi7/nKaIYf6hBDb3kU9MxfypHOoh53noMWPl3pisYr/f8/LlSxaLJfudr4kURTG+&#10;X1GFAgOL5YKyKKGHpulHJXQ5kL5abU/G2e+Z1BAK7YMJQc75wal3SPeBn6eIK8I+WUo1+pJxf5ns&#10;961ntTxa5+N8tr6Oa43l5m7HzfZ3/N1nn/HB9SV/+LOfIZ3g22+/RwpBs+948/o1u7t3tE3r309p&#10;g5AlzhjKosCZAmt9nOy0Ztc0ICQXZemJ7axGWFBlyeXFBdKBNRrTa6qyoqwqqrKmrBaUq0t6K9g1&#10;jSflcYa+3dPsdiwXC9arFWVRsF6tWVSLoc76ls9f/s6D+weSgPVySSEFWvdIOZBiWoM1PdI5FoWg&#10;lgJVKNbLBZfrFZu7W2RRsigL/uDDZ3z58jtu37zjarXm008+4TdffoWxnkw6JQ17aP79kPx/Skn6&#10;IcQx52Oz5JRQfJogair+3be/PTeX031OTlH8H7q/zeU9ZwmpQo0nImc5vu74XfOB0DXNR+P7SOuH&#10;D1UYvw/wfFjDh3szxtC2Da9efc+3375kuVwOyvQ+D/ck55JAnCWkGGqnBilADjHJOkdZ1Wjb8R/+&#10;8v/kD3/xM68CP9S/Y0X5dK+VI2JJa1+5Wmj6+VydMjdu6eem5unU/Jzq77iPKDIHhp+aqykRXnzc&#10;tH8gt/fJ1T9mm2222WabbbbZZpttttlmm+2fq80A+Nlmm2222WabbbbZZptttn+kPYSFO6eEmYJd&#10;wt/TY0+9qA+NOAEck1M5lwPg/VxDZ3yNsaLS1L3E13XcAAwB7H4O0H/077hZLLpmBqAJQ1MaMKhR&#10;HJS07mt6jH5zaFYLv9EaJwTGQFWoUUExPJu0GXN8iS8cDjs0XDukGrDqNijQc/JMpydOcs14pSwR&#10;K45aYGhics74vmMcXW+wzniVSuGwTkDcQOsfOtbZk+chhPTgxUGPOTSI+xsNzZTiqDGyLErfFO0c&#10;nbZ8/uU3/H9/80vK5YKyrKgXi6Eh3c/ruhjA70YjBoV0B+i+p+97Nrd3fP/tt3z15RfYvkUVkkJ5&#10;oFF67hzIKwewgwCS9o0PVVWNipm5xpxYFfaooTdh3I/B9CKZJ9Za+l7Tte0IgE+BalNKi2mDSADi&#10;xyB3hKDvuvH8uYZFr0bTj2smp7wa1nNQfHHOjcDw48ZeNzTRH8BPuSYoAqhQSqQsjhruDv7KjvNN&#10;iKAa7c9RDCpuMUB/Sh03bRjOKWUF/xfAXNYYdAQWyJGHHDdMesCBdQewobMWrKNr+wG865BFRVkq&#10;KlFhjKHv+2H+Vzgsy9WSx48f8fz5Bzy+XLGsKxZV6Rv/nOAPfvwTPvnkBU5JhJLURYlwdgSKmb6l&#10;7w3GmIGcoQUcVjivit5rsAaspu9atp2mHe513zZsN1u+ffktX331krtNQ9f0OO39g8UTYShZjYQW&#10;Zb3wjZHaIFAD+NaMTbjd0OirVIkUJdbYsfE4TId4boFXV7W9xlooVckf/fynPP/gCc4YqlLRG0HX&#10;tV5NB4GUBViL7vxYtm07qBZamt0Wa433H0KC9WrADtDG+/Awf/q+R1pD2/V0vea//M0vefvmLZeX&#10;l1xeXfH0yROcEhhrEVbz6PqCVSXp9g1917PZGXTfU9c1T5489upOOLbbBmM1VVVSOsOqrGiFAOFV&#10;iu5u7nj09BKc4m7bcrnv2e8a1qsFz54+5ofX7yiRLMvSkyYYr8horGWxWCAlPHn6mJt3b7jbbFGr&#10;C5ZFSW+MV18kqD/LQ2wUB/XxnNJMDnwcr+G0YTJVBTxt7hvmS1mOc1OpIlmTYQ1aem0GpXiDMSGW&#10;398EHc4bA2nj640beHMg4xi0l4L50ya7dHzinOcQawRKFXRde3TM4EOKojj4X8iqXYc1YozBGsez&#10;D5/z5//6LzyxjbN0vVe47Pt+XPsH4LNXsdNaA7BcLri6vqRvO7q2xxpL3/UUssC4jv12ixmALnHT&#10;sxICE41VrM5zkptNADXiZxCUo1PQ8315YgqWjo9bFMV4vXF8ys2JXH6ZgljD/40xR7ExB5Q616if&#10;5g4pEVKc6+UAtkd5LfkG/vQ55EiWAhD53D4kty+ZAtzE50tV26cAPVMq0gE0EOcbU8D+8NnwjHLE&#10;G1L4uW/xoOhFvRjmwzF4LewHHG6SCEcB29s7FIJFVQ3nDHunY0BP2kReFAWFVDRa8/rtO3prqQeQ&#10;sUUcCJYEXjE32ceFxui0AX6qoXwElGU+B775Op5TKlKWjY+V7rNi1dgYQJ0qxZ4jP/HPKOwVPElV&#10;VZfUdcl+11EUisViQdu2/j6NxXQ9Sgic8Xky+HPXVe3JRaSiLmuEc17dryjgTKP/OSXvdA8bA2Pi&#10;/6frIlVAjOdvSk6V93GHS+77nv1+T1mWlGV5VqUs5xNz8Sz1c+lxcmDnnArelJp1XI+I/djoa+Wx&#10;8m1uzqbjf26O/77m5+vxfUkpvW/IKNPG54xVOx8KAJkCXJ1Ttj9s6b1ydgBAxBt9kc5V4hyOs/WW&#10;kz3vPfcxRUyY+sf74sgUgDP3+Rxw7T4lx7PzYwClP2gORSD0hzzvLPgGMRn3ztnRPeOOCPfEQGD1&#10;0LE/vp7jsTohtBKeaMwY68F4Q80nSuMOnz9z/njNj3MecURwJKVXXvW1pIF00NlRQR0HFjPEVU3b&#10;tlR1RVVVLJfLKJcxI6milBKppCf2q0r2TYO2DqEUVV1zd3s7xi4P1OHk2cbXHGqhKTh7qgYpDhjh&#10;ybk8FV8OtSbJ5eUVRVHw27//HY+uHqGEYL9ruLi4wiLo+vYoTkspqet6rOtYZ4/meW7uHuWISey7&#10;j1ThPuBc7O9zKpTn5m2qRH+ObCw9Rlx/CfngOd9wDvyeIyc7BwBM7zunwJobp9xeJN7DpISczjmM&#10;Nd63DPW8nC89l5ffH6NElDKlwPhcbMzPl0lCtGSMZUQqeh5ECAw1pbIskcbQNltevvyKP/2TP2Mp&#10;FRerJZvdju12y2q5xFmHE8djGp/Hk1OpAdjriTKkkOybluVqzYcfvcD2lv1my2KxZLVeUZYlFxeX&#10;rNdrlJLe9yhP4FRKhe76kWStaRuatqVpGtpmz77Z45zPf3TfjzmgywDbGX22r6mLRGk2V88+jdvp&#10;szl+7jmyoalw8vuot+f2AfeRKk+ttYf4nsn4+cB8IbcejmLuUAf6/vvvKVRJUZSegKv09Zr9fo/U&#10;PudvW0Hbtux2W0/aJQTGapSSI8GnNW6sdwQiEWMcYM/mTVMq8A8hC7kPEJwbnzQXD2QX1sqjuvdJ&#10;TGGaoEhKUFKORMjGaKy2vHm3Yf/L3yAdCOd48dFH/OznP6NUFqv3tG3L+7fvWa8vUapEOxGRWAis&#10;MVTG0FtfM2zbHnqN1j2667hcX1BWFUb3YAxSeDLaoii4un5EfXmFVRWtg7bXbLZ3KNcjjK+xSvz+&#10;clGvuLp6RFWXOCxa9+y3GxTQ46jrmnpRjXv1sqo88F5Kmt0OMRC+Ga2RSnK5XFBg6XYbZLWgEgsu&#10;FxVPr695/XaHrByfvHjB65tbXt3cjjPEMQ2mvW9tnCNKnMrzc7EkjllT+4YwP/z8nyZvuW/PcC5n&#10;T/ePU7HnIQD5qXfn9/mL1K+GetS5XCLU3/06OxCJ54DK8fXFdYRQt0mV5+8j0HlIrndKwD3sP5zA&#10;Oc+Etdts+Lu//SXr9Zqr6ydoZ2mH95fWaIqixDrQ1oxgdoQcSbCKokAWCtdLvvn+O/7yP/4l//v/&#10;9r/6+o083Xvl6qwx2bWYIHucIhCcytfTXDklCIyPkxLs5mqmfd+fJTMNNX+R2XPetw9O6zdTxEip&#10;X0/Jl35fkovZZpttttlmm2222WabbbbZZvtv3WYA/GyzzTbbbLPNNttss8022z/S4heqOfWY9AXn&#10;ObB77gV3rtEsbpqPm7zve5E6xXQfAzPiprOgdJI2F8XXmN5D+u8UgHykZheN4Xhs6xtrw/fKoWlA&#10;TDRnAkfNyycqreJYASxudkA4cIemRevsqKCXffEu3KDU7ji0Z7sj5fFUFXba4rE8Vug5Bp6o4e8F&#10;QnmMurIW6zRKSJww2AGAE0zHSjQDQiMoCB8a7+PGaIkdG+4GleEjMJNFOLBW8MObt/zV//vXHgxc&#10;1ChZ4CzU1YKi8GpXSkChJE6V2AEtK6VXgN5v93z99Td8+fkXbG/vPJGAYFC3YbjfTDPdoPYcAx3H&#10;ZvOoOVMbMzRseVBzPHfTeRm+E565BymaI3Bfrjk3JmBw0XyLG2DDeUIjeWjQ9g12dlRRzIEm+6HZ&#10;kqj5KAboxGsmVkwK/w7XnDZ9wKEt1s9XewT4OW2G9PMxECQUReEBkNorDofm9AOwNBpjoQYyAd9U&#10;NmgdDk2Fp8DA9HrvU+o49rcHoJfWOgt6DH7uWDHv4DNUoQaVPovRnjiiwIO8fOOdoK5LnDOUVYmS&#10;BSAoqoqL1YJPf/wjnj17zCefvOCjD59RSkffNOCsB3pVNYv1GiEsVjq01XRNg7AOY/pRCacoKtpW&#10;0/cdd5tbmmaPQCGEQgnlm4R1z93de759+4ab3Y7NbsfrH97w6vUPdF2PcBJroJQlXddTV9Wg2mFw&#10;wnhiCCfo92YAvEsKNTR+DUQIIFCyPGq08QQJEZDYecBCmKeMTZMKazWX6wV/9qd/xM9/8iO+/eYl&#10;t3c7P36FpDWGuqoQ2qvXV1VN0w6Ae+GV2qWzKCWRSgESba0nKsArQwcry5JSSEzrn+l+t2Nzd8fX&#10;X30xzG/Jol5QLWoePX7E4+tr1sslwjk/znd3NE3jFU/6ltXSEx10bYO+rHGmwxqLMBanNcIYFkXB&#10;+zdvubnZoNEIVdIbwbffv2PfbigKyfXlikVZUcmCSkiMHJSLBdze3nFxdQHOoKSgLArqesH73Z4r&#10;JzDWq66GWOMJUeygUCSOVC+n1kyqnpfmCeEzsX9L85lgAfiea9wrCklRKA+Q1xawVFWNB/q7keDF&#10;JSrfh5xDRf75EIMCYGYqd8mrh4oRZJPe15TKX6q4eMiLioG4gxH8H4PoA3hyjNWDf+/adoxVxhia&#10;pgEhKOqaP//Xf8H1o8eePKP2Pr0SlVeW68wIrImB5kopyrJAFf73VVXS7Fq6rkd3Lc5oNrc37Lcb&#10;+r5Hdz3GOnrdZwFDU2C1NFbm8tMUSHpO4S1tpA/Kg7kmyRT8fuT7k/kYK08Gf5QCxONm3xRsP6Xs&#10;nM07Mg3Aubw8/c4xOVMeiBie9ZSqaQr+SMfuPhWjKbWgHOg6Br3mCLBy82NKKSsHoI6fczh+rFh9&#10;tKaHta+kxEnp54NS2Pg5HK7sZD6Ge1JKUQiB2Tco51gMCpK96ZFFMWbApw2nPncUAyGO1obbzcYT&#10;1xQKxGG/5PNSeUJ6MUXccwCxnq69+PnGzz7kKmrIb+Nc89y+LB33eK7l9qa5YxznXBIlhQdBOMNq&#10;taBeVNzevqOqSq6vH9FrgzXfU5UlbdPQdd2oLFYUBe/fvcEJWKgFdVWzrBdeJRCHxQLyrJo3yZ4x&#10;HsNcfn4CHIUTf3AfCCGnTnuYq2IEZyql6AZgY0wwFe+x03/nmqDjBu6cH41V5ONnOwXUTgH2U0qg&#10;serqeAxjx5icU/59qHrovYRwk8fIE+dZZ7HWEzGEra6LCPVigKVL5VIRY43BhWOEXCmsaY7xsTmC&#10;oZN6z4hYYyCJOp6juTXn49uIdBtBjUeEQen4yTNq6UTqs24A5VtPrpd7/lNACmAk4vDHsoNwfVz7&#10;CFu+YX81+OUR7B/IIe4BeIXndnRXMYfARB53VOeJ1sAJSVomfzwUP079TA4Im17HScwdFHyVVCCO&#10;VeVj8JMYh8Md3ePR9TmXu/2oPuTnjMONtZowxqrw8YqBVC2ovz+EoOh4PyCRokDEoJaRfMsBCrDj&#10;/ts6hzUaawXKWfbGEwMaY1gt11irWC4KpPTxVUi/LxMu1BV62ralLEu0NvR9NyrMl2VB27YDEF6M&#10;SpRi2OMrVVCW3o9vt1uKskAM5CZFUY5j5G/BjlM6Ny/uBxYJrBlIAYZ9S1FWaGu5un7Msq65ubtl&#10;uVqBVDinubu7PcpRV6slTUSWWCiJ1n1SBzz4A2PMgfwml39Fc/ykRhrNw3MEPKkq8NQcOQe0O6fg&#10;PKUMO5V3/D6W28tO7VEOz9IdxZaYrCidK/64p6CpQy4b9jaH/bmvJw81NHGotrpMPn1OcXYqBzj8&#10;X6Q8skexMx0bEfnrc/7sPjXe3B78OE6H84daqh/f3/7613zw9DnPPnzBcr2iutsMdRc9Ks/Ge50w&#10;vkr6OpCzsa8yIH2NQZUV148e0+4a3NUVV5dXLJYr6kWNw9G2HdZZTN+z3Wxpm4Zmv/fq9MZ4xWod&#10;yBeHEOz8MxXDGJ+C1snO8ZhsQERMG2LMFR/2Xmlq3Z1TdCeq6UeeIXrnYCfjWW6Pmu5Hp/bMD8nZ&#10;z63dcyD4c/vauI57nGuZgeCqR3aeNPPd+7cIKShUMeYtAdSqtcY6S1WVAxHxITcL++JDXuyy4/KQ&#10;55nu+6fGZJpAKNy7O8rJQ+zwfij2eX7tCaFOan0nINM4pw9rzA15NBJtNEoqnNZgoNn3WK1ZrZbY&#10;gfzpww8/ZFUp/t59xstvvqOqFr6Opj1Ra10VVKWiritKBE5Idts9zX4/7PEtTbPngyePWValP5f1&#10;755KqViuVr7mLAuUKnBdT7Pb0e33lMo/i6quqSq/168XSwpV0XcalOPVD298jVz661guFhSqGJ/j&#10;xWrFo0dXHuBqOqR/7cem3aOQLKua7WaD1R3aAYuK1aLig0fX3N519LpnvVzzi09/wu0v/wtbYzB6&#10;ILUTB588RUqWq5vEpD3plDm3B5siCT3du4kxJ5VSRXUeeZZ4ZsoHnANzp/cZcqL4us75gylCr/vI&#10;etLryhEKpORVaU0p3hMFsoxAdDdVY43JHtPaZar0nYvxuZ6Ah4CdR0IVN9yfUv6dihS8ff2G3/7m&#10;N/zZn/8bpPI17vAMFssFRVnicOghh5dKDe9/NUWhMGZ41ygL/vNf/w1/8qd/yi8+/RRGEkwfcow9&#10;rX1Y50721WF83LCnP1fjPxcfjoj7JvbrU2OamxuBUDu2uDaSq6FMERtNkS7kalBxvWSKcOYh8322&#10;2WabbbbZZpttttlmm2222f652QyAn2222WabbbbZZpttttlm+0darpEvBjHkQOgxiCjHRD6l2ppT&#10;6ptSZYwbc8P3xfDz+FmOwQDxi99gucaHqYaf9P6PriM5XnztqWprDrR07nweMHP6wjgA74LFAB8h&#10;JM4GZe1wGDGCHeLzH8BUnIB3vWr4MdAgp/590rA2Kna5k6ZXIdzYdBRAY75ZyzdlelDO0FQZqY/5&#10;F+f+GF5Z6nAeIcSgRiHHzw/UAUNPVdSEHjpthu4fYzV9b7i92/Kf/p+/YrtvWa4uubhcUxZeybou&#10;K5T0TfBVUSCkb4iyOMzQTNi2LS9fvuTLL77i7mYLDmQEJgptZwHgdDSHorkSA69jIHy4fhkpNtZV&#10;PYJlQ7PNAbhZHLHph7kRPheroob5Gc/jAGYvy/KoiSc+RjyXYsBKrDIZk06ICDgZlOzD9adAplS5&#10;IpwjXHs878d5NwCpvCq7PQHTnKgNDmMqIpXYsixxGdXftJlDJMrrMjSxZhouRUJuEPu8oA7slacP&#10;4xZ+Lgp5BIIvq4qubX1jbdeNYNTUv4SxHUkArMFYgxoUPEspqYqSupJcX614/OSS9XrB1dU1i3pF&#10;UZY8/eADPvnkY548vqZUgov1krJQaKPZbTb0bYsYuu2b3S1aW3rr6KwFJz3IDzfM5R4hNF3fc3u3&#10;4W67oWn2dPuGptV0nWO327Pfbnn/7g2vb97TO0Pba5pWI2SJovBNdhLKqqZaLD3YxznadgDkKw/O&#10;6rVBOD8erT2QnUikB/4G98GpEuo4ngxNTeH3wkPZBA4lHcuq4GK1ZFGV7JWgaQ0SR1kolHPex+HB&#10;BM52Y+e0J92wCAqkkBjrSTyEVBjnaFo9+rCyLFlVNVQlTdNyeXXlG86cpe89IM1ojW0atm/fYXZ7&#10;NsslSgi0MbRNg9WGslLUi4I//pNfUEjB119+Rln2LCvFy69fYbWlKhSyKChUiTELLi8vkJVkfXWN&#10;qhc8/vAjdl/tWK9rLvYNq/UKrKMuCigKrDN0XcPt5pYP+g/odUez3/Ds6Qe4txtebV4jZOEbEYX0&#10;JCeq8MDHKGbqBOAVAximCG9yMT3XbJuCONN8JNckL6WKSCdC063Emg4HVGWJ56Vwx7HTB6yj2BoD&#10;7UaAD+cBdQGMLmWRBer6xu9psHPOD1ubNrWdAoqD/w25ljbmGAQW/i8Fv/jFL/jRH/wYKQseP7mi&#10;Nx3GWPq+H312aIYMqjx1XbNY1lRVOfo+7+MK3r17h7M9dzdv+OabL+nanqbrsRb63mCtoSgUfa+P&#10;YsaUWtkp+DrkHQe/fPzcThsIc6DtNAbEsSXEunDs4OvDPAzjEudjKXlJ2ugYNy1OKUamczlt8J8C&#10;G+Ri3RRA9hD7OZl3KYgmbow/1/j5D212nCJ9SPcjU7l76hNCHpbeU071MH3+8dyIgapjLmYtEoXF&#10;UVUVVV1TlCXGDMDgcWwFzvlu25SsI8wlgWW33SKAuqoolFdzK4sSo7vs8xhVdK1XmOy0Yd+2CKXQ&#10;xiCVBKGOxsNfS0ZJfQCdpMpXnhDEZX2Pi5p40zGP95apClS6nsNajxVop5RZ09ztVNEqgGHDPBGU&#10;ZUFdF3TtHqUkq/WK4uYW5wR1VYK1GG0oVMFyuUIVCgsYrVkulkhXsKgX6ME/9b0lpNjxdaQKaanP&#10;ipU5c74t9jn5GCPOxsu0Mf8InD7sl2JijeCzwj4lt4ePrz/XQD9FohfH+JRwLW7gTxv505g3payb&#10;kvmNhDIZxdKHKHmnpCW/v9+aaCR3oIQY9oxDourwhGvJ/B6vb1THHsjUBnCYGIDiATA+Eg5lwCZp&#10;7DupRYznl5N1j+MYfMgrRpawcKSDvOzRtYjIJx/lbi46vzvkIOGwU8qKuWdmR7Azp7nXSTx0R3t2&#10;EfuOANJmopH/IHV+Ch5wTCrp5RT9Ul9+GC+BkhHxSAwYdffHzNwzzIF8x++NpE8HILyICA8PIPiJ&#10;eC6GmDGUYgLo0+/fB0JBhpzWeaCKG+fnyHk4ktzF+/+pZ5/bD8T513gfEYDWORk9f/BbAId1ZiCA&#10;MDR7ML2mLGuMbnHWIEU5qDBXKCWpqxJjPFFDoQocll7rcY8TcoayLI8ANMZaFAJtLJerFZeXF2y2&#10;G6x1FMqPuh1UfNO5GnxLqC25yNefKulGM0nIgSxP0LU9u6ZF1TWPnj6m6ToclmfPnnqKAFWz298h&#10;pByJPLXWrNdr9rs9VVX5fbjpEV6gc3z+R3M5quXm6jNTNhIF5T6b7PfSXP2cj8jlCLk9ZlrfTddx&#10;Tjn1XAzJ+SAXxcM45tkkhzq+RjfO2RAPTpfhwRkL4UZgVgzYOtQhbbQnESP4Nqw9n4eKE1+TG7v7&#10;1LZP16qd3CPk9h4gMsRkx/vYNFdNn88UODfO1ZSSI3FFXDPa9w2/+tWv+PeXj3j+4UfcbPbs9jt0&#10;31PW1ZjPhdoshDqTwBl38l5FDuVrJUuur5+wu73DNg2LRY0UcHPzjrvNHfumASy6M+zv9gOhX3/I&#10;d7BjHj+OSZT3xqSwh7kliYkRjudZmg+4kWA2JiA4rGMmn3u6H87FovQZx+cJfm4k18nUQc6pGB8R&#10;vmYAf1N58kNAmvfF2Ptyy/ycTAidbH8YLRhabQAAIABJREFUC+PojI7uSx0nXs4hkRQq1FtarOux&#10;xhzlQyGOpHuLc8Df+D3AuTV+ftxENL9sRL7MuBc+3o8TzWlPLJqthSQ5gpSezNjYmPBKeTDsMBYO&#10;gxM+Drd9z6vXr2mbDReLEqlKfvbzP+TV9z9w++YH+r6nqhRl9SGLchhb49eYVIKyKpCiQBvNoq55&#10;+uiKWgn6bYcAiqqiWtaouqLFUilP8NBtN+j9FiWGOCOFJ6lTivpizeWjawpZYlrDdrPl9Zt3dMYh&#10;hffLdVWPZBGlKlhUJViN7nYYo3FOIAVUhWKxWlNVFd+9uqPtW09KWwhKJblaVTx7fMnvXr2mXqz4&#10;6NFjPnr8hL9/8wqBRAHGhhhxquiczqHjGOSS9StGv3QvidXEnjkmejl8R95LZJkeO0eWeg6snM69&#10;tH6Xq01MfX/qc1Pg8bg+lPqz41qOvJekOfwtHCs3XqFek543PY7MkLvnQPG5+z5PRiQ5kG8CziKc&#10;AOt49fIV3z79hk9+/GOqqhzIVv26LI1BSrwCvBveJYrgvyyFAKMddbngdrPnL//TX/HRhy+4rEuE&#10;kjitx5w7zNMxN3MO4+ygOO/f3Rz2sTbaO5/Wox9ChpjmmFMK9GntK323kHuHksbJOBanhIX3xcC0&#10;7+I+EtH0Pe45kP1ss80222yzzTbbbLPNNttss/1ztRkAP9tss80222yzzTbbbLPN9k9gKQhtCkCT&#10;NkDHP+fUwXLqAClQPW6mmXrhL6LrCC0UsQpjymoO+ebE+1SAcg0MUyo88e/jaznHgD/14jc0wafN&#10;0jZSlEyv3SvSqLGJ0DmHVHJQRBbZl9zhbKlabICSh8+ljZjxfedeWB/fC6OCmAdWHNSX4zGVQmI4&#10;bniKG91Cs8J4rpMG9AGIJOIxlAjpmwqlxKvGCT+OXd/xV//5P/Pd969wKKTyChzLRc1qsaQoFIX0&#10;pAJ+GXilZiEkUgh6Y3j9+jVfffkVb9++Q+87wIMSrXVIIZGywGKycyf+ue/7IyBeUGwP8zj8PTRR&#10;BhBKDOIKoLuiKEfV9aqqxlEK6rtjgxtkmxyctbjhWkKj5xHgO7quAETq+n5ckzmAixACVRQeNBqp&#10;LscNpjHgJm4OidXfwxxNQYdTDRs5HzKqXCXA/fBz27ZHxxjvOTpvui7GJpSEKCJVFw7HywH4u64b&#10;lJHL8bPh2gL4va7r8Rp2u92R33VAO3wuqITLQlA4wdWjay4vL3l8dcVPPv2UP/jwKY8erViva8rK&#10;A5OdBaEUT54+5erqEjncZ9d1bLYNbd/SNi2m11ijB9VUi7IFu6ajsw6pvIq8xaEUSAvb/YY3b9/z&#10;6ocfePXmDa9fv+L25g3aSnZ7TdcPSj3OoooCVRRgCwpZ4JxvwHbWgTBsd3ukdKiBLKLrenCKsjoo&#10;JwkpEM43MY6ACw7/BWBfrpkn9V8jAGvwYdbogYSiZLlcsNnusFpTSMmiqtD7Fqc9iEGJA3FDoSQo&#10;hSwF1nnFPTOon1dVyX7f0usDaUpVlSwXJd1Ws6grRFGgpPRNq4BTBjP8XBUlhVTotkVL6ZuxjMYZ&#10;TWFhUVc8ur7k6mLFsoRvvvkMnhTYzvLVf/0cYS3r1ZJ209D1Db3pWFdrLq4vUUXF5aNLFj/UlHXN&#10;1dUlq/Wa7ZutV7YuChCSvm/p2p67uw1fffU1hRA8/+QF7+4+R4TmWzkAgeP4OSrTGb92EqBGDBaJ&#10;STTSpse0aTEmzojXYW4tjj4oIhEpy2og1DAeWGo82Um4fn/f7kShM1Y2cgcRVOIG8XOK5fHv4uvP&#10;N2Ueg45yTYupQpZvCJWROrk9yfFOQKpaR0quh3t8/vw5f/av/nyMN9vdnq7fU5bVqBocrGs9MPfi&#10;4oLr62sWy5q2bQ7Kwtbx7s0b+q6hbXe8fPk1zno/I6UH+JIQvEBocOUkn0zVpw+532nDYDpecXN8&#10;CtBMGwwPin6ncSeOUfH1peD3nMJO2qAf30f8mZjkJTeHcsDteG7dp36Z+12a68fHCCrRKelSLufO&#10;nWsKfJRaXgGTo7FPP58DQJwDJJwDMsRxPB7znIp5UDo3RmOco1oInjx9SlXVY55+WFuM+W9MJBCr&#10;bwlheb+5QxYFF+sVVmucNigBeqLxNHigcK6u62j7fgCzDwDPSKVZyIMPPYmVguzcFghPtjMAqeLG&#10;W5XJ16SU9FpTDD+HsUvJgtJ5kiM9CMq6QeEtR8SW7luCmqQ2eiDo8vnVer3EWsP6YsVqtRqUweSo&#10;sC2Auq4RQqC1oV7UGKNYLBYIKylK/2qykJLW2SGHcdFeSJzskXNrIOd/wtqNffYUgUtuP5+SNsQ+&#10;cvwcnvQrzpWnSO1yqukjSZs7vu6UaCT8rLU+qRekczf+W/q5+xqmT4j3cEc1hCnQ77lj22Qv8PvY&#10;lKJbziflrv+wng9EGVON6SekAxzXI9JnnwMDjmPkPHgvVSQ/pxKXXovL3FdKDHh0/ozy/GGeurOA&#10;qxwA54iw4wHg23gfcHzcoQKRARxMzb9cfDpZexNKeCdr3D1cWfqc4uRULppbD+dIdw75/HnQwvQx&#10;D/HPOTfsnczoYyfXQCYvzeX5U/fgnMOKg192nrtqVFOP10uaY+73e7bbDVoblLEoVVAoRVWV1FUF&#10;lNRlOcQOFSmlypFgpK7rI9BR8O2efKXm6vqColRe1Vl6AkkR5bDps4jjdQ4EevrsDr4k+Oau62jb&#10;lmfPn/P1F34vt1iUVFWNVILFYsGqW9P1Hc1+6wH/9QLB7Xhurc0JQUQOBDuSmOZqvGfqsVlwXJIv&#10;nwNkHVUNJ0Cw53K/1O/ZDHniuRpvjhzGJWNz7lh5v+POrv/0+nJjdDi/Ia6aWGtO9gt58hOy+UAO&#10;6PyQtXqfEndKPpXLzdNcJd6H5RXoj8cnjhlFUdD3/bhe/TEE3778jrdv3/Lxj37M82cf8NVXX2FF&#10;IAzwNTSBJ3Cs6xIlPfGiNnok2HPOgvS1IYZ8tipqHl0/4fNXv+Hbb7+jbTu6rsVYDQKKUmF6C1Yc&#10;Ac8dJqo9kM0z47E/JikT/4BYJrJrNAbB55631jq7V3toLDvnE3LzKp27ObDn1JrJ5brnvjeVV6Z5&#10;3rn3Yukzy+XAcezQ2kQ5oRvBmDEJ4riPdxYlRTbnmbqWmCAvvo7flwzqHFGG/7c9EJQNhGv5sZl6&#10;p3U6B0Lt0CV5oNaeiFMNJINS+PW63W5YrRa07Yb3ZcGHTz5gvbrk8rLj2+9ecXN359focs3zp4+R&#10;UmFaT/Ta6Z71au33GkIgheD68hIpoDGeBLJaLhFFQe8si8rX9Zt9Q9+3435IG02hCp/vScnFxQX1&#10;YoFCYo3m9asfsG1HOQD56+XSk9mMRCJQlQUSsL32/kpIemOoqorrx49pdM/rd++wtmG1WlMqyaKU&#10;oC3PH13x6uY9d3fvWVQ1P3rxId+8eU2LwziHHeuH+frL6XrIv48ZScnO7Omm4m+az2f3HRlS9ylS&#10;jt8nr86RTU6RZsQ+dqpOl/M7U8DwlLgxzcfjd4O5uBxbIFuN61c5kva41hnH36lz5PbqKeH81D3n&#10;jp3ee1GW/p2IFDTtnq++/pJHTx/z+PGT8X2BJ2s9JnaJewTcQFJeqBpVeEKNX/7yb/lX/+Jf8O//&#10;4l9j+h6hFB4z7ybzoFC7CiTf8QY2Fzdz/vJcb0T6DjT3Xj4m3k/nlYqIunPzKEemOEVOkMub0jWY&#10;I2bMxbaH5P2zzTbbbLPNNttss80222yzzfbP1WYA/GyzzTbbbLPNNttss8022z/SzjXUTyksxU02&#10;wAkA/VzjUQ4kHo6RY6rPNS+n6lm5ZoT0OED2JX+ugcAlKvPu+AsHlc5B7ZBI1cdY65XdEnU/30wg&#10;RnUtMTSXB9SmkxxUwwepKhEpqwU2fP9/3xyrpAcwj2pCo0rsoBKO88ow5JvcQyNEOg4x8CxWrI6b&#10;Aexw5KOmEOHBo8IcKz/4sRdjI7u1FmPBCYVFeTCiPQAWnDsA2kf4wkEW7KiR9kjfSg6gPwQK6dXZ&#10;lUS3PX/9y7/ld59/wfX1NUIoVqsVhSpZVksKqZDOUZWFV5/VGuf7DLHKN5388OoVX3/5JTfv39Pv&#10;9+B6lJJeAUQOzQbSIZw4UYtN53wA0gWl16CslTbLeIXz0OSgkLLw4FFnjlRugxJ6UJ8dm0WsB956&#10;Nem8MmNQD9NDY03cqCghIazwIF4GcoYYLBPOm671Xh/U3c6BXML9xGD7GIhw1GgRravYNwVwVwrE&#10;soMqd1AAP8wXr6EYjhUU2nTfe7Uc4VXNpCxOlDNyoEttDUoqClkghBwaXgd6CSHBDetWFUipkVLR&#10;dV5toqwkrW4AgSwVGE3X7Ye5D04EAOZwP6LwijYCVnWBEoL1asGTx4/44NljPv7oOT/72ad8+uM/&#10;4LKuUVJghUObnq7rAEdZL1jUFf2+pet77rYb9l1H23dgDb3uCcoyWK/4qruOpukxDq9k3nV0fctu&#10;t+P29pbbuw2v397w/fc/8Pb9e7rOUBUeoL9YrVHS0fU9FoVxEtMPlCY2qO75xqNCSDpj6Noe6A6F&#10;wFKA0YgARgz+KQBNtUM7G6lvH9Q4TlTCM2AgHQDAwF3b8PU339I2PY8fPeH97S1Yi8Srd6IkFL5h&#10;UYqCndzT2T1d1yGlOgB3xoYgO6w1i3EWi6AWjotlzdWi5tXNO6pSUVYKYxxG+G/oYa0UhUIICxic&#10;FUgc0kHfdAjXI5SAtuXVt9/ywR//Ec+ePKHAst3tuftgy1e/+TXCadbLBc2NAyfZbnYsLy+4uHyM&#10;URItLcb1yE5iDUgEre6xCHqjERJWF2usMfzNX/8XdvuG66srFosFje4oVMWj9QqrBNaBcWZUDlIq&#10;rEevzpSCw+L1FDd3TYHe02eXxrKDwt2hof/QKO/VWw4ChQJVVMN5Lcb0WKuRAnDGA18y4GfvD0w0&#10;tw5KRyFk5ZpAU3998IV6VI6LFdvDIWKV3JQM5LTB2CbACR8xg7KejxsBfOvHaQTO4klUHI7Lqyv+&#10;zb/99zx+/AStNV3XAJJClNje0DctDIq2UpWgoCwKFquKxaryysk7CwZs57jbbdDGYJ3mzZvv6fuW&#10;qihwqsdoh8EilFfo0tpQFDJqqD3OR2VG2TfXfJdTQB7nTiZ3DQ2iKQg9BdxMNY+mys7xZ0OumzaS&#10;xo3lOfKHcypRuabCKVWeeBxioGpYc4GUZaoZNQfeTcG254AKKTAxfh7ps0tz+Pj3OeWp3P4jHDd+&#10;Hrk5ck4ROnd/KdhynBNS4qz1JCba8vzDH1FWC2x3g0Jhhnju8yI15Canc1RrDQqsLPijP/0X/OQn&#10;H6O7xvsmkb/2w78lXizL0HYNvdZIVWKHHMQTkPj4pEbyGXcypoFA46D+6HPRkVgouve4oTrkV845&#10;eq1HcEb4e0w8dB845ISAASiKMlItjfaGcKzmfLgReqP9cykVFsvV5SXrao3TjouLS8qi9HEdkEVJ&#10;bwyqVPS9ZiUESoBwhtKzDyCVoF4o1quSdteBE14VcNjHCKWQQ94cmNtyINRjQFIKTjuAxdMm6pQc&#10;yjlPLoR1nvzLOZ+3DWArRiXE8yCY9Py59XCi6D7sMaWQk43VMfh9nDNDDh72sWogIPDKiuqsUmcO&#10;lHs6HiCVzPqFnDpebm3n/PtDbYqILz1fWl84rcfkm9mnVEjDtpkoXuaU4aaVU6cb1mNyosmxSRRh&#10;zwHURaQQna1RcT9ILpcP5nKDhwAy4z2iHObnQY32PFFKLi7nCCRjoMA5/wc+B3+IOt7Uujs3Xrn1&#10;nKsF5u5p6pKOcjOb3BtDLBkUE82wn3LR2Idn13XdJFjovnidrt+UCIVAPuNIoNupzPUBaPr+/fuh&#10;ziORHPyrsI6qLlkulrhhTXiyp9oD5Yd6Wkq25IbaUVmWKAXGdGjdIgbArEAd+Z8UXBLH4PvU1IcQ&#10;eJTXjsSdwGqxYLWqfYzDky4KCVdXV0hZ8Ob1axaLFev1elCrfoQxml57ssYx7o0lzcw8niJZij83&#10;1Hem1vZYa5TyZD81fd9ikjTknNplWncqiuJkXj50TZLUwNJ935QvjmN87jvxeXKK9nFtLb6GeJ+R&#10;A+2HfUGuJn+OuCpHanlOgTeX4+X8cgoim9qDpTFlStV6KteKzzeSLCZ7fYHk5cuXPPngGRerBctl&#10;RdvtMJ33iVVVUVb1oFbt1xI2yqdkfF2+xu2MoygLnn3wHNdpfvXLv2a/2w3Ff7+odNsNBJolILDO&#10;k9rFefgUIVQYvzCHfQ5mTpTbD2MTk825cVlGyzPjd6YJxu5T+83FpPy7GXMy30LtfGrvcN95w5yJ&#10;a873gd9z8zPnN86t7SkinYeo7sbEYaEuHAhVwvuFvu9PCGXP+a0p0uf0HVwMrryPmOqhz90N5GEh&#10;RsXP/uCrzqtqZ/fzw6QV4V2dc8j4/YHzv7+7u2OxWLBY1Rhref32Pcty4QlMhUQLT0ez2TUsqh2F&#10;dGy3O25vblhfXQ5xoUebnkJYCqBUivXlBXW1QCqFFb4+3fcBnG8py4K6LjH7DikUQkiKQnF5ecnF&#10;xSWLxYK+7Sik5NXL7xAD2fL47kXK4T2FYbmoeHR5SbPfgjaUUvm1AVxeXSNlwfv3r3n75i1PH63p&#10;24bddkN9scLqFmHhR88e8+vPvmG3veVqteLjp0/5/PVrjIvj1yGfCjXMtIbjn4E68QmHdzxusi6V&#10;i0fn5tnU3D4Xp35fEsb7APRxTL2PxOW+uDhFAhCTJqW+UWXq6XG+GBO/igzhXbz3CfEkJpbJjfEU&#10;sWXwyfF+PK1d3EcAkidftwgpUfjjv339mh++e8nj62ukpx6n73sf41SBMwZV+jqOGX1ZEWg00L1/&#10;X2es4f/+T3/FL376U64u1+i2QbrwjBPSlJFsQowENuP7Uhnq/+d7DKb8VlhH4b1wOs4pefhUzAy1&#10;59RvT83dqb1hrr6axsypfesU2e8UCd9D1uBss80222yzzTbbbLPNNttss/23bjMAfrbZZpttttlm&#10;m2222Wab7Z/IcmDdYLkXmPGLzBT4AJw07edeAqcKLOFzOcDbFKgntlyDfgp+yt1XfN4TBQH/xdPG&#10;xAD0PVK3nW6wtAPIOzSPxPcSN4zmmiDSMTDGg0WLqhqa/CPFBSxiUD0Oamq5psAYgDdc6fiCPTRN&#10;pecP9zE235A0TeEQZ/q0hQNZFCgVA+8ZrzPIN8fqlR6BmFcOgUOPf1C8G7gDsM5SSN/88Nnnn/P3&#10;v/sdqqio6wUgWK9XKKlQSlAWQSXd4HBICbJQtNpijOXm5j0vX77k1atX3N3chlZ4hBCUVYVzoHV/&#10;spbSuRaaEkIDWd/3k8QQAUQZ1FC8SrGk69qTYwcFgqAqHpqMTARqj59/DlQXz7+iKPz3osYm3wzj&#10;FZBctOZzKoJhnmitB6UaPakWkIKucr4knD+nmHsETB8ANLF/kgnoJwbPpM1yfdeNa31suEGerEE5&#10;zH05AN3ClSqphuY6DdZRlgozjqGjKBVgaZr9SG5RlIUnTpCWuiwRg3K2WEBVlhSqRCiFUgVKFZRC&#10;eMUoqaiKkvVqydPH13zw5BHPPnjCo0dXfPziOU+fPubqYo0xPW2zo+l62l5jAesEpjOY7XuM1Vjr&#10;6HqNsQ7roOt6ykIhy9Ir2VqH1YZmt+PuZsP793fc3m24ubvldrNhs93QmZ6u62najn3T0XUGIUtW&#10;6yWVCtKOvonRk4BA13cjuUDf66FXcfAhw3PzxA8yUdc9NCbbYU2FuRB81yE2Heaji1Slc0CgeJ5J&#10;Kel7w2/+6+/4+ptv+fnPf8pquULKg0phUZbgBNY6CgWLRYWxC/Z7Td92SAS9NlipUEJQlQV95xXF&#10;EAIx+O5lXVNX5eDDJFVZ0rke01sPLAgNSUJ4gNkAamuaDmss5aAYv6hL+rbhb3/5S148e8rzpx/w&#10;7Olz9vuvwTlevPiQspRsNrc0+z0XFxcoKemblotHT1DLJTfvb+l1j2kFba/R2qCt94uLqqQ3PVVd&#10;Y4C27bDaovDzvm07Li8uuVgu2YEHssGJqrVUagQqpnF5SvUtVqM6ZzkwfThGrtk/kGLEIOC0Ef5A&#10;AGKyeYaNQC+pOkoKgArzLDS5pUD2HOAgPk9eUYkscDh8JjRHxqCH+G9DiuPjZri/QCIgFf/yj/+U&#10;58+fo5SirmvatsU54ZXuhoZl36PvVaKEEEilKAofl/q+Y9/sKEXFftewud2Chf12R9/2FEVN03UY&#10;64lYyKiQxfeWG9t0fKYazFPCpOD3c82l6RxKQe3nQOexak9ZlkegmaIosiCRKdXjeA2lOcUUsUw8&#10;BtbagexBnBBBxCQ28fWkClZpbJ8CjsZ/f0jze45YJp7XKQlAmj+kx0yfdap2lCPRyj3LcC2hITV9&#10;7kcAsqRhdyS8kmCk4Mnz50hZDLHJE1Ok/i7XaOrBl47/+X/6X3j29DnX14/Yta0HVVuT3Rsc1JTF&#10;SMyx22zQfY8TxTFA2bpxzUpRnFV8isc8AE7KshzzTB8v+zEXTQmfUnBOLmfMEU2kuX7I86ZAFmIE&#10;rCaN1QMYXhUFUsK+2R+IvoylLCqM0Wx3O+pFjZTw7v0NZVnR981w3z421HVJ27b85Kcfc3V9jVQS&#10;bXqsdZEan89NDvfEgwA6ubWWzs8UzBa+Z631uZOCw26Iw14wRxDHNCldjoQi72/kCICfJmQ4nRPg&#10;/f14P1JiBhB/IOCKVY5ze+rYN6ax9zB/xL0N/GH8QgyIx/ch4OP77D4AYC7mH/1t2BenZAnnzpWS&#10;xcS/PzxPeTLfPFjIjH87yt0iQFKIHSkRhbX2CAA/fX0nSIEjJelDjAxVkvOA96mxTtfQufmeVWnM&#10;1DpyKrvnlKNzcebcmjv6HXmg91SsPgdwy93r1HNJ/fWUjzp3jhRQLhCe28kN8c3aYT99DKKcihVx&#10;TnOudper9/nfyRPypHOgXjX4IZCDgroYcO8DiYf06roIxv3DcrHyTniozUipqKoKrfthHx+D1v06&#10;qsqKtm0Hwic1EJiQJWdKfeA5X5DLa5q+GZUy9aBwfX11wfJnn4KxfPHlVx5kV0p+9PHHKATdvqHr&#10;OnSvuW3eU9UF1rohV2dQvpVnn0mu7pldsxN7uingTm7NTq21+5Tb01pnLs9Oa0pTeczU2k7PIRMw&#10;dm5tHuey+XruQ3Kqcz4gJcFJY02aL0+RB0ztX3LXlaq3T+3n76vdB2B3CvjNrZGUXDfNAUJsS1Xs&#10;x5+V4MsvPufjT17w4YsXLJcLbm7VQHbna1ZhFse1z5jk9EAwANY6VOHJ+pzRLC8uUMN+7fiZOQql&#10;KIphP+8OoPBAehXXRNP4lN6TJ25N/YfIrcAjoPy5eZMDwv0+e8CY7C+dc/7eJM4dCJTielAKsnzI&#10;+p/KrdN7feg9PSTmPlS9/lyOc7hWMZJ9xrl1qDNI2Y8EXDZ51g+pYaS5cE5B+L41e/yzGOOwP1e8&#10;xiwHkrVDzS5WDodQjxFH3z8c0x3FVqZyYDMQVw9/73tN13UUiwJJya7tuHm/Yb/bcbPZetLOQrFc&#10;LinKEtM2aK1ZrlbUdY1AYqzBOst6vcT0LcgFi8WCoqpZrFZIVQ45s6RpWrqupW0bfChWPp5aweXV&#10;JavlCqUUqlA4W7C5veXt6zfUZUEx7FGEG2rCUlDWJetljXAaqzWFKJACrNNUZcWyrNBdz7cvv8P2&#10;FmF97G+bhrZU/h2aNHz05JIvvjBsNrc8elrz4vkzvn37hr09+GtjbBYIe66WG/uglPhwyi/kctrc&#10;urgvnk8B5c8R7T1kXU8B63P56u+To57bJ+bqg2kcG887vDOIydzDft/XIIfdReRfcwSPaQ37vvdy&#10;IqqZxsT2ad39XL5yHJP9evc1hkNOpvuWL7/6gg8//JCr60fgLMZoylKN743i/XxYe4FwxpNLS5zR&#10;fPbll/ztb37L//Df/VtUUZzUkKZikRU28rl+PKUUWMtJvT0mFsjVRqb8bpoH5kha0uOke9Spno/c&#10;/aV13lxfwn255VR9Vibv73Jxd7bZZpttttlmm2222WabbbbZ/rnaDICfbbbZZpttttlmm2222Wb7&#10;J7AUhHqfuugUMCJ9oZn7fto8l2uwS1WxwvfPNdzlrvFcg2+uCTq8mA0v56WUmAHgmm36SlSphRBI&#10;jl9SHynTuENHztEYZxoTYwvnDYD1vu+xASgGHnCLQxWFB5Al4xL/PNVA4hxZNan43wEwMs4ZxJFa&#10;06FR+1xjiB2Vea31gH1tnR8aIlUc50YAzzEBf15ZKqiZy0FB0FqLxfHy25f85te/ZnO35fr6KUoV&#10;A7AZhHCoAhbLemgEtGhtKcsKqUr0rmW37/jqy6/4+suv+OG777HaUiiFUjVa6xNAZty8MPUcYzBB&#10;/MxPVdjCmMhBIcUDqePPhmvINSQFJdd43HLXFjekhM/m1Kak9M0jKvIVKXA4Xv/x2Ew16aaqEbnG&#10;jZg8AA6EByNqc1h/cQNsDLyPxzme43GTSVD+DqAOKYd1aY9V19TQNOoGJZlYyVIqhdY9zmqcddje&#10;gJAIJSE0AyGoFkuqokQpSVELhPTq3kr68y+WNYuLkvV6xXp9wXp1weXlFcvFCmkNpRQsl0sWdc16&#10;UbNa1KyWCy4vViyXC6qqQOJo2p1vsuu9AqyxoK2gaQ3trsdYjbYdyAInJMbAbrvn9t0NTd+wb3zT&#10;e7Nv2NzesttsuL3xoHdjHbIoRyWbzmgMAiULVutrhGxxBoSTtF1P3/cENSxjhnkWFFOFV48WcogX&#10;UTNWGPvw3Dz41p0QIKTkDrk4FX8nVTaNwcvaGEK72O8+/4L/4//6jzx69MiD4bSm2e8pPMsGSklU&#10;VaK7BqEcOA1YPzWlRDqHsQ5RFB4wyACYGJqXCykolKRtGwrpQfJVUXrfbjwBRxiTsQ16iC/90IS5&#10;Wi4pC0VZFOB6vv7yc371qw+5+neXCOeQSEol+Is//5eoruOHuxu2uy2fvPiUx9dXWAFVUfD40RN+&#10;/dtf45ygaVqccZheo/CNoi+eP+PcxhKBAAAgAElEQVSHt68p65J6UXtVdCSLsmK32dJsdzz58ClC&#10;grBuBFhJGZN/FBhtCerk96mj5prp78tl4s8HQHtohDuoqIiBIEQ+AHDgjvzHqX+Ug3JTDL5Tg8La&#10;cbN9qmiX3mfcIHacA7lJJXDfcD8oDQ/xNzQOKiV9nHWH3wdAYNyQPEwxP2fDekDwycef8NOf/Iy6&#10;rqmqir7v6Xs9HNOBkGjjvIqjc2ijEVJSViVKVgP41INGhVVs73boVrPfNtzdbNAa2s5grEBbDxiQ&#10;jmyMOgdiiFWzU+XC+5reY8XzHLFKqpaem6+5Blof/8SYU5ZlmTw3mc370rmR5ra5Y8TrJB6TWJ09&#10;VaDN5QK/j/JdTjV2imxqap3mctH4WlNCnPBzzl+kayMemzhPye03ctfW9/2gzqrGXCYFxcQ5frBC&#10;KRwW8/+z917PkhxZeufP3UOkuKKqUAUUqiAarWZoozjkLmlrq2hL8j+m7cPYrq1xOcbpGZse2bqB&#10;RncDKJS+OjOEi33wiEgPT4+8F9N8WU4cs6qrMjMiXBw/fvx83yeBTLE8OvJFwdYNscO4MDqcm/76&#10;PWEBzvLhhx+iyKirGqPbnYodh1SUOvVza7m+usJag0WQFdnOz3QgV+c8oD7utxRxQAxcEkJQFAVZ&#10;lrHdbtFaU/TEXBHBUTimwzaN914pM8bgIjWzXiF8iuAr3tvRx3VG09QteV7iLLStBTJ069huau7f&#10;u89qdcTXz19wfHyMUhlFXmJNTZZl/n0Onn7wlOV6xbbeDvsuIQVW7xcj32U/0BNjxCQV+3u1/YLl&#10;kTpXByIXUiDplOE6Tx+2VZZlOOuSyttxf6XIqsLxO/Sd3R8zYWwVEuOliuvD4ugYeJhSjYv9vBmR&#10;DqRJ8A6BmkJ1zUO+9652aB1KAjrvALa/q+qmFYyUQkdjyI736TuQhB3AdBxQdIuB4GE8rZQn/orB&#10;dYeUGHcPkgCeOZdKKdy6NqX2eanrpoAvIQA0lr0d1lgOz+9/CnFCkjDApnNsU+P4NkW+VBx0CPiT&#10;Uov2/3ZjKAnA6QgNQgC/i8a46BIdDjciZur9Ux+/x7m0Q8qBIyKGA/2eut/4d32KQUpP/tQD4LV1&#10;nkwOuNluycuM1vjcg1QZmcrRTu9iD+Ew1qBUtjeXtDZsq4a2aSmKBZnKhrxDTBC0y0/sVH5TfvAQ&#10;cceQI8lzHFBttjw4PeHR43eRUiGQvD27xDjDvdMTrq4uObpe0zYFVV1xfnaOw7BYlB5EixlNzxSB&#10;Qr8GyY6gJrUH/6fmrQ+BMeOxnfJjqXmRImnsyX5SQPsUKP8QQLQHqPXj+5vFzvsq3If8x9Q+I86L&#10;hMSocT/G7TKVuz9EQBYrO8frfey7DhFyHHq+eG8Vx4hTvi6MLeP9f99HWZbRtC3OGZ4/+5KnHzzl&#10;/ul9zs6u2VRbVqs1zkFVVT7n0MXXQgjKoujeG5AiZRLXaoQSyExStZrFesV7T97n8vKStqlGTBHW&#10;umAMjgHjh0g+U33SK73vLcCIg/vlu+7rUirEqf4O37MjWmVvH75TCr9dpT21DqZyCCm181TcPRV/&#10;3gbuv20fFea/UwSHKUK3Q0Qo4blCfxaitRnNk9uIcG4jDpgCLh/yQbvnTvUToz1hSFQ6XiP8mY0Q&#10;fV+JiMwp3E/vn0X1z66UQkiJdRaju72ScDRNzcouKbKMMi+5urzizfkZxhifHz05JpM+zyqMB8MD&#10;COXJcVSWoZzk/r17COswWg85H2M8AW6WFeB8HruuK6TE5/6VAic5Wq9Yr9comQ1kclme8fb8gta0&#10;lEVOVuTILKNYlJRlidOa9XJBkcmOuApUlmO0J1g+PjlBqYyrmytevnqFtQJtFdZKmtZgrUQKyCQc&#10;lzlP33nAr99ecbW94fTkhI/ff8ovv/oSF8TEKTKUKXKo286VbtvnTK2tU2fUt8W0U6QPh2KIeO2K&#10;82hT15wiNr+LH1VBfiP2hVPxewh272eB6QgwVdBeMYi6P3vrz5jDGCNeR0PV+CTpUOTPp8gmp9b5&#10;ff8dPJ9kWFOtM1ycnfGbX3/OH/7xH/u/dfl8f97EQEAK0LYtUsmOBcATnVvnfI5su+UvfvCXfP+7&#10;3+HRg3s01oIx+ySkogPNR2dU/t8uz94TW/VnkD35zKH445sQp90Wb4ZnloeI+VPnrVO5kniNSt3j&#10;qN7hlnkd72n+WxANzjbbbLPNNttss80222yzzTbb/59tBsDPNttss80222yzzTbbbLP9jtYfgIZF&#10;37Ey0iFA4RQAcaqgYEph/tDPMAaIxQWw/eeGIN5DSj/958XPEoMvXKcaKNiBCiAo4k0AElLF+8MB&#10;sxir8oUFA6kC7yll7b6wyTmLHYrzduz+qeLSlIrS8D3+zVOM7mH/DsCVQM3UGIOxdvcIUXFmXMQb&#10;KisN7clO8coJh2WnvDYU5YXjMDHmhJA71WEhuNlu+Yd//DHPnr1AICnLBXmWdwo6hiwTKAVSOK9y&#10;3H2mthZhNY3WPP/6OV/8+gtev3iJbRqkVCglEWJfAfS2gri+CCIFcAz/7dQRfHFUD8ZKqVWHAM88&#10;z0dzeVxw6NWG4rEVFqj0cytUkh8VGfdKQLcocoV+JFQR2L1edkraelRcGs7xsNDKWutBvwTK83Ex&#10;RqBOGKoUHlKQAk/qoLUeAZB8X2VI52ht243Zvq8M4LDGeKWI/tmc82BjAU46VCYpyhKLxCrJYrlk&#10;tVxS5DnSeXX3dx6c8vj9d3j30bucnJxwtF5TlBllWSAzQ5ZnLMqSsliSZTkS6QHWtkXgr2WaBhxk&#10;QoIwtPUNbe1o2wbdtlhn2VYVrbEeqIrEaIfWDTfbhm1j2NRXXFxd8+L5S16/eMXlxSXb5oZWa5TM&#10;/Rx0FtUVFi7XJxjXg1UdrWn9vQlFJjOa1qJbi0RiXA++yrxihgFcp+rZAUh64K50HnTTgw7DImRf&#10;oCVHcyilEh2+L6WSMhrPBxSjnQNnBXVj+PO/+AEffvgBv/fd77BcLnnz8hVlnrHMC4zzgEehBMtF&#10;yfbaK7sjQVtN1TZY56+3yDMsDErAznnVeCng6vKSTCqKLCcTkro1KAFKCnQHIstUp0LdtBhr0W2D&#10;MwbhSjLpQfPWQtNo/ubv/oFHD97j2598yMnpCd/59rfIheXv/+qHVNdXXG83vHzzho8/eI9vffwh&#10;SknWyyWP333Mp2evOH9zBoslyliWWU4uJGWWYZqGfFFgtMY5S8e9wtu359RVRVkuaJqWyhiatokK&#10;9vxq6kHWO7WmvfXA7YpXQ4IWa81obqdiinD9S4HppsCu/fyPlZzj4voYtD6oyri4sGsMNE+tpfGY&#10;DH1gqngwBebzAEObADVIlJIDQUh/a/ugkzH5j3MW1xXFl+WSP/iDP+Tk9BShFMZYrq83Q4GyUoq6&#10;afx6EIHPhfT960H4GVmes7nYUtcVum25vrpmc7OhbmpabajqBmtNMma5jQwpVAkOfUHc3uFaFa41&#10;qc+eAuikQH8pMpjwa/99OA56/9WPodBvhZ85ArZGRaspkEFYlNvHBnvERQGxSO+HYkBN6ENT6jyH&#10;lLdC0HqolJ4CrIWkD+HcjpXnetDWlPJmqigzpdKb2s/EYBnRxZ39/VRVlbyndF94kiKhJCrPIFPk&#10;i4V/TqEwtON2lOPYvu+v/tpGG5ptjZLZEJ8QEGKk4nQfH/sYQwDVdovVGidV1HZiF64fKBqfApCE&#10;86BpGhaLRZL0qLf+/sNxFQPfUwXj/WvbphkA90qpHeg8BpVMjE/XrY895rvIC6q6YbttOH3wCFwO&#10;ZJycnHJ8dI8HDx7y/PnXWOsGcg1rOnKEDoBvjKGtKoy1ZHkHHEuodPdEZ1P74HD+xu0+1R/JOSi8&#10;YvSw35QMe86YLMSD8AJyDOlVfFN9EO49elD7rhB+uuA/BUiPfXT4zCHJSH+NEJiXIo6JfX3qX2qc&#10;pPbXKZKB30Wd7DYltj2SHTFWap3KX8TXSPVZGEuMxkxEMLN7vlB6lUHVup+7PTgiBiKHe66Dis+3&#10;AOmG13eJgG8CvIv9eQoEOEWKGI/PEAAaj++QZEEphXHTe+BvNG+D18TjLc67xaCBqa9x3mhqzKQU&#10;+WILSfZ2rxOjMZMas8ncnmeU3AF1OqD8sH8LfMbUOk+QC0gRVsSx+10AFvF4Dfs+zF848CRp3b60&#10;0S1X19dUdU2WZ2yryhPYuF0+smkbiqxIPkdd17x80XQxjgJ8fqm/fIrwrX/2VC50yk/0bV8URUdw&#10;5Qlb6qoCo3n08AGPHjzkT//oT/nJz37Bf/3BD7DO8uDBPS4uzrk2mqLIOTpe+/1oR9KjZEbbNj2D&#10;1uT6Fo+9lHLpN/WtU/07RdJ0SJ095UNiX3qobQ8pnif9PiTv7xCpVE+Gdpf15raxPyYXDZVMQ8Ci&#10;S+47UvueqX451Mbx+ncXn5+Ke0PwbOgTUiQJU2OjX+f6XGsMjJZS+jUQixSSX3/+K777ve9zcv8h&#10;7z95ws9+/gsePz71+Y+qGvKuva/K8xzbgfN2z+njLuMMaEfdNigJ7773Hmdnb/n6yy+D9SckCPP+&#10;wdpwjRJJP5ZaX74p4CzMKX+TORkCLkMiy0P+ym9x7Chn3o8x/3X/DGdq3T1EyJBqm0nCoAlSj7vG&#10;J33slFrPpubLNClLajyMlZallLRtO8yJntDztnjoUMx529laqr3jODMGwfff9/v/eL6GsVzqfHIq&#10;jg/zh+G99PPQOIO04ISljx6qqkIJiRICbVoq3aKtpSwKHt6/z+nxmiKTSDwQdrlcorWh1a1f9jr1&#10;6+OjI3KV4Yxhu9mijKHRFoRESUXbaDbbDdo0OxCug6OjY+6fnnpi3LwgywuEFDRVzc9/8UtUlrGt&#10;K45Pjrs2EOimRRjD4nhNJhVN03gf0xFRLo7W5IsCjePt1TUXV1cUxYJNa1hLBUKhW8OiLFmuC957&#10;+ADI+eqv/56LzTV5tuBbTz/gzcUFr66v0NoMfZbKpU6dH6fIKG5b/6dU2UekOhMkTvHXKZBveM93&#10;GdepfGE8BlNEE4fAyHeJIW5bH8Ozr94zmMDv9nvppmkGPxyvn36tb7v9Txpo3681/Tw2Ru8RVYb7&#10;Qpc8pxVJsvuw7ULfLuWYYN0/k8AZsLblV5//ivceP+bxk6fYuqZuapy1KJWN8rxCCIzVO7V2AU5b&#10;yqJkUS744ouv+Nu/+zv+/b/738nywpPMB2uf2DECJAmXd88uR2txn38Nc8bhuehtdRFh7uWupCup&#10;vGYqp5OKw6cIxVL9kzrfD/NM8XoZ53fuGvPNNttss80222yzzTbbbLPNNts/B5sB8LPNNttss802&#10;22yzzTbbbL+jpYpgpooqY5sqzjlU+AgkVStThQ6pYuoYIBa+NlYXmQIZh38LCxP673sg1+jZ/E30&#10;FxtAwOmiWSaVtsN7CZWAhJhWIUqpmSnpAbZtU+Gc2RXTiTTYIbQQVLBTXN8HIqY+qy+WiIGmh5SY&#10;RkD3TrWmL8JtWkORF7Stpi9xcIMKjcBrbO36wO0G02jMCXzpMIE61z/86Cd89vlvuHfvHbKsQAmv&#10;tL1cLnDOkGcZEok1FkFX0CYF1kDTNLx89Zrf/PZLXr58RbOtPKu/lBjjVZ5DwoR4XIVzKQQMpEAa&#10;fZ+0rVf3jAEQMQAlBYbsi/bjYo2+8EMpmWTwD+dmP4diRv5dMbAjy3Latt0rekkVK8VFQ30x3nK5&#10;HJStQ9WlfkyEBa3D2IqAM/33/b2k/NbUmAzbsi+861WA+6J2pdSgWOYVdAIgoPDg8x1wSCKcV3gr&#10;y4zFcokFZJZxcnTK8b1T7t8/4f7pPU6P17z/7iMev/ce7z56h+UypyxKirxACoFz2qvcSIvrgK3G&#10;GKzWNHUDwmJs4yUcrcEZh8oLGivAeEKMuvKgUussrdY0bUvTaiwCbR03NxtePH/B6zdXvL3YcnZ+&#10;zuvXb2kbr1ijpEBmGat8gZSdarHVOKvR1rCtG7R2WGO94rPwoK9tXQGCTGa0rUYJD6jqC1iHwnch&#10;scaB2KlYCXaFWFJKdKuHsl87FHF6H+CBJzugojWmA9ySVD+O1YXj9SIc/4OPkwqHQlvNy7eX/F//&#10;9//DyXrN08fvY6uGT3/+c8TpPYoiH+7TGL9uKCHZNBWbuqYxFiU9YK81BpllWG28AjyC46NjnDM4&#10;25JlijwrkAjKLEdbidaa2nnlOSlAiRwjHM62iE4NS+HIhUCJDJAIteTs8or//IMfsFyXPHx4wsnp&#10;EZdvX7Ott1xvNmwby/W2Zn18wunpCY3z6krb7YY3r9/Q1g3bmwbRGqR1SOfQrWFzs2V1fARac+/4&#10;mMvLG7I85/LyBmNBG0ujDRc3N2w226DQfx+w0Rc5x8pVY1UyMSr4ngKkpZSJ47hkXJxFp9w+Hhde&#10;2bxXRpPYTinVK6mbPbBNHH+MYyo3UqiaAifFsUJfjDiOrfri4Cy4Zv9+saeIO3wmDCQdQgiWq9Xg&#10;98I1RmvdBSEWK/x7/uW//lM+/s53yPIc46A1lq4aEW19P2ttEEIhJRRFB6xWkqLIKIoMax1SKayB&#10;qq5odcXFxTnnF28wVtO2DduqGtpPKl9ELCZiyhh8Ga4XqYL1KYBJHIPGRZhhkWjTgfy5RX0pLmgM&#10;7zeO7XrfE4O0U6o7qbgtvEYYi6XAc/1a7Yvimw6j5EB071GyU5kdK8aHgIUUAUAcP4T9Et7PVKFn&#10;TMqUikduW8v3Doo6QqbwPalYJGy7nuhq+PwuJi/yHG0MRusd2CuMfTEI6bBOd+9zg49yziI6pHVR&#10;FFgncCKMhf3r4/EUAxtlliGloihKnLYeQO8OQaD6z7NI6QuAry6vcMai8sg3BoBTOcTZ/sMHn9ld&#10;K4y9wvW8L64OAcqhP43HTbwnTI2NeIxba1FSohYLtNYYrZFSdfGSG83VFJmK90kK3bZIIQcFsePj&#10;E5paY4zl9OQeZblACsVysUbJAilybq432E6lNxznTWtonUVmypMdKA9cDImqRl+74CU1f/t+D/1E&#10;WBx+uyLsPlg73COExe7xXrzt9rp9/GTxc0FlCmvsQPoW5wZG+1LcToUUkQScIUVHauavgdwRNYhE&#10;vqBXpDsUr8XkHClAUtwe8d/CsTyOQdgD/f9TirStACdFly/YLxiP97MkgOteHRKss3vEe7v2wK+z&#10;kXpt3K6+PXcg+PGeTSBQ3dqwnxOKcxF97gLpyR1E99WyAyvcRaV5WAeCNhGyB851fe7s3pjv7zkm&#10;HzqUl9mbl0H/KqnGPIQu+CLF6HcCP54Pge+G3wXvSb029HmhnxWBiGmo6Ijw15ZSopDJdTNFpJTK&#10;BY36MpH3iQlK9vI5idh7FOt0bWSH/hcdyWEHru3n9EAGKbq423Zqr+Jg3mIqxxiCJlPvice+CNcL&#10;QAqvhN4TgtDlBUCiVIGt20HNPVcZujXUVd3ljlpknlH4EItMCJqqJVvlUVymBr9ptQHb9ZUTWNvF&#10;wVJ2exFPPmi7vUDdaiRuEtSVBtT0pCcOZBf/GYtUkqvrCy4vLrm3XvPk3Yd88tFjfvHLd/jRj3/M&#10;B0+eUOYFtcopigKHo6prVJ5hu7XUOA8cpGu//utujeh5D1Jro5vsx9CHjHzQRK40Vtm8Te21z/PE&#10;9xvPg9CHxTmmqXE1tT9NPg/TRA/7e5huZk3E0VM+MLWO+z1wuHaKYO+529OGMUQqxphSmL9Lm0wR&#10;haT2cXEuZ0cCZ/ZINFP7qDB/2udMQ9+SIo3pr+9zgRrhQAqDbhs+/cWP+cN/+a959737VPUHWOv3&#10;xjL3xIYMe21B0zT+e2PIpEIgcBqUUGTKx85KSLSuOTo95v0Pn/D27Rvqm5sdYdWwf/Ekon1f+SaJ&#10;FWZDFWyxB7obyLr24omU0jkBYZrbU53315CjUGbXbyZN0hXHWc6CEzjh/BrgHM4YsixHZd2aIDOf&#10;L+sJLAmJvMRujXHsfi9ccr/u8zwMvjX0k6nxub8nVQPBQd+WqfmXyk2nCA5Tc2HKN4Skvz52EuR5&#10;2akd73JX1hgEdghfUv5k6qwvBqpO+ZIU8Dj1O0YrAXvzcwdUVUnQZZjz2o/34rxH2s9Ya/05iwBn&#10;uzyg9KOobluqqmG18PdYZDnr4yUn5ZLHD99hscjRbYOxBrp8oLaaVrcoCbaxHJ8uWa2WIATbTYM2&#10;DYV1LITCWE3TVrRty+bmirZtKZcLBJI8K1gtFxRFTqYK8rIEmaOKnOvXZ7x9/gIloFyW5GWOswIl&#10;JMJZ1qs1ZblASUHTVDgrcEaj8oxc+XlUNy0/++xzNq2BAqpGc3m54aQsMdbRas1xccxyteL+Oxn/&#10;4juf8JPPv0BXG9b3lzx99yHn11e0xiJERp9CcsIikMmxmiLDiPcEqXhlCpgbjzm/hhpP2hkQ1/Zz&#10;E8StpFN33dOl8l2pfEVqv3gIeB9/dnxmkSLFHK2B/fs6wjszkJqPc0phHq8nWYzbPsvywbePVNeF&#10;HBGSpNbZkLjS/04ghI78h8+tD0S4YhyXSikm90WuI8kSqOGUGOFQIkNY+PrLZ7z/+AmFUui28ecg&#10;wRpZFB7Q3rRtsOYplOxIX63DGMd/+cu/4qPvfI9vf/QxKnNQb3GyO48V3RrV7WfkHilBv3fZEQul&#10;iMr211axF8P2Oa0wpuvHQrgXi+dVivzr0F4v9TmpWowp0pyp+Z0aqyBGebTdtcAYy4yBn2222Wab&#10;bbbZZpttttlmm+2fu80A+Nlmm2222WabbbbZZptttt/RphST76JWBeypTvY2xWY/dYh6qADokLJV&#10;XJiYUp5IfV4KeNErUn9TtagQxJt6/3D/7KuJxO0zde/x740xNHVDnmeDCswOVCgnGdrD/t0drtuu&#10;8JiD14yfvS+KDIEJU+Bv8EUalh3Ae1eQLYbC3E6nBF+80j8D6cPxvkBKeACycw5nvArVrz77FX/7&#10;d//A8fEpeb4gUxKVScqy8AruSMqiQA3FGh1Is1Ofub6+4be/+YJnXz2j2WyQQqKUoCi8Yrix7Kmb&#10;x4CMsGAkVGQ1xoyKL/v+lFIilBpUiPpirfC14VzoleBCxda4+CDu97qu9xRsUiqzvpAuXTAaF5eG&#10;95FSdAjVKYqiIM8yPvnkQ87Pz3n+/HkE0GsHMFD/ryiKAWDl72es4BuD7g6DP8YFJv5+GYpv+vHc&#10;+wL/TGo3x3BoZ1AqQxUSZy1ZlpPnOctFiZSWRZlzev+Uo+NTHjx6zLc+fMq3v/UB7737kKNVySJX&#10;ZNJDKEAO4123LQ4PcHe6U1atK1/Q4ywCaI1B6xajPVmCRWEri9YWY1rqqqauG5pWUzcejFVrzevX&#10;b3hzccH5xRXnZxdcX91QNRbrFDiLdHC0XpIVma+zFQ4hMrabhrpucLbBaq8uY7siJms96DvLFBaN&#10;tBIEHmiGn0e6KxiSSnoQjzH4aeaQoQJt5x+M1gMYoh9b8drUE5SEYzhUmpoqTgt/nlKPCQvUTado&#10;57B8+tnn/Kf/9H/yf/xv/zOffPQxx+WCL3/7WzAOJwxt23Jzs8G2plPkBm0cDoFxFikVeZbhhPCq&#10;2V0B2HK1wBrNyckx2+ut90e93zTGg3KEAGcwxqFbX/Qn8KANJfDqTwIylSOzDG62GGq+eP4Vf/k3&#10;f82//3f/E8ernOPTNcf3Tjl7eUaLwKLQ1vLqzWsePXnC0fGazfaGttWs1kdsLq4oy5Kb7RXWWbZV&#10;zfnbC5588JTvffs7vHzzll9+9hkyz7i+3rI+OqVpW1pjuLi6ZtN6tSCVZYzU3AFnTaIge1dYHILJ&#10;d2u8SZBycCdwWlzgHhZHhorLoZ9IFWX2PihV8LVfdCYm1WtTRY2h/wnVumLwUgwM7H/Oc++HBtA1&#10;JAF9vZqr1nqk6AtgrEfZ/P4f/gH/4o/+iHy98v3VaPJuXbq+vkapbJi5dV1TVRVHRyvv33OFVNIX&#10;FmtLXTma2vvU7faaV29esLm5Ic8VSgnKQnUFcLZTZ/Y+NbU+hettCEyJiQli4F3sF+LYKPYRcSwo&#10;E2rx8fexovwUoFIIMayvYV9OqeOlihlTaobxXIhBy4P6jhivj8Z0hBxirBAVFlqGhblxjBMDj8N+&#10;S6n8HFK5DWPH1H4kfvY47owJgFLtE8Y1BHPEdbFZ3z+eCEVCp+AUzs+4XUft4T8MnCMXkkVeEAKW&#10;Do2dsN3yPOfi8oo/+7M/4517D/gP/+E/InHopvbradQHu3YO2gfH2fnZ8CwhAYATwfvtfvt6YLTA&#10;ab0HhIhj/D5m6tst9u2HfHK4H9grog++z/PcExy0Gt3HyxMqpHvXshbrLJkqMN36uV4f07aG5bKk&#10;KAVSOaw1LJYewFBVWx+HO5BCd9fpCD1aPcwnKT25jcd5S6zYj0HdxJ5uChSQUuqK3xvOubAtpl4f&#10;zt1De4TBJyWICMIxMMyDDqCbUsvc3b9Mg4OlQLg+5gqK/g0D2qX/vD7u6xXVUvudKb8Q72XCWCBW&#10;+03519AXfhNLqdvGseldYpedQvw+kVPKp03lYYbBOLGvH4B20foYr8WhYn0IiA7j8ql8ySEwylT7&#10;x0C9MMaKXz/12fHn9z5q1CfR61P3lnqub6qoe9s9jp9jBxaJQTHxmE214SEfMtUfaQBDGlh72xie&#10;2ocNucdunx/u7Xtf2+eAYoK/b9qut5J5jsaV6GhA+thHYI3o9gk+LyW6oaeNQeCoqgpjLHnuBqCr&#10;B/77vZ9SiqIoRrmTHrQXgof22tg6hArAKX27sGubQwDq2+JG356Kq6srvvjyKzIpOFqv2VZbXr99&#10;zZfPnlFvt7z76BFHx2u/b88UXF1itKbeVt5v43ABcVU8Fw+Nj9DHTAHKiWd8Ii6M17CpPVYq9hq+&#10;RkSTcTw65WtSeepULi4mCJpqm9S+ZDc20nn628BJ4c8xsdUhUrnRWj/x90Pz/jY1+tvUgOP1JF5D&#10;p9b6qbOEfpz1+9/UmpVqu4FYK5M0dYUS8OyrL3n38RM++uS7nJ4c8+r1GUYbTEfa1BNiharyQsod&#10;aVKXYxJCoI2mXJRkRmJdy+pL1TcAACAASURBVGp1xMnJCa9uNsP6Nx6j8bkHk+SmEzMvACG6W4mL&#10;/yk+N5Wv2bVxmP0DgSTL8m4vugNEL5drhADd6g7w6f/18aAxhrZpkvk8/3OaEChUsp5qt1S+INz3&#10;7F4/3d5T6883UZC/S/wUAl6t9eRVQkicNcn7uG3+pvZUd41zYnK/lJr71Ne7+JhD5Bl3WWv6s7iQ&#10;xNY5x3azoV2tWa5WrNcr8kyyzDKKPPe5WZUhpcO0LXXd+LMPoWiNZdNUfHL/Ke+cnJJbjVssaLUB&#10;pVBZTlO3HsDrfA7YWU+sluc5YiCO8WRtxaJEKkVZFHz55VeAAeFYLkucteT5AqUkDke5KAcSEykV&#10;phubmVLkKkc4weXVDS9fvCQrcqwQNLrleqt5eyFZ5h40LABjWhpjee/BCcZ+wE8++w26WfPo/n2O&#10;ii+5aDSe+m+Xv7/tzHdqPZ4a/3fpv0PjOFTiniJlTr0/zBceImOP182p1x/aM0ydU9927ruXF+zG&#10;b38G1++TRXC+FZK/9HnoOIfV54B3Z2zhPU37qZBEbpy/9ARPQti9vEFICrvz0dMxUHy2Pszb7sxI&#10;a81XXz3j4aPf8vG3v4XSGuskKstxzlLVjT/3zQsyhz//DdZ05yStaRBK8vrtGT/4q7/i8aP3OCkL&#10;nG7Quh33e5cPFgfqGFJnqnEMFfdt2DdhfifMz6fmUSpPHJMH3OZXbyNySz3b1B56KiYeSBcTBOr+&#10;Ge1ckDPbbLPNNttss80222yzzTbbP2ubAfCzzTbbbLPNNttss80222y/o4WKoSGAsLdpNSFfLGxt&#10;VwwqZVdEOi4mlZFaj7bW/w7oKvkGhb+wmCBUgAYGdcmwiCaldHaoiG7qED8urouL8VKFD3GB3Fj9&#10;VUaqf4wA5vsF6TsFykHVcBAcmy44apqGMl+BIyouYGgzCFQuI2Wc8DUCt68qKVwARhWTBc+xMnes&#10;vjVcUwovPOUEUiq0MYBF20AlTfi2cjiE3BN+G4pfh74SshO4EcMLnj17xg//9u8QTpKrnCxTFEVG&#10;WeYoJfy/TkHSGIvMvMI4Alpr2Wy3PPv6a77+6isu3575/hMBMIAIUNIrEElJUZRDMXdf+JznGVIp&#10;RFfs3dQ1ng3fF1Zo3Y7GVdM0ndrYToVtRCQgZbKwIOzf8D1hX4dgu3As9EVz4Wf79+8KHbxqu0kC&#10;31PKPuH8yPO8U32z5FnO/dNTPvrwQ5q65tWrV8O9hEU8Ibh/rIbgwUzOhCo6Fi9tK5Cq765OIUS4&#10;TkGxV1VV5FJ5Zc+29WoOEg82lp4EQWuDs84XmTmL6MBRWS4py5JssUDlGVmWc7o+4mR5xIP7J7z3&#10;3kPeeeeER48e8PDhI+7ff8j9eycsFxlgcW2LaWqE8WDwqqmp6pZWeyUTY7zSurFeXb33CUpK2rpB&#10;G4O1Gqu9unutvRLzzabi6uqSly9fc/b2wr9fGzabDdebG262W4yVHpRtu8/MMgolyOQSKSTGtlTb&#10;DcYarIO2tVRVhbWOsig7kKroFNnHvq8HfWdZtlNi6ny/s9aDyfEgAq8q2ul42P2i1dC/96DjWBEl&#10;Jp4Q3VoT/jzMFRipGveqc7Iba7IDLQ4+vSsiVKqf2w7r4Oe/+JTq6oL/5d/8W37/e99l9d3v8/bs&#10;La1ukEqgFw2vr26wOFZHa8hztLFImXNyekqRS6q6wjpNX9DsTMNqUVJfN+jWj3ndVLRNg8V1AApJ&#10;nuVgLdYYsLvndXilQJlnqFzRNt5vqCynqlt+/vPP+Pa3PuZf/cnvoZzh3ukxz4oFrYZyecTb8zds&#10;q7d8+P3vcv/dhzx5+oS//+EPePfdh9y0FlRFlpcIKbm62bKtNUeLU548eoJA8umnn3Gz3bBpau4/&#10;uA+lJFsUXFUVrfPrV1/gNhB/dAWn8Trar1/G6E7BWCGEG6mhpwBZU+o7KTDVzv95ZSSEJMszVOYV&#10;grXxhaaObnxEwHlrQ+V4ESh/pQrG7KDO3v9uF1/JgHQj9Jd9Iasv3O7VZEKwTAgmzPIcY3wRrlI5&#10;qlOIF9LTa6gsw+FQmRrikixQeWutV7/JywVt3QCK0/sP+PZ3fw+tLcJJqu3GK70vlvQqLnXd+nlv&#10;DdvNBrAU+Ql5pjolIl8kbK2gbQx1rbFOcHZxwaa6wdgWWze0uu3All4JDzpVyiiOCEGw4Ivo4vgs&#10;pew+inEmQG0pcMaUuuEUOUL/dQxwSgNkwpiotzz3gP9+3duNITcJbAuJdWJ1RNfF1q5XOgsAHLEP&#10;7QvCJaAEKCnJi9wrQA/AbR+TKimCmMD5UmjncNZ0990Vh0rpfWyWjaK3WBUvFacfis1H8eQkYDAR&#10;/zMGOPU+fzQBuzWxVwwfz3u7Ry5greuUbf1HSNHFeNp6YioEy2LJMi+QOIzVPjARjMC9vRL2ME4Q&#10;WGMROfzsJz/mR//4j/zRH/wxi0XJzU3b3b/EOrunKiw7tVjwf9MOzs6vRgxSoZqedV1RdIdiFl0s&#10;7dWk/foTE1bFxb1ZllEUOW2rR6Qayb0OY6BGHDvG+4jhXnoQER6QKNknliDs03DudXG3tQaEVxbO&#10;s5z1ao2wlpOjNbkStE1N1WwpVgWtbXn27BnGWoqiREhPVdS2LUpmLHJ4dP8dFkVOuwErJBKHddqv&#10;V1LgPA1Qp+ptxvc0KAszzLFQAT72UfG+6xDJz1Sxf+xH+kLk3XDs7tXYgTAhBpqlgGpSeCBG/yxT&#10;87WPeWS32xQ99VOPJnU7IH3R+cNDYMP4ZyHoWnxfOZ5ovzSlZhuu0+F1Y+KPu9pU7uAQkOMQUcZU&#10;jmMKrDENriRJtpB+rfcDfYwjEaOYJfU5U+rmsRp8rDIaA7x7wCekCD/EHtnabX2RavPdGsJeHHcb&#10;4GuqL6ffkJ4jqXYc5TyG9+6Ubq2xw572tnU0bqfw51DdOW6rQ2C+fjmNCRXvCpSN1d17lcUdWNLd&#10;qmR9qB1TvmISUNevHx0osxOp7BTsvfDyYlF4SXdnujhoB/a5vLwcxvfV9TXQkV51sXhP4jdWiwzu&#10;fQos1S3UITGD6pQ+Q8D4ISKDVBuOwEXOsqm2PH/5yoPZlaJuWlSeIaViW1WcnZ+zWCywDsqiZL1Y&#10;IUSncCl3RDWpuTWVOx21PYfJK+JYcYpgY2qMp9bBPm6WAUmlDQgW4rg+3lvEcUscw8TreXjNqX4K&#10;r9fvf+J46hCgPI4F4rzhbWtUPGZC8sopX5+6r3jtvM2nHPK1cewxtXbflQSFW8Zb3J59/mmIlzKJ&#10;EAua7Ya6bvjVp5/x9MmHLHKfYz4/P8dYKIqCLFMjPxt+b6zP9ynl9+it1p3AuwfGLhYLHjx4h4u3&#10;l9RVB4KHkc+fmtffBLR+V7LjuxAeHFp30/0rRyRXAoXKFGVZkOc5RVH6+DvoO08wojv1Z08+0hMa&#10;9ErIdV37duqIlcK4x68r7OWMdm0gJgDzYxD3JDHvHeO0qfVyqm/ShDxuj9xxmCvDGp32FXcZ/8l4&#10;5Jb1eCrHMRCL9kQSEz46vq2pPWRqT3IbeDoVqwk8AVy/D7LG0FQVuZLkqxXCeoLTtnXUdYUQEq1b&#10;mtYggExKnIRt25BJCU1L1WzI8pz1+sivp21LXTUcHZ1wcXZBVXui38z6oE4KCR0AVGYKJ/w5ldEN&#10;v/r1Z6jME0UKaRHSn1c4a1ksSzIlMUb71IJg2O9kKiPPCpwTvHnzFmd9XlhbTWUcqs3YNg3bRnNv&#10;vcIJwcX1DatFSaEsnzx5h6re8NmXr3jn0WM++eAJ//irX2MHP4wHAUtu2Wu4JPnXbXHc1Nqdmhv7&#10;nzmeNylykzhGuQspzW1xZry3uesaE5/jTeVQDpEdhed3oWmtk8+YOhNO5WbCvF14fhjGJllEErm7&#10;V+nH6h2I2VKEGYfUyLFgtMFZQV3VfPnlVzx6731W6xOubm4wHUFMXhQgFHlRDmQg8fjMsgwhF9hm&#10;y49+9GN+/9vf49/86Z8gVIbqyFa604whZxhyxveq9G44tZ8WErit76f2bDHZaMofhgRhU6QpdyEu&#10;i/syJOma2l/1se147IzPQ+jyd/4swnbnKdx9/zzbbLPNNttss80222yzzTbbbP8d2wyAn2222Wab&#10;bbbZZpttttlm+29oU4VoU0VtHpjmOlUOcD3bfAc2VcFhvFdDcnvqPVNqPrGqeMgynlJeTakJHCqK&#10;OcSKngI5AUlwUwwmGsAsgTDIoG4e3W9/zRGwAV8w2wPOp5RJZAiUGVQt5E79Y6IwOwSBxsrZYSFa&#10;eL+uB2sGynEp5fAQcB0XW8Z/M86THhjlUe49CEt0BWohb0LqjL5vAwlgPbheW83zV6/5u3/4EecX&#10;56yWa4qioCwLsswDDgdAomBQ52p0iyo8IL9qar5+/jWf/vKXvHr+CqtbfDGzB4ybhPqa7ADeXqEy&#10;BwR9reOgyGstRZ5T5gVFXvgCPWvRut0D/mqtvQp01z/hfAgL8ZRSA1C+78tQ3VprPSinhYD6EJgy&#10;paQcqkTEhTxGa2SnEBsrg4YK2mGhRl7knN6/x9mbM6zRNNua/EE+Ul8Ox6TqftcrUoQgRus8aNMa&#10;E6lWdoB1fGGawxc/OizOebIEAeQqwxlN2zQIpVCZQAhHqxswAikyTxDQgWqyMkcWGVjD8XrJycmK&#10;9ckxJ/fu8fi99/j46Yd89MFT7t87ZX20oCgERSYosgIlM4wxVNtr2rqm2VaDyjnWUbUt27pBWzzw&#10;3Go8nMjQ6BbnOjChdTjjHUvb1Gw2FWdvz3hzfsHbywtevnrD5dU1VVVjjaOpNcYYFqsliyKjKJdY&#10;I8mMJ5bAeYWgtm3ZtjVta2jbBmsb/3dZ4KAjqaBTQ8+6VrW7+cO4EHyk0Od2xCW9jzDBOAx97Jh0&#10;YR/sFZM1CCFommYYH03TDKQO4Vi21nYgRTcCz0opO/CwGYCRPamL17OzGGt8wZQDi8Mpyc31DX/+&#10;X/4zP//pT/nwg4/4+OOPUJmkXGSsFguWi4Lr63Ma3bJuLQZJXizJ8pzt9roroPRkG0o4iiIHIdhU&#10;254PpgOIiwH40DQtAijLEmdsB2Z1A/GJUB7cbIzvQ5lJjosjlJBsNzf817/4IY8fvsPj+2tM69hu&#10;txhrefDOPWqjqa+3GGf59Wef8dOf/Ji22VA3W6yzVE3FerUkU5LLmytMB4A+v7jEGsvRas12W1EZ&#10;Q2Y0945WiCLj4maD7WIBY+zIP/VA8lShrHN9EZ8MinfdXhwwpfg7VZw7BhB08UL3WZvttgN8GozR&#10;HpTtjFdrgk5JSwyDugej92O9V24JlXZ25DwMPj0c1yFRTg/29383I+KPXVzTg8K90nDvN/0Y8L5Y&#10;9OqZPcYW/xlZB2ShWzOt1p5ZRkrvExVkUqGE76Pv//7vc3R8SpEvqKqazc0GKRVX7RV1XQ9EKP0a&#10;sT5a8/7jd7l3csJmu0UbhwWMbdncbNnebHDWUlcV200Fne/247XdW9PpyI9CAp9+7NR1PVKPif2D&#10;b/8xcLzvn3CNiQtBpwouQ2XuVOwZWxgP9sQtMaAkXO9Cf5cCDPWg+D6OSMVUIXi+X+9dNwhEp/Ln&#10;CXrolIt8wXWmssHnyQ6YmmdqpwKFj+Gts7S69QpoXVzqgc7GA591g5QZmRRkebGLJ5ADIVbYPoeA&#10;LqHvniomPqRsGyqHx++L15vwM4hiolTMHatBSinJeiAcu74UrtsDWMe9k1NWyxJcOwS0ESdYf+ME&#10;4ss4aynyjO32hu3mhizLh1g/zzKc83Fz6AtFSCyGJ21xFqqmUyvv/FC/TgoBRnsiA4EclLz989kk&#10;+DfeV+xU3LOOvGTnE00Qn6X89BQAOAVu6wnRrLU4KYf40INz/d5FBHFyuP/ogfQqyzxQQEgyVaCk&#10;wjnLcrnEakPbauqqRkhJ0zZst1sAlssFUkrqqsYYQ57llMWSh/cfsiwX2KMjrAHdVhjdenCi81Bs&#10;ay0Sh5IC24O+O8ImIcbrS6pIPVzvYpDXIbXbVFtPAbDFDoE4AtFM7alD5fShnV16voxAa/3+Mdwc&#10;dzD4Ya2PwBKh8nOKAGSs3u2VCbE7AiYXbCBTQLwpoHt/vbuAZw9ZOA4PzYP4NVP5l1QbhM+UIvuZ&#10;ipNSAKVppUQRhvWD8vtuPLskODEV14e2I4uTyXgtHnu7eeKGeXRIPfhQv+yDBUSSABLBQMJ0CGiY&#10;VCPt2m6YU86NQGmHwNqjzwpJoII1Y4oE5hBAdV+J103mzmLQ6Wjt7V7b5yEOjZ+9cRoQqoR9kakM&#10;a/Swn9+pwdsk6C2O1aaeLeUDY2Ik//dxPGal8uuo2LW5kiIgS5Boo8mygu12gzF6yOn0a5MFtDWU&#10;e8SiQV9FfwsVukW/ugXjJiTMiQHZ08BCMaGQ7GjalsZUvHj1hnKxYLU+4uhozZPHT7i6uubo6IS8&#10;KDh7+5aTk1OWiwXb7Q1t2wzEDFPjaArck7qXQyrUMVlGDMyeIp5KKVYaY4Y9Gf1+IgKeHwJepmJW&#10;pVRHBlQMsYOJAPV3UYcO+zTcK+zyzGNg69S+9xARxdQ8TeUD+xhkKh84lWuf6s89Ah0pJ+PyeN/U&#10;7z3iXMAU8DuVBw9zoOFee8ofh+OqJwVVMqNcrNCt5tWLF7x++YJ3Hj9hWZYd+NgFJGGeiE4p1ZE/&#10;hs9nu5g074g2/OdnmSWTBY/efZ/ttuG3n/8KnB75rP0+3o9z7qqwnIohUwDwqbUvzIsk16+gDcP9&#10;oRASqbp9bFGwXC2GeZTnxS7PEezNFovF0H5tW1OWJVprqqoa5nWf6+t99u5M5Hbin5QicepsaHwm&#10;snPhh3xHinzprudT++tbEMPLfUB8phRVYr+dijkPASFvIwA65Odj3xCu9VPA/MlYKtqXpHzYbSQO&#10;U0BoOqDs6ekpQkpurq/IC0+enEtP2Cylo6oczhm22y3bbYVSkqPFsiPPlbx985oj2+DaLZc3GxAZ&#10;jbXkxYJvf/IJuVLcf3CfbV2B64kuHYtFyWJRkOUKoWC5LFnkBW9eveDy/AxjNAU5eZ4N+R4pJIs8&#10;R4oefCvQraauG8rFkrJcAHCz2XB1ccnR8ZoWgbGeOHXbtNxULddVw3KxIMOTdiilkNaTkH785BFv&#10;zi+4fPuKR6dHHGWKc9Ppv3u2Tr8nDgjLpuLYw75rOj44FM9N5xXCXPI0gcNdrnnIZyb304nf3xbb&#10;pF5zG3DZGNORN6dziqm4b/x7uefbYiIeH4tKQkKB8dxVI/LaeK/o9z5yAD/D7gw23mNMtUmKbKgn&#10;zReAcRZrNa9eveH1qzd8vD5BCYkzFicgy/Ign1D4HH+ru7Gh/JogfB59vT6irmp++Dd/y/e/+wn3&#10;jtfQuo4Ap9ntexO5hN0sPDy+p0iLwrg/9HEpko8YeB7HiLeN4dTYvG0uhGcS/bxKESPFe7UwrxXv&#10;3fq5Ottss80222yzzTbbbLPNNttss80A+Nlmm2222WabbbbZZptttt/Zpg7m44PNtHrLWPk0LgKw&#10;HYi3f78vF/UF/71KZA+Q7AvbVAesDYvc+s8+VMhzCAQwVXgwxTp+CPg+PEtUxBEeVOvW7F3/NjWQ&#10;0c9u3JbWpRRwHbnyiqm9Anlf8BEqaqUKRULFrrAoNC4mPFRAn2K3T6mxTakAeaXd4O8cKsDaKa93&#10;H4IS0mvHeCQlTijOzy/52U9/wbOvnrFarViUC9brNVmufKGR6BV1u2eTEqV8gYTpVD5evXjJp7/8&#10;Jc++ekbbNB403xV5hEXSYocaQUrJ0dFRpxLSknXFjioA8rVaY7WBxWIAxi0WC66u2gFs0feBUgoX&#10;FO7EyggiADKFxTBh35RlOQJixkV5sZrnVEF+f/2wX3tgev/6Xv2hL8Tov/ZtAJBnvghGKqjrmi+e&#10;/ZaXb1/y8uWLEdB/KJjowJC9esWuCFJ5gIu0Q9GV9yEZWUes0DYtUuWdsooH1QinUFmGdZrW1Fhj&#10;ULkgLwuss1j8vQmpUFlOmRWsFyV5loESLI6WPLh3jw/ff8yHT9/l6dP3effRI+7fO+XoeE2WdyBL&#10;02JNjdY12/qGpmmpK401njigB2S3TeMVU42mbjXa+qHcK9UqBU7kICXG+TY7f3vG+dkZL1++5Nmz&#10;57x48YJtXWMRg4+QMidTOeViTVmWSNkBXm0HStMNm5sbTNt4BSonaRrjyTMyiZTZMLatdZ2erMK2&#10;GikVxuoAxMGO/CQoogqLlsNC47i4J/Y946KYXfFMuC6ERTghELEsS3RXEDaMl97HdatUqF5CMLZC&#10;v9QDtcJCVyklzjqWiwUnJ/fITcPV2zf87fPnXF1d8O67D8kLD0w8OVpTZoJtvWWzaTi73vD67XOq&#10;my0nqwWNrpH0ojmCrCjZGg1ZjrCaVnsFciE8SMRaS5mX6KZFt9or7liHdHRARkHWgVe1MWyahqr1&#10;BcDr5YpMKV69PuO//sUP+V//hz9hu2m5PDsnz6Fc9GDZHIfk4vLSKwwpyau3r3n++orWGI5WC/Iy&#10;52xzg8FyubniF5/9EoehKHOuLjcY54GfBsVNY3jx9gyHJMvkqJ1DvxX6q3gcpNaNVPHrbWpUu2Lm&#10;CLjQrSN+/CisNqPiLmv9XBYwqUITq9BPKYyG79mB+8WEUtDYD+775t09aK1x9GBT631VR6BgOzln&#10;IVxHMOMfujWmUw61nhwmL5BS0lQNSioevvuIj7/1LU5PT8mLgrZtKMoca13n1zVK+YJgDyzNyFTG&#10;crUEoKoqtOmhnpZ6c0OhJKoo+O2vXnNzdYULCFrCdS9em/z3MqnCfkiZt4+Det/Q95XZI0yxe4pH&#10;U8pLYTwTgyMHEHCnutYDjFNKODAmd5pSJO7/nmVZp04kAnCoHBXbh6Cd3UW6edIRlghhUUL5MWI9&#10;qK8sShyOuqpRyt+vVApnd4pHnZi4LyZFgPDkBVYblJJkSpGv174/W4tpdacKKsEZtNXdmN1Xvksp&#10;t/V90ium9u1rjPEEIN33IQFC7C8OqXBNqSyTAIgdUiru+zEceztQlUUYhyqXHK3XlGXWkd5Mx9Bh&#10;zC+l7GIqaFs/L1erZaf6anzM2cnSxuQNQyzdgXC01p6wqANhqkDFVCrZxXFiuH7s0+L2TKmeWmup&#10;qorFYjFqh3AuxQRJh0ALKTCsiwq9wzFEBEKbumfV+SzVkW41re5iBn//jfZED9Ya6rpGScl2s+H4&#10;+BitNU3ddPMxx5GzWh5TlkcYrWkXDleWNFmB1j6e6wutndG02mKFG/a//l7d0F4hMUeK6OW28R2P&#10;gXi/Hq6bqXGd2t9NFWqHBCT9viNWnwy/xn41BqzFe47ef6YA1VP7+gE8j8VZMQmoPqSeG67RMUnK&#10;FKjpNkvFMrepEd5FmT3sj5B4J7XnTr/5MLgpJh/0am12zwdMAWsPxXCxTY31Q7mbQ7mZu+S8+n3A&#10;6J7ctIo9E2Ml7ssUSWIIVu6JiabuKzU+p3xlHJ8cVsTctU2/bsVqtIcIfVLrp3U+9xSDIe42L0Ap&#10;OQIk+88Qe/mGqfzV1ByJgVhxzBfH17u4O35+n7G0zueg6tqTNUnhiYK0MWRKUdcNeVFSVTXatORF&#10;jta7NbBt+r22QwWEElNA6ridd/52B4LfAYpIxpKpHN70nkmQZzmNtlzebPnyy6/46OOP+e73vsvN&#10;5ZYXL17x8SffYrla8avPPuPm8qrLbekRKBrhVTGF2/e1SqkhV5DyxSmg1pRi+DCleoKT8OeBdII9&#10;YoQ+F9d/5maz8TF2ng/A9UVZkuc5TdPsjecRgCecZ921jbVgDK6uqet6ktQq3jNOtUNq7esJC6bm&#10;xCH12Xi+yyh+jNem+NlT/v2QD0nth6fWmNjvxfFKeP3ef4WfHecFUp97F5X0eG8Wt5FzDmn7fJvP&#10;jllrefnyOe9/+CGLMme9WnJxeQNqR7g3tK/b5XX8ZUJyP4VSGWBQovTkcsenPHn6EVeXl5y9fuEZ&#10;rYKYelpZneQ6PB4fh88j7hIvhT5kKtxwbgIsikNKh8o8iVtZluRFTp4XA6lfn4dUSqK1wRgPeC+K&#10;IhjHeojZ+j7s9wFa69HYTpEBT50dTeXFw5jFufG8nDrvmOqXu8TeKbKX+POkEmRdjt25HmjsMNaM&#10;5kvqOvFcSvXvbQRbh54pRZB0tzGVjltSZ5N3sUP+SQrBO/cfUJYFWEuhMpyxNKZFlSWZypBKsFyt&#10;uTi/oGk01sEiLz1o3UmOS3+2c3V9Q4HBGcvN5pLGaKwUrFYl7zy4x5P3n7BalZydnVFXW8ChMgHS&#10;ARrnWqR0YFp++/lv2FxckueKLCtZLNYopbjZbDleH7HoyJ2VhLbxKvMgEFLhujz++cU5OMvp8TFb&#10;baiapiPbk1xXLWc3W7I8B6UolgvqpiFfFZ7gUCk+fvKIn/78c06XD/juR0/5x8+/oKLLlSIP9mEq&#10;hzm11t9lf3UXsqvd9dJ7ilSse0jd/dCe7ra4LTXmDpG1pPY/IvL3Q/tJiYw+JwYZx3uT8TPv+6M+&#10;PgrJR6fmcqgMf5sv8wSvdvJ8forQJ4xT9tvGr61K+ddV2ys+/fTnPHjnPqcnp1xcXflY0DpQkp5E&#10;VmuGM8w+nyqlQFuHEqCk4vNf/5qf/fzn/Nv/8V8NuQAhBc66EemzvWW8TMU4U8+p9T7JjQpqKOI1&#10;zAPz2xFJ6132llP1EDHJSrw+xmvJIZD8VM1Gaj2YbbbZZpttttlmm2222WabbbbZZgD8bLPNNtts&#10;s80222yzzTbb72zhgepYiXX/kD8uPAmVYbo/eNAVDMWIxlrUgWKDQaU3UHqK7yWl6hPeR6yWM2W3&#10;qeOlCsdTxQVxYUPMjN4X0oYFaiEr+tS9hO2++8cAWgmvJRygpAf1mk7hUQradqcIngKxpAo/dsC8&#10;/aKtVHF4b6Ha95T6Vqq9hRAIK0ZqnbE6zPjQnFGhmS/4kijXFdwqyc1myxdfPuOzz3/D+uiY9Xrt&#10;C16tJhcZxlqk8gVrwvriMKV2imzaas4vL/nNb3/L8+cvaCqv1JznRQcI7tR8nPXqy10xRVkW5Hk+&#10;mhM9WHekjAajcd421TfyMgAAIABJREFULYuyZL1ccWnaUf+GirXhvIvbKBy/YZGmMYbtZkNRlslx&#10;HhcnxMXw+z5gV9x3qMB0UGYIwIR98cbmZsP55QVaGwqVcfb2jFq3CKk6xeudwhPBM4aq3h6AaQDZ&#10;ATLrTqU2BwTGWBAKRA4yRyERWLJcorVDu5aszFgsFhRFjnSgDTjhEJlXIsqLnKJccLI64t7RMe8/&#10;esiHHz3h4aMHPDg94emTxxwfLcnA+zXhsGjq7YamtbRtg24qnG0xulc4znBWYYylbQ3WGXSnFKeb&#10;hqppMA6kKgZl0qbVvDk/49nXzzk7O+fNmzdcnl+yudlQV7UHmMqMvPRAQdkp1retASdwVlJtG7bV&#10;BmEcIlPo1l/XGo1zBuugMYATKCUx1hdPZpnaqXVaunnjMMaDGQW+EGg8R2VSGWNQEw5eq1SGlGKk&#10;8pzyGWGBZgieTwHz4kKs/nNNCGLqQGbhmtWTN4w/Z6fEodsWqSRCOm62NdV6y/HRAqHB6IoXX3/B&#10;dnNOviwQQtJWDXVdcXNzw7ZqubqpqFvDcbnk4dExTrYs88IDGPGq7k3boorMA8i1RgqHdgajNcJZ&#10;lACkGAgJtNEIIFceGGuNo97WOJlxcXXNRrc8uH+/UzdRZKrgJ3//U06Voro647hTG3r/vXtsr895&#10;+Og9jtfHWGN48vg9fvajH9FUBkdGucgRSJarFe2bt8g8pzGay80Ni0WBkJJtVSPzBcVqxbYxvNle&#10;8PJiAzJLrg29UlWqsC/u+9Q6PKU0mQZeebCwv77YAw31ispKdWow2ngCE9niOpWZftzFY3AKJLhb&#10;VxVKyUAx2waKOozmya44UQwKkv09hkX5XjEqALzAiCRESdmBpaN2NR1YSUjIxKDObYyhbRqur244&#10;PjnmO7/3fe4/eIDKsk6l2LFcLdCt5erqavDrIfBltVqyWq5oqgpjDXXd0GpDW91gjWa5WPHy+TPe&#10;vH6B1W0HDG3H8UACeCwDsG4IihzaPxGrhOtZXHwYFsiHYyX0Cc458jwfXhOTA8XFiWEM1RdKygR5&#10;TQp8FT5vDBQexUuSbgw7RKfKPsSCLpoTQ/zYqbp36mVZtiBTqisI7YstPVnPosx3oHWgNdoTsFhB&#10;U1dIlQ9KfP3XPM9RSpIX2aAApjPNdutVslVH4iF71dsgmIvBlfQq3kEb9O0cAqdj4p14Dg3v7wh0&#10;blPzSgFiptR0UwX7KdIL5xzlIvfACwdHx2vyXGGsX0eM3Y+fhRA4s/MBveKWdZambTHWkRclCK92&#10;5Ue+3Wujnd/r/hMC3baYtkFJiTaGvMx3BDLQqS86YvXIVDFtGI+GxbnGGJqmGcgawn1YTBaRImK6&#10;rY/ivhkBN/p9JxwkcfLzQoF1fo8kBcvVkk1VUdUVR1nuQWuANoary8shRmmaBq21B8V3Mf1idcTx&#10;yX2sBWMdUuaU5ZJFp0bprAfEtU3DtrqhaRpPtGR9/Oc6kqhw/xvHNikflmqj24jgUnHZMHesHal4&#10;/1NA3lN9mVJvje8rBrSExfsDoVy3vk0VTo/HxxiIfJvCdnzt2Gf3xAS3EcIdsikg5BRQaCpHcej3&#10;U4Dz9A1N52Li2HpoR3s3cNSheTul8DcV4x0aWykCwkMg0r5fU4qQuzzEBNhPTLd3SDh4m1pq3/i3&#10;ERpMzelD+auU+uahPNkUcDy1n5/q91E+6gDgL91v6byeHa2t0wDCKQt9zdR87WO+fv8Z5jiCV+FB&#10;6p6YzvtKh0B5sjiZdwBsgVI5UoLMFCrrQSx2iJG01t26KAIQn0rmxVLjq98/SClBhnFiWt2zj3Ob&#10;ppnM3Y7b0oN5s0zhcFzfbPnlL3/Be4+fsF6ecHJ6xPXNJXmZsd3ecH19iZRjMjM3NOFOATOVWzqU&#10;Gwz9zdSaN0VEGucS47ForaVtW7bbLcYYVqsV4IkFbzYbjDEcrdfcu3ePxWJB2eXO+n3K1PiL8xC6&#10;bWkT8cck8DIC56bWoynfmGqnMO8b55LjsRbmI8PPmgIZTilWh/uoqTk3BfwL7yO87lQuPyQrm4p3&#10;wt/FZwPx+JrKJaXI+EaeodtftwASXrx8wfXVFZnKOT054epmg7V2j2RxuKehrUW3p/d958kXjP98&#10;oVgsctwJPH36IRdvX2ON3Rvbh4DLqXVz9z5GoPXbyGYOx36H/5YmqfF7RGO03986g8wEpSyGvUNP&#10;vuOJxfxn3dzccHNzM+zZq2rr1XmDPVVIJsXE2dAUcFcIDgI7x3Ho7pxmLCjubt13HvKHUwrBqTxY&#10;qAQc5viNsZPnP1N74Hj+HyKWniLxOxSn9f146FnDdThFkDcVJ04BiA/5I88oI1guljx48AClJHW1&#10;9fnVLMMikUKirUY6n/c2xoAQFEXR5YYhc45767UnxDEtzhh0o8mLglV5xPnVJc+//hJnW6pqw6N3&#10;3uX9996lqrecnb/FWE1VbxDSkZUZ9faG5nrD55/+CtNqVss1mVogRY6zfvKu1yuWyxLnjFfC1v5s&#10;SuUZea5AwvnFBT/+6U9YH51wvF4hqgaJJ5Ow3blL1Vhq49g0mifLNc32mm3VcHS0xGnDg5MV905W&#10;3Fyc8eTBO7w+u+a3b99ihKdX7JXE4/xVipTlLv5laq9729npN/Fjh/bI3/R6t+1LDvnju35eHCuk&#10;8opxHBVb6BNT9xET8PVnN4dIWO+67/H3KQ7ENPZWUr64HX1u3XYEnxKM5dWr5/ziFz/jT/7oT1iW&#10;BduqQnVnPEIKTBQjD74L160RBqMtrTH8v3/+53zwwft89OQxrm0HPtAdc8CYMmvwx/0pWeKMYipu&#10;7M+sYtK9VK7x0N77tpzHoZhh6kwtzv9Nje+wziE8H4jX0vg88J8yL2abbbbZZpttttlmm2222Wab&#10;7b9HmwHws80222yzzTbbbLPNNttsv6NNHUTGxTIpJaj+yFKGIIP+70yofkTqRLHyePj6uKA6vL/+&#10;+7BQFNLK9an37MDq3Ao4mCo4PFTgMXXt+Pl6GxVR43YA08Q9hADC7XYbtRfEygeHlNhioFncTrvX&#10;y5FK+10O0OPX7T3/ALqRQ0Hg8J6gJrlXWOqLW8Mxo7oippevX/MP//gjBBlFvkC3GpWpgVFfComz&#10;XaEablT8WTcNF1cX/PrXn/Ps2Vecv3mDs6JT0GzJMl88IYQveFNqXMBsraWua/I898mKLKNt26A9&#10;3aBeCr6QOsu8evPR0RFVW9HU9ejzxn09Lizqn38A10eKD7E6cdyfYX/HSrkplcJwHImu8Csex3Fx&#10;bE8K0LZtp2jvVdSkykBIDxpSGXmWD4V7KfKDsJiiv18pBVmmduDmTp1QG4OQgny18qptFvLMoTLH&#10;4rTsgO8Zq9WSZVGwKAsWiyMWq4UHnSlYLBY8fPiID95/wnsPHvDw/j1Oj5eUZUauHBJJrTVtte0U&#10;iVq2TUWjW6rW0dQ1wjmc1R0QUGCdRmsw2mGsoGlrmqbCYbFGs20qtlXDzU3N+fk1N1dbrrcbXr99&#10;w+s3Zx3QzQOgrfYgQOssmcjQxlBXNdaaTuXZg349cKjxhAEOsiynajpwopRI4QH0SrqucLPzOQiM&#10;7ooQu2KnseLH3qTf182bUM6KC+KLohj6tgc29mMvJEQJQSbh+IgV2cJx2jYNMlDO6K+RUiPt52ys&#10;cmas7YhcQErlCw2Vb9syz1BHKwwGJf2zNHXL2cUFl5fnbLeaVkNrPKBWSMV2u0VmUOQ5mQCLYL1Y&#10;Iq1F1zVCO6wUCOWB7kWuPPg9E5Ar6qahrhtsN66UypDKAzKMcVhr0K3m6voGpTJOVmuKoqQQHtjQ&#10;Vlveu3+Ku77gk299wB987xN++Nd/ybc+eIpuGpxuef3qDW/PLlmdPkK73KunIGlb0K0vHzs7vyTL&#10;4Ph4RZEVtI2mXC79nHaCL75+QcsOdBD7Bl/ALkZFb3HxfOzT7qKUtV/Mu6tVi9d6F8QuZbkgJK1p&#10;tR7euFOmlMl1uAdMh+MqJiNJrcWxX+3BKs6ZUSzTg7PHz7xrFxv4R9nN6wFY2AGKmqYZxrgQApUp&#10;jHMYrTHOUDcNQsn/j703e7Ikuc78fu4ey10yszKztl5QvRAkhsPZOSaTyUwPepCZ/m7Z6EWjEWeG&#10;xJBDEEADjW50dW253SUWX/Tg7hEecSNuFoh5Eu9pAzIr82YsHu7nHD9xvu/j65/+CT/54gv/u3qP&#10;EJDlGVmRY7RXNdzv97RtS1F44peyKLm8uqJpGh8DswxbQNPuPGGGM3z3u2/44fe/p9pvaRvdgXi8&#10;cr05yA/G95v6A2PtoNP8kECAWUKX8XlSoHwc5wiuOAQVi4ESTxoz03kYG7yjGvbUNUypk47POcwN&#10;DVKG5xrUuvEUKAjhsKal50UIYBQhyAIJjyf78XGThDggrs/Ul8bvlZQ46SjyHKWyALoWKCnQQb01&#10;UwolFUZrluWCvd1RZMoDfZ3tFF1FyKWsdSiZKB6JCOLy126swWF9btUpHfpFHEkjrPOfcUSg1YT6&#10;XEAjHDb69sCL4fOI/t31+xrnunk2pYoewd4pGUYKplMqw1m4vLykKDJsW4N1yWHFaC6KRN3coZT3&#10;BbrVCCF59ux512gezxEBIClYJ657gyeJ0tpgtaHIclopBvFYqaBkivBiln5mdAQCzjmEEx05gZQy&#10;AKaH+WEkQIg5b57nkz4zXXdzYO8p5dpxHMiyzPuu6DtmgKFTa8969ABZXrBar7h5v6Gua87PLsJz&#10;VWw2G3abjSeHWCx6Va4EOHlxcc7F5QVN22C0AQFat0gpKBcLpAv+aL2mtWe0uqVtmkCMs8MZg7Om&#10;I9WIcyzm1lN7qSkfN7XnTIHlTdMcEEccNEnj1Uf9POh2Zf1efkaZ7bH6gTGBTCZRkZtSBDu2h5wi&#10;mplq+vd5osAGgrK4P0rH7VBJ9zAOHyPd+2PJAeZUqo/t1eZiyJzKe/Qv4th1hGeOEAgnD+ZNmq90&#10;jfku+OukxuD9KJ0q9cfXmlz3RdCrOCPm73NqLMdA17Ea/NS+Vw78QhdeOjfiwn7GWvfocz96z5GI&#10;IZlXnapit18Z/r0dryUOgaJz4P2pMfhYEoEpIpdj95iq/o5j6THV3PgXAgFC4ixdfaD/gI97j4Fg&#10;5tRsp9bR+PrSPEupLNkriBFwmGSui6DO3D9gKSBTguJs5fMSC7ttTVu1WGcpi7zfI4ugHhlJinA+&#10;x+kzkjDn+j22oyeyEtIT1CnU4PrGz3UcV9M65xRBguv2+LYD/dVVi0Dwu2+/oyhLtDFIpVitV9zf&#10;3fun3tgB0VCYCf44UkzGCzfz/CIE3wUipOEcjTlY3Cd60JPfu9F5DxnqeiKocjtngwKu8wRxTYNx&#10;Bm0NVV2htfZg47al2vtazt3tLQ8PD7x69YrlcomUCmscxtku/465kHADFpGOeMolNYvoc6ZI/sbz&#10;MK2xT9WMD+tyqV/qAc0x/x8D6/2esc99Y5yYUop9jIhuDmB1uCZDduGYVBs/VvMbf39sXY9VVI+R&#10;eU7lFukYpL5ozqfESatD3qaU4s2bN/zi73/Bz/78n3NxfsbF5pz9vvakiG3jFZ2FQCIDuVxPKhOf&#10;S59PW3CWoijQ2pNzPrm+ZHl2webuJsQWi3PxfmNeI7vj9M/kMEWe89HHgcNi9JUO/J1EsO73j6mB&#10;p/4qkkz1ZKl7ynKFtTasw0i0bAfEJbFu3LaattV+rzkiJY7EnWn8jWD1nvxDPFpbmiehceFZiAMV&#10;46n3VYz8w1xeMw109DX0/nkm7wec6PxuHBcdiJHj+yBP5tIDZxHDXTHi8B4+FuD6uJqv6PyQ/7zt&#10;n0F4ING1RcLhMaFArHuNa0ZzNcBjOWR87tFHPXnyhPPlEmc1KOXr4MbXqqyDfd1QZgptDFmeo/c7&#10;cpWRqQyEQjmv2K5ai8oETaOpGsPifIHMFE8uLrCmpdpv+O9/+9f8d5Hz6osv+Yt//s9YrV7wsL3n&#10;9Y9vqZuK9dkZelfx9u17fvObX7Nan7NYrVHlAicyMJaz1RnPrq+R0qKNo218zpGVGUplnph0v+cf&#10;/uFX7HZ7NJJzlbMsSpQT7F3NXmu0tTTaUtcttlQIHGdnZ2zubjDaUeYFQiq++vJz/uvPf0GxWvPp&#10;s0ve3t6wsw4TheuRIGwXv4XDK2aPnksalx4jxBqrtz82Dz92fzY1X6YIguZIIqbI1dL7mQIOP0bg&#10;Onf9Ls0rQm1KKuXrMPE+ks8wEe+OEUFFvzLOReZqsY+N89z+fkyAezyf4dExSXcTiMznPRKsMfzw&#10;/e/47OVLfvLqFW0rkZnEOF81RPoahxSqP4IItVQnETiWyyW7zYY3P77nr/7qr3n+7DkqyxFGBxH7&#10;ZIxdcu0iIfdlnrxobo+VEphMAdfHfjnNMeeI4Kbm2GOkIXNxcFynSNdBWstI11JKHPwYAeBUTDzZ&#10;yU52spOd7GQnO9nJTnayk53sn5KdAPAnO9nJTnayk53sZCc72clO9kdafGEZAUCpOu7cy/NxI1n6&#10;wjOCl7vmltD9NsVengIiUgDinOp6+rfx+ylFmPTr+MX7XKPdlM29TE6PEwF+KYAzNu/0gF05AH2M&#10;lWYO7jvpyRIMVYz7a5Mda71/cR4Ao8YrO4+bLMcM7ek9pkDS1AYvuvvetoNnFP89njvHmpNkVKo1&#10;dB2wkw0uwqvVds81/J0TEmc01mpub+74m5//nPvdjqfXLz2gXriumctaS14UCBUHtVeybNuWh+2W&#10;b3/3Lb/97W/58fVrsA4lFEJJEK5rlBNSooQMIJ+sU/hxzrFYLMiyjN1u3ynQ9KpDPXBOa01T1axW&#10;K7LMAyfLokDQq02lir9TY5zOwTj3x4ruEVw4RyAxbrabUrSdA9TPEVTEtZhnGW1QPO7ORwDYCA+o&#10;VcorHVvXg19TMNe42SiOjQe1GKR0ZHl/PUWesywWyEKBUpSLNWerNUVmub484+LygsvLS87PfOPY&#10;s8srlosFi0XJxeUFUoECVKYo8pK8yMiVJJe+scs5y77eU+9r6sarJjsTmjfbhjY0k2nt1VhcR7wg&#10;aLT/G2sEVdWy2WzYbjfc3t1wc3fDh9s77rdb9tuGphFgJQKNCAC1PC8RQmGtQZUZVVWx2+2xbucV&#10;pvBgxywraNq2U/bVusFjDCXCGujUdiVK5X7hOUO/uB1GG6wQKCVGRAwkDS6Hc2jceBqBT+ncSRtS&#10;p5rEewDgoVJXPFZVVZ1fj3Nfa41UmVd4jUBmFckoFCY0gqbK1RF8n66hbv5H8HBcL9Y39kkhaVuH&#10;0RaPFfPXpISCtkU5y9liQVuVWOvIyxxtBUoVKJVRW00eyAgKIdHAQimWUqKVom1rD4AWkkx6UpDG&#10;aJQApQR15edWkRc4YwLaKazXPMMZx6IoyVXF3f0DDsGLJ5cUWc7q8oKffvE5uw8/UjjLq5fPebIs&#10;eXl9wVefP+fDzVt02/L9b3+HVLmf462lUArn4GGzodrXOCvYVw3LhcI0hqqpqXc15foJ2cUFsjzj&#10;9Y9/HcauV3Ecxztr9aPAtnEsiM98qjlvSpl53EQW1Xs78HJCihDhRkJE5UTbfV4k559qGBsrwo9z&#10;pHhfKQgxfi766QiClPK4ol1UKJvLx+oAeMzznDw22icg8izLqJumy1sEEuMsn716xc/+xV+QFTlN&#10;1fjRcBaLodE19/cbGt2SFTlZAPYYa7lYrxCIDmTvATPOqyk7y3Zzz49vfmC7e8C6qH4sBvFj3HA5&#10;9v2DRrtwHyqAu+eAW+N8b6rxNp6nbdvBcxrPobT5L7229NnHxvyY60XFzrHa4xQZUZoDpt93BDKZ&#10;J9zx+XQEj4ugsO5VBB2gVEGR5175zTqyPEcIMFoHwG3IWXXbKRQ1TdMBmPM8HyiORkVCR694CJCp&#10;CLi2Pn5Yx267paoqv2aaFmMNmcqQWYaV3nfmmQJryPMsNOibAFT3ZCBWxOTXBWXyIUC8f37dzO/9&#10;3xjwMzEX/HGmwIK+IV+InkBiKu8a+6KxKl28BuMMSuVo61guFxRFQV3vgvLjnOJ5mle7AF6uqeqK&#10;LC94cnHpr08qnLAYbZPcf0JZW/k8eb/bUO/33TGHzdd0oAnnEjXQZB1Iobq5IoSgjQB3GACM4zVE&#10;PxDXScwDohLmFAjvGBh5am1LKRHJftGM1ubcPs7vCfw4lGVOXmZo0yCl5Orqitv7DUopiiLDlEV3&#10;/ZHwoywK6soDdVarJWWRY6zGYfGd0Y5GazKbIZ0MCsAKlSsWywUCePbsGbvdjt3+gaaqqKqK7b7C&#10;ti0IgXYW4QRYH+tVIGaIYPKxgnOac6XkDJGUS8yoX6YWiX58TEwa4d1hbB3H5ZTUJu7/poDeY3Kh&#10;NI6P5++4ETxtzk/JAg5ACO6wmTytcUwBiMf+fE4FNt7jH2uPKWvOgSimVHPnah4COakWmn61zoET&#10;ATA6JJWazGsSgII1NuRNeDISN2yGfwwgEaC9RFKvNAewH3GMY+rIc+Pdfc5LzXa1la7ekvzApb8U&#10;TNYz5kGfrq97JbWvqZzkQKlajMAyM3N1Djwznq9TYJQ5cPrcXBnXCMYkhcfUZWMtaKwKGoTCMdaS&#10;Z/n4gU0qoU/Vr6bG/g+p6Q2V38d/6w7yUOss1pqORIXwbyf8M2vblqqqqKsGKekAe1JK2rqhUDky&#10;V5P1wAHwO4Lew/wTSQ2xH+N+4o7jaszfppSD0zGMe+qBbzWGLJASCiGom7bLxXbbHXnufxfzrgEg&#10;RkicFAf14O55jWJ4P4/E9Fwd/JUb5CmHZJ5hXtl+XiJcfLJ+Tye9Om5136CFpm4amrAXijHp/v6e&#10;X//61/zsZz+jLCV5kWHqOm61IeTakuR6A6lUqno59VzG8TH+Pj6HY2C48XqYInbyP7KzRBA9q+hg&#10;RQBmNsaNfc5UDJ2K4X1eLQZzdVxXTmP9HNnNOI5PAcTG547+Z5wrxfxhTLg4RTQ0lRO4AKSL6zWS&#10;3wkh+e1vfs3102tefPY5l0/O2Gw2lMUCkecYZ8lUlpAKWaSMoah/Xvv9HmMsmZIYYz1xgzUslmte&#10;fvIJ24c7XEKs2v+vD1hDEh8m6xEp+HsOKDesxQyPN5w/qXJ3vx7nFLnn/m2MYb/bgxBsN3uyPMcY&#10;TZ4XFEURCNuagz1yP29dV98ZvsPSE8RGLiE3GceO6fg6HVtS//RxytRTZIpT+d8cGL6P83b2PD1Q&#10;3OdYzo3IKkYbz0hYF+tgc8D3qdxsioR3HLP979VBfE3Bo9aYAJC3nWJz3DNHssy05jOOMelaf5yQ&#10;KX3JJsjyjLPVkmq7wWYZTjl2lUYbgwlk1JkUtFrjgOVySZ7lrFcrwOLqllxJCuFwuqVpNE5m2EAo&#10;68lwJaUqULnifrPjt7/5BmcavvzyU87O13z5xSuaNpCb4vjxzY8IJXj67AonFCCxTqGE4PLJOYvF&#10;kvv7G6zWnpyyqliuS5QSGN1y8+6G7f0WiaJtHft9zeXzS6QFbTRWCmpjcSK8i7EZ+/2OYr0C56iq&#10;PSu15my9JssLHr7a8pvv3/L86prrsxX7h20SE0xPfBP2C7j5WDZVC5iKOVO13CkilKn8c0qp/GPz&#10;wnHNb84vTr0PP7a/O0YoMVU/7mbqiLg1koIzM+/H++7J98zDtJtD8hT3KED/+D6PyXf2h/Gj9wVT&#10;z3ZMyDas58hBHJTCsn3Y8Pvvv+PTTz9hURTs24bWWFCyI25t2xbdthhthv4rEKyWZQnO8bd/9/f8&#10;q3/9r/jJZ5+ishxnWpwdqphPvKkd3G/M72Kd+Videi63+ZjehLl978fuo8d59bhmPlVzGu8Tuxpx&#10;915l+N5mqp9iTPJ7spOd7GQnO9nJTnayk53sZCc72T9VOwHgT3ayk53sZCc72clOdrKTneyPtFRN&#10;G5hsPp1SLvegVRPUKRk2PTnRAUlSdZsDCw3JNjRBRiXf8cvguabxOUW3ORBdei8f08g314CUnieC&#10;hobXF5vLhsd04T/Sa4hNQ53auTsAycgBuDy86JeSttUscjVUhZcCYZlsGhw3T/eKKGK2qbpTlxHz&#10;L9vjedIX5ekxpxSQomJ1J/Y+aPruFeI80FT01xJURXFgBOz2e/7m7/6W3/zuO9YXV73qhHAYC2Wh&#10;vFJypvq+BBcAvgiaVvP23Xu+++57Xv/4BtOEpm0lkUrisOGYJICMyGgvPcDMWJxrsdZ14JNe0dir&#10;vTvnAUPGGqpqT6s9oPvi4pzL7Ak/vH49CTKPz06GhmApBASAnSBpLk/UqVKg01wD63jtDOe6b0aR&#10;Ukwqik2tDfBg4zz3DSaiadjvq04dx4YHLaXEmaDVlTRUWufnrnUOFUkOjO3mtQf5OfKs8KpKuqJc&#10;FKgsQwpFuVhRrgpWZ0vWZ2uePX3Ol69+wotnV7x88ZSLiydcPrmgLErKvKBQGUoIhLRBAcIr+TR1&#10;5RWF9ltq0/o1KUBbhzGWtmkxjaM1LUoqtDbUVdM162mtfVONdei24cOHD/z49g13D1vaxrK533J/&#10;d8/9/S11W9M4S6M1CEWmFqAyjLOgDatFSS4VUiqMdTRNy67eUO0rGt30Kq3WejU9U4Hz80Qbg1DK&#10;qxniaI0hePigJkJQhw+Nyl1Dj0CKHgBO4s26dZqAO0iasqLfVUr5uRqafmLDcUp4EkFx0QeqpLG5&#10;KErf6B4Br85R1w0qU51in9ZtB4LVWmNdBAp40KYMDaJCQBY+s68qDyBE0GqLs6YDqfWN2PGOA6jL&#10;o3tw1mGspa40drWgXJXUuwptQckMJRwOS5lnrKJqrMgQrV/LrW6xFAGoL1kuMjSSZZFTKu9HnPTE&#10;HdYGACPOx1ajwTpyCZXxAHmkxGgdSDlyrLHoRlNkBWerNXe7Lbf39yxkxpNFgSolhZK8vrv3oFWt&#10;efP73/PFp5+xynPujEYIaOuK5aLgrq7QVlDmOeCoqorVYkWbG4y1VJXlYi1pGo21jouzFYsnT3i3&#10;bbjdbED4cdEhZnX+RshB014KAhmTX0zlKh4w1ZNm9CpzfTN33yg8zD3iMx40VxJiUVDZjkBDEOjW&#10;DBQ8+2vzfn1hTnuWAAAgAElEQVROeXEc99NGMhnm6FiRzN/7EPMUQUJe7UcOVLC6GBtURi0cAKdd&#10;iEOmI54wNHXdHcNa3xx++fSav/zLf8f102usDeMcx0pbWt1QVRVZACuVZYkxXnVNSUGrG69y7Ry7&#10;zZb37z6w3+5xtubt23fc3d+hmwbnBMYahFBdg9xcDpbOi7jOU7BE/Nx47owb41NCmClFqfgA0rg2&#10;JgIaq6/G3EuIoUquc67LB9tWh3kiBoQhWZYNiD4GcT558DEPzjLVnSemjjEfkD4VQAXfaqxBB0VV&#10;kUmc02jtAeoOMPimcu//LcZYZCCsgUhMIgagogg48s/AK4p3oAMZiWs8wKAoigT87++1KEqi9qe1&#10;FuF6ReioXpUqr3sil6zbS3SAXMLikD3wum9AHSpojrEIUw24Y8DReO6lavJilCc5v0gO8t1uXSJx&#10;TuKsoMx9Q7qSQVVdCEwCnGLkQ4wxFGWBkAJdt7R1TZ4VLJdLj/e3Ps+zASA9RUSEhaxUOGe5v79n&#10;v915sNEo/+v2aEFFMs9ziqJE6xbdasqyJFcKbbwqvdYtWgtEJNIJ412W5cC/peMb/xfj/xS4crxe&#10;J9dosOj3ZcgZYn4QY0OqctptIoQIPjSOl2NZlhS5Cn7MNyY3TYOUgtVyRVPV7KoqzLUtu90O3XpS&#10;iLqpUZlEZZG5KyjNBl/snMMJr8DosB3Q2BMVSdbrNavVwoMmm4bNds/d/R37/S4AeLRfQ6IHEUR/&#10;ke6fuv2iEJ1a4hRI+xhYeMoHHwNhHwPgjoEpadwbnzMSsEjlcyvR+UjZgQmjr4zkV3PkMt3cIyiU&#10;q3CdgcTJ4RAuxG0hA6DGHSXSmQL+/GMUyqbAOuOxnAODzKmnjn3O1F78GHgprRf0SqjT55yaHwcA&#10;15lnPEtIkXwziOXWHSgopwQOU+Rr4/k4jtXzyq2jzU34cowoIR2fFFgyNZemgJyzasKj+tTcPBjX&#10;5aZqdFPHPTYvp8Auc0ROh8cY+to5fz4gv3DDvC0vsoMa2VStYYpA85hC/Nx8TtfIVF1sXA9LBGqx&#10;xnRkK84a6rru9o8xDjpraduWPFddDkQg6FNSDe5t8HVi7xDVneNaKIpisNdwzkze9/h5xfx3vB8Z&#10;z6F0PLpjdedK5hpMkjlN1Y8hKeXN1I2m5m30T2PilDkAZncMGZ6V62ubrdbUTctm+8Dl5RVlUbDb&#10;bIdkIAmp1sNmw/fff89XX3+NUmowdtpoet356ese3+ehGvsQLDomDT02p4/d+9R6HQPlnSPZZ4rw&#10;/bwa9cf4kWOxaCoOxuPHdTNVH55b51N+YFx/nwLjj/8+BbClviAl7RAzxL1TdVTnHHW951e/+gWr&#10;i3NevnzB3d0d9w9bVqsznDZYY0NNqs+JMZ4004+F7eobIAOpWQCHZZbrp0/57tsl9X47mzPPvb+Y&#10;U50dqNnOxJy+5iEnSLR68oW5x38sPsyvH41zkt1uS5bV3N/p7h2RXzO6yxvjM8uy3JO9hUluAwHC&#10;FLBzKgYey40/Zi0ci0NzOfQxcqlpgPB0jhDz5XR+937mkCzJ4QZEcccIlz7m52M/MPXMI0FIJHNR&#10;SnWER2mc8u/Vim7P6MmGHdZomqalaerBPHzseU7vcfx+Ma4A5xyL5YLt/V147xH2XFpj8cLRde1r&#10;wG0AnAt8bFFSkGeKTDisaXy9Jexj4l7DGovKpCf8tf4dUtyD//IffoWTgs9ffcVPPv8cZ30t9/3N&#10;DfebDU+fPeUnP/mcTJVebV1rzs/Ow3gVbHYV2+3OE95t9xSXBctySbXfc7Za0dSah7pGrc8pVE5+&#10;tkZk0D48kCmBNi21FuwqwW675emTc376J1/zww/fI3CsFgVlnvFnX3zOL3/5a/KLp3z56nPe/O0/&#10;YFxKIJS81x3l1rNk3zP52ni/NfXuNeZH0Y9FMPQfslSnYtfHECk9tm8ev28bky5+TLwfzN/RnmvK&#10;r0/VTuK7lGN7so9Rdp/zRx+Tgx+LxcP4M/+5cdzxc+Pwen0tSPCbb37D9dU1f/EXf0HTtjilKBYL&#10;THhHp5QC58hUhjENbSCuRogux0cIPny45T/+x//E0//jf2e9KjHWBEJsN1sbOCCbC3W98WfnfP3H&#10;zL/H+haOxdepeT7VPzH2pXMkoGOSwvQYKSHXMdKij923nuxkJzvZyU52spOd7GQnO9nJTvb/ZzsB&#10;4E92spOd7GQnO9nJTnayk53sj7SxQvhc084UgN0DuUBre6BM5yIwy1oMhy+JpZQ9ECTYoEkyOfdj&#10;oInu7yeabseNbHPqqnPNCGN1mKlxOrgmx4wKl8AlgF/nEW6AQ8TGyHHTNF2LgAdExhfOAfDkdatl&#10;UD/WARzZg4SOKSkyGuPJBm132FA+Hu+ppq6BMlTyDGITjAeI9QD4MCsQ0mFtbByiB3lIQHiQgzMG&#10;Yb1ayC9/8y0//8WvyRdrcpXhjEHmEhmUG6XKkBEUEtnpQ3NS1bS8v33g3dv33Ly/R+9bQHkgd1bg&#10;sF4d0Qnifz3wUXoQCnSqM6vVKrD9u06pVEnfLE04J1jKpQdtK+UbeFReoLI8ABL7JjESgJiNTW+x&#10;gSZRmotqs5FAIs7bMbHF+PkBs2q2EVAavx83/E/5kFZ75VdjXFBa8iBLhEGqHOkE1mh/TxF0bnug&#10;s8wUVnsQn8OCdUilUJkCCXlesF6vccBqfcX5+QqVCS4vr3j54hNevfqUT14+5+rJE55eX3J1ccay&#10;LLpGKRFAg23bYto9OoAurLXotvVAG+eConuNowdieCCqwDlB0+AV301N02qatvWAwrZl87Dhw4db&#10;3n244cOHGz58uONhc0/T1sEvgG5NAKorZFawWqgOwGVxLIocRYnWJqhAaTabLZtdhTPWN6CrzKud&#10;BSXdTAiEHa0/01FuAB6wSOeCfSMuCeAbPMGCDM98ALBzlqjM0/fOusnmd6UUQkq0MZ7QIB5vBGyI&#10;n2vbFkLzplIqNJkHIH1QYG8DqUCeS6z2iqUqqMuWZYmTkqIoWSzWnjDAGJwz5EqSB/DsZrtBG0ur&#10;LdpYlLAoJTFGE4FsMW4JIUn1AW1QjvVAdgtSsCgLtnXFvtqByGmDEv3Z6gxJxma/B+mJB+qmBpuj&#10;EAgFiyLH5gVn52eU0rLfPJAFH4Bw3j9IgVNZp8xXZIpMChpjaJoAdDUG3dQ4KSjyBcWyoJUODez2&#10;Fe8eHmhrxfXLa+qq5u27W1y147e/+w6la372Z1/jWsdFUfD2w3s2+1ukgGq/JSsv/Ly2EikFy7wg&#10;zy1GOBZlSVEsqKoHFmdLzhclSma8efd79tbi8ApmEcQgOnVN2YFEp0Dk0SdF1RTfpBrJDESn1OyF&#10;WtJYRNfsLHohosEx0wbc2Hqn25ZsverU6NrWKzzGxtWIFnCh4bIHjtmgJm19vJohkUn9ah+DTeKf&#10;dbhuGzOghHgmEoeoowASIQRqDBqyFg1d46RvJM47QgoR4vBquebf/et/w8vnL9B1g1IZYL1aOyBR&#10;+DDXN7Y1TUOeK4pckWUSIUEoSbVr2G52oC00LT/++IYPN7fY1qFUQVVVWAe56lXG4zof52/RIvC9&#10;A72Gz6aAhXHTXZqTTQEZUqKO6PPSpvIungVlyKkcL87DPM8HSthpTPWgbUcWGr1lB/qwntAlKOh6&#10;JKBX7qWLx71KrlQSKRTIQAgQ5qEUUOYZSkkPoHICg0WGuOoZFEyXPQII55WdBb3aW1RkDfxCyfxK&#10;wQ02NNLacP0KYw1t3XafzXI/nuvlCm3bTqUJYzqFPhwo4dea1SYAmRUy5LYIuib4bj47AolOvBPR&#10;qeVKpbzyaJrDp0q+MzalRDXZTMxhrJOBWMaFdSTjz8PXTOYIWWCNYZEXZDjaZIV3iW9yfA8O9Pmm&#10;cQAK12q2d3eU+YLlaol1Bt/L7PMEYccNxHGtZ4EwSHN7d8N+v0cK5eeEUIM80NkQ76TyJDqNb+gv&#10;i4LVcsFyUXpwT1Vzd9eQZRlNAC9HsgevqF5S1/VA6X2cb06BNtPG8KlnM6denoKmUuKmjlBpoJJp&#10;cc4gnQcyZCpjvVyyyAt0a7BWcL/ZcnN3G9aI4+bDLXXTkkuFQHhgjbGUqyX7uvbzLgs7AiO6Nelc&#10;JHULIDwJwnqiEgLhk1IZQmQIKViuS4pyzZMnl1RVxW63Y7/fstvvaKoqqCKKEJ/8PVnjEFivzDtB&#10;cBX91hxB3DFg2JBARk0Sxs01VEeQfgoiHqvTj31wBOLkeR6Oa7qY37YtdV1PqjumALrhwu59mhch&#10;DCBD2/rcwwmUzAaq5XNgpHS8PhYQ+JjNqRpO+afHmtinFHNBjBQQ3SN+j1mlwinywPSZ+p8H8qYZ&#10;kN0kwEvQqYxO6ucltYIp0oEpgNWxsTqo74j0XHLCjzw+PjbJByefpZgeg7m1ExWvp+bD3HOZAnod&#10;u4+putex84wVXQ+PNazZjcd7ikxAjPx/JKvp4/2Q4HKgtJjkZ2k+P6e++bEA3mO1UJEQMjoR6hU+&#10;4R/k9VF1WEalQ3rwakfokOTn6b4g1vmmiDCc8/485sGpkuKYBCIFP8b1GUlEjtUt47nSPLxTvU/q&#10;R3P+6uD5x/kyUi2d8qWPE7LMK1TP7beECMRJUqC1oW1arDHU+5o7d+uJ3gKpSswlsiyjDbmLlJI3&#10;b99yfnHOy09ediQtUY1YMK2SOjVGU3nO+GePknQwrSg7NXbzgHg7kQcc+qjxup+bKx9DRjD271Pz&#10;+zGSnXG8mwLgTfn+MWgu3T+mquHj+4wkCFO106l9YCRkyrIMrQ03H2559+NbLi4uef70KQ/3W5/D&#10;OXx9L+yhsixjsSjQ2lJVFeDrCVGZXil/PPAq80oILi4uuHhywbv9zu+CurHoMp6jwOU5cpZj70F6&#10;fytmfCMDgoy5HPPYdY2Jkm1Yh7r1uZ9uj+RlVnTnb61LJ+IA/J7G7GPA6Mdi5B+a600dby6Xfswf&#10;9s96PNb0YO4jqvLDZ0e3b043yx3p2yNkJf+YMYv5XJc30ZOhSqXI8gylMoqs6EjVBJDleahH+9pT&#10;XdeD+BT3CZGk7VhO2NcDTUf2KITAGgvOk8zUTe3rIA7apvGfyfNQTjFh7ynIc0/GK4XAWQ/ML/Dv&#10;r1rrkJknP5TC74+t1mB9nSdXOcuyZLt5wFrD71+/5ptvfsdXP/0zrp9c4Rx8uL1HG3j95gO39xXX&#10;l9d89uIFF6sFDse+qkBIsrLkclFQFgXnZ2uurp5we3vDcllyfXWBkorsYYNwLVZXlHnO2XJJ1dY8&#10;7PY0raFWjqqU3D88sN9f8vTrL8Fqtvs9ZZFTVxXPLi/4+otX/Pb3b3j29CXPLta8vttgkINc8DF/&#10;PhUXp8g7jqm/D3M1mfAI+nxtnDuO58F47zeVF473z1PrdzKPf4SUJt03HMtDU5+YxrBjfiQdsyzs&#10;qZ3rPz+lFh/jXhyvx/L+qVh8jDjtMSB16oDmSMPGBLPpe6j4N3med4cSOH79y1/y2Wefcf7kks1+&#10;hwrvpCL5nlKKTGVYq2gfNp1/FUJg47tV5/ir//xf+OnXX/GX//Zf+XFK6tJze+qpeXxsT38s9zu2&#10;r36MEGlcF5/re0jzJDfzXm+KGHa8J5vL8+fA8lN195Od7GQnO9nJTnayk53sZCc72cn+qdoJAH+y&#10;k53sZCc72clOdrKTnexkf6TNqYhMqWxG1ZJehcN0wDHgQLVz7hxTCkRTqu/jxqipBuxxs320KeDE&#10;XHPRXGPDlD0GJIgv5qebcIegItGjArvximDmqWeQqpiaoEYlVTZsODYGJ4aNvFPqpmOygDlVqLSx&#10;bu6F9rgxY/wCPW2sjS+6lVKdcqf/3dTkFEHVuVe6lYC2BpB88803/NV//i8opVgsFr75WEqyIuf6&#10;+roD5GRF3jXkggPpG2Bvb295/foH3rx+zf37G9AB0CRlYPo/bLI/ZOkXKJV5tcxETdoYQ1Hk3f17&#10;kKIHLrdtVBIxWCFwQnrYmvAK0AQA27j5I1U9TlWpxo0oqdLxWH14vN7G6yCqFYwBhFNzINpAnS+T&#10;NE2N1qZTvAUPehNSYhHYoLbsAYy+Wbsscn9u6wFYUmWgCrJMolRGVnig83K15OrqnJcvn/HJJ8/4&#10;/LNP+OKLVzx9+jQA3ktPDmE0zhqEc7TNHus8SYHRhrZpsMaFhjmGyu1BFRrXgDAdoM7hm0Ab7dhs&#10;a27u7tnt9tzebri7u+f+YcNuu+H29o59XWOMQ1twFsoiR6oAWpYZ5bIkV15tNapUtq1mt9vRtC1a&#10;GrDQ1B5gX7c6gCyDGjBRDVhMNiXbAH708052qorjpqZxI9a46TFVKz6myj3VtETi69NmtAhadc6T&#10;G6Rgx3FcSc9RLnLyogjPp0WpnLIsEaG5MMsFeZHz5PyCLC86oGiRF+imYbvbsFovOTu/4Pb2nrpu&#10;aFvvH5qmoWlqQKJ1G1REUkBRuA+/mKmbFtOWrPKCTbX3irxGYLRDCI0zhuViSVVr9s5ghUMEEKwQ&#10;klxmKBxX19ecnz+h3jyALDxAwrUo60BacpUjVE4tNVZYjDU4Z6nrChlAXPuqopECJxzZZYESDqUk&#10;mRKURcZmt2OrHVn2grquWS9yrl58wdX1U2orEKrAaI1uG775zW884Cxfo/LSgwLqBmNbxGLplY5U&#10;xtlygbDw5t0Nr9+95dVXX3vVVgff/PZbH88y5ZtK6Z/5QJ1WEH7PQbP5kJCjjw3HGhbnGvHGcy9d&#10;I1nmwcNpU26eZ+z2+wBSFAOV8AGAfhCfIQXzzzVVp024KZBlvP78enNkWd6BLcZKQlM5XAQFds1o&#10;SWzugOIuEj1okIJ/9uc/44svvkQ4MLYH58dcxFmvumW06XwOeBX4Is8x2qC1VxPf7yrvz53jYbOh&#10;qvcdULxtG3/fMhuo/sX4EJuKhRjGqvQzY0KdqbGea7Sci5VTjdJRISjNiVJwZwq+jPMoXlcc5yLP&#10;iUQJkbDGOt+gbUzbE4CEz2AdToquad9Z18VPgSPPVJdDKqmCSrxXiJdS0tb14Br6PEwGsL0Dho2t&#10;43H0GK3pptx0DnYqicKfuwh+eQroGgkXujXtLNZqT/IRlNGz3Cu+K5OQ7IRrbhtLawwOh7Eu5LsW&#10;JRSo2HhtupxbjpXbPwIUGPPxMQh+KtcfN0VPAw0szrQ+LyxypDVg9UGSm46ZV4Pzfju4R+q65u72&#10;lrJ8RpGXQRkvp9XWzw+YUWF14CxSCd69f8duv0EUC/LlCm17/9MDj6UnhmlbwJEp2eeCuqXMcjKp&#10;KLIMYR0uKKanJBSRBCIeO73HFKg4tf+a3nf0ueU4VxnPtcdAeX7VOIyxrNdn5HnOarX0YIe6pjGG&#10;fV2z39dgHfe39+w3W1blwiv7LkpMq2hdS5blaARFUZBnObrZdyqqYyXT9PqF9CRlWntyESUlWIfW&#10;FikUWVZwebnk6uoKay37/Y7b2xu2mw27/T74YpfERQnOzxkZgH5KiUkAWMynphqVU594ADwIe9PU&#10;T8zFXa31YE8Y50VVVZ2vS+dF0zRorQNYX1IUOUVRoJQM+y6B0XZ2PqWkSumeuN8rK6w1HXlK6rsF&#10;/f4myzLyALA5FhP+R9gxMEh6f4/F+McUsFOfltYiPqYWNHdsqUJu4nriAj+Wh8Dtx9TTnR0Sbw0I&#10;AmfUWo/VXf4QAPRUjedjgXFjcPdU7pomuHPg+MfADseArWMwwzEyi4+dj1OKlGNw/ySop6tpzR9v&#10;rt442AeE9RmJdMYxYQzGPhafx2Sdc2DrMcgn5mm94vtQITmS91hnAgGQJC/KQb2zqzlKT0wiw896&#10;6kQOajopGDeNy+M4N56jYzDk+G/Gc/tYjJ2ae2Pwe5r7TIGf5lSop+pnj+3j5lSZPwYAPwDzdOOm&#10;EEKRqxyjLU1bd7mUkKIjo4pjLwMp3/sP73n+8jlZJtGt6Z4RoYY1JiCYuv9xjpf+LuZFx1Sg52ry&#10;HxOTHqtVpz8f5+5z/moOtDhPrCAG/nCc241BUFM11ikw7rF5MrXfGwPfx7nQVJ45VeMc17uHOa5C&#10;a8ObH9/wxRdfoaTk4uKC+80DAoWQcX+eAYKm9URoeVGgdUtelCyXS7bbDW3b0rY65I0S41oWqxXP&#10;Xzzn9v17tK5nfewcCHW8r073PHO1vceIW9J3G1PzdOp5HI0HE+edI/o4/Hs7Was+4Eg6Qh4yBYz9&#10;WIKKuZ+P9y7j/cuxXGzOTw/XIpPvdMY1k+G4hSzuSH71h+a/x/KFsWW5z/c9oa1DZRkIwWKxQOEV&#10;0j3xi5//zvl9aZ7ng3oLeDLa3XZL3TSAJ4SVSc1mrD4exyx9rlVd8fDwgAjEbsaYjtTNOcd+t/dj&#10;oSRSKdbnZx3gViBwxgayY+cJVp0ld5JMSQ+81f6a8izv3n9Zq8nyFXd3O4RTgOVv/uq/stvVWAe1&#10;NlgpeNjsMRqEcVQP9yxyycvnz3h6fcViuWT95IKiLCgyxdWTJ5SF5IcffyDPMy6eX5NLiXOGm7s7&#10;dptb1tfPUEXOxXKJ1ppqt8eVOVo7mtaw21dstnsWiyUP2y2bzZblYkldN/zbf/HnvHn7fyF1xU8/&#10;e8F2u+NeW4STCNnvBQRpTjXckw72xTPxb44kZY6MZOpd82OEMek1Tb0/ntvDjMn6juUoUyR0xwhc&#10;JnP5sGAnCXMm3t/G+lc8Trr/n373qwbxcY5IZ7z/PlYHmyMvOPRDriN8dc4creGM32lDSnzQE9K0&#10;TYNxjoeHB77//jv+5bOnsIem8SQZ8T2twBNc1HXV1f619u9+hBA0TYOQkn1V8//8p7/iT776gufX&#10;T2jqqrunqdrW3HVP+Uat9dFc6tge/bGejvT78TNLCcrGMWOOjHIqB50jiJ0iP5yrx4/Pf7KTnexk&#10;JzvZyU52spOd7GQnO9k/VTsB4E92spOd7GQnO9nJTnayk53sj7SxMnf6s6lGprHKJnDQtJla2oQf&#10;/9393NoDdSBrbaekmJ7zAEDHUN11qilh3MQ7d+9pg8y4SWz8uUlFMYaNhN0xQv9fbPg+eG0d1ZLg&#10;AOCf3kcKtuoahYXAOj9+olMHDPcs5OB5TqkhjMdorPTXX4dFKsBrTnagcCE9QMI626mz93NCHDQ3&#10;jpvOVBaUdoLac2yIFy5eU9Lk6zzwXdErhH7/+g3/93/6z9w/bDm/uBoALDyAZO/BDWXRKXYK53BC&#10;UjcNm82Gd2/f8MN33/HDt9+BNl4pIzTFehCcnGy69A0l2eC+UuB7vIYynBu8WigYjPaK8hZBVhbk&#10;ZYkTEmNDI5sQZEIEdfnYMCOD0nDa2K26edY1t0TQ12CKuYPGlrEyUgQ7TzXAxqbscfPz9PG9aqRX&#10;Ljeh0aTw57AObRqsM2He4MF7zhMIyEzirKEscvI8Y7k8R8oC5yxPn15xefWEi4tzfvrTr/np16/4&#10;5OVzrq+fsFoWLIrcN8JYgzVNpwijWw/MMqbB2NorMSE9eAiJNQ4ThHL3+6ojnxDCA/OU8orJVVtz&#10;97Dj7bsPvP9wy939ltvbe25v7tlsKprGgROQOa/KSUaW5+Qy941+0iDsEm001b4hy3KyzDe97nd7&#10;6qqmbhra1jfDGGux2tA0ulO5tRZwoSFWTiuMxbWeghRTPzw1L8aNKZ3fmFCTi/MlBe+mSogHzdTh&#10;56niRkrmoZI5N+dLwa/3YrFAZTnOEsCABimCikeWs1pm4DTOtiyKVVD3KBAC9k4jleSLL74ABE2j&#10;KYsF2rTUdYW1jqrac3d3h5T2oBEoqitZoHUOS0aeL8gLhXOgW43NFoBA6xav3S1wVgT9WQ8Krlvt&#10;VYeATEouzpYsywLMisWqZre997/EoQCFBCHRKLTVREE17xYFbQDvLxZlpyJe1zv2+31Qq/NNmbqq&#10;yZRC65ZMSj777BP+5KtXrIuCzz79FCGhairutztkscaoBSoLyjreeWGsRWSKXAlKlbOt9vz4/obK&#10;QLlaYRw8bB54f3OHC4pKvZI5h2QquI9q1PbTWkwCHuYIV8bHirEoVblx+KawPOsVxuOzjvM7NnV3&#10;c3xEBDFsanuMKGW4XsODRkrVKWVb6zpwjUqIbcb51lyDcgoUis2RHoDTq1N3ICPl+MmrL/nzf/EX&#10;rNdrZJYhMoUNh27bFq1bdNurpcc1rKRitfQA0u12h9WWtm5p64Zqv2e72bDZbalrr2hsrQmEFPlg&#10;XaegzHGOkuZ7Y5BZCsYeEx3N+ZMpkMqUss2YxKkj6xiBQGMTdlkUA2B41l1zHxP73Fd4giLryPIM&#10;gaDIC4QQodlbhGclIRD/qNBALcPaVyHvMMZ0aqqp6vLhGJHktkOAm88x6IBfxtgDUpUx4VE6B2OO&#10;Ej8bVTVT5T0pBCrLujnoBJ5cKIyHkKIDEPdrTXQ5ZJYptPH5Q64UKEEuCwSyy3+j4rVXsY/ndgMg&#10;m1cwnFYcnspr5j6TxoV0zaa5mM/3BVkuWZQ5mZRgDYJ5YJMQhNwhPH9gt92x3+15elaQZQrhrF9L&#10;1nrF8ZmGUecMAoWUcPdwT2sNpfKKqNjhXPa+r6XVfq44a9g33h+enZ2xKAt2uz1S9gq0y+WC3W6P&#10;TdZMmjtNjVnMm8c56xiA9BiwaQ40dizntdYg8PNwtVpR1zVFWWKd437zQGM0N/cPGGcpihKcBzII&#10;JwIo2xPB6AB6K8rSKxR2Cqp0a2m4RlLQbyQiCUr16TyUDmE9AYmUAoTi7PwJl1dX6LZlv9+z2Wx5&#10;eHhgv9/7nMUYGACyegB4jHPxmYwBkFO541RzfNu0HQlS6p/He7sYY8ekLnE/lO7LUkIlf72EZnO/&#10;D8xyhRDxvg6brZ1L4/NhM38fPzzRQATm++uJtQXTgWScKwfHPAbu/GNrLB/ja+aU4sbN8eO8Z9B8&#10;Hnwnwo3AvBzUc6bmxdTa9bWaoepoYMQZkHE9NmYuYTQSiFnComOkAMcIbObGfGqvNDWex8ZjfO4x&#10;qcTg72dI5h57/ikpYqoiH3/Xg3CPg28eu/6p3HSu7vWxc3yq3jYEt0/P50NiATsLnn8M9ByvI/rC&#10;P2S+e8jWoWQAACAASURBVEAgBzVFf1zXPQ+VZRCIf6J6eFEU5HlO0zQhVw5A22Sv7gJoJyUYTPPf&#10;MTjS+81+HGN+1ddBh4SWKQFI6mtT/z2vwMkk8cDcOnuMzCbezzE10SnV0uHn+j3Y+JxjPx3v0dfm&#10;kvpBqEmtVivWy5UnldltyXNPrhiJ2JyzXb5vw3n21Z6H7T3LxbrjzoyFgPS5TdWgp2osU2rw6Z5j&#10;TE46txaPgdTH5Ktz6308F9K8avzM/7EEMBFk239/CII7Bpj+GP/zWG1/fNx0nzSu80ypDo/r7uP9&#10;0WBPLyzOWN69ec1++4DMC9brkrfvfyRTOVJlKFUAngyxrRpUJsgy5etEzlI3NU3bYmOeKPw+R0pJ&#10;kZV8+smn3L59x+vXv8cOatGPx/FD8Oj0Z6b2zszsXYa1HTvpf/+QGJXngQjV9NfXkwrT+YMI3o91&#10;mjF5Sh9E5/1+Ovf/0Hh3rB4zl9ON9+eP1a8+5vxpDp4eO9bzI2HHIYHEdD4w9f7pDxmLY2tzeH4Z&#10;iHwLlusVDudJcxEsF4UHsmY+32nblqbROJl3+5F4b0p5YlxjfE6vQl3ZWksmBE1dD+rh/f36Kq0x&#10;fj/d1A13d3ecLRf+nVaYP5mU/l2F8rUxqSR5WVIuShSCal8hrSMTIKTAhn2cdWCcRmWCMs/BGYzz&#10;5KRKKaSxXW2nrppQ7zMsigKnYVfXrM7XaPw+tCwK8kzhMGw2D5S5wJiaRls2dUOeZawWBRKHsJqm&#10;2vHJi+dcPrmizJa0jfFkb/sdu82W5XrN1dkaYw111WC0f7/nhOT2/oFvv/ueq4szhJQ0Tct6/YTL&#10;p084t4Y//fpLfvWrb/nkyTUPnz7lb3731vtHHFLlZEohkGjTHiVUfCzGjXOEx/as6THG9Yip+Dm+&#10;jsfAvGm9cQqkf6wOfax+PTcOU+/dD/Z/zAP7UzL1dE81fveXvp+fBjF7QrlIDjoVB8dEAlN1nPge&#10;P813++u1R2u1U8R9U7mCCPVG02qcbvnlL3/JJ59/zsX1U97f3uBCTSfWCKRUg3dTaQxRmaKQBZnK&#10;+Oa3v+Vvfv7f+N/+1/8l1Cr9Oyyt9cF7r6nrG9e3pvoojtUzpuLouG79mG8ek26l9cy4TxiT1c/F&#10;hfS8j5G0TMWrqXrBuL/jZCc72clOdrKTnexkJzvZyU52sn9qdgLAn+xkJzvZyU52spOd7GQnO9n/&#10;IBu/II9fx42Mx4CT6Yvr+PI9NjRFpd+BAlJy/jm2//g3qeJ1+vtjTQhjgHx8QT/VTBA/P1a+Hr+4&#10;jp+fYjSfUpvxf9x/kRNNT2nD6lQT8bi5FXwTrNFBndXYDuzkRgoox5rvx2DZqfG1btyMzsFYD58Z&#10;CXidyeO6oOY+AFC4qP+WvGwXoQXWWoTyoMBat9w93PNff/533NxtECrvGjOMdZSlBzTUdY0THhC1&#10;2+28iqWSGJxvbH2457vvv+X7775FNy1CQJ6XCCkwUd2JROnMBdW7cJPxnmJDVpzzcVyrqkIpyWq5&#10;8ACP1qvo1nWLEIr1+br7fbFY8BssVmuKMgdnB82jfk7IR4ERMqheTTXGDRvi+mc/brYZN/iMlSXG&#10;DS0pqNQrKHjgpJRRUdaDXKTywCEn8IQKASCYqYxcKZz0Sq7FIqdYlKzKFU9Wl7x8+Zw//dOf8uWX&#10;r/j888+4urxgVcgAANMY3aB3W4xpaXVLVVVhTZgOiC9CU30H1KAHdVjnm5/zLEMI/9yqquHm7pbX&#10;P/7A23fvefv+He9v76hrD0JWzmGtQMocKXLOFiUgofA+zVnfYKeiCqVuUQJsY8F4AODN+7dstlvq&#10;oIwMvvnTCUFVVaHJGpTKyLIcM1IRm2rSmvJvcw1YqXLxeH2aMI+7fyfK11Preqw0koK+siyD0Fie&#10;kp+AVwFNm4/HKiQRPJUHtaBysQTXK87WdY2KaxBJXizIlKSt9zROkuc6KPEJLi8vMEbTtpqmqZFS&#10;URZFIDtQnJ2dYa3l/fv3XdNXCjYBsM6xrWtu7wU8f0HbNpytlux1g9WaPM+wRmONpm13CByZUrS6&#10;QTuo6oZ9VVFkiovzM5yuEdJycbmmbrbcb41XRvaOC2cdUsiuuTD6RikljdE4BCrPEUpRFjkCQV3V&#10;mKCqqqTgYrlktVzw4uk1b358TSEVz58954svfkL9cM/th/cUC7jdPHBf1cjlBR9uNzTacZbnSGVo&#10;dctms+HsyRlnizMarXl/d8vNwz2Xz16iVI6xhv/3v/ycu6YFoQJ+x3bKuL65SqLNof9Kx3isLBNj&#10;zlRj+lwTY9rcN25kT48Tz9u2HuiXxkyttW8KnVAFi816c354DNIex760CbfPPdwB0GsANoQDpdWD&#10;WJ2QUcT1E++rU4APmYjMSv7Nv//3nF8+8YQ5WYbKFW1CnOH9p6UoCr/GQiP6+dlZIDrRfW5iDbvN&#10;hof7O25vb3jY3LHbPQTArlc/l8IFFTw5AGqMAUGxobkoigDE1we5UPRfaYNk+txjzEvzwCkQSJq/&#10;Ekg7lJTej6cgpTg3JoC76bj3Y6cH+WAEZUspUUKgAkmRV+AWlHloyrQRRO8QHVCwzyGtNXgtd0LT&#10;dwCeJtc1BG6leXWvcCqE64BCWg+B7OMG4fEaij5IG4M1piM46Rsyp1X10n3CmIRHSeVZcaxD4OcL&#10;ziERZEqgwTeAO8iVwgSSFussufJEIT6PNEnMkyNg0Tw4KBJSjPcL0wrv6VoP6ym9H2PJFxl5mbM+&#10;O0PgyZsaa3AMY3T/rAi5GzjhuqZ80zrW64ugNqf92NIrL0+qoBFAphbqpsEIgXYW0bYIkQ1A0k3T&#10;UFVVp4ga53SrDXWj0dqiVIbRGmMtZ+s1SE++YsywgXoKwDXOG9N5ku47shEZzhSpWTp/0rlzVIlV&#10;eEKBmOM1jQc65HnOdrfj5vaWYrHCOsfb9x/4/OVnPL1+xof3N/y4fc1iucQah1IZQmi09UCGOFYp&#10;OGh8355Ai54IRswDTK2z2NZ2nzdGYm0gG1mfsV6f8/z5J2it2W43bDb3bLcb6mqH6XLuXlk2nV8x&#10;j4r7kzGh1TiGDkDwbTtojh8D6sc5Z5w/EZiS+vf0vrMsY7lcIoQKc9EDF4UAY9su5sem7BQsmtoU&#10;cV+M0dH3+jVJILNqMVZjrQnXF8nKygOg/xgI+o+xSDxj4z4WETHjB2N9FDQ+MWfGOUUkOZEpsC2Q&#10;7wnR++Y5EpCpudmtt85/en8XfV8k+xAhP46YeCGEJ02aAaJHP5XWChxuAKY/AIcFBqhuvyPksF6Q&#10;jMdx8JWYJSuaG+cO/+pCDYcAcrfWA2jxuXokpxJS+jhm7OiePw7cZp2lY1BMCi8RUJ0SjE3t4T5m&#10;Dh2oK4//Bg/4cnYC1JH8fyRy9OM0IveYyHuHc74vHI33fml9akrBUo7u/xjR3/ha+p+PYzkDdU3Z&#10;EfTERdv/jRQCmWdkWUZZFiwWS3TbUi5KX/8QMhAeuqCGakPMtAmoU3Tf96QlKnzWdD/3Id12pECe&#10;8FEegFqmlEyHudlxNeYxmV5KbnJsPo195LhmMCRvFB8J+HQjpeL0MyL4Aj93IhFR/7lA4CYdFkte&#10;FuRS8bB5IFOhZiekr/VJr9QLnpAJ6++9bVrev3/PyxcZRVaMnp3PAfI8DzWnpqtfTM3zqf1p+u/H&#10;yDIeO24/B0RH2Dfeq07lsmNw31wcmLqeuZjVH3u4Xsaqy4+pYE+t8ceUgY+BktN5nZIFDfaAE7WJ&#10;KeVxOdpvSemB6jjLdnfPmzff88XXf0Lrcq6vr3j9wxvOzi/IsgJjHUpIH6ulCESDAt1qdKshAG7j&#10;3JZSkGcZzmiKYsGLly95eLjnYXPf7SvHj+Hw/l0Xv/uvh6DxKaDhMUX3OOfi8abIN8fEYccIhMcA&#10;7W6Nd/vKYR7jz5uSm837lbkYOZULTwNsUxaMY35rPvZO+T8x805o5mh9pB2ACWWyh++Bq4fjPH99&#10;jxEWPHavU2RAh+dxeO6uhrqusc5xLQXr9RqReYJAYzzZiyeY8XlQlvmYqHWMf55sJtb5Y16WKRXe&#10;WSmfH+Z+jzv1riqS7Tmgqivu7x/IpCAPYF+spchzX3PIc5Znay6vr7i4fML7Dx/48O49VVXhpKIo&#10;BcKEMYfu3VOe56xWS/b7HW3b4PBkKpE/qqp8LVplAqMdTdsglGCxWtBKQSYzcqk64lNjDVIpzs/X&#10;/v1f3fDLv/8VRSYplGC9XPDpi2ecrZdYbSjzgvXVkpsPH9D6ktu7B25ubthWe159+Yqr8yfstxXb&#10;qqJtDdqAQHF7c8dqUbJYLpBKYp3j5aefsdk+8JPPPuXX//AraCo+e3bN3//+HTtrgR48q3WLw86S&#10;NE29O50iPTkGwJ16pv3eWx28Q54Clqf1nvg3Y/KOY3uux3zMY+t8Cow/F9+nAMnHSDvGBD3j8bLW&#10;E/5FoqWp9+Z+rz58TxzrqqMbna6pTuTj6c/62u2Q5PuQsONw7UaS0bFflVLipH93fXt/x9/+3d/y&#10;l//T/8x6fcZ2u+vif9N44oi8KDAdYZRIyPkcTdv6dVrX/J//4T/wsz/7KZ++eI5um0D44PdHvubi&#10;QoRwg7q+taYjHxUTpGY9iQsHNe4YsEMq4PdWSRjq8hTn66au25/2e2ttgoBAIM/u50LIzZ1ASE/K&#10;46whU1n3blTi174KObYU3c4dIZTft4V9XxeBj+Ri49x33INyspOd7GQnO9nJTnayk53sZCc72T9l&#10;OwHgT3ayk53sZCc72clOdrKTneyPtMdU9MZKRWP1lLnGuCmwZNeMnr7onFEMFDCruBLPO/VCfQ6M&#10;NqV2NcVknjYNzDG6p9eZNsJNfbZX/5STDRBjZaa5ZlYpZQdg8L/zgPBUPchBB0w7GM+kwXF8vnHj&#10;ZmrjxtljKg3xccYm7TkVVqWU7xAiaVpIFOBjU7ufA4ZCZQgp2TctlW75m7//Bb/45rc461ivzzhb&#10;n3n1WufIsxwlJSrPuhfyKjRF6dawq2sedve8/vEHfvftt7R1BVKR5wVS+YbYbu6HVu5O6T685FdS&#10;egAWDBSGpZS0bdsBKsB1qgetNlgnUSr3DVLGoJuK68tzqv0eXe8D0lP1yo2jxsQUMDhuKO5UHEaK&#10;umNlw7Qp/PCZ94pbUwCjFFASm0gG8wIP3hLKg99lDkXulbvLRcl6vSQvc/IiwwoPDi4KD971Tclw&#10;eXnJ1dUlzy6vefXZ53zyyUtevHjGalFENgRsU1PtG9omqhQ3NLqiahp0G9Sq8YATExVwcB7MJZRf&#10;NwGIq61lt9vz7sMH3vz4lncfPnBzc8u79+/Y7DYBxCHJ8gVSliiZscw9WF63hrwokHiF9tpWGGMD&#10;iL6mKAqscTjdemC0teyrmrpu0dqDJqyLIO8Chwfe4iQiKAALEmA5faNJ9AFReckrDduBwo5MmkXH&#10;z1EKSZZl1FUVCAJ6hc5ysehA8Cmwdrym03iQNgI3TUMWgJ1RqThVGOsAxgkoV/SSRAeA/rZtcULi&#10;EGQqI+0gNM7StA04T0ZgM0GlvVKeH0Ovnr5erzBGs9ttkAKUkORZjtFeASjPM4QDERRj3ShOxeZN&#10;ax27xnC73XO59MBYWoMovZpIJrxSUGNrFosMUxssRSDl2FO1LVm1RynF5uGe3//we7766kuePn+K&#10;sZb3b9+za2ukzJBYMucQzmJ0izEapSTr9Zr69qEjJ1FZTpYX1HVLXXtCFJl5H5U7ePrknKWS3O73&#10;mLYmz5fsq4a//+//jRdXT3j15QtE5nj2yQvefveBtrlnUa48EN+CbTVCKByKqjVejXZfIfKc87MV&#10;RZFzc7vlx7fvPNBL+HF0DJVnfKwKis30ANxxfErjeZhpg9g4Fb/S+ZseM/XN49ibZVkHBhwDfQU8&#10;CmDv563olNunwNXjOJ6CvlKATwoW9L41yZ/8yUfnPU7MkwJYBnkPkn/5b/4dzz79HC0EKvMEJMY5&#10;qqpis9l4peM8pyU0CuY5RbmgCKAP3bbkhVd70rRsNxusbtjtNry/eUfbNAgci7LwxCE6kFEEkhYp&#10;1SD3Sr9PwbkehBnIJUYNcvG5RxB5CpQfz6GpXGVK1W/c8Hrw7xBXuucWQPiRzGP8d75ZO1Gpd75p&#10;MhJ7DAFMDpxBuKCWZCOYW4YGcN8IqUNzuMwkNpA0TDUepn65j+keRD9WH0398xRhwDhnPQaiConb&#10;YA2m83bqGaX7ChtBGQFzJqWkDONV13UHZlbGx3eH82rkLuxRRjntXAP2MN9OlJ8ShenDhvl0XzO8&#10;x+5ZAgZHtliwPjtDtxonZbjG3n8N9yzxeAIlJdZYjNZYY7m+uvZxzOyRCIzogZSTin0BrOeso9Wa&#10;1jqEduQSnOh9ms9Tqg6A3uVzQXnSGMP99oGL8wuMs1h8I7DDDdS74z4nBVZP2dT6imt4DGSeayof&#10;+/4hMdshQCVuAuJn2ralDb5rX1U4HKvlivVyjWk15cIrAJrQHJ5JRWMaT1KxWPgUXUK5WCAQXY6e&#10;+u+0+V4p2fn8iEsbA24cgYACEe4hIQdQdCplUklyqbgqS66ur2mbmqraU+223N3ecH93R6Pbg3gG&#10;PdlQ3Eemc3y8txsDktPcrr8vNRj7dJ8hR/nknL/wirvxeeY9mYiSyc7r0N9M7UnSOA8BuOsSVTsn&#10;qes6+FzNdrcN69V2+6kxcciUUtofajLcQ9BH7b3GCMBwDITEjG+XEwBoKQUukIDgQq7RgcgiUCrJ&#10;I6R4VL3T78XD2upAjDa5q9Bs72S35o6pkw9A4JIB+HkWDGp7cH0HQg855rE61lQNYxzTplToB+Pt&#10;Ouq77gbCTtmDw8NnhAqrODLUIAiUaJ5UJwEpPKaa15MOJDkKEJgC+zE7ApKZI7WcU6m0TAFxJlQr&#10;46gnod7vtZNzqKF6+BSw0gOlhmSDUzm3GJEljn8X425cx3meDwg3x587DBDDMmSX5wiBBKQD40SY&#10;ghKE8gBV6/Mp3TaIRYE1mkJlXF4+oa4rP0/p60KiEGA92Mga7w1UIIQSTtA22hMgZT1BX9wPSBl8&#10;ojOBmMsC2RBwOCLhHO9/xsDUufU2nk/jWDH3t+PfxeeRkuNMEVHMKcD30zvEguQSItmG/5xI7j/U&#10;RDrGDunXYhYUP5Xk/OKcfVOjjcE5QV7kfs/vPKjHkyt6v7Z72KEvNYtiAcr6ek5YFwf1r48kMxnn&#10;0eN88JjPf4w4IAVRxTpQSn41Bp5NAczn6r1T+6gpvz3Msd2ssvvHKGePa8d/yByc27NPEWiMfc2Y&#10;oGoOnDWcwz5Xw1l+/c0/cPX8GWdPXnLRCPY7jXWgTagTWE8Il8nc+xF6si6vYG06Uqy21RitA+GL&#10;4smTK66vn7PZ7cJeVB7kvcP11BN89M/o8HmOayxzOfvhmLoBSeHUPEmJ4o7VL/pjD/1z/3s78N3D&#10;xzcEwKfA+WPvuNLYICdJZURC3mCPzrGPAfOOc4+pMZue0+n4SCLQ3edxCqkyEAohlc/5gsr64Ri6&#10;bk+SroPx+Y+t0al7S+PNdJyNRKltALs6tpsHmqbm4vyM5XLl6zht2D/JzAPard/bKRVzfTfYZygZ&#10;95EBFGutJ58xdkCumO67hAMpwThPUGOM4O7+gVwqzlYLijxDWEuZZyjlieyun15x/fw55XLJze0t&#10;m+2WtmnJc41tJOgWXKxvSZT0SujOGPIsow216/+PvTd7lhzJzvx+vgCI7W65Z2Wt3VXsZpPTNBNJ&#10;M5GSTHqbB71p9DR/qCSTbMxGDyONyCYpUhLJZm/VVdVVmXnz7rEBvunBAYQHLhA32ew34pilZeaN&#10;GxEA3P2c48fP932qBtebyrfXmOU5xgaM8QQpccQ6nayJEvNMo7TCWY9WGVrqSCSZSxYnx8xnUxbT&#10;guX1NcvlmrPjBdJ7VrfXkQD1ySmzaUGe5fz6m2/ZVFuelc84Oznh+uKSsizZlhVXNzc8Oz1hMZuz&#10;2azJcsXRfIYj1o2ePn/J6eu3HJ8cszWOWTbh5cmCL6/usIAk4K1tCc73feywDz8UWwbrTAPxZ4hg&#10;4tC67ZJq9immdwlQ+vxI3zofyru7cWhwv9TU9+raY1v7ORz04u8m/tu5SAidZVlNWhqJ/UJ95rGX&#10;+3auKY1/1jZkdWKvJhN662r7zyclP7x/3h4Gz/Gbusp+LrCfuzcxOIR4/iGJRKSXl5e8e3fB42fP&#10;mRQTjKlqQDo1UVn0K6v1itCQcRLJub3w8TllGa+vr/lPf/EX/Pf/9t+SS42z25ZwfHcGIKhdSvLM&#10;xF7s7SPsk/Xe2nf3siHxnCHW7+I+WOJCc87S+FxBwOE9OB/qfFfX558aLyQCz2yx4Pj4mMlkhhQS&#10;ax3bcs1yuaSqSjZVFT83xHw5y/J2HnnvWxC8dRYZ6hwSgZSqPjcZJtTvzqn3IagZbbTRRhtttNFG&#10;G2200UYbbbR/LTYC4EcbbbTRRhtttNFGG2200f6F1lU56yqlNoCkVAVuSC0mfX8KjOg2n4Rd580g&#10;u7/oaRDvKnYNKX+l99YFmnWvvdsA1vd8DiljpMQAQ02Mu+uHbgOXrwG63aaLpgGhAYF1VeWNqfDO&#10;kxdFbCKWiuB3Slmpsk2f6m0fsPV9DqAfUqMTjVQFDDYyN7+JSIAjLXioUacEby0Eh5QZ1lq8kPzq&#10;q6/5q7/9fym3FfPZjPniiLwoUFqzNRV5kYMPyA4YRwiJtRWr1Yrz83O+/PJL1ss7JJBPcpTKsNbs&#10;jafca7LYNRnG56b3wO+pmnBRFCglqSqDgKhk4h3G+6ioEcDaigkaJTy22iBx+BY4JpBSNxqf7Xem&#10;KgxdENAhMF93bfSpgu9+Hu81z/Ve83IDMmkam7KmqcbvlBZ1phE6R4jAbDZlNp2ymC9YLE6Yzqcc&#10;nSx49eoVx2cnHJ8smExzhIxA2FlWMC0mLCZT5tMZs0lBlqm6ccThzQbnq6iSVFm22yqqm1qPcQZr&#10;KzyxEUPIuFZUppF1U0xlLYFAaSyr6xuur665urrmzbsr3p6/4+LyitV6QwgCoRRKBpyPjYa5niDR&#10;USXBw3K9jSQFSuLXS6ptCQicFJRVRbUt63GqCRGcq5XDZK3OJVo1UCkUUup4jfVaj+u/Bhi1DSeN&#10;x2iamvdXXVedKM4V3wKnUlWTqB4oIpiQXctoM4+rqtojIEmb7Ltqvl3Sk0YNuJGZ0rpWj018b+Ob&#10;UiWRISBQM+dKY1mt12R5xqSYtABJqWQE53mBDxLvZex5l6JuJPZYZ6OSR60gNZ/NoxpouWl97Lt3&#10;b3nz9nUEA2bxuhpA7Z4KnpA4UYPs5SQCiLyF4CnyPALmtiWICFQsbYX2Eq3A6agm5Orm/XJt+Y//&#10;+//Bn1nLF198ztNnL4GCi3dvqLwlmBLtHUIJhIgN0caUbCqHsZbJbMZ8NqPICzarFdZE9cBMCjZV&#10;SXCBEAxnR88R3oEzPH3+nI8//phNeUc2mRKkQGnB0yenXG0c7lev8V5SZAXSRcD6JC+QeUFlPVfX&#10;N6y3Wwye2WLO2fEJMgh+8+ac0sZnFBvAolrIHnil9W2yjYMpwKIBEu/7rKhWfUils1EiT/3iQyBw&#10;X+cpDVlJk7dkWYZ1tm5ml23cTRsPo2+v9oBSzZzuAtQgDAJMUnBKCsrfU/QaAIik66MLekkVjdJG&#10;YVs3pn7y/S/4/Ad/AELH2Cdgs9lgrMGUNUA0y/Y+ZzadMikmuxwv+PrzHGW5wZiSqtqyXt1RVhs2&#10;mw0Yg5IZwYtWjdtau6dcmoKKmzFK1x1Anmft//MsQ9VKzlVVobWOY5aoG6eAqIYUJutRLUpzHx1R&#10;R3sgoXQe9ilN7xM7hD0wqGoJbCJ4T4k454QEpSKgXWmB8DX4PICzbgeYFLs/Su03o+osa3OsNs9L&#10;fHVXFbS51+i7fQuAbe4tBcD3+eIUKNP8rM0LdLaXB7XRqAf02tcQmyoYJRLD8Vm19xgVoqSU5FpH&#10;8JjweG8JPn5XrhVex+vyNejTBYeWUS3VOhtVFoO/RwwUr8nH2J+QCaV5dD+gYXdPWut23ioVwe7z&#10;+ZzpbI7zNdBPyv30n44ycPN/AcF5qsqgs4yjxQJZEzwo5F5jbaNIujevhYpAe+upSoPUGoTEhwi4&#10;S5uhm+vVSlIZ2yrdNkBpj0PpNXhPpjN88JSmQsnYWNs0JldVtZeDdskCukDEtNm8Aaane7MhdeYh&#10;0NIuN/GDe9w9fzabE0L0J1oqirxAq0iIcnN7i3HRT1VVhcoUPgicsxHcIBSPHj1uSQBkrSTrO0Dq&#10;SIYViYZkM4/aPzvAnmhiRL3HEEISfGw0DzVQQwiP1lmtRF8ToE1yFrMT1JOAeVFyd3fL7fKG5XLJ&#10;arViu922eaFzUTkwVfPtNt2neU5DkiSk2ItRKSlRGq/Shvk+AFB3L97GLBnje/ChxkKLSLYTIplW&#10;376l+S4pZQt07dujNgqMEaBLS/SQF5qT05P6+exAJr0EfQN73/e1Jh41AIuGoGJIufp9CFyGwBb3&#10;6yf3r//QGHU/p69OcvC5DKgk9t1H971D1wAR9NH3mX3jcggoOTSO3dcan7YfQwN7jj+53z5VYlGT&#10;rrW1hHQPJeRBpeL094fmRbrz6+YjQwq73Zxxbxy4ny+0+Q1+n/BSJqqF/n5tKSUz2cu5a7KavhyM&#10;zh40BSWlOU23lpSCuxviwEPK28NA+KECKT1zqyEnCHVumaF1BN3LiQBT1eq0PhIrSoWxjuksawkS&#10;4/OpFRcrjdaRgDGIwHK9ivlgnu/tEZpcN42hrd9lR9wj4L3UhPvi66HaHvSrcB8izuzm0++jmPw+&#10;9eohP9L6rma8AakiMGc+n7HdbCjLMuZTdTyI+bXfI+wLyVrc+e50bou9Odf4+T4/2/3ZkP8Z8uV9&#10;/rGv1tes2T5185gXhXvElt0zgD7itq7v6eZoh3x7SgzVjTvd3GyQmGMAKNUH3v7nzqNDc3MIkDwI&#10;rhSgpGIymbJerfnpP/6UP/g3R+RZxnQ65W65ZL1eM5lMkEKg6r1Jk0s1Y5dlGVIKGgFYrXUkjrMO&#10;Ud+8gAAAIABJREFUhOTo7Amnd0tev3tHuV7GXD+4luygT/39fer5zXx/KGa+r5L6Q8+378zmd+0b&#10;3geY3nem1B87OgGBHbFzSmYxrH7Obz2P769F0Ruv987zDgDYu8SUQwQRQyTTQ+d+3TOxtG6S1vtc&#10;XVvEe6rtlvPtFqUU0+mUoija68/znDzP6xqdq/2sYbPZJHmCxznb7iNjbUJjjcMlYMy9fIpYAxde&#10;tOBS4xzr7RalBELG/YPSWdzLWcu2rPjyV1+yNRVvz8/ZrFYoqfCx1I8SIgJBhUDUJIdxHUcCpDzP&#10;W+JWKSWeHeFlrnM20uCDjwxrTW2hJa4SLWA3eIvWmlW54vXbd4QQCdl0nrMtDaombDo7PkFYD84z&#10;LyYU+YTpdIbzjndXt5Sl5VRqjo9PWW5Lttay3GwpjWE+n7Jd3+KrilwXTI8XbLdbnr74gJcvPog+&#10;rrxD4fjw2WPe3a24tR5PrC35mtDtfVTS+3LV7rz5be0h39LNkZo5nMbzdP745LzrfX3XEDFluua7&#10;yucPxatDn5/6MFfXW7ukXsF7sjzfO6N/6Dua61T1eVK3htbn04f87P08PT1rol43++TK3TP3hwgG&#10;mr6Fm+sbXn/7LcVkSq4zhAfhA1ooFPEMiaJAacVmvdkjf27I0/O8AAn/99/+P/zh7/+IH3z/e6iQ&#10;YeuamZcgkbQcjA8Q59+rvUTa9/0zN0JL1E0IhLo2t9uCemxN3ERKaCLqMyapUDqnmMw4OTllfjRj&#10;PptyenLKfLFA1ueRzjkqE+tHb9++YbW6Y7OJz8HXxJdVVUXyJ+/IMh0JQojkAD54kM04DZOn9JIs&#10;jqD30UYbbbTRRhtttNFGG2200UZrbQTAjzbaaKONNtpoo4022mij/Qut2xDUVVJLgTGN9Sk1dVne&#10;+xoe7h2U1yAa2ahHpwCYnkasvoaDIYWrbvMhUCsiR4Z2n4D7I+gjURkKov39EHwLAmg+qzlYb5sM&#10;6ibPrmpK2vjXKBQKkaqwQ7eRqdsIktdNsN3xMtbhiYf81tbgTohqk4MN8WGvcWNPEWOgETFtMD7U&#10;rBhlf1PAeDOODlEfjis0soZ1S98AJGMjklQ1c74DJTMQkAmJN4ayMlSu4ur2hp/85C8plxVHxwvm&#10;83lU4M6yFoDSgHcUkR1f1M1plbGUpeH83SXffPUNF6/fgZPorAboGtOCVKLtFM1iI2lUf5YRjTLY&#10;qNY0nVZVbGo01hMwtYpHAG+orEXIqJ337Zu3rJcrPFH5h3b9dBTcmvnVfPdugFqQH50m734An0oU&#10;6OJ7fNMYS2z8yosIGlE+UBRFVDmzOwC1yDIqZ5HBkWU5xjomi4LJpOBoseD07IizsyNevXzOZx9/&#10;wounzzg6WXD26JSiiKBhISNQuQH5ZyKCsBqFuagcZdhuS0wN5q2ModyWVJsKY6oIjA+O0hgcApXN&#10;yFSGwOFsxaqquFtvWa033N1ec3Fxyds377i5uaGsSm5vb7lblbFxJIQI+hUCVxm21rQK0ZuNwXuD&#10;IKqyO2fZbrc1qDMqt1nn2JoyNs+IRs3T1mOp8d7Wqse+bVZPFYAbH7IDEsU/Hh/f0eIw7vtFURMn&#10;NE3cUdFCYGrQbnBJs1UzH+qxzLSOv9MBaTTX0lhXreyev6tfV1q3arJtQyg1aLN+T4B2raVgEykV&#10;3tu9ddSuKwE+eKpyg6vHJqre102ReUAXEukD3ljyTONcGddgWbFZrdE6Ag2sc2y3JbfLa6qtYbsp&#10;WW82SCHRWuCcQUiBMzUBQp4hNFhrCN6zZsvGVHg3YaoylJKU1ZZ5mKGUIODRmcJutgjvmOjY6Oyd&#10;Zb2pyHTGtMiorOf2ruQ//Me/4OJqyw+/+ILHjx+zmOeEcouyJd5VGGeRy4LV3ZL50QmlCSzXJRbB&#10;1lR8+/Ytvtzw6NEjlNJkXlD5Wt0Iy6OTBcGUKO/48MMPODk75vwXrzk+XnBylFFkGeeXd7z97gph&#10;BAKFKQ3zPMMQFau1gnVZcbetcBJM8Lw4O2U+zfn6u2/56c9+BUox1RMwno0xUYlZyghAkIFQgwui&#10;kk0/iLsLGGrgghFAHxtAdQPgq+O30lmrDjadTxBS4l3A2YZ4IvajNYBthCBYhw+WbRVYhDlCRiWU&#10;0hg8EudjY1vwUc5FRmeVNP/XSo4ehOgqnog9VZr9tSoGc6ImPkdVzH1V9FSxr0tk0/w/q9dY81nO&#10;B5RUUbG59kvzxYIvPv+C4+mcicrIlaYsNyyXd5G8QiiyPENIiSm37VgUk4zjugm2LKv4vLyj3G4o&#10;yzWb7ZbL62tKY2IjsI+qxi64CNokNiprnd8b8yHClpQ0o82BEjBQV22s24DfPDetJAGHVrpVz0mB&#10;z62akgjEj9gp+sXP2Vdt3cv7fO3zctUBMIBSgspU+ABaKbSIKjk4S7Ae51Wr8LpTHmqaO0Ubo+My&#10;8Eil7hEbueaZBXpJbfZByDuwdvp683cKNOsSE/Q3xwZ8qOOdiM+yaRhtnnG3ub9P/aidC6kafd0A&#10;v1MurZvGlYqEMt6itEK2quch5pRK1Dkw6DqfqXWVsPWcbBv76yb4GCOjalyX0CLOhW7MbeaOAKHq&#10;eBp9ggTQApVpppMZeTHFukCwDhUgCBHV4LvqvEJCAKVlzIu1ovSeV599jx/9+AvAkemcqioTxa1+&#10;0FrwPpL1lAZfWrIsjw2qeGS9/qqqisQxwYOXWFxLBGGsRdYN+Coo1ndLgoDj42PyPIL4BOCSOdI8&#10;r2ZP1d1bdAEQXTBKCiJpn0mHdGdvz9KZifFzXM++VrQAaFmvP6U1Z6fHBG+xHipb1nsUgXeBalsi&#10;gqcoItGGM54s0+AdeZYjZMbR0THWOapqi3cV1hpMZaPvr+J+TKqokJ1lOhLTZBlZNqnznFqBrFWE&#10;po1zwadN7B7vIyFSBOLV+bJWLZFLCKAnEx5NJjx68iTmp5st1zc33N3dsVotQW7ifG9zuFDvzQTU&#10;MUJJgarJE0SIOVp3P+0TVeLGj6RrusnlUtKZvgb53VjXe2JZa2wn+acSol65/fMo/e4+xTohIjil&#10;ya2zLGuvzzpLpot2zndJnbrX/tsCtdIaQDtPB+owfc+p+3ofyKyPJCBV7+6+P72/dJz6lLb71Az3&#10;rk8M1JMIvWPVBVB2gR99eZFPQOgtUcjuC3v9zNBz7CM36CMU6AJ3B8d+xx4W9+jNGg77z3Sn0s3e&#10;s9lX+4uOQATA71TfpVQ7kEi6FxT01uX6rvvQ3+3viYE1GjqEiY3v7nz33twKnT2njz4lfYoxDu8I&#10;j/pIGofUQLu5WBNDUtDsvbj4z1LSTtZX/agb0h/vPErV64mGfEqTZznIwLaqsMZgMw1SkBVFC/jT&#10;WlFVrqnoAAFjqpbQLAgoqyrWRENU6NRaIaTGB0FZ2drvBhQJgZCPf7TWZHl2b80O5XCHwJpD4KWh&#10;MUitWT95nt9bT0Pfl5LH9I3LEEFHd4/lvUc0+Vs977z3PH/2HCkk5+fn7XfFPcY+WLx5VlpKgo+1&#10;4eBFrYap6trT/X1G3xx9COzXN/eGfHx3H9l9Nt19dEqU0ADgm/tOv6Ovxt8Xm9I8rG+ddudcSrTU&#10;5HcpmW4fCL8vn03nRrdG5XvqVvfrY+JBAPehMUlJrprcp3vGsdsP1eSVSvHdt7/h7Ow5L15+zGw6&#10;4W65TOZtBI5571sCv3RMtM5wzrexT0kZAfBS46Xi5PEznr+84atf/gznXU23MgR4FhwCwXdj46FY&#10;2ueD+/zGPxfE+bs6y7q/1vpj4dD19xGt7D57eI4+lC/0zcUuMdehHPN+3I4kHH1Ex83vNISqQwDZ&#10;oTFJX+vL2d7/2Q+TSnfJaxpfsVqt2Gw2CCEot9u2nhKJrFwNkJ+w2exqU8ZY1us1VbVJwLyBXcmo&#10;DzArwINAtf7fe9hUBqVq0lhrsat1jGFCslyvKMuK5XrFarmsCTtLZnmGKjQKVde4JEFGklrvPaIh&#10;Yq0JzYRQKBXAO6yP9bEiz3BVGet1UtSZnkBJiRZNvSLOwCzPqYxhs4kEZ0VWYIzh9vYWoTI8cHF5&#10;xclsxunRMdPJrK19LhYTXjx7wvXNkrvbO06OTzk9Oub27pby5gofNN++fcOrZ6cs8gxTRULMR5MJ&#10;lQfrHK8+/IhPvv85l3/9N3hvWUwLHh8v2Fzd4oLHWPBItOrUjtrzzx0ZSx+Rehfw/F55+HvEkKHX&#10;+gjau9fVjVV9teuh2DIU+/vIONIYl/qUQ0RyfWuwW0dtCAebGl88jxEt8eAhf5D+rNnzpwT33drh&#10;oc/o7tfTs/C0zuac3/PJ6Xj0Ad/7SGlaQlVj+Oabrzk5PePTTz/DGhPP7yRoXRP7KUlGBj7U5FWu&#10;rnX4SGwjFBLJZlvyk7/6az75+GOmWY7PHMZU7WdY5997vu7HjM6LUoCPdU3avR/12b/FeouUcSfs&#10;AO8CQkaCrNl0wvHxMUdHxxwfn7BYHDGbLmrySzq9DDFfyYucxWLB06dP2WzWLJe33Nzcslot2Wy2&#10;bDcl1kUCXVHnOQ0Z526+mj1f258jvV/ONdpoo4022mijjTbaaKONNtpo/xptBMCPNtpoo4022mij&#10;jTbaaKP9C61PmaZpykob5fpUULqNzenP0kb47vv7FG/EA8D39Dq6qsNp83pXPSv9nIhvF71Nle21&#10;1SD4vkP3tLFQ1IqMzec36qpa929Vd/eSNjHtH3ynDUHNd6Y/B9pxyYuiVdSNan0CLwTO2ga/v3fd&#10;feM91DDdHctWSbX7PDtj1PtsCXjn95okskzF4/y6uTpTEheIYDHrqcIW4yLQwlUVNgQuby75yV//&#10;FVeX1zx9+hQlJUoInDGooojAsiyPQHy5a0aXtdKiMY7zd+/4zTe/4btvX7cs/9bYCMCvAVfNrEnH&#10;uTseUf3JJoow+w0s6fNrnt1kUgBRFTIEEEHiEdzerbm5uq6bl0Xb6N43Rs38uqdYU0+mbuNsOn+U&#10;jk2Xzprd+qyV5oNzEVScZegsgrWd9/W4OKx1mLKM4NosI9OAlhSTCdPZAiEVxazg9HjB9z/5mB/8&#10;4HM+++wjXj5/ypPTs6jsGLaE4HHe4pxtiRqsj/dV+QgekjKqlVbGYU0VlTCdY7OtWK43bFYbvLUo&#10;JdA6qkqvN1uMB8+Galtye3XB+fkbLq5vuL5dc327jIQENeDLOY+1BqU0k8k0NucLgVYKb2uiChxV&#10;abG2qskMYrNJJFnw9dqVNTDJsy1LPK4luJD3VI4VQsjYHJf4nJ161A4Y1rd2+4BIe36cRNkrAasr&#10;lTT/N+qTyVxN1cIeUlfrkoDsNczCPWVnWmWKfdWy0FHj3jVUx+bFRn26GzuiqlsEsVpj8T5Qbkuy&#10;PKcsowJ1nmUEZ5nPp5TlluVySVlWLXlEZSxVWe7A0EQQo2hUwV1UOJFC4GX8v/Oe4B1KCrwU+OBY&#10;rdeIs5NaoShjUzdNKRWbibwPZFqzmM2orKdcbcFbbAOcL6Y4D6fHc85v1/yn//yX/Obb7/jxj36f&#10;xydzzhZHLPJTlAxsyxKRXRFQbNZbLq6usBa2xrDarqnKLcfzaa2EHVWkZ5MJy82KWVEQgmW13CKF&#10;59UHz5Ey8N1333E6l5wtJHe3t7x5fc75xRUIFdXxqooqRBViISVOSkprMM7irEcGwcnxCV4Kbsst&#10;ajbBLzcUkwnFTGOurjDe1kBywIfYqJ2CnWGwka0b36PwpKzjiGoVYiIYOovNpiH6lEkxwfv4+VkW&#10;lZm9q5WLaxCxM2Ub65vGUmsjsYXzgWAtqgYdxrURAZ9NPOzGyzQedpvy76sAyr3G3/31ta/I24AG&#10;huJu93PSvEXi8SHeO0IhtebjTz/j5auXFJOMLFfkWRb9sfMtmUp7Tz7O/0xnOOtZrda1EhesViuC&#10;9yyXK9arDefn59zc3LJerSLo1Ae8iw3Lsa9RtA2YzbimTaVdAG2fH2p8Tqr23nxeo6KX+hOlVK1Q&#10;HMG/JKqIuyFrlOmrNpdKx0IqifC10o33eO9aMPxkUqBlVCd3rgEm6XocLNaGltSlHVNnyRJwtRAC&#10;XwPAGoBF4wfbBsIQEFL1NtnuAMFRjbWbI6cNtY0/bb6nS9KUNqd2gZJNo2vz7xACQmtUVyW4zrH7&#10;5/1h1dCGmKW55zT3T2OVaHLkeoxjE3xsvsx01oJoI0Yggmh17dOdJ4J+G0BDnb7F6/Gkamt9sa9r&#10;UfGovi/papCxRwk4PjpiNl/UsScC7hlQ+6R9LQK2pVK8+vAT/v2//yGPHj/B2qoFYTTkD0NAHikl&#10;EklVGaqyanPz9H3WOQiBTGft/qUFsyekCFEFHqazaTtv4jyXkCh0e+/bMegquHX3Z80a74K2uvuP&#10;QASt9zVNd62Zn12irnZPWM+TsqoQCOazGeW2xDnHdDZBa4G1hvliTp5ppBSs7jYUk4JiOkMKz+ru&#10;FpUXKAnTSY53hs16iXfxGW/LEu98C1xP12CWabKs4PhYMJsfIWXMZ7yzrR+IF33fx++mXvOcYq5C&#10;vRa8D63atBSCrJiQT6csTk+oqortdsvd3ZLLq0vubm5wJgL0daZwoVa3BYKQe/lc3367mV8NkK2q&#10;qvb3IvGH3FM07QOzdtd/X/2gWZopOV5L+pAAclOf1rVIWLYP+rE2+ukm52/mbTfO9oESf5sG7T6A&#10;RV89pc/H9CkC95Hh9RHudceuq6Y7BKjo5jN9gPHOxiNRq+wAZmnIZvw9sHRfbaJb6+nGuobJaK8u&#10;kviRITBEdy4eGoOhMewb073r6qlxdffuu/fvg2/23kdC+NCp2RDY1SroB4d06zwP3cehOdu9lxQQ&#10;n9ayuvPnHiinh7hi55vtvRyh8S3ded0H5kvXhOzZax66z+419yp31+Pra6KiTGsypWNePJkynRUt&#10;IVesIUWwv7UWpSPxU1FMqFwk17JV3IvmeR4J1/JIymld4PnzF9ytVry7uALvQUuqqkSIEqUURVG0&#10;pHnxvly7X1BSktVEYE2MPqR03zduh+qw3TU19GzTmmHXbw4BkR9Sc+/zZUP1aBf8nj/yzhFcJAeL&#10;+WMkpLGVh+B3e7tkvjW1kExrgovAxbIsW0XiZv2m+UxKGPWQdX1w3/Pr20M+VJ9JiSDuK8b7XoBy&#10;H/i22fN2a/jNdfcRj3U/e7c3121e1vVVh55BNz8YUq0fmjN98Xso/nXPQLrfk/qXJs/sm4tKSpyN&#10;9UVnI8jz4vwtz5+95Gix4PZuSVkrxu7qT9zzsc1rsc4R55h1DmMMSueUJvqWZ89f8Jtffxn39+E+&#10;Ec5Dfn5o7vXl8KlPGCJxGALAP6T8+r5qsIcU0t8nzg2RIPTlPUMxoiGj6f7+IWLmobHoIzHqy7f7&#10;SYgkXbLhvvHv+uqUEGDo/K8vHjxUD+7LYdM1170XWddN2rVW14VDCFG9OATuEmKIeD2u3f+khIRx&#10;z+yT1wVSCgRyjxR4LwekyWN2Pq9CIJxFGYW9XRKcoSq3LBZH6DynqGvB+MBiNmdbbQleopRslZC9&#10;82R5gUtYito6M/GaUpJB7wNFkaO0xJQlmdbYAD4IpIh7EiUl+EA+zWMMc5bVehOfWU3+t9psubtd&#10;spjOUUVOEPDu6hKk4PGzp8ykoKy2eBz2dM6zx8d89e0bri5mfP+zz1ivTwjecLVccXF1zZfffseP&#10;f/AFmVIY6/nuu+949PQFr1+/5fd+74f8+Z//V/z8F7+irCrQikfHR9yuDddVGcmNg8Q5U4+7qve4&#10;8cwunQND62yIyGjoXORQ/vqQL+mr4fati6HPHSJ479aC+9ZM356lu+fq+r1D99z9bq11W1O7f2Ye&#10;7gmV933XUI2pIV56SOn7oWdblWU8e9T384guWdq9/dIgsUj0CXmWURnL7fUVv/rlz3n+7AWLxTzG&#10;2ODqOCsIolGely059Xa7wZhI8i2lwDqDlIq/+du/4/MvvuC//C/+GCk1UjkCPoLQY9m8NyY2zzzN&#10;y3fPxrekp82ettl7BFzNLy+w3uPq2hJSIYRiWhQcHZ9wcvqIo6Mjjo+PmE4naJXVHijmLdb6CJqv&#10;z+Uj4bnYndN7j1aS+XzB0dERz5+/oNqWbDdbVss119c3rNYrVqs7ynLD1u4A76quQzXnMofqJl2y&#10;wtFGG2200UYbbbTRRhtttNFGGy3aCIAfbbTRRhtttNFGG2200Ub7HVp6aN00s6egl8aG1HyGVHmG&#10;GrPS19P3dA+6+xp8H2q46r9AWtXEPaAm9KpkQFQfE8k1pcDPFLQlegCs6fUcavaLoOjQNmmmSntp&#10;s12qPi+lqgGhsa2mOVRXSiG1wlrbjlPa3Jk2FXTvHbjXdNlV/HmoAWFvrERAIakqG+9RQVFkmKqi&#10;rCpsFZUTRQhY63AugIeyLFmu19wtl6zXG95dXvLdm9dc3tywWBwznc1wVYUA8iw2EgsZm4CDUAQB&#10;vv6/DwFTGq6ur3j7+jvO376mXK/i+NUqHd1xSsF5OyCxGgAydOdbf7Pver1um8dn8xlKKabTGev1&#10;mtVqde/7u3OkO1ZpQ5dSUXEobba51+yPiCphIdQKJ01To41qvQKsrXC+whmLVAqXRdCUzjWz2SlS&#10;qAgazxTzxYTF6RGnj85YHB3z8vkzfvD5Z3zywUs++OA502mBEsQxrgzWmNjwFTzGOqw1WOui+pE3&#10;CCIIxTqBcwrjLN5VlKVhUxpK47hbbVitN5iqxFvDZrPm8uqau+Wazday3mxZLZfI4OM8s5679RYh&#10;MrxXNeg9oJUgz+YIJME7bIhrZb3aUFUuNrC6HWjDuZAAIAPeG7wPKKnJC4nzPoJp2fmQRtVuB8K8&#10;75+GmqH6Xh9qctxraupRcGr8RfrZUu3UihsQVV8Tc7dxq1WorpuZfQht83/f/VjnUFrvqRT1KXV0&#10;Y88Q0N/aqJaz81+W4ALBegxxLt1aC97y7l1ofb6QsQEvBI9Q9foWUXFe6wLR3FMIBBGVLLwHqTXB&#10;R8KKOMYSrSQExXK94na9Yl7MmU0nLLebNiYE77GVIc8zMHH1Hc2mSCFZe0+5XuOdp1Cas+NTbtYV&#10;S2v48pvfcHH+jvlEc3a04OWjE7SEq+sblss7rPU4F9iWFdP5PKrBOoeqG76MMXhXA06kJNea46Mp&#10;1DFGaMXjJ49ZrlZc31zx7PErnPOsVitu7u5YliXrKq5Z4R2ltxFYK6CsSrZVhTEWJSXPnj5FZxnv&#10;7pasQ+Dxqw8o311hg8IHyazQLLcG5wPe2QhmlLLGnYo9hch0XveRK+zISGTrh5scJZJ71EreXqBU&#10;xnx+DCH6u8k0j0q9ZcVUwKQosNZiynX73Y3iSwiBPMsxxuJkaNXXmqbcPgBaOpf7AGt9oKDuz/oa&#10;JLuKjc3vpAp6aZxq1vNeo38NPFNa4ZG8/PAVv/fDHzFdzFgcz7DGslzeUZYVeV4ghMRsy7ZRWuAR&#10;3nE0X6CkxhqHwLDZbKhKg7WWcluxWW/Zrrds1ttIwFCjuHa5xL6yUZ+v2wPeQwucaNTxUj+Xglwb&#10;4G6fCrFSqlYAD4ig7ilTp2MRgfUxNlGrGwsB1jgyrUF5UA2JTwQ76CxDEhUktZKE4OpmU1B1f3oT&#10;FZrmRzlAcBLH3LX5iJRiL8cYaoJt108zXxIQebtuGBSN3bOuancfAdOeEmwPkDDNFbuqU13/382H&#10;UxWpLgC/md9dkFJjeZ7vAZEIEGSI/rB+NlIAqpPD1a7IMQyiGWzUTNTWW/KkEHNYEQLTSUGmM7wt&#10;8aIBLBwGbxhjkEJBlvHs2Uu0VFTGtGpy3Ryzbz/R/L3ZbLi7vcVaS64ztNIYF+MkCWFV6nfTcTDG&#10;RGBxDaozxpBnGXmeY52PipTJ2DXg4r691KFcp7sXG7KhfV2XVGNoT+uDwDrfqsBvNxsgcHy8YFuu&#10;ESIwmeTkWcbd3R3L1ZrJZIqSqgW+WBsJt4oig+DItMQiMJXBO1OTUASqsqIsm7hCDYKfABmgmUwm&#10;BNH4xmbMZARtsE9wIoRqCRqiGny8T+drJS4pcT7gnEVKcJ4678yYTDImkznHp4949uIl2/Wa1d0t&#10;d3e3rNYrjKmoym0EnyRzMzSK9OyDwlIyigbo3vjrZs/aBa+me9g+YpgU4Lan8pqss9jwHVURG0Xf&#10;dD6ksa/rz7p5c6OMmf6866P61taDYPADc3Y/vtdK5j3g2748Of3uIWXNdN/avj/sk0705Rx99Y9m&#10;HLo5WB/woyGWqakDd9dYMwulqn4icK++0wU2HqqX9P3/0Jh0x/YQaIKe8TgEzBsCofRdW199KiVR&#10;6uZF3XE+BJobqiv11eL6ns0uDoqDn9lHTEWaV/Q8u0NqkF3ChpRMcmieH1LU7rveQwrlhwBEKSkd&#10;CRAl3c9bH1Xcgw+gm3EC52xNChJqQHpcGUpprHVkWYFSNSmLEOR5gfeeT7/3CY+fPmVblqyWG+5u&#10;l6zXa7brVa3cuoiqlULw5MkTtNZ7pE8NOZi1FmtcG4eHanXpuumOQ+oT0n3HoTk0NP/StR0G8sWh&#10;MenzxX0q43v+Mw5WS5iX53kkIpCSi4sLimLCixcvuby+iuA9oKrKFvgkGzBmQw6kd9fbkKz0rdf3&#10;BfO8L4i3rzYy5Hu6/2/i775q8/D19ZHUdgmzmprWQ+DCLnFomsf3+ds0Pr3Pmu0jbvhtY3LfHOvz&#10;2feIv5Lr3icBqM8BpI7qx3jenb9ltVryZL5gsVjgl8uY4ytBnmUooffGbEdg4PdIZaLv0QhAS4FX&#10;isV8ztmjMy7OX6OzDGNd68vvrasDgOah2tzQmUi3Jt4lHTmkFn5IMfl91tAh8pph1Vn/3vOkrz6w&#10;/5ofJHZ+KD8Yild9pBBDZ2a7ub//jBvCintEU0rh94gWw2BcGKpPD8XkvtypLz50c+12rdUkdvdq&#10;DXUNtUu80SW73o9dtMSY+8+6H6Dcl8867yiNIMtziiwHJQhVybYq8bc3GO/IlMYay2azxtdK5kLW&#10;BDkEbPAI5whKkmmNqK9J6wzKqKauRYZzAWMsQgSKLKcqK4SAPM8ILlBVse6c6wwtBEpFUH+6mYp3&#10;AAAgAElEQVRVRRLGsqoiMYuxhCCoKov1sDWWBTlCK2SeIZRCZxmFVmRKYO0GMc959eKMq+t3bNd3&#10;SByvnj1FEYmGb9crvn5zyccfVXzw5DFZnrEtN9zc3KKnR5TG8umn3+Ojjz/ll7/4GbkQLPKcH//B&#10;D8mOFvziq684f3fJamOxLiDF7uwkBN/upQ8pmA8prKf5S998PBRfh4ixhmLsUP6bWrPmhvzBofy1&#10;S+rTtwb71NUfIjVK10pT/+urT8v6/PPePrSpYx14Fs3naK324maXTOeQn29ruR2ijDSH6BurB/dk&#10;HTJBKcA6z/nbt/zTz/6JH//4j8iLnG25xXlHPEaJ5CaizgNj/cvWdZucEDxaZQgR2HjPf/7Ln/C9&#10;Tz7jyaNjlPA4W9WEjTFGeOghIdoREaX32xxUKaWjD3G2Pb8XQhJkvf/AI4RkMltwdHQSgerHJ5yc&#10;nDCfzSkmk/r+a/LaJq+i8XWeyrhka+PbeoSUWXtmF2O7RGvFYr7gaH7Mk0eCD145yqpkubzl/N0b&#10;rutzqc1mTWls+6y1lHtEXd3crUsgNHTuPdpoo4022mijjTbaaKONNtpo/9psBMCPNtpoo4022mij&#10;jTbaaKP9jqwPjKISoGSv6nDSGL9T1rzfqNcFN6a/122uHjr07muYT9+f/vxgg2UPO7s40PybtiU0&#10;Df4pkKrvPtPvO9SwkCqY7oF34L5qcgpglRLvI9hqojXW2bY5T0pJcB5nI7t9A8KSzb3XIM/6S+pG&#10;9d1ziGMckIhIZV83kgYaICmtAt/edXU/J0S1JaUU2+2Wr7/+Gls6PvrwA2bTKaYqKTdrymrLZlOy&#10;WW9YLVdcXt1yeXXF5fU1y80mAuMJWO/JJ3PyfIJUUYl5RxRgUUrXt+TxAbSuVZ2NYbVa8e78LW++&#10;+5bbq8sI+K2B4H3zP8C9hsim4S8d/z6woxChVUbYzYP4aIyxsSFXRQAMQbBeb/aafRrwXl+DXLch&#10;s29aNSqq6VqNDR012KZVVqybPGzVgpSbsTo+PWFxtGDrKmbTKUVekMmMopgwn844ms04OpoyO5ry&#10;yacf83uff58PXz7n7HjBJNc477C2xBhDuVlTlSWljQ0lxlqs95jKxDlrPVJ4tLQgHC4IKgOr5YZt&#10;uWK13nK33HBxfcfF1Q2r1YbVes1mvcI7h/NgLXgfAWZSghICX0ZfkGcFWk6QQuF8hrVrjDVYU+Id&#10;GGvj/52nLA3W1kqY3kVAeYif24xnbEjK2nFuAD+yblrtAn+6/iUdl7Is9xqo0kbbtPGpz4+lfqX9&#10;zAGgbbeZrJbP2Wusso3Cb6eROgUlNWtjr/l3T9Fn3ydHRfIIiuvO6361IhmVe3piTavq0wH9N4ry&#10;1kcfEJXna7C03PktrTU60xhrqLYbkBIhNUJphFKcHJ9wenbM8xfPWcwXvHvzll/8/BfcVtftmrfW&#10;kst4L5uq4maz4nSRMcsUwUcCk0kxoUJga6WvqczJdCDPapXcMoLAl3d3LOYL5nnO0WzC8toQlGQ6&#10;P0YrjzWWt2/OWcwm9TgElCqQKvparRRBePCiBupH1bE8y6lMBONN8pzF4oTKwdW7S148PqOYTDi/&#10;vCQAp6dnhOoOpMKiMR42jUKhVLEZs8jxAtZ3S6oqNoTNJgXTouDi+prXt3csQ2B6/IhFabi5W+GN&#10;YZJpNiXYvWY7uXOwhHvzvE8xuA8YlircxX63OBem0yk6K9A6R0lVEwFArjRFMWnBnGW5xTsTgQ81&#10;eUhWFEit2aw2MXY219FR0k5zgd3cFW0zX5+/7uYsfeu5r/G+q5wMtECh5t9pTtXM0baJ3jlA4l0g&#10;mxV88YMfcPLoEZ7Aar3m9u6WPJ/grMfbCNoOgZrkIyq/Hy+OmBbTGFNCoCzLGHOtYbteY8otd7e3&#10;rNdrvLXgobIVRZ639x0C93K+1I/1qU6mTc/pc2nUehsA0GQSxzXLshawG/9dRWWuOpfZNRtGsF76&#10;vMuyrHOWUJMgZCgla4Kc6Hd2MTQqkSEEzlUgiGuxBiuoOl9OAdppDp0CicIeuEH1NsGGhGSkV1mp&#10;Qw4QoCbESMD9zTwSAlerYnZz126c6s7NdI22ewPYe63buNpdJ12CkyGFyfS96ec319WNmTJRLPfe&#10;o+sGaxc8UjV5q4zXmxBgedmovAaCFDTTr9uUOQS0wO8DWeOzdsggqcqSPJ9G4JvZRtWm4PeU7fuA&#10;XA3g2VoXwfPB1+pSfo8kQtSNtt29TPscgc1mw+3tHQKJkhnWulbxSUmFQNzzIWnOKaVESMkkz3A1&#10;4Y3zHmM2tVqV3MsxU/XXbi6z8wWhl2jhUMN6l8Sn3Zf1zNeUlCwlavM+kmwVxRSlBNNigqlK8HEP&#10;dH5+zmw+RWcKpSVlWVLkOaYyCLndkVtIAUIm1+QRBLyPJCsxPxJUlcFYg6lsra4VCH7Lyenj3dxV&#10;UT0Q4ZFC7oFJm3wIZGce1n+EbO8rggrqmIMAKbHeE5yrwfsSQaAoJkyLCY8fPcJ7y2q15Pz8nG+/&#10;/jXG94DC6s/ra9BvgJLp+rPWtvGpAcT3AQv6FGjTeZCCwdpnIcU9YFc69mlceAjAm869tG7Rp+T7&#10;kBreQ9aSFSSA56ao0BcP+2osXVKRvljRBT2mviAMkA11/X6fuvxD5H0N2DQSTL0fYLFP2XgITNVX&#10;m3kfssOuEvWQdYkWmz3PvXmbCr4nvofQ/71D1yd6fj4UIw8BjPvmZt8+7FCtb/8579c9ujnG3rMS&#10;aaWkfy4/pFa5y20VziVKr/4+Ocb7KIUPEfZ077dv/g/Nud0dhhYoBDVxYl1/qaqKvIhkoa72f9ty&#10;w3Q23VOb1VnG8fExs8mU09NTsizj8uKCs9NT5osFx6enCKU4e/SEs9MnrJYrVncrfvrT/4+q2vL6&#10;9RvyPH5PVRmMsW29obnXsizruRr2yGhEkpN29yb7BHN2z9ekc7Gbj3dztb49Sx+5xUMkBodIKfrm&#10;Zvca2/yiBwBsjOHVq1c8f/6cv//pP7JardhsNoTgUFKSF0ULfrLWooSIBJv1PauUnKWjJv4QeKcP&#10;KHzIb/XWrg989pBP2Pc84eD+swsu7Y5HSkjWlxf3Xcv9muV9oqKULKuPEC/dM3R9Q59vex910XQv&#10;0SWDadZKt7bfzV/7YqGScc8phCA4h7OOi3fnvHr1EYvZnJvb2wjW1RrBPtnA/VzI16SjERAsMo0U&#10;islEgs/ZCM+zZ0/ZrJdsN6vdc713//3kUA/ZIYKt7vPujsuQyms3tnVrPw/F9UOv982TBnA4BDRN&#10;/9+s/SF1aV+TnrzPcxwiT+sD/PUBxdM10+dj03vqkvPuEcl18qA+MHEaI/r2ZIfO4g7NjfT60mtK&#10;CZIa17RXOxACTx+xXrr/TnM2387z3bQQNfnMcL57bx4D3lpKY5hNCpRULI6O2udbloYqlIia8Cn1&#10;FZmWBBuJb0pTMSnm6ExHfxBCm9dYaxCTmgSn3CAlTKZT7m7vyKQiaI2pgfJZMcHZSEZM/TnOWYSz&#10;OB3J7EBE8ov1Ch/AOMdyveHsKI9792LCbDplnmXIUHB3W1G5irPjCU+fnPLzn3/FxfkTPnz5ktPF&#10;nEmWc2lvubhZ8vWbC06Pjzmpx+bi3TtefHLM1dU1H334is8++5Rf/fJniGBQzvDFZx/xR3/6J3z9&#10;5jU//+WX/N0//COv377l5nZFg0uOcyCSeThna3V47u1Z+uZ+d8/Yze3fN0Z2z4r7Yt2hOX4o73yI&#10;3Kfvdw/tr7r3/NB+oPndZi1ba9uznvv1ZXp9Qkh84CEF9768rFvHf4h8SkpJURQtQLvvPX1x/zD5&#10;hmiJNZrn0PjvL7/6NY+ePOazzz6ldCXGuB1hZk1239R2siwjy+J5rTEVeZbhgiUIwa+++oq//8d/&#10;5M//7E8RSiKDRNpIguH3AO/3/wztya2zkYCVWN9zziGUIM9nTKdTjo5OODt9xKOzR0ync1SmW2LP&#10;ppZqTUUISb2hJaJLc4t90twGDE9DiElzXm3wUqNUrCllWYGe5CxOFjx9+QJrLFeXF7w9f8vl5QXL&#10;5ZKqLAn4tq4Y6rw53Xv01ViG8rnRRhtttNFGG2200UYbbbTRRvvXZCMAfrTRRhtttNFGG2200UYb&#10;7Xdo3Qab9PB4qCm3rxn7UMPrEMD9vtIG9xrj+9RXUjDcUHP8HkM/4t7Puw1S99jnBXuqtOl9dpvW&#10;uupAh5qQU8AW7ANOu0o8feo4IbCnnrMHlq1BLr1NCIG9BrF7zatC9itw7T1TGUEJzUd6gRceRFSF&#10;i0oc8ZlVVcVqdcdvfv0bfv3LX/Do0SlFkXN1fcm7y4uoQHxzy2a1xrmA9VBZi/UBLyRZkTGdH6Hy&#10;aWwGIpBlUZUoiAh0wluEFFFxgwgCC96zXi25vrnmzevvePP6O0JwaARCikE1WGsMeZ5HAIiU+KZ5&#10;uGkO8CGCppImvn0Sh/oht2MNUsY/4NFacnJyhA0eeR2fcaOylI5vX9NlI9aWKvU1cyfiSqN6eQsu&#10;cy6y+jvfKj4YW+G8iX0iUiJ1oMhzptMpz54/5tGjR8zmU2aLGadHRxwfHfHk8WOOFgvm09iM8ej0&#10;mMXRlKPFguPFnEyB94bN5o7ttozA8qrClFvwjsp6qsq0f5xrmiRAyUDAEIJlU5VcXd3y7XfnvHt3&#10;zfXtLTe3S5arDdYFrPUgNUqqqCztQaocqTKUJCqliAhSstZBkFGVzZQYu6WsNhhTxXlmHKW1EUSE&#10;wJjYUBakrMFDEiliF51QUVHaONM2mAohsN4gpEBpAW4HvhpSadxvfJJ767NpGknXfZ8/7fOpTfNO&#10;MydSMG6fynrfdfY1aXWV30IPkLfrG7tN96lfbxSb+9QJG/WeXYOQaD2PEBKtIyDMWNuqJTfviWrP&#10;Ai0znLXoLKtjUyQwsM5hNhVSSR49ecmzZ885Ozvh6bPnfO/7n/PhRx8yX8wjwNx7qk3JN199zf/y&#10;P/9P/N3f/A3O1U1UIUCIzZW3ZYmpAcOz2YzlcokS8R6dN2Q1CMyUJUFqRLAIEZVbl+sV8/kU6R1n&#10;symXd0sMAZ1n5BqUN6gQG6on+QQRJJPJlLKq2Gbx2XoRm8ZDTW5hrUOJOG9tZdBywnw24+LinKra&#10;8of/5g+oTMXPf/YzRHBMigl3myXF9AgnLqisZ7lcYqwln04QKjanWR+AVY2Odkym0wii3lYYIahs&#10;IPeeJ0+e4ENgvdxEZaNSRR9eE6nsg4X2m8pTlcGumkwLDk0Ux3ZrBILxIGBSKKSMz0MoQWDnO+NY&#10;WMrNFilErdoUyJSiKIp2vjY5T58a7JCCVJMrpblEqkqcAquGlBSb+3IJsUS7Thul6Q5RRpp/Oeda&#10;Zdv2+4mgV5TkRz/6fT7//HOkjuQdZVUmKmIxbhhrcQScd+S1CpYuclbrdWyA01FRfbtZsby7Zb1e&#10;cXt9w93NDZvVCmMiqYA1JbP5dNfYnMSoITWfFGTQVaBMiWGaXMu5eI1aSwSePFMEbyFEn6+VrEHH&#10;EfQcgargnG+BzimgMMsyrKkoipxJUeCsQ9dqn9672pcJgg9ooVqAZ3P9EbzlBwFfzXXLnqZbmZAt&#10;dOP9EBCzryH2IeXVJodrGjzTXLs7r/rUiVNSrAYg2xfb0tjRfE+6T+h+V/PvRtE0y7JWjbS7L+jO&#10;j9RfNN8TanVVQQ1GkaImEIlN4x7fNs0rpSJQPlFDp1Zt9da1gL++BmLnLSHUe4PgUEIiZCQXcqio&#10;Hq40xntq8UCG+pfFHtEG6EwjFZyfv2NxtOhRnIyAm+7+xXtPoSOBw2q5ZHW3RCmdEKM4bGXaPUdR&#10;FO2z75IYNPuILMvIhCAvinbMy22Fc568Jrpo1lAIgaqqyLJsD0zarGU3QL5wyPaAE8la6dtzdn1I&#10;6qud9yilmc0mTCdTbm6uIICpPKvlhul0SlFkrJdLynLDJJ8BnrLcYoxBSU0IEq1zJpNpJCpwgeAF&#10;IUikioQ/ZWmxzoOQSK0iuC4vePb0Jadnj+JzwuN83AsQRH1tKiGKETVoQHbU4GPsajS3RaOKXs9R&#10;XRNZOeciuF9GpUVRk3jgHKoej8VshnjyhOt351ysL5Aq7ukaMFdUpO+fq7tr3c9p+1S/+v7f3eOk&#10;ymANyK4JTkqrTi4Q11Lf+k9VZ7uEGV2QT59aXbMn7yP0+23MBUcQcZ8aCLVCnEA2KVEX8DwEgAS0&#10;kARZK7uHODcCxDg3oCb4zwbvi4CQEdDuexWb2VMN3Ivlyb43vnYfRCiEiErwYbc5bgGDB8AghwCX&#10;fYQ6fSCyhwAyXeKlFgzXKuiSxG9RQ0rDYLzs83ENoJqWfIUaryFII2oa3/v2gUNjPQQieEjZvXYo&#10;vaRNoa43NOrYTb6yT8giHnyu3nuCqPPZ9nrr9YpA+PgZWkosw+qfh5TEh5TdD4H3hsbOC4EWsh4u&#10;iZSqJfgIIaBlJDARQSA8SC3I8ywC5+ZHMZcX4LwnV5qzk9OWqMl7z2Q6Iy9mKJWx3m5RKkPrgrPT&#10;M54/fsrxYsF8knN+eUmWT/jyq19H0pTVitlkgghQ+QotFR7HdDpFCEFVVYggkShEiHlrvGhRE9fU&#10;MzcEhFB7apAiGdu+XLOrJtpXj5BCoGqyMdGZSzSkTfXvJQWzQdKHJtdsCJxE44h61kSsENDm0saY&#10;GKuUQudxP3NyfMTR8RzrLb6Om1VV4qwnkxkEKFQRa1MqAyTeBypj6mve1W66PqePWOHQmk3zmzTG&#10;vQ8AuE/5dlihWSa1w35SxUOkq3v1Ybmrq8Rca5en7D5TtDlqQ4S67493gNaUDKubZ/ep1vblfEOK&#10;s33EDM0aTutW6T0217rjikyvQRw4axAxHggQShIshOBY3t1gqw1SOHKtMN6DC7VKrIskV7UvzLKY&#10;R1dVvK5MK5SONa2y3ruYskQJyCeaR4/PuLm54tvVCnBtfNqpX/v6uniQGKUvZ+gDhXbJePvIk4fO&#10;dvrOmh7yzw/59t17anI69klL++6lieFxD9W8X7Z1WSEaUh/RApid9yScX+9NstDdw+7WWUNKETeH&#10;8fp2tbH9/LS5vzbRaufujvx3Ryhgre3d56cA/j5//z77saH8vutHDpEJEAIeF8lK2a0zH0Ci2lxj&#10;//N9O27pZ6dExrtwImKSzND9+DbpSfPwQKDcbjGzKV6AEiC8r+sIEuHjOkULvAlkUkWSlJpU2tSk&#10;uc56RC4oshxfGcqyoixLAgWldXgTawd5MY3xf73FWo/A7QispSWILbM8J9N5VE5viXc91gZQGus8&#10;lfHILEcqgXOezdZSbipub+/47tvv+PEPfo9FrjguFMGULN++4YeffoQtDb/55tecHB8zXxwjMxl9&#10;knX88suvePn0CR88eUpRzHl3+Q3SbdlubqjcM370h3/AP/zD3/Pt118zKSTbuxtOFwWffvan/Mkf&#10;/xH/3Zs/4//8y7/ib/7u7/nlr79ms6nQOhIexdxREF1x3ONFglK/N2eds3vjdMjP7MXEZLOSkn+k&#10;davd+lGDtYTumugSlaa16mb/OVTfTNf/kKp7931D+XV3b9BHJtbWT3vU3Juz37iOdJxbA6RookMo&#10;dKh34H1e26uhOV/vAUS7r7zvn0Qby+LzDffype5ZAUCQgiAUCAUikrZubm/4+le/4KNXzymUxFkR&#10;iSa9wBm/R7q4WCzItK7PmyTeC7yFWTFltVrxf/3lT/je9z7jkw9fUFlHCAZHIMgQa311HaohwNsf&#10;K1q1d+ccHlHHA4XWBdPZjKfPnnD26DHT6ZzpdMp0Oq3nmYgE+D6efzoCznKPlKk5U45nw/cJ0mKO&#10;ploCu6aG5L3HNqIHweIBKT3WGaSM9SWtMnKVM3815+mTp9ze3nJzc8PV9RW3t3esVneU200koBHE&#10;c1sf0Eq3Z/fe+1gzFeDxe/F6tNFGG2200UYbbbTRRhtttNH+NdoIgB9ttNFGG2200UYbbbTRRvsd&#10;WpeZu9uMOKS8k76e/t3XrNqn/DXUDNVtoEmvs9sg1Kd+dr8p8b4iWapCOdQ05xNwwtA19Sl4dK+j&#10;+XfadFRV1T3lzKGGsv3xEG2ziDGmt4ksBZwcUiPoXmvfs0nvo20i8fsNcJIIEEPuA3ryPIL8vfdc&#10;XF7w7TdfU1Vb1ts123Ibwe7WIhBoXeC8Z1tWBBT5bMbR8YJiekwQmiBlBBtpjRR1A7JSIONhvhKN&#10;WhOs1iuuLi948/ot33z1FcHZlgCh20jZBcOljb+NMlFLUJA0zLyvopUQgmJSkGnN4mhOlmnOX3/H&#10;ZrOqASy7556uwfuKU/trtQGlNfPXNyC7GvRpjMFZS1AOoWMTSZ7putkBsjynyHOOjo44PT3h8ZNH&#10;PH/2nI8//piXT59wenLC0WLGk7NT8jxDqwjQEnhkiEqUrtyy8hWVLSmrLZX1OBtBh9YYnDE4FyhL&#10;g6kMPkBZGrbbEucrNps1N7fXXF5e8ubdBa/fvOXmdolH0cwsKVQEu8uMYrpAa4Uk4KxDSI114FwE&#10;18cxENhaZd5UhtLERhPnY3OZsaZWwpVRJVNJvI8qkjJ4XPDx+/KdKpDWEu93QCTnHd67+ro0zoN3&#10;/p7qVeqvGuXiONaxAaj5ubW2BfA0AMuHlDD21nz9nel7d+sYaIAm9Ct1hRDQmcZX/p6CfetTekCN&#10;Q3499depL+nGjNSvxr9lAvzaqZV4H/DCIlScx1G9W+JDbChugEtlqEGINgIPF8dzHj9+wve//wVP&#10;nz7nw48+5eXLD5gdTdA12DL4gLUVVbWJYFed88mnn/Ff/zf/Lb/4+c9ZLW/RWUYArIeAYLmtWFcV&#10;R/mUSTHh4vKS+XSG0iIq7NaAmckkZ2tsVPuZFCzXW7amxHjD0XyGVIpnpyXfXt1yt7xDTnMmuUbL&#10;CDop8oJC5zhn0RImWlHhcVJjrcdYH8GY3pNrDR6KPGMxn+JMyXZ5w6sXz/jh9z9mc3fF0USTMyM4&#10;DyLnp7/4hl98+S3GwXK5oioNEDhezFnMF9ytoyo6PjBdzHny7CnGODKpmRQTzNay3ZR88NETtBS8&#10;kxdcL5ccHy9guWG5LmtV4thMF5uK3V7D/v74388NnHP4oFAqNsNprds1JqWnKCbkeYHzgfV6zXQ2&#10;AREioCuAt6YmE8iYzmbM3JTreq0URUFVVWw2G9brNcHF69xTnCEqmaQxsg+o37U+Up1mjndzn1AD&#10;3evovt8MWDch9pGu9IGEYqwCqTM+/vQT/viP/4TpdIrOIzDVOg9YjKnwLuCDxzrLcrtBCslkNgUl&#10;KMuSTGe44LDO1IrpG5wz3N5cc3tzQ1luanUnh7MVSgm8tyBSgGTTuOd7gSNpY2g3b2uU3pumvuZ9&#10;WmuUFDi3I9XY+3zfACJjs6excY34AFpnaK2YTCL5QZ7nSDHFWYMInkmu4xgEH8kHCK26MrVP9Smg&#10;v3boTeN5F2ieNqOKDmC5ec0mn7c3t9iBhdImykP55lBDqkz8cJecpPvdaRxr8owUIJIq0HfzlfSz&#10;u2qPfc28DfmESJ5hnwJl+t19zcEpCVEE6jTvd3jnCLgIJlWNrwlkWlEZF0knZKpMJ9rG/G5+HOOf&#10;xNpQA6UUwcbPllmGJ2MymbbKVs4YJD424/btvVpAfmwIdd7yH/7X/41/+unP+B/+3f/Iq1evWtKs&#10;hvwq9Q/p8xYyNvXe3S2pyoqsmOJ9jCXO+nZeCiFQQiKVbAl4Qg14t9ZSFAVZlqGzjLwoePr0KVVV&#10;sV2v8fYGa8s9ErJ0L9LkMWmO0MzzdF08BKAMHZ+XjvE+mOQ+2VlKuBMJrLK47pVGK83N9S1KStbr&#10;LduNgxBz/+VqVQNfPUpFMi4hBNPpAi8VRTGnmB6RFdP/n703+5Ej2dL8fra4e2y5MbmTRdat/W49&#10;93ZLQs9gptHP0osAPeiPFAToRYAgQNDMaKDpnq23uX33WxvJIpl7rL7Yogcz9/Dw8EiypudF6DgF&#10;ojIjIzzcbTl27Nj5vg/mc5x3KD1gOExCfGktmTWMRgPG4yFKKUbDIakeBGCedxFMCwHUIZuxWu/t&#10;unuAzcJlH1SIW3uGxh+qAJQJMTrx97jGWIM3hoqgRJgXOWWZk2gZCJwCMxpCKoQIKov1fqlL9tL+&#10;3r4C9F17onZM3CW/aa8BzZ6nA37z3uOt6wXFtePVXWD7trp8d//me/zyP9Ssi8rsqpWrgGb97671&#10;ogbR0UcY0NoHUBPXvN997AISbjxjXMN3Adbe1SY1YLDri/vmdN+1u7mjdp93cxDdcdXeE78viLTr&#10;02uf1ZeL6iooy1vAX7tiv6Yv6w1NJxfje/Jou0Cou/JuXfDLbTme9wFCtt9j+9aaHUqRO9ulTRIo&#10;BKaqyLIsxKTGkKZpM+f7FX13q1jf1rfdOORd42Hzeq09SJ1n8R7jLBIZf3YkSjEYDlCJZjKZMFvM&#10;myucHB8jhGC1WlFWFVmaIpXmZnpDXmRkw4xsOGS5lEghyYEH9045Ojnm9cUFRycnnC7nvH3zhoX3&#10;eGPQSjVzNhtkjMdDxpMR19drApEk1Ugp4rq861nZ2I9sEBZ0cljN/qwzz7byCXHPUvvcrT7ZdBRb&#10;IPitscgmgZZv+c2t56FDOhVJuGpynuFoyOHhIdPZgtE4QY0nrCKZlxwMcdYFhd4eEos6ntvw3+/p&#10;a96lcH0b+Pe2cX6b2nTvHqDVd905Uc/5NiFnNxdUz4fb1vr1d9VzWHXIXOVWXNeN93b50F0EY90c&#10;/q4+acdTbWAarPMK7Vzrxv7NsZUD6PpTT4zT42fP3r7hV7/6FR9+/DGTgzE3szllGeL4NEmaZUVK&#10;SZIkjEZDiNdwziLdOjY0pgJPiDkVjCcTjo6OuTi/JF8tdpIxvCs/8S4yql2qxrvWkr6zoT5wZy94&#10;tbOOff847Pa5WPd96MtN4GWzZnbWz3CsIALB7zvUoW8D7G/mRU1PnNEC3b8jjlnnPCyItRr5BhCy&#10;Ra5Rg1533c/7xGzdvG537m77in4CbI/vJYOUQmzEuTvPvhC3xDRiJ4lHe03vEly0CfidFnQAACAA&#10;SURBVArLqkJ6T5Yq0jSJIFaDcGHuCa0QCLIsbQjIkKq5M2dMQyRtrQVP41NXeY41BuMcqffczBcs&#10;V6uwdywMNuaXsyxjNMzIlELJAKafxe6zxmFMyIEX3mC9Z5AkZEqSSlguVuRZRllUTK+uef3mDR8/&#10;f8zkYMTzZ0+YL665nM45mgx5/fotL797xWeffcrpnUNuplPyyjGbL/jqmxd8/sET7p0eYe6dks9u&#10;SAYZi8WM+w8e8MWPfsTb168QwvHq5de8+PYb7j9+wOHJHU7vHPPk0UP+yU9/wt/83S/4V//P/8t3&#10;b8/w4egQKVU4vxEiAHmN2yAjqMG+Mc3UnF/cFsc2+bR4wNUHMu/Gx7tIkd61b9mO9ddncX1kp32k&#10;b33EW7vOe7rrYpeQte9zWusmbu/b93XPqHr3xbcQTvb58vbZZDuG6PP/WiuE0JEQoc6FhrOe8Pl2&#10;P9dnWe7WPX53Panzc/V6f3l5wds3b3j85DE3s2nIr8okkglutlMVz6Y3chQ6EA2+PTvjL/7iL3jw&#10;P/z3DJIMawxUIe/thI/j3GO9xxEIb4RQYb9QVfEMRKLTNJzDDoYcH9/lwYOHHB4ckg2yjbimjl+b&#10;NnRmZ81FNx7qq/HoOzto923w5x7vzcYZeJ2f1REMn2UZp6enHB8f8/jxY/Ky5ObmmsuLc66vL1ks&#10;5lRViZAy+Li8iH3rNpTh97a3ve1tb3vb2972tre97W1ve/vHbnsA/N72tre97W1ve9vb3va2t739&#10;A22X6k77b8BGoVqXUX9XwU+fwvBtBczd35tiuPDh8Frrn+goAQaQWDywX0uV0XxQgK8rVIIE1a2F&#10;DiKCFdpF8+3Chj7V412EAe3nWRdmqljZIXpBRLsU5+sCjxpIUStxKSWxlkYZ2Tm7s2C6q15fP2O7&#10;EGyXetEGMLAp4o99XBeKRcUwD6Rpxng8YTIZURUrpibH49BakfoEIRWDdIA1VWDb95ANBwzHh+h0&#10;hEoSrA8q3EKti1qTJA3PbCyCgPjQKgE8eZFzfnbB2Zs3fPfiW6p8GYBPiUYgtsC97T5s2om1AkIN&#10;cPOd/uiZUR01Stu6X814PCZNUi4vL7m8uERrjRS6USWCUAykkwTnK6wzKKmAtaKqF4H1v1Z4F0qC&#10;cHgsxni8AIXGVQWplig8SZqRDTLSTCOkQCqBThIGw4yDgzH3To74+IMP+OzTT3j69Cn3798nSzUy&#10;tGwAZjiHtwZb5RhTBBUS6zEWjHNYDMaVCBI8MpAhCB1VKHMslqUtmE4XXF7dcHZ2zsX5Bedvz1ks&#10;l0ghqaxjlVcYlyC1QopQFKpkEsHlkkSlDNIMY0vyvGxIFHwEtzvrMDYoCtjKhGLTqJ4jlcJZh/ey&#10;UQWuoQda6w2Fsxo8LjrKvI2yZCzisNayWuWNQqCvC+k64yQURq19SFVVUf0uvCfRGo9rCri78649&#10;96VUyIAED4XawiNEUHsyzjdj3FmzBhHVQNSokNMG+zXFi2INxnf183bG/Lpopa0kFxSU1mo8PoJi&#10;a2BL+M4sHWBsIB9QUSWW2LahAC74MalrlV2HiCB36wxSSaTQyCRp1G68lwilUWlKmqSc3n/ADz78&#10;AZ989hnHx8ccHh5ycnKXk5NThJCUpsJUFWVlWOYlLhZBWxOA31pJBAZjLB999jmf//jH/Ke//Iuo&#10;WhTLL6WgqCw3szknmcbjmS6XHBUFJ+kBg8RiTBlcIZAoSao1eVEGvy0ky+WKg8GYNNGcHE54ezVl&#10;tciZpJqyqhikmkQptAAhPc648LPSIGRUZo8qjLa1Pgk4nhzw0dPHXL75loEo+fzjp9w5SCkTxzB9&#10;RJ7nSOEZjcbMljlKZ9iyIE2yWIzoKa3HS8nNYsnZ9RSAjz/5hKPRhG/fvuXZpz9k4QRffvOC69mU&#10;y8srJqMho+EAawxaSKRPKMpLispE5T4XlGa92ihuDf1YAzHcVrGfcx5sGRRbkgRXK9V6AIkxjjwv&#10;wpoKmKhC7KPCqEeQZCnj0RDrPPm8DG0mYLlYcnNzzXKxCErxMoATbSxkFDtig3Uc1Aa410omtQIe&#10;PcWOm36kCxCq51wXDCilRMWi5lqJs1bQqSeylDWgOIBtD49P+JP/9r8jGw4x1uCrGuAYVA1rlRpr&#10;DEVZYipDkgZ16DTLqMoCmShsZalKQ1GsGqX5+XzKKl/grMPakrLKkUpEEG8kOqhDrcAGEb43kt10&#10;48+2zwWo4vdkWbYVe0opMVUFWuEFgdAkgnjrwk9jDc5atE7xTqAQDEYjlAqkJwjIskEscLSMBiPy&#10;WLBcg3Rq5S+sC+D1OA6stQgpURFkWxQFWusA4Io+z8Y1vfHdPfHXTrXIGG+0FeL71Ar7QAjdovGa&#10;fIA49tqF8u1r1MQsXSKBel2sVWCFlIE8Zkd8G/5tFt1KGcZqfb1ubNuAlON4r9fGrspT3Td9exDn&#10;3Fr1yHvwNq6BayUmRNgnNAD7eP1ER4AbvlnbpJfhOqIFvK4LtGVUgVUSa0wY1z4ojCud4H1QfJXe&#10;B30/ZzcKbLcAYz6om3ohSFLN2Zs3/Lt/+5eobIhOhwipmn4L8X4NCJON4p2M86tW7l4ulxhbkelD&#10;isqCkkitsd7hjMHHImOsCPF4kgTlKgTD0YhsOMB6i7WOg8Mjjo9PSdKU716+4vLiugELEdXVa/BZ&#10;6Be/safo7pfqvtxFhrYGBNOW4mzty3xvITZEgGaMi5QKynJJkoCEsloxGijwltUyABSXyzyqaYfP&#10;rPIVVVVxdHBMNhyhnWe1WqG0QgjFcDAkTQdolXAwOUTKQKTQ7IdEUAwO5DqRFAlw3iBFUIS3JgLf&#10;GzBYKPCmVu30xLg/gONVokNMFR2q1GtVc/y6bWsVrRBXepw1iOgX81VOVRYYE/YVASRfxzsehGop&#10;UMa9NP7W/XEf+Ur3fY2/bPn2Nlimq9jevo4EvPM465qi6Tag0vtAGrGLCKYLJKoBCrsAD32gnO6z&#10;fB/rEjjUZEu2BTRvkwg477ZI2toEaM3iIMDHHEDYnYm1eili7e47bdEFeG/uXOmojtKbM3hftb++&#10;JhOif91vA0d25VPasVRf3qULBO0CLHeCaztxWJfYqC8H8i7gWHst7vrBvrzbLkX39jO2QSq3kd9s&#10;+M9uX9Ui3PW8FuvcWDe26IJ12q9vfrg/Z3jrPBJhvapjdIG4Fez4PmNuVx/sAgi/6z5lZBHxbObL&#10;QgwhMNaSoEnSlDRNGY1HJEnSjDelFDc3N1hrOT4+xjlHUVWsViuMtWTZAOfBOMvN7JrJ4QFHRydU&#10;ZQnGgjOcXZyTVyUvXr6gKMpAEFRWlAhWzqB0IITUqSQbphweHXJ+fkkyCHkw2fJrfkfsGPZbbiPv&#10;t7nPZ0PdvZ7cfWOsC8DdpejeHQvdv2/57i5xVj0W65i4vR715JKttWTpkKIoUErz8OEj7pzeZ5nn&#10;zKdTptfXoX1lzPm6oKxcx6JaB6VfYizXBmC+D0C3jwhjV85718+3rWvv8s278tJ9624N2myTUG2e&#10;Afgmlu/G/+18Wa18us4VuXpFb/xHICfzO5Vw+8hg3+XDd601u9qvH5jNlh/s+972WUD7+2rQXPi5&#10;5Pe//y2PP3jC4WQSiM5YsVrlGNPeD4U90mKxCMSlEWxmzHrfp7TGGUtI/TiUSjg6vsPB4QVlvoox&#10;qKUGi4a9n3+n77yNYKAvT94dQ+09XTu2e19yhl0x5LvWlv8S4olNko9+YhXvfSDWhU78YHvPZW6L&#10;f/tU0dtnLl3CuVoJftca354L7zybiXunLli97zq7fPWucdHnp/pU398HZLxu0/6zwtuIfG7r611n&#10;k31xS5uAS2uNaPZUDmctxlp0631KyUBSUQNFncMSSGKFCHsvYw0+njulIvSH1prKhOvlkZzXeE9V&#10;E9xJFc8rHEmSkCUJCsdkPGGxWLKYV1TOUlYVSgiEVHgcZVmQDYckWmMrw2y5QnrPQZbx1bdfU/kV&#10;P/74OamWPHpwynQ2J5WSO0eHFPmM5XLK03t3KVcVL8+vyK3l5auXfP3iW+6fTjg9OuC719+RjsZc&#10;np1zfHKfz7/4If/5b/+a6XxOkRf8h3/7bzk+vcPTD58zGA45PBjy0y8+4qNnD/npjz7ll7/+PX/z&#10;i1/yuz98SV4EBetwPmGwBpQMOYWauC6ckdKcM3THax0/1DnRNqFk+72dzm7yCVtx+Hv4kK6tCYdd&#10;r6/pEqR216JufnjXPqD7mV37s3berIx5tHqtaoOpN888N4HTXdKi7vf2Ec6053K73ftA9u3nXV9H&#10;xNyDIrheQZv0IKwnHue41Z9127C9txfCM59N+cMffse9e3cZTyZMpzOygYp54pAXa+cb67Zo+pGa&#10;CFTzy1/+hj/68U/4yQ8/J8ss3iyxIpCs2vjPObAuEK4IqUizjMPjAaPRkMnBhMlkwmgyIssGJEmG&#10;jIQAgezSrQkI2oSPzjWx0679abc+4V1+sbvvbZMXNMSuMRfqrMXEfWQ4bwztm4iUdDDg8PCAR48e&#10;kq/C2crF5Tk3VzcsFktsVcX4KLSTFCFvy38FwsG97W1ve9vb3va2t73tbW9729ve/v9sewD83va2&#10;t73tbW9729ve9ra3vf0DbVfhbV/xWN+hMrChNN62rjpEG0japxbXV6jm/GYJfltFDSECICAC3eui&#10;PO9qsJFHtEsafATA1x9BbBVct787FFNKUGwc1LeVwtq2qxi0/dz1+yCCxuv3C3YWAfYXTrRU2iOo&#10;Nk11vFxASQQgvOztv10qY+1/3WKJ7nNuFCOKuq7EN6AMERU1ldIMBkNG4yHzeVBpTnQSgCJKIYoC&#10;6QUOyPOcZDiCZIDOBgyGE1ASJwgAHikDKDuCfJRUCC0acFINGF/MF7x+/YZXL15xfX4RVFelaoDB&#10;3cKTblHNBhlArfgVwXXd/q0/Vyv7tgec0prhYECSJAwGA4QQ3NxMuby8REaQifMWIdpEE0EH0BqL&#10;TjShMHLNwh+KLyJI01jKogqKjUrEfwqlBePRmNEgQUs4PJgwHGRkWUo6SBgOs6AedHzEvXunfPr8&#10;GU/u3+Pk8IA0TbDeYd2Cyjhc5bAmgGIFAkdFWRZYH+Z8UFb3GFthcHinKCuHtTCbzbm8vOTq8oyL&#10;6xvOr6+5mc6Z3sxYrXLwQd3dVAa8RycJWTZCOQsSEp1QVZbFfI4pTaMM4ZzHeRuA987hvMM5wnWC&#10;9wmFJzaosvo4Z2t+BoRAyaRpzyTRGENTaK2U2igY6i+eF0gkXsQi0ERvvce3AK3tIqma8MA7B0pF&#10;EB2h7W1Ulu+pe3QuAjGFiwC2cJ/GlDgR1I5NBI6p5h5q8Kaixgx71iDd8PlwP3meb4zvxg+3igHr&#10;ttlQGtpQYbGtgqbQ4KHfAljJORGe2Vq0VCRJGsaQtLHNPaZm8hASH5WXpUhxIrSNThPSQcLB+IDT&#10;O/d5+vQZn33+BQ8ePmRycMBkcsBoNEbKUKQ4ny+5vJkGYgRvg4q4qJWNNUrBIBvE55MRlF+gEs3T&#10;5x/yn/79vwtjSWnAkiYJpiq5mS7Ijw5JMo2TgpvFnIPxhDRLMbaI6iKS8WjMcOSYL1fRb2vKomKV&#10;F6SDhEwLxpnmJrdYPKXzOA9lUTIZZOAltiziePd4JEoKnHQ4GdqpLCqKYsVkkHFnMmaiBYUQHB+e&#10;8NNPPkTYAlctwVgOxkOMKZkuc84vzkjSEbPvzpEolEopSsN0tmJydMSrN2csVoaf//zH3D09oSwq&#10;bmZL/viDZ4yO7lAah31pePP2LcIfo7VkmGW4yjA3FVoKKiUb8CjOIqXGGNsqmpeNyk9/bLD2sVXl&#10;m3lUeo+UGqkUSWKCYrHW5CtLkQdQstZBaaisCvLVkrwoWMzLsNYkOhSZYcnSFGtCgV1Z5htjv8/X&#10;t33Eej0IRXZ1EX13Da8L3bsK1jUQqDbTiqeadd43UnFh7mjdFMQHkI5vFB0DcHzAz372cw4Oj1gV&#10;BTpRVKZCSh39ogh+u7LkRRXIRbRmMhozHA6jT0vCeuIUpS8aBZrZ9IbZ9AZTlljjIkhEbig0NsWL&#10;Yr0uugjubIOKIBS8ZoOMAJKANEmQovZvEk+Yq2VZNlAKAOtdVLa2FC3fZa3B2qAomiYJidYkSkcy&#10;FRqAgfAOEa+hpEArRaJ1o7TdDrhk7Qc7qoRtUGW7KH1dxLsuKm0Dcur39QLk6vgyFup2ixnr8ddW&#10;2Ox+f6Pk6OoADcqyaIhJjDFN/JkkSQOurp+lAa1K2SjH+zCIt5Sd6nWyjMQTSm0rygeg6mZs1Y5L&#10;tdZNbN0HcO8W+W8X0Ma+b89HAsCs6R868VoEweMdSgoSpQORTQScO2PiShnj3VhoXY+Jeh/RrHeR&#10;+CHRCad3ThC4SPoRwf2uH/AopcDFGBgPtqooi4p7dx+RDkeUZq2o3qjKtQBfa+IqH+JCW5GXKzwW&#10;byuskw05QBizwR+HwtaEdJChpMYZT5Km6EyTZCmHoyHj8YQsHWIdmFXBfLnE+bi61/uDum8ioU9N&#10;9NMHbq6qagM4VPd3+/e2WnKbqKBud1NVrcLzzflYE29JogKXMaRpQmkKbGW5f+cI50KBsXWO1WIJ&#10;+EaJOMsCicVwFIgHvDEoKalMhRfBN2kZYicpa0RpJF3DIXwAFQofNpxSqBC/1wQIcV62lc02lNEJ&#10;8ZqSAUzp8I2P8t6HPU/c2cpWmzfeI/Z/VZaYMvhsU4XC7uArHM4ZdKJQch3z1hAAKRVKqg3QYXev&#10;3wazd+PFvsLrNqlbH3ivDzTTCqTDOIs+y5j1XqguAm+Pta6KWR1j9O3Z+gA+bZB+1/98X1O1v4l+&#10;oiGcat1b7fPWhD7dfQa9eYCGkMO1Oh5R40V27kW6tpEfkNyq6rorJ7RBGtgTL/U9z5r0Zz14u6C5&#10;20hi+kDzXSDiu1SX26/3qRTu6oP3yavdpljedw9dUqBu7mzXvXXn2G7QVx0H+HUMhgh7QU/vWO9r&#10;/+786uaOdt2nc67Jv4V1I4CMiRRV6/yHbAhO+kh/3tmOt4CM+8bttjJvG6gj12FYJPIRck2wIpVC&#10;J5okTZhMJoHczHlmsxkOz9u3b7HWMRwOA6DVOVarFfP5HO8hy2C5LJnNbnj13SuGowmnd+5ydHDA&#10;2fkbXr095+GTp/zs5z/n//6X/5I0TSlXK8qqxNgK7UI8MBwN0ImmMiV5vmI4zPBRPRVf+7QQ72/P&#10;zRoAFQCzm8qdmyQ1G6Sh7yB12PBrPeOxWfN6lE23FYO5FZjbBub7nn531pGkIf558+YNHsHR0RE6&#10;SVlMZwyyISfHd8hXK5IkxAxEIKpScmNuBXIneauffLdarNhJTrprjHfJ17rX2pXL33Uvu3zTrrxz&#10;31rZ/b42WGz7OqJRrG6DBXe1Y9un3QaqrfcKXZKO9wVM98UhQmzu0dbjWW35ur4YN0mS9T7KWMo8&#10;Z3pzzeTwkIcP7vHy1WsWi0WMX9akAatVjrUhFzccDuJ8DPm55txBEMkvQSeS45MT7j94yPTqhrJc&#10;4b2Je+81SeWu5+/z3X3jou9Mog2y20VgdBsBbzdevI0ApTuOd713F8FO/zP1xzIbZCGd9mrv4Xed&#10;+/TFCn1rTR/Ie/37+6nJN3FdzFsIIRqCQikDwZbbeP5tpeR3kQ7tioPa52Dttms/azsf0dc323sF&#10;v3GGstlvrZwS3Er40ddeu/uoFS/G2MM7R5omYKuGeMLGtb3eV4p4LhNy13UsRSR6BGNKirIkEdE/&#10;xDirKEuKsgIp8TW5slRBsdyHXDkx55INhqRK4asSLSVKKAQ6ED/Gsw6daEajEflqhfcOqTXOaZaV&#10;ZTIZ8PDZD7i6fsOLszNGA8WjwzH37p5ydTkjz8+5czjh9eUl8+kNHzx9xv07x1zOF+TzBUVl+f1X&#10;X/HJs4c8eXiXVEucrcjzFcYYHj56wocff8b5+SVlccni6pr/83//P3j44Yc8fP6ED54+4XgyZjRI&#10;+ckXn/DR82f8yR//EX/7i7/nb//zL/nt775iOl9RlKYhf9vMcwRCMKnoEFd05tzWeaS4fRyKTYaw&#10;NkFl+/q7xlrbh7XXnzZIX/QA7N/lK2/bX+xSO7/1DH2HX+y7t/ch06lzLm0AvGoRhbSfX0Zy0F3+&#10;ukvotf33TSKadY7H7wTV74qXan9Vn5V9++03PHz4gI8//YxyUAVCaSlxyJAT9GLjmZv6Bu+p4jnw&#10;aDhkOp3y13/3dzx//pxhlmFZ4ZzAOYExnqoKpJtZOuT4+ISTO/eYTCYMR8NAlqVU3P8YBJKqrHCu&#10;il9lI9A9rj2V6fht0Rsv7RpfffUIXQB8TXpVP69zvpPnqU8PIwG/9ev+qH25hzRNI/lkwsHBAQ8f&#10;PmK1zLmZTpnNbrg4P2c2n2GrQBRkPOg9AH5ve9vb3va2t73tbW9729ve9vaP3PYA+L3tbW9729ve&#10;9ra3ve1tb3v7B9ouFb3aalAM9KuF9BX/9BUx19fuFgO0gS61bRzos8nK7wnFJ7IBx/sAJKalUCMF&#10;3q7VhJtionDx9QG+D0qFtepsu1isr+CuXezQ/b1r3cL7vkKjdfGN31JZDoD2dAvg0xTjtV5bFxvY&#10;BsDUV7y/q7ipWxhfP9NtSvB9Sj19hYx1QVSiNdlgiJIJSmvSLMOX4KqSLEkoVznGGqTSIBTpYIDO&#10;MkSi8XIN6pNCoJWOCveOsixJ07R1b5bFcsHbt9/x8sU3XFyc4UwoXGwDyHcVlHdJG+rih7ofBoNB&#10;mBMRZLytqLepppCmCePxuAEZLxYLlstVA45zzqK0jIQBAb4ggKJcYi04H57JxgLIUCRUMRikOGtJ&#10;tECrFKRHaYVOE5TSHB0fcHJ0yOHBiAf37vLs0UOePXvCvbt3GQwS0lQFsF+qGQwGDHWKFhJjShbT&#10;a4pqRWWKUIzlNXiFrcAYj3EBMAoGMFSV4fzsnFev33I5XTBbrCgrz2y+Yjqfk+cFRZ5jrKVylirO&#10;zSRJ0UpT5AVVFUCUflmAgCoquoeCUzCVpSzMek4LgdIKYyylCYri3oViKaUSpPQoBEmaBRV0sa3C&#10;1Z6TNbmB6Chb1MD19jzeUKKNIFiiX1Kdwpz69Xp81uOpBr0KWIMtpUBZvy7QYk0a0hReCh8Unnzw&#10;a4F8IKiXhuJ8gTAWIeL9EoB1QshmfIqoUkpHtacNNkiSZGt9aPu+vnUjzMm1YsZmkXAAtudFHuZV&#10;olAElWdjPUJqhNKUPvRDkg0QUgY/RwAfnJ4e8/DhA+7cucOjx495/OQhjx8/5eDgiDQdx2IigXWO&#10;oih5fXYR5pkIRYVKJyidkKjgL6R3TTO0/aO1FhWVeK13PH36lGw4opgvAvgTRyVACcnKwuWi5MDD&#10;eHLEYrlitphzPBmADKAnpRXg0EoxHA1ZlBWFMVgtKcqCNFVkUnHn+Ijp6wuWq4JkNKB0nlVR4Dlg&#10;kCZYO6BazKOGmg99nSRIPJURFLakcgYlhzy8ewezXLG8uOFP/+SnPD65i3IFqQJjHVILPJJXr18j&#10;lWS2nFOUKyoDFsWqrMgqw2KRM5/Oef7sKU/vn2Kt4Tdff8u3lzcgNaendxiPBoyGA46PD7i6uSCo&#10;JwuGw4wn4xGP0qe8eHvGq9dnSK9wxmKV21p3NtcQWKuahyKxesjV4N16fdI6FP0WRdEoMIaCcdOQ&#10;wCSJpqyKoN7nQ0pZSUWhgo/OMh0LsUwTcTi3Bh12133fVgpnkwRoDfZbE5tsFvqyQSjRjiHacUN7&#10;va59jLUutoVrroVYgxhr4LSQks8//4znzz9ESNEASIKqXIlANoXSxpqmH0ajEcfHxyRJFgucE6SQ&#10;OOWoTACNV2XB9PoaVxlsZQMBiXNI3VHPFWsQjKr9WGWw1pFmWXP/tQ8VgNI6gvpCuwwGGZ5QdGiq&#10;EmcNiU6CEpu1YS5HULFWijQSzSRJQlEVAbDTiqnyfFVDvhrwbpIEIpSiKCiKYg0wph47CapT5Lqh&#10;PtVS9+36y3a80QX39gEu63HULkbsgj7aCk+7QDHtseqiumcdz0i1JmCpqqpZ89pjrlZTr1UI27Ff&#10;ew3tAtW11lGJXDTzNqyvljRNGoXqLQKl1voie9bQ25Ry222+qQ4dFNU25pqQG/cQCDnW9x+etVbl&#10;rgEQvgELhj6N9yNUA4jyrIET1lqGk4SDw3EAoGMDIQCbYK/NPU+M/WKMa62jKEsmh4eB6EIpSBJc&#10;D9FYe0/h4vpknWOZL6NSdADGK+lxxoPzSKFIsxQhJEVZ4r1EqTSAtJVCoFAqYzw8IFEZk9EBaZry&#10;m9/+GmcNSklsZd+r+Lg9tmsf1J4TdbF7H0hx116lS060Jt5aK7u1ySmqsgp+pKpQSYKLZA3WGqw0&#10;GGOZHATCnCzLODo8DLFETdKiFXleoBLF4cEEKQORi3cWIRy1NHsgtRKt4u+1CmcgZDLNvA7gpk0S&#10;NikDoUmWZdEveXSiQ9mxsyA8UnqsqwKhRGyDoihiLBj8s7MBKO5tXTQtm4Jy7x0Ih/cSa6GqSqx1&#10;SB2aryxL0iTdUsPrqtltEDzdAhLu9lk9R+s9Udsv1mtfN8as+7pWZ2wDDNrxeRs02x4zbX/8LpBV&#10;l1DhNgXYd9kGIJw10Fmqzj7jFqBit103iuBbRFPd/ugCALr9tP2efvLD29Q3A/eDaMD73gvwcgOs&#10;1Nfe3RwK4naF7nbRfpfA7l3K333X2vX6+yqNvqvP2+vwLtXi7rVdVOyu27J53hYxQttv7uqjvpzM&#10;u1R9dwKLbrV+hdeuf2jHySICJyLCMPjPuG+sqoIkUQ2A02MjWF/snAt986RvXr8LDNsl5WmDM7VW&#10;gXTMeXyMp2ofLgnqo6as0EpTmarxcUkW8nd6EMhE8jzHGMNsNgNgMBhijOH8/AJjCqzz5EUAwigp&#10;OT444OnjjIPDQz7/4ed89dWXfPnlHxiMRxTLFVonCAlVZchXBYv5ivl8ydu3b5BSMJlMmnjMOQNC&#10;b+Vw1/sO0RCR1fnQbp96DyquW/U+v0/Vdw2ecc0a3CVI3YjrekBXWyQpW2PYuwV6iAAAIABJREFU&#10;tXK16z3V5nXWRGmeoKTpIgHBDz76GGMcr9+cY4xFac2jx4959eIFVVmhdLJBTlY/Q3itBsG/W9m6&#10;bxze5o/a8ez7AGBvU7fuI5cJ+wvXSxRyG1h48zvkBni4DwDfly9eX2tzPWrve/ra6l17gL59wvv4&#10;ifZa2Qd2DH1edRRo5a3kGl2gb01Qq5Tl7/72b8hGQx48eoyzFUoEoHxVlc28C+MtxXkbyUICGWRN&#10;trHOGRD31YFA9P79R8yubnjx4uumfWGTQHBXe/SB4Lsg5GbPQ38b7iJ06GunXWTLt/nxvrWqb13t&#10;W8e6Y729frUJ2WpCUBvzzmFFrtfhQFL2rvW+bxwFzrQeIsRIsKyTlMEgC7kd0SKZop2rDvdQE5LU&#10;KsCu9lFpukFI0kc2/T7x6/d9T9vH95GR9bXLrrW2SRrtHAPwPiH4bSQPu8Zmo+ouJZW1TGcz7p6c&#10;kKUpwlnwgYzRu5APsQKUFwzSrMmvWeeorCNNJYM0YTwexry8JM0yZvkqZJ5cIFNOB1mzL9Ba45OU&#10;vCgoI/mK1ilSqOYchLhnLasqsF5JSaIThNaMhyO8NSgtkVphrObjH/6EP/8X/5wfPHnIV1/+hl/8&#10;9V/y5vyKx3dOeXD/LtNZwfV0jnWWZb7iuxcv+MHzH/D44QPOrqfMl3PKsuTl27d8/fI1iY7nDVWF&#10;koLLy0seP33GR598xu9/8ztWsyXzPOfizRm//O2XuPGAp08f88VnH/OD58+5f+8uo+GIRw/vcnr3&#10;n/HHP/8Zv/391/zdL37Fy5ev+PbFC5bLsgEqC6GoKoNSeieQXUSyu/bf20rWde6q6+/64tw2Ze8u&#10;orDuZ2vSx61z684ZeV8+sLu36X6ub9+3axzfGh/EdqmJB9tkqu0zy3fFMbtUxbvxRd0HQeV7Hf/v&#10;yhN0z9DXz++37stas6V230eo0ibwbF/f2kC07azl5auXPHn6jOFwFHIhLaV1WrUNG+f+MW+htcZW&#10;FUmq+eu/+Vs+/+ILfvqTHyOzIYKSYaqYHCqybMBkMub4+JjRcIQQKuzZxZpkJ8QYNWmUb/JFPhKM&#10;Cy97Y8N2TqZvvNamtd7qw/bZfr3eKKUaIt7GH6o6Lunuj9sxndsgu1JKkOcF3oe9k5SaRCv0Ycbk&#10;8AjnHrN6uuTq+pLFfM719TWL5YKqrPYFOXvb2972tre97W1ve9vb3va2t3/UtgfA721ve9vb3va2&#10;t73tbW9729t/BesCd9rWLVDvK27pY6bvUyvrFg50ldFvU4Rpv6cutqnvqVa6aFT4vEfpCOJuCiB9&#10;UwVWg92FqAEptikAr8ExJha+hQKV9X11AXu7VNK7z9EHnm//ravSsoudf/29PhZIsaEEul3YITZA&#10;Vd32bF+7WzjfLTrpFoC0C5kahc2WOlT9GSklKknIBgOE1iA1QjqEUOgkRWqHqaoAHrHgpELqlGw0&#10;xsuosCsFWiiUkKRaI1Rk9XeOJNFYZ3HWURRLzt6+5sW3XzO7ucFVBiEkaTZoigz6+qfdDn1M+Q2Q&#10;pqrWn+lVuZGNqjasAfRVVTGbzRrl2XXhmEYgmwJe7+vC3qBIG9SAHDoRDIZRqVNFEFFk50+TBJ0o&#10;BsMBx6enDIcp908O+eLTj3j+9BGPHz/g7tEJw0EWVSM9EIA7Aod3lmo1Y74sKKuc0uZYV+FsFYHU&#10;mqr0LBcVVRXUqfOiIC8XrIolL1++4suvvmU6W7AqbUjXeBWVEOIYUClSOoaJ5CgSFuRFzqqoyPOK&#10;qqgwlWFVhCJxISVaKcDgbFDDrsoKFYvMlVJUlcNUJcgI7BZBGXM9xyRg4rh2G2qj7X7tLYwSIoAD&#10;O2CqGjS6UdjvW6D1tlJaVHdpA8LrQpOmaKU115SQDRBfCr0FRgzqGxYb0Px4L7DGBAV6GUDwzjq0&#10;0o1SfK20twb/RIyY31bi2fRvolHYjB5jSxFv4/+1B4sFac45pJIID4kO/W2djULEQek2TRKck4Qa&#10;tQjeT3QEOaUcHEz49NNPefLkKXdOT3n6wQfcf/CIJBlEsG8AGTsnWBUGYwvKsohtG9RzBi0wSd03&#10;NYgwUW1/3CI6EODqAlTg8ZNHPHn6mC9/8zu8sySJiuB8z9LCrHRkmUTLFKEdy+WCw1HKMBtQGUNl&#10;DHlZkaRDRsMBer6gcg5rDcs8ZzTISJXmaDJmlE3Ji4rJcEhpHYmCoiiZDAZMRsMA9C6XUYVQoKXA&#10;Swk6Q6oS7x2Tg0MGacab19+hFTx7+hDvLcYarmdzLqdznjw/Ii8seWlwwHQ6DQANr0BplE6QSnNx&#10;cUmaKE4PJwyThG8u3vKbL79Gjg95+eo7Pvn0E/75P/2nrP6vBZPRgDJfcnV1jdIZj+4/pKpKltYx&#10;zNKGXkZJHYtGNwuZ12uX3AIHB/DBJkh3rSDoGrWUIq9QkejExcJV4z1lkTdqscEsUoAUkjRJQpEg&#10;AilCAWxtbfBGez3sAwq0X++LpzZjJ9kz5zYVwYk+om6DrrpWEy9F/0dU+nZecHp6yieffYrUAfyv&#10;0ySMfy8oTMlitWC1WqFrUKILhArD4XCtTuxlVNsVXF3dsJgvqfKC6fWU+XQBNigrOh99TQu8XFVV&#10;4+NqPycigCbRGiFDHJZlg1jgGkgrrHGRLCMUUJZlGeICEZ55kKWN4rZUCpmE9yqpGKQaKSRaK5QU&#10;DNIA8K1jQheJMbQSGyCHet63ATRa60b1nQ4YsjmU0LohwekDA+0id+gWgwNbKubd+LpLRLQLDN+O&#10;3xpSl6hA7ZwjzUJRtdZB3dLXBEyduK897gT9BcZdZeVGcT6uEyIqaGqdRNCU3wli6CrItQH5XfDj&#10;LgXpNuCwBiu127sGcW2BW1sEDaHIvMIah45rka0Bb7XaOnHfQFs5zOOsQaJJBglJmjIYDXDeRj/k&#10;cH63gm8dO4d/4IylKk0zHxvSj5qMaUO1WW7uT4SnqixXV9c4AVIrlIvALRfUS42pkNIxGmV4oLQO&#10;5RyJzpgcHCGVIM9XnJ/dMBhkHB+dcHb2hqoqwlpiymZftLVH6xTj1sQINTCwHjdtsq4+0HN7HnR/&#10;1lo3xe194CnZaZPQZoAXjCcTvBDMl3MAxuMxy2XRFIdXVcVgOCDPcwbDIUrXcVlow8PDA/AO70xQ&#10;pmvmjkcQlPvae756PrT9+BoYL5Cyjj3D84+GIxKtw+sySHwrKfAy+HjhLDhLWRmc81RFyWq5pDJh&#10;b6IiYVhAzNiwPiJBBICj1gohAjDSVGX0XaE4PEkGDUBO7gDX9SnOdZ93F4CtWwhfx8Lt+d3t69o/&#10;1vOk9jHdfWx37PTttV2HOG6Xquiue/++1gd2CMvRtuq0DwjT3jm169q1Cvz75HL6fM/m69yGP3oH&#10;WK3eO33/9ml/523f0S3636UQ/i5A3S515dvIEb7vM9V7vW5OpW9s9/XLxvPIQA7UzTV145G6LWoQ&#10;Q6/qNP0K2d383bvGTr3pEzv6p4/sUgiBa4HmA6DE441t9u1CCKrKxD39mpJyF5i/G5ftAvrdNhbq&#10;v7WBIu0YQUgR1uMYT9Vrvo4xgSkr9CAo8NpIvCXlcB2bWUdZVcxnM87OzpBCMBqPuXfvHj/60Y95&#10;+eIF//pf/0t0moEXlKUJeRMhuXPnlMdPnvDDH/6QL7/8OV999RWTw0MmkwkXFxckOsFaQ14Z3pyf&#10;UxYFxhhWq1VDoqLUOo5HyC3l5W7OcLOtAhin+bNfq8Vv5776c8Dd9XmXv+7zXV2StA1ftWNc9I3f&#10;JAl5uCRJyPOCJ0+eUFaGJBvi3Ue8evmS6XTK1fWUYTYIcWBVYG0VlbhDrm6do+O9fUt3TnTHWDd2&#10;6fMTfYQmt/nz7nvWfe57AaK7AHS7v0/szM+3987dmG4dP8heX90FCHbJtvpijS6B467n6e47dvVd&#10;u63a10qSBGv9Vv67/bx936e0xHtBvlqwmM0wpyWDQRZzebIV84Tv1FozSDOMDWRxprIbe//KGLSW&#10;GOfIdIpzniwb8ujxE66vL5nNLyNgWrTI1foAhuz0m7v6vguAb6sff9+1s90Xffvnru0iG+4bt30E&#10;zLv8VD2OBoOMLAtAdOdp8vaVq+L5ku8Fud42j+pzpm1iBE2aDRmPxwwGGcPhMKhdxzxkG1BYVVU8&#10;dwh7jLIsqaqqOZurAfp1Gw4GA5bL5Zr0ecv/+K01rh1HvYvAoNuWfeQPu+Kxrkr29vi7jaz5vzwe&#10;2x7X/e9dE+JWzOczkqMDEqWwJpJpKklZ2ZhnUEgVn0HCcrXCeVBKhjUDT1mUqFQ0QPiiLHDGxty9&#10;p8wrtFKUeRXJezXCBqV5JVUz4xKtcc5jTCAQNt5jqgIlJUOdMExS/HAYQfiWz3/yU/7H/+l/5vjk&#10;BFzJ5PQeUg04v5rx+uKG+6f3ePL4CTfX11RVyaO7d1jMXvDVVy/40Y9+yPMnD3lz8Ya8MMyWOV++&#10;eMXp0ZiqWqFHYd99fXXFoycf8OSDRzx//oTF9Tnz+YwszZiMhvzu5Xe8fPGa//yLX3N8csQnn3zE&#10;Rx8+5cHDB5ycnHBwdMJ/88c/44tPP2Y6veG3v/s9v/7yJb/61a+5ub5htSrj07vGF7eJKdvg9/aY&#10;bOeMu+DsXWOz9kG3AYl37UnqMVP76D7/tivv05cDfp/z+l3+rusv223UJVVtz6v3cd1dwsI+Quk6&#10;v9N+9vb5cDc2uM3n9xNq3U461M39ba9xDqUDqfa3X3/Dhx9+zINHjwPhtpANAVnoU9EQKK3JMT0q&#10;ntcr6RiPBqxKw1/+x//IZz/6MacPH5PphEzphqyvvr+yNDgfxrRfn5gFcpu1pyZwXTjwlkByvR2v&#10;dfNb7T4wxjRg9no+dM/w62dMkoQ0TZv8Yp03bhO6r+OaWlBgTQrTbuN6bhrrG9IFACtcc4apYrsc&#10;Hh9xeHwEHpbLBVfX19xcXe2Lcfa2t73tbW9729ve9ra3ve1tb/+obQ+A39ve9ra3ve1tb3vb2972&#10;trd/oHXBn7uKh24r+ukDmnQLmtqqXb7Drn7bPe1iu68PV6WUDQBBElXIorJHfa2uUgCsC11qoFaa&#10;pjsLd+vr9LH51/fTft8uBbVusa5vP69gS72jrZTYW9hdgya821Jw6TK19yludO+z+/cauCaFbIEH&#10;XAMKa7djGzhLBJQSVWM8Qdk1G47JBkN0kuCNReuERGXgDJX1uNKiRUoyHJEOhrFAWiKFRCpJohQS&#10;gVYSZDhgT7QKv+OoipLZdMq3377gzZvXFMtVADhmgy2Sga7y7q6x2B5r64LOtSLOtiJCffDvI7u/&#10;Zb6YNeD5ughdSCII0FNVJVrpAEJxDqVkKBTAg1SkmSIbpKRZgs40OkkxlSPVCQeTEcNhxuFkyN37&#10;dzm6c4fTowM++fApHz55xOF4iDNVAEJXJc57KltRVTnGrPDeYE1FZeJ8MIaiKvARoFtVllVumN6s&#10;eHt2zdn5FVfTGdPZlLyqcEIwX+bMlznWhcLY0WDMaDBglGSoWs1AB/CjlkHVYzqbsZgtWBYly2VO&#10;VVZRTS2ozCsNKklikV9QX0mSANyqVZ3DmFZbxUN1IUcgtqhVk2mAM91C1zaIMBSK66Aa3pnPWutG&#10;IbhPeZcedZD6+n0FOUGl2jZged8Zd0mSorUKoE2tOTiYRHVjzWwxpzKOoqziuAzKZsI5VPM8QdnN&#10;RUXYVGnqgjJaHqhbzFsDs8Jtipaamt8CI9bvc85hXCggk1rhTADp1fdRq2foNCNNE1arnNLA+PCY&#10;p0+f8elnX6CzFOsNd06PuXd6l9O7d7l/7z7j8QHGGlargmVumc2XcaxZpAKtEqRSOAc6yaLqlovg&#10;/dCPUkbVtiClGgpGuwWhjQcLIGK8RUkYjYY8evyY3//6d03b1s9WVJabxYqhkgykIEuyALB1MB5O&#10;KGXO0q8oqzIA5oDJaIRxc8qiwiiL84JRluKU4mgy5M3VHGMthfcMlGa2yjk8OGSQpKRak2rNfLnC&#10;C0Ea1am9DOBJpRJO75xyPVvwzbff8vEPHnHn/jGLfEGqBLNFiSHj5ZsritJwPVuyWFV4asIKR1Uu&#10;GYwGHB9NePP6jHt37/Hw3l08kl/86vdUzjMQ8Otf/IIPHj/gz/7sz+DP/5wX336JW83JkFxcz7g4&#10;vyDPF1TOc301i2q1IKRuSCK6607tl2tfmyTJWlEx/rzls+t5FglRjAmkF3HUbhX3hXEcgKA14Ugb&#10;DCuE7dHEYeMe2/O+GxPcBuLwDcpsG3DcBjDRKjasiTeMMUEtPbZPDXC2NqhoIgPIOEkSfvKTn3Dn&#10;zgnWh3lnrA2qvkKwXCyZzRdBY7MhxhEcH55wcHDUKsKukFIwn0+Z3UzBOVaLFRdn56xWeSCJEBLv&#10;bFS/3laXUVKR6iT0aXwtL4qmGFNFZSslw3MZYzBV8N9KKrQORDLOW9I0a9RQXa3uIwQ6FtX52PcC&#10;kDVAXqzVuWofnuhN8Fz9c7t4s752/X/fMw7q8dKOKbsKVX0gx7bidRfAXf9eE6XUn6uLGOt77AOK&#10;7opDaQHavfM4EQqpnQ3gSRf9fF0AXAPBmqLZnlioC7LvFrS2lYa6+4Rdv7fbaZeyZZukoAuK6cbt&#10;feB6rMN3AblCoJOE0WiE1pqL80uqyqznt3EIvyacolYkhQbMKoUI2LBI8qITTTbIAhDFWbriiV0S&#10;DwR4G0ihcLU6ueXw6IgkSShWC6o8R8W+2Wi/VgVzDa5YLXPOL28C2ZTQCGGbIlTvwAqPUgmHR8cg&#10;YL7MSZIMpVPu3b/P0dER49EQZx1XVxeslnNm02tGg4y3Zzc4a9Eq2Yqd2/usXUCt9rPXwPj3UWLu&#10;9nFb/apLptYev977QPahk6i2OAQpqMqKQTbg5OSE84urZqwul0vyvCBLB7gY01RVSeD+8YzGo4as&#10;yNc+JJIS1HwbztXqWdvKh0H5PZD0eO8RSoKnAcIr5YAwz01ZNapjzhpsZaiqsBZUVRXnWCDDIqrT&#10;Oic6ADEfSVI2+8Ea38TXwY9vtr/r2XvvUvns82Hvm0fYBSpoA9zqfmyDirtxq+z44vae7TYgeR8x&#10;XVtVvs9Hva/tBuK5LUCPEKIhtuibL7cpWHfB01rroHrs/VpxO5JPCeHX2nrN7W06qF1A+u157Zv/&#10;EDUBRkeF2XVyOZF4cL08+Vv7qA9ku+veuuvF9+mz7lp8m2rqu9Rq67G3K6ew6zobz+WJuRcX9iqu&#10;rXhdxyS+WQKcX/uiZv7SanP6wcl983jD5zrXqAC2E1eeTRXlXWQEIWRzUcV7rSistQIhqYqyAcc7&#10;fKOoWn9H5D/aHJ/t3/zuPugDO/XlLYGtfNt6YVY4ZymLIj5DmFNKa7LBEIFnkGWkOoHUkSQZSTZk&#10;Orvh4vyM4WBImedcX1+TZRmj0aghWlksFnz62WeUVc7f//JXeCR5WVCUJcY5rHeUpuBwMuFf/LM/&#10;5W//6j9wNZ1x7/4DLs7OA/heh2u9fXsW8pk45os5SgeitvF4hNIp1lmE8JGQSGDtmvxNNnO2DZZt&#10;gwVb+xYR+8RtEhWtCXACEaHH9pJUtOd873pfkwrF73XOBgIY385ZQg3Cvg0Etr62wFcWWxqMtfz+&#10;t3/g7oP7XF5eoLVitSp4/fqM4XBEmkqq0iAMOGciF4OP5AHg6/Wy4y/qNttWod/2MX0KtLf5htvi&#10;qO57dgFRZSTUXIOi/UZeu60k2geI3ZgTO3zhbcDjfpVwEdvS9fueW9bDtq/sy+P2K0y/ex2vx0ub&#10;uKkNnK1JILu+s0tcsh77AiE1CHjz+g3PP/yYe3fvcXZ+wfXNDKU0IKhM2NMaZ5BWoqTGmjLucYNy&#10;bFWWOGtAJWvyGCGQWnBwdMTx6R2ms6tm7IVx5ps147a1qw/ovh2X9+fH+0gVWtO5ySWuiRPERg79&#10;XedAu84sNt8fvmM7bmvHRu3zE4WUsY/x6Czj4PAEpXVQ2i4CoeZyucSYqmb4bN2b30navKG+XO+J&#10;YrOmwyEHkwMOjw4DMZx1JGmGL8sY/0OWyXheEMZZkiTNmDOmoiiKZh9gTCCxNC3QvO3Jk/kWw9Fa&#10;Zdh/71h2ez8jGoDybetr13f4jfZcA9zDHsbtjEODr5Cdsdo+a1zvyzff1/UT6zG58feo9r7Mc7TW&#10;nBwfkgw0WiowFi1LFqtleH9cn3IT/mVpGlTkyxKDx5owtgdZSqI1qzzHejDOILwkE5rj4RC3WLAy&#10;BUL4cF4R88/CW6z3OK3juWaYz9YZjHeUzqJMhdKKNM0oihXz5ZLHzz7g8M4RK2/RSYoen5AdnsL0&#10;NV9/+zWuyvnJF5/w0Q+ec3l+SaIzqg8e8fsXX/P46SPu3zvl+OCA1XLFKi+5mi9YFgaMY3o9JTm4&#10;5ujOkMu35zy5/4jHDx4wffyI8/MLHI5Hx0ecn19zlVdcXS+YLgu+e/uWf/fvE06Oj3j4+DFffPY5&#10;zz54yt3TOzx5/JAPPnjCH/1sxjff/Ixf/vrXfPn1t3z3+g1X0ymusEjCWYJABB+IwPlAFNTkgR0N&#10;cVv3fK/eqwhkMxecs81cds4hCOR0HiLxZk3EtI62XT2nvW9IMdo5sF37sttIgrr7lu8zJ/uIytvk&#10;jN3c2iahptiIyTfnZz9Bza689ub9i0i0J7bOzfvqDt5l7f18iNVdE6t26wzSNKWMvtTFc6D1Ht9F&#10;8sWwLv/6l79iNJownBxirUOnaZzVMdp1DmcdlTGh31UYE8Z7tEoYZgmVW/LqzRvOLi549vwZoyTF&#10;FAVVWTXEvT6yhUlRE2JH8tDaD8WztHofLiLBtfebMWV3fWyTdtXxRp3LLstyg4Q2kPkHQlwlQ76+&#10;PitVOhA/myrkc7NsEM6vTSCWF6ImthStddRtxVtSyrDXi/NtfRZbE56V8fwiEDAKIRiOxoxGIx4+&#10;eLAvyNnb3va2t73tbW9729ve9ra3vf2jtj0Afm9729ve9ra3ve1tb3vb297+K9muYrU+hYg2U377&#10;fW1wSt+12q/1HYS376Wretm+Rhu83C7YkyIcuEtkUwzcBtXVx8u3gYa699RVCtl1z/0qN9sF2ZvA&#10;pN19sUtBaw00CgXPVVVhjW1e2/7e9TVrldNdKk29hegRbAZrJVApZATduw31ABEVMmuwTw18tbXa&#10;eZIwHI1JkkE4aLdBRQOdIq0ADFo6hpNDVBIUL1KlQUqEFCgl0FLFgoa1Oqh3Dm8d8+mMt2cXvHjx&#10;isXNAkEANiFCwZFqjdU2iKKvT/uKDdrKc3UxbrugpP7ZWrMugPS26Wgp1yqjSutGlUorgZQR0Csd&#10;UnrSRDHMBmSjAeBAOaS2pAPN4eGYg/ERd09OePzwPg/v3eHxw1Pu3TthNB4wSBTjLEMLqIol+TIn&#10;z0vyosRahzUVxq0wNse5qulfhGS+XHJ5dc3V5Yzz8ylnl1fMZkuWq5Ki8uAF1leYylIYgbECh2A4&#10;HnNwOKIqK4yxYZ4pSZKllGXOfLXAWUexLLi8uGI2m2OsAxkVlp1v2lVKhUSSr/LQ5ioUoENQM5Wt&#10;PulT9WgDaOsikc0iVrETRNgoUrbGRg00khGM2lfoGgCga19QE4C0i2TbPrT+l6ZZBOnboFycDHHe&#10;o3XKeDwOBXVao5UizTJOjk64e+8+ebHi66+/obSWJE0xVcViNsNVJVpLqqJimec4JGVRImSYh1LQ&#10;FA6tC2y6ykhuDc5qtU24R826iFJgjI1FpCkmFpNZ65t+1CpBeEmaBiVdISXZcMTTZ8/56KPP+ekf&#10;/ROefPCUyeQAhMQJT5omSCEoy4r5asX19CwCdcF5gZQpWmdhzggbC4hj4WN4Uyhc8i1/JFyYR3H+&#10;Cb8JNmoX/Aohg2JPfF1KyQ8+/ph/86/+TQTPt+AZ0mOco7KGUTZASMdytSJLE45HB2TpgKLIcVWF&#10;FwrhHJnWjNIByksqZ1mUOcNhSqoUd48OubiaBcCFd6wKjwaupjNOD8cIPOPhECEUeVS7997hTIXG&#10;cDQ+5uHpHV5+8xWjyYgf/uRHTI6OOPv2S06Pj5Ay4e6dU3771QsWi4LpvEDKDOty0mxMiqQsVwhX&#10;cXNzRZHnPH7wkDvHR/ziN3/g+nrBcDwEZ7k+e81vf/n3/PjzT/nk+RMSs+B3WcKFLUlwnJ2/ZTQe&#10;kOmModJoX2CDEG2r8HDbx9YA4HYReZqmwBpwu7lWB7BhAEvHIrAIzl4P33r9baCrgCdJAimE1inW&#10;erSKYzrO5+5acRvQog2gqUlQ6iKxPrBEX7F+Q+wjBL5WfKsB4WqT7KNNzAIOLyTWwY9/9EM++uhT&#10;pNKMhgNWVcliOmU8HFHkOavlEq0USZqwynOSJGEwHHH/wUO01kxvbnA+zOuqKri8eguuwlaGq8sz&#10;zs/f4m0VCnGNa4q7pZINUUGWZU3MIEUgPgmqmRqnHcYapFQN+KkB8kfQgRAC4dfkJInOmrWzXhPq&#10;olfnXQT3eaSARKs4vhwuAj+tCeuwiMDVWq2mrfzeV9gdlkXZAF234lQLeIlARUVs2ficurC0r6C1&#10;HVd316bumtFep+r3t5WF2nFxd7yKSBjQBqi3AeHh/u0WQVA7/pbxmnW7bQB5hUZIgZS6WSOkEBhr&#10;mmuVVSDgqe+hDbTpVan1/ffRbY/2+tvef6zjsLVyYvMsWiF1IEyoQebD0YjJaMRoOCQdDBBC8ub1&#10;W0xZIVUkbmBNJiAiOMaLmmRl/TxBqU+gddIQToBA+jWhzjYYj4a4I0sSBKJR8Ds4OEDIQACltN4a&#10;Q909lnMO4TXLRcn5+TVKDakqixMCpSVKpyTpAK0TKmcYjsfcu3eXyjqkSvjqq2+4vL7io48/ZjwY&#10;oiR8+ukP+PrrP7BYXGGt4fLinMODI6xxG2QJ3QLvdYxgmr6o+77uqzRNNxSndu3NbgNWbfjOGtzd&#10;UgFrfNJgQFEasuEo+HcpSGSIwYuiYHww3iCZqPcv9dhXWuK8ZTwZIgWsVgWplg0TQlALVjH2aRUd&#10;CxEAg9TjUHYAdBJrq0gQY6lKT6IUznnKosDHfYOtKrwNxFT1c6moWuYrQHM6AAAgAElEQVRbc7/e&#10;BzoX4msZAYk1oLBWiwzXqAumDUImUb14d7vfBm5v27tUQdv+711g+O4836V42yWfa4+1vjxHF/RO&#10;Z352/cp/iXXzJ+3v7YJv2sR43xcI0X12a20sRG/tbZsx0EBZu1fp7YPbckWb/myTyA/6AZNCyqAr&#10;3enbXcq/fd/f7pM+gOMu4HN3LPf509vWo7522DV++sbkrmv05ceaVqz3aG0SC+q57LdAwDbulWua&#10;g77vuC2O7ZqsQWRdEpe4ePUBfjoXDfsmmiGyJk1oq8hHAog63qqJZZx3G3msbuoszJdtNVmtdUPw&#10;dBuZZlcJtBufhxyTp4z7LaVC/ktqiVSaRAcgy/nFBfP5jDdvz7BCIVFUpeHLP/ySQZailGIwGJCm&#10;KdZaLi8v+au/+iueP3vG8fEx9+/d4+3FJaYqubq55P6DO+RVzpuzN3hv+fSzT/nTP/1T/pf/9X9j&#10;NBhxeHjI9dVVIFppVIwHOGfIyxJuppRlRVUdcXR0BCLsR9Z7qDXQvf55cxyuVTPDmhZ94Y7YbB27&#10;hr2PMzYQT0WS0TY56tY6suWF4lgRfmMOdOdZ33zuztmyLONnBNObGw6OTvjt737P2/NzdJYwm065&#10;uV5wcnwHUxZU1QqpwnOnSRLal5AH9T48v7vFv2yTiWyqvb9rPenzG92cU9dPdv3n9tq4Vq6/7brt&#10;PfdG/NLJfb6PH+w7I9iMEdtA4t3A9L4YoQvQ30Uy2adSfdsadxtRT1VVjV/pWyu616zvyTqHVJqh&#10;1Lx9c8brV6/56NNPmUwqrm9mLBaLmAcM89i5EI/WxLNa6yb/4W0gsWjv8ayzODxJlnJy95TvXr2k&#10;Kled/Ec/Oe/u9a2PTEbuPKfZlcsJr7f3a+3ZLhqyve9LBtF9FufWIOjtnGZ9fdnZT0t0opERVKl0&#10;gkqScC0hGI1GCHzM/9oQd/saPL4ZW+1eX+O6LHUYN1JzdHzC6Z1ThqMBZVkF/xRB8nX+oybabJ+1&#10;1dfPsowsCyrvq9UiADrxuOhbAnDRNHkkeshu1jng29fuvvEhetf8NbnBLiB8NxbcJrqWjS9Yjx9H&#10;DRatfUZ9/5urhe+MsXf5KN8Qf/V67rj3u5nNkP8fe2/2JElypHf+zMyvuPKszKy77wbQAwwwnJld&#10;Ulb4sLt/NoUUociSHHDJweAGcXRXd3V3VVblGZdfdvDB/ApPj6zu5TzthEIalUekR7i5maqamn7f&#10;JyXHR4eMxyNsUZLEMWmW+nO30BNpCimIKtBofQ4mhaR0VS4mXLP/LXLt61NYQuXPam6txfM6e2I0&#10;4Rw4U+0LBSSSVbYmy9YVmZAnjTTWsVgviaKY2XiEcJbcat5eXlIYTTSbUJaOeHbAg8fPudULpF7z&#10;8puv2N+Lef/JUz795BP+/PkXnBzu89W3bzh/84offvYj3n/2hKuLK7TVzFdLVlnOfhKzXq1Zfvkl&#10;f31wyuWbt5wcH/Hk8VNuLt6w/+IFi1XKLFA8Pjrk+ouvcUKQlgW5cOSBZr0oePt2zm9+/UdOTh/w&#10;/PlTfvJXn3F6cszJ8RGffvIBz957QprlXF/f8ObtBf/4i1/xzTevWK8zlss1zsqK0KciyA78OZKz&#10;piKvFUBLokZnTvkzOdn4DCllcz5gjEYGClxFVN2cH2zm5o2/79Szhoh++jGlH8feVe/Y5hOH/OFm&#10;za8lsBvaD7XXqc+VJdbq9vzjXkKTaue45RxtSM2+W/sbIsrcdv9DddGN/WYn1kopSJKkIQd0zmG0&#10;RoSbQHKtNdZYpAw4f33OFy8+58c/+VdEYYjWnlBKqQBnNUJKTEWGOZpNGyJaIUAEAcY50mxNmCT8&#10;/L/9nE8//ojk6BjtHMZZVBVzEK4ihWpzwzoPVkpVcaXNEeu8VSnVEHdv64XojqO1tiJwzACa3MHH&#10;lZA4jCnyos3dpa/bUxEo137POdESUQFhFDb1AikVURRu1N36wgYdir3O3Gv9s39tnRt7cqawynF2&#10;trOd7WxnO9vZzna2s53tbGc7+5dqOwD8zna2s53tbGc729nOdraznf0z2FAD0jbFmeZvnPOqJJ3G&#10;u21Npn0AeH2tbuNUv/G8C5LY+Ay0QBjrEQpNc4JumoVco1YilcRUAAvnqr6I5l68WqKxpmns2zyc&#10;31R8dbbt1h1qnH+XEnwXiOOvCaIG67uqGViKexTRNhvHAiEJhGwauDbUTZrPYZvDf+da5Qvn7jZi&#10;DAH6ZQeYtvmM8YpI1M0l1J3ITWN0rTwmKnXMKIyYTqdMZ1MPIJEpCEFpLRpJrh3RaEI8GoPw8yqQ&#10;EiEVKEkQSKTAA9kr5SAEGOtYLtdcXFzx9Vdfs7hZ4awHDdUH+l21A6/AKDbIAIbmvm++ap9VO8ad&#10;11T/aeubfRWbTZk4gTH+gD+OIt/gaAyl9kqOSinCWDEaeWXvMAyI45A4Cr06LpbJJGG6N+LgYMLZ&#10;ozOePn3Og6MT9qdjHp0cMx1HhIFACI0UBVZryjwlLy1l6VgsUm5v574ZRPpmh9LmXC+uuLq85Ori&#10;mvnylnWacnu7YD5fk64K1rlEBhHIAOMEZWmQQUggA0oDpQajBUJJdF5yk11jrFeqK7ISoW5xzpLn&#10;GfP1giIvkRaytPSq3UGl7qzrpupWOW/Q5zRqdnIQiCOEom6g6zZkeCWdu+pY2wBbdQOKqJRh66+L&#10;LPNqSz3f1DREwR0F2mYtVY3fdMANxlhsYNmb7RFFEUkSE0Qhy+USKRXj8ZgoioiikCiKCIKA8XRM&#10;kkRMZ1PWaUaapkxmU/KiIFQKXWTEgaIoS4JVjBABq/WC2/l8UwWqUvWz1jWgLOds3RnZzH1jWrCl&#10;lF5RGQnaOgzen5ZaIyvEZxhEjZKElJJQhezP9jl7eMrZw0ecPX7E8/ff58mzZ+wdHKNUgK1II7Is&#10;pygNaVpQ6tI33CJABIRRXPkViRCqGmuLFBLhrJfWaPynbRaqqxW76u9dJXlc/a4GxQpawhBHTZyg&#10;sM77wEePHhFGETbPKEtDHIceTGsMaVGQ29ivA12QlyWLZUo61UzHAUkUs5brRpkxkIpRFCEQlFnG&#10;crViNh4xGU/YS2KmcYAtC2QcoJ2jNJY0L9B2DALiyAOMb+aQpilOOCQl41jy0bPHuDInW9ywf3jA&#10;j374A1brjHVWMM5KDo4esMhLFosl80WKsxJtHKtlhkAyGo043B8TRSFfvzrn4aNH/Pgnn2GKjPO3&#10;b0nGMSWO8XhMkaacf/stv/ynf+STj97n+uKc1dtz/s3PfsKXF1f8w69+izZeGfRwOmOR5tyWGiv8&#10;+PdBTF3QmicRsRRF0Sg++SauVgGmXrvel3ugeKuUbXs+vRs//XOXyisQe9US1yii+GZnnxPoHmBu&#10;CNDWB8hvNgXKRi1lU4FLVIp8trlut9FNSEnYxPUBlcVOs5xXKPYq08/fe58f/ugzH0dGI4JQIXRB&#10;GATkeY4uNUEYEARR06gbRRF7sxngyPOsUZpar1PW6yXWFEgMr1695OuXXyCcRQXehzgMgYqJ4qjK&#10;Q1zTuG2t8WqTeHIKozVGe3ICow0i6BCPSEkUJVVTKw1wu1ZpsqYiNgk8MFRWzdbaap/b2Mq3VuAk&#10;VX0WrSsl70q5ESyyQyQkhaxUvKp8shO7G/9d+W0HaG2aOeicw9Kqum8SDNk7gIGaKKWraNyNR13Q&#10;bl+VsTvfwjB8Z4PqxtdV/mesRcma4MXHXN/42ioS1XNMeTnqJq51QUteQck3G3vlaNuo0zprsQOK&#10;njWIuL5GGIZ3GmeHiAjuKkvRWfetEuNdNcg+2VFFTOPRv834BkGI1pqiKAlUgDaWUTLi+PiY6+tr&#10;30gr/BzYUBYUvhEU4RWiPJmGX1PWWOIoqUAtYiN3799rV01JVjEM61jdzrEORqNxS7ITBhUA2rTJ&#10;KGyofSkVoGRAts5ZzJdYwBqHUJ6iIQoDwniEsYbryxtuFiOSyZgXX3zJ3/zt36OCgNv5nM8//5w8&#10;TfnJj3/E2cMHJKOE0Sjh/PV5C07cAFS0z6de/3XzblmWzfqoAXB1TtE0AHMXdDRENNTfrwghMJU6&#10;l+oRI3T9s7XWq7oKx2w6bcY6imOM8T5f4IkyhPBx0Jo2N9S6RKkQIR0Hh/uIav9gGxFOSVciufbv&#10;Uiqs09QgoHovUa+5WqlZlyXOasAinGNR5JjSoILIxwlnGzUyUTegW4sIQ2rVywrj4/c8zvncxdX7&#10;EFup1rX7l7rZ3TqfyNVzSFb50tB+fojcbWjMh/LqbeCzPhi+BeebQaD8tv1ql1yjT1Q1tNet59M2&#10;sP42QpTva32CkvZzyLtkgUpuVXsfAvXhWhj73XXj6IPP+76zv8aG4sm77us+5eW7ze8eqFXtxlsS&#10;PTpQpqbWs/19hwCNfb+wDbg1BFTb9uy3AfC3fX8fuP5dpAZbASSbWI+tcb/vh4fWVjNObAKNHdtJ&#10;eoTj3jjcH/87r3PDe+0N324MGItEIKupKxB35sTgGGyZKTXw+buSSfTBOK7D5OiwTf5SFKWft8ZQ&#10;FhlSxlzdpnzz+hUXby8ojeHhyQmzvSkHB3us1ivevHmLEoI0SwEIAu+3y7Lkj3/6E3EccXR0RLJa&#10;8ebiDXmx4uz2kP3DQ95cXPGLX/8j//b/+Lf88LPP2Pt3/55Xr8/BlBV4po27PhYFCAGF1pCmCAFR&#10;FDCZTvC3Z4F2b9EFHA6PibvXV3TJ/vx1XLPfaUHVpuMDbEeB1zU5UFfd3b+nu5d4rAvA37ZO6/zf&#10;E4kVlNp4BeaDA95eXvDk2WN++rOf8v/8x//EwcE+Wbrk1etbH4+d4+Bgv7Me28/UKHd24v02QGxN&#10;StO9x23zsn+v30UddShv6gLY2xjpNvxLS9JlB9XU288uBmP/fX6of53vEiP6BFz1NYaIZ7s5/xAp&#10;1veJzffd05Av3XZ20a/7N3G28yytsXz++eccnz5iPJmyN5uRpVmzbow2qFARhVGzp9rYA4q2Pmpt&#10;S2Yhqrrc/t4+Zw8f8s3LL+kT2vx/yV+GVIr743MfgFE0Oefw+u2qqL8rLg6th80abD2Xu0DLuoZA&#10;o6Ze15ilChHS76ctjjAMK5KSqCG9KIq82scojC47IM5357ntjBbN+Y5SglESE4T+GYZh4Mku87Kt&#10;OQeK8WhMrUpd16i88rWviRVFQRLFZMmIi8tLimLtSQetI8/zO2cb/ZxiKF5/33y2s73/znPpvvXV&#10;1F/d9njzLnKjrnkir7vE2e063iShqvOixlnj5+71zS2lLpl9+D57B/t+/3pzTWA1UUP63O75AqU8&#10;KQ4QBFVNca193dp2yJ6coCxKgjCgNAZjDU4IwihsciY/3yWldR78LgW6cCAFUaAIlSItCpbFisko&#10;IYxCirTkzfk5q+WKw709SkqCOOb06XPefvlH9pMJgQ3445/+zHK+4NHpY8Iw5GAW8N7jx3z+xeec&#10;nBzz7NEZL19+jbieky7X/OWLr3jy4Jgnz58xTzPKvCCQMfPFgidPn/LViz/z/nvP+MUv/gmdxTzc&#10;3+ft/pxvbpcI6c/5stIRGksySVhnGS+/fsP52xt+/ds/8uTRKR+894SPPvqQo+NjDg72eXh6wqcf&#10;f8SPP/uMv3z+OV++fMnv//AnXp2/Jc1KTKZxpjp7U6EnvLQglQe6d0kQjfW+wWGQ1R4/SUZEcYy1&#10;hpvra4o89YQDwmGNJ0D0a09t3TuJgfV0Xz7Vz/O7597bzpO/69pqPsNA/t+Nndv2Of2zsa3308tR&#10;6r8Pw7Ah4ejHhjt7g2adbfcxQ3u87WT6kGXZHfLpIZKrMAgptcFZy4svXvDw7AkffvQpV9dXnsK0&#10;Sv0lkigIq3PZCOFAF74mqLUmkIooipBK8off/56f//wf+L//z/8LKRSO+uy8WsvOIdxdwtP6rKF7&#10;bzWYPUmSDZLt+p7qexyKh3mek6Zpc6agtSZJEgSCwomm3maqmrmyCufMxhhprXHGNjm0qgi4aWLo&#10;ZPBMYtu87JKC13WPtu4CWvv7i3Yg+J3tbGc729nOdrazne1sZzvb2b9g2wHgd7azne1sZzvb2c52&#10;trOd7ex/0foNJl2ANmw2fW0ojFUHmA0YA7Yy23eZ323nmn019v4BcPP+HkXdAIua1+NV0D1u07OO&#10;eyX4VrHRGNuApUWlEloDZGzd9isVum5O7zUP4PDK8ogKnNWCo621DRipC2rqj2+/gc8Y04BAPIwU&#10;sL4JWVRABFeBvKkAfqLLnk4N5nJIpZBCYU2lEFYLsW00NtSqzrLTkFYD4+WdJoj+8+sCfzYauesm&#10;IeuqxlvR9txXH6VWSlJCEkpFHIXszSY4U4GxheJyfkOa5wilSEYjoihE69wrxVWgNoRAIjwo0Hll&#10;QyEU2hpW6zXnby549eoNr785x5lKcT6o1F0EWGMbpTCvuOgBR/75qOreqOaQ2VSxE64B29fzsSwK&#10;jPDAPZxX8ETKpmXbVGpRUgUIJbGmQJc5rmqqSkYxySgmCPyh/yiOGY9jJpMRcRKyv7fHyYNjzk6O&#10;ODna42B/xMHBjNFoxHQ6IQkCQulQGAKVUVpNUeYYXVAWJUWpyVNNnlmuLm9YLleARVvDfLXi1cUV&#10;L755zevzS4pMV0B0g7WCUI1ATHFYjPWKyAiJkwFprrFak6brik1CVKrK/tEbZ8nSHJxXw6ybHXSR&#10;0wrYeYV1U5RIGZIkk0aZoZ5/tgJCWucQ1dpUtCCd/nz0a9o2AJ/6OjXQqg8AGPI1XTBE3UzegjWq&#10;ppNOA2WrdrDp/1pf1qoA02mWqtU5pFIk4wmHx8ckiQfLxXHsm+OlJ7cYJx54JgKJcQYwlFmKs5q9&#10;iVdoDZRAxhHs75NmgjzNMMaiZMBkPGY6G5HlOdl6TRDGWKP9MxMeMIcQlZqMwYkKkGsNRlORXMim&#10;6TPPS++bggCUR1sFUYiqFCaiOOTw8IjHj5/w7MlTTk9OefroMWdnjxhPpxgE1veokZUl2WJBUZbU&#10;fTxd4HAURR1gU9ugaNE44dclziKsa2JAM/bUwBqB6CgduUrZxavo1KwWtqPM4R2oqlSNZeWDp+MJ&#10;o/GIdVngrEVr6z+TlGTWcLtYcTQZMYli8rxguc65XSyYjg5IRgliHlAaD0ory9z7D22JlCTLc26X&#10;K0bjhADDg1nC9WIJTmGco7AO7RxZWXrgqHEEoWQ6TijKnDTLUUpycnTAg/0J3758SQD88NNPCaXk&#10;4vINs6MHnDx5ShDHvPynf0SblCj045atS3RekkzGjMcRx4d7WO3YHy/46U8/Y7Y35s3rOU8fn3J5&#10;c4U1Eovk4PiY199+zX/8d9f808/HRM7ysx98wv5sn6uLS947PeKb82vydM2Dk4doIVl98xrtPMiu&#10;VvfrZSSVEo0HlRpTNwbbZj3Xr/NN4Q5QFejCIYTyarZiUym9BSVXAGJhUYH3zUJ5NSHv73QD0AiC&#10;ALfRuCU2gMvdtX6HDKOj7usbvLoNgoa22d82Cij+viswY88f3VE7xIGwCFkDTiSTvQM+/sFfMZ7t&#10;MZ5NiccJWZ43YCJtdEPUUuYZWIc1tlFnL/MMrUsPoDSW5WJJul7idMH86oJX33xFpCRhGJPnOeAY&#10;xTEgCFXQNOpLKcl06klOhEQbTWH8GtPGNoqeUgkEEqwlDLyqTJJEZHnOerXGWt+U7sFCdbz286Ls&#10;5Z2imgvWOVACYzSqajq0HUKTTR/jCZCsBesE1hTeJ0rpY1nVMO0Q+Lf1gNYNYGYN5mEYrNKdM938&#10;uo4fXQKpeu7Ur9daN/GrSww1pIa+TYHPr5Q61tlKZdXPOQ/WNn4O1t6wUl2tk8067nUJAWqzzitW&#10;+6+rsVViAyzfv+f7FAi/y710x3IbaEUKr8JthQeIhGGIQKK1oTRmozl0NFJIbcjyAikDhNCEoQcd&#10;xHGMAwpTtkq3olYGExgncJX6m98PaJT0z2UUjwiV9x9S+JgncHeJOeoxdZJAtnuc66sLhFSoIKKW&#10;ya3XUvM8K8Iah8M6gXAOiSOUAldqdF54XyMVkQy9Wrh0CDQ4w+HRISenZ4TxmPc++IRnzz4gjsa8&#10;+vYbJrMRh8d73K7mXN1c88c//A++fPEFt7c3hJVfrJUXpWwbYfsKX909UpccRCm1Ad7pN3/LAVBS&#10;93vVIadQShF21BLLKo/s5gPaGGTg50IcKpR1KKGQKqDQJSqQBCoAJ3HGEzQYacEK8ryoSDMEKlSM&#10;9yZYpZCBQshKlVAocAacqZrmfX7lsMhKFd7WKmTOYG3ZAJhsTdBmTaX8VwG5BWBLnBPVePgctyb4&#10;EEphnUEKV72Hw7l6ryaAtgEdp3FWIEQAsiIPw6CUxDiBkAFRRfbEAEB1Q/Wut9621RL6oPW+DxwC&#10;A3S/7jaK92sRXZDfNr87REhzH8h7yGdtm3/f1Yaa1Nvryztq5l3193cB0ts8Q94Bn9X1kL46+H1g&#10;gv7nvl9ReFhteQi8dOfaG0DQTVB2ly5E9AASzT1UNQdZ7b02COcG5mb/8w6Sl/UIPYbm79D9DxFC&#10;9HPAbc+vP2Ybz3DgeWx7v+9y/eZ1fQV32n1VTfLYzTFFZ4y779P31/cpKgt5Vx22+fzVdYwxlGW5&#10;AazZmBd3RGRFA9qvleTvrot3K2q+6x5q9dA6l/e5TVVXrJR2i0JydX3NzXzBcrXi9MExUexJ6w4P&#10;D/nggw8pipI0TVFKoK0lkLLZy0gpccYileLhw4e8ev0tYFksbjg42mexvOU3v/0txw9OKa0lGY3I&#10;X50j8X/jhEN1clApA1/PsQ5cCakjL6ZEpSfoUTLsPD93B5g9NC/7BDR95eea2MZfp7O+RC8OwVbi&#10;s25t11cItteHu75siMC1JuHp7tssDq0N8/ktk+mEk5Njiixjfn1DHAUoBY8ePcRazfX1FdZqptNp&#10;h4StnX91/ryheunuzrXWf3w3MDtsV3wfypm3+ac6127HiErx2BNFtqQErsnhu36r/z51vubnl3pn&#10;DN0G7h/6rPWzH1p/3b3afUQH/RzivnOO/rW6fn4o7nVz2z54bRuhR3fsZVVbxknCQHJzdc3XL7/i&#10;yfPn7E3HpKsxi1WKqMCD0kiCJGA0HbFcLpu6qD9jCADrQc7G4FTQ7Lek9Hnryckpl28vSNNlRWrp&#10;Ns4Evm9Oc9+5zne7lrhHJZ7vFCfvV5iHrhK4v4TtpLLt/PIgQsX+3j7JeEyariiKwufS1pKmaUNy&#10;l6cpy+WyrUEq5cn7qj1znXPfH2NEc/++xl6yuL1FAvEoAYQn29KG0hpfz6QFb3fXpLEGSUsQFUUx&#10;SgWs12ussMRRRFGB3+u/M8a0teeNZ7c9d79Pffpd+cY2EoStucFAjnbf778vuUVLtiI2zrFagqie&#10;z63rHk3tTuCsYblK+dVvfsfJ0SH7e3toq5nGCQ8ODxGmZLla4JxrAJyiOj+IosjX23ENcZwQEoz1&#10;ANPAUWjtCc6ogKdOeTVk5/OiMAwotSYvNVYqnNBYU+3/Q0GcJKzXmQe870+Jo5Cb62uWyyXHKkQo&#10;X3cTozHB3hGr+TmfPn2CK9dYXfLN69eMRiMUkocPSr765iUvPv+cn/3sZzw+O+PV+Tmj8ZTX52+Y&#10;JQkP8pJRkmCLgtFBwO31JQ8eHHL28AyTr/jy87+wXCwY7SU8PDrgYr5ECEUySbBCYQEZBFgH61WK&#10;WKUkUcT563N+87vfMp1MODs7429++te8/8F7PHn0iAcHezz6N3/H3/7dT/j21RtefPkNv//dH/nq&#10;xde8Pj8nzQq087VLTzLgk8Z63dX1q7IsfV6rDNPplCdPnrN/eIjWJZeXF9xc33BxeYEu8pac0Pp9&#10;fB/w7WtNYhA8PkS8tm3+N+tjG4h9S656H5C96x/751t34zL3koW9a/12/83z/M7eu47x3XzM1zts&#10;lZNsJ8eoz+RxbpBQx7l2D9n6f9nkZyoImr9tiIuoyVD8eZAuC774/C+cnpwyScYsVyvCyBO3Bko1&#10;hJ5FUVCWZXPWXw9eFPuzuyLP+S8//898/PEnfPzhJ5SVgru12hMvOOfrQ1LeiYf9+pgQolFu76u8&#10;1/lYd0zrejLAdDolCIKGAIxODVfrAmOkJ/auxqILwG/Ow6pzj7pGVRSFz0WMYbY3q2qno7avo6pl&#10;90lN+7lZl+x1M//zRPE729nOdrazne1sZzvb2c52trOd/Uu2HQB+Zzvb2c52trOd7WxnO9vZzv4Z&#10;rdvoJaWkqA5wa2uawOrD2t7Ph1TK6q+7B7dNAwGbwlb95uQugAe32YwrRFcpila5ofpHVICBWjG6&#10;Ue6xDlmBUXAeBC8qtLbofA6gAb3LAZUMD4h2d9SPhlQAhlTHXOdQvm6kqJXSbUd1qca01x3AtVIW&#10;UhJGMUVeNKrxAokUsgN4au9nm8JZV/2iOwea37u7jUj3NXU014AGHFaDZaRSKBUwGo88iCNNSbOc&#10;28WcrCiI4gkqCIhUQCDqQ3+vOq0CD5qRQoJUOCGwWPIi4/r6irdvzjk/f0VZtoot9biCB7MJqRpl&#10;2LIsCMNa/dcrozoqsJzwnx1k1VADrlJWNNYDbryqo0DiVRYDPFDOVkD58SjEWIMxGuksQRQwThIm&#10;0wlhFIOE8STh5MEhp0cHPH54ytPHj9jfn5FEIXuzKbPpiHESoYQjqtRytTEISmwxJ69UK0vtAYZF&#10;qVksVywWS1ZpznKRcX2z4ttv37CYL0mzNctsyXK9Js0163WJdTFCJlgDSkaeTMGFRGEEomCdrjHW&#10;YZ1Xu/QA94wiz1GqBsy0jAe+SU96VZPSN07U6ruumTsCa6VX2emogHaVjYIgqACh7fddhbBuW9A2&#10;QFwXSNNtOukqR3X9V/21V2oyG68PgrBVJ+ithW7jSt2sGoYhZVkSBAFBB+zVvc8kGTGKE0Zxwv7e&#10;XtNcMxmNKI1vNlaBAiEoCk0Qh2htWS5XhFGEkJIkScjznKIsCEJBIkaAwtkchAd2SSVRQmKNo6TE&#10;VY0tUokKQOsJQ4w2OGnaZyo9qF1UCtmiAoWLMMIIR5DEzMYJj1FIb6AAACAASURBVB8+5OMPPuLJ&#10;o6ccn55weHjEwdERk/EEKSBPc1brlHQ+R6gAbQx5UWA6oHOlgqahtI45fTU+5xyr9dI3B8UhYRC0&#10;JBtuU8PQdQgPuKNyskmS0PrDyufWPtFaVEW8kUQxe7Mpi6urCqxsG3UZFYSsdckyLzjeP6UoLLe3&#10;t1zc3HK4N+FgNkGJgLRcY3AUReYbJKXAGd9MtVjMOd6bIYVkOpmyyvNqDkgwhiQIKPTIAyiKsgFA&#10;xkGAVYY4lHzw5KknP8hzppMxHzx7TJ6nfPDhB1y/fYsMAr7+9hWL1YogjinKjMJo3lxeeDUQ5wgD&#10;wf50xPnrC2bTKQeTCbeXV8ziEc8enfLV11+zfHONxPLw5AH5JGJxfYkaJfzgkw84mE1xpuTZyRHn&#10;b9+wGEW8ml+xXMyZjcfM4pDrvMDQApDqdebX4CZQzjZAyxbsVv+sXZ+medZ1Y9V9Kqc1KEcIr8BY&#10;r+tuo3lNUFODNbuqxUNAhr6K7H2N0Z585e7PfT4gGrWiIWX5+to1wYpXkHEIqXj27D1OHz5CBhHa&#10;OtLbW9/c3cnr6gVQ5Dmm1MxmM++rdD2nBHESI5zAlBadlaSrJW9ev23Gqh6nIAiJwrhZS3XDnG80&#10;1URx4AlMqrjQ+mWvaBwoT3Bjjf+ZUh4UpMqyUr0PNnx57U+H8pQamCSEROJBRn1lun6eppTyJDu1&#10;Yn1NsNEDVvrmxfvVAq3zxEuB8gr1ogcSqf1+f552QRV9AEob3xjMi/sKPF2f2Z2T/floewrefcBp&#10;vSaHwKBeSbPsKandVVceUnLvXqsPSOyDTuoY0FWN74MVu+pEG+qQVY4hZFiRnfjrlsawWmcVyYQE&#10;ISlKgzaWNM0rULBDZJI8zyiKsiHJ6jfp+n0FjZKxbdRGBU46RqPEj6v1pDmus9kZUh0OlPIK4MIT&#10;VVxdXxEEAWEY4GkiBFRrSAqJFZ7Eq2YVEkKAdg0RUGEKSlOAdIgAnHAURU4QSabTGdo5LJJHZw/5&#10;yxdf8N4HH4GAjz74kEenZwShREUBF29e88tf/hO38zlZ5sk0aj9trWtU3msQTndfeJ8CaO2X6vnQ&#10;3z92G5abMarWfp7nFSBd3ZlTpgdQ2vjbivwqjkKwhiSSjOIAbSX7+3vs78+YjEcYY1gsFiRxghBQ&#10;lgVRGKFUiFIxYTBqiAfqTZpwFQmH0Q2xTp3r4lpFL2sNVP96Ip2yUVynUvjEOWyp6z8dVPkaWvei&#10;ARveBYRZ61Cymq+d5mtR7fPv5kKbQNJt6nTbfEz//buA9e61u43RrTpn0AHnbebVfYK+IWByn4Bj&#10;aH86dL/9r7eBvL+PDe1N+s3vm+N9lyDgPnCCn4O2JRMS3Hm/wXjVixPdzzQEsB66p35eMlRnqD/U&#10;NqX1oXEfAh9u8yXvejb3Kfvepyz9LlLAobg1pHI+9Dm2gek3Xg9N7aILwr5vnvY/f5/I0hMrVrW0&#10;HoBc0Cr1vgu42n5fRUdRAzw9UKgGqIve5x9aD7Zar7aTrw3lBnKIvIGa3KdXSOzX8QbqcdxTdxyY&#10;RQ0gxbk67w27A46UkvV6zdHhAX/z078BYL1ec319jdaa/b0Dr6DofNxOksSDzpRCIFktF5RlybP3&#10;3mOdrvjL53+mKDS3t3PiaMSvf/1brq/mBDLAGMt4PGK1mBOEoSdBoSXJLCv1cm00hfOEKUVeYsam&#10;Ivarn0EL6h6ax93xH/KV75rnrT9yg/lgNyb048wQEWu/JrDNT3XX9abKKoRBQJauef3qFadnp0wm&#10;Y64uL3j65DHGWG5uUk5OzhiNRszn11WevqlMjKvIRt/hjzaIX61rSNm+C5B025j2CYbuXsdtknd2&#10;YmsNyjSdelpRFOiqjmFxnmzU0PiCOr+++17byWGG8v6+/+/H8K4y6ND67O5Vun63n0Nsq7dve1b9&#10;+dYFZm0DjPcV5/tkDHfHoa1ZOucojebLF3/h+OSIvemE/b0Z88USq2Xjk+s1XN9rmqYNwNa5lmy3&#10;Jibo5mLT6YyTkxNevlw1xI713HsX6HhbrPyuc/Vdf3P3d+6d5C3b9pLvyiO6oMj2viWBCpnNZsSj&#10;Eev10tc1lGxIWDzRpyXP0g0143rP7eeXGMznhokURCe+WW6ur1itluzNZkymU09+O0ooqv18GHqS&#10;g/rjK1U9O2uwQhBFIRCiVMDNzXVFRtjule/Ladufvft53Qfo3RxjcW8ute1zDH8/fA41tKbvI8XY&#10;lku2f283yEma3zu74dr8eafPdbSzvH57yZuLS6IoQElFqS2xan2HVb5OFYeKMAhI4oR0vSbPU7S2&#10;1bkSiIrUOYwj5us1IgyQBqjqelS+d73WHB6MEFJirCdwsdaR5hlKKZLYkyDEcYyQfk8cRyF5kbNc&#10;rZGBQhlFiUVFCWfP3ud//JcvOFmuePLgAGENy+XaH5GWmnEUcnJ4wJdff83iww95dHbCdDyuCM8d&#10;N4slby/e8vz5c8psRaQc88UVUSw5Ojwku97jvadP+OWvfospVpwczPjhh+9xsVhytZizyFJcILkq&#10;1ujS18yePXtGqBRfvnzBcqVZpXPmy5xXry94cHzMh++/x48+eZ/TRyecPDzjyZMnPHn0hJ/9+Md8&#10;881rPn/xgl/9+jd8+/o1q3VKmZdYbatzPINwFmNAKa/kbawjUBHWWR6cPuDRo8c4HI8ePaQsS168&#10;+II//+nPLOa3VeXF12T6dbA6fx0i37lvrvbJmIfIQYb2Itty8u6/3Zi4za9u1qpd5wyYjXyw/xmG&#10;iKL7tfY+0HkoLvb90BBhWHdfSqd2uDlOoq1tbPQp2Lv1/vpz0JJ64pwnNZSSy6u3fP7F53z2o580&#10;RO6jZIQKJOt1SlkWjZ+I47iKuyWF1jhoyC7P37zll7/+NU+fvkeUJNiyRCIr8nx3J2/altcGQdCc&#10;O3QJSIfO6fs+ezKZePLOHmjfWU8c74l+KzJV2vgkGnIAgRFU5MPtWVfznzYNQW/9jDZrsN08dzgn&#10;7a+V70tusrOd7WxnO9vZzna2s53tbGc729n/H20HgN/Zzna2s53tbGc729nOdrazf2arAeqyUiga&#10;Ulir1ZGlEI1yRr9Bvq+I3qhYVGDFrhpk/9pDB7vbGgoasHWXXR5qmbEa3u7V95zD6AKpAq/uKrwy&#10;eaPW7K+OcO1hrZSio+JM5/x6e9NWl+m+eXXvoLvbMGCMobxnTEzV4etBMm1DprFeqURWSoMepb15&#10;qNxX0etav5Gx22jekgAMA/W2WtWYLEVFlOClZ/zfCEEYhYRRSGQiSqu5vL1mvlogVEQQhsRxiJAQ&#10;B6EHx+HBu77pyzdvOqEwOJyx3N7ecHNzTVGkLG9vEFWTYBSFVTObbcB1UlSi1QICBVI4lJINqYJX&#10;lQsIq+Zm5yy61F7FUwoCFVRjpInjyAO6ncAar9QaxglWOQpTIqRjNAqJo4TRKGZvOmU8GjMZjzg6&#10;OuThwwccHk55/vQRD08OmYwSkjgiCUPCQFXAW9C6RGuNKUp0pV5hTE5RrtGFJi80y3XBMiu4upnz&#10;5u05r16fc309Z7HIuL1dk6UlxjqEBKugKAusdigReaUMpX1jlvPAy2K9blXdK+XKUpeemAGHMwIl&#10;E4zWFW6nbripcTwGazyBQBiGfj0EaqMZuQV5tIDTzYa7tsnUGLPhH/pgwD5Arjvnuyrw0DaW1qqk&#10;dXNJtwm+brrpNgpJKZrX1k1//abZLrC+v85VECDqZnLwSsLWsFwsUVKgBF4JyHolHxUoSu2VZwut&#10;veqW9aQXVhuyrGA8mTCdjomihLcXb3CUVQPMFKt9161QjqurC/IsJQwDP8eVIggrRV/plXGFlMSj&#10;GIclS1PCaATVGhZSEMdhBRLb5/jklMfP3uP5+x9yfHzMaDRiOhoThzEoyTrLWOclq/zarx+80rhz&#10;jsA5AhUgVVgB/tgAU24qybVNyrUKxXq9rtRRp14BryLY6PqsbU1jdRP8UEwRPdCGBJyxWOkBjkkU&#10;c3pywtcvvsQD9tUGUDazlpvlmkfHgAywQnK7zrm6XTCKQqbTKU5AoTXaeMVeQ4GsFOytcaRZzjiJ&#10;GSUj9mf7LNOUoiwRUpKXhqwokYEkcAKrDUaXSAejIODRyQn70xlffP4FWmv+9l/9bxzMJjw8PSbP&#10;11xcX2KA87dX5IVhucrIsoLlOmO5XlFqQ6RDJuMzTwYiBFESA/Dk0RkvX3zO3jji7ME+1/MFxXrB&#10;xZtzosARScGH7z1nMkrQJkcJwbOzYxbzh9wu16ySmPViyTRMONrbY/H2LWWFKh1q/hsC3HTzgrsN&#10;+Xf9Qr0O+6Q+1tpWwbnnV8IwJE3zDdCd6sXpoabbPhC7D/zrqoBvNj/6mSZEt3GaDeKW/n25Db9U&#10;Nb87xYOTUz786GP2Dw4R0pEVBcZor3xdGqyFotDosmpgE4LZbMbR0RFRFFFUcSaQirLImc9vKdM1&#10;whhWt3PW65Uf9wqMJIMAJSUqkBhjMaZSMTaeLEVKAdYiVeV7hQdd+LzAIqOIKIyw1mAQ6LKkyDOy&#10;dI0D7wOlj+ESH2NlpVheA2NVt9myAlBobSjynFY4yN0BVMlaMd451mnq433lRyxug2TB/528A6Lv&#10;xp66kbAGRXsF6Ltqgf0cqg+iqF9bz7MW7M93Aidty6W787f7Hl3Cgm4D6QbAstf82lfa3VA67OwV&#10;+rns0Hjcl5t2fxeGYbMeu/G6JpXZ1jgbBKoCRTvW64z1OsO4mtTFq9ab0lRkSY5Fumr2JsZa8rJA&#10;BR7gjbF37lc0HcO28+wVBtg/2PfA8DzD1uQKlQJ7d2ybBmhAOP/MrS5YpykyDKvcxY9nmXklcoNt&#10;AUOifQ62IQlzpFlKXua4Kvd1wiEq37Far7AIVBDyu9/+hm/Pzzl5eMZ6vcSVmiSMuLm54e3lG758&#10;8Tl74zGL+S3peuVVqVStaOia/G0DXNh5FjUoQ0pZgXfa/KwFk/QUzWqlrgGARN2km+ee6KrO48qy&#10;bMFLla/vziMVeOKdWHjwolKC8SjmwYMj5sucdTr25FNJiBCO1WrF3t6ezwmq/AwEUoREUVLN73bP&#10;Y51Fus38ryzLihRBemBFraplOqAya/1+riLVqcGUGwD7gTHox8U237VNLmNt3ThdAfR7YJIgCMiL&#10;rCG66/68m9d23/vu+7lBJbju+u+TWG2CEkUzT+p6Q0tgd1e9fMifDwEAhghpuu/dzfU383p6ucXd&#10;cfg+tg1Y21UM7gN9+nuHoTy2D3Lu11v69zBETtAHcHf99305dH8udvP1QWB/VQ+4D4y+vZzgBud9&#10;99r9sR7Kz/rqev3aUnf+d/dyQ+DoIdBvVxXwPlB9fz5uI5ao94lDe5ohEOZ9QOSNa9BhjbxTVxse&#10;7yGV7y4BTPN7WiArTmx93t3YLqVEVj586PN27/2O0nJDliXeOa+2Ad+Hxq4/b+rXxnHcxOIwUCgl&#10;UVUtdLVYcbi3zycffUqgFIvlnMura16/esXtfIlQiv39A4wuKYqC2WzGdDolDCKklOzNplhnieKY&#10;J0+e8erVa8rSkC4z4niEdAG//92fSNdr3nv6hGK1JEvXBEHg95PduY9tcnBrBcY68kJjjCWOY3CC&#10;sqwJRUQFzJFb9zTbFE2HSCG6+3Uhqnnmhq/Z9dtD/nrbXOzvh7rg1KHP1uTpFRg/iULy9Zqri7eU&#10;+YzZ3j6z2YQojJEy4OLimvntnCxLEXgC1HatuUo59N3+sf9Z3zXX7gOt3qdMvpnrtz/XWlcqopDl&#10;WbNOVus1URQxGiUkowTrwg1SLg+U36zJ1WR//fu4b+9+32v6+wxfe7k/JnT3W0Nju82GfGhfAb5/&#10;7tAnXenn7DUxQLce0d/fdEGG1hr/n3MgLLfzS775+gWnP/0bZtMJ09GIVZojAg96K4qiUn8OG/K0&#10;er1KGZBlGWEQbsQ1aw1CBoySMaenZ7w+f01RrBtCpncB2e8DOQ/NuyEfOzzucB/QfZv697bY+a68&#10;oa887Kt51fOxjoODA46OjhFKsl5PWa1WOOfIspTM5SgVeOJa4QlnPVGV8UD0jdyLwfkyNEabeyRL&#10;kWfMsdzO51xcXDAej4mimCiKSFPJaJR4397Z8/p1WCJlBazO1lxeXZLmGVZYAqUIKzB0XinBi3f4&#10;me9j24mBvls8/S45Xj9Xf5cy/dBZVLuXHCYp2Bb/+6BgH5cctpnDiiq6okuNvbpmHCWc7I0b0rEw&#10;DLHWUhQFcRR5wsiyIM9dVTuTqEAAdY2h9ATGrt0Tm6o2aSpSIm0MYRjVW0hKbSitxuLIypIklCjp&#10;zwGzNCNKAlxecnN7g7WGKAgwriQIImZHx4T7R3z95pKj6ZTD6QQ7VaxXKfk6JQhC3n/+Houi5MWL&#10;r3jv/Q949vw5L795hQwD0jwnHo05ffCA29sbTLEGnTG/uWZvPOLw6IBPP/6I3//hT7iyIIpGnMzG&#10;HEzHrI8Pma/XvLq84mq5xlmHCBUnJyc8eHCMDAP+9Oe/VMTIipvrBbfXC7784iX/+ItfcHp2wrP3&#10;3+PJ40d88tGHnBwe8MNP3ueTj97jX//vf8ur1+f87nd/4NtvXrFYLFlnGbrUXN/cUhQlxpRYIzwh&#10;cVmyWqecn79i72DGbG/K8ewQaw3JKCQvUv74+yXOWoIg6uS2vbrEfSTgPfXroX3pNv+6cZ1ehtsn&#10;kdwWU4dU4u/uD7vry209195GHtWPi99lnff3nUP70e8T24cImrp72X6d1pembVPLxllW8zkvvvyC&#10;997/iNF44vOdIEBIf90gCHDObqqyW4Gzwp+P2pI8zTHK8Z9//g988MHH/OzHP6lIGOr92nBeMuT7&#10;hpTfu+PcJd6vgfLdew/DsNmz1HVeUd13WdZkDooG/I6qoPAO5yx5lmGdQQnV9ABMJhNmsxmTybip&#10;iXf9c7uH3qxvNDShgoF8lcEek53tbGc729nOdrazne1sZzvb2c7+JdoOAL+zne1sZzvb2c52trOd&#10;7Wxn/4v2XRpLhprOvQK3b+AfaoDepuwo8I2Kd5p3K4CItcaDH7jbdNkcaFfva+mAJ6UHVnmBK1Ph&#10;36sjXeeB7BaHcRaBrXqiPGgEPHBFdQ5ijbFVb4AD2VGQogWqdQGTG2pVAyCBbcoa9XsLPDjXVk1v&#10;NZpYU+FBpG9+Cmq1eGtR0hAqiUSjhG3V4uv37jYluOb//HtWn7HLLn8HUMDdZoruMx1qWN14/6qX&#10;SNQARCUJo4jReMxiteLt5RV/+ssXCKmY7u0zSiYEQUASR4T+bB7rBIESiErdkao5qDCaq9sbvvzy&#10;S/I0ZTIeIaVDhmGj0OyVciqArNWY6pBeCoiiGtRmG0U0GSic8yA7gQThkNKrIgvpKIqUKIoIq9eJ&#10;QDGZTFEVWC0ej3BAkkSMRzHHh3sc7E85PNrn4ckpx8cH7O/NOJiOmU0T4hCSOEBJR1mUlHmKKVNP&#10;eGC9VoETgrwsyYqMvMhYr1fM53NWac7tfMlXX7/mzcUtVzcr5ss1y3RRMfQrlAgRBEgxrua/HxNr&#10;6obgyDcGOQPCkeoUozXC+eYII7zqx6ZKWw0mVYCqwKdDDf+iaq4WTdNIq4TlNtQ/uyoHm36kVXao&#10;FZi3+a0uEKTb+NP/mb+eGATKd0Gy9TXr1+V53gMA2UHQa00c0gVH90EZWnt1dzIQSPI8JctS9vf3&#10;EUJ4QPnelOl0ShCEFNpQFhqtDaMoIQhD36DZKGJrkjhkuc4pioJA6saXvH57zps3b8B5BRSpfOO+&#10;dYbSGqSTOCEojUUJLxEqowgZRjw8e8jjp084PT3j6bMnPH36hOOjA5LRCCEjrPWqNEWhyXLNzc0l&#10;pTOEUQTKj1MgFSoMWv/gvBKvUMK/X9d3SMD5Zpxa8bBuJkzTlDRNKYqc0WiE0SUljqACi9GoBruO&#10;wnv9bOs5Yxt1ig1riEDuNkgGgVf6iOKYTz/9Ab/4b/8da+xGU7zwqAjmacHNcs1slKBUQJql3KwW&#10;HB9OQDhmkxF5YQiCGCclYrnA2DXaAFUzbBwdo4RkksQEoWKxWmG0pbSGq/kcMZ0wkgrh/LyLAkU8&#10;GvH44UO+/uYVN1dX/OCHP+IHn3zIbBowGSe8+vYFp6cnfPnlN8zXBes0Z7lM0cZxPV9igCwv2HMQ&#10;hzGvL+b811/+nv39KX/3r/81f/v3P+Xi4iU6S3n++JTzy2uuVhlXF68ZxSEH0wlBIAnCAKF8/F2l&#10;tzx9+IAvX12xXhkQBqE1+5MRk+uQ21I36rb1urIVGNCDDORGLO0DXOvmc/970azdGuQ7pBZdPyuj&#10;DQgPyKyJDJoG8+qaZVlugHvq13VznH4s7cb0jdym93XdWOuV4GXnv+2gwvrnHqQgkFJVZB6C0WTC&#10;X/31T3j89Bmj8Zi8SCulG0Ge52RZtkHSUY9bkiSN/60Vla3TZGnOcn6FEJrl4prbm0vyNEUFCqM1&#10;YRRhtfYAXO0VjYV1KClx0mFM9QwFPnYLgVJhs9SUqEDF1WuMM1Vjt2zA/zWIplWCths5Sk1S04yR&#10;lOiybRb3/lHcUQmsfXMNYsiywoOCqjzMOXvneUO3qc/eaU7s5kNDwML6veqv65jUVb+u40g3Lnbn&#10;zJBKZrcpss4hmwOTqnm+/robo/rA8yAIfKN2Nd5DwLwhEOoQEL6fE9bAmfp51vfSjdlDIJsuoKCr&#10;wjeUt3ZVG51zKKnQxiCdpdTaK7wXBU4qpKufU+0/HCoIsU6zXqdIKRmPx4Rh5JvaRTWWphhe+xXT&#10;gtY+h1KBv+7DR2dICbqZvzQxrTt2pp5HtsrfpUA7S14UJKMRSTLy4H9jsM5iKwU4paoYWSv5VkQ1&#10;NXi/KDJPUFTFXiUFQRhhjM81VRiwXNxSlIa9vSnn56+5fHPJbDzj6PCQR49OUQKm44T5/Jary4s2&#10;1xGqaWb1gBzZ5DX18+uDkru5VbtG7wKsXSdv6s+Ret51c8Lutbug2L4PVRXhhdEGFShPUhEo9g8O&#10;CGPD1dUNSRIRxQEIi3ACJQNkKLE4ijwnCiOiMGCUjAiVQkkBzuCsB6tqq6moDBp1bqtNBaCwjV+z&#10;1uC6yrIyxJmaYK0lMhBCNo33/TGtnekdwF1D+dYC4p0TFQlZlXt34lCWpYPAsH5De5/oYpvK6hAA&#10;uUsAM6QaV8+D7vdDAGbYVAbux/ZWEb1TL+jEkz74vSE6q/6irgU4a309oZpf/c/zfWxIObv7WW1P&#10;cXJIwXYon+hfc5sy8BC4ovvaLpiwu0a3AYj79Z3qt02O7fEENXi7qtY415JzfAdF9vvG8Q4pgBuu&#10;Zw2BMO97/35ut03RtZvj9feOQwC9bkzbBoYd8nE18MVZixNsAFSH4tDGeDRq7HfBuFJ4EGV33bVr&#10;r1UsbvxHU8/ZfM8aUOE2/INs1Rfd9s9ZKyzW1/Y5WfMHPeIGT54wVJ/sE4SILpkj2wGZQ7XKLgHC&#10;3bnv/SgCVBD65yIEYRyTxAnX1zcI4NGjx+zv7ZHnGdfXN3z11VesVmuCMGQ8GjGbTnDOcXNzw2Q8&#10;8URjzbMxaG15e37BeDphNt3j5voSzC2zPZAoxskIBRRFgVTK5+HWtmNZ56n4eEdFEmStJC88mV4U&#10;RRhtqVKx5gZ9XVNCh1TAubvzdGhtDJkn9bENISaOJh/v1mVb0NUm6ce7VLyH5lUfGN/1jeBw1u8z&#10;hAgIQ0m6WrJeLrm9ueXy7RsQglI70nVBUWZIWeV3rnttX4zdplo65M+c21R/3+bTO6sJZ4fBbf28&#10;vBsT6+fmP6v/Wal9Lej8/A1h6Pe76/UK8HPh8PCA4wdH5HmOLjVSyWa/oK3byNe69zLkflpAnaSr&#10;5Ew3J9pQbheegJMaGLhdQXooH/g+yuBD6ql9Qr2hWNAnTemeRdS1vtqX9n14S6RWkQUjkMIrwEul&#10;OD//Fmd/ShRGHB8fM//qJbFqAXa1unutOJvnOWVpfE3bOZQK2tha7YEFIKRiPJ1xcHjIm/O0WdND&#10;NYUh//guMoYhApahNbpRXqOvyH6X2O0OwUnvGQ8BJ7/L+1ujsQ6EUMRJwuPHjzk7O+V2Pm+umWc5&#10;YRT7fZYxOBza2GafE4ahV2Bv/JIbPP/okil068R1LiSl3+PU6rzWOvIsYzGfN7kqQBCGTCYTdLV+&#10;fa3K1221Nh4Yr+vaNkRJ5FWIe0D8bTlh97lsmwN3a1pio57ajju99f6dTx8H5kd/vYtqrGUHQNn6&#10;lNq3t3sIRS0aPXTvm37SbczB7j320ykqEjHnag1pyLUlK8uKgMafTznnEMoDUOOqvhYGIXE0oiyW&#10;SKlQAso89/HGWJSSmGoc6vPFLM9Jkpgwif1nNhpTaqw1lEb7Gptw5HlOIBRR4InbSl2ijK/jn789&#10;RxcFQZighEQLQRCPOH7yjDe/f8Pry2uO9vd4ePqQF1+8QEiJko7ZdMLH77/Pr373O46OTzja2+fy&#10;7ZUfZ11yc3PD1c0lwlmuLs6Z7O2RpSvGD44Ijo/RecHzp0/46ouvGI2niLwgCkKSUcLeaMThbJ95&#10;ljNfrLiYL/jj7//A+O//jqPjBzxZr0hXKcvFAltqEJIwjLheZnx78Sd++5eXHB3scXa4z49/+DHP&#10;Hj/i2fOn7B0ccPDpR3zy0QeURUmRay5vblksFnz77St+/4c/8PkXL1is1/4sKYooy5yvXn7FbG/C&#10;2dlPUIFjuVxxcDDik4/f5+WXL1ivUooyQ3Tq0ZUHa+s/DJONbeSbndrGxnrrKJwP5VhDe4U7NeLO&#10;nrUf77blJ9vWIHfg9pvf9/fbbX58F+y/ba/Srzf0+w3q+usQ2dHQeh7+TKJzPt8lZ6Sp5VKT5Vd7&#10;8auLC169+oYPPvyY0liyImsI5zfODY2hLAqfzyJBG4yxTKYTtPD5/b//D/+Bh6enHB8e+P2Ns00N&#10;qCkG4jZIYrp+sE9M5sHrrkNq2NbSuuM+VFfejMWOIAj9Oa5QOIQny6oJYKtYmYxG/vxcSuIoIk4S&#10;ZKD865yvlYhO3l3nnN09nO/LEB0C2ZZYRFT5UPPMesSq9L03bQAAIABJREFUO9vZzna2s53tbGc7&#10;29nOdraznf1LtB0Afmc729nOdrazne1sZzvb2c7+ma3fpFs3f3fBN111KttppL6jBNi5ZtNwXYGF&#10;m0azSpndORpQp2BT1bfpx3Udxnn/6cAKVBj4xiRjfBOJa5vfPXO7QyKQlfqxChSy26TmHNZJlIya&#10;w3SlZKeJxt9HX0Wiq15XW79pbpvymuipJPpGmQBdS27jG+ACIZC1giOOUEp/Hw6iKCSJI/YnCcKW&#10;qCBuDqipAQI1AUD1fkp2VJKo1H6kRMhWua99xtW4Ddz3kEJfC1DxqoP+Liogs8ArqAjQxrJYrnh7&#10;cY0KYvZmM/YODkF4RUchBRbjlaKFQgl/2C6sIBAhJi9JlxmvX53z+tVrVosl+9OpV9eo1MS8oqBX&#10;fS+NRkoPZApCARiCQCCFatQdEH5slPLN2GWhsU4DgR9TwJiKaR/hwUmTEfuzGXvTMY+fPOLR40fs&#10;j0eESnCwv8fZyTHjUcRkMmI6HSGkIKqU6LEaZ0tcmZEWhVew1BXIyfjGhqwsWa5T5qs1b6+uuLy6&#10;4vLygtev33B76wHveaExhOQlaO2QUlHjSONQVf0tBmeVb6qVFm2gLDWlUjgnMdaidVkpt7tqDpW4&#10;6pkWZdmoBfQb/es53TY3BP6pDzQz1mtJCDkIsumqGHqg/bAS3ZC/6gME+u/dVab1f+c2FCDr39Vz&#10;uQZX9ZUj71Mm6gOEhkAYXcUG8MKgWmtu53PySokzSXxT/cHRIePplKwowDmSOGa5XmK0Ia7UuZ3V&#10;pJkHhqdFTrpekq5z1suU29slusxwAoIwRkjlgVAIhPIED04ExHHEaDTi7OEpT5895ezslJOThzx+&#10;8ozDw6MKhCcodYHRBWmmybKUUjsssmouhUAFjCLfKAOe+KIGo3vAr/Gq1NV6Uk3DZ69pUvp4oLVu&#10;GkBXq5VXkxW+cRrnENaB9IrLriK8GH5Graqojwv4IOGajqM73aCeXMX7XmEFgQo5PTsjCCM/pp1m&#10;LK8sZSgc3CyXTEbHTCZjiqJklZZkGmIpwGjiQCBFQGEcIRLpBBJYlyXWOVZZxoODA4wpSZIRAsvN&#10;fOGJBoxgXZaMxhHGaZyzTGf7fPLhR6zTFV+8+AvHRyd88MFzHIb9gwNuLy84PTrm4PiILDPk375l&#10;ucqwTrJKU1brDGTI0YMZe7MpujQsl2tG0ynrouQ//cN/5bMfvM+PPvshv/7v/y+He1OOjw+5Xn+L&#10;c5ayLIiTQ3AWXRZgBWHkfYq1hicnBywzDfOMVZYxmU44mI6YXy+adv9NVWAPoqljYn8t0/sbv+7k&#10;HTXs/trt+gZrLdL53EV18pwaWBI4Nkl9OiQa2z7TUCN0nef076XOScqy3HjdVtCV8DBXa03T2FeD&#10;lWUQ8qOf/BVPnj9DBpKizEnXK4QwONuCr4uiaBrn4jiuVKVCD4gxpgHiltqwTFdYYbm+vuTtm3PS&#10;dYqxBmW90pRCQD3mFUi46wdrYoFACWSlGl/fS1nlSl6Fvm1gDIOgIlXxFoYhAg/yrxXk6/Gvx68e&#10;q/oeyrKkBnZ4l2ma8a6fQ5qmGwq7tbq4qXPHzlyqczUPcmh9u1LyTm5LL0YNqVR2QfjdebMNPDoU&#10;Q2pF6X7Dad+6P+/mp/V71GPSfU19L13wMXgAWgNQqxoYlZRVE/BdUqXuOPQBIUNKbNuUezeBBG1O&#10;Xc+JsKMc2yV2oJPvSqXI1pkHbSvZfP4KE4y2BmGlJ74QCiUVgQo9mFsGjMYjoihgaeZ3SHM8QYZt&#10;+FOsc2hjIHCcnp3gXN2gWn3Gqmm0r3xFdR1Z5R+lLil1wXQ2JU7iDYVh//euAZNZXAM4rRupnTEU&#10;mR+jQEicMUjllV+t877s9PiYoiiqnMAD7y8vL4njEUEYkmcp+WrJ8vaW16/PcdaRJIl/JrIlgvDr&#10;Rg+DU9kkO/ANtoagpyQqhPCEBX11WGvvaKDX+VMN0ur7YNOLA93PoKq5o1SAEwonAoJ4TOx8njFK&#10;EsqyIM+yCpxlcNorQ5Z5zngUkyQRoRRgNVhNWWQVwBwqiqlOrPBrxFn/vIwp2/vG3WmI9w3DXSD3&#10;XUBv409EC3O/T4WzaSJnc09b+zxbkbB01cM31hLcG/e6dh8gsksw1X0uXRKDbq2hXzcYUgC+owgu&#10;RAuK7aBza8hKH/Bb1wioXlrvgZ3wMZ+eX/7nUimr+M1wooZ9+o9hrEWhvhPYfmhPNLRH6e5J+vlJ&#10;3w/dp6o7BEj1hHeSdsg3gZstyNXP1PsUaIeIjt41t0T9vN1wDrZNWXQo9g6ts217yfuUrzdyTCnv&#10;xLttz3YQTCjYuL+hvW8/zsoOeNZVe9wqUCFrupSu2nN3XEVVOOiQ1fmnqAZJGfy3HUDHBoC1B9p1&#10;tb6gaUFs1d+7eg9Z/c+asvm9Q4A17SIR3blnO2DqDmkdLfilT/YzVMMamjvtPfp9jH8PgZCKUmuk&#10;EgRRiAUurm44Pjrh5PQUqSTnb6759vVbFuuUKIqZTSY82D9gNBohlKIsNOk6JYxCHD5/SFdrFssU&#10;GYRMZ3soFHlaEsiQsih93VSCrsgdVRDigcN+LE0FYhH4fW0NuA2D0IOZTdnWT7GbNQvv/KrYQANk&#10;2abuuw3sdSdO2bbOAiCRG/l1C1JqfUXf//xP9t7rSZIsO/P7XeEiVKqqLNUlWvf0DGYALsRid40P&#10;XOySZjT+pTTyP6DxDSAWi10AA8x0T8+0LF2VOqS7X8GHe93Dw9MjqyGeFnHGaio7K4T7Feece/x8&#10;39cHeOru5W1kF925D3E61D3quLNarSiKksUibSlpSnQEE6vWmWTjnnvqQH1jsv67X/GVlv9vq6Hj&#10;aPKyjd/7mE/Jfp/ibSBCCoMqWZYlV1dXXE2ngbgnSSiKQCgohGQ+m2ONYTKZkOgUVZ+tvMTLQDJb&#10;K5C3/Vtf/KmJM7y3LZ+/JhELc2Ku5fPh3/zWGNc9T92knLot/t30b9vqC9tA4m0Cru7n9ROHSaRQ&#10;gRQSC17grWd6OeXs7Iy9g0PyPCdNUmwVanv1ubRNvrkG1Ye1rJQOuVtR4azBS0izBOFBVxm3jwPI&#10;u1jOELhe4qK+ONc3Zt3f9cXRPhB7PffXx7FdetteU+mSpHWJtbbF6o1rlyBsICfbPzpg/3AfUxRc&#10;XV0wm82oqkC+p5XC2wC6VUphCMBGrlcoWyQQYuM+rp+f/UYO1B4NZ6+vxfq9VVlyUZbN/RWr1bV5&#10;aOoYSuGti2Q5YoOwYVu+9WNw6v3qyuKar2qf8X5snhz8gr8xt12D1GVrvt2180BNvBPW97pGsfY9&#10;1/O4NhFqd0zb8U/GHCyA4APRo6sJxYTFCihteFImpUBrSZYF9WWdpKRZjlaa+WwJKITUVEWBrSxp&#10;niOEiuR54RmfkgItwvzrPMMQnm8mUqIkaK1IEk1VVWihyPNBIBe0VVCHdw4rIBtkPP3he8yqYDAY&#10;s1R1TNAcHN7jhR7x5dPn3Drc56P3n7C6vOLlcolTFmEs92/f4vzBQ85PTrl79z6TLGexmCO8YDq9&#10;4nJ2xYePHjK9vECniuWypLp7h3Q4plgVPLl7i5c/PCURglwIzi7OWDmHTDJkknJnNOTeZMy9g33e&#10;Tq94/fXvSCZjHr/3HovZkq+++i0GjReBnFUkktvHx6yKgrdvTjl7e8r3PzxjMh7x5P3HfPD+Ix4/&#10;esDx7Vsc37rNrYMDPnj/CUpCWRY8f/nH/OVf/1f+9pe/5IenL1kVBuk0AsHeZMyjh/dZLmcUyytG&#10;w4TjW4cc7h8wny3xOBKpmrOz8y6SSG0Hq9eknO26T9/G24jdda5V+0Tf8hdNHt1D/FKfY2GjFtnn&#10;H6/XB1wPOU/f/u0D+rsN/+b9dSKv9vd264N9Su9dcpptRCzvqkd4L5r7avoK4pg2vqNFvInzeF/w&#10;/XdfcXR8wGAwYbVakShFmiaRhLJCqTA/iY4+yTgskiTLUVqhrWW1WvHtt7/j7/7hl/zJH/8JwzRF&#10;S42gfkbV7pfYzJ225Y9rf1X7YBmfsxLHnUggtO4naMeh9VhKtK7JHGoFeBvrXQLvN+sEaZq2wPVB&#10;DMBFsgUfWANDXo0MOaMHIqG69wIlVayr18tZNv7cWhNIgWIPglK7Nv+d7WxnO9vZzna2s53tbGc7&#10;29m/btudjHe2s53tbGc729nOdrazne3sX9j6mrrainyu9bDdRcD0tmbjPvWULgDct1RfoXnMTlAH&#10;lU3zpqi/G9EofKYyACHcqgzqbS1QkPKxedWUzQPh8XiE90EB1toqNNcQgI5WSkrnohK8ikqxAZQo&#10;6ybiqIq0Bs+u76fLtr5NdaP+OU0ThAhKs3iHlIo8TyFLAzYzqnVlErRSyESRJAG4nyLIkgylE5JE&#10;MdkbkcioAhPbdWqASLsRtK+JTEYADJ3mpWa+EL3NBtv+llIEZcRaFcC7qFzicN7inGU6m/Py1Vuu&#10;ZgsmkyMGw5wsSVBJik6CInqjFqUUwgeV2TRJMF5QGcvL1295+fIVpydnFPM5VxcXCOuQKkVJSVlW&#10;5HmOd5ZBnpFlWVQpFiSJJNEKKRKSJCUfaA72D5hMJmR5zmpVMr2a4rxtwG5FUUQF6jLwEyAY7435&#10;8P3H/PTTj/j4ow+4dfuIvdQjhUV4hwK8LVHSopIlXkq8l1SVY7laURQrAMqqYrFYUFaGsgoKG5dX&#10;My4uZ7x8fcLzN6e8envGdLYIADgfGiqth9LICPzQaJmC87iqQCmJsYIqKtqIeq/5Cu8ty6JCJCKS&#10;TRhqlgknQoNPtxElSZJr66jeh2sLjRldIHlYh75RGGs306zVATbX11o1Z+2Xuuqzfcp7XRKOdmNh&#10;d323lXjr13T9VQ0WrNWYbOc19bXV116rMrRV5WrwWttXNGOkFM5JjKlYrVY455jPFwgkp+eXCC1R&#10;qSLVGi0l3kFZBXVjLQVKCYpiFd4jFNaV2MrEbioVmuFVAjJBSE2SJCitGQ4zju8c897Dx9y794B7&#10;9+9z+/g2h4cH5HmKFJqiNKxWBcvVVQNEF1IilUbJFJ1JpK7JOYKiew2wk/WU2AD0MsawKgqKqkDr&#10;cA3Ge7I0XSv9NYCR9Vza2FDUNKkmaQMgbdTZbAB4uXYjVPtn4aPfXjeztvrLrjeFEZvII4mHlwJj&#10;DePJmMlkxPlZcQ3I5ZxASMnFbMbR/ojRIGewWFEZw3xlGe6N8N6SaEmSQGphudQM84yqVlpzjul8&#10;zuF4TJ4odJYilaAsS84vZwgpWKwKBlqT4Dm6fcxPP/0E4Tx/+6tv0FnG0fEt0ixh72CP/b0xl69f&#10;sX+wx6tXr3n16jWmchjjKQvDclmhVEKapTx+7yG3D/ZReEprGQwyLi4LvvzVr/jzP/8r/v0f/YLj&#10;47u8Pj1HCslqVSK1ZHi0z97+HtYZlrM5eZagVI73Ycz2hikP7hxRcUFpFjiz4mB/wIvLKWWL0EZ1&#10;QJEb87GlGa6tEtUGNdeg7zaoaz1PrgFq+U6zXg1s2Gj0Z60m2SUG6v7O9wDm0jS9pphWf34do7vN&#10;9AE4yVoNs1GQDqotVWUaX/vhxx/y8WefIrXGC09RrKiqglSvGzaD0th6DKRUjAcDBoNBA8SXWlGW&#10;JcaGBvurqynPn7+kWq6wxpOqBBUB440/Zg06VUptgCadc6AkSgqMqVUERfQLvgV6cWgVGuCI8T4A&#10;NiNhTw3M7My9aylF1wB/7z1K6wiQDp9f+916Dowxzdyl0fe0gZcqKiBuNvOv57f2/e0YVzemevqV&#10;kNtxokvI0AfIaJMQta+jT12+/p56vbfjYLcRtQ3AbwCwrbjYFzeDqjSNf16D6kTjLduxs7tf63Eq&#10;y3JzfXTA4H2Ahq7Cc32N3b13jZQnyBA3qmzWhjOLUioqMYFCYt1apVEp2ayVej/meR7IHHQgy6iJ&#10;MDb8jwuAWa0VlY3XohXjyTjmXIEwiRjjBJuKvw2YtzVuq9UK5z35aECWpqyWywDQRyIUCLFunKUF&#10;aHYu+i8L8+kchcK4AJBw1uMJ6ucA+3t75IPQPD8cDrFCcveeZTTeRwLPnj3jm6++4tnzH5BSMhyO&#10;GnCxIH4mbkMhtA9o0ZdfdYFUNfnXxlnC+wjXpFfduque3Kw5AqlXvadrUJu1ljQNOY1KEkpjcVKD&#10;TlBaoJOgCl+sllRlyXA4aPLWRGu8NSF+JxopHcVyjqtKnKnCXEgR1d+jsncNoI73Z+061/QQQA9A&#10;0j4/irUKOT25Ja0d948FSQsR/YoV2AaMZpvG+i6YdvNMJ7eqV7d/rmNAlxitry5Q/2n73i7ZXtdn&#10;dj/32noTdM4WLTVXtwZX1rmGMSYolLXO7k2dw7uGPK6b5/9TrM+H0zPO3fPNNhBDn6/eBjzogrf7&#10;ct7u2WjbHHfXVhfD1LdHtykR/tgx6/1e6P3+2s+0850uMGubumK3Dtb3mm1EgH2EN30ENjeNwTYf&#10;t+3+2/G7nT/3Xe+aJKJWGzfNeasv7vYRSfWrLHa3XwCt+RaZzsZ+9WtwP60z3/r6XQPoCX/JjXPZ&#10;JtlBDQTpAKBb/vPH+Mg+Mr71NcsIpqmh+p5UCdJIrjifzZhNr9ib7LFalsymc7777gdmywUH+4fs&#10;jcccHR4ihcCUFTjHcrFgNp+S5Rk6CT5T+KBUXJQlq+USU5VR9XGTDKwme/I+gLOFCus6nPllk88S&#10;x1VKgZCawWCIlCEWehdywDbRSVXZDR+09q9+q8+/BjRtgYPbn/1jQKrd3/VZN/e6yc+140M7X+xe&#10;T5alWOdIEoV1FoRDKoEU7kddc/fftsfltQr6TXvdx7q1jOQ5MtbHmpypNSVdsFQdP4UH4RzzxYLL&#10;6RUeuHfvHvPZvNn3IpJaFUXJ6ekpSmkmkwlSCEpjcC1SyHoM+9ZB9xzeVRvvq8tt1k3cNV/SRzDS&#10;dz7pOx9sI+HZRrLVVlFtE2p1X9e9nja5SZtor/0+a204U9QAw/jeeu85Z/mHf/gl/+YP/4TBcMij&#10;Rw959uJFk2d3iXXr76yvd00AVRNheMpVSapTsiTj+NZtppcXPHs66903fXvzXaQA2/ZC37nxx8b4&#10;bQQS2/Zel8ynlxintSYCtUqIE8PRICiEm4rFfE5RlL3kcs7ZTp7je4l1uuD2dl1g29iu40q/r+rO&#10;d7e25VtnhDr2d5/DdYlbr8f4dfJ0HVAufnQu+64c5SYyoXfnmqL3uVpfjaVNrnUTycNN631bfth8&#10;r6hJfuvd7CjLEmtdk3NIKVFSk2UZ+XCI9wGU/vrshMl4D4enshVWCObLJaV1aC0RDgQBVCqFIEk1&#10;VVmSpSnWGgbpkDzPKcuSJEnIc4eUull7rnVeXixXpIMB86srZtMrJge3kEohtUYoxf7BEbeOH/F2&#10;dsW33z3lpx99yP0Hd7m8eMtsOaNYFZSLBZ9/9jF/9d9/yfnpKaNBhilXCAmmWFIsFnjn0UqSScHc&#10;VFxdTnn85AkiScmznMFwgBQwyBQfHr1HYSqm8zkn51MulzOSbEia5Ty8fUhhLJfzGS9fv+JsOqco&#10;K7xSoT6dJOwdjHn8+H1OTk74fvZDIMf1gov5ktO//zW//s1v2B8P+eDJIz796GN+9vlPuXv/LreO&#10;9jnYH7M3fp/H793h3//RH/D10+d88eXv+Pqbp5ycXvHND99z5+u7fPj4EQ/vP6QsCszQ8ujRPc4v&#10;TlgWFuMcKhI340H4NVla77lgo567rW7dc3zd4A+ryd/9xvPZ64QN4sY85Ca/vM13Xj+7i9792Ucy&#10;cVMd4l1ENX1x4SYymnfFp621gta9BvITgbOOk5MTXr14yec/PcYYG8ncZRNnldZoWRMC+abGLIRg&#10;NpuHPMVari4v+C//359zdHDAh08eo4UgS1TzPNl7ee3ZZ991hdqQaAHkw9/WmhivVOveRXNm6CUI&#10;bD/X33h+pYDN+m3X79a5TZ2T1BzSiDXZmHehV8JFP9R+Jlz7Ka3X59SauNp5C87iKwNkuyacne1s&#10;Zzvb2c52trOd7WxnO9vZv1rbAeB3trOd7WxnO9vZzna2s53t7F/Aug1hsPnQ2nnbAqv4pqmICIb0&#10;UVHRRxZyC03DqFZJULoQ4U+tAoh3AUghBLpWOBcgjUFIqFxQ3/DWkEageYSyoqREqRQJTC/PqcoC&#10;LySV8yyWC6qqItEJidKMh0MWiyVFWTJNU5w1CKkYDAckiW4eGJMkKKkweLzWICWeoNSCkEjlIVF4&#10;GUClWIFPgkKVVBodH2yHB+MB6F0/NF+reYGzFukcXnlc0L5inCuklqSJJE1z8iQjV4pBmjBMNVoJ&#10;tBakiQbvKBYrTGnBgRMOYQpUVDFPtKas1UzDDIYH6MgNuTmBDE0zQmCdRSgRQJ/OBYXJ5oG7XAN3&#10;iMpS8T3WX2+gqhXovYsM+zKqbUqBcyWVKXnx4jmv37xhNJ4wHI8Y5jl5ngZ1i1ShlEBIF9TYvaCs&#10;HN4B1mFKw8tnTzl585o3r55RLKcIIEty8omOTSGwNx4zHo8Zj3L2hzmTyYjR3h6T0YA7t/Y5nAw5&#10;vnXA/nhEkmoSpaNST0264LDeBJVpDwhLUZUsi5KiqEB4xuMBd+8dc3R0yCAfoFWC8hVVYTDFgrJc&#10;sVosKFYLhFSoJMUjKSvBsnKcX0w5Ozvn/OqSs8sps+WSq1n43Wy6YDqvWC4N1gpWlaUsKzyGPB1Q&#10;lWEdS5XW+iSsqjIAO30ASVtbBFb92GNRlRVpohEyQQiLLc1a4SuuY4lvQGK1moqUeqOpot2QGhol&#10;1mA47x1ZloUxNAYRwcdBQb7d3LFuhKiBRsH/NEu08UfbAIBd8EFfk2TTFLylWVN1AEai3qNRubjd&#10;INtuNmqDuRq9mg6gwHaaiNuN/utmSovWCinFBomEMRXVsmgan+a0Vcda9wKN4pd3VVAsj2pT+ECH&#10;IRPNaDTk0XsP+elPf4/PfvIZB0eH5MOcLM9RWqNUymJVMF0UXEwXuIboQzZNvDrLETKqB0enIKIK&#10;RQgNFkEkfnCNhimVMZTGMJ0vcF6QOou2IAEpTLz/oOITAglUVYExFWVZUawWjaqYlAopVCTuCArt&#10;3l9X+WtGqqeBKly6DG067eYgYlMPkfTEgXeCRCaUyxWHe/vcOT7m/PQUZ00DVFUqAOmcF8xLy2yx&#10;ZJzuoRJNaSouplOODkZxPRoGeYI1JZPJECdgVVmG2TAAt4uSi/NzxuMhlVmyqoI/sTb4wNWqxI1G&#10;PPngQz784BHz+ZTffPUVwlluH9zm9sE++wc5H33yiLcvnrJcLvmbv/k7kuGQwkvO5itOLi45vZyz&#10;WqzIlWBvkHFrf8LRwQHL5YrCXvD2/ILCgykq/t+/+GsO9/fJ0wlf/e7vyFTC//4f/xf+69/+HWVR&#10;UFnP1WLBSlr2/SCoGGlJIjXDgeAWCdOiwNoR88KATNhPNaeFwTWNWUFNdIOooAaNbqifrMkLggqa&#10;ijmJjbHKR0FDuW4ghGuKgM7Viie+UfjWKsFURQM4EULgekB5XeKN64AMh1Lh2mvihrafcjHGdnOu&#10;9fq0YX22/a13CKJCoQxNZgfHR3z285+xd3CIKSuq1ZKyKIJ6ulAU1ZLpbEpRlUwmeyRJijGGLE8Z&#10;T0YkOqNYFagkyNpYZ5hNF1RFxavnr1nMFuAMzjvSNMRWGxVshJQIGfynir/zURmp9ntlaVvK4WBM&#10;TXZUq/7VKtYtoHscp1rl3bowF1oGJcvgc4LqrHchK1kty0ZxXivdqFxKqVCRLKMNLDSNypfYaCb3&#10;rr42EVVtwpoLfjDetyDmr75XrbwL+O0CNdqgsD7F9G4Ovg2Q0c3d+9Rm2/FuM/a2wN7OYWNTY1cd&#10;eEOhUQYAtcfH/E5GFaz4gCaC6rtkUDXBAh1/LDdUifpBNX35Rvu6gpq36gHeB7KfylpK55FaB+VP&#10;6jzEN6QWAdAMVa0SFXMYpVKESFguSvAFy8WiASOhRAS1KIR3aBn9jPWgQOmUNMti7hOBZWFV4VkD&#10;+EO+TFRfCkQDQjhW5QI1yPnZ57/H/niErVaNQpNzvon7ztVEWRJnPVLp4EOt4+3JGTY2o4qoliuF&#10;whpLYQu+//4Hjo6OqCpDmmY4KTHWIXjF5cUFr1+9RHrPcDRpGnzr/S99UHsSMpxN6gSgyX0iALWZ&#10;v3gu6M7vTWdQ731UX/XXmrqdc2ugePT3fQ27LqrKy+hLhFDsTSbkgwGzxSqQOTjDYnGFrQqq1Soo&#10;ormgGlmZgslgQiIFSjissySZAlFRLmdB0V1EkgMblRg9EInV6lwmnBIFSqjmDKbieVYrFXOnjtJk&#10;C8x5rQHc+438Ztu41gQA9f6xvlZId2vf58VW5cYuILs7T+3vbYNp2/6rydlrgqLIptH2NW3iqfZ3&#10;1Nfe911bgTo+7LE6vMqa7KY1Jht+OWiu16eXMHcCtFS9QLx/jl1Td5MSyRp4VZM1bFNq7YKb+ggG&#10;ut/TB36/qQbUB4QnrmURQZnrwRSdbJtrY9WnaPdPrVH1re+uNGsX+NUFp3fXefscuY1ooG/8u2DH&#10;mxRyt4FRtvm/m+bH9yhAtkF6bkuO0OyZqCKtVdrk0c7V4PUtgBRPrAn0E2SsX+Zbe7tfpXl9gm0K&#10;VNHfx3N0BBq5+pXethTquwqUkrbSfP29oguE65CK3ATSvAZ0VbJFVOEQ3pGoQEQ5vbjk2fPnrBZz&#10;3rx6xexqirOeRbHiow8/IM9jjRHPdDplsVhQVSWXVxfM53O4CgRZSinyLAugL+LejyQCpirx3jYE&#10;RGmqmc/mSCHI87zxrcaUeOsg5kPrOoVHJzq+N0NKTWWqhujJxXpRTSp3k6/o5mvdnK32XV0yhu5e&#10;6p6H6nP0JtCqBpW+mwRjm+/apsxaX0P93bIG4RAIsOrLqAn2+s54MirChnNnGxTpW+rW23OczTXo&#10;W2faUK81rgp7xIZa2fp+NmsW7c9tiGxsGNvLy0uurq44PDrc8IdKKZIkpaoCoePVdAYxtx2NRqE2&#10;L66Dfdc+T/T6omZnbwH/9vosrhNd9eUgfd/XBnHubF9GAAAgAElEQVS9K8Z010i7Drdtzd9EHtMl&#10;wWzfR5O/1vmLD6S09adLIRFKoIXg9ZtXPH/2A7/3iz9A6YSrqytOzk5I0zycsTtgtTRNqaoKY0yz&#10;h5L62YUpMZVFqOCLR4MRt49u8/L5M6yLhL9Ctc5T9cmEnphlbwTnvWucb4qjN81ZXzyVLUKr9rj2&#10;AT83nls14HeFUhqtQx1UKo+tDGW5avZvmyixez5fX0v9PKXJzFvAw+t5dB95TNv3WHt93Td1ELiW&#10;Y9R+siFQVCoSq10nXtwGLG+DOX/sXGybz7685seov7+L5Kcvf2zHi+41tgHwXdKTbfnbu0Cx3XpJ&#10;kzuJls+WMJ3OuDfZxxiLd6HWYZQGEQhzkZL5csl0vmDv4BBvDDpLKWxB5cFbG+pUIsQdGc8feZox&#10;Wy4bYjyl1IYac33txhgSqSIpXSDrKVZFUK8uK64ur3jwKO4CrUnSlKos2T865uU3isXK8puvvuF/&#10;/nd/yAcff8TFdB5Oh5Uh1ZLPP/uEv//7LxiOx+SpQkpIpefNy5cc3zriaG9CMZ9RLBacnpxy7/4D&#10;BsM9rBfsHxywXFZ4W3HnaI+7d48pipJFafju5Wu+e/qci5MzknzEeLzHg8MDbu1NeHF6ysnljLP5&#10;EmMrFrbCTz0vXz5nejUH69FSs1yWoQapFFZJXr8+5+pyztOnr/jyN1/z6Wcf8Pnnn/LevWMmo5w8&#10;Sfn0g8e8//4j/uTf/AEnZ1N++avf8Ksvf8OXX/6KYjHlg4ePODw8xHuY7E1IUs1s7kL9SEusMSFN&#10;9iKA4CNZbp3/OGtJ0/RaXfemvH8bmRjtDOgd54ybzoPvIhTpxuUuCXo7l1/v83Wes/5ueeP13ERc&#10;1B2bLlnsu8axL3dv+9S+z9qoF6nwDK0qK54/fc57773PaDLB2qohTVU61jx97YNlfD6qgsq8h9Fo&#10;xFIKZrMpX3/1W/766C/ZGw3ItCZP9ZpUU4VnWFKqBmTfJuDoAtW7saTt89p1z75x7SNsWc/HdtGD&#10;zXwu/KxUsrEya8LqNrFn4PuUofZWE5P44J8g1CytM9G32eZ5Z1EU7O/v7xpydrazne1sZzvb2c52&#10;trOd7Wxn/2ptB4Df2c52trOd7WxnO9vZzna2s39hu95kHZTQapCGFHIN1hQEkLCvRRerAGgXMjQM&#10;SHA+NGopD/gKSQBHigjbdZVBKkWaJGRa43FYHxS0V1VBJhTjwYg8z8iShMVixnw24+7de6RZyql0&#10;LOdTVqVhVQZFt0oKLs5OccaQ371D6jzFcsbJ60tm8wXWwb1799Eq4fLiglGeMxwPGAxy0kTjtcYK&#10;AVJFgL+icBaZpagsRziBlirAgWxoPrHOQwTyB0ViEccgdBjXD6yTRJEqSZZqlJYoCbmWpJlikA/J&#10;kpxhmpHp8LpUBNVUpYKyemUMqXcsXEFhDM6WrFYBbKyTqPwe1QkSpRowShApbClcyKCJQlQ9BfDW&#10;R1hofFAua6XPtXqRJ95SB5Rc/7wGHHqQsfFGSnSi8QvP6zcnfP39U1SacXR0yGQS5jbN0qAQKwVC&#10;epwL7PZBzdWhU4UpLC9fveTtyWvePHvK9PQsjF+esbc/IkkUSZpzeOs2aZ4wGuU8eXiPxw/u8Ojh&#10;ffb29xkPcybDjFRDIjzeVXi7BGexVVB5DAAbAEUiZQQ7WRwJjglEcKJUBPVaM2N1McMYF8BGzlGW&#10;Sy6vLjg5O2M2D6QMlXEsVhVX02UAGl/Nefv2jOmqZFValmUVmhiNwZQea4OytDFhfSVpRpLkoYlR&#10;BqBWAEWFMQ/KW7YBlFjr8N5sAMjKKoDetda4smxU2Gpli3oe24197YaLboNd3QizbphwQe3sGkhA&#10;bjSfttWMaiA4gFIygseDcmu3sa2tKttVmGvWYEvVstvk06hwdlQOatBm0/xxwz1vjlHLZ7ZB8T2A&#10;i75GE1grPbXvrb7vGowrpcJZG/adX7MEiJZKUN1gIqVCRjUrIQST8Yjf/8Xv8x//7H/l8fvvh8+Q&#10;AmMty2XBbHGJMQ6pdVBFVhoHyESQpGnTyOKcAxuUq0KTtOioC19XfKyVKoK6tMU6qMqSNNEkOiHA&#10;/tL1fYu6qTMQD1RV2YxBDWyuFZppSDp+PFC0bddVj7pK8KHvTEcyhMl4woP3HvKb3/wG511Qb7U2&#10;Aq1Dk7NFcHY5ZW+Yk2Up3gcFv8urKfsDHfdn8Lm5SiiyFCXmJInE+QCSnK2WSK1QWjWxZJAN8A6O&#10;793j9z7/jPcf3OXF82d89/13XF5ckCvN/u0Jt27t89HHH3By+paqciSDEcuyItlLODu/5PRywenl&#10;lMWyAGvJBhmHeyOOJhOupnN++/0PfPP8GUvn8UmCl4LfPn3O//OX/41bo5zZ5ZJf/Pzn7B0c8Pz2&#10;C77+/hvm0ymZtgy0Z5QplIJBqrDGU5YCV1XsjwYsFhllaRnphIPRkMviEisExrugwicVphUrtzWw&#10;ttWlwz43LT/l1kCXTnxqA3udF9T/CzFGhibWll+ofUK7yaz2Wd2Gvr4GvxrMXyt0baolr/1IrZhY&#10;K8PV363bqsjON823aZaxKit+7+e/4N79B1Fx2JLoBBOb411cd6PRiMFgQJblVFUgbRgOR2gdGtmU&#10;VggbCCeml5csFxVVseDq8oJEK0wZCCp0vOZwHQGcQyTRqX12PQ7NdXfAZ21f2iUUKIpiY56NMc17&#10;tQ6gHSlDUx2iVo8J35llaVwHATySJGkDgq/npYqAgaC2GfJPWZMk1IQlcdUEdcR1s6RzNoK9Pcb4&#10;5oFEd432gTX6VIPr++qSs3T9VLvhf9NPvRvk2P3svubQpjG0E+PbCvQxzDTfV4MP2nGuD6DcvsZ6&#10;D3TV1urvucknt/dvHSO68b/eK21SGus9lbVUxuJ8VOduA/xac+u9IE3zoMQWCaM8nqoqkVJQFqYB&#10;cgfmBVFnxOtrRTQxRKuERKlIrhNbmFuYgzbI4VoM9YLBYMyf/ef/jY8+/hne2dAwGtXWXaOs66HO&#10;XzqEErYynJ+fhzxLSbwQDQAfHwjETt6+5fXrVyRJFtXhFFVZhcZ5pcjTNN7XGhhSkxxca6Rt1GYl&#10;ZVnion9s7982eKMNLOjO+2b89Rv+QmvdUr1cx+gu+UOzjlt+vM6lbt06IE1T3r59w6ooKIuC05M3&#10;XFxcsFwuydI0NLR7SNIUnaTMV5cBaKQT9sZjEiGxpmwawZ1zqBpk3ooNtb/e2LP4RqX+WkO436L4&#10;3iVtapEz9e3tLnioXi+1ohktkpmyLJsctN0Y3fVtNymjduPrdRBSJKSp4/OWvKyrQt8G/nTBi/U6&#10;6POvUsgGGFHHEmPMhjpnPS6qR020uz7r9fPPramsx8atieU25sj1vLY/f+2qjLfXfd/91J+9ma/3&#10;K6vW4LpNsM0apLENGNi3j/vmM3xcBAY2SqSytaNrFe/6+9ZKrm2ytbiwro1Jew77VKb79lVfTO2+&#10;p3u226am2F4rPwaQK3qA2W0AyDaF7Hb8DGenEG/6AA/dPbqOgr4JT5scG+19eX3d9I1lRAY1n91V&#10;pw7/UfuDACBqAH1atT7Pb15eK58WUvTO3QbJXv0pLtZj6td5H0gZbzgH9oJgqUkFK5wPhE3Weabz&#10;OReXV3jvmS2mLIuCNM159OhRBEE5FvMpy+WS8/MLyrKgKFbr+piHqiopCou3Bq1TrHcNSWia6FDj&#10;qQmKhMBbizVVOJcrGT8v1O0cfYrIIW6G6/FopSl92QLArvdTu/6wjmPyGmFEnwpye210Y0ez5nrG&#10;tl13aeYhZjSt/4vrugv4as9ffT2yWbP1f7ddd03gsa4frNdbu87U1Lau+YrNPRHqqnW8D+Ao7907&#10;AZYbvhmP8AJ8iAXLYs7x3WPOT8+hifm6FU/9xlC2x11rTVEUzBcL5vN5qLtUBu98rKeYBlBf1/SN&#10;sVxeXrJcLnn/yWP29/YCKWpzRqEhu2qP+XVyGjpzsunjkiScOWtSuPa5elsM2QbM6vPnfTGney3d&#10;nKV9LdvU6Ltz185JuoScdS2vPgP7lnqvII5n9HlKKXCWb779hkeP32c4mpDlWZOfCQLgvV27rMnE&#10;2kBfrRSJTnDekskA9PZCYt2Kyd4eo/GYq6uLazHpOnmI7wWV98Wedq7Y+PYtfrXPZ7SV7Nukadty&#10;ijW5mopAy/b8iA0C0e6arAn7dKIZjUcgwNiKqgq5b5IksQbUr5hLC/TZPa+2a0rvIlRp319NLtoH&#10;xu7mId0zV5e8ob0+6tp6kx+yBifepEq/be9sXs92sq2blK23vaa9Bvquox6fm8axe/83vaZN0Nc9&#10;d/TldN3f1xUAicTF2pKxFg+sigLhDUVZoqViuVyRZksG43GoxSvJxfQq1LxdJNUW4Tma9UEzWUmJ&#10;VPEzncPZcHYpioJlWmwQhYV6R02k1SYmD+GsrCzFquDs9DSsXxnBrjpcy8HxEXo0pqzmvD654Hff&#10;vuD20YQn77/P02dPmSQpxvpAcOcMwlsO98ZUVUGWZkzPzsmyEeP9I14//46y8jh1wWI+ZzQeofIh&#10;aEVpljhnubo4Z5Jrri4uOTy+w+9/8iEfPnzAb799yg8v3nD2+jU6yzi4fciT27c53jvgzeWUF6en&#10;nK+WzGYl89kUbMhJJAE4nOiERGtsabFWYpzi9dkFp1eXPH31A3/1N3/N8dEBn3z0Ph8+esSD+/e5&#10;ffsWR5MhRweHPH78kP/w7/6Y758/5fzsjOE4ZzQexDOaxzpPPpxQrhaYqkDqBGsM3hm0rAnUbRP3&#10;lJIN+Xmdr3SJk/ti5ybRwjqL7nt9/ZndM+lNxILdOl3f2b77urWfdhu5V7uGs953kXiyc8a8CbB+&#10;k4/snoP6ehP64tK2+P2uOqtzIabbquTkzRu++PWv+KM/+bdIKSkKE4HdHmvC8/waFF/H+pqIBu9R&#10;UqCEx2L54osvuHPnmJ//9KcYU7BczkmShEQnpFlOmiQkSRpIbJRqal4bBLwtf1nH23WNRrIJUt8+&#10;t+15D3MYYmOtMt/mCevmu+H9biP+NCQwLpB41OSKQqiGmNg3dfnwHN3YCmctxlYsVwtMUVAUBavV&#10;EmstD957smvC2dnOdrazne1sZzvb2c52trOd/au1HQB+Zzvb2c52trOd7WxnO9vZzv6Z1teottE0&#10;IiQigqKFDI1w1rkA/vYW6QlNpt6hvEe4qNznw4Na6xzCChIlUd4E0KBzKBnUxJNhhpKKYZoxzDJM&#10;VfHy7QnL+ZwsTTg82OP2rdvs7+8hhOfFy5JMjvn5Tz9j79YRv/3yC774h1/yx3/4PyGkplytePPm&#10;Da9fvsJVFXduH2Gqkh9+WDC5fUjy5CHff/+U5eU5eZJxZzzi8XsP2B9lSBkUR611GBf+zFcz3p5f&#10;sSoMMs0ZH+yTppokS5BKUFmPznNkmuMIDT3WlKRJEsBYQiJ00JhLk4RUSYZZymQ8JM8T8kQxTBOy&#10;xOHj2CVSoYVA4MA4bFVhBQidIDykKiE7SFkUK4xNEUna9IYLKdEuKhPLAH5xolZvc1GDMjSG2tgE&#10;a43Be7HRENsoB7ZlCWpFJBnUDLvA6HUjamSBj2tGCI81FWfnF3z97feodMCdW7c4vnVAnkqSRKK0&#10;IssypFQsl0u8DAQCznsyPKZ0vHr7hq+//45vf/iBk7dvSFLF3t6IyXiP8XjIZG/Iew8ecOvOMQ8e&#10;3OGTjz/gwb1bjDJFnqrA3G8NzgRVCu8MVVngygIZVbeqsowNSgKVKCoT5iUIlgfAuZAKEwGGlbEB&#10;+GoDOM4uDVdXlzx/8YKTi0tevDnlxes3lKbCGoexHuvDulksS8oKVDrCWrDOYo3FObCVx7oSrVKk&#10;TFEyKM8WziJFAAxUlQXh1o1QcR+3m8rWgEo2FBusdVsbD9uN/F0gRBt4Wr9m3VgS3r9crTqfS1TW&#10;Wjew1k0ja1XkTZXcNmBu00fRKH63m1FrNdguCK9+30ZTYOs1vqNC1n5P+563Ncc65zbUTV2rufUm&#10;MMs2pY56/upGxnqOdCTlkD3KO41iEbKZW28MWZ7jnOfB3fv8pz/7zzz+4EMu53MWiyVIgUeidUaS&#10;DlGpj0DdAH5Xct387tqNSN5BvOc2YMEYR7ePKQDCIqmEDf7IORNA8Xi8tRgTfEbdAGScgRYwoqqq&#10;2HwUG21js0691pzzDSiiPYYb8a0LNIm+THab0bkmKBmbSCNoSmnuP3gICBKdRyU9FRrqvQvirlpx&#10;VVqulgX3DvfBexbzKReXkKkJ0pmm2dE7Q5YoJuMBBs/VfNEol1/OZxF4rAMoTzgef/gxf/DznzHJ&#10;Nb/75ivevHjB2ekFVVlxcDzh3oPbfPrZE0y15Nmbc0bZmP/+6y8xacJ0VbAoDedXMxbLEmsd40HK&#10;ZDLkzu0jJsMRf/nLL/nlV1+R7Y0QWY5XEleBzFL+5tdfMkbwJ7/4A0zpoLTcnuzxLY75bMogF6g8&#10;NCcnWiKFp3IlQkiqcomrLFooXGlI84zDyYRnZ5eBOCbuaYONvsu/s5l4s0FYtRqiRdvRbey/DZBF&#10;S33LOYfeAHHLRhms+/1dYHMbWNT2NTVoq9uUuPZrbsOntMF5tdPsgrnq5vqiKPn8Zz/jgw8/pFit&#10;IsBXMBqkOGuZz+eYMjRhHhwcNECWoig3ALSmKpAReDadTimLApzj9cuXeGuoRTq1FFGVft1oXu/B&#10;vnmpfek2JVsh5SYwCa6BEGofuI4TpmlSDAQYBLCQd7ENzyEkOG8pK7fRmN4GO/rOeqhjZ1uVuy8O&#10;tEHWeI/bos7TJnbpW7ddv71NRfZdjfHdWNIXRzaVfvy12LitObIGwbebd7uNpKalGi+l3FB5b8db&#10;KSV5njcA2waIyXXgflcNtKv+VxOftAHx9X1XVbXp46WMZCm10l5oyjQ25G1K65iThM8IZCU+kjBF&#10;5WhfkWUD0mzCcrlofEYNdpIitMLj6yw5QOJDY7YGb9957uoCuorKcXBwm6PjexjjcK7E2qq1Jn2z&#10;lh0EYJQAKVQDlLO2Yjq9CMpwEQxT+1ghA4lFojXKq0DIgsfZKjTvCo9SAmuquFY8olZ1FRKdJA2I&#10;x0clrDZxh5SyyanqvKWrblW/rrsG+3ztTYDePpBrX25koyqbkpLBYIDWivOzc8qy5OryksvLK5bL&#10;JatVwXAwCDE4rrnZYoFHYJxDO8Hh3gGp0nhXRrV73xB/9QEFtzV3d5X8bloj3RzSw1aAnWzlOCLm&#10;OM77Rr2yTZRQE8Z0iamas38HeNMd3y5gsAty2riH5m2bYKW++kMfWdXmWcFdU6nry6vrddcG0Lf9&#10;Shdc3PWr7dj8T7XuddZgcudcPI23z2T9OUft/7adUdr3Vo9Z357r+vm+mLJN9V6I/u971xruMx+b&#10;5je+Q7hugGzAx4GBJeTh14Fm14FZ22pbN81Pe476QJndfb0NmNUlefnH7PH2XHXn7l3K8UIInHeR&#10;jHK78mnfPtkGhNmWd99MMuY38tf2H+ccStfjywZ5TU0613yWczFmBZ/mnItAr+v3vr7Gfl/UBqLS&#10;BgW2vmtNcNOaG0LNRepQByuKCi8kxkmQkuWqDMrZMpAtOW9IM0VlCi4vS4rVkrPTExaLBV4GErsA&#10;ngkkVVoGUKxEhPsVoQZV1yWkgNLYDVKVNZGFiyruCmtsy0+5RtURCPXXqBavlG7ypFr5XbbGtE34&#10;1fbBXV/RBQn2kYN0yQLb5/Dud/iecffrk3r8PNXUkNZ+8joJiIh+r8n/hUDICEbGUh9qfON3BEom&#10;rftsASFjPbQPPOraY9JeR2zbr9fXbrvuELiJwjp6/OQJf/of/i3/9//5f8X8NChlen9d7bmdI2mt&#10;Y820iIA1SZblFEWJkoHgLcy7XcfiSH4k4vlyNpty5/h2XCd17ix6/cWNPr7nXNIm2ekSsLzL37bP&#10;kt311peftEHJfaD1OjetfVC73rktvnbztm7u0feevnibJAnFakVZFKgkYXo55Zuvv+Enn/8eaZIw&#10;GAyxzpEPBuHMYszGOHQJbbwPRHYISZImSCGx3iMTzf7BAR9+9CF//8u/a4j2+ggBblIB3qacva0+&#10;0vYNm6rj28++vkOW13d9wb/JzvXLxhdIeZ08bU2uqknShLIqWa0E52cXzGbz3hjdvt6aiKBVTurN&#10;47cBy2/Ks9r7qvvem8iP+moG3RpTm4Swz2f8mD18/bqucZj84/K+nhy7naf25Vh99Y9tREE/xj+9&#10;q8bSzPkWIjERn0kJgjK2jP6/LEqyVFJUBiXCOTJJM7QMuc14NKIsy/DczHlkJKENdRCHlwLrQ8zX&#10;iYYlaAHFcoEd5FhnMLEW3tTEW2u/PQbWBeCpqUq+/+57/vQ/OLRMKDAIqRA6Ybi/x8OPPuJ3f/1f&#10;OBpP+Kv/9rfcv3eLn3zyAbfu3uXy8oqrywuKVcH7T57w9uQU4T3DPEd68JXn6dOXHN+9z7SwaCGo&#10;iiXTq3OGoz1uP3iP7MULypOLQOo6m3F2KrGV4c3L5yRZDkJzdzJk/6PHnFxe8urkhNnpW5AJ2WCP&#10;j9+7x93jI96cn/Hi7VumyxInw/0JAUpKrKmoilUAAsdnmlJJFssVq+WKk/NLnr94ye+++Y6DyYS7&#10;t4/52eef8cH7T7h9fJe9/QOO9sfcOvoZUkms8zhref3qFQ/uHfCnf/z7nF/MeXtyyvn0inlRQKLB&#10;xTVqbSRIcpG4tyZ4l1Hhe52ztAkMumu3m39uxL0tsXVbTrbND/X5jTrv6+4jpVRzzX0K8O/yQX37&#10;sJ2X/ZizY/cs1vYTP4aQro8QY/M6W1QDIhB4SRFqYd9+8w33Htzn408/plwtAUgSjRQSF+OxMRUi&#10;krZ7F/Nla5AC9vb2mC1WzBcLfv3Fl9y7d487t2+xWi4oVqt4DwqtE9IkjSS1WaMOX/vwmlig79y9&#10;9ulyw0ffNJ6bNe5QFw2f266J12tTXPu8Tb8p66P5unZa51i2bBikvQcTa4XGVpRlwWw2pVgtAgmI&#10;c5Fk4Z8RXHa2s53tbGc729nOdrazne1sZzv7H8B2APid7WxnO9vZzna2s53tbGc7+xewdiNKt8ks&#10;wJl9o7wplAAXWNCJ6gXSO3QNfseTeIfyFuMNQmryNCdDIJ0EHKUtyVRQ/H776iUHe/vkRwnSLkmV&#10;YH+cc3p+wuRgwk8/fp/DyYTheMzVYsHZacqHH33M448+BgWjyZj9/QMePnyIVAkXFxcgYG88ZjwY&#10;MMoT3r5+w+tXz7n/3gMGo31Gac6rly/Jk4QPnzxibzRE2RUKj5QBAGp9uM3SJFTzS16cXeBWGVYY&#10;9GSAlhnCKlxZYYo5Tid4naCSlFRrMieQBABOUHDXjPKUvdGY/fGQNJEgHImExDv8skJLgRQOrXxU&#10;UywCaM1apJIkqUPKBO8lzpcIZ9DxQbUGdJwtqSQmqkroNGka/LxQuPiwWypFKgKZgU8d1ljKssB7&#10;gU4SnA8KFEJ2VMBrILPwLeVaFRsrXQS8100dEu+CtluxXPL8+QuKquLRk8fcOb7D3ihFiwqlQhNB&#10;UOCF0SAPD8WdxyORXqIyePbiFRfTGYVxpAdDDvZG3D7a570793j83gM++egDPvroAfuHYw72xmSp&#10;RnoLxmDLBWW1DIz6zlGZEudsUJqtKlxlsVWFKdcKOzqtwXMOnWpMVVGVhlVpuVgumC9WzOYFZWlx&#10;TvL25IzXL15zfnbO1XTO5XTGsvSUFtI8D2qipcEhQSpWK0FZVqhihbeB7V94FwkkVFSqMWBd0zRe&#10;K3oJERqmnQ/qC9a6CNwM8+vcWpVbStGo9Jq2Eq5QBDAGdNXe6+aHPjW9urnOWttR5NxsbOz6EheV&#10;E2pVI2vD+AfQ2VrxvNsoVL+3/tNuOqzBKX1NnM2672nabjfitptr+ppManBfW5EZWkpn9XsjULt7&#10;/6GR5TrJSLfRr6sUH8ZmrULZqEzAhnrSujG2JhkAoRTWOpTSvPfeY46P73F5NWdZGXQ2xFhLkmQo&#10;Fa4t9NDEJl/vIpgiNOoJERR0azC478SOWpGsxhisfx9MAFpLtJUYQwTOebxTSE8gvPCePM+xJqg8&#10;1arxZVk2Y5xmKXmqazoWRAQS4aMCbieuXWvQha0Ntu3fNf8tQuwzxiCUpDKGo6PbSJVgrGkpvYXG&#10;qUQpSguF85xdzrm9N2E4GjKfT7m8mjFIE4aJRAuLTAR4S5Zo8kQxHmRUxrAoSkrvcMYyyjK89GTp&#10;kD/4w5/zyac/oShXfPPtt5y+ect0OqUoSoaDIR988IRPP3nC+4/v8fbkLWfnU16vLim9QOZDpsuC&#10;i+mc+WrFqizRAoaDlFtHR9w+vsezt6f8+nffUEqFEglpmqASjUkrzKrCVhULY7iqDIfGMZvPOTiY&#10;MBgMQmN9JagULBYVq5FHS4UgQSnBaDjgYnqKdxZrHbkQ7I9yhlpSmgB0kWqtSlc3+q9VP9kKdly/&#10;x8U12AKotwgluj5Cxr3SgAllu7FrvQddR6Gqrzl381okQrSVu0UDEF77NHetma+rhlX7jNq/tsGA&#10;t27d5rPPfoJ3UBkbSHPSJCirGENlqkhaoVguiw3F+cEgC6+ZByBMolLKYsVqsSRVmldPv+fi7C2S&#10;QFojI+mRikRIUZc5NP46j+0AnDbGowM42FSu2QSWdAkAanBz3ZxZj0d7n67BPGvQX9svt+dNK4WP&#10;85ClaSAUaZqJ2bimbqPmBmFKD5lKfd3W2sY/t2NUd1za19kFF2wDGW4DwLXvs63sJ2U/IL792va1&#10;1ECLblN4DRLpqjr3KQv3Eda0iQg2zhud/XyTil57vLvAljYYugGIxuZMrTTWVSglmz2QJApPBJv5&#10;0Hg5Go1I04SiKHDOo3WK1mGtpFkCoiYEYMOPhOZPERuffQwwkjTRJEphqgoRVWfXAD13bb7rGOKR&#10;CJlQWYPwZYxw67jcBny5Ghha66XGz9JaUbpAwuSdRTqF1OCCHDkyrg0bFQjXgJ74J35XkiYIAWXV&#10;VlYVVFWIy1mWbeRfN62Dqqo28r7u2unulw68rr4AACAASURBVPrzugRM18gytqg09722BloeHhyQ&#10;6HBOtMZydXUFeI7v3CHLMyprAzlCVGMVSmFxKBdUIvcme2gZ1lWd/9aK1u240xezbtq73bV+E/Cj&#10;L99dq8hvEv34eE4P5B++aWyvQejO24ZspI/QrA8Q1s1v3wWordV2gzI7Td7WVbdsf057PdU/1/u7&#10;9lNd0FQbHNY+K9SEHnUsbceVOsZ2QXl9AL1/inUBa+2xdFwH1XX9Qvt9fWerbXlJHwlKG0h7EyCi&#10;/zuuz28XsPZjlP7q88I21c4fo777rlrWu+LkTZ/b9/6bwOR9gPebxmObevy2c2rf52x7r7xByfcm&#10;BUQ2Ykzfv4vefd2raN+cw/y1PdqQJ0WwjzWBZMkag8zzpqa0/qzgSmuwsXe+UV7dzB83gXl9ILda&#10;WbPrI6+BBLkOFBRCoEIijPUCh8J4QWk8SEWSBrCTd46iWvH6zUucMRSrFaaqKKoykDUhyHSdZzic&#10;CLl1IN9S6CbHsFhrwAeQVz/JUfw3G9Tig88KhDU1mERKSZYGUM1kPI5AHdcASbtz11V/74s1bT/c&#10;R9ixbY91f96Iczfs63Ycr336tj3ovccZEzg6O8Q5NaCnu37D9wsEQbGywUOtA2jv3vT0g1xFR6l+&#10;c3/1qRzHE5WQDVnNm7dv+PO/+AsWiyX747TlV/pJc9pjkqQpWicYYzHGgvM44cKfDkhWRrI9h6cq&#10;SoT3gQitLBpw7rtymHf54u6c1//djsXbfFpfDOjGne772rXGet7b4MNt17RtPd1EiNK9tjaxTvtM&#10;0gUnextqvAFoptAIvvjiS+4/eMRkvMdyv+Dk9Kwh/GrH7TRNmxxo/b2BPFVpjU5TXGWwzqGVwlnH&#10;4cERt28f8/r1q2trsE1+tJnzresU20iGuvGpL062nyv17Zf1We46AUF9Te17DfVtf42kI+QU/cDI&#10;cN4LzymKVYl0nsurKablv7YRUjVj4lwvoFL0nGP7AKndtaXUP35f/Rhynk1fJa4BXddjLrhOPbL5&#10;PdfVp/01H9rNm/ryjJuIEro592auT+/57tozyhtUoPv8Qy9Jao8P2fCv8Syl4/MvH8/+zq/PGWma&#10;IQi1c6U1k9EYB7jKkCQJZVGC8wjnUITYbyKRHEJivcNVFiVD/cClCaWzTKdTpAhEOUopBoMBV1fT&#10;psYjgpR8ILuJ179alegs482btwF4n40Q8RkbQuKE5vjOPb7Nh/zw8hV3D0f89ptzfvr5J9y7/4Ci&#10;Mqxevma1KsiHA/I8Z7VccHzrkHJZIBycnZyDSkEPGOSaLJHMpxdk+YB7Dx5yfPcHTt6eYIqK0lRM&#10;50sGWYp3Ai0Ue6MhZ6dnLBdz9rQju3PAvPDMiorz+RXWGQajIR/ducOdyR7P357y+uycaWUisW4g&#10;jAn1DIu1Jc5KdCLxziJUxmpuWCnHYmG4OF/w9u2U3339A3uTMQ/u3+ezzz7l8ZNH3L9/h9F4yGSy&#10;RzrMORg/5uGD/4PprODyquDkfMazly/53Xff88PTZ7x9e8rVxRW+qnDG4qKvF/EZljXBRydpio3P&#10;tAKoOZDEdgma2kQ6G765lSN1SRu2kWu865yxSeiwnYRk02eJGxXU2zXHm2qa22LJtvNJt1bUff51&#10;I4Behhr1TefQ1i9xzqC0wlmwpuTLL37F0a0DJqMx8/kCpTRSgESHmrgOtX4hQKvwXavVMsROJCCp&#10;bMG3P3zPV19/w+HRIVKG57whL3Aslwvm8xmzWahJp+kaDJ/nOWmWNmenGphep8z1877NM08/4Vsf&#10;4UcAv9N7TrypHltfu3MuED87G55D21BPXy2XwSciwvlntWoIM601sW5WoWKvgHcOLzT/tArLzna2&#10;s53tbGc729nOdrazne1sZ//j2A4Av7Od7WxnO9vZzna2s53tbGf/TGseQLsAjrAuAKpElMlx3iOU&#10;bB7pelOhvEPicFUVWvKcRTqL8i4A4LEMUonOEpIkI9U5uU4w5ZLXb16TJglDrShLw+LignGaMh6k&#10;5AOFSjTZcMAPz15wtDdhf5iSCoNZTVleXXFxcsL9ew9YXl5RmYrZ6RnFfMavfvlLdJIFNcdE8+DO&#10;McM8Z7mYo5Tko48/5ujoiOWi4NH9OxyMB+AM44GiWF6ivAmATxEeLBvnItBL8vjeMce3bmG9Ik0T&#10;kkwhk9BQWRpHaR2VlxgEy2LFalbik5ThcIBKU7z1VM4xmyvs1SXn1rJaLTGuBGsRkVBAKwk+ArRt&#10;fKhcz42S6CRFqxSlEoR0KAVplpNmA5J8SDIYIJMMrTPywYA0z3GJRioVADLxobwUAuE9WiXkOsV5&#10;h08sNktx1mG9p7IW6y1aKryIzcd+3URZN2/WwOoaLF2zyeMD+N3jEEhWy4L5YsbD9+7x4L2H7O/t&#10;412JNVFxU0qSFJz1FGWB8hItJEkCOPBScXznDr/9/nuOjg7ZO7jH+0/e4/NPPuKjx495/8EDbh1N&#10;yFOLdytMOcfMLc4YTGmoYhOK95ayLLHWBMVYZ3HWRmC8wRIe0AsCAQKA9QK7CKpZzgjOLi/57bNv&#10;ef78LaenM4zNuHv3IScn5/zw8hXGGExpcSYHpUmkoqwiE4AMAEScYDg4QMmCoiwwZQDUauGprAGh&#10;8dLFhhlC41K8HmOqSDyQREUSi5SqaQ6sAZRtUGUNqG43/LWVFENTw2ZTRbcppW6g61MFq3/uazIN&#10;zT9sqL2UZcmqUYpfKw0IKfERnNJWzmiDrTYb1ERoFu9YG+hSN1K2m7f71HBqEGAXhJQkyVYVxXYz&#10;Xrcpuq/ZblvTURvAWY/ZpvIRjaKIc36DCKCe7425FGE+lVLs7x8glMbYimwwQiqNNBVSSZw3BEm0&#10;0PDaKIR6j7WmmR/vxDXVXtpqZ4ggotHcZ2t+ouK5UgqtJC7GE+88znpKZ1sql0lQXI0A+LpxLB8M&#10;0FqHpuBmbB3UCilbFBnr321TVWo3DoWrjWBCwQb8UOsEa1Yc3Tri4OiQs7evUVKgVAQHeU1lTdPU&#10;PC8rzq9m3DncYzSeMLs8Z7GqGGaj4I+DhhDOVCR4Bkph8hxnPMuqQElJmqTkac4vfvH7/OTTn3B6&#10;ds6LF8/QWmCMY1mUKC357PNP+Nnnn/DZp4/Z2xvzxZdfUhjPqrKgElZlwdVswXwxx1YV2IokSciT&#10;lPt336N0ir/+zTe8XZSIPCMRCdILpLUkCJI8pRAStObl+TmPH9zhajkjyRSH+3vMlwXeCgQZl1cl&#10;eVagVU6ih0jnSJMSBKyMpUKAViTeMx5kXF6FhjGE3FBI3VTJ2Zw32QGF1Pu/9l+ybpqLoJc2yUWz&#10;zyKgswbH1X+3AfNdgG274bsG0PU1Ra8byTb3cu1Da8KPdaP5ZrOxtRYfgZhJVFyur20y3uPnP/8F&#10;k8keXiiSROFiM+hqtQqxzTl0EkAQ0+k07pvQfFkU62vKsgHeWJbLJTjPm9evefX8GUWxIMs0zgXQ&#10;aKJV9A1xjKUICtuKAPDtqPOEGGXIsiyQh0R0bT2u2bVm+/5G526zZDsm9IHlN/e/32jsJ5J5JFGt&#10;2VRVbOcO6vYNgFXITkxcA1pqtWulAtipu07aa6X2JmtVybUadVdFkNYaba/Vbc2d3ebtrrrUtsb2&#10;tpp9/V01uKA95t391aekW5PBdFWF6jmtAcfrNS83YvdNRABd8HL92jaRTDsvCOAJ1QJmhjG3kTDG&#10;WoupDForpNYoJTClwQnBYDBkOByR5wmDYUaaZEipWCzm6EQzHA55e3ISfISWOBPXShMd3LX1Ochz&#10;EiWpiiKMjwuqZS4qt3bvP4yRAwFpkoHQXJyfBWWo0SiOw7rptw1CaGtZhblTlKZisVyEfFJLTCSj&#10;wEUQYA2W80E5XoiQd9lIiuOci43XsmlqbhMU1cCcdv7XXZNtcLH3njRNOiQN69d1lSnb+Wkf+Hjj&#10;vlufqZSKYLKwBbx1ERQT/FdZloxGI5y1FMUKYyq01oxGIwZ5znA4jGRHcR86UF5ivcRYg7MOnWQo&#10;qfFCUm4AyX0EKcgNpUQRz29h4F0vSUR7D7T3ylZr3f8m8UrI27qfvwE0tzbkLVLgjG8Iv7rf2SUo&#10;afuHPiX4bm67zXdopZtm/psUV/vGqasE331/+zxTE09tA671gb9vavr+/9l7sydJsuvM73c3d4+I&#10;XCurq7q6unpFo9EACIDkcMjhorGxMdOL/lmZZJJoI400GpO42pDgACQAdqO7eqmuvTIjMxZf7qKH&#10;e93Dw9MjuyHoSYxjVlZVmbG43+Wcc4+f7/u+LQD7+vtkp1TacRSwyS+HZCpDfzkE+owpgw9tqBI/&#10;BqD9JpB3HxwagujwslGRnc4Hdq9FdNRYG6Axo2t96OdDSDrYosObps+nAze3sZog08/jdUTV5PH5&#10;3XXeGsvV+v/vk0Hsirlja3b4+75PG1MLvimuD8+WY0CSa++HTiU9AscjIEqoDRlUN5gje2sX0E2K&#10;MdIzuvHvE+9EJc64TjYEVomYUQaEj/UuJTVKp/WiBJkJeO86f+3qhiB1qlu5SLY5khONkxdEos2o&#10;/Nv6ozb/VyPrL/6+DwqPPp1E3CFQwnN0UEBwSDyZVORaoAUIH5UfhRTUVYmtLHVV0jSRZFFIQdPE&#10;HN4B3kbipiAlPghcEGgNviU6DFFV1OQZureXN6rmCkm8j6axtCSH3idSPNcQvAYjmRVTpllOJiUi&#10;xDHZ7NVtv9fP3zZnneu5yhig9aZ56WJG7/eu9WOMQcO5Rkiw+Q6/IdALdHXHuPbSD0a2V38ttmQ+&#10;IQScDUjhE6HOtoJmCNs/+CYimxBCrJUmEsuwdR+7gKMk8D0IDQqFbSwvH7/kcHaMtbEmY0x2re7U&#10;BwF3ZwFrIxgy/b25/4AXAmTM91qShJakTSkdCRzKhov5nMODKc5dV2DtCF3S+VaKwb1cy+FIYPpt&#10;0NouEpUxH35T7B3G8T4pQz9XGO73fhwdO8ePEezsWt/D94+RfrWmlKJ2jiAiyZSSiWSxrPj6y4f8&#10;8Hd+xMnhlIv5eayPKoWQCoJHSYFtaqyzGwIuEZ/ZxDUXY6MLrnNl3geKYsprd+7x/MWrVCvx3TlR&#10;KIkIMp7nk18IiWLShz7RiOzVffu135S7+gDBp/xAdWStLelXrA+KXqFNdNcXghqQOEEQLaGh33pG&#10;1a+ZdIDp7lo2xABbOSlRdXu9WnH+4hUXAl69vOhvj9E4e33Px/OVc33gv+h5sd3gzzH/cdP5fpgr&#10;9Nf4GDGOgERKGEGIdV1vEYsMc5J2b/brtNvf2RLW0M1xG8f7cWFTehUdiVoI/TMevbHpq8iLlBuT&#10;4m7o+fR4bZFIOXTrtVU63pVL7aol7ZqHsZrDtXHdMLpGkGxa495F/+dCrDNkeYZWijwvIrmBlNgE&#10;hkeCTPVx5xzBgxcM8jHVnQsIgTyLZGwieKqyZO49s9kUozOMkGRa40Mi8AxcI5N0dU1dVVycX7Ba&#10;lBxkB3gEjWtAeLwMHJ6ccvuNN3n4s//C4VQx0/Czf/xHfu8nP+HtN9/k1vEt/uKv/pb1esnhbEK1&#10;WmGt5/jkhHVd4+qS85fnZNkUZytu3znFl2uqi3MOj27xuz/8IY8efs55fUFAsS4t02zCcrmkLity&#10;ZTi7dcbB8RGVbai9o2wcy7LhYFnz/PyKarmCYsrdkxPu3Drj2XzOJ198xfliQekc1gcaF5DGYLQB&#10;FwdXSUNtG6RWaKEiGNd5zueXeO959vKc568u+fXnjzi7fYv3v/Mu77/3Fu+++xYnJwfMJgVFXjCb&#10;HvLmvYzaBi5X7/FHV7/LxXzJ0yfP+fzhl3z55dc8e/aUV/MLJpOC1+7coawqPvv0IetVJO+16xWI&#10;gJAea2tCkORZhpSKxjaJdNAn4uo4f3IHicTY87UxIpaw43nIsL64Sz0+xlGJUq3f991ZVnTsQH7k&#10;3LDJ6FpfEN/nez5xs5fHAP39+qP3nqzIIwFxVW/VfneRBA7P0yB7xMx+4J9SjhFCIlJOZLrOcf78&#10;Gc8ffcnJhx+QG4F3DSgd699Bxp8lX2zySBq/rqpIIO8cSgnyVIf/2T/8A+++9YB7r9/B+0ggIQUY&#10;KbEEgo/k6k16LpplGUVRMJkWaJOT5xlZplMulcbOe/AeIVT3zAMRcD7WsEKQ3b1qLXvTE5BC0pKU&#10;xWe+ofPFQig6JvsQUk1LpjUcABvzEBv9U11XNHVNU1dY22AbS9PYrn+hG+fgIAHm4wkxPftVGoHc&#10;N+PsbW9729ve9ra3ve1tb3vb297+xdseAL+3ve1tb3vb2972tre97W1vv6VtPUwOIapPs2kIkhBZ&#10;vhuLdxYlABcVDDLrEN4iQ1IyVwJN4PT0iNnMMCmmLBY1oMmM4euXz/js40948PbbfO/DD7m4uOST&#10;jz/hwZsPuH12i8xAWa+Z12ukD0yUwVU1l4sqNi+cz7HLBYvnz3hYRXWlcHnJg9PT+JC+qSPYq/HM&#10;nz3heVnR2JrlasX8cs7Trx8hQ2C1WlPXFYUx+MNZB+5XUiFSA4n1ASEVRaY4mE05NBnOQ2YyTJ6B&#10;UXgBVW1xITYWugDOBdZ1hbOp0dR7lotlBB8DC+87hRZpEjjLeZytWC8vCa7BuhoXorqU8C4pTEdJ&#10;euc8UTAiqnoroTEmQxmD1LFZzjoRGz+yDGk0+WzK9OCAyeSA2eyQLMvI84LZbEZRTJBGIY2KyvBa&#10;YZTBGINXOqqwe4/QCudbAHzoFCSvN8OSmjja5swIOC7XFVopPnz/PbQx5JlE6xl1o7tGK+8dVVWh&#10;VFTfdLbBSM29e/dYlCUmgx/+8CPefusd3rp3xHvv3Oet+/c4mk5QweGbNc1qRVkuqep1Ypx3kdE/&#10;NQt5b2OjXgixWYaAF1FZTCoZAS82qnZZJWls4GpdcrlY8+zlOV9+/pTPP/+Ki/Wcug5YqxEy56un&#10;V6zWJUEYtM4ROjY1KJWhTU4hBdIkFUIflQyKvMBaS1nXrJcVdVWilKBuKhrXNnG0aoax5aRtWAVw&#10;sb8b50RSIhBdY1rbmOE7ebQwCrAeNvv3wTRAp7YIUcmzff2w+bZvbWNkC/prgT0hRLW3xWKxpfDb&#10;1DVSxSbc2AR/XRmz39zVNsYMlZ3HlN+yLLvW4N8HuspeE1FLEDAkCRiCuULvOwkBmT6vBaqPKTbe&#10;pNw4VEXt3/s2CLBtFHJbYKn2Hpu67tRvTWG6JnMvHF46hAadp2bdEMkhgvBdU1IrYhtSZ7NAbVo7&#10;Q2og32qW6gPgod/G3lchVSqCIrLcJLCxiKoQweMS6MF7z2KxiACFIHDedkp5zjmkUuR5nlrFNyqS&#10;PviosLsjvg1V3/sx79oa691T9zMpEcKDj/N8fHrMnddu8+r5457qvSQIiRKRzCMEsC5wsVgxLQxH&#10;0ylXV5esypJwckCWF+jgCc7ibYPEMzEaawOLUFIog9KK2eyQP/qDP+DB/Td58vQZj758yNnpCV98&#10;9Zgnj56QGckHH33In/3JH/LG2SGvv3abJ0++4tmLl+j8kFVd44Wirh3L5Yq6rKjLNVoKpPCcHt/C&#10;yIK/+fnH/M0vPqbSmoN8ytqB0IJZniGDJSCoGwtIHj97wsXb9zjMJM2qZJJl2LqhrqoI0jQ5T15c&#10;oLVhmkcAmtKavJiwbi5ZVBV5Il84nE0Ql6sONLMhcnADdeHdKpZxfyhaYEPs3d1eje17WgXiuIdj&#10;47Lu/Mlmz7ZN9GOEGEOwc/86Nv/exMK2yay9l/g+x6b5bHtN9hv/IhiTDkwcQuD7P/gB9++/iTEZ&#10;TkhkEFgfWC3X2CYqamZZgdIKKX1SXtmog5ZliTaRHGW9XtGUNeVqzXw+5+tHj1gsLpEigI4gyXaf&#10;XyPtaJU8pcT3VTsHYHhrLUopsizr/LXSGpd87bBhvAUtDseiT2LSVwMaNkJuFABJoKbkg7Z8eVT0&#10;tM7Ghv/giY1/24D6PtDEe9etA2ttN55D5bgOpBzEVsNofJ9PoOzroP6h4tFNAMfhXmhBxP01tgvo&#10;N1RY7l/7rvjVf88YQH8MSNp+Fow3+vfjWv8a+3M4VJS7dl1Igk9gdCESdENi65KgZFQ+S6B5pWNM&#10;sbUlL3LuvHaHcl2SZTmTyQQfavJJRqYy8nyS/EWMoecXryiynOAcAZeAmG0jb+/ahcT5wMnREcZo&#10;QnCRYMnapF67iVv9OVJJqREhkFrw05/+lP/jf//f+OM//FP+5E//lDqpSm2NYyCt3ZRnpYZlIQRV&#10;VdLYqour1geUisQNwsd8NwauuIdb1VjnYg4slYpg/dTEPCQQ2VZuDKPAzD4QqSUp8N51e3lI4NPf&#10;D1ukQrvUFEfUSVsF4jbvFN13+3TGEBiTYa2jLEuKooj+RkpyE888TdN04FGdFHOD9/ggkDIR8MgY&#10;O+Kea8GWyffhEWFE5Sw1jX+T4uNQ3XA0t+Y6cL7bVzeAxtqxwANh00Td+tHhXIx9R//n/Tkc7u1r&#10;CuTdGornn7FG/v549UFlw2tpY8JQvbWv/N4fgzEylTHl728DsvvNbUPY0sbwbv3eMP83ESF8m9/v&#10;+tlN6qFjQIqUQRO20/vrICM5IOUIbIE4+t/RB623IPtNvrTxb76f7/Xyuj7ofgNA40ZV+7F4MhzD&#10;XYCoXTWz4Wdfu88R0Nq3qceN+cZvM89jYM6WHKxPhjf23iHQ79r6aMemfb/3Ud00+K7O5X2qHyag&#10;hPeRyEkKickUWkaIpfAe72qKLMcYjdSK2cE0KgKmOLGZ1w1gckjAMRzz9r6da66dURk7211T1A3b&#10;cYgI/gCPJHByfISWkGcavCXLTJfnKKWQKl6DrZpY1ylLIMY7JXWnet+BWHyMw85Zqjr6yHYfKKU6&#10;8p5ImKWoqmqzRgndmHQxz9mkBu0R0qFlhpaCw4MZKgGQ25wh+uM41zcpEe9S8fymdXjTvmitT044&#10;3HdbwEO2ST3a/GHbf/utPGzXXo1n9tDD4fZzy3BNjP6b/OV1fxPimWhsTAI7c5qh3233TNM0XR3L&#10;JhLPMUK/dh02te18Y3veretYT1ZJPbWtBYpEZOKd24xzgKqqOTo6BHc9ZmyfUzbn236eJ3rg5jZ+&#10;OGdHiUF2+aKbzkBDHzCM69eJyLbPNn3/348Bw3W1e44316G17uK7954sy67VWIdnrvZ7mqZBCoWS&#10;iumk4Pmzr6mq95nOck6OD3j67CUmn5DnBXmWY3T0AWVVpnNyL6dK8xHrtSmPT8Omdc6t09ucnpzx&#10;4sVTQluTwyOF6uoBrS9oGosQviN669cxrhFEtDFYhHQm2dTc2ucDQmiCiGeQzOQIpeJzBqNp6oY6&#10;kTD1ay4urclNzuhwvr9PN7WGIDyJeeJaLNxaU4hOndZaF59x9HLM6zkwW98V14z/1qrtu4DYvwnw&#10;/cZzQrrIlsCxT04r2M6XhnFyWL8f99liCyy6ywduCJDljdfeB823zwj6uXpLYrftI68Tro75hzHy&#10;quvqyGI0xux6T/8s1lenF6nOS8p/1lXFJMti7dc5lMwIzlOu1xitUEIyKQrKdZkIGgRebMg3++Pt&#10;e/evtcYGj0g1saZpMMpEsmitKesG7ywe1V1fG1OVUtim4eLinJevXjI7vdWRRlV1hZHxGPj2O+/w&#10;+S9/zvnlFZPTYy7nl/zTL37FDz76Prdfm/Lh9z7kL//qL8izgunBjPnVksPDIyaTKV+/eMovf/kL&#10;fvyjH/Hq+eOoTL9e8vTx19zVBa/feY333/8Of/vir1FS0TQ1RTGhbiznl+fUzjGbzZhOp5CUsaeT&#10;jMl0ytlZxptvxGdvn33+BRcv1hzdOuO7777NdDbh0y++xAnBfLHk2cUca2ukNpHIJY2lUiA7tfW4&#10;PrUxSBEw2rAuGy4Xz3n+6hWff/klP/v5Le7du8t3v/sub791nzfv3+Pk+ITceKSQzApDnh1zenTI&#10;m6/f4cff/5BVVXN+Mefrrx9TVQ2zwwOyzPDpp5/xV//3X/P4yRO0KKiqMuUGAqkyPGCrGoBc57FW&#10;6h3ONwQh8FJuCJ/SWbFP4LqLnOUm/zJ2zh4SbfV/55zFe9Grw29q431iyu38aSxW+2t+oF/n23UG&#10;3hBtxRjTnmH6zwHHzms37+9NzrtVsxAbcpYI+ne4puHrrx7xxv17ZPkkksL7QJ5laKPxzm6RctrG&#10;pZxAgVLkdU1mDOt1xcX5OT/9+59y9u//PVlWgHME1xAIOG874q4QPLZ21E1NVa+4XCiMzigmObPp&#10;lLzIyfMiEvFnGimiYn1LWCIEkRA9kTx5FxAy3ZOzHXmdT/0EyYtFkrtEIhWJb2UkEAseRFtfDLi6&#10;wdqaqiyp6hrbNNim3hDrALaxHfkwiSzJJ3GB/l7ckKxtE0/tbW9729ve9ra3ve1tb3vb29729i/V&#10;9gD4ve1tb3vb2972tre97W1ve/strW22E0Rgkm1qJKCTSly5LvFNTUjNrE1d4cs1h0WBkQYtBZNc&#10;o4VHyYB3DbcOJ+hMcnFxzv/6H/8z1isevP0OJjMs1yuODw7RQaCVoqxqahcbktarJcIo5vMLjmYF&#10;E21YL0pW6yXz+QWLyysKAa+++pwLKTE6MukLAmVZcblc8+riHBLYvAVmOR/V1K2zNLakrmq0zlD5&#10;hFJrRFLAyUxsvpU+oE2ByiZk04J8mlHMDpgdHFEUU0yeo/MctInKilIipUYojSQyxTe1jQrdSM7n&#10;F1R1iRYKRVRsaWxsbFRCooTEh4aLi1dcXV4kFfikXuU8y6srCB4hoa5qmrpOTWEerXSn/ryuyohT&#10;VSo2WNQrmtKynj9nLgVCZpRVg9YZ09lB916hJPl0yuHxMXkxRShDVhRMZzNmh4dkxqCMQUmJNLGJ&#10;3yUFj6ZpkmpyZJj3Hqxz6aF+OrwbzWKx4Osvv2I2mXL3zl2MEqh8ysTMEiC2SsrrAqMymtpSlWtm&#10;x6fUdcmvfvUL7p4e8d/9t/+O+/fuclRIMhMl41y1oKxLbFPTuIaqruMDe5JqdgIKOgLYkHr1IlCl&#10;aRrwDpWaTJoAy7Lh4nLB5XLFq/NLTERLjgAAIABJREFUnjx/weNnz7m4vGK99jgnqGxBubY0NmB9&#10;haCJjQlGo6RJDeI2qva4Bm+BZgOQVEpQVmtEamiRCrIiQxtFFnK8D9jG0zR1bHzSUJYV3suuKSZE&#10;qbUt1fZWFahr2Ooah1tF3GGT2HUgStt03X5e+/ssMwlgEgGcsTEmDBpcIrghgpajgkRd11TVKn6Y&#10;khidxca3BFoLQcRe8KaJvkjGJgqX1MqMMd0aD4MG1X5DzqYxbluFdBsMFWhRylsNrpsB2TQ79r4v&#10;z/OuedD3FdLaZj2In8lGiavf4DMEdrXNRC34aAygEnrNjX3wArClWt3+fzqbYW1UX6jLEpPlOOd4&#10;efEKF1JTi2/Ag0zzFIgAuHbddHpGoUeo4Fu4SuiBinsqp+349dSZ2g9KI4IgoNO61VLhlMYJj/TR&#10;H0LbvJvAgt5hE8ODMRqjFEYKpIyKhLHRJ2wpSo0Cirrr2m4O8z1QcP8eOm3fBBAMISR13Djn09mU&#10;e2++wS9+8TN88PggowqHjCpaJIURDyzrhqvFmuPpNMa6umJ+ueTNsxMmGs7nl9S2ScB5xa3jKcF6&#10;Su85vnXG7//u73J8eMRnn32ObRrefusdFleXPH3ymOOTY773ve/yx3/0+7x1/w4Huma9XvDzn/8j&#10;i8srpkc50+khF5eXXF6tuJyvePV8Tm4MZycnzPKcw8NTPn70nP/0t39HKHJyk1E6S+4lHo3Joxp8&#10;UzdxzlwDwXN+ecnRnTPsesGsmLC4WqOlpsgKlNZ4EbiqK5rQMDMFmco4nh0h/RO0UlgXyEQgV4JM&#10;QlAyEshY1zXlJ6hoWoNxDoL3o816fT8mpermsm00d0nqqm0erOo6Am+kjGufhLwh0NgGT0ALeU39&#10;rg+oa/dk38e0+3yonti/Xt82lLe+ql2fw32fwHLOOfBQ15bvfvg93n7vfaTJCDI2pze2IfiofCZV&#10;bCoPqXkx5nQSpTRtM7PWmjwvcM6xvLykqSpWyyXPnjzl6nKOCBEgHEkrJKo3zltqu85hB2qpfeC4&#10;lJKqLBP4J4LkM2PwIeCsiyQXNqppbQgGWr8dcwut4xzVdZX8XwRtZJnZqOl6j04+0DmH6Ckvy6Q6&#10;F5Vq4zA752K+xibumRRbEPSUijZz6v0GtLilTC0lUkQFsOsECbERUaR8L/jYiGiUxjnbraE+2KwP&#10;mBg2uw6bWlsgcZ8QYDt+bCthipTj++C2YuMQJNBvcu2rvA/PDP39MIxxQ187bLbd7IPrQP7+332C&#10;m/7P2jFSWm3tNZEA20pJhFQxvzWmG2EpJdpk+BCYTmdIqZlNDzg+OmaxOicEi9EaLQS3T08ppgWf&#10;fvYpdVkxMXmKYrS6RRsAesKASCGwAWaHRwmEFZWWgoo5jbf2WqdnN7+IuDbqmn/4+3/g+fMLhCmQ&#10;xkRwS+hcVAc67EJfWodSCoIILFdLqqpEaU1jHcVkQieLLkH4ePWqBWaHmINFIpG492TbzCz6gFPZ&#10;EVvFnH8k3g4UvTpFupSDtQ3Du8gTQrqfLTAL9FSfxTVgxxDE1jXftn5ZCJyLwOjDw4MIcveB4+MT&#10;msZiG4vRBusc63KN0lGlM4LYPHVVRTBiAJNlSCkieUbwnV9pCTeUEjvB3W0z8BbRQ2rujvxCootf&#10;tOp+9F1EyveTb6NdhyIk/xLPBDKp4Mq+yloCGQsZwRtSCpq66canVb/1AQiexjm0Uul66NZz2FxJ&#10;dw/9ue4DFbeUXlvgB6FTDo8EDHITs8Mm92xB8sOm/T5pxNAnDQlFtpWMxxU129+NEVDdRELybW0I&#10;+Ozug3GgwpBcYngd3wZM9U0A8LitxfZEdiB031trAhC/8X12b7/hOvrvGeZyY5+9U+lTjNe0+jnZ&#10;rs/ctb5GFVZ3gH7HVNR3neW+LZh9SLS0CzA75kP7pEGj4xfGVdPj3vfbDrddt2lj9n2q9x4XfPQ5&#10;IdZUtIpK6VprlAqoIkOEQK4NRWbIjI4kmUoifavQHomMZDYhUyrWGT1obfApvvooi9rL18U1oe/t&#10;HGN7jrcWJbvXS1/ZN/rF6GWFjwD4XGsyo5kVBVrFgTp/+ZJAQCuJDx4lJEZH8HpZxu+MeVx7TZHM&#10;ihCwvvUH4JtmS93RmKznX2PcrOs6XVdAqqho6kJICtAhkR1CkAKpJVpLZrOCg9k0nksTCc824Uz0&#10;uy353/VYvn22GY7pcJ0O138/j+2DTVsfPlyrW/vx2v7t+2OxEyy6C4A/3KN9EsNd+/QmnzRcd2m2&#10;U16YPmfw9jHfMvz95mywIWvckMMl4HTvHNLPp1sQcVsfagnFatsQRNpDznfEN1JKXDsuQWBtzdXV&#10;guPjI9qSUx9w19ZDNrWhVmFUd4Dy/v2NnVvGFFy/7bjvmtcxIrTha4Zj3ycAHcbT1sftImAaEleO&#10;KdaPKVK385tlWapNBISKr728vODJ00e89c7b3L1zmxcvzvHO0qTnL04bvLPdGOd5vk1IiozPOryP&#10;asjp3IeQHBwcc+fO61xezamrFQGPlKpbK9PpFCHiflytVlTVOpLH0ge0b8hmrsegtuCx2ZPOOUyW&#10;kxdTlJJkJqMocqSKzxxmsxneOdbrMtYZEtHD1dWC1Xrdnet8Ikmt6pqmXKccZVOzlT2SlPGYGH9d&#10;13Xn54ZkB0PwZ1fLDmGrJjqW236bNTrun35zoiLYVkAXPaIclUhCy7IFWm/Oy2Nr/KbrH1vLLaHg&#10;rlrAsEa9a58O90W/jj1GbLOZq3GCsCGof4zod8z37sqht2o8g/rf9fcIGueYFlnL3kOmDcKDLWuK&#10;2RThiM/5pEIXGus8wflrZ5X05XGtpVqYyTOOD4+5c/s2FxcXXF1ekhnDpCjifYsNMW/f57XXenlx&#10;wcOHn/Hgve+gtIpnPR9orMMgODw+4bX79/n6Vz9najQHh4e8eHnBP3/yGR988D4P3rrPF4/u88UX&#10;X2DMhGbhOL+4RCtFsA1XFy9RMo7ZkyfPEK7GeyhXSw4Pp7x5/3X+cVLQ1DXWxRqlk5KnL1/inz8n&#10;0xnHJ8cYY0BAkRuyyYw7d+7x2q0jnPe8deeER89eYIMgEw0nE8Mbt45ZVzW5jITAr1qS8UzjhcQL&#10;gRFxXTW2IQSZiJrAAU1dRYIOAjoo1uuGJ09ecT5f8OmnD3ntzi0++vADvv+Dj3jj7l3OTo7QxkBw&#10;aOHJconINNOJ4GByxv07t6mtZ7G4AuG4d/a7/PCD7/D14ye8ePmSZ89f8PXjJzx//oIXF1cgVazT&#10;WgtCxvqtjuSDzntEAKlU3N/ed7XRsXPTWA6x6/wydq7onzmH8a/NHyKZzebZVZuD7Irzw/g37l9v&#10;Pku1n1+WJd55zIAEdey+bjyTfoOPa+/bOd8RW3/9+Akff/wJ3/3wI0h+SimFjGWS7jlpS8JrzGGs&#10;c7hYR12tVpGoXuX8+tNP+eCD7/Kd996L8d8JnKsxQncEvCFsSEysFSjpqK2lqdaslwuKPE8g+Jx8&#10;MsGYHGPy7rxEegailCYEiYoKBmxKzSKRbrVEAjI9P2YDmg+eulqDiM+fg/Oxr8HG/g9bV1hrsd7h&#10;nUsk7e0z4wAeVEv0K1Kl1Ad8RwIpezUOOjJT9iD4ve1tb3vb2972tre97W1ve9vbv3DbA+D3tre9&#10;7W1ve9vb3va2t73t7bc0mRrmg/fgHJkCV60JzrFar1hdLciERCUwUgZMZwWFkkgvESEw04rjoyM+&#10;f/hr5pfn3Do9RCrJL3/5K54+e4rKZ1x9/EuOjk+5WF5yubjkxfPnPHr8lPl8zuV8Tnl6GL9DG85u&#10;n2GkZnEVVdvX5YpyvURLiRaC2nnqukRJmBQFVVWzKkuqpkGaDKNVVF/q1Fg9wTlyo8nzKX4yQWuD&#10;0Xl6gGySEoqkyDTFdMbJ6W0ms2OKSUaRG1SWofIcpTOMyjYqyVojjQEZm1pdbXHW48uKUEclYCMF&#10;IjfgPEqCkRptAR8bYbyPgKjjo2NyrXFNhfAOrRKo/OQUpUSnjL5eL6nWawREAK2UqYnCsV6vo1pv&#10;eqjvgqNpLGVdsSpLcmnwztNcnlNZG4HiSkRRQCFxQeCRCGVQJuPw+IiTkxNmhwccHB7Gvw8OKGYT&#10;lNFkKBAqAYIEDo82Ch8i2MoFDxIWqwUPP3/I+as53//oI95/721yJcmLKcZoioMZ1VpxUdfUzmGt&#10;paorPv/yIT7A0eGUf/unv8eb924jceDiQ/qqLmmaKjLRuyYqijc1ITQdeFdLjQvghOpA+iIkhS9p&#10;CD6wXJUslhXnF1d88umXfPLrh7x8NWddllG9xhicl9SNYLFcUzcB0ChdMDERVGiMSQDkJjWKJgXt&#10;4PE+kgQISSJAsIBLjQoB6yIhgrVh09iYg7U5q9WK9To2JEqjO5UQ2G7iapvehgCcFhikVNfK1ykz&#10;xPfKEYBaxIn3QZyxcWHTDBNZ/+P9bYDnYBuHNpFYQiTV8slkig8Bi0dJjUzXbFQeP995bNPga4uW&#10;mkDAu41aqPc+qpUOAIJjilhRtVRtK1L1wJrti6IG0kBpsP0AYj+GJzXwKBV7RyzQUzfdUqJsByBc&#10;V3n1qeG4bRwyxowSD/Svcah43KoPR4DBRkWqbRLslHyloGkcKjVAn1/M8SGgtUzkBRIho74dWw2R&#10;vXsPG8xcHIsWsOt7yk+DpsZEaNCqeUeMnMTbpPwsJMoojFLgA+u6wnrbfV6rCGSbuI99CGgTm30m&#10;RYFREuFDvAbhEUJ1kPwOMD1s0O3/W2xrvF8Dae6A0HsXOrCadZb7b76J0ga8Q6AiIDEECDI2EWPx&#10;wVM6x8Vyxe36iDzPIAQul2sCcHJ4QLUqqauSJjWfGyE5mk544/YdPvzwe1jr+Odf/TPGaN5//33u&#10;3bnD//Tnf05mNG89uM8f/+Hv89333sXVS87Pn/H3Dx/y5Nlz8mLGpJiidMb5xQXn5xdcnF8SGsHd&#10;O6/x4M4ph9Mpocj4z3/zX3na2AhMQaBlhvAOfAIikxS4pSRIgTYZL8/n3D+7hdY5eS5prOM4Mxwf&#10;TGlCwAuF0DruVSUwOufkQHJQ5CyqBoUk0xojJYWSrJ2FENVKWi6V1p/0QWNqoJbdn+W2ias/7y0x&#10;RR+E2VjbUzKL6845j5ARkKe0IjhB8NsgoRZw3P6/r+re/3ebVfX98FBpzrdrrQ+C76+4vtotgiAE&#10;BwcHvPP+dzBZjheCSZZzubxisVyQaZM+M9Ak9bTYQEhqYNwon7fgVuctITQsri549uwxr149BRqO&#10;DmcDIDOJJuM6mFP0gDH9cdlcOwmYu1G08iHgbegBmSXBb0DmrdK6c46iKDpFvUgWsgF0tN/hG9fF&#10;y4uLCzxpnJMaabuvNyAbkYgzIslAew+0OXBPGbJVsOvuK2whypPic/qvlBssYdgo3EagY7ck6KuY&#10;bUBBYqdqbF/drR9v+ntgqFgfki8aqpYJ0frHbRBp/339htj+NbZxawxE1N8j37YhtjVr7dY9tjGu&#10;bTRt574/Fu09teCwfqyVUpBlhqZJyutaRcXBFCONNixWK8qqRihNPp1STKcI5VAKJtmE2WTK8fEx&#10;n3/5OYurSwqT4Zqmm2dCIPgI/vPEJlhFUuBzMDs4ig2x3veIdUCq7X3SHyPnHbkQNFVFtSoJFJyc&#10;3cH6CFSJapyJ9MClBvlehOvIP2Tg2fNn1HWNNJON2lZH/OI3sTyESLQVAgKVyIdEB9RufVU/LQo+&#10;qUkFvwX02loPCazVrtfWh/fVsobxtwWGy96634A2w1aONlSk31YMjIRuWvXygpgQUhjN4cGMy/lF&#10;Oq0EyrKkqupIguFcIhNxnTovAuq6wpiYpxaTAucanHcoozoVrc0evd5U3eVxDFSU23ENG/KdbrH0&#10;CX36REND1XJ6QLsw+Nw+GKJdJ97FOQ7gnSV4F0m1EoFPN4/J67ewvm2AF9eUV4d7ftjM3sbc/jUr&#10;LRASpOqpfIfWp0kI8prf6DfH98lXNj5788emWD92RhgC3W8CB/02APh4/o3AMOtdp4rWJycYA2p/&#10;E/h6TAl7DNjct+6eEb1z0fac9AlUYshL8caHawrwYyQnY3YNuE/YBiqlc9oupd+xsenv9/a8Mfb+&#10;IQBsF+nA8HrHwCXfBLLYBeD8NqqvY8rQw7U5zA12AeDHrq/Lt/pe5prqez9/6H2ulDhizAuJSCSC&#10;7aKqeVOVZFqTG0WRZRR5Rp4biixjkudMMkNuMvIsw2iNbSrq9YqyXCUVZEnjLTKRh7XXqVL+Rc+v&#10;yp56ZCQgCzsIefrqgq3fkqNKv5szBCPrNNUBfKCsKrxzVOWKg7NTfICiyKnSz/tgVCkFBweHadzD&#10;1lrvK0YHNkD0sqxiTcQYJhPdqSH3VTRbv6dVVAePdREZcwsRa7Q2xfQ8M5yeHKOUxDoX61HOdfc5&#10;9CFDPxlrDHa7xgE3KpjvAv4O9+0YOeA139Y7x3X1iQ7A348v26n58PNu2quhR5Zz7eeD/XSTmv22&#10;anRLojfY598iXvRrQf3va1L+2V/n20QGcgsoP51OI3FmIo+UVlE29ebsoWLeJKQgyxSR2y7gveJq&#10;seLyasnhweF2/W2Q//fPsGJADtYG9P58j62ZIZh8bL2M5T39eD8WE4c2RtjV9703+fCx9wzJUoYK&#10;3GNrf5h7RAXyuC5qW2Jdw69++U/MDiYcn9zh5PiAddnQOMeyLCmKAtVTjW6vvf2TGUPdNKzXvgO7&#10;KWNo6ki6cXxyzNmtM548LSOpZ5EjkMnfTLt6y3Q6BTzr9Izhevzp74E+p9eGlEsqhTY5x8fHKJN1&#10;oF2tNeuqIityJtMJWmmOTuLGUVqTmYzJ7Ir1eoXWmqapsY1lsVgglov0LCcC7nxXfw6jc9juoXa8&#10;nLWQnmP1CdX6Z8pdfmwXmc5N5Btj5zx+Ax/wTTlAH/zersENYNWPEgvd5N++aY/193Q/XsjBdYzl&#10;MGPkTVGlW10jThyCzfsxvb2Usbx3LKbt9tPjuVT/dWNEL2O+ZbVeo6UgEzA1SYHcR0Xo+BxF0jSx&#10;LmetH6i+c+1s0xK7+k5RO7Ber7s1aK3FGM1sNmFVltS129oD0b8rQnBU6yVffvUFzjcorZBakxcT&#10;fF0ivaQ4lLzx1tt8+cmvWNWWZdWgTc6zly8RUvDgrfv85Mc/oqxK5vMlxXTCcrXCqEhndvHyBZeX&#10;F+STHGkyymoFQbBeXXF+oTicFbx+9zZfffElzloePXnG0ekxFoFHYLTCCcnJ0TECKJdL5hfPePTF&#10;1xwcHpFnGXmRM5llBCXJM8HcVhxICSE+f9VnJ+Ra8eLiiqoq8VKn55mQ5Tlaqki82a5XAVJpvAet&#10;NEpm5HmG9Q11E/Ozy08f8cUXX/N3P/05H7z/Hv/qxz/gnXff5uj4iMwYJB4RPMiAUQZn47O7TM5o&#10;7BqB4HB6m9fvnOKRrKual68uePToMQ+/+IqPP/6Y+fySdVlhQ0BgKIocW9fU6wqJBB+fpTlnEXpT&#10;497kRAI1Qtxy01rdqLu7DuA+lle0frNffxv6jnY9KqW6Z1ff9L2b79hNkNavKbd1gfY1LdHOLiKh&#10;MV+z/fs+2aboSAz7xOEhWFxIdSsh+OLzr3j99fuc3DrrCrlCRGJ30uukFBRFrBE567DBkRtDmEyY&#10;TGC9LlmvS/7qr/+G5WLBDz/6HgfTIpGKaJy3WBvPWPEa4jMD7yxKqO5zvXVUVYnWEqkzTJZT5BMm&#10;0wmz6QxjNEpphEzK8IlQOALd479bcm4lN/7UO4t1dcoBIzlZU5fUTRXP/kEQbKqp2hpPIkaDrn8h&#10;HjsCqiUOExsSLSW3SY23CahS3vz/vsyyt73tbW9729ve9ra3ve1tb3vb2/8vbA+A39ve9ra3ve1t&#10;b3vb2972trff0nIjcdZSVSV1XSN8g7QlwlZIZzlWkIkcYxTFpIhqtd5Rr1dUqzXOOl47uc/rt2/z&#10;64//mU8+/jUHB8fcOjtjuahxDt5+8z6LquaTTz8huIanr15QrkseP3rM/NVLHn/+OVOjECYC5i7n&#10;l7x4+oxmuaauaqSUTIuc3Bgqa3G24XJ+SblecjCdgZQRcC0ls0NN0AqVqa55W0pNIQR5liVVUR2V&#10;wdPfwQdMnjEp8ghuaGrmF+csV2sa61it1tTeoXRUlAy+bTRUqExHIGnbkAE0TcXyagWO+DDc1wRa&#10;5SaFbpsShegICLQ2ZFpHJSnbUJclzjZIQCdFqSKP7xO2QXqHFBLfWLK8QOuMYGMjcmY0xmRkeZGA&#10;WlA3lrIp40N16yLItGnwPoIgGttQVQ1l02BdwLoKV5VcfPWcl1+E2DCpFFIpsqJgcnTE0fExt85e&#10;4+T0jIODY4rJFGUMUiuEgtpawFPbhsnE4Kzj8aOvefboMb+6d5s/+P3f45133uXW7Vscnx5zMj1l&#10;WihenL8iiIblKnDr1gnvvPUG7771BpkBW17SNDXeBqxtaJoK55uoGG1rbNMQrMN6G9UuhaRuahob&#10;KJtAXTfxT1WzuFrw8uVLXrx8xmJds1o7nr+8ZHm1Bi9wQaPMCXVTU64s67Kmqh1V7QgEJpOCzOR4&#10;L3AeXN3gbGpGUkkRWiikkgTnWzlqQgg0jcX7QJ5vmkpahZpWGTwzOaenpxhjmM/n3Z5tQZVjykNw&#10;Xf0ovmdcBaVtsBprGBk2lg1V5dq/+7+3qVFXp2ZHIQTTyYzjo1NMbiIAlYDRmjzPkUrinMUmlZ+y&#10;LFksFti6YaIKvI/NX1VVxb2cQFptY24fSN5veOxfY1+ldwtYlECcNzUItk3oZVleU5gaNtr5gWJt&#10;v5GvDwJtm3taRa92XoaNwO09DdVvxxTThg1MWmvqpsbkGeV6TVNVFHlO7SIIxyWwp/fjgItW2SIN&#10;0xZAZUw5YwgYaa/BWYcLNoL4wubDiqLAJQIG76MimU/AwvZ+nPeYbKCIqHpo0hA6BcL2c9uv6N7T&#10;A3V1CnS9a+yPe39tS7kBgTZ1kwhIFB7P63df5/DoiKv5OU3TxDklAmi9iNdkdIa3jmVT83Jxxdnh&#10;DO/h6tVLXi2W3D4+SAQn8d6tt6ACp6+9xhsP3qGqGi7OX3H/3uv86Me/w73XX+d//vP/wNeffcZr&#10;d874s3/zr3n7/utMjGR6fMZf/vpnfP7lE6aTI85u30PqjMdPn/Pi2XPOX5xTlw1Hkwk//OA9lC05&#10;u/Maf/HLT/ns8RPWUtIEOFEZhdJ416CkTsDhCKoWSiC8wFaBl+dz1rVlmhkyaSLwA4f3kdBDa8Os&#10;mJJrhbAljS2ZzmYcHx1xVTU03mPrmjzLmExyzi/XBOE3CtvBdY2xLcFD38cMVaOHQN+hj8qy7BpA&#10;t91Xxpikdh66BmIfYkzs76XYOCmugXxbMEv/Z33fMNZIPAbAGQPhtQC+PJ/yne9+wK1btyiKApMX&#10;SRkoNsU1HWhQdXsny2JTJ/QAgBK8a6jrOgJt11dczl9w/uopzq3JjLwRVMdg3/TvsW2CbP8dG+w2&#10;qvetmrh3DgQo1Spo+w4MORyLOgF8vA9ds30LvtqQbkRwSF3XWyQEnTqc2vZLgW1wSV9R3KW42lcT&#10;68fTYWPoWMwYA3oMlcT6nzfm19vxa4kT2rHrj08fBNHGQpsaGyMRjx9VZJNCEvDd2uo3erfvH8aU&#10;/rzCBozzbZv7x5rb+3G0rwS61Qiexqq9jyGwqT+WW/kIUalblJLlaoXznulkwsnpLbLJhOOioDiY&#10;cXR0RLWOMfL46A5lteSNu/cpspyHDz/jxcsXcU4GwNs2hwiJJaglR4i/19y+fRYVYFcx3xZcb0we&#10;EhrY4HEhxsq6qZlOZxwcHHR5gnV1DzQXrgFPlFJpncCz58+xtkHJjGJ2sKXKGe8nAd17cxj/6zvl&#10;8RaN3CrEugSCMsYQREs+1HbY0nWwtmRKLfB942NVN5ZDsMlwHw1znO08NlwDXI29doskQSmc8xSZ&#10;xijF1XyOtw1VXYKULBcLpllGpg1KKHAe2zgODicopbi6SmQMSpDnRRzPpHrcwtqUlCghd95P4AY1&#10;8Z66Wwvb38yvGHiv658/JMMa5nLbxD+CkIi4fHSQMaceAFlCRxjV97+tHuhuoMwwl+7HpCHo3Ptw&#10;LVffUmN3u0E5wzNIP/b21Sj78WxILjW8nvae/79Ugd+QHWyIt3Zd+03/Hsuvh4rKY78fVdrdoZ4c&#10;iAQUQiicddt5/QD8PsxfvtVYjMxxXBvj59KbzhsbIrPr39HO89g8jsWlsfv4NmD3McDlGOhsLB8Y&#10;yx12EUnsOp+OqQ7v+r5ub7csEyGSoXjfxlExIJbprY/gouIhHqFAKIXRmswojJJMjg84nE6YFTmT&#10;IudgUlDkOVqCFDHni/rEAoQn0xKdK4zMqWrFel3jmhoRXFwMIdDp+vrN2r92Ro7sdZFkL8R4LJOv&#10;9SMkK7vIeTa+6joJQQiCECQhCKqkrLtYrZgdTLGu4WA2o2kanLU03qNUJF85PJhBiH6osTUhnYFb&#10;hferq6t4P93Z3hICXRw3pq0ThI4cKubK8YwilaJJZHjt2EyKSayN+ICzDUdHx0ynU7LMUFUV1vl4&#10;dg6RPCCe8TcgoDGge6tgP0Ye8U3EDWP/7vvoawDRrTxKRrKsno9L3Dod6L2/D7ZJntjkaAPSqpv8&#10;1hhJxvW6QMpvbgB5jebAN/jD/ve0QLKxNd8/X1wjUGpz/bA5x2qtOTk54fLykiACTUc22Nb8HMEB&#10;ItbjvI/1qeVqhW8VaAdjsQVoHcx/f143fpBOOXzMn+8iDRlba7v86ZhP3/V5NxHLDM/obS4wzEv7&#10;8zCsO7Rj0ea+w/PgtdxFBKSQGJNR1SXzizmPHz9mOj3i9tkpXzx6jPcBY0z3/ELZSITbEp52tUSp&#10;ttaDRyKlwphYmywmE05OT1ksF6yWC5wNKBUwJu+IWNt7KYoifv4A/H29nrE9JvF3Ems9Z2eH8Qwj&#10;JdPJtAPvK2OYzCbkeSQfFkJQ1zVaa4pigsk0zh0hJZRVBOvfE3dYXF1xcXHFarlmvV5SlyVNXeGc&#10;HyXjiWO/qY0oFYlV+znpmK8vDdp0AAAgAElEQVQa5og3AUq/zdl3bI3FvaK2wJxjgOtda5v2/DkA&#10;vt5Un96Vi+38/FHlc3YSCm0I/bbPYTvzqdZPt/lGdxbdjDtC4HysGUkhd+ZxN50JbpqXsb3bJ03o&#10;nyXGgPkhBCrrKOsaoSSNEJS1BSSTAF4IKmtprI1q41qzodalI/xrr6FpGpQQGKVxIVA1Nef2gtVy&#10;RZ5lKCkjn5bzSK3IjMFbv6XY3dbZdKZQBB59/YirxZzDk1vkeUFTVTTORSJaKbj34AFHt+9AuaJs&#10;LM3FnLta8fT5c6y3vPPO2/zkR7/LX/3l30IhqYJHBMfx8RHPz+c8e/mcN998EysgaM3q6gonBF5C&#10;bjQffvA+81evaMqKV69ecOfeXe7cuceLF88wRcFyvYb5BdNiQp4VHKqMsmywdYMIsFouUCuBzgvc&#10;+RzvBIdFjnSBzEqUb8jObnE0O2BZ1tTWM1+uWJYVTfIrMvlyFwJGRwIypSRZlmFMhpAKJenlU7Bc&#10;r1l/8ZiryyUPf/0Z77z7Nt/54D0++OB9zs5OmGQZSmlcIpcWIqB1hnXgrMW5qLBdW8/BNOP0+AEP&#10;HtznJz/5HeYXf8Kr83Mul0teXJzz6Wef8eVXX7H0DUIFmqYGG0lSlMmpmyrWqJN6dqwriWuxdEx5&#10;fei/W5KltgY4FpPHCHZ2nXHGaqJ96xNDjcXvYTyVMpKTtwSmHRHVCOlGn5jnm2L7NjnWhmxQJiC4&#10;927zXF/p7tnD+atznj9/wfTwGIOI9U+l0IoELleRXKUd5xBomhIlJUezAxprqesaCHzy60+4upxz&#10;/uIFf/rHf8RsNu2IsMB1vQUpM09EhAEhFBCJrHywkVC9sdimoSpLynLFarEgyw1FPqUopmRZgZQa&#10;IQJGKZoQSaUnkwnBxeflrmmo6wrrmkTY4fEJeO9sjQsWfCB4gVYqPl/v/GA77ooNJ7ZIz5pF7IsQ&#10;21lwRwyVyLFFe4d78Pve9ra3ve1tb3vb2972tre97W1vewD83va2t73tbW9729ve9ra3vf221iwW&#10;rNcl1WqJKytUaJgoh/YN09wwyXIypVFacnhQ8OrVOU+ePqNcr8AJiizD2TucX1wwXyw5v1wyX1Y0&#10;Yc78csXhwTGuthjgMM959eqKX3/8MaJxCKWRAh4+/IyvHz8C6amrknK1RDgH1pNnBZPphHB8jDo4&#10;wDlLVZYIPDKpzEqpUFKhtMIBdVkSgkcpjRGCLCuYTguKLEuKpOlhfYhKyc5Z6sohvMU2NUqrqAqY&#10;lQih0TicazBaMDV5UkL0+NDgyoogBEoqQJAZg5ANXnsa16CE4yCXBBEbBp0POBsV3qPSg2Q6m2K0&#10;xLsagsRWJcurOXVZQvCcnpxQGIlvAsvlgrqp8M7jbHz4v1osCJCaPAJFkSOkA9ugTYbQAi0USuWE&#10;9hoBa2uqcsl6uUTJaXoIHxtPy7qhqiqWq0X8f1VSVRXVquLq0nL+FJ5IjVAGoTNOTm5zenabk7Mz&#10;jk9Pmc4KJrMpZlIgCRznBbMsxwRNVZY8e/qM//5//B+4/+bb/Oh3fsgf/MHv8daDN7h354zXbh9y&#10;tbzi3TfvcnxwxMnhBG/XNGVJ01jq9ODfB0vA47ylsRVltWK9LCnLmuVyTW0ti2XJ/HLBYrFitS65&#10;ulqyWq+JODxB3VjWVUntBI6cECaY6RRflXhnKa1ntfasyprVqkQIhZQmNgdYMAcF63VFsJ6EScTo&#10;rFMPQEq0MgRvYyMXAWsd3jcJfBx1yJ1z1HWN957FYkGWZfgClFqyWq1GVbpikxhsVLEYqLhfb3wZ&#10;Niz3mwSHIJZhU0m/6aRvG0WJgMnyBHrKODo6Sk3WkiwrKCYFUynI8wwlA95aCJAfHpJlOS7tiavL&#10;S549f850MsMYw8XFBVdXV6wSkFuqTQNMC1BvwXtj14cQqLYxbARoPlS9be/HWRtVgtNYt+/tAzD7&#10;oJphk1C/+ahtdGvHv66bpMoguobZthl0OPZDAM/YXHcKsAlUKhPAydqG5eKS5eUlp0cnODw+gBAK&#10;36oTM9aUxLXfbRSfthujhk2kWypYAmQaw6gwFRsBUYLDgwP0ak1ZllHgtgV+JSVYlEpqlaEDb9Eq&#10;7abri8CKpPIKW8oTwXtCrzlKShmB/wPbVrba0Sja09s9Ozvj9bt3mZ+/Sko7oVPeC0nx0xNACmoX&#10;eHUx5yjPmeQFlyHw/Pkr3rnzGtPpjPDyJSIIDg+OuH3vPlmRc35xQaY0P/jou/zb/+bPODiY8b/8&#10;h//I//Wf/k9u377NH/2bP+Q7777LpMi5+8Yb/Pzn/5XPPn/E4cldJsWM5bphfnXOl48e8fLpOU0V&#10;yFTB2ekxBsfJyZSVbfjrX3zCWkhQGUFC7RsmRpIJAy7gXUCGgDEaa2Nj/vTggHq54mKxorh1TMCj&#10;TUZTO6bFFIdH5TlFpsi0xHq4Wlxxezrj3t3XePL8JUJr1tWaTBuODg54vqhwCQSqdSQNafc20AFw&#10;hwpPQ9WvMcW4PllI/3X9Jrq4JvzW2h1+7pgS19DP3KQ2uPX6logjqdQaY7buswMF+pjj3HvjHg8e&#10;PODw8BCTZWSZoayqqEysdbdPI3hGJfCDoigKqqpMgIoIcKvrBuEcVxfnLC8vubw4xzU1Rqm4X/x2&#10;82TXbDkAAQzHpA/Gbpsrh2COVkW83UiC62ADKdVWrHPOd0PW/t1veJdAY5sO9NGCxkMIeEECdkSf&#10;573Hpwb4tum4fx8qqXuT1BrlSFNov1NPDOd+QAYzBC3249MQtDlUDuy/Zgh0tAn41I/NLbFKO+7e&#10;B1xSyOs3p7bApzYeRRXCceBbH0DYjlkL0NqlQDvcN8P90W/KHYLi+4CEdg77e2IXKGD4HVprAoLJ&#10;dEoWE+NItqMN04ND8skE5x1HpydUWclkOuH0+IAnj0tOb92irhpevHwV1bcad+372ngk23XREhdI&#10;CQ4ODg5RqdFdDK6xr1re/tt7j0Di8dS2YrVekWVHFMUU2DTgtyQTogMh9/ddnHuTZ1xeLXAejJRI&#10;IbCDvKeFQYq+UntSLm1V3TuqGCGJYlkC7zw+ePAgg09+J82piuA+7zfqwSqtp+lkgpSS5XK5dR+b&#10;Zmc68MMukHNrQ4ByPz/aeo+glw9IjFEIJFoaJIqqaji+lVE3lsY25NMJOs9onI33nlTuM2XQ6Tt1&#10;lnd7SaT25NZPh+DxqZH6JgDgWF4dVcDCVl4vWrQfAwVV0X67vLYmx/bdBijcyXYiRPTpVWVRWiGC&#10;6pSU+2RL0X+0foEeeC6tlcHcDAHX/RgybNBXSqGNRCVQaEhEQHTg97BFztS/z2H+fo0Ao/cdw/Ee&#10;yx/6PmdsTMf8zLe1m+b/JmDz8Nx2E8i9P9Zj+c9YvjtUpO3GKwxBUF2w7shqdvnda3kPOwCGIgzO&#10;LmJn/LgJSN7u7yGh1XC+xxQ+x+b1m9TsbyIFuvEab8hZb5qnsd/fBO7cpYS6/drNfLdn2uG+bddU&#10;lmXRfwaHURKVcoxJXjCbzpgUhjwzzCY5hdFkSlAYjQwBjcfZhuAbfNOAlDgfVT8zrTAq4L1AKY0y&#10;oIVLQAsfwR4hKlJLEQiIzj+N3fv1OodM5+AwSlAwrhQdGIUpiwjk8AHWVY0LUFU1V5dX5HnOweyA&#10;+cUcFyB4G+thMtbRBJE4RSqBECYRxqhO1b7/jd67RAgSCWOKouhIZqqq6gGL4z3YRA5ljOnyaikV&#10;k8kE5wW5kZwcz+IcikjQ6H1Ap9qFFDLFFt8R3PWVkTdjSQd0uUlVfUgoctM5aGTTbOXVuxSX21pX&#10;510G37m1l38DHz0GyPo2ueaY79v5mm+4pv41tOBprXVHAjeMb7v8RF+J/PT0lDfuv8F8foHzDmMS&#10;yFlJRNjEbK3jflMmI8sKZkeH6CzHO7epq4zEz3Yu+vFj+3V9P+5H5//bgIq/SWV76PuHucJYzOyP&#10;03DdteedPrnd2OeNAX77czBcN8N9EdK5zTtH3dRonSGE5PGjZ7zzzncoJkUk7yMC3pTW+LbW1APN&#10;RvVVx6pZdDlpPG/bSK4riKSCWnF0fMzpckVT9/O7DflC0zQ0TUNVrbfI4Tb3vom4LUHGkGSpXQtv&#10;vHGPw8NDVquSPMu6TeDx0T97mxSOPVmWI0Uk6GvPTPH6FRCBvfOLS5yPZ4BJMYXgaepqJ1lNWxMF&#10;IrlzAuD3yWO/7Rrsn9fG9iC/ob8ZrtVda+yb8p8hAUVLKKe17ojqvinv2fX5wxxsrB48Wt+6Ya/2&#10;18lY/aC/prv6sUqqz86PEknelIOO5p+917RroX9G6ceUdq8NSRG3/U6sW7sAV6sVLjgmboLMM7Jp&#10;zrqusMEjU20s9Egd29pNe/6w1oKIZGo+xDyhsU0i9wElIggWHxAu+oS23jZ8NmStxWjNixdPubic&#10;c3b3dRobn0s551lUFRSG2eERD955j4c/+ylBSk5vnWLyHK0kjx49RmvD+2+9y49/8CP+y0//jtu3&#10;T1lcXtAsI0HGs2fPeOPNN5kvlxxOcsJqgVRR9bnIc95++y2ePX3Garlisa6oy5rXb7/GZ599zuHp&#10;LYTxnM/nLJZLXjs9YzadIdpnaHg0GUEEvAMhJTIEpIKDiSFzClkLmtWSmVIc3zqlmB3y2Vdf8cXz&#10;F5HQXARq28R8UisQButqpIjkyc77SPgaYpyKz4QDTR39pju/ZH5xxRdfP+Gn//hPPHhwn4++9yHf&#10;/+hD7r/+OkWWx/vVEtdYZACRaTSCXEgK56krR1VXBOvIFNy7e8Ybr9/G+hDXzb/+V/w/7L3ZryzZ&#10;ld7321MMmXmmO9fIIovVRbKbLaK71ZplAQL0txqWZEEwDFswYAhuSy9NtyhR4lBsksWquuOZc4yI&#10;PflhR0RGxslzq7r5JuUCLu4Z8mRG7GGttVes7/u++uoFL1++5OLykufPX/H6/ILVpkIiMNZQN01P&#10;6rNdj2N/dJcQeR8RRvezYf153/nhbcQzevBM7T7ir6+rl+8j/Ug1td36I3vuY9/7DZ9x7ovr3xQk&#10;339O2yfw1VfPOX3wiIePHuBsRAlBVhZA2rcdFWSMEYlAK402mhgEi8UC31gmkxIbPF98+Tua9Rop&#10;BP/kH/9jirJAowEP2LYG7xEyJGIvIWj5qhPRcpt7qeBxTYTY4JuGWq3TMzGTkWUlZTGhKArKsmQ2&#10;myRiER+pVmtsU+Fsg3eWxloalwg2CRFvLUIEREuUKoRECp1qyzER+UMk+tDX+EEkUk2xhe0nssVR&#10;Ejz4OvINzgYHO9jBDnawgx3sYAc72MEOdrCD/Q9kBwD8wQ52sIMd7GAHO9jBDnawg/2edvH5b1kt&#10;1xAiuZKoTJJNDLk0qCDAeUwumMxKTo4mfPX8S/7qJ/+J733/+zx6eIYUgqv5Da8uzzm/umKx2vD8&#10;1RvyvOTmds78Nj38lUKgG8dpVrK+uW3VexVRQFWtMSo1exqtyE1i41eZ4eR4hpCKar1mUhQIKcjy&#10;nEhq0E1KSJ7NZoXQGuUsMYLRBhM8eZYzKafMJhNm0xJi6NXunQ0orVCt2pBSgjwrKPICZFLwdo2l&#10;bhpyFch0ZJpL8ixHCoHSEp0ZsrxACMFmtWa9XnF+vWB+c4WvHVpI3v32hxRlhpCBiMQHSV07Li4v&#10;WdzOsWuF1hneB6yticGjlUIKgck0MTqaepOAs3XdAn49dd2glOyb1nwLUDqanXJ0NEUfzUB6iNA0&#10;NbfLiqpJTWVSCrRRBO9YbzbkJm/BYqkhKM8yjNEcn0zIi6JVW7dsNhtubm65vZkTYqSuG+rNmsvF&#10;nKvnn6OykqyYkJc5J2enHD84QxUF8/NLTo1hWTuEADMpuVzW/PbLz3lzfsHvvvySf/HP/yk//MEn&#10;FIXi0dEMcSyQMYJbE4NND9hlUmKMPtLUlnW1ZrGcc3VzxYsXz3nx4hWXl9dsKou10DiApCgggkMp&#10;g1YZqaNfIkWOVAKlBBKNc6mprm6WrNYNVRNoGod1nogGIXEhoFQOKITQmCyRCZgsR/gE2pNKpY9I&#10;SLoesOZcoGlSY1oiMVgRYvqZkhKtTVIwS4hglsvlVi1sjwrtvqavbUO03KuCdx/4YqxK2r3vPjBb&#10;97rhe2itKcuCPC+YTCbked5/lnU1hSiYzaYUecZsUhK9pd7UnJ6eMjs6wtqGAFQPzshMRl6UPaBP&#10;6gS+XSzmLG5vqKqqVzzt1cb3KN52NlZacdaiW8B5BwLbB44dKhrbxvbfd82F4wahIcCta8Tx3qPu&#10;AE4CzoUe2DdsHn4bAOPtTdhiq04mUmOr8456s+Hi9Su+9f6H4ANRyGE3486aGIPa39ZweB94pFNp&#10;TvORmmad8+0ekMSYGrxFq3hXFAUxRtbrdau6IZGq/Uu5BZ4774hojMkIzrVAg+4+xN0G88E99M28&#10;7c+H47lPPWQXAEqrtpXG9Hh2xEcffcQvf/4zpFa9YpGUAiF1Il+Rsm8IqqxlsayYPDhhdnTM7e2S&#10;5dpyNisIaB48fMjDp+/ThMh8teTk5Jg//9M/5e/+yY84ns74v/+fv+Df/q//mtPTU/74T37EH/7h&#10;95Fa8ODRQ758/oJ//xf/kRg1hc65vJ5jG8vNfM75+QW2dhAlmVFMcoOLDdnxA/7DT37Bb17fUiNw&#10;0aGkpnY1dSYwqiQiEFEghUpKQT4gVFKt2sTA9e2cx8dHVPW6VYuXlOUUkyWlEYFLDAxCcHF9xdHp&#10;A2bTKUYqohAYnXxpmedIItYPmt2ExDm703AcQugVxYfz1CkN71PIG8/9PtBbB9R0PvTv5b1HjJUn&#10;2W3a7WyoUP028oo7oKwBYKEDPIiBaqF3jghMj474znc/5vjkKDWBxshmsyHESJaZft0l/9ZQ1+la&#10;slYtrmma1heJtnFN0NQW33hW8zVN1WBrj1ZpHKTejte2uW3sZ7gDRBzHp64pvweMDpqMh2M3tCGx&#10;yD7QUkcYMCQD6dQxO0DtcO6HAOqda2g/twOYDAlUhmrr3dzsA9WNwelDxTBxD2ike899AK5uLIa/&#10;H/5dB/ztiFKGn90pfw2JB2KMKC13FNbTvMkddWTYNoGPY+i4gbV77XAO7rN9DardZwxVnIbkMsNr&#10;2acQ2sWV4fedcuBO/IkpxmV5TjGdUUym3N7cEoWkmJSYPGc+n/P+++/jG8uLL7/i9fMv8NZhfpgR&#10;AjTOs1ltUk4t1V0QKwkAHwCERCuZFDGFpCiKlL9LgYOBYpLo19O4QTnPczKjuKk21FXFw8fvUuYl&#10;wbXrL8RWqTXeUVXqxqJbH6vVuldi78BTQyAyURJGKt6iJcOJ0IJsUt68/X07fyqBlrscZriWO0Km&#10;YQ4E9AC+4Zoa+vW3NSbftx/2gaL2EqCQGvGT8L1CmRxTTJAqw7tInhcgBMenJ/gYOb+6Yl1VCJ3R&#10;tDHfeYv0mkxNMJnuQYEdEZp6i5Lp9ofbht+xj/Dt+DIizxiTcAzff0geMQRn3Kckvf1eEEOHOUzK&#10;Xj4EpLrrm5um2dlvvc9OKKc717GPFGW4h4dkKv31AgQIPuJ9GPh2tqBXIXqioQQiFXsbpocKiONx&#10;/iYKxfedp/624Pf+5NkCTOnACt3CZNswL6BtfI89OHGouhlH1/c2xT7iLgixnyfRfpLYn8fcD5Yf&#10;uJy4q5+3JadiL/hwX/4To9jZC934JKjz9sNEy2aVxoa+qV6IfflIujhBAk9EEXfy+I5cbEyktO88&#10;83XzPSZ4eNt7xhGxxHi93vf3d4GmLaFX3CpgCyGIrcie6NZJvy/TOWtwIS1IK8URrSRKiESAgQYR&#10;+3yINt/VMp17M5kUoss8YzKZUOY5ZVkmQG3wicjOW0JsfaUEIUEQCM5hN+u076VEmxwb27NRDO3P&#10;MpBJ8VErjfOxJcNI1+B8AmYM9wPteo5iF4Djvd8CqmNgTNQxzim24313/W9VGNOaDS5A8EhgtVpj&#10;jMEYw6NHj1mu5lTVBgiIqIjIpA4aArkW6CypMDuX1I7F+AyiNFmmWrIWAyQwfALYOIzJWhXjTr3Y&#10;t2OQanUJOK+YFAUmy1ECiqzAuYgPjtiRwEjRr6PuLsckirtxlrcQeIzrQ2InJ7m7l0RPdjL04e3q&#10;Tmt0cD7v53pvPhrw/n7A03i/bons7hJXvZXsYrB/+u/vAer0e3yf6vw38CVjf96dv/Ypso5rQj35&#10;iYyJlC7TEGFT1eRlCVbjvSOGQF1VgCDLTXtuUGl9R9DakOU5JjN9jnf3zNwR1dxfD9z6rgQQ7UDW&#10;31TJfZ8fHhNVbnPOXSX28Tq+C+S9W+u5e2aXJHVY1a/dLn9J5LrqDjHZuIY4JEPbW0ttlZpjTArv&#10;Xb1s3tbXhTTMygnEitWmYrOp2vwp+fLOH6Q1AnXlcM4i23ql87Y9uwQkMJ1OCSFwerphtVymc4IU&#10;rDc11nlCDIi2VteRzMU7dQ/Zz+Vdvxq61BClDDc3tzx69Bhjcuq6bglRoGoqCso2fqYx7kjbutp4&#10;Iv5yvXK7tY7Vas2jx48JzrPZJBX40M/V/v0oxJYwb1jr3GH43JdbdWuiv/fuvHPfWeWbESZta/Ji&#10;5zy7j0T1m6iY7wCx2/nqCVwHtY/73mcn3xj5qX1525h4rctFuvu5m+fc71+72sTQf9whQYod6Wny&#10;a/t9wn7iqA4y+jZ/Mwbujn1Bp5J9n9/qfJH1gSzLqJsGt95gfSKPU0ZjbUNjG5QUlEUOAWxz265b&#10;mchJtKIjG0MIguiIgzXeeRpnMT4gtSQzWVuPjEidSO60SqQ4tiU9zPOM2jVYa1lcX3FzeYn4RKQa&#10;hZbo3LCp1qzqQDYpee/Dj/jlT/8Ly3XF6ZHj/HbBk0cPMNrw1VdfMitnvPf+e3z16jlKpPrA6/O/&#10;RivBm/PztF+tQ05yiixHa8OkLPA2kRw/Oj5mUhiMESwWN3zrww95+OCU25sbbAxIIWmaCsE1jXNM&#10;J1NOH5zgvEuA/5jq/8YYUKrNpRy1iwgtCdGxrhuCt1SLBVNT8P7DZ1zcXLJoqjZuS5ASZ9scUQcC&#10;AY9Piuvt+De1xbbAX60KjDbYpsaGSJjXXP30Mz771Rf8+K9+yo9++Ed879Pv8v57Tzg7mVGUBmLW&#10;nmfAO0+QgUxppmWOCwFrI975RGpAysWKkykPTz7lh3/4KSFErm/mXFxe8er1G169esNvf/sFb95c&#10;sGrJsI3J2meyTYpRApx1SKVQsq2xyV0il+B9UhDXkeTCU57vfWgJorv9OsiLROxr0uP8ZFjHu4/A&#10;a+xLtq+NrW92O7G8I8sZ5pFSyJ6YceyzUu07tO832MvdGUlu7wlS/TyEmIgU+hwvncF3/UoixQ0x&#10;AbsvL6/54ssvKCYlR9MJtrGEIk+EUqrVMW+JFLRKtdiqqrAtwUBRFFjnmJYTovWcX5zz3372M/Ki&#10;5O//g39CWeZAnepEwhICyKCJ+Pb8PzjbC4l3bQ2R9KxZtOeeGAPSB7x1VOsVWmsmk5KmOWY2PcI5&#10;z2qx6MHvxIAPgdCeFaMPxOj7fFyQSPFcGMxJW5DwIRFF0J61FW1tSNKrwHNnWYzHeZsm/z51loMd&#10;7GAHO9jBDnawgx3sYAc72MH+e7ADAP5gBzvYwQ52sIMd7GAHO9jBfk+rL18jXKBoFbqPpwW5UYgY&#10;uLm95ebqipOTI/78z/8u1lmquuZqfsv1coXSChk9y5Xh8vKSN6/eIIVhvVyzuF2wWi0T4LJxeCIZ&#10;CqFNAjEj8DEpchopyZSCVjVgVuRkxnBy8oDjo2OsbZtQVAIvKSGISjEtcryPhPWGXEp0liEzQ64z&#10;CJGm3hCc7f9pPWM6mdI0GdY56rrGNrZtZovkJkMi8C41kgVgvV6y2ayJQjKZzlITcGYQEar1ks11&#10;TVUlQH1T10Tv2bgNtrJokaGUoVqv8a5mUy24mt9yO1+zWtvUiNg2I+d5ztHRjElZkpmkok2IWB85&#10;v7xkvVqxqSqaJj0kVyo92J5MSoyUPDg7wiiB1orZ9IiiLAgxYu2a65trzi8uuJ6vWVV1emgtUzPs&#10;ZDZhOp0ynUSUlcSQmgXyLMM6OwCtJmVzc5QjpSY3OU3TsN4kwI5rLMvlAlctseuMRfBcPpcIpYlK&#10;gZC8fzzh6P33WNc1t9WKo9Iw39RsKsdvPvsV/5erKHREiEBVNwkYPZ0iFNSuYrlccn0zZz5fcnl1&#10;y/XNDfPFnJvbG65urlmv161iSGrqljLHZDk+JMUZk02QJLUjicJal5pCQlKRXaxu2Ww2WOdw1tHY&#10;QFW7VilC9sCRpAaZxmW5WiNEREjIMk2uDOv1ZtvQphSNtUnZVgqqpsH36mst8CgmMLwUEucSQCSQ&#10;mvySUmPdg6S7hrGiKJJy9kAduWvGGjZ1bZu34h3l92GD235V1l11pfsUNyGBCZ88fsLDR48pigSA&#10;75RoqqrixasXIDyCANETvaPIcpRUTKYTlJJUlUcbw/HREcdHS3RWsFwuUEpzfHxC0zS8++67/PLn&#10;P2OxmPeAmA5Ytw8wN2zOSc2sW0BhNw771Cu68ekAa2kut4DYrnlxCOQaNujsAEIHAM6ucVaI5Gd2&#10;wEB7miCH87hPgWZ8vYlYJM13IBKcwzvHm1evyLTCSklEEoPvAdrDzxh/3c3/28D3w+vsrr1r7LTW&#10;QRSt0qfoQaZCCGzdtGrVCXjZAeG9d8hWmSUpPnusc0Rv0SZHKY1sxzF2TZe9ovSgUQvuBa523+9Y&#10;29jTNWj1zapxC74xWhND4NmzZy0gtyNS6AehnQfQWiXFDKlZbDbMbIkqcjaXC7588YYP/t6f8ekf&#10;zvABKuvxAb7z8cf8o3/45/zBxx+hifzyF/+Vf/0v/xcKo/mD732X733vEybTjMworq8u+Yv/9z/S&#10;NI7p0REXFzcE1+Cs4+rqmvVyk/ySlmgJTbMhnx7xy5dX/MVPfomTEhsjPnqcFxgtEcoQRI9xS+MX&#10;IoVW2ADWBYzWVJsqAdMihODQecFqteTZ8VPyNqZHb5kvV2yams+//IqTk4eItsFQKNIa7PZLdCB1&#10;anakBaEDwphtk+xbmuENvLMAACAASURBVISHe6QHpLd7c0gEMlRL6taAUhrbKaD0651dNe7Bfh+C&#10;V+9TBXubukxSYNwCzLtm5d7Xtk23KjP84Aff51sffUTjXAKISVgvNwlI7DzeWmSe9ffZxYik7O3J&#10;sgwg5UneJyWiVUW93FCvU56Sa4NzdWqYb8d6qLjdgTGHvia219h9PwQxW2t7339fvBi+V7o+3491&#10;9/0Y6NA1me8ACjpg36jZUinVKl35u2qoQ+XtPerJQ8DHOP5tQRCtrxsSAQzuZ6zGO1ynQ3KUoX/a&#10;Fwc6cP4YqDFUTR+C/YfkAN08duD4Lp5tNptEHtXei7W298n7SHO6ddpdc6ca/zainG4+h/F3rOA0&#10;BkiOY9wwJ3mb2tPYFzjrQGtMnmO9p1osWFc109kMpZL/LooCLRWTac4ffv/7RO/46suvePHqJdPp&#10;EXVds15vsFWDUi1QsBubnuAh4Ekqg9oYotBEoVrVRvb6qKENQTtGG5SE+e0Nq/mC994pKExO8Jv0&#10;twNtxw4k1jWNDuOqtQ11Xae1EzzCCbTJ74Be7+RykPLkdv30wGPRkhJ4TxCCwiTSMeddvzaGcx1C&#10;ysk6ZTEpZQ+AH5OQdGQI+5RjxzZWJx7vg/EeV3Kg6i0ldW3JTgqikiAFWWFQSnJ6esxqtWA6nfY+&#10;WSqF0TkSQVUlEoTytGA6LZlOJi0ZzhZeEVtgXxei9gJ02Q9mGStBqpagoyNYGPuhwYjs+Jivy8t2&#10;fHcEokQIzWq1YTKbpmb91ucOY8D4jNClSZ0vvo+0aUyMMPZ5Wx8R6Prdh4QeSrVgzWHMjyCQLVCc&#10;O35n6EuGfmcIVhv7oXiP8vA+3/+3atBuCXZCO2Zh+Lkx5azpLODvgsXbRn7RNuG7ETnJMGb199RC&#10;dkUHyOoUsf+Gl36HwKRFwnWX1Y+TFHv359jv7YBqRbd7BgDbrr+/A8FDTxLUidB3AI0dfOmggX4I&#10;ju8A9WOF6H3n2PG62KeYeJ9/ehtIbR8Qdzw+Q0KI+5SoE/iuA3TFnoSgZYlIexFa0H/6eWjBEKIF&#10;7gWfwBlGpbqFEpAZg9YpF5VSYowmMxotJUZpjFYYpdFKIkU6z2itIQS0CGQyYIPDhTqRIdqGWiSF&#10;d28UikiwjmAdzjYgOx+SQCOIBM70IeKibHWB07z56NGtr4rdOa/LazryCMkOgd1wbgUBpGBXgpC9&#10;ZGf74iGt/xUxKa/KFjAjRQKXdX7UmIzTU83xyQylJMvlnPV8hQvggic618bp7j3a923HXArRxt1E&#10;+pHnGVonkGmeZywXaUQ6UsOuliOlTGC6wToq8gylBIVRvS8LPuUrhEiQAS10y0smBvtov+8eguCH&#10;edYu2V0C6ncgyO0xbd9+6PboMGeUfQ1nDC4fA23HwPxhbHkbsFqMQOj7wND3gfyH7m/nfH/PZ4vB&#10;a3d8wh5yi33kJWOw9jBH7OLzvrnoiSZ9AsRprVitNrx4+ZKIoGjJJG3ToHVIRLBVQ3laJOIJY9pz&#10;eIo13jtkz5MYdwgWYwuUbjfgnTG/C0DfPy/3zdO+eRm/7s55ejQmXd3ubWO87+w3PEt5H3ZqhVtg&#10;fLznPsVInXeXnGBMTtSR0ji/rQOm1wa++uo506MTlFLkeU7duERI1OaHSiWAmVJ6S9wXQsov2uuX&#10;MpH0BhsIQqCyjOnREVW1oSgL5vM5USpE8LiWmJbYAqnH9b/dGbgnZ9gufinh4uICay0PHjxsCeYE&#10;WZZRFCXG5H1OnIDvSa1eqUTCEmJoye3S+XQ+n6c16jy2aVgtl1RV1RMmdj52X0zfmXdoyVXu5gP9&#10;vIzOmol0KbJNye73FR0xzQ4Yc8fvsAPY79aW974/g3dnonHefucM3M5EV2Numiapi9/jW+7LVXbq&#10;321t6v692o2lvJPXdKQR4zG/L7/cl1OPc+C+nhe3JFjjFTgkCRquxa/LeYekdPv28/gZyb7aVYwR&#10;FyKVc2QhorKMelMRhUXXNbfzOUps44ZRCmUUK63T8wipcc73BLEdEUZXb05EyAKpNDYkcKsSgmlZ&#10;Yl1DCIHMpGcfDWndhNbnKtmC51crFte3RB9xNhFJCyWRRqK0xiOZnZzx6L0P+PKXP0U4j3ae0hiO&#10;jqc4G/jtl7/j6vaWosipq4rp7AhaNfbVfIlEMCsmuE3NtChobKrhN7UlBs8Hzx7z1cMz1psNm80c&#10;YwQfffAuLy+uWHmPs57oA6vaUdtrLq5vOF4smM1mNM5zc3ONVoqyLCjKkjIvmE6m5Agy59EG9HzF&#10;5e0KGxyZ0DyazjBGkC1umS9TTkaIBLutQfjgwUZECIAk6s6/pjOjs4lsPEaP1orgJEJk1FXgN79+&#10;wVfPX/Pj//Sf+O7HH/D9733Mxx99i0cPHlPkOUolsnRC7IkpA+CLrq5nqetIDB4fPE3jCCFitOHJ&#10;gxMePzjlk+98RN04rq5v+dkvPuPXv/mcFy9espjPWa8ctkng9RAhKonJ8l4lvGkarHWtjwm9UneM&#10;cXtWkO3+FxLwfV61JawZ7vn9RBYp1qidPPJtBIW7GdWg9qHkyJ8O9/o+0rt4r+K8aNNe0c1x+3vb&#10;gtTTI5r0rEyKRNYqSWOwvX/ZE7RY3/DFl5/z8PEDZpMP0Ai89S1wviVB1IoY6GtxXewQQvQ109Jk&#10;+MaxnN/y/OWXiJ8aHj59nx/+0R8iRKp5hNANvOjzDSmHBHcyAcxlR+rS1VxdH7+i8Hjf4K3A1utE&#10;DLFe4VwkBke0nuB9+3m+P5PQ1obioJgVxqSKsatjK9B7nnMQ7skTdglzY2Tksw8A+IMd7GAHO9jB&#10;Dnawgx3sYAc72P/YdgDAH+xgBzvYwQ52sIMd7GAHO9jvaceZxKmIki6pvnvLpl7z+uKC16/fELzn&#10;/M0biqLg9MEZP//FZ2yqht998RVfft7w6PSYMi+5ub7h9mZBDILby+sEGhGR6dEUfMA6m5S+QsCY&#10;LKn/kh7+F8aQaUGel5gWwJ7lGUYbEKl5XMikppAXBQBTnVjVsyzDWkdV11zPb2lcUluWWrJeWubV&#10;CqMieSbQ4gQfmrZ5TJKZCUIK5rdzhJAUeU4InsVizvnFOYHA8fExRycnSK3RyhCB+XLF65cvub09&#10;Z71eEYmUZcnx7IjZdMrZgyfEoKg3ll//OimcRxF5/uJ31NaCMEhVkOc5k7KgrmsWi1vqes3TJ0+o&#10;mw3LxZLlYol1A9C11hwdHfVNoyozCCmZHk3IjITgqNYbFotbpBBY76iqmsVqlVrivSfUaxrriMpg&#10;8gwhylYJaKuEapRiuVpyc3ODkIqynFAWRavWl1Toa5uUZWfTKZlWBGt5+viM6WzGarVmtVzgnGe+&#10;WNLUFpMXyBCwN5ZpUTKZ5TyaPWVZO25WGxbrFfOLc/7d//nv2FQVy02NNgU6K5LCA+mBfbVeU603&#10;VNa1zfeSKAVRziinM4QIrbpBasYKPqBFUuOKCHwAGQWrdc1qucY2liYGbNNQNw2NddQ2EKJGGtBa&#10;EkNqOJBSoJXCuqRqlEAjrlc9Wy5hOjtuQT9VUmSQsgXgJ2WdSAuoDX37GjFslZ5cC77XJpU8ho1x&#10;W7XzpJptbUMISTknWdxpDN42n3ZKEKFVL5KEFpjRKYCFGHoFH9F2jvTqtoMm32Grr5Rd81jEGM3x&#10;yQnHxye96gAtsKOua7SWQMDaikwJnLVgMkyeUznHpqlTE51PzSOnJye8eH3O559/ztnpGZPJlDAJ&#10;TKZTnj17wnIx32lo7oAEsFUsHZoQgjw3W8DWSB0yNa0qQkjXmxTXtk1+Y8XWLMt2lFz7zx2RAtR1&#10;vaOwC9xR/bkPSLSrjpsabaRUvQJpp0a123CZQDWhvy+PtTUvnj9ns1qjdYbzEaUVzu82VH5TQNV9&#10;lhpMWxAXWySKEKpVBdxC+EK7/pXqmoy25A1VXVM3NVEkAENd17imQWvF0ZGmqmrMDjA6xZUgEsBg&#10;qN7WfeIYBDVUNemtbXC+o9ApEuGIc47GNoQYODs77RvPQoSiyNuGuQbZ7mNvk4q59QEVPMum5mxa&#10;cvzu+3zn4084On2AWhvevLkknxzxox/+kH/8P/1Dnj45oVkv+OK3n/Ov/s2/YTm/5ZM/+AF/7+/+&#10;CU+enFHmGmc3vHhxxWK+4NnTd7m+nbNcLMgzxXq15PbmGu89eS7QIvDk7AHf+eA9FpXnf//3f8n5&#10;woFM/lGoTq1DY+vAZJIAn9Y7lJIoodAy+UIlPKosiMHTNJYsKyAEnG9Yb5YsFiVZXhCcxLuGqm6Q&#10;xjBfzDGmRCpJ1VSUk0R+IaLdaeJFJgB45/M68G8IoW2QVsMF1/uqTjm0a3YLMaLaeXetCrJqAcUx&#10;tE2DHXidTtE3zb+S3RrdgotDYmLYAS11e2as1L1P2bgn0ehA+a3ybwf269+zvX6E4Nvf+Q7f+fhj&#10;AMqybFV6UmNjVVU9sFS23b6i9fPGmDQW3qFb9TSExLpAVSWChPPLCy4uzqnrmqLQrZLObqP1Drhj&#10;1MAoleo/N47IP3qAz0DNeOzj+nEd7MluvOu67n1kt2+HSt8748v+BuohYHkIwB2DtsfAhOG8DdXd&#10;hyDwsWL7GLDSXVdkF0QkxLbhfdhkveOX9oDIhwCM7uedEnw3Ft6HHlCgW/C/1prG2r65Ovkoj5TQ&#10;NJa6Tvuii0vDe5UD8oixAuRQyX04jsN1Pox5Y1DpGBwL3Ks+PByf4XoZAgfGQH2ESPcdYXqU8+DB&#10;Q5rjRMowm0yYL26pNhvmNzds1mu+/eFH/NEf/ZBHjx7xs5//gtev3jC/nTO/vSUzGoJDxFF8jxGl&#10;NYSkTBdDAAlZVpCZDO98Uq7qY/dd8Ptwvjuilc1mTQyBPDMYpbB+S5ghZfe6u/mN96H3PY21I4If&#10;0SsEdpLbw+GWYkta0811CAElZYrlbU7hoktKabb1ud0eGPw90WOGhAsh4JztcJutb05kT7sg2q8H&#10;sO0j5RnuubsgqAQGiM7T2AZpJKhIXhiePH7Et7/9EbZVYiuzPIEMo+BkdgJSEQHn0n1KqTiaHVGW&#10;ky3WIg6vb6tANiRP6YF9fX4ed+LAPrBIT2Q0/H/k3+iBkKIHrnQKntvm8dj7nV1R2lZ9UipsY1ui&#10;oqZfp+mMoDEma8E/o3kIW2XMMYhonCePgWXDmIpI4HfvOxDlVo05ndHjfgAc+wkwxl+LPeRO43sZ&#10;+tahn78D2v5b5sW7ZCZ+b6zaB1AaxyW4q3I89M1bAPUA/A5vVTofzsk4jv1N73uXqKAdu7BflTmO&#10;zwx7iAj+pmN9F9wV74AP973+PnKD8ZzsI0kbj9Vw/Y3Jdbqf7RCj3QO+v3smFLukAy2gKiV54KNL&#10;+z8EpErq6komEEg/DsqgtUEJQaY1k6Igz5LquFESoxVFljMpS0yb24mYFFBtTMBZ7y1ZlgBcCTST&#10;fIW1TdozAmwL9JEqT8RvUqG1oWkafGPR2iafFSQuOqJQbJoaj8bGgJZJuD0S2/Ntq74+GLfuTNCf&#10;1eAO8V/nlzyBLr3aR7gznu+9a6vLjVrFd2NSHbAjDRBCYDLF0dGUqjrm1fNX1E2qSXrvEVJBCC1w&#10;JQE6+zjexlhiuv7j6YyyKJiUZU9MMMx/xoDJsiyx1mKtJcvyPl8eKqt7H3oA1vHxcToTtSQu9+Vd&#10;9+2Xfb5qn//Y53uG54r79u+4xtSpgW7rX+yNK/cBr8ZK3PeBY/fVMvbt8zF4/W33cZ/C+dcpn+8j&#10;InxbnWm8WDvQZJZlTCZTynLCYrVGSsliMWcynVLXFbc3NyxXG8qyQLWAzExrsjxnU23wPpC1Z4x9&#10;8bA7J+yb67GPu++ev87Pj/3zvng2Vp5OYOvdM94wr71v7eySdt2NA91ZfTwH4/Pb8HPGa27fHHd7&#10;dpiznJ+/4dPvfZ+iyPAhYPSwTrF9j6ZpdvIqrTVZlvXn5TbbJ4bAuq4wWnP26CEXF+eY62usrXHR&#10;QVtHTGUUeed8Mj7j31MB7Behsxbv07n95uYWgNlswrOnTzF6ipKiB2cWRU7T5qGZUjiXakvOWnxw&#10;WGup1hu0UJyfn3Nzc9vWvd1OYrtPIXgM3tw58++Zt+F8buc19nH0PhDofWQM29qHbBXkY59fDslQ&#10;h/WGff53nCv11zLIY6VMdf0hoHufXx7v0y6P9J1/Ho3FeO+Pc7ZxbNglmhgSAW6rsmOl+XEdaJ8f&#10;fGuM/oY+9et8/3B8h0SH45xhp05DxHrPuq6RhER2YzRNCFSNZVpkTCYTRIjpDKBBZ1mq2YR0Xkam&#10;GuOQUDft9fZsLTQiCmzw2E1NFJHjSZkUnH1Myt7dOVgInHUtAU6qj1ycv6Gp1on8kfR7Zx02glUK&#10;YQzf/uQTPvvZf+F6vuTdBw+oG8uxkJR5SVNvuLqxKDQmy4gh8O1vf8yvfvXXCOep1hWPH5zy+sXn&#10;FCdTjCTdr2/YzG94fHrC9z75mOWy4s3tLS9evkBrRVVXSJ2TF1k6j3rHZrXEu5rVmw2cXxJIBNUx&#10;RLRSKCmRQvHpJ58wO54xLTS5OePs+JTHjx03y4qb2xUb53hyMuN0WnJ1c8ubmzmb9tlbjBFv07Oz&#10;TGdILREyYKPdqbPFGPHOAYkUxrkNxmjylnR0uaz5nX3DVy9f8v/95Ke8++wpn3z3E7736Se8+84T&#10;zo6PmeQ5UkkkPq18n3TnhYgUhSF4ReMchYS6brD1mtqvCD4QERiT8+zxKWcnf8If/eBTzi+vWNzO&#10;ubi44OWrN3z51VdcXF3jVcSYHO883nmQGkEkiIhon20JIZFREIJDSJmeZ1qH8GFHnT3G1oeF+/fP&#10;8Bx631n9bXF+XCffVwvd59f356riLtloe/1S6r4WVeZ6p3bvfSJrJCTC6JRjxp3aY4gRqQRNtebX&#10;n/2Sx6ennBwdY61t662gTSLzCtG35EGqV6gPIvl6k2UEIscnM5w95eLyDV9++Tv+6q/+km9960Mm&#10;ZZ5IwESnpB67w9C9vkog+udqMYJSso/XWz8sqTab/jX4kIgb23pgiDHVK/cSbO/37ePYsLMuoth3&#10;0t+pi/0+Z/2DHexgBzvYwQ52sIMd7GAHO9jB/nu1AwD+YAc72MEOdrCDHexgBzvYwX5Pm2R5qxzj&#10;gMBqvuB6PudXn/+WqBSZyTg5OWG92nB9M6fIJ2wqS4iBPMtYrDYs5muqdc16U5PlBRApsgxtJESP&#10;8xbvLCF4fBRIFYhBMCnypE4rItNSU5QTZFYk4IWQCGFobMA5n9Sp8ozTkyNiDBijMXnB6dkZdVXz&#10;i1/8gqs3rwkxEo6OmUymFJnBmIwsk0jpqZs11hryPOf46IhyUjKf33J1eYELgnN5yWa9YT6f0zQ1&#10;77zzDicPHxF8wLmG9XrJy5fPub665vbmBq0Es9kssf0Lg5SKqm64uL5mudqwWTecn1+x3qyp6wqp&#10;BMZkSdXYNeTGELyntjX1pmaxqDg/v2VTbVitVoTgmUymnJ6cMDs6YjaboTPDZFKipOT2Zs7l7Ybr&#10;+Q31ek5TVRAUPjpUjBRlgTKao6MZx7MZ62pDFIITnZOVU2yMtGhx3ly8Zn5zy3q9apvRUqNIY5OS&#10;Y54XJAXkLIGJs4zZbEqmNUVR8PDdZxzNCrRKqll1bXGNJ/hI3dRJuV5o8tyw2ayZr1Y0KE6LjEdH&#10;BdYdUVU1N4s5t5cXzCvHorI0PiKURJscbTRFliOFApURXVK+iZlKSpwIMpURWlA6Apz1iCAIoaZx&#10;Fms93oN3kbpuqDY1IYBvGwDrJrCpm6QCKQwRjXW2b2pzISBkAgCmJuLUSBw8zJsV69Wmb94eKrkk&#10;5dFdNUTRgk18q6br+uaqBOhtmqYHkfXKINHjXGC9XtK0oPH+b4ZKkiopASopyfMcrQ2L5RI5UIJ3&#10;wfetaD4khQspBFIJog1boIlMrP+d0oNEYJtWBVMmdQKjFPWmYrNac3JyxO3NJav1CmctjbVIBYKk&#10;oLFaOG7rS+qTM04fnCEDVNWGarOmsQ1HR1OOTx5QZIZZXiKbgC4jlbMs3TXr1QJBSIAlpRP4s1Wy&#10;CK5TNpC9QF7XOL2pK6LvGk1pm/O6ZlfZqy0kwLbc29g3bsYdq8wPrWmaHQXbDsgpW0CV1rpvRB9a&#10;er+ueXMXHN6prrUdMj0IcvgZUkp8FAiR5ibgeXP+ivM3r3n3vQ8Q0aNlAixEIe9t0t3X7H4fUIQQ&#10;dxrXO5IHJSRBhCRU6Le/F22jrRCd4qfEt2A/YzIQAutSg1EICaDlbURXlloGpqUizzVaJ7WODmY4&#10;bHgdq8DfB/DfkjtsG4aiGJJJ+H4eogDXrDk6mjKZTFku18ToITi0kL3aXrcpM2UQwWG0oTQFD0/O&#10;+OT993j/yWOuby9ZLJc8ePaUf/rP/jl/58/+FKMCzfyKX//mr/mf/+W/4ue/+ox33/+IP/mzP+PD&#10;D97l9KTk8uoNy/WC129e8e4777DeOK7OL1Ax4uqK2/ktztVoCYUueOfRGT/47ieYPOf/+A8/5vnF&#10;LXpSohqH9hHnJVELPJHGNghRJqBJcFhp8D6QG0OmczJpaRCIEGisA68gCryLNHVgMV+DWKONSupC&#10;UUM0OF9TVWtmk5xFndM4TxMcUiTdFToFr+DaNeHQOktg7tY/xRCxPfhl0JAlAj74VglcpgbNVl2t&#10;U0XJ9JZQpPtb51JztVEy7YOuYSvsNjsrmYCsQxXbsT/oGuxE15zcqjuOFUWHqtbdDo/BE4PrkYpC&#10;SM4ePeaPf/R3sN6RI5DSpMZ0H3vF7k7NfrPeJD/QKlDRgtB1ZrBNAzHSOMtqvcLampv5Fc/fPKde&#10;r5nkGVJEpFYpPrfN8zuArz1quR14p1vnSu6qmr0NPDgG3g33oWzj1Vida6gmvzOmUhLbBn+tdCJu&#10;iRFvbWrw1HrHz77NZ3cNyKKd7yHYPvmBXeB797NuPNhR4pV98ze9J28B+yK+dWyG33dr7o4qXLve&#10;Qkzgd9f+Uzr9HKUIQuFcSHtKJlW+LJcoHdFBUdcOgSbPW7XlEHeaz8fq6kMg0bDRtCNdsC3RRJ/f&#10;7AGcDZtPxwp3Y4DPEGzframu6XRn3gbgkaSylVRmHz98wrN33mV2dMTl9RVPnz7hwYMpr15JLq9g&#10;Mb/h/PKSoih5/8P3uZnP+eyXP8NWFevFLU1jefDgAU2z3pnz/h6VguBbwIhHiECZlUyKaVJa6yY+&#10;xoGylryz7tN7BgSKpk77tcg1CAuEpHK8leOETgk6xrSWEAnAAkQf03sg0FITRQci2+YTQwCFUioB&#10;Mbxtf94pqCcVXdvvm7SXnPe44LckZkLi8f3X2iQ1rcxolDFUVUVwkKB4sSdYin2zcafslxQ3Zasi&#10;qAZqf8Nm5DEgaV8s36pLJX0uYwzWezJjyJSmLAtOypJMp/F58vgJZUsoVU4mXN3MWS0XTI9myZ+u&#10;12ilOTs5Y1JOEbHp/Xzo1zYtgYrYAU8Fwb155BhI160JtZWz3Ikvu/ebmuNbKei0TrqvdxQt+4xr&#10;rzq6D566qQZxUbWfl0ZvqAYpIsS2iT+0IIJO2WycYw3veZjjDve5a8/2nXpc93dKtXNIUgFNl6XS&#10;PuoIJe4Bj98HgBznekOQu9ijzjsG0/5tbR/YdgjKG349BIiOVSmHMajbt+M9sKvqvD+e7AOC3Xet&#10;+/bWnd/FrQopJDKMSLc3wv4YR/za6xt/3n2AsD4XeYtq6S6o6C5YbR+Qa9+Z5761tO+9x9cx3uv7&#10;YuN9CvBp6juyn4gg4oPr46wkEUd5H2g5pFDRY7RCK40SqW5zfHTE6eyYssgpckOea4wSEBPQRwmV&#10;yMjafV9XFdZVRG/xdc18voDjI05OTlBC4ryHAJnJ2wFRmEyhpWiB9QoNWF2xqSpwgUwXKd4QiD7g&#10;gkcqRUAmBUUhiC2hVWgBSKJVtO5UjjsyK2tT3URpnfJdo1uSmMG+8Z1vfPu62jf+IQTEgLAoy0zv&#10;UIVMJJsIUDqdY43WTM/O8LXj5voW5xIRjdYS7zzOJxB6B1odgiWV0Dx4eMaknKC1QssWHNnmw1XV&#10;9ErPCXifgPhZe9bpiDu6OGGM6cm9uvtL552mBUuO1dTjTi4SB8qS9ykJ79trY/95X447fm0IfrtH&#10;dmoheuD/IlsgTdibR953Xff5mq9Tft93/6LzOcOv+0B7v4+477reZuN1OQaIjX+nZDrvSKUpywkP&#10;Hjzk2dN3+NWvf5PAV8cn3N7e9DWoSCIIzbKCyWTC7e01xiSfQRS7hAp7xmYfYeP4Wu8Dyb+NDGi8&#10;L/fF4yEYfXxm2HddcqDsO7ynOMqzxvc2zNlTXE5ktMOcdEgIcB84eBjLx8Da4Wu999SLBb/67Jf8&#10;vb//DzAmp2k8PlSJZNGHnfNx93eJ8GCC976vEXQ+Q4gWRBoDx0czHjx+zOXlJfXlqiUS8W0sFwih&#10;7uYF3K8gPsw9BmkBIbi0r1tytmqz5OLiDUppsqxkNi05PT1hOp2mOn1LnrOpqkSeIgSbzYarqys2&#10;m3V6rzb9k2JLkNQBMPfmBuyCI3fW1t8gvm/Xw9tzvH2+siOt9T7VnN4GJn3bXr97LWKnRlAURVof&#10;7Wfsy2/Hdeb+3mVbh4O29tHVyMU38uH35XCJiHjrt7d/K+4dg/F8jPfKODfeR664vS6+VmV+/Dkd&#10;mYAfgMrHn7Ulpk25gEDSeIdCIGLER1Amw7r0DC+TguV8jnNJgV0rhWssSiiEEkQpkzp4SwqRVOC3&#10;gPYOVOp9wHvHptowKzKmWc462J780vuI7/yWkOQmA6149fIlq9UKoTRZlpNnBU6t0/MZ7VFS8uS9&#10;93j4zgdcfvUFZ0fHqHVFuVpxenLE0eQ4Hbt8RArFer3h4dlDbh4v+OLLF/z2178j14rLiysUnuPj&#10;GabIKQhcXryk8QUnpydoo3n27Ck//+wXPHvnfSSCTdOQFQZtMkyZo7TEt8+NNpsG6wM2Cqxz5EJR&#10;aEOW5bx49Ybs6oo8V5yeHGOyktPZlJPZMbPilpvlkgBUDZQPzphNpry4ueZqsUxnyyjBbUk3jTFE&#10;2eVKnhA8eV6QlidUQgAAIABJREFUZ4ms1VpL8B4vPBtfpeeiWYlWhrpesZKBL15c8duv/iP/+b/+&#10;gvffecy3P/yQTz/5Dt/+6EOmZZEet4ZIyAzW+d6HN9ZRB0ue6eQvbVKEt9biQ020HiMVTx4e8eTJ&#10;Gc5F6tqyXG24uLzi+YuXvHz5mjevL7i6uGK1rraE2s4SaIHcUvR0jIEk/K60bmtUvt+b27iWfPo4&#10;zxqeX4dn6bflNvcRvg393f4cI7w1z7v7nCoVK1I9c1urOzk95fTslOPjY2KMnJ+fc3t7S9M0ELbE&#10;renfwL95j1QSgufm+pJf/eoz/viP/hhM1hO+IUJfA/fetTEuw3rX1roiRitQ6dyijcYHT24U/+3n&#10;/5VPv/99/vRP/hSls9YXBQSufQ54T7wIIlWB+vLetr43HOuUl4iewCf4BFLvnjOL1v/vP0Pvuuph&#10;vjOsQ7ylAtKTKryNbOo+cpmDHexgBzvYwQ52sIMd7GAHO9jB/keyAwD+YAc72MEOdrCDHexgBzvY&#10;wX5PK2YlTd1gqwSk2lQ15/M5c2spsxyQND6wWK2Syq61vPv0KblSFCZLylDOMilLjo5mrRJphGip&#10;K4/zqYndtSDYPC8pM40RgqIwmFbpWmcGpMHHpOodPDhX42KNzhLQ4CwvOD09IcbA4vYWJxvqzYbP&#10;v/iSX/z85/0D3rqpWK8LtBbkuSZEAzKglMHonLqx3C6WeO94/vw5b968pvGRzabCOZeUho+PiUhe&#10;vX7D9dUVi8UN69WKpq5TM4oQZCZDG8dyVXF7+wXOO4J3RARaZ0n5VxmiVDQuYIRBowmA84HbxYLz&#10;qwu8t8QgUFojWCelRqGZHh3x8OEpz549ZTqdYK3FOcd6vaTa1JyfX7KuGhrbML+9xjeOSTGhnBUc&#10;TSaUJkMYRTGdYrIMQ0Q3juubOWG5YlM11NaSFUlJajFfsF6vCM6nJmejMXlOnmUcHc3ITMHV1RVv&#10;3rxhuVzy+PFjHj98gFGSSZFxfFQiiWzWa9brDbPpMXlpCD5nU1eE6CmLjIcnJevNlOWmYVU7VpuG&#10;KkKdCabG8HA2S6rgVeDyZsWbm2tWdUPjkoqWEKkJUSBASeqmpqobok1gJBBY11DVVascLIkh4kLA&#10;u6SYQRQ4l8BjJssIISlnQtsQ0qvq0jcTD8GTwB0gmBAC63zfGOWcGwDkugb1u+/T/Wyoujr83bA5&#10;rAOAdY2P9wHL+sYpOmUj2QKyRK/Sq2QC8QtAS0Wmsx6QH7xHSo3WqgWetmqxSpPlihiSyoSOChFh&#10;fbMibl4iqhq3KBHRoZWgkAqhIM/zdsw8EjBlhmjWxKsaVZTousHPb/HOoUQAIcirJacysl4veH17&#10;xdLWbJqK1eKGQht828FjW8IG34GpBDjfNpmQgLEEIHSgd0hdHWqnsVa16kNZlqG1Ss1qA/DRWEmq&#10;a5brm4EGfrVrDukAld166P4mzUtqpN2vaNYBLZOKTqfym1Q/h7/bNvp1Cs7dug0hoLQiIrmdL7m6&#10;ueGDj77TNn2lsRuCV8brbV+z+D4lCGibACN3ADkdmGqsbhhjxGSGGHwLchLtPlNYF6CdpwjEYPsm&#10;/bquaGynGh5QqugVMETcfl73OeM9cV8z6Ng6FQ36Rq+22RFBcIE8L3l4esbiZk6WaWSEpqlaBQ5J&#10;9AGFQAuYHU349MNv8eG7T/ng2WN08FxfXJCVhh/86If8o3/6z3jv/Q+JTcPl69f87re/5d/8b/+W&#10;X/7yMx4/fo8//bM/44Nvvc/R6TGbekGUgnW9IS9z1suGr776ghAsKsJyvmK9WKERlLni2dkZf/DR&#10;H3B8csx//sVf8+vPv8DkgrXzKG2QLkJI+7J2lrwsklqgEog8EbQE74hRU2QaS0BGTQge62oaH9g0&#10;NaUucUDVWBAR4SRSOYzOkEKhlWGzrpBCczw94na9oq6aHaBwjBB82K55n8Ax0AKr5K5yeD+fhLZh&#10;LIGvOoCJbklKhvt3uAY6RXElJZauUX6r8N4p8I6b+8ZKNVslGNWrtMcYewBPAsEYfAuAGVrf7NY2&#10;2vsQUCbnh3/nR8xOTmmaBmUMXVPi0N93118UCVS02Wz63xVFic4U3oU0fyEg8FTrBVfnb/DOMSlL&#10;cq0SeNxsgQEdqGas2jvc8x3YZqjS3sWajqzF9/e/qwLe/e0wPo590HD/3ueXho2XvdJ4q2JH64vq&#10;ut6Zt32q7/17dmqL7fwPAedKqV5Vr/Pfb/OLSbX1buNiaDmH3qbQO1abH641KRPwrAMRIxNxBUKi&#10;tKJxTQKAe0fTeFyT1P2CTyQeMwqEhLwoqSrfrvVuvMOOquN9xCfDBnIpVU/C0q3hDhzSNE2vVLqv&#10;sX1s94FNhyr13X7uYvA2v2EwVxohFVIJqmoNBIpMcXI85fHTp1RNjTY5f/DJ9/jxX/6Yh2dnvHz+&#10;nNVyzrMnj/kvP/kJrqko8xSfOqKJMYC4U49SEqSSOGuZTCaURdHmVbEnukjXl2LYcO1sSR5SvKuq&#10;RNQ0PZqkhCWGnsDhLoHLcM8otJRUIYFfnA3oTCGEagGBA3Kl0brvlNs7v7dP8bR7rdEaI1OcjqFd&#10;0yRAitF6q5rWvpdqG2t7oDsD0F0L2gw+zaOSitQwm+4nESqEHdKoce4NqYlX7ijebwkshBCURYkP&#10;gczopDa5ttS2aeOOB5EapJXWSKWoG8t6U2HyDNtYtJaYTHN8ckRmFLb2e/3WfnCd2ALTuQt+737W&#10;ATzGIP/h/Y735NvIfPbut0HsUkpR13V/phiCTLr/lVR3ASdiF8CcZdmOKvP4foZ7eDx/HSGUUrqN&#10;kXrHN/tB/Iw+9IplcI+y+Egxd9xwPwae7Vvj4/gzBtn9bWyoUDf08WMSlXGM28mXSdDnlAe0MQTa&#10;Bv/B57TED18HCr2PfOQ+f/y2vHk4lsP85j6w6Xgd7ztPfJNr6M6xQz+4BbfFHYDbfZ99H7BzX7wb&#10;xuG954WR3xz7iOHvh0CCIcnO+BrDgPAhHXMSyZIWERF9z4sigCLTZFpjtGJiJLNpSd6CWcuiZFJM&#10;KIwhM5oU8hPhiXOuzSVACdMCoCHEROoigydXkuNpSaYUkogIiVhQCUkUikhSH9RCkhuD0om0SBCJ&#10;ziFNlsBeWvf5fogBESWZUgihybRpz3Ht/bfAm+58p4QkWJ/OYiJVekIMRO+IUuJtHJzJRQ+U7zxW&#10;tw/3gZ7f6s9bUH5s84+qqVFaYZ1FKYE2GVolwGBZ5jx6eEaeGZQRyHmK6VmWAaJV1vY9yZPWmuPj&#10;Y2aTKXmeJ0IuY9A65fPet0quIRGFdH7WGINWqTbjnevpEbTSCazT+epufcWIUh3QPOwQSnGHkIJB&#10;riC+lohiX67Y+bcxkPC+vOLrQFP3kVR8U4KSfTn/fYDeHsjcgpvufM6AnOZtvus+BfB4D2HH+G+H&#10;xB37iF3GX3dnoBAieW54+vQZ6/WGspzw6MFD3pxfkplEKqeUIYQK5zxeOMqyZDabUVWrtg4jevK4&#10;IdBpqObcqZx2fqpTfL477ruAsjHpxz7w+vjM9rb49XVxYnhOeBtga98Yj8d5SLAxXlPDMbpLcLX7&#10;3uOYO/w6z3MmWvO73/6Wb3/nYx4/ecrJ8Yy6rrFxVym38wUdSLDLq4bA/RBDIi5V6Z/3npPjY959&#10;5x3m11dY26SajUh1ln3nb76G/GB33DoQdXLmHYmSa3/mnWNtF6zXC87PXw/i9xC0PhyvFM0TeZzc&#10;gg573+13gOn7Yvk+8DZ7yIkGB7W/se39jPbrIenJGFQ9rlH2PqPbK4MawL7Y1fmIIRlCHKmJjwmq&#10;hj5meM+hBUQyICj7JqRSb6sVvC1ujF+zb9/IwRmyI9Ma13L2AyjF3pgxrN8P13EXE7vXdv70PpKo&#10;7hyllGqfeYb2GV5kUzWUZYmzTQLBlwVaKeqWQC4zhkJrvHPpDBzBkWL0rs9PBMTBp2dbgtjnSavV&#10;BiUkWZ4hpGC1TqrhIQSkVj0Xa2YMr169Yj5f8ODxYxCQlyWrW4H1DuUsZZZRTA3vvP8Br3/zO65u&#10;FugHx1ze3KIzw3tnZxyfHHN9dUVT2xTTneeD997l5uaWn/zVj5lOc168eo3WsNqsePD0KdfzORvn&#10;WdQNT5885ezpQyprKSZTVosls+kEYT1BgvMWo0wio2tJfrTJWa9rREsmZJTuyXyMMTS2QZuc1WoD&#10;qw21tfgQcSEymZQIpSm0pLGBLDeYQiOV4Pz6hvQYUEG7vuywxiNSHclbi4iRfJL1pBsdyYQNDSKk&#10;QVbCIINGxQxra168vODy8oq//uvf8dOf/ozvfucjPvr2t3j29DHPHj1kOp1SlgXE9GzcaENGlkhU&#10;XdqD3nmalgjAWkvVNDSuIXqNEJoyUxT5MWenR3zwwXusNhWrxYbrq2vevHrDmzfnzOdL1tUGax0I&#10;yXq9ZL1eUluLdRYhJKfHJU+fPGazqXj16hVVVQ32ntp73t5HCrHvGc99JEP74si9fpqOhPhu3hM6&#10;smF28yUI/bUrYyiKksePH+O8Y7VaQfucoCOTCs73z0v7mBMHOU0IiBgIzvL6xStenj3mgw8/orGB&#10;sjQtwUxXN/aEao02iWy/aRqiSId26yxNYzFZQTmdEYLHhcBf/vgv+fTTTzk+mhG9x/l668Hu9cHt&#10;GMSWpDeGvsa4n5iku690HojdmVNsQfb7CQh2ferw+20+R389Q7B7f42DGPS3raMc7GAHO9jBDnaw&#10;gx3sYAc72MEO9t+7HQDwBzvYwQ52sIMd7GAHO9jBDvZ72qbacH19kx7EN57FpuJquWIdItEFCh1Z&#10;bDaI4CiUxvvAyaTEGE2R5ywahzSKLEtNc857gnNs6jXWVihdoE2OUopiknM0naIJqBBQseH/Z+/N&#10;nyQ5sju/j19xZNbdN9BAowcA5+AMuaR2zVa0lZl+0P7FMpmMazItSS1lpuUOOTfmwjFAn+iuO4+I&#10;8Es/eERkZFRm9ezOj8zXhhmguiorwsP9+fMX3yOGSJSapXUYaVhUS5y1aKUJURBixFhJrjWPpMZk&#10;GQTP5dUl55dXhBC5uDjn5OSIprFYm0AMVVNB42mcZL6UXF4tWCw8PnjmiwXOWWzTUFUV1jmkUljr&#10;ktu3lTTe8/bsPJFrgeiTkr53Hq2SI3oInsZetSSCluyOwMXkbBeibBXgQZocoRTWR+qmSUBUkitU&#10;cpfNyXSOlCuwockyohC8PT/n/OIiOYV7j3eW+aLi4vqaZdVQNQn0kZmMRihKnbN3fML7Hz1BKZEI&#10;OjGSKUUZBFeLiuX1gqurK2IMlOVdJpNJAnU4iyoUh4eHnJycIKRkPpshgOVyjnMN3tcURY6Sgovz&#10;c7y1XF6c8+z5hMP9ktwojM6IAZosgXNsU+O8w9ULdEsI3C8M0yLHTaZczyoqDxaPixYpBWA4nze8&#10;ubzksq55c3XNyzdvabwnV4aoFN4obIwsFzW2sngbsD7QOEtondjpiAzti/+6SuQXY3J8iATbOnUj&#10;kFKhWrBgAhSviH7W2jX3j3UgeyKQBR9ah8TQO+lopRkSIIwxPUhYcJNwMQQtiwGJfZNr0BDQNgQc&#10;J4Dq6rrrur5B4FqB50XvZNU5AighE7ncugSgzzKctagYkLXl3qRkr5ygpKDIDceHJ0zLCUZryiKR&#10;ZZUIqNaFpFQZ3nmUSS7zVZXEJvanBZMyR5tEtg/eIWRaf/W9A+yTh8wWS06vrvj27C1vL864zKfM&#10;FzWL2mE9eCLOB0BCFGjTAl+QKFpgICqBQAfjlYBMHq3VgNQY8SEi/M1cuYmk2X1d9I68LckoRiQk&#10;YhXrzj9j97ehQ9b484fAx03kndXfdyQ3OXDYSU+2qixVZnlzeobUhihsbxS6DZwk44BWMnA1jyL2&#10;wMzh98PKQX1F7rnp5LM+lgJlNCKIVvRDYrTBhUSKMkYQoyf4gJKGED0hJgD/5fUFkT2kFiA0Uhl6&#10;5itiK3Czi9vJPRGJQChJaEmIAloBAoELoIzh0eP3+eqrr1Ku8hbvLErlCAkmSia64P2Hd/n48fs8&#10;ffiQe8eHLJfXVNWSO/fu8Df/6//Cn//lD8iLkquzU5ZXl7x49jX/+//xt/z+N19ysH+Pv/mb/8C/&#10;+csf8ejhPa5mZ9gY+Pb0LY21zBcLTt9eUFVztBRU84qrq2uaZU1uBIeTnA8ennD/7hHPT0/5f3/8&#10;EzCKTAExo8HgkeB8v28659LcVbKfA51ohIgRJQAlCSLgo6NpKmxwGB/woSPA99OPXEeUVChpuLi4&#10;Yu/gmOvrGcu6Bplcy6VQiNbay5gszbWW4OudS25UrdvtGvgb0c+zGFW/XobrUQ4IbN77lVv5gIjt&#10;QxgQAyWuGQDaB0DzoUhJ5347zLsd+X3lDJVctfI8b3PNCjQ7XMuhFSDwIYDQfOeT7/Lw0WNAkhcl&#10;EYl1rieyT6fTfp0N80/nCt/tAb7yqb4iucyLELg+O+X68pwi0xiZcnEUKyfmG2t6Awlg+P+bxFpu&#10;ksFvkkC6PXRIutxETum+tye2DvavISl5nCs7EvbYJW94zeO9M3Sky9ZBc0iY7N1zRk6C488eukRu&#10;JOAN3KE350TW3AS7fWno/jkkVDfeUluHlCatUWlS3ex9IjYEQZZlOA/LZRKnmExKpIjJwZU2tQ8I&#10;FOt1xGaw6mrsVuOX5/kNkt94rIfPb+y+N3Z2Gz7z4Xhscikefs07i8wky+WCyaRgubAoLTk/e0Pl&#10;K5bzJY8fP8bZBhEis8srFteQacHF2Rnz62vyzCTiDhHRgWQ3khQj3odE0pOSoiz7WqZeLofUzB4c&#10;Oo7uvpxrqBtLQLB/dNC6u4de2GbbXp3qVIlWqX5qrE1El5B8viLJcW5IiOvGP9UloRWiCTf2yyQC&#10;02/lrVAELemuJQqoBL5t6mVLkpdY17Rj44nekRV5C7RdkfPS+pIDYiJtPZbq5URYkr3QQEdQGM6L&#10;mAZn5ZoXB07oBGL01PUSrSSTomBSFCyvLgkxorUh1g2gEDIJSCyWS5Q23L17nxAcSztnUhagIMsN&#10;PiZA/JD0dDO/DIUNVmtkm4PieB2M8+n4ezeBy8fr82belmtTr3PXLIqi/103iGMx7b8311n6vOE+&#10;tm1/6D5zk5tlItbJ1nkOvI8Dl8fVXr6JRHgbuXo4vkMyWEfEHO4NQ9L2OBd382xIKvvvjXUC0Gbx&#10;gyFZejtxrnueiWjbA//jmFAp1shhtwk/3ZZDb3P02ya+ML7f4Tpd+zlEL6KwjUR6Gzl2/XtvCl7d&#10;Vu9vI2bc5jC/iaC++Rmt1zfbBMP+2N8VBm7n3qW9W8uUXwUSJVJNnhnNtCjZK0uKLCc3muPDCUWR&#10;YaRExEAMKWer6DARRJTY4JNwmaA/KxqtCTFibZ1czoXEZIbMGI61JsZULwshUCIglSTTEh/bMxMQ&#10;o8c7ksCajASpmB4fp7zpI0KCDGAiyKgQPhHvNYLoY3/W7GpzNSDhdkJEIi2CVigtkYi6fJyIy/TC&#10;Jr0gU9vj2fYMNp0NO+GQruBy3vUiSNY7wtKjlcRMS7RWlEWBCBFjFHmpOTo54Le//T11VeOc788N&#10;Xb2ulErOzdMpQggaZ6nqCtHAbDYj+NCK36iRCEMiy1lbJ1JcplBKIEVcqxv7ejIElFzN/060611r&#10;ZezUe1tPZBPBfOhq3e3fN9chCKH6echANAgRt5Lgb1tP77rW2/Jg/+xD6IUTbiPab3IyHYukvctB&#10;+V255Tay/fizvfM466iXFVppfvOb32Abx+mbt5g8o8xL8pOcyWTC11//gf39Kd++fUtZluR5gXeW&#10;pqlviHWui/qsE6GkVO0eKUf1yvbrfNdY3LbfjufCNmL78Hw3PCOOn9vYMbWruTfd+3BtjWu4TUIa&#10;7xIv2NTbc86S5YZf/uLn/M3fHHJwcMBy2XB+dYkUq7mVZVmf35xrWCwWPdG/f4+gU74RxmDaPriU&#10;kqPjEw4PD3n79ltSu1ciRCdCFbbOy25u36jJBjkbUt8nBI+PblCX0yqctMVLv3enqkC2PZckirm5&#10;pu0ca/se9rBP+Y71dlue3yRw8S6BjTHhs+sp3SastCmGooudiKnuvl+txAkZzedNNYffIOC3SYRn&#10;XO/1uWtLz+ePHdM/NsZCAO9yk+/G1xiTRHoHa+32GnHzmWs4lzf1JMaiA+OzwVDoUnQ9cpXe78yq&#10;Gaen5+wVGctFxZ4xZCajamqqqkblMCkLhJY01lJbj3MeKcDHSFUtyPIi9W6cQ8q0txPS3PTeM3Me&#10;GwKHe1PKosR5T1Vd4b2D9l2stTUqzzg7P+Py6pL3PnxM3VhMUSJ1ep9bVzWTvEAqxcnRXVwUnJ5f&#10;khvJvIqoTHLv/j0m5RSOBWenpxhjOLu+5uH9ezx5+gFvf/5rbIw8evwh8+oKHwPPn31NU3uEzGis&#10;QGjD3Yf3+OLLPzCdTrk8u6bYO6ChQpgsuds7i1Ay3auQ7JU5Whpq21DXdS+0l4Q9PCbLCQJq5yjL&#10;CVOT4YLDOkeMjuA8WkqkEVhvOcgUT997xOHeHs9fvWJWW6ITBJLIehLsoyf0pr6ba0XaZHumSedW&#10;iNRNhXWW6XSCIIkxG6kRKuXky6sl15ff8MWXzyjLf+LgcJ+Pnjzm4+885buffsKDe3cpswyjNSK2&#10;PRjZigIKgVES3c6BzDtq29A0Ngl5O08gCWUoEVHCsz/N2Zs+4r2H92jqmtOzCy4urnhzeoa1geVy&#10;Qd3URCE5uXvCh48fc+fwgGmZcz275u//4R/4l3/+SX/WTOKlKzHTbf1g78OAMC7+6NprU9047s3e&#10;rEk3nZvGNUFXB0v2D4/Y29sDJG++fUPd1OhWrHHT+7jV+9ZUv6S6Nb0b8C4wmy14+/aMO/ffo5yU&#10;NDYQRXr3mISw2/fDIaCU6Pv/PgRq6zCmwJic9zPDy1cvqBYVL18959mzb/jB97+fiPhJDXjr+6zY&#10;vi/reopdT6Z9dbImbN2dIWXXzxMBwjCHba/B4tZ3ZOsE9/W9etUnGubLd/VPdsT4XexiF7vYxS52&#10;sYtd7GIXu9jFv/bYEeB3sYtd7GIXu9jFLnaxi13s4k+M169Pubi4aMlhyaFJ5xniWlJVNdODsgdJ&#10;6DySZQXeBTKjkvN3nhFIDoXWhkRsbSqUDGglyTKF0RpV5JRlRp5JRDLdSy9K2z/LpsFZR+UCTVOj&#10;pMDkZXoJ3ThyKfjVZ5/hfcN8MeM3n/0q/WSEsiyRRuNipHaWerHEeUvTLFBKUhQlAsPrN5c0dtkr&#10;v0fANo7MGMqyBECgqJY1tknOj8EnYHCMyRGaqJAiwzuobdW7IiIkPkSU1uRZgfWudasQyPZP59gW&#10;iVhvUTq5tyYyqibPMiA5b0EieM3nS/zFNdVyQVHkiAiuaaicZVlVRCUwRU6uMyblFKMkiEhRTJBS&#10;EwjYxiJjJAqJ0gZjMry7JNMK75NbsVaax48fo1pSYSIoe7yvWcwXNE0itLjGkmmDMYmsr6VCCYFz&#10;ntM3p5y/dSA8WVYwnexzsLfPdFquSIAxQmPZ29NopdgrykRwlAK5aPBSYYNgdn2FtTNi45F2zmGm&#10;OXrvHp+8/5DFsubVt2e8vjjD1Q4pNKUuyIqMZagI3qGl5HqxaEnJAYmHFsyQ5SUJ3KHwocH3oM7W&#10;XUYKlNI92KZpGqy1a6T3my/rWxCjWCfdZSbr/7sDJHbAi44gIKUgNKFX+u+BcFtch7eRJ4auwGmO&#10;rz4vxIgakDoSSD0RKpUxICLz5QwlZCs+AEYIyjxDS0GhFEf373AwnXJnssd7Dx7y4O5dppMMEV0L&#10;2FE01uFdQwgN+ESSaqqG4Gq8swQP2miyTGCMQkWPcg0aSxYEMnryTKGLjGyyR5blLShI4KOnaioW&#10;1rOsHF+/eMNXz9/w8vySNxeXvLy8ogoW2yRBi9iSeRN5KvYAz+Ti1DkEpvG9c+dOEsOwNjkwOIfW&#10;K0LoNveyNZKDlIgBaM47T5DrRM8uxqSTIZGoc4weO/9ui9V8GGD1QzenFSE4rAu8ev2a+WKBEhIf&#10;A0YpmoFzZz/XNgBbe4SL3E4g2EiKF2INRD52l4qjCxdSMJmUWJvRNDXWNiuiYZA0ddWSphJBq24a&#10;lNHkMgEQY+zA0IEQXO9i2l/LBie5fnxj6yYrEgC4w+eGFg0nhKCyltpZTGZ4+Pg9kMmB3IdW6CJG&#10;dIzcPTziw4fv8b2PnvDw6JD9omB2fYmLDU+/+wn/23/8j7z/9AmuWvDi889xtWdRLflP//k/8/nv&#10;fs90ssdf//W/5dNPPubRew9QEqq65qtvnrFczJnPEsByNpsTQ6CpKhbza2JMRNFMax7cvc+jB3eI&#10;ouL/+8nPcDh8DOyVewidUQeJXEqWl9cJ9No+C6V12mesRec50aU15HwSwwh4cq2JMeBiYLq/jxSS&#10;RbVkWpaYTGOdS7nXJTeiRV3jQqCxLgkZeE+ICu/TuInQuf2KlYtKiK2AiETo5OqbgHaQZfmA+BLb&#10;3G7WnvPYrbl3Y2+J69ACftt8PnSX6kljLWhsCHrt5zCt87ExK4ev0Tod5vyha/q6U+pqPk4Pj/j4&#10;0+8mAGUEIyRCSLy3LJfL3im3+33d3iOloGhJpqIltNdNjbOW5WJBVS24vDjj7O0bXF2hM9P/XCLV&#10;tU7uA6DjeJ1sAhAPc9uYsDjOcUMxFzUgJg2FZMZ72tgBrBN0Wcsvg2c3/iw5EjsYA7+H15xAheuf&#10;N3S3T86JqneAGo/FcJ8WkjZndDMlDkgDN8UaxqDscT7t9vbOlcx5j/WOqm4QpH1Xqax3RUqOrBqk&#10;SPuSFFzPF1wvPMfHEa0S0Sq5B7YOje3PSsmNdTOuO9aEJgbE9bEj4pAkO3S4677ejfsY+D7eL8PA&#10;BW9t/xgB+tNoe+qqInjLh4/f5+j4OBHnbMPZ6TnHh0c8f/aCF18/S86Yr17x+e9/w+XlORdnpxxM&#10;99o6KQnpeB/W7nedeK6xtsYHj9BQTkqyPE/OrN61zoXd3BADl6TxfQREhHpZo0zO3v4RAoF3HikN&#10;QsQ1EPLJdXtRAAAgAElEQVQ6eazTG4lUyyXz+TwRRIgtUTbiW0mG5NfODXEFRk6B6XnKFack0jvx&#10;thfc86nTHGgFGkQCuishk3NaniEECeAtksBUIHEFUm3UUDsLpPldFHkCjl9eUtdVAv5LibU27WtZ&#10;1gObZQtWT3t8IthIKQk+rc3gPI1tQEA5nTItS4qiwDYNkzIJfqX7SkJwVbVksZjhmppM76G0Ic9y&#10;IAkYKZ2I/sZomiVr66N3vB+Qo0SvASS2EnyH87vfYzaQxTeJZWx3PmRDfqGfZ0q1e3frqid1K0DE&#10;uohWiH7kJupb8pJAtEJtw3PRNnLMptq1+8wunw1z3lA0Y7i3rIvGhH68h3loTLQf7h2dw/y4Phhe&#10;75BINzyrDfeBPyW2uRD3z7J3cusp4r2buRy6ug6F10JEKTG4n3c7cm7aXzbNq+EYbbr/bWTyobjA&#10;zZr/djL68HNuc1AW3blhQMaMXW4S3HBp7u9zi+P78HM3n/F5p1v8+B62zYFt4gKMCNfdvlAYlfpp&#10;WpIbRWYUkyJnP0+iHkWWUWhNrgxGK3RGS3jwiBCJMuJEEjpRUfb7m4sBrQyBSHCR4NNa1NJQTEvU&#10;gYSY6p2maZKjaJ4EJJyzSZCs62u14gZEQYBWWEqhyxwVBcE5vHW9K7AWChklEFAiOcv7mOaYavfK&#10;ntA+qqmHc7vLvd3678kzUmBEMXD1FEQhB2snjmrwNIPE4LnIbnMltucG2Yt/9PuaFBijExlVK8z+&#10;lKOjA8rJh0ijOTw44B/+/h9pqiS4I9KBOJH4nOPCOaq6IsuSSCBErG1aQcquVyTas0+qKRNx3iRR&#10;LC1XbtyCG6RjH0MS+Ruea7YSPEUvsNEJuWwTlNs0f8dzfywi1X1mCN3a7uqMsVhe2jvFhn1DCNG7&#10;XXak+T/KVZ3V2t7WT4m3OLv3n/8OYYCxEBjd2XpLDtt2zeN+3233thpnRYge6yyXV5d8/PGnfPD4&#10;MZkp+OrLP/Ds+XPef/w+88Wct6dvUEpx/8F9fvvbX/Pm9JTppCAzphdwHPck+/NFXN/PNhF/x6Ie&#10;w317kwjMu5xit+XPMZl1eEYBeuGF4V6ybd/a1Bca54nb8n66hnj7PNxAKht/zVlHUZZcXVzw6vVL&#10;nj79GEhiG4iuvxVbwcLQvqOI/dk1hEBZlv0ZLISAt45gHYSARDApJxweHXN+fk4IjhggKRzefCZj&#10;MYttZOVVrSn6XJXI7IN9lZVAZ2S130VETybuxGPXycbt/ihYq026e0ewsd+waY9f7a/x1r191QHd&#10;vuaH13mbUMewFloXM1l3bB+eq/r+IytBxnEd1q29RFQNI/E5kQjRG+bguA8Sb+vhbjhv31bj3hbb&#10;+kfbHN3HPaDN1zd8vnLj8xquse5s0TmJK6Wo63qtzt/UK97kcB1CaOuemJy2A2hpUEpgshzrHLPZ&#10;nGmRoZVmsVgytxYtItMipywylPLEZdqnnQ/MpcQ5TykVeabwzpKp1Nc9PNinbhyv375haR3ieoYU&#10;kv29PYQQXF/PsC7NNZNlOO+w9ZLXb17zA/lDaOeFMhkRqKoaO/GUxvDee+9zcHKHq2dfcXYlOTwo&#10;Ob+85PJ6jvdwdHiUnMnrmrpZcn5xzpMnH/Dq/IrT83O+89EHPL94QxRw9vYtShdkpiCEyDdfP8dZ&#10;15/l67pGF0lQjujbZrtHhCTALEV6h+wkCKMpjE5ZQiYRpK6HqDND9IHLqyuKoqAs0rvJqrG44JLw&#10;slDI6ClEer4f3r/Lg7sn/Pr3n/P2cp4O60r374aIMfU7RKoBrW0QQgOy719qbRDSI5XCBQdOEG2a&#10;E8porPUUuUHq9E6ttvDy9Tlfv37Fj3/2Cx7cu8P3P/2UT55+xJ99+jHHx4dJRNKH1Icl9gRkaz3W&#10;W4rg+/3BNh7rfBK8RFCUOctlzex6RtPMKcuSDz98yMOH93hqn/Ls+UtevXyNj5Hju3e5e+8exwf7&#10;THJDbhQ++jZf+7WzN4DSqu1D+7YfPjiutH/W9oJ+7Ym+vz3Ov5v6BuMccvNcFrcKN3c9oK6mDD6w&#10;f3TAvbt3qRvL2ekZVVWjTZo/tmkwWZbOEyLeOC92179a66CkpmksF5dXzBZLdPseXIY0RlLrVmSX&#10;JEJkbf9OBR8oS8WknLJcJuGEspziXGB+fc1XX37Odz/9NI1cSO9rIZ2l+vFjcK5tz0hSdPvGqmYX&#10;Xb9uIITunU+4C0QrEhb759Ptt+k5yvX32re879tIzGdFiu+E4Tf1wP579oxd7GIXu9jFLnaxi13s&#10;Yhe72MUu/jXEjgC/i13sYhe72MUudrGLXexiF39i/PbzL0EmQKlWmr3plGlWcFiULKsKXy+pYkRq&#10;QaEVhRBkWpFphWsqjBLULqyA8M6TZzlaxwTSLaco0ZKJTXKvlCa59XqfXLJD+5K0mEwQISBUYLFY&#10;cHW+QEpFYTQyMyyX8N/+24+Zz2cI1Sqba4POI831PLnPx4j1nmppE1AMwXzREGMCXQgZWdQNmcnS&#10;+19pEDpDK0VmNAJBbpIDYWYMUmlCRwbUimQInN7saq3QSmM6x8e6AiDTGiUhKIFqgakx5MyXFS56&#10;opAIqXsAv1aG6ALO1gmsoQRKK4L1VE1y+NprCRvLqqKpalCSTGlMrmmsR0TIYiA2DYu64rNf/Jzf&#10;/vozbHCto3XoieH7B3tMp3tMigJtcorJBC0li9mCxXxOjJHZ1VULCEriBovFvL0XaOoaqSryJmdS&#10;Tjnc3+f+vTvsT0t0lgihzgWurxbMZ9ck1xyDal0WOxBLVhSgJEIJlIEYa1zjiQQyk+FcTfRLDicZ&#10;Oi8RUpHnJdNHj6iffMir83N+89XXvDm9wEtJrRW6zJgUOfPaYp3FeYUbkLiUNGvupVnWOUcPCemS&#10;mBD01HWNc64nuqwcEG86IQjZuka1DrTrRIW4FcivtcE53wPyOsBX5y7pvV8j341/vv/9vaNnXAOJ&#10;xxgRKgEFk7NTmtsdubRplhityGRyEs3znElRcOfwmIf37/Hw3h0OygmlVhgpmeiM3GQtXqlCCE9Z&#10;ZNSNJ6pImecIDM7allAssbbB5AXee6rlguViTgieUhvmUpBpKI0k15JKJPdOIoSYQB55lpFlGq0l&#10;RmkMmr96/IgfPXnKIkROZ3O+/PZbXpye8vL1t7x6c8rlsgaRnFOyTCGVpqobQkigQakUQsLe3h5Z&#10;liXHtaH73EC0YPich65SYyDtmotESMCr2wgTQ/DfECy+CSg0dJ0Zu9AMZlUCQbsEKGsaB0SCc7x8&#10;+ZKry0vu3LuPnS+QqB40vAY4gjUXoDWXz20glhvXTy+k0Lnfjp2ziC3RfBAhxETakMlxNZJA84hI&#10;VS0JzuFCxJicGFqwWss068A9idWWXMyHrqfDsevW0vqzWScNheAhtmC0FnhWV0sQyc1OK4UECpVh&#10;bYMGjsp9Htw94eHJCR9/+IR7R4dgG04vTinKjH/3P/17/ud//+84PDrk2xcvuHj9gkIqlvOG//M/&#10;/V/86me/5OjomA+ePOVHP/oBDx7eoWnmXF1d8c2z58wXCxazitcvvuXq7AK7bKiriuXsGlsvaZol&#10;UQSEKrl77xH7x3f5xx//mBfPniGNJoZIaQzaKCZSkxU5b87OSEArmUDIIeJdSHuf9bjGEvO0XhRA&#10;0D1QObaEmSIvkluy6NZFEiAIAmIAFz3SKOb1HO8tzllitwe2IgIxQBACY1rRCwFCanwMeBfRLdCX&#10;AeEwkQtWoPGO4DkmcCmlkvgKJJGLNkfGGAmDtWYbu7a2hqQJ3ebMPq+34iFisEbCkNQVArEFsnb1&#10;0dDFGOgFS+p6iZSKH/3oR9y9e49ARMlWIMcLXLuG6rpm3u7RveO7SuPXWEee5ygt8cGiBMzmc5qq&#10;4vz8jBcvvmF+fY0UkCqjiJGKEAOh3QWHTrSb9qwhmW2Tq8ttZLDus2/kgfb3dvvdttza/V0HWt5E&#10;Hlkjj7fCL90zU0qlZ81N53pIQPMwyPnDOTIUtdlG9O/GZdtYjWOTKMptwPgsyxJw0XtoyV4xSJTW&#10;6AHYW3V5TyaT1DRfQSiFtYG68eT7U/b2NTH4FggZISaXo+4axoSR4XMc3tvQJXJ4L8P7GzrcjUUI&#10;xvNpSDztPsdam557lmr1bYSnFQlWIHXZijhF9vb2OD4p8SJweXHBqxcvCSGwrJa8ePac169f45wl&#10;zwvyskxAW6WSw2xwa8+wvwdASZmIcRLqpuH45ITpdEpTz1qysUhu6UJuJTCnOW0pjWE2X6Cykqzc&#10;I4oMkIM54Nsz00rwpiPiiWSEzvPnz7i6vMAFT6Zy8MlxNtMmOcuOBBc6MQ3BijjYAdSVor9u2QLB&#10;h0Tp5I7me2EG731bE7agcOcSCF+lvTJ2wHJIzrbtWitUIrZba5ldX3N5ddVe0+r37+/vk7VgZa11&#10;OqsJehGN+XyecqGUVDbVjkopClmg8+QYmGkNIdA4S1bk1E2d9r3g8a6hWs4I3hJck56r1rjM0rg6&#10;CUy0uTrYFdGym9ddHl/lntjTZsZ5YbzehznEe58IAayLFKwRVUbkueHaHItnrH5XgjL7trZqmoZI&#10;wBhFlBD7NRwJba0jkWtnopQjE+EqBrBVk86EUqBNcg4d11vj9T0cs464M/zeYV5JOOy4XnaK1flr&#10;TIrfRnzq8viQPN59fZzjOpLScEy7fel/jAA/rNE3E/yGz821Yx9XtPckxLEhZ67mjWjN4pIL3bj+&#10;uc05eUxEGs+d4dlkuC8PP28TAJ5b5r3s3OO6/xmR0tZE3XqnWHHr72l516ufQ2wUKutJ2iG2BILt&#10;5KZtNc2mZ7ftZ4bza9PeuX4L6VlKEZMwnQAtBLmWTHPNfllyMC3YnxbJ8VuADiCBMktnaO8W+Moj&#10;vEk1nZKoVlQjhCTI2NgaGTwIgY0edBKiOn17hskyJpMpWZa1uTE9e2sdiyoJR05aUpZSIjlttjU3&#10;UeBDEl3p8ph3kdAEVATR7hdFWSC1JFhLtO35FEfjGqIWRBLZhuhRSY1nbe0NxXOGdcZQtCeEgIgC&#10;S41zalWLSLFRTJBEM+lLoRX9pSWKRJ9qIzR1ldZonqkemRIiOO/xEaaTfYrMoETg7v17NNWSq/ML&#10;/vnHP6GyYIxmvphhnUUqxf7eHhC5nl21PRmVXLydw/nQk3tSPaEI0QJJMKDIMxqbxDX7HOIsUq5c&#10;gLuaVkmxkSyc5qLoxzZ9PfRfGwop3hDseMe6XB/rSC8UKYdjv/o6iETo7dfPgPgzJO8P9oTUQ1gR&#10;HoeE27Vch9qwTmFMlNxEzOrOc90PCWRPuBrX/F0frhOeFOOcOspH22qDjblrA4F77bNjEvJ0MTCr&#10;5lxenPLR++8xuzrnyy9/D1KyXM5onOVydsXHn37K1fWc2aKGGDi7uOLw6JDcFAiRzuAxpjp3da0r&#10;QZ1NAj3DvbwTChuKFGz6uU1nws0kt7g1t47HbVxnbxJ/2JiHuz21J7KHG/lmLLCX/h6GhL9txLDx&#10;eXjcNwwhEH3A2YZI5PT0FR999AFlqanqiPNp3nXn1egalFZoqQb964gLvhcuJA4I2EKgpEYbyZ27&#10;D7k4u+Di/CzNyxAJ0iPZfDbd5By+et6s9U/73X60FqUQa4TJoSDO+rm66yGKG33KsRBhJzQ2PkNv&#10;miNr9zTOW1sJ3nJrv2Es8jOeY2PhxHcJ48RBf0G2REXZOvh6Idq+9XovGBFYO3EI0Z+vhjl4PA/H&#10;7yfEhhy0Sez1tti0xm7c46h/JAa957jhjLTpDLT6Wium0Oa+OBIo2ZR3unPAJpf3TuBwLLy4iZTb&#10;jXVsCdMu+NS3K/PW2VsmAXHrkvCsjWhp8NFzMVsQIkyKnGlZkknNfDmnlpG9yYTaepraUhYZeVZg&#10;BBweTNnfn3K9WLRnL8XSWZjNQECRaczRAfNFxfViidEZlbUEAl9/9Ttc8x/QMseLQJFPudYZi2XF&#10;YrkkV4r9oyMef/QhP3n2OZfzOXfvnhA8fP31MzJT8OS9Rxzs7xOj5+Wr17w9PWNRWU72Jnx7+pb4&#10;5DFV47DNkoPpQ3KtkCrivKVuUh0pIhidxJeC82Ad3kNQur8nrZOwdoyRTIFtSbsRCD6JsDnnsbXF&#10;WU+eF1xcXrN48Yo8y9jb30cY3ddT5aREK5veQzee2lUc37lD9mef8M8//xVXjSMKcC70+V/J9E5Y&#10;aY23q3fczqU+bpYF8ixHitXeFSJ4H/FNhZaSRgiCFBTG4LxNPRttqCrH19+85vnzb/nxT3/BJx9/&#10;h08+fsLHT5/w5L33OJhOkErgQsB5R4YiyzKct/joiVlGKFO/2rlIiFDkcLg3pTqccHp2xumbM+aL&#10;CoShqh3GaPaPDljWFd5bzr59zcWbb/HBkWeGED2TvT0Ojg6Zz+cE76hr19c7HZE69udFlWr+tg6i&#10;FSEWsa2buxwvBDG6G/uzuqWPt01Qb1h3rL8L63qWicAtSOvu6CCJCpyenVE3FcZkSeyl/ZN6uilb&#10;yA11a/q9nRO7atn1jrdvv+Xly5eU5QSty3T+Jp0TRCsI3zjfOrK3+VcItFbM5jOWdUPTOKaTffCR&#10;6+sr3r5N7vRK6lb4oH2P0tW/fZ4c1r1J/KAXriKtjfQyOvZ7qCeiABWTMGbXqomDursTaxwKsNw4&#10;n2/pX2yvY1f19ebnKW59rbiLXexiF7vYxS52sYtd7GIXu9jFv6bYEeB3sYtd7GIXu9jFLnaxi13s&#10;4k+M6dEJOssTwaSpkEJiomDSgmx0CGRGk2mZCGgkuOqyqsE7lFY4axEiES0Kk5MZhRCezIhEVpWJ&#10;eCBCIn8jNVInEEbjHM42HB4e8Pijpyyd44svP6dezKF1hRWZorEWt6zQWlFM91hUC2LwSATX8zmN&#10;TYDeoizJi4LgQ3KxkQLrGkzeksWkJgpJZjKk1JRlSQyBXAaK1l3wYH9vBWwTgrqukjjAXoFEYq1P&#10;YGUZUK0rYfCezEiMyVCqBTuQSHnEiFIZSgsu57OEvZYKY3KyrCB6QNoBIc+n19AKlEgOHloIpJbo&#10;SYnYmyCSLDxCxUQSDqJ3PFTB4ZxnOZ9hg0dnOYXJyFWGMYnEbOsKFyJSNpyfnWO9JcZEDgw+OfRG&#10;kZzplZTkedY6XcTkuEh6ra1aoNZyueRgb8rdkzsUhUEpQwyC5WKZALg6Aba991RNTVnk5LnBB4fz&#10;HkQgyyR+2eCsp2kiwQumxYS8LFsQRiICTKWgFBGxX7L38ROuHz7kfF5xtlhy1dRczpeYLLnk1C4B&#10;w6qqoq7r1EzQqiVhdAQHs0bQEkicTe4RQtwERK2cVVauk3DTYWhIXhn++ybQ5iaXcGvtGnF4DBwb&#10;g7jWiCrttfTEpIF7p2pBdc46lISpadeB99y/e5f3Hr3Hn336KR+9/z55ZsBZom2Q3qNIgKI0d3OE&#10;CEiZQO/WOmLwTKYTGluzXFQJwGQKtEwiEsF7REykOyUFRSZRgkQy85amWiYHeW+xtqJqHPN5xcvL&#10;c2ZXl4lNGz14SV7sk08OoCiImeGTO4d8cveYqw/e583VjG+vr/nm9bd89ewFVV2DaFqXG9WCVCyq&#10;dQQ5Pz+nqiqcS+7CSq27Hm4j220D8NwgRLWxyV1wCMLribi2aUnk8gboedPv68hLiRibRAyapu4d&#10;TASR66tLZtdXPHj4gOgdShQtaHXdNXOTG++2GLrhDu916BCG4AZYOH0v625HAyBht8akKpKog0h5&#10;UYsDrq5neB9oGksxmRB8xElPJlUivQ+J7AMCc7eGx8+ic5RN5HtHCL4HolrbJHIY4J1DRsvhtKCq&#10;K37/m98ig0DYwH4+5d6dYz569IgPHtzn4b0TcmOwzlIHz3tPPuAv/+KH/OAH38UAv//5r7Cx4fj4&#10;gLO3p/zt3/7f/OxffsbeZJ8PPviQv/iLH3J4NMXHmi++fEG1tNQtaOrb12948eIVs7MLtFC4uia6&#10;Bu9qQmhwHmrrCUHxz7/4gv/nv/yEYq9AmYLjLInAGAHSSPCSUkuaxidKtJC9064QAls3KNU67mqN&#10;URJCJLiAaxxGJbd3YkgOht5RVYEoAkdHh2RGczVfYIOntslB0keXyG9aUbmIb/MsRPK8IAiBFIa9&#10;6TSJObTrRSE4OjpEa0NVLXAuucR3Yg1VVTFfzNu1MyCqC5ILdruXJtdf2YuLKMy6O93A4ZuBYMIm&#10;Em/TNMj27yM3AdcdEWIIph26XqdrTGTfv/rrv+b73/s+DoGRCpMp6qpCxkQeHZJXOqKKdZZCZ2tu&#10;6tbaRGINnugtVxfnfPvqFcvFkhgFqgVTi26NhuQSOSSoj0UxurXcEcmHMRaSGBJIhnmqG8Pu3ofA&#10;8XFu6P5uDIAeExQ7Ykz3rGQrbNI5NY6J2+PrGhNMezewqurB7WNXsiGZc42st4FUMQS9byKLjF3f&#10;t5EzurF3TTO4X4mSBqJakcIlJBhkogR0AEQfPForTJZI1YkEoaiaup8PEW6QHMaiO8M5vA0cPhyL&#10;cc7dBJRcA8KPnnUn9NCtx66G2CS+sBI5SoS/6D3/9F//CR/h3v2HnNy9ixABb20S2Lq8xFpLtVyS&#10;aY0QEm0UyhjwHusCQgakWLlIrjkcDee/SkIS+wcHrWhUEvnQcrg73rzW7t+NMTR1w8X5FVleMpke&#10;AorM5Pjgqet6RezrycMrEKxUAq0kp2/fYm0SrvLeJZcy0Tl/JwC5MSbN9Szj6PCQi4sLlovZqlYc&#10;PN/2qafn4XwCOXNTAKMfFymRMY1Nnufr+3D7sz4mUZvlfElRFCijcK7h+vqay8tLmsYSQ0cwMpyc&#10;HHNycrK2zqQErVQSCBnMzW6+1lVFiIksEkPKiZkx1HVNVVepPiOdT6RK5AnvHUZLJpMSLVsBkwAg&#10;CQGKokS2YOax4+lNQSxaEudNB63hz2wiww7zW9jgBj+u024Djw9FnIQQGGPS+HRnIaP7c46Uq+vx&#10;3icBqkG+D8ETYkcscr0LX9blFCLer+fV8Rrv6rCxoNfw/NOte9mR8UnXjUgCY74n4Yk1wZThGA1J&#10;skMRqyGBbbzHDcU3NhHmxP8gSnvT89lEmB7WBJu+fpt785hMt8ld/eZ5gRu/Z1OMXTpv+5nx594k&#10;K7GVfLhpfFdiI5uvbSw+Npw/t4nTbLuHbQT+cX3zLrfpTc9v2D/Y7DCf9u0Q08HIKElpJId7E+4f&#10;H3C0P6E0MglCCoGzDb5pwDv8sklkm5Dcf4PLUFojgyYIiW/J6EKRzs8hgJQ03hFdItrM6wrqisY5&#10;lNJJJLIdd6UzEBLrLGHpCdG3Qo9J9Knbm2zjcS6AltgQmC8r6rpJBHwXCN4yKcvUM+sELJTEBojG&#10;IkTqz3WkNrYQXMc19fhMPn5Wfb2i6F2R18/vYkBmHhHo2jNECElYJbaCXF4lMSYfkpiLc67tj7bC&#10;isHx+vUrQoz8xV/+iHv37vFPP/kXXr/+lmUt0cLgvOfN6SnBv6UoiiRq1QlbSYUMJEGzLjcFhwy6&#10;dYpfCT2pth4NISBGhMdhvToWNlpzXB/U3ZsIyduEHLflvJt1Ydzq9D1cD8N8c/M6u5+VrShA3Jo7&#10;Nl5XSL2JVb4UA6E+erGlYb57l1N793fDPafPHa1NfXdPcSDAte7UvF1IpHsWQ1GoTXV0Nz+EVkQi&#10;1WLBb3/3a149f5boT0Jx78ED/vDN1+ztHzDd26Oq6pVuTUyCaUpJzPFR60DKjT5YRxB81/6xXkOu&#10;5tim85Fzbm3Obdortj3nTSTdYc91uJ+Pa5JNdVmai8NzdtwqdrZtfmzq2b1r7xmeLfOiAAHONbx6&#10;+YKzs1OOT+5S1Q3LpcPHiPOd6B4YrdvcFPveo/e+Fw6TUhJEEt8gRupFhRaKo6MjTu7c4frqihDc&#10;Wp94a69PbCIXv9vxfvi8x2M/zgubCHd9ftviAt71P4e1W3p+m8WObstn75pnw+vRWpPnOYvFkpWQ&#10;x+o+/ICIPq5NNok2jc/L/WdJiWjP1J3wWN/DjJ0YwDq5dHxmvy2Pj+9vVfeHWwWmts2TTXXfMN8P&#10;6/HxnrRNLLg7Td8mzLjpWY7zbbcPjsVwurwxXtMbBVEGoped3XH6ehKr8cHjA6A1Qkqsc/gYMFlG&#10;iA5vXcq/MfUqiiynLAsyoMgnXFzNuLi+wjvD8cEBmclZzuYI71nWluV8AVmGkm39tlhitSIzGVlm&#10;yJoGZQwq01wur/nmiy+wVc30YEpVVZSTkryYMJvNWFQLCqM5mk65//A9XBTs7x9xdHjC8vqS5WLJ&#10;F198jsbz9KMPuXv3hI8/fspnn33GfH6FNhl704Ljo2OOT+7RzM+ZTCeJDN2+08zynIOjI5bLJSEE&#10;8kwTvWVaFtRBUIdW1E9LyrJAtPu0RKCDRwiJdR60RCnNclkxn81xrgEh8UkFiMYGrq7naR8Mgem0&#10;ZFqWTMoinXGNwzhPmM8pBXz3o4/46e8+Z+kdCImWZtC3UCihMEWW3l1WVb+n1K0YSRJWF2TBkBcT&#10;gnfICL6xROdwSlJXFSYzaCWRrq0wlcAH+Pb0nLcXP+Fnn/2Ku8dHfPc7n/Dk8Xt89J2POLl7wrQs&#10;mOR5KtkR+GgJreCFzhXBQN14VPBY5ziYTphOSu7eucvr12949eoN1XJGXVnKPMNkE6y1NNZ2LGgy&#10;kzGZHPDd7/05J3fu8/zZM375i19SLZdEwPtELpeAkooQRCsWFXsxMdH1KENAKb1WW27K2dvqqU0i&#10;a5vyyzZRthA9QQr2Dw/YPzhgWS2ZzWatSJTC1g7rbC9S7n0a1yTOvnlfTl9b1cfW1nz15efsTUs+&#10;+ugJdWORsn1vKFau62MRaa0VVSuqnuc51qb3BzEmEvxiuWQ6mbZnoMGLtO27a+rPESEIkKv3bb0Q&#10;T0jvAOU7BPFu2/821fPjfvbq8wRjsb+uBpRyvZbdxS52sYtd7GIXu9jFLnaxi13sYher2BHgd7GL&#10;XexiF7vYxS52sYtd7OJPjKppOMgy9ouCpbeI6BAxMlEw2Zskd3MRMUYjJcznVzTWEnwihuRSsjcp&#10;iaJGfwoAACAASURBVAicbYm2AVRUiABCxeTiqxRCmKSyHxOAHiUTCb3IuffgESfHJ6AkVbVkdn3N&#10;pCARZUUCEnrZvmi1FhfAmByhdHrf6kJyZNcKLQSTvQLnIkorCkpi9Gil0FKzP53gA3iXXKpiCCCT&#10;y2F0NR5HkAolNRkKIRQyN+hcI6Wkrurkjq41e9NEoHdAbgom0ynGJFdFZy3zucdHgc4UE2Uoi2OU&#10;MWQtOcS55EabmwytdOvikl5WL5ezVp0/J1c6KdR37lpStcREkVxbYnJVj1EkAo5vaJq6J/wGH8mk&#10;oihyfPTY4Li6miGVwbVEOi01OstASRZNTWhJcr6xzC4uqKsK6x1BxQT4tY63p6eEN2/Is4zff/4l&#10;xujklCUlQiiyPKMsS/I8oyhLyiJHBA/eUhQZZWYSgX/geZdcgeFgf4LJdAKx+QRKjDFwfX3G+eya&#10;q/mcvb0jDqcFRW54cGefrJxydj3jt998zeFEMXOeqolcXCQ3TusTKElKjfXJvSw2S2zTkBmTSCsi&#10;gWCNUS3wYwjOat2mxQo425EsEpjKbSRnhfSbEpHWe5RMRC0JBBcxKgHCAwlg4bxLBHWleqeFEDyu&#10;afBSoFvn+iEYxFpLkZm0Fp1HKd2CtiM4D0qSZ61zppSEGDgsSt5/+IAnHzzmB9/9Ho8e3EcbTVHk&#10;HOzvcXxywl45JTqPqxdcX5wRG4/ROQ5HIBBiSHPTB7QIaCURIifGg/7aFSI5eoQODCiomxoZGpSE&#10;ZTXHWwuH+xiTIQU43+BcSERX77B1hVZpXM/Oz3n2/CWv35yyOA94oQlRoVUG2qC15On9E54+esCf&#10;P33K24srXrw95ZvX3zJrLN61QHmdcXV11YLeZAIYBU8UibCVjBtEC9xIaKGh69e6KywMvePGjmSI&#10;1r0E0eNahJAIEVvnJEmHme6clIbgkjHZYwxyXyOfxwQck0IiSOCbarlgMb9AhCRYEtu8mj5r5cIm&#10;RMLSJOfXNA6x/+D1WAPDAr4DEcfQEsnlBmengTM8Q5Jd6AGEae4nJw+tDEUmiB6qUGHyCVIoyrIk&#10;eId3DbnJW4cY3xPulJA9KFi0LpKyI66F5EKXHJBTLpNCYky6+WW9xPkG6y1GSHQEI2B6OEFIz3/5&#10;u3/ks5//kr18wtMP3+fD+w94cHLMgzvHTMsc6xzXVcVkb8Jf/vD7fO/TT7h/55jZxSXXl+ec3Dki&#10;yzN++7vf8Xd/9/f86hefkZcT/uz73+Ov/vrfcOfeCe89fsTvPv8tb95eYG3AC8/59Tmnl6ecnr6h&#10;kIpgA9E7vG8I3kGIHB8+4C9++CP+8OIl//WnP8MrTTk5wLXz04ZAqD05nlwLPrx/j18+e4UVAhFI&#10;7mOuxkqBs44ChYwRERxRKBpXY33TO51AIojmRXKoqeuayaRM/xQllxdXRNtQuwYXJD7oRGLzad86&#10;Ojnh0fEJy2VNXTcII5nuTRMp1AWqZY0QkjvHR5wcH3F0uI9SghcvX3J9PWda7jGZ7OGDZ76YcXl1&#10;SdXUyQVFKapqyXIxp2ka6mVF8K69R5fEVVq3mBhBaUXd+DR3I2tu4J3rfefG1a29IQE7GeGINYJ2&#10;D3juiGlAQCIECdAZA0+efofv//mfJxdT51BSE7yAoPAxUtu6FbQQSJ0IPASB0YbMJPfkKFJNI6Ug&#10;zxXV1Zz57JIXz/7AfHaFkRKhBaoVAEGKtJ+H2AMCxzmmv0fWHXvGOWC4xsciE8O1PyYqdsSXDow4&#10;BkGPSQabnOnHhKde7GJEYOmcquOIwNZ9jxKC4H07husO8WNiYkeq2ATuHo5JR9wej+XYGe6mI+n6&#10;9/gQaKztQekuChy0jqaidW0OyJDmFSGRwH1wSQhKKXwIKK0QEapFhVGpLgzeIWQCt24Cfg9rnE33&#10;OoxNbvdDEm7380Pw6ph0P9wjnHPUHdHWmDWy1Cbhge53G2MQUlGYJIhwffYtb19+Q55n5HmehCKa&#10;Jn1fplPtJ8VINGElrrGR/BFIjtpKE6JAmYysyJAqnZeaqq0127Ue2E4W1VpzenFJZT0fPnrE3cOC&#10;6BqkVOkZts+3c4MVAoSiJT604PsIdVUR8SA6EYuW3B18W10rOq8rozKKYsqkdNTzOZJOFCPVn0ar&#10;NQKqHYgZbCIr9CRnkdzjEbEn37vWmQvAes+yqrm4vCBbFiitcd6ymCfxEoHEmBKtcw6Pj9ibTojR&#10;s1zWfQ44PJhQFBlNY9vaRZBlBUrJltydiJVZbqiblONknmNjxLa53nnHbH6FEpK9/QnzxZLGeZTW&#10;5MZQNw22aSgmBUVWcOfgLviOAC/wISBk62zb/hNjqmrk0I0bIIr2P1fkylT7SURM9SYx1WvJjGvl&#10;bEjnjBsCCaq92ZVxTCRcz83penpSmEtiVdGnWkiJdM6SohX2YkXG7sQfhJColngYWmGrjiTgXUh/&#10;PyCxjXP1kIS/ygGpP5BKNQ9IpBrMry4/tLWiUKp1VUzPVETak1VECNXWdSun+aFQwbbcNRYf60Du&#10;Q6LymLD1x8YmEvpt4PJuX+m/Lw5JuWkUImEEPl8XUrvN9XT4O99FxLrtZ/6YsdjmYDwEy28i13fE&#10;w3GOHz6vbTGsETb97m08vSFBdbhuNjn9Dj93PH7jZ7yNjD3eB4GUB1o+iRaSiVbcO5hy/3ifk8M9&#10;jPIIXyGtpMgniCzHSrA14NregHetC2Da15EKITVCaaKUHcW+NSsMhDYXuBAxeZ5IGllGiJF5vVwJ&#10;6ZnQu8I31hK9x2WaIs9S/msFZ7yz2Maio6FaLpldz5P7qclTH00abBC4xiXBEaMQIbJYNsyayPFd&#10;g1AS2v5bco/0G4UqNolddOu2X7vEfg3FGAmuwskk5ql06lXFEJLHY+yyKyOH47ASu2r7NsYkopls&#10;f76ua2qjyfMMEZO4oskyvvnqG/75pz/hRz/4IU8//oj3PnyPzz77Nb/4+S/5+utnGKUpdE7d1nZF&#10;XpDneX+PJlvN+7quqJsqiZNJwXK5bEU6V7nLmESqH5J+O7GRbU7a6d/VWj3ejeuwbh2v/225YpPL&#10;9SbH4bTWFbDeF+iEUYY155hkI3pCdSdcsDqGKSX7XmESO0v9G+9C73Y5rjOH49Xd9yZxjLUx3JJM&#10;xu7A2/LhWKTmJsn/pujDJrL1Ws4KIQn1KUUIiShrvaWcFCiT8eGTDygnJafnZ2hleP7sOUEEppMS&#10;YmA2u8R7j3MeqVXiUwmB950QnOx7TGsk0A05eZuYyDi/js+FY3fx8f0Pf9dQqGsofjIex03CYrfl&#10;8DQf5I3cPfy84RlmdV8r59tNIgXDaxgLxw33ttiS2kPwzK7nfPH5F/zbk3vs7+2jVMPy9AxixJiU&#10;f8OgbuieR13Ztgchsa49+ymNjAJlAiLC/mTC4fEx07O3XJy9RXhQRt7GZ996HuIdIjWbyOfD2CSE&#10;Ntybu9ywaW6lHCBGArOqF1YcCwQ5595Zw4zFZjfVMUKIPl+v8tD6fW4S0xjngeG87MRZhtfhnEP4&#10;dDYZih32eT12br4319p4LdwmmjXu5YwFfLad+981Vzblq9sEEMZxUzxVrJHYN+014/u/0e8ZEPy7&#10;mmHc67ptnIYCXgPKJ9Z7lHNARMkcHyPWu9SrUSrVYF6S5TmKQPCe2XxO9AGTaTKpOJpOKLVBhMCb&#10;qwtmRpMpifCexWLJxfWMRd3QVDXTSYFWBT5C1ThqazHtu0QtFXvTEkFkcXGJXVaoo/YMKWAymXJl&#10;DHW9xAaLk1AeTPFSIJTm+nrevjcsiDHw6vUrDg/3+M7xR9y5c8Tjx4/46qsvqZsF0pRorfnw8Qf8&#10;4YsFh4eHLOczjEi15/Rgj6KY8OjhfepqwdH+HovrOWU2pWmFrwlJzK9aLBHAdDrlYH/K9WxGXddk&#10;WiKURmsoigLvHPPFjKqx2KohtD1RKZM4U+NrbG25vLhkuldyeLjPRBm0lSyrmnrRcGdvyqcffcDn&#10;z58zW1p8jGidk0SuI95btO7miMaY9H4mxkBV1219rIjR461HitSfdd6nd5sxEEXELl3qSSiNAHRu&#10;KCdl22sxLKuGF69Pub6q+MWvfs3R8SEfPvmADz98zJP33+funXsc7E3RQhJcEnzvOOhaBXxIcylE&#10;RxMC5mCPk6NjPv3kU5bLhrpumC/mXM6uOT094+L8iuvrOUIovHfMF0v29/d58uQj7t69x/0HD/nZ&#10;T3/KbDbj6voa2zSpj+hDEuBQkGUZMrSu4sS2F0K/B4Y4cBhvHc239Yk37fmbcuZ43x7XBEoqVGY4&#10;ONxnMp3y5u3bvmce2zomhoBSWSvElQ5da/3ttl9snSOG1fPu+shgWcyv+PoPn/Pg4R2KIk/vugAp&#10;5MYaJIRAU1d458myjCLPmV0HiqJg6iYslkuuZtdMp3tt60el2nUgTrvxHRytgJeMENMZTw32IoFA&#10;CnUj967XR7fUsIOvbevvr+fy2wRkhuf9MBDP2VnA72IXu9jFLnaxi13sYhe72MUudrEjwO9iF7vY&#10;xS52sYtd7GIXu9jFnxjeJqK2cA5acqoWEWkS+VCI/5+992yS5Ejz/H6uQqQo0dW6G2g0ZjAY7Ijd&#10;u90z8o7kmVHcZ+YL0oy0W9Jubvf27mYVZgZAo4HWXTpVKBd84RGZUVFZDczuO14+ZmWlIjMjPNwf&#10;f9zjL8AHR13Z1k0X0sTgPSgl1m6CEbATXQIlkiAl1kdirFQSoU0EBrQA28pFR1ipI0H25PSE0/Mz&#10;Kms5Pj3l/PyctH1InCjNhkwa3Zaio6CMLldS0blFSakQSiCsB+HARxJGkmZM8jEKCRKc9zSixrkG&#10;peLD+6au8bYGC0JGsnwTROuE5aiqBpMY8jwhTTXBgxKQ5ClyMkIaQ5LlaGOwtqEqa2Qa3eiNSQBa&#10;kmYEZ2opaKq1fjtKgW4djEVw5KkhzfaYjCdoILjotKtMdC+sqwrXNBHkaBsCkGQjtBD4kCBHKU1d&#10;U1bRNdS7huBAEsiVYv/eXYxJIoC2dfNSyhCUwCuBC/HchPP4xtI0ltlyzuVqweVswbt37wmhQQpY&#10;LJZrt2cpJa51lRUiPpD3AYyKAMqjwwNu7e+xN8o5PNhD60hKUkoRRE1oCTRpkpCNUlKjSbOU4AOr&#10;ZUFZFMxml/iWDIDw5IkmzzPy8YjDSUqqGl6fnlE4WFWWs8xwvqw4ns+4XBZIJBKFCIHG1kgRsLZp&#10;CfCxz/oWeNCB0eJD/qsO09A520Yyx02OTmJNVo9jJviW9KwC3luC8ARsy36On2IShWgB1kIrJAos&#10;0dkzRAC3bTogsYiAPxVJM0qo6CAUHEJ4cJ4gIVjHJEvYy1JuP3jAv/z1L/n0yUfcvnWLWwf7jEYj&#10;7t67w3Q6xaQZIQjqumJ2ccnlxTkXJ8eEKrppmtSQZClKROCL8BbpI4hJqRZUYSOxJ7TkFQkEV1M7&#10;S1GVuKYCPFJGwGeSZiipo2NpYjAhYOsGGQJqMsIogdaK+/fu8LPPPuNiXvDi7SmnFytOL2asiioS&#10;npxjtVgglEFax53JlIPpPg/vP+RiueL96Qnv37+ncjVI2bpgimiOS0c1iYIGWiu8byKQpHVcuonc&#10;swad9Agt/b7Sd0Dq/u59GAA/N250NwHw+oDMdR9bg8xdS+TzCKFpmhrjExbFkufPn/Env/iiJbVf&#10;d5oc/h7YwFo7mMoQDLl2jCa0ohB9IGV84TbgZ98xonMqjm2jesDRSE7WWpOkKY2rGU9yjEqiU3mq&#10;SNPYr+KY7okL0FLspYwkLxUdlISIIHklBM6HtWNPwFJVUXjCB4dQgUlumI5iThVBcHr6jr/927/h&#10;P/6//w+Pj27xi8+/4M7hAbmQ7E0nCAHLoiDLE37+2ef87LOf8Oj+fYJtOD89IUs1n/7kE1arJX/3&#10;93/P//1//SXPvvmGPB/x61//in/1F3/O4dEh9x/c4+WbV5ydX5JkI4KwnJ+94+LsktPjU7IkRbko&#10;mCFCwDUWJRMm4wkPHt4FEfjd8xdY7xmN8ij2IVScB1rZgRACSgimeUbSApISIJGSPDFkSmKDROJJ&#10;jcYojW0szkegJS0wdzKZoFv3lCxLI0HOe+bzBUolVFWDCAohEhoPXinwlrppSLKchHgP9vb3IzlO&#10;SUxqMEaxKkoWSrI33edwf4qSMM404/GIt29eoaRndnnCYn7O48eP2d+7zeHBCGstOkmxrauQILqx&#10;r4olZVFyeXHBu3fHlGUVXeZbcFddVuA9qnX16UB8/gYX0yEx7or7qpRrV6iudokAOkPTNG09oFAm&#10;46eff042nrJYFQhkS9BtrjimKK3Xn2Vb0sRkMsFow7JYYBJDXTWApyxLZpcz3r99y3I5g+Da97vq&#10;RI+UayKH95HkVLfE4P419a9tG6FgGymmT07orqGfG29yFhu62nbEhiFoef16NgTtzvXObSGeW2vR&#10;Wl8jAw0JkFVVxjl64PTeJ1b283f3t6HT4PocewD4juwyzINDV6N+jqclMcXPDNTWUVbNWqwntHUl&#10;nkh0kHINjpVaY9rfpZQkWrWATk/dJnUpAnIwv/SJIP3z6R/Tv1f9eWModPIhwYRN/eSuOZV2gFS5&#10;xQFzG/BSKbUWUggh0DR1O3dHt7HEqChw0NQIKTFK4VoHJqUkWmuKoliLFnRkH+CDJNjYBzTWS9I0&#10;xTmLkiG6fdEKVHGVnNkne0opI7lOSf7N//Bv+OSTp+xNM5qmQspAVVUURbHut1rrNV60A9xGZ/JA&#10;XdUE30psaBOJ3zL0hDgczsXzaGxDXVdYW6+dSeP9o50h+nP25udOQGBIHFj3XSVaknQU4fE+IFTM&#10;o9ZZTk/PmC+WWOcIQeKLoq1FWmGD4JlkGUdHt9FJirMN3kXRniQxaB3d2Oq6ZrUqsda2P69aEY/u&#10;nrVkMCFQWqONgQBlUTLK47pstVoxnUzY39/n3fFbymXBdHLQEv6bdU7USnOwv79xcJSdWMC6h2xA&#10;xC0pWbCNcCv6nLh1uxMCql3H9kl6eHp1pdzMK1x3+B2CxPv5SbViF2tijQAfonhOQLaia53jaRP7&#10;k/DXxCzie8b1WT+3byNdDwlj64e57Rj1rbNyR/L3IbRrcdE6kQa8820btv2RvvCCRIrQutJHV2wx&#10;yK03CZMMSXRddMSo/hwxPOaPiX4e79py6ETaHz8fcpr3wW/60wBkLrr/99aam3HQ/nzNqLUVzluf&#10;6/Zr3eYe+qE2Gc4P24jzN7mBDvvKus0IN7q633SftooO9NrgQ27220hbQ/Ji37n0phpwmOuH77u5&#10;5xB8vBeZVoyN5MHhlKNJxjQ3ZNLj6xLVipsEa9FphtA5aZpTFyVl01Ba14relRRFiTIJh0dH8bJF&#10;FOEILUFergkbAq0Ek9EIOtda75EyEu1ciKT5uqkheHxTY4WgKQUhzzBJ3NdTQpAohTSxPUYmRU4k&#10;1kPtAkXdIJTGhii0hdSgdDwHFZgvl1T1G47u3EMnKUJr8HI9121zYB3Wkv2c182PUTzQb2q0VhSw&#10;E15qB9c6B63foyXERxIJKLEhbiA0oR0Xi9WK1DZIPMtixcHefhTXMjlSKqq65vmL77hz5zb74zF/&#10;8rPPeHj3Ht98/YwX37/k9OwcJyKZKE1TbEuob5p6vbcpBNhGkJokipD4cEVYqE/cc4N6diiK0Rf2&#10;2Mw1/so47dpLiKtjXbbCltvc2bfVif39sPjnq3MZbX3QHx9Dcb+h6M5mju3Pc6zdRkNHOgttLvRg&#10;tMIGt853IS59rvWfbfllmNuigKW5QoAfCmb0r2d47v171a9zt+WZm3Jnv86+mnd8K6wThRoa2+CC&#10;Q7b11/nlBdZbnj1/zsMHj1gsFyA8SsZ2O9w/IMtSxlke9yVDK1Ioru5VfUj0Y9he3fzzoTx9k6jK&#10;sP7YJp6yFrfo9fPhOmSbw/ZNa5vNGOkEaa4LTm6vs9S1vD6co34M+Z32mQnrGkfx4vvvefjgMQ8f&#10;fYyQFeeXM3yI+Ww0ylnM5+u6patdrHNIqchMEkVROsIk8TjZ7o1N9vcYTSfMFrO4H+scWpmr9/gD&#10;4jf9Mbi9FriZBH9TXh8SHYfk5uv1XH8tvVm7yLZW7u+Xbmv7m2q3m+qZftR1jXPuylju55V+fdft&#10;K/SFjvqf1Sfm99fD6+d1gz2G+H/RmyO5WpcM1uzb2nybqEl/DhiuLX6ovYbt+yFBlGENvO09ru0z&#10;Deb44b7Jtvx5Uw4Z7tcM96e2jfeh2KPY4qpc1jV1I+KeaeJxITpk09ub1kaTGoVwFltXrFZLEmuQ&#10;QpBJxXSU4W8fUgdL7RpmyyWjJAUhqUJAGAUuCttV1qFMwIi4jmtsA95jbSCsPCp4fFmwnM24c9+j&#10;jaJp4v5QluXU5YpVVTL2NaO9Ecl4hMNRu4ZRllPVNanRaKU5Pn5PmhkSY3jw4D6LxYzvvvserVLm&#10;sxlFUUCAhw/vU8znLGdLglKkWUqWGQ72p4yzlEcP7vL15R9IJNi6wjlIkxTXWGrn0UqxWMxwLsc5&#10;S9PUeA9ax7pBa4PQEmMMHoELgkArfBYU+3t7pKlhuZhjrWWxWAKQtMJHmVak0zG10Dy5d4TWkm+e&#10;v2RW1ngp8U17/72nUXrt4B3HHOt9ovVc4j1OWGQn3hRX1lEoMXgQoLyirh1ZmuJrB6FECokOgdEo&#10;CrU75ynLhjev3/H23Xv+y3/9LQ8ePODJR0/44uef8+jBHQ7296PwRlu7mQDONjjX4L1ECaLIu3MY&#10;LVHjhMko5ejWFOtvU5aPWK1KLi8XvH/3nrJq2ucDkixNGU9yjm4fsrc35st//EcuLi65vLikrmoE&#10;ohXJsZRVEWs64j6yFK2QfIgiOs6HnnDmRqioL1rVFzcd5oehmNlwvdf9f7iHGPeKdRSql5LpeEJT&#10;1yyKFUorZBMFrbU2UVxEdgKFbX4JomNyb54k9faApRQ423B+ccbbN6/45OknNNbig1rvjw33euOe&#10;ZBN1eaXEO4fWitE4RyeS88s5r1+94u6de21buIgHCINr72oUOtGTKBzYze8C0ZLg43l3gr0hMBCF&#10;la2w5nYC+jYhpn5O3yb00u273VQXbvLqdaHUHzMn72IXu9jFLnaxi13sYhe72MUudvH/59gR4Hex&#10;i13sYhe72MUudrGLXezinxmjNGG1jO6gI2PIE0MiBY2FECze+jWp0TmLUgYZQEmBVFEhvanrFkza&#10;kqZEJGE636CSjNQYZJIgUCgBJk1QCPwysFyuoCWnXc7nvD85xhPI8pz9vf0I3hdyrSTvbI1Rhulk&#10;H6nlGhtvspSqqnAECAJjUlLlEa3zYJrmGKUJ1rNcLpFKIQVIo1rHz/hAXCqJyRJ0YkhNglGa0XjC&#10;dH+PPM8xxpAYTZ6mrZNqQBsdCeOR/Y1HtirwsFoVLGdzbOPwwVNVNYvlEmfrto0iIWdVVngXSW++&#10;FRMQIpAmOd4FjFLkadq6KdpI5lKR0NTUNQRI0hzEnESploDsWnJWdHgSEprSYrSEhtYlpkQIhdIm&#10;uqMKQEpUYiIwWUYyc2YUqTYcHNxHKEltG4pVxWw25/xyxuVswaoomc0XrMoS7210/tKG8XhCmmVI&#10;oktZ0zjmi1Uk6wjFg/tT7t5/gA+ei/mKuqkIQWCdRZIiFThXkacZqZkymYzZP7pFbR3zVcF8uURK&#10;qFZzyuIShCAXgQeTEUKnWCEp7geOZwtenhzz/Zt3nJxcUlYB56PrrzYmunkKQMgWJLtxodqA67aD&#10;+iPwLLpZxQf8G6JLBEqpzrsxOhNLD0pGFC7RPQ0pkEHQ1E10AEp1JOi37r9aKYyQeBkiCL2qW/Cb&#10;aAlQnqa0BCGwLrqXai1xtiHVmnGaME4Sfv7pU54+fMjnnz7l7tERk3HOJB8xnU7Ixjm+qXn78iUX&#10;syWnJ6csZhckErJUkWmJNAFvVxRFzdzWGKNRiQTvI5nWJHgnW7JKBHBqo8lTgwKquqQqi0iYl2rt&#10;4BlhEbAqV5RVhWrBgtVqRaIU0zzDekddlVRNBOxonXL//n3SUcH44JBlVVNUlmWxYlmsaKxHVBW2&#10;ie1yOB5z9+iITx7c4+z0Ae8vTnl/csJ8VVB70GnakqJlvGctOcF7CyKCjJBqKzgSrjtZ9IF8Q6Il&#10;cN3xkeskk6EzUgdE7n9OH9gZv8srLpplXZHmKd+9+I6iLNEm45p3Tc+Zffi5w/PrYhtQcEji3Abe&#10;vim2ATE7HJLRir3pmBBkS6qHLE3QOpLTaZ0u1kBFWtfd4JEyfncuCnZIpWLfAJqmiQQwBLkxpKOM&#10;1MSxs1otePX8GW/fvuPNmzf87svfUS7O+eWnP+H+rfuMk4xJlpBnOc55kjTlyScf8ctf/JyHD++x&#10;f3TI8es3nJ6+4/6dIyaTnNnsgt/+9rf85V/+B16/es14POHTn/yEf/2v/3tu3TpAGclXz77m/dkJ&#10;OsuQQlPZBSfvznj76i3VrOBobxxde4OjqEpyrTk4vMNPP/8MmRj+j3//G85OTtm7tYcUbb8IkUSt&#10;lcA1Fr8mvAsmiSbUjkQGUinIlCKRgnyUYrRilGUQROskG0FWru1nRhuMSVBKkqZR6GWxWLJclSzL&#10;snUtjcTb2lqUMUgjMAJ0ljCWgloEjk/fM5nsMR6PmUxHjMY5xihGecr+/j6TLCV4x3iUomXgYJLx&#10;6MEdptM93r17T5YlJIlhf3qItRZrPctViZSKumkoqhXjPOPO7SOefPyYy4sZL1++4fjklOVqFZ0m&#10;nUPJjQOga/uvUirmpx9wSr0CGu/1/asgYocIPrr+SsHTT5/yqz/7F1xeztYAwQ6UVtc11tqWAH+d&#10;uE3bl7M8gwDOltRVwXJxwfzsjOVqgXWWYFtwIAJPdIbuA6XXJMme6+LQ7eVDBIBtubBPtOl+HxLF&#10;nHNordff++/Tf69tpPE+SLJpmjVp37RiPv3jpJStgynXXH07YlQ3z3fH9e/pUNCk3ybDa+4f3xES&#10;ulw/JP5376974gZDF+cO8KhkFOURiFiz6ijYInV09RYIpHLrfosSEQjrHIoIxjZaRyKy99jgtobV&#10;awAAIABJREFUMCrW1zLYCNKNV9ECI7ef2zYXvG3zwvB+3TRebiKGr8lP3TzCVRGG/ldHHCjLcv25&#10;/fNe9zER+1xo50+jdEsUCOs+tM39cxtBMpZ5rWO2CCihyPOcKITkWuENcCG0ZKshkawP8vXkecZf&#10;/MWfo5SiKKIzl3dXr2ktRnEFCNuBWaGqLN57sjxBqARrNyQUJTvHsAheFniWixlVWaBUXGPRgpM3&#10;4y+K2jjXc5asqittdI2YFWLtKdu86XwkqPsQOD075fJyDkLEtWTrxigENI2HILh39wGfffYzmqbh&#10;/HLWCgoIsiwlTVOqqqZoGopiQzCJuSuKBaRpgtKRlFmWJUk6Is9y9icTXGOxdY0aRZEUAuTjMWmW&#10;k5sU1bq3Ox8dXrVW1HXDdGrI8gStBKXzKL2dXD2cFzY5L1wRAlqT5yKbo11j30wwia62PQLRIAd1&#10;uXNIkLlSe6qNOFB0NANvHTrRa5GRjvDSfVYUFLg6rjeA9uvk7mEeGM4Nw7zXzQEgUDIS3Dc5VawB&#10;29738OhxZRph91JE8aPB3DIU6+jXxttA9v2+3F3ztnP+Y+MmB7v+vbxChupZGUfyYegq8q3kyPi6&#10;WAeI9hh6fSS0zqCxbgsb4YwQ9zquOPeGjcHcjxGquelah2PiQ/VCv98M3davvKfctNVN64Wbzu0m&#10;UbqbcvvwmrZd4/D9hv3sJpGy/jld7a8BV9doKciM5CDT7BnBRMPYCHBNK+6lEUJSO4dtonibFhLf&#10;OnbaAIuioCwWrJZLbt+5iwseJQLOO7xoBSxk/AqtmKRWenOMD/gm5oI2PcW9kEAUEPOegMcGTy0D&#10;wWu0VjGfC4FWsd4mBPI0o/EBGktlK5aLAm3iXlOe50ih27k7jn9bl7x/+5r9W0dkoxFKGRCbOmrb&#10;/RjWDl1+WtcO7qoTb3fP+4SZK7krgGr3aoJ3KGHwUpKYKLLhXRRWIU1acaw4eMqq5Ntvn/Hw/iNu&#10;37pFok1L+pZtDaI4Pn7HyxevuH10l58+fcrjBw84Pj7l3VkU5EuMQgWBFAaloK4d3vko2CZVdNyU&#10;3R5RaIXnNrVpVVWIAWnyZtfH7X2+y5Hxy633sYbtNxyrN7k6byWwXzn+6h7ERihMf9DZd9u4DL3z&#10;79daLvgookHPKl7ISBLuka+G/WFbSNHLT2wXWlmP8cH1Dufk/jqILccO88xNn7P5X8zzoRUxStMM&#10;6xxFXXFwOOHVq5fMF0sePXpEno0IwdPUJRBITMre/n6ch1tCt3P2RgLp0DH6Q870DKqW/nqrLyj2&#10;oX667ZihUFe3fjXGUNf1tTZVSkUSWu8efGhuj+cptq5Z+n1zuFcWl//+ev+8gQR+/d7HL601PniK&#10;Vcnzb5/z8NFHpEnCKM9pmmUUgiprBBKprorVJUnS1rhR9ME6S5CSum7Wgh5F8Iymk0iCn18yP68I&#10;ztF4NuIg8aTWoonbx/LNdc+PEUQbEt/7tdh2wRix1WW33++6/H69FudH13T9vt5fk/Y/Y5vQwk21&#10;UP+cwpbPklFZ6lqeUEqtxVm6ftXNcxDXD91zh45c6Af7Tx+63mEdM3Sg/7G17odqwuG9769btglS&#10;3SQSMZyvu3lwSDbddt9/qF6FDbG534bDMbxNdGxzUpsxXNY1eaIJWrdidBuR3LqxKAm5MQg8tn2t&#10;dY7ZYkaW54jgOdrfo6hqVmWJIzAajbgzyhlXJW/evWO5rClUQxCCg8mE1CiCFVhf0TQNVVMTnCUN&#10;itevXvHks89jLYVAm5Qsy1kZTVEXVHXNdG/K0b17nL78Di0lWaIZJQmtbhBNbXn18hX37t1jf3+P&#10;L37+Be+Pz7Ah8M3XXyGl4Oz4Ncdv33N7bw9vDFUITCbj+HxLCBKj2R/nhKYk1QrZ7hK3ikVRAFlF&#10;sUpnbVuvKgQeY9R63WN9wLX7/EKBNoLRaEyqo0s8LRnXOUeiEryD0tZrl/IszckSQaIN5u5tQuP4&#10;5vuXLGyDEy4+G13XnaEVhWjWgu8iqLg29wGPxSEINCipMEpFoSRAqrafuyjYVtV1zMmVwmhDcAHr&#10;GnSiCQq8FHgf90Wq2vLs21e8enXCb//2H/jo4T1+8ulTnnz8hNu3j5iMJxij18+08XFPv2kskrg/&#10;RXDRId5HselxpsmTMQfTEQ/vH1HXNWXlKIqCy9mMqqoBz6MHdxllCS9eveT05JzzszPOT8/julsK&#10;kB6hkpYA7xHe4mxFcB6tzZU9h35u6RPgh3u7w3z0oTX1trWdDx5vLdPJhFGecbC/z+XlJYuy3KwR&#10;tMJahxBRMFJrc2V/RqouZ1i0SfDeYVuReeddK5AdaMqC169ecfvObUbjcTvvhzUBXwoZnyvTiRNB&#10;YgzOC6qyintkUrJarVguF/zhqz/wk59+xsHefuy3fiMgs3ZN78QRRdwvi+sL34pUts+vWyF31e3D&#10;Cbl1zfoh4vu2ubr/Htvm81hP+Svz9h8jNrOLXexiF7vYxS52sYtd7GIXu9jFf8uxI8DvYhe72MUu&#10;drGLXexiF7vYxT8zDicj5quAbxpSHd0ImtoSnEUrhVcST3zwGYFxnXK5IQRHVRZY61oFdgsI1kYo&#10;QSCFjkRDFSKQTMk10TdN0xZsEoGqdV2jtcakKdPphFE+imDcFnTrrEUZTZrmpFmG0iKqzLvOtS0C&#10;CQWBNNEo5wjeYpuG2nkqGckfXgSCSBiNR6RpzmQyZbo3ZjrKubU/ZbI3QmqJUZrEGJIkQelkTYwS&#10;wUcLIQdNXWHxOAG1c9TeY4MkSzO8D6g0ZzSeoogEjeVyxdn5GUF4rK24vDhhMZsjncC6BusdRVmx&#10;Wi5ABEQ4j8591oIHJQ3WeSpb4oNFtU4/znmaxkXH4wDaGNI8YZznBB/byeNAQNqS+EfZiOloEq9R&#10;a7I8j2T+Fhw/yjOUUXgBQSmM0TR1FR3BvCOVcLQ3Zpyl3D06bAURAvNVyXw5p7ENi9WKoqiw1lEU&#10;VSScWkdZ1djGsSrecD5bcHIxYzwacX4+i+AQIVitCuqq5OBwirU1c60wOmUy3uOjR4/wQlJUFfPF&#10;kvnskuV8zsnFOReXM7Q0TKf7SBnBR5NccedgzMe39/n83l2++e4VX714xVlRU9aOuvYt0Qq0iu4/&#10;1ts1wHUIohqCorrftY6Abu/dGgTQfXVO1hBBVhqNlhJvfQTAWIeQAtkSEa2NjmtJC2TARvflLNFR&#10;4IC2G3qP9zaOFeSa55AmhuAse3nO3aNDPn74kC9+8imfPXnCwShnmmXRrcFaLk5P+P7ZM5bFkrqJ&#10;DsAyCIyW3NmbcngwwduG5XJOWa1o6opquSA1hkyNwEqkis4jWmtkaM9DAiLQWEddz2iqGucaGtfg&#10;WofQLnzpmc+X2JZknku9JnUs5jPqxRwjBUmaohMdhRqMBqXI7k/Ry4L3z56xrBtUnnF4sMdkeoCt&#10;HWdnp6yKktOzc4rZJWmScHd/ytOHd5BG8frklOev3vD+bMasiO0cwd/RTcEHSIzChkgGGIIpIzhF&#10;XHN2NMa0ZPXrhPLutX1i/PBr2N/6TsjXwEGtQ3AEY4U1wVbJKFTivOVydklVl4yyEbVtEDLtnTNr&#10;R84Qbga7Dj/3uvvehkiz7fj+Nd1EXun/rLXGSw8iIINqnVWj6ENHLIwCFJEQGlwEDUXSo225M4K6&#10;LHFN1bogRiC7SVKSXMc2c57Z5RlvX33P6fu3nB6f8P13z/n+2+9w1jHdm/Kzzz7l6RefMU5TRBOY&#10;5BmTcY4yhgePHvHkyRM+evyIu/cOCThefPV7To/fc//eHYzyvPjuW/7xd7/nP/7mrzg9uWA6nfLw&#10;4SP+9Ne/Yv9gD+saXr19S4PHpBl141iuSp5984x3r14zPz1DuQbqklR4SluSqsDtg0O++OXPOLh9&#10;h//zL3/D8etXHN3aRyYKQgToKaWhdcGtncdWDSafYKVnOhmzOJ+R5yl7ecokyxG2BgJKeAgW3c6B&#10;q9UqOjyORhhjGOUZUkYSalVFImlVVjjv2ZuOKCqLCOCdpyxKjI81gkkMSioO9ke8nc1ZLJcIqRiN&#10;cmzT0DQR2KW1QImAdw2SQLlakKWG+3ePonuRjcDSxGjGeYYUguP3l7x89RbrA0d3bqNNQpaneGC+&#10;nCEC7O3t8etf3Wa1Knj15jVvjt9xfnJGsBsioHcOMXA+3wy3AYGMm51nbdOgjWndOUPreCy5d/8e&#10;/8u/+3fs7R/y1dfPuXv3dnzvNp80NhKTA9FprJuL+vOItUtMEoV8gg80VUVdlMwXcxaLOU1VM8rz&#10;FgzqtwLX+sC2PmFlOOf1Qf/bop/LthG6hwTISOjpascYfVfLbSTkIfHWGIPRmuA9oSdY0D9uTegJ&#10;Ad/eW6XUjY5rfUJ9/z5uc3aLBF5xzVl+2/XeRBbvQNdDl87u97qq1nOIs3btLq2liu6/eJzbEMaV&#10;0vFeB4+RZu3uXVcVXgjGe1PG0wm5SXBlweXp8dpl19pmK2h/Q+rrhJHU+tr7fb/veLcNrH5TfxqC&#10;y9ffB8cP582h8Ep3/7q+1J8r1+6I7X1fz7uyJW73yHQ3kSqvknxat0biemE8GiMCsYZpJ9QIeg8t&#10;SfUq6b87zxDivF5Vxdoh1bl63Qe669jUEBuBJdmCwRvrKapVFOpxHq36ZB3W4NmW44e1DYv5LF5n&#10;y9YXMgoWCSnWTuOi7WH96+6TDPuOmoFItFctqd+HQN1YlkVFWZXUjcMkCUIosixHa41WMQeYuma6&#10;t8fP/+QXOGeZzZc4Z0kSw97emLquePniJSEIJuP42j54WmsVHeW9R7XnpbWO1yLg8PCQ1XKJs65H&#10;DookMa01aZKSJ2kcazoSTuq6Qki9JhhL3bXLkIS86RvbCCedU1vnJty5esVbGQnKwfec37lKtLpa&#10;Q13NLTcJFV39PVwhZVnn8EHE9eKARLKNmHzTmmcbQaVPIu87DQ8B2P2at//64Wf+kAPZh2rMm1xl&#10;t73XkHA1JAL9U2Ib6W2Yq64QePtEczrBirAWTLjJffWHrn+rUMVwHhcb9/htebr/Ph8iwff7yIcI&#10;kUP3za49hnO88w6JurGNP0SW3FZH/Jg+sm2df5MT7E3fu+vq56jhvbhyjgRCU4Ny5FNDKhyZkeCj&#10;K2SboLFO0Nga5RyJUZSNRQL5KEUlmiRLWKwSJvsHpGmCB7QMyN41SdHJ07Xf2zwUF34e4WxcK4W4&#10;vxAQUehKKdLUYGScT5RUUQxTCJQQeARBBLwUVLVFC4E2hlFqCEZQ2+gMmec5WZYRgmC1quL99x6j&#10;VSSBVSW1lJgkoIyO+4LGrGsR51wrXCbXX93a+Ep+keLKYvSqu/lVUYV17bWWnWiPD1Gar/tZtOQf&#10;51x7S+KeDXhm8zmSd0zyCUVa41xYz4FlU7O3v0/17Xc8e/6M87Nznnz8hP2DKXce3OX14QGL5ZLv&#10;X77g/PIy7qXIBO/i2SRJdH83RkX3x7ARuFtfd7hOtr2J+LkZw52Ajr+Wt7RWV9qnc7GUUrV1oLxG&#10;irlpXdF9H4oCdnsOP0TYvHJ+cK1ulK2gQxR3ueoU3ndrvZq/xAdz6lYHehn33SIJiq1jerj+uUIG&#10;HpzHtvXUNjfkYa7clruEiL3Xd69vu/98uUAow6effoqUCms9lxczPnnyhKJcslwu0S3pqyrKtr3C&#10;j8qPPyQgMryXw/y+7fXDNV5/Tdi1w3Cd+EPCikpFAYn1mtzaa66znSBTJ1rarXeGdW9XK3Tvc9O+&#10;3nD+2DZPDOfDTshgnausIzGG92/fc3F+zmRvnyzNmMuyJbap6IosrhK/TVvjbtaWIEMnyBVdYX3w&#10;KK24fecOxWpJsVjg6mL9Puu+3+aZoXP51Xa/TjrerFW213nb5tFhnTbccxnmmuE4Gq77h0J62/Y1&#10;P7RHeY1geUVodCOs0glI/bhxKra2gdY6EmMHfWpdH/WIo/25r3N+d9ZfESUd7sv8MXVr/z7+0Pja&#10;JgJw81rkag7oizYAa7Hrmz67v59z097CD93Xrl7of8bQkbovYLRN2MCvCcVDcSWxFuZubMNiucBI&#10;wThJsc6vj/HBMatWhHHOOEtJtIn1v4/iRkW1QkrNwWTMKM0ZpRkXiwXv3r9nsr/PdDRm/MlTLhYL&#10;Tk/PUcpgvWdVNqQqPo9RIT4W8MHTNDXPnj3jX/1P/zbumbfHpGmKSVKWVUVV1RxkOQ8ePOT7L3+H&#10;DBfkScrevQkyxD2mqqoJ+Fawx3Dvzh2ePHnCb//+Hxlrg20aBJ7nz75h/4tfMM5zyvmcxXxGnmQY&#10;rdnfm7K4uGidtGuMloSmoanrdq/DxO9SErxnPJ6iTcp8fokUAZMaQvA4EZC1gpZULYWMQstSEVzD&#10;qixommYtouZaMSTbPg9BCHIlkAT2s5yffvSYumn46uWbSKqXvX4r4to/NVnrAN9gqyg2o5TAEUVG&#10;ILqJBxcicFkIpI/3INbeQANBSoJSODxFU0PlMWkUcdUmPm/thAld5amamrqoOTs+4fe//5qD/QPu&#10;3r/DJ08+4cmTj3n86AHjUYZJkugK3+ZwrcD7VuDHO5qmxjYVPkTBuUTH2v5gf4yzE6o7B5SVZbUq&#10;mM0XjEYZt+/cgiCwjWW1LJjPFyyWSxpvmc9XvH37novLC+pqhfcJ1XKFd77dX5D4EJ9TN02N1lGE&#10;ZiPgsV305qbnQsPjhvu3trFoI0m0pqlqjo+PWc4X2MYilGqd3jfCkwzm335+HY/HWGspSkurdxlf&#10;IyNJXiB49/Ydb9+85Wef/xwQNI1Dt3t18TmTwodWBF2YuFZoie/eu/X8aozm66+/5tvn3/Jnv/7T&#10;+Hpv1/ViFOfq3OgBOsET2HTU+KNgI17ZbhX/UfFj6ql+W3FlX1N9UNTpn/J5u9jFLnaxi13sYhe7&#10;2MUudrGLXfy3EDsC/C52sYtd7GIXu9jFLnaxi138MyM3GpEkrJqaejlHpQmqBXUKJVFBrAnmfSCg&#10;c3ZNqowPL3X7PyIBI8IHkNpE1f2yJklBmRQhJbZxKCFJs4yiqKiqiiAFewcHJIlpHQogAvfjg1Qp&#10;BaF1XffOYpQhUYrKRkV+3zQQPN7BoiowIurSOxdIsjF7e/vkkwydpuTTPfYODrlz5x4PHzxiOhkx&#10;MholHQhHEJ6maajLgqqqqRrLsqhJ0+gCKILDNRGIK41CaYUxCSIEdIgPuK13NICLaBOyLEWYFCsE&#10;tbMcHO7x0D1hMZtRLyrKouLycs7JyQmz2YymqSA0+KYhuIBEIYViPl9SEfChJWB5h1QJaZrgWpcG&#10;lGBlG1azZetwr5FKo7RkVq5QQPCXiBABvzJ4pI5ED601aZpwsLfHeJSTZxnZKMMkBm0MSWIwrSPj&#10;2iVUKQKBrCU1ZkYyX83JUk01dhRFjRKwXC6oywbbqJYUaTm7uODl6zetwIBkNMoxRkNwnJ2fcXwa&#10;CSrT6YQsTVgVJWlZkSYZWhsyk2AOD5iMc0b7+xyuKoplibMuukhohZSgRWBvlHHXGB6ORjy8tc+X&#10;L15ycr5iXpQsKovDY60nUQm0DrshhEh67jp3z2lK9NyjIvAwunX1iUtN00R3BglNXUbCjRT4pkYp&#10;iQ6CxjqEd8gWdDya5KS5ZjoeMc1SsiRBotaQ27VDhlQ0tqGuG6x12BAoq3pNrEqM5JOPHvNnn3/B&#10;/dtHpEqhg0fWJbPljIvZJXUdAehHt27xxU+fcu/BA4zSLM5OKVcLymLB4vw9i9WSsipbgYtAmqeM&#10;R2MgUBRlBEimAaRCyw4YEUFiRVnHNiTCw2xwBAGJ0igRyfK2cQgJiUk5vHXE/sEtjBY4W7GcXTI/&#10;v0D6gNQKZxuEiC4TuTEgBR8/vM3kYMLJbMlX337L+9N3nM8WfP7Z5/z05z/B6ISiqHn54jWvX73i&#10;4vwUTWCcpnzy4AF74ynHZ3POLlacXlxwfnFB5RqkMbjuHrUAJt8Dz7Emr6itDk+dY0kfONnl0Q7o&#10;OHTs2QaoXn/fIGLWn9P1ifh32laOtBklJDYEnHXMZ3OqsmT/ULGqaqTsAIZ9cGTs5/8U18sNOKn/&#10;Xv3r6IMfr7uibYCP8XriNcX3MEaDj22mdAQQRafZ6D6iRECIQPSEiQA0WxcIXxOCJzUmEj6dxVtL&#10;WRbMLs84OTnl66+/5vXr1xy/e8/J6QnLVYEWhlGac+vwHk8eP+anT5+Q6ehykumUNNOk+Yj7jx7z&#10;2c9/xtMnT1ogIzTViq//8CUvn3/PJx99RL1c8OU3f+Afv/ySf/zy9xRFzWQ0YTQa8/TTT3nw4D5C&#10;BE5OjymaGmESFquS2WzO21dv+e6bbyjnF0jbkClJ0gpfqGDZP9zj17/4ggcfP+Kv/u73/Of/8vfs&#10;7U/JEoklTghSSaTWOCGQWhOsZ75YIgT42jLNMs7Vgju3DhilCaFpont0sJgkZZRnTCcTGmtpmnrt&#10;WJymCYkxjMY5AqjqOF8WZcl0MiUzKatQ4kKg8XF8SxnI0gylNGY0gtGIqZDc9h0INuCcZT6r8M6R&#10;JgmVNpg8p24q5ucrbh/dIs9z6rKicQHhAk1Vs3fvPmmaslwWFNVzZvM58+WcX/zq13z89AmhdUJx&#10;tuHk/QneekZ5xmeffcad+/d49/4d33/3PfOLS1wLkJeylen4ABB26KbeOSF3BCjVEuvW7r9BMNrf&#10;53/8t/+Wu/fuMZvNODo8RGvDxcV5CyDrkxI3wOYQIEkkeZ6jlMY5T/BQVw22bnB1w+z8gsuLc4qi&#10;IE2SCHiVEsJ2UOE2cPQ24sxNDmprovYawKquEUeGoOrumA+5dw3B5H1gcvde/e/bCGt9wsMQHN+P&#10;/n0cXnv/mGEbDdumnwuHAO+hq+42omm/f4U1iXoD2DbGEIQCKVsX3xCFmGxAG42Qcu1oFMeZagWF&#10;VpjUcOvgkHw8RgpJoiRv37/jcj4nzZKeI7e45pLYr3OUUlHoZou7ZwihJcZFIvWQjLSNvNoJEgxJ&#10;bEMCrNxC4BqSZuGqe2GfXNBns6ju/Lfc5x/jnBddlsK6FpxMcvYmezjrW6ev0Ar4RNxqS32+Apjv&#10;zrPvvOy9a9vZ4tx1cZzuBQIZtcNkQGlJVSyYzc9b4YZA01iUStbzZ+euDaCkAhGFs4SUKCV77S2h&#10;dUCXa/CsaF3W4+uTJME6t3aF7Bxb1+NICEyS0lhP46L7WG1t2zcThJCMRuOWiO5xXiB0yhe/+DNG&#10;4xHn52ek+Zg0yzBaUhZLvnv+gqqqMMbQNI4kSSPQ25hWaGjTZht3XGiahvF4zHQ6oazLlvSj8Qhs&#10;K7BmrQWtcELSBE9ooiOb81HMSimJSdR6LbrJP6LXpfp11NW+NMwbw/4fgeoGIeQ1MYxrJAw2fWk4&#10;lvoEn6sE/I2zoVIa66IESzeGh3Xreg4bkHiG7pfdOBm6uHY5o09A6h/Tjfd+zXsTSWcbGXuYk/s1&#10;9HAeGeacbY5zw3E5zMV/LIGoN6vQiQ+0tM01WWk7ES5ccRcmOLb7hf5wHb6NqCaEiOTNsKnNQ1h/&#10;GlJcn2P/WCGc9f1sVyBKqSju0Nb+a4fM1p0+0H7wDfWFQGwlR9w0nrp23DhXb9Yg63UaYWuf7n/O&#10;TWIoN9VB25yQr5E/AYFEdP2iIzU4RyIUihpZl4TGIGUaj2vJ70GIuA71UZAt5qYojJiYlCTN2NtP&#10;cAdTFmXFarVq90DivoFUimjjHmtTQmjFQQQEjw4BITxSeJy0CEUUVQyBECSpkoxHCZM8i2tKF0X6&#10;ouiOJAhJkIomWKzQeBFovESIBKElqZDcuqVZLVdMJ+M4DoXCi1aIg0iiP7pzhDQJy7LGORvzrncQ&#10;FFq2a2wfcC2zI7QE/chMZt1noOWExk2u9b3pRAr7jpRXRAtia23I3T6SzZWShNCgdBS9WRuJt/fb&#10;mITgPatyycn5MUW9onFNFNJsXT6zLOPhwwc8//4Fwhiev3yFFJL79+/y0ZOPqKsaqQSTk1PmqxXH&#10;78/ivgNRSCBRijwbEzJYFavoKit0rAU6B/BeX7TWruvxq7l0SEp26zET73dX8+kbnDl9bxxcXctv&#10;q837xNA+YVaITf7p55RNHo/XFHP45tpsYyPZLGzmEut8K9awISduE1nqTRz0tz2Gc6f3beEWru5d&#10;QBQW9C7WYaoVQOoEbQLhRpGLdS3dkuk6QvxwbunPV8M5d5hnrwhzyNj7ZaAV+9rk6MuzU/5QVTx9&#10;+im3bh2x15K7PI7VasWrly9ZLBabYjS040jwwdplm8hB1+a+3TsVhBuuT6zv65Bs3p8LtwnRDF1g&#10;A6IVQJNx67Z1QhWCuM+qNaPRiHt376GV4tWrVxStK2xfiGa9Lmv3b2lJbwHR9sch4asT/HLruWdY&#10;v900Tw7/vyYBt8S4TvgkrjU8L15+z6ef/ZwQJFmWs1jO0cmIEMRa4KR/T7z3WOeQSqPb9lZKt305&#10;nqprHHk64ujwiPn5BRendeuGy/paQ4hkvnivwtb7DRKlrrq+x33q60THbaJi3Z5AX0TvptpimxDN&#10;FSGhwXv/mP2B63uY4rr7PCrmWsL6+sDjnCAg2xominVuHHblWlxUtFOU5KrIRhQ82qydCBvCbCCs&#10;fxahzalKRAKvC0jF+vnbRnCqzZvBxnleDO/LdsJhn1j/xzj4bnMG3tauNwkAXjl3bhZnjPWr/yDZ&#10;/SZBsm37WDfl3OHv3fx1U3+5+rc4zrwPlMHjAdM0eASZ0ijAykCiE2yARWEhSCaJJjUKoRVWKYqi&#10;QBBQUpAlCtBItcesKKjLgkQppuMxYjymWZVcLhZcXjQkRrK/t8dIa4RyKAkOgUPy9u1bqnJFMhmh&#10;lcAKATohyydUZUVRlEyThOn+LZyHqqm5KBbcdgfs5xmNdygraUSDIPD+3Vv2x1M+/fgTzk4vcASW&#10;BFYLmC0qzmcFjx7cQ80XrM4v8FnGdG/CrcND5mdnHN2+y3KxQguJ8Jay9mRpFp8H2YCXcc+4bkry&#10;PEPLKUVZ4mzTljqeVEuCNzipCMJHB3DncbVbC0IopWmamqIqydOcJDWRgBwEVePQQWAlcc+wAAAg&#10;AElEQVRkze29fT59eI/FfM772YqGgMkMPgSUSfnlr37J//a//s9M85TvvnnGb37zn/j662esigIh&#10;436bSRLKqqIuS0i7sdCs+6Du1h/tXo+UbX0mAo2zWJeS+pTgBU63SyMcBDDC4IWiahwn5+e8PZvx&#10;5R++4/bRLX7y6Sf86pdf8OjRfQ72JhhtSFPZjpf4XLsqy7h/Ypv4HKSrl5xHBIeUMMoSJqMRHB5E&#10;8nexYrFa0TQBHwRpmrf1VnzK3zSe+XyBtQ11U/A3f/PX/O53v+P87JyqttS1iyW40ty9fURZlMwu&#10;LtbPznybEUXwg7nRr59lDcf4h0WVo6jLqqo4e/2GN6/fkCUJzjZIk5DlObQiQVFwJApgxszcPmEN&#10;nsQkTCfTeF1lgfMBqQRCarzzNG297GzDV3/4AwcHh9x78BDbNHgXn01KKVBartckPgjqVvyd1kUe&#10;ITjcv0WWjjg9v+CvfvMfeHjvHo/uP8B7ifMeIVQrnkm7bvZ41Ia83wmZBdk60Efye2hr6LApYLfO&#10;fz+8nmZr3bntPcQP1Iv9+nBHet/FLnaxi13sYhe72MUudrGLXexiEzsC/C52sYtd7GIXu9jFLnax&#10;i138M8NWdSTVAUEJ8I6goquICy24v7WIch3o0ccH1h0oxyRq7WyolEKlpnVilwQVAfY+eDwBbUwL&#10;VK+RQmG0oVaWbJQjtEIqSd00KCkjQNF7QtNEt6EOCN2SdGxZ0JHlmqZeE3NUmjCajBmNUvb2p+wf&#10;HHLr8A77+7ci6SLPSSYjTJojpSQf5SRCI4LHNgVlU2N9TV2WFKsFJ8cneK9Ik5wsS0m0RGsVwVAt&#10;gVkJRWIMCkHTBFwAqQVeKBrfELAs5iVFVVHXNj4cNxn7h7d4cP8x3llWq5LZ5YLziwtOTk54f/ye&#10;qljQFAUyBPIkkg3vCzg+PePk7BwtBeVqRXARiOlCIKhIaAktiEmbSHgJQdJydrDegYyu4xJQQuGt&#10;Z1Us430Ugtdv36N8QCpFkiXx3ilJkqaMRiMm03EkyOc541GOSTRGKYSQyDWwOqCVJksljGpkcCzm&#10;S7yNpBjnHKuqRBuDKmpAUhYlaWYIweG8Y1LuMxqNadyK/T0om4ZmWTLOxkxHIwSCbJxispSjLOf2&#10;oUKblKpqmM0uqasSrKUuViRGIRPF3sGYo72nfHL3Ni/enfP2/ILvT055c3pBYT0+1GhtInGpD3oK&#10;4iqIn6sEsah+3wJXVRwXWZaBhKqsQUSgiW8aZAjQ1CRKM51k7I1HHEwn3Lt9xN3btziYjtgb54xT&#10;TZoYahuoXaDygcZGsC+tW6i1NrpnOL92NE2NwWjJ3mRMblJE3SBFzWQ8QhpJowxHyR6jNCFLUu7d&#10;vcvd23exzlKslkhfURczjt++omwqvIQmeFLiOC3KirPZJUIo8jQnz1OccxSrFdZG0I3WkoODfbLR&#10;HrOLSy4vzqmrCustCNibTNgb7zEeTRmPpi0wIiCCZHExAyzO1eCiI6+rG8qyRooAOMCjmhqpUpRo&#10;eHr3Pl989in/3V/8ildv3/H821ccvz/md+/fcPfeQ57+5Gd8/NEnzFcFv//6K07fvMY2FbOzE1Rw&#10;3D+Ycnd6wPLOLc7nl3z34gXny1UEEQlI0xHWNVvBzZHcIq85iA0dKrrYEHfUNVchuMEpMYQIvhZs&#10;cb8SG4dZWINJvbNkSY4IgbJYcXF+zr0Hj3sEkShLsMHHtEIP8EFgzNXfu+tXW92ubnqPIQj1KqhY&#10;XHGGjG0GRidrElF7xWgCwlmCDa07XsA5zyTVSOFYrWpOj0+5uLjg+PiYr776mu+/f8nl5YzVsohE&#10;QCEi8S8E0iTh8aPH/MnnP+PxvbvIukK4BoMmSUZMRmMefvwRP//FL/joyVNu3TkkkbA8fc/rF6/4&#10;9pvfM5/POJjsMz8/5/nJe16++I5n3z7HN547R7dxXvL40WMe3L9Pnme8P37Hm3evUfkYX1nO53NO&#10;3h7z/bffcnl8jK8KsBXT0Zi3L18xyVNGkzF/+us/5bOfPuXvvnnJ//7v/5pGJ2TjCQqH0YrlYolO&#10;FJJIeJGJIQBn5xW2XpGKwJ6R/OzBXY5GGQSHRoJryBLDKE9RRuNxzOYXNK4iH2dx3pcBbeLcp40k&#10;STVlWWN0FEIpVxVBaM6XM06XK6Ru83rTAJJ7d+6SHt1CXlxSe0FVlkBguVpgjKapKqqyioRNH/C2&#10;YXE5QyuNIIqbZEnK/t40CrBk8VwfP3nM7Xt3+K+//TtefP89//AP/8BqVXB0+za3bt3i4PYtFIJi&#10;UbFaVVTWoo3m/qOHjPem/Oe//k80ZRWB714gjbkR3NsnC/YJeqIHvu07hNGCAf/Fv/xzHjx+TFGV&#10;XF6cM8pSGmep65okSdZ5PUkStNZUlVyPjTwfY4xpicjR5Wm1XFIsV1xeXPL+3TuKYhWBh62TvTH6&#10;irPlMH9dJ1yINdFlGzl4Gymwc03fRiobks06kkpXt30ImL0NuNwB668RmLYA6zri01CkYOhE1pHx&#10;byI8biOtDx2RPwTy79qmD0TfdsyVfta+X+eqrKTAGI1QEoLDtcJDVnmSJIlO5iiS0SiKRQVPOso5&#10;uH2LfJQznUwxSlMVJW9fv2a1WqITswa+94nMHfC7q3GUUmRZtnZJ7Mfm946IIsCF9ZzeXthWp9AP&#10;uehecUn+ADGzfw7bSDlX3IqiPTpCRXKWa8dZn3ixzUFw0BmigIj3BDx5PiLPcrz3GG2wdQlKrB1O&#10;AwGjNc45qqpiNBr1yGHqCoBUa7V2duy7aG/aLopyiNYRCumZLy84PXtHwGO0bsXCRFuPx9pVKR3J&#10;FT60Lu2hXbfJNWHOB0+appFoZmtE2Ljfdn23rus1ua5zYh+eZ1mWFGWD95BmOSpN8b4VFqst1jma&#10;5QrnA0IZPv/8C+7ef8CyWGJGGcII9scTLi/O+PLL3xOCJ0lS8nxEliUopZFyM55CaMmeoSVMtcT2&#10;LB+jtUEIQWMt1nuqxlKUVRSRkYqLy0vOLi5wArLRqCXY1dHNXkX34TRL8M71iMpuUMNsaqmbouvL&#10;fXfB1no7rqfDduL7NQd4cbVv90nzVwQjWnKgFBIZQltrEl21lVq7Bw9Jz8Mabvi+/TmgyxF9kmN3&#10;Tn1xi+7vHdGwqqobc+z12vqqkEAnnrKNlDysnfv9sn+ew3w9dGzddi5/bFwFiPPBvtEn96zbOypM&#10;XBHIuOlah4T/bW7sSqm4blyfX+/+cl0s4Ka57Gr/vX7NnXDL+v89HawwcCcOPcJld9CVuWWL6NC2&#10;z+zXGMMxtiHohivnsm2O3kbmuqkPbCPWDp1Jr/SFlgoq2ksNeCQCRSBPAomWZMGRaEGSxvneC4Fr&#10;Se+hI8T5KE7iHHHPQUls8CxbcpALAWUMoRU9ch6srdvzb0meKhLKRSfOEiJRVRHIjcZLDamgbCy2&#10;CeA9y8WCslxidIqU0aWyu89eQJCCICVCOpRRNJWjbmokGqEEaZKQJi3pREAQgTwzVKXHK9XmDE9i&#10;onAmQiKcB+mxdYPk/2PvzZ4kS7L7vM+Xu0ZErlVZ1bV0V68zmA0DAhABMwogKRNhlMlMlEQZ/0M9&#10;6EEmmGR6gGQiiZUCTNg4S0/PdM90V9eeW6x38U0Pfm/kzcjIGoB4ZJyxtq7Jjsq4ccP9+HG/5/v9&#10;ZCdco9a1ZgSeXcRJBAgvrs0yIQXCCxAe2e1PN3PHNaEProte9Pes3++kWbIWDjGmjTVO8BRpSlGU&#10;rFYLTs/PmC1mCCEoyxICmNbQti2jckRRjDATh3eBVCesVit+9rOfsVwuSdKUDz/8iDTPefPmjB9/&#10;+inLxQqEIslL8tE+TVOhtelgS4mQshO2iGJY/bDbBN+v5rXfyEVhsJcJ63rgNhDSWosxhjzPUYob&#10;NfwwD23mlOuuu6zH47Zc1tdXN+r6bszGuTAQaHLxnKaf/0NxrU2oNnQJcLMW3bbviH+W137e55VY&#10;b9iubt4OVw6B/DUw7a7cP7fBocOxuTlGh6JIm3ufYb5Zi3o5h9Ka6eUlP/zBDzg6OiLLclbVCqTA&#10;WkNV1Xhjr+7TIB+/DZS6TexDdu69cW25uYZt/o6hUEJ/b2/L79uuI75L/HtXMH2sefrXz+dzZrMZ&#10;oROWUlp1rr1b1rVrYzHW0X3uHtYi28TUNj/Xbedh2xxth0I4UgqSJF3vt55+9ZRHj9+nyEuc81xc&#10;nJMkLWv1msGcX499IQg+IITqxlvnD7t2jLcEHOVkxNGdI6aX53jbjVdEfGbQrdXil9Q5rO9/6M7o&#10;1K373GENNvzeh8D85h59s/68uS8St56jbt5/MRCWu20/uVkHbOal3n094Ncgay+AYa2JwiXqSpiJ&#10;EIFm59y13OSD784nLEFqdKLXz0dCJ9QRAvhekKAT0NG6P291EXoX/bOJLrMEbhWU2/Y5N8XWrtdQ&#10;f7f6dzNXbNs/DOfFcJ29LTdsOx/ZVgPftpe47fo39wa3CTMM9ymbZzy9ANjmuO2fF3lgUdW41iLL&#10;EVrG2kc4S5plCAEr0+CMYVLmpJ1Qx2Q8iQJHAYyxSCkYlzlCCdrW4azhcjpFyfiMJ8sLLucLppdT&#10;kCvkqCTrnqfu7+0hVcLlm9e8efWS9/Y+ItUJLoEK0DolzwuaeolzgTvHd8jHE7xtWFUNl7M50jus&#10;VjitSLRAyRHGWF6/eU0xGvONb3zCfLWidZ7qRz9muaz5+sVL9vf3yLIM5wyr1ZI8T8EHRkXB4cE+&#10;p+e/QBZlzEMqQShNCILFcoWQgSTVOGuwxpJ1Itl1Y7De4wNIlYIIeBHFPgiC4DzOmc6BXGCdXZ8T&#10;WtciTehqlyi6aEKIe2KtKFPNB+89xvziKbPW4vEIpfit3/5t/qd/8294+OAetA2ffPgx3/3er/Mn&#10;f/qn/Mmf/Amv3ryJoufLVTxHkxJrTCf6dyV06Nd7TRAu2sFrrVFpzB+mNRDAGtudb8ShlGUZUUxD&#10;YJ1DB/BCIFzgxcs3vHz1mh99+mMePXzAhx8+4d1HDznY22d/b8zeuIQgyJMCiOdLUTi7xVgDMqxr&#10;RwR4bxFI0kShZIFOFG3jaFqLsS0hxLWzSFLUSHNyfBBFoWTg4w/f4y//v7/khz/4Ib/48ivmyxVC&#10;KH73n/1THjx6l5cvXvJv/+APOH19is4yXPdc35p2IwcM9o5vmcvb6o88zyiKIt6zEGhNS5roKErZ&#10;nYlpKeJzhS7/rkWfhEBLRaI1Bwf7CCGoqhVnZ+ckOlkL+emuZ8BZS71a8cXnn3N89yTu0wARJKIT&#10;6OqF5vp/RLcmWGsjfN+NiSRJOD895Yc/+AF3Do9Is4zgXRQAkyo+UxCdkBmDnLTeTw5EGLv1TYoe&#10;8OeXnjf/sp/fdg4yXDfguiv8trx+UzxnF7vYxS52sYtd7GIXu9jFLnaxi13sAPhd7GIXu9jFLnax&#10;i13sYhe7+IeGNeA9SglAo5UkCBHBis7NxjlH2xq8D2RpAiI2xdamITp2pyQ6geBBSoTQJFlKovW6&#10;WVWGQKLjQ+UQAsZaCI6syBmNSjzRVamuG/AeZx0OCNaBd2v3R9uB0yHEJn4RLNYYEq2ZjCcc3z3h&#10;4bvvcHR8xOHRAaNJSZqmKJmQZyNUEh+4oyVBxIf+xjRUzRTXmthDJnz8R0mSvERmBdWiwVuLDinC&#10;e2QQJDpFJ4ok1RFIkYpEJdEgyHtwjiLzsQHZeESikEgSZciSNIoH6Ai3pWXB/uEBD99NsM6zqhvO&#10;zy949tWXPPvqS0Jr0BKklkgFLlV4rfDGUI4m2KaNKv51S9W2tMGTpBGQi+Cgw3iLIrqDOtc1eYuo&#10;zp8mCUIJkiKND/+lwjQt0kM5HrGqK5bVEiUlTWuYLhbYF7EJJ000WZaR5ylCKLKspChzijJDIDA2&#10;QvA6SZiMJ2ilaFqDlArjHGEhsdbhg8N7i3YQDcwDzlsWiyU6LdEeZsuKIs9AaxbzFcHBqMyx1pNk&#10;CUoIgnN404Cz7I1yyDXtasXKG9q27pzqM3Ikxd6I+6MJS/OQs1XN0/Mzvnz1muevz3l9saDxXcNB&#10;5ySEiIC/CIEgo6tuCAGJ7FwWXecQH5CdG4yzBgTRiTcEhDfcmWTcOzziaDLh3vEx75wcc7w/ZpSl&#10;JDI2pivvUMGhhEc4y529fdJyj+LgkHQ8RiodHdR8oFpVnL56wfzVCy5fv0YHSPEUSYFqV+hgSZLY&#10;uL0/zpFJvPdlscfhpCDPcrTSvHnxlNPzCy4uLrg8f0NdLxHSU45G5FlJ4gVaK6qmZrFY0VqL0gnl&#10;qIda2q5JKcQxUWQ0TcOLl095/fIlWrGGMAIwn15yUYwpywlpWuAROBub3W3TEkKLkBHidiY2Ckkk&#10;0f8tujcfHR5xMDlAZ5r6/DWYhnSyx4ODPe7/6gGzWcV8ueJyMef81Vc4d8LDJx/y8PFD5ospIQTm&#10;swU/+dGPefP8BaE1ONtQVxM+eucupxfnvDg75auXr5nXFcZ7dJKitIwN2M4TkHgRcK7tGmh0554V&#10;IVLBVRN1zF8+ukMoBdyEj/roQRHfO2H52MQfX7gBkHfuOUO3GyklyAi4OWNoJXz99Gs++ZVvUWQJ&#10;jY2NOUpGl72I8r296aWHSYQYwiuh942Pn61vFl67DXYXTOzRDJ3nnxRi/TopBpDswBksuglLnHfr&#10;bjAh5Po9vPdIHCK0FN3Yu7iYcXF+ydnpa87PX/D82XO+/PIr3rx5Q920+K5hNdEZOknJM4UzDoXg&#10;7p09PvjwfR4/fMDh3gRhDRIoszEHB3e5d/8dPvzkIx69/5jDe/fQWU5oK2YvnvOLz37Cz3/yY/ZG&#10;BQ9OTpheTLm4uOT5i2f8/Iufo3TKwX5J2xrunNzjG9/4hP29CZeXU16+fI3zIELAOstqPufs1SuW&#10;0ynNqsLWKzIlsMYyGe1RZCm/9v1/xLe++W2+fPmC//X/+mNeXSyYTHJc8EgPRZZiVIMIAS0laZYi&#10;koREK6Z5TlWtKLOSSZ6gkgThDNZbhE4oipy9gzFaSUzbslgsmc+mpElKlmYRmOkcqRpraGxs6tc6&#10;Ic1ygg+s6prWKxoXQCqM96RS0hrLo8fvMTk65NVsxqpqIgyS5ExGJcbWKB0FCeqmRaqE0bjk5OgY&#10;2zbUVYXtoYMAaZownozRiUZqSSZiPfLR+++jheD8csZnn37KaDTmN37zNynLjCxJyPZTtFZMl0sO&#10;8jGLusaNRtw5OeHF118TXOcE2MHg25ypXD93hbgGT4cN2EFKgUw1prU8/uB9Hj56RFu3XJxdQOf0&#10;pHW6BmMjYBohm729PdI0xcSFEdlBC1JK2ralqSum5+cspzMu3rzBVDUqCJCK4H0Hu8KV0MXNZvLu&#10;BwgpkXDDCXzT9X4bNLgJNN7m3rsJc2wDQK7BZT2gtwXI2wRAvO/cb8J1EHDduNjBS8Pm7h7S3Nbw&#10;PHyPYUPfJgS42ZS/+frhNW42GN7WKNjdufWfXPf5grfgBMZFoR6tFHmWYZ2nNVEspm+2RcaaRQmJ&#10;8A5nGiajktnlBS9fvkArSZpkSBEGed3fAH569/n+PvX3cysA0v8O2TVf+mFj/rbGys37de3mvxUc&#10;ueEQN2iqHwJHPeA9/LkQgjRNO5fK+J3GNVYildx2ies/Rggi5oY0jbVOWeYEPM6FuE6HKITRO1ll&#10;Wcb52Sl/9dd/w2/99m9Tptna7W84bnpA4jYgI+CjezCia+oNTGeXXFy8ieNXxf2I9x3cTkBIPWiS&#10;9et1NBoAe2wHZBgTm3p7kCUCIhHaSNMUiK7qvTN67xhrbSdcFjwgMd4xW84JKITUV7BRACUlxsSm&#10;dqU1e3sT3nnnHsY0BGfJlOLO/l1ca/jsxz+JW0uluHfvPuVojDU11rQYY3EdwJR2+x3buWbSNTr3&#10;98s5R1VV3f7H0bQNbdtE8a/gmU4vqeuKyWSPALRzg9IJidZkKiVTsZnaB4+SonMa9fRuf2vQFnkD&#10;yNmEw67NATH8We/8zQaAddNt+m35afhn76MjpfceqTR1U1+JSniPEPqG6+YQULkNTtkUlRg6sA/B&#10;+M11YgiODaH522rO4fv26+um6MmN+bEB8wxz7+ZatM39e5vT939KbAoJXP3579Zwvk1w57bvYfNn&#10;24SmoitvPJO4TeRl+PNf1gD/trX4tr/Tv8c2QG1rru/W/a2CYFvEQbbdl9tqj817v03c5m2fa/M+&#10;bBON2IRSwXciktF5W0lJlkApHYWS7BUj7h4fUpYFSqURfhce72OuXwtK+OgDmCQJDo9pq25fpJBK&#10;k6gE2Ym7WGO7vN3gnY37RBUBdiE6gSREFLJSEons4JsIMDbC0rSGRbXAB7c+B8nygsP9/SikEQIq&#10;lQitSFXndhs81hlM3a6FVpJEk+pOqCR4skTR1hHyk0GwnM9RUqOFjmB75+osAOMNjWk7qGjobC6x&#10;zmFtPBfoBWfWNYKAK9/d6/XopljOcG8dHTp78Yjudd6hVEbwoasnFWmmGY/H5GkKIYItWmtGo5IH&#10;D0rml1NWq4rJeNwJuOS8eXPK8eERB/sHGNvy4uULLqYzptM5Wf6Ck5MT3nv8mN/9L/8JF5dTLi9n&#10;GONorYtCO85RN/V67xBEoG0NBNUBeWJd624KhfjOVbL/sEJwA0DtRUyGuaAHubfliM05vZmHb9bI&#10;Yj0fNudIX1sOgfLr64hYC0y6DiSSwa/nhxjsxfq16QbgGMJ6jAzrwetiCL0wVvfa/ueD11hrrwGQ&#10;IYgtwKy8JiY2XIdcv/aGEF3hOwhruJaGENZnQMP/1kNO/dlP8P6a02d/j7SO4mdZlhKC4Pz8PIoY&#10;OYdQkizLOojqdlGTX7YW9DVFDxRvwt+3gdDDGmCzXt/2O9425voaZA01B3DGMtmfkKYp0+mU5XK5&#10;BsqVUkwmE5Ik6cb0Nif6jfrMhxvj9TbYd9vavG0d7K+93/cPnbh78bbZbEZVNzz/+hnf+e6vEZxn&#10;XOTUdUOSpHGsdsJAfY0uhEArhcN1Iif9GB7UVEmCJ5DmOYfHx1xeXnL26rQDIuNeCKLwcQ/SDWOY&#10;PzfPA67m8Za6l5vu2caYtbjRNiGZK8GuuAdt23arON+2c4vN1/V5bNvY3BTsWIt5dHudYAf1bAee&#10;BzzG2CgC6gOCKA7j3PUaot8zCBHFqLq7iHNR5MZ5Fwduf0aqdCdO5Nb3U0p1LW9eCdsAHRy/FvuB&#10;G8KDt4kM3ib+c5uQ6bZ7tq0G2lYzDufqZu21zYH4NrGrXxa31e6b69c2cH8zd4Utdejm/bx2RigE&#10;znkaH3AYEqWZlAXem+7cICUtcpySeGtZNo7WeoTWTEaacV5i2gYRXISlvWU/TZBlwbyuuZwvcCa6&#10;Umdpysmdu4zLEZeXF1xezhiPShIpMI2lKFNMU/H6+XPe/fBDlFIkSZzTSivyPMM2NcY4Tu6ecHh8&#10;wsWLr/DGcXZ2QWhbDsdjnJLkqSQvCnSaMVutaHxgNJ5wZzQCpTi7vOT81UvOL855+fo1k1FBQLBa&#10;rRAhkEhJ2gmXNm2F0glCSkxraGRNSHOCCHhjCQKUTGjaplvfNd4ZFosoMCi1x9h+jxDVOoIQIOM5&#10;xpWYC2sYvjU1dduwv7cfz0adw3pLtZxjHYyLlPcevcNnT7+mBb75re/w3/33/wPvPHgABOrWIIPk&#10;0aN3+Vf/6j7f+d6v8kd//EcE7zk4OqKpVvz888/44Q9/FNf0qFS1FlGROsLR/dhxzmFq04kwRvFA&#10;pRRpqlFKopQmBBPB8y4/to3FYQlJ6M5lApeXMy6nl3z6s59SdrX5R0+e8PFHH/DkvUeMypw8i+f/&#10;KtFIJZGtjLnFxtwRgo9iBEHQmphHpBCkqUIniqqqWVUrVosGgidJMpRWlKMRk70R9+8e8Hv//J/y&#10;a9/5Fl8+/Zq//tv/yOHxMf/1v/g99g8P+PIXX/L085/QVHMuLhf4EL+zpBPzuBLE6Pei4kY+3za/&#10;h2uG7ITjhIzPz4SM+wGdqPgszNEJlYd17tzcE1RVhbOWcjRCa70WfVrnCSmR4ep9zy8uePXyJYd3&#10;TkAqnI9rZgge1UHrUSRRI0KI563E9b5qKqx3aK0x1vLZZ5/x4Qcf8P7773dCnaobR74Tvbou8oUQ&#10;a7Hb0FnFr4WVOsgf8cvz5Dbhw7/L2cZmjbSLXexiF7vYxS52sYtd7GIXu9jFLv7+sQPgd7GLXexi&#10;F7vYxS52sYtd7OIfGt4RORfZNd3Lqwen3neuUNF5VwpNmmQY7wkSFnV06JbpiKzMCN50DXzRUbws&#10;SqSK7iNKKqTU1HWD947GtNE1PQRcCCyWC5qmwTRNhMV615LIlV015vj4nlpr8ixFISn2xxwf3eHk&#10;wUMevPuYu/fvUozKDkqNDbjRicFhbU3deqRW0RldCKz32KZ3AZZoLZEyOsfY4EjKEQfFHgKJVgIt&#10;Qwf2SJI0JUmTzq0juggEqZFKo4E0y/BIGumxxuCblvl8jpqMaRtFXaeQZoAilYBSoEBozZ1798jz&#10;jPFkD1s3zGYzZosptanJDw45Uinnp+f4uiVVKcJ5nF/SmJamaUi0JklUB5ZHtNV6kCJBq6RrPhYo&#10;AUqA1hKtcpKuwUKK6B5mvSdTgqTMSJSmbWqEiI10db3CGYOpK3xbg5RMZ1OsiS734/GE0WgUm4TT&#10;CJMURYHSsTksEwKpIsTXmia6mOsIlxjTYq3BisCrN68o6zGpVhRpSp6PAJgv5mR5RgiOLMs4PNhj&#10;bzTGGc+qqaObZudqlhdZFA+wBudtdDvzhj2ZMylyDsuCB0djvv3eQ56/ueQ/fvYFnz97wdR4Vtbi&#10;CagkNpIpIaBrOhaAMwYfQCdqDRrWdQ3eIYOnSDSpEhSp5MGd+3z48AGP7p5wsn/AfpHibUueChId&#10;oTGlFFLneGfREsrRmKwYI9OSk5MTiskEkhSlM4w1NHVDrgR/+9XPyVUgkwFBQzCeJB8xKiTetWSJ&#10;pK2niCY2m+TFPpn0mHrBm+mc5y9ec3mxYLWqCMGQFzlplpAXWefu7ZktFrx+c82oRK4AACAASURB&#10;VMpiseLg4CB+v93nrlc1y1UVofxqxWoxx7QtQSiKIgMl4nxfNTR1G4FZscCYp1Rti+1c7bXQCO9J&#10;UkmWp+jO2VPpBBF8dCbFowTMpnMO92boLKUYj5kcHJKORuSjPZJijLQNmbTc3c9pvaNanXH5KuXR&#10;ux8yeXCCUAlBJOwdHvPm+Qt+9umPcKs59/aeYKuK5eyM88U9vn7zgK9PL/np1895dbnEWIUXAXx0&#10;e9BFGpvkO9g4OIEd2CbJHn4nplrjfBQG6aDC3iF6W5O07xrUszSLDiFCRAe8cLMZl04sZN14uLaH&#10;CDgbeP7yFcZZdJJQt5aA7v67J34YeQ3w7Jt/+mtZm9sMHR3pnKV6cGvQoKP6hqGu4V10rocMXKV6&#10;AD42LIn1NQjdfQ7nIgSRqq4NvWvOCQHjHTKRKCf56hdf8Od/8ef87IsvePHsFZeXc5w3CGIzopIR&#10;DFRKoZLofoj3BAsfPn7MR0+ecHQ4IUkl3hrMYsmoLLj/6D0ePLjPk/fe490n77N/uI9MJd6tWJ1d&#10;cP7sKV9//gXnL15zd++A0ajg2ddPOX3zhpcvXvDy5XP2JsconbGsKu7eP+G/+Me/yfGdO8znK84v&#10;L0Eqjo+OaIPj/Pyc118/Y3Z6Sj2fR4jFWkqdAYE0T/nV73+f7//q95gtK/63P/gTfvL5M9K9MVpr&#10;nDGx+Tt4hIqu0QfjEh9kFK2QkoPxhGfPXiJPCrSCerWKcy7TJDojy1KUiI1oy2XFfDknTfTa8ZcA&#10;WmnqqqJtGyZ7e1hvabsG7qAjBL5cxrW1b6AOziN0TrF/wLxtSfKC1ZtLlotVdGffO8AFQ2sqbAd8&#10;P3j4kER42iYKTLTWcnp2yuFkn7t3jnDO8OXTL3Fffcnjx4/YG004fXXKfLkkz3Lu3kkJCF6/ecPf&#10;/O3f8uvyexwfHdO2Ld47iiKjGI+YGMd0tuDjjz7i/OyMZrEidA5McNWUvp5rXDUX607MwXkfgSAp&#10;1qDbeDymrmusN4z29/jOr/4q+weHNFXDallFlzUlyVUUKemby9K0cy42lqIounsf18bYkG2pm4rZ&#10;5TmmrqhXC+rVnLZtSFPdjfnOAS/0bkgGerAjBIbt6X3Tur8FTNx0ir/NuXHTIX6zEXqrg99b3AUj&#10;PyxiLunmsu9EP66BlyH0rPW1BuUh3LIJVGxzFBx+lq2gHjfdYjfvzxDSGDrODz/v2xx9r3Kr6KBa&#10;H137BBAizLqaLpns7aF0QlW3FOWY+8cnLBYLyryMcEeeslotsU3N+4+eEARML05JE8V4XFKtakxr&#10;SbRYAz9DoYQhxGSMuebuvAk6DTYWg4bLAOI60LINRghh4KgXrpzjpbzZZN83zq9dYIdulxtiMkMn&#10;0qHIwbWG9n78diBznLuxSVaEDQC1g84tDmd956StKEYlxSiP3xMRxlLXPmcUn6pWK778xS/41re/&#10;y2g0IdEB0zmU9de8Keqw1Y24+58kAjLT6YzVckGS5AMIyiNFB777cMMJO+YajzUWodR6rlkTnam0&#10;Tjonek1d19dcniIQGFBKrEHBqC2m4t6gbTDOrOH4LEsGcI/q3Mgd3niODg+Zz2dxD2UtJ8dHjLKc&#10;f/9nf8rFxQVSST755BPee/9Dzk7POH1TsVpV3R4hvrdz0SHeGIt3njzPUNpRtzWTMOnEzgxSqegE&#10;by1SEB0anSRYj21qgve0pmVV10zGYwBSnSGDRhHFTFQnKjEcq7JzWxZSds3VNwGoTcfB4XyXMt7H&#10;/ksQiBvCGGvYQmzJkbfAP845vOi3+z7uUdfOkFew2OYc23Qu7YGh4XW8DW7q4ctt7uHb3G772AY/&#10;ba4Pw3t4m2v58H5vwoTD9xm61A8dd7etAX/f2Kzjr36PuBWw3rzv25zTbubOcCM/bsKD67Hnb67n&#10;2wD7bb/z73Iv1veV2x1c33a/tv75ljrktpphCFVtc1DevH/bAKfhuLoNBthcb94mnDAUC+v3ZCoE&#10;UukZJ5q9JGM/T7mzv8doXCKkRsgEHywuhG5vLNFrEDsglGa5qliuphwdH6O0RKiEsozulnVVYYWI&#10;YnxKonA0TczB3jiqNuZ07xxOaQg5Ik0gROdAKWPNlaKj+JgWrJqKujUxx+oEC3hnET4KAcb60QKC&#10;NMtJgbZpu1peRA0zEddGKSSNbzHVEq0UWarQeEJbE2QCARwBlWsEJoLeQUaIqW3Is4wsz+OZTAgI&#10;fTX2A2EtGCSlugYRb4K2m/Okz7/x64p7lzRNEUDbGHTiIATSLCXLUqxrWa1W672utQ5jzLV6qa6a&#10;uJamKXt7e+zv75PnOXmeIS0c37nL67NLsjZgTMuL5y85Pz3nG9/4mOPDQx4/fIipa16+fEHdGM7e&#10;nKHTtHN4lKR5itQV9bKO4jI2fp4kSW6A3XFc9y6bMtZr3XjuzyGG9dpmjd/fszRNb+Tbvs66OT/7&#10;XL8J16j1mUK8RtnVFH4N5m+upeucAigdzwT6mlRy/Xsd5oL1ehNPtRFSXAOwN89e+rMMuvNOevGw&#10;wI36bPP3bOb2objR2qEZgZS627v4OIdkBPj6zx+4EkCk21+u91+be67uLGZ4x2+KPoD3Eb4UNgoQ&#10;ya5MZ/Cde65+1zaY+K05rrs+ujoz7j1v5tsosnX196/cyx3euxtr06aQUF/Hxv/WCSN2rwnO0zQN&#10;dVMz3pswGo1ZLldcXFyu3bWLPMc5z9HRUYTPTN2JKLlOtE5eh1xvcaXf5gp92/3ahGyHe8ht632s&#10;rRVtG8XOnj19yicffwMlYTzKWS7nyCAQWnaijlGE1xhztW/u9lUwEGVCYjxIJCpRKJWQ5S1HRydM&#10;z6ZY0yKFQrC9rhxeYy82sW2d3dz/vs2te/NeDNfg4Xreg+/bzh1uu8/DunMoiPE2oLo/71nXvt2k&#10;0jpZz/k+nwilolDjaMx4tIf3MSfpVK3PeLM0jftFEc97nPOdcGzDarUCwFrDqqpoqzqCswPRAsLw&#10;Hgdwfe6hq2E1zrVRpCZcCTa8DSjf/K62iVrcVtNs5rtNgH5Y3w/XFHGLuJfvzs6Gc6FfS9bf61tq&#10;x9vg2NsEpIbnEZv17TYY/jbxhk3hpOuCS+BCPNdfVBVJlpIrGZ9peIc3BiEkaVZiTcN0uaCxlqqq&#10;mJQ5mYpiRJkEGQKSOOZUrhE+Yzqr8DZKyqpUcri/R5YoFrM53lkqa/DeU7ctyajg9atX8Wx4sC4q&#10;JUl1QpEXBB8oRyMOjo44e/aLzqnaU9WWPLV4JUBqVnUDUpOVGecXl8yrivFkj6pp4rmj1qzqmqpp&#10;KcpY54RZ4PT0jElRkGcZ5bhEKY33gSIvWTQLWmNBOdI0IThLawx5mkaxFmGRKuBx6DQKUAuloHvu&#10;7PHY1mI6UeIgk/j5hMSYWDM65UnTnABMFwv2xmPKMseYBmtijdauVmRac+/uMS4t+R//9b/myXtP&#10;urOSlrY1KBRJpshHI777ve/x7nvvIaWkKEtMs+KzH/+A+XzG06+fddbfIJXoxBGj8E2WxOszxhA6&#10;sUHnrnJVrOMEWoOzAdNGYaUIcgukVt1rXCduE5+NWNtSLVsW85qzsxk//PQz7t+/xwcfvsvDByfc&#10;OT7m6OCANC3RMukEEKO4n+sEfbyLAiihkyuO67QizzSTcY5pGxbzKdPpBcZamrqkqUrG4zHjfMy7&#10;D9/h8eMHfPObH3N2cUGWQKHhkycP+Rf/1e+wnJ6Tpm84n61oOwF0Z+Nap5TGGNuNDbc+T9ncYw1z&#10;uO8EqQRQrar4vKQsSbIocOm9R8u4d+iB+OFa1Z+HDfPefLHAh0BdN+tasn+Nd647/1JYa5nPZnz1&#10;9CnlZJ8ky2lsSyIlSgp8J8q1ec7uOoEyrXV31q9Is4zLiwv+5m//ljv37rE3HgEiPstZf34i6H71&#10;eJHQiyd21W1gWMKKredFb9tDbxPH2yYmuO3ZwG1n/G/b/++c4Hexi13sYhe72MUudrGLXexiF/+5&#10;xw6A38UudrGLXexiF7vYxS52sYt/YIQQm/GCEJ0z2JX6Op1bmBCSJI1u0zpJME1DmmZIbanrltZL&#10;HAqhPDqNjuZlWZIXGc6a+CA7iVu4xXK1dsxJ0hS7WFItV1jXYm2LszY6WwWQITY4eCHRnYq+1tFp&#10;aX9vj4Mi592HJ4zKFGMcJgh8W9OuqgjdJyk6VdH10nkqa/FB4IUCmdA0luAswkNwFu8COk0iXhkg&#10;kuiSPC8BtYZCggjR3VVrkBoXJEiF9za+r5JIJUjSHGEtaE1aSnJjQQSaZkWQEU68mE7RUpJlmiRL&#10;UWkCUtEaj7XR0SqkGUqlHI4nfHj8HWbzSxbzOU+/fEpWjAnGUi+WtKsKlCToQNKkBOviZ7cNdbMi&#10;qIREZ0Q4SUSPLAHWR9fyFIVGkCiJUBqdZuzt7ZOkaYQm8CzmC1arJaauUUJwfHiIJDCbzWibBts1&#10;TOg0gjOX80suZhcopdECiqKgLIrYJKs1aZ5R5jl5kmJtinGWpo2ujlIodJJhjKNZrVjWFQLBJC/I&#10;8kUcvwTyPO1cAuD5U0GqNAeHx6R5hie61KsAWRpdMo6ODgneMZ9PUaiozh+iS24aJLmQHD884Z3J&#10;mK+evMvPXp/y1ekZL0/PaazFeoFQCVma0rZ1nDd0bgPeIRFIqciTlExLxnnK4ztHvP/ghLv7I8ap&#10;IkMgrMddnDKbOdJUMbl7RF6kkCQYF5tR0ixhPCooipIgNF54Xj57xsV0ztl0ytnFJVXT4JqW0FQc&#10;p4Lj8YgikVgcs2qFKDJEMLz3+CFSKV69es2qqgDBy2bO65eBpm1pjaFuLFVV07aG0WiCEJJV7Ziv&#10;ZvjgqJqKqqqwNnB4eMRoPEEKzXLRsFouqFartSOX957gHFpJVJpgA1jjqZYrVqsKaxwydPPTWhpr&#10;MN7G76IT4qiagFzGJtkQBAGB1p1TXSJQAZrmjNOzOVrGRiiZaA6Ojzl55yHvvvcBWZ7jlWRRLfEE&#10;cpVglhc8+/mnHLzziPH+Ifm44MHjh5TjgmK/5P/9wz/mR59/zpOjAz55dJ8suc+irjm9nPPVizP+&#10;6qdf8sOvnvF8PscAUkls1RBkbPxqTWzG9gDBopWOLg59g7xzaK3Q4srJiBCis7y63mizBta8p226&#10;JnqlwHu0iLknujV30AY+Nv10jfjOB6yPDlBSai4uLrGtQ+iA7Vx6XbhqcVq3OkkFHfC1brJZN7lc&#10;Oc4TNQCuwT10/78H43toPYjQ8R/RndoHD86vG5+juIlAiphHxdr5WVyD79ZOHypCZ6Zt+f3//ff5&#10;iz/7M169fhnHATo2UK3b3WPjm1ayg+0943LE3aM73Nk/4uP3nkSIua1g1TAZFTx4+JD333/C3bt3&#10;ePTuA07u3UUiWZ6/Yj59w3x6yeXZJcv5klfPvubByQl5Aj///DO+/OorvvzqKUIE7hzfwQfFYlXx&#10;6P0n/M7v/hOyvKCqGiprIFGU2QQnAqvZgs9+9CkvvnrKaj6nns/ABcZZzrjIyTPB977zK3zne99i&#10;tmr4n3///+Qnn32GSiUOT5pn5LlGOQdKkBY5qRSkUmFdIGiF1El07Lnrcc4zn04JznO0v09RFmRJ&#10;itJRmKRuaparJUVekGURppiMx0ghaKqa5WLB3bsn3Dk44mI25eLsHGtaDvf3WC5XEVZxhtY0pEmK&#10;d56De3dRWY5TCq0SlFR457DG0LQtQvroajNofF4uV5RZim0Nn/3sC559/TUP779DnidkRYq3FmMc&#10;84sFk2KfNC1x0wWz6ZzL+ZzL6QzvA69evebHn/6Eb3z8cdcUaZFJSpZ5FIrDvX2CdUzKEc1iFXM7&#10;XGvMHQJmdA5t3l85Pw7nihSCtvtcUiu+/b3vcnxyF2MNPgSOjo8xzmCdYbla0jbtuum3Fxuw1rNa&#10;rTroJEK/0a3ZsFjNqJuKerXkcnZB3VZIFXNBfy3bGtPW7mzDZnylaJomuleWJXVdX3P5Hjai/zKH&#10;sG3Oj+u8sAUI2Ar5bjSuq87R0FobAY6uSRQYQJndZ1dXDt/9+24DITfvy7ZG6iEENGz2Hjoebn6m&#10;21zU3uaAt/n9XP3e7vNF5hilU9I0ZTTZR6UZWVGSlorJ/j5JkiIF3D065v477zCdzUi15PjwEffv&#10;HPGzz3/Km5cvefT4PZIkoaJGSNHV+uJWd/X+z71IyxCc7fP3bQBgD5je7j4HQ1fCKwjRbXVo610A&#10;tzlMb469IQC/Ce6ur7d7nVR67bB09Z1tcWsWQBAddBOd5bMsri0Ee+Xo3rvy9RyViHDb06df8ad/&#10;9qf8y3/537A3LvFtuAa6DyHWrWOJuI5GIEIiJFRVjQ8RdnHWoXWyfq1WqhN9Auc8OklIUtXB/AK8&#10;RKjoUNZDFkLKraBpD80PBRL6e6mVQouExrZUVQtEl8OYG906RybJ1bg6Ojri4PCA2XyGaR0IODo6&#10;4C//8i+5nM3Jy4K8KPj2d7+H956fXpzx4uULxqMSkJSjvINiDFJprHVrJ9OiKBBtG/OgVNStQamE&#10;ohgxn3+JkBrjXKyllMJax2oVAcKiKNBKYxzINMcrjaNl2Be8mdOGY3gzL27Opc1cMRRXif9BXJsf&#10;w9rrbe7lm+/dO+l2g4EkSWjbNs7JROE6d+gh6DIUitjmmr0NYNlsqN4mctELKW2D4/s/2861rxeF&#10;Gl7T5vqx7V4PgdbhP5twzqZIyzCfDe/r8H3/vrF5LbcJrayvXd4Ecd4Gam0TTxl+V8Ocsn6dEGtx&#10;hc1r3VyTh3XOdffmm+DP9fwYxRW2jYPbAazQQVtbnEW3vMfb7s82gP/We75l3d4c47fVMbf9jq33&#10;hAhTE6IYWiC6lSdSMs41k1SzX+YUeY6UCmMj1GFcoGkMznmkjsCMtxGYMW3DxcU5AceDByVlOUJJ&#10;SdI5iqbdPJJS4GwUOFNaYl3AiYCxLrrWErDBUgdP00gihNw5/wqJVAlBRPGwICTGBA6P7jCeTCA4&#10;bGup6giy1E2DbQ0hwOHhIXeOjimzBJI4nyUB4WKN66xnlCiS4wOSTtxJSEWS5ngP1gechDyNec/6&#10;gEhTUAmrVYOxBmUi+CeAJNFrGAagbS0+WIKPIp5+PaZk574bzxV6l/f1mPNhkDfjXjfRKUoorHE0&#10;VYNSkixL8d5jWsPCtIyynKqqqZumE80StG1Ls6qR4pT9/T3SPAME9+/fjwKfUqzh46Ic0zrBGAHB&#10;sVou+fTTn3J8eMBHH7zPyfER9+8csVjVpGnJ2cUFq6qibhpW1pJmKUUWRXtaE0Uw9RpO9VGICLle&#10;p/pzM2uv6uJhndTXbP0+oq+5bstRt833Xsyo//emU3QI12utXlxmswbazFXD/dgmdN/nrKFY07V6&#10;U0Tw/zZxqs15fP2aWf+7F/OJ7rN0grGd0GGIgj7xPm5CnZsiaqJ7je/uh+vG8VX+lVJ17qxX92yg&#10;33QtX/X7huH79OvvupZTcX/an6VEYDY6yW/C79tqml8m4nW1FoWtrup9zXQzr98U1xnW+betU71b&#10;bX/23O8Nz96cIkV0IJ4vFtR1zf7+PlJKzs/POTs746OPPiLP85hf6/ra/mv9OeOduiZwBBFy7XPI&#10;phjEsM7ZJu7jB4IGthNmik7AcjB2oSwL2tZycX7GF198xkcff8xJfkTTVJyeThFa07ZtFLxQseaQ&#10;QpB0sLbpzmTjtcVnLEomEcLzjlRrkqSgLCeM9/a5PH/T7QE2a4iwda5smzPb9oTDenjbfnkoKnMb&#10;oLdtz75tPb4N2t4mTjEE3fvznCGo2CeO/vfmeU6SpJTliL29PZI0RUlFWYxRWlMUI7I874Q2BYGr&#10;vadWCtnV2KZtadooBms78Nl3C1bbtoQQqKuK2XzGcj5juVxgjIm5wkPwAqkUdAKjzgYIci1MimCr&#10;8N9t39OmCMHm3BzmrM16c5vww/D7GZ4hDdeQ4f7Hb4yJGyD6huDQZk13W77adsZ027q1mVc2679N&#10;0a3b7if9uWEHF1fOEaYz9oqM/bJcn+sAtM6AkASdYD0sqpbZbM7+qGBcZBSZQopAqjRIEEFwcnDA&#10;fjnmcrbkYr6gNQ2iKCgShZyMMNYyXy6omoZVVVEEz8uXr/CtRSKxRIHbICUqSQh5im8bEJKj4wM+&#10;74SajHNUxqKrBsoMV7UkmeX04pJv3f+E8+mMy8tL6rolBGiqmrpu0InCiYBKo7BnnufY1nDvwQOW&#10;sxmHR8foNKc2DnQgVbG2Q4ALAak0klinRrEXgfIenWjqxQyd5ATn8UJiA4gkJTs4ZJLFGrpf84Jz&#10;NHWFm06xpsaJKMYdfOBiOl+L6ETBaYkIHoIjSxP+8T/9Z3znW99GdfvuNrh4RisSvJ8jZFxDtZIR&#10;Tpewd3jA+++/y53jI54+/YrgQcju/KsTCBRKUrUNqlvrsiwjEFit6rX4knO9eJPABLteS3WiSVNN&#10;miUgJEol8VxHx7MgISR4gZOC88s508WS0+mMn/z8C8oi4+hgnyePHvHNjz/i/skdJuMxaZZE4Rnl&#10;MKYlCIvzrhNMFSilkcR9XaoTRK7YG+WMRzmrasVsNufyfMXl2Rnj0R6TyYS9/T2KLGGvLHj97GsS&#10;4jOG3/r175NIwb/9wz/m50+fcTFbsJjPcVZiraNtK5wL6xo0BHDRor7bz8gbwn0heNo2njFVqyXL&#10;xYI7JyeURcHl5UWcO4Pzy03RK++jQGLWnSv37zGfzzGmvSbysp7X3TUopXDA2dk5dVUzGu9Rr2pQ&#10;Ai86oXQBwt884wxAVuRorXDGs1wuCSHw2c9+yseffMx3vv3tTthpsNYqGc8Yu7V4vZ8f1CnDM6n1&#10;+22kqf6c57bz99vW9M3zorfVh7ftl2/7O7vYxS52sYtd7GIXu9jFLnaxi1385xo7AH4Xu9jFLnax&#10;i13sYhe72MUu/oERoffo0I7U1xo+pFTRtdd7WmPxwpLlKVlZ0qxqjHeYEGisY9UasgRUWpClKaPR&#10;CKkjXGWDiI2xdct0PsVbh+gACymj07N3LSFYVBB4a8BHKEUlKQcHhxwfH9Eag9Ka0WhEnmeUaYLO&#10;Eqx3mLZBioTF6SnT8wvyyYSD4zscHu+TFRonHcZEZyetYpOAsZammoOLTX9pksXGpO7ZrDWO1lhM&#10;37hIwFlPqiWJ1qASpI7AfwCC1DjnSbRGaonrnNUTIVBJSvCQJIqySDFtje5c1tvWsKwbQl0RBDhP&#10;B7U6Vk10M6iblrIsOVAp9x6+x0Mpefzuh1ycnXL2+jWz83NW8zn7psGYlmqxpF0sWS7mUHuQBU1t&#10;cG0NUmG8j9CrjC4COs1iA4eI37fxLa33GO8Zj8drkGz/4JAkzTBNFR3U+ybTECgnE4qywANt22JM&#10;vObFMsLqqY7wmmlajHMI2VDVFVlarJ0/+8ZH1blqOu9JkkDqA7WNjlo2BKQxtG1LVVUoLdnf34vX&#10;qBXpJCXNUhrT4GUUUjCmxbkaH1Iu54FUJ3gkKksQOkVJSb1a4Z0lAQSBd8YZk+yEu3sTHuzv8fOy&#10;5MuXp5ytGkxw1FUFdI1gMjYG6iRBIUhD4N7+hI8eP+Te0QHH45xcOqSpCPMKpRV5PkbmGUGnlKMc&#10;led4neCEglSRChDOc3l5wWw6RWcF+wdHnJ1d8vNfPGM2n7OYzZHeoUPgnTuH3N8vyIhjzkhNqxNy&#10;nfLOO/eZzme8ePmC169ekmUZeV5GhzcZHU0Dgbo2CKmY7JW44FhWLauqYTafs2oWlOOMPM3Y3x8x&#10;Hu0jhcK2lsvLS2azaWxiU6oDliVp2jkqeIFWEcga55pxPolNmK1B+ug6YbyjtoamqgneEWTMQauq&#10;pjWWum6iy4OSFHlGlus417xlRYvqIHGdKBZVzfnFjMV8xZMPPqA42GNUlMxXC2bTC1y4ZDQ5IC8n&#10;jPMSlRsmeUZ695gsT5j8t7/HX/2H/8Df/NEf8uJrza998gFPHp7w5HifJ4f7fPPxAz5/fcanz5/z&#10;gy9+wdevz5kZi/MC610H9UoEbu1yFZuPI2gmie53WVGQdDmtKIrOzcPSNA3Be7ROyPIs5oKqwvnY&#10;BOSMoW5aZKBrvoqQg++aUpx1sVFIiAg9qwjTSqWZzZZMZwuOihFeCpJEozqYztM53wKq/10dPA90&#10;8MZV4841Jw6pootvD8l2jllByq5pMcJ6/spKDSkEoQNVo3usRiuBEiAFSBGbe9CxubyH4qMriOyA&#10;CsVf//hn/Ps//GPmFxcgYu6QKiVYT57leFznQhxFGSajMd/6xsd8+MGH7E320UISTEuzWrF3fMS7&#10;jx/y4ME97hwfcHy8z70H90mLnPnpGa+fv6RdzfG2oq2WtNMFpy9ecby3R5kpvvjip/zwR5/y4sUr&#10;9vb3efDgPrPZnKpt+f6v/ybf/Pa3GO1NuJgtmU6nWB9dhKUSfP38KV/8+CecvnhJu5hTTS8R1pEl&#10;mjLRlFnCb/zGd/n2Nz9m2bT8L//H/81f/80P0fv7iMWSuo5ghtK6A/1jA3SpNWWa0ziP7ZqhrY+g&#10;SN0ajHEUWUqWZ5RFGZ1pBCznc6p6RZZlZFlGkqiu8TehaRpmywVpkpAXBcZZXr16xXw642B/D4mg&#10;MY5F1eARZGmGkookzdg7PEKkGVme4kNgMim4d++QLC8YT0p8cHhvIijkPWenbyiLHGMcP/38c549&#10;f4FKU6bzGU+fveDwYB/jfMxrRQEEptMp09mcZVXRtrGJr8wLsjzjzp0D9vZKjLFRjCMEgo+OLqOy&#10;5NRaquXqagwHR/A3XQKHYEF0bE+vOVH74LHO0XZNpR9+8glPPvggzmHnCSKKehhjWTU1uU7XDXpF&#10;UQwqtdA5ipnY+Ni9z2q5pF6tqOoVb968ZHF5gTE1SarxrQPkBsTbQy3XYT8pZXTLtHbd2LZYLLa6&#10;vA//3jDkhkBADw5ua6Iexm3uvsNmud6tatiAXFUVWusbkKGUCmNaWhfBk75hcgiWb77fEEx4m8Ph&#10;Nsf7Iag5BK37RvIhyLHZUHibG881MKBzfZcifgYXfBT4SDMKoRBSkuRlYRQV4QAAIABJREFUbITV&#10;CdZ5Gut49vIlMknYPzwkydOuEd7xve98C6UUT59+ycXFGTJIRCdQNbzu4XVdd20U14QFfllT+fAz&#10;9k2kN+M2t9Cr7zWC1zdBxSGYtM3Nc1sj+6az9dV3uqV587rxIz4EpJDIAK6bWgFBkeedm7gHZ1Fy&#10;+Jk6gaQQaJqa+XzOn//FX/D97/8jjr/1K2vod5uj87Dx9uq+dtCW97Fmdx7TtggkQmqkyqLzIxHi&#10;c84iZByrvYBG/17SRwE00Tv+pmkUKfNXDbbGmLWTbDfbO5fW0H1HEdqy1tEaQ9W2mNZhbaA1BiGu&#10;cs76fWXMl++9F4UY5osVdWs4uXuHL7/6kpdvXpOXI5x3/M7v/A57B4f8u3/3/zCbz7h3ci/WU9kQ&#10;ro77pDRN0Co6WkoJeRbH6i+++poXz57z+OFDQLJYrMjyHGsczhuMdSRJ1gn0RNd7ISV13ZIWBUFE&#10;ETYprrvGXoOAiPvabWDIECTmWu10MzdcA9v6MdiJFV0HBcW1HLNt7l29R6yxvIuSQN47Qvf3+mvt&#10;8+Uvc3fddOscrgGbuWzTdX0ooHKbSMgm/LJt3m5bUzZ/52Ze2oToh/l/G8TXQ5X/qXF7c/h2qGtb&#10;Lr3hejz4bm6D6TZz5CbsH4K/8f29rZF9UzSgv4/b6oJ1PpU3r++2MXWbs+zGcvDW6x3erx6AjmOO&#10;GzDo2yD1ba6xm2Ctc26rmMs2F9Hr30Pc0yDAW49WUKSa/VHOOE3I0mQtgOZ8dHb10dqSECLY3Jn8&#10;Yb1lsVziA2RpSaJyyqxAKnB1hWsbgjHgLFiLcBbtLeCRwmODJeAIRIFIj6AxlqaNkI7OkphvPEiV&#10;YB2gZKyVg4zuwB4W8yXz+ZRVVWFcdFwPSLwPOHdOW9fsj0uOD/dIpcZZEx3nTRvdcBGUSiAJSBHI&#10;8wSZKAKKICVCgQgObxxtcLg2IFNBruPqBiE6e3b1f1wbFVmWoaRFGtvBMh4hww3xo5jvNt3G/dUZ&#10;KJ0gm9RY65E6dPC8w7Qm7kWFoCjyNSypVHT9LctRFDGQLc+eP2exmDOZTNB5xmQyYVyWSCFIsxRt&#10;LGleoGuLlgIR4r2sq4pXp2e8OTvjcG+fe/dO+OjDD/jN3/ge8+WS5y9e8vzlKy4uL+PnUorJZEJr&#10;0ithue66Ap40zdaw5OZ8appmXYvkeb52r+8BrbZt13OgB4Z6oZ3NtWeY6733naO4oFeQ8XSuyt6D&#10;vwlMbrpKb68bt687Q4i/F1vpX9fnenHLnL22D9gQ/rjKM/KamNI694pOZKGr/YL3CB2FVBmIiWyC&#10;t5u1af999Z/HudAJUgiEUNeA9/77ur7X6PPd+lPegOSvXus36vB+D8ca9N7cGw3Xm02hqbVg2vCe&#10;bcm9PcTfz7ubwKsYfH53o6bfVhvEGklR1RXOO0ajEcYYlssllz+donSsb7KiIMmzeA5iLcYYptMp&#10;Dx48WO/phjX5NfD3LU7obJyJDdfJoajQ8O/0P/edK70xcY/fn4NfjZdA5Jwdn332KY+fPKQclRwc&#10;7XF2OV3Pc611fH4SAkIplBQ451FC4AkRLOxrPO9RMp7NaiXJxmN0CFTLOfPpJSHYzr14AL4LBmBi&#10;eOt6/MvWeLlRfw4F9m4TPNhWN932+2/7/7fVItuEItbPw5SkHBVMxhPu3Dnh+PiYoijROqF1UfCl&#10;KHK8C9R1jbUNpc7Yn5TxOxFQ13XMCQJGRbY+823qJp79OkuV50xnc4SUlKMxSkmCCNwzhnqxZLVa&#10;UlUrVqsVr16/xnmPECq+rlsz1mOQq/m1Wa9sOilvwuu3xeZc3fx+N/Nwf0ajdXR1tp0j+WbO7kVe&#10;t4kT9fM/nqkF2CK28bYafFPEaVvNvK0G3xSsGArDvO0+9aJNocsXSIULxGeJxoFoSTqxW+EddV2h&#10;hETrlLwcIQnQgcfL1uNoaQykWpAog0SQJiWJUowLxWRUsrc34mK+YFXXeCnQSuODZP9gn3pVs1yt&#10;qNqWFy9eMJvOGR0dY50lLwvMaoaUEeK2Ko71u3ePyfKc4D3OB1ofRcQTp8kSSeM959MpUiqODg45&#10;Oz3j/2fvzZ/kOLI7z49fceRVF1A4CYAgCXazxVa3WtLIpnW1NBqbWds/dee3tbU102p3NTaSpi+p&#10;T3WLbIIgQFx1Vx5x+rE/eGRWVKLA1pp+VD4zEgUgkRnp4f78+YvvsZgtCEFQlhVSSZIs43w2YzjI&#10;0OMRw+GIqqpI84yiWLC1vcXtu3f5/PFTbFXHedwJi7c2CjOlJopFKKVwrcMHCFKgVU7rFDvXb3H7&#10;3kP279zhxp2bbO/sYkyGNnGfdNbinaOuKl6/fsXrFy85Oznj5OiYF0+fEJxltliQpgrTzdU8S6lr&#10;y8ff+jZ/+md/QpJobBNr5+BaBB7v4zPlNE1WooDeWZwVeCdItWF3Z5v9/X3mi5Kyqrm+v8/de/cp&#10;i5LnX37J6dkZtrUYY+J+IyWEgAseV1qS1FDXDVpbjE66vOgJuE7oM/ZppDRR+FJJVLLsfSiCtfHZ&#10;fhDMpwVSQpU2nB5Nef7la376s1/yzjt3+cY3vs7Du3fY2hqTJglSSLxscN5iFy0Ej3Pds1cpMEZ2&#10;zw41e3t7DKoBeT5gNltwfjbj6PSY89kUc/B6VXMZbTg9OUIEy9Z4wn/4/d/jndt3+OSzJ3z2xVO+&#10;fPWKp0+fYkzC9ev7PH78OQcHh9RVi9YXNeVVvY5LfQkV+zSz6TnX9vfZ3dtlOj0HHM5FV/n+3tIX&#10;RTXGYIxhOByuRLzbtqWum1UPcrV3CUGQgtCdNQWColjwxZMnjAeTKI4V2nhckzLeW0unMBRryyRN&#10;0cbghVv12dI0xSQJs6Lg5z//BQ/u32drMonCSp1QleAygb7f4b/I+12uC0sRhbfnza/aV9/WG1mv&#10;s39b/+NtP7/NiX4Tm9jEJjaxiU1sYhOb2MQmNrGJf2+xIcBvYhOb2MQmNrGJTWxiE5vYxL8xrPMI&#10;0aHQpKKD8EewiFIoJE1V0zqHDYGirhkZg3UOjyXNdHQvTwwmVRF4muQED6712MZTV5bz6ZTpdA60&#10;COtwbYtKNMYkpFKhOif6SI6P5EulFKPBgP2dbXa2t6LLhRCRkCkF1nteHR7i2opxNmKQaVxtqX3J&#10;+fSco8NDtvYm3Lx1g+2d3c7pOz4EbqoSa2vOT05QSNJ0wNZkmyQxBOmiM5YL0ZXHWULnJCQ8JCZH&#10;dqDPtnUIEYkSSkTQtyI6KQolaIMnzzOkiG5XZBmjQYbWkrapaaqGtrX4DuRTNlUkujlH2TRUdcOi&#10;aqitI0jFky+fcfvGPtd3rjGZbLO3u8eDB+9ydnrKy+dfcnx0RFWWuJ2WtljQVFUEJxdz6mJBWzXU&#10;ZRNJOiI6LrfO0jYSsjQS41vPvCw4m80JSLI0Q2vN1tYW+zdvMBgM2ZqMSdMU7y11VaM6x5q2jYTm&#10;PB9gncX7wLZt4jW1LSKI6EBV1xFAYmucXaC1wQVLYy1Jksbfd8ACJQVZlmKcoWltfI+lu6OQkdxu&#10;IznkbLFgMBhEEEFmEEYjfcC3DVI0jIYjBAqQKC0RRHGCQZZCcBwfzGiLhixJyAYDhgrub43ZH+S8&#10;M5nw+d4uv/ryJa9Op9Q2gNLR8bspI3hCa65PJnzr0Qd89OA+W4nCFjPqYoZrK4KruX3rOsPJCJXk&#10;yCSjaRu8jSCYxKQEBF5AlkhePX/B0cEh3nla60nyAYui4ex8DiGQSEkqYWwMu0aSYSNxWQjSfMi9&#10;/RsIpfnlrz7l8Ohg5aolVcDOF0AETTa27sAjhiTNEVJyNp9iLRAMeT5iMBqhDMjgUUJRlSVN3TKb&#10;zSmKOWmSkKUpw9GQ0XhElkZhAS0kSkQAjNEJidZIEdc4VATbUhU1ZevQSUpwMJsvKNqK1nkODo8p&#10;qoqzs3N8B8gWKgKpW+dpyhoZiECS4FHO0iIQSvPy5XOKqubRNz5id2+Xqm5w7ZTjszOePnvO82ev&#10;2bu+z537D7h17x75aMz2IGecXuf6f/oeD+/c4uf/8AP+7ke/4OnjAe/du8XN/T12RhNujgUf3Rnx&#10;Hz64zS8ef8kPP33M41enzKxDYHDWRQApAWUEJslITMpwPGJ3d5fBcECWZitgntaaqnOekuICRByB&#10;kY6JtbS27gA5NXnb4m10VrVt2wEdI5khApcjoCQSjyVCCoQyzBclr168Znf/Rsy1QkaPdiG69ckl&#10;l+urXH+WsSIeeo/ohFREiHvKkgy2dNd1NjqKSAlBKUQArQxChDgftEYKgSJ0TroR1iN7IHohl+DC&#10;zoUrAFrx/MunTM+mpEmG9xadGKSQIKJbIrQoGdgaDnnv/rv87ke/w529fYajIYPhkKapaaqS0Ts3&#10;uX3zJnu7O0xGGdf3ttjeHuJtwfNffcLh8yOqsiIxEq0C50fHHB+dMDAp3rb8+Ec/5skXX3B2NmP/&#10;5l1u7l/j4OAVrff8xV/+Zx68/4h0kDMr5xycHKNEdHSrq5ovnz3l009/RXU+o56X1Is5yjsGg5RU&#10;abLE8Ed/+B2+8dEjirrif/+bv+UHP/wJrZDkUpCmkeRqW0ujFcZIlBcYpZBEgnNjHcfTKSfzBdY6&#10;qrLGeo8wisEgj0IMg4zEGKZnZ0xn05WzmQDGo9EKHD6bzWiaht29PRrv+PTzJxwcHJIoQ5oOmBcV&#10;B2dzXh6dkI8nDLIhIcB4e5edG/tUBIyRBGe5ces6N29eY74oUCohTSMRaDQacX5+znw+4+z0FNe0&#10;nJ2doxNDkqYoKXjy7DlfPHvBaDQkyxJevT4kEHj27EuGwzFZluGdJ8tSAMajIWUx5/TsmN3dHfJ8&#10;i0VRR1ftNKe1ji+efE5RLEjTDNs09J19Lxz8OpfCNfLChYuiW5EQhFRcv3mTb33nO+SDIUKqjrCq&#10;sG2LVposTdEiuro756jrmizLunUWyctLAQghBE1Tcz494+jwkOnpKYvz8whUbKPjUWoMK8aUuCD4&#10;hovFu/rZ98jESZJcAtGtuzX2f+1H/3VvI9f1Ac1LckCfKN8H1fUjTRMGg0EkVXiPc575fMZisSBN&#10;U7TW8X26a0iMuUSsWALa1/NXP/pA6auIiOuvXRIz+k7k6yDrt7mpvc3VvP/aPskU6NyXonCCisUm&#10;JolgSRcCx8dH3NQROFy3ljzLOJ8XWKlIEs04z5hs7yBwpGlKXdeRHh0swUmkvpr479dA6f17dtXY&#10;rP/5cl6sOzZdNQ798e3fr7c5oS//7QWpWn4lYPMqt6M+GLZPTlrGkojUB8NHMCl4HEbnOFQkluER&#10;+JXjO92K88EjUUDg7Pyc2XyGX1R89vljvv61Dy8RvvpOhF/lYuxDQIS4dwbnsa0lBAkBtIo1rluO&#10;SSdIo5bj05HRlm73QoqVu+HSYdSHi/Hsk7xEJwoi6MicoXMhXIGB43pz1mFbjzFR1MNah9YXhJ6q&#10;qrh//z6j0ZCyrBAE8iyhbRsODg5I05Tz6Zw//uPv8gd/8If84Affp1gsuH3zFiEEisUc7wN1VcWa&#10;R2mcd5gkQYQoFiIlKK04PTnib//2b9mZbHH75k10j+RtkoRmUWGdJxDPr3U7ByHwIQLojZG0bYUm&#10;umUGouiQWgmdhEtO1evE36tI3Ks5Fdwlt+z+3LwKXPzbyCnrxG66SjASd2MdxpKM2CGnI6nEr+qE&#10;PkGw/5mr91ytFd+pQ4goEOfdpdwQOodjEcSKON0nN/Vzaf+z+n+/nnOvyttfRX7qj+E6Cb5Pwum7&#10;ZL7NffT/b1w4G3NBSBTiwuWSbg/uiW3Q+/x1su66+/o6Oe8qMlJ/Hi3d4njLvb2KYNgfqz5hbz1X&#10;v+nU+SZx/21Oc/8WB7ir3N7jtBdvOMxHHt/FGFy4I8fcdSFGIVduo0KqFbtgWbt8VX3wtvFc3gdP&#10;wIiAShT4miTRTIZDTCfS1Xb9ptC5xgYh4tko+CgOJqEN8XxnTIJJMob5kDRNkUA1n9GWBc5agre0&#10;dU1VFBA8SoKUcdZJAloI0AqtNK0LNK1bOYK21lFbh20dwUOWZSRphrOO2XSGEIq2qqjKBW1Tk5kE&#10;rTyg8J3LpbWW+aJES8kgy0g7EZu4FmQncGgiB7cjm3gcKUOENHgrQAS0DFEUzbsuh3m80ER3bM1k&#10;e8KiiCR45xwIRQgJ2iTxmn10VqzqcpW/ouifuOTmvRIXEYIgQCkNHpywXeWssH4p/uZp2ppUJEgJ&#10;SZIwHA6oqhIhJZOtCTvb25Gcn6ekbUbdtJi2RRMFpvIsY2tri/HWhMFgiFYCERy2DSvhUaF0PMuG&#10;wOvjc569POQ3nz/h/Yf3uHP3Du9/8JA7d25xenbKF0+eMl2UWBs6QTrwrkUAiTZRjIYQnT5DYAmt&#10;Ud2YLEmYAdDORGE8BLPZHOdij62qqkjw16ZzQO8EKzuBlXXnyUjIjL8q1RECu71VdoT4pdBOPwev&#10;HIF7LuIXe6u4RIS6fLbwXZ6SPXdt1bndr+XLeMq5yL0InA/deNAJ7akryMthlU8uiYR1tMfgA0Fy&#10;2WG05+TeJ4D2ye5XOWn3zxq26xOun7n6n3PV3vWGu7P3kYdF6IkKLseKTtTJ0/mORiJhR65eOoLH&#10;9wo9wngkJ/rgu7lwRe5du1/O2UvnnHVn5avcQ/uO6et1j5QqzlMlUUpTlCUhxN6SNoaj42PqpmEw&#10;HGAbiwyQprE///rVAYN8wHA0vPT+VwkvrO+T/f19va6JTu6uJyZwWcjK98QfYh6R8bmDv/i+cewN&#10;SZJivWM6PeOzz37DR9/4BkmSMhwMmM4WJGmGTuK6VB0pum5rXOtQxsTnFASCAKNVrN1FQOt4drbe&#10;c+36dc6n54y3tzk7PohCt0LG/Ejo1hFX9gdXZ9W3uLv3xezWxeNYq5379dnbasC3iSR9Vf3Wn1NL&#10;cY/1zzWJ7kQNY41sTMKNGzd49Og9vHcM8iFpmpFlA4yO/bCARym56jOlWU6WDyDEmnO5F1RVtXKQ&#10;H4+iaLAQMJ1Ou7GQnJ9P+fSzz2idp27q1XlTCpiMt5iMJ/jgGY/HlOUc28Trny/m0W28Extbru9l&#10;zlzmqGUX6GqxgLAmnsFvFaF62z3q17BLoZllHtFaX+oJeB/FU13//S8UMlab9HL/iGemy3nlbb2B&#10;9Rr1q75DP698Ve/nX1P790ttIQRKxvNP4z3TosQHx5AouqZkrHUCIYoz64REaYwEgaPp3NwTrRgP&#10;R9S2QrWWNBPk2YC9rQl5knA6nTIrFrSuez4gQCrJcDQiSMHrg1e8PnjJ12/tY2uHTBPmUmKbCo9H&#10;agUSru3txpqybQk+7gSBQNk2CGWomxYt4ODoiNFwwI3r11gsCsrueTEh1gqzKcwHGblR7GyNKZ7O&#10;+PUnv2Z3ewdrHbtbW3xmLWk6wLrY1/JSoIWMjuY+dE7oAoShsQEnFTcefMSjjz7mwXsfsHPtOjIx&#10;OLpzo1RRXF2ATGLNMdiCvRu3+Z2PY1u0bWqePX3CJ7/+OZ/86ucU0xOwnegBjmu37vDnf/Y9rl+7&#10;gRciipLgSc0QgaRuojCw0RqtTay1bRsJ91aRZzn/y3/5r3zw3vv89d/83zx4+B5/8Zd/xY07d6mq&#10;kpcvXvDJr3/N9//h73nx4gVlHUUDAlFEPYQoCIwU2LYFTyeCA6CYz+ZIFfs9SlvaNuYy0xqSNCCV&#10;JqiAMAYRBHmaoo2O96WusLZivqg4Op3z+MlzHr5zi4fvPuCDD97jxvVrZPmIEBxKp6u16L3triUW&#10;wQ6PIAp/ZFnKZDxmd3eX2XzBbD5nsVhgy0jC10pTtzVlWVDulGxPtrl37w733nmH79Y1B2dnPH32&#10;JUIqdvf2+Ie//wf+23/739Aioawa0jTDB48LPj5D7q3jZR6J+0U8f9RVjRSC/f0bvH79mqqKz9a9&#10;byORvdsnnL2oQZYCgFHUSax6WUJInGsu93LCMpd2/UnvCD7w/NlTdrd2uP/gIVKp2C8SYXUeDcSz&#10;XczOXY3gY8LI0pRseyuKSNYVn3/+mN98+hu+9a1vkeqEIDyhS4fBtxfu771zDPgouBSZ91gbaz3Z&#10;9fvXc+F6fbPek+7XW+s12Hre7QvNrXIg9P5sPW+K39rT2sQmNrGJTWxiE5vYxCY2sYlNbOLfS2wI&#10;8JvYxCY2sYlNbGITm9jEJjbxb4w2BJKIio2O7MuHnzICQGVH5s7ynKAiYLV1HqUNeZYhdcJoOABv&#10;ca2lBhZ4SgKt7Vy665r5vMT7QJoKUqMjtM5Et1/jPcJHQFDtairb4oXAKI0EbFVgy4Qsz/EhkiOD&#10;c7S1p24LjBLMF3PKRXzgLXR0AIufveD8/Izd3evs799kNB5H8KezFMWcxXQWCcNORGKuhKZtO+et&#10;6JbnXbye4KNyeySYyu4BenTcUN3zW9WRBZ21SKVJdATiBReJrCJ4tJAkWmFkSiIVZVlTtw4QDNK8&#10;+3wfSXEm0HoHHSiFEJifnSMaR57nbO/skCQZt+68w41bdzmfnvPi+UsOX7+iXEwp5zN0njIoR9TF&#10;grqsKGYFbRUd2q2NxNA0ybHO4Wwk+wkgNZqqstSLgioEXFVzcnhEOhhw+84t7ty5xd7uLkIIFosF&#10;i0WJbVuazoVxlJoIuOge9jvX0lQWESR1XVPXFdbX1FWN957G1jTTGTZEV6iyrEhkdKX3rsVGtB6E&#10;6AymtWYwkEC+AtKZoSbLBpRliTQyup4JTaZSWuupCsv2dnS0r3yB955MGzIjGexuk0jFfFqwmM+Z&#10;zWcgFEq0jHTC3a2cyeA2t/Z2+PzVa16ennMyL5kWJQrPO9f3+Pj9hzy4c4cbW1vU8ynT1y8RoWU4&#10;HjK5dYfbt/bJMsPp9JyybUE49CBBhIQ8zdBK4cISFOY4Pz3Bty1KKpI0oWoqEiW5vj2hripsHYmy&#10;eZZSlZClWyipsATy1PD86ICXz19Q1iXpIKdtIkDHNhH04UMEQ0aQWQDXUDYtznuqpkWgkNIwGW2R&#10;ZSllVVBVNfWixlpHXVekqebh/TvsX98nSQytjWBxZy1GK3KTkGc5w3yEViY6p3YuGg6HrS15MmTk&#10;BbN5xbwqmJ6fUTQ1jXW0VYNvLVpHIF+WD2ltCyLgnSdIaBpL4wLKaKz3IBuYzrCto61bgrPce/dd&#10;Jrs7vHPzDpPJFq8PD3n54iXnp0e8fv2cWy+e8d6jrzGabEcxA6l479373N7d4dmj9/jlP/6Iv/n+&#10;j5mkmru3b3P/zg32RjmJEVybPOLD9+7xm1cn/OTzF/zkV5+jk5wkHzOajEjSjCTJ2Lt2ncFwhNYK&#10;24HELkCCHik1xqScT6dYZ1mUBU3Trkipja2xtokAlA6EnsvorOO9RXb3dEmi9R2RyXsPQZKkGUIo&#10;Xr064FvKIGyNFQ16mc9W1Li3uzT0QakX4BjR5UOHt9HlJ7g4D4IHrTWJ0aChaWvaxqF1gjIarRXG&#10;KIyJjsLeWUwHqFcdON45v3KkXzpzaC1XpMEV4NN7tDLdd7f4tmVgUm7fvMXXP3iP6zvb7G7vsj3Z&#10;YasTerBlgQie/Z0J29sjbuyO2L82YTIakOcJh8+e8vLZFyymM5rKkqU5rRU8fvaEs7MTRsMRoW35&#10;8vlLDo9PWRSWdz/4iDTL+PTxYybDjD/+7nd598F9lNbUbcurgwOSPCVRhqPXU14+e8rhyy/xRcn0&#10;9BRbN4TWMshSRllKYgzf+fa3+fijr1PWNf/n3/x3/uf3/xFvDK1zqKZFd8DKuqrx3d4MksK2zKsC&#10;e3rGbFFiVSQLBxEYjYZIpTFZwu72FsM8Eq7Pzk6pFgXaKJIkIUkMO9s7jEYDFosF59Mp8/m8c1yE&#10;5y9ecHB0hJCa4WRI4QInZ3Nen02ZV5bRVkJmUlCa63ffIR9OaJsKhCYIBxLqqma2mDIe75Bm4yim&#10;MRwwGo0wSpEPBogQKMuSsqmp2wZvHbPZDAJMRiPOz854+fIl82JBQLC7t8fdO3coy4KXr15RVhVF&#10;MUeImratOTx4RZ4OSPMxW9sGlSt++s8/46c//SkQ16TvyBSCy0TclSN1D0hmre3NyShEkSQpOkn4&#10;zh/8Adu7uzRtdMCMhI8IohRKIINA6ugcuXSaadsWa+3KxTDLMpRS1HXF4dEBs+mU6ek5i+mMtmpI&#10;tEQrhdbqkktVn3ARli5avOnGJrt9dbnWmqZZ/fslcbBPUrjsgihjbdVzml13+FoS0a9yT17+dxnM&#10;KDDGkGVpJ3gTX2uMYWdnm8PDI4qiuPQdlOrI71x+z3UC5jpJvR+/jSTfv+4lCX79PS++E0D4SjD+&#10;W51vuQATitD7exEFoCQCkxgyrVFKIiV846Ovkw+HSAT/9I//xHhrzAcfvE85m/Lsy+eE4Pn08eec&#10;nJ3FPCokcg2ofckdKUQBB9FzZBRSdjn3TZJDBGVG8RHREa+X4790hJNCdiD8JVLSv4mN7I2HWAO7&#10;WmtJ0/SN+9Ifv3XnzreRbK8SPLhqLkgpaZrmYn4HsXJF916QZQO0VrTOIwXRqQzfgU5BdoIZJycn&#10;1HWDw/PDH/6Y3//Od7i2u33JdbJPxviq61+Or7eWpmlwHoQPCOeiIEqPvC+J5xnb2q6e8B2pQhLW&#10;XO6XBOi+KER/vS4J1FGUJtYLSiqUkbR4rGup6hqEIlGCto0kb60vyMdpl98PDw4pixKTJCA15aJA&#10;ArPZjL3dPR49+pBPPvmEf/zxj9mabDEZj2nadnWdSiuqqmacZTGfSkFbVStC63Kc0iQhMQZXt7jG&#10;IhFsTSYMh0Pm83Ociy7yrXV4OpffECBYXFPw5dPPOHz1nNEg5+F7DzHLvHHBwOiIfv5KQsg6IWg5&#10;DkpHIvmSjPNVZKKr1sXqfS65hb5J3JJC4jvBgrZpidxDhV+KHQgda1I6gm+47Mi5Is8tq0Qp6Fh+&#10;3dm3y4Fv5DFx2ZFs7ed10vn6/tAfs+W+2BcW+Sqien883kaQWV9Ty5/7de5VhPx/XVxFjF5pBnQ/&#10;Xzi5dSP3xj3v76nr47ISoeo5Bq+v2+VrV78Pb5+XV5Gi+qIG62ebawwaAAAgAElEQVSCK/czriaF&#10;X5WTRR8t39t7Vq99C8npqjF4c+9+c81JLpMWV2Pef+/uLy98PL96b/ht8+ny1dC5e7cYLTBaYZQi&#10;FYIQHE3bIJTGiyhCiRAoBQpJYjRKG2xhkVKRpTlJmrK1vdXlwQJnW5q6WokTLhZTqrKkbVuUEKSp&#10;IU+TTvNSooVGKs1AJXgkCIUHbBBUtYvulWVBVVU0TYvzgrqqObFHGCXZnkxgSdrpRq9a5tEuhyRK&#10;UVYWpwNpkuJX4hke1eWlum2iwNvcwekUqRIQEq00qVFkmcY6T1HUNI3HS4VIE/LRACXH7G6PKcuG&#10;RVFiVyJKAYQmzzOSRFFUhqIssTaS+oW8IJr2yRhBBKRSURSuWzJSKZTR+OAJMrrNR1JrwLaWxWzO&#10;/rVrSCmwbUNwDinA2hYXXEdMDQitEFLy6vVrnLNkWc6DB++yu7uHDDDMM5qmpWqaeP87Jp3WisFw&#10;RPCeoljwo5/8nH/+l0/54IP3efTB+zy4d4+bN/Y5PTvn5etDfvbzXxOCJEsTRsMRSmnqtqEoFhf7&#10;+5JATRQ1yvM8CjraltZZBFHUcr4omBcFJklQSqBsFPQcjUar2mZV53GRp31vD17lnqUQT4gu8H13&#10;70sO7b0aR2tJbIAuRSu4ktQY8wMrgu5SpEzKy46Wq5zgQ6zTAgjf6cBK1Tmx+o7svXyfq0ig0X15&#10;lYOWRDHnEPT24nBZJKd/lro4K8o3nK/7+WRJJF2O17pAynL/L8tydY57Q5QkXAgYLfslVdus6thA&#10;6NzaBdE1XvT23ijg5L1bnXku3Ms7ER8punwtkEJdWav0xy/+u7D6/PiSy/uDv8IVuj8e/f0aIWht&#10;PDNXTU1RVBhjkCL2kKzzkSRvY98wiEjid93zgs+ffMGDB/eQSqG1viTGtrx3bxfhuTzPl72ASHyT&#10;XDjay8t9s968jO/RPVNQYiVGFYn93ZxzDh8cn3/2mIcPPyDLBmxvTZgvFqRZinUO0a3Hpmlp2zr2&#10;FbvrcsJ3PYs4152P5ylJFMSt6poky7l+fZ/pyXEk2nUCmf2z7NJp/G016Vsrol690r+H/Tpwvfb6&#10;qnP5+usun72vJjhfJSK0ek3k4K7u2WSyxd1797i2t8fOzi5HR6+iaM1oRJ5lpEkUMSyrSGjeHQ2Y&#10;TCbMy5pXh4fUjWNra8Igz6mqOhJHnefpsy8Zj8fc2N/HGMV0NovnY6lJEhNf37YorVgs5vFZ2XCA&#10;VgkmyfHeMplM8KGlXljOz88wpwZnLYtiscpdzi3rVtmdA+K988G/0bdYiSReGjvR++/Nsf8qZ99+&#10;7dy27aU6dt15ffXvrxA0EFd+Xv+a3z7n+iJ6/V7U24Slrqrz1wVELglKXXFGX/2eC/FQrRQC2fWy&#10;obQtopVIpRgsBT27PFZVLcF7jArIVCFDQBvD0GxHESHvmJcLTGKwKIqiYjwYI5CMsgwBtC6QWM95&#10;saBd9XMEZbHg1asX/N4f/j7KKBbzOakxNFbH+tNaHIKtnR1Gky3sbE6wDmE9ulcROx/Py8+fv+TO&#10;rRtMJkPSRHF6LpjNC+q6is+ApKRtWmzb4oOnsRWLYsowG5AlKaMswboWZS2p1BRVifWaNDExVzqP&#10;E9AUNUEo9u8+4Hd//4+4c/9dstEEYVIWzuKKEgRoJTFaRsFd5y9EQLv+X6xNAkJJ7n3wPvfefYdv&#10;f+f3+MXPf8qTT35NVS7YGg74o+/9FXfvPUDLBCsC1tZdTzgKYggVwMVzQts0BC7mTVk1tHXNg/sP&#10;uHXjJtPZnK999DEffvghi6pGD0d84xvf4GuPPuA73/kWv/rlP/N3f/c/+M3jxwgVzwRaaYqiQmuN&#10;Ubo7b3f7f/draztRGnshtuqspW3sSjDFdc/OysqRZWmvb61QStNUlpN2zvT8U558+Zqf//MnvPfw&#10;Affeucs79+4wGuQYo+LzuraKAjkuCiX60O2PIp6r0lSTpgmTyZCm2WE6nXF6ds5iXtDUdez1B09r&#10;W86mUyajMaPBiCRJuH1jj/1rO1EwOQQO3r3D9d0hp2clzsXeWyAgdCfIiFiR2PsRcxo0rcVbRz7I&#10;SZOUqqw68e9YJ7m2jc+YRMQ+bO1sMxqNKIuCqipXrulRlNqu1v1KQA+6HufyzB7f19YVv/n0X9i7&#10;dp3R1pgQoG0swmiMEp1kQFdPhGW90/UHVRR0b5oGgcfalh/88Ic8uP+Q3Z0dtEzwPs41KSQ++F59&#10;0cuPXb0jZOzpWOsx+qv73L9t37zqPLveP3+zH7O+j1wyoe/V8n5Dgt/EJjaxiU1sYhOb2MQmNrGJ&#10;Tfy7jw0BfhOb2MQmNrGJTWxiE5vYxCb+rRFRUCBUB4b3BBfd2LVWEdTYSlCaxrsIkBeCPM+onUcq&#10;gyQQvMW3jsY21IsprrU0bb1y5vPORUciF52JssRElxYpSLoH0KN8QKr1ChQXyU8KIyFPTEfILqmq&#10;OtIvnMCI6HjaEF0CnPOMRjlISbxUzfnJKYtpwdnJOXfeucv+zTtkSYaUnmoxYzFfRAJ2XYMNuGBB&#10;6gieCB6jDa2zkZymDUqI6N6qdOeO6zqyhFuBCJ33IBxKa5xvkUGAdygposq/jw+whZQkaQrCUTcR&#10;XOC9RwJaCDKjkWZI0TRIKclTQ6I1SoC3LYvZDJvlETQAJFnOow+/xoOH73J0eMDp8RFnR6+Zn5/i&#10;2pZysaAcl1Tzkrap8dbineucDC2NayEEUpsyGU8wJqWpI7nSto5ZscA2DSevX1Mt5rwajTBJyng8&#10;IdE6Al0aS2KSSBDSCfs398kGA6q6pFxUeBto6gbn2gh4bmrquiYIT9U0nE9nNG0EcKjgkR3AxLs4&#10;zkliOkCgWxE/VAcqlkJQ1zWHR4crEJv0AiM1bQdKvnZ9wbXru9gODGxSQyaHGKMZbY8RxmCGKVVR&#10;UswqyrqiKOcYkzBUmtuDlPzOPnf2dzmYFSAVu9s77I7G7KQa7S2vH3/KIEu5dfsG129cYzQZYjsQ&#10;xePnzyirEqUj6Gk8GlHXNa9ePOXk5JjZfEYIntxIjJSIIEl0SttaGttiZEI5r3DeMsgSGqdpQolI&#10;ttGDMV4pKttwfHzI548/QwVPnuQEa+Mc9xGEDR6hDCbNQEBjW5x1tNbiXMC60DmGBqpqjm2KmBt8&#10;JGoP85zbN64zHKQYo0iVwDc1rnNMpnMusiGwsBGMHxx453BtvPdBNLRNRds4yrqlqFvaqqGuG2yQ&#10;KxC9FIIsTREKfJAUZYGQoFXMRa1oQCQQwNoaW1vKxlJO55R5TjmfcX58zNa1Pe4+fMjujX2yfMB4&#10;a5uz8xlV3fLixQt+/ZvPENLw4L1H3L59i/FAgQpMbl7n4z/+Lve/+THPnnzBLz7/gp8//Rl39rd5&#10;9+5txoMh6U6GkimLRnAys+STbZI8khNMmkXgVJJ0rmGCJE3x1uF8JHUvFiXz+YzZbIbtAE7b29v8&#10;x//4Le4/eIA2irqpmM2mLOYF5WJBMV9QLIpIeLctbdvStpa6qanKiqZpaMroGO+XhunacPD6gLZu&#10;ogObi2OslAQfyXudESWyIwgsnUeWhL5IjFwCt+NaxAVsWyPwSAKJ1hijcdZR1RV140izlO3hAIJn&#10;uiiROLRUaCHQIhISrBcr9+aIT46QO+/8CqxrnQVhSFQE7ezs7KC0xLUOYzTBeW7uX+fD9z7g1t41&#10;tgYZoa1JtSIVEuUjSEgpGA9yJsMBd27tszMZMcw0QlhOXn3J0etXBGtpm4aqKGnbhrJYcHh4iNKB&#10;e3fv4Kzj1YtXTKdzrFfcf/cRrbX8yyef8LVH7/H+u/fZ3dulamq8D5wtFug0RacpL54+4/Gnn1Cc&#10;nbI4O6WYnlOVBb6x5ElCqg3D4ZBv/+7HfOd3v0lTV/zt3/8D//P7P0QnOVmmaIoSKQXGaKTIyfOc&#10;gGBeVDSt5eTsBIKLAMwgMVnnOKkU3geSPItEGCVp2xrfBqbTGUZKBvmAPM9QRrG9s83x8REnpydM&#10;z6cEYO/aODorFgVpkuKEpLSes5Mzzs5nFI1Dp0kkx7mASRMa75mXNUF1TmdB0NYNhwcHGBPJ/tZa&#10;WikpywIRHKke0LQNmUkYTyYM6O6fkAQRqOuatmkZjIZs716jrCrOTk8Y5jnXr11DKkE+yPjsN59R&#10;1RXzeRTnOT+bIpBImZJmB5xOp/z6X36N7QD+EUD5JqlpHSj2pmu3gNBEsmHb8p0/+ANu375N6ID2&#10;Ii4fggt4HHiie5CL7txLovBisYifK2VHPolrbT6fc352xvnpGXVRInznjBVCFC3qHBL7ZInVdfIm&#10;8K1Pnqvr+gLwu+Zot04W7/87YxR1ba8kIC9ft+6Yvk6s67sdLp3xkiRBIpBdjhJCMsjyKJAwGPDl&#10;8+eUZRnd2rprCsGj5JtkuktkhitIqlLIzvVVXkB9f4u76xJEvg6sX4p1rDuL9wk4V5fkl69VLseo&#10;c7bUOlm5ew5GAyZbW9y+fZtXL1/hvGM8HjHZmvD65Svu37vDrTu3GSSGa3du84ufH3N8dMzxyRlV&#10;WTPMM9TSEy68jTQe55UP8aiwBJQv52K/Xl+BwqVckdyFkCjVjbe6AD32GddLYsX6OC8juvGFS4Tc&#10;pmlWpJ/lmC5JFetA9aUoBSv49mUijV8C7wMrl6QlrD7uf507u5B4IphfIpFaRDEfadje3kGKuJac&#10;jW5QWkX3YEFHtguBoijjdQrJ06fP+MUv/5k//5PvRuKVEFFYoEfmWjqoXlonBKSQKBm/R2st83mJ&#10;bR2pUQTfCW51rlZSgGtddILvXFUvuUx37kxvrJXO+bNP2FoRrX1YEXiU6ghX+Ege7PYj6yLYWSnw&#10;Xq5c/to2nhGKouzcSLv1JD2z+Yy2qanKknc+vseTx0/42c9/ipIK7xx1XWOShMlkEueAVuzv34jk&#10;r6qkqkrqssQ7H8XHvMd6i2wajDYQAlUZHZHHoyHFYhFFVcoa5yxVXUEIWO+7c0/Dwcsv+eH3W1zT&#10;8NFHXyfLss7Z014i7ElkR7zvkyKWc/tqsvBSUG3p9LlcV3Fc1VtBx32i3DpB+2L9xDkkO7GCKAxX&#10;Q7cu4/7GpTW0XEfL91mS6eTK7f4yIU2uQODRaXW5VmXnou07kut6ru0THvtOkFeJjPTz4iXH3d6f&#10;XQXcXifK93N/n1j3Nsf0/pj+W1zKL++HcX+J92ydvN1zH3+LeMc6gai/lvvXuQ5YX65b7+Ketj6G&#10;63PWd06i/ev5Kuf2PoFofazX7/v6NYoeuW75/6UbKb47AsBvdZtdj6vI8cGHt/bCwmqHuNjbOzWd&#10;K+/F21zt37q3x2IOIQLCC5QQLHkzS3ddaz0Ei9AaEXxHSg0roRGpYg/JSIWSJgomSUHblLTlHNfW&#10;hE6ISEhB6wOnsymuE18chBSlFRJPIg2J0mij0UmKNjlSG8o6is8JFF2K6AQTXSQrSYVtLLZukBMw&#10;SmGM7PowmtwF6o4sH4g1XPAenSSgJMFGgUmEwIYoxuWUIpAAjrKoomBi21Jbi1GQdPtaXbc0rUca&#10;Q5pnjNpI/t+7doOt8RApBUXVAB5nA00T85FJFMPRAJMkTKdTmmDj/JKA70RdVvP2gjBM59Kc5xnj&#10;cc58UdIUJQMTnSKdtTgfRdlms1lXqnnmiwXD8YiyLFd9QakkeZ4xGAz5l3/5FG0MZdny+vUhde0o&#10;yhoQaJOwMxpjrWNRLFbngbQ7A+SjIek0ZTaf8tnjJ3z+5Avu3rnNR1//Ordv3OD2zZsMBxm/+vWn&#10;nJ1Nmc8cg9GA0WiId4MVyUZ25HDnPa5poqhknpOTsygWtNZSNjVCCqRSNE3N9s42WmrauqEsy4t7&#10;q3RXN1+Qzy+t0beIX/Tr52Xtv3Tj7OfvmO58j/we3qhXlu7L1rqV4+RV+0U/jyxru+V7LInPb4s+&#10;aXe5V65EUbnYh72LbqVLMYDlKvc+Er6Xn7eeF9fd3JdE8+V+tBSA6ufWviv8ujBUf69YnUeEREmJ&#10;MQnBhkvnJmHUG6Sm/s+XRc8u9lEh5SpvhiCuFKVa3w+11iuRsziO7o18eulc0cux60JpF98h9osB&#10;hsNhd4a1WFuvxqmf271zBAImMdF5tSwZTyZXErAvDi/re+Cbgi7La4kfI6/cP5aF05L051eO1+su&#10;q/F+tG27GofFYsHhwQHvvf+I7ckWZ+dTbGup2xaTpB1hPgoLL/+9lDKSV7uxDiKKMwQ8SmukVLRt&#10;S5rmbG3tMJxsMT8/iWLIMnQ15HIIxBu12roAz1Xn5nV3+PVf1+uHdaGLq+q5S+flNfL8Ve+1/LO+&#10;A/3qfZzHuVgnjMYTPnz0iL1r12I+Cp67t25x/8E9RvmgEzC01GVJWUlm8xllMaVaLBBJwtbWFqiY&#10;s89mMxbzeefuHPACZosFp59+gnOWyWQcCb+NoywrzqfnKJOQZlnsy1mBlOAcpFISQhT700LTqoIs&#10;H7BvDMPRMIpUnp9zenpyUT8sdYYuuImr88Y6Gf2qPNmrYK5cy/2f10XAlnm9fxa/qp7sn2f6/aH+&#10;ay9qfdFzGv7tAoO/rUZczzHr+0O/97AuyrHeG+t/h36ulFKj1PJeeJrWcdbMEeMxg2xIAKyNIrTO&#10;+yhs6yyJlqRakhqFShKCs2glkXisVWghWSwKsiSJTRoXxRFHeRTMLKqKuo61VMDzm08/YTGdYgbD&#10;uHcbQ1NF9+xA5HVnozH333ufT3/4I3LT9eCcJ9MZmUnI0hQtBE1dc35+zs0b19jdu4Z1MF+UVFWB&#10;Ngm2biiLimrUYHTCrdv3ePb0C5CSEOLzvPHWNrN5QSo1OE9TW6SIIlCuDUjnMfmQD37nm/zhd/+E&#10;nes38EKDMgSpyLXCJGY117VUCB8FPYSIT0e9d9FB3PsoyOcDrQvI4NnZv8Wf/6cbnH/727x8+YJk&#10;NOTeo6/hlKGqa6yPzx/pCMcBEftwJhL0V0KXnUpla10UoBWKfDTmz7/3l5g0w/qAdbEX71y8hncf&#10;POT+vfv83re/xfd/8H1+8pOf8eSLLyjLGpNomqaO/dywnIexdhbi8hxd1gVKKWRr0brFtRaTGJQS&#10;WNtgOzHleO6OvZHEJDjv8V5SFC2fnj/jsy+eMpmMuXPnFu8+uM8HDx9w88YeqdGkuQHv8V2/2roG&#10;IUKvZxaQSqBUgjFbDIcZi0XJtBPNLZuSsilR5YLT02MG2YDRcIg2BqU06SDWqR9/9AF/9Zff4//4&#10;67/p5m18HqiEwgcLyFUfUQjVrS+B68TmbWt5/vw59x++ywePHvHpp58ym81WQk113SCAJEnIspR3&#10;3nmHpmk4PjpCCUmSpAwGAxaL+ZpIj3hDOJZezSulZ3p+wrNnT3h/8GEUDgoSowxGC6q6jj0ZEcWt&#10;gvdIbVZ1QBSvDozHW6RJztHRET/56U/40z/50+5gvBSYU28I/K36HkLFGk8p0tSQJKYTdHpTzOOr&#10;cmK/Z31JOOpfIRi6XtNeJeD3tl7CJjaxiU1sYhOb2MQmNrGJTWxiE/8eY0OA38QmNrGJTWxiE5vY&#10;xCY2sYl/YygZAatLkKcQgsQoEqNXTqDCOyrbdorkDa1ryfMB2kiKckHdRCJqIhXWtYgQIglSSHQa&#10;QQlRQV5Gt8nO7VER0CEqyQshsb4FJcjzdEVKkUrGB+NCMTQDfO0o64IgRSTjds6jtq05n0+xztH6&#10;UXQnRJAPhmht8LZldnrCZ0XB9GzGvXffYbg1ZHfvOtZF4PNscY6IQwFCUZU1VeswSYo2KUmSdqrz&#10;EYTUeoFUAh9855wXQTneOTwe7VOcDSAFSmmEFhdEggDWRfcgZRSpMkgtsbaJTolK4bRmYBKkkczL&#10;AustaaIwSqKVIE0kkpZqUVE3TSRHmYSt7V2MTrh75y439m9Qlg84PTvk+PCA48NDzHTBYLvB1w2u&#10;qvDWIvAookNO2zq8bbF1jZQGq03nQitB5vG+SMFiNuPk9ITGtpGgrBMynZKYjGlmMJlhe3eXJE3J&#10;W8d4d4vdazei61BRMZvNqMsSZxvqpqSxlonW3Lh1G2c9xXyObRpsaynmBefTKa1tEEp0jiKeqqzQ&#10;iSIf5HgfgcdFtUCLgAgCJaMbbJKaSNRyjvp5yfnZOUppTk5OGR4e8rWvPYoOkYlGakGaJ/jW0qiG&#10;QZbhnaeua6QQDBIDImV7POT+/l4ELDmP9A00lvmi4MbNa7z33rsYo/DCcXR8RFFXCAUNjqJpEKUl&#10;qRyz8wXHx8cUizmubTuCvwbvqVzABYeyFUZKQtNQVgvqqiVNNUYl7N25QcAxmExwqWS+KDk8Pubg&#10;8HV0C1carWpoHUoLCCICGoVCZwnCKFprsc5jXUAKg1QgQg0yAiVrJFIZdIBMa4bDATs7uwwGOdY2&#10;KCVIFJgkJTeGomwom4qyrHh+/orp+YzpbMF8vohOb87SWot3NUZGFxRCXB/GJGidEIgCETrRJKlh&#10;MBp0ZJmwIqI5a7Ftg0hACY1zAe81RV0iQ0AQcAG80pTNMafnMx4/fcnk5m3y7W0WiwWvjk54dXzG&#10;8WyOJbowyP/xA27t3+Tjj77OeJBxcnBAUxbcu3OTO/ff5d2H73F08JrPf/MJj3/wE4Z5yv7+O3zy&#10;4oCffvGS0bWbPHj/A6xtMWkKUqwAS845jDF456jqkrOzM46OjpjPFtiO8D/cGTOZjPhf/+t/4eOP&#10;v4lJDa1v8XSus3RCAk10kwbwuEiAb1qaumGxWHB0dEw5L5BScnp6wi9/+UuOjo55/fIFR69fM9re&#10;joBzZYh8BAHORgq79yBUFJJYgV8DUnhEVDJAhUCiBUIpFBJySXANZ2envH59wtNnz3n89CmvDw9p&#10;WkuaJHz04ft878/+hN2t3QhYcy2ta2nqEm2SzgUScJFsJ7TCOoer2wj+amt8aGmqGuFTpJfc3r/G&#10;3u6E08MzdkdDHt7/Gu/cvk2WpIS2ZnFSMMxztnb22N3ZIc8ykixhNEh5eO8W17aG+LahraacTyte&#10;v3pJUSzY29ujDZbp+SlVUTKfTZnOC8bbEx48uIsk8OtffcKTZy9xGHZv3OR0tuDg4Dm/9+3f4Rtf&#10;/zCSBvOM82rBvDpBJxlaJDz/4ik/+8k/MT87JTQlwjumsylNNSfTOduDMdvDEd/+5u/wzd/5EOta&#10;/vr/+e/86J9+jBkMUErTli3bkzH5YBBB0yGQmgTftCyqmsY5rBMgFdokJGnKcBRfn+gE2QGwVpua&#10;1JRFJJNv726zvTWJa1MIzs/PePHyZSTE6JS9vR1MaiinFV5KpFEEoahax9l0Tt1YrHNc290lSTRl&#10;XXFuLQdPHjOeL9i9fo3t7S3y1NAWUFY1o+Gk27sDta2omwLpPalUiJAwq6Pzb55nbG9vk2UZTdug&#10;lWFOgReGNN8iLxcMkoRgPYkx6FSytzfm5HSLkxOJMoqqKpnPCuq6oaoa6rqlrFqsd0jRuTV1hIG+&#10;43vfsTAKQchOqCHWPU3TRAKAiAC9Gzdv8uDdh9CZESkkjbUrx3hhIxhs6Y6eJMkaaDbWQMakSARF&#10;WVAuCoQPtIsF2AZci+yYVFILhOzIXH1H4CvIan0S4pI43AcvByEJiCiKId4EOvdJhstxquuapCPq&#10;rLvTRuBwBHIv/34JnnTO43wc0+haE8l3dK71i7JEKsUoH5CnGUoIBrnh+v4ux0fHlGWNtR7vo1gQ&#10;PeLI8vqW0Sfur75LHJA4hlwmNrDm+L783ktCxZJQ0Ceq9B0dLwHse66C6+7afZDgCty4JJwKCVIj&#10;pCLJBmSDAcPRgPFkQghQFxUvD15zdHrGt37vYybbY4rFjH/84Q/4i7/4C16+fMXLly85fn3A/Oyc&#10;LInCFMtrvSQKICIAu++SrpSK80GETvTJR/JIT7QghLBGwOm7ifvVPFyBzlfj41cO8+vE3uV49scU&#10;uARKX372OlniMlhVIFgC8QHZA3cSiYhL3zYpL8D1BPAurAj0Spq45hU0jUMlEqVhd/saeEmwfkXo&#10;6ZPplZRY73Eh1qkCR11W/F9//f/y/oMPuP/ObRLVdg6N4PyFo+iSaB4uuYhCEILGWWTwnJ9OEdIQ&#10;fBSO8SGgILrRe491Njq1ypjX+us4EEWGokCGR8iAWJKvpIDgVk650dUuugcvXQUjASo6JlvnaDq3&#10;N+c9uC6X4Qne41gK6MD56RnKGNI8J01TiqLg7OwEAezsbnN9f4+iKKIQT/BUreV8viDPAlKCdS3X&#10;9na5tnedxaIEBE1Tx/unNU3rIsg7SbC14/jomGu722gFRsIwUUzPT6iqujs7bTEc5xEo3Z0/lVI4&#10;H0nce3vX2d+5htZJd27tAXlDIOA6tQPBGxjfcDkPXTiqv0nkWs8BV5Gh++v1baIa8bwqOqdxhyDg&#10;sbS2wXeCTOBXJLsL0pYCf7E39IUmQujEFcJlp/Sl97uUcskDWAlo9IlPYk1U5SrBlHXiU/9798HX&#10;/b3qQpDDX0kGX0b/75fftz/efXGB/jV+FWD8bXG1Y6nkbVDvq5wl30Zw7xPk+mN71edfds29vO9c&#10;uLZ3Nshd/kd4pLpwBF0XA3ibQ+tXEcGvutf9MRZCIJS8lO8RvLEv9K/hbWvjqwRmrrye5Qxec6Hv&#10;35ur3qd/z676rm98ficKIQhooZBAUZaIRGKUWCOfepTsiBLOYUWg9bYjZmsSYzBaEtqa2WyObarY&#10;G1KaEARpnrElt1k0NVVTY6QizTOkMQhvMcaQJgk6zUBoRJfPE2O6RljA+k6gQgiQFmEdW1tbKKkY&#10;jQYQOqE8EV1OtZZgBFlqCGgOj0+pQ0Al3bk1CLyUcQ8MHblTClQmCdYhpcUEBY1FS01NSdU2FHV0&#10;z5UyOsZ716KsZDE9g+BxTUuWDVEmwUhNlmdxPwTOp1PKsmVre0KSKAbDHCnr6LLeqR70HY0jKdvj&#10;CZEf7wPD4f/H3ns9SZLkd34fVyFSlepqMdM9PXJ3dmcXC+CwhzuQOGANB8JIntHO+HjGF/5d5AP/&#10;AZJGGt9Igrg7CN4eeFismNnR07q7umSKUK744JFZWdnVs65fbBEAACAASURBVKTh8fJn1jZTqSLC&#10;w91/P/f4igEffvd9Hj56xPGLI7paIkK2VMlJrpbnZ2kvxaZ1xNn5+WXN5zxRhV6sLlCWA4xJRNXT&#10;0ynzeZ1EPEMAJTkcDDg8PEz7X9ViRepWSpFnGcPRgEN/k+Ac88Wc50fHPH7y53znvXd4//13+fC7&#10;73Pn9k3OTs958M0j6q7ra2hJqYbkWYG1DSH61XrfOYdzjrIsGQ9HSYhSmT7/RubzObF3eI8+XDr7&#10;+oDIBLr/XAyBPDcrcZOl8NZqXCzHqZRJkFFc1iEhpteFVL1KwqUQlrU2iWDJuKrj1smViUQlUf26&#10;LSzFdYjEwCs14eUaRKwEq66uVS4FQTZdyZf/kuDLcs65FFxaCWqtu1r380Xbtq+sAZZCAEsBgPVz&#10;2iShq378rK9Flt9ZriOXe81A2rtcJ0tJ8DGuCOvL9WcIPlUIzl3J4evrnusc2CG5ya/Itbw6H67P&#10;qevz9KbIz2a+3SSSbhKdr+QO0hw0Ho+RUtI2HfPFIq2fQyKWxphIiAFQIq2VRf9beVHQWsuIeOX6&#10;ror2sCEsc+mGvjzHyWTCxcUFdV0jZRKQXCf1Xieuc8WpGnElr1wKA6T5UklFDIHHDx/w5ht3KYqc&#10;2zdv8ez5EW3borVBSIFarS3XRO6W9yMGgo/EPucvXW6lEBiTUQ6HHN68xXx6TiSJPCxFJdJaTr6S&#10;7zbrjety9FJEa30MrufXdUG+dYE88Rohuuvy8atOtNcL9GzWE+kzguAjJst5+/597ty+zc7OThL/&#10;2CkZjwpE6GjqdC+Hg4Lz02NOTo+JCI6nJxzs3+Tdd98nG4w4nyWBrRgU453Jas7UoR+7SmKtTP1U&#10;6yTYmxlMlrGoaoqyZFCWdK1dzRs+RKTUBOehJzoWZYkxY/YO9qmqisnFBePJhBfPX9C01ZX1+HX1&#10;y+X/v1q3fBvhcb3tNuvW646zKa6xKYqwPi7WxezW99zExvrqdee22Q+uE3C6VuiCV4WyNgVbXuf6&#10;vllXLr+jtUbrDGddL0SisK6jc454MSNEQWkMgkhZDsm0wduO1rc0VUuZRaw3SZhYRFSWY7RkPBqx&#10;MxqRCcFiPqeqKjQegkR4x6jMKLSiNZZ52zJtKr7+/DNePHvG7Xv3VoIsJktkb6k1HoHWhve+8yGf&#10;/vv/By0EEoFvLSFzYAxaGYiezjrqtmVeNdx+4w2quuXQeZq6pq4bFlVNU3fUteXk7ILd3X1OTs+p&#10;25avHn3JeDRhMBxwNl1ghGTR1MykJOiMXEWU1Igs53u/+4/58R/+EeMbh8isQAQQKtUJEZBapecD&#10;zuFCQAmF1BqxnH9JYlJKgQ+RtrFJKMUH2pCeZ5S7e9wtS1SeI7RJIgsSDBIfAyH0ggwkoUIlRS/K&#10;2e8N98JTSuvUT4BAZLK7iw/Q9QImaa8ww5QlMUayLOPe3XvcPDzkD/7pH/D3P/8Ff/5//TnfPHjQ&#10;C8ImN/DLuTIdh14U0PU1UL/hRIyXdRlEmuDTEyLvsdaR5xkxJjI8kITdkekYvRD+6dmUs+mUzz7/&#10;kv97POSD99/m/Xfv897b99mZjMlNic4iyhkEnhAcol9TJ8GwgNASNciZjAfs701ompaqbZlXFYvF&#10;Amcd57NzFtWMQZHq4ZH3DIuM/d0Jf/bPf8Kibfk3//bfc3HeYm3EBYcW/fNz3QsO9vVHEmcJPQlf&#10;8vjxI7Ky4O233+bum2/y6NFD5osFZVHiVJ9nZNqDLvJ81cbeJnGs0WjI0dGLtRzGSszzVZGetF5K&#10;IiWeR4++Zndvl5u37qRc6SMev9oHvaIlspbnWYqE2LB6TvjLX/2Sd997j7fv38f7gNpYb26ex+W+&#10;kU+4C61wzr8yz67Xneu13vrcty4uelXk9+o8eZ1gyrrI0XXu8tvYxja2sY1tbGMb29jGNraxjW1s&#10;4zK2BPhtbGMb29jGNraxjW1sYxvb+AdG8B6UwkWHc5480xRZTp5rovdIGYkq0NQdUSo8kc556Drq&#10;psHaDojoskiAFCFQAqQymJ64RYwQAkYkp98QHMSA6o+/dE9fzOYJ1Bf86mGrUQLhXSIfThZIKbDO&#10;gow9eU8QgGpRUc1rpNbMp4nwiUxONMaY5ISoFbbreFhVnJwccfftu0x2dijzEttZZtM5JldIIxK5&#10;1vcu7SKS5xnG5ASXyLeJFBNobUsQ6QFv16U2bLsWpRW5D5gsQxuNJ65Aa6EH/ISe+C97gLOSAmky&#10;nLWMRiPGowQqtt4iRCKFGW0wKkML0CIRGrQWFKbA9wrvbTPHSoMPoE2GNoYbh7cZTibsHN5iPp0z&#10;Pb/g/OUx05MT2mpB7DpEsAzyAq0NeI2VAJIGT9O2tD2oN8sy8CQQgoQiM2gpwQViDHS2IUpHZ2uq&#10;+YyXL55TlAOGO7vsHxywszOhLJPq/7AoQQbarqVuW5Cyd6qUDAZjrLPYtmO003F4J9C2FXW1oHMW&#10;24XeuXHOYnaRHFFMTnAWKSJ5VvQkHE+UkjzTRCI+xt4xNgFxm9ryycdfoLVif3+PyXhMJBEVy8EA&#10;qXQCLXlP11lMZijpXYZCQDhPbnL2dvfQo5KA4MXxERf1gsxLnGsJ0TEcFXTeEZqQgCk2ULeOi9k5&#10;52fnGK0YlAUA0QWqtqXtLDrLkULSOIfoXSOEUihtGIwnjCZjqmrGyfkFs+qI+axeAZkjoLRBmXzl&#10;LKR1clqQQiK0xgbfu1csAadg247gXQJL5zllnjMsSsbDIYVJAOy8KNBaIoshTdtwdj5lUTWcnl1w&#10;Pp1xfHLG+flp70wtcaF3OOrBzfloxGh0C60U1WKB7N1HlFL4KBDKIJUiyMh51TBrLMZoiCER7cth&#10;cursOpxtkps6Fp1JMhL5VYRADFAtFgQhCNrgTcmnp5/SRIl1gS54osqIpoTe7aV1gcfHZzz5i79E&#10;K4EREmLk4ctT3r13m1FZkuuMux/+CMYHfPzpp/ztzz6mGO/y9g9+B6cUnbfEYMH190DrlePD9Pyc&#10;s/NTzk7Omc1mPYHSMR6PKYqSfDDgz/70T/nxj3+HPM9p2uQaLUUC+kipMFKhc0nwHqVkEk5QydXT&#10;O0fXdXz0ve8xGo6SO2pd8+WXX/A//k//M19++Q0PHz/m9+7c4WJeJwdgn+6PdwkoFaJfOb/73rVE&#10;Co+UgtwopIgE77B1w+nZOc+eH3F2esJ8NqVtK+6/9RaHN/fYu3FIWAGiI2214Kuvvua3f/uAvCgS&#10;aTVGAuCs68m7EYnAhQRm6roWGSIST1NNsc6itSKXyUXxYFTywb27qLv3eOvNN8mUQMZIO79gXA64&#10;efsWNw72GY1HFGXGsCwojWFQaHwz4+HJE85PXuLaBgmMRiMO93c5Oz3m5csjqnnF6fkZdddR5CW3&#10;h7ewtuPrrx/y+VePyIb7ZErz5OkTnO/4T/7Tf8L3v/cB0+mMnf0DpDYsLi7oOksIkofPH/LpJ79k&#10;dn6Gtx3SB6YXF5yfnKKVZjQZkhnJu+/e4/7dW8wuzvh3/+FnfPLZr8nKAUZnNJ3rhVmKBIQLiXC4&#10;WMyJPqCkpJCafGfMcDRAZwapksCEkBIfE3g2xoDzNhEXbEfXWW7c2Gd3Z8ygLPAh0lnLxWxGlhdY&#10;axmNJpR5QdvUhCipW5fGt9L4AC6kOiEfFBzs79E2HS8vpjw9n3LxyKP0V+zsTtjb32Nvd4eiLFBS&#10;J+C6ED25UDGZ7JBJmYicKxB5EkF4/PABVVVhtGHvxgFSK4aDAUU+QLGDty1d02Kd5fTknNPzY7rO&#10;M51VBDx1XdM2HSCoG5tcnbVC2njpaCPEGpEgkcHWgfnJCbkXvYlLInEPgI2gsozvfPe75HmB612b&#10;lNRofQn0tjYdu+s6tDYsFhUxJuc2pfSKVJxnOV3dMJtOWSwWNFVF1zY42yEBrS8dgjYdsl8H2F0H&#10;oXe9A+Q64E32NRTxkqyxDiJWSq1c6ZbkkeV3N51iliICAokPKT8Zk/qjlIK2myaBjRURVJAVOXlZ&#10;QgwsFhXOBxbzBfP5nIO9XQajHCUEw8EQgWQxr4HU99ddEpcg5GWbG2NWDs6rWnid7AArUpRcc/3b&#10;JEWsu1VukjuXxJxlrJMZ1j+zSaxZ/3wCvMaVO6NUMpHMVHJw9NZz9PyIB4tvOHl5zGg8ZjgoOT09&#10;ozYLPvjgA2IIfPXVV6v7MZvNUh3ZtztwbR/ZJIeuX/Ny7bAOlsyy7BUnv3Ww+HUkwXXSw9VrZtW2&#10;y/Zt2/bK+a0TRpaR7u+l++jShZ4oetKQJ5LqHRHEisy7/E29uvGSlXE3XOvKiUzfVUS0VuzsTgjx&#10;1ft62XiJX3rv7puMByNmi4qqXvDk2VP+w9/9jLt330Bpje8syd0quXQnEupV5/pLd9M0Ntum4WJ2&#10;gTFLEO4lcaRtO0LwSKl6EHdcEaUSwV1dIXWt34/r3KbXhR7W+8UlCUuujQ3VL//CCu+b3MEvncW1&#10;0VR1hXWW2XRK2zTEENjb2+PZs6ecn1+suegmMldXdmRGk2UGrTSnZ6fYzqN1yiHRe7q2SYS9ntRS&#10;DEoikZOzM7TRTHZ3GE8mnF5coFX6Xp7nSKUwWuNcEswalAV7e7sorckHJV4kZ7nUxldJuXwLuHeT&#10;8HPZLV51PH+do/l6bBLCNgUjLj/HpWs7aY0WQkgkgWCuiCus/7aQVwVDlte5Oaet54Ww5hi2Psav&#10;c4PdJCNuEkiuc5JcnxfWz2GTDP5tsUnAv0K2Xrum5fy3zInfRgD6tmNt5tqrfUGuSEmXQjXhlXa6&#10;zon+dU7vm6Si5b9LIs9SsGDjvoQI4lWhgtXfiGuPf10f5zcIM3xbbIrCXAeavy7Xrr9+nRjKql+E&#10;+Eq/ijHRY64ba79JWEW8hoyw+d5SMCaJoUCmDOOiSAQX7/EhrgRplJK9m2QSDIrBJ+HIsLzOAHgE&#10;Hm87mramayqEiOiiSAKTWiOUQihDOZpggsdITa4VkogRoDONyXKUNvgg8CHiG4s2mrIoyQuF0g4p&#10;FU3X0NqOznlOj0+ZTCZYq6lCh7OKnZ1xms8zQ4gR23Q0rWU+n9N0HY7IZHeP8bh3Vxa9IA1JIFJJ&#10;QRAeLTOyYkzd1MS6JpcC8gJBEgMK3uMJyGVeCYFusWAaIm7Y9aJNkv2DQF4OKcsRendCZy2uF17J&#10;lCLmaX+h7bpEkrbxSp6Tsp9f+7WpVorf+90fMR7mPBmWLBYL2rYFITBG45xl0aQ+0jQN2llMXxN1&#10;XUfbdr3wjcLZyO7uPl1n0TrtVVnnsK6m7RIxfz6fM5tOuXnjkGE5wHbdqh71CJBJpDR4T54XtG1L&#10;0zR8/NlXPH1xxLv33+Tt+/d46803uH14g9PzKY+ePuPLLx8QAxRFgTYDmrbGtt1lnQZ458jzJGZZ&#10;ZBYfAp21+LygqxpcYxNpqhdOkaIXg+qFsozJ+v2OJPiQyFkbBNmkitSTphMJWQqB3iAUOrd0NpUr&#10;ETKT53Rdl+6/lGB7N9KQBCO1NmitV8JUy/NYd3pfzgnr8836++uk9uSmfT2BMuWJy7ps5dSeGPcr&#10;Mq8xBq0UNliqqlqtLTfnDbm2dtlcSymlElnRGGL/Ge89TdNcWYcs6zQpJXmeJyJVCKvfsyGilUok&#10;aSVXbZllWRJPCoGIwFq3Vg9IlpXouvPyao5Mkmurte+y1rmOPLs+Xy7XYJu1/WZdv0lofjUXxb4m&#10;lqv182AwomlanEs1vtaa1na9KK3qj6cwuVi1X+csnbUMivJV9/F+/2F9TbOZS5RS7Ozs0DQNdV1f&#10;6VfronHLuo9+6zWJmlw6dV8ltV11xDY6kSAfP37MO8+fc//tdxgPhixGYy5mc5y1SehELgXCHN5f&#10;zm1xWVcsicoi0nmbxK6QKCXJi4LDW7c4OTnm4vRl8j0Wy9pV9LX9qznwujrnunpok9y8WcNu1rPX&#10;Ob6/Lg9f54x73TGu26NYjmWjFUWeMx4P8b7jxfPHTM8hyzVaGe7cuosSipfPLW1XkZcjhJA0baBq&#10;OxZ1S9A5MUbKoiQEj3ce520vMjJIz7OsJc/zy7WyS2JjJsvIlvesn39MluGkp2pqyiJP94CA0opA&#10;RPTjXWcFWV6S5el5wtOnz9Kzupj2jq8Tibpsq1drydcJSn3bPd8UsVi/p5f3Sa2Od7m3sn7MuCYu&#10;Ia+Mo+vK/E3y5nXrjbVlfS/ymsZ1WDpYXytalV6zfZ5ZzhVXRVKuJ4GuiwEsictp7AV8jAipsDEy&#10;nS/o8oxMa4RqMVqT5TnSK+qwoOosjfNUnULFwLDUoBSLqkYRmZQFg8IQg8H2guWBgIyBKCKlUShd&#10;4HzL7OQljx5+zRv37qGVxCmFyQqEaiAkQRcnFJO9A8q9fez8nNLkOBdYLGqihBs39sh0hiByejEj&#10;CsnO3hlZkTPZGXOjOeT58yOUbFnUDa31nF3MmVcVw/GE0+MTXPAsqooyz8iyHC8z6ljz7GzO3cGI&#10;umkYmJzf/e1/xO//s58wunETekFhGWO/tnV4Z2kXHbHfZ1jlY5mEkle5kUheGIxJAknlYEBwjmAt&#10;bVtzfn4KMTIeZgSR6m4RBUSXcrtM7u8rsUbSfopSyeVbCEkQ6XlGmsgT6d57h3WeKNRqPZncvh0I&#10;gQsdmZRok3Pz1h1+8pNDPvjgO3z88Sf84pe/4OOPP6Fp2/55ecrTyfE9zd2x36tY1tUx+lXutl2H&#10;NjrVMU4iSXs+SiqC81g6RIygJEYYpFZp71qnftR5x1F7xunpKT//+S+4f+8u77/3Hm+/9RaHN/YZ&#10;DQsEAq1yiAGtMoJ3tF2D7SxCJkHjZR0yGA4ZTyZUdU3b58i2F0lo29QeZZmTmR1u3Tzkv/ov/jNG&#10;5Zi//pu/5/mLY6oGOudguXZmTeB1mRP6GlYqxaNHD5lMJuwfHNA2NbkxHB8fo4wmMxl5mXP7zh2y&#10;3CCqJK7biY5bt26xWCyYTqerXLWsP69b5y3no6Uze9s0PH/2jP29G70gpsWH1I/iUoiTJDgTYsR5&#10;h3ep1gt93SqA8WjI2dkpn/z6E27dvo0Wyz2D/hzisiCLK4Ge9b2lVFv45UdeO09dt35dr7vixt5O&#10;jGG1t7aZc69dd7N1ed/GNraxjW1sYxvb2MY2trGNbWzj22JLgN/GNraxjW1sYxvb2MY2trGNf2Cs&#10;wHZS0rqOiGMwyFAqOUAmmFbABdc/Z5Urx5sYPMZo8jxjWBQURqOlwLVtchOJyeVdigRwzY0hlxIp&#10;C6SIOOsSsdNIpCKpr3tAqB6g73HWUkWH946LiwvyImcwKJBKoCJIpbDO9w/gs+SMQbYCOS/mC4SE&#10;YlCQBYOSGnxgcTHlVz/7OTdu3ebw5i10ZrCdxfoOqQUBR5Yb8qzE5BlGS0Tsye8IlE4A5dCDI51z&#10;tK1NIAU8JmiCT07u0hh0D/TxLgFrlVQEIXvlek8M9CRhh9aGTKgE+pTJAUxEjesdhQrTO4L1ZB5Y&#10;B3ALVAg4LFEobAzoLEsOwPmAG7cn3L5riC7Q1Q3nJyc8fviAF08eMTt5wVlVIXyg0JLCGGJIwF+j&#10;dXIt8xHbtWQq68GqfXsISTkc9E73CuhV+EVyj/VNzUXbsTg74ysfsM5RDAZMdiaMJyPK4YByOGQw&#10;HFPNK7wNKJWTl0PMvuFiOmUxn1Hmmt3DAxCSum6pq4a2rahmcxazRU/e7WjbOU1bUxQDQkwETqUE&#10;sneulFKgTUYuJEYptEmA2WAD1awikoAQ2hjK3gG+qmuapqFt6+TmKGVyPVCSO3ff4I033sApwa+/&#10;/JKvnz3CG8Hh/h7jsmQ8GuIJVBcXdLVF+ARcqKsF09Nz2qZmtLdLpg2u7ZLbV5QQJV3riD5A8Ayy&#10;jKzI8ASEMdgIz16ecHF2gvVpPCmVIWQiyOdFxmQ8SUTinpwp5ZK8JEFKXJvcIJ0LOGuJNhB7MYzx&#10;cMjOaEQMjp3xmPFoiMkUnU1O99PZnBdHL3n48BHT+QVRytSXVQJAD0bjRFLqXY0Dl8ANZQxZnieg&#10;tM5WgCDvPEobhqMdlFZIrbg5GFAUBVEInGuo65ZqXlMvFsTOQvBoLciLkjxGdscKozTNoqZuahyB&#10;RWuZdVCJyEnV8dZ3P2J3OMCHHjjdg4aTgzMrkFPXtszbBJKfPXvJzLbsj3dxnSUQGe5MuPnR77Dv&#10;PCFKhDC4EAh4Wgtd12H6MTKfXvD8xXPOz856kHNyZzDGUBQJxO594Acffsg//f0fszsZUDc1mZYo&#10;URCISejCO3xM0JM8z1eOvDF4IBKcxSiJEAGiJXqIseXtt+/yX/6L/5z/7r//H3j67AlK/WNE9Jwd&#10;v2QwHCXgkLdY16KVxGQlg0GZgGYh4LqKrppzfDrn2eNHfP31NxwdveTp8xecz2bs7ezxx3/8E/7l&#10;v/xv2dubJEJ+0Il0t0w6MRCCRwidCBf9fOCDp2laut7FUPVEHakkVdOgheDGjQlNM2cxqwlKQp5x&#10;dPyCo2fP2cmzBMjrGlxwlEXBzf1d9nf3OJhMGA8K9vZH3NjfQRG5OHnJfNFyNDvHtjXRd9y6cYM3&#10;37xL23U8fPCA45fHvHz5kvlsRjEYMBgM0UJycXbCxfScz79+yP7ttzg+m3L24gnvvnWb3/7RR9y6&#10;c0gUgTtvvkFAcnqexrh3gacPH/OLn/89bX2O7ywKQV031LMFwyz188lwwGiYU5Sazz7/nG+++ppn&#10;L15QW4/KC5q6oe0c1ntCZxNYMssIzqFjIB8UhODJlKIoC3SmCAGEMskFLQSUFNiuSUIeJMKM1prR&#10;eAQ90E4bQ7NYcHp60kP5gEgiCHae6bTiYr5gVrX4HshXtx3WJ8DYeFDinWfetDw7v+AiRAKKYB3H&#10;L095eXTSuxomx6HPP/uCGzcOODg84PDwBkVm6KQiNymnAFRVzWw2T6C6LGc8GCNiEk+oFi3PFy9o&#10;mgUieLqm5fjkhG+++YaL2Tl14whBUQzz5Arse2KXUOgsOchKpZJID6xI05DAq9e5VcWeSLt0zVbK&#10;9KQHxUc//AEffOfDRI4XGqUM1rUAK2e/JfA5yzLKcoDWpgc3JrGZwWDAYFDivWcxn1NXFd5aptMp&#10;XdcmgFvo64TeznIJstX9PXW94/w6YHeTpLh0M4dN1y61AtKvg+FCuAR6CsAtCdF9+7gewLf2o+ie&#10;4OytXxFHlmNfSElcOTAqskLTWZtEW5SisR3WeXw0LOoKJAi1h5SJAE8QzC5mxABKJtfmzetcB0gv&#10;iZybpNP1CCGsQI/W2muJkMvf2SS3r5NQNu+DMea1RMbN3w+hB4GHSIyOgECZDNu2ZFnKszt7u0gE&#10;Qks++v5HHBzuMSxLbt445NmTp8ymU3wMHB+9JHqPUXpFZlk69KyI7Rsk/Kvuh2vERF4leAohVoII&#10;r5BjQ3jlHmw6s607WRpjEEKsXO/WySObrvXrZE+jDUsizvJziRQvkOqSOL9yzFwRtZOgSzohTZLd&#10;6Ce8a8YFMc2hUibA7t7OBELonRX9q8SBGMFFPnz/O7z73jv84uNPMFJhfcevPvkVf/RHf8j+3hjh&#10;HUZq4rId1xy1rxJaEynAKIn3jvl8ilIC55dAWLWaY2JP6Nrs2+vtt5zvVud9jWv2co640t7GrAQ0&#10;iqJI+UZrirzAR9ELiQl8SA702ii8C0mQRSuquqZzlrpaJCEkKREqAbYfP3pIXddkWU7TpnlzMBwS&#10;XAdKELxkNp2tCLomT+cyHo2ppMRaS1PXqU+SyF7T2ZzReMTNwxsEIRiOxsyrpu8rQPS961oCrd9/&#10;6x63b9+ims0pBgN0XhD7dUQIcpWX2CCLXBfLcXaFGLIOWL7iLKpW37nOefW6cbR+nEQOvPw7jYN+&#10;jagUOsuSEJZ8ley8ftx18vTy+JvurKtjcpXEvcw5r3N0v46odJ272jqJezNvrbfV+u+8LjbbeJOY&#10;cx3Z/Lo2/v8bl20QX3lt1b7iKtl70/19s1/8pmOtX9PlWBdr89ol4SgJhVx/f2JM9/Q6ovm1x+/z&#10;/dXrfvUeXOcau743tU4Cve67m/do8/6+kvcRrwhOXPajqy7VrxtXvyk2v3vVHVUiSQJLmTZMRiNK&#10;I/GuISLonE3vh9g7Ewp8dMSQSHHBe4RO+xVKK7xvsE1FsBbvLFLIXkgurgSjbOcwyiCVScKNQqKE&#10;RGpFlIqgCrTK0AZwEW8dUUiE1GihyXNFAPJBjgeGowlFXmK7DustnXW0bXK3NGZGXha03uJtpGks&#10;p+fndM5Tdy2zuuYtrRmNRr0AT9ovSI7FSRQykXEdLqnhkZWD5ATuA3lmyDMNgiSGuFgQvSfYjjam&#10;cx+NR3St49likcj/wwmTnR2yokCESBBJYFEhkDqRkrOsYDqdrgirV2pdSC6kMZIbxXtvv8XucMTL&#10;4xNOTk44m15Qtw0IgdRqtWfhve/dmPVqfRCjYD6vCEGs3MOT83SO1LJ3Yw+9AKfjydMnHB0dsbe3&#10;x2gwXJGfpRSUeRIywyiKoiCEQFVVuBCYXZzz6adfcnp8yt0332Rnb5c37tzh9u07vHnnDl8/fMCD&#10;B4/oOp/ECmyHtQ4lZU/W8QQfiN7incOHgJGKyXBE2ynqpmU6nbK7u5uub5k70uojjVnnr9QOSZA0&#10;9qKiYsWkFqTa9lVyM8QokFqje3K8lBLnPUSJ1tlKMKnII23brgjrMUSsdb0jeCK8LUWklNJY2+H6&#10;NZYUIokwVtXV82WZF+PKtXO9Rl4Jegmxqi9DCCshMb/miL4S6ohXhVXW8+qSULlcQ6znuiVJfL1+&#10;WM8Ny7qt6VpgKSAn03XHiOlJd0qlmtD1tWXwIfW5dbJoXIqAyV4gryc5LV8Xyft7M6evz6vEJEK1&#10;ErNy4dr8uz6vXickct08fR2Befm7y3ze9XsaRieiY1X3pGLTC372BLOlM/P6b2ot8c5fn/P7/rU5&#10;ty/XLcu/j46OqOu6X8PIq2vmK+uruJYxIyL28/5GfeP9pXhN8L7fN0xrrc8/+4xbN28xGIyZjMeM&#10;plNcv9+W+qtMRMnlenWtFhC94E0ISWQiCAhCIGTaV5WMXgAAIABJREFU98jygtt33mB2cUb0l31S&#10;SvGtRPfNmmn9Xm0KDV33/c06Y3PP5XXEuk1S4voYWo6ZV4mLGzXoUgSNgA+WGB1NXdHUc2azGtul&#10;tUJbO77/ve9zcGMfoxQmyzifTrk4m1ItFnhniT4gSGJ1wXskUOYlk+GYye4u8/mc+WLGYDDAGJPm&#10;785iO0vVtsnlOKZnY0JKtDIondadSkqctXiX9va11mkP3SUhzCwvGA5GHBzcpK4bjl++7B2w1UqU&#10;Y30t97r236zN11+/rn6/bmy+ro5K+8DrIgaXc0yqSy/X36/uW8XX1vXXETGvrMf75yFSXRKSQ0iu&#10;2XFDHOXaddXa/sGmOMN142C1h+jD2nzJqh4PMdJ4S9u4JNpLZFjkaCnIshyTGapqQV01WC/xrmNa&#10;VQwLw06ZUzctF+qc3fGIoig4GIxoqpqqbtM+WRT4GLHzisIYGuBvf/pTfvjb/4h8MKAVAp0ZsjyJ&#10;NBM8As1gsst7H33I53/7N5AJbOvoGocpTHoWKgQX0zlRROruhNZZ7r1xh8IYirJkd2+33xNyHB2f&#10;4DlgOCg42N9lMG5xXUNbN5jMkOcZ1gvKoqQ9veDF+QWD8YgPvv8hP/6jP2KwfwMbgM6iJFhbMZtd&#10;0DYNIkS6qiaGgMlML1qZ9hRNVjAYDiFLghHZIEcJRdWLxqT6T4PIyYqSpAEisV2qp8WaOFZc7pr1&#10;YjcrcT8hVsRnIQSSJKgQYyQ4h7VdLwzoALW2F9OLL4RI14sbpTxmeOut+9y9e4/f+/GP+fnPf85P&#10;/92/49PPPmU+X1zZZ1yKj66PjUSsjkip02/6QIyetuvQUlP2wlvee7yNOASdDShnybMMqXRyLPcB&#10;7ywm03gfmbuGn//yUz794gEHe/vce/MOH373fd599y0mkyG5yRD9kwKlCsjMiijtg0Arg5RxJVDU&#10;ZjmjwRA7tr2YeU2Ijq6rmc9gdzLi/hs3+a//xZ9xuH/AX/zlX/PF1w+5mFtEVH0bK5y1JM171YuL&#10;lLRt2wtCOz777FN+8IMf8vbbb3N2ekrbtrjg6ZxbjfmLiwsWiwXGGN64fYf5fMGTJ0/SvN0LD71+&#10;PcvGfojEe8vp6Sknxye8cec2BIdQqZZKgll9LdDnnBCSXAJizZ1dCAZ7uyAlP//lL3nvgw+4/+Y9&#10;JHIljprmlLhWT8grdaEUSfhzyZp/nXDb/5f9kqvzorgiWHKlT6999zohkuv3RbaxjW1sYxvb2MY2&#10;trGNbWxjG9v4jzu2BPhtbGMb29jGNraxjW1sYxvb+AdGlAlQl+kM4VRy3HY+EcOETErrUTAaDvFR&#10;onVA65yyLCiLnCzPyLMMJUELgWsbhJKIkMgSSkpykyWyegRFQIoE8lKZRgqQQiNkBLIV0Mta2wOu&#10;I3mWobUhZgLnbHLwU4LCJGLtkrwrkLiuI4YGKRVKS9quRSgS8jBEikwkUKJWZFpx/PwZrnPs3NhH&#10;aU2IlqgCRZmApnmeobUkONfDoyXeRZSS6ZxjAmQ2TUPbJRdXT0iuAsbQNDo97M9M74wbUELiAWXS&#10;sjbGiBL9g+IIAtWDc+Slc5+HYD2d65hPpyvA3ZK4fUnqEWiZ3CWCEAiRgLSEiDIGLZMIgMgluck5&#10;2Nvn7lv3WcxnnL58ztHzZzx++JgXjx5wMZ+hre8Bf5IiLxFA07aI3rUr6wGbkIhUUiWXSWJ6LSuK&#10;nmCYwL8iRkqj2ZmMkMpgpKSaz6mrBWY6R6pjjM7ITI4ACq0ZDcborGA0GVOUWXIJVhkX0wUhRurF&#10;jKNnz5mdTdEiYN0C2y64OL+grlpk72RUGIM2qc91bSI5l4NE8C0HJfTg1M62JGCBYzgcUVV1EmJY&#10;LLC2o2kbpDIUoxHj3T3uv/Mue3t7NE3L3//6Y/72Z3/H2++8xzvvvodwAVdVHE3PuJjPmc6mKC1R&#10;MdLM5yxmU0T07O9MKPMc3yUgu9GqdxkVVIsK7wLBWxbOIm2bQMF5xnQ+xzmLFyq5C/SgRa0zJjtD&#10;TJ6hlabuGqB3qEKilU5Acx/QUjKbVVRVhZaSQV5QjkZMhiU74zF5llw+6qbmydOnnMznPHvxktOT&#10;c6pFnQixWYY0OSgweZbAEFJi8gKlNZk2iZDlHVGI9JrJGE7G5GWR4BtCEnyg7lq8hSwrUMYwmkw4&#10;uHmT0e4uo9GIwahAoCAK6kXNx7/8Jd988TnNxTlSSXItybRgUg4wBzew3uMzzc8+/4bzswUnbcNx&#10;1TH/6muMlozKknJQoHoghjEJCIYQtE1LazuarmUwGBC84NnxOS9PZ2ilCUJQPX2BzDSDLEMhKfIB&#10;BwcHveCARkmPbWqePHzAi+fP11yak8OIUpq2bhABlM4YZEN+/Lu/w80b+9TdgpUjDkkkQ0mBED1o&#10;t4dkSaURhATEjlDmGSE4lBR41yEleJuESe7cPuT3/tHv8NOf/pTf+ugjPvzwe1R5jfXJOS3LS7RJ&#10;ZIvFYsH58TlHR0d89tlnfPP110zPz1jMpszOz2mbjigiUmfs7d/gBz/4Lf7Vv/pv2D844PjkJc61&#10;hJCEOwShB3gHlNZELKEHjpssw2RmBewVsUMtQUXBYnD4xlIvBPs7E+bn57x8+pTjRw/4/Ncfc356&#10;SpkNKLUmA7LMcPNgn53dXfb29rh/6xb3796mMJJ6MWVxccbICLLRhLgz5OTkJcM8Z28y5umTJ3z5&#10;5Zc0i5rZbMpsekGmk3jLuCg4OT3jyaOHqHLA4a03ePT0CNt0/NlP/pDvvX+PQalpbEvrA/PpObO6&#10;Ta5+dcPLo2N+/auPOTt6jpERrZKDeCYlN3Z2KIoSpRLR9ez8hH/9l09pFy066hUYTxlJJjXB9ARt&#10;JSkyk3JyiMTJiKwoKAclO6MxUgqmsymz+QLrEkA/zTESiWCclxSDEm0MSEnjHDrLmOxMVg7fXS96&#10;o5Vmf38fIRQX84rnx2ecz+Z4JEKpBLL0gbIsKcsSiFzMFzx5cczMeYLSKb9xCdbzweNdxPuWJ0+e&#10;8ez5sxUpRK8AhcnpJ3G0BDEkcJ/WmkwnkJ8Lns6H5LTobSJW+IDzyaUnaZZolNQET8rjUgOSLO9J&#10;zs4l/JYLK9IK0As4qBUnVKk0V3mfBG2WwPjkYC4gCu7df4sf/PBHaG1orUv1kDEIZ5FBrogSeZ4T&#10;QkgCH1EwmYyx1q0A9Frr5DZZN1SLGc52nJ6ccHJ8DN6iZOwJCXLlfL103153dt4kNq//WwKil4SF&#10;S9BwGkuJ0HCVzJU+mNo0hKXDY3rx0rVLXHGQdc5fcRavm2aDgJ7A/tokcmzdtDjnyDKzcva2Ljk9&#10;L5qGUdsyGY9xNp3/3t4+d954gxgjn33x+RWg9/K6ZE+MTfdRXSGTLNsGuOL01TTNCui6JJusf3bT&#10;lW7dSXv5nrX2Sntskjm8W9Hv1shXAkE/BnQii3lr8bZjsrPDweENTs5OkVJy7/6b3LpzB6Ekp8fH&#10;+PGEX/7dz5hNZzR1zen5GbOLKZIkKqJ6QZwkwvTq9S/dKZftcNVF+FWwu3UOrfWKyHNlnXFNey1r&#10;WL9GFl93mF/eG9eDVBPxS14RK1j+d/0+K50EFmKMKClh1SeTq2VYubC6/jwU1ifX3aIc0nUNsm8X&#10;7xNZ8TpSrg8ebRRaC4rcUA6Kvj3FCsS/dJJdjUME+/v7/JPf/30ePXnMi9NTVIx88dWX/PXf/DV/&#10;+ic/QSndiySAMgriJaEs9K5fyY0x9VuVabrOMpvOeuEMAVpDl77nnEf38+6SYCV6UTLRr2eEeZVc&#10;kvWuoev34YpDfLwEeSspcT2hKtUoqieP0BPk4hWysTaamzdvMp/PmM/nDIdDWtskZ7KelFBVi57c&#10;IbBdEkHQeYZzHbauEaMxQgjms9mKsJ/Hgp2dCYVJ5DjbWbo2zSEhtiilOD45YTgcsLe3h48Ck+W0&#10;bUu1WDAaD/HO4WyHIGC0YDIegfMUeU5mckyWrfLCEuwcglu5ea3PB5cD4HIcbBKSl+N9Pa5zDr+O&#10;XLFJjn7F/TD0xLQQyDLTky5tuq+96EMSfwjXupRvjuP1a1sSyFav966moheCWZ7LZk5Zj+t+f/06&#10;1tvgVcLyq6Sb69pn83OvO9brCFnOuSuCJf/wEKtcusyT0M9hMl7vWLlBHrvOFX2Zx9bbY93Nff34&#10;l6Si9HeqWei5HeIVd/XlnHZ5yMjrmmNF7ol8q8vcb2rP172/eT3rBLfXtc2KkMVVEtXr2uXKtfwG&#10;0sDrCPfX3nkpECGRgI3WTMYTpGtoW0+IGoLHx0CQqeZVOs1rUklicDhvMapAktaOTVOxmF4gYkDE&#10;yHiSCMlChl6csc+1fd0UetE0nSlQGShNQBOlwZi0pyWVQSiBMpqIRAWRalMZQUhynVNmBT44vO+w&#10;XYPrkmjfdL6genmCHuR0naVtLG1rcTFgvcfNFzw/OuK2EEzG40viaE/+sc7x5NlzIoLxZIzJcjIl&#10;0r4entFojNES5y1CRpQQZCoJakUAmcjYWkFnHXXdcH5xwfHxEVlREIVmOBqxf3BAZkwvdhXRWYY5&#10;OODly5fUVYXuRXQu5+7Y7wlZvOsYDYcoKRkNB9yoDzg9P6duGrqeRCqEoO5advTOShTI2UAUGu8D&#10;86pKpB0lybKM2M/L1narfCuUQGlD11nOLi44Oz8n79dlk+GQQZmRG5ME8WIS49RasTcZkymB7ywv&#10;js94+uKYKCIfvPMe9+69yeHhAbffuMV3v/sBDx8+4sHDJ5yenWNM2isqihyBIKTOs3KkJEa0MQyH&#10;Q/K8ZHdnN805SxGslS14Wk/ENXLjst6QPcFeIAjB9XmCdc7Mav5QUqLkcm/zMgf4pkn7myHVWFon&#10;EcHl2mdZry7XNbF32Y3eYZ1LBPp+DuhCRwRGwyFVVfXtr1+ZE7z3PVct4kMSB1jWRlmWpb7etb0A&#10;k07EO5VcmZe5sus6mqpOez/LNURfLy7ft9auBLLWCbyrHAqrz/iQhIXEUjRKypVoU0St9tB974qr&#10;pMR5R4iXYmdt2yaH3OVekkwioUn8llfEYVIOWoqIpHXwam5EIFZ5RF6ZBzfn7OuET163Zrj8L1fc&#10;0dfJsZf1ShKzGo/HFEWR9q2LAuctYPE9SV5KmcTV0o8h1+oY3e/Lr9doYpXz4qqeX8+3YtWJExnx&#10;ck1z6ZbaH4pEHAsp7wrZP/PwK2FSKeQ1+XJ5fb0wn1RpXx/B8+fP+eSTj/mt3/pdijzn8MYB0/mC&#10;2O/ZJrLkZf29Wsv5JBysenGJpTClDwHRn59Qkp29ffZvHHL84hkiLvcSejEXJTdT5mrt9pvu/3q+&#10;vrb23fh7s6+8KpgR18QKXyXJf5sQ09UfIok+u46nTx7x4Xfe4807tzjYm/DoyRNOTl7QtTVKC5q2&#10;QhmYLlqev3jBl199xWIxpygHTHYn3LknyMvJav0i+zGtdBIxNkpRZBk4TxSSXGlsaJnP53StTUJi&#10;ZclgWFLXNVFIjFapnyOIJmc2naZ1Vj9nJGK1QinNcDhK4/LePc7Pz+m6cEVM47o2iPFVsYLr6prX&#10;ifxcX38v697Lzy/X+cs9Lu891oZr+sKr55nOK/XD1X7cBtFy/RqvE1cK60JTPlw+a7tmf2NzDbEu&#10;rPBta4vNPaDQ70X66Pp+oBMpldC7h6d9lOl8RqYVNQ3WO4o8ZzzZQWdFEj6tI7bzhNbjQ8sw11Sk&#10;fdrhYIQxOYqIkClfSSkRSHYmE7oY0M7x+Juv+fjjX/F7v//7ad6GJBACWOvREsrhgLfeeZtf/d1P&#10;aZxDGo0SAhcjz4+O0UoiTcZkd0LwlnltOb2Y88Pvf4+6e4ZQNcVwh5Nnz6isxQrFvfwWO3v7WNfS&#10;1QsWiwVCCJq2Q0bYHQ4olGS+aNi9c5c/+OM/4fDOXVyvJuOt5WJ6QjU/5/TsJccvX3J2fEqzWGDb&#10;hrZt035WsGmeUobRZJf33nuf9977gK47ZHdvj53xGIRIAnnOJ/K8MWl/bHnPiFxZ6AiIQiBWQmGX&#10;+4GCyzooicA4YljWCy49qREKk4nVWIhEQkybTY70jJyYBGYkaS/k1s3b/PEf7/OjH/2IL774nL/6&#10;q7/i17/+NfP5nLa1q7GvlV7ldykESqfa1nvXixOlvrxYVKnm7EVXl3kzSknTWhASHcVKJDszOaoX&#10;yRMqPVOua8sze8LxySm//OQT7t69zYfffZ+333qLm4eHTIZDdF4inUPIuHIqF8EhRaS1lkwZ0JGg&#10;NHmWMxyVtF0HRCQRF1pmC8/+eMKN/SF/+id/wLvv3+Pvf/VrfvGrz/FRc3DjJkpKzk9P+dXHnzCf&#10;VTjvkCIJR6R9W090lmePH5K/8y6Hh4eEGPneR9+jKAr+5q//mocPH/HGm2/ivSfPkzDX48ePmc/n&#10;mKV4d4i8Xv8svrLGTwL8Mx49esD+7oQsG6Z7odSqbnWuf56xFN8xJuXlXnidPmc0dUPrPT//2d9z&#10;Y3ePyXBIiKIXhRKp3OrrIyHk5fNClcRrZZ8XrogU9ae9Lmz3url987VlLbT5/rcJqbxOpGb9nLex&#10;jW1sYxvb2MY2trGNbWxjG9v4jzm2BPhtbGMb29jGNraxjW1sYxvb+AdGVgxo2+Q+VRQldRVorSfM&#10;KpSSiXxuwGiDR1LERMKUSpBnhuFwBCSV+LZaYJsGfEDFiOxBdDiXCOkkpx0hQaukkC50744RAkH0&#10;TlBCYEwCqZks64krCbASe1fTzGi0VliXCLVJmD+5CmqpyPMCHwKNT45Ovgt4Fah9Q2cjWd5SjhJA&#10;7uLshFldsbO3m5yYVEQOB73rEzjbIHXRAwgU3nd4L3pHWEEICTCSCBChBwYLJIK2apFS0ziPVBot&#10;l26qakUWExJ8tAm4pDUxOHwPGPahd/9GI0QPpHQBejfFLAiCB63VpQNIZ9O5qoCPAamXwGuPIqIQ&#10;iUgWLK13SGPYP7zBwcEe9995j+//qOLFs6c8/PJzHn/xOefHx3R1g4igpUSbEqnA9IC6tm1XBDEf&#10;I13bIpM5xArMqZXGe0fsYDSZMCwH5HmOCx5rLWUxoByW6X4Gh4oC3btgnhw9Z2EtQiliHJKZgnfe&#10;fZePfngLnedMp+d88+VXfPHJ51ycPmeIQqsRB7s7VPOWatHgfAKO4h0hetqmwVmL6N0xu65Fa9WD&#10;EBPQF6BrW7r20p1SCUlhDEIb3nrzDe6+dZ+z6ZQvvviCBw8fcjw948beLjd2d5idT5lfTFnMprR1&#10;gwuBrrMURQbeUl2c0tYVOi/Is2wFYBiPhongV7ecnV8wn6fjmsxg8iyBlbTqgU2JWG5thTYZ5XBI&#10;XozI8oJykMQbQFJqhXeOGBNBKfoIMdBWDVVVMZ/PUCKBHXeGIwZFyaAo6Jzj6PkRz14ec3z8kqZa&#10;UHuPNBlSaLJRcvjI8wxjJFGEBLjrIaPKaISQNL0TmlIak2UURcFgMGA4HmGKjCwvkVIhtSb2xCVr&#10;I9potMkpioJbN26yd3CAznVyNCBSD3N+/E/+Me++9x5PHjzg0ddfMT15TvACQcMgFwzGI0aHh4Sv&#10;n3HenrMIkmw0BCVYNBV1vUCdxhXoU6uMcjRgd28PegLozs4E5xIpdVE5pAhIkRxGbAh0bUMVY++u&#10;axiUBXlZUFcLXh694MWzZz3pMgGqMmMILtA1DbZz5HlBVMnJ7cPvvMv3P/wOgoCznhB68YgeiCt6&#10;N65Ej+xBKD4iCGiR7kESGUnA8RB8mhNsQ1tXEAQfvPMW//Yv/oL/7X/9X7g4PeHem/cwmWHWdUzn&#10;MxbzM46Ojvj0s08TEGh6QdO0eM9KqEOJ5IKqtGays89kvMM/+2d/yMGNHRbVHB8FQuYQk7tUDA6p&#10;JEIbPImctQQDxRhQQlFkGqMzbNuR9S59TdOSBUfdVlSnHUIKXjz8mudPHnJjZ8LdvR0mAs7O5ijV&#10;oSUoKbh76wbvv/ce+3v7FFJAUzGbVszOT1BEyqzg6PiUJ8+fJ4KYkvzy4tecnRwTQmB+MWU+n2Kk&#10;Imae54snPHrwgBAVpiyxrePXv/qEpva8efs2i+mUTz7+hM7WvDw54fh8ysW85Xy+oKormmqBbxpk&#10;DBRZhhqWdDGmsa0zlEw2IEJJFnVL21qMzhhMSnwXwUdk9GiTEaPHDJbCEclRRElFJiQojTKJMPz4&#10;6QsW1Zy2qRP4Niaw53A4ZFhklMWA0WiEkAIXYF5V7O8fMByU2Lbm9OyMi4sZXWvJsjw5N2rDydmU&#10;B0+ecXw+xRSDlHe8Q2vD3mjMzniC1prT+YwnL484bluCVCihejdRjxJJwIUu4qKD5JuzAppV84Z0&#10;eb3MQ0/WEoCQihASgD1hN3vwKkvL2wiEHqioesJv8iYMYgmmFz3JN40q27uNO5dy+RLY6JaOa0b3&#10;BO1Etokp4fcufwLCkigGeTnkex/9kDwfYEPsCd0mCf8olZzB+ty5Tij03rG/v4PSBqnoayNLXVcs&#10;pnOq+YLTkxPOz84osoxgI9bVqN7Fbp3ovklaXsZ17lZZlqV5ZA3IvATKOZdAi9e5ucGS5KuI0W+Q&#10;5LjmmEtXYH8FrJ6EFpLIgkhWPmnjXyW3S0Eky3LCyoUwAYXrpmU4GCU3R5/A+4+fPKEsip44n11x&#10;IF+C+LK+rgzXXO+mw2DbE2iXhPBNIP91jrTXOYJtupWvyMA9+DuJKcgrv7F0Bda6d2RaOgjHgFJQ&#10;DnPeGr1JbjSLiynPnj6kHA4YlQOOnj6hWcx5+fwZFxcXNE3Tk96TOFXsnWjXz239XNedKTdJMJtE&#10;gvVrc96jhEpg4dA7BfVCLesOu+uOieu/vzyPJeE6kTcSWVsKuSIVLck3m47JruuSSAyJ3CulRMse&#10;ACo1BrDWkZuM4HtiiEoEdikcL57P8M6R5zkyqWe94radxkVESUEMjizXZJlZEd9jLwB1Sdihd+VM&#10;NdGPf/x7fP3wAf/7//l/0LmOuqn413/5b/jww+/w/rv3gUhnA7PZlJcnpygE7737Ll3b9v0knVeI&#10;SbSmbS113SUhkeAxS8dVIfl/2XvPJkmyLD3vucpFRGSkKt3Vuqd7ZnZWcHYWBAHsLmFG/FyaUcBg&#10;RigSRhiJxW7PrMRM664W1VWVOiPCxZX8cN0jI7OyapZcfkOcsrKqFBHhccP93HOvn+d9VcrNu0HE&#10;NaBdVdXaDbTrOoTUG/mQl+DlTYdLpVROrwlEzOuJ4EOGELUecusAJIhNt+qrc38ymVLXNWVZslyu&#10;cs2vRHZiA2L0SFQWDgsBF3wGl1KibxrC4PJlrcOFiPMWU2giGQKsy2qoMaecn51lWBsI5HXAixdH&#10;PH78eC020A1ucN45YvTE4EgpDiIsgmAtu7t7FFrnc3sDDh/d3wTX3b2vJ0CuuWtfu842rozbcstt&#10;7pnXIrEGz9bX1eDCq9YiMwO0MQi3FEVBHOEnKWAQR7gNYNl0E9vMczcbnqP3JHEF3HLj+G+bP17l&#10;tD1ey7f9bPOxm+6NtzVkv8ptbHMsN53Gx683RVoArLW3j/1viZv56aUmcRHXewAjKHAzv94GCm7m&#10;z83xug32eXlss0BPXk/E9TnEUEfdJgYzLDjWIN/VG7yCOa6N/S3nyU3X0JtjcRM8ul5fyJee75pL&#10;943rcfM5bz73+gDHoUgJBkjg7wvJ3QbgvQ7qvxIMyhC+Vrlel1ISfBbPcD5koaEU6G0A6TBlTVVq&#10;tMg1s/MRqSIieHzvsc2Kk6MTvPMcHB5wb1KjtMD77MIYfAaRvfdYFwbhFChERUBiZIaRiYEU8/ya&#10;JGiVncwTiRglMmVRRucdWkmq+QylEjE6nHO0q5YYskBL21n6mLClY6Famv4c5xPeC4JMnF4s0coQ&#10;nWc+m1HXdd4rEgmkZLo3R5kSows0Aq0SWiii9vTW0nVZoCR4j1YClyIpZpAkz4sKU1XoUiCNRTmP&#10;C56zi1OOTy8AOLxzl/v3H/Dg4UPqqkYo0FJw73CfFzFkIaxBaEvI7OipRBrEUTze55WGIiKjp9YS&#10;XZasQqSxjmhDdk4Pkd5Zgs1r+UAWdyIJYkhIAdHnfcm+71k1DcYUgBwEJDIgWA71anAO27Y0wLSq&#10;MNqglKSoCqyzlGUBIuXXjDDfq4kpcXp6yt9+8ikvTk6o64Jf/OLnPH54j3fffMCzD97iiydP+fqr&#10;b7i8WOGtz9CwtWTJngzmZLfhDOMVpSKm7JgrEIgR9ibvESIlSQ3XeMyQjVQKoSRprMUGp8pIHC1L&#10;8zog+AG2koPQpsIYtXY9HWt6KUdHbU9ZmsERXuKsv9IuGK47a7PDqPduPY+Nzt+r5YK6KpnNJjRN&#10;zmejUF+MGUyPKSK1zsAvKYtYSEnTNMTBIbYfxAsKneuqcc4c1x7e+wGQNySgc1kATSFudXPNqXWA&#10;8ORVruv7nmD7db0moqAsy3Uu2wTmrbWDs7GlrqtrYyiEIIqEGuZQ5xxt31MURd4H5fpcNM5/Y82U&#10;4dM0AExD7ovXc3IYxmFzLTEKMN0uQsJL65+rf9W1tcOV0NoVlBqCZ2/vcHC+PuDF0XNSCmhl6KMb&#10;clSkrCqqejIIUCoKXaB0BgilTIPrdgbp8lwWEWmsl+S1+uJqfZkFs6TM9wbGeUtsCHBd1Rv5eynl&#10;NbEc6u+xThYiXROuG9fMI4AfQkTrLBhsveeTTz/lw49+TFnVTOqCi8tzeu8Hcp5r4N4ahpNZDFWQ&#10;BXPz6yrCcA1rrdmpJyz0JXfvP+Tk6JgUPYJI1r/KosNCKWJkLXp7s0Z7lVv7bVD8uFi6+bibonG8&#10;Ajoezw3xClLxNpfwzTpzFPrK+zFwfn7Br/7qL/nFH/wBUkn2duZ0y0sKlVDS8fWTT/AucH58TrPs&#10;KIqKuqyY7+6wWl5yfPQMXS2QUlOVNVVVIZVk2ay4WCwGwVlDCA7bZZj1+OiURdMOa1dYrpb5HkpR&#10;5s9tEHATIoukaFMjtCGlMOyVJWTK4iGEyN7uLsFblJAINkWXXuVYzrWa7nV7GjdFK152iOeGW/DL&#10;ooGjYMRV7SWv1apiEJd8+Vy5nmtue+7N/Yt3xmZiAAAgAElEQVSX1hXD12HMt+kKdr5tP2JzfXCz&#10;BrxtHbP5+PEaliLPmzH4tbB1GPYChZJZyBFFawPHF5cUWjOpK0JKSGuZTCbMdnZo24rVqsj3c1KG&#10;l32KuCRJQLO8ZLG8IKVIXc/QuiREQdv2BBJBSXb373B5fkKIHqQgEjEadKmwLuF8R/CS2f59Dh6+&#10;Q/Pse4QIiFLTpERc9VSm5s7uAfPDB4yXpZ5NOWkVVs5ZpZagS+pDlfc+65qnpw3198+Qsaf3jtY6&#10;ktJ0zlFWNVVpuL8346i3/Pznv+CdH32ESJrQ98TkOTl+yuryhK+/+JSnT76iWVzmvFdVJGfB9cTg&#10;6GyL6x29dZx+94TP/upjMAX1fM7b773Lz//wD/noJz/h8M49jC44PT3L965NhUw5B/sU8jU3CEdJ&#10;0rC3I14+R4nrPCtlQsQsaNa6DGFHdN5n9y7vZwk13EdRjC+SyMJ0wQeiyPNNCB4h4d79u9y9d4eP&#10;PvqIT37zGz7++GP+85/9WRbeCZ5V35GG+z4q5vEez0GFyvLtSoJPnJ+f8+D+faQQWOvwvcWmLPLu&#10;XU9VVZRlhZRiGAOJUgU6SGpToBD40JOEoGkDn331hC+/+Y793T3eeuMxH374Ee++9Sb7ezOq2qBE&#10;wkiFlBrnLGZd14z5NpICFFoPApUAGh8S54uGnRlUheJnH77N248f8I9/8d+QVM1kOkemxHK55O/+&#10;7hP+zb/793z7/TNWqyz4vTPdYTqt+eijH/H48SOavueLr55weOcObz5+RFWX6D/9Z/z6b3+Nd2Et&#10;Ovv9999xcX52Y688re8b3MwzN3OE1prkEsFZTl684OjkhOnOHFNqetuBtYPwjiZFQQqJYtjrtl1P&#10;MakwxnBxcYa1PUTPvCr55Nd/w5sP7/LTH/+EajIFLclG8BElNSkJwiCwxiiuKPN5FEMiyWtKU+PZ&#10;u5G/bpufN/cw8l7izb2Z6+vv2+fcV4s8cuM1trGNbWxjG9vYxja2sY1tbGMb2/ivM7YA/Da2sY1t&#10;bGMb29jGNraxjW38A0MaxU69S9d22XG7nhBR2AiTssbUE6TKDsMRQRhv0mvBtJjiekfTLLO7sHOI&#10;ENFCZGf3lAjOsbpckEKgLitmsxlVaVBKUVWGqjDEmF1jY4xokxvBnHdY67IyeAQXAtb5DI9qhdYF&#10;2iha64ZGvtwwqNQApsdAYQyz2QwfA8YYggt0weN8RBeKvutAgjYVzVnLD8+fM9/d5cGD+9x9cB+i&#10;zOBoApUkSSji2LDjArZ3ueFN6DWwhYgZOogJ12e4OGmNCBEhPUZrKgRC+ewELmUGVIMnRkEMuTkt&#10;poQLHus9EomROrsvmYqJiKgUwWWYOw2OAQyNA0kN7kfR52aLEImpx4aAkJqynmLKDIilkCFeJTLQ&#10;aoqCajrh7Q/e45333mL1R3/I0fMXfPX5lxz/8JwXT59yebmA2FOVBjO4JVV1SRJiaOARuVE4OJTW&#10;uBCRymd4vKxIRE5PTnJjb1VlUYCUKLWiMjo3aBcabwOmVMwmU+7VU7o+Oyg150u++PQzqnLKnUcz&#10;ZtMd3v/gfTSK758UuPYMYo8zLXd2NFU5IwmB9Y5muSAFh5SwWq5o2jY3iAiNHP5onYUPnPOsFiua&#10;psmuaVJSmAw61Ts7TCcVz55+y5PvvqPte9recu9gJ4N6/YpvXjzn7PKCJBKl0ZS6QMpA1y7pmwa7&#10;yg1w1SDWkBIYnZstVqsVq7anWbWkKKinU/b2d9FGEwmgBNbaNbhY1xO00ZR1RWEyTK6kwnmXG5CJ&#10;2VlACNquwfWW6APNsiEGz+HeHnvz3dyA4jwX5+d8enzOD0cv+P7oBJcS08mE0pT4JFAxN9mWRYFW&#10;CkRulFFCEFN2c1ODsxs64WNAYRDD76rhXxcC0XqkjpSmZLozR0hF0zTQd8QQsbalW2jOn7+gX67Y&#10;ubvPfHdKUWm6ztO7FXv7u9y794f83h/8DkfPnvL0yRPOjo5oW4td9fiq4fhiwcp6nDQUSuFtT1lV&#10;PLx3l/mkJvrAcrHi/GLJqulZds+ZTSYD4F9SFEUG4FdthjS5cisjJZrggcS0TBSV5rvvvuL07JTT&#10;k1OcC5SDAycpYW2Pdx6dJNOqQkqYzwx37834p//k99ndnbLqOhAZ9o8JiHl8YWSBNxvwhuaToTEV&#10;ObiISInP1DPEQLdaYkxFXSjuHezx+a9/w/dffsFsOqOe1iyWC1bNCkJYu4KWVclOWbNT1QgERmlM&#10;kXO4NJogBFpXvPfue/zO73wEMuBCj/cWyIINUqsM6QsIg+tJ7rNMg4OZgKGBTIiE1pJSKWzT8vVn&#10;n3L6/DmLswt629B1Dc+ffoMWCS53SS6wWqyINtA2SzoBJM/feMuTLz6nMgVYS4w2/7y5HJyBDU+f&#10;PcuOLkISnKOQgklpcl4cQNNgDM45UsgNYkFolq3LwgedQ8mCp199wfdffQIp5+QQEwGF84kQcvec&#10;Eom6qDFSYW1Ht8riLLkBqcU7l90LTcn+4SE7uzuDQxzUZYUSKjuECLA+uweGwdUuCLJzDQLnI2dn&#10;5yybhhjz/FKWBUYpCmPY291nOq0QMqF1gZKKrs/zw/sffsje3iEnJ0ecHh1xcX5JQrC7e0BZFigt&#10;uLi45Jvvv+P47AI7NLR576mqkp2dGfvzXbRQHJ2c8M3xMUddj5UyN9WnASgRkiQSPrjcgCly01gc&#10;3PXGBsOx0XV0yhvdpdcN0gMQG9dfZ1A2CZ8bfRkBQ5nhvOE4jNFreO7K7XRo4pLZdXsTlLtq/pd4&#10;fx3kgqEpTkoKU+A9/PznP+fd996n7TuEjxSlxhiTj5Wr5vaUEk3TDO895oY8owbgOr/ucrmkbVZc&#10;Xl5wdnTC8fFRzuvekobmXWPMGoAcwcDR6c45t3ZF3Dzuzfd2E6683rjrECKtYcpxzMb3HFNYP37T&#10;zXvzuYC141fOK3F9nDGmLDowOPGl4bMWIs8xUkm87QfHwdxEWhiNINK2HSdnZ5RlSUiRy+Uiw81V&#10;SVmW15qUN53JN93Y43jsA6Qyit9AdtAZG6RvApDiNcDc+PObY/BS/b0xllrLNcyx+RkMX8BwJouU&#10;6LuWb7/+mpgSb739FiF4CikIKbI4O+Pk2Qua5YrlxSWLi4tBeKckpiwqo5TCD6DR+Fqb7+8mtHgb&#10;aHATCB/HNQ1Wjddd/lg3ZI6O1zed6F4F4Suph2sFQGZIkCswc9OxOItlgdFFvt42YFHrHEKaDPAE&#10;SDE7rM5mM+4/eMSbbz2mqhT/5l//K85OjwnBo7Ui8jI4m11FWTt/FcYM4Mt1CPUarEoW37DOMZ/v&#10;8N//yR/z2eef85tPP8Fry4sXz/jyy8958fwpL1484+joBV9/8y2Xi4Y/+eM/5qc/+Rm29wh0dqeP&#10;AaUy6OCsx/YO0JhCD4IDGW4JoyhFjOQsl0U9ukF8Qw1rrs18Nh73eH5rramqav25eOcgss4va+gq&#10;MThZ569juvqcSRGPXwMNT58+HQSy9CDyk18vO8ZHlM75xAc3gBIZ5BqPoWkbeudR2hAItH07rM8C&#10;rTFMJhOszYIBwQ/w0eDQulqtaNtuaET31xz9pJTEELC2Z767Q4qR0hTURZmblFOeH8bG93WOiXls&#10;pbwFvknc6iw4ClzcvK5eBT+vr41NhnqY+0d36zQIFAmu3ESlkQMgI5Eqi6X5Ae4Ur7Y1uwbw3cxZ&#10;4/W2CSAnwRpOSzdy5eb7uyl+8dvy5ObPN49lExzchNY35+xXvdarwPvNx4zXwQg0/v8SKRE2YO3b&#10;wPDb5hBuGc+b58pNIP7WpvMNIOnafMWVQ9xtQg03gZ+xdn3Vsd02V2y65t783dvg983Xvu1ceNXY&#10;3ATwXnc+bY7fq0QOXuVs96q5a/O5x3MoDetiKfI1GqPD256uaygkRDyCRNf3LBZLhNCYyrM7n1Bq&#10;SRxgdud6EHGALAPeZ7g3pb3he54Q7SDe5DJAgUTKPA946/A6OzDGFEiowS0+i6ms3VEHQSGUodAa&#10;Eljr8zqmKtBaEKOiFxKZBLbvcc5RFoloPQFBqRT7e7t0vWO5arOIZmEgeoKzOGspC5NdlwVMJjVv&#10;TCcZwLI+g8Yiuyb6GPDe0jYrQvCYokTLQchHK0JIOB+QCZJUg5t5jS6ymGSSisMo6HvLxekpF2fn&#10;HL94wcHhITvzXXZ2dijLioO9XVarBoSkaVaIJCA6vHdZKCAEvPU4b7G2JwYPMZJCXp+rlNApoRJc&#10;np3hQ8jO3EKuc7MSGpkCIub/W2+zq73I8+caVBn2HiZ1jbWWNgScDyyWS4pCI7WkLMssHDpAy0pp&#10;nMsCmW3brfeJyrJiscqiZv1//L949923efzoAQ8ePOSNNx7zs598yDfffMsXX37LxcVyEODMQFZR&#10;lEOtn3OXH4DFru/RRl85aI/5XwoY6vdRMyNmu8m83kv595SUaKmIIaKUzJ+XzOKOQuSa3HmLkAZj&#10;igxkDSIEI8B+rXZNee9QrOtqBsAy4r1bz/N931+50QvB6ekpdV3jvcc5v65DRnEcpRX1dEqMkb7v&#10;YRCRsdbSdC1KqbWYWRazCmt3+NHhuCwKmrZdO73nPZuKwJXIR4wRZfQgwMB6XMe1U1VVaK3XQkUZ&#10;+g7Z9XbINWVZ4r3HGMN0Ol2v/7wPw1wWUCoOe8SR5KGqDMYIUrKDeNGVuOJ4bOPxjWvJEPOeolav&#10;dom+WfOs66sYXyuA8/KaSqxr/c36dDMXZ5djNYDGNW+99Q4xRhaXOZeK4XM3KQuuTWezQWCxG/ZL&#10;s2BkWWi0NqThsxbDc5vBGf7mfD0eg1KvEm/J5+EmmH1V5/GSE/ooonVz3PJnntYic0IwnGOCpm35&#10;/tkzfvyTn6KtxYc43D9R1z67a2t3Mdax4zHkfYdcy2eATmvN7t4eZ2cnzPf3uTg+unVtKtZny/Vz&#10;4DYn2VfVNevPMQ/WtfXWuAZxzl0DmG+b319XQ76uBrz5sxDyPsXnn31Os1hysL/Pgzv3qMua/d1Z&#10;FqTrHO2qo2+79b7sdDLBaENhSsqixA/3EgqT4fPJpCLGSNN1lEWB0jlPeB/59rvv6L1nOp0OTtas&#10;37eUg3CfyMcWUkAKhakM0gtSUmglsmis0FxeLtBaUhSa58+fEZPnJmh4s667OS6vqrteV+PdPJdf&#10;V7/erL3GY9k8V2+uOV6VY24TDNvMJTevv9fVqK+rrW++1ub6gteseUIICCVRUpGSzJ9hiOvcLoRA&#10;SQUi4b1j0bYoIVh1LT4EdmczemtzPTCpc83mPfQtznvqQlPXNbPplGp/l512Rt9blquWy+UKVZZE&#10;o7j76A3efv999u/dZe/gkLbr8lzWthRlibUWRJthaSmZzefcufeAr4+OSETq/X3uvvGINx4+Zqee&#10;UZQl1XBMRTHs9yO4f/AGB2//KAvsDWMRvKdfXtCsThEhctlGWgcSjVaGtm2wwz3kqqz58EcfIoXO&#10;8+xywdnJMy5On/Ptl59yfvQUGQL39vZ48OABZVnw3TffgpJ4p5ExUMuCJrU0vkNISds2NK7niW15&#10;/s1X/MV/eoMPPvwxP/vd36femRGTQKWAIO89xBQGET8x5Lnhv2y6Vr/8uYsBPI4u5dpcyMGlO63v&#10;w+UaKIvpjU+R51OFUGpTFg+SxPZZ0PPu3fsc7B/yO7/zu/zRL/6IX/3yV/zN3/4Nz4+O8j44g5Cu&#10;HIR4Nq4rYC0iv1ithnyvcM6y6hqatkFKSVVV7MxmWRTGOyaTmqqaYLRGOYeQicIUuZYbEp+1lufP&#10;n3N6csqvP/mcuwf7fPijd3n73bd4663HzKczqkKjTE0MOY8rmZBm2D8Yr6Nor1aVApy3XF46ikKh&#10;lKY0JfcO5zSdQ8QldVXx8PABbz64w1uP7vAv/9X/xn/57GuePT8mJIlQM5CKnd19Jt5x9PyYj//8&#10;L7g4P2F3d0bbO0pTsVqe8+zZM1arFYvFgpjAbAhCbu6V3ybod3M+GetH6zq+efKEg4NDDu/uZfE5&#10;qcmy/ooQs9BOabKAZlQKo/UgXOYoioJ79+6iteGrJ1/zy48/JjjHm2+9zYP799BVgZQapQwxJEgB&#10;qfP8GFPM550QWWzvhsjr+txLrGH337amftXe9m/fH1mr7G1jG9vYxja2sY1tbGMb29jGNraxjVti&#10;C8BvYxvb2MY2trGNbWxjG9vYxj8wls6zP5mhyS7NotIYU1JWJVVdMtmZUUlDVVSY0iCUYLlacHby&#10;gvOzU5rFAmJES5HhtnWHQHbo7G12bWqblqa3RKDrFWVpmO/MWC5btDJMpjPaboGynt29OWVZ0KkW&#10;H2J2r7OBSV0RQ0CNbgd9xAWya3hKuXExhKG5GEz0mEJTUyCFwrpIIQ1VrTDK5CZIJUGE3OAb4fLs&#10;Ettb9g/2uHf/DoGQ347zICM+QPCRGGC1WLFctkync8pJNbi7akqtESiWq4aLxYL5wR2MUDgfaJqW&#10;rrdUtqCuKrTJLvZXzq25SceH4fa4NNkpQOTGGa1VdhDyDkXEO4uz3dBYOkArwWVnKBQxZQejVd9x&#10;frmi6x3TyZSDw0MqUyCBkMDHhDGaKsXBqTa7HRR1zTvvv8+7775Lu2x48ewFX335NV999innJ0es&#10;uia7JxuFKQxCZPg3RYn2GSRLCLwP6EIhhaBZrnIjQfCk4NmZ7oCPtIsVUism0wmT6Q7lwQSlSopi&#10;UMbXElcaohB4Ej88fcJydYH3nma1xHYtu7s7xIlhUmi0SKTBUUMoSdN32H4vN1/7Dm8DfR9wfY8u&#10;9NDsIuialtPTU5arJd45jNbMpzOM0fR9T9NZvGz48usnAwAlqYsKowwhJJaXC5arFU3bY4rsSuU7&#10;h9AQnMdbi+s6ZFJIVZBShmekVqQk8EEM53VgNp9RTybM57tMJhOapsEFR1FW7Mxzw4SRmiQzmK+N&#10;IqRISpLLyyXe9mglSEqs3XVdb+lXDSJAJRXlpEYbw8XFBcen55ycnGF7D7IiScnuwd3sAyZgOqmz&#10;cIMSDHa8uYFrcKAMITc5m0qhBiGL/GM5OBhFBAnbdxl8CgkIrJYL2q6l6VuqyZR6MmVWGBbLFc2q&#10;oe1PODs/J/qAk4G7d+/w6OEDqtown81RqiJFj6ln7M4+4p233+f4+Jjj42OOjo75/NtvOW8t9x8+&#10;4otvv6PvGsqiIDjHMxc4NRnwKouSalKhgqG3/SCQAH1vmU5mOGdxzg6N4XJo4s5NTEpmwYx6t6Qu&#10;Nc+ffkuzagZYKeB8bniK0Q9uj4FJPaGuSupJye58xhuP7vHee++QZBbcSNEjUkIBUWS36bRumBJr&#10;R4rsRQfEhBBjQ3IanHgdaXASOnr6PV3f8+33PzCVlj/5xU+py3KA5dW6ud2YLGyglcZolVE6IZAy&#10;u+oqcoOWC5Gl71m2Hf/4v/0Fdw/v0DaOpslQtFISkWR2fldFdiHhCp5SQmRnIiEIBEQMEHJjp+s7&#10;fvM3f8n//e//HaJtKaVEGEPft8jVEonk4mKF7z1SK8qyom/a7IahBUfffMGTZkVwkaoqSTFkh5qh&#10;V99HmRUDGBqcdW48a3sLKTeiSSmzQw1kIFkkvLekJEguIUlIAoGwhgJiyu+SofG5MCY77ua+XgSJ&#10;qq4oipoQA945Zjsz6jo7+pVVTT2pCcHR9S3WukFsomQEuXXMMOuqWbHqLG3fQ8pNV13T0Pc9Smvm&#10;8x3u37/PbDYhxYgxBQeHh2gJZ2cntL2nsx3TnQlvH95nMp3x3fff8Pz5C85Pz3DeIwsJKtK1S84u&#10;lrw4OWfZexqfHeSc7zjY2+FgvsNsUiEFLLqeb14cc2I9Ueh8/qwNvq43QSmtB1e5MDSYDe7Daxgp&#10;u+YIJdfO6ylm57rcHGwRMYv05E6uNDicqqHpVa6ds4gBWSiMKVFKrAUjwgBZrhtoY1rDJCltut2l&#10;tTP8FYTgCd6jpMI7zwc//jE/+b2fEUWG3YPtCTGswdBow7rRfHQzHOFSEHStHRrgJdEn+qZncXnJ&#10;cnHJ5eJieL+BGB3gKbUhhZgB341Gvc3G2s1m/ZvNupuQlhp/b2jUHKGoFOMgFHHdSX10slJKDs4w&#10;YcMlJ204wm80lo8N/ID1AalGp00NqAxtSgFCITUZKFUB1/UQAkVREGLCGINUAusD2gS0KZBKolE5&#10;79xomF438Q2OW2EAIW6OSRodZ/MPkAM4b8YGxRsg4KuAj3Hsr743CMKI643U10UDhuONG46HMV3B&#10;rTJByEJHMiWefPEZT7/5eg1NGGOIKVIITd93rJYrlFIZMJN5HnberZ2a1w224gp4EVz9bLO99+Zn&#10;v3ktb75vrfXaCXJjIIa/IzTOtTGTA5iZz4PsNosAIbO7oNIyoxop4kOGnmNwed5SGUZWKs9KTdei&#10;jCJFQd9l+Ms7Twj5dXfqmgdvvMmPf/IRv/u7P+PO4SGTqqYsDC9ePOXjP/uPhK6j7bKL1Pr9jp/b&#10;4BCphclrHzR1UaJEzC5L1+bmqxwWU8qOkwBJ8e477/Ev/od/wYujY45OT/HO8j/9L/8zlxcXLBaX&#10;FGVBWU8piinTnX1iFENqS3gEIYYsqpRSFiDzDkTEFAbrAyrlpvui1Bits5O693jrcG5A5IVau8Jv&#10;Qgeb5/To2smNz2wEUCJ5TeS9B6mIiUGYaYEQWVDKDXO6VgohBiEcb9fXlzEmu2wLQVkUawjB2iwO&#10;MroESqWG63MEwxwpBcIAhvZNS11PmU1qmmZF1zaE0EEKCAaRgpSPN/iIUZKyLlA4lMgOfVIZAgJl&#10;DN55nLUUusCoAonG6JKqnNC2SxIZRB3FQER6Gehdw17DeSDX10IWk9uEiG+7rjZ/NgLMKQ9+doF8&#10;BQCUQVY/5LgMO/W2w9keZy3aFLlJOoScc+OVS/X6OOTLLoubxzK63G66d2ZxhpiFsYbYhLxuE87g&#10;Ro7ZzI/jOXhTXGINVQz5c3zcpuPjmF/H2ATvYrzK/7cBOZvz5TjX/7+NzWNczz+8DNjfHNfNeeZ1&#10;ruK3OU7ePG9eOjdeIbKSOcPB4XgtppAG0CO7xV4ZwA+4vLg2teevNyxnb8ICtx3Xbd+76W5/c0xf&#10;JZzwSsf317zepqjJ68bu5rjf5ib7W9/fcOnHGBBJsVot8F2LMJKqmrBaLjm/uGS1ajCmokoSZ3um&#10;k5K6KNACUvJ5XklZVO1gf48j5+nalrZZ0XcCZQRKSRaLS6wL6KqmMBopTXZ6l3ku9t5T6hHsjIQY&#10;8loyeEIarv/B9dLZvC4qtEISEHEQDJQKURQb7siSGMDHHuE908JQGoMUWZxrVldMCoNKARkdtlkR&#10;tMOGiEtQ1BMm0xly5I5iFk27AuNUFrEqqwyVj9esJgPzo7vmCPimiBCSsigxOxJ2co1wuViyuDin&#10;a1ZU9YTpbMb+3j7z+S53DvYBeO46FssFru9ZnJ3huo52uaBtLDZkKN57h7N5P8l3PSpCKRVeKbpm&#10;hQ8x79+ZAlOWg3jTUMu4OEDYoAYg3AWPSFkIKoaIRBKKgNaayWSSx4BE17WcnOb1+t2797h75x5F&#10;UaCN5u5dWCwWVE1H39vBqRwKs0NKAetaPv38C46Oj3nnrcfszifs7e3ys599xHvvv8OzZ8f85tef&#10;8+XXT5DaIBWUsrx2bfYDyJ1FlfI1VJhivIBJg9CXFGpd440wVkwZxtE61yZa6byXZQx1VdF1GSht&#10;ujav9wDr+gySVyVVVWaQkCxO0vfDmglB9CGLWInRJTzD6GMOr6pq2C92a4d0JSWrVTNAw1f51xiD&#10;GQTwRqjde08xuKA775EorLXrGsVaewUaA03TZOHXusZ5z3K5zBD9kBDG+VPEiHNuDbiPsHkcvj8e&#10;++gCP34W49ebwPB4nOvnFmK4bvIeVdt2WRQ2jGvubu0+rpRevw+t1Hr8RsA7O0iHqzlxEIjJMPd1&#10;AZpNcbXXrT9v5s2Xxdh4Za1wVUtItDKUZYXWBZ988inn5+dMZztrN9zVasXl4pLFaoH3lv2dPeqi&#10;zHWLEJSyIMa85zuOuxoEfUZ38Jv1zHWBt7QW01NKvHb+G2uTK4frK7EwNaxpxrG7EuAZgWBB17VZ&#10;gHcQhfvy66/50U9+SlHVlHVN01q0UWtX15uCA6PIXIxhvcobIWQXA95aeuuYTCbUkwl37t3l8uyU&#10;FOKwvwIheECu66ibc+RmPXPbOGzWclfCYvKVMPMIg/99xNl+W2w+/01xnqvaPe9nfPf0KUdHx5ye&#10;nHJ4uM/B/pyq0JyfLiBl4WBcxDtH03RU02kGEiN5Hyhk+L3v7Trf13XFdDIhWEuIgePTU07PL9jf&#10;P0RpzXK5wAfPznyGtYKmWWVXYimZTKboMgvYCCMpZbEWnVU6i9/uzgVtu+Tv/u5v+PLLz/P9Dcb3&#10;J18zVnnPTEpxTZDv71PnvvwZp1vXD7d9Zpvf27z+N+v62x5787O7uUYY17Wb18Cr6rPbXO/HdcLN&#10;c/GmE/xtNevN9fS4FrMuUZYlxhi899y9e5fDw0NOT064vLjEOUfbt6QU6WPk+PycFCNVWdK2DXVd&#10;IwUURhOpib5nZXvc6RlN0zKpyixmHKCuplT1HDOZ8ODNt3j8ztvs37uHTdD0lhfPXnBwcIjRBqFA&#10;mwJdFHleiR5pDA/ffof9g0Pef+8D7j98SDHN4ufEBEKhTJ7H1+IpIguuae8ofKCuKgpt8nrTO3y/&#10;JHQX6M/3eHr8n+hXDaqqCcuWuqxg0fDeBx/y3ltv0zct1vV07ZJuec5nf/tX9Jen6OQIMTKtdqkL&#10;hVGwO63w1mOVzPdGe0chFWoyobOWQit25vMsFF0W0K74/K9/SXN+yj/95/+camcPsVaXy/vIcrzv&#10;wrgnlvc88v2EjR0yIRBZBQ9ErovPVhdcXFwync5BOYpS53tHKe9pjQKKVztiQ95JKe9Xj0syxLAP&#10;Od5jl8xmO/yjP/pH/PijH/OnT/+U//B//gf++q//mpOTY6zNa14l8j5wSHnfOu/pJpx3OceHgJQC&#10;5zzWdWtxwyZmgZ9+sUAIcM7SdZaqqgGpe9QAACAASURBVKjLEjMIlUulKZQiDHuqkUDf9djO0y4u&#10;+eHpd0x+NeXxW2/wkw8/4kfvvsv+7i51XVFojZKK6LNocNQ6i2MPc5KSeS/WWY91PSFm8TCjGlZN&#10;y/nFJU3fc7h3iL7/iIODO/zh732ICD3Hp/8jXbPA+kSMjs+++JzjsxN2ZzvY3mNMwX/+sz8HEbIQ&#10;pjJX+7CDaK4xxbV9gtvEC2/+u5lPxryjlOTk5JgXL55TTgqEEsiYc3BdVyxXK0QcVtQpDuur3D8x&#10;qSfs7u3iO4u1lvl8zrfffcfZ6Sn3793l0aNHPH78mMdvvsne3gFVWWeBLSlQQmShal0QUkSsRdDS&#10;awXdbsvtr5tPbxPxe82su2262cY2trGNbWxjG9vYxja2sY1tbOMVsQXgt7GNbWxjG9vYxja2sY1t&#10;bOMfGC5JbJQkXVKWNfV0yoOHj7h77w5KAikinYMQWV4uCD6wWi1ZXl7iVg3BerSUpJBv1Aul1k6N&#10;IcbsumI9TWfRRUXnHYt2RQyB+bLJcE/M0Ii1fb6x/t1TZrOa2WyaGxVDQimN0oairCir7JjdNg2+&#10;dTS9zXCFLjAmw3KRRNu3OK8oTIkiEGO6ckW1FoGg0AXOuuyqLQSlliwvF/zy47/k57/4OQ8e3idE&#10;N5BA2X0yhgx+Wp9ddfq+R2qJ1orSqDwe2YKPvf19zAB0yJAbLbNTVs9quQKRBnBcDy4zxbrBQSmD&#10;kFeNYpGETxGjBEJonOtRhaGQEmc7FBrvA855hFBD82NurlMy32wvCoMSgmS7fMwyO0jmBkeFlBoj&#10;s/tLjBmM6NrskDPd3eWD/X0evfUWb7//Pr/+L7/m7OSYxeKMvlnRtw0pePBucLgSSJkbSLQBZSQe&#10;DzK/l8vlYmjUjKzaJjcGaEU1nXC+XJKSRAnDtK7Y25vnhhWlUNrkxg7Xs7y4oOt6VotFhoVJyJSw&#10;LiCNQpkiAyZSUoiSoixxtsP1gqpS1B5c3+OCHdzSLIvVct2kqrRiPt+lqiu891y2LW3fEVYLJpMJ&#10;k8mERHbuMIXB2ZamzX9752GAjITIwhHNYkldGoxSICVSiOx4nEDKiFLZga0sK4rBGV4bg9LZCbwo&#10;C0o1YTKdopRisVjk5lNy42DM1BjWOpbLhuB7SAGjJFVRZreopoEISmeAa3W55HK1YrFa0dpA6yJC&#10;GtLQ/NX3PUIK6rIiOg8ojC6RSuCsJcYBLh2cL5SSpCgQRuFDPzhn+A03Lc10MgWgtza7WpOQWiIX&#10;mpgkB3fu8u577/H48Zu0XcdiseLy4pLzk1Nmk4p2teL7b55QFtnJab57gFQm/xWKyWTGw7fe4eDe&#10;A96LgclvPuP/+Ktf8/T7H1gsFoQQWG025Q1NHvP5nOl0es01JiZBUZSsmoZmtcoNb4yu67lZR5Cb&#10;JYmB5XLB0++/z0CBc3S9RRkz5A6LVpJCSUiCyggO5rnJpaqnvPfeBxwc3sX5DN2ODcr5NeNImGx4&#10;KYj1V2ugMZ8CaKWyKx2Jb77/ln/9L/9XVuentKslwQV2q5q5iCjX421usDVCYgQEu8rnXpkdjKLP&#10;QHhuclNENClEQspCGfPZhMdvvEFVlTSXDUoZimKEy7Nwx5WbUM4LIcRBNCXDGj4GSCMAH3nxwzP+&#10;8s//M7FZMtMKvKUwmkJrdFkRnEOrgqQMKQWUiJihwcwHh7cWIyVaJ1KwlIN7GkPjWikUIebmLtd3&#10;SFGRUiCG7KxYCIlRApRCCIkT2YFaGUlMIHVCpAQxUlOgVJ2bj8uSsqzWLnTaFDCIgIjB6T6GmBvR&#10;hmZeqWAymWRwMGWnMus6+q4jpuys3DQdy1VD13WDm3Gec4SQ2L7FWYspSkxZcnfvgDt3Djg8PGRv&#10;bw+lJBcXF2hTsjOf8+23T+h6S9s53nz0iL2dCVIavvnuW46OXnB0csL5xSV78zlaaNyqZ7lqOT67&#10;4OyyISiNUJr9+S6zaY2RkonJoisnZxc8eXHMibV4qXN+HIDkcAOgHUFt7926JhnPDWAQP1GDi1r+&#10;vkIwIm2jyAKoNYiYBkdyUiLJxFUvrdiAb1Oea2V+DqkUImzC21eN+zEyNL7HjeMY3WbjGoyICfb2&#10;9/jJz36WYf3B1X4EAUanZOeuXNvH50kpUdc1zgWWy2Z4LYka5t9u1bC8vGC1WuC6DqMlWg35Hq41&#10;6W026o5CE2t3wQGI2IQSrjt1p2tg4+iimK/Z6w7hVzECEFegQlqLIV39zlVjnLhyNowRITVFmR0m&#10;y7JegyRKSxhAVxwUVUnfdWuhiRFy6b0jdonZZII2hgSsmoZCm/XYbDZFK5Hhaimu3s/oJjlCI9ba&#10;NeAhyEDv6Oy46RA2Pv/VufsyGLFuDhQjY/oqOGCj8XbjeYXITj5rJ0Yl10BRZQwM14vt3ZUbdyEw&#10;xlCUxbq2u+qxFRvwp1g7Ef59DI5vNnTfbHZUKruQhg0HTQZX0ywWkyGOtSDFMI5hE7hmAMW1AjnO&#10;w9nVKniPVIPwjCgIweNcXmdIpUhCMJ3v4mKg84kkDZP5IW88eoOHDx/xwQcf8MEH77O7O6euSqSS&#10;VwIWAqLtWSwuubg4zw68OhGH5mGBBDEIRShF9Pnq8z4y25mjpCQEuyH4MMLwA2RJApnW+bwoC37/&#10;93+fP//4L7j4879ApMjxi2eQEnVVEgO0bY8uZjx89MbgOraRB6VCDUBk1y7xPjuaex8w2mTRKTUA&#10;Zjrn0KIsWCVw3mUgcATWiNfd7dcARBqarq9AXinl2jFKDEIR3udm6tT1WfQjOKqioO19BjK0wlo3&#10;PH7IJSlRViVt2yIHEZDg/fq604NT+5iLxjyaX1etwfzgXV6rkJu3V3FJ8Jad2ZTgXRZ0SAElS6TI&#10;gmlCZCCurgtS6OnaLOSVYkKaDFhWZUXfdSwXS5TJ609TFENjtNgwbtt0xrp+vdx0lb4OZ2y6yF39&#10;/quAjCshhiuoQw4g05grbjpsj3lkfJ6269agVkpZjEjANRGOzSt6U0RlEwjZfJ1NaGh9jDccWsff&#10;Gc+fTTjuZh7cHKObjtyvAp833RuvAfkbv3cbvHKbi+yrXMH/vzjA3+ZCHmPM9cHGz26CV5vH8qp8&#10;e9v3bhubl78Wa5D9pfeUWLu5XonX5BwoBxAwjrBeunqQkOKaCMFNSH38egT5bhOneRVMcJuz6G3g&#10;v7gh0PM64GqzJniV0+lt59tt1+jm89/mbn/tXEvDfKKzE7oWAmkMKUVWq56m9ZxfNljvKbGo0iCl&#10;BqlxPiByws/CIQJ8VrUDKeltz4ujY+q6ZDabIlV2jXQhoEzCaJMdto3B+zQA7zHvbyGRUSJ8zGui&#10;YY0kJJi6pKAgEShLnSG7wcU+bdQEWhdIoVEqOzimaFGyIpEB+WlVZbEimd/7rC6vauBgSS7grSP0&#10;HTJ4jDZIpUkqC4vEQXxKVFUWEVEq7x0KgfdDfaTVWmQnf8YZzCUJRMr1e4qJQmv2ducDuBzwruXy&#10;vOfy/IzJZMLde/cxpiDYjtB3NItLjp//wHJxTrdc0XcOlzxCQGUMTitETCRjsC6/pklkERWTWK46&#10;LlcNfnD9HNcZk8kUoRwMQlxic1yNxphcv3kX1m6bRVFQlQVyo5Z49sNznPXcuXOHsjJopZhMJoPw&#10;TWI2m63nX4hoPUGKREyBH14ccbGs+PyrrzjY3+Phw0e89/abPLx3n/d/9D6ffvoZP/zwHGuzsGbO&#10;S5KQIpNZ3isZYfIRYpdCEFMWxSlMOYiIZKEbhvpj3EcpTUEiZdApJarBUTbESEWu/YzWJBjA+ISW&#10;Cu8cSslBGEKuRbjatiUNYovOWZTO+w8h1mvAfMzr3nuapqEq6zUUX1XVtfVSNe43ty0xRlbLJb4o&#10;QQp6Z1HxShBtFDLrum6ouQXWWpbLBcYUrFarYX+vXI/V1dpJrGF2Y8y6vhlz1ej07r1fP2YUUVtD&#10;/cNnLIZ9RT+Iq47PU5YlpijW3x9z1rhukFLSDTWCUgpVFCTvsd4jxzkg5prQ+zi4kOcqQsqrHL0p&#10;7HK1Zgi3ro028/5NAZjb3Jg3c+y1uSOCD56u65hMdvjh6XO6vuXBw/vszGe55i6K/H6tXa/npjvT&#10;dY1blgVNu2Q6mZDIIhJxvQZWL80h4/vMYyfW8PrroPfr/08ba/Cr+m1zXX7TDXvz/cfo8/0DaXj2&#10;7BlnZ+dZwOPOXfrOYm1+z9bZlx2wRX789XksiwEKKRFcCQ9NJhMODg54MZ+zPD/Lwk8pDuuALLh6&#10;c47cFCe4OY+/qk6Cq2XqeA6O+y2b59Jtj71Z071OeGfTEXzzvBrXdlePEWuAtLWOJz8847tnzznY&#10;3+HRgwfs7syZTafs7e4QQ6LrLIlEOakoqoqd+RyXyN9PgRAiy+WC6WzC4e4Bk6rGWcezZ884OTkl&#10;kbDOkmyP1pKdnV1mOzOev3hB2zQEn+v02WyGBHzefCeEiCkrSpPB5eVywbNnP/D5F5/x5MmXA8h/&#10;JeQ0iim8SrwvDiLS18fsdmGuTef2m3t7QmzW5y9/Zptg+avOi1fVuDeP93V17/h5u0Ek8rYadXOd&#10;dPO1bv7s5nrltnN9/D2lFH2fxVtmsxlSKoqiwBSG6WRCVee5YLFYAHBweEgaBDdGYeKL01Oa3uFj&#10;FqnsraUqijwfa02UWaSli5G+dcjWc29vF5nEcK8isLQLRH3C88WCf/RP/wnldActFNZZ+q5lNp3i&#10;gkMrRV3XnJycYEzJ3nyX3/3FH7I7m1MWFUobnI+4uKAq8x6KtQ6XElIoetcDIYu9SkWQCVWUoFSe&#10;v5Wm3L+L7Gre+/05h2++w8d/9mcc/9Vf0l22mJDQpuCj9z9gWlX0ztI0l3TLC558+QnNxRHCW6zt&#10;sxD0zhQlEzFYjJEIoUlCIJsGqSNFVSGVpE5TXPDMJhOUEEzqmp3dOWeLS86ffc8PX33Fj376e/ke&#10;tpQooQZBF5Hz3dogW2Sh3ryAXu/LEOMg/JPFwpy3PHnyBOcCUhqqyQQIGKVQIguMImQGySWDmJ2+&#10;OreH+8jD3R0SgjDci9kU7dg72Ge+t8vjNx/zJ//sn/HLX/6Sj3/1K549e05vLYXJc14KMYP7456x&#10;9zSxQSq1FquLMVJWFdPplDfffJMXL15wcnKMDwHnIl1n6aqCndmMyaQaBI4FUkZ8Ckid72ETAiLm&#10;+1+XZ6f83fkJ33zxFX++f8i777zLm2++wcP799jb3WF3dwetSiIxj/1wX5LkSSGglaBtI5GAFAIf&#10;slihwOFdy9fffJnFKUVkvjPn/ffe4I//uz/g40pydrEiCcN8bx+lDSfnF6yWlqKq0EWBdz1GFyhl&#10;8H6VhbUG8H0zb7xKmO9V+wKb+SiEQELw9Ol3TGZ5HvV4itIMfQUJJUCIvKbTxiCkIAbHZFJjjKFv&#10;OmJKTCY1k8mEi4sLmuUlz5895csvP+PRo0e8+fht3nnnfQ4Oc8+BKgu0zGskKRRlqUnRr/OV9T6L&#10;cyFQIr0kOvM6uP+2uC3/vSon/7b5eRvb2MY2trGNbWxjG9vYxja2sY3/GmMLwG9jG9vYxja2sY1t&#10;bGMb29jGPzBmuwfUO3P29vfZu3PI3p07VNMJkNBC4LsG355z+vwFpyfHSCFYXlzge4cRGQhXSWT3&#10;ADk4d46N00Lm7yGZ7cwpygkuRVwS+Bg5W64y5OnyDX2lFTrmf7vzhtPLjhADxmjKsmTiAgeHh6Cy&#10;80XrIpdNg/ORstTMpjMmdYkY1PObrsluzSnhvM2usdJQyAEKVxJCpJAalMFHj0+B2azGhcBf/upv&#10;+ZmL3Lt3AFJmB++YHUydi6AMqkygBFoKjBrgnRSyyr8WlHUNImJdh3OeFIYG8iTWrkLaugwumgJw&#10;FGWJVJoQYob3hnvJKURSyk1PVVkipMC2DYKIqSuKosRaR7MC6xwqZcAMISiLktlsZ4CRsxN58i43&#10;X4t8I1orhSK7vnmXm1nxGeJGSFrrsc6xahu8Lnjw7ns8/uB9ZpOK1eU53z55wvfffcPF8TG26ZBA&#10;sg4IFIUmBJ/dowfo3TlP7C1t11FVVW44NYZytSI+f4EQimm9w+HhPkKKLI6gVG4Q0Ia+s4R4jnWe&#10;6D1KCkqTnYQXqyWtkrlBR2uU1tlNwDkkAlPW2QGyUAgSvvUsFg0/PHtK26yQgzPT7nyXvf19EnB5&#10;ekxUkmo+y8C20nTeEVNuEHTJY62l67Jrc0rgrEcQsF2H61u0kIikBtEBw3RnJx9LCGuwS0pF8o6U&#10;BNpohJSEEKnrSR4nQCqFcxnaj8lTFIoQHM5GootZZMFaYsiAaKULbGsJLqBlATphnaPvOqztWXUd&#10;jfO4CEIbhMqN7s45VASjDUoKQnBIJfCDK3UI4codWApSEoQAIVisz43ppDS4DIFBEpKnPz8nnOYG&#10;aF0YpJIYrSmKEoHk6IdnPHv6jHfee4+33n6LNx4+4P6dO3wSHDH0VGU5NBFZTo+fcXx8RFnvMN87&#10;ZHd3n95bSjFhvr9LBB49fsz+nTt88sNvBmc7lV02RhJkaMC4vMzuKyPsbYoSZQxVVeK8J67yNam1&#10;HhyTc2OMH1ws9CBU8MVXX+Qm2xhQCSZKUdeG4B2SRCk19bRmOqu4s7fL4d177Owf8tFHP2V375DT&#10;yyXWugxMprjRILrZ3Cm5QuHTAOhlkFIgEDFCjFjb8r//23/Li2+/ZqfQzJXEmAyDmWgpVIEq1OBQ&#10;HbHOI4IjhTDA4gLhcwNYMzq3KYMxJcuuZ3Z4yGR/jzffenNwkc+CAKPTaVHoAXQeXTHE4CImECk7&#10;dEQPkYBKMbu1psjl2Sl2tWR3NqUmImNBVVekGChkQIoJpcquM5NJyWw2yy6VQiK1QkoI3uH6jkld&#10;s7+/i1aKrmuHPAC6KEBIms6yWDX4EAcoLa4dyMXQpDa6ySUSRmt25nOMKXJTZfCDmEXC+UDfO7q+&#10;p2lbbL/C+UjXZ9dVpTXeOowpqCc1iSwMsVytaI9PsI0lERDkhvze9sQQEFrnTrkBoiiMWbvg3bub&#10;Qfe7d++xs7ubgVjnSCmyXF4ync1ACFbNisVywcXlJaasuHfnLm+/8RjXtTz57hu+//47lk3L5WLB&#10;fHfOnTt3aBYtR/8Pe+/1JFly5el9Lq4MkaK0agXRQDeImQHWhmvkLrkvfKTR+MR/lLSdpRl3aDTu&#10;2s4MhhgB1UADaFU6q1KEusIFH47fm5FRWQXMzhO5ccy6qyozMvKGXxfH/Z7v93t5wYvTM85WK5oQ&#10;mdUFs+mUKi+YVYVck7I8PTnly5cvOY+BPo0Tk2BHZTQKGXd6Cwwd4rLINKaCwEjXNiN8FaMai9G2&#10;i5S9D28U5G4XCL7hGrsF5NrMJBBD5idrDc7LmLss4tZX3L+H9/O+H6cOk1zS/+THP2J+eIBX4tAt&#10;DupyfG2MkSLVppHC9Swb4YTBCV4BWSau8845uq7l4vyc8/Nzms0GjSIEh1K5wIsJ4h6gv6EIfLe4&#10;excsuNrel9ACW8V+Azi9C3VdcaeFNwrcY1Sjq9x1MINVWoDndB9DylGqqsYFT1CRrBQ3d5zA1AMw&#10;b/NsbM9IxGSWpm9ZXawwWYbJC5qup2laYhauCJkMbeQJydk29acR4hUQOsQozqFbwMRwnQNIsi0Q&#10;kGXZ2D67n3XXYVdrNRagvts557LvhhgYnAW3gczxvni5/2We03adzK8JghnAmPF3qUsxiu1r3o03&#10;gISdgsbrnH7Gz5mgDuccpOu9DuTYhuBDiMTkauucwyiFihZjLFEnoRDvBbQxRgpFdY7ROdH1BA0u&#10;SIF/Xk14//59vvWtj3j44D0++ugj7t+7Lzlz6HFO3DpXi/NxjGV5Rllk8r2+JcsNRBEbGKADrbW4&#10;gCUxAu8c2hoiihs3bknxbrctZMC17YpOYi9dw3w25V/++Z/z+We/4fT1K+ZHM7wPBK8o6oqgLVlZ&#10;cuPGDUAAnxgCmbFoAlpFom+5uDgl+p68qNn0ITmr5pJvWxnPDx4+4geffsp/+qu/4tXJiQh3KSmy&#10;rooiuRMPY1+P/cU5N/bxoR+ZBMjo9DWHH8dHTIXieZbTu0DbrDE2S87HEdBYm+Ncz6bp8CGidEww&#10;uwA5w35gG1gYIDDZK25Dq5dznDUa53qq+ZSyyGnWKzJr0cTkKBwwGrzzFGUGSolg1bpBJRggK3Jc&#10;34sQi/OyVuY5JhOnO6UVMYjIQNc3SUgjjrnYde6Wu+N9++vb88S7AG+4dBIff0ZruYdbYifXgRqX&#10;77ENC2+51/FmIff2+41z5R+AuobXDvnxsF6OfSNeitDt/vwuyHzdNb3LBXY7J3gXIL0L0l23dl4H&#10;Mv/nAPDb13j57zdd1d4lenDdHPIu18vr+t+VNSDy1rn/bXB3ZFiH5AMMAn/D5W1fx3Zu8YYIzDuc&#10;1t/lCvqHivDf5gK7e+/e9bNvy5feNVa3Qc9dF9zdNlXq0utRxZAcwFuskvOV4KFznk3naLqWznv6&#10;4DmYzpnGdO4UAp6I1h3WGpabhqbrycsS7x3PEwDvvSfLkhuyD2Q2pyyrEWC11uKdIw6CINbio6dr&#10;e7rO41L+mxeSo2ZTQ1WUCSqWMw1j5XsRUNbKFtoarMqpoie3GoI4Tkal6SO0vUPFSG7lrEZrhS1K&#10;XACreworq4oOHfQO1ytQJgnkRKwxOC9j1atAVIhDuncJyFRYZUR0UcuuOAQBxTGaYMTtMkQ/uvDm&#10;eY61IgZkktjZZr1kGQIxenT0HExqVvMppY1kKJZ6Q+d7UAKkz6YTOudFqO9iQdc0FGYq40ZBlZWc&#10;L1dcrNZ0fUfvA0EpotYi1Kii5DXj+IjgA1mRQwKzQwy0bSOCXVqTZZbpfMaknrJeL2m7DY+/+ZKi&#10;KNBaSz7tHCFEqlJEJEVsrMO5DggpRyzoe8dq4/j6m1/xi1/8hvffe59HDx9y69YxDx78a377+e/4&#10;9We/4eWLE5abDTavsHkxutKv12vath3XJ6sU2oiT8DAutEkQpJJ9ljH5KG4UQ8SmnKPZrMe1rSzy&#10;rbMWEaQz2qS8UeAdAettAtr9CIcbY1itVnTeEYKIMQ1we9d1Y368XCzGPFXOokzqM5dj3xhN03Xi&#10;tA4EIoQ4imA67zg7OydPQHrf92N7eO/ZbDzr9Wa8hmE/ObiyhhhFCJMoezzvx9xrex7p+35cl4f9&#10;x2az2RJtBBUVrvdX5iYRmZX8qe/7K/vZK/s/tkFgS/BhFGYNIaRzTTkbUUk0S2vJo8a8UF2KxI1C&#10;PVql/C+8Mbduu6yOe56d9eS6OXXXWTwqEY1crJagLPce3KNpWh4+vI9Lwr1mZmmaVoZX2puLUEHE&#10;J2GB6WzGbD5nsViMa3dIggpDXxzg7Hftg67Lp7Y/37B3vCI+dA1wt70WbrffcGaAiuRZRrNo+Pk/&#10;/j3/6l//90yqiocPH/D557+VfXLav263m/c+AewkYTWDThCeUhqX1hCdnh8czA+4c/sOy/Oz8bx0&#10;dJKPMYkfv5nHXieE8zaXdpVczHU6Wx5yhqHfDoKCAC6JR6p37E3fBePt7tN3xZaGsz/RuJQzCmLA&#10;x8jLVxe8Ol0wm1TMZlM++uB9bh7fZHZwiLaKrMjIy4ym23Dz9l0uLpa0bcd6vaaqS7JsRplburah&#10;Kio2q7W4ZJc53nnatsMYw3K55MnTx3RdR13XqCLt/4PHtZf5dFHkxOh59eolT5485Te/+YyTk5fJ&#10;9T2medKOD5O2Be+uE6Habc+37WXN1j3fvd8D9D6Ino3PC96Sn78t3x3Wjz82/97NYYf+sC1euPva&#10;t33G69zrr9uv7bbd8PVdoZKqEpFTm4vwSQBcWiNsZpgUU8qiJLNZej4RyfOC+WzOarFks16JsIyP&#10;ck6vLSbIeVVZT+ldz9lqzWa9Ztn0hLZFRzmHLWdT+vKcg9s3mcxmoA3KyHOxrmvwZQYJsC+LEmtF&#10;hCUrcoq6og2e5XIpz69MzrpzdBEmdUXrPXVVcuvGLWw6X3LOsVwuOD8/xyWUO1qN8wJjR52RVTMO&#10;71X82X9bYKYz/ur//g+064ZyOufbH31I6FuadQtuw8mTr3j6u99QEHCux/vA8fENijxHE+n6VgRv&#10;TCHn59aA86OGZte3uBDIixzlA1WeY4JH9z0qBH72k78G5/no40+oDw9Q1uCcp+s9Pq1dERHfI51d&#10;KaXGwSQiLOmMi8irk5OUq1natsMWBartyHNp57ywsv7kMuZDUBhzucc3xuCj35p74rh/iAjz7f2A&#10;tEfqSc33vvc9PvzwA3704x/zV3/9N/z0pz/l8ePHY56utYHx7DaJriQRpe09dNM0PH3yhPOLC3rX&#10;YwBjAsqLQGvf93T9hLqsKYsCazUGQ+97ooLSGIG4O49C0/U96+WGrnnO85cn/NVP/oaD+ZyHD+Sc&#10;7tGjhyJKWeVUeYmJgRh6ondoJxpfvetRSp65WZsxj9A6z2K94cXJS/LMonBMJzn/5l//mB/+Vx/z&#10;+nSBMgUHhzfog+fxk2d88/g5v/zFr8lNz5Onz/AOnBcBIGuzS3FW58bz9esE6q5bd3wS0WUUBIrj&#10;me/5+TlPvvmKw/lMBLFDpGs2GAJlWSXoPRAJcs6nxMn94uKM1WJBlmVMJjXLKqdZG4gRHxyvX72k&#10;WS14+vVX/OIf/o5HH3zAo/cecevGDe7cvsVsOkvCyrJ+LVcrzs/OyYqSqqqxmRFBh2v20tvz4q5I&#10;3LZYzO4zhXdB9H/MGck+9rGPfexjH/vYxz72sY997GMf/yXGHoDfxz72sY997GMf+9jHPvaxj39m&#10;fO8HP+Dg8IDZ/JisqumJbJwAxTo6fOvwfY/OS3RW0C5X4BV1VmKsl+8lh2uFFNN6J6CK0oNTrriz&#10;ozXRaIJzoJOzk9FkmR6L5LwPBKVTaaNCGytQvbbkVU1Qmk0vxVBdCNiywkQoipKirrGZxSpxMtGZ&#10;oXcCjPh0XSjEHcBIIVvbSiFxYQtsURBUxAPaQYiar7/4mugch8dH2KqgdY62c3TOo4ylqgVEESX8&#10;gFFBwFEQx+fgaNuGpu2k8NDmmWNUrAAAIABJREFUFMklSF4SUBGi9wTj8R5iECdrcYEVF0ylFMoy&#10;Ft0pYymtYbNZ4fqenAwTwWQ5eVEREiiPuoSMfNuKPgFIEXSWia9ADLjQE1QgeoFzmk0jDjBKHLWC&#10;7tA2IwCb3nGyXOJD5Gg+5e6jB1j1iO9++gmvX53w9Zdf8/jLr3n19Bn9ZsVmvaBZL9EOtPKpeN8Q&#10;vBR7WitQiVIaHyJd149gh3M9m82Gk+ReUhQFAtaJy0NAiv+KoiA48Ph0vwWm6fsetBKXHBRdK8WP&#10;VVGilcaHjuViwZNnT3n67Cld1xK8IzOWGzdvMD84oO07mrYlAOVUXDJc39G1DQo1uioNcGPbtvje&#10;CQiuAhqN63qssZQJJI8xUJQVeS5tipbxMohIBKCeTkd4zBhDWVUYa7hYLAApjOi6Btd3GK3o2oYY&#10;wGpN6ALRBfKsoK4mvFpu+M2XX5MXOdNJxSQ3HE5qZoclxoqTsPeR1aalaVuMseAj6/Vaime0oneX&#10;IKDrWrwS4QuT50QVExyWCtqGghuT4b1DmQSWAK4XoYCxsKeRouIsz8jMhsJm5EXJ4vSUX/3sH/ny&#10;d7/j6OZN5gdznOvR0RG0xhhFkUGZF7g+gvK0qzNeNWu0yXjx7BvKqgJt+OrFGS9fv+bu/ftsOnHR&#10;ms1m9M2GxWJB23a4vkvFypsR7CrKkoOjI/k8CeQ3Q9HcFbhTXRYEK/l7u14Tu4ZaZ9QKJkaRlxWT&#10;sqLOS2b1hLw0VJMaFQOz6ZSPPvo2RTWlf32B8+HaAttrXXGAOBavQqbF8U6pwOe//ozHX3zOfFpx&#10;7/AAGyPBpTlLa24eHTOtaoHClUKbjN47XNeP8KPAuYosM2ijWC6WOOe5X04pDg+5/51PuHPnDuvg&#10;L11NI1LUswWODkVCUuwiAgTSXwYIrh8h+Hu3bzKfzTjINLdmU5qLC7QO1FVJXd1nPptQlxV5lnMw&#10;rynznKbznJ5dcHp+zrptiF5DJYV8XbuhS0XaVZGjCfgga0KVZ4RY0jQtvY90vWfTNyMQQXLkUTFS&#10;FAWTekpmLEWWcTCfslmtePHiBavliq7pWC03bDYNXd8kgQhLVlR0rUtOMpHoFnRdS+8cXduO4heg&#10;ca7Dh6Eoy1JUNeV0QlXXArUYy8F8zmw2ZzqdUJaK1WrN2fmCk5OXTGdziqLAaCgKWbe63rHZNPi+&#10;4+GDB9T1FN/2vHz6nCdff8Xvv/6SjQ+0PjKfHXL/zm2ePn/Bl19+w2LV4EKkqCsO6oqqzLBRURhL&#10;aSx9VPz+2Qu+OjllBTilRzjaOYfNZJ7bLj7eLiDfLUIdgVOlREglXsKFuwVWAlVybQHvFbgJBMpI&#10;91QK26VQ36XC3BEw3Hp/nVyrt0G7GANd145wQNt1fO/TT3j/w4/wCEytwiD+EcZC2D4VbUsx2wSA&#10;zWYDwHq9FmGUzAq40/csl0uW5xc0yzXtuqHvGmLwdF1DkQkgvAvU7bbBNsA4/P5hHn+bu83o3s3V&#10;gvJtR/nr2nh4zbbj1zaALmCEgEydEwGBejKlLCt672i7TsCPEJhOJliriE7ygb6TovC6liLiNDVh&#10;s4zSGGxeQgg4v0Apc+X6Bmho9xoFx2UETXyMuATHRKVwg5vi1uceIZ8ET2z34aFfb0McY7uGlNXq&#10;N9v7TXB1y0kx+Tbttrfcw5TrInmDUR6t9BtjZLzGtEa/GVeB9ytrjBIVpsHh8Grfuh4O3IXhL/sR&#10;V/oKaIFzUOL2Hkb/YZwTxzxbFGQZmLLAGiuuRVHTdwLhTeeHHBwf8smnn/Cd73yHmzdvcPfOHY6O&#10;jogxsllv6LoNrtvguw1t16brvHQZ1DC6MMlaHzA6S06lW4WgUZwmO9dJnm8zUJqDw8O033FX7uv2&#10;/R/zfSOiJb1z5FnGp9//mP/6xz/m3/3v/5bgPTGA1hbXOaJVzPOCPMvFrXerfQ0ahcf7npOTF6mf&#10;iDiSiEx5VBTxpL7v+dGPfsR7773H3/zkJ5dugCqKI1nqH0Yb0GYE0Fy4dGEcBSRSsb4a+kIaCwPc&#10;MDqiKcVM1yI60zY4J4X60+mEw8NDzs7OpKA+FZe3bYtPsL1SiqZpxnlo16kvS0DVIGA0un7HSFbK&#10;nLherfBeSu+H+Wiz2ZDnFUVdcO/uXVzo2TRNKmAHqy8d2IL3BB8EBMgsNrNoo4gqJocyERhSZmcO&#10;fIfr5NucKv+QA9bbAAwfwiWYzNsds8cxHkKCRUWsDS5d3q/MVTsQ2nWOrde5r+++z67Ix/D1bTB+&#10;mPsGZ97dcXMdvL4db7qCvikksOtOuf19vzXHb4NabwOC/qmx3XYCR1y2wzYUtC1sMlzT9tpyHcy9&#10;u+bv7g3+WPe26+7/ENuO9bvz2fD93TZ+GyS++7PX5Q+7r7vOWW63qH57bth1cX1XH/pDzvJva8sh&#10;D9iObbhrtw22BcwuhSg8rnf4GKiqchQBWaxWtL3DGnF+nyQ3VoUSMSil8C7iXM9ytRaROaUpyprl&#10;es3FcoXvO/Ii5/bt25RlQZZbrNWylser/VqEFDzOyd63dxEfZW+uNFht0GiKvKTrWrzvQAtkrsa8&#10;TtM7hzYaYzVGR3SR4bse33tcEDFFjwjEGMB1rdwza9HGYlUghB5jMjSDyIwnGAHGCEZ+1hqMNSir&#10;UGiCixhlcN7h8eRZxqyuyexlG/cOlMnwCtabDS44EUAssuS2LYIusi+Qfb4PHo24Mx4czDH6AevV&#10;BdNqwvNnL+V9ok8mjiIIYTNDVZcYIt71CWhR1McTbh4fs24azpcrXrx+xWKzoWvWLHXkYDpNLp9B&#10;coAkQND3/eUcZQzGWHxI4mYBLi6WzCYVWS7nSsoYuq5FYH5Zk7tO3FLn87uUZY33jr7vWC4vgIjR&#10;YPKMpTJ4p1guN5z+46/4ze++4M7tG3z66Sd8+snHfOvDD3jx/CW/+tVn/O7Lr+lcL/tnrt9/mCRI&#10;M0CrSjPmEl3XjXsCkD3qNrjedXJe2m4aYp6T51YELvMqCYl1WCuQrg8OBYQgc2ueiRir1hqTnFxD&#10;jKxWK6bTKXVdM5vNRgB5mL+stZyfn7Nab1KuJi6vSimcd1hrx31CVVVjbpJlGVmec3Z2Pp5rDXu8&#10;7XE2vH5oj67rZE8QBKZXw+uMwfeOgED423PJAHHuzivjOV2Auq6SeGoS/Qph3E8MIPHb1pPt+TN4&#10;TxcjWpvL9RklgnxpHtJpbxDSXlenfjDslYa97+Bu/ja4avg8zrlrBXx8EibczTO2711wHucE0J/O&#10;6nReHHj46BGnr89ZrzcQA/PZIVVR8eTJY7TR47kAylJU4igcQmCz2Qjwns4JZP/z5rp2XV5ynev5&#10;0B7becbuvm/7nl6Xg23v5wbxtrZr6FqPAT7/7DNu37zFt7/3PQIFeZGxXK2oy/JK/x3GhlZ6y8Ue&#10;FEae3aS9cUyieISAVZrj42Oez+cszk/HPaniEqa+Dv4fz3L+gGvuZZYq80RVVTTNpeDHtsDMsNZu&#10;t811bfq233NdPrh7D+QxSUymz0m5I8pzCpXgxovlmsVqzcuTV0wr2dfUk5LD40Pe/+hDbk9qFstz&#10;sixH64Iss5RlTlnmtM2aVy9fM5nMqMqK6WyC0nB+vuDx4yesVktijFRVxWw2S2dN4o68XCxp2w3e&#10;OZqm4fz8nBfPX3ByckrbtrI3UWGEc2XOMLL/HjfhV8/Mhj51Xf59Xb65/f1h//VmO4ZRRHI3x/qn&#10;5tZ/SBTjuvu7/e9h/L1L1Gj791yXC29/fVugYffz7AptFUVBXdejsKUxdrwNsoZYJtOasqjkuac2&#10;EGWdrMuMg9kB6u59VosFr16+oN+s8SGJBRrQSoQwlNZkZUkfFGetPEu5e+sOhwcH5FWJzi0ff/IJ&#10;RVnS9yKyGryjbTd0XS5u2ErjURwfHuPT9bpecpmmDRhTUFQZ5WyCzTLq2ZyjPKfOc8o8x/eyj5cx&#10;XKONwaUzVqUUdSnC48tmg1eQW0s9P+YHf/YvqCdz/vo//Ee6pmU2neJdD6EnrFZ8+atfYZ3DanAu&#10;UGQlRVHgu44+KJrVGt/1VPOZnA1pi9aO4OQMI88yqixLgthQ5DkqeHQM5FoTmyU//9v/yMsXz/j+&#10;j37Eow/fIysNikDjJB8OUWBzuXdRhtnO7KXTc8bzs7MktBJQOtB3HVpD10k+//svvuTw6JiDoyPm&#10;szmZzWnaZjybFSHBnX31MB8Ns69JImjpWS8xkOUZ3/34Y+7df8CPf/xj/vZv/5af/vSnfPP4sQhj&#10;RhEnCj6gjRWxHSCoMM6t3nvO09fljFmezRN7rM3ouo7zc89m3TKtKg7mM4pSRNn74PFKY1DYvMBY&#10;Q56c67XWbNoWrRXPXp7w6uycn//6N9y8cYMbx4fcvX2LB/du8/6De8wmBbk1FHmBjZacKM+J0zPr&#10;oqqo6pqqmtA7x6ZZcHHuKYucuiio7x7x8N4deg8RQ1CR+zdn/ODbH/Df/PhP+F//7V/wD4Xm6dMT&#10;mtZjg71mfrteSG53ntl+NjCIEoAmRj+upSF4Xj5/zumdu0we1RhEoNlahclkbtZEiOkZWZQzQucc&#10;ZVUxm07R1jKpKp4WJc+fP5PztLoguJ7lRYNr1pyePufz3/yMO7dvc//efe7dvUNdT2ibjtPTc1ar&#10;FYdHx/zwT/+UbBDe3RJpvaKQ95aznN358W1CQO8Sudtdm98mILePfexjH/vYxz72sY997GMf+9jH&#10;fymxB+D3sY997GMf+9jHPvaxj33s458ZN+/fxxYFGxdZLNdsul7AaSLBdWRGYXVFMa+5nU3ZLC7o&#10;lkv65YLz1ydklbjAqiiQuetaAk4KXzqHSyBsJI4Fq4OjeEwOpjo9YEdpMqu3oF9Llhl5QGwMeSkw&#10;q4/QOocyhsl8TgxIIWMMbJoNdVEk50ONsrm4mgC96/Au0CXIqus6vHPYGFFZT2ELqqICo2k6J6CN&#10;C7x6cYLzntnxET2B1gd8iGRGo6PCKIPWSgptO8iKCoU4lGzaHpXldF2Pc14cyRWUVT0WZTjXYzVY&#10;IUrouhabpQI4D7nJBew3FmXNCGIaI20UjSckFwglBK64Badiwq5tid5jlFzT6KISAzovSMgK3Ubg&#10;1RAjzXpF07RYnZOXBabIybRG5RkHRwfkk2lyIRYhA4ymtBUP5wfcuHufb33n+zz9+ktev3jBy+dP&#10;OH39ina9pts0BC9wYIzittr34mwgRWKavnUCRNtAh+L5ei3O79aQ5xlVWVJkpYDi0WMzS5mX4hBV&#10;GClmDglaVNC5FmUGgCkQemiWDVopFhenvHjxnM1G3Jl8iGhtuX33jgDSrufs9IyYyOIQxLGjawSW&#10;rqqKPCvoWoEVN+sW17jkGgpGS1FDVeQoBa7r0cpSTyqKoqJ3jnWzIS9yuV4EyCuqium0Hh2CpNC3&#10;p28E1I4RNqsVXbOm79oE10VyawlKQzTiCILh7z7/ip9/8ZjTticahSZyUBjeu32D+zcOOT6cczCZ&#10;UZc5xwcGm/rJZrmhrUqUsaxbcYnPqxIFdE0rcGcq/A4JeA2DszNSwOW8T87wPjkWhAS756lwBDof&#10;BLoyFqwBa+hdT9wEmmZD22xYXpyRlQWz+ZxJkeOKkkxHtPFUdUmMCtc0ZFlOh0mOsgplFF5Z/vof&#10;Psd7z8HRMRMiq+WC+XxOdesmMXgeP37C2dkZ3ntxaE6FGn6zYX5wIMC/9+jkuCTu4HF0WNsulEns&#10;AEeTmqM7N7l/4yazSU2eW4LrUSFS5QV1VRJ1ZLEW4P7+/fscHBzQdj2r9UbcWQBrpTi/67rR/WMI&#10;lSAEhdSpZpmF6DAaovP4vuG3n/2SaWF5cPsGlTGEtqP3Ap1XRc6srqnzAlNV+CCuT3meYxJ8jVa0&#10;Tct6s0alYpdZVeJcpD44xucVD+7fR1tDv9mMQJY1BmUMIYY3imQGt7IROjZa5qbktuRdh80zbt25&#10;zTe/+gV1KpTT0RGSU2zbCgx84Txn5/L7nIucnp2zXK1HuNFoO0J2RpvRpcy5fizMa3uXil01Xecg&#10;ynzRxW6ElJxzCdYEY08I3o8wZd81ON+TmSwV/0mBozUZGIWP0HcOF0UkQ1uDMRk+QFQGk5UyC2c5&#10;k0nN8fERs5n0mUmC3pVWtG1D1/XkeUHfezZNy8XiAh9bXO948N773L//gKLIcc6xXl3w4uQVT1+c&#10;cHa2IPrAh+8/5GA6Yb1as142PHvymG++/IJN29GjKQ8OKIqK33/5mGfPn7Ncb+iip57U3Dw+pi4L&#10;YvD0rbjGLJuOr05e8c3pOUsUTonzn9VbhfXJ0W4o3nfRXwGpd51EtmHioSBQ6vzCGwXlg3jO6GrG&#10;VRf4bTcqtv6+XUhutCbqQczCXAGctgv6h591zo3fDyEwPzri0x/+kMOjI84XF3SrjYiDDPBHKpjd&#10;bDZXwLa6rimKgr7vZS7xgazQeCJN13B2esrrk1fJMRQyY9B5JppA6ipIOXzu7Xa8Mk8k1zgB7gew&#10;nzfaaRtMvM59a4BYQgip+F1durIn58C+F+hhV9hg+7q0FiCrrieUVUXXCfxkrKHr+wRxGIiOspqQ&#10;JQBLaUtECuIzq8mKkrKuRNBoI07OIqYTRkhLpbUqlbFfwgjeXwEOt9trdA0Ti7wr39su1tt1SX6n&#10;k41SI7T7NqdjKZhUyZ1PMSDhbzoKRinIR4srq9bYLEvtHd+4r2lhvuLm/jZ3vu17FOLw+ksIZADI&#10;L4vjL4tFY4xEdbUdx1+tTaqyVJeQZ3J0HwryM5ujULg+ADJ/+xBoe0fvA3U15fjoBg/uPeSHf/JD&#10;Pvr2t5kdzpjOphR5TvSert1w8fqlFG+nsToAiNvXDAmCVwqrDTGIE6T34jQlt1JducegCIOxXsq1&#10;Z4dHoJNj5zXu0Vsd4BI8NAajFQZ49fol2hpCNLgYsUpTTSY0bUdRFJRlmX6dIsQEQikgQe8vXrxC&#10;KXHasoU4vxptU37imM6mnJycMJ3OaNtO1mdrsdokeOxqnx37dyqyH/rCCDokR9EQI8E5QpD36/se&#10;YqTIcmK6n0VuaRpL1IbpbM58Phehs+AwqYB72zV0uGfb84XWl4B013UJtkq3QGuZ15H9k9Ga6P1w&#10;e9CkcemDiK/ZyNH8kMlkQtO2LFYrcYbLMpwL6KaV4m1tiMpTTyciSmLU+Jmk7/txWhA3df1OJ8N3&#10;OVFeB0HpLTfVXQeyXTf2NyHwN+d+kuCPSs5iA5Tyh8DjXWB/d47chZKvmwN3r3uA3d7lXL7dFtc5&#10;2+/+fTfH3HUh384rduemSyO/N2Hrq2P/nxoCHxqjxuJyBbIPGqAjJUI/AiRc/UxjDoJO+fLAo4Vr&#10;gZvrnGPf1if+mNeM7ZB++QjHpb8TkxNzmtPltcNYZBSlEBe8Yb4ybwUhd/OR6yD061xk3yb4c8UF&#10;eefPbWjrbaDTbt/Zzq+Gf2+73701IiOI6oMnoHF9pCNQ5jo53yryTMTfXp6/JGqD15rZdErnPaUR&#10;YSQfHJnS9E6E45zrKcuKshQnxtW6ZdF3zJPQnvMe5QP04kaplAhsSf6mEggVaLsWR8RrCA5U8Pi2&#10;JVhN1zZM5lMC4vSbGQtK8m4UMo9HP/YLawui9/JeOgmVaA2xZ7FcsVmviT4wqUW4zFqDyWzqQ+LM&#10;HLX0Jach08PvknxvdOGMEZUrAQrblhChLgqqzOBciwG5XiVwONZSZhlWazrnCcg6omNI/FAgBskT&#10;jLUiIhcji9WaiMJ5Reec2GZGcVDu+l7cwdO6pY2mmFR4l4nQnNLkmQUF80nB0bzi5mHNs5PXvDpb&#10;0LUdLuvwJomtoMQh3oQEwKe+nw4WtDJEJ8Irp69ec/LCU5Q5mbVUZQkq0rUdbZfWUB9QWvHy5BV3&#10;796hyHImVU3oe1arBZN5SdsLdD+ZTkGJS/am8bx8ecrf/PX/w4cfvM/H3/0OH3/nQ95/eIcnz1/w&#10;q9/+nmfPX3B2thA39yRIKRCPx0aNkePIBNp4lBIBuTzL6PpenEezbDyTNEbc3J3L8T7gQmC9WrFY&#10;NJRlQZVA3sxavCftDzXe+RHy3DQteRKnmk6nAmF7L+coSTTHGIM1In5Ql3Xqw5am6XA+iQ80LTEo&#10;tNVYm1NPJxR5yfn5+Sh+NcCneZ7jnSNu7RvruiaEQNM05Om8q23bK3usvnejuOL2PCT5VxzFS7fn&#10;M4HYENdtrQhbc5fVCu9cWigUxmq8j+C5ApcPjq+7gPalSJkkuMrI4uhDxAcvZ9PakGd5Esoa3NGT&#10;iEwaEyGIc3G+BV3LeiYwrDGaGK+KGO2uO1dzoziOg+11eohh72yUTcBmh6lrtM3pgyMvSkKMZNZQ&#10;VXN88Hz1zVfELnJ2dsbNmzeZTqdyH32gKAQQjSFuObfLcidTj07Ce2oUSLy8f9v7QkYhhCHvlvMF&#10;I+JMMbwFsBWhycERWI53L8E6yTVlL2KNzH3aWkKEX3/2S+4/uMvs4ICD2YSulbNLHwSQHWBupWXv&#10;FT343qGVRWmDVoEYnAgPep9EhB3eO4qy4uaNW6wXC7zvsJlOb2e4dBePBORcWHKEuAMv6y0I+811&#10;3W25EQ/n3+M+IEGocUcU6215wK4IwW54L2vNsHd54/XDvwchIq3HvFn+k/vtfOR0seD04kI4+Rj5&#10;+3/8Obfu3B0F/qaTKQcHB9y8dZO+7yl0hg+R/uwMhcIn4Pnk5UuMhmlV4rxjs9nw4ulrEQckslqu&#10;OD09ZbVc0nUdTbtBK3kWJP0xnVGanIjfyiGTlh1vh9p323P3XOg6Mavdc92ruZZCa/vGHvpdIkS7&#10;13Qd+H5dDnjdnmdXyOlyjIb0n4jebOd1f0yevysseO0Zzu65GiIQHlKuTAyoKPtSD3gX0KU8R+m6&#10;DmMtWZERgsfmFp1EHSMKj6wFmclBGYwKZErGrtYGXZb0mSEzhnsP7jE/mIPRvPfoEd/66CM0CoKX&#10;8R+h6zxNK+dvPgYCcYTfAXwfyLKcg8OSopwwmU3TGbrH+chqtaBZBXCO0Pe4rk8gsJxJGWupyiLN&#10;CZqYQR/kGbNSgLYU5ZTvfvf7+AC/+NnPxem+2VCi+OWvf8XFqxfk0bPsO/reMTsqcX1DbyNt41ks&#10;lhRFCTHgewdOwPCqKkXUKEasVriuwVibnM0DuRWR78n8kMVqyVe//Tlff/VbPvz4e3zvBz/g/nvv&#10;U9Ul67Zjudrgu17yT6MgnTWm6S7Nd552vcY1PdZk2KpA2zyJ0USidjjX89tf/5Llck1VT/jOd7/L&#10;x9/7lLqe0PW9PE9OwjHKmLQ/TGcaKFRITvBJcDkqTfAx7RNlXEzrKZ987/s8evCA7377W/z7v/w/&#10;+Onf/T0ombN1jMToRlEP0rO86AWm9z6gjZG1iEuBKOkTMQlFBZrNmqZtqKczef6kIBIwSpHnGdHJ&#10;s2oR0tEUWSH7wCSa3zUtJy9OeP3iFb//7RccHc748INHPHp4j8PDOfdu3eDgYCY5l9LyDE15TFaR&#10;FTNsVtBsVvR9w7pr2LQbqrymLGucb+ldGhPWYlTg9tGM+3eOOfhf/kem/1vOX/5f/4lXrxa0raPr&#10;PFlREoIHgoy5K+P68rxA7rkaz5hjkH0uRuNcSPODjF9iJAbHumv45puvOb5xg8m0JkRPXtbp+VRM&#10;Z7pgbY61GX3vAIWxch2Z1bgOZvMpZ68LEfZ0gUzL8xarAtpqVhenfL2+4PmTb/isnIgolzHkZc3t&#10;O/c4vHHE/GCe+iujIPWbZ0a8dc697lxo99xE/n29QMjV+V/9s4UG97GPfexjH/vYxz72sY997GMf&#10;+/j/euwB+H3sYx/72Mc+9rGPfexjH/v4Z8Z56yAoOufRyhD8oFgvUGtQGkdB7wLWaPIDy2R+SGjW&#10;qCzn/PUrurajb1pUdITgR8cc7z0+Rtq+I2iF8gK6iJOMgJEqucdrZUanPoEYpPgrBEcIUvhxenaK&#10;NoYQkwOIIqnR95RFIa60SopMjAGd5eJwEB3GKDKTkxeGvCyJRMogBabB++R4ZbCmIMsyqgKc72mb&#10;nr5pOT89o3EtpirZ9I6oFEezKXlRjhBJ23XiGqQtyhiccyyWa9CWpu/x3tMWBV3XMXOO2fwgAa6G&#10;zCRY2igpkHZdKlRQ4h6uDSaTQgvvnBSiRymYVfGyAFsK5zLy0qJcS9/3GG3wztO1Peu1gKHT6VQg&#10;z6jJMosPTpxDEferqsgwRHHOUvJg3wdH7AI2z6lKKcgxRmONwGarZpNcfhXlbMKH3/mYh++9z+Li&#10;nKdPH/P06TNev3zB+uIc12zEvaDvBOQLkWazoSgr8bV0AXSkbTb0PmDzMrkJdbTrFVqJOIKSOmwy&#10;LX2qnlUoo3Cbjtzm5EXOcr0UAYEsQ6lI33j6Ropk2m7JxcWCzvWcX5xTT6f8yz//c6qi5Pz8lBev&#10;Tjg7P2M6naKNYdVs0n2GsiyxOqdvHKvVivV6Tb/p6DpxvwjRg/cowNqSpuvQylBWNXU9oagqASGU&#10;qPD3zmOUZjITlypFYNOuR3irX4tzl3OOdtPgu5boPDgpNlERrLJom+G05avzJX//+Rc8PV3QKmhJ&#10;YDqwaCIvvnyJ+fI5uVYc1gUPb93i/Vs3uHc856AuqSYFRZkRfCDPpIApaEX0gYOqok8FzJ13uBhG&#10;Z2WVigS7rie0DhMgpgIwlCLLc/JcxA4iCluU9DHigiczGuWlKLjtOrpNQ2YMVV3jXY/vOnw9IU4c&#10;PjeEsKHZLEVEA02rM3Gdj+LeY3PDqvP8/ve/xXnHncM5rXOsFxf0mzW50dy4cYPbt++wWq04efmS&#10;p8+esVgtR5DZGEOR5/TLJZm1ONddKW4zUv+a4H/5WqagLjJuTGpuzgQcnkwnUujoHISOGKXwLRpN&#10;MTviwf37WGs5XSykUJUt+IYEpV0DeozABzJvqqjRGlxwnJ+ecvHyGd999IhcA32PNxnBCHhT11Os&#10;tgL+xTAW8jSbjQg9tB3aaA4ODqirmqZp8FHmXh8DXz1+TH3jLt+fTvFB5tEIWGOxCaLzXO9SqbVF&#10;m0yEQ3yXikml6D2kIu4JDVZXAAAgAElEQVTZ4QFN3/Pl11+D87imQRMRjtITUwFrnttUkBdQCY41&#10;Rop9A4NbcsT3PrnSZTL9JZCP5Kbath3BR7S6hHyHgtsQIy6G0b1uKGp3vcP5Hq003jryPBPBDR/Q&#10;eY5LhWkmyb/kdSWFtJmIXmR5wfHRMYcHh1RlQWk0WkWiCmSZEfgxQte24sBI5NnLl7w+PaOazLh3&#10;7x43jh9weHjAZDJhuVzy5OlTvvr6K14++5rVZkNWznj/g28xKStmsynLi3Nevzrl66cv+exXv8Ro&#10;TVHU6CxjvWr48vEzTs8XRKU4mNY8ms8oihyjFMZ5VusNGx85bxd88/qMs6GIM5Jc4LSMh1QE5ZIj&#10;kECwcn+6thX49S0u8EOfGUDZtxU5D4XXaguwf6OQWcn/BthZ52Z0WBzcjkMQt8Wu78iS692201tM&#10;4hdDIaBJa3xWVPzZj37EvXv3pW9ExbSs8EksIcYo42b8HIxgxGQyGX9PlmVo5D1739NsGs7PzqSA&#10;ve/pugZrwaT1WCcC9NLh+HowbPicXdeN827CkUfIfReGGOadwXFwu72vFLxxVYhAQPh0/4MbQdoB&#10;Qh6gx6KQI/3pdIrNMqp6Qj3V9E2HDx6rHc47gZDQaHMJlmhjyPKcsizJjCbEgMkyzs8vmFVTymJB&#10;6DpCEKGjXSfGsQ8lV/bRTW8LMhk+9yC+oLd+bhs23XbAGdrZJRfroR0H0E7p5CCluBY+udK3I1tO&#10;2hpFfGMOlfdK/VRB33epbTL0FqC+6458pQ22/hwEC3gLxLvbhgMAMrxnGNRvUOzWkIdRZimirQEv&#10;xdXW2vQ7xeneZpqIx3lF00rebnPNvYfv8eDhAx49esT3v/sJ7z18j0ldCSwVPZtmQ7NasDp3yeG0&#10;H8ULLsH8sHWNXBkfwfvRBd2n+TqMc4je+oyX7p7eRbk32jKdzdOaHRMg8SagoZUemz/EQFWU+K7n&#10;L/7i3/Gzn/09VV2DyUS8AcW6bZlNpnz4wYdUVUXbtqkVk+NecEQUvYMXJ2cEpVA69YsQyKwWgCb0&#10;LBYL/v1f/iWB/5PQO6qqGEewTvna9jw8tE3YcgbcBocHx8/hdX3vxv5sraUsy1Fs4/DmAYeHh/Qh&#10;0PWOs7Mzzs7PaTbrxM2qEXgZxsEgQDKsG4P4yQCraC0/UxRFyo/D2L2Vjqgoc0VmzBXBgzKvMGjy&#10;vBCBr6B49vwFTdOSZeUo8FAUBWVVEENkNpvRuZ4ieFwCyIe+JOMzXPI873Aqvw4w2f76LiR+nRPh&#10;24CP3dgG2QYQS35M+s66acgLi96CP7ava/vPQQBo27l9ew7cdeN8m/jKbpsYY97qNrkN/m+D7G+D&#10;0d+2/rG1Pu1+RpmT03yaBqYPHpTkioNT+7tEDf5QXAdmBx+uAH4oJaJtShHx116zfC65f9vN+LY+&#10;9c7YUdHa/nzbQj/XgehXhVS2U6vt3GzrHg5j8pp+9ca92HEG3S6y3waT3uUcug1m7YLtu3Pbdl55&#10;Xb+5TmBgtx9d16+ud/QNY64m7yOuxphLuG6AH+q6xicY5Xyx5PbxIcpYbFYQu46ynqJ1wBApykDX&#10;OTKbodLZWvACtss6k4Qm6FE6J2qFDx1d245QfmtEFCzEIOIqQQQJjVY0fYfqDDQb1s+eA5AXpTho&#10;aiMOyltQnDaW6CM+RDrnaXpH8AmWiaBtRlHX2DzHdT2Z0QmOkXO/UZwRceCOMUBwuB5slosoXIij&#10;cAppz6pUTGIrAjX74PAh4IJHozDaYHVy7o2auiyplcZ7h/c9BE/w0uaZ0bgQcemeNOuGzUaEx1ar&#10;BZtNC0ZjixzfCRRqy4o6St4Y8SLcFKDdtATnKDJL1zUE15CXllxXFNkdbh4fc3ax4myxZLla0jpP&#10;DIqqmsr98C4JCly6UwYf6Np2FKjz3hMD9L2nbRciNkjk1evXxAiz2RRrLV0vgm+3b95gNquZHRxA&#10;FOHJTbeWPbD31HVNVdVprVB0fc8vfvkruq7l9s1j7ty6xYMHd7j/4C6vTs/4/Rff8I+/+IzzizVK&#10;afKqSjA09L2j6S+oEcHQLEu5aTrPdNqglR4FtGSs+5RjWSyK4BwtMl7Pzs4wiwX1APTkOUYbopa+&#10;0ztxvAfJ0bZzhaabMZlM0NrgXKDv+hFmn81m9H2PTdA8QGdsEho1rDcb+q6nLAuaJqdpGozWNE0z&#10;5vwDuD7kQAMAPwjxba9jo9t5phJIfrkeDE7PUYm4wrDmXhHBGeaxsONImka+uIf20oe21sxdR/Hd&#10;PXVZluOanuUC4S8XCxGRyC/3UcGHBLGn36sl5/XBI4CznAMMa/xwDWIoLj/nvRMQT/9hOFau8RJY&#10;HRafYY92KUQZaZoNm/WaG8c3KCe1CIxmBYdHB8ymNV3XYqzlg4++RW4NL148Z7lcMZlMKYqSs7Mz&#10;rM1pmpambajKfITuYwL/tgUvL9emS/hdcqThDCm+Ifw4uGIPZwHb90WAa7ZyMzUKegZ3mYcN65ec&#10;C8Jydc50Mufs9DUXZ685PjrkcD5luVyxXrdoK+eYwx5vW8AvpLbVWuC9S5hd+p4PMs+WVc2Nm7c5&#10;P3vN61cv5D6GAKpHY8ZcXiegLcRAMkvfOuMhOajDNvh2KTQQ6bpuXAu2z2DUTn96I7W5BtZ+l+vs&#10;KMiYxu91gPfuuYhcS3hjzb+E9GUsLC5WLC5+l3a9CVRFnlnVdUWRzmKGz+m9o+vknGa4Fu8Dfd+l&#10;PFHOPCVlNOneCxxZ5pWIQCeQsWu7N/MoxVtzrt3x9zZxoevmjjf20n8AIn+b0NV1edS20/rbcsfr&#10;zqV2P9+beWPcuv/6rZ/nbf3mj3nN9v6o6zo267XkCsHK/Kg1RV0QohsvqW3bJJIYMRhC8KM4c5GX&#10;I3zsvKcoCrKiRKuIDx2bvqNvW2JU5FmB1orNasmTx0/wET781gfkKe8yRqU9mCZIako/iMCms7Ht&#10;/ZmPkdwYyqrCZhl919J3LavlivVqQ1UYNosLTl48p8xzdFD0XSfPO0LE5hl37t4jEinKCUU9wXuX&#10;BGo1JondmMJz+95dMND7nhA6urbj669+hybgXE9wjuOjQ6YHcwiBtm3p+n4UWFxvGpx3aK0oigxr&#10;M9q2JzMGawQUdzHQNi3WiAiIsRrne6aTWvqbCnz+dz/lpz/5Cfc+/Bb/6r/7N9x5+IDjowNWy7WA&#10;/8HJuZa2hBgxCbJ2zrFuWnmuW+YEZdDGXm6alMIaizGa1eKC5eKcFy+esl43/PBP/pT5/ECEjwzp&#10;uYIScQutL9cSrUSoKd0rOb8W0W0CSYA3Eryjrgr+xY9+iHdrXj5/zDfPXovQcdozSP9PI2JreESQ&#10;nFgHIoqYzr67Xs7Js8wSozxDb/uO1+cX45gtq5JJXVNVJWWekeeZPNMIbuvMSc6vM22TK73k9q9f&#10;X9A0v+Hz3/4WrRWTac23v/UtPnz/A24eHXMwn1JXleyZjWWiYTKpIXrWmzXr9ZpmvWbZbET8Jyry&#10;opD7rDzOtcznRzy4d8T//D/9D3jX8Hd//xlff/MCoxGBK6WTcEccxT1lTJsxDxmEF8OwJ1dvPocY&#10;BY0UaV6Hk5NXfP3NN3z44YfoNP683xLfTXNe04i48nAu2TsH0YsoeNuQZYa2lXzk1p07ROfk3Dt6&#10;skmO0qCipu86YnDMDmZMJhVHR8fcvn2XPKtEbIZAUJdr8XU52HV77u11+DoI/k1hE96S18F/lrbg&#10;Pvaxj33sYx/72Mc+9rGPfexjH/8/iz0Av4997GMf+9jHPvaxj33sYx//zOiVwbtIiAoVEiCipDAW&#10;pQg+4rUWN0SlMVGLE3c95b2DY5rlBWevTjh/9YLV+Smh2YiTU2ag70U33ubiWhAjwfcJMhgE5wW4&#10;Dio5c5KcpLzHWoGnGhWTs3FyGLXiCJllGS709F2LURFDwBOJeQloopIH9cZoKU7Qg1tJnuD8QFnX&#10;UrwQFcZK0aGxhtm0Jriecxa0LkDUrBZrlOvoI/QuMikK5tM5mTEo78mNJThP2/X42CdnLY33QYDl&#10;4HF9z3K55uJiwc225+jokMwadITQ9wTnxQU8y7BZIcUwSFFfHFxVohRYOhVTe4gbT/CBGBgLmK2x&#10;EAJ5VeOzjNa0lFWB7zuiFyeBwWlocFg0xqA6hfGBaj6jD1FAT2tZbTZsNi0hBMq6EhAkBJwLRB8T&#10;BOwFLI3inGRUwXF1k4Mbh3z7ux/z/OlTvvjd5zx/8g1929Bu1pTG4Puezbqha524CylG0Ngld/tW&#10;KaoqT26sgT56MqWkeNsHYlSslj3O9UQPRVZQ9jnOdWxWC+YHhwKmhYAioI0U43nX0Ww22NzywfuP&#10;aNoNFxfnLBYL1qs1WmuqqkIrJQWzKIpJjTUZ3bql7eTnm82Gru2lCNiKK330PgH9DqMNk7pmNj9g&#10;Np8KtNY25GWONZbJbMZkNhmL/trNCtd2tH0nv6Np6FopvL04u8A13ehuWRYF1mTEaHl+vuZnX3zN&#10;l69WrI2mzzOc8xhrqGsp7m03Db2GNgaWPnCxcjxbPOazr55wY1Zy62DG3YMp92/fprIZuc0osxwX&#10;PMF4NBHlpP/kVqO8l2J77+maRoo1Rld4T3BXIRznvDgNKUXUPTrPyY2B5CSltKEqaqqsxBoj7ukx&#10;0HUtiyCO0pOqQONxvcLHFpLznNZWCoWIFLMpJ6cXvDx9Tes1zvVM65pw8wbrixVGKULwPH16wuHh&#10;Ebfv3iMrSn7/+99xdnZGxInrWIIovXNjAa44nKjRDkLKPqVw0mpDrhWTLKPOMnGgCwI05zZLDrIR&#10;bXNyH8jncw6PjlhvNixXq+S21UmhSBAXbJ8cl7WSolOttTiBgVyDlSIoo6IUFBF5+uQbzl88R9Ul&#10;KngOZzOstqgAQQcWqxUXZ+f43uG6Dud6gRIH4CyzUrg5umt6AQ60AM5dNNwuDyiLmq7tt8QfpKpF&#10;RE7UFbhu+M9ai1WaXne4TZfmEgdeCnKNUhRlwfxwhto0aB/QWZGcdDq0hjwvRohIAUVyU5S+6AQO&#10;Ti7GISp0puhjoPMRhcV5B0GAfRSYMqM0BqIRcCNCiI4QBJS2SlPWjO5U1XSS5gYRArEJFiMGcWO2&#10;lrbvcM6jtBH3uyIjK8QVJqT1TJwTxSmwMIiztdXkWQYoLhZLXr56xcX5Ga9en9J3PTfv3OXPfvwj&#10;8qLg9esTvnn8hIvzC148f8bi4py2bXj08C737z9gMj3k4PCI5WLF77/4gmfPnvHq1WtevDoFFGVe&#10;0CvF2avXtG2DynPu3LnF8XxGZQ2hFaggL3IWm46XyzWvVmtO245FjPRKoQdnrxhRCdWELbfsbXg3&#10;BLI8HwHhsOOCJ136akG8FGcPgJVK4Iym65yAADvw/CB6IO+hLsV5nMcHB7pMcLWhdzJ/WWPJszw5&#10;v/l02cN1+9E9MCQ4FKX49NNP+d73P2G5WLFarZjU9bgm+RilaHMo7g5BHCKLnPV6ndzYL8GDvu1x&#10;vudiccHFxUX6fkSpQFVluL4dnZVCEGkJba66ZW0XDYNAUdqYK+6C17mDh+SYPrSwFqvZJGhhRgf1&#10;YaxdgQytvSwODxFjDdbmVxxYB9i57x2kwvijo0PKeobzAdc6CJEsL5hM5wJwhMD52TlZmWNVIJtl&#10;2DKnqkpoe3Gb1IYYFfPJLAkF9BhrqZMrY5dEDvI8v+Ict90GA+S7DcLvQnTbYOp2f92Gky77XRj7&#10;7NiHlXj3+a1C/+25cXjfoVhdC5Eu0NyItO0WkF/+nLEJenVOBDiS+97gex9506Xt8rrjOFbG8Qfw&#10;/7L3Zk2WJOeZ3uNLbGfLzKqsvbp6IUCg0QQIkCI5MC02vJqrGTNdSCZd6EeOzLTYSLLRjGwkcQMJ&#10;gAAaQHejl+pas3I5Wyy+6cI9IiNPZTZpRt3xfGbVZVl9MjNOLO6f+3mf9w0ChYzfGyCIPtmX1MBf&#10;gqJKysH04RIY7AHqCFNoJaNJhBDM5wuUylivN9HoQMQxwVrL8d1jfv87H/Leu+/x+NED3nnyhMVi&#10;nsCygLee7XaJsQZjDTEcVuKdHa6VGqWzhWEeugT1B8ONkOZwEaEc6yxaRxMdkcSrvZmAHxkmGKKx&#10;j85yyrJACZmStMaC/d4MICXlSkGQCu8tWkl++vOf8x//4/+JynMQmsePP+D9Dz7g+PYhhwcz7hwd&#10;8/DRY7QM1G0b74IEQAkRTWysrdluagIanZURjpDJYEyOxLhS0jTtAFxFo7IESEuJDDImWsl4vW0C&#10;myUpfSwlvwsphtSzwSAm/TylFNWkZDqdpkSsCXme8fWzr/n62TOatiXLS4qyTDBwADFK+BtMhVQS&#10;z/skGFdDil6fPJYk2gPw571HR2ecCCoFnxKrSfehwLo41j56/BDbNWzrlq+/+oqqiMmyeZbjrEnC&#10;fI2xlsOj2xTllEyXKJUN81kcK0W63y+hrP65vyIYDgzp2P3T3I+1eYKSrsDfkEwWbEx8FTJd+0vL&#10;ieEpFW9DKrupibIXyPfnrjenkQIRooFGOkwgjMw3RAJjB8J/gKf687ALouxC6telIY6P7ToR9fg9&#10;jOG9XTBnbByyK8Lehel3k90hpeiKq+PjGFrun/Vvgq6/qa6HfHbH4fG5CFfE4IP4/PIfBiht93h2&#10;56tdeHt4HW+rza8Tt1/39fVQ2WUCLm9dX5GAsNBPR8NYunuOrhPOjyH4cYLxTdd0AHZG0NRNZhTX&#10;GXtcdz53j3N8fq9Lpr/u/EkhCTKOQSL0SFzad5EKEQTG2Gj+oyKgvek61tuGs4sV9+9ayqxgudmA&#10;hDyL40FZVNgqGpJZ6yiKivn8AG8cWVZCShN3weBDQ6YzYvinw1rHdr3GWsN0OiMvcqTK8NaQ5QVC&#10;Stqm5dWbU24JSVFFsMY0LcYFJgGmkwkhgOm6uKc29J0K4wXWC5wXiGR2prKCoormTTJ4cB3BGZyz&#10;eJ+uaQJibQ8ZBocz8WefnL5A6pzJfEFVlsng0mGdw3kQTYfNO4T3BGxKaRcpQHozQP5Sa8qiQgsR&#10;DdqkwKb1Z/AhOnkFT9t0rFdbOmPpjKXtDEIpimpKWU3Ii5IgZDRt830KeZwzBRJvIsDWbjesV+fY&#10;Nq4zFGn/TQoKrSh0TqYuWNU127plW6/QvoxGclLHnoe+hxE4Z1mv1zENPYvQf2/AZIxLBgsRLu46&#10;h1I5XWt4+tXXvDk54d7dYw4PFkyqKa2JSbCz+YLz8w1tZwYzmnJSEXxB29Z8/NtP+Ox3int373C4&#10;mHD71i0Ojm7z4z/7U9577wN+9fFv+PjjX9O1W4Iv8Bm0nYnjFZ4yL6AsoykRDqV0fBZkb7Ji07wi&#10;BzCREMjzjLIsYoJ601A3W5arVTQlNCauv/seh7Q9SKDrWqy1FEXcR41gf4X3gbLMyTJNWRas12vq&#10;Ou7zHRwsmE6nbLZbzs/O0Ak667qO5XI5jBtFmQ+9YG/Ck2VZNK9Iz0HTNFcMMqSQV9LBlVQRbBPu&#10;Sl/pe2NWEnj81tjSm8yJYZ4a1izh0pDGi8txsD8//de7piBjo67efMh7z3QyjYnqaT/Ke4/Qsdf3&#10;3iXjlgSRplRi7x1tSh3vIV9xZQ/pcly3tgPU0E9c7SXkCPb2w+cG0ZD17WRoIeP764xlubygbe9w&#10;fPcuBE81KZgtJty9c4eXL1/z+s0pDx6+w+mb1zEZXUgynZFnOaYzvHr1CmvNNQnP47npsrnbnX/6&#10;5zRCZT4B+u7KnFEUxZX3uDsH9eu6cd/Tm6X0xn39mlqmtY9IRiu//tUvefT4IbPZlOmkYrttrpz/&#10;uHews89CAh0HGvJy7dDD1cE5FgcLHjx4wPL8LJkYiJRsHIbOot+D69efl8ZqoW+Gr+1FhuelN29K&#10;93JML5cJ0nx73bzbb3+TUdR1qeY39VO7xjc3JX/3vU48V/lg+DfAfYNhncCajuVFB/hr1vMANxkO&#10;hrRUvex5y7JCZzqtPUUyLwCp4mckcUwUV87trknQeHwY9/C9uUQ/nlzXn+3C6Tf1P9e9z28Cznev&#10;03X99E3fu9un7f68fgyNzy3XXuPrevhdOPSm4999Xb9OarsO5wN5XjCbTrl37x5lWeKcoW3buOYc&#10;7SXlWRYNrFU02La2o242SC2ZziZkydzFOJv6k4bNekWwgaODW1S5pipKHj14yDvvvcd0NoufK5mO&#10;cloipU+mQ1kaRy7NXfvj7q+7sR00ApVlnL55w2p5wWI6QRKogkU2cPLVZyzPzlh6z+p8hU2G4CE4&#10;NnXN0fE9Hj15n6Pje8yPbhGUZDKdUhRlNEtVEiMDusyZHyxomi2npw0vvv6adr1ECxBak1UTsrLE&#10;uGgQZLYGKRRSatbbJs2hcTTzwWNsNBWQySyTEA1DrHFprzJ+XieEwLQdZZGjhcI2hlW94dOf/5yn&#10;X3zFR3/8I77/ox/y6MFDrLHUTTRJgmgGA9AZR9dZPJKsLBHJjFknQ8x+Cf2r3/yGX3/8m7hXrAR1&#10;1/A3f/OXCBH4/vd/yGJxiHQOGeLelUzzoZUe50fDRD/Ghjg2hLT34axBBAE4RHDkWvCHH33Ip7/5&#10;Pl+/+A9pjWTTvnC4Mk6wu58RwFuLCArr02cgab+6c12axy1ay2Gf1XswnUOIjlxn0dRHK0gmBs7a&#10;y12MIAgyzklaR/OfetvR6fh505vllq+eveEv//rvuXV4wJPHD3ny7mPuHB8xmxYsphXTaoGSUJQz&#10;smxFnZes1yua1SrqC4IlyzVBRXOSzRqUcrxz/4j/4b/7N3zw7k/46c8+4e9+9jFnFw11Gw0ZwuUO&#10;z2j/d5j1B/OMQLiyX7s7R/SGyV3X0XUdz75+zuHhLY5uH2GNR6nYNwk9NiDp+4i4tz7MmCJ+Hj1/&#10;8g5v3rzh7M2buNaTHl3OIHgQjq7bRiMMIVESJlVFNZ0xmx8wnR4ihEZgCfi3DPeumwNvGp+v2+O5&#10;bvwf9kFvGLf3CfD72te+9rWvfe1rX/va1772ta9/7rUH4Pe1r33ta1/72te+9rWvfe3rn1itMYNL&#10;fwgMSTx+lCxjg4uJ5oiUMqhjck+eMZtOmNw64ujBPVbnp9TrFcvTM2zXMiFgnafpbHQhdwbbeayL&#10;SddSqQFIggjDOgJSKUBEDWoIWGfo2lF6qY2iUpvl5EUWgVBraX2IMLmMyc25zJBKRp1ApFmiEEIq&#10;dJ4DEmMtWkTQq7MW7y3GWYxt0cRUzc5E2NeEDmkFspgQbMCaCPgYZ9ACrHOYtqV2YL3HdJaiLAnW&#10;DbCEM5a6NWy3NW3d4kzHowf3E0QUHfuttWgpIM8I2AjsWZegzyjU67p4/bxzQxKxC56maWNqswgx&#10;4Q9BXhYoOeXwUIC3uHaLaT3rbYPpDCpXKaUlASlJyCWAXAtEMAjvyZXAioA3lrZpIkweEgSkonN9&#10;dPn3IHR8R0qkNGhBlZfMf+8DnrzzkM+/+JynX33F2dk5tl7TrlfkSNqtoTExITsKuFSCrxw6y/DW&#10;YtO9Y31M27KGJDoNFL1Qz0MoHNZ0STjpabcNnWgH0V6e5azXBmM7iiJjOp/Rtg0nJ69x3rO6WOGT&#10;iHN1cRETs3WB0hlSS0xnWS9XeOOwxuIag5KSw1tH5DqmB1hjMJ1BAJOyYr5YoPMM6+P9WJYlQQiq&#10;quLo6ADrHNvtJiZWpbT5ut6yWW+ieKmN9836YoUSgiqvEFrSNh2t9DxfnvOLL57x2ngaBCIJ3vM8&#10;QyU4yDmH847WxOckkxpkiAkiHs4vGn57tqGUgoX+gsMi46CsODqYMZlWFFpFeMZHmLKsKhAZpmuQ&#10;MiYuRC2Fj8nZ1tFZn5J/Ykq9dw6HwAnompasiNCUCDG1gDT+ZHkRk7wyjVSCum3YNg3WGto2I1OK&#10;yaTEp+TwoohAfp5psqIAXVJ3F4isJIiY7mq6jizLOFgsmC5mLBZzNusNv/zlr1gcHJAVOVkWTSWU&#10;kJQpfdXH2Id4f4/SnnpgLLiYPqpkHEenueJgOqPMcnKtUcGhk5mHKku0ylAqo/EwvX2XTGdstw1t&#10;a+jhCO891oP18f6WArSMYlV8GID4OIaDggQQWCSC05OXaAKb5YppVeCMJSs0ZZHjUtKSMxZS6nmu&#10;VQTT8yhacsZQ11u01lRlSdPWGBfTQ4o8x5nLFClrLKbt8DJmnXsXkyVkEub3dSmmianzzhnA4ZxB&#10;OAspkc/alqrKKKuCTEkKoVBBRdggBIQSgwGEVCpCfFqjM02e51STCXleoVWexn2d0uJzsjzDyj7x&#10;T+N8SIlfLa4zxEgMnZKsDcY20ZADQaY1uVbR5KLMkrjVIoWgyAqmkwlt19FZS911rNZrrHVJJCWQ&#10;KpontDaKoQ6PDsmUjkBCUbKtV6yXF7x6dcZqueJiuWK53FA3Ww4PDnnvgw+4f/c+eZHTtls++ew3&#10;vH7xgu22ZnW+BBuBg0cPH3Dv+A5N23Ly8hUf/+Jjzs+XbOqaJqUzdi5gWsOm7iiKkrzIOTpaUJUT&#10;Kp1RSoExLVYpZKa4aFo+ffmSF8st2wBBSlyI8HvfO/SJvL0ArE/gtgnmA65A2MaYKwLcsdiqh+Pk&#10;kK4cx9T42gh/hATTj8X1A3yV4se01mAiC1MUBVIrrHNkmY7QtLEY5wguXAuIDdE4QmCdxfkASA5v&#10;HfMHP/ghRV5wdnYOSZxuk4mHs5ambq4kmRaqGMT+2+2Wqqou04+DZ3l2wdnpKSevXtFsN7iuiUK1&#10;BH1eJjOFYdwZpw/2Y9IYPlfJxGUMbo8TuwZxPFwVwonLJNHRWbhSagSnSikRSgxg7C4AqLUGH+fj&#10;g8MD7ty9Q2M86/MV3qe0G+eotEan1ByVabyD+WSGw0MhKauCW0dHPH74mBevT7hYrVgul1ysVulZ&#10;jFI7pRRVEiD399kAd47E2/0906e39+nVAwDZw1FJKL2bTjdOUe7T43dTkcfC8zFsPxaS96+P/+4G&#10;+LE/v1foyHAJ0YUAWl1Ncx4DorGnU0MCbX8cV34UYuj9vPOXCb79f2VMXHXe4x1J9BtBXvr7RxCN&#10;R5yPhjzCY0wUx4tPWAsAACAASURBVEoVYdoAOA+tCYTOUlQL5ospT959xA9/+Ic8fPiQO3eOk0C8&#10;wJo29vtdi7NxLeGMjdpZwghS9VeSfdkBZ68DZHvwRsooAI+mKTbeGqoYzCV6041BlE80efBIdJZH&#10;06Yr+DADrNND8DJB9tZZplXBdrXkr//mL9nUG3Qx50d/9GP+m//2v+fOnVss5iVKQNt2GGPo2g0y&#10;JWz2QIjWmlxn1MbRdt0AvWkt0px0mdI+3NeZHi54oF9fufhcJjMgGS7HKpWA++DS/Sv7VDuPD5cQ&#10;hE+GZForjOkIoRoMLEIXUwyNsdSdobVuEIVLrbFdh+ufrQT2CyHQ6d7tnyebBOHOBzIpyTKVDEnA&#10;Wx97n3T+PX4wcgshgVPJ0OejH3yPew+O6dotv/7VL8B48lk+JAebBOLV2xpjLGU+ocqnBC8oi5LL&#10;J2U8JkbgUaT55ro06x5sEVwawMUUcobvialtEU7ySeneS9P79NCrA/H1EPRb9zshmVcEgvOjMUgP&#10;gE4Qlz8virjlcB9LcQnu+9GY1s9bu6DWPwS79PPGdWnx43l/fA7HYvKxIclNANNbM/h1ouw0frkk&#10;du9/txRxsTIGBuWOwc4/pnbNAHxaO1wdxi/j1IeA9R24KiaIi+H+3gWvd9/frhj9SjKn6O/BtyH5&#10;K4YtXDXVuS5Z9RIKTEeWDDLgMp3YpzcmuD7tfXzd+2f9LQMJuNYgafdYrhPr32QGcB3YdtPv202G&#10;ve6e/iborjcN8iEgfECoOH4pFcEcpTTOO8qiZOYDR4cHtCendF3H6ek5L1+fsF5vEcnUZDopwVsy&#10;LaOBlo/wotI5UuYUlWIynYFQBO9wzqNVMpsMPhmEOM7Oz+jaCAofHBzgfUNe5JRFNOfqlCIISVFV&#10;FJMJnbFYa2g6Q920rDcbtM6GOSb2pzqmCqb1QbwnVFqopoTIskSJgO22YCTWKrrOAALr4tgdUzOB&#10;NB63bcf5mxPqzpAXJffu3mEymZC8WOKej9B4Gddozsd70DmH6QxaxrR5nWCcXEUYMdgu/r4QaDcb&#10;ttuYZG6cozMOJTNyHdNYiyJLc4sg15rF4SFCKjoTk0q9t8jg0UrHfYwAmRTUBJTwNLWI+1TOUwUo&#10;mpbleo2eZ0yKnIvNhvWm5mK9oW4bRDXBWYMPMVk7y7No9BXC8Az71Jv2fXg/Jo9hzSyL6+jJpOKr&#10;r76gbVuWyxVHR4ccHR3RtmYwb9QKpFJ0XUfTKm4dHXF0dIT3Fms66qbh6cefUOY5ZVnxne98hwcP&#10;HvJf/PhP+fD3P+C3n/6WX/7qt7x89RytcsqiwIQI/Ftr6bq4l0uA7bZmNp9HOCmEAUTv15JFUUSA&#10;nWgIM51NsHZOU9d451mv17RtS57nQ3J7URRvrX/apqFt27i3kXr3LIsA/WQ6YT6fc3Z2FvfFuhYI&#10;LBZziizn4uKCoizQec5msyEET57g+6OjIyaTCScnJzRNM5iIbtJ91M+RSkYztkxnaJUhhSLTOVVV&#10;YbuWlVmN5rwEOAuG52X8x3Tmyjx43RzX9+6D6VW4hNalVMgEgnkfsN4i0vXBh2hEYCwhy4deuiii&#10;IUZd11hnyUaGZ9GQLc0dWiGURml3aY6UjNXGAH5/HVQ6DmvtMO5fDplyOB8xBf3qunZsftOfG6U1&#10;OsS9nFevXlFOJmzblg++rXj85DHPv37Gm7NTmralnM4pqymvT844PDzk66+fkeclh4e3MLbDmJbt&#10;dkNvrnR5DdLae3i+xPD1eL/Ae64Ymw3wdzpXvSFffz7G9yswGA705grOuZgAr+RgumatxRgzmC72&#10;vdxvf/sb/uAHf8Ddu48o8mj20Jo4jmqtIywvSIZgO0ZthAF67i9Hf96ti0aqR7ePmc3nLJcXw9w/&#10;NpPr31OcF6JBVZ9s7YIHF82BpZDXzqUifbYx3s/oIfrrUtzHr7nJ+OcfC8XfBHPvJptfNc+Rw31q&#10;jE17NAwJvpfrezEYVnCNoc54vd6fv/H+QFwvSKRU6fr1BqUepaKhxyV8f32f9ZYJ1I7pQv/eBiON&#10;neftuj79ulT4637/dSD9TQYQ160Lrhv3dn/P+FyO/77aK14mEl93bq7rqW9ay+zeZ7vH158jn8wf&#10;nYvns6zK+PmjlgMg3e+7ZDpDSU3nDZmKe/HGdMlII5oduvQ8emNpbcf5ckndNIgA6/o5ldb83vvv&#10;88Mf/YjZYs662URjO2MQIq6/lFK44DAmnv9OScqySn3EpRmLkJK2bbAm9lHSdmzOajbLC1ZnJ9Tr&#10;NRcnrym0xHUtLr0uOnIbqhA4f/EFsyLj7OQ1xWzG7Xv3OL57j9C1uBB7DikVB4tDVAh8/voVa9Px&#10;+e9+R5bGido6jAzR6EEkwyFZIBBomUUzpiYaKtXbDc53KClQIn7mIUQgV8mUxNho8Kg0Kn2Q4gWx&#10;D9XxcxStBBmK20eHbC7O+dlP/prNt77F40dP4md36GjI62w0j0IRnCLLTUyV9wHpU4J7uidWyzVf&#10;fP4Vs+kcgadpGoyNxko/+9lPEULy3e98j8PDw/hZkYznprUWKTRuGFPjnsZwX/cDOhGYD9FlORmm&#10;Z4gg2azqYbz2IaD6e17KnX3vt40n+nGoB96VVtca0IW0h7PZbOk6RZllTKeTlPBu4lrAXZrMeQ9K&#10;CLJhXJPorCB4hxSKIhnJ1NuOL9fP+erZc37y85+zmE85vn3I+08e8/47j7h7+xbz+Yzp9BZlOePo&#10;8Jjl8pzlxTmb9RLbdaiqSs+kxTQ1uVY8vHuLf/2v/iV/9IM/5C/+8uf8u//jP/HV8xMuNlusi+bI&#10;cY/Lpec4BQRIhj3u3kQyjLZk+udeKTWYtymlsA6WqzWnp+dMptNoIp7HnlQMc1FAKYnzDqkkQvTn&#10;Oho5lUWJaRuWyyVaZzR1y2w2QwpJriVloQl+EecaBD5YJtMpt27dZjKdoaTGWZ/+/+Uu0u5e9XjO&#10;u25svskAbryv05sE7O57XL2/bh7797Wvfe1rX/va1772ta997Wtf+/rnUnsAfl/72te+9rWvfe1r&#10;X/va177+iWUjxRCBd3hL6Bu/lsPrlIgCH4Fli0vpRRnF0R1uHd4iWMOdTU27vECmD/eX6zX1dk2z&#10;WdPUls1qHUUcARQKKQKOKOCyNgr08ryIv1sKFGo4ll5IEgV8lhBUBFG8JwjQWY7OJHmhETImLvZC&#10;jnj8KoHdGdP5AUhN23VJFKhp2ob1asVyu0EEi+kM1gkyLdCFwhuL8w1KFbRNS123zCYVxlla57A+&#10;4K1ls4ki2qKoKIqCIAVd23J2ekrbdGR5DkDbtvF8Ck3bNhHodgGRZThjkVk+gD5Ns8VaNyRY9gKW&#10;wkaBqEnpp956wCNUxXw2oSoi+OatjYIzmZEVMBGKumtT0rHHuy4JNd1I1ORGCTFEKM11+NbTGRMT&#10;ioXEO4fUEi0VwUuip4BHSQE2iv59CDHJR2e89/4H3HvwiKZuaTYXfP7JJzx7+jU6a+majq7Z4F2X&#10;ksNlSqgUeOuQCkwwGNMADqkEbdvFxMYswpfCCwgSn0dTBKUVXXOZgpNlGd7FpKIgJEplGOM5O7tA&#10;ah3vqQDewXpdE2w0Gsh0TrupYQvOBYJNyc1KI8sJk+mE2XSWrkWHNQ7vYbpYRLC6yHEhCQkTpN0L&#10;ppbLC5zzNE0UqRgTjRKaeovrTAQrjQET319eliid4RFIpXjx5oy/f/qGU+epBXRBIE0US8k8Jvh2&#10;TY2SaoBShYgmBVFsmmO8RRCQSrO0jm1nOe0c2apGnpxBCGSEBGFHEV9VlVEQazqKTA6JJXmmmRQF&#10;VZ5H8t1YVPCIMgL/IYnOdRaBTmdaxAjMitCOp/OWLOQUZUmWl1EgI2J6mtIaH4jnwVgumS8RRSrB&#10;c7G8oO4sTmjquqHtGrb1mmlWoQtN15U8efIOxykd6uWrVzTpXqmq+PzWdT2If/pE4XFCSkxniiLX&#10;PM+ZVBmLaUlR5lRFRi4DWgRuzebM5zOKIkdrzWbbsmwtB4vFkLq0ODgkqGS+MSTrBaR0hF40G0Qf&#10;WgukhE7PABl4Z1HBYpuab//e+xRaMStKJlWVUuMKlI7XSiVBT9u01Nua5WpFZ00yrlDoLEvJeJ6q&#10;uk9eFAitUVpjEYRihmk3ZGKG1tA6F1NDktAvyF5ec5lYHLwnuJBEWh6CReLw3iK8JdgO5R0HkwmL&#10;SUVZVhxMZxwe3mZxsBgSonpRUZbnVEVFVZXMZjN0llEWBXkenxGpJDLTUXyFRghNUNGEIj6PAYRC&#10;yiIdpxuSVZy1KQXN0lmDNR2mbWm3NV3bRCDTb6mKkvl0hgC+fv4cGotpugiBupbOmGgkUFXcvnMc&#10;wWcpEc7hU0LYm5fP+PWnn7JeLQnOIUUUPx3fuct777/H0cEhtjO8ePGCznbUXc3Z2SnLswtWF0u8&#10;cWipmE5Kgun4/LMvOT2/4Hy9pTaerjMRQrAW4z3eejKtOFocsJjNopGJVCgp0AIUgQ7YtC2vz1ue&#10;vn7DRWdpIBqRoEBC0ZuwjOBfKWUa899O4+yhyTGgOobix/N9/3OzLLsUySehtXMuCSflFYiqB82i&#10;oC6Opd57RPodvUCr/zvLcrTOqbf1kEI4ruh9EU1N4jwdoaAf/eiPOTg8pG5bJrMpCEHXdUMavVIC&#10;pSJY6pwnyzRZFsVui8UizhEJCjk4OODi/JSnT7/k1avXbNZrSiURWrBZbVFKJHjjMs2+T4wdi4jH&#10;oHXfF+wKyYdzN0o1H5//Xnjf9xljkfMALu6kqPbP4gBGjK5v27YIIZhOpzgb+7zJZEZVTpjMcqrJ&#10;nLqu6bqW1WoT50AhKMqSsqrouthr1G0NkOYPAVnGo3ef4L/6iq+fP2WzXmFNSyYFIWRvifJ6OEip&#10;yzlwDJ8Ppk+90FipK4lz/ZjTA0dj04ex+P/yvrkqhB5fg7FIcAyP+hAIzg3Q3HVg3y7c2CcBXgU1&#10;rorRbwJEdyHCAQqkz9j2BFwE9/pkegI+Qb82QWYqgMfhAxGiFlF4mxUFQkJnW5z1FOWE27fv8ODB&#10;Q77z+9/je9/7A27dmrNYlEwmk9gXNzWb9QUX5xZrDF3XRoOlkUjXO3/luu2CntedM4Z3djWtur8m&#10;ztvh+hd5mdLI5bA20pmOz56MInWXDCmyPEtzmxtds53znGaWSZ5RKsn/83c/5a/+6m9Q+YSj2w/5&#10;1//mv+addx4RfMd6uUT0xjfeXRnXQgjJ7ACUChjT0rZ1BAGDS1BR6g3SOeiBmSswboKte+OHcUro&#10;MAbHm/PK/eGcwwUfjcrSvSqVQKq4TtFa0zTNlfGjLAsObx+xefYiiuqtSeB9jrWG28e3kEpxdnaW&#10;4ARPNZlwrBXr9TomwUMS7AaUVCkVNImRRbIQS2Ju76NBkBQxDS6GWnr+sz/6ER+8/4Tnz5/x6vkL&#10;mqYjhLgOQ0m6rhvGhKZrwcc0+ngPBDIJSiSofki97q9vSPP1dRDI9eLhEMIVMDjdmAPceDN0zFtj&#10;1u7XV8eimDDmvKUzHUJpgojJ7x6XjA0SOBKIQMAOyB58SGZkIcEcJpke6Lfm929KX9yd951zQ1Lv&#10;TQDzdc/5N41r432MPsXy+hpBTuNkcikSs3XZU/xTEuDHYI4PHoS8cv39W8B7eCu1PaQ+BMG1Bgs3&#10;gUhjGHY4psC1Y+MYeLqaZitvhMivuz7DH8KQWnvT+dn9Pbs/v5+Lrzunu/fXZe93MwA37mNuAkh3&#10;z92usH/cb15J6L3BjKBvIr1zKAJKx/daVQW5jtCHUhqlAkWRs5hNefH6TdyPCfD5F0+jqdqk4tbB&#10;nDvhgCrXaK1QWYazJj6fgbgfQ1yfW+eHPs/5CL37lKwe5+KKtu1YbTaURUmeZ+Rak0tB0xmCddw5&#10;vo0UEtO0uP7+cIHaWFabTTIJLMjzIiUdSqQWCC2RaIQe99wChKTznlxLfIhGUUoLCqkiTGQcxjrw&#10;HqmiwUwIhoDg8aMHcS/Je/IiR+HwLhCEIFNZNFVRiixXCEqs7aKhWToHJOCm6zouLi5ignhZUBTZ&#10;5QjtPdaZtKZ2SAFKaybVDOs9jWlw3qG0JlMCnWdMypwub+mamuBMXN96h+0c0lvKTKLkhLIqcDYa&#10;CHkCVbNFSNj4mkxLqqJgUzYcTmZcbDesO4Ml7nNYF9fNzrm4H8Zl33f1T9wz6w1D+77VeY/Umnfe&#10;fY/NcsV6U+MBoaIJTV03WBe/Fx+Ny0xrqbcNcjaJEH1ZkRcVXdeDOYKf/vwX/OLvf8n9+/f4zne+&#10;zb/48Z/w0Ucf8eXnT/m7v/0ZJ2/OsJ2grI7w3rFcLoee1VpLVmTkbTZA5aenp+hMUZUlVTVlOpmQ&#10;F3nqb+LcURbl8Cz2qZpxzyaud+bz+TDujw16+q+ds5RlgZSQZZr5bBaBYxvX/cb5aOJUKWazGVmW&#10;obK4Z7terynykjzLefHyZUx294FM5zjr6Lr2cixNBqXT2Yy2aSnLEq11Sqd3w3nor1GfwBvXzn7o&#10;n/qf1xu+OWOvmGNdm0YsdqDNvtdIILE1sdeVxD6g71J6o7q+FwohoDJ9CXwLORzTeLzVWpAnWEzq&#10;jDwZchnbkansSr/df4/S0YRHB0+/oRWh+TDAw2HUx/prUkbHfRMhRHNbH6i3W5q6ppzEPa97d+/R&#10;NXF9+fDRO3z19Bmb7Zb33v+AJ+885q//6i/45a/+nqOjW1RVmc6dJ4S+ZwEpFWPYe7fG89TuGm93&#10;Ht2dH670Pj5c6TtcMkUSfSJ7ntO27XCvWOcQIu5NKilomoZPPvmUBw/f5fjOMettg1tvaNsG5/Rg&#10;SBB/tsVaf2U/czzH9QYFMQnaMqkKyqrk1u1j1qt17MOVRiqFdw5jXL+VidIZQuqYICwCWVbgk4mX&#10;vMYoaXfeHPcDu8nlu/sX4zn7yrp2Zw4OgLihj77umo7XTbsmBeP/N35Ox8cTzZX6YxMEL4a14Dg5&#10;vofaQQ77FL1x6OUeS7wHL18b965I5m/Wmiup5v3xXGc2dV3/tWsu1IOb/Xl+q78b7SVd12t+U888&#10;htNvShLeNUba7ePeWkulYx33ZLvHFa+PHf2sb94j+ab3cl3ve91rRDKJ7vux9XrNxfk5QkrKsmA2&#10;mzKZTMhURlVNUKpjuVxFUL4sEc6xrbesVitEMkxu25bNek1TN1hvcc72JCmOwMYZZocH3H/0iKZt&#10;MOuLCNUmQyCRDM+MtWmuEXgEZVklaNdd7uOmcbvdrHn++oSf/u1PeP75Z5jNhoNZyWI6ZVoWZNMJ&#10;R/OK6WSBVop6u6HtGozzVMZx+vQTnr18Q6czvv3hRzTvfYBxgfc/+Dbzo0PaFkIQTGYLsqzk6bMX&#10;NK0jL2dM5wvef/CQOw8eUswmqCJnUlXMJpNhsyqEaHrUNi3L5Tnn5ydcnJ/z4vkL1ufnNNsldNFM&#10;cFJkHMwnsWfNNF3qkTyAkoj0mUE5Kbh7/y7FtCIrMs5OTnjx/BV///Gn/Mmf/hnf/va3mS0W0VBV&#10;5WhVxjEzZBgb8L4fN6BrGrquQyuNEorOWIRQCGFZzGdIpfnZT3+CNR2HB4dstiu01hwcHPDk/ffJ&#10;ihItJFJJnI2mSP3EbUO/TpIIHEGk+1kppM7YbFs+++x30ZT6yrO3aySj3jJu233W2rYltNFUL+7L&#10;q2GPw1pLZ9Z0TZuMmuO4dXh4GOea9Ic092it0VJjvUV6AcR91aKYYa3BtG00iBeQ5Zqmazi/WHKx&#10;XPLs2Ut+8/FvuXN0yKNHD/jg/Q94eP8+d+/eZlJOODwqmU4XrFcXnL05oWsDQcW9TIVEoAg+UBQF&#10;Hzy5y62D/5xHD+7xP/7P/zu//vQLzldbjPV0XZuMABOkr9Ln2daS5zlKx/HYp/W9vMmYT0lEiIaQ&#10;J29OODw6RGpJWWUUOvXrqUXLcgXGo5SkqAqkjGa9/TjTdt1g0P765DUIuHPvLrmUVGWGdwapNHmW&#10;o7RkNpsyXxzEcSZXV4x8AjfvDd80nl+3z3XFaI+3De6k/IfnhX3ta1/72te+9rWvfe1rX/va177+&#10;udYegN/Xvva1r33ta1/72te+9rWvf2L5JO4iQRIhfaY5JECk1DchYsqxC5dwh0HSdJYieGTnUBIm&#10;5YT5vSPu3LtPkUX4YLnecPLqFScvn7G6uEBkGtt2CGtjynrTEowfhChKxVQ2qZL4TV9+QO9ChKuy&#10;PCdTMqaDBo8PjoDEWkdRSnSW0mV8guWJH1aHzoGQCKkwxlBOcubzBXlZMV8cUJYl3jtWywtOz96w&#10;Wq958/qUettgly11u8U4R15OKJcrTl+f8ODefYoiwxqLkIrg4OjwVgJINXlVUjkfxUkBts9eRGim&#10;yMmLAmMMSomYbplShnNr6eoG6aLQNHibgNgIQa83m5TMU8YP5JPQX0mJFpo8jwBopjXGdPRAcNO1&#10;BOcwxtC2Hc4R4ZV0TW2CPSMkHkWPOgkLAwEFFEqmZHdFVRZRMNpFobFQCnxMTwjW4yKHntJwUvJv&#10;lJhQlQVlXuBnFbdv3+ad917y5e++5tWzl2w3FzT1mnq9pWla2lXNfDqNYtEgEMoRQkyiFE7gLBhv&#10;CSEKoJRUdJ2lrmsODxbkWU7n6yQMzYYUdKUU1WQWYT2p8A62mxpnLQqJDAFnXQT9vaBtoklAn+wr&#10;REy6VlKymM2ophXg6dqOtmsJIVAUJbP5HEvAhpgea4Mn1xqtM0KwCSQK4D3eRth9W8fk065pcCkl&#10;E+8xrSETilwX6CxBWJlmfrjgXV0RTt5QL7dIkUT7LmCd7cM7B0FcpmPiZWRdJDqTGBtFxi6qF2mt&#10;pQseJVQUjIgoHhOA8TGpTW025DGuCh9iMqYioNPGTSFhqiSVFhxMcmZVhem6CCQHT1EU6CzHJ+Fw&#10;TAW3kFLX4jM9gRDv05iwniBdrSNMLhVREi7x1mEIOAJOCE4vLljVDSsH2+YrBI6yypFzKNoSawxN&#10;s0UAd+8eY7qOLz//XRwTlUIm8VoYCTuuJlNfQhBKeCSOXMG0KsjzCM0G7xBS0TYdVdExKTO8bTHt&#10;BhE0k0kJQnHr9jHzW8foIkNIePHiBScnb+iSAYK3AimIIlIfQMQUhx4Ai8YgDhk8q+U5yzev+PDJ&#10;Y7rtllwrZPDgDUoUlIWmLLL4nBpDsAKjBUdHc4yzKKkGcKJrA0UxYTGfILWmmkw5OFjQOM/TV+e0&#10;zZopt1EikKmYXhrwSXzqLiFd56PAR8Z7XYT4OhE8SgRkSmX3waODZ71egTUcHd3maL4gL/MINSQw&#10;UEmF6aKRgsxyVAhoH5CdwSczCRsMQTqkVghdoPWEyfQgivSKjJBrhM7ACbyNqRt1vcTaLv4uHDLL&#10;KGSGDgrvMhTTiJj4eP6dq2nqhu1my9n5OV88/YIXL14gAty7c4/H9+9zfHwcnz8hyDIdxcJNw9np&#10;OWdnp5wvzzk9e0PXWUqdoYuYFD6ZzZkvDtFCs7pYU2+2PH/6nE294mK95Pz8FOED0+mc+cFt8jyO&#10;yeerLa9PLzhdrVhtt2wbw6TKmOQ5s0nFpJpQFjmF1oOhhERgHCAExjverNe8uljyernljXF0CJzU&#10;2Ki8xwuGFJkxNN2PM2MoV2s9AAhjMKNP/JMyCiazBNP3fUgPNu1Cx/0z1wPXvQBZCDHA8jGdbiyq&#10;jRrRcaIWRJOcto1zq+BSqHV5HJBpTWeiqMwD3/3uh3zvox8gdUyUDOl7bJpXgvNIIkBhnU3cQQIR&#10;UxJbTDcUSKk5P7/g1euXNHXN8vwcRYBM4VyLEB6tc7RWV2BzKa+m4o5LjPq4XqrmXQR3enHzGOwa&#10;i93G5xIYhNjD7xViEJb317AHTgYgIqVIGmMo8jymPkKcW5VmPl1w+/YxjbEgOxaLOetNTEL8/e/8&#10;Pr/73e8oq4r5fE5rWoT3HJe3eXX6GoSIae9Pv+T93/sW1aRkvVpiu4ZMgneWrhsLnv0lBExMQ2zb&#10;NqbvZFk8xgRg9ql6UgjyBM3sJuT25zzLsuH99mniu9DD2yL/dN8F33uCRFMjcfk9jNONYZh7dsXq&#10;Y1H6buLZ5dzUo+xcm2LcJ/70730ADXpmQCQ41Ae00rEnIkRwloBLJkCEaHghpELnOUFKjLWE4Lh1&#10;fMSH77/Hu48f8dGH3+PxO084OryFVBqBxHQ1bbvi9M069lTe4VOqoTUdWsnBjKBPde3B4l1AeCzW&#10;361dyF+IBC301yxEE5t+DOnFwMZaskzRg8RaZTF1T2donaWUqHSNvBtExVevk6TIciZlwae/+Zh/&#10;+2//J+raI4oJ/+LH/yXvvvsu3lu6tkYRRdzGOYSKx9JXbyzifexRnYmi6t74JoSric69UdauIHc3&#10;AXl8HwxGJT4mRI1TZb33lFUJ6X5pmoaqqgZYRgh95XwbY6iqioX1vFJR9G26jnIyISsz6MBaw73b&#10;t8mzjPVqxaSqoqhaBqzJk1A8rmHiccT1lFbxmDKph1R1fDQBUHlcf0ZDAMF3v/sdHty7hwiOzz75&#10;LUVeAfF31E2N6E1Peoge4nsJMvadAiQeKTzOJZgspbILmVLdkxHb5dxyfV2Z32Rg/NIx/D5+7U1w&#10;zk3QxhWgRQoCFtO2SCDXGucsJs1VWslkHhXwAggSJcW10Mx4Xu4BmX5svS4BbLcf2H0vYzBsV3g/&#10;fi+75+4mEGYXDu+P8Vq4PAS8uGou0CexhdG8eh0s/Y+pXXDqatr75XxwHdD3TYlou9D7OLVt9zzs&#10;njPC1fO+ey7HEPzb6fVce4zXgf4hnUQ5PucyruF2r/N1Y89NyaA3pbXfdFzhGmhy97Vv9U43CPh3&#10;3+NNz+FbRg5DbyVRQg4wL+nfpIxJ7tJYhA+0TUPwnryI4EPbWV6/OWWxmBP9nzy3DxZMJxVKRYir&#10;rhs8Eq1LbNdQ1xFA6cfLtmlAKryIKfTWWsrJBE8C85UizzOUgGANvjWItCfRNRGWdskQUyKwztEl&#10;Q8aAwCOpqir6sI3O09CHCIENaW0nJUFIsqLCd5JAF1Mgi4rMWjbbGmNsBAWljAmhAo4WM4osx3mH&#10;NQbnDK43R3vzOgAAIABJREFUYlLRpCTgcMbH5EwCQQqKTGNtBOs707DaNLx49QoXLLPpjIcP7zGf&#10;TJjNZ4MxokypzToXaK2QSlCqjNIJNtstreuoNyuy3jTFdHjboRCYtiG4aJJo2yYlLouYQp8pVKYi&#10;dBYMbjYBE2idQxlHcJ5cZ8wPF2yt52K9ZdPUON8NYGkIHh/EjSZK/folAi7xfTjnePPmFK01i4MD&#10;FvKQ9WrN8mINwdO0HcY4JpOCsiwwpmOz2XBxsaRpGnxwHC4OKIqC6WxBY7rYL0nNtm359IuvePri&#10;JU/efYfvfvvb/OCj7/LRd77FJ59+xq9++wmff/k1s8UCJGzrJpmtRdOZto17P1mWUVUlTVvTdi1S&#10;xH2X3OZYFw1XfDJp8d5TliVVVdE0DVJKmrZjvV7TdR2LxWKYl5RWlKIc1orjvl0piXUGrSP0lmcZ&#10;ITiWyy3Wxv2G2XzOreNjnHOU5YSiyNhsNhR5gdYZ221NWUYjSNO2yAAHs3k0rbSW2WQS99vSui+u&#10;Z+M+bKYkk8kkmaGawbBIJixJKTX8O2mvrl+f9UDvtf2FGCdn8xZ83lefPt6PcUMycFrLaa0xaU3U&#10;ti2L2Xx4XZ8Ga4yNRoNC4Yg9Y28kp3VcL+72AGmzL44mQuCDRyT4zXuP6Rxt1w3r/fEadzxfDcZQ&#10;BISSMdHcw2q14uLinAeLOWdvznj+7BlVWUKI5htds8VZy+JgznQ24c7duzz/+inn56e0bRXXIN7F&#10;fRH59npibHrWz5nW2rfWVv09OJ7z+vuwh5z79Ub/XqRiMGjrf5eU8XONMFrHxXVJMgbUGms9Nnis&#10;8/zq49/w4Uc/5M69B9y5c4fVZjuYyfSGhZdJ3x7nLud4LeP91ZtodF00BM3LAtJ8dffuXZbnF5yd&#10;naX+VTOdzzk6OiQvC85Oz7hYrlABJHHfP74nT1PXeBEGQ4vddPWbUmh3++LxuRz3pdfN7cP3jebx&#10;3VTz8dy+a/z3TX3ZuAe7sg7vGzzehgljqm8yuUtzdDRaFFeg46trfjm8x/6elFJFE4601vLevdW7&#10;jM/Vbs93U1/U72Xs7nnftOa4rs/f7aeu23v4pnXNrqlj/7wP4x/fbKLUv3Y3qToEmfYC5T94rP9Q&#10;338dwL/be4YQojmFyi7v17SvWddb6nqbTgjJjFgMn73G8xR3XMb7G4MZw7CWTCnjIuBlNDUxApyA&#10;1XrNdrulKHKEmNG2TUqS19GMWStC8HTWM5lMmM8LvA+jucogPDhjePn1U379tz9hlmnmRc7h9IBJ&#10;WZIpyCTkGmYTTaY0ShQE4fBtS+48ZQ7tVPHVq9f86m//X776/FPeeff3sG3H4vYxVkjuP7jPxXJF&#10;h+LOo/f41nf/gG99+wOmszlCFQSp8VLEfddMozOV+oQ4bsXPgCx1uyV4kz5Tc2xWK7768jO++N1n&#10;PP/yC5Ynr2DboouC2kTY33QOYw1FXiBVhvFwcHjIdD4lK7J4z/jAX/7V3/Dv/sN/4t//33/BD3/4&#10;A/7ln/9X/PEf/zE2+NQLg5AZOhO0nQMpaTZbvvz8C148/5oiz2Mqei2wzpIXBT/8wx+xXF7wxRdf&#10;8Itf/Iwi0wg81juE1Bz94mf8yZ/+GQ8fPMY7H01l1KXxJVLhQkolDwK8ABkQGhye89UFp6eng5Gd&#10;1tmQMO4JKCHTXrS8dv20u0/cuw7YdJ9Eg9g4wHoc1SSj6+JnaycngfVqg85zPNEINi80eVUgCBjX&#10;oXUWzTaTUfp6vY79k4/7LdYYpICi0EgvBuP6rvHU25c8e3nCx7/9nPv37/Pu43d498ljHtw/5vBg&#10;wuwgGrEsl0vq7UX6HEoQgsQFT9fWzKZTjm9V/PhPv8fhwYx//3/9Fb/49Wf87unXKE00gkrjdNyl&#10;EThnCEEld0sxjPVxZ/TS0FSouGcnBYS01/Lm9ITZyylZmTN3k2h+JET6nDaaf+Vp3zzL4h5jm661&#10;sZZMax49eszJyxecnr7hYn3BwfEhRT4hpOe+KApm8wPKImcynXBweEhZ5hSFQkiPdMlrR1zd//jH&#10;7F1dt99yk/lqnBfFW2P7P2avY1/72te+9rWvfe1rX/va1772ta9/LrUH4Pe1r33ta1/72te+9rWv&#10;fe3r/5e6TD+7LnVOpETf4SPKJLrzQoLUGA/eerSS2MZhfIPNJQfVlOlkxp3DO8yP7nJ89wGvX33N&#10;6vyczfICuo4MwXa95vzNKXXdQAiUZYZWCh9cTMygh9ryQbDVtjGNyhmPD1HEF7wkusdnFFVJWRR0&#10;bXfpOu59gtRjUoaKJClFpiA4gu3QoqKaLTi+dcy7772P8Y7T83POzy5YLS94/uIZF+s1XdOxWW04&#10;f3PK+Ztz7hwf431MaciyjOlsxoN796kOSnKdU+SSuqm5feuYpjUgFGVZIZC0XQvBYrqWrmsRSmG7&#10;AqTHtTUqy1BSEZxBiSjYF0nQWm83IAQquccXeUE5yTmYT8nzCFkGH4bkmqZpaeoGYzqcszhHTElW&#10;MiZ6E5KwQBIEZEoRlEIlAMQjItYqoqhIEyKM2h+7ICYvEpBEMQ/pZxvrIogtRQKHcpTKaDuDkHDn&#10;/n3miyMePn7M8xfPOD15zcnL13QnJ5h6y7pp0ECjNZnWSCWZTmdkOsNYy2a9GYBH03VMypjSpDON&#10;EBEwd95Hs4EkImiMYb1pEqhekOU5kl7o7Qk+QrtOeAwOZyPME00j4jOTZxmz2ZTpbMJ6s+H8/JwQ&#10;IK/K9HdKqwXazuB9IMsi/KiUwpkoLg0+YEzHdr2hrms22yaChz7gnY0Ca+djgvusJC8LZK4HWGM2&#10;m/LhrZJ3Ht/j6fkFX7444dXpito7urqDEGGgPskqCk4F+IBzBiUlChmhVqkwziBEQGXZIMgKLoCI&#10;6ZFCeKQI5EJSSsWkLCgrTZnnVGWOJiC9o5CKSmuC6TDbNUJGCDII8F2LbVuEVAgZBYERrvQIq0H5&#10;mD5X14jOxnOBpyhzcq2oqpJCSfJSo6SiblqcByPBNg1dlnO2XuOAoixp6g68o2kbVFCUeYTxA47N&#10;ZkPXebbbTRJJa8qyvJIG3HXdW+Aho3FRSkEmBd52BGcQxESRurOstzXrektnOzb1humkTNffk5Ul&#10;eVVy6/g2k9kCWfTiSzg8vMWrV69YrVbJBAHatsaYNgFhMaU0zwu0EjhjEQK2qxXKO9arJYuqQoiA&#10;SELoICJ8YdoGfBhgAkQ0JLg9PaSqKqx1bOuGtu2SGJYk3LNsNms6F58TZzqMaWJqjNQQEgyXxl0f&#10;/FvAkkoJWxHQdYjg8daCNUgCmVI8e/oVk6LkvSfvUpUlOtODaEtISXCetm5om5aL5Rmb9ZJXCdrT&#10;WpNnGiEdQgWKqkRnFS5IlCqoJiVOQuM91kNbt5jW0RpD3dXkuWRSlYggsTaQaY3ScR40bYcxXUwk&#10;DrDZLnn+7AXL83OkFBwcHvL9Dz/k0b27HB0cIoTg5OSU07Mz6rqJ48TZKWcnJ5ycvMbjePzuu/zg&#10;B98nVxpvDM55jHN0NmA9bDcb1uuaF89f8cVnn+K9wXlLUeboLAKoT1+ecL5cUa+32NbhlSCfFBTl&#10;hMPDguPDOb6t47yXa7SWZMkAJdMx9WfbdbxZ1ry6WPFmtWVlPdsgcAKU0lGE66PES6XEeJ2S32CU&#10;lppg43GKZvAexl+PBFRDsmGfxjwS4JN6AJfMW8ZA6K7YtRcu94lZUbDmuUx+ZkitibpYm3RrUchn&#10;+7R40Y+sMXGYQHxOgufeg4f88Ed/RFFVOAxSCoqqiKl5xLGiqRuathkEhf14X9f1kIp+eHiElIq2&#10;bfniiy8jnLNaYzsDBOqmQcsQhfs7wrEBlEg90VhMLBPAqUYwsLU2pkCOUs/HkJJSiqZp4oZ7+rn9&#10;a5xzMQUxiaLVjqC4FypfQiVquB5CiJiSo1RKgo/g+KvXr8mrCZ1zZGXB/Xt3uXVwQJFlCUqxNE1N&#10;Nam4feuQg8WC+XxO+E1gMZ8Rbh1hnKWsMtarC2SIoFZZFCl57qqYsy/vPXUdk+T74xqDIbvGCuOE&#10;sx72HCeuj81QbkpOuiIo9X1/fXnvKqlx3uK8uzHxbvxv45S+XRH5dTDgdXrGt5L+dgT3QfQgQhyr&#10;fTo31iRYiJjgGGFagZCa4CxCSVSZ8/77H/DdD7/Hu+8+4Z13n3Dv/h0mWuKtidBTvaRp2sicC58C&#10;IAPOp+eP+OwqKaPA3/kdgBvGae7j2hXCj4X0V5Pr+muekhatR4QIRXlryUqd1h/jZMQ4t3kRs7am&#10;szk6K2Nq7ZAi/XaSYW90cXF+zv/yv/5vfPX1a0Q+5dHj9/jzP/9zskyxWZ8ig8daF/tsGfA+rlfc&#10;kHgfwRHvIDiJ6bqYAKk0ZVHGtY3SwzP/TaD7OC1vnLLX38NayWE879+H1jqmVidheZEnAyIpkyjY&#10;DSLhXvgqhEgmUVPW2xqh1GAkFbxnuVxxfPuYSVlh2iaZcbWIAEWexx7QWIK4NETJs3yYU4KMaxzv&#10;4rwkhUgmYBUPHz3i9OyCtm3QWnJxdkq9XTOdzAlpTPchkKU5zDqXROcJoM9kBARch9IS52xMDuPt&#10;dCx/eWO+dV/emCD4VpIpAzC2O8eNv/7/2HvPH7uuNF/vWWmHkyqwWCQVWlIrd9D0DHzv4N5rwDYc&#10;ZmAb9h9sGAZmxp7URvd0t3o6K1ASWSSr6sSdVvKHtfepU4dFTRv9cc5LSKKqTthhhXet/T6/313A&#10;0F0gRr/4TesVZxlpiQgOb12Cprwk+JQ/sx0rEuDKHXD5/j/D9++LcQzt5i5gZhBUGeCUb3MY2we7&#10;96/fXVDU/uuGtr0PT+86lcfbF3zbxncLw/+USLDNDsy1I3rCAIOljBJEWo2HoX2Im58PjqHbeyJB&#10;xl4Aq0eAe5aBEAPeJ9AlCdqxFaEKpPWw7wUchBCIft0rZe+2268uXwVP3iU4wM7od9caaZj3du/n&#10;Puj+siBAvOVWuN9GdvOiu9rL8LMBWvy35svhv69yTd3vl/tg5v7rxXbuT6Bm6AH0umnIjMbojOjo&#10;XdojXdtRFjkuJCGB6WwKAjKjUFpT1S1l3mG934rOSQFaCcgU1iYHeO/ZXjMXArZr8SHifGp747Kg&#10;KEpc11GUeXqdsxidYB8JdHVDlAIX015bluUg0/hdllk/HockvCYiMSShPh+Ty3xUYLK0RsmUxJiU&#10;BxsBwjla52gbjxSCQpu0n6cSsB7CAJZ6JBHbtrimTmB/DxBqrfq+5fHOE3wC7TfVGiJobfr7n/ah&#10;hM6IyhK1oq5qVNfSOYcLycn43tkZTVOnHKUbRARUEgv1rhe2Au8dbdOgZJUcuZ3FdTbdCwlKmL4P&#10;0btIe4JLQnhRgnWeGARaGUyRI0IE5ehcAJfEkbJRzsnpKZ21XF5dczmf01mXRAdixDqLyTIisZ8P&#10;bwS/hm6newFRa5PTa/Ce1QJMZnoxodjn6zfz+wDdGJOxXq9p2o4YA89fXHJ0NMMYQ640JsvIs4LV&#10;atm3Hc+vfvlbFpdzTo8mvPfeu3z/ex/y/ofv8qvf/IFf/vq3PHtxhY2ernNMJ1Na22GvL5mMJ8xm&#10;Mx49esjl9RV1XWMyjZDQNA22s/3YJimytL+b5QUxeMrRCO8D2gWm0ylN03B5dYWUkrIsUEqjpMRo&#10;nWDwXoiyaVts16GVSut7qXpRzBERyHq4mBi4uHhC17Xcv3+P0WjExdOnRO+TU33v7K6VIssytNac&#10;nZ2xWq1YV5sdsbEkRqm1ApFjO0tnHdpklGXaP2zbhqzIkyO8tbRNk1ykd/fkSWKHhCSkdbcQjNy6&#10;vQ976LFntHwMaf+kv56C1F5in/dLrbZCPNZZWtv1+VBaOw1rhTzPMSbD2eRA3HUtne22Qm0mGkKI&#10;yF6kQ6mbsdk5iwwShd62Z0FEKUEI8SX3523+MazH+pxnK/DU70VH73AhIoXm4uIZ987Pcd7zTz/+&#10;MeNyxNFkgreWuqlAwAfvv89mkwBRk2W0tqVpakzv6prctodcIGznkAHC3V3/fZsD9l2/H+5bEsFV&#10;t/Km3b0MY0wSp7UWetGBrm1p2payKHqRTpOETJWh8CXLxZJf/+pfOT455cH5fRbLBU8vnifn2l5Y&#10;V4TYC9NqlNI37bTfh03CSSnn8N4jSaLCRueMR1MevfYGr7/5Jm1rGU+Tu+xsNuPs/jlt0/DN119z&#10;vVxQNzXz62s26xXj8QitNZvNOsGYveCU3OYN8ZX53bBeCVshrPjKOfelNXMPHe/nKq+at3f3NnbX&#10;Rfv39a6ccpuH9t8pdnOH/ncSeUs8T/Y5XtzZn9me8628JhKjJ4Q09w33iwjOJ/GDrev8zrFkWZac&#10;m1+R0+9fu92cd9fhfT/HvhGj4869kP3velXOOPSP3Zz9rrX9q/Yx7hJhGvrUvnjT/vrlLmj9VWuv&#10;/dftfterhL9u3hP6Pn3THsWOUImQIgliILaig6n3xRugdkdoIfQO9nGbP5P2V70DKWmtxQFZkfPG&#10;628wGpdMJ2OWi8utkOB23AzgfEddVRwdHfXCcXE7HjVNjRaC05PTfs0PmdHb5wdlXvDwwQNmY42S&#10;kWpTEWOgLHKkFHgh0nOgGIhC8GLdsHzxgp9fLTh7/Rl6NObNdz9kPJsxnp7w4feOGY9GTEYlGEFn&#10;HVFqIknkJLQeOg8i9M+nBYIkfh1CxHZVyomlREnN+PSM75+d8YMf/QXrxZwvPvsDX3/xOU8//x12&#10;WSMRdJ1lPB5jVMHaLQHJ+flDTJajZXoe+umvf8/f/8OP2bSObrHgJ5/+ksv1kmI84wff+wGd80gt&#10;ey0CgdGiF+JTzBdLnjz5hrZtUFIjosCHyIP7Dzg9OeXevVO88zz+8gu6rkVrkfakZOTZxVM+/fnP&#10;eHB2H2NymnoDynA0OyaGQGctTghaa3uRd5AyPYuFyO/+8HuqtkEp07eXuB1P+tF1K8Jxs3eTnhtv&#10;BVd6QZ/9McP5gPB2K2QTRURlGePxGInE+oCva6S1RCGYjEecPzzlwfkZ88U1X331mExnnN8/p8hz&#10;6rqmrpOwoxcSZz22F5IalQWZ0Wid3YhJKI13gcvLOfPrNZ9/9jXT6Zi33nqDt99+jfOzE46mI8rx&#10;jKLMaatVL67dYSxEqXA2iQNOigl/9oP3eXB+zldPnvPpb3/DLz/9FY8fP+FqvqS2jsY6gpdkWXoO&#10;sdmsyfMiXcd+XzKGSBwW4sP4FCNKAlLgfMfF0yeMJ0lYejQqeyf5mIB3LdEq7cl451iv03yZZzmj&#10;UYl3SUzNuxOqpmZT18wXyyQ8oTKMydDGkOc5WVFQjqdkWYExOuVY3m0FP1/l7H73nsmwp/nyeLg7&#10;L+/XmNxowd0hOHJwhD/EIQ5xiEMc4hCHOMQhDnGIQxziAMAf4hCHOMQhDnGIQxziEIc4xJ8agt6R&#10;91aN8m3HiyAgeosUEqVSwQM9HBbp/1cpopKpmNVGmhbWjWU86iiLMUeTCY9mU04fnVNvNmwWczbz&#10;Be16zXq5wAqDu56jJVRNhcVhlMRbT55nlGXZP3z3O2rioi/uNhiTo4VGG4NzAaNztM6wnevdmyPW&#10;1X1BFz1s48l0xNuKEAOLek01X1CWE4rxmHxUQqaYHk35zptvopRhsVwxX61Yrlc8efINT775BkLg&#10;0Ruvs16u+PLx12gJT79+wsVXTzi9d0YxGjGZHTEaFejMcP/sHBd8KjLrC4qsdXjnCM5jVILwYrTJ&#10;TVZ3yenbu4FKoshMAlJ1KjD0IdK2XYL7dHKM7xqH0QnciyHgYyREkSAS1btrh0jsHEEEdNe7vvfl&#10;Nq4vojRSE0kQa/onJidw7+nairpKxcJd1/aAuaTUBiMishdJCEImx3AgKoVU4FzonZxTEafWCZya&#10;nZ2STUvuPTrn7NGc5xcXPH/6hMunT/FtAzHQVVVfVBxTIWjvIhBjZFrOKAtNbgyTccFolNN1LYgE&#10;1fmmSW4A6xVV3fSOKYLgFQRFphVGSRSCrrGoLE9Ogp1FKoG3HV1nkTIp9I/HY5QWrKs11/M5trOM&#10;p9MEk0iBIyC1Js8Mvi8eGaChpq5pm4q2bYg+sFlvUsGrczRN18OYCeiJvZtlVuSc3DtF5YYuxOTW&#10;3TsUOmvJCbwxK5nphyzOzvji4hnPF2uavqDcdR3eJVcKJftirL7ALoSA8BC9RzhLnml8dAQXyKQg&#10;kxITBZNRwcnRESezGbPRiOlojJaRopSpjwVHcBbXtuAcRmZoJWnqqoe3HSCorKXtLD5aAnEL1/Uj&#10;U3JLk4pxVqC1RwuRivzbFusEoWvJYmSsFIVSBCmpnaXpHOvgmbsVVWN7R3VNWy+TG5uSrMSGcZGT&#10;55qizCAmIYCnT56QZRnT6YTT09NtUfjgXr3vknBTICe2ohpt3bLZaJ7WFZk2nJ6copVEqoyus2S5&#10;BFFgYwCTpQJ4LSl7d4YgBHWb7v1kMtkW2HnnaesmFSqF5CJGjGijKYsxMbTYHhrYrNbJRSzG5PKi&#10;kjBEXbcs1xVZpsmkpMyLVLzcduS9o1qeZ+R5RpbRC4yY7dygtEIpQ9O0bNqOrotcz6+ZPnpIjGBd&#10;u4U8IbXbbTFkD69BGsroXX59dKnNbZkgwWq14vmTZ7x5/6x315UoAcpo8iInz3KyfqysqgbrXCoY&#10;71q6tqNuNuTOkOeaTBhWyzZdHxdYLZdsqjkqyyinM5TOk+NKCPjokT6wuW6oemCobTpCCGS5TsV8&#10;vdtX2zQsFyu0Vjw8f8D73/uYk5MTRuMJnXM8fvwlv/yXn+KdY7lcsakqFosVq9WStq1x1jE9PuKd&#10;d97h0WuvEaznD198xeJ6wbqq8FFQu8C6apnPFywur1DAdDxBa4XShrqxbJZrqq7D+YjSmqPxmOn9&#10;MeNpiTYZ3lqKPOdoMsLbls16k4rwpSICje1YVhucDzxfN3z+7IprG2kAL1LxYqrsCsmxLW7rvG65&#10;u92ApwkUZK+QVPfOe0P/GfpVKuz0t1y3hhhcqYef7wLxu7DyfqHs4MY2wMpC3LTFrktF+sYMn3UD&#10;Cg1jtDF6+/nOO5yt8TFwdHrCf/6v/wtHJye0XYfSERcCitgXs4rtaQ8QqlJqC5DHGGnbNhUS9pDB&#10;1dWcrnMsFktsZzFK01UbCp0gh5gsNW9dy+Gaw8sAoh/gxaFQthfw2C0G1lpvC+uH+5Zl2Xac2y1s&#10;3nWA3i2C3gUv73JqGz53cA8UQvTzdXLBAYlSAucs9SaNV1JI2rriaDbDu+QWKmJks1kzKkt+8PFH&#10;jEcj1tUGoeDFs2fU6yVaiAQCxlT8KfYg/X0YPsvyLXCwX7A9HHfXdVvQYShw3of+73Ji382lbwOe&#10;L0Oa278LkpM68SXXtn3QbhCGGIQPhmO7q1D/VUX7u8XaqgeSRQxboQUXA4FIUaQ5K8RAnhXocUnb&#10;VHRtg4gRrSRFOeXBo0d8+P2P+PCjD3hw/4zzBw+YTY8QwHq9pFnOaUKf5+7029RM03GrQWgnJJBr&#10;2671TXFu7F1ohbi7gH839p37jNE7IDlbgGAAMQYKqMhzQp9Pxe09HsaJm3YdkZwcn5FlJbazgEKI&#10;24X7N2NiRKvA3/7zP/KPP/5nmgDTvOB//l/+mkcPz2iqJUoEggv4AFHcLnpPcBtbOEj2bsKr5So5&#10;cGYFShu6xiLlyy7vu+1wvy+z13637Vzcdtbbti8Si2u0vu3GJ3fBk3TNBtjZSMXJ7IhROcID66qm&#10;bdq0HgGur64ZFQV57xI5uIENQNl4nID0rrNbR1JjFEYngTApJZlWaBWZTMfEXrDlnXfewpivubq+&#10;pMwz5lcvGBWjG7hASSaj6bYtDWNVnhf46ClGeSJBwzCmiBvxip12dpdT+y1gR6hXtNF+It0d2+PL&#10;bXv/3u07RN7V9m+OISa42XlE22G0QkmIImAj4F2CoiNJrEtEtqXzd8w7+3D6Plh8l5PY7jUaxqth&#10;7Nr//Uv7FHc4pO8f013HtzsG3DWOpn2AtJcgiLeEM3Yk//5k+H34rH6Yv3Eh7f8demAphpicoYe+&#10;O8wnOyCMlCKN0zHlOFonZ2kZE1AsYyBGhwc67wjWIYxJImMIYmdpneuhZJP2G2IgRgGx964bwF0C&#10;RHEnJLV7L+Key2nsXe/278n+vRvuyZAXvUokQogbx8F9CH73e4fP2XeUH+b4fVfZfYhpX1Tirrnz&#10;rj62O6ffeQ79PU8jehIl6Kxn1dUpvxESozNMltOtVwkeVSk/lRKOT6a89uCM9XoNMdI6x3JTM6u7&#10;rfOmiAmAF8gEmgoBQqW5pAc3Q/BYF5ivaqy3vPnGA4wUSKWIwbOpqjTHmyS41HUNru2IUtI6i5CS&#10;0ZjkkCkjuTHoLMc6h4gBGR2KxFUEB1Lo/swlJstRJuvvt0bLHvxTCqkNCLA+wVEqM6h+b8jb0EPw&#10;HetFldyICRRZwdHRMUVREEPYumRHqYhCJsf7KGlI7pJKa1SWYfKMkzxnfDTDBsuoyBnlGfhAbrLk&#10;RB8CAYEyWdozCjeu9QAyywmVZGmXLObX1OsN9MJQmVHkeQZK4H1EkMT9RFAE10BMMPrVYkUEtDEU&#10;oxEIjemSgFy1qdFKovKMiGCUacrMMBmXzJcbrpcrqrZJbtte4n1aZ8gISuu0JutdwENIjpr0gJ0U&#10;kuA9TZXmUBHTmnroP8PaRClFXo44ObuP1oqqWtM0DaPphFwbqvWGIs8RRc5sOmY8HlPXNc8vXjBf&#10;LLFdR9NZ3n7rDU5Ojvn4o/d4+523ePbimp/+7Bd8/vmXCBJkXq03XDVXbDYbxpMJnU2O8CEmAUTv&#10;PEGkuR+gli2z2Yzjk5MkiOc9sU37pGbraAt127Bcr1FKMR2NUUoTiWku7sUAZS87EgaXdCUpxyPG&#10;kzG27VguE9w/Ho+5vp7z9OIJ5/cfUJZlgvCzLLmYWreFlufza66vr2maBlPkuOCT4GQvxiqVZJRn&#10;yMmY+fUqHZPWKK3R0bBNNrlx+d5d7+r+td57ZLgRHNsVhBog9SQzCMh+nFI7649IOrZhb9bZl+dz&#10;ITDi+0MPAAAgAElEQVQ6CUFZa/EhCdDe5NQGpZNzu8n6fmxtL+TktuDnVt+nn2OVkoReJGN4HUpA&#10;57Zr/izLtuOp21k36D7v3HURTft0w762R0jB9XzOF59/zvc/+SGFmvD8yTOOxhO++vJLrq7n/RgR&#10;uH92jvdpzsiMSblSTPvCSql03t4jtdpC4sMx7OYMg3v9cEy7Qmm7edvu3JL1buzDz3bddL33W9HN&#10;3c9pmh4O9B7TC7JtHeRjIM8LYmz4za/+lbfefpu33n6HBw/OuLq6orOetusIMZJnWQ+/q1vrGtEL&#10;C4h+7R4jeJ8c3AkhiaRkBffvn2O9pRyNGU9mOOdompaLJxdkWcbs6IQHb7yB1Irf/ubXXFw85Whc&#10;0tYbylXB9dV16ushEPq5eRAsvmuevev51G5ucee6ekc44dbv9sTk/piccv+zdwHB/bX3Xbn7rWxQ&#10;pFzg5pzj3TnF3vkN696h/Q2gqvV2+0xkV4hoVzDgrr2BVwH8+/s4+/ts+/sY+6D5XaIEr7qOu/f1&#10;lrv53vv3P+MuQaz9c90VcHtV/vqqe393Lipegu6H/vNvfb6gFyzpFcWVfrnNJEGfG/GPQcxGijuc&#10;ufvPHNbdYhC225nP8iLnzUcPCc5StzWL5RwRfRIt6iH8yM39bZs65QU7e4LWOQIN1jtGkxGToxn1&#10;/JK2k+SZA+lpukDVbGhqBz6JWiujkb2ANlJycnJK1XacneVcXH9JVbdEHbheLfnRx9/jO++8xWR2&#10;hJJJWEUrReUctu3SfoBI4g6uFw+T/b60UqoXYfHbfqGlpPOOXBswBusDtu0wIpJNjvjwk7/g4x98&#10;wsU3j/n1L37O82++QYkNWTHGx8jzqzm6LBkVJQqJ8J5nL17wf/5ff8fVouLtd9/lB5/8kPOHD3qh&#10;MoVEY22T7kNM7TjP0jPasjjlL//yL3nzjUd88cVjHj/+CmsdRuVMjk4ZjWcE7yjKccrbXUj7ozKJ&#10;uwTnuHd8jNGSqlrzN3/7t1xeXvPRhx/zztvf5cHDR0k8PSbBRCkjhJRfedvw2Wefk5eGtovgByGy&#10;JJKTZM2HvUW/FUMBR1mW2znwlX0kgg/D2jHgEVhbI0SDNoas3/s2pPlwvV7z+WdfsrhOgsGbVYPL&#10;YX69IssaFvMFVV0hhcRo069PkvhO13VMJhPKskjPCmVauyipaZoOr9Ie8sW65vmLOb/4198ynZW8&#10;/uCM77x2zsPzM06ORhjjEcHincUq8FWDkY7MeJTKODsuOLv3Nh++/xr/zX/8Ec+fz3n6Ys5n33zD&#10;bz//jC8+f8LietmvLzUhOKwNlOUoCSn2QiVJli7t6UjZC5YQkES6ruXy2XPOH5xTjkYopZEiCdcW&#10;mblZ05JyNesdyiiCSONw27U0XUcxGuOi4OLpC8q8IO9FyIdnDibL0VmOkBKtMyQK1+/xS+K37qns&#10;7u/v7l/vNoFvF4F7ed/mpb0ixLe6zh/iEIc4xCEOcYhDHOIQhzjEIQ7x7yEOAPwhDnGIQxziEIc4&#10;xCEOcYhD/Ikhtu5eg5tG2D4U3xaSqATBC8DH3pW1LyQMg4vZ4JYlBEIqugiusczXV2RmybQsmIwL&#10;ptMjju4/5PjeObausE3D9YtLyuNzVssly6sXNJslvqsJrqVpKoSAoii2jIDJMqRW2M6iTY7JEgyp&#10;RHKKtM5xdT0nyzTE5IykpUoAdPRkmWEyHZFlGolHkgqIgw/gLbapE/TYdshCoTKNRnB0dMrx8T2O&#10;Tu4RJbz/4fvMFwv+8PvP6JqWYip58PqbNKsl9XpNta7YrL4kItCZISsyinHJg0evM5lOyMs8FSRb&#10;kMHjrcV2XXJGlBbrPVIJREzObCL0xR9dB0Lw4PwBRVkiVSqYfHF5SbXegHdcvVhR5IY8Ty7rRmep&#10;uBgBQhIH51Glknq/FLgQiNahM4XWCm0MKsvSg3wfcDa5+/iYnBBCX5zXNC3WJvje+YAxGUYpFApB&#10;cmtCGzSpSCLGiI/JDVPrPLnb4nDBooVE5Tmy1QitycsJZw/uc/7gnGf3z1heXbFeLOiqiuBTyUbT&#10;1IRg+wJfRde1jI9KxqMRWktsl4oXAwnwcJ3D+paqbtOx6uREObh9D871Ika0lgSfijSFEGg5uHgk&#10;eGo8LtFaUtUJYldKUR6P0cbQDUX2UhF66DE5ACi6pmUdAk1TU1UrrLUE52nrmm4LR6ZjF4DKDEJJ&#10;TGa4d/8+J/fvgdZsmprWOromuWaqzGA6h21qxkSmxxMmmeLipOXiasHVYomFvlCGG8BCiF7YQKCl&#10;7h20I0pAnmkenJxwNplyVJQcH5WMRwWZkPi2S9BidKw3K3wtyApD27a0bU2mNUpIdB7ItEIUBiF6&#10;qNQFilGJsIaqaQk+IIzZFuT6GDACUOC9xcYE90ploBcD0ELQVRUrCaPcEOiLu5uWylpWnUcoRWY0&#10;VkikUnjrQETW6w1PvaWzLSenx4zGY6y1bKqKsiiZTqdbIKrrujRe7jndAFvXtcFk2lkHrqVaK9AK&#10;ikDd1IzyghA8m2qNDzV5rqlsQE9PMWWB0prOtdTXLUFoOuepqipB601DtdkQfEyO9f047FwSuVBC&#10;kpmMpq4JPrnZP336hK7paFubnCKspa43NE3LeDxBqVQEGoHRaMz980ccHx8TY6BaL7m6vmKzrkAI&#10;ZrNjQoC6rrHOE2JkvV6yrBqaKInjY975viYTUFcVISRmLMGUCagKvcNuchxJziayd2uVUqK0wbnk&#10;epZryS9/+StWiyVLk/EFX/Luu98lBolUAoKjWq2wrcX3fceH5GrWOdsD/yr1rzoJBXRdl1xiZCow&#10;OpqOGE+PycsJMcLRZES0LTa2tF1LKMvkbCs0bdvS1B1X8yVX8yuqugEhOD8/Z3R2ysnsiMl4Qls3&#10;fHH1B9quY75ccHn1gratkxui96yWa5yH6XTKa68/4uT0FKkU11dzfv+bP/Di+Qvm6w3WO+aLBfPl&#10;GhcEJi85uXfM6995RLOue0EXx6Zusc5RFCMenZ2TZxmTImdkFLGzjMY5RVHStR2u8xghsdLQCEXX&#10;OlrfsGk7WmsJUiBNRo3i2sEaSZACISJKpHbCzn8HSGwosh1czLZ9Ytdl6Vsct4Yi1aGY98YpvHfO&#10;6nOLAZbbhed2++TQL4cY4OahmFOIVOYnvd8CM1t3aW6K7JNIg0uOklsQAEJ0aGP45M8+4ez+fTrX&#10;IGVyrHTObgGcBAkkcCzP8y1ELVXvniwEne2248vV1TXzq2vWyxXz63mfxwi0UshUN7p1qA19G499&#10;bjZch31YMsabfnVXsa7qr/lwflqpLXTwKrfo4f6Kfq7YBeF3gccBEMjzfPsdw+el+5Lm0CIvmE6m&#10;PHl+wXg2IgTPYj7n/v0HTEYjijyn6SzaaB4//pwf/OD7jEcZL54+50XwFKOSF5cXfPHZZxTaUG82&#10;SZghDvBH2AJxu+czXIMQPIPR2j6Yvuvote+UvhtxK8DDK9v2rULxHWfOl9zJdz5n34Vt18176CfD&#10;d+1D3tvvhi1wM7xmV9Rg6L/p/niUyZCI1PekQGmdcqLQIpTEec+y2mByw+npKd89P+ft73yX73/v&#10;E9544y2mR1PyUY7WAuEsVVUxf/Gkd+cKBGexLgko9YTvDVzeX8u4e7w96K2V3hb2D+uU4X7QA6z7&#10;578LVGqlyPM8wSgi4KyHKNJcGZMwFMQevr+BC6yLA7WYxEL636m+GDf2Beb3zs6SkETT9OI/onfl&#10;3O13KZdcLi/5p3/+BzZtjcqm/PDPfsif/+iHSJHuAX1/DjES8D34+rJLnZIqiUvFyHy+wPuIRuI6&#10;T96LYvWEF0OrCj65yu7DIgMYOrQr18PlA3gr4Jbb4tD2pJI9NtyroexAw/sFtEprhEhu7nleULUt&#10;67BJAJVWBB+S2JMxRBG2zqRaq96BM8HntuvBd62wtiNquQWfYoCyLJhOc8qiZF2tEVJwdDzjiy+/&#10;xLvkXpaA3iT8gkyupOVoRLupiDFuwaJIJM812mjarqPMdVpDcJPbDKcOu7j0ywDN0BbYe03sHfx2&#10;3x175+3daz68/lUg9v7Pd+/Tdh7tQfdcSbRIztKRgJECoSAKjye5J4fgiUIRSXBs6MWM5OBmPcDF&#10;sBXhuA2P71yUvg+9CuT/NqGPQexm9313wVD7798dC3ZBpbvuAfFGaCKNkbdFAV/lMvrHxs0YzUtr&#10;h931hJQS0bewGCNG34BxLqZ8REaPcgEZI6pvM8oLsLYXkPIQoK4bfC9iUtdV2jfpQYToA/hAcAZT&#10;lESpEoyIIMTk+tp7AyeBvAg7GhcvQUD7EPn23n7LNblLsGj/d7vA1W7/2RUh+bfcTHd/v98+7mov&#10;3NGH98/3rvt717W59f7BXTneOCx736V1TFUliFtIhBJpXIsBbQxTlYDS6XTKpBxxNJtR1TXX19dU&#10;dc26aphNRuAcSiQPzECCdYdz3BWA6DrLctVwvVrTuZbjowknk3ES+2kdbWOJQZBlySm2s5a2DbgI&#10;ddcSEMyvV5R5yenZ8dZV24jUV0VMImZJNTONI6JXD0nzVtoflGLIhdLeU1bk/byX+oE2GTkk4Z3g&#10;Cb1AlnNpn8cYsxVTuzUvqgSbWx8ZZTmdtcmt3ii0UbjgcK0nK0aUZUHmNXlhktuzSmuqqu0SmIvo&#10;hVgEUhmUMVuX7FJlaGVQaAyaTGps16acW4CUeuukeZMfR1S/VycllEVB169BlNKgNNJAVhZsyk3a&#10;49AKBHRti4iBo3GJUYo8M7y4XrCuK4JNebsLgUwbbNv2a40emo69IE/CuGg7i+kheSkTOO07uwVo&#10;kzhhitYmAEobTQhJCM+5gIgO5x1N01AUeQK0JZyf36csRvzrr35J6yxV2/C73/8B5x3joxEffPAR&#10;3//4Az747nf59NNf8rNf/IJnL66prUOEgHWB6+sFRZGT5TlLt0KqJNyht3kNeN/x5MkTvLfcv3+e&#10;2kU/3wx7WCbLyMsC23UsFgsWiwXT6XSb52iTnO4lCeKOMdI5S7ApByjynDIvmM1mdJ0lSsn5+TnL&#10;5ZKrqyucs2RKc3xywsnJKW2b9kHbtkFrs11LDeCYFIKiLG/Na1prRqMCa9P6se3afj/zBlot+/fs&#10;ixPtrn8HOFxG7hSEugtWvUvIa3+eG9Z7RVFs1+nee4IgiUM1glKKJLQC6Mxsv0srvTM+il7o6gbs&#10;pM/bfYgvibfdEnLbOf4BKN8Hybdzxc6ayfkOCHz+2ee44PnRf/Uf+PCDD3B1RVXXZJnhze98hzzL&#10;cZ3jg/feZ7mY8/vf/RZnG5xIwPd2L6IfX4djuDmP23nYsO+wuwcxrJ/39ymG/YzhtSEkoRLn3DYP&#10;3RXdHObx4Z4PjryDWI4xZrsPsVqtKIqCTz/9OffunyKJjEYFfl1DiBhtbuVXbdtuv6vonWOHdUCQ&#10;Ybu3EYLHNg0KqDZrgoCHDx/xwYcfkuc5VdVQ1/X2GoxGI+bLBSfHx73IaIdSgvF0yvG9e1xevmBx&#10;dbU9jwT/x5fA8t357K75/i4we1/86y5gerft7+eOdwnJfdv8f5fozpDD7e51DT/f7qfcAXzfJaq1&#10;u4eT5/lW+MIYcyvHvbXv03/WcH33xRR2RYHuyl++zYn99tpEbeFj525ELO7Koe4C2Hf39O7aB7nr&#10;HrwK3NxdE+yf5347+mPz+m8DNIc85I9xq78lGnnHXtEg+rHb73fHmf3rmITmxK31eez3NLq2xdmO&#10;y8sXbFZLrhdzVqsF90+PybMcHy1S6S0A74Ln6uqK0WjM6dnZVnRvENiomxptDKdnZ3y9uCaIQNVu&#10;KERGiB2PnzxhOsrRIlLkCkMAr9Lzw85xtdzQ+sh8VZGNpzw6f4OPP/kz3vnoQ4qjY6LMAIknrUNs&#10;cH0+nK6bDx7fzxn0ewdCpP3XNAaCtw5hXS+XFbEB8tDnh6Yg4GljxMaIFpoH33mH89de58XFBT/7&#10;yU/4+rM/pOfBQjIajejqhiIvuNqs+D/+5u+5uF7w3/3V/8R/+Mv/yPHJCVEKlqsNpyf3tkm+SIkI&#10;UmqEkISQ+sNkOuHd9z/k0Ztv88mmprOOEDxSgvWRb776hl9++qsk2N3v52id9kYmkzHTyRTXWZ5+&#10;8zVffvYHOu/48Y8X/PLTX/Af//I/8b0ffpLWcp4ewHdIaVis17x4/oJ7p/dZVw0vrhYJklemX5yn&#10;fZ6bvq62c9Z6vd7OvX9c/xPpya+QSUSy7QidRWtN0zZok3LPtmuoNtVWgLxtHZt1heiflQ7jpFJq&#10;KxKTxHUc8/mc1UpydDQlM5JxWZIbQ9Olz6rbjkwXvRB+gVIlTy+u+ez3X6AVnB6NeXD/mPN7M15/&#10;dJ/j4xnGCDosXefSuiYzaGMYFSXTtx7y5uuPaDrL2nZcLhZ889ULfvKTn/PzX3zKk6fPWW8aQG6d&#10;5ZNIpcD7jhBF/yxMQS9iF2MSkV8ul7x4/oKj2RGyLNBKQv/sIeUHvbiOSjm+VLJfr0lwgaIcJ5Hj&#10;GFhuVlxeX3Eym6X7oAxCqST+pTQgMSbHexBRbkWB/5hxbxDxDCH+UWPlnaIv27fGrSiA2N88O8Qh&#10;DnGIQxziEIc4xCEOcYhDHOLfaRwA+EMc4hCHOMQhDnGIQxziEIf4EyNEiKjk6koguMFNOumWJ+pK&#10;onqMwvcQtjI9/BZ8X9ye3HoSZBaIvQJ+lMlp57pqWDQt4vkcLSWnR0ecHh8xPTlndvaA175rqauK&#10;1dU1z598zfWzp8xfXBCjINiazWaDkgqUQHhLVubkowKJRMu+sBvonENKTSAk5wEpcK4jBkmWGfJy&#10;ymQyYlwWvdOJZjqdkSt654PIpl7j6wqVG2ZiQqnH2KriYlOngnCgKAvyccl0NObPf/QXRJIryw8/&#10;+XOsa3j65IKLr58wv7xicXmJtx2u7Vi2LdVqQ15kTCZjjo5mTMcjtIjkJmOkNVhPIEFISEWRZ8QI&#10;nbNAwHcNl4sFV4sV7737EW+88QYIz9m9E542DfOrS67nzzm/fw+tThEYXBC4HsoxWuKdQEaF1BJt&#10;JB4ghOS7LURfeCsJLhJiKqy31nG9WNLZjixPrl911SJEeqivlED2f7ookVmGMAarUzGq6GHl4CMh&#10;eIzsCzqlQMoMYioEzLIcnZeAQsiKoixROkdnJZPpC5bzK5aLa+p1jWtbTGYQWIL1BIbiVkmIgdWy&#10;oanWydU5yxMU4DqIUGYZRZ6DVIhcUBQZTe/Gbp0HF5A9ZiAlPZQtyTJNYQxaG4oyo+scTdslCCnL&#10;KUYlyhhGeZGKmoXEGMNms6ZrGzIlqXaEA2zTbAunu65NgEKINLbGud65LkrG4zGz6ZTZ8QyhDagM&#10;qQQytKgsIoLDe0thFCE3COEwEswopzSGB9MpX1/OuapqOgLPr+ZkpkiAhbWEGJNQRBBkSnPvZMab&#10;rz3gOw/OuD+bMMtycqmwvmW9XrOYX0MIjIoiQZ7BI5XENTVSCCajSQI5tQIFQkQyLRFk6MwQe0dC&#10;bz2dTaC2damouu06IkloI1cKI1VyNIwAAesiwXm0FIy0wruOtpSozBBkjpSe0mimXpLbwERr1hGK&#10;SUHsi3ystyyritXjmovnVxRliRCCPM+SM5vK8LEX9HCeqq77YvVUGC+5DSEKH4kxOY3kOmO1riE3&#10;ZCqnWrVsVhVCRopSo2Tk8dPnFJNj3vvhI0xRYoPnydNnSJVhXeTq6oq2bXDO9UBuuCm0k+CtTcVv&#10;ssdVQkvo4e/5ask3Ty5oWnj6fJkKL12HFJGyyBhNpxSZpigMUiYxhBeXl1xcPCN4j5DJvcI7i/eB&#10;1bKiaVI7V0rSdQ1X8zleZZjpCQGJ9eBCIKTmS4g9KBb9FjTC9/BJDESf5omej4fgidGBjNRNzTdf&#10;PWacl0zLGUYqnl98g9IK71ukTO6CTd2yXq+IzqVCPpnmpbIYpQJs7zGZ5vXX38TojMVyTl1XSAlK&#10;GnCB0NSUeY60Du+h3jQsV3Ourq64vLpmtUjOdwhJZnLyPDlqTCdHPDg9RUrP8nrJ9eUljbU8v75m&#10;U1UEIloZLq83rJcrmrrlwYOHvPn6A5ROhU3rZc3l1ZyvHj+mqVs2dZVg9BgxecbR7Ag1OEQ6i111&#10;HI8nZEajgExLiiI5Nmpt0FKRaY2IEde2KJ1gThkDlfesqhVV07DabFg3HRvn6ZyjLHLKbETrApvW&#10;YWMkCoHUKomduATLbYuLxVBEKvAuJQBSqduO7yShgeRuLbb/L3s3rt0iVGctUgisc3R9seNQnD2A&#10;74Lkzj7QWPvA8m5hfIxiWzx3q0AZQbCOrCjIdZZmKymRBBwdWa7pZITeJXp7/D0t+d4HH/Lehx8h&#10;tCQrc6SQVFW1LbQdioybpuldi8foTAEJIBZSEiXM7h0TbaSuW5aXC0Ln2MyXbBYr8kyjRCSqiMf3&#10;Tuk3gA9A6Aupd+HB4Vy3EOKeG9ZLTru7bq29y1/YgwXvAoxS/+2d1Xi5UPvGlSw5qA+QgjHmBuCP&#10;kfVmxXI5pyhz8rJg3VRYH5iMp5zMjmhtzVRNGE0mnD84ou0q5ovnPP7mS8bjKR98/D7B15TvvsdP&#10;f/JTuqZBG5VyP5kcw4cC/n0gdPe8iGCDJ/HE4ZYb3u512xZXc5MbB3m3q+1+4fdQFB6I/ff08LcU&#10;W6BP7hTHb9urEKngdwcK2S8IH+737vt0DyZHkdzBkqNsD+UQk0hAD3sak6VrFTxaaaazKZGIi2le&#10;7mxDWU744J33ef+993nn3bf5+Psfcu/4JEGaEdwghrSqkzO8TwIYwftb4hahv+6yd9KWQ5F9329A&#10;DY095fq9WFPoBTWAHqxJlZNRAFEghUpjqpRImfJLITRlXiYH+s2Sr796xu+/+APPnlzyv/2v/zsi&#10;Cnp7XJROxaHCSwiC1rYgNUqodI+kROxAvEP796Hh9HRCphxRdjg35KACETwSgTY50ijA83f/8E/8&#10;5F/+BaFLTk7u8df/419xdnRCXS/xzmNt3y5FKmDedeC+5aBE+r0Fni8WaV1iPWiJ8G7bbnch4+1C&#10;jZvxZPjMruuQMs0lu67MN30l9AXNoXeyEluoeQt09H+U0v14mAp9Q4i0TUuRZSiVCtsLDKOyQLUd&#10;WikwIEXEE/CudwWOac4JMWI7u4UqvE99NMuTA2rUqT0URcZkOmI0Lpi/WLBar/n4k+9zfHzcgwCB&#10;y6s5VWtxEdRQMO98EhUSgs46qqYDJHjB0TTlHkSP1gXa6NTmRGoDcRdi33PEegnyEGEH/hY9XBBv&#10;vXG3je2OObt/3xd+2RfD2AVuBqgqFbdbnG0xQtHaQFZojBIUmUGolK/5KGltSEJSSiTxMzxRqX7t&#10;m9zVBEmgwnmP6wF4k5leE6AHyntxnO35hiQyIaVMohNSwA4ItguLDcf+KifFu9wfd1//rY6g3MDP&#10;LobUJtn9Lm4Vee+7Sv7/iVc51+/CjEOegRA9N5z6lu+FeqSUaDwidsjgUcExMgbVuzwm03ZH21U4&#10;Z+lai+s8EUPT1Gw2K7RRxMwkQaMIWmfE4Gi6jiAlMtNIlSF1Tgypj0bJVoDoLrh8v33u/myAFXbP&#10;965rcJdYzO7rbn4WX8r3bjnI7YFm+/FtoPx+v9rNFfbb2qsAkH3Ybv/7tokDaS4PSqKMJhca0bd7&#10;lbF13DTaIIBRVgCRyajAKJ3WvCqBu845nl9eIyJMywKlZRJLijeiJfviFJ0NrDYNbZfy/qqqOZlO&#10;kruzd0QBTdeRdR1N07DZVEihcSHQVhXCaLTSPL94wmp5zex4xjvvvEtRFigl8F2X3MZ7iF0pQ+cj&#10;rmvZeI9USVQnzwYAW+CFJMtvXCadc2mtITUmkyAsIgYKLTmejLcgvHO3AdgB0JEiCURNyxImk7S+&#10;VAptNIvVmvlqTdu2HJ2coKQgek/oxyLv3E2bUsmnUUJycI+iF8xJYj1aaE6mx5RZzqjIaZuGtmsI&#10;3vUCOQKtJTEkACrNh2rr0pwZSYwS7x11a1EmA6GRWjObTgjeJdEWawm2IXQtvrWI4JmWOUqdEZ8/&#10;o6rrNCemm9+v2z0QEnCPGChIQj/H+9CvvWNMS/KQlAbTusAl6FwIvA+s1+ttPq+1oto06Xyc3QJ7&#10;3ju6Dhqtcd6itSTLM7K8wHYtrbU01wt+/rNPuX405+H9+/z5J9/jkx9+wOePv+Lv/+H/5fGXj/He&#10;oZTk+PRecr9u263wlu0SUCmFQGpJnhuurq7ZbGqOjmZkmSHLDGo06o81uZbH0QilNc+ePMV7v4Wr&#10;8qJAZ2kfbwA3Vad6wZEObx11qHsBs+RCmmUZr7/+OnVds1mvqdYbLi6eUhQFJycnKFWw2Ww4Ojpi&#10;NBolwR2VIPamabbr2mGd6FwSEhBiWF8nR/BBfGsApNs2CVJkWbbtI/vCYkn0TL4kSEZKkdO6ZW9s&#10;uhEYuT0WJhdyuV0DNk2TjqtvB0VR0PQQdtd1tG2LUy7BbVL2Apr6Zrwm5Y7B7363v5Vn7o6X1tpb&#10;xzD07/1xelibDfnrbQEsT5ZljMaGi4un/MPf/d988sMf8u5bb/H2O+9wvF4zmkySOGzTcfXiOXVV&#10;UeY5G9fid+aYrWCLSAD68P3D+LovSrA7Pw3A/PDa4TzS7yVd52jbthc6EDiXnG6H94YQtk6uu67f&#10;4/GY4+NjrLWsViuqumbUt/1hfXt9fY377W/47rvv8J233mE2nbLZ1ChzA78Pa9Omabbfs7vmHe7D&#10;IPCQRFz7sWYLd1pGRcZsOmWU56zzDOdsWr8Fz8lsyvnZGRDZVGvqOqBE2p85On6Pxek1v/31r25y&#10;rVe4jO/nHbvA+V1u67sQ9G6fuMv1fH+OvytXuWvu3/3+fRD6Lmh6OIbdtrKfK96VQ+6LRFhrOT4+&#10;3ravrdCiVL0DdGoHcg/Af6Ur/R3w+LcduxCC0WjEeDymLEuyLKNtWxaLBV3X3bpm3yaysX+e+7//&#10;NvD+VcJWu+8d+gz0Apf8cdD7XW1kX0jhVa7H+/drX3Rg2xb3c8b+3g7Hub+W3IrP7YyLIHbEAdsE&#10;/P8AACAASURBVAPeJ6GdED2Xly/43e9+xxuPHlJtNtR1w6ic8uJqzv1799AqCeNGZNLvFRFnLRcX&#10;F5yenqKlwseUWxhjmNsOWsvR8RFfC3pxQo8QKbex1tE0SRbVW8V0asgzSd12VE1D3VkW6wpRHPEX&#10;/+U/8e7H32d2dkYwhnXjIN4Iqzrfi7oohdYmAbxSpee62uBDQErQu9cT0p5TcNiuvREl7Sy2h+SL&#10;PE/PGJUkKoXFo0wC4f/bB6/x619+yq9+9i+45y8wJqfIMjabir/5f37ML37zGf/5v/8f+Ou//isg&#10;EoJMglFKc37/HG8DIfT723FX/FBvRUqi1JSjjCyf4EOgc0k83DcVb739LkrnfPbZ7/nq8WM665Gd&#10;J9MSKRRt16X7uNmghGA8KpFS0XYVVbNBa4XowMgkUK4zTaY1v/n1b1gulozGY7JixHJVYXuBihj9&#10;dhtif3wc5rpXraFe7tN9vxQ37Vn3uUzTNEglCF6RhKEkTuleiEUhhMSHNI65zuG3Ahotbdsxm025&#10;d5rEJpu2RmuFbRsa7zHKJGdzqVitK7wPaGlRpqFsOzpr0VKQZyUm0yw2HV8/+S2ElrN7R7zx+kNe&#10;f+0hb7z2iOPZBIPHNR3KCbLg+v3FjMwoHs4mnN8f8+4br/HDj77L737/CT/+6S/4x3/6KU+fXROi&#10;oOmgaVpCv2bYXg8h+7WsTOuOALZtuXj6lOOjI8oiIx+XaGXS2l+zBeCt9Rite2FIjVY5RueIKGhb&#10;wXg6wV88odpUNJ3lRGmkUv0eYhJ9lEIjhUl7nVKk/U4JIoStCPBdY+DNOMd2vyvuiRreahPD4n9Q&#10;fevFInfH3v33HuIQhzjEIQ5xiEMc4hCHOMQhDvHvPQ4A/CEOcYhDHOIQhzjEIQ5xiEP8iSGEJDGD&#10;Nw8gU/HFjpsf8qXCmV3gbN9Nxg8w1lA0HpN6uUDgosBHwZPLOc+vF8wmE6aTEePRiHw04v54wsnZ&#10;GdXqLVbzS549+ZoX3zymrdZsVkts0yC6jnGE48kRWZaT6VS0FYhIY8gzTVHkaCERAkxmsG2XAPg8&#10;RyJp2653UPGsVhvyTKFVugbrTc2LqxVCKcaTkslsxnh8hJAGJTUCwUaA16DzgnJyxNHxPU5mM8aP&#10;HoKWvPfeh7R1Urj/6quv+OrxF1w8+ZrrqxdU6w31YkW3WLN88hzVwz7jUcnZ6SnHx0fowmBGOXmW&#10;kSGx0WOkxsVICHVS6CeyXi353e9/w2QySkWWbc16s0QBoW2pFwuibFC6QGUqwShdh/MRmeXkeU4k&#10;Enq3yOgdUgpsZ/t7m6D46B3W+1RQ6wKrqqVpO7rOkedFD6krYgx0wbNZrYirJVpnCQASuncAkj1w&#10;IAidYxRgNC6RSFzvDu2jwzlP6yNRZ8QA+WTKqVSMJxNGRzPK5RHzyzmbxQJfr3FtxOiCIiv6omNY&#10;rdZs1jXaJNhK9A/jY+/oaUQClVQPbkgpKfKc1Xzet3q5hdX63kKWZWRGE6OjbTuikLSdw8WILkpm&#10;R1O0UXTe0bqG2egESXLOaKqa4DoCEds1tG2T1PdjuifRp/PXKhWuaZUxGRd9UaymLAvG45Kmq9is&#10;F6isRKqMEDxaKXSmESHrnTEy6rolhECuNUoEdIy8dX6f1zPDZbVhs16lwtjOUxAZGcHDs2Pe+c6b&#10;nN+7x8lkxKjIUdHTLBe0dYWL0IV07kZqVKbpvKPuLDrPUhENyYlTCYGWktxkBJ3+brQiCknjPBYI&#10;PuJtcjJqm7bvk6lYKsSIURpiwHeWpqpY1zUmM0iV3MCidzRSMM4V1mrK8RidZ+goyPKCBw/uk4+m&#10;fHF9zWXVELXFCuhCRGcFsnebr5uOuunI8zSejEejreuJ0n1hmXNIo7E2bJ3VbkE6KuJdRy4ik3KE&#10;BJRIAiDJFdrR2Zb1OpIXhtnxMTpK8vEUlKHuLJVdAoqqTu1jKJjbLwwcnIfVjntP3dX44IkuIkTG&#10;wzc/IN5/C5OlAiRiIHqLiJ5WRGrXEBY1rrO9k3oC9mKA4Bzet8l9r4fao5egVHKcVxI9OyUvxrzz&#10;0fd493vfT8U8Ljn+ee+IPjJ4hA8FM4NrboqYCuljEpgwPQQkhODZxQWXz5+hyinfPHlK9A6tk4tu&#10;VqRj8D7iekdY23WpwI1IXo44OzlJriEIZmbG9WrFarlmsVj0jisCLUQSNJAqXbcQWC2XPHtxgRCB&#10;yXjMeDLh/v17jMczRqMxeZ4DPokCrGq+/PJrqqZKY33T8vzyitVqtQUFrXNJdMNaJJJvvnnCV199&#10;jfcOCGR5TmYyMqUpZwUP7p2hc7M11JVKUhYlo6Ig0xLdg4dSJJdh2zapICpLIil5ViCiZLOpaJoW&#10;j8MD1/M5q01FiAJlMqLSoCLVpmFTN0hjyBB4BE3XJXxNKmJIrrAMzqB7DldDPgB3O2XuO05vC2G5&#10;Xbwqd9zl6H83OEgNBfJqx4Z0cE/addoajiG9TvZg8cv5itZ6WxQ7vH8oOg3eI0LcOjNJpfDOEWJk&#10;eu+Ej37wPbKiQBuTxDu8J89z2rbdFqpba7fFyMPPQmDrRD+ZTkFKOttyfZmK7uvN+v9j772aJbuy&#10;O7/fdseku6aqUAYF00Cju4E20xySIw4VepFeZkKjtwlF6MPKhDQjKoKiOGwD00ADXShvrktz3HZ6&#10;2OfkPTfrXpAK6o25Iirqusw8Zpu11vkb6npFdJ51vUEbkdw0e2BpAgxevYZjYYHryIKmP8+xA5bb&#10;Eo3ZXufBdW58nYe8bjiH4esByDkAS4fP365TXAX8D5873GutNUJqmtribMBaz+1771C7hrazRAWz&#10;wwVSK3KVp31Va968XhLwfPZvfkXVes7eJAfGzXrDsydP+OYPX1Pmk3T+IhEwwgicfBPg3Fq7FTeQ&#10;vVXxAD4e8pUB7D0mnLiezDqQVHYB3m87rbMd9zcBz8dEvivO7jtg6uG+DbHr4giJzzQQNoQQZMYQ&#10;XCC4lJ9LZXpiN0gtaBqLj8ltNHQepSUPHj7k059/xnsP7/PgwUMe3HuXW7du41yHcx3eOTb1Ks0b&#10;l0hXPvienP22m95Y8GLsNrdL5g8hiaMImfKvNDYlQfau5lKAkMgokLF3ppICYxRCBJxPe+2bk9c8&#10;efycly9f8M03X/P993+itZ6/+It/m9ytRSLqCZdIAsl1viey+ADRo7TZnoMaiXZsQaCBnnTSe6HH&#10;gBTD/BHbPVBJwePHz/hf/tf/nYCmLGf8u3/37/n005+x2axomirtQaN9fnxddh2TQ4wIlcbA2fl5&#10;+j4mAY5sBFq+KnqRXjcmPQ3kl2HcVVVyQZ/0+c+wNozB+2mduJkUMiZIDPcaoG2atO9qTQiRo8WC&#10;uqp7InmqO13XojODMZqqrhKIWyu8tXiXxoFE9EBiQXCe+a1Zv6dLOttRv9lQr2o++eTH/Js//zNc&#10;11KtV4QQeP78Jc578qxgUk5p246gA856hEiuuXle9iT7XuSqKFE9mFgICch+fxbbNeIt9+uxWME1&#10;btm7X/+Qu+R4Hd197XWO19eBiUMQxCCo6wZtchQJ9JwpQ64TSDtKgUZgpEFKjdcK6z1RJCfwpnM4&#10;1xGUJPTnfsVhM9Hse9E8tqBnIZO7OKSvt8c5jA1xs9Nj13XX5hi76+dN7pfjNWhMgtoKQ0iZ1pZh&#10;PeqB+WMw+C5h6f9LDPdjIOQN1yCJKAik63sovVO0MllP4OgQ3iJDQAaBiR3KW1Tw4BzCdUilaRtL&#10;VTU0TYXtaryzfX2bYS2sqxpBRGmB9C4J2nlPUB3KZ0QpaZ3HC0FRlGTFFKEl0hhQiewslCREud1P&#10;x+d1EzHN90514/m/O27Ha8R1xKfdvfE6x/erRKCrJKXhc3dJnv/YvLzpeK4Tn7mJ2L/7M0YceCGS&#10;6IYTkUmekRcFUqu+Hkrr3bQs8VEwmS+S07TJyLMM13mWqxWbTSJ5ZFpzerZE+Mh8WiS39Ri2c3PI&#10;97ZEUWfpnE15VZbROU/bOTIBwTusdb2bdNwSK4+Pb6OkJMs1ddcRnWVTrZBSsF6tefbsGR9//BFS&#10;CDqfiNcyRJSJGJNc7TvX51XOE53FakmmFFKA90nkxIdI2yYybSIpO+azObPJBFGWyOAhDmRTT4yC&#10;5XJJ13V9XZb2kBBDEttQPbknqZUQOk8mIweTEgf4rkvEGySBS2Jn1pNPIgIvPDH04hT9no4L+JBy&#10;nkRhTbm21xrvdXrv3sHReYezHud6B9co+sUxogQUmcT5SN11rC42mKzA5DnTyRShDbVvqZqKptqw&#10;3qzZ1C2d9dRdwEWJDB4je8HKGCE4MiWSmEFIQllSamII+Oh70pHa5qKhd4qVuhd2kQKU7AnTMfUv&#10;tmMfrPV43xCC79cagclymsYxm09RssXalvl8zuJg0ddDHV1n8T7y5vUbzt98wefi9zx49y7vf/CQ&#10;Dx7e48P/+D/w+Psn/Pb3X/L5V99wsTylnM76mqUjOIfJNDF4ghDkpkSrVPNuNjXEyOJghtYK3e/V&#10;gzuyFJJMG2az2RVCb93U0DZMi7IXakz1kveeSVkmkp0PdJ1LYks92VBJRVEUECPz6Yyqqjg9PWW5&#10;XJLnqadaliUHBwf9BpLqyGE++l4sajKZ9D/ryPOCLM/6uZoE7zbrzehzr9Zq4z3tisNxZLvm5XmO&#10;ECKR57nM/cbvtbsWjtfl8fox1Hxd11Hk+faYsizbinHEERF8IMMN69Cw77ZtmwBdff0triHnDsS7&#10;8bGMa/Xxfq+17l3Jw5VcN30v0SrlmrkxdE3N3/3t33JxesI79+7R9cKb0Qe++uJLHn33HZlWHCzm&#10;aKVQvaP10McYPzMRQuBDEpQVshetATabzVYgYHjdQFjP87xfW5Mwm/dhS3Yfas5hzBZFQZ7nNE1D&#10;VVU0TUNRFEwmk+0e13UdVVUxm82YTqd01lJVFWVZbseEc46qbnj25DnvPnifzBhyY2htwDl7hYwv&#10;pUQrxXw+Ryu9JYwOxx0HobAYybLUF5kAFxcXnJ8v6ZqWzrQ8f/EcomAynSKI2K5NrtFHB5ycvsFo&#10;Q8hLiIF8NiU4z3Q2Q2U5oamvzZ92RWl2x+x1++5YfO4moZrd51m7ecfu541FB98W6UmxWCwoioLT&#10;09Ntz2crHLjjYL8rYrd77IOYzWUef9mLsNZux0zXdSMRvB1H+n4cDmvEbj50U61y3fkrpVLOLBXG&#10;aHQvmFBVFW/evKFpmmuJ7+PnhLuiEjflZuPe927+uCsw9kNk/lTTZVsxxt3juPnZ6A/nprv56U21&#10;8K445NAvGoTJrrzHDbnyD92b3eu0nTMhcnZ2zn/+m7/hL//8zymLgtM3p3zzxz/y5Mlj/qf/8T9y&#10;fDDHWYvzEaQCkYTrLs4vqKuK+fwQGQTSQHCe9XIF1vVrQI4UUJocIxRKqNRXEoboHeuNAxpabVE6&#10;ia61wfHwJ7/gxz//NbcffkjtofIR6zqaziND6llpnQj3KsvQ2pAVRU/mTfWZlCr1PEiiattrJUHm&#10;GkGOFJN+vvteNMZT1zVV1eKtQ2Jwfd2bBFogZgU//dWfMT88QuY5Z6+fc7be8J/+r/+b33z5DXI2&#10;4/0PPyArcrx1bDYVVd1y78F9imJCXdV9jif7/S9ue7eXY6bPvkTa6zMM1ltMluOd5Ecff8z7H3zA&#10;82dPefPmDavVORenp5yevuHLL7/CdpZHjx5R1w1TNUnPWCd5EjANDkkkStLzNyVpmg2///1vmU5n&#10;3Lt3j2W1QXz/tB87HnpRzqvz8KrgwrifuRWkHfX0xnNjELfcnatpT78shGII2ND3dbTGGJ1qI+8I&#10;fY7snOVgccDi4ABjDLPZnOXyguAjNjoQKe/tugA0NK1FKIlWBnyg61pa27LcLMm0Js8lk7Ikz3Ky&#10;8pDMKGrr+YffP+K3n3/L0eEBD9+9y707h9y/e4uDgwmqsiipUFIn4XvfpufHMufOYcnBrz/l448/&#10;5M/+1S/55tvvef3mjMfPX/Do0RPOL1bUTUvXpZokhtD34VzK2UMS/z07PeXVyxfMZxOKTGN0lsSc&#10;tOz7+wJtLvv5gog2fe0yyREy0nQ1t2/fZnm+om6aJNoldRIGUKnvLqXe9vGd7YWXQi+4ibixh3T5&#10;s/EYub72V2IsGszls/edde2mdW4f+9jHPvaxj33sYx/72Mc+9rGPf6mxJ8DvYx/72Mc+9rGPfexj&#10;H/vYxz8znEuAdaMvHT92CVKDC+F1YPKxs8Hwu8EdZAvqQeB8pLMW37sHCgQywsWr16jXgtl8ynw6&#10;ZTaZMMsLytt3mBwfcXj3Lg8/+JBqdcazJ494+vh76lXNctXQ1YH5dMrBYoHSkSzPUTI5A+VZBiIB&#10;y33vDtw5D02Ddx4hoG1bNqs1XWcRCmZTzcFiSttYmmrZE7XO2azOUSYnyybMpwvm5YwAWAJCVVTL&#10;mtXZBVmeM51NObp1hyxPjrzv3L/HnXt3+exXv+Dk7ISzs1MuTs548uh7zl6+ZnOxJDqH6zouTte0&#10;q5rXz19RzgoWtw44PD4gdC0mz5MDQgQjNZnSHB4ekWmJsx2ri46uq6mrNSF0aBHBdnQ+0IY1Iit7&#10;AILC+UAUimIyw2QlQpGuVYx0dYWzjuADLlqCdFuQbwK7Fuh8ShYc7vwcG1qUyVAmTyZSwbOpK5bV&#10;ik2VHB9sACk1h9MFx0eHTCfJSTFEj90siUIwm8+QOjlJ1Z3HWUfTeRAJOK2VRhYFmZDMpEJOp5jp&#10;gvlqw8XrF5y/ekX0gjybomWgqtasqxrnPZ7AbDZJKvw+YkyGlAKjNFlm8FLRtQ3eOXTvvEkISJ0c&#10;n5Jzk2c6nfVgT0vXOaIQ0HlUVjDLJ0znM5QUCKM4O33D6ekps9mCGAX1pma9WtFVG4yE4BJh12QZ&#10;zscteDQRlUEpzXw6o8gzbr9zm1t3jol4rG2pug60TIbawWLbjqgkxWRCOZuSZRmbbEORtTQ9qVwJ&#10;gbct1aYiOk0RI++/c5vWBeaTCXcPF7x/54gHt46YT0u0lqgQ8c7RVDVRgs7T+MuEIc8MXWexztNa&#10;j9EZIMjKgtlixtHRAYfzOYvpFC0EXQg0dXLFlspQO0cXIj6At+m8gg+EXoDBOU9jbQJxe4+Mg9uU&#10;JRJQSqOlJDjL5uKM2NQIBT5qdJTpuOsLqqoDD3fLnLuzOQ+Pjnh++5hnZxc0NuBscrByYSB5JdDu&#10;8fEtZrMZ62qD23QsLy4uST4DaI8ReLAHyBupeHB8yEGuCK2izIu0BoUEhD2eHeO8p+1a6iYgZ5CV&#10;c6LQaFOwXDc4d+lEN4CyE2DWoXuihLUJVDYpS7q2wXlH25GcM7zg8Pge9/6bD8h1hjKD024keNeD&#10;pJLTWwyJ9Bt83AJ0vPOEKIjR44JNpIMYCT653PseOJNPJpTTGcVsDlrTBZeIUSS3zwRskVvgTIoR&#10;ADIGYgwImZzDE+g+jevXr9+wqS0v6gtUSC4vUgmUCCjFVuSCmEiSRim0mSCUxArFWWPJXAKLv6kq&#10;xPPXXJwtOT89TyDsGFEynX9mDFLAvHcyKoqM+WxKWRY4F7i4WPHqzTltlwgNXduwXm2o1xXOebq2&#10;TnOXiFQ5eV4wm06ZTEoa29J6iyhKpJRYm1ztinyC1pIyLyiyPAlYCIVWyeGmtS2RSGYMhZbQNUQv&#10;sZLkXEO/ByuZxGV8mtsrG6mrhq4LWBewErro2dQtJ+dLhNKYzJPnBaacIBtL6Dw2SlwUtC5Qtd2W&#10;4CeVSmRUoS/zgP5/1ROdZQ8w3iUZD+TdMSFp6/ju3FWH4sGtakfsYTe/GMDMu+D9MYAqfd5wTP7K&#10;eznnts50gxvbmLDpnX/LsSmEgMozfvbzn3N46zZIgbUO75LDnNKGpml75+PkvjSdzjDGbMmjZZnE&#10;E0IIKKnorKfa1Lx59ZLNasmb1y/xrkOK5GokiBijE7gzDG6x/gppbJd4OTjMGWO2vxuA0gNwbny9&#10;doHlg9sSJEdaOSLKiB5IrUauYgM4+wp4LSZX4AEwOQC/B9BvImXL3m0oiet0bU1Tb2jaBqUET589&#10;QQvBJ598hPSBg9mCycc/JmqBQ9A5y+HhglfPX/D00WP+n7/7+wT2UxJr0/4hpUpA+yuE5augu0H4&#10;QEqVXNL8JWlvIAYPBA6p1KXzXb/ej/Ni59y1wPgxEDyEkObVoATS7yE/5HyWQL1ye72HezWMW2eT&#10;s5VSPXk9BqJP+6pUyeVH92DYTOvk7J48TWltEu6J3pNNZywWR3z80Yf863/9a9599wFHtw45vnVE&#10;YQzeR2xruTg7xXUdELDWDUv6liwjIK0LvF0fjP8fO9YP5zWQMYbrr/Ug3JJqFEkSfZE90XxWTLdk&#10;86ZtuFid8/T5Mz7/8nMeff+E7777jhfPXqS5IuDg4AgXNeVkgSkmdN0GOr8lc3vvtnMohn7N8j0R&#10;znmKvNg6IHkfyLK0Zhd5iZLJnTcOoHZ6sj4iud67yJdffM6TJ0/RecnDhx/w13/912S5Zrm5vIc/&#10;5B64S3oWShLwrDeb7VzT8lIkZOx8F2MkK3La3q1zLAYyXP/Bffi6cTaM8e0Y3q4/YXs9lLoEPm8d&#10;WMfrSwyI3tnaOwc+EKwFJRKxZiBQB4l3LXiHt47ofSKtGbklO/ngyYzh9vEx00nJ6uKcdbXC2py7&#10;77zDX/35X/LLn3/K8a1Dvvn2O7qmxehiu04XRQJB284mkaXtOSmMySjL5JAphUEKhXMpfwsjQspN&#10;RJHrSMEDYHyXyPO202HcApF3iTm7LpbXvf4mokaW5VRtzXpToYtAmWV4F7FdImJmeQ5IfIRMJ5KL&#10;iJ50SwWeRGZ1MtIRab3HWk+mDVFIYhTJ972fHyFGRJC9C2W4dIQfkfjHxzxeP8fX8DpS0k3Eo+uE&#10;eHbfZxiXA5FQiKsCZzEKYrzcJ8fXeuzK+E+Na4n7vbARxFQz9/smIaBlEo8SrgPbIWyLFpBLyATI&#10;GNisl5xXNau65tmLl3TWMikTiVNJSZFpnKwJQaBFTIJh0qOlJLrAcrNM62ij0CYnQCJuxoCvNnTB&#10;Uc7nyKLYCg35mMbGbu6wu89dOsBx49/8kJvqdcIFP+QAOpB/LvO+HyZwjfef6+bpD4H/r/v9dcS5&#10;m0QuiDERbZXGdTVt8KjphKIsMFmGMYboPTJCmeUIqRLp3WjyLKPIc9bdhizLCQGquqaTimAdsW0R&#10;4ZDbx4ue7AohpJotQt9f8EnEKpPkWqF0cuxcrdZMMoMUkc4lN2IXYk9MyciKdCzCGETvfJ3qu+Qa&#10;3jTJoTHLJkCka5q0n/Q9CYQgCImtkzt8W7U01QYlwZiUP0uVhCWTu3uq8yEym0ORZwTnCC4gSKKF&#10;IFHKbJ2Lx/VAIIlqREK6EEQIvcAEERWToBskYouIAevSPlPmOZlJ/YPkWw22FzNTEQICTUSKiCOk&#10;3gQBozUxz/saz2KlRQhL0zR01qY9N0RiSOJCeZ6hZKqtptOcclqyXK+pGouSicjuvcO1LW1dU282&#10;XJyds1pvqDqHD7CpW5QxmCLD21Tje+eQeYaS6Vpa75E6IKXqayLXuz32ruChr7/79W1XcGIgO6XX&#10;D6To0BMuYbnaJAd1lbKepmroU1FcZ/telmExm0BUnJ4sWa1WKCP58ps/8f3Tp3zy0Y/49a9+yWc/&#10;+ykfffQxn336HZ9/9SVfff0tVdX1opMGCMQQ6JzFB8t0uqAoJkzKCc5ZLs7PkUIwmUxxg6BZvz7U&#10;VcVyucQYw2Kx4ODgAOccT54/Y71ZJ8HJXvAwMwahdSIxi55YLgQ+BpyrqaoapSVSSPIs2zotF0WR&#10;7r3t73vXUhQFUmuatkHrNHbTdfR4b3syNUwmBbPZfOv2ToQsT8TyqqrounQdduu+vB9zIYStWMxQ&#10;Cw51HyQhGd/n6FmWkef5Npe6TjBmLFQ39ALo80U5IhRrlXqk8pr6PeWEl+Jgw/XdXYvHwnZDTT4+&#10;pvGzhuEzxoJkb7vIi37vTn234OO2tpdC8PkXX/Bffvcb2tbRb8ME75lNpsnN3Hdok8iWu8cRY8AT&#10;3xLFUUoiVRIEGAt5DST0YXyNr7H3qb4czmOYa8P7Dq+bz+dkWUYIgbOzMyC50LdtS9M0W1EHY0za&#10;QwYBPJOlesZFHn//jM8+q1nMF3St48Wr11SbNXlRUpblti9i+uN31uKsRcjLfSzVwAFG/ZKBYLxe&#10;bzg7OWNaTsmznK5La14SKKk4PD6maepUh2QZTV1zeHzIdDbhzcvXyR1427cJl2Pumn15VzTqOtL4&#10;7n6sRj2qHyI275Lsx7Hb27rJ/XYymTCbzTg7O7va94BtzTXOd3+o3hvWHkbnP54vbdtcmQPjMTAm&#10;z+/mbbvnPO7f7V7PYb6J/lhijPjgsbWju7hIxzmq528SNhrEHcZzd/jZTcJv1+VwPyRkdP21jD0B&#10;2v2T3IavE+IartNuz+2mPPY6YbNxn3H3Gl1Ze3dEPq4bb9ddk93jFkLifODv/v43PHn6jBgCZ29O&#10;iQiK3HB6vmQ+myZhEx8RKiRpt1647NGfvuezzxbJwRqJlorCZLx5c0Jwjtl0inBtWheUSu7sOkNm&#10;RcpbhEU6iykyzGTOO7fu8/DjT7j14D2y+THLLlJbNzQYUUKhc4MxiixXmKEfJGQvlOuSEG+IBIbe&#10;2WVPMjnRX9ZtauRorpQizwxGa2blDNeLLtle3LTvqKK0IjjHwx99zHQ+48vPf8OXn3/Os9MzmhBx&#10;m4ovvvySzz77lEwXGOOJdcudO3exoe+JKUWAkWBY6vdtq0yRFOK0Igkt9jU2USMkvXO74b0PP+DO&#10;vXvYruX89ISnT57w+PFjfvPbz2nbhnIyR0uNc5EYHEe3jnGuQ8m032sJRuc8evSYb7/9I2VR4IPn&#10;ZV8z/hDpeCDpXxnf/d8Pe9ywjm3FUEnP9lP9HN8SHtkSqAehnZ4kHcXQe7sU8VBK4mJgPp3x3vvv&#10;c35+vhUZCiFQlgVFkfV7UcTiCSHSOUsU/TE4h1ICFCA9nXN0NrDZVORZSZ5lHMxnmExQfkZB1gAA&#10;IABJREFUdQHbWU5XJ3zz6CVlITk+KHn/vft8+MFD3rnzDrduHUMXsL7pxYjbJGihM+4cTbj1l7/k&#10;Vz//KU1nOVuu+O5PT/g//+Zv+d2XX/P02SuaziGjwjmbBOKkRKsM2yXRsZPTExaLGXmmmZTvbHug&#10;SsnUA1ZymwekfEql2iTP0tg26bnG6mzN+fkSqRR5j0OgF3dMYrwhiQz49Hw9kkQvfkiE8Z8iGLLb&#10;89gVZb2pj7MnwO9jH/vYxz72sY997GMf+9jHPvaRYk+A38c+9rGPfexjH/vYxz72sY//P4orEROw&#10;6YobCz0ZNG4f5A8A/RCuulDuul+OQURbkFtPUNL9z7x3mLwgm09omoaLzYbT5RIRIdeGaZlR5ob5&#10;ZMJkcczRwYLDe3f5yS9/xcWbc54/ecHJi5es1iuqtsFoRVmWHB4do2xyUsiyjCih7log/czWnjwL&#10;KK3wgClKXBBE3+FtoN4kR2TXtXRuk0gSgG0dneoQIVBXa6RQKJUhdIbOA/hA7CzCWtrVGh/A+shk&#10;Mefegwcc3r7F+w/f5/33PiBE6JqOZlPx/OkLvvz895w/f0boOmy9huBoG8uLJ89pqiXldMJ0PqeY&#10;zjBZzizPKItjytkMouzV9B3tuiO6lugS8LSta7QydCEmJ7lYoHSGkjq5gHXJkRGfCEIDuCn2Lpue&#10;5M7lnSXTGilNIlJHQZ4rjo8Pqdd17/gZCAg666ibFu8TlUMpg9QakKCgsQ2xcVAFfA90Wy6XLGYH&#10;FEXeu34qYkiO8M47nLdkGRRZRpSKLJ+g8oKynFNPl5R5xuZ8TY5JBBtnsdZRVXUP6ssxWQYhAbek&#10;lIno6wNN0yJNlhzZnKO2HVII8qJAyETKUUolwkyes15v6LpuS9oMwrNYFGRFgTKGED1eKr579pLq&#10;/Iy7x3dQZKyXS9YX57imRstEOoFIkBLvYnJvQIAU5MYwnU6ZFhlHR4fcf/ceUkuUBtQMHwXrqqOu&#10;GtqmY+WSk1FXVemabtbY3nFruVqxWq16JylJJgQGKLTm6O4dju/c5u6dYxZ5zqLImBU5iEjd1FTL&#10;JavlmrqqEULQAUolp1VjRA98nvDhe++ymB9QTicsjg8opyVSK5zviL0jrHcBOEzgWalAanRRIGVy&#10;TF6vV9RVldYjrYkRnE9kbN8Drtu23ZLsYoxkSqIlNOsVF6envHj+gnXVsGkctm2SaygrmgBIgTYZ&#10;s6Lk4cGU23ducVFbnr8+5fWbN3SN3YJvF4sFZVlivaVpqkvX5C1xcXCa1lvwVQiBzGQcz6bcns5Q&#10;vkYUGVIkF7WyKNKc8wEpNToZVBCFJismSJ2BMkjpgARkHtzExqC2w8NDZrMpFxfnOG+5f/8e52fn&#10;nJ+fUdWeaCNKJRAaeUbUBkfoXV5FcoOQOVLIBFYSPTnTeYwxaKVI2KGQiPKy56sOzuOB5OYgkmto&#10;5xy2N3uIgygBlqAiQfRgSqEuQdM90SfEkByIMSAE1nucCyiZYQrBhz/9GeXsCFs1BOeSAzkC21rq&#10;ZpVIhVEQ+jUiBkcXI84FrLP4ixYRG4J3CbTsHN4FIppoFISIDA2ZyRGZRgbHfLYgM4roPS9fvODi&#10;7Dy5ZEhJJK33WkmkUJRKMzs+QqsMkESRiJLJ1RSkSOIMCsEkL7ZjyCiJLJKrjRLJ/aO2jkwpvBRY&#10;BFmep3VZAM5ig0fEiDSqd/ZLDvYuRHxMwFTXrLFtBz6iVY7SGTZEGmvpQqT2gWVr0UYwywSxJ696&#10;IRBaE4Sgdp7GB2yM+D4JEEgiFsQAVk1Obz8Emh1ygUEkYhxbEt+Om/ula5vaEuKMMVuQ3ZBXjB3h&#10;bO9cPBDNYQwOjpdOO+lTEIItgGxwfB8AwwMwd3AAHM7FWUsEfvLTn/HTTz9lOpvhQ3IVEkISPXTB&#10;0nX2Cun84OCQPM/wPdhtIPsPjnxN63j+7CmbzQXnZ2+wXZ3ceKJHS8jzND6MNmw2de9kebPL6BhM&#10;PSY1DCSQQXBgAB7GHQGB4f/ghvdTSQhGJMfDEN3WQXC439e5r25dYPr7MP6bSwB5wCgAT9uuyGqB&#10;61qMSHni6evXTPKcV89ecPf+A0SER0+fMZ3PKCczurbl9YuX/PFixR+/+SPr5YrJdLYl9Wzd7HpR&#10;pwFgPbjxjces1ol4JaUiBHeFjLAVGhiRKwYw7SCmMHy9C3Qfiz5snWhjv8+P/m4X9LcLqA4hAXXH&#10;93Z8D8TgtpyMX5FSoXINyvRu1QkcSww0tsOGFpFJptMDHt7/EXfvPuCTn/6MT37yY44PF0zKgtwY&#10;INLZhvXqnJUNBA+E/vNiTCR+0Y/I9GUSTdgSXC+PdRegPpAtrsz//vqE/voXeQIrd717YJHnGKVR&#10;QuKtp6kr3py84s2bN/zhD3/g6z9+x+tXr3n1+jXLi3W/1ke0VuRFwXw6p7UWqQsOj2+jMgNOEghI&#10;IXvy9tWxrJXC+9g7damR+99AiolonVHkZc8LSfNKqkGcKGB0RlHkdO2GJ9//CaUkymT8xV/+V9y+&#10;dUy9XmFdd6278XVzfft3Io31zjnqtt26kw+/G8D6w3XO85xiUrJcrqjrGj2M6X48D6DmYb6M782u&#10;W6jviQRjMqnqz3kAoI+J85frRU9wtMml2jmLMQn0Lo0mRgMD6SgE1KSga5Mzb14kF8pMK7TRRJ+A&#10;4jhLsC0fvPeAd9+9z7sP3+Xw8JBJliGjJdqa9cU5TV0zO5gkck4P/jZakmcG1xPBptMZTduRZYbJ&#10;ZEZd10it8TEmIQmtxhM1kZtGJKxdUu5bLtE+5TzRh20uFGPYrlnA1gl8d10f19TXrf03ES+27ysG&#10;EQLwROquJSDxIhJkhhWhB1srlCkIwSO34iEOoyTGSIISWB/IYsSKmITzlKbzARvBC4VzSQQi9sRX&#10;BESf9q9hHQ4xpvPu9+Xx2jyOYV29iWiye73He86ue+R4fO+SmdK0kTdew8HB7p8TV+f4JWEgyWWk&#10;JDo0NbZaI2xDIQK5CMjoEF3AOc/q/ILnL16y2tRUbceq2tDZlqOD4961WKMzhSIgsjQnkR6tJFrD&#10;pq7RvfAM3iGVYGIMhZHkWtC4AMITujoB47VDmpwodX99xHado+8Rjfewy/xOXtm7tpnYNeKJ22sM&#10;bxHfbopdQaSbBA/GDrDXkbuuG1M3EYyu25/H93Wb7+6KMsTLcx8Ij3K7TvevSRtGv7emXgdCIvs6&#10;l+gx2jCZlFgXODhY4H0Sp5scHJIpkcRCepJmjMN6LFH9+u1cqhuUSrVwVhQYkWje3kdUJgkxstlU&#10;ZFkibM5mM7TJyYuSApjNA1KdsFlbpDZok4FU1G1LiA7b1viuxejk/L1eLTFFiQ9JqNE7DyGghMC2&#10;LdZ6omgI/fgYci0lFdPpjLIs+/ozIiVomcjEVV0RfaSuG5xzTCaT3jl7kJ6JKAlKqHRN+jVCCInM&#10;JFkUIJMAopQKGz3OdsgQ8W0DzvZCO7EXf0y9MOt8qu+kRISQyDxAnmVorem0Qevu0pGbdM+7riWK&#10;QNs1uMoynZZkWUbb1ZxfWBAKoQwSQbCW8/Wa09NTzs+WCJHcnr3z+OCTy6iUKAV1veZ82SH7tVsg&#10;0a0hLwru3buPzgrOL1aE2NekPlwK94U4cib2+JBESoSUSMkodwspDyLNd60NWmfE/jUXF0sWiylx&#10;E4jRMSmSOKKzjnI6QUmN0w4hFPfv36e7c4eqadisliwvzvn++5c0tWU2mXL//j0+eO8B9+7e5tf/&#10;6lf89vM/8M03f+Ts9Aylknun1orl6oLVasPBwTGZKXoX5JaLiwtOT8/w3lNOJmitaZqGtm2TwI/J&#10;WK/XFEXBfLHg+PiYpm5QfV1WVxV5njOZTrfry5D7GZNR5LGvHbtUP2rNdDpN80Rrzi/Ot/N+vdlw&#10;cnLK8e1bqP7+zGbTbZ401K6DGKuUeisaOOxfWmsmkwl5nqOkwge/PZehN2RMEoJwPRFtWIu63iHa&#10;OstsNuPhw4d89+23TGYzZtMp5+fnbKrqiojIW+IdMq1Bg3jb4PC8vTYjMRlr7bYeGmr8ztp+TYrb&#10;/tp4T9/Na4ZadSzYNt7jh7E71LXjHJXLSj+J7cRUa4aQhMtECDRdBzIJKOazWU9C9FjnUFqQ6eRq&#10;HHsiaOjFL4baN4pEWhxfo0TYS/n3kEd7H7YO3aHvNXdduj4+eLxLIoSz2ZymaViv19tz2t1PnXMU&#10;RcH9+/cRQvDixUuqqtoKCw3v71zKsZIQn8cYTZ5nrFY1T75/yu9++3t+8ctf8M7dd2i7jmcv6m0u&#10;1Fl7+XXX0daJkK602grFaaVQSuOtw/s01oKPCKnwzvLVV1/xzjt3yXRG8BGpNIvFAW2nt0T+n3zy&#10;4zTuVheURUlVVUymE54+runatu/bSAahzJvI5uMxs9uHeKtW4ir5+Cahmyvk5r42EtcQu3dJnUNe&#10;OPQGVqsVp6dn2/5AOkbV1z+Xecv4uK8j52/HgPfEUS48Js+HELdzYzwHpJQ4a0GI/r5dCqGNhUF2&#10;67jxud4kGrjb1xjPy7Go4lA3XtaBsU9zfJqPqVi8IkI5OHYPp79Lik/jQl2bE+6Og3G+76+p0/4p&#10;+fpufjiuG27KFf+x/P+mMbt1gx8JOd0kyPRDfaNtPipVn7N7Xr4+Sf37mOqyyjpevHrFw/t3+zEi&#10;iFIgQiD4gNIa7yyr1QW3jm8lsRWlePf+A6rzC5rlBUVZsjytQGpC06G0IkpD5xukgE5EvGsJtaQ8&#10;vsu7H/2ExZ13idmUFome5syQxD7vzbIMZTJS99kjRMT7SAw2CfvItP4EEdFIjMnSc2rvQMbtXhrC&#10;0O8jPQ/rn1MopVKvRwikEsSQhEu899v8M/Tk+s4FFke3+PSXv+Lw1m2en665aP4LJ8sLfv/73/Gr&#10;X/yCT3/6C0CidcZisUjP3GJM3uUxVfPpO/rat9/3CUOhk4jewSOjJPRj+wqJX2tiKFnMFxwcHXN0&#10;fMw3X3+DznIyrdFKU7ctH33yMbdv3+n7JUk0UkiF0pLvvvuW05MTtDZ89+gRpxcXKd8Usv8Xt893&#10;Ru2Nt+udELA+YLJLIvXQmxd9Dy29j+jl7q4RLolppHuf6sfkhn6JMVAqrWlJHCZyeOuY+XzOs2fP&#10;tnnBYrHoRWyBGBBqeH4AIYptjzl9nO/7uxKhJBKDEhqipK5b2rZG6+HUDQhFPl1QTnIefPCQg6M5&#10;T16c8PW3T/ng/ff48P2H3D4+SLmZlOm5sa+RziKVYZJnLKZT7t2e86OH9/jZTz7iN7/7iv/5f/vP&#10;/Ob3X3JxUWOMIkSB0RkxJEGB1jvapuXk5JQyz1jMJpR3bvU1TTIokFoRY1rniiJHq4hVgtk0CTVD&#10;ZDGfc3C4YL1es1yuuHXrFlHIXrwgPcuL+DRH0khFSJDIG9fF8b45FrImXiNQwtuCcTfV0jf3Rvax&#10;j33sYx/72Mc+9rGPfexjH/v4lxl7Avw+9rGPfexjH/vYxz72sY99/DNDIojBb8nPlwCskfuJCFtH&#10;lcEJbwCzj50Kdh0fL8low/spondbJ0fnLd4LfAj4EAGJ1AqhNZbkGLWuW4yQTCcZuZFMijl3Pzji&#10;1r2HLE/O+dO3X7M+e027WbFar5ITVZ6Awrdv30alT0tgvZ78FkQix4XBmdp7XNVATM4Z1abmzckK&#10;IQWTMrKpW4pySlZEqnZDkecJWNJ2CG2QXYMUnkLP0UExURkqN7QuUK/XfPfVF5g/ZSyOb1HOZswP&#10;D5kdHDE5PubgwQPu/eh9Th9/z9NH3/Ps0XdUqwt0cHS2wXWejVuxXq6TI1hZMplNKSdThIO8mIDr&#10;gOTsrIInUwqFwDtLxIHoCWZaY7TG2RbXWVaug5VCSUVZTphOJhBiAsPFgFAKH6HrHM5FikJhTI53&#10;AecsSkhmkwJnHb7XUHDB40UCMh8uFr2LjsGHiA8O1zW41ieSuvNIpThrT3gRHoMUCTR3cMhifkSe&#10;F0QCkkCwLS4GMq1BSLougeUKo+m0oqkqptNjQrDE6Gm6FiESmTrLTAL1SNWDkROpJiBpmwZlDEoK&#10;CMlBIs9zBGzJVwOw5vz8rCfVJ8CbTIgZ2qZJhI6qIijN96/e8PLlKfNMUq/XiCipqzVZplAY8A5C&#10;cjV1XUfwAecteZ5jdEaeZxwuZpRaY6TkxdPnnF6coDKNzjQIzYsXJ0gEDx/cZ2IUzbrFdS2rs3Pq&#10;psU6T9d1hJgcM4SSFHnBJDeUk4L5wQFHx+8wX8wxGvAeW294fnZCVVXJ1cElh8fpZEaZG46PDzhY&#10;TNEmuYULIclMQZFPMDpDaY2QAhcTEL/aLDk7P2dSlsymU3zwNFUHQiJkhlxXRCJNU7Neb2i7NokK&#10;RJFAy01DCNA0LU3d0LQdRCizjMmkQBCpNitOXr2i2qwTWIrkoBVdm0jDOscj8b4j1hFZGUI+wxzf&#10;4Z3jI85XVSI5i+TUKk1GlmVMpiVCJoDS+fk5bdOAgK5tUJnZgv6GNU8pRS4FEykwJIKJ0gncFUNI&#10;Dt9ZD1SOAYWi9Z4oFcqY3nUpERWVlAgte1ewBbPZjNevX7PZbLj34D5SSJqmRtrkSJ/lGUVZ0jRL&#10;lFZkeYHQCpSgdR3QA4wcOBkJvfsJg6tP78wR26YHFQmUkIms6cIWLJPcfVXv1p3Ix5GezCySy44Q&#10;Eq3zrZNTcrEaADS98xUgepK4749DysTgjDEitObew4949/2fkj5h4M0LRBRIFdN7RYmSOgHXogcE&#10;LkDbWupqQ12vaZsK23VpLfQOiLjOYTtLaGuqsxPOXzwl9x3RWhQR5yyLyZw7B0dpbjpPFMldiRAJ&#10;MYFKIyEB8jy0rqOzjtb65F4YPME7RAysLlaEEDHaoIxKRE4pyJTBi+Q8KKQgz/Mk2KEkqESuCwh8&#10;D04SaXhAFHSdxwnBpnOsNhVNvaY0mkmeoXBIJI1zWB8RWtG6gDQGtKJxHik80TmcD7TWUoQc3wOh&#10;uxCgd3VN+/slkVgMwgkxvuUScx0JjR2w8HWuRoOr29ZpaodwNABux67iA/A4hEugudw6ASUgoZTi&#10;ys9DGDkb96DggZC+dRYeyPaDMxVw+85tfvmLXzAtJxiVnDK99QmAHjyd67bHZK3d3sfBOdyPQMvD&#10;z89PX7Fan1LVS9pujXPpGLSSCQTYu8MNQP5eYuKKe9R1TqTDz733CK0TyLJ3vB/IZWELWhQ7QFyx&#10;AzbuyVtCbAmUw3W67vPHZLTrnCQvv0+Zp3UdTbXi4HDB3XfusGkqus6ikUyKgrZp+Oabb1hufsvP&#10;f/1r3nvvfZ4/e8LmzRm5FHzz+Hs2qw2zyQykJNI78JHEI4Zx5XqhhPGxjF0DvfM7x3czAc86R4Tk&#10;trklRIu3CPJDjEWhdA96vw4UOJ4zW8L8AFLfcYEewPNSSIzQqInGhUtSqQ+BpmrpfA8CjYHZtOCj&#10;n37Cex884L0P3+PD9z/igw8+oigmCKGJ0eNtg+s6qqYhBr91ZooussXxEpEkRyK2Lud9LSEHgazw&#10;FsF0PE6udQCSEucdEoExGikExECWaZQWONtx8uo1b16f8OrVG774/Eu+/vZrTk7f0LRt2nE9RBTz&#10;g9u8//BdTKb54ovPMVmOjRFUxief/oxf/9mvkUIQQtoPYu+udEkgEL0emOzXDHGlzrm8T5GizFOe&#10;GkFEgYgevOhJ84OzuCA4S72+wGjBvQfv8m//6q8QwRGs7cnB3Ogqtxvb60dybW3bdgvkFiORkPH4&#10;XK/XSQiJBILXUl2SFPr1Yvz+Y8fNreBIT7Aau3qO7+vw2uGYBrKTlJK2bTFK4Z3D9WRnYSSFycny&#10;vAcnp7XBGMNmvcHaDhF7ITPvyJREZUno7GBxyNHigOPjQ46P55RFxqTMkVqgQsvy/AwRHEY6Vhdn&#10;+BiZL+bcunWb58+eEbyjyDIksLo4J8tzDg/mbKoae9ZRVavkEKo1JjMgAtoopLoUdglh8KGLb83j&#10;t+5h/60UV91Lt2SbG9abseDGLqn+OhLEdY7oad3qsF1HOZsmMS0AJUBp6gDBR2wMZEIhgh/eYEte&#10;M0IgZHqJlgoVPGQGrSVBRKwUtCFQu0TnDiIRKlK6IlBc9gwgOQ/HPo+Qb+1Db1+D8fi6TlTDWnvl&#10;Pa4lmIzW/2FcIwbi8tXX7pLQrr2n/4QY9rqUv/qe+JhIAiH4JMTWdYheQC+4CtFUGN+xmBhyI1mt&#10;Vjx7/oLnz16xWTc0XUCqDBcDUmgWZU4mNZpIpjz4BqJCqSLlIj3JNwoQ05zDgynOWnxnybIMk+cI&#10;JchMYJpnRFHQkQTPGt8RRUAoDTIjBgWid7L1SUQpxLfJk8GHbX9pIIAPBIgrfxfCVlBrcBiUfV3S&#10;S/Ft08ixwMa4zzTMuX9MTOa6/ec6x9jx/9eNtevG09Yd1Cdyy/iTxW6OBhidYeSQcwHR43wS6Etk&#10;N92fU+pHEKGu1lgX6LqGosiYzSbkKonllUYzLQzeO+jpPAKRRGlGAie+jmRSI41iUuTkmUFHiK7D&#10;I7DOU9cNQkhMniGMRhqJUKCFQmc55WTO4Z2ANhqdZ6gso3OeGCyubZDBgVS4rsX5DtHUSF0gY+qj&#10;mDzDa80qxL6W9ASXek5YwaQsKfOcW0cHZEYTfQvBJeJICKybiqazdK3FNjYJsfkqiUZJQejr3dh2&#10;GKlYzGdbMQBJRPkkViakQmcaIRXSQ+wCm9USb1tUDMiYxpYl5b9RJFFG70MSalQ6kfqEJOIS4ay/&#10;v7oXC5MKtBFkpaRtLM53LJcXdF2DMUn8z3Yd1nvQBh8Vm7rl4vyC9WqFlDrtjwiyYkIZFU0Ly/Wa&#10;uquwzmK9IwhBiKl/FnpH65OTCxYHB+RZRlEUCGPQWiFkxFuHc8klWmuFNpIQwNrYr1UDWy4QgtgS&#10;JxORM6KVBKHQsi8TYiINS6WxTmDyCZ1tWS7XSShQSazz+BCYzWYcLmYcHcw4m5Z0TUOUGc/fnPD9&#10;0yfMJiWHB3N+/Mkn/Hf/7X/Nr375M/7hH37Hb37zO05OzxMBUqTccLlcImVFOSmJweF8EkhUylCt&#10;a5BQVZtE8oqJ+NTZlrZ9zoMoMNKgSkWe57Rtm0jwdU3bXdA0HWVZbue6jBFJZDKdEELOyckbQnCs&#10;10usdSwW85QvFDlZlqHzjM5ZLpZLppMpUiqEUOR5hnN2RD5N+5f36+3eVJYl1kq0MSzmB32/M603&#10;FxcXtF2Hc753Tk0Ez5hUDtKe2xPagkiNyo8+/BGffPIJmdI8efqU4Dyus0mUR6tribfjPGMQhhuv&#10;j4P762w2246P8VrpI7iQahC5Q+iUUm4d6of3HMh0Q902/CzVOpe5yOCmu7vmX67nAilTnR37z09i&#10;jhJt2Io6KOH6Zw6CTA25qsZ2HSEGYrRbd3sECJV6Yrbz256DtcPf6ES07EYiAFJve2LOe7quxZiM&#10;oeXmQ6RtW7z3aX72eXrTNCAEs9kMhKCqqrTXOc9qtaacTCnLkuVySVVVVHVLlsWtGE1a61QvVqGZ&#10;TkvW6xWnb56zWT3kYDHj9tEhZ2fntN4n0mYIfR8t0nVJkKssy62AVtfUiBgwpiA4vxXRS3m7Bi15&#10;fn7K45cvOJwt+r6QIwSLUJK6aRCipWlq2mbF4dGEanPGyxevePL4Cecnp1sxLqnUFZHFsWv2dXu5&#10;HImQDuNmd58ev3YgZl99RsUVwvYoebsU9RnVf9eJPQ/HlHqe7ooIYIwBKc12TI9rtN25xjhPHQSk&#10;t0Il4UovQwqxFWH1I7L5bi/jyjO/HbL8mOx+3Wu282q4hn39I/tj3SWGj2vHJKgs0h6gs1Tvhtg/&#10;7wskpeR4heC+raekTHlrT5AN4VL8dhAJucyw4o3O89fliDcJIV3ntP62s/oP110/VLcPY2ws9jUI&#10;IO32SnY/a/fYb6r1RgfWf5Ymyl54TAiiEBA9n3/xFT/54EccTAvarkk5ntaYIsMFT12v2WyWTKYF&#10;9ari4uyMx48f8/U3X3N6csLy4oK27cjzQFPXVNWG3GSYzPT3Ij3j0lKT/eEVi9/9ifntW7zz4D6H&#10;R0fp38ExB4tD7tx5h+mkJBBwDkKQ/TOmtCcUk5QDeR/obEeW5eRa0LY1XdskgbpiSp5ndG2Dd4H5&#10;fI6QEhscoRckib6/JiIJ2nkN3qf1JvhAcHE736xzFNMFD97P+O//w3/gdLXk7B/+nvPlOf/w29/y&#10;7sP3mZYLDg4OmeQldV1fiiD2Ig3D3UyCsnEr9BijZ1DsDH2vScrUa4rqUphCkIjqQXiObt3i4PCQ&#10;23fu8sUXX2JtEph+7949Pv30F0kkWIDzHi0kSiqqdcXnv/+Sk9MzWhtwPqJMdtmb6gUdBzG+MdF5&#10;mNfWpb50yi3TMwJrO6JMYogSmfLUzNC2bRrnRidS/EhgI8aUn0Qp0nP+Pq+4Sdwkz/M+d1QcHCxY&#10;LlcsFguMyfq9+rIetNbirE09OCBGhw8pJ8+02favO2vxpGdS3nuMUjilsLaj6TqCl0wnC9ppCTyn&#10;sZHNasWjP33HN9895/bx13z0wUPef/cB79xaMF9MMLlEeA+hxcicosiRCsqs4ON37zArMg7mU46P&#10;Zvwf/+lv2dQ1MWqqqgahKYsJXWPpuob1esPr16eURclkNiPLNUoGtCbl6DFiTHq+IILHTFKPv+ss&#10;eaMpMs39u7d4ITwvT17x3kc/QmYGpVPOLFRyfPfRJcG1XqqAH+htXN3j4vY/Mf62r3uuW5N+yFl+&#10;/Dvn3B6Qs4997GMf+9jHPvaxj33sYx/7+BcdewL8Pvaxj33sYx/72Mc+9rGPffxzI0ac94loKBVa&#10;K6xNxJBBGX6XXDUQVhiRpnYd3AZQkuxBLCEGoveowUExfTTW+0Qo1AqJTA4j3qNCRCuDINJYT7Nq&#10;KHLDWnbJZfn4iHfu3uWDHz1kff6ab7/6iqd/eoTtHE3TUlUVm03FbDYBAVmWXH0ikbZtsK4jDG7l&#10;1hNtx8XynDzPybKSbLIgn2RATGTQSdkToQVKglYCMoXznswYMh0pjCBTAd/V1Jty6o+nAAAgAElE&#10;QVQVNkA2mZLrDOstpy+fEl9KUJr54SF37j/g4PCIo+MDDuc/4933H7L+5We8fP6Mp4+/59WrF2ze&#10;vMQ3Xe8M4bCdp900LPU5JjtlvjhkOp+gDOlYfURKkx5yKw1SoIQi9ID3LkDrbHrsHRKCwAnFurOI&#10;GMmKAm00zjuUNhAFeZJJSORWo4kiOWERk5CBioLcZLQBrBAcFjkienJjkEiq9YbVaoPtEmCja+re&#10;YdMgo2Ca5axW53S9g8LZmxOm0zmL+SHT2YSiNEBg4wLeOoL1dPWGGANEy/Mnj4i+xrYbtBLUbYXz&#10;lsmkJMtytE6E+a7ztF0LImKURvZkRFfVCBGZTErm8+Qw2zQtoWd9OeeomyYRmXUiwSS3gQjOUa1X&#10;+NUK5xyVCzw7WQE5i/kCfKCp1jjbYV0LPlAaQ1YU2M4jiMwnCZic5xnRJ3CMFoJpMSWGQL1p8F2k&#10;/X/Ze+8fy5Lszu8T7prnMiuzbFe7ajOmx2m4XBqRK2GxkihIgsDfF/r7BEiECCwkAcJiIZJLimvI&#10;Hc6QY3pM+y5f6d5714XTDxH35c2srJ4l+CPzNAqZ/fKZe+PGjTjnvK/pB2xs2LY9RMHhwQ1CiAxD&#10;lxypQgQbEsA7CnQ5w0eBMSVlaaiqiru3b7K3N8eUBlRBs2l48uSIptkmAriUybG8rNjbX3Hz8Cbz&#10;uiK6jr1VxXJR4VxLP/QoU4BQDLZN/3pL37W4GHAxYGNASsV66Gm2G6xLYHXnAkPvUaLA+x4XHBFJ&#10;21vW24aT9ZZmvUZ4hzYmO9QFyrIihIhrthw9Hei7Ld4N+JAAqYMPIAzd0FNqSVkURKEIHiw6Ochp&#10;TXSW0PWEuUMpSVEWuBG8RGS73fLo0UPqusaHRMBazOcEVyRivrPZNVZdcLrW0VHICMHinMV5icZk&#10;d7IhkdKzQ0nI9I7ClJRFhbWW3iVA0Ug6bbPLU9M0tG1LCJEnj5/gY2B9esLQ95yenWSXq4CSkaIw&#10;6FITs5BAAl0LvLXpd5nuZZlJJ+eE1BSjK2yMES8FEQlSIrNbh8/OWEInkrYWYLROgGRtsotTdpsD&#10;irJKDlvWJhK4GZ2SQWuDjNAPPoPODIQ0Ms0A3vYUhSYKh/ORGJLrSww2kSRJwOVEKtJoU6GjRM0F&#10;swOIMbuPhYgUOyp5BvyAEJHQNTz59CN+8Kf/hu2zRxgJhTHM6orCKPp24Kzfggj4aAk+4B14LYjR&#10;U1YlWhUoIlqAKjVapf2wrGqUWnLj8EYm5SqqqkIbk4CrWUiGEDKQNV0DP1jW221y93SewXq6fkAb&#10;zXw+Q0lomgZZVHz25AWPHr+gNJLXbh9SzyuQgtY6ukyMcM4mknZRYJ1L5AGd9mQffHJaN5oQI03f&#10;4UJE6iI52mdHyeTWomBHyBaM5J0EMD0nEF8gck6I0VNirMpO5CMYVEmJmwBAjTEXXjclynvvE7Er&#10;E+CTs1R2xs4kUKUSeXVKGh/Bwz47vpVVtQPc7/IWpXaEpRBSTvPNDz5gb2+PaAOD6ClnNbPZHGcd&#10;MZwTltu2RWtNVVVJZCU7UIeQ3Y1UEoU4Ojrm9OyYvtuy3Z7iXJdIKcGhhcrgdZ9JXzGDgBNY7Sqy&#10;1m6sOSdMTgl705xsCga+TBQcBQ0uE7qTY6/fOStNgelT0rZS6hwwPwwX3n8K/g1eJoJ1jBwdHWN9&#10;5Fv73+adB+8ilUSjid7z5aOHnG42vP+1D3jj7n0++/AjfvJ3P2K10Dx68pDT09P0mcbg8vVHgBLy&#10;AqnCeU81cRScgplDCDtCexJ9CFcS56bjNAKJp2N/maA5Eu+nr526rU2v3xTEP66/IrsKjiD40SVt&#10;dBdM672CKNC6YLA9PoQsIBOo6jn3b97i69/8Bg/eecC9e7d588177O3NkxOdCzjr6bcpNxnJJ4SI&#10;jCKD1JNAkco1QCCNlSflF1ygKGYYeniZ3H+Vi9/l+TsVaCiL5P5+enzEo0eP+PLR53zx5UN+9uEv&#10;ePjoKV1vkxxL1GhdUC4W3Lx1i2996zvce+0+N1YrVvOKv/jzP+dnP/8JQaR753d+73f57/+n/5n7&#10;r9+nWZ8QrE0iRHkOxBjpug5BEhEYiTJMnKwu1DhCUFX1jgAPyVFsSvgM+VrF4FmfnVIWin/2+7/H&#10;rZuHuL4F73bO4FxeO+GVgPhUDwiss/TDgHUOUxSc0y3ZCXJMgf+jC+f0OeP5TskdI6lq+tqp+Mhl&#10;UOtUVGLqUjgVn/A+uZeaskgiQlpyePMmt2/dTAB0lz5vtVzy2Wef8ejhQ+bz5O5aVhV3bt+hqkpm&#10;sxkHixvUZUlRSDabU7745Je89tpt9vdWmEIh8cxqg3c9m82asq45ODxgf3/F559/gveBxXLO0VFH&#10;37ccHB4QY8Dajq5rkkte0ydykxJJAEgmh7J0whcdq1/ldrX7KSD6tHaM4797fjwnZ0heJtheJSpy&#10;lfjJVeF3OX0igVVVgRJQFlVySNaKgKCzLuUfOV8QImYBiJSbSK3RQmX3siTuhEtAeyJ4GZmhKZSg&#10;HQYGH/BJfg0hdeoBTEhKcTL3pnP28pyazq2rRFWmc+vy3y7vfeP9cOHxTH6/PJ5T0P6r3Mz+s9or&#10;QjIuiULKRACIIblLe4+3DhE8rt3Qrk/RtkG6njuH+6xmhvV6zYc//ZDPPv+C3noEGkQSIJBK595D&#10;ErYzShFDEvqZVzNmszo5DiMYnEtrmlLMZnMKY2i2TV6zFJ6AAoyWaR1Rht5HGu9ohoGhH4jao6o5&#10;wgj6PtWuMYJUF4VbpnN2us9O98Ff5+4+EsESNv/lNfGymM2rnNmn+89lkZurru2UHDclur2KKD8l&#10;1gkuruHjY0JM1/GczyqB1onk45yDqLLjZciujGE3X6v5DG0MXddxcrah6wdMUbCYL2hlj1QKU5i0&#10;TkWPiB4f2ZHHkthEyifKsmQx97gYkxO8lMTRHVOmPESqc1GU8byHoSdEidAGXRn2Dw8QpHpTpSIg&#10;kTmHHiMFUQeii9jBo3REl0mEARHx3pJ1AthbrVgslvR2YLPdstlsUCjmdZ3c2IcuCSDmPpt1NpPf&#10;Um2rTEz9oMFibY8pDCqL2SiZ6q2qnuW8LQkNxpCdKGNMLvQu0HQtbbOla7bgLJpIaTRRCIbsAi2V&#10;AZHGRqY7MZPMfKqVXKo9xn1QKY1WnmAMdZwRfaTIgorDMLA+O9vNJecD0XqGAMcnZ2y3bfqcPHeU&#10;UVR1zWy2oCqToODZ9pRNu6Xpeto+CQg4H5PYW4ycnZ1ycnKCUoqbN2+yXK2YLxbYAYbBZkdVz2AD&#10;MiQnU10oQgAfPSJE5DTnvbQOhxAoq5KiMBQmzZ++77DeEXMfINVqMNhAiGlcnPPJqRRYLlbI1RKp&#10;BGVVYW3Po2fPefTsGeu25/D2bWazGf/l7/4u77/3Pg8fPuJHf/u3HB2f4JxjtZyjlKbdrlFaoPWc&#10;vb0brJZ7FEUBEk5Pj5I4apvEMefzOc+fP+fZM83+/j6LxSLfc0mEbrVasd1uaZqG9Xq9c2Gv6zrN&#10;p6rK+0laL87Ozui6LTFCURaUxlAWJVVRUhpDUZa0bcvRcXKmb5otUkr29vaS23Z/TgRPdSM7V/EY&#10;2c2l0QG1rmuU0fR9T9O2iLbdrVvzKjnXj27s4+OffPoJm82aL774EuccJycnO6G3qTv05Rpxmkfu&#10;CK0T4nHbtjtH+pEsPgzDbr81xuQ+7dThOeyI/lNS/VQEb3x851K9yxUyIEzrC+vweGyXRcTOhSrl&#10;bk2/UEuFi+7aQuTazTrapiUGkgDSKOCbrwfAwcEBz549o+8HvE9r4Xj+U3E5pTRlmXonSqXeRNd1&#10;eOewMv1urWW1Wu3EBAZrGYYB7z1d1+3Gruv683xCCFarFSEE2ra9MJZj7TsMA2VZIqXk8eNHPHv6&#10;hNu376CUYj6b0Z+eMbRtFo1QRO8zYTnleSH3cKVS2RXaJRG4PJZKKYyUaX0qND/84Q/53d/+Heb1&#10;jKfPHnN8csSt2zcJ3vPkyWMeP3nEk8ePODk9YbvZ4lwSCazns5QLXZG7Xc77Ln59FV8pyveqXPxy&#10;TjjOm+mc2+3Wk/196t4+FRqcEprHuv9y/jB1IZ8ex+VjGPPEqejS+VpwSTjoUu7vndsdz6vqg5d7&#10;Pl9NUrwqn7uqzhmPbzzHg4OD3dxUUqOUpqjKJN7at/SDpapnLOYznHe0bYO3FuccpydnnJye7Hox&#10;3tt0/13I+bjgMv+qPG3aE7s8p34dcX1cY0bhtws18yvG4tfF5bn9Kif5qwQqrxIRvarHMn2vqVjd&#10;bi0NAaLgyZPHfPTpx3z/Ox9Q18lNHaHo+p4vHj3m6OSMv/nxz9BFycPPv+T4eRJH9j5gTBLz1aZg&#10;piKyqDGmTvOcACq5r3vvER5kGHj4yWd0v/o4CYtn4eyyrDnYv8G7777HvdfusXdjxcGNA+7fu8+N&#10;/X20FAilMEphh4Ht2WkiOs9rtApE36OCSyR/29MOHV3bpp6ZSuJP26bBDo6iKKjKEiMMSIknolG7&#10;fM5nsV47hCwoA9ttg1SC+/df4w/+m3/B559/ytOjF/ziFz/nl1//Bt/+5ne5e/dOFj/pd/2WmIWE&#10;01cNMfeRdld3V/Oe912z2OmF6zkKL2YBGdK1v3//Pnt7e6zXa4ZhYLVaUZoCb8MOKS1EEj/58osv&#10;+OlPf0rf29SznLh4X+zzckm4wuNc6lWURYH1DmUMq9UeZ6enqU9IEpGXIuEGxntG5H6BIAmgjTV3&#10;/tBJLzgScj/EaIOQSbQrxEBhCoQULGYzZvMZH3zwLZ4+fUrbtrv7MX0fEc5FcvLens5BAw5BxA4R&#10;KcfeacrXRdbZ8D5QVjVt13F2uiEEQdc6XhxFPv3iU378k7/DZNHDwUbOzjY8+vIhP6iTSPnB4T63&#10;7xywWi042N/ncP+QVVigJDjrmVVz7hzssfjeB7x9/x5vv36ff/sXf8kXXz5BENg2lm27AQG97Wj7&#10;hvVG8expwWp/RV0V7K1mKK3RWubvRUwSQhZprLyPSKHYW+1RlxXGaBDw/OgYO7QU5iCNbx53mcc5&#10;iiyozFfvmVfDRuJXEtsvr5NXiXlM187L4jbXcR3XcR3XcR3XcR3XcR3XcR3XcR3/GOOaAH8d13Ed&#10;13Ed13Ed13Ed13Ed1/EPjMo22BAQUaM1WNvDxClAKUPIDi5eJNefgIBA8kyLETEqsatE+BARlFAo&#10;lYFE4tzJNLkP7L55zWCjsAMK+OCIAgZvccFnH6tETLMevBdseos5W9OryLwquXF4wLe//x1u37vN&#10;oy+f8+LoBGd78APD0COURJUlXfAE52majr7vkAiU0OiqQBnDoHXyzjIabZKTTlVV6Qv6sqQoDTIG&#10;rHUEB6hIb20i08cMbBQyq8tHTFFSVjX1bJbAq2WViK8iYDdHfPGLY74Qhtlyn/lqxcHBPrfeus+t&#10;1+/ytW99k83Zloeff8IvfvkLnjx+Srfd4NuW0J8l9XddcKSfU9SG1Y0li71VOl6VXO+NMoTok1uQ&#10;HRIJVmukKhBSJ3fP4JAiPbY9O8M6SzGbsVgsQenk3J5dOrRUCKURfqCQqSRXUqLnBhcTqXG2WhCD&#10;xw0duJAczo3BF4ZCSmxvMYVIztjRUyiB0p76xhIRDXYIbLcNth/o3QvC+oizGHEuHb8bBiQRo5NT&#10;aNu1NC+eI/H0bk3fQ9M2aKUxpsiAMI+zjpPNhudHJyAENw8P2JuleVgWiYApgaHvGQaLAApTYq3n&#10;bL1Ga0NRmuSIFbOzUPI6JPokkjDYgWChjJHFvOJwtaTptwQCxXzBsryNkYLKSGZFdoL3gUVZsNhb&#10;YEzBdtvxyccf45xj0zYcn5yybhs65/KNNDqXKbbbJpEoQsBFiSMgpCLi0Tq5ay/mdQJWzmfcOjxg&#10;b7UiBMfZZs3x6VO2mya7H3Robbh1eMiinlEXNTNVUimB8D3Rt5y+OKE9iSgtCYlGTTM4TjcNLoKI&#10;IEPEhYgNDpfpcUJKTCEzCE0y9I7NpmXoPc4PBCLOBZq+o7OWwbpMxIN2M9B0idxnigpnPYqQwPCZ&#10;uCey+7gpa2S+V7XSaClxISK8R8fs8KQkAUXUis1mS6EEe6sVm6ZDSE1VVFjr+fLhU1xIgML95ZIb&#10;+yvefvCAwfY8efKEk+dHOB9BKZBpLVREvLVst4GIR5WKwXkKQToGkQUcshOGkiYDqyv6YcDHRIge&#10;iZMuRvquT+eYndbPTk8yWCng3EDbBuazeXKxMwahFVGI7EhFAvnEkFzqhEgkYzEBDkePGt2yxTmp&#10;WWS7xZAJxHEErGSnW6klUgm8HTg9PsJay97eDWZ1TYyeEPQ5aA+BKZJDR3JG0knUIMqda5XIggKB&#10;ND5CKYiezkcQMoGjVHJHCUHjMUSpGKJARoFzHmH7TIY+J52p7FwUvCfgz91brUMpgQyCm2++wwe/&#10;O/An/8f/io6W28sa33fYUFAUJbduVugRWB3BB0GMyZ3R+4EYA6ZY7I47ZsfgjLzGZ0d1gcaFSAjQ&#10;9QObpmW7bdlsGzZNg/Ue5z3eDSjvKaViCJ7WDXjrMMaw6Hogsm226LLm+dmGAdhbLdHVjCEIAgIb&#10;BEEqIrDZNgzOI02ZCFhK44RgsA4RFXVh0DKRPaz3eCUymQbg3IlTxNHxdnR7Tr8nUmASV4iZ/AgJ&#10;DNe17ZWuIH4HEE7j2g/DDkgs8pqxA3hmBzghZQI/7ubpCK47d8kNO6AwGYCvLzhDARdAwucA+uTs&#10;qKSiH/q0jkrNW+++xzvvf4MgNFVVJndFlx3inWOz2e6EUsqy5ODgACEEJydJTAckWguKIpHUnj9/&#10;xsnxC9q24ez0jKEbcNYTswhRDAGXhWXkDjzmGYn8lwHi08dGYP90nK+CqCmpz8coJMegsijTe74C&#10;DCcT4vgCSWIKGIfsbDa6+zmHngDFL4x/SPurNpqmadicrfnJj37M903Fmw/eYrWcAY4bN1c0zcDz&#10;Z6f86D/+NQ+/+IKPP/4VbbvGux7n0/XVxhDskIjsXCToxBiTQMcrgMbpMZI7UxhBleNzk8hTyOT6&#10;C45v2ZWMTMyQox0RvJLwPR7TBfB0FKMRFM6lOSBFJPiIUgVKJ6Cv95lQHAKmSPmqs47tELA2YOoF&#10;hwf7vP/+e3zve9/j/r277O3ts3/jBmVZYF1P2zY0mzY5P2Z3xHGTSES5mDWtLhL20z0aryQgxolF&#10;7/mvVxMGx/8fwfIXnudDzsECWgpOTk/5oz/+V/z1X/0nTk9eEKMgKoXUmnK5Yr5Y8sb9N/gnv/FP&#10;efutt7hxY8nB/g2UlJweH/Ov//X/zf/7J/8GqRQBxe//s/+aP/zDP+TO7ZtsNye4ocsuxQKV16Mg&#10;Im3fgIToQnJCjQEtEpiXTCBFSLQpEUiMVNSFTI5TkSQYI+ROZCXtoYHOepoeHjz4Dr/5G/8ULWFj&#10;e5xN9clXkThHALExZpQdSYJU0dF2W5p2g4iBqtB0/YDURdq3d+8Ss85KSDVZiFjvKFSR1rHgCf7i&#10;eqi1TiIWPqBV2kdklMiYjtURdg7hiNHlWeBdSLUfCj9kUTSSiIogslguk6jL4Hnrtfu88ebr7O+t&#10;sP1A025o24ZnL55ibc/bD97m7q3bzOYzyqJAKcPJyQknJydsjtds1mus7SiNZP/GkrZtmNU1RpdI&#10;aeg6R9e1bDZb6qpktVzivc+koApItc18NqfvO9quY71tOGsa5osVQSrKWZVdVRMhPNGlBUImx015&#10;gQjx1U6ByLwu5fUdmYQmlEzvK7KL7pTUNXWenK77ryJejEIpibAld3tjdD4RP0VBIDD4gAqSQiTR&#10;uSA8UQq2XZ+A7c4jtCT4kMSACpAx4p0jxER+VlLs3Bs1ColgbiQSCV3HkEmjUgpi8HgR8SQQOkIi&#10;YkitgGTEntyTYxajEGk8xGTfuezOvnPdzo9fJoZMCXcjMH76t/TYRfL7Bed4ETPJO+S1/u/fXwmR&#10;nWCQkAolx+MK+MGmPHN7yvboGb7fsFBQGjh+3vKrn7/g6ZMjvvj8EaqqEkU9BLSWEJJ4l1FQlQVS&#10;gLcWoQNlkUipe8sFxpgkkNG1iSigFFhHPVtQ7yVCyOBSPRgzf0JFDx4qoairEuUsTddiZXLUK6uS&#10;bRhQQqKkfmnO7/aJnP/GvMmGmARalFQXXFVF5CVBnasIRlftJ1f9/VXA/On8uOp103vsqn3r8nu9&#10;7Dj6snhOvGQHPz7faIMxScymbVuqskRJfe5Umdi19DaJ791cLhisw1mLs0PKVaSkrKrk6i1CFkxy&#10;CALeg82EQqUU5J+1lqAEbddDCKnWAIrCIKRiVs/ZW1l8SD0sZz0CsNbjgsV2PUcnp7z+5luUSiMB&#10;7yy27wm2IzqbCKVCYGIiYgQfECEgFQQRGdxA2/Q0Tc9isWR//wYe2LvhWJ+esjk+xnYdp81Zcrpf&#10;LtDG7GqBsqpxURIY0n7k+13/UMpzUZLFYs5yuaAsCrpuIPhANww02xZCyq+s8/TW0tshO4QmV0il&#10;k0CiMhqjdKpBlMY5TzcMxABegCwKyqJM4n4hZjd5vxMjUkphTEFV1VRFhZZqR0xN42qT8GOItE3L&#10;4GMWCc37Rc4rpZQYrZDSsLdYUhhFXSvmbcW27Threpp+YNsOBOHyGneer56cnNC0Lcu2ZTZbIJVC&#10;Sp+JhIqIIoQkaiilIoZU9yHS/jQlvyulknO9HZAq1X+yKqnrks12m9Z/keoXHyPWpbqu77osTKAR&#10;JHKvc46DG0vqRVqrooCmHxBC8ujZEQ+fPEcKwf3793nvvXd57d5dvv7+O3zyyad88sln/Oqjj0Eq&#10;hj4JIfa9gyjpu3QPVXXBfFGzXC6pCrcjZfd9x8nJMTEG9vb2L+T3MUbKskQIQVEU+VztTnhtFDMb&#10;Xbvrut6tKXYYcFkgschzoyor2qZhPq8BQdd1vHhxRN8P6OxwOs2JZ7MZVVURfKBpWjabDc4lAp/I&#10;RDgfRuKXwhidxi6LNV5VZ6zXG9Zn6+R6moXjtNaoPMeTk/x5He2c2xF5L5MtjSmQQmJ0gZyrRFYT&#10;AufPXxPysaQaIhEMy7rc5TXjWtt13W5ejUTt6Vy7itwZL+0FVxH2L9edSmmkHAVwUt0SQiDELHon&#10;JCF4rB12+e9isbwwHiHYJBaYibGr1Wrn2L4TCcnntFgsLlwHKUV2tFV4b3dCB9a5JH7Z92w2WxaL&#10;Of0w7MRKkmBCQ5ed4hOBMN1/IzG+LMtd7X/5X1EUeZ4I1us1P/3Zz3jjzbco6wWLxYKm6+i6NvXk&#10;hMBl0TMRBYO1hBhRKiCVxAiDczaLdMbcA3BIrXOeqTnaHPGnf/onBO/ZbE7ph56iMAxDz/HxMW3X&#10;4f0w7obpvxCxued+lXv55XryMvF3/H0q+ncxJ345p77spj39zHGcL/RRJn2O8XOmwol8xbG/qhdw&#10;1XkURYE2ZrfmfJW41rRHprVmyPNoSrSfkuHH4758b1x1j101RpcFUKbnMV0nlssl3/3udzk8PEwi&#10;HdvUw65mSUAkBE/b9/jISPmFGPEu9bmctRwfH3F6esJmu07iucOwy6On5/Gq8TbGXBBtudD/UuqV&#10;f7tMCi7L4oJw1vQ5F8SPfg0ZdBy/kYh/+Rpc5f5+VZ47fd1UoOiqMRhp1uKCg3MSp40hsmkHPvz4&#10;I+69fhcjIuvTEz75/CGPHj9lvW3wSIpylsTPlEGVMypVIqSkrqvUL4LUb7aWsihRUoKI9EOqI+ui&#10;hJjI5YWCKoRd/dM3PVJFnp+c8uVf/iVt22CKJL782t27vPn669y9c4s33rjPO2++xayuEd7h2i2/&#10;+PiXnJye0nf9bu9PuZZhPp9xePMQd+8uq9UeRmq8t4Q+UtY1UsG62bJtGlSRvicslEZrtROCEpEs&#10;2KtxzkJwfPNrX+cP/vm/4I/++I/ZnJ7y05/+hN/6J7/D4eHhTgB+FP5Mufj4HeHL4gm76ybZCbCJ&#10;nLPFGIiBSa3kkCrXuVkkb7FI63cSFHI70cUQ/E580doBIeD11+/z6Wef5dpZXSlQlubOxXk2uq8X&#10;RcHMGL79X3yP+WLF2ekpv/rwQwieTbvJwnjFbr0am6rBn4u47tYXgEAaU8DHiBssTtsLAg1N2BIJ&#10;9G2DVirnsorFYrHLTcY+x9jTCdN+tFCIXJuqLEhMhMIUaf+C3ToRQuT58yO22wZtKrxPN442CiUV&#10;Eo3Wmu3WMZul3E8MkZMvnvPsZMsvP/2SiGV/ueTN11/na+++y61bB6zmc7yPzGc1e4uSeXWLg//x&#10;n/O9D97lpz//iP/v3/+AX33yOc9enNIOjuAjWknsYDk9XfPwy8fMZnOW8yTQVJZJKD31hjWgiURU&#10;/g6tKgqUSMJKs3m9Gz+CQ4hit2clYa4k3h8Z9zBx5Vp21Vr/yi8Wfs36d9V+Nw2Ta7zruI7ruI7r&#10;uI7ruI7ruI7ruI7ruI5/rHFNgL+O67iO67iO67iO67iO67iO6/gHxotPf4lQBbqoEhhOK0yhQWmE&#10;SoSLILKiffBEIXGDRygJSuEiGJlcXoZuSAAIKfEx5C+XPTFE9OjmNRrohUTAkiIijSR6IESiyKSC&#10;QCIsyuQkrFzAA4UyOOex3lMocDHgrcfHSLlYsHdL0HiBVpFSBAotmc3ndNYl0I201MxZrvaww8DQ&#10;dZSmQOERbTrPSKRrO0SIBG/RpmSwnr5X2L6lWW+QQiF2TquBqpoxm80oijKTBAXaGPR2S7mpODg4&#10;4EZVURhNJFCUBh8i26bn2cPPefQQiqpg/2Cf/f199vdvcHDnkBu39nnwja9zerbm2eMnPP78U46e&#10;PGT94hm267HO0hydcnz8FFMa6nrB4eEhq70lZVUgSeTb4BzODpiywpTZDc85vLUJyKkUg+3o15Yy&#10;RPaqisIUieBvLSY7SY+OqUIIlFZobTBlQa0MpigIwdF3Da0dEAq8UgQgSI2TmkIrXFT0rk0gTO9o&#10;Nxu0TKQZ4QW67xPZYmjZdtvkdJBd442WLOYLquWSvt1wenxMv24BiCK53+GdEloAACAASURBVI1k&#10;rGEY6LoOSCBHZTSByHbdUJYVB8sF1Uwh4rlzTt/1CQRjDMNg6boG7xyzeo5RBh98ug9USA49IVDP&#10;NKYqKIUkyIH7dw/QukAowd033mJvf8VysWJvtcftm4eIGPjZj3/MZx9/xGqxwMxqjs7WnJw+4vmz&#10;I27sLdFG0bQNne0IAsp6tnOEkkompz6ZnHSFVPje4mPE6ILFosCHgCoLbt6+zc1bN1nOZxRaY7Pj&#10;VLNt8XZgPisJoeCwuMFiPmNWVigiwgeE72jPWqQKaBWYVRojJW3X0XQDTT/go2TTWRA6iT84R28H&#10;Bmcz8VpgCoMg4Jyl63ratqdrB4bBYb1FaIkxydFZCY3KLhCDtdjBopXED5ZuGFBSEaXEiZgcuMsy&#10;z7uYhC6MJgaR3Z+h0AJdaIhJ5IBMEA+iwHkwWjBf1FR1xXbd4HwaT6EkRhtKUTEMlm3TMJvPMFZx&#10;cHCDzckZw2CJwiG0QBDoleDYbTjqGvqhx1QFhS6Z1xXaSJRMIBXbW3RRYkpBWab7zLnkvESA6CI+&#10;ea2ntTImcm60PYmdB4PrAZ8IoFqjdCK/C5EIeiHEfC+Q2UXJRWsXO5zSCKieAKHiOQF+Bwod3RMR&#10;O7e09dmGH/3Nf+LTjz/Ce8c3vvENvvXBt7LrTHLcQ4DzjuAtRikKY5CVyeeRgDDOOQZrM+gozV0b&#10;ItIUmQyQGFIxBpQuKLKzochA+0C69kIK5ATYlY7Do5CUoiSQyMXCBzwSRQAp6KPl3oO3WBze4kAE&#10;9uaGGD2mrBAqAaQS4TA75QaJ9QIfIi6KBJx2HuuTKMHgLNY7nA80Tcd609D0QyKzDI5ucHTWsnGe&#10;3nqGGJPwSoRCCm7PavaLEm8EQ4RN7yi1QWnDZkjAZ+cDvlvjYqSaVdzY36csS1zwSaAFQe8D7TDQ&#10;9F1yJpSSwfUo5MStSSEzSM0L6J3HhYAU6W8xsXvJbNAkRLBzrxqJaOp8Xl1yk7vsNH7uzO13biTj&#10;4zty8c6F5pzwNu45CIHSiVjjvd+5f8WYHG9GcKsQsMikiu12e8FRayQxjMeXPgO0Nmy3m53b3P03&#10;3uB3fu/3qeYLpEj7WNM2yL7fEVOttUQRdwDI0XHXGJNEHaRKYxZhs9nw4tlz1menPHv8lOMXR2iS&#10;43YiCZy7Pklx7mR3GYh87lZ3fn9OHcymbmEXgGbxnNg9OuIJIfFuoI/9S87xO/IUEBFopXeklUSE&#10;MBcc/Xag3AmQ8SqgpRDnTmlKKWIIvHj+jD/7kz/l7U/e5vDmPqaQ9N3A8+cnnBydoYRkc3bGZrvO&#10;nKC0DkmtduBXSCC60YVvOnZTN+HL4On0vBEknskRMeZlM839qRv2Dlw8+X3qBH15Pr8KxD4uxGMu&#10;HJEIBSpZqSOyO6ApSoyp8z3d4VxgPqt4+8EbvPn6W3z9a1/j/fffZW9vRVUViXjCwND32H7N5qzH&#10;Obsj6YaJs+duD8gEZilfdqmfgtsvz8UpaWF6rpfB4Zfd69JYywvXQwuF0hIfPKdnZ/zio4853XbI&#10;csmdO3e5c+cO91+/z7e//W1ee+0ei+WKoiize1dLoQKu7/kP/+4v+L/+z3+VSG6m5O133uMP/rs/&#10;4M6dm7TbM7wbiPidSIbcEWuyU1een+xqlZCcskOg73qCEGhd4l1kf3+f1XJB8Dafd+as7da1NDnO&#10;Ni1RGH7v9/4r7t65g7Mpdw8xYNS5I/jUrXic00qpc2cr67JATTq8o+MjTk+PMUYjERcIwqN7cohp&#10;XocYknhNJkSOpFSXnQOn68j4L/hAIJ4vH/EcLJ0qpYBAJtLXbr0HqZOrrVAi5YPWJtGiriPEyO07&#10;d3j7nQfUs4qu71ifnnJ09JzFrOadN99k9cEKgLbrODo64rMXx7RtiymKLKYW0FVBNa8gegYXOF43&#10;uCBZzD1Hx0fcPLhBXZVsmi7lw0qlvdN5btyYMQw2uZxlMROXc8gQAtZ5iqqkmpUgkgPwKAgjhSQE&#10;Swh+N4/He2sUZrlM3pnufaM2ApzPk6uee3nPvGr9mJJdRsL7+ZqbXEuFEPgs4lHVNdG77Hw+kvrT&#10;a33I8y/X8EJInLf0/YDREudARkfwDoVAipjnbppTMUoGIiFYCD0y1/RaqNQTkMlNWcYkKBBISU+a&#10;l6Nj9bnokhDj/BK7XkFap+Ulp7yLBPbp+nWZDH+ZNHUVIXokrI3ps8xzYnQ6//uEcw4ldNrzyI6i&#10;MWD7hm5zxnB6il2f4LbHGBHxEp4db3n65DFN09J1gW0XKXDM5jWmlCgh0UphlKYsC5RIZIsQLFIr&#10;6kwk9ASC7Wm7Ljt4R0wmUhiViCaL+RxPpCwK+qGnGzqadSLE1bM5lTKEQvHc9nSuy+MhMEJeEH2R&#10;E5JNIpBdsdNdcufdkTRDfOk9xn31Pwdof/maTq/75T1rSrJ/1f15ldDEq8Rcps/zIZyLNoxL5OQ5&#10;Y/2kpERrSaE1wfX0Q15hfbdznW77HlMkwmQ39NSzOYv5An/gOTo6oreW0hSpzySB7JLuoqNQChEC&#10;tu+JJAfjGD31agUq5UyFKRgGRwgerVIuF+LoVlwlB2mt0drkeiIJJXX9QNe1eGdBKWLwScjPDeAG&#10;gnMpf1IStE59FykTSVokB3Z8oO/bJE6yXvPwyy85vHUTpRWl1rjCsDl+wbxM4nK+H8AYXAhYH/Ax&#10;EkNa35TWVEoRQ0nwFiXPHXNHAc6m6xisZ3COPv8L1hN8R9dbtm0HKvXrjDZJZE0r+igoVIEwJjlw&#10;R3BK4mTAOkskprrMJBIxWQRBBY3wgZh7pNJn4nVZUs0qqvmM7XpDk13G27ZlvWkwIVCUkqZ3VGVJ&#10;P/bm8voHqR8ppGQ+m2GMoKpL6rannlu27cDZumHTbpIYY67BQ4z4GGnbNhFT12uKsmK12kMrRVlV&#10;ICTOOyQRb3sQ52SwkQQ8ksB3JC8B3dCnawrs7a0gQlXP0FrR9R2u74m94/yGCPl9FdY62rblTEFd&#10;pdq1qua8/uYM5yPPnj6j3Wwoy4IvvvgSO3TcPDzg1s1Dvvn+O3zz/Xf54suv81c/+CHrbcvTZ0cM&#10;fc/Ri2eEXFMJCfP5jL291U5sreu6JCRhTCaXD0kEJricv6V9tKoKZrNqV9/0/cBmc0bXNcznyx1h&#10;uyiKiTu0ZLt1WNvT910mtMUkTFqk+rSua+p6tiNLO2/ROpF/isJQFGbXZx2JzSO5TCmFFJKqKqnK&#10;kq5tMYVBK8W2SfNJa70ToduRnmTaM8bHRzGlUbRjRwjPwmZxUvNAEoIF6Pv+AmFqJPALIVKOmmuz&#10;YRjyPEmCPJUpdq8timJHUI0TIvV0/x5r+bG/PiU473LTvJZPnV+ntehl9+Qxnx4dpGNMxHay020I&#10;nsH2VFWFkokAONa06/Ua7x1VWVGUJc45fv7zn08EdkR+j4DWAecCzvX5/4sdiT6dCzty+3jOYy9E&#10;TsQQxv7GjRs3mM1mbLdbzs7O6Pt+Nz8SmT9eSf6e7nsy93AePXzEw4cPef/rH2CMYbaYMbgh3fuF&#10;SgKjEkQ4F12q6xqXifpjzp/Wc5WJhw6BJDhPWVc8/OJLnj56RAhD7hyk3FhpncQ0vELIuOtljoIC&#10;u73yCtf1ryJsT8/1MsH8Kud3n12Hr8oVEylV7o5jrBsu92Eu9xHG+TXWT9PPf0kY6Io6enrNx8+7&#10;imB93q86d4kfnz86WO/G7Yqa/SpC4+XjhFcLA1x+/Vineu+ZzWbcv/8at27dpq5rNptNWgOCoChL&#10;lss9hBIcHh6wWCXBUDtYzs7WNNsOgSLGwHZ9ijaa5XKJUoLtZs2zZ085OTlLjtxSIiQXekgXayBe&#10;7l9NRADGdefy3y5HCP4lwQTg14gpvizUcPkaXOVa/6p58ZKg5a5fJXb7zlW56bQ3dfl6EQVCFZR1&#10;waePn/P//Mmf47oGESNBKcqyYu/mbYyp0LpAItEqCdCGPPetTd+JWOdAaIzR+OjwPoulh4AP4Hyb&#10;6kWlkHk6a12gdU1VzhicxXmPNob9ah8pIn3f89HHH/PJJ5+gJMzqkjs3b7NazAnO0m83CGdZ1DVd&#10;33B0fIS3A5Ux1HWNNpqyrlksVyz2Drj3+lt87RsfMJ8vefHsGT/44Q/5yc9/znqzQReaoiiZ1TUH&#10;B4fcvXOH27fuUlfzvKekuhPSfvMb3/8+f/t3P+bDTz7i6ZOnKCEoC433ktntm/R9z/HxCdaNQiti&#10;V+dfJbiQs7pdnZOc3iWo87VdCJEeF/n3Xd8wAGHXj0nk8iRaFIGu7yiKgt/6rd/ks88/57Mvvszi&#10;c+d5xUvzJZ73eqQ87/FqY6iqGaYs6Lqed999H4HnybPHrE/WdFncaNybY8jfgl8S/7pKEHVck6dC&#10;EzF6nLV0bcvR0REQ0dqwt7fH/v4Nbt26xXK5TLiDIQlhhywW03YdkMQ0dv34QqOUpDBJ/Lfvh/Td&#10;eddyfHzMer1BSpOEcINN/T4n0Bp01ISocEEzuCTo6KNk23i2Q0tRSoiW7dbx6PERP/nwV7x27y6v&#10;v3aH1+/f4c3XXmN/tWRWlhwuS1bfeo/3HrzBb/3G9/i7n/6SH/zN3/JXf/NjXqwbRAgIGVmfnSGU&#10;pJ7V3Dzcp56vkEqmWgqJEhqpUt2RxPrAW0cMqTf8xv17FDqJTWkpcn8gZMHCLLRwQewtz6FLvdur&#10;1rddWR5f8bdXCKpcVUtfVXdfx3Vcx3Vcx3Vcx3Vcx3Vcx3Vcx3X8Y41rAvx1XMd1XMd1XMd1XMd1&#10;XMd1XMc/MIajp1gXEErvQI1lPcOUNcvlPkoXWO9BJnKpUIpCK6RWuB3gxyKEQkYBPlLNSyzJMSWG&#10;OFqBAUnxXcTkvDg6uSayqiDZo42u0ey+YM3a9IQQsVh6G4gYfBT4AN55+s7iosQLSR888/195kZx&#10;sLfk9u2bSG1o25Z222aHrUDXtBy9OGLoO2y3AS0T0JAMtI+eGGQG2w10nSdGT5QaHwXBJvCG0QWL&#10;ZYkpqgTxDAGldSIjhsC2azk6O6V89CVKK4pSs1gukkOsSKIDOka6TctPvvgM6xwHB/u8+dab3Ln7&#10;OrP5inuv73Pv/ut884NvsD054svPPuFXv/g5J0cvWJ+d4GxLdI7To+dsTk5ZLBfUs4rlcoExCRCt&#10;fEA6R5QDuizxeIIMhOgQIjD0A0EohNGsz86Y+QBIfD8wZFAiJJcSUxYZKCbw1qKA0Hmcs4ShJXQd&#10;ttkmkn7X029a2jaBtGMIDEOLsw3Pt2dURcWiniFUAkxUEXrraDZrhr5B2YECj5SCvWVyPjjbNmw3&#10;W1xvCS47NgVB226JgB8GugkYspACLRMAYjCKoW8Zhp7Zco4WxQ5EYUwCFW2bhq5piDFQFgaZ3e6I&#10;ILVCCE/XDWhTIKRisI66qtg/2OPNtx6gy5p6vuDNB++wd2Ofvu/Zrrc8ePvt5FwfFR89es5WGNZn&#10;lmbToIXm9r3XWFQGpSIyRFRhqABdFHifgCla62QOJkjub1Ky2TbM5wv29m7gokcYw+17dzm8dROh&#10;Fdv1lscPH3H8/AWSSF0mcnGhNOWsZFZXlKUB58BZZAbfhJDcyZQwDINjCJ5m6FhvtpxtGjyKdgiE&#10;KOiGHutdAvvqDBp3jqbZZMDJQLPdJIejTGJ2BGSQDINFSp2IqUISvafvW7abLavlHlVdoZWhKEqM&#10;NkiVnFVNUWCKGjC46DJBN5Gwhj65DxVVxTA4vPWJrJrvy3lVoAfBarlgvtjQdj2BiJaJiC6lgpjA&#10;wkoq7JCIzb3zRCmJMqQ1UUbwkaZLQFLtXBKX6Cx1FdgOjhAdeIeRksKUhBA5vHUrA80LYnYsDdl5&#10;xMV0nCPYcnTWUkpBjLRdh1aCqqqJmbgg1Ngmm5AYozgnZ03MCAUxO8tNgClk4nt+RtI8GcksGbAU&#10;I1FGghN8+tln/O3f/RhvLQTPz372M548eYpA0g8DQ29Hjw6Cd3hn0Voxmy8pqxopZBI5sDYRbuqa&#10;e6/d4823HxB9xDqfroEQxOhRqiQiCHk/SacVE0FAxgsuoSPIMGRXVaUSOVFkcLuOybHUeU81m6GC&#10;xOzd4G//+j9yf++Atu85ahrO+oFt39PbJHYRY8R66H1yRfQhJGJGzJCrTGbfjWiaGrvxjZksFjJh&#10;xgkIUlBJweFsxr29fW6YEuECve1xEaIucAGU0Ky7lpjdkpVS9E3H/t6KUifXKGIgxEDTW7Zdh9SK&#10;cjbH+sim7dluW6Rx525WSqCkxgHtYOn86B0sM4EgubdyBYhpnI/DxL19CsROzmMXAalT57kpuHn6&#10;nPHnlAB4TjBIoNXRQe0q0NTU5a7v+929MwKxRvDzSOZIoL2Ac+l6RiGoq4rf/O3fZrW/h5KGqqpo&#10;2+0OeJ8A/EmYwvkBrZMj9+nJSb4nk9Olsx6jFTjP2ckp3bYhDJ5uvUFHiD4JqhitQbzsSHslYPKS&#10;09gUHD26CXrvd5STy+DdEMPOuXvqJjUCqscxHcnk6TnpTh7B1udA7HNnNWvT/b4jFOf9d+rYdRkE&#10;OX2Prt3ykx//CBATgLrP61lyDbJuYD6fJZe6fFeFEC8QJIbsoDfGlPR2lcPreAxSJ6BgchIVWfch&#10;IJVARHXhvaZusSMBZARcjyST6ZjHybo6ZfUlgsi410ScC0QpMFrT2wEhDZ11qCi5/8brPHjvXe69&#10;nn6+98477Nc1QoBzQwLA24az7THO9owA0NFxK8aAkImw6icAbDlxcr8MzP4ql93LAO+vAvhPQY5X&#10;uZoppYgSXAgIH+iHgbt37/Cd732ft99+j3fefcDNgwOMUkgSeNMGh223DEPHalER3MC/+w//nv/9&#10;j/43fICyWvDgna/xL/+Xf8k7D95m25wxdB3eu7y7jSTuzG7OiN2RBCGyE+t4vCGLrgQfQYMLsH/j&#10;gLqucg00AkMDIcTdvSiV5sXRCW+9/YDvfPdbADRNA0SUPJ9XUzD7OKfGtWZ6X6Yx1EihOD46pt2e&#10;ImWRCyV5Adx/mRw6XV+nhIap+9YFAihxcs3yvpb33BhDdi+HQicCYMi1Yt8PRAHKGFCaeT1POWXw&#10;aC2oa40bGk675M5+++Yh3/vWN5nVNe1my+NHT/jFL3/FyXZNXc+yI7KgrCqcdTuyZgLkCwbnaLoz&#10;tq3FnG45PVuzf/MWfRQcb7b0QbJttsQQL+Q8zjms8wQCRVVhJNR1mVy2iSReY1qjR1LWSBi7ah5P&#10;75Or3BIvk2eFEHkuXu28dZmgPRWTufy8NPUS6D6K5MwLibQmgkdIKIxGFYqySGRPsqs7UtL2PUEl&#10;515RiHMy3ujq6h1ds8HaASWg7zqqTGZDqB1wPxKS6FEE51pm88BstSJKhcyCDIMLKb/McwwgxETU&#10;F0KSONHnJB4pBUSJjDmTukRen87nqQjHlARzOb+Y7g/T91Aq1VREXhIh+PuGyUR151xytw8e27U0&#10;p8dsj1/gz45RtqcIgegtnz59xsNHj5BCUdYzggQzk8yrgsootJJJ9Cq71hIC1nV4FzBaIqLazZGu&#10;60EIzrYbgk95l1aGsigYug4tBI0gkZMWc0pbILcCNwwMbQsxOWoXUlBrRde1xLZBFAX1bIGXEje5&#10;Dy44ogqBuKQXcHnffFVusyMIyTHPvxo4f/leeNW9M80xvuo6Xp5PV73XVffojlAlJ4SqK0RvEpEF&#10;RCoUUq4wJFElaw2262nblm4YQEh8CJiy4OnTpyxXexwcHLBer3fEJy1AEVGSJOBISLUzEu8HnLUg&#10;Bb7zzOfzNAdREAVKSKqixNlEYExEabKj9YyqiolwYQw+q3OJCDJCbQra9ZrY9xRaIrwDPxC9gxBw&#10;IeKcRHmfa/WU74+3tEQgokDESPQWO3ScnhwloTwfCG7ADR1RlURn6dsO37ZEJZE6CdcN1tJbR1kU&#10;1FWFEolgDw5nLQKB94Hj4+Pkyq4LfIQoJEVZEHSk75NzfectlampZnNUFk+S0rBer7GbLS4KpFZI&#10;qRORaZcrecoAQSfildGKvh/wJDEVR2QIMfdPJLpIIn+mrFit9hkGS9smwYP1dkPXtjTbFtW0SKHY&#10;MyVlVdO2292+nOosA0KitGZmNLqoKHpLWQ6UpqRsDNumYdu0SBmSuJpILqx930Pf02y3tM2W/f19&#10;BJH9/UO0EkR8FtzzBCcxVXEuUKT1Ls/XJo1FGmvNer3m7GyB1sXuXtHGJFE2l5yJx75M2/Z03ZD3&#10;38Bm22KOT1I/QqW8v6wq7t69S9+1DF0i0dnBcnZywvbshJOjI27dvs1bD97mf7j739INjr/+6x/y&#10;y1/+isH2ECVN2yOFSeSsPK+10QzDkHs6aV14/vw5dV0jRjK1gLIqdilhmQnPaQ0T9H3Pyclxdkct&#10;MSY5YA9DIqkvl0sA2rbF2oGzszOK0mBKs3NoV0qjpOJUnEFM9+12u0FKhcpkOSUlxXz+8v4lBIU2&#10;SeDB59zMR5pNk+r1XAONQmzJjd0wq2dsNpsdeXIUMpiu21OBs/FYY4w7l/upyNr4+gv1p5ZXED5F&#10;6mWFiznMSBifju9Yr0z7B+NzZX5P6xzDMOxqxHG/mO7Vo7DiSOgfndtHMUcpJdoYpFK59reE6PNr&#10;3C4vGl2FV8s5XdehlKTv0zptMuGyrmuk1PnYI7PZbPf5TdPuRIjatsnnonZkv9lstqsZXb4/d4Jj&#10;uX/R9z2DHZIwIHF3LiEEfPQv7VvT+3XMhYbBEkNASsWHH37Im2+/k85Na4w2DMOAtdmFN49n6uPq&#10;3b6d5kWq76UQ6CzmYL3DBo9ShvnCcPOOZdtsWB+/AM5rGu8cPucGxPP66qV+RhbFm/Z+xmO4vOdf&#10;VXOOedwFMbDJ+0/r9csk+LFCD5k8PK2jpv2l6ftdFlyYzsEp6fWrcpDpnLcT8Yrpe077KCkfjrs1&#10;uW1b+mHIAnYXP+eyEMRX5TSX+xpTQbapAODFsQetDN/4+jd4/2tfy7Vt6m0oVVDOSrQp0UVB27ds&#10;2pbl/opZUdAhKYuB+/deJ0ZB37U8fBwJ0dN1Hc22JQbY3ztkvtin6zqePH1K12xxOMwF0Uvx0nWY&#10;jtt43abCAZd7NZfHps9il9O+5pWiZl8RV4lATterV9WKr8o3p3nnZUGnV53L9P1MWTKr5xR1yXK5&#10;YL6YEeYLvLOZABxZb1uazRG269OenHsjPvh0b1zoFYjdfKmqEpPFAkFmodI0xiqvfSEKlC6Zz+eY&#10;okAbk0TQiIjoMGpGqGYQBV3f0tnAw2fPePj4MX4YkMFzc28PpUqa3oEsWC7m7M9qFvMKISEQUM7S&#10;r9f8/Ccf8tOf/Ypnx0dst1t0WXJ8tuZss2Zs2kih0CqRihPFPK0TKvcB53XJajHnvXfe4Tvf/S6y&#10;qFju73N6ckLwITnFW0tRFCyXC5qmYbA29fOISYxOJNHfKSv8Qm+NyPnlzv2pXQ8mJSNpXcw1cxaB&#10;Hl8XfQB84s7HiHMW7y3vv/8e3/nOt3n85Alt//K6eLlHOX4vP4q2WGdxMfBv/+zPWCyWKCX/f/be&#10;s1myJTvPe9JtU+7Y7tvX9Z3rxmAwAwIkCJKgCDKoX8DQNwEhCj9OUAQUkv4BIkQRDAkBECDHYGYw&#10;1/btPm2Orart0ulD5q5Tp/r0ACI+otY1x5fZO3fmyrXX875Mqwo7dLgtd/rVarVZj733SJH2Gbvz&#10;4fbX2+IttzkWhCAQ45yfXcrDEHnx4gWvXr7km2+eMJ0mkYKjw0MWBwe53pbXM2fzfcc+5Xq9SmJS&#10;sUp5CxHnA+t1i3VJwH6cN10I2D6J3bS9xft03ygKQTkUaQ+u8lrlIuu2J4QBo6DSmmGQXF59zs/+&#10;5nMmE8ODk2O+/91v8+m3PuCdh0dMplPmsynTyYx3Hz3id37rh/zlj3/On/7Zf+ZHP/056/WAKQxN&#10;c8Ozs294772HvP3OCXU1IViHUhKtNMh0w9wUJo3TukQJiXcWOygOP/4Il3s7hEwCAGIUACFuhH7F&#10;Vv1399zcJ45yZ3zu1BV3x9Gb5sf79tf72Mc+9rGPfexjH/vYxz72sY99/EOPPQC/j33sYx/72Mc+&#10;9rGPfexjH3/P+PjxO/R2SKCeSwrqEUfoV3TtGqVLTFWlJgslKeoKnEygipQEIUBqPBKhC6JQDNEm&#10;JxgpkzOckEkJX4AM2Q1E6OTem5sMQ3bYDSGBDgkMSECmlJKQITUJCJGaaZVQaKWITtK2lqbtuFmt&#10;sQSiUkzmB1STSYIHA0SpqCYTZrmpyR96Tt96i2HoWS+vePHiOc1qyfL6Guc8/brBuAJTRupqwoOT&#10;YyaTmqIoQYzOo5rClCidHLC7vqdZrzbONRHoQ3K+6pcdbkjuk1GkxqiyrFksDpjNpswPjjlZHLBc&#10;r2mXK375s5/x1VdPODl5yFtvv83BwQGTuuborYccPjjhvY8/4tXLVzw/e8rly2ecn72gW63pm4au&#10;7enaltX1DUpGyqpgNl1QmpJa69QAED1aJWdqO3RE54kyEJ0l2J7gCgKSpllnODyBOEYrNAZnU3Oy&#10;HXr8YBn6npvrK9zQMbRrdIxU2qTG226g6/vkmtwPuWHJU0tBKSEMHTY6lFZY69HKUBtFqSZosyDG&#10;QFUW1HXN1dU1y5sb+iG5E0opcT4QQ6QfhuxifXsTXusE1xqjmWRgzCiNCB47DNg8Bo0p0FqzWq/x&#10;Ljf2RImUCuctw3pgsAMxpMbu6bTi8OiY45MT6smEg6ND3nr7IacPH/Lk7CVPzl4yBLBRcnZ+RV3X&#10;qNmCqp7w7R/+FqugCc5zNJ8hXYtdX2GXS54/fcLVxQt629MPXXL3JpkrS2UoTEFZFBk68vR9T1UY&#10;Dg8OmM6mSKNQRWraXC1veP7qFeevzgnWsZhNmU+nyeVdgJY6ORN6h+08wfaomJpXbJA4NyTRgKZN&#10;QEUUiAKum5bL5YooDNYFrA0EIVBG0VmPiYp+1eK8T+C4janRPmgigbZLrlvSlMQY6bqW4FuMSS5w&#10;WmsOp1NOD08wRUWIEqVL6sk0OcUbqKcV09mM6fQQY2puVjecPT/jJAUuAAAAIABJREFU+voaY0qK&#10;yRQpoaorpggKXaALg9ECKQ1Xg+Xz//fPmB4+5ODggOubVRIUEGluITtk3nGxDgIfI0VVERkwhUZk&#10;5NnHiAsgTUEUEkEkGIPXOrmexJjem1J4F6imM8rZDJRO82iG22N2aQkBfHYZ9SGBzcFFYnamqScT&#10;qkmNyi6cyfEzg2oxktjKHaBja+4fnbXjLQ1727CSHUDyt9k0u5BNRkJkOpthipLgPEKn5vWuH4AM&#10;1I7umz65E8Xg8cDlxQVSmY37cxSSoihpuo4oJG+98z7KmAxwjSC2zlCIyO6k6cXI7EifqZI7sPQI&#10;oqS5OuIzzEcMGJUayUVMIEjoPZdNz+cXS55ctjx/dcHKenoEQYDL4FaQAk+C2hPsmxqCHZGxF3Bs&#10;mHQhoASUymBzg2aC6NMhlkJglOSgLHi4mPPoYE6FwDYd1jmaoaMXAaEUgeR+6HxEy9R4rJWmLics&#10;5nMgOe62fUfvLJ3zrNqOSV1R64IoBT72RCFwPiKiRwqFkKmdzsdIaz1DBCVNhhHyuBcyNYf7uHGO&#10;GWO7OXn8emww3m6sH79fFAmQGLKj3XZj6NiQmo6f2sDB7IzZ8dxuN9I75xj6PjVU5vljBPNHV5rx&#10;te82JmudhDe6bpndizW/8Vu/yenDhwgpKesSqVLTYFVVKDW6F3YMw5AcVYRn43NYJGh1sB7nPCLC&#10;0LSsrm4Ymo7mZokfekqtsN6CkLdjJje1jmIz97mAbcP8bDUkbzcSjo5v47Habl7egLQ+CZdoozZO&#10;3jGCKXSGFSI+uNcgzW14fdvxbDt2x8j2eNgGFsb3ZIxJ8GxUKK1ZLdeUZUldJVGh3g4oUzBR9VZj&#10;t8hAcrgzlsbxtw3r3ycqcF8z5vbr34y1Heh9+yNwZ5zHDAzcN1Y3Df9hayYWtw6MJtkggxToesKj&#10;x4/47ve+z+PHH/D2O494+513ODw8TIIo3hOCY7V8iXfJjdrb5CiupMB7sX0yECTXuDgm3OM5ihBi&#10;2IijbKD4rebs8dq9zxXuPvh9+7xvH9/tY7ILYwslCTGipMT7wKO33+YP//APOTw6JoQkxBKjp2ub&#10;5IIKCJnmi1ld4oaG//if/pQ/+qM/ZtU0mKLm29/7Nf7g9/8nPvrwA9bra2yfQCqZxRnIju9RCIRK&#10;Dftd17FtbSQzDBu5bQT1zuf5XyaXOqOxg03gjMiOXgi8z829Aq6XS7773e8xn89ZLq/wzqbxK27H&#10;z5vEBkbobDyXMkm+oKXk5uoa7xzG1NjBQz7P22N4XBN3m1Pv+3oEgLddM2+BCLNpuh/n6o1jp5Ro&#10;bQjBIZWmnpQcHC6QRnN+cZ0cpxDM5zM+/fgD3n37LR4cHzOfzplOptysbnjy9Bv+y9dPuDi/4OZ6&#10;idIF84MDvPMYk51Gcz7gY8D7gRjGNUgAiqYb0AGmh0d4aeiDYNUO1LMFbdtSlWWe7w1t22Bt2pcU&#10;pUmOj8NAYRTO9dldMAHwIkJh0toVnEfsCETsXgu78Ovu2L8DtcO9v789DraFfe5rTL7NecSWw+kt&#10;uBK8JXqLH3rquqRUkrJIDf/j72ilaNomjVslkQKqssCmlAuBQhmTXJStwwVo1y1CDrRdvxGQKguD&#10;VMkZd1JNKIqSojAJ6MXjQkATQSoiAqVTfhZiRAEu+ATyytEJ0ydgSioyNp9c8EQGBnKey45LYhqz&#10;6l4X0N21dHstSscr1TekkLcA/n/LjWuZjqMSEJyna1asLs5pX72iW12gfUsMjm5w3Fzf8MWXXxGj&#10;YjqbYZ3AulxLiR4ZEoyhBSipGAa7cf4kCrQqN+ts27Sb99Svu5QTGYWWiul0gh8sziVH1xAD2hgQ&#10;kbKoKE2PH1bc3FzR9g2zxYLZtCYKSWs9sRsIsodS3AonbuVVwEZAYHsNTA64d8euHHP5yL1g1bh/&#10;uW9d3l1v7mvCv+/rvy3uc0J9k9DFnefIi2iqP8C2/+adPFcmgLAwBh0r2na1cdhN4oyRojAgBYuD&#10;A66XS86en/H48fu3ECoCQsAoiSQk+B0BUeDs7brrneflxTmLg4OUuyaLZmLO5ZUpGfKxTnlJqu+I&#10;dMGndyASgBOyk/S0rsF5RBHy9WcZunYj5KSlIogEqnp6opIUMSYHSwQSyaSs0EIyn00ojGLo1vRt&#10;IPpA6HrKQhNiAkClh6gEVkSKWiLkCIAn9/KqqtFKoBUoGem7Ftc7kmunIgiZgUaBMUmwIwYwNTgp&#10;cUpxMF9s5oqoFc551sPAzbpj3dsE5whBVdcsDpNzupaKZrD41RoXYFLXVPWUtm8SQGsT8OlCxAZH&#10;JYu8l5IU9YR6ppi5AxZHx9ysl6xvbuiahquLa+rKgtB4H2hdoO9aejdgTEFRVgmUVirlAUoyqRVa&#10;akpl0KXJNRJD3w8MzqUxo3UCZHJNwQ49L188Z71a0a4bZrMJRVVS1TUCzXQ6Z9kmkGsbRB7hJqFV&#10;BoeTiNL5+TlVVeG9w3mbwa80RrROoHGM3IEKhRDYwXFxeUNRFFRVSQie66trZrMpi4M5ZaEpjcYN&#10;HbbrCQIurlf87LMv+Nnf/A3f/vannBwd8W//u3/GD37tEz5/8oSf/uRnCQYnQffOeYa+R+u8d9Ya&#10;ay1FWbJuG65XS+q6zrB4sXFdLXQSPxsB5Rgj0+mUohjo+o62W7FuUu3RFKk2J6XeAMrpmk+5UmD8&#10;WmbX2QnOJVEZlWGxq8tLJAm6r+ua2Wy+uZZH0TdnHW7wCJOO+yjaYKSimk5QWuXacklVVdzc3CRx&#10;twwFe+83oLWQEp9B8Y0QWD7Xk8kEn11Vt8WXRmHLcX0dYXrvPVKJ16DSkGs84xw6wqojbD8KPI71&#10;5XG/vp3rAHfA/O06w66o2XauND7W+H7H83ILNqc6n1KK6NP5aZomCXcISQiKpllvjk9RFAiZHqPr&#10;Oqy1uSYQNyDueJ7GYzgepyT0GwjhFtDvum5zzMuy3IDx3jnaLZC/tzaLEUaUlpvxG0LYiB1s5+zb&#10;uY7KYjkhpuP+2S8/5+zsOe+9/xjJgm7VMEiF6y2qKim1QUrFdDrdnL9RiCsEv7WehY1AWFlWENI+&#10;3gfH4mDO+uYyQZliXI+29sXj9Z8X+nhPnnxHiGtHBGo3H951ct8WvHuTU3e4R6Bvd9/EG4C+3efa&#10;rnm9KY+4Lw+9L48Z86f7XOa36zyjwNr4s+3PRwHC3brI9mPu5kj3Afzb7+NNDvHOWepqymw2JwaS&#10;6KMxKKmZTKu0vxaSbujpreWkrrA20ixvsNZitKIwkhADQ5dEYV6ev6RdrbG95eTkJO3XZbqHeHJy&#10;zM9//nOWy5s7wjD3ihlkiHe3XrF9rt6097pPaGG39nGfwMHuONveW9wnOrD9fH9bnnoLvN86Nv+q&#10;PHb7tRtjWCwWHB4eprUueqx1LK+vabuW9WqF7R3BJ0fyEAIxhATOkv+TSQwohFGgVlKONd1h2IhP&#10;FkXaT8cY0/7OpxrT6FXu/YrLy0uKwiBNcpAvC00hBaYoKYoaUEk0TSnwFsuAnhQIIueD4+WLlygi&#10;s6qinB5QTSvmiymzWU2IgbqquG56vjq74KodaJ2jDQF/s8L6wHR+gNKKGAVa6XzfBCQSax0+JAEU&#10;Hz3XyxVX1zc8PXvO7/+Pv89HH3+Hq+sbLs4v+PGP/is//OEPqauK9XqNEoLZbLa599V2Pb2z6R63&#10;4M6cks7TeP3KjYjKCKHfjr9R4G0UzYxbtcNc3yMgR8GRKDc13cVizu/+7r/gxz/9az77/KstcdFw&#10;B0C/C6WnuaTve5D5PlQMrK+vk4hQ11KWRRIEGvo788uteBmviZ3tCjq8XiO5FRdUSiVhhI0wncz7&#10;lLRGd11PCJFnz54jRdpHamWoJxVRwrppiDEmcQKX7jcUSlGVJVVd4fMNm+lshhSafrCp/heSCF8S&#10;s4/0fUcUqY/BxyRO2hGyIE/KcZUAL8EJixvAlBpTSHrXsVx9w5dfPeHRg4d8+PgdPnj8mHffeZuH&#10;J6dMqoqHp8f863/52/zgh9/jl199w1/91U/42S8+4+vnZwR6Xp2/YL1+D2976qLkcHGQnluAMpqy&#10;LDBGUWiDGyyWgMRQGMNXXz3h4mrNp9/+tc2ewfss6jruU2O8M9buEy99fc56vbb1pnrX7pr7pp/t&#10;Ifh97GMf+9jHPvaxj33sYx/72Mc/9NgD8PvYxz72sY997GMf+9jHPvbx94zvfedThEhuPQJJ27Zc&#10;vDqn73qCj3gXEFJRliWBgA8eHz2ewOAsvUuN8EEbojbYGPC9oTImuyQrhNZ40s1kLVR2hfIIbXAR&#10;vEg9UqmxUhKiQARFyI5ZMQZEDGghUVvuotEnd9XoDctlQz84bAY0uqZDH58Sg2DoHSEr2RuZ3OuV&#10;UhtYURGZHB5yFKGoJswPjnBdx6vnz3nx/Dmmd7jeIfG4oWZSTyiqCeVkilKayWTCZDKlKEq895yf&#10;v6LrUgN6AlcEwg6YusT7krZNcNdge66vL3B2wLYtr168QhcVZVVhtEbEiA9rzpovuXj+jOl8zsHh&#10;IaenDzg6PmK+OGYyP+Kdx4/p1kuuXl1w9tU3PH/6hGZ1w/L6ir5bEV0grBvwgtVyzWwxY36wQCuJ&#10;R6CzEEGhJNZ7bLtGSUFPJEpNdAO+73Ftk5oQ+o5lhKHrWC2X6XmalqHtiN6htWBal9RVCcERhgHh&#10;HH5Y0rYd0YPRBTF6XAyImBpN5rMpMUScCFjXIxUJHM5Ao1SSth24urpJzdFDlxycywlN1xFCcoIf&#10;+v7WqUhKCmMQMaBioCxzk6V1DD47Gzqfm84L2rbD2gzRkwQclCoIBKppzVuHb1EVJrn/VDWzxYL5&#10;fM7i4IAHbz2kms2IQnFx+RnfPHvOk5cXFNUEFyz/5J/8Np2zTIzh+OFb/PPf/V1s30PfcX3+lBft&#10;NV6J7JIR8XiqSY3JDbVVnVzlj45P8c5zdXlOPwx4EXj44JR6OkFqhQuRMFiePvmG88tLIpHTwxmn&#10;x8dUpsANFmdtgtwzyBljcghQkgTDdj2dlzibgCDrR0cPRd/2XDeWVeexzqJNiTIFRili9FgfWDdL&#10;mqbJz+GxQ8TaHm2Ss6ZUBUIKbJ+wURkTmLFYzJhUZQLhixptKtAFqpwwPzjm4OiYybymrguKIgk5&#10;WBt48uSMX/zyb1iv15iioJACqSWTuuTgYM7BbMp8eoAuDQTPMDiKdcO8Lhmyc13uy0RJmVxmATek&#10;5tOua5LDia5ACJardWrKE5GJMWhlsKpPjmhSM53PCdl5CiGY1CWFkqjRqUN4HAFZlgQJ/WCJIkHT&#10;QUZiBt0lr7v0xphcsyaTCVqbDDKrDBQloNGNDkgb0JIEfLPVuvIarHX7HEKwaT7aNGyFCCqJkQQB&#10;pw8e8k9/55/x1z/+CZcX5wyDo+tSszVErM2N1UR0hv201iAE1g+bBn5kJAwDZVVjqoooEvAfya4p&#10;IjmR+xBASmJ2hhRAFLnJnltINzUljW86NbUFkhhJElpJnXguuybiA+tVy49+/hlfvrxmCIE+ktwt&#10;pUQomZrfBYiYABJTGgQRl53h/ejsHpL7b4i5ITMGvCQ7hA9IkRCuujCcHhwwMyUzZZhqibIW5wY6&#10;62j6juXQ4UbhD1OCFEihqMuSuiiTo45UGJGa0G7WK3o70FqHKiqkqVh3FpRDmQLrPaaaEMXY1MzG&#10;qdKHwLJpcEiUNskV19sM50UyN7NpmBsb1OEuRLbdxOS9vwMPbze/j2vjtnM8pCbN8THH2G7S2204&#10;3YXnvXNoYzaN9Rs30a2maufcBjAfG2Q3DffA48cf8Om3v4sxBUolV/b1cpUa4WJ2jrSWMsOUw9Ax&#10;n8/vwMMjhGi0xtuBdr2iW69ZXl9z/vIlzWpJoXXKYYwm82J3QPX7mo53G//H4zKCKeN7CiGNs+1j&#10;vw1hhyzKo0Vq/ESI7CqUnC3T+Yi380KG9EchgRFe2H2dkluHNLULFYaw+Xx8P9vnUil1KwBginQ9&#10;Zcf6EBNksj1Wxr/bPmbbwOP28+7C/9uvY3ztzvvsBJ4dtrZgvl03te2/3XYallvjbGzQH4GQW6cd&#10;cSvusCWYEZyHAP/8X/0e/+bf/vc8ePCIg+NjCi3p+4a+67l6dZZEN6TEDgMuA93bAgYhprkwZBGD&#10;BEVvZsbb477lSr8L693XFAu85oT2JkBwFwzedTnbBeFDCJu5SIq034gCunaN8AkuHGxqtJUqvd7o&#10;HVVZYvuW//s//gf+lz/6X+ktKDPhO7/2A/7gD/6Ajz/6Fs3qBm97iAEtR/Gn8fXKzfkOwXN1dcHY&#10;WC6lRORm2Ftn9yxOkY9zXScXKu/EZt0U2b03xpAFMiSnp6e89957tO2atm3SviVuidXsAqRbDaFj&#10;o7JSCrlZzyNCxNQE7AWeADKijEqrXOReGHvjcL0DRhhjUrNzPsfbbnkbZy6RHLaSgIkDFMEniMhH&#10;gYwSoQy9s5RKMNie2kg++ehbSbxhPuP4YM7x0QGl1vhh4OmTp/z5V1/x1ddfMThLUU2QpmB2dJKa&#10;7Ae/EUSp68lm3hldrKSQ2cEzUNUFIXiULijrGd3g0FLRdQMHx2USePPNZu0ZAZIxR9Nas27X2L7D&#10;aIMqkptYcIHZZI53ARstaoRDd5rYE+Aj7oVvt4Gd3euFe5yix9+57+P2Y+9+VFIhBVhnCR6kkEgJ&#10;Llic7SmkoJQSTUTFkISwjCb4QCkE0RRY5ZPAgEvN+NmIDq0N8/kBRT1h1fYsb27ohjVuGHj27AUv&#10;Ly4ZrEcpQVkWnB6f8P7j96mtRfUWLQSFlKgYKWQSFpJKIaXCekcAlNQMg8UHR+9FgtvHa1DEMQnZ&#10;5KZx63MlkhDUfVDTbtwnyLH9s1uImexcHP+bXOCFlHgcPjps13J1dsbV8zNY3yCGBo+jswPL1Yqr&#10;6xWtS8IuhXOUhUmN9SFuoIeU30OpNdEH2uHW6TsIQ5Qw9D34SFlNsgNjIEZLVZUoLQjOYnTeh+Xj&#10;ZPsEwxspmFcleMvgBi4vLrlZrahnh9RGUxhD5yPWOzwx5ZIiAxiSvP5lQCOShQQyzJEJk8TBhQwf&#10;joux2KxAcUPK3LpL7p67v4uT+5sc6BIKvXO+f8X42L3udkWJxB2397Q2yXHjEW+v7xiTcEeWHYMY&#10;WUwnuH6CdQ45SbmZc54gFVJrhIC3Hpzy9Mk3+L4nDAPdeo11DjOfJ5ieiIiSnLFlQRuBlJreeS6v&#10;V1wt15ycPKSuk6ulSnqWCKUAzWAToONCAum1GAGrmLTFQtq3hgznj4IKIcYEF1tH9C6JXBiNsGCt&#10;Q6iUK5aFQSiJoCACZV1RzyYJ2siigpFAsBbvBkRMc7qMCoQkkoDMsqrxUTDo5DxeKIWMgegCEYkj&#10;gpBIrbIon8JFgXdpTM1nCyAmCMR5ToqC+WKRxdU8Pjh8n+qaSE09mVDPNIEk6Oa9w7sBosaHlDO4&#10;vqdvWi6lZLaYZxEfh3NprXJ5HzS4DJEXZZr3lEKYiKprJvM569mCdbNmdnBMu2oYOsdNc8OrK8vN&#10;8orlas1sumA2FxmiVujCpH1/DJtzWhkDiwWmqlitG/q+BZ+ERISQeU23hJjWwbZZ8tINvHgRqeop&#10;J6cPefjobd5+9xHF5RUvX51v8tvNvi5GtErQTcjiJd5HnPVEHfA+YLRmPp0xDBanLL21G9A5OWK3&#10;AJRlchofBg9YBtvn/X+C9LWE+vSExWyOPjyh63sOOsfLyxXPXix5efGfefTgmO99+hGPv/UBb7/7&#10;Dh+8/x5/8Rd/QdP0PH36kqbtWQvBzeqaqprw1sOHHB8dJZdUYob6BMEFCILBWqqypOsGXr483+z1&#10;RqEVIQJaK4xJIHLTNPgu7YeC7zYwc1rzBUKk/aZCMvQDQ9dTlwVlYSjKikjk6OSUapLyybZtIULf&#10;ten6qQrKqqDverq+R+tUm9QiCddIZXAuUOTX6axnMqnRWTjIWcfNarWZ80eH+citONoo7jbC4s45&#10;XBbkWN6sUDq55Bpj8M6/tk91zoK9ha5HMJg8H4ad/cKuG7fWGmMKpBxy3nxXYCyEQPCeqk6iOikv&#10;FlhrEUKShufr4kBJ0EDe7o9C2OR/Aom1PYXRTKoKLZPrcPAeh0NHTUwb6XSMfZrjq2qC1sUmN+66&#10;jkldo5Wi77os4JNyqKI2VFWBtSXW2g0oKlV6bOsdQz/k8VRgqhIGBUpvxHI3YpQE+iwyub3vHIWp&#10;tnPHsdaSzockhDzHect/+as/5/h4wcnpA8r6fX7xi89o+iGDlmkcuZDem7UD/ZBen5KKokjvI+R5&#10;NCJRSGwY8L2nMIa3Hj6kubnm6vzl1j43fSKE2hjIhrgFZG/nTTsA9vbndwQA4Y1A9y70zE59ZczP&#10;RqHM7brobSXxzbDeLtT8Jrj8PrflX/WzURhAbdU5tgUqxvOaxHzvij6NNZnN+7jn/Y/X0317822x&#10;xHEPGPP1PD7v6+dC0g89q9UKrTWnD065urlBKg1SJyEc3xGyMKqznrqqKbXhwYNTjFF8/sVnXN9c&#10;8fj9x3zrWx9ydXnN0AViLKiqGUVpWK9u0r2MkxPO5jPWqyVKpZxpfM2752D7tY7r1yiKuS0asJv/&#10;79Yat+tXbzp/90Hyu07Xv6p+tHm8sea+dd55DZzfGmdbQo3j+Ypb7s5SSup6wunpKfP5nBgjNzdX&#10;LJerJBLqI9ZbYkhXslIarSUx+uRiHgJGK3yEobcom9YOpQ0BzzC0uR6fauA25zxaSbzzKJfmDWcH&#10;vLcUxSTVpHxM9wybQK8VQ2GoqpLSC5yLTKdzyqJIOWVZUVVVzmHG2hYbUd2vL6/55ddf8/H77/Lh&#10;B+9yeDDjs6++5vnFNdedJ+iSddvivUNpgynKzRoVYsQokwTPtAEEtRAcHSy4uTrn7Nk3NF3D8dEx&#10;gw94Zfjw29/iR3/5V1yev+Ivri64vHjFP/qN3+DBgwdYp+ntkIS3K0NZabq+Zxgc1jlCvGcvn++P&#10;v3n/cbtHCan8k2t9Wy7eQiSBOOcQIRJdyILlhg8/+IBPPvmEX37+Jd5bYhAIqfK6MF4z3NYD857a&#10;mAKpEnQ+DB2yqOiaHm00XdOgtUr3aHLtfqwhib8Dy7x9nab6++vgtdqIw+o0wrKYhrWjyIxI4p8h&#10;iYIpJXHBZTf3NB6NKfEhYoeBobcMNtC7VMuLxCyOnua46XRKCEl4y7uUg+ooCaS6X6kLXEg7PBEG&#10;GOeQ3OMQScJX0llYB7QWGKUYhpYXZ0t+8Yuv0PrPOD4+5MNvPebTjz7kW4/f5eBgTj2d8uvf/w4f&#10;f/oxz89e8ctffMYXX37NdDpHOMtsMeWTjz4kZkFpZRTVpCZIQdM0fPbLL/nrH/+M9foGZSRd03F+&#10;fsFHn/wa3/6ORAqFFDq5x4txEOW61ebjbU1YIlKdkcAdIbp4e0tx87/NmjnWm18XftkVdLkjhrBv&#10;xdnHPvaxj33sYx/72Mc+9rGPfexjD8DvYx/72Mc+9rGPfexjH/vYx983TGGoq4pCFxRFgRLw+O23&#10;WK/WtOsWAvgYNhBy37cMdkBJRfCB5Sq553Te40XASwHRQheRWiO1wQeZbt/L1GQog8YUFVF6nEgQ&#10;NjI1BwckPibAwIcRdMzN1CFkANNhBwimpu1b2rZj1TRYH5Nrbt/RSU27bphnR6HBO9q+pTQlKIki&#10;ORZY65BKJldcY5BFgSdyenjIyekpk9mCi5fnVEri+4GVbelX1+iyxkzmzOcHyeG8bVHK5JvnHTGE&#10;5JQskiuz0alxsCgKZrNZvhnsWSzmyRV+GLBDT9/eYNuKQpfEALpMzRpWSpqrC1588zW/kIqj4xMe&#10;PHiILisOjg6pioLTB49YzI45Ojlmvbzh5uqcV8+f8er5U/quJfaWypTcXF6zWi6ZLubMDg7RKFxw&#10;6CjwRPAO26xwfYspJwgXCKs1XdMkR4OmoWtavHOIGCi1pjSKulBIYShKDcHj++QA7mNq2rN9T/Qe&#10;JRWT2jCdzJnPZ5R1hXWWZtWxvGkSOAvZETSA8yidGh1fvnoJIlBqySAFRVkgZYL3B+9wNkGQSiq0&#10;UtRVRWkKpIjIGJAxoDJQoHKDushNnzc3yVGkLMvkMhQDUisODg555513mc/nQALlTWFSf7uAIUS+&#10;fPqUi9WaajLn4mrJl0+e8sm3v0tnLU+efkPEY/sVL549YX1zlZpUfeDrL77k5TdPWF6c0Vy+ZHlx&#10;hYyRIoP6VaGpigotDfPFAWVdc319zfXNEu8HlBLUk0mC/EVk3ayw1uKyS/ikKDg+Oeadt44ojSa4&#10;gDOKvhW8vLikGZ0CZQRpEEIRoqC1ATtCrkoiEVifGp1Xa0s/SHw0VHWBlKmJdbVaMvQtAoH1ga7r&#10;s5uowLoeIcEHR1kWGwdrgkDrNAdVVZkadozBFIbJdEo9mXBwcsLB0TFCa1CKSGS5XPLTv/6SVy9f&#10;0KxWDH1LPVnw4HjBbDbLx9dSGM20UhB6rq9e0XuHlgKtCqzzaBH5rz/9CSsr8M6mZleS6EdkdDJM&#10;jbNN0zA7mKF1auAWMjV+lloTW8vhtKY6PEgOHnl+FVloQ0uJiD43toXc2BopyyL3omSoIianjRhc&#10;Ev8gWfMJERlNKAOja3KBkgoSApEb4O421EUSPH4HPoQ3uhmODSp+hABHgCuEzRwcSKBVcJ5PP/02&#10;77/zHuvVCmcdw9AzDAMRB9lxve8tZ2ffcP7iRXbclQQXiM6jC8NkMuH49JR33nufR2+/k5yuYkRK&#10;TQzZ2yS7lW1CjHCnyE4obwKd7rrYj/Cv9R4pPFoJBm/5xRdf8NkXXxOloTIaEyIegYtJ5KAsZYKQ&#10;gsTFgLXDpmlNkIAymZvzRnEVspt4XRUUSlFMKxZVjSa5uEsliYNFBUHXJfjd+oFuSFBUIAFiREHT&#10;DxBT4/x8UlOXBXVRIhC0fceqXadrXgiilPRDcuKV2uACeOvonUconZp+PRglqauaqjTctGu63uKi&#10;gBDzNZ2QGq0EQkLX9a+5vWutXwPSrbXJXVIp3Bb0vO0wLHOHNzkLAAAgAElEQVTD+/ZjhZ3f3Y5b&#10;56PXwenthmh5x0Ve3nErH5tdy7JEGk2U6fx2dshAFywOjvjhb/wmk2pKXU1YrVYElxrZtUzOkO26&#10;2QAOiOTydnh4CKQ5wmbHRCEVQiSRhOurS85fveTFs2d0zRqjVXKMzsBS8JEgwCiFiHdd3Xcd7nZd&#10;zd7kQHWfUMDu3227xe3+/vZzj03D4+cqAzwuixiMzcTJnfSue/V20/WbYOrxcxlTs/60LBIoYpPL&#10;tIgi5U/Zne5O07aMGYJ43QF2+zm3xRc20Hk+lpsxtAN4b38E7risbTeLb8+fbzr+W2cmN/zHTX5o&#10;nUWqEqk0b739Lh99/DFSCJrlJTd2QEmRILEYcX4Ud1AbOHUUT4BIDHFsWST4BOrE0VlJ3jpDEV9/&#10;zePX203y2+7vr7lXvyaucFd84D5XoG3ofTwPxJCgMCGJzjPQI6TEuoHgfQIUQoKuoov4EChKBdHz&#10;J3/yJ/zx//bHWBfQxZzj03f5d//uf+DDjz+i79cMdo0b+vy+5cbZLIzrR147Y7yFvcvsArql+5L/&#10;Ps0xg3MIUVGUZXa+8oToIfg8PvN7jIFu6Hj8wfsoqWib1R0BixhCWsqkeOOavD2PJS40IohIEXDD&#10;AF4iTUHaLnnuc3PabkIdYZlRzMKY5HIKbMAgmUGe8XfTuRpdXCNFWSJz3maMwQ4D6/WKECMPHj3k&#10;/fce8eGH7/HuO4+YTxfEKBiahr7reP70jGdnZ3z2xS/RRjGfL1icnOBDQGmN1CVN07Net2gxup9a&#10;YlzjnKNtW2JIgEByDR3nsUhdV8xnc5ASOziiCpDnlRiTMMDo0jk2wNeTCVFEJtOafuhom1VyN1OK&#10;qqyJQWJMRQgRVSbAPKVyt3PXLnh1n3vWG+cn7ne13r22ts/p9nU1zr8pT/MIIlqm/Y6SpPVr6BEx&#10;UBUGGTzSJydxAUTnUaRG7cIYghR0LjXJxxBxg8O65PCulQSlODk65mA+56svv6TtOt569JAgJNan&#10;9dX7wLLpOHt1galqYhDMJzUTo5kWSajAhpjOt5QELQgEjFI46XE20NiIjYFoJEKLDOjalOPEuw6h&#10;MosSjGDeNjD0JhfQ3dj93TG32cB3O+vw3ylCwNuObr3i6uw5l8+e0l2do+yA8pbeDVze3LBsWmKU&#10;SDWKy1hMUsui0AqVQQ0ZYupbd8ltW9Q1VitiFu4SJNGD6JPjMSK9BiE1WkqUkEmUKLvtFmXKIX2e&#10;UxSRwmgWswVSJTGCq/US76GaTkEWRC8Q0mAQuBDYTr1DiBv6QWTQQ8QEKY2EReIlRAYexB0A/bX1&#10;4g2H9Ve5xe2u27ug1zbgtpkb463A06676y5Yd99zbe+30r/izvp6m+fGJHBG3IhDJWfdgJIFMkaa&#10;tsO5gC7S9bioaw4nU/qmoVmvsHag6Qe00kzUBKnSHtV5n49tziu0TiIXRUHTNDR9AleCHIWhUi6e&#10;9sqetmuwNuW5AEVpgC2XSamQIWKdQxlNiNmN2iWxMrLTuvMBH2yCoAsQcmC9bpjMJhASSC60QmuD&#10;jyHPywmAuV2Rk1e8C5HoPTEGbq5veKueJdglWIT39G3AijSnF2XB7OAgOdYTsR5cEHSDpe17iqLi&#10;9GRCiBGGgRCHXNc0eJLgUdM2qKJChZ7pXFJVSdiy6xuct1jnGKyj73qij2jADz3Lq4a27wgxiYlW&#10;Zc1kOkEXZdpHKUkQKu3Ps0ARIYmKKKUQEqLUeKHoB085gYNDw1E4YLaY8OXnX3H+8oK+s7i+T+Ms&#10;6LR3kDILlqUcz2gNWqdr3Bi6tSLYJNpVmIKyKLF24Pr6kjIL2lg7EALcXF1zeXXDap3cM3VRImNE&#10;K4mSKT8eYiQ4hyoMWmk622XxFY0PHi1STW42nTGbzdJ62/e4kERIx+tqtbqh73uMOUiwWF2jlMI6&#10;myCtKJjN5hiVBNqk0ujCMK8rjrqe45Njzl6c46Lg6fNzLi8u+asf/YQPPvgWn377E/7N7/0eq+WK&#10;Lz77kqffnHGxari6WnJ1cYWznumspigM1WSKjAIRBVVZMZlMUi0rg8rOJYHOskz1qRhics91dlMr&#10;tNbS9z1d221yjPHaHh3lx32TUgrbdVxfXW32TdY5EIL5YnG7vucc7erykqIqmU6nCClSnUxpurbD&#10;GMOkqvHeEbZceFMu5+j6nhgi09mM4APr9ZoYBUYbjEniZ0rLvH8iC7oNmxwp5RZs9k6mLBPwprgj&#10;iLA9W4+icgBFUeSFwb+2vxiPR5Hnp7TOxs1rSC608Q4An54vbB3f5EZ/W19wGXZ3Y6UrP2YSIrAZ&#10;6B/X+cIkp9RRFCOEgNFJhM96l8QkXcDZQF0rQoAY/R3n77HeEPwoGuCYTqfEGGmHFqUSSDaKPyQX&#10;+uRo33Z9cliWSYBN6UgIPguZ3ILhzrrNPmw7/9sGardrKWLLPT7lQQqlYnZwj3zx+Wd8/fFHVJMa&#10;KTXVpKbP+yzrHHIY8G2TIUiDdRYEFFWR6rvWbfaTErVxd7fOoqVkNptxdHzM9eUrYrid1dlU7e5I&#10;cb6WK99ZU+/ZU++K6d33OLv1k/ug+V3wfsxF4hvTuXAHot895m/KEe4T7bkP2t9+rO33urun0OM8&#10;kvdrbJ3v7X3jfXv2+2pEd/KUsf6Tr81tcYXt1yBlEkMdz+nZ2XNOThJkvVwuKaqSgERpTYiSSZnE&#10;nbXSLFdLyqKgHzq++OIbLi8v+N73vpeAVd3z4MEjCj1lOp0hgXWzZjKZAoGzs2ecnZ3dingiX7se&#10;xrnlbm1CbnK8+wDN7Vrhbu647Sz/pr/dHmO7+7P79n335qr59futMbD52T3XhNx6j2MNaHReH+uz&#10;0+mUg4NDvA88ffpsIzwz3ptJ8LBEmySebJ1DyFQXKKWmHxyd7dO9C6mSmKzP9yh0EtUojUnr1eDy&#10;2h2xpDXVIqgKQ1Vo9KQcVwmUUFgXCTHt/YJ32C4Bx74bWF8vqSZTirIEnWtcIo2nTf3SFCkfrSdo&#10;oVh6wY2Fn/3lT7i8vkJVE1ofsbalLEtqVSfxo61astrUAwU+OA4ODnn06BHPnnzNq1cvmNQl03mN&#10;1iXrpuP84pJPPv6E09MT1stLvBv42U9/xOef/YKPPvqI7//6Dzg6PkJphbUOrQRVUVCagsFZ2qbH&#10;hiQu6326T6y1JkS/NV7vF5pMtYzxczHixnnnkdY/mWvwg7UkP/t0zGb1FCUVgrT2aCOyCGO44wh/&#10;e42o7Eqf6tlVVRFj+ttxXmhWPaYwd0Rs7tQttgRYf/U8LbJQkLxzrW1yiju17+3a9G0NNtVvUy3P&#10;R9A5Z1NaYwfL6VuPWK5WtF3Humm3apEJjId0P7mqKiaTKVJIqqomAqt1w7vvvsfhwSFPnnzN07Nn&#10;xODyPY6ICzELcZBqmTHtp4NP9/G89/Rdi9ISU2i+PDvnRz//nPnk/+HByTEPT0746OOP+OR732Fx&#10;dMTicME//Z1/zL/6l/+CxWJBVRmqskBLwfXVNZfnF6ybJcubS55fnPMf/q//xE9/9FOGtkcayWQ+&#10;5cHpQ2KAg8XBZm5UUqG0wuc8SMBGLDOflI3gtshjEuJr6+74u3fWtC3VmPvEaP622ss+9rGPfexj&#10;H/vYxz72sY997GMf/9BjD8DvYx/72Mc+9rGPfexjH/vYx98zkhuKQ0aJDJEhetq2IQwWLUAqkRrV&#10;RSC4HkVkOrrhhMisqjiYVVyvl3TDgFA639h3KJ2a0yKCKJM79OA8Eo32HiELRFESpQQkwiRwrwsA&#10;grC5me4BSdQSJSVGgBTgouPiZp3cImKgsz3WOxCRpl1zfXPFydEBSoCzqZEx+IApTHJz9B7nLUOb&#10;mgd9hHI65+LqGuc8p8dHvPXu2zx9+ozVdYMhUBmB1hJddBTdgB966smEqqyYTmbIDF77sdE6gBcS&#10;pRO4G3MfWFEYYtR0fQKVg3f4kOBcXE/TdDgb0EaiCs3gXGpIKitMXRNtz82rV0SpmC4WFMZQlxNm&#10;kxm6KDh9+JAHp8d864PHfP3VF1yenzO0fXKi6jvaZs3N5RJrA8askVJR1hVlVSKyE3y7buhFR7Nu&#10;aFdrRIgoBHQdtZCUkylFYTBapWOikxNV2zS0XUPfN2il0MagteR0/ii7VksKI6lLg5CCth9ompbr&#10;qyVdN9Bn6C2Sm3uBvktgfAwuufYMQ3KckxJnXWrIcQ4ZAibDpVpnN0xvEUoQc4OwB5xLDbYCQd93&#10;DHYgxkBRFpRVSVkUHB4f8fDttzg9PaWqZjjr8c7Sdg1uSI3OzgeubpYJSJeG/nzJ+asrpDHMJzVT&#10;SuryMev1DbiO82dfcTZYVsslPjiePf2G1atL2uUlseuoigJTVhRGI6mRIrn96Qy4n70448uvn3By&#10;+oDFfMJ0WqOUpFm3NP2AdRGkZFLVLBYLYkxuAaurSybHhxRSct4u+ebZC66uV9R1jVSG4D3eCdq2&#10;wXuP0QWzqkwOD1LQW4dtLc4LYm7krqoaQsANfXLqdQMhA5EuBAqtMTo5DkxPFmijcd5lhz9FVVZo&#10;oajKkqKsQBYoU1JWBbNZRVEU6NIwnU9ZNyuubq64ur7k4vycoe3QWlMYzexoxmz6FlU9QakCoSQ+&#10;OG5uGmzX8tXFC7pmyaSeJ4g+Snpr6WVyvry+uCbWs1twWcgMCWeYqNAEn1yejk6PKIxB69TIaqSg&#10;axvK6ClNlX5fyQyVpCYxrXR2M0wQlgR8jCglmZQmN7z61EwYIXhHyC4qu64zIYN6RVUn8YfcxBay&#10;s7CQd8HfXeDwvka9sXnu1mFyy2kTNvD7pikzJihBKZlh9wQCI+D4+JjpdEKInr5vWa/XXN+sqKoJ&#10;R6enrFdrhJAY59HG8PDhQ9559z0evv02ZVVjR2dpRHbfTZBnApxu3W7Sq4WEqYvXXB3HENnxPc29&#10;WfAipr8jeowuCdHz53/x5wjveHh6QlXoLDaQHlcpiTGKwVoGl5wvQ4wJOgghnVopUwPzxj0pUJUl&#10;dWHQJCEBGQN4Dy4gvUcPpIbjocP6AWTySlOmpJAJQtRK4byjazvquuT48JTTo0PmVY2IkXWz5ma9&#10;YvARGyU2RoJQ+C1nmME7hs7iYgRnwckEqBud3ApDYN0ODHndHYYhg4XJ0TaEgMxuMHpc0+Ndd7Zd&#10;ByqxBRltNw1rbbIrqc9uwrcAsjYGZy12SM3WJjc6hpBEHJKrZQJ3EmSUFEhcbkQbQYNtl6xt8H1s&#10;CvXeo4Jm6PtNY6zRhhAEP/zBDzg6PMzzVj7+ziIRFFWNWzebhmCEyM29CRYYRYI2kLVMa8vV9TkX&#10;5y948fwZXbcGEYDk6iayb6dPVsrZzfH1puptKB3YuNiLDAaPYOrYyDn+zRi7oPb4ve1zc19j9/bc&#10;M4oXjN9z1m5e59hwvCnYb0O+94C9u45aI2ysdLr2nHNJ2yJDUaMD43gOt13K7nOWHz9uN9+NwOs4&#10;P26e34csTJLmu+33vf2e7gMp4/hPGCHM3NQZ0xwRQ9hch6Nb2sYhd5x1IxAFQSq6wSUMMUSGYU23&#10;uoaYjBXTXJQhCCk2LrkxP0gCq1J+KVAJIlNiIygSgssuP9mBfmMUl469lGIjFLJ9Xnb3C2+C2jfn&#10;eFw+4DXYna1x9hqMgEDERJuP41ArgxtnEpl/TqQyBmMUf/qnf8r//n/8n3gXkXrC4fEj/v2//5/5&#10;9e9/n65dM/RrgncopXHWbkAhMVoS5gOmlCFYd0e8pu87pDQb6Nx7lwRVIun7UlFW9daYS8fPZ2go&#10;waBAiLnBO9wDVObztdV4f5/D8J1jJLNIjRtouw4XBCY3DosQcxP96+6I29fDNowVQmS1anFuwBiN&#10;lMkFLjnBKVbLZXZ8h3JSoQuF0skdXUiBxHH6YMZv/qPv8sHj93n8/rtMJxXL1TVd33L+6jlPn57x&#10;5POvaduOvh+o5wsOTx/y3gfvYpQhenjx8iWXF1eEtmPobdqfxYjzyVWsKPTtGpLd33UG4NN8mhvJ&#10;Q2BYrZk/qNN1kd1vq6qiadpbsPX2ICfBA9JcSr6O5rMZ06pOcHiGh5WQhAwDbZ+j0b1thOG3f7bt&#10;MvirwPjtMZHG55iRsbnGN6tqzolCvJ1DnXNJ1IsM/HtwNn3/4tUr8JZK6wycFsi2J4oBULcu6kYD&#10;ikJp0EnkrtCapg04B95ZXBZrEyJysJgyn81wMbJYHIIoEFIwOMtgh+zwmQSlkmOwolQyC23J0SAb&#10;n8W1VHQoESi1YF5VWO+wMTKEJKnUW48XiigEzocNNB638oR7HcZ2oSpu3cVHZ7nx/I05zAi27c5x&#10;/39CBo9vG66ePeXVkyc0Fy8RfUuhJCJGrq+uOXv1kt5HimqCUQotQEmBd45CS7QSyES9E7xHYAjB&#10;5twGtCzy3sqn/Vd2vovO5dpCoNQG2w20rHHWUeYmf6EGiqLElEUS6fLJHVrpuAE7u66lXa/pmhZh&#10;KlQ1RaoS4RxFVTEQN6DkrfXftoPmDtiFzOP6foGYv0vD/H250X0Q1O7jReJofHf3+baA9Tc996+C&#10;2O4TEBrf+facLkRaB4bB0umeUiVIVMpU0whSpRpNNyCk3oi+6DKJRgTvcN4hpcYFjwseo3QWVcv1&#10;jRjQQqc6l1K8/egR63USDxkGS1kU6fyIiJSglGZSJxG1VWhS3UorpE5702BdckAWgoDPggaSrrdJ&#10;1NA5NGmPlNakHqU0UmlsHpN6GBCtQskkxqCCIHiXxN0iCbggIrLAhhARlceJkOnaHmzHixdnaf6X&#10;Aik9MVgG6/EhUk3KtB9BILRBGsB5pJFUpiSGiCVB5yImQTkpJdE7QvBpT++hxCBkwWFVUJYFMYDR&#10;kdXKMdgeEwVSyQztQFlUNKWm6YpUV7ADlxcvefEqMlscEoWknkyp6gotkhjmVE2y43PaZ0UpmcyK&#10;dMy9p28a5nWN0Yp5XXNQT3n6zTNenZ+zXK/pB5vF0SIiprXcB5fE6ZSgkBIR0vquY6BpVhRao2US&#10;JqvKGUoIbm5uMiglECLNnzLC1199xdOnz5hOJ0wmEx49esSD09PN3Nx7z8HRIRcXl/gu7YVc9Bhh&#10;NuO/6dqUY+T6VanT8RzXw+OjwzyHjXmrYLlaM48zWEKzbvlyveJwMefoaMHRSYknjZd6UvPw4UNQ&#10;mlfnlwxduhaafsX1zV/zN3/zGb/+/e/x9lsP+We//Y959dEF3zx/xY9/8lNenV9lEGqd8h11jRSK&#10;oiyZzWY45+j7jsvL8yR4JOXGFX2xWOQ9RJHXrpSr1vUEpTTeeZzzd9aPMd/dduoeQeiu64g+0Dct&#10;q+sbqqpiPp8zrSfJnd47jo4OWa0bur5PokVKc7BYEGazDDNGlNEsZhOWa1itlhsQdoTpppMJXddT&#10;FEnodrFY0LYtbdsi87zXNC3DYDevWwjBZDKh6zq8C3fgtu0cctyHaa1B3OaZ42uQUqKl+P/Ye7Me&#10;2bLrzu+3pzNFREYOd6xbtwbOk7rVkttuA35pwIBfbD8YfrLhtvuzuZ/aaBgw+gPYbrQsiRIlUhSL&#10;IotkFWu4U44xnWkPfljnREbGzSLV0KNiAclK3hs385yz91577XX+w1tn2PHcePusDEoJoXZ0g+/7&#10;fnD9Be/jIIbUiQjTkDfHa3DOifinlzo+bOtttoJHKaXBZV4N+VD6V+vBvRoS2gznI0TAoKoylosl&#10;TdOSBrLiOJYgolFSoKqhRy+kzLGvLOR2z3K5wjnL0dH89rky1oOyO3kfhnuOWHsrQOackPLbppE6&#10;9R7H8d29aXfvuxXvkdo5Dj22X3z8S569/x6T2RGTacX1cim1Goq+a0mIiMXZ2Rnr1UryUieCZNqa&#10;gSinSVHO6aNobBrOIPP5nOnRMcub6709M93pA+w7de+e4e+L+5zL7xMF3D9f3hFKHASF2BGy2+8Z&#10;/C4C/n3Xuk9c/331w37N81UCWveR9lGKpmluxziE7Rrc7cnx9xTv2f2d47U45yjLkq7rhrkvf26H&#10;vpzWQqxNUfq/L16+4M2bNxhrOTqZ8/y993jn3XfJckducnnXoDUxeS6vLsmzHGMUXe+ZTqY06w2L&#10;5YoXL1+zWdc8fHCK1pbXr18N66zls89+y69+/fHOszZ35vuYo+4XJhQxjP3+1v76+ar+131jf9/n&#10;R8HH8fvdPtt9fZP9/tm+a/xXrQHG3vw9pHs5L+fkuSPPc7pWBMxGAZCUdvt6cUuCFvJ6pOsTTdsx&#10;nR7x3vvvcnp6TEiBX/zq12yWK/JBvMhYzfe/833+6R98HxU8fdvQtTV919HUHU0jQk0PHz4icwbr&#10;DCn0dF1Hvan525/9nMVqTT8I2hkSoRVHeZdl4Du6NNS8RkjYehDTkj6FoQ+BPkaCMTx8/j7zx4+5&#10;XG14/vARdReYhDS8d044J4KyXdfdqdczVxBTpG4arq8u2ayWXF9fMj+eM6nkvcSb129o2p7Pv/iM&#10;/+q//Bc8eHDCl5+JyK33ibpe8tOf/BU//cmP+fq3vsEP/skf8O67zymKnL4LbNY1hc0xU03XWfrO&#10;06WOEEW4TkTf4yCMNfaGdgjgSYS70+68VNIX355thq/ed0CiLAqsNhhteHBygkERdtb5KO6zm3/2&#10;XbtlL+0xxpLnOW3TbmuY3d7yfg94XAO/S4TudgzkXe29PdavWH/39au3wrutCAx0TYvWPbOq4snj&#10;JyReEob3FLsiqGnoA3svQlF5Xsj7ycyhXcF0fsLZw4ecnp6QCJyeHbNYLGnbjqZuWa1W9H2LsXor&#10;QOecxZiStm3wPpGVc2xu6PqOer0GEjfLji9eLSizV/z5jz/m5OzPePDwhLOzY959+phvfPgBjx8+&#10;4Hg+I7eGer3m0998wo9//Df84pe/Yt003Cw3JDSTasb80TE+wWQ6ZTI5pm267bvKlOTdR/D+d4q8&#10;jM98FJ4d+5P3jcl9+6C+R/TgvveR+++JDiT4QxziEIc4xCEOcYhDHOIQhzjEP/Y4EOAPcYhDHOIQ&#10;hzjEIQ5xiEMc4h8Yi8WCzGVk1qFCIqSANRqrjJBNlJAdu74frLuUvOBNhiwTAILLLdoplqsVPohz&#10;RIyWGAPOGpQW16Ok4CjPBrJgL25mvZBTFBYQN7EWRYiAiSSriEA/kMeVSmTGUhqDipFm3dB3ntwZ&#10;ui6hYqIPEZ88i7rGJ3Gz1cZijRcnNd8PBCGw2tDrIG7E1lGUFTor+fLNK6LSHE8nvPvB+/zVn/0Z&#10;qW2wiDtkVRYcHQVU6FGxRfmSXMHx7ITJySlKG2JKrOsNbdMJ2LATR7ageoK14jjgI10faOqGerUk&#10;c4bCZWw2DTGM4GdLSBGdYBMuSVqRlSVHR8cURUndN9TKchnEQbEoHNPZlKoomZQlT54+5+jolPXy&#10;hq5p6LqO1WrNer1itapJcY3RGm0M5XTCdHZESJG+rolhg287TPAYNbiqz2bMJjOMNQPgMdJ1zeCA&#10;0xF8S55nTCbippQX4rqgzADG8Q3Q03QNL16+4fLyhrpuaJoWNZB5fe8p84LptBRgfwrkeU7uHE3b&#10;E2IQALDSjF6eRhtiEtEG7SyCpVY4p3BaEQcAZfTivNt2DV0f8V1P1JHZ8TFnD055dPaIo+kRRydn&#10;5FVB0zdsNi1d6+mbmuvrczCG6dGcoqzoes/x2QPe/+BrWG158fI1n3/xOfgNKXlmuUUHQ2o3ZEVF&#10;u1qwPn+JDx1+dclmcUlXN8zLipOjKUWRM53NCKFns1qRZTnGOhrfoK3mnWdPePLggbg7xjA4wvYC&#10;yLZQlgUfvP8+bdNyfnHOarXE6Yq+rehT5Fe/+pjr9YbZ0QknZ6doLWC6rmsIMVIWJWVZobQhxEQf&#10;E02AdRPwQQjSYQDGR++p6404NpFwxqIzi7aG3DlyJ84XmbW0vqf2o/ugwWknJOEyx+UlrpqTlzMm&#10;U4tRnq7tWSyvuVouxIWt3lBaxQePH6KAyXQiLoaZG9xwOuqupetb2nZN296wvK6JQQiZMbToJPfQ&#10;+sg6NChk3tuiwA/OVCGxddkQ8lsQcH8MGC1CFtoYAWBZRegEsNRHj0lCbElKkbQ4v29Jw0QMisxY&#10;NIbcZBTW4n0rzitBHG2EBOwJKd5x94zjf2OkKAuU1gOVUlQ1YgrodOv6M8bvA1WmlLZA3O1NM5Ku&#10;GCi6aeugO37EKFBGcXm54K9+9Fdcnb9hOpny9W98Da0V6/WKelNTNy3L5XJwlnWQErNpxbe+/S2e&#10;vvMONsvxMdG2LWHgZQqeMeGcQHXketUOAX4kQ+rdS74/lJA9lFKoIACxpERcBA1Xb8752U9+wsms&#10;QichOxutcVYciQGssWRKEwfS4BYgNhCPk9IELyDUFIWMopFc470QSEIQgqJWkuNaghA7fI8aiAJ9&#10;35M7x2w2o+872r6jzDOs0UyrineePOaoqKhXay6vrrhZLehjIiRDnyI+Ia6JKaJSxBpD2/Uyt9Lo&#10;Oh1A2cFlLLKqe26alp5bJ+nROUzAcUBUGPM2WHl0C2HMvypsqU0jwFjmppCBrRWntODjADQXsZy0&#10;JdYmFLeuc3bYJ0dCqRD+ZPwUeutech/RMKaIUbcudWG4pxiCEG4GF27nHNdXSz744Gu89977TCYV&#10;xmjW65WITWROwPJ9L79fK/xAqAQBzvWDw6IxhqIoMMbQdA03N1dcXbxhubhitbqCmAZhFrYE1H1A&#10;977z9l3xi3QHxK2VJqS447AqgMX99T6u9fG/IzB3DCHCxjtk8vsc2ndd4EdQrx5y3PazcMdlb/ca&#10;7nNeH+/JOXvrJj+4m4cYBqKRfuteRqD3fU7juyDokdA4Puvd36+UAi1kCQZxkd38uEsGGe/3jrvX&#10;wGNXwzhtBQLG8doTGEjp1iFX74l5aCVAcpcXKG3wfU/aOpmNHxSCQvSRpG7dmhikFPS4Bob/TWi5&#10;yAEwfOtKuw+A3+522/mzJXSHuPN73iaDbl3cd+bYlmS4k5j33dl2xyGEwa0aIaYJIXeYkyORZVAv&#10;sUaROc1f/uVf8H/823/Larkmy6ccnz7hf/lX/xt/+P+eYE4AACAASURBVM/+Kb5b0jX1QPYVlzMf&#10;owj1DOBdxS0wXg05LvgkhI4khI6UxPWUYU/3PmK0CIfozFFVU7zvhbCnDEENuX/n3tKQ+xhFsYa5&#10;NA5UYgCyw72kjV1BG5S4oCnE7bNte5IS4QWjzTCHtRAJ1b6DWLojjqG1kN9jjEJcIUBIGOuwLmea&#10;5zKDBsEgHzxtsyFExaQqeP/dZ3zj619jNp3w9PFD5kczUvSkvuPixW/58d/8lNWm5XrVcHG9YlJU&#10;PDh7wPtnp+IgbxTtuufVzQUgZLyry0uyLKNtW3zvIUkerKoK64RYYFAiZsPoijdO68GZUjVCqkyJ&#10;9UB4t9YwnU54/foNeZ7jnMNlTgDvN0um1QStpnRNT56XgGYymZJZgyJgQUjwKLxPKJvuuAOOa2p3&#10;DdyXe/drsv2cdQs8Tww6U7fE92GvFHc40AaCF1K0OMZKbm7qDW1b03UNTV1zeXnBxfklzhmmVcWk&#10;zHkwP6HKMorMkeUlpEgbenRyRGQ+BS+g/KIsyYsc6zUpOJq2wcdeQPWnZxgtAm2gxS01BVb1mnUt&#10;Yk7zScl8WpA7jUbOkeO+FVMk+J7Q9ygSPnpSkjNZ7jqKPGNSZHQhEtDUSpwFQ4Qmgt9SfzU+iagM&#10;SvSmhHx/m7PG3CzrkkEE5NaF/L6x2K91/lOjbxteffY55198zubynLBZkRGIAfquZ7FY0LQtKi9I&#10;KJxRKGOIQRzejVJYrcisRqWhHhoI8lrJVxxIxlpJV0Nv59xQ94RICJGmaem6Hl3XWOc4PZVc772c&#10;rWfVFGPFzdX7HqMVp8dz1qsFISyoe0/oW4q8pG8blHNieTcIbiRGN7mBWIYIvmijbjedsYxHbYVX&#10;3irXd2qg+8gP++O0//2+4+ud9ThcJ3t17HZ/2yM27YP19//uPvGd7d+Nv1eBNmP9JITloDVd19Ma&#10;mE4qjDMEL3Vw8JHVak1UmtVqQ2kNzmrpURmDVXLuI0mNnYAwuM6nGOScagxVlmN6z/FkxunRXEQR&#10;oohIFLlFaYNCb90/Z8ZhrKPrO4qiQA1uwK0PQnbRhhTSIKpjqTcrLt684Ww+x2iNtU7uPQx7ZQik&#10;CDomklqLeIkO2CwjRAWI6IIexEVi6PHDGcoZi1YGbRQhBWLoB8fJQbRPK5QJw94p7uNqqPNRGuty&#10;bF5SakfvAyFKnml7P5zNNRhLSAmXFzgNKSmybDL0NzwxdlgFKiacCtjkyVWia3vaGIjeU9oMZzTZ&#10;pGI2qQgp0fQdx8cd1zdLFusNi3VNNW2Yz4/IM0cYeiKzyQSjtdSPUaOMoswKyqdPUT5ACKgUKfNc&#10;9rwQKArH1XLBelOz3nSyfysZxRDFVX74kegYyLTClDlaBXk+fcBl4nrf+56kFG0vpDeXOayVvqVz&#10;TmrGFFhcXXLx5jXf/OY3eP7uu3iVCH1H6Dui7zGDoFn0kov6XsZqJAaXZUHbNEAcHEUlj1VVxfPn&#10;z1EK1qsFN4sly8VSxGRiwihN23sWqzWbpub0wZkIQw7rKcszZrMZRTWjrhuur65o6g2bVcNy0/D6&#10;//mPPHxwzIfvP+e73/kWP/iDb/L8vad88cUrPv3sC376s4+Gs2AgkmibRPCe9XrFfD6jKEpilJp+&#10;tVpxfX1NXdc8efKEyUR6ms4KoT9zCWezO8Qx7z1N0wjJfcgFIwF9PC855yiKktlsytXVFZvNhrrW&#10;PHjwEKUKYhTXdjUIDNZ1g/c9N9fX0mOtKowxtG0rInV5jjGa8/PzO27Qs9kRsxlcXFy8lWfbttvm&#10;slHITfpq2fA5TVnmGGOo61rWp3Nbh/g8z4efdUvyvBVXGkTxBmdipbXU4SGSELE26U8ElJaerg8e&#10;ow0hRUKKJCU1uDZGzlWIUEPvRfBBxKlEAEF6TOMZTNyM5QxxK4jX9932nOlcNvQVkpzvYyTLndQn&#10;wRNDj9FCxlfK41xG0zTbulwEhPttTVEUBZNpRQiRrm+JKdKHnj7K+4+269k0jfw8rcmdQNtG4r4f&#10;rnfXYX4krWZZRt/127Nm2Dtf3pIAzVAL9/fUMgrrMrzv+fzzz3n15hXfOjkhLwqKPKPpOskBXva1&#10;zDkmVYU1ls1mQwy3Z7ftGXgrfgPOZYDk2qIsOT17wGq5JMW7pGyl7p5D9/sMv4sMt3uWvq8fdV8d&#10;ty9kpJScl9kjfoO4cP+ufuKd89s9tftX1Se7wn37/2afGLhPZI877uTj2rLObQV2/DC/d0Umbh1+&#10;073X/1XXEYZ7izGy2YyCj7eE7tte0dBHslrELAdxya5reP1yw9X1NdeLBU/feYdJVVGv19v8l+cl&#10;ZVUNRNN8cCSOZM7irObkeEpVZfz2k8/49NNPWS2XXF1fsFot7p0Du8KM+72y3d7WrtDVV9V09z2v&#10;+8b9zvl+3DN3+mm/yyl+v7bcfg05cr/PtC9mcN+c3L2mPM8pihKlFE3TbvPKKNYm/V1x+I5xFCpR&#10;PHv2iPefP+edd55xdvqQ07NHHB+fkRcOZTQv37zmi99+zt/+5Md88dlnvPv8Cf/df/vfMJ9VpLbG&#10;EYm+o17XtHVH34poYO/9kHcDximysiJMK/rlM16+ekMXE+fXN9SDuIkxFo2F6NHGUuUibEyM9F1D&#10;iGCswbkehp76Yr3g/OKC1WrFx7/8tQioKoXLclzmcEbT1BFj3La3l1KSZ5WLMKRSGg2sljc4o2nb&#10;hsvLC4xx3NwsabuO1WqB0onT4yPmR1M29ZJqWuKMCAus1zUf/exv+NVvfsF3vvN9vvfdH/Dk0VNm&#10;0wneB+gC+bTE+0DTWtq2p+ta4uDljlbyXjWmQbByFOlK8mJkJ/eqtDNf1dDjTBEIZGVGnhmKzNLU&#10;HYuba9nTlJH6Y+e8si8UO56JQog7uTXStq2Ivg77+q6Y5W4PeL9/PQoTftXaGv98XKv3fea+Ob+7&#10;nvdFJMfvvfc0bcsnn3xCHzxGKeLYNNqK6w59nAhtEJHGNmtBGx69M+f9997j7PSUtq0pywLvO+ZH&#10;x2w2NXlWcnJyxmJxzXqzFPFrLb2TPgTQmqPjE1yW0XY14LGuJPkwiOhmdAkW1xuu1hu+fPmaPLNk&#10;1ojA4KTkZH5E7gzLmyXnr16JCEFKuLyimpzgchHEjimSmYzJZM786JRLf0GWiZA5u/tBkvdTuxvd&#10;/j4Yh/dY6p7n/fv2591ced8+dyf3HojvhzjEIQ5xiEMc4hCHOMQhDnGIQwAHAvwhDnGIQxziEIc4&#10;xCEOcYhD/IPj099+IW4rRgirooZvKLOcTGuqohCH4gTW6lsHVq9ITpzjur5DKwHMxbZHKRD+RSJp&#10;BpdAUEYLAbrrhX6eIjopbArolLAGQgqU1hF1IJlEMg5lMoKKWGcRMp0is0oYmJlFF5rWG2JviW2P&#10;03YAfw80RGVxmZB2nXboZFBaY1QiaYX24qiVUDRNhzGWopxwtVjiu57Thw/5w//iP+dP/9//mwhE&#10;7zE+cXO1YHG9oIueIst4dHbG8dEx05MzHj1+xNH8iJNpRagqun7CzWLFZr2h992AcUhMCnGF8qPr&#10;rkp435E5MLmlyiuyIuf88gKjFGWZMz85QTtNWeTkeUFeFKAtNzcriB31asXl+Uu0NkwnM7K8FGd6&#10;bahmU2bG8OjpU+q65ubmhsvLK9qmFUDzZxcopTk5PeF4Pse6jJg52rohRchdRlkUFGVOjAGtBbCo&#10;EWCg7z1FXlFNSvLcURQFRVHStB03yxuub2pC6GnbDa9evuLqaklK0LYdXduKs1nvxZVuJoC/3veU&#10;kwKl5HOj4zsgALYYty4WIxHGKIVOER0T+Eg7OI+HGClzh9GGxidym/HkyTs8fPKIx48fMj2aojF0&#10;redmueLqxQu6vgUUWZazvLmh9y3f+d4PePz4Mdc3C7qQWNctVVUyqabMT055/t4zVssLXr95xc31&#10;gsX1FdOyYDKZ0tYbumaD1VBqzZNHj2g2NUdVKYQHI4TCLBNQWYyJtu9AKWazCSf6iExr/ODyMJ8f&#10;8eDxY7588QJtLI+fPObk5IiPf/Uxi8XFMEaR15dXLBcLNk3D0dGcZ8/fZT6f03mPXq5lXZqBAIHC&#10;J0XTttRNQ113A1AnELoW33ak4MWNy5Wczc8wRsBDPoprUwgC6Ewh0EZNUgpjHXkuwKzJZEpW5GgD&#10;5aTEFjlJR1xmSMFTN2uaesOH3/g6ucu5vHgDqScf3CTzIiPPMvquZbFcULc1m66hblqarqVvmwEs&#10;bYkxsVis0UoIEF4ZNm07EN48oe/QWQ4hYLa4DHF0CqHH+8ir129YbdbcrNaD81Gka3ocQkoLXgDr&#10;Ck1SIgYwKXKcNkSjt88n+khMAZdlAgj3HjB3QG6jcxXcOnUE74kJiqKkKiekpIRgoEUkZJ+UeNd5&#10;UN3rWpMG5+Mx4gDAU7f2hQI4ZsQLDe7FO841f/d3f8erVy85OZpxfXPJ3/6tAB2999Sbmr7rsc4K&#10;WNtZlFacnB1jnWO93lApA0bTeyEvGOuE/JVGftIt8f0OWZi/n1skKCEGDsSckURqjEUrzV/96K/5&#10;9ONfcjqdoRGXLWOFgGq02QK3rNEk32PMQIhMo4mwAP9HZ+VxzaI1AcQxHsQJOMQtMSspAT4bbYXc&#10;EiLWGrTRIo4ReqqiwBrDybzg8cNHWGN4c3nJxfk5m80GZYXEEtJdMLFwXg0patquJ2Lwg6OMNUJy&#10;MMoQgbrraYIHY3Zc1uMdJ3UA78OWKDSCy7ZA6JQGF0V7B8SttB4cieX6/EDy0drSt+2duSggW3mu&#10;xohDV9y61NjtNWgtZHytRWhjdI6JA/H/dtTVHQc0bQxmS+SO4hhv5PlUkwnf/d4PmM6OpEYJXgQZ&#10;QqDI86HuEFDddDrdEr9DCBRFjtaapmnI83z7TBbXCy7PL1kulvR9h3OGFAIpyb65C7YdAYi77lFy&#10;v7ckht2/c87dIfyzJTGzHbOvclWNe2TbXTDwPnBtf83tEt+zPKcfnJT2yfW7OWcfyLvvcP3Wat0B&#10;eu87e+1e1+617/++fXD87uettbRte+tmphQEtmTp2znJQDZNg8OzIka26z4liCoO7kz3O9nKsk9S&#10;/96Tg3cBoLv3qpUaALDqrfEU4PkIVr0dQ7m+W/K6kI3iAGQNgBqI1uktYP4IcL3fpU7ufXe+7I/D&#10;W+O9zddC2kUPTvQx7YgQ3P5c50bnqLR1Kxyvx4eIU4oUPFmRk1nDD3/4Q/73f/NvuLy8xmYVk+Mz&#10;/td//a/543/+x3TNmnazJAQB6KYB4G2tGcbv7XmtlIgM9L1HKUvTdsyKKV3Xo4hoJeQlYyJJGZRR&#10;uNwxm8/wKdJ5IamgRQDn9621XWGFfQfhfZD8PslaWwsDOWzTNIQk5J+8ECJS34ctCW5/PWzJAGEU&#10;9nECZg4dWe4IPnK1WVBVFZvNim5dk5TCTUqm8ynvPfsG3/zgOV/78DnHp8dk1tF3HevlkpeffUZT&#10;17x49SUvXrwgRk1eznjy+Ixn7+YAzI5mW8LMmzfnXF3fDKQqySshCEnUaIfJ3XbdW+fwoX/LVdWn&#10;gEniIjsKrfS+JXc5fejZNGuUht53XF9f0zS1iB8oNZDNNrIfpHjrsOosbd9xdHRElg1g+Ri2YgzG&#10;GCL+73W+viX9DGtkcHdPA3lkLKzurqW0VZAwCtK4/wZ/68KMOGkXWUYMnsXNNZeXF6wXC26urqjr&#10;FcbIelcoiswOYkkyj/vQ03YJZzSh7+i952a1YFW3rBtx7vPDc58dTTk6mmK1JrOD6J3OpbaOYC24&#10;LJMzmNF0AXyvSVbRA5lOZDphiXLmjp6u96AEIB99OxYv+K6jaRqur69ZLW5wRc6DRw9xRUVeTchN&#10;xqSa0vqAbTs6n/ARktJEpfEIGW6sHeKQwzW34j5qx32cXYLBXr2zSw74+9WZb8cXn37CxZdfsHrz&#10;htQ0OCW1aNPVtK2Q1rUxZC4jzxyZiRhjaRsPg0u9VeKga02ONZbcOhn9cb9WgyhK8DTey31agzGR&#10;PnnaviOotJ33NkVcSmyaBqUtm7pBa0M398yqCUbJucJYw2wy4ezkhOV6w6aT83lZ5rRJs6k3Aqy3&#10;GXEgFY9nmH030b1FIaTtEITgwVe7rN5bze+Nz36dse8ieOdaxhqFPRIYMk/ingBO+j0Oqr9POOHt&#10;z0r/isGrESUCbptuIHMPxPHleoMtSq4ub5jkjtmkQivDZFIREzSdODIqrUUYEjXkqDCc09JwtjAD&#10;ydxgrKMPkb73OOvQuZw1QggoDEmJy/vobpwQoa7las3x8YnsLSGhUqLteuq6Yb2uOZ7NUdaitN26&#10;Fvch0PuAD90tKVZtpLbpWqxzGC3EVmMtMQmRXQ/1j1IKZTTGWXQS10TfSc1miOR5JkKGWgNyHovB&#10;E7sWZR1oSwiAlfuKMbDZbIYeprpDUFNaiJsKOXsarYSQFDJUCkTf4VTGxM3xkxLfefq2H86Hg2hQ&#10;SijrhFyvxGXTR1huNlwvVvQhSN2gFM6K8N+4D4hQkt+KJFijcZkQmULw2BiYHR0JWSbLsFVJtlyh&#10;FyuauhVCW0qElLDbc0IkKalnjVHYqtjWVimpwWFaU01KlFU0dUNicBhNDKKCVvoiOpE5zS9/8XOu&#10;Li94+PABAc3F+ZutoGTwHq0g9B0eTYjiLNp1LT70tF0rZ4UETdtgjGU6ndD7iLOG6+sr2rYjAcvl&#10;mhgTmXM4Z+n7QO89X754zaOHp1RlgcsyjuYzmZ/rGu8sZVXJfHIZvu9QRNqo+ejjT/jVbz/l29/6&#10;Gk8eP+Wb3/o6z959xpNHj/jNJ7/hxYuXkguVIUWH9x0PHpwymUxZrda0bUue56xWqy0RviiyO/Vz&#10;3/fiTjuc0XbrlF1y82KxIB+c5kEIX5NJhdaak5Njuq7j4uKC5XLB0WyGs5ayLHFO+ilqyFtVVfH6&#10;9WsuLi5459k7uNzR9C1FXjCdTkUoaKj1bm4WrFarbd3pnKNpGiHNG030QcS2UuL4+Hh7/nfOsdls&#10;YCB3jqIG4/2MpLamadBaD6IZktf3ib7jfkxIhCi5Mc+lJgxR9umQIm3fiUiLUuQpvz0LJxi7u6Pz&#10;b9d1dE1/+7sGgas7/S6t8H1AA3VdD6S8sD0HjrVonpdbAYCuDRjDUEdHtO5oWyHNF0VJVVVbAuB6&#10;vd4KOjjn0FrqSiHEWiaTShzgYxRBEA299/gQtg7eeZ7fEQzYPffuCrFpreUM5YczuFIwkAzvnsFu&#10;BeniDpn59iwgubZrGn7x0c/54L0PMSpxdnbKy5cv8b7Hahnvi4uLbU9jvK7xeyFGp+Grx1g9uLsn&#10;lAbjMo7mJ0ym56wWN0PP6X4H9LfOxjuf0QMhPd2z54Y94vdXOazvE763P+ceMTd1z77/u37ufc7J&#10;94lb7QsV7P+8+8jwt7XJ0Lce1tbu5+JOX2b/HLlfy4z/duzT7d7HeD7d/RpJwved+601O+e2VkQv&#10;4/geJtG1NR//4uf8+uNfkA1E96IsyFzGgwcPefT4Hc7nIrCkgJ9v1pyfv2GxXKEV9H3H5eUl63U9&#10;5FN2xBKlBu66Xp6NujsG9/WZ9knw+/d+X415X+9t98/GHD5+eX8rFrDbK7uvT3Jvv+grhGp/lyt2&#10;3KuDnXNb8RLvw+B2Lr2Y3vdYY4f82aB1xgcfPOe73/su7zx9yunpEfOjOdPJhNwVJDQxCbnZOMvX&#10;P/yAb37wIf/ij/4Zi+srjA5UpeLyzQt034DvuHpzTrPZkPpE13qarpf3AH1HURZMyoLTkxOyvOQo&#10;d8STY1ZNi9GKq7UIc8cUxFFbRTQi/tU3rYg2aRE780HR1cN815rNasHf/vTHfO+730ehubq6Geq8&#10;lYyf72RtazlzjSITAJNqRjWZSF9Va6bVBGMUH/38Iy4uLzEmE+FDq1kubthsVpxNJ7zz9DGffLIi&#10;dxZNKUT/rkPrkuVmxY//8i/4xc9+znvvf8gf/dEf8+jRI6ZVIe/zjCJ3InKWDwLRTdvi/SCCkBJ6&#10;rNn23usM2VBekNw5AwVS9OSZoyoLklbcLG74m5/8LX/yp3+KtkZq/b3cd18Pajyv7M5VYwzOmXuF&#10;IPbn6Phno5DH7z7DcS/x/av6Z+x4mO+L2+3neoCmaSkKBpGsiEqDEKe123c8yqpt7ZYQcXrUNco4&#10;nDHUmzVnpyccHx+jlOL66mYn50rN3PVWRCN1EhE7Z0lJhHtubq5ZrRZopbDG4YxFWUOW5ygNRZnB&#10;UPfKPqpYLgOvXr+E+CVaQ26svDedzYnRU5QlKIOyGVGLqLHJHC7PiEne18g1BGIQoYhRh258h8bO&#10;uXh/bBjqufH57s5BNb6fRHpV6p498avy2H6uZqdWOcQhDnGIQxziEIc4xCEOcYhDHOIfaxwI8Ic4&#10;xCEOcYhDHOIQhzjEIQ7xD4zLm0t879FKU+QFVZGTWcvRpGI2mZCrAqUtKQRxYxleenrf0q06uq4l&#10;JHHUHl+iGjTaOPTgVhaTuBuHEEk+Uma5gOj6gNGKPHNCetMaoyzKaKKCLnpCSOTaojUYAspYMBZj&#10;HSkGTG7IdUEfIieTCc1JYrlpubq+xhmL73u8BmUTucvRyglwTCX8ABa2zhJCTwyJPnZUUwFWOmfQ&#10;MbLpOp6+9y7f/sM/5KO//muMdfgBVB97T9t21KsNy5uFOHQVOadnD3j27DmPHz9mNp0wnU6ZPXrI&#10;Zr2haZuBzBqEpJRZTOxYW4Xvejablbgtxo7VckVZZOLyBigV2awXKA3L64C2lqKYUJQTtLKARhNJ&#10;fUc0lqZZk5QQGVJQpGhpW491EWszZrM5WltW9YZqVnHUHkPwOGtwWlFkjiIvyB4+JPjAer0egOQB&#10;bYR0Z5KGwflW3IMSTdPQ9w2LxUKIKiHS9g2buqPrOjabNZfnVygE7OxMRhM7FImiKCmLEo2i6z1F&#10;kWO1OBkLwEgcAgUMowhdL8DavkMpjRscsQwKZzSFdUStsXmGNoosN+SF5d0P3mUyOaEq5hhrURoW&#10;NyvWm5a+90QUwXusMTx88ojj+Zyrq2v+7Id/ThsCQSm6GHj5+hWPHj4mpUjT1kIiOn/Dr3/9cy7O&#10;X7JeLjBJsUIxOZqSiOiUKJ2DpGi7TsDbSdz4+gCqrgWklkRNIgTPpJpSVBUqiGAE0bNcr7heLjk+&#10;PcOHSGg2vPjiS371y4/ZrFfkeUFmLZum49Wbc2JMzM8ec/bwAaenpwKaVwrlLKHzdF0gBk/bedoU&#10;CTGwXCzZrFaM3GeTEsl7MqMpihxnHUqbLeCya3p89PggRHjnMjJborQBLUSV+fyIyWSCthrrFKdn&#10;Z1TTY7yCrl6z2azp2oZJVRC7hj70pNAIiNpoTF6wvF7z5fKGpqkFfGcU66ZlU3fUbUfTtiSv0doR&#10;oriKWGeIPtAFj4pRHJm1Bq3QJPnZRgjFSokTuADHA9fXN5xfXglZX2lUCBA9Riuc1tgUBcyUZ7gi&#10;E6dardAhCfDIDK6axqCNHci4g2tlTFunT6UMSgWhSKiR1CtfWhuOjo4wVpyrhHQtoM0RgbJLYN0H&#10;Le6CNbffDy4YW7ARiDPGjouhHlxw5QO35L4QIkezI3zfUzdr+r7bOja3rYDec+dQAxA8Kaibhrbv&#10;+PLFS4piwvP33ueb3/4W1g7OhgOhgx0hgjHugK3+HqSk0e1RKCdqIJ9HjE5Yq7i5vODP/vT/I9MJ&#10;o2T8xM0uSJ6PAZUSIXi6NuIR4PH2OhAwsUKI9SEEcQfWBp00GivuY6MzCZFAZOCtkpcFwUdxfxwc&#10;yaoqo2lqMmco8lxIusAXL15yc31DGsikwVqClzzsY9xx8xjcV5QiDM6AUaXtZzTiNugyR0hQ9x09&#10;gyviDgZpF7g0OpyN4KY7gLadubTrsp0S9EHIWUprcaiNSfZ4ZdDWMJlOOD05IaXE1dW1gMeHcSsy&#10;EcvRxqCMxncdJNDaYoyl61q0SRgtYgZ934ujn7kF3wtIOw7XZLegP2Mdysq/6XrPD37wT3j06BFV&#10;VWKMxWktgPUBuL9ZrVEDQX10x8vzfAD3hTvAcKUUbdtyeXHB4vqa9WoJ0ZM5i1eRGMEauwUHjkDj&#10;EeS+D5QeXZt2yXgjwHW0uxX3qAR6BySo9QB4uws+3HeW3xfKuLN+9vLGCHyfzWZkWcb19fVbLmy7&#10;YOp9cPooVDA6jisUve8HJ764JaWPnx1dtfbBkLu5bddZbfdrBEOO9ytCCrcuRyMRAWSsYxzI7DvP&#10;zOw7m2+fzy0AM8a3gf235Cp9RzxgHwx4e+2gdUJjMANJK8RwL2B+vO+RBH/rYLsLOvXEGMiyDK0N&#10;va8Zie8Chlb3Ou/B28D/kRCz+4z3r2WfVLC7X4wEVBLiUGyH/c9CZsUNMwxujn3f0fctKQkZmmEP&#10;Vgly55jkOR/9/Gf8+//r37O4usYYx9HJA/77/+F/5Hs/+D5dt6HvayGmJUOMYdhPR2c9tc0Ju+tM&#10;aSH7NU2L0g6V1NaBMjeZkEKTkNRCjMQkdenR0dFAGovEQdQKEn3v33o2u451u6D48Rnv7m/7sXUt&#10;HIHCSg3uqEvh/2k5Z1mtpVZQZisAsnW5V0KajiFu885I3tE6E1EfwKrE8uacR09O+eC993j27vs8&#10;e+995sdzVPJkRuF9z5vBier89QWb9YbNes3iZsmma0Fpnjx5yre/8118jGzajpvlii9fvmC9WrNe&#10;16zXDdY62feHta6UoihKilzOiF3X0ff91kV1JFxkuRtypRow4EIyT0OO2PRrJrMJdSsunFqxJb+D&#10;kKH64AkhChEqyZkFrYmD0VqWFxhrb93ShvpQDYDf+8boPoe/3X3yLUJDur++0VqITKMLnDZGRGC0&#10;kjGOga6uWSwXvHn9itevXwpxoO+FaJBnPDh7KHVxiORlRVlNODk+EvJlCPR1LXXskDyssWQusq47&#10;cadLEWJk8brm1cU5Re44OZpxfHxC5hxd2xK6hikVbhAoANlzqjwnDs7uzWbDxlrIMrroccM66H0z&#10;5NsoYjwhoG1OSD3KFKhJRGWOTQTdeVrVUVQZw1LfTAAAIABJREFUZZAarCoLTNfjB1JdROH7Hj06&#10;pG4B/COxU2/3BBEDYaip9VsAeyHHiVCN1qNT+X+6A/zFl5+yOn9F2mywMWFsoveS40IC4yzz6RRl&#10;LFYDMeCynGyak0Igd1q+rEOhyWwm154g+oQykrtUkr3ZGUPbd+hkMIhro84cbfBErdBKHHjbrqWs&#10;REirbUV8L6ZIFyJVLg6xKiqsVZydnrBcrVksVySTwAem1YTQBkLnsS4nwvC8ZWe0Wmr5+4Ro4h1y&#10;xd31s19z7P/d/v/fF4fZdTfdJxdtAf+KO/XJrRBYvPPZ3e/33RH3r2k/r+8KKbxdR8l6tk7IF6Pw&#10;UR8DPno634ujq7EUkwnruqMqSjJnsSlSlTmTqhIRshBELMMoVBA3T6U1PVHEurTcVUyRtmvouoAP&#10;YSAgT+W+kh/q81uSYd00gPRtbpZLyumMzEnd7vueGDvariMMRBJxy+4H91iNNdKBmVYiHtX1jTje&#10;tx2MAlYpUhUFqfdsViLAN5mUWGcHgqrBWs1603F9fUP0HqshGY12hoCQ8bWR59n3HTFElJe+YdAW&#10;gtRgq+UNvmsJQaONpiwLtJG6uu97iJBZi7FyltdWkbQlRYjKYNJwftcJj0Jn2fYskYjUdUvTB8YT&#10;tNMGnVmOqoqzoyM2dU3d9UQlfbIiz4kp0Q4iYArwXp5f26VhDant+cNkOdWRIbqclOVgC0yWs1qu&#10;8J0QxLMso25aYuhRSkioLpN+ate30mNiECJLCZVZzHRKZuwt8SdJzyGGQNe2g2O3ONNGFF+8+JKL&#10;q0vyvOTR4yc8efyYaVWyWq3om0ZIMUnfnkUVWzfpiBDwkh76uyHw5vICYhqE/AZxsiiCNCYFHBqj&#10;NSHC69fndE3De+8+Y1mvh7kX0EQ0gbLIcNYQQ0GMCWszyiKjbWtevfySn/zNx/zoRx/xwXvv853v&#10;fJvvf/dbfO/bX+P86pI//+GP+OjvfklC3L6/+OILrHWAuOnagYi+2Wy4vr7m9PSYsiwJQYQVxhou&#10;hDSIVxaDyIDF+571ek2eJ+bzOev1mvV6vT2LCQl+st13JpPJIM4jbuur1YpqMtn2V9u2A+Ds7IzL&#10;6ysurq62tYMxhqLISWkmbrOA93FLhAwhDIRmIZDnLifL3LYmPj4+pm0brq6u6btu2/8ZSe/i9s6w&#10;B8k5VClFNzj3jgT9MT/uuliP54gxD3aD6OtIrjfGiCBEiISUyPJsEHTqt2fC8eftnrXHr1F4b7cH&#10;4b3HOkuZ5UPfeYNSaRCzMjRNx3q9xjlHWZaUZbldByOZVcR0w/Y++74nyzKKoqDrOpbL5SD4KLXX&#10;arUaiIJOejpWxDqMuSWle++JIVKUxfbnjmf/XSLY+FwByRWDUNB9e9D472XMb915d8+d4zofFS4/&#10;+c2vuXjzhsdP3sFox3oy5er6ig55RtaK8/t4P6Oww+4Yj6LIcn4PIrwRA0lpJtMZDx48ZLVcolLc&#10;kuBTCkNNpd4SgVNKbUUT77jE7ogUAVvxrju9zK/oCe6evXbrEHaI6dvz2lc4EH+VO/g+gX6/f7Iv&#10;dHZf7Aqd7c+B3c9EpG8x5qRdscrdNbZ9HnCH0L9bp4z3Pa6psQ7Re32/8fntnk1v73tHnA22YyPE&#10;TJnXxESzWtGu19wM1/HZJ5+D+glZ5ojBk1KQ6xgEu1CBUQBKBI21uGIPfY4QAlpZEZIcmgv7Io+7&#10;8/++ebBPTL9v7ozjMt7X7jiOz2RcE3eF6tK9jtf7Z/7dZ3orPnu/K72652fsjo0ZSN1CxPdyRohp&#10;53mMAruJ58+f8vTpU56/9y5f+9qH5Hk2CJIHVOhY37RskgJt0MZJPZLnZFVJ7jKqTDF9OGe5uOH1&#10;Z5/Rrq5Rfc1nn/yK0Irze991bNYN2jiqakJZ5KiUWC+XFFlBlpUURcGDvEAtFihrmE4nrNYV1zdL&#10;Wu+pBldr38k+G1MSkSEUJnNYk5GiiPimGCnyivVqLe+rkrzj1MO7jX6oe8u8IMTbvrD3nr7vWa02&#10;5HnBtMzpupq62bBe16Sk6XuPyUUwpa5r+q7BmClVUVDlheR3BX2MZNZitcFUc9abNdF3/OY3H/P5&#10;F7/l+fvv891vf5tnz94ldxY1vPcx2pDlGZlzbDY1bddLHkoi2j2KMY8CE2qrqGduRelToCgcicjq&#10;ZsnrN+e8eP2Kv/jhj/iLP/9LrpZrMO6257MnnvJV83SXaL67zsY9e3yGY29lf53s94f3z3e7a2x3&#10;39pfn3evCxBZ0eHfs/0vaJTa7xXfXs+ukMWYx8Ye8SiMkxJ03rNZr2iahos3r3DWMj+ec3JySpaX&#10;dF0jjuuZE8Hk4HC9kxrUB7wP27nVtiJUVVVT6SkPPXDtLCgosoyqLCnykhjCTu3WMXc5WqetqI5C&#10;E7XB5SXKGYwRETVrLBh5p9j1NYtli3Ua60Q4J/gwvCcY3j+lOL4guyMcdKfXPUyPsV94f19rb4/a&#10;E1PYf9a7NcmugO0hDnGIQxziEIc4xCEOcYhDHOIQ/9jjQIA/xCEOcYhDHOIQhzjEIQ5xiH9gbDYr&#10;ALR2uCxjXdc8/8Y3Ifa0fYuPFSqJG2tfN0KsCUGIKcaAAh86UCNIOJEGgLa1GXkm5ILUdGw2K2KI&#10;VJVBKYPNNMY5TJFTZOJwRUxoAxiIGHEv33Hmwhh8HNxtAzjlKAwobTAuR6mcoDRt11GvhUTsrCUp&#10;cZwLSVz8tFZo4gCgRAhMWglRVosj8dOnz/C+5+LNK+o+8t0/+ANChF/+9KfEFDHVjNn8mKxt2axX&#10;RAJXqyX4mqv1it/89jOqYsLDszPefecJDx884OhoTlnkYDUxDc7TsefhrOLJ8REpKtZ1w8uLc16d&#10;v6FrGzarpRCJiwzXO84vzgkhMJnNmE6PMDpD6w5jE3mWEX2iyDL6GOjamhA909kUnZWCIyOyWa/I&#10;8pyiyJnNn/Lq/A2+FaBe37QiEjCQ6pqmIcZEOal4MJsKMHMAG9abDV3bEQZQVpZZ1usF680SpZI4&#10;u3c9NnOEpFitGpaLlYBDTc5kMt26c41OQ5m1AxFVQL3Oykv/3GbE0IFVdAMxqm07fNfTdH5wp44k&#10;HyidYjapyAdHB+smlNOSssopS0c1KymnR3iv6bpE3zbUbcNqvWG52pCXFe9/8D5np6dMpyWzo4q2&#10;75jPp/yHP/kT/sN//BPm8znTScXTx485Oz7is09+w2ogAYWu5fr6NU29wmkRYsjyAmvdAFZJ+KCE&#10;0BMCzuX0UcjBzlqO5gUuzylnVsQEImAs1jpmR3N817Jpa758+ZrFckn+6oI8K2ibBq0VR8dznCvw&#10;IWGijPnZo8ecPXy0JU+uWwGxd96zXte0rSf4hNaWpumo24bge7qmJrcWZx1915NCQDhYAe8bQujw&#10;YXQCirRtT9t3uCxDO0s0DrIMm+eYzFBMKtykBGfIqowicxhnuF5cULctOkWazZpEwPuem8sLYmhp&#10;25ZJNUFj6buexXLFal1TViUxRc7PL1iuWxbLmtWmJpFwOqOshOBuVSI0PVpptDJieE2HMRplLVFp&#10;nBVn2i1heiDLGGNJWkQHTEpMnEErMEChFaXWOGVwxomjk9MYDW50HNeKru8IXU9RVOSZo8gs1oqI&#10;g+96YtIoZe84KMIOEWRwmZhMJsQwEkj01qmBr3AS+ipQ6O6f7QP89B4ANTIQJ5MiDaDHLLNkmeHZ&#10;u8/49a9/xXp5tXXVWq83tG1DW7ekqqIoC5quo1uv0UZc/66vLqmqhkdPn24drLXSd0ijX+WUk1JC&#10;K95ya9q/r3Ec78IHE8YKMOiz337KLz/6G2ZVTpUZMmPovRLnRGvFsT1GvEr0fUJFMxA5NZqBUJT6&#10;4RcZIVmT0Giclr0PNbhLj7ujAqM0vu9RxlBkluLoSMh22mBUJDMWHxNt37NYr2ialuAjShlcnsnn&#10;MoOycXBrFHcPFROZ1oQBKLtpGnxI4hoMWGMo85zcWnwMrJqOVdsR7/qivuX2vAs0viXg6lsn4+Hf&#10;jY53IKQbM5ALjTG4oqAqSso8F8CttTx8+JCTkxO6rufkdMV6vWG9qTHGMjuaEwantOVqyXSSkWUZ&#10;r169pq4bbJYxmU5YLZZ0tbipjWIB25Ef6pI0OMhZLW6rcSBT9t7zzjvP+ODDb2CzHG0tylhC1wqx&#10;LiT6rqWuG7Q1TKdTsizbusMLcVNIDFVVbUGAi8WCul6zWi7YrBYQetLgimg0dxx1dsna3kdG3J+A&#10;w0Zg8+DclpLk1eE5jw6q23VC2BJz9M46GAF++2DtERA4XssuiPerQNLjfbZt+xZgbhdMuB+3gGA1&#10;5K8BCBmFmAtpC1Yd1/k+6Hp/je8LeozXOIKA9wHhXdcNc1PGHzXksxS3NabeEf5gyBx6z7Fm93vr&#10;pG7dzdUCyN35PAKsFxe/HVL9MPbyvdS+xug7xMARJLh7LyP5d3yuSmmcszukf4Vz2dYN1DkrxO0B&#10;KHzffrBLVNmPfcL2Lilwlwwx/pnSchZw1hB8LznXaJzOcHlOHyI3iwWfvviMz3/7GW9ev+Zf/tf/&#10;krOzE4JXA7nPo9FY58itZpJnfPTRz/h3/+7/5NNPP8NmFbOTB/xP//O/4o/+s38OKuK7Bt/WaBJZ&#10;lqNNsZ0Pm81mEGjRb5FCxnmw2TQopTHabInIXdfJXq+FsBqjEGSm04rZbIJW496YBnx5emvu7j7H&#10;EMIWUKr39rrd57ufh5VSqMR2XW/qlqvrG5RWGI2Qf/f2cCHWqIFANOQKDU6LGJBWBlJidbMi4Tk5&#10;OeZrH7zPN7/1IR9++IzT4zkxwM31mptXr/nixRe8uXxD3/dMq4q2bqnrmhTkTFaUJfNHj3h49ohH&#10;D5/w+ZevOb+85PXFOdeLJTFG5vNj2R+znOlkSlFktJ2IghWFjFfbiQiVgoFc5O+4klnjMEaTEJfc&#10;SEL5hLGKzDmCSoObvBCXppOpEE+1pmka8jzHOalnQ2LrjDmOT4yJ6XQmYzUQ2exAuBnzxH1k2N28&#10;cKd2GUV9eNsxLUXE2XMrTnFLWrDGSS4JEWOlZrhaL1leX7C4uuTNy9eslktsbjHWMjmaCZkhBrRW&#10;5C5nUlTkRYV1luPZEWWeQ4yksiL0PTElJtMpRwTazjOfb+j6QHCGPiaub65o2g0gImPXN9ekGLGA&#10;1bDarMiznKKa4LISrZWQG0Ki6wK977m6WnCjwFm7zaUiZjCSXxJWGabTGcoWRBuAHpVltDGS2gaf&#10;FNpmkJTkhLLEFIbey3oKKdL3CbQiakPbD8JDSirAFGVcBfN9C5qPO/ntdr0plE7b77ktr/+TYvnq&#10;S+JmjQmBFCK9j/jgiQw5KAnxNiWwSu7PGUPmHBqH05BZPbjLWlKMeN9vXeu0EsGuvMxwWY5xOR4R&#10;PrJZBkR870lRap2ubYl9j0mJ9WLFbDIjETmaTJmXE3SeU05KqklBV2+Iocdpw7NHD1lc33B+s6JZ&#10;bVCuJHeWToNREa/0tgZMMRHVrWPvW3lwh8Q37okotkIMw0C8lQv396n7ziu7f/ZVexzsuKpuye/C&#10;I///2XuvXtuy7L7vN8OKO5x0863Q1dXV1YmmSNqSLRgiIUGCKRmGH+QXQ2+Cv5ecRMOAP4FhPxAw&#10;BFEE2WQ3q1ldXenmcOIOK83khznXPvvsOpeyxUftAVzcc+/ZYYUZxhjrH8aT2J3Ht33/5rhS+TWK&#10;JWyTPnfFf8bvHoU8BmcjGVnENa/rB4z1DHZACM+0rsilSCT2KLyR6wydZ8mxPjqlemFx1uFCIDhH&#10;phUmBFarVcxVE5FaKkWRRTJo33VkdUUg0A9DFK1MLvDOeQKCt2cXrJqeddMjJjlN25Blsac2qSqW&#10;8irlN3E+OxcriVhf6yTb5pFJSKTrDW3bxtox66LjexKbWq/XOG+pqzKKVvgo4rO4WtK1DThHUJIy&#10;y8i0xplI5BTBI4IFHwUBXBBY6xBFjRSa4LfJL5bgLMFbotyQIDiHHTxedAirEdmY96pYFcnoouic&#10;JRM5Xmb4VDv0fR/d6b3HOo+HKAgYPMH0SK2oc4WmQElB8vCG4DCDYRiic65UMU/zqQeWJCbTdQjo&#10;ImM60RzcucPJvfucXpzz7MUzEJq+7VF9D12PlYZV08f90sPQt2RFJOhsxNqCRyEwLpK28iySwqyO&#10;hF9r4ppdVSU+RNdh42OOpLOMEARd1/HtN19xfvqWup4wm0VH84GAkIqqqiLpJtWmRR7XryiUMArw&#10;aLwXSKmYTSepd9TFvdD4a3GYtDY46+kHyxe/+YrBWYqywDuHMRYQkbCrNH3XY4eBbugo8gKk5s69&#10;R/RNj7UtX3z5jDdvz7hzPOfjj7/Hex++zx/+03/C9z78kJcvX/P5F1/RdS0+tMznB5u8uihyhAis&#10;m4a26ch0noSrYs5grEUgN+TsOGbcDcLYKJy2XC5pmmbzJ89z5vN57HcmB1+XSGVFWWKtpes6sizf&#10;EO+FlBweHlIURayb12tMP2BldFAvq0jQ1plGq5jvtG1LPZkghUzXLANJ7F8nN++u66PoUKqflNR4&#10;6SiynDwv0Jmm67sNcTz+0VjncCauA0IIvPM3xL+2iW1SSlarVbquxWbdllrGsSNu9hdGgufoRj6u&#10;pdvCJFF0K+0/o3Nu+veYb08mE5w1WGPpu1jXj/nd6HDvnCPLMsqy2KzfY0/DeYcncHF1yaSqOb5z&#10;QllX9F38nOjWG58juCRuMdjoglzk8d6FRKIMLtZiUqnUrYi5fSS/hSiWCUnESySH7VSPbtWQZVlu&#10;cv1dgcKRFLhdY4zEfGsNdjB88etfc//eA4pc8fDhXRaLSzxy3KZjnZyOMPav4zofx7lMYk2kPSDm&#10;sEGAyBSonIOjE+rXb1ivr5JAWBTd3NhSs0Ow3qovt523x3mlVFyL/S3iOrc5Gt+or8Y9fTyjLeL4&#10;xk1eRTGmGz1Hrh1zb+QzW2Kcu+T6UUxv/FltCKzhnUKD43jedrbfODxLsRE1E0lkE5IAzJYb+faa&#10;s9sPTiqW33FHv0F43yGRb79um9StlCLP8824G89XKYVKYmoi1T5SKfRWf6koKvKsSM8fw0Y8QSVh&#10;WOfApf6JkjrVyT71ntOagtv0+m4jW47jZduB+qYQo7+1fuOWnjJ8l9Q7vn/7vm73Rrc/5zZxtO11&#10;azMuduv/rZx52wWcrbxyPM+x9zkKgYj0vBPvk9CcpigK/u7f+z1+8uMfUdd1fFah0zMHZMyFgiUd&#10;Pd4NhKFFIFCmo10vyDKNFgLTrsFZmsUVfui4fPuWxfmCQiqCDWQy4/h4Eu+BD7H2U5LWDhuHd2tN&#10;rFWUoipjvyqTAi0kg/V0ZuD1q1eI1EsfrEVohcpyQj+QZZ6yLGKtLDMIgbOzM5RWUWQ0jWNPIMsz&#10;pNIIKdBCpyfVYiPsYaxFSYnJFL/6619HofIw9kLTPiMEi+WSq8sFHz58RF3VFHlB264pypyyKHnz&#10;9pSyyJHSABVBCIq6xjjHs6ff8PrFCx6/95gffvIp9+8/ZFJVGGOj4GWh0apmGGwSrjGs2y6uT9ui&#10;GOMYCiEJ03uqIqdrGv7v/+v/5M//9M95/uIV5xcXaU2WCJWhk8jgRtTvRp9JbK123+0Tj2MrBJtE&#10;frJYJ6S1endN2V6H39Vr3HaAz/MiCV+62+ssbgqqbQuAvuv5z3ausOtEf0OUZEu8czOHrE0kf4ft&#10;OzqlWK1WvHr9NtbaSlBVJXdO7qCCoukaejMQnCI4z2B9yglAScGkrhBaxec0QJHnFFUZBUMDUYxb&#10;qShILkDrjBAyrBkQErSOvVA1CpIKSVFkEBKGIS3VjkCeZ0zrkuBjn9I7i0xCoJtn+5t7/d194Mb/&#10;jauBH0fGtggsNwSRtkVYb3uOGN71bPOW+7iPfexjH/vYxz72sY997GMf+9jHf2yxJ8DvYx/72Mc+&#10;9rGPfexjH/vYx98yZtM53kfX7RAEn/7gB3zyvQ8Z+gioa9oGkjeWJbDuIvl5BIvlWUaWK6QcHZPT&#10;Q3Ef8M5gbAQxrZuWfugwBoyLYDDnPaLvCM5CBVLklHmB8JEIVZc1WV5Q1BW6KAgIjI3AUW8NQmSE&#10;UNB2bXQXHgaMaXE+AthUBtZ0BBcdpxDRLXZIgEklIumK4KNruIKAojeGXGdUVUnfQzWp6bsB6xU/&#10;+9lvIULgq7/+jKbv0HnBhx98GEFTwvHyzWu+/upzpHBkQlFKxdMXL3ny9Fuc98wODnlw/z6P7t/j&#10;YFpT5pq6zJAiMLQ93kX3qPfvPeTxvfu07Zq+7WibhqvVFVerBcvLS6TQmD6AjY6+ZV4xqQrqKpKB&#10;q6omCCKY2licjySo+WyOMWbjWjSZ1Nx/cJ9yUvLk62+5WKzw1iGRESjlImjaASYEkC1FWZCVdSTO&#10;rBrarqdtG8RyiSDg/ZBGzDW5brVc03SWtjWEEEHCeaFuuMdMp1PyLLo4BUJyXSoxZkgufgEJtMlF&#10;TEqJlpJca7wNDDa64RVaUeeautRMJzXT6QGT+TwCsWWgqnOEis5I5xcr1l2PUoqj4yPuPnrIX/3q&#10;13TOcnp5xcViwYN7dyjrR6yaBedXK07u3aWcTDk6OODu8QmXZ6d8/vmvWFxe0bQtIkBZFhzMZty/&#10;e0K7algu1skBA7yxkcCQjL+VyjDO07sO6wNDO1DPD6irOpI0vUD2BucEzgTq6QzElK+ePGEwlrKc&#10;QBCYwTKpa45PTpBaYZ0lECirkpOjI+qDOV4omrZjsVhgrMGFwPJqSdN0SKlx1pPnBf1g8MOAswNK&#10;gLOWZt1i+gHvHUqAlh6tVQTvhGuXYuc8SucIrRFZQV5F0mhRlehCIbWkMx1N1zCjIlMz1usVvR3o&#10;+g4/OCQRTNGtWzIcuRYM3tE1HUOIwHEP5NWczlpevj7l9Zu3LJuBq2WLsYbJtOb4aIbI8kg68R7p&#10;A3iH9YHGWs4vLvFCRPc7dU0mZIvIhoxgPkQEdRVAHhwaj8JzkBcUUlIXOUpGsFdwDulB+jiOg5Io&#10;lTMpcoosB605mFVkWSQIeu/wQeBdBOcOxkRSZgKLjyCeqq5QKjoBjS7bI3HU+e+CSW5zQxxjF3yy&#10;DcJjBM5uuX8kw6YkSOLQSnN2dsYXX3yBEILZ7IChHxJIV3Dv3kOKPGfVRjczXQrqDXgwcHJyzPHJ&#10;HR49egRIEH5DDn3XcW47RkSw4M3X7AIZRYLrXJ9H/DnPc5xx/PKXf4V0nuPDO8yqiuBtIjzG9Y8E&#10;1nbW4csQRVS83+yBWspIFLM2EQwDIoGAZHKyCtonp6JrsG2R5wTvNkB2IeM8Ct7T9xYhIvC4a3va&#10;YYjORwKqKo/nFKIDliPghwEpooNr8Alg7Cx918Tfi0i+zbOMssiosgwhBcum5XyxwhCFZfAgt67z&#10;Nng0ApnCtfvSDrBsBGWP4Mu+7+P6XdbRHWUkT08mlEXJyBrq+p43b08xJgL+qqpifnBIUZU06xbn&#10;NbP5nMOjAx49vEdVVXzxxW94+uQp/dAl8HVysN1yC4/nsOWsu3EAz+iNQRMQSnF0dMTHn3zCbD6P&#10;xzMMMERSi0ku2t462q4ly/MkBhOBwW3bJgL8NOYbStF1Hefn57x48YLF5Rnr5Tl91yCJe5eUCoG8&#10;IThxE8wvbwB0x7GcZRqbnBTlFiE9ujZFgY+NyzTccH7fdm7ZJavvOrmNx7HtYLX7OVJKmqbZAJ9H&#10;gvEusXM89m13rI1YwtY83ZDzYUMu3V2ztkkQ47q2fYy3OXCN7x+dGEcSykhyCAGsTy5GybF8BMNu&#10;x+jKNXohbX/HRrRDceN7A5EAKMP18Qt5Le6xu7aJBPAWMoIgo/v77ffpxrFFy81ILk/OqVJJQjB4&#10;H3j75i2TyTSCnIXcOErt7hO7pInte3nb2jrO/77vN+6A4xyIYzuB/mX6Wu+xfc/rs1f85stvefbq&#10;Jc+eP+fpt8+QDh49fsQ/4h+S6wwzdHE85hnWOpQKlKXm53/xc/7oX/8RX33zBJ2XBF3w3/+Lf8Hf&#10;/U9/j+Cj07SQgarQVGUeiRI+cHm15MmTp7z//vtMJhPW6/Xm+K/JAuCcjXmF94R0P+L5ksSVAsKB&#10;dTaSt+uKIs+ioEDUL0CE6IS8C4AfYxx/wGZMbl//W0kLW/dKbNbmSPRaJ7fJ4DyCKMQwvkOpkaAi&#10;N06a0YkqEg18yKiqmvl0xu/99k95770HHB0dMJ1OKcuSV2+e82e/+Yr1sqHrLSEoTs/PKKuCqp6w&#10;bAbapifPK45ODrj/4EEk+EhHs2r5i19+xtnZBYvlGhc8ZV1HB7ZqloTJItGr7xqMNZt90xiTnG89&#10;I632WsAjno+xlq530elWjLWnRIYobpRVOVVdI66WhABFUW7G5uhkqpRCKgUkN7Mk3uN8YDY/5OTk&#10;hL4fyPMiEZDlhox0m2PWjfu0QxYZMeXbhIlrgonYzBkpud5rvcMZizOG9XrF4vKSy4tzrO3JMrD9&#10;QF0oDqb3qedznBDcPbnD4uqCtlkjIeaUQSa3ZsfF5SWrTFNozayqyMqCIARZptK6Ed3ImnXDumvR&#10;waOnNdnJEXkihOEDeE/ftZghiqUVZR3d9rQEF8dykRVR0MBEUSnrLN1gN3mCMQapIvnVWkemA93V&#10;AuccF+fnLNcXgGc+n1NXFVo1tKuGyeyAw+Nj8pFQ4h1DH93YKq1QOiNIhdYWY30SIRIb97yYv0Zi&#10;aZBEFz4RrolRMhJ6d4VH/kMA2npoCXh8cDhvIURijw9RPCkvMzwikhi8R+lIfi+URANZpsjyLJI3&#10;hKJrmuSumkRWkmhWkdeUswmTg0NkXlNM5hydHLFaL1kuFjSrFX3f0bQNzWIB7YC3PhJwleL9R4+Y&#10;FhULM1DVNc4NgAUjcH1PkUnunxyzXvdcnF8wSImeTwhBo1yGzEqkSHuY2F4zr0ld22SqkJwoY/52&#10;fR9Jgj8bQvw7Ylcg611z8VaymR9FqcJNF/hEiNklKG3XUbcRMgQikXWJpE//7lpLJDEGHxx97ymz&#10;iq63LNcNq1UUE7TBE0TADC3e9MgyunNMRC0oAAAgAElEQVR2vU3k8muiW+SrRZGHwTvWbUfbNugs&#10;i70e51h3HV0X89n5fEYxuiGvVojgQEIIklIpMq2QIqdpB3pjWa7XGBe4Wq0ROuNquaAuMg6md8lk&#10;jbh/l0lZERKh3wUHPqAAJ0DogA1ReKJPAhD9EOiGjq43uMM580mN9Y4gROxLBRedML2nT8dpu45g&#10;LaLIGPqBtotCAUIGlAIVNFp4iqymHSxm6FFCRUd2oTfkb4B+6JGKmCMIHYlSSkYhGzfgQoj1SiJ7&#10;ejMgEIn8E8VXfBAbx1YfoE9u2SrTSUkhrt/4eK+dc+Cjm3dRlHEMGItCRJK5tfhU5IUgkTLu39HR&#10;Vac8Obq7llWN0LEODV7RZh1926F1S57nTCcThqFPAlAC6wyDGQhS40TMFVXK0No+ihPlSicBHUFV&#10;lmQuSy6YA7nS4GP9JBLpyCbRkeVyyXK54PKy4ODwkOlshtAS4zpmsxl5FsXOtIpup3mebQQXQoA8&#10;K5FKkvSvotOsVHgcIoCxbkPuCyGSs8ccypq4vgzWIJWiN/aatBsCXd9hzy3zgzl5USQhhEjGbHrL&#10;01fnPHn1ho9ePOOjDz7gP/nZT/g7P/0tfve3T/l//u2/5cXrN/TtmjLTgCAvcuq6IivyNJ48OtPX&#10;LqnpvkfXcEff280+X1Xlxj021qGK4+PjOA/Xa5arFSEEqqraCFRmyV29SC7DIQT6vktjIrrylnlB&#10;WZSx55hHAdO261iuVpR1lcZLTlVEZ3PnDJNJhbOO5dLStha0YLVuEkG+wwyRLKULjbOxF/HgwQOE&#10;kFgba/9+6Dck3Ugej6IZwzDEvErEfkfqnFEUkaQ4DMOWSB2bcxoGk+rcLOUhYUN+z/P8Rs01/r1N&#10;0I3vzUHHtdoYE8U6Q8AKS5ty/rqukUrHvqbUVFWFSfVe27abembcX0an+CzLWK/XMfcvCqxzXK1X&#10;lJOay6srnHdIEeerTGPVurjfaxlFmUhjJtcZFAFJH3MM59P6GZJ7+lifxT1Hy2tHexPM5rxHEbyx&#10;Pzi6Pl9zs69FlXbz0/QTIcCvPvtrfvTDT3j43kOUzjg8PGDdRsd6KWUUEpNRRPDaWToeb55n6V64&#10;VJ/rzd4kUp5X1lMOjo5pmkUUAxUQhMInsWMfwqZXtiFS81237U2PQoLO9KbXNDqH757jNllyU39v&#10;kyO3HGi3ycQjwdxvETG3697tGn6XYD8K6xDCloheIsRv/V9I57zb47jRh92tBdMfqTRK6q2ejd/0&#10;68Yeya6QXRjrjZ3e8G35ybYA4ihounu+uz2C8d9SyihoEQLOWqRS5KnW2jh4E7hz94Tjw2P++q9/&#10;Ffem5HYtRBw3EpkEYWMu6Ldq8etrEpLwp/pOn2istcMtorC7xPd3kXRvEzWL8yGS/rf7RLu9p92+&#10;yXYv9V0Cj2OMBNeNGMEW+X33XqlEah/Py1q7EZiKomsBrRWZzjHW8OEPPuCHn3yMllH452B+wOHh&#10;CQhJ27T07RprB4K3CDzDEEWQhYriTsFEwTIvA86sefvqNUPbogI8ffoc+oG8qpnWNSpT6EyTlwWZ&#10;jsK9WZbR9g3L9YqmXcf90liEMQhrCUqiheBwOqEoqtiXdg4pBEfHJxhvefnqNYt1i0fgQ8vgTeoT&#10;JVK3ioI/2/dRAmEUG3U+zv10P3WeAQPeBYoii3WqGagmNWU69rqeIJVi1azxAZ48fcYPP/qIsppQ&#10;lBXr9QrvAm9OX/Inf/pn/P2//59z7/4dFpcL2rZDeIf0Di0ERaF5/vQJb1685P79h3z8ySfcuXM3&#10;iafG+6bLHCE1g3EY6/BJQHesrQIBFdn92BDQmSRTGZ9/+TX/+//2f3C1bggkortMgsVKY61ByJg7&#10;yq31MI4pudkXtuf5d0nKUUgqy/SNHu6YD2wLO+66rd/Wwxzn9W4PciRV/0014K4Y6TbxelcEZbf3&#10;sitIsXn2lZ4dxOcHMuWjUSxfKEHwFjvAAKyWqygopzTWRSFkk0TKEONeIqirnLrOmR4cJgF5d92D&#10;Ss+aYg0aewUIsGZIfd0MpWUSslTgxz00HpNKPaQQQIpAnhVMqgl1VdK2a7TWWOPIizwS5ZWKx0p8&#10;psROvXpTNDYKIF3Xx2z6WdtCrvH6+Rt74K4A3K64yPY1f9cavI997GMf+9jHPvaxj33sYx/72Md/&#10;TLEnwO9jH/vYxz72sY997GMf+9jH3zLqehqBikXFarmmbVpevnqNFJ7VaknXtfQ2JFBGBD0Opo/O&#10;Nas1mdZUdcGkqijLAiUjuFFrCUKBCPSmw7ietl9jbQRwTSdTJmVJsJZV19KsW6TOkURCaFllTKdH&#10;VPWU9euXlNNZBNmrDEnAW0OfiKOE6CyHtwQGRBjwXYuzAe+g6TqGvgcCdQIFdr1F6oy8rMmkIohA&#10;pnOk9DSNQyvJ+fk5RRHBDy9fvOHO0RGTWc3PfvZjMuF58c1T1qsVz1++4me/9TOKuqSaz7HB89UX&#10;X6BLzeACa2OwdqDrBi7anjdn53z2q1+hhWA+nfD40QMOD2ZUWcG0mjKtKopCM61y5vUxwQWGrqf3&#10;D2iHlnbVELygbQ1Nu+by7RlX5+fMDw+opzXTwxn1MCHXBXU9Yz6dJSJ7fHifScm0rnHWEpLD7uHB&#10;AcUnP+DN7C2XlwuaVcvQ9VhvoriBj0CboqpwIdAbjxaK+dEdinpC36xpmiVt09KsBgbTkQwno6OQ&#10;ddEXWSryrCLLJNb2LFdLVAJvSSko83zjnDSCXofBoJTYfFbfdtjgcdLhrSdXGdkkoxsGMq05Ophy&#10;53jO4XxCWVfkeYkNAZlcI4XwDMbQr1d0veXw5Iif/eynPLx/Dx8E5XTGq9MzppMpz58+59/96Z/z&#10;/PVzikpjPDx8/JjeDCyWC16/eM766grTdywXC4a+p8xrptUDMq2x1jEMjrIsQXj6tgHvEFrjgohk&#10;KRRBiuhIlmc8fviIrKxYriLBMghBWU1QCJTOojO0HTi9vEQojRIK5wJVWXFy9zA6P1lDnuVxbtYT&#10;DudzTIhgYY8AER0LrHP0vcMYB8HhrGe9brHW0K4WrJvoIGesJc9L8iw6MAYlcN7TDAPeeXRWJUCE&#10;pyxKlNLk1TQKJSRAjExEXIHEW8tgeoZBMgwFmJ7BGfquA+sxQ3R3C8Yi3ECeBcxgMUNH8JGA5IRk&#10;dXrFy7ennF1e0nQteTHh+N4DDg7nFLmmbZsNuH7oowO78ALjYTn0LNNcArDGIlUUVSABPkZnWCCB&#10;USUqWDCWXEGuJJmAUklwNjmSmeiUpRS5jI5FIZcoKdBSRBEO5xDBb5xWIggkukWMIFC/BXwewfaT&#10;6SSCoUQUHIg4obBxqh/jVnDPDtluF9gkN+cN+OhOFeSOg21yxZU64+3bt3z22Wecvj1DyQTkCZKy&#10;KHn//Q949OgRVV1h8HRdtwF9KsTG+SvLMlSe4zfHffM8to9v+7wEN1/2LrLm9nuiAAoEF0kAl2cX&#10;/NUvPiPXBX1ncJ1BSUGZa0j7ikqOpSoTG0CisyCLjLKcpX0FBmOvnZGFjE4ewRNCBF1NJxNCIhFY&#10;5+K9JpLYrfc0zRpjbTz/EMU5bAiYEDAuEvHLuopiMF7gTQT/IgVSKWxIbiWJoN92XSS2FQWu7xEC&#10;Mi0pM00mJb2zLJuG3jtQGQGJd9EBR0gZAd0j+T8BrMdLegM8lgCccscNWkrJbDZDqRyhJIWUkfiQ&#10;XO/zPJJLUIqT+/fQKuPli9d8/Mn34725uqTtGpr1krZvmM4m9Kan63ukzvjk00+5d+8OX3/9G355&#10;+ouNm802oWkE0GutoqtUIu8jJaXSTCYT3nvvfe7euUtVV0DMV4ahjQ5mkBxufALOqw0ZwzlHVZXJ&#10;eTvbEI/7vuP161dcXpxzcfYGM7TINOaEkIl89V2C1TUQ198g3G07SgkholNnui9aR8ED6eNaMM6H&#10;XWD37jwar9Nt4MTxu0dw766Ty7ZjPGn87h7jv3/uJqGIXRAyYUM6vs19dRvcvD0Ot0HFIwh72z1u&#10;JOiPP0fAfHK492ED5MvSfbXWfoec7LfWUjauztfHt+3YNjqiivT9WnyXtK+1vnFNRQKdCimRSkRh&#10;AyWx5rugwev7ryiK6KoV952B1arl7dtTvv7mK549f87Q9/zzf/7fUelJQo+HdwJRt4HsIyFYpT3B&#10;74C5RzGBsiwTCSI6FdpEmJEIAo43Z2/49a8/59tvvuXVq1e8evmWs4tLbIhiInmWM69nHB0fJSC3&#10;vHGtskxRlzk///nP+Z/+1f/Iyxcv0UXN4OG//af/Nb/9238nOh8Fx6wu8MHTdCteXr7h22+f8dln&#10;f82rN29wzvEv/+X/QFVVm3X8eqwByavWmAFjB4q6wDkLiWwoAoTgsC66pCqtKcuCPM+Qiaw17uPJ&#10;b/pW8uW22IXcAZDuzpftubG574QouCBCAqy3iBAQIgonENh8N8ndzBiTiHc59+4eM5/PePz4PT74&#10;8HtMp1PqomBe5Xjfs1gs+OLzz2majjdv3/DizVtkXlJNZxRFyb333+OTj76HdZ6L1ZphGBAh0Pc9&#10;L1+/YrFcsVw1WBsd2YSArMyYFBlC5Mm1OJ5P17UsFpdJsEwRvKdpGrIsj069IWB8dLL1wdP3A1pn&#10;kTyYXDKzRKZSSkTCGIGuM+QiEqHlFjh4m1giRpetJO5lE3FsxAP/8JNPmM1mrJaXcTyrCOyNhItr&#10;J8ZbhYX8mJ9trWWMwPXrPXOzR6GuAdciYMxA1zaYvmVxfs7VxQXtekWwBi0lJ3dOkFkgn04o84qi&#10;mjI5OCSvK5q2ZbVekZdVdEj2YHwg02DxyOBwg8Pa6CpWlQWZyqN7+jAgA+QqYBXITDHYAHmBynLy&#10;oiQvSpSSidx5iHMmujWGgLEWZ20kVzqPN4ZcyETWdGiVgVCRTJVcga3zXC1X0PeR6JJILQfHR0yP&#10;jmIvoCyYVHV0Mg8C58EYtwHeV1WFTyI8SkXSq/WQS4lQAqk1QguGwURxBR8l/bx3yUXOJ75IFJJJ&#10;d3HjUjoSZ/9DANrB9njjCM4lV9HoqDw4RyYlKoDONXVR4K1FakVVFGRSoBiB+MmNFZ/2HEkIIgoC&#10;Oo/UAi8kvbEo4zg8mDCdH3BwdIwXEl1UqLIi73rEeo0PCsMSoTSmtxSV5s35KadBUh0cMUXgEQQp&#10;kZlCeI2wisl0QlUXXPUdy8UldSbRZZ1ISVvu7fAdJ8vtvXncQ7b39Os5OVZE3Lpu3rZfjb+/zcVT&#10;7gjOfOf+3EJ23/6/7Tn8rs8JXIP4N3u0kO+utRAE73HE9WjdrLm8uqJtB4yxDMbhfODicsn9o55Z&#10;XaO15uLiAmMGqqJEJPdd711ybB5wzlKUOSqTPPnmKX1vmM3miOQOfLVcEEKgLmsCxD6CGQmp13le&#10;zC0k3aKhLAtkVmCtZblcxr5Ju2Y2rZlPp5wcHyF8nOvB2ehqHDyDc4BAE9eG5WrFN0+fInXOfDan&#10;qgouri45Pz3j/p0Tjg+PImEEMM7jw0AWcvre0K7XNMsVw9CSKY0cXbZ1Igxl8TpY59E50ck+eJyJ&#10;JOsgLN7HXN4Yw2AFxhpMnzHJC6qsQCeCCUFih+hC7oKg7Tq6to11hNIQoPUDSiqyTJEnF9xqKGm7&#10;bpPfjkRrqSQOyPKMy+WaN6/fMJh4X+7cvUueFyidsW5bnLNIVCSiS9C6JMtzMp1tBJuc83FNE4qq&#10;qDg5OmKVtZjJ2Av1iBB7EM26oe86mnbNerliMJZcs0WQdCiZoZVG6wwpo/hMUZZRoDHt6wJYty3r&#10;tsM5R5+IOeMxSalYNR2L1fMkYHbAZDIlWE9ZVtGhOssjafjiiizX0Ul+rH+twdooFjU6pFtro/Bg&#10;iCQkIRQhuA1R2rlA03SRNCaiIFAUYEzjTusoAhpGslbBnZMDuq5gtWqiGFDXgZe8enHO1emCi8eX&#10;/PjTH/HowT3+m3/2X/Hi1Wt+8cvP+Pqrb+gHQ17W+ABFWZJrxbqDzGqcdfRDHwlh0mNdoGltEvOI&#10;18m5KEBaluUNt+CRvCiVom1bFovFhnCd5/mGgL2p90JgGAZCiPl+rCXifDXGkRcZQsV55ELsc8q0&#10;TmZZxsHhwdb3q40gh0yu3N652LeaTCjqEjNYVqslk+mUvu+RiUA25q6jM31ZltR1jZKSwZit2jVs&#10;6iO3cSa+mRNrnTGS7saafZuMvN1TGD9rJD9v+lKJbE2IwlJj/RaCx5qY243X2xjD0A/MZzNUpsny&#10;HGMM69UKa+1GzKvrOlarFXmep/E0igjE3CN4z3K5vO6PqOvjn06nGGOi8ONIiLc2XkPErXva2FfY&#10;3du2RVh2xd5Gd/rraxrFJXfr8dtE8EZBp3a95te//jUnd47RecHh/ICrxSuyLL9BFtyuV8Z9Yvu4&#10;x57B+HeexR5PUVbcu3+fs9M39O0yCqRKTRA3hWXGnGAjhJBEBsfvGYUNdusipRRui5Q9nvd2nXsb&#10;mfldInu7Lra792G3P3Gb8/FtP4/XcjzP3Txke4zfdswAbhQvSz2aqiqTiK7aCDBuj5fx/ozNITMM&#10;ZMkF+l35zyj0t0tg3RVC3MyD7fp0HGdpniqtOTo44PDwkBcvXvKjTz8FoGlb5rMJSgtC77ZI9RCC&#10;3ZzPWCvfVmvdlq9t97DedY13x8a7cvttp/txzE+nUcx3nPe7BNzdun3TP9paw3bFDbav6/bvt9e/&#10;jQAtN4Uod9cH5xykukhJlQisgqZZMj+Y8/f+s99lOqkhCN5770OOjk8oyxqERKocnedYazbPqUBj&#10;1bDpjygVxdIyBWevLvmLP/13PLhzDzsYTNOQS8nxnWMOZzMQgXpaczCfx/1+IyBxyLMXL3nz5pzz&#10;yxXVZBrtpX0UJi+1pipLhFA0TctJXfHJDz7GGstyteTo/cc8e/2GZdux6gaGpo/ipw5kpilyjXHh&#10;xhwOt1QV45ga1ysfPHmes16vmdQT6knJ4eFhFHGT2ea6z+oZv/jFL/new0d8//2H1HXN2VnAJrHq&#10;s8sFL1694d79+2RFhnMWoTRCggwCJWE6KclUhukbvvziV5yfveXO3XucnJyglY6C2H2L93Awn0Tx&#10;nG7A2ChY5V2IApuoKLjjBdYYPv/1r1m3bRRBldfzZhSy8D42If59om4317ptwQ82+6ox7kafdOxr&#10;3kZ8f5eb+/YcjO/xN4Q73kWCv23ebs+f3ecU76rnxmMdj3t7Lo7/553f1LYhBNxg0Jr4PBtJs2oh&#10;BIqyoO07yqogKMlsUpJpzXQyieWx8NRVjZJjjq+QwDAMEAJlWUbhwKJAa03fdUnYJSQxLEUIaS8W&#10;Mgqop2eF8T7IjchPWZb0fRefaYo4DpSUOGfxPn6vj4/ErkVbtteQ9Jm7YgLyFoHq7RwjXaRbnzu+&#10;q/YO7Anw+9jHPvaxj33sYx/72Mc+9rGPfcCeAL+PfexjH/vYxz72sY997GMff+uYTg8py5rJdEpe&#10;THj1/BlPX70E4SmURAK99RuHq6rI0UohpEJmmt4FXOcJmOjyEwxD36FliR0MQ2dYrFc03ZpVs4Qg&#10;+PLJc5ZNw3v37/HJB++jZY51Db2xrJuO09Nzfud3fg+lLF9/+wVvzs85Ojnm7vERfd/x7M1b3i6W&#10;kcCgNRB4dP8OP/n+++gw4FyIYOJ+4OToBJxCWEHXD3SLPpEnJEFIWnWJynMaaxiMo5pO0T5gjMNl&#10;Ciskk2rCew8fErxFZ4rDo4cRmE7Os2+/pm0WfP3Nl/zwxz+hqif84Ief4pGcvT6lNYZ2iGDILKvw&#10;HpQu0ErgreVy1XDx+W8gOfTePTnhztEBR/Oaqswoi4L57IAiq6izkkJr5tWMTGZURUVv4/X95tkz&#10;vnn6hKvFJY7ozlwUFVVVMZsdcHx8Qj2JIFQhJErnkaSbaaYXZ7z//vsczY549F5BfbBmtVyxPDvH&#10;DR1BeISSZHnG8b0H1NMjvE+kkbZlvbggW12iiwiSL+qCl69fcnZxDkSwhrOeTGbRgbfvcF7T9y3G&#10;9BzM5gnoKamK5BglFcZZHA7jLcMQx2DwnjLPwUfC1SAcWS7I8oLHxw95cHLEJI1RLyArCrKqjARV&#10;JIM1tE2H1Ios1/zwvQ94/OEHvP/4IavVgmFwfPLxR9x9cJd107FaLvmzP/0TgnJM5hO6tuX07Jx1&#10;b/GDwfQtXRMV/fOi4OToHg/v3WE6qSKJfN0hsugydnFxyvrqCq0UJ8cnEbTgQwJpK6yx5HXO/PCQ&#10;tmshOMwwYMxAXhRIrXlzdso3L59inGG5XFOoCIqoJxXHJ4ccHh/ihYyAdB9QMqcuyihEMXQ0Tc9q&#10;3bFuBvohkoycdxH8ahxN07JYNzTdmr5tEFKSKU1dVxRZgbcugsO9xTqPUAqUxgko8wiCreoaKVV0&#10;rsCTaYVnYLAWERSogq7vyIocKaLztdaaUhesuiUmuUhppfFa4gSgcmywtP0arUuck1ws1zw9PeOq&#10;WeOl5N7j73Ewn0WHsL6nWS0Yhh6SO5M1AW/jeBycp/cgyXB0aO/JEugsUxonPIPzyNHYiwQMdAlw&#10;Ij2ZlOQiOkh653EB8kwzn0yQCXA8qSfoQuGDwxtH17es+x6hc3ob3RuUkBGkHAKCkBxzSfAaFd3r&#10;A0ynE/KywgaPEvIGsSqS+q7BKbcBaHd/3g4ZuCayAI6wIQPdBA5GMMzb07f81S/+gqHvUUKgtMIZ&#10;E8nfIhIGV6sl3dDhRXRFdIlUHomecQwVPmda5ols74mWnCRrCm6cDxAdC7fPm4TgkRDESAIOiPT+&#10;SNyM5G2FR+LINeRK8ebNC7xpefjoMRmaZrUkU3KDCtIqT9/rAQPYjUOdkpKqKPEh0LRtAhGK6JgG&#10;yRFeoJVCac3govsfo0Odc5G4GiyDNdEBVAiE1EgJZSlpuh7pAof1BJHA6sEGBgIuWtmjfHScz5Um&#10;BGj7gavlCksgK0uCC+Q6oypyijxDS0XTDVw0ay57E52OCeBsdOKU8fqPQOKRNHwNDFNoHddwJWUU&#10;8nBuAyLLskjWmEwmHBwc4LxHJzBzb6L4TZ4pgg8UZUk1neBFQCjJ0fEh5xfnnJ6+xhjL8ckdHj5+&#10;iJQa62zcN6yDYJEqoygLfvLTnzGZTvmrX37Ger2K4E8hyLSKxDwb9y6lomtwwFPmBVVRcO/kLg/u&#10;P2I6O4gUJhkFEiCQKR0dCDFIrZnOZkB0sBMiEi1GILIzkXjUu4GXp69YLi+5ujilWy6QBHKVYb1N&#10;QDN5Azw9EolHwGsE7bkNkWP83TBEt+3xNdcu7S6NG7Ehnd02b3YdxLcBbdugthE0uE1Q2379Nsh8&#10;GzT4HVfUHdDjDbcxrkngQpLct913wNjbQPbtz9r9zl0S3DZBYxuQuU2WH11nlQARfHSRJILxrskT&#10;NwHM43W5QQQIMhIqQ6I+pzVYpc+33HT7uiYlRLA3SNTmGkUypFbRnzOuFYJboNnJnSgw9AOvX77g&#10;+fPn/OVf/IIvv/yaxWJFCJqs0Hzy6SdoVSBCIqMkt3K2HOM25yYiCSy6aEl88PgQxTyEd4nUD9Yb&#10;tMrItKbIVHI9FbRtzEO6rkcIxZMnz/if/5d/xfNnT/AWRNCEIBAq4+TwkPc/+IAHjx7xve99jx//&#10;6EfMjw8YrInECGfJtWY6rXn65Fv+9f/6R7x4/grIQOb8o3/4+/zBH/yDCHbu1iwuTzk9O+OLL7/k&#10;57/4S548f8Zy0SBFJFQ9fvQAnYi31/sa0WlUiM31dMEQMKhMMgxJ1EA6JDI5OnkyXeC9JK9KZK6Q&#10;3iO8wI8OSeG7gM5tUH6WZd9xwYzrws29e8yDx4GqtEQrIjE2OFZX59i25XB2wGqwWALCBYSKYld9&#10;3+G9Zzaf8/EnP+AH3/+QDx/dpSokuigZnGBxtebZ6xe8OX3L0yfP6BpLWVbU0xrrA/n0mNlsztB3&#10;SAR2sDx9/oLVuiEIyWK5ZLlc0rY9TRP3hOl0xqSabM6vqiqUknR9R9+1BJdj+g6XQOrO2phD+Uhy&#10;H5eKce+RCmwiviEVg3GUVYmSYuOGhYDBRDGmLFPY1YrgLEWmeO/xQ4w1iTjmkTKgdMwLpABjDJkU&#10;WA8IyQ9/8BHf//D74KEqMqpKIYSLBGQpcVjEllDPjfWHbSKS36Rkzgek0GntTuILke+OEj7WO0PH&#10;YnHJxelblotLBtNTFSXzacXxfIKzBp/O6d79exweHUdBgORiv24aQtdwUOWEMgdCIkGksTSKtxjD&#10;0PdcXV3RtTEvqMoS7xwy5YKZVKgyowgpNwugvMMPHau2xTpDVddMJ1OscYRhiOJOIQldCZBBooWk&#10;FgVoSVFWkXxtXXKCjHnhwXQec6fk+Oy827iB4qPggLUWPU1iB1pTVwWZUugsi6+t67jeWosMAm96&#10;XLrfImiqfMJsNonf0UcigffxvkQHWBEFL7zaOErG/RQCLpEI///3V3IZGILBOI9zHus8vXP0zpPX&#10;U7I8RybXd6kzskySZxlqdH4MkfTuk6ujkoohGKRWUZyDmIN5ISEIeuNoB0PpAoMLGAQUJbYbcEEi&#10;0eQOMl1A2+FDdLA+u7hgMplRhEhAVkrjhMB6ByIgtSYrMmbzms5b3i4b2sWCqS5j/u0DPkSQv0qb&#10;uuRaPGnch7fzkt28YDN33nGtb8sPdnOAd5ElbnOM381Vtt+//drt9+7WUZvfp4Jkk9fBrXlR8Mm1&#10;VEeSrrU2ilasVqi8ZNUusA6E0HR9T9N28Vom8mYUzor9FKVVuk6xSPXBkeUZuShAKBbLFciYa8tE&#10;ipVa4QkMfY/OJHk1RSoduU5CxvxFjE6uOY6AciMhLrrPhhB4/eaUaRmFGqWUWC8YgsNbR5CSNrmm&#10;1yojywvy0lNOppxeLBi84H5RoIsabwzfPH2JdYJJVZIpFQ0JfcAbE8VeUl7VdwPnq3OEkFRVTVFG&#10;4ZBRLEXgcGJAS02mMjrvGLoOF0CpuB4KITfk56WzzMuKg8mUybQmzxRKpvxPqrhmS4XKCpyxWBdd&#10;2LNCp1pHpf5NJMPKskok9LjGSfYdo+4AACAASURBVBGvKVICkrt37pHnBW/fvsUFz2q5oOs6kJKi&#10;njCfH1AUZSTaxx2FXEm0TsR8F/M0awxmGHDGUpVV7JOEKJAXF6zYc9FKc/r2LW9fvyFTeXREt0Mk&#10;3yRCjVYWKQJlUVCXOcZaJpPpxnW+a1vMYJjUFaumoWlbBpsxJPKTGcymzjVJrHJxccnqakE7n3N8&#10;fIztK2w3kNcT5rMZRZmzWq1w1uOM2TjWilRzjATkXeLzmF+PImHRcdygtMbZkESlVOzFEOsnpSQC&#10;iZIKYwb6vmc+P+D+/ftYa/n222+5vDwjBME3z1/w/MVLrB/4yY8/5fF77/HP/vCf8OL5c37+l7/g&#10;q6+f0LU9q9UCKe9QFDmEQNO0nL095VyfU88q6skkCX0WKJUlQnYcq2NdFXORsMkDy7JkNpvR9z3r&#10;9ZrLy0vyPGc+n29I8uMaNF4bFZWf6LouipOm3mmWCU5Oorv8ct3gfSTLW2MpyoK8yOM9ndRRbM8Z&#10;5vM5mdYE7zEbETmBcRahFFfLRdzP8hydKabT6YawPiRRttlshqkqzs/PN0Jx1ga6vt/UYMMwRJL9&#10;jnDaeOwm9Qi294fY5882OeF2DMOwGTMb8a4h9hN1phgGR17mWBddqfu+3xDGjbO4wW3OazKdoDqd&#10;8tAe5z3WOXKiaI0xJu7FSYyySKTOUWRqWxRgU9+m+n6bqO7t+gYhehRDG4n727XvuH+OvZjt/eo2&#10;cvK2y+22gN4ueT6+Looe+uD56ssvefDgHh9+9DGz+Yy6vmK1jiTfPNfp+PsbvQdgQ0gfv2O7NjbG&#10;kGWRzHlwcMS9e/d59qSJ91xJPNdCdOO9HM+767rNXBmv01hD7Yr7jQIS4pb9PPYAohCXde5Gr2Os&#10;w52zG5GhbSGB3f3/Zh9M3ugL3JbPbH/P5rpsk+B3co5tYvNtBEKfxoLBUFVi098w9loIYRwv2yRq&#10;Ywzvv/8+eZ7z+eef35r33Jxv16TE7VxrPC6l1HcEKLZ7RmZc09N8ff3qNRfnF+R5HoWzmzVt2zCf&#10;1RwdHzCYDjPYG98xHse2sOD2dfr/Qq7czQd3e1l/U5/81t6zEPR9T9u2m/G525PaFXfarg3H67gr&#10;/rQ9vnbPZ3st8Fv3bFwvtq/XeP/leAze84OPP+KD9x/z6tVL6smUOydHKK24d/cxxyd3kConLypU&#10;llNPD7lcXkXRjrxGeIcdhugC73q86dAZ5Jkkl55vvn7C6uycTmfYwTAtYq2I9+hcU1UZRVFQ12UU&#10;c3QW5zxSSI4PDzk/u6RZLZN4iEIEj0JyfDClLkrapsPLwO/+9EdonfHlb35DsJZCSu5OJ8zqmsYY&#10;lusW6wPWxzxcyZjjjuujUlEU9voeh41WV1xPkgCHVCyXS4wZmEyrzb5QVRVFnjP0htlkSlnkrFcr&#10;/viP/5iDP/zH5LnGpPxwNjtEiJxnz1/zs5/+JInwRLG1vCwoq5q6rtFSJcG2DOMcbXPFi6dr1lcX&#10;3Llzl9nBEZPZBOs91jjW64ZcK5QSNJ3BuigGV0hN8I4iK7k6v+Tf/Js/SYbeciNwM44559wN8dWb&#10;Y/5vrm93x+VIrh/7/i6trbuCINfiw+KdImXfIVDv1G3v6mnH33Nj/9l+3+5x79Z/u2Ku25/vt8eL&#10;iPmFUhIzOLIyR4gouqKEosgy8jyjKHMO5lNmBzN+67d+yoP7dzBdz2AMX337hDenZzRNQ/DXz+/C&#10;mCcQyPPUH5JRZMJaiTUu9XDY6jGl8Zuex42CNyKJYkuikFXXdFRFybSeEEQUmEQEEJ7gfCLXf/e6&#10;7Apr3Fb/3rZe3rYW/01r9I3P3kNx9rGPfexjH/vYxz72sY997GMf+9gT4Pexj33sYx/72Mc+9rGP&#10;fezjb11Y5RXGwxdffcPZ2VskEbBWliX3jo/RWqP0QNd1yXFYYf2As5bBSlbrHmNbChVYVDmTusKY&#10;jiLXaJXhfXQtXTUrpFZcLhvenrcIlfHi9ZKHdwMy9Mn5ynJ6ccFgLau2RVxd8eo0ujsHIcBb1s2a&#10;L77+Bp9cAhGS9WrNl1/+htPXr3l87wg3WL558oxmueR3f/t3mE1ntF3LqlnTrNfYwW4eaNeTCdWk&#10;xjQtfd/TXV2hsgKLYLlqKacTbF2yuLyMTtfhkGl1zN07d1E/EYhgWVycg7e8fP6U2cEhWZbx0fc+&#10;Qoucy7NLjPE4a9BKURZldL4z0U3HGYM1AxZB3/YsnzzlxauX3DmeM5vW1FXNfLrkYHbAwWxKXRdI&#10;IeiHPjpRZpqj4wOO7xzy6acf88WXX3J2ecFqtYxuVasl3WrF+ZtXqFxR1TWz2QEhCOrJhIPDY4bh&#10;nKuLFY8fPua9Dz/g4aOHrJo1Waa4PDtH4plOJ6i8ZFJPObl7F6kLdJEzWMtyueD511/SPBkoikB9&#10;cMDB0RGr5Yq3r99ycXFJ41t60+O7CIzWgyLPFNPpLAKdgqfUkazknCOogLCCVRfBgqODhFY6AiKJ&#10;JJKyrjg4OiQrImhWAoOzCJ0AmM6gySnLnLYzrJsVSilOTk44PDrk8PAILeDFsyesViu8zHn26ozf&#10;PH1C3w88//Zb5gdTqiLj8vKc07dvadcNMquiu7txOATldMqD+3c4mswp84yh7xjMwHK15HKxxFuL&#10;IlBkWXTbUjqSDLyj6XuM7ciriklds1ws0QqCc7w+fRtJV1mOSgDApusYrCXLKqqypK5Kjg4j+b2e&#10;1QzOk/UD6/UKF6Azls4ZLi6vaNo+kiQ6g7Gepu1YLBbYfsDZSIDvBwMSVJYjiKB35zydT45bBAYT&#10;wUy5jIDa2XzG/YcPmNQ11hgGYyJt2DoSl+MauAJUVclkMmFS5tHFxkV3r/l8jhCCy6srLhYLBJBr&#10;zaqJoLO2aUF0eCcRquDozl3ulI8jQMQH7GBo1w1D32HMgJICERy97XBWAooiL5jMJ1x1PaLpUTpH&#10;KkWWaYKSKKmxydn7NiBNdGQQaJUoGyE6axRFxcF8RqYEZTo/lWV0XcPQR6Dpxt0qAf2l1iAVUgUU&#10;Eo8nJJGKSNxOjrtITk5OCAiEyCLZZAMc8ZEkGd4Fbrr579uIGduA20g0u92tw4dI+H3x4gWr1Trd&#10;T4HwliAs67bh/PyMl29eRbfcBFaXcpts6TcO8A8fP+Qf/P4fUFQ13vQExMatZUPuIIpdRPeRsEUU&#10;5Np5UUg2Ftij1SoJ7xNE9LRMAgOF0ojBMMlKfv+/+C8ZVi1D29I1Dc70KKVRKosu7MYSgsXaHuei&#10;2y3eM/QGmxzWur6n74cEis7RWpEV+YbYO/Qt3XKI5Fqlo/OGBqkFuSooRbkhpvjkwhZCYDKdE4Sg&#10;LCqGwXC1WERAnPf4BO6HSAhDarquZ7AOlUXXuCDiZSnzjCKTKATOB3rrWbV9AsqNAM543WRy6JXJ&#10;CV5skZeMMQmo+V2Q5zV5O2zGUZ7n1LMZQ3IgFlKRqSyS+X2gzktypbk8u6AsKnKVcXV1Rd8NfPTR&#10;Rzx+/JiR3fjq9WvO377eHJuzURwkLzLu3bvHl+Vv6DqZhFE8QSq0zvGYCBxNQgHh/2XvPZ4kyfL8&#10;vs9TrkKkrMoSXa27Z2bVzC5g3CWABXAAzHggib8PxjsOJA8AacYFeaAZaBRLzIK7sz2qp1V1VZdO&#10;HcLFUzw890jPrOzZBfdGxG9sbGoyIyPcnz/x+/3iK3ygXq+ZFBVHR/c4ODgkMyYR+WOk61IuEkJk&#10;vU5OgWVZIgRkWb5ZX4M73zDHgo+cHB9zenzCcrGkaxpiiAglroHsbjqQwXVHrQG0OSZLh5CI94Mz&#10;4ODmA1wDZY/X6luuo7cQuW4+u5vksOG9hnWbcia1AdoO15nOBK6955jEMAb4QjKWGkD6iY0dr7n1&#10;DEDoMfD5pgvdcJ1j0PBtDm1wRa4fSAQbED9cEW0EGG0SAcSHDWBzvD/eBq4fxmAg615Fyk/G1zF2&#10;MkugxeT8nsDBHmsdeSXRauPBhhjtwwNZYkySePz4Mf/Nv/yXvHr5kugjQhh29w745Ec/4sMP3uf9&#10;D96lLMurMdCKGNPzTqQpNqIkSNE76UmUUL0YgAIhUMqkdS9EIsoKTfAdr1+95vnzFzz97hnPnr/g&#10;X/yL/5qHD9+hsx2nZyecnV2g9ISiLDk6esAPPv2E9959l0eP3uHeg3sUZZE+11napoaQcjylDUVu&#10;eP3mDX/2b/8XHj9+jDEleTHhj//hP+BP/vM/4dnzJ/zsL3/K08ff8qtf/IKz03M677Ah1QWZKZnP&#10;d3n0zkP+8A//gJ29/USSvgH8THMtnTXOOxCJnCskeOeTY6NI957swJPbZFlVyQnVjsQbROQ2GP14&#10;fY1ds4b5/vbaSyIHMSTnUJOn8ScGlpcXfPv4G/7vn/4FneuIbY02GmctCsFsvsvh4QF37x6yt7fH&#10;0dERRTFhcXnCdy+e0rZL1k3NsxdvODk+gwBZNWM6mfHg6B7ewfHpKdPZnFmlCd6xu7vHpCp58+YN&#10;J6dnaJMhlGS1XAMKY3J296rkXnXjfgZiy+A6Ooy9tV0C8HqHd1fOjsN6unLgk2hjyIoSaz1SCpz1&#10;NMPfAFKI5IZcr5hOCw7v7ON9ctwUQiFIZN5IRBlNiEkcRSnDxCThpmoy4WD/gMPDQ7SBtllTVjo5&#10;uInkxh2iT+IZUWxyjGtOauLKUUsgemfSNOdctOla0Wglib0j8eLyguPXr1kuLyF6sswwKXIeHN1N&#10;joPaIAgQ0mfneZ7Ias5jfSDPi0SSjQEjIKvKzVlhRs5vvndJd1oSfRLnapzDtprF5QLnOpSIKGB3&#10;PkNlWRIzQhJDxEawzhKip2maRNQ7PU9Calr3pLcEtBYxkMk0FkoIfATfdIBCCwVC4mMk9L8vyhKp&#10;klN1iInU11qXxKBi3DjhZsaAkgilkuN8fzZ01m7qo5R3erTRCO9xznL6+hWdTX2NsiwxMuVhxqRn&#10;4WyXiPvBI1VyrR4Ea67IQP/xMG1JIq8C2OBprKP1gSgkLkYQiaiqpSTTGqOTY6MkuT2HPudOe67s&#10;hZMU2mTJIVkKTFEgjQGtCELgIrQhEoXCI+kCWJXRCoh5Tr5rsMLg3BmN98jOpjmVmT6plkzn0yRQ&#10;F0QSeZEKZQzTaYUDgjJc1A5vHd4Fok5rMEqZ8qH+CBuD6X8b2Sjl8Cn/5GppfS+R4bc5gn4fUP/7&#10;3OBvE9O5LpYj3hLWue2aNoVuvw/cFB+KvaBBiBGlsn4dw7pe03YdSNO7sltUlvU1Vaq/lTYURUGW&#10;pboiEU/thrCd1njqkxhjkFrjvGe9XqfzRin29/fJs5zVusG2FqUFE1dR5BKlJT4EfHB9zSbQWlGQ&#10;gQ1pLQrBZJKEOJrVGus8syoj+kSi3ihGCIlQOonqSYkUkqKacHB4j2WTiKR10zGdlEzLRAZyIRKl&#10;QhrVi8CJJFYjBMpk6DxH6YzOeayPyeVdG1TvEh6CTyJEURCdw3aWxkXaILAByiqiROq5CGDdNNTL&#10;JcI5MiVAeEKZo5VOe6aPiTCpMozRtO2StqmZTqfMyhKTZWlPjuAG4qZOwgUxKkze75WDAFJPUpmU&#10;Febevb4/4jk+7qjbhsVFR5llVFmOjMnFNXiHk6BkkYRJRCSQ6m8hYHdnB60VSg9E0TRnu+g3QjzG&#10;mI34nGkM3lmcbbFdh/Me74Hok+O8iPjoaesVO/MdJtMZoSqomzq51k8KFqt16j9ZR9s61k3dz12B&#10;6nt3kMQ+Tk5OEuF8Z850MmVGxFuDs8n13ftI10hMll9b76k/IvEhuUoP+dI1Immv1TZ2wfY+7fkD&#10;wS2dvRalErnV+UjbetarU5q2ZTKpmO1MQQmWiyUv35wTY4dW0P3il3zxzTd88uFHfPLxx3zwwfu8&#10;ePmaX/7613zx1Ve8fn2Md5Z79x6ghGS5XHP36IgYYbVakWVZElM0Gm2SiNS4zhrEL7rekXlDtMtz&#10;qqpiMplsiJar1YrpdJrIrtZecyQePsc5l8RfRgJpqZcaNq7WK78kOIfrT7JJWbC7u0/d1hwfH1OW&#10;JTEEzs/OEFLSdh1d2yEErJarvu5OrtNKS6pJRQyR1WqNtY62TYIzwOZ51M2a5WrFdDJBKUVZltf2&#10;4dvcmsck56HOHPpHGzffzfmc9uWmaTDZINZzVWs3TUOWZeRFgdaarm1xtduQeK21V6/pnVedc6k/&#10;J0DGQNvnmZHUm5Hy6nkOedZYfA1gvV5fI5+Pa2ml9Ca/HfKmoS7NsgxjzIbYP67dx/XwmAx/0836&#10;ts+97X2EACclwQdWqzVfffU19x4+opzuUBQFp2dnWGtZr9ccHBzgnEOpJHQTQspJfO9EfrOvMfQy&#10;kiM1GJ1x584RJ2/eUDerXoj3qvYZ+grjM9Y5h7xxxt5GkhT9uTsW2rnefwgbd9zx+R9CTOJcfa/L&#10;uVQvJAHC+FY/42Z+MBYluE1gZyzwMFyPybL0rHti9215yiCwIAfho3E+2a/5MSF/WBd+1H+7OSfW&#10;6xWuF+e8eV+39YQ2/x7Pm/5vXS/uOa59vL8SXIg31vMwHy4vL/nZX/1V2hdzQzWpePTOI8qi4s2b&#10;N6xX61tzqzTv1Fuf+dtEXm9zth/f3/h3Nwn245+PP2+87oZez3iejAUhb372+L1uEoXHPbybOea1&#10;/HQ0JmMhxnHfcBBIAfjhDz7hd370KURPVb1PNZ2BEOzu7nH36P7me6isKFOdpgwHh0fUdU3X1BAD&#10;zna0TYNta4LrkH1dt7485bvHz9FBIV2kNHlPyk97fKpgxvv5QNzvRYalIvpAphXLywt0llEUOWWZ&#10;kSlJu16hgYdHd9jZmfHL33zJenGJUQqkQIvIrCyYTkpmRc5y3bBoOjohiCEJawzk7GF/2HRmYtrL&#10;b/ZchICua9J3HP2YzudzDg/3UVJg247FRSLTX1ycUWmVxCBNOjOEjJSTiulkwjffPObxk2f85A9+&#10;l8mkoMiTmG4c9gZEEndTiqrMezf3VMO/evmcr77+mul8h0fvvpcEpDJNYQyddWijsV2T9l3rMCbV&#10;jI8ff8V3jx+n3kzg2h6x2Tu/t2Z6u3b9PsGv6wT0eK2/OuxRw3zc9E5vnEW3fcYgSHLbGrxNEGT4&#10;3mKcS9x879v25XiLQ/mw7oZrd86N1j60rUvfTEWBd56qnLA/n1KVSYBqb3+X+/fvU1YFs50ZO3s7&#10;xNBxujjn1es3nJ+eE13AR5vmmbeb7xCSCLbYCP654Amx7cfw+lj3hWX61m3Ih3vxyCH/a5qaGDwi&#10;Rqq9KUZntM7hg0P3pgbuFhGQ24jqf5PQyG1ziZ7Yf1u//Dbhg6tv+baxjW1sYxvb2MY2trGNbWxj&#10;G9v4Tzu2BPhtbGMb29jGNraxjW1sYxvb+LuG0HRtw8X5eQLjSYnWhizLkzNUiMgIhcmo64blcolU&#10;CVz78tUZ3z57hVKS+3d2aFYrDnYdAk/XJfC4d5GIxHnw1vPk2THSTDBZyXJ1ybINqJCAaFleUDuP&#10;i4JF21B7zzffPcVayyeffEyWKRye5XrJ4cP3mE6S0/TL1284ff2aL755yvMXr5mUOS+fPyd0js9+&#10;+WuUEFwuFpyenqMzQ5EZ2jq5I/7O7/yI3/nRp+weTLHWslqvqZuWTBnqpmaxvOBNV9Nah9GGgsCp&#10;tz25QPKDTz/iq994bGe5OH5DlRfkRjOtSj54713O5jOePXvOcrEg+EAUsG7WeOfItCIvS4TW6Ni7&#10;B4aAJLJYW96cviB4h1EZWhn2d3d49PAeR4eHlFVOXhgKVSBcAjrMqpwffvQ+l+u7nJ2fsV7VWJvA&#10;aYvlgs55RISmXlPkJYvzc9pVQ1ZUmCxnvbgkysjD995lvjunmlRMdnb55ovfYC8W5LkDdUI2mbF3&#10;Z0I+m6FiZHJwyHz/gGIy45vf/Jp2cUkuNI8ePOLjRx+wWC45OT/n+PSEl89f0NY1WqYv4mMIG+C1&#10;15r1ek2e50glyE2OF4H1eo3RSVAhy5K7u8FiTEYxqdBZRhDQ2pYszynLCiVkuncC1nZooymrHB+m&#10;G7egy4sLXr16mYiKIiKkovOSn/7Vz/nll1+iJTy8d4/d2Zzj4zecnJ2yXq2YVhOKLGONJ0rNbHeX&#10;3WlFrgTe1qy6NcvlkovLBYvlgnK6w+HBATIElOwd/lRyxjk+v+BiuUJpzd2ypKkb8J7MKF69fsWT&#10;b58wnSZ3sL293USIKQvariNOZ0yLitlsxnQySYBUFchNIiys6hoXAsenl3RdAipb62na5Jpxdn7J&#10;6ekpTe/mrIf1rjSid8SJMeJJrpUJs5NcJMqyIKLROmM2q7j34C5FVVA3SZghiEAkUlQZROg8eOd6&#10;4KhgUpVMJxXGJKJ3Zzu0NkwmE16+fsPnX3xJBIo8OWOFEHEhkE92KMuc3JQIobFRsm5bjt+8JtgE&#10;TvVtl1xIRAKHEMEoTZFnzCc7zGZzVtazjtD1JJrEaZK9EzQJgO+TM9k1xxmVnA2lAqM1KgYypZmW&#10;JWVesDOtmE5KyqrAA4tVcrsRcQDPCrTSOJcAQm1rEUKBjHg7gAiTA3D0oncWlkwmFZPJlLYnxyc4&#10;l0hEvfQS8G+DXTfb/A0w37Uj4Ia7DiSyzm0AloEgsbe3h+06zk5PoXcd67rQE7+T068GhFKo3nl3&#10;INJaaxPwuOtYrpLgQjVVYK8I7DevMYEFxcatJb1sdK/X74grBnzPy9g4wQdypemWK6Yq44cffMjl&#10;8QnetQSfyO5GaUQQrJbr3s0o0HZr2q7FuoB3HmcdznmKomR3ZxfrLLZtybOcsiwSGQiS05lS/dqJ&#10;tF0izGujKCcVpc7JtE5kwrbh7PKCru5om5bpZJLc3xC0uqVp1tSLFa115GWVQP0xEfuJktraRKqS&#10;yW1HREGW5z2wDpx32Ci4rBu6QO9MCLJ3nYfkzGV7dzrXg+1vzpkBaEyMG6DYAHgbwNDz+RxrLc4P&#10;hLSeLF1kGJPhOrsBgBZFkdy3Y6AqKqqyoGtabNuBECxXS07evObk9Wu0yRLhLwPvHfXa8urVC85O&#10;j9M6SksWpXW/hm0iUvQEHiUNSmt+/JM/5L33P0RqzbppEMohpMS7LrkGiisH4gRwv+4WY3oHuyxL&#10;97K4vOTVi5cszy+pl6uNc21yp7zu6nxTbGJwUbsG/B45s98kg19b11KmveWG+81tjqXj3w3A5+HZ&#10;jt2sxs5rQ4xB9WP3uvG1jYmrY3D1285AYnO2jJf5mNgxdgMbrv+mc9ZtAOjxOFwbrxGBxjqH6UHv&#10;G2farkMrhQd073x4c+zG13fT9U0pdQ0UPThNjcdtTJDfXN+IsBFCQKorp1chAjEOYijiLUc/rTWX&#10;Fxc8f/Ys5YhFTlZU/Bf/5X/Fn/7jf8TuzhwhQnLbHOauEAgpNiDgZF2b1v3gApVlJp2HMWCU6t2G&#10;I95ZFoslT59+x9dfPebF82d8883XnJycoKTmw48+pchKRBTE4Ohay49+9BN+/OM/4ujeA+4c3eXO&#10;3i6Z0VjbYV2LdxbrbRL9CIPLsSDPc16/fs2//jf/A3/2P/1birxCCE1A8PTpdzz9b/87njz5htVy&#10;iRImkYqNoZxPee/oiN///R/z0YcfcbC/z/7enL29HbquSU6tvYtoOjeGHCH2jve+/9/0vIJP5Al6&#10;sK3Siq53ua2qCh883tr0fhuI9W93khvPofH6uCJO9M6lEgzp/AzR8ezJcz777DN+/vOf8/nnv+bV&#10;6UlynvRLdvcP+NHvfcqDo3sc7e8xn09wvuX4zTFff/ErXr064dun37FcrdCmd+t0nsPDh/zoRz9k&#10;52BKVRZIJF9++Q3LpsbkJWVhmM2mGJPx4vkLLhYr8iwDGbFNg3P0zrMgpSHPSiD0BCCxcSELvXtt&#10;6N1yfU+6yTKTxjZ46rregIK11v25KZJMhDJYl85cHwLrusZZ24OTG7x33L17h4fvPOTu3T3u3DnA&#10;e09TtymnlRqEAwFapxxlMinJ84r9/T1ms1lPguqdvlxLjJIiTAhBIWWGFKp3tVQE/K25UxjEPjbP&#10;M7l2x5jqOiUVtl1zdnHJ5dkZFxfnCNelPLfIKKqS6WyeXOKUxGhNlRfE6Mm0RuurM2IQrpBEbGdR&#10;IVKonoQbPbH1LBbJcbUoK1TvhKmMIuSJuOp96Al0nvV6RdvUzKqKssipTJaklaJHa4NCIFzaQ0yW&#10;oXzsSejp3mTaVJKznRCJ5N+D+gWJjOijSwIbJktuz0maCC0lMSTn+RACDkk0ifS7WSshkhmzWZsJ&#10;Di7o2o62baibJp37QhDF4OSc9vh2taKrG1zXsV4uMSYHJFlZJOI+kUKn93TOpf1PKpy3CKl6Yu9/&#10;PAHe2gBC4/F4Ih0RJ3sin1CIXghNa02uNVnW339PIIyQnGqDQwqFIrk8W+/QKicvSlSuUUUixKvM&#10;oPOcvCwxeYHJO9ZNw6r1NDagVYbJSrJZxHct7eKCsOrIjenzCN+Ta/do6jWuc8RgN3mM0RotBZlU&#10;ZCIiokT0OjaxF22JN0gNYex6yu1kpWHfG0TCBgGu7wPRfx9Yf/yam3nPbfXO95HoByLEkAPe5jgf&#10;+zMjnc+DO19fdMQrIZRr5DkhwKfXGaPRWqC0JsTIcrmkXtcsmxqlFdVkgpDJZdn7kOpykQQd0noA&#10;nWW9WJdP/QvrMFnBZDanaZqUg4dEttjb2wVgcblMwhEChJIobQg+9NwKiQixJ5Qnl2kVQPq0DyME&#10;zqXaM+X1kRAc1nU4bwl9bhd8pOlaHIJSSLK8YG93n4vLJd8+eUJR5Fjb0uY5pcl6wQkBQjEIuiml&#10;k7CHgayMzPYFDsFsd5+oDBFBa92VAE2MCBnwoSVEAQGcDVwua05PTinzClPkyTHcpjWojSFKsN6i&#10;rKJr0zyPQhBEuo+udVxeXqKUYDaXifwuBMH3c0tIpDEEN4ggJcdGkynarsO1XRqPNolrCRkxWiG1&#10;5tGjh4QYaDvXj71LghkxYJs1Xbsm+nT+CpFyfa0kAgMRlJaJvN4T4iQK0Ts2EwWTvEgu60Bdr9NZ&#10;aS11vaZpanxY0XWORZ8jNZumJQAAIABJREFUCiEQwRO8JfqOsswwJhExO2vJM8VqrWg7T9N5JlWR&#10;eqZti/OBoFJuldZd5PLykuVyyc7ODuv1ivl8TlmlPd33+4mIBiGTMIHSms5ahFJoIZLIS3/914WD&#10;hvw67RWd7chM1rskXzm8il40ZLlaYaTq61bBYrlksVygjaLIK+4eHdHM53z37CnrrsWeLVmuO4L/&#10;hvOLJZOq5OHDB/zzf/ZP+Pt//8f85V/+NX/915/x7ddfMJ3tkBUm7dExCbOG0NJ1HdZ2zMUMkRdI&#10;mW9q5cG9t67rjTP48DNjrsQupJSbMRyIjYO7+lAPFEWxEUhzziUCY9dRliWTqiSEq705uV0nwqpz&#10;nouLCzyeoixw3tM2DT4EjNbkWZ7mmJIjUvPVHqu1QivTk/7XLBaLjShf26Y+oPOOvCeXD4TvwUl5&#10;2EObpkEIsSH2pvFLddDgrn7NbXuoDUMSKvOjWjb05LWu6/p5SP/vmARoy5JqEnE2fefQdd01wvbg&#10;/i61QvTPYvz74TkNhLNxTT8mot48WzbE1BjRUl2rCceku5s15fj8GPdihrp1THwdPvNKaDLeEF+5&#10;6fqd9n4pI9Z6nnz3lA+ev2B37y5ZLwaQZRl5lnHnzh1Wq1USSulFFRzJVT2EgB6ReMdnZAgBEUEZ&#10;zXy2w97ePuvnqzQPVcr5hvG9dg6PSMfD/5cjEvS4fhru018jLb4tLmh6wcIrt2J5bR0NPYarXmPq&#10;VSfh52Fs/Vu90ptO3sNcLsuy3wPcZu6MeyI3SfXjvsDQ22HUHxj4oUkUxG+EHxBXc/8mQXWo+8/O&#10;zq+JiIznzU1BoWv51ViAsM9fxmM+iHcM49d13Wb8pZS9iJ6+LmimNUVe8ey7lzx98pw8ywh+6JX0&#10;tRpXxPdxHnZTHHFcT4/X0G0k9+8Tihze80pI6G2xg/GYjvtiw7+Ha7qZj94UGLiZm14XTeSt53Ct&#10;/9bf07jXNN5zhr2KGCmKgvfffw+tJavVkp2dXY7uP2T3YJ/9gwOESoJwAji/vEDKtJebLImrzQ4O&#10;CD7Q2iTk2fUkeN81GBH49uuvWJ6ds5cX7OzuEvpxz/OczOTEPvdSyieh5Cwndqm3ojOBcx2EVNPW&#10;scbblnw+ZVJWdHXNcrHgwf37vPPOfb76+huOX76gLEvm8xnWO5pedMeHQOMtKnoKowheJHdrxHVh&#10;g/FXAjdFNXshjkhPGPfpTILI69cv8aGD6NBR9mJCgcXFGf/sn/4p9+8/4OWL52l/kRIVIx+8+4gv&#10;Pv81/+Ev/5offPIxd+/sQrB0nUWrdMarQQQgRqz3tE3N19885cnTZ3z59Te8ePkKoQ3/6E//MX/8&#10;x/8ZH330IaVRKC0JXmBDTCLgRpHnBd51fPbZz+icxUmJUtlb9c5mHVybo5IQ/Canum3dDPNvWIvf&#10;J+I6XjvfJyzxtwAk8Nvo0DcJ2X+TK/mmr9qv8eEah/8OZ+mQU4174mOhDykFB/sHvPfuu9w5OGJn&#10;vgMyELyjMDl37h6wu7uL1IqzizN+86tf8Pr4DWenZ4QIu7sHgCREl/bLXiBRq76m7AWIh++/Np+9&#10;EVIbctpB3DmJqAqliUS8CxuRIGstZVEQfKAsqtQl2Qhmx16MIG7ETQS374239dc3Z9HmQLq+bw0C&#10;ReMe+W01+/U8RNyaA2xjG9vYxja2sY1tbGMb29jGNrbxn1psCfDb2MY2trGNbWxjG9vYxja28XeM&#10;nckcOZ2SGc2rN69p65q2q7G2pm0Ve5MpZVYlwFNZ4GMC5ljrOH5zmdx/01epfPzxR+xMSlbLy0QQ&#10;VYb1uqZuLRmC88slAdEDfxXOB5brNbM8AV1Pzs5YrdboouByVWMyR921GKUSUA3FYr3C5Dl7OztU&#10;VUnbWrTUKJ2xd+eIIs84Pzlm0bjkZigzjs9OOTk5YTqdsX/nkMIYzk5Pef70W3722c+ZTqccHRww&#10;qQqO7h4mAK9U+ABN1/DZL35OfXmJVTlPzi/JcoPODJNZxe5sRlXkXDQNWgiaxSVCht7N26CzA3y0&#10;LC8LFpcLVqtVci4SSf0/y3OkUrRti1GGzGRIkUCAWVEhRKTrEpnoyctXnF+c8WQ6pShzJrOKnZ05&#10;d/b32JlPEYC1HW3niM4joXfIilRlRRGTM896ucTVDTFApxq0WaKMROYGvvAEHPuHR8x39zm4c4h3&#10;js9/8UvWdceiblg0a94PgbtaUczmyCxntr/P+5/+gMlszpe//pyT59+hL9ZUWQLoHt3Z597hAT/6&#10;8EMWl5e8fvWSumtoui59eS8S2DDLM9KX/YEYApOipMhydGYwJusBJIJcNmQmx5Oek5SGvb1diqpI&#10;gNCm5vz0NIHAg0Nlhp35LmfnFzx/8SIRKUICI+9M50znU87PF7w6voAAH7zzCB88MkRO3pxhg2Na&#10;7TCr5hRaEyP42KFEAqWsFgssiVwbvOvBWJbd3QOKyRRpMrxN5HGhDag0/12I3H/4Do/eeUDXNFyc&#10;n3FxviTGyLpu2DvYZz6fs7u7y97eLlVVEEOgrhtijORZTlEU5GWB1JLOB6xrOTk7Y7lcQkxAjrZp&#10;CD5wdn7ByekZ5xcLmroGoJpMKMuKrmvxviexiAQCT3iqRLbLiwSq0Soym+3ivcD7iNKK8/Nz2uOa&#10;vCjY29tFqgznEoi+7VqysqSaJGGCaVWwM51B8jfsXTXhcrng8ZPvODk9YTrbQWUJNOuiRGlNJiVZ&#10;nhNFYLFcslysWdUNbdsRbAI/FkWRnDCVJitNch4h4oNDSYNWiovLC9ZesHt4CM9eogKoPAeZHFyn&#10;0xmLuKDp2p74NnZOTwT5PMsxRqGCZ1pNODo4pNCSSVUgJdTLBcdnp7iQgB9FXiSAt5REoajXbXK+&#10;sz1gOwyk0cFZOW5cmoSITCZVIoanEduQImNMxGpiQEQ5us4r56ObbrM3AYE3gSqDI/Kt7g8iETaO&#10;7j/k8M5dmvUaZzuCTy7fl5crVqua1bKhXtf4EAhSoI1GxiSCgDJUM0OmJe88eshsvkOIIIS65pp8&#10;GzE/7Q1vuzVCbybNDRCUgCgSOSLGgDKCEC22XuAuzwnLc4yrmWQa6wVdG6AH/UnfYAjkRYaRGZlK&#10;ZPHok6OflAq5IWJFvEtEibZrybKcqioTKNRafAggoXOB1XqNMpqoBME7lsuazjpq1yVX2xgpyoLM&#10;GDSCtutYr1Z0tkNoiULjYyC49JxCiFjXJSBd7w4ohSQzGiXT6Vx3Hc4HVk3HsvU4EgFYKrkhCcQQ&#10;6LxHCLUhRA8gwcGZLAHg/Ob1A5h/AMYNQN+Li0uElJTTGXcO73B5uUhA9x64LpXEE2lsRzWZkJsc&#10;23aYzPDg/j2WiwVf/OY37O7toaRkdzZnbzpLQjZnZ+zuzNEyEczfvHqJtx1SJkGOGHuCoAAfPLiA&#10;iCLdF5KPP/6Ud9//EB8jq9UykeUMPcA0zdGucxuCewLIyQ1YXghxjZTRtA3Hx8ccv3rF4vwc2zSE&#10;3r0s9GSo21ydxiDk627jiqLI+30gXAOXaa2vr+Vb3PPG6/YmEPGay9gtbmXD+h+74YzJ6APg9iYI&#10;8jYC+vj9boJ5B1GAAbwNbObO8D7jzx6T58bAc+fchgx+Gxl+s9+N9rnMmA3YuWfiJ2Dr6Hmo3qFY&#10;yO93no2DDaWQRCGIvTiHs5aeTn7N1SiJmQgGzLPoyb2xvwYhJEYbsrzA+wTC3xj+cCVSMJAphBDY&#10;rk1kidyglMHkBR9+8gn7+/sslxdAwLqu36/69T647onkMmddD9DvHby00niX7sHajuePv+Ozn3/G&#10;k++e8ubNG16/ec16XSOERgqFFIbJbJdyNkdnJQFBnk/4e3/0x/zJn/xTJrM5rW2JeJzvaNs1wdsk&#10;yGE7ouhd36XauHo+ffqUf/Wv/hX/z1/8B6pqTlFWrOokUvD42ye0XYdSgv2DIw4Pj3jn4Tv83u//&#10;Ho/ee8DO7i47s50Euo6e4Dts12zGIQE/e/e0/ryNJMdlHwaxBEkMyc1WyiR6A37zrKRIJPIY43V3&#10;qzg879/umnRTPCLNc9GT3wV5UWBty+XpOV9/+TU//fc/5fPf/IYXz77De4cyOffvP+Devbt88P67&#10;zGZTlDZ4F3lzfMpP/+KnvD5+yeXFOTEKoleIrGC2d0iW5QTv+IMf/5CPP/o45WXKIUTgyy++QOC5&#10;f/eQVe1pmrrfB5Y4Fzg6ekBVVTjvODk9xce2vxdFiBHrk1OW7AkxticxyGGdEBKgvuuQSvaunZ4Y&#10;JMraRHIZgf0Blusa73xaC70jeL1OddR8Z8rHn7zH0dEhWW6QCC7OLvirv/oZu7u75HnGet1gbXLU&#10;VFIngTeTMZ3OyEyBMdlmvcUYadtEKsmzCSDRqkSQAaonZwzX5jd7m0obDPQEmRDEZn51bctyccn5&#10;2Qnr1ZJ2vUaGyM5sxjtHd6nKoidEiw1R3XqPazuEDzQxkhuThKV8yjNEJOVUUuGsJdgkXqeUwfWC&#10;DEorZFB4EZEERPSberDIM5RIcz1ESdu1SH3A5fklTWdZrCyBBiXTHmWyiNAqzaUASSUq3btzDmOy&#10;XjhL4V2AGPA9MSEQcb2ohPcBqXVy/1MFUhkQCiGSC/uA8TaZQfbg9ORcLzbO14SAir24gBbkyqCy&#10;RHxoXHrOQkraQZTHB5Ca+e4+3vVk7pA+yLUNMtPkxjCtMozOsN7TOU8XIm0XsX7w5/uPJ8ATVRLJ&#10;QCY3dZ2RCYExitl0SlkWGEVytu8dF2MI2NbiY8DHSN21SCnItEQajVaaKCWmKDB5hi4MSIHsBfWS&#10;6JJMDqfVlONVTdNZPCqJBAWHUhozmdI2NbZrk6BT2xEqi3MWIQXa5NTrpp979GIgonfA1eRa4BHJ&#10;QVUZOvxGIC3255m/QcoazvoxSeqtIYuR4K87Yd50Db6W93/PPjuc1QOB/be5z98kK4YbTsI3BUs2&#10;10la81KIDeFyqJMGksLNGkqqJJQx1HuD27rzjqZrCTEyKUuKzGzqh+tEq3QWCSHwLvaCEBqjMyKC&#10;dd1SlBVVNWE+n3N2fobtLNPpFKUVzqX3lEoT6Z3fnSPEdB1Spp8F71MPYBA2CAEUnJ+fY1TaowPJ&#10;Kb21HYHUM4hA3TSs6ga7XLGPYkfnlEXJ0d27/ZpM63CxXNHoNvUiZ71YXU+ETfW4IMqA0MmpdP/O&#10;XUxZ0jhLaJPIlBTpekUIuM4iB7KiUBhlKIuCxlpCdKwWduNSOplMKYpyczb5EAmeRKINaT/23rO4&#10;WKEkzKZTiqIAkQi+sRc8iDGitKEoytT3GciyMaK1YqLLnjgc+z7fUDem/VgLla7ZJzGBum6IweOd&#10;pQue1WrJ3v4hKssQQiUCvJAbF3RJQEaQoRd5c5Hc5DjvqcqCRw8fMp9MuFyuuLi8pF6vaeua1XqN&#10;kElAIcsMdV1vzjYtRCK1FRqtIiEASjIpMhQRXwpWdUfTduRZRtO2LNZrus7igugFPBxKKoQULJdL&#10;1qsFpydvmM6mzOdzjMmSe6WPVNNZIgj37u/Degt9zXGT8DveE0IM6F5EJNUKVwTvjUuu82iTauUQ&#10;HVqnGiAJOzmalScvCu7ff8hikXpjnY28Ol4Ahumk5uLigovLM+7cOeQf/8M/5oc/+JinT5/zzbdP&#10;ccFSNyusc2RZnuaTc9T1mtmsousalDS9K7vf1Cx5nm+IWW3bbnIlrRTCmE3OX1UVzjnW6/WGMD8m&#10;QW5qQ5Fq9aFGddaSZXkStJ1Ne5K8Zb2uUSqRyS8uFtjOMptOObhzyNnZWVrrAbRUGJM+p+tarLVc&#10;XlwilWQymW5q4KIssJ3FuQ7Zi0M1TXKpzYucLMto2/YakXXsphxCSET1Ppccu2ZXVdU7c6e91I/c&#10;7jcu1VIS/JVYQrrPsBHoUyqJUciBPGrdhqg17PmDa30IARFSrjrUWTeJwjdd6r/PVXpcrw2iguM8&#10;Yky8B2ia5lptMD7DxkRt2TuWf1+d/9vcr8fnnlSKKJIA1XKx4tnz53z86Y+4c3hA1zacnZ3RWcvr&#10;169Zr9cIkRyQh+c+XIfvr23z+f24JmKhAgQ6yzg4vMPx8Wvabt2f8eotEvHbLr/Xz/lh3ozHSSmF&#10;knIjljA+84f+wdA7ueotiF7Qymz2lZuu6ps+RRyPZfq5d65vlKdx1Do5Qcd+Lacz9XqukWXZtd7G&#10;TZHAob9q+rU/rJOhJxvjldjeMLZCgDeBLMs2Yg9jwud4jt7ss9wcq+8jl27yHrGR+EH1ayMR8vXV&#10;2pHymtP8cE2QBGdS7yWiVEbTLKjXNYjYk0EDSqW5VZYlwEaoYhCdHN7vpkv7zTk+fv7XzovRvJFS&#10;bsQ5hrmz6c2M/n4sKHHzNWNRwps99itBBd4a03FOO7722/JaIcSmb3MlOBnfEowc3ve9995jMqnw&#10;wTKdzbh77x67+/tMqllPjo6s1iu8T87vWVEkIa6mTWNc5Km+VBKpBJNsRrB5coEPLU+fPaXIDQf7&#10;e2ityCcVSup0nruUJ2ppiEEyn+2ltWEjbdfgOofr3KbmMUYRIxRZEkV7fXyCUopqUnFydsavPv8V&#10;u7MdDg8P2dmf44JDyiTQ8ub0nPbxt+jJBO0C7brBDU7d/TyXUiKF3HxBEJx/qwYIPgk2J8GLNL6D&#10;IJVWGqM1l6dnyChonaWalLzzzkOyImdV1ymfFpKurTnc3aEqS7788muePX/B7s6Uqsh6oVlFDNA2&#10;NSeLBV98+RWff/EVL16+4snTF6xahx/EjQV899//a/73/+vP+cmPf59/8k//CR9++BGzakqZ7WC7&#10;FiFBisjrs2O+/fbblH/3bveDAIX8HnfvNFeSyLIYel43HNPHYgEDUXwsrDKux8br5PvOn99Ghh/2&#10;iL+tH7jom6NjAda0/1zt18P60IM4xGYceqFpMdqnrE29FSEwWjGfTdnd2+PRo3d49M47zOczpuUE&#10;bz1t0+FDg9aC/d09yrLAuo6Tkwv+/M//fRIc0Ya8nKQcGEFVFLiYhAvVSOw2hIAb/SwJ9V7ltkOD&#10;Mo6++xr48gkXwUaEpCgyptMJVVFyeb5I8y2mOaBVEgge97mH/wxybePvBW6ewX+TC/ymlzkS7vlt&#10;73G1x/L/QShhG9vYxja2sY1tbGMb29jGNraxjf//xZYAv41tbGMb29jGNraxjW1sYxt/x4ghoDPJ&#10;pCrZnc0JVYX3luX6EiUF00nZk3p9ci0WYgNo+uDBEdNJRVCCe3d2eXDvDnuTivPzHKFkD2iBdd1w&#10;sVjx8uUb9qYzkLBqL4m0LFYLKjNHCcHy8oLoHc52vH7zGmOSC/3uzhyC5+T4jOPLU4zp3YKExqjA&#10;0Z0Diizj3r17rNYrLp6sme/doZjusK5rTlc1qxAotcaFSBsC+XSKqiZ4JE+ePuPlixcYrdjf30Mr&#10;lZyryoqLywXffPUNy8UKpZJyu1ISpeC9jz6gMlkiEsUEplpcXCBlIHhLOZuTZxl7O3MypZLXXfR4&#10;69FKMiknvZO8ToDTEJODTozkeYHUCSjfWUfbOcquosoU+EjdOtqw4vxiwYvnL5lOC/Z25symU2IU&#10;tE1H07S01uK8J8+LRNY2Aq8VTV3jXKTIBT44mnWDJdA0a86OT7l77xEP3/+QO4d30Eqxs7/P8+fP&#10;ULahcy1123J2ccbh0UN2dvcoJxU6U+wc7PHp7/wuL6YVi+OXONcgoiNLbESMgLv7u8yqjPPFgmVd&#10;09QdXdsNMzK5FCrdu+BIZEgEaKUkUieSVlHOaJtEelTaoFVyjjQ6x+icfJZT5BWnpye8fvOak7ML&#10;iqri28dPadY1VVUym03Ic81Je8rJ2RnHpxecna+xURBict/zAcoi5+7REeWk5OL8HNd2icADuLbG&#10;t+Cbhi54fG6YTiZMqglFNaGa7XKxWHG+qHHOU5WG3cmUMs+YKcWjdx8lMJ23RNdCcAgp6DqPkorZ&#10;bMadwwOqSZWcz7Ns49K6bmoiERcdl6uLRODygXXv7mVDQKBYrpLj5MX5BWdnZ9i2QwhJkZdJVEBr&#10;6rrZOK7EjVN9Dxw0CqX0FTjXgNa9W18M+ADCB4w2lGVxBQTrnTV0NaGcTqmqEq0EO7NZmtdtk5wq&#10;Y3JKlNIxm+/io0RIRZSS5XLZk4kieI/vlrRNjWtbgg946yiUQsmMCBijkLlBa0OeJ7Bh07bJHVFq&#10;iqKgyjIOpzuctYHOR4rJFJXlyf1QJQBHURTU9RrbA3rHYFQpFUobYgyUxYTZbIeyKLG2ZrleQfRY&#10;25FpQ6EUzQDsBSIJfJflGXlmiMEnt9CYSEMxeIgeKcDGK/Jrnmc9LCqgYiKCQQLt+xA27jlXIJOB&#10;vBF6EEx4Cyi7IVlynSwaQgB1BcYZQkixIVxLpTDaMCnLRCoKjoODu4ie0OR7p3RJRGTqGhhpALCW&#10;WbYh6iSHS7FxjxwDKBPpvwc8ccMpauNIEa5gUyJR0mXsvQRFQESHEB6lJbHrqC/OyFyN7lZE3xDr&#10;mJxjrMX5SNN1uM4SYyJ8AFRljpahF1WAGD2utXTOEVyXgOkhkEkB3hJsWku+bYkCVGaItiO6jta1&#10;uJgIGzHEjSPqxgFXSurFmtVqxbppWDY1XVL6QChB01oWqxVCCObTGSEGnHc9SApyLcmUJgRPF5Nf&#10;7bpzLDuLl+n8HkBUZZkc5AZAtZRqA3QDrjmRjQGfduRSNnaHkVJibcfZ6Sl13fLmzRuUVhR5wWQy&#10;TaS94BN5K0sOb0RBkedEHzg7P6cocsrJ5KoBrBV7O7scHh5ydPcIIeHi4pxf/OIzXr16ySAG4ZxF&#10;iCsCRXSO6CNSJOLinbv3+N3f/wl5WSG1ophMaLsu7aM9qd/1hOABNJ32PXGNsDoA8K21nJ4e8/rF&#10;cxbn53TrFV3bIGMi5wmu3FuunNDHIL8EjncjougAbh7Gc+yoPjjDjcFlgutksJtuY+qGc9qYcH/T&#10;fWUM6h9i2BtuOtENvxsIGcP7jQGSN13SEiBVbd7/Jth3/Prx549fO9zT4JIzkAuGvx/GzVq7eX7D&#10;58teRCXNuYjqxzvPs1404YpYIntC722Eu7Hbzdg16Gpfot9z09wZ7iP97eg9NvIZpNzFFOR5mV6T&#10;1Dv6ff86oSLNEUEIlhgSeT0g0VlBlhcEEam7Gj0Cp6aLAO8dWqlEsomQFyVGG5Z1S12vyJQmUwbr&#10;Wv7d//bv+B//zb+hbRpc8HggoMjyOUdHD3j06BH379/now8/5NNPP2I+nbJcLlJ+rhRCRtpmScTT&#10;djWNuyIJDsS/JKbhiQJElEilePH8JT//689QSlNN57TWgzZ0LnLv/gPee/SIBw8f8sMf/pB33nmY&#10;cqPcbPCtznnaeoHzFojJNTdcERrSsxiTG8G70DvRJZfQGMWGjCMQG3LcMP7VpCTEdB544jWCxG2k&#10;lPHcuUn2GETBTKZZr1d88eXn/PKXv+LP/4//kyffPMY1DbPpDo8evcvRvSMePnxANSnobENdr3jy&#10;m895+vwF69ZyfNGC0kynFZODKZPJjKqacPfwDrt7e3TWsTg/Y3e+w3ffPaOcTHDtJZcXZ1ycn6N0&#10;jlQl1kY6ZwleYowmywuigMVqRZZlFEVBBJq67s+dQNs2aV71Lp/j9UpMogJCRIwxVFWViB69kMmw&#10;9wxOoAMBTkpJFxKZzAXHfDbh44/f5dE7D8nzHIg0zZpXL495+eI1L757QYyBjz/5EK01JlPpHOxr&#10;jK5ZEKqKIi/QUtG2DZFIXhisi4ToKfL8as9HI6Xu9w96Mn0vctCvfTsQdmNAE/HOc35+xutXr7g8&#10;P6ep18ymFQf7+5QH+1RZTlVVSCHSGEcSOcSodJ/OowR4JWmaOokKCEPdC17IHsiczumAFBElBxC1&#10;TiJWUlAqjfMuEdPj1V6aSDsaBBRZwWw+Y103VOWM4BzepjrEEbHOs2gWNF1H21o62zKpSujJLXlW&#10;IJXFZHnKNbwnOEtwFoJDDsWASORfpERqhS5LdFbQWIeNni70xJyQdsXN2YLA2u7KdTX0xNeBFNaf&#10;lVoqsp4oSU/EDTEiIokAKHu3NykpyvTsnbPkRjEtiz4Hh1wbrFZ0zjMxmiAkdedYb2rUv32IGECo&#10;XqAokBdFyv2NYVLmTEqDih4jIs47OpvqDRuSc2LnPG1rybMMB9jgqaYV1aRElwadJ8EUqRW6KCgn&#10;M8pqQmYKXAgIpak7C1L1BPb+bI+gshKKCfViybJtWS6XlLMdutayXK2pqkmaO9GjgwPn0EhkSI9T&#10;aQjBkXF1TjokIibyb5TimnDN9xHbIukMFnCN+zDOe4Yz7OY5e1stMM5rbnPgvPU5iUQ4SWI5YQPM&#10;78ugDUlkqD+u8h+RxMdUEnMTYrjOVNcqKXsipu9JbUl4prUtbS2ZFzlGQFlkCN+Tx5Tu8wbVkyfA&#10;W4dW6RqDiAiVJHZae+W4qmQ6O31dE7sWmecUZc7d4i4vX76mtRZNJCszsjwnMxkiplzOB4ePAusd&#10;xaSimM4QOqOpG+p2DSHtF957OtfgvKC2HavWIDx4JOvW01pLVk5Ze1h1nrbrsP4NWmdkeYnO8rQX&#10;dRbvobWBdbMmhsDezpz5tEpbhRT4KJIbuk81CSY51vvoqZua1qa1bIzGdl2/vuXmuehcI5UizxST&#10;2ZQQI2enZ3jfQtAYnSOFRGeJiN20bZ/Xpxzd2sDF2SXnZ2c8vH9EJgMKh+tqbNsi6Ul0In1uVRis&#10;hdWq7fMChRSaTKd+hFACkxvatun3Nr/pcRmSgFJMbBZWqxVtF3AhEBXUbYeOJNHMvj4UJMEcgUi9&#10;KNvirAWlqcWKgEokOWfJFcwrg2SCihHXdjjrCM6TGUWeTZlNy17DJfWRYoy4pklE/5j2ZRmvCGW7&#10;0wltnlF3LVWVU5SG9bphtWqoXUCqRA51weNDwEbPaulZLFZcni+Zz3eZTj150fU9l+Q6XWSJjNc2&#10;LV28cn5Pa3mommQSzSMiielcCfFKQC8GtOz7H73T85AAJ4EHvyG6Xb13YFKVHB3dRSrBcrFiuVxx&#10;srjAEplRsq49n30xrJXrAAAgAElEQVT2OUI5fvLjH/P3/94f8Qd/8BN+9rPP+NlnP+fV8RuEmGL0&#10;BKULnj//jrOzU0IIHBzc4aMPP6Yokts6UaCUQYgrYmXbNBun9yRYozBakRmT6tMYNy7nq+US1ZPo&#10;ByI9Tmz+fhCn8SEJT4UQKPKMIsvxNhA15GXBuq05qxuWF5e0dUdVVbz76F0Wl+e8ePkCKSWTqqLt&#10;Mk5PT4lE2q5DmwZRlAiV+pHGKLxL9fxkMqFtG87Pz9Pc73PdrktnqA+BENL9lWWZxqR3rx+T+7uu&#10;oygKVC+CO+QAIQRiT74e7n+oB4f6eUzqHWrU5EwfNoQ+2fc7x0Tj4eeBeE2E7eZZMxCZh5o4xtSL&#10;0+pKQND7XnTIXblTK33VT7npxD2u0cdzcxDjG4QAXC8CcJuL9M1aeVxP3xRxS70M24+V4tuvH/Pi&#10;4yd8+oNPee/hPXyz5s3ZOeWkwnrf53AKRdojtTZpzwj+OuF3IMn3gla2s0RgtrPD3sE+L1+sU/3d&#10;525iRKC/2b8YnokxZjMHhvEY389YICCEKwGdICQCiYg9QROJi4GJMRhjKMskXLKpV2BTz4Tg8c71&#10;4jYRoZJQZwihF71JnMoQ/HWhvxix3qY6IV71M4mJBL7Jb0bPJvTialrpt1ybN/cSISsLhBLY4JBR&#10;9eeL7wVnrwjtyd26d3wePfOBsP43iSSM3eLHayCSapWhb+X9MEbpfsY9pjDqIykl8cGCC3z88Sfs&#10;7Ozy5Rdf8PLVqyTUKmU670lidMZc5X7D/n2beOv452OhoptE/puij1fCcxLvw1vr8be5xg//vun8&#10;Pu5zjfun488ON0Qrv88l+fozkUipR/fS9+FlEkGIMYkptc2KPCt558EjDu4cslxeUhQVZbWDMek7&#10;NNu2BGcR3kEQoBT0wiJRgozg1qlvYpRKz7oXd5hPJ5y9OOPpF18xy3NCcLSdZT6bMclL6EVFJWm9&#10;FmWJMUmYRSjw0WEbT9s5lFDkJvVsTJ6jlOTxN4/Z3dvl048/Yj6f86tffY5RhoeP3qEocqRKRF6j&#10;FPu7cxb1CmkEs2JKWCwhdAQvCZi39lAx2nNvCiekeTP8G2aTCc26ZrVc462nMDl10/D0m28JAo7u&#10;P6BF0obAol7hIkQpWLc1yEhZ5rx68YY/+5//V5q6487hHkrCarnkydPn/OrXn/PkyXdcrhuCSMp+&#10;gSQ6FvqzSgpJsPD48TOefvecP//3f8Gf/sN/kBzhP/yQ2aRER0+zqPnNzz/n28dPEUZhRKo5hEoC&#10;l+Na+KZgw3Vx57dFJMZnXdu2m3l9JcYpN87kGwGM7xFx+JvI70LEW9fbbefXsJeKKIkiFaRx832Z&#10;SPlquukk8CKSWpTJNIo8Ce46x7Je45zFNi1Kae4cHnB4sMedO4fcuXOHvf09JmVF9J4QPHa9IARH&#10;aTJ0lrOzMycrSo5PTvn157/hiy+/AqEpJ3tkmaGsyo24jpASQ9bvmcM+loR5EcN3VWxqiiSw5vHh&#10;qs889M+lSMLyshermlQlRZlRlhkuBC4WFyyWq0RG779zEEKm5S4EIggiYTiefus43+bWPvTmNn8z&#10;6t8r2Qt4D43wW+aB6sVUnHNJfEK4LQF+G9vYxja2sY1tbGMb29jGNrbxn3xsCfDb2MY2trGNbWxj&#10;G9vYxja28XeMLliijcSYAORCSIrZjMlkSqYkO9M5MVis7VAqgbvk/8vemzVJkp1nes9ZfYmIXKuy&#10;qnpBAwSbBATjzJCSSTaakS4ko80fmAsZf+WYTGZjGpN0MyNCoLiAENkE2QB6raquLZdYfDubLs7x&#10;yKjsAkkYL5nHrLuWjIoIdz9+ls/f533JwsKPP3rC9+T7TCknzFmZcEPP8WKJNBnuTClwfHSEra55&#10;/fqEH118yMWjU667Gz794ktElJytjmmMQmvJi8tr1ruebtthbGSxWLJctGyub9h1a3bbLd3oePni&#10;BVfiDdM0sFyteO/RBe2yYfITMQls3TK4gEug6ga8ow85UX7wjmkcEdqyWh0xhoRzA0ZLhucD0zTS&#10;9z2Ti7y+vmF5fMLDx++xXCwzrF7g/gfnpyxsjZGKzc2Wrl+z2XZIkVgiUKrCLizLxQqZJCJGiJ5u&#10;2+FdwvsJJUBJhWotIaScVicgiYgfHfSOkARSGaKEbppodIW1DULm9LFhGnE3GzbrDUerFXXVQEkO&#10;RuaU7q7r0WjqqiRtCoESJdcuSIatp3M7ogcmwTdjZH2z4dnxCbqqcDFg6wqtBErA2O149ewpu+sN&#10;Zw8e8Oj9J7RHLUkGTKV4/OFj2oXCdzvGzSaL5w2Muw2ESGMM1fk5R5NjvdnRDyO7bof3U0njLDkI&#10;KQNi1mbRdkxZJD74hEsGg0ahCMETY8gCYJvTxqOpAMHNdsP1izVvLq8QCKqqpWlatDYE57KQu+u4&#10;2ezwXlK3LUJoqpIIaJVGKcF2c8PQ7xi6gWFwRJFQMcMiOM9iecTDB6ecHB/hvKMbJrp+5Ga95aab&#10;iEJgmxqUygnIwePdgFGS4CdEdGgBKI3XYI3m0cMLFosWpXKqyiyojAVeHqaJYXKIlPDOE7yn63Ja&#10;tPOB0QVevb7i8npN3/d45zIAYi0pzsmzRbygM/Apk6Cyira1NHWD0opp8mx3HbKAS1VTIYaRfnQo&#10;nUVYti5QTxEnWmOLyFdh2wVaSazVCCkYpxHnHdG5/HNbcXRsef7NK8bBMUwdkw9AwhqNjJEYfBFq&#10;OVRJPW9MFgBrkUE1H7MgNqacjCFkhmeFrLAmC6w98PzlKz59/oquH0jK0KyOEIBPud+1bUPf17hx&#10;KgmXJounkgCtGUeXAZbFitrUOOfpnYOUwSVrDUbmdHBdWYggksgpuCmgKpnNDBIQA8FNKKFJJCIR&#10;n8Ie5psT0IxVCB/3KfEhxJyihNinn8+vv5vofPjrLH50zqGU3v+bfaKUFHtRMMxJG/l3KUWEVFnU&#10;HBNJ5KRR/BxHp0hCUBmLKQnVoYjSZ3FUCHNqUz6nMc0JR2KftiTvgoMFSLnNv7iF/OcmRJGuJpAc&#10;gPGhXBcVOVos+OqrL/jbn/45K+Horq7ptlt8iEQ0UhoCEaFgUQA9IwxSSJRWORVMKcbR4VzA+5ih&#10;hNpS1ToL/V0Gma7Xl0QXIGWgfjcMCK1o2hajNSqBtDm1vGkXSKlw3rPZbdmNI370bDZbusnhgCQV&#10;4zgyuMg4eUYX0MYweE9wGeLWWlJXloWtiKPDEwlC0vUjV/1IEuogRcqgjMLFnFo4Q2WILKieU7Jn&#10;QW0WvWWt0zwO3YWxDyF55xzOXbNZZwMBKRWr42NWR0dYW1EZy6Jtcc4TnUfZmiQlb66u+eLzz/id&#10;3/mYi0eP2GzWfP3llzx/+oy6qggxcnV1xedf/LLAiNncQqhDaDonweUU9ixorpuW3/3BD3lwcYGp&#10;LUKKbG5QAFRJJJQuNafotW27v4+staWf3SY2933H9fUVu92GaehJwZO8Q5ksAI0pZWDvIO1pFnkf&#10;Jucciva7rstJk/BrE972gvyiwD5M37krAD6E2+drNL/3LMq/a25wF5o/FMQdQm3zr/P4ePjeIQSa&#10;Jids9n1PCGEPq++PKZ+Qb4lVD1PLZpHxnAJ5V7h5KGieE/VmcfycUjcfh/ee6FweX0pCUnS+CLVL&#10;8lK6PQajNJG0F4++Sxg4H/d8Dfa/3k3w2l+/WRSek+eFvk1gqusGo21BmvJ6XJR06UOBd76mOqfQ&#10;UQB8majbGltbfMhGEHlEjGhl0bLA+KKMrxF2uy1Pnz3j+bNv+NVnXzCOA3/0R/8LxyfHpBTZbDa4&#10;CKZZctSu+PjjH/DRR9/nyZMP+M5H3+H0bJXNWUrS+na7zvAfAikjyXm8KwJIH95KMfKePUy1v67l&#10;GIdhwFqLUpZ2ccQf/OhHfPjRd3l48ZAPP/iAB2enKFUSxQmk6JkGR3Bhn1Ao5K3wOfgiQJfiWwlX&#10;+Z4o82kUCBQxCmI6SP6bE6XIybDGaFbLJYKc0jSbIYhfk6C3T0Ev/XD+z2iN0hohEtc31/z85z/n&#10;Jz/5f/jZz/6S9fqSRbvkgw8/4L2LRzw4PaduWkY3sd31/OrzL3n55gXLRYuVCqkblGx41CjOz8/R&#10;xjKOA1VVc3pyglKKly9fEaKk3+24fPUSW9cIpSE4hmEg+IQxidPzFkRgmAqI6wb6od8Dx4cpdwiR&#10;12YCnA85Mb3cr/O9kccWXa6LLGvqnC5qjME5yXa3y3NGgWn7vqfreqypaNslJyenPLg44+LRA4xw&#10;vPrmG3a7npevXvP02TOmcUIpQ11VXFw8RCtDSgFrVYH98ljnxoFx6Oi2G46PT1ken3B0eoLo8jhm&#10;rc1GPDLfq4lAXVsSnhAnEtlYKoM/qRhpiLz23qx59eIbXr14QYqB1XLB8aLhbLlg0TZZ8J9gGkZ8&#10;AaqlVbTtgtWypaostdXsdtsM7UiBJKdDTz4b1sXgAJm/H3kdrIqA3/liqJESyc/jpCD6DDUKkc29&#10;YkkXE0Iyjo44jBmGbzRG1wSX1xd9PzA4z812y9XVFdpYlAQbLScnJ5zaCmNsTmn0jjintsdIEHlN&#10;l2Jk7EfGaWC9XTNODmMbTk7POTk7z3NHiHnNWUBehChJ7WlvpjEMQ55HSmK1L4L71fERi7ZFyrw3&#10;FSKvQaXK6cNeB2LMNQutFBBJfmKKEIkcLY8wSjH1GVxFKlLwyHLOIpKpH7i5uvmN6ysRwa7v6Mo+&#10;fk7kayvLoqmpjMRITXATwWejrDL7IJQqRjqGIGAME1opFpWlWiyoFxWmtihtkcpQL49YnZxRNUtM&#10;1SCs4fLqOgvhtUGXxDtZ1vxRBLStSFIwDAPb7ZbFbsPyaMl2fcP7H3zA2dkpVy9eQBqZXE/wgRTy&#10;f8EFpAkwdUQBaAtK7oEr7syXh/PxoaHOfl6LaW9KMr/+14F8f1+7O+7eTXj/da+dW4pvJ4Dm5UAk&#10;b1HS/nvm12ZTgTnVN5V9uM/xwjkdXipqWxeIT2O0QLmBrttSiwwcLesaYw2x6xiniSZ4hLB744gY&#10;swHMoZlSCm9DVTP4WtcVk/fIypS1lc4ArcsgX1tXaFVRG4M1GbDXSjF5jwselxJ1Xeek+ZJ0O4wD&#10;UkVCSawnJbbbLVZJjBS4KbLZ9gQEu2nNOI0kEotFNnn0wTNOI8YYlsslzk04F/dGRt0wcr1ec3q0&#10;zEBLjIDMda8C15QtKErmFOJ+GHj16jVCQNvUtG1DVdlc35KGStcIbQkpQMxJplVVs9uu93NShlEU&#10;wXm63S7XG6wlRXCTx2pFaw1u6Jg6w6AlsbJ57RgTMWUjsM1mQ/ABazMUiJQ5PRoJSFKE5XJJu2jo&#10;uo6uy9C/cxlQtiabF8SYQEvkckVTZ7AnShAHwGKGSvKYL8ufJQkRI8FNjF2H8wEf895dS4FRikoK&#10;RG2RoUWLPFZao3LNNPr8PVNimhzT5HDOMXZrpnHMa2/yHDevKhGJprYYm81CrM1AW2Uq+qbJ/36c&#10;sgmn90w+YipLCIFuGBinV9ys11R1nU01+x1Nu6BuWqw1LE6O2O402+227D/zOmlO9Z7Hirtg4V0T&#10;rby2nGsDKQODIe5B0FgMi2LwGF0RxgFpDRfnp7z35BHeO549f85mt+NqvcnJsy+v+ZOf/JRF0/Dw&#10;4UN+8Lvf5/GTcz774mv+v7/6hMvLNzTNknZ5TEiJyXVcXl3RPH/Kg/MHVJUtBjsim3jOIHBJKp1h&#10;f1/W91JKjJT7VGRf0oon5+i6bg9GH8LvdV1T1/U+ndm5gcvLKypbsVi2uU4WIyfLJceLBUdHJzx9&#10;9pS+3/HFl5+RSLnmq3V2ApGCxWqZx4pxynNJKccIkWvu05SNAHMtKRuZTtNEiP4ts7UZllOlpiGE&#10;2EP8M6QuRJ6X5krPIWw+78/nYztMhT40JDusS8xjza1xUNrXzWYjtX0Ng1s4e/6uh6Ztt2ZuGTKU&#10;Uu6/yzzP7UEv2IP/89/Pe9s5ffxuCvrhnvFwDgt5IfNWv/9189ohjHgXYDu8Fvv+FiM319f89C/+&#10;jLpp+ODJBzw4e8Dryxv6ri/GvybXDA/334AUKpv38nYSsC9GSiGGeWLl9Oyc169e4v20NxKczRHm&#10;tcHd7zubIakC9HnnkFIV+LzArQffaQ/Ai3KPidlwzYDPBqIxRbquyzWidAtwhlJ3jjHtr/9sMFrK&#10;lChlOT094dHFRX7WEHP91BqLNgbnAlc31+U8BLabLTdX13jvsgFL2Qfl6367xhUinyvXuX2ddv78&#10;fR8oZolz//RCln1Wrq8c9sNDuHE+N3frOXfTzufzl2vD3zY0PDSBnD9nbu8Cwufmy3k9e3C+N7EY&#10;p+mg1pSB/fyenhD8QT0v7vvzYRL1XXj/Xe2wP9xNjT8Eog9NLg4h9cPa2Hzch7WyuzWow/rb3bTs&#10;u9fiH5N8fNcQ4/Dvb2ttkbA3shAcHR3z4Ycf0XUd6/U2J93XFYlA30/FxDxD9UqqnHwtFSllY6I8&#10;rsE03xPOoXV+9vv0q6949fXXvHe6hBjpdju6qqbWlqaucKHCVLkeqLTCeUeKkRQibhjpu57dZpfv&#10;4TmDWsAXX37Bsmn5re99hNaKb158Q9dt+O/+2/+G5XLFerMlyZzMfrl5jVKaly9eIGJCK0mcPDIk&#10;YpiwbYMrplXzeHR4He/uLfKYn/fz1tY0VcvJySkIMMby6uVrnn79NJtIGYUPxVAvKGTUyBRIYQAB&#10;o+vpxoEgBD//5a/45WefUVeGFCPT5PEhf1b2dyop7eWZbAjZOGlfJ1IaH7KB48sXL/kP/+F/5T//&#10;5//CH/z+v+K73/0OrdGsrzf8+Mc/4Wq9QdcVIaa3DFvvzgvvAptzP781kDn8Z0q9bWJ62OdkWQDc&#10;rTv/Y/Zpd++Dfyj5/e5730LhpWYts0mDkXr/jEIbjQ+BME244EFnIxTCFqUNp+dnXDx6xLKpaVvL&#10;xcNzTo6WNHWVn517z7Db5H2FgCQT1lhOT06o6orJOb744kv+4i9/xuvLa5arI7S2eS1NnrPmc/zW&#10;uuOdJgG3/THEmPcXMe7ntb0xazGWUzLvLkSK2QTI5vVL3/WMo0NohW0bUJJQTFhunwkUw+kkynOz&#10;b/eRu9fxH2MiNz+XTPMCnXcYfKSyfyhrhxA8pJC1D/ftvt23+3bf7tt9u2/37b7dt/t23+7bP+N2&#10;D8Dft/t23+7bfbtv9+2+3bf7dt/u2z+xPXj8gO32hjgkjNUQE9ZWWFuhpKRarPDeMYY1KQYiGSKR&#10;IosRo5uQwWO0QiBJSeBDwEiBNpYQFSEkjNZ898P3aOsaI+F0ueSH3/0e4zixrFu0SDRtzer4nKt1&#10;x+A8i8WCpq4Y+p7gHEpWTH0kRcFuu0ULSWMMS2PQwfPm2XOev3xJcBPTMOT0NRJ1VeHTkuAC15sR&#10;iaCyhtXyCGN1FoKLLBI1WnKyWrDrBl6+vqYbPMl4lBlxCYwUHC0W6KbBTYGbmx2v3rzm2cuXPH32&#10;FB88pydLHjy8YHuzpnKRJ++/T20sldW0Vc319TV9t2UYRpJISCupbM3kJtI0klJAILCVQkQYnacb&#10;dgiZsNoQjUVYi596tFI09apA+YDSDCnix4noPcerYyoD3TAwjD0hZRF8IEP1uqQ/WGMQasFRs6St&#10;K6QCt7thlAlCS5I5KULKCl0SsqbtljhNBN/j48CDR49LIoBHG83R6RmjNogk8cOITCMm1sRhIIac&#10;kBbHkXHoGcYhAw9kcCnNCJjRmKrCVBVJSrpuYHIuQ6fGEJPDaoFVirEfGXYj282O1WpF09T048Q4&#10;BW42O45Wq9Jvs/A3+CzCHgaHC5CE4vT8mEpXrBYLTK3ph4Fd3zNsRzbbDd1um1MFQknzjpGT1YLH&#10;jx5TNw0pJl5dXjGOAaUNu77DTY4pBJJSOV26n0jThJQJrRskKQNrWiG1xg0DTV3z4PyMk+NjrK0w&#10;NgsMYxF+uxD20EgSghgi4zAwDiPDMDCOI+vNDdfrLevNgEsK58BPCd1k0ZNPjtFPCCXR2hBjvg+a&#10;xtK2FUZJYvCM48A4TZyeHnN0vAIlmIIjiAAShEpoq/bpjrbOCQtaGypbYYyhqluUlDlpzjuSkDgX&#10;mXYTMUS60XGz2XJ9vWa3G4pQMIs0pNEHYu+IlSBSTgHJ4pws1kt4lExMfiBm7jiLJLUhxMhme40W&#10;MHqPXp4y9FuQgqHvOTkXVHPCUszCc20MU/AYbXKaRrpNG1sslrz/5BGt1RAju2lgJFKVJCylJNFn&#10;wKhtGoSILOqayTnGyXO13WXTBu9xw1iY7ixilElghMKlnAopiSgROVm2DMPA5HMyOVYSosrQJiVB&#10;o4A+MWbBYU4BAZIgClHEV7HcZ0CBMbXKItCDDFtkyu+cQUqZgUCRU4NDzGnZgohREm0rgs9pbykm&#10;kooZikmQQkklIhboKgvzXXQoZUrCX3mxTHsIHm7Bklm0JpXcJ3xSoPicBDKLathDlll3E0jRIaWg&#10;sQ0yKb745ed8/ctfshKBSiesEjSVpaqXaGOwdcVqtWKxaFBGI4Uk+ETXD3RjR0rgXOTyasM49aQY&#10;cFMGGVzIAN+269lsdkVklIVPSisW7YKj42NWqxWBwIvXr+kmR+g7hmHEO8/kPZvtlnFyOB9z/yV/&#10;pg+SYRwZpgmURFlDP04YKaiMxhpFYwwiJaSWTE5lE46+J4o55SaDG5IMhuakKPVWkgccgEgxm20U&#10;zVJOI1IwFsHy/LpDkephwvH8XiF4ri/fsL6+QkpF0y5o2qbooRJ1VSOkJKREt9vx1Rdf8Nkvf0FM&#10;ie1mw/bm5lZwK95OfULk7zkLzEWBalP0IBS2WvLbv/sDHr3/fk5r9hOTG0kiUtfNHlgenKMbetpm&#10;gdJZPDeLsq0xWGMJyTO4Ae8n3rx5yfr6ks3NFW7sUbNhh5SIlDBSgsrQm3N+n1DzLrHtbRp0FrLN&#10;kLYQgiDEXsCm5lQulUWTeayLBdQSKGn248EhnH03YWoW4x3+eRYEvwu8f5dwev71UNi/hwWSIMUy&#10;rqT8vUJIgCsgPKQkUfL2feJBGt/cDhPF3pXwNX/f+Vjn48rAbQaQRAExc8hvTlDNgAaElEfEW3ON&#10;t0XLFIG9iEXkKb6dZPutVDIhiCRkDnF/Wzwo5H6URcT8fhImP1I3FdKU9MGUoYFDu49ETpCVEgiJ&#10;cRjL/SMQUrFoV1S2wbuAkgKBp2kbGtvgJsc49jx/+Zy//dtf8OzrDL5//dXXRJew1YLf/6//JW27&#10;BMD7RFU1/E//8x/ygx/+kIuHF1xcPGa5XEFS+DDh3MBusyMGn/tq+a45mRRc8DnFVgjSvg9nmOA2&#10;5bu8vqRgOZ8h0H/9P/yP/P7v/wGP3/uIJ0+e5PUVCTcNGaia+pLwWQTtIe6T3UMIpJKylO+hAkqk&#10;VJKQZTFYyuYxOlOGJB+RQpVEwwK3CJkhKaVRJVXUGsGi1uiUmGLK5z9PP4VZLPCxkPsUeSkkqkD0&#10;Wgvq2iCBy9cv+PFP/ow//vGP+fLLX3F8uuRHP/oex6f/itYuqE3L06+f89O//ivW6w3aWJ48eZ+v&#10;vnlB3dREaXm93eJjPsdGG6bJsd12hODpdh3rm2uMsaQoMpynNFFoNpsOYy1N29IsasZxxFpLPzr6&#10;fiCSuLq5KYm22ahDKkUi0Q19Bni8J8YMVJsZfo7ZGEZpXeYP3gLgRblPhmFkGCb6fmCz2bLZbFgs&#10;WpqmYbFY8uTJhzx88AClspD+6uoNf/kXP+Xli6dcvX5F0yywtsboikV7wmq1oK4NbVWRQoE1hSCI&#10;kEG9cSKlSNM0NO0ip7btNhgpGLcSbQ0PLx6SgiY4SRCKaEd86JAIop9QQpJkyqme00jfd9xcX7Fb&#10;3xCHCS0FF6dHtG3NcrFAaYMQkmka2W22+BCykdxshDAFjLV5bd91CCFo6ib307IC0kqgpSaJbEgQ&#10;U8I7h4u31yWbhmXh9C0om8XSIc1LqiyyF7C/L4UUiCRxBcKOQZMT3bIZkpCCpqkx9lFOsZaStq2y&#10;eFoq6qZBGVPMCwIRCVKDAl0pRIpEpVn3PbtpwofIzc0NV9uRJz6itcQ7T11l2K6pqgIEybyGBRrd&#10;5rTbuiYVcFBrnRPQZkOGkBf9XdfnMUXl72aVIqSYk+dlMbtwjmEYsVox7XZENRaoMO7T54dhYL3Z&#10;sO0H3lxv8En8xvWVbpoKjC8wUlNXFUoIjJIYrVAyG3p13S5DzFoTUkRpnYXkUmLbGpcikUR9vKJe&#10;LlmsViyPl+jKkIRG6JqTswuOTs/QtsKlwJubG7765gVTCEhlimFCHqCk0IiY9+lSK4btjmEc2G3W&#10;7JYti7YmuomLB2d0V6/p1gPD0OUxTIESkUoLkBHhOow1jEkio8YXoEscwCaHRkmH8Pu8zjmcS/PM&#10;mL4FZv1j099/0yS5t9a5Ka9X5n1HLPuKPTDoA5BN+BBzrSLlXPgCfJoqm39JpWmahqqqaaqaqq6p&#10;reV41XD98jnP/+7nGZZ3I0rrXENLiRg8w9Djm4pUkl6Hsc8Qn859XQlJTBnOE2VvvIc+KXANMHlP&#10;3+dU6WE3kGLALBa0ld0bOabg9+mDPkR2myuc95yfZROVqq4ZnGNyU67tac2iqWnqmhgS/eQgCSYf&#10;GF0kpJF+GguAW+1Nj/q+w1YVVWVvQd4CM6cUmGJgvdvS6gz7ajVDQ45xHDAm127QEud9hqi9Yxh6&#10;Ru9wKVCHmspUGCNZCpENZmyFj2QTR1uxQ/D69WsePrjAaMk4QpwcIpGNsASMzjENIwrB6WpBio6p&#10;75i0IJfZNFJZQvD0Q5/Hid2Ox48fo1TerwlyXSVDhGUP6yNGWWqbSCHhxg27riNYRWUrEDKnfquK&#10;oCNJQsy72GyoICCFbFwnc8kgm7SkhEyRyihSDEgkyhfIVmcDRyWy8czC1pyfnnJ8suLFy28YppGY&#10;5H7dPQwT3a5ju9sik0OW9VQMnmzpF7OBY8yf29YW7QLLtsa1Let6zHWzXZ8NHybH5DzGZ0OweX8Q&#10;QmJwI/3Q0WvdScMAACAASURBVHUbjk9OODt7wNHxMadnp7RNzdnJKcEHhn5AFNA6w64ZFMuQpNhD&#10;lHNq82GbzcoOgkP3+w0pJULeQkfBOxwRrWQ2JVRwfLRC6fd5/foNXz19xuWbS46Wx8Ro2G1G1usN&#10;V5dvODpd8S9+70d8/Nsf8/zZS372s7/i08++QNmK5XKBcwNff/2Mq8trmrrK6dhC8OFH36Oqqn0S&#10;dShgqShg65wYaozJ42gIVFW1360IIViv12w2G/RBIvxqtdob0YFAa4uSmnHsGa96rLWsViuePHxI&#10;SIlhGGgqi1KCum14/vwF4zjy8OHDvallVVXZqIa8H6ttVYD33D988CWRONL1Hc5N9EOf+0nb3u7N&#10;UqJpmv360Xu/N5jLe7lSH46RzXa739dZa6nrej/WVVXFOI50XfdWSvRs6HgIjsqy7pyvfQaE305Z&#10;Fwd7iXR3fjhI0H0LYDtIyZ5NBfamcyobjAThD44t7r/bXeD78Pfz3nb+fn3ffysR+++b0+4Cjofz&#10;6eFr3k7s9jz7+jkvv3nFxdkjzk4eUNfPcG5Cm2wEKcox5/pKRBdDHUR6u3ZQjP+QIhuWIghSs1yu&#10;eHBxwTfPnr1lJjDXst/aWx8cj3PureN2rtSfyl7jbup2nq/LMwWtcX4q65BADCHD+Qi2u91+DT3v&#10;H1Miz1vRE0qCctW0nF885PTknNVyxenJKW2b96Qp5Hsgj0kJqQ2P3/sQIQXWaqZ+4NXLV3z11Zdo&#10;bRjdyKtXryD5eaVBmOsMBcif+8jdNc00ZZPguq7fTmYvr5mmiVjqQ4fJ7/v928H1flfyL+W9gb2x&#10;xt1+OUPg839z/YeDdchbNSIy7Kt1xZMn7+O955NPPmEYhjymlPpg3neLbwG16s71vVtv+XUg/GGN&#10;69fVtGYThsPPeZfZxWF97l2mn3d/P78+HpjJvut7vjPd+k7t666py7y/y8YRef+dUkBbg7GGuqlp&#10;2iMSmrpdolSGqK21GKv3tTGpzd4UEGIBYkU2q0DsTRqUEMgE3eaGP//zPyX6idWiRUbPNAxIoLIG&#10;WxuSbEgSXHQMY4/e5rFAJEg+MQ0j4zDQ97tsBpkS282W2hiePH7IOPb0/Q7vPQ/OzxjGPpsZpsj6&#10;pufzL75k0VQ8ffYMSeJkuWTYdSyM4bhuGHY9zg0kqYm8bco5X4t3GZLGlHAusFrWxSgNum7HZ599&#10;xvNnT3NNQ0hOT85R2uB8QCSFRIAfMU2NT4LPvvyKV9dbYsrPMWOAfjeVvbZCmoz9p5hKPV3sa8Ip&#10;r/Ty2B8jUYRsUkAiRE+KgTdvLvk//s//a28oQTE6ioAfsvHlXZPSf6ifpYN9Tl4/3Zq0ZKCb/f1x&#10;eP/FeGvOcWuwGopxp/gN92Dv3sMdmnK8NfcKSRJ5jk1l/l0ulnjvUVYjvc8GNyExuWwGr6Ti+x99&#10;l49/62PqdsHy+DjXM6PDjdv8jL7O5kQxJqpmiT7K90Rlc11iNnH7+stnfPI3P+fN1SVjiBwdn2bY&#10;PuaaBimbZeQxdx43vm0kcDu+3I4dSqpSHxZ7o+HZGHA23GmbJpvoVYbaZnM05x1HixWDcaz7nnq5&#10;JCD2JgF5TRFnu7YMv4tbo89v1bF5B8D+D17H2zEqpogSMo8jPt7u91OugSkpCAiGbmK72dwLcu7b&#10;fbtv9+2+3bf7dt/u2327b/ftvv2zbvcA/H27b/ftvt23+3bf7tt9u2/37b79E5uoGxoliWKDjZJu&#10;t+V6u8FqTaU0ve1oFi0n1RndZkP0jiiyKDOFyDCMrNdrhqHPAPOczFxVVE2DNiYLdUjUxiBJuGkk&#10;ClAl+aoymhAcddNwUS9pF1N+2E0WI+2IDCkiMTw4PWXnRnrnqE1FYy279TXD9oZuHJl2HTYlhJ+I&#10;KYBIVEKA0vQ+iwWqqmJZ12gZUTJQW4n0ORnLGpXF/qZCmZo+wNV6S9dtIXm0hGns2RrD69ev9iLj&#10;7XabgYqSkLxYLFhvNlx1O9578oTVosFKwbKqWVQ119eXbHcboiCn6gid0zP9SCpC+yw2kGhrqRcN&#10;SUQqbSHpDEfYkramJVXTsGhatJYZSJYKlQRjl+FyZSRHzRIhJf2Qk4C11iAi4zRga0UtDVpLJjeQ&#10;/IipLGOXiGHAp8QUIs5nEXHbHlPVNVIrNtsb1ps13bbj9OwcW2WhpkAgZQZ0QwyE4HPS3OUl3XrN&#10;MIxEIXApp91pozMwpTWyiN+k1iQBwzgRBfiU8CmhUsIXR32lFFVV03c93W6L0JJxGnLCiJvY7XbU&#10;TcPy6IjoE0ZnsDulxLgdmXxASM2T997naLUk+YBM4F1kGD3bbUe33TIOPVpJ6qrCGI2tGk6Oj2gq&#10;wzBNvHh9yfOXL7na7BDScrRaYrRGVw06DYyTI8Wc8KuaitWqRWuFVgkfE1oKFitLu1rRti1NZbGV&#10;prI6gwpFgG+0ySlJBfjoSzLi2I30w8gwZFh/vb5inDwxaZSWkDS1NbmfW40LOcXM+4BS0NQVlc0Q&#10;bU4uythds2j5znc/ol3UDFPPru8I/lZoY4xlscwJUtLmUo0pSfFNXaOUQqsMdRoUIWi6bsv15TW7&#10;my3DMLHtOsbJMU0TQz8So8eonHillMzmGzGWFKFICOzFObayVLYmxoDznmGcijgoAzRxnEhaYYSg&#10;rjSnZydUpw/55IunOZmpbuj7HlGScWWBGk5OTnj9+vWcd1YStiRVbTg6WoGQeBIRjxORdrWiMgZF&#10;pLGWuqqRUjFNDlLEEXAJpgijj7ibGzbdjjM3Ik3F6F0Ww8SUKZ0UIAVicIRppNYavagJyRJ8JBwk&#10;sM4QsfMepWQRT2cRFZICiQu8D7iQRSpCJChC4xmupIg9U8wiuOBcFt2LLPonyQy7xTRr5Ag+JyPO&#10;4EgiC2PTLNrTOgMjZBgqQ1X58+Z0i5xIAyHmc6DnhJ8CEiqliTELdoScBYo5OUYyJ6EW+J1bQZWU&#10;Aq0kTTFR2Fxu+OzTz6h1xW99+IjGgp92eBcRwmQRV4p06zXr6yvGaaQbRsYxEObkR6nxMdGPjskX&#10;gV1weD/iY35dFGTwtF2wWCyx1mCLSNQ5z9X1NbuxZ73bMob8XuubDSTB6CaS1PlaiIzAbbsdk0sY&#10;nYXysxjMSElQiUXbYATIENFJkKTkph+43g50zmUgQ+WJO9+LJckoRoy1e/H5oXh7FsBlIXoAKcp1&#10;zDfEIcg0i6P0QVLhDD5l0bLAuekgDcWz3dyw3RykqiZZYkryZ/S7bRGHSbx3GWaHvb7qULQ6Q+97&#10;AWoiCwYBpOLxhx/w8Q9/yPLoKAOyRbiXk8Ij4zjsE61kSeXJUEQAAVppgg/0boc0CqMVb64vefni&#10;G7abNX23IwSHFHIvBs4C5iyYi+I2WXwWo90VIcYC8M8JV4dJb3fT2+cklTllz4dUkoNuxeeI29SY&#10;wzZfl0NB46EQ7276++Hnzq+9K4o+TLGbm5SqnIdQUp6y0E5IDoCU22PLYzZvgQzzz+Y+OYsP35U8&#10;dgjJ7fWUiQI8i/J+qswjlPeNpD1wGPb951acPCcgyWzYIQThQCA4J/99K822XJuYEqKkGO/PXbmB&#10;Uop7wakQWRRbNzkJNvfdeXzP4+oMHYSYqIwl+sD6Zp2vp85mCE1dY8ux5ITOim635cd//GN+/snf&#10;8OLlK16/fsPNzYYYEgiFUgatLavTE5rFAqlVAd0M/+4P/x2mqfN9AqSY6PtN7i8hMI4jlLTEGPxe&#10;8KnEDIPL/b1wK6i8TfZLqZiikNccQmTjmf/+3/5b/vW/+Td72D6EgBs6fMgwXAi3aVU+hv1YBRD8&#10;baLbYb+MKZLKfCcTRYQ8G6b4nGpcUqdjyAZGCYgzYCYlSklCTCgFtbWQYgbvoVzPMuclWZIR83WV&#10;iJzYJKCuLS5MfP7Zp/y/f/Kn/PyTT3DB89F3PuL3fu/7ON8x+p5Xb17x11/9nG4zMjnPcnnE+9/5&#10;Dk2z4NXrSy6v19SjQ297hFTZBKiYfkzTtkBEOQk0psRme01VVRwdHXNyesJuu8vr6hAYJ7dP4tz1&#10;/R42UVoX05pbswlrbQY2rWXs+2wQUMwnokzfmg/YgwD54jvnGIdhb3rjJkcIgcViyWqVDdeUlFTG&#10;sNts6bZbrm6uuLx8w83NdTawUtA0LYt2kU1mgJOjJcfHqyKqj8gkIeQ9AMCirjheLlmuViwWywyG&#10;+wy9Re+Zpomry9esL19xcnrKxcOHqOMTrJFs1m9YrVaYkkz/5ddf0q03+HEkhIm2spwdHXF0fkq7&#10;aNFGIeewK6EKoBBZrBaM48g0ThkiSwElbTY18T7Pc/Pc6j1j32GMpW1qREqE4EghooxCCYmuDMYY&#10;pnHK645wa3gipMjXyRhECEz7NLJbuEQpczuuzPv3A+C3bWvaRUtKMEyOYRhIpD2UF2NkHSOT92hj&#10;MkAqFdoojGzKFiJgqwpjNafnx1nYnxQ+gJsmZIrURqMFaDLI6ZzDxQzJKZ1T27VWGGuy6F3KbIq1&#10;nwdThsGDoKdjGkZsVeU9m7YlzdOTIY9IjHnMqq0t6biuwM2UtNK850zAcrlgsToiid/8MfTJg4fs&#10;+h45TDifU7qtUSglsiFUhG7X4V0xhRECIQyxGIJUjc0CfzeRElTtkqOTM84eXqCNxNSWKDWr43NW&#10;J+cIW+Fj5PLyms+ePmM7jEwhooVDGk0CtMqQbSpplt57RPCMQ8d2fYXRgmVt2b55yfHxitOTFd3m&#10;muAjQiYqo6itIBKIwuN9j5YrjGAPvyfI+1P41lricEwW5d713uc15R5u4FvrjbsA3+HPf92f35Vy&#10;ehdQ2q9/Qjz48+HnluT3xH7PJcnrLnROFjc61y+sbWjqlrrJ6ctVVVNXDXWdgfG2qWkrzfjglKuv&#10;v6Bfr1EpYo2hsprVosWHgCjAOOIYHzz9NGGUxmqVDUSkRJW9X0yBWNKYZ3jFaE3XdRyHQNsu6Lcd&#10;N5sNsqSDpjJviZIq76aRbnQ0yyURuHr+DTEKLh5csFyt8DERdxlKqquK87NTHj98xNAPee0cAtJY&#10;8CMhhnK+IiE4jNF4P2VjRykwRu8B+NvE0gWNVTg3MiEymCUiQkSuN2u896yWC2xlmULIqZhlzWuq&#10;BqENPgl2w4SPYGNkMXVUbY3SgugCxHzfU5K1N5sNxiiMyedSK5X3reR+OPQ9ViqEBC0heY8bx7wX&#10;CJEoPC4E+r4nSYmpG5LStFW+B2fgEERZR+Q+NE2OzWbL69ev2G63LJcLUshmZEoJhCyQuPdkLxFZ&#10;rnlOKM3mdNnMJwexR6L3GfZMCas0Ribifu7N864uAJCQhiQlQiYED/ExZoO7kCHTbhjZNrtsmmAU&#10;Y1PTdx3TNOGDQ055HZXv3ZTHbC0RSmF1Pt7KZLil7zVaO8zk8MGWNPSJrusKdxPx0REHz/Ry5Prq&#10;itXRER9//DscLVe4EKiMwU/urTW+UXq/Hsv7Lco4HgnBv7WHOUwFn/cNSpvb8eAgedP7XKOkpHcb&#10;q7m5uWY3ZBOJ9z74kJPTc7p+ZDdOTH3PB+89Zjcmnn/6Nennn/P973+P7333Q957/Ih/+fI5f/YX&#10;f8HzF6/RukYKwW43MA7Tvr9N7hecnJ6yXC5L3ZSyj57NDCNC5LT3sfQ/ow3WCCbvUEpyfv6Qtl2y&#10;222zYeU4oqRkdXRUzoVkHDOEt1wu6fuOYehx44hMEm0MT95/D+dHdl3Hoq1ZLVuUEoTg6PucuF3X&#10;FYlcl3Pl+xwO1loXUwKR9zh1U3N2fsr6ZpPXI0qxXCxxwed10DQRCoA6jtm883Af2jTNfm0Swq3B&#10;3Vvp5vPvC9iVYq5FUWobQgiSKuO21ojDGke6hbJi2YvE/R46vpVAPu8pDtOnD/f689r4rsHLDDm+&#10;e494sNeUYg9fH/bZu3vtuaYy9+Xb/bN/p/nL3UT5w+/2tllhIATYdTueff01P/j4d1FCcXJ8wour&#10;N0iZa53z8ZCyacz+GMShOV4xadubTUiQiaZtkTJxfv6QN6/f4MZ+jz2Kcn/f7g1LSuy34N/btcTs&#10;ZhFL3WZ+zVyHEkJgrKWta6qqKgYfQ07mjbdGioc1r9kk0tqKcZR85zsf8f3vfz9D9kYhRR5vtLFs&#10;d9nI1GpFVVVYW7NYHTGOjr4befb8GZMbuHj4kPPzBzx8eIG2ec2922149uwpT7/+mqvLyzw/lvXQ&#10;Yc3nrumgLP0vxoi1Fq0145iPeRgGvHN7UxyEOFxKlXMi96nOdxPK53OrtWaa3NsQ5MF1OTSCmPd+&#10;h33s28aKqZhxGbqu30Pv3nkWy0UZm92+1jQf+62ZYX4eEYLf3wvOubfupXetAe/Wc+72o/nndxPB&#10;053a2+GYc/fvDtcxdz/rEJS/+x3nWuPhnw9B/28lapdznYHaQ7PKXHcIISGKaZmpKprFCpTBTwOJ&#10;gZB8gXAFQmqkUKVGL3OdStzCyynl2vMM7CIllVF89cXn/OWf/gm1VtTWkHwialPGH0cIiqPjFVPI&#10;z92kSEzThBR5L+6dw0+e6APB5fqzm0aMtTx6dFH68pjPG4K6qui7jt1uy3Y30I8B7wPGGOqqRktF&#10;vxvwIhBl4my55M2uY7vbkbTBVtW3aoiHxgSHhpnBB6SM9P2AFIK+3/HVV1+V9ayibvP6s1kccf7w&#10;nIePLlAqIkVgvb7h66df8epqzd99/hQX8n1kjAWRDZsQsjznmPfo2TRxf59za+QR96aB+WdGWXCi&#10;rKnTHjSek7al1GQn1PzMdTaA/fvau8xR7s4b+f64nWsP78fDee+2H8e9CdFt7XneEYq9v+78/UVZ&#10;Jxzel3e/19wHhVDlWUQZD8p94VyuiUzJEcqYHoe8bnTBo6zlex9+wHvvv893P/qQ9y4eUVtLN+zQ&#10;lWW5XOAnR7eNrNoWKSIxhFyLNRVa5hpL3/d0fcerN5d89vnnfPP0Jc55AoqmySbxlamzKacUe0Oc&#10;DNOHt8aLu2Zu83meDUqkyIYGoG7ns1I7resKJSS1tdlQT8LQd/m8SVWMlSSCbNTtQzaO1sbOV75c&#10;v2JWk620/t6098Mx6a1nEHfm48O+MZtkIwSy2MQpoaisRpDwbmK32fDNNy94/eoVV9fX/OG//6N7&#10;Uc59u2/37b7dt/t23+7bfbtv9+2+3bd/tu0egL9v9+2+3bf7dt/u2327b/ftvt23f2K7DHB+fMGy&#10;PmZzcwUIlJsI00g39IxTRzu1HC2XmErjZU7KmZ3nEZK6aYgpQqroupwc9M2Lb3A+5EQardFKcrRc&#10;0ixW2LrGVjnFpW1bxn4gFJF89A7hB6ySxJAFOAqPEh6p4fxkSeMs3TCglcFqRZhCfuBO5GjRsmxk&#10;cTTPCdlSKrw2tNoQkshwvwaZEm1VoRUIEVktlmiTU3K10lgVODtegkwF9NU5PSQGQlTE8gC4aRuW&#10;qyU+eLzzNLXFuyk/5B16/uZnP+Wjjz7iwYML+qSIxmF1TppCJBZNU0S1EzFORViUE0qRCoSgbmuk&#10;kjg3Ev2c2JuTj8dhIpCIUiArS1VLFlXD8XKFlpIoYHITw9DT7wb63rFsB0T0uGkgyYBUkspksWCI&#10;gSgSbugRfmIaNFPw+JTB15txYpoitmpYHB1Rty3aNrz46imnDx/y+L3HnJ2cYLQm+Yluc8OvPv2U&#10;MHRoEmPf0e12VHWNshVJZNDBWssU/G2iZMwibW1yop0xFlMJ5Djm1A6VYYt+7Pnm+XP6XRZunj04&#10;o21rur5j3PYcHy958PCUzWaL9w4hDGM/ME0TQiiaRYYMmiYLVAOJXdczjBOT84RhQEbP0aJltVzQ&#10;1PlaoBTOuSKQHbnpJ64mxyZAU1mCshitEQmsDoxDTwgOrZdUTY2QgmEYSVZTVQ3eB9qmQluN1opa&#10;56SR6D2igFf90LPe7ggh4qbAtu+42W7o+oF+1zO4iXGc2O22hJiw7YIUZRYMWVOE9gbvPTFlGH9y&#10;OxZ1Q11XWGsgelzIAFS7WnD+4EEWrIvE1Hligrpe0BTQsqpq2nZB0zToKqdnWGOwVlFZk0Wi5IRJ&#10;ImzXG15+84Lr62uGbuRmvWbXdTktx2gWtaGyC4zKQGxOdIw58c67DAGUxOq6rlBa4f1ECFkco1VO&#10;Wkgpg9JSgCmQwqOHDzh++IBt1JCHCYzW+JKUOqfXQuLi4jFt2+Imz7DLCXzCWJrKZGFw8kwxC0ds&#10;OX4pQJJQdU03OoZxSwgFokw5XW3XjeyGie76mievX/LBx7/NNI1045QTuUPEh3x9SAk3TTx/9pTl&#10;Mvc/IcEqiZAqJ/3NonihWdRVBiaFQAmBD54peFLKYiar1B4OlUWUFJMgFdFbJBGTIIZADBFpLUIq&#10;fIglKUIQE/go8KEw+gl8CrfJ8vsktlnAF/fXIwt5REmizbCM0jIDglpipcb5nMRZwub2CYKJhC4C&#10;TiFiSfA9AFmK4FaVaxhSQitJpQ0KsFLzya++4Bd/+0t++8EZlzdrtPSkMJJ8YnSem/WGl6+u2Gw6&#10;XPAgFSlfUXyMuCI6rqqa46NVBs+1QZAQUtNUNe1igTaGfnQkqYhCcrPpGMaOcZrY7tZsd9sMTQqF&#10;j4JdN+JcBCTNouX45IRuGHh9eYkPEyFGun5C65ycsWjqfG+pnJ46pwtrmWHoq/WGN7stUyKnU6p8&#10;7kMB9mNISK0xVU5oPBTcHsKks9B53wrAOye/5L9Kb71+FpWqAzHfnJw0i43vpu/kP+T/pZhNEmLM&#10;gsmskrt9vTHmLfH3Xcgpp+HO6WyKowfn/Fe//y84Oj8pMElWmTvn9ml5Sin6vi/CtVuh+6FQMoRA&#10;9B6jDH3X8+kvfsG43dLtdjkxNGWTgVkAP5sdHIqF5TvE3G/BYHcEtLPIfn7dYaLdfE/EMJVjzf9m&#10;9i7xZf11CMHf/Yy7AuC7Yvlf9z3n73Z4zcOBCF3Jkk5/59hSMcm4e91mAa4qaXK6gJve+wPRr9wL&#10;Lr33e5H7W+LwWUSP3Cc9HkIEh+CElBlecy58SwB9m3AUi6D0FtYTvA0VzH3u8LPedZ4OBeP5Z3Jv&#10;EGCtLsngZc1AQApJKP1qf2+keX4C5yfeXL4BEpU1DOPEsm2otMppoCVp7n/7j/+R//S//6cMK3iN&#10;oAJZsTw54r0P3uODDz7k8ZPH/PZvfZcnjy/QtWXsO6Qq19BP7MaxgC0lzauci/m4boFa9VZfPew3&#10;h+fksN8dit1FgTKNMVRVxXa7JfiwhyLzfR/252+apv14Nf/7u4lFb/XxMtBkFjtlwEwIEJEYXQZt&#10;YkQLhUCVpPK4h/mU0jlFVyvapiHFeT80iz8TKUmSyMYrSuRE+Mpq6qai67b89Sd/yR//3/+F169e&#10;cHL2gN/54ce4KTK5wKe/+JK/+/RvuNncoHXD48fv8+SDx4QQeXN5xedfPacfMhBft6ssUk8KJTQh&#10;FjOFMBsrzFYL0LYLjo5WVJXdG4oM45BhLyCEbCiV7qQ0m2IScne8HYcRyj7pMF3TlvE0J7zmxcEM&#10;6zifDY7cNCEEeJ+oqorz8zOklHR9x9B1Gch3HZv1DZeXNwVyU1RGcXZyRGUtjVVIkTDalLVNwkpI&#10;bmJyUzbYcBPDmJO966bGVE02iDAm7/1Uhk6R4P3E2PW0AnbDjmlzw8upJ/Y7wnSKGzu0MfgQuLq6&#10;YppGdIw01nBysuJoueBkseR4lSF+CiQ+z+kJMFYTfIXWp8QQSlJjLFBoOR4pM8QePNPY49xYgH5f&#10;krJzPzZYlu0SVa6NKInoQsr9HD3DP5W16BD2c2kkg7whJUSKqBQLyJZbBjGzkNpqBUJm+EymDD0A&#10;oux9xnFkKBDcnCLYNG3eP2sDZMBBGEFdHYFYYYzG+cQ45fW8iHmtqZXCaJMTiws9NU0OHzOU5ko6&#10;biygNFqTZN5XOOdomwqrFG3bYua9bMgGB94HxnEACvwmBJWp6GPMkMJ+HktATrDNibcllRaBsdVv&#10;XF9ZHJ1QLVe040DfjxAljbVoLalsTZh6un7AWoPUFqUNQilSgfNt2yK0ohonXARjG9rVMcfnD4lE&#10;khQs2hWrkxN0XeNi4sXVFZ9/9ZSr3S6vuU0GVETMhlI+5fNtQkAQ0SL3Te8Gri9HCI7WGs6Pliwq&#10;zenxku3NCqJn7LYokWhqjU+RMWTgFO9RKtcj9kvGAsghJXFeUx7Mq4dgD/txdoat3ga/DkGhwzn1&#10;Xe1dMNK7AKnDdUBKCaEK0DebeM2wRoG5hVTUTY02+Topo7FW72H3um1o6gVV1dI2FW1dF7O8irqu&#10;s7mRlMgUcCqPyeub6/+fvTf7seXK8vO+PUbEmXK4M4disapr6m4NtmCp24YhCJbgB/nRaAP+Zw3L&#10;gATJslvNmlhVJKurWEXeKcczxLAnP6yIkyeTl20I/dhnERfMmzfzDHEi9l5rxfr9PjRiuDKrKoYm&#10;UPmKtuu5WV/T9z2xsmI803coa8CKQE1PiojEgeAgYbRitVjw6u1bLi8uePz0OVfrWzZtx6yq6Lqe&#10;WV2N4tYkPY9UePXmNd+Zz5gvlsxmG4Y+sN5sWK7mOOdpmixEd6M5PVnhnIFSj8LcDm1HgSAZpxw5&#10;yzXnfbXPfZyX/cJXlpgcMUSqqmLWzNAqUVIUIWaRNTDHxO16LTWKscwXq/26U2fYta300rQWYZdS&#10;xAxpGLhd39LMGube04+GQymKOHc2W1DXzb7PJq24vDdUtKrQeD/WIhrrNCFF8q7HWI/KhW3fcXu7&#10;QVvDcnXK6vQUX9dUlcfmqYcloqQ8Xgdt23N1dc3FxQUXFxecnJywWKzwVuOsRRvZK/ouCD1RkiWU&#10;EuGl0iMB0oxi2SS92JKzCDqRtVFpRUlpKqFRB0TJ8fLCasO8rsVMwThiyQx9pKl7Kmfx1rKtHG23&#10;w9cNu+2a9c0NGTBKixGUKuhxPTZK8h4qRW0tJSVCN+C0oV7U9MPArm3p40hgjpJPkoV7KmKmyO3N&#10;LT/95BNubm54+vS57Behp98MNLMGYwwhSA7hnN+brnSdCKjfVcMcCgn3a8xY6+ZSxHhDC03U1zVD&#10;TNysp39FIQAAIABJREFUN/QxcHJ6KkY5SWqB05NTPvrohIu3l3z5u9/x9esLocNqzXsvnvL733/F&#10;p59+ytMnj/n+n3zMe//2f+YPX73kl7/4jC+//AMFTR8Caay7Ly4vub65QSnFkydPOD05GWupqX4p&#10;1LUIoHLODDlg9HgdOb83KGqaBq1hNmsYhoHb9ZrLq6s9Dd55g7OWuqpHwrPkZjdXt/R9x8uXL3ny&#10;7DGLxYLtbsu8aThdrlgul1zf3HB7c8PNdst8sQQUZ2dnDMPA5eWlCJwLeOf29VEaCdbn54/wrubq&#10;6gqKYjab0/U969v1aH7FvZ6ACIn9vt6b+gZ936O13hOucyl0bbs/57XSd0Jo+ZDH3Oh+X+OhsDRn&#10;MZPUehSCHlBmJ1M655wI7R7UdlNtcViLPhS6a60wyjMMw/7npvz4kOiuuMvZD+uY6WcO6btTfj4M&#10;w75/A9+kSr9LAHxYt+5zvhT2NbXW8Ktf/ZI/+9Of8N57H9A0NdW2Hu/nmNGMIEG+X3fL1/rgNUzC&#10;zqnq0qPIz7JYrXjy9Clf//FLqSfH/FVrIyZj+56QujPFOag1pz38Yd/i4XU/n8+ZzaVnf3p6CsCX&#10;X35JPwx7yu/0++8y1Xv67Cn/3V/8Bd5Xowh3Tdd3UBRpGGBcS3VVMZsv8FW9v96ur2+Z3dR8773v&#10;spjN+cPvv+Tm5kb2SSOmEx98+BEfffRdfvmLn/HF55/v8/tDqvJDE8JJWGmMkfsQB7UzgHV35h57&#10;M6J7hgzSj52ur4f9qJQz7WgSMD12VVWUscczfTYPa/yH/SJgf83kAvP5gpwLr1+/YTZrxr5PFkPg&#10;0dTBe8/tzc03+iWTEZFzbv9nsVjI8ZzytwfnwKGBxMOewENK/NTje5cI9KGh0sMe0sMe6OG5efhc&#10;D/ehw8c7fL+Hj3X4uU6PcdgLm4TiTGuNAV/XNPMZxnkqpcglUoqlqiq5p6AtaEMSVx7pg0zvQW6c&#10;7vtNILmH0ZoUBn72N5+wefua09MlRkHWGm0Nu37HrBNT59Vizq7XhH4Qk6aRAp0O3u/0R86/zGq1&#10;oqkbUFIDlFzwlRcTzTzszdicy1itmDU1ta/pUyFah9aBxmqWszm/v7wix46hF2PL6fM9XBsOXweM&#10;Blxj3p9LpK5qYrTkHKm8w1nP6mTF+ePH/PCHf8Jf/uW/4Psff0SMW5xV/PSXn/H551/SZxhQKOOE&#10;bh0ThTSaZBZSiBhrsNpJ/pZH0xbG6+cbQuQ7M01rHVqLiXHO0h9USpEng+JiMNP7e1DjPDwfH66j&#10;D2ush3vOdLym81H2rnKvxwb3+6x3z7dv7j+s1HhYxj28XuXvaszL9dhTCXtzHGstAwNRjSaUo2nR&#10;o0cnPH/2jCePn3CyOuHs/JyT0xOWTUNtDEZnYq4oWvqZIWvcckXjPc4Ksf365oauHVDKsmtbfv3Z&#10;b3j16rXcJ7AOayr6FEBDJUME2HEvVkzmv4Y49r3kGL7bQHZvdDD+fhyCiOYRs6aqqqi8Zz6r8aMB&#10;OhlSCChTxvtPmpgLQxwIIVJZz+nyhJIyuSipWbWlFMmP9nuC+qZJzuF58a5a+9Ac5HDt3K9nReoC&#10;tMZqqa20ghR6Lq8vuLm+YrO5YXN7y+XFFanoO3PlYxzjGMc4xjGOcYxjHOMYxzjGMf6BxlEAf4xj&#10;HOMYxzjGMY5xjGMc4xh/z3j0ne8xdzWLpgYiX37xOZdf/ZG4W0PfEfqW6+tbSirUzgvpNwllahqI&#10;6fqePN7g1taxODlltlwQY2a33ZLCQAyRi4sLhteXKK2ZzebUdS3E7ZIxRkTQOYF3FUYpGa7OCUNi&#10;3ggxQlnDUs8YYoQysn+T3Jjf7lrW250MiiqFKhkm0SKa3ChSLqQQ8E6R+ghDwXiH0Zq+b4lRhoqM&#10;cSKc1YpmFPGiFNo5zCiuilkG/Ia+F1GCsdTWUVnHzfU1cRhkeDVHXn31B/q2Yz5fjQIai1aay8vX&#10;vHz1kpJhuZxzfn5GVcmgvcyYaTbbLUPcjDQ8S11bZrMaY7SISfQOrTRDTvSbDXMc1hi6oRfhSCMu&#10;9ufLGfV7M3LUQmFIgaHb0g874tCLmDRlQozEnBnCIAO2I9ktFxEkLOqGnAv9EIjthpvtFm29EFGu&#10;Lrh59UcW8zlWW1IY2Nyu2axvcUC2BmUsj5+/YLPbEpEhVlvJIG5ou/0QRM4Zo+Q4aQ0xJTk/fCW0&#10;35R5e3PB9vaW0Pc8efyUk9OVHJcw0O52VM6xmDW0fU/btnTtMJIZHM5VzBczTGUZ+p7Y9wy7HTfX&#10;1wx9hzWWyjnOFzVaydBooTDEwLYL3Gx2hJgIMdEnaLMiYKjmK6qqwdU15MzQtWgyZ8s5y0VDVXuc&#10;dxirqX0tg+woFnMRbmijZLDeV/Sd0JxSTmx3O9abDTFmYsps1lu2XUekMMRCkjEI0AbjalRJeGsx&#10;yuFnFZUVQXpVedbrDX03EFNitpgzW8z2Q7E5I0Rsazh//BhXVWJMkBNoGfa2xjKEAYVitVzRNA31&#10;fCFmBUHoVhooMe3FNre3ay7fXHJzdcNuvWG7bRlCFGq51fI7pdB4SxoGrtodIQzkIjQGtKKqa5az&#10;Od7X++G9MKS9IF6oGoXae4ZxUGi5mPP40SnL5WJPTxHypaGqK6GyDwP1YknlPbvdlt12Q0p3Yl1n&#10;rXAScsEbTQqRVDkUWgiVWmiyxgvdftu2I8m+oJQYZ/ShZ7fr2bUDIQwYb3j16pUQiQqEPsjAUy6U&#10;mIhhEAFPirx5teH68pLFYkZde6q6woyCJ6H5KBRmpAaPhh1WY5TGWId1QnM1WmR9dk+ng1QgZ0VG&#10;CUnW6ZH0PrbdtGbUDKGNiOUTmmFIpCzgkVQyaUQul1z25N88ipm1kSG6SYg/Ud6N0RgUJY+0+wxW&#10;3REgExmVh1EcO4rfdcEYxSSWzrmIOYEy5JyIKVNU2Qu4dM5YoxnCwK8+/RV9zPz1Lz7lU92jS8SN&#10;4gPrLCmB9jXu7IkQgct4bLWh0gqvMlZrVk3DzHuIEa0gZsMQAlfbLfHtDUOIdF1PKEWE9ApiCsQc&#10;9qSvWAopgzYVXSpkDDEVtjdrXl5cy9CX84QU5D06SyqF2mi8MXijIWcMhZQyQ4oMKbHZ7WhTps8I&#10;SdRMn0XBGEvoe5S6E0WLuYsMzQ7DsKf/Hg4Laq0pij3heZya2ucA7yIxTQNzh39/KIievhYBpRFK&#10;4l5aK4PRd+R0tR8QO6SE55EyMtFwchFRaikK38z583/6j3ny4rmQrbOIviY6+kSdm9670G7uBrym&#10;4UljDV3oURr6YeD1m9fsdjturq9o1xvSMOCdw43vV47FfSr5u2jqD4dm90Nk0wA492lWh3vjNyjt&#10;pexFEqUUnHN7Yvq0Vr6Lgno4dHg41Cs5yB2V6iEJa3r90xp5+JlMg+HjDO2duHDUuz18/umxpsd+&#10;KCQ/fN5pUHoa0H54DHPOo1j0vhjgXSK4nLlncjANIe9JkcaM59/BYOqBMO9w8O/h57X/uxpp4/do&#10;smUvFki54HxFF3ucc6N5QOHgLNm/F7lOZJ1NKXF5dbUfiM55YLmYUXlHSB1FiQHDZtOS8fi64dmz&#10;9/jRj37Chx98wAfvv8+LF88lB9KGojJdt2W726CVJg6DEKoMewoU0/lRlNAT3yH6OBzufEjvPfyZ&#10;d9HSputls9nsz99cJqHINCz6TWOBw2vr4eDvw+F3oaeVkVIlZNVS0phrFIoSmmmhUDJj/qnQqozm&#10;TFC5hqZy5JFsu18TS9kPJntr8U5Tecv69oZf/uITPv3Vz3n76isenZ9x+r2P+fLla/7Tf/5r/vCH&#10;lwxDop7NOT19xPsf/oCT1Sm5FN68fct2t2O7G9dt7XCV0M1Azt1pXez7u8FUpQvei1jAOk/Oke12&#10;Ow4Qu/0AutJirjQd/+kasFaG5kOQAV4xFknc3t5ijGE+n1P5Uew+CZWA7Xa7XzfCuJ9st9t93m2t&#10;palrETobQwwDm82G6zHvVpqRdp5IocOZinndjKYkNXVVY8jE0I+7hAzXdrs1m/UVJRcRalp5LmUs&#10;xEy/246CxEx2HjMEXNVQzWucd7iSOZnVhLyijwPWeSpt+MMXvxVhXNPw9Nlz3nv6HFc5Gmvp2x1G&#10;g/eWlCXHXW+3eOdx1gNiBmLGXMQ3o/AjJXJdE4MIPrXW1HUtdPSUhEaHCOxTluO77TqhkpeMdobb&#10;6lau21xk77EWxmM8nQOpZLowkOOdEKxMIhal0EajchrzK3NPdGwUxDBA0cSc2K7XpJjwdUNlLMVK&#10;TnnfzMJKTqwsxoxC9lIIfY8Zz9XYD1AUtTXkovHVWF/naY1HcsEkpnbaQEJhtKUfBjElKsjnmPL4&#10;/0iOFoyI/EQgLGKBGCNeW5yGlKKYS+VMSZEIe4KwMXpPqHOVvxOGjGt8Xf/XC+C//6Mfc7u+Zrfb&#10;sV1vCUPCovFWocZ8eLZc4cY9zfmKqmmYrZZkY8A6soIqBIp2Il5xNX6xoqhCVmJGVpRi2++4uLnl&#10;s9/+nk3bk4CmrlFoFELyzUUMlBSFnCMpDlijWM4bGjtjfSvX4O31FW9evWTWOObzhsWiZugdaRCx&#10;tNUGZyxDjndii+m/ca8w0x4wnnuT8VBRvJPQfLh/Fr4pPPo2QdLf9fVDweLDfGJaA7VW0tsioY1F&#10;KY21Ts5ho/HOUFcNdvx86nomNEhnmc1mNLMGX9XU9RznKiontbaZjI+MHa9phcoK7SpiTKClptFG&#10;44xh0cxYnZ3z+u1b+m7Hze0t88ritaZtdyitaZaLkfiZJLfQihxkf5S1G5bzBReXV6xv19xudmx2&#10;rQhwEMMfIWBH2q4TExEUwxDY7VpOzhpmiwXDcM1ms2W2mNE0Na7yaFXwzoyiZKFyW2conUIZg7GG&#10;EO+EniEE2nbLYiEk6pOT1T6XKRk6JP/WZyeonESkFTqpNXKibXtSSiwWCxaLBd77PQWylEJdVaSc&#10;MdahjSHlTIwiWr+92WC0x1cLWY/0SLc1VoyqjN3n/UMYpNfX1JSiRkFxTQxJ3q9W2GzRWjHERImJ&#10;vutIIRBCYD4XoqlVY744CntDGERPpjXtpme7FcFuXde8//4HnJ6eYLTGaDGh8N4TYqQfrhhCj4kZ&#10;753UQaPpmNbCbMzjddK2PUPbyeOMdbYI5JWY2igtdbKStV8XoTVTCrWvyVPukzMqi8BsOZ/jrKGu&#10;avrQ0/Y7rq8sKUZuRtMcPa7JGqFzWm1BK6yVujaGSFnAtu3Jk9lTCJS6ofIVsUQRNCXpZ4UhiPi/&#10;7xmGwC9//gu+/P3vefHiBcpYobMPDVVVY6wQQEOQ2tg5j/d+NCjN93K/QxHXRBK+l5cmEeDrAkEl&#10;6XfkjM6Ffr3l4vpWDCCBizdvePLoEc4oVvOaf/bf/lNyLnz2+Rd8+umvePn6a/7iL/45237LT3/x&#10;c9a7DYvFkqfPnvG//Nt/w9X1Db/5zef8zU9/xna3Y7Fckfu4369FJC61W137fS/4LhcutG13Z1ij&#10;78S+YuZWoxQj5b3l5uaGruvY7TbMFzOeP3vBbCbvpe8HtpuWPgSUsaSS+fWvP2O5mDObNVhtWC1X&#10;spcCs2bGarlkiInb9Ya271gtVxhr94YzMQxUE2m0mZFSot+1DEMvVHpj2Gw2DDHI+ZvFuGMStE0i&#10;cZCe3NRvmHJQrTUlimmHNYaQxxoQEUpPrgFVVe0FoiXnkeJ7Z9Q2nRfvqkMeCm+nHolSiq7r7hkE&#10;Hu4v3yYeKwW5JrXe15VTbTnVO4d04oePd0iFnmIygjMHNPA7oz3GvqP6Bo3+XfujUuUBMTvTx8Dv&#10;/vYLPvzwQ7yXPW7X9TC+bjPuP+8iB9/tsez7gWWk0A4hUjJY6zk5PeXm6ortdkvOEELCOX1QH98X&#10;8R++l4cmdYfmZ4f1aNt2oBTeOa4uLxn6YTRsYjST09/IQ1KUnLzVmj/5wQ9x1kne6z1sRlJ2SoRB&#10;6qvpde3ajl3bUcoVzjlevnxFpmBGg9XNbsvVzbUYPVOYzRZ4bzEK3n//A3bbLa9efv0Ngf/DXlE+&#10;ME4ouVDUXV9tMofc95wmE4iDc3P690OzukPx9fQz07VgRpOzctBvetifOXzshzmbsx7rnFCSSyGG&#10;xPX1zT5fiVH2gfm8ud8PfCASn15v3/c8efKY8/NH/OxnP586Vd+agz8UQD/MB6efeSgSfpex5t+V&#10;Uz7MQR8+18Pe6MN89LBn8XANUEoRRoOKMpp39uN9R01Bj8ab1hoeP35MM5vJZwQ471AajCqooilF&#10;6ie5ptSD1yz9KT3uK0ZJ7WCNYbO55v/6d/8nVsFy1mCVBu/YDWLQWtWelCNXlxecnp2QZzNKllph&#10;vphLHqIVl1dX0nPNmaHvqZsGZzUxRShyDmutqOsZJQnxXGsxEuzaDXVdc3ayIkdZ2yfTCKM0OcbR&#10;AK7sCeHTvvHwHD80fJ32ipgjlZecv24873/wnNViwflyxf/0r/8N733wAU+fP8U5Te43pBxou56X&#10;b65okyaPpsRoRdFqX/OI2Yymqmq0dZSSiTHIWkNGWtxSQx2eF2LSsW87krOYhGptRrNfRRiNh/Vo&#10;5ljGH/42UfND04Z3mZwe9tNijHszk8P+7H3DiPvXxGHf/2H99q696JB6/7AfaK27ZxpTVTILsNvu&#10;MEryQN/UNPM53//BD/noOx/w/osznj15yqyu5fG1Zte2/PHL35FDwBuFtpp2GPjy93/k5nbNcrnk&#10;H/35n2K05rdffMHnn38huaZxbDZb+iGIoNs7qmomNY6VtcV5vzccyTkRx/cyGctMtdJ032Xa+w/X&#10;Ha3N3uAnxSiG4JXH+1oMnZPUHG3a4qylcg0KuT9YSkYbh7WOGBJhaPn+937I2WJFHwYxLdQWpey4&#10;ViZUUXKuSoP63n77LmOPh+vSQxOhvcnvZMaBATJx6GnbHW9fv2J9e0UKAUrEW8vMWxbvv0D5BmMr&#10;jnGMYxzjGMc4xjGOcYxjHOMYx/iHHEcB/DGOcYxjHOMYxzjGMY5xjGP8PePjH/4pc98wnzc4r3j/&#10;u9/jNz/7hN/95lO622tM68j9wM225yZu0apwerKEkgmdDKf2Q2Cz2VCUiJMFq2ixleakqolDT7/b&#10;srm9IRaFzoXLqyvSENBWyNvz2giFumooixUxyw3hosXl3DqH9w7rPcpohhBQezIngKZpZiyXS3bd&#10;IJT2fiCnOIrWAgaDd0JXMxSoHbHriV0UoeJIh0JrZk0DRWGLohqHOzNlT7kzahLOZFSRoQRnNc4J&#10;STbnhNFayDtOhnMvLt9yc309DiAW6srTNHN23SU5Z9q2Y73ZYK2jqmqhApoKW1XjPWoNZBSJEIRk&#10;7rxnsdI46zBG07YtUNBGSHK5wPXtLdt2R1XVnK4yTnk0cvO9Xsw59SeEviP0Pd66PWkgxMhu13G7&#10;WTPESIiBykXqukZraLuBthsYhkTb9zidqXShv70mbW5x2jAMgbbdCX26aWhmNcvTFYvlks9/+7fk&#10;KCKq6+sbuq6llMJ8PpfhmGGAIARAjMZVFdpaIV8XEdUMw0DMmbPHj3n05BxnNH3XsdvJcVgul2il&#10;aXctu21LDJmTkxNWJ0sAYiijKBKuri5ZX18Th8ByueR8tWAxqyk5UFIilsJm13G7adkOA11IKGNR&#10;1tP1HVH7kXYuVKvY9aQcyGHAaDg9PeFkucA6g9KK1cmKyto9ySqGSB4FzykpwjBQtJgurDcb3l5c&#10;0g9Cpe92AzEmludnLM7OQGl2my1v3ryk6xOYDV27wTrP0/MnzE7mWGtY317z9vKCIWSUsixOz5jN&#10;axQKZ50QWTYdSht+/Od/xqPHj7l4eylDg7FgnMe6Cu8rqtmCpq5p6kqE9s6hjcUajXcWTSGEgc3m&#10;lsvLa968fkO727Hb7tjerokhYn2NrTwqa0pOdKFnfXNNyVlIOUpR1w2L+QzvvQgA6hnGVJTcYazC&#10;WgPFMIRhPNeSEGS94fx8xZPH5yznc5QSqkOKCeaPKEURU8Y3juFgiBRE/LXdbkcjDSGEGcAqjdMe&#10;haLvB3IxLCpH5RwU2G53rDdbhqFHFU0Mia7rSTnS9h3dkAgh07ZbTk5X3FzdcHN5jakbYsx7kSil&#10;kGLaD8eGIbLbtLx+9YoYBxhFkBMpceiFrBpT4vr2hrbtMErhjRGDCefQzqBUwWpNZYW2aZ2jqhq8&#10;r/FVRV03I/FKUzczrHMYa/FOTDW01bi6ol4ssV7ENUZrGXqBPa1Y7YkmQoXTWgmhuhRgEt/L71qt&#10;MSPZrjAJoGWdLSWPQsRMLkLqymmkqhb5vyryPLkIybZYQNn942ltcc7w2y+/4Ouv/8gQI+u+pzeF&#10;vh0w2uB8wvuEqxpcSDgb0druyW5FZWJKYtZgLDFnXt/csNuuSSGSgyUE2T+sd3hfUYojUeiyCAxC&#10;DCNpM5LGfUlhsFqMKyKKqEBri1ZGhLHGwiDEN29FIG4Vo7hI6H5ZGbbdwNV2TZczUY3kGKVBicgK&#10;5LjpkTyllBbS5cFw6UMC+GEIxen+oLNWigR7YeQ0JDoNxk3fexed7CGNZqLfGK0o5FHgkjFmfJ8l&#10;o8fhsTRS2dIo6ubB4wp1Sh77w+9+xIcffYTW4JzBZNBFjCpyn/fizBhHEuWsxhhD1w3j4N847JUz&#10;SgnB53Z9y3azIcbIbr2VXELLHky5GwwW8bm6J5L+NuHvJBg6HD6b3tMhpevbhgiBveDs8GdE3KX3&#10;j/Pw8zj8HB4KheH+IOTD3zt8jZPgeXqteiT4KqVAj4+p2Q94pjRRkfI7BfATTf7QQODwuQ+P6UPS&#10;YxkHYLX6JlHmcLBvPLP3vzcJLyaC0t3zqr35QoyRVL55Lr9r8Pnu4mE0Jhlf771zVohFVV1zuws4&#10;XwndMYXRBEGOo8zQju9rFDnEGLm+ucEYRypi9FTPZhhnCVnWlK4LWFfxV//r/86PfvwTzh6dsTo9&#10;Ecp8jsR+IHUbQoGkRHwrw7lxL6JQ5T7xZzIxkbf2bkrQ33k83nEuHw4jH14PcRQjKHVI/LsTluwp&#10;g4fD6yjUZLYwim4ZTREmMjZFxIgUoRWVBF3fCwnSerQx6DyStMfPQKFIEYz2LGenVMZiATN+StoY&#10;NGJeZK3Q2LbrW37xi8/4xc8+IQw91shA76e/+oJff/YZfUrUswVnT845PX3EyckZi+UcBVxfr3n5&#10;8g3rjeTPRYkgXdbtjDaToCfS95I3n52dQJkIYCKMF5L2wNB3xBjGfHOiTSq0MijLg2N+J4iZ1hA/&#10;Dvl6LwKnSZwVQxDhYdvuh41zFtruJEyZaF3WGCiZYejZbtas12tiGIgxjORv+UxSjtR1xWo5H+mY&#10;kFPEG0dJPWk02YlJxKtmHBQ3owlRVUmuaLQYA5ki+fTNzQ3bzZqzkxNU3aBCoOiEr8SUynvL+axB&#10;G41GY63n/ecvCDGQyHzwnQ+pZzMyhTwEKq0JaRjFPYlsNHq/rhR5P4hxkDUidMwpoRVYZ/HO0HWt&#10;iH5SlDxIg3Eao6txX5b10LkdMV6J2MBXoxGY5KGb3U7SwfH8apqG2WxGzBCGnqHv90PxJReMNfuB&#10;7D05clz/tDaEEAlDIo709PV2Q9t1GGPYdT1t95r5Yo71Xt6H9yJkqGqMMhhtqH2Dc2Ku06sdOQVU&#10;1lAkDyk5EUoiB8n1J2F6HmnGZaLzOoOzHmUMzhpQRsTD05pgDbUX4xBZo8NIIRvJYxSKUlTOka0C&#10;LEMfSKlQNzW5SJ6ZkqLyFdaKAGJMw/fGJeUdQrL/v/gXf/GXXN1c8/bigtdff83t1TV925FTZLfb&#10;QSrM50sxcbAG4ytc1XB6/hg/m7MZAtsQmNXS3wi54KuGoBXGOVBwPbRsbi64vLnl6nZNPyRyHgX7&#10;ZRIFjkLrnEVcnAJle4vqN2gGWceLw7uKECK7vufq5obqVcVH3/mQ80dn3N5e4euadrMlhyjkZ61Q&#10;GUoMqCLEuqJH8uhBvnN/3Zf9T2lD4WFu+C7hF0yi1f33RhNC9mY690VjRhtKyhSVpe4YCcVR/C9G&#10;DbZQC7VGrgfnqKyYq1njqSoRutd1RVVZ5rMZVT0Ts7daSK/z2lNV9XjOmPF1ymNPYgAxiRmp9mSM&#10;s+TBkpIIgpvGU1vDYC1uZphZy0kzo10sMUZhlNmTy40W8ytVxr6FUqSQSEPEOkshjNTKhhfPnvPq&#10;6pKb7Y4QeoyxDKGji5EibHFiaoWcnCPL1YqYEilm6qpmvpzzu9/9Dozm8eNzvDOQE04bcpB8WFtH&#10;5T2Vd7RdK2tBrjDj3itrusUZJ4KLGEejpoJ1ikZLn0uViNeKEgIlF6GRh0jf9ZKb1zWz2WyfK2it&#10;hXjPuM+MlGYLDGGg63qGXPB1z3q7o6obMX/TYJ0Rw7DYUrIRMa0qKCeGLTiLdR5f1xibxPgmJZRW&#10;JDLb3WZfOznv0crg0AybHVd9wlZiiKK1IqSEMQ6wlJyprKU5XXJ6usT7ipzhZr0e91DJibuuIww9&#10;zmi0sXuSNVnoyVhFYiTMp0IIiSEmVEloHXC2xnmLxmCcPG8pYqiUiwjglRZBqtIKspxPIcrepMod&#10;ZdVVnpTmZM6EpHn6iK/nX3F9eQVoMR7JEYvGaBFiGS1ru3eGs9MVp6eGIUR2u56183QxEHLaUyjz&#10;+NrW6zW7riPEwDAIHf769pqLy0ucr3j0+Jy6q2mqSkw9ncdXFSkGuranrmu888TRME6piYyrQGlS&#10;DPv8RuWMGkVa3kmfMscCiDhQGzF9KVmo7zc3azGEQrPddbjrW7yXno/3Fe+9eMFyseLi8oKfffJz&#10;tFG0ofD/fvJzlvMF89nn/JN/9Gd89PHH/Mt/+T/yp3/6Y/7L3/w1P/3kZ4SkqXyNtWK+2ncts3pG&#10;XTd470YRoeQF3lm0bmjbjpzEILQUtRdTOWcPBH5i9ihmGQMvX77kN7/5jJPVCavVSsRSSfqzk7mE&#10;CMfF2DCEwMXlBU+ePGE2n2NML0YMKmCcxWmzN8ubzBK6HmKUujoX2QsyBWudGIiWQtd1DGFgMfYK&#10;je58AAAgAElEQVTkdtsdVVXx/NkL3rx5LYaySvo9OQshehKQAdIT1RpfVRjvhAKvNMoI2fRQ3L7v&#10;XUQRi0/rcc5FjBvGfsUhlfVQzAVyHA4FwQ/r+L3wazSA2RvFlQIFQgzkA1F9lgeSPr02OK3HXPzO&#10;cNOMJj6TIDun+2TcYRje2Q+Y8u2cwz2R/aHw/mENL0JwOU9iiKORYOFvPvmEH/7oxzx99oKuD+Nn&#10;10sNP9XyZb+DH5jbjb0aPbb7sibliDaTsaUYitZNw+JkxW63kT5fhlLEADQf9I4eCsIPhazTZ1XK&#10;3bFTWss6NFLFp/6Utk7OEaX2ecdDEWcpeW+4NpmglCyGCwqNcxWqGLLO5ALGizFXRnofGjE3mc/n&#10;dKcr1ps1X/3hSyhinuC8GI/VTcNsVgGF3XaDQfHjH/6YOAQuri6+IYqecgklhRAaRUkZ5bijS6c8&#10;Grvl/XvjgVHhoYnh+GHd9U7GY+y81L8xhH19Od3PeldN/9CI7lDIarTFV1KrLBcLXr16JedoKSP1&#10;WsxLSymEUfj5LqH5JGSezvG3by+4uromxvANg5P75g7qnvnk4Xn0be/j7+pbPPxMHr7Oh78vJh9y&#10;rNVBT05E5uadzz99NlVVjWaDYuh5aBDYdf3+/cqaJsY4s7riO++/L6JYLXmyMQ5vHSXLvli+0acp&#10;Y30wZdbyByUGpGo08PjVL3/JxR9/x9NFTTNvMN5ScmK1mnG6WjGf1eQYWXc73nvxjNj3rLdboGIY&#10;epyvsFrO39B1YnxkDfV8xosX79MPPW0n95iNdYAI0o3TeKPJqVC5muVygTOFXd+NBHU1NZFox3sg&#10;jGtUKolcsuSeZawjxus8TXVfTvI1mTRkunZgbXY0jeHPf/x9aq35yY/+jH/2T/4RShsxNQ8JnaTG&#10;bNuOXT8Q1dR3NNJTyoxm6hptjPRLlJj3piT1GKNZorhqjD2+cnj+5amBeK9fPMX4TrHjtZx5t6nq&#10;Q5OPb+v3vrtPd2eWkMZ+y11dlsde+7cbjTLuJ1JjTmaeal9bw3ivIMu9FdBobaibin7oiSHgvSPn&#10;iCaLgN16zp8+YbmY82c//gHNakVA873vf5+Zt1gVeXyyZFZXMquQI7/51U/5P/7dfyD0Qe5XGSGm&#10;W+PxvmLTBt78u38v910LGGXJEYbtBq01s9Vqb+JY17WYS41mRVPv+9B8hbEHNxHrp/pw2r+mdWsY&#10;xHjTKOmHhxBJMbBarZgv5kCR/lNJhCi1E1oR4jCaN0ju++jshPl8ztXlJbfXie99/D2McVJT6cLY&#10;mJJjXsreoVbW/syha22aDE/VwXox/spkqpKz9IxBDL8Ye3jKGLq2FXPgzZbN+pbdZkOIHdaIacPJ&#10;YsnpyQmVtzTzBW62pK6Xx4GcYxzjGMc4xjGOcYxjHOMYxzjGP+g4CuCPcYxjHOMYxzjGMY5xjGMc&#10;4+8Zz548l5vOGorKzM8f8Y//8r/nw48/5m8/+zVf/va37C6vKKYldS0ldVzervHO0BhDVTecjkLr&#10;i8srMpqUMs5ZvDcyiORraqOxlafthZLU7rYMtieXQh8CMQS6NmHUDv1aBh6t9zLQR0IZtSe/iSi2&#10;ppnPsF4oyAqFMZrKVaQIShfSOMSTUpLhvG4gxYHKGXTJDK0MCztbkUrAaAgxMQw9JSWcsZiimDuH&#10;rR0hp7ubx2Qh1k6UBWcwVhNjTxwC7XZLPWtYnZxQFGy6HZv1GgUMYYFzjtliwaNnz9hst7x+/YZd&#10;u+X66ob17Zbzs8csl0uqmeHRoxPmiwVVvYSSuLh4RRzJUsPQyZCCAXRhtmiwyqGUIaaMszLsG3Om&#10;22zZbjtOZgucFld95z19jJSciCGzabeoApmyF7cWJVToosB5T+UrQgzE1NJ3A3VdM2tqfOOFvL7t&#10;CUPCNzNmtcP5xX4IqWo8bb/jdreh7Vv6PgCKzWYjoomq4vZ2jbNGiO8A1tD4RsSVBTabLdvNBkrh&#10;5PSUjz7+iMpadtst2+1uP2jUNDNSzNzebhj6QOUb6toyXyxw4/DqZnND23UMXQcx8/j0fBRbW0Te&#10;dTeAOSS42Q1cb3bs+p5UFLPFAm8tynn6TkSttqrJKVJMofGG2tdYY5hVHqOhaWqWqwVN09D4ChQy&#10;4JiKiGNzlKENbfC+4naz5dXrt2w2O7qhp++FHLFYrDDe45sZ8+WS5ckZoSQur9fMrOPs2WMeLRcs&#10;fEUxhr7v6EKgDwlXzXj24iPee/8pVaV5/eqNUKWU4tGLZzw6P+O9J2es11sxHYiBnDXL5SnNbI4b&#10;qQwiMhDDi5QzIe6ErNwO3N6uef3qFUM/sNtu2O12QvfqemIcsM6SS2DoA90w3JGvFjMRVY8E0sVs&#10;JoKKnPc0jWkQZxq4TEkG4ZuqJpVI3VRUlReKWxxYb0eKu9aEVGi3LSWPJM6UqeqaIQT6rhsJlHci&#10;Y6P1KEYUet5mvWPuzui7gb7P9G3LrBLhTIhBDDf6CKlQYqEMga7fEkuBBLoUTuZzSojcXFzz5us3&#10;nD99xm4YiCWTyOSY9mLeECIxBkqBEHpSDIAQbEsu44B7IsfAervl6z9+xZdffkncdahcULoQKSQ1&#10;Unsz6HwnThVCqcVZNw70y3CQ9ZUMjSqFMwbvHZV3LJcrzp89xVY1yjhyRghuWSh4aaSwaG2wxmCt&#10;iMtmsxnzWcN8PqduahFN+ZrlrKGqvFBMR9qdEG3Y0+y0Zk9jtCNdUnQ044CZdpSiSSNtvZSRPK80&#10;YQi8evU1P/0v/4U09NzcXAGFXS5gZ4SU2XUBFQO0InggC11UKyNrBWkcshUzlZDSSG8XGosuQV6T&#10;VqhuwCUhWhU1inBQFO3oQoFiRJg+jq+FtiMXCGWkLJVJSJPpdu0deRkRdJUsRNSYMru+owuRdS+i&#10;gqxEqolSQqEZB5T1A6qRDFneDRJPguSJ/LsflE15T/TIB+SziWJ7SEg7jG9Sl/V+iPwhWV4G0MeX&#10;rBUFvafiipmLRmXQSobI9IHQehKnPySKKqV58eGH/JP/5p+xmC+oGyEOpz4yDIHYC7lRzCQyi4WI&#10;aw6Pw36wfRwydWja7Y7bi0u2N7fsLm/IXUA7MTzJKeGtkPRSTmhtMOqO3D4NtB8Obb9rmBsYh+fv&#10;/7u1djS+UfcGfQ+P6eExT6MItRrXpofU8nd9Xu8ieMM3heMPxefTv00/9y7i6sPvT497+ByHA4T3&#10;jsk4GK/GzyKmSMnTwB7veG33/374mIcEvkMa/eExMNyR54zR+8Hyh+KKh8fhncOf917fOCw65lgg&#10;BNd+iJSisc5jtCaFUQRayt1cIkJ801ajlGYIA303SK4XC6mA8R6sJXUarTTL5Yr/7a/+ivlshTWO&#10;IQykHAi7VtbKUoTIrDIoQz6gQU9DqikLUTUj9N9peLKMAo8yKgrvCPfqW977N78+/N4hVW6/RsFe&#10;0D0du+l57k0Fc0hMQ+aGp3NSKcp0vaFhNBbRKAoR5wwlR1LM8kcnIcIyUoyV5PsxJZyrMMrx6Owx&#10;jgoVgQRZR6xSeGcxKrDdbPj8i8/59a8/5eWrr0kpsF5vuHh7xe2mRdkZzz/+MbN5gzUKZRzDkHj9&#10;+oI//PErurYjhixCRQUxFZbLxZ5eL4KGQAwJa6wIqLTDakfMETWKa7bbjQjevZVhbEQoLOtuHPdN&#10;xqFx9nuBfK32Q/rGGKHTjvXUREzLOdO17X49Nsbw/Pnz0QQs470nxUgMkX7o2G36OwKnFiOCkoVK&#10;XVcVVeVkLVBqL5Yx4/XShUQaMtYaumEQIyPAWI23Zk+qc17Oc6U1WCekWmvRGpZuiVaKoevYIcL0&#10;vE6YzlHPG/BzXEk02tC4CusrVCnU1ULqK6sooR1Ff4bKaYKrxHjHKNAFZUQQk8hUlcNahSqSZ3Zx&#10;GobWGG3oWqk1UYrLmwsohcp7Wfe1IUVZJeq64dH5nMViRUqZEMN+n1DaEZyn63v6GOm3a/LVzd6o&#10;IKXMbFZjnUWhWM0XNM1s9FDK5NxjrMEaEdL0vZi/lDgaJGgrtVTObNuWGDuUsmzWGzBSiysj17zz&#10;NbUXEm0cOqw1QjauPIqKnNJIBNuS4yD1ThR6ppAmEdGiGnMpxNhA50LJYkhjvRBI+2EgpYB1YkOh&#10;0Ghl8F6RYiLFIPlEBjOKnkLI5JyonUV7EYhmihgEKBFDGqO5I9oZoZPGSC7pv7q/Mpuv0Lbi9Pwp&#10;3/nOd2k3W77+6ivevHpFv9sy7Dbk2Au5WBVizvRhoO8HVo+e4BcWtWnphoit52K04Sy7IZAGMT64&#10;3m64Xq/puh5X1WglBmRTbiR0QDVWs5k8BErfkrsNbthh1TT8LqTUbWzpw8DNZsts0/L24pr3v/Oc&#10;k0dPaLuegpYh/SJiD1USoevxy9F4BDX5YI3PrfdCrFLuyIx7Y5fDPIHJVOVQxMFI1Fb3BO9lJFnn&#10;e3nlnfhkImBTFORMzAWlxazBGoM1mqqyeO9wzmKcp67nNM2Mup7R1HPmzUx6TU0lvzfWpFOOqNR9&#10;A5hyYIB0ZwCl932r/XVd1Ei9DWSraGOg9jXGenJJLGc1PH4EWrMYhUVTPlhyIRLJJCFkxjQKRKdj&#10;pqhqx6PqjD5FbjfbkaQoBo3b7YbttuP0ZI6ikboCmM9m5AJ9J6Rm7zzOOb5+9ZKqcpyfCcW9JFn3&#10;+xAxNuDrGuc8TTPDDBGrrMiMitDYjXVikNL3XF1eUdXVaG5l8FbjFw2mFHROWO+JQUQhJRe22w0p&#10;Jeaz2UF+Vei6lu1myzAEEW6mjEfIwrkUnM+0u4627+mHAW0MhUwYekCNawaEELm9uuHZ43PSgcBS&#10;az2aXGpiGLi5XUMRSm3IkevrNTFklosFCsVsJqaNXbel9FkMcLTsm64qaMeeWm2cFmGm8+SiqIbA&#10;0CWUMYQY0UoxmzVj7mkx1lAobEbDxzz0B/mqnFOL5RKyvL8hDBQFTV1jvcVNplMUur6XayJPdZ2c&#10;wwoxa/Hek0svFMpcyIiIWvq5NcvlKauTR3z++ee8/Por+r4nBOlHVM5hnRXRaCojeTvjnKGpK2rn&#10;aWYVm76lHcSwT+Uxz1bgtPQZ+jDQmp6SISRN0ol+GLh8e0HlxQj15PyM+VyOvdBTFcMAzhj0vra+&#10;X5fe5f32nuiTUrDmrt4RgxpFTmL+473GO48ujILQzNX1LcvlXPb0tqNtO7Sx/OD7f8LH3/2Y//v/&#10;+c+gLPPZCb6qiVHx7//DX/PXf/MLPvruB/zpT37E//CX/5x//Gc/4j/+p0/4zW/+FtDM5zOySlxd&#10;3dANHVXtOD89xznPruvoh4GqqqjrmrZtRWysLSklrq6uaJqapqlHaipUlReRlq05PTllt9uxXq+5&#10;vb1lsVhwdnbG8+fP9kLpuq73eZ3znq7ruLq6oqqq0SDIY2zAWLs/PnEYuLpdU9cVvvZMBpITsZUx&#10;d1wuReDU9z3pNvH0yVPatiVFyQd3ux05F9pdi3MOZe+E23ui9VSHjn9ms9mehp731NW0pyNPdYSe&#10;eihaY6yTc3a/j9yv/w7F7ocGZ4fP//D1qPF8oRTU1D8Z81zv3N5IqoxmPNN5+TCvNtMaN9bvQwgY&#10;7pu+Paxl31X7PxSNv8t47+7n1J42LPVFJoSeru/55JNP+Ff/6gnPnjym//prurajxETRUifoyTxJ&#10;iwHBRCA/rCXUaNblnUOpQk5azHZ9zcnJCZdv3xIGMaxNMYpZwIMa8F2C8ENx87sI2tPnl2Jks9mI&#10;KW1Oe6H4VGfI709GfHe9j67r+NWnnzL0HbPZXO7B+JrKM57jDusqhmGgHzqquqb2njAMXF9fkUvm&#10;/ffe49Gjx8SYefn1S/72d18wmzXUVY0iE5OQcI02pBDHusjsDfMO69pcMhrwY49AjEbEtE5rM/Yl&#10;MjGM/abxvJvOs+l9GWP218z+HB6vjzKe/9P3pzpvf968w0Dh8Hyy1u6J7pMZgXeeDz/4gKZp+Pqr&#10;r+jaFqVH86QxN51EsIe07od9p6lXmHNmu93uv5dSuteTOSS+f1u/62Hv4aFo/l09inc95sNr72E/&#10;Y2/AwsG5qSAXuXdy+N6m/4tB6d1jp3HPmQzKxOAz7XsdOUW0dRit+fCDD/jud78j+Y1SGKPkuQpQ&#10;DKWMxPHysJ/H3lBQofbmX0opauvod2v+83/8D8xNYTVvxCylaShhwOaIzoWh6yGJYaEFrNHU3opx&#10;UAgMYeDy8pL17S1hEIOU+XLJ2fk552dnfPnl7zFjjlTXnq4bcM7x+NEL3r5+Rdf3IkC2llSSGEXn&#10;TD+IOccQA12IYtSQM2a8TsIQwN2ZJhYl5iT7vWXsrTpnyCljtZHrzMCqrtAhcH66xJDYtdv9Wmm1&#10;mLn98euvKCVT1Z6YFCUVRrdfUkzYyonhuNKEHIA0GryKaaLcz5K9SGqFvF87tWE00OKd/dN9r+Sg&#10;G/bQQOxhb/R+vVK+tTc7XUv3f4YD89F812/7lh7f3ZqMiKmLGElO9d/0qo1RpKJGE5SpphnGnqAi&#10;F5jNGp4/f8pPfvQTzs/OZa2KPe8/f8zNdoudL2gqy8Xrl1TecrZcUmkxD7vdrKmsR2VYrs7Ybrek&#10;IiZxTTPbGwnmrJnNT0azSzEVm83nlFLG/lS1zy8O841pnZzuQ9R1DYjZxWQqPZkvTYaSU86SUqKA&#10;0N3blqpyPHv2jOVySU6Jvm8xSo9UdUWKQUyXM2KCvlrx/vvvo4zm66+/4qs//pHVySnvffC+yNq1&#10;RkY8pnwn713g1P4zmdzk9nY2Y/0ufQHZm+ReYR7vw87qauz7FGIY6Lc9m+tLrq4vefv2DUYpFrMZ&#10;88pzOn+8n4/IQ2S1mHOyXHGyWmErT1KaXOJxIOcYxzjGMY5xjGMc4xjHOMYxjvEPOo4C+GMc4xjH&#10;OMYxjnGMYxzjGMf4e4bRBrQSEpBSkBXaKZ5++BGPXrzg/Y+/z2c//wVf//5L4m5D7rekdkvbtwwp&#10;sGgamvmCx85jvGe9a4l9wNgaV9c4J0LiFHqgsMiFkgvNbka73dJ1HRlx6J9VDc5oVM4iXB96unbL&#10;kALWe5rZbD8Qc3t7Sxd6vHfjEIFCY7DW4awMmClnMGo+Djkg5JmhQ+tCiQHvFKn3GGXoO0XbdzIY&#10;7Rxnp6d45yhJhnhijrShE0o84IwdB2+TUAGQm9E5JZy1IrIbRGxXVCGmyHw2EwIiQibYtTuaxZzn&#10;z1/w/Okztrsdn33xOdfXQj16+eoNrrI8enI2CuBneOepvZDuZIjCY60mxIEwDs7Xfo4ZabpV5emH&#10;jm7oUdpRe81610LeiUggF+JIblOjmNZbx3KxGF35EzEJbaaq/H7AbYiRIUSqphbyn7f42pNzJaTm&#10;IbI8PaXrOnY3G4yzQksIHdt2y3q9IWaYNQu8rzg/f4RzlpwSwxAYolCPm7pmNl/SLBagNbvdlpQT&#10;xljm85of/OD7VM7z6uuXxDDgRxJgjIkQkxgrdD2laFYnZ3uRVdu2dH3P9c0NThuWdY2fzcgh0Hct&#10;67WQJCpvKSWz6wY2bc/1LnCz25GLQjlHbSz4Cps1aXcr50WKNLOap49PyXEY3fETzhkqL8S005NT&#10;TpZLhMwslHBlFM5bGCJWaxLw9u0Fr169Yb1t2fU9u67neiOC/kdDoccQtRCprTWszk5pVmf4ekZT&#10;e2be0W3XXN/eEvqOerbiw9U5H3/ve5ydPSbmQDfsWJycsNKG80dnnJ6uKDmy296yHTrW7RZQLJYr&#10;Ts/kugAR1sQwyDCekYG8oY/cXF6xXW+4uLhkt9my2+1GoUvc0xmNdUKRUkZomkUEL00jFC9rLauT&#10;Fd7Z0VRhR4qRuqrG4ZkEKjHqudFKU1cy9FVbx8nJkpwTfb8jxsTp6TlKGbw3NNWcdh1JqVBVjQwY&#10;5VFEodVIHYcJsZ0Rsiap4I2n3Q3s6h2VU+QUSBTSTuixyig+/PA77LYv2dyuISQKiRAHstaAJsQo&#10;AnkFw5sLXr58zdn5E0Lfk1ShH6mbjGvW4RCwTBLJ0JRS/x9779kkW5ad5z3bHZOuzDVtZ7pngAGI&#10;IMABCJIhUWIExZB+tEJf+APIoAiNwWDQ0/76spl53Hb6sPbJyqq+PRTEj6zdUXGrqyozj9lm7XXW&#10;877iqq50cS4iU1eW5XJBUy/wyVBpg9KRMXrGmPGTJ6RMDkmAY6uwSqNDpp960naPLY7n3mcGL8U5&#10;ziiMUjw5fcK//w//O3/7N/8TU86M08QwDPRjTzd07LZ7un3H5CeCH2Q8DxPD0JdCn1SKbpIU3aNR&#10;M+AiRjYCuWopzKmrmuVqwWLRUFfVwX1xtVrSFIGUtm1Yrk7EaU8pqrrGWkPMcr6vXr7mH/7hN6Tg&#10;8X6k7zusUmhriWSYi3oSKGNJKKbgCQG0ggqBKLu+w9UN7XKNyxrvxQUjpUxUiaiSzJchYGcHZYMA&#10;tDGilS6ubIppGtEmY43DWkMIiRQ82lopbix4JkjhcPChFNBFphjphpHRe/YhEICkDVlpnDHCfipF&#10;PHZQkqpLcqFdVCkObpqak5MTtNbFVQysNYdCU0Vxp4+xgEmZY9dsVYpwHxYfz8Vgc9GqFNLdxR3H&#10;blHm2IXtqFBUa12KNfPBlW8uDrfWHbl9qoMDi9biX9Q0S/7ql3/Dyfk5pgDNOURSKs6xKReXW89i&#10;scQYI9BNlqJFMgfQ1BojzpXjxNW7t1y/e8d2u2Pc9TTGiUCPNdLXkzjXiTuvFJAdiwek47F8dJ0O&#10;RYUpc+e5og4O1xwVbM7t3nV6TzG81QbtdCn4ng7FjKq4RR0XBh+/z48V9M596WHx7/G9P3bams/v&#10;4d/Ofy9OWOpQ2DsXZx+3u4J3uQYpyXwUilPYDMo+LHKeCy7lKpYC3/kXKh+K3snqvcXPx+IEUhB+&#10;VGCt5ZrOBaD64PoHx060av7w+WPVHbR07AifYwEdtKEyRtb+XA6aVIqSZ8+6MgaLA/zkg7gJGoVy&#10;FldVKC1iUOMwoXTGasPQi2CQVnLsAinkIxjZHZzu5L7JmEszTJDf47Jeju/43P5YMe37nKYeulU9&#10;/JuU0sFN9u66lplRH78vd8eUxSFJKY02uozl4takLUZrrDVYKwXMtzeXvHzzmt/+7vdMPmDbGlPE&#10;V4KfGAdP3YhgkjHioPrRB0+pbEVInuWipao0isDL777j2+++5g9f/CNv3r3hZrulnwb6vmOaAtY1&#10;PPvwDNeswVj2fc9ud8s0eUDi1so5rGswFiYfCT4c3DwFni5gfnY0dRGJKSJg0zgJ5prvYBlrDVqZ&#10;ct+lPwlgbMgFzJnH4gy7OSswW11XArPnxOQndIHSYxSoRClFXVUSdxvLkyfnnJycME0jfhq56fZM&#10;48TQd2jFwYWwriucrbBtSzfPbSkSvDil101DjF7WTSP3SlWWRdvKuMsZCuCdKO54BfrPSUQaQggF&#10;9jcHsSQN1M4JjGPAp0ClaxkvfkT1oFXGIs7L2hlxPI4Ro2C3vSWRsMagbEXWBuMcyojbb8qZaRiY&#10;Ji/7L2dIWRxnG9ewWq2p60pAJxcZh64ADpG+7/GTp64FIquqGmsd0+TxPrJaLQEpok4xkcnEnJiC&#10;x4eAsQ5bYFA/jlzebokFdInvElrBZr0ucLAU+afoSXnCGguV9BeBHyNOV6zXK3wMMCg21uKqhq4f&#10;GH0owhIFGIvS56ZpYp8kbuuahtV6JZCo40isSUCnbidxYopJXCJtvHPuLO7mxZby4JDsYyDvFdoY&#10;pmkk5lRgUifCKMmjlcYaK+eoc3GMhRiL12ER/ok5oXISV23nBD6IiZAFwjZGHHlDCHT9QEz/dAC+&#10;n0Q4zFpLe7Lk/Ow5z59/yLs3r3n98gW72xv22xu6ficOmNEz+JGrmyuiMVTtmqwdaMMQPUkpVFQM&#10;fSe5lpToQ0S5imXTQsqoBAaJyzgARCLJkHMkTQNp6AndHpsCTmsKoyNCEcaSIoSU6ceJ227gPMDp&#10;sw958fI1GEdI4tCNA0KU+IIZxlDFiZBZ1Uhcd4/m/IciNe9bG+6BFxkBwHSB3o+dK7W4s+YS9ypl&#10;xFWUROVajLVkYzCupmlbaq1xlRUX96oSwL1uaNqGpm5pm4amaakL8GC0Kf3ph/HODOQfQ4nHACDc&#10;wUVzMJKUPkD+4nYr85lzEWfKHiQnmqZGGQtZYY2jqSuJ4chY59Dayl7S74g5s73dsl4t0BiGoadZ&#10;rGjbmpPNiqZpReTCGbrdQNd1rBY1dVXhjJb8gx4Yu4EQBAhCKc7Pzpi8l/1lTDRVhUoyt3bjyNRF&#10;9L7HWEfTLNksDX7ydENPzAlXBHKGccRPEyEMbE5OCig3US9aaiPQUEwi1DaDuDYkjJX8oS7x+RzD&#10;pgKHdsNI2y6hCAooLa7pVaUwusK4SuBkLTHv6CeMc9iqJgM+JC5vbjjdrKhsTT7EpiJIMfnAxcUV&#10;X3/1DeenJ7SrFdbVaNcTRgHstVIMY8d6syDFQN/34ppqNc5VuJipWoXRVva3Sh32X85aqtoRomG5&#10;XGCNLQ7YEt84W8laXDnQluubG6KfyFnAcmsrqrbCGocxArSMo4DHs1CDnLuI1CmtmaZwcJVOgNHS&#10;p41VWGWoqwpf1qPeJ8l1IXOkcxWVq1gsWp4+fcKr16+5ePuOru/pJ4/2HpB81DhOJNGSwzqLztA4&#10;hakWtKFh9B4/egHhFbRNjTWG3X5/gKtlD61JZQ/ddZ6+h2EKrFY9q9WKzcmmxLyKECeaukXp4vRe&#10;9gbeB7yXdc4UAakDWHokSJbmr7JOOecO0FMqc2mMEe8ji7alCx373R5j7cEZ9Jtvv0FrzXK5JoWI&#10;NY4YEsYt6IeJL774mpfff8fzp6f87LPP+D/+w3/g3/ztjv/8n/9vfvP3vyGmzGIZ2HUKbSEnxYcf&#10;fkgIgVevXnFyckLTNCUXm/joow9ZLlf81//6X3FWE50tex6JE0MI4rarNZ999hnGGN68ecPbt2/p&#10;+3INNxtOT08P+d2+7+n6XsRttC6wfbkuKDbrDSEErq+vMcZydnaGdZbJj2Ue1wUqdGUtl8/JmfwA&#10;ACAASURBVHk6J4nVx7Hm+xffU1c1IQTW6zVd13FxeQkxYqwhThKXLhaLw3w6i8CFEA6u8DN8posg&#10;5wyazXu42X31GOw9CP+FeG/dOYZv37cPPc5rzH8/rwXxSJTv+GuG4g7vofJhjzXvcWYY7njvHYro&#10;ScwJowQun3933GePRQxnIaqHx/xwL/8+yHe+vtK/pZ9/8/U3XF1d8ezDD/nZZz/h7/7uV/R+RFtz&#10;WNC0VrIemfuifMfwslGKpES0JmbI2mK0Zblc8eT8Ca9fvRChSCPruMr8AGR/mON4CPcfFtvSZsgb&#10;5zg/O2e1XPL69Wt2U1fihXxwPT/et875mpQSr169ous6PvroI54/f46tGpp6HnsB5xyr1YK1Xsr9&#10;SQJvuqrh/OkzxmEgTpGhH1Fkfvrpx9JvjWXX7RjHAWcswzDyzddfc7u9JkQP/FDkEO4EE+b+LHOb&#10;xxhH27aMI4cYfhZrPs6xeO8PQrcxFlf3B6KFD/vRvbzPj8S582uPj0teE3n37t3hPPq+l3xXjMU5&#10;Wh3GgIj02Pfmj45zVPP/H8P5x+NacnkepdKPxpbHx/xjuasfy2sdj+njOO/4cyS3GUUg6SgmPPy9&#10;Mgc3dn0kanG4hqXv3gktUfYwIto9g6w5a+rKYqyA5n/7t3/DJ598TLveHITVyqZH1uLMIcd6PFcd&#10;n5v8pyVWSXIMv/3tr/nu13/H0/WSWmmaqma/21NbC1ERx0BQE9GPcpzBs9kscU7EskLO7G53fPvN&#10;tyKEPI0sNhuePXvK6dkpFxdvqayhbZeyt9aaYd9RNQ2VNhLva82yaaicJQSPj5nRR4lDg4hwhSz7&#10;e3Y7dFXhiiBD1/nDupSL8MScSyJnuX7lOisiTiVOl0t08DTOcXa6puu39P1wyFG2bU2cAt99+x3n&#10;Z2fUyw0ox27f8frNG2IMKESQy1kRd7NKy0OFnImKsv7IXkb6Qfl+XlfSfWHRh335fTmz9+Xdfiwn&#10;d/wex8K3x+vMj73mj4l+3uVN7/5GxIoSKO6JWczXU9btyNnp+SHXdXKy4fzJU54+f8Kzp+dFGCoR&#10;fKCuHMvmFKJntWipFjVh6Oi2W8zpmu9evGR/fcvt1TU3N7dsdzuqasl6vQE0TQHfRVBCxrS1VsY2&#10;yP7BGLKS9TnEiJomETwZx3vzXT6aZ2ehtOPrZIyh7/t7r5vn6XT0/KRpKp4+fcqzp0/Zbrf0+w5r&#10;LdY6Unm2VLlKUttKs1wvsVXNdy9e8eLFC66vr6hqx1//7b+mXa4Qs3gl+awyPyotdR7z1DDPR/Ic&#10;h3tiJ/ooblIkUpxwTnKEwQ9sr27p9jvevXvHfrslJxH/Oj875cmpPONumxoNhORFFChlTtZrFOD9&#10;RBgHtLMHQZDH9tge22N7bI/tsT22x/bYHttje2yP7X/U9gjAP7bH9tge22N7bI/tsT22x/bYHtt/&#10;Z/M5kP3dQ3SjNdZoIgpTL/n457/g7PmHvPj6a/7wu99x9fIFk72haj2GTAyeKSdsVfPhxx/zgTaQ&#10;NU3dYKxmmgYuLy8YlGaxWIhbNvLQeXt7yzQOTOOA1ZraWlSSYqkQPFUlYMEYvThwxshsTaBEjpxx&#10;HAtspsQRi1gevoNRmkApKiigVF1XKKMIXlE3DWohRfnGWZQ1xCiOqZvVXNCUpcBaK4appusHyJq6&#10;rg+F2EobphDYbresl0vIlCKgyNh35Jyp6pqT1QloxfXNNaP39MMVlzdbPvnkJzx9+oTN+Tn/4mRN&#10;Nwzsu5Gbmy277S2Tn7DjhFKaoe8Yq4q6rQWKUhpr5YH7NHm22z3XcV/caBTL5ZLFoiWGjNaBGDKd&#10;Esf1uUhK4HYphs45MaVE7qUoYQoj5EzjHDoEgvfiOoaiXS2xWmD8uaDbVhWL9QqNoV2tmXLi9cVb&#10;6rYiR/DF7c5oR1M11E3NZn3KarVEaQRqCHMRasa5muXpGdVyyTBNVDnRtA2nqxM2pwuq2tBtO4Fa&#10;Tk5RSYo3U5wIKRGSFJxHYCwAj5/k3kzDQF2gs+wnxhgYhp4peJISx+HJi6vy7X7gdrdnO4wkbdCV&#10;CDyoqqLdrGk3mt3QQcp89OFT/tW/+hcYJQV0Y++Zuh5rFHXl2CwXnKyWOGPYbm/JWh0Ko52zOLfE&#10;jxNv377lzat39P3Etht5eXXF9xfv6EePMRU3Q+bplBiCFFJsTla0yyWVFWduZS2TUqSqIrqKenPO&#10;xz/5OWcnC6xTjGPPxc21FPo2FYumoa4s09gxDp04dKyWNE2NUVKEkWPGD6MUZhfncKJnf9PT9z27&#10;m2u22+0BhO66jhACrpJi7NPTs0PBXVVVZZxkmkU+ALmVc5yebFguF9zubrm+2eP9xKKuWS4XBaiQ&#10;8Z1ykqIaxMXUWsfZ2SlKwe3tDTkrFu0Soy3GOJzVhCzuujEVN7DivCZCIFooqSjiIL4AfjlldI5Y&#10;XWPJZD+Ss8KPE5UyaG0ZwgRG8fbFG7r9nuQDWkEIntFPTCHR+8humBiCwD5V1fPF19/x8aef0U8d&#10;2cIUA8GnA6h4VyAk55izkDwhBDSqXMdUHFEzlbGcLNdcDoFExmmHyRq8FKBordFtcbnMCVOKnhMK&#10;48wBKDRWUdeZoR8Yc6KtK4aUWZ0/5c/+8pdo50g5itOdFTGQGBLjJM7E4l7vmaaecRgY+p7t9pbt&#10;bsv29pb9dosfBlKIpBDETS4GYvAMQ0fwkRu/x3/7ihhFSCLnUlhtLUZDZTWLZcOT5x8U90RxLI5J&#10;HJaV1jR1hRMCmm6aGFPCNktyLg7AlQPqUsgEpMyqbVBKMYwjKUdx6qtPyDnRd1LACgJWiqCDuDiF&#10;6LFGU9VW+liIGKUxdnbxLq7mWh0AU2MMYYoCOliZS6UoTVxtY8z4kNj3O6aU8DHgcyQVZ2MpnlIo&#10;Y4n3HLGOCormOkhELAKlqCon4gHLxQEIVoqDu3LOCaWtwLqlaG/uGyklcVUs9OsxQA3cK2o7hphn&#10;6GnGl2JK9xzopWhU3QetS/GWAPrS32eHndktR8aoIhew4Zd/87d88unn0sUL/K9L8XAaRlLWRC/9&#10;NYWE1kYK44r4jqxpBarNmW7fsbt6x25/w83uiv22PxSpSl16LkIgd47JM3Rrimv54frBDxzlDmIA&#10;2hZX7VKknviB89l8XYED9H8sIjBf/xQpAH0m+AB5/rw78PnQPf5IMeNxgd5xQeRx8TLcFe0fuwYd&#10;u9YJdPKwT6gjMP8+lH/f/S0Wk1rpCzPbJ+CD/gE0rY5swDPqAC8qpQqkV/p0aQ9BAX0EOTy8FiQp&#10;KswoVHHJokC3M3gyu1cfiqTv/JnkdUrAsGmcqJoFOWZ0zlTaYDLFBY6DO2d5Kaa4I2tj8DEyxYQu&#10;LsZKa6qqojKGkUBOEaMtwUeMzvfu3/FYnY83cef6laIUpOsfAdbvXqtLcbY+uLPC+yGLh33sYT94&#10;X58CcexSRU1gdvYVEQBVnIHlGIySwm10EmIfxHFVa4yqgITCEqaJm6sLvv76K7779ht+/4+/5x//&#10;8CUv37yhqhvQGqdtmTYtSmWGMVDVhtVJw9lmzc9/8RHKTbic8GPPl198w5df/CPff/sl4zAxTZ7r&#10;m1umkJiCImVHQrHtI7nfEdOejCaj7sQ/cqCuG2wl0GVOiVo7ge717NOryhqiEJNTOU8p4n04T2Q0&#10;BqMclW2Y8ojPIkA0jsM9QHOxaEuhrQAwlPl6GMbDXmYYuhIzgHMV1q5FMKuqJG6Pnrdv3/Dtd99w&#10;e3PDom1IXiCmpnY45xjHQF1bIOGHoSwIUQDclMglHhxyh9VQOQE/nTXoZYvVIiJSOycAnff44pKe&#10;lSKkRFXce40GYiSEyBACVVWhyzp9XFDuKkddOxQJlzOEwNjL/J7ILBdLfAhkL4622oiokFYiYuQK&#10;kDLPf8F7hn6g6/ZSgFycNWtraZsty2VLU1fUlcMZg7OGmGW/UTcCjTnnUFogCeMsMXq221s5B13m&#10;KzLZB3ROtLWAZuIuvaEbRvp+YvICGHZdxzT19H3Hi1ev6PuBxbKFHEoclRn6CaUVfT9IHFxZ+nJf&#10;Q/Rc3dwwjYGEZvIebTRWGSDhnKOqLBpNmCasMSzqispoQvDEqQhflTnXKM1yuWKlBWy2Rcxk7AtA&#10;FyPJiNO7n3oB44sTcs4CNGYSIUx0Y0cocbK1BmtqnK5p6xpjhCTNSss8YsT9NXlx+1SuQmuD1ZYQ&#10;E0OITNGDFkELH/ZMY3FE/v9RoP361UvA4Kw4ZJ+fn9G0Kz7+pOL0/Jyh79jd3vDu7Wsu3r3l9vaK&#10;kCLX2y2X2z3a1Liqpd1scMsW5SqimUjW0YVATFli3axFrA+wZCChjSYdzAgLiZoDOUzEfkejMsva&#10;0RiFCvEQKIqQlMGHzBBhRHG56zl/coZul9CP2KoBL66qJmcs4uBtigP7QbiHHwIYsxuu1uYAoh7W&#10;15iORGMyKd+56snvChhCLGuAESEDMkoJvGC0o64tde2o6gbXtCjnqJqG5WLBohLRrEWzYLFY0LYC&#10;HldOvmxZ+++tV2UZiymRYj6Kz+7gphkae7/74p18TcqgjYjVxDS7IwpgYLWodKjiqJ2VEgEUI/ue&#10;VMTZTs7O+eCTT7m53fH65Ute9t+TdWSYJtqmEgC9xFPr5RqtetCapq2xpsZUjpgiWomQlDYyZ2pk&#10;T+usxVWOE7PC+0BlZZxLzqvEZdaKg/r1FdY6np6fs24XNK6SsTQOKCAVEC7mSPKKV69e45yhchaV&#10;InqxQFOAGBK1NVhjqCrNerlmGLsifiSfa60VYQJX4X3g2bMV2hRwRWlSlNyRKnCfDwJ8K2sOsaLW&#10;mpizDAkUoQBWqQCnOXiSMuz6nt9/8SUXby84PztHaQs5HvZtiVzE1qIIqORMv+8EVMyuaOhplHFE&#10;IyIkOZRjMwJiL5YN1nIQiWjXS1zbCBylBSTy44itHCenJwUamp1CEciKWWtCsVg25JRFlLCMnRAD&#10;SmXqukEpj6prKmvJJLyf8KMnpFQEAKE2lqY5YZUVIYr4QcpJ1qRsaJuKzWrJRx99yIsXr7i8vOL6&#10;Zsv25kbEfvwkY0WJWA65oipQkFMW7TTOtuS2pev2jEOPUpr1enmIR7thQHvF0E8l3ubgkNrvO8Z+&#10;Ynu7Y7/f0y5qiUFWXiCcAqiKiFomJRGQc9aKaBs/7oCqyEdu8XduycdxrasaQoiEMHFyekJdN2y3&#10;e777/nu++/57tDa0TYszItIzjiNTtycBwzARA4TJc/n2mk9+8o4nT57z7/+3/5W/+uU/46tvvuH3&#10;v/+CbhgJPnNx8YZPP/mYv/7lLxmGgcura7777ju01pyentK2DTlnnj9/zjh07Pf7wzgxxrBYLDg7&#10;O6PrugNken5+zlTEC3POXF5e8urVK05PTzk7O6OqKtqmYfITxliGYQCgaVuurq54+/Yt5+fnWGsA&#10;h7X2ANxS9lvHgJuxlkXTME4jRtcoNkzTyOQD4zhgrWW9XtNUFR99+CF1XfPN99/inGW1WqFKznqG&#10;zXKBx44BMvLdPZzj2EMsrFQBQmWgZCAkESXk6NlHTvkgPTj3iWMhv2OI/uDSW9YKbSRmf+hafpwL&#10;0Ub6oED8AtKN43gYp/eE/GaIPh+WxHvA6vHnHMDtspd4n4idOnJWf7iXO87fiHiA/P7i8pLf/e63&#10;rE/WnDbnfPT8GV/84Ruiz7i6LoIG6pCzCkfg7t310+TiLJvVXU7C2Iq2WXB+/oTLywsRhbQigpsf&#10;nMfx8c7n/r5946yZNF+Tuq55cnbG+dk5xsizCsl/ieDq8Z7/nhBCuWc5Z25vbtje3vLixUs++OBD&#10;nj59ymq9AYX0XVdRtw1m1IxdT13VrDcrET8u64PWcHV1wcnJihAntleXdEPHNI4ypi8vub68KvfJ&#10;3MUL9/bR+SBmYWNmuVwe7vlYYtRp8j/I7YA8j7oHtpdcRUyJ5P0P4Nf37fklftc/CtzO779arVit&#10;VlxfXwsUqhUXF+8E5tYUJ2ju5cGORR2O80Dzzx62YwB3hm2PX5uOxKqOx+vDPnOcd3r4WccCDD9Y&#10;Ix5AyO+7ZrMg4nHe5fDzrHB1g1Lgy/hfr1csl0vevbs49OUYItrow7n9YC3S8kzTGomJnj9/TlXX&#10;LNoFZHmGwPGc9iPCF3fzimwYMgJr65wwOfDdF//IAs+Ja3Fa47SiaWsa5xg7ccMexhGdo+znKsf5&#10;+SlXV5d0/UAuIjdj38v41opnz56xaJfEKaBVZrloisiHYhh6losFy0XLMHQ4a9FK4kJiFKGTkj9P&#10;WeaVrBTOGCobUSVGmkX3DoKOSZyvtVZUbn7+BEPXk3KQR1Nu4snGsakqVIycP3vOom1JvqwXSF5M&#10;K0M3drx6+YoweRYrzWc//zk5w09vb9jtd+x38gwsJhGs01ozhSBRRpZ+esiXlnyfiGvezcfv67sP&#10;+92PzZX/XwD5Y1GJh+Pi4XsdBDxzeu+xHIvEzH3+WPw2xjl2vRtPB2HXnPnpT37KX//1vyz5Jctm&#10;s6GqHbvdDX2/482b7zg9OeH87EzyIIh4Xm0kJ6pQnBbA/Vd/9yteff+KGGWtUcbQNAv2ux6l5nw5&#10;B0FYrd3dOChj1wcPahb95BBzHMdX8xw8A/A558PfzOvLfA/HcTwIU83XS/4207Y1TdNQVSI6eVPm&#10;z2axECEhK7mifr/jm6+/pi8u9Bk4f/qMDz/+mH/zv/w7Pnj2lF/82S+kzyd5PmpshWYWEC6CCkex&#10;b56z5SkVsUg53xxiEYs2BB8Yhj2724Hbmxsu375jmkaaumKz2bD58BlaWZarFSebDYu2wSjIMUCK&#10;LBdLKmswRWw/xkhVVaW/JZKfHgtyHttje2yP7bE9tsf22B7bY3tsj+2x/Q/dHgH4x/bYHttje2yP&#10;7bE9tsf22B7bY/vvbIdiGXX3EDRmgc11KSBsN2d8/hdrnn38E775/e/54re/ZnvxluRHlDIs2wan&#10;i1txkAKI1kBdO5bLmufPn/DlV19zeXGFdTVNXbNsl6xWaxSZ3faW29trCBHjxLl8US3RVgoVz5ct&#10;bbs4PEyOMbLf7xmmUQpbj1wt52IXrcWR2mpbbIXlof7Ui4t7227EBTUGog/USuEaJ+C+NizqRlz6&#10;EABHXLesADRB1Ox9mOj6DmsswzTR7XuappUNqxFIMwNNU1FXNZWS4of9bk83DvTjhL+85vXrN5w/&#10;/4CPPvqAjz7+kM3pKZszzfOPP2a/33Fzcy1QhBU37K7r2A8jratwlSkq7oqYFCkp+lHAB6M0xjmB&#10;M5XG+0RMHl+KpEIQV19x4Un40KGVQrWafpyKT6k8QI/aMOZMmCYpzTKaylWHAoDJe6bYHwqPFq3j&#10;+uaa71+84PLqglVcsagXKMR9s64bzk6f8OlPPmO93qCU4uWr76mahmnyNK7CuQptHbZpSKV4ZLM+&#10;ZbNesWgqKqcwOjPSY4t9tPcek9XBacF7L/DOOGGMpjKWHCM5Rsb9nhQi23EghQltBEoz1krBhMp0&#10;Y8/Nvme764gJtK1YtC2mXqCNkcKXpmazWbO7uUCrzN/88s95/vSEl99/z6J2rOqWqWmIMfD06RPO&#10;NqdM48Q4jIzTKGCi0eJGi+bi4oo3r19zvb3h9nbHzW3P5e2et9sdk7bkxuEjXHY9XXjDbd9zs9+y&#10;vFxw+uSEDz78mMY5pllxXyWq9ZrKNFRNhTcQCdyOPb0faesGrTLed/SdFLsL/FOKPsaJMO2l+CoE&#10;LBarK7z3dN2Oq8u3DPuuiFAkckziAtd1WOvYrNfi8FhVhBgZ/CSu4rUFldBG4TCkGeouFZ/b3Z7L&#10;y2uBpqqa1Ubc501lCwgkTj3eT5DBx0DTttimZhxFqGCxXmC1KQWCIqoR0HRjoht6nHVMuaBxuri6&#10;ZCUFVVC8UAoUGCI+9bSnG07qmuw7aqMx2hF9ENjKJ96Ob0hKMRWnqhBH+qljmBJDyuynTEChjKHr&#10;R7568YI/efeOqjGkKTJN052TYorkVBy4UybFIIXvxQ0+a030ArJrNDmAzgIJ13WF95PAPxliCihl&#10;i/OluMIZJ26bKuoDQK+NAaOwaIwyTCky9T2ubcFoTp+coUwmqUg/DsxANwqsrVitl5yenWGNK9Aq&#10;UnRTHLq891IgPw3i7Ok90UeGcaTvB/b7HcOwJ/rIOI70exFAGMeRbhwYuoFpnASejwFnNXW7om4a&#10;bFWhlSGkSMocQORp7CEb6sWKn/7JnxGmyO3FFUM/0Y09VV2XOy1iB3HKaAUpG5SyWGdxxkGCnCPa&#10;QAgjQQuIqbFy/kYD4jqolMG5WtzvdBZIsRS3GW2JKqOsJSlFQKCNGAMhJnISsYNYXIKm0RMp91tB&#10;VgKDoRSpOJrPRVa+FLTOhdfHzuHHjknWSkHwMAyHNXUuKAfuFXbduZnZHxR4H5y1ue9+Nn/2cQHf&#10;XAx2XEwO94H5+bPfV8T30P1LFWukFDyQiCHz4ac/4bM//ROwmrkm3/tQCq9V+V7ihNlNS+B7cc41&#10;WlNXFcpoKmvpdltub664vb1iGDqmsWcsYifawOzWNa+F85c4jN/FWu9zGpvbwVWK+8W5h6Jcdd9x&#10;Jx0V2h8XNs8ucUA5tgLxR1nL9QzKp/tg8nx8x8c5x1sHAO3Bff8hDK0O9/X4ft69rxSfHp/v8fEf&#10;iwEc//uwSHruL3+8kJf3OrvP/z/fo2NnrocA/N1r3gMTHBWHzl/vc987/tvD+Jsd4FFYI4Xnab5T&#10;xYnXltjx7v0FlkJrKeg0hhhzgdhmBzeNliCGEIIUnB96FPfEEWb3tGNH1eMC9IdiBA+v7XH7wXiE&#10;e+IHDwvO33ff3lfAOx/fw2O4+1dEL+aXKaMP4gamktjfIjFCv9vz7Xff8ff/8BVff/MN337zNd98&#10;/SXdfo/WGlfVkAzGWYx1Ak0PE23T8NFHH/CXv/xnfP7Zx5xsFlTG8uz5Kdubt7x5/Ybf/PpXvPju&#10;W/ZbcXHuBs/FzZaIQrkKHzyhOEhF9MHhzFiJzUP0VFaK2KX4+c4RT2dwTt+7Jt4LMAzvd3g8nifm&#10;MSTATby3FszFp9ZabHFq64dOhMZKrw9RMU3TwUW+aSoWiwXOVWy3O25ubug6gdBykjW+Hzucc0Wg&#10;B9qmujcOxJld4o0ZmlFHNsnWlQJzrYghMJJRVHLOxonYTvYiXqTkuFWGmFNxBPXiHFyKeFNOZKUJ&#10;MYj7plfUZHE/1hZDxo89TVNhtWJRV1htsFUt42m230MXZ2lAieN7IalQymC0oa0tQRuenJ3T1g0x&#10;xoPj3TCNbLdbbne3rFYLTtZrzk5Pca6iqRecnz0hpcR2vytAijmASEplcRU2Bsikcn51VeODl5it&#10;uJobZUT0heJmmhJN04BK7HY3+O0t+67j9HTDk9M1lREBJIXCmQplI/0wst1d4F+LYJm1hsViSVUb&#10;rKtIe4lFK2dZLdpDgXZdOSrrxF2+uNNPU49G+qsUfxt05bDa0DQNIfhDH66qVgTIROmCHBOuqkvM&#10;6EHLuumMAa2o6opALvs8EcPIUdENPcEHKleEaFDiBJ4A7UhJ3IUrZVDGARqlIqDJCfZdx/XNDeMo&#10;OYbJ+zLm/mnt7avvMUbu79QuGPs9TXE6VjpTNw2LRcv5k3O63U/5/uW3XFxd0A8DfT8wjZFxv6Xf&#10;32KqCtW02OUSs1yhyr5eF6DjMMZSIhc3Q1OEi1IMpKkn+ZH+5hI79bRO0zhFZTQK2d8kwLqKjCEr&#10;S1SaMSk6r3jebFidPWd7dUu9WDAMPSFn6toRfEIXMRpSBFOExI7XvXleuvezO9fdXBwzZydmVQrx&#10;Jz/KHkNZciqwUk5oI6+t25amaXFVTV2Jc3tbVSybhmaxpG4WNIuFOLw3NYta9kbWOlkzZ1EZXdw4&#10;i3Pm3CePY617614RV3yfqMzDNe4Y0FNZSW7GODIKbS0aJWJTSh/Wc62L8IuWeykwhiKHSFaO9eYp&#10;9eo59fKcxfqcF99+SX9zybDdg1ZM+4GUVBE+MiirD06PszNzLsI54pKsKYpLBC/CYM45cc3WirZp&#10;Dr+LMRUxLSViUUmEnqzVGDKLSnJls8jVaA3jKHOTUuI47ydP9IEwBWpXUTlH5WwZi3LOi7ahbtwP&#10;9gLWyrwzrFaslgucq4kpyRobA/04gjY02hQRBclXLRoRNIxhkvyGhqaAvsPkcKbGhyBgvM7c3Nzy&#10;3Yvvmfaevh+Lc3DAGUN2SUB8LWDM1dUV0Xu22y1GGz755GMEr09Mg7gcGiO4usmuaPRkrNOk7A5x&#10;s7EO62pSzuSYxO3Ui9iF0Q5rFFXtWC5adruO3a6j7wdiDKQU6fqRYegP97WuKoG0K4kxqqoiRxGu&#10;sQaCs4wuElM8AD5xFkDSCqfAE/DTWMRfNAYBSM/Waxaf11w/ecIwjtxc3/D21Suur67YdXsmPzFO&#10;I/tpwLsKpbWIFbgKhcZYw9l6iT5ZERP4GKkLfN31Hdv9DqN6rHFyX3IqDrMwTZ7gJy4v3qGuFev1&#10;mt1yx2JxKw7pVSX5IFeJsKRxRSgwkBWyth/tUWcIOqa7fua9P8D3+SgeVkqzXC3ZrD+kaSq++eZb&#10;dvs9FxfvMNpgrKZtW1bLFU1dc319zRg67HJFZQxNXUMQkaqr2y2v313wxddf8pd/+Rf8z//2X/PL&#10;v/4r/st/+Tt++9vfsr2+4tWL79msVuxuxXEz+JGU4epKcvV919G0LcM4cnV5KY701ooo62bDp59+&#10;ynq9JhShQa01m81GYGXnWK5W7Pd7Xr95w83NDedPnhRQ/glPnz7l3bt3bLdb6rrmZLMheE/fdxKv&#10;WYtzAnVXJf8yQ3whhIN7vLX24OauixhBHSKXl1es12sRYW0ajDEC7I89XdeJoGlKDMNw2LsopbBH&#10;btPOOTQydx9A5yKaF0KQMZ+iCG3kTChCe9YayAfPY7ISqFL23OpePuI4v/I+t2qjNbns62cQznsv&#10;AhBzrB4T4Wiv9RCqn6/nQ2fzeRc3C109zJccA+E/5hCsH+zbH+7d763TBZhVZP7TJ16tBQAAIABJ&#10;REFUf/pPfP6zz1m0DW1T0bYVl9c7UEaEgIsQkVLmB+70sr++yz1lwDqHD0n0u7RlsVrx5MkTXr58&#10;QRin+cB+VJBvfq9j4byHbt3H68XkPVc31+y3O/phkGddih997/l+38ub5cztzTW72x1fffkVddMU&#10;YLGlaVua5YKz0zNONycizBcj1lgW6xXWafqhw3vP7faGN2/esNvuubq6YHu7LfGM7J0kXyliBT+8&#10;L7LvmF3gq6o6HK8ID9riTB/vgY2KOwD+Xl7iSBBhvlfv27cf8oC8/5o9BMUFcL3L6c2gtoDvqcy7&#10;6l4/Oc4xPczTPMz/PRSPfJhzeF97eF73xA6OckHvG0M/BIB/mHOa79FxnuNurpJnXk3bEEv++7Of&#10;/Sk///nPsUbz6sULTk9Oef7sKdpqLi4u+I//8T/+YEzOOZv7+UKJr/zQsVwuBQYua94sIpFTJGZ5&#10;NpNUPsSh7zunWUBiHn+WzO3lBV/8/W84Wy1YWtlzN86yWS2wWmOVxmp4+vSci3evGYY9UxhFxC/D&#10;OAygFEPXE73MAevNCa6qiVHEGzbrlrpy+BDZ7XYYY9hsTqjrihDF8d4o5JmzdlTWsE2RGCJ+9PiU&#10;qZqmCNTJPt3qOZ6VfGfKklNXyD6zbWumaWK73TEM8uxysWhYNDXLytE6EWU7PT/HGBEwjDGTQqRp&#10;amKEF69ec3l5SYyR3faWr776A3/yp3/GydkJT58/JUbYbbfc3N4y+pFh6Pj+xYuSw5tFQoqTuA8H&#10;oac5JhHn73wPOH+Y63nfnP7H5s6Hc+Ufy+09/LxjCP5hjvV4vYlJ5qMYI97L+jfndyLpkOeS+7zh&#10;yfk5T86f8vTpM05OTg/PlKapZ3t7yfXNJSlN/Pmf/4KTkxNevHjJ1fUNq+Wa05MT1uslNYqhG5mm&#10;SNdtefP6gpAV2lUo52RPV+IQESaZRYzvzxuSC+EgRJuVxMpKa1LJ8VprfyDiejwXH69Ts8jN7Ayv&#10;tcY5EeKbm3MiPrloFzhj6bo9TSvj4/LyEkj4EPB+5ObqihwDm9MTPv/8T/jzv/jnfP75zzk5PWW1&#10;2mCNIYd4EOJSqCOxuXzItUnZR4HP55gnJ1IKWCP70Og9l9fXbLfX7He37Pe3jEPPsm05PzlnsXjK&#10;yckalBZR4Swi+OPk6fseTcZqJWJnCpKXyELPngRFbCAnyPGxHuexPbbH9tge22N7bI/tsT22x/bY&#10;Htv/2O0RgH9sj+2xPbbH9tge22N7bI/tsT22/86WmB1JAXJx+pGHkiEmXGXlQbWr2Dx9xi/ahicf&#10;POcPv/stL776A9dv3xD6kU1To21FZRQpB0IWxydnzEGZ/fr6mmGUgsK2qamtBTLRT0x+pDKWtmnQ&#10;VUVSiOq/s7hmQbve4KwrMPOIqWraaSKUwvipFE7NTiNGG1xxNFRaHRzgT05PqGxVwDlF4xy1tRgi&#10;3X5P33WEyZN8KEUsM9SVGIaRP3zzHX/4+js++PBDnj09ZZwmrIl0+45hHIgpibtf7bDGkELE5Eyc&#10;RroYuO0HKf6N4pJmrCGnzPXFG4Zuy3a35dOf/pQnT59hrcaennB6dk5V1RhrBJ4fOsZuTypF/yGX&#10;B9qYUuiCOGQ7jTJKgILZCaI4Ys1uQFJgvsdYuV51XZOVYt+L64I1WiAt6wRgK0UNRmtcLUUBuRRn&#10;7/ueGAO7/bY4Gguw/8lPPiErMAj4XlUNp6dn/Oyzn3F2dsr1zZYXr14SsxQ8r9YbQECLmDP9NJCL&#10;E2NTVzSVxuRAf9tze33FuO8wWaFSJiewKCKKYRoPLgukKGCt1hACQ9cx9T2rxZLaGsasCKkU2FJh&#10;tGGKgdu+53K/I2FoFytUCOTipJtyJEaPIeGInK9bnjw5Y9xv+fIfb6hsxbJdEnwi6Mjp6Qnr9Zq+&#10;7/CTL+Clwk8eHwL7buLdxRVXN7f03cDl9paLqxtudwNeGYJrUJUjkfF+IinDOEzshnfsh5HNZsm7&#10;22uub/d8/OmnbDYbgXpshVWWnAwBgUriNDH4hKuaAh94fBQoeUCTkiJoRQyeftfh+xGVEhrIPnJ7&#10;vWUcRqw1KKcwVSMu30OPteKMtliuxHFvuWC9WuFjZLvfEXISYYOqoqkswzCx2/f4II6e1mhs5TC6&#10;Am2pFys2yxUnJyc4Z4lQHLSzOF/r4rJpa6w2pCB9vXYWReL2dku370FbSJmbrufLix0+isub1gan&#10;52JKLXC5lutUhpLAR0qzXiw432xoHPgA2SqmGNlPA/04MkwTY06MMZb+p9AWtLVEp4gpQwpY41BG&#10;EaLn9eVbvn/1PR88P0dlKRjSxeV+dmNNBaYV09vIXLqYUyQELzBDVsQpQUREHkrB2xgjUwiEnIil&#10;0MXoogtiDLk4z2UtoGUCAWZVAqPEKQkYxwmcYpwGvJ9o3QLqihhDEU/JhDCJIAF7md/K+4cg8Pfs&#10;LKG1xiqo2wbdLrBa5umUC/SfBVAiQfATIUrf6EOPHz3T4IlTZBx6+v2OkETUY991eD/hUKgiaBBS&#10;xNUVwzhQRcXHn68Fdk/QdT273Z5+6OXzAFNgNlJi8hN+mpjGkXHyhzXTDyOJLPBHzuSQZ/McQKPr&#10;JaAJKjH6SZzgtSpwS2byE1NMhDAwxXBw/0upuGdmRUQgMm0tYymAUzlTlDoOzpRaabK+D1Yfw6vz&#10;z+8BpKVnzwVrs4PUQ4fv2Q1kdqCar5GAhqUg8whqPzgOFqD5uND7+HuguDbK+8yFu8dFsQ8L+GbA&#10;fHYPvXPzkfEfY6Jpl/zzv/rnLNYrqroWgM6UQl60CNV0g4AoRqOUK+cqxeUpJ6wWGN4UGGq/37Lf&#10;b+m7vbgKp4jKETO7YnLnTCjgSHVw+P4xl3OOCnjnYkdjDCS5xrbERrNITU5zpCYtPniP+b3nIt47&#10;uH4uhM7lfO9Ejx7C4sdiBccw18Ni8OPfzf3s+HUzVD6f0zFQDxxcOKUfFhi8QN4cZtzSZ2f3+eLo&#10;KXzfDKzosr6nO0i8vPwh8P6w6HP++dweFlXP1+Kun8998I7qm52d7/rksaDBod7zcC6H77kbU845&#10;KT40mqQTVeXQWuFTPIiczAWnh4LoEufOzpwxRFwtAEZT1yjAGQuzSEARd5iv/zHYNx/zfA2PC8Uf&#10;CjT8t9rDgvn/Vl85fs2Pvb8cozkUCauD63sWaFE5dBnL1sr8GpLn9vaGN9dbXr18xa//n1/zD//w&#10;D7x5/Yrr247JB5kzyVSLFWTFOE2kGGmsYbVq+ejjj/j8s5/x85//jPWmxdUQfEcKAT9O/OpXv+Ld&#10;69d8/fXX7G535AgpZrpuYEyKKWl8SgzbfSl8daCr4oBtyGhQFqWNuM2mu/VXHRyQZT04LvSXexSZ&#10;/ERdtyLoE8KdCMDxdSzOwlmJ2yWKw3o1u4xrrYkpsu8E9A0+/ACuaYp4UeUs2ghU9ObNG4Hei1ja&#10;HG9MIbJoGpqmwSgBIlOBL2TcyhrW1jXBCByltLg7++Bp6oZs8wGSzTnhp0DwkzivulnYRcRMTAH6&#10;QgioGGXdlsVFHGuVwtpKBJ1CoNGtiE4BjXO4DDonlFHipF5ZmsrSVC1oQ9SakBLaitCYuAQLjBLI&#10;RB9KgXrGKE1lDeulOCBarQXCNhZlNMoYhrHn9vqase8w2sjeSplDUXKKEecqqqq+G09KkYKIKfni&#10;LGaMQVvZW1tjRCCpyGr4EIhTIIWIyuIkXTlLJnB5OR3EEIaxYxp3fHD6hEW7ZLlaYVyNqxfU7cjV&#10;1QW7/Zb9bsfZ2RnLxZLNyQnjNFG3FfvtFms0rnxV1lKL5ZfErsFDjOiUiHkWazHE6AHFUOCk5WIh&#10;a6lWxJRw1hyAfNvowxwZQzgQGj4ExmnEzW6uVZKYOENKiqEfScXdz4coe4ZZYMEastEkElNIZJ3R&#10;StbXpC3KKrSNbE7PqZuaylYF3NH/5PzKq++/onYLTjZnqJNTxmHPzhqMsdRNja1M6TeW9WbDzxd/&#10;xvn2mu1uy831FbdXNwzdyNh3TH5gGnt2N9eopqVarGiWK5StBD6uaxFJMrYIoYg4ik5JXAfHkWm/&#10;xe+2WAJVtaTSGmYX8+Lm6pzDuBbbtLh6QbaOerVBVQ3PPv6EP/zutyyKAJnKGVdV5KknhZG6qehK&#10;3B7V/fX1GLy6W3/v4oIZgE8poq0BVUAyq8laYXSFcy3GWJrG0S5qmmaJKXmLtmmo64a6blktWlaL&#10;JU2zwNkaV1mM1bJ+z26/JT4T7QABDMhJ9kApk1P+QYxwHEtTxNJm0j+lOaa+m4DvXnM3JxsUMc/T&#10;lAFjiDkTskbHjC2iALnAOtYIpDAMvfxdN7I5nxinzKRgdfaM5ckZZ8+e8+Kbr3j3+iVDt2O/7wg+&#10;ynhPHls7EoZpTDjtYN1KLFFistpVNE3NOIrLaAyelETQoFq0IlyBIplECJEUAkYpaudIMWOU4OHe&#10;jygCbWUFfg+JtqoY+x5XnEr3g4z1rC2DT8QoeyRNg04KnWVea9oaXYDWYwfUnDOLpuaDZ0+pisOu&#10;7C0tTV0zTIFx8kwhEGPgZLWidg6I7Ide4BNlUMV5cRwnOq3JYaJ2WsQXnSbGQFVV7K87hmGQfJ5V&#10;bDZLhl6cW+d5u98L9DEOPdZqxn6Pq2tUUNiqCB7kxDSNgOzvjNNURtZilKKqapp2gdJK5i0f0F4L&#10;/J7EwT4lWRO9jaQISsn8f3V9zdD33N7u2G63h3hrsVhwdn6GMYpFs2C9XtNWNdGPaCWCjyEJxB8n&#10;T4pegNucDvlUpyAqEQxVWcA7qzTKWhprWLQ1wzRxtl7x7GTN7e0tl1dXXFxeSP6l7+gmL/B8ysQg&#10;bvOtbqms7Ilra0nWUSnHsmrY1zXOWRZtS9dP7LuBfhxkLiaRiviRUgo/em7jDbvdjuVyyWq5Ybla&#10;knKiqjzGWbJNOFuhVAGM1RGwdSTaNV+3pmkkv1qApmOnYLTFB3Ehl/3hHmMtm/UpU5jwIXC7vWEc&#10;ek5PTwlhRAOLukYZiT3rti1iooknJ0/46MMP+Prrb/nNr37Fn/7pL/j3/+7f8i9/+Vf8/ne/59e/&#10;/g3/1//5JUobXF2zXCyo6prtds/19TXL5ZKTkxNihnh1ze3NLUpr9rsdUWnsy9c8efIEZ0UEQCnN&#10;crFiv+uoa3EeXS6XrNdrttstr1+/hpz58KOPDrDXYrE4rIGLxQJrLf0w4L3cV2U0TmvquiHFAnDX&#10;NSBQ2Nwnm6ahritOT0/Z7Ts+//wzmqYl50zbttzc3nJ9fY1PgdPTU1ISCGwYhgJcc3D3Vkqx3W7v&#10;7RfmPdphXclZ9svHBWUFftNG33MrPxZEeyjsNv/ssFc/+szDfunB58icdSewkJOIls2/m/c0DwXV&#10;7uDxkt95sJ96CB4+FHN7nxjccf7hoUDbQ4E76yTmicEzjD1f/P53/PSTj9AkFm3DvpsO++RMEc4s&#10;4dHsUn4Xv2p5TlDicW00xmkSBjS43HBydsa7d28J3h9Eco5zQT/IX71HhO9wHkfXZpwm9kUcwqfI&#10;VMSxMiIk8z7BvId7Ul0ECeZ1J/iJGCf2u1zWTiXPqZyjrVucdSISVlWE6BmHnv2+lxwoga7rIely&#10;zURYS5Fln1sgxPe5lGut7u3z5uP13jOOUxEvGe+5n0tu/37fOYgHHs1nElurQ77hYe6wrmtCCHf5&#10;mPdAt7Pgw7t3Fz/qun58XPO/f8y5+vjn78vp/FhsdtyXj/M5x787Bu/fNwYejvv3OWIfzwkc9dmU&#10;EjFlqrbl008/oarqsucWkbvlaiPipjny088+43RzQl05+r5j0bSkJM8e5VmmiDT5B7m9WQjE20iY&#10;PEoZtKvQriJmeQ7GLChwECvNR5KI95usiXf5n5Qkx/n61QtuX7/gJ+dr8jRR1wKgr5YtmkzrDG1d&#10;88kHz5n6LZoIMRMmTw6J4EW46eZ6SwqZtl2wPj0pruiKuq44Wa8wRrG7uPp/2XuzJrm280zvWdOe&#10;cqoJdYAzc5BIilQ7pGhHOML2XV+1/5/tX+Fw+MLd/g8tmWpRFMkz8Ew4B2NVVg57WpMv1tpZiQLI&#10;aIV1p/wiEAAKqKw9rL2m/b7vg/OWpqnT3rB3aa6hRA5ik2iRyNzRe9yQfkYIEYdD6tS3CCLDUR8U&#10;YsTlYCutNVVd0TTNIaRgt9tQlhVVWdHU6ZdREl2ULM7PkUbirE/rWJHm66O1fPbFl2x3e1bnF+z7&#10;FPoc8DhvQYDUhnLWcFEVmUbvKMqC589fHsL7rB3SvmywqPw8pLaSwlmHYTysP4/b5MM2+Kf20B6u&#10;W/9UP/fnAkEe7skdH8fDZ00plYLTmfqdFNgxBc+erc64vLrk+vqaR48eHYK1C1PQ9z1ffPEZMQaq&#10;uqSqirzetxhj2O17truOZ89e0vYdz1+taeobVouGGBwvX9zQtQPOW3wMFEUJCLTR08uzFLI17Rs4&#10;/1ZwRXqnAVoplE7B3Mf96DTvmN5/vOv6HYeNeO/RWh/mmEKkUMmu6w7/LwWNqRSg2e7ug9vbjtcv&#10;X6G0oq5K5vM5v/rLn7FczJFa8smnn/Lxxx9TlAWF0ox9jw0pOFJKgdJpn1zoNAZztCZPoZw2hdCR&#10;9m2MVnig22y4u1tz8+oV+/2O4CxGK+qq4JP3f8RysUQjqaqkpbjbbKkXZzTzFV3fst/tGLoWgac0&#10;mmA0waVgSSUERqn8XjH1Z0ZqouBUpzrVqU51qlOd6lSnOtWpTnWqf9N1MsCf6lSnOtWpTnWqU53q&#10;VKc61f/POqYihIxLjTGLUkQS0+PcPd20KHj/04959OQRr57+hP/6d/+Frz//gpu2QwXPsqmpm4oY&#10;HDfbLY2rmM8kLgqEKpDS0+13DN0enc1kSgi6ridGmDczzs9WjKOm7TqU0bxebyhf31IWRTJq5xfl&#10;ZAMcQqOLZIjQWrNcLHny3vVBNGu9g0wojsERxoCSJpEB7Yi0jnGwGF3gtKPdtjx9+pQXz1/Q9gN/&#10;+7d/Q/Ce5y9veLW5Yzt2hNvX9H6gLIokHPGBuq6ZzecUWiMi9F2XAgVCErH0+47OjilgQGpCiIlw&#10;pSXOBfph5OX3zxkHS9/1PHrvOr3YLkq0UBhVopcFy+UKoxXjMLDf77HDgHMW56HYtUkkimf0DjVC&#10;Vc4OBniFwof04ns5WyFFMv8gJjFSSoav6wqtNYVOdFwiOBdAKUxRsFzOqesaN1ja/Y7dbs92v6Pr&#10;WsZxQESBXiw5v7hAmmSSl2jKouTi/IrH7z2hLkuePn3OerOmamoW2VwhdYHzkVc3d+zbPR988Jjr&#10;63OIlv12w93rlnE7gvOUWnFeVYz9iI/QjiOBiI8+mV5CRAuBE4Kh3dO3LToTBJeLORfn5yhdcLO+&#10;ZX13iy4qiroGobi5uWU79ERT4jzMVucUWrFvd6hCg4Tdtqfv9pSXK55cXzFfLg/J+lobzs7Oubvb&#10;oqQ+EFsmOrC3gf2upWtb7nY7Nrue27str9YbXt3ccbffEYTGBoksS2RR4oTERodFUChNiNDutwy3&#10;jt3QM68L7u52PH36A6vVig8+/IAnjx+nUIEYiT4Zmfe7FgGoTAT3PmB7S9914JNIqnctfnRE52F0&#10;ROuRETweKQ1VXRMlzFdLdD2DCJvb1wcRqtHJpCqUorWJUlnUDWUzo5k1rO/u6EebSH9KMg6eECNK&#10;JprnYjFnJhdUVc1yscBIlWn0lkAybjkHwYskIpcSGSND2+L8SIw2iZHHkRCSQc1ax83tHT88f8W+&#10;j4imygZMmSlJKTQixkzq9Um0k8RaEVUW9N6yfb1hHPf0LrDed7iQxNVIyRAC7TDgY6Jc4CSlLlIQ&#10;h4wUmSiehLCOdr/hm2//yKwWVFqDj4xZ8BTiJFA8Emtm4Z6chDdAN47JND3aJIaLIVG5QmC0lm3X&#10;EoVAZ9ObzBCPieInhUQqeSCQKCEJIhnwCm3YB9jvB0Sj+Obrb3n67Xe8//77GGMoTYEuDFLLg3F3&#10;EkPaLH5TVZOMcM5lGosnekff9QcChA8ChMTHQPB9IoKaghAC45jIV8hI2RSUdYkimSQEMZvm783G&#10;Ukqsdwz9iLUu0c7LAh9gHAJdb7E+kWFiDn4hk6/wiag+9G3qz4Y+meDHMRGlnGW727He3iVRaIyI&#10;I3KL855hdDgXGPsRNyZ6/dD3dPs9Y9fhvUimtQgBmQIXiFmcHtO9y+SwYNP4JYVEZCoJ2Twss6ia&#10;g2kyHgy58CaNaKpJlNW2Ld57mqY5iFwnats9gYyj77sneE/92NQeJ4HXJPKa7sVEPHloQp4E0RPN&#10;ehLiHgu0j420DwWpk9EoBEfIJGwhBD/75S94/METTKmT0Q2BUoKhawk+kVyF5EBCmQxXbWuTMLIq&#10;8c7jfTJnOefYrNfs9zucsxTGEKxDBA8qGaLTc5jIRkopQnTYwR/19Q8oofkMpmdYH9HMhRJIJQjB&#10;JZqRTMcYH8zZpt+ngIyHNLpj4fF07yfz0GTsFg8op8ffM1HuHpLc3yU4PxY6HxPEH5K77gWA6kDX&#10;8QdBtTj8OZncjyhkMQcMZIOeQGVQaQoISN8fjih9HKipD8XyhzaVgzgm2uxDctgkZL43FUxCx4M1&#10;Nz0LkWxUP9j2D+3qmCA4Ed7IJv0D/Wa6lvn70xwhnZcPac4WCQfhexKzRnxM4RzOJzO3tY7zy8es&#10;VivsYFFCst1tE/XRu7fO79hUHY+I8dPXpvpzxvd3icIffv4boQ/v+Pqb3zf933iYQ0zj8kFcK+NB&#10;EK5zyJUQKRDo5fNXfPf0Kd9995Rf//of+eKLL1mv14yjxRQabQydtWhtUNrQDz1912GKkh/9+Cf8&#10;6Eef8Pi9Sx4/ueLR9SOk1nRty+buFV9/8yXPn33P0I/sdyND79js9xRFhdQGJRJdug0aF0GVFY3W&#10;iDGTqVVqb6n9T/T3FKBRmupg3E7PkDr0s8fQ6enajaPL7dO+EZ5xTJNUR31KCAGtNUppQhCZtJ3E&#10;1eM40nYdXZ8+qyySkFYISVEUhExdtXZku1mz3W7w3h36dQkooxPwWSaS9GQJ1Uric59jjCF4lyiH&#10;4v54C1Mk6mYIjMNIiNlwJpKJNhndwuGc9hPVSqhEHM/mfJ2DxNLQKBjtmPoTLfJzBJXWNIVByGSC&#10;LoSg0Jq6LJEKBMmcVZhE6gox0ZmVViitCTFiygKXwymMUrTW4Z3FEYlSUSiZSHymwOZx33tP3TTM&#10;mjnzuuF8vszmwpBJW+m+t31P23WUZXXoR7VOZFUf0xjQ9T1aK6yz+D6+YYDSOs3lnQ3Y0SIizOua&#10;pq5xwXN1ecaHT67ZbDbc3tyx329p93te2cCnn85TG4wBrRSzpsLIc84XM+xoKcuK87MVZVWw30e0&#10;jMwLQ1WWaR4+jogYcGNqfz6beEqTjNIe6IcBH1JY3TjaFDxlCnRRUTcNMQaUBDMFZORzllqjJXQx&#10;YHIfFfP81XuPc45SG7TWOJfMfVpprHOMw4CKaW4SfKIDprlRGvfHUWJ9xJQlUqb5QrqWAWNKqrqi&#10;KApmdX2grP9LqtvcEooeTST4EWV0IhIXFUIsgBJHZOgjvTbU8zkXV9dcXF0R3Uds1mue//CMu/Vr&#10;trsN1kUG6xn9iL19TbffY2ZzdFmCCCk07sgwF2MghkCwI91uR3v7GukGVJGI69YG7Ngz9gP4yGK+&#10;REtJURhMmQindT2jKGtkUXL55H2KZk7sW5TSuODIkSyM/YipFQpPOJi/xRvhNiGk0BalVR7TcnBP&#10;8Onea4VUKbxKak1RVmkPpKwpipqyqCmMoSxNornXKWxiNmtSP2DMgQBcaHMwmEmmLjUeKOEip+X4&#10;kA3fcRqjyOk1ghAzOTgHpiRzB4e9MnFkdp/67/QZ6Zyn/vh4DhvzfZFSEEUKRQvOoozJYWQTRTXc&#10;B0cphR8t3WjZD3seO4uNkcE7bEy0xPPrJ6zOL9lt7rh5+YxXL17w9ZdfYocxhWuNFhciwSaasrcO&#10;jUjhaoDIcxStFVFkcmCMbDcb6qJIoRoirVOUVhSxoNtsUgBKFNxtNkRviWFEEhMdXacwhnEcaeqa&#10;oixRyqDLEpvDVkQkrdGdQwkQhYKgIFPqpVaHOYqUx4bRSCkk3gecH/M4qCnKkmJ0WO+wOfwtxphI&#10;otFjhx7vAkqnULumaQgujdPd4BmHiBA988WSwhjef+8xhTAMfYd3jrIsKAqDlioZVXxEaUkQHlE3&#10;zJoq0Uq9J3iPKBItPY15guBTAJqLHud6isKglEZITVlVmKbBW0u0KTRmGIdsxC9zIIzN7SIegk+M&#10;McznC5Q2BKEpZwuGYcAYzfnZisIYXr54wcuXN5yvllyenTGryzRPJSKkyoa8eAiSEmmxmQnokcIo&#10;vBdoaQCJD6m/lkpjYqQqNcumYpiVnK9mXKzmLOqK2/mazW7H3b6j78dDMpTznqHrscOQAlpyKGJt&#10;JKWqqQuDLhT9YJk3lm5u2e33KWAzG3ysT3t8Siqc9cTRMXQj7b5l3i0Yx5HVakUVKwKaalYQI/T9&#10;kNbNmTTqnEcpSfAhByBms6hMQQWHNXdeN3hnszFoREhBUabPjSGiVQozEA6qukphlTFSFhUxgoiC&#10;ED3KKC7OL+jHDu8CbdcjpKaZL7nbbPnii8/RyvCXf/FTfvmLX/Dll3/kD7//jG+fPSNIhQue6+sr&#10;Xr9+zXp9y2I+J0bBo4sr+rZju93hnGe/3SN8ZBxHtNKH+dTFxQWrszOqKj2nIQTKsuLy8iqte+/u&#10;eH3zmq7vqOqK0pQ0dZPM8/N5MrL3Pf3Qp8CG0dK3HVIqmrohMqMf+jTPKwrOz8+JMdL3A8+ePeOj&#10;jz46EGABhnFMc/6oUIXh9Q83mco7S/tMZcn1o0fs25a2bTk/P2M+X/DNN9/QdR02r9UiMFqbDMeT&#10;YT0HR0z9el795bCTcCDUH+bZeZF2vK49NqTLKajqKITNi3hYB47j+IaxVuR1mxQSjXyD8H68Hj+M&#10;kUeBZchkGvc5kPN+C0YcjNHeh7dI1H9qzXa8tvtTf5c5qCvR6+Gzzz/nV7/MJb2TAAAgAElEQVT6&#10;FYuzC6qqYrmIdKNDSJH3XuQba49pzSelROb9uBACSkqIiXibwrACrR+pm5qLy0tePPvhvg96sL/w&#10;cK05BS4en1d8x9p0dI5vvv0OQkihiDGF6An+DN37QQjgtM81hYpNe2zTezI3jrhxoN+3eV8hf64I&#10;eR9i2juIh7nQ8V7XdB7ehzf26t40eXPYq5+uy3SMfT/mfdf7/bLp/VcIIe89iMM6IX2upK5T8EVq&#10;S/fXdDIG933PMAzsdjukSIGqSqk3AhEfksqPz+1hHe8Nykwwf8Mo/w7D/rva7rv2II6P5SEdfvrz&#10;cUhEut5pz7Isy7fa07S2Pv6cyP0+D8S39jymfdcUUCm5vr7m448+oe87BCKFL4TIanV22IefzeeY&#10;suTy8oLdbsNXX3+VzLVeoIs0B3LOHq7LdG2VUlRliZRgmvrwf01REUNkdAMxphA0F9WhEYUYj4Ic&#10;H7b/dF4SiRQKDXz/zddUEiptGK1L4UASFk2DtyNFWRO8ozKaR2dnGAnSR/xoqUrDfNYwOE83tPgc&#10;HKqVJHqHKQpKo/N9kWx22zRvNCk8ybkUDq2VzvP4RLQfh4GhbRn7Lu8bgjQlRVVSK0ndFLxuB7Qp&#10;mbrNGCfqeElZFJDJ2FVVc3n5CCEEdZneZ1RlSUBQzxeszs8ZnaMfLSFCXVUIkgn/q2+/SftE/UBA&#10;MF/O03tlIbE+oEh7+Cobfqu64sMPP+H6+gkhpODZ1y9fsF6vafP+qNGp/zw/v2QYBvr8bjyFq6a5&#10;2KH/f0c/8af22B4+P38uTOSNVc0Duvvxv01rYmMM5LWSEAqpUgBBjPDJxx+wWp0xa+Yslytm80Va&#10;+2vDaEduXt/ivUNJkYIgY3r/EYJPAYkirblcb3n69DlCSqyNhChxwbHebHh985robAoGdYGyTu3O&#10;uxRk1swatnebZKqvqxRUMO2XkcISZV73Ts93ld+HWO9ysF7am5v2Fqa+JM3r0/uuoigOWorp3drU&#10;jxzCRrw/hCYabVK4vRKMo2W9XrPbbXN/kQK3//bf/Xc8+eAJi8Wc89USLSRPv/2G5y9+wO52vPr+&#10;B5QpObu4ZL48I4Y0f49aEJRAG0WSWuT5UUjPEDFkWUREurSPdXuz5+XLF7x+9RJvLWWpuTxbslws&#10;KYoUdu29Z7fdIoHdbgplFcxXkvmsQstAU0isrYjeIdPFw+T33975FMjpBUJm6ILwxOBOgpxTnepU&#10;pzrVqU51qlOd6lSnOtW/6ToZ4E91qlOd6lSnOtWpTnWqU53qX6kmERgko6jIimHBZKjzaJ1END6A&#10;VIb3Pv6E/+nikicf/YE//OM/sr15xd5bZAA7Wm7XW168XuPH7+i7kQ8+/jHej/zw9Du2d2uss4go&#10;qGYNRTXHjpbN3R2jdZRViSkNZV3hXGQYXh9IisM4EGNk0cyS+MglylVVpoR07yLOOpq6Zr6YUzYV&#10;Uiq8iAQ0RWn4/PM/8uLmNcNux7IwXF9e0DQ1L2+3PH/+EhsEs4tH7F+94svvnyMFvHj5EqkLZmcX&#10;uBDwSKLUlIWh1Aajk3Fl6JP4DiEYrWO921GVFaY0OARjBKE1y1nDvCqQweNCoHA1Qqfk/0jk5vY1&#10;s6amrhxVPWccXFJni0jPZOgymFIiteHiwiCkpm5q+n6XqVoW7yxaFiidiDdF2VDVBWVZUpYlwzAg&#10;EFRVmUhgZUGRjawimwCHYcQYw2wxZz6bE2KiXe62W9avbxiGAakkTTNj1sxZzBcsl2cgIy46fHTU&#10;5ZKry0dcnl+hpWa33WKt42x1jtCJAO2jZLfvePr9M25e33D96JL3rq7A9rx89h373RZvLbWpacoG&#10;lVAxWDdgLQzOIpRkvlgwO1uyXq9Z320Z9i3SB+Z1g5SCwphEmSgMIUqiSEjssqxZnl2iioKvn73g&#10;7Pp9egQvX69RdcVqPuf8YsViMUcXml27pywMi3mDWs4pq4YxUxqBTNy198TyLEYLPtDvW/qh5eZu&#10;w6ubW242O263O16tN4lMWNREmYxV0Wgs8UA2CCESYpIqmaoheMdd1zGGgNy2zMqSvrXc3W744g9f&#10;crY65+zsnLKu0703Gi1VEhlFz27X0e53jOOAHQes7fFuIPqAylT14CJDP9B5l8QszZxZ1dAHQSWS&#10;kLWez4nB40MiyE2ircEmQ3gQgs3dHd89e8ZiueL9x+8RosfMLWJ9B0TOVgvms9SGYhaGWueS6WNI&#10;QQciJEGiVBItFVIKxmGk7zr27Zah74gkUbNW5nCtnI+MY8AUFQtT0EfNmAVFUinIlJA4EScn8Y8A&#10;T+Dpy+f8YHu8T6akEUEQUBiFHBM5TVUFIdNejE6UVxA5DCOZp0I2FwsUWku++upLCg0/+vADoo2M&#10;ziXBStbZuUzokSqJa9QRoTeJj9KzGrxHZ2FpIsVadl3Hvh8oyhIRkzktxBTKoYVCBBCZsJxbLUrI&#10;LIAnE7Y1IUA/WP7v//Sf+P3vf8+nH3/MbD6nrGepvy4S6aOqSpqmYblcsFgsWMwbqqo8mOWlVgQf&#10;cUoCConEe4gokBpEwHuNtckoJQRoI7PRW2bTq8QFz2gDiGRk985nw0UyjpnCUJQpeEJkU02hS+pZ&#10;wZk0RHFs3FXpfgiBkiqTXe2BNixyG5lIMtY52qFndMk4GH0i3VhnGUbLMAa8h2CTCWISHdkhmY36&#10;oWN9d8PTp9/yz7/9LZvNXRLnSY1QAk98wwScqPABKZLx4EDHysacY1HtsVDtXbQyIBsik8g1iczE&#10;vaEajoRz4p107OOvTaLPh0SkP2WQ1dlMONW7aE/Hx/pQpDwZtg9Ec5dMFR/85FP+8pe/oJnPqcqS&#10;IZt8RFngnEWL1H9qLVHHAuaj45gEyEnEFljf3rLd3rHd3BHcyPPNmv1ui1EFSqpMuRFvEdWP6WXH&#10;10Znmlj+4oF09lCoK7Ix/jjA4NhQPgl3J3F9OMzd/EGA52wyysxms8PPPVC04XDf3iU0PiZfTf/v&#10;4TEcqHYPRMjHNKzjazEJspPx5M17utvtUFonerkx76TtPqTYTe11Mi9Mplrypz8k5U0iROc9Wohk&#10;CpuI51IeAkXuTWrxLWr82/cp9ZFKHpsJ4iGk5HDMh541knrgY3JTovMIGdFGHehbApFCU0QW72az&#10;mgiAiDhnCTGk60oykf3zP/2Wrz/7A7c3Lzk7W/If/5f/eLgWD+lqx/dvahfHz+1DSuDDZ3xqQ8em&#10;h+P7Nl3vycj7rmf8/vPS2Hj/HCWRdjKjKJSUFEYiRUSQzMNdu+d3X33NV19/zdOn3/OHzz/jyy+/&#10;SKTIosb7SESiiwqhVSJ5VyW6KDlbrVJA0JMnvPfeNddXjzhfLTAq0vZbvn/6DS9e3fDVN9/w3XdP&#10;id4lIpRMFN3NpkcXM4SpEVrjQqQbegZPmsc6hwgx0YmlRCuJUun+SaGQMht5o8iBHOKNezL1KQ+D&#10;LJKZyOQ+IB6E8MaYQ3/wBpEy9zlN0ySCcKZRdV33xvPRzCoAqrLCW8swDFg3MnRtEqGPlmHoEAJm&#10;s4a6bu6NPzYZE6UU9+NNNnhP44O1lphFw+6oDVg7JnNnCG+NUz7GTG2+N/dLqVKIRDaNWztitKLI&#10;IvrJgDZrKnSmagki0XlkdJSFodCaWdOwWq6YzWc0szqtc0U80FCJEqMMZlan9VAmjwaODUqexpjD&#10;HFdJSV03CJXCmXRhaJSk3be0eQ4WnMNoRVWag9B99JZhHOjajrvNFkj02aZpmM9nOZTIY4ymmjU4&#10;n4zdYQqAy/fQe5/nJ4Ho079557DDiJAQvaWUkvPZkkoWbKuCdr/hbHGOEorgLEVVIGQaJ5VIoU9B&#10;gAye/d0doS+I3oMdE/V4HJLYWwqETmS10WX6Wlmm/iv3e5KAtQ7nbFojCYHURTIW0CGVpCxLTFFC&#10;jDl0aMCG1McEF/BuSPPobEgMfgoiEcSQdiwO5DOpqesS7yObXUsIyVDqvTsQYdMzk8i1Umu8T4bP&#10;qqwI3jP2AypCF8JhDvgvqf1mQ69bdttNCoLShqKsWKzOOO+vuLq+pigrIoJ+HGlvb2jqhqauWcxX&#10;LGYLrq6u6Lotr1+95Ienz1KY0jDS9T37bk/YjURfMox3RFNRzM7Quk6UVesIdqDbbLh9/ozY71k2&#10;BcQUfBeUQIRIEILBjZTeUsoKRKSpS5q6pi4qjDY5AKKkqBva9RqpNCKk/QWBSIbdHL4yivv5Z+qr&#10;UliQUpLRe2IAKSMh39uyKCmMpjQapQvKuqGeLajqGU0zo6ln1FV1+FWV2exjyvv5ghQHwuMb/Yi3&#10;D8wf4e3xEEGM6jAOHY9N006YQCTzagh5DgNSvT3PuDcSvSNARgiijMQ81lvrCNEcaJ/p+3kjxCQC&#10;0ui0fugt7WDZDz1BgBCavksEyXGwFGVBtTznw8UyGeIfPebzP/ye77/7FmcdOvfxWinc6NFREGSA&#10;6MF7tNTIMoUIJROKY3e3TSFnKgdsxEDX93nvLY0L3ejYbFrev7pmURcoBVoXNIVBA66q03rMVEit&#10;qENNPw4El0J+LBGfzT7Sa2RZIIoCqeRh/jitg9K1VinUJkbG0WJtom4XIpn36roiRk8/OkIQ9KOl&#10;8cnk4a1l6EeWyxKpUrijlyLvV0S8BCWS4cgow5Prx8zrhugtzo5AlfqbbEpKxs4UkoIQGJnokcaU&#10;aF2kfYVsiIqBZGCKadwMHsYujdHVbIa3I+N+z263T+FGMSTqusihSdwbQ7u+Y7/fphWIkixWS86v&#10;LonK4ENkv28J3qdATjxBCIqmwfYdg7NUwaQ9A2fT/oXUeCYDoUCKSHCBGB1RpD2HFC6nkDqbvI/M&#10;iyF4vAgoHZnVBU1xwbyu2Wwv2Oz3vL5dc3uz5m59x67tEgVzGIiE1O+X055khVaaslBclStGGxhH&#10;R9uPNFXJrK643awZBkVJooOO44j0Eu+yWdl6Nrd3tNsdm/UtT957jDqTDF2Ld55hSIGMuihyGFoy&#10;vouYTEvOOYYYKA57KxzMzUqqHDRjGaXAmIKiqFIIaQxpzqdLrq+vkVKy2225ublBaU1V1bn/EAgk&#10;4zhycbZgGAd2+zt88FjnUaPl6Wdfcnd7y9lqxc//8i/42c9+yq9++XM+++JLfvP7z/n6m69Y375K&#10;/VswbLd3lFVNWZb89a9+hbWWm5sb/vjHP7Jr9zkw0jEMA3VdE4gplKJQGAwhj4cc1qSSxWLBBx99&#10;wOub17x49oLlYpnotNoc+t26rrBuZB8jvihw3rHv9nldIVNQgfWH+YoQgsurK+52W7quQynF1dUV&#10;ZVlwcX5Ou9+jjeHRoyt8CCyXS168eEHIf475ONu2o+t6drvdoT8WQqZQEZ9MVlIKlFGIIPD4g/nX&#10;WpuM0N6/Ff52vP477sNlXiNKxBvr33TJYg7JzG9NItm0eR/Wo41Jc/yjsMSH69vjMWTq/w/EeDmN&#10;EUf0XinTmJLb7sNx62H44J+qdxGEU2CdxjvLq5tb/u7X/8D/8D/+z5TVjHlQDOu7RGiW8tBPJ/Oi&#10;eRBudh80kdaqkrZN5GafgyCEVlw+esRut6Pbb9/YR3i4j3S8v3R8TuHB/TqYmX0yGh72B2LMzPX4&#10;wCR6vy8jhMj7pPd7IQ/N0SkgQ+bgpTfv30Q/Fogc3JdnwRNNmPhGwOPhuB+c0/H5TKZ1pc3Reki8&#10;sV/y8DpN4WcP760QMofJKEAeAntidGmtF8fD+i5Rqv0hNOChafZd5tl3/Z/jfZRICg6MMaKOzORi&#10;emkC72yzDynwb+5Vvr2X+KeO6Zj8bq097GNMc42H7W+au90fabYhH+19xDQhIAqB1IqrR9c8fvyY&#10;YeiJ3lPVDUaXjNYxdh3KpHXvhx9+zGIx4/q9C5pNyWhzmI/UKTguhHx88hDAErzn7OyMuqy4ef2C&#10;uqoIPoXLaiHTuxLvUIoc8ApSGmJInVEQ014DOXwxtc20IemRMiK9YOhbvv7sn5kXkkKkIOZp36fd&#10;7ZlVNcaUlE2DHXqMVpTGpH2DcUYIDhc8bdfS9x3zRZMCjseB2XzOclYgEDjr6fuecRg4P7tAC027&#10;29P3LRCQUlGaEkJgtJHttqPdtQy2I0jFbHlG1SwQRjPuIheLhue3LxmrANKkUDSd5klFUWJMmQMk&#10;AlobqqoGImUpKXR+JxEFTz78GF2WjC7gQ0QKDSHNF169fMHXX31NWVWMPqCLAqVkCqzzEZH7i+kR&#10;N8YgRQr1qptZCnKUkveuHnF3d8fd3S3r21v2bctsNqepa/a7/f27KCEoijSGxBwUOo1FD/vJh/vv&#10;f2rf7c99/aAHyGvt47FnCh31PqTdzOCx1uEDKCNYzWree/SITz75mB//+CeEEBg6i/OezXbNMIyU&#10;RZWCyIiJyg5onc9HxPt3poASKfS0a4e0lyjIActj7pMCUQiapuGnf/FTVqsUALXftez3La9evaLt&#10;W375q79iuVzy6tUrvv76a7RUFEXFaIcUzKDTXmN6wgP90GPHFOA4zYuc9UeBHTnoI6b5HDH3oyGN&#10;16O1h/3PiRgfQ0jhcdbTdQPb7R47DhA9RSG5OFvy/pOfc3H5iKuLCx5dnCfzeAxE55DB8qOPnvCL&#10;v/wRSuo0HkSB61u+fP4DUhhWq3POzpd44dEUSKPQMo2DUXrGfqTvd7T7LV3bEscuhbjYFAT8o4/e&#10;p65rtBIUhQYE1ge61tMPFqJHS4kLAUQKovR+ZHP7KpPc42GPLoXbSUJwGK0JIo9dSGIQWGeJIgVK&#10;nupUpzrVqU51qlOd6lSnOtWpTvVvuU4G+FOd6lSnOtWpTnWqU53qVKf616qYhBARkQVV0xfzn4XE&#10;+4gjEKTAKIMQkXp5zi//9t/z6MkH/OGf/pGnf/yc1g7pxSaKy8tLggs8/+E5uqj54MknKFPy7ddf&#10;UZUFishyXmcyTeSLz7+g71u6fUsjG1RZUVUzdruefuhwdkPfJeKMfE/hrOP169uDEKsoSq4uzmia&#10;mqauqOuKs4szHj1+j33fs9/3bG52/P73nzPGSLvfoOzIz32ik3z17TconUzkQxhwRcGzu7tk3rCO&#10;ZrHkejajbTvqqkqa65iES0M3oIRMxM0Yk+BNSlCKITicA1lqSm2QRcHF+YpKCWzXUUjBh1fvsTy/&#10;SDTsYNl37YHCYV3E55frUgvqukLpAlRKew/OY8qKR9fXLJdzum6HtT1D1+d7qSA6ilInwu0R6UNn&#10;41lZFNl0RzKVW8tEPjVGUdYlq7MzhBApqf5uw9j1BCJ1U2NMotOvlstMIN2x6/aUdUFZNOnY5mdE&#10;JPt9R/CRs9U5ukjn4WNk8+IFn3/+Jf1g+ejDj3l8dcbLpz8wdhtkdMyLhnJeJOPjGBidxdqefhwZ&#10;LSAVZZNIEC9eveS7755iR0f0IV13lQWDEfph5NXtGlM2NFXJ+fklRVnSzOc0Z2f89d/899gIX3z/&#10;FB9h33b8+KMPefLeFctFQz/0aGMYxy4HMFRonUhFiRSXSWvR4mwSzQ19h+0H+raj3e/ZbDb88PKG&#10;17drBh8ZQsRUM+qyZETSjRalDChFby3ODxCTQTn6gM90jCgFPkj2NuD7jrbt2e86CmOYNQ3tdmCz&#10;bimbmrLSzOclWir6tme333Nzs8ZZiw+OfbfFuxHrktHehojzYEdHbxNxbDmr+eDRNddnS1bLhpXU&#10;zGYL5otVNpcmmqdSSajjQxKRVEUiLO+2W6SAqi6T5gq4fvyErmvT18syCUp9YLQONyZjhZGaKJLZ&#10;uSgSqcOOlnG0SWTVtbT9yDh6go9UVUHwAmLA+iTeKKsZorX07ZiM6toQxT2dOQqRzBSZDh5DQBmD&#10;FNDu9ymDQhX0o0MoAzH1iT4qhnHAyEQWdc4n6pAxxGygkFKhJiop6tD5Dtby2eefs73bUkiTDHdZ&#10;uDgJLkU+LpFFl3r6XWuKQqNkwPYOZ33yWAro+oHdfgCh8UEQxkDUAq0EUUSEvhcbyiz8FSQyoVQK&#10;68YkcjKKMAYG5xg3I3//63/g//31r9N5SY0goGQSvRhjMEXBYj5ntVqyms+Yz2dUVaK11lWV+uZ5&#10;w+rsnIuzS5rZgqJs0KZAG4XWkQSLSnQ6oxVKGaQokvHN+STQjB7nU9CC0pNAUBwMonISNYYkjHbW&#10;JsOAIJN2yQQtfyAPA4iYqDJKpH/XSiGkTJTUHEIShQCVhck+04RixLtAxAAik+lTkIL3/mACtKOl&#10;H3q22w3ffP1H/q//8//gi8+/SHRFoXHeJ1OsEKhMH4sEohRoo5N5KQGliSGi4C3S9WRGnAzTx+Zs&#10;m4VZRVEc6GaT+DMcqNxvm2YnUdOxcFhrzTiOb5irD9OKd5DBJ6H09HOPSV/T97yLTnZ8XClURB0o&#10;9bPVir/663/H8uI8iZatI1iXjcMeH1x6rmI29dk3Ce0ihyYkons6jqHrWd/csLlbs9vcMfQDu+0N&#10;IgdSxJjSJEyhD+dybAg+PvapHlKyjv9tErwfxuRsxDimT4Xj8IMHQvfp92N6nBCCvu8PP2sKPZj6&#10;jRAC4zjinMvmlnuqWDIJxLfOaTLc3hsA/J+859NnHQuL4+HcwZhkvJ1E8+M4Zgr6JCSPB87Rw3Yz&#10;CQqPf8ax2HoSuL8ZJCGIzr1xrIeflY0Ex9fmXUL7tyfO+XyQbwQHKKneeK4mwhkPwx8y8XWibYaQ&#10;gk+EFPeEWTnpwu9J9G2/R6opWCAFCv3n//z/oEWkrhT/4T/8h0Sidt07xeQPDf7H5oLja/Ouetiv&#10;PKRNvUuIK4U80GaPr+nUFtJ1V4fvk0JgijLRSZ2j3e+429zwxWef87vf/45vvnnKH7/8Izc3t+gi&#10;kZSciwSpsTKtWeRE+SoLZvMZi4tLPvjwQ5qmhhAZuo7NZoMde775uqdrdzx/9gOb7Q4hC+rFGZfX&#10;H7Pfbml3e1wQ6KLANIJx8HSbDpUJtT56VKEhk7rKqkLpRF+SIiKVYMzzJ+89hCkkQRwIVMmEwDv7&#10;h+l6qYOwOrzRB78ltM19yTgOhzZzcXGBEJLNZnMIEYkx4EiUq37YstvusJkWOvYDAigKQ1UtiDFQ&#10;FkUmvxbJJIPA2uEQ7qPzHPvepJHNGfn3JFy2KJlCbYI46hMhC/3jW4EXUukcfhSR+p6o6JzFaMFy&#10;3uS5p8cUhqppsuHdsJjNEt1cSmQ2rlSzGbLQICSFMUhI85N6hkCijKFsymRm1JpITJTS9BQe1mOY&#10;FPwjpKSu6tR3BgcukeZVYej3I7tun4x6BPquRUZYLOY0TZnnBI4QSWb4cWDb7tjuasqioCgNVSzv&#10;yYp5fpbCNeRhDeecy2vSJNj3MeKloioKVFkhZcRJh0JQGoU4P8OYCi0VSgoUES1AKYEKEhc90Y4M&#10;w0hrR14OSSid7xSeSD1rmM3nSYieDVmmSKRn5wNGafq+ZRhHnAtIbSiKAut8Xus6oks/L5F5Qzaa&#10;RISSCJ2ubwRUTM9zcC4/JwKt8lhEWqdKKVCZ9B5CpCgMi/mKcRwZhh7nkqHRZ4PcFHQVvEfrgtIU&#10;yYgUAm4cGIeBbrclOPsv3lbZ7m8RItGVIV8XY9ju71ivX9P3e957/D51kwwP42hx/cCQg6q0URRl&#10;yWxWc3VxyePrD3j+/FkySuw27Pd79v3IaHucBdu2COtRzQLV1OAd29vX3Dz/nrHbsagMRmmMVGhp&#10;cHZIIU/KgErUbKTEx4AqDKYsUrBBjLhxpCwVhLSu1UChSwbvkBKs8+Acsqzw3uICSBWQUmdTYkBq&#10;ldqhUhiT2mBT1zRVRVPWVFVFYSpMWTGbL1gszyirOpnjyzI9p0KgVDZ+KXUwmETBwRw59X/Hc5P7&#10;vjS8Nf6lvx8PzUf9TzbLHc8zjmmhU0DQw776zxFLY4zobMhz1iVK34O5xmH+5OzkvAUpsS7QdQ6f&#10;nZWJCJuOfRxbTJFCv6rZBZ/8+IwPPvoxX37xOZ9/9hmbuxuEAl1V9M4CkaKQiJDmxdqkdZZQEq0U&#10;fecpjMZOoSjesW1bbu/WFEVJUaR+McTAvt0zupHBQqXSmjoFDiVzg1aKqq5TiCYTMdUihEILaIeB&#10;YC1RglcS7zxlnfql6f7A/TokhYH5NLYKSdu1BOdBG7xz3K033Gx2zOdLutXAUBWEGPEB9vuWqmqY&#10;zwukMFgRGbzHRYsW8hCoNNGCUwicoW1bhBKZGu4O4TXHq56AQGqDUDn8TiiE0Djr8M6lOYFIRHpj&#10;8jzfWoau5ya8xvmAdz6veeWUp4QLU8iVy+0kUFVVomN6j9KGZjYj6gKlDWVZ0bb7tJc3WJSSXF5e&#10;IokYJdBCIAgpfDJTnKVIZn0pyf2wJcRMtFQCoRQBkEqgc/DWdP9jSGYoLSSyVGhlWMyXrM7O2O73&#10;nK1WPKtrqsIgX75iHDpEcCiV+5fBEqxnHNLaVGmdwwMUoKmMhrqhNAapBd0wsN/vSdGGiQbvpCcE&#10;0nmQ7t3des3m7o7LyysuLi6o6xnGaLQwCA92Cn+NDinU4X7GmIICfQ6tVDo9o975tJ8QAuNoCSGZ&#10;fo0pEMJhjOGjjz5iv9/zu9/9nr7vUUrnUIbIYrEAIna0PH/2gsg519ePWCyW7Pd7ttst33z7Ldtt&#10;aqPlbMmv/+m3/MNv/pFf/fIX/PxnP+fHn/6YZy+e81/+/u/4/I9/ZOs9w5gMZrP5nE8//ZS6mfHh&#10;/EOKuuLZ9z/QZ7N50zRIKem6jqHvcK5jNpsj8t6vQCCEoixKtFEMw0CZjY/9MNC2LVJJZrMZFxcX&#10;KKWwuzGFPpGM3sfhZKm/8wczvNaJwq0LQ9v13N6s6dqesiioyoqmblKmjRR0uz2PLi6J1nF3u+bp&#10;Dz/gXbrGMUb2+z3jMFKXZWqLed44rd+mfkIq+c7xeVrHT2vfN8zWD9bWkxnvYAw8WssrpXK4RV6n&#10;Hht1fXyLNv6GcfvIgP8uI/PxWv5dZt5jE/WfWuO9K+Tuz5nij7/HZ7Pj999/z93tmvnynNXZirvt&#10;lnH0GF28FRZwfLzH8/g3RH1ap77FCsqyRkbJxcUVT/e7t9aHf44E/lcm5fMAACAASURBVK4167H5&#10;e7qTIdOvj6nJ7ySEPxiDj+/RG2T7o397g2J+FCQ3zRMeBkA+3BN51z1515+llAzDkMMJ1Bttd2qP&#10;x+1pMv0fz1GsTXtnWhu6ruOHH75/EMqYgjYno7fIgWPTMU4/++Fa/2FQwcP5zBv3MK9h0tfDfVDe&#10;gxC0d12D/5Y9ine1mXe10eP7Nc0VHwbO/bfM5Y7biMproMePH/OTn/4UJeHZ0x/SmlcbqrpiMWuY&#10;L2bsu5ai0NihR4TAzevX/OEPf3jj51ln8znf74NNYSBFURCiI7r0bmm3WXN5cYYIASNT6O4hGC8H&#10;JqX97bSGFjIFNETS3hPOIaJPQTsRuu2a3fPnXM8a6kIxOnBCIJXGek/X9yglWS1rfEgUb61SmKMn&#10;74dG6Nq0bjS6ptCGsipYrWaUpUIISd+PDP3Iarak0gVuGNjcvsYHixCRs/NLzlYLbm9u2Ww33K7v&#10;aPuRXTci65qlNphC42NM8xuZaPFD22LqWVrPKpnmLvkZmPYwp/1WgsMIiRZpfndxccX1e9dY59I+&#10;EgItRQqxKw2/+c0/sV6vKeoUCNgOYzK/u/QeQMlEBp+CC2KM9+HY+TkGKLTh+vqa68fXDOPAqxcv&#10;CT5QlTUxBMrC8PL1y8N4Ou1Px0OY6Ntt/F3jxLuCRN5+Tu7f+x8+M69dU5+XSOhpdQpaCcahBzSL&#10;xYKzs3POLy559OiSui5w1vH06Xd4HyDKdD0kCBEZxy7vX6Y2Oe37Ou+A8Oa4NgWoaIX1af8ohYGm&#10;c0hBDIZPP/2Us7MzIDA7O+dsdc76ds3zZ8+YNQ1DDg6UUlJVFda6+z6ZFDQQ8jXp+z49a57DMzT1&#10;3VPw7CG44+g9yPR5ZVFSmgKjNd2+Tfte40hwKSC86wd8hHpWc3W+ZLWYc3V1zvn5OfPFIgXoxEi7&#10;2/D8xQvOz1acL+csF3NWy0eURdq3mfqD0Xn8sOfZq1tevXzG+fkZl5cXVJWhqkrcxQVVVdLutrx4&#10;8YyXL54xdC1KCR5fXjGfzVgt51xdXVGXVWoDwaf9EQS9TQFh2hi8dzhric4TSf1B1/U4mwKrhUzv&#10;XIO1OGtRMoU39NN8SUqkEpRlRd1UODfi/YkAf6pTnepUpzrVqU51qlOd6lSn+rddJwP8qU51qlOd&#10;6lSnOtWpTnWqU/1rlUgCoQSvOhZcJUqHQCBCEsI4P4kCZaLYKcN7H3/MxXvXPH/6M778w+/44auv&#10;UEOkc5JFVXNxcYEdW4Z2z3w2o5nN+fFPfkTf7jAx8P57V2z2e17dvIKtZN/39Nbx8cUFhdT80+9/&#10;Tz8OlFWJGyxGqERgNSAKhes8Uki23Q6116iqQnvPuN3QjR2b/RZ0wc3dwFdffcN7j59QVxVj3yKj&#10;Y9N3vHz5in03cnY2567ztJ0FXdI0mrHtECTCuVQCLcBbh48wehj6IQtWk8BiktDpokQUGiFzWjyS&#10;WVNydn7GrKmIPrBcXTKbN8zmDdokkQa9pzALRBT0o2O7vsV6T6ELFosZsSiIKgsEpMgC0pHZbEZV&#10;V8wWi3wEgb7r6LoWP4xopZL4vCgRUh7MMsSUwh+8o+9a9u0u0dmizya4gDZloi6Mlu1mnWizWrOa&#10;zXn/yfucn11QliXr9S2b2zXjMKKipBAFq3miVSgF3g24aFFaUlZVMkFLwTA6lvMln37yCYTA2WKO&#10;ChY3dFRCUpUzClMQiYxuZN+2dF2fjKHERNMUnna/4euvvuT25gajC1bzRTYPQ1nW7DZ7NpsdQZDN&#10;G0uaJok9Z8sZURqKquLnv/iQv/+vv2G33fLJRx9z8+oVV4+uuL6+Yn23zqJXQ9e2Sair0rNgMnmy&#10;6zru1ju2d10icRlNsI7t3S2v16+5225pu4H9vkcqzaypMT4SZCJTtcOIEom45oDaaIgF1nruzbUB&#10;l402TVUz2I5oEvF85wMqONb9BqO31HdrSp2oX6N3tH3HYB3j4JKAWulEbg9ZRKpEpjgqRucYHeiy&#10;IkR4sR/Z9U+53W15dLbgqmu5W2+4vr5mMZ9jTDJ6J31Ouj/OO8YxkWWElggpsCEkoxiCEIZEmfOW&#10;iMBlMkkSJ8VECMhiOURksD3dMNDuO/re4oeB6D2jC4wWRJT0nSeJaRybzY7eeUZTEIuSMgq8NAQS&#10;ZVcKgTBFFsVm2aQUqOlrxlCuVmAtQ98TtUykHxHprEfJhEsPIdKPKTyCEKiyM2Myfk6CRe8dAYsU&#10;EoHCusiz568IPmDHMZMweEOQnUhKKpFR5T2RyBSG1XJGXZUIBG0/sN7u2O1bhC6RMhmkCi2Z1VW6&#10;ByqJ4JzzSTicKUVSKzRZ4FOU7Ns1IgaMTuEekZCORUxiwsn4nYRBo+1h37G+XfPttxyOfaIgiWwq&#10;l0pmWl9NWdUoVaCUTqafIgmjqrKimTWcnZ1ztlpxfrHg008/oanrZNiSAi0iUaa2VtdNMvmOyeQr&#10;lcJogzZVErpLkZH2WdyYhz9vkwFQKEXwFu+SoVsqxTA6hozHCUEQCCijMKYgZAJLyEQ4QYQok1lf&#10;mYMBO933iDIapSvGYaC2BauzmsdPzjAm8L/9r/872/U+CbkzlRryuJzblXWBotDpfubwlYhiQgRO&#10;Qlg5GVQfUNSVSv83AlFJfBaWKWWIzhG8hygP9+mhuDf9Xb9JiBZpPInZ3DoR6rXRZHjZ4Vwm4ZgI&#10;7g3T7LFQ+KHBPrV6EFoRXDY3TSZhIRDS8Bc/+ys+eP9jtCoJPtHQVFKdEwJ0/UgzW1AWyYTQdR3G&#10;mIOIeKKkj3YkRoG3nvXrW+5ub+nbDVJ6xn4PPh7ORWbTfMiEnoPolwNL7EBjP4huj0XD+dcUdBDz&#10;dZpE9jKbHCeK8kQSF6S+iokg9g7jVQqvmYRm6p6inP9/fEChm4IEEIoQyaEWHiKMdkjtKqbzc94S&#10;HtDkD5PIeHQv5b1w8A0aukzzyiQ4t/jgqZuSGCNllUg7x4b8FNiQ2tZE4plKStKcKXh8IBOSOBjX&#10;JjPcJG43xlAWxeFayuk+kMTuKhuJp2fouCYz77GwfDq/e3I3h896KAKfCG9wJCIVqQ+TMRB1opoK&#10;ERKF6yBEzeNHSFExskgizGc/PEeXijF4nI2YouHy+hEfffghHz15xN/87b/HIw5kvKnNev+2EJyj&#10;9vrw7w+DKA59iRRJ5BvFwWwSo0vXUWgm62EIiYwmYxIWSy2SyDSLV7XW2U8bMSYRuGKAdtfx7MVz&#10;nj17xm9++1t++8+/4/tn37Ne3+BGS5QKJTW6rqnKCuscKEVVlFRVwXK54OJsxfXVJYv5ghgi3ejZ&#10;9S3fP/2W7W6HQOa+31KWBik1VVmzunjCdrtjv2txIeJ9RJk6mSyFRIjA6DtEDgYzxqAzfbaYFWns&#10;yeLqiYBunSeEZN6MMRzaqJDg7T2V8BBGEGI2Oidx/kRvF2IKvolvhFBMv5JhzuexKJkKvLPMZg3z&#10;2Zx231OaGgiMtmW7vaUf+tT3kwinpU4m9HrRJKFrjETvUkiO94SYjD1SSqxPRNUYQjKAT/c9Rtzh&#10;M+Wh7zJK5wALn9qMS2OIyuRcIfJnqxSCIISgLMu3ghaqsqIsDXVZYrSkNAXOe6SJNFXF/8femzZH&#10;kmVnes/dfIsFQCL3Wnqrnp5my8gRW6JMZtQyGo2k0d+V9AMoUrKRScNpsqnu6rWqsitXIAHE5tvd&#10;9OFeDwRQWZyhjN8Yxywtt0DA4eF+7znHz/s+xkiqSnJ2umA2W0DwLJsZpSpo+x4bIx4YBgtI5k3D&#10;4uSUqqkIwaGMBp3I1RAIziMjoCRKRGLM+4BQ4BPJsO97HEmsr7VhGB1jzh+Ehjh6BpfMj4SWjNZD&#10;2+OjJyLRVY2p59SzCpXzvrS3KKz1xJjqXJvF2JNQU2dTEu8igx1RKhnmeBcSobnd8eDhOWVZobSn&#10;qgV27AneEbxFyoAL4HqPFCNSSZwdiHkdUkpQyAIRPLve0vXJ+MxUZaL21iVV3SCkwsaQRY1JNOiB&#10;3bihbUfGwaLkyKyZYbTBOxAmtRxCFPTdwM31Vbp+pSJKyWJ5ymIhUQTCJM45MFjJ6Xta94PAh7xO&#10;hbSuSgJ1oWmqBqWWuOAZrWWz2TK6JBoUeb8lJPMKowxKQKwMxIYYPe7/hwC+KEqU1FifxPg+eKIN&#10;9CLlhX94MdK2Ox49esqDB+csmkXag6TCDiNtO1JUhpPFgrKqeP7JGcsH51xfXnB99Y7N6obtesOu&#10;3bFud4wuIGyLX/W0uyQSvHnzltDtWFSGSisKpZhV6f6PQuEDmcieCN9IgdQ61WUmiaHHcaDoFaMI&#10;DF2Pcx6VhcDRZfFY8BiZ8ktdlEih0z2UKaVVXVPVFaqcYQpDUxtmVTbEKitmdU1TNRRFRVFWFGWN&#10;1kmkopXa12hMZDnnGZy9NWER3BVu3BN/5AzpwMiJnNNPGZs4+MWexM6tDuOOcC3VcPYbuev0ukNh&#10;mJS3Yq/DY5r2h1EEpLMIJVEx1WIy04yFEgRyDZBFuS5EQkj5g5gEMVkQ72wgRIcUAa0VRdnwn/zx&#10;n/K9z37Ey6+/5OXXL2jXKza7Nf1gWVJQaIVQmiKbSulcWykBdV2hjcFayxgcu65LexkjUab7UGtF&#10;URh8cCALXPBYO6b9IqR6JhDBu2RUQ2AUkVevXvGd73wHVZf4TmP9gHcOJwXBp/6GkiYLicSeQDkJ&#10;wFN+kep7Ywx1XdMNIzfX1/zmt7/j/WpDXc9oSsPJrAYlGJzn4uKSxWKBs4kO6lwW1GQBrc91RlmW&#10;jOXAMEiic7Rti/WWojCpVs05m5a3BORIqi+RMvUxXEAVmRBJUsn6kPJPYwzO+dQL6HuGIZHsQ/AY&#10;JanKep936WwSpbNRTogSJVNOr3WqVZUUCK0Y7EjwjsIkMwAbI0oKQnDJ3I507FJIEA4/JspqXTdZ&#10;cJ6Ed46ICJIYfCZxJvNFRURJwId03mJECiCkfMMUBVolEzhlNEWRjBjnTc2js1Men59xkcVs225g&#10;cEn4flhnWmtxIeADIA3SGEKMmLLgUXVO1/ecLZfsupbttuXm5gYfs1hNpHx9MmGIMfLy5ddcXLyj&#10;rKok9jk7paprpCmSSFooClOgdIExGmVMIvYKRdf3uOATRTbXxkqZZFBqRwQKgUp5gyqoqoI3r18z&#10;DEMiLed7d7dr6bqOEMJegPfm7QWLxQnz+YzZLP1aLpdYG+j7gd12C0LivOcXv/oNf3jxko+fPuOT&#10;Tz/hf/43/xOv317ws5/9Lb/9/ZdYn2i7QqReZ1lUPHrylIdn51xdvefFixf7c+ycwznLMHQMg01U&#10;WqWyOBaW8xnIJCovioLPPvuMru3ouoGub9lsNqzX6/19p3VBDIleXBiDO6if+q4jxsjy5CRf86nv&#10;rBDMm4aySKYzE53eO09T1xgh6bctb16+yrlhMu2LMWLHMfXhvOf8/Jx+GNhk8fR8PuP62uZaLqZe&#10;9oGZ5GH+EO71SJKxXa5tDgzN7q/v983sptof7pJ50x5zV8R++L7T/nEosp5qyKnmnWr6u+R4sRcP&#10;pj4ISO6aCN6vPw+P+dtI2Yc9mal2VyqJpVerFdVszryu+fTTT/ibn/8tpjR7avp9YeXd/sK0toa9&#10;SYHwgaIoCT6iC4E2RaqLCXcMGQ/F5vfr0G/7/dA41Bi9Fygenuf7ecHh1x2aEXyotv+mgc5dU4P7&#10;po6H5/lO/+zvqbfv98Km8zYZV06mgdNxJf3+3eOYft7D43DOM472oHdx+72CT/mR2pspJjPOQ+O1&#10;27xGfsMs834f4b7xw/Q+UqlvXJ/7Plfuy4TDfCo3kfeGL0rtzUk+RLz+kHj+Q7nXfaH9f/Qj01tX&#10;gDvmdPHAyNB7y3q9ZXBj2qcFSK2SgbcUzOoaoxR927JerfjVrz7n5maVcwu9FyALeXv8PgTqpuHx&#10;48d0fQcsub645Pr9e/7m3/81pZZ89Owp0QmkyLmXSLeVUjob3Kh93xER9j1LGZMpGCKiReDlq5fM&#10;hOB0NkMLGIPH1CVlVaZc1SikSoakpZFUZYPzFqlSj2KwlhBIxmbeI6RHScHpcsnJcoYQkb4fGPs+&#10;iWRrQ7/bsNlu6XYtVVOyWMyZzxrWmxuuVze8fvuO7W5gvRvovGdW1oR8XpyzuGFAC2iMovWWGBxB&#10;SEpT7vuW99d9YwwKhYoOrSRFUfDJJ5+kmtLn14WIEJ6iLHn37oJ/99c/o6ya3BdN6+TQ99hxpKhq&#10;Qgykdmvcf7/JmGX6vs45nJTJ2DiCLgqePnuGGy0iCkqj+fKrLyk3hrZz2HFEZYNOkR4ofbCPd39d&#10;/5Aw/rCvOfWfmXqiuacdY6QwZerVRPAuHbvSkk8/+QShkonfyWJB3TSUVc0wWLpuR9vuMvXb3Bqw&#10;5PdQSuXzE9BapjpPydyDCndNebVhMZ/x9MkTvBv56quvk6ljjGmWoGkoioJ5M+Ps5JRXr15xcflu&#10;3yubzrdSitevX/P27dv93l8UJtVLIeKDy2arqSaUUmXb6tt1/7DPuz+vkWQmLUHpdB6V0YxuwI4j&#10;49DT993kjoOzjrIoeProHFMks/ZSRYR3tOsNbuh59/pVNkNO5kESgY4jtQh0IqJFJJTJ0LEsDEZI&#10;6rqkef6U2azhZrXGe8fq/RtuYtqDvxICKeHB2SkxeE7nDcXZksJo6qJI9b5UCAJkU0ohJVGm2lsH&#10;yXw+oyxLYoipVyBkMii3Nh2HTDlwjIG+HWh3O0I2+lIi7s28rBQ4Y4hSoLwk5udBxzjGMY5xjGMc&#10;4xjHOMYxjnGMY/xTjqMA/hjHOMYxjnGMYxzjGMc4xjH+EeOQkjn9HQ4foAem4eA9DSUksqGPEik1&#10;H3/3+zx99ozLH73h17/4JW9e/IHN+gavNGO3Q97cQAi0fc/F1RV+6FlWJc57nB0ZrQOhOFme4Zxj&#10;vlji7cBiMef5yUd89tn3sL1lfbWm77cADNYyxkilDSKLD6RKA4PRO0Y7slpv8FJxsxlRWlEWhuAt&#10;fd8RvaXrOtZtl+jk/UA/dBSloS4qYh6GKqqSSMQ6l4ZKYsT7gM9CV6ky5VYKpDIoZQhEtJAIGdDG&#10;UNYzirKmntUYIymLitPlOUoqxrHHDg5tCpb1AlBpcJ6Brh8RLrDb7aiq8huUkUAart+1LdIkYqHW&#10;aSAjxkTdEeFWfNs0syS0jD1ChDxcl6jIi+UpMULX7gg+ffb90FONjkibXPOFoqorSlPw/KOP+M6n&#10;nyKEYLPe5KFPyXw+T2JdJTFKY7sBGUFNxGptQAlccASfaJySwNlihhstOnoKLSiEQUSNQNC7kb4f&#10;Gcc0iLlrO3a7Lc2soa5m+yETYwxnZw+oy3SM3ntG70BpKAqoCoxSlM0MU5YUdcODBydEEVnvOlzX&#10;sTyNnJ8v+ZPZTxhcoNtuWG83nPezNFQToOsdXd9hihKwSFUQXRIubDYbLi4vsKNHSUnf7ljfrHl/&#10;fcnV9XsCEqRGlzUiC8mEzPBx79BC0piC0QeGkMRShVJIkhjWi5DEcwi0Nom+JFUm8AWc9Yx5pqDt&#10;e1Ztl+iZQhClwMaAj0kUF1D0wSOkoKzrNFzqHdb7TIcDURqCFDgfUVXJGD2vblZcXN+wuKh4sDjj&#10;yarjycNzTk5m1KWiKhXBO0Y3puGjAwFhEg1IymJAG0PXdmnYQ4o0JGJKgvdJoJKJnN6HTBcM2Eym&#10;HNoBax1hdNhhTAL0weECICVt39Nby263IyjFKEesKShMhZeJZDIJEwUBKUExkXnSoHoi2SXqvBCS&#10;UioWZUFhNOubG1arm0wrTrQK51wy6IgwOpdhpVnQlof3Qgj4KAg+ZsqdIPqIGx29Tedc5sFWrZJI&#10;MAQIzsEISiuC95iioN+ueXu1ojAqkeeFwEWBNhVqohmLWyK4EElul4Q+Kq2VWSArlZq4Fnkd0bRt&#10;C0iMTvdhzMTaSewsYsxi89tB3mSsERIh4nD4Vgh8jNjRAY6uH4msMylFEqNPFOR87SaxvMAoxXJR&#10;8y//2/+a58+eEb2FGPBuRBq1HwZTyqBVooxqpTBKU9ZzTFlS1jVVPQdREpTExTRgPCur/bkwTY3R&#10;syzaywOEMUw7HyGGROUhgMjnSiQxj8rXinUBa/tExZPsCXlJCJVEEEqpJNyrS06W82TwIMjEjTyI&#10;Bnt6mFSZakYSCk73UaLDf5P68iHxaiTTm2X+LA8I3vuh7pj2sPtD2/eH58wB6W0SDiVhQNpjOCAZ&#10;T4PASTiVBRx7usitQD5+gL410Yu99/tzorVGaU0/DHznu9/lJz/5CU0zQxUGN9rJbYKYaaVVVVFV&#10;FVrr/QD89N6z2YyqqvIgscB5z/X1NVdX11lMkEQ83to9HVzk45uGef3Btc230MoOic2H/zeJgA/p&#10;7vdJcPkL7gzaTsO2TIOUBzS7/Wd2L7ebvu+eCpWH751zWdCvDqjeaRC9KEz+bMV+7bDWYrP48vYY&#10;7xLEDwfN7+cr0yDh3SH7A/p3fo9hGPaCtXR+b0XDSfSj79LdD4acD8leh/fKhz6b++f38Lq///fD&#10;45/W8fukt0OBxDT8Op3nQ1OHrItLAsN6RlFUxIk6KVUiJ+1fndbCaSRztVpz/vAx3/vOD/n0k+/x&#10;0fNP+N53v8eD81MKmQawx3Hgdrh/MgkS36CafTsR6tuHEmMW5ycRahJMT5R6j2WyaxAyG3XESMii&#10;MG2SwFSJtJYpJbF25OLdBa9fv+b167d8/stf88vPP+f6/QX90DPaSFE3SFUxX57QDy3OWhazOeNo&#10;qauKTz75hLOzMx4/OacsC66vrmi3Oy4vv+b66obNrsMLKOsKKRVd1+LGkaZuGAawtmMooaoi63VL&#10;iAFjimyOkURy3od9njmfz7NAL3xQ9JCE3mmNS193e/8e3ida6W9QumQmMU+0sun6mu77NCAfGIb+&#10;djjee7wPaJ2IpE2TqMqJZDVydXVJu+vp+wEhoe83rFbXaGUyhVhQGpP2p70AIty7TSYzmCSOCCGt&#10;yz5GhrEnxLv7iveeIEQa5s25pI+3g9dk4hrIJPbWEi0Td1nEJH6XB2TDSfxRGJMMPmQSiWKSOFYF&#10;KAqdB6sVMQqur244XS7xPmKjZz6bg9a0Y08vJLOqZjGfU9ZV2t+Dw7mIyWYHBNBSooREK02QEqnT&#10;z5cEPClPteNIIOK8ZRh8yv9sNvNQBVJ7ohsom4YYPL0bsTHgvKUoKspihlKGqikptMYNlqhl+t5K&#10;7s3KphxTTGTabNbj8zqTjDRgtB5TpmHuqqqAiHUjhdYYJXAh7tfItAdI/HRt+UB0IROwwRQFD+dz&#10;Th48IALWe5RWaSC/0HnvSOQ7ISSFKdG65Gq9YtUNtN2A7UfGYcCsNzRNjSlrquCpq4Z5M6eZz1E6&#10;Gb4oo9Em7T1aq0QzzIJIKVUSPMeIdzar38nmLUmEaa1N+4RQaCWziKxPx6YUJ8s5o7N7Ic04JvKc&#10;iD593kYTQhLbaCXysfzDoi6bPEyvc97oMGWRCMve0bdbLt54tqsVVyenLOdL6mbOfLFktligC4W3&#10;I1fX1zTzJYMDZUqefPwp508ecXXxhpvLCy4vLqibmrbt6AdLyGYY6+2OfnXJyXJBVRiidzg7sguB&#10;GNKe751LtOqD9b6qKuo6rx1AP3QoFVldvkumQH2PLDRKZ5FeWeJCgS4L5oslZVUhypq6qanqmqIw&#10;FGWR33POrGloqoKqNBR5cF4ridYSpVLeHpH7nMK68c76E+Pd/Cb9Oe1539in7ojh75Pep5xF3cnR&#10;0r+nvWxajw+FFFPuckuZ/aZQ7vb7ygOx2K2gbzKnmuibIe4vY0Dsc0o15f1CMNhxjyYOhGTWRKbU&#10;T0JBIZJgWaQegAgh0zcNP/jhj/jOd7/PZnXNr3/5d1y++QPb0VIjKVTKIyUxGT6MEZdFl86O6CJR&#10;xYti4GazIUqJ8ZGyNChdsKs7vHfMZk02N9PJfCWm3ot1FhkT/dVUJbvNmnevX1JqxUdPntI0NUN0&#10;KEIyZgtJpKelRsjD/DXknmNktJauG4ghmVgZY2j7kdVqzdevXhNUgYuKXTfQDQNFmaiU1lpublaU&#10;haEqy2xMkEwGYoyE6BmGjrJMYmhETEZ3Xcd2t6VuKppmTggapTRSyyxosnvhznR9OeuQg6WeVYBO&#10;RgKjRUpBUVYopRlHyzj2OJfNHL1liJFBt1RVTdPUzKpEzrbWpZ5Z8Pkanep0gxRg7ZDW7egJzhG9&#10;RQmY1SU+xGQQIlM9qbNpn48QBIzBoY0gIglaIlSdhGvWJXKlDwTXIZuKYB0xij0dHRdSH0bIZKYS&#10;Lc6G3MNQzLOQ7fz8Ac+ePeV6teLi8pKLq2uuV1vW6zWjtXgfU04TPM47usEyuojUBqE1RbA0ZUWh&#10;NSrXsU1VU5cFu11L23WpPxYjIUyU2iQadc7Rdx1D37Pernhw/pDzh48QypAbPbhxwDtJiQCp0DIZ&#10;ByZjOk/MJgBSTj/3VPMko6TdruWrr17w9t07tDZZ7JXXKpHueyWT0DwET4gC5wPOB4JP9fH5+QNE&#10;hHEcefcWgrOs1hsEJdvW8Zf/9v+i+tnP+C/+7M84PTnjv/tv/iU//tFbfv7Lz/niiy+4unzPbDZD&#10;qYLgYbGc0zQNz58/Z7Va7UWzRhfEEOjakRgVOovypUg19GI5R5vUe4o+Utd1yvWlwLmScRwYhh7n&#10;HFVV7c1KpJT7nFUpxTiODMPAOI64THAviiITWAVqMnnzHjeOrDcbbrZrnj95ysPzhzjv+MOrl8yX&#10;J1ibzCFPlktOlie8/PprYgzMF3M2u00WNBb7Ndd7jxvTPj/1LKb6/ZCsPdWHIYScSIg7RO374trD&#10;mjPGmOuhvO6L29eFkHpGh7X54a9kIDL12Xb7velD4uXD4zw0d4Nb0f2huHOqIz5EVL+/V33r8J3W&#10;QGSz2XB5ecmD80cwj9R1weNHD7lZb75hhne/13BXCB73ousQE1FWqYAIkvPzJ6xurrm6fHfn/T5E&#10;A7/f17pfs9/W6oG6rpnP56zXa3a73Tfq3smQLE6U+ANTsUNKTZNMPQAAIABJREFU+/3nYx+in38o&#10;9zj8LO6L+A9/tsP3PPzsv0186b3HWpvou87fqeG/Ib6/ny8dGAvEAzH3rRkQ+56M+ICx0IeeH96n&#10;TB/+HIf9nXjwud4+C/imOcSdc5mPb7FYsFwuubm5oW3bVFN+oPd5/9r+tuM6NGo4fP1hH3s65sP6&#10;/vBrpj7tZMwhpOTLL75EKck//9GPKJRiGC0+gHUjg5WIHZRVSV1X9O2Wd2/f8Pvf/37/PaSQhOiz&#10;+aS/cz601rn3no5v6AfsaPnLv/gLrt9f8mc//Sl/9Ec/Tn1epfYGsd6NCKERGhwH16UQydDcaJRI&#10;uWBo13z929/w+OSU2ohkpi1HRu/QWjJrGkolESrVu4UuePDgQRK0jyOzuma362i3O/q2x1rLrJ6x&#10;mM+YzxoKYxASbq5XDENHcqsZuHp/Qz8GyrJGYhAYXr++4P37K25uVuz6kU070o2eMUpOihJtTDaD&#10;tthMnW9KzdA6CqWSp2uMFEVJXdeoqT48WMOtsxQmiaKr/LlYOxKDwiiFFhKtJMTIX//7n/Hy1Uua&#10;xRllmZ4JGW1Sby7XpOHgObkQAq0KRu/RSiKFRiqBECqbLnmszXl8NucEz4PzB5w+OOHy8jmff/45&#10;FxeX+37m1Av6tn7l/Xvo28xb9n1nnczFnU25aYwxGdzLlA8bZfjBD37AbDanLCs+/vhjur5NhtXe&#10;Y62jH26QUmNMkfudA0pJXM4VjSmojKEsiz2NvSxLrLUMQ5/MNg5qKx88SpR89NHHfPe7H0Puh8k3&#10;gq7vWS6XzOdzVjc3rKxjvV5zc3NNIFAURX6mLanr+o7p62HP3bqQ+3oxm0aS+zpFvsf9N/acfe0p&#10;UzdWa53WUwSDHei6LW3bstttCN4xqyvKokSpglIbivxcSiKQwSMJODvQ2pF2m/qoWiuapknCciVp&#10;1yte7jas6hkPzh4wmy1ZzGacLBZUpaG3HdY7ZqXm5OMn2UAzst1uWK1ukokBgmePHlGVqcYWMTD0&#10;Pd4lmntQkc16zXa7zWuzpiwrjE7rQlVV6Tyo9GzVWocXyTT7ZD6nNDrNMYwWRaSpCsZxxNtk3tD1&#10;LX3f40PqJ5XldO/e3WePcYxjHOMYxzjGMY5xjGMc4xjH+KcYRwH8MY5xjGMc4xjHOMYxjnGMY/wj&#10;xbcJX+4LuA6FWUmEC1qITBBO1DVdz3j2/e/z8PlHrC7f8/WXX/C7X/+K9fX7JKoOHjNf0llPJTVS&#10;KC4vrrDe0nc9bdvx5NmS5WLO6ckJbbdFFYabzYr3V9fMykTJCXagG3u6caAdHDYEqjyIT4xEIRn9&#10;7XDxzdU163bk/OFj1usbrq+uEcHR1BXj4BI9zvs0ICVCGlKQSZShlE40hZgGBLxz+JBEnwKJLjVS&#10;gzJ52ERIXJqJRCtFVdXMFnPqJgngq6amKg1NPacsGkbn6FyiRGpTUJiCcbT0/YjzASkMulCcnD3g&#10;ZDFPpJSJLivTsLEwJKqH9zjpMToNHk6iGJAYU+KDpx9tJiBPlO4k/JvNGqqyJMSA1JpxSLSi+fKU&#10;2WyRhwrSOdVKJ6rTfJZImMExOkvTzKCuqUyJELDb7fZCvRAilSnQhcHFRIHs+p6u7RiGIYnbvKeQ&#10;YCQ4NyJIAz7bXcvg0qCoiB5nfaJH+QDDSBCGqirQpmQ2P2Gz3aLLCmMKam0YfWTVtuhFIoOWxmBE&#10;EoaUhaGzLg0qCoUPnhAci3nNbmh58cXvaeoSJQTjmMSvXd8hlaaqZyip6fuetntPjD65/nc9m/UK&#10;OwaCcwx9z3azY9tu8Uii0HifyV5Z/KpIc0DOOySK0aehBULEuyENzmqJ9yEJisg0j0kgGDUueqIU&#10;CC329E4vNUImmkUiKEdENgogBkwW2wmZhwkLjYgyD+jITNaLiVyWKQchSlCGzlm61vJ+/Y7fv3zH&#10;rCpYzmtOFhVnJzOWsxqRhQRlYajLZD4wURuVTORvkWmOukiiwrbtkrAzk+DkViVKt/f4EBjswJiH&#10;yYdhZLSRvhsZuoFtO2ARWClY73qi0piyShRpIanrBVooxuDy+hAzSTKpzANQZCqFy+KgW/FRosDK&#10;/J4PnzxFFQW7zQbnLKP1lEWB9y5TnZNQfRI0hMNBxInel7gL6f+MweTzsReSTcOPIeyJFEiR1rgI&#10;QSWSI1GCmgYMFdLk4X7YC6istXkAOK0X7MnSYk/TnCjRcUIOHggziCCQaWB7LwYFQdwPVk8CP6V0&#10;/vwS/Xw/TCwlRstM2svCyTyIKmQS4rEX+6b3HwaHryylNhgBQQqk1EQlQcZM3HFY5xhjy9AptJTI&#10;GAmRdK04B2hCVPQoPv/NbwlRcLZYspgtKcoCXSZiXVUUVFXFrKlp6pqyKqjrisViTlmXFEWZySV5&#10;EF8keoZSgkIrqHQ2TrAEn0QAYG7FsiQxxziO2HGk7dpM6bs7rDmJbOEuWfpDZKzIrXA8HgiuDwd5&#10;J5FM3/doY/ZktfvUysMBuUkUNJGipgGyQ6KayKIA790d+tlE5E7CTYtzWWwixJ64fT/vOBwUjjFd&#10;A845dL6XohBYa1menfIn/+JfsFyeJIFQl4bojFRY5xjGIdFHs8B9otWVZbkn8U0/i/eewVq2ux3v&#10;379nu93SbraIaLFjf2dQV4gk/HDOQabSfWhQfhqwnURSh+Lp6f8/JHb/NjrY/V9AGvg8+BnuC5un&#10;gb9bcvftNTPdp2VZkkd490B5rWUeIEz3WRq2nOip+pt0czgY3o8IGe+S3w+ocNM5mK5lY8ye0LYX&#10;9h9ce6bIJh4yUWlkQqTeeS91QBQ7fH9IRPlJMDC9biIwHX4uh/fUfcHA9Oc9mevvERHcJ8PfF8kl&#10;0eV0rcMwWmqlkzFRyEkAIovnDge8s6DCw09/+p/xX/2r/56Pnn/MvFkQvcC7kRgc3oP3ifB4eB/d&#10;EnDvijfuCwzuE9Xukw4nAd9EBZ0EQGmYFyCkQd+850Sf13FtMEWBEpHgLW7sefX1Gz7/1a/5/Rdf&#10;8Pkvf8mXX32ZBisjVGWDlgKpS0qjEFITI/R9upcfnp/z7NkzHj96zGw2Y7FY8u7iHa9evuLN27e8&#10;evkaayOmqFCqQCqJKQxdm0iVp6dnnJycoKTOeWhLk3NgoRSrmxVlmYY+R+cSfdt6tDZooylMRVmW&#10;9H2/F1ZM1+/hvTeJ1SfB5e35z0P2Yu8WkgjKJgnaXDZMma65aY3x3iUjIGv3FLy6TkK5ECZzkkRp&#10;7vuO9XpN225w48Aw2CwSUjg/7gl6SkhEhKHr7xIdSQPyfhIChIDNf7bWJrGyUhRFdUuhz/fURDlN&#10;+RPJsIIkTiOme9m7TPoVhomQK6ROZk5C4K1L+Ww2S9BKJkMS79A64cNdCKgg0UrgfFqvi6LBO896&#10;tUbrit1mR7vZUhcln3z6KSenpyx8ovomEZ9kGDqcd/S2T3VRVJyendI0DUJqVBb8kXMbmdd+HwKx&#10;7ynLitFa3l1c0HUDQih8JqKbMhF8PYLeWiKevu+wtsf6AaNLvFCcLE9o+w6vVDIMUwptNEZrvHMM&#10;Ocea1q/pOtvttoSgkBKK0mAKgzFJyFsUVc79BoJ3+OjRUqClYAwhCSy4FWqF4AkusN1sKYoCk2sU&#10;YTR1XWHyftcPQ6YZymxO5VGqyELfSG8t729W9NbjPOiypGoagnf0zjGEHe04slyEXFdCDA5rR7TX&#10;WGfTeuFIQ9ox4G0SLCspEDEgRaJDaiUJfiRGSUDj3Jhe7x1jd8V2u6WZzZkvFolcNlh626O1zoY9&#10;AlMYlIhEP+CCS+tlcEkQ6t0/uK+ymM3o+57RWpSS1PUsrQF5j5QqmRtEb7m6fMvV5TtiFMwXSx4+&#10;esTZgzPqpkIVFeMYiLKlqGcs5g3zpuT88bMkJmxmbG7WjGPPbruj2+64en9Jd31JQWReVxij8V7i&#10;BosdLVJE7GCxw4jWZm+QQL7fZ7MZD8/Pudm1rDYr2s2K7fUV7WbD0LUYUaNMiQ2eqCVl3fD8k09o&#10;nn9EKyWqnlGVFXVdUpUlVVFSlgVlUVKYAq1lNjQS2XQpInUyeHGZ2ht8JBCYlseYRX4hC9Tl4d57&#10;QIc/jA/RDz9ERf0wSfF+Dsyd1x7m4x8mzvPBv6uDHKMwBYhkHHH4+tvjSmuuVJKQBepSBJQMWA8x&#10;ThL4bAAgRDpnIn9tzvmGbsS4JDx98Ogx//npn/Pm1Qte/+ELdqsb+nEAb1ExoASIPXXYM4wjpqoo&#10;mhknpye8u7pCCgUhUhcVIcKsqvEu9cbKoqbIYtMQk5AlLeyRSDr3s7pm3sywXY9WMhnsOYOMuc4W&#10;MVFGtTo4v8lEKxkEQNuPrDfb1IskXbM2eE7OTpGm4PJ6w2wOvXe59ksiY6kUl5eXnJ4smc3mqKm+&#10;z+c/CdnT2pp6KOmYnHO0XUvbtfS9Zblc5FqgJIQkRpRSYscRIkjpmORMQkKUkcF5trsdw2C5We84&#10;OztNebwPjKPFOYsSIQu8RTLHixE7JjOo3W6XxI5SUtUVWurcj5OY0mCipGNEoHHjwPr6ikKlHF8p&#10;gyg1RZUMOH3fAgGh074cY8QHC1IjVBLhaW2IOjB2PX4cuLx6z+arNdJoTpanzGdzZvMFShtkiHRt&#10;TxwdIhuCGmUw2oBK9NvapBywXsw5f/yQ59sdVzdr3r274N27C7quo+8Nm90OP4BWnq7v2O5abAxI&#10;rVg0M+az2b4noZVONXpZMhsauq5nsKl3JJWm7wdCiBhTJMOe/Bm9evWS3XbH82cf8+j8HKML+mFI&#10;pnfOYkn5mMp9BDJZ3nqLD9mggyQQkzGtT8PoePP2EoREm8kkTUA2v3DO7c3npFT0w0DXW5omXSQT&#10;SdbbnpPlCQ8enCYxmYerqzUhelQ5px0H/p+f/ZzoPR89+5g/+eM/5t/8j/+ad+/e8Itf/h1ffvkV&#10;dvTstisuL9+htOKTTz7ho4+es16vWa/XSCmpiorNZoPzDiFFEuKJlAu13Y56ViehZlGhTYFxgVhG&#10;yrKkLEuqqmQYBvr+Nm+ccoYpRyzLktlshveezWaT84RUy1elwRjDdrtFG0VhNGdnpwilWG937NoO&#10;KQQ//NGPePjwES/+8BW73Y7FfIEk5b3X1zdUTYVzyQhrEq8ls7Scf8Yk4J/u86kmm+rCQ2EhH6jF&#10;kzBR7PfIw1rQWntHYHx/X5EH73FYX94XPGtt9q+batb7r+egxzP9WU159D2zqul9D+vku/te3P88&#10;t/ta+vyFlAQfCOG2dv7d737Hk6fPWZ4siELz6PE56+027cXynqAy9xUOhfxpH701v/Pe7c2CCZKy&#10;DDx9+pzdZsM49h/scfEtu/S3SfhDCKxWqwNRn7ojfj5MF6Z/10qhtd7n1/8hOu393OHwsz8UdB7W&#10;0Ief3+Hec1/Qf/h5T+9bluWeXK21puuG/LndMwHcZzDs67j9dXTQZ5lMNiPfLna/34O83xc57BEc&#10;fu1t/RduSdBwx3jz9uu4YxR43wRBa82TJ08QQnBxcXHn+phq78O6m3s/z2Hv9L4Q+FCAP5lM7Pun&#10;H+gL7Y9byr34XXBr5rldr/jF3/2cbrelLEqePX/OYnFC2w+MdgQZKJuKq5trdrsd3na8fPn1/n5V&#10;MuR1K/WUDz8fpTUuBFzw7DZbjDF4b9m2Hf/2//53vHr5iouLd/zpT/+U2XyOMqlvIqIEkoHOlHtL&#10;IQhEhDGYosR1A7/81edcfvUbupdfcWo0MgR0VTCu1ywfPeTHP/4Ru9WK0mh8cOy6llIrZrN5el4U&#10;BZUpiS5gR0vb9iAEs0XDfNFQFAatC8ZhoN11uEyR7toN1jpOTx5QlBWjdbx89Ybtbsdmu6W3lvWu&#10;p3MBaSpmVU1dVcQYGe3I6Gx6jkXKM3YmIERASp0o1VXD2dkZ2+32zn2SDEQtpdGowjCbz1PPZxgR&#10;uUcesnHHb373W/7yr/4qmfgRES7sTdea+SybIAx3+iBlWe4NKijK9Huum5VOBmzpBlX5WY0i+Eg/&#10;DgRvaZqaTz/9FOccNzfr9LwK+cE15/Dv3zSx/+b9kPYxAyrnrblnL4hIKXj8+DFnZ6lPdn7+mOAD&#10;zvkk8G63ECNSRJRWGKmTwdLUa9YGSM/J66qhKmtmszkQWcd1psC7/XNq59y+ly6lSM+iAR88L776&#10;iiePH/Lk0UNWqzXDOCbTpGyqA+CspR9HEDHfN2Z/P4bJLD4kcbw2hq7r0nPcg56mEqkfff8cTgY6&#10;+xryoM87DAN2HHDWYt2It5ZCSx4uZjRVRd1UiAg+RmSMiBBxdkh9sJBMwpLfUnqeG2OqU9rdFttr&#10;ZqXBSIF1ntXFe3arLbPFknnTcHpywmI5oyzTz1TUBUZEhBLUTcOyqXj68DyZFUrFYj5PxsMhpN+1&#10;yT2gbCLoPAGHkMmQzhhDWRSpHyclMZvMiZgMw5VIhXi3XWOVSDVWNr9WQrCYzVBK452l7Xbs2jbN&#10;NCiNKQwIkc0ThuMgzjGOcYxjHOMYxzjGMY5xjGMc4590HAXwxzjGMY5xjGMc4xjHOMYxjvGPEP+h&#10;geEP/VsSRybBqhdp8CsAyEDwEiQIXXD+0cecP33OZz/5CTfvL3n35hV/+OJL4tdfY7MwetcOtNEx&#10;uoH5fMn3f/AZhUnD7OPY4RDsup7vff97DONAv+0opME6y3qzASLaKJSWLE4WnD1YspzN0bogRkFZ&#10;FnRdy2gdu25ku7khBJIwQiZa1tBbRITCaIxWED3CO8auQwqJNCoN58eILgxCK6QLGF0glcoPn5NA&#10;LEhB8AFBpM4kteViwXyxoKwbCFnMUWiE1DgSMcaUJYP3XN+s6duW4BymajBFxWxRU89mzJoaIdKw&#10;tzI6E+gjpigJzqP7AWcnmnMkSapDonSp2+Ej69JAciLWS0ympEtlsD4QhUbqglolkfR8Pkcrk4TT&#10;mXaQSH+RfrBc3dzgg8eONhOS0oCOlAKVH3JXVZOEPUUmB1vHdrths94k2oApKE2BlBo/DjjvGUZL&#10;17W0bUcUEhsiw+gQItGWokmkhhgDQWscCi8Mup5BPzJEqKuaB+ePUEXJchjovEvUQiGRREpToHWi&#10;V/dDz7ZtKauGEDxaS64vL1g0Nf/8R3/E6XKRiAchZqK5ojCGdtux3eywY08IlnEc2G62rK5u6LsR&#10;7x1KGzxQ1A3Rjjgf8VHgYkSGiMgDhInGoRIt1U5EmpAEzEAgiT2YBr+kuB1mlCqRFUQa8LSZEjaR&#10;14JiTzK03iGycHUalBOktzFKQ5S44JPoXQriRF6MEamSEDqESFQFMUScDigJ7dBzsdtRXEBtJLNZ&#10;w/lySVOVVEZy0pQUEmKwifankyBCZKGzkGAKk4Tn1uWBRA0kiqiMLonVrMMj00B523GzGxldEnK3&#10;Y6QPni4GvFAoFMJHJIGyLDidL4k+0q6vIQaqsqTMpNRhGOhGi7DJSCDYNAw/0W4noeZoE9W+Kiua&#10;2YKmqnHOslqt6Lo2U109ziWa1qFwdaL/hfzvQUChNVKKRHXX+eOUEqXEnloldBqmDhPBJ9MFBSJR&#10;bQVpwD+LnIUUSVOWReoqUwjdOKb1INhMRtGJEC81yPR6Iti+o5CKQqksSvFp4EkdvJ8U4EV+77sD&#10;n9roRDLNA0rTcGPaQ0BpnSmrt4OJzgUQei/Yn4ZUC5PWWm0UplD0/YBLODsUJHOAGBOcQskkAJ3E&#10;JhGauqD0Eu/BmIrr1vLrX/6/3Ky2SBQiJPpeYBJFq/2At85rZFkWiWpZVVlgVmbaboUxaQ0py2TE&#10;MV8sWCyWLJZz5pkyXpZlItMqlQnzgtV2y6uvX2JHhxCJWgtkQok/GJqOaG0yueb2XjwcxE6nIXyD&#10;onQoxp0GNZM5QDpvCIkEtErGJB8amJNS7AmWk8hzGmQ/FOtMdPe7Ilv2A7s2UyUPj+lQxDwNy97S&#10;1xLp0mhDPBgqFFLyn/70T3n+0bOkL4hgxzHRPPOwWsx73ESfUyoZnhySppxLIkgAO1q2qxXtbsNu&#10;s6JtdwztluBt2ivKMpHt8vEaY/YGD4eDtYcxDdcdEoemOBzAPDzX94eDDwWp94nq++G9PIx3X3x9&#10;f+j9cMh5+p4TSch5f+e4lEr3wDTgnoZbv4UylIcyD6/D6eefhnqHYdhT7A6JYIdD8tN5mkjbs9ls&#10;P+QohNgPax8e9+Gw8nRO7ovWp2M9HOieXpcGG7OgP0wD0WQjkLwpcnd49EPf9/D36TM8FMcd3qfJ&#10;zyQQYxK4mcLsSUUTYfubOXgyJRiGkT/68R8RVfq5uu1mP9QoYiTKu9fVhwbyD89TODDL+CYhUHxQ&#10;PCE4IFDF6TUxGecgAI8SAl0WmeAcGVvP5vI9X371BX/z87/lxR++4sWLL7l49yaRy4sSWZQQFbNm&#10;ltZA7xHWJoMNIThdLvnhD77H/GSRr1HDZrvlN7/7PavVDbvdNh2LlBRVw+J0xmy2ZLk85eR0waxp&#10;8mCnZj6fpTnimIYwf/e73/Hw0QNEHtZ+9OQhMUguLi5QVqGUBqEwWu9NRKy1+TpQezpxMiUSxCiy&#10;liaZCUkp7tDu7phVyFtzASFlIgPnfGMSw0zrVfAeSALzWVnu71OlFP3Q0vVrQgjcrAa6rmMcBwhJ&#10;ECQlWUjXJuJ7WbLdtlghqaoSeUCv3IsLJhFPCMkIIAsEnHN3RBbTdTKO43599N6n+y8mMwfnE6Gt&#10;LspEu5WS6ANGCYgpJ4/O4qVHmZLCGCIBrRWFUSwWDSD3Yql0PmMiwTY1zqbh3bqqiKTh97qaI7yj&#10;aWrOlslcbdZUzIXg0fkZQgjatmW73eKcR4pkpKal2d/Lgw9In4yRCIFZ3aRzFFPOLkwBSnJ1M6CF&#10;YDFrUm6iDVWdqMiTgNK6gbbrGb2jrGdIXzD2I+/fX2PHwGJRQ10mUpjRWO/o+34vnJuIocF5gk/E&#10;UiVTTmFdos8nAwyPyOZW4zgSgqcwEhsF1jvsMCBkWou1ksl4S07kbQhRUFYNRVWitGb0gUIBLg2t&#10;9/2wF3NHspFD2+M8eBdoR4ufDODqhqaqEulbKUIMdMOAnYxt3Jipq5n9HQO4JJ613uGzENd7sRek&#10;Gq0op7w5ZGl59CitUUQGawnWZqpZm85Z0xDxCBEotUZplc2fRBIXR5dIePs8BEZ3Vyj2HxuzOhl3&#10;7LqW5GOWjACIOtfQEiXBaJXMnITA2UDwlvXNNePQ0jQ1ylREUSKKGlXUVFXB6WLGrDFIZTg5e4gx&#10;NXYcWC57rt5fcv3+AknkZN6wmDVIpbBWMQrJzg7JDC3nNdF7ok9GE9F7YohURYkxBVoN6RpsR/p2&#10;l9b0nKdFSrTROKUQheHx0yc8/eFnhKZBFw1KKrRSlCaJdFUmWyb5wGSelEiIPnj8mIwQkqIomSgk&#10;w6wsfoupBkbITGw+2BuF2NfCHxJ73DesORTWTTmqlLf74z6fjbBX4HNItZ1I8d80yvlQJIO6uDcY&#10;S3lPzhlCMqCYcgp/kFNONFAXArNZDXIEXOpRCbnPIxCTYDGi9CR8jwhFyqV8xIeRYRjRhaauCj79&#10;7vd59vQpV5cXvHv5NVfvXuG6Hc6OuHFE5D1BuZBr4LgX3w3jQHQCeXKC9455U+GsYrtZU5kCVCar&#10;ZnGMjKlWTIJ2aOqaH//oR/RdRwyeQBbvh0BRlhRVyWq95lE92+8r1o55vw04D5tty+XVdRKqh4jU&#10;BUJrqlnDd777HVbdb+mtxflsxoIneIcSgl3bcvn+mgfnj6jrBmtX+ZMKB6YiO3Sub+xo95/x2zcX&#10;aHPDP/vhZxijGRVZ/J6+LuRfIJIwXEr6DoIStG1H2/Z0fQ+7ltF6licnmZI9YscBJTxmMU89m+Bw&#10;VrC1lqHP+XM2JFGZ2opIFPhCJSFTXZes1xusEixnNWPfg3fU9YzZ8oTZ8gSi5+a9Y+h2eOeQ6fZJ&#10;6VAMyWQkm98JoRGmwGfB8as3b3j19jWL+ZIHDx7yycefcvbgQdqvK0E/Dox5/awMeB958PAskcPH&#10;kShACZNyw7Jktljw+PEjttsdV1dXvH33lvfvr1lvtrTdQFMv6IaR6/UNu65j4zxd26bcIpuaSZlE&#10;q7Kqqeua0QW2ux065yI255Ag0DrlWNaOrG9uaNdb3s6XfPzxxzx58ozBjgRrGXOvMPVqYjbscUms&#10;JFXaX0UynpCFQVEQUWgjGMeBcexRk8EKMpNVzT4/VEqhnOHFH/5Au9vy9OkjqtKglCZGx9XNDbu2&#10;Y9cNKKNoZhXWR5wPzOcngOdqc8mvf/87Xnz9kscPT/nhD7/P//Cv/yW7Xctvf/t7/vqv/5Z2tyEK&#10;yYsXfp9XG6MRAmbzmhCTkZtzjhgDhSkzzX7HZrtBGcXJ/ITTk1O0NhTlPNXL1uJ9SVH0bDYb+q5j&#10;t9vRti1N01AUBVJKZs0cqRRGJ+HjMI7JkGdMvVKtFbNZk3KZGCGbsZbZ1ODFixe8ePGHVKcLOF0s&#10;EcD79++RUjCfzzGFYbVO4sDVarWvX58+fYYde67eX+3z5HEc79TjNhuF3tbncS/G3deoUz0n7ta4&#10;h0JHOZmrxXsCWSnyPSVvybPW7ntikzHCoUj+8LX7nsdBzXunHyAlRPcNYvnh6765Hx0+47lL0J56&#10;RFIKnLsV915dXfPzv/0bnjx5hBEQQ+rNWutyb5I7dOL7Zi6330vk+kAjhEq9Pi/QRcViecrDhw95&#10;9eolk2Eb8PdSveM/4BnXoaj97s8f9/2Fw/e/L9y+/7739/0PkeEPzQLv92XuE+HJx3DfGHF6r71A&#10;Oudgqe6Te5PKw+81vdfh+9war9011tsbmX7L9fL35VP3c6D75/fw/O2F4vd+rmlfB/WtxoJCCN6+&#10;fUvbdjkfyUaf+X65raVTjTH13Q4F8fcF+LfrM/s17f7Pd/i1h58XB7Xv4c9KTGbBdrT89le/Rgj4&#10;4vdf8OTpc84ePuTZ86ecnp7uc8mqLvnF73/Fru2zSUfk5OSEtm8Zhi713bl7Da9WN2w2G4btFrIo&#10;WQoFIvL67Tv+l//1f+PVmzf8+Z//lzx5+jSbGaskCkZZRWkbAAAgAElEQVQQferjGpVydCkEr79+&#10;wf/5v/8lX//iF/zgfM7TpqQUHonCWY/RhgdnJzRVwbCJaAHSaNpdylm1UgTr8c4z9kPuR8F2s2O+&#10;WCYxvgR8YH295s2bt6xXaxCRzXZNt+v53vd/gCkqttst292O9XbDZpdMjdu+Z4wRWVQUVUNT19RV&#10;SYyeYczPPqPAWk9VFBSjY9f3zE/PCCHltB8yq0rGP56ARijBcrlIZlo+9dOG0TKvK3btjr/4q/+D&#10;7W5DNZvRzGa40YOQyfRF65wnAiKdk3G0Kb8NAaXN/v6TWiGEJka5X4JEUo/jZURpnUTbeV9eLhc8&#10;e/aMYXTZ7M7jfdz3k27vy1v/lkNjy+nPk8BcCEFVVZydnfHZZ59xvd7w+eefc7JYMGtqPvvB93j6&#10;5AnD0LPdbZFS07ZbxiEZwt+5R6c6KtdMIPJrwPkRnZ8hxyBSjmst1qZ6wvnbfW0SmY/jSIy5t0o6&#10;zudPH/L44QNei9fUZcF1DIzW7ffc4H0yVgKiCMR4a5Y17bOT8e20Jljr7q4LkdSTOjBJu2N6m5/D&#10;hBDp246+71BKYceBoe8RIiYjiKpkuZjnvydzqRAcIkSM0sncS0ac9/jg8nN1RQzT8aQnvVIKonCo&#10;4Alasqib9KxUwDD0KJHNKb2nqErKumQpAgSXDMisys+PBfhkINK3G2II6RlGhNIooCLEwJBrPq0k&#10;YnqGEiNd36MQGJ3XCpnNuGMA7xAC7Diw7XdY5/ef42Q2UBXJlOjB2QNOz87Sc/2+x/pU89kAKH8c&#10;xjnGMY5xjGMc4xjHOMYxjnGMY/yTjqMA/hjHOMYxjnGMYxzjGMc4xjH+keI+geL+AMp9UsJEkU7D&#10;BACJzuxcQMgkIpRCJgqO1szPzpmfnvLsu9/hn/3kj7l+d8Hrr7/m/ddfs333jmG3wW1WeGPpfUSq&#10;JPB8d/GOVWuROjnzL+YN3XrDsBvY7FpCiJwtlwhtCCFSFoKmMRS1pqoalExC7bJMBPcQYbNrkUpQ&#10;10V+eOwQIlBVmsKUKCWI3qG1oKhqirJCaY0PiZwWvE1UWyTaFMyaGU1TY0pN13e03QAEqqpgMWso&#10;igqJROqCGCUyC2hijKzWiQQlIgQh2LYt1lkkUOgSoUt01WCKEpSiGy3GJMGHG0ZcvCX/AuiiSOeO&#10;SHAObSLWJ2JilCq9t0xifhHjfgjOe49QMjnUI0EqlCmRwGwxZz5fIJE46zKxEYZxxHmHHXp8cCgl&#10;KcsKa0eC8xRK7wWD1lm2XUfhDbtdy9APjMNAcB7rPc1sjpIa6zyF0aANboxYNF4WBOkJCJyIyKqi&#10;Kk2moQacG7BuRBYVHglVQ6M1A5lKWteM2jBr5ixnC0qXhi8kSRwbAQf8f+y96bMk13nm9ztbLlV1&#10;t94bwJAUtBAQKZlyKEb+YI/H4X/ZER47vMwXezxSjIbQkAQXkAAa3Q30epdacjmbP7wn89atbkih&#10;0Me5J4LBxt0qKyvznPe8+fyeJ4VMxnJyeofFcsnYDyy15s8/+ZSuH9EKdtsNKieMVti6pu9Htt0V&#10;w27H2IsIwvuRzeaKq/MLEfaHiDIWjIWEpIlYQ20NdW3wKUiiu7YCohqBcX1MWGMl9U1pKqvwKaFS&#10;RisRVaZJ6FKAFbmWsyRuaU2TK0KKmJL0IaIaEUJIevp4DdJPEGfOhBAJBZgii4hJkqI1KUeIBfJL&#10;WZIxjJbEPlGNoq2lC4ntEHg77nhx0WGAVaW5c9xysmyprEDNRldUTsRDkgyiMZ1HFZMBSU4XM4Rh&#10;7Ek60A0jm84zBkja4GNiG2GIGaMt2VjsosGW9PMUEiFH6vI5xARV3aC15XJ9hb+8om0XLFdinLEw&#10;Fu+iJF3ELUPf07StGF3YCc7OWGuuha1Viw6OM+uot1u2mzUKSfed0rD0QfrQNPcao0k5QVJoYySF&#10;ckpEhzmlVbARMUzAqpKaKYKU6ecmMWRMmRi9QDYFYDMFmFQorHEFykiQQBsBcVIWEDyXhIiVq3BL&#10;zW4cEUwjg9YMJbFBIdBaDGKWMMGmkqIDRuU5OTanAqRPkMkEraTrdA5UluOcQdIgKZdW0lEq56ic&#10;JUWDD4kxRDFnUApd0mEzqUArmVg+n5gjKXnqqhHoZxzwXSdiIFdN+AkaubcE/rHklBmC5+ryUtJN&#10;kPtDRKqGlCEmsEbhhMSX96G1QGlG46qqQGsGVzlJwDQGYy39MPLdi1czuJJiLNeViB6N0Xugrrn+&#10;+6QbsNphSnMs4iJgTkSbBNKTENeW63EC7ZNK7CfLvE/8u5+q/T5B6HSN5bwPuTMLvgWKVGIMsfc6&#10;h0nZ+/fIJFqeBFkZ+PGff8LHf/zHZK3EJCJLegvFYCKmPIuEp+OcBeIFxJnE593QA9BtNqzPz9mc&#10;v6XbXBH9MBtkkK8hbTWJXIuwdh96PhQ7TzXSdfq7LmnQN9/7fq01iQEPjQJAjBH2IeZ9wfk+tDrd&#10;T4cC7Algn/7O/vlWB9ePAGuKXScpOYu23TOz0HOqUd43UtkDp/ePYQJmD9Pfp+tnH0KQ4zM4t7iR&#10;vLMPbt+Eya/T5eFa3Hz4GtP39r82JcLHKHPY/rFpJdcV5JsGEgei9/fVzfvfm/7/hpGUEjg6pkBV&#10;C9BaVW6GUOW9Xld3++uFQMYeZXSBi+XYU4xYbRCVMTc+9+maOUx/34cqpnN2U/it5jkm5+vkQFlz&#10;8rwPUEmMeSSVrkKrSNetubg45+3FJc+ff8dn//kX/Pbz3/Dm7St23ZZEIhZgtWoXKGVxdQMm4ENg&#10;vd1wtFzx6PEHPHr0iIePHlA5gx86nj77lj98+bUkTyKGPFVdsVwdz+vs3Xv3ePDwIWdn9/nk00+p&#10;K030Hj8MjMOIsQKnrjcb3rx9jdaZ5UJSwnzwvH17wbOn35VrUyD5lBI+BAFnVTGjQYlYtZyt/Xtx&#10;/zzv35/yeeSSSKrm+3H/+p7g8UmwO32mdVNjjWaxWMwwzTAMpBTZbq/Y7sRUaiyJXn70WCOweExJ&#10;0rRTJGVdhMIBjBHTLK0lVft7Uo5ns4wQ5rpk/96cjtN7z3q9lnlfKVbLJTFFbDH1MVrgPe89SUXi&#10;OIoxgbKSOGU1ShuqylKX/y0WYkhTVRVN2xZAMGG0APlOW2wl66q1hrpxZAxaaRaLFWenp5wcr2QP&#10;lSPBe2Io0FKKtFUl91Ixm2mck3tMG1LKdL6TvS0C7zhjSAmcNlRW6MGz4wUnq5bRSzKzqypSBh8j&#10;fQ8q13RDJowWU9KxHpw8YNksJAU+BPrdGlLGNY6mWaC1wfuxAPcKlQospQU2UCD7Bm0xWmr0GERY&#10;7QdPv+sKgJ3ohwxJ5vbK2AKBlzV7qsUAXdWc3Lkr0B+acRjRShPzSN91dMNAzorRe8KUqKgyQ9kj&#10;WmMxdY1uKprKsaxbWZ+zpFlbZYo5UUZxbcKVkhhPKYUY3qQAPjEOI+Powdiy/5Q9ZM6ZpmlomwZr&#10;BM4eQyaFEa2UGFQ9WoKS60kX8X6GOTF1H2Ibuh5jDSleg0bGKGJI/+y+iu+3tIsFlVvhQyhmOQqS&#10;ocTsgYKqsjTtck6AFVChpnYCK5y/fUvnIymJCc1iseRVU1FXjtVqSdOKuVLTLmnaGuM0fuy5WF/K&#10;fKzBWQ1R0h4bZwlpRGVFVqBUwuqMVVpAdDK2akWUHyMLZzkfOvqrKxbWUi8WpBTwKaArqc3tquH0&#10;3imPPnpM0A6tbJmXCzSQpS73BQa5YfBSAMz9XhRcfz/N2vgCdBRQ4AaSlkElNXPxKb8/BXGqw/YT&#10;PfcBqENQXmlJqH83gVbtGchMa+c0t3Pw/9O8Lsc3pky2jpQjfhyonSOUNcUYuSeSv04rBOm3rI4W&#10;tKsVtqpIM6ipCggvCev764tSYqimlEIbMWbMGcIwEkMk1GLe9fDDH3Hv7iMu3r7i+ZOveP3dMwZ/&#10;jjMa1zh0LHN7GMkYalMRdYDsudpdsWwaagMG2b9436F0xlgn9VXOxVDQlnTdCmXg6KTi6OiUnAM6&#10;GIF6xswYA7vLK2IWU6qqctKniYngIykEErC5umC33eBcxUatqSrH8Z071Cnzo48e892LV5yvO2pl&#10;qIHaGl4NHX7oGPqerh8Yg/TqUsrkGNBE6WFlNd+iThvGAkgGH9iu1yyWS/wwMBjDUFIk66oiRlnv&#10;Rh+w1tIohfEjOicCmTh6Vosj6maBHwP9MDK+esnoB7bbHWSBZhrXoHImxlAAb81me0Vdtaycw6Co&#10;tMZq6esYoyRdEo0fA2EYsBqOVkvGSswylYoMuzUpdORY1lytMZWd19IQMxnpvygUKSRQ4JSYjJ6s&#10;jvnkzz7h9M49qYcyfPfqNZfbTsBtJTXAMPYoYLVcslgsuLhal7rG4KqKcfTs+pGYI9mAdorj0xWL&#10;VcvyeMnR6RsuLi7Zrrd0u4FuGHh0/5jzq0surrYMIaKMwECZWExcFMrYYiyYSW2WmsIqdrst4kkg&#10;LosqB3RSaCtr/vn5W87fvuHF4xfcuXuXxWqJtRVGyxoyDF6uvSjGmFYrklZktBiRBulV5TKfawMp&#10;B5QWkFgMEjRVZbGlH6SUYlE3bLc73r65IvjE0VHD2Z1jjNaMPtN1I7tdT4qJo6MVi/YIYxx9v6Pr&#10;t7SNpMuO48jLt2/Z/pcd55eX/OiHP+C//dnP+Mmnn/CbP/yOX/zqc55+/Zzd1Zq6WWCcxVWyd3Cu&#10;IfiAHzxNU6FVohvGuY7z3rO52LLZ7LhzdofVckFVOxSS9Fm7GnNsuSp9oa7rZL7fbKjrmrund6mr&#10;Gq01bduiilFmVVekGGdzOpmnDE3lMC5KHVLg2AePHqGN4fnTJ1it+fSTT/ng0WO++OILPvzwI9ab&#10;LavVCffu3sEYy9XVmpQTd+6civkP0Pc94yjGBqEY75gyh8cYaYoJpi7AOlHuYZRiDAL4xWK+opCU&#10;WQ7MQQViFsMEMbwSsybpYTCfg2m/O/UnpvG+vdjUDxAwML+zt5XaCzBTj7CslqVXbTDv9BhkrZp6&#10;O+p6bS3PBaZEbqU0xjgBplPg6ydf8/mvf81f/uyvSAnOTk95+uwZrhJzTq3EtElpzXa7OTBIlHNj&#10;rPTpFOV3tMLWipQtlszx2X1evnqDH7ti/ir39AQX7++nDvfj6ubmG2YYMu39nHq/ARyUdGXeawqX&#10;DmH8qQYp5jaHe/7pHt83jTw0HzxMWJ8+/3eMdXK+7gOXuVqXvm4q5jTvGP3s07AHtYtShpvGB/pm&#10;jZXfb/q3XyPdgNoPekn7z6XYMyqYDBj1Xj/iumbhRm/s8HVijKzXazF5LX2b+TUPzr3fu6+m7809&#10;nAma33vtnPO8177xvt/TR9k/FymXzy8zH1PwHueq+V6KMbHb7vjDF79Df/kH/nB2xsOH97h//z4P&#10;7t1nvV7z859/RttK0nfTtFjreP78OTF4Rmk8z+9j6Du+/eaJPBfSCmUUTb1Eac16vaZ2NUPf83f/&#10;8e949vQp//Z//O/55JMf09RikqWVFkPWqkKpzOXrl/zi5z/nP/3tf2BcX3CnrfnRh3+KHXqqJKZK&#10;wQeOVktit+PZ11/SOIOyisa1+LbCmoQlYFUgp5Gu7+m7nquLS1IMrI5PiSGik2J7teXly9ecX625&#10;2mykVnKWDz/6IXWzYLfrGLxn3Xe82ay5uNzgI9iqobKOuhET2so5YvCyTitNJBbTrETjagwy32+7&#10;Aas0Kic260u0NeCnHqeishqrKmprWTQtR0cryFHM9zSgFTFE/vPff8Zvf/MFzfKE7MQMMRdzamst&#10;GkVGDMRUhqv1hvV6TdO01FXD6WmDyoHoPQox9gshYkyFMgqMrCkqm7n+rKoFzlTknLh7L/P2/C19&#10;tykGbZKwbu30HH4yXMzzc6mp752ymLeMvZfnwykSww6U5vmLl1RVyw9/9Eeslkse3D3jeNmyamqG&#10;3Y5+N6BUwPs4A9WZ0sMs94+r6xu9oOt7Rq7ZXScJ6ZAZhh6tNLaY8FhrCVH2hf0gP2edQxfja2ct&#10;lXO8fvWaL7/8ktdvXuLDCApC6YsYY+c11RgnBuMxonQxPDKyX5rmTmMMVeWKMWsx2NSln1cMz0KS&#10;95vL/mX0PTGKSVAs5npEDSlhtfzNtnG0zqIIqJRIXkxKlBZT+BjFQKluG3QIDOMgz3JTRJW+kzyD&#10;kecEMadi9m1RwdM4ByaTVcKngM9BIPpoSWNg6Aai9+zyDlfvsE6MmkGx3mzJWa55MWE2Yi6uxWCt&#10;D54MjMNA33Xy/KmA8sZolsslx8crFouWqvSdc/Kl1yj3WgoZ5TRJi/FVH0dyhH4Ybxhz5wxDP6CM&#10;ou87Yr7V4dyO23E7bsftuB2343bcjttxO27H7five9wC8LfjdtyO23E7bsftuB2343bcjtvxLxyH&#10;QqL9rx/++91EWEpyVSKXxFejlCRoFgHVOAaCjmiVIQvkuzw6Y3Vyh8c/+pju6oLN69e8/vY5T795&#10;wusXLxk2a/qxQ2fBESOJdnnMN0+fcbJsaLSiaRtwp9id43i15OTkBJ88yiXaWmCprBJZQ0KSiFdH&#10;S374wx+w2w28OT+naRpiCJK0fmxZtAuauhFncwVaZYyp0NaRFYQUaIFQHt7XdUvTtAJbOIc2Cls7&#10;2jaRc0TrTNPWUNITQj9gjWLZOFJSbHYbdv1ASIrBR8aUaI6OODs5Yex3WC0JBGPKBO9J40CMgaZ2&#10;LNtGUgeNJBkNwyCJ0ChimlKnBdBtWkmmVhhcJWkJMXgBDRBh1STy8T5gtCFnhXUVKHHoDzGhEZg3&#10;+EBOkWHoCCHMIIwkI21RWtHWNbUT4DemhA+R4Ad26w2g8CGijSUrERd2vQdEeDTGSGU0yThcW+MW&#10;x5zeM4QkxxFK0kDOihAjo+9oSCJCRINrUHXF8f2KEAQATtbR54TOhrpa4EwkxFEE+aMXqFlL6mhV&#10;ORKJYfD4UYTiJDF1kATsJGYA3cjVbsPF5SVj16FSJqTE6Ee26w0FHydpjTWWwQeG4Ek5YAw4ozHK&#10;0BqHj7HA5JqMLmLQhDOW3TCIcCJD7Sr6cWQsAisycg2U+zNqJYB6SChtseW1jVIYJ8BgiBmt4eRo&#10;ST8YxhnMADcLpYE0CSHdDKmIuEQTYpQkN6shBCgJnLok+RlrcY0ITlOK2GoBOfFmt+X81Zr6fI3T&#10;imXraF1D7WoaJ4YUlSvmAK5iCJ7NMBCA3Tiy3m3psgiGwJKyZgy9AA1VTSqJddYaxuAl6dpIYpof&#10;RVhutQDJVdvQLpfl3LczVLjd7YgpslqtMEZjrOXo6EhS+4zARXVdldQGNacWp6QKnNbgqorlckG3&#10;27Ferwnez/Cnc5KI670vwGhJBZzAWpXxsUAaBWScE1ZVSQ3UBcxQE2ytZA5SSoAhmI0LUoxzys2U&#10;BGGMIac9gWXKaKtQGSorwsi6rlBtQwyZfGQJQDcOpJwZxpGhvIecElnpItK7BuC0cfhxRI0TCKzm&#10;hHCyQPgzQJ0nQw6FUXovgVoDhhgDPifunZ5SaUNjDBFFVgZsScUt70VbEbZpY8prJIwyWK1JxpBD&#10;IKMZtluyFyjDWAfGoAxiElJSTHyIZY7zpCTwPSpL6mWIGGVwriahSMGjVaauHEobdl2H9yMhJIYh&#10;AKokO6bZlCACISGvrSRRTpNIUYTTWmmBxCgC65SKEFbEUSleQ9XTGq21ntNLc5YkmX14NoQwp3Ps&#10;J0RPqdv7sO9hmtX0N/bTvfe/PolItRYwMIS4B4HnPdH2lHYs19p+uvF+Ks8s9N0TKuecuf/wAf/N&#10;z/6Kpm1BTwLrVJKkAiEOGCupthPgvJ/mMhmBjOM4A9F937O5vGD95g3r8zf0/U7WcSOiOGfMLI6d&#10;YPEp9Wb6GzfBfS2wG7oIGZt3aq9D4fD0fsdxlKT5SQxdBMP74Pa+8cD++RXBY7ohrN5/nUMROYgp&#10;SyoCxH3gdRrLAtrOovGUJFGmmHJMYuxpplIlIXFKMp2uswnmOkxWOxQXT2YIKSWGYbjxGe6bDUwC&#10;6kMDp/fVt9PP7afB34DKuQb/9683kLl2/1wepsEdwu+HQN3+z+yL6SfAUoBHS107KOYdSk3HdvO1&#10;JnhBqYxKiVAMM8T8RpOUpCdfp0G9ew9rrW8k9E3HMBk67F9n70uGz6W2tKWGscZKcnhObNZXfPPN&#10;U549/YbfffFbfvHLX/Hq9Wu224EEktxdWUzd0FhDP/S4SgSifoyMQ2C5XHHv3h0+/PARD+/eZTcM&#10;vL1a8+z5d3z95Gs2mytCiKxWRzx49JhxHOm6jrpuuHfvPvcfPODOnVOOjldUlePxo8dUVc2Ll09x&#10;2rCoG0iK8/O3fPfyJW8vzqnrBR99+CFk+PqrJ3z77bes1zsR5IaIddU7n19GAB0mwxGQe2IPZjj8&#10;/Ceosaoq+r5jGOKcPDx9DiGEG4AMQFsMeIyxxBjoux0XFxdzmqUp89M47PBjL0B9Lml4yuCHkTxB&#10;RiisFnFxDpL2ap0j5kSOGSMOWSLD3buWJ1OOazDYzMfnjJg9jV7SuieoSSuZ/5MPAr0bgyKjVaZy&#10;BqsUykFzeiLgk1bUdSXvt6pZLlqaxqJyxGjZdxorgnOlbamZFSEk6gLjxpRAg3MaayucazhdHbFY&#10;tEXkHBjHSBgHfEilLqtx1mKXyxkurbRBaY2zhov1mmHsyQqWTUNSmawFSrG1kVqZXAzGrOxvSg3R&#10;dZ2YhJFwRkNdkWJLP/QcLZd8+OiRGA75hK0cq0pjnKGuW1arFTCt6ZEcIjp4EVIbS1RlzSyAZtU0&#10;oBJj8MSYGZUnpIiPvuwX5Jwp52iWS+pKDNkkRS0VIbrA+7kYNIyjR+x4MpttR98Psq+LiaQVyjpi&#10;ymirOTttaSuBE9bdlvWwoxt3DMOOyjiaqiEWMMeSacreSytZV5JK5ALohBhgMtsLCZUAJeeoro/Y&#10;aMNmu+PV+YXUajHQVI6T1ZI7x0ccLVtMJYYcOcs6B5L6GKLs0/frGUkCDMQxyLybxbDHuWren/5z&#10;xpdPvqGqa1aro/l6Ntqgsy2gbCaXe6NLWyhrrzGWvuvRZS7Y9h1jiPhRxPree+q6YrVaiCmXcywW&#10;Kx4+esSds2MWTSOgn/e0bUuMkbZtyTmz226KcF3q7pwzfd/hKkvd1Ciji83VdTr50PdsNxu6XTef&#10;F2MsMWdiTFincZUrKeqmmHdI3yJnPack571a77AOOlwzD9fY74OuDmGzKcnv8Hf36+P92uj96bjq&#10;JkS2V+v+Uymo+z2yd46/7MsyAs3EFEnZYK3Mo0OfUaoR4CgKjJyyx6fItu9ZHq1KKnIz759kqrpO&#10;GM7ppiHQbOZTzP4mmIOUSDHgKkuvNE1Vcf/DH3D/0SNeffecb776Pa+++5aYPJTex+ADkLh75w6u&#10;cmiT0SmhcyIqT46d1P4xXacMosp+KhbzmAg64uqGTCBn2RtZY3Haoqzc7zGMBab31+ttqcm8H4kF&#10;zpS9t+xzttsdpmpo2oblYsGnP/4zfvO731M7TYyeZKzMozmzWC5xVcXVZk1KApzFnPDDSNf1WFfh&#10;Snq7cY6qqhj6nhAC9x88YHW0IlPWZ5WpKunFqSymeNNxay0GcTpZkjE0TUVVN2QlfTt/7um6HaMf&#10;6Iee2jm0hsvLCzqnaZuacfQslktSElObvu9p6pphVPRjz2KxIsaE1gFlpB4gRWpnSSlSV8uSSp/Q&#10;OqNikH6hEjhbq2IwEAIpjgV46whhSsKWhFNywqjMom340Q9/gA9R4O3zC7rthtHHucauG5mXUgLv&#10;I8aOBB8Y/Vh6glLjjGEgJM9Ru+T0+ITKWKr796isoXGGbdOw2w1sNluutmus1RwdHdGPnt0wMngx&#10;9azrphiaKOlfaiVmkE6xaGp0ylyuN/P+xFhDzmJCYbTsL8Zx5Nmz5zz79ltOTk/4wb/6CHd2D7dc&#10;opXm8upqXqO8l71djB5TGeQSF5O5vgCpzjoxb0j5xn7Cez8beMXSB0oxcX5+wfPnGyDw4MEDjo+O&#10;C8gp9c3l1QW7uufOnXucnpzw6NE9hqFn9CPnby/IWWqcV6/P+eyzf+CDxw/5m3/9N/zsL/+Cv/yL&#10;n/DL//I5n332C7755gXoClc5NnrN6eldAa+Uoh9GbBLIO8U0X29Tr3m72bJcLLhz92wGpZtmQW0M&#10;q7ykqWuaup57w0Pf8/U339DUNffu3cM6gc5r6xhjIpX5afr5CUKt6oqmacmIiYI1mkePHuKHHeur&#10;K778wx+oXMX9+/f55JNP+Obp02Lq6Tk6qjk7O2W72fDrX32OT5HTU0kWv7i4oHv9WswpXMVqJUDX&#10;drubk+OtrZhMv1LK13tqLWvjdBGpvZ7TPmy4n4DOXqr2ZCBmrcU5J+f1AIh+H3h9A9LeM7+ba5a9&#10;hOv9v6W1lt51ijfWr/0U+cnQLOebadc39vsFIDdGk1Pks5//nIcPH4lRRFtz5/SY3TAU00jZ2/hi&#10;cDitt0MxK7Kl1vTBi7kpBTovx9W0LavjY07Pznj1sp+X4Bgjiu9f1/eP/X3788O6QowI98yd9xO8&#10;3/M6E7z3Pgj65rlk3lO/N+EdZgBzf08//7sYVx6C8Tnf3I+Zsof3xRTh0IjyZr9Avfd8vK8GO+zN&#10;vC/h/n3n/h+re/bPz+F+OOc8XxvTPbT/Glpfm/lN35sMu+bX/B5I/7BOOzQJnc6PNYYPP/yQ1WrF&#10;7373u9msZP/z/v5np9O9klDK3rjmpx5WLAZCSpwxOH/7hou3r/n1rz7fu04idV1zdXXF5eUVWht2&#10;ux3DMFwf+9w3kh7CZEJIRozIyj03jrI/yyHz5Ktv+F/W/ytf/v5L/ru/+dc8evRAesKh59uvv+XX&#10;v/41n3/2D2zfvsFaxUnb8CcffcDZYiFmjN6jagdODM2OTk/QaIy2tM0Say3bTDlnYIoJ7DD0bHc7&#10;NmtJnB76HmM0Qz/w4uULhs4zeJlTj45POT45QinF+cUlXT/w9uKSl+fnnF+tSVlRtwuUleex1jma&#10;timGdWG+d+X9l57j6EufQzHsdqimYfSZ7WZHu/+Nmf0AACAASURBVDoSszEy5CjPecpzuPuPHlE3&#10;jSRZq9KbM/DrX33O//nv/z1oI/WbMbMx69RPmw0RU8JqM/cTX754IWbLl5fcu3uGq60kxlc1Wls5&#10;bm2o6roYjiBzcjlvzlqU0rSLBScnZ7x+9Rql0lzLyDWn5n6hHJOdfTmmW0QVmLxdtNx7cJ8HD+5z&#10;dHSMqysymqurK/zY8/r1K159O3L8lz8lpTj3HrSxuIN7b39N2p/Tpr7Q1FcUQ95MDOGGycf+PDPf&#10;n+XeDCGQleY3v/kNX/z2c85Ojnnx8kWpMzOqGBNKC27aGwT6vsO6CiPuE/IsUEtvRmlNjIEUphOD&#10;GPIZW9Y3qYtzTqTgGYPUcpDxfSJE6b3oae7JxYQmRdCKcRhxWmG0pKtPZpYqg6303BPff88xJZQ2&#10;N9Z/ee53fT3l4FG9rA85J4zzKJNJuWKMAyaCiZnoNTEoeV6tAGPl70RQSoxp+jASOtknaFVMS51D&#10;WzElqJK89xRlP9T3HQCX5xe8rh3HRyuOVkvatqVyDmeMmJkrMZJVWp6b2sqJueH07CYlrHMo5Dlf&#10;bR0hBZbNElueDdyO23E7bsftuB2343bcjttxO27H7bgd/7WOWwD+dtyO23E7bsftuB2343bcjttx&#10;O/6F431pFIfCnv3v3UiGLALUOaRSgWiqBeDJBdRLWR7wCmgdSTqjAqAVq7v3Ob57jw/+9E/5pO9Z&#10;X5yzfvOGq9evePnsGdvNFadjx4O+J/sRFUdy32OVokmZZbfk7GTFciWJKtpIuusQgrieZ4UfA1FJ&#10;epTRmuPjJZlYEmUtVV2hrQjwSeLsHlPCjwMxZknPBSrTslwscBMAhiZkeeA+JXEv2yXmqJakmaFj&#10;6Etmc85UlaKuKkISkPTt1Y4+eKrFkpMPH/L4Bz/g4eMPCCHx5Zd/4OWLF4y7NVqBrSwqZ3a7LbtO&#10;M4wDy+WCxrZFoO8YBhEMSxaGfC7aGPlodIEpjSGjwShUEZTlmEjKC+xQErckaVcexnd+ZLt+SYp+&#10;hqBJUc5BEa1pa9DGobSidm5OZ8hK4cdBRN5aoXWF0gpTQVZa0q9CwPcDYYIgY6Btalwl4IFWIkC2&#10;aCpTgdKMWYS0od9RN0ucccSQi5BFYFt8lpQALSmMztkCaikCGZ2VCGvqWsAca0k5cnW1o+s6hl4A&#10;Vu9DSboVkWbXdQTvWXc7Ot8LkEoix0RIIs7KzpG1RqEBEXlWTQNeMY65pIdOYsokQEZIDD7OCdha&#10;abIugLsGnRFRs9U4Uwu4QYGRlC6QJNTOSSq7svLXc0kr8pGYIspoYkhEk0EbXKVprSOmRAgea4sA&#10;LsRZNDOOYzG8UISEwDFyZYuABEXeE2+M3pfvaYwVyF6h0FUDObNLkewT2xAwag3xisoKqJ9ixFlD&#10;07T4mIhKEQ1kowhZ47Omtg2Vq8WcwBoRWiiDzpLsPM1JCjBF4KGUxtmKum2xlZHUDDJKK05PTjk+&#10;Pubo6IjtZser1y/xwdP1PQrF0XLFZrMh+YAuSeQouaeyylROEtxDCAVYVpyc3uH09C5nQ08Inu1m&#10;w/mb14ToMaaicpIcRtbFdCJhrBHgoCRhTW9ChFQJRQEjVUmoUiL+McVsIcZQkt4NxFHAcT8CDT4E&#10;nJHUq1wgSklkV5LkpSwxaly2GC3nGwAtUHxVoO1MxqFojMEdybWWs6T29UNPiAnvEylrhphJOkFW&#10;xJgx5jpFOKtcYHAzw+96CoSM+2LfTE7X84JWiu1mQ/TD/Pk1Tgw4tLIYbUkYposgFUOAXJJiUwqE&#10;2DOEkZgzy9WKIWR5zQLyTkI2+beWa0snYpYknMWipWqsXH9KUWmLa2pJz4wBi6ZtFrRNS9/tCDHS&#10;LpbAJGgtIjmlMDETYiCTscbgrBhbzHDvJMxVmRhLClWe0iZzOc7rtTrvJXzPwjO4kX45JQtPa/mc&#10;IlYAguuyoMAy1xlKNwKlUooHadGUlOQ4mx6kJMkxVVVLAnGUeWWCJyfxoAD5scDOaj7G4D3O2gLk&#10;Qdue8Gd/9hPunN7DWUPWlmH06CnVtcBFttw/kxB1eq0YIyondFaQZR4ex5Grt5e8efWKy4u3+L4n&#10;BY+Z7gESOSuqqpqTlSfB477Y/aYIWYSq+18zc2qVesd8SD4Dud69D6A01roCnF2n1kyKxtngoIBN&#10;cgyS5jqJAafPbR+Emn5nuiZmmLWkkO4DYvlAFD5dkxmIBei6TvmS62X6WhavGKak1OnvHKaPH4qu&#10;9193Ti/auz6na2j6e4fw3I1kWd4Vx+//jComBUbLPK4yEBMxJYwVo5K4J+Tc/913kucOAPjD1PXr&#10;ISYqCi0pqc7SDwO1q2nbpcx1IVLkj+UevCkyvxasC1ThQ7yRFp/SoaHAJJoX+ERqD4XSkjA6nVdj&#10;LFqXYOJcBOAFztblc6ysCEWN8pAC3W7gu1fnfPX113z51Zd88cVv+erLP7C+usTaWo5LO+7df8T5&#10;+oLFqiX4QIqRIWa0rVEYzk6O+fjjP+Lo+IhmsUIpy7Nnz/n7zz7j2fNviSjaVkSXRw+P2WyvSClz&#10;fr5meXTEX/31T/nRj37A3TunkmpExjlH27bsdh2vX7+kbRv6XccvfvlLri7XXFxeUrcNd+7d53h1&#10;wtNvnvL1V08IMeNDKgl/WVKjy7WkjZETlGXN1RgyqczTagYT94GC2dClrPOT+YgxlsViCbpcJ1oV&#10;ALnM8XMylMKojI+B7W7Ddrth6DpJTjRWTCJK3RWCL8m/ArFGP+1BJIlOPmN9vS5mcNZJbayVrMVM&#10;tZOYmk0pjQK4WhSaNBknIL+vUiYbR125vXs3zOvUtEG0utSkWhNSFgGt0rRVTd3UOGdpm4bj1YrV&#10;8ZK6tliTSX4keJnnFQlr5EK1WpO1o24cy+WSVVsL/GZAGairhto2Ao/kiE4eqxRhlPO6atoijJY0&#10;M21tSUhLaJWxKjN0Wy7evKZqF6TgicHRNo2kdzsLGUIYMYhJjrWORDFjGUfGvkcrw7Ku8TagTMvp&#10;0YrRj1SVIQ6d7EeVwZqMMg5jLLVzmGKEZLQVMyIFPkXCmLBKC4icQqnJAzGpIvK+NrXS0RQTFhHR&#10;W2MxrkYbjdKqmFcVmCMG/Djii7gfwDiHs7IfC8EzeEnV68cwfbJorVk0NU3bzAY/i7rixC/QztJ3&#10;HX03lHnezGuPx5NNxpTdko5eICA8KieUUcSscJUll72QdQa0wdeOmFts3bDZdfTrK662HVfrNd+9&#10;eMHp8Yp7Z3e5c3a37GkzKE9NJgQvBnh7a4tSap4fnXM4awT0BbLR/+z+ypurK4EOzi+xxrJoW45W&#10;xxwtjli0NdZZfJl/JcVYzMxIYojWBwH6xnEQWHT0s2mPMw1jF4heo5Ul9B1p6Ll81bJcLXn29BuC&#10;H9luN2Kc19QcHa2IIbC5uiSOnlggihAj/ThSt+1s7BW8J/qBFD39dosfhgKaqHn/EXwkZEjG02hD&#10;FiJQwMeybwZT+kAJSKU4eLfHNNUoh6DU/jg0yTn8ufnfNwoTbvzOfm3zPhBs//vGGFKINxM/9wyF&#10;9kGqCWxQ74Gmrn8ukykGi1rJWqsBlUkxEPxICkHMYGImJDGlGn2g8wOL1QpjLM5WBaq9rr2uDc3M&#10;O8d7s5kna4v0BgS0h4xPAz5nKqO498G/4t7Dx2yuLvn26VOePn3C+flrgh8Jg8C7x+0JVaXJ40gM&#10;IwSZV6u6wtUVWltSygJco1B5qnMzPgRMVcy6VEkaL8ZgWRmSSjR1TV3r63pv6kEWMFWMIEIBv6/r&#10;xd12h7WOs9NTmsWKpnasGkfKgawc7XLJsuvRrsJYgw+eEGxJpy/7RDPMaeWpmD0JIC2GElIvWzFZ&#10;U8UsRgskHqOegb5xHIhhJKeaqm6Amqp2GKPwMUoao4OFWVAFOZ62rmnrWtIjc8SnhI6RE1exWhnG&#10;oWccBzGmGHuqqmKXMlpbXFWhjRiHOG0w1iLhsUr26Xt7kJQSrlrOe8SUpF+rlSRNExMh70OsiZw8&#10;zmkMhqgUbV1RW1kLVTGuQ4k55bRHSZSaSSvW2x0vXryg63sWy5blcom2hqO6ZtUucNZQWzH+aq1h&#10;2Vi2m47NesfVekF7UbHebtn2O2pnaBpHN4Ri6mgxThXzHqnrj9SCECPDMFAbS13XrLedfM17rLNY&#10;W8v1ZSh905GQM13X8+Srr7h4e85HH3zE48ePcVbhO0/KisF7lDFy3p2VpG1pIUuAZ5YUYhPEEGQC&#10;waZ9uZheVcTSK2vaptSEJ6QUubjccrneAaqYHomBQQIuL97y5vV3fPDBI370Rz8kJ/CDZ9f3XF5u&#10;yDlR1wu+efodr17/Oz784D5/8icf89d//Vf89Kc/4cuvnvL//L9/y9On3xFzQBtLU+qgGCOjH2nr&#10;lnbZslgs6LoO4yzL5ZLtZsNutyPEkaoSgNzZGqWYE9Sdk2TVEAJ937PrBjb9js2Tr1i0DcvlkrZp&#10;0HWN0mJiMc2X1ko92/c7xmFgtVrxwaOHhBjothuOj4+4d/cOOis26y3nF+f85re/neHqDz54xNvz&#10;t2w3G5yxBALb9ZbtZsM4DqSUWS6XHB0doRI0Tc3HH/8xwzDwxRe/4+LiAu/j3IO4BmmlzzkZcVhr&#10;577FVMtMc8C+Mds4jjNEqIqxorV27r/sm5Htry2H61Uo4OBsWlfuW+fcO/vNaRhjZK/5jxjHvLu2&#10;XsOU+/vaGFXpW0XWFxd8+/QJjx7ep21X1I3ji99/JaB8DKQCClZVNZ+n/c9X+jphNsYJpY9mjPSb&#10;qqrmzr17nJ+/JYxDgS/1jR7B4dp+Y/3/nrrh5n/fNLb5vuddh4aP71vvJxPhwzH97r7p3mGt8k6K&#10;+j8Cke9fazEKMD0MgxgzHBgJTkaF+/2Sf+q5374B23Q9z3XxnmHePzZuvMfv6cEcgvD7n+v+sR0a&#10;yB32V97X83lfT2Y6B9PrHPaNYoy8efOGvpf1dAbgEfPJd+q60oNT83u7/nzEmODa7EKeMzpiuDZw&#10;MEbL2m8MpExMEecq/Oh5/vx5MWfgRn+svKFy7KmU4eX5Upb/SW+iGJtqqOqaoR9ZX274//7D3/L1&#10;11/xP/9P/4bHD+/x9Rdf8cXnv+XNq5c01vDo/h2ss6Tdhg8f3MXmOD9P0NbglGZxtOLo6JjT0xOu&#10;Ls4xGKzShGHg6GRZQNeAUmIEvVmv6YeBFCMhRrpdx9X6ir7vyFme1TZtS7uoCcHT7Tx9P/L6/JKX&#10;b94wpExEU1UN2jVoY2nbBctly2q1ZNlUsk9JsRhtlQ5M6fmulpr1eEnMEevkGlhvd2hXU9c1KCeG&#10;7XFk8COLtuLevXv4EHHls7HG8OzJN/wf/9f/TT+ONEdHKG0AQ+XMDTMRNV8TzGYud+/epWlatpsd&#10;u92O70Lg5PSI1WopPRRrAEVVL8hRngGRynNBrfA+lnpB6uTj4xPadsE4Xsx96ZyvrzcxMSprR7nW&#10;F4sFd+7e4/79e9w5O6NtJ8PnkWEY2G63BB8wzpBjoK4s/+bf/g+0dcXLv/+5/G1umrVOcPbh/XcI&#10;d0/3kbWWvvfzvfUO7K2UGOfEWIzTMmMxVem6jnHoePPmLTll+mGgqhuptUqPbupXpBwJMVHXmpPT&#10;U/p+YLNZM46BbOQzScXAMxYTYZDnhjF4tmt55q5RAp6XxHZd9rwa6buaYkIc/Dg/k0khEJWiV5ng&#10;FcEZKmsJo8caAcz313RjBI7PJDHayRl9YNKmSkPWhwhRjGpzTNSto6odox9om1qedeeEs9WsCTDW&#10;yfPaYnI56TCUcmANztYU93t5Xq3lej4+XbB6/IiqGAcOQ0/X7ei7jrfn51xdbRiHkdPjyL17dzHG&#10;0dQWY8S8aPSerJTUx0oS5FMIxSxEruPKVbTNggz4KAYit+N23I7bcTtux+24HbfjdtyO23E7bsd/&#10;zeMWgL8dt+N23I7bcTtux+24HbfjdtyOf+H4vnSG933tXYGKmkUgUAS4ClJOczoq+lqQEIuQNBdI&#10;1CjN4HsRZBqLXay4s1hw5+EDcvox3dUllxfnvH71iquLC9I44Hc7dhfnjLsddfSoGFjUhmZREaMI&#10;smOGMK65enuJM+YapqSIW62lWbQ4V5FyZNd1COBhOFmtWCyW9P1Q3OUjTbPAuJqMKilujjB6+n5g&#10;6HqGMUjyoHMs2gVZGYGk45TaC4MfGcLA5WZE2wpshWpXfPToAQ8eP+L+hx+xWK1AG1JW/Mliycn9&#10;Rzx/8hUvvn2GCQFSQDtJE+pDxiWotRGYJF+nUNR1RVVgzJQSyQdyBltVItNRkiStLbjyHhkk2UqS&#10;vhMxFfGOFhgreV9EXn6G+6x1JQXMoY3GWSfp31qRlGJXhPopxgIVyPUyjCNjiJQYa7xSRKuJStJ0&#10;A4pBgbBzIqDOKbLbbvny66dobVmdrmiaCj/2RSRRs2yPWK0WIj5SuSQ3SnLCbtfhLy4E1lCKpqln&#10;oZ8qQgdVEBI/jiLcHAdCGPE+EUImJU/KsOtHLi8u8dFjK1eA2gQ5MYZIXVK+tRXIPpuENnLOWtsA&#10;iawoQsrE2EfGkEnKkCbRiClmBCEwBkmO10qJOMJImrVyAhoFL+JBHyOVMdi2LWnyIp4PIRXIWZGS&#10;CNFjymQURltsZWc4xHtPRtH3A1pJqmXKGVXAh4TAuqkIbZTKWAQiTRrQBQ6MzHND5SpUSfBxphKx&#10;lvfYAsgOQ0/IgS6kGRKrsuNyM4hxQVORFQKep0QcB4HBaxG7WGeLgUAs4npVYC6BRf0on1vOYKwi&#10;ZRjGAVdZfPD0Qz/DGd1uh9GWs7MzRj+y3nXsdt0MhAQfsEoxFHFnVVezCBaYhbzGiAlE0zQiItOK&#10;7W5D5Squri7ou10R01yDESCpPlo7SWuYp1gxBdAFEriGROebeZqN5bMqosVcAG5j5X2SIXgvKeYp&#10;E0tyhsyLge0u45ylqSqaumIMaQZlbUwzcGmspXaWRVOVYxSBdsiZYWjk9WNmDAnvI1fdhq7vy/VQ&#10;kglTwjiBMFNJgVJZzB5ynNYkEdIrJaBoDpJOKsmJoUBqkdFHnNFYLUmiZCXmFiVxcjaayAIX+mKO&#10;crnZkBSSXKmh241URdAe4iQalrkwTRBpgZeHwePctQjWpwGKqGwYRoY0FBGSiO4pCcUA1phiNhGI&#10;k5B6L6FcKxE8TeYSN1KqJ7FqMaBQe8Dwvrh0Sg8PMc6p7vvp5YepYpMw9DrBJR+kvF+LhqfEo6kW&#10;mKD5w3piAuevhaa5mDHwTqIZUNKSrqGeEKKAjlaEVSEKrPPjj/+EH//4p2jtIIuZR0qZrEQEOgHd&#10;KQn4MKUwTal7kiCl0UiaTciJi4tz1hcXXF5ccLW+JAdf0itLEla5RQ/f9ySsndKQpzl0gtxF6Hr9&#10;+cl7vzbFmeaO6bwXfZpca1nMBKb7bjIVmGJ96rq+kcYs59PMv69U2ksD0jfSeQ4Tvacko/2vT+J6&#10;YBYPT0JugXX1jfpQ3o++rgVLTQWi55xE9THGkl518/evzQGuBcv7QmStNXVd3xAyizGLnuGS/br1&#10;hlhz7xozptRnIWBNhUYVM5CS9KOkTkwpEuNUz96EDqbjm9bN9yWEHYq05wRA5POZxNKp1KfOOSon&#10;gsO0L6jP76vXpzpc1jP2juHwvtp/fRRkVRLkC6Uj10pJ4UMSwK21pbYzJXW7mASkxNB3nL++4uWL&#10;Z/z681/xuy++4vnzl7x69Zpdt8M6h6tq6uWppGEOI+SAKuvsZrPDGsNyteL+/Xt8+NGHnKxW5BjY&#10;dVueffuMi8sNl5c7hjHy4UeP+clf/ozlcknf91ycX/Dk669YrRZ8+hd/zqMPPkIZy4MHd6nrKSm8&#10;3BMx8NXvv+D16zcMw0izqOl2Hf1uoKqWPPzgmGHoefnyDU+ePOXy/FLOZzGgUeW+me6vlFKpFRRm&#10;Oqc5i3lUTDNAoOckZ3MgDpYat+97UkrUdU1VVaicWTQNdV3T9+MNsw4fBIDtd1EAxDCyXq95/Pgx&#10;TdPw9s0bgh+kppZPkL7r57luTqEtabzTdeNKon2Mido5qUeygO4T2K6VmlNVUy7ziBZzka7vICoa&#10;V2GNKalnGmWqd9asyQgljGUfYSzGVVjjGLsOcmDVLtDGgrEEFLaSJNG6cVJ7FyOciGLoey43W1IS&#10;ANtYx9HJHe6cnbFoGjQJpTKmcjR1g04KcpKvRy/7GQQ0V0hClkZDjijx6yGXFHSsxRrF/btnoC0+&#10;JOIoMH4ms1mvGbseozWLtsFag6sqjBbTluletgXAq7UYG2it6boO7wfGfpQ6wUhdrct8pBnZdR1Z&#10;JSrrsAXKGkdJ5a6tEaG+ktpcUp3FjGEYPevtlnEcCT4xDoHFquVhVRdQKRNSImYB1paLFucMRsk+&#10;d6FNSVPrqSpN5VwBC2qMsyhjcWNEKS1i8RiwlRglqVwSoHNiaeQ8hKxYNA3O1YWBlv1IyrIfCinR&#10;WIMxFSmMUkuNAiPaStLFahSuLrVNSAI6omAMAlO6it12zdB3KK2I2rELkWYcOapqjNXkGG6sG/Nc&#10;WoxQ5B6WBLOqtqhc1tF/Avx531isjshRap1hDAS/petGNs2WRduwWNRoa7HOYeua2ooZWwwBo0FZ&#10;S4gBpRNaRXIaiaEXMCkOpAQqGsiBAAwodIp0mzVXlxdYa/B+xDnLOA44d8oHHzzmctHy9uUrtusN&#10;2+1AzIm+H2gaL3vDrAg+MHQdcRxJYcQohXOG3SCmWlpBUhmtHD5FSa83FsraonRC6UxKEFKcuS51&#10;kJy+v64d1hPvW1dv9qDe38u6Dun9x8G//RpE/uSUIC07qhCSmOJk3puI+r703v1e2X4NkLMYkqg8&#10;7fFNAZYUIQWcNZDEzEj2FWIyElJm2+3wxXBgHAbqEEkhYqwrx5cLNAOoNPda3rd3mM8LkEoiKVAM&#10;VCJ+SHirsUqxOLrDn/7kLo9/+DFPvvo9T776Ay+++44YM2NK1KYClzBEotXUraOpmpLurkkUQwkt&#10;ph1a2XIepvTHYoQyDKQCaWhd6jjE+HCC8NIE9pU1NifZ3zZNXcANV+oa+RytrThylo9/+CGh24kb&#10;k1asjo4ISc6rq2rpV8VIzJlx9PTDiDKWxWJB2zR474le1uOTkxPGQeB4tNS7yihIBtnuKPb9Bqb9&#10;bkp5BhtDCBgbZ3DOOUvTLEgp0TRSj9bOYMo+MARPzrBZb8o6K/dSHCPZaMYYJLHSZMLWY8q6Xy3E&#10;qCilvTTJFMEYlLY4q2naVkDlWPajXY+20JqW1XJFSpG+H4jRl6RMM9fntbUobaiso20qMcVJER9H&#10;uYeUQpta+lApMcRA3dScnJ2SLi7p+p7jsxPaqqapKyol79sZDTHitOLs+Iizo2PGM083eDa7jlev&#10;3/L6/DUX6yt2w0hTR3b9KPcqGafFBC2XfkmlNVW7oHGWZdvQ1le8vbhE5ci27+n9QF03KKOoKklB&#10;VyHK/Kvg6vKSzy+uePHiBVUjJm6nd+7QdR0xZ+q6ZRw7UvRiZJeR9d+aeY83QdHTuZsAvbOzMzSw&#10;2Wy4vLyg7zpiSjR1S1UXI56YSAlilJ5r8IGqqVgsFlxeXfCrX20hSz13fHTK8TFstxvpy7iKtm15&#10;/u0bnjx5zpdffs0nn37Cn/3px3z8R3/E10++4T/+3X/iyy+/gpyoqhofpGfgSg9ruVxS1zW5AO7W&#10;GK4ur+i6HdvdlmEYIEtyqFLSe7DWznDuMAxUdUXd1uQQCcGzXq/pd52k+C4W8+/oGdhrydTklDk/&#10;f8swjCxXS9rjY2KyLNsF4zBgreH09BTb1Dx/9pxh6EHBT3/yU6wyPH/+XIxnFguMMZycnBJC4M2b&#10;N+x2O4zSXF5e0jQC+u+2u2LaQemdhhs1fN00GGfZ7XbzfnIsCdzTXD/tT2+ua2Btdb2nLmuKMUbO&#10;7Z553o008P2ez96aM+0/67pmsVjgvZ/7S/sg/GEq+CF0PRvaHfx36b6Tc9zrySSZv7Ui+cCvfvlL&#10;fvCDH3D34QPpo2sB5WbzIOekXcY1CDkd0ziOYnhiTDEqZDZF8n7EVRV379zj/OwNL198V7pdvGO2&#10;+L7e1+H30/ekmB/C6HnvXB2u84cpxfngdQ/T2vfX/enfh2twjPGG+eH31TqHPRsA5xyLxYLVaiWp&#10;4OW8HtZMhwZs7zMB2j/O6e9Mc9T7DIam3svh33hfEvz+/nO/DzX1rb7PLOh9xznNne87H9Pf3gf9&#10;Qwjz/Hv48/u9tymZeLvdstlsqOv6eu9c+i+q9IQmYzhuvHcBz7XWkDPW6tm4dTIinI99micKYKu1&#10;JpV7zVpDSAk9Gent9RH24epY+vpkOabpGes00Uz1by7mqHVV48eB2ioaZ/j1P3zGb0Li4rtX1FXN&#10;Dz/4kLZtGHZbLt6+5cN7Z9w5WaF222KkmYtJk0DCxycnfPrpp6zPz9mt18TQk/zI2CvWV+cMfYe1&#10;mq7b0XU7gvfUTYNzkvC8bFcY5eT5k5VnDYnI1XrL+cWWy/WG9W5HVAZTNcU0MIPW1G1Lu2hZLFqa&#10;qvQdyjNGAZSlZgdFXTfoGtb9QOx6KHXTMPTEFIBqfm6itKRUV8bhtEGlskdXlqdPn/Pv/vf/jcvL&#10;C+rVEVmJGXHlKpS+Xs+n/mUszx38OIpBXlVhjBjzDsOA1pbx/2fvzZokubL8vt9d3T2WXGoFCls3&#10;epsZDklRIzOZRPFFrzTTR5aZZHzhDDkSh9Pd0w009gJqy8o1Itz9bno41z0jEwWSY+STGMcMhqrM&#10;Co8I97ucc+5/GSI700sdVd2zVXGEQQR4pe1g594T9f+mCqw8fPiQ3a6X3LR+/6lVaK3lgw/eZ7Va&#10;sVgsODo6ZrVaE2tPs6TE9fUV4xjuiFw4J0I0JSeePfuIT3/5Kd989bWcuVjJR60RYRtta183xnke&#10;7HY7ERM35o6Yxv7vZWyYO8T4aT3xNdef5u2tKKf8bBij9Mo0+CrwmDNoXeeAljtgGxEff+/Z+zx+&#10;+Ijf/+4fpA+thLzutMEg9YMxmvVqzXK117D3YwAAIABJREFUwDvHF3/6gu3NNYu2ue27qkyJaRbC&#10;YK8fP8+1dCskF4FMkl5N1CRnMcpgjPxmynGEoC7iSJlCHAYoeU9wQ5rFKWVKFUzWxogrOwFtFBfn&#10;l4y7kQenD6UHWc/0rDXSU/CerDQxZ4Yx4J3H1p51TCPjGKoApsEWcYc3yuCtx6hbUeKcC8dHxzx8&#10;8ICnT59yeXkJZBG695ITTkJGMQZ5jypEZbSM4xQCY9/LeK3naaXEuvdCOcBxDnGIQxziEIc4xCEO&#10;cYhDHOIQ/53HgQB/iEMc4hCHOMQhDnGIQxziEP+VsQ+82QdL3QeW7DsaziAquOPkNR2mywv5kSPq&#10;rdMslUxdQVZkShQXC2M11nhwhcWTxyyfPOHpJz+n3/bsbm64OT/n9Q/POX/1iu3VOZ03lNATdUFZ&#10;jdIJkwpGj2gdBNhAnh1UlTZyUq4V237k5kYAfLYR4G4bM761dEuPtp4wDlUgXU7YBdxmmSBq1loW&#10;FZygKFxf3xBTmVAV9CERYiIkMN7SrtZ0yxVPnn3Ak/feY320xnUt0Siux0gmgDKYpuHDn3/Kxz/7&#10;hB++f85333zFy++/Z7fZsGha0AZlWlKurgc5C0E3BkBIGJPTTFKKsN2xG0as94BCGSF9xCyuUDhT&#10;CbMaawVYIwfTUQgHTSPK80XY9iEklDEUI05Qlf9dwZMBY8TxL1YCm/eephVw6S5FUk7EUvC+IVJw&#10;3kERxyprrDgTgpC1S2YIgTfXVzw/e804RvJzIXWfnp4QhhGtDDFEnDc8ffKIp48e4o3CaCGBlizK&#10;+SLEkGZHsZwzqghYZXLzSEmcOrISUrryjpgGshbSRTaWbJwQkoMQzGNJpCykm5CiEGutxWDIMYor&#10;Q5GbpKvzcaqg7pAUY6zO7DljnUXI5gKNMtagYiDEgK0OrrYCRgG0Eqc9pxEwdy7kIsSbUDLaMjuK&#10;OKNIpWA0pCjzI43isCwAHhk3YQy0vhFAcxhRVUggaQEi6TBWYEq4dfFWVFLdJHghZP1JGMM6J66i&#10;mNk5IimF9guc23PtLZCNZSyBPiQcI9oaLAKec86Ts4DVK1OYGCJFqQrCVQzjICBw5/HekVOmaVoK&#10;iOCFSqxWS4y1LJZLYgi8fPkK7xtWyzXawoOHj1BaM8bAMIr7YZNbTHZoo2YH65zL7G7tXEvO4vLl&#10;qqOyuKAqGtfw8ccfo9TPuL664Pnz77m8vKzXiDTOiQN6sZQs5CpjtACisrhtG2eF2HPP0We655ND&#10;9b7js8riJqyNnsGSAKmk6ldLdbOvjpMxsBsD2mgheeXMer2u4iGaxosraYNHK4XTQoAyKFwFq1mj&#10;aH3DMAQW3SkhREKMVG47u6FnCAFtjYg8TC4aWj5nyRDCSAGcsTLX6rgcwsBysRDSeYHXL97w4ocX&#10;9P3A+uiIx48e8ejhQ7qFuJKlLOQQcUfJhFTAwZvzc7pFV8UhYgU9VgeVUmbxjH3AZ8lldjcbhoGS&#10;8uzoNgzD3n6Z99y1Nd55chHyd6juSs5abCU0v4uoM5Gd953Byr7lY437YN0JgDZ9jwmodRdMKZ9x&#10;341lEgSZQKFam5nAXe4RbCdg+P2YyMGy52uU2iNfTs5SMUIl/O4TngX4dtetXMatjJEwFp6+/wH/&#10;9J/9jxwdnaKtYoz9nHeEEGZg7QSGjTHOJOXJDVopiHlku92yWq7p+y0XF2+4unrLzc3lDIR2zpJS&#10;qHnOXVfn6ZoTYG+ae/vA93LPgXS6PylBznEml++DhOHWSXLfnSqlMgMB90HewzDgq9jBPsBaxqDC&#10;GllrZ+ep+iyma4cQ5uf1LlfV/Wcujpj2DkB63z13P98zxoiz0pRD7jfzrb3ruFvH6z5YchJr2HeE&#10;n14zDMMdsvz0un2Q+v59nV6v94RB5rU5pzuusftA7X2Q9v7cuT/u3+U8dv93d36Wi5A+S0Epcev0&#10;ziNpmK6CJNWltajZeemnHHHv5+zvApTvG8uVUihVWAjAVtfHkgPWGrQGaxGnT2PQKXLx9owXr37g&#10;2++e8zd//bd8+cXXXF1dEtIkMuHphxHfdGjjyaqSOm2ms5YQIhj45JNPePjoIY8ePeLBg1NijGx3&#10;O77+9luef/d8dlsvKLrVml9/9DMaJyTQYRh5/vw5MY78D//in/PzTz4mpsTZ2WsePXpMv91SssUZ&#10;xW4QovzFxQXX19ci1uQcVmmO1yeQrrm4vOa7H36gH0e6TohwIUkObKzsOdpYvLXzOqm1FlGR6sB2&#10;K1yR79RAU242/T6lNLu5pxixVgh7MmZTXXt1nesCTN7tRmJ11x2GXvbuFFkfrfmzv/orPvrkEz7/&#10;7DO++vJLri8vhUCkNKqCk/dFLeYBXolX+6SISVjDWosqYK3GahEPmPawUsk6xpj6PTLLthXCGIWS&#10;RIQGCjnI9bQxKKNx3gOFMRac1sRYGFPBuYYwRiiwWC6wjRcSdymoXBgm5+WisK4F5ejDFq01fQj0&#10;O3HZVRScj5SrK7rWs7u2+Img6B1WGZyxeKd4cLzGO0vRlYGkFCWNUosqSymaVEBpg9O2ujQL6b/r&#10;FiQUm+2OnCNv37xg1w+EGLFaxCuGccRaIY7ZSnRKpZCAMPRs+h3a6Pr8jQDOVZbcuO7BuRT6sUcX&#10;uDi/YLPb0CxaFl1HW0ULtDE0rRdyco5Y71CloJQFLc8UndkNI+cXF4QxMvQDzablanszkzMoCttY&#10;uq5ltVzy4OSURdtVQHPGWYfVbibVToQoqw2rRceiFUpISZldvxWQuc5oJXl+5+Te9SGRxkCICZXT&#10;XHdqoygYNruekhKDMTRWY5VUQK5pWHghiedcGEOUtdHIfvvAtxwdn5IoDBnOr264uV6w225IQUjF&#10;vluwPD6i7Tq8sYQwksZR8motpE2jJ4fINM9bRSFVwR6KEJf/saHRGC+gdTE4kzz28uaGi6sLjo+W&#10;rI7WqMGg+g0hB45Wa4ySV5tGs26XrEtH6Adxs9tsRECLLEJQCkwp5JgYd1vJWTQ4Z3BKxMHc3px3&#10;zrLoFtw0DSkmxjCgh4lkDDFmxmHg5vpaSDlhJOy2hGHLGHqGcUdOEe+kZoyA1pZUMsa5WVBuziPu&#10;C7i8wzVw39X1nY7ue3vZfQL7/vp79zXqP/na/XxuErt6Vy9MhOB+7FZ4n4R335n2ft4sgoKV3ICW&#10;vouayFIKazTojMpl7iVIzpfY7Xq0d4zjgG8bYholD6u9tFwV3srkTGrqbZ7NSSvB717OlKtYndZC&#10;tFZYyIU+iQNmygplNO3iiL/4Z/+Ch0/f4+WLF3z15Vdsxx15O9B5i3UeVzKqdEz0SW30rbhQKaC0&#10;EJJti3FufjwFqfume22sxZRCYa/+2evLOGvpEYLScrmkVKGMiXQp4l+WUhTOaJq2JSkFKZGj1OpH&#10;62PprRiDtSJiOLvQKk0fehZVwMs5h9Ui1OisY3RORO3srajUOMZK7AxCFkeJ2F+WNSUnSKGgjSIn&#10;GIdB1j+tOTo6qiTqsf7biLIiRCICPJp+O7Dd9KiSsBq8M2Cq0IRRlDjWHoAhhSjO7ymDqjVVzsQQ&#10;RYyiZGzOHJ8eY3wD1YneKUVWhr7f0TSexjeUnGgWQmKO4yjiIcNAioFcXeNVzelzkT6k15miZP/P&#10;CmIupJJJIUBOLNol6tRxeX1O3+9YdMc4bWidp7UeVTJJpBkgKxrvpQdgZGw0TYNrHNpY9M0Nejfg&#10;jGMcgtzXFGbRtpwKxjoRVlCG1huO1x1PHp6wG0Zutj3XNzfSnwiRqLII0GmpJcdQFclK4etvvqbp&#10;Wk4fnPLk6ROcP+JmsyWXSAgDVEdfEa9JhJRkDa99tbaKKUwO6Uoprq+vOV0f8ee/+Q1d1/Hy5Qt2&#10;u14cWVOqYoKJvu85v7hguVhwtF7zi09/hnWGs7Mzrq4u8a5lGEdev3lD13WylmlDt1gRY6RdHKOV&#10;4pvnr/ni6+c8enDCv/qX/yu/+Nkn/PqXv+I//vbv+fd/+7e8fPmaXBQpSs56fX09u50rIzV2ypnT&#10;hw8o5ZjLy0vevHnDan2MtgajJO8MIdC2Lc45VqsVfS9Ct0fHxxitGceBq6tLrm82bLZbVqsV1lra&#10;tp2X7lwSTSMikpdXV5SceXt2hvMN9ugYa+T77/qBp8dHdIuWzfaar7/6iqvzS25ubvjVr37F6ekD&#10;rjbXvHjxgqZpGEdxrh/HAY30HZ4/f461ll3f1zzfzLmA937Op3Wt80OYyGO39eV94votiVdjjPQD&#10;u7ZlfXTE5mbL1dX1vCft1/XvciQvVdhyEk6474R+93zl9joxRozSP6qFJ7GBYRjq6+/ulz8WUauE&#10;YSqRP2auLi753e9/x/90tMa2DUfrI87entc11c79YSGk8qPvtk+IjinNvSelZd1zTcuDh485e3NG&#10;TqOI0Jgfu4Tv17zv+vlPxY9ec2+Pf1ctfZ+0/S5i/X6ucb8On+7B/vjYzx323eTvXyvnfKd+2/U9&#10;IGJquvbT+r6fa8/ps6p7OdB9MYX7pP198ul+32S63n6/6H4utN8PM+a2z39fWHF/HL/rXt2/l7dC&#10;avpHn396r+nPU39pun6sJN39ObL/bK21c7461eDz3PrPiCbcJ6crzZ74RBVNnfNDkVmbBKQn0YUp&#10;N6cI+bnUNUOpW2HH+TPN+ZCcHRmtIeeaZxmqtBBFi3hSHgPLRceHj9/jZL3kaLXg/OVLTrslHz55&#10;ysPHjxlj4Pz8nM3VObZEfvPJx3RaE1Uh6kJfzydwFm0h5ZGvvvqC1lo6b8haY1Umh4HdboMCmqbl&#10;9dkV43QO4z3GOgqFNCa88XIGaSwhZc6vLjl7e8H1NhBSQjetiG2oKkBoFU0rgnht42mcw+kq3lSF&#10;SrZDT4yJGBOiWKpQpdBay1VOcpZrNIVESiO5yPkWpaBSwRo359LKSn7+x88/5//8v/4NVzeXLNcn&#10;iOxuFWQzd/P9WPv6qfYwjDFQBYMVInYoz9QwDDuuLq9pWk/XLSgpcnNzLmdfJVPIstcfH+ObBhVH&#10;cpZ9xBrLen1M05zNYivOORrf0LYNzz74gF/+6pcslys2mxs2mx2bzQ0xJ/qhR2XqOZGMN6sNytja&#10;h8p0iwXeN3z1zXf84Y9/EJG8fLs+51LI1aF9f72Y5rb0eCXnup3DRcSdag9h6jeFEBjH8Y4Q7P56&#10;OPV7UxIh4mGMdX6r2oc35JLQRjHEgRBH1us1/+Qv/5xl23Lx5i26BHIaUSVzvD4i58T19ZZxHHnw&#10;4AEfffiMcRj4058+4+bynEXXSN88ipi1rr2KeW8ohRyL3JPaE5vOgFJKaKNFxLuxUJIID5RbEZlp&#10;vQohyLPV9VzJKChy3qeVwuhavs2imorWORpjMUqxWC04Pj7meL2mcSKi2fgGazRayxmcBowytE2L&#10;dVaEsqqIsVot2O1G+r5nHEWATDmN1TImtJLz6GEcCGM9J6p9vdMHp3WcFrQWUZxdP7DdbFAl4dsO&#10;13YiAoUixCR9UwpJQRgGNpuN7HOAMfY/KwBziEMc4hCHOMQhDnGIQxziEIc4xP/f40CAP8QhDnGI&#10;QxziEIc4xCEOcYj/RvGfAgrtA3YmIMYMbL7FR4nLdSVIw13HiRmwUirIRkHRqgI+xBEBLS6DfXUb&#10;10ZXhyWLW61pV0c8ePqUJx884/lXX/H57/4jJQVc48gpMIYARtM6z0PXcXLykDEMpDSKE3QYyUGc&#10;oYR0uSVjabqGbimgipTFOa/rOpquo6mH9s55IbIHeZ+UopCBnTh4jmEkhkHAvxkhICsNrmV5vMJ1&#10;HY+ePuP00WPWR8esj4/IRTGGwC7Vw3FtETiwJqZMKUJMfu+jj3nvg2dsrq744o+fcfH2nDCObMZE&#10;LCOtM+iSCEFIDrsg5GWrNW1bwXsls9te43MnjsdJXOBNPXwPqZCVZrFaCQFdCbCm5IAGGu/JKbHd&#10;bkk5o8fIMAyMldiqtcHZRMriWLlaeop1lIyAYFGYOgZiVYC3zs1A6ep5gbcO13hx4ERU/sdx4Gaz&#10;5e3lpbhXNRpvtbghocnGCZDAJ4zTmLZFW0spGec9jdYVGCPEwpQEzNV1LeM40m82qOr6d3N9zW67&#10;JZdEu1rSdgtizgQUyhhiCiStcAtHCVBCJqSBpmmqw5liuVqhKpkuDiMBcSEXkwAh91qjMbrQjyMh&#10;jRWIniuAVt0hEmoKi8Wikk717D4zuYQqfQsA0wrGONZnq/GtuASPKVVArcEgpOBcRBhgCFmeoREH&#10;AO893jmcseLQGEMllhuKBRMjWhV84xl6cfeC2zVBmUoAVkKuEyK/gP/nNWVyCkbA+krZmYA7jiNj&#10;imDFlSPkhImZlGJ1DKqkqqLEPRcBo7SdEJ5jEgBut1iQyaQgBJdMIUUBFzm3Yn10xNvzS4wxLBYC&#10;JkkpkaIQMK2ztK24RupsaCdH3Ap4AYQMZCf357tk5X0XJlPd/qy14lpSjvnkZw27YWDob3j75iU5&#10;jLIOZHXruoKqDt7MDrwFhalkAuFw7QEQJ3cipQS4lNJdN0S4dW6GWajDaEWKsY6LwpijgFeyEGLi&#10;zVacKUvEKkXXLXBmxGkhl1HE0cYYIfn5RkgDqRI+FsulrLlRyAGN1YxjQBnDGAK9UowxElMCXQHE&#10;FXSrtYwjbTXb7Y7vnv9A236I0wbvLevVCf1JZLPdstvt+P77lzw4PcUYLcIFCnH8SLkS/Dyb3cDF&#10;1TUPHz0ixiJuqIRKVKpCL7nMc6tMTj5K1s2iKrF8ckKq5O7ZxWx2F0pU/OUM9nXOzQDmlHOdP/ec&#10;olB1Hr2LXKve8bO7+/h9UO4+eHTasCfw5/61prEra03B2uZHDubTd3yXs+a++8u++3sphXEi21fx&#10;jvsAulsAnIBHqQTUjAir+HbBP/vnf8nDRycYrzHOMCRmYv20Xi6XS7z3d4jSpRRWq5W4rZHZ9gka&#10;R4wjb8/PuDg/4+L8DSkFnDN1DoqT0ARKneZaKTCOoZIYNIvFYgYIT/fplkRd7gDW+76vJDTzI2Cv&#10;PIdbgvgUvhJItVYzMXx2UavXjVVUYHoeIQSc1bdjag9gve+YPv3+vhv7PpB++vvkOD893wl8ed85&#10;fv5e7Dn9qLsktQnwuJ9j7gOK94Ho07yZ3AT3P9N9t7P96+9f9/53E7fNllTdosZxRGlmd6Lpuvsu&#10;RneA0dO8qq6Xst+rWeylVHCyQlehp+odVsk0pQL9ZQeEFKLkBEYDaQZe/xS4fj/e5aQr71fuzX0q&#10;ILuSISkoLePKW01JAg4uJRPHkefffs13z3/gxXc/8Pvf/Y4vvvycq5srYig4t2J1dEznLFdXlyij&#10;OVqs0NrQ9yNhu0ObnqOjFe89fsr77z+l6zoBcAM3mxu++vpr3rx5jfeeo6MjHjx6TNN1sucaxxgy&#10;/TDw9u0Z1hgB9z57Rtc1pJR4/eaMt2/fMsYo+VcY2Gyuub685NWrl/S7nsViwYMHD3j05H0ePnxA&#10;21pe/PCKL774E5c3W1LR2KYVkh7gfCMu5GV6MswOSLfjVYmjlzKzEEasn2GfhDKthZMQh3UWbQWk&#10;brS5FVtQIuxydXlJipFdL27iwzigQchVdS9s2pZHjx6iFHz5xRd88eWX7DZbnBVHwFKEPLk/boyS&#10;dcAo/SPywkRoMnWsOy/EFT259KLuzNPpNVprtHeyD1a36qIqsQEBAGtT68a6Nusi66HRmkcna7pl&#10;y7JtWTRe3Iej1BK5KIYYeHtzQR83HB0d4ZzjaHXEh5/8XNZHMmdvXnP59i0xhFnk5dXrN3hraCrY&#10;XlsrTnHKQBGA/uPTY9bLFj8RH7S4qypydc+VXDeXLHO4CkiUut613ongV4kEozC6YbFYoTEUJfnV&#10;mBLbYZA8tOuopn7z2j6BpZUCX8l9+7/bbDboUjBa1WdiJCdQqua+Be8d0WrCMMzkGFWfYwJSGum6&#10;Bb5rub7eMOwGCmkmW2kt5GitDTFkri83hCGRgqyPQkhrxCm49SwXLVpNdTlYq2aSRi5CrC5ayBJK&#10;KaxzeG1RQBgCnXM4FLFkIFEQ4bQQIrvdjjFEcgg4o1l2Dd5Z1mshTohomZAiU87kmICMMgbvG5Q1&#10;LIylaxzjuqv1ngDYG9/QLbpK5hdCYULJOjUOGK3q3JH6bHJ1U3qPJK10JTT+48Iohap1zXK1rG7A&#10;rRDENFgDIQbGOBLHzG7Y0W82dPXf+EWLdh5rDd1yifUtvu1IOYqbH1nItyERxsDN9TWudShbcw9n&#10;WHSdECSaBhABsO1uK0RjYzC6utBlcZsbQ2C72/Ly5QusNYxhx25zTb+7YRx2lJJAi0su+ramSAVZ&#10;O6f7Vwq6GpPriTiQyx3S00zSeocI1Lv2uJ/6+btc2X/K6fQ+4eo277h73fk16i6hcV+U5/617ovw&#10;/JjYJXmAaDAKKVeJQh1FadQkjFMSFKnLr7f9LGCTixCqheAqeXyqRNv97zy7wsuHkM+QpWYx1laC&#10;6R4BUCmUyuQSZxJOLlIXaWMYVcF7y+Mnz3j89Bk//+Vv+Pabb/num6+5vHjDqrF4sxCXTV0wRurP&#10;ak9KSpFYEturnbjWG4u2RcT4jIYiRAlFxk79Q0Q8ZN+dN1dWv1JqXlet9+z6AVC0bVvJ21VQJElf&#10;TBewVmp5lTO6EyFMbXQV6Ysy97U4JzprZiKvqr2wGEV8o2kaYjRg5GkKEaeZ3d5lrZYxI/0GBVmE&#10;X3xRpFQIcRAhQa0YYyCMGesM1lki0pcp1R1ZaUsgEkOAPIIuOOXQ2qPV1EvSUKRuHEMW0UeFEJtQ&#10;tecmjqtZGSKa86sN2vQY5zDO4J2hWa1pFsuZjJdTpKREUQHrPFlrXCmEuCWOvQgfVuEuZw05y3gr&#10;VQAx5cwYRfDk/PycGDO+WbFcLukWHnSmsRanDFbVmjBPDQshsW+2Oxk/IVJqzvXw4ROM72jPz7m8&#10;vuLq8gqdCjkMbHdCYi5AP0RyFtJZ0zkWXQulsGo868WC42Vkc7Rm1w/0fc/F5TX9EOjHoe6R9Vkm&#10;mTfjGHhz9pbzt/8W3zSsjo84Oj6WPM0YFp2s1zlDiJm2XcykSplmt7WqCB9m+psdL178wIcfPqNb&#10;tByfrHn85DGNb6X/XfO3m5vrWbhrt9vy7fPvePv2jFKg6xZCrtRwfXM1O577pqEgYzbFxJgTC6NZ&#10;dAv+/j/8jr8d/j2/+PWv+PknH/LLX/yMb7/7nn/4w2f84Q+fs9vtiDFydXWF9x7rRUDuVuBOrtt1&#10;HZeXF2ilhDzmHCEEccB1Hq2kp5hTot/tqtCtol0uiCnT73q22+1ck7WtuP4aLcIaxjgWMWGdOOh+&#10;//33pJhYLpc8evSItusYU+b4+Jij9Yqj9RHbzVZqhNevOT+/oF12PHv/ffphEOf3SXAPCDkTtlsa&#10;7ylK8ejJE5aLjt12w+XlFd65WcNlGEc2/W5eayf39/v7yn5dMJFwrZX+6vR9U0oYO7mmxjsia/fr&#10;ORHzdHOfYeqZiFDWbq5P77t9Sz0gwiH33cenunrqW8hn50f19X6tnoSZjTWWGCOfffY5v/qLP+fR&#10;4ilHx0fs+oEYZQ8Tt+Pb95sEtPb34pRSFYVIWKNrbTTtnbBcrjk+PuH87asf5Qb3yfT79+y/hEx3&#10;P6co7yBrv+uc7L4b+bt6cO9ySd8nX7/L3fvOte7lFVOdOPWzbtcUOZtqWhF3lf1KvVN8Z//z7buw&#10;T/dxekY/lUtN17z/DO/nWvfvxb7Iw/S974uw/ZRwwP44vu1R3h2n01jd/y7783CaL/c/474Ag90T&#10;dNzv45Ui+Y9R6kfvdSdXzLnug/VeV2GYOyR5wOhpzEhPyGotQqjWyvlGFUa+FeG4O46mvnIp8jlC&#10;ShhEkAwghUBGHOJPlsd89MH7vP/kIaZEShghZ5588jPIkc1mx9vzN4QUSWNPZwyffvQxHz16xEJF&#10;gtGM9TxXGY2qZxgpRYZhh9et9LZyQCH1RxxlLQvbHdc31/Mz0VUMIWdZj1CQSubq6po351dcXl+L&#10;qKC2KGfQ1hFSlDPMxmMc+MZgraJxjkXT0HpHGMZ6RhjotyPjGFGqun0rTei3lBTx1jCWTClKRIFI&#10;tK2n70dyBK0dOSeGcaQfR8ax54+f/Ym/+dv/h90wSn1oLc7KPSiAMgqDIcV097xn6hyVQqrE3zCK&#10;wM44jiIqRREhwKstKYBznr4fGEMghBFrxTE7RTkj6RZLVqsV3it807Lolnzw7APWqyUo6HfSVz4+&#10;PsY5x+XlBVfXl2y3u7r3yB5mjEZbRQhDrUU9dhJxGhLeN/im5eXrN2TgerPDNy0FTQhpPq+YzuKm&#10;PvL+ejCdD+z3Tic3e0qm77dz/2Nar6ac6H4/eBzl7D6mTEZEXefapvZdrTOENBLjwP/2r/4lDx+e&#10;crJe01pH+PApHz19QEygXYtxDV989SX/7m/+Bq01L1+8YLvZUFLi8vysnn3KZ+1TAFXm+TQLn6ra&#10;x1JqrqHuricWY43M4yr8hVLkkmtVc3t+q7SahcEb5zC1B6yriIJvvORwpdC1LV3TYJE50S1bnLUi&#10;7mg13roqHONo2oaYEp1foJSV13YtKYtgozJyvmWXDcdrqdumtcZZc9vntJam69DGsNltefnqJcZo&#10;6eUaqSm9E7Hecejp+55htyHGV/huxXK9pukWWG2lPpn6V0BQkldL3ZQoHAjwhzjEIQ5xiEMc4hCH&#10;OMQhDnGI/77jQIA/xCEOcYhDHOIQhzjEIQ5xiP/awqqSsyYwzRT7zu/3nSGm309uB0KmrM59uhJ9&#10;7sW+evr+zzLIIbEGlRUZcb9UBUrMFFPIKqHQaO8hQ7dasX5wytW2p1GFYhXeN0JySGCMhxgQWHAh&#10;V0CV1ZYhjWA83nesbYtuFtxsN4RSIBW8NYQCcbcTR2mjaJumktwDOReGHOiHkSEFxpjJGXzjcZ24&#10;C3rf4bslq6NjlkfHLI6OWa7WdOsjMpoYRvqciSkT0uSUJoTPojRaCZA1p8SIEEesUiyOjvnLf/FX&#10;7LY7Xr96yetXr9heX3K57Rl3N2y26g2cAAAgAElEQVSvxHFBW8UH778P1SU7l8QYAzd9T9xuMc7O&#10;DkStb3B7LpYpg7Ea4zxGK0xxxBDE3VgbjGvkEN8ldmGkWAElpJwgC/E5lcx26IFCKAmLJqaITVW1&#10;31ohfeY8kwxmgYUY8U4ctgFKisQwst3csN3cEMYR7RxDGElZAPdN02G8xSvFEAaarqVddKgwYqzG&#10;Nw02Z8JohEjg3OwGrycnxkGcahZoIorN5oqz80se+wZrHYme7fW1uCotO6zLhF6RYuJqFzHKslh2&#10;KBRt15JyErfdUtAUxjEx9OKa7r2dCVCoLX2MUDKRCVwmpBAQsQDnHGhF47yQkkuh7/u7bjRGCG4z&#10;UDwJ6MUaDRVYmHOqrixZXNuNZjsELq+uMcbimxbX+DuupvtuQUJyB+cdbXL0/a66DWhxFqugrxzT&#10;7LgZQgWpKF2B+6U6ak5kQQGXpBwrudvQNpZdP6AQcEiu4GEhxkaysozDUF2pTHU3C+xKJJeEMY62&#10;7fDO0VfCpEYEMJxt6fuRmCr4xJrZNSelROMbnDNo3aJKpm08zjqGYRQQdoyMiCuk9w2uOnKmlOo1&#10;prEsICGtoW2FeFL2HPqc9zjvOXGWsd+yXHa8/OEHYhCnjNiLq1hBnqkxWoBKSuba5Npa9txGSpE1&#10;Q2txkZhAWPeBonnP+SbnTMkCLlLaIE9ZXCqLUhStMM6KU6ZS9KOMo13ciktlzlitWbatuLdp0LoQ&#10;UqQfAo1vaduuAoK3UGS+LdqGErMIIShFzIntbseu7+lDYKjAMZSaxRycsYwx8Nf/7v/l22+/ZdE6&#10;PvnoYx4/fMTDR485LQWjqgttKfS7gVwSVmvGMFKyomhDRvHlV895/foti9WalKDkKKDKW5vk2YXJ&#10;GsNQAWO5kkgmotkEcrRW5oZShZwj3npA9galBEgU010X9/sg1TmqQIw4pfNugOxe/BR5eRY8eAdx&#10;9r5b2Lyn7+37++5J+6+Z1x2Y74MINdyCqoEf5RS5rmXTXNsnME+A9EmtQc3PMZNiwjctv/7VL/jo&#10;ow+wHvpxAxHGGIRkvLdOTcC5vt9hrCHEzMnJCdooxtCLS6S1xH7k7flbLs7PeHv2is3NlajXKNmP&#10;nbOze9n0fffdz2WNFufQfcepKa/S2pD2nnnbiuDKfRfxfcetfdLyPnhQALO3Djv7ggNa69nJPe19&#10;jlLUjwDE9wHZk7jRPhh5/5lPbnn3yWrTPZiA+xMo+o4LfSVuqAr+2ycE74MjZW8RENy+4/oM4K9j&#10;ZRpfTdPcGT/3v9u+C9j+XJvEA2axGH3rlj25/6bE7BC/D2rdB3Tui8+IQEIFhFeH30koYRIuETGH&#10;QtF3AfRa3ebXwzDirMHo6d//NNlvf67urwF3X1MlhapzkKn5lDWugjkVzmlA1v+xF2LIZ3/6jH/4&#10;wx/45ttv+eNnn/Hm9RnWtALGJqGNELAX3ZrNZsfNbou2jpgi/bBFacXjx49574MPePLo4ezYtdtu&#10;+PKLL3j+4hWb3S2B5MMPP+D09JQQItttT9ruKAVi3PLixSvJ77zHOYuxmpwDZ2dntG3DjTFsdjt2&#10;/Za3F+ciVGUd69Wa9559IgTerkFrzcmDRzx++pTLi1f8x9/+PVdXl2jb0PgWjNjlamUoOpNSddGd&#10;12YhvEOaXXy1MVh1O+699/MzmMbm9N9EGLfW4p0luzy7halShCA2jKAKzloaY9jutlAKYwrEJOR6&#10;lOJmt+WLr7/BGMO42+GcZ71azXMjpYTbW4f2SRb7QPo7bsbsEw+EuFqy0BGV1ncE0MZxmAUtQoqM&#10;IWMNOOvIKQppWxm8qwSHutbPYhElsz465tlHH/Do0TFHnaczFqVgOw6ElNn1Ixc311xtN1zvtqRr&#10;WC3XnJw6VusV3hqsLyxbzdWq4+rqms1myxACKSf6GAipPs9xRBlPKAFN5s35Ndtdz8nRkocnx6wW&#10;nXxHCikXNJJfiRhQomk8betRBXH8qq7lxjissxjrMcbjnZC2mnZBSEIgntb0GEXc4mi9rutQnPPZ&#10;kjNWCyC+VKGEzfU1cRxJMVRS1q14SAwJo8X5exwG2qZBO3GuU1BF1UZ2ux03m4243jae9kFTryF5&#10;sIDzi4DaSyHGzGa35fWbCxFYMoYwDsQ44J3heL3iyeOHLJcdXdvRtpaSI6VkQkwMo9yvXOQzN9Yy&#10;FkVWiRRGAV0XhSkZTRECQBF3XWU0+IbWNaQUGYcdKSVGBd//8MNMxj89PWW1XEHM2Aqe1hoIPXEo&#10;GGexJaNVwbQWYzuMtjM5e6pzBVCfRBypZBmXdd/VxpAnsbAMBXmGKWf6Ifyj+ytGSb47hBGlCr5x&#10;LNqW5XoxO3wrrRhCYLuTGvP84oJLJXPZNy1t17E+WrJaLuXv7aru++K1HWJktx3od4FsrolxJMcR&#10;5xq8a9DKQFFoNHGItVbUWOfRdke78OTUsd30kDLkxDjsCEEEHM7enBH7vpJ9pVdDrfmNMVDdLq1x&#10;ONeAtiQVKWgRWavud5Mg1P19ej8P+qkc910k85+KOR+gijTWuVG5e6SfcIHX93MxVffiMq2l01XK&#10;Oz7z9HuFUmWvjCgiGFBzWumVCdneeXGxttaiyYhveqmCOVBSJo6BHBJN12F8Q+M7Gt/htEXnVMXj&#10;as6vJnr9jwUo94WvciVKz6ocyFqkrZ4dW0ut/5IqlOqErGNmGHdY61isTvizf3LChx99wrdffcnZ&#10;yxeE7RU577A507UtOif6YSCmSEmZlDK77ZaXY+Dho8d0BYxVKCPzDjQlJbSRGjSWRK7rMGnao1QV&#10;nmnFNd4YlDVoY9n2PRkhX2tjsFox7kbiMOCsRRqCIvbgqsNnLrf3XSl57l3radwRJck+EEKs4m6G&#10;REJpcI30sKYd1FqD1lbuX0mUlOU+a8nzVHVvzUnI7bFkUg4orQgxoNiKkJ4zaFVovZNaPyScMWid&#10;UTnMYzEXEavQxjAMQtpq2halLGMQMsmYotTtRZNRWN/hXe07afnuOURUGFDV1dH5RvopMRFTlH5n&#10;iPRjoPUOpRyNtVjfiNt6riRfMtY4yW+KjOCcMlorOucYQ8Bph3UaayzOGKwXArxBxGWGEAjIvq21&#10;9K1yilxc9FxdXZBTZH20ZrFYsuwc69UTnjw65fziksuLKy4uL7m8uuD8UkSZhn5g6AdSEtGy3U4z&#10;dh3LZSdEHKDRCt04nCqsWs+ibTm/vCalwLYfxLk+SW8WrbHGzbVEP1zT9wMXFxcsupan772Hs4Zh&#10;CFjnKEWIZrrmi7nWMiGGWmNCGEeWbQcF/uGPf6StZCcyrKvwT87SJ7HW8vjxE1JK/N3f/V0lZ+oq&#10;tiBk9E8//ZS+73n16pXsP1VkT6ExRrFargjDSD8msilkFN+/fMk//PGPPH3ylF//5jf8H//6X/PD&#10;X/3A7//wGf/23/57clZobSgpc3N5hWt9Ja6J6MGHHzyb+2DjOAKSh8cUuby8JOWEqyIuuRTG3Q6l&#10;EHJVI/2hEIL0NHMWQrdSNG2L83K24L3kL13b8dFHH5OriOnFxQXWWj78+GNWiw8Jw8jV1RWXFxes&#10;10uePn3M27dv+eabb3j//ff49NNP2W63LJdLhmHg6uKStvEiGKA1Z2dnaHXbs3HOzc+t73v6YUAZ&#10;jXNurgdv68PbHqcI2RnpV2ZmQngIgd2un2vMSajvfh13n4S8n8eXUhhqH0EpNTu8x1qLzG7URXJ4&#10;6f3mPeECNTvr3hd0q3+6RzBW834y9RuyM5AD290NX3/5J95//z1041ktO95eXBPHVMefvNY5d2eP&#10;FtJkvt27iqyXKKk5Su35Nl3HyYMH3NxcM447YhThOKN+LA73rnq5TJvzve+4f5+mf3O/xzb/fe8a&#10;cx4xXeP2wnPPEISofEcgcnqOE3kcEXMxU6/jXs/xfn9w/+wsp0TMCVv7K4XCOAx7PYm732+q3951&#10;r+73Hvf7N/s/u//aMglUquo0XgVT5jGsRBj3jhhDzSu0NlXwN90VFqq9aX3vM5Xas7kvLrt/bV3/&#10;HMaRca9HVYr0z+8I/dTnJy7Len6W+99zeh/v/SwWMF0jxih9TC0uzrJPSk5ltKnP8TZXLEXqyinP&#10;UoqZCHu31wWoW2HgvCeGIL18yZ+lTqUK2iliCozjADmzahree/qUP/vlL3mwXuM0pNAz7jb0cUBp&#10;TRgHQhiJSXqGrdUoHMfHa/7i5x/hSVhEnFm0e1TNLTTr5ZrGOpZti7MiVLYJG4btDW3TQi7EMdKH&#10;gdDvCHEg5ogZR4ZUGFJkHAMYy8XVOa/OrkhosrazIO/0PLx1dSzJn33t23rvcdbjjCIrqSWVAuMM&#10;qR/JRcjpuWSU0hjjQE5SUYiIb06RMA5CNFalCq5bQh75/eef8+L7H/ju+XfYpmPRdmhl6EPEK03r&#10;JPfTymCUoagCKmOtltp+ItrX9TenTIqRvu9FcDAplFazcNzNdstyIZ9XxA4VKYnITUqx5saKRdeR&#10;s/R3nLe89/5TjldL+r7nUitilNxUGRFWj6EK0Vk3rz+2CmyHXOQMqhLTrXVVGDzKuQOF598+p+06&#10;usWS3W4Usd8i83rqtSugVKFXpaDxDd4JETtnEdecerEhjDJO99YU7/18zlDqGUKZBKOVpvGtXMfk&#10;6poehXiuqlBuDJRK6H9wesovPvmYZ+89ZtUaObcfE8+ePOaHl2/48uvnfPkPv+fNmzNUjnStCNcO&#10;mxtyCnhrcEZjlMIZQ9Rybp0n4eNaA1Ag50AhV5E9f0dw1WgtAmZJBBSt1lhnqli3rPWZ2q8wBqsU&#10;3hq6rhUhdyU9nMY7VqsFxmjadsFysaRxvjq0K4zd6zdrQyyF1I8sVyu65VKEkRYLNBrnNJpahxoR&#10;4Uw5E4bAbhww3tK2Lc7JOjvGSE4F7SyxZELM9MPI28tLEYPyTvoIgHdOhOvrOUWfEikVxs2O7RAw&#10;7hpnPK0zNF7ExQp1rGU5N7XaiMjwIQ5xiEMc4hCHOMQhDnGIQxziEP8dx4EAf4hDHOIQhzjEIQ5x&#10;iEMc4hD/DWKfBAW804VkAp3suz/8lFPE9Jo7Llrzz8p0ZlsxQ6KwTr73vtWRMeckDgS6EFJCF4XO&#10;EArcbDZkq1GNHLxO7r0VTURSQHVzjDEyJoVuV3TrFdpZfEo0OXFSMn2/Y9wJiCRUUFYMEZUV2xKF&#10;GKoUSltcs2B55FkaIw41VoBsXduyXC5YLJYY5/FNi/ZeHGZS4XLbVxBOngkkpdwSCYsgY/aehYIk&#10;jspldg/2rE9blkdr3nv2jOvLC7758gu+++aGZBxDHlgYSymK3TAwDr04J+927IbAbhjJCqycnrPs&#10;Fpwer2km0ILcfCHJVuJWzAm0lgP2ClLLFHzrGYceiyFHAfQK4U+AAd4KWPbWvcLVR6uwusxg+FQB&#10;PhNZyDpH41qGYaAfdmy2N+z6rThLe8tyuWIbR4YxEMdIY4UQJ46TkcY7Fm1DLIkQRxIJbR1FCyEn&#10;5kwIcQYGOisgBJU0i6MTdOMJJRI3N9xc37BcLsWxIIvTJRicszOIcggBozWrbiEu8EZjnSVFcdEm&#10;W3xjUKYRopQScJQxGmUyxhX6kOhHISLHmGcSFRRUKTjjaNsWpcWRtJhEX0GgISbGlOr4F1fwyWEE&#10;bsmK3lqycCbENT2G6myiiTHRdRpSZuxHUIqgxIV8AlEao7HVQb4YRRi3lRinGfogrieCrZZ5n8rs&#10;Sla4dXGbCVf6Fps4AcGE4FlBcLk6qcxARAHL77tO5Er8dM5hdBESVAmEIM4cxlqsdfV+WyEtJTuD&#10;QK0VgPFmswFgHEaWixWLRUMMgQcnp3z++Rdopej7gfVyzcnJCaAYhrGS4KvLTBJyT+utkCHyRFwT&#10;yo844dXvZwwxRbzRuKbl5MFjjo4fcHlxQc6ZVVjx5s0bxmEnc1VpccGowgXTOnyX+KjeKVayv7bP&#10;a3F1FLzjOq4EnDg5OE6gPF3Br1prGu+rE6k8kVwiQ4wMm2s661G6CODHOhqn6MOOJuRKChHHG2OM&#10;ONYo+T5yHwx2uaDzjqubDYtGQJK7cSDWdSKmSMyQtpHf//FrjlcdH330CVc3V9xsdpy9vUQBR6sl&#10;3lmcFyEAlOLi8ooXr864vtkxpszZxRXaiNNwCD1hFCcZcUbMGGVmZ59UbvfB6X7ZPaCyjMVESpG2&#10;XVbAq7jDOKdvgZikO89kcm2d9uB5z9wjIxbeAYTlrsjMdC31XwggKnV/3Cc2Ttfdd7e6T6qd3kOc&#10;EMUtVz473BJpbp2eJrf0+45d4zjO/2Yit83vU8QdvaArEUPI2E/fe8qnv/gFi+USbU0l2wmQLMdw&#10;hyw9ua4BxCgOvG3bzEDzWEkt2+2Wq8tLzs/e8vr1axyFtmmIIdbPVO7OD26JpM65+XtYq2dBmbvO&#10;a0JKmig2Y4pg9DvFDKbPW4q6A1a/FRRQd9y39l3lqWB6Id/Itbz3UO4KG93PxfbzP2BeU+/nc5O4&#10;x0Q8H8eRcRx/BJ7fJ9ULEPB276fU8a3FgTPPLle6ktvjHfczvedUp97hvrUv3vAuYYdxHO+4nO1/&#10;z/3vRZHn4b1HqSJkrXIrNDAB92OM+KZh6Ps79zPn/JOg9f197T5AX2stgEhdKsC1CNFJiXPqu1zp&#10;9nPzd7mZTfNWfqdn8ruuQlXOW7y1qJIZh4Hzyw2vX7/md7/9PZ99/gUvXr7g+fPvuL6+EsCntTTd&#10;kkLdQ6vDlNaazfaGzXYLwPromOVyxc9//jHHJ0ucd6TiOD9/y/cvXrC9ueGH778np8TJw8f87NNf&#10;VpfrG9brFeMYub65ImUY+oHz80uapuHk5FjGMeJsF0IgKQVFMw6JXRq43lzTtC0nJ0ccH62x2orL&#10;WEpcXl2Skri4eu/IJfFv/s3/zeZmB9qRM+RUUEUAyqEIYUxZg0GRY0IZjbbmzvqpjBb35HtCX0Ml&#10;IUzutNO6dksayGxubiRnGwMlZ3QRsoSe542S/C8GccbNWfLwlPFdx7P3P+TkwSlnZ2f88Xe/Jbg4&#10;A5v311Kt9ez0ff9z7I/TidA/xlDFW+q3mlxYU5ldSOV6mVLdo4w2tN7TNo62cTROyJxkxbjvSl6d&#10;zxdegPPHJw95cHLM6XLF2hlaXVgsO5I+EvJszuxiJGlNKIrdZsdu13N8tCaGHmssumhWy5b1Ysnp&#10;yQMury/Z9Fu22w3DdkuJhYJBW0PXNVjAFAGp5xx4c3bObrdlvWrpujWN7+reNjCMI9vNllIKJ8fH&#10;kJM4CkMVbRISn3aOxi/Q1jEO4tBrU8A7R9ueYq0lxMAwDqQYcVbyEWeECJlikhw4ieufqi5aJY10&#10;rUPrRggVqopYFRHEGseb2Xn0yZMGre3silZUwhhF0zisPZ7JIdo6vHc0jRNSXEwM/cBm03O92XB2&#10;fs7l5TkYS7NYYhrHg8enpBjYbW7oQ+Dt+YV8xjGz66MIIJFBGS6urnn15g1pHHnv6RNOT07w3qJr&#10;LaJKhJhQWWp0VUHcWiEkBqPJCpTzrLuGxaLjercTQala29zc3OCtwxiFoeC9wWhNjKESTgMlyzwL&#10;KIasGGPk6uoatOaDD56J2FKMaCVEbus8jfcY50ghElOiH3q0EqE2pTRFSS4a8j++t6KUvpNLSFdD&#10;SL5ybY1zHuM9TddxenwsuWgWIY6hH9jtdlxdn+O9Y70+pm1alsslDx6c4p3HxBGtDcuV4+T0AT+8&#10;/J7Li7d4r0UY0EiuEMeIWVgWywVOWzblhuAsKjeEXQ8lkcNIHHuUVlJzk/Fty3ZzhlER5xQxaUKs&#10;S0TK8uxmAryvtRqknGtOcpub7eex90Vq7u9zP0Vyv+8g/659stT33e9FTWTl+06s83o4iTjWJHmf&#10;WPXj/Jl3rKnMLs/7QjSlMDvM61kgsta4RQjSWkm/ZRKB0tqicsIZx2ppsYsFCbDW46yIFpZcMEi9&#10;jVbcepL+2JH2tnbhXi5YZmJ+incH+OxEOhEmx1DzeyFIey/ugL/5i39K+uWvOX/9glfPv2Jz9VYc&#10;GVNmjJmUAq4Sw7z3XFxcYowjpsRytcB5U4uIKXcyVRxESJLU91f18+dSyEpXMRJTc+ECg6yPKde6&#10;teaRSsmXDjEyhmF2rc7kmbA6/WetrI8la5SdejHi6emq2J9vGlJJ5GGYc60Yk5D5taUfelQpGH0r&#10;mlA0oOp41ZohjMQqIDEMgXHc4Lw4sTfOythwlhJSzXlKfX1EaUOISQReQqCEwhAGbN/jmxYwhJDZ&#10;jSNNt0S7BucbIb4oGSfy7OUeK8B7Jy64qCqaWUiprqUpk4CmW6ByIaeIsw1tu7gVa6q9BK00yohT&#10;th4GQpReZ9M4tHqPMCZidRHVWmHm+52r8EwSsZQsokO2aTl6cMpiuSDGkeWio2l87Z0ZUiocH6/Y&#10;Pn7I5fU1Z2dvefVqyWvv2Ww27HY94xAZY5L+CEIgbZzDKiXrloLOWYaQWHat7Alty/nFBVfXNxQv&#10;dUFMModSLhjrcbWnEcbA65sbhmHg5PgBy+WKxXKBsY4YRbTAOS+1D+Cq2AaIJkMYA2ipEXfDKL3Q&#10;ELm6vgaEJEbN57748iu8d5i6dhpt0UahjcY3nhgjT5484ejoiN/+9rfzOjf0I5988jPef/oeZ2dn&#10;vH37hvOrKxaLFuMbsrL8h7//Hb//w2f8y//lf+ZXv/qUjz763/nLv/hz/vqv/x2f/+krbja7WayQ&#10;FrqupW06FotFJXtnttstL168ECEm52bH+tVqhbELYiUCytp/KzbWtu0sjDfl+tvNRnKq6pAs9Za4&#10;KC8Xyzln7vuet2/ecHO94ejomNOTU5wzvH7zhjEMPHj0gGax5OXLl/zd3/0dICJdv/jFL/j8j59x&#10;c3PNarlEKcXNzQ3ff/997SUXHpyc4L3n8vKSEALLxYKsboXwvPf0fV9zbumljmMgpTj3BKDcE6Sa&#10;XLhFzE2IfWG+F9Of79fp+/V5rjX57dqV79Tf1D7wRAIve/2l/X3hXXX07f+n/XZPUKX2wXNKiFpb&#10;4qsv/sSf/fo3HJ8+pGsaui5wcyO9YWMt7PWY7ortqdqzhJzl3olIq5WeSRV1ODo5ZX15ydmbgUkg&#10;8P4Z07v6Ke9yhd/v4U1ioZMo6J3aaD7vkbVpdmTf67yVmt/MRPupPt9zaN9LFCj3dmdznyQ/kejf&#10;IVa4n4uknLFA23VzryPEeKdPN12f/4+9N2uS5LjuPX++xZJLZVX1AqABECAJUpQoXdI0M6Y78zAP&#10;YzNmM5/7jslE070aiTCJpLDvaHTXnktE+DYPxyMqq7qaouzeN+Uxg1mjqjIz0sPD/Zzj/2VvTuzv&#10;c+PfvSqcx8OinOXn+wKFahKQKf2UFKe+8f2+DGU8QQR1lLUTOT/DJDanHsyhX3WKn9zZRxLuvfzx&#10;PqF9+l4P/E0IImw7iTvszdH9Ppf0+oT42zTivuyv/JTDSb/4VsAzF3Gdu8Lfo3DArRDteB2xuCGr&#10;PfHa6bkpvT0hBkueGlMkhIhTsJjNOJq1/OJnH+CApTPE3ZqqMjSiaksyhq7rUQpWy4WIvYVATgET&#10;LT9+9hbLWc3cahh6brZbtjFC26ALyXXezNBKURlDDgOVm/Pd9RXz2Yw//8UvOHt5XmowOf+JMZU8&#10;0LPrPeuhZ+sDN5uOYQhUjYg59SHeeTr2+6xtUzNra1xTMZstOFmdUFkDaUdVGXKyROXY9Z3cR+uY&#10;tS1aSy9sMwwicDYKTaBIUXIpjaLvdlRFvDelzN/95u/ZXq959PQJzWxBX+bHdrvF9l72f2NIGbKW&#10;M+3xWY/lTFfrPbGF0kMa+5baOBFR1CKmp7ViCAMpROq6JoRA3cg5YYiBH739DFdVGKPQqohAJ88w&#10;BHQOhFgEWByEJDVcLPnOfSHScoomNekk5GmKQI4mZ1nvcspythcTF+dX9IOXHqlW6KSmsxGlNEYb&#10;FElEIQpBXNaKwGYje31ViWiOPEOSs3ddN+UC4/mDUlryPzTG3a5N1hiUhhh7UtI4W5GMJaVI7wPb&#10;7Y4nj45plcL4gevtlo++f85H//oJn3z6FS9eXvDyTMT9ZnMRu9FK5MZGgbK+6+i7jhQj8/kc9vrp&#10;edxHyzPpg+zx0jPypBSxRbBBlbVaoXBKS92gFEmLWGpSGWMNVSVCUG1dUdlKBNGsxceI0xXz2Vzy&#10;civX3DQznLW0TY1RGWdlvDabLX4I1HXLG0/flJ6VKhgKpUHL2VMsZxh67A8bhZ2JKGdUJc9UEIZA&#10;IJGNQRWxlSFGsI4nb7zF9fU1m90WM4rX+0CMmVDWTVPPePR4SV3VKGvlvveeFDyDDyLeXWoypUst&#10;7sTJ/hCHOMQhDnGIQxziEIc4xCEOcYj/yHGojA9xiEMc4hCHOMQhDnGIQxzivzNGN86HyG7AHdDS&#10;/u9f9+/74KRXIxd317ufMZHh7wGXVFFezwkiQnrTZJQVxfMQI8FDDF4IIGgCAshMo6ujynR+ACXg&#10;fj1b8OMPfsrR8YoQvTgZdgVEHyOhANCyEmV1Zy1aCRhUGYu1NcY5Abmg0caglCmkSCH0xxyJQO8F&#10;OKm0uFnLobkmCe0fbXUxdbp1Gsujk7cxqBQnF+gYU3EPVFTOMT86Yr5Y8OTJE37ysw/4w+9+x2ef&#10;fsKu33J5vSYNPc5oFssZOUNMCp8ESBldwhpLNySGIeMMGGPJ6dahNSkB641OV1qLA7KPEaUVVV3h&#10;hwFIZCX3zhpNDHkCyhojDgNN2wgBHYX3QwGCCOBRxlkAQyEnEQboxW1ns9tydnXBEDyucbhGgKWL&#10;pmYBrK9Fvd8UYIEqzslai+uW78SRoXFVcYOw7HY7caBHMA6hXEvTNFjjeFI7UJGLC4cfPLtuIPoo&#10;wNZZI2AHXRcHPcdb9QxdBAN8EsCmHPr3QmAxCWMEGGcMAjRJiZQDziqcazG7Hq0iIWm2cSDFyOCH&#10;ArhNNAhAwSg9gR8brdj2nRAGjSbmhFVC2EsFjT+B+YyAHnRxM81ZkYYBawzLxaKMjcyN4L2AdwwC&#10;RC7uRuSIygIcYRRRUJohiCmbTKwAACAASURBVBOjKWSuIXk04rQ3koFJe6ThkSigxT0mxEIi1Jqq&#10;CBRoLf8figs2xSlc3k8cvoV/kwg5F+KYAMissfjBo5WsJT4LwNsUsLwtpPjob9c+WwB5IQSGoQMC&#10;zlnapsUPgzj3pExKAjYNMTEMPX1f3QIMi3u0LuuZGh0EdS6oSXHjSCNglcxut0NrIwQsregGT0qB&#10;eXvK6eNHvPjhBy4vLiBGeR2j26C49+qROJCEjC7Au0Ic1bJujkBIYCKE5/IaXRbZW4BUAaVSXM/2&#10;iKhCDjGgCgG1ONwYY9BWC0gmQJc8WkcqmzDGcnFzQ4qBtq6xVtxE5207kUX6XY8PnqYRss7j4xNC&#10;FDGDtm04v7pkGNdkDEMKWGPIxT2vdorge6wR546u68hJCGQhJ5RyfPrFt3z06ZeELOvY4ydv8OSN&#10;J9zc3NB3HdYYnBHXZmVE9EEhgMaEfHc3OX/7PZfr4iKV1R0AZSruz6HcNwAf4gSiHH0kx51uIsTD&#10;RF4FAVWnkUgE07zad3i8TzC/Lzxzu5feukA+tEeLO5F6rQNnSlnIZ8aSVJR9LMUJDB6L49/tfp5e&#10;+14jsXj/e48gOREzURgjjjrt0RF/9su/4Efvv8dsNkdZDTHQ9QMhJHwv69i+M6iA7y1KK46OlhP4&#10;MIRAXVUE79ls1pydv+T7778j9D1t2xbXtLt3R0B+4qA67o0xilu5ANTsnc+ehAUoYj+C8CUGmbf7&#10;JKkxv7oFo1PG2dwDKqu9ubEPShenUOusCKOQi3NOTd/vRFDGOsldJtK1mkhP03woz0VMccrPVCGI&#10;xBioqmpyFRqdXGNKAn5UowOQrB3jGkm+dYzPZQ1xzpHUXZL/vqt9Eru84iqUpvkyjs8EvN5zZR8d&#10;vkxxHUpRQPQjAXjf6f6u4MOtM3zOYJ2ZXIa8HyYCgxAzxM1HF9evuqlLrpTHpV3W1BGgP36XUShC&#10;jUIyhTxRxFBySiISpHW5L+z9p26VSsrrx2d/BH4rbaZ/o5Q47uU8uRdaa9Dls66vL/nih+c8f/49&#10;f/jd7/mn3/6Wsxdn9NuADwllFVVTU8+W4k5nJa91TtzNvY+8+OElOUcWyzk//un7vPvujzhZnRJj&#10;xoeOr7/5ipfnL/j+5Q0pJowWsHTbzmmqmqPjU2IQ4ZP5fEFK4H0E5DplfGXs27YFxDlxdFRUZW6D&#10;IuZEM5/JnNeGs/NLri6vWK9vcM5SN3WZX4F//Kd/xLmKq+sdx6tjrq825ATDELFOyBdqEu4R0pnR&#10;eiKsjDmC9wPee4biwBhDnMZfANvF0VdLTeKDJ4RI1wl5I8eILWtFU4n4TrfbEIoj4u0cjcWp1jJr&#10;WiHD7nrOzl7y4sULrq+uJnJRzplU9qb9wikXR7rbfEHIE+RUcoQwEQuV1jKmRe1FpTi5Wjpbyd+q&#10;iHUVmcRyseDk5IS6FqD2rK1oiivmbtexUUyg78pVvPvuu6xWC3QGZysqV1FrRWsUR61jvmhJRpON&#10;YfCJmVY0izltsyTFzPXNmvXmhpAGgh/YeVgujqjrlpwNtnLMhy3bXcuw6whDFEJuJYTpxlpqJfm3&#10;thpywBqF1onBgwqJuqqgiBfMZjMhIodYiFiSM1rnxHVVG1KSfDcFEZTY7bZcXl6yXC5ZHZ+QRdUL&#10;YiKFQEgC/lZJ/l+liNEi6pQxZGDoE4v5jKadTc+6dRUxiUjD0HsyisVyQU6Z7a4TErTKMhedxlYV&#10;zjlxtC5iKMY4ck5UlSOnSMgZ19a0dcV8VrFcthytllxuNmwHj48DXb9jNmux9oicEk1d0Q2e6HuM&#10;6aicENCrqsJoy/FyRd91GFPR94FhCALa15lKJVRKRB8ocPvJaTUFj4pZBLwyJKNIdcWsbakrJwTR&#10;rsMafSuA4gPWaBFuUxmdIzHkUkJrUhYCebfdsd1scbXj/OwlVV2RUeIA73u0KQJ0SmOcnQg9WYGy&#10;lqYRR95u8Gj77z+G7rotxsxEDKCQYU1h7MSspcZOmtpprE70saedzQsp4FawJRHZbG64uLii6wYu&#10;r644Ozujnbci8FPPsM4xm804PTnl5YsfGAYva2MRx/AhMAw9J+4Iq1qInjTUXG6vaWrHy6HHoNis&#10;FY0ydH1PJNP7gc12Q20CEIhxYBiAoEFn7Ox2jXTOCnG55IW3Qlr5FRGXOyIcryGy3c9d74suPkQW&#10;289tx3ztVbEw7uQS+7npvgvvHyPiP/R5+7nGQ8T+kfyec9rL7eRZSGGQPEOUJST/MJYhBTJSS+26&#10;LcZaZqujKT8b+xhKS52dSeT8MLFt3+32FfLdA2MvhLdXawkRkVLFmbqidRVvPHuHx49OefH9d1ye&#10;PeflyxeEHNjtNizbFmtk/aybhmEY2G7WKJ1ZuSXRe7TSxBQKUTjd5m9ZEXPGKE0/9IzaBjorSCJy&#10;p3yAGBmix2jL4Aca22C0Buekb5LE2TCEIPk7eaoLVFkTrPVSm2Tpew3eQ85YZ4sDq4haGeNQxYVd&#10;xlVIXhDouoEcPc5qyHLfVErkWO67UXTFeVE+SxETxN7DMLDTQsY5PT4RYTXAgDiml15HzkI4MVkV&#10;wclIjDupQ20tQgAxEmKkrhR13TCbL7B1KyKKMbDdrKVHZQyzmUZlEVMwSgSHKGIDShuado62jt1m&#10;y/r6iroSR+9R/ChlZP8xmoTH+gHX13gvYx0Gz2JWQysE8iEGhtLbiSkKgRARDUAnul1HjFtSEc1r&#10;ZzW1W2BMEQTNso+goakrIYA3FUdHRzx5/JgfXjzm7OULLi4v2dzsRDwwZXIKpByJvjjTKisOstwK&#10;RWUMi1nLbNayWm/YbDcMfmAYpJfrQxCifkxoq7HK4hm4udlwc71htTrm6dOn1I2I04hjd09VWRSm&#10;iBQIqXESCStOrWSpM0zlpnnuQ8AXUbeqqoqb/VZEBmctdVNJ3zMmvvjiK16+POenP/0p//k//298&#10;+OGHfPrpp4Di/OycZ28/49lbb+Gc4epKnsOz8yuurtcsV8ekmPgvf/t3/O1vfsPPf/oBf/VXf8n/&#10;83//X1xv1vzD//ePfPjhP3NxcUVVubK/yz4fYwBEgGmxWPDdd9+hteboSNapXddNBLJbUTfu1GPG&#10;iPhS13WTmsgouCa1dlVcSm/rstlstieSFXj+4jmJxHK54N1336UfBna9kNrefONNmqbh4uKcL7/4&#10;gu1my2635a2332axWPD111/jU6RuG46Ojri8uOL5Dy94+9kzcobT00ecnJyw3m1Yr9d3iH1d1001&#10;qdS/mZT8K/tEjJGmaaY9YSTPj+Mwrk37rt1jDRL3CNt1XU/iVqYIaA1lvZQ1kz+6Z73ihP5H9ro7&#10;Pyuu5SAEyJwV15dXfP7ZZ/zq5BHz+ZyUNbttJwIXWoQqJoJv+dxR7ED2EU+9J4Aw9iFSeS7axZzF&#10;6oiL6wt0jqXfFqfe2Xjt+0J3D5Hf94nN6h6hcfzZJGh3b2+f3N4fONMaSdzj3B7zh7tk/1dJ4X9K&#10;XnGH+H3vPnnvJ6Llfu/vzr194L1fd79fJyxw26OSulR6VCKWOhJ9RyGZ/ffKAOme4GMR4E0hTN9n&#10;6kg+MEbj+cf9vs0dcvs98cX9ftr9vG7/fHHML/bXo1Fw836+uU+WV0pxdXWFUXfzxPv3VCtFQk3P&#10;4vSeMIlZ7n9m2BN2vJ8jy7wzkt/FMIkDPX10wo+fPMUohSExJ7JazJjVUmPF4PFdD4UoryoRQpvX&#10;FmvEgXqzvsZheXKywqQICa5vbugGj9eGytVgDIvjFSEnThcrTo9XXL38ntAPnJ9fUNcNxliut1tS&#10;huAjYcjkJGJZ667n7PqGm74naxGuQVuMq+X8ocyHVHoVkzhmjBPxv7KW5XzGYlajc6LvEpWT04qQ&#10;NTpLv+14uaKd1ez6geAlD7NK41MgK1PETWStdsaQmwajDT4OgIggiRO3JSVN8LDrel68PMc5x2a7&#10;wxhDXdesFkuapsK6CmdNEb64u96gFFWlWCwWsuYlIYuPPd2qEvf1btfTdR1HqyXvvPMOSsHNzQ1v&#10;v/02XRFX7Puevu/xfiCECClLzVrEoHIZ+1FUcZxHoZyJjrXQbQ87kdMgfYWc5Vwwy1lwjJGQEyH6&#10;O8Ls0/pa1p77wiMhBEIUkdkQPKEIVFtjGPrEMMTST/ST8ERpcMr7G32nbgvB085qIFFVcpYVQ0dE&#10;RKFXyyU/fu8dnj19xOeffsp//bvnfPjPH/Lt11+xXfeEmKnqmtXqEcoaOR+uKhFJ1XImOPQ9qfT/&#10;brYb1rstbdtOucb4DMdUBNfKWaDWTGuCMYYcMynL/qYpZ4KicogzGhTlHAmMSmgFwXcYpahwIgCj&#10;FTqbcr/kLLnvPNBh5nMR6dSKZj6nqWu0q4nlTEpbRR9EiD7lLPWZgbauqLVDlT69sbb0sKT/rI1G&#10;G40PnlxyqYurNTHL/RSBWEXf9+y6AbQFbcgx0vWBLg9oLTlZO2uJWaQWyInKWeZVVXASCt93dLuN&#10;CASPIsOyYB4AOYc4xCEOcYhDHOIQhzjEIQ5xiP/QcSDAH+IQhzjEIQ5xiEMc4hCHOMT/oNgnYj0U&#10;r3OkHP/90O8ffK97zpi3IOi7nwMRrawc8JNAjQShTCaiNPgc6UOiUqAQwGe2FpMdmkwoLnlBjGVB&#10;KYacUCFg2jlutkSnSEVmeaxeccCS6xRiQoriUpr2XErjHunLF5eDlEagVCSrxNBHSELK1ToX16JE&#10;jgqrHcaO4DAhSmgt7upJC8Hn1mXy1udCnCmEhOOsxVnH07fe5vTJE5796D0++eRTzp9/DyT80JM2&#10;Hb0PxCTfB5XwQdyfmtoQMvQh0RTgljFGQMhKCLTWOChkr1QcEHP24nyVMjFrccVU8l9V12jETRuV&#10;SSrh2oohRCGkVIb19Y0QoUen4333GsQVqd/1hJCxVY1tGxbGEbwiJYVrW3KMmJSFRKIVPsZCmvRs&#10;dh3Zi1uWKW65ZPB+mNxmR2dmpTTGGnL25BSpq5rHp6dYa1lvdnRdwNUzjo4WzGdOSFB9R0jiau8q&#10;AbDnlKgRUIrOkKwAGvrkqZwuoOoiblAc0TMRozTOKLLTaNuIG32KZBLXmy2uqrA5s95uqSvHMPTi&#10;MlQIykopcsxYbXCmEnDPHqhUHKstxtkJKKhyASdqw2JusMYWwHeg6zsBL2hFiknI7IMX9+JKAI05&#10;aZkXSuF9QJOIOaGVoa5ccW4UkrWa+Ndyn7QtQHelxClNpQJ2zBMBbQSX6GK+mnKYSIU+FPcjxC0b&#10;hYB08uhgblC5kCVRBO8FUGUCOvbi0u4qQteznC0mcJAzlraq0E7GSsAjhsoaAqC1zKPeDwW4I+6T&#10;fa8KoKk4hAr1aHJOVVqc14BbRyHE7VVjUEZctVQWJ+KQDDFD1ba895Of8MZmy+XFBVeXl2y3G3Z9&#10;T+UslRUCksqJIfoCIIsCulblflhxdRvX1hHcqZUikm+vaw8slVIixzAxMVN5VkZyvfx3S8jNKZMU&#10;hFjAehmcFmfPEAZ6L2PVbzc4Y7koAPpKG45PjlEKQoaQoJ03NMaRQmLW1myGnpsbDdaglRYyWA7o&#10;SvHeu8949PgxJkY0hvlcwOMjYFDvEXJdVaELGbNuZgxDx1dffylriLZYbYpOgbiaiB7JPWeslDEq&#10;Q3EPmcjown6kqutC4E6MBPVUHPVGgGwqDk7THsktGPKW9F6EQZJsXMW3bkSJjvT1e+5A+d/cm/d/&#10;dnevvQt6Ha9LvbIXipWQgM9NARzvk0TZI76/Pse4f41572ciRFEccrO4i/7FL3/Jn/3yL2XsLfhC&#10;3NQKGldRGXsHhOq9n663rmpiSsVVbsAqTQoDw/aGq4sXvHjxLdv1BU5lTE7koLB7zuUj+SflhLaq&#10;uAplrDUYU9/JYca9c3IYKy5jOckaOgGShXF3x5F8/94Zc0teGgHxty7Ot+BNeY3CGEcMScQuCmh0&#10;GAZxt8ZAViSxVCsutLIOj25TIzA5xCA/N/tOoQII7/rhrmMZxe1RmVG3ZwIixziuvUUEYgIVQwi7&#10;V+bC/tiNLmPOuTtg4P2xGt9vHE895oaFYl5XtQD59gQERsL9PoB6/FmI8rfG1ohBpyqkUXN7DWj6&#10;zqOVwRhxIhQSSyH5cwvkTjmhlZ4I8UaVW67VJLqSydMemJUi6+LyXECAZnRLmzRJVCE/ldyskJtV&#10;+e7GGGrrsApx1yl50PfffM9nn3/GV19+ye9+93s++fQz1uvrSZzAuAY7n6OzIudI1dQsF3N5jsLA&#10;zc2NPDfW8fjJI958801WqyOatsY6x3q95aOPP+LTTz9nvd0Sc6ZdzFG6xqjAydGSd995C60066tr&#10;umFgdXLMarng/OxMBEiGMN2LpmmZzxfM50IC3Ww2xJhp2wbnKqy1LJdLLi8v2N6s8cGz3W4JIdA0&#10;DUop5oul3Nfy7IBmsxmoKiA7Xr68YhgGcV+0BmP1K4TMlCJJZyHQIf+vVBInUO/JStx4tTXUVYUu&#10;zkpdv8P3HbvgidFPQOCRkFiVHCKmwHW/xfuBrttNLsEj0HR0pYvWEMJAKEJa2+1anFGNIaKxzska&#10;s+8ml5lqhdF5ME/PSy5kJSahD3Enr0TcKBsqZ1FEKiPvr5XB1BUp12itWK2WPDo9ZrGYo41FW3Eg&#10;r4tb2zAMdEOPjyJm8s5b7/DWG29RNyLgtCjE5t3mGoaeee2omooQEz4luS91RUyZ7dUlmUxbVTgz&#10;x8eGEAIpBsjQ90KO0ijaqqZxjrSEHIVA2tYVioTRUBvN0O+mPFPA6p6YAxkhWWptqJtGxINyFiGE&#10;Iga29REVEzYk0BZXVaQY2W63bDcbrq6u8X5AKc18vuD09PEENB+GHmsQB9vKCelOiYCJMSKsEUOk&#10;qWqcq7FVI+uIVjS1OMF3fc98MaOuG3b9wPXl5eRQFnPG9x6LoXJO9mMzClclopeaIQU3CR8Ya1AZ&#10;ZpXFmpaj5ZLOJzbDwKbrZaxyxiepaXa7jhBica7u5bpL7lI5x2Le8uTxI6xxpCIQFfxAZhASgHUo&#10;Ywgp4nQhQY3E/mEQ8H3KBK25iFf45On7fnot2dF3PWhNtpoUA/2uw5e55poGrS3GOLR1QMYaS9O2&#10;YATYH2PGWsVuu2GInqqtGEKPBpyxOOOIjTg+G+tQWtyYTcw09b8foH11cQk5slgsmM3aUlMHdpst&#10;WYuL3RAjJIczlHrVUdVVEY9zhQidOT455eS0Y7fZ4YPUsf3QsRtu0Gzlb60DErtuwFohoB4d1axW&#10;KxH4GgbW6zVHiyWPTk85Ws744fuvsNoyaxvJFWKi74ZCbMxsdjv6IaCrjMoJ7wcGn4kDGGuIoaLV&#10;FuMc1lnJ51K8bffcy0f3XS/v54d/zH10X/jmfi77UK9KKanL9ol3Y10wEp9H98GxbrlPJHudm+lD&#10;171PlHodkTDnNDlR3goMSY2cijPj6NCXAas1CcNAwvuemBTD+Tnz1cmtMM6Y+ypFVvlWULHEPiGw&#10;mM4LqGLPcXmfdPRQTfBQDZFKLRi9J6dMZSzWNDx7/wOevPmM0/MXfPLRv7LrPdfbgdoaYoJ2Lvvz&#10;SPQXga8IiAu4KSJa2pgi4lH2wyhid6aI1UUfpu8HlJxxIAZPv93hrcUaDbH8vrKypgwD1lm0GQll&#10;qTgTZjQalUWUMsdMCuJWaI0meNlnY4jYSlPXrdQVYYCsSYWkHGIgx4izRkjrKLLSZK3pQqDbbnF1&#10;TYgdgx+ExFsbMom+7wkhsrm6YTFb0M4aEeBTCm0tFumZgfQSM5mQpN5NKBET1AmMZnF0RD2bY6uW&#10;ummmHJ8kBOrtdovvOmIIbG6uuL665MnTN2hnM8iZvh8gI2OlFMMQ8MFjrBMuHolNtyFrjbGO7XZH&#10;7weyikIs0hptXRFnSDglz1gOCZ0yzmiGIng2ROllqrIOdzkx9Dupg6uKtjKk0lPSWkteljO5CDRa&#10;U6FUReUUi/kRT58+ZbsVovLZ2SXffvMtNzdX9N2Ovt8xRIhDT9ZBHFlBRAqAHCJGHgCsVhzNZ+Tc&#10;4H2k7z299+x2O3IXCMOAMoZZM8OXnO3m+pqry0uU0hytjnjyxlOOVytSHDDGltpIo7XkcTnLXi1O&#10;wgZnpWHWbXtZA4wRcatRyKSQnUZyeNM2IgJTRJq6ruPjjz/m5z//OX/zN3/DYrHg22+/JYTAxcUF&#10;OWceP37Ej3/yEyCz3lwCmevrG8gapRu2Xc/f/7cP+eiTz/jZz97ng5/9hP/z//jf+V/++td89PFH&#10;/MM//CPffvscpRyb9RrrNCenK1arE5RSXF5eToQ7qbFknanrWnpc4fbZrZybCORVVVFXFZvNhoyI&#10;4llr2W637HY7uq5jNpvJfqY1s9mMWHIw5yzHxytSipydnZFyxtUVp6enuJJ3bzYbjFL8+L33cM7y&#10;5fqaP/z+9/zq17/m6dOnOOfouh1DqXdXqyO01sWZt9Qaxfl1rFXHvWR/zbzTN9rrw+acefPNN1ku&#10;l3z11Vfc3NzcOTsZXd7vi8bkfCsQPJLy9n8/igeMvSWtXhVIvL8H75PG9/fNffL9/X7RKJynipiU&#10;ENgjX3zxBT//xZ9zdHRMqANtVRNzJEx1uLojQDOt7zmTR8d7JSLBSit01tRaROaUalidnnB+ec76&#10;4lzqlhxf6Qvc78Xcvw/3id3j3jOO3/443BfLuc0R8oN7vtL6FQK4vvez1+U696/r/h48/X/pHbry&#10;tyEEZm0r4q5aT6Jsd3KXBwj397/TuK68bqxuv0u6N96jAI8IIO/P8dvPkD6IKn8P0tdPKUqOvddT&#10;MntjPo6dNqYIxr4qzH1f6GD/uh/6+Z2xvPdcAnfzxHuvu3+PhOD6am409f6KYMAoDJVHV+iSf+Z7&#10;vVld9rP9+78vGjFqB3giOQys6oqfv/c+z54+pQFqZ6is5vhoQeUMKkdUzgxdYEgK7Rzoht7HUgtn&#10;FJEcA8H3nB6vsBp0zvjBc73ZkrSlXS4wTcPy6IjFYsHQ9czbhuQ986YmDZ7oPZfrG2bff48PiSDK&#10;3lxe7zi72vJyveXl1ZrOB5JzOGOp2qr0e5opX44x0BeBzVHQ0kxiosiZgdVYnUt+Jc+EyplZ5Yh+&#10;wGhF21Q4rci1RueawQecuWHdeYJKuMoSQ5CzJ21oGhFaNmgqV9FpQ/AR7yPKZryPrDdbOe8Mke2u&#10;mwSB1zcbVqsjTk6OqJqqCN7F6chWhNildy+CjvKzuq6JMdL3HabU6bPZbDrnteWs7vjklIvLS1KK&#10;0xwdn8MQOnY507YzTBFCUUoXYR19p1Yac/zxnCCWM7acIKtXa67bexKJKRYxTTudeYx5cIq3wi0j&#10;ETylhB/8JASslSbHVPoE1SQ8If08N81zEelWt89hERfWVlM3FY9Ojzk+XuGs5bf/+Fsurq85Olrx&#10;+PiYs7NzPvrd79hcXXD24jmbbphyC60Vrp6TlSb6SF1XEBNd10/5RSz9w3H/HdeWGCJZDs6nMxGl&#10;1CRkO65tSmnCMJBionE1xmqsUeTsSTEU4emMcxbnLJCkPrAiINjUM6q6QRkR1K+bllk7wxrLUOoV&#10;42wRzE80swUnx6c0Tc2j09NJlHZ9s2azuRbBhHJeP2sq9MkxJst12yLIGpN8r6qusNqKAGkGHGw2&#10;lzz/4XvQGuccu64rZxAK41zpnUV2u57NZkPfd6JTbgzzxRyNuN7rIvbep0jTSu8qpQiK22e73P/9&#10;XOQQhzjEIQ5xiEMc4hCHOMQhDnGI/4hxIMAf4hCHOMQhDnGIQxziEIc4xP+A2Ad5/OlO7jwINHld&#10;PASkfR24eAK3IA6zAoIqrymgdl2If/0wUKVE7YQgQNfBvDiNDwKeTwVAkigHrDGw6XuqAlgFOajP&#10;xYF1JKMApAxp7/rFdVOLO2AK4u6JvnXNFql8rNM8/+Elv/vdv0JSOGuYLxccrVY8ffwGR0dL+byU&#10;CqHO3jpUFFenyY1kb+z0HsEzpkQcekLU9ANY53j/px/w7vs/4fzFD3z2r7/nu6+/5PzijG7YoXVN&#10;TAJsVVoRCRNZQqkZCnFwN9qQQyzuS7dghxATkUK28B5jLK5qyIMvTqwRihNIKuBzHwaMEzJSKq5a&#10;OWe0Lc6tWhwRSXedjEfXVZ8yR4sjlNNkDMFnrKlJOrNZr4kpkpO4jfsg7tm73Y7NZovOkXZ02wEh&#10;9pGpajea3pJzmkAYQ9/jlThB1XXF0WqJcZbw8pLHj5+yXM4xOjEMHZsbRT8EumEQkoRWdEMv4xXT&#10;BPyLfkAhLuda6clZTOsyx7OQb61O+DyQ44BWkVljsM2cpIVQnXLg/PKKtqmobDXNs5iEEOuUxlU1&#10;la0md5gJIKiE7FS54ipV3DSGIIRHV1cFfGCxyxkhzdntOoaQ8D6QciKEjMqafgj4IC4wGRFICEEI&#10;3YVSXRzmA3EIGFeI3kkTozggp5wE1GEtRulC0hb316EAoHLmDoBHZ8QpLcayFuRyzbkA625Bf9vt&#10;FlWcPMfnymjF0AtZpqlrVBEgqBvDrK25uLyiqWoUinaxBBML4CfTNjXnNzfFzVlAtEop5u18IlDc&#10;EjrzBOQwzhSQ+u16d8cFyQjZN6TiABNCcabPAgQjE32grhxvvPUWq+NjNusbzs/P6La7ieRZOSek&#10;ACX3RIBaAfF0lXVydI+SeZ8LOZxXQJcjGMkVV60QBLyz74ooZi23a/YIcDbWikPU6PiU0kSiHom0&#10;Icnc6X0gqgBX1wx+QBvFMi8JKdFYcezLxZFCa83MtXvu6jLbXrw857/87W9ojEMVsPU4d4wRN0pV&#10;nEWu15sibFCjtJG1LIqIRwq+kJRviTCTy3L57pWuimtjFgLxRDqR/SCmyOC9uEknJtDm6Pg87qOj&#10;8/l9YOw+QXd0FWR0JB7dn3m9O9dDQNqJHL/3t39sL98nIjdNw263m+ayuI25VwBi4+9EsOKu8+V9&#10;x8/71zyCb/cBuLdk7ERC8faP3uMv/9NfY3RFGLYYI+M8AuX63gvRz9rJnaX3InzTNjJndtsd2igq&#10;5xj6nuura24uz3n53vKK0wAAIABJREFU/AfOX7wkhShCEuX+6AKK3XcMzzkTUxYSX3G8EnGF27Vo&#10;BFHvk6BeJwh0H2A8zoF9Fyu4C8rdBxiPfzvmAiOYV4CR8syKg20zCQKM6+l47+7PQa00qDwJXYzP&#10;v3y2APH2He6qykyk9/15PL5uJAaMRDOt1XSP7ru4A9OeMBKAx7EY5+C+A/xILGVPRCJlmZs+xOIC&#10;f0uoH10C9/Pd8X3atmUYhgefo1xIsVrziiPa/Xm97y62/+/xPo4u3CkLkXB04pE1LYNxRAypEKYm&#10;kLgSwjtG/l5IdGCcpnIGZ5yQ+gbP+vqGr7/8gn/56DM++/wLPv/8c7788nNSDtR1jTKGdj5nu1lj&#10;XUPMuRDoLU0zR2nNxfUNMUYWizk/+dnPeeetN5jP59R1yxAC5xcXfPr557x8ccbl5TVkU8g8DZWz&#10;RB9p55a3336HP/uzDzg+OsJow8cffcx3379AKcX19TXDIEIy49jnnGnbdiLIjHNjNrNFYEaz2ax5&#10;+fIHuk5EejLiWjWbLTBG5qZSMl9L1jcJTK1vNqR0Fww/vu8+uWi8/957cZ/LAmJumxplNFY5mqZB&#10;I4Do6AO+kJwpLmQpiStmDELwiiETQ6Yr+2sIg+SilcMVUPD+ejqRERVlfFTZ58Uta3zGrTbkUg/5&#10;Aiw2eu+ZzCLGkqLsXdYolHOTM3jOmaH3OGswOmNVwupMU1Us5uKC6oyd3OjbRsh0MfYkP9B1xWGr&#10;qkktvPHmM46PlrjakRV8/vnnKG3o+kEIfLUjpISOAVtZUJGkoRtzyiwMzW6zY7fbkRK0s5bKOawR&#10;ITE7bwRUncs6kzIpBUL0AtLNcu+aumE2a0SAIgZmbcNut2YYBgG3l/cwVkRmEiLiExHCdT1bEFOS&#10;eohM6np8DGx3O3HFLeImMSV2fc/F1aUIAmhLN1xwdX0jggYlvzJGc3Z+zqxtOT055mi5FEB0UxEH&#10;j3ZmErjQWlxpZd6uZR1WoK0lhEi36+n7gaZqJmJOyokwiPhV5Qwo2bNiDHR9X94bUBnjzLTX6ixE&#10;23o+Y6EtyxiJGfq+4/rqmn7o8V6EHBQQY8BYTVVJ7RZjxFiHNgkKwUArjbWafoikZCDJv4P3pBTR&#10;WghmFBC5sRZrHBnFEAPr7Y7NbsPNek1MgbZpWM7nbIwhZU3taqwq5NssdceRq2Q9UInWaDKKttVg&#10;lNShKlNbjdKaedtgBsT9TFtiCnS7HTEmbOXQxpKKy1tVOSqXMY35d/dWtDHstl3JczR1XSGmhoEh&#10;BfogYHAWc6pahBayMiSlmM9rAb27In6TDUerGW++OUNpGPpOyLZZs17f8PLlGdfXN/i+R6HxITL0&#10;QkxYLhY8fvyYq6tLnn/3PX7wPDk9ZT6fsVwesb6+4uhoifeJIUUGH1DKUORyiEkTI/guELysp30c&#10;UNRUERptado51tUie6M0ECfi3v1c934+8lBu9BAZ6d/KYx/qXe3nTWP/Zswr7uZRr77+of7UQ5/1&#10;0Ose7qOpaUwk19EiGKQKvUILsWIk41tjIRlC8Pihx9UtMSm23TDlfTKeZqpdHiJhTrV0+Zh98v9+&#10;zv7Q2OZ7Oc/0dyhyTGSl6NKAjxGdYfCOpml58vaPOH70hG++/pIfvvmay7OXrK/OcEZT1w21cygl&#10;+5NR5TuOjuvGTGRnrRShD3TRUzUNMYw1SRElK86D8/kc52QNiTHgvRBctHNCuKkq+hAZ/I5uCOgc&#10;ZE+0xd09RoIHr4V4O/RCqBqdbkfSZkyZ0A14Sl6NKqJf8l6zVouzs1I4V6GsISXwMfLi/Jw/fPwx&#10;J48ec7w6ZrvZcXZ2yeNHJyLqGTzOGbR1DD6yqluGwbPddbR1dYcQpo0QaZLKeyQmccw1zlE1tZDZ&#10;ley7KUMKHh8j282aq8sLhl1HHKT+vrq45OryktXxCYvFQgg5ZXxcESOoK0MYBvqhIwTPZrvh8uqa&#10;UOoQ7yOxELCsNiK4E6I4/kZxg7RF3EqhqYzkFT4KIU2PYpChoh4JbkrhNDgDIUTpF+IKgcdgtMW4&#10;ipQVKOkzhTBgXcVyueL4+BGPHj3i8uKM87OXnJ294OUPL9iuN6W2cbL3JxhiZr3dicumsagkPUTr&#10;LClmhkHy1W1dUW8s211HVhCziFjZqpqcy2NKXF5dsNttWT86ZbU6oq5adtuOqmqEuKYtaFC5iK6V&#10;PtcokkYRUtsn5EqdJ8KTPVLPtrOGRRGuGmvGzz77bKqtqkJgC6Xn/cMPL3h5fs7Pf/ZTHj9+PK0B&#10;F+fXaOU4Xj3mRXjJehf4r//wIZ9+9hm/+NkH/PLPf8H/+p//J/7iL37Oh7/9A7/5zT9wcXGBtpbr&#10;62tOH20mZ/a7TrNC1r++vpbeV3FPPzpaFsG3zM3N9URIM0Yz+MB2u5X550QIZuzvnZ+f8+zZM6wx&#10;zGazyV13JIcHY9h1Hd12x9frrwje8/bbb1PXFefnufTaLKcnp2htuLy8FDGBpuH9998H4MsvvuT8&#10;5UuM0VSVI+fEbrdl1/eAuLDLuQEYbScC3+jQPjq8j2Jqo1P88+fPJxJgVVXTPrRfl0y9otJD0lpP&#10;bvO3BEbpGZESwXt8qZlUmTfkf/tM5v66zl6/6qFznrEeHgmU43z75ptv+PSTT/jVf/o1jXWsFnMu&#10;rq8KqfeuQ/l+DrBfa43fvbIV2Vj5CoVY3TQtR6sVm8sLWUtId56J+4T1P+W8ap/8vt+r0X9EiOeh&#10;ntnYpxjHfnzGHsoHHrqO14lUPvRd7rujj2IEVVWx67pX+kpqr99xvye3v77cCobejs39eaFUEXSd&#10;hBOkHgvFkTzmV4V/ImnKImReynnb/TOtuz2S23sz9P2Uf+wT++/nVQ/97n6fJu/3wbkrmPBQP2ef&#10;dD+Kc45rmnOOFG5Jm/cFEW6vi+n8ad+R+74Y6P77pHu52Ei2rqwlR89P33ubX//8A46MQQ2D1LhG&#10;XKZ1FAEdYzS1c5jasmydrFUpc7PZAokce/pdD1rx6OQIQyaFgC9jcbPZETUsirDrj957lxff/0Cl&#10;xUG794FlU7G+vqTvB6q6pmoadmeXaFuhQuTjr7/nh/Mr1jFRz+fM2iWuqbHOYJQmTQIBivlcenBD&#10;DBitxLXdaKw1OFfhqkp6+kZhVSbkgEoRbUSEyw+JFIQcbp1mVlfMdEVnBpQyPL+4RKUOVzm00oRB&#10;zpXHcR+FoIzRtE3DlYJdtyOg2A2eYfAl34KU5IwrpcR6s2PwAeuMkJS1Jqs45c3T3HF2cobXReC0&#10;qiqapiHnSN/3Uy/Ie8/Z2RnL5RFtO2O32zEMUkPK3ihi6svlEVXV4Ipo4tD35AhGi4DO9OyXc5g7&#10;cxOpBaRXZh7oed72iJ1109nEKGKBEnHP/TVi7KH1fX9HVGLs7Y7P2fgcoZjm9tjTGus1V8TUAGrj&#10;+OkHP+Xk+Iih7/j2q6+5ublie33F+uqCf/nwt1xeXMnznGROuaqWdXG+lPwTTe8DlZW+akoRa005&#10;KxXhEKM02kgu773Mcenf3BLzZWwlf7GUXmxJ1VIIJMBqEVIeQqR2hmbWUDmD1dC0NbO2ZXW0pK4q&#10;rNMiMKUrQhJB6rppaOoZTdOIYECM5CxzvalrlrM5x0fHNI3UA9aWc6MQsApqC1sDPiaca6hdRW0q&#10;IfOnRD8M5DJGtnLEnCB4KmtL3q5YLRfwzjP6Qc75m7alrhu8D6xvNpLLpB0pJWazGcfHx5J3R4+1&#10;hr7vuLiUMZ7P51jj5Cw57VA5U1t354yFlErP4BCHOMQhDnGIQxziEIc4xCEOcYj/uHEgwB/iEIc4&#10;xCEOcYhDHOIQhzjEf2c85HJ1H3zzEFhn/4B731XhT4nXgW33gSMCkLxFj4zAGwrpRRVHipgiGQGY&#10;9n1P3w2EApy1ppAYtRzMq0Jey4C1AnL3cSjEbHGrTlncPV05pA8pFnBQAU3nRAx+HA0h/6pbZ+Ws&#10;QBvF5fqG//fvfsPf/7d/IviA1VA3FbN2ybO3nvGrv/or3n/3HVarJUYbcXHi1g19IvVy6zwiY58E&#10;mA+MNsQ+Z3EMTZEUFdo4nr79Dk/feJObqwu++upzfvvhh1y8fMkQBnbdDqU1TSVujSF6mlnN3Irj&#10;yjB0NHUzATJjTPQFYIcWELCAIQxaJ5RJ4krpalIcxPUviXuvygUUlhJZG3GnVApGl9vxvquMMlpc&#10;x5F/t/MZQyz3OIp7WmUdbduQyPTbLd4Hgg+gIQTPbNaSUmbXdTTOTo5X1tnitChgsRGokVIBL5Nw&#10;lRzKD8FTKagqR0iR00dHPHlyIs5MKuMKCNgX8YK+72TuRI8yBt/3+H4oQL1MXdkCUiwE0+Kik/fu&#10;rzUGZzVDCFRW5p9OluPlUXHFyMxnc3EzsBZnq4msPLpDaWMxWgilPvjJ7SFnIa1U02OqSVnTOEvM&#10;Ea3FqVpEDBIqRVztiLUWV84QCSkTEuy6jl4Y0JPzr7jsCRAmpkBCHL9THLDK4Zyli4M8rzGTfMIU&#10;wJ0v7gYyD25dfUdwijytWogh5RmwphDWYhQBBaVEJEPfBfB1XUff91hrOTo6onICNh26nm+//oY3&#10;33iD1WrJm288nQQd+l4I/sO65/FJxNqW2WLG2fUlMSZCCAIMLyC2tm3FwUtrcaRT6o5zemJ0RVev&#10;AO7ECeYWpDe6FdoCCB8BMbte5pWra2YICep6dIPfbghJxtNpi7YCUMuxgJ5SEMK7KQTq4kiSivuD&#10;uEPfukaNQKmUoK1rKmOF2JeSENyVIac8EUKn+2Vuyc8xBGIhzoqrm6xZtjiFU5yLnTHshh4fIzZr&#10;tkPPZrvBooVgaDTbvicMgcVyiQZ2fYe24tCyY2C37ckx4v1QADa5uFIWEQKjihOLwtUtaD25N+ck&#10;bsm3e50qzlb6lf1QwMa6OAGP4ii3e+C+87spogeZu+7W+3vf/j46vt8tIUfDHt19+pvXAGJFDyI/&#10;uK++4uLOLcjyIeGZnHNZF9MtOGnvd/vg0fGznBMg2Ahge8gJa9/1c5/wtA9gjTGitIx1UorF8oS/&#10;/p//huVyRQjyvAQvzr+pfF4IA0SNLiD70Sl9dEpr2gZt5T3D0Is782bD5dk533/zLXEINHWDoYjL&#10;FDL7tJ/nzFAI5L6stU1Vl7WdSYxjX6xjusdaYwvRat8lbn8duA86NMbQ90Mh8N4DwXLXWWx8zfjZ&#10;tpCpx+9/n0yvX3EpY09YqKy5KhcSsZre81aowE5E/+nzlUap/Mr15DtOQ+PnKzJ3neUeIvffJ5Hv&#10;u5SO32Mk5u/HKM6wP19TIbAaI2uCzOlRUGkUVBkd/sKdefkgGWx0uDf6DrB6f27f//n+WMh1hsmx&#10;UW6C5KhoK+RHNMoYjFJYqzCjc5gWIkvlLNaK49v65obnVzd8/sWX/NM//hPff/M1333zDWdnN2CE&#10;lOHqBl3J2uuDp99tqaqWumnxIRBzpOt6vO9YrY75xZ//GW8/e0ZVCfDYEvjiy6/IWaGt47vnz7m6&#10;viKExHy2BDTD4FkcNRytFjx79oyffvBBWUdlHz47O+d6u2FTxGm0gpwSfgjkLI5Y43M0gmUnl2Ct&#10;2FxvixO95DbaiFOyCP3oIrojxBZnHUMfSg3gGOKAwtC2zeR6OxJgRmer8Wd9309CEqNLVVajc5Ls&#10;8SEncgz4IE6qfd/hyvNaFIHIKRDjwND3xJAo/HNEuiVPTkzaaMlPSx5DqUG0UmhRQCnrgkUrM4Fx&#10;nTVoc2vnq40QjkV4RoinIjYVpzpqXKfJozt6I9ex1FTOYpQQguezlrp2NE3NrKlo6pp21tLUDVpZ&#10;EeiJAz5H5kpjbEVOidPTE5699QZtXaOtJkRPXdniOn1FJhGGga1WzOcNdSVjkWLCIM/oWG+EwUNS&#10;xQl1S04RVxlmizlNXZGiiJYZK0D6jEMrEcIBRfAGayxOQYqBnBIvXvzA9c2lkJJcS121aIs4wBo9&#10;iTD1PmCsw1Q1tox3AlQQt/KUNU5rEuIwilYcHa9o2pb1biDESBgGcoqkLKJi1lkS4ph4dnHJzWbD&#10;annE8fFKxCWKK1dKCWctxmrJe5OQQi8vL2nahr6IMpAVVVVPOYa1FpcTioQ26rZ+1GAxBWxdwUi0&#10;LeuR0RrrHE6JU7xSEUvCaIWpHOZoiQ8zjJXx9N6z3m5Yb9by7GmNKXtdjJngI73qpWbsduQcZA3T&#10;DmsM9UxEO4QMInW8UgpVxK18CNgoxEaMJqTEZrem9z26Q4TYPLTtnEXbohRUruJoKa7SMcka70Mo&#10;eRRURmjczmqchpQCs9qxOloI0XSQdV9XIqiQU8b7jqg9KXhIAecqERX4d8b7777PZn2DDz3ddkeO&#10;CVfX6BQEaL/dgVbcpCAkj7pGG1f6EDek+YI6KxlnW+FDZLsbaOqKqmqZOUsC6qZmNpuTYuL7b7/j&#10;7OUZm82Wpm7KfVJAYrlccHM9Z3Oz5etvv+VkNZd762rqxkntc71mGALO1TgnjrxZSY8keAgelDKg&#10;NENI1KYia0czW2CMK3wG9YpgzP3ez+v6Qq8jkr9uP77fo3qoh7X/9/fFie473t6/hj+FDHfftfV1&#10;1yxp/G2umqUhgtFWhPGUCNspLXVVDJ6YQWuLUkFINNqJUAgaXQj0Sovzo+I2p7svqJIL2S2X30vN&#10;ayZi5X6OeN9N90Fn40LmjzEUYngsgjGJqKQed6bivQ/+jHffe5+X33/P55/+gefffUsfIj4mZo0T&#10;Z8bgxWHbB4YQqbSl0oac1LRGpBBJIZaxUVO/yMdA9EH2cmNI3AqOoChujRpXOWZ5hlKavu9Zr9ek&#10;lKjrGq0V1pqJsCu1THGqjYlYckiUBq1ljY+3wpzBp6kf56qqECJBWYPSit57uiFwcXXNerPjZvs1&#10;z384p6kbETkA6tpxfnHG06dPmDU1u24gBnGlH2Km9xFX9jsAnRXWupLHFqGblIEAxTk3xCh9rSIE&#10;JyKVnuAHtjc3ECOKjMqK3W5gs1nz7Tff8Oztd3jzzbcmgto2RrwXgR8hOmVS1KSYxAWy29EPPWiL&#10;0TWzWUu9aPB+IJE5v7rh8vyC1dGSN994Iu7wWmEQkUATFDEMIgyVwSIiT85WpbZN6KypjOzviYTO&#10;ClWcOJWSuR2TjFOM0tOTWlLTzOY8dZZHp8c8e+sNLi4u+PSTTzk/O5d8MxWH3pzEuRNV+n2aymmc&#10;M8yWM8CwXm/phi2recv1ZsO2l57zZrvDl75KUtJv0TnTd1u+/67n5nrNarVisVjg+wE/DFSVw9YO&#10;R43SGmeE8KSSPF/GSu86lDVrFIzTWtH3wyQ0ZozG1xUxhslJvW1bnHNst9vpOw5FZKIfBmLKbDYb&#10;5m1F5SwnqxVvvPEWfohcXl5znI4J3uPsEusMH33yNf/8z7/n0aNjfv3rX/HXf/0rfvnLX/LhP/8L&#10;v//Dv/LixRkvXojA1enpKYvFgs1mI+7upf/lfSxriaHrBppmwBjNcrkgpTh9F2sNKBFd22y2hVTe&#10;UFUVs5mVes17Pvn4Y548ecKjR49YzGfiOKs1/eB5/OgJzlW8fPmSFy+f8/FHH/Hee+/x5ptv0ncd&#10;Nzc3NHXN8dGKR8cnXF1d8cUXX/Di+XNOTk84fXTKk0cnXF9fc3Nzw2q1JMbE2cUVu93uzlr56NEj&#10;Fss5L168IKXEYrGg73tAziVG8r6suwNXV1cTgX2sZ/cJuyPh0HsvbsV7tbL3/s5rpexId8Q4Qz/c&#10;ec3+/jvmi3+KwMv9PXFfsCalW4G6GCJfffE57779DifHj1ktF1yvb9jsdoW86qZewD7JeRQLENHH&#10;vX4QhRSfMnVTCwF+ecRmdcTl+Zn0xx4Q3nvdWdV+Tf66Psyd15d7cL/PcP+MTO25sZtCIByvZ3+s&#10;HhQcvPf5r8t7pu8BqDFvd3a6/5HAerO503+Y9u3SGxzfZ+wxS81o7ooAcdt/fyjPElFqEX3MSajt&#10;Sisq12Cc4ehoyXKxRCklIrRG///svdmPJUmWn/fZ6u53iYiMXCqrq7q7ehkOezb2DGd7kEQIIKA/&#10;lXrWAwVBoiBAEkRJXMTpYbP36upasiozY7+Lu9umh2PucSMqa4ABwae5pxHIrlj9+jU3O3bs/H4f&#10;vl0IkboKbcV45bqam9W6WK0pTddzaK6pa17zd90XHtVJ/y7jycd1pncJ5w/fs0Nh/KGxxTeZOs3v&#10;bRU6T+RubcwsgH8sxH/4c5pCflDv894Tx4FGFf7yz/6U3/vWSxa6sLt5y6L1LDtbv68hhEAIUsNN&#10;KdFVkxFF4eLiLcu2Y7VacvX6NXfbLSjF/vaW9589ozWWkjLb3Y7b7Y4XH7yP9Y4f/vD7NM6RxoBb&#10;NrKf2d/RvveM7W7L5m7D+YtnpKKIuWC14cu3b/j89RX7DMvzJxhrWbSdmEob2fennMRQpuaes/NT&#10;HYPei1ms964a8BkWXcuidYwq0mdFUXKWG8e91P+Vku83Ct9YOuvwtuX8ZM2bm1tQGq1M3f9mvFe1&#10;VmwBIcJnI+dXMY7EvrDd7+e199AwaxonIUZu7zasVytsazHWEoPUqHQdc0pp2s7V91yz2+0oJdY1&#10;Mcw51TiO1QBS6pLTXK+UwVo/rwuH9eIYAhTFOESaargXY66GvarWRYW4rcRtB6rJ+uE8/HivMq1L&#10;JWdIYmJcy5XVEOrh/iDnPNdQ7+tnbq5LTyYn4zjinJvPYXPOGCtzravmu957nHPVJHPkzes3/Oyn&#10;/5HPPvuUcb/j7vaWYT9Uk2UxatNomkWLsaaahFqGMYgRsio4q6qhwr2ZzrwHnEwCUIxjJI4j4zgy&#10;6D2+68RwP+fZDHIWxpeCNRqtwLYtpua1vm1ou4629SwXHd5YOm9pF55l27FsW5wzuMYidlaWMVXj&#10;OS3X6J2j67pqEphwVrHqFpwsVjhlIEXimOhjJKeErXPowjd4oxlDEoME62VrgmUIgX0vBk9og3ZW&#10;BPClEGLGAl4rsAZ7skbN5gdiSBSGAWc0CkOIGmsMd3d3nJ2uWZ88l3N2VchjNZW2jmaxYNV2lJjQ&#10;yJkbSc4oU62RTXuaYxzjGMc4xjGOcYxjHOMYxzjGMf4hx1EAf4xjHOMYxzjGMY5xjGMc4xj/mfEu&#10;8sTh175JDP+YmvBOSnmNQ2HYu4Rvj6+hHIi9gSpqmCizQBHXf7SiH3pW1jKWQIhZBLsh1qaqIgKQ&#10;SskgCx3PFDC1oTaNVcxbpVkZBaowRhGOUvtaS87EUp39p2ayJP9aa1HaUBDBSciJn/z0p/xf/+bf&#10;cnm1RaNYtIZIIqTC1X+64te//CU/+N5H/Pif/DE/+tGPWK5XxBhnUQHlQFCXy6xWm9qaJoHeRPUS&#10;AZUIzBWISDln1udP+cOnT3n5ne/y8S9/xW9+/Ss++eQT+v2OMQbKvrBeLTFV3D+GBEUo291igSqG&#10;WAmH/TjQNh5XD8z7fk9MBVMbNYqWBl1jjNy/2mwtQOX75qEUI8ZYYgmzaz8HQsn5Qyt849jvorwH&#10;BVTJaJXJKbLsWtqmYTfB2yycrNYs2gXaGGIpjClhjabkgmnsLG5EKbrFgn6/JyZpwFEobL3+SUjT&#10;eE/jPCmOONeilDToWG+x0aG1YbvdiuC2ZEzriSFUMSc0zoPKVXyXCGMlBStVm1WFIJqSjEOjNVQq&#10;mkOhfEvbSEOuiLss5EhJSQRpra+ND0KLm5pi+l7ulwgHFaVYYogztTpWg4k4BnIUuokpYKzDVmLP&#10;EAMWaF1DqXT2ZesZ4kiIsVK0RSxddEYZL89ArmLA1UqoRGS80RStpMl/anDLBXLCaS8mFClhKKAR&#10;4VSMTI2OGkjVmCKXjFEFpaUpx2gR0OdH4sWpAdVaS9/3rFYrTs9O6fc94zDw9u1bnr/3HArc3Nzy&#10;/PkL1uuODHjfEWLCGkvbNPjGVyKszAExRgY1sNvthH56QDufRAXO2wM6tqrkSxlXUzNVPpgTJ3IQ&#10;SuGbRsR4WqgU+36oJgsR4xzr0zPOnz1l6Pds7u4Y+544BEwVkCmt0OjZSKTU/03zcSkFcqnN7xly&#10;wThfiR8yl43DnpPFkkaJcLXU+dFpJ5RZipDCdzv2fY+3YqAwmWdMDbm3tze0bUfbdULQgEoNEqOK&#10;lRMhoAJs09Dv9iJ0N0Kz00aeMYVQj7XR5BTlmZtUvMbJs4a6F11rJdSLksmAsVaEO6VQUiHsE6k2&#10;3SltZqKiOiDefxOlKFVjlKmZcRIgKFEMSKNoNYVQeqJr10bJ8vU1+HHzpqpkVFV/12SCMpGUHjT6&#10;1vnsXev59LmvEbIq9elwHT5svu77/gFV/F1CoK9f80PR06Gwf2oGFmF3+Rph6gEtXis0hj/4oz/i&#10;gw8/pGQRZ4ehkNQk9qlkcWex1dhC6/t74L2rz6wIbJ13DP2OzeaWq8tLXn3+BWM/4I2hq89vSJkc&#10;B5kDjWEMgVhF76qu+zFGdjljuBeX5xwf0MQeNz4f3vdDofRhTvWw4ZYHZLHHhLHDey1rSZkbJR9T&#10;q/q+n+//NOcwZzsi+FQcvqf34+awqTfGVCnu+p6+Po1dyvyDBWYjkkks3zRNbXwc8I2bheqHY2dq&#10;nMyVWDT9rpwSuRQRhR7QBA/nsUPR//3Ymyj2uq7scp9KUZUeXa83yzxmjJnnycfPZYwDzvp7Iwyt&#10;5++aBABzM2ptmH/cmD2JDrQW4bqulO6SMlVBKgYjFHJONN4hDHOhNTfeoYHddsvnn3zGl1+84te/&#10;+g1/+7Of89vf/o7bzR0pl0pUBd8tUMbgG1mvx5yFNKml6bJkuL27pVB49uI5L1++z7e/9ZK260gx&#10;c3l5wWeffcbV5SVPn55xc3uLMY2I1eoYTSnz9PwZT5895ezsjPOnp6yWLQDXN9f0/Z7lallp0JY0&#10;RjZ3GxGma0WKYjrjWzcTHGMMlbyc2Gy2Mi7qu1Kq8FdrGVMKA0VXcU+dCYuqU5uax7Mxtorc9NzU&#10;O61NE5lSzDTiLFZZr9ecnp7ifSOmP/2OYcxsdxtiGMUkJGZWyyWm0p+00iKQjoGcIrnIfkPpSuVC&#10;1q7HeyeZn+0e+kHFAAAgAElEQVQ8n9h6Xfe0LI3RRvY+OaPRGCtNqSJ2L1ilQUMqyFpdlZDTOBzH&#10;kRRGjDY0XUfXLVg0DU9O1rSNo6TAsm1pvaPxFuc9vvGsupamcWK65DzOtljjGZVil0ZyLiy6Bafr&#10;BU/PTmmbBo0mxgFvFOvGMOoMJK4uXpNioWtb9idLFgvPum1pjJCQJ7IkQNt1OF9FokUEzSkmSJkU&#10;IlZbUgqkNM6mFt57tFJ45yhmElEUUqUVh5AIYySGxG57Q+MH1idLjLOkmGRtKrLXGZPk2rYa4hhj&#10;0GScVrjGkyjVAMzgvMw1bduxOtX0Y5B8LIyEYaBxFm0duYrMnfWkGNhst9zd3WG05exkLQYNzrBa&#10;K7QTIvJ+u+Pq6orr6+sqhEv4puXJ2TOapsXUZ8t5i7FCWJS8UoTezlmcaw7WMO7X3xhBa4YC1ljJ&#10;v7TGKNlQKa3Ai4GV0OoWFGA1rOmHge12y3a7ZegHUhax6NBvyPm2CjGFzizGYxFjDF3boK3hZL1C&#10;bLfECKvkgiuFBsUwDDRdR7NvaXxDP54Q4sg49pQyYnJhv98xjvKstr5BUsFC0wpBNpU8k1eN1Wjt&#10;GIcRUkJbC5kqlq/7a62xVvZ6OSXIiVICQz8w9neklFksF/zg71lfeXJ6xnq1YBh7xrFnDAND36OM&#10;zPHL1hOqYUJKCRUTMWW6tsX5hhAySt0yhIQ2nqZpWC2XxDztiUvNays5z1ievXhO+bkhV3O4MIpw&#10;egwiYh3GgHUOb0WopLU0zocY0NbTdgs2u1tZ1xSzgMEvFuxu7wBd95aZZJwYrTiPcU6W27oG61pL&#10;KVOSmiuV8FG9qfB1AunjWtSDfcvDb5Lx/CA3LXMeM39+ngvLnAOZKp49/PxjGqxsl9XfWT87zF2n&#10;fOCbRIWllEqAFIGU7JeT5CFF5iqrNc5qKIr90Mv9rgnRtJdUlZ5oXBFjrnJgdlWNIud7I5PBfB/k&#10;H/VgHXqcS02vYd6nP3hPao0vy3uqla73XMiQKWd2fY9WitEa+lGxaBs++N4PefnBt7h485qvXr3i&#10;9uqCYb9h24+Efk8cB65ubkghsuwWnC2XeOdwRvbO4xhIWUjupRQwQksU8UZgDCON8/impe06VElC&#10;mS9SfwmjCPXbrsNWuvJuu2MYBrSBnM28h0gpVMFQIYwDlELTNDStB22qwFoixZFxHKrJosFUgUxK&#10;UntJuRBj5uZuw2a3w1hXx6UIu601bHdbQvSEKPVL1baYahCotMF4R6YIobUaT6WC7GOjCGfEZE7E&#10;PiFmlHaMEbpFoex7SoGubWV/VTLeGnlek4hQUhxRxrLsOqwWAZizhnE/MowDIYxopWgaTykWtMHZ&#10;FmMiihFnG2KGnBVNs6DrVqR0x5Airl2yXAuZPiQxedOqmjZaI34nrUWlCCXTmvUsmAKIIR6YSVWR&#10;eS7klEhDIGZF0QbtOlBSs8xFcqNYa37WWtrWs16tWK/XPDk74+rykouLS968eUs/jIwxsQgJpS3d&#10;ckEumaHv0cqQk5iqrZcL2saQlpmzsydc3dxyu9migVANNE1SxAQxqlnMNux7vtrtue1azs7OWK/X&#10;lOQZRsn9m26B6QzONRQltc6CiCfVZKRXTRq0Ujx5ckaKYtCWS2a/389E18lwbxK9LhYL2XdYU7+f&#10;agKhcVpyrGHcord7mrajW3i00Qz9KOKnoacfMqv1M242e/7l//i/8PLle/zxP/lj/uIv/4y//ut/&#10;ypdfvub//n/+PT/96c948+bNvFfbbrc0TYuzDU3j5/3ZJHTebresVivOzs5mUf/0b65mTjFGYtiy&#10;N3va1nN2dsbZ2RkxRt6+fcswjrTe0zSexWIpxosKtps7xjCyWq3w3vP555+LMLTrOD09pWk6zs7M&#10;TGv+8IMPWa2W3G3u+Hf/9t/xh3/wB6xPTggh1pxbsesHlIKTk5P69wcuLt4yjr0Q4Uth6Af6vqdU&#10;k9JJ4O6cn98fyXmlRnUvBK/fe1APPDSRO6xPxRgrFdiRSpQCKRzM8/c1isfC4IkMXL6hZiRnEA8N&#10;bFTdP91fxzTG5Jn87Sef8NF3v8/Z6RO0VqyWS+52W0qmCtzLYelJag9a8pZxGEk546wT45dKBk4p&#10;kWNk0bWcnqzJL16wubkh5Xj/fUpM4t55tvUor/gm8fMDo8d6kdO+fq5V5K+L9GZBc6295FrbeJxH&#10;vOuM6131tMN/v0Y0r/nMVEOcCbrV0OzQ5OCwFqcPanHOe8oo5hs8qr3N11j3ClNtWpUyG61Q9xVK&#10;Gz744AOePX0ueWcje+aT9Zrlainmj9aiXEOIAVUK49BzeXnJ9dUln336KV988YrTs1O2m42chYQo&#10;6+8jk4Z8UGuaDD/VVD97x/19XFd8V33ym2jwj2uYh/PoVNvLWfKJVGtWj88/p3sopsD1XEmb2Sxn&#10;miPebYZa6h6fue6bU6Q1in/213/OH37n24zXV1x88TknZ0uWqw7vNV3Xyjw99rPYOISARmqDlEDr&#10;DG2jWTaOV5s9eYz4xnNzdc3igw9pvefq+oZ9CHzw3e/i2obTZ084OzmBKMY0XeMpcSQMe8Zxz36/&#10;ZRgDvllye7fH+oabmx3/7m9/xpDg9PkzTCP09sWyo208JSe8c1If0WIIte9HYpTnv3FCtnbWorSi&#10;cQ5nDMvFkvVqSWM0xIFiDQmZhxIivlfaVLK87IViTDRODKhVrTOqarQ3GT2kGBnDSNcu5EwsiulI&#10;1ooUMjEGShFzVDFblHMOEYTLXmi364kp0TStzAHOibFPFazHmEBpUpIak4jAZY2y1lUB/lQ/FhF4&#10;jCKQb1sxWVbVxKg6GVHK/VhS3JsXT2M5xvu6+7SOpCwUc6Xv14byjjr09IwYI/czTeeNWkGGXI1q&#10;pzU+BNlTOmvRRgToWilKkfsZwkiMaa4JT7VSMRQubDYbULBaPGG9Xsu+v+/56qsvub6+5D/8h1s2&#10;d7dQEk4bMbXSpppCahaNxRtD0VI71ErReCvGcdrgvaH1TuqNvkEBYwjz2qDqmVxKEWeNmOlMBuOo&#10;eW+oVDVczBnvxJzJaE3bOKzWLLpWajHe0S0XrFcrVosF68WCzjusKbKnsfIa2q6RfbPS2MbjnEdp&#10;I+er1RxUKXBO0zWeRePRuVCSGPOVnLAUigZT99hGa7rFqo4DOSNNcWQYAm8urki5cPbsqZzvW8kf&#10;PBkmQ0RtcSmjnUNZS8xZwALDQA4jjTUYrUiloeRE2zref/kS5331tpc1Q6HQRs5nFm2HSokSIzEM&#10;NZeVZy+VzBjH+Wz1GMc4xjGOcYxjHOMYxzjGMY5xjH+ocRTAH+MYxzjGMY5xjGMc4xjHOMZ/wXgX&#10;lfNdlK6pWfaQ7vpN4q/DeCwSAh4QRCl6hgIosTC/p5YqafrpKeQC3lmaVppAusWCxXJBqkKUYRik&#10;ISUHxpRZnDyRJh6KOI8fkJonItd0DZp74fkD8SA8IJloc9/aPYwDP//5L7i63YLxPDk746PvvuTF&#10;8zOsMWw3ez7/5DN+9fFv+PTzT/n4d5/w13/1V3z44YdC7Nnv768BIWlNVLXa5YAq1cg/TxTi2ric&#10;MzreN2CHGGic5+mzF5yfPeOHv/+P+fjjj/nJT/6Grz7/TET3VfyT4kTegZACeuxJIRFSQlUqj1EK&#10;lQulUhXDEES8pTQhjpRsKmVaDsGLmmi4CleF5UL8sLPQM09NdXUsxJRQIYiwSRUWi4aSRCyrCqQ0&#10;YpUiKDg7e0IXRFyeS0IhDcVt10qTnVJoVWpTRiX8FSEYCPFXkVKZG0VAo5SZKcxaFVKODOMgjTVU&#10;ilZRKHQl5xXCIHTSnAZiFKqJd4ZSkpgwKLkfqEIuqTbgSHNTKSJ0LQitDCVjS2VIWZFFBkdUIkG2&#10;XsR6E23AaCN07So2UUo09KUUlq2n7weysljjhPCuFCrBGBPWaaFdqknMGdBKTB9ab2vPmzTYOz1J&#10;8hzDNG7q84IypJIJYaz3DYbBVspHwJlJWjg9S/X+tw2QyUXRj2MVrGmcVrWjA0LMVXQnTVFDfb8n&#10;wfHchDZRch4JSkOlub1++4Y3lxd0TcPJag1aseul6Xvf97x584Ynp2cUrcnZsFp0KG2IMWONI4TI&#10;OIxs1EbIDKWQUqQUaWotKc3z5oTiE4KNiLAn6t8slChTU+ijeTLL+Fx0C6hNW7nEKhI3QtbppAm6&#10;MzLf5Zi4vrzm+uqS7X4PFIzVc8PRIVWHUmpTvRhDTM2GM4VbGSYDhs4aXCONxaGK7dJBk2fXteTV&#10;ss490nC1Wq3YbXcz7aPRIvaQZ57a2GgpChatR1danbOG1WIJuXC72bLrd2z7Hu9rU1klL2ujWTRe&#10;xqauYsFhQJv7JrIYY4WdCl2x5FTXj1Ibs+RZ1tNiUqniysj8pNJ9M85DYXEUcUNd6w6Fz0qbSivU&#10;ImKo68ZhE2XJZRZBkvM7DWEm841JnHPfmKlmcfGD5lrum/n+LkObx2ut+jtE84dUZOfE6CPnh5Tv&#10;+6UwzWvfoXnAY7McbQy+Ul0mg4Tp+2KlmCitSbnwvR/+gB/94R9irEVraBrLsM+gRHASQgCVWSwW&#10;GGPYp4jRcu+cszKPUri6uaHrGoxt2O02vHn7hs8/+4Q3r9/QuAZThUSpirBSKpSQyEmEQyVPggIN&#10;6Z4yXrTGFmmunnKe6fXMtKz6uqZcYcqTzEFj5GNBfKzmMJOI9zEx6nA8TMTkafxNzYhT43B5lKdM&#10;91wI5DyYF+b3CsiZ+Xc9pLFrvHez2YAI1vO9WYOaxqz897tywEP62vRcHNKVJlOQWeBvLa6a5ByS&#10;1O9zU6HR5pQoGcYw4qwDK5TO6XWbLGMLdW9McUhnF4Kb/hoxzxiD0TwULCNNhYcmBdNreUxOPaTf&#10;xigmN8qIuMAYTSlKTBpQ0txIYdE4bIkyNmPgzesv+fiTT/ji81d8/Ovf8Iuf/4KriwsoipCgKE2z&#10;WNX8sDaAGo3zXtboIutnSQWjFO2y5YP3X/LyxQuenJ/TdUsuLq959eUrLi4uuLm+5frmmhfPX3By&#10;csLbyxtSKrStCM6en6z51rfe57333+P58+dc3dxyfX3Fm7dv2NyJcY1vFiyXHapkhmHg5uqKm8sr&#10;Tk5OWC3XUCI5OhEGhch2u5vHm8wvVbiHRhktxkCFuek4pkLOQYRCRjPGICY+1qKMZrYoqAJ450Vg&#10;vt/1bLdbrLVzk7j3Hu895+fnLJcLum7BMIi5zdXVhQhZUiSXRI4BlRNOA15TsgjUYhXRawWmGs+g&#10;JlKWqfn8RM/SKGUP5kxdX+v9nH1IoxMxKegDYb8qzDmlKqDquiKEL1MFguZevAJYJcYBvm1ZLBac&#10;n53w9HRJDgPOtDw5XbFqhYbrvKdbr1gvVyIoJ0lzum+xyhMUDCVWcYPC68K4u8MRAUsOIyVHXj45&#10;425zR1EK77zkL8pULxcRJk9mNdaJGC5V8y+VdDUdSTVfd+RcZI5OYo7kpvnMa4y2KCYqpwiy7+cb&#10;y8n6jKbx5JzY7wdyKhgr7wmloI005PZ9z9X1tTyjdTwuu4VQ1K2lUEgxU0qU3NtYuqaTeVYpnDbk&#10;xtfvEaK7q0QwoxUGMX/Y3N1yeXHBdrPl9vaWUgqnpyeUDP1+fDBXnp6cSDN3NXxpXFdNETTG6vpc&#10;KHKpBkEli7lVAZxijFX0W0X7ujZghxBEGKozTeMx1tT8qO5FkEbx7XbDGML8+rWG5XKB927OYUsu&#10;eCP0sllknxLb3Y6+3xNS4PJ2h91Y9uPI6cmJrFtxRE+mUJMRmDGcrNYsFwtcKwL+fr+n3+/qNQf2&#10;Q08/DGJqsNlWqJlitZLmb+ccSinGsRchXC8CTu89rmmhis+0MSQQ4aKxWC0Ch4zscXOWdS4M/d+7&#10;hvLs6SkhDoTYMIaG3W7Pfj8yxkxMlcA9UTmrqDP2I29utxjnaLtWBEyuoWnF8GKMPbu9xxrJNY12&#10;UDIphkr4rMT3IgZ+45DYbHpOnjwlKxHY2yqCVUDXtIz9gNJWCM5GjIU222syQcyqKLTdEmM9eb8D&#10;pdhse2xnCDGh0MRx5PrNG05fvo+1DTjHGMZ5n18ThTlXmA19YKaSq/LuvPWxoOn+C1WfrThUgN/n&#10;usK+nj8tPzo9V7KehHBPy31sHFJHttSBDvLnrxFjaxwaA70rchYxmVKj/MaUyTEQSyQVqbMoLeub&#10;LgldKYsqBgzQx4TSqdaE0v0LL7KvyYiZA6jZEE4ZPZv+vetePhZxfY2sipjPyPxGpdyW2exA12sQ&#10;mzHJQUydh4Xyp7i927HvRxZtw9mLb/HkxUuG3YbLN1/x+e8+4fZ2R+gzu32StYwerxUlO7JT7Ico&#10;JoybPdqq+b3zjWe1XFVyKrPQWU33RUlNZzJFKEqM0KxzeOdZrlbc3FzT73fEmOc9DiVR6nyU4ljH&#10;i8I1bTUfLKAmA7s0Gw+lVLC2iJAzlyqU12x3A7fbnv0Qcc5L3cYYrFEoldHWSh7XLtBKsWg9Z+tV&#10;fR4UthIrRTAkhhUxZ3IVzJNlbIUS5f1IhTevX9MtVyzalmEYudvcsVqvefLkCd4YTk9PCEPPfr9D&#10;x0TX+mqaZMk5EHY7TONJYaSEQA6BmBPLrsW1Hb5diPir34uY3TmcUhjXorTmbrPh7mZDyhmrPd/5&#10;8NtYcz/P55wIJVOKjN9hvyUNPTknYi4UZVguOqyxWJcI4yCCmZwpKRNCYkhCl7/bDXSrE06fnGOM&#10;A12F7zmhdMEYRYkapS3LrqHrGlZLz+lJx/p0SdM4Li4u2fcD+/1AKAWjIkYpbNdB0TILVHOKrnMU&#10;DOMYIQudfL1asBsH9kMvhgxjZNePaDLGupmUvdvt2O+3XF13nKxXrFZr2sWSFAsag3UejMaapoos&#10;81wTlH1XJsTpWZO9sVKFlAJN087mjylJDhCj7JfaTsZBLrBaebzvZO9TCrooQhCzr3y7wzeexjfY&#10;ur6XoWCsYbU+IcWOmOGzry744n/+3/hHP/yIP/mjf8xH3/kOH330Ef/xpz/j3/ybf89vfv0xKPDe&#10;CvE3RU7WKz748ENiSlxe3UCOjOPA7S0sFksWixUxBm5ubqs40FQR7r2R5SaOc63q5PSUbrGQWtMg&#10;ovNhDDRNA1rRdi1tGBiGMu+7xShAjHb6oef8/Cldt2C1WtbaBJw9ecIHIXJ5fcOuH7i6vhYDzdNT&#10;nj0/F+Mio4kh0zjHPkauL69kr2EdyipKknHqrCUjZqTeeZbLpdRWwlDPOCaydp73t+NkiFNzoWmP&#10;mrMY+0z1amstvvFEowm7OK9BRdUFrq52Shw+6ppxT/r+JlK2VmJWyqNzj0MzRTELsdW4SgyqfvK3&#10;/4EX773g6dNnOG9ZdAtirqtUzasmyaEx9yJmOdqQGTzGKEYnTYO2Ads4ShTTgvLkCedPz3nz+rWY&#10;607nDFq/26ZmUhA+yiXeZeT4oAb7jppZeZBZfJ02/3jdf9ffOczp30V9PzTcPPy6OdjL5Zxx1Ywh&#10;xMi+388GiId/d17XD8wvJzJ44euG1O+qHU7mYtpQn99T/uB7P2C327JaLzFKzJ+7bkHTdPimQSuD&#10;9Q26mtu1yjP2A8OwxxjNey9fcv7knD/98Z+x3/f84pe/4ObmWnKFKpCcjSPqWpuL0JfncXp4rd9Q&#10;83xsNDfVyN5Fuj48Lzi8h9M8M9XKJlOWyaDhm/K8+3RLHQjZSxUem3kgPTZfSDmi1WSaoig5sl50&#10;/LO//HP+6KNvs337iquvvuDJ2SkvXjzHe4fWinEYuL27FoGvNQxaTGN2my13urDqWpyG1hmuLy+4&#10;vrrh5fvf4tVXX6KN4fzpOZHMEAbOnp9zcn7O9d2OX/3uc8aY+N63PqRrWwyZnEdePntCYxRjP9Au&#10;T8As2O33xAC/+exLPv3ympNn5/hGjLGMVRgruWPJhRwTvnU4J1TuYQjkmKq5rpCltVJ4Y7Ba0Tae&#10;rhNzxZIiTitMtyDEyBgTMUPKha5riCGxOHtC1zZcbC5AGXI1FZFczWDcZCQjua3VVs4PFPXsTz6v&#10;tMEYLzWHel6skXpUTrJ2pnrG1A8jwzDSeIdxtu7n8lwDjmFkv98TU55ryjIHysdkEGur2eAkgBcj&#10;3zyfWcpekTnfrDuL2QRa83Vz2mld0EaDVrOZi9Qk5eyDXB7MM3NdOdZnMN+fM8/zSzWrtci5HdOZ&#10;harGFapQSOQC2hp822C04fR0zWq1ZBh6Nnd3Yr6kNHHoeVsJ72/fvuXi4gKlwHtP1ywoKc37empO&#10;Yas5qmwEM9bIebQCvLWz8bqYaTObmNpaP5FzBznrbdqmGl/l2fgr5ftzl5wzRanaN2Dw1uO9pWTZ&#10;I/vGs1gtMM7RLRacnz/j/PQUbw26ZAyJQmIII/shse33klM2nraa8qyXC5xbyzxRMiVKTm8VpDiQ&#10;wh6tERPwEsQgSVsKclZstEKTJG+fTB+UAhKLxjHmwrAfudEblqs1Wsu5dIyRrDVlMrqtZ+A5Jvbb&#10;DXEYaaf7aQ3n5nSeH3PJ5BTkHhtZc8T81svrIIOqvQxy8CYG/EXmUXWw9z/GMY5xjGMc4xjHOMYx&#10;jnGMYxzjH2ocBfDHOMYxjnGMYxzjGMc4xjGO8V8gHtMxgK+RXQ/prvmA6vyuhqrHjbZTHFKnHtNN&#10;5W8eXI+exFWZXA/ZrRMBjdCzHYtuQeNbuuUS5wxu0ZGqMGa73wktMQWGsGfX7zg1zyiamZDFJEqk&#10;CkyKoighw0oj9WFD032TjfRMmyreFXrubz/5BKUMTbvk+z/4If/Nf/UXfOvlE9rGkxNcXV7ztz/5&#10;j/zkb/6G/+9v/oZXr17xz//5P+dHP/oRbdOwHwdpPqgCfQ4bkyeKF4+br+t9zNKAoCv5fCJcWutY&#10;n53zJz8+43s/+AEf/+rX/PoXP+f28oKb6xu658/A1oNpVRhiIA4RKu3QewcxUdIkJAWrFGMI8+E/&#10;pUhjbs5C/quvIedMyZBTJWWSKgVI7ll+1KRWEEq00tC1HRoRNIYUiGHAt1113m8oKmKNoVs0hP1O&#10;GkisRxugZHQ1S5iaIHLOQlk6EAia2lylUJQ8NVIbEQgfiBNVgaZpCCmjdaTtOlCWQQ+EccQbR7SW&#10;UGkH5EhRVZjoNMpMTRiJNAohTNdrk0aB+/vgVCHmInRFpVitloRxwDtL2zY03lV6nDRrpBRmOtbZ&#10;STc3PmgiEUOMBY1QNUxOlGHAoomlkEvEOjs3l2ktxJ+ZKAF4hFrvfUMunjFEEoBxjDESYyY1fhbj&#10;LFohGg2jkLXkflexV6UTNK2tAu/MMrWMIRKrCMa3rZAzGFFRESux0VozN+KI5kjGkbx09UCgKwL4&#10;II37VhNTZIyK65srxnGgXa354MMP+eEPf483X31FioExBjEH0Jb33/sArUx9frw06MUIRcgd1rp7&#10;0aP8wUr5EzF0qY13MYR3Ntjp6uiRc7knF+dy33BT77+v1LuZMI2II0OstIu2Zbla4VuhMmw2W774&#10;4jNKKTSVjurMPUXZ1OvTRj+gOg/9IALzrqFRhlXToqoRB7pgtCUCKUac0dhKNNRGk5K0sI7bDRYR&#10;o5qcOF22B42UQj3JSlGUiJSM1rPwqnFOGpJmsYyQylJtnHVGKCNw/3dzSSJKS7G+9xDCOFOdjfMY&#10;ZcVYowiVNKv7JtRp3pyI07qKRw6FuSANXgoRIU1NV30vZiXGCClD1bkPqGL4h02xj0nRj9fCOjju&#10;qS4Tnb02m1FmHvKDJrfDsfVgHn30PdMz8U1r8nQtswHM3Ih7/9wd/p2pyfOxkGb624fk8RhCFZTl&#10;B2u8Usz3I+fMYrnmxz/+U1brNcZqMV8YexGHpUA/CNXcN/emDSVnjPd0XVfpi4lhDLRdR1GZu9tb&#10;rq6uuLy44PLiUkw5rIOccdUYRAxO1Nxo7pyr4n9djS4eNguHKAIJpcqD13vYxDw9V9M9nZrZDz93&#10;eM9l/qpC/CqqPzQYOvzZphFyvSoPc6l53q/v3aHAfiK2z025B6ZFzOPj4ZiYiKnSnB7qa5i+72Hz&#10;9Px6jKnU6/uvH96Lw3E45ZGTeck0xz14Nup4nUwG7n/e1MZPiDlTUPV77/POqZF0vr56PcMwzML1&#10;r5NfD8lwajbsma+5PHyup/H7rkb4Q0o8Nd8pWebgEDIxRFKB5aJje3cDoef1q8/41S9/wW8//pjf&#10;/OZjfvvJ74ghyVxmHa5bixi13xNyRlUyZIoRVCaVyPbmjlLAuYbVcsUHH36b73z7Q5YLx3rVcXd7&#10;w6svPud3n37B3WZHPw51bbA03ZKbzZbNfuDs/Cnf++h7fPc7H3FycoJVIjaJeeT161ds90KptcZD&#10;mRpLxaAnpUToR7y2PD07R3lPLoXbmz1kEdz0Y5jHgJiqdHMjbsoiIEulCC23NpTHxGxiImJzEYlJ&#10;c6tCUQ7mJMkoh6FnGIZZLHB6esrZ2RltVymyIXJ3d8ft7R3X11fc3t7inYhLrdG03jKWTAiDEOBy&#10;Yp/k7zlrabxDq2qgFHWl4SY0WkyMUkYbpEFV3wv05NlDTJWm+b4KAJQSIbKqQs5y8CwqEEp5JTQr&#10;wDnLSbee72fKIiowxtC4hqbtsK7BecN6tWS5aHG6xVvHorGs2obGW1anpyzWJyzaFW3bUIiVUmbQ&#10;2WCdIRPYj4EYZI9QYiD1A4VEGHr6fkff71BK0S4WPDk/IRfY3G252/WMY+QubWDRsm6WItpOkTGI&#10;6Fbm9SJzsNJsbm7Z7XYoFC/fe8F6tQCdMc5itKlzZq4fk0kHGONQytD6Bm21EN6y5E8oEVHKnFnQ&#10;3nDePEFpTQiJ/W7Pdrdl2w9kNKUf6fc91llOT05x1tI2LTnlSh7T2EbmuaAiJRfaxYJuuUBpEdKq&#10;UiBrTlZrWmf57PMvGIehGgYFEWg2Xg4+reXZ+VOZeyioOvcqDM7Z2iAveWKKSeYCJcRB13Z4Z8kp&#10;EoqIMY1RWF33OcCQciU4I435MWHrXJjLvaB3DCN32w0hJnzjaDtfCaYa6yyUSknTYEyuJDhHTplu&#10;4Yl5zWNqbrcAACAASURBVO3tHbc3t2y3O8aLSN+PeO9QCsbdjrZpJM/VQq019fkwymK9g6xQxdD5&#10;EbUW449UCnGMpDFirUFZRVvpyWI6FR8QZcXsThGrsV0uCYPQ+kSClchJxmGJeaZlkxRk9feupTw7&#10;XxOzZ4yOYfA03uJtT9+PDCEQw0hB9snGGIrS9GNgu9lgrGfsRXxrvEe7jTTuW0vXNHgnRDs1CaC1&#10;5CLjOAo9upL5+n5gs92Ts6Lr1nSLJcNuQ1IFp8AZGUdiombqNWr22w39fsdue0cYBhGDGo13YnMx&#10;DAO27YihJ8Wey7df8cuf/5T3dnve/+j7GONw1jGMoyiPKymckh6slWra8Kt3C9+/ydRppsfDO0mq&#10;76pDHa7PpTw0/8pz3cJ87fd8098//F0PRGffILC7/72l+m6J+V1Ksa5voKySeWLKO7IQycMY6UNi&#10;4ZrZzGjeCzy4h9Uc8bA+NO8tvm48+S6TrElgeW9qpGeKb06ZnLKYadT8u7oNVlMmMZKc8lUxxIC+&#10;H2aB6WLR0q7WfHu14tnz9/jixaf88mc/43rbs729qesLDONITEIVjymx3Q/EkrDW4K3UNJSyrBYL&#10;WT/n3FTW5RAjWpU5t88pU8jyntd5xjqLHvTBmqvIM4m54Hwje1frKhlZzSRIqSsYnHKUombxqjWy&#10;Jqec6UPkbrNhs9my2/VYO4mtRFRdlMFYh1a27oUtXbeg7Rr6fphzxpSSUBWrGVDKtcaE7O+n3Ltx&#10;npgTISa2my1XV1csl0sa79nv9lDAWYP3Fo3UaFSde8WUKWNJxGHLkMI8H45jP9cNrDE4KwT3Z0/P&#10;WSwWhCiCxYxiHHpubm7p+4Gzs/O6t7es10usM/T7nrvbW/q9iDfHvqff3jD0W3bbLfsxYH3Dd7/z&#10;EednZ2I0Zuxs2DcGIUYPw8Dr16+5ur3j7OlzjLMoK/W8mMZq+AgWhdYWrS3GGRyKxp+y6Dp829H6&#10;jqZpef36DaVAqEYrxlipc9X9SeObahTTkBM03rFcdai+sFx6VkFqR5vtnt2ux6g927KT59NonDfk&#10;bAGhiF5cXLDdblmvT1gs18QQ6Pte3osqNpqeX+dcNTfLjHmcTZNCiHUdvad+TzXfZC1DP5KLmGyF&#10;UEXyiPGWMY6UCvt9L8ahrdRqxnFk6O/m/a+1VsxRgVgKvu3wXYcq8PEnX/DLX/6aD99/yV/91V/w&#10;xz/6ff7RD77Pbz7+mH/9r/9frq9v8b4FpUWMrx0vX77PdrPl+voWuo59v2Gz2XN6dir1Wy+k+K7r&#10;COPI0MseoWkaxjAQY+Ty8pIQAqvVCmDeN/R9L3v9y0tOTk548uQJT07P5p9pm4a2aUWMGBOvX79h&#10;vV5zenqKtW7++fVyxWq1IufM5uaWFAKXb9+SSuLk5ITlcsnnu8+5uLigbVvatp2F65Pxi3OObtFR&#10;lGK321G4rymJOc9YTd8ySoso/74OUAXutZ5BXXOnvXQIYRb0HhruTcaFi64TU4wx0LSt7KNDfrDf&#10;VTl/zQBlmgcfm+gdEsYPf0b2vlK/vri45OOPf8PTZ0/RutAtPLt9qCZf9zUWa+7NAg/rSYd1p6mO&#10;MJnkWGPwi46T83PevH1ba9X5nlavvjk/e7yW51mIz4M6ybvW/Adr+jvW8qmOOwnNDw1CH5Dl3yFK&#10;/aYa3LtMKqcP5xwxJqy9X2PVN9DcH9f80oEp4LtE74c/N9eyqgnP8+fP+f73fg/vG54/f8Fi0fDq&#10;1WuevXiBawyLKuC0VuoHKcN3vv2Srm24vrnh1atXvPfiBSerFVZbYgj87//n/0HjPS/fex+rLZvN&#10;Hfv9luuba2KUuu60vz2skR0aIT6uJX3NwOcd4vZ35T+H4vj5+aiGWZP4/b7+I/ekbdvZ6PVxbjid&#10;V1YLCsnv8kNDyq/ltlRjZe3IKXDedfx3/+1/zUfvv2S8fMvdm7csfcvpasXZ6QmLRcuXX3zJV2++&#10;ZLVa0FjDft+jc2LVtmgKhkLY9zhn2d7u+PR3n/Ps+Qtut1tev33Ln/zJH2OsY7vdcLvbsXr5Hsq2&#10;jGXg9eWG8yeR282Oxjlubm4hbPno/d8jjgPX17csTk6IaURpxdXtnp/87GOSVmhXjYYaj3Map42Y&#10;WVoxb3LGEFKmdZ7GWfYlY5QYxLWV+u6MpfGeZdfKXjaK6aGZzk6sJYREGEdKyXSLjvXJiqZt6fv9&#10;LFqXcSx7w6KZz1CNFcM2MXzTFAXaGXzjxZBZyXmB7F8UMUfiGEiAVrqaPDR0TYM1hpwywzg8eE/H&#10;cazvu6EUVdfS+w9j3IMxNj139walmqTKg/lxHqcP6sb389i7jGiNMWIo6t3XfpcY8n69fi3n+6ka&#10;nZqHBh0195h6AHK9Xu89zndyRlNrxiFGitYs2o7nz57x/PkztFJ8+eoLrsaRoe95/fYtl2/f3p8n&#10;Oz/XOKZauq17CV1NuKQmVfcrpj5jJc+GOfevJ5PzfZ28qfmF0VpI8QVyjGJYY6zsqydj8ol2fzBn&#10;i3GAo+tawjjS93u61tO2jdQY0j0xvluuaKyl5EAYe0pWhHEkxcQ47uW6rJrX/1LPmL33lJzQJWKV&#10;EVMkrTFNS04j5BGtCgo51wKNUUbMmhL1c9A4N+fsWltChn1I9Nst/W4nfRRJzq+dtfW+O8mnvJdD&#10;VqMx3tVzdYOx8owMw8A4BkIMGC3m3BktZg8xs9W7WocJLJoOb8WMuqTI0O/F5MI60OpBzf8YxzjG&#10;MY5xjGMc4xjHOMYxjnGMf4hxFMAf4xjHOMYxjnGMYxzjGMc4xn9m/F0U2McUy8eNIw+bZB+SMx//&#10;nsdNyYefP3Sdf9CsrMvcHF1mgieVgK7QSpOToh8jTVuw1tC1Hctlh3GGEgJgKsXTolUSt/OcCIOQ&#10;qimKVEmvCiUih4MGZar0pJR70u4keq99FNL8VBQliSgzpCLiO2140rX8+R/9IT/4zvdYLh0lyeH+&#10;sm15+eI5v//7P+Bf/av/lc8+/5L/4V/+T2z7nh//8R+wXrZsdwMhSOOP0RPVsdyL7plEdXa+d/M9&#10;LPcUk0yhxEggo9KIt46zsyf86T/9c77//R/w249/w1evPmdzc83d9R2aTNc4nNGUFOsBdcI2nrFk&#10;VG0myCmhS8EDRSnGIVBmcU8VJVnHGBMhZHIrpIGUIsOwZxzDLCDWxh6QCzIpi6gmhsxoM95LM01M&#10;Qgre9wObzZ5YFN5YVsuGrmsZTKFtG5y3jH0vTTFdi7Eizm+aeyFgrtQso02lXIpIJCMNEyonCveC&#10;zVJJATlFDEJeSmkkmkSw4FSDzY6uA+8a9ttbxiHgnaFrW/q+xxiNtY4hBAxFGhYqoWxqeJmEMNLk&#10;7UhFKG5t06L1kpIzy66jcY4URICUciZlEfJMjZG2NvdorQlJCBneN2QKwzhiHdK0nGtDRyU1GCtm&#10;A40X4nuuFDMRCluszjSN0DdiihSlib5lHBPKqFnIpJSjqEKKDaWI4D2lQj+OUAVLWmuKT+QiIvgY&#10;EyEkIWsocF4a/koWY4IwJlLqCQWymuQPQkDTRcSPE3k91qZlbaz8qxSd85VCVNhvN3z62485XS3x&#10;WpFDJBsRNDmbqug2cLJeEj7p8W1HVFSCi9B7658TuiuGoibxujyARltiCg9oMnDfbFdnxAfNS0Yz&#10;N4jGel+UtpWILNTnnDMYUI3QZHzTslqf0baexjvGoWf18yWf/u4TOt8ikvlcqRhCcqYojBVaZ4gj&#10;KmfaSkZptMFqjbbyXIsrhDT05/m5oP63Io+VqH4gtLUatHVoK6L0GBMxR0oSUkVWmTQeNNVWycY4&#10;iLAfJe95zmmmGk4UCWud0FiUFnoo90Rx50TYLKYBIoydAJFCEdKUolFamo8LB2YEB2tbTBHjpMFt&#10;pv5w37ibUqmGDBatDCpPJCtmw5aUJ2EvB5TfKtKbWnBrg+9kODGtsof0IqZmLMqD65xJXvX3KCbh&#10;/f16PBO153VVz81R9RcdCO3rWFYGY6Z1XUSdto6bvu/nhlQRhj80xTk0iSllarSVdyCEiWo2NQRr&#10;YsxQqoBVKX78F3/Byw8+oOREGCIlBmII5BJIacQ7g1u0uCoSVEqEnylnxpCwpprDpAwxkUrg4uIt&#10;X375iou3F+y3A4u2wVtDqaI2q7SM5UroNrUZMuaERsaDVX7ODZTSpBzJtYmulDL//1yb0I0VUpDS&#10;EEPCWjebn+RKY5uodNQx6F0VI+bI06fnOOfY7XYyZ9RxPIxC15mIK/DQsGASWz+mSM/jiToXR1nn&#10;tJ4aszOZXLVS0xib3v/8QIj/2CDpsehLGszVg2Z2pYQqkzlEttbfMwnnqxhT1zVRKRH7hNpkORmB&#10;CF1Inv2SixjgtC0hhPmZMuqe+DWO49xIPT07zjty/VprDSkfkOcroSlnIcS2q0bW1hjq/ZTENOeH&#10;+bMIVMo813vvUQfigTmPQwS2QhSThs1XX3zKv/jv/wW//c2vefXFZ9zeXJJjRGtLt1jROocqihzl&#10;/oUx4X1DayzDGBiGQEqB5WrBtz74kGfPn/HeixeSgwXJmS4v3vD6yz3f/e53SQlev72sFCKF0ZaU&#10;Mqoonj4957vf+YDvf/+7LFYnLBYrQLPd7gi5EIYeozXrxZrGtqSS8M7SDwNKK2LOfPXmgu3thjgG&#10;bu929H2PaxpSyvP7JHODvONKK5xvsK6ZxdsyF0kuRqES1ieKcKWjW5nzrNJgpWE4V2FYKUnIkPs9&#10;1lgWyxVPn7/g5HSN0Yq72xs+/d3HXF3fzAY2RosAzltoG43KGmssKQXSGCAK4VYrKNVARqEY+nBg&#10;4GBw1mGyEREeoIysMbrIh4w1MZByTn4m5CyjX8Gy9fPcXrIIpjDyPGpdKEhjdUlOjJmcp20c3ihp&#10;dG5XuFby3pIS1lghzFbxX06Rq+tr1qsFq9WK1XrBs9MVp+uVPCsFWqexqqCdCLKU0ugi1LaUQWlL&#10;tCNh2BJLFKJxCeQ0YqyiWXRoo3HOU+Ke/X5gs9kxjJHt9g4NvNWKZ0+fslwtZuHWfV5ksU6jraU7&#10;WeGXHSEmdmHAB4tz1PnZoIxBIUTClKNQro2eTZIoYjYVKBTvoLGV0O7JVoi+aFPNFjTOKFrfcbo+&#10;EdH2OGKspV12LKs4SgwSmAmsQ4xzHqJILJcdq1WLtVryKAolJ3IYxYxhDKwXK0q3pOs6xpQYU8Zi&#10;gGkeNyKERUxXrJW9sVbSAF7QpBAYw8A+iPlJ6x3eO7K2jDkxTOLOnMhB8v0oGyCcNhhlsMbRxsKi&#10;dbL23+9+scYQVWFIA/vtgCodbddhG4s2YlSRSyaMiW3YiRmYdawrjV0rw7JbcbI8IYTAbrutgpJK&#10;l9/uiE1L03TcbO5wbcPZ2TnGaPowEMcApdC2HdbJDEDKdM6hlx5WihDHur8yxBDr/C103q4b2OYd&#10;IYlhlELhrMfXvOE+95E9hDJWCM+VYp9zgZD+3vWVxaKhIPuvrSoolnTtgs3tHdvdnt1+YNf3jIPI&#10;ZMQwTuO0JqfMrt/JPqIZsM5I3msdcTfM+4amORA/ViOozrcMai9C2BTph0BMirPVE1Ynd+Qwsrm9&#10;4KRrZhr13c0Nbbeg8Q5nNWHcsbm7JoWeFAaG/RajJU8Lw0BOIhgwquA0DNsbPv7ZDVfXd+z3A9//&#10;/d8XMxXXEOv4S0nM6uC+PjHnvDUteJeJ4rtE8CJqeXfN6jAPndbix6KQx+TXh6Y3f7+6mT4wizvc&#10;Az1+HY9z5JST5GBGMwyBojKN92IqkTUlJ0CEYOPQA6ZaV/BI4JJrLiW5ly7qARhV8j4xtShfL9BV&#10;Af1krqhmARfIequNQdnJcDKRNbJnr4YBuTCbImml5hxXTdTU6T4g+d9mP7AbBlZtQ7c+46PfW/He&#10;B9/hP/30p3z8y59zc/ElN7s9adyzbB3aSN6nFeSQ6FNCqRa0JheN0mIGyJQTaCEUC7FTNmV5yjfq&#10;ONBaswuBFMXQrORy8No1MY40s0Gbpek6jPNi4mYd+35LibG+tinvyPP+PuXMbr/n8uaWcYw8e/qc&#10;dnmCc24WuFxdXbHd7ogx0TSe7XbHatnQtC0ZMYxMKUM1XFNoVBFhf57HgZkNEZz3eOcYhoHFAsYx&#10;cHNzhYiFPI1zxNCj8bOg0FrJC6oKCFNA54Qiy99WGk3BaSHP5yR0yeQMRmu6xs91UTE7jPTbke3d&#10;LUprNnc3KAUnS4fWq5mea6xFjQPDMLDd7tDKsjo7Z312zu12K9R0NJt9L/Pa2KNKpm08odadnHc8&#10;e37Oydkp3XJFIbG724twzUoNo6RE0RrvC+CEpq40JWtc03CiDM4Imfvk5JTffvI7rn93J4YyYSCn&#10;Qp5qLxSKyqyskHdTLjirOVkvUaoQUybEQuc6Nr7H2Tu0KowxMqRaH1AFMNVg05JC5PbmiuurK1br&#10;E54+e05qW4qCwXvatpOVOItQq1S3i2nOmgw8tDZgqKZset7DoBIxhnmvIiRYO+/TZBzck0Inc7/p&#10;a845/n/23uzJkiS7z/t8i+UumZVZa1f1dE8vswAzgwHIIUiYKJoImUQ+iNJfSpPMZBBIMxhNkhlp&#10;BAEjCA5npjFLr1Vde653iQjf9HA8bkZmVQ9FUW+452G6pirzLhEe7sePn+/3swU4Ozw8pC95kB8C&#10;gx9o2gO2UfPy9SV/8qf/kju3j/jJT/6AH/3ge3z/44/4za8/49//x7/ms8+/oh8iX3yhefL4MS9f&#10;vyxigAmlNMMgLqqLxYzZbEaKEaM1bjbD2oGcRAjQ9IZh6Dk7O2O9XnP37l0WJc+Yz+fM53Nms5b1&#10;ekPf9zx7+pS6qnn06BGPHj3i8vJyB5IvFwcc3bJ473n98jUA8/mcw4NDYhEpG/eddS1r5cXFOZvL&#10;FceHt/j2Bx9gnOPo1i1evnjO6ekZH37wERcXF6xWK7bdZieGKbVYxWq9YuiHHUSYotTFRjGroe/F&#10;ybkSAHC6hx73s34YyOX/b7dbgSzLhC+goOW9994jx8Snn30u84QxGBypCPyN6+EIME6dskMIO9ja&#10;WhEpnQrrTcVilFI4V5W6c+Dk9BV9v8VVmqWZse3O6bru2vo7dRjeQeQFctzByuW/Q9+L4KeQgiwO&#10;j6gXS7rLi916RZZndPqa3MwvJmdZ0/xjevb025zcdyKB058ZxSnfssa/cZ71lpzjWi4zqcNN4e6b&#10;jszTc4K3CS2Otcq3gd43P8O0XjP9nNPa0VinkXkIBh9YHB5w+949PvviK87Oz8FlFv2M1WbFdtvR&#10;zg8w1nH/3iG1M3z2619TVzWHR7f45BefUFWOs7NTXp285oc//jEnJ2c8//o5yjhu372LrRzr1SUX&#10;lxeTWmN8Q0Tg5jW/ec+mv/e27/1NZ5o3BY1GUcxpTEUTp3D+1fuP+8781prZzZxzFDrVpXZ87+iQ&#10;f/IP/4iPv/UAv7rg9asXLJqaw+US5xwxDnz51VPOT89p25Yf/fAHPH7yFQfLBUpr1mcXkCLJB7pu&#10;yyZlzk7PsVWLdY4vfvVrDm/f5f1vf5uUAi9PTzm6d5/bd+9ztur4zeOnpKqlWRwBimHo2K4veHB8&#10;yNHhAZ/84hNWmy2Hh0eEYU1Wjl9++hWnJ5c0B0vqtsZaTV05rIa2rrAjTFxQf6sMyUDtLM5IHb8y&#10;GpUS3WZDe3SLWdNQWU0MHmWrkss4Eb70AZ01cZBzwfmsxVrNerNi2HYi8jYMeO9RiFBlTFnEnskl&#10;TwtoZRmGThzSyfgUyzlgEXOKu8NfjDYcHd3iYLmkamYCQXupW2QFwxDoug6UCBPJ+qawWuOqirqu&#10;dnD2WF+fPs/jszuuPcPQ0/UDzgkof1Po4ebYS0Ww2Dh7reaZYpRzuSDjcBRbGQWqxqktxDgBuOX3&#10;Uk5YK+LMkrvp3QQ6FYkwpggKJBEziNHTb9flnBCC3zKbVbz+5AVfP37CyxcvWF9KrpUQUftb8/nu&#10;eZuuF957ETwv6874nOyeY61o6lryoXT13Ibgr689UURHnZM6hy7CwiKYnukGEalyxpL8gKmsiLmj&#10;iCmW+lRiuZjRzmY07hbWKFSOxOLWTgqsLi7QyrJcHjBUFnJiPms4Ojok+J7Liwsuzi+4PL9AGYNW&#10;mlevXvPq1Slt29I0FUaDVgGjDbO6Zla3zJqa2llqY0Dn3bm5nClBTAFTcrjr54qautKomNDWYk1g&#10;23Wszy9F5LOMyZAiBsum2xK2m905ldRURdCyrmvSBfTlLMhVFbYpAupRzvBCkHrXMGxJIRKajlnT&#10;4JzFaiVnNkH2SeWAdt+Qs4997GMf+9jHPvaxj33sYx/7+FsdewB+H/vYxz72sY997GMf+9jHPv5/&#10;ipuNMb8NbhrjbY4Z3+REMY1pk/DYaDX+7BtuWeV/9NicpcVPUZrqxSElpsh6s8FYw3JuiKXpIwdx&#10;nEVFjJHGw5yzwKVjI2G+chLLk88rRtjXHSOmDTCZzGjcqI0hhisnlrExwFqDM/Dw7m0WTcXQd3jf&#10;l3+zOGd5/733+Gf/7H/iT/70X/Dpp1/xZ3/2ryAnfv/3f4/5YgFrcSIaG2pSFojKWkuKSeCgSUPQ&#10;zUaum40VADkmwjCglaadzfjdH/yQDz/6kMdffsHXX33B6xfP2fQeoxW1McRuIIXA8nBJGAbi4LG2&#10;hqyL63Iu1ypDUoQA1ooLoTQDZLpNR9O0aF3cz4uzANhd40WMoThcFcdLpcUhvTjhpBhQCuqqIha3&#10;LVfXLBbiUqkV4s5kxLnde4/3w65ZRsaM2rm6ZiKDD6gccZVDa3E4fptLSxoBpKyIqjRMK2iaipAS&#10;vY9Y43AaXKUZ+i11c4xRRwz9lhQjzXwmDtI5k1YbMAbrpKFHoTBWXHOHYcCHgaqqWSwPSEjzX11X&#10;VJWVZo0UySmKI0BVkfUI2ArIKK7ZUYAQZ8kYKI5tcq1bBj+w7Xp8TITigr3ZdnS9OGclejLFDSVm&#10;Ukg4K67awQ9FmEKgSZBmY3HuFFhF3BoyzirQlpTkGavriow4b3eDJyYB37VRtJXjwC7ofaD3EWPk&#10;fvW9NMDGOjMM0PcDPgSUMfgh7Nx1cy4NPGMjkda7BnEB7o24yuZMDIH15QUXF+c4a1mvL8gkZmYu&#10;ziDWsN1umM9n4mipBWDLWcZWU9WFEx1FKKRVJMaISWNDoi2OpNcbMq+cn68cbMbmz6kjzfgM7xwK&#10;y/gUN+6reXiz2XAZE4vFnHnbsN2see+9b/Puu+/x9OunPH3ymM1qReUszhr6YRBoWwnULM+xOKSA&#10;SDIE79kW8D3nhBndBcdGPtKuqVomU3XNVXG3JmRxPh2hcR8ENOu9F1d2YLVagaI0bGWcE+A0liY1&#10;4xza6J2zszEGleQ6jHPh1M26bdvSJBjJPkygVlOcWKRJKPTieG9L09bYTCbOqvoNYZGpiMEI+Y7X&#10;otzKER2WhmF9BYOPcdXIaX6ra9XYwDWKWEwbJsfmy5tu7hSYeAROGMVarrlmjp8n76D7K1eXq/s4&#10;dV4Bynwq4OrUOXvqFjU2Rl/lDfraGM7FiXb83MF7aWIuc8f3f/QjPvjwI5RWzGYtMQSC99RNRY1j&#10;GKTJSsBixbbrBGarHN6Le23KUaCHKM1o682WZ19/zcnLl1yeX+KMoWmb8iyPzV0T56sbTbExRjAG&#10;VRxx5XulkiNQmlalUXi8t+KmaEkpFhiB3c+P12P877VG5+gJIdA09Q5suAluW2PIpbHXWrdzIzfG&#10;cHBwwOnp6ZWr+1tyst144XpjfUoJZdTVCC7P9OhClFJ8Y13cPQc3mqa10teu4/S9jZaJ5Fp+Wdbs&#10;6/llRusrB6eb+aIuahOK6/mZNM/LfZmOY2stfd/vANtxTI4NoON3mn6P8TVHYZmdAMDk/o1zw3gf&#10;p8/CODe+zcltbD7VKZEV/Mmf/B8oJe5Ei/mMujnAWSPAQpYmwZQzSWVSzMQUGDYdMQYePHiHR48e&#10;8vCd+3z88YfcunXI2dkFT5485enT53z66WecvH7NweGSP/g7f5cPPvwOm/WaEGH2+AmX6xWurjk+&#10;Oubg4IDFfM5yMafvN3zyyd/gqpoP3v9A8rOcaesKrQQ+TtETUiIFgdSHbuDLx49JMdJ3PdEnNpst&#10;QwhU/UBdmlR3eXYRUvHBF0GAfGP9o7hXm/K82Ks9QgHolRKBlaxFxip6AQuN0RzfvsNyMSdlEVTa&#10;dlu+/uorTk9e03Ub2uIYrYqwQY6RFAOuqghDj8qZnAx+GMTxFmkmVQUimgIbSimMLQIJKoPKWKsn&#10;+6sinDVxca+ckbW1zMcAIWZxoCr5ui5iKs5ZUhJnWmsF4rXaiYN724qDkzU4V9HOC6RcRG2ausFV&#10;FTFltl3PdrshRbmPJ6dnnLx6xau24VuPHnL//l1xpBp6fArUuiFrhTUKUzl8kPwrRcg5ClSmy/pc&#10;5r+UE/Xo3mitrPVZBGpc3aCL2+ZqteLp8+cc9bcm+b58Zlsc29u25s69O2hjJBcMgeR7chwIOZAz&#10;NO1cPk+KxQHMFWEUcZJXKMm3d/OSwMIqQ+XEZXyz3eJ9KuNTY5ymXiy4fXRM8AJ8KZVBifCQ7wSk&#10;clZEEhQKH0SUKsWAzglbRNIkj5L9onUOlCZmaIoDuKsctgjWZMqcajQZEWIxzuKM7CPD4MlZsVqf&#10;cn4pDeaJTFXcTb13zHNLRKC8pBRo2Xv4EAlewOhQQJsUE5WtaKJH2SUHdYtRYLIiY3GVpW0qlmHB&#10;ECS/DiGRiaBTcWJT8rqDCNd4H7C2OIlptXOzTSnTtC11XYuohHd0l5HTk9cl54NmMWfbdVxcXjIM&#10;PcfHx7RNy0FOzHSLBszEMSwVsN0acR9LUZ4dozRYQ1XXhBTJ/UBMEZUSTitc0+KUuEvrnK4gKqfx&#10;/UBCxGv6vmfw4b+4rhKiwM0xWdCOdtagMVS2RuszrKtEEG3wDINnvdmQ0ShTyXyQg8ypmy3UNdn4&#10;4rRn5DsqxeoiUVVOmv9LzmGUwlUVXeeZLUEZRzcE0Jb5YsmwuWBzqTi/OMdZyCkQ/cDKB5p2QdtU&#10;WSPEigAAIABJREFUXK7WrM5P6bdrsh+4OD2BnPHDOHckgvfoJI6NZ69esukHzs4uCT6QU+DDj7+L&#10;a+coVcBtpVE78l2utx5dwzNv1J5u5g/Tdfrmv30TEDWFRKZg2U1hxmmt5Kabu0K9kR/cfO+pC+O1&#10;POtGXU2pq/cOUUTkrLH4EBiCl3nz1pG45A0DYXx9MpUzpChrpA8RTdjtL3MWrAg9OiFO3ehLLoe6&#10;the5yqVG0S6pH+gMOcgeZrWV2o1AmXWBYi0JjQ8DMWaprZVaXcqZWACcEQQfay+jqKQPAaXhctsj&#10;cjKKql3yd/7eH/Hhxx/z5MvP+NUnP2VzfkoXtvhuXQSDRNgmhsTlakPbyp6+rmsMCT8oclVhbYOx&#10;SkDtnEmkIlAnNYswESqJWT6fdeZqb2kNdV2hSp2gqkWYRwB4Q1YKFx1DShClziIgk8VYgzaaIXiG&#10;EEhZhAeXywOWh6rUH0Ro8O7de1h3RgwD1jpiAX+kRhZ29yOmKMC4vsrdx32h7Enyzrk+KoPRjrqW&#10;dXQYBjarC4x1LBYHzGYzhqEHUoGx8w4G6reeGDzk0W0+iju91rS1E+fwris5USDaXlxetRKxImex&#10;GljMSHeOuLhc0fUbFssFaNj2AsKGKDlt1/VS+9EaYzV12+KcoV0sRMhQ2TLXw7ytET4t08eE94H5&#10;YoG1FT4Eqrpl8BGnLJfrNdlHssk74J0sNcau66iLcI3WihDTDrh69Oghh0e3OLh9i88++4qzkxV9&#10;HKRmFgJ9CgQ/0NgaV1Xo0SFWKXmGMmTE3bZ2lrapCbElbdZklRm8F5dbK3CZMg6rtIgkWSU52MsX&#10;HBze4vjubRbLJdsi3pQWEfKsgHYJrSQPjsXl2xY33KjT1UYTcXAe90CxfFfiVY4j0hAUh1euiRBN&#10;5+KUEuv1mpgS1lgWR0syIqT0PAn8ZWzNy5NL/vRf/Bmf/vpTfvyDH/K9jz/kO9//iL/+Tz/jk1/8&#10;kp/+7BOca7l35z4pR7bdtuyFDH3fYwxUtcMoGbujq2zOmfVmQ993OOeYzWacnJzw2WefcevWLe7e&#10;vYtZLJjNZjRNw2w2L+IKa1YXl/zsZz/j+Fj2N+PrDT5QNzXOWc7OTsV51jtOXpzQzuYcHR0BJWct&#10;MPhs5un7npOT15ycX1DXDcuDAw4Olzx+/JiL1aUINs3n2MqhjaLr+h0oONa+tVbUVYXRmmFQ1OX1&#10;L0IU+F8pUoi7a5BCQJczhxjCrvYS+gEN6DIfaK3p+55Xr15xdHir7BlSOT+QNdd8wznNzfVTa13m&#10;i4HLy8tr9abx52XukHpU33u++PxL/vror/nB7/2Yqq45ODhguxWxg7ZtUUrtRP3G+7Cr6Uygzpyz&#10;wHEp46MQqM41zJeKBw/e4YvVagdkaqNB6TdyBFVEIW+u89M67BSs1lpfk+d7W77xn8tN3iYO+E3n&#10;bNfWYK13tbtpTejmf8e5KudcRBn09X3o5Dve/M43azXTOkUudQ1143dlrFreeecB73/wPkpZTs9O&#10;eP78GT4FtLNoC4vFgr7rePdb38LWNQrNrGmIwdM01S4/bZqG9WbNxWaNaWruPXpIe3BIRHF+dkFb&#10;OT7+zndI0fOnf/onpFIjvnm9vklw4A0hxm+4/m8T5p7mb7scfjIXXru2RTTkba9zlXMVQdIb4+5t&#10;Y0BrTcqJodtw92DBH/83/4CPvvWQtDnn+eMvqJ3iwd3bIiqz2bDqFEPoadqK27ePuVyvePTuA24f&#10;H/H5Z1/xer2mMoZus6Z2Feuuo3I19x/c53zd0QfP9959RNW2WK148O573Ll/l9nykM+fnXC22rI8&#10;viWCKAXOj9GzaBtW5xf8+jefibCM0WyGyKuLNf/pZ3+DbWcsFnOc1VTWUBuDtYqmslhjGUD2X84R&#10;o8xVtbNF3KahritcVaG0CJsaozBGo1Smqi21Uhwu5qy32935UT946qqmqStUEdlOBayV9cxjjMbH&#10;iK1EyGQ3P+xE3AV+19qijSOHTM6amDzWVBzcOmC+mDOfL6gqi7MituecZRgM3XZLCFJHNVZy34wq&#10;OYrbiUNpze4MSeZOvaur36yl36yzTuvvI5w/Pvfj3K+1iEw1TUMIku+M+59RKGWswY1zXwwB50Q4&#10;UMBloNTyp/OjKjVu5eXsxViDQVNXtdQmY2S9XkGSc9WUPCkGuqGnHwY2vefTX/2azWYj+8AkZzVa&#10;G0IRzZp+l+m8XNc1dVXt8vfx+RoFThWKqnJyjcs1lfq7moi72N0ZnbOm1LSLWIhiJySkrUUZg1UW&#10;pUSsSSuFHyCrxO07x7z33vscHx3TVrJXj74nBRHU6rynj4nOez7//DNuHd9iMZ9z78F9Zsslzhxw&#10;eHjI5cEFr5qXXK4udsKoISTOzy44SR5I1JWITJ0DtXXM2xmL+Yzjg4XULkvdjZilnlOEz2WMDbLX&#10;MGbXz2C1xhmLMwajMo3VIvprDc5WUpnUiu22x5e5L5fn1RhDDEGutyqipdbhKgtl/xgHT99tRegx&#10;pfK+UiMyttT5taFq5HxHBG0zMUT2sY997GMf+9jHPvaxj33sYx/7+NscewB+H/vYxz72sY997GMf&#10;+9jHPv4r46Yjx9uaQ266F9z82ZvxNoh+jCkANDaWTA/i3/Z6qGnTiIBoI2xS1TU2iVPPervBDxFb&#10;aZraiHq60ZANOTsBhvyVGzCj49NbDL/eBu7f/Pvxj6Pzxs4FzAikk2zA6ExdaSqdSRq2IZUG6LCD&#10;eu7eucM//Sf/I//8n/9vPH/2ij/7V/8X7XzO7/3wBwJYh0Ga2gskFmPGOb1z6L2plH8Tsho/dwoC&#10;qavREXt0N0dRNzM++Pi7PHjnHV4+e8bnn/2GVy9fsO16svf0mzXaOQ4XczbDBWRx1/IpgIooxBnB&#10;h1jAXIUrrlpaaTb9lu1mQzurC3RmdmDd6NQ5OiyMzSjWuqumJLK49VVVufgCSLq6oXKO6AMhC/SU&#10;YiR4afywVrPdblnM56QRIi7jOcYoIDAJ2w9vNOAJoBmvCx9kgbFyRqBXLW7BVeWoqxlWZ4ZeXElr&#10;Z9E644eWMAziSJsS266nyQqGvgDQ0qwyunvbusJUDpWgbhpmi4WMu6Lyr3OkW10ITKM1rq6wdVUa&#10;LBtyzlxeXhYAXBUHbVOcsbNA60nghVld08fAtuvRyuC0YV63DENx+MtJ3EOVoamdCD0wuuolcoj4&#10;6BkiKFMRiXTdVpqnUQUsU2RCAR8UVkmTXVQQIjsnM3FMFyGCprZUlSLliMqJygiABhpfGWZNoFt3&#10;oBS98mRtpGk/gY8BPzZ8lob3GBLaakgRqxUqG7KKoDIvXzznwYP7PHz4QNyoNcTgGcicnpyI62dV&#10;E4oTZunn2IH1I9SZkgBVY7OHsqo011zNH9PGxhE6nUKo0zl56io4beSTpjtdHKIcwzAIAB49IUT6&#10;IaCNo25mHCwPuHvnHt/97nfZbje8evmS3/z6l/gh0DRVESEY5JlUGmsrcoxF3CAzDP4KNFIKZXgD&#10;KvVeHLpzpsD0aQefAmgEMBpCxCeIQPCBfuIqlcvz5qOIIaQ8cXhUuog7CAQwBVPH57VpGvpemoyb&#10;prmChpWiKq6FfdcTMtS13TmVjM3F0nyYr0HuKSUBz24AM1P3rOmasIOOJz8zClLchHRuAjbTRq/p&#10;WjN1s3pbY+3NdWrqdHlTGGX6GqqAKOkbXCpvwr9j8/x0fII0Jr7htrV7Xxid6qbCAtYaQERjlJYm&#10;ur7vODi8xYcffsysbVEUd9ty/WMUsY+6OGprrUUcYAS+tKaay9oyDB2+72WeAV4/f87r5y84Pzkj&#10;h7hz1Auj61IRDkGbIhZwdR+V0WMCcs2JbXrv0kQQQRoJpVztB1/gpPG+X2+gHe/vODaMEdGNxULy&#10;oTE/uum+Np0flNLF0V3uwdHxMS9fvpy4Ar7ZdDsdRzeB9hjSjblndLe8EgMYx/Z0Lrs5FpVWO6B9&#10;fN/d2puvXNRGqHmap0znwem4fRvUf9VUeuX0Na4lWol/sdYT8RBkPZDcotyDnTDMlSN9SsWlUmmw&#10;btfo3DTNrqH05jO7g+PLa4157U2IZHqdRgfOrKSBXKvRFVBhrcMaS9aOvu/wPoiwT/BYZ3n48AGP&#10;3n3Iu+8+5NG7Dzk8PCClgZcvn/Pv/vKX/OqXn/Lll09xVpy4mqbhwcNHfOf736PrB9abDffu3uHB&#10;/Tt0fU8XIqcnZ7x89Yqvv35anjHParPm0TsPBZT1oTijioNW1/eEGIkxcXJywstXr3j+4hVD8Czm&#10;C1Io+SgU92Z35TCZxVlLGYG7b66R03mprt010Y3d85bEnTnnLC7DKZYmanEaatsGcuLs7JzLywuG&#10;rmMoIgjeDxwsZpLHqIydAgTGQJTmWFvmIUUucw1YI2vWOH5DaQqdfofxGbkal/lqHRVS/MpJURmU&#10;BpULMK6BAvXW1mKtJiVpxjaVomkbnNO0zYz5bInVFmsMde2oraOpapqmZjZraedzTO0wVlNVdYG3&#10;C5CYMiF4LtdrLs8vSD6y6jzHKTNr6wJNQx8CmoyNkSF4tpsNg/ciQuYMtbUoA6iMgQKDC6gTYsRp&#10;TeUcxla4fsBUNa6u8YNnu1mzXl2Wxmu1c2YcYZmUAhcX5+SSJyttcFoa1wefCvwn+yIRqooFNNdF&#10;7EYan62zeB+kKTsXWDAmUgj0ZPJG3OJShtnMCrht5DrlkjfnmEDL2rbdbIjBy/xSVSzmC7CWyliC&#10;8Wy3suc5PTkhek9bi4vwbLZgeeuYpp3LvUhR9gEKcZ9PAk0rRXGdFZfUGBMxR7ZDTwji5vz01QnP&#10;XrwQRy+nIesCjGQePXrE0fExrra4ZkaOicF7coJqVtNozbbb0oeBrQ9s+y2bMOBjQCvNwbLBGlcO&#10;YBWVk+bzzg90w0A/BLq+K031ZS4zAsLnIi6zHTw+labrIlanlKJumrKBrlku5ty9fczqXNwe0Rpb&#10;V0QUi9WC09NTfPDkToQAhuyZty0uW7YbcSRrm5aDWweA5J4x+d33MNayWC6ZLRdsu57NpsNaEUXr&#10;/UDbzqltEUHRV+PPmApyJlRenI/Tf3mD9nobCmBRY1xNVTkUYF1LyoZ8foYfgjihaUVtHetNRx+2&#10;xCxj3GiFH3pSkD1qNOLsRwZjZW7qOw8pUtd1cco2HCyOePn6RNYSVxchBJgvF2wuambzOV0c2G5X&#10;KCW5+7YT57rF8pCN2vD65QvW6zWh7+ltJ8Jb5TpoFARFv/F0lxuev3hKIFPNez7zib7fsrlc8b0f&#10;/ZhqtpCaRZYG/zE3MFqTSVe0WX672OLbajA7R9bJWvFNMPw0Z78JQU3zjptA+wh93MxxpzlwKkDz&#10;VT2DN0TPdvsBRdkPjKItgcF7AdsVhCQCLRcrJyBPjigjc3vbVOAcXQq7sZjJkoNPcv8RRB/z/nEt&#10;uqqv5ZL7UP6sJo6lV99/u93y85//nJ///BOcdbRtw507d7l9+zYPHz7kzt0j6sbS9172zagiVvS2&#10;Wpl8Fj26liPAbYqZ9Xpbbr+ibVvmh8f87u/d4oOPPuTxl5/zxeef8eTLL+j6CwGjchJ3z6wIIdH1&#10;HX1fU1lNymY3xzjn0Erg4NEZMWXZt6ecdw6Y4/3cPTtai7iPVsQQWK1WVM2MZdMQEjK3KYWxDpsi&#10;iSjwoNK7/R5kqqamCoE5GmMbtDUonTC2IWXoB8/5WtwXldIF7pf71PWduLcWYTplNFmB0uIUmZiO&#10;83QFquTMoIM4cprJPc+5GLx7cnQCa5fnYrvdULsGO2uIXuaRlCJSxiuAv6rIUaG0gZiJfSZ7j1db&#10;nKtwdS0iLgqs1Zh5Q9vWLOZzXp6cEELgqydPsMZwdHyMtZbNas1620mOM2+LQILChwhF7KcypcZl&#10;rTinagHHbVVzebkC4GAxY9bOUMoQYyZmWG3WbIaOYQcollwyCWgzjBNOqeelAlVprTk+OmJ+sODb&#10;73+bz37zJV99+ZiL1YpUrkvKkcvVKXXVok0lc5ZWaGvJSRUIbkBpgbpnsxnaGLphQG/lmU9RXD2N&#10;M6jagS7Q2UyxXq85ef2a9WbN3Xv3mc3mLJcLUvRst5dFnM+QVIBsCEFqTMEHDIoueNq22YkrOutk&#10;HTQVIQQuLleEmMo++GrfVFeV5LolV91ut9f2jVVV8erVKxTQzuY0dcPh4YGM3+Q5OT1htdnSNDOs&#10;XvD46QnPnv3fHN865Dvf/w4fvP8+P/jB7/CHf//v8ud//pc8+folVdUQgscPnvl8gTbgfU8IHc7W&#10;eB84PT2jbVsePnrEYrFAIEURPhz36T4Enjx5wnw24+7duxwcHOzmnqZpaOqGzWbD6dkZJ6enIvK1&#10;mKMNNI3DmIZH+h02m42A9Fbz8tUJAHVdM5vNdlCZs5blcsn9+/fJX3zJZrvl088+Jfgeay137z6g&#10;qRtevXrNfDGnrh3ee7ZbcUvtuo66EUf6xtW8evWK1eqyiOK63Z5hs9ns5qfRhf1KyHF05gZjtIh/&#10;JXF2reuaruvYbrdU1lHXNf3gSanUgbQSEY8JUDnO+977neDAWHcIwV+Jy+VMKnCpsWbnNDt+Ru8N&#10;3gc++cUveefRe9y+d1+uf9PsahpTUHu61x/31GEyl0n5T6OLcFTCgoU7x/d4tXjO6uJM8geug+Jv&#10;O6+Zrm1T5/np54Hr4Lu+UdfIN/al3xRTocprrvNTMZybr5WvpCnVW/Ka8f2stSwWi2t1yvFM6w1B&#10;n3KNp27lu9rPuPaNZx6TOue0nphiIqrM48df8f4HHzCb1YS04OXrF9jKYKymbdtSDxRB47p2bDYb&#10;Ts5eoxVcri5lrj68xWw24/4777A8OuJXn/6Gx0+e8PDRu9SzhmWC5WxOBk5OT8k5opXdXfjpPXtb&#10;bfRmvjW9B2+rm07zQb0DodU3ngPu3jNzbeyM1/ibctfp+9w8C91ByDFCjNyeNfx3f/8nvLNsGc5e&#10;cfH6JU4pDpYiSJhJPHj4gHY+44vP16TsGYae50+ecP8PfocwbDh7/Yq6qnj17DnLxYyqqlitNyyW&#10;c07PTvnlZ19ydOcOBwcHXK7WvPPgPg8evCNnlJ3n9PQcFBzfOkTHQIVjM3gM0DjL8+fPeHX6muOH&#10;D8ko+qD5y5/+itNtoFok5iP0T8ZqqWFUlQjfmRAJBf52TmpbIQyAiII0dU1VVyQSxkp9wVWW2azF&#10;Osvhcsm9O8d89sUXbIeewXu2XcedO3e4c3zMct5yeXZO8CLKuNlsqOoa3Q1oK6BuTFfCUdOau1Ia&#10;lMHVLcbNMEbOG24d3qJpW7KWvNKMOaI1uxqw5I+SS6ScqJu61Bn1bg/hvd+dObRtWwRArtzYp/Xh&#10;cXxNhTen88hYewJ24iy7/UmpY8YY8d5jjIhEjTWq8e/HzzKubTHG3ZwyfYbG+qrWGh/k9XxI3Llz&#10;i4ODA3LOvHjxkpenJ6QYsQpS9Pi+JwZPNwwMIdB1PTGl3TPufSiqynK4OgqUj9/NexE4iDEWUF7v&#10;xMzlbOFK9DSnq+cpFJjaaLMTVYwxEL0Ix6Qk+walKtqmoa5sEWGS88ddXc6IcFvOGaUNbes4WFoO&#10;Dw545+5djg6WtHWN0wqjwZU6wXbwbH1iyHC53YqAi5L90Xa7JVqN1YrjW4fMm4ZnL5/RdT0pKTab&#10;jq5LOFsBUlNxTgS+hqEnpzXee9brFXVVcbBYMG9noBUpQxoGTs5O2G63kOHO3TvURgR/U/BkJXWx&#10;2hlqM5NzUjQYjaskj+9DxDl5tvq+J8VI5RxtXcsZaBF4TslcidX4jhQlv4khlNsqNVPvB4ZBzgiN&#10;0viYMMEUES+FJv5WMeh97GMf+9jHPvaxj33sYx/72Mc+/jbEHoDfxz72sY997GMf+9jHPvaxj//K&#10;uKkyP/3z9L834fdpfFPTxxR8m/7ceLg8hQ1vgp7XoEClCuT1FtcGraiqGmVgKLDOfNNQuQVajQfi&#10;gZw8lTUoxoYFAaV18faaugdPHUimwOMUzBGw++oajg0ug/fixtZU0mygFNvthpylkeia22vKRV1e&#10;c+/eHf6H//6P+ef/6//Oq9Nz/vW//Qve+9a3uHUobjXDIHBI8JEnX3/N3Tt3uXP7GFuNgPxVM9tN&#10;qO2aIEEaD/M1MYm7akqJIB3T1LMl7398wKP3v82TJ4/5+ssv+erTT+nTmhenZ2QFbV0ThkBKgd4X&#10;B2VrST4TsyKR6Tdbckq0rTSRNE2DDwNm0FSVNIWCOONcNSaVRga4gmuHAR8jmrSDykIIaAW3jg5J&#10;uYDYFNA4c61hva4qjFLSDFjXb4w3caEI9D4Ux1m1gwdjjPT9gNICeqL0Dm6NMZJI+NAXiE0ac7U1&#10;mGwJ0ZONRltDYx297jDasGxbmq7Hrda0paFxu92SlYAutnIczGaQM5v1SgDkwUuzoRKIKPmeXJw0&#10;m7oWtzVjqNsGq92uwWNsLgRAK4H5kF6Tvu9x2lBVDht66sqSo6I2tlzTln7o8IMvjSnFRd1ofAGl&#10;k8ny/UNgux1IuidqeTacNcQsvms6CfCllBbnjRTF801BXRlaU5PSnGEIBcxy+BTJJJyx6JyxGVwU&#10;ONVXco9TM2PwgdV2C9YQh4DKCpcsQ4q4nNj2PVlnrDLiOqbAGItBoWtxUFmtLri4aKTZKAQoTVga&#10;xdnpCce3bwuYWFzRfAi0TbnfCqyWpveUi/uCdeKkkAQ4GR0YpnPqTeDzptPP9O/KD15rDJr+eXQ6&#10;99ZPXDbhcrVh0/U0VYW1huPbd3j46BHvPHyHn//857x49hwzOsjlTNCBvh+onMNpduNIa7UDRG0q&#10;4FzORD+gh1BcNoo4RF8cHYYgDVNKF2d1g3ZVmTO8zD0oVGliNsUZa+gHXGlSUyjIqkBgBSpJ+Zpz&#10;UyruHePcB1wDEUd3F1NcvxtXkVImhLi7fqMTYy4w7fha06ZcYOcaeFOQ4CYIPwVPtNHkmN/qrCVg&#10;3pWT+wjMjv8+fY9pw+b4Wab3frre3lwDbjZ0XjmAX0EQu+bY4oK8Wy+uwfoardm5iYkAiziLxCjj&#10;BPQVbDDJF8bPODo870DuAvQaV/Hxd7/Do0ePqAu84fuBnERtQmtx2U05l0avCCrhKkNKMqco5cTR&#10;JUWMzlgLL56/4MWLp2xWl6zPL8SZXbNzHZTmRHG+2gHh0xwnX8FMU3h86oyTcsBQcoOU0TGjVLzm&#10;9Cnw+5vu4m8KIFzdp7E58RrYzZswOGUcKaV4/vz5G6D81Xj7ZlGfXRNuilRFZObqs77pXn41N1xv&#10;ntzd81wcxSYNjZMvcC0vGX9PXJq5BpePnz3mt+edCnVtDE/zSjUKFwiPBIgYj7PSeDttTB/BMGPL&#10;GpVF2CYGgWRHh+sRELh6JvNufpk6N03X3mkj6bSJddfkGXwRdRAn5raRZsWh7+k2G0JOOFdRG8PD&#10;d+/zne98xMOH92nqCmsV2jhePn/BX/z5v+Pr51/T9x2bPrFe97hmgTUOpRLf+53v8PF3PqRpHLO2&#10;YrlsWF2eE0PgF7/4lMfPnrPteipX71w1c07M5zOObt/mYr2i0gL4eu/pho7XZ2ecnJyxWm3Ydj39&#10;EGibGTXiuN3O58QQ0WZg8P7KTa2AySlHAeKz3TmFT6/N+Jw453bzhzS4ymvJuM8iQFTET+q6YbPe&#10;4PuBi/NTLs/P6boNOQXqShqFnRa3KMG0MzkmEevZuYLZ4tFudkBCzhlVGmKtsWQ15n0KoyykInxT&#10;3G53gjXDIOtLgSQrK+PSWgtG49NAVomUBGaMUUSpjHVU2lAZjbUaa2usa8kErNHMFzOW8yVtM8do&#10;Ec+Yz+fM25lA8HXDwXKJdpat78gqsVg2HBwe0zZzVM4M/QA5MYSB84sV/eCZzVqMAXTGxyT7jyDN&#10;+UqJKITSWmBEddUQbpQTMSktMIVRCpUqgeSNYUhQpUQ7mxEQJ0NlNbptsFpANG1MWWdkj+B9V+ZB&#10;cfNN1uCcwmpHsoYUTWk6z/TDIPeFBGiBF33AWEdTC0QTUxJXSfHXxvtAX9zJdHG8N6ZiiJecnF2Q&#10;C4injbxePwziLhcSZLk21hq6zRbfi5DQbDbDWQctZNVgXUWIA973dN6jhp55jDSuJlQRP3RXDeYF&#10;hAldT8yJ2XxBzIGhF6A7l28Xi2ts1cy4++ChrJfBc3m5IfiM0ornr894eb7C2OKe5yzL+Vxg9fLZ&#10;jTGSo1sZ585YBh958uwFFxeOw8PlznktxUgYPChxos5ZwH2VDMPgsUZyX5QioPEx0A+erh/E2VWL&#10;k9n0GY/Bi7BNXXPn3j1QMPiyn00JpeZYa9hstnRdR9f3nD4+g5SpraNyjvlsxvIgYRqHqxxYu3PS&#10;VKY8jzlRWYe2FcaKSFOMGZ+g6/qdYJK1dvdnU0TDesAeLNH/H+orQ1SoZHBVTVU7rNNYo6hc2RsZ&#10;Afkuzs/RStYnUNgw5smJGLyIOkRFCgEKGJ1SIkT5jCkmhj7vGtXRiaqdc3Bwi74fJmJSIpLTr065&#10;PH25g54WyyUhJs4vTskJNus1jas4Pz0jpYgzAnzEKEDcmKdbbUk+SZ717CnaWRY+kxJ88esBPwS2&#10;g+d7P/o92kWLrQzWaLQzRUiuuLwqES/L8FvBsps1qv83P3MTbNrB2DfyjLfly7uc+Uat6+r95aJK&#10;TqB28LfUdt50cJV9nLznKAjRdVuaWvYV3dCLoA+X2OKKbbWR/X1VgXXElLFWl/3nKNoz/WxpB4xd&#10;h3uuXEmvIPVUhNyu17JijPzyl7/kX/zLf8nnXzwRF3PnqNuK5WLB/fv3+cHvfpcf/OD7PHr0LnXt&#10;CCkXmDhfwZbXvjvFSVSEyXTK194zxEDebqlqh7OKan7AR7/zI97/7g/49S//hl/89Kc8ffwVm+2a&#10;rg+0TU3X90AUUSDriMU5PaVIippRaSBn2WcMPjBr57u8M8ZAU9eyVl3Lm9NOYEFpg1QjZP3PiGe2&#10;jyJiGVNC5YzZ3YOEdRZtnYhq2Q6wBdaJVE6e2bpynJ+f8eTJV9y9ex9VxDrEIT0RddiJF2a6q7Jj&#10;AAAgAElEQVQlru8pZ6y2NE1LjAKnyP59ItJIvgZ9kxNagbMiJDk6y6cYubg4Y7vdMnQ9d+/eYT6b&#10;sV1dElOQvXDwGBOxzkCW/ZrKGq00GrXbz4dhoK5rjHMoq3BGxu7BwZKQk7hJ5igCSFVF7WrmsyX3&#10;7muGYUPOSWAzMoqMTgKJRz+ut5mgFMmIWIAxlsVsXuZpXYBEub4qZ5Yzh6sVMSV8isSYIYuj+NAP&#10;rFfbq/utZDzOZrMCfwVmbUPlLLPf/YhvPbrH5WrDer3m9clrTs/PRDCqG0idp6parK0IPolYhU0k&#10;IpGIyxq0CAllZH7WpY55BRXLPGKMoWkMVVUVQGvg2dfPqJuaW0eHHN06lNpMU+OqBmvF8TalruzD&#10;LLaqpbYSM8EkdHnWRQgo78A31LhvE+Bc/k7RtjMRv0wCnC2XS16+fMmsaTg6OuKdd97h9PSU7WbL&#10;0HesV4qDgwVHx4c0jWPwnpcvTuj7KGDf0PH517/mb37zJQeHDe+994A/+Mnv8z//L/+Uk5NL/tNP&#10;f8G//jf/ltXlCsgslwv84CUHiKtS2xnoh4F5mXdu375T3Mb73b53BMa3mw1Pnjzh/Pyc27dvC/xd&#10;hBGPjo84vn3M+fk52+2W1Xpd6hlxVzdbLhf0vQDq9+7dK+C65B4irliTmwbnHKvVipwzi8WCqqq4&#10;uDjh/OycV69e8s6Dh7Rti6ukJtF1W4zRHB4eopXi9OxMwMZUBB5cRc6Jvu93udHo2DvWwse/H0UA&#10;x/FTVRXee84uL3awoHOOnBKvX5+AuQ5U5lJDmULjo0u1AJ9X9XPvPWdnF4xChiA1IuPsDuDs+54w&#10;DOX3TXF479ist9zOSsRb2obT01NSCpNa1XVBs6n43bT+opScKSgUOSQMhraZcffOXTarC3EEjgFj&#10;7LXv+Ua9a1Ifuwm+v03M8m2Q+9ucw3/b2ddNoHr6Gm+ryb3tZ6/VO3a1n4TWdlfvfNu53CgAOj4f&#10;N3OXm8Kdu1xlUnO6er4EgP/zP/83/M7v/pCDwwNuHR0yXy5RGObtEmPAGc12uxEw3igyicGHnUDI&#10;xeUFWYkoxayZ8d6j9zi7uODzTz+l325Zr9ccHx5xcXHCLz75pOQGCYUI7r3tc7/trGscUzd/5qbw&#10;6Cg4c9Mp/m0xvW+mCEiMNYjpM3olNABKSU3ZGHkv7z3eexGavXE2Nww9M634b//wJ3z30QNMt2F1&#10;+hqrFfcePsSoxHZzzmzRcvfOEaen5/htjx86hvXAvft30CHy6vVLTEo8e3WC955ZOy+iGw2zRcuL&#10;L59gjOHDD76NUprNtsNYR+89GPjy8WMeP/6KdnHIreWc1iqIA+vLC+YzByRevHyJrRz1rKXzkb/6&#10;xWf8x599wTpKbfqWUjgtgsq2uLfLWaPkEjmLyJtAtIkQPVVdyT4ACEmua1U5rLO0bc3tO8f4bsvZ&#10;+RlG57Jv7+j6ga7veXj/He7dPqZtatanp7RNzWq9ZbPZyJ60CCM764hZRHllPlMiKpRgFOBr24Wc&#10;WWhD5So5DzLFRb3vxV09JpIfdvPI9NwQJfOeQpPLOasuNT41GSfD4Heu8W8TXkjFRdu66lo+PdYv&#10;ow+7nHWsrY/PPUVga4Tjx38bXeBHgZOdiGMRDa+qajd3GWMxRsQ4x9qdnJEa3nnwgPfefwjAyckJ&#10;m82Kvt/Sdx0xeDarFWEYRNC6aUlZBBtzTmTkPME5hw+BGBK1G0VJ7K6uqjDErHbiMKNoSyz37kqS&#10;BKw15RqZnahHigGF7J+0teI0H0RUqm1blvOW+ayhrRuauqaua5Q2DOVaeB+IKTCfz7l75y6zpqV2&#10;lso5jg8PaKyh0jCrHbO2pnEOjKIPiSGBaWaoqqIbRHB0s16hSCSr5YytbpjPWh7cu8/5akW3DTjX&#10;MJu19P22rO81TWVwNqNzOyaMVI3Uni7Wl6y2653YgrNW9ldlDuyHgZgSTVXJXKQU1pQzAyOpQNIO&#10;HwMX5+dYV1G3rdQSUcVFPuOKWH2KkegHTIpy6pETRQGRHD3kAFlEuKxxZf88FzHNlAkpkIdQamWK&#10;ytkiUmD2DTn72Mc+9rGPfexjH/vYxz72sY+/1bEH4Pexj33sYx/72Mc+9rGPfezjvzKmDkjAG85Y&#10;cNUMNP55/Llvah6+2WBzswn4egPK9Yacm01K5RMgyOtVg05OWVzWUyJjcJXDVo5tPxB2YJq0qsYY&#10;CN5jjKOuK7ISl7zSbY1GCaw6uS43m5ymkPvNmDqXpCzNk48ePeL07Bf4GNj0PXFsplVq54IyhtIK&#10;VObDD7/N3/t7f4c/+bP/k19/+gV/9Vc/5Y//8T/CmApjigp/CvzlX/4Flav5yd/9Ce+//x51UzMU&#10;iCKl+Nbrvfv/pcF+dM1U5ex658xSGnesNjz61vvcf/CAb733Hl98+hu++vIznp+e01jDoqoFgNR2&#10;14yglCXEQMzSdBrWG1GUL44yAvlEUlKl8UIaRvo+MAwe58S9ZnQDgLxrboMC0WVxnhudF5xzbLvi&#10;6BcDPl7Bw5WzpBh3kO/Y0NA0Dc5VO+B+bCAPKaNiKPfSY7Xd3XOtNFnFicvXFYgrAJtFa7DO0vVb&#10;fEo02oC2GGOpjGPezpjNZwyDp11uuLi4ZLPZMNeuOMkLDDFrZ1R1xWwx5+JyxXbbEfoBo+DW4YFA&#10;8kdH0kxeGoCVNSxmc3FVS4n5fM7oyDKKQEhTmzhsN02LNprB91TRMTrZpQgxRPrBE9KCbdfRdeK2&#10;llIiWYVJegIMinutsVbcXlMAFCEAasA6BwlMgcVr62CEaNFUWhrKFZrKVIBhVDJQ4vcjDog5U2lp&#10;j47FPdVVFu0sWcu4Tk6aM0JOGO/xKZamNIFJ+yGTEScrrRRhiGQlz+1ms2U2m0tTUj9gtaGy0pgR&#10;o5fHJgg4HUMRHKhqaueu3LFjFDCsAKGZXJwQ1G5uudmQd9VsmicAZZSZbtfEU+aJ4qZAeTzW6zXL&#10;5XL3e23bTNymi1tTaT40lePV2TkpeG4fH/MP/9E/4vWr1zz+8kuePX0qjS+Y4kwm8+8QxQU5F3DU&#10;GisOeFmemRgDKEhR3E7kmoad65CAGJGUE0pFXBaHiowmIX/PKA6gwLlKXEbLiBi/5zj/ynvK3D5C&#10;uiANoKvVatcYtVwudw2Q0XtcVQtEWdyqYpSfG4o77SiA4pwrLh15xCJ3blzjvZuCMyAOt8Cu+U0c&#10;pfVVoypvd3yXVU0ceK0xoA3WWKw2bLvtDoSYOlfmJKCmQlw0KG4aSsOoxnITOJ9+7muNwKOzJfka&#10;UB0msPVN5yRZlzXWyucaG/WnjvHj70wFCW4K54xrpbGWEDxKGz766CN++OMfszxYlu8Ry1jPWFeg&#10;UK0wZZ4aG0nrAq9kJXCYuHRXNG7G46++4NnzJ6wuztiu1sxnM0xpDqM4mIywz/T+vU0M6GaeMnV3&#10;JmuMlu+SY8RZuxNYyAVuuPYaI5xSxoAqTZcqX887RjeeaV5105UnlWY455xclwKiTJ3Gf5ur1dRN&#10;O4RYHDJtgd6vGtKNMbtGyrHh/qaYx7VcaTKmpoD69Bpfg9V3cNZVnrlzLSvvPzrgTa+FNUYAuslr&#10;Xj2fY87FDgay1uwcyDMZwlUOm8rvVFWNc1cNn4MXsHZsHjUFgvqmxvrpeJ86xI+fbTZb7MCBrusI&#10;PqGNKhCzJaXIZrsu+YTh/p17fP973+Pjb3/ActYSogg9/fyTn/Ps6ZdcXm4ZvGK2OKJqjoBEyGuG&#10;fkNd1zx8eJ/vffdjPvj2eywPWlCJs7Mzvn76NauLC87Pz3n89Aldn6hdDWj84LGVY9a21E0l7lZJ&#10;0afI02fPOD89YbPdcHJ2Tt/3VHVL7Wqsq9DGXhM+yRYICuNsESy4EskY5/G6rneQ+01IIedM10l+&#10;OwzD7u+cM2SS5INK8tZ+s+bls+f0vUerLJCy1bhZQwxeAPeyhlrrBLbKkLW8BuV1ZMxL0/2Y31ZO&#10;xo0qLpAph53jrjMW1+gCruQCZMg4NIiz2BC85K9GsHoVAtooqroRh9ccyTGirUVpg3U1rXM4pXDO&#10;UNcGWwl47CrDrK2Zz+bM2jnGWJyzzOdzZtVMRAyco5nLayurGMKAH6SRvXE1rnKYbEkxYI3DHh+w&#10;6Xp88KScyVlTWVdEicZ1ROZMo2QdNVZRV455s6CpHDpHcpa5P5XmdmMMKUQIEWs0TllShi5HYi4w&#10;ZzRELVB6P/ScrtacngpAt5i3KCX322gl6j45yb3TWiDbriekLcY4jJZn2YdA086om5Y+eEyniV5g&#10;4qYWiQZrDUrPmS+X8nx7gSRfn5zRbTpmbc3x8dEuz9putmy2a3zXkZLCOTmavLi84PXpaxHYqCra&#10;tqVpStN8cejteo/RBh+3XKy+Yta85ujolrRwx0COiZQC2/Was7MzYgZbVVhXk7IiINBA3TYkRKhq&#10;Pl9wfFxhnMwbvY/4fhAgehi43KxJQNNUVJVhtd2wWq0Y+p75bM7toyOaqmJRV0UAAkiS011uNlyu&#10;NyzmM45uHUKWNc0oUDlRW0vrNMFVJT8RR7cQk0DtOHzK8n5FlMgHeS5W6xVVVe+clpu6JgQPOdG0&#10;rTjsaRlbZMnN2rZlu91inGEooFgic7FZc7a6pE+Rg8MDmrYBV+Gso65qQGFLg79TFpSl7zpyDlhR&#10;aiEHAfhNTsS+k/xLG5xW2LrG+/4/C8i8LfrtFutqmraldhXaGupaAP3F4QGnp6cCprQ1m9UF2yHt&#10;gLuL1SVdH+iyIkaKE6YmRXYQgVaRGFVxtB8duDMajVKR+w+O2faeGAd8tyX2nurOIbODJVlrbFXh&#10;fE1bN/jZgDVnKOsk97WaFAOkREQV0SBFDJHQdzROY2wixY4XT8/oViuapsabUxQDKW15/KuezeWK&#10;F8+e8e633+Ph++9yePuYqmpKzpKJg8C2WV/PFWWbV9wByW/UiZRSBQYo+YxS00xLxjJAETcRyGW8&#10;PqBSRpXfH3FAVZ4BAYfHD8HOcVvWpAICFMGsEdrJ5XMqUYeStUzp6y7zKe+cAjUagyFFEVaz1pJC&#10;JGaFai3aGYzWItKSISYB68d8yCiNHgGbpEjlc6nEG3nf1TUrok87+E/vQLpp/n55ecFf/vv/wC9+&#10;+Rty1iyXArxVtSORePziGU9ePOM//PSn/P6Pf8wf/YM/5GBxgLGWwXu0lXxNFUEsVAKViUBSyDNX&#10;BAUzYPN4jxNDPzD04mxsjGHWtvzw/2HvTZskO7LzzMe3u8SWW1WhUIWlgG40lt5INilR4oyJZqJE&#10;mc2fnRmzMZsPmoWiKBsaxWaTBLE31gJqzT0i7ubLfDh+IyMTBWo00jfGMYNVoiozMuJev+7Hj5/n&#10;fX/+u7zxxo/57tuHfPzRh3z26accP3tCYTXGK3xIWFOgoqJvO1q7RqUSrZE1PylCH2jXa0onzore&#10;D4RhwCREoFLJ9RmdLkenV+MsIa8NReVEXsVYnC2zQJtFpUTyItCG0pT1hMl0jl41DD7hhyHvlxM2&#10;z58qBW4fHnLyPDvdGvC+Q5u9q7zCWkLKS55hI7hVuBqlNX7j1qkFbLEWDASkzqZSrpMGgfVQkHqp&#10;jQY/4NsGvCcQef70KffuvcxkPuP0+AQfPFYFjCnyfQpEDxjJQeIGRhLBHt8KOKMrhy0qEbxLnvli&#10;j8NbBcpkwatBBGSccxhlmRQGpaNAVlGgbZ0SfmjpVsstJ/LsBgwkLyC5sRaSwHAivCUiFElFCqNA&#10;W2xUBJ1QyVJZS9/3tKqlbTuGzqMMOGsoCovNn7XUCVUYXLDUhzP2ZyWrdsKtW/t8/fBbTk9XtJXn&#10;YrmiaRvU0FG6CkXEFeK2bhTURcJHaHuLUSLoV9hKhF5Cj/c9WiVKJzmzuLkbkhZXeaWgaVsuv1ny&#10;+PETpnXFwdEh+4e32Nsz+KElxQHnSggDcRCxF41ibzHHx0GAVGUhKnRRMqtrluu1CBiONfSUaPKe&#10;Y5w3JlXJ4f4eF2en9H3H06ePKcuCxd4+L718l7qsaJoVPgx4n9g/2Of2rVuc3bvg/fc/YLlqKScV&#10;SUEMnufna57+5kO+e/qM3//VL3nttVf513/8L/iD3/kF//nXv+HXv/l7Hj9+QgiBwhW4skArI7tk&#10;JXvm9brBZHjNGMNsKiII6/WawhYUi5K2azg5OeHi4pw7d25zeHiEzkK5k3rGdDJn3SxZLi9omoZn&#10;z55hreXWrVtUVS3iojZgjUVNxB32NAa6dk3fydp8eHREXVXsz2f0fU8YeqqixhyJAOlyJTlPlSoW&#10;iwVlWXJ2dsrF+bnAdk4EchsTBO62MpfHlDDeiTDOlqja4aGA+/3QM6SIRUThEpD8wOAHEXrTIupk&#10;jZV9vBGBDqmLVGgjYrBaa2LOn5RSBC+5qSlkj9OuW2JK6Fw/Huc1PYp6DQN2tsDZgqEXgFGrSFWV&#10;dF3P0HX87d/8mluHhxwc3WYxqWlXa/phQBnFfD7JZw4pw8HgezmnsdZKTQuN9+CsY+09IUpN0WiL&#10;MobZ3h4HR0ecPT/OoioGVLpCIkfBQq03ooZxrEeMa/KNM5/tPf0oxhdy3UFrfVWQ/EfiJsh+83U3&#10;NZ6t9TleKdJcEwRIuWagldrMDQJxjmcR4xmSJYXxM8XvnbvdPJdTN2os197v6Ci/7UyfZM/8xW8/&#10;5/j5Ma+/8QZHR7dwhaPvPdEHJpNaREOmEzQiJrxedpw8e87z58fszQ7YW+xjtOH58XMA9vfmck6T&#10;Iufn51gC3fqELz/7iLPj5yg02mi0haydcK3+ui1kcNMBXs7L4vdrYNv3WLE5C7spunizHnhN/DLX&#10;EJTZeg7JIo5JxLFVGsfglXi3UgalIsEHlNGbMZB8z9wa/uhXP+e9B/eoTQQHrYOjW0fMFzOa9RJT&#10;FbzyxhtM6orPP/8SlGb/6C6PH31HPZnQt4HLk4ZHX3/LatlgbcHFckVVlhwuFnz7+DHN6pIHr73K&#10;y0e3Ob045+DwDsvVBX3XoVB0XcNsb8b+3j63CsusMqyW5zTtBQ9eecCybfj6yXccvXSHlODRszP+&#10;5qPPaYxh/2jB/qRmzxUUWmF0IKUOqyfoqEhDB9FQGkNhFEM/XkdHpCWqiC0NMcgYLZ1jUhTszRfs&#10;T2esU+D08hyl9lmtlgx9x7ptiTGwv5gyLTS100xLhy1rTs7OGLIju05ksVMRjvJDoOsGrDMbUSbJ&#10;WSOFVbjSidBzjPjUYrzZnJN1rYh2OVtitKXOgudjPVjGzngOIEB2DEHy0CgCENOpCBNA2AjiCiwv&#10;5xvjWCxcHt/2KpcvnAjSpSym2A+dgPxGZ3Fayb9H2H0jyIFCJbU5q5NSW9qca8oZpJzBGVtgbcGk&#10;KvG+FxA6BJwGTaCwiq8//5ovvvqCp08fc3p6Qj9cndMYo6nKSoQSjcXkc4cQA0abTQ3d2SBzf64N&#10;WOs2OYlzliLXcTWJmAJaI4LwShOD5DrWyl5J6oPgtEarQF1q6qLAuYoQFM3QY51hbzHlwWuvsDef&#10;U5YFJtfSZd+vadYtlZMzLVdaXnvwgFfuv8KkFAFdqzRD0xGGHmsUk6qgyuNI8nxFXRYYp1AqUU9K&#10;ps6wNJKHWw0xBFZNQ6t7QkiURY01MQt4TbOIX6QsHIXVaALWJJxWtOsGg8zfvXYorXBlJQI2Csos&#10;piz15QEfBvqk8pwP+AgqoI3Bp8RqteL09JRnz5/hnOXo6IiDgwOUViIwjKL3IihQGEhBxoLRuZ5u&#10;NYOGYBXOaYKPuKLAWRHAdM4REUHN3kf8mFMYQz8EjEqb/cEudrGLXexiF7vYxS52sYtd7GIX/1Rj&#10;B8DvYhe72MUudrGLXexiF7vYxX+HeJEjxfa/bX89NoD8kGPCTdjvytlU/yA0f/Nnr30tPajo3Ay4&#10;9c42zrMxJqq6YDabMQwhN7SojWOSUQaVBFZ0VYWyGazKzeLiJCygyk1Qb/zzJtSk+H6Dk8AxYArN&#10;e++8zQcffoyPkSdPn/POO0qaDbNL4HhtRlhb3DMUP/v5u/z5X/81F2dr/uqv/oa333qbV165B0kx&#10;+E6U+v3A+3//Po++e8zv/O4v+eM//leANAxfAbLXwaztv9vAkWPD+PfuAwwpZtcOx9379zk4PODN&#10;t9/i048/4vHDh1x2A9oHqsKikhKHKpMIGrxPaGvxfc+qa5gYQ0gBa8A4wwgfjk0ap2cXnJ8v2V/M&#10;uX27RBmVnbMj02m9AcWcc7lxSxwgnbMUVUWI0sw8AvEjJGuN2bjq+BDQWY1+OrXU9SQ7cYA2TsCn&#10;7GodM2CTVNo4J3gfxEXLXbk3EKVZzQ89IXmsKRkGcXQoiwptHFpbfIg4V1JNplSTGlSLNuIKWK1W&#10;DF0nbqtRABftFD55lDEYZ/HrSO8HrJEGSVuVRJPduIJAKUVZ4ly5edbKsiSEq3E5DJ4YxClNm4A2&#10;4jZmfccwtDIOogDkMUTqWBGSYzL09H7Ax8hyvaLpWprzFVolqqrmaFpTzqas1j1dNxDCQIyRpu8Z&#10;fMB7aUQrnSPpRN/7rWcnuzRqjYrgtAElMKBWARsSMQwZNkx0UdwsYu9p+x6MxrpCXJaCNFJGDLVz&#10;G5hTxBMEzFk1Dd3gxY20G7JIQiHODOsmQxkFMQnk0fTiStKsLbNJzcn5xZZDsYwFgZzFdaksHZPJ&#10;DOMKcdcYRBCDsQlqy7Xph+Y/8utzQ0Rk829Kgxqdu8XNS+XGd2utgF/DAJoMfCRxklytcNaStOZ8&#10;eUk/VGhjefnefZTSdG1LDJHow+batV2bmy8F6ur7fvOaReFQWuC5pBTLpsvulVcCFNpYQvQiLKGi&#10;jC3pTidG0CpDqPl6R5WunBQZvx5dkyHFRFGISMZkOmXoewbf03XSAGeMoa5r6rrePAfWCcA3NpyO&#10;c0NZlqyaNrvUX83lo+vM0A8M/YC2V1CIMWYDYI7roN40kLKBqUMQEYgQBJpw2VFley0MIYqLXnZu&#10;GV9/fJ+jIMk2oDz+Oc7r4/wZY8wO0io3KrNxQHXW0Q9y3+RjXjXFCm58E5BR2RFSXYOvtXTGb5xV&#10;rDXX4OZrLvJbcPj2ur/93lWGF3wI3HnpDr/3+79iNp9duWIPCR8GUvI47a6EITJc3zcNPkVpXjMW&#10;0gjWQF0WnJ0c8+13Dzk9P+Hs7DQLIBTSIJ3kno7OcOOYuOmafjMHutkoPL5XueeRwpWYgu+JJNwE&#10;xUdXxpvXGNg4UG8LPWy7im8D8FfQPteA9Jv523Z+90O5FyBrjxpdmUIGkK5yitGVbhQ3GF97dKnb&#10;htkTbFywx/lg/DpyBfhfExVKV7nI+Cxsxoy9coe55qgero+7KxczceIUCF6j9JjvZdg/XLm0jXB7&#10;zA32y+Vy4+YF1xuuR0g7bvLbK+e68V5eNW+6zfM5zs8CcooDadM014Q3Qgh0fc/+Ys7rD37Cy3dv&#10;8dKd29w+3Ke5XPLs0UP+7tETvnvyhC5EXFXhbE01mzPRhoSWNa7viF5x/+V7vPPOjznYn6E1PHn0&#10;Dd8+HHj67ClPnz2laTuBkKzj/iuvsV52NE0rTa/TKbduHZJIuELW0+Pnj3n06DGPvvuO6XTC3t4C&#10;YysmtmY2n4krY9sKaJXy/QvyO1JuihUw42o+HYHxq970KyGPUdBkHOdaa6bTCUpphqHH+w4/9LLO&#10;5mvfNQ3T6ZzD/T2GrmW5vMD7HkXO6TSbOU5cXsFYtcmf9fg+nQFNhj4FprRW4F9ZD6DAbe67MYYi&#10;C98EJc/t6ASm8jiwWmDJ0mqc1uIubg3WWYx1GdJMAkpphzKOurQ4q5hOahZ7c8pSxCms0zinKYoS&#10;YxxKGabTCVVZYpMIEbiqoKgKvB/QQXIdudCG5fJSAGMrQj/OFJSVxoeBy1VD2/SURQWlxhWgjGLo&#10;B4wGHwdCGkWpLMRE33bEbgAGlBoFsbIgDFlYQCOObrbAD4FCVwxtK4BOGGjaHhD32Ha1pPfSoL2/&#10;NxPw0ntxwNaRGBTn56ecnDzn4vyCkBQJJ3mWFTDw9OwMay0Ht444OjzAGU0aYVi9oCwcYdBoY/LP&#10;QeFK2rYjzhN7919jOqmw1mzW6UJbFrMpIfic62cnq+mEEYrte3HuXq5XdH2LDwFnC1IQl1ofO7qh&#10;p3AFT8+OZexpLeMzejTiynp2sSZiRFDCOlxVYApLOQxMJzMm9ZTpdMZsOsU5g3MGUnZgDlGcv1Ik&#10;aY2xhocPH7KMicnBkbg5FwUKhTOKQitsnrOHqGiVp1/D82fHzKbrPPcpqiyKYTOYpjMknpICDSpG&#10;tEqEpNDGUefnIuzvsW4aLs8vsmOlR+s1zjqctQw+EsLAMHTMvOfo8JDSFIQozu2j8NW431cZTGqa&#10;hm4YuFhd8vT5MX3v2dvbYzabQVT0nWeShW+UcegQKGvFdCbQJiHg/YAfZN+SYt6bar2BK5VWFFUp&#10;Tmf/lXFxucQWAz4I2F6WjqoqKeua+f6MH9++w8mzpxw/e8xlVTPpegHzVhpnFZfLFtsOXOQ9rslC&#10;KeLqqyGO4PZYExFQcOh7sBbn9hlC4OLshNl8Qdu29G2XhacsRVUzKSxVYWnWjQD0wWMzgKFUzim1&#10;NON7H/FDhzZZwCl52vaS9WolQkRDS7Mc8LEjNQ2uWrFcXjI9fsKjb79i/uE+b/7kPd780U/YP7ol&#10;AL4TaCuGdK0UkQ06M0AUXpiPXatR5dz5RXnQ9rr8ovpW2gLQuOkAf5U2c1WBUpv3ty1w9L1aWfj+&#10;mBEhPwHYdBaU0EpRVhWz2YyEZrG/R2ENwXti34vTuA+0w4Auy80+3RjZKyRtZDwnXli7u/rMV4IB&#10;L8pLJR+xnJ2d8dHHHxNC5OjwgNdee413332Hw8MDbGl5evyMzz79lGePn/B//d//gW8fPeZP/82/&#10;5d7L95hUE9q+y3lV2rKbzyIBo17B+GVKROK1tV9yxbipWwhMU/OTd97j9Qdv8OaPP+Wzjz/i66++&#10;4PzsmFXTsr+/jylEiKppW7SGsio2DpxGa3H/9LJ2BZ/n75iI0RNy/ju6ZW+L/IEI5kgI4IEAACAA&#10;SURBVFRVlYErEQ9wrkArAUN63xCJGGVo25Z12+Ml0cQaEclKKREGvwHfisLxxoPXOT47JSWoq1oM&#10;FSM4W4jgS84vrLX4IRCjAEDWWIw29GMtk1GgTfZpOTkVEC9Fgpd7Pwr6xBRFQM1YhiwyeXzynFtH&#10;hyiyiI9GagI6i/0khY8yB49umkPfo1C0NLR9QxUXlElBkDlmWtdYZxn8wHrd0LctRVFJ3cJlGQhj&#10;0cqi8KSYCL7P+lUGawvIru+g6LqBrl3n63p9f6wYaxACYllnMUmhjBKhowi2tNTFDF9XIvhGJKVR&#10;hEKLOIZs0SiNBe/xJEwU8YKXbt2idBPWzcD+/h7rds3F+TlDFyBD+lpFtNNoY/EhMSlL5tMJ/bDH&#10;4KUm0w09bdcy9H3OXxXBGhGfHGQvUpQFPiQiisF7zi4uWa7XXFyuuHXrNnuLheyVgqcsS3SQmldR&#10;TNAKrNYCk2vH8nIt+WoWnfA+UFi3ge1GoanRAdaHwOXlJQcHBxsBm6ZZ88knn4DW/OKnP2U+n+HX&#10;A8vlkrZp0MBsvuCP/uUf8vU33/L8+IRn8YS2jSym+1idKFzF3//dR/ynv/hL3nrzR/zsvZ/xp//u&#10;3/J7/+xX/NVf/RV/97d/x+Mnz1C+wpmC6WSKSjB0LX0rwjRt29K2Ilo5nU6p61pygyAgrnN3aNuG&#10;09NTzs/PuXPnDoeHUpcLwVMUjvl8fm2vKd97wf7+wWZ/orWmqipu3761Efz76uuvaduWx0+eUBYF&#10;0+mU+XzO5XLJ5XoFgB8C3nvOz885Pn7ObDbn4OCA6d0Jp8cnnJycbJ5/qZXJvpsQcIWjtG4jpDkM&#10;A9PplKZp8EHqxEEFhi0h3VHMb9y3js+DdQ6dawdlVWKM3txL2fObq3UgRWb1jOl0ijqQfH+5Wm32&#10;srL3TbRdy2q5ZLlcboTujDWopHN+Jjv8s9Nzzs9OObp1G2sMi/mMk7MzEjCbTRkGL7l2rpcUhYgH&#10;xBSzkI+s/SrP2ykGghKAVBvLZDbj4PCQ1XJF26y5sarItbkhWnzlyq6zkCc/KOS8XZt5EdD+IkB6&#10;u152U1z6Zi3mhWdwN4D9a8LUWwKpWl/V3WSv2W3EAl+QwrwwJ7hZX94WsxzrdwcHB6xWK3HRzuPq&#10;4vyc93/zt6A0RVVxeHjAGw9+hL19G2dqEevFYUpH13dMFjNeW8wwOW/49tuHlEVJs264vLzcXM/n&#10;z5/x+W8/Z7283IzRTb3Ge9lj8GJRyptCP2MtL219NhFalXXx5pgwW8/BNgR/U6jxRfc7bokr6LyH&#10;gripmd4UADUbsVGBd/uuY2rgd977CW/ce5nUd1SLKb1XLPb3WOzvgVJ0w0A5mzNZ7HF8fIJyJW+9&#10;/QpffPElMUYmkwmXyxWffPZbYtcRQsCHlj0WzOdznj57zsnxMUdHt3j3nZ/QtD17iwUH+3ucnB5T&#10;1xNSgHld87O33mRaTVlMavrmjHVzwe1b+xwcLvjk40/pvccWFZdNz6/f/5iLsxVHd25hS01pLU47&#10;SqcoCo0xitJK/blwjqoocYXUIoa2IwVPHDzBe4rFXM6lrJZ6CYmqKjnY38NoRdeuqesKZw1D17Nu&#10;GpbrNUVZcHS4jzUKTWAxm1FUE/q2xVkj+ktKY+zVvO6cy/XVPN/ke+6c5BtJAUpybBGdkvOeIj+j&#10;sjeRHGy7/metJV3bJ2TRhBCvnfFszp4348ts5qdxHt8Wz9yucw59L6KQ+fOk8aA8x1iTvimEGmMU&#10;QZoUNsJdMSWUNVgt98gaEZ2ASBhaztqV1JdjpO9alpcXrFdL/ubXf00YItoqUgoi5Dat0VqElEOQ&#10;XNTkcxznpI5n0tXn1PncQpHQQX1PSDSNSrGM9VqpFxaulBpvTGikZhZiwClLaR2FM0xKS1046qKU&#10;2rwtqWc1RVXgnKyVIXqWyw5nHNpY7h7d4vbtO1gjInXRe5brFa5wrFZL6vKAGBK6MOztLWibNRo5&#10;s/QxkKLfjKOYz6aUkfqes5aD2SwLocWNEHBKicLKuZr3nuREqMA5R1k4ysKiUiT4Hp0ChIitNZqE&#10;MoYiRtpeRGe8CdjCUthyI3hvi4LSST3S57PsMKykT0JJ7nC+ajm/OGe9WqGVYrVa8/z5c0x+7yiD&#10;UUZg/9IxqQuMltqUc+I8HwmkGCicIdnxfMJsavTGGrQtsKXCh0jfe/q+I/mBqBQ67AD4XexiF7vY&#10;xS52sYtd7GIXu9jFP+3YAfC72MUudrGLXexiF7vYxS528d8a1y0wrv2T0mrjRDzCSvJt6QebeV7U&#10;dHsTJN9uOHoRXHYTNJODemk4FdBNmoH64Gm7ltIorKkppo7CWFLwqHTVgEBuakXpDfRn8sFsiOIC&#10;ra853apr10caB9JosrsB4Mfm3W23DK3EHfHNN9/g3r2XefL4mH/4+FN+8ctfcPv24QaKGt0hQgwQ&#10;pREthJ69xZx33/oRf/4f/5LT5Rnvf/D3vPzy7Qw2ZCjdGVZtw8npGV99+SVh+EMB8WADZI0u6iqJ&#10;6/XGDWV0Rs2wRtp2QokRY+0196sYAgmoJnPq6Yy7L9/nyeMnfPnZp3z12Wdcti21M/SrjtZf4ipx&#10;nlTGkUxk3fYo1Yv7jBMnhNHZxlqHtZ6mG/juyXNCSBwcHFBWhXxeZWh9IKEZQsTasWE7YbJDUMoN&#10;Ml2XG7hQ4r4xGkX6iO8Hog9M5yW2cNjCSsO11uIOnQI+eFx2u2nX63zfxc1QayUOpbk5rygEzBg6&#10;L4B6SKyaBlvMqLTBuSo3wko7bjf0TGdTrCsIQe6HdQUYg7aOrm2BRN+2GzDUGE3bSQP1eP8S0vxn&#10;bCEOctIdhgKKspSmjexwoZI4dGttKEsnDYpKMfg+uz5Ls2IRDSmU4tJNdlHt2kxVlKzaVu5lgul6&#10;zZPjZ3TrnsVC3OC0VkwXE/o+4ntP23f03jOEwLLpuLhcEXMzx+i03TZdnl80IQa0NhhrBObS0qBm&#10;UkSnSMzNfMZoVFkSVR6TIWzcOstCPjvGMPQDTmuqSho+dO71LF1BXVX0w8DgA63uCENgiIG6jDhj&#10;GNqO7KtIskrc6hOkkKjLGmvWMlcYTdet6NqK2WRPoJkUMKak7zsqpXFGY1SBj4Zt9CBkIMJoLSDL&#10;Zn68mlO3/9tugBobRVFj016xAbCGvqfPkOX4sxsX9JjEnTo3OPZDIKaO6OVa3XvlFQ4OD7HG0KxX&#10;/Pazz7g4PSMmzaSeAQJkaWsIGSZoc4OitUaA1uxQiIKUpPnTDx1GG6LS4m7t42ZKJoHJ89UINQmY&#10;DNooQhLoXW1m8ZRdKY08w9bgs8n4bDplMd8TYF9lx6CxqTG/X2fFBU8pRV1XpASTqqBtVhvhAIHg&#10;cuOZS6it1xldo9zoep4bLLfdq0MYBIQku1KTmNQ1KYu1gLhQWmOw2mycGMdm1lHcpCpchnEzLKNE&#10;VORKLEVgiBGcLwonUHLSGC1zvM5zrACFMq+VRUnfi5t1StL8JP2gaQMMGC1rkfwevQF4U5LGzhSz&#10;g3scbyS5SbsHxG2wKEpxTo5hc/fGcTw2vHkfCN5TVxU/++l7HCwWlMYShh5TFgKUtC3GaFwlDovo&#10;iMaglIhNFGSAyNos9gEqeYah4+uvv+Lk5JRHj55ysVxjkxXXlRH80HEzp5oM2KEEAt/kKTFdcxNP&#10;Gd3WamyIlMY+AWAizprs1HXlVD6C7GZLKEFlN9KxSXoDhkdxyey6bgNa931/zQ1ou9F9I2aT9DUh&#10;gvG5H+eN8bpvcpcfEC2QhsCIUmmTA910o9cZ+hbXOL9xQt/ODccG5BAkXzHWbJo/Y85NpCHOXsu7&#10;UnZ5TYDO40fggCtHtBCCPHtbDeNk1v0aCJ/z1rH5eLu5eztXHRulxd19wFoR1gnZMVOEl66u7/jc&#10;a8bnQO6vShm8SRnqzzmW1kbWkJhYtyussRlEiqxW5yidsLZiOl/w4PVXefX+y7x065DCOR49ecyj&#10;x0/44P2/5+GXX9I1HcZV2GpCPdvDVVNAcbpcEmPgzp3bvHL7Picnx7TNQEyeR4++5auvGtpmidZI&#10;PjM28hbSrNqsW3wv73UynTKZzAgx8PDb71itVsQUsdrgXEmzbjHWZTEhzXQyJSSBfkeH27Rx7RVH&#10;4hADxsg1NdpurrmM07SZg7yXfEfu1ZVAQjVZSO6Vofi+6+j7jhha+r6VseEDKUYKZwSyMQmPJ4U+&#10;uzeLaIvkxyo7mqbNvCvAUx67SmG1IaSITlnYiuxUnu97DGHTuGuM3gB7KcXs9hUFYtBgncEVJos4&#10;BEyMOKWwxmKdwziHU4a6KKirEm0NylicKSlKQ1VZ5vM5hwf7G5cvEYFSIkKTEq4oWeztiWtzvpc+&#10;Bi4uzuj7LufaFjAoDV3fivtY8BRFgbVOQD+l2JvtYVmzXjWcrNYkYDKdYgubBSNk/yQO92pzH0Mc&#10;0ARStiCW5yhsADlXlgIRhYBWkbJ0lFbTdR2D7/GDhuyENq1L7u/f5e4r93HGgApYM8Fogf1JkbOz&#10;M2azBZPZnBQVURlSCBlsjEzKinXb0K3XdHUFhbicu6ogxkAY8hwSvcDnGQquS8e0PmQ6m+L7nhCG&#10;DdBkraF0BUrXaKMoS3mtPgPU1kozcPCe1XpFNwz4kLi8WLJerfEponREpYRPiaHrGYYBrRVD34mz&#10;unPE6CVvso6kLck60IboE2u/pl23rMoVF8U5+3sLFvNanO0LcdxKIeEyeND5njAk7h0dweGhQGA+&#10;MGQXdQ1YbTBangGtIsTA86fPctN3wTAEun7g8nJJ6ZZMqpqyqCjLWlwN2Ww5UUlRWCNiE1rJfiQK&#10;lFlVNVVVUValuH/7Ia8L8mz7qOiGyLpt0XWNcw5tBYyOIRL0KIghLm2D1iTnqKuathu4uFgxDIHg&#10;A9PJBGsN6+gxVhrmU3btLooSo8QNrYs9SiWiSiQVcW6cvWPGKeWZ1kr/V5dXej+gjKXtWrq+lWZ9&#10;V3D77suYiyWT6Zz7rz1gOp9zdnLMydMnlIWjKR3lpcUqQ2E6jIZls2IYWqyusoBHFjHKuRlK6iMq&#10;r6FKyxrtjOXsfEm7XnF2/JyjvQnJBxbzOd1lwGqDJlKVJXVVc3J6wdS5nLdZEd2w8ouUgq7v6YdB&#10;rqmC0HcCMCjZe6fg8W1LoQwudqQuYH2Bv/Rc9g2/eX7Kl599wY/eeY8f/eRtZospVenoU5/Xfr3J&#10;A2Shvg53bK/z23/+YIlr2/n0B8iwm/WoGy+wyXPGPOKHXufmezQ3fkaekShgvFIYY1FZqLEsS46O&#10;blHXE6bTKSl6+qahBRiCuGl2PclYQu/p2o6irGRvkXQWs7p6r8ALr83N67D9/mIMpKh5/PgxJ8fH&#10;OGu5e/cO/+p//CN+8YufU9UV2sq+/fhXv+KTTz7hz/7jf+Jv3/+Qy1XL//Sn/443X3uN0pUC6JBl&#10;7lIWDMiE3ihAebWLYJMXju8pJdlrDyFm8YuWbvDUdck77/2MB6+/zvPnz/j44w95+PWXrHupd1g0&#10;3eAZLpaUrROH2Riy6IPZuF1KniY5dQwDqYtoa6nKWuaDDTiUxb+MgD0ilpFyPgMhypqDkv1w2rgk&#10;d3g/7vfNlljSQLvuxcESEb3Zny9wRcFLt2+hdcpQVYZAtYjXFK7CWQFiY4wknbK42w1IM465p8y5&#10;UcXN7iVGEYARGRxFMlIHJTuO933H8+fPKKyVWky8Eqgb968APgwYK6KibdtKHSAG0Anb96AMyUTK&#10;yYzoAxerpdRPY0AluW7OSg4R+oE0BCJXgkdGa3zQAg6R668yCRFTT9M2xOgxWkTvYMzdZEW7LpaK&#10;fOYUCNGLiKFSYBLOaMknsFkrS+XaYb4mMRGNQxeKupzgEyRlaYbAat1liH3F2dkpy4uViN50a3zM&#10;gn4EjBaIF63Rs5qkLF3v6WOk6we6rsl7ealfnV9ewlL2UL2P+NhjraWPEVJiGDzPnj3l7PSUw8ND&#10;ZrMZdVlycHgIusdYQx0r2raRWkEWxBz6gNKGy9UKYx0q70mdk9xwFK+UfESjUuQiRCYTERVMKbFc&#10;LnHOMYTAX//1rzk42GM+n+exBiF4zs9OcUXJbDahrEoO9vc5u7jE+4G6qgi+p+sawuD4+NOv+fDj&#10;z3njzdd49723+ZN/88f8y3/+e/z9+x/wf/75/8OzZyfEEHjp9h2Oj59zcX5KWU/Z29sDFGdnZxtI&#10;fT6fiYhYJzDwZDLF+4L1es3jx4/55puHLBYHLOYLZvNaBK2Mkdp0BiKXSwG/rBWhxaqqrp1LdF3H&#10;YrGQazAMrDMcPHhxpB0FWGMaKDIc773n9PSEZ0+f8vrrr+e9g6aua3y8EnaZTqeklFiv16QQrtUR&#10;Vssl3nuKomQI/tpef9xPFYXZ1KqG7KReFAVdhmGbpsFolUUAwrU9NZCFQQTgtEZyqnoy2eyTRdgu&#10;UTRrtNa0Tce6aSiKgqqsSFHe83gN2rbhgw8+4MGbP8JZEei6XC4ZgggDjE7m1tpcp1C5hjOuybKH&#10;MFpRlVXeYyj6PpCcRZlI1y7yPK3ya8QbdTleuK5vzgdekBuMa/dYY/mhdfTmWdj2z2/XaHR2Jh6v&#10;87ag3s0cZOO4fiN3Uepqzwpcu++jAOEIrX/vdbeP+W4oDG1qyvA9AZqyLJlMJpvXl7VE1v6U1/G+&#10;aXjyXceT757gnGOxmHH7zhF7ewum0ymT+ZzF3h5VVXFyckyMUit8+NVXfPXll7Rtu3Eq7vNzO2YE&#10;xhju37/Hyckx6/Uare33rt1N4YJruU1e5/6x/HC7zr4tMLktbrkt4nkTvr92f0bxUbI41Nb3fR9E&#10;FiGS0HkmVvGLt9/kjbtHlMlT4Ci0xiuYzOckLcJB1WLO0dERQ9L4ZHjrnZ/y9PETjp8/48GD1zg8&#10;2OfTTz5lubrEGYuPkZfv3eflO3f47tFjzs9OWezt8c6771CWjrbrefD6Kwy+49bRAcFHBh947dZt&#10;7t29wwf/8BH9qmO9viD6lkld8ezpE3772SdMF4f0Hn7z4ed89eUj7r96j+AMTd9KbhQjzlhKKwKT&#10;Op95FNZSVyXOye9PSfKB6AfqqmQ+m+f8TD5zUZVUkwpFoF23+L5nf2/BarUmeNl3X6wuObx1xEu3&#10;Dzk7eYaqKuqqwDqHTYrYeWKI+BjwGJQPaKUpChFPbds1Sou4tEoijmitCLrF8UxUCSw/jitjRbhk&#10;vW6JVvI1V7i8L5OccqwvjUKdo3hyiLBer69B85txmOvC47yxfe4zCpCO9dhxP7LZnwB+GHKtWW3y&#10;zmEYGPxA8EEEvDfjG7q+492f/hStNB++/wHWaPzQk/pI8J6u61iuWrr+qu7m+y4Ljsscp7NYgFZa&#10;gHBtKQuHye7yWsm9d7mOq/RYl5U6GilRFo6Y2BIEEAGgGJEafYb8nbE446hqEbMtsoCjyfOjMZq6&#10;rqjrgkkp9bRpXVMXEwH0ZxOKSoQ5VusVCY21AnOT4GDvkMODA6nDAX7o+eLLJc4oUvRcXJxTFQUQ&#10;IAZ8HGR/kWsYkM/cvQgQdv1ARFFWNSrXI5yzTKtahJ6Ch7wWkc/GUZKHpyii3gYRVHa2oG9bmqaj&#10;7zqKysqcD6BFRIpcMzJlReUKJrMFRBHaaJqGPgzyvoZBhMeTIimNKyvKss9Qes+wFmEJo7SYBqDl&#10;jMMYrIFpLfXGw/19dEgYk+QMOkapcY2CziHhB8/x8TFlXaGMwPQRRT94uq7FaY02it6HXT/OLnax&#10;i13sYhe72MUudrGLXezin3TsAPhd7GIXu9jFLnaxi13sYhe7+G+MEegYXTuvRf6LmGJu/rfX4Krv&#10;OXD9I7H9vduNxP+l2DiLjjA+AvgpDcpoVl2L04oDtY9Riroo0Vg00mCrtQBbZSWuwEOUDxZjzECk&#10;Fvg3N8PKofD48dMGfpcGf7VxpUdl+OqG45aAn5Gjg0N++fOf8b89/D/47vETPvzkE24d/XNK61Ax&#10;u9vG7FgUIQZ5PWctP3r9df7sz/4D66Hh8y9/y3L1z5jWE7QX5wFtDT5GrHP44AXKtpZ23W0ctVNu&#10;kLDWZscf+RxZ83+03mLbvSxxBcyN98skcQggRGKSxrn5wQG//IM/4CfvvMMn//APfPnZp5xcLumG&#10;nnCx4t69l3FG4RkoncPHJNBXddX4oLU0RZRlxXx/gXn0lMvlitPTM6w9YPByGD86d8UoB/UCSEuv&#10;kXXFpgmpqirarsV3gzTiG4EbdW5w7NuOFAPWSiPdKBIwDAOucLgMIYaIuF+WJaPbVD2pMNm9dWxC&#10;UcbgopPGR22kqaUbAEWKA0SPJtFHaWyXpsIMQWppVOxaT0zgCgGDJlMBbkZQ0vgEWpyKu64Th4Y9&#10;aVQq65Kha5lOJwL3xgwOR2loXK0agheXdlBZLCDiqslm/Keocq+0OCehBDyzpWMYelLSTMwEpS0q&#10;JoyC9bpiqTVh6JnszwVIthaNwYfAumlYtw1NN1DVFWVZsm46XGFxxtC1nTSQp4g2kKLKroYQ44CI&#10;XAhoa4zBCpUjEL01dCHInBWjOBlaS0wKowKoQUBmpSlLmS+qomDwnoCMo9I5CmuZTybElGjbnvV6&#10;BRng6IaI0gmjBVpRSVx/C1dQWEfoBwLgQ8+3333DennGfL7AuRITLDEOBO+pyoqqEuezkLL7Rx53&#10;fd+hnJOul+w4frPBTprtrxomr+ZONk5A242pITs/CnDLBhKS70Hc0nJDpveeYZCmmhgi06rmaL5A&#10;pcD9V1/l3quv8dEHH/HtN9+wvLygKBwxJpp+LS5p2uSGIYG4lBWBEY007ySdiN6LaEl2/1CoLGag&#10;0CgiKbvOZbceozfORz4G+fwxbaB96yx9PxCJWCcOK4OXZ13gvezMnN2WRzGSpBMpJHSeCxQy73Rd&#10;JxChUaQYBB7aEnUxWqMyaL5xuh4GcafhygF6BLp1Eud3pRRG2w0sC5owOhdFGYN1XYsgQYburHHZ&#10;HVlhdUGMA9oV0kiYoY0YAmkjRJOdCY3ezNxlWWzcO8ZmbsiNcinisxvMpqk3M6ob6FNrgcgRAZix&#10;Cb7MY9MHcfeQ5kSZw42xRB82wE1K4Ae/mXetKwnRE4NHkdekqK7gcmN5+603uXf/HrPphLKsuFhe&#10;oHWCFChchrx9EHfQqLG2orCKZCM+KGIK4hgWwRUiHPLk0Tc8efwdz58+5/zsksIUqCCAqo+eYehl&#10;/ckg8JAh/6KwuYlN4awjJnHVU0plV21pykvqqhk8BE9VlPjsBjydTDaw++iUPuZM0tyYNkIg43Xf&#10;dt9KXDkCjc3zI/QuTtN2k9OMzuzB+2uO6dv5yBjbAkZj8+QL8yx13X0nhHTNxSwmeZa7rts0CaOv&#10;QPJrwLke3djl3ifyuBvBNa43EY9Au8nOXaOztt0C3cZG8PF6+eA3eewI52wgesX3BEW2wQGBJXqm&#10;08nmd8eUGHxAo3JjvjzXIeqNO5TLc1Hf96AihbPoJK8XPYQM5kwmU9q2J8aAtYYhinO5WieKQvOj&#10;B/d572fvcffefSazOfWk4Pz0lC+/+JwvvviSL7/8hraPFK7E6gm6Lrh1+yXq6Yzvnj5jlZvqvffc&#10;vXsXax1t22UAPbFaL4nJU1clEWmKVVptmnSDjyQdN66naBFkOj8/Y9229L0nRdAqkTRoLeI/hweH&#10;Ak0bLUCOH7J7UchrjmYkYo2RPUPynrIoNoDGKPrQbz7DkOc0GVNlWeKDPD9D1zIg8MlquSTFmIHP&#10;QEoBZyxYQ995+nYg9B0XZyci9mFtbvrN7nq5Nd0PHmuv1laNuL8OUdYUhcIkWbNSdlUVh+IsTKIl&#10;B1eMbmCjo/zVOmdcgbGKFCNJJcrCYm1BbQ0qegrncKWsXYVxzOoJpSvAGpRRlLagLAx1VTCfz5jP&#10;JtnVSW05aBlcUVKWJWVV4coCawz9MNC2LUpPaBqBXsqqQCmdm5h7EUhSMPiepluj0Mxmc+pqQrW3&#10;4GA+ox+G7DgqTn3379/DugzNoTPEB5NpRdc0BA+lFYGaq/2QJwxemmu7jr7vSSHgrBPXUqMoJyVJ&#10;J/wgoN2D115hMpnINXIGbQrITbjDIHvRe/dfISURfNLKsF43rJZLwtCJw6PKTlODp+lacUmta+qy&#10;YjqZQpQ5WoZxQGUBmbIsJN+3mhgUnR9yDmIEzPMD0qes6buWlPfHMQlYLUIhMKmr7J5lqaoJ3z16&#10;jO8bNIbSypxITEwnU2IMHLz6ClppuqZBqYTSlt4LJOdjkjwlC4AYrSmMolme063O6ffmuELTuorC&#10;VlitgUBROpLS9E1HXU9k7vKBZAxVXWfHzSvoNISATp7ZZMJP33mHZ8+eZlGsnhDl/p36U0iJoqiZ&#10;1nOmsznz2RTnLElpYgp0bUfTtbRD4HK1omlEDGk6m1GiuFyuadqWGD2LxYKirJmYQvb2MTAMiVZ3&#10;mzwrDOJ8aoy+uk+FwXtH6nsKZ8QZOYko3nJl6Lo1MQzEEIlJmvWtdtR1TV1PKApH5Qy+77JIjTgF&#10;G22ICXE6DiIMFgL8/2nPdkV1VTOJkSH0PHn6hIRiGDxlWRH29jg4vMViscf+fM7Tx99xWVjKokBr&#10;B1yKcJJKNG1LHyQPToioH1Guj7Z644h8tR5HjHHEMIhz33JB33ZMJ1POrMM7S+gbUpI1ajafslyL&#10;EJtzTnL8IdB3ImJhtEFhxa1WibujzuB9irnGYBRVVTCva8rKkaymUh6jPDYNJGVYPv2aD1YXnDx7&#10;zM9+8Uteevku1aSm34B/Gf7IgkXpRr3oJrB+89/GfGG7zvRfAsFf5Caa/2LzfIz/exPAv/kaY8Sb&#10;jvNaspXx50b35rYfiOfnVFWNKwq0EVDGOkdRlsQoIgiaKM6YMW72EFYbfEpZJDKBkvz8/wvsf01E&#10;IIMSKSWa9ZoUJQd9/dVX+clbP2ZvsSBk4SpI3Lt7l1uHR9y5e4///d//e377+Rf8z//L/8qf/smf&#10;8N47b1OWIrh1lZfK/vVFLo8vAthk/EIkEgL4JAI+gw9YYzDGcf+113np/j2eemQ9gQAAIABJREFU&#10;PXnEdw+/4fTZM9YXZ5gs5NT1AWcUVenQ+XfrLTBOIyIRZNGd6D1tauWapyw4mQXDmnWT96SBFBJN&#10;06CIFIURkAXZY6MEOophkH23ExBn6AeaDMt2fcswRLRzaGUE6sn33WhwWkHyDL0XF2djs1tpFowL&#10;KYs29SI65hxEAapSjBsnelQieJ/rO0oEYmKSWpJWm+e8b/1GTM+ngdANGJlhSCFual9JZSEpY4kh&#10;sF6tJM9X4IqCwpUkkHVYG5p+oO06LpeX3DraZz6bYRQQPVaBioGUhaZkf1rIGjt0eb43aC1ibz6I&#10;wMx8PqcoDMvVkqHvZW865lzWSJ6Q97oyX2VhiBTRzuTPnF3OvSd6EUeQ/ZyInBltBIQzBUUhNUNt&#10;LRERGo3KEJMmEOn6hsuLM85Ozjg5OeHk9Jj1apXvU6TvvAj4pYiOiECQEXHMpCLaWWonTveDD1gn&#10;IkUXyzUhdBhExNBoqbGJiJ58ppPjZ1ycn6G04vZqya3bd5nUNZfn58TgmU2nkrvogrqWGvjR0VEW&#10;jwwbAHoUaRuhO+993mel7PB5BctKTqM5fGmf6XTK+fkp0+mUrvM0TcswDHRdx+VyTdf1HB4ecuf2&#10;beq6ZrlccnZ6ijU1t+9MCTHQdS1fP3zKhx9/zB/8/u/y07ff4X/4F3/Iu+++yxdffsNf/MVf8u13&#10;jynKkiEGmvMzrLXMZjNms9lV3rIFAfsQstir5GRKJWYzx6PvnnB6csLL915isZjnZ0rmnrqumc0W&#10;rFYref+Xl5yfnwvgXVUbIH0UDKirirIoNiDjNw+/YrG3x3w+ozCWfhhQKWGN4dat28Qgok2X5xeE&#10;ELh79y5939N1HW1sKazUWoIraGOLj5GQIspoooLee6qqxESNDyLqWlgruZ61DEPA5f1V17ZErYl+&#10;FOyIpCHR5f3seK2GYRCn2bLMEH1BWZaSZ+e6gs9g/FhjKIqCST1BK3Pt7EjOF9iMpeA9T5485fTs&#10;hLt375HWLVVVEpsr99uxRpniKJQmkimbuuBGbDjIMqzy2YFxGFMzWyy4d/8Vvv7iy7w3S5I7j3Ao&#10;3weVr9aj9I+u31fr/XWx5xdB19v12PHvRrB/hDq3xUx/CM6/CWtfE/hRY63mqi5p87nEet3muq7s&#10;ozdr/Pj+uXJ7vl7vuQ7Bj59lHOuPHz/efJ0gA5qyBqV4lR7FJO7Qz5+3HB8/u1bHNsZQT6TG0jYN&#10;fhiy+E16wRmh2hJ0KDg4OODy8uLa+dqL7sc4b12ri+c3Nwo93xwHG6HErXsy1ie2offtcfSiXPKq&#10;vnSlxyi5jt7cs21hgpjrAU6BVpF3HrzK/cM9JipQGziYT9EqbZzEp/MZk8lE8gAt+7Uf/fjHPH/6&#10;jM8++4zFbMq7b/2Yuio5PTvDh8DQB27dvsPdl+6wbtb0XQNacev2Lfb2FiyblsPDA4ZuDTpx7+7L&#10;HB+fslqtMWEgrC5ZHj9lulhw8vQZi7mhbRu+/PYRtqjYP7zDp18/5v1/+Iy9w0P6ELhYX9J0DUSF&#10;PrzFwWyOH6Q+Y3UWfs0jMaRAN2SQWit89FT1hKosMNqSUqSuSw4P95kvZuKQnWs3fd/TdyLC5UPE&#10;D4Gfv/cuTivaZo3ynul0QTd0tG1D23a0QyBohS2LXJfUFLluMgy9AOIxiYisFdfrcb4b690hyDm0&#10;CJXm9SY/hyl/z7hfHR+4ce4MOWe1LxApHseeaDSljQjN9pgfz943deJNfdYTXzR/pFE0SG/E6Qon&#10;e9+krl73wYM3ePvHb3FyeoIfRChvuTwj+J5mvWZ5cYmPEFI+FzEaWzqKqiQETwqiUqyVCBMWTmp3&#10;o6N9CvHq3DyfgagkZ3pmrAXns4ykFMFA8Anvr+YuH0QcUytN4SzOSr47mZRUpWNSlJTW4KylLAvq&#10;sqSq7eb/BYCvMVlwsigcvp4yracY6yjLKWVRMJnUHBztU5ZORNz6ltCvKS2sl+eU1YSuXXMW5Gzi&#10;cH+f2WSSRbPlzEijiNFvctcyu51rRBBa4/AkrJY6NyR8FvLWWhNzLd0oTVIJo/M5gx9oes/l5ZKT&#10;4xMuLy8pJyXT+YzClbKP0CJqoIeIaeX8ViekPqoUpihJneyfxj1AUgptDVNnmNQ1t2/fpu97EfZZ&#10;XrJarRn6QFEYirIkBc9q3XJ5ecnx2Rnn5xdMq5qyKKgnE6yzmJxPjHXQlBKr1Yrz1VLOaoJiGOSM&#10;79ad21RVBTGhUtw15OxiF7vYxS52sYtd7GIXu9jFLv5Jxw6A38UudrGLXexiF7vYxS52sYv/DrHd&#10;6DPGteZUBdZIM+GoOA/q2ve8qNn2Re5cGyeRH3Dl2m5cGl13N9C5Fgh9BKO0MXR9zypB23TszSbi&#10;gKsVKQ2kGBh8BrkzNKZHw9AwkJCGS6UsPniBtLIbUgwBlaGYiN80smxcR3PDJNk5ktyAJ00wAYXi&#10;3Xff5T//+m85O1vxm797nx+//oB7L90Wlf2QrgFpyQfknNoItJyga1sePXnGkyfP+fGbb0pDTYKq&#10;rPEh0fZ9BuATagSLRsf3/F6HINC6tk4aK5UmeIF0xflIZVOQ/H7SldOwAqIaTbsEeElK2qwjisne&#10;Pr/6l3/Em2//hA8/+oivv3nIN98+5OHTYwqjUcEzm1TsT+cUJHyIKG3AR3Fv6OUgfm8+5+233uTi&#10;9Fzg7XWDUpqT0wt8EKiwsAajHXVd0ncdQz6kV1vOCCpDa0opkvckjTTpF5p+6HPD+Oh2nJ0XEMg2&#10;pSTQxnpNUZUbSCwlaNtOQMjKCNCcGx6NdlhTUFU1l6ue5WqJZoIzWqD0JGDqfG9BWZTiGp+FJMbG&#10;267vCIOnaRqOjo7k3/qBEANlXWNXKxLS9KOy4AFKoYyhqGtcVUgD2iCOIj4ElsslXdtTlpMMC2dn&#10;RmUoiwKUErhba6wWKG8D7xqNwaGtRStLEWHoB0LfUxnF3cM97hwcUtUzbOEIEVIMxCBuEWVhmU0r&#10;Vk1DP0QO9w/E2UEpjNKEYaDrWoYwsG7WtG2HHwQsVegM6Wm0k8YPlUSkQhsLWqM6T5jUKGCIEZ8U&#10;bdOLW7iWhqD12mSHSvmsQxA4KaUork5FSVGKq/LebIZSh/ggUHjTtqyalqbvGfoerRTL5ZJ6OmE2&#10;mxIul/huoGsaEoFvlyuq4pTJZMLh7dvcuX2HwjnatmW1jhRViXEiUGCswxQOZRShH9DWURYlbduI&#10;S7lzOOeyOEG85hw9zp3bMTZXAQIM+sAwSCP7YrHYzAHbbkTbbjdDnjuGlJhkkHd5corRmvd+/nPe&#10;ePNHPPzma776/HNWyyVWi6uKBnQSB+wYAzFJA6TMpwIhR1HiyC6ao6OJONKpJAoWo9NvSklsSBHX&#10;dUN281AKn+cjrRR1Kc4udVXRrNZobTZw/jAMm+s1OlCN68qVw5Rcs7brsvhGKaBcSlhr0Lkpyfvh&#10;CmzP65V81is37fG9/7/svVeTZVeanvcst81xmVlZBlVAwTbQ0+hu9sxoOBKNxJDIkDQRVFB/khdS&#10;iIpgKIIKBcWQoWbYM3Q9mO5pB++BMmmO2WY5XXxrnzyZAMhh8JK5bgqozDpmm7W+9e33ed+maUW8&#10;lURIbLQhBM84ymt0fY8pSSlXAtUkSXXyNYnBo3Mmhen11RV0nLkm3jy8HpRSBO+xRlLwlrM5wzjs&#10;v/Mk8A8hsNvtcEbmjckkIYR4IAoVU5mcShJYvgIndDEm2KcblXVCEpsookxJI5ZpUwOytjRNxdAL&#10;yCZeG1I7ZKW49+Aeb33/d7hz91RSeUsC72Gy2ZW4NePMAq0cWYHRkhKjiOicadqGqqpYr5/z0Qcf&#10;st2s2VxcoGLCWs3Q9+zK/VxVjjEMVFVNVdXcv3+f119/jd/85tc8ffqkCMnEJAGgaRoq51Aq72uP&#10;CRbXWtJ+J2HidrfDj+Pe9GQcx2sCxpzDlNH5jcSwVI7xJDofy7mV8yjrTQiBXIRzN2umQ/h9X6sc&#10;1HgTMDMJL6e/388rCnTW1+B8dQM+z+U9plT6KZPspth8eo9Qjs30XtdS2r+l7rsG2xfx+OHvflv9&#10;mAoQPRmMGGMEkCZfE5pOoMckQgWIB8fNWSvmDUrh/YBOU0qUwRUIIsbIbrcrxzNQVZL2nqIA8Qlw&#10;lWMxP8Iaw9PNE1IKOGd44eEj7p3e5fGjh7zx2susjiSx0IfIdrPmF+/8ll/85V+SlcVVNS+98jrz&#10;+YKPP/6Czbbnzuk96vmc2XLBaRKzmdM7d68dr0k46/14BbRkyFmAHqlPRWA+jB0AbdOy6zo2m00R&#10;1NcCZTkx85iSHaf3mM5p09R7Ew6ZB7RYnShF0zR74MZ7z26325/r6VyM40jfdQIwl/l4ui5zTgJq&#10;h8DY9SgNlbWo7Kns9D0Mm03HursgJ0kwttoUGH9aGyVFdirgJTndoIrAfLo+fAzEMeJHPxVL8jMt&#10;Ca1TilfOkliVCGVdFYAtpSuoIhbfl7ayaCVrWlVXVJXFVYa2dtRWMZs1zFdzjDXEkKlUTV01GGdR&#10;BqzJ1EbT1g3L+bwAsbqklSWBvTIoEimMhD5TGUVVO9p2znIxox8k6Wq73co8VtU4a8Swo5h2yD0m&#10;UEOMAeKArWraeUtKDcerJf2dE/pxYDFrmbcNY4j4kBjjyOVmzdPnzyEljldL5m29Xy8nOCakyHDZ&#10;42OZf9QVoDv4AWU1s3YmKb3asJy31E2NsgV/iYlxGPjt+x9ydnZJCIHlaslLL77AnTvHWB2p6wqV&#10;ZxArEpF+HNBGUVVSC46xF2OAZ+cY7ThaLSCH/TobisFIzhk/jgXyV1hb4apKgPlBrlm0xxjFGEYu&#10;15coZTg6OsZUFTF4SQqOoewwAjHDbDFn/WRDSIFZU7NcHdHWDXXd0LQt8/mcGFNJ1LVYo/E+4GMU&#10;8b0q+9gCC/Vdz9bJ2txUDleZsl+Rf08OXG7X+BBp6pYUItY5gecrAQ0VipjTfjVRSlFVFSFFqkog&#10;ge12Q4xBTC9sRYwB73tyHoEtPgbW63MxyasMfdex3mwYfSIi6WJN3RBi4OunT/n4s0/3dUlV1zyI&#10;mZMTuZcgYaxDq0zwGfAlZdyXT+jQOu5rtuPjFfUwUI8NMSSGQQytYhjYXO4IYSzGGxV9J+YK263D&#10;GAHY2gJ+WWeKsF7WtXEcS+qkQN553/f4Dxv3H75AGEb63Q6VM8+ePKeyhmG3YZg1PPv6KzYXF2yP&#10;V5I8N1ty/8GL3H/wgK++/ALMExIWV0l6a1UZdkMvycBRjLXS1LvRCVsgWa00pMw4jMzmTiC5EEje&#10;E73n5OQ+68vndLtzkkYMBkjM5w3L5YxdJ+Yu1lpiiJJWlzJZSyq8czURTY4y34EmR1DGUlc1dVWj&#10;yZAClapQfhTzGJUw2qN9ZLzo+fw3l1w8+ZIf//4f8Pj1Nzg6OQEtIn2lQCXp+aTvANy/q+f0V/3/&#10;wzrpu9Jec74CW/4qpo3790F9y3uUtbKAfdoYnGnIObLdbtl1Pdo5+Zc5YgrUa53BDFBZRV1bjEZ6&#10;PanUoYgJGkjadVTfZRLwTYDrqqa6AnC0KvChUixXS1arFVppumG3NyUgZarK8cZrr/D3/+i/5R/9&#10;r/+YDz74mH/yT/4PVM68/fYPsFaMYVK6vn+d1vmpvjsE2L79fF7VzFP/xVpDzIGqdrzw4ss8fPgi&#10;F2dnfPTeu3z64Qds1usCWXu6boezhpOj49IrYp9CPxnqJWQNULpA3tYI5FlO3GT6JPWkGANttxuU&#10;aks/UsseSGsx44sZlQOVriThMqayd044a9E6kXKpSZymqS1Ka0IYxQCq9ErCdkvbzggulhpO+iHB&#10;C6SUUsKtjgT2VooUEjknYgairJ1T0n1Mido6QPa6CdnHa20Yh1H20xnGvocYBcptBD7TKeGczJE5&#10;J/puh/cDboJn6xZb18SU6YeBMYEaPWgxj9lsLvdpziolCJ6mbanahpgylbXU9QylYbO+pPMjRsnn&#10;Q0ma6wR/zmYzVqtjLtdr1peXpCjmcrmYYE19gOm616WXKX2uqV7O+1pTnLnEzGscvfQps0Irg7IG&#10;aw3WOpS4JuFDpB8CISQ22x0xKWbzFXXdsjo5YbPdsN1c0m07duut9OfCiI8eVBIwKWtM5fBJeoVa&#10;WwGo2gbUibwfl/u6OiN781RA31ASWodR9tcff/IxZ2cXHB0dcXx8TN8tCMPAcrlkND1109D3I3Xl&#10;OD4+4vnzM7wPDH7ac6VvJlorMTvLiMloXddiDFPAeFN6D3Vds9vtOL/cyBqqHS+99BLj6Lm4uOCj&#10;jz6irmuOVisqV5XaSu7/YfS0zQKy5l//y5/zzr/5C1579WX+8A9+n9/78dv86O3f4Rd/+Uve+fkv&#10;ePe9DzHGcXl5ydnZGY8fP6aqKrbbLTGJ4Y8Pfp8Cn1La379VVfHqq6/SdT0xJp48eYJzjqZp9hD4&#10;tGcSeK3em49uNpt9InY7b8q+P2Ktpqos82I08PWTJ6xzxlqHNRaFIgRP1YgRzuuvv87Q9Xz++Wf8&#10;6le/RGvL8fExq9WKlBKbzUb2cFr2rIvl8mrvjJzz5WIhMHHfifmj0exiIoYBX+ZSP44yp91ItVaa&#10;YgysOT09lfTdcl6nfscwDGIUVubayfx4gimttVR1xVhqMgEuZT+W8zRHiVHTMHR8+MH73LlzB2sN&#10;bVP6nTGijbsC4Mt9PpvNQMFmK2abUyKyAKipmIoopEWVMGjunNxjfbHm2ZMvQOV9+vF3rf/f9rO/&#10;So0w9Q4kbT5+I239pvHOZMB2dHTEOI6cn59fSxz/5tp88NztAOa+/vpifDj1caYeX9d1ewOTaX4r&#10;/2gPlh/WNYfPnvbPoA56PnsTjMPvpzWJ0o/Vhlj6K8ZadEp7w+mpbwOQQ8SHQCifN2f2vbMJTndO&#10;junUd52uCe8977//PpvNuvTO0rUa7OY5OjSEvVk73Py7a3Pctzz7vOrxqu+8Jq7qJ7XvNYhPgUJM&#10;HPS1/t5h2nfOmVrB97/3Cq/fv0urInNruXMkRojDMGKd4+TuCQ8e3KduGobRE2Ni0c5Iw8hv//Iv&#10;UWPHK49fojaGzz/9jC8++RSyYrFY8uKjRwzjwNNnzxiGkdfeeIPHj1+SuS5lKmeJceTVx4+lXxYj&#10;lVHcv3NMHgc0md1mTbdZc+foHn3vGcfEC49e5qLz/OnPfoluFuxGz86Lqe+sFVjfaM18vsCQaFxF&#10;5SpM6dvkFMhZ7VO+YxSz6NViTqU1lTO4qmGxmHHv9JjloiEj56JpG1KU2mbXDYxD4MG9h6xmc1IM&#10;aGA39ChTsR0Du2HgbNfRYwnKYLKCfNWbnExFjdUMPkitpLkCzrP0CFVOJSFe+mc5FYPtG89kDu+l&#10;fW+yGPxe1Y72Gvx+dX1dnwdums37YmRy2E9NZS4/vDbld67MbafXMsW8IueIHwLPn59xenLCe+/+&#10;ll//6ld8/tmn1M6y3V4Sgi+p5hkzPfMpz5GuevNlXYpX7egJyrdGfo6VOlMS2ouBbjEpkXVWl+fQ&#10;ZR+TE84ZohFz8hgTrjw3isEzDAmoWaxmLI8WrOYti7rBZKkfl/M5s1mDq8QEeLGYs1qucMbS7zqs&#10;rZgvFrSzlgRsdz3DKOtb7TTEQBwTVmcqDc1iRuMe8uzsgvWu4/J8I9991nK5XqONYdG2uNKvCaOX&#10;hHOdS3J9ha1UMdaFjPQilTaiU4hB5k0y4oAgPRmty140l+fvKDCa2WIue+z5XNZMZzFWjC0zkJUh&#10;+MBHH3yEtYbKVrRtgzPy3DHkhE8ZZSyqaDrEKFo0D5mMdpZqtWTW1Nw5AWVdMVcTE3JnLCkGum7H&#10;5cUF68sNTV3TzucslkvmczEWMOU51tQv32wvGfyI0Y6mmXFyfId21oiBaFbF1Ol23I7bcTtux+24&#10;HbfjdtyO23E7bsft+E933ALwt+N23I7bcTtux+24HbfjdtyO2/EfOQ6Bo29LdD8U8uYiHN2Lacqv&#10;/fsSLG7+7GaiwuFnAK59nisBSpKk9EINqgLejaOnT7Dre5Ztg86SkBVR+JLSWTc1igJJxUSMmrNn&#10;T1gc32F+fAdb1aAjCU1SIkomWYGjCvitsiogcS7JvQfHjatjJKIa+dz3797l7/3d/5p//L/973z8&#10;6af88z/+Y/67v/vfcOfOiYC5YSRnqIzFWkdMg4hWkQfefT8wDJ6LyzWJhDa6pJ3PiCkxjCM+CFA3&#10;iSBKQOq1BILRey6ePePhCy/QNJVIKfe/JA+fU457weO3CcEFfFQopqRLBH7WcPrgIX94cspbb6/5&#10;6KOP+fWvfs3582ek0NN1nsZ6ZrM5SUkicogCTOc8CiRrIou2oSnptkorun7kyyfP9uD9yaMXsFYT&#10;owg+Rj/S5UzdHIoWLcZpQkkvFqBQoE/XNAJSpEQeJf1TxDhpn9JmjKQzXwndQBu9T0DZiynLATHT&#10;i6DZbLfsBk9KgVldcbxa4OqKdjaXpHqtCCnu0+QmgYwzFkpKfLn6SUpRNQ1aGbq+5+79eyVlXT6P&#10;JFlrnDNYLaJDU1KhtTUoo1HWYJyIdcfgGYOAt0pl2tlMko/QkmqKEmJLZVxV46gkIVtZUhhLanWD&#10;1zBrHYsjAeC7wdN1AzEFXEmk6vuefujwYYXSlhCzGB0oEcHkFIjRM/oBHzz9GHn+/Jyu61lfbuj7&#10;UUwNnIiExigC96p2pKQwrcMZmDcV81lL7wObXY+PiUgmRBGabXYbNltJ/lZakxXUVYWqHLUzODOl&#10;vGi0grYW8LytK5q6Zr3dsrNakrOzCA6ryrGctwxDL8mHpiLgGf3IcDZwudnS7zpeevEl6rqmH+X6&#10;t75GG4u1ci0G5QkojlZHPHr0SMCud98lhoA1RsSP8K2pNYcCRqXUHkZcr9f7tN2qqvZiqbqur4Gn&#10;k6hPa02ta5SRlOOuG2QuSIntdsd6u6MyhhdfesyDew/46slXfPnFl6wvL/aiK0nWKfOfnsSyGa0N&#10;3o8lLUhdJT8jyd4ZMEZR1Q0pZ4Yi1tV78ZektKeY0UUwNoHg0UeGbpDkW6uKSF0RiTjnrhJ993Oz&#10;SBFjStgiit+nHsWEc5Wk6BXRpTUajT2Y03MResVy/yis1YxjIIQI1HIMUpa0kyIo0krhnEXrOX0/&#10;YLXBVobaVZLqpcUMoqpqyIkYpvRGPUVM7pPSp9SmfaJ2WQM14IyhqmqOlyuOjo/Z7rZcXFzu0/18&#10;jPt/n3MiDCN5ou9vJDAppVCGa9fINYCZSAzFXiWD1pb5Yk7dzshas1guqFxFU7fMZjOapiErz3a7&#10;K4JwR9+PnD0/4/nFM3744x9z78F9mlkrUE0MuMoRgme5XNL3/cH5NJhyjWWVi3kHoKsinFKMw8j7&#10;737I5fklm8sd3a4XmCFJ8nNV1VBg9JdeeYnHj1/m7Oycu3fv8eDBParK8fTpE3KGbrfj7PkZXdcV&#10;I4OOEEaqqtrP33vxcDEJ8t6LeYGCmBP2QEg7icdzNvs152bSlIAz8tp1XYvJh/di4FCSj2/WU4f/&#10;Pb3WzZ/BFeg+QSHfJgTXJb33UAg9iTb3Ym+lBDYpf39zbro5Zx3Weofz1vSzSQR6+PtT4v3N73cI&#10;+h+KnY0xIvSPV4Jlpa/S0fq+36/hUxqbJGcaqjJnyHkaS6K04eTkhNl8RrfrGP1Y4NRI30vC4QTY&#10;nN67R85wcX5B9FPKuQD0wxB44/WXeOXxS7z48CGvPH4Z6youN1uenz3n57/8JZ9+8gkA3kfaecti&#10;cYwyDetdhw6aL754wuV6w9s/+hGPX3zIxfnZPslpu9uxOjrm+fPn7HY7rLE0Zb5XWsC5OKWWpwJr&#10;a6k7x7HfHwvvA6CZzZcYbfYQvQBcUeqJ/TWg9utO3+cCwE8JdXoP5E2Aji+QdQgC0E7Xw2QQMZu1&#10;UkGnJAZB4wgKQvAF4te0jS1p5RlNYrvZUTmDj5HtdocqZiwUiE0XsNdZizZqD/JJoqDepzg65yQd&#10;MQS8H+n7oUA9mhjLuSzi25wBnQlBEnaryhJCnlh5nLXEkIkpUDmBRZqqYtbWJSnSobTCVY5Z27CY&#10;17SzmnpWYWQiwypHZWq0NVinMMpDCJAg+pFApqkbqlIbYYpoNUMOnsGP9Lst6sJStwL1aCWAtFFi&#10;duSMQpNp2xqaSuDSYuox3XvBexQZa8GZihATlTMcrRZYbXBOM6trYoIhjOyGgW2SlKftdktjYDab&#10;7WGZ2WxW6umePKRr8EGKAtb6fiQnTVPLerrdDfRjJOYoRgVGozD0fc9utyUk6IaeGOQaWS1aTFXT&#10;NI2IrVVEdzCGyDhKXeyMgxyJIXJxuSbnSDtzYo6EpLn5EASCBIwt6eNJQMUQkiS7hkA7a2VvYR0X&#10;mx0xJdbdyOOqYdZWYnK084U3LXPKnWNsbfn66ddcnJ3RVo7sHJWB5Hsungo8VlcVjTOkFMkqkkmk&#10;JHuamWvIWZGywumaRSvzlxjvBLbdKGDcOJJzAJVQyD4iuppaKXRdkxAR+v4CvjGPG63JaB7cf0AI&#10;d4oZkEApo5fkdqNl36qUout27HZbLtcX1HXN6uiIhCFEEVBXzhFjYF6uibqqCNELxBACm+2Oyjpq&#10;58hKTFV88tTJlb3NlUmKgKgaZyUde9a2uMoRU0axIIaVrNdHR6QsAJdWRkwZYmK37QjB0/eyljjn&#10;UF6RU6Rt5Boax3EPMFlTfcNc5q86jo6O6bc7NJnz50/JOTJrZxgiw3ZN7SyV0Zw/f8bm/Axtau6c&#10;HNO2M155fY5tZkRl2W7W2Mqi1wrjpDYeh0DfB7BOTOlSYtd1NFUDOssaZwWq1Fr6EikFSYT0ngeP&#10;HvH8/CuGYVOS3ge0gcVyJsZ3KqENuMrgvcI5gWRjClS1JSlH3/XEHNBG+iPWiikVyJxcVWLqkZUh&#10;ec/g16hegJA0DMTuEj/u+JN/fs5bz5/xwx//hPsvvIDRhtHL9TvVIzf3Qt/Wy/q2ntPNGvfmv/ku&#10;EG5/P5APAA+ugSrfNa4SD2+8Pgf3mpZ+S13VgKxB3W7HkydPqB49EqNbj58kAAAgAElEQVQXrWXu&#10;cpq6MmTlsE6cqlTZmxhjCD6W+kpdAb3w7z1mewOknMU0ATH+cs6hy5qw3e0k8bsAMbHAmN4HYhip&#10;G8cbr7zEP/j7f8Q//If/iA8+/ox/+k//KXfv3uHllx/j/YjWYrBijKbvezH9aOprQNphuuX1fuS3&#10;p/LmkggfugFnZB9/dHSHP/jP/wZvvfU7fPzRR3z64QdcPP+a8/VzVE4yZ5QazZV1et+TLCG7utQ3&#10;GklvBzHDCn6LtZamadDa0LYV3l/V0ykpSXAse8mJixuHvqTIy77WGCP7TWMlHVIbjHMYQ+k3SnJ4&#10;SJ7tdouxFd4HttvdlfFUzHgv/aSu64ghslosSi1rIGuBJXMiZYXWkv6bQiTIBkVqGzNB4xpjHIpi&#10;jjcG0uhxy4pxFKM8YwxVLaaClxdnArKhGUcxE8tKEUMi5IRxlkoZIuCaipwrUhgYhg6rFSol8jiC&#10;99iqRpXEVVc5dOVoYmAce1T0xFz29sYWAzWggPDHtkJrK9dvMa9LKTKMnewvlKRyKqXI2mAKdOn9&#10;1Z4jpkxOEWUcY4hsugEfBfxSSu/vM2UM1jlsMagIAQHkgrxeDEqSze8dcXxn5Pz8OZfn57R1w269&#10;xQ8WMw74FFApE1NEZYWPSF9ayQVY2YrqqJE0XKVZb3ckJX2/nMVEM8VEiIHziwsYeoxzjOPIZrNm&#10;t9vSbbeMp6fyuj5Q1VsePHwox14rSJGx74p5it7fB5O5276frDVoMVyYLxdcrC/3pqMhRIZhoGla&#10;MbyatXz40UdUrsJZy/HJHU5OlnT9gDaWL7/8kufPnrBciiFo3TTMFtJ7j0FjTcNiael25/z8F7/i&#10;kw8/5fU3Xuat77/B7/3kd/i93/0h7/72Q/7lv/kFv333ffq+591332WxWEjdZzUrvZJjE8J+j2eM&#10;wGkxJirnWK6WaA3jaOS+LvvN3W6HtdV+b+ec4+joiN1ux3q93kPMrpb0ea30fh+TUsJVjtPTU5qm&#10;4enTZ2w2G4yxzBZz6rrmB2+/jfdiCHD37j3u3btP3w988sknhBBYLBZYa2XPb6QHNe1hvfesViue&#10;P3uKJhdAv9obD0z7ucMewATy5zKnOeeISUwwKue4d+/e/rN7f900QCuupW1Pv6O1wiizN5sV2DOV&#10;OU2M50KUhO9pr/7OO3/OvfsPePzyK5ycHINWfPXV19RGwL2UUgHxQBsxm6ycI4a0X8+mvptWYtwY&#10;Y77aX7RzjlfHPHv6JXC9x3m4Hl9fO74baD4Eow/rg8lENBeY8aYZ5U1Yeuo5zGYzHj16xK9+9Sv6&#10;vv9GrXH4HjfX6uuvy/56mM6tMYZxHL/RL9m/xr4WynvDj0Pzw+8yCDjsJ029Hx8CxhiWqxWvvPIq&#10;Pkbe/+ADUoxiPJASMRXz0v2xylD62VMydk4ZpQuQG2MxjFMY467tRUDMh6dr9NuA9W8z2L5WC95I&#10;t7/Z87r594fH/MpQQH2rSfi155f7voOYEdli8kfpx0+mPZNpaYqBN958jR+9/ipm2GITrBZLZvOG&#10;mDxj9CxXRxwdn3ByciKmrUqzXC1Ig+eXP/8Lzj7/GBMDodtx9vQpH7z7LkO3papmvPj4Jaqq4r33&#10;PyWMIz/+yU949OJDKWOVYu4sKmessRwtF5w9P2PoO46PFtw/vcO7v/oN3a4jkFmtpK/b7Xbcvf+I&#10;3if+75/+W56drVmcnBIYmS0XZAxZwWze4vuO1eoOpBFrdKl7LNpktAKnFDol4ugZdjtqZ7EKfL9D&#10;09C2FW1TEePI+UWPM9I7N8biU2DXDcSsiBFmTcV2vcEsW3zwaG0JGZ6en7EeerYhsjOGPmZqn7FK&#10;DIanmmoyfxUTcPamjikpSYXHoO3U31RS0+skxnEH14A9vObL3DT1vLRSGG3KdRCuGXnur89iTrlP&#10;hD8A3af7durZXRlF5r3B6nVTB72vQ1NKbLdbxnFAb+UZ8TB4xmHgT3/6U6rK8sVnn6CV5jInjJXn&#10;b85WZc7I18yAp17gvjdvLbqIAazRaJX2zyq0Ulf1V86oAshLnSpmXSlHUoo4azDOlH2S3venUGLi&#10;nXLGVY561lI1NSfHR9xZLWm0YVbXtFWNM4bZrKFtLM18xqwYR9bWoU6OUUZjjZ28KahsS/DSN0Ql&#10;4tiRA9Jb855+t8XHSGsr5nfv8sK9B6AU5+dn9D6w2/UYbcjZEcaMsxalxbh/jGFv6pHJ9F0vz8zI&#10;HC+XLBZznNH7a2A6X4fnvDhqoFDUVUVyFINexRh8uebk58bIfiaiOFqs8D5Iv6zrQEkPwFiDcxWV&#10;sYQU0JUGA5aMrSuMaWTdLtdpiGJ+5WrLfLGQdV9pKmchRdbrSz755BO6vmc39Li2pkktwzBSOVcM&#10;cXRZNxYcO0NtG6ytqOpG9nY6obHFqPR23I7bcTtux+24HbfjdtyO23E7bsft+E933ALwt+N23I7b&#10;cTtux+24HbfjdtyO2/EfOfJ3pJodwpI30xLgShj8XWKiQxHrYZqtLpB1iCIO0hNIlQ4c8A8A7hK1&#10;XsQBVylWGXnYHHygj5ntriPfOS7goID6AmR6TNBQHjTnmIk5k7aXfPrhe7TLZyyOjrlzeoLVxQk9&#10;J7IWQTdJXRPJftf3TMXBPWUl4JvRZKX48Q9/SN/3/LN/9v/wzi9+SV3V/K2/+V/wwsMHGC/ipRSz&#10;JCknCFGEewoRao4+0PWdCNdiQCslD/CzkjSO8rkOIbI8iZmVgJbdpuOP/+SPefTCQ37vd3+Xu3fv&#10;otVVEnDOGSLfOMdXYo6rh/JyLg06A1FAvpGANo7T03vcf/ACP/j+D/jg/ff59V/+gvOnT1jvelI+&#10;4/h4jppLmnvKksQUQiCOI0bXkr4cAznBEDxjEFD+qydfc/f0hLqaC9RRlMrDMAGSCmOLWLUkZE5Q&#10;2+g9kURSmRAzjBHjBBKvjCHEgbEXoaSzlrhPQZKU3aZt98m8IUS0llTknBLaGLS21HVLyrDtdiLq&#10;0EekDO1sxmwxxxpXIJorM4EpYWgswJdSSj5rDOy6nqqq9mBH5RzGGtKUphICOTnqaobKUcBFJQks&#10;k2jSaMtsNr8yieh2AsdeOu6c3pEkARRZ5X3Kbc6JqhIgLfhI8IGYJTHMAM18QcgBnTPj0JFCxlnF&#10;vJpjSoLUbNbi/UyOVQH1h35kDEFyUQrYFqKlHwbW7DDHc+Jqxm4x5+nzC1IRH6essOPAEEY6Bpq6&#10;RaNRRgQvs6ahH0YWrcBYVI6xpGKlcu+HEPdzhjUWrTPj0BOCKUlwmqapqXDlHkxF5F5jK8cYReSr&#10;FIRxpK0rjpYzlMqElBkZUUaTU8R7z2eff84Xn3/GyckdTu+dcnR8TF1VDINnSD3NTNIiNFfGClUR&#10;0Xrv6XYd1tlr8OmhGGpKszoES6+g0OspzE3TlKSofp/gNP1chPSanMCHSE6wu1zLtWkLLJQz3TBQ&#10;O8crr7zKCw8fcXb2nC8+/5xnX31FGAcRSjqFUSWRqQD1lZN0iTQRI2U+FuGsJNcOwyDJylVF13Vg&#10;RNTuR4H9jJbj4Jwlxcg4DBh3BW147zHWYp3FZHtNOKkOYPqYJYUXrSRRI+dyLxsWi+U+oUJR0tiV&#10;gFIpS3pwSqokNcs1vNtu0cYwm832omFFYrMNRZimmM1ahlHgT6UVw9ARYkQbW0SgEWeMJK3HWM6r&#10;iNNIsp76EPBe0klSCFAEtzknshbIvmkENj9aLVnOZ/ukQ2U0xhre/PGP2Gy3/Pm//FfE6bglOd9a&#10;T8krInSP+2tqEnvqknKu8D5I6rCxOGNp6obZYsHy6AjjKmaLJUerFWRJ1lstV1hr8GGApLHOkZOE&#10;nJye3uX4zhEvvvgis9msCK4SRjvGcSCW2sA5d1A/JFCDpJ5YMFZjtdsbBOSY+eKLL/jgg4/oth1n&#10;zy/pdjK3lnwVYog0VcUrr73G93/wJlVV8+CFhyil2WzXjH7g6Ohon9DpR78XNVpj9m3obxj8TMlc&#10;Jak4FwHwJBKcEscVkGIgFaOa/VpdIHkRNl4lg03vM44jOUkS/SGI922p69fmigNx5rcJfq8lux8I&#10;Nw/TOSdAcKqBtLpK+ZZ/sy8PvhO6vwms7yHLA4h++t3JsONmjXVTGL43pCnHz1qLqa4E6Sj2ouPD&#10;JPlpTO99WDftuk6STrWkIFfOMegBP45cXFzgvd8LXbXWzOYzUFpSKLc7rDM0teWF+3d55bVXeOnF&#10;h9y7d8q8rrk8v+C93/6GTz79nN98/Cld3/Pw0SM8Ft8PaK15dHqfTz//kvXFJXUz4/nzC6zV/I2/&#10;+YfcPT1ls77Eaqjrit1uR98PnF98fJVs35r9Z6zqihizCFK1JiRJ1c050w/9lSmDtvvzGWMxVIkZ&#10;a8AaV0xMEkppxtHvr2lT5j8RikdJyVJy3Xjv6bqO7XZ77T6eTBZyEnghpbAHrqcxjgOSpJZLgmIu&#10;gMco5zJI/WVmM/w44rTBHiRrTbW/tdPcdSUsVTfu3ei9pHUnSQ9tKrcHXyYzFEnJFnggZfn8zmqs&#10;0WQkIdUUAMvVDmtqqpJ4tpjPmbUNdVXSpauKupkxn89p2opmVmMrXWKOFbWtqW0lr+MyRkXiMKAS&#10;YlwSI1aDToGsNSkcwBZJ5szgE36QNMC6aSBDPwyEIAYRwY/7+8g5Ob+6AHVKqyvjACnWiDkJ6Fy7&#10;Us8hAnajQRnms5pFaHmWE9vzc3bDiCoidAH/K5RWzNpM24xoc0rf91KjlTlPG4FdrXFUVUuMiYvL&#10;rYh2TUlzrS3z2ZLTOyfcOT4hZQUqYzTosobFGEErXF0JvNmJ8Hj0Az5Jum8IkTF4QoxsNmusBbQl&#10;l1S4CaRz1hUhc2KzE2A4hIQqc2A7b1kdrbDO8PDxK9R1y9dPn/Hb9z/i8eNHzJqaqCxmgsiyXIvL&#10;5ZKqrvgswegTwxDonQj8NXJuG11REQkqoZ2F7BmHgB8jXQwsF3OUcbKqTfdUpty3BlUbtl0nnzkO&#10;qGxQ2qKsY+YckUyOAafEACRH9ml4+zVBa4yBpq7QbYO15qrWzGJipdXBHBoD5MRs3mCNxbkKbRzd&#10;ENh2fUlsdjR1xWq1ZDZrRYg/ep6fX+K9L/NDFlF4DNiSSqaVLWtSLgBkLt/Bk5KY4WC0HEOlMPWM&#10;tm2KEYiYX+Uo0IMAKIm+66TmLLVBTpEUI5eXl3ugKOVETJEQw7U0vv+w/ooqxiMFVFKK3WbLYq5I&#10;1hKGjlTL9wsR0uA5y4l4csR8MefewxfpY6bdXLBbz5gt56wvzhm7nl71NJXCNA1Hd+/y2Vdfc3Z+&#10;zjBuJJGuctjKoQwolRiHHdn39JsLLs+ec/+Fe9w9vY/f7cToSwlgVhlDbSzDMOKUonGGQUk6XFaJ&#10;unbkrBhCEkDEVFiniWEkq4APA5WtUQoxdKhbQkoEL2Z9jGWuURmjMrFb0/mB37zzr8mj5+2f/IQX&#10;X3kFlKxbMUZCjPv6XhJnUzHWUgWSuKpDDvs1mST7XIo54NRM+vf0w671urKAGlOpo3LeZ7tLwGip&#10;s6aPsAfQ1TdAPMrvpUxJ2RX4pnI1qMR26Nh1nZgqFdBcI+tDUzfFr1CTo0fluP8MkpBp9jDEzbXu&#10;cD90+F1VcbPKxcTJGI3SiuPTI6q6IkQx0Zqgd4zA9zGKSUUkkYcRbQyvvPwyf/Tf/z3+p//5f+H9&#10;jz/mX/yLn3L//j2auqIfPVFlssp8+eWXnJ1d8Oabb3J6elJgyeu9xP2fiEFKLiCI5qAflcu9X+pu&#10;oxWjj7TJMT864Yc/OeH1N97gi88+5aMP3uPjD99jMwSqmGkqR4oZPwzEYi6pURBTgTgjY4wYJ/0X&#10;RS7GQQPOGTJi9DCbSx0SinlGXddopUghk7Una6lHxr4v8yWlpgKURpV9gkDWskFSORKTXO+LxQJt&#10;LOPYk7OYbznnihmpzIdaa/qhp21bCEHqk2LgaJTCF7jfaEPWiURiiJ44SI2glCYFX8wrLP3Ol/lY&#10;i+HoBMOSabJCJdCuAgzEjFKGkDI6ymtra6lrQ0KMSUPZ51tbkcLI2HcM45ph13G0XNHMFtimpl0s&#10;pb4YDN16TfReACotZgHGVldmfmSCl4Ti+XxOirGYe2VC8Dx5IvO7zrKGuaqSfX0CY0BbQ0IxjJ7d&#10;0LHdbIkxEbMiSeFIXTelr4j0X0OgDx7VaYx1ktiuLad3H5BSZhg8IXisUZhUsVhB1g5XzXDuks3F&#10;OTF6QiwTQEzECCkkMb4rNTc5oRSs5jPauubJswt2vWfXi9lI2zgxg02V1ITGkrLUJrvY433k/PyM&#10;brfj+bNn3L93n+PjFV23o2lnzBbL0jOY8/TZcwafy/kRCClGqcmUNIdlzxoDF2fnJB8J3jP6QE6J&#10;YTTMZi1V5VjNV9y7e5ez8ws2u45f/PI3Jd0Z7t055Y3Xv7dPBPV+RKnMrJUe5dnZOdY00nOtHSFk&#10;+qB555fv8+v3PuBHP/4BP3r7bb73xmu8/vrrfPbFl/zZn/0rfvbnf8HZ2TPqumU+X6CUZrGYM5+3&#10;tG1NCKnUDJGcIyknrLYYo8TIQOkC2GYBBLWnrppiHhb2ZnRaa8ZxZLvdstvu2Gy2LGZzmrZlXgye&#10;xKRBM5/NMFpxcXFRTDoin376KY8fP+aVxy/j+4HLy0vatuXo6Kj0ssY9ZG6Mkd4dmWEY6HadGAqs&#10;jqitY7tdc35+Dkrz0ksv4uqG8ewcZTW2cvv7o65lPhIDE1P6B7GkiCc++fgT7j+4j7VWegwHfYIY&#10;xfjQOrc3AJN1GJgM0lKUPdYEWhboHa2o24ambem7nu16x5/+9Kec3rnL6uiI49WSp8+eEMKAUoa2&#10;bcV/VUHf90AmRVmLJpB+eh9A4DunxRCwalBEjk5OaJoZfb+DzN4o92bi9/W1UH0r/Dz1Lm6mtd+s&#10;D25C6/s99cHPYjn3u91u/0xCXTV/9v1cbj53mXpDh7VILiCqEsDaOrmOxYxmJAZ/9XmuL/TX+i6H&#10;JoLTd7nZJzp8prTvGx/At6nUy6SEzvIcav+9CwiuirFO1mLCNtVm+1o6i8HpFRyv9o/9ps82JcKn&#10;5PfJ9tPnOfwOaarJSj04XYs3TRCu7f9j3BvSXDdHkFRyVXraOV9PeZ+Sr6ehleKwosylzrFVVdYI&#10;hUqZpAxDlOd4P3z5RX7/re8x1wkfobEtq+NjkjZUTcVxuwAFs3nD2G15/7e/5dHDR0QSf/Gzdzh7&#10;8iUqJnYXa/xJz5eff84H739EDIoHjx9x//QeH338IX4c+N6bb/HCi49Q1hbTH9mDRO85uXdKYyu2&#10;l2v6zYbZg7t8+dXX/PaDD9mNHlRiXik2m0uadoGzM376zs957/0vMPMZo/ck5DmBL4You21FUxlm&#10;85axE+BdGY02UDvZx1lzdc2N40hVizlp3TS0dYVRiqaq6DdbrFX4DM2dmiF4ur7n7OKMEEYaazhe&#10;zpnP54TocdaJeajVnF1ecjl4Rmvx0tQlpowtho1V5aicZRhHdruBhPQIna335kEw9SzFaJrp72Op&#10;Rw/3GsWowznpQ7Vti1Lq6hmBLuu+WAFf6w/HGBn8sO9h7Xue0z1Z9qNKfKqJKZSLWiZOYyYjTyW1&#10;jkbm3s16bwCqi7nlbrMpz7QUQ9cTopgVK02pdxSuquVZTi7mQOV+VsizeqMMVpnSM7qaF426bqif&#10;UyYp0KqY6qmMKQYRSotppVUC0RurcVrTNjVV7XDW4aoKMz0/VYqmbdHWEmLEGkXwI8HWgGG+XFE7&#10;y+ndE9q2oqkc1orZ1GTAYIr5r7WGPPX1ovQgvR/F/DNl/JgJ48jYj4zRY13CochKM4bAerPFh4Qf&#10;A8+ePuNoOef+vXuEKL2trOV58TAO5KyoXUVIhpATQ79j1+9YbFvunZ5SVzVumudyMeJSSlLXc8Io&#10;MQupnfTSGmepK8Nu2xOSPP811qCNLWtxzdFqSU6Jbhi43G5Zb9blmGm67ZZBmb1ZjzEGTSZEjx+L&#10;OUF5Jm1rh6kq6rYRuH70kAIhjsQQMDkzcxUpeJIyGK3xfhCTHq0wWnF0fMTR0YqkkugksiIlRVZK&#10;zN3qmpRgHIZbQc7tuB2343bcjttxO27H7bgdt+N23I7/pMctAH87bsftuB2343bcjttxO27H7bgd&#10;/5HjZvrVIWw0/d23/f4hUHKY6v5dYqGbYPWUnrEXuuz/FGgBrierl7+QpHKKKDkrYoh4BYMP+Bip&#10;nYbyO1NKloildYG9IafA0G24vLxk8BlbNbz26mvce3Cf2WqFdpaoNDlGeUh7kOI6/Zm5nqCRcxaw&#10;DfAxobOAY8bCH/5nv4vF8P/+fz/lz372F1zstvydv/03efTgPpWtiEQRiIfArt/xwfsfEGOkbRtJ&#10;VlMiyAlhLEBmEDFFSZv1B6DXJLqejAAkVgWePn/KB+99zIcffMLf+a/+Nj/84dv0fbcXRtwEwrSW&#10;JChdQPBJkDUlmKkkOvKMpCwqldE6k/2Aqy1vff8tXnvtNb7+6gt+8fN3ePbkS778+inj0YKj5Ryr&#10;FTH6Ilw2RSAlaYvaGWKOHJ0c4UdP9AOXmzXOgDMiQKekV8UUMQXk1+YKAJuyOIr2kc2up+sHlOrQ&#10;xrFczJm3Dc5onLH7tIZJJBKLIFsdCOEmMwClNJnEZr1hs+v5+tkZMWVxtNeSEoXWNM2MqmrEDMF7&#10;+W7F/GESDVprIQpgH1Ok6wf6YcSHiHVWRIxtgykpwF3fUxUhR1VbSS7PkeBFpN51XYHTFiXNVCBi&#10;P3SkFFivdyQid4gsVscltceSUr+//6YECVc5bF2j0Ug2WKYyIoIZvCeGEZQkZhttSYm9479WgeRH&#10;UpJ7orFGElq1wRiHT+AaS1tXaKPxMdP3nvunp/SDJyZNVpZu7Fn3W87XG8aSCBRTZtj1AnkoTesc&#10;UWWaWSuJ932/F9kJnBdFjL3rCCFJuns3kLMkt1prmc9brLUMPoI2AkClSEQAdUmEHEjRU1tD29Ss&#10;dz3tbIEGxr7Dh1TmDHj67AnPzp6yXC55+eVXmc8WoBXdLgq0rQUY+eSTT+m63R5IizFIqrm5St8+&#10;hOF1SSQ9BDolsara37OTgcMkqI0l4fVQzCjHJgiwS5REzaoRsbBC5gYfmDdiiDDGgDKak9O71HXD&#10;6Z07dLst6/UF3g8orZm1LZvNRgTSw4h2kjo7JZ6T5dpazOflPkWOs1JYfQVY2abZX7cpRpyx6KrG&#10;+8BiMRPAIBWAdjIq0ZJMDVcsTC7rxLQuKVWSEwuAPKWXTslbYfRiNOEjfdfRj2NJ47UslkuBypHz&#10;lEqqUVPXVHVNTrGcryhQfy0JZzlGnj8/Y9ftWKyWuKpi9HLe0yigQUpTymRGFwh++g7TnDyJNQWI&#10;KXOxNpLIaww5RrabDbvNhhgDR8tj3vyd73Py8stcXFyyvrzk49++RwhyPSgtIiS5hvI1QWfeJ9uI&#10;CDmEQFPgjsV8yaKZYasK5Rz1fEZVhNxtM8MPIqZ76823qKqKjz58n7ZpePXVVzFG8+TJE95//wPq&#10;5pi2aYgh0ncl2dBqrDUlnU3S1qcEaQFHCnzsMjEEUggs2pqkMueXHe++9y6j9zx59pTL9Rq0ZnF0&#10;REyZl156iTsnp5yeHPPwwQOGccPTZ0/54ouvikDQMwwdKWacdVhjiSHs65W6rtHhKgn9plB6Ms7I&#10;OZdzmkQgzpX5g9Ei+lMxFmj+KgX+8L41B+vYJM6dzGIOhbrfVq8d1meHNdwExNxMsroJz+vvSGff&#10;/16pw/5dyWHTnHQopj6E3CeI/PBYTql7VVWJKdBBbXX439MxntKQbqbnTO8vJiuSajelt0/g+qHp&#10;wDiONE1DCIG3vv8mzjmePXvGen3JxcW5QBMJhnGQlMO23Z+v7abjYr3l5OSEt773Bm++/govnB6z&#10;mjWMKXCx2fDnP3uHzz/7gqdPn3BxcU5dt0Qsv/8Hf5279x7wy1//mmfPP6GqKj77+hlDSCwXc15/&#10;/XVZDwoM8+UXX9B3O7quYxgHMYcpaYVTKmgMkRS9ANxoMXsJHpU9WhuGoReIVwugKsnv6Vrtd3U+&#10;oSoQsMydFHMH9kYFuiRaKa1FlBvjfl6XRDdzbb0ZxxFVUuy6bkvXdQU2VWUdkGCmGGXd6qIYAg19&#10;TwoREU5r6rpFG0dlskDein2KozGVzGcxXEuUVXuThiLOTSLGnL67NQZby3WgM3vhbE6RMYyEMeFM&#10;JaLp2uJ9L6CocwV4dyWFPtC4mqPVMavlAucMTVMxm7X7esw6hzKGpqlxlcZYjdaOxlrapsI4Eb92&#10;m0t836PIOK1pmpa6qogxMXhZuyfoexhHhtFfGXGkTIoyn/gYSSnz/OySbii1hjE0dUPbNsznc+bN&#10;HGIupmYUw5BAjgKz+yhmXDlndIa2aWhnC2xl2e46dts1pEhOkcvLka7raNuWOyd3WC2X1HWNMZFM&#10;pG1bVquVQJUFVAij7LW89wxjIKRY0oYnaMIRo2e1mFG5mq7rimGTFaOVYUTXtdyv/UA/DAw+4WMm&#10;ZjHz8RF8FEF2CB5fDHzqVmr6seuIMUqKV7lmtTUMIbDbdYVT0Sg0Oz8SlcJVjs1WEumHIRBT5r0P&#10;v+DFB/doqmIYoAX0IPVo63DGcef0Hn4Y8aPn66fnPLh/j9pqqW27gTgMaGfJxuKMoa0qoonMZzNc&#10;5WQfUsGu71h3PX5MZZ7ydN2IdoZmPqMyS1JMKOWYLeZUzqKUGE1krYghEEYx97m2liiR6ddVjanE&#10;vGYyglIFKDeVJL0OXU9lBdzTVvZytojeW2ewuhVgNiWapqaxBp3kftbB0xqYOdk7aSX7c2UtruxL&#10;p3kpjKO8vzb4MezhgFz2p65yVNbKfRul5o8xCMyfwZpKzoeN5KoWcX6a1l2DUk4M87RcL8oYjLVS&#10;W6rvNgv8d41Y9sxVXdPOZgQ/kL0n+IAfBsa+o7NiuKJQoC39APEMlHHMVwua2ZzBjyyM5fjohKPV&#10;Hd5/711UlWiso2pmvPLqq3z/r/2Ejz/7go8+/oTz58/pk4eh52vEwYkAACAASURBVBSFrRy77YZx&#10;6Il+ZLe+ZDxasZqvWLcrxqzYhUhMHoMAwv04sN1uqZYLKudY7wSuBEkt76InolG2Aq1RyFqVlSQz&#10;ikkFgBgk5BAkxVhcK/Zp1U4pGAfC+ozf/MW/FZckFA9feVX2U+LusAcm9vN5MUhUWt1IUZ1MbfK+&#10;dzHBUZNjz82a6Rqkzg3jRrnbBDqWCxSuEPirOutaLaT4toDZlCRhUeZZXSCMQFaG5dERQwhcXFyK&#10;8YouAGAUkCTEjDYOX8wcJoAmBqkP84HB3uF/fxMAvILfv3nc5MC+8PABLz1+iffe+5TdZkvfdcxn&#10;LSqnvVFKBoy25f0EmvjB73yPH//wLf70z/6cn/35O7zxxmv84V//64whQi7zuoL/85/9X7z//ge8&#10;+ebr/MEf/L5AYt8CJAovUfZ4AOV7TiYIutQjUx8q54yPkWpUVM5Rz+a89v0f8PDll3n9+2/z4bu/&#10;5uzJ1wy+7ANtReUsvt+V+UeMzxLyOt57MdYwWsx3UjG5QuGsGIh4HxiHgZR2KC39JGOM9EaMIQXZ&#10;C6TymSnn3liL0vLvYwwypyLGMgLhQYqJnANjKcqCD3RK0bYNzolRX4xB6i4kVTyNIz4omtK7MQVm&#10;FsNRh1Lyvbp+W/gpg1ICOtXVAhKsL9b4cWC5WoLWUitpTYgJa1UB4BPKyL47ld6dMgJD5hiK6YWY&#10;EF6eX7BarbBaCSSeEypF+u1a9vM5olXGe0kzp6RU58zeVE7S7AtsOhmoao1xmixB5XIsg2cxnxOG&#10;gb7vZK3LibppQV3tZ7S12EoxnEWePD3H+0DVNsyXS9r5nKpp8SGTtPQKbJX3pgMJgy59S6UN1ii0&#10;ERPFnCI6jLTtAlfXDO2MbeUwWvrX8eJC7ucCgGolCaQpXYFterp5Y2DRNjhb0dQVY5A12Cjoh5Ha&#10;OUk79xGjLI2ryFYMDsd+4PzsnO1my3I15+7pXearI5rtjqZpePTCA3IMpJBws4a6qcVoBIU1jpQ8&#10;OcbSN5F1rKkbdruOoR8YdVlzG+nN7LZbKutomxbvtwXsjqTg+eyzLzg+XnFy54T5YoGzuhgWKJra&#10;cu+ew1rLdrslxgzKEmPAVo521vDeh1/y2/c+YtnW/OSv/TVee/01/sd/8D/wX/7tv8W//jc/40/+&#10;5F/w/PkzdtuOGBLzeYsxltVyjh9HYpSeatdJ4u9s1tI0tXy+mKjrGuckFdj7IJB+EOOzpmmoikHA&#10;arVCl96i1pq+69msN2KYVksPrmlajLby/qsVPgQ+/ORTPnjvfYbdjtlszqNHj6iqiq7r2e12ODfH&#10;WsvFxQWXl5d89eWX3LsvzwfmzYzgPX3X01Q1dV0RfGSz3fLJZ5/LnFPJe5+cHEsa63aLMZrZrGX0&#10;HgqMPZnrKhSXl2vqpubk5ORaryFnmUdilB60NoYY/n/23qzXkuy68/vtIaYz3SHnrMwqVhXJIkuk&#10;2JRkod1qA/aLDXiAHzygYX8vG/4QNvxmwIABq1uAKaklijOZxWJlDTnnnc4Uw578sHace/NWVjca&#10;0JvOAhNZvDfPOXEiduy99or1//1j3tOL5nK72TD0LVVZk1Kk7wdAYYzUjp13NPWEulH0XcvJqxP+&#10;8OgTvvPRd/ExUpclPojzby5N7NYkGW9XFgBirgdCDEbAaFpqgNpojI0005rbt27y5MkTUErG7jWB&#10;+vUaydt+fvXv6z+/Xje5GmMdZ6wvXH/N2dnZG8/Y3njvnJdcr53saiw7gXWidz1lIXue2XRCiJHe&#10;9WgFTVPTD8MOMCfPzy6P9WsC/F1dVO3qyW+r31yvJ61XK379q1/tatbj56jrTutXvoN+C0BqPAvX&#10;BeRfd7KXPPEqYODq97gKEbgKHxh/Pzq5X3/vq+fj8udXoc9fz5EuIZNXXOfH2tPu33C51sdA8CJk&#10;DdETho4P37nPP//jH3BYWXx7wc2jQ3GqrmuweY+ZEodHh8yaiidfPObZF4+5tVjw+ssv6VbnhOAZ&#10;BsdyucLHSN8ObNYbPvz29/jOhx9ycnrC6xfPee+DD7h75w6r7ZbFwSFJKzZti1UarRIP795mc35O&#10;u1xSl5Z2vebRF1/y8vUrgrZSQO88U9PQNFN+9bsv+Pkvf4dpKsqq5uDwEKUVy/WKulIcLRZMpw2L&#10;6YQQPdZK7mFLQ2EUNt/fs9mUk4sVIUX6wTOZzkXIXVrqpuHu3bvcvn2Tzx//npOTU9558IDJdMLp&#10;+Rld2+K6lmGzZVJNOVrM0BpCTMxnU1CKi/WG1yfndCFK7qQ1ZVmRQGBfUeZ854YM5HOsN2sOjw6o&#10;6xlt26P0KGYXSC1J7UDu43wKZIBKzDVGs9tmeO/y+BtdwNXuwYTOAFuVax4u50k7IHyu+6WcsIcY&#10;sFZhjN7BGC4holrqGTmn7fsOpQQ0s9lsICWGXr5n8AGNCJPd0KMNzJqZ7FUJb97vSZ5XMkI9xnsR&#10;RFQum3EBAyBgIXkIqC9rfzE/0zEC+xqBwioJzKqwhqq0MqdpxaSumc0aytJS1TV1Jc/l0Bq0QV95&#10;prlarwVIM2wY2o7laklZWbyKfOvhO/RdhycJhLEQeJTRJUVhBSgQI8YIfJfQYwkkHCnmNcIodF1R&#10;qWoHPFq3srbGFHM91Enu74e8JxOAjcDnSpIyKG24cfseTd2gDAxDS99uUElqlt77HXDJKvtGjV7r&#10;EZQm4ycGAY9oksA/M0ABlQHPWqDWI9hTqcRiPuXgYA4kgvMsl8sM2aku57+8xyXX/YIXKLxWDpU0&#10;yQ8oa7FEgXmEQN+2BO+pS4NWDeWkAaOIUfJcHzxg8Pm5NynDIDFgZL8QQ8LEsa9g34+zj33sYx/7&#10;2Mc+9rGPfexjH/v4px17Afw+9rGPfexjH/vYxz72sY99/CPGdRHT25qCx7/FCW4UHCq0VlcNeKXF&#10;SrqOd53BV50trjYMvSm8SdeaixKXnlaICDCGnWiFlPAhEEJk27ZMbCOiy+Cz65HekehTdvRFg2t7&#10;hnbAu0gcOj79zS958dWCW3fvcuPePWZHR1RlSVRanMicx0eP0XontDZGHOPJ739pQiYul8SI0pGq&#10;KPiP/vTHNNMZ/89f/ht+/dtHfPXVV/zge9/j448+4mAxx8fAerPi6Yvn/PyXvwRlaOopk8mEuqnF&#10;EUr46eI4DfkBcty5eKn8kFm+axawKRHv1XXN52fPcF3gnTuf8r3vfJeiKLK7bKCqRKhtjMZlYaxc&#10;oyyMSlGEBSPVH3Edk6YjvROHoCEkT1lW2LLk/fm3uf/uA7764jFffPIJT798zGq9pjKGqsou51mw&#10;FUIU8Yk1+JDwITKbzyn0nKYWF0JrlAgksmVMzA0WWmm8vyJOzI2zdVUTiBRDydnFCgiE2LNebzg8&#10;nDNtam4cHAgJXylKa2hVout7jLZZfDOKA2VEGmsprOF8ueLs4oKL1RJrLbPCoJK4qNrcBF0UVpzV&#10;krgWpHh5j2ljxNUhqp3DWUpx5ww+9ANVXTGfzRmOHevlihQCpizAWJQ2JKXoOsd629L3Pd45ptPp&#10;rinLZKeDqq5YMGfTblAKzs/PmUwX4rgbIkN2hBi0k4bGrmcyrSlHAbwp8P2AC07cyrSSxhclzUTB&#10;hyyYVTTNlOAL2q2IqFMWYilt0WUJRWIoPD46QtK5+V0zVA11URJ8zG4JBpcCB0PP4mArTpGDp0ez&#10;HVYEF6jKkonNLo9EiJ5KK+qykHt1FIc5j6ortt1AVRYYWxCiiLkSka7vUS5kFzBpcB/cIC0xQe67&#10;URhljKawnmlTk9BsNxsU0pQenBfHbC9NTcvlkl//6hfMplMObxxzeHSUHeAUk2ZKQppUjTFcLJfS&#10;YGRMPpfiiD429Y2Ch934ueI2JGJOEWFXVZUbqzxd1zN2llRVtZvXR/EoKuVxlF1arDR2NXUNtTRy&#10;DVkkZaxlMZlRVhWHx8fcv3+f07MTzs5PefjOO0yamp/85Cdyz1iLVoqyLHD5uKOKO3fdGMWX22aR&#10;tSmL3VqQ8j0moACTm4SkOcyW4lCosnOsMpfCD3W1+XQUB19ZzxIJW9jcrClio7IqOT4+Zj6dZRGz&#10;gZhot524ec3n1E0lLllOnEJsIUKptu3QWlOWJUklfPAM/SBzb3ayL6zl1p1b0iiWv+swZOHbi1es&#10;11uGoaeu6t28vmvrlClBGqTyz0eBsjgoC/CisAZjDlmv1mw3W6qm5uL8gp/9w88Ijz7h9ckJm5NT&#10;jNjOUJaFzJ1XRMlvNHpmgZBKIsBQEe7fucd0Nt/N/6YoaOZzpgcLJvMZi8WCFMSh6ujgiJgiXd9y&#10;6/ZNjo+OKArL8mLJbNJwMJ/STGcUtsAoEVBFH4nKYwtLuuJkPv4RZ+YaHxMxiojfGoO1ik3X8eln&#10;j3Ch52J1xvnyTJxmbImxBf/pf/Iv+Vf/0/+M0ppf/vzn/PynP+XpV485OxdxwODE8dUaaa520eGQ&#10;RvFRqD2KtGFsFpbGV23V7pyMhB1rLCkm+n6gKsudKB4rrkOynqZLMWGKGGtQQa7sbh0j3yfa7BzY&#10;rjpwXyZb1xw/FW91+LqaX70NbDS+16XTe8Jos8tvRlH8OJ+80eg8DtlMnBB4gMr/U1fOH7vzMQra&#10;3wB85DntTUeu9IaT+FUXs5QS3vudWOYNp7OUsFbcg6y1FLbIouG4O0+z+YymESfz6XTGxfKC58+f&#10;0+R8SETgBhsS1oq4uqkLjo9vc/+dd7hz9564CykwOnJx9prf/Oxz/vDFF7y+WNL1AVvUVE3N9Pgm&#10;m/WGH/3xD/jwww949uwFZ6enlFXBjRvH1M2Esuo4OjhAq8iLl095+eo1MarsaudoaoHhoBIueOqq&#10;3gn427YlOE/bdeKQmcUrhbGXjeNGADTe+9wYrnOuqARElBLY0VU6oTIQRVtxEHTO786xgIJEQEKG&#10;5kjja3Zrht0c473DWotVhr4XUZIPHjcM4p6pRVTTti0xxQz7iLsxVhYFOt974n0t7kE6ix8LK25V&#10;AjaxDHGEQmWxpDKyT0FEU0prjM7zaxT3zLFZ22RBf3SOSCSFRGkLJpOJOFkZRVXNKIuSSd0wrSvq&#10;qhSBmHfMmynz6YymaQSG0pTMZjOMHfM8TVFVNJOaZlJL7yoWnSLgid5xcXHG8ydP6NstwQ1YpZhP&#10;p9y4cYPpdIZBYchupUpEcyEOIuC1Fu8D221LWVYUZUUQdTRFUWG0YegHLvoNZ2fnxJg4XBxx6/YN&#10;mrrMjvcercAg4AIfIoMLrFYrgg8sFnPKPM7knoSmKWUcdgPL5YrT0zPOzs85OjiU+dtacQi3drcP&#10;HMEuWuc5xSj0pCSZxHbbQdAoLUJivKM0Fk2ksIq6nlBVpeRuO8dljQ+JpAuZe1QQgVyMIqi2nna7&#10;JaVI0TSkICL5otSYskTFmOEnkkvhAmUleZ73Ic/DUVy9TUkzmdI5z3a9RRlDYQ2L+ZxN22PsjOQd&#10;znWoFLAmMZ0JSMdai9WWUAYSM6IuGGJEh4B3PVYldCgwRRQXQWMoq+oyx8n3t7Uihmm3Pdttj/OR&#10;zbalrCsWh3MW06m44pU11hZs2y3Be2aTKdZqyduLDHRLMbtpZ7FhkGPXBgoNtsjCr+x8F3zA9SJK&#10;r8oSowXkE9V4TQWe5kOUhnetGNotm/NTjNFZjC/juKrK3OwPMQtsrbaXzdlKoazFeydzSpJm7qpu&#10;ROyeAr53+LbHV9JQPvi8PzWa0sj9H7Lb23bbXREBB4qixGgBWsTk8T6ibZmFCyJuGIE4/0GhDEpH&#10;yrJkcXCIG3o2bslqu2W53bDabjjoFhwcLJjP56AQkXpS9P3AJGkm0wXL1ZpExFQF9w6OsHXFZ599&#10;msEgisE57t+4yXvf/ZiPlyseffqY5y+ecnF2yqvzJX67JQwdZ6tzbrkjQtexOjsFJfuaWFRoW4JT&#10;mMKgA1RVzXq1pBs8CUvfC6BNa0UfElsfGWICF4lGcoSgwPUdtkjYoaZse6xW0iwfE81kls9JFot5&#10;EaxWRQnJkXzLJ7/6BSkZ0JZ7Dx8Qo78EZI2ZfLrMU94GAroO+nnjklwTQ43/9m2Ag+t51PX3fJuY&#10;7lJ8z1uOIefcQMj1s25wKKOpJhUHhwe0XYc2MlaTSnmvYjB2BMxBWVY7l1ulFDqJO6HMDXH3+Qre&#10;KmK7um+8rPUlwJIiHCwO+KOPP+aTR4958fQZT7/8iqPFfAdgG/PTFJE1MrvTTiY1P/zRD/jrv/0Z&#10;T58949/+7d/z8cd/JGCxIWTxP7x49ZKnz57w+Ms/YCvLn/3Jn2VBSXqjzpiuHO91l9qrtcirr/Mh&#10;EtH0oaf3XmpHzZRvfee7PHj3PV4/f86Xjz/l1ZMvCdmxOyizq3lFEiHJROdiImBQxoLypCRi6DGX&#10;Vfl1n3/+JcYYHj54wN07dwjB5XGu8F7AWlonqU3GKKJ6rSmqAlsUtN0WYsJYybej0hilgYCKCd8P&#10;GCUuqgpF9IG6rrIYaKyjprx/iHRtS18ONJMJpIRRCm0s1kAM4jSqSLTrNcPgGZLC2BJbTgkelDFE&#10;ut0+0Hkva5cS5+UQZa9glMmbGCXXT3msVsQgoEJx1nZsty2guXl8yLRpSEOHSlGEWH5ABS25crLY&#10;VGFNRWFljMcY0PleTHltECFY/gMMYZCc1uV6ZlEwm9R4N2W9Wu4gYnJ+HN4P2DLiE8zmCx68W8px&#10;th0hJDarls5FtBFhdjJj3U7v4HpjLZYM4VMGyrKkMBYfHLbfSj5YFUysxupLJ+HVUoCOzsk9HpMA&#10;W6KLWRgngl8DLCYNISqG4HGhFnCocyKwnE0xxrDpeoy11EH2OwqwE0Pf9zjnef3qNauLJYujY45u&#10;3BRhdNcSYiApw9ALzCaGSIhyXYyxuJiIKNl3u0BExlFRiJu6zi6yqZniBhE81lVF1/b0g0fFJOcj&#10;imB7s92itdSFjNHcu3efxeGCGDyDH9hsE01TcePm+4QYqJuGvh84OTmhbQPr1Tlf/V//N3fu3OHP&#10;/uRP+PaHH/Lf/Jf/OX/24x/yb/7qJ/zsV7/j5YuXHBwcIlvXgNYCOWyaCSGMc0cer/HSqVvmQcV2&#10;03F+foaxUmvbbDYC+GsayrKkGaGUWbzW9wKK6boeW1ic8xwsFiilWa83GGO4ffMm88mU5XIp4N1+&#10;4I8+/piqqphMJmw2a9rsEv7OO+9QVw2ff/4523bD/Xv3uHF0yMnJCdPZDKU1XddRNTV37t5ls93y&#10;5Zdfyj6pqti2LUVhLwXvudYzDH2uIUR88HjvODk54fDw8ApoL9ccUhJYV56HfBjYtp3U6owhOBHI&#10;HR4dcXJ6ymYrQCrFJWws5Xuurmr6vufx48/44MMPAJjUNc67PJZ7rCkuRdBJAA9jnaQuLUUGPShb&#10;Xql/ilC0tNA0BfODKc1ZxXq9hn+HiP3fm7JdqT+NItNvekY2rjtjXeZ6PjD+bTNoFWC73b4Jnb72&#10;3rvaLBn+MT43y+dGGwFFhiDgKkWGAV95HYh2+W3C9LGGPI756+vrWIe9miOMP0/5IEaY4NvO7Vhf&#10;vl53etvnvO36XBWxj7+7Ltwfj+mbXn9V/H5V5D7WO6+Ctb4pd7t+HUdwo873/gj6G9cgroroY8TH&#10;SAqdrMva0A89D28c8h9//D1mWrE5PeXWjSkfvPcuvXcCQykEvquV4t6tm0Tv+eqLrxjalu3ygn67&#10;pm03DEOHCwOHt27RTBf86jeP0Lbh/p07vHzxjOfPnnHn7m3u3L7J+fKcW3fvM51NefHiBaUxlNZw&#10;++5tmqrg9fMnzCYVahv57W9/xcuXLxlcwlYT2XfWFfP5LU7Pe/7yJ39HGxN2VpN0oigMs8kMkuRd&#10;IXqstnmuDSwmjcCu40BVWopcy+/7QWpaPhJjIimN0gZTFCyOD3j43gO6TmCPVV1z++4tvB8gRgwK&#10;HTQm6iziTTjfMwwtKXpCUjx9/orT1Zp12+GCJmjQWsTiKJkntTGcvZIa8OHRMT4GCiu1fmOkPuav&#10;5ZmyH1VvgKVGsbdzYVerH+HD8l5mN0eM91zIcPVL4bwlZLiSVgILRqXdPFZYgWFLrTnifWDoe4zK&#10;QK/giF7gLcMgAMC2ledvVyHIRgspyHsv+UJRyHPllNDpSk05JmIaoa5SG0iQQT8anQHr43yvlLxm&#10;fO5std5BxxQJHQPaSP2tKizWyJw+qSum04aqMDRlQV2WVKWlrhsBz1Q1dVNTNRPKuqaoSlISIE/I&#10;x2S0wfWO0/MzTs5OOD17zeG0Yto0NHVJSJHoHCZFIhFsTRgSm9Ua33cU1lAXGpN3TlFJ/oQBD4w4&#10;dZXXrZgSzWyKMRXOObbbDd4NbLdbhmGgKAvSdstkOsNWFa7vef36hMViwbQpMQomdYOKsvcNztOG&#10;wDA4gXtqSyKgdJJnptpgTZGnFlnzgpO9BykRnOSPtrAkIkMG5caUqJqS2XxGWQtsKLjAYr7AeZdz&#10;l1YAv2WJUomyKnGDo++lnyJFKMoyP6MHjaIpSuqmZjoTME9RGFzwKKt3z13c+MzKZDJVBlSnIGey&#10;GwY61xNIvPzDp5y8PiVG+NP/6l/tG3H2sY997GMf+9jHPvaxj33sYx//ZGMvgN/HPvaxj33sYx/7&#10;2Mc+9rGPf4R4mwv8GN/kFCoOTFeae0XRsBOqj04eO3EY7Fwprn7m1cbVq5/95n8j7sHagBqbgRRY&#10;I85sMeC9OKQMVUFRl5iipKhK4hAzrV/E4kl5EQQByQ1MSnGg9smzWr7i/PQ5n/7+txzdvc+3Pvoe&#10;hzeOxcnb1OKeG50IixBB9KWgP+2E6DEpEQirRIxkZ4jED3/wEYuDGf/6r37CZ599yV/9zd/zD7/4&#10;DTeODwjJs9lsefbyJWcXK2bTGYW2vHP/Affv3s9iF3EJN2UhrlgBUlSopFBKHCdikOaAwhrQipCc&#10;NLtqg4+OFAOhdeCj6GZQPP7iS4yxfPDh+1S1xVidxZ5qJ7BPMV87dSn4TxlMkHaNc4GUGzjEsUyc&#10;D8qq5DsffY/3Hr7Hy5fP+fTRI14+fcJqsyGkgdW252Axo8kCj+3g6YfIyekFGk05n1Bmt1OIJAV2&#10;bGYxehxs4iSVHeWLUhrm4jDQFBWTmw1l3XB+viQlqOqGwQ+8ODvFexFYHkxqId8nT2W10PdzE4pC&#10;yfhDGrzqqqKeTOncM0ISV7e6KFBJUSgRzknjS3aNG4VCY2MZSZxTlUJnR/uYm+3KqoCkiAmGwVOV&#10;Jbdu3ISYWF4sKYqKSTPDGIt3AecjbevYtL04RNvALEJTFmirs2BVs6jmGGNpuxaVNISENYZVu6Eb&#10;tqQU2Pab/H4dBwdzSmuJMTD4js4NdN3Apl2z2W5IIbJYLJhPD8TtIgvJgkuURUmqIl1KBBUw2T1W&#10;xhFYK6L6FFV2aY+URlHMJhAhJk3UBT5GuuCYbiqIka+ePGe73nB8fExdV1gjrpExBnrfS0NRdmQw&#10;RYnVAoFICmxVUhpNWRT4mAVESuF8oI8JbcUVNwa3c8QEhVYiOFQK6lrE5cdVTQLW6y3JObpEPvfS&#10;lG0V2eFU3FzX25bV5iuePX3O8fExx8dHFMZSFhVHB0fZZb4Xl4exCS87Ll8VhCZ4wwln/CPNj2E3&#10;Zq3V2f24YRhcFiH6N+bW0dFZhNXS6BpjzKImtWtQHGEBPrt8CYBEk7RhfnCMtiW9C7x48RjnB2IC&#10;Y0sRjhuwqcDaQpqxvDTgKjQ2O36XVYUbHKAoy0rcxif1lQZJEfNvthtxOoviWIfRxCxGhrcLXa6v&#10;M2FsYrMGENhA27aQm71iKihsia0qfHCcnp2hzhN1XRMTuBDRWrHZrIkpURbScB5j2rkexxjwwWVI&#10;ijg0xxg5Pz/n+PBw5yh+fOOmONnGQGkF1uBHwU2ealFp12A3wg1SEmGyzSCWbdtxdr5ku91mV2Zp&#10;ZLo4PefVZ59RN9mRx3vc4NDWEq80y45Nn7v/rzTKaKJShOhpypp333nI4vCYbddycnbGEBy2KkW4&#10;rUSQ4Z3n+OiYW7duyrmwmls3b6CU4h/+/h/4xS9+wepizXvvvcdhVQHiVGeMYbvdjknEbmyPIJCx&#10;Yd3FKOufEhGe0uJ+9dnjzzh59YLl2RmnJyfEqNG2xOdG9P/kL/4l3/3wff7hFz/nb//tT/j7v/kb&#10;XOcoy1Kc3pxDKQFRqFKhDDtB9tXxY5QlqZCdVhI2u0nHGGEUcI6CP6XwMeBiYFIU44AUWE8Mu/t6&#10;FPmO4voUyaJdeW+dGzZjjGij3wAD7Bor89gNPuwae2OKWGXeei+8Tci1iyzkT7yZl41zUbri4j7e&#10;dSHIsZjchH2Z30lzIuS5kPS1huo2uy43jUBARmH2VWHWOP6v5oTe+901CiHggzgbXc6ViqIUgkcU&#10;tQ4pQPAJhYjA59OaZtLQD45t2/Pb3/2OGCK3bt/JTjsek13Hb9+5xa1bd7h/7w63jw9QKrLabjh7&#10;/YJnz1/w4vkzNtlhtywsyhR4XWInBXU9oWlq7t67gwbe/+B9zs5OOTl5xcN37rJYHGRH+8T5xQWr&#10;1ZrzcxFJuF5cEMuqJKVid321NlR1ne+dNgtdnHzfDCjSxmCLQn6WpJHTGJ3v9ZjfZ2wMHtOoDCFA&#10;YW3OT4oMqHFDXhflNahEJMp7hrTbB4QQCClIY2p2v1JZoDWEXhp43cBmsyYEmddDCBRFFhsFAbNo&#10;dQl6MDq7UEZxCw1BoAOju5tS4s5pjSZ6R3ABjRZBTxZooxRFobBaoRPiWEyiLg3GWHHTVGDGe0SL&#10;CHU6WTCZTKgqA8kxmUxp6illWVBYqC0YnQg+EYuS2bSkqQ1NZalyg+9iPqGZNJhCIAq2sOKuqLMK&#10;n4R3A0RF9HDQNBT37uKHQGEsYWhZLy9YnZ7Rb7YZJlRjyhKtLFVZUVjLMPT0TtZnnd3orFXUtkZb&#10;WUdTSKgIDofXin675fXJa3x03Lh5xOFijtFW8jkMSgWsAW3kurddhzIFMSlsFsRUZUlhDW3b45PA&#10;M9q2Zdtu6FxP53r6rqcqK+bzGVVZiIjZe5qmoS5LAQPlLEmtcgAAIABJREFU/YYFrL4E/4QUCSng&#10;tczbpMBmM7DdZhfpsiJ2PSH29BFxVYsiWO8GAZwUpaUoLOXBAcMw5DnLiMDfOVSep4OPoEyGrURI&#10;itKW1KXm7r171E1DWdSgkzioHcwIMfHVl084Oz1loxOLg0M8gNIMITD0LQeHM0xRiINXStkF24DW&#10;OOfY9B04x3q1IrieoiyZzmZMJlNxIC3k+ItSxNwCfNBMJlMRZdoVg9MoY8R19+yc5ek5RWGZTBuK&#10;osrupEbuNQ3JO5JWlKVlNOHyzqPQaCwwintUdroTgUGIska4MFyCeZTaNdyPa4sApRAXYR8YupaL&#10;s1M2S3G5vnnzJkfHR9Igb00W68g60ntP9F6OIgSKQsQnPgsi0UpEfCEyeCcCPhdot700+YdAUZZU&#10;ZYm3iui0OLfFSFHIZ/gsIPcuYmqLMRoVwfteBAUx4sOAd56u7f6DayvtMDArDFXZoI0gOKwpOD19&#10;Tbfd0m9btqs1F+fnHB0fMT84oK6nlBmUtF5tmE5mTKcLluGCgMIpzd2HDzFNzbMnT9huWk7Ozlmc&#10;X7C484Bvfef7PPzoh5xdnLE8P+XlF5/z13/1l5y+ekHbtxxMG2ZVRVEURBLWFAxorC0xtqKpS/ph&#10;i9aRiBEhaD7f4kQoUJ/oIz4IIEtZEQl4Itu2p4gKs9oKqiQ4VAqgreQPUeZzqzSmKEkFYCwDnq5b&#10;kmzky08/oZ7OmEwnHNw8RqnLcTU6fiv9dcfPq7n+dYDj1XrX1b+v//f12tfuM6+KYK7lUN/kKnv9&#10;/USsDClEUooZNugpq5KQBFR36+YNgnfoGEGL2EopTVFoiALzGF0QR/CSMXZM3aT+lPPHxNtda6+L&#10;4bTO4MQoe1ilFN/99rc5WExZna949Nvf8v3vfofCGrn/lEIrQ/Ahgwglx0LB3Tv3ODxY8PrlK/7w&#10;+DEvX77i3v17mJ1zqqxDbbfl7Ows71sU1hq8d28cW8y56NXjTvn78ka+9+bvx7HhfWK96TC5ZlOW&#10;Ffff/5B7D9/lxZMveP7VF3z15ecsl2s26yVFUdI0FU1T450jaYuPsqdTypKS1Cvk/Mp3iTGx2WxY&#10;r1a4YaCZNMxmMwYXBNAZwQ0DVhuwlkgeQ1plMXBJjH4n1tt9Dx9IeU8eo0AK61pTlJV8bpL95nQy&#10;y8fldvvJECMX6zXrzZbZdJoBj5rCGmKU+b0wJSoklt2aV8s1s8URRT1IPUVpqrqm6x0xDTjvOL5x&#10;i6TYAQGJEAmkDK1LEVQSeIrSNl9DCwwi1hycAFdqiEphrCUlgTUEP6C0xjEQgqOnB1UQQqCqa6qq&#10;EvFylD17ynluSjEL7cNlTS2vWXEIzKaSp/XDQDd4+n5gubyQeX5wWFtSlA1FUaKVJiaIwBACm67D&#10;xxE6l4X3WtMPAn0ReI/UPXUGF4p3u4D9ysJSGDClZWIt06bhYDajsJYQn9OFgPMui4MEoJfIjqu5&#10;BGSNzBfWaIqiJEQNlAxDj9GK0grQrq5rum7AuR7nBrwPxNFpVg84Bz4EXp+c8OrklOl0yu2bN7h5&#10;8wbNdIZRCed6+sFlcOy4DxDxXV03GUYQqaoSa+Q4tdZ5z1PQ1DWb7Wq3D1N5L0AG+413cd/L8Vlr&#10;+PVvfoO2msPDBd7LHF/XDdNh4PDwQNzQX7xkcJHF4U2sUZRWc/rqJf/7//F/8tF3PuTH/+yHvPvw&#10;Hf7H/+G/5Z//xXN++tOf83f/9qd0nTiMN01NynPEbDal74cdgEspTWELnJN9ygi8a7uOcfkY9xhj&#10;DSbGKPdTHofT6ZTpZMJq02YoYc/QnQBQ1zVVXaGAg4MFk0nDxcUFpMTJyWtiEhjp97//PYqi5NWr&#10;Vzx79ozFLHH/3n2ePPmKvuv4/YvntH3L+996nzt379H3PU+ePCF4jzWGmzdv8urVKx5//rmsF1zW&#10;BYeh34EiY4rEFLILrjjKeufEQV4pqV1APm8Vs9mMsiypqkpgi2XJnbt3mM7nFGXJ/Qfvstl2/PVf&#10;/zVPH39G8A4QiJgfFCkDjow2PPnqCc+fPePdd9+Tmpl2u317jHItzAg9Uoqg2K1vY46ZjEAsUoYv&#10;DH7In5c4OJhxeLRgs1lKHTXXSK7CcN4myP6mtf9tAu/r4JhxnXobnOWqSNs597Vj+KYazPUcZoRd&#10;jjWg4B3DILWTfugZgie69DV4zM61+S3vPdZVrh/zuJ5ePYar0MHrIvSrtehvyp2uf+7b6rK8JU+5&#10;nmuNv7t+fFzLwa6+/wiDHa/XCCHYfd41kbu8N29c2/F7Wi1w1MjlM02SOL9z9ThzvUHYdLJX88Fx&#10;UJf8xY9+xP35lIuTlxwfznnv4UPKwpCipyhLTFVSGL1zxn7y1XPWFxccTA8wSbE8X7JebYgqMYTA&#10;+w/e4fGXTzl5fcKf/vjHoBJPnzxhOpvy8OG7+Bipp1MOjg7xITCZNBzPF1Q6cfN4znZ5xqwp6dot&#10;3ntenl5QzQ5xqw1aKQqjOTo6pusjf/W3P+ds1RMbEcRaYwjR8/z1S9arNSFJ/te6geV2w/sP7lLX&#10;FbXVpGSYz2e4vme5XLNerXdwlvG9mslkVxdxfuCzx5/STGru3b3DzcUBz5+/oECz6RxD74goeVbQ&#10;FLx8+Rzveo6OjjhfbThZrln1niFpiqpm6Pr8fCOhNNRNwzAMtNstDx8+oJ7MSC9f7KAhMrbGfFXG&#10;7TiWvPeSa1yBKsjzFzL0WtaTq5DONwFdGQ6fn1sYbdHKYAx0XZfXXKlFaKNlr5QBbloK33jnaZoa&#10;FZ3knhs5n6vVmq7dom25AyPZLHwfAaI6i/bHuv/VWvfV+w7k+3jnBP4m5Dt5/qPlO6idSF4E//LI&#10;Ikj+EgW8VBeWsrSUdYnNzzmqsmJS10wmNUeHC0praKyhLCx1VdI0DU0zo6onTGZTtC3wKYDWzKZz&#10;FvP57pw6N9B3PXduHfLy1Qxjpe5myoKoDU6qJXif8EQ67zIKE4qqpjQaY+Uht0JTjLDWFNGDExCf&#10;Fif3oDRVXZG0wtgq5zMLttvtFWf1Gpef1TSTGZ3ucUPP+uICXMlsNqG0UiNWsmGT61QUOxAhyLP9&#10;lMD7hDYKawpiChCCANFKQ991ktt2bYbfy56yKEuBRBlF1225uOgkJwxJ8nQFw9Cz3WwExj1tBJyu&#10;BTA9mUyZzRYCC9ysWZ1fkPLzrlg3FHXFfDojBNm/OjfIuNEKpQylLQTci8KYApQmIPuSwUd65/FJ&#10;algXqzXbfsBkuM0+9rGPfexjH/vYxz72sY997GMf/1RjL4Dfxz72sY997GMf+9jHPvaxj3+EeKsQ&#10;imtumleaTq7Gv8u54d8X3/S+b3P0yv28lw0IWeRlbEHXbmi7nhBEcB6TprSGoizxUQQfPje7e+/Q&#10;jbi6XVycMp1Jc2g2Q8YoUNHx6ukXXCzPuXHnLvfuP+Dg6Ab1pJYH5UZDAD+IC7wyIjJWu0aey0aC&#10;NxqwYuTb777H4X9xwM9/8Wt++dvf8PzlC15/9pphCAyuF2p7XTGbNhwfHfDRt7/DbDLFaENAY42m&#10;soU4ngefH5jnE6S0NLRbQySK0MJalAryUD5GXIwM0RNJIpw3ilcnr/jpz37Jt373Lj/+Zz/iwb27&#10;1FWJteC0IgRpdogpX6sIkJscrowfrRUhiqNtCCK2FRfOSFEYTFHx4N1v8c79B1ycnvD7R494/Nkf&#10;uLg4o3OOw4UIY9puIAaHVpHl6pxJZYihRiUrzoKYPDazu0l2j1BaUVhpphmFU2MTymw2IylNGBwJ&#10;zWw+w3nHi5cdy82Kk/OS0t7AkHbf5Tr8YXQAUQradktV19TNBL3dMjhpZJ1PJtRFuXMPQunc2Cct&#10;tCHFN5wNtVZgDDGLQSNK4APZgbKuqtw0Yrl/7w51aSltQVGKeHgYAiGI23DbduImoQvKoqKuGhkf&#10;FlSZCNELGCAGqqrBmIKYpOlmbOJRKpFCEqd5c9mM2Pc9JyenrNcb+mHAFpZJXVEWBWVpKayi7zqC&#10;9/TOE5zfObOW1qIC9IMnIo240QdUjNR1iSkr3Oh6rAzJR1FbKRFoNCkym09xYeDl86fcubXgg/ff&#10;xRhD30njhXfiKO+DZ32xpNsJxhPT+YwqBIKPlEOgMD2tCwSsOL4ahQkJXViC1bgBEQ5qi4/iAF9W&#10;BZOmoShsPlfi3qUXVhw9ty3OO4bBiYg+NwYWRckwDLtGKOccL168YLm84MaNG9y9EymsIcTIdrOh&#10;KCsRZpWXjXvOORIiaByv0yiuttaKOMpahmFgGIadG9F0Os0Nf+2uqWu8X682cF6dj1OScTg6KwM7&#10;kXLf9wRp/0MrWLcbgRckEcrduf8ORzdvcHp6yvJsTQyepimpa3HAnc3mLC8uWJ5fUJQF89mMZtJQ&#10;lRXb7Zau6/OcKU04PgvtvQ9onagqGa/SnApJqytiWfVWwcvXmkl3c5U4xQ7OEb2IXXcNo8aQlAiR&#10;rS0oipL1xRKUoipLOf9ZBDIEn1vj1c6xSq6XiNSL0bEKWMzmu7FRFKWI/asJyQVSDBhb4MOQhcL5&#10;+LkEY4zNm8ZII+bYbKeQe9g5l+f1iMtiiNLIGO/ajr5tmU4mGC3ggPGaj/e4Vio3ScUrIoO4W2fG&#10;z5tMGpavVtSlfLdh22JioCxrXN9ydvKauqm5f/+uACq05qOPPkJry9/93U85PL6J1jKWBdIwpaoq&#10;uaYIpGC8rmOjrvcOHwXsoowSVxKruTg/5+nT56xWG16+OmGzbjG2QKEopjV/8Rd/gVGK/+1/+V/5&#10;f//1X/L02TPKouDw8FCaxmAnBBaRycBAomma3fm+7phlrUVpRJCXoO/7r+VJwM5Fe8gCzHFN0lqT&#10;dR8CkVEi+pOG3LS7P0eBZt/3O5H823Kr8fjG4x3nGjUSenhToPXvE2q9LQd8W453/ViuXq+dW1Ge&#10;R+IV1/bxeEbAgbUW59xOlDp+1933eEtD+ShGGF0g5Xe88drCWrTRDHEgxEg/iEi8qBoqY1it1rRd&#10;x2w2ZT5tUDHshEZNU/HR97/D/bu3OTw8ZDY/YPDw6aef8pPfP+L58ye0Q4+xtQgpnacsKgIlmAkP&#10;33tIM50wWxxgrQgbvB8ojOGTT35P27ZUlYgonj9/Ttf1tF0PQF2LIOf4+Jhbt2/x7NkL3CCOTfqK&#10;ey5JsVxt2azXGCtOoGLEnhjtlPveYbWmsDo3ZX+9Wbyua7k2GbpSlBU+u3yG4EhDpG3b/G+b3TUW&#10;kIMi+EAa55Px2jpHNCJAn8xndG3H2fk5YRjo+47BiWOgtQbnBqqq3oFCviZqRO1ESKbIoCUiWpms&#10;QRMgQIpyHUgpC1zj7jid62Wd1JrKFFRVIT5eMWSBocJmEfzY1GsKg3fiaLZYTJhMyuxcXVNXM+rK&#10;UBqFigNGZfdsRDg2glyaSU3dVFRVgTGKwXWkBGUt7zW4AWMNyYcdQEgrxbRpmFQlfeeJPqLrmsVs&#10;Ttd3WfjFFQdgRNxdNVTVDTQi/g3e44MIfBOJWV2iJg1921NZiw+R1XaL8wHXOzZtR73tqauKytrs&#10;HBkZsWVaG/SuwXvAuYGiKCiLgpQiXZcEcBNVzlEGcd81lsEN9IPnYrlm23a7455MJhRlKQ3WMcg4&#10;1pqyrijLghBkDMcoa3RKGeQTQt73wOB7hrBitdlwcnLOkIXPx8c3BCakxW2sjpGmafBuYOgHJpOG&#10;xeKAsigYhd7r9ZqzswtxGs/zmdaaw8NDJpMJB4cH1E1DSgLB6boePzhQiuXFBav1ilenJ8wuzpnN&#10;D5hOp9RlSesDt6uGpAQUUkwK0Imu6+idCAxRicl8Rj1r2KyWDL3j5asTgn/F0Y0bHN84ps7XNqXL&#10;/K0sS+aLA6p6Qj9E5v2cEANd37NarXj26jXFheHg4IDFbEFVWLwzFEI0EeECIihOshKJONMW4kKd&#10;IoRITF5+DhloEUlaE5zHxwCkXX4zztF10zCdzfFBxIetVqgUKYyFKGPk1evX3ADqphYYh86gGB/x&#10;g2PwnhQEeDK61CcSJ69PWK2WmMJiq4qjoyMWs4XsY7SiLioBJ21WWJvzJ/3mGihN+4agIn0/0Exq&#10;rJY1OUTJRdpuYLNZ4fvhP7i28vsvHnNrOuX2jSPqumJ+dETVVMwOZrx69pzV+TlD3zO4gW3Xcjz0&#10;TKcHHEQNusAnxSwtsKagaWQPhC3QZc2D9z6gauZ8/vgznPM8evSINmi++8cTju7c58F7R7i797l/&#10;7x6/efQ7Xj1/ig+J5y9fMZvMaGZzCmN3uaDShrqcYkqNosL5Uwoj8CtMAAMuOlTQhMGz3gx0GKIt&#10;qXQhYoeyoChqOufpup4lET90aBKz+ZwyQpUE+lZbm2FkAZcSKiQYesKQ6LA8+uXPOLxxxHQ2pSir&#10;LMLQJNRurX9bnn9daPW2Gtc3id6+CRD0tve5vt948z1TBsXoN16XsjhK8jONCxHcgO0Mx/aIsjBU&#10;B3PCMOzgQpJLZiG8FogPGd5CEiDX6IaIQuBrSX1N5H41T7seAglKO7CBMZr79+/w8fe+y89/9it+&#10;++h3/OnTP+GDD9+XmpoLpOTFBdwYUlJAJEVFVTXcvHWTp0+fsd5s+fyLL7l//x5WG3p/CcdQqLyO&#10;9IToZV1PV9d/dsJHa+0VIJYINLW2X9vT7t47iybZ7cugHxydE0/Hpiy4/fA9bt+7z3sffsTPf/ZT&#10;fve73/Dq7BSz7bl9u6QuG9re4X0rr6lKbFHmWqLfAYOsNdy8cYMUI4NzLNdrJtMpm64neYGdxAgY&#10;jTVW8oScb8SY8F728un6OBvBjlpgGCEGirLKNa/sxGkMSQtQZ3Tp3LZdBhhVBB/YdgPKFNQ6opSl&#10;qEqCiqQYqWclet0yuCWbdmDiegprWW+3lBpCkPvNFJbOi1gtJrKgOKETxODRMVDZeifW0rYQYI28&#10;WmoTfU90PdWDe5RGS60nCRwyeC8CHpdIOLohsFyLU/Lt27ex5oi6meKcH282gY35kCFX4RLepA0+&#10;9sQU2XS93CdaM5vN6bYt6/WaruuYLw45PDrGKJkvCmsFlpoUtYKqKtl2fQb2KVTef3XOsem2VFWJ&#10;rgoUAhtVKaJiIhFkjUcRlaFQCq0tlS2Y1Q1NPUHZgvXvB1Lb4gZHQhHyemSNoa7q3X4yJo82Ivj3&#10;Qe6f0lrMbMokgIuRrhcQ3jD0DM7TDwObtiWMNWpdSP6vLb3zbDZrHq9XnJ6d8s6DBxwfH2Gs1DZs&#10;UZJSRbfdEmOkLAtIMic4J/VlktTfvfeEEDk/v6CrWhKRfnA7gFQcx4m9zB2rXK9K2dnaWoPVlqqp&#10;KBYF52cXfPLVI3wK3L55i7KoaMoKawvmizkEx60790ha89kXX/H4i8+5dXzED//ZD/n4Bx/z3/93&#10;/zV//uc/4le//A0/+f/+ltVqIzBR54kx0TQTYgyE6PN8IbAmqaUour7L+cLl/ts5x8XFBcaYXW1g&#10;zA2DE0FkWVgSMJ00bLdb1us1/dBxq7rFrdu3qKpK6jRDj9aa2WxG1w6cnpzw5RdfZtfbig8/+AAw&#10;LJcrbt+5zXw+Yzqf8vL1a373ye95+uwFdV1z88ZNbt26xePPPuP89FRqRHn98sOAH+daxRsu5gDz&#10;+VwEoF3H65MTmqahKssdAG8E2sYYqOuK6XTKjRs3aCYzqqam7XuiUjg073/vYyhqHi2mvHj6hNcv&#10;nmdoccrPDPROjP/Jo0fcvXuPwhgSRQaLmHw+DVoL5CjFADFkQI9GE1FGCVBYI/dciqRkdjCIxXzB&#10;zeMbvH71mq7tidn1+G35wNvW9cs9p85rTHwDMHr177c973rbc6tdvSeDvK7XMP5d9cqrdTk1zvdW&#10;5vwyu/JuNiti3woIICH1IwRYSLoEKV5/1nfdYf16Dfib6j5vy53e5u5+9XdvAEhzbXpcr7/ps95W&#10;V3rb+41rgbrm1H39u14/vjdAAW88w9JXoLBjLiEgx2/KJ0fIwAiKTOmyhuedAB5scPz5D37Ig6MD&#10;tqcnTEvL4eGcw6ND6spyenqKMYq6KujaLYWt6doN3vcYrfnWw3dZLlc8+eopLgbOVktm0ymbbcur&#10;ly/5/sff58bxAZ/+/vcUZcGN27eYLBYE4ODGTTCGi9NXPLh7F7ynNAqCo6ksZycbnj59xtm6xSnL&#10;3dv3OL34hEobjg+PMKbgb372a37z6A+YpqJoGqy2GIW4XnvPdD4DZbBVQ+8G1t2GajKhKg0mOQFY&#10;68QQI0ZpjFYE74jRU5YFVV1hSxG/LxYznj1/Qt9tuf3OfYEpu4AJim6z5eL8nH7oSZoMylV4P2Dz&#10;c5Tz5YZNH3l+uqI8OBYhe+owgLGyhyTDE2/dukXbdXz19Dld3/Lwwbu7mqQx4K7AOHeicSW56zjW&#10;xnqYtQatFV3X7Vzd4SqkcYRA5L1ozPsVZG03WgtcxhqausnrzkCMnm3X7oAOAoOMLC+W9Ns1m+16&#10;5z4+DE6gA7VAkrQxWZyfco0bSlsQooCLiuKyZrybb/J8NY7xca32IdB3LdYa6qJBpYTVoLXMNWVV&#10;7M4BKVKokqasaCqpg5VNidJxB1xu6prFfMJ8WjFtKkpjaKqSuqqp6oaqnlLVU0xpiUBwAgx6+fI5&#10;RiXmsxlVWRKtZtAwrSyNNQIEUQm0yTmP1CFTyvejNmg9wlkV2lhMWYCGemYxOq8/KWG01ENiGEFL&#10;CRsCISUiUmNx/UDyjrq0TOsabeRZHEnAffPZhOBchlQi8OERpq70rg7Ydh7vJD8Rp/tIl+u+eE8/&#10;+Jx3yyKoCw1eQ1DYssxzTiK0ie12Swie16evMUbTTGvqqmboA33f0rYtbugEPllVrC6WXFxcUFUV&#10;ZVFRVpXUp7WmbCagDMHJ89VN36FWa5Kxcs2LkspaQnC4fmDoW7bblm3X0UznVPUEMPgU6L0TkBJS&#10;P+r9QFnV3HlnQVHU+2acfexjH/vYxz72sY997GMf+9jHP+nYC+D3sY997GMf+9jHPvaxj33s4x8h&#10;vkm0Pj4MHxt3rjdRXX39+O+v/uxtDTNvayp+28+/3gQjTb8pN1i64EgpUlcFwyYRgxOnVNTOWbtu&#10;JqAU7bYV97WQdk2z4gbsGIaOqrIYZfBuIIRIUSWmVY1RnpOnX/L6xXOOb97m/sMHHNw8oqonVGWB&#10;RgSYWikRTJIbaFLIxywO0EpdaayJkZuHB/xn//Jf8IMffp/fffoJv/v09yyXG9abTRZdWpqi4k9/&#10;/GO+/cEHVLYQgVFSWGOoChHT6Hw9fAg7AfhOuK2kSb0qRSxf2FKaAGPEI31umoQuDPV8xtl6zbO/&#10;/Tt+/dtHfO/DD/iTH/2Ad999h+lkSlLQ9x0+pJ2Tqx67k1G5iZUrTcvqDRHE5fixIraIsLhxiz//&#10;F7f57h/9EX/4w6c8/vRTXr5+gVGJsizQCuqqpG5KJtMmn1e1c8RVb7jQipP56AI/NloB2bUwolKk&#10;sobFdEbXiwBoPmloNyvW3cDFasWkKlhMJ+LKGENusJPGlERuXAieIYhbYYyRxcEBy3ZL2G6z+E4z&#10;mU0oitwEQXZitVYaDEeRZB6nu+athAiWnIAaRjfXzmiMbqgmDQezCYvZhNevXmOsJilpyk0oSJqi&#10;qDFGmsS7vmfqs6gNhTYFPgRW6w2r9ZbpNFE3U7QR8aXR0lQ3m80obMlyucoiw8AwdKxWS87Ozqjr&#10;htu3brFYLEgxYI2m77bSkKs11lSka3OIMbnBNbsbr1Zr2r4lRBHfNE1DbcRhYRgGUkgYXZCSJhEI&#10;REKK/PCjb3PzYEZVl1gjAq7tpme7beW8ZRewg8mEtt2KVFuJi0aMgeQiQ+eoy5I+BPo8Lno3sG17&#10;IhFrFUSNG7IgOgaKwuzcM5xzpOweD1CWBbM0FSfervuaS6BS0DSNNKbsXNrFieTZs+eslktOTm4I&#10;oAHEydMYmtmCZjIV16/cNPi1MX3NgWRsutJa03XdpXtudqW4Pq9ebQy96tAzzl3j54yfVRQFWilc&#10;dumLMaGMpiobaXi1lvu3b/LDH/4xT5+84MXzF4DHu5ayKjFGUdUlh4cLykpcjX3wrNtBmpsPZqAU&#10;280G5/or4yiKI7BVJP/m95ZmLfVWJ8bd95LfoJQ4CuosIBhdhqXRUeYVbTRJkZ3BDNpYkhZ4R8hC&#10;+0vv6yvOQqrAKHFMLQppXhqdj0WspnfuJzGKeDNlx/tet0QXdq5pabxntUZHEaObwu7mNaO1NPLl&#10;614UBUPwdIOcs7IUZ/Z60mBDkLGg/3/23qxJkuw803vO5u7hseRea1dV790AiI2EuGgWjkRdjJnE&#10;C8n0W6UZacbEsRkCJAgS6AbR6H2tvSq3WN39bLr4PCKjsqspo43uJo9ZWldXZWZ4eLif853P3/d9&#10;hCRDP49tC3FzzmI+6N+ZMUJvl2CMSNdF5osZ12/dZNU1kGFvd0/o9s6RogR2qOx5Pl8yHA3JOfPg&#10;m/sM64q285yennN8csrewRFJGbJWeO9ZNStSzlRlSYIXiDnbphZjxGRQOAtZ5vscI19+8TWz8wXT&#10;swWz6YLkxcyutOYv//Iv+bN/+Wf88j//NX/7179g1a7Y3dlhvDPh2aMnnJ2dXazTQOc9wXsJlSgr&#10;chAjJUqIxtqK4TanhMZgrQi4TS8yXK9zkoOQySqjuTC+X9xjsnYqJUEPef2eQYwUvQA7KzYETKUV&#10;PgZZcnVPriJvrouuN05s3wdrIvxFDXVxvXxXHbZdi10WY29/32Vj1/p3i3D0Yr5Z9usi62t3Qx66&#10;qC/LUkg6a6Hm5de8LJS+LEjNPbln/XvFmI2QcpQCIq6waKewVcGw3uHGjWusVnOOnz9lPp0ynoy5&#10;cW2Pa9eOuPvqq4wnY0pniaHjwTcP+PkvfsmTZyesVg3jYU1ICh8Ni67BGktVDSmrip/87F3Kstys&#10;4atVw6qd8vz4OXVV09LSrJYURUHbtrRty+npGcYIXdSHgNadEE6Voq5HTCYtq1XTh0KI+c/7wGLZ&#10;SuCFMRKS0c9rSoFOYmpTSojDcjyRqrK9aUtMwUJLojXHAAAgAElEQVSPHNB2ndA9vSdmCb0gsvlM&#10;R6MJ3ncbqlTbSlhToieVRt9/xkGE+koT2o7jkxOWiyFd27Jarfr5OuKc3tSNzhpiCPi1gamv41JP&#10;4C6MxfQGd617snnOpBg2phO1vl6S1ONaayG2GUUICDmyKLBKUzpLXRZieMqJFOX9up5iXBYl9aCS&#10;awYRHY+GNaWT+1WrEmtqylIzHonImxj6OtRSVaUQm2yBLSRApSgLmq5jNl9QFAUTNe6vgQbfRnIK&#10;2J4qq1E9AVRMWVlnggcfA6asNt8XU8LYQj5/ElZrdBajuDMGbRS6twFK3a6wCsrhQIKPuogrK8pq&#10;yHK1lDXCOMiazgeMErK9fB6yRBoN1op5zSipub3vyFnue63FUCS1oIS8mJ6qmYJnuVwI4czJefKd&#10;IXQdONvTYiXwwGoNriBoqal91+F9JsY+WKwoyVEwe/VgyACFrYa4qpZAnp6MXpYVMYjBKYQgYRF9&#10;rVsUJTmxEa+v54/5bIHv/KaWWs9jKUmtOBhIeJTq90VSr0SsMugehbtcLJnOFgDUgwE3rh3StgFF&#10;R2GUBJTlhFIZZzVkCfZyhcPagnpQQVacny/46KOPmX3zgPP5klu3bzIoCzRhUw90nSel3AchKZQu&#10;0NpQDWuGkwm2qnj46CGLp4+ZLWfsDIYMy4JCawZlSUK/aDrtDVOm0EKmDYG4DisxhqIsIScxWXVi&#10;YtBa9hCqNJs1O6UkgWVaU5oSMmiGFM4yHo37+V/1NFiL0hYfowTWhUgOAasNoacdr2uvTGa1XNJ2&#10;rRhJq4rhZMzB9WsMK6n9lVIM6yFGawkXWS0lqGQr+CclEbWrPkzD+0DbTamqQkjJWe4bax1Hh9cg&#10;p392b+V0Nic0S5bLGWVZcnR4DVcOGOvMsKpoF0um5+ecnJ3S+I7Z+ZymiSybwKT1HBwqWt9hjYSo&#10;dUGJ9Vk5huN9bFHTxMDTR4/Jq45vvvgSnx3v/shwdPsW5WBAZpebr77KR799j1HhWDaeZydnVPUx&#10;d27d6O9bMEaTvMFqzeHBHvPVjOk896YvjbGWNiSqUUU13KG+PeKbB4/ofCekWw3jQUXM0HSe1WpO&#10;03narsUZA6Yj5RlmlBnYiqoqKIuSxXIloSMYKuvwGYJfsDhT/OM//AOH165z8+4diuLCfLwmCl82&#10;L13sCb5t5LqoKV5ujvquemhdm2xTYdc/c9nIdfE7NmDSS6+VNvWS0hrvA81iTtM2vPLKTVLnKa3U&#10;6t57Cf/KWYwsPpKIGKUhRYLvyESK0tL1fQPWBh1l/0nC6repqlEo8P3+QBvLZDzhT//0T/ji6/vc&#10;f/yYv/6bn7O7v8Pe3i5KidHWhw4wfc0qvQRrHHVd03Ud09mcTz/9jJ/++EcURU+x7Fel5AM5pj74&#10;5aJGvQg0kuO0ZbEJY6sqMUmIGf47epAKUo6krDYGwEyWkDGlSSQWbaYNntJYRntH/Nm/+gvuvvV9&#10;fv/hB3z04QccTxuGVWI1m3Gws0vpLMbJnpUU8MH3n6/U87du36QalIQQ6IJntljifeL46TGj4YDx&#10;oEJphbVO9n55TWa2WOs2BFmhNMtXzElqfqXQ1pLJdCGgfUeppVaUcDgJ2ksZtLFCpdUaa52Yf7L8&#10;XFkWGKchG5J10nvSFl3UWDtguljg5lMKZ/EhUpYVaKFp1uMRGEtEo6wih4xvGrq2IccgtGzdkypL&#10;6TV5H/A+sFwuWS6XWKNpdGa+WDAsS5x1KOMwKhNjRwwSLNj4li6JSU2Tmc9nWGeljnISyBG3ArT0&#10;ljFV9tiOotT4GEikDZ20PV+QemK3GJkrnLME34ixPwTaztP60J9/WXeskZBB1ffKit0d6tZKj8l3&#10;VMO6N7tlrEXCWpRDGUNAwg+MMRJiocR8fLS3z/JmQ10NOZ6ec3Y+Zdk2LFcNKSbmixVl4frQi76u&#10;1xckemcNriyo67JfuzyL5ZJF09A0HV2QIEU1l7pFTFyZsBXKahS0zZJPPvyAalBz6/Yr7O7t45yj&#10;bRakAGVZ0i5XEohpLTH4vl8i4T0CkRV6PbnAOINOiboakJA1OgRPgdnMo/VggOv3iaYPyHPWYYwQ&#10;wAeDIbs7e8yXM3LMFJXDDDTFoOTo2iGL+YL59Jwf/uinaA3vv/8e958+48l//C988snnfP8Hb/PD&#10;H/6AO//2L/jZH/0R//m//ILf/f5jzs7OODubMh6P2dvbBQW+61jFSNu2m6DKGCKDwWATcOGck/u6&#10;D2ir6/pi3o9pExjpk4QBlFWJc4bRaEiMkadPn7BYzjk6usZkMuHmzZub3xdj5OjwiP39fZ48ecLj&#10;x4/Y291lsrPLaDzEFgZlDVkZrCu4cfMWk3rM6dkJz54/Z/9gj7ffeQcfOtoQWK1WsndMmXowoKoq&#10;ZvM5aHVhZNx8nwTVuT7gMqUM/fw7Hk/6ECghG6+DOJerFfPlimJQ4aqaves3+fSzz3n86CFH167x&#10;+r17/PpXv2QxnzNfrqR+CzLPW2PkOl8u2T88oFAVriuZTmcYI3N1SlGCJsiYdaBtf9wxyb4xRCHJ&#10;KpV7I2lC2YIUM5NJy43rN/nqq6/IOZFT2Bz/5edXLzOBSw8ifCvo5nK/4/LPXO6ZvOxn12vaPx2c&#10;82J/ZR2e6KztA5zo57MOY9RFCEUfHCO5AxLE+TKD/eVAwe3e0HYA0OVnd5f/+08FIW7XRtvv9zJt&#10;/rtqkpeR3F9Wy23eE9KTu/yZXQ6kfCGccuvc5K3PRSvTBwtdmJy3C7rtYMbLx59z3tQxEiQUsVpB&#10;Dvzpj7/PT16/h/FLdndr6YcXlrPZlKqVnr82mvlywcnxM169ewdjNc5ZyTIAPv7kU+azBRiF0QaN&#10;ZnY+4/rNa7xy6xqPHz4gho7Da0e8cu8e127dYtV1THZ2ePDwPoPColPgi08/5vrRHnvDmwQf+eab&#10;r5kul3z0+dccz+acnM0ojaPeH6F1we8+/or3f/8R1e6YDrC2gJAwTpMUDMoSZxzGVgx3djhbzIkk&#10;isKidCJ3gUgmO9lnaKPQUZFzxDpDpSQwOsbA/u4evuu4/81X3H3lNoOyxHcdyhacLxY8efKE4CMx&#10;eEbjMbs7EzrfMRpKz3k+XzFfdByfzWkiGDSxv3Z0T0EPSfqobdcxn53TtC2dj+zs7DIcDimKkpSk&#10;x7YOxFhfT+u+l7HyTGi777kOZ1/3gteBset5R/braSukS56FWmsZDof46JnPZ7RtgyIzGFRo3Rvj&#10;dydMp1POz46Znk8564PTrDH9NZKl7t4d9XNAH+KN7OnXr63797Lu06yH0WbTU15f0xvjvFIUriCl&#10;pdTAxgoMXmUKq7FWoZVF9c/DnLM4W1DagtqJAb6qS4pa1kVrDWVRMKhKBoWlLC2FMzjrJNzbOawr&#10;pXfkDFnJ81dtHUZpBsYQUmQ2n7EyitJKT7C0GjOuOT095+nJMaYosa6UvakT2rr3gRgSPmWUSjht&#10;MNrJfRszWSV0SKQUsEb22hLAKfWtypmqEFJ7VpnCwIIIsX9u6Dua5ZLFYsHT58/R1vL2228xGY17&#10;XYC6oKUDy+Wctl3SNCu6LhJiZjgcU5UVT589IQGjyYS9nX159pilni0Ly97OBKXoQ/Hr/rkWpHpA&#10;065Y9qGlWmsODw/7MG7p17RNQ9ssicHLtYql85626WhWHSGdYbTBWCe9VGP6ELGOECPnixXPz6cS&#10;WmG09Ap7NoBWMJsvePj4McqUVPVYwvn1RZDmsB7hioLCWu7ducP+4TVSutLiXI2rcTWuxtW4Glfj&#10;alyNq3E1rsbV+G97XBngr8bVuBpX42pcjatxNa7G1bgaV+P/h7FNWNj+u8s0rcsiou8SGG+Pf4o0&#10;+l3CmZcJZUBEujHmXiyiMDpRDwxqVDKqC3LyItAzI5Q2xNBtzI4pixnWWktOF8I2yGKQ9RFtNIXR&#10;GANWJZxKaKdZtg0nTx4ymx4z2t3h6Potbr9yl8JUmExP3V3bLLepG+vzIiZxpSEQMdpigGsHexxd&#10;+1N+9MM/YNWJQWg6ndM2ntJV3HvlLkf7O8SuEeFEghwT9aDGGYsxmuATbeMxyvRi8CxU2V4AkRNo&#10;LZQipYwIR3syi87ycPzNd97kX3Ut//jeP/Lk/iP+9u9/xT9+8D7vvvUWP/vpH3Lnzh1GoxGlBR88&#10;XgURh/aCopiSGCh74ojWXBJ69AYLrYgIabCLiY7MaHefH//hPm+9/T0eP7zPZ598xKMH9+m6jkFd&#10;s7+/y3g8xmSRu4soBUzOIgpOiYRCm9Rfx4qc5TpdCxq11rSNGA6tFpKaVWKQGg1qWh8JwTObL0Ss&#10;4SwKEdrzgigsbaizKUIIkbInDxZlSdu1aGMZVAMGA/kKIRB8h4DebW/maVGmp7+vRfQx0vlIjGlj&#10;pGx9IKZVL85scQd7eN/K+e3FvzkpMA5TFNTGCh3Z2l7U4ynKQoh5ZLkncuL58QmPHz9n0bS8/tpd&#10;rHNoA865nhBt+xCDC2rv+fmUonDs7+8JocBayEKiSCGSTW9ORW2odevzZnrihUqZ5XJFzBFjDSor&#10;Vk3HqvWMJmMEwGVIxN7ZkEkxYUyW610bXn3lFk3XiEEmgwFKJ/SglJMESBgttMmmwacoJDLvyT6S&#10;holVG5guF9RKEWOg8iKsXrUNPmSS1aigxPi/WFHWNSGK2d9ZR+i8hE4YjQ9ByNs5i3BJKSFu9eJM&#10;OQcGrddCPiEXh+CpypIYEl9/9TVKw97eHru7O5RlSYyZZrliOB5tjGVaW9q229DA16QSYCOm3SYv&#10;r0nxWomAZS2uz0nMsTknsHYj9FOIULvthb5r0/3l+7iqBhtBrFC8O+aLOYNBSbOaMx6OaNqG4XjM&#10;teuHfPXlpyQF89WSGALKGTGyrFYboVhKCQI4a0lJzqk2BqUuhIbWWLTK31oftpeYbaHq2uyyvh6N&#10;MxsxWPAXa1kCUk44W6KNvvi5nGXODQFjHdAfX4x92gm92CwTVNyYvXQv+k1ZY+iJlcSNGFYMhJrY&#10;+j6AojeZRbsVOiAifznnQnzPScipOWVa36J7ImrsEr7tCDFQVZUYJ1qZp4L3rFfRbUPfhkK5DgwJ&#10;HmMtzgmNW+YXCTtJwG9/+z62KLh+/SaDwYC4kOuzcD2tpvPM+gCXg2vX2d3b5f333+OLL07ZPzhg&#10;uVwxGNQcHuyjjawd1hghpmgRNatML7iW41oLy0MIvbFaE3wnpoBs+PKrb3jwzUNWiyUnxyc0iyXa&#10;WKIP/ORnP+aP//iP+eijj3jvvfdo2oY7d+5Q1TX/8JtfMzubsQ4Z6CWxFEXJtWvXGI/HG1Fs6l8/&#10;eH8hKlRqQ313zl1aI/KGPE1PEVvXTRcGKCvG917Zmr+jNpK1NfbCxDV18SJUJKW0oQttm983NZl6&#10;UXS9Nvq/TIT8sjrtMjlrLaZb32Pbwu+1mWE9H52dnb1gZlqvaes5ZH3822a1l5ncL4vJ13+/DgWh&#10;F2xmhFYnx2JJOeMjqBzwITCajKkGA2KKBA/Pnz/DGs1rr73Oa6/e4+7d21QFdF3L8+MzPv3kEz79&#10;7DNW8zm+85TFkJwM9XAH4yzLxYKiGnPv9k0ODw9wxjDZGVNVBQ8ePODD33+M0YWQmDsJRnnn7Xf4&#10;6ssvKZwEa3gfe1riBanIuQKlND5Enjx5xtdf32d//7AX8WdyXotrxXAaQrch060/GznfMj8bY6C/&#10;1+q67oNctkNEck9h9WRFT+oUUv36c5XwHiHwNqsVxgoZvek6ITumhNWqP7YO7xPRR2azGbPZnGYx&#10;pywrnOkJ9b0ZJuVEUZSQpa5bE+BlzZJ1VAhJZiMst8ZinazbpbU4a8WYn6VeK4uCsioANiEDbstQ&#10;Z5SirkqGtQhGQ9eR+7U55ShU8lHN4f4uo3pA0RMrB4MapcXgr3RJPdhhOKqpBxXWanLsCeYKqlIE&#10;wspoVG8y0dqiWwdGPqtEovNS14lxyoLpjQ5a92Y91Zs4Ek1rmHct0+k5xyfHKKUpqgG379zFaSPm&#10;psajrKYYVCitNzX4OlRLaoaenqsU1iqKbNFDw2BQ0nUdwXtWyxXOAEahrOprD1nJbFkwqAbkPmRC&#10;GduvqVIPxxjQyP2tlEYZqSGqwjIoHAudmc/nnDdiwBnWNd1yTjg6YndnTwx5up8nyDhrcb24ensu&#10;cvWQohxgjKUqK4pCQidCCigD9CEREkqjmC9mtF0r90MfGFI4h9FC4BUjo+bg4ABrC06OT2QdjFGC&#10;xrIc9+r5irKqmEx20Fr1hv5MiopBOWBcD7l5/RpVPZKQgaZFaSidE8FxtyI6JzV8CpSlY+Aqhq6g&#10;KPqghzW9WBtcUdF0r0F/H6A0kdzPGWKQXK4WTOcLrLGUg0JClKwY8IzRTEYjnhnN4yfPWS1mLAc1&#10;O6MR++MdckKowuoiwCynSF7Tblcrus5vriXnHMH3e6AUSUmMqYWzGOtIqE1QkxjME8vlUsKElAjk&#10;g+9YrJZUVYXt6Z/GyZwdUxI6XZb6h5yohrLfWCwWtKvAql2xWjV4ZVDVAGzBogt8/vV96rJiUFYM&#10;hwOs77BaC7GuqmiahhADYaumFSNDSVmWlFbmjaZdEqInhdSb5uU9avXP763kwjJfzllOz1gtlzw5&#10;eM6orhmWhp26ZlDXFGWJLhxn5+csm4aQGrqQ6VKm9YGd3R0GVSnUwphIWaFtSVHVlPWQu0b2XKfP&#10;nrNqIsePH/K+D/xB/iOObl5DW8Or917HlgO8l33hyfQc+8RR1xUHu2MyCJExBtCGslCM6oKqNKxW&#10;HqMdzil2Dw4Z7h3x1h/8hHd/9Ed8/MVn/Kf/+B9oZzNKJSaGyljZIxrkM+s6Morz+ZKm80Ii1Ilh&#10;HGKj1LM6K6zS5F5ob6wi547TZ4/4+IMPOLh+hC0Kckhk1Vvf+3DBnNO36oft2uRynbOer+h7ETnl&#10;l5JcX9aretlrfBc1fn1PrdfbdbEn9Ura7F2axpNcpms6BoUY+mSizqSuxaeILgpSCGKIdgWr5YL7&#10;X38JhaUeTagGQ4xxhJjISfowEoyoN2sApBcIjy+8v74XsTZmrHsp3//+9/nv/8VD/p+/+it++ff/&#10;wPUb1/mzP/kTxqMRSjWgpAeRURhtZV+ekLUrgW8D5+dTFoslVTmRdUjr3pC7FXhEfuFcrj8D5xwp&#10;Rh48eIBSmrt374pp0zm61kuwy/peXu8jpREmPa6+ts/IuoeKEmiVEx5NSkECcpzlzmtvcvPOXX70&#10;kz/k008+4v7XX5GzJilFNmsj8hYdVvXmuxyxVrO3v8disURZy3y54nw648uvvuZgb4fRG69SFCW2&#10;cGJk9yuWiyVuHbaB6ftYBqNkfm9V1+8XDcnkfn2VOkcbS6KVzzamfl9eYZ2EqKx7TSppub/6WjkG&#10;j3FGAr6yom09pqjQtuDZwwe4umI8rFkslkzqMWU9ZDQeY6uCRCLGgDHSU81KwjlSCDhn8MFjfQeN&#10;IWNo28RsvqRtGwaDCmsUVVGQ+/1AzlAW1ZZxE3JSxJAIoaOqB1KnGc309JTFbEFV1QxHY0zpCEnW&#10;JaO1EJABlEWtwzB1JiYJxIpRgjVxhsn4NqPRCGMLfAicnZ1KqJlS5OgJzZJIBowY9I3GqtwHoAgV&#10;dDAeEwYVYd2rWy3lc+2DLMuyRBdFb+rNKC37bwki8uzu7lGWA+40HcerFc+eP+fBo8c8Pz7lfDol&#10;BI9frXq6vRjynSsoikqCXayjLEpsv++qq4Kd8ZBl2zFbrJjNF5TVgHo44ux8ymIloT4pBHKUHhn9&#10;XlUpqWM++fgj0Jqjo+scHR1JL9DsorWicAM5I4p+zwtFjLRthyskpHHVtaQ2kXJG+YB1lqIsWfiO&#10;oiwvTIJ9feBcSVlUEv6kLcEHFrMpSmsGlezVBlWFUmzu+Rwjq+WSzkeePDvmrbff4vrNOzRdInWe&#10;Rw9PuX//r/j13/8Df/wnf8y7b3+P//1/+1/5H06nvPf++/zq7/6Ob755yMnJc3b39tnb3duEPbrC&#10;kXLGFoUE/ISA1plRH+i3Wq1o247FYrHpv/nOs7uzgzYS0FWWUseleLGGOHed4+MTPvjgAwZVxcHB&#10;AcPhcLMmVJVQjG/cuM54POLJk6coPWX25BFH165RupJ6WLNcLbHKMBqNGI1GnJ6f8OFHv0crqbG/&#10;/8MfkVPm/v1vOHn+HK0Vw9GQpm2lt+k9XdfhnNsYM9dhdeSL/bz0ATVaF1hrmc/OZQ5d92WsFgMk&#10;icIazk9PeHT/PrXNcO2Id7/3PRazOZ99/jnHJ3JvKQ0hBo5PjvnNe7/mX/3rf01ZDZiMdmiWbd/3&#10;0X3oQN70Udmsu6kPzjKgM76LWOuk1kwJoy1d6ymrAft7hxyfnDKfnUtQl2GzPjjn8N5LwOylXkiK&#10;SY5jex3v+6gvPonixT5MH0Aszx6QXisXwTPbPYvtemId1qv+iedh62MIUcJdB4MKECNuCF5CU7UF&#10;1/dG+pBOVO4923nzHGr9TGq7Flifg3W/eH1df2codt46VnXRJ7pMjV6/7/U6bozZPDvZ7u9sv/53&#10;9Z62/387CPZyv0uti66XPHcMIWD6ZwT6hfBkNsez3hdffg66ft3t/tP2vxtrL4KNM31Icx8gGzp+&#10;8OY9fvaDt6nbFls6TF1IwK9SLJuWQVVR2BLrDKFZMR6NuH79iMVywe8+/JivvrnPcrHi6bNjMehn&#10;ReksJOlp375+nen0jLPpCePJhBu3bvHGm28RtOGVoyMePHrAznjEjb1djh88IPoGaxSLxYLj5085&#10;Wyz55tFTjs+mVKMhhTVcPzxiMKi5/+Q5v/jVeyTnMFajkhhunRJaeVaZ5XyBrWWuUGhImclwjLMF&#10;XTPFeE/wkUFVUzhLo1tiCqzaRtYUJ+Twuh5y+/ZNTk+f07UrdicTVssFpRvQes/ZbEZC44OsJ2+8&#10;do8YIh9//Al37tzpA1UDp7MlD58eo4uS2HdcjbmgsRelBANtntfVloPBkHo4vAg67gIhpT68Nl+E&#10;KWiN7etL+T6pO4zWrNp2Y7K3xkpvPl7MUzmDK5yYw8tSgmj7ffV0OmXVLPpQXlkXVqsljx8/kj14&#10;23F6etaTycFa08/RF/eX2TzLWRvd+zq6/5JgyD78xqjNc4D1PRRTlPqmP1fynDNu1glnhxKuq7QE&#10;lumMVYHhoKIqS8qioK4HYmx2BZUtKY1jUBVUdUk1rCirUvbmRkjr0jcMKJUZ1iN5xmOMPLPWhpgy&#10;y9WSznuUkR6IK0ratuO8WaCV1PjOaMqiYjAYyrM1J8FqZ6tTQLG7u8NwUMv8h4SHgyJrg8+gY0Kr&#10;xGrZYVXGaUVCSr4M5CjzurOWoih7GrzHKEtZTDBKsVQr6tJhbcm0rCiLktF4xPXDw00db53pg5hl&#10;7nj67AnLxYLOt/gQUSgJPUFzdn7Gsm3Jj59y69Ytdnd2iEHqqp3JWObilDBKYSUfWGp9oxmPRuzv&#10;7Um4FlJzRR/QCqxzFNayMxlBP++twQEoDSi64FksVpxOzzmbzfBNK6EbRvZSxlpmC6l5jUUCN3Mm&#10;x0BIEsgYlcYHz+z0hJgztrAUhUP1z4h3d3YZDycMR2PG9fBbc+/VuBpX42pcjatxNa7G1bgaV+Nq&#10;XI2r8d/auDLAX42rcTWuxtW4GlfjalyNq3E1rsZ/5bgs/F3/3fq/l+mb22ObzHD59/1/Gd9fJnrZ&#10;/rlvi2/URjCmlBYKjjGM6wEuRkpXQBKziIhsxIhobEFRRIIXaiukXqQkIm0hQylyT1U0VkhnADpl&#10;FAFDxBiHXy15dH7KN198xckbJ7z2xtvs7e2J0CFdiIgwujcrZTGO9IKbEMQIJ0Tr3BPxDAeTCWgl&#10;hkvBwEJvnkwhIOQ7BVpMCfv7++zt7LBcdeSUxbyvNNZYYvQoLWIgqxxd12FtiUKOKabcP3zPVEXF&#10;MnZMRiP+5Z/8MT98912+/vIr3v/N+3zx2ef8/W9+y6effsnrr7/Gj3/0Q15/7VVGoxrnSlJ2kgYf&#10;AmYtIMsi7M6IgG5NXpHr4sIsmskbenwbAs5YisGQV994m1t37nL87BkffvgBX33+ObN5w7AakXLC&#10;4FE5osiUpUPF1AsZ8hZ1UERMwXu6VgwvGRGfiQFLMx6NGQ5HxBTQSjMsS2w9BKBrPUVPg1R9cMJa&#10;LAf09FxN470QkFA4U1DX8u9auZ6+tjY/i8Gm6zJKdT0VPpOJ8jmvhXL9NakNlCGSsyIpTeM7ui7R&#10;dQ2DQUkMnYhnEqAMre9oupaiLDbCRecczhiUVmJWiwHdk7wmuztMpityMuzv7zMcj2lXK2IQuqPv&#10;OpKO5BSJid78pDFGMx6PqetBn/Iv95pChCE6y/XXA6FeuKeVWtOyxTBjjCImUGgWizknp+ccHh2y&#10;u7cr5NeYaHOL0hKmoJLC9m73nEALGpnFfIEPa9KbmPWKQlMWJWUhgtnlaiUGFuPIpVxzVYy4QYVP&#10;UagHbUtROOxSM1s2rFrPbDrj7HxKVgbjvZhegxeRZBDRc/CJruvwIQitTGm0XQdDiAmx68JmLtqm&#10;iRRFQUYMLbYXXZ2fTZnNZkwmYyY7+wzrIWfditF4TDmohFpWlZTVQGhMy+UWdTptzKdrw2lRFCLc&#10;Q7NGJtr+OOzaLNB/f05CuAk9lc8UF9S9baInqA11zlrXG3AjZVFx+8YNrh/tMj0/BRKrruFsPmey&#10;d8BiNgOdGJQDmtWKEDwGtTGLqz6MoNVC3pH7di3WlP+POaG25tTWd3gfNsbkbfP7xgia4rdMFRdk&#10;INMb2sXMmbWm1KWIgJTG0FPuewKJ0gofhCKaFb1Bv5/7EAOrfBkhqiAmT5RcryhDVmpj7DJW4wrb&#10;0woTOQpxvFuLLpUWPdJWqMTltXtNiLKFw6miJ2Wljdk5pV6Q3h9fWJtxtEIl9QJpnV5YapQQ5oWk&#10;fUHh+vjjj3j48BGuqBiNxgyHNVopnNXs7hySMrSd59GjB6Qc+cEf/IDp2TlffvEFPgTeeOMeRVHg&#10;fU/7C2zuBa011mlyNhfrKGyuwfXar5UEmD5uNY0AACAASURBVMznC7764ktCiDx98ozZ+VQo2gpe&#10;vfcqP/npT/jqq6/4m1/8nGfHz7l39x67B/v8/vcfMj2bianBCsFnvDPhzTff5PDwkLqqODk55vj4&#10;WO6pXrC7NuKswy5iihsTfOEc1hhWq9WLZm4t9Ojch5rIe1iHDemX0qzW1+220PbCWH9BGtr+/pfV&#10;VCII/jbJi+8QN29TN7+rlts2wH9XrbY+7hACbb/+rg0TtidBrwnkl2lj26+7vXZsm7vXv1vmH0uM&#10;YUOYX4u3e3wXXfQY5FrWWgmVr6y5ceMmN2/c4trRNZxzPHn6mE8++4zF7JQH97/h0eNnKG0ZjiZU&#10;1QjjIm0b8DHitGNnOEEXFdVwyGAw4OTkhMV8Rl0PyDnx9OkTVHbYsmBnWKGtZrVaMp/PJRxJ6X5d&#10;kHXRFeVmbpXPQObYlMSgMpvNXhCTy3uU81rqQmoKpXHGoo3G9+a1waBCG8POaNyLXuVzE5K77SmE&#10;LW3bbITctqf9WCMhDTFGuqbBN01fwEW6Zk0wymgMKUWa1tM2S4L3hBjwviXFhHP9Gq7SZu0TWqyE&#10;Ouj+fJSlhJPEmLZo3H3olZf6QwFWq96QU1JoqefdoMJZWUeqssA6R0y9cFfLXmEdMqL6WmFtCNda&#10;6g3r1uakyHA8ZDgesjMa4owhoTGFkKQOjw5FQOpKdH+OrDNyXDnSLhYoEkYrtNG4/niUdtiyQjnN&#10;crHk/PyMonCk3tTW+ijiazSmcmgjc0phDU3bkAPYwZASTdUlfPR4bWgT6J5mXlkjdHjb31OmJ9Kl&#10;gPcRZRwga2JROBJyfbnCYYuKEAZ0TYNKidJKwFgMHU2MFD1Jy67NA2taWE9bRymUEZO82azFcp93&#10;GaqiZGc8IYYge5p+/pzP58SYhBZZPMXakroesL87ZjIeUtW1MIO3AthcIRTY2XxBzlC4JcPhCK01&#10;TdsSohDeDGIKLJxjbzzGFXtCgV8scEbLue9azs7O8VFCVoQwrCnLkt3d3Z72bjbmoaZtWDUNq+WK&#10;1XJBiB6jNNeu3eRw/5Dl7g6ZSOfl99043KeuSiDRtisxl/uA0ppRPZR7qHeV6KxwxopxVUHK8m+3&#10;bl6jC0K9DDltwlOSUriyRJkL6noXIqtGRPmFE5L8sHS8/fpr3Dg6YNUsJRwrZaaNp4uaKouhKQYv&#10;4WC2Nzj6jrYPVhJDrJjUl8sFVVVuwpGUFsF0ZYXSa63dhAeEEOh8IPaCfWst1WCwMdtqLUa8pm1Z&#10;NQ1t25J74/CqFeG/0EOtEImNQWmLKQdoV0oIkHihabuOrp0z10tCmECGYVVtDFDrdWq9TmitKesB&#10;o+FYrlVtCaEjJnmfmSC72d4cEOI/H1E2Ptjn6clTapXJwfPg/tcUrsAaxd5kws54zKCqcLZgNBqT&#10;lRITM4nFQu6NEALloBRjqy0oB4mUwVQ1w/GIaiJ0wGa5JMQzfHvK4rjhN7+Y8+4Pf8r123e4cXSD&#10;g8PrHH/1GRYI/hxjCnbOppRV2Ruy9Oa8Kx2pSsuoGpBCJuGoKsPYDtm/+Rqvvvtj7r37DtfeuEu9&#10;O+Y//7v/E71qWK0aiqLEleVmPUwp9rRwCCljp7Jvq+qahVlhtJWAEBROa2LwqBQorWPZLPj6y0+4&#10;+/WrvP7W2zJf9/t2nTU5izHscj10ETjEt2osafVs1UF6bYZ6uXlqXfd8V99q+/su/gzrTVdKLxJR&#10;yVthRdqSgyYbTbvy1M5ijSFm0MqTOzE567IkKdm36JgIYcXzJw94/PQJu3v73L5zl8Prt6mGY2IW&#10;E3HWwMaYtt1/uaglUP3eoN8jbgeOKaVxTvPnf/4vCNHzN3/7K/79f/hPpKT4s5/9jMlk2J8P1feW&#10;pDezWi1ZzueoJPRKkhCiU38MStMbcHqDScqbY7scQmCMhMs8fPCQX//mfd55911+9kc/5caN65Su&#10;oPOepM0mNEPRB0UpLf2+vHbpSZhXzLo3WCKhlVrjkfql6Xsrh9ducO36TRazOQ/vf8mj+59zfnxM&#10;yJnT0ynDwomBWEtAW07gQ0cIHlcWxCTG8sYHupx58vwYWxjefO1VksqUhUVryCnQNVFCb9zgIpRI&#10;SRfNWUeKvid4a7rW03mPDwkXEkXlsErhm46uDRTXC4rS0fXGa2csOka0leA2pWRvSlL4LqCtowuR&#10;rDSD0YimC3z51Tfce+UVVFYkYxjujCmqAWhN0zYYsgSBGIsra4rWE1Qn/SddsGw83fmSrDRVWVEW&#10;mqYJnJ8fU5dDJsOxvDYKYyR0NKVEDp6m6/pjFINm4Rx1PaTrWlbLBWenjzC2YDjZ4fDmdcpBScyZ&#10;NqZNjaCcwzgxJIaVmPPb5Qq3IVVqSuc2QZkpw2Aw7Gtjue4Gg0qMsEoTs9oY0nIWExsJOa8xYnpD&#10;eVx1HJ+dMD0/w1rD3sEBo9FYrhHtSNZKnVlU1GVJNR4x9h1Exc1+zp8vFpyenfP8+XNOz845OXnO&#10;82dPWMzmrJYNXdPio8aNdlA5E3xHSgYTNTiHsZaqdL1RS9P6yNhHRoOK6XzOfLlgvlzi+/DI5bIl&#10;94GltjcchxA4P33O9OyE0c6Y69dvcrB/JCFYZYFRgIpkEuPJhDoEXFEwnU3poif6xCuv3GY0kn7q&#10;Z59/QU5DdG9eW/cs2pzxIWC1oigsWUlAbehDpLRRjIZDOi8hF5VWhEXAaaGbayVhCt1KzovKMBjW&#10;OCc02a5d8vOf/z3v/fof+fGPf8I777zD//Jv/4I/++9+xO8++JDfvPc7PvjwM+nBazGF1UXN3t4B&#10;KSvOTk55/OgRxoD3jqIo+hqzZT6fbvbia0PlcDgiZ0WzanDW9YRdiFHCLkej4eacdF3L2dkpw+GQ&#10;waCmrCq0USwWS1KKvPbaaxSl48GD+5wdPyd2O1RVxdtvvEnOmcViwcMHjygHBd/7/vdYNUu+/voB&#10;H/7uA46OjiAlJpMxbddxcnZC0zUvPL9ZLS/o74OixHcXQWnrHlYMQUKsWJvHJeDKh4gtSnTKzM+n&#10;3P/sc7TWLE+e0+BRMTAeipFxZ7LD82fHmJ42nPvgw88+/4w7d+/w/e//gJwig6qg9dIX17pPr1Jp&#10;cw5TDps+nlYWZyxJR6yVdXQ2m1GWsOyWaGspBjUH+9dYLlbkpNEmi3HVmBep3v1zAWMsRmlSTijM&#10;RY8DQMlaaZ1cA13b0jRi2CfnzfMm6XtLsk7IQZ4l9UEc23T17X183FDH1Ut7H2tj60Vvpe9zrIPk&#10;lCKkhNGOEBpZ9/r2R7/S9q+Xe+P4OpxZevHrunibjL4OzXt5mPXmSVxfO1zUNWmrz7T9vHA7cGfd&#10;w7r8LPEycf5yT+hyn+hbzyG3/m47zHu9T92cv5ww2lwE2GwdryZv6Njbx3CZRv/SZ5mpr6MU8txO&#10;WXxoiMFzbWfIv/jRHzDRmRBb3LAmK3kuMxwOuXX7FnVVslzOMVp6IsvZFKcNH3/8Bf/pr/6anZ0D&#10;7LylTWAVFM70QSSGe/fu4puOJ0+f4sqSnf0DysGIJ8+nvP2D72GtZjmd8varr9AtppydPGU0LBkN&#10;h9x/8oyHjx7zzZNjPrv/GFvWFMMJk8mQstCcnJ3x3ocf0+bIZLJL03mJUs6RNnYonxnVA+Yq0/iW&#10;pY+k6ZSisNy7dhsdkzwvyQlSxreeQWWx1hBiYrlqCNmgrUFlx+HBNXZ2JqTUcnR0QOdbmqZjVO8w&#10;PTtjuRSyfEAzmUwoy4KPP/kUrQpSViwWnrNZx1fPTjnxATvZwcckgSt9710RKQrZ01dlSU4SbPf0&#10;6VMOD48YVDXWylywDtfcDj9ISfr/YRNALfVbtNv3sZI9us99WJ08cy4HAwpXYLSibVqaZtWHbiRW&#10;jex1YwzEEIjRMz0/ZblY9rez3uwb130QayVocX2db8LAelo5SuY9jYKst55Dd8RIH/ar+/sZdM4o&#10;o6QfoUClDEZR9qZthaY0jqooKKyjLDXWeAmULAfUgwGDQY0thBI/KEuKwlGVBfWwYljX0l9RF0Gy&#10;616c1kqCIMoSV5TEmGi9ZzGfE5oZhTUYXQARfCv7jbbBRy97YWNYqJZRSGSt2d3dY3dvj67rODs7&#10;4+z4mHN9SlXVHB0dYZwjYwgpExWYoiD5tg9TMThjQSeySqgIvu/RdTbSeHkmT5ZnFIV1DKoKYiL4&#10;ADlRFo69yZjJzphRPRBdgTEobSQgRWnaEHjl7qs4LfVPjJ7QNTSrFTEkbocbdDGzbDsJjs4J2wca&#10;yjMTsfOnGAgp9vsqCekunJDbY5ZemEoRo/qerV6vcdJTUQq872h9J3OTK6gYMB6NOTo6wMeI7yLn&#10;5zOmsxkheGIMonFIQUL4l80m1Fj6RxICYozCOFkHjdFkMsF7pmendKsV8+kUZyw7k112dnd440qS&#10;czWuxtW4GlfjalyNq3E1rsbVuBpX47/hcWWAvxpX42pcjatxNa7G1bgaV+NqXI3/yvEyAifwgnjl&#10;MvVge6jvIC6sx8too5d/7jKJYi02fkH0wlrcHDeGJ50VdTmgygbfeWIXCT7TNB07O2OMUaxWQs9R&#10;WoRQOYnq1tqS8XiXtmkwphBlSS8GDilS9TRrjSTdqxSpnCOGwOzslI/+8bc8ffqM3d093nr7bQ4O&#10;D8lkeShtbE/WDJtzGGNEJUhJhMC5J5EroFk2WK1BKxEJr8U3KHIQA2hWktCegP2DfV5//TXe+83v&#10;yDFzenKGSvcojcNnLzQKxJxMZkPSTDEJdSCnC/pql0gh4bTi+u6Eo5/8kHfefJMvv7jPz3/xt/zu&#10;gw94ePwr3v/gA95641V+8P3v8b133uLg8ICqqsQA3JOgL9goYorIG+CJ2pjTt4VKYroyGyq8T2DL&#10;mlt3X+XG7Vc4/8NTPv7w93zxyYeo4BlYodIVzmCCCLqqwYCMkBiMtVijemqSUFtSjBsTVEJR10OK&#10;skIbS2iEpDXo0/qFKi5GKWd0T0YOm+vfaE3TNNAbTc6nM5LSdDHiYxBDiClEbJN6MZaiN4DJ5xhD&#10;2BCN19QSrTTGKWIXiLEntvSi2M4HES0Yw6ppqasSrTVVVZKVIStD4RyFM6wWc7oQ8L7DmQrnhPjs&#10;jCMnTcawu7tLipauywxHNdZYKCuCVhROHOa+8z1xqqLzDYvFEuccOzs7YnAxYkRL0YhZuieMa9Wb&#10;Dzak7d4Q2V8WRmuKwvViY02IifFoQl2PsYWVY+lF+TEnkpJgiRQCxhuG9UiE3VaIqiEk0nKJQst1&#10;GD3D4ZC6GuBKg+tFnl3XCSE7JyIKlRJJCb1dm3ZDjeu8R+sOHzxN2xBTZNWsWDQNo9GQ4WCA90Jn&#10;KMsSHcMm2aELHuuKjRFdBFSBnG1v0irQRvcCmYwPIvY2xm2FNrR4H5lN50zPZpRFwd7BAUYricDQ&#10;iqKqhZCrNXUtf96mUa9NSTFGmqYXpWj7Lbre5S9gY1iKPYX3stlDPkvV07jls4pZTNKDsuQH33uX&#10;d956jU8++Yi/+9WvMdaw6hpCG/ExMxzUWKNpewF81yxhQ2QUk5VRSsRlSYsZfE1YMUK+0UYT+wCC&#10;rvNirurN0nJcpjc2x83cs17j1udmTbfvuo7lYrERKVvnGE8mlNUQ60qA3uyfsEbWBZUUriyoe4KL&#10;D17u356uIkJ5hSsM9DSPPumEBGKy7A29rqf1ZZK8/5zwnZBA6ImKIiy9IJWvPw1ttBjktgzJcrzy&#10;+aUtKpM2ggdRrIV9F2vz+metEpOyiHZzv1YkMT324v2mWTGfL0hJBE63zq5zdP2Ag/1dNJHJzh6F&#10;LdFqH40Ib5XRnM2m3L5xsyc8C1VNKSMBNb3AN8ZI5sXPB9gQeeQCFKtT0zS8/5vfMp8vefDgIc+f&#10;HZPJuKLg6Po1/vzf/Gu0Vvz7f/d/8PzZM959512u3bjBhx99yDff3MdaEWSVVcl4Muadt99hNB4z&#10;nU45Oz1hen5O27Z0XbehfBXObdVLpg8FMWLOLtyGxp5S6kNSRPjlnCOk7oVaR+4zT1mWL9Q9a4H0&#10;5ftuY9YrywvKJRc0rMsErhcExluEn20x8vZ72yZyXQ412n6tbQH3d43t45GglrRFuv824X39GupS&#10;bbj+ufXvE2PqxRx18XvkPvfek1MSQpExtN5jrKUe1rz22qu89eab7EzGTCYTAL744it++ctf8vz5&#10;c+4/vE/MgVJZnHWMR4fEDG0XaJsFxhlee/0NJnsH+C7SrBao+YzlakEIjZCFO89suqAoCspiROFK&#10;yqrAFobFYiYEZRJ7e7u9sX0tol0LyyXkQtYihTG2p7tfBCJs3xfrwJAQAil4rLUUTub5FALKKCFC&#10;KcWqWYk4HiEwd127EfAWhVyrIQRS9ChkjfJdI2J+7wkh9qTAkqos6HzLdDonAYuzE0LnySFQ9KZy&#10;Zx3GSeCSrHl+Y0hXXJj/tLp47zL/hw0ZL6besK40WcmfN+JfbfrXEYO70RprNLksqKpyM+8DRC01&#10;Ss6JwWiAcxISElJEZwkLijoQgtRmVV2yf3jI4f4ehRFq7Hy2ZL70jHcUN+8MqOuKEAIhesqiROmM&#10;Kx2VqyisYrVYELwnp0AbA7YocU6OXejTcv+vTf3eB04XM0xf15U91XwyHlE6R7Ns8UmDHVAMHLsH&#10;hrZrCTHTdhl0QFUFBk3MkENEZfr6MKNcv3ZoCaVSRoPKOKuxvZHfOk1V1cQQCW0DsSWHlmWWtWow&#10;kFChNVkdJfFNImSW0LCYM10notgUE6oPtyGLmS0OFAe2YGf3gBQDs9msJ5+thCbbep4+P2NYD3j2&#10;9Alvv/kax2dnrFYrBlVFiHlTh6I0qesIvUE4r+cb8obwm3phb0oencF3pq+HQFlNSBHfdKyWC5p+&#10;DyPGoIrRcEyMkdPTU3LO7OzsUNe1hBUBvhWzpF90NM2KHCPXb14j7O+yXM2ZLuaoDKNBiTNynkpX&#10;oTJyv5Api54g25scfeikvuknhRRjb+xUqJwxRm2IuclfzIPrECH5HULFrYqCQeEwOaNyYHc45PrB&#10;Hl3wzFYrzmcr2jYSQmLRiOjaty2T8RDrjNzLTojH2uhNgImsHzJfLJcLtDEbc1LTdtTDMa43wHdd&#10;J3MaCp8TWhcbM1EGVk2zqe18jGhtiCmxWC1pu5YuebnXjSU7g65KXFFw7do1hsMhvu3ompa2a0UI&#10;nyCEhFVSj25Iaz70lGaLy8Vm7jPGSt0dO8iaNrYSANGHlqEU1gqxWSuF7/w/u79y7949Hn3yexKZ&#10;oiopBjWz6ZTzsynnJ8+o65q9nV0m4xGFc0KxMxYfE6umZT6fEUKk9rJvrWpN5zM+KYKy2GqILS03&#10;b95ifnJMuzgnB4+NLauzZ3zwD3+Hb1fs7+3x6p3bPP7kQ5YRfMzoYsXhsuPAJ1QIAjhWGd8GTpsG&#10;1RsVjBYjH8piXMVk/xo377zKcO8A65f8wY9/xPT0hN/+7S/QZLneYyvX62QiVDg/I8RI18HSaDrv&#10;mUwm1HWFLS0x+N6gJqaSlDPGljidmZ4848tPP+WVV+5QDgegEt7HTcATKr8QkPNdYY3f1Z+6qEPy&#10;BTXxO2qwlxmxLpu3XvZvm7qsJ3Grzev0P4eSoL08QClNVQnxvW06iqywygj1W0dilECTzkeWbcf5&#10;86c8/OZr9q/d5Pbd17l95x51PaLUjpCTmIBC7M1veVMT9juLLUBs3qot4ubvJqOa/+kv/kfqwZC/&#10;/vnf8H/93/+R2XTKH/3sp+wf7kmfQUGIHU3T8PjxN3z86cdkJf0da826CwQpoIgYI/22mDIJ2U8o&#10;lb51PmNM0kuJmY8//pT7Dx7yxeef85d/+T/z+muvknzq61i1CcYLKZPWr7j+zFIUkxAvmuTSJjBT&#10;3nPbtnjVUVjHeDLmBz/8Iffu3uLBN1/zzeefsZyeERvPqB6gYqIelFijSSlidUZbS9sluuixpuDo&#10;6DqrxZzWR1ZNS+EsvmspnKGu6/+XvTdpki257jt/Pt0pInJ8+eapJqCAQgEgRBNbBEXRpEXvtOlN&#10;W/eH67Ze9ieQtcxkEtUCRBIEQLBQQBGo+U1ZmS+nGO7kQy+OR2S+VwVKMvVOeWCwrMrKzLgR16/7&#10;8ePn//9lsyCP0oExhM31KqVwRSG1haFj6EaWqxWrtkMtO4qyoG4qmqpCRUUIMj4rV9GaVmoCJJyz&#10;uGw6ZDP1sw+eMXg0iYuLOYvlknbZUVUV5/Mzur7n9s0DmumEsqryHkYEqSrpzZhRWlNUpRglxUA/&#10;DvTjyGq+JETPzs4Ot27fZhxWTOsJJy/POT87Z29ri3t3b2cRzwApMvQdi+WSmBJ13VDVE1Te/46j&#10;xxrZY/XLpdTIVOLm7duYoqAqSoqiJCWpMZHJqzqvAzpJ/ldYuyGfdm1HiImQlJDS6zqPI0fXrcRc&#10;0Aec1aQYSTFkk5hce+hljwxggEnlKA5ucLC7y9APKGtkDstjO4QEKZCUJ6RRDDCTGG76MKK1YWdS&#10;sje7y8M7N+n7ntVqycXFOYcvDjk6Oma16nl5es7Z+SnDIEYxJj9bW7MtJtOJ0FCdw2olwq7SYvWE&#10;pBJFVVDXNcM4btbe9R6EvJcKPgsWiRwfv+Ts9Jzd3SNu3LjBrVsHVHUp+6p6RvQjKinM1X0kI2cX&#10;pywWZ5I3JE/yA16rDd2073sObtwgxSjj09lcC2NjbFbn+/HixQuck7pOUrJv9XHERzGnWbYtzXRC&#10;M5uyWsxxTlrFXFFhtOQdf/mf/jMfffQR33//u3zn3W/x53/6J/zoh+/z81/+ip/89c/4/e8/w1jH&#10;MIzcu/OAg4ObzHf3mJ+fMV9csFgsmE5nNM2Evd0JWsNqtdrshb3Pe9Bh5Isvv+SNNx5T13Wm9DqU&#10;GknJi+C8rrNpoeL4+BhjJJ/d2trK64PK5nGtGCjdvgPIz3ZdR9M0lHXF3Qf3WSzmnJ5dEGPkwYPH&#10;DG3LxcUFR0dHGK24e/8uISXG8QhQl3vjvufRw4fUTcO0bvjqq6/45JNPmM1mFIXkaEYLTThGhPyq&#10;DGVhsSGiba5BxMCLZ18wDCO3bu7huxVHL16gb99ha2uLe/cfgNZ89smnhOA3c9sweD755BO+/e3v&#10;EIKnKMSwLK4Fp1kY+U1nRkZrNDDkPeuaZF9VNSkploslTTNhd3eX45dHLBdzdJS9cNf2jMFfmgOS&#10;0NpSFBV1XVNVldwHrRjGAWKiaWomkwmT6RSlNU+++ILlciXj0I+cn19Irgik5MWEOIbNfnudM18V&#10;wV8VWL9OQl/nMd8sQE8MfkRrh9FGhLIxyX69l/rH2lxOsTaay/X04AkhbgTwKUVSWp/9BZQyG1Ma&#10;WK/DYWMuKuU3cYvQ2WD5aj3yqmFwSgn1mmn26+aMf+gc8XUx/Dflaa/nVVe/d/UM8ZUGUms3Z1RK&#10;6a+ZOpLUJg1a1ySvGoBL3eFSWK9yXVZlA2OFGHgoJQYXYezYqQv+xY9+wI3SkvolriqIWqFSxFnD&#10;ztYWs7oixUCZjceOjo6oyoIUE13X0w0e14+4VUtIKdd4EkYp3nr8mBQDT7/8krIuObhxk/sPHtEG&#10;uPXgPts723z8D7/hrfv3aIzhs88/p+9atg9u0oXA08OXPDk85zcfP2VImhvTbSZNgzGWth/5xYe/&#10;48nTIyZ7Owxj2Hw2RhsiYm6ktWZv9wY+QcTQ1CUHe7vcv30TfI/TiqH3pJhou46y2kIpLecxw4jJ&#10;9SdjFft7u0Qve/L93X1CCGzvbLO9s8XHv/+EoevQQFOVOG15+vQZZ2en3HvwiGXb00V4enLKFy+O&#10;CM5RGENK4HtPTFBat3kP6/GxWCw4OTlhGAZ2d/cuzROyUfrVGiRAN/QAvPH4Mc9fPCcGyTFDzt1i&#10;ru3bspBzgqrGOcdiPmfoe5YXF4QoIvd13a1drTg9PZP5aRzI/rQYjZzzoeT6ncUY/fX9RX5m1gZt&#10;8hySfUAVoNE2Gx2nuNnrqPXeHiVmIkmhNIQUiPkMtCgsdVlQ2IIi51plWVDagmZSMJkYyrKgcgXO&#10;5Pqfc3LW56QmWTm3qUdYq/N5xqZEhzUabRSBEWVLbGmobM1EGaZb22zvTIlBakqbZzMmxlHqJ8EH&#10;vA9Sa/CDPJVRzgK3pw37O1usVi2L5ULGaFNji4LRR0Lb4Yees2GFIaITlJMpZV3hw0AII8M4cHJy&#10;CkmRtLoyL4Ax8h7X82RKcjY6m02oqopmOsFYu6lTd23L0fExISU8UDUNu1s7TKoKoiMWDpOUnH9G&#10;CEmxo2Q9Gtpeai0xMvY923vbFM7SLldixMV6/QCtE0lFcRhTIMd1CpUUo/d5/+nzdSl8TPTjSFXX&#10;VGVF3/WkGDBEjLOUtkCjWK6WdH3+fa1ln+nkzK2pKuqqwmjo+0HMWVxBP+R8c72vjlIPtNrQLlf4&#10;vqdbXEAarxtyruM6ruM6ruM6ruM6ruM6ruM6ruN/6LgWwF/HdVzHdVzHdVzHdVzHdVzHdfx3xj/W&#10;lHK1AeSqQOu/hgaf/gAR4pvIDn/ody6vbd3MknITrTTyGFVgVUE5cRwtDrloW45PT/hu/S5bO1M0&#10;GTEVwWlpSAwErHMYo6iqUhq8TW4Mzu08MSpc4YRuawr0OIBWaGdRZsLFquXl6QXKFCwXcz7/8nNu&#10;3rrFo0ePefDwIbVzWcwpNN4UvYj3FIQopAmVEoRIjEIL8VFIUiY3l4kAng0xQw62DU5rCmX54fd/&#10;wAe//T3n3YIPPvwN3/nWO0ynpQhekkcnaUotSnGyN06aG6JCDt+VkOAVmuhHojWkJKS97emM977z&#10;LpNJzcnZMZ9//oTeJz74zT/wu08+4ad/dYsfvP8e773/PQ5u3KCuCoauBxMZ/MiaPqJ0bijPxBCT&#10;1IYEz7rRJCaSzg3hGtCKkMSR/+a9Oxzcusm3v/sdPvv4d3zx8e+4aFdMlZDSrY7SUJFSdsIPGFuI&#10;+P81cmyMkaA8VkVsIQ0XOmpMYdBKGkCKwuD7QQQVWuOMIcVEGDP5QuXXUtKsPnYtIxrtCkorNC6C&#10;QkcyeUyDkiZIbSxG2yxaARCatJDBSdP+ZAAAIABJREFUIwmFcZaoPP28lddJibpwaGsylcFiiwqV&#10;EkkpCqvRdYlRDRqF70dWbSdENW2ywNsI1RuoyhLjGna2NItVi0qRvu1RKRJ9IlkR7UaE5ubHnuVi&#10;RdeNlPWUra1thkGakKL3FEUBzhADJDQgRO2UDRYikZDF5SkKqUBlQmhdl/SjzwJbJ9TOfM8UGgGV&#10;RUIQUk4/DDg34IpCSAdaUVUOrRu8jwRnCd4Rg2e5uMC6grqpcU2BH0v8KLT3ru85uziHGGjKAmcV&#10;Rmnmq5akW8rGcbPc48bdWwwRFquO0/M5y4s500y0kPnM4EdDT2SlwCeFTjKmrdOELOYzxqGjlrGR&#10;hLIYjUWFRO9HeSYThDAI4dY6rCsZx4Fu6Pnq6JChXzGdTmkmNUXVgXK4omA6m1G4AvLzFX0g+ohW&#10;irIoGMaBvm8ZtYUEVV1RWBEA9kMPKW3EujLRJozVJP91kev6WUokfBhJZEGmVVSmwBrNxfyM88Wc&#10;1dgzRM84JlZtn0XpBYOPQlQraozWlJMJYRwYsoBMpyhztlJEhIhqlDQDhSgk8BAV7eBZLhby/OSG&#10;nqIs6bsWrQ1lGSnLAtGjx9zcKfOqEJ+MiN9XHW3bMp/Ps7BuixgSwY9CaimEqpZSFtfry2ZQpaSh&#10;0tnqytol938tCiTfTxF3KiHnpShClijfW5tElGVJAvoxiz5jbkTLYhkQkxCFNOQZ5+Q5zILZPhsW&#10;aHHbeIWYuzGxUWQRudCmk0IaGZWWNSqIecPgPaP3NFW9oZwBaOMIQ0dRGPp+4NNPP+Hzzz+jKLI4&#10;tmrQ2lBUNXXTMMbIbDrj8ePHzGYzIKGdwrma0oqItK5rANq2Bc/m+UopYY1FG5mPrLWoFOjbnqdP&#10;n7NcLjk6Pubo6CtiDJR1gw+BH/zwh9y+fYcP//4Djp99xWQyRaH44O//jq+++oqqdKgoBEpjNI/f&#10;eJN6MuWLz7/g5OgI66yIWEZpLpbG4U4otFrJnOIcKRboPNeFpBh8oihrvI/rpQ2jYOy6K+NBbcZh&#10;Wbqca8SvGQStSenrZ+4qEf5SmPRqDvXK966K3q807F1SP6XDMqYEa2HQRjCfm7MzRT2RLkVEKW2u&#10;ed0Y+vp1vJ67rZu5ZcWTcZmyyY8o2NKmmVqysEhYU4yU5Eg6k8Fh3dwspCPvB4zSOGtxeZw20wk7&#10;O9s8fvSAt958yGQ6QxvL6BNHxy/5+d/9imdPnjK/uMAV0qQ6mU4Zhp6yqAg+0feRqq6Z1A1/9KP3&#10;qaqStg/UzYSXJydcXIy0bRaIK0VVNhRbbkOKDiHi1s+dT6hkCKNn6VcURbG5t5dEWIXCkPD5WReh&#10;cghCBb8q7nslV1eapDRJG2xRYrPZi08Jpw3JB5JWaKtJWtF1HUMQem7SYs5grSH4UQiMKdC2q9cE&#10;fRqipx9b+naB94GLi3NCSJR1lZvnE8oqohajD2MNwcs8o7XFWEUcRzEGIt93pVGJDV1TO43WJVaJ&#10;YN2HQHIFISahTub0PIweoseoSEWJK4UK1XYtRhsKLU3CKovXyWTYsiy5des2e3s7IqYKQkK3VjGd&#10;NhjrUFrjrGFvd5uqLFBA267wSdN1Y24sNZR1gx5HrNFCA4uBzkuOZWyBKxPGRfowsmp7YrfCqB5j&#10;NEVl2dnbR6FYLZaMw4h1ip3tgsIJVXsYBnzXc7ZYEnxAaUXdNCK8HsX0BWWoGiFgozRDyA+QghS8&#10;iH6jCP1DynMXJVZrjBJzIDEhUoQYMbYQilVM9ET6bsRWDc5Vr5AIRz+iiJBkTtDGSKe2VqQxkvmN&#10;Ii4PgYTCGkPpHNbVDINnDIU0ibuSYQyEmNjf22M6m9FMJiJ2ikI67/uewxdHnLw8BaU42L/BQilc&#10;UTKERNSWOAbs6DF5bVRGxoDVMp8MQxYvJE/XtpkCKPPVtGmYTKaMKQp9OybatiWlQBiEVt8OHcPY&#10;c3DzIJvdwI0bNzDGsFgsuLi44PTiHP3iKdYZjBUhYlk4JnVJCsOGAicN0y4bA2TDtOSAIPsxbTD5&#10;2V83iKcQSGFkebEWYjWYqs73Is/dimx4IfmkUlr2l96TglBq+8WKcegx3rPjHKrZohs8Q7/AGOid&#10;zBMhQecDoR8Zhy4L0iqMSlirCUGei8GPhK6lH0YZC7aDszk2G10VVtZSVzjKbPTUtivCIrBqO6bN&#10;DOssqERVNWzt7HLL3idmA5DR94zjKCI9RKxXVCXb22IiYnMO40rD0LWE0aOKgiKb5mitMoEvG+4Y&#10;jUmJMUT6EOh8xwSFH2QNTJniGFNEGYNOQvUbs2A0vSaq+a+JN958i1/NtkmruYjwdWJra4rWgX61&#10;Yrmac3Z+yt7OLjdu3GBne1+yM6WE4hYCYewZOwfJZjGdImJwRUM53cGPC4rJjJ39A7569oRCa3zX&#10;0tQTXOp5/vFHcO8ud2/si1GgVgQ0PkmDvQ8JFZPsz7JIW0Uj5iej0Ahj0ihjaKY3uPXgMVs3bhK0&#10;ZYiwfeOAb33/e7T9ks9+9Xe4BCbEPIYjN3Z3cNZyen7B6D3d4NHAsh2pKsmZQhghWoy1OGMgE/5M&#10;AXFs+fLzj3l59F3uTt4Qo7XkN/nN19bFb8iL/kvGPZKzxI2Q+A/Vw75J7P5Nr/+6GdHV63ld5BVy&#10;ftf3fTbNy3RH7aiaCSkGhqGjcBaN5ELKe1LfUymFspoYBw4/+5gXT5/w2cd3+M533+fg1m3q2RRj&#10;LNEZ+Zy9UK8ToJXJhNSURbDxVXFezvGcgu3ZhL/48z+nrmp+8pP/zF/+v/+JD//ht7z11ht8591v&#10;09Q1XbvkxYtn/PSnf8XR0THOlkxmDTduHtA0jRBsM0HcaMkt1zUxlH5lr3nV0As0xliGwdO2p9RV&#10;xWKxzLUymR+00lSupKoqAtDmPEypbEq2zj2viN/XtNt1Hnu1hhlDYBxHrNXUky3efe/7vPnm25y+&#10;fMmTLz7n8PlTYt/TDSNVYVDKUBYGpTXjOFBXJS8ODwkxsL27zc72BO2MiCU1jIhZk6ypYSOi9KMQ&#10;tZUSkfk6/1NqwB+fsmo7ikoxeM9q1dLVFU09oakngEYhe4sQRmIcIZJNEo1QjkNAWY3VBTHBxXLO&#10;4bNDzs/nTOqaonS0XSc5Qd7/aqMhRqxxUisi5r8L2lkcMA6SWw7jyGroiMEzHh+SUkBjmNUz/Fbi&#10;5OVLxtFv9jR9L3P8OI70g6cbBubLltt3KmxIjD6IsaV1zGYzlssWpRBTgdWS3WZCVTV0vdBim6bG&#10;ODHXS9mcrGlqVEwkwmbfkfColLIJU2TMe1yUpihrYtIsFwuWyxYD+HGQeptMJuikiWG9hhvqugJd&#10;MvYDrSabGYgZpLE21/tGunbBGD390DKOHo3UGbe2ZiJoxVNaS1GXbNcVN3e2uHdwwMnJKYdHLzlf&#10;rPjq5Qm///gThr5naHtiSsQo4lgDYqoDJMQ0I0SZM6x1TBpDHSN1WVMXIsYevOScXd9jncvj3qKT&#10;UD4PDw85PX3JxfyUx48fUhUlafBiomIK+q4TxZ41lFWJKyxnJyc4ayEpMX/MQuB1HhkzQT2ESAg9&#10;xni5hq7LNQsRqsUYxWQKLvdXyVMVBYnEql2htGZ/f5/7d+/QLpecnZ+LyZiRtc0UDS+OTvnq3/1H&#10;fv6LX/D997/Lt7/1Dn/+4z/hBz/8Hp999oR/82/+LZ9+9oRf/ern3Lt3n9lsysHBLqPvSCnRtp2I&#10;3FSX6zp2Yzy5XC6FzL5oqcqaofc4K/NH0zRMp1P6XvKo9e/u7e2xs7PLcrni5OSEs7MzZrMZVVmh&#10;tWb0knNbY6jqZkOyXSznWFdQFBV37tyhbt7gyy+f8Omnn7M9bdjb22M2m/HZZ59x+OIQWwq5fnd3&#10;l9VqRVmWrFYrprMpMcprvPHGGzx79oyqqsTY8zVTxXDFUNa5Amcdo8/7n6GjWy2Yn79k2tSUZUG7&#10;WmCdo5nM+O577+NHz2effkoMMVOHFV8+ecbz58+4d+8ufd/jnGUcPSnmPeuVXCvlOuVVs768ahFj&#10;YDqd5lzA0DRTlOqYbW9x48Y+y+UinzmIibDUYCy7u7s0zUQMUseRlGt1RdVQNbnGrORsQBtDkY0L&#10;dvcPcOUCgP39fdpWxKt9u6Lve9p2xXK5wOf5TYwdL+MVOjmvClmvGux8k3DcWJMNdPLPaI1GDCu0&#10;lr31ZR3nSo0gyfkCSr9iaCimF4kY18uvrDmbXCmb7KUkewvimM/esslwfC3P2pCor9yjK4aIV40N&#10;X4/XDbFfz59eP0P8QyL6q8Y2xhgpNbx27nj1THJTM81f12Ms5TF/1YBbXXmduDFuTVgjRPYQo5wV&#10;Bc/+tOF//rM/4d07N7DDClVYzKQhoqiLUkwV6hKLnAFqowkh8tXzp/zoRz/k7OSUl8cnxJDoh4BP&#10;4MoC5yyN0dy9dQDe8+WXX5JI3Ng74NGjtwnG8va73+Ktb3+bJ5/+npLAjVnDx7/5NWfHR5Rlyd7B&#10;AR/9/mM++fwZT16csOxh98YuZVVRlRUheD746Le8ODymnm3hkxgmaCUCWhF5y75eG0tR1ChjUcaw&#10;Nam5fWOXWWWoC8PYx2w1IURv4wqMEdPeGBIqRqZVycNH99nZmtLOl/h+kP3q0LM93eLi/IzTk1Pm&#10;F3OqsqSqJmhtefrsOTcObqKMpu9GXi47fv3pF/TGQSH19HUeu67Nj36ksI4UIxfnF4QQuHXrFjFG&#10;JtMpSYnIve1atDKSO2dz07WZxTvvvMN7771H+vnf8uLF882cOQwDdV2JcREQUuT84lxMtL0X053g&#10;MU6zWi2Zz+d0bUfXtdk8WuGyaWVZOJTKxmOQDXalNpxS2tTNYnq1Hrs2NU35vFko4CE/f3LuarQi&#10;eMkZ1NokCrDaElPAonFVRVVYZpOGWTOhKiussSKCL0uapmFra0ozFdNJo+VMW6MwVmogVmsMQPAY&#10;RJyecn3QZvO5lBIEqbX3Q89icU5ZNpRlg7GlmORqLaR2Hyidk/p7CGJKm88M05X6eAyRFCOWQGEs&#10;yhqcrpk1JTEZjHVY5xi8p3ayji8WS1Z9CxExcXNitg8iUt8BVsuVmJIPQx5Xcg66NoxWSkxmlDFo&#10;5HwvLBabcRNC4PjoKz766HccvjwmWsNsZ4e333yTN+7epy4cZVEwaRoCkruM45jnedBJzDXGoSNF&#10;T9eVUpuZiikPMTGOg5inx4g2RtZ456jKkrQ2to6S76YEw7DC+8Dzr44xznHv3l20MXLGHIP0BpBI&#10;CNl9f3+XZbtkPl8ybRru3rot42Q2k7wwSl0+qYRzso/px5HRewYf117Qso8Inq5wMp8YK8ac13Ed&#10;13Ed13Ed13Ed13Ed13Ed13Ed/wPHtQD+Oq7jOq7jOq7jOq7jOq7jOq7j/4f4Q428V4VX8HVa+zeJ&#10;16/+8+uNKlebfl7/+W+iXVz+7XhFfJ+1MClitEKb3IihhYjryorlasViuaQszeZQVWmNVYYwjJtG&#10;AecsZbkWJIkwef2aa0K3NOMJPVxbgzKO7a0tobB5odGgNU++/JxnT55w+OxNvvfe95hOJ0KltVZI&#10;jJlwYrNIIYQsbmQtFBMRQwhh85knLsmrazLKWlD27W+/wx//0Q/4+d/9ko8+/j1/87d/y5//2Z8y&#10;ncxo+36D5nBFwRA8tnCZaGc3pBURjktjz4Yc7WMW6cH29ha72zt8Mn6OQrN38xbOGZ4dHXH47/49&#10;f/fhb3j33W/xw++9z52bN1EqEZUIu9cNWmwaUETsdEkNSa80Oa+FpVeFtiF4VITt3V3+6Z/+Kffu&#10;3eXf/9v/h4tVy3QyAQLLVYvVGqVVplkaUkiv0FWCD9i18LfvqOsS5yxWK2niGwdikAYQa/WGrhpV&#10;FvyOY6Z/RBlH1lIWBTvbWyz7EeNKmmnDYrFgWA2bJuvCFfgw5HEl9GVjDCTLkMehsVlcpKRx1Y+R&#10;FKWp4yq5WxuTaWjScKVhQzJEi7jDlgXlWG4I7qMPaDXiQ5Cml+BzY5iiaUpGPzKMPfgoxgMhGwoA&#10;bdczX7WcX1ygjGEyaTh8eUJTOkqtpNU6ps1nBXpDdA4BvB8ZgycmaSKpXYnBkoInIFR3suhgHHo2&#10;tLZMpZWm5FGadqwlpZF+6DJ59JK6YrWIpZXWVHUDJLwPuakIqrqmKCzGOqqmZpIis+0Z8/mC0Y+Z&#10;ODbFuSVjGFCrSBEjSVl8UuzNZtzc2aFdLBm7HqM1SQtBI8XEOFScr1rixVIauoxjGL3QDK2i0DVW&#10;i1jZWEvX9UKxLywX8yVDigxDzzAKUUxrEZ5YY0laE2Lg9PSMi/Nz6rpid/8mk9kWfugZupbJbItm&#10;MpEGyISQw9oVwKZ5Sxr2pNnc5Ea7dRPVmiJqrzQoO1dsxA/rdcB7vxFTa21YLoV2LMYRBeM48PTF&#10;Icoanj9/BtoQ4ohSQocAhFCiNCY/iz54fARlC7SJ+KFn9J7opXHJGEWIhpSUiH6iCLpEKK/ou2HT&#10;+Dr6wOg9IQx0w0A5FDSNkOGMFtFxzM/PcrFk1UoDughW14ILmV+LQhoNjXNXCMWJpBFSSl6EjMlk&#10;spS+RnOKVwhQKRlpclQK8vNwSSlKVxpKk9wj7SiKYtM4a8ya8JoFJOaSaL9p+AzSCLsWVVz9b+s1&#10;9yrNSGstwve1oF4ZIeZ6jy2kYR1gGIZNU2iIIsqLKWKsJkS5Du8jy+WKEBIxKlYvjkEb7j+4z/vf&#10;e8z+/n7+OS8U3PU6lBuy1tS3S5MdEQhba0lBPnNrDEM/cnp2zuHhEau24/nzQxGDarkH+wf73Llz&#10;h49++xE/+5u/oa4b7ty5jR9GXrw4zGtfbkDf3+Uv/tW/5OTsjA8+/DXtYkldlGiVGHoxB0lhJPpA&#10;CkIkHYMmrVrqOl25Xr2hQcs6tjYOEqqW5Dqayx5hme/X4+bqmHn9Hr2SC+T7vb53r5PCNl/jqyKm&#10;1/MtEbezyW3WOd7V5uGrYzjBJfkqplfGz+vN3H/w9a4Q6iUXy88TMv8LaS6CMsQUCSpJroXCOJ3n&#10;HWnODN6jEFqgaLYCdV1w/8E9bt+5w5tvvs10NqNvW9rVnC+/fMonn3zGk6dPaTtZZ5ytmG3tUdYV&#10;SiXOzs4w1mGc4cHDu7zx8E0R5o0dN27scn52xt9/9BsW7UrEACqxt7cv82tY5zHpyn2TtW3dKLkm&#10;mXo/bD67tbGENGyqLIxSlwKR/HNrUry19pXm7PVcPfqRsigoy5LCOYZhEDK60iI08tksypps3BAx&#10;OR9RKdAuVgzDSFlZyrLcCDrW880wjIRMgw8h0ncdRVkynTZoazLBdNw0vmut8jqmN+Prch6U+Ssm&#10;MEpnAmxAa0QwbwAiVhusUaB1PvjR6CTro83CZqsy9T0GlJFcPiW16VLXOZ+ClE2uDMZoSlews7PL&#10;bLZFVRU0kwpjVH4ehCpPivR9hzOW7a0tbt6+zZdfPuPk5JSP/uF3vP3O28xmExFLKo2ymrbtuOjO&#10;GfuBQmvquiGkhDYWMHIvUmBY9HRdT1M1GFcQUDjncEpzfHRMP4zMpjOKqiINPZ2XplybJI9VylBU&#10;jTyzm/eViWZa44MnjIEwjAy9JypYdSuMgrpw1IWjshqrKqxVtG1H1JrBD6wWKwxQl04MYHTCI3Px&#10;mA1W/ChCPWtcpvaKiZbRQuhEaSHNZ4pzUTicdZLfjiNd32GsUCbrumY6nTKMAzu7u+xsb2+ELj4L&#10;n502vP3mmzJXEBn6npQiw9gzjolRebR1DH1Pvxzp2hWuKHFOyMNNVaO0rB3KSe4So4h5tAJtLNo6&#10;iJrAmjBWg485N/BZVB/ENENQWixDy3Q6YToVwX7brjg9O6HtVkwnE27eOBABuBISa7xiZjKOI13X&#10;beYBlf9nzXodJO9nQyZii3FU4Sx+HOhbcIXP+bbN4jCX/56m63qstYwpoLKpUPAjQ7+iXS6ERl9N&#10;sKZi0hQ421AUjsmkoeuH/EkLvXbrxi2KqpCcOwTxTkGJYZexdKuO87NzQoR6OqNuGiG99p7COuq6&#10;Zmd3lzAGFvM552envDw9xfvAvfsFE2fyZyOCVKfEYCIlCFgKaymc5CFdOzL6Dt+/pCgc1jrGbIgh&#10;9G4NIdC3I1qLwZ01Nud1Nu86hbjcta0Y3HgxS3LO5jnWkoioGCAq2qFnsVxmymj131xbmW3v8Ma3&#10;3uV3v/o5xhq8D1ij2d3Zpa8rQhhYLVccvzxmuWq52GmZTaciKjAGq4Uw2y7nm1zVDzcJg8/kzwFb&#10;T9CuYbK9R8DifYcfBnkP3lMaxcnzz7FKs7U14+j4jHo2o57UhBTo/UjjLJoSi8XZgjAMLFdz/OjF&#10;dFBpXFHT7O5z695dqtmEPgQChqQU9998h67rODl8wcWXnzOzjsJohsFjlGZvV57ti/mC+bIDpVks&#10;VtRVlQVuBlcVWGPAK0zStONI187RzZTl+QlPv/yCOw8eobMwLZBeMZu6miu9nlO9/v1vMnLURpNi&#10;eoUKfrUe9k20UXWlJvN6/ez1Opi6YkyVouSOWmuC94yjmH0slkuq0pGUxhYFzXRGGHpCCHT+Uuxd&#10;WsPSj3gfRTwbI2PyrBYdh+2S48Nn3L3/kIdvvsWtu/eYTGc4Z/Fa0fcjPga0JALEiGjf0uV7uZrn&#10;yWsmmqrkn//4xxwcHPCTn/6U3/3+d/zlX/6En/zkr6irknHoOT56wcV8iTKOrZ0tbtzY487d29no&#10;YJ0TG7Q1eU4XA4BNvvk1+qtck4gpFMPaECMlMU1A9ry/+MUveOPRG7z5+A2KqqJQQnROMV2Kf1LM&#10;AsLLfdXX81Yk19GK4D0+iNnh2sRl//Y9Dm7f5eTlS55+/glPPv+Uk4s5hRYjHWccdWNo257jl1+h&#10;raEopijdUFYFlTVSA/GemMnsWmkMCmUNKgaM0VnQGEVolzRVVXH7zm2mW1ucns9lbTSW1aolhIS1&#10;RaY5So5UOlmnrDE5f5c9SQQMhrKpCSEyaSZiPqg129vbJJNYdS1912Mz0VMZg0WMckYfxMwvG2SJ&#10;AUter9YCLGtBgXWWmMBZh9GK2UyEwMvlgq7rcs4ccy0scj6fC+3dFcwXC6qmoR895FyiqipihH4Y&#10;0Qna1YpJ1xJC4OXJKRcXc7a3t7JJnGdna5u6FNJkIuCD7FXP53MZG5kUP5nOmEymIk6zFmssk8mE&#10;sqhoVy19u4LIxvzRGI1KMRszifnmcnEhxilRzEQKozE6YVQghgGUYYyJ46NjlIZmVuPqCoMRA4yU&#10;xExovXfPJoZYcBo0O5RVydl8xc7uDgf7+7x4/py+62i7novVkn4Y8KMnhkTSmqgM6CCC+Cx2ttbJ&#10;mKgsRTae7PqetjVoDW0/5Nq4A1x+PhTD0PP8yyfMz0/Z39tnazKjmW6jbUEznWALx+piwWxrh+3p&#10;FvOzC1KQtSslxTgMaGsJwVM6R993xFhs9sVFUdC2LcMwCiF4HNnbe5O7d29jtKaua7qu4/R0KaZ5&#10;SqGT5CRi1DJy1rXEbKo3jh5lDCZJTcVVMw4O9nh59Jy//Mlf89P//Nf88Y/+iPfee5cffO9dvv3O&#10;m/z13/6CX/7q7/n4k3+gLCpSFONOa0uG0TOfz9FaU5alCL6qiraV8bdYLEgRZrMZdVMDiYuLC1ar&#10;FTs725v62lVjOGMUs9kM5xyr1YrlcknMph3OFWJQkmDoW4yGpqnY3d3FGM3vf/8ZH//+dzx6/IiH&#10;Dx9z+9ZdVotznj17Rtu23Llzh7KqmC8XPHv6lK3Z1mYPdvPmTV4en/DJJ5/w6MEDvvWtbzFpmlf2&#10;8+v/yz4wZuK55Byyrwus2pb5/ExqQiEwLwq2d/ao6lqMq776CuccP/j+9+naFS8OD1FKU1UFkPjw&#10;w1+zu7tDURTEMWJNPg3J84us65fmWzJWxKjNrAXcKRsc6WweWBQUIdJMJuzu7vPV4RHtarmp9Wql&#10;ePz4Ebdu3+b8fM6QqbdlVTGZznj77bdZdUtCGNBoFIr7Dx7QNBM+++ILwhCIKeLy/Tw+PsaHxK2b&#10;N7k4P+Ps7BznCqHDn52JAfI3iLf/kMnOVaPC18/JhHivsxBWoZJm2Y6M/YDSVgyTvd+g2YX2rLO5&#10;TdrUccji7hiCGB1CFnsHLpnuKt+GREoKPw5CxEb24SqL5Y3OZp7JXwr4yYRpLW5crxv+vG6G/bp5&#10;4tVYj8nXa5l/yKDoa/9+5XV0Fvqu6yc6n3mEEOTcIZOrN59NjJcmo3nv9k0CfO9HtDHoGGXtTpF/&#10;9c/+mPce3qPol2I46ixVXbHqBqEfW4OzCqsTvR8oioJPPn3C9mzKtCr54NcfcnL8kulki2pSi3Gq&#10;ElPNvZ1trFYcfnXIMIzs3bzF7fuPGJXj7pvv8J0f/JChW/H88094740HnLx4xvLshGlds7W7z/Hx&#10;S7788hkvvjri+OSC3YNbVGVJ6RzExKdfPOH45IRiMsFj87okZ6SVE/O6FEdIMA4jy3YEo+UZqiyK&#10;QFNanJF1yFlHiiPKKIw29L0I4K21VFXFztYW+9tbnL08Io4Dw9DhwyjniT5yfn7BixcvGMeB6WyG&#10;qwpeHL4kaUM9mbLqR1ZD4LefPuFlN6LqCaYs0EbTj8PGDG19nuqcQyMGY7ZpNmOlKKR+tjY2cYXM&#10;lwaNzfmnSZrz81N+8Yu/5fDwBdbazfuoqorlcs5ytSCGIGtDDKSQIEbmF3MW8wtCNut2rqCwlroo&#10;ZC9v3UYULmMctHaSY+TxH7L5gNYqG5jn2pW+pNqTpC5llZE6mdOkJOtwionCGFQ+400xYQuDVlBa&#10;Gf+uMBRW01QFuzvbNGVBmWtCVV1TVRV1XVNPasrKUZRuY0xvjaYwBmNEzO+MIg4jaRwIoxcDXddg&#10;ldT6QpJnTUTWUrtqx0S/GjCmoKwqUNkgNyX8GLK5oaGoSowVs70YIs6afCY3SO5rbTZP9bnmmTAE&#10;nLLy/ooqmxEnVrOKJ8+ecnpyLsa8Tc3u7rbMiUnW9clkkk16eoZhxIdE1w8575Va7egDSg9EAoNX&#10;+GGUWomWc7K6rnn48AG7B/tg8gY3AAAgAElEQVRcdC2TrS0xP86i/RgCxhVURYWPieVqRYiethcT&#10;3hgTwzjS9j3LrqOuSjF9MrKXWBvVGOOIUYxdVBfwZ4vN2aBSUJU10+mMyfaMtmuZbMs58dHJCWMI&#10;TOsKgyK/fYyVveLW1pRHjx5xfPSSs+OXnB6/ZH93h0FbhsUqX7+mmdTEcSApTfSesetIEZwtqKtS&#10;KkipYKsWET/KMPhw3YxzHddxHddxHddxHddxHddxHddxHf9Dx7UA/jqu4zqu4zqu4zqu4zqu4zqu&#10;478zXie0/5fi9WaWf0z4viaevEpzf7WZ+B8jM7x6PYmYooiCSSL00gG0EA6bac2ibUEp2mFg2a4w&#10;ts7u4oaY5Kvy0lRmrCP4y0YMa80r73EdIR9uWy0iIqKiLgu2txraMdD1A4v5HKst29Mpzz79lPnx&#10;S95+5232D27QzKa4ssIZTVQi1A4hEjMFPF1pVkqor5MpuKRZXBUTTeqaf/Hnf8qLw+ccHb3kJ3/z&#10;18y2tvj+975HXUiD4DD2xBjwXgh3pETpig11dd1s9k330BhpOi6qmpik2eLg4CY//rN/xvNnz/j5&#10;L37J8ek5f/Wzn/P0yVP+l3/9r9nb3/lG4saaJnIVhaK4anJwOW6uNmCvSbRKGXxM7N+8RTGZMbZL&#10;+nFEp0jQEIw0b1onjXVrQZBSiqEfIElDcV2VQnQOHggMfYsf+yygCCQjTSfjMBB8AJcJZJn47pwI&#10;U4uiEFd+Z8EMJBRNWWIUtGbAGC1NT2rdrCXmDH4MSGOZEM18kGaKoqjwo2e5WmbarkZri0atu/5I&#10;WYQ0ek9hLWvBnYibgzQKG6ibBm06EeelSO9HnLUYrQn+suHNaI0nmwPkBkM/epSyrLqe+XLJ2cWc&#10;lxcXTLe3GVYrVm3Lg1u3KEoR3A/jiB9GoVoWVoTdWYQ3+BEf/KV5hQ9IR6mAfTei/zHk5qNCGswS&#10;EGScO2MxzuCzcUCIURrxgogMjdF4Lw3URlsiGussRaFRmdYdw4DSUFQNoCi1ZjJpmE4ndH2PD4Hl&#10;ssdoReHg9MyyXLaMMTH4QPADFQl0oqmdUGgVGFOQYmAsNFXh0EpzthCBJLYAPFZrnBHqqs6N4VaT&#10;RV4Wt77+0bHshMbXDQNdN2xEUQlFCCK2Pz+fs1x2bG3vcPvObXZ2tlBE5qcvMbZgsrUjjcttFjiu&#10;IUAoaUaPkfn5nBAjTdOI0FmrjfnF1abMGC6fybX4fS3AvSraDSHSti1KaU5P5yyWH2MLg3UVrhTx&#10;+trkQ+XnaMwiuq5v0UpRlRXOalCGYDxtf0ZIAzoKXSP4SFGWQknRkWQ0dV0yhkA3SNN6jJFx8HTd&#10;QFkWDP3IaiUCm+lkmo0awqaRN0U269PBwYE0dNX1psEZyNep0NpsmsyurpOXos5X6UNr8UhKCVcU&#10;+TkFoxUpisDbWEPhnFDwug6zmSsv53yd56ph6DcGGjGK0F0pczlf5glVK6HQrNeL9Tzsvd8I4zcN&#10;uJsmd/k9ZYTqnhAyMvkZvSqQljF1+d4vBdgwjh1jPxCiwmpLNZ3yzjvvMtvaRhuzIXQTEypeEsaG&#10;YdgQdNZk7ISQ6NcGKlopIeh0PYeHh7Rtx4vDQ5bLFSkq6kZ+/+233qJtW375y19QlBWPHz+iKh0f&#10;fPD3jKPHGIcrSra3dvhf/7f/nVu3b/J//l//h4xDqxljoLQiBO67Pl9jpCgLmmbK9s4Oq+WKYegz&#10;IT0TkBVYJ4TbPgaslnVkLXKXz1nG0dXxIevspeD5KvnydVH6N42zP0Qc3YiA82f6tbxNVo9M1+Rr&#10;f+ObE0W+lr9dbQj+QznkN4nj41VKvJJ8SBqtwyZ/KIzdCMe11iLebFtSilmAsMWbb7zBw4d3ODjY&#10;Y39/l7brePLkBb/+9Qc8f3bI+fk5bZfJewrqqpY5yBvGkCjR+DDy4OFDisJxePiUP/7jH1K5WtaG&#10;QROjCG+GvoMUOLh5k1t37mCLgqOjIxbni3w/E30nDYZaifjbZFqbPLfSSL5e/2PKLZ8hkKLOOeqr&#10;pLT117XI+WqOtJ67nBGTHD+MjH2/MTmJSu5y4TIVOniCH+Ur0gy6Hh8xjqyWfaZki2BkuVgJfXn0&#10;aOJmTixKoaw6Z7Ow5lIsqFGXAkJ3eWQjwl8RO63HweAHeU5IaCX5iVZqQ7rSyhGiz2MFEorCWSpr&#10;cVZRFfK+yrqknjSEEBnGUdbKFIkeoV0pI4YLCoY8n/d9x/6NPW7fPpC8hYQ1QqMchp6u7SEmTGG4&#10;cXCDom7Y27vJi8OveP7iOR9++CGz2ZSmLLFZvDKfX4hQpO9RCawxzLa2OLh1i93dHWIRaZfLfA+h&#10;H0fKqpJ5cfQMY2DVjyig9wGLwlUN22W9IdFFLfNuURRZODlemiuE3KQfEj5GQkzYosCVlRDnY2Bx&#10;ccZyuaQjiUGQNoQoTeooyctICacVk6akcIbpZLoRaMVwuY/QRm9MWnQW8dksDvdehBdGy/xWlAVJ&#10;urWpmoYU18ZehkePH/Hg0UPGsd+Y8qhMHTZaEY3JJHf5bx1C3UrWYWyiwDCEyNi2nJ+fslosmDRC&#10;xEoxYIzQY41xlKUTQpvVFFajEujoGbqITxqMxhWOymkCgTAGxmFEJYjjyHK+yO/P0/uRi3lF0zSU&#10;ZUlVC/nUj1MRTvqR8/NTFjpRFlZIuHm9XFO41nNETDAOXgwo8vPtfaDvW9ZbpyL/jRDk+2O3RGnD&#10;dDpDoUmjUNIXYydmHrUmDAPCCocYhZimGqGJhhRJfYctK4rc3J9k0SdEMRPSWtNMJlR1xTgMsu6l&#10;iLGWqpliSOxs77K1s8vFYsXFxYLzswuqsqAqSs6952y+4NmLQ+7cvsNkOmE1tEyCjPd2HPGLJYWz&#10;OCtpf9desFwsRShVN7Kfb1fMlwv6fmD0awEs2cCupCwchsh00hAIjGOLSYrFciWi9mxqJHuccSOI&#10;QEHX9fT9QD1pMNpjnaMfel6+POX8YsnFcoGPYsazt7v7335wXTS89e53OT58wenzJ5Dp5yGbFVX1&#10;hN3dXY7LU4YhcH52St+1zGYigi+dkzk+BeLYEozm7PiQsm44OzqkLByTvS1iiGxv71BUDRcnx6jg&#10;8f2Kyo80lSPg8BG+8623mM//jjKvC+fnF6jkubW/w/5WQ2OF6joQCbGkqkoRyOJIyjKZzdjZ30E7&#10;xbgaQYkASumKN956l8XJGX99fs7YtRgCSQV8VBRWaIJNXTM+fc44Brq2Z75YgWowhRBjgx+F1uyF&#10;IKpSRCUPoef48Dmr+QXN9jbeWGL0QvnW/3W1qz9Up7rMqfIe+Urt5fXc5R/792/63uumkWSjrXVt&#10;QBuNsVbEE8GLgUlMJK1QymHLipSkVpGCl89EQVE4+q7j7OyCSV3hs4lBYTRjjIDn2We/48WzL7nz&#10;8BH3Hjzm/v2HTGZbWCPUW7L4Y8zmWUZfCnBfqflpK7kJCWMU33n32xzcPOCTTz7hZz/7GZ9++hkn&#10;p2f0fc8QFFUzpaxrbt++xf0H93nzzTc2Qn+MIWKyQEPqASlmQ7nX6oSSW6jNHCiCvpSF3oKxN3lf&#10;fXJ2xk//6v/mj//oR3zve+9x584tqqKGpAnB40ParGNX8+j1a2ptSFFeR2md16s1yVbjicQ44pys&#10;XTs3brF/cJPHb7/Dp7/7LYdPv2TZ95RRTJts6ZhuzVgsF6hMny+z6WJImhRiruHkGhExC85L1sxg&#10;2Q8kSIGqbNBouq6jqUuKYofpZMIwdpzP55ycnTCbVUyaUvb72uZ6i6zbIRsIaWspUKTRY4ylqkpc&#10;WUA3MF8tKOuS6WTK7Vu3mNS17FWNzuPUMPQJT7w0kEnI/tg6FElMDwl0w0AIicnEoF2BVort2lFV&#10;juMXL6QuGQYxmImJ1apjcTHHZ0H6arkSkwht6Loum0qKiGgYxXDRD57VYoEyhnZxzvLiDN8vpR4Q&#10;AioEpnUNMYrJRBiZL1ecnosA3jmDNZpts421Yn7gx4FxHCQ/SZcEzWmxzThWnJ+dkoYBTUIDda4F&#10;WqJQn1NCGSEqG8SsUWWjRx0DRy+ec7644N79OyJSLgtUNnDLijR8P4iw3WoRppUl04kYJhVlxWwq&#10;ueekcJy8fMl82VI1FcuuEyMpYNX1rIYBvzaA0AlrNE1T5PVe8r2u71l2DmsUxoIrxcBRjHqkdmyM&#10;pXAlSmkW85aL88+pyoqDg9vs7u+hDFSUKLFDIfiRwlkxgnRWnr0Q5DNJGmP1pSkFl6ZwUjscWSwW&#10;VFXFycuTPN9J3Wg6nbJaLimt0N9dUfD02VP5/F3JfC6GLbu7u+zu7nL/wQO01nzx5RcsF0vmy5Y+&#10;wM7WDdrlgv/wH/+KD3/7EW+/9Sbf/+H7/MU//2f86f/0T/ngg9/ywQcf8vcf/JqziwtcUW8o7Ot6&#10;ivd+U7dYm9NJXit7q5hippqPLJdLqqrcGCDFXH9bf8bWWnZ2dvDec3FxwXLZUhYFzaTBmAnWWpxz&#10;eD8y9B1N3bC3u8Mbjx8yn5/zy5//DTvbe9y6fZs333yLxWLO06dPiUHo6Pfu3c8E+8TR0RHvv/89&#10;tra2iSFQVyXPnj3DWLupjblM2V3XwLz3DMPAOI6UVcmjx4/x48hnn37KauXyPAU+JNq24+DmbTEL&#10;SnB+esLOo0f8+Md/xn/4D/8e4xxlWXJycsLnn3/BwwcP+O5736UoLMM4sFwuZT60emOsYa0YQHZd&#10;tzEpVipt1gypQUQSHpLUYioUu7v77O0f8LRbSV0B2L9xQ947UJSFGMMVBdY56qZGW4M2Bu8jdT2h&#10;63qqosI5x51bt9nb2WW5XDKOI7/97W+Yn5/z8MF9nj59Rtv2xJhEtFxXOFdw8vIlxulvrK98U73l&#10;DxlBr3NWMcQbUVFEoHEYUDEBYtSYYtiQ2HU2iy2MzkZkcvYl+zg5A9sYeqLw+XzBObsRU4a1+UEI&#10;JAVRQYgp1y/WpkMJnRIEMVgRIz+93vy/Us+4WstYU5Ovvu+vnf98Ay3+H61TXfkcxSTuVaNINiab&#10;MRurZjNBdXnet6ZJr2vG63rn+prX89X6+pyzWKUY/UDwI99+dI/3Hz+i9gPWWNqoZN+bFDpJzVDq&#10;WA5rQJeW5XLJky8/55/8yT9hGAaeP32GiZHbN/YJSc49qrLgzs19ZlXF4bNnjCGxc3CLG7fvklzJ&#10;/qM3+cGP/zlGR372k/+I9Z7ToyOOn31BYQ2j13z11RFPv3rJ508OOT6dM93ZkT1vWVI5x9HLE07P&#10;z5ju7NIOiRgQo8P/j703/ZEsO/PznrPdJZaM3Kuqq6uXYm9skk1RIqGhJMA2JMMwDMNfDRiQ/zx/&#10;EGxABqwPtmyNtYw5I86QI3LIbpLN7tqXXCMzIu5yNn94b0Rl1TRlC9K3iRdIVGZVZWTkveee8573&#10;vL/nF+IrUMEAcFrPE9WoIAzO6c9fPmdx8ZLxd79NsTfGWIdzIgIvq4K+a5lfzem6jp2dGfV4wmw6&#10;oVss+N1vf83R4YHACYw8h1dXCx49fkKImaKucGXBs5cvOD2b873vfoc+BkKO/P7Rcx4/P6Wa7tAi&#10;4JIYea0+ZbTGFpbJeEyKkdVqxdV8ztX1NUdHR7RdK+exKJx1r2qv+lVeaq1lsVjQrFbcv3+fq6tr&#10;Tk9PuLy8pGsacb8ectT13Nm2LW3TMPA7KIsCV9vNeDfayDOr1/U+vRmrckYsAngBZ8lzh9EDUFyR&#10;34CR5iRQUQFhDmcRKZJzwmqNJWOsQSFQyKoqKApLaTXOGIw1jOua/d0dpvWIwiqBN1U1RVUO90aA&#10;B/WoEkd3azEqUxWFnIXqTAoR37VEE0nJUFr5vqKSWqJAcOLmjLqPAR8ixiS0SRgrsJEw1P4BTk7P&#10;Bdo8zN+jUcnhwQHTyYS+97A+n8qZ1Wq1mXPWOYRCifN4t8Ramf8FHN1K/bRv6XzP4ydPWK2W7O7u&#10;UJaF1I6Hen1d1xjjCDFJbTIlur6Xc0/fg8rDnk3c00MIKLveYyb2DvaY5T28VLWoBvBGBsIwj/Zt&#10;S0iZ1nu6riHkLPNAjvQx0bYNbSdw4rJwr+AmIH0OSYDbcsbiuV5c40MAJc+WMZbDg8jObsZax97h&#10;IYvlgkePH7NsW24dHbEzmaKUGWAgGW0yCkVd1dy+dZvd6Q45ebzvaVsBhBlj0Eqgi3KWldBGkYzC&#10;p0COHYr1ebTsf1ZtJ3tetXWA38Y2trGNbWxjG9vYxja2sY1t/M2OrQB+G9vYxja2sY1tbGMb29jG&#10;Nv4TxE3R1c2vbzaf/CG3z5uv8aYj/Juv903xTe4Y/z4H05Qj5CjuEkNDrkpC7y/KgqzsIIz1+ODQ&#10;GQrn0GVF8B2uFBG4ApqhmT7FhHV6I9q/eT1SShuSvLRIJ2pn0TtT6hhYNp1Q4hOMSyfuSH3Hb37x&#10;76gmI45u3+Hw1i2Ob9+hLEqUMQQl4twQpJlBGxFjZN5o9hkclrhx+dbXVGvFW3du81//V/+I//mf&#10;/q+cXJzzf/7x/w0JvvOdj6jKCuWsHKKnKM3Lg5tWHBoc1fr11m4DSsTXa6dOYwy2qohaYazhYH+f&#10;+++8w6cffMhn3/s+v/rN5/zmi8+J3rNcrdg/Onjtd3hTWL92MRhkYDfGhhqam1/933WzeEiZwlpC&#10;iijjMFVF33cE8tD4pQe3AQcpkXMiBBETlkVJirBcLjFGRD2lszhn0TkTgqddLXFKhCg5iWtAUCJS&#10;UIgIRw2OCUVRUAxNP8ZaslKUvafte1aLK2xRYIzC+56+N6RUi/NEkgZoVERl+dpoQ1mUaC3jb7Vq&#10;aFYt2hhxUVQZlRPjyYQQpcnAaA1p3TTNa436cWiOd86idS1isrWwPQZUGu59WjtQD+PZaFxRDG5h&#10;lqIsuF6tWDYt51fXXK9W6NEYvOfZxTnOWN463Cc5Qwye6D2lMsCrprfO9xu3jbXzVIieHEWshQJl&#10;NM5pXFnK/U+JwhjKqmK5WNI0DUYpsmZ47aFJWGuyUmDkdw45kFUmKQg5kWNCG1DGEIl0bYcJnlrb&#10;jcN2Hhrjcs5YZ5jWJZVWTEvDuDBcL1a0PhJTpula2q6lsxDX7kco+YiRGBVVMXTOG8ti2Q6CBo8a&#10;BP8iHMg4k7FKrnFd1+zPpiJACD1XywXLZsWqtThj6L00cIlwev1MWtqu4+z0JZcXZ+zMZhwf32Jv&#10;b4+uWXC1WNJ0HdPpdBhbGmXtRpRotCEZizEMwoNEGuaEtSP3WoR7c85eiwVEBB9o24aylKZQpRSr&#10;1Wr43JCyAqSpNGVDDAk1iL/WAvq18LYqa0AadWSCLZgd7PLO/Q/wvufl86cs5nNM9pDkYqgMVhui&#10;yexMpxSdpw/yus6J0NS5YiO27HqPQoRQazfltdNfWZSMxxN2dqbs7u6Sc8L7XpzhUiYrhbXuhnBY&#10;GtLeBKSs10fnpGlu7SBjrR2a2ERUkXIaHKPFecVZS1WW4gSdEdddq2We1Bp/Q+BorBVh5yCCjwPY&#10;xQcRia4blkMIr4lo1yL99XVfzxmuKHCDUECv75s2ZPTQ1OSZuPFr4JWbcJMY4+AoJ03eKeYB+mFQ&#10;2vDxR9/m7t17aAMJyFqJkLjviTENYAxx7kIllDYwPJdGW3FAJmNFyUjfdpyevOTy4pKzs1NOTs7I&#10;OVPVNcYYxuMRx4dHPH74iPnlnIODA4rS8eLlM548eYo2Fq8Cs9mYH/7oh9y6/Rb/6l//MefzS6qq&#10;pu88GkPjvTQLJrDliNG0EODMZMze7i6TqYjvm9VSxGnOibjROHZ2pjx88DUpxI0wkqHxUvQN+Ruh&#10;QTebK9fghHWz/Hp8veZi9Q0OWq8lDfwhiNCQxylE0PqG+zybOTv9NVfT9RhazwU3hfVv5ow3hdvf&#10;5OrFuilw+B4fA2VRoFACKhgExBpYdC1t36F15IP77/DxJx9zfOsW49GYuq64vLrkwaOH/OTf/oRn&#10;T59xNV8ymezhXIVxFZUy5BRFWDY099+9d5tPPvk21hm6TtaZorT84Aef4gpN3zdYa0hhyEuU5vDo&#10;kKPbt6jGI5ZNx8uXL8WVqvWMRuJY3DQtDA3OYhomc4BvW1JegwfETRcFMXq8F5GTUmCHRtL1tVnn&#10;ouu5d+3Guh4X6+d77Sq9/gny/evG17BpANU5Dk5Q0gBblQXz+VzENk1D2zT0fS+C2szGdd7aQvLW&#10;0KOUFrhNiq8azJUix4Rar9HfMF5TCsPfxaFpNMLgWqWVuM8aZdFKk2JA6UyOmcKaDYDEakNdWEpn&#10;cNZQ1JayqhiNJsSYuF4JJEHyC4Ma5udCF6QESsv17fqO05MX7M7GjKt9aUZ3jmwypEiHOJ2fLZe8&#10;ODkRJ0ljqesRt49vEWLPqK4pB9GI05pCGy7nc667a3zXEUPk5csTvvrqa3b39nj3vfeY7UzF0bH3&#10;oAzVAC/QWVFqx3vvvcdq1Q7XV5qVi6IkBhHWF2VNMTiwaa2pinojnPTe03dyb9veE9qWnBQf3L3H&#10;3v4eOQRi18DQsDq/vODs/Jyu7weRgKIYHMmatuHlyxdUpWVvf5+qqghD8/CoFoiEHgAlMSRxVw0i&#10;fsg5k5AmXFIixUQM4iiOVqgsQkQRZQkMw1pLTHHYX0mDchogOUkP4yiDVgqrFT3i1lePCqwrQRlC&#10;jOzNJlyenxF92IirvPcsF4sBPrJDVVVkBOhFEsfW3nsurpf4nJnu7Eizc5YGdOec7EOCJ4VA07ab&#10;xv8QAqvVShxGnbidl0WBVxBCJ6IIL8+gzOuv5nKzfpaH5uIQAk2z5OLiHFeUg9glDML3V/NqjJm+&#10;aymswprM/PISrTSFLUXcQsRoQ982DIyWgT2mUMpgXEVd1Ght8EEa5TeOn0DpCmKWv9dZc3V1xaMn&#10;T8TlEJjtTJmMJ8N+K2CtZTbbZTSecXgY6bqO4D3X80tWq46r5QKltcyRZJQ1lKMRJmZSVviUUQMY&#10;LMWAVgrfNOLErvIA74JxXWEUhGDogzTKe+9pmpbCWUpraFtxmS2cFfe/tkXHwcUxBpkraoEWzK+u&#10;6PoerRJdJyCyOOyFm7Zh2TQoo9g72Nv83fVy8R9cW4koDo5vc/vtd0ldy/Ovv0JZMNrhnAArdnd3&#10;eeutd0hJcfryBacvX9A0S3y3ojGGuqoGJ+mKHFqaxQXPHiLCJN9zO97GksBoppMxZ1qRQ8R3HYrM&#10;YnHJWI1RpuDuW8fs/W4HdAERVquWy/MLzk9O+ezTj5ke7uKMoio02kDTjlmuWlwxEoCfUSJ48S1d&#10;2wJW1jljKMsx3/v+3+bJg6/5+ld/SaFlfylCEJlDlRJY3HW/olm1AvjKmQiMx2MKY4gJQkwEH7BW&#10;0/UtylRcnJ1xdnrKeLb7CrpizGtCyv+/9a5vyo1uAvjezIvyN+RLb+Y8b+Zib/6MtaujUq/qH85Y&#10;ylJgailnjLUUtYBVtNKSu4Se1An8Rw2CaT2AA1OCEKLMm6EHMqXW2NIy25nQZ3j+6AEvn7/g699/&#10;yQcffcLB8S0m0x2Z1wYhL0ngNTdz0k2eqTUZRYhxEJBpjg8PODo64uOPP+LB1w948vQJz1485/r6&#10;esj9LO+8+w4/+uHf4datW8ThGY9J48qacgDSiXNkFODMkD/cvLZrQKJzFmvFyTINdZ41INBaR1HW&#10;nF/O+Wf/+//BT//ip3z6yYf8vR//A+7cvivOlWVB27X0IW7Wz3UOpQY4Y74hPM/DHs0MTtMCdYEw&#10;gFwaLfnTaGefH/zoj7h8/z5PHz3g+bOnXC3mKKWpxxOsKxmPakZFDUnR9M3gHq5IMcm+F4GiydeI&#10;s+d6nxV6Efy7SFk4JqMRq9WKnAKT8ZiQC1bNirPTE1arGWUh+UTOIlYRwKGWtSFncvCk4NAJsskU&#10;ZcnR7dssVg/ouh5TWKbWMduZoRHnb53SIJZ0OGvxfQd5yPdSkjrQADs0SuAtMUSiV5yezVHGMZ2M&#10;KZzCaMXe/i5KJ7quGXYsUq9t2wZQLJdLyrKi7zomsx0BGMXB4dkOPxOIKbFYXA9Ow4HdyUhyD2vJ&#10;VmoVlxdnslYpxcXVJdfLBleOmO7uUpUOZxRladGIg6gIeUXQW5bibpqGdS7lMbYS8ERzdUX0gT5G&#10;6rJgVJWg8iCKkvtJVmhtBcKQYFQ53r13Dx892irJOWNkubgWsJG1ECMmJyqryFoJxMkYrDGMa0fh&#10;KkaVZzyqOJjtcOvwkJOzM86vrpgvl7SrhqbrhhpGRA/CIqVBG0VRGMpC46ylLEqaxqGMEihQXXK1&#10;WGIGCGOIfhAfp8GZXGFMgdaJLkQePn7E05fP2d/f5c6dWxweHBB9w/X8gpQ82sBkOgU0p2dnA0RW&#10;akYCIRyE76XULkajMX3vSSkxmUwAmY8XiwXz+ZzZzoxRXTOqSoyx9MGjlRLxeEyQp3gv4MOUAsvF&#10;jMlkTGkNZjpiuVwynU6H+2s4ODjm7OKS05/+nF/86pf88Aff56MPvs2PPvvbfPrRt/mjH/8R//yf&#10;/zE/+/kvmF9cUo9HUnPxnvPzc6qqYmdnxmy2gzGGq6v54NALISSKQqBLIkLrNvuw5XJJSpHxeLyp&#10;S60hlDIXJK6urpjP54wmI/b394bvld394noBKWG05oMP7mOM4vTkggcPHtA0K27fusV7773HYrng&#10;xckJIUbJ2QYR/XK5pK5HVFXNeDzi8vLytdpDWZaMRqON0JthbTbGcPfe23z40UfUdc0n3/6Uhw8f&#10;8pc/+zlXV1doZ1h1HVfzObePb9H3PU3TELxnNpvx0ccf8/WDB7RNM4gR4YsvvuDjTz7GOkNlqkG0&#10;+Ho9Yr0OGCMO3myge7IGKK3xMQy19nWNzlBWY3Z397m4OGG1XLJ/cMBnn33G3uEB19fXXHGF1pqm&#10;aXj2/JS333HMF3Oi98TeU8wKri7n/Oxnf8F7793ne599hjWaX//6V6SU+PTTT5nP5Z6/eHFC2wWW&#10;y5bpZIrvI3ffusd4POHhw6829/5mnvJmbvHmurdeh2VMydmMMwarFYUxWOtkP5YVfddRGs1oOmF3&#10;b8bubEZd1zgFVosbM64R7gAAACAASURBVDnRDvdDaVDqBvDmhiu9XHMBDLzKlRjg09D6nj5EQsys&#10;BiFmHwRA1w0OyV0MpMF1en2AtRYXfxMwcV23XBca37wO33Re+er6sTk/ehMguf5cD3C/TR1M6QGu&#10;vBbKy5ykB+FxHMT/eaixgACCN7W5mIb6joEs5zekwFvHR/z9v/MDZoXBdZo+BExZYcuKxfVKzpDK&#10;gpQ8RSHgkZ2DPT7/4gvGkzE7kwknJy85Pz0l9Bmi7IGKwrI7HjObjHn++DFKa6Y7M8rpDtP9A3YO&#10;7vDZj3+Mrmt++q//mJMnj/jw6JD56RkpRnzOtF3Hs+dn/O7rJ5xeNth6ws7eATEEppMpi8WCrx48&#10;pKxLupjISqGN2sAS12BH33ekGLHOUZYFtqywVYWrS/Z3p7x/+5g7BzOuTl+SQiKZQExDzpACbbtC&#10;W4N1BZPxmHffvkffXnP/nXfYP5jx+PFTmmWHtpa+95yfnqO0xbqC0/NzHj16wocffwpa0zSeB0+f&#10;85vffUUyJXE4S1QqwzC+ybIPSTlTVzVxgE1fX1/T9f1mHg4hDOdScr73WgPyAB6MN+qzzjnGoxFP&#10;mpaYIjEErudzuq6V/bIW2IPSirquh/3DOj+TunBhC4FvD2NSGzlrzUmART4IYPrVWbrAmjai/sxr&#10;zu/y60qOpJXs533oiSpSFyV1WVLZAmMKjC6x1lBVBVVtGZdyDmqtYToeM61qxnVNVRaUpbixa2vA&#10;KNQAIyrLEls4gdoMsD2VMu1yyfX1FU8fP6JvW1ROWKXY2d9ld3+X6XSK0a/n3SEpmtYTYou1DrRi&#10;NBoJnHhU0A0C9d4L0LddXHM5v+Ds7Jyd6YTJeMxsZ4o1hhzTZk7JOdP3/eCA3tC0DUVRsre3hxsg&#10;0H3XU5WOvb1dlk3L02dPef78GaNRzfHRAXt7ewLRSwLemU4KCi1jJilFXZeUVSH1HJVFUO+vBYKk&#10;LdVwHicgMQYQiMZZh0ETU8JkjRuAiAkEwp0SQSlMUUIKZKNRKaNTxCHARufsAFmSM72soE8e+kDh&#10;CrJWFHVFaHrAkJWiD5mrZYsuaq6uTrm6PmXZLBmNx7Te8/LsHJSl1HL+pZIX8FrJZhwWo4q+h3bV&#10;4ZcLZtMpFkNlZD1aw04UmdJZqqHGn1IA7eQAOmuCDzRtR9M222acbWxjG9vYxja2sY1tbGMb29jG&#10;3+jYCuC3sY1tbGMb29jGNraxjW1s4z8yvsmd/ZsE6Os/v0m8tT6Mf7NxeN2482ZT8c3vvynoelNk&#10;P/yvV30rQ1MqWqG0NKYapSmcIrQdViswihQ8bdNSV47KFRsRoFKKwlXSDBHDxgFCqVcu68Broj+l&#10;9OBQCloFrLbUpcPGhInSKFQWh/RtR2ENI+cwSuNDIPiGpw+/5Onjr9k7OOK9b33E3sEB9WhEYR29&#10;ivQ+CCldZWliHkT3m2ua+GtN1MBGwP7hBx/w3/23/w1/8v/8GU8ePeOf/rP/jV/8+hf8rc++z/Hx&#10;AVpnrldLzl68HAQkIoL2vRenpCZJEzmvNz+vXQjq8QhUpq4r+nbFuCxwxnC0t8N/9vd/zLc//BZf&#10;fvHFxjV9LdZ408lDqcHtHmn0IL9qeN5I4t9oeo5pcElNSZp4SVjjxAk8JnTOFFqEAeNxRYwiGPXB&#10;03U9o3pMVa9dPKRRTgzGE4U1FE5cAbs+ittlUWGHhv2oFXEQMJNviNO8OMKXVUWZEt4a2jbQt+Jk&#10;gBJnd+8NXddJA6n3Ml6VJqk0NK0HYo4i4g7SMKEG99OqLDHWQBKBZ9eroVlKrlfbdSJ+c5rS6MHh&#10;cWg+URpXDsJWrQe39EQagBEKNg6860bDmBNVUTIqK7ICVxRcrVas+o5qMqVte/quw9mK0/M5k6ri&#10;+GAPdBo+5H1noAtehCQwiHIttnDkmOiSJw7X01iFLR0oEQumFPExEpoVGCUigMGhxnsP/dpdSZpF&#10;QpDGGRUi2gxu1GRCkia2mCJ9L9dfJ2iblThJrJqh0U1jjJambuNQMWBzYjYZUVc1PmlSjgIfCJ5V&#10;04i7ahDHvJDS4FzR432kGgV0sST0J7R9oqpqjNEYJS4vqEC7EheLaTlmNCoxWtMPLg7WTlBKIAQ5&#10;RnFTI5CVGYTZMk9UZUUIPQDXV1csrq8YjWoODo9xlTTQTccjvA/kGHCmQBXiUguvBK7A4PKpXmvA&#10;FKHlN7tSq8E1fP3crud3Y8xG1G6B7ByuMEQrIsQUXglnX4OtDCQHceDwpJxpu0B/fsnewQHHd9/F&#10;Fi+Zn76gaxuIkVE9QhlNBPSwFpjeE4YG7bW4+uYa1ns/CBqSOG+6AqsdxjqKssI6R0jSuKytNKyZ&#10;bMDo18TJN4VoN6/Z+ve52cS6FsOntWOLzEDEnJDZVp7FUV1LM1fbikgwZ1RKgzP0sCYpEZ9o/aop&#10;WCkBcxAjOQRx5V2L8If3txawrte2NbBAoCcQUxTXtS5QTaZ8+K37fPTJxzx98DV/8m/+DT4KUEIp&#10;BQkSaYAgrJ0YbwpxK5Qy+BD56KMP+c73vstoPKYL0tQUQsQVMh6stVhriElTaLdxgxM3nAEAQCZl&#10;ccgmBC7Pzzl5/pyri3NePH1G1zSbhr+ua/n4ow9IKXB+diJAh8Lx8PFjvvrytyKgRVOWBffeu0c9&#10;rvkn/+R/4umzZ1RFRYqJb733weACJC7e6+bvNRAmpUDbdRhrme7sSLOklufFJ3BWGlL39g44Pztl&#10;PbyD74lD83LX9RtR8+Y+wA2ISdw0ob85xm4+Y+vn7mZsXK745ibr9edrB/b1a74JGVp/3BR7pZRk&#10;zeZ1R6U3c5K/9nNuAJBuOpprrTdwgJwSrijIChGSFpa6KEjBU08m3Hv3bT784D63jg6kcThnLi7m&#10;/PwXv+Dx48fM51e0nTT6WVszm+3grMMnT8iR/aMD6rpmVFUcHhxwdHiILR2L5ZK2XVGVFjLURTmI&#10;ADJVVbIWZ+W1A1qCJ89e0PYdq0ZEsIUpUIUSWIuWBtl1U7n3/dBUGzf3c329U5LGfWMtzom46iZA&#10;oyzLv5aXr79ezxVrF7L1uFgL29djiMGlcy1QSjFtHFV96Ln2Ht97mmYl8IqciSlgjRuce16HXoUQ&#10;AUMe8rK1iNlojUHRp/DXRIHruecmJMRuXH6MCJ1DwPuM0Y5IHPIscRutCsNkVG8a/6uypCoLnBVx&#10;prGaqqopi5HMl6hB6JWoyhKtzEZc4n2gKEu8D4zHFXVVkkKP9y2+77k4Px/WPZlzrHMUVSVzUJIc&#10;KvpAWRXU5Ugc9YzGanBGszOZcOfOLXo/uCX2PVeXc54+fcbJixe8eP6csqq4e/cWx4fHxKTILHDW&#10;4opCIBlKUw33Xhk9gGkcVWk3jcCjuhZn2hjF5VRJw3SMkb73dF3L+ZWnWa24OLsk/uYLdnd3MUpj&#10;cmK2M2E0qhnvHlCMd+j9urG1EDhT9DTLJV3fk3Nk2faEpF45Q2Zxl/Upk7zkUTFEEgrj7AaotRb2&#10;pISAXDbgFNnP+Rgwxm3GrFKyVvrgMWSU1YNbt2YtoQjeD6IycUyzWqFykrzQKJJW7O3OCF1H5zuK&#10;ssTZkq7zzOdXkmc5Rz0ZURUFoW0JXYc2huvrJc9PXpKA/f193n3nXYyRZ7EuK2lsBsaTMORjAonR&#10;QOg6kvfonInWiuu6VminafuOvpM5Zb0nVgwujCkTkgh50iA+FdFrQGlHVYpba8oZ78XtOoaWy/k1&#10;fnACrUoRvo9HmbqqqOsR2lhCkByicJZsDMY62s4DCuscSWmMk/uUlYw3NeyNTNa4UuP7HoxiNh3R&#10;96+cQDvX4YyIBtPgNqeNCJurQiAWzmgWq2uqcY11ltVK8m9bFiKCM9B5AfpEMjlEwuCwmlKiqhVN&#10;t2LZiFO670XsVhaGoiopy4rFcsV8PqdtGpLRtF1PWVWS7yhQg4BOIy7FRhtxlB7m2vX4rOualBM+&#10;BGJOOFcyGg2AgrVovyzFwfo/MLo+4YqKW/fucXV+Sn055/r0dBBvacrSbubh8WjEu++8xcHuhKv5&#10;FddX14QQWDatABFCoiwEnuB15vHXCy4uTzl5eYfDo0NpMq8K6qqi6RoymabtSFkxnuxSuJLxZMzb&#10;bx3z1YMXNG1LlxIZhcPx9fNT3rp9RF1Y/DLgXIGraspxRfAZq6FrFjKnZ03MipxlDsjRYLGUkxk/&#10;+gf/gBcnT7h6+oiRlvHcdStsOaasxgJcYyFC0N6wWrYoNC/0BeNRhR6cEPso64HDELuWuFhxeXrO&#10;2/dFKCyiJpkcvgnm82aOfjNXvwloeVVvyoMz+2tVqqE2sYbObbKiIYc3f63+9U1r9/pzrQ0qR3Eu&#10;J1MXlqP9HRaLS1SWuWUN3isLi9ElPjSYzoqDufeQAj5D4Sx1XQ5umhOi97J2Gk3SUFhF7RzJdyza&#10;a06erjg/ecHe4TF333uf+/c/oB6NMSqTrSZFJS6BAxANwMeIGYCI67wxxIBWGaMM+zszdr/7Xb7z&#10;6Sf44FkuF7JfV5rd3V3q0Vj2TUqJO6zS1PWIvb19rHYwQMpSjDhtUVmjtSGpJJA7vIDgtORjGoGR&#10;+Ohl3hjyqr/34z+iKkp+8ctf8uLFC/74X/2Ef/fL3/DJJ5/wg+9/nw/uv8tkNKKuS3qf6EMgo9Dm&#10;FSBM33AgFNCA1BTisEYh5UUZNzmzahOrnBiVjunhLb59cMzd9+c8ef6ER48e4i6ucFXP4e4utTX4&#10;roec0CrL3i0LxDHljNKOGBMqZrTRkCNEP7jdDzm/EtCnMZrSGeracn29wqhM6TQXl2fUtYMYqatK&#10;nGyHsaZVRqkkrIEYMcbReE/MicnOlHfu3+dyfknfrgQgmgIxy/zXtwFXRKlpaAFWhCDulnrtyKxF&#10;xB6SwMD60JJJ9MsF/WPP3t4ux4e7aBI+JKKSNU3EapoEuKIk+Ch1OaVZtS27OWKckzufMtEnrpcN&#10;8+tLdnZnHB4cbOb6uqwoilIc1ZGcoOs6uqal73uenp+yf3jA/v4OVVFgtcIMAlGFwCiMdihkb2et&#10;k/k/K6zRaF1Q2IIQApfKsFgIEGXZesaTEmsL6kqmDDFGFqBXRsARSWXeunMowKK+Q6tMSJEcOiBh&#10;rIAdcwZrHNYVgzAVQABBhVVo5SgKx2Q0YWe2y/7hEYvFkrOzc04vzjk5PyfrBVfLjq7tQWmKWvKx&#10;ZrUieUOnNb4qSQOc0TpFrR19KHhxcsLVsqMsCrRSOKPJN+bFPmScsYTs8V3Ly2fPuTg9Zf/ggIP9&#10;A/YP9qnrMUVZkstexH5rZ/jaYYwd1saelDPjyUjcxctimPsEIth2VkA4WTEeTVlcLylcQd8HrM3M&#10;ZjssVguprSYRSLetCCy973jw4CG7uzNWKwHq3Lp1h/F4xOeff0HC47MmKSf7GlXyp3/+V/z8F5/z&#10;7r13+P73v8fbd+/wP/7j/57/4j//+/zrP/kT/uJnv2S57Dk8OOT87IKuvabvI23b4pw46ZalHdzS&#10;w+CKKzBDMXaVXC9GODu75OnTFxg7zJPVCDUAr/yQa/d9T7NquUCE8CEEui5SFI7RuCKlQNd0VEXN&#10;0aFjtr/Hy5cvefz4Mc9PXvD2vXc4OjoS1/LFgtVqxaiqyDFxcXZGDIHTk1OMVThniNHgfeDi8prF&#10;YjG4WzustewfHnJ4dMhoNOLly5e0TcPtO3e4/6377O7O+Mmf/kRe00eePn3GznSHe/fuobXl9w8f&#10;8fbbkZ39XfTTR1ydX5OSgIjPzy746uvf89633sdqTT2q8J0X0Ou6ZpcEeGw05Kw2rt5KBcnhkGem&#10;sAUxiBsvGbLKjGdTRpMdlqsVtnDM9nbpuo7nz15QFQWmMGhlOT6+QwiJ87MLpqMxs539QfSrODw4&#10;YDIZc3p2xl/94t/RNA1vvfUWz5494zdfyP7qzp3b5Jx5+OAhkcRkNKaoS8q+3OzT1vnH+pwpIUBP&#10;ZzUxBtlXk+R3j0NtaBD0xpRQOdCnDtUpxju7jFRmXBeM9mbsz2bsTKeURTGcU3gZh10jgskYcNZw&#10;sDemHva1XeclD1UCZ7TGbmoxsieJg5u0FuFiXtcjZZ/gQ4KsUMYSUyBlhTEOtKX3gdWqYX59zeXV&#10;nMurK+aLBSsf6MOr85iY0qZeucm4kkbrdYaVpe6Z8wDxUutTwddytJs1kpvXel1v0kPda33etH4t&#10;reT1Vc7kpEhKQGUhR8ktCgfI+UwMUvc0yJphksYQmZQ1e/feYlIV/PDjD/jOW8cU2ZOtwOCsKyDL&#10;meD+/j6x99S1RSup43Wh48XLFxwev02zalitWubLFQlN70H5wPH+PgfTHYF5Zpjt7oGrufP2u+zd&#10;eYtPfvgj9t6+w1/+5Cd8/tM/4+98dJ87e1O+vnpJ5RS+85yfX/DrL7/mZNGzCorDvT1KV1BPJywW&#10;S375q1+TVCIaM7gxZ4HUDaBDERYHcgqUZYFzJQmN0haFoswwtpqD2YRaG1pd0MQVKmeMLiirMRnD&#10;atlhtWE0Ljk8PgCVqEvNp9/6mGdPnrO8vEAVJZPZmEePn7NYtNR1zcuTS87nV3zr3W+xP92h6Tue&#10;nJzz0198zlkfYSQgVz2cmbSdJ0SBZAsgKrEz3SEOENnZbIYdAHfGGEwhoMdRXQ9C3STwgBAIyZN9&#10;IoZI3/dopfj1r+dcXc65vrqi63pWKwGb2AEWJMChJA7pTgTjOWVSkHXAWEMiErOsFcWwB9cD+Dlk&#10;6FMimziMcY2zBWVRoTICYbAy+RklOcqm9jrsnaqqIGeH0pm6dlRlRVVWjKoRdTliPKqpKznTJQnY&#10;wBlNVZQUzjKpC8ajEVVVUVYVRV3hqgplDWY4XxiU16TQo1KU+ofVzHZnMo/FRI6RdrUipZb52QnL&#10;q0uqeiR7+5BwzjGpHL7rCL4X+CiZi+UKdbDHeDTG1SO00jRtT8qJrs0EBcvVisuLCyBz9+5dbt++&#10;xaio0IYBJBg3kOBaa2IWsGbwHTEEbFmCNhRVTTmaMJkGxnVNBvq+Y7FaslguMcZhnWM8nrBoOlRe&#10;Q7A9o3GNM0YABlpRWUtjHb2XeTwikNBMxhojz1MWgIHRkJXGFiXKOnJKeC9gy5QHaII1QhDRmt1R&#10;LeDsrqPrJLeV81aLUgKCX893KScBqxnDzmyKtpJ/VdWIvd09nCvY399nuTxguVrio5f9RVGgdKZL&#10;veT6Sc4kiyDgDoX0RWgt0BVnHTFInTj5TN+tUCozmU4oynLTryDrhxHIl5HntKwFArFaxW1Dzja2&#10;sY1tbGMb29jGNraxjW1s4290bAXw29jGNraxjW1sYxvb2MY2tvGfIL5JnP6mo/s3/b8/JJ6/+Ro3&#10;m1L+fQ5df8hRPm9c7MT+RBph167l0tReWE1vlPyZIilEqrKUJtY8fE8GaywhD24TSsSOhSukUZTX&#10;nejXjpsxJvq2JyKOJa4Q9+5IwhIZVSXVaELbdMSuwZLRWZwLU45UxoJSXJ2+4OcXF9y++w533rrL&#10;3sER5WhCUdSEGPChJ934ve3gipzi6y59G6GbkYbG0jo++853uXX7Dv/yX/4Jn//qN/zl57/lr774&#10;ktl0zN7uhFXT8NvffkXhRORlB8Hwa/do3VB04zbklCitxSqFItO3DZlESp7Qrijrmru3jjiYTmBw&#10;985ZDQIquXFrxxZ5hTQ4RCZyyoOLGa+Nn/VYUEocIrN65Syck4i2V8sV3aJlUo3I1YhJVWG0Feed&#10;wbG16XomOzOMAu3ErR2lB3cm6PtIiIm2C6SgiSlwYAtpNtUKW1hUEkenvu/JaYAiKE1uW2lMVYpm&#10;uaBvG8p6LICFwmHNjQZy74f3ncWZcmgc6HtPiPKRQma1WpCB0WiEUuCsNBUZrbHGknLciOlXbcOy&#10;WXGwv0dZFHK9BtdGMwjtxTg5DU4na1Gw2rjHxZyGeySCL+890Tri4CRwOZ/T9J5b+0d0bY8pDUVh&#10;xfF4cNBcO0KjFF3XE2OmbaUhQ8R+GlvYQSQqjWchpsE5VBrri8KhtRFRH6+cW8bTHerxiBwjwXuC&#10;74fGkF6aZZ2laVtiHwC5tjFFXOHIQVFYy2gyE/FejJu5wBlDYcSxXhxAEyl2myZxW5ZUtQNdDO+n&#10;J5MIScRbvY90IdF6Ecan0OH7yLLp2ZntcvvwkGXbcb1a0AePNcXg7ivXfnm9ou86EVDlTN+3pDw0&#10;koykUaQsrLgT9z0hBkIEa+XfQsq4sqRvm41gcblYcnH5OybTGe+9/x6jWkRbIcTBbUUc5+Nwn4FB&#10;TJuxzg4Cx7ARTK8d0G+6Qa9FI9KAL4K7ruspy3KYs6R5KyVp4DRKD+JGjx4chbU2N1zIDSqvHffS&#10;Zj7qvacfHDj39/a4c/dt9vcPuLq65PnTp0TAN/3QuK0ojUZbjTYabcwgApSGIBGTiQDdJLNxTbdW&#10;xnFRlkwmE4rSDXO9fwVsSerV+B6a4Yy2G1jKZh6+scat3Zlvipcza9FM3qwx0rxrMUZvxHTW2sFh&#10;EeAVjCXEAEoPTeN5IxRUg0hFay2utoPI9Ca8xXtPHwJ6EMquBbjiaousOTmzd7DP/Q8+YnZ8zMnZ&#10;OV8/eIAPQdzpB+GsG4Tb4iLWbO6XuE0btBWB9927d/nuZ99lZ3dHwBhlje89wXs64RWQUmK5Wm6u&#10;kQiH5RoXTprMbFkMY6GlXy15+vQp1/NLzk5fcjW/kIZGIPQ9KUfKquJqPhfnwZSYz6+4uLqk93GQ&#10;MivqUc3x8RHzxQW///q3jEc7rK5X7O0dcnx4m8PDQ6azKWUpTWJPnz7hiy++oO97ep/pgmdUOIpC&#10;nqf5fC7i/6IgZ818fk1Vj5hOZ5v74QeXX60NRVG+Bo7o+/41SEGMcZN33BRpfRN46KYb+zrWgjA9&#10;PJ/f5Eoq3y9NdTf//ebPWI/tjXPWkBj8f+VxN7//5u/05s8XAbiss957Ou+H9xyYTae8/967fPj+&#10;+7z7ztsUpePq+ooXz0549Pgxz1+84Hq5JKaMcwWjyYxyBM2qo2kDnQrszBS3795m7/iI+++9j8pZ&#10;XLcT9DHi247CGZK3xBBxVkTN08mMorQ0S3FifvrkmQAFlOHp8xcy51iZ/5bNEmMsReUGwYM4PpWl&#10;G9z8GFxDFaA3oj7v43DNLdY4cqHI2b+WT6/dqNZjZH0PbsKi1jCLrutomhVF4TavofWrJliyzKld&#10;29GuVsQURSye5fqR9avGWV29EukOube1bgOA2Ny/HDYwhhTijcZybgAcXo2jm6AUawxWG8iRpDUx&#10;BMmrrRGHdqepKsd0PGJUOipbUFf1BuBRlQWjcTE4kymm4ynOVuSsRbBu4Pz8gsuLS7nOQ/50fOsW&#10;u7Nd+tUSY2AyqTFGsVxci8ggJa6WS1l/yxK0RiNuiCZlkkkUVoRH2oAiSU4SM3pwz7bGsn9wS5pP&#10;Q6RvOm4fH3N6dk7WCmU0PnhCjJQZko+gLSZrckg4Z9GFw2i1aRDVWkAB3nuu5pcyF7tCBPhDU3Vd&#10;11RVxWhUkZmwc1Bzvb/H5/4LTk5PefrsKU4bxnXN3bfuYpcrlssVIQbG4xHTnSmrLrBaLIneUznD&#10;nbv3yDmQchbhrwkUZYVyhTTHaxFCRu9lzrGDMK8qib0mD4LGrLWIHwfBW0riCri4uqbrPEop3n77&#10;HkYbySFVwmpF8NJ0K2uu5KxpcOQz2lA4h1EKpcQV2fuwceuzKlOUdpiXwTrHaDymWXW0XScuWtpS&#10;FDVal9TW8tF4wtFbt+XfM7RdT12VGKuxWqOSEde6GGia5vU1axCdGCPvyxmNpP+JECxZM8AVNlbV&#10;g6AjD0CYAQIzrOnSFC5AiaoUEFTnI4vFEuNKdvcOSVHEhzEGuqZheXoqQCfnqEcjbFHJHKzAJxHg&#10;ddHT9x7VdrhCniWrDM4ZGIQ3IOPZFY5oDcvVCoXBVJoQDG3Tsri+xlrB+IzriqKsIMNytaBdXhN6&#10;AX5NJ2NcVZCVInhxWl8uliStsK7ClRUM99THSBcE4IBSqMKisyGGQO8jwQdiCBhtME7gYiFmxuMx&#10;Bwf7lE7ySa0Ufd/Kszs4LGqlZc8eIyGGDYRGHOwEeORDwBWFCD69H8Aiibbv0dpgjSWuHQX/AyKE&#10;ADoxmUyZzmYcHR/TXM2JOQ/7A3l/hZN9o7OGvb1dxqMRo9GY1XJJ27Y07UoEFiHKuMqe+aLh+vqS&#10;1fUJ8/NbpJzY35lyeLDPs9U1KThCiFTVCFeUTCc7GKvY3dvj6q++pNrdYzrb5XJ+iXGWs4sLHj99&#10;wq3ZCHzD9WKJ7zoK57hue5yC+cUli8WK+kCgPimvRWgiRraFZf/omL/9d3/M//W/PMEmgRaG0NOG&#10;xHRnRlWXQ34AaENSGp8Vqz6CC4yrCiyEJkBQFJUVEE3bcHVxTgoBYzVZiwjkzRrCN9WSboK/1uvU&#10;zVz5m53H2axlr17r1SP8ar3Vr+VQb+Y7N3O4EAJG5Y3QpSgcelRjtAgpFssVi2VDNRqBMehssdaJ&#10;I3ZiEI/J3DGZTAhJ5FzOWbTOIljTg+A5B3LIjEuH0hpTlDRd5PGDr/jNl7/j91/+nu98+ilHx8fU&#10;08kguNXEpEgpE7M4Pa6hSpBem4vtkG8qoHSOUVUxm04FVDnsmWKUeZ9hD6RyYFSXvH//PX765z8l&#10;JuhbL892IU6dAvrSoDQprWfJV3uxGMUtXSsRrhllONzb57/8h/+Iv/XZ9/nyyy/5yZ/+KU+ePuNf&#10;/Is/5md/8Rf86Ic/4LPvfpe3773Dzq64OeYs18v3HekGoGiTd2/yncFNexhDN+9vTJll09H1HmcM&#10;o51dPt7f5/6HH/Hb33zBk4df4RfXdL4n9T2VBWUE7uKMHWqQTv4uSB5YmlL2hX03CN8V2Vj5yJHd&#10;3Rl7e3ub95djZH9vF2cty6VAKkW4mNFkvO8319RayaOyyqxWK7phH1+PamLwXPbtpga1dsgFcSON&#10;w94d8gbk4gq3cRuXHNUwHU/p2kDTeQEbZfj6wSNyCsx2xgLLMQanDKu2ZbVYoIDd2QzrZG5gEEd6&#10;H6jKClVC2/RkNuUTWQAAIABJREFUH8AaFquWYgC+OK0Jod+Am9QwKNfvmZRYNStS6HAKCpUwRKyW&#10;muIaQGOdFfEcehDmC9hRZyBHFAJjXC5XpAzVeEzTNLw8O8NeX3PnzlsUGGL0xCDXQitNzgZ0HsSW&#10;hpjCxpU0BBGmagUh+AGGuIafClQzkAUCoDNKWaqyJA1uyvVoxDgkprNddvb2GJ1MsKOK9OIFLy7O&#10;OX95wWS6Q+g8ELBK07YiKFVDTaAoq6EupBiPat66c4fi4lIEn0OuQjaEGKRGrUXUbcsKpwCVSTFy&#10;cnrGyxcn7B8c8Pbdt9nb26NrGkKIKOvQxlDXI9YwjYw87znD06dPuXPnDrPdGU3Tslgs8L4T53Lr&#10;ODw85OsHX7NqWharFVVZMJlNOTo85Oz0nE++9QG/++ornj59grV24/g6n18JUKcyXFxc0jSNuBYP&#10;z/qtW7eYzy+5ur7i8GCf4Hv+7M//nJ//5c95++27/NGP/oj799/jo3/8P/B3f/gFf/Zvf8Zf/vLX&#10;pCRjO8XE+dklkDi+dcjx8TGrZkWMCR8iQcXBBXWAnyiG2plnPJpweLRPWZZoLc/lyrUi/m/bTZ6S&#10;UmKxWEpdVWtGoxprx6Cg7brh+0U4t7e3y8HBPi9fvODJw4c0XcvB3j63b9+h6zqWyyVN02KMoa7r&#10;oRaQ6bqetuu4ffsOMcHp6UvatuXg4BDnHG3b8fsvfy/wh/klfdexu7fLp59+KmK8AaimxVqcrx98&#10;zcHBPpPJjJXveXFywjv37vKt+99icbVguVgK5BXD7796wN177xDNukZtIAvUMQ856QaWOXy+rtPF&#10;JJDanESsa5TGWUtSmi4EJtMJ49GIq7Lk5OULnjx6yHg8EWjZbMbV1RUheIFOeY3O8Hx+zdMUmYwF&#10;MHXn7be5uLzkJ3/2Z/yt73/GZDzhwcOHPH70hM5Hfv35b7j//vvEGHFOnIqdKyiLghji5hxkvX5s&#10;cg450qKuKopiwnx+KUAMY0iDYFIrEZdardnfmXJ7f4+j3T1moxoHOCN1foMix568aGj6HlKmLhyV&#10;FciLjBmDsZrJZCTre8iDUzbEECmrEYUrCCESgqfvG2KQtcNoA0qAc53vpSbWy3lGUVQC9HGF5Pne&#10;k3SJGY/Jt4/EzTgGVr3n2ek5Xz95yvnlJW3X0oUoe12lN0L49VZJD8LavE7b1OtQZW6cP6g/kH/f&#10;dJh/9XVGgCIaleMgFk0Cfc4WtCWEFh88GIEu7+/tszOdMK4qaudwWmOVwmoBdkzGFbf2Jrx3sI8N&#10;ncxrRkDEdVmjtWU62UFrzeJ6wa2jY+pCo1LP17//inFlIbVcnJ/y1Vdf0TaN7JGMoapK9ncmzC8u&#10;aRYLjo6OMMbx3ocfc++Djzh47z3u3b/PyaNH/Pm/+pfMCsvhzojzl49xOpGM5auXz/nTn/+S5/OG&#10;HsfxrbvMdqY4a/Ah8IvPf0XfL6knO5IHDZAAUAQSMQaK0sq8bTSjekzOiq6PXHdzrDOEcc24trSr&#10;htpLftD3HTH0WGPwPrJqVqxWDfVkJDC/5Hn88Cu+98m7GBV48ugh19dX3PvwI7oQeXFyhlEFfcic&#10;XS44OLrF/uERfYSnZ1f89K++4LKPdMZgBnit5GwCdcgDJF0pxaiuODjYx3cdO9MpTdNwcnpKiJG7&#10;d+/iypI81L9835NioigLcor0g9B4uVqxWq24ns83gNT1PsJauzkPkXON+AqolfOwP9UondBa9nt9&#10;323gHkrJnsCs63cpCKBTDvNkzq5qCltgtME5i7H61WtzAzweA2VRUJYVWkFRWka1o65LXFlSlzWT&#10;8YS6rMnRE4NHKQHeGBSVs4wrcX+vnKWuSlwpZ1m+7zDJSF1k/exlycflvWYK58gxc3x4BDGRfE/c&#10;meBjS0g9vY8DRENAiG6oq892ZB9ijMV7T9O0+NDLmbizGD2idA4fAoUtaJp2c7bX9R3n5xfUVY07&#10;dDIWlEIbgx5qnoUxTCZjfNfS9R05K1xO1PWIorAobXDW4KzUXjurcWWB957FYsn1suN6uZK1M0Ss&#10;1oxGlZzZSUaDylInqIoCiMScZS2Ikd572XsO52TeS1+Bj4kXZyf0PnC9XNL2HTuzXUIIsn8Cqqpi&#10;ujMRKNdQN93b298A/r0XoEkKkdViSe/74dxNYCPVaMz+wSF7e/s4V2C0xQ/Azr3dKS9evuAvfvYz&#10;UIrRZMze7i7j8UjOnVMSOGlVoo2RfXdiGO9ZwBDRE0Ni2TasllesVgus0YzqEbuzPaY7U3SWM22j&#10;FdYYnJE5ZTSSLd82trGNbWxjG9vYxja2sY1tbGMbf5NjK4Dfxja2sY1tbGMb29jGNraxjf/I+EPN&#10;un+oafim4Gr9f9ZivTdfY90YcLNh5ZsE8282H68j37B+V9IdIALEOLhb5kxOIjQyxmGcwfTihumc&#10;o7CFuDgNDUJKKTk4TuL0llOkqkpiTITQiShXi5jvVTMsoMFoI+LvHFEJsfjJ4olpUYzLAp8iKfTk&#10;GCiswhpxI9LGEmOm8ZGnD/5f9t7sx7bkys/7Ytx7nyHHO98aWBPZJJtsSd3qbrsN+MUQYNkPfrH/&#10;S8t+sB9swDLcaMlqUxRFUqSqikPNdYe8OZ5hDzH5YcU5N1ldEizIb8oFXKAqh5Pn7B07YsWK9ft9&#10;n3F5dsby8IjHT9/i9NETuvmcYoSuadtGBFQIzVhhqmA5VXK6kOCM2tHGQJXC/ZMT/tv/+h/x4x/+&#10;gJ//8kM+/Lcf8uLVOV8+e0YMEa2tNERYx4PTU9qmIcSEMoY0Tfumi1KoYklpRLZKGny2237flOra&#10;ptLlelLKGK2FulpFf7fbh9VtgR5GBO25/AHJQ++NDvYtvbXRvIpFtYhdcxKhVCmFm1XP2I+MbU/T&#10;WObLltYpiJBCIKeIr00HpUBOhRwz2mtpoO57tpue9bYnTorD5VJE3VUgEVPGektIiRClQcQ5izHS&#10;WLG+uWEaR75+9jW+bfGtNOKKoMXQtB72jQqVTJoTOQVCFPKVs5YURRxqta2UTEUuiUKsHgIWZwxj&#10;FZGmmNhuheqna2NMTgldOS3SACFEhaIVJReMlftWYXl7Q4mciwhpTCHGkXWfmFLm4uaa+w8fcpyg&#10;6TqWszkpZyHaN16EzCEgYJZCnCbGJJ+nUEBJ034sgsIqcSKGSD9MhFhwXhpnYi601mKdQyehQ+7E&#10;f5v1hu04MutarHGinC0RrUttEAbnGo4PpWl1dbPi4vyMXCa6+RxtQakiVIZS2Iy9NP1loVFwy1DC&#10;oKvYGXwxOOuhmkQo7ffXDmUwzpI0hCRN4TlFhqFn249sh4mbm4G+H7nZrLi+uSIXEdcN256CovVN&#10;FW0olFWorCGB0pZ516GwQpnPCeeEyBRTIlbxvzVVlL4je1TRiZ4mUpz4zccf0nVznj59yunJKa0z&#10;jDGQk8IaCxhyqTTpen+kuVHtxY/bbb8nvrZtK801MQCvhbE7oWXZUYHq/BSmwCZlpnEipSgEL9Se&#10;ni7PdKXuFREbLpqGKQbWmzUpF9qmJUyB87Mz1jfXdLMZrpnx47//p9ycv+Lrr74QU4QYYEeHQohi&#10;Whes0+QkRLWcq+FDEuGn3ZGB6nvJudBvhyrwLDSNxVihue0+r3z+iLUJV8VqOyRkrmuUsbqS/IRw&#10;nkuuxiryzJWdgFgrcl03Yww458i54J1QylMsxFJEEIqQlqyV+0yRlsSkZDw6o1HG7JtAU85YY0j1&#10;M+raMJxvNZIKzV1IUwpNCEEa4KeJz37/ez759FMuXjyj8Z4YIlSxQsqZohS6EruddUxT2Is1c1Z0&#10;8zlvvfsOzWxGzBGrrcw3pYhQVmkyhRgCMyOiVlXnZutEBCBjQxHGiZwC5MzXXz1jvem5vLzm6vK6&#10;iig11nlyzswWS549f8nZ2QshaXtPmCbiGCgZIY4WuHfvPseHx/z6179kGgcUhtYv6LoZ49BDnjg9&#10;OmKxnPPlF5+Twsi902O+/PqZUICiCDZLKmjTUIpm2w90CiiWUklVTdMw9D1TEGqtqff4Nhn9tnh9&#10;Z0pxu3FyZ8Kz++/bOdKu4W2Xe+2e29t09pJeN/vm8no93S8A8HfEWt8UcN2maCn1mgIojdtqn3/k&#10;XEDlShOr43FH0MwRo6tQxiiGEIS0VTI5RLxveP/9d3n65AGHhwc8uP+IxWLOxcUlv/rwI85enfHZ&#10;558xbCZSUczmC+bLU0Kc2PZbwrhGGcPy4ICnjx/zxpPHPHhwSjYwJTGX2K429H1P27UcHR6gtAiH&#10;Dw8PiSHitAUUL54/Z7Nds16tWa1WXF5cMA6BfgqsthPz+RyKFtG4ldyi76dqsqDxRihfu3kh5kpl&#10;z1monlrhfYMxsm7HFNBGM5/PKRlKEbOGMIm5ym0BuTEaVUlkkEk51ObFgVJgmkKl7GSy8IZkDd2K&#10;GKOkvBcgO28rJS7KkDBqrzEou0bw2khccsIog7GelGSO1MbLPC6eQtVUSIxmUpLPqnMiBBFGyVyv&#10;SDnS6I40BZRGxMJtg/dChrfO4hqPbzwz73Aq0XnD4XKOqaT0btbimgbnPcv5jK7tpJHfWCFOKui6&#10;lsPDBc6L4RPVlGmcerw3NF7MhaZxohiDtxZjFLNZS4xCTEopoSnYSicvOcvclZKQQo1DK8Mw9dL8&#10;qw1N2wpZOgRSGFEq8/DhfR4+vE9MkXGaWK3W9MOE0Y6DxQGNd2JeZCXnFuxt5LrfsNr2MhZCqMYx&#10;slbnIvmdsWIosKNzzWYztNYMYUsYA4eHR7StiB1KlibVjz/5lIurK6F+K1mrZvMZjfOoUph3M7w1&#10;3Ds54ujwQMTRRcZT4xwUhE4VRLwlhFFFowwqZjIifh7HSGOrCCRlEZIZizERo8X06CJe8/lXX7Hu&#10;R+6dHLOcd9Ksa0RwLkLOmisgOZLWBe89rm2kgTnKPiyljDMGax04aUXemUjUSY925tlse66vbui3&#10;IvRLMdF6T9e1nJ4cA0KaH4axCm2AHGTei5FUx0fJCmM9qiSsMVVsLQJ0ozVKiYSgabVsIIuQBa01&#10;aMAoMTeLIRILIrJLmSlOTDFjnUUheaDRHueF5ua9w1jHOAa2mzUxjMw7MfIJMXJ5fc1627N5dcHy&#10;cFkFZ7JHSDEKvdkYfBRDpVDnljAFZm0HSYSTaZqIggvG1jVeW4OddbXxH8Zx4tn1iqbt9vOPNZq2&#10;aVguF3SzjrJ7ZnSsBM/MarslTpEUA23T1vUtV+qe0OinELGm1H1TxmqDMpJHxRiruECa1eW5gaZx&#10;tI3D2gUWRUqROI6Sd9Z1MxchXbYeQpC1SyuNquKJMSYMhaINrtG4pmWcJoyxzLr5f3B9peREAbxr&#10;abs59x48ZHV9zc2r5zV3k9HptcUpQ4xiUlViZj6bYY1hPp/Tj3PGYWDqR4ZhzcIWWpNQYUXaFi6e&#10;DYSUWb3qePTwPvcfPWJzdU0YA8fHxxwcHGCdIeckhg1e8thZ23FzIxTDPG1Zb+7R6IxHRFAKaLTF&#10;MhHHiTH1rK7W3H9TiMkxhX3OEMkMU8a1HW+98z6L+4/ZPH9Gqz3GJUpKTOOWrvMoozDKYJ2nKMN2&#10;imQ7ka3Q7hqnyCTGMeIbj7cdKYxs1zfkGDC2QykR792uHewEZt9W17pdb7ptYPX/pT727zL/uV23&#10;+raf+bv5VTXFqvsBawxNNyPHkZtx4PzqCrTm+P4pRWlyEdO4guQOua7h1jmWTYu2FmvEnG6aIFcj&#10;M9c0+MbVOoGYO2AcXSvkxo8//Yyz58/4V9st3XzOd957l6dvvcF8scRoBVmhiialwh6xW5/PUoqI&#10;N1LA64I2spbqWyZb1Ouwyz1kHZbnQRnFu++/y9HxEf1m4OriivV6w737xxij9uYfoEQkeSuvzaUa&#10;Q9W9kNGaaRRhrrWORw8ecu/khO9+8D4ffvwb/tk//7/5+c9/zvMXL/jZz37OBx98wJ/+2Z/xnXfe&#10;5fjoEOsMTjumUMi7Ok1Mf4c0u8+r6/gpuewFrShNzLKfjWVEG0XjPT/+e/+AH/zgB7z46ku+/ORT&#10;zr7+gstXX9M1DkvBzDSmFBESGU0IWQwSZKKU3KsaksRxxHohV86Xla4dpXbWtlI36bpO8oQUiZPU&#10;CozRpBgIo1B3nfdM08iUEtvthqvVCtM0mJJJaaq5ocwTKWca37KHfNZ9xDTJ3l5TiEm+bnTdI1Zz&#10;q7ZpyUWT0ZQk8+nNasPBwRLXtGI2aCyum+OblhwjuoBzXnLnFFFKPneZArYaPrnGszw65A0Fy8WS&#10;tu1QJdf1Y2cOlnaqM1BFTB0pHC3n2BJJoUflgMpeiMVK9tFlZzhZ61jGiFAHpdFV7Ky1omkcpaRq&#10;muKYz+dCTi4whontdiAGMSoyNScxRgxZTDXgU0pxc3PDarUS471qauWdY7lc0rQNfT+IsYACkpi2&#10;KgohyBqplME4j7IeXKE4wz2V2Ewjv//qSzCKZtHRx4k8BRqr0dWEDSD0AyEmmmaSOkTKQtI2mntH&#10;hwzTRAyyh065oKOlaINOYjYUYsA6ye9SBmUsVsOrs1esblac3jvh0cOHLBZzMZvUlmnomS/rHKMK&#10;kBnHgaaptVrEfGc266AkxmGAhmo+Zgml7jFi4MuvvuLxwwcsZ3PGbc/BfIHWmuVyWa9rIkZZ77z3&#10;+7Xv/v0HjIOIwLVRxGq8s1r3eGeZz0+YpoEXLy75H//J/8wPv/89fvSjH/LeO2/xwXvv8F8+f8m/&#10;+Nuf8JN/+a/ZrNcUJWYwl5crQDObzcRMJMlZRKHm37eM76hrRQgTSkHTtPXMpO4Hb5lSaq0Zw47y&#10;6nDWcXV1xcVF4vDgkNPTe0ITzoE4jUwhcP/+Pe7fv8ezZ884O3tFiolu1jGbzcWYYBy5uLgQ49Eq&#10;nnv46BE/+vGf4Jxnvd3w13/9f/HpF1/gnat7P4UxiuViQQiBq6trfvnLX/KP//F/Q9d1/PIXP+fZ&#10;sxeQCylFLq4uOTw6xlmpY7x8ecbR4SH3Tk+5vLis86fi+fOXXF3dcP/BA9arKxrnKOW1kHVXMxFD&#10;yYLWZV/vyJnXTiWIYa7aGasZMbA4WC7Ybpa8fLHhFz//OX/yJ3/CyfERwzjQjwM3N9csF0sePXyE&#10;c54XL884ffCAk6ND1jc3nJ29YrE8oOlm/PZ3v60GC4FHjx+zXm9p2xkvX7yUcyal8dYx9j0pjmxW&#10;KxGGVqHoro6HAl3HhZjYDQzDiLb1nClGGq24t1zw6P4ppydHzNuGViscCpMimkzqJ0pO+FmHcRqF&#10;Rc/sfi5BIfsl77D1tY029NstJsPx6XFdEwK5KBSGrDVDClJnULnej8y2H3h5/oppGrFeTCK1siJQ&#10;dR4VJ6llaoNymsJEipmp34LSLJuWg6ePeev+fa7Wa242G1abDS/Ozji7vKQPowj/tfqD9fa1cVje&#10;JVK3E7r9mdO35XOK17nLjiSvldRSUo4YrUi5iPFCLpS6TyIn7s1nPHn4kCcPH9K1LZ2Xsxglh46Q&#10;IipnNv2Kpbac2AL9NaqbYUxHADZDz+LoSOp02pNTpN+s2K4brtTE9cUZ1+fnPHlwD+c7btZrPvvk&#10;UxrnOT4+ohRYLhbcXF6wXa948623OD65x71HT/jjv//3Wdx7wPHb32H16px/+r/8r2xefMUPf/Rd&#10;ri+eY6YN19dXfPXygn/5b37L5y+vibbjydMnHB8ssU7WvN988ik3qxtOTo9ZLg+qAUKtOwIWhTWK&#10;4+WMqR9JHmzTkAHtPCdHCx7ev8f5ixd89fUL3nv7LR7M5qSt0NJTjJjWMoXEl18/Y5hGTmb3MFph&#10;SCyagleBm+sLXr56wcHxCW0744tPPwcMxjRcXK84Or7H0ydvEAucX2/4f37xEc+uBlLTSa6stRwT&#10;5VLp12V/zgBw7/49lILrmxvOX71iu9kwWy55++23cc7RbzfE/Nqgt+TManVFv90S48Q0TozDsBct&#10;z1qHcY2MvSznIdw6N9faIsZytd5rADLeV2OcnDAK2QNYV8dmwSqF1uDn7f7sRM6rFJqC09B6h288&#10;1okQ3SjFNI6yRjSe5WJB473sx71l1nqsVTinMd7ifUPjGlrfYvVM3rtVGKXwxtJU0XhTDWmxGlRh&#10;vVkxhcBisWQxn9F4x2a1ktpGTRRLKWIuoRSpiFC76VqmsZBDxGiLa0o14oSmbeWapSRzVs4UAs5q&#10;SmNRRUx2rdaoUrDeYWczsjKsNgOrmxu6dia5g3P7c4GUXq+f3nu00fU8V0xzVZ0ThqFnu93s5xJr&#10;nJzJ54S1Yk4ntTIxBJymSI6RnCLOWiCxnM8w3lWiuyKjWB4saWNmnMa9sTHT63FJKaRJ1rWsFNu+&#10;5+XZK3lmar6zXB7QNO3elDROiTgFYooYFLNqiNDNZiitmKaJ9c0Nq5tVrffK67S+wdd/zslYG4aB&#10;YRikjrfdcH5+gW8arlcrNsPI5eUNzhsOjw6kpnqwoJvNsXVPZrSmpEjfbwlxAiVGbMvFCScPjrm+&#10;vuLq4oLr9YYXry44vf+Ag8MjDg4OsSlgouTtlEzXeZbLxV1Dzl3cxV3cxV3cxV3cxV3cxV3cxV38&#10;Jx13Avi7uIu7uIu7uIu7uIu7uIu7uIv/n+KbBO5/VxPvbSHWbfJVquLn2z+/a0S+TcS9/f/fFMZ/&#10;G+n09s/qSolIAJXsF6OIM1zTYKxDx0yoBGrvGiDv+iDlwDuJmCRmOZg31qKNNB6UUvak273AMycR&#10;IypIJaGSxpidIF9DFsF14xzKOiGQI9/a0bSMsTinQQWsCgzrS16trzh7/hV2dsA773/AG2++Ia7y&#10;Sd6X0oaUROxvXG3E5DVhkyiNdbGA9xarNc3c8IM/+oC3336Xf/D3fsyvf/1rPv74N1xfX6O0Yj6b&#10;cXJ4xHvfeYvjg0OGOFbiht5TvVSlbMhnkIYh54QMDoopBJq2Efmk0lhbyc2VXiWkd/7dwrqCkN33&#10;lK0q1tT674xHVckN6EIpVXylNYvFgoPFnLPnX3KzWTNbzzg5PUKRMUoozb6ODeccznniJA0sxlZS&#10;BJoQkoiyJxHsHh8fcXTQicDPCA1gsVwyDT3DZk1KkcZLg13JtVnZWpxv8M4zaztyNWowxoCS8VWi&#10;kJxKJTGGSQg/8/lciIgFZt0M13SYxtHO59IkrSFOuYokCjEmximy3U7M5i2Nb3DeMW3DHtS0I7qU&#10;ShUPSYRT1lh2T1ZBhKZK7Qj1CW1g049MKdMPA7lI41x7i3SpSq6CVxEBKUQYrOo8MMRJmqGtNJNp&#10;JXSyzWbL0PekJM1MymicF9MMY6Xh2flWSA3G4DtLP0Y2mzWubaTpXllKgVQixpm96Mg7x7BZo4ES&#10;eq6vLtiGCeU9Gc2s6dBKk8JIygVjRSTXb3tpYHENeSeUV5qYwRuLdkJnU1qjdxOOMlhvSSrhMqRU&#10;SNmitNApMoXNpsc7w8GsReWOvh8Zh4QthZiFVto1DmWECqaUo6SdYFXTNC0Hh4XtdkOMGaeNCOBT&#10;JFsNCmIqDKM0L+ecUdZWMnjBO8+wWfPhr3/FbDbjydOn3Hv4CG81MQmtNUWZq521YqqQE2Qx3NgJ&#10;F4w2pCgkFKF0lQr3eE0uE0pm3K8FO0FuKUUINtairIyd1wQeXenAwqer2jQR+sxmQlEvhay1jLOU&#10;6TdbadSZJh7eO2YKIzfVgGKzuiEOE2jNMAzkLOJxU6lam82qkgSFUGIrYbvfbgFNCLEKkAtGF46P&#10;D8golHE4bfYCVJSQAGNKQia6tVaV2mwno6QQ4lQpOn+4jpYqpxANemGcJpq2YbZYMGw3tN6hEWGQ&#10;syLSVDGi6+/s7o+u19vvRA8hMmy30pSlb9GQigj9c04YU8XoCHU75cwURLz02eef8cUXXxBjJf1Y&#10;K+KmGNFaGvNBaPRp16SGzDUhRigKrR0fvPceb739NkXBZr3BNw5lQKNw1u4p95kkVOAipMgQojTe&#10;e88wjuSSRQxP4dWrV1xeX3O9XvPs+Ss226GKYOT9tM2Mf/jnf4nRii+ffcViPmMKEyomyEUEh0bj&#10;rBhZ/OLnP+ezTz9BW0UyieagAQU3q0umT9aEEFgsF3z84b/l6OSIw8NDtkPk2YuXlJgZhoDGMOuW&#10;cFy4un5FSYFYEtraPQ0NpcipvG7QLVkIbrdE7d9c827nPLdpk7uftdb+AVF998y9Xi+rgD7n2hC/&#10;axjezfmvf2+Xj31b/CEt6/V6LCZABWWNiITkDbMToYknkIy1mCJTGNDKYqynHyeGqWeMI0dHB/zx&#10;D77Pm2++yenRCcv5Eq0T5+fn/PrXv+LLr77g/OKKXDzdfE7EYTuLKYp+CmynS6zVnN475vHjp9y7&#10;/4DFfI4B8hRYr3uKgZv1CmctXTOTRkVNFZx3GK3RxtJ2LXlKfPTxx3z26WeMkwjLxxAIoxh4hAyL&#10;xQHz+fx1430ppFyQLEwMMXK9z0Yb0KqapoigN1dDA1XNM6yxlJxEYKayiNzqPK+1omlbpmmquW9C&#10;KckHS05M08i2T1UIGlGIsUmKgRAGpmlTTX9ynZ+FQNi0bRXgiQhP2yqwz9KIarTd04KUqrm3KvvG&#10;/v3n0BrTaIxCxLNBCK4gTaLGaHSlWJqibz0D0mA+azuaxtM0jlljaa3BGiXGNsZjncUbg7fQaIX3&#10;htl8hm8bmraj7RZoY6sBj8K3HustBwdHNF2HNnqff2mlGMbANE6s1zeUaZT++SwGIFoLZV3GhqHx&#10;hpQLQ5iEBBZkfosxkGouPEwTzlk652szqTRypilQUsY7SxikwT4MEyEEnj9/zouXL9kOEyGIicCT&#10;x4/43gfvspx1dK3HWytGHI2jUMXD3svaV5uujTGEIPOIAKnFgKjkgipinnBxLZTkXcLnfIt2hils&#10;uVmtxXDIS/5Xcma92TK5xOnxMbP5khwj2zHSTJGYwapM4201WFDkKAKoUhTKioDMdx3eOUIY9zTo&#10;XV6oa75vm0bWNGWFNtgM+Kbld7//PV9/6fjO229wfHRE2zZihKJ0FcGLkZOt4jGQ/G0Yhf61m9Na&#10;7+VeVOPMLmyXAAAgAElEQVSVnIs0mNs6bxlLTJ5hCpy9esUwjlhvOT44ZNZ2lcbYYK3G6roHUnVH&#10;Uwq5ktqM1kKurnN14x0qJ1QVxidEBC6Ju0ZXGnLGUVIAEmMIXJxfsllvibmy9pSm7Vrm8znz+Zy2&#10;8fT9yDRFrDEYrWkbX8dkwlmNM14Ek6rgG89ysUQbQ1Gwurlhs92grRGTp5zphw3jOO4F3VqLYKvr&#10;OjQGZxSURAxT3cdoSpHPXbRBOcV81gIwTh2+CTX3XBFCwHnPfLlkvlzWdSaDCiirmM875rM5h+GQ&#10;YZyIKWFUoSiIOTObdSyXi/36oxVi7qU1RmtiKORcmGrjvDViZnZxfg4UlvOOrvHybDYeZyygSTkR&#10;o4j8dgIkEbKU14YyWhFSQg0TKI1zGus9FMU0pVrjCP/BdZWcIsp6jPN0iwOIgadvvEl/c4HWkkeG&#10;aWK9XjH1IvAzWqPKa9Ft0zT41pEWM4btyLBdkdNIozXWQqsKeZrIkzy3ZyAGWMsjttsN3lm8N6Sc&#10;6PuelALzeUsMIyVNPDg9IZeEd3P6EFhvNQetZ744pAkDOUQ2Q2KbRMBwcfaKt8aA1ULgFmNAcQrM&#10;WhGy4vT+Y773oz/hXzw/Y+YsjQVUopQgRkglyTOURRgfUoZoYBSxjRh2GcI0UVLCWiEiDpsbEfe2&#10;HbmaJqBeC99vE93/ffWsb5r83K49fZtZ4+2c65uvdfv1v2lWdPvrMqbF0E8QzkIvb5uGobcM/YBr&#10;G84uLtj0A41vSQmGIRDHidY6fCtmVSiLs5amSfs9TduKuHK3BlMKjbM4bxlDImtFYxwoxeF8xrC5&#10;ofOe1fUVz559ydH9E773vT/ivfe/S9N0gCYi4oycMjGnb2jPxMRHFckLUqUb7moMu3qVrvsoocdn&#10;IPPGG2/wZ3/+D/nr//Nv+OzzL/jww4/5y+M/pWkaYtpKnlIKqogRmPUObfSeNL4T2uz+nuRCuRI5&#10;FffvnTJbLIkp87Of/WtCiDx7/pJX5+d8+NHHvPPuu/zxD3/I9//ou9w7PcI11fwmZyKv64373Hcn&#10;7N/d4/ozpSA5kgJI6JwhwDAGNtue1jsePn2b+w+ecPPqJR//m3/F7z/8NZ0z+JDROkOdJ7UC76yY&#10;GlYBTw4R70Q4lwsoa/CqpWsbcsxwnWnbFq1EBFWQfSpFVbp5IYZIGEfJCWMil8JUqejD0DOzhpAS&#10;MQQoRaik6qDuHcvfeV5UpRLnXBiHiFYa3zQ4rSgKxk0vtValxZzUOg4Pj6o5XUNJEci4pkVpTdM0&#10;WK3o11uur64YxxG0pu06hk1PTgljLU3bYpylbT2NPcU5i3OWFCYxm9O6kutFFWuMBaVZb2+IBY6W&#10;S9rGEYZBBJsFdCNCN/7gWd+t+1TjoSR5cRUod11H4zzb7RZvLMvFEusc1jhijnjfE2OW5ydGMZoZ&#10;RkpJLJdLlssli8WC+XyO0ooUhHA6jaMYdm23lSbrcY0jhCik690ePI6yf1AGpkDRFtN4lIbDw0O+&#10;4xxBK568/R1enl/x2edf8PzZ1+icaH1Hjqkaf3kwiTAF4hT3Ob4zGj9raNuGME2EUfZEOzJqSkKD&#10;j6uRGKZqSiNGWa9F3iPPnz3j8uKcw6NDlosjjo+PWa2uefDoEbP5DE3mYLkQEm3X7kXAqtZOWu9J&#10;WeqtNzc3WO+IKbHsZsxmLdv1muubG1LMnF9c8vDxI3kWtObk5ISUZM/VNO1+bdhut1L3ipG+79FW&#10;c3h0RN8PUn/PhZQUXjvms47VzRW/+f0XXN1s8P6nfPePPuD7P/wB/8N//9/xV3/1l3z08e/43/73&#10;/4PziyuODpf02y1t25KLiOe0tmw3W0p+vV+/XStTSnIYIWoHxmnEaIv3jnEyYpTqHL71+99pnEfp&#10;zDAMvDx7yWq9pvEz2kYMKxvn93P0gwcPuH//Ps57Li8v+cUvfsFbb71V78WK1WpFzoW263j8+CkH&#10;B4eknMibDW+8+R1u1luGbU9KqeagDoqibTpZ3zL85uPf8IMf/gDnHf/sb/4556/OaRrParViHEea&#10;Rt5PiIGb6xvJt3JiGLbkDP3Q8/HHv+Hxk6ccHR0zDj0pRyHd3jazUdWIuM67xthqFit7N6MNIYvg&#10;UPKRTMyBpm05PT1ltbpm6Lf89Kf/kqPDQ5rZnJN793j85Alaafp+S79eoxVM48izZ88wSnFyeoL3&#10;nlk3E7Hvw4eEKfLJJ59wcfGKMEW8d2I2ayx9v+Wrr75itb5G8dqwpX6EWjtH1P1oNtuxCjILKUw0&#10;xvDm/Xu8+fABDw6WHHUNuiRyHNA5QZbzLGOMiEH9jHbW4OoeTaPkXMIaMcwyuzzS7+tQlIxOhe3V&#10;NU3b4qugOadIiSMp9vTrleRnsasGopnlfI5azuu6q9BG1uVCxjmDQ+oOOUcKYJzGuZZxnLi5esU0&#10;ZZpmzoG1LI4PGLqGw8Zxupxzfn3N5WrNKiRySuKup001WNQocvU10bfW4T/Mz26bH93O30rJkPV+&#10;HMnXDaXuLcI0EfsRreDx43v8+Pvf43S5wKREv1pD6Gl1g8aQcySnRImBGCaOO8vjwxmHTjMz0Dip&#10;XX/98hmTSrTtm1it8b7l+fNn5DTQNS2vXp5TYuDp4zcZtgONcfz6s9+SpsB733mHTd+jlWKzWrG6&#10;vubpk6ccnd7jnfe/y4//3p9iuxnt8Qk5J37xs5/x6a9+zo/efwNTAiUVvn7+kg//7Yd88vKG337x&#10;jFF5nj55g8ODA1IciTnwm0+/5OLijNliwdHxESqLhaJRmlTS3mho1jZ4rbFtS4hy5pC05vj4mMOT&#10;I+4dHdEZy29/9zFTKTSLjnwpxOs4BeaLJSElLi4vaWYt2mjGcWDWKN56fI95a/jiiy+ZUuJkvmA7&#10;RM7Pr3CuZbXuaduWt958E2MtFzc3/OTf/Jovzi5R7aIaJigx3yxFyOpB7hEZQgpSa+o6VqtrEb7P&#10;ZhwdHdHN53jvWa/X9EOP82IekVLi6vKS8/NzMdcpYlbnvdsb2UhtQ+bwXHPRfd22FNAKXTSYjPcW&#10;oyTPMyBnyNritOSrGlBGSx2sno9YY2tNORPGQEwJVRTzxnF4sMB5Ty6ZFCND3+8Ndxu/YL6YsVwu&#10;mLUNbeNYdGLy53d5dMwYZWqdoZEzUVMwKLw1UksNAW8syuh6jR3dfMZqvRYzuRjZTiPD0MtcZMRI&#10;VGmkplYKXdtSUmQctsRS2A6By5srhmFgHCdO753yeL6UfJ7CFCNaSf1a1TXbaNnfKKo5QDVon1LG&#10;W81s1hGjY73eMI4TsGIat3jvmXdy/hfItU6iaL1j3hzvz9mp57lyGqGYpkABktb1TM5hjGJqPFdx&#10;Z2Bxg3dVTJ4Tl8ZgTk9onZP7X00J2rZB6cw4TmgFzhlKUVjnqomlZb48oOtmFBBjyZyZquENKEJI&#10;TFNgmkZSNaXb1cKcc7RNi9FSWz5YdjTO0W97QkxQzdNiTKQkNfaXL1/incd7Md2ZppGr8zOGEOi6&#10;ju0wSj5vHCGNXF9dcn1VGPsjZm1bz6aAlPBeTB68M9Wg3tM1DUpluoePODw+4tNPP2cdIlfbLUEZ&#10;2vmSUCKMIyFM5BSxazg6OrhrxLmLu7iLu7iLu7iLu7iLu7iLu7iL/6TjTgB/F3dxF3dxF3dxF3dx&#10;F3dxF3fxHxnfRrT6ZtPu7abi28L33de+KaT6ZiPxN//ON7//bU3It3/+ttAr12aiUgq+nTGGSMiJ&#10;467Dtx0pQ9OKm3zKSSgDlQKdqthxO/TSnGBEXLqjcMnbuC3UF+f4kkXUqIs0pu+IElThYz/0gBxu&#10;62KlYaKSg5xVKFXFviqjTMY0hgKMKXJz/oyfnr/g2Zdv8t4H73P64AFNN0cpDVajVaoCAyFQiupn&#10;R6YScdQ0itB7d8Vmref733uf77z1Bv/Ff/YXnL06Y3WzAg2nR0e889bbGKfJU6LkStmrDa1avSZe&#10;GWMwGmnOQMRLKmesYt/ssbsnu2b0XVPS7fH0zbFxu2EJeE1Gqd+/LQzcieyMkuZ6FDTe4xQcLJZc&#10;Xlxwfb1i00/ozmG1EHjDlBi20gShVCGnyHq9AoOQXBEH/DAF1v0IqfDp55/z3jtvSoOta9FakdNE&#10;N5vtRT+xFFwVtEzjiNWGk8MjDhZLbNMyhgllzf650YgQKFfRsa4Nv6UU+r5nmAK5aJxTzOZzdCP0&#10;AWcMpiRSmsRt31qG7Zab1YbtVhoUtHbEWFDGEZOQOHeFkmma6mdXten+NZ1hR3XWWldKUpAG9pKF&#10;Ul+br0MC6xq8tbTO01gnlC5viEUIUKlSLIz1lARUcd1OVAxZGmxLRhktlBotjd4hRMZ+i6sNHLlo&#10;Cha05+T+YxYHmzqeDBpLUCPKQknSoEJ9/6Bx1nF8eMTMNWz7nmw0CYjTSFEKryEgjXDDMDIMowiZ&#10;VKRrW3zbCjG28ULT8a7OaxpM2Yu4p+0oJNfNFrRhNp8zBhGwnL06o99OtL7lYNHRNYb1ZsPN9QpV&#10;EtvtSMwiqvTOMoXAMExMo4jVmrZDmnAinTPopqUgzVzjKFT2MU6gwSahtscoQmYQMYz1Dtd4+r5n&#10;vd3yu09+z1dfP+fRo0c8evwIYx3ztiEmaaoZR2k41loImCFWAsrOmMJodMmknOtYiftxfHu+3osO&#10;kSZtlXfUnlIF73r/e/tnWyt5PgpC+LQyVjfbrQh963uYpomcM+v1GsistwNoy8HRHOsaNps14zgS&#10;k9Cz0xhwLtO2HQcHQt/pe5mjU0pcX18TQmBMWQiFuTCNA21rWR4u8ai98F2oUyIcV7xusNw1tu/W&#10;JlVJLSmW/efeq/vZAePVXpwgOqwkDc1twzhsxayjbZjitF9DnHWv50wtjU+7yCGyGq9FEK5EfFCq&#10;aGFHwNnRxUWgrPdmNakaqUgTcyaUJAYK3mO0XCdVSUzjOIrZiXPS9DmFKsgPhGnCa8+TR0949ztv&#10;c7Rc0I8DyPBEa4MpQvPUWijZJdY1XSkxhTCvm8Ctt1htCOPAth+4ublhHEe++OJzrq6upCG+rqel&#10;FE5Oj1guF7x48Xxv1CFCc6GWeS+i3rZtGYeB5xfnQv4tCecdGEVWmUimn0Y++ex3pBhFjFvXmjff&#10;fJNxSvz+0084PJjjrUMlEVe2zhLjVNeYLAJ3LcKHgoiFRcgsc6O1dk8B3Inhd/nTbcG7UL/N/jPt&#10;7pX30kwe63Oa63O5e41dfpZy3osHv9kQ/M34NrOaHYF+R1EuSu/NbcS5QIjSRmuolBljNDFF0Brf&#10;NSgL/Ri47HvuPzjhgyfv8947T3n84L7Mf2Pk5nLFh7/6kPOzF1xeX3G52dC2Ha7p0LoBZUFlxjSi&#10;jOb+kwc8ffKYB/dOWS5mKAzrjRB8ljMRlOSUmc8XuMZTshDMQIwBhmFg2KxxVoQlZ69e8fzFC169&#10;Oq/kq8Ly4ADrHCmP5FywVtbRYRj21/G1oU/ZzyuSAzpsNXtoWxFebDab/f2U+ULmkn6Y6r0VIbeu&#10;5jKNb8klM0ZZo0qR1y8pibCZTBoDIUwMYSSGTMki0s45oHRGFVnjnfMobo8BRc5iZiCC5pqTgTTt&#10;VhKaqmhiWxNAVecQabxXGFQlL4tplFvYKn4RClbj3V6svJ/nmoZONbTe472lbSyd1xiVsKoaIymD&#10;8y3WGhpnOTxYcHh4ItTTtiXnQj8GxjHQB6EOWeeYzeYiBOp7ZrOWxayl60SkQdJ47bFqQehFJO6a&#10;RowQoDbGakLKlZqU0Rio5FMxjNE1Bwg4J02f49ijFTROruU4bLm6kjx6JxjZbLdcX19zdnHJzabn&#10;7PwCbRzz2YKXL5/jTeHxo/ssZrNqwiNj6N7ygKPlIet+wzAMTEFIailGijfSSKtkDffO0TQznPO0&#10;h0c8un+CgirgU4whEHNmnAJPHj9CW41xYpqzWa+5urpk6GVs39xc03WtfMaScVqzmC+wTjNNg4i0&#10;chDhmmtxRdWx3qAVkEw1MBFK1NBv9gR713a0s7mMK6c5WC75zhtPOT1YEIaBYbPl5TDh2xbfdszm&#10;c5QVKquzlQRfjbZKjOj82iDN1DlPaclcQgiEW4JMW+enrmuJSQjrqWRu1itenJ3jnWc+6xjGkVnX&#10;0DhL45u6x6vmaSg6b7HWEZIYR+SMmJaVTCmaQqAo2AYxF3tNPpZpM5dIjGKuYL3HtJHtqt/P52PK&#10;bMeJ1bbnoJthb+2N57MZ3nkRGY4jpj4zKSWmENHWoo2m9WI0MOu6Sjk1pCTrYtd5Xp2fcX19RUqB&#10;g+UB1mhmXYfWQrBVJaEREpqqDf0ll705Wggj2mpcYzHWiTEPVRRTTbc2/ZaubYXcWzIlRIZpZJgC&#10;ISSUtngr4m75G2Kc4r0nhGlPTHttAlKQzWjBty39INewZDE6yDmyWm+EZD9r2W5EEOCMEeE7VRxd&#10;RVS7eVqMwBSYgjKGGRqYUMbhfYNSmuAkv9psN//B9ZUQJhFnGEvbzSnTCCmKqJ2IUdT7J7nUduhp&#10;m4Z5N6vmdKCNQLiNcsxmBqOg72+IYUQDzWxOO5sz85nL6xv61YqLszMhV3ZNNZtKhDDR91tyGjk+&#10;aFmtt3itODg5RhtDP665vLkhDRF34nj77TcYNjfcnF8waxvCkClT5PzsjBQDeDEhAaFo5pLISmPE&#10;9Yjv/fCP+dVPf4aZRprGYE0hjAMhCsk1xUDjO1mzgRQDRnkWXYczkKcRdCKOAWMiykSGzUoEo6gq&#10;kuJba0b/vtjVH27/u72uf9OM8baB398RxZc/rF3s8oDbxkR/YORYU61drmdqjr2YLyg50TjDlDLX&#10;1zd0vsEUMYGw1uO8J06g9S5PpJpRVVJ6oeYrjrr0CjXbGDH1sh7rPEXD6fGS9Wak39wwxYj1jtX5&#10;BX/7N3/Dp7/7hD/+4Y94+OiRCCKVGIXpIILmsq/LGVA7EZquc+XuGr3OaV/XioQwWXKh9Q1/+ed/&#10;wZeff8mXn3/JT376U5aHC374wx/Qtp4pTJSs6u9WMwGlRKJS864dYf51zooI9or8njGGg4ODSuwd&#10;idbw3nvvorXmw48+4pPPPuOXv/olH7z/Hn/2Z3/OgwcPZT9c57y9+PJWrev2PY05yDgot8aSfp0n&#10;xwybcSLGTOs9Rw8e8/jt9/joo9/QoElZk4piCkKc3e0fKKDROO3YxIkYB9q2rcmIEGrFhLCKK3Oh&#10;EEmIkLukJHvBumtNIZCT1BhyFRIJKXsBKLQ1tPMZXdeIQNiZPelc1zxxdw9kL9VASUzjKPmgteSS&#10;CUEMGlEabQxtZ3FZiJhKQY6hXkdTTWEi1ngxdTOGg8MDtpsNm+2aWTujlES/Wck9GKHvN/jOsyvB&#10;jmPg+jrhjGWcBrx1OCeCyRgim9DTjxPrfhBB6BRp2o6cR6ZpFOK780ybLcN0zcHBISfHp1V83DON&#10;qYrvtRhrGo11hmmUPExqpFoEWnWfb4wYdKZUCCESo4y9cYhMU08pRYTW1Uzp4YOHXL46RwHeNIzT&#10;SAiRi8trXGNpmxbvW1ISI4GxkmhLAm3lNbTVpByFKI3i6PCAv/rzvyAqzTBFbm7WPPv6GV9/+QXr&#10;62tWN9dsNivGaWQYR/phZLPe7g32MHK/Zq2nXS6rIUvdl+ZMP46sNmtWsxk36zUhJkqjSDESQxZh&#10;8n5fWri6vObi/Jqr6ytOTk55+fxrDo8OxbxvHOgVOOPoS2Y5FyHYajWhjSGkgK/1VGfdviacY8J6&#10;Rz8OrNdbxmli+DLgva+i667WOnLNTwopBZkf2na/76EoZrMFMWW6bgZKMYZIDoEhJjbDxNHykPPr&#10;nufPv+JXH/2Gf/GTn/CXf/kXvPvOO/zVf/4P+d4H7/G3f/sTPvrot7x6dcnKUI38Cqenp3s3EO89&#10;TdPQ930VxMuztDPXGMeJzWZNjFEo8tYQYyHGUA0RxPQ0ZxHFd13H0dERF5dXnF+co0pmuVxyeHSI&#10;a/x+zko5E6q47Xvf+4CUCp988gmXlxcYY8gU3nn3fb773T/i+PiIFy9fkFImxCj5IZoQxQChFKnT&#10;zGYznHOM48iHH35ELpn/6h/9I6z1/E//5J/gGk+Mkc8+/5yj0yM2mw05ZbqmpetmGCPrtxhiGT76&#10;8GN+/KMf8+TRI8bthlLU3tB1R3CWWsht0+TXgnLK6zqJNnJOE3KSPfhiScyJ+w8e8uXnnxFj5Pz8&#10;gnJ+zvNnz2i6rpoDn3B6csLR4QHNbMZyMcdqzdj3hBCYdQ3TOHJ5eUnXthweLrHW8PHHv+Hs5QvC&#10;ODFUSnQh1xrSawO426aGuZpuiNGjGAktG8dbbz7hzfsPOJrNIYzYGFC95OROZ6y3ZCV0aesbmvkC&#10;33jmXijF0zSIsUMuqDrGjDX7vfBms6EfRsZxwhQ4vX+Kc7I/0Dmz7jdCSR4HYgxMIZKyImdwzlaa&#10;vJi+pkq5zikBpRrvGIahZ5xG2tkMfEMMkcV8xhtPnhKmxPX1ivU4EnNmsew4bB33lh3XJ0suV2te&#10;rXtuVmtW24E+BfEJUAplFCnJmZe1rtabZd5R+ttrWLuxYqqZ8s7Mkyxk7jBOFKVwpfD+++/wx9//&#10;LvdPD3BkNpfnpLFnXgK27vlLSoScSNNISZFF23DvcM7CWWwpOOuxTcPNeks7a7AkFrOGRTfj5vqa&#10;9dUFvrGMYyCjuX//CecvXkLKWN3y/MsveeeNp6SS0TU3eP7iJY8fPeXxm+/QLg946/3vMlseEgBt&#10;Db/76Nf89K//KW+eHnKymKFK4sWLc37+yw95eXnDbz57humWPDm+x4OTI1ROFGf58vkZL168pOla&#10;um6Ody3DdkBVY+s8ZZzRWGPpGhG9GhCDEiNnSlZrSgg4pcS00LcUBdYbYpzkPAlYb3r6cSCVTImB&#10;Tz//nOW84/H9dzk8nNP3GzabDSHDejPw4oszUlZ7Q5V3330b4xwvb1b87S9/xe+/fgW+I6lqKLkz&#10;W8uZaUrElEgx0XUzVEEMkbqWy8s1TSN71r7f0i06tIFu1nJ5dcGrVyv6fhDzoSiGz9oYMQL0sp/d&#10;GdC+npMkb9M7s9Jqgp3Je+NQTTXyQ6FUpnEeZy0pJtnrZVl7jRYBurOSW2htGMaR4tx+f6F1QelM&#10;0xhCyKSYaPzOuF3qJcfHR5yeHrOYd3gnJj/GaJpuxsnJKd55urbd1/C0VmgtZ+TTOEAS43drDO1M&#10;am+lIIZkaDabDTc3K9TOvHMKjCHRth3z+ZymbasBHeQUyFox5gS+RfuOzfUGaz22mZHYmWaC9b7W&#10;rlQ1SRMD0WEY5FpamW9UPT9QZGato+0OefjwAduh5/LyAqs0bmfiHAdZE5yjaTxW7/YP1VxcS76q&#10;6l5SlUzKhdY2coaqLU4H1Lyw6q6J08TNzYqzy2tSlDVmfDiy3W45Pb1HqTXCw5MjtFMYI+edqhRK&#10;cSit8E0r9RRt2PY9pb6H3ZGRt06ug7Uslw5rDKXWcFIUw9HdWd16fSPri/V477HG8PjxEx4/foK2&#10;YkqwM1y+uLgipMRYAkorxlHM2H3j6RZzVus18/mcWdfhnWcctzStw3tPjoHY90w5YZTGewdO4bQG&#10;Y2i6FudaVC6UanLces0bb7zJyf1HaG2JIRJjxhqNsRarCykqwjRwfn5115BzF3dxF3dxF3dxF3dx&#10;F3dxF3dxF/9Jx50A/i7u4i7u4i7u4i7u4i7u4i7u4j8yvkm02n1tF98UMH9TTPXNJuFd3BbLl1L2&#10;Df47Ude3vf7tRuFvI9KrovYU3XqGTUwZYiBlaGcLctG0zuJtpcNbEWiFnMkxELLQPbW1OG2YQkBr&#10;MNrJAXTJhDhI87xzVUBQCZAxy+uRMfVvECPTJKIZrEEZjSoWW2mfSqtKGxdap6bQdQ0AJmWmlFEx&#10;c31xxke/Hjh8fsqDx0949PhNutmCoETIqLUhxLC/Nrum0nK7AXtHh88DOSpmrWcxe8DjR/eFBqVL&#10;FbMr+rHfU4V2DcVCvL9FMEMEl9LkK9dcFSo5T27CToRX5fjSqIT695oafPP+8o2xs2sS2wnFTKUy&#10;KePQ1qGVIefAfD6XRtdh4uWrSxZvPUVZadJW1pBiZCpCrava+f11ipQ9IXUKQjF7dXlF2zU8efxQ&#10;xHcoUinM5nNsFdF67zGV2meMZT6b44wlhYQyEdRrwatQEKgURGl0yzHROmlSuFmthAAYM7lALJk4&#10;Dpi2qYJkjfOekhM5CH367OKScSq08wXrPjBrDbpIk2NRBZ1NFalEceR3bk+D3YU01uh9E70xViiz&#10;5EoOFTKdddJEqQFSpnUOqzTeaozKpErKVlqagBMQpkyOE6UIGbLUJiBtKsGdiFLSCKFVIcUBrQva&#10;NSjtpOlFyXua2YVQC4dAQWO8R2HIE5SU+X/Ze7NfybIrP+/b4xki4o45V2UNLBanVrPVotuWZMiW&#10;DEiGXwwY/i8N2S9+Mgyo1RqooQ211U022SySNed4pxjPsCc/rBORt5IlCYL81ncBhczKzBtx4sQ+&#10;e6+99vr9vu12R7UnLighrDilaeoGrGEoQroyShFTYoiJkDW+boV0mjKVd1RVhXEObS3GO3TlhaI5&#10;NYHuG/jt1ITknedobkhlIhK5mvkcQooYs4GiqbwI6tMk0NHGMMbEdtURU2AYOmkaHwvDEDDGYXIm&#10;TWLzEALaZLRxQm4Haai0njEGqCsUmnGM6G4QOoguQlfT+kAxSSkx9ju+/PxzLi8uePDwIffO79E0&#10;DUkpnLNkYDZrMdYyjJOwaGq2galBCCYibpCm67cE8CLCnibmrDBORKAH8fi3iHA1UFIS0cFE2VMF&#10;IZIYcxCc74VsMUW6fiTEjDUiFDk5v8/v/fgPWMwX/Kuf/pTf/PoTTCXEcSFpVVS1iEdCCPR9L/QN&#10;79HOEye6Wt0cY61is91xZB1u+rz7uXFPeNmLrw9C41vC1n3T9/7P92uffHZ1EMHLM2goe+OJnLFT&#10;0zimTEJUeebURK0vpZBv/+wtgX7OmTR1WceUv2FAwp5EicwRB7H1N65LUVlLzGkiL74hHu4/p94L&#10;nY4AHDAAACAASURBVJUh5iiEaPlGOTs75wff/z4P7j9g1rZY5+jGfmroM+QQYVoh9oYbIWj8NL+k&#10;lEREOwkpNJqcC69evWYYRl48f8Hl5Q2lKJzz5IkCmXNBFREgrlZL0hiIxgi9PgWZ85WQAJ23bLYb&#10;nJdmrpQSWim6bgsKlG5FFD0GdCkMY+by+hpfNxyf3uMP/uD3mC0qXrz4mtDtuHz1mjQOpNRjjCNr&#10;g6lFBnF0dMTV1RXjEBEAtszHTdMemnCHifa3Hzv7Xw/ruzGHvGcv3nTOTgTocBhLe5r87bXz7bzs&#10;baOht/O4t8Vd++/bOXcweigkzPTcAGyHgdAPIjD0Mi+WaZ6MOaJQPHznXR49uM/7773Dg4f3GEPP&#10;1fUFn3/1JV99/hWvXl6SouRLGo2tj1jYFgA3mbe084YPPvwBVdMSSkZraGpPt9lydfGCtllQNS11&#10;U4OCNDXAA1S1o/YerSClzHq9YbVc0q87nj9/zuXlJUOM+KoWeqQ2LI5nOCfU7VSkYbWkKCTzb8mH&#10;hbLqDw3YWmtSjPL9TU3uVktzrDWT6cnQSXPoZJKhtTyHe1JbCCPbbif3Esmda+dFJDkMxBDou44x&#10;RZlv0SKQ0dJUuJc+2an58c1YAFAHYuxh7pjmqj3ta/pgB4onZA6ZtwJNRiuNVgj5UWvq2h/GYggD&#10;FovTIlqp6zltK4RwWwxt3aB1ofGWtjLUTuGtwhlNxqKdxzjHbDYXitVcRB2+8lNOYjHGMwwd292G&#10;7U7I5hcXr8mlYLVi1kgz6OnpKYvZHFKmMhrf1Axa7o29JQbT1jFptjEZ9vYlQz8wmy148OA+SkOM&#10;I3HKw9PQE8Ye0EIB13bK0xPeVqCQ8XdywrxtWW63PH76PpWvaLyndo7aGXKKrLdCHqy9oy4Vykgz&#10;c+MsjZsRRkuIgTDImpxyIqUoa+TYMcRAdXyCzsNE7c5CiEXTOIuxFep4gbaWxH5NLRw1NV4rlqsV&#10;Whvm84WIRmIQUZnKtPeOmS0WvH71WsaZknzPOkeeSNVh6NEUIelFEY7tx26MIzerFf2YaOYL7t2/&#10;j6s81mjmdUWrj1FlLmscMObCkAolZYYs9DSrxBhFFcnZc0jo6b2Lmgw5UhKBZZImbiGdG6zRKCXU&#10;SUWh8lYEDXpPszV0w8h6u2W9WnG0mHF6vBBTIu9lzS9p2l/FSYwvlPQwDnjr0NZgJ2rb3ogmhMDY&#10;D3gv61xOkrckJDfSviKiKcqjlRhd7HZbVmv5r2t2NFU1GXFlXl1cCkH95BhtYIwivBeBszzgzrqJ&#10;DmbEOKhkau+omhk5J8ahw1nNg/v3aJuGpplhtKfylaw7c4NWmRBH9rDllDLjMGKmvXRKIl4WEqJQ&#10;L13l0Foxjpmu6xjGkeVyJZK8ifwstDERqBrnsE7ji0cjDdGKjCoJb2XuzAncZGxQADeRRF3VTCYH&#10;eSKoisjQTkIf7z1D30/CatnDGSXWXFppioJUMgo9CUMLBjEK0EDjPKkAKWGdwTUVShuMLv/Z9ZUQ&#10;AgoRNDTtjGG7IqaMM5YSAtqKU9AYAkZLo3oIkVzlg6HUtGJTAGs9Zm5w3tBt11gghZ4SHI/vPyTn&#10;wHKzZr285No76trjvCHlwjBsCaHHkGgrTQ6W06M5zWzGcrvhZrVGxRFTLJtu5PJmSesMdT1n1u7o&#10;44AOYhbVdztqO5daAIjJAWKwUtDEVLj38AHvvv8Bl599KmNWZ3bbJWpMtIs56+sNTe0pxuCMiBta&#10;52i8R5dEcR5SFrOJGLE2MvY7xq4XcYBWJJgEWP/h+La61O+s42/Xmm6J49+uj+1N+vb5823h/Nvv&#10;9zt51619wJ4gSQk462jrGiaDmX7YMQ49XhusdVTe440R4acTww+lFaS9yFxE6NY1Isq1YjyTp2t1&#10;2pCVwmiYNRX3z89wbsfyZsUw9KhiOGnnFAU3L1/wp8slj5+8w5N33uHh+09pZ3MqY7ERYiykXJAt&#10;QRQTkGlHVyZTANFil2/cU62VGPFN39kH773HP/j7/z3/2z/+x/zVJ59QVzUnJ8c8efJQhMxx/3xn&#10;/CQY2uclZTIuE8MjWQ/3ApacFEbJ3tNNewyjFE8ePuR/+h//EfcfPuLnv/gl//ynP+W3n3/F9XpD&#10;iIV/9A//4cGYap8b3R4l+z9/YwIqRlRa5E3yneYiFoBTrlUKdCkQU6GtHMXWhKQJFMaYKX1g2/VU&#10;Vki0zu3fR4wvlXH0/YB2hcoovJX1KE41xxCEDGm1wtlp/Gg1ES31gda+35p7K8Yu83lLRNG0DReX&#10;VzhrOVrMGY8WjONEZswZ5/QhVzBGCJxiZuQpMUj9oWR2Xc96t2McA9o6YsqkVKhrMVBMKTBEZExb&#10;I+TmNJknoIkhoIG6qZmFGcrI+/Y5i+GlNZQcib3UN4q2jONIt9twdnJCjCNGQ4iyjm7WGzbbjuV2&#10;RzdGjs/O6C5X5KKZeY1XCoj044pxHKmqRkx4uq2Y+QApjKSYiKGQvcfhRVwfA1kBRuN9M+27k+wT&#10;jBIhqBYhWrQJaxWUyDj2Bwr57b17jmUyRTP4qhZz1DBQSjzUtuqmJedM6x2L2YISC2MIJFUoKRzq&#10;t7kwOe1YnBHBV3tyxHHlefrgnPXyhvXqhouLVyxX12x2O26WOy7tDcvVliHGSZicxabAOk5mC5q6&#10;Qk1GqSElNt2Cq5sbZnXNZrdju9sRlcVayVWapiGERN+Psmcn8vryiqurK06Ojzg6WtA2NXU94+Tk&#10;lNligTaW05NTCkXo5N0OrQ3bbofVRozrQiCVQpxM/1KKtLOWxdExIQRm8xkvX76k73ucc+QsJgGz&#10;WctuJ9R3N5mTaa3p+p4XL16gtaYfBqqqoqocSssk9v577zJ0gefPX1PVR/gKnj275H//P/5P5m3F&#10;7/3oh/y3f+fv8r/+L/8z223Pv/7X/5Z//i/+JdeXr6nqGdtqy2w2P9RbUkoTubVi74xktEVpS13J&#10;eIgh0HUd1tpDraIfBkKMnJ6cUVWeunayrmhFO5uz3fZs1ku6ruP1xQWLcTzkQsZILrjZbGS9IfP6&#10;9WvJDa3h7OycH/7wRzx69Jj1esV2s+E3v/kVl5dXeGc4fvyAbrtjuVxxfHwyGY6JAH55c8MYAp/8&#10;+re89+Gv+MOf/IRf/dVf8bO/+PeYxYLdbkM7b1itlmgM/a7jaL7g6dN3ubm5ZnmzJsfIZrXkL3/2&#10;F9w/P8Vojfae3W4ndUCtZN7/Ri2DgyFnKrIOy54oHYwaxLRDRJ/VODBbHOGblmEn4yqXSE6BfpvZ&#10;rte8fvkSay1Hxye08wVH8xmLxZx6Mu7yzjP0O7747DP6XozNhmHg+fNnk/heTXOuzOEph2k+/qaR&#10;4ZtcIRNzxhR4/+F9/sZ3P+BsMUMNI2m7IY4dxmm0U1in8HWL1hZvLdpY0IZm1uAqP5nlJslrDRRd&#10;yCqRi9QWrbG8fv2azWZzMC58+OQhp+fHXF++FjMToKQelZ2c85BxRlFVhqpqqLyYj1ijiSmQxoCp&#10;FMYZMcic9hz9IEZLXd9h/AytNIMubDYbmmbG8fkRzWQQQgiEfmBRGc6OKu6fzHiwDay2W1Zdz812&#10;y+VyzaYbGQ+1TTmP24uLeat2tc/ZDueYuUyGb+rwfNki5s9HTc277zzh+x+8z0fvvkPsdwxXl4Rx&#10;h9dTzd01KGUJIRNyRBmNqxxEzcJXzLyjdo7KOhanpwQK2RSaWYP1nu988CHDZsew2UFKtNWcFxev&#10;+dH3v08OIy9fveIHH3+PX/7iV9w/P+N0ccSXL16Tlebi6oaqmfOjH/8hDx8+4ns//jHvPH2fkiK2&#10;8lxdvubf/bN/yrnTPDqaU2kx7PvTf/mnrPrEb766wLVHnD94yPHxMToFUop8+fIVry+vCbHgisYa&#10;Tw758Hx5a8gRYhiovaNtWjGDSD05Jyqr0RPp2XqDtZrNei2GMQVaZyQ/nOpL1zdLhtCDVmy3G/p+&#10;4MH5KbNZwxgGcgxcXa8By3rTsesG4nTu+Z2P3qOqap5dXPPP/+wv+PJ6RWlaQnFCVVdSnzqkntO5&#10;sJrOIrWGe/fuEWKg7zt22/7NPGwdn3/xBZcXF8QgJmy1r2UO0iK8FuO0gnN+72QrJj9T/ejbztI1&#10;UoM5nF9SDmZh1iqsUZAT7z55xKxuGYaBgtxHXRKUPI1xjanFIM5a2WfXTUPf9cQ4Mp/PmbWtGL6n&#10;DFpx78FDPnj6lLapyCWy221Z3qxo2zn37j3m6OSMcRjoQ6QEyVmMUcxcQ103gCIMnRjoAmkY6GNC&#10;KzF2VcagjZ1uRWboN6zXO8YQ8FVN3bRUjWOxWDBv55SU6UMm2YrmyIGtqZojxjAQC2y78XBeZJSY&#10;Mcc8mZsZOQvQvsJZi7VGjMtzwhrLrJVztlwKxjmaWcPpyREmi9F1CCMhRaw2cu4qg5IymfzlHMUQ&#10;b3IMSynhjIMcMSjIhZyD0Nyd4/z4mEU7oz87o+sj/TCw3W65Wa7Z7nq++Po5hsLxrOHs/jmn907R&#10;xsoZQSqkBE0r9zhRGLqOMQa6EFgsFmilGIaekpIY62o5h22amqaqUargrKZyFf2g2HUdN9dX9MNI&#10;Qgw46qqW/GYyQG0aWauPjo45Pj5luVrR7bYsVzcsl0tijJydnPLRdz4i5ch6tSKMI2O34+TshNls&#10;JmO3TAZbk1my7PeTmOZP5qhiZSdPhdYaWwqLZs682Qv8NX0/TmatCWPFoNgaTZzMLe/iLu7iLu7i&#10;Lu7iLu7iLu7iLu7iLv66xp0A/i7u4i7u4i7u4i7u4i7u4i7u4v+H2Dc97EUxb9MTbv+7b2sIfvt1&#10;DoQL3jTB7pu5bzcJvN2I/G2v+02BVpYD7Lf+zmg5PDXO0dQ1i1aIHiVPlMapjTVlERGOKWNUQTtN&#10;yQmTC7UVcpDW0jCVxkFox9YQc2EYJ0Gv0mQKdeUwmIkws2+8stJs693hGkXIJs3aORdSKVS1o5SM&#10;LhprHcoJFTyGkRfPvuL5s6/5ZP4rvvf9H/HknXeoKhFEWwMhpqmRX15vfx9ijIemjpKTNKDGgHN+&#10;Is3Gg0AdpElm35yi1JumbD0JufL051XVTE1FWqg1RQSub8TdHMjvb4vfb39Ht8fH7bGl3qj43zRM&#10;vxlQpCINYgVQ1qCsJeaCLUIdXxwf44aR7a5jtVrjnGa73dA4T101IhoKozQBKzlsl9ugccYRQsI7&#10;h1IiBL64XpJy5off/wGz+Yyug1gKzazFNzXWWGKM+MpLo8YYpma6MpFPRaBcpvfYizW11iJIygXv&#10;LQYREBlr2S2XVM4zT5GbzRptDZV1lJxRKVPXNSkn+uvI5XLNZ59/zbrrWZweo/WMxmlCTCIWmZqf&#10;QwgHkaxSQvlKJUuzx75hRGuMc+SU8NbhyaQMzka8zZSJSKpKQauCSkGEIMpLA76xhyYzYz0lRlIJ&#10;bLZbxjHirCcD8/kMby25BGIKhCBUTGMVpIDOoLIi5UjGSEOOr4GJqKY1TKLcmCKJfUPkRMgYO4ya&#10;zBqKw3tDZGoMVmIiUGuNDYmMwfoarbQIeKIIt5U1GOcPjXO5FMYwTGJTGZvWTPReJfRUkPs304ox&#10;iIC3rWqGPmKMB2VwlWdxvCDFwtn5hsvLS1arJZvtmhAL3mi2qWO93VGFMBEcPNlN80qMpJwm9wmN&#10;LgpnkAYdbTHCqhXhesmEFOl3vcw5SqGMQSGNgqvlDTfXV3xeVTx55x0ePXlCXVV0fc/Y7WhmM9qq&#10;YgiBYmRO2e22uKmJdi/UBQ5kzpTSoZkYOAhmD/dsIrfCGzE7MJF4FCEl8jRWnRfinPPuQPhwzjGf&#10;z9ntdnQ7ocTsQ5fCcrViu91xtDji4+99n0ePH/L61Uu22y0lClF5f61CvVtMlKKebb8TsexEQVfF&#10;TJTdMImTJ/r6JHbYi132VOx97Ne6/Xz2nzJyEdG3GLKkhDR6sSfpidi+lIKxk9C95GmuF2pJyW+I&#10;00VBzEIl2ovUhTT/5lfeEvWkJE/QbfJqKVkMCVQ5fM63KTdCVHc4LULeXApV3fLOe085OT+nXYhw&#10;Yd4syGvoh54hJ5GHTLmF1iIQSCmRdPrGmNmL5cZxZLPasNvtWC7XfPrpl2IkYwzGanSWf0OBk9MT&#10;tFZsVyuauiGMcRLjhul51QfhyjiOaArJaBFqpETsB8I4MnQ7MV6QtjcSmRgzvhIKzIOHj/ijn/xN&#10;/u//6zmff/0p466j8g5nNEpDyUJYHceBnNJEADPfEOF777+1UXc/ht7Or/aGQcYYmqYWUWtOQl5h&#10;TxuVsXF7rIUQvkF+/7ac6vbvbxOzbl/f7V+FcDSR1WJAo5i3M5SGlALdbsV8Mefp03d5//0POb93&#10;zv0H56gcuLm84Jd/9md88tvPeP7yinoxw7mKoufMjudY41iv1hRtqauGk5Nj3n33MWf3Fjx89ICq&#10;rrm8XvPy8hVjHNn1W8axk+tSCq3EwKPkwma9lnG9K5QcWZVEKYlXL1/x7PlLqqrBFEffB4py1HWN&#10;cZYQowggtVDFCkLXAg7zwoH0NI1lmOhtcKAdCU1dkUKkn0xndrud3GPvgb3YRehPMYo5RM6RMhml&#10;UAreWoZhIGVpsuzLlu1yJY3qSkx8lNUY6/CVEJ/FgOCNwZTks7Ju5iKUtv31SkOuzDFayfjT0/Py&#10;xvhCxHiUPdlKMumSRfRolcFXlkJGU7BOU1UerVq0Emp35TzWWaqJTGSVouSRXKBtZ5yfHNFajbfg&#10;pvzO2grjPK6qmc0XaGe4uroglUzbzrh3dl+I2LOG2bxmHEbOTgc2GzE46HY7Ll9fMI4jRmmO2plc&#10;n7ekKCRGNY0brfSU64IxMo6Onacbeq6urxnDSFheM5+3GGsIYUQpmM1mNIs5KQykEGRvYhzGOurJ&#10;fCDFSOUcYTKVOTk9pQ+JbruBmGm8oa4qCiJocE4MuGKO9ENH5Spq52X+DiN10xKdOxgVDH3PrnSk&#10;HCmqYHUix440CBk+Z6GNxij0XG0dF1fXdH1P07bM2haN4nQ243SxoBtlD1VK4eLVFUO/Q520XF0a&#10;Xj3/mpvLa2ZtS9PUYirR70T4pcTERJU0Ea8dJaXpvmqsqbh3/oCbzZbd0HNx8VrmjiIkdwt4I6Y1&#10;i5NjApo+JCRdztIUHCI4JWK6cRQ7hjIJEK0hT4IykJ9J44iantc4jsRxkHUehbb+QE719oSjozNW&#10;6w2r5Q0xBGKKbHY7SoExjGJeoYXcVrLkweRCGTusUliDiN6UFuFXDAyTeZCsO0IQtNZRyDjstA4X&#10;2qbFmQptDJX3pHTKer3mZrmklMx2ECGUVhpjDaZyjDGgoojQm8pSkKZ8LRMDTVPjnIhFh0HWozgK&#10;2VjIvjV1LXOGLmCUmGIZY3HOog2YqOm6fjJuy2hr0EaTEFHNbruhFDXlL0IDq6p6Isr2QDk0NBtj&#10;8LXDWk9WIhDNOTH2Iyll2rqmrjxV5aFAykEECGgUBpWVvHdKoBS5RBGpKSFBgkfrGf7W/Fp5T993&#10;WC10OaPK76x/MUYR9eVMSJLfjSHIrK4tylqGLk4GZUVEL/+Z0fcdWhm0dvhavudhosOGIVJbMZNK&#10;OaGL7FWsFVOHmAO6iLGcViLur31NiiOltrTe0Xdb0hjY7db4TU1dGdDzSVia8F6ECv2up+t6Si5C&#10;x5tEp7/97DNO7j+kmc84PjolDT2Nq7C+ou8DXhmado5aXaCtwRjot2uW19fU85nkoiVPlE6psezd&#10;8mo/592nH7B99ZL50RylEzENxNizmC9YLzdgQGkxNvLeCWUuBBrn0dagKoUaA+PYg5O99zgKodAa&#10;R4ojh7LG9NZlX0H4lvznP1W/ui2eup0X3R43h7yq/K6gXmvzHxfZi1vALRF8kYxTw6ytGFPEWKEF&#10;juMoa+CsFUFtQYTHVtb4VGQ/FUJEZ4Nz6mCWBGLWVSj03YixDmNl/fbOcjyfUfmKtm6wVzcsV2uW&#10;Nzc8uH+P2ekxJRcuX3zJ1auv+er5F7z73vu88+QpVT3DVo4hyn5ARGiSMxT2exfJjPYUeH3bAI3J&#10;1GkiLv7kD3/Men3NH/+TP+Ev//IXVLXn7/ztP+Lpu08O62EKI8NuSwoj8hgXhjBSFGKGyCQ+VHvj&#10;msnoAmGNO21ISmjLTdvy9Om7vPfB+3z08Uf84pd/xeeff04/9DLXT8ZFh7GQ87eat+2J82ZviDYN&#10;tzytP+yNKad5WWuZW1LWjLnQq4waR3yWvaVGoZzU0igwjoGCIhdFjJm+DzRNe9iPSD0RNpstu+2G&#10;ylrqyuOMIia59+VQS5P9lzX2QLvUyqByofYVjXfEfkefIkUpyUmVIqbM3Hu6foAitQgoxCQGV1Xd&#10;ENNOKJJjYNv3FLSY/wDjuMNZjXZixOSM4ubmhuPjiSoO2Cz3JmZIScjqde0nIyMNSsTlGiYjOIhj&#10;BIMI6FMmp/06IPfbGstuGFmudyx3Hbsx0J6dsd0NpHzF43sn6Loix8TYD2LstRfYjz19jnS7LTFl&#10;jJ1M2kbJz9FmqnFqvDdY79BGjNtCCDgjAqvttiOFhHUO39RoVeg7DgLdMgn2VIGkIKaIm/YeVhtU&#10;VZPSfm8gc6R1Vp6xaX/pvexFtJH9SkxC585hEEMI4yjaimC51pAslTniZOE5O225uTlmuVxytepY&#10;zOa8fH3JzXrHcr0WAngObMYA40hb12Jg5SzaWo7mM5q64v75+WTqNbLZbri5uaHrBzZdT8lSV9Ra&#10;049B5oMCl5dXdLsti8WCxUJqLV3fsTg6Yr28oWla7p+d8+lXX3J6fCQ0VKUOZolleuDGscdoRV0Z&#10;+m5LiInZ7BxnJQ+XfFCKxzFE6qbBTNcfY8RaS9d1kzBcM/QjdSUiQK01Mcp7jTFwfHI87ZGgqRfk&#10;FEgp8Fe/+pTnz17zve99zLtPHvP3/t7f5kc/+pjffvYF/+bf/CkvXl6K4Ng5ttvdZAhWo40mhJHd&#10;bkcMMn7DGJi1cypXM4SefuiEFus8KWeGYWC5vGE+m1E3ksNpo0ErZjOF0UVq3UoRQiDlQlpvqKuK&#10;pq6x1qOUzBnjONK0LcZ6/sbv/z7vvf8+w9jz5Zdf8POf/wWvX7zCWofVhu9+9yOc9Xz55df4qsI6&#10;PQkuI/rslF3X0fcdr1+8YvnOFb/3ox/x61/9ks1mTU4r6qYmjJGcRrzz9EPP93/wQ7766is2m1+R&#10;s5hL/vs/+3O++9F3ePz4IWPIh+/He6mTl8l4d7/HFuq7zLdqqtmipppxKaSYiaUQc8H7hraec3p8&#10;zsuuF7POIjVG2dRK1hBj5OrygqvLy9snEVLvVSKI5GDDvP/7cjCa3J9Tsd8vT3uO/dmV1LqmhKXA&#10;R08e88Gj+9xfzHAp0F+8wuZC7RzeyxzjvKVpG4zzxCz7TGsdzjvqtsZXjn63YRg7+nGQWpmGRCEM&#10;I6th5PnXz7i5uWE+n+O95FpjGHj27Bl9t8FqLSLEHAlDIoWAt/K8O+8xTh9MvcIonz/FiGLEVZ6g&#10;Esv1ir7rZH13nqZpaOoZSmmGIZByYhh6jBPzS28dxWuChhg1jao4PT7mqfUMY+BqtWI7BHYxsd4N&#10;XK3WXF6vub7ZsBsH0jiStJnMgtXBVETvjX2n+mmhECZiu1VQGctR2/DBe0/5+Dsf8OTRfWwpbG+u&#10;6FZLdM403lJ5uSchyHmacYpxSJQY0TkJ9VwrHBprHLOjE+rZMeNuw3xxgq8q3n3/XY6Pjvnq6oaL&#10;16/5+KOPObt3xvNXLzg7O+EXP/sZDx89QGl4+fwr7p/fwxhNioGX10t2Y+aP/s7fZXF6xuzsPg/f&#10;eYeiC8oYnn3xGb/82V9gux1PHj1gXhUqnfnjn/4pr65WvNyMFNvw8MFDZvMZldGsNhteXlxyue4o&#10;pqI9MpydnDCbtbK3nuobdhKlGuWpGw+qsO07xl1H07TUdY1tWlZdx81XK25urrl8/ZrKO47alnEs&#10;XFzcsNt1chaZEyHKXtI5y8nJGR9+9yOsl/rHs+c3XF7tODt5yLPX17R1jbKOo+NjfNPw6YtX/Luf&#10;/5LXmx2maRmUoRRN1pBLmuqAhnEytFVayOb9sOPpOw9pG8+L588Zh0TbtJSSOb93jxAjF69eA4qm&#10;bg75rNQRCnYyElZFauZmqv3tzUutmcyQpnlAjLYnYx9lZB8+GbCVLMYcMSqSy3hjWF5fs1ErSla4&#10;2mOtofIT8RtNDBltJK85PT3hwYN7nN87p5RCP444U8lnR2qHs9mM49MzamfJKaB0wTsxTe27nvV6&#10;y8lppKprtJa9yDB0pAwJhVHT+eB0dr7d7g4G59pavK+pfM35g4ekEBj6LUUZrG+5Wa1pZjPGEAnd&#10;QDcELvVS6pLTWU7Ok3FgzqBE0J+UnuZEQxcKJQfC0GOtEfPvHCbDSouxnqbWaJXFJG8ywDXWMZ/N&#10;cN7Tdx2x2+AsOONIVs4AnHGULOdpKsueXhmHMXKWWyjkIAZ9Shs5c931UIrk3t7x4MEDjLWT0Ufi&#10;6mbFxcUFSmu89zhvqa3BTvc2hcz19RWXF5cYa1nMjzk9PaOeZZQxUtdSipwCu90GZ62MM2egOKk3&#10;lUIcR3YxQsqUlPDOirFHKczbmlnTELIYkyn1xoB5HAa63U7Oe63l3v0HeG/JyXP/3n2Ojo65uLhg&#10;GAZWqxVN2zKfL4j9wGgss7ah8nYykQ3kGDHGoo0YIRdx+CUn2dfFMWBdhUauL8c8+fxEMcYELIq6&#10;rhnjSCli3lymNesu7uIu7uIu7uIu7uIu7uIu7uIu7uKvc9wJ4O/iLu7iLu7iLu7iLu7iLu7iLv4L&#10;49tIoLcFPm838d5uAv02evvt14I3wq49+f3baODfJrb/nWbj29cKh6ZSazTzqqZpKhFjaGk699bS&#10;Ng05R7rdjmEQIcOuHxlixiogZqzVJLQcwE7XGYZRGuBVYhhEvDKM4XCIvCe4O2No65rNekeKkZKF&#10;Dq71XjD1hgI8de6itZka+kDFRFNBN0akAaOmyolhHLh49iWrqwvOHzziw+98h4ePn9C2M7QXcB7h&#10;/gAAIABJREFUMV/KWYTw++bj2yR4UThJo6pW0kyfIimK2vI2RUUbob4ferne+g6N9RPtwExNxloa&#10;BCZi4b4bUak3Ysm3m8z3Irpv+05vv+ftn3/zOaSRJSOCzaQUsRQhzxorhKO5whuFtZqQE1c3SxZV&#10;xfnTE9glET2WTIwjmr3gUpqlZm1LUYoQFWNKWF/z1YuXuKrm+x9/NBHu5fuTBocaHUfSOGLGQIxR&#10;xHPeEXNCFyuNHiVPJCVE1EYWhVWU5jhp+p8akqfms9XqhvVmxRhGSszM5y2qZHKS59E4S0iJLiZe&#10;XV3z60+/4Acfvc/i/hltk4i9CBxSEmqUMVaaFKfG4WEIeC80dGMMxnpchsA4XUthTBHXD1QelHFY&#10;ramsobIWshAnU45CIcsJVTJNO2e2mBNSBmspaMbrG7phwPqKkMGkiW4YhTZXUDitJwFKmchOUIpm&#10;M4xYX+GrSmiaWQNKhOpqMhaY6PLDMEozkq/QzqAri1FOGpK6jnHo0Ri89RirsdqitJBtnfLS3KM0&#10;1nvQSoRUIU0NnuUgFi5aQdl3aJSpOV+LeEgp6rrhaNZSTo/ph0hRHu9rUgmEMAhpPEqD8mq15Ouv&#10;vuTrZ1+z3vYYXbjaP6NDQVuHUQrna/nOjDTW7M0pUsqkmKZGS4ipYhwDu2FgGANOW0KKhCBc8KKE&#10;Tu8nUjMUnj/7mpcvn3N6fs7x8QnHxyeEsScUkUkyEbeq5KVZe98UlqM0d+ky2RCANvJMldIfyNH7&#10;530v1L4tyN3/WS5CvFcTOdVX1X4WQGtL5e1EEgvM53O2mw2rzRKtNNvtbiKcgraRbhhJJfHOOw95&#10;/Pg+11c3vHj2kpubFUqL8Ng5d5iDrDXUjafre1LM5CQUGWf0RI3RvyNmhzIJZDmsbbcNY25/xj1J&#10;8DalWykRqOzFpt42xDDirGUzGZjElIg5yuvHN697e73MOQsRc/o8qRSUModm25gSeTLgkHn6jaDD&#10;mEmIl4W0HnWcXjd/4332n+/2fK2tmahrGTs1ZZ+dn3Pv8RPq4yO2IaBzRk/N18Y4UEI7VaXgnDS8&#10;2TjS90FISsZOpGoRpvZ9z9CP3Nys6LqRzz/7Aq3FECHlgZgzZKFdO+uZz+asljd0fcfJyQnb7ZaU&#10;IjEGtFZo7Skl0fc9MUaMgvV6IBeN9dLcWCZq0bYfKEkYk76pqeqGVy8uWV2vuHp9xavXL/jFz/+c&#10;kgPeCbVcT5JipUFP4p4QpYm0ritSjPK+xh6E6fucqKqqw/iIEzV8P0Zv50TOOay1YvIzCbDFRCH9&#10;zne2f73bY/Ftcf3t9fnttXhvmDIMA24ivpeccdaS85QP5SyESKWZzWc8/eBdfviDjzg/O6auGoyu&#10;+O2nn/OzP/8zXr18wXa1ZowFX885OX2Eb2sKmpxAO0NRicWZCLLef/89zs7ukVKH0YWuW7NcXjGM&#10;iRR7Comr6ytMNqgx8+6jI+ZHRxSjUEZxcnrKarPhZikivdXyis3yhn4YOTo+JYyFPo1k7TBuauRO&#10;kLOi73cHEah3VojHSsyCUox474WOPZkpjJPIdX/f9uNYay1mC/qNAcNtApyYgsi61/c9pSQxRcp5&#10;EgMktjsRKaSSGHoxYtEojDWTGYQ+NOtqJc+ms5YwBBEH6FtzGHkSaAmxSk3Pes4icJ/NZkIdzukb&#10;xkSTVFWMcrRBFWkATrFQ1zXeGpRRgFC6q8pircY7hzOOWdtyNF/gvSeGkaEX2lEGvHU455m1M6GA&#10;V4a2rSazD6jqhvnimFzgy+df8dXXXzIOPScn5/RPdjSzOUeLhYh9vcPNW45nM9558IDtbsfl9TVh&#10;HKirihgCSsGXXz4jpshsNmM+n1PXtTwfSvIv6wzjEHl98YrVZk3fd9O6Bl9+9QVt204GMIphGLl3&#10;ckTjHCoL+RyN0PaskbWNjHcGZxuGoScXsBpaPcNOea08j0Ikd9ZMNO8yCYClsTnEMH0HGl/VIrDL&#10;Ca9rrNmLTkVEqpQm5IHK+QMhr2jNtu95/sUXfPrZpwzTuln5asqhG5Q2uKbm+Pycpm3xlWfe1hhV&#10;WN9sGFY3qBwoJDbDZhLhZ4yvqdsZzkne1zY1BUW/69l0AyhNTAPGeXkP60hjYChb5m1LJPP64oLd&#10;ZssYRh4+esS9R4/RvkIbS8qGfujZrFdC1jpaYLSkYkqJOEgMvkQcFbZb2fuEgHMOo2Dsdoec11fV&#10;Ye9SiqZyDmMUpa2p7CnDODIOAzEltl2HKpOIUxUqL69HSagElXNg9cFEQk00b5lrp/2QVsQUiXlP&#10;blYYo9FKi3B5uaHsNTihoqorzo6PuX92BmpquJ9MfIyStaYfhG4uQkjEuMI6UBplxKBtDEJ/Lwr6&#10;cSCmjHUOraH2zSQcFKEyRpqsU0poAyFGxjhO5l0FX1kxYJvmt1yEUKqVjPMw0Yi7rifEfDBtadt2&#10;en7yZKJk0cbRdYPkW0qMlPakZ2fdQdipcpY9rZZ9ntaappW1cRx7MeNx+g31L0X6TkwfKu/xzuGd&#10;kLOZ5ryU0sGA6ZCzKTXRyMTUSCuh8BUK1mqs8+QstLa9Icp/TsQYxEgrjsybitl8Lg30KYsJDLdM&#10;B0FydMQEo0QxL7I6Y62n9nszMoWxDl2JaVFUPWMMrNeraS9TgYJ21nJ+diZGHn3AqP18Dd5VhHjD&#10;sF5SHx3x4Uffoalrtsslw3aNUjAMI51S6FrIwvt70m/XdOs1ukgumIGsRLybU0EbyBlQFl/VYmZS&#10;11S2oHMk9WIM4iYh9954xTuLm/YSTM91yRZVaYZuwzAMmMk0JqeE0mZqsBfZ834/Mqmgv7WW9G00&#10;9//Q/7/9c7frW/uc6s2e8HY5Q//Oa96uuexrLSJUR4xm0DJWgxju7YndSikRACrIE7k1ZSE95pAP&#10;BnFvckamfEMfcs0YesIwihHkBLHUReiubVvzpH7M6dk5m/USq6FxRp5Z48gUnn/2W1599TVfP37C&#10;+x9+zL0Hj5gfn1BcNQl6ouRQICK/XKYBoA+Cxf2HTike6Ok5R7w3/A9//79jMZvzx//0X/Dv/t8/&#10;57effsrHH3/Ij3//b3ByfAwkfvGXf8nFxQUUMZYKYZjukZhY6mluzNN7KQpG2UnYJ0YzOUdQYJ0Y&#10;Fv7we9/n/fee8uzZc1arldzXyYBsbzKjbjE+3x4rahJc7/dgOUk9cW8CWabXEbNBMY7MBULJjCXh&#10;lQUj+aF1QlU305zR9wPKOrQypAxh13F2fob1/pBTjpM5SYwZ8kiMkbqtIZdJrC53Qimw1otpZsls&#10;tzvm1uMqT7fdUjtHP/T0sUNPxksoM5X2hFQsUPtyEKnnmCTv1CJEHvpRBoAq1NbjZh5vZc3QGLyz&#10;VN6Rioip+nEkDCMPzh/IEqQ1JUs9V7sKax1jCBQlc2OKCV2U1GGUhqSwyhCQPYlzbiJtipFlHwJX&#10;6zXbIRApfPH11xhj6XYKawrt40c4azFK6J5yjww5Bm5WN+SU0Fbqc1Z7MYdLhZwiMReM81jnxbDE&#10;WTbbLUMIiOeL7CuKkt/v99FigiO1YZIIAkMIGOsAMZQwRpGKIqTMOPSEGMnsMFs7mZkqltfXlJSw&#10;ykjN2Iuhj9IaUzIaRS4TYV5FSglo7Zg3nugUBU9Te04WC7b3Oq5Wa9r2Fc2s5dPPv2IYBrqux7cV&#10;GqFKd0NPiIG0zVR1xfHJCSdHC4YhTGaRgbZytM6z2myp/I4+BIZRaKHOH8mecboXIQRulis22y1t&#10;27LYHonhV0zM2hntYs6saTheLNBFxG7r7Y6HD++x6wbGceTe2TnjOOK9pWlqNpst3W7H8fEx7WzO&#10;q1ev0VqM+EpJUl+a8rO2bbHaoM211C4HMUl89fo1lffUTUXKhfXVkpwL1ji5x0qx3iyxxlBVLdYq&#10;Nt3IH/+zf4kukZ/8rb/Jf/3f/Ff80R/9Tf7gD36fTz75DT/9V/+WX//2C8YxMmsXeF9xcnKMNrDb&#10;LokpTGapGaWFEBvWo4zBSTjovWdnjBhBdjuqqmKxWDCbifFP5T2LeYuYHgk5NhfIIbDd7uh2nayx&#10;3h/qEFobHj9+zIff+QjnPS9fvODnP/sLLl69osRC09a898FT7t9/wIMH9zHW8fzFC7mPJRGjmP8p&#10;DTGOtFXN9cUFOQSaumHoOoZh4Prq5nAGkHNis93yySe/5ebmmn0VUSvNMPb84he/4PHjRyilqWup&#10;/XVdT9u2k8HIVGcrE91ZaVJJjDFgJrMjay3DMJKHEa3VZDiroEkcL45Z3dyw7dbYKU9V05nN7TqJ&#10;1poQwi0j51umJlOOYSbTu2/UUJSaSPDTnKKN1FBUZug7Sk6oolhUDT/5/R/x/uMHmHFHWN8wrDd4&#10;Z2lnNUYrrDMsFrMpVxAxujIitq6aRuYmp6hrz3Y5ULLUKfIt41HX1JO5leL8/BxnZF5fr9aUEvj+&#10;dz8ijKdcX12x225IUUzmHj76gJcvX7LtdiJaHRJhFMFjXVdi3OalVhGGgW7sWa/WgML5innbcnx0&#10;TN00kwGAZugHdt2GsdtRUsS7mso7chjZdSNpElEqvUNpzYPjI7KxdCGy7gYenZ/TPU6MEZabNRc3&#10;l3z19TN2YWQCRh9yP6UUaQxowGvN+ckJ906OOTs+YlbXPLp3j3cePaBtPP1myW69whVwbX3Yoxmd&#10;UWqqUU8mpCEMlBBw1uK0xluFdxV13bI4OZnqroamnjFbzFnMTwkh8+rVa9abNW3bkkLmRx9/jzyM&#10;3Fy85gff/Yhff/IbZk3NfD6nj4mb5Yr1uuPjH/8tHjx+ij065Ts/+CHjMJK6ka+//IL/51//FDMG&#10;fvJ738PoTBp2/JM/+RN+9cknvF4HRl1zfu8ep8dHWGdZrjf86rPPGEJB+VrMlU4qFk3NovWYkul2&#10;kWoyCFSTaWDl/ZQPQnPUUtczfO1oFi1+1jD0A/048ODBfd59cJ953fD6csnF5Y0YtlLIk7FfLpm6&#10;bvnBj35A1dSstlvGbseLV1ec3rvP9WrLMHa0R+ccndxj0/X86le/5ue//Zy+QHYimFYorGYyDzOU&#10;XIglTWcLskdy3hJCx6NH9wmhI6co5ijG4F2NUoqXL17gvRiMq+lceW/mXaYzR00RuvXeBGN/Rlnk&#10;rO0w7xgxbFKlyPyb8nSNRvbXZDRiRGVQGAXeyVgpWUzPZC5NGKXRxlJKPNzDEIN8/yFw7/49qqbh&#10;7PhsynHFaMkYSy4Qx0CIhmZWcc9pFkcLfvObz1ktb/jlX3V8+OF7NG2FtZbKNYxjYNv1rDdb4jhg&#10;J7M8V9ViFBTl2e+mM6YwBslpkX8zPzqlaMPlzZJSoK48JUMfRtarNXUjJixlMiV0VSNCb6sPpp3a&#10;WNRkrjtm6LuBEAaGoSfFROUcrfe0jaetPWa6V2WMKBPF1FZrMRGwivmshZIJw0iOkRwH+TVL7UHt&#10;DZ2n82xKRhtHQc5rYpL77qzFWIfSlq7v6dZryWunM8X1ZKDznY8+4P79ezTe4W/VpOazBffP74lB&#10;R0zkEhmHnQjgRzkH0aZlXHXknKmcx1cVlatQVq4tp4ImQ8qkEAgpURR4a3l4fo51jpALQ0iEvD97&#10;VozDyHq5ZkyJo6NjhqGX9cQa6SfQhtOTU16+eMbr168IUQwJF+2MxWJGXXtKjmg9nbuiMEqL6WbJ&#10;qCJ7vlQKRSlQZjp3kvk4a6ldSQ/FQC4Z7xy1X+AqSwgRZSuMM1SH87+7uIu7uIu7uIu7uIu7uIu7&#10;uIu7uIu/nnEngL+Lu7iLu7iLu7iLu7iLu7iLu/gvjNv02tv0z32T717E85+Kt0VVbxOwbguwbgvk&#10;/2PxdtOx5o1Yu8AkCHFC1Jpw5DEE+jGIAGdqDtvtOhEaAWPKFGXoQ2TIhbbxaFsIIVNXFdpI8+Ce&#10;AnCzvJaGgliEju0TyijcOFLXDlUKi3krYqLpmowRQvTQdwdKegxxomZO5EmjsYAuA7oIGdc5SwiF&#10;kjOV0ziVGbZLfvGzf89nv/01T959ytMPPqSdzfC+IsTEMITpHt0mucr9M8ahlBGhQwFr/BtyyUTG&#10;0BNJTE1iqbebxPdklZxh3xKcSz40ieyFeG9/Z/obTdnqW00OvkGBn+L2WCsTPWtvIKCMIaZMPwTq&#10;eY22Gjc1vFlVsFZhleOdR4/ZLkUo27QNSYnQTDNR1ZyQCyvvOTs9ZRgD3ZBwgDLgvOPV6wuevvsO&#10;i7ampMww7HCVP6C+ilIY5/AFwhhJRch60pRmSHkvUpZ7vReq7Zu8SgZnRVDXNiNN29CPPRTFOAiV&#10;OEaPLoUhJmmSNBbtHMpohpx4/uoVR7OGs6M5R3XNOBGg9iI7ELG0sTIe/UQPzSnhXTUJcg1gSTmL&#10;eMt5qrqmlJGQ0iRka6icJY0i5pbGZGnzHceR9ugE4yrqeYWra7wXYcdmsxGqw64nW4XSQsFR1mKc&#10;Ay2NQmbfAFOgFEWMid2wZdcNVLWYDoAQso+OjghjoN/uyCGQxoFm1lI5T9Fpot84cswkpbH1jKwN&#10;xXqsdeRJKEEpU+NkIuWANwpdDHuUYYxCutyP4xgjJcs91EZNTR4GXYCUKDGDkrmhmkRIaewJcaCU&#10;hE4ZZzTNrOGo9Tw8O+Y77z3hq2fPef7yguObNZvdQN+P5FhIk8ilddJAWFUe64R2I4LqTEpCS+yH&#10;gZwzizQnpsRm27HddfQmMIZAzAkmyqR3/iB0TDHy6vkzXj57xun5fc7OznG+omlamMS42mi0cdhJ&#10;hNv1W4ZOmmjiJPp0zhGCCH2dc9LMjhiRmL0gcDIDERG/iLJLuSWynppojDXEkBiHEYqbRByFqqo4&#10;OjqiGzpKyRwfHzOOIvpRSPN633dstxuOj+Y8eHCfhw8f8fz5c56/eMZu1xHGQMkIlc1XOETgmyeK&#10;3DgMQkeq6m+uQ1lE+gUl907rWyKWPWVIiItKK3LKB9G7iMgmSqJSB+pzXXuUEyFeiNK85Y0Yr6RJ&#10;yLL/nsok3pJrmehxRkRaIUW02jcXF/QkqMgh4pwIK3MuB4G1mpr9i9IiYpiMJW7T3pUy3xD278VZ&#10;IvBWpJzRSlO3C37vx3/Iex9+hKs9Xd8xDD1Ka9q6wZSMMdIwFUNgGHuKyjjvsDOHQtacGKMIP0sk&#10;pch2u2O9WvPl51+yXm1YzOfknNluR8IoYgc7CbNfv3pJ0UJ9HYYeo4Wak1L6/9h70x7Jkuw887Ht&#10;Lr7EmpFZmZVVlV3FbrKbPaIoAdIAGmBGwszfHmggUWyRFDexSXZ37blvEeHb3WzTh2PuGZldTYDQ&#10;fFMcIJGRS3i432vX7Nix874P1lQYbfAh4JxQaqP3cu9yZhwGjNFCHR2nIqwJYDShi2ij6bRBA999&#10;9S3b7ZXQaIzGaCHSiNZYvSdsV0nm+3EcpMnPGGmit+a31rz9Wrk3jbhpGHEz95omEdXHmMhZxMo3&#10;he4fCtvlteV5ezcW3+V6Kef3SJd7ipHWMrd1fY/vOqFlA904goK6bXh4/2MeffaIB/fvc3x8hI8T&#10;fb/mu++/5cnjZ7x+fsk4Jex8jrYt7cURdXm2pencUrmWuq44PVtQVZrNZk3wgd12Rd9v8aGnnTmO&#10;+gWL+RJnLU3lyLpC37nD6s2K3bjj11/+hradc3x2StO0PP7uMWOY2HY9cYo8uH+XHBXD+JZxSKQ8&#10;CjnJOcZxpG1F1JzxhVAUZE4pwryqFpGwRh8a9Pb3WSt9aLamNOYPQy/kPCMEoXK1SVHWOsjEKeAn&#10;aTQ2RgvZ73or5O5xou935CJ8sNYWkro73CsffWn8LfdvL7iK6SBsQKvDs47SiI5XiYDSiBFHLkYc&#10;zlrJd0sH+d4EIaV0GBOVtfgpiIFT61jOj1guZ2QVqZyQ4JvaSrOkUlRGBFfBj6Qw4Kzj4vwOy9Mj&#10;mkLfVMDF6Sl3z85pKoPWSZqIy/icQuLZ82fstmuW8xm+rsk5ilHQesPl65fSjN/OWC4WLOYLcsr0&#10;XUflKpaLxYFs7f2Es45M5vLqUkShUzjMJ20r4tvdtmecJlxVo7QIH4wxeK/ZbmQu19oSQsSS8W1D&#10;KOJkaxwpBiKJED1GaRHWKo2zmpwySSm0cegsYnllDJOPIuxTGq1lHicmKELBvaB4LxiNQX4GZOqm&#10;YhoDU0hcX67EeERRxqAr5jIVZ2cLqrrm+OSY3W5H1/W8fPWK1y9fSeO0qzk+P0c5x+nZGfXRkm6z&#10;YehHWqM4Wi6xaaLr1iQvRmDGWKxWInRzDm3K/KlE7DVNXsYemsGPRJ3w40AYR4IT2vMUPFFp2qMT&#10;9Ngzhkg/jJiU0a4mYRhDoB8mUvJ0fUdb18xmRfhV1+w3PCrvnwFZc0wRme/zFZ97EcZXItKv9gYl&#10;WUxaTGVRORGmCZ8g5H2eFchJBGlOK7QGmzUVGafrg0hdmovF6CkXIcR+LvfeixGAEXqmnzwkRQ4J&#10;uyeLp4QfRqLWtO0MVxmsNYSQUE6a/L33pBgwpqKundC8koiBldLF8Ey0iJP3bDYbuk6MiY6Oj5m1&#10;DbWr0cqAUTgrxkohJmIOpKyR6UOTVaKqHE3d0LTvxEh1XdO2rRgIKC1N+THStA113Qo9OHj5nH4C&#10;MrPZHKWM5KNjYL3ZCtUTIPuyl1RUzhFDxO/zLmNQKtO27XuGMJKl6/JsBno/yjCImZ3fktqGpm4Q&#10;kwmZs/fzmr6x15X1NRFCxhSan9HqQJZTzlE3IoZT5p+PKMsggkel8MEwWyxpF0va5TGbVy9p66rs&#10;mxNG24PRTCqmODlrTCvGDT54ws6TUxATiJQKPVzEAyFEpjDSKA1aE0Ji9JG+H9lstxgjedgUAjjD&#10;fDknbDpy8FTG4LRmOasJ/VpMNrTCp8Bm2OJjLCLURAoju8210NdLIpxTOtxDa0rOmid2/Q5tZI+n&#10;VcQ5Q9MarIUUM047nKsxztE4S1PL+8gxgDJyT6yhTjW9qOwL5ZYD8VUX4t17NaUPRPC/q7b0O0nt&#10;8IM1qg9rVzmLkdS7XO6myeP73yvjzpBzlH/TGpTsHbRRUq8JEa2kZlA5WRNzEV/J2g05gY9i2rA3&#10;1drToq21JRcN712TGCVftCmRY0IpqadpDfNmxnyxxOlI9h6tsjz3ONlfnJ4QYuLNs6e8evaCew8e&#10;8vCzz7j/4BPa2VKMN6wIRhJF5K8+IOTyvunl/r2FIM/zv/m3/4bFyRn/7S/+ml//5tf8pz/9Bf/1&#10;L/+So+WS2hpev7nEx8hyuSjr4Puv8+6eUsxNxGRwX6Mye3p4DOSc6bpO9gfKcP/eR9y9uCvmAiX/&#10;PowJ/f59/yFDzpv1z/0+68MxFGPEGCtmdCGQxp5hG7g4P8WGyLyZS17kA3GaZL+gNE07ox8GVusd&#10;wzQySy1xjEBiKOvaNHmao4WIT7TDmP0+IZFSJCdQVvagkUz0E9v1Nc1sxjT2DH1PKvOkQgl9NEZy&#10;ymw2KyFsGjFAEn8BTZgGUvQEP5FCJAbPruuFOG5rzmcNTdNglFxCq4sZG+lAC48hc3Q0ybgmS/20&#10;mGHUdY2xhn4c0PvrW575jKDTU84H85v97z6KAGi92/Hk+XNcO2N+tGQcBlxV0diKYeiFGq2U5FEp&#10;lrEUuNqsD3mvBZSJBMLB5GAKgZTB5YSyGu0MyWfGacIHz+jlmayrmpOjOc46gg/UXqjefpqoaqgq&#10;z9XVWzGEmoYyaJHacl2hUTSzllo252I4Fz1TP9A4R1SQQ2TYbdmt5V7Z2jFrWpq2FVdCxPw0+0jC&#10;i/DIWkIMUKj188UcZR1VXXNyekrTtjTtE66v14Qsub0YVZY8KMseTsapx5DRSsRPratJjcxtCUXe&#10;7YpBBUwpoJTkLzGmQy1/6MUMb7USkurZ2RkXFxfMNwu0dbwce46PxKzKGMViMWeaPGMScZkYF1iM&#10;0lSnFav1Bq0119fXkvO76t1+YppkrvQeqzTL2RxrLO2sojqrWC6P+Orrb+iGAVs7dtu+GBlKrrEX&#10;17XzRvZsm5XkI9ZR1XNyCvzpn/8Vf/t3f88XXzzi3/0f/44/+qM/5Oc//xl//bd/xy9+8ed8/fX3&#10;PH58zXaz5vPPPy8GG5kQxKRr3jY0s5YQR5qm4uzsnM1mi1KKxWIBwHa7Zbfb4b1nu93SNCKcPT5e&#10;cnx8wjCMhRjv0UpjZzOcq1iv11xeXvL06VOsdZycHPPTn/4+JydHXF9f8me/+K+sr9YoNHcuznj0&#10;2SM+//wRxycL6tpx984Zz188k/2VNUTv6Xcd211HJvPVV1/yF3/x5zx69KiI9mQ+6bqOpml+a60N&#10;QdYsY4UWq7PmV7/6NT//+R9y5+5HhBipZzO6cWAqc5DOQMplLtqT2Cn1uUTOCqMVbduy6ztCShik&#10;lqlmLSenp+z6Ld3j3WH9cM4djAVvnlGBmDIezp/0Pt/0P3jmJTv9Ytxb6nEhBvIYpK7tE4uq5tEn&#10;D/nxZ5/y8ckSv9uQxx1Ej6k0zlmMUdRNxcXFOTknQpS6bVO3hOjJWZHChA8T9+7dYRw7hq7Hp1jM&#10;DUypFwBZrsnpyTHTOPH29Rv6fsd8seDi9BRrDLtp4uWLF2Iq6RwnpydlHlaQE1VVEcVKharQoUPw&#10;ZGR9GaeJcRhQxST4+Fj2+NYaFLnQqTVjmhi6HWMYyeuMszVaa1arNVeXl/jgqZuG2Wwh8zmXaGsJ&#10;KGKGygrtXs0qLo5bfvzZfdK/+DmbrufN5TXrzZrtZiuGcdZytFhw53jJ8WLOrHJUChpnOT1ecrRY&#10;YEh0l6+Zhg5XUhXrzKH2KkafUNcWVKJb7+jWaxZtw6x2OK1pnBj5LY9PyUqzWq+YzVuUziyWC46W&#10;RwzbDev1hso1aGUYezFyWl1f8/L5C44XS54+fsL987tYW/Hku+949eqKRz/7Yz77/CecP/yML/7g&#10;x+i24vXrV3TrS/7kP/6/+G7HzFm6zQqjMv/5T3/Bf//lb+iiIijL2dkxd86OaauKy9WaZy9egqvR&#10;RgxLnGmEWF072spB8Fgje05K7dphsAamUUTRx4s5zlU084asI03ToBdztFE4Y3h4/x4oUvx9AAAg&#10;AElEQVRWa/wYDuZk8uwYqqpmuVBcXNxh1rQMw0CaRjbdFtfWbHc91/2WerlgfnTMizeXfP30Jd++&#10;eMEmZ+xsjs6gQoJIsR6VulYMHu9T8dKWPNBPE48++5S2aXjx/AXdTs6Ulssls9mM58/F+MjW1SHH&#10;5gfOQYUOLoa9IcZDfpCVwqDL32eUylIHslZew1pCHEVArxW25KNOKRpraZuKedPSzBqsrQjRs9vt&#10;CCEQVMJaMZA1Rs4rffDEJOauXbfl4u4dzk+PiMEfTLVTzPR9z/pqi3WaxfGC5WLBfHHEcnnE69dX&#10;PHv+gl/94z+wmLe0s5bdZsdms8UH2XcqJeZ+VWU5Wh5x5+4Fx2d36Iee1Wp9IJI7a5nN55Az6+2G&#10;y9UVq/Vazh/P7jBfzGm17HmVkrOL/bWTswiIKUACazXT6PFGDDBDTmKq5irunp2TYuTVixdcv37N&#10;rLbUtUMrVYwe5XypqSqq2pJiQKXMfN5ytJxjtCLmQAwTOZvDGW5d1yjjylkmaGWxWnJBHRVWG5TR&#10;VFUjZnVZU1eyT8uFWn58suRf/et/SQieo+VSaifm3fn3fm3JuZF13g90w0BWWepkCiYf2U4ryJmr&#10;y2uaqhZzQyXG0M1shnMWrfQhl9aV1IZJAUIx4EqIcYLVRJ1RSRFL/cEoMffudx0+iIHBpX5L27Q0&#10;TcPJyTHj2LLbdYyjjNl5W+GnvW97EpMFqxnHiTBJTUOurTrUuqyzNE3DUMyM3mviNxRDtp5+l2ia&#10;WnLLcjZe3KNu4zZu4zZu4zZu4zZu4zZu4zZu4zb+l41bAfxt3MZt3MZt3MZt3MZt3MZt3Mb/ZNxs&#10;BP5QRPWeGPmfaP7c//uHX+fSoPhDZPj3SJO/gwL/LtSBIqCLE79QbTTWwKyx6BwhStNX3/U0swXb&#10;YcAqIST2IbAbBnzI7PqRFKURdblYcHZ6gqHC2EbIOWR0FsquH0f6cWJKELKmTTVaK5bLBdoofEi0&#10;TUUIQmvRSh9Ez3Utjvc5JmJIpeFYKEa5iKacE6KRqzXOCR2oripyjFSFQuFjoNtOfPmrDU+fPObh&#10;J5/y+Rc/pp0vcNrhg1B6Jj+JOHLfzKo4kKBEgJq4SYDfi/OF7r6/LxzufYgivBYgtCriZGmeFmLw&#10;+wSUm/f9QyLynphws8nsMF5+YDwppaSxPAmlMKPQyqK1ZTeMnJ0sCnkxo3IUoY02tNYxtzVH9Qyl&#10;FeMYiShMXWFRpCyEwapyVHUFFt5eb/ApoVJmHHpq61DJEMbI5GJpfHSHxvHCQ0YZi2sMupImMaUB&#10;lYRkYKTRPYV0+JQpZ0wln4EojakaQ1KQjeHo5IyqnYtY5eiIpq3QCVIIxATGKqqmop47EoE+BB6/&#10;fMnDBxe0dlEIX+FA7/Ixoq00HQNFXJGKUcTIFEa0QmiMWgvBXYuwybiI0jCf1dSVfPYQAjFIM1uO&#10;CR/luqcswv40RVzdsjyr2I2ewUfiNJFjwGuLyhqlLFpZSCKEnbWNND8gdIHBR/oxomwFydB1nipk&#10;0QpQ4UcRQzd2IXTOQgeTBqXINI34KNezmc1JWaGMEYrFODKbzWiaRqjLPuC0I/uJfhxlnokipPJ+&#10;ImsRCqucIQvdM5aGSuv2iAOhNuUgDdRhiviQiAlCVkyTJ6dIW9fYupIm9JwxRnN6espsPuf8zh1e&#10;vH7L9WqD9wk/eHo/yXMdEilDVVcoCiWeIMK6HEFH2sqQssGlRAhCF3HG0I+ecZJfk/cEFaRRqpBC&#10;LZoYIv008fLVa968ectyseD8/IzTOydY3TBOhXZml2itmdcNafR0wwQokhIDCGM0OUb8JCSiPZ3Y&#10;Gv3eGlMmiHfUxtKIhBLBDoi43FmL9xEQEvVqtSliTxE0VlVFXTdUlWOaJoa+IyfLyxdvef7sNd5P&#10;LBYtDz95wKMv/ndiTDx98ozvv3/C27dX1LkughUHWsgwddvirJWmqAwqZRGc64zJSshqFCJeobzu&#10;P5vRGqVkftVGQRGdkxPGiPCFIsSqbIXOimma6HY9KsmYG/qRqs5kmUgOl4ry/CpAG/OOqJgRsQIU&#10;YwQhpZnSgBeCl6b1Is4VYd47onwqr2uNLYLeGw29QMr60CQsDWyaFBU5Q9U0fPqjR9x78DGzxbyI&#10;xCLej2IEQiLlSPTyU2LaC7qkkdZZxzSNwqbW8uwaleh216xWV7x5/YJXL57StA3GeJJKSI9mgpxI&#10;SQS6l6srFvO5NCSmWEjpGqMsIWRsiLjKUdcV4zAQi0BXK4VRQmUfizlNRUVSQvnLWbHZBDRCWY3B&#10;k3MoLZdi4KDMYbH67fwoI53QRYSs9W/nPr8tpsoHkrhSSsiQheQVYzqI+JxzoMx7r3nztfdi/Bgz&#10;zpnD643jIK9rrYgttC75SjpQL+X7gjQhhohi5N7duzx8+DGfPHzIJ59+Qts2XF1dcbVa8fU3X/Hr&#10;L3/NZrMlZnCu4nh5xMI1RG2JxZRFG8Pp8SlKaWKQcbtcztApsnp7LdSklHjx/DmnF2eYSkR8y8WS&#10;Wd3gi7jxzfM3PHn6HFfW22GY+Pbxc4KHk5NTrq4v6fstTVtTNw1ffrOj2/bS3GrS4Xrum9lLiy4h&#10;+CI4r95ripe1UR0a5IXsblAoTG3KM5QL8SYJmbFqyFox7jqm0WOsNAj6aYKsGEcRL4zGFNpiR9/3&#10;B5G6c+5wD3POWK2FlJay5DlZGg33RDpTcg0fPMaZgwhvbzKik0wkpphj7BsrsUImTcEXcrljGHoZ&#10;89pglMzFVoNRmSlHnGtZzJfMmlbGZQq4eU1dVxzNZ8yckYbfQqG01tC2M06OTzg+OmE2a5nPZyJ+&#10;GQYRFntPDCOVTkxaxJOqkLY+vnfOw4f3GCfPMAZ2/ch215PhQFoXmuSKN2+vCCESY8ZoA1qEEfP5&#10;jIcPPubs9JwQBrIWUWXO0PcDu92OzXrFerPierOh3+04OT5lsVjgg2cYeoZuQGuLNpZZO6eqK4Yp&#10;Mk47KmNpKk03jKh+S9U2ki/mSJgmIX8aQ1Yiar8pwLVWqH4xRlDy/JOl4V+rLOY6ZbyGMh5AoasG&#10;TY3NYKrITCmaceTZs+fseiG0L+ZLLtoLMFC3NcuTI+5//DEhBHwMrFZrnr94Qd8NYmxSRvN6dS2C&#10;yRCxaKboGVSi0REK+TwmRbI1yrTy9TRhrCP4RCai0Zyfn+J9RFtHN410wwCVmHCt+5632w3zuYyN&#10;xWxOUzlpvlcy6yYUs8pxNG94cO+umD9MA9v1ijAJpb3rOlwx2XGFjmutEUFoaWw2VsjhKknjNsW8&#10;KqZAChltLdaZA7nRKHkulTH0U2AMxaQseMZexHNN1dKPW4ztWRwtyVozhsA4TVhjDxRmVdYHYwz9&#10;OHK1GkR8YCuWsxnzowZMJnihYApkPItRiBa6cc4RrWEMntF7Mkpo2EZR1RaMKoJHecadq6nrlmkK&#10;OOuZz+SzxpjZ7gaupo2QW2PEOsdi3rJYzokx4KxhNmtw5flQStPtesZ+IsTEOE1kIiDEu7adYY6W&#10;GKOkGV4Zul2HUi0k2UNPfqJtF5LjxUDT1FTzlt0wSm6RM5th5NXbt+QkhOf5fE7TzGhboUQqY0Rk&#10;nWQv7Yyjaesbc7kT4ygfCAQwitF7piAmXkoJHVorREBrLBExK0I76qYYjADeB8ZxAmUIEarIYT/1&#10;zw2tJO9SCsbJg9Gc37uPipHN3Y/Yrd4Sp4FuuyF0QzFKCCitqKpKBHxK41PEKOh2nVAGAaMVzhqi&#10;F2MSZQwxJHa9XNf58cDCe9abDZvNjrqyKER4lpG6Rc5gSdic0CmSkX3ZMPRUwaKNY9d1UgOZRpRy&#10;6DzRb64hyt4mIXM2eyOmGKic4erqNS+eP0VRciqdSTlSVTLOrTJUylEZR105jIY4DmKmYUV0GGNE&#10;GRHPTD4fDJOU3ifH+QeN+/iBesL75kDqt+pWN//fhznaDxk8ytfF/Ar9W/WvD2tquZgOiSxQHSjR&#10;IfhCpawZRo/WRUxjpCakUhKjDCPf56cApIMIvKocKemDaU1KQiLfmx7lkifEJGtlSLHsXRK6mHZl&#10;EvN5S54MKgVy8KQs+dKiFvO4o6bl8nLF829+w+tnj3l87wEff/ojPnr4kNnREusM3ieiSiSlimmi&#10;WGcdnociXNyba+73FtoYfvbTP+Dj+w958vQZf/YXv+A3X37J02evmIaemCKzxZzFYsGdi3M++uhe&#10;MVPjt8wW93+WtZQDkfAgyd/nTEnWO7Ofa3lXL9u/x5v38Ifqkzd/7v7XwdTtd9Q9U0qsrq6IY8f1&#10;9SUP7t7jzp1jlNGEsQiIi6jEVY52MWO9WzH5EaBQ2DU6QwyRzW5HO5uRlSVkhTUOY2U9SDGSmaQO&#10;Yc2hlubHkRgCV9fXPHn6lIeffcrp6RkYQx4y2lg0QpBWOWN1RZw8yQeSl9xgGgaZ1wbJoXxMoDLb&#10;zZrjo4UYlDondYtpwmjNFALrzZquGzg6OpKaGGBEdVgM3tLhPjjjpIaaMiGV0WRV2a/IRjWlxDDI&#10;3DlOk5gaxsRiPmdxfMLR8QkgJPB5IyT6EDyqatDa4MPEZrNit9MlN5b8GyXGZSGL0WDvJ3Z9j7aG&#10;Kkz4FLCVxVUi5DTOMWtnGK3ZbLbs+oGT40ZMK/b7gqyIKVBbx0XlWA4D3XbNMAwMvRjIoY2IQK3s&#10;6ScfIGX8MBH9hEGhtJHnLEZyKLR3rQk6EGzA1QZbjLC8j6QUmYIYO6VSG7ZWxL1GW5qm4mi55Oz0&#10;lC+++Jz1uuPLr78SgwM/4afhUGNIUYjI0zAcjAcymaZyKGZkJXUhMX0JBB8wQcRSThsxajkQz2PJ&#10;XaDve54+fULXbTk/P2e5PKauHNaICdfR0RG1tRijOSlGTnVdiyDaKubzOav1BuccXdfjrAVkHhXx&#10;uNToNpsNi2aGXixpXMXdi7vM5nPZB1xfs1gsODk65uzkhK7r2W63BB/wfmLyGVzGOINNjmnybHcD&#10;VVUxny1I2fD68g0+fMPjx8/5+R/+lM9/70f84c9/wk9/9gd8/91T/r//+J/41T/+im+++Q3L+RLr&#10;JJfZz2VjP9G2Lc45Eb6VeVLExcfUdU1f6Orb7Zau6/DeC6XZSQ5cVxVaG4byjELi+PiIYRjYdR1t&#10;O+OP//iP+Vf/+l+zXm34kz/5zzx/8QKVMvfv3+eLH/8+p2fnHB8fMU0dby9fsllvUGTevL1EJTHt&#10;CjESkvzc7XbLOI58+eWX3Dk/5+L8Dv/4j7861L201oQQDiYts9mMYRjl+c6ZmCLTmPjLv/wr/sP/&#10;/f8QUsRaR9O0Qo+OmVpXhSieS82XstvUxOhBQchiclnXNWkcy3mI1N+rtuXOnQtWq2s26+vDPnt/&#10;TrXPJ/fvd78H3+cdByPKD+Z8lYsg1ijy/v+QmYIvtsGKs8WCf/sv/zc+uTin1RBXb1DTCMnTVhqa&#10;BlfVVE3DvXsXVJVjvV7RVjXz+QIS7N6uSWRCmLj34B6Lec2b18/p+w5jq8O+3FqDzpn1+hpy4uT4&#10;hMoalvOGBx9d8PDhA1abNY+fPOHFs2eEybNcLjHG8ubtW3jzFu+nYn4s8wwZpqkXoxEfDkL4vu8J&#10;Se5r2zZYq+W8SWV8MaW82l5y+faSrozbzXaH90HGatNQzWrunj1g1rb0XY+1mnbWoI1hmIR4nJIp&#10;Zw0D4zhRqYamaTmtj3iwXDJNE+M4kpXUoZzVaKKsL0TmdcXRoqUymjhtZK3oe6yRdTYlqdOFEAje&#10;g0rMi3GXnwZ2qzXZTyxPj3EKKqtFPHrnDu1yydu3r6nrClc5XOU4Pz1mVjvevrimdprTo3OUVnjf&#10;ozW8evOWfvJ89/gJF/cf0NYtT1++5avvn+Dmp9z/5BEndz/iD/7FH5F15uWrZ+h+x9/82X9Bhw7L&#10;WExJA3/zd//IX/3lf2cdDNFW3L17wd07p2IwsF7z7XffMyQwsxnaGFwIDNPI0dGSpnY4qxmHEa2l&#10;jur9hCaxnDfkOKFSpHKO2tUsl8foqmKIkcaJCXkIgaNlS06BycPT5y/w0dM0DTlnphixylJXNZW1&#10;7NYbfPRE3zONI9vtjm7wOFfj2gXfPHnOl98+52qM7HRFtIYpZfpxwlpHO28hZmJKZKXE9GNvkqE1&#10;kDk9PuLh/Qd0mw1+HMVw8/SUOxcXvHnzlhcvXmCtxU9TqYUaUi423yWHEyMlEekSIyjZd5HFkEqp&#10;ktMrEf1jLEYpOV8sNYWcIqSEqSy1q1i2M2pncVbL/nY2w1U1kx/RKjP0sq5WVSVG2imWdcyQstRv&#10;h2Hg+uotp4tF2TtpWaNyxDlLVVfsdjsef/8E4zSuEjN0peBHjz6jqixayX542bRU1rDdSR633W5Z&#10;BU8KAR8Ctqq5//HHfPzgPsv5HK2g3+1QxrA8kjXFWMejTz8lpsR6syHEjDEWkGvx7hz/oD/HlLqX&#10;nzxBXHNk7JUccdvtePSjR3z88QPmbc2Pv3jE5lrMY7rdhsvra1ZdJ3kOiRgnQtCEMLG6uiaEwMnx&#10;CY8++bTsfyR31sZQVU4MSZUYG6TJy9lBjIQi3NbKiNESUl9JOaO1xSAmpEZrjo6WKCV14ZwiRlso&#10;Zjveizl9jPFgJOqMpXaSg7lmznJRlfOeJHWeBN22Y+oHtFJMGValHtc0LXfOz8nOyTlEmedTSvhx&#10;xxQSVdOia3sAAqQUaJxjnDzddsMwDoezgZwzq+uVGIDWjtl8ycnJSTHxlbqN94OYaOWANaa8Loce&#10;h6Zy5AgpeWLK6EnE9SkVczLenf9XriJFodL7yROmcKjX1c6SbhiH3cZt3MZt3MZt3MZt3MZt3MZt&#10;3MZt/K8YtwL427iN27iN27iN27iN27iN27iN/8n4rcbhG3+/bww6NLn9DiLWD5G8bzaO3qSa3vz9&#10;nxa9718DQA7qtdrTmwsxTcnvexHsNAmh7s3lFc18TjtriOXl67qmD5HJD3R+ZNeN7HYDq11PQFFb&#10;y2LZYrQQkCj056YtBGkfGQdPN43SLDwsmc8N1uZyjSLBp0LgeCfyjoWKDAg59gYFFqBpWvLQM6uk&#10;cSb6QAylEcs5nLHkHItIJrO+esPfXb7h+2+/4Yvf+wkPH35KM1vgI2ANISVCEApiSntxXNpjud67&#10;bz/UEL6nyoqoQBrVnQVXCTEoBI/R9kDZ2r/Wvln4d42jm8K8/f2/2Si8bzTb07MOr1Wuo7GFpqg0&#10;IXimaaRxLX0/0FYG7RzbbUcotNTKGsG5KxGuamUwgC6izpQzrqlY6iWdD/Te03cDPkoj19FyLg0S&#10;GWmqSh6jpHlzf7h/k8BrrIVCCMx7WqAqDR97KhliimC0Y9cPhCiiNWdFbNc0DXVd45yjaVtsZQij&#10;kEtDzISuY960fP7oR2y2HavrNTsthB1Oj9DWUdczYC8UjeWeCqVJxHGlOTylQpCOaG1w5oA6O4yT&#10;lKIIWNR4aGLMZFTWpFSoSEbR970IGwHtrBAZ+wGlrYihNLhKSJlh8gyDx+iamRaBRwxByKFZM4wj&#10;wxgI44S2FqNhmhSKxDAYprFlNptztJijtZXmIp2x1qE0mKoG5cA4tKvYDQN913N9dcXbt284Pzul&#10;rhs0Cucsw9jJ9dO6NFYidKsUS4O9iJvbWS2NmyrjtEUpoaKofYuHShgtgmqlgnx2pRmsmDi4QrvU&#10;KqOtwWRNTkaEiAjxc9cNXF9fM3SjCNTWQu8U8WtA6UyOHhADAyER6fIaCoslmYgzCqszzllGXws1&#10;NTlCisQk1PC4F0ZYxdw5aXLMmd2uo991XF694eLuPebzJTWKfrvFDyPz+Yzjk1PUZkvfD2ilmSYv&#10;zT1WGuH2Qmdp2MqH+WT/nN8kcVZNUwwJklBIYzwQtffPGHBoKKoqe2hGFaGHLaJOES7t5w5jDNvt&#10;lsePn/Dtt9/z4MFDmnbB0dEpxtaMw8R2uwaCCD0KkUQbg1XyHMQoc/cUPSkp4uTJRlMXaqctn6/g&#10;HOW5L0RopYUEnlCF+pjLZ9NYZ4jRYwyFElK9R7jbN/Xvm/mE9Kjfm0MPYo8yPyal0BRxfJl3TKG7&#10;3px/b8777+b5MreW+XY/D2j1vnmBNAIanFKcXpzz4JOHzJYzlBGxq9aUtfOd0L6ylrZtSSkxTdNh&#10;ztdaYWvHWCjM5ETf7/jum++Y+pEnj7/DWSXmJjnjCplof02EGq8Pa1b4QLgChWZoqwO9FqXR2hJ9&#10;ICu5t2ovCK4qfBGGpiTEomkacUaEGbWzQgk+3BMxtLlJt/ww/9lf3/043d+3D8Uw+QNjmBDCe2P8&#10;Q3Lmh4TJm2vs/j3oA83SFAJ9wtpKxpWyQBRCJiIU7oeBoR9QOVDVNZ9+9hmPHn3CJx/f597FHaqq&#10;4cXLl3z19TdcXV3z6vUb+k6ESTkb2vkpKSnJb3RFUpYQpKnw7OwUlMK6QkYi4aeBcdBQGc7OTlFZ&#10;MY4TSRkW8zl1WzNra8ia9WrLr7/8lhcvXjFMkwiDamnIE3qQw2hD3/ekmFgul5yenaCNYbvZYZ0T&#10;6qB+R2rdCwr213lPndznaiBkQe+9CIa9f29sVdYVoVIkxoD3o4gN0IxDL4TL6NEmU6uKnCLbTc80&#10;BULoGYZBTJO0whgtpLksc4grDaMibqsODfx7Ubgx5gBXlbEjnLVKyXXY00/F8CKJaYeCkMQgxllN&#10;TCKUxxqCn9B1gzU1dWXxPhG8p6pqmrqlrcTcQjHK66fIdrtGkYQ6uDxiPm9YNA211eicWM6WHB8t&#10;qWqZg4TSKGI7pUSYrpWQnsZpwORApOSeRnJPpTUpgJomtNLMK8esabg4P5dn2YiwbRh61us1MScq&#10;58gOEXBpy9Nnz0RUqAxN5ei2G9r5jI8ePODoeMHZ6SnkhA+BzXbL9eU169Wa3XZXSFWKEEeGYQTl&#10;sVUtInYr5glWG3Il+WlSYJRl8lGMosr1zygM8mzkFJmCLzlWhmks86wi5SIoTYqcNaOfhJCVsxi0&#10;NA1KiyirSOsOZHgRupXGYmsxWguRu50RgGEKxCzGODlD9InlfMnFzy8kp/aBfhrphp5d14lQHNiu&#10;tgxDR9dvyNOAypH5rEVph48DPr7FhyBigfmCo8UR83nFfNayXMwPRMQmVLS+xToR1G62a7quI8bI&#10;9eqabrPl+PiIWdvQtnMxtglC7VLKkZNGa8O8bam0Yrtdv8u/tZhGKBSqqXDO0vdCpWxcxfHpKd4X&#10;AhhKbF+0JkSxhlLGUtUtRhumybNYiHHHMI7UMZF0xmmN3+0Y+45+6Akp4aNn6rZcb9ZUbcvy6Bij&#10;zY35GEJ5jyklvB/ZbjcMPnJ+Z8by9AyjNd7vSDmSU6JuGqwxTMPE5BXK7M1uMuPoS54USTkzrFas&#10;uw1tXRcBUJKm6dG/E0EdHRfjl0jMIjbzMRLJjNEz7jbshobVbotWMJ81JDJVMW1QSJ4bghBXYwZX&#10;7almQhK0WRrzN9tNGekyPQ3drqzDudDkK5T4O3CnbVnGRAyRq6srXr1+LeZvdU1EsetHQlQM40Rd&#10;O3a7HZVRqP0crBKLxUJI9OV5CMFzdb0mq4xxFmut7LnnTgxNnMMoqJtGzKyiCLOnIZNzxBqN9/7Q&#10;uI540xG8fO5M/mfXV7Q2QirUmkTGp8RseUz7o4r40X2G3TXXl6958+IFqzdvud5uRKTvDNaK6ck4&#10;jsToySV3pgipVRYRgdALA1nBNEluD9CsNrTtnG4YReRjKpTKxLBFZZg3NVM3oGKgLnPTMI5kbbje&#10;dgyT53jeUhkxQyJltEmoGBm3G6ZhIClTjDlAqYR1VkQw/ciTr7/lzbNn3Jk1GJ1FoJahshVWG9q6&#10;whlNbTSz2oHyxAxpmgiFeO5jxDhL0u/2/957yZP/iVpG/oE61b72cFOY/GHNYr++pxsCmN/1f9/P&#10;pcUk7YfMAG8K9FOSZ1RpdTAgDClhk8Y6ofqFXIyiskIuSJbvKb9CEaZMk8cYh9ZOzFkOhpXvG1ha&#10;K6R1hZjpEeX6BBTZZFLyaONo6lqoi0EIsylr0ArrHKYIok+OZlgr+eKbZ4959vQJJxd3+dGPf8yD&#10;jz/h+PiYjMFHzeQ9Kb2z78qH+sLNWmF+tx9UmdPjY85PT/ni0Sd8/e03/PKXf88333xLP/QolTk9&#10;O+HHX/yIe/fuE2Mq9aF3OXJKGWNu3AN10wshHypgCiFqgiLfqEfm33p/7wT2H977D3Pwfb6/3//+&#10;loFo+bnWGpbLIyajuXrzBmccv/d7j2SvqI1QSLXMPbYyNE2Fs5ZYRElaq/I6lnEY6LqOb775Dusq&#10;6vZeIXIbrJM6ZvSebrNl8qHk/GUuM1rEwIsli7nQyqumkfxSGazSZSQl2TPFQj6NgegDCrkuu25A&#10;G8edsxNQYkaiirCRnAnjJEZQRoOGbtcTitGXs1Zo82UfbUr+JzU/MasKKRWThv09KhYSWsxNZd//&#10;bh80TAE/Cv170c6ojbQPaWtFxBYUyYsxl1GaYRJBP0phrWNSRRBrLBnFeruj6zpCiqA1pgiltBax&#10;q7MO6wJJaWxVBLsx8+b1G1JCxNfakEIGIwIpZQ1nZydYY9iurlmvrlivVqxXa3zfsfGeuqpJORNi&#10;hqyYhk7qXTmx3m6J3tNWjdStlJJ6YsqoKYB1WJMJPjD6CWs01jjJGbU9GIwmpDZV4agrERxbW9FU&#10;Dc5odps115dv2Kxht9lCfGcKoSsN5f0YJbXAuqoONQytNZMX0fA4eUKMjONUzHsMPgQqOAjyU4r4&#10;MPHm9RvW6xWL+ZLj42O2uw1tO6NpZiyWbzm7uMNiIWTXfY3C+8DLly9Zr1f85Ce/zzRNwMj1Sijt&#10;i/mMqnI0zZyu69DWcLW6Ku9dsb5eoY3h5PgIYwzX19cYY6U2CCyPloxDj7GGKYyMeaRdzgghMgxT&#10;mXIt1racnd3HGjHX+uu//nv+5E9/wU9//hP+r//zP/CHP/t9fv/Hv8c//MMv+du/+e/8+tffinHD&#10;MGKriqpqaNsZlRHx2n6/v6+b7eemtm1p25auE2KrPIc9bZMP4knZ3pWaT4r46Huq4eEAACAASURB&#10;VNls1oQYuPfRPU7Pz9ntOv7sz/+c7x8/xWrDp5895Oc/+xlHx6esVmuur9+y2V5zff2Wp09esN50&#10;bHc7yJEi2yMmGWcxTIf98sXFBdvNVs5u9gZfcDhLkuuaD7VojaKuamL0fP311/zh85fcubjDdrtD&#10;aU0OGTRFECqGGClnEcCrw3ZYxKIKuq4YAlSuGERAzBFQ1E3Lp5884te//gdi9O+dQ3xoeHLzrOJm&#10;/eBDU5Rc9nokjVGyt81lzauM5g8+/xE/+/wRF8s5jBvC0DFu1yhgsZjTzFrquqZuWhGvKxiHjqZx&#10;zOcLFIrLt9dy3VTi/M4JJ8cLdrsdq9UKax2z+ULyt5RQMTGOA+OuI8WIU4bq9JgH9z9Ca8P33z/m&#10;62+/JcbA+dk5Td0SU2Kz3XG9elHOphqquiaEdKi/DuNQxKummH5KfcxPk+QyPpQ81fPs6TMu375B&#10;G411Vs5OoszxF3cvODo5oW1bmefLGV1KmeVygfcjzlk5C6kjPkVyUEyT1Jxz6wBNCCNjtxJSOTAz&#10;YJzFmIyxsrfTJJy1tLWjrjQpBkIYCMEXwXp1SBL6rqPb7bDWcnKyZN62PH/ximdPX3H15pIfffqQ&#10;eV2TU6BuZpxc3GO2XHK1vsanyPGshQxnp+cs5i1Tv2bYrchpoN/15Jz56KOPcJXh1atXhClQ1S33&#10;P37I1dtLvn76nDFr7t7/iNn5GT/9o39BXVc8/v4r6jhw/eIpm8vnGCJHixn3Lj7i7371Ff/tb35J&#10;qhY0bcVsueDB3TOMTry9XPH0xSummAhoqmI8UVvHq7dvSDHhnJPnIMZyhqEgBU6PlzSFqI3WkKBp&#10;5izmR0wpsqxbzu6ck1KkH3bM5xVXl29IIfL42VNiyof6auPEdCbnjCnk62EKbLe9CJqngLINKVm+&#10;+vYZ3z1/y3pM7JKi15DLWdPyaMnJ8Qk5w3q1ZbteM07juz1bsTmqKssnDx8Qg6ffdWKSoqTW9vr1&#10;K77++htCCDhnDzl5VrmYpJXz7HJ+q40Y0iqlMIBzYiSWcybHQIgBbSzWaowCAzTO4KyiaUTsnlJi&#10;1s5YzBa0jaOpall3nUNbMcvrhh7nLNOsJUQh0qcg+1KtNYvFMWfnF/KaZe0duh1hEMF/P4wMPhzy&#10;9ZOTI9Bi3BaiGEDLWZ+ibSqcFpPcRdPS1o4Q5AwmJDnj3Gy3vHz5iucvX/L3f/9LfvOrf+SzTx5y&#10;5+yMxXKB91KPaJqGtm2onMUHz/F8xrh//xmqqqIqzzaAs5V8JiO1zP2aIfuhyHa3pRt6rq+e8cvd&#10;P2BSonGyP523Ded3zjk7O2V+fMp6t5Nnu3KoHMlxxE9yjrteb9n1nqcv3lBXYpJYNQ3aOLR1JKWL&#10;EZiYl6SSR0k+YsTQtPQWyBlOOdPPYjJGAlfqsc468Uco5zRZv9s32PK7Qup6Rhl5/SRnL9ZVpCxn&#10;hhfn54TjYzRihq8UDNPAdrcj5oSxYjpgrSV6IaaHKCZY3373mJjh5OKc5dExi3aGUkrqJDEyhkDI&#10;Wc5bxE0ZrTQo8N6z225Biale8nK2qfdrn1L4WPY1SstnSYHdNJa8W84Wq7phGidSTFhXYav6xvmT&#10;Yxo8Q+cZy/dVVSX1Lgt1U9825NzGbdzGbdzGbdzGbdzGbdzGbdzG/9JxK4C/jdu4jdu4jdu4jdu4&#10;jdu4jdv4/yl+lxj9HUXqn27+/pDofrOR+EOR1ofNof/U+9k3je5pRtZYlFaEELGCryZGRfSJmBRj&#10;iISYuLpecefijggabaRpZ8yVpguBup0x+Ew/rRmmwPHpOXXTAtIgobMlpYirKtr5HKwjjxM4Ea+M&#10;KXK92dDW7YHUIiSBLSF6rKrEzb40dzmlaGczISEFzzQNxOTR2mBNRW0dTkNtNaF2jONYiOIGUDRV&#10;Jc0GKeCMIsRAt77kL//rf+HJd9/yxY9/n/O7d2lmM1xSRGuF4BqFHh2iNIj+0P36rcbx0gS8F2DO&#10;ZhWnJwv8GAERbHNDrHdzfPxQo/B+DOzFWzfH1EF0f+P7b95/EfopyFEagHMqNLnIbrOlsQaVEzFr&#10;CIHNbstgLJW1nB0fUylAaawWqaLQCEf6zcRsMedsMaepak6BXT+y3kqTATGQNVS1pakrUhjwIRCj&#10;InhPZi9oEYGfEOusEF+mwFSaUMQ5H4QKbcgpi0t/Be18znrblQaSVhoGrJCtRUharpWCmDOZzDiM&#10;kBJ3zy948KDmu2++J42luadQ6rUS4SakIoymCIkTrrIHUfK+GV3rcp0PjXwibK9sRfIj2kiTgvde&#10;mjqUQWVV6HAVMUdpnthJ80TImV0/8OtffSWk96y4c3bOfHlEUzfs0pbrqzU5LVkulmjlyEaBT0wh&#10;cr1e8fZqwzBF5sslx8dLaZJOgWma6LuRy6sVH9294OzkBKM15kC7A2UqrGtJ2pKVwdWKYfTEKCJl&#10;7wuRSsEwDGy3W3wI0hCTkzRgayWGEmicNSznMxaLGcYgxMhIMQRJEDyESNaqmAIo2qYRAWrKNNUM&#10;EDHioYmyPDuTn0QcrxXLWcu8bWidZrvZshsGrNEsZjOGcZTmpqGHLIQK7yNkaeAx2ggBUmmyDSgV&#10;0MpR1xofNYtZLc3HkxfhRPD048g0epQS6lk2Rhr3i7h26AYef/cdy+UJi+URTSNzXQiBu3fv8R/+&#10;/b/nN19+xTfffkvKSsZc5j0R734ec1X1bk34wDTDlyaevViprkVsOQ0DQvXIeD8WAas6GIzsG4K1&#10;3gsPDFrfXGsidd3wxee/RzNrefXyNePY8dmjz5jNpAn622+/YRgG1utNocdYum7EGM+sqTHaFGG3&#10;FjKpcySECh+CRytdmgeFipZzRptCQFbStEYx2yDLPIeBECeGoaOtDXUtouQQI207O8yt+/lY5sRC&#10;qlaaIOq9IpCQxjxrtNAkEwchuDQX1eU6F4qwkgavfZvgzebePalWvi4GBOGdYCfGSDaJyhgWiyUP&#10;7n/MnfNzjFaMY0/XxfJ/C9Gjrg7C4mEYDtQvkIY4V1e01rIsBgpXb6/YrHvCGHnx9AnDdsPx0RJb&#10;BOdZa2aqFaL46N9rPl4ul2y3G7quPxAwnXNkFPfu3cM4y/ePH8tnK0TImANKayE0WytCGaNRSZFz&#10;ZJqkwdspg8rgCiEsFqHpXhxY/AaK+PTdmvihycvN+7J/3zeNCW4a0Nx8hvaimptr9P77buZWN3Ot&#10;d38nX++p5TnL/N71QnVBKTHxMJrzs1N+/tOf8ODBfT766D5V26CAZ08f8+WXv2G12hJypm1aQshM&#10;IROxhcwlxg0hRRptaWYLlILWNiyXC+q6ISURUCql6ILHVop+2FE3x8xmc/qupxt6qqrCaEfOiufP&#10;X7LbbNBKs173+DHjp9KLmwJDmqS52jghplqLqxw+eHZdh7XuMLfkXGjRhexujBF6YLnmVSXk92EY&#10;ZOyU+Wkvft9HXVVM48QQRfgxeU+KgXEayCmi0CJGTiIOjzHw9u0bttsdwQtZHRXfo7wbYw+idQzF&#10;NEYIy8ZqIU3t731WBwMEIaVDiB6jhLYparMkDZsaYgpoJULfaRoPDKYUxAAh5YTTIoWpLFS2xhfC&#10;ZtvOmbVznKnY7jrUzAoZzMAnn33Cg3v3+OzTh5ycHIl5RhHDkAJOO05Oj2gqS8oBP46kJHOEzaVp&#10;OE+oOJFTFvp4FHqVMw3OWLRSpBgJk2eaPEkp6tkMW9fELEtvVdcczYU23duJlEDcsjQpG4YxUDdw&#10;eb2iqQyExHbb8fbyGutEhFk5R902zGYzTo6PuTg7J0wTXdfT9Tu64Yjtbsd227HabBmGgX7oaGoR&#10;LcxnM6bgaZqKtqnJKUNKIuCcPEoH6qahnRnIipAgRn9oCFdK0fUDfhqIMdL3IyiHqarD+qbUhN7J&#10;vyutaeuWmCQvritHZTXztuHRF58XIZGYCu2GUYR1ITEjE6LGjxPTKJRovfof7L1Hk21pdp73fHab&#10;49LcvK58tUE3AIEtEhIjFBQZkgaQNNBAoREnmuj36RcoBFKKUJAwIhoEGuxCd5e9Ju9Nf8w2n9Ng&#10;7XNuVqEaCpJD5qqouCbznnNy78+sb+31vo8+CNFQCqc0i9qjKtmzbYHRW9LYEMeBvusYQyDFRIqF&#10;kAqSfmc2b684P79iOfM8f/6M+bydxrlit+soyFpaFdC+wcTM1dUlb96+JSYRKZw9fswnn3yKiRE1&#10;NX733Yg2IjKK40hTeYzWpJgm8e87k6y9QZqs/2JI4/bmWc6gtSVMNK8xByHX3m3ouoHFfCH7aHm3&#10;99bGoSoRzlXGMpvNhIKu8kTfDiJq72Uc+8pTcpnIm5IDSs4nAo/V0ZLu/JLPP/+C87dvJxG3o9v2&#10;lCymbrWrqKuWuqmpZxXWWIahpw+ToVXZG19Yci6EMaNUIYZAPwzYjZBR67pGFSbTICfETBS2HhlD&#10;ZGGOpDG+H6SZWinGmOlDxFU1zlmhjSs1mXgJjU5FJmJdZIyZtqkn0x0x2lJK8uQ8UQOddXhjKWkU&#10;8nDOYD0qZWJMlKI4PXsswh2lSCky9APr7Zb9Dc1hFPFG09DUFsgiZNPT+NWOzU6uUV21IuTVClSh&#10;GweKbqZ/W+GsO5xT4zgSpwb8lAspTfmPEfobWah+Jef/APk79/Z8EWuaiWSojaNaWppFQ7ua4aqK&#10;mLLkcONAAcYhEEOU3HKa07PZHGuNiMa0RWuDsR6rNCEmuu0t/TAyn88JMfPm4pKcM95XtG2L0XBz&#10;d8esEaFr2PXUs5bb6wtiUXQ58vrNJa9enqMpHM0afvzpRzTVTIwV5ATO2O3otzvKbEbKkZKVGOPl&#10;xBhGus0d//bP/gJXMmcnCyqnCRGUspQ84l1F5RxGZbyB2htCGIEiBlEhMEzCm6IUQWWUqTDWiulO&#10;zigrRmQp5b+X6L6P76s5fZ+Q+bfVRf7/XlOpd8Lz7wqpD/9e8JJTzihng922IwU7CeA8Kio5Y6cE&#10;k9nNXggcYyIGMSrIgFLpkO/uyZcxBsIoJkrWWjGtUSJcmJZHzHQOHVIixYCvKmrXkK1m2Cac9mJ6&#10;p5QIdJB5abRiPmupa8+uDwybHd98+StevPqKjz/+IR998DEffPghrmlpq4qYixgGlkJOmUQ65Mey&#10;l72j65aSUSVhrWYxa/gHv/e7/PjTH3BxecXN7Q19GJjNW54+eczRyYnM2xAo5e+S1o0x5CQCWT2d&#10;k/bnLKlzSB5USpmMyr5tb3HfbOq+OdX3jZnvjpPvE8/L+UkMc6wx+LqhMordesPV1Q0XFzfMPngP&#10;YwvOZTHvLIm+2wpR1IkBQb/byZlRKXJWdH1HCGIU97e//g2royMab6dznpjSubqhipmuH4hDFKGW&#10;0cSYmc+XWO+p65q6rkBBUzdY56e6EMQwEoYRSkJlsZBx1tKnzHa7YRgjrq7xVYOrKo6Wx9jKUSbR&#10;1V7YnxXstju6fY6dM7WrGUtHmUjJ+9pIDFEMzLShmP19LZhpDCukTpOL5AAH84GUGcbIetcxhMBm&#10;u0MrTeUcR8sF5ICzIuJf396i0dN+r8mlEMYEKpOLEC1nbctut+P29gZbVVhnxVjIOtIY5HxiLEqJ&#10;2Vuezvnz1ZJxMl0rID8/iYxi03UijowRYy2LoxUKOWM2zvHm/Jzt+o7SzIUurxSpgKaQmQyttMV6&#10;Q9EGZ63UFxVYV2O9p2rnItzLEeWsEEMV5CLzYIxBKMpVTU6ZIfQMYWTXjYQkQq1Z01AbhS0RWzKE&#10;wO3dGmUNddtIvWnaM9FScyFLPaL2XnIe7xiGgHNCWE5t4m69Ru0GFIqs8uGcGgI441C1mEhs1htu&#10;b2+p6orV8Smr1THV7YZtt2O5WlBXDavlis12y2p5RH9zgwIuLy8OhhM5JjFYDIFxMiRq5i2Pnj7i&#10;4u1blFGcvz2nTMJo39STSakhhsQ43tBMBnqlFNqmZXe5Y+gCycpcryuPVmKMcHT8lJILL1+8RJlC&#10;PWsIKfP5r19w/up/56e/82N+9rM/4D//2R/we7/7Ez7/4mv++I//Jb/621+zfjPgfcPJySmr4yUx&#10;jt9aS/YmxCGEg6ne/s9aazGiAuqqEnOHad1q2gatFV3XM/Q9TdPwgx/8EOc8f/PLv+VvPvs1vvL8&#10;/u/9Ls+fPaFpG1Ie6foNr158w+3tFddXl/RdICYxfXPWiDHjtE8NMZJSYBg6lDIHGry1jpzywaRq&#10;/3NMU/0gps5R1jAh8AZ+8dd/xT/9p/8MO5mNhTEcfu5SymQ+ONmPKslJROhfJmM0JWdtCmMayYgw&#10;GqUpfcdiLuYKFxdvDtfyfh1mX6fa127u122+//mJ1IasUuQ0mXMqxSdPzvjdH3zMjz78gKpESr9j&#10;6HaM/YZZ23B0fIz1ko9WzoESMwDvNFhPXVfUTc1nn/2Ku9s1ISQWqzntfMb19TVv316wXu+ofIOd&#10;TCJzgqHv2G7uyCGRxkCuI2mIvN6es9ttGcNIU7ccHa0YQ+D2bsNuuxVjnJCm+nVPPwRyTGx328mQ&#10;MVJX9fScQp6XGWv54IOPWCwWMk+yPJ/b7jqePX+P1+cvp+9VxJTxvmYxm1N7z267ZdfJftDORLBZ&#10;eU/lHGEYGDY7coZ+HIn9gLci3qUotpseBVRaDI7dVGs27t29FCNiOQPGGNjuRlmnipgRN02LdZ4Q&#10;Ru7ubglxZL5acnJ0TEmRX/7yM7754mvGPvDjH/2YJyfH7HYbqqrh6OQxzUJEuJvthqdPnuDrmnnd&#10;oJUljYk0bAi97G9jFBOY49WSL776im+++ILWVTw9eczd7YZf/uYLvjl/Rb064+i95/zsv/rHPH7+&#10;hK8+/zXr1+cM/Ya//vn/y+b6Gm0Vp6dnvHh9zr/+85+zC4XROB6fnXCyaGi95uLqlpevXhKx+LbF&#10;GoupHAbwzlO76lt1x4KIu3OR8+R83ghhXmnGlFksl3z00YcoZenGgWbW0NYeYzVH8wZF4ToM3N6s&#10;ubu9Yz5vCCFNteCR3U6MBYZgiSmy3nZcXd6grKVZPuJ6M/DZN6/49YvXRFcTtcU2Lcez2WG9Gcae&#10;N2/O6bqBECVPoORDrqW1pm0bHp89ovaeq4tLxr7HaoMyms36jvO3F6SUqCoxGFOTsereRG6fpgth&#10;W8TrKYSpJiXCeKMUIUS0zrSVk5zOOSpXYZSh9pb53FNVUp+ZtTPms7mYStSWynq88VSulrXHGrR3&#10;oA3DOHK3lnkRgtDf523D2dmTKTfqqbyd5shIsZILpRjJMZG1JSMGhtZ5rHFYW+Fdg3OG5bzBGEVJ&#10;kRwCY0yolHGmcLxaUjWNGAvFxNOnj3n/6jnXV9c4YxmH4WCG0czmgDwT3eWE0RqrFVYrctEkJblQ&#10;DANdvyMEObtUladtxAxx1jZU3rOYz3GuZhg76qZmsVhgteHXv/qcP/3Tf4MiYY3i+bMnPH3yDK00&#10;fYyTeWGN9Q1aZbbrSCiW9z76lKdJsVt3OGsJY0ckUfsa4xzFWLIknGKuMdUtfNNQNS0hCNE9JjmX&#10;QCEXeR4Vc2LXbSV/M5bTk1OsseRUiGkkTXtF2htBT7l4Oexd+/2poFWmpCC5Ycry/ChnNPJZnLPM&#10;VcvRyTHjVNPTzlI3LTllMTXIkdXJCcfbHVfXN1zdrDG+wbsKozTOizmqnxz9uq6TekfK5LR/xiPP&#10;p7ebDU1d4SczhxwTYRjQWs6MRuspZ56M0pWSrxt5FqaU5LGm8ihtUZPBstJazi/A5ZXUJObzuaw7&#10;ORGGxBjTQyPOQzzEQzzEQzzEQzzEQzzEQzzEQ/wnHQ8C+Id4iId4iId4iId4iId4iId4iP/I+G1U&#10;KzMJvu43lX6X9v5d0fP9r323CfS+4HnfEHqfuHE/vk2IP3yyd59l76a+/2/6HNYZ6qpCGcPdZsN6&#10;s2F+diYNWFEe0DtjaHyFWhpuru4APT0k9tL0XpjodpmiNLkIBd63C7qh5+b2lligHwZ2OxFsHa6Z&#10;NZSpSTNEId7sm2iNMThnqQykNJKyuK6nmKUJxxpKiqgcsbpgGnlQ77Q5UJWNVjR1Qzf0k8t64Osv&#10;f8Pl5QXP3nuf9z54n9NHZzSzBRiDUZoxRUrm0BB7/z5/dxzsycmwF4U5fvjpp/z3f/RH/M0vPkOl&#10;IiSk6UH9farat4V3336Pwzji283h98lZ3x0HYh6QABGApZSwfk+NE+JlDIHai3BnDAGlRNyiLWyn&#10;h/IGIZhZpelTZr3b8PL1K56//wHLk1OM1rRVQ9vUOKsZQ2GMI0MYDvQw7x1WN6QUiSFRlBBD43Rv&#10;7SQeziUTxiD08Im+rLXBWzs1aWt2/UBMhaadoZ3lxauXnJ4+xldeBMNOyAB6uhZOG0IMdH3P7e0t&#10;m/WGLgSePn3Ojz/9mDzsqLwlhoCx0/tVFc77ibgszYI5p4N4Kt+j11RVhdaGVPKBbq+UNCuW5EV8&#10;AZNYcKLlFrDaMoYomLIp2nZGVgqwXF/fkBLkVKirhvl8RtvOqKuavpOm7WGMDCFREMrVzd2aYRSD&#10;BXQW4kLWUDRgRUSXRlxlyTEzdN07UX+eiBMqMyaNdupADBrHQRr3an8Q82+HjsvLKzLSXEwQUWJV&#10;VRgtVD4RWReGccD2CqUKfT9g0NTOYbXGeE/RiZQCKetDkyogTetaGqxF7C30iJLEGENN98ZMpGyl&#10;NU4r5k3Duh/YbDu6fqQfAru+Z9d1QmjveqypDo2ke1G9LJsGrSshI+FJRTOGgX7o8VYzBkPMlTQz&#10;uUA/DnSdkH3RmkQUYq02pJS5urzk+uqKWTtndXTE4uiYRyenUAo/+Pgj3py/QhsnAnjFtxpy71PH&#10;09Scuye2p5REmJ3f7QPWKvpuK01iztLnBGX/b8okNpdxPE6EWmvN4TpMXLjJTEIEIReXF3x69AnP&#10;33uCtW6ieWhubjqatuL4ZMXxyYrz1+f03UBdVYTQU4oYoPRjmMwRCrOmBSPNnc5amraV/Uabaa8Q&#10;QX+I0vDtvSeFqbFJT3tdlgZf7xxhHEhRDCQqVwnJ2jppoC0iPNdTE6fQDPUBl6bgIO7QU5OnVube&#10;XJga+SbCmbpHI99frwM1fNrv9+M2TWuFvIQixIA2Bm89s7bl6ZMnPH/6jNViTimZOMYDrboYM4mM&#10;NX0fGHsRD3svc6+ua2KMbLdbqroWml4M7HZbNndrbm9uub54Q1N5rNZifkGhHwfGWCYfAI0zIoDM&#10;SYTVQrt+Z7yTJsLg+ZtXfPjxxzx58pjXr89pm5owBnJ8J27eNznmnCfKoVCQtBKiZD3t8Xvx9PeJ&#10;Xr5r/nJ/P/wuLey78V2DoO/+3f19df8+e2HOnhK//959MzcwEWTEkCBGEfkZY9nu1swXcx4/PuPp&#10;k8f88NNPeXR6TM6Ffhy5W9/ym3/7l5y/eYtGcbRaMlusuL294/Lqmpjy9LqWk9OnHB8t0daRClS+&#10;ou93dLsNemp631NqjTEMw8BmvSamwPHRUsQJKbHbCR29birGMbK+vKbrtmglFG6tHDEVnK0wxhKz&#10;mAOYqcEupSRNi3sxxSiiPBGvq4PgvW3bA/l9T6Der1X7dWWfb+3nMDARpgEyKQdp1o+RkhND34kh&#10;hVL0/Y4YRYT25u1Lhr7HGDGnEaKZR5v99/YicuNd8+4+B3tnfiGNl3rP/C4c6LfaaOFZ5wK6UFJC&#10;TUYXOUbJtxToyUwnFTHF8dqhFXhncFbmUlN7FrMWVwkd0npPU7cY62lqEVMmEu2s5tGjUyrvIQSO&#10;FjNmlaeuKuq6wmrNOA7c3d3hKg+64I0Qn3JKqDQyDj0qBFQcceRJiK9EbKenXNkIZSsXwBSSyUKN&#10;UgVvDblIfkCOxBHa2lN7T5rEq0NMdH3kJ7/zO6DgxcuvubpcU0LCWnNokndGKKlKK5x3tE3LrK6o&#10;vKx1p0crFqFm0TaE40zIhX4Y0Ub2sd1uy3p9y2Zzh/cVy+WStvZUxoqwqBMBWJ8KEcWsrWEy8IoT&#10;AVhN99I3NdZYrA+kYghZiFxqMlHy2tGPIljejUI3rJUmhUjCoEJi7ryIeCYDniEIJVheYdqHS2E2&#10;m4n5y+2tzIdKhAMpjJI3xiB5HgVlNUV5bNvgzh5jnRNx/XorAuhFS0qR25tbNAaVItdXt9zdbpjN&#10;WzGKGAascYze42sPKdF6hzs9ZTGbsek6ci6cnZ2x3W6FmNY24B0xZcZRzKK8c5hpTuzzRqU1McWJ&#10;MChzQCmhk2+3O3IuYuKzXKCRa/L24oq3F5fEnKkqz3q75c3FJSknwjiyXq+ZtQuePnvO6vSItq6o&#10;6prKSZ5WVJ7IhwPz+ZxxFLHbfj2bz+eTUVGcRD1xGteO05Nj5sslu2Hg7dVboSm/vab2DWai+86a&#10;Bc2sYblsWcxneG/RhUMepZWiJDEU0h6aylPPGupW1nyKiD2NUrS1rHmpZBHke4seBqIoYYECe8MD&#10;qxljYgwJowpxHPHOiYGbMQxhIGUYY5BUhMIQRoqyWIWsb1qRdKKmERO3SRQ09D0hBHxdyblJWZrG&#10;cXJySimw60Qc2feTEcR2xxhGSsmM/SRmNRZjPZBRRfJUa9xhIi2WCzRWDMtiIuXMttswhreTCHxG&#10;U1UcrVZU3hMmeupewKSNUNHKJPTezxs7ker+Q+orh7xEKVKeyIKTWZDTBmUrqnbG8vgYUwxjv5N1&#10;begIQ0+ezpopJ6xzlOJQaJyvcM7javm16zr0pqe73bA68pLPT8ZqRoshzmw2ZzFbEMNI7QwnRwvG&#10;BK9fn7PpA8U77jY7MJaj1Yp+fcvL12/40Yfv0bZzdt1WaiMxypmzgEZI4eL3lMlx5OXXX3P54gXP&#10;T+Z4qyRfm4h3Xcx463FWU1WWtqlp65pgIEaD05q+DGx3HbEklPX02lAvG1zlJzOfcqhn7MXU33ft&#10;FepgUJSTGNLJPsvBCIrp/u8rJOXvqY/dz82+W+vIiDhY8dsJ80prlMqkFIXsPp3Hxxg5OlqBQsRp&#10;TUMpipQQumqMqFIYhoH1egNGienepCKUGpMYdRUj55E9Gd05yQdDiDKHmTxL0AAAIABJREFUrJja&#10;FW1QqbAZRjFjsXJ/nK9Q07nfaEVW74y89mPQe6HOFxTGGbCWi/MXXJ2/5je/+oyPf/Qjnjx9xnyx&#10;hKKmMaInMcmepKspOVHE3UeEjGpv2CjXqfaWTz78EO0+kbOzKpQswo0wSm733Zz5cG+UXF9ZryVv&#10;up9vKSWi/KLfmW2WSQh/P3f/PuH7d/P8+yaQ362DioFawhiNc/ZArW6qhuOTU66vrvjqmxcs5nOW&#10;Tc0wjMQUUFoRhl7OgJOZSxxHKit7QYhCjh7HgHUVfTfyFz//t/yjf/gPaOpa3m8yL9BojPNsdx3O&#10;ary39MNILjImrLZ4X03U7iD3RSuscSSlqbyI2ELYCRnSKJTShJgZhgDG4ZynHwKbfsfCLsSUTxuq&#10;umZEMYwdfQh88fU3PDo7Y7k6JsSIKlrObxO9uZAJQQz0mqY53L+9iBsmA4fDfdSHfD2VQh/FCEYZ&#10;QzGKIYykFNAl0TYWgyKHAEkozdo5lBbznDCGg6h2s9mx2Wyw2lA3rZzDVaaUTOUcYwxs79Yi6mxa&#10;Kl+jnCXGSFXVzBdLGV9KbKe0teRSaNsZ4zjS9z0xjFglJFZrNLO24eP3n4uhDooQJ/OqFFHKMoyJ&#10;FESQO4wjfR45Wq1wTS1GrL6ROltbk3LGU6bzvFCaY4hi8DaM9H0nZyhlIWVKTHS7HUVZTh89YT6b&#10;MfYyXpyT+6u05KVMZoTjGNl1O5Q2YriDZhgG+jFQpnXWGDGkKmgcnpTFrNJYMeuMUcwG1LQ+em/f&#10;ncnHgc1ux3rXc3V9y3J1xHq7Zj5vaaqGs7MzKu+pz8549uSMo+Njrm5u6HqprRgrIujdbodNnjFG&#10;iir85ssvDqLrFCMnJ6fc3d0RYqCZt2zWO44WRzRNi9GacRiYzVq6ruPmZk3l/UFsrbWc5VQAY2Qs&#10;y1xvqeuGYRwZuo67254/+ZO/4Je//Iw//MN/wI9/9AM+/uR9/rcf/K9cXV3xL/7F/82f//nPuXj7&#10;imHYMV/MaZuWgtSCUOpQux3HkWEYDhReADsZ9YiJVodRmqqucNbgq5oQE8NUm3vx4hu2ux1ZGZbz&#10;Gb//B7/Phx98QAwDt+trri6u+OLzL1nf3tLtNgz9QMmapm2xzhFDOBgr7s36ShEjRa0Vr8/PIYuA&#10;NOb4rVrg3lzXWiMmkzmjrZWajRFS769/9Wt++pOfcvb4DGUMwQe6245kppqCdUKBp8j+UZiEsCI8&#10;TGXygpvqImKyK/XCuq4Zup7FfHEwS9ivH/LZ9GRgKee0fN8Yh3eGzAI/z9N6ZKfrL4Yqz06P+NGn&#10;n/LR41PeO5rD2HN38YYcRkopLOdLlqulENYnYf/+7D6fzdEa6lrq0edvzglDj9GKoDNnT85wzrHe&#10;bEi54JyYTY7jMHk2JeIwMnYDZYhU1mOV4e72jm7owCgUUu+9vLqZai9iahZSlJ+Bd/toSVlqEFZy&#10;jLqpqaqKxXzBZrsRc96uZ9bOaKqWm+sbLi6uuLy8IoaAUoYw1TmtrWialpwT12/e0g1iFKbrhqil&#10;jpPcIGYAOVNCIKeMV4bVbEblpE489FHqBUqjnZgk1G1FVTcorcRka6o35yl3UaiJvqxQk5lvzlKv&#10;Xt/dsdlsqKez/3a95uuvvublV1+SY+b9Z8/54PkTuu0Waxyr4xN8IyYm3dBx+uiE1dGKpm7IIbLZ&#10;bKhMYVVrdrd3xK7ndnPHs2fPKCnxb/78zyAGnj57hkNxcX3Ll1+/wNQznnz8Cf/d//g/8MkPP+XF&#10;V1/x+S9/wak2NNpy8eotIQ742vGbL77ms7/9kvU2cN2PuKbld1ZLZk5xc33JF59/ScTgFzX4CozF&#10;+YoUM9dX1xhrWS7mB2FuzpmqqShkGr/EKDWNqULV1Dx5/pSnz5+y3eyYqxlo0FbjjaZqPClGnp+d&#10;cXF+gbfv9lNjNNfXN7w5f83TZ0+Ytw3b3Ya3V1cUpTl79Ji//tXX/MVnn3OTFdXqGOMrKiu1wNvb&#10;W/rdhnEcxPxKqclYRkS7Vkt+knPGGcPTx49ZLRdClt9t5b47Rz/0bHYbjLU0U41UTeTvlEX0ryZX&#10;0zSJkJW1QEHljDLyHDKNWc6Q8wVVrakqh3cOb91UI1/Qth5VenJJ1N6xWq1YzFc0TYNtLZWrcdpR&#10;2RprncwBb1DWEkLi6CSDMujJHKTsxddxpK4MRsm6FEPA6AomI2TvNClnckkHYyldFNqISY4xhnEc&#10;cVbJffNO1ksKRsNi0QCafpCc6Xi54Hi1JH/4AWmIDMPI5dUVSSGGcr7CGYN1Bm+NPAeLQfKb3Y5N&#10;t+N2vSbEjLF2Mi6S2rGZ1ljnHMvlina+wFkx/ex3HUYZPv34E4YYGIYdSmVutx1f/5u/ZOhHxhjB&#10;GMkDHp2iyGzXdzRNxenJivff+4DVowUpjNja4p2hrudopckxMAw9u65nDImqrihFo7SYGaA0mXQw&#10;bTHGSN0jRDTy8756/Ya7bsP6bsuj01NmbSO5Xs6UnMVcdy/+VocKLs6Labp4cCUxL5xMiL0TwwSt&#10;NGra2GIpKC17aQiJ1+fnsv4uVzhrsVbMmn/0o99hGANDEtPbkhNGyTmnKMSYIIN3TupHlikXk9d2&#10;zuG8wzuD1ZDiCCbSVGLACAVnzeQ3oUA5tHLUVXUwc9PG0kwwgZSFWG+MPD8rJTOfz/jhj34o5mUp&#10;EkYhz49hwMbxoSHnIR7iIR7iIR7iIR7iIR7iIR7iIf6TjgcB/EM8xEM8xEM8xEM8xEM8xEM8xH9k&#10;vBPavIvva+b8bd//20Rd3437Iul97P/83cbSfVORfI+QtcrU8C5qbmkUSrmQmUQz2lACLOczoTQO&#10;AxeXl5ysVqg9RRGFxQjtWGXOTo/ZrLdYo0QoXrw0i07irhASqYBTllld0/iKxlXc3t1ODVeKcYhA&#10;d7gu1hqYiIQiIszfEokro2hmDWbQQjRJhRQT0WisUXhrqL0hoadm4HC4PjkVxiHQ+IaxlyZPrSwp&#10;BL758gvenr9kuVry0Sc/4vl7H1DVMyjSHCRXUL8T+t1rFv6+xt69IGw5O+If/ewf8pMf/y5fff4F&#10;dVMTYviWIO+3vcb9e7t/r73xwV5oD5OYY//vyzuKGjA1LpVJjK6Yz2acPT6ltZrGe7zXkyhEY4pi&#10;HEZCSHRahBNOKSHFOwfWoIyhqpuJlq5QWWjrs6ZltVxOAlYoOdF3O5atFwFhVgI4vTdmldboqcFB&#10;TeJS5/wkDhCnfkMhRmkg2wsuYxRzhaqpSSXTDwNP20aaLEIEI9R7FaWhrtvtuFvfcXl9JbSIAsN2&#10;w/LkhLOz59QWEXIEofrOZg1V5VGdou8HGXtxauy+f38QQbYQxPI7SvnUxGG0E+JfKaCMiHNRxKFD&#10;JWkQDjHRzluUNsSYMEZEoh98+D6X1zdopQllZNtt8BsRyp2cnFJPTa67biCmwGa9IabE8ckpvh94&#10;c3GJsgpXSaOMtY7iRMjx5OkjjIIYBnIcMEbEXrkU+pBY94lmfoR1npwj424DeWTWeI6OF4SQKFpT&#10;tQ1hTJSUhSibpBHS1o7ZrGYcRlKKhKHnZtiRc6LbdXSbjVDZtKaynqryWOdQk2gPYXS9WxMmgjWl&#10;UEIQ2oQx0iCshei1J/WpDE3V0swis9lI1410/cC261hvtnhn8c7S7QaGIYgAOQZiCgw5oZAmT6WM&#10;CHhywupC7SdBYUqkmHDGoLXQrksM9N1ATElI6s6iCnLdp6bQrt8xvOm5ub1hc3fLZn2Lrz3nr16y&#10;XB6JAJx3IuG9UD1nobTDnsSc2W53OGOlKXwSIPZ9/249QTFrW9qmJYRA13WknBi6ngn2R1VV5DyJ&#10;UKf9QClE4K4V1lics9zcXPM3fy3U3kenZ/zgBz+kUHBW8fTxGc+ePWN9d8f7z55xd3vH559/Tl1p&#10;jFJYpTlarYil0O06+r5nDD113TCfLWjq5iAqz0rUjE1d0+pamvkphBSmRmwnAqgYiUMgjpGx29Ft&#10;d8R+YDGbC+E9Zcw0rvZCWJC1o6Ao+t3aeCB/pyykaCVmCjJ39X4pPXz/fg/ai26EmJW/RSwvU/Pf&#10;EETgZozl8dMneO9pZy3zxZLF4pjV6kga+UNPIUuDfZBmx3EcGPt0eO296cF9U4Rx102GHIrNes2b&#10;1y+5evuW81evoAihaJ8LGGPw3h8oKXl6L5DGtBDCwXTh/v6iteLp0zOeP3/GxcUFV1dXh+/dN/a2&#10;dUPlK6w2DEGEzwrQ1mEmgp01BmvU39nH7uc293OWvRj9/td/Wz70XarY9wnp74vo99djb7Rx37BI&#10;a32glwOyroVIioFcxADo/fff45OP/gs++vBDqqZmu9lyfXPDz3/+FV99/Q3nb95S1y3LoxNOT8+I&#10;IXK33tC9vWQcR5arJR98+JSjoyOOjo5YLBakEFlvd7x+c86XX/2GkhKr1ZLFYkkpIrzarDdsNmsR&#10;1xaompbZbEEIkfP1Wy7fXhBSIV9LQ/aeEKS1YhjWbDdivNPUfhJMCYkuT43V96+n0FAN8/l8Ms0o&#10;XF5e0razycilHMTu72h0ahq/IpTfGzYYo1mv13RdR1PXjGNht9sCBWv0lC+MhFHISCnEiWqcqaoK&#10;5avpdeSeOavFmGWine/pQnviu5uMO0KURnRnLfkePYh7JkZiqaMw03pdUsBZJyYRhgM102lLToFl&#10;U+FdRV3VE5WqwmpF7S1N7am8w1X7RsiKum7xVcPR6oTZbI4yGusNIY503Q7XesKw5aZbY/eGSCXj&#10;65rVYk5KQo8LBzMPTYkZkpBQsXYisYJxDmUMMUTW6y2d6UXsbGTuNG1LUULxs0aT854ynUXY7xzK&#10;yLrp65Y80axjFtOa9997j6HvGIae7XYrItuYSFGaVavKMWw29NsdfV3hrePOOY5XC2azhqN2Bsag&#10;jcP6Cus9Sml2uw03tzfcrteMY6DbdWKyVTWkHOhDIgNJG2LeEWKe7rvG+hZj5eczw06E4mPgbr0l&#10;JEUzW5BKYRwDVd2QlWWxOhHKnTHEFBn7jt0w0g0jm67nbtexmLUTEVTmg4kBo0QsrLSiqkW8Y7Ri&#10;Nmvx1k05biRP+U4aBtlHjJG8JQW09qgSMcrivEXNhFpd1R5fzVjNG8KQSONI11dstlt22x21r5jV&#10;LSknYgp4HNZZjBEqYFVXHB0fU5QmpMwwDAx9x+vXL9lsN4xjoq5bFoslTVUxn7VUk/GR87JGZITu&#10;uTcxyVlyj64fuNts6cbEUoH31ZSnGh4/fjyRvhVN0+KcZRxHPvvsl/ziF79gHBOz5THvffCcD957&#10;zuPjlRDvjKaqa6wRYaOsIxkUDMNwWE+MEeERiIHGMPSs5kf4qqYPI5d3N7y90Fxc3TEuEjkrQhyJ&#10;MbEZrkmXlyiV8VYza4SKqBUyx5Wi28o6+fjRI45WSyG9O4O1lrauJYeZ1hWlFVYJyV4naYImRsIY&#10;xbBrMkoxRqOVIqSISSJwDakIaVcrbFVDiBAzqYiwKYwihvLegjJ4Y0Uca9RETMtsNhu63Za2FUGj&#10;XC8jos44Mo4BhcJ7dzgvr5YL+mEQkeBkXNdUFapkut2WoR+p65pZ29DUnn4c6cfAOAy4MJkx5YQ2&#10;mqOZnAfGIKT3cRwJkwDRaIWvakoWgl6ahAViaqKFGEnmkHz+e9ZXxJxoyq+ynNG00uQs4mJrG5rZ&#10;ksVxT101jH0vwr+ba7YTed4ojSp2OreJeFBEDRbvKvnLBLfXNzhXobVQf63VqBygFGIYCLGW348D&#10;xRucU2y6gd0YUL6hcjXVSU2/+wZnNaWp+frFC56fneK1rBkxRoiRHBKuGMhF9pss9+rq5Ut++ed/&#10;xnB1zlBl7q4djT+FlMglkrM0/c/mDfNFy2I5Y75cMfSeGHp0FtJ0Gkd2YxSxOHoiDGoqZyf6c/nt&#10;133aGw/1B3gntptyuJyllrQXs6lJKa++XcQ41Cgo9yjf+zyP+/WrIucpYJ+k3M+t1V4Ia0S8JyBn&#10;i60rjCqoieZstKauKlmbjCZMtSRdMmMYJ7O6jNGKYiyxIHUwlJh85TwZ0cXpcwvJ8G7b0TSexkid&#10;y7uKuvVsujfs1hucVjilxDBFyTlAxq5FaTlfhzjivZPzm4PUSA1BOytGYKWwvrvgT//1Occnj/jx&#10;T36Xp8/eo50t0NoyBDE1zBkSkIueanrvDH8KYlxnjVA7+9CRh3wwetrn+ZMXJty7B5KLi9gik8EA&#10;Rsx1MnsnhHuCdgVJJM9/Z94ezld7M7HvMbH6vhra/d8f6mM5CVnVAEoRoxioLI9PqNqWMHZ8881L&#10;PvngPXbbHbvdmpNHJ5ASIQo5M7mCbi1aQwoDcYxQwNkKpSzKKXbdyF/+5S/42c/+gOOjOZqCsRnd&#10;QNVULFYLqqpiGHvMZsfQX+GKRSU571rniVmEkF6LiY+oz2X+jYh40CpN5SWPi0MCLefc7W7DZuyo&#10;6hqnLGkimPqm5m5zzdvraz77+hvebgdmy1NOjnu8Bp0zxCSmY5PMNGfZT40VKq2ezK7E+Gq65tOc&#10;dE7y9SEmjDYs5wtiydROqK0xBWKxxFjQpeB1wWpLLmJsaCvPGBMBqVvc3dygtQiNnzx+jHeOTCZl&#10;RR+jnOtTkHsxarLRjDmhgqGZzXB6xogiTTl4msjtymg8Nd4YcgyMY09SijgO5HHAKIV2FY3xRECn&#10;TEgJnR0qWGxdc+wrLCLAT3ki91aVkL6dmB9GpYglT4JNTVaKON1HVcTYYDazWGOQo63DGEU/jmz7&#10;kdvbK8ZxRBeomzlGe+q6pWpmXF5dEnIkrtdTXdZwt14TYqRp2ulMk0khCZVc1KZC3fVWDOXaRszb&#10;mopxGNl1PV0eSWSpW+mCVQZd16hB5szYd7zpOjZ3Laenp5wew8X5a2azGqsjp6ePsPqY0He0dUNJ&#10;kr++eXPBtu+pmgbjNLPZjBIy3lmiFQPT48WSmfOgFG8uLxh2O9bYQ+3i/ffewzrDN998zR/+4R9y&#10;d3vL1fU1fS+U7GEMkAu3Ny+wxvLo0aOJMlxzfHzKZXqLUkbMlnZr/vj/+lf8H3/8L/nhJx/x3/43&#10;/4yPPn6ff/7P/xf+8X/5h/z1X/2Sf/Wv/5zXL1+zWK2YzWaT8U1G3avXyD4qgnMKOCdiN8g4J2ux&#10;85YcC9nAbjcwhIjznss3r7k8f8NidcQ/+a//CYv5jOu3b7i+ueTrr77k/NVbhmEQGvi0XhmjJA9M&#10;iTEMh1rE9DBE6LDT5+o6eSYSUvjWOlpKQmskV52etcT0zsSvaRqapubt29f8+te/ZHm0oGlb5u2M&#10;zXaLMoZcIKU8UWknc7eoyBiY5pmIntVBzL03gTRGU7wlRsPR0Sntmwu6fksp78yKcy5Sl435YAgr&#10;VTgZhyUV1HTW3Rtx5RRRubBsan76k5/w8ZNHHLWepTe4bsv11QX9doO1nuPTFU3bUDci1i4ligg1&#10;QdPOOTo9YbfdSl48DAx9j68rQoycnZ3w7MkTLq6uprOV572nT1hvOtbrDX3XkaOYR/XbjqPZAqM1&#10;2+2Wbd8d8keQPXGz2RCm89ChpnS4l4rFfCHGH1oxbxuc1qSScM5jnJy/uq7n9Zu3vHj9FuscZDFa&#10;K6qwXm+ZL+akkEgRQujpul7unVLkVGjrFqs0ZRBDwZLFMI2SyFlMG7Ux5DGRsWQszhrmyxnG1Gir&#10;wTCZdNhDzXHy7ZHXTFIrJCSctqhpPwlhZBgHxrHHGU2Jid3NDXe3V1y/eoPLhmax4OOP3kMpMaGa&#10;LU7wzVxyh9SxXC14dHrGfDanbVtevPgSnSLeNNxcXbG5upIa+27Ds8ePuHn7lus3b3jy5Aknj5aM&#10;48BXX7+iC/D4hz/hj/6n/5nf+8/+gJcvvuHnf/L/YO6uCfM5/+ef/QW3N9eYymJry5dfn7PuM283&#10;A0rDR6cnNMZze7fmr/72a4p2zJZLfGWJU42prlrszLNaJdq2gjiSx4GSIk4bauehJKzRdN1WarF1&#10;y/HpCU+ePUNZTzNTzNua2/UNIWS22y3towWVN6i2ot9taJt3OXoYR7abLc/f+4CPP/qAMEZevPo1&#10;pShOH59xsdnw7755SZ4dYUtmTJmw3rLrLmRdnXI3pbSYPmUxmRIDYjFIRSsWbctqucAqRb/bsN3t&#10;xPQtJda7zWSEIcR3Cth75lG5FDEdQtJRPdXRrFE0zqO0xzqLVgqrDbOqZdnOqBuN9xrn5JmBUg5v&#10;G7zXxNhRW8NyNWM+b6UOsljgW6kJqKKJcsjEGMVytWA+n8uzNuMAocynyegjhIHd+pYcB+LYYzU4&#10;K+f9/Rnf5YIxYgA3xigmimG6x0Vysaapmdc1unLT2qwncxU5+3rvYAh4YyEVhrHn5vqG89dv2G23&#10;XF1f04WBpm34wcef8uEHH3BydII1hm6XiTkz9xVpDIzGspwvxDwr5UO9OuVA0YqcxKT9OgS6bktV&#10;VWw3WzGnFoU42mqsEQH5zfUNm91O8tG6Yn60otvsePX2DSdHJ6xOHrNYzImx5/XlFWePTjBIfdDX&#10;NVUzJ4yBUCJFWZR2cobD4euFPMfMGTCokiaDOjuR2QtogzEWYy0hZL7+6ms++3f/ji+qiifPn/LB&#10;Rx8ya2c4JYZfWvyKDz0Lytx7rpPTgRIfc6KdzWTdUlp6C0ISw0JtccYSc6IUMXu/Wd9xuxUjnsY3&#10;Uvd0Xow0tULbvXm4vHdOGTOZgKQkZmoZUEZjnMZoqb/Kui8HZuvdwSBx3tRiIJcyOSask8+z2azF&#10;oE2BQmOsZYwJ773UOJA92FiLMRbfWuqcGPqeFAJBa+ZNja8qsnrox3mIh3iIh3iIh3iIh3iIh3iI&#10;h3iI/7TjQQD/EA/xEA/xEA/xEA/xEA/xEA/xHxn3m5Puk4v2v35fw+f9r91vDv1tcV/E9fd9/fv+&#10;LL+oQ3MygCocxO8xTp87C6UtA0dHS27uNgzDyGa7pbJCLJTP+o4IVrc1rnKcnh1htNB2U4ykHMgk&#10;hmGUBoQkooPKO9zMYopiGEahRZt39DE/iTFAibh3txPCkRIKuTGKunY0TUPlPbvdjn7XT9SpPYFO&#10;0dYVQ0xkpUhJs+239N0gTcMpTcJ8xe3dFu89y9WRiHCNYtht+exv/orXL1/y5Ol7PH3+HovVihAj&#10;Q0yU/E5o99vu3UF8ngpqIu4eHR2x+L3fE/J6in+HjPXd1yh/T3P6njaxFzrsqcX3x9t9sZfS0vyg&#10;itCE5u2MJ6dHqJLIKVJSYtvtMLnQ1IaURCzajyNYK8YCgK8r2jRjMQYhRkz0V3KhcoaT4yMgs9lu&#10;mLdz+q5jDC12EjBYY0EbUhb65r7Rynk/NcZJk5U2lk3akZM0BqqSJ4H8vrFXGtmNczw6O6PvRoyx&#10;B2KD0dLsmENAKz0JieUax5yFwGKFFu41+InGlWIQSq4zVJVDGyG9xSgiOxSHBuKc86TnkM+4vydx&#10;IkxCQaMnUbyQkEVkLuMlhshms+brb17x4Ucfcfb4EXGM2LaiqirmsxndRFc0TtMPHW/ennNyfMqj&#10;k2OZKxOZeL2RcdxYub6N0vjKkdJATgNJa/IAVmshcZXMbreDHKi8QyFNbykEbq5uudkG2l4aPUUU&#10;WFjOa4x1VBOF13o3icvuREyNIcTAdrejFMd81uBtLaSCGKmc0NEqYyhDR+iFoOmUYRwDQ4ygLWq6&#10;lppC5UUcL8QFESZrJWItq4WKo7SiaRuMFYKQ1qOQm0h452h9Rd+2zPuWWd1wU1u8N3hv2Wy2E7Gs&#10;EENGG2k2KUWTU0E7jbVa3l8bYobttme97RjHRCIxayv6XcXWd+z6gSFJCzLaUCZB2Z7YIcTizJuh&#10;5+U3X+K849nz99HK0LQzsoKsDU3bsFqtuLu7m0jte6HuREtCmhJjLthpXxiHQYgRxrDZbCg5SzMY&#10;HKjbpUij27v9593aIZ2Osu6KQCISQiGlyHoiZX25/hKtNMfHxyxmM84en4lZQJlTOc/v//SnfPLx&#10;R/ztrz7j7flr1us79NAzTlRwOzXLWWsoJdP33dRQJFSanKQhedftgMKsbUhZyO3dMLDZbBkGEXuR&#10;I1YF4phEgGgcOYO2BmWEJKaNGLtYp4XeloUCszcMUZO4LaZ42HeUUvJZchZC2X4t/45A23yHbhhj&#10;fEeGV4rHT55wcvoI7z2r1RFvL94QU8T6itlqyeNnT6iaiv5azAkO732PVlZV1WGtuU8zFwp3RSmZ&#10;q+sL3r55zc3VBW/OX7Hb3DFra1kPUWgl621BSFfv9nEOzen3f779fmKMAZUJYeTz3/yKq5sbQP4M&#10;CC17MvrIKdEuFjR1xW7XiYhxEnzIGm/Qir+XBPl9++h9k5fv5ljffa3v5l77XOVb4qmJVHZfBL8X&#10;fu9F/SFIw2jJmRgC7azlk08+5sMP3+fk5IijoyWx63jx9Vf8+jdf8Pr8nKwdVTPDGMuj06fM5wuq&#10;pkVbI8RKA6ujFY8enfLJp5+wWLSkkthsNtzeXPHym3NevXkzvTecnhzxwfvvM0z0JhHRMuUeYsww&#10;9IGLi2sUmb7r6Hc7QoS6nXF8dEwYA/2un8QvIjTTWqONIu33q5Kx2n1LvCTz07JYLDk9PWEYBna7&#10;Xt5zGA6mHELOS98SqDnn3lGTpnG7J8PtNlu6vAUFfd9JEyFCZO26HTmKGMlaS1VV0zgr3yK764mA&#10;GiejBT01me/zJ+88TOK6ajIeOewZ+/y5vGvIB0hJRG7OWUqyk/g346pKRBA5U1KkqStmdUXdNPiq&#10;om0qKmuovKathd7eVNUkgPc4X2N9ReVrFnWLcwblpNk4FIXxjtp7ER9pQ1PVGGfJSLOjBZjMm0Lf&#10;Q1ET7eeWnBNVVeGMlUZJbSYSUYKiiLnw+vwVu+2W5WLBxz/4lKzfzZv9NbHOo41i13Vs1mtu12tS&#10;Kvh6RjOT/31Ts1g0PDo9mcZMZBwDt3d3XF3ecHdzR+hHhqFjNmt48vgMiwirvNVyH/qRZBPNbIGz&#10;TjR0w4g2itoZnpydcHp6RLcL9IPMw5TLweBFhIOJMSb6fmQ2a5niOukLAAAgAElEQVTPZ7jKC9lb&#10;KXryRDkLE1k1Mt6tudts2E0mRm3bigGAFWOAEAYKQkCTvUeMMLyzIlJ0Dq0KldUsmhprLb6uqKwT&#10;EmjO0t+qJqOWaR9pqgpTeazWQimNI8Z5auflc3VbjNaoLKYaRiVImbauyDbTqYS2NbNFg1aGOI6U&#10;MZASDH3PsN6IOUTlqY3F1zVdjIRUMM6RUqRL0iS7J/Rleqq65Xh1hPc1xuyJ9ukgYLVOCGMxZ4ax&#10;p+9GuhSJwF23Y3gbWSwWzGYLFvM5KWdCzFR1g68rafAFVqsVP/npTxnGzNXtlpevXpNjYHM14+z0&#10;CK1BYWnbmtViIQTEYWQMkYuLC25vb4hR6GFNO6OdzVgulyxmM5y16FKorWZeW9TpipPVMfFDRYiZ&#10;9XbNi9evubq+k/zIV3gvhgPOWXJK3G02jDmx23YsYgJrudncMZ81aGtomoaToyMWs5aUMzFH/NSA&#10;LOuMo7aOYRxEmJJG6sphrEFNJlg5RVIWI6WYCylHERwbCCkSxygE4Vyoq4qqrogpUcJEcy1RGqK1&#10;JqQoIl4t4kHGQEgD3RAJSUh2VV1P+7kIFo0xuMpiK0dJibauJU+a1r52NieOEaOFcgwJZ6XbvK0d&#10;fbelAP2ocXlq5lYaPxlXDOMIKUx0ZRFxGWNJIZJloxLirRIRwtCP985G/x5R+FbtQnJhDoZRIRa8&#10;MTTzFUcFxt2GMPSM3RZ04f9j781+7MqyO71vT2e6U0wMMshkModKVamr1YPsRqthtIB2dz8YtmHD&#10;Bvyv+tW21CpZVa2hqiCpsiozyWQOnCLizmfYkx/WucFIVkruBvSmWECCQ0Zcxr1nD2uvvX6/L6lI&#10;t90SfKDUGqWVPCetSElqEyk6Usos1ys22x2T6VyEjkrmr8mBpDLZB1SW/S1raU5HOZxLNFphCoMt&#10;FEfHx8xqy3q1whaKrcr4oSVkGUcqCmV06HuKnPBDj3GKHAauX37LX/zpn/Krn/+CWkV2qxWvkyf5&#10;DlcKdZScyESm03o0TchkoggvciD7jNYKaw02WtkfRgMxoTGPZnE3OdLb3PJ2jeHGHGvcf2/nWN9n&#10;APj31THeNTm6McEz+u+tc/z2r5mkxXwJRMBSFQVOJRQHkbnHRTfuQQ5vLH3Yj+YMkIzBx0w/DJTK&#10;YFPCxIgb820dxZwijkI4pRXKODb7nRCsSWAcyhZoHdEoVpsVZWHQRSUk2gMPPcsjCyGSRkIvKBHq&#10;W0vICUVEY6iq4ma8t6sNL7/9mjevX/P4g4949Og9Hjx4yGwxQ2nL4IW4GWIiZ/Wd8+Hhs/U54QPf&#10;yZkPz/VGuHMrr74Rm5NGSuho0oiClFDprbnnu9T22zXN2+Pg9pj6+2qc31crvf1vOK1HSqKI6Lwf&#10;wGpqUzGdTTFqSjOafwxDz/L6kvPzE6xx+JHAnkLAKEX0kSF4fESMmlyBso6QIkoZur7nr37xc37/&#10;9/8lZ8dHBN+LWYZGhEBlQVJQJWi6nhgC/bCnHypMKbmfikEMStC4wokxTkDEzGScLYFIWXUUVcUQ&#10;Im3bsdvuud7sqGzJveNjgveAotQFWSu2bUvbR9qXb/js6TNOFzOOpg2z0qGS1PNQCg2jaGrM0Y2+&#10;MRQtCjFHc0UxavPVzVkw5ExIihATgw+j8Y+mKBvsQSybEHJ9aEkJpk4MjXRhMEViu9vR+SD7+tBT&#10;tzuO7JyUEl3fgVZyRswyZ7VW9IDSBrRjt2/ZbXvK0fQnxnjjqqG1QZOI41hUSE6UQsCZQirBxoqp&#10;QU6EvsdYqZPomEZjiAJnC4qUZG5rjXHjWdgY2a+8J+XM4ANDH7GF1ICUHsmm1ow2AxlnNM5U5BKs&#10;EROBqDTKuHFOyUxLMXK+27O8vmK1Wkqus16jcsIPlqHd03c9VVWJcVccUDkTgwetsdoQ+4EcPIXR&#10;TKoKWxT0wbNabYnLNcO4//ooc0TmopHapYbgPdutCH03mw3TScPRYkbbtrx48Zo3r5dMZzOKomY+&#10;nfPgwZTNekv2QWp/hWM+nYrANkJpLVjNbrUWA7mywChNVVWsNiusMVRlSdd3XJw8oKwqqQk4J+Zv&#10;o9HjbDbD9wPOOaqqumUAKWta3dTkJOdzZ0uca3j1+gW//vwpXzx7yo9/90f83j/9p/z4x/+EH/3O&#10;J/yr//a/4Sd/+lP+7Gd/zpvXrylLMYSbHy2wyaO0oygmdH1Pu9/JnUUqR7Oewz4nOYCPAYaB7XYr&#10;+VpVyh1ISsznU3abNb7v+OUvf8GzZ0/H9fHws7rv3BN4P0i9cawXHX7VWsSpWkutynvPo0ePUAq2&#10;292ttVH2a2MMMaSb8/FhHR6GQNctUVrz+bOnfPjxD7BFQVWLOHC73wvVWymMlfPz4T7o9rqOEupu&#10;BrRzeC9mpiHInmaspawq7p2f8/TpZxgrtRo5ryXyWGfThxI5YtKR1WjQMooKD5dJlc68//AeP/rw&#10;CWfThqmGhVOoOLBrd2gis2lD4UomdU0zEdFfjJEcxaA3I2Lh/WaNVgpjLMvtlr7ryTFx794pH3zw&#10;IZvtni8+/4IUA+dnZ8ymEzabHXpcL9pdSwyB+WyOsY6+72WcjM/FaC2k4rHup5XGGEs9mTKfz1nM&#10;Z1SlRSEmftpYdm3Her2GnDBZ7gX2+5btbi/GAVmTY0TrDDrjU5BzZehYLsXcyhWWqmpAKQrrmM8m&#10;49qiaNuWftiL0VMCbRQpBMIw0I33DsbAyekxhZPPLmcRsKLEWLqsqptxrbUaTTkDOY1GCSlLPdxY&#10;yqoArfj25Uu6rpU8K4qx1mq9ZLm8IodMUdR88OQJpbNcXS0p6ynFpCEfBMfWcrJYMJ9OOV4csdmu&#10;6Pdr3js/pbCZz796RsxCO75//4JJM+E//ewvefTwEffunVGVFT///Dd8/fIV9fE9/v3/8D/yyQ9/&#10;h2++esZf//wvufr2OaZr+Yuf/Am79ZJmuqAwhjeXS67XO5b7jn3f8skPPuLhgzOWy2v+9le/xqfM&#10;8cMH1JNGTCtSQpuCGDKaxGxa0TjF4HuGsCMRUU5LvcsaHl485NNPf03pHE3VcH56xtF8ik8e4xTG&#10;KaqiIPo9RouRtA+eX336Gbvdnul8DmMt4vLyitPze7z/+D12ux1fPntG7wP3HrzH1abjj//857zc&#10;Dax8RxeC3JMpdVP/1FpMcrUW4bAd1wtjjBiBaUVdVdw7PaEuSzbrNf3QjiaX/U3N2FqpnWTFeN+r&#10;0eP0ds5RKid3goe8xwqN21lDURiqoqSpKpqqkr9zjsKANRmtx/w1yZhQCnQz5+hozsnpEdPJnOPj&#10;e8QIQw5SZ+4GvO/GuW7Y7dc0kxrnSqbTGXVT48Y7oH3bkn2gLg0+KaqqElq4tlI31BqXDibbEUYD&#10;qcGLAY0zejSTB6cNGujaluA9zhY4VxBz5OWLV7iipB88OWaij6w3W3bbHcvlms8++5wQPfW0RhvF&#10;N99+Q06BnD11XWG0JsRIURY8mJxz7Ad2XUvXdvhB9vacIyGIaakYwWXquhZzoMIxq4+5uHeCNpaY&#10;8k3Nlhx5cO+U3nuhv1tLBLabDUYbhn5gCAOrzZLJpKSZiMFIVcl9uzGazXZN13Yo5PMpqgJbFtT1&#10;FFeVYqaeNQoxDfIxkoLcsWktQnhFxg89ZVny8OEjtJLXbfc7vnr+JVVVcTQ/YtLU6PF+RmUxXnA3&#10;d+sJP8ieFIPUnVQja1caz10xj+eTLMYtB5NjpTVuv2e7F/PaV/ENTVUzqadURvoLisLKfqyUGH3m&#10;gDNG6rNVgQmJPgbieM1ujJYxTCRGqbcrNRqZ5MSkbtAaBh/pvSe0LT4M7Pdbtrsdfd/RNFNAUZU1&#10;R4tj6roUk1qTUCngbCn3XAHpdxj3/JwjXdviququIecu7uIu7uIu7uIu7uIu7uIu7uIu/lHHnQD+&#10;Lu7iLu7iLu7iLu7iLu7iLu7iHzAO9NTfFiJ/V8R+u3kYvtugept2+neJvG7/3e2/f7fR9UDMkl5c&#10;fUPyyApyPgjWRehnxwZpnTPTwuFOFmit8MGPjYEKbTRlVRK7HmUy2Qsd+WjWMGsKCiPf3/cDIWZS&#10;BO89Q+zxMTCbToVg0ziKQgSY1hiGoSOlKHRA7chjk9d02rDd7kbndJG55yTNYtbJxXj0QVBYoZeL&#10;7yTO8XEIxJG+t9/v2W63IoYOmevLK67WWyIKYwq6vpOGJaWonRBS/H7D188+49kXn3F2/4IffPIJ&#10;k+mMYER4yyjE7b0QC/XoOp8S4wW8kJtzzOQEfuhHurSVpiJGcvs7z/N2A7G+NV5yFgK90iOJOosw&#10;VGk7krjUaFb/VuAlDdEKra2Iya0Ii51OOAs5AkmBMUwmE1zh0YD3A13XihC1ksYKlTPzssTFzPxY&#10;yGAxeazSaKuYTkqq0pJ9j1GZpqxwBoauJY8C4hF3RPAidLLGEjP0g8dYix4bNa02Qs4exVpD7N8K&#10;dVUmKqFP5JT4+IMPuVyu6Iee2bShKadoY2i7TppdNTSzKT5FHj96yHKzxWgrFL/QodQENTafpUNz&#10;WwxsNhsOBLrgB5GzayE6aisEFBARrYqRkIWujFaEICTxwpXy8/uIGYnaikxKjuw0VTMhaYV2BTlp&#10;um6Qj8gYYvRMqkoIzSGQlSIq+Nvf/JrjxYIPnrzHyemCrKCZzsbm+UTvAykFNJn9dsVr32ONZTYV&#10;0VJKkW9evCCFgfmkxhlFyCJ06H1m8Im+G+j6N6Ayk2nFfNHg6hKrLUPfYl3BYjahKq2IlKMIbWVN&#10;i7gCjDJCsBqpNEVhyTlQF4ZJWdC1LSpJU1ZKGR8z3TCI4QXgU2IIieVmx9B3lIUbRbmKoiixtsTH&#10;SJ/G5rjzc05Pjm6aYgYfsKmmDJGi7SgLS10WzGYN28WC1WrNZr2l94HdbsdyvZaGlhCJUeavwVBW&#10;xdjsnCmV0HMnTU1CsWtbQgr0VcGkKtl1PT7Cvu3ph4GIHsGSEWUMJbUQvZI0nIa246vnz5nNVxwd&#10;nXB0dCwdVkGaiGezGf0w0LUtMXratscZQ0bIPzEn+t2Oru9x1o5CJmlO6/pW1sggzWLWuZEur281&#10;Fufv7hU5obWl7TtOT49wVvPim69HOlzN0A88ffqcnOFH/+RHDEPLatWzvF7T1BO0UTx+8hDrEoXT&#10;vH6z5PJ6zep6TRh6Zk2FcwZSIPkBh0KhaIeemKGqatquZbNZE4aBlTaYogRlSDEw9L00QmWhdsUc&#10;MUozqSdiMBETKQl1xhghsmojhDLtMiYGoskjlTTdGGMYrbDaCbk1ZdJIXEspiHoFaezl1lo8osMo&#10;jCEMHn8QhKO4uHjED3/4I4qiYLvb8elvPmXb7jl/8IDje2csTuYs11ekVcYP0shWVUKW7oeeFCMY&#10;NTaveVzhiCnjBxFVaOXpY88w9FwuL3n1+gUvXnzL1ZtXVM5iNSMd2I4Ne/aGTG+UCIRjjBj7lvbk&#10;rCONtJ8QAj4EQvCU5Z6yjJhs2O53OGvla2LEjd8f/EBTl2itmDQ1fT+gAaWkITnHJFQW9TbHOTRa&#10;3xZMf1/cNhl4Nye6vWe+FfEcSt3SvC5jPIEWNqYeCeJDGGSsZNDOQJb3a7Vlvpjz6NFDfvDhRxwd&#10;zTFORDHPn3/Fn/zJ/8vl61eEoadpplT1DFOUGFeSRjKgqxqqpmZxNKNpKo6Pj5hNp7jC0nZ7rldv&#10;yClz+fqS66sl+25gOp1hjGE2EzrfZr1lvVkRY6DvM70fCDnS+4GEmGsUTpqIAwZVNuTU3+QBSYEt&#10;RRydhgFrLQdPnBwiYRhw1jGbztjv94QQR7GGwfvI9fU17X7HMIhwM6XIfr8jpUTvPSfHx/R9h3MW&#10;lNBEQwwMvRfyunNMJg1aG6wBYxK73RY/GqLEGOi6jtI5nLboqrwxqXFOhJyD728a/I0xpBgZ+o6E&#10;wtiRXJ1EVBkTImBCzBnMmFtmGE2UjAjh01vRjTGKoqpFFJ+RJlgn48c6xWRSi8jcFRRFSVUa6kJM&#10;YJrCiTFQYSnqirJuqCcTyqocSfSWqpTGWB1lLhgr7y+ZisYVpFGYVBTF2CxcYozMB6eF8nowsui7&#10;PYkolPGcUQlMWbLpA6vllZDBq4LpdMLi5IT52SkqJUorZjQhCGXaWUtdTwBwZSHUIrelaiYsjk9Z&#10;rTdcL5e0ly1uu6aZzoRKp8xItnfEGDmazziaz2l3LWHwoBMXD+5TuYLoPYaMzknypCgCce8DKkdI&#10;mUIbIfdFETqXrqSeFaSZAGZDiGLAROJ6s5HnpzWTuub0+AjrxJjJWiu7bFGJiY1NTKaWrFr6fmBa&#10;lRRGCG77bke37EQY6RyKTFmWtF3L5dUl987P+N0f/YhZ04jgwBVCbW13+L7D95G+DVzHwG6zQSmY&#10;TqdMJhO0zjdCXRGOZLb7Dp0jzlis0xRVSdyLYYVmJMorIcTmZEdjiUAcPNrosRG3JPgg55nYC0k4&#10;RlSW85d2BmJG3o2QBYvFlM3mmsXpEVU14fp6Sd+2pNBxefWGYT7n7GgmQv+yoigKjLUUpTTwF7rE&#10;ugKlHVU9QSXEFEiDHvdVtCZFRRwCu7Zlu99RlQV1YfnoyWN+8OETQoJ927K8Xgk1bOhRxjGbz1DZ&#10;YkxmiCL0sK4AXaBcha1nWETgtu0Gtt3A5XLF8fERjy4uqIoCo+F4OuV4OiVnGRsYTT/0fPDeffZd&#10;T0Ia2Hf7/Sg+NUJCU4ptP/Cbz7/gq2++Ze89D8/PuFgcc3J0hDVC8UopE1IY6WOSkxtn0E54lsZK&#10;/juZNhhX3uxlOXih+WkxQQtjA3iKsN/u6dqWXduyWm94c7WkqCoW8yMWizl1XaGA4EWkarSc20ny&#10;GrtuRcrXFFWFtSIwn9Q1IOcOkO9xWuGw+BhEoJ4h+UDIkdIVVKXDG2kiT1FqEWXh0DFDiqNZB1TW&#10;4SM8f/GKdvBgDGVTSCN6yhSFiEujqjFZ0baDEMu0xo15GiSUzoQw/FfXVHJKN0LcmxrHWL/wKaGR&#10;eWdtQbM4oSgLhm6PNmLUp7SWs6Qf0CkTkxBZzbinqAwpBnbdwHK9wcfEdtey23ccH03JWUxUQgoo&#10;k4ghUJQOjMK4ioJA6cU4rqorirqhKg2VntCYzG67ZZg2RN+LQForVIQ4DAz7HSp6NJE0RC5ffMMv&#10;fvpT/vrP/owCaJqCPK4HQ9ehKMS8R4vgqqxErLzfC9mVJJT6od2TRypsSgntipHMmHBFQVNV45hK&#10;36kv3I53DRpjjJInOvdflI+9+3qH2thv1a++59/mpnYhxas8Sk21ViPxVYTQWqvRQEbo21IjyWzb&#10;FqUt8+lhvxdB73a7IyH1gwHNEDxD7rBVReg6qomYGCmTMDkRh8RqvWS/bzk6vcdmuyLmgI8Nuqgo&#10;qkSOkboqSXmCGc8VGkhKDIbGQYwfxMzOuUKM2lTGGUuqS66XUqcorZYcnYRVCleVGOv4+unnvHnx&#10;Lc+OT3jvyQe89/h9FkcnhJhQCmIUc723LhFZanwc9qT8WwadBzOBw3M+5N8Hk7RMuqlBGWVwyqKz&#10;+o5YXsyHvl/w/l9icvV3jbnb4ymPIm6jzM1zHPwAWjGZNCISGQ2t6qpCG8298zOcSeicRkPFgmmC&#10;ru1o93tSUchrK8XpySnG1XRBhCkiuPZs9ju+ePaM+XxKVhBJaCOGIjFnsjIkpagnjYjU1WioECPa&#10;Oior4szOC4lXo1DaUBTlOOaVCLXLirOzc65WS8mFbIHKHd989Q2VEwEcaNpWzFysKzG2oO0jL15f&#10;8eunz/jo0QOmD85x1hFzEiOVnFHoG+E4mdH0YzSlKsoxN3eQJce2RUGZYdf2GG3IaSCGwHQ+42gx&#10;J/QDfhAKso8iYI0h0fY9dUjMj44IWTHEzPHZOV3fUuZAVob1disGHeOz9T5gjJhEBD9I3S0lksr4&#10;pNksX2KLkqpuKJtS6LFaoRAxfOatmcNmtWE2m5K1xtiCrAzBONq+x+NEpGUtjbUkIIZI8AGNnBni&#10;mE85B1bp0VQGun4Q46W+xYVBcnRXYkeis9R3IxpujP0mdY3MYEXUejQfHcdyTOizE/T7j2jblufP&#10;n3N1dcXV9TWvXr3m9Zs3rLdikqhypi4KnLHEFFH6cA4pRByevBi45EzlDLUrmDVTNru90OC7lpaW&#10;EEXMnHK+EdemJONgtVqzWq5Yr1acn58xn8+IIVI3DffunXN0dIIxsJg2YtZUOKYzOS9uNxtOT0+p&#10;ihJGUzIUrPc7lNEsjhbsuwE0bHYbtvsti5MjvPd8/fXXktuMBnfz+RxrLTu1Yxh61tsN1lqqqqLt&#10;O+qqYjqdEmPGaEPX9Wy3G+azU4pKcXn5hl/+zRf84he/4p//3l/zb/7gX/Hk8Yf87//r/8Qf/tt/&#10;w5//1c/5f/7oJ1xeXePDQD2psbakbVt2e6HmOuTMIWfTPVpL/h2CmJaE6Nnv91J7D4E01pWefv4F&#10;T7/4grquuXxziSvcWD/xWCtmVGRu1jHQxBTElGo0xzzU6w91uUOt+/r6Ss5Mt+4BZP3V4+uFm33V&#10;HITnOY3nf81qs+Xp8y85e3DBbr/j6PiYru/FYBFGc40buf8Nkf3tgiHmrWZc74P3ckZnNKUzhsl8&#10;StnU+KG/MbmJY70n68NdiBjPmRGNG2MgZjmr2wzvXzzgk0cX3Js3zCxMbWRaOCyRbujROVKX9kZo&#10;6oxi6Fu0Umy2W2KITOpaap2bLU4rFouFGFm0LTkEzk5Oef/J+2y2Wz7/zW8Yuo6qLKnrmv12R/aB&#10;/XZLaDusUlgrov++94QYabseH4UgbLQlhkBVVzx4cMFk0uBGEW1OGWcNKXl8GNhu1+y7Ae8Tw+BH&#10;UyH5fdvLHYVGjTVNTTHWqGZHC46Pj/B+4P3Hj2nqqazR2hJ85OrNJW9evSbGQFE4+r3coblaxMXB&#10;D+x3O4qiYlJXVM2E5kjOqrKGiKlcGg2dXekwVu5FGI0GxRgVOZCnROkss2nDpGnY9Xs+f/qU5dU1&#10;Td2I2e8w4LuO3WrL0A9oY7n/6AGz2YTl9QpTVCxOzyhGw1pXOOaTKeen9ziaLwj9wOr1a9QwcHF6&#10;zPLNS7bbJT4MDCHwyfsf8O03L+n2LR9/8hHGGF6+ueaz519h50f8h//t/+Bf/P6/5KuvvuRnP/kj&#10;8n7N9vKSZ5/+BsJA2VTouuB6u+d6vWfZRV6utnz85DEfv/8e+82a3/zmU1ThWMyOaKZzirok5USh&#10;FFo7tvue5dU13tecPLlPvwn07ZbJdEpRNVy9XvLPfvxjhqGnb1vuHZ9wcnTCvbNzjHX85qvnfPrZ&#10;b2is4d7imMcPH/H+wwvWy0vatuXLp88pywa0Ge/6NJNJw3sXF/Rtx5fPviSmzL2L93i16fm/f/pz&#10;vlnu2DDWATEoo2/qZnGktqO1mE2lQ6425n0K6tHQceg7ri8v6bsWbfRoHp2/a4oKIiTOYLTBKIUP&#10;QUjdWuOMGU0ZNYW11FWFtYbCaaZ1w6SsZH4VhvnRjFldo1VGIfVMZw0aEeZXTU01KZlMJtR1w6SZ&#10;E2KmaGpZa0ImhMhut2O33xBCYLlc4v0lL5Da2tHREWdnp9RFiWFAa3CFRSO5bWHdWIdRZK1QFpwt&#10;GPyAj1EMHFE8vHiAtYaU4jhns5ynvScFySWKqkFphQ+RsijQaLwJDD5ibcV8ccJscYwxUFaOsq4o&#10;nYWcWG+WLK8l/2smE8qFRevEtKkonWFwbjQ5DmJomwuiF1O5mDO531HUFZUuKErJ7bSx4xqusFbj&#10;nOxZvfeynmVAKZbLFdfX11x1LYv5jIsHD4ihk1pJjEyqhqYWcfvebyisxmhzSNox1mGdIsceNQru&#10;/dDhu1YMIlNi1+7Z7ltAc+/eOZPplOQDdVHw6MF9+m7O4D1D8CQy682Ktt1xcnQ0mgxZEm/PHynG&#10;G/NGc3PG96QQ5c5GKULwkBRZBYwBbR3WaDFMM4a6qSh2Javdjm27Z/CRxWQqNfTsqMpSjFC1QSoX&#10;EYMY9btCkfeJth/IUfY57SwpKlkLcwTe7tdd14+1CyV34SpSlCWozGa3FeNwpTG2pO/3bDYtZVVQ&#10;16WY5mkobENZiHGD0VJjjwpikDNuDPGuCecu7uIu7uIu7uIu7uIu7uIu7uIu/lHHnQD+Lu7iLu7i&#10;Lu7iLu7iLu7iLu7iHzBuN5Ie/vx3kb7fFbUfKCDqHdHz7a/5/4sb4fQoMLvdiCwEZWklTiPNmnxw&#10;tbfjnzPOWppa46LQcbTWVM7Rp0TrPTkLpZckpGw1UhALq1GkEVOKNHmFwOA9aCU0a2DalBRWGiUO&#10;NHmhaqtROCTNgzkn6rocSY2RnANKO7QRMY51DmcTsYT9bkvo+psmjZA9V1drsra4uqYPgc1uBzlT&#10;FhUxJ2KW5p8QBtr9HqMzTekwVUlVSeNb7Ae6zvN0veSb58/46JNPeP+DD7G2JCsjVAxEWJhSHl3u&#10;RXQlzdm8bSIaicMHotW75LTDrzeNyuPX/5aZARmljTD3RnLjbcLMzdi5GY/SXHcgx6aYKIsCa6UR&#10;LykRehyEiVVZcO/eGavlkqtroTN3/YCxThrAQC7uyaNgMqC0oamqGxFqPww35IcUIz5nqqoS0UyS&#10;5q8UIsYVpJgIhBvRHEoakwvnUNoQvadP8YZGl3LGjGRBaRTMHB0dkVMU6qGzhJjo+kGEwaNYpu06&#10;XFFwenIqDXopMfQ92+0WVVUkL+1DaG5oFzFGNpsNQ+8pq4qqroSa572Q91AiRtOjmYM1t56XNL/m&#10;lG6ogUVRYLQlq4Qxiul8zg8++YTpZIqyhtD3QrYYBnznUVpzfHpG7z1dP9B3A9o5vnn5kpg92n7A&#10;8ckxpXNCqLSGvN+z3cmc7LuW6CPz+eKGRNX1Hb0fiH6gLh0pl2KCkWG37VivdnStxzgRCaoE02bK&#10;+ekZMYwif6AqLE0tzUlaOYyWZ5lyQBtp4B36gW7bEoeBFD05BVIYyNFTOYM0gyqU1ZSuwva9kOnH&#10;5wwQOxG7JEScGWMi9gEVYPCeNgz0fc+LF6+5d37O/fvnTF18q4MAACAASURBVJqGmBXGGWbTKbPZ&#10;4kZI3rYt0+mEsiipy4qMPKflasm3L1+x2W1H0rGWJra+pa4byrIEJeIZpSKlLaiqObvtnolztIWj&#10;2DtC1sznmd1uT9f1dP3Avu+FHmscnR+NRLKQl/u+o91v2K7XXL+5ZL5YMFvMadYNZd3QTKaoqqbr&#10;IKWBeBBfGwUxUzeNzF2lbsTL1lpCCPR9L4LVvhcyovdCwjAiZpS5OMh4N2akbUhD2Ucfvs+jhw/o&#10;9jvW6y0xChl737V89e0LXFXw5PEF5+fn+EHodTFF5pM5985PabuO43v32axb9rsdu82a518+ZeiE&#10;Ik3hRQBgLGoY6LoOHSMhDIS2g5yJKhO8EP+UUpBEsO6skEa10mQlAnZGKlVKGW3fUrIOe4uzRtYI&#10;rchZBO6RgxnMW52ACHBHevS44tpR6H0QzWutSTAKg2U+HOiwH//OJ/zwd3/M0y+e8uzLL+WzrkrO&#10;53POzs64eHgBSvbOYRiYTibklOnaluRFGJxzpiyF6KqNwxWFUGAH+bf7fmDbbtntNrx59Zo3r1/z&#10;5uUrSmtEXHNDzP6usc5B5NY6WU8AYkpCwAF5BlpLc3YUkYAfPFVZSW4wipCNFnHxYb+pKmkk3m5W&#10;GOOoqwqykBiteUunPuxJ7wqkDkIrM74mt77uNgXuNt39ttGQUopiFLUIOS7c7GmHz8EZNxrBKPre&#10;E4M0xW2310ynBe89vODxoye8//gjZvMFbdexXq342Z//JZ9/8Rm7Vpr3FrMjFkfnFE7Io4Mf8ClS&#10;NY56OqMup8znMx5c3GexmDH4nrIs+Pqrr9nt15ycHklOEzwxDhijmM2mWFMxn895+fpbXr9+NdK3&#10;BhHExkTXdfgQhNSmxSTGMAqulCZphSuliXq3398iPebx35I97fAZ1lV909CqlMaYQ6OrviGtdyPx&#10;XSkRO2ktIo/j4oiyKsk54IeOvm8lH0hCaLROE8LAdivPre9bNuslfdfdGP+A5HtavaWQwtvnaKwl&#10;BxE6KS3NjMZqlHZjj7YYHelCjGnUKMgKfiAnyEpIQD4lUhKymh7Hgga0kj2q23kmTcOkrqV511ox&#10;EykUs1kjom9XisDFKYie2hrqQgTYVV3h6hpbFTTTCU3TUFc1VVlSODHNiEMUAXtKaGswzmCckOXk&#10;vUdCyHTtHqPF+MQHjzWFNA8nQwySWl88PKesa0JSdEOiVoZmsWC9XrFar9j1PWGVOT1asJgf4bRC&#10;kSicI0aNs47SOawtSCrTh0HmslaUxjKZTLi4uBATnpTwIbLvelbrDZvNGmusiMZ3+9FcZc/gPdZo&#10;Uk5CGNdiFGCcQxPJOpKTQllDzOmG0quVkOmsdUKZvSEpWYIJGK0oy4KLRw+p6gkxRvq2lQZrZM0c&#10;8XSjYY3QuVzlOFrMgVEokjNDCAwjRX6/23N1ecV6dU2fAvvdnr7r+PabFzhbcDKfsZjPmNQ1KiXq&#10;skAZzXbXMoTIdrvB9wPn5/coqwaUzJeDsF5bCIMIYFTWZEbq0yh4cUUpecwojBsVXfjBM/ReaKyj&#10;aZT3nr7r0Qh9tplOGPoBUqasavrgid6jjOxbdVUSUuLs9AxbOBSGQmn27Z4wePpheEueN0b8dvxA&#10;zImqqm7yxLKs0MbSD3uqokZrR9t3aPPWyESRoKq4Wi7Z7XaUzjCpS6qqEjEFihwCp8dHN2c9xsbg&#10;qjpQ6IWo7EPGFY6Li4d0fc9+vxPKZYys1xv6vuPli5ekGDg7OaGpy3HvjCQ/ELWiciWmdFTuCB8i&#10;AY1Pme1uz/X1Sihw6m1e+Pi996ibCZv1iq7rcc5hrcIZg3Nyluj7fhQKyVzohhaMIWVNjrJn+hgI&#10;Wc6xZVlytJiRo8cahzYyxoXQ2LNZ71iuliQSA5k+J9brNa+WK3JG5uJ4XtdKaHjWOVL0I00MMS0o&#10;a07vnTOd1EysYzKbjWufCKQzSgQ3UcyzrNE3Z5qgPCkOZCLe9yQfCUFMTCBL0/pokKOMZeha2s0G&#10;nyFqTe9baag3Fb1X7NuBzabDGSdnqKwoC01kpM8xinPVf31N5XsJ0llqGEqsTAhZEb28b1vWKGXI&#10;SYRKxlgxS4kBcsQPQmxW4xlNI0Kutu9ZbXcoW6CsZbPekO4foxGhGUHM4QrncFZjMxyfnHH5+hLd&#10;dVgN52ennJyecnn5mpQ8NgcKDWfHCwprMEajRgGG9x3Dbs2wXZFz5NsX3/CrX/yCX/7kJxRkFtOG&#10;OHRgoHYFlSshC5XTjCY/Xdez3G/xIfCkrFgsjuj2mZfffM20EVKoNiP1XhkRHTlHVdejrimN+/Zv&#10;Gy2+W3s6iNtu52+3Re23f/0+sfXtXO12Hew2FV69Y3RwEGkfjjxK6dFgRMwHlVLkKJTqyij80DN0&#10;PW/eXBFCZjGfSx47DICi84H1fkc2lqgVXT9wfXXNRx+K6V3dNKhaCZFTKTFZsY6Ytry5fMNuv0dZ&#10;EcQUVUVTTylMpiwdinokBUI2IxlzrP0kwkggFAKitUKQDEMPMYpQW4EzGqs0yTmashBaojYsJhNW&#10;6zVvvn3O61ff8uzzz/jBJz/k/ScfMJlMidkQRlprzCJ4Uhmh1GYgK6FAj89RnhvfybNvnxNuTb4b&#10;IxjnCpTWYu53MybMDWH83Vrnu8/y++ju7z7rgyD03f8vpEt1QzVNI124GYWXIXqcrei0wiiHKx3H&#10;J6eoLIJFpcVkSAwfEt57tDEUZc3FxRRTXvFmuUI7wzB4+pBxusTHQNf3qBBRMaGNnCuUcaTc3+Sr&#10;hbMiuImJmKEuqsMPjh5z75DElMmMuU6Ika7v2O13+BBoJhOsddTa8OjhFKNFeOtcARgGH0nZUNYT&#10;Lh4+4qtvXuLKkjfX15wdzwgpUjlHToYcwnjWtzc5fs4Z0nfPUHK2kJpB8ImJEUG81VbyA60pC8d8&#10;OmFSlVxtduSYiKIvIsokJGfwPrLf92K+NB9J80MhhgJ+YHV9TekdZVmImaSz45nPUlcl2khtRyik&#10;iYwlp0jX7emD7M2TMc/WSkRIISfJR8+r8X1mYoaUNShNnxXKFeiyBm3IRt6TKRW57YTGrbQYzYVI&#10;HxO6H8bnlRlClHVGW0KMUn9JidKJYZXVRkxIUyL6gbYLMj6VQRtHZDSAHYabc3LT1NiiYNpUfPLx&#10;h6zPz9hsNrx5c8Vqteb11ZrXl5c3tHGZXxZXFjfnEMiEIAZhcTS4yYVhYmtmZUM3eFabFcudmGp6&#10;n/BR6LGlEzPUmIAsgr7NesNuu2E2n3D//jnn985Zra8pS8er199SNxPqpibkjCsLlusV2lrJader&#10;G1M8P9YuFkdHaOOwWsl7j4npfM6zZ88kt435O3WqZqxhlVVJTGK0cqhDSE5VYI2IipVW8rPESN/1&#10;dN3A0eI+OSZC7Pj002f87d9+yv17p/z3/+7f8eSjJ/zH//iH/LN//mN++tO/4D//+V/x9bcvqeuG&#10;oiiwpqBwFdZYyYVSFLOnJPWL5TIwm02oqkaM+mCcl1ZMlZxlvd7w5vWbm/r+4fwcRtMEWeTEtCHd&#10;uqN5d+27vd455xgGP/6NnGFjZDQcSfS9J6coxNk0miUZyd1zzKOpVuJXn/6ajz7+hOlshslCCt7t&#10;dmKGqS3GjOfvDDFFGI1zDvt78Ak1knNl7EUYzZOVVpRlxcnpKd9+9Vzoz1qP2nmpH4exHoPKhCh3&#10;EeSMU5njuuCHH33Ax48fM8maUiUqG6kLhdVSm9JGU1mH0fK5TJoG6yyXV69pyorSatqhxw8dIUbK&#10;suLB+T2GYeDVmze0XYc1lo8//ID1ZsOrb18w9APJB+49fETlCoauZ7desbm8whkHowFbVIqYxfxS&#10;GbnvqauaxXwhGsvxfkwIvle0bUvbdmKoaRUx9vR9Rz8EYpJ9v6wqUBpbVpydnDBpaj54/32sMYTg&#10;OT46Io/mOSEGhn0LGdrtjhgzbdvx1bMvcVim1QSdLbkNFMoRlcL3nl2UOu/pgwec3zunqifYokQX&#10;ejSSM+x2LTH1aA1l6UZjZj8S4CNDPxCDR6MolRLDmbJkUpWsVkt+9dmvid5TOUc51mO7fctquaLt&#10;OkKE8/NzHr//mM31GuMqLt57DIWcbeu6YlrXXNx/wKP7F3S7luVyRew67h3NMcGzXy3p9zvaPqK1&#10;rLcvv/mWjz/6EKMUm23LL/7m1wTX8O//5/+FP/g3f8Cz58/5zz/9U8J2zevnT3n1/BucNkxPz7je&#10;bli9fEO7j+xD5vV2y4NH7/EvfvdHtOs1n//619i6ZnZ2hpvMqJyY67Q+8uryil3XExJ03cBya7l/&#10;vmCIaTS+LGiKmse/9x7HiwX/6Y/+iEcPLjiaL1jMF1hbst71/PJXv+Zf/3f/GpsSP/m//piryw3n&#10;985IynC12rLfdxzfO8eUFmtk3DdFQd92PP/mW0JUnJ4/4uWm5f/845/ysvMMSpOURmOxzt7kYXqs&#10;f/vRYNRqSyaSs9SDjFY0dUlZWMLQs+v7sS6qx3VLY93bNeKwFilASxIha2FVoo3G2ZKqqCkLR1EY&#10;nBETyLIqKJ3DoFEJoh+Ig2e/3dK4gvnxgqp0VJXDAFplWZuLAucsZVWx33X88hd/w/n5A84vHlBV&#10;NUVZ0lQlTeU4mk3wPtCUNcvlNevdlu1qjdWGaVUxPyvQVozDojHYUfReGDf6O8i9tU6KFKUW3Q4D&#10;fd+xWm/o2j0PH9wXA67RvKqZNBTG0rd7fN/jtMGWBU2tUVpq5V3X09QNoAkpc3p6zGazou87CmOo&#10;q4KicBgtObsfxPyya1uglfpfUTIpLZXOZApSltpwtArvFV3nCd5jkkOnQB561vuOEAeKssDYiqap&#10;yT6zHXq2+5YhBJp6wnQyQ08mVFpxPJ1iy5K6Klleb/nqq5fUhcPGyFBVpODRZDnLIKY6Yr6V6Hdb&#10;Bj/I/YgS058UPIyma9aI6cCu3fP02TPuX1wwqyYQAvjIpKxYTCZYZ8Ea+pTwwaMY71KtQVtLTvKs&#10;Bu/JOX2nf0LubAAjBiZy7yj5RBjApEhWYihYFBaH1GKLumK7q1i+WfLixUuasmQ2nbBYLOTe1rox&#10;Dwty346I2nUO6NiLaZkzUns83EEHMZKXekgezcjkzsgYQ6WrsV9Ac3HxkPfee0xKYp6937Tsdjv8&#10;Vsbfoc8gxStyUpyfn1GVFs1Yx9MKleVMeRd3cRd3cRd3cRd3cRd3cRd3cRd38Y857gTwd3EXd3EX&#10;d3EXd3EXd3EXd3EX/0Dxfc2730+2+m6D6O0/v9s0fPjv0MR4u7H4+1733Sbjm9clS4cTB7IS0rio&#10;ICSIWREFri2NpbWIKGKIpJwwOjOpS1IK2JAoyzQ2REf2uy37zRY7n0EMWGswTU0k0293rHcbJtMp&#10;ChHfVoWlsJaiKMlZjYJChVJ2bAIzaA3WCdHEWLnWPTTtGusIMZOHhE+QtcYWJT4IqUMZTd97rq+X&#10;DDFydHrGYragLktWqxUxJmaLGZPZjNVaxK7b7YYUB9SswaqMzUlIilbjsxCpQ7vm53/5U756/pT3&#10;Hn/I/Yv3mC+OsEVJyHGkaQjZKR0at+G3GsTfFb9/39h59/eHhrmDIB7SSJMBDjSWW40AwFuyzM1r&#10;cNOcp7UIoZIXKqg0FUe8Fyp7WdTM50KpXl5fk0ZKuwjwIgaNvXkuIp6NPqAQAvB8Oh3JCohAKUtT&#10;Vc4iWgpDLzQte6BKjDSlLHSqIQZiVBRlOVKjkojnxiboTKbtWigrnHMUlSOnKKQ17/Ep8frNa1ab&#10;rRD/DmSKqqSoaqw1WGXRyZDiW2paiCKQjSlBDGQ06+2O3VYaBmeL+dicqUZDARHRG2MpjAUjzUeF&#10;FZGeHxIqZcIoXg0hUDohPKScsIPHFSVqJOOE4Nnvd1xdXuEHTzmZMJnNYehp/UqoUjljC0tVCXFZ&#10;jyKHjFAAqqqgqQtimNLu55A1k8kEY6XBLnhPjF5kV9owxIRShs57Pnv2FVpZHr33RMZzTrjCkAJ0&#10;257CWZqiFDFCBmKkLgoU0siqlRC9jbZCNo2G5DRdFwhtCzmiiBjCzXvOWhNF0YnOFpdGavHYEFrU&#10;NdPZhBwzZV1T1Q3aGrpBRN3GChn+9ZtLLi8v+ZtPP+fs7JT5rKGqSkLOmJE+PZlMKMqC/W4nzX7j&#10;PNFaGpGqsuB6ec3V8prNdotSliEElssV1rqRlDo2/buAthatIlklJnVF6Qo674kJ6sISQma727Fc&#10;i+Avk6kKKzTvGHCuoKwqERXbTNfv8W86Nusli6Mjjo9P0CmRjSEFEXq4shwNN9KNCUYYG4UPdLDD&#10;vlEUhRiCRCHD5pzZ7bYANI2I+qfT6Sj4F2HDMAwUhaPregrn+MM//Lf82c9+xvPn34iMSSn6wfPi&#10;5SuMShhdiAjMDyIs0Ib5YsHHn1SAZbvrhfrc90xnE7784jnbzZr9riMZQ+2cEOByIvYdGiitNP+l&#10;mFEacpY5bLQWcXNMxMhIuIwjMVrMNxgJ51opacQ66CZyFiL0Ye+7tb8KnVzdCEC00WMTZ0QrMEaI&#10;NsMwYIy7MSMJMd0QWmNKKKN58uQJl5evWK2vaSYlXR/IZOqq4qMPPuT89AxnDTG93S/adkcuHVVV&#10;iVlBjJSVYzabsd1uR0JZgWqMUFi2O4Zu4Or1GzbXK/bLLTpDXVZUVUkificXOJBA80jDPAihvfcU&#10;RXHTuBxCGEl2VsZBWY7iXGmMLQrHMAxClXfu1lgD5+R7nINh2JPSOF6tEyLRASaV3u5dt4VU7xLg&#10;36WMHsTw7wqqDl93EBmIQOdAnpVmvZwzXdcyDIEYRMh9ejLnyZNH3Ds/4vF795jPply+XvPyxQv+&#10;6i9/yVdff0PImXraMFucUk8CTTPBaEu727Pa7NjoPcfHCz754GOefPg+09kchRD7IPPsyy8Y+pbT&#10;0xOq0rFvxQgFLJv1ipgGHj9+BDg2m5avv37O02dCk5tMhLydM/R9z+ADMQhxESuCggenZ1xdXRIT&#10;ZBUJw3dFaQcjJGMMfS/z8EBxPRjK5CxmLAeqXAj+O5/zwSyjbVtiTJSlPPerqyv6fo+zCjM2g8eY&#10;GfqOLso+vtsJ7VgrRVNVIhgZfy7JZ2/nsm/zXO89CRHs25HaqK25MV3gME/HeatG0pUkORalspDH&#10;c6YYxW5DL+YhhStQWoTWhXOU05q6LHHGUFrD8WI+/llR1UJTcmVDUTlC6On3WwoFhTNMJw110+Cq&#10;ElvVzI6Omc5mlEUhwrcUpUm4FgF1u9+NTf0Kaw3OTUSMOa5XXfCstltCGEQkj6VpKsgDOfbkODD0&#10;A/t2S9HMUboYSXEn+L5nt90K1XC3pZ7MmB8dsVtvSCHirBZjEGvGHErMV3btXj5TbTA6UYzCZ2vc&#10;KIB1rLdbodD3FdvNRoh5iEmBtQZtFHVVkUJitVzjvYcYmE5qmroUkfNIRg/j2Igxoseca3jzhrqu&#10;mc3nozBahFs6RnRMkDLtdifnn5wwIzVUjbRCrTSlc+g6Y8cmZ1cU4sWlwFjDEBKrzYbtdk92mtoZ&#10;3NGcuq6xZcmu7Wg7MU369uULfvOrv6a0hvtnp1w8fMji+IRmNqPKSkisRlEWBUOMRBKO0UPMWLS1&#10;KDU23oaMD0Ear7OYRChbYG0mj2vrZtfStT1aWbTSVKVjWlejYCYJSTyJkHoyW+CKnq7rCQqCUhg7&#10;5rauEBE38OhBw+BlvNijOecnx8QQSBnKshbxudHj6yZ81xKip64btHUUZY1NEd0zmqo4shYyc4xR&#10;cmWjhFh7ckTwHcTAfufZ7TbkDMYWKCUkzbqqhQCpND70pByxysreGRPb7ZYQM4ujYyZVSWklB/TB&#10;i8CsLvG+JofIbrMhBU/fioCjcg6lM+3eC9k6g9VW9lVjqZ2lrysRo/U9Xd+RjWYxn3J2djpSIgdS&#10;FrKbKzTOiuDFajFuUMh+GXJC51HsOCS8T/TRs2v3krNXlRjDZTlbV1WFLTXKB/brLcvNlj7ImOlj&#10;ZHZ6TJMyXdfjfSAHZB8uCqyTXCMAOEtlCwplyeNYWK33bNuOF5ev0eNaZ7RmBOsKkc86MfGwmmld&#10;UZaOylkR3I6mQL7r5Vz2/7H3Xj+WZdmd3rftcddERGakK5NV1d7M0AyGGhECB6MZgICkB82L/kcB&#10;ggBJLxpIGmg0GIJk0za6u7qb5Sszq9KEue7YbfSwTkRGFYtNUJo3xgISaeJmxL3n7LP32muv3/cL&#10;0kRelyXOWQG02MSqqfjtH32fqAx9EnDDvj2w27Z0fc+EghxIsaX0JVVZ4rUhCk9MoB85U6TiH1xX&#10;yVn2p2oWWiqlpck9z+7GSpHy7BMes7io+YIigzYiOE0owtBjSBjviVcieKUJY6DrBrb7lpAVTbMU&#10;0WdTkefm+TH3pBhISjEMPaVdsGxq3njjoYjkNhdy7Y3BzQ5zKQyMRjPOa56I2SyLZskwBjAKlUe6&#10;y1e8OD/n/V+/zy/+7M+pVeKoqTk6XrG5CFRlQV2XaKUYpzjnqbLHEijOhHWWcRzQRnPn7l0++ejD&#10;ay9wqRmAdhZfFhhnMd7PtZ/097pwf73edLUvuwnm+/prboIcv17/+Mq9Jf9Gp/Bvqp1AJqc0g8ik&#10;ruC1pjAKUrgW/252e7Zty6IsSDGSjaE5WrMZJ/oQ2Vxu2e9bnjx5RtUsWdYl7TCwquu5XpZmKJ/F&#10;e0c3BXzhScCUEtvdgbpeYNwMnSoK2tgRQ0Abh5QQIjklaufwheQSaV73NImxk1zreL2mrBfUTU2Y&#10;IjllRj+Llrwjk1nWnmGEcYpcvHjKn7z4ko8++Bu+/Z3v8vY7jymrGoOVfbtCAF0zBCrdyKdvCtZf&#10;O8ZzXSPihmu80gZtDa7w5F6jjCXGMEPFNClN1znmb6pjfVNe/01j65vG1bUw3rt5f2cxzjN0B2KI&#10;TMPIFEaSzeQwMnSK2NTUzmK1hgQxTlgt88EwjGjlKIyjKEowhuOTIy72O9q+l33SXNNy1gpsIafZ&#10;5V1TVVmgNVnL/nTORa0rBcozjJSNgEyGYZxdVjVTEvGMd57SF4QY2LWtiIbShLIG5y2FtWgrAkFv&#10;jIBxguToaQpobfHe8u67b7LdbPjy5Za3Ht3DloXk4EMSx/qU5DMrTUxRwC/GzPUZqblN0yTXV0FO&#10;V5BNeV3hC4FdGoO3BpUzQ9eSlVxHrQ1KGZSS+kqYJgHJjCNV04jIpyiBzJcXG+qyxnnLOI1044jr&#10;RpqqxDpPypDncRnCxNgHnC9JUTMMPWMQgEVVlBwdrVitGqqiFFfQEAmzaLooPN0wEDO4qqI5ucM4&#10;CmigHwfGwwRk1qsl9XIhcKFhYN8erkW/WmlSVgKhnO95UZVodVUrEqGx1JQ0OQRyjlLtzWnOpyJh&#10;GEmzQ71SkkOZHMnTQCALkELBomkovGfZLLnc7Dg6OfD47bfFZX2/4/LycobnjMQcyUHeZ06BNAkI&#10;KaWM1uCNw9aOqgh4pylry6EbaFvJF1MWwXTXD6DyXMO1TFqTUmC73bPd7Xj+8iXL5YrVYkHdNFRl&#10;TV0tsUVJ17Y4769rwkerxVwHnSirkqqqKYsChWJR11wMA0dHa7773e9d1zLe/+UvpV5ojMDaZjhA&#10;mALjOGJn0fjV/m+aAjlbqavnAFnhC0eIct2tcfRTzxQzKmi8X7A9BP7H/+l/5s7pMb/7u7/Nj3/8&#10;Y/7b/+bf8Pu//1/w53/5U/7sz/6cjz78lLpeEsZA0ZQENUr9JMkeJYTAOA74QmBUTVXJ+pPlmsec&#10;CTGJ0HQWnsYcsNZTupIQAmmGU948v9H6NYzo6t++ct4zf243Q9Kulsirn3t1fZRS1xCB119PoARk&#10;p5ymLCtevHiBVgq7WlHXNZvNBgVzbX2er69+XQGUr+Cuc633CjqnZsBRQpNsIjrLoq6ldtX3zNJH&#10;YhpJo+RlhVIsm4b1YklTGJqiYFE4HhyvubNoSFPP0hXUlewXrDcCdlAKpw1aBayW/K/rOtSg0NZy&#10;/8E9nj9/IWPGWerlggcPHjD1Hc+efMb20JGVZnV6RNd1vHzxnGkcmQZx4z17dcbLL7+QHLjrKaxB&#10;Z6nreevJ1jAlEaLXdYV1IhQnZ9pDSz90tF1/DRcVWIwlJhjbCecdb7/7fRbLBc4XVJUIdq2T2l7T&#10;NGit2e621HXFZrNlt90zzWLyjz76iP1299ptWxsK71k1C5bNkhwTxmgWyyXNUmr82mi01XhvKLyT&#10;OrsyuKKY94MTwwzK8t5RFg6lpH5mlbgpD9NEngbyOBFzxvmCpq7RWvHRx5/w5MkTjJP34oxjvz1w&#10;fnHBoe3ox1H2XOWC9x6/Rz9MYCz37j3EViWH9kAz70WWc30gx5HucEm7OeN4UXG09BwuX/H5Jx9z&#10;2B04jIH10Qkff/Ixziic1wz9xJNnL3i57fmX//Z/4Lf/2T/j/V+9z5/+8X/CE0jDwNSNFL4k5czF&#10;5sCu7cgh0U+Z7aHn4cMH/NaPvku73/E3v/o1McHy6Ij7jx6gtMIqy9BPKKVYLRpiitSLBc1iydh3&#10;XFxcEPuOZbWg8hVD2/PmD+/z0Ucfc7xecv/+qeT9Cvph4KLvefDwAb/3u7/D5YtXvPrOC/7yJ3/B&#10;Lz74mEf37vLZky9QxoqYfM4rp2Hk5auXdNOAdjUnD+7z5GzDv//Tv+RVFxjnHE1lJTlnvAJoS3qX&#10;skDJNUag5VbyIjtD3qwRAa2I7QVY4Wbg61WN8OrsQGuZDHQSAXjhi1nw6ymbmtqXOKUxVonjtspU&#10;ZSX7wRkkGUOGJKDbKXRUdclyueDOyTHeGnIcYa6RaWMoiop92/LpJ58ydD2//vUvafuWRSNzWV3X&#10;eOewVlPXNScnJ4zjI7qu4+z8HMhUVUFGcX6+4fLsghQCjx49YrVc0YcREEiYdY6pH9ge9uz2e4EG&#10;RoGWbLdbUhQ4wBQnrPPcv/eAeycnUqeNAVJEhYh2AuvNcaJwAp8KIaITKCzmaE0MNSEMqBQhgjWe&#10;ovCYysxHpgKbMUZyq77v0TPk1yiNKytSdvS9FvCcGgHzMQAAIABJREFUMVgrcPiUNHVZoXSJNpoY&#10;od3vOex3/OpX73O+uSSj8b7k+OgEXwpsN2YRdq+Oj6Wm5QsWi5qxa5n2O4iBEER4bo2dYQAGbR1l&#10;VVJ6xzTp633w0ME49nN+olkfHeHrhrYbeHV2SVwl8hTYXJyTY5T5sam4c/8epXdodXU2INdvvz/Q&#10;1BWFL1BRzuHsDM6/gvfllOXMdRhEsK81zODMEA9o6yjKCmctiUxpLdZYGl9y3BxxcX5OjlJz6+ea&#10;+dVa6+eakA4ytlUMlCZTNhXKz2uXk7WXpIggLvTz3kpbN9dDpC4RphlkECamcaQsG45WK1aLldRx&#10;9/s5d5xBzsbgnUBRFQmVtcz5zHO897eNOLdxG7dxG7dxG7dxG7dxG7dxG7fxjzpuBfC3cRu3cRu3&#10;cRu3cRu3cRu3cRv/P+NKYPZ193Xg7xTAf73x8+bff1ND8M3m0NdOI3Pz6ZXBWhJvNH3d35q/4m4b&#10;ozT25pxRxpKUZpgixln03FycZockbQ0hZNIsbl0vFjRZMcZI4d18qB/p9ntpSr56D1oas6Yc2R12&#10;hJyo6wZvPYeuw2pN6Z04teXXIjURXnnydfNrEudhwJgbn99YlPGE3NMNA05rfFkxjoM4pCQoypJh&#10;u6M/tJys1pRVjVOKKYhLiLGesqh4+sUzpnFgUIlQWMyiFvcCDUPX4ZS4cyWt8cazv3zF+5tLnnz+&#10;KffvP+Ltd97h6OQErcQFKWWFypCy3ABp2n/dwP133V/5jOZa6Hf1+qt7rPUs9rrhsPZNEAV9wzUe&#10;uCEslPfjnTQ8aaXEWXgMItRH0fc91sr110ZjjZXGN2Ouaf/WOfLc2KdSRqlMCpGopXlKKcVqtYSY&#10;ZuFTQinoulZcgqaJGAN1UeCdveHsJY5pISVSiHS9NKCa1YrCe4wWIW9SIjbt+45921GVmboRsUgK&#10;o7jcz+63WWkO3YEwjiwWSyJqbg401HVDYSuaQpyKJkSgHGNAR0NWmqQyIWW2hwPeOS42G07v3Jnd&#10;sybGcWC73aK1OD9eNWxKM25B1w2MY8849tLE0nXSGFxV1I00lJHFMUEbQ1EVjOMgQm0XiXPjVN3U&#10;KGUY64GmLnn25DPquqIoShHIhMAUJ4LRFGXJarW4HgcxiNumNgpyQqmMtYamrqWRFc0UEh9+8oSf&#10;/uJ9vvOd79GsVyREIGdmwUV36EhWE500AVtnMMbKM6+TdNznGdSQ5X623UGcI7sOPcMFnC9IypCS&#10;PFNOGTbtwNmrl+I4ozVFUYrj3PU8Z9AojNNMacCpAuMVXkvzT1bw5psPePvxm4zTxBQiMfQMvVx7&#10;rQ1OO2kk0RrnLctlQ1XNza5TwGjw9oTVomK1rLjYbNhs97RdD1FxmBuSrTUYq+fmUQWzW1PMkBRY&#10;b9ApY01BjFochZ2iPXT048QQxdk8TgGdFdZ6JgJZi9tRCIHNdsNmt2Vzecnd01OO755i5oZ+Oztj&#10;oRRlWc6CZGlmF7diaWoVsMde7r3S1yLjuq6B185kR0dHlGVJ13XknK+/XlbiqtYPPffun/L06Re0&#10;/YBWIiLYbndsL895+uw5Dx8+5O233+ZvPviQz58+4fs/+A4hRr549owPPviYH/zgh1R1zd379ymq&#10;BSomnnz6CecvX/Jqu8UohRKzZIqiwBsRTYdpmqEJiYyRnr4k65mZBdvXonUt41TNjtJqhnqIcC1d&#10;NwdL07B/LaqexeFXv0Aa/K21+ELc5oDZiUUazfb7vQgQY8LOjorjOLJYreiHgU8++ZiXr87QVpyW&#10;vv3d7/Lmm29yfHTEOPSEaW6UDXEWHnMtNL5qaNZas9/v2e/3IiCzIm67eo+7zZZ2e2BzdkEcx9np&#10;WdYAo2bH+phnSIa5FjvnnCl8QVnObsBKzY1+8XosWStO0G3XEWNgGMQZ3ntHSnG+brMYKmfGceD8&#10;7Hx+lkamvpdrVhTknEhJXMy1Nn9rvbr6803395t5kp6dir8uprqaG246ySklgswQJ6ZpYrFomKaJ&#10;tm0xxnLv/gPeefwWjx+/zd3jY6w1nJ2/5Oe/+BuePnvK+asNVbXGFw2uLjlerimqirZtObSXTPGA&#10;0Zrj4xX/9L0f8/DBfY7XR7M7XmScJs7OXrLf78g5oVXmwYN7VFUFSdbUFy9f0HYt1mjqqubQHvib&#10;X33C5eYgcBljr2ELIUYRWSCifa0zSokI7upZb7uWkCGkCDPkxhhD0zRUVSVNgjeuz03nOeD6nl/l&#10;Hdbaaxf2GOM8tgemcZjHUCSGTEoR7w05R8ZhIBMZp8h2s7tegxXi0nkFWLjpRnnlKHd1H6/+PM0u&#10;QuPs+C7vNZPU7DoHs3OSNDaHKKAWO+cRIs5BXBFzJpHIQeGUQRtLVRQYoyi8vRawW2exCuI0cWj3&#10;5DixWixgFgFYazk9vcfxyRKrwERZRyGjraGoSlxZU1QNRhuGsRfBgXUCnMkZ6z0+pRl2Io3qpXMY&#10;Vcw5UaSpK6rCobS6dgochh6tJrTOWCvXwGjLNAxop2j3O5aziMatj2gacaEP08QwBj5/+ozlsqHw&#10;Fms1XkG/33M4tJACxsq8o40IOXJKnF+ekZI4raIFUpNCpPCexf37AlQYxS0xxAAKrDazO1Nm6DoO&#10;7YHdYU/OEyGMaAyr5Yr1ao2xhmnsSSHTdR1t16IuN6RnX5BSpq4qjk9OuHPnDmVRoK0lxMww9Kic&#10;6doDbduyaBoRNyoBMrm6oogRo504X5PR1iHm8hPewslxg3Er3nvnIWM3st3tudjsGJRAvtbrJVpl&#10;hpNjzr78ghgT0xS52OypFg1NVVMUx6Qk6+d+t2PoOlaFp6lrSAlT1wKZmPvQldZYZ5AkSRqipTF5&#10;Ytwd2Oz3aG0onaMfetqhZz8MlLPogCT7gdLa2WWsorSWDFRe1soYoohdlaI9HOgOrTTPWoEzWaUY&#10;UQIfcw40xByxzqGtIQ8jXdfTD4HFUmFcQYgTSWXUrKi2TqO1nddlGcsqJSpneO/xW5Ak559CYJwi&#10;Xd8TY6IqC6xVs1MyuCjNvClFgRgkERWmMDENA947FnV1DeoYm4a2O3BxeUG779hOIzlFcYHzjklP&#10;WDSx7wTwYiz90Mm6Os93hbPcOTkSd9cwiSOvdaSYwGiMq8gp0LYHnFU4feVwFhn7gZiyuAPHie1u&#10;D9mwWqwF+lWJ693l5YZ2v+PDD1qapmG1WuGKjhRl7W0WK+pmwb5r2R321/CElGG1WmGV7LcFBiC5&#10;i7ApDLYqWVQNLmlMhmaxxHgPKjGFgb7dE8YRo8AgcIamaajqGqM0+/2O/W7HbpdwGsnF5/lQ5Vl0&#10;r4w4xs3iTYELGXKYWC5Xs6NfQdawKAuOmxVt35OziKmnGMVpXInTOVrhnUOTwXkGNfyD6ytfF8xK&#10;/qNQSvbWOWdpBp/3ukHNoDgPmoxVhkYbhv2Gqe/wxpC9J8fIfrfn0PUcDh27tsc4T1XXrOqSypt5&#10;DjdkYwlGhKRtKy7xvqqpq5Kjk2M+/fRTcQLGYJ2/ds62s1D4ynXu6u/OWg7dnvd/9teooubl+Tm/&#10;+MXPKMk0vmRdV9gZ2lQUBVVVobRCBandoAT01Cxrcko468hEtttL6tN7AjVKUcSqWhOv8istYk7j&#10;LCnPUKT8d9clvg7q+6Ya1ddd3b9JGP/1OsX/lxrbtRB6hpllxLFRKSBF4pSwaHEs9SXnmw0n+wOL&#10;RS3vJYv4Z318jNp3DFPm8vJADIp+CNw5qfDei/g9B8mVyQJHaxpOlis+e/qcbB1TjMT2wG63o6pK&#10;jNE0TUUKiX27I83ijDhN4pLqHcaa65zHqEzsR6ZpBKWpi5qqrPC+gDTiZ+dM5x1aK8ZpJFtFjkrc&#10;CJNjs215+unHPH3yGfcfPOS73/8hb775FmXdAOJcGzNMU0AruDIY/jqc86aL4tU9MnOeDorFYsm9&#10;B/cZQ8AWfgZ1TN/oYvx1aNXf90z/JsH834IwZBGcGuMwxnPYH9hcivBJXpMZw8hmc+Di/Jzj5YqT&#10;9RpfSj7FPI9OKaFCZLs7Y7lcoYymbhqOT4653GwZx8A0jZSVp/AFxZx/7KYJcqbveqwToNI4Tmii&#10;gJm05EoxJDabS07unJBzZLPZ4L3HWZkHU0JyeZUoSs8wDah5v2mtpawrbCEu7N56wpQIUZyvtZL9&#10;33q15M69u5ydnfHpBx/hy5I4IxB9VWILL2KYxLxOiyj+CohnnZVnSKhEqMw1PC+EOI8BgUYaI7nf&#10;pAaqqqQbRhFZZSViICWgp75rycay6zrMdsuzL57RtS1WG5w1PLx/n/XRin4cuNxesm87nLOgLSFO&#10;mFngOo0jF+fndGNgsVxTL5eyJ0iJOAXGsefsDE7v3GW9PsK7ApNFzDSliHEyxxalI+sS6zVjjHTb&#10;LS9fvBBXznceU1ciWhqG4StjeJzivM6ISL0oPE1VynNub+ydQmRqe6YYyVqh0dcAI1miNInZmXQG&#10;Nbm59ppzljE5AyissdjGz07rIr5bLRr61YKj1ZLtZsPmsGW729F1A2EKdH3POPQCcUDcu5WWOoF1&#10;Hus1RaVZ1IFhKaL3YezY7S4wuhSAYBSQjrKWGAGtGWPg8nLPZtOyXDScnp5yfKSJQ0QZyzSOHJ0c&#10;UxQVh/2BRdMAmbIoZD0dt1R37nBxfolR0NQVXXvgp3/1l1xutnz/+9+nqivKsuTZF18IrCEn2r7H&#10;zLXZK1BbXdfX64iIwSNK5etaj9azuDFnFouKVJccDgd2h4GmuUtRVWx2G/6X//V/4yc/+Qn//J//&#10;Hj/80Y/4wz/8V/zOb/+In/3sl/z7/+s/cHa2YRoH+rHjzTffwHt/XXvpOnFhdd7hvKWpajLzfIcS&#10;WJj3VDPsVWATM6jlak6caypXoeea0WuILV8RwF8BwpoZJGGt5uLiEu890xSu/6+bRfdqFrxfr8FA&#10;nCLr9YL1coUGLs7OWC2WGKPn2nRLZnaCniG0V/kuCBz1K+cIMzAZrSDKb1ZrvLEUzlGXJWPfo3Ki&#10;rkrW6xXrpmFV1SyKguPVikXpqW3EpIgNkUobpv6ANYqTlTxfAcU012+clhprzplD20OG5fKI9771&#10;HmVTMHQHnr98wdAPvPveuyxXK6q64tNnTwhhwljD3fsPWC4WnF9csNvuOBxaUgiMwyBAEWTtMBkK&#10;5yV/rR1jzFy2LWMMtH1HzHI2kKMAUqZxEPdgX1BUFc55FoulCOULES+fnp7y+K23cYXA5HIKAurV&#10;AtjYbC+Ypolf/OIX17DIdt8y9YFpDJiYqV2N1ppFU2O1nt23Fa7Q3Lv/gNVyyXK1wheF7LvGSSA6&#10;OUpesmzwZckYImkXGFNibHsRUapMGHumceDk+JiyKGn3B/aXHeMMnKvLApMih82WL54/5+X5ObaQ&#10;tTGnzOV2w9nZBd0wMKVIUFID+O73v8vx0QmXu0sePX5MWTUcuj3eOe4eHXP3aE1ZesrSkUJHGPac&#10;HNccLSoOmzO256+4fPUC6wq67Z6y79lNgft3jwlh5PJyy+dPv+Rf/Nd/yA9+9E/4oz/9CX/1Zz9h&#10;4TJdDHz0y19RO6lhH7qeKSZUVJRFxXpV8dbbDQ8enDJ1B37+859hlGWxPqFZrtFKsaoFBOi9ww4y&#10;luqyYLPb8ejuCXdWDR99+AH7Q8+9o2NiiDx8+IAcJl5+8YSHDx/y8OF9nr98hSs95xev+ODTTzl+&#10;+ID9xRnPPvuEy7OXtF3Hrz7+jKqqeXV+SVU3c94pz9r5dsP5bsvq+A710R0+fPqc//CTn/JimIgY&#10;nJ5re9aijOQI1lqBnSoB4FRljdEOo+azG2vQM2ASFa/rBDfrhNfnxSEQZwBqmF3SvXYsmyXLxULO&#10;N7ynrCuaohAQlYqEqSeEgcJGnAmonLDG8eZbb3G0OpIcO45UdYkzZoamZIyyqBl4G7NimgL77R7v&#10;Cu6clPTjwG67pTt0KGWoZ0ByWRaUZTHv6aOs60rAjN4XaFOwXp2gMPRdx8uzc54++4JDdyDGjC88&#10;9aIRwGTbkVMUwbEvyVnW8cvNhpQC2ih8UaP1S/qupTQajYCuBAYq67vRcs6TmKR2D9eARlsVaGq0&#10;kvt0BTi2WsA4KQu0PqvX9dx8VQ9OAibJUeAE5IkwBcIUZ+AiaGvlLMqAdaWIxpeZ733v++wOe7a7&#10;A89fvuLDTz4mxiR1QF/w8NEbHJ+eslgtOT45pru8IKZEoRHoT8gC+QIMFu2MnKe7gmJZo7Wd56AR&#10;bSOHyw0hCuTGOE9Ec7nZ4ZzH+IIujLTTSBh7tu2WfJbZdi2r1foa3D0NIxcXl5xfXqCN4vj4mKau&#10;BTo35wkxJalJ9sNcV5L9v8qZlAT8OE2B0IsgP8Z4DbYxWerFRV1gjeHy4oKcIjHLfjtMgRgCxijK&#10;oqRw4r6ew4jRUBglr82JHASGMoUoQvostfI4n1UYo7HGSQ7XjfR9S8qRlDND7smF9DocrRec3j0m&#10;JxHAhxAIKc4g+YRCQ5Zn2CiDUm6u093GbdzGbdzGbdzGbdzGbdzGbdzGbfzjjVsB/G3cxm3cxm3c&#10;xm3cxm3cxm3cxn+G+HoDqDHmWhQP3+xm+k1C+Juvvylg/ruaS2/+DDO7pKkrufsVEX1uwLpqtlNa&#10;g1akANp7EU9FwFtxVUoifl8ul/J/c2boe+yVA4UtqJuGpmno+x4VA3HoGYaBwmkc4loUQpSm1ZTY&#10;H6Sh/2h1hDVKRDPo688nhHhpbj8cDhhXAHk+0BeBmzHSVB+mSVzXp4m27ej7HgqH9QVeKVIMuMKJ&#10;QCplNOJOXpYeU9ezO7sGbVguanIIGKSZ60pU7H0BQQ6bUxhJWhwyvTH4yjOGTDhs+fTDDV8++4S3&#10;3/0Wd+8/ZL0+xpc1/TAyRWlUm2YH8psOt/qGkPHmGLr59auG75viv8xXxWNX8U3f6+9qaGd20rsG&#10;DgDjMICZncKN4nDYMU0jIU44b4E8u2gGtPaz+6qaG2YDYRTX5maxEPdTrYjjJE0E8atNfTGKyE+a&#10;gu1XxvDV59JBmorHcaTve9arBSi5Z2MU4eYwBrwVCMM0jSgnzohZy7ivmhq7PUgDY9cRp8zqaIXW&#10;inpuWvfei3v9DFnQGsYQRKYUE8pY6rphsRgYho7NZkNVVdRViUYRpkBOmX4cru/bVQNhihFywFqF&#10;dwZSYL/biVA/iXO09x4/u8arLAJxX4rrMnbCosgxUFiHqRQ9mdJrjHoDaw0oLUKZmDFKMQzilGVn&#10;kdN6vSYGEfApnYlhRJfiNG20KI5DTCIvNob10THGWQKR9foI21v6VoREOcl1bvct+8NeGmGPT7j/&#10;6C28nwWPWhw9rbPEkFAJxqHDanDGivtZVZJyoBsHstJoX4Ar6KdA1yaYIQRqFm2HELBzY8fu7Axf&#10;eO7evUNZiThAEWeHpUxhLcumYRgmDoeAydIMJY5dwDWQIVMVDl29dntKqaLrenyrcC7TNJ5FXbHd&#10;thTGcW40+8OORL52nlRKk3Jif2gxzs8gCXlup1Hcva11nBwdUZfSdLzrenb7A2p2Cxt7cXe2hZV7&#10;kTPaWUKInG0u2R32fPniBcvVinfffY9vvfMOJyd3ubi84Oe/+iVN0xCmaXZf19duUCKCkc+mtKLv&#10;xfWonJ0IrbX0XUfXtteOjWr+TFfiBu89h/2W5aJhuVpI83WM6JTpMigi03TJNEXOzy95/vwFKSU+&#10;/ewTvvPtb9HUDS+//IKPP/yYP/hX/4q3Hr8r7q1j4OhozS9/9SvOz16xOb9k7FoKm9gfOpxz1HVN&#10;VReEaWQce3LKRF43DDvnaFzBbrebRQVaXPLmuVB+T7Iy3gCD2HnOAWkOzPq1K/nhcMB7T2ENp/dO&#10;OT09JU0TXz7/ku12S1YyR01hYpiGWTxnxGkRESp89PGHxABGW5Sx3DltOL13yp27x+IgGcO1K1y8&#10;IaRNKdF18tmv5vyUEmVZEoM0SLVjDzlzcX7O+atzLi83nL86wxmF9uJs3XYtZSniwddN1a8dvKwx&#10;ZJQ01OVMml3IUkxfaYC01uJjEJfYGTJwNT9fiem1UmjnIEUuLy6p6gIyeOfmZupAzleAoCSi2m9Y&#10;q7z3c3P39BWH0b/lYP81cdWVqPoKBpRSYpwmYpxIaUTpmjfeesR7732LN998jC8KVA5cnL/iL/76&#10;L3n25AsuLi6p12vu3LkPuiEEAXOknDnbXlAMPWVV8fZ773Dv9JS333yDpinn5uGJs4tz2qctISWM&#10;szhvKEpPXVXEENjv9zx58oSzl+eEkHCFCB2U9ex3A8+++ILdrkNpN4tYxeXTYlCzu981AAeNNhZt&#10;LO2h5cn4jEmJ8CWGiLdORCXzdRXXdsk/ru63XNtECDfyhJu5wo2cr+06FNK0maOIIdM0Mo1xduyb&#10;6PuW/iDi/XEKhJioylIASjOEIpvX4vebc03OGW1ENGSMmdfOjHMG4+R1pCj3OCa0E8GNUZBiEPDM&#10;7FY1K0uYosIaERlaY4g5yvdX4p6jlXyeshRXZOcMi9UC553kq0NPniLjNNBvurkhWTF+NvLypWVR&#10;Vbz9xhssFgvQ4KtKYDpFBVqx3WwY+hEQ579rkMMMZzCFwVolDo4pyqXPGbK4tCf9en5idqS0RkTK&#10;Uc+NncahYyaisSi252eEmGahlyKmSJgmESM0NZtDi58sZelo5jlgygK6yuMgcKhCc9juuLz8nIuL&#10;DTFCUXjWx8cs1kdY56/BHE1VURd+XmtE9DH1gzgipkQcJ9rdnmkaySoyxoDGMkXNGBTWKozVGGWw&#10;vqCe86b9fk8Igb7vObs459WrVzx+513Wx8fUs6i8aw9MQ2AaJ1rVYq25fl/euWvIhsrM91+eH6ug&#10;chZlwHkrYqGUmCaLL465p+4yzO54Whvs8THfeeddqrIEBSFmYo4zhmWGOxQFVkFvNIXWVGVBJjON&#10;IhZzzs1QCiVC9lnMYa0IUMeYiEpTLtYy/4VA17cMw8C432E2l7jCzw3inqgtqijw1mKdFTGEnfcB&#10;WYAx2SjGYaIfxhl2FVHGzI7ACVSiHwasd6jZCTZEcSBvOwGXtIcO4y9xpcUVljw3pmslQi+y5Jta&#10;K3KU51MrEdR772jKSsAU6zXDNAmERUtOHMPsruslV1Rzrlz4kgSvgRZ2HifG0jQl6/WC1XLB+fm5&#10;wE3q5lq0N4w9AxlrRGi83bVMU6QsCiovz7xKkRwlX09BXOaWi4WI0wvPMHTs9wfO9htevXhBXdeU&#10;hcCDZN9sRGQ3TXRdi3cF+/2G0zt30U5Tl+Iavtls2ez3IsTa7QghXkN2RIRYUDUVy+VSmuSNoapK&#10;rNbkBEM/0LYLyQOczEl5BrDlkEljoHSeuqrxZUGzbESkHQUmkFNi6FvGYZjzY4VGUS6XjFXBOPV0&#10;bcfhMBBDS+E9hbOkKHn20i2ZUhLR4Oz6tl40pGkgYxhDxHlx2yy1pVrUuLIkGU0/DMRJXGqN1mQl&#10;85XzDoPCGfcPrq1IbqeuRYnMgiW0iKFzymgFeZ5rTVaEIO5o2pVo41DOgXWw35JCj0kBUmbaHAgY&#10;ApopBKqiYLkoWTQlhTUsmpLKGbo00k8iHokxMY4jh7alHwPaetAOlCMm+ayuKEUEmbW4/00DMQ7E&#10;kGUMZugPB1598QVDNDx/ecHKe7xWHJ+ciMvgMErj+xQENDivn9YaDIaUE1pZxjiCSnRjx6Ed6LuR&#10;qCArmV9DzmhjUMZhTUFVr2Qspzhz5wQ0+PXa1BW87+u1ia9D+b7J0fvr9YdvcoG/qlWpmy7wN9IQ&#10;9fqFcHXfuZpHxZUxZ3mmyZmQo4wxbVlUDV+cnXN2ueH4aE1TFhgn4mXmect5y2K9ZHnYM4wddV1Q&#10;FLJnMkmJEyeA9aQhYG3NO29/m/PdlrOLc4YwcbnbcnJyTF17DIGqMAy9YupbGatZXODbtuW4LCCn&#10;2W3T0CtF1uIQaLKDGKTmFANKQ+ktzs/76BmaYq0XMVLONKXH+8zF5YbnTz9jd3HOy3ce8+DhGzx6&#10;4018Je6yymmmHCWXzFzD6V7XFfnKPRchpQKt0CpzfLLi3/73/x0ffvghH38sYplhGEV4c6MWaWb3&#10;8JySQHP426Crm2PkGmhwoy72TbUwlUV8GULCWo02AmLJWnG523Pn5AjjKrBKwCzWMY0ju7YTyGXK&#10;NItahEw60A4XbDfi8vjWO4+xOeOc4/6dOzz/8jl9dyFAwVHPjungnMVbR0qBKQRS7olxZLffsljU&#10;eG8xhSXOzpNt17LdbEgkUpDP6ZaOYRTH8V17oK4rcbKPEWs0cRzJMaFThilgSiPPp5I1O+dI17W0&#10;7V7c4b3n7vEJ6x+X6ARxymQvrs45ibA1zPAWktRvQhzRthRcSBI3cKe9wJYQh/kUI1pB4TXeFiKk&#10;A3JS+LohIsJ3ay3DODKGyJQGrIlY76ibJdt9y+efP+XL58+xRnP35IjjoxXLtGDRLLi4vCSESD+M&#10;BDJlVZOmQLvd8eLlOdvdgUPbc36x4/6jh9RNJc7EfU8MRkCnEYqiQimNmz9zmHpCSijjAEM2gDKE&#10;cSAMI5rMsqrQOdN3e84vLrnYbPBOIAfKCGQuJ7Bo+qEXIdO8Z1AK4vxcO+NwC0MqHHHqGYZ+3u8K&#10;XEYphbH2el8a57rMXIUiTIO4xSepGhkj4vllU2E0syOoo6wci1XFyXiH8/MLLi4u2O12KJ0xBowp&#10;5LNmqe0rJbWIwiisLXDOUaFYpQVj13H/ZM2hlRpUP050w0iIgX7IGDSF9kwhMoXAdntgt93R1A0n&#10;x3c4OloRU49RgcsEWjuYpK5xcudo3psYtLNkDevVCntwnJT3mGKgqEraw56TxZKHb71JCIHzy43A&#10;3kLEOoN1DqU0VVWyWC3Z7naslwuc9UBiGkeSSvP9SIxTvK55llWJsYaz83NenF3grGGxqHnr8V1i&#10;HPl3/+f/zf/zn/6I3/8Xv8fv/NPf4l//V/8lv/ujH/LTn7/Pf/yjP+bTTzccdnvKO/dQWKwVsOow&#10;9uiDIofMsqkFZDlDy4xWrJqGEAoRic7i7ZhAfJLYAAAgAElEQVQR1+Wrs5sssEXvHQotAuyUmdNL&#10;yQ+TmoGIkeWy4c233uLzJ08Z9zvZU5wcQ+7mWp+4N4/XYEOZt8Ncz/F1xXvffo/2cJB5qm6YQo9W&#10;HldahqgJKqKzwWIFbBUShZP9zjAO5BTnUqdBq4xWEaszYRyJOaLzRE4TjTO88+gh+d4pi7qirgtK&#10;7yi1o7KW0luOlxWMA/1+i42BxpWQEskY1usaX5ckEjoprJ7rVRHGUUCeOUdWRytWRw3aKYqy4E/+&#10;+I85bHdo58iIgHy73XHYd0yTPKtWWc7OLri4PKfvOkI7MvUDJoOzAhS1SuFLBzERxsDFdsNh6DlM&#10;I0m9rqnqGRSQtWZ5dEJVeqwz+KKgKGsePHzE0fEJ1cLjnKUsRMB/cXnB5WZL37ciKO572rZlGMcZ&#10;Vm0EfKI1kzKgE8pZksqYUuOsI6ZIWZacnt7haL1mfbTElyJC76aBIUx47+Voyyl8WVOWnqL0Ap/M&#10;CRUTeRwhjIyT1MWdNdw7OeFoveblq1e07Y79xQUn6xXH6yOMsXzy2RM++uQz9m0nMDomxiGw3W7p&#10;u4F26FHGYKyDlHjzzbf51jtvE2Lkez/6JySl+OzJU5bLivt3Tjm9c0JTlxTOcbxeoceBT1495+23&#10;HrC7fMlhe8lf//TnDJPANZfLFdYYVosl1nimGPj1p8/5rT/417zxre/w7/6P/51fv/8z7h0dESN8&#10;8fnn5CmRTCLEREiKkBTNYsHpesmyLGmamt1hy8effkxRVBytTzg6OqZZVBTG4pWcySijiQqS09iF&#10;QNI+eP/nVD/6ITEpEoacNWXl+M57j/ng179mnEZ8VdKHiXq1wDpNmSzWKPrDlrMnT7l8+hSvoFhU&#10;tGPHX//ifboxUFYWtMOXCz7+/BkXZ2fcvXtKuVjzq8+f8x///KdssyI7J/ATpbFZ9kDaWnEBz5k4&#10;TThrJRfLWeoh8xnrNExfgWfknFFpFtNaS0wCsTMIDNYoOdNJKUlO5Quc8wKrHkdCitRVSVHIHtgb&#10;hVIRbTSFdSyqmqqu8EWJtZ71uibnyDRphm5gnCZC4TFaUVore/UMvvAUxvDuW4/Q7zzm0I8cup7N&#10;bksGyrKS9TUnhnHicrMhMwN/Mhhj5zMYy6NHD2iahvsP70sd3ErdeEqBth3YbLccdnu+ePaMoe9Q&#10;SlHXS4zyAkUKAzDhC0ezWFMUJSEl9vuWQSuqwmOMIwwTNiaskTPffAXHz7KrMXqG+Koo0EbtMFox&#10;KXV1ekTKAgK32kKS74ExKGMIUUCV1lo0nlItUDM9eBpGXr064+LVc6b5HLxeLji9L/WEpV9zev8B&#10;ep7T9m3Ph59+xsXmcj5TlXG72W1JRpPCRLc/UBuDqUoyBlc0FCX0XU9OioUvqaqaoOUZ01lAeCkK&#10;HHe5WJGUJqZMNwy0h07O7acN5xdnrFcrgTtUBYX3KJ3lusy1D6Wgqgqa5iFvPHpASImh76X3wMoe&#10;NO4PFN4K7CmLQNx5PwNVA23XMw4TCdkL9+1u3jfW81mHm69nxjhLLCv6cUJbzTRJzp9zIEfFZnNB&#10;GAPeW0rvKLwldz1lIWD+MEXCDOVUWmO1YYqKKck5VgwRlSx9N4ECZ8383GpQ8vPIhmwjzWpBypEw&#10;TlidyCnK+fcUCTFROIHyoDVoTb5txbmN27iN27iN27iN27iN27iN27iNf+RxK4C/jdu4jdu4jdu4&#10;jdu4jdu4jdv4zxBfb/69+fuVKPbvc/++2ST6WvDEtWvt1fe6ahy9+tp1I/JvfoNzc5yefw6ze4kh&#10;pkxM0iw0TBMxjMScqRZLmqphVCI+JGdiSDiX0TnL4avWxKFnsoYYE1FrDm1HzolxDMQxURQFUxSX&#10;cesdi2aJN/a6qchaOzu6ZDIwhTA3MCLiuQj9NIrDthPXxGmcmOIwNxVmQgrkKALbrA2gKYtydgOe&#10;nXVnt6GMfNY4JZwxrNcrLi4uWK3EnZIszePWGaoiQ9Zs+z2ojNUGrQw6BEJCGi9Szy9//le4Dz/k&#10;6PgO3/rO9zi9fx9rLTFqcQGdRYU3G36/2mzOb3BuvzE2vvb3m1+/+p5fd1+7FofN4s2UojS/w2vx&#10;4yy0r6uKmCKbzQXjOArpX4vQPaUo4rJoKK24LJHEwXMaB45WK5EG5TwLwzwqZfpOIAXjOF7/nLIU&#10;93djRAATQiQzu9RljbGG0li0EecJcacN7A4HDm0rjWiza7LWmr7riJPBKAVGGg+MNSKiLWriGNHK&#10;EseAWUpTwn5/QGdYHZ9grKYP4yxIlesWYmC7EcH66f37DEPLOA70fU9TV7MzjxGncp3wvrgGNeSc&#10;GcaenCNFYVCI+1fXanG4utiw32x584038EUBWhNzJKeEMYp6WWMncePSGfI4iPOsEkH96V1xHOlH&#10;ccYqvcd5Q5om4hSkocNYKDRBR3G205CiwWi4Ej0oFNooKu95/PhNHtx/CErPAsOJuhQQxNh3hKEn&#10;x4GPPvg1RiuMceL2MHzG8mjN6miN8TKvhDCQpoizjqIsKa3GZLFDjSkTszTnTkEarr1zrFdLrNHX&#10;c9qV+D2lxDSPjbpeopVGZxGBKBBnNa0Zp5Fut+XseUuKEVcI3AAlrrY5JcizE96VABNpYDXOEALk&#10;ugAT8YU4+tVFzbLuOVquWC8XPHv+gm17EPmbMZTWYrQiVprM1fMbmMYeVWhSEqGjUtDUBRmNtorC&#10;i8PmdrcnhgFvBewxRWmu1tZSeEvfjyQ0+92W/W5Lu9uz22z59re+w6M3HvH9732PZ19++dX1Ikrz&#10;sjhEOaZpwvtCXIFncWHf99ducHGeA9S8hqQUUHMzlTOWH/zg+wzjwPMvnrO7PFw7Q4FCaej7ns8/&#10;fybC8aKg73v+6i/+mo8/+Igf//BHhDFw/uqcP/2TP+MP/uUfcHp0RBgnmqpiCInF0Qnl9z373Y6P&#10;P/yAp598wr2TO9dz1hQCfTeIG+zc2JZipKwUzirCJFAN7/31OiJzYsYYcafR89y7XC4Zx5GuHzBG&#10;XPAI6QYE4bUQ9/PPPufzzz+HEMS9RUE/Djfm4nwtYEtpImcRx+0PB+7ffYN7Dx7x2dPPeeOtR9y7&#10;d8pq2ci8bJQAVpQANIxxMp8FEXU65+Raek/X9+IaYq2AKaaWy8sNz549o21bnj55QpgmClOgnZH5&#10;MEpucAXiuClWUllAFyHlWXhXMY7iZGiswenXonlrrbgfqtfri8AoZO2+mavEEKBrcX6eD41luhb6&#10;vwYQaC2Nezf/b1mW18L7q5zgaq286QJ/NSfkWbDy9dwohMAwDNx/cJ833njA43fe4J133qIsSrp+&#10;5OJyzy9+9T4f/PoDdpd7Fk1DUTju3D1ldXKXtjtwud1jbUlRFTx89IijozVvvf2Yk5O7In4IE/1h&#10;x4tXz9nv9xhlWC4WLFZLuadaSaNkTozDyHa74eL8HE1m0SyIMfP85Tm7nYy/9nDg+fNnrNYns3BB&#10;Gv+stTjnyTmilDhQgxanGECFSDuNKNuwODlinAJqr9FJfSW/uAIt5Pm+pyTiva8AlG7kJNM4Ema3&#10;vXEccdpQeBGH1oVACl6+eMGry8vXLpHz/RTnerAqiasOeoYu2FnA+LcFcDmLSFxZMwtBBGxRlqWM&#10;ey1ibjV/HmcsaoaYpChuaiKMkPFujaIuLKUr8M5RVdJUb4xhUTXUVUWKiRgHQhzQCh7cvU+9WpKU&#10;kmc6ZSpXUJaWqipYr1aURU1RFPhC1hxjLGhQVprfQ0zEtiXmNDdLzlCLG5ChqqhwhTxfRmVxckKg&#10;Mld5oXMOaxTDMBCnLMJpJU5touuW12nrMNpgXUEGhq6l7zq22y2b/W4W1iQ0iqqqWayPePTGG0xj&#10;j9WwqBtKXzEN/bWoZxhHhmEioVkfn4jzUQhs9wemNN9fa8Xxy1pyVFiFrBWjuOIRI9M4MbYtFvB1&#10;SciRNAykqElRsdu1jGPHsqlwZSmCTmVYrRoWi4WAb3Kk7TuGfuDjzz5FP3lCUy8oypI856spiMtS&#10;VfrZvWx2QtSvc+sQAlMYpclVi0g9zsAgazSq8ryxfohznpSyrDXDSLfbYaw4zQrMa8SpxBQyzjuB&#10;SYjCVQRid++QJ3G92h/2HPodh1byT60MIU6zSCXNDefiummd53R1jNKOfXtg3G9pQ+CXH3zIoT3g&#10;CkfT1CybmqauWa96jsaRVdPgjMFZS2kMcV67UkpMk7ibK60xzqEl4SOSyFozTBMmw6Hv6bpOTGKv&#10;83ZDiuJ2pUyHrxz1okIDha/Is6BagEiJHAIpTqQwYbQh58gwjfi5Md84M0MJZOyGnAQmhuydSldg&#10;tCaMEzEnDBnnzfWeeRp7ye3iRFEUnByvOVqv6TsBrg3DMLsDG/qhI6Yr9zppuB73B3Gt05ZuGOj6&#10;nmGYm9ubBVPbUlc1WjucSgydZrcfmcbA9nILiGPgcrnCeYctHN55Hj9+W8AIUfavRutZIKRoyrvc&#10;Ob1DSHB5fsnLs1d0/y97b/qjV3qe+f2e9WzvUguLZHPpbq2WvIw1RmLEHmCA5P8NEmQG8GCcBEi+&#10;BHE0HsuSF8lqSc0m2SSLtb3bWZ4tH+5T1VRLmiST+ea6gW6wWf1W1Xvec57lfq7r+g1zQBaKQy/7&#10;iJOjI47WawkzUEDKeGsIlSe0jex5iqxLym34mQHb1kLt1BprQPU9fYhiinSyTlhWa7abG/rhgEZh&#10;lAQOHC0bslqz70f6fsJaR05ZhNkp0HUVbVVTcsEMA6Zk9tfXXF9ezMRgCatZLBrGMmGtB1Ox394w&#10;5kJWYI2jdrL3UwqcM1il7/Zr/zm9lZTSr+9p5Qa6/dMcRzHvf5P8XH1nwlUUZXBNizaaaX9DHgdC&#10;nDC+ollKsJu1lkXXsVy0LBctlTVYNRNS25Y8SB+kzEaGECJ9P2KNFYNsJfN1nCKV9VSdZT8Hm8W2&#10;ph8yznmmMdBPkZvNlpurG4qpeHB6TNc06JnaPoSJMq/Lh6HncDhQz+F9OmeUFtMbRcas3aFnHCcu&#10;Ly6JMVBVlrOjY1bdkkQRUp6x1HVL1y3E7DYbOT+ci79udP/Ahv5bvvbbg/a+Tnv/Xa/7sN/xuwIh&#10;b3tXha9I87emZBCi3xQifjY2WGNwKdM0t/udwGazpfFe+h05U1K6Wz/UtWd9ssY3Fc5ZckyMZULZ&#10;2RCYspiaM4RYqJua4yMDWrG9ucFpyzSOhNGSpgFrKtarJSklDoeBw6Gf/3ygaRrqppa1kXW0C0Mx&#10;hpvNzVeBhDEI1U9rjHdi1neWmCJJKzHGpCjmEqUIkxhvj46OiGni5z/7e1598TkvHj7i029+h8fP&#10;ntK0C1y2hBLJM1lSXq5hnivFGT9/flqCJkoqKCNr3mdPn/Do4UO+//3vcXV1I8Fvcw/yq89Mwgy0&#10;MUIq/B09zt/Vr/p/ez8ZrVksF3znO99h3G85OzuR/UJJbLcbmQuVIpXC9rBnmAZinvdQxkhQndxQ&#10;6FvDfik4azlaLjjsdmhtxHgSAtM4YZyVfblSEqanDVoppnHErJf4ylE3npi4C/EaxwEoWOu/6mPE&#10;yDiHOiYyddMwpczLVy/46PFjDsOANhpXVSiVKDnMfThZ77x984qL83dEJFBp2bU8efaMk2VH7Swp&#10;ToxRxiznPTo7yGXu3UkPL6WM0kJydc7NoTbmLpwypYTsbuXxL3Pgn3EWjOwRNLL2V0oT4iThlCpL&#10;P0RB2zaslksur64wVjNOEy++eMEwDDx89Iiu63BO+gWbzY7Je0pMbK43WOd58uyIF1+8piDzTd3U&#10;WGPp1cA0DZyenLBeLaEkpvFAjlqIoxpCzhQmUgXYSEyJOA7kNOKdZb1ao5Ti4vKK65sbjHWEnFFB&#10;DNiV97IGzRIMGYaBzUb6NBSkj5kyBoUuYCj427AuNPxaoEeROeN2zZqzUEhnsyHzuisX6bcJWVxR&#10;OYNzFVW2+NHQhIqQC10rwbPXV1ey1t9sGEd5XZ7D9LRRd8Faqsj63DnpQRulMNZjFmIy9+OItZb9&#10;HJSWpwlyERK793OomMxBX3zxBVfXLSenaza7LXXVYq0EDH305CPcsZBYY0r0w0DbNYQw8eXr1zz8&#10;6Ak3+y0aGMeBtqq4eH9O2zSM08Rhv6NyFblkcsi0iw6lNW3bcbPZsNsdqHzEu+qr/gOyh4Jfv5bW&#10;ORaLhawpU+T8/QUhBh49OmN9BOfn7/jv/4d/w4//5if8V3/yA775jW/yp3/6A37wJ3/EX/3Vf+Sv&#10;fvjX/PRnf482TvYArqZualIMhDDNvWcJq/BW9oFV5Xl4doYxhikE+rGXc4z5M8gpMUU5A3HWMg4D&#10;u93u18a5nCSsEQoxRRbdAu89/XBgt9vdhf3dhuk6Z+9CDm9D5VJKLJcLHj56xOnZGacPHnB5cS5n&#10;RhTenb/j8UdPqVyF6jTTNGKUlhCoInTa9dEa7x1v355TwkDVNHhriNNAnBJpGFAhoGMghwDjSJUz&#10;rdPUbUtXe7qmpqtqamupKk/lFGG/JY89rVEY7VHa8u7yisNhR90+wWfpbUhPwFBXBp2LhKhlofXG&#10;GEjz+cVf//XfcHN1ja8q1qcntF3Lvj+w3WyJJWN8Re0rXrx4xXa34fLqgjhOrNqFkOu9n89zpA+3&#10;3e6IUyCnTMyFUDIYhdF2DhlTEpDsK5q25fj4SALuyLRdhzGOk9MHaOM47DZcjz3TNHLY75jGgLWW&#10;EANxHPBKURkNzlGUoeRCGAfivF6uao+zHu9qytwXOD09Ydm1EgKj5YwjUwhzEGCe9/Ay50jvwlhZ&#10;Yw19z83lFdNuYLfdMAw9Sms++ugxz54+Zb/f8/mvfsV2c8Nuu6VrW5q6ZnNzw/XNnl/86gWb3R7j&#10;a6aQSGNg6HvGcZB5xhiU0lir6Zol3//edxnCxPNPP2F1dMSvXrzg5GTN8fGKo9WKtuuoKoNX4FXm&#10;enPBu7cvIW7ZXF8yDgPvzt+xWp/y/vyCput49PEZJ+tjxnHk1et3PP3Wt1mul/ybf/cXvH75grOj&#10;I1I/8PbNG8I40XULcsmEKZBLomkcJ6uGdVfjtWG3ueHlmzekXFiu1hw/OObBycl8JiUhbd5Kz3m/&#10;ndhcXbE+OuH0aE0OE3/3d3/HlDNdLWPY2SdPmULk5ctXLFZrlNakUui6Do3CasU3P33ObuiJ/YFF&#10;U/PzzRdcXLzHVy2X24HVYon2nrrr2B4G3r15w+PHT9C+5j/8w8/54T98Rm8cOIeZgy2LkkBDPQcu&#10;Wiv7fVMy2sgeKCFhu3EOelVKyZlpzBIsnsBpDSTMHLSJ1hJKModnGq2ZogQTT+NEmCbW6xUPTo75&#10;5jc/ZdG2YvouGUOirhyL5YK2qnH6NtxSQUrstxtZb5dMyYGUA/0QIGeCNXSV9IRzmCAp9tMAxmBs&#10;zaptOD05wlonYUxhwhg5T7m8vmQcR2xjCCHONPLEixcvGIYDq9UKlASzPnz4kNPTE5qmYbFY8vDh&#10;GdM48vzJY26uLrm5uebqanPXn0sxgs7sdnv6YWLZraQvUDU4X+FdTUITQsLOe1+j531plj64d5Us&#10;lZSE6YQYiUrL+ULKEhZ6u1YA0jyPj+MIWlPXjZzj58xhGufwKv1VL9ZYMIaiFc5WVG3NyYMHGOdI&#10;pZDnYFsJxSs0Tc0P/sUfSqitkmCe9xcXHPqeKSaK1ajUcXPxnovzc4hJzqvmOdZax3aa4OpCgtac&#10;p2la2qahcrIeODk6ImXk3svQTwOPHz9iCoGry3PZD+937HcbTk5OePjwlKr2Mg7HKBR1ZXDWSX/U&#10;S296Gsd5LZbkHGYOhLHG3K3PY4zUVcNquSaEwDBNhDkss2lbClbCn+aet4SrWdarJX6cyKUQXaJt&#10;Kpw1TONAfxjYlwMxF8aQ2O53qOtC5T3OeXxd46sabezdZ80c9ZZiYrPfk6MmhMLzT5+xXHRMw4Gp&#10;H8gx4Z302ZWC7W4rz/AcUBxCYAqJEBJTSBK0WpA+d0m/ff98X/d1X/d1X/d1X/d1X/d1X/d1X/f1&#10;z6juDfD3dV/3dV/3dV/3dV/3dV/3dV//hevWlPXbhJ3/KaP8byNp3dbXyVzMrOFf/x5K6MQzzUfN&#10;BsJbZWsRB7QIA5TQb9VMzQizAVlbJ+YJ4HAYcLfkdSMkq65pMc6KgNlokip0TU0wYm5VWgw7FAVT&#10;oBQxqMaSaOqKtq7w3tJ4T8mZFIVCoZSZD/2FdiciDX1nwosxCokEEXmFcRASkdHkbO8MGViHMkIl&#10;9HWNtk5IAl5MhtoKOU1loRc7Zzl7cMI0DWKWzQWlxfypjMN4T+scQReGMDAc9jjnRTRGxKoiYi4K&#10;FxfvePf2HS9+9Tnf/u53+Ma3vsVqvab2DclaEdLOQqGUMlnl3yDcfijy//DeuKWbft00/9vun6/f&#10;c3ffc75GzjqmKZALjOPENE0oraFkUhCB2f6wJ+XCMA6owmwcK9hGggSMtRATVgtltc+JcRIRi0Nj&#10;nMVYAzlTzeaNME2kKeCcF0OE3JF3hiAxjiEC8VnMZ40Ih5w1xDBxc/meze5At1zhvVBmnfek2TyZ&#10;KOhiqJuGY7eCooSAlSQAws3U0hCFojiFiVwylbVAJoUJ5USkrrTlzdvPCdPE7//BH3B8fMQ4DFR1&#10;hfWeojS+7hhCFjqAEmG7oqCVGNDUfNd6ZzA4oV9dXbHbbjh/+xbvPN/4xqekkilKRCki6ZT3XLJQ&#10;2/fbDc4bQpyw3oPSJAq7/Z6uafDWMk0Ts7eIfEudnGmFzllKFLNjiEJoU/P1L0Whi6JtWppaCEIx&#10;JXabG6yxIojOgWnq2VxfCJlqueDo6GSmhURevnrJc6PviDNRaUJMxHHi9PgYnYVEFqZpNjHPZlYU&#10;JWZinMgx4mZxTipZTLl6FgYXBcrQtBW1F6OPCIshqETqe3KM5BjEbFcKRWtKikITykV+lhJSqRAP&#10;lZDR5ufFGiMEZ6vJTUVOhfVizXgc2Wx3HJ+sWR+v+OL1a242O5SyVM4Rx1FExt4JWTlA0y7F/Jfg&#10;7du3CA6qYDQsuwrvNJPT1LWhbTx9PzJFEdRMIRDirfm3yO+DIqbMxdUl1zcbfvnZZ5w9POPk0SMR&#10;pWlFXdU4a2nrehYhj4z9QC6ZwY1UvkIbjTZmppj2QiibzSiqFMr83I19z+uciNPA97//Heq24uHD&#10;My4vr9HacvbgjC9eviIkMdjGOGCdJoQJBZwcP8A7xz/90y/RxmJtxbs37/hf//1f8q///L9hvT6i&#10;bjqePHlKngmPzaLjwcMH/PEP/ogf/+2P+Plnv4BcqJ2l8kJXUUqegRAC/XQtxDw7mzGyQiUx2tqZ&#10;/JJSxqQ0f8aFKYwiQp5F7nGSz05reUZLdqQUiWESw+I8n8eUZgOFnUnmcv+IqDWSU2G1WlO3LavF&#10;mmEcUdawPjri4cNHnJ6e0jSNmEuCFlpvFBotWoRyzhlCyDPFdjYvz2JWO4sF49RzdXFOmCYuLs7Z&#10;3VwLGThntLakVDDagCoz4VOuwe18kFMWSnOMpHwrmBQaqC76LgBAiPQSTGE+mKNSSndmETML0XMW&#10;U2NKScIITMFZg1NWnt/ZyO6sxfnqLnTFzwEV4zix223vrmmmoLIIxoSeGyWUIMt8ba0lxUQugXGM&#10;aGP56PFHfPLJM549fcSTZ88wWnOzueLFixe8e3fOyy9ec3G1oe8D3resj07m4J0M2rDZbokx0jZL&#10;lqsjfu973+Xxk8ckRpTSbDaXbDdbdtsN6+WSqvasVmuauuHJRx/NAsyeq6tLxsOBq6trDvu9zGHW&#10;k2JiGidevf6Sze5A03QohPB4dHTGar2mFMUwDkLlcg5jDH3fUwrUdXVHOiLeri9FEFkyeOMICBnO&#10;2JqiRHAYU56FgCPOifmw7weskftJUYhBBIHaqHktJuEo3lmMNmw3G26uryg5kqLQnCkSHuScFUN+&#10;EcOI1RqtLWTIJLQ2M/1ZiXlAC21HjIpzKNBsDGA2LWotY7S3ImK08/s2s2iU/JVZX4T/zMZni9NQ&#10;OU/T1LRNK+tN56gqx2LR0jTNbB5VGCMmosbUaCd0Z2VEjKoBa6CtK5ZNQ1XVGGOFsF6ymG3ma5Vj&#10;Yph6+n6axzozUx9FvDqFRBgOHHZ72mYh60cjzzwFchHjjNGGpqqFEKgMI0KHU0oT44TSlnaxpGoa&#10;ilKMYYJZuFlVHue9GAXmsW0cRsZxIsVCv9nx5YuX5BKpvGVjrxknoTUrFFNMjCnP9EVFHGWenmJg&#10;CoHDocc6y2q5oveO3d5Re4eb19p6NlMpBWEaOFktwBxhvGPXH6j6nhAT1lTzXKsoSonpGkXWiv0w&#10;sGg7lsslVVPLGJSS0Kp3e6ZpIhwS2hkhEurb8JYyG9Mk3CrmSIhZjPUzeZySZA2QEilGSkzkUNDO&#10;UEwmKyHZkwLEUUIccmToD1xd3RCmIN/POeo24J2l8kJ81NZScqRkRQwF5yzb7cD+EOTz8X6+D8SQ&#10;o5RCTwHjxFxTxkBRSUwb1rA+XvP0+VP2hwNjiDhrWK5XdK3Q01LO7A57nDV4YxnGHu8rEVDPgRJV&#10;3dC0i9ncKM9yiAFNwph5nxlGoEhAhZF9UiqZkgu+9hIg5GS/EqYAWQzM2ST0bHZMeaZvGjubkAwp&#10;RSHMO4/V8/tFo9DEIiRVrQy5CO29ZAgpyzUko7Ima0OhEMYRpSGlQr8/iPnQWgk1KoWSI3GaiFGC&#10;cVLMItwuEELCKMSIbwIlJxZNxbMnj7BWDOQUWReUUqh9y6JpSA/jbBQsTDFyOAxCqEsJNQdI9bs9&#10;oR9o2wZnJQhMz8FSCjhadKA0R8sFjx49kCCjkmEmjcc40bUNjZVAD5OLGC9yxJSMry1ishaTtrGW&#10;gvm1HgO5oHIkhCzXN2WKCvTDyG635XDYzUZFM4vJhSpXdw3GVIQQsdpQVZ6ua8T0WOIccmOovcfk&#10;FpUzJU6MoYdUsFpByky7A8kGbK2IwJQSm0NPKbJuXi4W1HVNLrfGHAk6+/9aX++LqHkvjGZe9/w6&#10;QTqXW7K4It+uJ7SVQCSvqBRMxpCUxr5gD4AAACAASURBVHcRGzKbmw3eWyHGth3LrsNoSENPf+hx&#10;FOqqnteEBmUdU8y8P3/Par2ia2q81UKInqY7M3vs94w50VRe1kepMIw9V9s9fT9ijMNUfjYqRaFu&#10;Gy1BfVpRpp4pTAzjiJ6DAjMKiiaXQFGZTKafRvaHAe0rvK84HHa8v77GzXv1KQa89dSLJU27kPkp&#10;JXKScLyv/Jrlt177/6ce1Yev+23G9w97Fl/vcdwa4T/8Gb+tx3H39VzmkDsJN0upEHWh1mae02XP&#10;9PzpYzGDlMw0DCij70JLjIbKOUKKNHXFJx8/52i9xhiNng2rSsvY1w9C3CuoO4PlerXCaYNBgoWm&#10;cWAY9qxWx3TtYjZTyN6573tCyuz7AbShrg2V85hKo+uKSCGOMr4YYyAlCRbJSYLanAUK4yjjUM5p&#10;NlGP7A89h/0OZz9isVgwjQPWaA6bS378H/+Kz3+55tnHn/Lxx99i0S2JQCyKfpxQWlGUmN+z/ip0&#10;M99e81Jkf2UMOSaaqqJ++IiHDx9/tRfgq7Cq27nnbhRU/Ebo54d90K/X7zLB3/5e9i5oSbPoWvCG&#10;x2cnqJJx3jJOw12PaTeMKK0JIRCmkUyhampWyxV103B0fMRw6JnGkdV6NRv+EydHYmo8v7iU8ToL&#10;fTEBxigK85qvyJ6mW3TcpkgomEMdDW3dyN5mGu7u59vwLq01dV2TYqagePr0GefnFyjjaLrFHFgj&#10;5jOloCTZh5ec0GS6tkJZj84RUxKtMzgSKo3kKGZRo4SOjlEY57Cz+UzPBiGt1V14m8yb6S5wcD/0&#10;3DaS1Px5pHIb5jSbjYv0lS4u3vPm3XtOH5yyXHRzEJHHWsfJyTG7/R5tFHGaGEPk1evXjDHx9OlT&#10;jo5OxIwWA5eXV1ht8XUjvWGlefDwjM12C+Q7o69zBu86lssO7yzT2KMVRCQsa0qJ7X7gMASMb3F1&#10;Q0GJ8TQm2qahaVvqpqJdthQ0/ThitZF1+LyPVSrjqwqtOlLlSGGc97GJ/X5Hv98TxwCx4IxmsRDD&#10;3l1Ix9wbcE4CYI1x5AwpCbnbazObpafZKAc5J4w1GFMTU0TN+426rhinkXFM1K6iqWqOlisuLy6o&#10;rJOQh3HkcOjp+z1Kga+c9D+yng3OGSuJB6QQ6Q87jIKmruaog4KSmU2I0pMEL2pj5CtGk7P0jM7f&#10;RzabLd1izXp9zIsvPufi8j2vXr/i0eNHZCDEwHq9JoXI44cPMc7IWk5B4z1Pnn5EzFnMhWHCKOl3&#10;7vsDVS3r6nEcub6+IadCSAFKwSiFVhJuO0wj2lhMlnHTzFTcnLMEqBlDCCP9IKT6/WHisA8sl6c4&#10;3/L5yzf88pf/I8tFy7/4wR/xgx/8gP/uv/3X/Ol//Sf87U9+wr//y/+Fn//iBW13dGcujsPEcrnk&#10;4aMV7969I+WE9Y7lYkHXdRI66T111zINPUUc3XdhIWIUhsP+wJs3b0gp4rydwzhlTxiiBNQdHx8x&#10;TQPb7ZYUI9YaCcNI8S4wzc6hHmUOwskp89FHT/j4k49BK+kRbbeklDg7O+Ptu/ccHT+gbTtW3Yrz&#10;9++ZpgnJc5P15W6/Re9Bp8hHR0d443n5+gU3VxeEYY8tidZ7rNaUGKgoVAoarzla1BwtFzRVJVR1&#10;Z7Ea+v01ZXdDYy3WNYSiefP+mpdv3vGt73yD7uiIVOLdGYj3QsRd1jWoQozTTPWVULvddsvVxXt5&#10;Rqzj7OxMegJhYhz72Tyaubm44vrqhv12Qz/0PDx7QFvVMk+V28DnSAqRfX+Yic1lpplLsJ6papyX&#10;XlXja5o5sLFpmjnYT0kfVWtev37NNAV2m2uZd7KYlI2W/kTTCBneStOCYjTaihHfO+m7tW1L27bS&#10;4xwCzjqapqGpHUqJsTalIP3O2TybUpSxed6HeWvIMTLNRvXdZsvYD0z9gFGaBw9OZ+Pvgu12yxef&#10;v+D87VvGcWC1XKFQvHt/wcX7Sy4urjkMEygx2YcpMsVJCNt2Duusa/qxx2jFd7/zLby3+MUC3zW8&#10;fvsldeXo2oa2qTk7fUCOgcv35zxYNqjJ8cWLzxj6LdvrwrA78P7yCt90FOfYH/Z849Nv8PDoGF3g&#10;9Zt3vHl/QY3jb/7yf+Zqt2O96Bh2OzZX1xACdV0TUmYIEuJce8u6dqwqjS6Bw+HAfphAS8//9OyM&#10;blHTLaSHQoZVuyLnCHniycMHjOPEzfUVp6enPH70iHfWcXl9jbWGswcPOD095ac//4zDMPH02XNi&#10;knVO13ayR50yp+sjjo/WGCRI5VcvvsDZGo30n3xV4bxDacXm5oYnT54zZfg/f/QP/P3nrxmMwdS1&#10;rDWMmNSV1nKeC5SSmKZM4yt8VUmvQ0kIiwxFeQ6GVZQi+2RZEidS0mgkpNQYg60qvM14Z+g6IWXX&#10;uZBywbSGh2dnLBYtn376nI+fP6VpKpxSsmYaBm421/hKenEG6fNJ+I70maf+ID3tMEKRgB4NRAzZ&#10;OypX4Y0llUw/DvT9npg21E3LOFY4V8/9VYPG4TXU3lN56UPlXIipkNPA8dHRXTjvOI6EOHF9fUPl&#10;PdZJoGTTtKwXS9rK8/TxYz59/pTNdsdms2e3H7i6uWG330nAYAhcX9+w3exZNC2r5QLvPNpq2q5l&#10;uVgAhWEMpBTISYIFjtYeqxX7w/5u/RWS3KNhHInTKH3RIr2VmBJTihjnsU4Ci7V1qLlHr1AorWlq&#10;CcVzMbM8PmJ1fEyIE2OYyEUC1Yw19MNAclaCBuZA8tKru76s0poSJiqj8UaTs8FrReMsaQykMDEM&#10;e4axZz8OlGHg0PcMt2Z8JKTl5PiU05NjHhwfkee5K0U521JF0XlPZQypbnh7s+EwU9qvri55e/6G&#10;58+esmgX8nvNZ+YhRmKKxHmNcxvapY2Rs2Yl42FV+fn8p1DKOPdHJYS/uT1jKPI8JDTTFIhkVAq0&#10;VSd7MK3xdS0BaKWQk/REUtPSdpHFamIcekKYcJUnp0gIExRFbSuM9Sg9axqK9GeccTS+4vpmw7uL&#10;S5TxmHdveZBP8dZgqgp0kl5YiPJ8jhLS5pyEsR2G6c4AH6LoNPa9kWdHm/lc877u677u677u677u&#10;677u677u677u659v3Rvg7+u+7uu+7uu+7uu+7uu+7uu+/gvUhyLsDwWet+LQ2z/f/n+3Qrk0i16/&#10;Lv798Pt8XTT6lRBc/waJ6042OpN75vz5+e9F7VBKxiiDRolB2TnyNDEOQjOrmnYWzSeur6+pnaHy&#10;lfxdyYRhkJ8/iVFKKzFGGKXRMzGtlIzRgbquWLJgoZa0dU3jHSpHwKIos5kwEePtb5jvrpkINcyd&#10;GKgkEQSnnNjvN6CtCNyLFtO/KqTb8AEUxouBXeUsxiolAg9rLNppshPD92rRsusWOGWwWkMJmJxE&#10;cG7FaNs0DbkkrjYbvBczv9GJcRiZpkBxDV3bMPaREiZ++pO/5Ve/+DlPP37O80++xUcfPWPZtUxB&#10;jACqiPg45/Rrn99v1K2JnTn24HfQsT7876+T5NUstlKAURpvhQqdE6QI+32PMRrvLDkGhnHiMI1k&#10;pbjZbMkxs2gmnn30hIdnD4nTSA6BkCLOaKqqRhs1mzozOhWMMyi0mE+sxtqIt46sA+r2/ZRCCELy&#10;SXk2rihNpY3QDbXQ17yzQkYoieWiZbPdEUOiqtSd6FRrzTgmlCp4Y7DG3hGurbaAZrs7iEmZxP7Q&#10;ozq5dje7Df5oRbdYijBOG7T1FONYr9a8fPWScRpYLRr8cknTdSgzC3KbjpWtOD8/Z5jCbNzTVLOB&#10;MRUhXWqlSSi88yy6BTxS9Pse5+xMmspklYRmUITGkRUUK2bVfhgYJiHlKgf7Q08YJrabDZ88fyZU&#10;X6PwVsSQt0bfnMSsF0ahtqpZ3H8rCtZKAiumkLCZ2cQkIRohRKZxQJWM1UDJ5Jh5cHZG0zRUvibn&#10;JIaA9YppGiFNpGAw3hNygpwga9KUIc0iS1VIRUI4ci7EKUqYhTLceXySiK+ddyIQnc1tVisxcGkx&#10;9KRS5F4cepyeXz7TrTVKKCgzKTIV0MaJyQ9E+BIjucx+Gq2xyuKqilIsIQSsKTR1Tdu1dLsti2XN&#10;0fGCm6sd4xCYxpHN9oYY00zMTUDGakvsDwxjoDaaoq2Q3byIl7pSGIaBEBOrxYr9fhTy7CSGwykI&#10;Kc4GLaEituLQD5AyaBjiwBdf/oqXX37B6elDVusVaZqo6xpFoapqqPVMMhMa/H6/o23bO7GmmY3w&#10;aaZ9KyViKjML4FKKXN1c8/PPPuPx40f87Gc/4+rqhqZu6D79mI8+esjb83OaxvP02SPqumboB375&#10;2S9nA1q+I4L5RgwBV9c3/E//9t9ycvKAP/vzf8XpgzMenBwRY2AcB6xt8GdHnJ2dcvHHf8wvf/Er&#10;fvKjH9Fv9xg1QCloq7HeMsSB/jBS1RWFTEDo5F47jJ7N6rNRzFeOp0+e8OyTZySludnsePP6NZur&#10;K/qhJ45pfhaUGI6GQQCjM4FRwhIKTd2QslCOxyA/79nHn7BarjBGCDkhRl6+/JJ4Ab//R3/Ian1M&#10;3TQSNJOR8JN5HlaCYJzJjhI+0g89/dDjnMM5I+L5NDGNA5cXb9ncXLK5vuH8zWu6tp7JMRnsLZ1X&#10;RLK5ZAmluZtPNSULGVdCcspMCNJkdUsLV3cG3jKPW7frk9t75pYg7p3Dmts1SDXT2xUxRfRsJPYz&#10;/RCEIF1XHj0bU5ybwwZmcTOA0hprtASWKJjiSCoSlJNzJowT5EzbVDx+/JDf+73v8+Tpc1brJdYU&#10;+n7DP/7j3/Hi89e8+fItIQYWi47FYs3jhyumEO9I6IvFgqrypFw4Pjll0S3Z7fZst1sOhwNffP45&#10;thbS2qLtaOuK2p9SV9VM75mYppG3b99yenrM+/M3vHr1iqv3N2JwyZnrmy3DODL0A3keU7uuwxhL&#10;mBLGOLpuBYU7A8o4inkgxiDm3tnknXOi5EQKYaaOtbLmYp7vs9xHwzDONGclJs8sdKDDfkeIEYpB&#10;iWt9vv4RbQy18cSc2B0OIhKdJsIwMgwD1mqcNTKGOYdFRNcgVONEFqHtvOLURt8RRW/p78aoeYyd&#10;LUN3pjYNSpHVzJ3MiZzERHJrNlIaYpqonCeTZ+OsUCxzEtO3hHlkmq5ltT4SwXXlqJ2jrixNW1H5&#10;WgTbVSVCdm2prUcbJQEAVpNSEBH9NGByYNpvsSnhu44UlZgQckIbSzgM7Pqe6+0WpQ1Hx2ecnh6z&#10;XLWgFbvdnjEm8iyO77oV3le0jYRBGaOovaOyTkIFvMd6h41fUV7rqqZpT+fnSMJx4jyHOyMkx1zE&#10;mNR2Lc4nKPDg5EzmyBQpOTFNI5eXV5wPe+JMMzRojPG4uqVer9FVjc6ZFBLeVxhqmiIU2Dwb3WOI&#10;XFxe0tYeZyUswCgNRtEfBpTKWKPAWLpuSdGa5dERBc1hGEkxCI03RVmny+JCTHWl0I8jKDEWaaVZ&#10;dy3HbSci0xiZilBMpxCYxkjOgVIMYSwSHqDl2dxuD2gQopKzqAJhGoWGGCNKG2xdMfYHeU7U7dKn&#10;YI2MmUZD5S1hHEFJaMQYJvaHgwhQS0b4TnkOMfF0ywXr4yWXV9dcXW/J00SMiTwTsEsuhNCTUpax&#10;N2d8XdG2DaUkuqbm97/3Xbb7PfvDOO9dJDAiJzEeagW6aKYUsWhUMuQ8h68Bta8BxWG/5/r9OVVV&#10;cXxygq8bcpFrV9Vilk0z3XicZJ3Qth1FKZw3+LpCK4TspsTororsW1KIlJKx2oCaw8+0FWoZeabS&#10;z+EzzokhOckzq+wtEVzW5ikPxDABEs5UigimKZGUJlIq8p6UZhoDINcgh0AKYm7L87qv0oYpRLnG&#10;WqOnCa0K4zAIka5pJbwlDMQUuOVcKyVzT+vrr6isSrFcZcYQCJP8U0oChDZdkphrK2uxzfw6CjlK&#10;OIdGSI++rWXvmhI5e1J0OGMgTth5fC9z8JSE8VQw0/yscVjrsN4TYxIB/kxGM8bgnJhrjNVy3YsR&#10;imflKEECzoKWvYedA+Ti1IvJbChAJkYx8ZSUJIggJXSW36VuG3JymMkKBS8XCprdbo8yI00xKCcm&#10;bj/Pp/vDgZgyK63F2FPiPJ/95/dYft10rWYzB79psJ1Dx9JMv1XK3FGMJRGhiFFDyT4vT5Hzt2+p&#10;65qurWmbSoxlSlF0IE0TQxzRcyBSihHnxIy3387Gee/EoGcMVjusVuiSaL3lJgW8kXFS367HMxQ0&#10;vqrISjFNA7VfyPyeC21dz2uixDRNxNmoZZtKQv+YjdzW0C0WZCzbXU/M6Y5geugHtFWyvwYwlrpd&#10;UC+WlJmOl8ttCB182Fr4KmhRfbB+VL/1s/h6v+q39SU+/Hxu//lt5PcPe1xf/+xvX5/mZ6SgUcbK&#10;mroUIe0pcFZRJYVrOqZSULngvRczGhLgYDRolVFFzK5xHPHG0NY1OgbCMJCLmIL7YWQIkbfvz1ks&#10;1jRtjXOW9WoFOVF5R8nTHDY3slwsSUl6Tk3bEmMkRjHA5JwpFDEiO48qBl/X5JiIUXojQo1OTNMg&#10;hOMsv8PFxQWHcUAjn91+f5AAw5gIYeLoaIVB+nGVdeRSGDYX/Pg/fMkv/+kzPv70G3zyzW/THR2j&#10;bcMQAiXLj9BFkYtCGwmVUTAHYX3V37xd95d5vSmhM2KKu/1c8m2Ymlb/yUDGD792SzT++ud8+2et&#10;9AevLVAyRmu5jlpYlmpebNZ1ReMryIXDbofV8/1fMsM4slqBc5ambelaMXVppXHeSkhgKdRVhbWO&#10;aRpZtC0lBooV47gyFpSSYKGUsEbPhNBG+phTwBpNVVW46DBW0/cjMUaGYbh7RpxzGCuU0tV6zfe+&#10;/30xUjoJ/GzblqHfMww95EhOE84a2trTTzW2qmQMjAEVI7Wp5feMYe7dBPp+oCgx0hvrKUUJMFtp&#10;jNHYD+nR8zpkbh0T53ADZ+y8T0szUdXgvSeFiYiEHm13W9q2Y7lYMI4T3k80zqOQ4MxCoakrQpgI&#10;MfHu/JxDP/L93685mUMlrfFz0Jub1/cBVGGzuQEFu8OWpq6pfE1TV+y2N9wEmTtXy462KqQIKRfC&#10;cGA8TMTDgZAVTdPhvGe5XIHW5DgRg2KxWHJ2dsr1zYYQMynPITopCCG0WlK8g1KhSiuhlimwXrT0&#10;uz37mx1xnPdAhjtjX06ZhCamwBTDTHs3d6ERKWUJqdMFbYzMiyR85ekWS0qRMIcP+/5VVWGNBMhU&#10;s8mv8p66rrm6vmbb7+kPI7vdjsPhIMbNOVDM+YqqrtHa3q37V6tOzHVToJ9qpinRjwOH3Z7DYcB6&#10;K0arLKE5SiHvoUiQ2zRO3Gx2vL+4ZNk2LLqOQ3+grj2L1YpF2+Kd5fzykvV6RUiZrmmIWcIaLy4u&#10;7gzfzhiO1mvGcaIgfZHD4YC1jjCNeGeJITINA97cGo/FmK+NRWZW7ujot8Ec2mic8rTdAm0knKlg&#10;2fcDJUPTrTnsFOMEP/y/fsKP//an/NEffJ8//uM/4s/+9F/yvd/7Fj/+8T/wv/3v/wf/8NPPsL6S&#10;cacklqsFJ8dHDMPAFAYoEMPIFAJoCb2qvZ8DAsvd7+e9l73j3APRWt09X9povHegCpW3HB2vefHi&#10;JXEea9q2YRiGef776hypbVuub25kjtaarm3ZbraM04DzjsePHrPdbe/2+lfXV3hfY62Y+qdpoLWN&#10;mO/HwDQGSugp/cjF2y8Z9wM311d4bzlqPM1sIJffX3pCtdUs2ooH6xVN7TGqCIk6T6Shx00HLIna&#10;WIo1vH1/w6t373ny6Sd89PQjUFF6xEXOWtwcbpFzZjfTor33PHr8kLZtORwGwhSkd3N8gveeUjK7&#10;3Y79TsJ7xyGx2+wZ+x5rHc8eP6FbNDNtXfoa28NhJq076sXiLljKek/V1Cijsb4ml9t132ymnCZu&#10;rq7RVvpDMocZYsrEccIZg64qUhTyu1aakgoqZ2rvWXadhLzmBErOUJraY42mbmuaRt6j0geMUpwc&#10;rzk7e3Bn4FXKzb2ikWEcySnjfUXVNHjvgczU9/T9juHQMxx6cpRAF+0tTS1hqRfv33N1dcV+u6Vp&#10;Gs4enKFQfPnmDV++ecNmsyFlmR9SSUAgZjmLsVbWvd47ioKKiqfPn/Po4SNOHz/m6OFD3ly+B6Pp&#10;qorGO9rKE8PIbnNDHPbYzpIPN1yev2W72bGuO4Y+cnW1ozs54s3FBQ/OHvDJk0fYUrjabvjHn/8T&#10;+3FkeHtNmENC+t2OoT+w6/cs6ppAYgqRnBK1s5wsOjpvKCFwcXNDRmOqFm09j04e0LU1xgAqkfOE&#10;URLES1EMQ491ju//3rf54Y9+wqvXX7JYrdkeDhIariVQ4Pzikp/+40/59re+zXJ9REiR09NTjNYM&#10;IXB1dcOz589x1hL6A+8vNhz2PauHj9EUvDdolam9I06Bpmp4ebXhh3//M3755opghfxe7oLGJUSQ&#10;ea2ulPR0Sy6kMEng93wObLTC6Nv5ROZ/ec3cm9MGJQnZeCNrE6MNulI0ladtGtq2pes6XNXQNO18&#10;zpuwKnNx/oa6crRNTetryAnvhEqfc6LyFa6WfViOiRAyMRSmKaJLkXAJ5yX801iaqsIZh3XymWkK&#10;i7aZw/osWRm81eCMhB2niLeWVddinRPDdS4cxgnvKtqu5fLqgi+/fMM0jXfE77quUUrCm0opEkRh&#10;NMfrJYtlR1NL4EXb1Dw4PWK379ls90xTQFuN99L3vrm6xvQ9RcF+GChKgmtykVDjGMUc7brIom6w&#10;TSv94yhGZqMN6XbPqmTfoJViuz8QU8S3LTFl0JopFfr+gNFqPuOUflZSGuUNxVmcdXR+RZlDf8eU&#10;ZN9rrKxjgvT+U0r088+o6wZfVXgj5/wpJ4oG4yw6JbR3pMnRto7aP5yDv6QXlgHvHOMw8ebtW1TJ&#10;9PsD76aRrq1x9jbMVs6mspFz8NPVAp0TN5sd3lkJrAiRfn8ghwnnPItFh9bzuUnJEg6E3Le35xuU&#10;jC4SYp1zvjvLiEn6JbvDQcaryuOrijEEpinwxetXjON0p5K4vSdqLwR3tKGqK1lbKEXTLqgVnFpH&#10;nvskKcs4fDjsCSHOa3s3h/LL3J9zJk4j5MSjB6eErLjZDfzyly94+fo1J8fHXF/fME1RglKMom0q&#10;FsuW5aJjtZyDU32DIWActDPpPhc5d7RyRHVf93Vf93Vf93Vf93Vf93Vf93Vf9/XPuu4N8Pd1X/d1&#10;X/d1X/d1X/d1X/d1X/8/63eRsG6FnR8a4L8u8Lz9upic1G8Y5n9XyWtF+/C7fv5Xf3n7rw++diuW&#10;KEJLyUoxxYDWQpt11gt9ZLNlEyYWXcdysaKUQWTRSok4YTauFTntJZPRlWw12xZSmQ2ECtq6FvLF&#10;TPM0Tv+aWVuoRPru/UzTRFVVVJVQI433xBQJs+iwzILFghz8Oqtn8Q9i7EwJ5zxooWWrUtBFSE+U&#10;WQjthOjXdTWqaJzVlKQIcZSEfmswxtLYDl/VImYZBiHPGQARw5akcI2ia4TO0Pd7dB742U9+xC/+&#10;6TOeP/8G3/rudzk+OaZpW3CaHPXdIb68h/IblPcPQxM+/Pv8gZPgQzra18lqH95rGdDG4ishUpaU&#10;qZ3nKqT54N6zPQyEEAkps+0P7HZ7vPNi3nHyuaaUGMaROE0U62iairatsUoIxAX53lk0NozjKDeq&#10;0SijcTMxpGhFP/QzccLivbr7/lprFl1HCAG0ZpwNqcv1Gnd5DVpEzWMIlCzi1ZTzHQneez9To6Dt&#10;Gp5//BFv3wo9PhcDBYaQhO6776mc5ahrqJqWXJD0/6xYLlq6riHHhFKG5WqFqypSFtM+WtMtOm5u&#10;rpnGgRAmpiESvaOpG6zVd9RqbRRaixi/ChG/riilsN/v8U1FpgjRSMtnHmYTivcisAsxU1UNbdMx&#10;DZFf/OJX8tk8QZ5dDLOlbBaFCMirco4006RLmqmYaFSScUF5JUb8ksUgBvP9kaAkck6EKCTJ5Xol&#10;YhMlBOuQ5BmsasPU9zOtzrLrJ371xecsmpZnZ49ptCNOEWMsxhkOg4j3UZqsNJg59KCqxECrtQhH&#10;9UwnLFrEZtzS47NQjlOW+zBnrK+onEObcGeG0iWR4kgIE8MwEfMW4xy+8jOJV89GtDmMI0UR1WjE&#10;8EkW2iwas1zQtRVnpycMj0eur264ublhuaw47A8Mw8g4jNzc9PS7HeiC1Q5TV2RtUEbILhiNm8c5&#10;GyLGelYrMeQfBhHRhpDYbHfsD3sxilo9j7tCdNfaEqIQtN69e81me023WLBYLFkul7Px0OK8xSvH&#10;OI53AuEQAuM40jTNnSnjjk5n5Fm01mGMYrc/cP7+HS9evkJrg6sa9sPED//6R0zjiK8df/Ivf0Dd&#10;VGKcVobaV/z4J38vtKCc7sgiqZSZoqg5f3/FX/zFv+PTTz/hz//Vn6F1YRgdYSb2oDJnj854+uw5&#10;v/8Hf8iPf/wTfv5PP+Py3TnL1QJyJhcRjO2HAesNZDE+lTwL92fyaeUqTlYrFnXNcrEkW0u7XGKs&#10;IpeJ8WJCT5a2bnEuoIdBjHylYK1HaTBas9ncMGnNerXm0acP6ceRm5sNKWRevXzF9bWI9bMS6uh3&#10;vvc9zh4+pFsuMM4zzgSTMmflSADBJCYUVXDOo7UQP+paRN6HwwGlhAZycfGeVy9fkkLks89+RuMc&#10;zlpiCHcmERnzy2w4NnfGldtAmZxvQ2LEtFpAQj8UFCWmqpQKOUu4SIxCiP5wHQMi6Aoh/NoyQ8h5&#10;ioAImZ1zaGdmmrmex3hP3TSMg5DN9vu9iMOSGL+N8bOoT6FUwTrNeBhp6paT4yM+ef6Ub33yjPVq&#10;gfOOmDXv3l/z9//wd1xdn4vQUDm08axPznDOUjcNMRTKNKGTvIfj4+OZ2CZ0QWstr1695PLymqr2&#10;pBI4PjliuT6irivsHKoi9EPox36mz8I4Hfj5z885f3fO0A9CuS9weXUzC4jlmorxxd+Rq2cmk1AA&#10;5+dSiMya3W6HMUaEpl6e38N+i86FwwAAIABJREFUjzUGM4fxeO/p+8O85lNikDN6DlYoEq6QJZgj&#10;5UyOEV1EmAlgtca5hrquKaWw2Ww4v7jk0B+EmBiEGts09WzgSCKSvVtfmDujnDP2bo2Si1AdQQJV&#10;hFAldHmj9F34jZLFyXz/iQE+z9fUW0eMgSkKqTRFeU8ZCdSpqgrvFjjrqHwF2tIfBurKsVqsOVqt&#10;6TqhpnmrqSuZj72T/985T9ctWC0XrBcLIDONPSmNpKgZTSbpBHEWkseRnEaMd/RjJBVFSJnr3ZZ+&#10;mihaaFw3r77g3eU5q1XLs6dPqH2FXXXo4zW7fY8ChuFAKYEYB9q2pm4rlDMY5dBOAlLybOyMMTIO&#10;A8PQ3+0nkjKgLVNM9CQqZ2mbGmc103ggDj1xSux2OyiKk9MTnj9/JobX/mO22y3jOGKNEcGrr7F1&#10;S7GGKSYO2y3bzYZq0d6NKXm+f8ZhIIfCOPUoMn65xN0K/MkM08jN1SWbzY5vf/f3qdqay9013on4&#10;dOFkTBv6vZB6XXX3M7quw8z7nxBGcpA5PCtNU0lYgHcVR3VFKXA47Nnu96ScSDlROSf3YBKRdb87&#10;sN1uccZycnREVXmM0sQ4EudnLqsihOQyh2TN11gVJVTYIqZ6ay3TOBJKIh5gs9/hjMeAiNetwViL&#10;0oaYI4XIOAVSgjFmUoaqrpmikOITlqwCZiZvpZzZ7/dUlSWEgvGarmlp6xalIMbpLgTkqzW9oiiN&#10;841Q0WO8MymqeV9YcqJbLun7nv3hwNIYrLN4pWRfFCKQKSpTrKapW6rao7Sm+r/Ze68ny7LsPu/b&#10;9pjr0pVtV13TPUMYwQ0JUoggFeKTpD9Cbwr9jQpGkEEKAilCAGYw05jBmLbVXSYrM689dhs9rHOz&#10;qnsGNMFH5oro6KjKMln3nnv23uus7/uVJda7KQVPwHqV8iRCkOv9eHY9rgfWCoxo0PL95sQYRg6A&#10;dY6I7DHK6czSD50AKUNHjCNKy9oj+3gonIFsII/MZrVIu7pegDMUs3pO8oG5M1jrMVZkTtc3N4Qg&#10;Q90SShdYrUrmywUxCRJ8BDe9scQYZO+rNcp5IYKVkUThLOu/9k4SU1OahEHTcHOM+CmdOMWILTyF&#10;l9ewaRpUzLfn9GoSDUUD9rgOJJF5hGGUvV3hBaR0jhwSu0bWAlcUKCXXp1GaqPIk0ANf6Nv0U5QA&#10;kN6XGOcpy8gYRKZhrCXEKHusnCeApiGlPMmTBEpL0/fkjAgyUtQobWEYCGMgAtmXkhZdeKwv0MBc&#10;WxkuzyPbw5YuDZSlpyoL+V6/k9b+X1LOCexz7BPknGUf/Vt6Im/6H4qc1BvxH5k07YnQDkzGlorC&#10;V8S+xxWyfy0LLwBp3xOUSBqsL4g5EOJACpGYQIWBkDLrmx5XWLQSGYnRln4YMFlT6Ih3CqNgTAJo&#10;xDHTDyPaOqyTxHdl5ExQOMMwRMiJohCAVJNv4dmy9FhdUviCduhJWaQGDkXhSozSPPv6K9pxIISR&#10;hw/voY2mHwOV95IOX1UUVUXKSoCKLIP/cv7J33kd/2EI/T/bc3rra9/tTXy3z/Xbemlvv9dv9z/k&#10;3szkcsxkZQRetUwCnoQvLHNrCNpiYiL0Ee8dIco5N5GJydGbntI7ooKha2j3ex4ulyQVydqQY2AY&#10;etq+A+sYU2TXbBnjwHI+Z7E6mWQRAZWhLApZ7yf5U7YKlRWxrBjHEaVF4Ha8llECSBz7H8MQaIZ2&#10;EhZmtoeGQ9tSlBXauVv5h9YaZ2UvOo4jRim26zVGgVEKby22EBjcKkcOAzeXX3N99ZLPPv+U3/0f&#10;/oiLR49ZLE4kZXKCcLR6kyiZ3vosvb3mHIVFt+/55JX4zT7kt3tT/5AY4e2vvxF7qn9QgPDm52Ud&#10;0VoxDgJ9ayV9nYuLC5588ITr1695+fIFh8NO5GSjyE4SYKxAVtpakUZMQNBsXuELyxBGxt4zryp0&#10;zoRhxHvZ+2uj6LoOVMYXnpQCQ9+LuAuRaNrp/XHOUtdzEUq9dV4KIYiMMSdyDJyensj9USl84Sgq&#10;z263Zr25EaDUaA59h3GW1WqF8Y4cM8Ohod0f6JxmVjjGMUJKGOcxznLoBq5vbiDDvJoxm1doAxEo&#10;puToNJ2J7CTG08bQDz1xWueM0rL3T0kEOjFAknPdanXCP/rBD7DGUxYVxsDQy70pZzkHzuezW/C5&#10;Z2B/OLDZ7NntD3z80VPu3zvDeYfWBoyWHu0Q6LuWFANXl684PT2hdE5SyrUImbqmwVlNrBx9iuQE&#10;IWbGMfLi5UuwFudrxjFw//59VovZtBJkrMqQRualZ14/kN6rEmHgm96pEjg9jHTNAU3Cek3bjPi6&#10;oLaGlJSIh7Rcv313lCMljFLEvme730/rsQDrTdvKuVrL9dt2LcMkL3z/g4LT0/kbQUmKWCdn+qBB&#10;63gL4VZVTVEUrE5OaFrp1W82O/b7Hbvdlm7oCDmTQg9ZkmfLWU0IIncAEQa0bUtIiRBmHOqK3a5h&#10;iJkxZQ5tQ9u1jGOgJ5DkYCK9SiAMHVdtw3a9ZjfB9/PFnPl8zmq1oq4qSudomx373R5fOjCar55/&#10;Q46Zs7PzW8mXNpYhBvquJ46BDz54H+8s4zDSqUzXjWQiIQ4oLaIr5xzdIAKrqhJAfBgGQgjMZhXG&#10;lBMUn+i6TiB063Cuom0bfDnDGUdZlOw2G/78//n3/OjHP+IHP/iYP/uzP+NPf/iH/Mkf/j5/+Vc/&#10;5i/+w1/y5bNnHA4bPvtsz9nJOe+++5iqOGW72bLd7shhoA9y7VaukLOvVigjQkbnHA7H6/41IQYW&#10;9ZyqqgghSN8vjCiVePzoESkELl+9JKXwG339I+i/Xq9FyhMjOSc+/PAp733wAVorXnz9jBAi3eHA&#10;+ckpxljOTs6xzpJyoA8jZV3JeahrZI8ZImnoGA87bAyoEJhrxeremUgNrbpNVy6d3A+d0ZReUXuH&#10;05DCSEgjQztSGOlxOqXR1Qys5eVuzzevLrn/+BFPn7yPN2m6hyfKomA2FxHQO+885LC+5uLeGa9e&#10;vub09ITFfE4IRwlDz9nFOacnC0IYORwO3Fzd0O72knrc9gxDoPLFBGFqYggMvfSLjbHUsznWeUrr&#10;SSrd9rCOsoK6rgk5czg0IkDJIpQ15vicSnrqcp4Ick/uW/q+J8WRuirxVgRVtvLUhcPqTAgjj995&#10;jPHyOS59gbWafujY7nesb24YxsDJ6pTT1QpjLX3b0fcdXdfR9f3U84NZVU39RIFb2+bAfr+jaw/k&#10;MJ1rElRVzcOHD7HGsD8cuHr5ksvLS5p9Q1EUGOPZbPa8vr7mm6+/EVmz0nKuVbJojDFgrcD+blov&#10;rHOMIbI6Oee99z7g/MEDTu/d59XNmpgUi3qGUZmi8KxWC7knXr3i/umMymu65sBhveFksUIpy8vL&#10;a/oxkHYNQ9fxp//0h5SF5fr1NX/797/i9XrL8vQCqzwjii4F9vsdwzhQlBVBKZHqjoHCGE5nMxZl&#10;ydD3fP78OauzM+bLGX3ILFYrzk5PcVZhnSLHKa3ZFSQUfYgMMdGHhnJW84Pvf8Rf//RnfPn1Nxgn&#10;Z4WT5ZLVYsknP/lbloslZ2cX+LLi3fv3WK2WpDhw/fqSX3/2Kd//nd+hcp7PXj6ncIb/7X/9X/jp&#10;L35F1/d4a0Um6AuaIfLJF9/wlz//JVdtIBcejMVYN0m95NrTgLEGleMkUlMiBQ+BFGS/bK0Rce4k&#10;zIKjlFl6ATnJ81CvRaBcTLIf7zxV5amKgvliRl3V1PUM7UR6EEPAOgVpoN0fGFvDfg1WaSrvmS8l&#10;wXscR4iJXoswL+eEStMjQaVxvsBYI/slazHasL5Z86q/IqdIPatwzjCfF2htpSeEEsmcNRwNxjlk&#10;iElkXzlhnKMuRPLni5J7j+7z5HtP2Wy2XF1ds15Lj0Adz5NZiVhDQ12VxOsNL7vn3L8vwudZPedi&#10;ueTh+T18VeOrAuMMZMWzr55xc71mHHvarmO9WXPP3xMxB9BO0sztoSEwvSdKE9XUSwCqusbOZwx9&#10;RxwD2/2BmMGWNftuIKVM4Up8WbKqZlNvSl6PvheZx+5woNgfWNSV9MzsNPY99V6P64Q1Cqu8yMK1&#10;9Lq8n57zasN2u6VvD/JccZIF5BBxBuqqppzk4sF7ameJQFlVxBg5PztBa5GWX1+9Zn1zTVFMQgWl&#10;GZI8a67KEqcMF6dLlosFfRTZzphEZN53DUPfcnPzmkPT3IqAyrKiKivKt2YDjmKxIUy9qmm97Pue&#10;7XZH340Y5zg5O2F5ohmCPF9rm46yKskZZnWN956u6/j0iy/4/IuvaLqB1ckJDx7c5+mHH3Jxdkpd&#10;lTCJxrS36ChnIj2Jgo0xt7JSmUfI9F1P6j1jaEnA959+QNNFrq7XbHZbhmHk5eVrkjLEkES46g1V&#10;XVBXJYWX55Uicku4qV+63R0IQQTPJ6s5J6vV3UDOXd3VXd3VXd3VXd3VXd3VXd3VXf13XXcA/F3d&#10;1V3d1V3d1V3d1V3d1V3d1X9jfTepHfjWUOe3k8u+/XuOv/b4c7/tx9+tIzT+9p/12wDoY8lPSRLS&#10;m+FjgZms1lRlgfKWOBnKU0r0QyfpCVXFbhzZbPdi319ISvYxSeA4AKundL9hHFFK7O5ZKZyxzHwp&#10;w6JW0gM1Gm8MSmmU1rcPi49pTEegou/7268J8ORwypG14nCQIcOEWN6VevOahAmCTikxDAO+9JKS&#10;mRIxZAH/chIoYBqoLLyTYfAUMVOqlKSOTywEku64Ojml7DvCODKOPbnQ9EMjaWFDjy8ts7rCm4IY&#10;BnRpOXQNzz79JS+/ecaTj57y9OOPOTm9oPKOGBMxS55bSgKPpZTevMa/8V5+W5xwBFCOX/vucLr6&#10;zYuVshCjfd/15JRZzGaEJIkZ3RAgK5S2xJDZbnecn5+jjWG331PXJWEc6LoerRBIexgpnBdwAklT&#10;iHHEKCfwrtbEaRjHlxX1fI51ToaMQ0RrZAgGpvQeGWAovCQ5hBBlkBPIWVNUAqdnErvdTgZNY7yF&#10;eI0ROKeoSrTRjO2BGDrK0rLZRcYog64mZcYEY4Jd25FTlAQJIyATObJcLnhw7z5Ga8YxYrQjxoyy&#10;+vY9iikyn9Xs4ygD7inS7Pd0zQHrZZBoGAdSnNIIc0ZpSQJtmhbjHDOtUdZQ19VtkrSawEZrHRDJ&#10;OjOfzSXN4uqazWbL6dkp/RE80uZ2QD3FTM4RZwUsjxPknEJgjAGUmQQSEUfGlVZetygJgpLErOi7&#10;gMryOcnaUtVzSRkjM4xBBo5iII4DRnuMUoxj4LOvvuH/++uf4LTh0ek5/+yP/4Tae1QODGPg+YtL&#10;Li8vubi4YLZcYL2nXi4o6tmUlBzxfqBpOkKUtBmBaBXOakKM9EFSEUPfY+0RgHIsy1rgwbEnR0NU&#10;AiAZIzBWe9jTNIr5YkFdC2CmJklIzpEYmZJxDdodE/ESs7JAmYqsEnEx43Q55/V1zdXVDW1dc9gf&#10;2O325JjY7nbENBJjApNx1qOMow8yBJbSOEGN8nk12mKNYjEriNEL2Bc85CiD4ymymNcs5zPariPE&#10;REoGZSXF+bDf0XUt282a1ckJJ6tT5rMl2jqMtxhrBB5TUE0DkzGE22Hat4GGHAVmS1ag5aqSVLKc&#10;NSHkSUYgQ4JaKX75q18zq0tQ8PDBIx49eszl6xteXb6eEujfJMzHmCSBckpa++rZVzz76jHf//h7&#10;kAZyBDT4whFCou0bzu/f53/6l/+SH/6TH/KzT37KJ3/3d2zWG0ChnEMbRVE6ufb6EWW1JKm3zZT2&#10;qEgxsrm+Yb07QClA09C3HPZ7UkzYoqAZBtqu4+TslIvZnDCOHA4NXXcArXj6gx/wvaffo21aXrx4&#10;wW5/4ObmhlfPX4g4wDmGYcQUjsfvvsPjd95ldXqKdZ5D05JSoCqOyZ6ZRMI6e5v+RYaqKpkv5njn&#10;6LoBPb1mfdvx8sVr2kMvw7HtQDm3pCyDa1q9JUnRb+BZ4DZhTO5VU4p0SpPsQKOiJhuwSdbjYRhk&#10;PQ9RUuqm9eQIcHx3jTleP8e1aRzjrcglZ0dZFgJrZtgfWr5+/hKt5F7f9x3OObwvIE9pwCFxc31F&#10;NSt49/Fj/vQf/5CPPvo+VV0xDgcOu2u+ePZrPv/sCza7A6iCMSpilNfClYZxiJyszlgsZ5J4awPz&#10;xRw3DVp2XcdutyclAfWvbm7Y7/d4V0iKZF2gNVSFJADJ9atJQe5FwyCga4yRqi5wzrLd7ri5luHK&#10;MUSWyyV1XaMzeC/J4UewAqb0zBzlvntMZbT+FqQU+Y//1n7Ge5EJNM3IbrOdoBVDjJJ6o5Wm8J40&#10;7RyGrif0A947qqKU4fG2k/2fygx9x253oJ+kPsrI9eK0pqiq2/fZWksM3ELC8ZhMj5oSzt4S9XCE&#10;pmT90kqjJzjreB/IMb2V8CmbVCNRVNRVATlxiIMMhk/JxzEGrDKUhePsRIYmNRpnPdZ5UJqT1YJ7&#10;9y9wRhKRy9LirKKe18wXS8IgA5LWTik9Ctq+oSoLZrMKkqFrM04lVGGpixKjJIFw3zTsDwfW6w0h&#10;a6p6xtnZGdZ7Ebg4h9KO/X7L0LUcNluo6yk96hyTEn3b0zQNN9sNh6anqGcMIWEMhJSgG3Fe0Q+Z&#10;mBXDGOn7nqvNTvZGOWOcY0yw33eT+Elxspzz4ME5ZVkJHFhmwjiSYmIcWr766nO0lj2fsw5vC+pq&#10;hi3k/QhDz9gjIH/Ocg3FxG6/Yxgl1XQxq8k5YZzBKw86U84KZmVFGCMpZy7u3+PBowfkrIhJAOeQ&#10;Iof1NcpYynJKSg0DikxMktxb17VAg0mEO1rLYLeIJyRlVk/QZH84yGd6HCisRlkZ3EXlSY4jYh5b&#10;eHQjUP9231AnSWlPWc4+mgyj7LNClHXZey+AsRaY/jhsXk7Jy836hu1hT0xgrMM5h8ryufTOU5SV&#10;pEGrTMwa7Tz1dM/JOdNmGOOIUpKOWpYVxhgZmh0Huu7A2A+QBLouS0kbVqpkHAbGcWQcw5QiH2nH&#10;Hu8qvLMYZwljYhgkJVAAPEm0Wq6WAn8pJgGKEoGFTjilKIpCRCfGSDKntWhjSCFATgIGaD3JYMzt&#10;XuF4DhkG2YOlqOXMhIgtxiCiGmU0YUoPJmuGUc6e49iz22/ZbDaQokh5nEHhcLbiq+fPefH8S5zT&#10;fPT0KcvFQu6bY5jum0qEGUWBMgatDdoYZrMZTdPcpkXP5nOKwpMSXN9sUVoxLwuqqpDEde/w3hOC&#10;wMkg9+sQBZT3RUE1n1HXlUA0wzBJpgQa1ch1F2Mkh0gbGvq+k3sfakpj1ZN0Tq7lHNMEoXeMwyCv&#10;q4Kx6xm6TtZn66c0Mz39WzJ5SpkVmCALIKUzKdnpDClvtMIIdGu0ADpHQN8Y6uJN+m+tNWkCWMM4&#10;SnreOIJVAt3HSDYGX1ga1WKcXD9utqALAziHr6rbHoAiM469JOsNA5tmz+sYMFozn8//q/srx/3L&#10;MZH6eO5FZfRbfY03e5M8JUJ/G+JO6dgfMWjtRcAXAyolnPdy3wwBTWIcgtybcqK0AgENnQzYjzGR&#10;yCijSUnuqd4VaDTWHO9F0jewRrNcztgeGmISccY4jiRlsd6iFJRViS8KCu/ZbjbklOmbFl8IxGqc&#10;I0eRVg39QOELQkgTZCw9lj4OPLw4p2sFfrw4PWO1qORgozXaOsrZHF/VuKIUCUJKpHhsEqTf0nv6&#10;djL7f64v9dvA5d/Wj8rfgau/1a/4TyTH3/7dOUuaKXIOyUpSebW2hNhM9yVD4YxI/7zApForZnVN&#10;kRJlFXDesjs05EODSZnQduQxCOihDVlDPAQObQPOUdaSHqtHRdsY1MmpSL6GHu/N7X1cPpNM96dJ&#10;YjgJJ1MKFEbAZ4HPA0Mn/TI1pZWnHMkotk3Dy1eXnJ6dsTo5Yblc4VzBbr+XM95ppjkc2O8PtG1L&#10;zpmqqjmZzUgxyz1SQWkt0UWUMRyuL/nzf/2vOL//mKcff58nT79HNZvhjZWzKRqjzO1n7O19fZzO&#10;4cf9/vHrb4Prb73L33rf/lPChLeFjsfP+Hf7m/mts8YU8Ix3Du8cYy+JnirLvnqz2VAWBaenp9zc&#10;3ND1LYlI0zZsdzusOr7OSeB3IBMBIwD6JDqxiCQzjSIuUyqjrUYjEkxrLcvFgpQiw9gzDD3eV7JH&#10;6UQUOoZAWVdU0176mAKvtSaMw6Spkl6XMSVpAjD7Q8/NzYbL67VA0MagjawBvqxwvkCj0KPAo82+&#10;gzES04hWGROjCCEMBODVy1foDO+885hHj++TciBN65DS+nafo5TCTSDa8T3pOlmfQgjT2phvoagE&#10;csZRAowqROSzffWKX336OauTM+7fv48rLevdFmUt+0PDOA60XcNut+XR/QuKwpEyaGuwyqCB0rV4&#10;Yzh0HXXpKZzDOUMMga45kMOIso4cIymL7PLQtHzx1XOqxYpyMce6Aq2OSa0j83mNs1ZEXipikHVJ&#10;KU1C3YoqSBrnPKUvCYOGoac7bIkkXM7kOGJVJhnLqDJ52k/NXCG9hEMrfSsDfQwMKTB2kaTAlwWF&#10;sWSkj+WVARvY7Hb8x7/6Ecvlgg/efx9fOIyxLGZzuQZifitFPqKtoR8HXOE5Pz8jxMzLFy9Yr9ds&#10;NiXXmxvavqfreob2QBqD7N+cRWvpNzurMTNJlw0hYLTB+4I+JEKCWT9jv9vRti1NL3KlfhApqXci&#10;Dur6npQSm/Wa3XbL6uSEs9NT9vs9pycnHDYHynrGyWrFvt3TDyMJNfXeNFqJJK1pW+IQSSHhrWdz&#10;sxah2WLOcnnKGAJN05JzBBwpSfpqSoGuG1idLHHO0LaTQCsVt0DaUaiZUqQsCrRR9L1GaVmvd02H&#10;LSqW1UO2uw0//smv+Mknf88//pM/5Id/8of8z//if+TP/tk/4We//BX/17/61/ztTz5ht92y3Vzx&#10;4XuPWc6XqHktVGef6IdAO06SA2fwk3ztKPPZbNbTPlrRtgJMxxgx1nKyWnB2fsrV1SWH3V4+a5O0&#10;7iiyPFac0m6lb6549OgRvvDstlsePriPs57NdsuXn39BUVScnZ9RFpbOGKqFxTvLzHvoDvihxYaB&#10;4XCgW99grKWoZ7iiwGiRAykNzWGPQlEXtVw/OlM6jUqBsd3LXr/vcQSWsznltKYErXh9aPj02XOq&#10;5Rkff/Qh89IS+wPdMGCt7Nl22x3f++h7XJytCN2BFy9fMPQjdV3hnOP6+oZPPvk5kLl3foqzms16&#10;w/XNDbubLe2+QSGS0Fnh8ZPodBgGUJPozDjAUBWejIKYbqH3cRwxWmMy7NfbCRg1U48uybpgtcgK&#10;pmdfRHl2E4YRp+HiwX1mVSlngmn/XtczHj18QIwjdV1Sz2qUNnRNz+5mTT/2XN9c0fYty+WKx4/e&#10;YbFYMLQdh+2Oru/Z7g7ElCiKAmsTxmiRdKTMMIiAous6gfJTQMWAt4579+5z/+FDNrsDn33+BZeX&#10;l2y3O4ZhwBjLbt/y9Tev6JqWvpUE66SnfzMJnRVoKKyjKAXqdMrgnGez36FswYdPP+bxOx8wW634&#10;2a9+TT1bcnJ2SmE056uaeeW5d37K7uo1p7OCRWnRJF6+eoVB9ks/+eSnNG1LvZjz6voVv/s7v8u9&#10;k1Nev3jFF8+e86vPvsDNzgi5IKREF0Z2+x0h9HjnQVnatiPHkdJoThc1q7kIiD7/+gVdMnxw7yFN&#10;3zKkkZPFAm8N1sB8evYyZhG9aOuwKlMx55tvntEMA+f3H4G1NENgVdZoEvfv3WO32bK5uuLBg/uU&#10;ZY33kqadsiSyz+czMPD5sy/4vY+/h7FwcbGizYbmsBUxtauYL5Ycxsy//dEn/NXPfsGoNEU9B6vJ&#10;ZurTxzfyyJwjenofnBbhXUhIz2ASl1prJtG2nItiihgtwnCtlKRcOytJ70VB6f0k+5S078Wsppyk&#10;bmaSODudsA6USqiYKK1hMZ9RlCXeClitjEJZg7eeNEaR0wwDXdfQtz3elsxmC6wz8jkIiWboJ3mU&#10;Z+hGmv2Om82WR+885MSXxFFSxI3RZLFgyTqUROC52Tf0E2xui4K6XnByeo6uNAbDbDanLCvOzs7p&#10;2o7tdsd2s6YfR5rDgdnc8+47j1nUJdevLnn88JTZrCDHkdi3OCeysTSMNEMrAL5SLGc1J/MlYxxp&#10;2/ZWapqSPA+V81bmZrNlvdlRliXzRU1VFlRO+jQKSCHSdT2b3YGmaYlKcfXiJbtDQ13NqMtaekmT&#10;KClNPWilBOIfwygp9tZSeen9FNPz3vlsRuEMOmecUbfSvgwo/aZvk7OiqmqckftxiCNpHESUrbUk&#10;jQ8947QRd9M51+mMd47ZrCZnxeFwYLGY4U+Wch9Jka5rCX3PmEYMgTT1YauixmVF0/d47UUMbDzX&#10;Nzes12uurq7whefevXuonJmXJTonchjRRmRMIjFAnoNmeV7RdZ0IvsZIP0aa7hWbfcfy5ISiqHj/&#10;vQ9Ik+jpCNNX5cC+7Sgub7jZXfLq9Q03mz3Pvn7BOw/vc+9sxWJR46yi8J6qrKWXjKwBu+2WpmnI&#10;OVEUJWXpp71yFEmWkt5h7Wpq6zhd1Ly8uuLdB/eJaIYh8uryim5M3Ly8Yhx7tFZUZcW8rrHG4Iyc&#10;G66u12SlefLhU8rKi/jpru7qru7qru7qru7qru7qru7qru7qv+O6A+Dv6q7u6q7u6q7u6q7u6q7u&#10;6q7+G+uY3n5Mj/jusPDbg8H/OVj9WG9/7R9KyvovGTb+buV8HDhWoJIY942WdGqVCP0EtAZJ+UsJ&#10;ScILgW4ccUNPVZQYYwTjehvIztCHkcNNzzCMKKWYz2qsNRijJEGDKU3vmCirsvw3DXMfh9WOw5jD&#10;IIMERVHIsLSRYdGuM+QMQ4joKY3+mIpyBP9gguGbiHcyKGm1JP4ZJXBHmhKltVaQFGEMAgMrxRCm&#10;r2UBR8ZhADLel5I4ZRRJKbQZaNse1IDTHj2rmFUFcQCTMjFk+qFjaEZ+9fNPePbVF7z77hO+99HH&#10;nJydCZwKxCyJPMMgQL983vQPAAAgAElEQVRS6i2Y7Dff+7fB1bevu29dFxOkkY+/BoFRtdF0w4Cz&#10;CucNKmZCNwIa5yxFWVBXNRdnp6QUMdrQ9R0vX76c0lsz1hgB1Q4KHTN2McdYPcFN00DrBL3lOMIR&#10;tJmulTSBtGoC5wrviVGAG6M1KYZbWERrLSkSw3A77KOUpmt6un7g0LTE6dc750g5c3pyinNWBgaU&#10;QmcZCm/akW7oOT8/pfSamOFmu2MbA4vvf4Qyhjwl1s7KEvvgAf0wCDzdttjCQZaUDGMNKkUBxuqa&#10;OPZgNAEYhp6ULKRM3w/ElCmKmqwMSRlCHhlTZndoScZIapcvKKwBbUhEximFFKWoZ5LWS4bzszMe&#10;PnooQx79wNnJCVVZoHOUZMkQJBkvCmSWECBOIUPmKWaRF6iMk6xgQE1gdZREO+/RSNqWyjDGNCEH&#10;Zkol0jLQOSXMFIVDGcXz5y/5v//9/8vPf/WMeblgd2/g/XeveffBBSZlmq5hGAPGebR11LM5ysif&#10;laL8WxUCoRkV8OWUEGKOsKQMgKUU0VYAkf3hQHtoKcuSsihw1uKtJJehDNYV1MYxmytSTsQUpgQu&#10;/SYdO0sChcB7Bq+0pHyqjPVmuifJYLS2Gl8M+HrG6flD+m5gv9vz6uUluxNJ8Nlsr+mGSB+gawfG&#10;PIAx9H3L/rClqmQwaRgGrHECShhDDCNx7Cm8IUYnsoRxwE/pVRbY7BtKXwBuurYS3joy8PLFS/br&#10;HffO71HP5/iqolouePDwIV3XsrvZSJLEdK98sx5lSbUwGh014xiwzpCRBGasDEmFIK/XEbA77Bs2&#10;6w0hjLSHge9/9PEELM+5uroiTH9PvE2hsVMaiSGMip/+9Kfcu3fOw4f3qIaaYehp2o5D0zIMHc9f&#10;fI3SipPFgj/4oz/g6Ucf87Of/4KffvJ3xOaANooxRIYY8FMSdT9Ikry3lnIYGcIGrw22rLHjjOXp&#10;iqEf2G73lGXNg4fv8M7777NcrSjLkhgzn3/xBcM4YKxiv9tRVzNe39zw+eefc3O9ntJRDXZWS5Kx&#10;NfiUWayWPH7/A07vXVDPZlPKdab0JToLFJFzxnkn6b4xYa0AiMZkcg4YW1DXMki23Wy4vLxht2no&#10;mpEX37zCKEkkzymhpgTm4/6CCe7QWgbs3yRpGrw3tzALTMO7SlHNKk7Pzkgp8fnnX95CAUq9Saw8&#10;7nGO687xzzjugfTbA38TtD0MA23bSmqJc5JI1ncs5nOYpDJ935OUIoXEarHgncePeO/JP+fh40cs&#10;Z5bDfsc3L77imxev+PLLL9kfthTWTClDp2hXkNsBi6TAFUXFfHHCarlgvignODChcYyjpEXtDwe2&#10;2/30mgTKquTBgwd0XUdRepyzOGfoupbDYc9sNmdW1zgrMF7THAgxcDjsufn1NV988SVt02NdgXEF&#10;ReVYLlegZE8h8o4EvAHFQRJi6klAM+57+kl6MJvVpCSCl5QSYRxF2jMOpCRSk5AlRdg5R9CRFCPN&#10;4YBWipPTE7TWtKZhM4zEEOmHjq7r6fteoJEUiHEUWMvKkDrIcOkRdD+mJGutydoIMIMiZ7lvWCNJ&#10;YGa6Vo4QclJv9pvOWWIY31yvU3JZjDLA7ZyAAN7LNb+cV1gDTdvStANjyIwmUhSe09WCk9WC0+UM&#10;nQW41GiKqmCxmFNVJVVVToOiBusVSoOvPPN5ifeFDNGGSIwZZwylM2glwpQwdALAWYdWBdoX079L&#10;UxmL9iWjsijjJljXkRSEGBnCSNc2pGGgsJZu39Dv9uydxWU4q2fkqsY8eMBXL15wud5iXUnKmphE&#10;OLHbr2k7Sfo0imlA3YArWG9eS/JojqSsQFnKsmYMme1ux3I5JzrLrF7grGEcB4a+I4yBfugYx5Gr&#10;qxvOz85JNfTbgPMaZxwKQx8iXQjkSaq037c002c3OkthHSlGohZIT4XI1fUVYbGgLmu883i/ImWB&#10;MYYhkfvMcjmj7SwpQYwBpcA7kRwMY8Q5cwtEOSPgVcgJqxXjlFAqEiqIYySNI+RIDIPAPL4kK03M&#10;g0DdOZFywFrDvfv3aNueMEYiCqUVRVGjjWJ9c4M3nphEjCNSLBFPqByne6lCaUNVlcxmNfN5zXq9&#10;4Wa3Z0xJEiuHnhKBHlPWkjDrNMpYYgSvoPBGrtXSMxoB6MYjADeJv4xWGCPJ4kdZUV0Wkt6mwFtJ&#10;sPdW5DA9A0fadhhGysJTVZXA1UleZ2002rwZsD6eJ9V0388qTJ93PckpQClDVdciGRoTOWmy5nZ9&#10;uYUUjSEnZOB76AhN5OZ6Q4wJ5zzn5+eEGOjGwBADaQJxnfVYM9I3Hc1hzzj29H0n97SocIXGmkgK&#10;cn783tOnjEPLbruFlChLL1CKs1hnUcaSw4g5QpfT+7Varbher+n6nq5tSVkA5u2+YRhGqqLk7OyE&#10;D95/h4vzU1SMjEmkainJXlAphXOGwjv0lCSfc8JaOX9qpcnHRHW4FR3ko/RnAmFzSgxdz2GYRBZG&#10;46eB63EMcjbWmjCKXKooSqwXodMRTlcwSS3i7ZnwKILQRlNWJWCmvYDcY7MSsEdpjTqC49N7mHNm&#10;GHq0towxMo6yZpdFKUna3jGmjDeGwpfErHAh3p6zI5nKGar5gvmsJvQDY98zLwo0mdJK6mnTWzJQ&#10;1zMRzf1XlnMCu2XkcyESBUgk5EfT4PsxipoJUM8c7X/TxatE+jVdIyknhAi0GOtJKRNGEcA5a0SQ&#10;FhJt32OyXMddN9D1HfNZTV3XOCdwR9ZIsniMECKmsszmJbt1J2nubUsfAs0w0owB4y2z2YxMwlhZ&#10;F3PKFNbR9x0xRfp+FDDGGpQV1D+EkaZt6LqBjKEfRFiWYuT991YUztMYy2Ixx5de0nKdRllJGp0v&#10;FxRlyRCG6VrQpBxvRVxvp32/2U9+u9/0NgB923M63qB5O/37+Pv11N/5dl/s2Od5G6J++8/8DZnf&#10;dP6Sfkae9hFynx1jICnLOIlYrFNUzrLwJX03ijQiC9zrnaYqFMvZgt3sgH59CSHgnaVtDhgSzhic&#10;lxTvEAN9GOjjyLyq8UYzxp62PaBSkrM2gcJbwjjS9R3GiJwqpiiSIz31axAJS85TYuE4crNeU/gC&#10;axxFbUXqlgKz+Yxiu2W/P7A6PWMxm1FXFUZrnNaslkuG2ZxL85qXl5ccmg6tHWYl90VrjUjgUqAs&#10;HKCpCs/+MLB+/owfvX7N57/6Jd/7wQ94/N771LMFEdmXoZWIS277T5PmIwt0mSeRB/mNZOLb4kVZ&#10;1/JbPUc1ySq00mR1XFu/Dcb/NrGn0ur2fKO1IWYwKJwRqZKapDfOe2KINF1PM2tYLhfY0uNDwW67&#10;QaHY7XZcnJ2DkjPpUYZ1FFHoaR9bGIspSpEQGvnsdU0j930FaZC1uy4rlNIMQ0/MI85axiGy2a7Z&#10;7vc0bcfDdx6zXK2wzuKTAORkaNqOMQTq+YzaSk+1CyOhHxmSJMYP48DLl69gAtPLsuDkRE8QlGa5&#10;XLAqSgojfbcYElFldIgMIZBSph8G2n5gHAPVbs+yWVIUkjSZlOLQHGi7Dq0URVFKwrj31GUFSvHs&#10;2bPb83Tb9Rit8N6zXCwopl5yiBGl5YyprUVry3K5oqxKhjhQOZH9eF9ijef15SUnqxWL5QqMZowi&#10;PnIqYwuHLT1nZ6fEJHvg+WImwPM4MqbIGATs9EVJzKCz5maz4z/85V+RtOGf/4sfoK2IHAREiwxd&#10;Q5MG6rIQUZr3xGFAePc3EhhrpOeiyAxtSxx6xr6BODIMPc4KBCh91IJ2TMQw0nYdSouExpcFLidS&#10;spR1jdaKmASktc7J3jAnUpTXzFjHMI7stjv2uzWv1zeURcF8PicmuR/lSQ6rtEBsepKESk/ai9im&#10;fJf1esFms+B8t+T1zZrNesfry2teX61RWjObV2C1iA6MCJ+s1ijnQIMrHFXIhAhjFakKx+HQUDQt&#10;XddDTnT9wHDsoSkle15tQSnWN2t2ux3z6yvunV1wdnrG+cU9ilkt0h/AmoLCekpXYJSh7Xuurm+o&#10;fIG1Is0riwqj5L5ZliUPTlZYbejans12S9M10oec+vybzZZqkkqlaU92hEBTSoRpzUspkvoJhNaS&#10;1rpYzm6lob4KzKqay5fP+Xd/8R/58U8/4fd/5x/xe7/3e3z45D3+z//jf+eTT37Oj//mJ/zNX/+I&#10;ly9fYI1mVtUMfYvC44ymbweySuSsRSLmPDYlttstN+s1zju0ebOnLssS7x0PHjwkxMTl5WtOL1Y8&#10;KDzWOMYh8Nlnn8vzghyJQeQX49TDu7i44P6DC5TKVIVDJ3DGUpcV7zx+hDGG9tDwy0+/oaxL/uiP&#10;/5CZM0STpA+sE9omcl2w1Kd0IZA0jGFEexEjXF1d0bcHlvM5XmV0DFjAZHk+MnQtClhVFSf1Eh0j&#10;hERUmjYExpRZrk754OlT5lWJziP9OEKMxKyIOvHkg8c8OD9nv9/w2Rdf0vWDAJm+5NXlNT/9u5/T&#10;HPY8+fApRVGy3e54/foV++2evh3QylAW1XT+MSitbvePeUp71kZRlgVMMpMwjhTeURQlhRU5bIwR&#10;72QvfdtXm64jlFzHzjqMUZATkOTe5RyVNcRhpGkO5JyYzyvOz+csFp4wasZh5Oryit12x267Zeh7&#10;xpQoqpL75w/wZUHXtmy3W/abrTwHmwRl9dTnGPqWtjtMwrcwncWk3zb0A6vZnEcPHlI62VN8+otf&#10;8nq9Zr3eMo6BoReRcaJHoxjaXtZ86yZRshdxl5JzqdEG50VCEkLAak3TdHT9wO//7u/zwYdPObv3&#10;gGevntP1Pe+9e4L3nsWiZrWas6wKvLU0uw2zUlNaxX6z4dNffYozhpeXl+z3B+bLJZeXVzx48Jjv&#10;f/iE3X7PNy9f87NffAa2IBtLnxNDiuybPePQU3pHjmmSd8JyseBiNWcxq9k3Lb/8/Gt2zcDv/t7H&#10;9EH28VVdM5/PmM0qchrwhUdpw9j1IlxMssafX9xju9vy2Zdf0QS43mzRVqOART1jXhR88fkXk1ja&#10;sm+2nJwv6cdRpM/WYWzBEOHf/fl/4Mnjd5nPVsQw8uO/+hFtc2C5uuD8/B7aV/ybv/hL/ubXXzI6&#10;ec4UAXvcc8fI8ZhjtZH9ZQwi81IiXybK+mOMxmojz0mcQmt5xhDHUe45ExxfFgWVd8wqT12KMKKu&#10;VyKL8hrvrTx3yZBUpvQiobRGTzJB6eM6W1D5iroqJWHcOrQxFEUp4pS+43DYoYxhNj/BuxKyZsyB&#10;9W5H0zSkEHHO8/jRY969eMjY93irmc1Kcg5oE1E5U1UlxfQcGqWIMVBVJSdngWEcZQ/YyXOR7XbL&#10;zWaDskr6s1ZS0wvvuXdxzulydft8bz6rePL+e4Qw8P4776JyQucAKRJCpGl7QhrxVmRJkCCJQMhZ&#10;zWy2oK4K+n7EWEfMifV6g8oCLBsr95jlcs5iOacuHGaScqisGAa5lxdlSdaaq5s1VVGhlGUcE9ut&#10;SC6Gsed8ejaLVmit2DcNyhiePnnCvYtzSmeZzypSDKxvrtnvI702lM4xKrjcbemHAes8Z+dnIvfS&#10;Boi3e/6YIqQkohMFpXMQE23byvNDbdDaTs+vjAi+UxJp+dCznM0oa+nPpRgpZzPa/Y5hWrtjUhgs&#10;Cnl+hSrJSlEVBZu1yMge3HvAYrHk0BykP5YVIUQKJ+cCq7U813cebdztucRYhzYO6zt8GaVVZhTW&#10;eZS2OF9AihwOB7TWjOMocghjOD+/4J+eXDDGyKFpubq+Yhg6tIK+a1E5UtcVGk3OLVoPDOPAMAw8&#10;f/6czXorr900J1CUJYvZjIf3Lzg9O536+6B1wtlMXTo+fO8xKcE4Jj796ms2ux1N25C1SKpQillV&#10;UXtHHMdJVGJ5cXnFl19/zWZ3w8lycTeQc1d3dVd3dVd3dVd3dVd3dVd3dVf/XdcdAH9Xd3VXd3VX&#10;d3VXd3VXd3VXd/XfWG8nIL0Nur9d3wXjYQJRU/oNOP67IPt3k70lvVP9g0lcv+37OqZxHktrhZI5&#10;V2KKAqB6JwloSqEUpCjgbk5Mw4FHcDlhsoDLRmliEGAWrfBFxcvXzwUk847ZbCbA+5Q8rDmCwTLw&#10;GBVwhEfSOA0VWnIecc6x3+9JKTGra+wE/6opWV5rQ0z9bXKHDMrLEMwxUUWAzUgyA8ZoooJkRnKW&#10;1Nw0zfBqLQPLY4r4JI/krbGoLJBBSjJ8njgmUYo133svA41doOs7GtOyWMxwhcCq+DylaQfaIUhq&#10;UN/wzRefcfniOWcXFzx5+pT7Dx/hnSNqhdYFYYz/IAAv75/+1sD6b7vuBFTnLQhAYCI7DYD0Y0/O&#10;CqIMEZLT7RWiyCxmNf/o+x+xP+xou5brq2vW67UAu9ZSFcWUgjUnjJG+H7BZS8Il6s3AuXe42QwN&#10;5BQZYyTHLPDBlLpUTmm3xpSMfT9BTAKSpCQD/inC0A2kKVWrrmq88azH9ZSMOUiCZc60TXs75OO1&#10;ZUgaQuJktaCoIzfbHX3X0zuPygqnDRf3z6dhHTAqMw4BhaQaZJQIHrqOREIbTTaKbEWWINDyQBwF&#10;ILNWk5NGaxkKAYgxk5MM2DqvMIXHFoWAHRn2+4ZX1zfMFjWzej4N0WuGcSDGSDmrKatCUmac5XtP&#10;P2TfHmR4sqpw3hL7nhTTlJibQFtQWpIXQsRYeT2yUZLknRNjCND3WO+JMdJ2kixbxYz3Fm9FKNBt&#10;9zT7HYW3eG+nVEuL9XlKIQ68unzFj3/yU755+YpoPOsucF9ZbpqBZTeS08A49viy4gfvvcdqtSKk&#10;QMhRoN0snzWtFU4p+Sw5RwgjikQKMohNjNgsEoairogh8uyb57Rdz9nJStJIjBK4RMn/jRVhgVMG&#10;E2WYGKUISHp0iolxikTUKPIY8d5inUcbw9gPpDHQD/L9SpippZovsMVITPD0oxW73Z7NZsPV9Uuu&#10;11vWuwbVDoSmBXVMzWO6PwmQRJpAGDIxjhSFZxwlcc86Rz2vySGQYyJ0ltZoEpoxIkll5jjsbXC1&#10;YxgGXr78BnPtKesZf/BHf8zji3vMl0tubm746quvADgcDnJtjiPkTDM0+KLEaINRAnNJarCfEppA&#10;G4EZjD0OP2VylmHi9WbHz3/+S548ecLD+w/45d//gvlijjV2GhzXOGvou4Gu6zBWsd23/Jt/++94&#10;9OA+Z+envP/ee5ydnlEWDcMssFp27Pd7drub6XNoODm/x5On3+fm+hVte6Bt90Qy3jpmVQ0Jhq6V&#10;od9BEha9c6jcUFtPe3lN33c8eOd9Lu7f4+lHH7M6OaFtO37960+5ur5miIEnT55wdrri62df88Xn&#10;XzL2I3/yxz8kxsTnn33K1199CUpJCvQ0aH9674LTe/cp5wu0k1Q8lQLeapy2kCLee3zpGcYB5yxV&#10;VdP3A027QxvY7/Yo5bDWs9/vePXqJW3bcvnqkhwTVVHgnAy/C5D87ft+fCtRMR0TFBVTMuqU6D0l&#10;yZlpAL5wkp6kc54Geqf1ZVpnJKndMwzDmxRW3gBRx/8EgI+3QL9SaQKpDUpprHH0fX+bKH9x74I/&#10;+KPf48HFGfdOT3HOsd7tefbsGd98/Tk3N68xtqAo5zx4+B4n3UjXHHDeUc0XDOOI84bTk5Wkz2Bo&#10;m4H1ZsMwttysr+nabno9nMDs8wVjSHRtj3N+SlsXMGI+rylrjzYTQGoN+8Oe169fMw6jJLEXnrZt&#10;+cXf/5J+GKmrGucU4xjQrkBZRz8G0iQgKE2JNvb2x0cIPsaR/WFHQvYTVVXRdx2Q6dqWYQy39z8z&#10;CRemwHQZQJ0S4Iwx1JWkRFvvMNay2WzY3qzpm5YwjrRDS4zxdp8EAr4ZracEIJF9JNI0JG6mpMA0&#10;yZ24/f3OGXLKxBSwUaGdAKI5R1DgnL4FJY0RQMVMIELO07WpBYlKYZwkJe7/Z+/NmuzKrju/357O&#10;dMfMBBIJoFCsgUVRImXJshyKfnGE/dYRDj85HP6A/eSP4Za73ZJaEkVxZpGFqkJVAsjpTmfakx/W&#10;uQmQ1Iui/aZcL6hCIm/mvWefvddaZ/1/f6qiQOVEU5aUTlNVJUpZiqLm5GTFo7NTFo24/8QxijiY&#10;hCuMOO0UDmc0Myc5rEFRNw2uNpg0ELoR0KiY0QlSGOmHjLEKZwwkyXNzFkBMiD3WOUJMqCT57cVF&#10;LY6PRsTWwzhSGEftNLEuUcpwc3PH26tr7u5uGIaOn/3855yuT3h89ohIJmqDKSsyGWMU6/WS0pUy&#10;CB8jX3zxBQc/Utc18+WSGCPNbDYBmUQwoZ2dHMIdyQfGcWC73ZFCZjGfAYqqrEkuYoOAVt5e3/DV&#10;t68opwHi+UJyqJwU3RjEhX7KOSOaupmTieJK7MWJVHK2JOK6mCG3xKCpy0RdF/cAIhUEfvCoOmF/&#10;OLA7dPS9R6GZ1XNiCGR6nLOEEPDes5jNJTftOzIixgukaXjYEJF7Mo4iaowhggpgnLhgJREoqxRI&#10;ITMGEYnbCQjQ9p6wCfhxZL1aY6ydnCSByalQaQNJhs1lrVu0cRhnUVVJXVas1ifc7fe0fY+PQc4W&#10;lIiJR88QRFxalTOausFYTe+76X7QzGZzBj/QDQOFdfRjz/bujpwCRWkpy4q6cISxQtuIjyLmMNNA&#10;fVVIfeELcaxOMRNCwjkz1XG8Ew8ayQGttRNIQ86CrBTaWlIKoKI4ACcgK9q+w7npPSsFkytrVCIu&#10;Jst18DkScyJMIKdv31zhoziiXu0OlGVB1/ds2hZPxriCumwwSlNN7oI5y4D+GCJp6GgoUKVliD3L&#10;eY3KYJpqEl96fPAYrRj9QMgJbcGZIALyOGBtQVkWrFYrrm/v2Oy2GBRVXYMyzJcrDl3P7jBw9/Ul&#10;N9s9z54+YdaUqJzJJMoJGHAUXh52e/qhY/CDuLLO5+L8pQWMlKZ96L4PMNWJWQvULHiBwTCBY4xR&#10;AmFSenL/lbPRaD3BSQSAkLJU7SK0keHyYzUYj8L7LPnbIUWMdpIzWjedxwmt37mna63wYcBvOsbR&#10;0w+ejCdGgT/EmNjsWw7dnqosuXj8iKYoyIUm5oh1IqgIYRSH26lnsNvs8EOP0xpnNcu6IRSFgN1i&#10;omjks8op/qv7K3VdY504boYQCRPYK089BI69lanDkab/fr/jcQQIvHOTVuRJ/J5iZIwiho8xT07a&#10;NQroe0XU4HuPMQ6tvQj9siJFKEtLjork4wRySyiiODHGSPAJ7xPGFlxv3/BmsyWqgpnWMiCvju6j&#10;ApvRxgAi0gs+TG58FYWxk8hQ4cNIzjLQvz/0+DFgjMKVJZHMV69ecdIPXFxcCDAtQdXMqOs569Mz&#10;ojrmZ9M+n9M0jK9/p1eVJhDKcU2/32t4XwB/L2qXL76D9+U0XYT3+g/vveb7+erv//kv97dE8I56&#10;l8/K76zxMTH4RPDQDiOjb7mwM+bzGmfg0HfoqV9VWqnnUFBVJTEEhvaANZoQg+xHOZEy+CD5jB+D&#10;iLmriqK01JWj6/ZUrqCqynsHejUBj0SDEaccO5CjxxiDM4YQPNp7lLUcupbee/nMtMZayfld8ixC&#10;YDGbsdkdSHHqZZgSu15DhtJaCuN4m8UZuCwb5k3DcrmgcuLMCwHvZY3J8vQ0laYqa7Qp2N1e8l//&#10;3ze8fPkB3/nku1w8e858PiMpjcWSgvQA7y3YE2Sd313fd1ceUL+zVnJK5En4rvKRkaCO//J4Y/5B&#10;DXH87/s1knknuJ/Wp9UaosfkjMqZ7XZzn6/W8xnkzGa3wzjHbDEnhlEEqRlizjRlRZrqQgG4jCxT&#10;ZrVaYbSZ3E4NMSYRBUX5/hQUSYGdXDvH0Ys40xUQkd6P0VRlQaahHzpub28oywJUwlgocLS7jq7r&#10;CSRUL+JXpyxWW8ZxJOdE3dSU+5J914rbO0r2UldRuJKidBSlo5nV6BQJXiCQ2hjiGAW6FxOrxQof&#10;Mt9cvmGzP7Bve5xpiEZy/e3+wPXNNU3TsFYaY6ysXwS4coSlhBAYDgIB0MZMABCHNZZx6o0qrSmr&#10;ijpEzp88mfqXItKazebiCrpc0PU9MUNRVcSciN6jcsb3HaEVB9KyqHhy8YRhHBBRVpiAP5Z5Mxfg&#10;osoiTkuJm+2Wy5srnj7/kKQyZydruq5jf9iDU0SfGZMn9K30dZPkQOuzM5YnJ3gfyEoRk6IotLgB&#10;+5HNzTWbmyucVtSlpW4WaF2LWM0UlE1JEQLfvn7N9fWN5Op1RWElV34f7DAMI1oPNPM5rnBkM+1r&#10;GhbzGevVEm2eQ85sN1sR58Yw7UtS/5kJakpOss6yuD2HFCic4WS9oCoN83nFfD7nqr5luVjx61/9&#10;lq7vaQ/ddA+DVeJKbgpHyEiOHQLjIDWZs5pZU1CWhqooaLuOuipo+5627xlHDySsFoH+8f2OfuTN&#10;25bNzR3L1ZInd7c8e/EBEUUEHp3OKIxmbA9yfqdIURYTfMuibUE/jAIBu7nj6vaaWVOznC2oiorg&#10;RxQJP3QwnV37/QGt5V5aLpZyfg89YQIGxRAmseS7GjyljLUiDO2HlqIo6Loeayyrk1PGcWR36Pi7&#10;H/2M//w3f88nn7zgf/5f/if+4r//IT/448/4H//yz/iPf/1f+OI3n8veu1gyqyvs6HFKMQyePgYC&#10;mX4wdPs9X375khA91kj9W1YlZ2ePBdhaGEKI3N7eMV+sOHt0Ql2X5KT49a8/J5MmyJLs+dxDOR1n&#10;Z2d8++oVjx6dsd/vGDtPVZSUdUmInllTsqpPeTSbMRy2lPs7Gguq77DRo1IkklDOUpUFSWnGlOjG&#10;kf12x82b1+SUeP78gtV8RhoG/OiJWdHHSPQjaRh4fv6Yk3lDCiMhQlKKkUTnR2xhef50Re00ljDV&#10;v+JQrTJcnD/h6fkT4uj5/Ne/5fXrK6yrSVnx8suvuL6+5vrtFc8/eM56tcSPgXZ3YL/dkVMWiIl2&#10;qJwJXp4VvA/dOe5HRluSl36qCoHSGspS4DgpQYTpTFfSno1ZQClas5rPePToEa4o2O+3jF03nYVZ&#10;hLFGkZL0bc4fP9KnojEAACAASURBVGK1nDObFdhCs7l5Q7vrub7dcX1zxzgMLJYNs8WcAkdVVozj&#10;yKFt6dqWRL5/D1VdC0zQezb9DX5oCb4l5jCBHKA9eLSyPL94xmqxpGsPfPP1N+w3d6QQGaKnHz2j&#10;T4wh0XY9CQEBWmuwxk15XEIrsNZQOnnOI3ATQ9u1DH3Pputpu4FP/vhP+O73vsvpoxPe3l7z5s1r&#10;vvPRR+JuPZtxdramnmqCN99+xfXbb3n2aEXfHvjlT37O7c0GbQ2Xl29ZrR+x3e/JWfPnP/whySde&#10;v3nLL7/8moMP6LJhJOLHlq4f8X1PaQWa56PAjx4tV1w8XmOt4epmxy9/+zXbzvPZ915QNwKSmM8a&#10;6qZhsWiwVjMOkDW4wlJmAe14H2i7Fq0TFxcXfHl5xT/86J9px5GLiwt0Djx59ITd3Q1Xl1/z4sUH&#10;FIX0MkLK1PWcMIyEYeTtzY5vLq8YxsB/+rt/4oeffcrN3R2vvvqGupqxWCxZrNf8w6++4Me/folt&#10;ZmSVJN/KSZ4rTXlWygIRUiiKwlFog5qAKPNZI6DpohBQkrX3619PEG8/CDRIGyXPFpqKpq6Z1QWl&#10;szRNw8nZOWVRUViFddI7YIIXa6UonaUqSzJTb9cWGOPwIXJzc8Ny0WBtxLoStJ+c42WfappaXg8R&#10;yStX8sx9yH63Z3O3YRwGtvs9oHl0dkZVSI8iJRH9lxMQ3TknkNcQ6LuenLM4ctc1q7UApVGGlOF2&#10;s2Hf7rnbbElKTc+ktcBvxsihaxmDJ8c1v/ntb6mbmllVMC8rSlNOz2cCtmoY/UgYB0CeHzlnUEZD&#10;DpAMs6amKqtJIG4pi5Lz88eURUnMGe+nes0aYhjxfpwaMvKs2hhDXdfUTc3543Pq2YwQM/04cmh7&#10;hr7Hh5F2v+P160uGQWqTw6GjawdUVPSHlkena/bbDZrMYjGb8tjM/tBzd3vN3e01dV3z8UcfY4wA&#10;4kPwAg5RCm0NOSRilGefKQZSTjilUcbINdSanBQxZyyGPD1TjCFK3eocWgkQPAEYSzVfCMTF+6ne&#10;zaQYprpAo40A7wrnOF2fMF8uOLQtTV0zDANde5D+30nm9OSEwhUoJQA56yQPEdiQFaD4bCHrYIKg&#10;jaOHI/AxSy263+8FXqcV8/mcxXw25Wols9rx7MkJtze3WKOpncBPldYMQy/PwKwVgIaS77+7u2Mc&#10;4gTZU/T9QNe1/Pq3X3O62fPZp58KdNZmKm2p6qNwX1EWJU8fnzLGwBin3lrXsd3vGYYBlRJWW3LM&#10;7PuRb65veHNzza7b8dFHLx4Gch7iIR7iIR7iIR7iIR7iIR7iIR7i33Q8COAf4iEe4iEe4iEe4iEe&#10;4iEe4iH+G+PoOv7+sPAx3ne4An5P/BT/wBH+/X9/75IOf+gof/x73o2fSkzOSr839COusEdBPJMb&#10;k4iuYvQkn8FqrLOMk1js+ANSzvcE8jz93lVZYie3XTu5mERkOH+MgXYcRHDqZLjJOQspEXOeXG9l&#10;sDgf3e1kdpwYEyUKJtfCmBL7/UEEaoW4E/jgSTmSJ4F1VpqyrNBacTi0Iq4bRTSccibHxBDE0TvF&#10;gNagFkvKohRxf5L3OIwjVemIKeOMpa5qcc9O6V78njKElAQCoMQPezZfkrO43dmiIIRMcjJUVFgL&#10;RgEG7z1WZRbzOa6oSTlx+fVLXr/+lvOnz/jgO9/h6bPnVK4ianEIEiGjJSYRjb8PQ3gHREj3LjLv&#10;D40fBfRH93dxfWQSA1tSFMfawfekmDBaRHV913HY77i4OGdWixumM4qhbdlutvdi17Ju6LuWECO6&#10;qkiTqCalDDECGjO5bCsUZV2Tsgzmpgx917M7HJjVJdoaea8KisIxDuM0YK+n4cVETBnvPVobmqpm&#10;PpuzWlgWszn9OHBzM5BJOOtQWuNDYGFqTOHwhRN36NqRVM+Tx48mEYMIOW1hWS5WKCXuOkzuGOK4&#10;i7jSo4hhJA/iEppQMjA7XQOlFdYZIuKaee9Eo8HZkpTEecM6cdwY/Yh14o5oi5JkRt7c3nAYB+aD&#10;p5ocLrwP+OAZxh5jFNkq9Jg4PV1R9SW+F4f2PLnFD+OIn4a7s9KElOlHGYzWaHzMKKsJOaFSRqdM&#10;DIkQOgbvGfpBXDVzhzFzXKGxSgTEu424yBfOiQtJYamKQsAT3rPbHVidnPC97/8RX13tefnlJW0Y&#10;uTvsmW9F1GW0AyWi/34cQIu4TZlpH0zTGrYaZ504wAIpJhnwTpEYPSaLM41PIgh+/uw5N3d3qJzE&#10;UbR0oBRjTCgf0FZjnaF0FqfNdD9orJW9TUcDKZKSwmg3icfExSPnhJ6GybyXoS8fIiGPdD4RfKAb&#10;e1arNQu7omgq1o+WPGk7rm7uuNvu2ez2HLqeru0xGkIcicnLgDhgsBijp0FgRVEoijLhvRe3UGsw&#10;KAEYZMXV7Z0Ibo0MJqYsQiullKyb6GkPe4Zh5B/+9m/59tUrnj//gNXZCdGPeO8ZuhZjjsNolorJ&#10;bQIZftdGT660kyvq5OBrJ+GgCC8EAnJ0lh2Gkc8//w1aK5q6hpSpm/LeHdxaSy5h9OO9IGazbYnh&#10;NV99/Yqf/uzn/Lu/+is+/fQTgVQMFVVh0TrLtmIKinpJRuNMJsQ1++0d++2Wvm0ZvWdWzzCTo61z&#10;xeS6ashG0/qR1fqUsycXGJNpx4G//6cfcdjs2O129MPIbD5nMV9w+eobdM68uXxD9IG+77m7uWO3&#10;2/L2zRsRtbiC9ckJRV3z5vqax0+eMpsv0dPnpjPi/GbEqaQuS+qmRk/nUdf3eOunz9VMonM5s/fb&#10;La9ff0vfHbi5fst2e0tVWKzTci9oWcNmcj4WAbqINo6CLxABXf693ECmgSfBSUrcXN9w2B+oq4qU&#10;YfThd/KSo2D+PjfJSVyN792J0gSw0fgJYHN0NyZn+mEgpUDTVFw8veDDD1/w4sV3WC2XoAPbzRW/&#10;+NVPef36krdXG4agWK3PWKyeY6wMq+cMZVGwWizu728XEktjKQsZQGvbPYe2E0estqTvPUVRc3q2&#10;whgtQJwEi8WCWTNjsVxQVoW4Mk7O7ilZRj/SHlrevHmD1oZZM7sXgsQUub6+IWfN6cljUsqMoyfm&#10;JIJyFDnLcLq1SgaXY/i9XE4EhxnQVs6DOHrGYWDoWlJK1LOGoyv7MX8JXn6+mgRgMrhsRHhF5vb2&#10;lsvLS+42In4vrZtEhFYc0RTkmDBGBLL5aNeuFdpocSM+5gsZGYB8D3aAkvUcCdPfZxTvnOLj5KxZ&#10;uIJkRSQ3TA5pWkvOeVx3ZrovYkyMfU9LRjUF2zigdSbEgLE1s/WKeVNRl5bFvKYxJTklnNZolVE6&#10;Yy2UlTgKWu2IIQpYIGZMTJAnR0A0WluyyuJEmjNEJSgJpWSQ13ti8JLvpkRMYJURAan3DJNgO2cB&#10;5DRVhS1LKAwocRcyRcHyZM1hv+Nus+HlN5d88/oNTy4eM1svKZ3BmApjoG336BnUs5p1WRKCl/tb&#10;ibPXEUAgeXAJKjMGAUYpYEiJgGI5X9zvIyRxvisLEQTv8gFrHYe7DXftnpASZVWymi9pqhkZTVIy&#10;vD8MIuK+e/kFKSXJ97WhLisuzp+yWKxFnDJ0pGw4tAND23M4KFwhg7Eg59A4jjLYqw2LeUWMkjtj&#10;HIMfGMcBpcRVtGmaY/JKDBEdRXyfciJHUFrE4c1qSRxl6FkZB9oSwyB5elIoIs6Cz4mkxbkWU9Do&#10;EpTCaCvD7mVJCIHdbjeJxywpK/RU85RlJXtyFnfIEAIJqKqKM+co9vt7YA9K0Y8C9ejHjrZr2e87&#10;bu6uiUmcuOfzOYvFQtzRrJY8PERu9juGoac7yJ9ZKT54ekEKgXldU9UztFEYNAY5UwqtQUMkopUA&#10;iGL0hBBQk3NmHP3kzKrwRyd4JWeHUkYGmPMkNs3gw0gMWfZuo1ETxCnmSDzWkSGAkTMn5ETW4gDq&#10;ioLnH35IRhPFOpAQPAHNsqrxOZOyoq5nrOYL1o3DWoUiYK1hGEY2d1t834tQ2mR86AnjQPQJrTTG&#10;GQpnAU3KGaPEvbuY9v6jFNc6GUj+5OOPOH/yGD+O7PZ79vuO3nvKsqYbM9o62sHz25dfY4zi6cU5&#10;q+WckKaybTpTFeIcuVjM8WNgs9kw9ANNPaOsync19ZQDaSXiWQGsiYrdTgKvfHTGjhFtlezFk1te&#10;ylJDdX1P23YUZU0zX2CsFViJMXKOR3UvhhdHu1L6EDkSYyYmLzlPUvd7/rHODj6gsiImEVL4mBiH&#10;EZScsTEmdruW27s7UkysmhkmZ4pSs5zPsVpTOMmtUvAirslQlQVRZRwao+XswFiUVvSjiE993//r&#10;H1wXDmVEICxi/kQICRU9IUCOcXIFh6O8/vdhg8d851gLp5SnGoDJDVggM8laEfZbQ1VWAgj0Cq8z&#10;wUDwAyhHVvm+Z6AT0/dYQrQkpbne7NjtDKEbOHQtgcztdkcEXFmCVhzaljFG5rMZpXLiyh7EVTfH&#10;gPfj5HheioOstVJLWwGjxaSoqgKtFF3X8fLlF9zc3nJ6fs7+0HF1e8OzJxcoDM1sLgC1WUOc+hcx&#10;BcDeQwKOgvbfBzEeYUfHXD0EEaIqrd71nu4/76MoWt83phTH1+V3elv3/an3HODf75n9zqXLGYFl&#10;HAFOhpDSlAPJTwkpgS5IyeNDZrttKYsZdT1DW0s/9AI8CwGnRPzjjObJySmtK4hhlHxVW7QzpAh9&#10;PxB8RCtFVZTMqpqmqigLSxwCZBF4xCwQR2OmfmCKaCXOq0fxpbjPWpIKJNUzhCg9oUnQyFR7GaPR&#10;GZq64fnTZ9TVhtpZ3JRfubr+HcjDcjFHAfO6YlZV1EWBNWB0JrmCXEPX9hM4IaGMODbmFCltwiq4&#10;unzJV1/+lkfnF3z63c/48KNPaObLaX+2EyBu6iGS7x1v389n34/7XuZR557/5X93vB9FbP6HcIz7&#10;euYeDCGAG2staRzu+65mWjPz+QJnLW3f0Q8Dgx/RBupmJgLo0bM/HHBzJdCaCeq03+/JObNYLNBF&#10;gasrTBRYyTj0+DgScySMQRyq6wrtHCEJ2CRlEQ+RxY17PmtQRnMSg4ARksBK+qEnRSVwq9GjrCEn&#10;2G52zOo4Qbiklp7NGhaLBWdnZ2w2G3FsxxBCpu9HYopU1mJOLKU2dF0iI3lSignfDwwhcRgGnl5c&#10;kDPc3twwjp6EIpGJOYEyzBZrSldibE1Tz/G+Z7PZCPTMOZq6xkxAq5QT7b7j159/zsWTC05WJxRF&#10;QT+OE7hT8iNtDcoYspKeTjOfTeJ+ePb0KUYpUvQcdlucBmcFPBRyIvhxctdUWM3kyC45JRmcEQda&#10;eRcCV/vk04/oYsBVNWOQ/u96vUKRCWNPyBE/BLZ3txz2e5RS1M2MMXgB88wWk5u2wFX8BHEwRrNe&#10;r8nRYzXS91aQEPfdwjpO1kvpIRmHD7J3j97f9+mP/f6+72VNjSMnJycipFJa4EZKkaLk3ilGVE5Y&#10;BNhwD4xI0pvkCLg7gst+xyE4UxYOqxcUrmIxW7LZHSiKki++fCnnUcxYLUClECJd10utpKSfoNH4&#10;cWRIEWWgcAXVas5iXjP6wKFt2e4P7A4H9ocDIcTpZpZ+rbUWVxSMw8DV7S379sCmPXDx9CnzxYKb&#10;q0vGusYpw/nTC0pT8fbGidv3bM5sNuP2+gpNxjrNydmaJ0/OOex23G1vZW1WJc+eXLDZ7En7A8Mg&#10;IJ/tZkvwI+v1GmtLRt9K3tnMJsH+EYglufJxv6qqmpyhrmYURYWfRI4xaWorwuqXX17yH/7D/8Un&#10;H7/g+9//jE8/+S7/5//xv3N7fc3f/M3f8vmvfo3RDleU1FWJygrfC4x1aLfc3dywubkiec+Tp895&#10;8eIFTTOjKmeEEHh7/Ybdbk+KCmdL9rsOraROeX35RvqCrsAVBSlmRu8xBv7oe9/ls8++i9aKb169&#10;4vL1pYhFi4rTR4+YzSpU9BB6TsuS1foCG3pyt0ONPXHsUa7EWIEBKm3lzAye9XLOvnL4YcZ8NscV&#10;FpUj+0NP13a0Xc849Fycn/Hi2ROenSwJQ08vilWwhhwjdVHSh0BZl5SVxVrF0HlCGEnJ8+TJEx49&#10;WuOc5he/+BW//MUvUUZT2BJnDV3bk1Pi4uKc9WrB2LcM3chhu0UFeU4zZnm+o8n3OUlKR1jP1C9R&#10;WoSdKUyQXBFzWqUngC0ipk4RU2pm85mc0ccHbkrRdgdyu6NvW1LwFM7inGU2n9M0DWVRUBUlhXXE&#10;4Lm5uuL160u2d1uCh2EMLNanfOfjj1muBRDatx3eew77vTgsTw7izkmPMfqRLgTplYwjOQ1YE4kp&#10;0nWevg+EoEkB9psNmYwfBqIPAnmLCR89IUkfNSapcc2xLzj1krRROK2pKxFEF9oyes/oA/2h47A/&#10;TOeq5eKDF/zRZ99lNptze7fhy69f8cGHL1iuVpR1w/mTJ1RO0969ZSDyk3/6RxyevTO8+vJLrt9c&#10;U7iaL7/5lqJZEFJif9jzZ3/+37FaLvj666/58U9+zbdvrnCLNX1SdN2A94EYj3WqIYeAJvPobMWL&#10;R4+BzK+/esUXX18xJsXzD895/GhFXTicNhhtIAUOuy2QWa9OMFi0MtT1EQ6auXxzyesbzXc//ZR5&#10;07CYLVksDYU1zJzB6sQXX/yGk5PlBP/TPHvxgvXJGU1V8/nLV/yXv/07rrcbFieP+OTiKf/5H3+M&#10;KgrefvuKomko64b1yYqb/YG//fFPSVMPtTSSg+acJY+a+qhKa4wVEFQx9T2NAmslj2ICPzd1jbOO&#10;WTOnLAsWTcFyPoOUGIZW3KUnKF1ZVjgjwPLVaknTSP5yhCC46XyaDQ0xhPv1XpYFRVGSciYmgalv&#10;Nj2HsWdpS0Yf8aknI6CJMHYMWWol7SxZK2bLR6zWax6dnbLf7ekOLUPfEWLEOEXKcXIqN1gnNXQ3&#10;DPgo92/fD9OZY6RvkzNWS99MaYUzjrPTk6nPW3N1dTM9yxgEihIiKiUWTcWsqemHgX4cuU0RqxS1&#10;K7BKo8hoZ+SMCwLcUyhCFJh2ShFXOR4/fiIQUmPRKoORnmEYknxPijhboHNk9MMEcJEeawqBuiwx&#10;taEo7XT+ZMrSUVqD04qDzhwOgUMIlIVjsVhQNTU5G95e3TD0Ha9ffcvlV19CjpyenPDo7Ixnzz4Q&#10;Ebwy1LMlrmpYLGZkY+n6XvoqOaHRU00SQCvylJfFbIghgZbnlTnLM9kUI4Pv2R3knFVKnjpXVQlG&#10;4ZSdID0CcUQXAjK2I2ECWhcmCdjTaZr5DOsMjx+fyp7lRw6Hir6XtatyxjpH3TTye045fBp6hmGg&#10;KCtsUeKKirKq6IdBnmVpEddrDWECFuYs0KtxHLm8vKQfB7bbLUVhaepaAA1AyJlZWTCbzVA6472s&#10;maKsKKsapWDoD3g/Yq3jyZMntG1H1wpMvHQVhXV0Xcth3/Lqm0tWqwVVI/eQShBDpHAlpTX44CEJ&#10;jFFrxclshk6J63Fk17b03UjTzJgvV/wPf/mXXL65JPQH2v3hYSDnIR7iIR7iIR7iIR7iIR7iIR7i&#10;If5Nx4MA/iEe4iEe4iEe4iEe4iEe4iEe4r8xfl+c/v7//0v/5hjvi9t/f+hXaxlvfTczOrlnKSVi&#10;p6Oo/qhly+8G7dTRuVW/J6ifnFzl61qGBhF3jhwTyo+oLMI6n/3kCGaoygI/jpNYSqj5anJUVsqQ&#10;cyBrxJk9ylB00VSUKZENKJWoqwqjFXkaWJChVhnSDNNQtdZGxMQhkmNkDCO7/YFhDHgf2OwPVE3D&#10;0jpizPhR3Dm00qA0OWZxIkgJnRMqRTSZ0Q+oDNo5ej/IkFHXY5KmWFtxVEuQQiDGkXFIGDJFY8Qx&#10;njg5goiQ2ChLyoGkDDFlxjEBWgYEqwqsJYTEze2OWWk4Wy3IXYd2mVAojFHUVlPX4rZbWIXPgS9/&#10;+ys+/9Uv+OCDj/iTH/yQx0/OqauKPoDSChUhawXoP3D7lWFycW8VV7f8/uIUN0IU2igwGmUN1llS&#10;7mnKAh08h64npIj3xwFNcVkcho6qNKhkSH4kh0DwkdVyxnp9Rlou6Ps9IYt7tk56EmjJelFKxGbG&#10;gFeJ7BV9GElJ8/pmx93tNeeP11SzCuusOIwqREw/OQMobSjKisNuz+HQorQImMS1sAOdWSwXXN3c&#10;YowjoCfhdwQDRinKyrFYNLSdp88iVnKluIMrBU1V4soC6ywqQd93jH0PKYmTUxJX5RQSVhfoJIIc&#10;NQ1oK50p6gqVxXlaRP8WZYyIZMtpQF9FYmwpqgprHYOP+AS9D2ANSms22w3DMDKvG1lTk2jQmEKu&#10;pNEitEQxdzUJTez3ZNWIo0UUYTIZKm1Q2jKMAVfI4FTWiPjdGnKEkB0kg4+9DIvEjNPQdr1sGami&#10;dBY/7NEqT67S4reYI0Sl0MrIoHFUhAB921E5w2pWcnKy4OmLc1SOKGfQ1kEKdMOIMuK8a3Vx71YS&#10;JzGZ1gpn5OdEslxPFUFlnLWT+6aWoafCsFgseXL+mMGPbLe3JD8KnCDLt8k9kkiMROPI2k23iBZ4&#10;gRFBTxg8MQj4wMcASgaq6kIEMVrL8DBorDL4kAlx5O3tHS+/fsU4CqShrmUAp5kvMa5muTrl0Lb0&#10;7YGPXzzDx5Gbu1uubm5o2x6UnaAJxST0MPgYSFnE5gmHMwVlUaOsuKkcxoF+ECiBco5D29H7cVov&#10;DmdlSLprD/zi5z/lpz/9Z85OVnzwwXOquhIBqVH4SRB13OOZBLA5QllU8jkgwAg/jgTjqesatEAp&#10;jhAOBfhBfr5zDmMNaPjOxx9xenrKX//1/0OY3MRdUdy7uGy3W/oxklKm7Tr+7//4nyiKkvPHjybw&#10;yQpXCJxkGAMxwsXjHzD+4DO++eYVX778itffviYuI+1hz9vrK2ZNI2erMbiqpK4qqnomQ75VSde3&#10;DOOA0ppxGNht9pRlxWJxMt2/mu1mx+bujt32wDiODP3A333zX0XYnxOFc1R1w/7Qcvfmio8++4zz&#10;Z89ZLmqMVjgtw+POvNujU0x0YzsNo8n5H4PHWkVdlygl8JQwBG6v3tJtDoTe8+2rr6jrCmvM5ACU&#10;J518JB7FS5MjvFbi+JomF84U5ZxQ06DdvQvnlD9EH8khY418xjkjQ5Yc75vJlTaJuF6rCfhiRNyS&#10;URPs5ihJ8JJ/oOj6jvVqzfe//z2ePTvnxYfPWS7nbLY73r695eUXX/H1Vy/Z73fYwrBYLjh78oJx&#10;EGc/M7nZHh3QgxfhiDgVZozOxDCyG3oZltvv8X7Ah8RycUo9a5jPG4pSXHSLUjOOHlcWzOczilLc&#10;y4dh5OZOxC7agDEaZ0p+8Md/yv7Q8vlvPme73bM/7NGKSRAiDpJFUVBVtQgVjaMuy/vcyzlDyjLI&#10;F2OeHHqPoqIoDn/tQURSk5jWlSV1XWGcoWs7jMqUhRHojrMoO4nZU8IPnr7vuXr7VgQuOd2LQZvK&#10;TbCCIDnEJBQ0ZsrjtCYfwSNZHI91FgBQjHESSU4qs/fyTZ0VKUFhnOSjIWItMrStNCYbiHIWKaNE&#10;MHeEayhNURua0lGVJVXTMAwC5DDaTJCSApVGdBZR/mJWM5/V03A7nJysOVmtKJ1Bq0ngEgWoQZYc&#10;aCSRQ8T3PSlk6qbAOTvBVMKUE8tQvM6gJhBJzgIDUtYSorgNhxjxcaBvA4e+ZQwJZQoKV+Hs5Hib&#10;IoyZpOVzqpta3EqVZrc/sDl01LOGXRgYdlfMY2Q+qwlBcdeOvH5zzRgjJ6sVHzx7JhCKYcpBSBil&#10;MEqhEQiCihFnZB9IKhG1OBiVZUFZ2MklUkSTaRJonpycMWbNrusYYkSpzO32wDeXV+KAiUJZETZ3&#10;w0Dbtjx+fI5FMfaBzd01h33HJx9/TIyecRxIUUAAzsDrb76l7QecK5gvZpycrJnNGrQuKErL2Wou&#10;n9MkLlqcPBM3qARDP3B9fQNaU8/mlE1N33X0h5YcA84aSufQKNq2JYUeawyFqA5JQcRfZDDaYAq5&#10;RwTAIWvCOieQphjvndCrqiSlSNu297WYcU4+68IxTkIZO32tcJaYFUobmqpEWXPvctvUmZgz+0MB&#10;7Gj7nnm95Pr2hi4O7A8dr9+8xSh48ew5JydrYg4c2ju6dsOsrnDGsm8PvPzya85OT5nVDdZYlosF&#10;zjmSD6SYKAtL1dTY0oFO5BymayhVXgxhAiEN93WmNWZytxOhfuFksN05i9VaBPY24YyISHJOhJAF&#10;mqQELKCMQWWNDwljLM46Bj2iJnesrDSDDxjrsHbGo0cl2kkurI2hrhsK68jjlhy8iLWMZRhHVrPZ&#10;5HheEFOU/azv6SdIl+7F/c26ggwUSVFiSEqEzCklDocDfd8xn8+ZNSWLRXMvwD0cOg5dy+7QEb74&#10;isOhFbftCVBwe7fj5OxcxHXJE32HMQKGS0oG0tW0fkY/UpYFKRkR1UwQmBAkZ5xOTo7lmpnc0GxZ&#10;Mo7DJBCXc8zVFVppciHuacXk0KeMwhZGzm0yg/eT+CURg5+uqcJajSssh7al7TpxrM4ZUpgcNuWs&#10;r+oGpSxKyxlQOEdue3TpsK6k7wecM8Tlitdv3nD99gY/8yyaBlfWeB9QzknuPbmYxyTnVkqamBUD&#10;mYmTQuE0p+tTtl3Hq9eXvHz5Df/+X9lfcWWNCn6qKQM6BDKexJTj8J6QOuX3BNfvHKPf9UreOU+H&#10;FCmF3jflVSLqF0Er1I3AZ+KoMSqTprNns92gtcEVDrQA46wLDEphLRibGYeR0A2kwTOGnm13YAgJ&#10;46rpfYg4eN+2aCuCyrbtMIDVCp3jdKaqSdQo0JmMgphxdgK6KU1OGahZLdckrfny8hv8di9CoRBx&#10;VUU1m7E+f4yrakISgIAAhSSvP8LT3neBf9/1/X1x+jGvVPfq5vfFzeIMrt7/rN/re73v/v77wvf3&#10;X/9fiuN9pKe+llZyrZ0xRC2gs9JYqmaGLUtSjmx2G5TKzJdzMpGxHzEWyBpriskFGQqjidlincFp&#10;cSUcgyeny6uQYQAAIABJREFUzKxuKHOiqioRv1tDYTU+ZPw4orLsPdMHA0qgOdparHOUKRG17AZ6&#10;qq9iiKQoroXGGGKIeC/Comy03GfK0NSzqZ+j3tW8Rk/9Q6mXHp+ecrZcUBWWurTkFMk5kSbxj60s&#10;ZVFxc3vD/rDHuoBReYIYeRSyb6cQufzyN3z9m1/z+OI53//BD/n4409YrtYEDdFqAUCGOME0p27i&#10;e+7tf9DvVO9duPe+9u7f5t+5tuoe9vOujyqvn8QBdHIfj1kEM+M40PcthSsE1qY1Xd+x30s+3fU9&#10;w9izXCwwpqCeNWQSPkQByWh1f260bUvfDxhjKKuK7LKA8xTk5LFFgT/mqc5itZmEX2GC/IhzdE4C&#10;mDQKqqrAGhEvRZW5u2k5tANjkOsza2qqqmYcR+42GxaLBYvFXARDGk5PTnna9Qy9p1cjGUXvA7Yf&#10;Uapks9/zaL1mtp7fA6yMMoQQKJTm6u0bfvvVl3z86ac8e/YBJ+s1KQaBcOSIUYZ6NkdbTwxJ7gmt&#10;74EvKcX7z8haQ4ye/aElxswXX/yW/fbAn/7pDyjKEmcdEEg5Sz5hLT5HBj8yjgl/J/mIsRZrJb8a&#10;hg6yQTuLM/oemJaS9HBjSgIX0bLO7okKWuMHT84RY5he0/DZ977LGOQM3u235BxIOTD6EZ8S3WHH&#10;y99+jrWGJxdPcKVjt9/x5kf/yHc++pTV+hSHCKSkHpP+tSosRE/wg/Q7kJ561prRj+ihI0fPrK7I&#10;2tyL3ce+o5scorUxzKccrrCOpqrlfgbIieQj3o9st3fEGCms1KsaAYGGFEgxk9W7M+x4Hx7hOBhN&#10;DJK7FcZRFhVDOdLMGpqmpp6V/OrzzznsOqqqpq5rQhDAprOOmKMA+XzCT2DIYRTX0bIoqJxldBar&#10;JXecNxW7pmGz3TGMIyEktEocD0tTOJL3HLqOw8uXXH57yfp0zZPzM8bFgtV8wfXVaxbrU85Olry9&#10;vpOcKicKV5CjhwzWOt5cXbGcN8QU0DpPubK57+HFlNhsNoDsbTc3N2gjICSNwHVl6RgBWPqAcxbn&#10;Cqx10o8dRubzOfP5nP1+D8pgtPSxisIRw4yUAj/6p1/x9//wz3znww/4d3/1Vzy7uOB/+1//PV99&#10;9RU/+cnP+NlPf06IlcBa64b9OHK7uebt1VtSTtRVQQiBr776CqMt1pYTUGegLEuMtoQg/XRnSq7f&#10;3rDd7iiLihgyQ39gHAZSTiwXC54/e8Z8Nuf66i1NVfMXf/4X9F3LzdUtn//il3znw2fMTlacNBWP&#10;FzVq7PHDgTQO9ONAJDMvKqyVGjnFiM6ZeWHBGK4OOypXMK9K2q7l9uYK33WkDDpHPnz+lO99/B0W&#10;hSL3O3zfE5IiaY2pKwo0bT8yqxpmywV6utd32y1de6AqDavljLLQXL5+xc9+9mPGsaOZzSYwRMYo&#10;zXK+wFmBNm83LbGP5BDvwa5jCKASTgvgxE7u4DCJbrXCaEVhLDnEe6hjSgnvRYSolMFYS11VuNJO&#10;a8TR9730akKkH3pxHLaW1XJBXTlOTk5ZrdeM3tMedtzd7kUEudtx2G9JKbJcn2JcgbMFZVkzjgPf&#10;fnU7wSTz9HtIjh9DAKVYrVak6blbzoEYArvdlhQGrJb+037fSv9YOzSaOAp8MeXMOAZ8CMSUBWQW&#10;0wQxtlLnqMy8aaYepaYqSwpnsTqjcoLo8V0roKwxSK8mJlaLBd/77DPKqubm5pab3Z5nz5+zPjlh&#10;MV9w/vSCJ0/OefP1FzTOcPPmku31WxZNyddfH/j21WuMtrz59i1tOzKfV9zd3fHpx9/lkxcvuL6+&#10;4R9+9DPevLlF2ZrWJ/oguStJUTiD1VJ7Gas5ffSI80drhn7kp5+/5PXNHZSWJ6crPnx2zno+J4aB&#10;ui4B6Pue6+u3PH58zvn5OX3f38PCjVWM+56cAz/8wZ+x2WwxxjCrG9CKwilWs4rN7R2HQ8sP/+SP&#10;MQqBaM8qysqw293ifYu1cHt7zeXmhlc3Wy6vrvmbf/4pJ3WBtgWz+Zyyafi7f/oFX7/dYBYrqfuM&#10;Jk1ttxjCff4ooLU4uZgDSWrywsqI7zAKkKLb7anrBt8O1HVF7Ati3zGbNZSuYL1aUjUC8imKivl8&#10;JcBmBSh5pnV8TqyVwk61r1U1brq3rDVYqye4lQjgm+oJViuiz8Qodbc2mqIy4CqyD0dsDZ0P9F3L&#10;dnMHaUFTFsyqAu8bqWP9SEhws9kQYmBeNTSFw1lFv9kwjCNuAnyqDClERh9ob+/wIYj4uKopy5Le&#10;B7R1PH50hnOOMA6EccSqd7DwIwRm8IFdd6BvW3RG+ojjIL3pR4/EzT1GxmEQWN1+jx9HXFnw7bdv&#10;UVqzWCw4P3/Cer2a8lPF6CMhRobdDnKaPj+LMQaj0gSWTmikz5RyxgcBmxqlUIXF6hnrxYwPnjwm&#10;k+jGkc12x3bf8uhsjdGnKDIxeG6vr7i5uaGwJetVR1WJYLuoBMCbVWKzuSUMA4UzLJqGQhuqwgoq&#10;VEtvLWYtz5CtxliDKwqMyozjyDi2dONIN4xUzRxylvXnB+Zpxnw+w0w1Y87yLFd6CSNlFmG6ygK4&#10;K6uKmKDtWqL3U52ncFph61LAAwiA3U4wwJQT6AnI2A8cDpGlk2c8KC1i8hxwRSEzA8YRvOzjScmc&#10;RVPXPHv2jHEcBGAUBmIMtO0e7z0qK+q6YdY00jvX8nxOKSM9e2sZx4G3b9/QzGacrE+o64r5fIZC&#10;HObBY21DP3TsD1uUSez76dliWVEXFX0IDN2BrGRGYwyJjCFmRWksJ8sVzjm6tmO726M7y3q9wjlN&#10;oTKrxfxhIOchHuIhHuIhHuIhHuIhHuIhHuIh/k3HgwD+IR7iIR7iIR7iIR7iIR7iIR7i/4f4l4Z6&#10;j0OeMcZJ5K3vXd2VUvfDOe8Pah+/dnyt919TnADUvQvr7//8e3F5CmSlMMr+3mCqDBFqZLDR6Ek4&#10;n2XwJ2kRY2utGYaBlIRm7ibafwzh3knOe48pJofxyV3j6I5aWkduKrKXAeLFYoEfB4bYy/tFTa7D&#10;kTR4lFNklYhhJEQRX/TDwHazYX84oLRl9JF92+OKkmIaRkspglIyIDB0OOcoi4K+a2VIcXJFL44O&#10;qIWDlDlsd5TWiXtijoTomc0bco74YSRoxTBojHUY5wBxvprkDPgQ6McBYx3jOGCMDCro6ZqqnPjm&#10;9RvqQnF+dkphAyHDoqrlvZMYuxayOHaOKWO14m5zx+e//AmXr77kxYcv+OR7f8STp89wriQZEXwn&#10;xKUvTM5iSqnJOTD+jtuQem9IUswdj+IA+fuyrBhDj0bz+Owx+vaGm7tbSJ6qsHz4wQcsl3P82GKV&#10;w+hMXVli8vhxpCgd6/WS0XfisJMS4i6scVaE5QlxZLXWolRCKcPV9TV9H9jte769vETrxM3NRhwb&#10;sPJeYxBRshKBmpnI/SSPSgGNCM/HrieEwBgCh/2BnPL9YPlewW6z43y9pCgdqfDUTYGyBgrF7tAS&#10;4yi/Y1GymM+Yz2YYZKA5eE/XthgFycuwnqxdxBGBNH2WaXJvkN/TTQMsCSUiaaVExI4IK46D3dZo&#10;slLixkIiDiNoKwL8SWCz2+1IKWGcvE6KifbQYgwUVoT6oxfXsRQiKYqwLEZxrBPxTaKpSyKre2fD&#10;mGWo2erJnQtLSBmfMukopsuJvu8IQ4eKc1JZAoqmmd0794IIHns/UjpxJOqHQEqG0s7551/8mEeP&#10;H/P82bk4ZEWPxaCx5KDIIRJGj7KZYBTkNLmuK3FBzxmCxyiNM5qULdpOTuOTeDjFTFGVmKzIWovI&#10;yGqUWv9/7L3Zj2zZlZ/37fEMEZHjHatuVZHFKnYV1YJgt2UBfjEEyP6LDdhPAgShZbRa3W1TJLtJ&#10;NslijXfKKYYz7ckPa0fWJZsyIOhRuYCLysp7MzIizo6911pn/X4fh8OdCECsiHWdq8PERYbJSimV&#10;qpZwjRejiZxRKhJjZg6BOAhJs+SEd4513wvZ4yiOzBMFjbeaH/3wB0zzwjffvSQGGYrfvb0mpowy&#10;hoxCO4dxMA4HCoWTzYbzs0dMU+Dm5pocF0oRouVx4NIYRQwzKSjwMux9erKh8Q2HZSGXwjTOdW0o&#10;1D4zR1kDzjlKFTw3pmFaFg7DyO+//Iq+a1mdnHBx+Zj3nj0npcI4TRyGgZyqSN1Z2rbj5atX4DJN&#10;I8ODup43KaV77OaR4uuMJRUwzpApWCtU6HW/4ieffc4vfvkP9/vXUTwh5BrFerVmHA4Mh4l/+2//&#10;HY8uz7m4POejDz/g6dPHlU68MC8Lh8MOpTUf/fAFj55ccnN1xzBNtL7ly9/+hp/955/SNg0nZ2fE&#10;KtK/uroiRhmqFzG0kOnPTk9xzhJioFUtw3ggpcQ8zSzzRIyJYRhpfCuDsc5A1nhriTFSjOHjH/2Q&#10;H37yMWfnJ3SN7APTeMCZjkwR84lSmCahO3WdDKCvVpV6jIhnYgxC9RwObO9u2e/2fPG734kguwpA&#10;5f1PHInu7+YIR/H7H+clR/H6u//++HWsRGClFCkLuTZXk4/vfxacsZSixORAKbq+E/HoOIhI1Dm0&#10;KrRe8fzpBS9evMeHH3zAk8dPcL7h7dU1X3zxe7759hu+e/kSssHahrbpOD27JOXEvBSc10JRs5rL&#10;Rxf3RgnTNPHtt9+y3e1IKeGck+s0CwXIe19NejTGgDbw3vOnPHv+iJiWSpRJNNGTSqFbtVCESF2K&#10;rddjjfcW7z377Z6vv/6Or776ipvb2zpoD0WLWLxpjsYd4JxlmmUoPHvPquvk3CipEqRVFSqISU5Y&#10;glCDvMN7g/JeDIBKEiOYAuNB3tcjgek45HoYZ66ur9neyvqAQoyJQqFtW5wTc48/FCepPyEMFF+k&#10;kkvlgJV78bzY7Rwzx6OYs0DO1RBDXnNJmZgCWjm8dyh0FbrLeeEaJ+OupZ5XCpzXtI3j/HTD2eaU&#10;i4tzii4yXKkdhu/zzbZvOT05wRhNThGrNDEvHKYd6A5rdMU1G5Q2aGRgsmnbewpcrPTTHL4XuZf6&#10;4rMRUyjJ4YTArCopTqlMXBahwecEOdG2LSvvabsN3ndy/qcFSPcCv1iSiIDMisvLS9YXl5xcPiOk&#10;yBS2xDQyzhOHcWQYBu5utkxLJJXC7c0tKUTarmW9WgndzIhBQ1jmSiGG9XpNSiJcCZVWb7QmhsA+&#10;RBSISUkpxCRrrW0bVn1HyJk0jmhruby8pG1arq5u+d3vv+Du9o45BZJRXJw/4vHzFyK6XgI3t1d0&#10;65avvvsG5yzeO5ytubK1rC8eow6DULqWRLnbgbacnXSEJbDf72kbhyowTxMscHp2Rte3xCD7mbeO&#10;080J3WrNOA40znHY3aFzJs0TSTVMw0AKE8ZoYixY61mWWejYNVIlXWujhRZsteQ7WmGNuzdoKaWI&#10;6KRSaI/i+BACh2Gowisx17LW4pNHGUO3WtH3PeM0y3rKRahtQN93bDYrtvs9GkvfdyRgu9tRSqFr&#10;GlabFd16hSLzkXnBe4+foNCklNkPh0qCFHLs3e0dt7e3aGNY5pl113N6siGVzNqscTiMEeMopcWQ&#10;QpeCN0boa0aEVikXlrBQSiFEGcZ2thqiOUsmo2p9QcqolChKrm9OiUzGmkqiViImslpDrW2V1uz3&#10;A85YnG9o2xZlhDR/JJ223kJKTHNgmUeW/QFnHUopMTmoxkHGGM5OT7m7uxPzmXlhmQPTOBJiIsTI&#10;7jDIPmeow90ixJuXwBICfb+6fyyKiGKgx1rPh+8nXr16xbIsspd5TwyBN69f8tGL94VWlqtBgPV4&#10;q5jmCe8c/vQMa48kwSLA6yxkxqOo5l44n+Q8jSlSqnFCTLKnppBBlZqPVI86Z9DF4hsnZhRkclwg&#10;lSriUqScmZdI45sqWpJ8w1tPiBnb+XoWFsZxJOVY6cItShm0FlIxmXuxlbWSI6csNUPjPcMw0jUt&#10;65NTvOdeTC/GLg5thMor12emcZKfG6OFUJ8Vtuvpu45HF5dU34X/qnC+Qde8Qymh1uaSKUrEfwnJ&#10;VVJK8j3U/4+QutybEpRcSLnQOifD8lphnOT2OUMMib5fodqWg1aESYzXlhCrUViib3oouhIyF/q+&#10;YxgjWhmKshRTGKfMd2+vCMqj0VW4onHOY6wQLI21oOEwjBADfSPkZVuJjkrL+URRtdcCrfdC4z3s&#10;ca7B+YaTzSnhy69wxuGNE9MP39D0KzanZ2hjmUOUPS7nSuxT7/Shyjs5A3+QMxzFyce84iiWf7f/&#10;dCStvtsP+ON4N+//J/2Kd/7/3Vzl3ZxFKX0vslcKnLcQLKEawrjGYZUjhoV5Gfjyq2sePX7Cqu+r&#10;mDkSFtn3jLOoWgsqLa/LeYezjlwGmrbh4uyMmKV29k7OV6OFCF9iNaaxcl1SjGQFqWRSLDTe0zUN&#10;ubHEJR5Zq1Irh0nqJG3IlaZurBPhcRHBprGGpvXkVAm29Vo1bUPBERah1r/39CnzNEneY6tJVDUO&#10;PArGqcaZw2GHM5bWO9mDYyJj0EVz2jeUAsvumr/9v/8dv/rFT/nJn/8LfvijT+jWJ+T6fEMUjWtM&#10;+Z+YI/zh18fP45/ul+ZawxzX3jEf/V78rmpOWq99pZ/mnEnLgjaKu5sbUobVZs1+f2A/HBjHEaM0&#10;0zix3e+4vrrl8eUjLp88YV4mErDEgNVazo16/oPU3RgjfQNrKTXXNZXAWqpRklB1E1HrakaQSBRS&#10;MjhnqyDf4KwWATdCUg0hMMWI71a07Qrnm/ue3purt8zLxONHlzRejPA+/sEP0dbz9vqaeQoYlBC3&#10;UShteX19Q995mm4FRVFSojEOozWb9YoYAoftjnA5c7Jeo62m7dekONF2PV1fePXqNSnOpBw5DHtU&#10;CdLHq3u595ZSDP2qYxwnjDUiGnaOFBNRRyHxVpPWXOsIXX1Xp2mq51ahaVpSTtzutmgKJ+uW5mQj&#10;691YyNLXMbZAyZQYKVqTVLo3Tg3zQk5RBE26gAr4GNG+oW0ci4IUAtvtnZgtpUQIM/M803Ud682a&#10;tm9xjSMmWWfDcKg1pMO5BussJUYRplnDOC6UlEh1VaeUySmQCczjwBQzaH9vENs0LaUkMuXe1ME5&#10;J2ZpTgwzJNdMpCTU9xwjHjFRMkmoxgowRoS7aE1BDDZSyZDrXqMK9kjsNQaD5GfGOFZ9xxIjfddw&#10;crLm6eMnfPnlN4zjhLWWeZkYh0HEgBpsZ5lUIFshgu9RbO+2HKaJfr3GW4vuWry3nGzWbFYzjTXs&#10;hwMhZ4bBMi9B+ptBSKamGtalmHjz6jXbmysuL845Pz/n8eMnjGEhZTnTVMmM40TJkdZb+lWHd45v&#10;vnvNk8cX7J3h5OwEb50YJ04TIQQ5E/uOrmlIMXC33YKSevPkRKjG4ziyzDPzsuB9I/URVEF8QKHu&#10;e5veNyilOeShntOW7VbM787OnvHs+RPubq/5P/7P/4u+8fyr/+kv+POffM6/+Tf/mh//2Sf81X/6&#10;f/jVL/+RguHuMHC725OLJmfJPQ67PcqIUUTJAwVF0zbSFzDVcKBtub2+4df/+I+cnpzKvZlplL6g&#10;1Ty5uGS9WhOXheu3b3j96pVQzo3hBx98xEdPnmPmgceN43HjOHeOLk5Mhy0mJaYlcLOfwHv8xnGy&#10;2UifXSW0hsZpxnnGlkKJidubWw6HA3GJkl/EwNP3n/H+0yecNJa0DEzDSFIarMO0nqZfMe4PnF6c&#10;cXpyhjIiDr25uiHOgbgEird0nef29op/+PtfctjdYKyT8zYulCSmp03jUBSGaSKFCPW6TdNMzOq+&#10;7wDcX8c/uF9Wb+PM43Sf9+ecqyBfhLzeW5q2wzipB3e7veRnpXB7K+YU1lqapuHs9JTTzRpnpeb6&#10;+utvmZfAcLhjOBxIi9ThJ+sNfd+SjSHkwjgeiHe3UDIpBFIuxJi/76nmQr9aCd256ygU5mlmGAd2&#10;uy377Q5nTb2Xl2lsj66GGSBmATFlprBInxzxDnHOIx0ac29C4BvHum0wBUKtf5cU2M8zyzQKATll&#10;5pjZTwtziJw+esJnn/+EfrVmGCe097z48ENWmzVn5xc8ffaMs/M12+tXlGnPsL3lN7/8JdM0oslc&#10;v33L9vqWEDKH/chmtSKHzPOnz/nkhz8kLJG/++kv+PLLr4naMkyBWWepRdFSc6pCYw2d95ysNpys&#10;N3z3+i0//+1X7JeFj37wHsbAo5NTTrsWFQPWSo9qGAbpFxRq/82y34sYFy25wTCOvPjwA6yzfPXN&#10;t7y9uiOGyHrV0jpDSZk3r99ycfGY1eqE7faObrUWU8M0cXX3Bm0LH3/8IUOcicbz269fYrQlzJFg&#10;LaernotHT3h5fcff/uKXqNWKpm9JKUgvv65XMckQ88ZjDZiL9KaaVU/jHW3TknPCW1NNUlXN8zxd&#10;I/dGY0wM40jXX2CsA21pG6m327ah63tyisxhvLevUkpBkTPdeU/fdrRNW+9TxWqiVaq5hMNUQ0pd&#10;xLARpbEGnDeQDPhGDLi0xTsv9fASePPyFYdhX+vSzDiPoBRGeVIGZR3jsqAp9P2mfpSl9mSapJ5y&#10;jpubW968eS2U8SLP/9Hjx/SrlRjz1nvIKy9GQypFSkqM08g0L5SYUVkxDSOH/UEMpceJGAOxFLLS&#10;dF0v/VEtfYOz83NSzixzYLfbM04D2+2et2+vefLkKR989AHdusfbBoxjv98TQmQOEW8zjXdiNFTN&#10;NI0x6GMebDSx1l3OiBmM1OGytxkN5F6MHIsmxsA8Tzhj+PDFe+SUWPdrMUpTkktk6j18o+m7FYtU&#10;Jeja6Q1LoHUO6xusdXKPPdfaUBXQYhCvM2if0CnTtz3KWA6HPeMi/dLb3QFrNOu+EyOCfoXpeqz3&#10;tG1DWmaMOhofSW2X0iIi9EV6tuRE447GLFIjJAqmVFNBraT/EsSwdT/smWNkP05oa+t9MCHTK4oY&#10;P2nASE+mHgKcrBpYd2TErEjuD8p9n1LAuQalCxCrAbER04ScyEukbRuePX0qdXORfMxZmZ1oG8tq&#10;1XA4HLi5hdevX9N2jpXvRchfzzFde9MYR0yZJUT6foNRQoX32XC2XvPk8pL9YSCkhDZajBGUYqr9&#10;sId4iId4iId4iId4iId4iId4iId4iP9e40EA/xAP8RAP8RAP8RAP8RAP8RAP8d8YfyxG/+O/k2Fg&#10;GRAopdwP7t5P4/D9APFRXJpS/Cdk+ePXBf6JiO34GCCDLlqrP6DyCgW0/rbjcHGW52I0pCrgHqcR&#10;awy2DvTIoHFBa1u//v5nUUIWjyXfD5SXVClWRWiUfd/hrBVRc3VuL8jQutGGxjUycBIWpmkkx0jj&#10;LSlHUqUcZKWYlsB+mMRJv2/o+45lnoRWa4RuZ00VU2oZfIohYBshGnnvRYgfAiWKmLUoed2ucXRt&#10;BwUO6Q5diQvLMuO1DN17J+/fNM3cbbdc39xgfcOjR48xlcglZFxDqcTuEDPDtNBaR04Z76wIHZSQ&#10;FYoyQuYlc7peoUrkzXLFeLjj5Tew399xdvmYZ+99yNNnz+lWa1JRLDneE1xByPAmy2s5roc/pGx9&#10;vw6Pw2BGa7xp8NbT+YZHF2cMhx2dE6HKSd/ROYur1LtM4fHjx7TrU2JINE1L0zh8o7i9USijK/3W&#10;gBZamTK2ij5l/c9T4PbmlrvtwPXNliUEfGNZlsjt3QGtHSjLuvc0viHMRQZIkwwmNY2rpgwtRisR&#10;YlYRc+M9J5sN0xLJuZBj5vrqhueXF3TW03kRoVufadcNfddxd7flMI6kFIXE1XiWaeBIEGq8Z5lG&#10;pmWh8U6IKlXk0natkHFzoajvB1x1FcGHJOYMxjtyEZK4rQSCI41RGyWvaVqgZMIyo8StoA6Ni7hE&#10;KSG+hyDEt7QE+tajjQx9hDpgHoMIZ40xhEo2MMbgnWNjDDFlQk443aCtIoXAtMyQEzEXpiDEq3mZ&#10;IE9CnNAy6JVSxHiPu6eli6Ao5cI8j4RFCI3b/YElRKx19E2DVZmL0w2ahLUaqx1aebI1DIc903YU&#10;Wq1aYZMm5yji3tjRtS3eOhmyiiL0b1uPa1tCEtJHDhGDDKsvx/2uDhqv1itKURjnhRwdI2EeyCEJ&#10;RUXJkOSyLEyHka6XNSL7q5gMeGtl0KzSNkNOsmco0IU6gK1IGZquYbPZcPn4CSFEhv3I7rDn6uqa&#10;67s7Ee1oKNowxygDkrHgbIOznnXXoXBM44GwBHSOmBxJKUIpIl5ZJkw2dF0je5IyONeQuoad1YzT&#10;jLea/TQRi6qCWktKUUi2Kd9TYpdlFnLIdofWmhcvPuT05ISb2zveXl+JqNVo5jATY6hD8PU9Ngbr&#10;HORYh4+rmLqaEyij5EwxIg767ttvubu5FdrdvIjRgdYsyyIDu9bSNl093zRzSKjDzHD4jt/89vf8&#10;7Ge/4M9+/AmXl2ecbET89+TRGUsSMYC3ltOTE0IlOGkKr9+8wVrLfr/n9vqaVb/CGhFfKkQsmmNk&#10;XhZG76rRQWZ3d8dhOKC1YZ6mamBjZLhUiXDMGEVMCygRo52dnfPiwxdcnJ/SNY62cWzvblElC0Wp&#10;EuMohc1qJfuFFspLyZl5DjJ0hVBkcym8fPWS4bDn62++YhhHrHX3w+T3Zz7cUzpNHdri3vziHbpm&#10;VTCnKvw/ipmOos8jyURyBjHF0RRUpdpqrUkxEEsgRSGuKQqH/Y6UE4rMSd/xwYsX/PjHn/L06WP6&#10;VQckrq+v+Ju/+Y+8fnPF9c0WpRVd19G4lhBSpcbDvtJ5+9WK9cZinKOvn8lxHJmmiZubG7bbLV3X&#10;ycB6NV0AmOcZ7z3eNYzTgdVqxdnZOc+fPwUiOQWapmU4HNgfDoBivWoZx0EGp4vst69evuZwEPLL&#10;7e1dza003rcyIF33eGNk3VptaDvP2dmG3/72t+wOk5gUAN45UhZhuveeruvZbE7YrDds7+54+eob&#10;GRy1Bu88KQVefvcdb4aBTz7+GJUypMwSE7vbrQwXDgPTFIQGXTLOO3n+MdD6Rs4l+AOK5rs55rsh&#10;w61n4ztHAAAgAElEQVTcD8wq/b3QR0Tw35M6ZZZVzsCYoohW7/dAiyaz7rzQcZ1ns97Qdi3eOwpC&#10;sQ0pyZ5sRczfdzKMWnLAWBGXaSuDts+ff8jlowuWZeDu9hpSQudMVoXXV2+EjO4cXdfS+Ia+bSWP&#10;q/u610ZMVUrBKE+IMtQv+VDdB4vksMZodP2YKCND9DFGYgzye4zB922lExaUtVjXUqoZhXINRsk6&#10;WUJkIUCOrDannJyecVosF4+fMS0jcxr4zW9+RQ6FeY4s08QwjCSEPL45OWG/PzCOA/M0YrUhxcBu&#10;dyfXicIyz9zd7e5JXMoYMR65N+7RbNY9cQk03qOskv9qTSqwWm+Y5pnDNJFKYV4CJ2en/Fn3z4gl&#10;c7W942448MH7H/Ho8hE6J8bdHavOcXHxGKUU0ziwhIUxLIThIKJL6zm9qCYpWnF6ckLftXhjaRtH&#10;yYlpmpnHUfJzb1jmIGZgRYyvhmEkZ8XpeaSQSTkyjyPLYc+66wgauralPd3gna/i4iTmTCGQc5H9&#10;KQuJtGkaGkXdq0sVMJgqypE9txTJ+Y55cogZZRzKGDF7iCKKjzGxxBHnZUBVhpG11EqVluqslfWj&#10;Fb23TKGwWq1EiFACMWb6rmdJkZu7G3ROhGmibRrarhVCXx1+HoaBuRSatmGeZxKZdtXz7L33OKl0&#10;RF1zFWO+p9KS5DOqtYaas2WOBOZCSAljqtlSEbMfrUVZ65yFnFmWAESMdyKuAlzbYqyrdSTEsMDR&#10;aKxpUChSk7CdUM20MUSi5PExY4sjhokcElrBqmkpKWONUM5TKeRKTz3Wwl3XsV6vUUoTFqG7TvPE&#10;NM/sDwcOh4FUxeUlK4zxNE0jhimjEFsL3Nctqn62nz15xLMnjzkc9lxf37AsMyl50jKxvbvm0cU5&#10;frWqhjMykF5SZJkXfKVCmir6C2Gu57bkR0KktRiNGOQUCFHWVSq1dk+Sz8a8EHOueTDfGwIdTfIQ&#10;sl1cMnUenGlcmKaFGAv6uF8rQ7fasD45uz8Xc5bcdQnTPbFZyG7yM0uYiSlUcxZN1zZAxljH2ekp&#10;h2Hi5lZIe94aivneUKVpG0iKpoqxtdZC7IuRaZrr2ouoIPTkddfz/jP/X91f8U1DDAmtNCHMpACQ&#10;sUmz6MBckD1ZVxp6ydWwjj8htKYKI0SYu4RA33Ss1yshyVXxdqr04cY0WO/oc2JX11G7WnN9t6Vp&#10;YWMMbWvIJbPbyZ5WkqJddRxiJAYYQmHKYmZgnaPvegxiRBFjZBwmSsmkUggpEuYJq8Epi7KmChkN&#10;qmhKSihzNJVTbG9vmaeJpukoBXbbAyrBSb/hZLXCW49rGtqup9+sZX+rOQX1Pcg53a9bEa9X0qQ6&#10;kh3LH/ShjnUux9xT9Af3hmtK6XtBs4j19T/JRf6U+P1P9SzeNWlSqho8low2VVRdMr7xEOX8RWdS&#10;kXzLOCeExGng17/+JS/e/4DTExGC5FJI1WxsiZGi5fMoAn+podu+ZRNXxGoYJ/RAMUaJS2K1djSt&#10;CPIS8n5y7MvlQggzYVk4Pz2TvbkXEeWyRKZhZpkXqAYBMYiowntfqZeJcRzEcMQa+q6jpCzvt5b9&#10;q6KjSXFh1TQ4BX3j6FvHdjqIOodCSoWsoel6nr73gsNui6WgUoCsKFHIsNY5vBMTKK01u/2eq5df&#10;8e9ff8evfvkRH3/6GT/69Md0/QbtxHBAayNEViU51J8mwUtP44+NQf9Luel/2byCKvYT0cu4LHR9&#10;i62i0LubyJIiSwpM88wyzVy/eYvSItY+2ZxVAb3Uwwbpy3SdZr3esNls5PWkxDwt0HBvRGXqnllK&#10;oWtb1querLT0IZbj2sxM4wIF6T+sOozVpJiknwusVh37eeH69RuK9d8btXQiwlcKdvs9WsPlxaWc&#10;Aynz/Pl7YB3XV1eSiwQxEtXasYTC66s7zjcr2t6gSr7v93arlscXlyLaL2IGeP7okn69JqWJeZqx&#10;3tO0rZgr5QUdCkZBqX3TeDQ+1UrE4d5hQ+azzz5nGkexFFGKEBKpJHmPay6l0fcmZSGIsVfftcwh&#10;8OrNW3bbGz794Q84XZ9w2I+Y9RqrNTFkUIFcxJDn3txVFVSRPSssi+RxXs7mME/oAipVM49SCMuC&#10;qqYFufY+T09PWa1X6KLZ3+1ofMf5Zo0pkTSPLDFieiGfT8OBVdfgu444TdLHL5CKEE2pRi8piTHQ&#10;khJoe1+DH8VqR7PS4xrPNc901sr5PE+kGNBVoHY0DjFaXus8L/V6S06llZGanCL7Qq3ZQdc8Nt/X&#10;gVDwTmONp28aztYbnl4+ZhhHtrsdd3e3TOPIeDiw294wLpHWGeYpsowift6sGunnGkMxBuccrWpB&#10;KVZtx6prOAwHdocD8yaxP8xMc8BpQwLmMDMvkptrNClprm933G13vHz9mvfee8HJ6RlZGQ7ffUPf&#10;9Ty+uECVROs0ToEznrAEUo5cPn7E29dvGYcDOXGf487zjNEaVbKYVyiYlpnp9WvZ16qBSIiRtm1J&#10;SQzNQgiM40jftVjjxFCviBEBSnqIZ+dnjPPINByYp8jbq1vOTs8w1nL15iV/+R/+mp///Bf8+Mef&#10;8vnnf8b//r/9a/7lX/yP/Oxn/8Bf/tVfE8NC4xsa50kpMs0LmYBzHm28EO+z1DJyvEbm+cAXv/2S&#10;/X7PD374EadnZ/zsZz+jr73GI617HA4s88Ruu4UiJr/hcOD9izM+fXbBe5en9MaglkjY7dA5U7Ti&#10;7nDgm1evCNqyPcysPvsES0KrjPcWrQt96/n004959fINb16/IaZKI1aKP//Jp5z2La4kmPaMhwNT&#10;KERlSBoenZ4xBek9Pjs9ZbXu6fuOy/NLhrs7nNUsRpFSZL878OWXv+f67TUpFbwzNE1LWAIhBbIu&#10;zGNkHEfpbWvDUhameWacFqyT2olSUKaeke/c+5jnuQotEZLw0eTRGJQxpCT2NMM0c5hGcokoVXC+&#10;kfXetrRNh3dejGqBeZi4nhfmRWqRXBCzJiKlZBorxrG7ceFmdyAh4k1d7XNDmIkhVoMbJaaKXh5f&#10;a0MIkZvta4ZhYL/bUkrGast6s+bs5JQUE8u0YF29P0FhnqVfG2s/XGuFb2w192nEQFgbWu9wzrAs&#10;M/M4kENknJd6XyqzLBO5GiPOS2SYJrTznD95ymeff0bTttxtdzSrFR9//ALXNpxeXvLo0RO6vme3&#10;u0FNW3ye+OKL3/L1V1/gmpa3V7e8/O41JR5rTM3m9ERMME82XN3e8vb2hp//6tcsubCUxJILc8w4&#10;52m8RVNwVrFuPZv1mozmP//u9/zyd99wyIW2t2K00DR02kne7MU8WkzrJrquk7zMWCE6K6kbllHy&#10;spJhGCb++m9/yi9+/gu6ZsOqX2MNeAvXb6/IFM7Oznh7e8dm3fHe+89RCu62t0zLwH7Y8fb6hg/f&#10;fx+85+LinN/87htKiPTOiylYKvyHn/4D10PAbXpikt5R0RZr6kpRClONLYyx97mf0Vpytqah8Q2l&#10;moAd+0SNc3SNo+9aNpsN69UK58RsDq1x1uOcnPG7ww5lDW3XopIixyQmMFnOLOelThJauRh5layZ&#10;J1nr1jgaJ/lYUGKSKveYE0YrVHEoa+Vc9BrrOqzzoCS3nseRu9s7bq5eEpaZcRxYYkLjOLt8xI8+&#10;/RRFwpCxTSP3dbzHLYFlntmPE3F3YJwmrO/EBNXa2je+Zbvb4nzDer3mxXvP6buWHAMl2GowF1BJ&#10;TJnnKZDnmcY62s2Gq3KFzpqiCzfbO97c3GK1Zr1aseo7nBVjtvXJCcY7TsvRYDlyc3fNzU+vWZ2c&#10;sFpthHIeMyVHcoxMZqbvWpzRlMbirRjYpHS8X8v9vQOF/JH1bzDesuobHj1+BErucS1LYDjsWeaF&#10;9WpVTYulFshFTJtyEcNQ6uOlzRqrgZKYh5FhGhnGqRoKyn3rnBM5yD0S37ao4shKszo94/TyEcsS&#10;2e0P6Cnw7avfc3NzjVHQtmIm1HU955ePuJgDJ+s1rXeSb+eCVaBKppRISJEYEiUVMaU2lqLl3lvR&#10;GpB76/NhgFFLPZSCGMekzBIj+2Fgu9/hvGe1WtN1HQotBoglVeNCSFkc+ZaQGIed3GfTGtc0eCf9&#10;7VXXkKsdREyJHKvo3NT73LXeVWhUL9f2XaPhFAUkcHFxydMnT9nudjx69LjOXihULszLxDTN5Dr3&#10;kLMYLIUYGcaBvutRSjFPC/MSiTmzhIXHl4/wztMq6eyM4/QwkPMQD/EQD/EQD/EQD/EQD/EQD/EQ&#10;/13HgwD+IR7iIR7iIR7iIR7iIR7iIR7ivzH+lKjoXcqViKTU/VDeu2SKPya4Hr9/JCG9+zuOQrd3&#10;B5CPf/fucJ3WMuBd/vg5qu8F+EIkFfKptQ5tRaCSs6/PUW6PhxBoKp0PRABgG4/3Qq8/iobK8fGM&#10;ZtN3lByZ5lFEBVkGQGVAtlKAnPueHqXANpZxGkmFe1ohSmF9gzaecZ4YDiNnmzXGWKrmHVXEPR+l&#10;aJwVAl8MlFRpfCCu9kcjABR939cB94RvPN6LWCKnhNpsRPQXhayVU0Y7I4KaAt4LbXOcF5b9xLPn&#10;L0TYWzy5DgQnJUKLnCL7YYa+BS2vu1S6RNM6ShHB1xIDKSpWbcu07pmCiEhTSFy9fsVXX37N2eUT&#10;Pv7Rp7z48AWrvieESK4kwFKASv44rp3jOkEplFYYpYUylGUwbF4Weucw2tSh/cTZ6Zpp2BFjYZlm&#10;Vn2HNQ7vWyAQ4sxmvcJaVwWBDozn7PwClUS0Zqyu4iKLbzqOws9pmpmmicvLSxEALzN5L7T2eUk4&#10;l7jd7lHGYcw51V9BBs2SCEiNViLCVTIAH1PGeMu6cWw2Qks5DCM5wzROqJI53B3QCdbrHqst1hlS&#10;LjhlZQiwCE3DVap7zkJk0UqRYmA4HISCmxLKyNBpjJHQdVgjRg0gZDZrbRVgyePklNBF2i7GWlT+&#10;njqrVJFB3ygC5xQDwzARl4DTVoQJUagP6/Wa1WYlw59FqFExJjEmSBGrjkOyswxt1OeilEIbUylr&#10;R8KfDHcYDVNKhJg47AeathUqcaVkURQn/UrISY1DlcKSEtrKULSplFGlFcYoEpkQAqtNi+97HhnP&#10;k6fnOGc436wI84RpRJCTiMSUKNYQMyzTCBZWfYtKkZgLpmS8qmRqFDEGITMoz8l6RaMUc4iMw8g8&#10;LIScRBisDeM0g9I0tkVbjTZW9lqlaPsNw2EvhIkohNj9YeD65obzizPONmu8laHdXGnaWluykoHi&#10;Iw1eVRJyKRllZBhy3G8ZQ+LJs/fAaprGYO2G9bpjc7Pi+vaWJQa8OcPYhrY9MB7Gut7q3rIEDCLQ&#10;aIzGG08shiklUlLsxr0IXklYLRS/UoQitll1eGfwjcGPnmFeWOaFUhRLFFKYNoZYBaxaWeIy8/Lb&#10;73j75ppfnv+KTz75hNOzcxpnMV3DP//n/4IlLHy97nn56rWI3lKQAWutUZp7MXXOmRRFyFG0kBhL&#10;SihVqihqIqbMo0eXxBRlD7snT4oIxBhN38uwT9M0hLhgs4iW//o//ZSucXSdY9U3rFYrnF8DcHJ6&#10;yuZ0zd3dHReXj/j8J5/x7Nkzfv3rX/P1V1/R+IaUhawUl0BnhGoSU8Ibw3w4UJScDSEGvBMarLOW&#10;pu6TY5mx1qJRhGmmlMLhcMA0no9+8BHn56e0nYeSiEui8RZrhMJqjaoEVhGADcNQhwa1iBpbTykw&#10;TzNxibx6+ZLpIILvVy9fsVqtcZXY9D3NKt+b2bwrMEq5ioxrnvGukEjXwfojyfM+X6migWPWsCyz&#10;iK60UBq9sVUwKZ/7cZy4ONvw4Ycf0vYtn336Yx6fnZOXwBBmbu62/NV//I+8ffuKcRho2o6u3+Da&#10;nmVZCKkwzYF5WXC2EHLEGMsPfvgRL158QNt17HY79vsd19cHXr+WIeCUEquVDGFqrXFWaJ3GmPv3&#10;NhchwQsxSYw+3l694ne/+0e0MljjOD0/xznHYbvjq6++RGnDq9dvGfYTKDHU8E1D23ZVUKtqLmfq&#10;3n4cLja4RmjSwzAyLzOmmvyERc4RbRTTNN9TA6dxJMwLu92WnPM9iS/5QNc2PH38hEeXl2y3W+7u&#10;dtzd3DLPMyEsgOzt9yTeXFBGyMtOexnkzaCNDMvmShQTjuY7NNUj+b2eXaVkoeVQTSyqmUVGxBWm&#10;DvShhKLsjMFoJXuONVCEVH15ccIH77+Pb1qmeQGtsFaLUFYBGIxvcLbB189W6zX9umV7uOOrL79k&#10;e7vD2Y7T01P+2U8+5/33HnN5eYa3Du8aya1KZp5m5mkW4rDW2KYVE56aG+Yi+3Qhy3mjQJlKkat7&#10;VkxRRHTO1XM0s0QRUocQiFEI613X0bRtFWoX0Eooh0WhqxlCThmDwuiCU4XduK8mUmB8R0qZeR6Z&#10;w8j5yQUlFrxr2PQb+rZnN+ygGhG0TcPJ6UbGVnMmIBTDGBPzYRBy2nCohgJFaIZNg1blnlR/LBFi&#10;XLBeaOc5F/rGYpZE61b0bcMUIvtKoo8ZtPV88Px9Pula2maFMw5NZmU0adUxz2K+4DcblnlmnCZu&#10;p4UpztiVk7pFFbquFzpvzQFzycQgxlJa6yq0kzV43I8O2y3LsjAOB25vryk5kcJCSZFhe8dVSpxf&#10;XnKyWePbC5TxIjxXGutbYoYQpmrckDDOViMD2V+E2JSZ696vna1iYxkgLVVI65xFmUzMGUMRim4Q&#10;8fM8z/jgsTaI4YYXQUuhcLi5YTgM+MbJY6AYhwPjtGeZJ4ZxZBwnxikQkohwNl1L37ayj1mH0mK0&#10;Mk2TPPcU8W1Dv17RrXpOTk5QBVzTYIES471ZhXeS62hviRWGmLOIa1U9A4yW4XWcCNUUpZ4ZME0L&#10;uakiflPu95mjmMQWVw0DqOJqoUmnnFlCqDWWkXWbIjknjKuGEiVBAp3BW0N/eoYqWc7Cuuc4a+Qz&#10;YCuBqw5+U+vMxlsa77DOsjk54fmL96WujfI5kHw61f3yKHyXPGOuFPljzNN4/xqsyri2qXurous7&#10;WXtFrr1CQ844Y0ha9o50GO5NJZy14BStUljnv6/HS6bre/bDSImJRGSZFlIuGCOmD1obUJp5CTIU&#10;DWg0MUVSEmJuYyymgRSlNjQuEoeJZZzEzKUc9wERUvarFacnJ5UuLKIcrRAzpSqSORwOhHmW+kQb&#10;5mUU2q91qBBxrqH1IjARcxn7B7mGvL/fm/gJvTITYyKEiG8acs5M0wGdAto0rLr2v/7GtXNQBRda&#10;a+Jxg1+oROH6/RDlUxBzNWLSf2gCJFXQ/XqShxHDktVqjW8bUq25CjCHQFs6ChrfdZjxwHwQE6lp&#10;Xri6vuHs9BxVRYdCky00zlYTFsth2nJ9d2AK4BS8d/mI9WrNsN+x3+/va5uUJS/PQNM08vxRYmiR&#10;c31eCZUyKmfM0cTJaNabNTEGfvbzvxeSbwi0TYezDt+09KsNZ5ePaNpeRFHpaHJ0FKkrEdn8UQ9K&#10;qVI/ddz/m1Lfv1hFMeVdYjx1D63vvWh03lkf9+uk5hz10d+lx+tqsHP/O2t/SB5PvSOAr/0npdhs&#10;TphBRK5BDKsKIpYFjTaGECNXV2/QKtM3nr5rKSWzLJGQ5TEBMa+ZJd/SVmOso/UOtBgsguwBVnvJ&#10;GapZZYlRhDzVGOq45vb7PY1vWG8kZ23bDmMTwyw00lR7Bc5JDinmC/K9ohTjOJJyrOInh6mii0zN&#10;QbMYifjGY41cwxxjvV7Ux6kmKMrgnOby8gllmRkPW7p2TUgHYpR9UGtFCrL/nq064rIwhsx3X37B&#10;69ev+ftf/JyPf/wZH3/8Madn54QCXdfK2k0i/BdDrEpwr1f5+P7+Yd80o+5NQdWfMPzMVTuv3umr&#10;JpRyGCPC4VLk/M2lMIeAKZowhprfiojIW49WQsYcx4mmdSxhJqAoYZFr1DQ4Z1mCGO2lGFmUQnnq&#10;etMiXvUtq/Waru8Z54U4z6SUxYSpaSl5JKbENM9sGk/TeGZmwjyjEUOJeVkoSqGN5fZuyzJNtG3D&#10;ycmKEBaU1lzdXGOso19tKEVE9Vpp6RXNC13TkYusV+Ucu/2AM4bzE+lfGC2k2GIUT58+ZV6kXm37&#10;BqUUS5A+aUwZSsC3Hr+IOCilSAyBeZrue83HurNQpO+VRtn3rOX29o7zS1frMX9/TXMp5HA0r+wo&#10;SH9q3a/I+x3fvXyJomCsZ5wXVMqEWNB1UimEWM0/NCTu++f5KIbPiZQKKal7440YhNKuq2lUDAFV&#10;15FCsd6sUdUkpeRCDomkAroU4jgJ1b413N7c8utf/4ZlHjldr/gf/vwnUMSIJqPY7Qe+fvmK1cma&#10;pvFoa9icXdD5hqIdufb1lyJiM2stUN9LLXupKoXDeBCSvVL3Zk2m7qc5yzlWouSn27utnNkx4dqO&#10;9fqE1foEbRQhyutBi8GJOxJicyGJYwyaSgR2llXbs2xWtI2nbz3zOLBMJ9z0DW/evuFwGJlzQuWI&#10;1WJuoayjoMGKODcj/TnnDH1/xuXlKfthYLcfq4BLDDFvtnfEkgk5c3tzw3AYSUlMI+YUOIwTh2Hk&#10;9PyCpunEiClFdlaz8p6cVqQolN5vv/mWk9MV/apnmmearmeOI1pLzTSOQrPXSswrXOMJlUI/TWJM&#10;J0ZUuZo55nuToK7raGotP80LYQ41f07c3t4S48LJyYacFyBzt73lu+++w1nHyXpF11nGeeEv/8Nf&#10;81f/6W/57Mcf88kPP+Ff/cu/4NNPf8zP/v7v+Zu//TvevL0RIwDjKgHZoo0YxmpjsFahVJb7J9PM&#10;EkZ+9OmP+Pyzz3j79g0XF+f4xt3XBss8sStFKMEFrNLYksjjjpaeD59f0pDQKTCOe6Z5RjnDnCKr&#10;81NOY2Q7jdzsbvi7n/6//K//y//M+aYlh1AzUcUwjSzzUHvkkbZr+fD5c1qjUXGW/SZGyWWtJqHZ&#10;XFxwfvmY333xBefnZ/R9Q0oL45R4+zYwDjtKieQcyAl224FxiMQIjW3pulXNJ6R2CfMiZ2jNK3e7&#10;PdMyMS6L1HVH8yljxPyiGnNKq6ye8fn7/M8oTcoZLQ5q5FTujSeUlnwl5UCIGWMj0yT7cL43+0y1&#10;pir3/WXjGrSKIqbOmX1ZGA6DmHw6g9FOcgQtuVSIi9wzKAWTC03j5QxNmavrW7RSNJ0Qvh8/esxm&#10;s8Z7f1/vxSWglSYXxbxExmmu9zQySoGztvbF9b3hJUURwsLbu9v62YjomsctMZOQe1XTPN9zoVPK&#10;tCdnXFxe8t577+Ncw3a7Z316yo8//wzbeDanpzx77zlNu8Zo+O7rl+jxinLY8+rbr/DescTI1c2N&#10;1GEFUiqs1h1JGlF8/foVwzjwu6++ZL8szElRnKNoMbVtfIMxmsZYTrsWZw1Xt9d8+eqKl9uJndHk&#10;BiyJZS6sTut5aEX0v+p62lZqpJwSxjihwtf8CyTnmqcJsuJX//hbXr19zdnZJTFkurahaxzD4Y6r&#10;q1e8+OAHrDdidOMaT1aFw/7A1dU1v/ndb2iMY5kiJycXKGvYlYwvYgZ8ulrTth1/9+vf8svffElA&#10;EZeJVjuc0dVATsThR8F5W4W5uhrQemvvjTZ97XdmMjlGtC44rWicpvGaxhasSpAKRWm86/DWskyL&#10;iI7LwBwD77//PmfnF9UIXITF4zDx+s0bbrc72ral9y1t7cU754lhwSiFcwbvHd4rgvekmFAatNVA&#10;QypZeiNtc7/O64aM846nT59yerJhGA7kkglLZJ4jaMPL774lxRmV6/mec61n5WxPOWOsr8YnmlwK&#10;u92WcRjJOUHJUuc5xzROWK1IYSEtiZIWnNa03pOS5NYvnj+nKEWICest87IAhRgzvmiMFcOJUM1s&#10;Y4oUq3n63lPappFzvu5D27st4zgx7LfkEHCNqwYc6d5A2xhV+9eFeZ7E6KeKrTkabda+Sy5i9BVL&#10;xnhHY8WsRKsCKoMzuGKJ08Du5prDNKGOn6GmoevXrPpW9getMHoDOYrpRYwc7gbGeaFNkfV6JTl9&#10;EUG+KoU0L+iUUdbhjQPj0N5yci7GBBe3j7m53TKFhVgWnpycsTo9xXcdh1HufSxtA0XjjKNrvLw+&#10;pKfeNC1YMU7SRvrZhVoXFkMsgcP+wDBOYl5qbQUMSM6jKlWenJmGgZyk99g1YmairORWWilCDBgU&#10;1tljqUqeR6ZppF+J8WJWYjBotCXWvIdjrUetY6pgXboKutayhRRSNRQJWOvRxnJ5fkkpmbhMYnSW&#10;pNcVFrkvSTWCLBRKKCxK+mMpFMgFbxSrpmfVSA3aO6ntW+8fBnIe4iEe4iEe4iEe4iEe4iEe4iEe&#10;4r/reBDAP8RDPMRDPMRDPMRDPMRDPMRD/DfGHxPY/5hm9KfIVsfvZ8Fm/cHf5SxC8uPY9nH4UP0X&#10;Hu/d53EU9H4vqucd8tv3v+Pd51FyxjlThT65uvbL0Op+L8MAIl4XMU7JCe8dOSVyHUDIVcBSckZr&#10;6BuPZUUMgWEY5Ma20eJ8X2RIHoUM5xhNQdH0K+aQOIwB37S4tieUmc3JCWfqlBQirW/uhVvO2fsB&#10;SWWMDCNRUHWoDSqxUYvQLlc6iKkCCxWjiBuNJeWMUoa262XoIwaWsOCrGP/4XvmuqRRBQ0yR27st&#10;m/UKYxQ5F2zOOGN58uQJ4zgyhghjQKuIKkIqttU1HiCVxLIsOKtRRaQPMQSSKxgjQ31WKV5/9QXf&#10;fPEFm4szPv/8J3z8ySc0XSfDujkT6kC60eaeHllKka+RP0IjksHzGCM0jmke0c6BLqz6nsvLS7Z3&#10;BxHI1EHTIhMsaJvvKfPOGbRWWOt58vgpUx06zDEIpUjXAXUtA/673Y6cM9Zpnj65oOsa7rYHxnFi&#10;ngLGOjJwe3dHUYrz0xPWXUMmCXU1JZxzdE2HNkZeRxVheNfSugbvhRgcY+buVjEdBhkmWWZc0Fhn&#10;cVpIqU4pzKmIgo8DGZSCKul+gK5kIa1aI+SAkmTwXqnCob6e9XqNsSJ4NMZwOBwgZ8Zpks+EFns4&#10;2MAAACAASURBVBLjkYJ1FMerLGKWnHId8hPx0TIvQhIoVYw3L3jvef7ec7755iXjPCGjp+VezHoc&#10;XD/uE0cavbEW562Iwe6H6g3TEiqZMrHb7tjdDJxfPhI6QvKEvNTPwop+tcIqiMtyv6ZijJRKtlRK&#10;47ShpITzlkfdBXNIpATn5yvapsEAptKkl2VhWiZCzjx79hjKmhxnVEmArOUcIksu7KIQwwASGesd&#10;jXH/H3vv9WPZltzpfcvuvY9NU5VVdesadt+edmyORICC5l0Q9GcPCHAgaTScHk43m22ud1W3TJpj&#10;tltOD7Hy3OoZ6mHER2YAiURVumP2XisiVvy+H7d3O6YY8c0CpR2u1TgrLsoyAJNR3hNHEfnELI7n&#10;jXO0ixXNYo2KEYKAIJRSbDYrVsuFiIy1ImklA9il4K1BGXFbDhSyUuJKXzLkTEiTCCdSIqF5++oF&#10;KMM0zfWat6w6y/nmPRHpVpH+cd8zTTPTODAMR477PfsdzP0Bbx1WO+Z5Js4z0zByfXdkmAOr9ZLV&#10;sqMxHuNl7Sq6Oq4ZDZoqhnJMzjLNAa0KcxAxSuusuGaVjG8afLfkeBx4++o1169fs1guuXj0mJ//&#10;4hdoBRdnZzy7esxvfvtbPvnsM3n/Dbgi17H8LS+C0hAJYSZVV5emaUi5uhHFgGtbdNGoLG5yKaV3&#10;xNi5DrE1rNYrnHPsdhHtNO1iyTxZVus1Z2drprHnq29eM47fUep+2bS+DsVH3nv+EZcXl2y3W7qu&#10;49e//jUff/RjjNZ89cWX8lgPR4FUOMc4jrRtK47w/YAzhqYTd+WUIynKAFQIQYbTFLRtSz+M/MWP&#10;/oJnz5/SLhd0nSenWYQzjQwJliSPaZ4Ghn4Q4b4VEAdknNXVSbEwK0WYIi+++55x6Pnsk89ompau&#10;aWRY7h1B10nU/u7A/Dt5x7sQnvt49//uvwfE3U8EFgmt9ckVTfYNgVyM44yxlg8/+pDn7z3n/aeP&#10;uXryhJvdHYfdgV//w5d88cln3B72YJQ4pHhHs9gCipBENJyiuGMabbm82HJxcc7FxRneeY7DyDiO&#10;7Pd7vn/1knme2W62fPDBBxwOB+Z5Zp5n9rs91hiarccag/cdxhj2+z0hySBfDAGrHZ988jkQubx8&#10;Uh1iFf1xJqaet29v6YeJeQ7c3Rww2tK2rjrJO4qS11WcOSMliaNWNWWq65NiGgPj1PP40VOsdbLf&#10;xYRzHutkAHl/2LPb3bArinmesUaLoMkZPnj/OcfjkZcvXnJxdsbLly/57LNPGfpRgDLG4JQMdxoj&#10;Dl05JwGr6Hu3QBm6EwNz+T8NUMVo9+93vne1M1V9rGT4mTokXpKstcZZQhSxpjP65JDdNi2qQOsd&#10;y0WHUSIOa5xlufBMw544T+KepxVpQhxbjcN5z2K1ZrVYs16uKiSioDScX57z5MlTmd+0luVywdOr&#10;KxrnRYShNL5tJH9TAiwahoFpEqcyBegqkkm5EHOoTstJ9ud6L8+RKjhxOC8AIBEC6hPcQKkq/kWe&#10;Z+MMVV+GMzJs2a1bVIUMiJtbIE4RcmbTLSgpEYsRB+SmwTcGhceOmUZ7chR3pPPthpwiIQcZp4wi&#10;cGy8O+3nxhhiMtgY8UZyr9wPFK2IURy8lVYnJyrvxBVeW7mn85QxyWK9EyGdkpylsQ5vAyUXtLEC&#10;pJkjh5tb5r7BXxqiCRz3e8iRxlmclQ/JAx3L5ZKrqyt2+z1hntE6Y6pb7jgcydajfYtSnrZtOduu&#10;aZyvNUU4DRynlFgsO46HI+M0kVOAlFl1LRrQNVd7dXPNGAMYy3Il9Y5xFuM7vPHopkMhw9uZwlBz&#10;f1PuxfYy/JqngKp1j7EGq8UN3tTPqEK37AjBkO9F1TEwTXMV1yWM1lVork9iDaMU3jhyTEzTiM1S&#10;J+kwsjTQdi0L69kde8I4MpbMfrdjmma0FnHRYtlWYV/GOoF8dIsOawXyJZAjEc2aUrDl3mVUhBGu&#10;iuByTjJIHGN1lleSj9V1iwIZUNqQC4RcGA89Z5sNTbdEU124oOavIhbR9ecFqqIw3jPPUjelMHDM&#10;AngyRkRdzjtKksFhXSFOab8XSW2SAeH7PJqUMNlJDZISaQ6UKKJKY5041Gl3gntlQBnZQ7VS9GEW&#10;MFQFroWQmOaZoR8o9TFba9FGVZCKiM90hap469BKMU0jJSUCGq9rzag5CQIz4ormjKZxDmUMxjly&#10;FbejNDnLAHsoijxMGCMii8NR4BVaZZzvpOZX4lwqhu5ZfgeaOM2y52grzpZzYBwHEe9oLQCUYgkx&#10;MswzU0wchpH9cWC72dC1Dd5ryYOzCJjmOaCUom3bU+4Q51ChdgalMiVmXONZLxu61qKKiG0FEhZJ&#10;RfaJME3EGPG+kdwQhTKGgoATmkbAKuSC9v/jx9C28WiTiCqcnMlThpgKDg1lRjuFUQoTFVHdO+e9&#10;AwE8id7vvcrlk7GWmAuNa2kXW8LtjYAgphntPetUMF727ykkDseeoR9YdEt2uwNffP4l77/3DOs9&#10;1hqsNzhvq9A1cn27Z3/sCVlgaI1vcFZX9brmbLMmpoTRjozGeY8KAsHSaLkmtCZnKEpqXoF5GKwx&#10;XF1e8urNW25udwxTBOPY3+7Znm1RTqGalrOr9zh7/JSi70XDUrskVDUJLyfg4J/3orKAH7hfKn5w&#10;L1ZGn/LQXMoP0JwqdNalVLiDll+bZU9VSqEx93bxlPq1kzNy/kEofS+p11UEL/0sgZ1opZhCRhuH&#10;UgalLL5tCEpEuinNlJyIUfbFpmlAa0IKzFHhokUXjXVOaksje+00jtze3nFzcw1K8ey9pyy7Fq0K&#10;3jZVMBFxzqE1hCQ5RkhF8ildRHCtDcYEbm73vHxzzYdtS2fd6T30FdooILAkdbTzTNNMKuIorXIi&#10;V0fH29sdi7Zj2cl7llJEZYEOFTQhQ46ZkibmIL2QXIoIgK2CbABxbxQIQkAby2K5Zsow7G7p+4Ew&#10;e1bdgkXTYbThcqMZ58DeDBznid3rl/zm7i3fffEnfvbLX/LBX3yMWYqDrrIV6CcJFuSCqdcHuvZG&#10;uRcry/upizrtQ5XLJOt6kb7Iqdd53/fMkEOuEIDCFCaURuq0UuF52uK8Y7mUHgY5k1Kg6Rr6/Y5+&#10;X3usGkyRXkqhsGUtkMgiOXJR4iRsdHVL9UtWZ7ruUwJ1CTFwPA4sN2uc0ShlocIrUowVSJUrZKwQ&#10;o+yhy+WStvP0/QRKsbs78P3Ll5Qc0E7TtC2L5ZbV5hytCjmM6DnQaM3bcWSeA+ucydFi1wuytdzs&#10;d2w2S7SzJwdwVzxXTx7Rj5P0WUthmAZUnLFK6k+tFU1rKbFj7geBl44TUGRv1xqtNCFFEgVjLYvF&#10;kgIMU+Bmv0N5z3K1ZNEsBBKVMsTMNB5JSkCWaMNqs8Faw9l2w3vPnvPV11/Sz5EL61i2/pRb51IB&#10;DxXaIn1nyVGpUK5Y+0lZKZytUB8UKc3YtqVZLVEpMw6jwA6h9kcS8xSkx2I0Oczc3FxzdnaOc5Zx&#10;HPjDJ1/z7//uPzLFwNm6pR8G/uoXP0VTGIaR129vubnZE5Jie27wRaEQIFuzWJGVYn840A/Hus+I&#10;MLD1Dc46Uk7EFOjHnr4/VnFeh3UO66T/SJb7o5RCCAJxcM6TSiYXRc6RGGfatkEVC7mc9vdEQRvF&#10;D/gI0MqgtBKBtRbQSusfces907ymHw4oK/1ho28wWjPME1OQPFoZMMoQi+ZwHJjjDEiPzkXJp5rG&#10;QYFhnOinAZMjC28IRbPQBm81d+6WYZjQ1kEoIr5MhTffv6aUzNnZVnLUkonLJWOYefLee5xdXPD9&#10;9y+JMbLdbPG+RSmLUiNtXe/mEUpKYE2tfwUic98TKxXIYrSWcwMFOQsErW0a2ral6zq8n7mJNzjv&#10;6RrP3e0dcRp52x9qf2SJ95nlYsE8zVzf3jGMDYvFgsX2Cbvdjv/463/iP/+X3/GTH/2Yjz78kL/5&#10;61/x85//iH/4ze/4wx8/59NPvxCYLIV5GgUKV2tbax0pRaz3fPDhB1xdXfHm9Ruub2742U9/yp/+&#10;9Ckxyp5TlAGtKEnq2lVj+dHTR7x3sWVlNDZGchGoRUhyH8QUWaxWbJxnvdqymwYOxwGvNWEaUUvP&#10;e48f07YL/vjJ53z76Vf0+wMhzGhn+Pgv3ufJao2LAW0yIcyErCiuxVWA1qOLC+6u3+CtYrPZEkNE&#10;kaWmOvZYCvPQc749Y7PeYCv8xjUtjTV4Z5iGXq6VXGgaR9tI7/LLb18wT1HgplnqL+/sn+V496DY&#10;EKS+VRXEoqrYOxtLzgKMua+zT6clpkI9S6oCV10hFhDCfLqWnDFYq0k5CujOtmgtgGZdgYHOdhVG&#10;o9DaMMd8EmQXBTHJenb++BFPHp1jVBan5XtQodEQE2GcMAXCPAuEKERCCKQ5yJqvIakiotkie/39&#10;mYOtvYwxHZljIKOJNUcjG8kLYjjlJylLfmidxzcNjfOsFiuurq5YLDr6vqddrvn4lz9Hd5b1ds1H&#10;H35AKAXjFYfba+b9DjXs+P6bL3jz9iXL1Rn7mz1T3596Lc55ztZbLraPePn2Df/ln36L8Y5hnEkV&#10;lqiNhfsaTcG6bVm1HVYrXtze8ocvv2VMkIwRAKEHpw1Prh7TNZ5lY2haR8yRtpH3cLNe0w8jvmnR&#10;1hGSQmtHypEpzMxZgLurRUfz/gcMU+QYRrx3jMPM2ze3dIs1282SZ48fsVxvUc6QKFzf3fHty2t+&#10;/Q+/49mTp/z1r/4txMzb16/45puXmBy5evyY7eWWr65v+Nu//y2jBqwW+pnSKC0gvFgSjbYYbdAl&#10;01gR6peiaF3DqmvpvGPRCjgl51R7SAK4IWecVsRxDw60U2QUWVsKnr7fMwwjoWRCKpTbHdMU+eCD&#10;9znfbugWS7yNGC3nCOM0MUwjO+NonMNZzaPthoV3rBqPtQXjClkb5pQoSqG0xXedAFSy5FsxCTxd&#10;1q96Oh201A8KvG/wTp53MUp6VtYy9iNv3rzhbr8DlPQkkf4i1vH46RU5Z3aHA6DoNhucc8yTQIiU&#10;Uvim4W635/buFmsMq6aBHClaE0NiHAREvd52KOeZU2Zzfi7CejLTJOBNFMwVsiG1kMA2D4c9JQW6&#10;RmBvRmmeXV2hlWK32wlsUGtSyRQVIUVyhRzFWDDKEecAMVbgk8AQTO2/xhhJMTEivei2a9Epyjlw&#10;SHImrjRFSb2kcoQ0MfSB2TjKErSy4uTureStOUPKJDLdakmzWtIfBu72B+720mvIKda+qCVVmHGI&#10;Av6wzlf4tvRyf/6Ln/LRjz7izZsb+n4UF/WcoIhb+zBNWC956hhmtNeYWhPa2tdZLNfEELi7FVBH&#10;t+xo6/lRqwzOeZarWM/8EtMUiCnRLWRGwForfW2lKrxHekUxpbqGVwgSFQzgHEZLfT32QQBoRmp/&#10;AWopKFmAxhVgEoP0wpQqlBSIc5RaxsLMJD3omNAFShGBvjZWelNkpnliGEbGeWIO8vhjTFAiYZoF&#10;2N8tUEj+DZrz83M2Z2uM1qSQSEHq18br05nwQzzEQzzEQzzEQzzEQzzEQzzEQzzEv9Z4EMA/xEM8&#10;xEM8xEM8xEM8xEM8xEP8C+Ndgdk/J3YHOaD9bx1Z5fv/bOb4HVG6OLVrLSR74CQGvRcy/fci+HIS&#10;u7/7+3/4anVrrw5VMuhmSDFi6t+zxqDsvaguM08TU5pJ1eFKaXEADNUpqeSMswatQBfNHII4Fnih&#10;unvnkSNm9Y4Tm0JpOVyOea7PEYxtaLoVWWmS0izXW5pFZrteQx3+0CqfBoOM1mjnfnAUKzJU4b3H&#10;eUfMmbkOQN3e3GJQpwE313iGfoAsnoU5ZVKBkkoV6YsLOkqx6RbivF0KxhpW6zXbs5lxfsurV6+J&#10;QYYQZZA3i6vOYnES1pfMyYExK3EtFzeoQtO2GCMuDlor9DCBmik5YijYEmg6R/v4gn4KvL675v/6&#10;D3/LV199wU9++lOeP/+AbrHE1sGtlDIhxB+uxXeuKxF9yGtljGYOE433lBKrWMVzfn4ursVaM4eB&#10;ohLKGlJRKKNFcMAPw2LGFKwSEV4MMxoR04CIbHJO9H0vQiBrxMnOKLqFw7oLhmFEK1vFRRMpJW7u&#10;DihtBCygLWgRzBht2CzWKKtQOaNLwSmFt+IMrzWgG3a7IzkFnHd0C8dyVZ19tBHRr7ZkYzCuqw4P&#10;gXkaCaEVh1trGevgfE6pugvIYIGrIp3D8cg4zxhrZCAJaLTCWkeO4ugSwr1gQwQ34jAiQqI4zyIm&#10;qkJ4rTTr1YqcRJgublEy8NL3PSFEXNOIqLAUQoz4RpxM+nk+iQhkMF/EWSn/4PKslZK1RsEwjoQw&#10;cfPmNce7nhI016/fcvnoHG88yXcYa+jaBcZ6YpzJ8IOYtqg/c5W2xpMSkGX4Q+VM6xuW66UMZOQM&#10;RVwh97uRu/3A7X5HjBMfvPeERdOKu1AVP9wP+eQoIqZ7V17jLM0UMH5EW48qlrZb4BYNxssglVYa&#10;5xtKVpRFZHN+zpzEyTfMgZgL2jm6tqMrMuyy3QZxKQ8zaZ7kceSAIUPR4qZbV05dRSPaeuJUhd5V&#10;mGVSJlNIURyJvLNQNFoXFovVyb0FXcirhni2YRzDyY3z0B/Y77c8ujjn7uaO/jiy2+0IMbDoFrSL&#10;LUVb0FmEiMrKWl0yJZb6Osng5GazFsdhLyKqcY6YO8OhH0TsluR6yEWRisJYL4NHCIDg9csX7O5u&#10;ePnyBWdnW376s59yfn4mA2de0bYyrN0fD0zTRMniRr5er/GLBdoYxnkipYjzjkW3ZJ4Dx6Gv64+s&#10;Ee8Ksu8/hrHHGEs/DCilWCwXmLVmvztw7EesbxjHGdssWDXiSGeNQSktg24h8O033/LF519UwfwZ&#10;aMWhP54G14yzLFbLkzPSvUP9NIqD5P39OsVYXydZn402LLq2OpuOdMsF//Nf/zXtssO2jsuLM6Zh&#10;oJQEZFKMWCPicq0dRou4OucIysrnKtiJIaG14rPPPuOwO/LyxXdMU6Btuz8D4/wAw9EnoIastT+8&#10;lvf/vocLvCt2v/8Z6j0dQ3Vid47tdktKiePhQAqBRODRk8f8+Mc/4vLigrOzM1brNTFErl9+x9//&#10;py/58rtvGaZAigmnDBdXjwkpcDgemJOIeayVAblHm011onR469huNzSNJ4aJ29s7hiFgneNuvxOw&#10;hxKn6LZtT0Lge/f31jcnN/jlcknf9xyPR9bbNefnWzbrLVY34ko7DxzGA6/evmHoR1IWJ0HrRDSp&#10;MTx+dMU8z3jfyKCfVSzWa4wWwfkwDIzDWAUaIj7PJXN7e4tzlvV6zdn5luPxeBL0xhiIca7Ozz2b&#10;zZbNZkMpsN/vGIcjP/7RjwDFzc0tX335BV9/IeIzaw3dojvtIZkie0bdi7T5wT2TUjBK13UqV/fW&#10;Up2t70EJkneJ6IiTwDvlTOMcKaaqS8sClrGW1jhsu4AiLqVdt8B7cTG7H4BVRUTKXdfgtNxbtmkZ&#10;6/2eCxjVgHZo5Wl9x8XFGevlAmOgdba6HBXWiwWtM2xW8ndyLJiUcYjAMI0z/TxiqrAOwJvCnEXk&#10;rLRDGxEQaN0yzxN9L3uLTkmc4FPEWlM/O8mISzm5NnpnyGiKk3xB5XgSAhnv0EheQBXj1YwWVWCe&#10;J0pOGApnqxXaNSjTkI0mlIjTkI2lhIR3jmXbYrWmW27ISu7VOCfCOIuzkdYMw0DXdeQs7mfeFKZp&#10;yxSDbFUyAUxOkkcsOo83hhzF/TIncVFXSmONpWlbgV3kTAyJJoqb1vWLG/aHQUSFwNu7W968+r4K&#10;aRQq19zRicg+Vaffq6srWbd7gU6EeWAae7x3dE3LsluiNxozalrvUMqfnH5TDNX1UNxNKVnqBSUi&#10;Pac0aRzZ9QOhFJI29NORcb5hmJKAV6pYbbVYs1ou2W5W+MZhsyOEiTBlYpTB1wJMk0A0YkqUmuMp&#10;YLlY0nUtbdtitMCVnBO38eM0kHKi7wc+/eSzuk443nvvGc+fPcUYI9AuY8F5wjTXez+wbDwpZjon&#10;wmptPdYviUpxmEaBRJRMLjCNgd3tHdoIOEnV/PIeoqQKxDooO44DrXV4K2AWqw2N93hv6/2h0ffp&#10;l9YV/iGihxhm5mmU+04Z5lw4DAO7Q09M4nZ4dn4mrmiNZ71eycpS6vqjpOajJPIpM5J7JClFVoVU&#10;HWBLund6K5QiLlUlF9IcZKi6SGVqlGaeBxGrVZjHqXapr10pmbmuManA1I8yyJykwp2miRgTztkq&#10;gFYnsbAxhrnWRnIgaquguzCO8wmCs12viTEwhxENOK3l+VmNtvI85ySC/GxEdDCOI65ppJ6zjpwD&#10;ylhyKXSNp20LKYsT5fF4ZBgOGOdovYWSoRip11Ihloy1tgIQQGVxmEs5Mc6B29sbpjlKfl9zklIK&#10;xnucUozjxBxmQspM08x6vWS5aPBOC8SDUl0P/amnMM8TkAlR6mCDQG+MWA8TQ2CcZnIUZ2BnLMpo&#10;+qEXp2AUqcsVvOWx1leRqZL7Wytipi5W/2PhvCVpyV9SKWhnsNlXIFCWfTglTM2RBDCnfhDBFxFy&#10;vtuPUdJcEfGE0njrWS473rz5jtubzM3NWy4fP2XdLmjaBqsNq+2W/e4OawzWGs7PzxiOR27v7nhy&#10;dcVyscAZg6vX5nEYuLm9ZZxGcJ6u66TWnGWf6dqWnEcKimmcGcPMPI+oWQScwzijFPimQWtzcmE/&#10;wRNrvrdoO3o/YpsO13S8uXmL8g6/XKIaz8XTJ3SbDTEnQq1NUxWnZPgz9+3/tq8lAgz1Zx/3+ed9&#10;D+oewkTNHbS+709JLnISwZ/6Ve8AGKsj7z8XJ8f39Of9tXvQT84Ja6XHEONM4wWUok7vs7jvUaoY&#10;Qt3n4T8AgcT1TwQX8zwDmmkOHPuRbtHinECHrFaydzqHDYGUEmEOpNpXUeo+LxcRrLUOpaUrc319&#10;w2rR8fjqMUWF+uylbrRGnKGddRjjiCkxj4MAS3KmAHOM5L6vjpkJdSysl0u8NRStGSe5J3NKRMTV&#10;vmsbNCK4yCmTkJpUAynMAoeyAv1oGo/3Dbd3e+Y5sV7PdG1L4yxtY7FWC6TrIOJ51xjC/ob/5z/8&#10;Lf/029/w0cc/5Wc/+yXr7QWukXwqpERW4o9oar9Gao586kT+c9ccFVqh7puV/DNgUS01vrGufkSK&#10;0iLsLyIwd0pzsT3j6iePSWkm5chut+Pu7o7r62upk3KCnPngvfcgZaZhjcqFkiKzklwh58Ry2dEu&#10;OtIYsbmhkBmmuUKkHMpM5FzwrcNWoKg4jMs9YLQhq0woiZQzzklt2SwX0ieykWke2R13cr9M0g+N&#10;MZ7gblqBUqX2FR0vXnzPdbhlu1ljvYBAVcmo6mhbUqREgao451goRVFaYJtADgHlraxVMZ16L1pL&#10;77Ugeca9C+0890zzjG87jLEsFo2ASrsO17XMCfJxpB/DCdhjjcW1LcN+zxRmrHecbbeUlCkh89OP&#10;P5beipLr/+zijDJHgWed6la5o6d5EgEVE8YaAYFZR5oLc8gYU1ApVejUfUYi/e227TCh1vfTjNGI&#10;oM4YsFZc3Qv0/YDC8Nk33/Hv/+7v+OLFG1TjyR5eH4+8utuxbDykhLKWy8dPePrsKc4J+EJgQEBO&#10;FchVWC2WaMUJTFUqtIKSscDZasHCG+7udtxc3/L9y1csuw7vHK1zNN4LnE5r2q7DN41c5/XeNtZR&#10;igi6Ukr1MKGgkz5BMKUWqu9pdRY1yiCKacP5xUXdy480bctmvebp0yfc3u25ubvl5u6O3fHAPCem&#10;OBMzHPcH0GC95FSpCCipjPPpPTPW0i50dQSX6FpPYyy3d3eMIZKLrWcbDmUgxpn9fs88i2vuZrPh&#10;/PwM4x2L9QbvPU+uHsk14y3HwwhKcX5xwddff41vPCBreQrhz3odlELbdThnMeaH3knbNJSaN1gr&#10;veic8w9nBTX3vL29RWmBIp5+rxIBIvWspijF7nAgA5eP3keVzJ8++5p/+K+/4cOPnvNX//Yv+Xf/&#10;y9/wq1/+JX/65DM++fQLvn99zW5/ZL1ZYoU7i3CFTe3DRz7//BOByGjN02dPaLqG4fYOEx3kic5p&#10;Nq2lc4b3L894frFhbTWtUqQKDSy5YKyHKthTShGmCactG9/QYLAowmFgXzLvXz7iqy++5I+//Uf6&#10;/VFyKw0//tGHbJ3DBHFkDyEQMyjn0daz3+/45a9+xeX2nK++HKVmLIUwDLReILR+seDlixcYo/jV&#10;X/4c7zx/+N0/UsKId05q/ZRIMZFjwjeezfaMlBKfffEFh/1A23SkJC7iztlTnlDIKCPC8cYacQ/O&#10;dUNRql6LhRyzQBq1rgAu2XNz/T7rHM47Qiq1bpDXrOuWFTSGwElIAqvJpYIYPSUVgXlUSO/9GcA4&#10;jwx9T9u2WGMEL5QLXdvx6PwcEMfpMEtP1WpDDIkSBYaxP05MIVbX90KKkZwy07FnP07048zU97gy&#10;sVouJb/PmVzdzUVgLHXJXM+KUhYgBPe9DKXRzrJcOlk7vad1ls1iRes842FG+5af/eVf0a03nF9u&#10;ef/5s+qoPXG4fcP333yNyom72x2///0fUUWz2x25vbkhzJGSFd61bLdrLi+lF/TZtzPDFMkRUtY0&#10;3UJEqAq8lT1l0S1om4ab21u+u37D2+NAcA7derQykBLewS8//piz9ZJOK4Eipwll4HZ3Q7wprJYr&#10;VssVvu2wtmEYRpRxzPNUe8KF87MLtttzvvjqa16/+hrfLrDOcb27pVsu+Pij97l8dCECZC3QAFRh&#10;d3fk88++5N/89Jd8+8037PoRpxWvXl8TpiOPLx9zdr4l6cLf/+MfOKYkuYARkFDrPAawCqnprWXV&#10;LbCminmNFoiz0ZSU8Laja9sKpb6HlAuwueSC0YrGK5yWXl8/zqSimWJBaYNx0strlMG5DpXhxVff&#10;wdPI06eP6FrPerlg0Ta8evOG/fFImAZIgWQN5vEFxlsiCa0si6bjcDgKdG6YRex+u6NpETPdjwAA&#10;IABJREFU/cnd2vsGpeXsTRvpWygKrrGkrJnnwP5wJFUI29Nnz3j06IqcEpvNitvdHcvlkqZp8N6j&#10;rSWkiKm9EPPmLSiNdQ2unt/FeWacpEdVMW0CVvANGkt/PECBY9/z3YvvuZwe8d77H+C8J5V7SKzU&#10;YSEJUMR5L/usMXjvafw9/EKf9mNdQXjGGjarpQD3vGeaJw7HI/M0o53AyVEQ7gHsfc9hvyelRNd1&#10;bLdbtNaEueb7OdO0HmcNY4yyXpYKd7GmwugVy2WHNgqtBqY50R8P9EOPazze1x5nyjS+EYBfDyFm&#10;SkoM4yS9hiLXUde1JAyx1LokZ2JOctYeZpQ2OKfxg8AGLi/OuTgXwEusz8vapor5JWdtGwERlZxl&#10;va91pdZw2B24ub5mHCce6yuabgFa+jm67uvzJOfO9/0Ab41AO1rp5WlzD4kV2KICYpCelFYapSGF&#10;wBiDzDJogb2iFOMwSN2cxJneWCv7gL6Hx8myOc9yXkl9HDlPAtBCEYIATryVeYick+RgRuA81hga&#10;19A0HdoaUsqM40Cvj8QgUK/xODDHyHq9BqVpmg6lYB53FWAn5gIh5YeBnId4iId4iId4iId4iId4&#10;iId4iIf4Vx0PAviHeIiHeIiHeIiHeIiHeIiHeIh/Yagig1BipnVvY1Tdq7SqB9H6z5xboQ4eU7+3&#10;HrCXKnBV7wz/3//cvbD13Z9/9+v37hXvDnxzEkj94LQEVPdPcdKKKZLniUXjUSqjjMYoBcpWwaMl&#10;hHBy17XGEkOgpIx31Y0TGW5tvK+k90LXtmijxJHCGqxxIp4liaiZTMYSwv3BdwJdB+5TRltH6zQh&#10;RKwq4gTgNKokQkxYLe59AmaP4uaRE03j8M4xzTOaQs6GcYq8ePmK9XrF5eUFWyfO2ClHyizDqqpk&#10;cfvNiZBETDrtj2jraRcLGaoPmbbrePT4EWOI7Pd7pnkCLcOWMWpsJ6KmoBXGeVrnoHg0mRQmYhaB&#10;j1YGkwvaintH03i2ZG5vb4glo1ZLwpQoOtJYi+8smiXDnOhv3vK7//qf+erzT/ngwx/x7PkHLFcr&#10;bB0UmueZWNIPg+paUVTBoLGqfhRD23ToEoBwEpUvOydujlMip4I1nmIMaH0SA4oIOzCFhNWaFAJ9&#10;3+Odpeu6OrRbGIaeearD2TLFS44Z7xsa39C1Dc41UJDhmv0erZUI4lOi9S05jJQY0DnTeUdCXNZi&#10;znjfyodrcCaR8hGroV2IY4TyVRxfB5uhMOcMRlMKNEbTGUOaBlKQwdOcU3WJUXSLhdwLpWCcgzoI&#10;r5Qlhchhf6RtG0x1HGq7jgxYY5mLOLrr6g6K0sQY8L6hXRjmeaY1GmUN1je0c8Zoy91+zzAMhDST&#10;psDNjQzG2ral5ELrvTwGwFojzq0xnlxtUYoyiRAvp0zWhYLGWFkDAoXr21tevHiNVh6DYs4zeqc4&#10;22xYLNdV0CAu6ORYHfhAaXEukGGvCuigYJwhR1kfck6M/ZHVZom24o6cUuL1m2uur/c425Jz4b/+&#10;w2+5u7nm4794n82qI8eILppcB/VklFcRc2KeE7ZoUhrQ00zbLXGuEREeBVWUrE8q07biLK59wzBO&#10;mGLwi4ZJT0zjWGEABtd4rHOEeSJMPWOc61BhQBUBOwQgZbBOYZXBFE1ChoXsag3GEDP4ZgFoDoc7&#10;Dvtbcf6sa3hOGUemAXx118lUgetmQVEL+r5hd2xYrRcc90s26w2317d0bcu6X3E7zcxzOl2DMUZx&#10;nTWQp4lpHhmnmWma8dayXCxQVhPmiRQSXQisFo8ZxkBImaEf6IeRcQ6ytsdITDIAdO8+2vc9//ib&#10;36AofPPVlzx//j6lipCtNxyPR/Z3e66uHvO//ru/4eLygk8/+ZT93Z6mc7x5+5rbmz0lZVrbiUNN&#10;COJMXIXX97uW7ElVFF8HO2MVog99T9cuODs7I67iSew19eLcnGUElZIjvmkwTUvRBuszx2HkOLxk&#10;uVpy7AcRNbYNYQ74ruXy8SMOxyPffvMN8zyenCnFcdoxhUDIst8opavI0LHf3WIbx//+f/xv/OTf&#10;fMzN3S2LVceibVApoLUXp8MqZKSI87CzFqM00yTiTxmkFrcmEUFfc3N7x9vrG7766hvWyw5rZN0w&#10;77huyqZHHVpV9WGXOuwtos4QggzVnV5hEVBbayklkUKsgiporDg4piwCuEePLvn4o/f54MP3WSyX&#10;WOt58/Yt3339Nd+/ec2rV6/QKmGMxboOZxzWepx1FGMYh55+FDH55cUFT66uePL0CUobjseevpdB&#10;4P3hjt0+M8+JFy++Z7FccfX4iu1mQwgjIILBpmlYr1fi/JcEtDH1A3OYmA4T+8OOi4tzfvHLn8na&#10;GSPTOHIIA+M4cjjseXtzzTCOVdRhRXxUNN7XAdbq2JhzkHXfaBQF3zgRzdYc6OTKmgrj3J9ckGOY&#10;efHtd6QYCHVAMTtDmGdULjy+fCwuw4iY8fuXL7jb3fLq1Sv2dztSTHRdW9+fKj4z4hSWUhTnVVVd&#10;zKoT8Q+uzwZTrwWUoSCDcEarKvBXFAW5yPWhlIL6XLQuxDhBLgIsMg6UuGh1ztE0nrYVx27nRGBj&#10;s0AW2qbBWo21Gu8Nq0WHbzzKKrrkaLsG5zpxKU0ikGzq9109umC9WpJyYBx6co5MU5Rr4u4tnfPi&#10;6K09jW9ZLBc4r/BehuNzdZHSpWCLJpycRXN1tZf82lQxRk6RGGbCXEgpyhrgLKv1krZpqsuYIWfZ&#10;c0oBoy0JyYVTBpUKRQtYIOdCmmZCSBQF4zjK2mFFUB7GkXl3IOeCbhtxVtLi5KNSQJnCOGbmeaDv&#10;HQUZ/pzHGaMNTdOIZ1HONH6JcQ1hHtgf9yhg0S1RxhCSON7POTAMgwjzVwvarkHINIW5KsqUloFP&#10;RcEbhTcelwxN12K04evvXjBMM/0wMfYDIUzEnOjajvVqybLrSCXz5mbHPEeWqyVv39xwe3vHbr+v&#10;oq3IsmtZdB1vXt9IndDU68h5vLVs12vOtluWq1aczMNMLhlnDFePLrDOsN/tSFNgniaO45GX375g&#10;SomExmjL67d3knMtOrbnW5R1zCkxzjOr1YLW2yqahVTdmqZxZnfYi8NrKWhtKzBEY11E2whK3OdL&#10;gSlEnLHEmue+//wZjx495pvvXnJzt+P67kDT3HK+3VRhZWHRLRiGXgaknccoQ0rgtQcK/eHIze4F&#10;SWnW5xesz85IIC7Sjz2Pn1xy3O1kba7C7bZr8b6hFOiPR/QcquNbZJjkPu68xpfqqF4y2miUFtcy&#10;cpb6MkOYJlKMpzWqGEsoIm5sFw3zrDgcD7y9fkPjHZvNhtVhyWazpWsXpBCIscdZUyEUhVwipTrG&#10;dk37gwC11go5B+IsIn2MqfVuRlcXNfFPLYR5JqRQITkW3zQUrbHeVWGKZphm0jCKoK0XsehyKc6z&#10;98LOrmmJuRDnGes8zhjWq7XUcFkc4WNKUseS8Y0F1UDJzPMoNaS1zPPMGCPZGRamO8FDoGCsuEKO&#10;40icEqsqjIrTVJ3fHco4jAlYo9mulpRcWHhH17X004Sp92KYR2Kt3Y1T+DpdHSoExijLFEf2+wPD&#10;MKG0ofUNbbsQl1wS4zQyxpE+jIDGKU0OE+PNxKFv2Cw7Fm1L27RoU07OykZrVqsVm82WaZoYp4kw&#10;zcwpiuuYEmhXjoEYEgpDs1iQcuG42zGHhDdO6lltKBliziLYyJmSFUkXtAHz/8OgzHlX9+UssIi5&#10;oK3k77L/aZIW8ZK2Ahc55d51mL6ITWitKN4R1CKtkbZb8PTZU1599UfGSWqUOM3sjz2+bXi0vuTS&#10;O1TOfPX5p1hnabxD5U7cM0PAN05cr40mhMTucODQDyQUbePpFh0pJfpxoKQs4CZrsc4TU2G42zHP&#10;EzpFlr4BY0ipnJx/RSAQ0UrcysMsLufWaukzlcw8HjGmCDzDNawvHnN+dYV2TvLkFEHd5w2q3g+l&#10;ihY5vS73KWa1rhOBN6W6dJcK0BJBvgh9T82wCmKxkprmcnJ1FFVzdZZ/txdW/hswQY133eD/XGR/&#10;D1+TXL2UTIozMWgKIoLIMeGswDtSnIkxobRBKak9lNbYxlcHXqlrFZphmOvrAyEIiK5tW3EVRsBs&#10;Pzwec8rh73OxGDPJZnFpj6kKVma+f/WGpltydi61QMk/QC2tMRgrvbGp9kpylutEGQFhDINAfwRO&#10;tcM8eYrfrk+vV0qJOYjjZztMOCM9MBSkIIAAlCLUayjGSAhRHDqVYbs5x7mWu/2BOSX6aaLzhsZp&#10;SAHTaMKkiQma1rNcrRhj5NX1W37z9/83n/7+9/z053/FX3z8MRePrwg5M0wiMyo1R4UfYAnvQkDf&#10;fY/L/XXHf/+1nDPaGHH8blpQVnLLDOF4kB6HccDAOPRcp8SPPnwfpRy+8ex3t0zjWCENhqZbCjAl&#10;Z6zzjMNI45w4YZYMSpOSwTuLXzRoJ32kaZ6IuRDCzDBNsscWxPnXKUqK5MRJsHovPkbBMA3M84TV&#10;cPXokqdXVxyPPd/7V7z6/gUxJZyrcKC6d3pnoWvYWcU0g3eODz/8AKU0MUZiivTjxHq1oFsuEed2&#10;LdDVIr3cYgzjNDEOg6x+ShOVCEdVkXtW1esoI9ANwccUfGNJtjDHEaPAGHF1PY4zxlmM8yeR0R/+&#10;9EeU0pyfX7DdntEtWrSVv228Q1sr1XqMXJ6d8atf/JJpGjCIQHSag7i6V2CsBqxzHCvgwRiFyQZb&#10;a99UDDEUjA4YJ/fnNE8oBb1zeNey2ZyLC+xcnXtbx2q5INYesu88WUFMhevbG95e33Dx6DGjafji&#10;5Qv288whJXbjRIjSJy1Zszm7YLM5Y56OKCuit5IT43AUkZJRtK7DWoEolhSZwyTvv9IVyiF5X/vo&#10;EZ/uD7x5fc3Oei7Pz0iNJ7iA9SK6stZifVN7fOIeLb19Tdu1zO84UxclO102BuUd2jhiiLJHhEjq&#10;e7SR69b5loVboK3l/PKS7dkZ8zRx8Xji0Pfsjgdud3tubu548d0rrt/e1J5Fkb67UpSg0EbhnMcZ&#10;ARokW0AnXOurE7UAtDrXoIri+vZGehD12jFKQCkpS+9inmeO/ZHruzteXb9luVzinWd395YPP3of&#10;o02t9QWK8eTZU+Y58vnnnwsoQlfgQwWPUoWKORc551CKruvQxrDZSP6eoojTUpKezDxNKGCz2ZxA&#10;idY5+r7n/fffZxxHbq6vaZqG1WrF27dvT/Cd12+vefr4ip/94ld8/eWnfP31Sz755FOeP3+fn3z8&#10;E372k5/w4Ycfcn17x+dffMndbs+b168w2rPdnqEQt9ybm+vq1uvJaA7HkY8++jFd85Ld3R15mrl8&#10;csGi0VysO55fLtm2mpVrGA9HxnHAOkc2ECcRbTZG1qRxmkklcDwcUMqSC2Qd8WXB5599xh9//wdS&#10;yjTekVPk2XtPeXa+xaRIo2WNmWMiGwPG8+buwH/+3e/ozi9JSdye265jnCZub675+b/5CQvvubu5&#10;5fNP/8TT956x6Bxffv45L7/9BmUtzpsK9BMxZ7dccXlxxnGc+eLLb5imSLtYo7XBGcO27WpOkrHO&#10;1vtKABioCoHJWWAjMUj/1rmaQ2i88xglfexcIBVFKjDOkWmeMSi6heyz3jd4LzWjCFVnrDM4Z2pZ&#10;oClFCVDq5BIvAvyYEjjPxbNzurZBpcw0DGjXcLZakkNkOM70Yy/XYM6M40RMIrAcQ2Q3TfRVtC4g&#10;kYiOiVQyvmukVluuWdmlnMskEa+m6iifM8xpZoqRMUUyYIyFlHDW0ngBNVlrUEZjKyz2bLWkcw0h&#10;ZqKy/OVf/U88/9GPObvcsF60GAXHwx3H/sA3X33Jpm0I88Qnn37BsZ9o/IJhf2AcJigCQl6erTg/&#10;P+fi8ozvXrzl93/6lJBEkNwuRFgcc8B2nkXX4V1DP078/ouvOA4DwSiK82jXSl9NQewPPD2/5Ol2&#10;g62i05ACKSes1zy7eo9+GFEYulb6ms+evYe1tvadxO2cAk3Xsrs78M03L7i5fsvT9zoRNKNYLhdc&#10;Xp5zebFF68I0j4Sc0Ebxj//0e7Zn5zx77xmffv4Nf/t//ieeP7nieHfLo7M12+0Gv1zwn/7wKX/6&#10;6gV+tUI5B9ZgjKY1BkPBeUPbCkjbOydnatZgrKFxHl2g8yKc1hXYaa3GCpIXZz1WewEcOUVOAr/y&#10;x4HvXnzPenPOYrVmuVnSLhsUApHNqTANE4e7G16GA++995zles32ySWX5xtCirx5c82bt9cC/C2Z&#10;VM9Sp37mOM1QFNa16Aj98Y7dbkepMK2UC/MsQLWYItqIAP/pkys+eP8ZznlWayh5QY6ZcZp48+Y1&#10;b968ZhwnmsbTLRas1gs0iphmCgJ8nkIUWK2CaZ652+2ZpojRCuckl1aqoErGVJDS9uIMcmKxXKIp&#10;XD664ic//4UAdVPkZnfg5atXpJzx3uGMnIfLWaWmWyxkH9Ea7xwpRHKqsPN69pdTJKmCLoU0RdI4&#10;MocZnRIL5zDeMUfpRcwpSa8yJ0KSNWiYJtCKtusI80SuZ5kxwDxqxmHEGoPrPKWoU4/PIOuO1YZV&#10;t+Du9iXXtztiiVJDVxhM4zzLxRrXtKgK5So5gNa0yyXW+QrXEdf3mKXD3C1XNE0rPcaYGMaROWQO&#10;x57WWZw1NL7BuQrlTukHEFYpzONI673gE7UBUxjuzy5zxDeO58+fUxDAVYwF5QV+r6rY3zup4bz3&#10;tYfrsM5jrRWhvQJKljOzOkdhTP1aEmd7lBJQVio458EahmEiF0UuhVjE8V3FQimJpmnxXkT8qa7P&#10;+92BrnUC046xntEavv7uOw59z4fPP2S9qPxIEgpL61oa11K0wnpPUdKnH4aR67fXHI9HAbEUxaPl&#10;soJQM+MUaRrHcrmmRDlzNWiyfhDAP8RDPMRDPMRDPMRDPMRDPMRDPMS/7ngQwD/EQzzEQzzEQzzE&#10;QzzEQzzEQ/wL494R616EBveDvOU06Ho/hHP//UJAl+Hi++lhdS9Q+f9w47r/vSeX+H9mgPT+e+8f&#10;0/0AEHUojlJIBbTRQop34gaRo5DhG29pOhn4VUrT1kELEVvI474njhvncK46gMSIMgZnDSnmOvzL&#10;afg1hlgHf0XomID9YU9RjhCzuK6QGMeJt29vUNpydfWU9XIJJEKJ5DTR2AXWacIU33G7z1X8XsQp&#10;p21ZLiPDOBGIMkCKou8P9K9eE6IM9rfey/Oqwilx4hP3IIWibRpiiux2dxSVaduOUP/WYtnx+PEl&#10;u92OmDK2DnuVbKsgXwSuSoszgPcdqkSmQQZSVanD91EGlLqmw3nHuT/n66+/ZpomDof/l703+7Hs&#10;yvLzvj2cfYY7xZgTyeRQQ7e6yt1SSQYM/9sGDPjN8AAJdndL1arqGthVJJNMJjMzMoY7nGlPflg7&#10;bmZVS7AF+U2xAZKJYERkxL1nWHud9fu+PYuulXBGShilWNU1zmaGeWYeR4aU+Or3Ey+++oqLx0/4&#10;0Y9+wub0jGTuoQcQUj5a2cliTHauQY8DSrJc+HGEHIghk5DhAk0mh8DQ91R1janEXCzCxni0s8UC&#10;fLg30d4fz/Mkw56mpB40YkgPKVJVToyRpioQA03b1ozjUAx1gWEYaSqLzcgQbxn4bCpHZSzWKoxz&#10;2MpJoMAa2romLFoxwGhN29Q4W5FmTw6RTCYSaMoALClJ6LcMO7pijlRI0Dy2rVicrQWl8XPELVrW&#10;qxUhBpSRQE2YgpgrC/SCJEPISknw1YfAHALjNNEtYNW0YlpRmaatcY0mRui6lpA8u+2thCoaGe46&#10;7HtWpmKzXrGoHbXVEMTq03QtfvbMfibkTO0qbEoQZEhfaS2hlCAhSmctt3e33N3uODt7hLKGlAOH&#10;aSTeRNpuwXK1ZI4RpkRtOYY2tZJQVi7GJ6W1mLZIhKhRSgxTu92B5WaNaxzDNHF3d8fvvvwnpjGw&#10;2ZzSNh0oeP36BzSBv/zpj6grQ/TFCo6cy/fGvvvAdJUtIUa8NsxOQou6WuC9hO9zAR1oYwg+MAyD&#10;BKaKGUEgAWWgrAzIaFdhqNE5onNmJhO8DIvNPmKyAqsxxhBCGY7F0HVOzFW5gCIqQ9u0+HkQ0IWP&#10;R2DJnDOVlnC5T4HZR0JI6GLkbdsO6yy1szitUVkRQhLTqq3o7+449LfkYoR0rmKYZvw0iQUXMdtW&#10;lRUrtjUCDLGWFAI5RSprWF6s0UYTQuTQ91y9u+Hu0KP7mWnmGDIAZMAyJuq25oeXL3n7+i3rkxOe&#10;ffKcTz9+jqtrXn17hVKROI+cLB0/+xefs91u+f71Ne2w4vZmByozTD3zNBdrSSNmqjJQfG9Hur93&#10;1c6Bc+z2+xK8imLzLgGzYRjIxSIjwIV0NHYpJfYvrQ1dt8BW9mhQm6ZJDOLWYqwtAREZmLp89Ihx&#10;vztep3K5VyujIcdynZTAgPczymp+9tc/51/94m+Y5pm2czR1xTQdsLWhq9tirIOQE1pbsbAAc/BH&#10;Fk1VVYQACcU0eH7z69+y2x54+fIlXdexWq2I0R+NeH9+7y8ZNjGD8z4okrL8Y5S8rrMPaC3GS20s&#10;FkOKinE8EJPnZLPi40+e8cWPf8r5xSWLpib7ibdv3/Dr3/yOly9fMgw9tauJQNt1VJUMgAUfmWcx&#10;W85qRBtL2y04PTvjs0+f8+jikpQS292W1z+84vZ2C8j5tF4vAbFtffr5c6ytqOuG/W6HNYa2banr&#10;huVqhVLgw8z19TWvvn/FOEw8evSIzz79nOVySSYz9AM3N7e8vbpiHCdSgrquaeqGnOW9rqpKAjB1&#10;UwbiJcB1D/VI+d5SCUM/8e7qhmma6BYCwbHGksgoI8PTZBmiu7nZYxQ0TUNdV8SYaJuG080JKSVu&#10;7m75w1dfsd/vZbg3ikHNKEPXtsfj8z4gBKCLpR2lMCU8pI1cR3LOMqwLJfwu4TSUBF3FCimhdnGx&#10;BlISE7arHEZX5BCh3KdCECu5GEEdbV3TWoutDEbLOSoGSoPJWQYunQTgtZHhW2KgaRynpxuaxYKm&#10;W9MsNviUef3mDe/evWOxbEk5ME4DxiKAFVKxyVdY1XE47Lnb7iCCNmL6XBxaNqsFZ2enEizz4WhY&#10;MtpIOColZu8ljA4cdju2N7csupauazFVVWBUjj7tubu7ZegPnJ+d0Xbd0SAoUWaxEGljUbYAYcJc&#10;Xnf93siLQE6cc1JrpEiKnv3+QD+MuMrhtCbNYmiSMF3CR49RmdpI2OhwEEPaPJZBZVfR1RVGKar9&#10;Xo5hP5HCSF05AlpC394TI4zjUKx+mXfjSNd11FXNPA7kPNM0tRzT4wghQhSgijYGlOHiZMXZyYaY&#10;lRhIY2QolqoXL17QH3oGMrrYyH/845/y0cdPjsHYvp/4/tUrbq7elRookmK5zh8m+r2EEurKcvP2&#10;DZ9//jmYMwmoJAFbeJtI+57VspNzopgezy4u+eiTz9gPA4fZ88Or13z5+y+lxo8eZTWnF2c8efSU&#10;J48eE3IUy6ZRdF1L3bQYH8u+xbIfevppIswRVYKZMUkIXMWAimK00kqRnRjZKlfT1jXL5YrFasl+&#10;GBn7AWIo9u5Uri+WlOqj/c+HJAGklHj75jVX11c8efYUU1uUCvSHHe1iiTWKnCO20qzX62IYTsUs&#10;5o6ms8bV742/UY71jMIneb+mMYqxuHJSnxkNuQBmVCZaCW5qYL8/oIwYGU+6BVVTY1xNBqZpou97&#10;+r7n9Zsrbu+2rJbrYi1GAuCVIcUodUqBe+gC29LKlFCd7P1izuxubujrms1qhcrFwFXuWT4Gud9G&#10;OfZQhmn2NMsFKFsMY5kQ/LGuslWFM5boPdMwUNcVShm8l+FlY42cbykTopc9S5bAMkdLeGKxWHBx&#10;3tJ1HV3jmOeZoT9IqDRnmroqQWcZltbJSt2fMtY1NI2haWupf4OXIM0cmfyBoZfAe1Us1KjEarnA&#10;1RIS8X4i3teQxpJRxUi/Y5qDmOLblpxhjhFbO9abNevVCVprhlHAPk3j6MeRFLPUWjmQs7wfk5/Z&#10;HsRumdC0dSXW9hKETj4Qwni01mUyIYnl/t7QqwBtpC53dU3OmdVqjavl9ZrGET/L7142iaU+CGJW&#10;Vgnl/8sHtI02JC3vtezxDcZYckglUJnRR+BDRmX7gUG41EpKl5ooF5hXRqV0NNGhFMvNiqp2+MMe&#10;mxOmhJhjzGSluXz8BKsVh/0db16/IkWL1ZLrnqZB3vucGYeeMSb2/cA4zxjnqNuaylUljBSKnTvh&#10;rCWh6NqmGM8Rg3Pm2NMIIaGUx5hK3qeUS32vcU4G/d++fcuw70lkHp2e4KwAiZ48/YjNyRnaGOYQ&#10;Sog9/Wm4HIVSYt7WBcooR8DxE0pNdN9bkn7Qh/2n42eXpG9SCS0dBHlPUMWEmI4AguNK7/+eP/me&#10;f/bn+wB8jKFAfySMkJOAbaLVWKMwWhG9pzJiNvfThFeByoqdPMQkMBulSrAjoZTBVQ03t1uapmV9&#10;csI8joQQ2axP6Pe7Ygx/X2frcv/33pcQdC59L88cEje3d8whYl1FyIm77Zblcik1XHmpjAIfBOYj&#10;tnYJvx/2B8ZhxNW1BDWL6XIeZw67PXfNLcuFhG6sNiwXC3b7PdM4SojYS/BTozBGkX2SayoapQyZ&#10;jE9yvMZSQ3WLJXW3wIfE23dveffmNT/7F39BnSUUumod0xylXsjQ1g0nqxWHMTD2e/7t//6/8g+/&#10;/CV/869/wU/+8i9ZLlaEmMlZFQ6PgII+fP/f72Pue6CF66UEzvnhfucIQVCZummIMWNthbOa6GfG&#10;cSBHDylIkNVIeL9pmwI1k/tevz+wPjnh5PSMGOV6PU0zyxJiEhhExOgSelFyiNZdyxRhe3uHUplh&#10;HLh6e4VC0TYd6+WK2lYCnpsmpnGS3mLpMwzTxN32ljlGnK4IU0/tGkwK1EbhjIagkYaaKoAMQ2U0&#10;tYFpsySlxGEQS23tHNq2+BKCf/L0KXVTo0Jgvr8WxyhBLK1IITD1fbFnO4yRUFOZaM+8AAAgAElE&#10;QVQu4femcuiF9O2SNZjKMo09y+WKEOayf88C07GGbtkyR40ylhgSrm6o2yXDMLDvB3wC11ucqyTc&#10;g/Q06qpiHidUjnRNhcpBoGEFiDfNM+T0HiBgK3aHAVTmZLMS83sxXqZ76fk8Y1OETLkHRaZpYr2y&#10;pBRIXnrM0yTwAe8CpgSiVaWO17CUEpU2nJ+e4Y3jer+XPqW2DNMMATarFbOPRBL7ww5SoFKyV0UJ&#10;PCvFCFlRWY3OErhGC6ovhFkggAmUsRhl8Snz+edfcHHxGD9MBYQRmLwHo6S3OHvUOMl+tm2wxpVr&#10;YqbtWoy3DJP0nbQ2WGtR2jLHRPbSh9Vagxa4rPzOiXEa2O629ONE24oxVduKZlFhmw7bLajaFYv1&#10;Kafnl1zf3HJ19Y7t3S193zN6AS7FEKl0Qhupu6gt45wERFo7QrnvLZxDZQnPQxbDbIGjWaWZ/STg&#10;NxTT5Jn8jsN+z3LRsVqv0Spz/faKqqq5eXdDs1zT1jUpBGxbcbo5kWcMMR5BYt5LzXjfOxIDfC6h&#10;fEPVOIZ+YPajPLMp0B/vg9QbOVNVAtZUQFPXjOPIbrcjZwm83d3dEWM83pMr55jDzFcvXpCT4vKx&#10;ACQP+z3/7t/+Lb/93T/xxY++4NGTx/z3//pv+Orrr5nHnm+//Z6UYLVaM44DIKBXrQSW8+7qBj/O&#10;/OWPf8L+9pqr77/lctFwtqw5P1mybg1tZeiaju12z9fffcvq/Iwnz56AM6gZlt2SnAP9fs+hPzBP&#10;E23TklMkJM+r13f8/svfUldO4DtG8ejxYx5dntFUBmMExHeYPFNMuHbJGBVff/+GwSdevXnLo/MT&#10;6kUj5ymJxaJjs1ky+5lf/sMv0RoePTrnq6/+wDf/9AeppZXF2QrijEqJtlvRtUuGyfP7P3zNbvRU&#10;3YqoDWOIcg00tkA+wCtFX+CPWknI/x6cFHwosJ5A7j0hlZD5LHuFGMFaS0wKnzKz93IvDTOznyEL&#10;jKNuaoERpXiEEqpSI2llxFJuOEKoQwzM40wInm61YjkH5mHCTyMqJU7Xaw4J5neBb179wPXdlpgF&#10;BJpiJqj7GklCp0Zp2sqy6RqWC8dJV7PsatmjhFgAaIrBh1K/xgKwFvBLRjHlTNIalEGV3mvVtnIP&#10;q6yEhLWiaWpOVyfUzokFuXV89sVP+fyv/oLLjx5JwNbPHPod11c/8Lvf/orHF6e4ruKXv/o1r394&#10;ja1qok/0+172AmQ2mxPOz8/ZbDZMIfHvf/N7ge4sl1LzkLHO0i02pc8r4eYxJs4/ekbnA30/MPrI&#10;VJ53HvZ3LJzmxx8/RYcZFMxlf181Al9p2pblYs12u6OqKi4uH3F5ecHb128I04wRRjOr1QpXVfz2&#10;yy+Zw8ynnz5ns1qxu7kmTSPdySPOz88wBkIKzFMQSEaKHPZ3nF2c8U9ffcM4RWLIvHl7x4+eP2XT&#10;taxONvzx1Wv+z7/9R1RrGb2nNhqTNao8LzVGCda0AGeNyrS1wzUN1llUBp0yTe2wWmMMuMpK/Uv5&#10;HlqeR7RdK8/rUoWtatanhqfPnmOMRWlD1nJkBS9AB60UXVMRQ6S/u+EfXn/PZnPC02fPaJqWxWLB&#10;arHA+8CuP+BjBNtKLTzO7K7vyutbo7Vlud5Q1S27/Zb+MNBPowCIm46uciyahqZ2PHv6mH7fY0xm&#10;uVhgjCaGQNt18jy0P3AYdry56rk8v2S/3bFerwV0Erw8X5tHYspiGbcCtjBKH+GwAsxUxJiZ/Syg&#10;t3Hg4uyMtq5AC9RPBelJ3O+Pnzx6zDSN0v9Lia5rj/C7++fawQdmK/iBGOTeE7KErkPM6BmUjwLN&#10;mmdSEGCvahrGgwDn7gPcJKmT264rofeZfhiw1rJerclJ7iPTNEPZ78fK4JPHGEPf90fIWdMIILxt&#10;Kz7Sz1htNvRDzzANpJykR+Uj+8OAi2BKf8+UOtzaquxJk0CIbCp1fWaaZnJW1HXNom1pm5ppHAQC&#10;FQIxBbAaZwzKVEBV9rS+QNozw+GAs1ag6HUtz2rGkRgk+L/oKpq6wSkl9+ycSSFglJjanRUYuKoE&#10;4KJ1gQtpI6F575mmARAYcU669NkFFDuOA0PfQ5Y6+fbuFrKi65a4tuVmuyckyFlhrNTOSVv2g9ST&#10;s5fex+vXbzjZLFmtOwnnIyC8/f7AMI68ePGCj58+pa0dWmei9qRaevzamlLISr8+Vg3dck0/eQ7j&#10;JDWIDwzTlkN/QBvNom1YLTrONpsCj86oEB8Gch7Ww3pYD+thPayH9bAe1sN6WA/rYf03vR4C8A/r&#10;YT2sh/WwHtbDelgP62E9rIf1X7n+fFD3P2V6v38Yff9xY8w/C7HnLJaX+49/+A+8t5l9+OcPw/J/&#10;btH6E8vS/WCzUuQU8XPAGiUBUmvxWcxGOc7Ffm2KHUjsga4MySili1VUBpDvie4hBCoyrqlRVfMn&#10;ZttYfgY/ixFRZRjnmcPhgE/gvQzhjvPM27fXBJ+JsQdlWS46CeMOO1ylihVITE8yNCck+ZyyDMJr&#10;CVXfh0astbhaqPj7/ZY3V2/YHg7088zJes1mtZChv2LkuQcXqMoUQ0wjw98l5F03jjjOaGv4+NkT&#10;FIrbm1vm2QMBnSJnJxtSjMzzLEamMiChSgDcVYYYgkAGdETFVBy+0DUdtavZjzvubu+oK4vpWrQC&#10;g5gNck5MKZH9TFKAllDwH3/3G7754x/49Isf8cVPfsz6ZCOhRCCmLAPpZdjZVRU5iGmJHJnHiRxm&#10;rHFCws8JayqSQoaKsy0m8EROEhZKuQxtpyiUemsKKCGW91AG1e8DfSFIMLmtGwkkxIixlvsJ+Kap&#10;MUYx9QPBKw77PZuuRRlFLsPPVWVLgFE+VhmD1YoQ720ulYTDvEcbU8LyhmQlSBBTRBtdAq5y/EoI&#10;VYJETVNTGcOcxWZpy3CFnE8SZp9nj6sdVVsRowzuWiP2YzkW31sGnJOwrQ8yTDeMIyFm0hwE1tBK&#10;SCnmjKptscs8Yn93RwhBQrrFdneyWLLuFmiVSTEcfx6lFO1ygfViA0HJOR2mCeU91lUSFA6RfhCr&#10;3KEfef32irrdcHKyRmsJjewOA+9u7tDOcnlxztnJmtOuwVBMiserjTqeM2JRkMHPnCFlxdW7W75/&#10;9Zq264gp8NXX3xSTc0NdW1CJ5bKjax27/Y63V1c8ffwIZcQUobUMEkefqCpH2xi+//57Tk5OcLUT&#10;Y/k4oFXCV9xr49Da4qdASp5xmohRXqNhnN4PrzY1GUVVrhfWGlKUgXtd3uzK1YSYiaNnGgcqJea1&#10;/eEgQ9TGYuwdTd0UC/LM7ANdW9NUNUMIhFD+znI93x8OXF/fcHV9zXpzglIWH2QIs20bVquOrm1K&#10;4BeUdtT1Cl3dcYipmOokwJsQ8y2oYiWU/6YkA+8pzjhTQxkGci6z2x3YHQaqusIaQ0qBRVfMx9Yy&#10;TmK6DkEGyV1VoRuxwswhMA8Shru5vmV7c8vHH3/C889+zKcfP+JHnz/m8nLD1fU7Li9PePPumqt3&#10;VwzTSIyJxjVYZeRnT4ntdosqA+jAcfjdOUfTlGBylvNz0S5YLBaM48g8zyitMJgSmpch8BCCDDzf&#10;h/eBtm1Zrpb0Q380JM7zXAyAmrZtieVjWmuW640AKHzg5vqaaRwLtMMyjRNNJWAY7z111/GLf/0L&#10;FouWlCMBizLIQKLRVMaQcxmim8t1R1uypthZFM6I1ScjNsFf//o3XF3d8PqHN8SQWK7XJQwQj4bJ&#10;+3v/fRjoaPGMsQR5VDneZJg3hIhSBmudDGwfDoAEmE5PT/kXP/8JHz17xuOLE6qq4t3tlu++e8Gr&#10;71+xu72WALapaLqOXGAUKiXmEPH3UAm0DOU3NaenJ6ANGejaluA9L1++pG6cDBz6GUikmKlrR9d1&#10;UM7DrMD7VEKglrpraRuxCQ99zzRN3Nxccxh66rrh8vIRFxdiVf/DH//A9fWNDHFGT4jpaPpUSq6J&#10;bdfiiyVPzgmpE4yxHA4HMWP6QMrhWEOlAi6q6xo/35uJNSlEclKYShNmz3Z7S8rxCOwxRjFNE7/7&#10;8iX7rQzJ9+MsA9R1zTzP1CVEaIwMaYYQjsfv8b1NUuMZ1DEcL9bHKGZcxCaaS+L9PhimjIIkoYRs&#10;bQmsRRQJoyAWk6kE5RQhBrJKaJVZdi3nZ2csug5LBpUIpVaoLCyWLW0jVvamaQXuoEFpBTnw5PKC&#10;rpjElHUcQiTEwOXlGZuTJaOfiMHz8tW3RB9YLVqWC6nDXGWpqprTE8d6lQGx347jxO72lnkaub29&#10;I5ExWrFoW85OTqQuSqmAe8QqnVIi+sDJekPlrAxprpe0XUdOiXG5YLPZUBn7HhwRymuHBgIxzmK/&#10;zXIOx5hIubxu2shgaBKQB0qGzrVWuLpiuVpT1S0iPFLklEswU2oDytkjUJWAtRXdYgm5x/tADIHb&#10;YU9/OJAQYNWqrTlddui2hJa0xmkxuzbW4BpHTJn9OHN3t8P7GwGp5JnVckHX1rjKkOeZMA4yRD6N&#10;zD6yXK04v3yENRXGGBZNS+MMixLe/bu/+3vutjusc6xPzhnHgd3uDlLAKkNXVzx/8piTTgJnxlrI&#10;MuyawoCf5hIinol+5u72GkqIU2m5f2mtiUuY5xlnBTDR1A1oI6bROeBqw9OPPma5PiHGyL7f8/bq&#10;De/ubohKbO+3+wNxGlktOk5OTmjqFhoJT84h0CwWZKWJBZxTNzVd25BzEhuiUTRGsdvdkcJEayvI&#10;jt3dDRGBRMUMVmesqcQcmzN3d3fs93sAloulGLbuw+tKUS8WrC8uOD0/RRnwMWArR9MtCSkSUkRb&#10;Q9SJ2tUF1mKYpqnYOh221tQlUARyXB6GgWmc6KcJnRNtVZGRcwBV9puleJvHiRQCTVPLfslWGOcw&#10;1h2Hi+ckQdemaUFpxnFknCbm61sBjC2X9IdBglpZBs6btpU9gDUSzB8GjFG0rhboUFOjtMJPM3eH&#10;Pe4eRmIMurLE+z2tsSiVGOZJjIO7HdY1VHWNLoPY1pTQiUpEIkZrmq5BK/DBM0wTqYQIBXImtasc&#10;Z57gZzGZFbiVRmogBQyHA/3hcPx/3NtU5TQuF2dNLAHluqnRldTwEtzLZXDcCCwKMFaB5linaKVp&#10;nKOyimlSKK3K9wMfMtM0SP2aMrkEcSrX0C1WdF3HclUCAjGgTc08QcpyrtTWMk0jWWWmyRNiLKZO&#10;2PUDSYsZWyFB6KS1hCOn6U+C4/f3G1e5YuSVe39duVL/Vu8DqV2Lcw4/e/phLHs9jVYC2CMrMdQS&#10;/ov7KxqDyiWMrw1WOA6kEDGmKkbxTEUiRgUx/bOeSI5JpHPH4Pf73krMiSl6TFXhuiVzL8bUXIB4&#10;KQHK0CxWnOnM9u4dh8OdhG79BEkRZ89U6tehP9CHxM3trcDnkIBAVddyP9dSP8QoVvIcInXtaNqa&#10;fjiAkddMaY1WRmyCGiorga6hH/ApsuguIEXCPJf/jjRtw3K9orKWRbfiybOPaRdLQhaggbAJEkrL&#10;/Uj6Uvq4B88lhH+/380fZNWV0hI0+LO+1X8K2Ej5e8QIX2A+JVxs9IcW9w/i0JL7/dPv+0Eo/r7+&#10;1eXn0Er6ECon6aWQCgxH0dRyLKrytff9IGPMcX+RCyzLx4D3kbZdoI1hsVyT0Vy/e0tKmaZpiCXk&#10;oHQmF5ustVaAHX5m9pF58vTDRFaGutZc394yTCPKCoRunEf6oadrxQpttNgZo5+JSeyyq+WS+d2I&#10;LxbNXPo2TddwtjklhsDpZnU0GmoloeKu67C24u3bNwQ/s9/LNbJpGkylcbomjpNA/EJijplxHAko&#10;jLF0tUCS2sZRk7m5Ubx8c8Wnn3/GwkmIuK4cikAEVI7orFk0LZWDhMbqO968+YH/5X/+n/jHf/w1&#10;P/nJT/jRj37C2fk5WIcxWva7pWeBlvr2/r09HkdKIGR80N+83+8c7e1O7rkpBNrWsl51jOOecQh0&#10;rePRo0csFktijsx+xlrLZrXmZH3KmzdXJeCy4smzp/zD3/89RikuLs+xTY1PAaIAY6ytjlAbtGZ7&#10;6Lne7rA68+bNa66u3rJoO2xV03ULNssOqwqECrkUqQJBQEmdrbUYQW/fvSWFiI+R3X4o/UAJJeZS&#10;S6iPn1FZCcc9Oj+hqhxvr67Z73v8lKl1jTOax4+f8OTxo3I/1/RRAFNkUFpqsdpZ+XlyRqvSS4yx&#10;9HizwOJsg7ECkAmz9EYq1+B9pKpaQpQwKQraRUOra2YvpmI/C0Dybjuz7/csFgsBiviZ07MzPvnk&#10;I4FWxYSrHPt5kFrZSm0SxqnsrxR+ioyzx1aOxaoqZmiLddI7VBmcrYklTKVtAbnGgNIGlcD7if3u&#10;jqoyaFORkpdgoYLoPVGBwWGSvLeUe3B/6Nlv91y9fkv0E88//oxPP37O2aIRGKSCpDQhSeCuNooY&#10;wM+zQLCMJeuE0lIf5hQwCtnjlr5lCImoEq4A6Y4Az6aVwJz33N3dst1uudvvcXXNohMIToiBcRyp&#10;qlh61rqACx1KJxKZYZrJJZxG2WPWtjr2t3SWwH9MAhLSRuNnz+7Q088TRksgTeBfFbbucFnuEk+a&#10;mstHF/h5Zr8/cH275erqiqE/YAqApCrggqqAQ2NOVPeAJKVLwDNSNxXTHDj0AmyIqdyTYyQkuZ7n&#10;LNfAsR9IMbPfbbm6esv52QWVW5AOB7766iuBBQaBzllbsdvvjoA7uIcNSk1XlwD7MAwCiYgSBNwd&#10;dgTvCzxAYLohBoEdeX+8F61WK66urggxHvvEzlUoJfv+lBJ1ZSWAnR3OLckxQ0xsXEu3XPPi26/5&#10;49dfc3p6wi/+1V/z8bOP+PEXP+Xly+/4h//4K778w+8JPkgYd7kRaEXl2N/d8fb7Gy4Wjk+fPuZp&#10;AyeN4Wy9YLVsqQwYDaaqOD2/5Omngd9//RWpqvnis0/ZuIaz1ZrvvvmG/W7HNA+cbjZ0dUPf75im&#10;WECUDVW5/p1fnLNadsQwE2Y5T2LOBKWwXcf64hFf/+6P/PDulvPHH/HZZ5+zWi4J08AwDUzjyPn5&#10;Kbv9jv/461/x7t1r/upnf0XfD3z55ZcoH6nrjqZrUFls7ovFmqZd88eXb/i/f/Vb7g4HvKlIZkdE&#10;4ES2MgIdSQKQG6aZOSbmlAtsSsBbpQSRHm/pp8esCFlC5Qnew5G4f9yj3hNZ7mvGY20i3ysVIJA1&#10;Bq0KJDZfS52EgKIhH49jdbUHpE9hUawWNd9v9wUmMLObIrHsNzIZU6DYdW1ZNjWrtuF0seBisWTt&#10;LCbN4D3BT4yHkRSKWTknhlGu/1oplDIoWzGFGaU1xlnZKxQIpFKa2lU02uKMJO6ts2zWa7q6YQwJ&#10;u1xz+fw5P/35z3n0/CkhDOxub6gTfP/dN/zmN/9A1xj6reb3r17xw/evGMcJYmB7cyfwkPUKay2P&#10;Hp1xdnZCzor/6+9/xetXP9AtlthGgMbL9ZqoYPSBb18KfG1OiWQMtmvleh4T0yz3T2Uy5+dn/MUn&#10;T2msotaK2lisLgAgrUBpjK1RaPwceHS55OL8lLapS2DXU2lNVHIvePHNN1gFHz95IlCBecSScF3L&#10;5cU5WluG+cDV1Ts+evYRp+sF17dXeO85HHq+/uoFf/kXPxOT8/aOtmlpuhW7MfAffvtHUt3QLlvq&#10;AhlLyL3ZqrIXtQWTlJNcN4HKyHMKlTO1s1RGoUnlGhZIWo5DeeYGk/eYYGlqW/bO5floZQT+oQ1V&#10;LfdWZwXA52pHPwy8uXrL7jByGAa+f33Fl3/8mspWnJ2dc3J+gWtabOUIIeJ95PzslOaiJqXEy5ev&#10;uLvdCpg4K9rlimaxOD4zssbI72or2sahcuL25obgZ4JPVFpTNzWU+nS9ll7IYex5c33N/sV3WGM5&#10;PT2h6wrwVykymskH+rEHNQrotm4E0h4jsw8CiK4q+l76UY2rOAw9KTcs2hZjLVpJWD4p+OSTCw59&#10;zw8//MA4BjHHF2g2TSM91pQKZFDuLSlGcvSkmCm7JgFmZ/m+prJSD+TINPQoa+UZ+wf7IQPHZ+e6&#10;3LvGvmcaBHiXM6xXayrniMhz13tY6v37LwAyUyBXsFwuaVvpg+8PO263W3oUKQu0UJ7vRvwcCTli&#10;KkfbLXBOntuMIRDLs9bKSb8khJGh3zLPE2Sp7RpXU7c1q8WCqjLsD730wAqUQamWYRhpbVWOZwp8&#10;XpfP05BbgX+a6ggtjgUyJqwAmWWQZ2xgYunZp0gEMKVgSYm6PJvUSvYa8TiHIb2XkBLRe168eMH1&#10;u2u00Vw8fsLZ+QXXd3u2+x5lLHXT0nYN1hjpm04CK4ohSHh+vycrxXq1Imb5uT5//rHUaEH6W+M4&#10;lhkLxeQjTddQ4cq+HEgRUkXTdGhzR84TMSbubrdM88j+0B+fZ9bO8fjROc8eP+JssxLw0sN6WA/r&#10;YT2sh/WwHtbDelgP62E9rIf13/B6CMA/rIf1sB7Ww3pYD+thPayH9bAe1n/l+jCQJkNb6oMgWi6P&#10;v/80KO+9/5OwE/DPgu+Ur7kfDv2TQPsH68+tsP+5P+cS4s5lAEgGx7UMCKjt/TcT07KDnCQorBUy&#10;NHQfVlFgtCpG5HC0q2gywRsZVLRGwmwpF+vY+4HnlNLxa1KWYZ++H3n1+jXznLBVS86a7W7PNE3o&#10;kwXaqKP1VAYuwp/OS+eMz5lKyQCIc47NZgOAqyuxJIVLDsPAu+sblLGMw8g4LLk4P2e9Wh4D8LEE&#10;y5VWVK4qQ/JZhoiUwrlizDCKZ08ecTjsidkzDBMmJ+ZhkJD6NFPZiuzqYh6UIWdXaYJWqCCBnJwh&#10;BE+VJRjX1A17dmLgHAY2qyW2MvK9FIyHETQonbCVBpWotOVsI4HJP/7+H3n96ls+/eILPv74OZvN&#10;KcpYQkzk6AlKxqtSzgzDgM4enWUoklgGP7KYK6parKkSLrXkLMOCKcYycJpk0Le8B65tyCmSVD7a&#10;5O4N3jGlYmyVc6OqKgkoFnur2Izla+rKFVtLlr83GUKayzEgdqgE+HkCcgnnKUwlBhnVLYFMbSpU&#10;MdbFYta+Px8V8nGtZIDNzxM319csmhbvPfM0SdjQewmEVGINCjHgVCXh7xzQCupKDCMS3pbhHVs5&#10;KEOm3gcZwDIVKcPsI0pFVLEyR2TwyWjNetXxxeef8uLb7/AZzk42MlxUiQ1MqUxMCo724ogyGp0M&#10;IQV5Ta0McYUYJDSMDB5VVUVWii8+/5zV8hznWrbbuwI0yGQFurL4ELi+u0PlhNOnLBp3HKwKPh5D&#10;tsbmcl1R5XcTK6OtHLvdnmGcCDHQH0acq+m6VgaStaFpOmpnGHskNJNl6MdUEkhKSczbc0i8/uEH&#10;9rs9XbegXXRM84y1M9HAYR+LKV6GgSVAJeZPrQ2bxZpuIYCPcRyZ5pl5njHWcLrZEI1i7HvG4cA8&#10;DGLnsg7rDJ2yXN/ecP36FSEkOU9LcMtVFfMwskXTdh117ag3S4LPTOP0PkCFhJHRmqZr2b/sefPu&#10;hqbuxPxeVRwOe67fweWjC05Ozrh89IRLVbHd9bTX17QnK968ecP+cChqZzFUhTmQlaJta+a5YRgG&#10;QvSkEpytjJF5daUkaKai2Pju7Z5IQM0qS6VHDDAyMXsZdEox4Wp3HLRWgIqBP/z2t/zw8jt+/+Vv&#10;+De/+DnZf06cP+bps2ckbfgf/4e/4fWb79ne3WK0Y5oi7aolk47n+T3E5T14RH6ncRzFxBRlwNtY&#10;w36/524rUIi6aeTjRh/vo3UxJfZ9L/ek4Lm+vSlGERlQbpqGWcvQVM6Z29tbMTlrjSlQGpTGNQ2u&#10;bYkp07oabWWYrKvl9dVW8fkXz/nss0+orGG9XnFaneGDl8AsZfhVKVISM0/KYpDWRmOsYp4GGVj0&#10;YqN58eJbvn/1iu3dlu3dntrVEvSzFqNtCe5/YEGEP7V4KoGrAEzTzDDOuBI8HMeJ4OV1+/lf/owf&#10;/eQzLi5WLFcLFBXfvHjJ3/7tv+fduyvevrthc3LKer1mfXImgb2c8UDXLeQ9SgkfI87VnJ+f8+ji&#10;Ej+PTGOPsTKAeHu75ebdO5SC9XrFJ+uPQSWcq/DeoZXYmCj3B6MTxjoWnYAntDLc3d3y3bffHgNL&#10;1soAWi5D5je3t0eowW63O5rV28WSplLlNSs/b/DlXJRBPoGtSIAwBM8wHMRUrLLYikMo9waxnM9e&#10;DF6VtaQUWS4WaGvZ77d4P7FYdqTk2e7vZFBtHI72LaVUsYfZAgnJYokzcsyrUsg45943660lpXS8&#10;fnxYP2mt0Sm9t5Fm+Ze+/+IYMdYIXEGBVhmts9iQbA1KYY3DiPoJBayWKxarjrquiV7siM5o2rai&#10;aRy1q2ibhkXXsVwuWawWAoOZQqkLpKZUJeT5bntD43oW6zWm7ai0lkBI21BVAoSR4IvY1EPM7A49&#10;tXN0XUtb16Vmi6gS7DZVRZhnhn3P/rATk9h6JdAFJbWtKqHX5XKJUopF01JXjqapUVbMP2jFHDxK&#10;a1bL5dFM64MvNmGxzeZU6psc8D6QinlX2wpVgAUpFqtwToQSso1JbK9ZKZSyGGOx2pBDAqVZrxes&#10;T89wTYMPke12J/Z2MsvlknwJ8+wZ9lvmYU/bOMY5oNFi5kqRm7s76npklTNt1wGR129eMY0jxtVs&#10;Tk9Bawmc6kwKSmoOJhROTFi2oqoTGEOTxHA4HfYEbcloDvsD2RiSqVivT/jpT/+Kv/v7/0A/D2S1&#10;p20X3AMKdAaTAmcnCz56clH2HGVfkhIpzATv2e937Ldb7m5u8N4zHXbkIMPN4yhB/LvbO8ZpwBrN&#10;crFkuVhwcnbOOAd2+x7XNjx99oyn3FvyxHh7c3eHsZahH1AZzlZrTlZLUszc3t2VEEIiZlDGULnq&#10;CKGYS5inbRvWmxPSPGMsVJXmcHdLDIFxjuQwE3KgHyesdSwXYiAjizFPQtaaw+GAczUnpye0iwV1&#10;0zBPE9pVuEXHMA7EYupslx3aOJxVdJVBGy2WaG3ICoZhKNeAhJ+9vCfl2ogklLwAACAASURBVB9j&#10;LPuyWoaljcEZIzbZGFEhFKubPr4XCnDFIrquTkBrsUobC2gCmTROpCz71LbtWAiRpwxzU4I9maTE&#10;Il5VDaYSmE5UCNgsy4B90kr2HhmMqzkpoQpjNPM0M80leF1CACknhmli9h7rGrmvjyNq9lhXoxQ0&#10;rcNqhTYyFD2HQEgBK+la5lkGxJOtCgAty9C9VqgSdK/rEoD1nru7G/b7LbWrsYr3e1pjBDpQaj95&#10;3ZUMJN/tmGZfYHEa5yxtU9O4mqZu0c7Qda4ECj1938u1twQAcoLKtaAVPkVyVhLUjsW8liGHIAFl&#10;pZjmmYTkcqyzAmcjozRUzqKVmMNrV9EPO2L0tE3NME7Mk8fHJLbCAvuqK4u1+v0eR2u6cj58aF0G&#10;yFFCqTpn5hDF5pbkPa1qKzkNBbWTOme32/HD27fM5fs2bSvBgP9E/+L/bYnFT5KH2SiKshBjA04h&#10;gBYPWgdAjJYf9l9yyhKs48MgrdwrxA4Kc/Bo61isTuhvt1hXcx9UyilLwDkEqrqmXS9oFi1TPzD1&#10;Q9l/JnJIZBPZ3t6wnSOHvhcIW9uiSzDCKoWfRuZxYp49WqcStBfYnir3MZTAMWpr/uT+P88z8zyR&#10;kCAxSkBzdWUl4LAQCIUyhrNHj1mfnKKqCh/mYx8pFcskx/5J/mc9pPv/q7J6fwykdLSdxv8v76M6&#10;Np2Of6/+IPx+b3X/zwfoJTwiAf37OkdCuUohUJkcgYyR7S4gddC9pTUUI17lqiOIT2tTDMMCW7uH&#10;Y8W4F9OeVXSLJXe3N+VzSt06z6h7Y7rWEspQoKzBmMihH+mniS5lFpXYOvfTUK7jsv8chgNNZXB1&#10;LYdxThijqaqKum6oStAkxsA0yF5CW4PKSkBrbUfbOELwWKUkaGM1SoE1mrOTDdFPzFOPDzM2WZyt&#10;qUxNzIppDmIj/O4l+0PP6aPHPLq8BG0AAQm4xtF0C5K27PqeSndSv9oKh0YZQ900BDLj2JfjULNc&#10;LDgcevz2jqsfvsMPO15/9w3Pv/gxzz75lPOLSzEzZ4ghEckCsvggtHHf07sPF37YWy3dVowWA/Gi&#10;a8nJk5OiqStO1x373S2HqaeyEo4yWkEJQ55sTjDWsdqc0vc9l5ePWC6WtG3HctEeQYTNosUGXcB2&#10;AhUMITCMAzfbO27vtrx794Z+t0UpOUbfvr0iRvjk2SM2q4aqBO6srYjJvzdDVxXDNKBocK4CV5Gn&#10;CddU6MoyHybZQ42eL3//ezbLlp/++LkY3BWsly3WPOK22XJ7tyVME/0w8PTZE9qmRhW4iy2UEIH1&#10;FbhTzlKza03bNcQYMLo69tNiBOsc1so5QO3IR2CBEauqE1BZVlB3LShLzjNjll5uXVdYKz2b/WHH&#10;pjpluVrx7t07VqslJ6sVfoq0dU3lHJpMDpHkPX6acZX0GkIJEd9DzC4vLsteRovZs/QGiFH6yyox&#10;DAPzOJCix2gJCe7GLcM08PjRE6yxrNerYiZN0vPzQcCvWhOBw35gDjPOVXz//XeYtuXidMNquaDS&#10;UGnpjaoCAdgf9uTasbALhmFgHAeB8TSOuq4hzQIYQJGjhF5dtyBbh3JOeiwonJY6ylYVmIypFIvY&#10;UdWOdTwh5YzRRvquKR6BqSEEFJqMnA8YS+BAUBrvw3u7KeCM7H+WXUfraunFpCh9CWW4OD9nTpnd&#10;PNP3Ai4cp0CcAgklIFRjiMEzTiMKzWK5oFssOT875fbmmn3p0aismFMizJ7Re/n5rcUYQ2UtbeP4&#10;+KOnPE6JySeub8QaPM2BcZro+4HZB0KSgKvWmhwTh/0BYzR93zP0ntPTS1zjxIDrA3XdiCE3Z25D&#10;JCqBIrZtewzW39cG9wbfGCLBC1TgyUdPOPSHApeS61HIicY6ef1NPtrlU0oYYwQmmzOzD8ePTfPM&#10;YXcgpkjVNPgYyEn6zCGIFXe13nBRnTP0Pf/H//bv2Gw2fPrFF/z1X/+cz7/4jB/evOE3v/ktv/7V&#10;P7Lb37FYZvI4oLLnZFmj/QG/veKkqThtLStnaW2FqSp8mLh6d8VyfcLm9IwvjOOPX39D7ZZc/uyn&#10;7MeRb759wXqzojIbbM6EeYToSX4Wa7I2GKXZLNe0roIUBGA5e1LWKCc90rPHT7ja9vzh6295/sVP&#10;+O/++q94crqkJjDPganvefbkMc8/+ZiXL1/w3YuvefrkKTFGvn7xgnGcWdYty64mZY9Kis16g3EL&#10;/uMfXvC//t2vebGfmFF4PNlIH15leQZgcqYx0tu2zZJkFDEkgi/7di2tEmU0lTbM00BO+bjfuK+C&#10;okZqJ61IsUCPS/2nlEarEkgu556pa3ROzNMsPRCtyAGSyqRIqcXdEbyqlEYbgYNZbcgqcRMyYZDz&#10;08csHQylaauKVdey6hq62uGMZlE7lk3NsqpolSZOB4b+jqkfmXzEZ8hI3yikGXKmK73S+9onaahq&#10;J5CkqpL7eoF1asAo6R85Z1ktl3SNY5hnupMLLj/9gr/6V/+STz5/zqHfcnv7FusDwzDz9R/+CXKg&#10;cTVXb37g9t0NV2/fklNk7A988ennXJ6c8ejxE+5u3xHizOxHfvmrL/nqy29YnZzQbFZUdcMcEm+3&#10;PV/98JqrXU8fM5FMpEBztrIflkuw9MNS8Pzki095+vgJ0+2V9DutxlaOlBPzPLE5PWPRrRiGAWMr&#10;Li8vUCTeXb1h7PfM48A8jygN4zhz2N6xqmtSzPgcmMPMxeU5z58/lz7DNHN9c8t6vebf/OJf0hjN&#10;d9/BMAZ++7s/0LRL5mlkd3fNF599LLBIa/j7X/6OFy+vMScbKtfirDxbDDGi0DRVJUDJypRjTkK9&#10;fhY7e+UcrpLa0ygByLiyl5PXw5bAMoQQGYaRGDXWOJTSjOPMNM6lrtIYk1ktHV3X0LYNRje4uuHk&#10;9BLXrKSfu93y1ddfM93sGQIEbVgsA+fnF0dAzs3tlkXXstlseP78U7YnB3yIjKM8t2truVY2zlFp&#10;I8BWIKtEjImcZtrGsug62lrgNgmF1QKJdXUtz1naBTe3O1IIbF/9IKA1I6Bz5+p7VjkhJV6/ecMw&#10;TCyXC1pXYbTh/PyM5598zPnjR8zTxLjf0b/rsVrTNS0oxWq1Pp4fh8OBq3dXtG3DYtFIzY3G2olh&#10;8szKE0MkJTl/fQjHfY82Vvo2waNyorECXXWVwBnmeRYId1OLRT4mgZNmCUjX5fnzPShV4FvgXEPT&#10;NKzX6wLvMQzFDC7PUjPaFvu7c0wxyZ5HaQEquAqr19SuZvRRepVG6Lzz5BmGnnkemA8Hbu+22KqW&#10;72Ur2sVa9ilxwvuRGAV+FOY9dzdb9rsDpMzJyZrPPn/O2elG7idB4MyqqgWspDW5/E453T9T5vis&#10;wxgrkMo4YWNAp/L8Mr5//ivHTxZIfaLclzO2PK8GjTYCEQFV9n8UYH6SZ9JaU7cNXhuePP2Epl0y&#10;zhMYy7YfGUNkjAk/T+RhpB4clTV0bcvm/IzgPSiBHU3DxN1uj8JQO0PjDIoow/dGk1BEBMqhjICB&#10;tFbkFPAF2iu9WUddVVxcXOBDoO976f2VZwfa1oyTZ5hGXr5+x812x0nrWHQdP38YyXlYD+thPayH&#10;9bAe1sN6WA/rYT2sh/Xf8HoIwD+sh/WwHtbDelgP62E9rIf1sB7W/w/rQzty+rPQuyqh3z83v4fw&#10;3jT64cf+fOjzw2HhD4Ptf/459+vP7fDHoJzSRyM3OR5NdG3dMmpN4yxED/r9oLhYtyVYp8vgsdHF&#10;vpf+1LQWcxKDYfzQaikP4/08Y/T7YW5jLW3T4FNEm4bgYwlxHvDzVIw+iX2/53BwGBIxelSWn2sc&#10;RwkJGCP2jfuH+/c2HC2mL6011sqAxHq95keff/7/sPdmv7Zl133eN9vV7e6cc7u61bDYSCxSTajG&#10;imTDfokAK39AkATwfxggecxLoMBAHEiOJJqiJTZFsorV3+Z0++xmrTW7PIx5dl0KRgDHjz6TKICo&#10;e+s0e68915hjjd/3gdJM08zdbodCDF/WigEjhiChdKWwzslws7aQMrko4hxBg9WgSBhdWK8GwtVI&#10;0zQ01nI47PHOQ87M05G2cTjdghLbotIKrTMaGeIMUYYewhxOg+3ljesnhIBCAmzFaLQ1ZIWEPg53&#10;lGIo2bA5O6MfenKJkGZ+/eGHfParj3j89Bnvf/PbrDZrrNY01lBSxBigqBO9XjtLyRqLzG/sj0dS&#10;VpwtVsR7M1wRc3qpwyv3dsXxeEQrRddK6LukdPo83FvX7h/eK8DWwdYiSRqKLnjnONtsWAwDzkrA&#10;ONfrPtZrKMYgIVJxo0hAIUZyEuq/thlnFEaLISTFhGQnFLGIYdNVewjV4qIAZy1918rA6DhScsZY&#10;i2sKU5gJ40RzHzLVipgSJuuTZTmkKMaGlDDOSihMKabxQEyJrMQqq4yVoSZjOB4PhPswpTHkIp81&#10;6x3LuOTp0yfsdjuePj7n7GxNnGbmcV/NGFneM+/k/ZfcJvMsQQejDcbaej0ngVIYi7NiD1fWsVyc&#10;sbsbubq6ZJyONG2DaxxpHGW7qGYopY0MeNSfXUKBsqcJ+MJgjBVTksRMiCVLSCIlnGsZhhXWGoal&#10;GDZaJ0FIazT0UJQh1eBPUYaQZZBFrs/Adn+kKM0xJpoowZuQIjpAqXtZpUKIJdJ5rJOBK+8s/dCi&#10;9QalFHe7HV988RkqBnKYmGex0hptKEpTMGjj0dbhrWN8/YrX11dMxxGjNX3f07UyCGW0RWsL00gm&#10;cXu3pSSBgtzv+VprGeALAd82fO9732OaItc3d9ze3LK9u8Nay2q9JGTFGBNlnEDJddP2PWl7zXZ/&#10;YLfb07YNq9UKYzSffPwx29tbMc4V6Pv+FOYkF1IJdRir0LaePE4Y63FG46wltVFsZLmwGDp2uz27&#10;/YE5ykDOfYDEWM+cZ7ln1f1/v9ux2+/5P159yS9/9oxvvPcWf/zP/oAPvv9dHp9v+Is//1f87/Hf&#10;8rMPPyfFasRLYigzdd++N3Tf379SSuz3e4wxhGrENtoQ5sA4TafATAiBcZR7zP1A8/19UcAyqg4q&#10;Rxncr7CZrhOjlwSQ5np/EBsLSsn1K0QMtDW4xuOc4/xCs9vdEcrMH//JD/if/6f/gaZxjPNMYx3G&#10;NkxBMx1LNbFDKgmt02m4VAxEjpQK1miMb5mOM69evuajj37NYX/g9uYGr7WE9o0ikwnjfKoJYjV3&#10;378GJ5CIknuigEqM+KNSYHW+5nd/9wM++O4HXFxc0Dcdc9zz4tVn/M3/89d8+eUrLl/vaLoOaw3L&#10;1ZrNeoP3DTc3NxL8zqmGtwx939MPA/1iEJP5JKbflBIxZXaHPU3Tsl4tmecJ5yyPHp3Td42Y3a1l&#10;GHoU5lRfLBcLjM68fPmaF68+5nCcOB4ncpaBWt94rLYcxmMd6p/IWazih1G+d5gDqWSssTVFI3v1&#10;/T3nzeC5GJr2FUojw8k5pVN95qplOOUZpR1WGVIKeG/xxrBeDaw3Z7y+vGIaj+x2W1KOHA7VHJzK&#10;CUjgjQSglVKk8nU9Zo2R0Fat6e7t1/cD9PevTUn5BIKghoWM0icTMhU0c3+txxBlwC8VjJdrVyvR&#10;mDW+oet6vPe0bUfnJRyujUFZQ9vLsKSzGp2lbjU207aes/WaRd/RdwPDMMjPmjK5FbuZNnLNziHw&#10;+uVrrq9uUAUep0yXIr4Tm1wuBW0UjfHMyN5onRjHnXMC5smF/f4odletSHVg3XUt0xxpuoHV2Ubs&#10;b87W913jlCZlZLgcuV8VZyvToNYkIjcjRgEoxZQQ7oUCLRYlqVk0TjdEAqCwVkxBEphUpJIlsOMd&#10;kIlJwisSMpvJ9T6IVsQCMSRQiZgS2+OR291BrMlNi9ECEAgxSD1rHV1n2Sw6VD6XcEeWGsUYyGHm&#10;sD8wxbnWgYFcMl3XydfSipQDd3d7rq4uOT+7YNGd4XxDzJHdYWTZ9wyrBSsj4dxpHJnGkZAyqUSU&#10;tsxTpuhEv5IA9Lvvt/SrFfvDkdvbHcZoKGKmLzHhG0fTGEoJaKUFvqINpWTmIomA1XKJ04aubdnv&#10;dkzjoRrnxKx72O85ThMYAU9Mcc9hThTfY1yD9i3aWGKtL+UeDIuuo/We/XGicQ3jODFPE4dxxhgY&#10;JwnFK60pSkOU4dHWNxit+fyzz9jtdngvQ6TvvvUWfb9g6Do63zIf9qQ5kgN45RiGoYafwTWOtu1o&#10;ho7NxbnsTyF+DanJiTJPjGFCW0MIMylLED/EjD7MNNngG4/RAg9z1hHmIIPTSrFcLsUihYTx4jTV&#10;fa6Q5pmUC855ssm1zjM4rVA5UxBo1TxNlJQxxorRssIvVIFiLMVamqajtQbfzTV4ZJhCJJUsDrqc&#10;ThChopXY95QS+xeIpV0ZjG8YnBdLcwoSgCegChyniWM7Y+vws7UO43QNMiTmlDgeD3z58qWEcCpw&#10;wjc9rmkoqtCHltY7CcFDtb1LTZFzwugstYWxp9B5Y8XQqXzdh0tmMga7XMo9JIZTKLqoSCyFNM1M&#10;MdN2J8YGJWec9aw3a25uthyPIzEqQhAT3ugjQ1J0WXGYDuR8H7DNYrQdBnJ9Guu0I6ZCiOVkgAfF&#10;4TCRsuz7Mcu9IcXMNI68fjXy8ceBx48esV6vWa2W9P1CPoe5AA2rdV8D+4qcJDh9OB6ZpqlafGXP&#10;iymSYiIEATuZGs5P1Uaccz4FheIsvYk5BOaY6v20odcCLFFKEUM1rHY9601mNx6Z5pmIXIvHGvb5&#10;z+qtKCsAPCXD4eSMthqTnVgyjaugQA9EcGLu00rO6wJZk/Oz/D5gkGATOaPRzAEa17I5f8zrzz8n&#10;1TOl1Q5yIY4T83HCLloWm0eY7kuaRcRsj+QwUVIilgwqYZ1lt71jPO5puiVt09E1PV3fkUKgzBKS&#10;GscjRRm61mMUeOfpugXEiNUWJ82SE0Runiap+QpY7RgPkwz3G023WOHu9uRsUKbFDks2z56xOD8n&#10;lxoMSDW8VSrcoNYein9iZD/V0vU89k/Ai6XI63YfhpdELCd76ild/4Y+/jegjvmNvhcKMpT7kP3X&#10;jQ/ZPyvURiHBW40ipoDSEnUvGAnDUWiMEfuzqeGTXjFNIyFM1fQnZ0OxNLagFab2kHJMHKcRlNRe&#10;ArQQCNU0HjG69vCUOVnlqWF+axzNcsHdfmKICaMyWhfarqGZuhpMk/0oxABaQFgpg7GGhXNoYyvA&#10;SlWjsCPEPXEXcd7jlK7hJwM4rNEVyNTgtfxuU8kCdLGKxlVUSZH3SaNrrWXxrWd3PLA7jvRzxDix&#10;Zxs0oUgYuW07lLHs55kuOQgBk2ecdvSd7L0zGecUU4wcx0BRnuXQEueJzjeYlAj7O376w7/hw5/8&#10;A0+ev833fu/3OXv0BNc2pJyZgtgNtRGrd865vr4FyBSVxeypFOKPVuQEIUR828CYIBUap8ldS+sM&#10;R6MI04EUZ5phwNcz5OE40fU97y2WLJdLlssFt9s73n/vPW5uLrGNx3qxkVpraBp/qs/DFJgOI0Pf&#10;4byVMGwGZx1zzJiQuNvu+OU08u47z3j66KIaxsXeKT0ZsNqiimIYFnR9zzRPMGmePn0L2y54dXlN&#10;yRpvG7744jO2dweuru9YdB5vNZ31GO3o+5bNZsVnn33BjMLkhFeF4zyTQpA6thQJhNczblYCoplD&#10;YGg7OSdaMYSnlECrGrDOhClJj0kplDZY7zH17+hqDC5J7u1pPJJiZJoDl1cvySTaVgI6MSWWqyXr&#10;szX78UhCVdhixBknIL6SUSWR4sxcBJqqjMUA1hus1ayWC47TTMyFpm1Zdz2pFF6/esX1zS3WG8bj&#10;SA6Jw/5AmI5cnK2k3nRW9ucYMdqgnbyvVivCNBNDYo4jqWT2xxFjJID6/rvvoKzh2WaJTRLiwzUY&#10;7XBZIFXXV5fcaMWTx49ovMcohVGKEqvpvquwmyA1mLFi9qRpUM5xd7slx4Qxru6J8vtPk8B+lusN&#10;fb1ODocj8zxxPBzIQV4/XWCcZ653O+7GkcV6LUAkZ3Fa0znLZjEQYpSeppH9LuWEIeOVwPqKymQl&#10;gNtHyxXurYbd4cjhcOQwjez2R+Y007YdzjegDLvtHXGea48Wzs7W9K1jf7slTJEySw3ZKEXWWvrV&#10;c6C0DSJrVTjnaY3mrYsz1k3LcQ5s7+7YOcscE4dxZpwnQkpg5bwWU6KkwjzfcH27pR8GVssV83hk&#10;tVzirQQL+04gaiHMxGhOQDkBzkbpReUstXvbYJw8k9AVpBhmgXaVnEk2nECuJ0N9rIHw++c1tX/Q&#10;tu3Xz0Rqv8YoTTt4Yogo7dCqYbGMaK1YLNY8efKcr1685Ic//Ec+/fQL/ps/+l3ee/85//37f86/&#10;+rM/46c/+Ql/98MfMY+RZ+dnvL1Z8GwzsOkcy66hq1DOUkBpy91+x9/83Y9RTUtUWozZKH70k5/Q&#10;Wo3LiWHRsVl2jPsjly8vUUjfqmSw1mBbSz/0NF2DLgWHRmtIKOZQaIynG5YkDD/75a/YXFzwz//0&#10;v2XoHOF4y6v9LePuFl0izy7OuL264cMPP0b7lv00ES8v8c7x7MmzagJOxGlmMaxI2vLX//gh/+cP&#10;f8rLCQ7KYqzAW1NOFIPUq1qTU2I7TaiYsGWSgLD1NM2Ar/XINElff8qZYpvTOb+U34RIpqIosQJu&#10;6rONjDwfsbWXfF8zUSCWGmSkkOVBAtzDk63De8dxvz8F7iOZGem3kjOqAsk67zk/W7DoF/S+xSuw&#10;OmNVQZHwxrDwDlcy4/aOm8OB+bhjnvakJGdJ2/QYI89KMIaucfjGYZShZEWKhW7hWSyXrBZDfWYD&#10;XSOvRwwjnbO03mOsw7UtWTuevPcWb3/727zz7W/z9nvvcjjsuPzqC8L+lvFw5B9/9CN0nLlYDqS5&#10;ULLm9eUNYQysF0u++fxt1kPHYtGzOlux3W0Z90f+489+xpdffMX6yTlm6DlmxZfXWz764iV3U+IA&#10;aOeJuhByAi19JoXUnUVncrHM08z333ubD959zni3pcQaSPWWrOX9PVtf8Pytp3St57C/4+nTCx4/&#10;XnM87Nnebtnvtuz3d3gv8IrjfgdpxpqmgpYFF7vdbms4fM3V9Us67+mbjpwyIUzocea86/h8uqU4&#10;xUeffcLbjx+x7geca/j5p1/xw59+BMMgPb8QaH1LaxsmBH7jjJFnhdpgrZfeZK49c60gRZQukCTE&#10;a2yHzpk8R6xzaCcQBWc1mlJt5QJYUCpRyDiradpWILx9i3eaUoLU7hpMhY3GBHOasK5Fe0eeZw4h&#10;crc/MqeM7zt049Da8erFS35xc0Pbd7z33ntsNhvaRmpCqw3qZKpPHMexwsQdWkdKDgxdI/Bo7zFW&#10;UWJCF7HepwJGGxrXsVquyVg5V9ae7jRNvHz1muvtHRlqrxG2dzuePHkGVu45r16/5sXrl1xdX/P0&#10;ySMUiuP+gHOO1ju+enXJF59/iTUCK12tlmw2a+kLDT2+QhONsfR9y4VxGOOk973bk3IkZ+nJt92C&#10;FCbiPBOj9CittTijCdPIYZ5RCpquR2OIKaJzFju4UTS2lZ5j7VNSwe6lVPggmjkXrFb4tiHMo4Th&#10;lcF7efblnIC/UpjIKda6NeG9w9iCdj1mkh6nb1piSszGYMjsc6AQmWLhbrfj6mqLUYZ2cUvjBfr3&#10;7PEzvF1hi2F7dYc2Dcu14/LykpdXV8w58ejinKbxLBcrvPfsjkesQno3VoBHAmfWxBDrMw4FROYo&#10;wB/nHIz1WUcFvxpVoWdZrg2NJsVIKVEA9hQBJCaFxtTzJCcIn0aRciHERMowThNKw9nFufSDjWWO&#10;mXZY8/iZlXtoTihdaBrPo7MzmrYh1efzKYzs7/anZwtaaVJJzMeJu9stznl5plz73QL0lf572zR1&#10;zkL630UrmrZluVzQOpkZiCFwt99zu71jnCO73VhnPTLH48R03LGu4J6H9bAe1sN6WA/rYT2sh/Ww&#10;HtbDelgP67/W9RCAf1gP62E9rIf1sB7Ww3pYD+thPaz/wnU/2Hs/LP7mv1fVZMSJ4m5kmLmS39+0&#10;394HoYA6qFVOIfM3Q1JvhuDTG/akN9ebxvj7/0b+p052RnKRQWtjUSgZeug8WRWxytTvX5T8PNZa&#10;Sn7D7G0NIcjfkb9nIMoQ+Hg8UEphtVrhbDUHn4ar5Wfy3pHnhLeaZ8+e0PYNX754xd1uomAwBg7H&#10;PTFKeDYXzd1uT6bUYUYJQzpbw72Nh5QgphqSyxK4Nh3WOhbDEms93/pG4eOPfs0UA9vdnrPNhhiT&#10;BHrDTAGM92gnwUZtLOhMQRFjwtwPb5eMUhnfaKyVQLNrJVAT5pEQZNCgEIFMKboG01wdvpswOEoO&#10;EigpmpDF6HYPUPDeYyrRP6aIsy3WWFQW81TjHNvtgVeXd9wdDpyfrxkGMSgYZTjsj3zx0S/5/JNf&#10;c/HkCd/59rc5X69pG4d1mhwiY5pIaabtW6xtSWGkHDMKGVQXc4/jME4SXq9DhDnnej0lMaecEiL1&#10;SlMF5yzKWvo6gO2qLSemRErlZEy3xmGt4emTZ5ScOB4OxBBkCC2LrV5pQ0oj8zxVU5tYFApgnUFX&#10;65PVMqAbSiSEiZQ0vmnwbUueZFDNlIyqg/uNc6cQbHaWkDLGiLnFKOiGgbvdjqQKZ+fnMjBaA0HG&#10;GozNpJCIea6BXhno187Q6o79/ijDSd7RaCcBpizm1SlGfMq0rsHZroYgA8ZaFBlrFNPhjtB75jkw&#10;zxCCk5BmHYqnDutp55gnRY4JVP7a2B4j3stgZwZyylityLGwWa/4rW9/i08++5gpzDhvCVHTGc2T&#10;83Oev/UU6zSGglbgtKGYcrJj5vtwIchgYrWDvX59ye6w4+3n7/D48WMZ6ijyeSwIoAI01nqcdXRt&#10;hyAhCiFLgDPMYiE3xnHx9C2BH1jHlApd06CdDCimWQwc9wYF6yzzNGJ9DTxpzTTP1chmubm9JqTI&#10;YjlIWKoGSGNGTKrKkI0hxMxhHDmGSDMsGJZreb3rMKOxniqeIMZAW7rHGAAAIABJREFUzIFpGnHW&#10;YLWBahoXC6UY2MI8k4CkCov1At827Hd7rFYsNmcUYwhFYWoOOxUxvG7OL3i8P5IzHPY7ui4xDAv+&#10;+A9/wMcff8SLFzIILhANJbYQEkUjwIikOE6hhkCgbT2tdxwPMijvrNh229bhG8thnEipiIl1joSQ&#10;TzZ2UVTUG00drPz5zz/llz//mB//+B/54Lu/xR/+8R/xjW/9Fn/xr/87nr/zU/72b/8j0zzR+gb4&#10;+vopqQbVENNW0zRMNegTq51xcvPJCuKqzUisJzIIOc/zb4Bl+r7HWne6z0oIJgiUwEgAbeh7ea1y&#10;Pg0zx5hI98Zsb3GpYZwnxmnGNpZmaHn2ziP+zb/5H/m9D77D4XjHly9eMIWAUprGKnTjJOyqNSoF&#10;sQcm+doS3tKyRxkjBqOS+cWHH3J7c83t3Q0xzjhbgxdklCqneqAfBglr53wy1N4bze7BAcNiwTff&#10;f5+333rCb/3Wd3j8+AJUYb/b8fHHP+dnP/sFL1+/QCnF2fkF6IaLJ70Y/rylxHgykjTeslwtWG7W&#10;LIeBkgqN9zJ4GBPjbk+IkbbpcM4xhwnjGrxvaRqHUku6rqFrG6bpiLOGJ4/O2W73XF3eEELkuD/w&#10;+SefUnLk8vqG737/d8gZLi+vmOeRUgrjNDGFmXGaGUexG87zTOPFmmm05ng8Eu7CKSylUBIIrK+1&#10;ua+5cmYcx3otKLlnKIW1+mRbn6eJGAPGGB4/elzBOmIvJWdCmPnZz3/CL3/5K3JO5JLFDm7Eht3a&#10;r4MzJcuf6Rp6MtbKNY+UikZpYk6nuvBNI2qpVJP79/dU9xkFKlNzwzKUnmb5/tZL+NgZua9pTU6R&#10;ru1YrVYygOkcfd+z6Dq6tsM3PUkpXOdoGo/RmlXb4YzCOfkm3mis0TTW4o3FW0fSuQYJElYXvDX0&#10;bcdm+Q341jeIIQjIwYoBFQpJIVbBlPCdo+96lDVoZaotLRLmmUOYJBDsG2IOzPPMoh+42x2JwKrt&#10;BGykBZKkuhYLTPWzBzIg77QR2I7Rv1GTG2NJMVAq+McYg2sb2ZMohCCQjFBDgymXap101QgvAes+&#10;iZH67u6OWDLedzjvUFbM1CmIoTKXr2FGaMV+HLH7HW3bY52XgJ66r4vq9eEUvRdgREFX22Mio2ia&#10;lrZpT2cC1zq89cwxyr6oDb7pWPYL+n6gcQNd3xGzmExt02B8S84Z1zhcM9CvEvM8ncIhKkR+/dmn&#10;7D76JW+98w6b83MePz3nuWsYx8A4Tgx9gyGhMlhTCPNEClHMWXMgRQndaAPTNBJjxGrDYrni7Pyc&#10;+XjkOB4JCbTrUK6lmwNzltdMa4NyLXeHGW0VWkMuE3d1aLnkSAwT83iApAklc7XdcnVzi1YFby2L&#10;tmG56GnbjpwKRSVCDXK/OhwZjyPeO/q2F3ARhs8++5TNfs352TlGO3w3kO1EGKXWN0YzrMSGa6zH&#10;ukaCpjmTFWKqBkBCj4fpyO5wEOupUvimYbffsx9HQkq46UjXdcyzDFq7ag7kjevGOU8qAh+yzqGA&#10;OUyyfxn5We5DRSVHdocd83EvA9rTfNoL5b4YWPhG/iyLCUtq5kJrDE3rodZMXlvKvS15lntOqfA0&#10;CoQYaJqGfmiYo9T11noBdcUodqucTmYzYxO7GoQ2SrNerVgvV+QQ0drSOM+TJ49Znm0IWezC+92B&#10;15dXzHHGec/18UhOidUw0HcdvvFo46TeAbrO1bCbRRmpj1svIe0wCVAmpyi1mjV0bUMIgQISurrb&#10;E1IiZ7AK5gROgS7y+jZtw1DhLbkUjoeR7d0tWgugYJxHtDOUJGcYYyxzmJj2B8Yx4rw7Dagba/G+&#10;5fZ2xzwF+kXPRTV/pSgwJQlQJqwz9IN87rc3d7x6cUnTtaw2Ky7O16yWvcDGMuQEOUiY0zYtTmvs&#10;akk/9GhlubvbMh4PGGNOfYZQz1zWikny3ibnnEMXCbEVFIej2JBT3T+6pqGkTN+0LBcrtPectec8&#10;aTxKWfb7AzHMzEP//6PDouRzpuWsIffCjHX2ZC8uOVOsfDZKkuuIknG+Gubug97Vdl5SFPKD1jUg&#10;XsAazh89QVsBbGzvtnj3Gm0tbT9QsmFYbuhXC25ut/ziekdBo5RYcdGGeY4oo9kfD0DBWiPgHO+k&#10;DqzQIqP0CQgVYyGWwDgFMprNesOqcZgYoMIPjNZMteZTSjGHyOXlFVe31/i2rdeYJ2XANqwuHvP0&#10;nXew3rMPAqB4Q8j+/9kvuq8zpIbJvxGMv+8JqTcC66eW130IvqbY8ykk/0+D8PlU56ScUMq8YYqX&#10;45W86xJ+R7onnL5KFGse6BP4DbLYEpXC2qb2fiyQGcfDCR6U1NfgyZwziowzBl/7banIea4UWCwG&#10;vHNM0ygmPyXWZ110DfpzCjq0Xc/FxQUxRdCGohRN29F2gWePntB3DdN+R5xHjDYneKDGVCilqiQS&#10;MFZ6Wm3bMM+BMM9MxrI/7HFuJTUhtW51lqaRoGc0Ei6yzomxNMy15vRQDblNa8kozh894nb3KfM8&#10;s98f5PVy8joYo1mvN/z+7/8+h/2W3X5CxRlboPXgYxaol7Y420oIfkZgTA4oM950WJVonYAvttev&#10;+YeXX/HzD3/Odz74Pt/73u/y+PETCX4YI0CYKD0VMeYq0FbC8PWlEdiTvOcpV8SQkhCjty3WDTy6&#10;eMQ8RxZDDyWRY8B4V+9Vcg2lFNnvBFTXNC1vPX/KYtkz9C2xBqKdNwJfM7qaveVMmmPi8fkZq6Fn&#10;e/OIm9stRcnXjCWjUuKrV68ZqnHUVpBnxR/ijcMqTes8zlr2+z3WOs7Oz2n6BavVhsNxZD4Erpu2&#10;WqpnvNG0rsO6RgzoFY7yztvP+fKLlzTGUuaIVVqsxkVCrHGeyfUzmJHwutaa/X5PKIm+q9bwEE/n&#10;lXkSi3wIAmQahl7qC6XYH+/tybIPj+PMeDwwz4nLyyv2+wO+aWTPxFSOhebZs2fkAofjjDc1oOcc&#10;0zEwTxPO3O8XX59pnZPziHhg1akOut9LD+PI4Xjk088/4xvvf0PuE9X0mXKm7XoePX4iZ/Bplr4Y&#10;UlM676Q2QczQRE7nlWE5YH3LH/3g98gp82izpsQJ3XpSLuz3O9ACVA0h1po5o1U4+aF1SUxkSrbk&#10;aoHNKdP2RvaXakl3xpJi3WN1PZeQaRooKIGBHQ5M44S2Al9sfMN+t5Nzaojc3N6wPexZ6Q3TeKR1&#10;TqBLaIqGpumw1pJSZp4D0zST0kzJAVUBcAKdnNjHHbbrWCyXhPGI0Yq+beibhtutJqYowFhjaZuG&#10;+TiKUbskMdpaxXG7pWQBxikapiD3tVIKU46Mh2MNPiqmaZb7obZ4Z3BOgpJQmCuEx2jNNE/MMVQz&#10;rqZUAK9Vmnl/5MvbO/a3N7z77rvs77YCFW0kvNr3HcvlwHZ7J3uJou6tYlaVZzCarmvZ7/cCQ6o1&#10;l/f+dC5vmkb6DEHq3XsI8Zv3uJQSbdvSNI1A1u7vpUoCbHJeMyfghPfN6XrfnJ/x6Nlb3G1v+cu/&#10;/Le0neJP//iP+dMf/BHf+Ys/50//8Af8r//L/8ajoefJquPJqmXZSp1rjfQ9jbVoqznOE1lbXr58&#10;ybA+Y7Hw0hdzlh/9/d/z/GLDo/XA3a3AXb21rFZLMplPPvmEkgtPHj8Wu31McoYD0pwo2qCtpx0W&#10;+HbB/jDy1vO3WZ8/5tHZkrub16T5yG53x7zf0xi4ub7ik89f8OrlK8JcuE0Hhr7j+bMnjLs7Upiw&#10;WjH0A1PR/F//4Sf8ux//itdZMRknsJ76PtzXArkUcghyjqggAgF3JoJNeJfk+Y8S0EzXd5R8D5qS&#10;/nhBILmhXls5l2oWryBVrShW7gWN9/J3UhIoUk5S/1pbYaecnnNlJUHWeZ4ISXpJ2ohV3hQgRbzW&#10;LIae9XJB3wiUtHUeUsQqJftkyZSYSdPM3WEkxcDheGSc5Mzatj1GQWvl3KS1rTVRom09JWfCHCDD&#10;sBhoh4amaaAkhs7jjcVqzWF/ZNU1LIeekhWuW5Bdy1vf+CZ/8i/+OauLM1zfc3P9ihdffE487mly&#10;5Fc//wmXr77g7adP0VpzPB745a9+zZeff4XVnjlErq5vKbkQM8zTLzhMkZ/+8mM+f3WFXZ2zU4Yv&#10;vnzFy+sdu5CZtSYqDdac6n6lLJnydXhVGymXYuJR3/Inv/M92px5dXlJ2ztWZ5sKxZaA9LNnz6Tn&#10;NQzEEHj86Jzt7Q273ZZpHDlOe3IOKGXkPZsDVhtc4xinwDiN5JJ4/5vvEaLAs0OMNG2LsZYf/8NP&#10;eLIcuPzyFR/89nfQX77gRz//Od/65rc5P9tgm4Yvr2/4v3/4Y3InEOUpBIoW2CJe7teNcxVSIiHZ&#10;pmnp+07642Gu5nBN443Ua8ahtMDcvBaorbcOZ6SnlVSGXHteVvrlzjYMywXON1jjsc6ilDyTEYu8&#10;hPBN17BYrnmv61HG8r3f+x7b7S3X13eEceTq5oqb7ZZxntlvbzne3gHQLwa88+xut3RdV3vdijRP&#10;pBgEGB0Czhq6rgKFjNy355AIYU/jLbXcrs+xjICJtGazWOC85+rmhnEOdF3HerXm7edv8/L1Jb/+&#10;/DO2263s6f3A+fkFj588Znt7TTvONM6QiuLyekvjvNzLugHIZGVYbc6ZppliNPspkG62bDZrtBnJ&#10;te6S52oJQsK5TNf3OLPk9fUVxhqGYeDRowvCPDHudkxTw+GwI8SAKZoQowBrq/nbezmzyNkVAVxl&#10;BaVCH7SExOU+GivgwNFah3WWGCY0K+YQBAiYE/v94QS8L2RyhhTlTO+dwSiD9XKNzVM43Y+GoWcx&#10;9OyHjv3xSEgKZRtK0Rx2R/bjHSlFNptz1us1KoNzCuOs1Cwpc3l5yd3uTmrQVLh5cclXX73GeScG&#10;+pJZLweWyzXeNyyXS/peAANKIaCYogg10J10+noGoijpu2c57zhtGfoBZ+vZDU73XhUzqWSM8yij&#10;yWhyyXIeALTS8gzBRFyFgcpshsD7N+tzSoVm3sNxm67BWUOKkbvbW+bxSNc29G3DcLZBXVzgvKMU&#10;RYiB/e6Otu242+3IOXM4Cvwh5oSqvZWu7+j7HqMFTqSsZ7M5wxjL2WaNdY55nlmtlrz11jPGY+DT&#10;z79gv9sSosCqcinc3m0fBnIe1sN6WA/rYT2sh/WwHtbDelgP62H9V70eAvAP62E9rIf1sB7Ww3pY&#10;D+thPayH9V+4ZHBQJoFzTnVQ9uuhqJIz956J+8DQfXDlzcHj+4GqU/D8jX8PXw8pv2mLvw+4/9Of&#10;582V74dF6/czWtf8e4EsRm2qFaXzrUiwSrVuFSGM3wfgc5JAF0qCtOMcZMDSWhmQyomYDBlDToEQ&#10;ZhSOuQ4qWS2BhnsggFYSBFytelbLnrPVku3uwPV2x+32hhQm7u5u0YsFRmnGEMTaquVBuzVGwtE1&#10;fKZQHA9H9ocDx+MopvluYLlcYI2maxvOz864urnl9nZ7MnZrUwcNimMcpxqKFXvg8XhE7N3mFJgI&#10;YeIYZ0wNWhqjxXJvDN3Qc/X6FeM40Q2dhOw0kFO1tBqM0hjjCNWGpgrEOZBLobGWYZDh67br8U0L&#10;OaE1GKshBLQqEtozlvOzM5RxxFw4jiM5RlKIPH30GFIkhMQUZr786BdcffEZ77z9Np1VGBrGGJBs&#10;mK3DtZaULK4b6JXF+Ab0vVFZhmMkYCcwACHia4y2GK3x1TgbQ5JBB6spKeK9l0EYYyp1PzNNUx3+&#10;07TF0G96QoqQJeBlrcM6LyI5YzHOYqOpdtMtuRjW6zVNJ+bMghg+jYK+Hzgej6cQZSmZpmlJOYkJ&#10;U+lqR9MS0leaVA0J8vveLxmqffbO23gnIf2cMqDIJVOiwjiPcWLBrGP8p/0AJUF9bcRKorXY2KgW&#10;7BBlkBdl0NpjlRikw3ikhEhjDGWemfZ7mq6rg+JBfnbravpAAxLydOYenPH1fpJyZppnGq1Pe9Tu&#10;bsc4Bhrf0zjLe+++x+XNNTFn5pstq6GnbRsZqGocMcrnl2rpTKkOwZtqVqj7Wq6wjG4YePHqpQRV&#10;G89ms+b15SU55QqFKCfrrnOWphXbnoTDZVg7K4My0PY9vvEoLQPp8zySU6gmsVStl2LeopSTISJN&#10;MyMHset5hbGO3c0N2+sbmlaCvLfHPTFI0P54DMwxM4bEIcwslgvarqXrlzjfoJWYJkqIcg1IDlX2&#10;XC3xmnvDAzmDlvBNSglrPK6Roa4xBO5urwlzxFpH2/g6pOwp2kogRNVBaa2wXcPSW97mHdabFfvt&#10;Hd45Ls43PHt8xjtPH/Py8hVfvXjJ66sbLl/fcre7I0wCZPDe44yjsQmTM03n8M5IAMyAVYasFEUV&#10;GmtYLwe6ruM4jhir0YPh7m7kWA3sc5JgRUwRXSSoaKwnzDNffrHl1Zd/y09/+gnf/f4H/O4Pfp93&#10;nj9nOWz48Oe/4vWrKwFa5Pt7YA3slSKfp2qmzNVYhlIcDnu0FrNW3/f1npZO1/f9PVVrfQq6L4YF&#10;pV5bRovtbp5njuORfUq0TSuBwpzENDxNzGVCKS37kW/JypJD5HA4sj/IkOTb7zzl9vqa65cvCemA&#10;0ZHl0DHNyH3QG4yVz32Ya0K5zCQ1UjQUJdbxXDJGOz777At+8YsPyamwvdmiioBDlssFi+Ugw/8F&#10;mrYhRhlev9vt6hC7wAu8b/jW++/z/Pkz3nn7Oe88f4vdfsurVy/4q7/+K3710UdM08hiuaZg6IYV&#10;jW/JWWNN3abq4KxvWi4uLnj65DGbzQpjDVOY2W3vuL685sXLF4Qws96sABiGgeVmjdIG18nwWuNk&#10;OEwhoAVnNGFMFFW4vtny+RdfEUKm7wemSczBi+WKbBzX17fEGNlVi0rftbLHAM41hHBDrr+zWMgL&#10;bdOglCEEGU40Rr9h9ir1+tHYOgR3bxsH2f9jlDBATmJsm8axQmfgeDyw3x84HGR47fLlS1IQq6zz&#10;Dtc2FKVOoao3azitlZgM3/xzxA4m9nb1tYJZpq6/HqKWQg6rhTYhICUJ+xRqUMpojFGQM1ZL0M45&#10;h3MeW4fFrZHw5dB1LPqOpm0lAN919G1P3/c435K1pu0afOPIMdE3nsZaGi/hUO9kzyBnSojYLKCI&#10;xbIXmImBGCcyEjxrm4YUIjmLjdJYC0oTUkAVRYry+rWtxblGBh5zwhqDbxtaq8FYirak4kmLZbVj&#10;X3J7c8vjR+e4xpLTJMPoKTGHKAHNwmlAdar3hRN8oNr62qahaPmsmwrlsc7S+KYCXUZCDQ+BIalC&#10;QGpXrSEHJBSfwTeOzcUFKIU2lqIU4zSL+SlHSh2mT6UQyXjb4I1lGBa0bUdKElaLMZ3MciEGRp05&#10;GFX36kyYYn2vpc6yzuEbg3WuAqBapnliDIGiNM41KDRN04sZFqmTu17e95wzIUa8FZCO0TJQO4dA&#10;yBE7z7z7zW+w2x/lXlayvJ9JDLPr5TlGQ46BFCNGITWNnikZtDLATKowib7vubq64sXrFyyXSzGE&#10;tQ0Ygw2JbjD0qzVzStVWZsRqXrIEaFNgDpFjnNkdjnR9L2eZnNhtdxyPE/vjkavbW7b7PVDomo6h&#10;cwy3LV3X4qxjsVqIxXbRM5YMMZJCwrqWt54+YTH0WCNhsAJM44hCQpdzyYxzOt1/jDESfjIW4zwl&#10;S0Di/kyWUsQaGXgOMZBLpvUNt3c7tndbdgeBljRNy+5uK3Wqd/SLJYvFEmONhFd1BdqQMdXUqZSm&#10;bVvmMJMr/EcbyxwitzdbDvsdOUWsljNTTmJHNSga71Hakus5cIqRcjyyWKwoOWGqYTFmgaHFmJhq&#10;HRrCXA3hhaHvKQpWtVYax4lpDsQUpZ6rQIdYAFUHmlMgxwgUVCm0jcduNqQslmtrDY1x+L6XejND&#10;51s0muM00VZbZ04Zb6wY45zCWIM1ClsUWsmeGUthngPD0As8IBUJZKVUA3BSKzvr8K5hnGa0sRLi&#10;ixL+VsZiqmleQgmN3B/qmUxlWC8XLJcDxmgOxwMhRoxRUtMbQ6ag7wPSyD6hjMY1YrfvracUzRdf&#10;vmDabmn6ns3ZhpIS03gkxcA8zcQKv6FA03VsLh6htOL69ppXl6/ou4aL83NWyxUUJUPuWeA7IcxE&#10;pcgpkIuE61KuoRwrRjINJ/hLqrZVa+Vspa2WwEVUHMZMiPJapZx5dXUNOdN6z34cabqO1nsWZNq2&#10;Z7MYgAUphf/8/ooq5BRPPRBnHVpBVF/byO97JsZkNJ4yz+Rq3b43s2ay3F8LpKKrbVx9DZoxltVm&#10;zdmjJ9y8+IJpPDKOO263V2jX8vLlJesnT+jO1rzz3rf49JefgPWoDDkEOQvkwhyiXEfW0HYNy8VA&#10;17XkLAFOVV9z7xqmaWa3O1CUYYyJGCUM4RpLTOG0B80VCCX3GEMpmXkM3F5dc3l7w1tvvc2jJ0/A&#10;NfjFkqfvvsvFk6fEgth/y9dh8vvX8c2e0m/0sk7QRP6TAfj/VP/r9P/v/3mjT/VPl1IVxpjvv+49&#10;4E5VoI+WM2UNl5/y9fch6PqzaW2qQT5RigDorPUS1lMCR4vR4BtLDJmcIymZCk2oQKpak5lqnky5&#10;2lmB882Kxkm4LSfpgWXEGKg0KG3Egl0KcwgUJWfVlBLjHMla0S0W9EPP0A8sh4FpvxXYDRKQy+r+&#10;9UmncF7jDU1jaOeGnOoeWjIvX74mpcTQdWJwRJGzvC62gipSTuQcT0GOECIFw2LdkSs4pR96NusV&#10;Xdey3d1hXlq6rkMje/Gj83OWfVctlJaSE2WeIE341uK8IZdITrLPNq6hdA7n5Vx3+eolmogznhwn&#10;vNW89eiM/Ry43u74h7/79/z6Fx/yO7/7+3z7t7/L5uwMrGVWiYIiJOkRlQKlnnE4Bd+kTpb7SsRb&#10;i8oChuj6houztbz/1jEd9uQQcLUuM0bjtWau+/+xQlgwiqbx3NzcYCsw6R6MBXB3t+N2u0UrKz2P&#10;An3b4S8azs4fkZVifzxwe/MaZQ1jCHz62ee8/87btNZJ/akNub53OYUaPDR0bY+xEorvG3m/Y5iZ&#10;ibSNhNlWy5X0hZAzeykCv9JGs14use+6U09ZIFiWrGesMWKp1qYC+OQcqbQhxMD1V7c0vmExdFL/&#10;qXugqCbOAusL9TVvvEcbS9f1ck2VgrUOYwRk1zWOs82GcRyJKaGKru9dYjwc8E6s4Vevr1CNZ64w&#10;LVv7VdJfNALoO/WqSzVS34PACkbXM9nhwN1uz+3tlnGa+Oqrr3j+7DkKCdu2bVf7RtI7zTqSVQUr&#10;1Ht+riCOUgrGGnS2NNXg7l3Leuml32u0HM+U4TDNfPb5VwI9sg3vf/NbbG9vIUU0CWKQz1+M5DyT&#10;ZsP0Bqg2pcQ0BTAOZSz9sMAYsVv7TgCYISV0mAlxZppmwiifZx+ldrfOslytCCmy3+9ZahjWq1PY&#10;1+kKfyNJPzLIGdtpSwLpk2nBi1glVtN5jsQigJ943LOLQc4rFYxjrOPJ+VLqIq3JORPnQApS+6c4&#10;k2NkGo901nLYHdjtDmzvtsSbW3Z3W7b7A7vDkVQKm/MNF+fnLBYtKUkgzXsvwfMScXbFOEe8dRzd&#10;zDQ7dsejAONSIqaM8f7rILxxhGnmlz/7kMVqwXq9ol0M2MaT4sR4rLAx64gxsRgWXE3XNfwu562i&#10;BSIhQDx7ClwLCMOcgvFaa6ZpYhgGcpY+9puA4uPxeIIdhwq8kX9gs9lwc7MlhCCBN2PIta/mdQNK&#10;sVwtMU6T0oG/+at/z4uPP+GD3/oOzy4e8TvvPceGkcfLls3g6RqP0Y4Qkzy/cIZEZnOx4be//z3C&#10;T3+Gto7f+eADNqsl11eX3KwHbBHIxXGKWBRD19A0nqvbG+Y58I2332XRdhwPByxITzUrDvNE0w8s&#10;1iu6oed2vyNpxb/8F3/Gar3hs08+wRG53d7w6ssv6VrHxdPHvLp8zYsXX4ghOUYUhsUwQMrkMOGN&#10;ovENV/uZv/y7H/Ojj15wjWK2LVgrIEhFhclJb1298WxM668BhvLsDI7TyBxD7e9Tz0cCWEjcPzdT&#10;J/uuOj0TE1iFNrI3hBgoRepurZT0JakQmvuaxhhMkX6vRlN0IGXZJ+X8niCCRbFsGtbDwKJr6JzF&#10;KtBkWqvRKgkIpBRs0eQcmcbI8XgQaKB3WG85W50LmFgJFK6xitZ6uqaVe0GYCCkzx8zQ9fR9y3Lo&#10;wEp/yhvDsm25u92yvbrk+bOnDF3L1e2Wbthg+yXf/4M/4tk77/D8vedkpXjx8isuX79kur2h0fDq&#10;i0/ZvvqK87MVbd9wOOz5+7//B1599RVxSrhljzbyuX7+/G2GtuP29oof/+xnfPj5Cw54rl5esz3O&#10;7HMhADhPqQAh65yAhuujFK049fjjFDBoBg3/8g9+jyeD53j5ApMD3rYV6FWw1tK2AgwLIWKM4fz8&#10;HKU0H3/8Cbe3V6Q5MR2PAhIKM3GOta/Yoa3l9nbLbn/Hd3/nezx+csF+f2CajsQcmY3l9fWW//B3&#10;P+Sf/eAHbIYFMUFrDO8+esyz8zO6vuNqd+Tf/fDvmbSi7Qeysri2AnxyJuVIYyxtc7+HC5jcWEOY&#10;Z+mleot3AkbqOvnsS/lY8M7RdNLbs8oQ5kBkRiGQFWedhObbBt80OO8FoCwc4tozBEXGoEmpMI8H&#10;otYUNL7rGNqOkjNOt+x2Atyep0COGVXkeab3nrP1uTzjKkUAa1LOk0IkVgP8NFXIgDE0XSv1AYV5&#10;mpjmA9rAerFgtVicQBZGQd84jIHF0LEeem53ew6TwBjnOdMPA9/74ANyKRVu0vD8+Tv0fcv85JyP&#10;tOLxo8d0TUuY5f6Z4sSryyvCPLFarVhtNvL4xkow+dH5Gc4ousZhNYR55ubmhnEcEY619OCMNswp&#10;ME4zr1+/Zp4njII4jRwOO8bDjhIj68WSs/WSxXIhsNkC0zRJQF0b+ezGTFFWrOFaQN8CLzKkKH0l&#10;cqJkhTUerf5f9t6kSbIrTc97zngn9/AYckQmgBq6UF1VHETafmzCAAAgAElEQVS2ySiTtNNClMm4&#10;1X+UmZZaSDKSmzaSTVJqttTN6q5qogBk5QRkZgw+3OlMWnzXHVnVpMwoLhmfWVoCAYdHxPV7z/Cd&#10;930fuReMNccNGNMwMgz90vtevo4kjPUHud+t06eg8pAiMWZcpanaGufl/DWkQi5yxtt6xyY1GCuB&#10;MWGeCWEmhAO+smw2F4QQl3CgwG635/Z2S0yKEAL92FNVss8+25xx1q6XeVDWWFBwxqBzoSQJdVBG&#10;Ao/FNJ4leCTJ+ZBSiqIVY5SQRWs1JS9j9BL6lkvB+u9Ha2clmOoUopKzhC15jwLGcaSkKMGk3oup&#10;vxTZs+UZIoChv9uShwGTE4zSV2LpNedY4+sKazTn5+ecbzYMw8gwSbBU3/eMSyDoMIyMt1v2/YD3&#10;nqqq8Rhubm/x3hOTrCGmecYYCb03WvP8k8d0bcXbt98yThPW6Hsxzn3d133d133d133d133d133d&#10;1339Z1/3Bvj7uq/7uq/7uq/7uq/7uq/7uq//xBKSlJCfOYqF4XuqFfwNCtbHtM+PqVvA71BAP65/&#10;32s/NsUf3/tjQvzxayzCnSPRjbJQqhcRvjYGihgdBIwmwvajkOv46ygtpPMPN3cURFBhrZADNJmY&#10;RLDtvMN4g0HS3HMWgVgyQhqIKRNLpiglB+jTRF1VrJsabxVNbdBM3N3d8eFaCG+b1RrjDGEWUWdT&#10;1WI0PVFS48nIP0wj+2FAaXWiF6+6Rgg2bcvT588Zpt8IhcuIIRkgiYt6Ed2KUPpIxGyalq4R88Ps&#10;DIe+F/KrsnjrSTGz3e653GyWw+1Efxjo1u1JYJWAGJRQwIwYyoy1KCOkr5wy3lrcZiPUPaUXmqfH&#10;W01WGW2hW9UwQimKqq550rbcbvfsd3tIGXJmXq+onYIkZjxjLNvrD/x22PPw4QOMrSg5oo3CuJqy&#10;mLVjdpSocLWGhabuKod1Ikw+3ttBz8Qohj7nLDkmjNZCLZxnKAqdFUWBtxZbVYSYiKWwH0b22y21&#10;b/DeLkZ4cM4I4bSuSTmjWXyCpZD1jKkriBPjOHF7s8U6j6vdQtnVKIQqp7WiqioxCM2zUF6YCNNM&#10;mGah2mi93L9WTCWIqL4gBttShGyelcJWIvqw2qCdGANiymQK1lZCb7KOOczyrGSIWQxP2hh8Vcnr&#10;FwOjXh5hayVkQcwmYqxMcSCHmU3XMk8TKPBGBFEQRaSfEnMp8vWFyh3jfBLaWuu+H2+0IsSIPgYR&#10;YJljYpqnRfRciVDPV+QpUPmaumlZbTa4yovB6GREEIP5cQhKKS5iWiGtzCmSS+HJkydstzuck/fe&#10;bM7Y7/dihtQa5y3WezAGba0YrRd6vK8qgtZobU8E98z3wt0TTTMF9EJXO5p9joRPMZoaik3kOYKJ&#10;5JwZD3tWdUWz6tgPe5KCPmXmKXO3G7m+O6CM5cknj2lbjzWK2jdCWqWIOLsSWlk6Uk1hEVMv5o2c&#10;0UUE08rK/aRReG1wVUNd1XR1s4hpLVW9wlaNmKJQpFLIy30XcyakSK0s6/YB6vEVKiXiHKgrjyHT&#10;Xmy42DR8+vQBt9uem5s9L1+94f31e4ZhIicRcTbeEVOQcXqesdpQWScGFG0JeQmQsAYXE94aurpm&#10;miLkgjWIMb+XZ7WpakrKIjZcBFqUgirw6vV7Xr35Y/7i3/6aP/jip3zy/DkX52cioJymk0nVWHci&#10;LqI0KQsRwzsnYvoYFzKcXkzLnGilx1nwSH/POS/0jkRT1xgj5rO4zLdCKQ9M00QMB+rFDHyko2kt&#10;hoE0x0VUbUEXfFWhnGUOM3/1y7/mf+7/F37xkx9yddnxR//l3+PqUcNkE1PKzFERkmLOIrbNqWC0&#10;p640CTG/UaDynuv3d/yLf/6vGQ4Du+0OQqatG6qq5urqUp5HCiBCsjdv3xDDjNaWTz55xk9/8iM+&#10;+/QZV5eP6LoV0zzx+vVr/vE//ae8ffuWputYnZ3xyac/Pl2XfpjIQyDETOUMfhGHGuupm47nn33K&#10;1eUFuUR2uy3zPNFPE7c3t6yals35OfudkHOUX4RslxtiTNSNoaSEM5q+PxCmCac0aY5oDN++/Y6v&#10;X7yiajo25xd0qzXX1x8Yh573t2JstzGe5ttSCuM40bYNdSN05pQyfd+f1j3WWgl4WO6XnBMhTgtN&#10;U4nxOst6pO0aUsqEaQSymFWJ8ncI5BDo+4GYItYYdvs9L168YJ4j1SKQq5yjWDGOhpxJ87yQk+z3&#10;ay0W4rvWLLptvHekUiglLa/LQuhjMS+pIs9FBmcN3lgZa0sChJBXewmKKCpLOE+OkAN1U1N5h6uM&#10;/O0qlNJ456mq6kQoMyrR1B7vPWdrMd1ePXhAu17T9wNDf2DY9kINGzSVs6yailpf4JpGAlxUwRpF&#10;iUEMHiGStSWGQi4i+J7HkeCcEM3qiqpphGZcwFaefr9jGidurm9IufD48VNKgbZdYYwWsy4Fo4oQ&#10;IZFr+fU333B7e8tZt6JtG5rGM42FqCSQhsJyL/hF4CgGd61l3RTjzDgM9PsDla9oWhlzxxhpmgqC&#10;DERGazGRNBXeedCOjGKOM/McRJBoHN26om1rulUnVHBrFvOeIWcFRj7fmCJkGMaZbX9gmiPGOLQR&#10;qk9MswTWHGfYhYIb5sghzjJeTwFdRKhcVx5lLTnJ2o2siFkCJ6wxtFaMLseAj5wyIaclGEIoz/2H&#10;DxhrqLwlLyFUIQidK1EoWqGtoXGetjtjHEfutltev3pJuxAlFRL85L1jtWqpzEfBF75CO4NRnnku&#10;KC0i283mjKap5PfVoIwiT4m2rXFVjW8ahhDY7XpKUXzz4rcorZjmibpphKyoPcM0cv3mlhSzCMWV&#10;xjcVjfF8ena5EKIi3jd0q4p3377lu3fXFArVtWVdO/xiwrTWYZTDqMI47HEWIkIIhEKYZgm7IRNS&#10;IMTEOAfmWczdh91+Ce3o2W4lKKNpGs4vNnzyyRNWqxWg8FUt6+Dlnry5uQEyo1aUmJjnGVDcpQTm&#10;PavVWsiwTYt1tVBXQ2RY1qpKKZqmkX1eEaLcOOyY5pnVas3Z5kqEwmlmd9gxTiOuaDQSMhNKRoVZ&#10;TCkZ5jgwDTNNW9O2NcoY3rz9ltvtjlTg8ePHOKWpa/n8XeXph4mmaVituhPZuao8+30v93ZMTFHG&#10;00RmnCZCnEkhoBc6ulOa8ugRXdfinRWjes6klMkhLs+j5tHVpZiPwgwaCcSpa6w2HMae/eHAbpyY&#10;h4k4zWL2sw6MJuVEU1cy/ocAWaGPT5xSi2ENhnGiaMXl5QVa699Zg6SUUEYE2QqF0oZcxHhkrTkF&#10;3626bhG0yxrCGIPWQjGzS2BVQcyIbeWZpkAmYrVi1TXsh55vvvoNz559wtXFBW1Tk5KhchXDPC0G&#10;24miDSZHLs+vuHr0kN1ux2675dXr93wT3y5GLk1bOdq6puvWWK1QSHhCQUIOjnsGpfVC3NMnk5tZ&#10;9lRaQYxZQpK8pW1rNlMnQn00umkXunJi3x84DD2rriFMjsI10zgxT4FpnPjFf/8//Uf1V04Uu2Vu&#10;FfOwBGwolVDGYAuyFk2ZYhTGfhQUuOxXxVqZl3BCTTFCBRdTvLyuch7btmz7Hh1n0DJv3N1ck4ph&#10;dX7O8+oz1hcPefrp57x9+Uoo1UvwhDGKOEe5j4qiaTvOLy9w3pFKIhojY1AtRqV5DmJ8VrL/aroi&#10;YvYyU+YRnQtzDEt/4/vgxExBK8XV5SX9MKKNJRdF1a6ozy949oMfYuuaYT6GVcj8+LGZ/d/XV/o4&#10;gFF4eupvhCyqhXb6cT/r9H6/1+c6vv54P53WPkWCNSTwSvZPJDEJoszJ+P5xCOTx50xLz6UUtYRq&#10;zJQUCdNwCjvA6KUvV+iahlGHxcQuJFej1ZI7tPy8JS/GW4XTmkIROqbRYv5benrSjxHzXU6ZGBPD&#10;PHBztwMtYYyHcSL2vQTTODGMznPElETbdpgSKXEWsqVaTHcL1VZR6NqG4dAz+0iOiRBkT70/7Bmn&#10;gU+fP6eqa+wS/jXP4XRNSykLaVie6Rgj+/0eWzVCMkRRtOX84oKnTx/z8s133G63yKfBaQ1hlBgT&#10;tdJ06wtqZyCPqDxjJKYOMhhV8M6ircJ7MVrXvmKeZ+qqRqEwCsgBR+LhWUc/J6Z54Fd//qe8+OYr&#10;Pvv8B3z+wx/y8NFjCdKcIyEVYizkEwVUS1BjXkKIUEtogWXa9vRpxNoOA2xWHcM4EcIkc6K1+KYl&#10;Jk4G60KR9eAIxlkO/YG77ZbKOrq2FXpuKfL5DgPTOGJNhbFCZvXOU7wGbXFVxSUZVynev/9AiJHb&#10;3Z5+GFnXjRCItSaHSFs3sga3jmF/wFhHW1UoMt5Z2soxDZp9SXRdS105zs82qJwwFOY4CXXYSSiJ&#10;MwpvDYf9wDxONG0le14jezGzhPBJH9ditEE7x5wSfd/z9s1rnj99KvvnlGlchzJW5sZjENM4Uwqn&#10;4LCmaZfwyyLjaCkUJeb4Atzd7dgfDnLNrGF3t+X9d++4fPCQkpYxIBdSylgnYTMpTKiUJETJOUpa&#10;Qi1SghjFEGnErRdSZHu345sXLxgn+dlub7ekkPn002esz86oK4/3NYd+wBkt4Yy5oNVCeD6OWcvY&#10;ZI3FewmzSCUxjT0XVx3rbkUmM8WJ7X7PYQwoY9kfDvyrf/1/cnvzYz59/ozKecLYS/hRkZ5TMoCS&#10;QNBpGkkxM00B7Q64qqVZrYlVoG5b1LEPAmhjqExFbWrWIKE9UyCFkRQlBAWjOTu7YHN5SX84EOaJ&#10;aRgpMaAXivWJmFzUEroiQWnKadnD5rCEDIKrFUpbEoW7/Q6tMt5o8tLHsNZSVYqu8xhryblQkoeF&#10;0nrcx4Sp4azr2O323Fzf8u6dl/CnFHnw+BFTlKAy591p7x6CGE6VgnEcUApWq5YVmlUXOBwGhmmm&#10;rmv2hz3TPBOTBBjEGIlywCLPdMq8u/7A9e0t3brj7PyMs7MVm805UOgPO6Fkp8Q8jtwtRsbN+RlK&#10;F8Zhwlkra/YiwZ4azTRO5JJPPeXtVkirh8OBcRwXI7069QGOxvmPQxqdM0vPT+GcY3844KwEQDjn&#10;mGNAK9AYyIr16gq/3vDu7WvUbsf7ruPMOR4/vOJi3dIsgXfaVZhcsFVDQAyCymrWZ2s+efKYN2+/&#10;5avffMkvvvgJappojaQHLd5ZIRafrbm5vePL33zFL372c67Ozrj58B6rtPQIM3z4cE13vuHq8ROs&#10;rwkp0o87zh9c8fjhFW9ev2F3855hu+Xd62/RFD57/pyYAm9ev2YYBsbhgCKxWa/YtBV57GmNw9cV&#10;X397zR//2a/4t2/23ClLqVs5t9CyfmdZX7KM39qY78NOkwSSOeeWsIJMVblT+G2Kibzs7TWKuqk5&#10;P79YejXSG1RZ7r9hGJniSJyDjJtaerHloyCW47rGKC3nWDmjiqwHDIqsi4TsFDmL2bQtDy4vOW9b&#10;KmPRJWNUhjiTwrT02MWkqazMUOM4MgwjIch4361anBcDtNZqCe7LTMOBrqnZtB3ERNEQrSeEQld1&#10;VJWjqSyrrqLuGuqqot/tOOzu6Ld3/N1f/AytCi9fvubiwWO6q8f87O/9EU+ef0qzajFO8e7NG958&#10;8xWOwtoqPnz7lps3b9isGlabDVMI/PrLL3nz+jWVqai6NV1Tc7bq+MGzp6zqmg/bPf/4X/05v/r6&#10;Fd+NiV0ZCdK+oDhDURplJBDMaIU6pssuIZHHfUgpBVUyuhT+6O/8nD94/ojxw1uGYUtVO7pOgi9A&#10;Aqeur6/JGVbdirj06797+4Zf/dVf0dWVfGYamrZhGibIoIv07EsSkvajp0/4/LPnOG8Yp4nbmzvm&#10;FNnuD2x3Bx48fspf/vVX/OwnX3B3t8PEwuePHrPp1mynwJ/8m/+bKcH64hLlHNZ6nJYw7ZQjMUea&#10;ygv9W2msUqd5Sy3huikukSZeQolyTjRVLXtx52S/qzQmSyitWsYZay21d3RdTVU3J2Mv2izBeuCs&#10;RZWMyrJPUEnWG9M4sI+ZNQXtlvDfJZz24dUVpWTWqxVd3XD74QMxJi4vziXU2Fvapl5+1kwsmmkc&#10;GccRQmYKI7vDQLndyj7ZGpnajPRJY4iEWXr5bV3jK48uhdpambOUmIH7KXGzO3C7PchZV57RWnO+&#10;2XB19ZBVd4ZSma7S8NlzyhJU1lQVVhumMJ7OcECRChhjqeoGbRwhyc+f4owuYr7WWnN2dnYaa/Ly&#10;GmcM0WjGaebt27eUOJPjjCqZ4bDn+voDm7Mz5k8+4XyzYbMRurdvGsZxpD8cmGIixpm6MmgjAWGl&#10;ZHLMYI5nH7IfNNaSkvQn9DEQY/njvCdTlv6+JafCPI3MyxoshHgaL7WTQL7Dfs/dt29Zr9fUrmIe&#10;RmJc+jZz5G63Y3fYL2ejivPzDb6yWKex1nF9fYuznhhlbxtCIheo244auHjwgNWqYbNuaSpHpcWI&#10;LudoEmiPUaRiSKjTuc7prGdZHyp/DCzJKGXknKxk5jlKOHguS1/wuL+TPa0ylqqqJUgrZ6YQTmNC&#10;Wsb3U4htTgII0BKaohd9RxojBWiN5uLZU9mrTTOS9KAw3omuIQZizuSYWLXtco7RUFDM88y49HLC&#10;8jPkJfBZQmyr0155HIflbGuSPq33so/RlsvzM7w17A8H5iXw+r7u677u677u677u677u677u677u&#10;6z/nujfA39d93dd93dd93dd93dd93dd9/SdWWbBiZRHjfCz8zceU8t8TzhyFxr//53TgW/7me/2+&#10;+f3j+vi/f0zfOr2+iBhOa70IKhbaltLUTXsS3x0JpClFUsxCq1reK+dMybA/jBz6kVwUZwtxtGTI&#10;Si+U8LKQ5sUQ+TF9/ijETDmg0SgtBvlxHNBKobQIHSvreXT1gNubW+Zx4nA40PgKX3t5jbVUv0dc&#10;FBOzGDHrumachRI9hpl379+R8oVQI5Xm0YOHOGPZ7bY03sGJLBMlJH8ha8l7FlISCocxIp7SRoTU&#10;4zTjjOXB1RXkwtSPC02wpqQJ0IzDTIqZtmlw7WICJ2G8E3LuiTwGqQjNyluHMUrIg0bRNDVGC5HH&#10;+0IuCpTl0I+klFFGsznb4KxjniYqbwjzhKsdBhF6N6sGlQJKFbw1oDWxQMyFQoZ5phQRt8cYQWva&#10;pjnRb4SEswgHphFyEsKsEwFORKhjR4JWyWLgKzkzj3JfxQI3uwPvP1wzjiO1HyUhv/FQEs4ainHk&#10;DDlmQkoYtZibrQeVUSh8paiqyN3tNZuL1Umkn7OIIseF4mutPQl25mlaaEUJjSKmiK+r780ti8g+&#10;xUTMiXGaCSlRlGaz6ai8I4aZgghktJLn4Sj6t06EOTEEEaToI4luGQMW6pQIfx0i5l1EczqJyCVB&#10;ToW2a5nH6WTCFyOfQmURtwgBBxHfjEJ4EuKbmCVCCDRNg3OOMA7yPUJgtVpRgFXXURlHyYgIK2ba&#10;tqFtWjarjs3mjM16hdHCl9cLeQU4EbdP45RWQqQzGuMd4xToVh0PHjygP/S8evWay8tLuq5bKDYW&#10;56wYz5wlhsB137NaNQsFOVNXIhY5GhRiDAz9Ybn2SyBHEnGwoYhg22goYhKJc1jGCIdKgTQppmlG&#10;pYyvLCVMdG1Nu265KIZ+TFw8ijyPBWs93bpFq0TtHYddz/V2K3SSUUwB1mnqpmPVNbRNRYmJ/W7H&#10;dDiQ53kR6wkhDy3UOJ2yEEStRtWV0B6aFls1zAnmWcRlItSR4Is5BhbNpxhCUhLyzNhzd3fNer2m&#10;qjwWjUWzqmr8peds1fHh9orrDzdcX9+w3W7JacZV8pmHnMXfgpDfU45CO9ZlEXiphTpXmPNM3Wis&#10;rYipADUxS5BDCokpBOY5YJ2YUnJMVE3DYej58OGGD3/yL7De88mzZ8zzTNuuOTs7p+lWQk+cJUTB&#10;L8D0HBNHtFJd+4XuvZhr5/mjeTf/TrjM93QfdSJ5zPP8O2bpuqoWw3s63cPzPC/kjUrGvY/u8yFF&#10;ypLMsN6co0i8ePuOr198w8oaXnz9kv/hf/zvePrsEavagqoo2rMbIpOPHA4SwqKVY54Sq1XH4SDB&#10;CX/+Z3/GNAxMQ6CkZb4E5jDz6s1rwiLMUgY2Z2t+9vMv+OlPfswPfvA5zULJvtvu+NWvfslvX71l&#10;3/e4quXhgwf85A9/zjRNfLi+ZgqB3X7HPMv8OAwj3jmuHjyQcTtGqqphtV4zzzPffvct1mlSnNnd&#10;3VHVHev1hhwS55szLi4uAPDWUNee2kHU4I0nziLoCnMkx8Lt7Z2IrLUQwDOKYZ6Zbu+42R44HPZ4&#10;J0EDajGNe++pvJGgghiFQK3MKTRhs9mcPrdSMrvdbiGxjZRcME5jF3Oxypmqqokxc3tzA5TF9CYG&#10;przM+UPfn77f0Wwm6yEtFB5rgYUsX+T+8kafTBRqoRiqj9ZsOWUR4B3vTyXU3cJi6FESqJJTRKOw&#10;yFxvAGLAqCJknIWIavUxyMahlcEZS+XWtHVDXVe0q4amqXDWiVGlqnHeo9HEEJj6WyEwzSOajocP&#10;znnw4BxbN9S147s4sNsf2N3dkUtmc7am8o8Ywsj8fiSniNPQVQ57NKrPAeMqMVpoYCGlTf0eqww3&#10;pVDVlRAktRj/hGDjSEmx2+355sXXKG2o65a2qWm7hsq7ZV2r6ceZN9++49279zRVy3q9Riu10KVk&#10;vei0oaDwi0kaICxmi5iFsH53d4tKhW+//Y4QIlobqrqmaTsuzje0lUOVTF05CZVRYGyFMRBSxOiM&#10;1oU8L8E3Bg79jsNCF6zrBl9XxDyTkhCau7bFOs84DHhnudhsSLkwDvNi5pAwhqpuMOZohvDUTcU8&#10;Dux2maHvKRnOz89om5rFQyukzYCYapSibWoo6iSkFCObJpMZ55l5krlRaU3bLaFMSBjWvFC9We45&#10;oaRmYgpMc2QYBw5Dzzj03N1uJSAoJo6G1K5r+PHnP5DgFyDYkcpVIsQ1ilwSKcq69Gx9cVpT5pyx&#10;R/r2HAjTJBRTA9M4YHUiJDHv3N3eYKzjbLPh/OKCi8tLwhwYDwM5ZR49eczDh4/lmcyReR6JIWOd&#10;5osf/YA4h4VYNVDCTBwHyrLP0doshC04bO9QRYKojLUS9hRmoAiVWVyaZGWYMyTt6eeZOWZcLWNN&#10;LHC33XF2vmG1OhPTmzOLEVdxBvz4Rz9m6Ht2ux397oA2EqIQYyLMM7v9gVev3/L02TOef/oph8O0&#10;0BM1Kck4dTj0DMNALmIqK0qhtcI3LV3tKNlQisc1LSEGVCmEcWQc5HfPSoPxWG+wSuhZcwyUwyjG&#10;EFvx4LLC+5qqqdGIwXS9XuPrmnZcxkwtNOKmaZZ5u+EwjGx3O9Kw7AeNBGyFGPDeQ5Rxqe9Hfvvy&#10;pYj5F7OLc/a0fzRLwIFcm7iEb2TuDntG5yDD7tAzzDMxJVIQ0fxhmnEFvHbLfHEMuZKQipgiOSd0&#10;iZSykOrDBNbKdVMG70T8HIIYi25vDzgrtFvnJbColMIUxNBqjaXyDm+MmMJCZDyM5JLwy5rXGiFJ&#10;lxgYDuEU1mRIbLqKkidU1vzmy18zPX9O166p2wZlwatKQqm6ln0/EELi9vZ2uV6aru2wxrLb7Rbj&#10;eKGpPG3XLtQ4Q8nHfXcQ8ruWUDyjNCWLiUxh0MqhjZDroVB0xFgxTGxWZ6y6lYTmpURZJOq5CH0z&#10;pJnh0HM4DKdrXlcV6v9Pf+VkfpYuhdIKjaEUCYYpRp4p6XFkYgSLoxhDisewCETQvniYlNKnkB2Z&#10;thIxZ4xVPPvsM96/ecnhw3diwDUw9FtShlcvfku3XvHok8f8wU9/xr/79a+4e/Nawk4ipFSIGeY5&#10;0bZrrKuX9YORYLqSISecdaxWHeM40Q89qExdt3Srhspocr9jN03ohU7snEMbTRjl3s8KqmWev7y8&#10;wrkK6yqqdsXTz37Ig8dPhEKel/VIPlqs/7/rb/aejj2l4w7k1HH63f7X8Z8Xszj8bgBjzsfgn9Mr&#10;KcheXsyPi/kdCWo8zmEnei5qCWDUC/Uyy++2hGOFORKmQIpiUtTOSeBj0Vht8RaKLVhjFpOh5BwC&#10;hByIRcKprJYeR4zigjLIfjwnCCpinUUh1+NwGLnd7TgMI0WBdY59P3BzuyXkzGaz4fmz5+QYCXHC&#10;UGhch7OOmMXgo+0ShFjk2gslvCVfFna7V3jv0dowp0hKhZevXhNi4vPPPpM1qJNgJO89s4onEyCl&#10;kJLCOiPk6n6PrWqKEtKjtYbnz58xx8ywBLzEGEnR4K0hjCM6Z5Q2VNbQ1BVaGcKsyGEQSrZ3qDkS&#10;p4ixjqZpyDHjXcXQj0zTLHN55fBafhaUxTvHfhzZ9QeUhq9+feDLv/5LHjx+whdf/CHPnn+KtZ5s&#10;IGVNLmUZuxS5KFSW4ECtNM5YghIjaph7MaJqTQ4zlkIuiXkaJfhTG4yqJGAuyX5yP25xVUVKSXo1&#10;S79Wcez9ZarKM45+GTckHPEYcGWdo+gCuXCxOePm+ppYlPTWYjoFPBz7vVZL3807h69qbCV9AC3p&#10;cuATtZOww6vLcwkWqiwqQQrz0h9I8j2VjIEpREqKTENPU3tySkswUcVqvSKNQeZSY8SkZQ1t23J1&#10;eUnJmbu7OwnS0dKrEOL5YhZHkVMkRr3QKqel51CdAi2OgRhzznxaP8Oa7xiGAa2KEFDDxH53J6T4&#10;ZjECVVZMRShWqxX7rfSUXF1hnSWqjMp6GTPS0uFZAvbQ3N7c8e2377BOaLaqwKHv+e3Llzx69JDV&#10;eo2ynkPf09YOw/djkiqyN0NpCdxMGVTEKk2KAZUy0zCy2+1w1pJI3O62vHj5huvrLZuLC5pG6Nh/&#10;+ctfMg89f/jFH8gcUzI5R9TSG0wqkZf5r5976eWFQCyyRlMLwZwUiIuZy1mPqxyoQpxnDoeelKCu&#10;LLlIYItdgt3qtsEayzSOmKKYDokQxyUAKpGSBDFW1qGdhxBxXskeq3KUXJYQG9BGczgcKKRTD1Np&#10;haJgSHg0rkRSSJScsErWaL6uaSrPOA1MS4CisY6qatkD5VAAACAASURBVOhWay4eXHF9e8fucGAM&#10;QsgNIS/9G4PWhf1uSwyBd+8/YKzl2SefiDHQeypvCTGxnjuMfcI0B/b7PTd3d9xtt6RZ9ilxMfO3&#10;XYcC+sOB7faOpqm5enDFen1GVdVcXDwgTiMlRh6cX9CPAylIoCRLKOM4TjK+WscxBOZ4NnPcu6SU&#10;mMaRFCWopF7CmBQKax3jOBDnQNd1cp28ZXe3xfuKdtUxDMP3PeeUsMZQe0u/21M7hS+wcp6r5894&#10;YA0r71hVns26o20aqsqjjKZqO4aQ+Ksvv+blt2+Zw8TTp0+4PL+kcZbPnj7hy998yb8de549uGDa&#10;bWV81BKQpI1h1+/ZD3t+/vOfs2ob3rx9jVOatm3QCq7v7rBVxdPnn9J0K6YQ5bqliU8ePyCHgWF/&#10;Q5p6Prx7h1bQdA3KGK7fvePu7o5hOJDCxKpreXixwqRJziaqNV++ecf/9i//gm9uJw7ak30NVsJo&#10;WIKDj6HRx/WHUZpE/p3wl3mel7MmLf2fpS9YOY8x6vT/Sz96xTzP3NzcME1Cax7HcTmfUx8F9mg+&#10;Xj0dP7O8GElTShJpVeS8I6WMoVA7y4PLKz57+pSVd+gCJQXCOCyvTyhd6Lp6MYGyhEBIeDJKo42j&#10;qQ3OWdbrNVcXG+I0cHtzzTgcsNby6PKcddPglCIwU7JCl4I1mpSFHH51tuLxwwtcVfHb16/59vVr&#10;nj56zE//i8/IMfHm22+5ePSIy6fP+cO/+0c8/vRTlFXEdODVV6/57u1bpu0WZS3fvX3D6xffsDk/&#10;49GjR2wPB/7617/hxVe/RWHRxtO1Let1y5OHjzg/v+B63/O//8s/5Z//8htGpRnQRGPJSnpaSqvv&#10;zziWoEW9rD/zMh8rCjpLf1ilxN/54kf8rR9+ggkHbj58RymJx48fYZ2T8B1VGMeBruu4uLikqjwx&#10;Rg77Ay9/+5KriwuMgv12jzGaME7EOeKdxxrpEf/mxUu2uwPPPvtMgqiMBJTc3mzZDwOhZP7b/+a/&#10;5ub9NX/8x/+Mr16/xhQ5u3pwec4wBf70L/6S3TjjujWuFuy70wqrwCoJ58zFYoxEozlrcEuvOiQJ&#10;2rXG4JbzjZIiOSiyVeRkpG/vJDhAAUYrzi/EnJ1zxigt77mY4a1zOGeXNQfL9WooMTL2B+kxqIKu&#10;LHXtULbCVxIkR1OjikJrmesePXxEvQRK/fizT5c9RCGlsPQ1YZoGQilopWm6Duc9TdPiq4rtbiuh&#10;ZUUCvarK453FeznDddaiUqFgCEHWXc5aeRq17G8rX2OMQ+GIJTFH6UkM+wPvYyJdRN68foVVmbqu&#10;Wa3WWOcXYrah6c55cHXJNPYSHjUncirEMDPPI6SZzWZF3TbUzgFFAly0Wcjl+nRucDj03NxtIRUs&#10;0o9Jkp5I07acI4GYb9+95zDMbPuRpu1kDag0umrY1LWMaXE581jOhLTSmAIxSRCjs5Y8TwzThLEW&#10;Y72EuStFBqz3bC4umOYJTWGeAmHXy/mjtRJoR8SUgkoJX1eydx8nJmMxlXxdx0C99DvNqqL1iv1h&#10;4Ppmy/t5pG5rUIppChQKdVUDSvqYdY2xVgIOnMM6i7GOlAqHfiQsPUox7lu0sqAyxUjAnV3G17zs&#10;CY02FI2cMUv3Us6vlSLkTIiBHCON92hr5b7O0pTMlOXeluC7oyn+Y41EWs421XK+FVOmrv2y3grE&#10;EChIQJvxXgKEioxhWUFRsk7wlZjUcynkIKZ8ltAukMAP5zoJsl1ABGYJzxnHkcNhIMZImMNydhyJ&#10;YQmUnGe8d2LM10rmilJEm1D7e0HOfd3Xfd3Xfd3Xfd3Xfd3Xfd3Xff1nXfcG+Pu6r/u6r/u6r/u6&#10;r/u6r/u6r//EUgsp8PdJ7Me/f98AfywhDMXTf/vYFH8U3xxFPx8Tuj5+/+P3T4up6z9E9/qYoCVG&#10;MhEea2ep246QEjiLcSJMlDT8TCmanMtyAA3jFBmmQN10TEFoiM0iTi5azLRGC/VJCFvL76q1HIYb&#10;g7WSql9COBl1jgQXMYVprFF0bc2Pfvg5fT+SkxASm7ZGayfC6SwUV7UQ/GIIWOuoqpqOws3tlmEc&#10;oMhBsfGerAzWC0GjrSsMq0XwxKLODkIbKZKQr4090euBE/molIBS0LY1KcE8B549fczUD9SV5/Li&#10;jJubOyAL8YCa0sjFOBqirRHDifEOr2CKgeEwMM0Tajpwdna+0K/g6mJDTmEhCKuFficEphQLOcxU&#10;dU3XCkXRqLLQAxYRtIE0B6p6ocYsRpNpEoGlc5bzzYbD0C+p+UILq+uGmIW6672jaWoQPx7OGhFc&#10;aIUximIVMX5EaVlIHYZCWKjPY0hCz5iF8nu3PzCFGe8t55uVmKW0ZZoDU5xFtDHPWKXwtaMog9KO&#10;qjE89A37/RZyQll/EvwcwxCUUkJJ+4hqZ40lGzHYGm0pi4m8oD6immdiLgxzYphm3r17z+rsjs8/&#10;+0yEnxqausZaTZ7DQnCDHERYrhYRv1Ji3M7l+zEhpYJSBpRBmUKeYA6RVbNahPVJPtMshhu0xhrD&#10;HGbUJOaT4/0jmjsRVuRlfEgpckT7KCVGpGkYRWr8EcXGao3yTohSZLxztJUI17yvOBpFcwzMi7nl&#10;GIwhFKOPiICLcVcoR06uwVQ4W58R5sCHDx+Y55nz8/OFINZQ1U5oZEqzmybGacQYzeb8bBGAHGCl&#10;aLwHxGBackJbCY3QypIwxDiRYsAaKCVCimISDzNpmqiMpalr5mlmnGYoEIcDyml0VeG6jqpthDhe&#10;iQKx61bUlccaEcTUzmOrmhAChoXYTF7E8kmUiylhKbiqYs6ZtIiO8kIkVMagdME7jSoRg0HHmXk3&#10;Mx322LoVEqoR8Q8lU1KkpABzop8nSs4460ghcNjdiVksBrIzaKupqhpjE3VdaFNF21U8uLjg3fv3&#10;vH79hpvba/q+Z54iKUQCimTEGB6LAiOEHVMSFMUcZqZxxhhF5TzJF5SypHWhH3rGaWRa7ou8UF6M&#10;sWA0c0gY41HGkmMgjCOvvvmG1XrNqj3j0aOHfPLsU/px5sXLl8whonNCAdNCyTqaf48krRQl0KSU&#10;sgjGvhe1H4VMJ4rlR0Jl4BRywWLEc86dzPSlCH17GkdyzngvgidrLU3TkA57chCKcgwTcQqs2jN8&#10;U/En/9ef86vffMk/+K/+Pl/85Mdszi549PgxbdPircEYzzhOOO0pYcaiaOuaV69f8atf/4q7/Z67&#10;fU/lxRwWUmLq99SV5fmzT/jB55/zky9+yo//4Ie0nUfryO3dDS++/oZXv31Jvx+43c2kYri4ekyz&#10;WvPLX/4l40IXq6qKQmF/OGC9Y7Ne8cknT/niiy/YbDZ89913fPnll6Ay1ioxglpFVTlq17FZr1j0&#10;VWIcyGJ2a+qKtqpYclTw1nJ7u+fbt++5vdny7t07hmHAO8fZek3Xrjj0A1nJesIkIV9aV2HcEojz&#10;ESWUwomodgw1kTVIQisYh57D4XBaGx2N6957vHcng3uzbmibToIAhl7oMAohgqXEfrdnGHqUtcSY&#10;TuaXY9CG6Am/XzuxhPSoIhauslDFjmax40B5FNgpY0/hP5olEGN5jdNivnBmMRhau5CYEipHjFI4&#10;K8RFbSzeeXxl5L7Pma5tOVt1NHVL13U0q1pMJ8taSysRi1rrsVrTVs9wzuLrCus91juMdRQFzdkK&#10;qwrrtma4umC73WKsZrVuxJCfM85qvDFiItNlCW6xaLWY5HLGGo2rK4p1TOPEcOjp+4Gmrli1HrIE&#10;jPjK4l3Ng8uHKP0RqVAJ8UhrRQyB7e7AzW5PConN+gyjDTc312zv3lPXFZuzjtqLOFfb79fCSmus&#10;s4QUmEPkMAzkJAakcZpJKeO8YZoDMGH0nl5lTMk4o7AGfFOzWp1TJZZ5WcJWQgjMIeCsRltFSoVx&#10;mtnuRrICX1Vo7dD7gX3Ti6lcCWUrZRHpl5zF6KQ9BQllGceZEDOqgKkqmetz4WxzRdOKYcU5CR4I&#10;0ySm5xiZp0nMz7lQVxWJgrGeFAOlyDPkrRgCjfc0TYOxZqHFylqoLLTcnBPzPDDMgYImhMi+nygK&#10;uq7l7GxFSJlxGNlvt6iSgcTY77m5veVsvaFynpgL06HHW0flDVYXVJFxoqQk1885irFYFmNzTuz6&#10;vdBodaGtDT/7yQ8JGTKKfpxIKZ/u32MQTpwDu7sdIcwcdjtWXQdFTAneKMI8c3fY46ym9p5Nu0GV&#10;RBxHcgyLSU3Mv0LuFrtUySI2pxQhaAKmiImyGKE4CbnMkVGEKAJrayFGoVS+/3DDZnWGVoX+MJNT&#10;ol2obZWvICZUB7WrWG825FIISYiZBcX7D9e8evWS29sbuvWKy8tHIuBW1SlIzVY1u92eoR8XATS8&#10;e/+OYeq5urrCWzGVFaWZpoEpZhKK/b7He0+36tCuQimhU/u6pqtqUs6cnRu8r8RolyIpy351nGd2&#10;fU+MiZQzVXCnABPnHKl8P2bWjYxF3jkeP3wkRt5ppN/tCdPIPE1cX98S5knmfSX0P1Wg61Y0TUvT&#10;1KxXa+I8MfUHGS9zZnfYs7vborXF1zWQ0UbmL1NVWOeFRlc1KBYSrpZwDescWokhOYSJNE/EecIs&#10;+wezrCmstad1SE7lFKyllUIbJ/N2LlhjT6EThYTOCpULKcwMw4HJmGW+AuPkMxGjoZg/lLWYklFR&#10;RPfOFr766kvQFd36jAebDW3bLNR5S9e2y1iW2N7e0fc9XddxdnZG1wo9s1tVXKxXEjhQLNY4TMkM&#10;w44SEjEmCQwphZSDzM3GYrw+Ud5iioR5xjtHQajCCYjjjLMV61WHrzwxBkIUuqvWmmkaGQ490xS4&#10;WQLPjPmPP4YuiIB9ie1bQmcgaYMxsv9PFDFQLkaCqDQhzqf1oTYKZSzkvOzfl/WF8SglzYsYJdyi&#10;W5/RrdfcvnvDh9tbvKvFYK4Tdx/e8fa3G84uzuk2G37xt/82f3L9LSUa8pCx2kqoU8ictavFfDxy&#10;0YqRdb+9YZ5HTCXzgdZQeU3WivPzjpzharNh/6HQ37wXw/eyZj3+PQyDhM41LdY6zs/PydphbMX5&#10;1UM+/fwH2KphGCSAjwJFZTGRKn0KAPi+L5V/p2+l1H/A3P47Pajf7Xd9bIb9fh2kPjK2l5PB/WPz&#10;vFqoenr5jNJifC/HUCGtT+PzcYMuP3FCksFkjRRjZJoDzuYTAVG+m/RKvJd/d4sBPsZweo6HKTBP&#10;kzy/tdyfzltZwy3vInvrhDIs9GPFNE3MsxDYd/2OlDN3t3umEAm5cH1zx6pbsWqfoJSMA2F2WG+Z&#10;5kiIEZPLKXhLKI+RtqpZLQblu+0OvZhH+r7nZnvHr379a1KMNHVNU9dcnl+w2RhWqw5UYRz2C9na&#10;UNUNSmmmNAOyp4rLPmu9XvGjH/2AV6/fMIVE1obDfsdw2FE5TY4J6zUpTgsJWqO1w1XyGauEjJ+l&#10;LP0gCaNAQ0gTYTeRc6SpzhezLeSiUcvaZzAQ5wPWFIy2vPjy13zz7/6aH/zwx/z8b/0dHjx6TNt0&#10;xJyZ5kKG0/2klfRCxmlc1uyF/d2WuqkxzjGPE3nZJ5Jl/NK++j48b7nWwzDQDz1V255MTbLXjGJQ&#10;PAZNaM00RbKxuMqLUQ/pA5Kk37mqG9bdijDfYYzl0A+knLHeiSmpFMpyvytkrjQomqah73uM1bSV&#10;J7QNh27CWsuqazCqkEokhIEQZqyVPYRWZemxypp/nkbpsx3t4mYhImfZ26dlnx5jxPqKhw8fkkMk&#10;xfn0DOaYpDe79NGqyi77s0IIkd1ux26/Z3N2JnuMoylVF6pkqLzj6ePH3FzfSGCo5tTXss5wfrGh&#10;qyvIAYMEhPnK061WzCFS1ZXs0YslE0898FRkz0bRlFSIMfPbF6958uwZq7NzDIoYB4ah58WLF1hr&#10;efroCY8eXAr5XX8/TimlKCTAsNxUYibKWQxK2jENE9fcMswTIUV2+z3ffPMN4yTBoMf1csmJN69e&#10;UjvFj37wOUZ5pn4+BXbMJYopke/p4DlFyjjS77ZoDU23wnghwGcUQc2YEZSWMLHdVuZQ54SQ631F&#10;XTenz8zbimwLqk50ztMf9uwPW3KBcZhlf46Y9KYY2G63uK3h4vIC5yoJZ1kCZpy3tE1DnxIhpuPo&#10;t4QdGna7A1OIYlZd5hPnJbDLWiek2V1PMEWMlU1NAvp55nq7JeXCar2GIvPYbrcTgm1K9MPA2eaC&#10;1WotNPqUKTnhvSGXBGkGA5t1S9dUnG9W7A8XvH3/gZubO/p+IJYMpqCtWYysEgT76uVLtDJ0qzM+&#10;eTIRDiN9P2Kco2pqaichCiVn5jAzTzO/+MOfcf3hA8MwcHZ2xhzELK2UWvYJmaZpKVlMa97XQqsf&#10;Bi4vL7m6vOL9+/d475d5E7z3OGPxxnLWrQgxknJGG72ArjNWZxpjqVXiylsumw6fMmerltWqoak9&#10;ddOexnZTVfyTf/J/8OLlG1bnG4zV/Pn/8xf8/Cc/4fzsjGgCTx5cMPUHcmhIaSKESQKebEOYJobh&#10;wPPPPsf7iu/evCXnxGrVYCvHzYcbtv2Bzx4/wjUNxnmM0uhpJk4BQubl11+z314zT3v64Y6qqrHe&#10;cugP3NzccNjt5Rxjc86Dy3O8VqRpIgTLX794xT/501/yashE1+KampiW3tzp6ZHeuTWWyplTv88Y&#10;CSs2xpzm6JQSWssY67xjsz6jbSpWXUcuhZvbW3a7Le/ff5A+x9IPlBCsJOsyzBLqtSQhH5OhP1on&#10;FQopyXqjpAgx0mnD+WrFp48f8uDqgq6qUDkxDQdKTEzziE4RY2Ws1FY+93meSciY0q0atLLkDDEk&#10;fON4/tlzfvazn5Jz4OU33xDjxPnZhspazBI8qLUiUxj7gZQyqUR8VdM1nq6umA4Dv/yLX3J+eck/&#10;+of/EKPh669+w+5uy/nFBd2DR/ztv/9HXDx9Rr2q6Yc7trfvuHvzmtvrG7xxjIcD796+JcfIwyeP&#10;2R96/uzf/Dm/+fJrUlYYW1NVNb7SPHhwxePHT9iNM//rP/tT/tVffs0tCmWthIoCWhvZQysoS3AM&#10;y5mXWmK5BdYs+71chM7+6ZNH/INf/ISWQNhLYF3TrWi7FcaYJdBUjN7n5+d0XUtVVaf+UM6J9apj&#10;e/NB9uEaUpSzGe8c3jtu/1/23uy5siy7z/v2eIY7AEggx5q6yW6x3Ww2WxRFSZQU/p8djnAoKPuJ&#10;tGw6KNqkTYrN6q6u6qzMRGK805n25Id1cDOrRT/IfCR2REVWZQAo4OKePay9ft+3uceQefXqBb6q&#10;5S4Qxe3tHbvtnrvtnj/+7/8tJ6sV716/wRjNm3dveXJ2xvOL55i64S/+8q/4xbtLFqenZK0FrCSS&#10;a4GZmAJZC6BEF6wT2IGzFuctpqg5ZCtwaGcMdV3J2p8yUz+QbcI7h5nviiprj+CvqqrQDzVM46Te&#10;qp2AEkOQ2ptKHKZB5r+UZK6dz1tOObRRlBRQStM4S7aRGOW5S9PAlCKVkxpcyvloSPfWkOYaoas9&#10;yhmmccJUcu92cbYm51fEhz19kjunqvI0bUMpmTRFcgykaYIc5zvIZj5HSuB5jAmNY7/tuHx7RTcc&#10;MFaTUuImJK4vr2fQouH+foe29yitGcaRUjKnq7WA7maQRo6JvhuBgrWGoa6IY084WbJer1kt5Tz9&#10;APp+gPIYbYhTEEu994RpIoUJbw2b7Z5ttyejyCWzPQwcxsiuHynqFgos2gUn6xXrkyXayF45xUim&#10;MMU0380UuqFnGHp5D813uFkZmsVC3ufeUdcVJiep2QMhRgnSa8Xff/kVh+0e7y0nZ6d88b3vsV4v&#10;ySnjjeXi9AmlZMI0QEzoApSIUwXrNednTzC2ZX8Y2A+y5iptCVHuhQ6HA9Ya2ramquY6h9EoLXAq&#10;BXRdT5l/185IHSSlPEPIHkzqAhg0SfasKQRyyTilKDEQpyB7MWUIITCkTErhCHD2dYO2lsp7Ku9I&#10;pdCNH9UEtKE2jmG+91FSgmaKca6dFtIwMo5W4KgIfMhoT9KFvu/pu+54kH2o8+eY6A8HuZedoWZK&#10;FYx1uMrjqoraC7ACDAVIRfY64xQYx5GSsrwuFQJJHgamvmcIiRAj1mkWiwatDbL0ZIpUQR4bch7H&#10;43gcj+NxPI7H8Tgex+N4HI/jcfyTHo8B+MfxOB7H43gcj+NxPI7H8Tgex+P4Rw4xQczNuXPT72+G&#10;2XNOx79XSn9kl/i4wVj+1A8G7fJdi9ZD0Ouh2efD5z38e/mvvqY0Oj+0HKv5a2SsnZuh0dR1QxIR&#10;JM55cprEVDQ3/YjhLhBjYX/oxXruHcooxmmgHwzVbAE1c+ODkQQJqqjvBNSqShrlrLXEJEHzXCQk&#10;XkqirsQW6q1hDIEnp6e07cRmsxO7q9aUIq9jjOH4M5VSxAA9v/5t29K0Dfu+I6QICQ79QIiJcRxY&#10;LRZit9ZKmpi0EVr7bDoLQRrTrMsSrp/Dvc772XIniUCNoak9VWUpKRK8FjO60/jKEGNhmgIhRKx1&#10;rNdrsbBmMX8/dJpYa2fbl2YcxWQ4jIHKOWLTsly0NJXFaHdsQjcPTey5sL2/p6prlus1ja8oc4gV&#10;JY3/zhuUUdKAq7TY7rSlH3rud7vZFrWeafSGmJJ8/dm4ppRmf5CG3qaSRmIF0ohf+bkZNGOMmH8/&#10;PBtiNhc9UqLvDoyD2EFLKYQ4cOhHvvn2Dacna2lGQhFiIuTMGCOHw544TVxcXHByuib2PdpmrFas&#10;TpbHcOtDMPvBahxjPIYZQ4xzk70E42JMH1m+5LmV5wqsdUwhkbH0YWBMhf76likmmqZmvWgx1lE3&#10;Hu3U0XCXc6bEgDMWtGEcpRlyHCbsHDBScDT6ohTaOnTMEuxFbIvKiF3G+pqkp7lJWd6PvqokYFkK&#10;zjhUKRJALx9CDPKeFosoSCg0RIFF9AexUAl8ITFleTaqpqatvDRgzzZYby3YD6bWAtJIrsW8Js9g&#10;lBCQKjNEQFoWUwgSAtISFLu/v0cpWK1WrFbtHPwwM6zAMfRitI1JjM1937Pdbhm9p6nrufmlkGJC&#10;FYV3XkwOBUJI5AyVBZXFhqZzglzYb+8IKZBmM6HRhpSTmCK1plqtOL3Q+HrBqnKMKZLHnpACprYS&#10;+lw0VHUrDTolzQGtIuHKoSeMPeM0YbKE7mzliTqTY5ibr8WmVtJEdxgJQz+/jgrtHK5uuXjxkqzM&#10;3KCvxNA5m0VTCFht0E7CVjEoQspoYxlCoFhN42rqtjmaOFNKtFNNXiuenp9zenrCmzdvuL5+z+Z2&#10;jx4nxmkixYkwjcQs60dV+dlar8leQuC+rsU2l+X1jynQVAvG0bDfRw69BB2mJOZW5aUpGqWIcSLp&#10;OZBSCrv7HXe3/4Wb2xu+91vXXDx9Tlt5pmFgmobjxxnjwcyhpPKheVzNIfYH0MUHqEv5DpShqmv5&#10;+9kCpWc4xsO88PHHH41O85rcdd1xrkcpsaw5J2sh0B8O5BSZlKG0a95uBv7D//Kf+ZP/+X+n9oo/&#10;+qM/4I/+6Gd8/r0vmLo9l++uOD15MoMtAvvdhr/+6/+LzeaGcYg0jUMrOD054fvf+5zf+uIzXr18&#10;xmefvOTJ2QkKuLm74fLbN1zd3vDVr74mZcX56RlateyHO26vN7y93BBSYZpGnBOzyNOLc84vzlFG&#10;47wjTBPn5+dorfj1r7/h7v6OUjKH/R7InJ49YVEvWC5bVosaZwybzY5hCNIYNsmzM4SRGALeG/bv&#10;N1xevucXX/4S42pevHjJ2fkF5VYa+7T1dGMg5ELdNMSMNMwlseOJLcYd52LnHDkx2yz9vC+xhBA4&#10;7PfH+enhY6uqktDl3Py83+9kn6QlLH447BiHA+M4MvQHAR+kfHwPOefJaLyzx/3ag83XfBC4fxdw&#10;hBiNPoYVHfdeRd7D4zhSfJEQitYYxGBaSp5BKWC1Qlux6Bozh1a0x5sKpzXOeLyv0EpjjaZyHu8t&#10;y8ZzslqyXLZH02zRmXHscEaxXDQsFwuZN5TGWktdWZbLBe2iFZtySoxxImeFt4769JSL0zX90HE4&#10;7CkUrFF4JeuMMYa2qbBa0Y8DJWW0dpKxy9IcWHLBKMUwTYzDQBgnbu7uOD8/w+oVBYMXNxKVc2hr&#10;MEpJk+AMUsk5EmNgmia81VycnjBMgTeXV3RTFJBS5RjGEXbQG82GQltX1FUWCIsTg3t4sIqXQlPV&#10;1N7z9PxCwhI5oZSsQTFEMgmnxd5VvMMmzdANTL00ClvvyEVLuGm7ZXfY4GYDlNaVzKFGSyO4kXDp&#10;/f0d2iiaumLRNAJVAFarhQRXtxOLZoGxDlsM+9TR7Xbstzvut1uc8zx79pymbTFakUskTZmUkTUN&#10;hXMVh8OBQ9dLcLqAtkGspxnoB5xT0lBeIKeJGPK8HmoBKs3AkRASKSYO2y0FwxSiPBvNDFeqxXoU&#10;Fi3rRTsHrSTwXZQlKU0XIkYZYspEIlMKeCv7kjAH/ox1ZKVJc9MzD0GDPDd4GkWKMPYDxnmqpuVs&#10;tZybPwWyEkMkp0xlNHa1YHs4sL275vryjVhfteLJ2Tmr9YocIfYD/dhDqqVJPMgeIcaJaRqPTbF2&#10;DgOFFOeghRzOBK4htitsRTsltvueoR/kzHLxFO+87BMUWGdpao9xTn60XBiniWkYqatawtLWASN1&#10;XbNer1HWkpXMa8ZYXr58Rdf39EOPtY6T9VpM8VpCGyioK8+yXdD3A8M40A89Uxi5v7unO3RoZdDW&#10;oK1YwnOMGK2IpRD6gWa5QluPNobN5o5pGNlbeb5SSlS+YrFYCDQmToSUjmCSYRA8kq+chCtTYgxi&#10;IYwx4iqxgJVSiClSBrGPlQzWebzzVJXAqqZBAsEK2O+21HXF1fU1xmjW6xUxBmk0N4aSE8ZanDGY&#10;M0MaRkKWRnxf1TjvMbUjo7Ez/EFp5hB7nvdlmlQSb759zf3dDSlEMbWtTqjbVkIIzomJzjkqX+HP&#10;qiNoq8xriNIajUUVhTzdEhDOWYBpxhjadkEI3ExE0AAAIABJREFUE/vDnhQTvmpYLVcoAzFnrDEC&#10;m4oRlQI6TThVqKwY/sau53IYyCWyWq84PTtDafl9tk3LarliCkHC9MxBrkmAT7WvaOoGZcRsGIYe&#10;Gx6s4vOfSjFOk9juUyD2YhEGxTiNDH0vwRJniSmy3+9p2yWVlz3qYrmU1/N4zvd464izqfbs7Iyu&#10;G+D/hwNePRwnH8zvKaNURquMmhfoUiz2AfQ3m+HKHJ+KQdZ7rQxZlXkeLFgln5tiEBuxNmhjsM2S&#10;04tnXL17x93tDSUWXr14iXUOoxP7+xvefvMVn3//cy6ePuHi2VOuv31DtWhQxTB1PWm2lcc0EuJE&#10;XVV4B21ds7m7IcVI20ogSxtN0zS8evmMt5dXGCvn1FLAOvmetLWUOZwaUsLMDfRaa5ZtS1AG17Y8&#10;/+RTnjx7zhTivEcqZDKJMmeLjh7TY81IqYd9MN+pTT2E1j+GOEotJx1DNcdz/jGQZo77IH0EAzEH&#10;UGVeffj/HT9OSSiE/FE8vjz44ctxv/XhkyQ2kFNC54h/gKGUjNFOgIrlAdqm0DCv0XKOUHNAXoJr&#10;Wc6WMVG0JqWAtgarLRzhj+kYmjJWocr8/Srw3lG3NWPoubm9EziFVjROLI7dbsc4nLJoKkhyHupL&#10;ZBwGhnHEOU+c6xYpZbQxTDFRimaxWgkcsaphnvc+efmS3W7Hzd0dxlgWTYNSirqusEbTVJ44WlKZ&#10;ZoOyk1pN+AAk8VWFVWCs5WRlKM9fcPn+im1/zzR07O7vsScrgeMUSM4RJj1bRhXGOlSBVOJcb9NM&#10;48Q49NR1TV1VbIFpGjmQOVk2uPUKVSSEXUKc1/pC09aziROenp0wjZFvvvw5V5fvePXpp/z2D3/E&#10;i5evWLdLUlYMfX8EJCkklF1CZLlcM/YHqQEpzTSNUAqNdxilBIo3jgRj0cYK9EKD91bqRFmAWNlk&#10;cjbkrNBzwBE0Vd3Qjzv0vDY778WqXvIR3FWApqo+GFaNYooTFfPZZLZyyzkjE+Mkz1cIjH2HrwTe&#10;WXvH6Wohc5FRaFXIyDP4ABY1s6k6RtkDynoc2e8PNE1NyoluGGQOnMNguUCKgZgSzaLQeE/V1PRd&#10;muEacsYIcUJpjkZQ5zxTCHRdTy6KcYzsDwMxZbyzuBn6qI3Geou2C377B98n/X1gGEdOzk5ZLZas&#10;64ZF7fHWkmLG5EwIE5SErzzOV8Qk0AGlNSVyPJ/rUihkYspMIXB6csonn37CcnVC5StyDBgjwb6u&#10;O5BTZugGusOeZ0+ecLJeYtX8us81BCEpGKyV2q+8BharpO59c3ODrSoJ0t3dcjjsWZ+ciuU5TqxW&#10;CyrviCHw/vqaFy+e4Y2eYUoRPYfdFIp+GNhut6zaNdb52eI7CcynFFxVg9E4X6GMYew7QhjmMK/F&#10;e0eMgXGc6Hsxgda1rNHaWGIM8zon4a9mscTnQtET19fX5AczbM4MY89uH9hsdgJNXS6oq4pcpM60&#10;Wq1Is300zzCxFAREOobI3/78S5p2QTvv69Byfm/alvXJCUoZUgHtHI3VFGM4SYkpPdQ8jUBbU+Lp&#10;03P6rmOz3VLXNd0Q5nq8APmqumIKA8NwYBh6St8TxhHrHClFnDU8PzvHG8fdZsPN/UbqH8UfNw7W&#10;OAnY5cw4jLz+9lvu7+6om4a6aShKQvbOWT558ZwpBN5fXrLd3RPiRLuocdaw2XRYYznsZU+t5vuD&#10;07MzAVgYy+3tLTFE7u7uGceBtpHnOadIPwxM00i1qKRuSwYtQDVTNM4KrHOhIW7vOWkqVjpRpyzB&#10;y9UCaw3L1VKATspgnefN1S13mz2/+/u/z49+54eokviz//XPuL+/5fn5KY31rD99xfbuDpXi8azl&#10;vONw6CBnTk+XeKPY7zbsdnecnZzQLFqur2/YDwM//PHv4uuKtm1BK1pbUVJi9cX3iNPEcJgocWLo&#10;dlASQ3/A15Z3795x6A5YZ1k0NWfrFdbKuQ+/4HJz4E/+/K95PWaib1CumkOGAmqJWQCvVsu9SilJ&#10;6jVFMQ4jMUesMdQPNaB5L71YtnjnocA0jtzd3nH9/oqYZFJRWpNikvNCXc1AZcH+mhkiVopAV+aM&#10;67yXlM+31so5okjw/aKp+fTVS16cnbOuG1a1IedE1+8Z+l7uKHJEFakxVN7ivcV6P58hoG41dSXg&#10;upQKaYoslg0/+O3vs1gsuLu9IoSJuvL84b/45yzrlss3bzjstwxTYAxhrnXK91wrQ9t4rMp88/XX&#10;OKX5V//yZ/zoB7/Nfr/nb/7mb3F1xdmzC3R7yk/+4F9x+vw5i/WCQ7fl+vJbNjeXHK6ucUrgh9f3&#10;t9xcX3F+fs7d5p6/+7tf8OXff4UqmrZaUFUty8WKF89PePn8gkMM/I9/+uf8+d9+xV5bitGY+WfU&#10;yF3Tx/cWH2EkH9gkcqJSmqwUYRp4drLi3/7sJ5wYw+7mPbv7GyrvOTk5oZrPaqvVirZpGIcBaxyn&#10;p2eslkvub265v7uVNTXLWmiNwpmarMSW3lY1uWR+8ctfoXxFs1hyfnHO4dBxfXXF22/fsO86fvA7&#10;P+T5+Tlff/U1b16/lj2AMizXa1Rd8Z/+6v/hb3/5ayavUTHSmESOEas1IQp8vJSCd5baO7QGYwQI&#10;rlUhp0BRhq7rUBTsYoFrnICNmwoNDIeOGAPr1RKnBEpdWXcEKDov+92Hu7EH4BWZGTJXEDLOw5ZM&#10;oFPaaLruwK7boozFVjXrs1OUNpiSjiDAse+ZlGLQmvvNPTlJjX0Ye4w1NL6SPTdwdn6KUZE0jaQY&#10;BejpG0zR9OPENAloJqbEYtFyenbKsl2Qotw16VIwWkDLOUa0Au8k4Nw0muXJivXZivvNht1uy9AP&#10;hJQ4dB3doaddLOf7M80wTsSYWZ+sOD05Yeg7drsdm80997f3tE3L04snDF3P9dUlznqsk3su7yzL&#10;tubTTz/h5PQEjZrB5KCy1BlfPDtDUei6PfvdlqJg13UCggsB5yvuN3vG6Q3aeU7WJyyWA3fdnqfx&#10;nLPTE4wxRCX1qZylpjAc9my2d8QwzvNoAmVwVSXnCa+JceTQ7aW2bZ2cvZK8985O1vzk937Ct2/f&#10;8fbtW95fC2Ttiy8+p6k8lZPz0zSO5DAezfNkWa+UgvEwsD9s2B46nlxccLKU+rN2Anrqh4Fx6I7z&#10;pLGz3Vyb+XxZmFCELFDqoALeGkpKWKNRzqFRpJLx1n04jyoNSYCFOQa2m3usd9iqwSrN2O3ph4GY&#10;M9fXN5T0Lc46Vsslz54+5ezJOZWv5Iw1ydqhjcM5CcEzw/QFblhQMxTfGpnLBX5usPYDRE5Au3I+&#10;fLC7xyiQ8BSjvP5Ogv/aVoSQCWnA2Enu01JiCtOxV2MKE9MUaNsVbq77jyVTVzVN3RBLoR97gVGm&#10;RJikbh7TfH6ZQf2P43E8jsfxOB7H43gcj+NxPI7H8Tgexz/V8RiAfxyP43E8jsfxOB7H43gcj+Nx&#10;PI5/5MhJjCgcbVd8J2AnF7gfQupibeb433m21T78fUr5OxesD42rHzcZf2yI/2B4f/h66TtWebGO&#10;zpZ6PgTpURI0fnJ+wemTcw6311ycncy0fwmLzq2XYk6OkRAi/TjQh56qrkgxsT/AoEd87TEKam/x&#10;zsHchD+NI2MQ45aY1OWS2YTANIXZaKePdmqNWB5KihKSS0ku8ytHzkWCYFXFOL+2Ekj/EGQMswl+&#10;uVjSjwObfQdoumFkGEcO+x2cn0m4UGlCyHTdNIctM6iCVe74+7PWUubXMsSIcdJ8knMmhAGVC1Xt&#10;UcZByoQpst/v6Lse51umSYwI17e3aGsoRQyYVVXjfUVMkcq7Y5hPAlmJ/WZLUzc0dct+f0CXFufk&#10;Ql7pwjCM3N7eUtc1KU0cDiM5J9brE0rORCWm77p20mSva3LMjFMkDSPLVrPb7ej6gW6YODs9xc+X&#10;9Wpu6D0cOjGQGUspE8MwzhYWL7ZxpTHaEtOEMYaqrgjjJO9ZnWd7BWKrLoWSIipFMgqnDaVumFJk&#10;u+/4v//m7/jnP/0pykY22z1p7jpLFKYU2OzupQnQeUhJ7Ks5SWMEH8zzD89LmI0BRUGen0utFNpa&#10;VM7H4Lwy5miMA3De4zXoSULotqrZ3t8T7zesYiKXQlXXZCXmpKryqKSISRpTyRnv3TE4vtvviGHD&#10;yek5zlVIazXkojDaUjfm+H0rJcFKW4k1YeghhTnIn2cr+8PTrI3AJJwjxEDfdcdgdZkD8SklFosF&#10;agzH/55CoBR5vWIMEiC1BquBHNFIs944SrggpXQMPxQejN/5aMbUWkv4wJg5qFAw1mCsxjcO7WCc&#10;em7uI8ZrEidMY6CkSexIWeaAfhzI94WmaeQ9rsSMk2czlzGWlApj1zOZCTMH/bNSEvIoGUfCGJED&#10;llyYhpFhmsRaZK3M01oRS2ZKGeUruu2WsRto2xbtZhOL0RK21pCIEpCISUxEc8NiyRGnxFI0JTGG&#10;KrIYor0Xo6c2YneY7UTDOJKKmL7GcULHRLNc03c9RekZIsAczlTz7yhRtMzrD2O9XmKtQEj0HOoK&#10;iBlCG433Nd7DNAaMc7x69Yqq8jx9es79/Z5v31+x2W3p93umfsDOtooUE8bOFpy5GTWXTMwJ6ytp&#10;QlSFUjQ6ZXRrcUZjjWKMiVQkNJD5sP4ULeuPMYZcFNMwcHN1zfXVNYvlkounT6m8mDi9rzHWiYEv&#10;G5SSRtM+9KQ5eGeMOZoxH9bXh/Xx47/7jrmbD+tDSuk7dng7B90whjAHuLqug74/GmCtMWLgsZba&#10;GqYxEHPEVC1eV2hlCFPHbnPP//A//Uf+j7/4z/z7f//H/Jt//S/59NkFCs27y0tSu2TsN/zuj77g&#10;3/2bP+T2Zk/fR7y1rFdLzs7O8M5JWG634+df/pz7+2vuNxtcVePrJcvlOfvDyOu397x7e8l215Oy&#10;NPV+8vIlyijOz894+fwZT5+cMww9X/7ql4Bmtah59+YbPvv0cy7Oz5jGHopYyM/PL6jqGl85au8o&#10;KbLZ79kfevpupBtGWWc17A973l9eEaZR+iljRpmGYQx8881rmqam6wcKULUtbbtgTJEpTChlyHl+&#10;X4VJ3j/OUVWyB/De0x3EyhJzJs9h8hhGxqGfA+QWaz+sl9M0UUphtVrx6uUzbm5u+Oabb3j/7g1d&#10;34u1e7blSmOgpa6kwSzOTWNqtlCp9PDeZbbz/sPvqQdowsd7vRil8U3eUwalZC6ZJYm4GTwkX3L+&#10;XFVoKoPRlRiznWNZV7RVg5mNOWJ/9xKkbmvaxpBzoG0bTk/WYBzd2JOyNG/v9htiDNRVLbaiEkkY&#10;tDMoqzHJ4itLbbw0FZaItgpjDavFCcPCz78rTaWc/I5VwRj5+U1WNKadf7aE0iMlCQQnzcAWow1n&#10;Z2c0i1aMUM2Spl0AEkbLMaJLmoPQGedmCI02oBN15Vj5JVkpYi44Z3nz7j1Fga9rTk5OmaaJbr8T&#10;O2aShsYCTGHCWSNAJmMwWQhPjXV8/uqVhLNT4tD3jCFK82KWZmhmC3caJsyUcMbQNjXOWFIoGGs5&#10;fXLG5u6eFBOuaUBJ07KxZl4PpVFW2relKV/lgjVi5bIK0BKI9NaSkSCzr2reXr5n6HsOh47N5g3f&#10;fvtrqqpivVxxenrKxcU5sy6SumrQSpEKTGNPmm1Mxjucq0ghkMIk4T0toZ8wDdLwOUN/au8FvqQs&#10;3lcY4ygo3n77loymahs0RZqbw4Q1Bm8tQRlCigILKplCEDskirqqMdZIc2YMjN3cTKsNRh84PT2l&#10;bhqMEuhDJlJSECgMmZQezkGF2hhMKegU5/dbEYPhOEIW32ntHHbZsteKXilqNwNTtAElz7s1Ykud&#10;xoGxz+Qgtj+jNL5yYvJSGmHnzGt/SnOjqhgttfGzodhRec9i6djsOmLKuKqZzxNiKlssGpq2pjIK&#10;+9Cc7h1qNka6ukE5gURZ6zDGkZXC1Q6DzGlaay7Oz9FWz+FNe2ycBdkf9X0vIcjKsFyekPKKMEWM&#10;tXNQoxCyGIdDnBj7iWIMp2enxJgx1jGFwPXbN6AEgpNUJuTAMPT0/YEQR6qqIqMw8xrcLhZUdUJp&#10;xWLRCHykOxCz7AOcczhrxdI2jLJvnBvkvXMYJetpSgIICzGiNaQYOTu/YLVc0rRbCQhZTTcMaG2p&#10;nWfZtnIGK4mVsaQ4UWaLekoSfdZOgBUKse+a+RwsgKjAvuvYbO45DD3VYilBY/UAJUCgP8xhBQPW&#10;zgHBIMZoM0MjmqaRs3IpxDDO64OcI5umlZydhhAEPhNjJGUw2hDGgUyGkkkzQGlR1dSVRXsPxhOz&#10;pZ/EbF+KhL6VVse1YRxHrDPUlT8CqErJdN2B25uR2A2slktsVUu4JwZgrhEodQQC5ZylwXqKDMMg&#10;6+McaJ4SHHY7SsmMQ0+YAs9fNGir8ZVlnIOnMQRSStzd3HJ3d89quWaxWFDXDd5XYpX7bxxHeB/z&#10;WqyVnJGUZLnUzFf72C2uZohgULKGhwliFmAW2kjw4/g/iCitMUpBUfiq5cUnn7O5u+X17kDXDdxv&#10;7kFpvN/hnOP6naauNE9OV7z69FNKDBw2O/puYL8Z0c5hnCbmiRAH9rsdy9qxbFqcc3T9wBQSWimM&#10;slS+JuXCYrmgH3v6cSShcFpjK4/1jjFEphDRxlDXAgCLOdFUFoxjcXrCi88/RzlLN45iU6cIOEzJ&#10;vz9AGB8M7vOp+Df2Nfp4XpFz34c99sewqN8ESH0Ma3z488PeqXxUG8vf+fhcPkC7Pq5nFQolHz9J&#10;zlVFfvcpCwQBJMhnjKGkSEof2hzk6zCvfRrv3RGaZfQM9CoJg2ZICcL8LiuOEjMxInbk+Wc0Rh9h&#10;DGJitkwxslwt+cx9gvOGX33zWkzWaLQ29N1BQI1ZQpC7XUdVeYauZxgGrBFYlfceMFTGMkWBamAU&#10;J2enWGuZpsDp6QkhBD7//DM22y339xtKyVxewXq1EghjkX2O85UEmue5ugBZmbnWiNTn5jlu2Tbc&#10;e0OYBhZNTQiBrusEnoTFaqnf5JywVgLDpWRKMagka3waI0M/4GbjYpotitloCdHHLGdK60hFoRkw&#10;KPbb3QxNCXzvi+9zsl5gSiHrxN37b/nf3rzm6YtX/PYPfofPP/8ejZXzcUlitjbWMsREsYYXr16x&#10;3W7kd+08fddRspxtslKknJm6nqKZTZQK76yAhXJiGnqcM9hFfQQvaG0wRQLwKxQojTWWPMM4lVbH&#10;95mxsidYNS1t42mb6ghuEECigJ2cUSxbMUqPk5xrnNGQpV4mUJOKlMVSL/VlCWd7J3ZWrRQp5nlf&#10;4uf5T9b6oZ/QSoCCiUyOUncwxgjkA9C5YBBwlXqw089rFkphvcc5R98PjHMNRuAJjcwnBfoxUnLC&#10;Wdn3aGPQ817n2fNzwvQZl+/f873f+j7LxQJnHZWRWpGen2k9Q+WstYQQBapW+eN8H1NCTQFr5fyd&#10;SqFpaqzz/P5Pf0KImfdX13SHPXXlqaoK7yMlCrinJNhsD6xWa1xdye9gHI51cKUfttKyry8xop2W&#10;53GvmcYoQSltOL84l/1y4+Y6i6JdLthuNgK8nCKurUCbo4G3FPna+67n6uaOmDRnp+coEiH2qAkS&#10;CT32FKXQs6VXq4LWGWMs7XKNq1pSLozjxG63JYSJw+HAOAp0QhUIQ0cOgVQytmoEcFEv2A8dd5sN&#10;l5eXAsdSSoLqFqYhkNOWvcooXfjkk08opXDoOmKKMn+qudanNKkoXj5/yde/fs3V+J5FW1M1Aui4&#10;v9/SDxPnTy5olosZ0KRYrzOuWjAGsavnUmjmM0XfHQiTAKFKBvRAjGl+XgRIaoxhsViQkiKEB4iX&#10;1OTCFNEFzlYrtNUYb+n6fq6jJVJSlKywVmOKmFaHqecw7qkOntOTU3KJGKtBicE254xGcXdzw2a3&#10;xXtPXTmePn3G2zeXjGPg/Pycvj8I0KTvMEbT9z1aa9q2xVpHs1hQe0scB7y1qHlP1rZLco4CAE16&#10;hkMlprFjzIEfvHjOkCKNzjRas1yuOD07oa0bjFZUzqNKIeeIqxf8+pvXnJ6d8e/++F9TWXjz61/x&#10;9GTJ68u3lJKpjSb1AZeiPMsx4Ob6l3OeZ0/PMVrOJJdv39L4irZpeH99w939hp/9wR9y8ewpq/WK&#10;pxdPub66knrMNPDDH/4Qa+D+9oqr9wObuw3TFNBGs7m7Y7vbScB30dA2DUpDKIntfuSu63jyvX/G&#10;F/8y8eV/+nNCSZgUMVic92gSKc5kZpWRY3UmJrlfaNoK51bUdc1isaBpmhnKNdB1B+4Pdwz9IPAm&#10;pY6A4eO+Zd4qPJifNcjdwEfwaoCUk6B45n2Q1YYwjOQUWDnDj3/0z/j+s6csnaFSApYd+gPdQcK8&#10;lasoShFiwGpoajtDhjMqZyrvWS4aeQ9S6HvY9RuePX/O9774ApUj3/z6l7Ttgk9evSL0I5XS3F2/&#10;Z39/yzQO9F1PSJmzsxPWyxOayqJi5LA7cHV1yY9+/BP+8Cc/4eyk4qtf/j3v377FG+imAcyaH//O&#10;j2meXGCamrfvvuXtr35BmvYM3RaTM+1iSbfd8fUvf8nmbkO7XHP/9Wu++uobSrEslku8dTS+4uLs&#10;lE9fvAQF/+FP/5w//auf0xtHtgY7Q0V95ea7Gz5sqJhJAyXPsCtkT54Lxji68UBt4I9/9mM+PW3p&#10;rm/Yb/c07ZIXL55JncJafCXAtsZXOGWo6obPXn3K5eUlV28v2dzdsF7U7HYbQpho6gZtFKkUjBUI&#10;wde/fks/BupmwdmzC7b7HVdXV+y2O+p2yersCT/60Q/Y3N3w1Zdf0u0PrJZrzp8/p12t+Ouf/5Iv&#10;v/0Wt1rI/LFoMMrMqvNCURBCxCmNm9fNuq4EylXkXKCRWk6pvBi1mwbvHWena5qmhlKY2kbuW4yC&#10;FLHFoshYY+d9rqaqa9RiIeHYEuX2aYZVWiWWbWUESmGtQc37RucqShvo+4E038nGEMgpClAoRaa5&#10;xm+tJcVInBIxJUKcYEhs00aAttpwd39D7TW1E6t90I66CShlIBVKSDijqbzDAJu7O/a7ndzxhgln&#10;DGfrFboUVI4MQyffT4FkDDjP07M1n724mGtHiilGhmniV19/zZs3bxn6A9rKPuHzLz7j6bnAUypv&#10;MRquri751Vdfs9/uBVpcksDQkyIPk9SeVaHfyZ1ASnkG5XkUYpEXeJaAg+qqQSlYn53w7MVLdocD&#10;d/cbumHkb/7L33F1c8sQMopvWZ6ueP7yGdlq9l0ne1GtWS+WLJbtDIQ1GKvYbjcC00uFogqbw8DJ&#10;yZLTsyUUgV2nEMQk7hxOSf20spbVszUvXr5kv/8hm/t7coxSt42R4izVDHSfjJjatZb7lpQjwzjw&#10;/vI9YxhZn56gSOQQsK6Wu0urccuGWDupyScBo/rKs1isBMAXAiGIYV0s6nux08/XW7kROGRVCmOQ&#10;+1ZmwL1WlhxHgSCQ2Ww2YPa0iyUXZ6cULWedMST6TsB9wxD45Ve/pr68ZrVa0TT1XEPRR5Ck3E1J&#10;3cp6B1kd1wWK3EGkVBjHgWGKArz01VFGoHKW+/D5HJtzxjkre4G6wTctxnq2e4EnpymRUxT4dAwC&#10;RXQWrRSNNVgl8FmUYb1ck+d7CpcDi6YmpiiAxZTY7/dop9F1g9GP/TiP43E8jsfxOB7H43gcj+Nx&#10;PI7H8Tj+aY/HAPzjeByP43E8jsfxOB7H43gcj+Nx/KPHx+F2PlhE52abh7/Tc6DCGPvR56jvNP0C&#10;/6D5/eOv+WA6/di2JV9/Drl/9LW+812WIkaa2SBdSkZlTd00nJ6dcfvuNeM44JQ0NYjRb7YZaoP3&#10;iqrK7PteGjdzQKGY8kRTt/h6NkQZw0PYXmk9N6OL6SFGaSY0SqyjOUZCVh9ewfnS2VpN7jIxF6b4&#10;4cKcnKmck2bF+fUTK0Eh5SQX+YjFIGa5PNfaEKLYcqYQMOSZ0J7wlSWnNJt1xC7lnMXXFU2zAFWY&#10;wvRREE4aw7WSZpD9fk9Ttxizkp8RTUmQUyFnsaU563CVp10uiCmz3YqhwGrHs2fPpNmv8jhrKSlR&#10;VzVDzHT9IAaTaRLDgJJGXec9BkVVOcLY0zYNTeU4zGGVUgrOOtqmoWRplPXWociUVDDKSNimZLH+&#10;GU0ucHt/z/OLc2m+nuEINkmDeEJCrTFlxvEhNC0W967viXH8ECDK8qdxhhSi2BatlWZZ52hqsaUm&#10;NLWz6GTnEH3i/fUt7WohzcphIj8Y7EpimAZu7m5Z1i2qFFzWNE0tDczT+J3nImcJuI3TeAxVoqSp&#10;Fi1GghjEMlseqP/GSGBoDvEqJUHi5XKNNULZ91WF1oZxCjgf0NoCAWMAI03VUwgYLe9vXGbRLthu&#10;D0dohQSNxUqPMnjnMVpMjVrLc6ONwWlNdzgwjOMcjJwDTRTiFI5/b437TgjzIbigtVjWnLWApjxY&#10;/LL8DgsSUrJGSzhubrhWSONZTEksv0oRk4AErLHkIoGZNM9HOcnnZMA4g1FiirTWMIWRKY6zvQtS&#10;jhgj5r2uG+i7vUAUnGEKiX4aCSky9gPTOPDk7Gxu/PJU3mNSIeUidntjUEXsU1YnyKME1+amlVIy&#10;xloJW5Kl2duANp67uy3We06so+RCGHq6nHC+pq4aitaEEjA4tHWQJEgYQiSMA0rDMPZi95kiTmuq&#10;uUEn5SQWaGVRxsp7XGtyytRtYhglgKinCa0NUyhMu55cCtZJYCFkse+NYZKGsyLGd2udNOFbJdYq&#10;749281Ly3ESUKVrPYXKP0oZ6mnDOsd0uWJ0ETp8+4827d2zvbhm7nv3+wBgmxjARxiiQC2spZJIC&#10;TMEoAZWoIqFBUzTWiPXdeUc/RULKYmYeR0KMpElMxEpL6LkoTVXVcxggMRx2vB06mrbh9OyUtm1Q&#10;WrE/7HG2EgCFVbRti3eOfhAr2seBnd/8x+gPZu6HOUGef7H3Ad8J8eS5+WsWvx1t8zFGpodwWEpo&#10;5XBai6lEK5R2pFGe9ZASUy7YZk3jTrkGJR/WAAAgAElEQVTebfmT//hnvHj6gp/+7u+wWtY8WX+B&#10;cQ5jX6J0pmTYbke6Q6LESEwDm+01/+cvvmKz3dMslixXa1R9wtPVOcNsjbTe8+bLr9hsesaQaJYr&#10;pnHk5cvn/PT3fkI3dAzjyPvLdxADTVszdAeUbjhbtZydrHHOUFWezz77VH7WEKCAryrquiLGiZQz&#10;MQQO+57DvmMMkffX19LAFif6YeT8yQWVq9neb1BZY7XDWo0yGrQEzg/9CNrRj5MAUbRYJOMU56CT&#10;AEMeXvOPgT/THNSVwEecfzd5XrPT/N8fAAfL5RKjFdM4sN9uZJ6KD+8XjdFuNoUlYpLwuYBWxNhr&#10;jKyND3sorT6AFv6hkJeESjQPZJDKVyhdSchztkRqpXDGYAHvZF9VKJAVIQVUKUz9SNssOVmsOFuv&#10;WVRiWnfeUtc1lRebZ+UdTVthDRx2G/puRwiB5y8/4fmLZ2j9nJylaXO73fL28o1Y2Y3FeitNtvPe&#10;znnD8+fPebJaoimUOSQbU8BYy/rkFK0su7st3aGjXrRUTU3KmaKrIzgFRly2hCkydh19P6JR+MrT&#10;LlperF5gjEU7J+GGJMEXsWeCMgIm+TgwqwZwSuzLqUBMWfapT87Y7PYobWkWS6ZxYhgHiBMhFTa7&#10;HaoU1qs1Vmm0gsp5stKULKF0U1WEGCgo6qqSEPw0orU0tYYwkYExZYgFrQKbwx51p9G+oWpbqsrx&#10;9OIpla/xVUWagTv9bJ9M6QMQ5sHUrrSeA/Ji+tLGoPDkVHDes6hbppBYj6ezCVxCGe/evma7yVy/&#10;e4dzFT/96e/x7OlTFqsWa6Uxcn1yQozNcZ0w1srZYgZjldjPwsuHIHXFMIyUHElZM41lfr7ESFdX&#10;nvPzJ3T9SJrDpSkl8piIZUBhjnb0mAR34pw08FMy49jjrGNIiTgFeQ1meFcphako1jFhj+tmIU7T&#10;bHdWlFxQyuC9gCpUTqQUxITZS+NoeQB9KYsy0uy9bCoqX2G9paBJUZpWrc4CBspJAsxTIIXIommx&#10;TQVpDrEZg3aalLUEkrWeLd5yPumGkaIMtvIo51C6MMVERuO8pxRFVTVorYgxE0LEZMBq2b8ZPe/d&#10;K3IRqMBifUIIkbdX79Hek1SBKHOvMYbVaonzFu8sTb2QOa9kxnGk7wdijDRtM88tCuc869Wapmkl&#10;WJAhpCCmKSWN70PXMU0DzAGBcZp48fw5dePZ7rZiR2zqObw+sD/sGMZBfs7Zct8Pg8ColKLrO3m9&#10;HvYiiLUvpYy2hrqupWk5h4eDHuM00vedBJRjYooBZzRKS7jeWMvp2RnWGIZ+OMKb3l+9p3aezz75&#10;VEyJgK1btBOQROhHvK8pSuOMoxSBPxj94ZwZYpLAvTW06xXL5QpfNTJXKiOG4YdzgdZopai8ozzs&#10;J5wYWXe7HSklVu0CrWXOKxTGKaIs6Nk6m0pCO8NysQQU9/dbCTtaO88HGmKUJmerqZwHoxmmSAqR&#10;OCTGHGcwlQQSKYq6bqnqmvXJiqJljVSINfjkZMU0BjKFfhyolMI6g8rxaN2OIaNTlOWrwDBFrm8F&#10;OrBaMZ+LNDEpxlgIUyCEwjQm3l/f4fwS4zXDOKLnRvXcRf7yL/6S95fXWFexWi35/LOXGFMEsvXf&#10;OFKR0JEEs5H1WhZkgO+ABlU2GMB8BAIoWoAzZYpHo/nRPJ7Fuv3QqB9yRGVYn5zy7OUndLd3dPf3&#10;WONI00S336O0Q1nLzdUN60XL8+fP6fdbVJJnMkYJccaY8EbqC32/x2uBITRNw+HQM4QesiLGRNeP&#10;7HZ7CQhZmKaA9VZqMGFEq8I4HIhZoG5TCCj0fDaL4CpefvoJy/WSYRqYUiJl2b+UY93iAzzx4bz4&#10;EIaH/3pv85vwKP1RMOw361MPH/P/WSH7B0Lx/1CdqnwEJpg/SmBaReAEArQTUAVzXc37CqW1nPF+&#10;I6T/8ff1AZI1A4iUQmuLdhk9Sf2BEjHKMMaRaYpUVUVd18efXc7WspYLfC6ijUBKTk9PWCxXfP31&#10;a5Jw8Agx0PUH2sqjtGKcJsZxYBpGYkhYE4EK5/0cLpeASNd37LuOxWJBVVUYI3u38/Mz0IXtdnsM&#10;ZkwxMqVMKrKnyki9xTsJQX0wXTumWAhhYgyjBD+cQ1uZtwQqpslFMfQjVaXxReYnpcoc5hYQXc6J&#10;kANaSYCEfpwDoHNoed5vK2PwVYVSWuoJQkERw7izFCO1m/ur97y2novzc1RR1N5S15ZhmHj91c95&#10;++tf8eLFJ/zov/sx5+fnLCtLV3tcSYz3me6wp6nXrE9OBJ6mlJw/ywxsUZY4BgmWKUWeYW0FAZyN&#10;40jX7VktVzOoJc11EC0gAO0E7hgjIHuC8HAu1wpjNdYanl0842R1KgHdHAjlAaIjoRhjzRwAmmS/&#10;oNQM1zSgOJ5J67omhkgfA/d3dwJZmUE+qcj5BzVDpFQBq/HWz3CcfDQla2NILrMfRq6urvns089w&#10;lazZqWTMHG4iJaYpzhApi0OjtaWqarrunsPhQEHhfEMBQpIwfxelXrpaVygr+5tEIY8jjbU0xrC7&#10;u2HZVkwhM9x21L6hcg5V8rEu/DAvp5RIMR3rwAKyFGiqsZqmlme9HydOT1ZoYykl8WYc6Pth/jwl&#10;a7/3PDkXoFzKiVyQvRl6tvUyrxvlo1q97OPHaeLq+ponT5+yWq1ZLBcCsph3EAIrrecz50p+L0CI&#10;mRwzFE0KScKzSnEYI9k6RhRdyrTWznNUJPYBtDwvYNDGo+f9rKsqnIsYXVBOsz5b4WvHt69fU3Km&#10;8hXOSCC35ExICW0qinL4qkZbDdpweXVDzKCVIRVF348EmzFG46Ojqgy6wPvLK7SWNULPdRA0M0BC&#10;o53n/PlzTp8+pe97dtsd7y/fEmOiahpSKkwpYUMS4EaSvdC+GxnGwN3dHdoYLp41NE1LGCdSns/6&#10;IWDnGlfOmXGus6U0EWICYyVsZw1N7WiVgqKlFhACfoZObPd7xmGinwS8K4A7mfcNGl0UpihSiFy9&#10;f8/dzQ03Nzes1ydYL3P9YrFguVyyaJekLPvOumlQRrM6WbJcL9gdtqAUw1yTyhkxpMs2CHJhfzig&#10;S6ZxEgg8Wa1RRkv9GIUrMITCjL6kihPT9RVP2wanC4tFzcnJmrZpqSqPMxqjIIQBXzeMQ8ft1TXr&#10;5YqL0xNef/0lV29eY1Vmvz9wOHQYaxi3G8IwAEXM20phVBZ4XsmEULi731Cy4vTsCbv9gZvbW372&#10;B/+CV5+8IGvFk6cXDGPg9m6D0YXvf/8LvDPc39+x3W55/UZgg947YkrcbzZHW7L7f9l7kx/JsuxO&#10;77vjG2zyKaacyZp7KHa1Sg1IFPQ3CNroT2xoo50EAQK6F90NAWyREtlsksXKyqqszIzIGHyw6U13&#10;0uI8s4wsaNPikn6BQsIrPDzczN5w7nnn+37GYrRAtmNIfLM98B//7rc86eBHP/8T4mLF//Fv/i0x&#10;TdJ7105gT2fmGlzOS+ekf7NcLtlsNsQpsd1uub+9420UkdE4DIQosKpWepY3qLNoWr1XN36vXiCh&#10;0AJcZtBFREm55PmaG8gx4o3hyXrNh1dX/PCjD7hctOTxiFeBKQx0XccURAzsK0nALloxjoVFW7Fc&#10;NCJ2nascERYnwjRQMuz7nh//8Ed89OELbu/u+O1vfkNVOa6ePUPFCZMD3a7j3es33L1+Q44BtMbX&#10;DT/49FOWdcXtuze8fvOOKQT+p//xf+DjD19w2O34y//7z+mPe7CK3aGnvv6ID/7op5hmSdaKN69f&#10;8/K3n7PQmWG/Z/vuNR8+f06cJr75+iXffPWSxXLN/bt73ry7YzwEvG+o6xarC0+fXfLZx8+wzvK/&#10;/rs/4z/8xa/olCZ7eQ/On4PW5PlZ56l+LyepN8yp2nIOqaIYph6dIn/6y5/zx9eXhO0dx/09q9WC&#10;Z8+eUC8alJFrsPEOX1U0bUvJkfWypj888O7bb+j2e643F+Qc2d1vWa831FUlewxfs2gX3N7v+Ktf&#10;/z3NZsOHn35GznB/f892d2B/OLLZXPCTn/6UnCK//vWvOey2rDYXtJsLlK/4i1/9Pb/7+iXFVVRN&#10;i29atNGkEEHlWQCaCeOEKYXlYoGta+pZCmLnfqFSYJ1Ia7yvqHzNarlgvVmigWka8BdrEUsgogBK&#10;kXuHQYQKpRDH/vwc2ihLCtJjsbP4uRSRPJwkVdJbHeX+Yx31cskwBqaYcVVF6xualSJmEeOO8/Wv&#10;rhrwRYTnY2LoJ1RJPDw80B2PGK2oneNys2bVLlgsLaoUlCkYCjaLuM47g0LqtxAiwzQy9EdUKaQU&#10;WbUNKklfgpTohoH9sROBzAcfYNebWVIsvejGOz779CN85fjz/+cvUdqiekvbNqwXC2yt6Y6jiAO0&#10;5pMPX8CHYAxnWes0BqZpZJomwtBzfLjncH9PZQ1VXVPVLSD1mPc108uXGGNo2pq69jDLO9rFCm0r&#10;/PHIj3/yE/4oJXaHI3e3d+yPe4Z+IIbIMSYIE5V3rGuB6OU5y4p2ueTy6gnTJELyOO9pLi6WNI1m&#10;t9uSYwKdiVOQmtVorKuYup79doe2cly1zqDrCqUK0zRxPOx5/e0ea43UaEpjrMP5CktGVRXX2lE3&#10;FevVimGYpOfV1GSlmOJ07ovXdS39R60oRvaZMQa897RtS4yyv1ouFrO8e2Qc5NlY7TxtXZ2fN0pf&#10;XqPULDbPheViSUqZWNRcQ4B1lqwUXonAYdG2jP3A/nAkxMj9bsdhGGmXLUYbxvEg4i5n8U6kT03T&#10;YBVM4yjPELXGGoP1FSnDdnd6f6ROqyqPc3buIcr8g7GWlAv7rif1A+bQYawlF5EYlJKJ0zT3wA22&#10;dnIuzvuEECIokdgZbcGIEDOFce5jFcZxrm1ipm0brp48wZjyOI7zuB7X43pcj+txPa7H9bge1+N6&#10;XI/rH/V6BOAf1+N6XI/rcT2ux/W4HtfjelyP6x+4MoWSw3cgFAAC3MhkHygMJQsWrpSkJJf54aee&#10;0+PK955dqu+BYO8P9b4/0HtKAgQZ5Hs/XesM3ErswHcQveK7NC0jqXlXNzf83nv6oUfNSbfZGHQ5&#10;QbuSfuyspvU1Yxh52B7IObGsG5rKo3JAKRkmCVljlEZZcMVjjJOUaKWZx11wGlTl0VGG9CWJSBKV&#10;7TywSy704TT0r1BFk9OIsu6c3OqtQyMJbjlGUs4cjkfutntiLjTNApcSIUz0YcRpwzAFun6iFC2J&#10;7FNHzlEGgCP0fU89g7dDP6KVldeQsyRVOnceojfzcENOAjXnkqmbimESALAogzNKYK6YmKZE141Y&#10;W3h7d0/lPUVpYi5kNOmUfKQkMbHvDjjzFD+nKcvQkIC/i3aFM56mqtkfB4oKTHFEG3mNlfN4LwnR&#10;kFFGoyhoa+inEesd1jSzZV8S1YzVxKjIqQCGojSpZCKZmCImjrhRU3sBYXIWILsU6IaBw/4oSVjL&#10;JZU3qJzRVqF1RVNgKprp2JFSRCVN4xzVPKzzsH1gIuLrClsJ7O2i53g8MkyRfddz6EZ0UXzw7Alq&#10;fm+Lc4wz9M4seDDWoCcB0rMWUDGfk3sTnLPUNSFmdFHYygrYFCcUiRQGFBlfeTySMOysRRtJ29IU&#10;gcStpPSlqJkGGXBvvKcYz2qxlKTCGcROuWDmIdycIqoUipN0lDiNaKMxc6px13UcjgPOZZTz+Mbh&#10;lcAqOWZCzNgkCbar5QqKHLvDOJDjKCB7DHgnw9YpQ1U36HkQu8wJNN6IlKKk9B1gQgE9D0wWSVLS&#10;SGJrKTLErpRCpYEUEto4+SsWtATf0lYNm/Wabhhxtma13FA7TwCymYGaJMmx/RQoWtM2DTjLV79/&#10;xTevX/KzH/yQyjqKcVTWoJuK+6Fnuz9SVTVN49HG0Tae8binPx5JIeG0DCHqOVVFkQEHytB3EzVO&#10;oF1lWGw2KK2ICWIKMGXQGpsT1opII4RAnCaMEZhNAf3uQBwHqrrGGIMzBpSTxFOlhYM3Bl/XksaR&#10;M7b2mLoiH3pSTGR9SnWNhCzJXxJ0WSBHwnig73Y4X7NYbdC2om4qfNWwWC1kwPp4lKR4Jakx2loS&#10;AhtbZ9CmlkFv40h3W8phYLXcYLRla/ck5SnHPVmcCXItLIa6rkhGxAXeOHRRTFOYE/AcIStM0GTB&#10;BSj9gImJqigZeq3kXU/I66NkSa5XBmvlGpdiZPuwZXu/4/btA9c3T/BVBUYTx4AqHpzGVhWr5ZIx&#10;BKYQJOEyieCkqDK/Z0jyYM5nQMp7Lwk1OQjgNkPvclyIEGKapvN901pLVVWEEPAxCng3TZLYaQpo&#10;RyryHpzSQ07SFoCqEumAtfCv/+f/hf/z46f84uc/4fmzazabJU+f3MyQeeD3X3zJq1dbUoYhTDwc&#10;OzSOFy8+plks6GOgD4kYBLC/e9jycP/A+nLNR598ymq5Bgxfff0NWis+/+I3jGPP5eWlDF3OAO5y&#10;sQAkSXuxXHJzfYX1ju1hRwFSNBz2ItvY7faMQ09MI8fDjuP+iNKWum65vrrg7dtbpiTXn/1uT6gj&#10;YxSoxhhDyopcEq5qcBS0sTLI5Rw653NdYrTGVjWlwG5/lEQiqxlHGV5WWgZhna9EBpIjOQgAdobt&#10;UiBngU33hyPfvPyW4bhDI5CCpBNJ8lee01CVLhilZgBDDpr0HqCVE+dkKmXlHq8AVQpGyzWwoM/1&#10;ViHLAGoRiKLylmityFi0AHmt8dTO4LxC6YKralJWDGEgx0B2Fo1GFU1T1SyaitpbSVmuHHUlAJSa&#10;4XmVCxcX15QiAJaziuvrSxZNS2UtKJHadH3Pw8OWN2/fCOStFDpnKudZb9bkXOgnSaU0ZIySRG2n&#10;K0pUaJOxzvDu/o5FmLBdhXMV9bLG1g7vBdacxgHnIk1dUdUCPJ0ShJWS91eShuU9nwPZKchAfyoJ&#10;ZyqUMagYIUki3dgLjG+8F2hfKxpnGKaR7X3POAZSCKAtSRlSKjgnApHU91grIhZnDL5yZCWpl5Wv&#10;UEDtHN5qukGgJqXNDKwWTJFawliHriqMc1jr8L7CO8fQd3TDwFR57JyMWdJEiQmrDQZJazZGY43D&#10;VQ3aypDoFEZimOiHCbTB1xN2DDjvWW9WM6iuUURKnHjx/AUqa6ZhpPaSbppypK6ruYQp1FXNcrHC&#10;Vp5+HDh23ZxyOw+XK0kZVXOq2mnIWs2fxTROMA+ne6NZr1vqxtENE76qUUbAlKnr6cYjY0pgZJ8j&#10;0iWFtU72MVqRs4AzrmlojSMEkRVYZzHOMoSJkiBWCkNEzfCWtRZXS3qkdY4wTUw5YNEMx4mUA+RI&#10;mYEH7ZUMcKdEmYfHnZI9TyIB8mfDJKm0+/1e3nfgOPTkt5luf2SzarnabKhrj3UKVQpaiRzIt/X5&#10;fEolk/REbS2qCIBWtzKATxEhV8pSK+c+oxvLOCVGa1m2LWOY2D1s5bW6ikN35MtvvuLlt6/Y7o+s&#10;1xfcXF1R19WcMt9wcbHCe0NldzRzmrYIzco8IF+jjWKcRpyFofSSbF63WC2yJ63kupdSROdM42uU&#10;FljaNxVKCeB3sdrgZknE/cMDd7e3HB629N1IQtO0LcY5nFbEMEjSbASUQimRSoUwyQB401BZcwZB&#10;yEVe02LB2He8ffuWFOK8b7Uo6/BG9iu+lTQ7jcI2DSUVSpNp54T243DEVg5MhhJJ/Yi2FuMUReez&#10;iE0JiU6YRU0KSQ52tGRtiEGgbq1F6DDmQIxBErZTJOdIXddcX1xI+pxWWG+ZppH9bj8n2cp+zHmB&#10;WacQgUJIcpylJEKUw7Gbk65nwNg6YlIiEkgJHSNuLp7Hsee43XK7fWCMEVUvRRRiHBebK9bzXqTM&#10;dUguhaFkuq7j2HekXHCVpAaWWGAamCZIQX4nbQypCACeUyKFSN8NvL69ExjWyPD7CTyyVpGSQmcD&#10;2rA/HrjbvqMbG2KM1LWjbWqKUvzkZ/+UZx8d2B8PlDBR1RWV1Vj3X07AKz3X0TPwfbpPS4KvnsVr&#10;Amgba9Dznh5XKFTkFFDGgA7EkIhzTQcnsNuQipXrbU7kOKGN5dM//iHjMPDqN5/jrMNrSdgex45p&#10;atk+PLDdrslzQnTRiqwLMUWs84QQaVo5x8I0kmqRI3jnoYjEK4XMMExMuz3VYsXltcdqEad4L7/7&#10;MPaEMDJMPSlFqUNHg3NWUuBiYr1a88Gnn87X/lHkLdpgTgC8UVht5/uAOvl6BKKd78kn+Pz/C3Q/&#10;fxbviafeX3/49fc+oz8A608/5w+/9w+/T89AMO9DakXAFLm/ZExBEi6NRZfvxFbW2nN/7CS0Ook5&#10;QpgE7JgTHMdpwDmHohBLJpc5+dvks/SwlHw+bpQSqDTkQl038j6WQlPVfPbpJ2xWGx62e97d3tIP&#10;A9vtA5t2gXWaqqoYhw7rHM56oFDVNXXTCAStBU69e3jg/v6OqmpYLddsLjZorXHe8uTminH8iO12&#10;S1VVrNZrjLNSs8gHKHWXOckrkqRTKxGVST0eCSHIHr5k6rrCWMPQjSyfr5n6HcfjgVwyl5eX588l&#10;hECY5OfKESTXQ6WkXstZ5CCr9ZqSC6vNirpdCJQ/H2tS14sQ1BlL3dQorZmmyOs3b1ivVtR+gc5l&#10;hp0yfTfw8ovPefnbL3j6/BkffvAcFSeWqwV7p4k5M81AzUn4VDcL6dFZT9EGpzRqBjFjjKQ4oRKU&#10;mFi1Dav247kbpESaVQpoI7IyJSnStvJYV9EPI9v9QXq/gE2Gum1pjaWtKsZpFBhICdSl5j6v1gLQ&#10;v3n7jlQyq/UG69xZEnqSpTZti240JQW2D1sq56kaTy6FceihKEkh1wJrWmPlXlAKEEhJo62X/lLO&#10;XD15xubyhrZtzudajJIw7ryHKKCUKgqjDEoZpllQ5n3F8djNv7/A5VZBH0QKyK7g6ho/p/iWnCBF&#10;0jTgNeShJ4eRYvQsLywQ7Az3aZQSaaW1Fu895SQWECPRDAQFrHNoI7Kcse8YOun/PLm+RCvFOE6k&#10;mNnudiQCdbvA1RVPrq8BCOOIz3LepZzmZHc9S47CWQyScibEyLu7O+mNX18zTj0FqY2BOSHXUVUV&#10;dmEpKZNiIeg8HzvI10nkbhc3T7h58SExF0JIJKUEty2ShisiA01mAiW1U7GSKht9ZFITJRWmqeft&#10;27cMfc9y0XA87pmMxSrpwRjfktH0U6ILRzKJMSYur28ogNF+7kEPIovNhZgLJs1J2MNEVVVnMaDs&#10;0w3MEsyUM2lOHlXasFiveTLv0Zu2lT42hlA0SjtCCsQCVduyurigGEnCzhQSmR/8+Adc3lzw5W9/&#10;L3upcRLwbJaUTNMoYhDnKFMSGDnLvcA7h0IxDJGmdjSqZtF4LlYL9ocDd7s9h36Y61E5puKp/zP3&#10;jRLSz3p4uOdw2LNeX7FerTmWwru3b6mbRo5N59nvt6Q0Ya3meNyzXDTs9wLQLRaL+V4cZ/GiyHCs&#10;keRxV3lcU6OMYZgmEf05x9QNhHGgdprLpuaDRc2V8zQKfGVoVgva5YKmrnHWsGprpmmkrjxN0/DF&#10;778Bndg+3PG3f/O3TMcdlas5ID3yNE7sjxOpO2C1oqkcRrUoVagbj7Xz55EUpWgur5/hfIvqR/7k&#10;X/6STz79BLTi4maD9Za72wdSSjx7+oRF7Xn59VfsDwcOhx3jMFLVNSknhrGf4feG2nvphWrN7tDx&#10;tg/cZUu5fMpf/PrvSasV//2f/iu+/up3/M2vvgCtGMcEeJZtw3K5wBh1ltuWUthvd+y3O6mpDwe6&#10;rpshSSNp2Mi1UCEwJic55tyPOJ3rf1h7pCLPBFL+ru9TYkKXTOscT58+4cOrS66blqu2oVKZdP8W&#10;Zwpo6A9bhhDQZnEWg1pnKCSaWsR5CvDeorWRPp02bB8eIGWMVvzLf/FzmrblN7/9HS+/+YrKem4u&#10;LlApsr+95bDdsnt4oDsOxBBwWtE2Lb6quX93y12c+PbL37Far/iTn/2IxsKv/vav+d1vPyeXDNYx&#10;JcPFxz/hxz//BQFP1pqvv/6S7bff8uHVht3dW779/ZdcXKzxRvP5r3/L3/3Nr1gsNiyXK16+fs1h&#10;t6dpFviqZtXUPLle8dknH4Gx/O//7s/493/xn9kqRXBGEpeL1GEncbd577mnmuuD07OZkiXFWpf5&#10;WU0Y+cUP/4hffPIJZtgz9gfqxnHz5Ip+GkhasdpcYJSIBdvVEq1ENLhaVLx99RVTd+Bw3NOPHQ93&#10;d2htWG82QKG2jrpumGLm8y+/pFouuH76nK7refXyJXf3D+wOR/aHPT9YrIml8Ju//zXv3rxmtVzj&#10;64apZP7uV7/ii9dvSE4kWXYW1Kp5f6jnWskaDaVmUVesLtYsVysUUr9V1lDPQiTvoapqKt9Q1zV1&#10;3WCkGYnCAxCDAMIKgd/RkEvGYKSeURpv3SxW1mehm56fMck+UCSMxlr6fuRwOMzCRot1HmUsx2HE&#10;pIyvGtp2weVqia8qYkr0Xcfdu1tq73GXBlUSIQ50hwNXF2tiiGhjqF2FVZbDYc92t2dMgfV6TVXV&#10;3N498NXvvyGnzEcvXhCALop011UOZyzb3YFxGLm5XFG1LWmaWFtLXdWyp4mBw73sXzGWrDVZG3xT&#10;c3NzzQcffMgXv/0SX7eEMVCy9KFRBmcsm2VLW4lsVCkRdsQQ5md1mb7v2N7ds3WW3e6B4/0DrFf0&#10;Xc84RaZpRCkzi3kKzldcXl3w5NlTphC4vb1jCoEf/OAHfPzZZwzjyDT2hHGi63uGINCzyhmnlyya&#10;hqpupMdSiux7UsEoS9O2rNbruXYObLf3pKS4uLiQemQKhGGk3x+IITDGjC4wDoM8H9VSg7i6pm1b&#10;nDEMKXA4HkkxYI3i+YsPubi+kj7cLCnc3MA09SKRVIXVao2vPBhD6xYiXZtrh6qqGMeR12/fEJw8&#10;Y7m8vCZMk4DsRa4HVV2fa80co0jNKQzTiFbyvDslSU2PKVFyYb1esbm4RjtHVpoxJCJl7r8VeU6V&#10;MlXd0Cxa0IYxJIo2YIw8q0fJPrhGOVUAACAASURBVMlVKCfPfkMuTClyPPbklFi0NfUs5mlXFe1q&#10;NT/7l16yUrIHKrOQrCh55hxmCX6ikMZplh97QjYyg6HkmZman40Zpef6Uo6zYyfyGu8qjPdoDbau&#10;35N4jkyThBDs93uGMHJxsX4cyHlcj+txPa7H9bge1+N6XI/rcT2ux/WPej0C8I/rcT2ux/W4Htfj&#10;elyP63E9rsf1D1zvJ7TLUnNiEjAPWmst4JIM0s5JB1qR83dw+vsJo+//3PcHdN5Psfgu+V3PX6fv&#10;DfWc/1syShT0kMs8TH7+VygFrm5uWG02xGmgGwa0kyHXU2p7QRIDrC2sL1bo2hJykrTAUhhG+TtK&#10;y+B95QVWlaR3S9Zzcvo8XH1KetVzEnwqMxiX8jl1o64qhhipUkXTSMLKNAVJRNMCZZMLeAGafOUI&#10;FMZu5LDfczzsUdaycI5m0fCwmyRVXFumlBlDxLs8v0+JMPXyPtlEMXa2sUeGoZeELCRNu67rGaA0&#10;NHVL0yzm9J4ZRIgTdV3TTJF+CByHAXEh7Oi7nr4fcF5SvUJKOARAikkG/HJKkkqxWKKLpMo65yTp&#10;rZj3DrzMer1ktzuyWi25uLigG47UdS3J8eNIrCtyNqQsx4JzFlQmZwEBFssFRcmgSxpHOR6y4Kze&#10;SiIqSh7TqyKpZgUIUyRHgVmNsRiTGKeJvh/ph3FOyoL65gpfVeQkX1dVRZsK/TQxxQgl4bWfoQ8Z&#10;ot6/OlA1DZdXl+cUeaM0IU5YZ9nvDuQQef7s5pxwpoyA+rkkFOo8sG6sRc/vq9H2PAgn8CIymIdC&#10;oXDWyTmrLcpmjl3P/nAkZgHhtNb0w0h2+TxkfYZkEPA1pUIpkl7h5tTCak486AdJWbbG4KxBGU3f&#10;DQzjQK3cDFMWAZmLDP02TcM4BLbbncBx6zUgQ/2JREqRcRxm0FPA3TinVocwEUMkTJMMOjuPUhmF&#10;wfmWvu8Zh/F83ToBJWWGVLXW84g7IsRImZwjOQWM0ehSyDmRYyKGQBonXFVDVIz9wDiOLFcrbp7f&#10;YLSjsp5FU8M8SFxyQaEJQ2aMkSkGppxw3tLUNdp5Dtt7fv/1Sxp/Osf8DBtbpikwDCNab6h9PScH&#10;iSDilKp2OhYoEaMrtNEyKKVkyF3ScOch6BQJU0IbSebSRkGx5BRIMRGmCWsNbd2Sc6JtK5affEwa&#10;A7v7O1IIWG2pvScGgdiLUSgNMQvsHUtmnCaO/cAYIjFlnD4dDyL8KDOeEnMhpkLKmu1hZLd9y8ef&#10;OZZrf4bKSj6BXVqgcmOxzpGEDUcSFBMxJmIuknq/WRNSwjiDcZZ2tYKimPoj+8OW7XbL9vaW0I+M&#10;2x5Te7QzFGUllWUcBVRVAsw2laRdWGvQuuCdDGmlXBhTYgiTDIVqTQxxvhaB9wKBK2MFTlCKYez5&#10;8ssvWK3WXF1fUc8g+un+Z4zAsHYejJdj9wTuyPt4Gq7iBEW9972lCPxm4JzsnlKah6rkmA8hnM8H&#10;rTUpJZqm+d59Ve7D9gzBi5DEnM895yogsrl+Qh/g3/yH/8hue0tOE599/DEfffQBCoFprq6ec3Xz&#10;Ado1NNs9u13Hw7Zj3wWqZYvVAqp567i6vKKtGhSaql4QQuSbb17y+vW3PH/+nKatcU4TQ+D6+orV&#10;ekVTVSyXP5yvryPd8cjbN+9YbZbc3b7j9998xTQGqmpBXbUsWvm5d3d3lJLoh0DX78jlHm0d0xRA&#10;SRJwjJIWlLNcb7WWYeNhGL8DIL0XCUF67zM7xe8h1+NT2rHRlhjDd1IBZ4gpcuxHckrknKi8nwfX&#10;R+5v7wT0RT43ax2LtsXOf/9UU0nCVzlLESgFNQNTZk75OaUQoorIigqE+VpjzsBUJM/ploUiABEa&#10;lU/D1hqD/CzvRZJj0LRtRe0dzmu0lXtNSpIIb42ct86JLOT6Ys1q0bBetlS+oqk8RkudeBpgrVxF&#10;2zQ4Z2mbBl9XaKvnYc0w11qGy82C58+u+dGPPhPJSNfz7vUb+u5IXTUoYwhTIJVE5QzWaLyv0Nox&#10;jZGoC8ZaPvjwAxmcNVog3xLY37/jPk0y6G0tdd1QVRVrX82fVT4n5J2ScfQMZ8UQvxvERZNy5OHh&#10;nhQj0zDiZlgv64gKgTIPbcYiyY05Z6ZhYBgnwiTgcwyRYpQMy1YCEp4SP+2cTmmNpTn9fklSr7wz&#10;VH4t17YYJXluUGQ/19yAdY520WKtp2SBG1TOWAUlRLKaKAWcMvOTloJWCWs9Vb1EO0eIo4h2FJJ8&#10;GBOH45Fj1xFmSO147Dl2gwgjrBxz3lliTAJArDcobUkFYpyT5rUIXhKZKYwMcWQYR0IMqAJhGhiP&#10;PRSBj7UxDH0PJeO8R+k0p6UnjsfunP6UZ8C9sQ6NYtG2FAqDsdjaE3KeU84DIQT6bqCUXoAw57i6&#10;uqFtWqAwDD0pB7R+L1VbG1TJAlGVOKfuSUK6UQLgDn3H0A9ooDKWMA3kPKFghhYVYQykPpCIAmd5&#10;xzjfT0oSoCEjgI/RmvX6gnYp16g3r1/x9s1bnNaQ5V7Q1J7FYq7PY6RkRdu2khLuPXeHA/3QM8WA&#10;0Yr1qmV3FJBFKYOyTiQoUe5NuSgKin4MhHhg6Dr6QZLbP/zwimcXlxynQFYGZV6zWq1YLpa0bctm&#10;s6FtG2KayAUxCyktCcTKQhEgK4ZAitB3Hbd9zzCNKOOompamavDW0DY10yxdKimh5jo/FbmHFaXw&#10;xoj4Rzmss0x+Ii4jla44Ho+ElFiullTVScaR572cOe9LN5u1JFfPMBDAfr9nv9th58Hw7W5Hjplh&#10;jHIuFQGT+ilydbEmFUVIhdpbSBlvDbEEhmNHZQXixEgacSqJKQrQWWuNc06SuFXEOUmCp8h9vMw7&#10;35QLw5zWDVK7nPa6U5hBeSPyuu3Djlfdt/RPb7i+vBRBU4FhmggxcjgciCFS1TV914u8Z67hjJHh&#10;9GkaoBS8c3OimNSdmYKbawrj/BmeKzlRN5rnVUPdLFHW4eoaV1Wy13V+HoIW4YYmk1LEabAavFFk&#10;raidxVlDioHhMDANA33fkVIBrZlyFPkZiuViwWq94cPmI45dJ9d6JdK+lBPWaKqqxtpM2y5IKdH3&#10;A9MwgYYQZ+mL0lR1xUfrFVnBcDhQYiLGkTDG/x8dFtnjFTGmyDmmCs4pkXiVgp5reoGdIMYiwjoU&#10;AUCnueYI30st1+q7Zog62RGKmUESzU//2c/JIbH9+vesKk9V1xRtKSSMUex2O7x3WF+DMWjr6IaR&#10;ullhrcc5jzFG3k8kAZpTOn3KUg/HRMyZh7tbau/YrBZYrejDRI6BykuKfHfsGKfIGBIoEe20bUPd&#10;Lnjx4acsLy4ZYmJKEGbpXC6ZomHOvj2/oycIKc9ilBMQdqq7Tj2r92GxP/zf+dN5rzd1qpnf72H9&#10;YV/r1Lv6Q5A+v7fvLKXMgpz3/rwIwHPqHxkltUS7WArc6TzGqPPPOYOzM1jrnPRb9oeOu/sHaR35&#10;isWyFfGLMZBlj2YoeO8wRguQVQSoOEkWYs5MIeKNjFXEGCWJU8Fy0cxiisS3r7/l4e6eVbvgYr0U&#10;uZ2xcvzOYijmlERlDPk9AHcKkRA7piAyNmMN2kDlHJ99+hl39ztKKVxfX+O9P//+p/daxBFSWx27&#10;ntZYau+oak9OGk2mqELRCm9FLjTGMCdfQtcdSbMczHlPmOH/47ETIYYxArMruX/EaM/w5/X1DXVd&#10;s1gt0BTSOGKMwllDmSaMAqMFZm5XK9abDSFGdtsDh/2eYXQ467DGs2wWGAyTHtk+PPDNF5+T+gNP&#10;nlzzMPXSr1IimCylEHMmxIQykuqovMdYh5rFBsw1JCWhlRyHlffvSUML4yiJ2pXzsyRLYytHUSJQ&#10;6LqO7cMDdr4mKCUyUasMyoCfJUShRKk+kkJZJz2TGEWOmTO661hv1mixOlDmHoY1lso5OuclwTxG&#10;UozSV+kH6TdlkZdYM+9Hcp4vlXIsVb6CKaJtoXVuvt5JX9Ba2Yul2YThqxrrswBcsyjylNZrneHy&#10;6oIpRMapkJIkDjvvyTmRChyHEYzFUcgxiRRSa5ZtS4gTpIh1lUiOYkDpjMJJf0TlWR4re7KT2NR5&#10;D2hCihyOR5p2Me+5ZX/TH4+EacJVFZvVkqMZuL/fkVPBWknyXK7WLFZryJkefU64jTGKlEGr+b5h&#10;532/AJTWV6w2a6zz1E1Ds2x4uLuVXtJ8bTzVO5X38l4rAWhjkWu71GsWZT3OW+pGAPGUCqHrZhBa&#10;xIyqFDJx3uMlSp4FBGjC1J+vy1135LjdslwtSSkxDAOH/YEcM7t9Rz9MdGMgK8V6s+bp02uMtSzX&#10;K8CglZl7n5JoP42TAGZG9hACa+q5Ny8AeskZZx2VM+BEnLkfRrpjRy6IYNZLbYKxInNwnlRE/oDR&#10;+Kbi5skNzaIizimxV5cXPLm+4OnNJZ998jH3D1u+ffmK23e3vHn7jru7e47dSIxybq8XDbU1kkzs&#10;NJRMLgrr7NwPKpAVxlv0aoH1jmbut09ToO+HOVlVEefnNdZotPKgpP9+f3fLcX/g4uqCHCPtcsFi&#10;sSBlw7evRNoapoH9Dv7Jz/4ZFHh42PHBhx+w3e7xRgQcp55ImWuoumkIMTBNgbHrSXFkv3sgjBOb&#10;uubDdcvTRc1FZaiLwmvYXG5wTS3iNa1pvBeJbop0/cDu2PH27i2//Fe/4D/97W/4T3/5V3z0/BnO&#10;OF59e8uqaQhDT7/f0TqN9SLQcNbMvTp5LoC2jMOE8Q3L9QZXWf7Fj3/I0ydPiKXQTwNvb+95uN8T&#10;uollU1MZw7fffM1+tyPEKD0YLb3VYehwzuCMo6lqtDZMRTFhie0G0zrcMLFWNRcFrlY1Ly4bfvjx&#10;Cz7/1W/k2tU0GKO5utxQVTXd0J3v6V3XsdvtSCmJjHbuU5tTv3p+jWoG2N9/lva9qvI9wbTA8lJt&#10;iKwvyN4xJzbO8+LZU65XS64XLWtrqHKmCgPaJMJ05NB30qNrG9aby1m0YGgaT1U7qUtKFoHO3ONf&#10;LVdoBXfv3jCOI23b8Md//Mfs9jt+89d/hQKuLzYsqgVlihzGe8a+ozseGbqeKSRJ9E6BFCO195ic&#10;WDQVz//5PyGmwKtXL9k93LLv9qw2a6I22HrNR3/0M/7pL35JVPD29i37h1t0CPzk0w85Ptzx1Zef&#10;c3l5wXrR8vLrl7z85iWX189YLQR+3+22VN7SLGoWiwUvbq758MVz0Jr/7d//Gf/2//obDmhy5ebE&#10;Yw3FUJgba+/VhnouvtVJiXj6XMpcG6WJf/7Zx/zpz37KWhd200DIgcvLCw7dgSllrhZLqkYSpy82&#10;KxZtQ3/Ys1g2HLsDD7e3hGni2B85Ho7kUvj4449wdYM1ClsyKQS++fpb9rsdCUvf9eSceXjYM8VE&#10;s1xSnOd2u+PvPv+C4+0tlzdP8bbCti3/+Xe/4/V+j1kuMdpgbSWyxKqej7+TzAnqyrNsWy42K1aL&#10;pVx/pomq8ngrYsKmqWhqSzWnv3tfobTU7s4aVFXNwlaRYZ36a947nHMMnQC8Wmu8cyIAncUCISXC&#10;MIhsp2nph579fk/dNCglEk5lNFmL+ESRSEXRHTvS/kjJb9DasFgtBcI+PVPJCWIWqZ53bF48lZ5k&#10;ymC09HeU4Tpc0Q0HCnHemxcWiw2ffOKZxommrpmOR3JKKK2p64a2bdEo9g8PxKxYL1fkKkhvYAry&#10;vDOKGDfnQkwTQ8oUbagXKzbrJf/tf/Pf8dOf/ZzDsePu9haK9Gy982jKLM9QxCBydACjwRlDUgXt&#10;He2TG9aN53hY03VH6ckYy5Qzu/2OrhsYYyQm0CEypMSIYrNes7q4lF54VTOFiNaKtrJko1g2nlCK&#10;1MEPD/T9iPeFMUSGfmCYRhHPANZKPeC9XGO745Fvv32FsbC5uODm5prNcsnm4oLL9YZx6BiPPXkK&#10;2OWSmDMlZWxVYesKYzR1veTaP+Hm6dP5uV7AWZGYigRd5LPOOcoocwTWOWJJTCnJM72UMN7gXIU+&#10;9VOmicViQdM0895EekZxFljm+SptnUMrjaplP6Ip8rwxRhGNlwxofGUZ+k7k35UhztJmbR2Ntfi6&#10;ZgwB6yai88SUpC9vHVWS97MfpfYKQerAEIPszZUSYL0U6sVKegIlMwYRaOr53K2qClc5Ss5yrwCw&#10;8vozhSklbm8fmELEzMJPMYPPgmVrqCoRXKoZ7i/zPlPuS3l+dilzE2ma5D5nLdo5auep21aO95QY&#10;hpFpmjju948DOY/rcT2ux/W4HtfjelyP63E9rsf1uP5Rr0cA/nE9rsf1uB7X43pcj+txPa7H9bj+&#10;gauk/N1Qr/w/M+wOaP1dEjDADGSWfErXzvOI7/zQU4gqGVLjO7j9/cSynNM8VPz9r08w2en7zrBe&#10;keS/07CPMXMG+/xw1VBYLpdc3dzw+ve/w3pLyBmnvxtcTjHiKycpaUVx4VeScFQEBO+nQK0N2ViO&#10;/UCKkeIdtZV0nNNrUkoxjiMhBHn4C/PwuqZoAQ5STGjAOouKAjQrJcBbTpEwTljbY60Ms6YgQ3zG&#10;Kuq6ohRJ99kfJYFuUdc8u35BVTlef/stxQq8MM1mf5g97HFOG9WF9WJB7STN0mglrydn6qrGassU&#10;R5yxKOe/l5bjjCUYI4PVi4LSEyH3HA5H3r69YxgGfOVZtC3GC+QTc6YbR4wqDMOAMZrW1DS+OgPT&#10;+8ORzbKFOSHKYOZBL0vOiVevXuGb6pzkJqlkpwHyQtd1WKUk0QYZmFWmZkqRhGK1WhL8d2nGWmuM&#10;0lgNaEXJGoXGaos1Dq0F2w8hk7IMP2hjMc5TzIBkfCmGEOZhWhmydM5yedkwhEDRAjCEnKidgLun&#10;4eX9w44UkyRjKDkucsxnAcGbhzfsDwecBrdeMk2SIG6NmWUDGqWKZH57DyiMFZAsZxm8SDEzxYDz&#10;NdY6UoHh2GGSousHhjEScyamLIlJRd63MEXqOtM0rQytZ4F1dIiS9JczBUVIGUoWyLhpGaf9bPp3&#10;5yGHMoMrOQv4WeYhuRhl2L6qai4uNA/bHW/e3LLZXOC9RhWBUswML1grA1DOue9ghlPqfc7n5F2F&#10;QZEZYyKnfE6/NidI0Dmstd9B8VmuGUopchSQp8SEcpaiOOMJSmkBeufrXk7yulLxGC2Ac5pG8ALp&#10;T5PA+cM48rDbY+uKy/Wabugoc67a8w9e8NuuZ3fseXf/QN20aCufRS6F5XrF8XicpQWamAWuTii0&#10;cRhfoYoSgH2ayNOISoUyJ/sZIxC5szL8XHIiTpLwRFEoNEllYiyESYaQ2rbFrdfkOZkmTBFnPZdX&#10;Nxx2W5RWDDERCzircd5hnJffL0UimeM0se86jKupl0sBKpOICsgy1HkC2zAO6xVXTz6kXl4RsubY&#10;TfRTZnuQATdrJJlNaUW7XLCqGoHM53vJlJJ8JvN13DrD02c3XJdrppiISdJNplES/B4eHvji88/Z&#10;3d9LyuVuhzKazXKJRYBdYy05KZFYqMzSaWKBxjUUGsZRhox8yvhkqUKk70cmFLkoGTyafy/hrwQM&#10;LqngtKXvDrzqj7Ttgrpt56E+SbL1832xlIKdRShhHqjKyaL5Dl5XQNd1kg5vBMyvqvo8wK61xleV&#10;DBH1vQBlpZxT0E4wvBxi+nw+nWCJnAXG8d6dU+HGcaTrIt5psrJ8+NkfUdeWN+/e8rd//St+/dXA&#10;l9/8js264b/+5Z9wffMJxsnwOPQcDj0xZW6eLFksVuQ4gbPEFOTsnSLTGHj37h05i8zj2dOnLBYN&#10;McnA2Wq5pK5rFLDfb3n16hXv3t2yaJf8+Ec/QinFYdfx+tVb/u5v/p7VeoPWO6z1PH/6DO/kWv5w&#10;f8+xH9kfOhG+tIZxCvNwfjnLBQCcqwTIPYHO83sc5vvsNE1MQe6j4uKR+5eIZRy5ZOIMtE1hIqeM&#10;MlpS5KZpHqRM9EpSbE51FymRUqD21TnZVJI6vy9AUEruASklSRV2cp2L6bvBM6O0DNppEWTEKAOk&#10;M5VICJN8znb+PqS2MlZT+ZqS5nudtlR1dTq4sb7CeEOz8LRtg1YC+9dVxXq9lmvNDNu3TcUHHzxl&#10;tWxZLZbkOGHI1N5JetScymSwaCQJL6WJ4XhgmHoBsZ0jpULfHQkhsFyvqJoFm/WK/cNWYPGiqGyF&#10;VZphOJJzZt8PbB/2GCODeRdXa1arFU1dCWit5J49jgfe3r5jfxBZjXEVq/UFn7x4jlEQs9zHTtd5&#10;o+akn6pG6yISGOfmJE5QKLTKhDzNaYzzgGUl97VhmkQQhEg8ZCB2RSqZrhuw3uP8LAbxTpLdvZN0&#10;ZhSh79EzAG2MJoSJvu/IKRPiSIxJBlOdF2GDtYRUUMawmM+lMUwoZUQ4E8BUfpZCOUnyHUfiEHj7&#10;+iX7bsditeSDjz8F5egPB7ruSOUr6qo63zOdd+RDZuwHQiyUrKh9w3K5pFk29P2RMI08PGwZhkmO&#10;maZmuWhZzGmey7bCaM0UI8djRyLTjT3d8UicImPfk4OcD86OqPkz1EpTi9eDOO8vrNZsdwcO+x05&#10;Rp6/eE7TtsRpopBFjmAdC2tkcDQExtGSnEPrpfwcpWjalkXbznA0VE5BceQUZggsYZWBJDXTEAd0&#10;Lmg0erHEORmEHrqeaRyhFPbjxNgd8F7PshOLtX5O83WkEphSRE8O67wkqqZydl6ckr7QmmfPnoFW&#10;fPbpJxwOBx5u7xn6I+PQcxxGlNM0tSUXgSiGvqdyNc5anDGEMBKGEaxhUXku1hegLcM40Q+jJJWG&#10;AiozTlFSUYHt/iBiFifg3FQyY9/z5MlTqsqzXDb03ZFpHICC936WXoDFApphnJhCmqUOZk6MRmq5&#10;cU6Xz5nbeYj6yZMbPvvsM1QRyYufYbgcJa3XOnveDzprRZoUe1IupGFCpUzT1CxXK0mrNfqcxpiV&#10;QKbDGIgxUlUerSXZWBKqCzkr2nZJSoXj/sDxeGC3l2uM1KtyH1kulwzjyGGYpFYpGbVa4o2W83/o&#10;GIeOogwYT7VYoLWlrpoZCJ9IMYhco8ixbI0WucQ4zaIsC0oTcjwPZ0vQrMU5qQltTvO1SgCDpq5l&#10;v1p5lpsNBkVKgYuLS25ubohRxEcg4IwkRyqOx+Ocipxn2MpSWanPpxTOMhbn5nS+uQZKMc2D7lLD&#10;P38ix+oUggCOITBO8nqc1TPMWTDOEBJcrBbcXF1Kz0D+kJwc1hqmcWQaVwxT4NgPMPTYukJZK5Kf&#10;OTW8bVtiknPXV37eC2RKUbN0Q59BZ4F6NDEkdmEPWfbBTVMj3yL3xFwK+8Pxv7y/MkvXULIzMJyk&#10;Nvq8V8lKYWGuKRXOGHJJlABOI0IRnebEeM61Xc4nMZoil3iWgInozVBVlj/5r37Jnw8dt2/fcG20&#10;SGw0OGfo+15e37z3jQVCzCxMhTEV1taSOBwSDw9bck7UtT8D6CUl6dskSVPe7+65WDaEMJFTRCuL&#10;txU5B6qqIiRFGAKMAVaatl2yXl9x8+QFRVmmEJmSYioJg8bMe2dUJvFdguoJMpXahnNP6FQnnf9s&#10;/u/p+/9QsPiHMPv7csP3RY2c94nqXC++X0u//29+D5Y/YVFzeng598Xmn6PAzwmzch/4fm/r9G8p&#10;BWmWkCmlUFoThgnrPL4SwYhRFmv1LHtwKJXn349ZdCX3G20MJUVMKmfJhzOaNAWMhspoilVsVi3H&#10;Q8vDdse7d+/QqnB9fUm7aJnGgDEWnWWvO04TxnwntGzblvuHHSUrdvsjKSMJmrWDGi6vbvjZz37G&#10;br8TeF+LjG6mbs9CRT/T7F0/yP5Ci5DPGHXe51aVgwIvnj9h6x1aZ9q2ZrcVSPLhYccUEs5XeO/J&#10;83GS5h4TIHVM8nKNQiAZ651IAqymaRsBaGcQbLFosM5h+omp7wUWrGrMhaFEqU3z3EPSRiRPtbXk&#10;aWQYOhrvUCVzOB4I40AIgYsk9blSGm0cGGgWS6q6pSgFUQQUJWcSIzFnkXV4jzH2DNKfjuMwCqiv&#10;lOwV4jQSFdzvDnz7+h0PDzu0MXzy6ac03ktfsq6Z/xJKa1RSoB25RIyrUNqQTUTpjqHfc+w7FosV&#10;6/Va6mJriVFqtpIS3knSc0mZvuuZ+mHuySSCVtRWQNEUZwGZlf2wtRXaVRDg7v6Wp8+esVotOey2&#10;1O1CjnFOx7c+n0cimICUIxgBFpUGpQEk4VLS6iURU/YegZwVKYlItKSM1YambZmUQo0Fh8bk2TBi&#10;RXxVZvkGGnKMpJTPaasnF4nSCotFoem6gY1v5F5tPW2zQGmFVnOisFJcbC5o2yV1XfHHP/xMZFbO&#10;o3MmuAlSJmU5Z5U2IgaMAefcOYVeZcPNzQ3DONF1PdvdjqfPnvy/7L3Jj2Vpep/3fNMZ7xQRGTnV&#10;lM1ms9stUiRlSAtZC/3DXhjwxoAAQYZAG4YMUxbZJLt6qK4hMyszY7rDGb7Ri/dEZJI7W94p3k1V&#10;om5F5L33nG867+952O52nI4HjDE0jRh57+cfOcuDyUcJaLctSgibKCCnwnF/oHAPGBOAY0wBUqS2&#10;msrIGU5JET97YioCRug7cp5QMzAHLjZbjHNiynYBbRw3twd0XZiGmVAKr169Yr1ZUVlDKTCOI6Uo&#10;sbMCRcm5tV7W/DkF5knMr0qph7PD2sp5ilYKbeTeaJRj/eSMeHFGzNB2W7S1AmzM5cHCWgqYBciJ&#10;HPHgfUNazjlzDORpoKlrqtqyevqEs75h+PwFwzDz7sMH3r1/z+3tLXf7G8geU9kFSCKAt3uwi1IK&#10;qwpG16Qin5urG5q6YahHTuNIU1VM08Q8B8xyzZcCIeUHaFeOiXk+8eb1UQy76zWXl5dsNmtiiuzO&#10;toTg2d8dONzdYrRBacXV9TV+jgtESQytXVOTY+HOC3SolIKfPXVVUXIkHo+sK8ez2vGyd1y0Gqeh&#10;0oqqrljv1vgU8fNE61a0dYU1mr//+rf86u//gc3ujL/8yz/jl7/8JYfjyL/7X/4db7/7Pe0Smn+y&#10;WVO8F5uwaygsz6LIYhku1BkAgwAAIABJREFUFWjZ5/qUWW3XuLbmi1dfsu57bk8Dx3Hizdu3OKP4&#10;/MVzmtpytloxHm4heqKfub655fruDrRCa5n3m7rGaUPlHEU7tG3QdUcMAq6rWsNPX+34t//mX/N0&#10;t6LVmZ99+Tlff/GStx8Osp6yArAbTieOpwMpCYT0PgTqjOwBQQCt9+sImUN5APB9XKsg92n5GCy8&#10;X3MIDBPmMJOyGN+frFY8f3LBk82adV3TaU2jwOZAijNT0eiUmcOEqy0Xuy2ua0FrqgV6KxDEhPfz&#10;st6UvdqLF6+IPvLju3dM08Cq6/npT3/Cm7dv+fXf/x3/3c9/zrrvCfNMCoXTcc9wPEjwMyRSFgja&#10;cDry/OkF/+LP/5SffPk5XWWYDnu+e/2a19+/4ermmu12x/nlJcFozp5/zi/+7C/4/Kc/J+TC97/5&#10;mh9ff8uu77hYr7l6+x3X79+yWXeQ5DnM7fUdYY6cXXT88OM7Ply9x9WWTbdmvd1ydrbjs6fPSBj+&#10;p3//V/zVf/4H9gBNI9CFnMiqkK2AhO/HdlRZzmo/AXIv9FqFnBHFaeCPXz7j3/zzf0adPNOUmPxM&#10;QREphFJ48vw5X3zxBTlFrFKcn+0oSUCZcZ748f07Uszsb+8IfpZrsmg2q81y/0IKietrOSdNwNnF&#10;GTHIeco4TyhjabsV2XrevHtP37ec9WtW6y1GW/7611/zdn+g1C2NdbK2MffPZGSuzAs4UfYLZgH4&#10;wXg6YTUP8OzDKIA/H0bWXU/XCQRXWytBdpXQ2gpsUSlcZZfguwAy6qoi5cykZtASxh38TFHyOyiK&#10;4AVaaLSBeRaQzQLZattGgDB+JiAg21QUKEtGM80zKQb6VY+xmnE6oYvsA1M26AgpeZwplNwKXBAW&#10;wLYSUHWKNE6TsaAcSjtWmxbvo0DBUsK2LTsNrq6xlZP1ida0bUsOgTkvQCMrIfBqgYyklJl9QKN5&#10;+8Mb3l1d84cffuTi8hnPnj/ns5cv5f7/yZeoZS8RQyCFRAqecZihSDha6SLnJsu1VWLGh4Aymhcv&#10;XpCzhI+HeeY4TcTcCVAkJCplFyi8ZpwDZvZoCnMIpOX5nLWKEkeKj8w+oJxjfzzxww+v2R+PbNZr&#10;Pnv+ku1mw3bXk5bzfYFbzxwOB7nutabr+sVS7/nm2++5OD/j6dkFXeXQzlI1FXPOaCPP4NqqFkD4&#10;AkKmqOW9WVLM2AUemHIhhgWclxNGKTknipFYMn4YGE18GO+stWBg9l4ADEbT1/3DObzsF8uyFxPQ&#10;hbaaysg+JKVIUUoAi0EABmlZpxoDxim0taQsoHq0IfiIUoXKOppGxmCtDFRgnRGweCrEYSBNgRg8&#10;qiSqyskz4XL/fEDM8GiLrZzASkJgnGQ9Xoo8q1fqIGuiZT+1Wq3QVhbKVim0j9RNJc9AUySkRMzT&#10;8rxY5hdQtG1Ht5znmgXBYoycxRgrYGmlFNpWAg41WsC9CKS7XsAXsRN4d4jzY0POYz3WYz3WYz3W&#10;Yz3WYz3WYz3WY/03XY8B+Md6rMd6rMd6rMd6rMd6rMd6rP/K+rSJ92Orb3mgnUsDelnsZOKbZrGN&#10;KlGsPZhlii4Sjl8CshmgFHIpi4373vSeH15HkT73f2qPvy/FR7vWfSgsL4GMFDPaKKq64fLZc958&#10;962Y6HJBZzCf/LwUJTSjjMI4y/l2u5imI5Wt2Wx3NHXFdDjgfSB7TzRGGiqslmbm/PHn+SCBZSHa&#10;SwNTXB6Qh1LIs4SnvQ+EIM3Md3cHjscjIWfOz7Z0TSPhklKIMeOshBfvw1ZXN3dL8Am2mxXPnj3l&#10;++9fMzctc+OZ/IwhowuUmDDO0VSOtm0emqs2qxXH04kUAiV6UPJdhFykkW75fAGSyg/hrhZFKZo5&#10;JE6n0yefeWKYJjor4UvnHH3XL2HFAxS4fPIEpYw0lYTA4XikcoZV10tzcwyEKGR7Z8VstL+9xVaW&#10;7ZkEFoyRBs+Coq5bKBKaQRWh4RvFcZrx82II7yyWQuOqJexQFnMJaBRd25IKYudewoqTnzmeTtTO&#10;oq0lI2GSyXvUNKOdmKzqusIWsaJbo2jqSkLYuTD7Gb+EE5umJvkoZuFppus6mqbCWYufFfPkmecg&#10;BofbO6pKfmf0kePhyNOnT1AFKGmxbYipWZripOFEjM8FHzOncWZTtShrxeh3e4QohshqsZ7N834J&#10;ZyYOh+ND80dTNUvTsH1ogFUorLGQCzGDNfK+ckwPgb8YoljE5hFrpXmiruW/1VW1NGDzYEotGT7/&#10;7HN++9tv+PD+isunZxIkUwrtFpNXkp9/b07x3qONJvlE2BdpCF+u1RjF2qX4aLJCawkd5Yz9JIRw&#10;P15AIWaxbOYQyDHQtI2MUeljINlZKyEVJU0pUzjQ2Jp2XS3NVxAW62Euch0qpZnmQLexWGeZTidy&#10;Lmy3O7589RP2H26ZfGAKAVNZMfSUjHaai6eX1NagNZQkJgZtndgOrXsITCRgHke0jpganjx5wu7s&#10;/ME2QwEfPCmFxUwrjeDzHAFFzmLmOxyOEoRvW2l+TuC1BL+qrsN7T0ZRTAJjMbZCW4uxFrLDF6ja&#10;ll6JZUxZR7UY5E77PdJFzkMjuNgCFWtX0XYdb9/8yP5wYH9zy/FwJCxmZKUUrpbXfPHll1w+fYqr&#10;nby/ZbydKeiUcMv3XbTC1S0xZ+5u9+SlebddJXZPLqm7FauzC86OB/Z3N8zDiDIWXZCG8hDIc5AA&#10;mVJUzjIHGZdWVUNtDT5nQlkao9eJafbMITOMI+M0E2JZ3qPGxxlVZPyMOaMoTKcD+8OBcZrZ7nb0&#10;q54+R6xxGGtxrqGtLOM8ExejJqVIQ9Vi9VPL9YsSe929FfI+JH0fOmmahrqu/0nAPT/Mo1pL4Mr7&#10;WUIKs4Qt6rpejFpqsbJUbLc7So4MU2B/8oSiGHxmxGBNTcqJKmvuhplTDHRVhSqJzabndt/y4foG&#10;ZRXWKmLMzPOE9xK+Ph1OtG3P2a7lbn9gv99zfX2N+SDv4cXz57x49hzvZ04hcH17w4ebG3bnZ1TW&#10;ME0DHz5c8e79FRdPLvnqyz/hm29/L3YXU5FToanFan84DkxzwLqGlDOnceS+cUsrgWPUTUPJYu4b&#10;x1ECr0t48Hg8PoA5hmFAa/txbOGjNTQt9m2xoRsuL59wfX3N7d0dIYblfpDmvzh7CaK6CrsADPCe&#10;Uu5D7//YYvrR9qohF7l+lzHOLCEsrcW+qM0SnikFqzSuiFnufs1UcianRAKs1WglEIamchJsLkrs&#10;NxpcJfe9UoaYErYybDZbNpsVfb9i1fRsNhtSzNzeHbg77tHOoKzh7fsr+s2GwU9YDVrDcTjgp5m+&#10;7+U9F8Wm26CVwseEyoXKVBIQlVGL6KOMgTHzu69/w/F4pKpqmqZFI+u7brHrAdzt90yNhyJGS/Ng&#10;cxX7jkKMn0VF+r7hNA1c3d2SiuHD7ZHoAz999ZXYLiWtKXarxVYpc68Eb3UuoBaLc87oYnCugtaS&#10;vFh4XNUsTb4aUxIhBkrOtN2Ktu3IOdN2HVo7MfgshjFtHVpr/Ozx00ScZ7G15sz1dEsIAlWQ+77G&#10;OMMwTaTTwPF44ng80fQ9n332GaUUTqcTaEVVWVzlQMvvTjFTdb00cu9hHEZMVXHWnJNy4s3rt7Td&#10;mjnGxdbZkIvGObm3rW2x1jFNE8NpJmdF5WoJjHU1MUU+XH2g5MJuJ+PkPAWmyXN7d8c0DdSVhP2f&#10;PntKtViWJFYnocHTNJEzWOuIKcvcmxNd15H1RxNwzokYMsdh4jQFQvQcv/2Os91OxtO64snFBX3v&#10;JFieC04ZlMlkXdF2LdZKs2rJBZOTgA+sQVUNoXLYJWigtUErsWyfYiDOnhxm/BwYTiPtek3fi1ly&#10;nj3eew53d5SU8F4CaX3vcEZTOYNzBpstLhVCzgzDTM6FumpwzuKMIsTA8bRnnAIoy8XlJc45VqsV&#10;oJjGltvbG25vr0kn0K6RcCwwh8ThJPdO8QkVMypF5nnk9mZP0RU4x6uf/BFPzs/Erp3icr2WZb6Y&#10;WW+3rNcrSoGYAilFGlehUqZrDEYnjpXhdBwJYeZ4uKOUyHqzpmlqxnEWgJj3Yljbbtms17jKMY8j&#10;KMV2t6Xrej7/8ku0thirlvV8Ri/Ny87aj5CY+xDrsgaMKZKCGGoVCacV2mlMZXF1I437y7rQh5kc&#10;Ij7ccjweOJ00VXWkbTtWqxWlqIf9XlVVDErWUl3bgbLLtVdQSvPs5WfE4DkNR+ZpZPABN87MGubh&#10;BCmSfBBDl4IyJ+YfP9C097Zg9RDwN9pgVMaEhLpXGislNjFtlrWVWdbYirquHkK7xgpYQvYjLev1&#10;Vr4/P+FDxmqFsxJMNNoQguyf/DyjjMWo8hBIuIfOAdRVRU5ijPdBIFzWWgqFumkknJwiicRpOlEZ&#10;TVkCtvfwuJSyQKoqJyAF4xb7n6KUJdS6BPATmRTysk+woKDuWry11HWi61u6oUFZRywF5SzGOsgs&#10;RrICKi2BcEmhG20xjSUtIa+SBQxT4kfTtzZaYCVFArkxJjb9iovzM148e/r//oBF/eM/piJzOHy0&#10;hd/bPq1zFKWIOaLuz1wU5BLAaGyxlLqgfPgY1tYKVTTkZa24nLegND4ltqueP/3Lf8Ff/+9/xfXd&#10;HdtN5ok7Z7tZsT+c8D6g0BK0Lcs1tEDwKiehYa0UN5PAPIbhSFM1D/AdSiGFgMoZFRPzMEjgwhqs&#10;FqhPSpna1ah1zRgScQ44Vy1mc0fOgDLIUUhZ1mNiikcJNuD+cOo+fJ/Sx7B7SgmtFda65fSKB1Pn&#10;p+CnT//5aRj+Pkz2T43u93vIT+v+NZ8G0B6+6k/PsJao1D3UiKIoqAfAmsqFpAXqV9BMfqZx3XLu&#10;Ef/R+j7FhDISBD8cT1hXsXK1mNaTzM0hRtpVhwH0EiYXW7JchMZoGfuMIVGwRkByFDFqTtNEZQ21&#10;tXIeVVd89uIFn738jNdvf8QHCee0bY1WcjYjb1cJeIuAtWLvfPHiBVc3d0xjwBjFcJp4/+GKs/Mt&#10;Smny1RWVq1j1PSnMsv/NiRiXfVlJSzg5UZAFpA+elV5LcGQx1N5/5uuu5ac/+QnhxYTKiegD43AC&#10;ZQghcjqNNFnOCVGKcZqxRizgzsnZQslxgbPMHI4H0vJdP7t8Qv/8UsLVKSyQMC+hVWPwc+Bwt2e1&#10;3lBVFS9fvGScB6qmFoN7LuQo18Fms2a77mnrWsyMs2eaZ1mT58Lsw8P7tcZQ1y11VXMcBobTSNd1&#10;WKPIC2TTWSP7RK2IsZBmAZ4JlFOC2QqYUyBGz5QzV1c3AsSpa66vr/nh++9Rn31Gt6y91GJC9iFw&#10;PB4Zl3HxxbOnHA97/DyxPT+n6TumcQDUAo+pH2A+cA/zkHkqpSW0eg+KUAJBJMmZZdECQUxkcskM&#10;08h3v/2G02li8oH9ceAXv/gTJh+onJhDK/cRTlaUmF5lbpQzCEqW66rIPR9jpGSNdZayWNNHP/P+&#10;3XtevPhMzOvOLsElD8Ziq2oBiCaUig+wwqy1QFFyJqdIjDIezJNAJNQCOXOuEhDVMt7EIPN3bR1d&#10;2wpc08j3rdD0mzP61Rq9hPZDTMR4Qi92+VIyMSdSimjuTcPxYT2jjcGQMdrQdz0hZt5/eE/Kke1G&#10;QFjOuSXsJXN2ipH3H36ka8VyGmMkhEjd1Dhj0ECKQc7ktKFoI0AGI9+h9wGrDQHQuZBDIsSIsY4S&#10;PTnNRF8ooZBmj60qQk7oSkJRq7qlWZ9xPA48+/wr6rpmveoFcmEc3s/c3t4wLzAyrUA7J6/rV9TO&#10;EfyIn3oO+z3TOD6YTXUpD/OZMWKerbtGwuJKk5XGugbQ+CgmWGFwGLSRfYL3ntlPpBBotGJe1s2k&#10;jA8z9WYDSsC6ThfWXUPbNKxXHU/Oz3j//h0frnqurj5wPAyMs5wPJ5Voaicgg2UtkkuhqILRmrSY&#10;Y7u2obKOyc3EpmX2gbRYkI/DCR/Hh7lGG0XbSWjfzyPvp4Hbmytevfojnj69YDgcBPJRCne3t9iq&#10;oWtbpnFaICyGUrLYisv9GbphjoESEyUVVquezy6f8Ie//S+82G55sVvzdFXROYWPnrqp2Z5taPqa&#10;6WaCnKkrhzV6Gd8jd4cTd6eJf/nf/wUf3r5muH7P//Av/5y7/S2owjjNpFGgnk1dUTtH0Zq6rfF+&#10;JCZAW0qxDOMJW9e4umK929KuOr5784bvvn+NtjU/vHlDWzl+8tVXfPn5c/J0okyKXb/j7379Gz7c&#10;XDPHRKHQ9S192yzXvcZHcH1Htd4ya4epCz/76ku6vpM9YMnkeeJ0e6A2hspYtFKEBSI5DSdyKlS1&#10;rNMh07XNco4dSGk5+1ygXh/XF2V5fXlYBzw8o8v3aw0+GuCzmJdLylysOl4+ueDF2Y5d3+Eo6BgF&#10;vFkSuQTm7DmFSPYzTy52vHh2Sdu3FMBUDmsFqKGNIkdF8BNawWqz5vmL5+z3R37z26/xs6dyFdYa&#10;/s//9J+YTie+evESEzPD7R2VqxiPJ968fsM8DhK49YFxilRNzZ/98uf8i1/+jKfnWwyFq7c/8Idv&#10;fs9vv/meY5hZP3nKlz/7E7kf254//Yt/xas//ilTjnz961/x3W++5quXL3h6dsb7H3/khz/8jufP&#10;L4GOq3dXnG4P/Pa33xJjxqd3HI4n2q6l6xrW/Yanl5c8efqEOST+5//wV/zHv/4HBmNIWub2nIoE&#10;UU2W7V5SqCLzV8rp4XsQ3CwPc6fShmG/56vn5/zrP/9nrJzm9vqa02mPa2q6pqFuOn76J1/x5Mkl&#10;w+nE7D1Pnl7ijMbPs5y/nk6oAtPkOR5OmGUt161XAo5Fnvtd39zx4eqa4zTx/IsvSChSnORcf65Z&#10;73aEojje3BBTBm05v3xOCZm//vtf880Pr7FnO6K2VMZSOQkZN3VD03agDPMsweWcC5v1mvW6R5VC&#10;ZQxWIfe401S7Fc45mqZh3a1xtmIOswRzDYToCZNn3fY0bbNYpPUCfFVo5Hx/vdngYxBghBJAcEyJ&#10;lDJZyfOJVKDpWjbrywWUJfCTEAPz7JlTIpVCzpAXqHPdrKlcRb/qqeuayXvCPC9Q0yym+ZTJIS6g&#10;0oRWCqIn+Ygi8+TJBdoggV6tUFaDLmAUqiwAlmgegO2fgom0MRhlSCkQS6b4QO2KGMPlUInKOFJR&#10;fPHVT/js1R8xzjPjOAr4cjgsgNsMZFIS8FBja6gbyImcIt5PBD+RomDEK6sJWc7ipxgwWrHuV7Rd&#10;S9N3rHLmPBd8SOxPI+iKqpVz1TF4plngK8Efub65pWvl2abVmXkYOR4Hru/23OzvOB5PxJy4ud3z&#10;4cMNlbFst1t22y1NI/u+vl+z6lfcXl8xTxNKZT7//Au6VY9yciatS8H7GZInx0CgQM7M48zhNN2j&#10;+pfn5RXGyt4pLvDuGCJV3eAWeF6YJ3QpXF1fcbvfU9QCdzXuYW1kjKFtWy4vL6mb+gEEeL/vdK6i&#10;71dYa5nDxLgAsPSyH7FYxnHgx/dXAgVEEWbPPAkIszKFpmkE8DtNGFfhU8aw9BTMHrU869VKrquU&#10;M8YgsNwo4XejEFC2lvOKrusEjKcETF6WeyHHCEqTijyzVKVgjKawzMfJ060t2ggsosSENZanT59w&#10;jwVHWz5c3/D6zVu2mzXOaoZxZPYerZWsUSqH1Ur2/cairTx7QGmsrWjbjhSDQGBClD6QWEgqQlFU&#10;1gqk9rEe67Ee67Ee67Ee67Ee67Ee67Ee67/hegzAP9ZjPdZjPdZjPdZjPdZjPdZj/VfWp43A98E5&#10;rcVQdl85x0/CpFLqEyv7pxate+uUaK/vzaR8VKE9mOY/UTAvZvDySQQflgAYPASagaURTy1/L7Fk&#10;WK3YnZ1jqoopJRor5HpUIYfFuFUyxkiDpzWavm2Zx5kRz+7snLbrUBRUU3O8Gwl+Zi6FUiQg2rTd&#10;w9/BOffR6KnNRyNazsQi5jofI7GAT0GaKgCfCj7C4TRKWL1tWfUdwc94H6isEOiNhqbWXF5YTsej&#10;NCe3DZ9/9pLb21uGw4GurnFG0TkJLJNAZ4vTNbW1lBhAK2pnCYt5xs8TJUtzotiuFaQiwbgiFr8Y&#10;42LglnDkKkbmrmUaZwmgOEfJmdPxhHOOdb+ico7zszPmceTbb37Pbr1hs9vhfVgsbhGtLSWDcRpl&#10;DDFFtFZUlTRCV3VNVtKcnuISyE+ZyjV0XSOBr6XBU2sn1qe65TDMHI8DZ5stWiHGJC12upgSyohp&#10;EmvxMYrt1jhmBVPwKGPYH09oI2ZaW9XMPjDOM2qh2BtrMMYSU6T4JYBYCrVz0sgL0qSq9NJsqbGV&#10;w1gJO3VdRwiRw/7E3f7IPAeub/ZcXJxzmmZKLgw+cBwmtqtOmsuRsMR90EesAgbjnHzdPpJQnMaZ&#10;Ygzrbo2ta2Yv158xcl/UlWNVtcQoBh9nLVZrvJ+IscdVCyaiZJxR+JAAsWxkq8kFxmnGe2kmsQvp&#10;/5tvvyPESN/3fPbZS842u8VGJmFLYwzzND+MG1+9+oqSE/Mc0Loshj2LsmJGjDmRSsZVYmILMXI6&#10;TRjjsVVDVbcSEkyFnMTKdG9r/jjufAy+fzS1KJQ2BOVQKpCy2An7XkLEKGl+RItlLyG2OuscYY5M&#10;Y6BvCpCIpaBzIea8NIYpdN1wc9hz3B+JJVGyIvjIfn+gbRvWn79ELT3Z4zhJ4NpahmFgmjzPLy8x&#10;phCyhJy0daSQGLw0+lsFylbolMgZkvfUrl5ABIGqqkhRjOQ+jGQsFkOaAYxYk7QiJLGmvn37HoOm&#10;73q22w2bzYoYPFBwtTSjtf1yDWoDKGIW80nV9uAqVDUxRwnrjfsDw+nEqutpm5WEF5pKwnZZgozG&#10;GrQxrLZr9scD02kgBWm0QUHXd8ScCSny3fc/oI3h6eU5BcV+fwCgaRtMAauN2JqcE7t2yDR1I5Z6&#10;H/DjiaZrsW3F+mxD8U+I8wturq443NwSp5lpGhmGgeIjRiuG456qEqutLRptAnVVU2yFshUFLdfj&#10;MHE3zHR1xd3hwOE0ID0+Co1DBILSuP0QbponDrfX3N1e069WnJ8/4eL8XJqarKNfrwg5k0qhqgWW&#10;kQtiOV5+hjEyl0nD+kc7+H1TXVlCPVVVLYEDsVcDD+N5Skmaw5ZwjYTnxHI5zzPWmod7ylqLnwJn&#10;Zxecn11gK8PrH9+hnYNiWK22jOOJb75/y+7JE/rNBunXVdSV5atXnzN7z/XVO/qqxWpDtVphjGW9&#10;2fD69Y98/fVvGKaJ5y9f8otf/Jy2bWiamtPxxNs3P6IUdH2LUprtZodSmrv9nvcfruianmn2vH7z&#10;jrrtaNs1h+MerJKwtusIXhqMC0oaGZdx2lqxZKcSUcWQCw9hLm0MBYWfZ9q2xTn3iSk2U1J8aAp3&#10;zqGVmCqtUcSQGIcRZy2/+801w3BiDkGaJFmABIupO6VELOnB/pdzfmi++6frsgeIQZZwiHOLpQZp&#10;xM0li63RshhhwS5BfaPuLYERFLRdtQT/ErW1VE6ay2vnaJsWqx1KiTnWWgnBDnOgaVoudhv6rmbV&#10;t2w2G7q2x1lH21m6zYrPzWeYykpAcpqZQ0RbQ+0qUphRSrPqV0swpjCeTqy7jmk+4aMEf4ytloY5&#10;uQZD9IzjyGkY0FqxXq9RGgkNV5rKyfrGWUtRsDvbUdcV4ziIVVgXrC4o48TAWhYbqrHQNGzWG67v&#10;jtzujyg9cP3+A1prLs/PF8tohV7MrBLglKbnkDPJewnwVRanDcMEJRVsrdAmo1JBWxnfKiXz1DTP&#10;nIYjw0mCQyEECa4ngVUYK6FSLT3wxHkieC/r6ILYNIsEfSKaEjOkxbTtFFMYcG3P5xdPcc4sc84o&#10;17CWkKk2EuI1VUPT1xIsrSowhrrvefHFS1IKDIN87jFlyiBN2B9O79md7Xj27AJrFCEVjMo8Ob8g&#10;78B7CUJ1XY9zlrqpeHK2FSCG1qQkrzmdTlzfXvP6zRtCijJ2ffMtT589ZbPdyBrYKHKIhJRlvRMD&#10;RSswijlETIyy/rYSklRaUVTBNhU1sGrOOJ0Gjj5gsmVKM9gD/XpN4xpyiOQogQA/Txz9TF0L7Eij&#10;UJnFOi+hgxQznavIWhpJY5xRBpq6RlM4+VGauyPcHie2Z5HVuse4ms46tusNRgvgwjonf98cIYcF&#10;eCShrKZvWZ9ZWb0oI+HgHBiHgZW2tH3heDwwBY/TMp5VVUXV9my1Jin48O5HlHY0Vb3YARO3hyMa&#10;Q4yZRMSQyFHW5zFn9jdXHM7PcM7KmlkrVrvtA8go54yfZoFXhUD0EasLtc1onahNgzNPublrqMwt&#10;+8OREGeOx0IhczjsiXlZzypFypmqntid7VDWUDVyLc7ThDJiaZU9oJJgzkM4XJGWpl6xu+qHjPEw&#10;DszTSJxnsSYnee9FQSaQi4RImqaRNXyApm54+uQp5+dPyLlwPB6x1mFNJbayGB7mUzGuy88I0YsZ&#10;3RrOzra4yhDzcn+VzGmciCER55m7myuG456b2ztM1aFci2sa6tqhVUaVQsmReZ5Y9R1du8IaS9M0&#10;bDcbuZ/q+7BwXsK+FmM0Wn/cl1dVjY+e0+nI8XTCmuMD2O7NmzdYq2nbhu1mzcXZbpmzwTVWYD9B&#10;rMFmsavmUkgp44zhOJxkr6812poFOqAk2DDP9H23jJVGmrFzkgb/xZo8z56UEvWyLlfGUJKEp8sS&#10;BhdbscMZS4px2U+Xh3lRWSthfxNRQWH6joySdXldU9etrPV9YBgGcpYxIuVE7WqausXZ+1B2YBwH&#10;DscDp+PINE3EKPuWVddhraXvGlCFxjmMLhQf/j+csMj49enRhuBYeNjb3X9/pRSwCp3kLMVqKxZm&#10;kGCnEmiHNoApqChhap3lCKAU+eG5QKHgS0TNhc3lU37yi1/y9X/5z0zzxGl/x+luK0ZGJKDZdT3a&#10;WLTSNK1ju+vp1h19V+Nny94dycOIHzy9rWmrisPdAWMEEueUhIDubm7QyqCNlfDgLKGL+1DVxWbD&#10;8XR6CC6k5Dnub+gxmm+GAAAgAElEQVTuDphuhVKFkiKqSBN/WUAj5MW4LlEjtFakVNA6ChyiKJJa&#10;wiZa9n8a9RAg01o/zN+fnl/d//vDvvETK7wE6/U/ev2n51yffm/3//6pIb6UxcAe5T6w1iK3nEIX&#10;Of/q+w2r7Rn7H1+TanBWozXLGZfM1TEKpOF0mrjbHzHOsdmeMcXI4bhnu90JaKWq2K5aVFakCMS8&#10;AOYWU7aWcJGs8SUUnGLCx4S1BqUq0BJib+saqwXO1fetwA6rmqqqidqTkgDO7i/sEGQeq1xD29Z8&#10;/tkLvv7N78V2COxPE0nDPHu6uqZvuiUYafFhJpAW0MpEypAyuCJgsnW/IpaIMUsoMC+4Pl1wWkIp&#10;VSkko5mHgcO4x9oKVzVkBLAUhgHXNlDXYAzKGbKCkssCsaxwlWO4HhZglYR730QJNV+ebamshIy1&#10;cySfyEbGsdNx4u7uNS9fvqBuHPM8og3YviV5gQA4V2M0+HFAl4xThjBP3OyPZK1Zn8YHe6zRikIi&#10;JS/gKgrjLLC4rqlQCjSFylmqWsAfMS9njKNAp7IqlBQEeBALIWbuTgM3N3d4H6jbht35GTd3e2xd&#10;0616VqsVVhtSikzjzDhFpmHgeNhTCvzRT17x4d1bQghsdzvOdjtSTBhtUUUAdMYZrJM5OaWEKgLN&#10;jCGgjBJQ13Kv+BTRWSAlxliSn9DakEKi7noOc+B4s+fq+o66WTGOR+ra8vz5M56tL8A45hDEKD/P&#10;WMTOqbUhp0ycIz4kYgIf9AI89VhnMbqiaTq0kbNcpRXOGJQqhCzfc9YGZQUgMOWAsQ6rG3SRPUpK&#10;ESUObzGzp4BBSyA1BUy/aLpTxrVyNpZKRi3nSzGI4Trnwnrdc3a+kTO8aWaeZhnnVSb4ICbzXNDK&#10;ogxot4TqowBEUYWcAzkVchRDfNO23N3t+fD2ihQiXd/Qdz3OGtqmWkJQkVxg8gLs1MowDQPBe9q+&#10;oa3qZX8idlNtI5vVhhgd03BYziHBWFlHxpBlrZ4iQUMaW/ww4McZrTXzAEkZknHYrqXdbLF1xfZs&#10;hx+jhFPbZW3kKmLqxP46z5S4gH+cWdTLRdawFNqqwq7WzNYxnQ7MISKDoEIrh8ligw9DJOgBZTVF&#10;GZLzuKpBl4IDmXOKBMFO48DsPSFFqnubfM6kaST4wKzVA/xHKf0A+a2UzImV0dSqsKot27bl/YcP&#10;3NwdGIaRwzCQ1IQuipIANEVlQgpy5jpPnIaBXAqrfs161Qto0c/M4yyh9CQgDP8AQrHkmHFa07aG&#10;UBKz9/zm17/m+sOOzdlWYLXGcnc48vTpmtY23JxuBU4MS+BUZlmjFWY5C+6ajuk0cLq54WY+8UeX&#10;G56tO3Z9w7ppqCrL4eoDu3aFszX76zsg03QCI9zv99zuD5ScefXVK/7277/mzY/vGA9XVOXEtt+y&#10;qy44jSO3KeJTwmlHU1VUzhGCZx4HgSu4jpQMsSi6fk2/bjl/cs52u2WevQQ++xV/8w+/Z06FXa3x&#10;OjHPJ/R84mK34fvXb7je33KaZ1LO1FVF4xyNscSQ8Npw9vmXjLbimOF2HOjXK3abntPxwO31B+I0&#10;URvLPEz8h//41/zdb/+AbWqwlhgDKlu6vsc6K7DF2j3AkrU2/yjcDnyyPlEP/1TKPDyXkxdl0HLm&#10;mGMm+BmKgP1eXl7wJ59/xrapsCRUmlEpYYFUInPwzH6Gomi7ht2zCy7Ot+y2a7q2IaflGZ02FFUI&#10;fibFiCqJ8+2Wl58958P1Nb/6219R0Dy5fEZlLVdX10TveXrxlMbW+HGU9UuBH968Y384kUlMc8CZ&#10;ij/+oy/45c9/ysuLHbUuvP3DN7x5/Ybv377ncBzQdcfP/vlf8PM//TmrTYe2NZuzJzz//BVv37/j&#10;b/7mv3C4veLV55/z/PIJv//6d3z3u9/QVQ4VC7e3d1x9uOV3v/sDd4eRrl8RU8I5y6rtONvtuHx+&#10;yeX5Oftx5n/89/8bf/V//5qgNMrah3PUe6C1KgoTZSyXNWPCLs8mWdaEBoUBilacjnt+8uycf/uv&#10;/oJn2xX+9o6SA66pWG/XdF3PH//s51ycXzDNE9M04qqafrOjri3X11cUP3Hcy3n1+w/vmcYgQdJ1&#10;x+ZsQ1YRU3WMR8/762umGLh4/hRrLTfvr2icBJsL4FPi7jCQE7z64kteffYFMWX+1//j/+L12x9x&#10;25YaFiCYnCcbGZFIwRNi5jjImVrjKlZtR1s3+HlCaXne5ZqKrnX0fUdTt2hl5ZkKkaqxMr4o2O9P&#10;DMeB7XpD19ZUzrHbbtisV+Rlz5BKBK0wVj0AZh0OHwLTPAuUkEKOC5R7gU1WdYM1jjon1kqhzPJ7&#10;KYQY8METQmScAtM4Mp7G5fxAY62sz0pJFKtJQTOOA8MwEkPAjxOXT54Qg+du9LSNk7VL9qgEJpXl&#10;1tHYuqLuWiYfCDE87At8CHg/o6KcW9nlbDhleUKsUKQiEL+CFhDkcqY++8Lf/d3fUFctfdfSdS3C&#10;ArZ0TcO6X6FKQSuwxlA5i9E1JWqilxGl7Sxt3xFyYZ5nxhiX+1RRVxVtLWC/fhU4jhOnceTHd+8Y&#10;phG7wBZX6y0+BO6OR95fX6OyX/ZClvVux/mTZ8ueQ8LOu92OcTxxfX3Nd6+/xSjN2XbLqqnRi53e&#10;KIU2ltNxj3OK3nYQ/PJcK0poOsYFMCHQ8cl7vE8Mp4GbmxtCmIkpEMJMXde8ePGCfrVitSq0dQPG&#10;0m+2KDRtu+Z4mtgfD1SpYJ1AE1WRzz/lxI/v3vHixQvaTgAQIQqoe5oDIACprnV0zQKOTrKrn2fP&#10;6Tix7s+X4TqBCeiqJcYA0ZMRsPx0d8A1LQXDOJ7Qe02/lvOepqoZ/ci7dz/igzyPaNuWrqrlDEBr&#10;hJXV0HUr1tstwziR93tC9MzTwDEEmTtKRlkDoRBmzylMhOApKdF3HeXinCcvnzEcj6Q5kLwXkF6W&#10;s4VEZrNpyX7Ler1GW8MmC8Cgco7kgzwHV1CU5jCMy3MYR11VVK4mes84D8QUUCmjF/BaKVA3Ner+&#10;MOqxHuuxHuuxHuuxHuuxHuuxHuuxHuu/4XoMwD/WYz3WYz3WYz3WYz3WYz3WY/3/UJ+G2FH39kUx&#10;vN+3EuecPmn0VfeCrYcQ3qc22nvzz6cGufvf82nDz6cNx4vc4OFn3r+epamb5QEr90H55f/NqZBN&#10;Ybvb8fTZc7793W9ozs6W9yQNEjFGMWlnYZqTNJU2dE3DNM5YY+mblhg9VdthcuRwF/HTyDiNYs6i&#10;oLQRUwuIMTwn0icGa6UUqUhzbgaGaWTyXh52z5M8XEczh4yPmZShbluapmGaPDGmxdwuIUrrpOFY&#10;vhExj1+en5Nioq5rsfcqRTGZ7fqMqmqoXfNgkFFao4ymto5pnhiHI6rr5PNYQnT3TW8pCzFfI4GF&#10;lAuVc5S2kcCVj7x9955pSFhn0c4RfcRozWa1pm9aLs/OeffmNafjkc12I2FwrbGqkhBKTiQfJSDr&#10;KpRKNE0FBba7HbFEZi+BJJRZ4AIOYxzKqaWZJVOKWKe0thhjORwHzrZnEuSHxfyaxbRWEm4J4+ql&#10;mcI4i1nCIBjN7e0NPgy0Xbc0ei/mp5yZZs+qazHGkZKEYbi3UdY1XdeRYqSum8WaoolFghen4URM&#10;kWpp/h8HT4wZ52piyhyOA3XtxPixNAT4IKFcoyV0K/fMR/CE1pqqaaiShOYP08BcIq5rqNqanKUZ&#10;w2qFItM4y3a3o2tXpJg4HA9476mcFShFzjhrMMTlzxE/R2LMqKgYxhtOx4Gc4ad//DPatiOmxNOn&#10;z/n222+5uz0Q/B8gZZ5eXuCcBAbvQ0MxSuOZNK+YB5jFOHlSUvSrGsjM80zO+SEgWuZA0YGr21um&#10;EHn6/PliqhdT5v1Y8un4o5R6CCkZLQZgY8TqmooYE5SuyCEwz1GMyc5Bydil0TDlsvw9GlKOlKxI&#10;GaKfMa5CFUXRYtMbx5kP7z8werFnaqOpq1Y+R6XENFI39HWH0YYYpUmnLJbG/X5P7RxPL88WC6LG&#10;Oo1WFp8KuWSBNmhNQrE/HKjqjqaTMS14L6aaUqS5RsnYuD8emaZAzmKEdq2YZOfgubsbuHr3ntpW&#10;/PKXf0LrLCwhQq0ETtF0KwmYx4jTdrGtSCBeK6i0RsXMPEdOx1uuPlwTN5mytaxWDZtNhzGa/d2e&#10;MHvG2UujS11zcXZGmD13d3sqazBWi2F5Cam4uibFQJxGck7cXb8nxsBud0Zd11RG7oV5jIxeQm3O&#10;VTRGkytD/+IZX3zxgmSQBiqfCKPnw9sf+f4Pf2B/fcPtzY0Y21DknMRISiF4j6sbaqexFkJJpDCB&#10;lpBrUy2WUa1Y9R13xyPH00AIkRASJAmN+RgWgyVYa7HOiu1vGPh2/zturt5zdn6BrSoyEVdLUCMq&#10;BOJhxegalgam+3E06yImjySAjBjjR3PpJ0Gd+6CctZYQggBUqmqZWzNN05AXQ2Re7LoSrJWfEUKg&#10;rhbzVs40dcdPX71inj3XH/Zs+g39xSXjdMev/ubX3Fxds+lbmqrhV3/397SbDc+ePaU2llM43muS&#10;GMaRb775jnGc+fkvfk5Tt6hlzITC/nDH6ThQouJ4PFDeFw7DiXc//sirV69wlcOHhPcHqqbh5u7A&#10;Dz++JVMw1qGNFlOO92IxrRtiGhfwjnw2tRPbbvAyrg6n4SFgV1UV1mhyDMtnrMTOmBJGa0pWOCeB&#10;0BgDxsj4Ms0j+/0tfhZITM7pwdL7AOJAACZa68XCrckLaKZqanmd+mg2vQ9s3a+VSskSuFA8fFdl&#10;sVAqI6G/+7bpajHkqbz8nJy5t4p577FWUVeatqnZrtcYFJWtqKwAGKxVGAPDNLHqGmzVUDu7NFhK&#10;s2RdS0jBVgZtwTiHqxxdXzMeR+7ubjmeFE4VNl1Lv4TUN+stbd+yXvW0TcU0zVzf3jJOnrZpWa06&#10;CXVaCQYaq3FYXjx/QaEQsxgHjdaQE0YpSi7MKTAHCSWv+oacAvM0c7jzMm5rCeVlFM44atdwdnbJ&#10;V1/8lOvbI6dpJqXA6TRwOhypK8fZbkvtHDFFxmnCe0/XtjhXSyhFayon87GrKuq2lzkkBpjF1Nc0&#10;DTEFtDE0TSMwEO0oWu7T1WaNNpbXr39gOI0Cz1F6MdyLcUzWAWCrvMigNf16zWkYGHwkosU8lwQY&#10;cjzNbFYNXd9xsduhlWKYRjFmTsuaOMljFeccow8Sqm0ryGBp0Lah6XoOhwNQuLm9Zjh6htNAzpnd&#10;boXREELEuYizjroyaJVIcUIVS06eu5trrj+8Z/IR7yO2qqUJeZ6omgZiJBWYY+a3v/+WojJd17Ld&#10;bHj+9BJX1Yv1XfYCXdfy8vkL6qpCa4OxilwE6hDmyPE4kNWRyc/Ui+X63mp5e3OkxD/w4vIpm25N&#10;KWLNiz5QOYtTCnsfrgxBQvzaUDAoAyVEaQyNgRy8fH6VwxlFjiMpJyq35v31kavrW4pS7LZr6srR&#10;OEvT1KQspkmtDXUllszj/o6UPEUXKqOou4am6cVsujQB96s1MQSBEsSMD55pGlGzGK+0tQzzTMwF&#10;V3X86le/XsxYNXVdkXOidg3nZ+c0bU1dGRpnoBhCgnM/YZSsc2KZ8Sny9v1bYgz0fc/TJ5foAip5&#10;LJnGSAh8f30NyaMw2Kpnt97S1i3O3XJ7dwRgHCT8ZqwVG2yKTPfBk7piswBUjNG0XUfKAhlIOaNj&#10;xhpNIZNTEFBSzLJWSgZjLWEx1M/zTEpJAExKE0MSCImDohNFe2bvmaYJZy0xeFmLaUPbdtR1Q4qZ&#10;GBN3+yPrdc9mswEl4LV1v1rARROn04nT6UBKGR8mbm+vQRXm+QSIyXgePX6eOY2ek09MOOYhMPiJ&#10;9XbDV1+8ZLNqICa8n9FVzWkauRuucLZit91SlGEOkapybJfPSaMWQ/vHedsYS9s2+MO87Ell76K1&#10;xs8SHNBxAfmcjlxdvcdZS900YnrLkMJMZS3NYuxsm55+1ZKSJ42Z4gW2UmKQuSpHQNbyPkzUS+BU&#10;/T/svdePZVeWp/dte9x14dIxk2RVtVNLPQ1oWiNIf7JeBOhVkDTTI2AeerqnCm2qmsUikyZ9Zpjr&#10;jtlOD+tEZJIjPQxGbx0LIOhumLz3mL3XWb/vK7NhW1mc95ycLsg5sd/vZZ8zBQG26UxWYt67hboc&#10;jz0aua/p+RqpboPGKIx11FbuC3EMZDRZQVJgtRIwy9qRUiTPusxxGilZ7KN391igaxqcs6RU8Ihh&#10;++2b17yncHay4vGjBzy4OEOlRA4B+185oH0Xjp7DZp8aw5W67ZtoctYSCp2hAAC32SitNEqFu+8V&#10;i5gVdVbkrO5+Q6U0Gsc4BYLOPHj0iH53xfH6A7v9jtevX3Fy/gA3X0e9r1gsFvO+uKJuaqx1c3g0&#10;zasYNVunLYvFgsvLK3LOrBdLAWmMIzgj+1df0aeRIYQ7m3vjHF3bUteOpnaEKDCqd+/eUJ88ZFM1&#10;xJJlH1PKbOMVuFDRAgOTA0FRikEjx8ht/0iOS4G9GG0o6mN/6tN+06f1aRD+53ULWLvtSX3at/po&#10;ov90jfbx+9yBJXP5Cawqz0ZotNh2rXesT064evXj7Vssa0LvyJm7IHEBpkney0M/oIzDWEt/HDHm&#10;gMqZ7XbHomnmvkmhzGCdMpuatZ2wXs4zo42sVRVYownTRO0sutJ3UIacR0pOWHsbtk2M40hVeZwr&#10;d4bLT/t80zRhnWO1ln7c23dXEDNFweE4ohJ461Bz2ChF2YtP0yB7MWtp6moOlSpykn26Q4B1CrlP&#10;5Lm/kH2R/pCaLchaz6bMIyEWMJYxJrSzcLOlaypubq452aylR6Y0TdPdwQr9vOdJaeJ6ez1bJRMh&#10;RHLM1DMYy/vMdhhmwF7msN/y4/eBx48fQYbD7siyW0r/y8i6ojjD2Bf6YZB1QEhcXd8whEjXtKyW&#10;C5qqlhD2vG/LKKZ5L5HyDHVEYbxHG0uc4UhaKZz3JCHdYdx8DZz7qrfnU38cMM4SYyLnSF173rx5&#10;TYqynj092XB9s+V4HAUapaBozYtXr1mtVzSLFVNMAi0xcnxqVeZQPqhSZhiCQNck3CWQQ68Nyjpu&#10;oy4xRHp6jHE4J/ArpQzGGVlP1zW28uyPR/7+H/+B1WrBZrNCvXsnYJK6EbjofOyVnG9FsBhtGIYD&#10;33//IyjDYrWmaRrqupK1eFVhnGMYxJRrjZyPCgFVmFpxiImcCyUXYskCISFhay97TmPQWqAW0zSQ&#10;UyIigfeS5f9LKFrAKjFFxilSCjO4UMJGzlecbtYYrej3W8IUMFq+NmeFYD+kL2u0RmmPvgXWaUth&#10;3msqBKakkZBgFAjWdrdljBMPL87ZrDbEIGvpMI2EMKEUHPd7Ss6cn51TtzVhCvSHA0Qx4KYUUUZz&#10;eXUlMExrCcNAiElAC7WXHv0MlMtRDLofPnygaRfUvkIrw5QTsWii1uhDxTIX1huDszVN5WTQKydS&#10;KLOtWLHoOpqqkuNeayiRFAV8gBHrab/vKWmicop6syA2jmk4klOAkmfoTeHm+op+OBBSQBvP8uSM&#10;i4uHGGclUD+/lqJRKaKJGDIlB0Ka7apFwEvaCJSloGaAoEJrKyAZnXG2pa4sy0XDuluybDs+XF5z&#10;vd1yeXXF4XicgVCanCW8aObjuHGeZlPNRml9F7KvvWM0njFMGO3Qew19L2A+Z4kkZp0xzMdZVHC9&#10;veF6e01V16zXpywWE/2hJwZ5TlBV1XydSAzDAeMdC9dScmLZLHhwccqHd695WHsuKsNF5zlbLlk0&#10;tfy+dcX6ZIOr/NzDFuBdu+h48/otz58/p+s6YhjZrBY8efyQX/+nX/NXf/Ensn7Imf1uzzj02BRR&#10;zmDnP69WiqkIsKVpFvhmQVSW1le0bc1q2dJ1DcoodjsBesSiCLmgrOXLz3+JVZZXL17w7OKMm33P&#10;189/5DAMTDlR2YpF1bH0LahEcobTp88ovuLQByYM1lXEmPnnr77h5csfsSnx5NEjjvsjv/vqa/7p&#10;d1+DVgLzaiSMq/JHeNNMhb7r6d32eH4O3fn5WuTTtQNZzv+kFCElYoiQM4va8+XDBzx98JBNXROP&#10;e0hRAFml4GvH8Si9heViQbdYcHFxTts6uram6xqMKqQg98OCBGRLCpASD88v+OzpU96/f89v/u43&#10;9MPI02ef0y1b3rx5Q04jBsXVhytuuKRtPKXA7jjw5u2HGeIWWXQLvvzsKZ9dnNNQuH73juvLK169&#10;ekk/BlZnF5wuT/jzf/UX/PJP/pSAGIo/e/KM8yef8fU3z/n1b/4TYez50z/+FZ89uOC7b7/h+2++&#10;4vLtO8zFBddXN/zw4hVff/0tMUPTrambhspbKmdZdC2PHz9ifdJxtRv4X/+P/8Df/sPXBGXRdQXW&#10;CGhPS+9FzSblu+eP8+cYc5p3JArITOOEShnnDH/09CH/07/6cx6sFhAjwziRgabtaBdLHj96jHOW&#10;XBIxTtR1xcXFBev1kq9+9zte//Cc03WLM3C5veHdu3dUrkPbwmK5kP177UErvn/5ku1+z2qzxtc1&#10;L16/4eb6GrWUYOl6s+LHV29JYeLi9IRf/uIXHIeBX//DPxJz4sGTxwQi2lqKkr6aMw6rNeRMSXLM&#10;1U7uc85YhsOeEkZKSdimQ9sGbz3G2HldqXHWoZ3+uI7JGWMt0xi4vt4Sguz968pzHAaub7ZoJWul&#10;rqnpupZFJ+C3XOSJqtUKpxVjjtI7cZZjf2RKCeMGlLJobfHW4quKqqsF4CfJXFSR66vWMxBimqQP&#10;U9VYY0gzDKwUOQ8DiqA0Q8o8fvSMx48eSV9+PDIMe3IIoEdi7nHWs1gscXZ+xkXGaXXX5+0PB/q+&#10;x1nHcrGY79USQC9Z7nPGGHIR8LG2mhwnjv3IFCaut9t5Lz9w3O/IOcpz2xiw1vL506c8OD9HI9cR&#10;6QHPoEXkuYRV8sxTGUthRZj7Yigw1okZ3gtgTalCLgFrFc5qhv5ISZHFakld1/jNGor0ZACqqubR&#10;o8es1yfybGU4EmPAGiPP/0oRmOluRxwGSpL9tFayP1Ja+hz9fss0HKi9x8imWTzkKVOSoiiB48Ug&#10;a/KYJXQ9xTz/WQz748gfvnnOZ0+fsV6fCtDaKCprURqMWeK9o/rwnuOxp4RMLKC0IZZMiJHr7Rsu&#10;L2+4ePCAi/Ozu2cqtyDh6+srcpZ+oNyfnRjftcE5z2effcb+IM8+UkoCni2ZOA1MQy+fm5mB9/Pz&#10;nilMjDMQtTdHtjdbrq4u0UbRtq309is5zqq6mrH6CmsdmkLbNgIuSdIP2263skeaYW3TNM2w/ZFh&#10;GOQeoeFme0313kPO2PmZQk6ZTJbjIEasVnz25BHOOK5urmlrj1UZ0kQYeqa593Z1c81hCBgrvdFu&#10;0VG5awnL+xmfnrP0qGbgYE6Zkib6cbgfxrmv+7qv+7qv+7qv+7qv+7qv+7qvf9F1H4C/r/u6r/u6&#10;r/u6r/u6r/u6r/v6/6F+Mog9DwvMOW7KbG/XWmY/cv5kyHem1suQcLkLxYuRq9wNPt79DK2g/NSo&#10;JcOz5S78fjsc+ZEHPpPFyXdD4xLUF7NzTpGUCnXV8PSLL/n+h+eEErHKkGO6GyJPFEoqYmooGqUV&#10;Te1pKkcJAyXVmJLRRuEWHSUF9jljraNpW4z1Ys60ihwCaYqzeRIZ8pyNdcbIAHYfE2MohKTnQXwJ&#10;lXmn8F6GxMUGojG60DUVOQZUEYNLjGke1M/yWqMwRfFnv/yFWGtTwhqNLoowjEz9iLdeBifmIUjI&#10;6AJGFZxWYjdIUYxNSQYbAWzJ5BwJOaMV5CjDc0UVKu/p2k6M0Zs1b96/l2CKlsESpw2LpiZNA4u2&#10;4tmTx+wOB4bjgG8qGfBIEa0N2stATE4JX3mx0tZ+NttqattQOUvtHCFIaG8ceyov70dGBvW0ApUU&#10;5djTtC02BST6niklAvYu0G+0olgZAj8MPSlFjsZgrZjOYsjsdke6hVhCdEpikPMOnQtj39OPI6vV&#10;kjyHT61WLBoZrnHek1OagQIKZZcyyDEMMgiTIGsZ9vHeUzctV1fXNHWN05oyB5nNPCiTlUEXhVIa&#10;hdjtjPVoY0gpiF1LazpVE0thuLxme7OjaxrOTk+w2TJMI2G2WqUxk6dMvfGcPj7h5mbL4SgG7P3+&#10;QNtE6m6BLQKTsNqQXGHKmavrHbvtHqUN1kiQ0nuPzonHjx4w9kf2+yNKa968vSSESF1b6tpzerIh&#10;xkneL+txHqYhkVJhf+x58eMLHj98hPHnaCXnpbAuFMZW1MrShMibt4H1pqEfIk3t5oHTj2GST63J&#10;4zSQUsI7sbyJyVIGiJUSjoaZDTxjFJu715ra3w5AJfrdjsNxR99PTBGmmDCVY71sBeqhgGxpuyWv&#10;Xr0TU5YXaIK2DmM03smxbVBoJWFZ31icqxmGzDhN+Krmiy/O8TNUw1srNkY0SYONE1lrooJ+iuz6&#10;icMUUV5RrJhNUsn044jSit3+yJQGlNaMUxRry74HNJvNmtW6w1eOZtFS7xesFy0lZ/rDkejEOmi1&#10;ksHeUsBWaGMlPGotRiuyKlgltpiYI2m74/13W15f7fnq+SucdXz+9An/5r//S8IY6A9HpmkghEBK&#10;kbZuqSrDwwenbJYt4zgQYkYbjzKOYiTM5HyFsRZbNGenJwx9DyUzjYOACHyNrhq8c6CQYetJDGPa&#10;GDTQ2ArtKqgLqZqwpRD7iWWzZLFccnl1yfFwmE2jCe8FcJGLWNZiSlglFuIYJrTxOKVpG0/IGas1&#10;bVNzXAzsD0eGKbDd7RinCWUdISQOQ48uYI1HKYNzhqpqSCFzdXkJxrA/HLh48ICqquiHgVFpfNve&#10;mb6dE+NfCIEYEroo2rpFac3AwLEXUIA1VuAsqZDykaE/SoigqgAZpM2lEGKSED98EnqXz985R9d1&#10;9MOR/RwMf0zhP/7N31C0Yr/rcVaOdQys1iuUyrx5+573RnG6OeX95Q3Dq/e8/PGNDDrFgLNuthQ3&#10;GGN5+uwRWkKI7boAACAASURBVCmur67ph4H3l1ecnZ1y7I+zDW+NcmJ9c1XLYn3Ci9dv5vCLwXtP&#10;VTezzV5AKE3TSkg8RrQV84hSmq7TMsxLoW4qfCPhgc4umMaRRddgrWW32zGNgagUMURiiFgrx0Eu&#10;EpgzzrJcdVxdXnF1eSkgkcozDRJ+0FqTkDWD1gVfeUKKUMCa2TY5B3VuTfL2NugQxPSojZVgBTKQ&#10;TEnoeZ1wC0IJIUGeMFYCrrpA4y1aeUKMYnLKma7tWC5XOO+ZRgm0TGHCkGgby7Kr2ayXGDS1r7DG&#10;Y4yELWQwcYNxFdp5+T2tAQ1t7ahrg9IFreYwr9Mc91umUaAhdoaRbHdbrmLAlkxTVbRdw2ZzwunZ&#10;KSlFUkp0q5b16YaUMiUmgXeoBFrjrcFqTQzDDE7poRR8JdAAnSXYn0oSezGKFBL7my37w46+H2ZD&#10;zoaq7QSUMC9swzCBMqy6hvOTE1xl2G2389oDtMpM04ACFl1Hd/EQbQzjOFHVha+//prry0tqV7Hc&#10;rDk7O6NdLChKvt5XEuIpkwQ3tJZwQlGGkCIpRmyRO99mtaJrFjijJewyD7enWLPve4YxENIcxskB&#10;pRXGGkLITDHhjMFXns1mzdgP7HdHpimilUFpWROGEMRubR05jZSUiNYxTuNHA73zTFMgpYyfLZd1&#10;5bg4P6V9tsL7WkL4WsK33jlylICene3yYQLtCsc+sNsfCDEzTokxJPrdDdvdnmHsKVrh65qqqTk7&#10;vaAfJ17++CPDsaf2E6vFiv7YMyUxcRcFrWqp65o0BVKJKO3xdU2JEZUVbdcRciJuJ6YpcAwDBej7&#10;Hqs1Yxy5vt5zsljy+dPP8XUj1jet8E6sSoXCLOgl50JCAspKi7lXG4PHi7Wta8k5YpzG+QZrapar&#10;DcdhADTTJBZKlEblQrdcUhXN2A8cDj277SXj0APyXjTGyH09iBVOGRnc7oeew+HA7mbHbnvAGMPm&#10;dD1f9+DN+w9c31zJfbPuWKxOuXz/AVe1RGPxVc3Di4dcnJ6giVgt58o0RuIwSkBvCsRxxLctdddg&#10;BsfhsOV4OPCOwqLtcEZByVTOoXIko2S9BWQl+ydfr6maJb76wDAP4OaS5FpIgWIpObHbbjkeDzx6&#10;9Ijz03NKyndhy0IWSzZgnYRg0hSIUxBLXM5UdY0OYt5cdi0nqxU5J8ZpJITI8XCkqIKxhmGaiBmm&#10;MHKz3QqoKsZ5/wlt29J2C7zzvHnzgn/8x78HZTg7v+CLzz/jdLNh2S1YdQvCFMgkjrtrwjSgjUaV&#10;RFYOpSzDOAKKmBIxFYryLFY15w9qqrrlh1cvZUDYGZSxpBBxtmKzOgEU++Oey+srDv3AFKOE9ZRi&#10;HCc2qzW1txI6nKEeZTanG2fl3jUFSlGY2TCnyZyfrKnbBl/L2kJrzTgcubm+5DAMVK7CGjGdaR0p&#10;2mJSprUS9rNegD4xBrHu3kHf5BxRlcDJrPEoo5gmscFWzoNSMzClmq3gA+nWzur8DLUSi6/KmXEM&#10;JGvn4EzGpCQhAQQu4itZj+IMZQ6wpiJm6DINDMOBkCJhDurnOTiYZ5BGDDNESGmc95wuO6q6JmZ4&#10;dH7K1fUN79+/5tvn3zKOA+ebDcRIrdV/cW8lz7Au/UmY/a7Toj41iEvATcBFYiK+DUVJCGqGoBkj&#10;wTY390JQJCWBVAJiVUPNawhDzrJ/aH3F46efcV1pvvv9H/jwh2/4RZZrDkDXtbRdO1uHkXW0NuQC&#10;+31P3/fEMGGQ3oNWirOTU3a7A3YOerrZfJpiws5rvk8t90rLuVo3BqOhPx4oypJdx7vXL2hWa7K1&#10;FCP7plwytxdiPQcJ5L6syVnNx6Ps7Ywxct0uWUx+uZDVf/55/X8FzT6tT2FSt1/z6dd+2r/6CcTx&#10;Z6+7Nbd+GqK/DSNLWljM9sv1mqzE/Bijxns9h2tBFTH45cIcsBAA5bv37+/6btL/EmP7OAZMXWF0&#10;QeuMtdz1kiS8We6C/SEIKNB4O8OwImoOJ4AEL0tO7A8HUgaKZkfm5GSFQq5HtyDGUqDvB1IaGafI&#10;lKBpOtp2ZBiuUdqgNFxebakrT9fWM6hQwGPHY08pSfZ0gPcd1ggwxWiFth5n7Py+yjkdJoEMKWXE&#10;RDgDA1MS8/EYC2jHfpz48o//iLqu2N9c8vU333J2ckLXdTjnGaZEXcmIiXMVMSaO/Q3b3Y6maSXi&#10;ljM5B5q6oXKeAyMfPlyyWi5Ydg27a9htr6m9Z7Fag4b9bs96ucBXDl0y0xjph57VckkqiqItaEPM&#10;E/vDkcVySVECPEgpMo6DGNyLwCOV0hyHnsZZrHWkAtM4MYaI0oYUxZwMAqCwOAn0FkUu0BTNydm5&#10;rGWUJqQof6a2Yn8QS2fTNPRHgXWWUkjAME1oo3n55i3LRYdWWkzv3mBQElJSYq+fZlN9zmUOxUSs&#10;sbi6ng95AVNKuK6QciAZuXYb52Feryojf1+slhyHgRgiRWmK1owpcrXdsShF7qPGUlU1KkaG/kjb&#10;tlirGUdP2zVcXd5QNe28nxbj+xQEqvf06VOuLt9jjJJ7ynxua6exzjGGzDgFlNHUdUuIkWkKFKtZ&#10;tA2Vd3fAtZzEfEqSUHMII5vFKc5DxhAoAsyZpC+WowBZmsahSQKgMRpbCYTBGkNSgNWkKVBywd2C&#10;0YqZf1dNmiJWGypf4V3mMAzs5/2erytCGOmPA9vtgWdPDcfDgcNhL+sAK+d4zJHd7oZpGgUo6CuM&#10;gkPY0zSNGO/ndfFut0NT5oCf7GdTFniAKhmjBACbp0BMkaA0DogYMALDzDFjPaiYuHz3jrpq6NoF&#10;tvJYHCoLtCMV+ZlKSa85lkIKg8Bt595Pv98LdCCFu3WjtQbTNqQk5uAYCykEjHV4X8EEdd3SVo0E&#10;6mIk5ih7Sq0l75rjbCvNkAVsVyg477C4O0s0M7xSU9DaUpAwOiVhrMdZjbee5WrJ488+Y7878Obd&#10;O968ecP19pr+ODGOgaLEeFxjKMh7a2cAW5jhHxqFqesZVGfl79pI78QonNKUXJjChC6QKWIlnoEJ&#10;4zDyaveCtrmiaVvqpqNpGtn7WYtVYq0dh4lKG+IYOH/ykBfffcvSwdMHax61nmVlqbyjP4oNN5fC&#10;5uSExleyp28amq5ld9jzH/72PzL0PX/2R79ktWj5/PMv+OzRA/7Pf/fX/M3f/j3/87/+Sw7Hvaxp&#10;c0LljCqFmDNhvoVP4wTaUFUtxtW4qqJZtKyWLeu2QinYHXuWqxOGlPj2h1/T9wMPHz/m2ePHHLZb&#10;fDgS4ppvv/+B716+4ThM+KridLVk6TwlRJLTdA8ekpoF2yGwmxJvLq/47sVLXr5+w5uXLxgPI18+&#10;e8Kf/FHm+5cvef7d95SqxVNmKKElqyKQF8oMYCyfwIn+8/XHp+uHT//bHTRJa1KJxBIJEaYQ0Snx&#10;J18+47OzE86bGhUT5binjAPeWkgJYwVI66yYupfLJU+ePGHRdVS1Y7GoKTnipUFFDGJuDjlgyWzO&#10;T3n86DGv373nr/+vvyanwLNnX1BXNdeX14QpsT8MXL+9xCiB1wzTyH5/4HgUgIuvKp4++pyL9ZrW&#10;eqb9jlfvXzNOE9vtkZMHj/gf/uK/pW48rvacPbxgexgp2vDo4RO8q/jqt7/l737za4xS/NEvv+Tx&#10;gzPevX7Jd1//ntcvfuRkveHs7JSXr97y7bffk7NCG0ddN6wWC1ZdTdfWnJ+dsFgtef76Df/bv/8b&#10;/u53L0i+k6tTXRNzJqf08fOYoR4pSY/Fzs8bchEwnZlt25Vv2XQtD8/P+PzRBSeVIeyu5XqQE75u&#10;OT0/48nTz+S5qYJpGskp8ejhBQ8uLvj22+e8+uEHuQ+4JSlMfPv8W0iGZBK+cnSLFuctTbfgd1/9&#10;gb//7W9ZrTcktWWRM4tFR1O3hDEwjAMxw26747NnX3B2ccHrt2/53Vdf0adEt9xgXQU6E0siF7nv&#10;emOlz5ELELHWg7WMw0BWir4/MhwLzjpqVxNDJCWBvvVHRe2aGaCUKSlhtIBADYqT1ZrjYWAYA1ob&#10;rIX9caLvA8ZAWxkMBVsK9bznDzkLUGIGE4ZxIAwDVVWRCoRhIg+BmGXfU/mKcrOlGOZ/d7RVhbOy&#10;7m0qL0BgZ+W5pLXknOmHiVxuwRSaojQnp2ecnpyy8Mu5l21AFY5DT9aZlAPjNHI4HEg50zWtvBcx&#10;zIBGh1YGpzSuXVDVtYBW5vcFyt1z2JQSMUwCTBgGDsPIMAmg5NHFQ/RDCTHv9wf6/iigP6s5HPbz&#10;Zx2xWuBQ/XDE9bIudkahtaFoI/1/BCCIUlgvzyqmkDj2PRyOAlVCcb5Z8fD8BJT0sY59j7OWxXKB&#10;sfbuunJzs+Xdu/d8eP8e7+Q5Z2WtwArGgcPQYzTUdc35+ik5TsShhxiIMxBEz32vae5FlpJQOclj&#10;7CS90JAgawlQk+V66uuaJiVSAWXl+WAeR5zVbLc7Xr95x7OnT4hxYjgesE56v9YZ1ss13tTSBzYG&#10;7QxZyd485szbd+/55g/f8PLFC87Pz3nw4ALvvfSK2pYpCjD12PekNGK03JOrFHn/4QPOyx5YzwCb&#10;EAPH8UggC7ygKLAR62u5F5eGorjrq6zXK375qy/v9pDDMJBTlvu1MYQo6+tUCklrstJ4bymhoFQt&#10;z0K9xxiDm/dHU9+TUmC/33Hc7whh4s2bV1x+uMIqjbMKqzXOGeq6utvHN94TpsB2v4eU6HcDxxKZ&#10;hpEc5JmDsQZLpmsqqqahqhuMs3jn0VrBDPtR1swwl0KMkXEMaH0Lrr+v+7qv+7qv+7qv+7qv+7qv&#10;+7qv+/qXW/cB+Pu6r/u6r/u6r/u6r/u6r/u6r//K+tSO9bFuB39vpQfqJ5b4nwzwKOYHtLcWs7ss&#10;u9DRy8dBbbG8f/zet9/i1uYM3IXcy8eXzqa7T0zzeQ5u39oYUiJEWG42PHj4mO3lW3Sx+HkYIIMM&#10;J+qENmINvLXndl0DFGIYxRoGWG1ouw4Kd7ZTrbVYC1OZh2yFfK+dBIPz7fuYCzFHpjBBKXRNw7Hv&#10;iUqx2awkSJ0zzlrquqbkQsiBylq0NRglVs0YJcRQVEE7gyoJU2Q43hhLSjIIKYYsRd1Udw/aYxpn&#10;G7mRgWet8c4xTWINMd7K+3Jn0Z4/KyWDqCmm2QSScNZgrWVZVTStDMm/efeOYZxwToZ/ckqEsccY&#10;+TMO08R2v6WKYiGtnJGAhtFQDDlLGOt2ULHyDuPE+GWtERF5CpQcCVNPCoZcFKlopnE+1ozHVZ6k&#10;gQhTDDTWMQwBhcYog1Zixw5BhmiU0oSYxeh9HLHOMg0jdV3fBQ2stZQ5YHe22fDh7TuO/UBMWYIe&#10;iMna2I/HeCkFZ62E4HOmW3RiDCPjXYWvxJ4RU6JqHIvlEsh0XU3K8uc8HI8Mw0jXtAI4MIaEIhdF&#10;ns3k2hiMknPAeUvbtayTDIJPY4AiA0C3Fkw1By1jjEzjyM3NDTln6qZiGAeGccR7KyE/bbBKBlRj&#10;ycQs4Z1UDGTFyemaxaKlkLBGsVyISeXq6lpCNwVSERvbbrfn7PREDDQoSpGh52EYSFkxTBNpfn1B&#10;EaKETI29dSzKNcbXni+//BKFYZomKi9DenKc2I/mr1KYpgkQMEPOmcgcZFDqzqSXZ7PoFCPOzmaO&#10;7Z6hqjg9WeFsRSlb9rs979/f4JslxViutzuapsLVHmvFSDgOI+v1iq5r7yyA1lcyRKqNnFvA5YfL&#10;O6NCVTtymW2OWcKGFkVOEyqD1kY+Q60ormIiobWTATzjSTpgmxZTVySNWGSUBK1CyRz7UQIB2orZ&#10;NRZyirMtPqArhfeOtqtxzjBNA0Ov0LqWwaH5Wrzf7elWG6pWQsJOgVIW5yxeWxKFIcLV9TUv3r4l&#10;akN7dsHu+oZ/+v03co1RCTfbQ1aNl0Hx/ig8k5wJw4H+0KONp3KNWEitpii5JuRSsNrStgusMUwh&#10;ygByycQw4n2Fokig3ETaVgxW4xREgDVNTDFKUMsI7OTBgzMurSarRFKF5WbD8bAnpciibalqCYH1&#10;/chut6cfelLak5OSa5Ux5DRxPB7J2pAB5zRnJ2v6caRrG45DT0yZ49BT9Y44CcTiNsCjVEGjmMZA&#10;VoH+2LO9vqFpGxbLJV3XiR2jqjFGrifOehlIVJpIph+Gj9cp65iCGIhKLuz3+zn0UGC2wdd1Ldco&#10;5xinib7v50CuvgsoiV1cyQBaTJyenHK6WbFaLvnz/+bP2A89v/nNP6EQU97Ndg9lwlhLjpFcEq9e&#10;XzGOiZwUdb2SgJlTc8B8y/v3V8QUeX95SWUcF+cX5Az7/V4GvWPEVxVTFIMh02xEyRIadtbOg1+J&#10;sD9gnaWuJFQvQ8ZiGZYhdrlv1XU1h7/LHPJa0HYtu5sd/fF4dy/a3mwx1uCMYRrGO/vyNE0452R4&#10;rT/w/ffPiUGsOyklYgqoXD4Jepm70JtYN+V7llLIKt+tnWIpc6hdDOZKi8VbDK9iKjJeVk3KyLVK&#10;6zIbxjXaOpyxaDS65Dtr5mEv11mrCvV6g6ZggPViIcap5Ck54HXBO0PtDbXzEpQuYqFzRtO2NU1d&#10;Y12Fdo7aVyyXS4wTwIpxTq7fOYtdd38gTxO1cXKvLQI/0EpR1y1ei1366vKKm92BN+/eo60il4Sv&#10;arqFWAJDP83XUot2VgKcRlNZLWEXLRCdtmllXRqjBLaUugvmOVex2Zyw2WwkxBMF1VTNlqaqqggx&#10;ME4TKSZSjpRw5Hp75NiPHIeJqm5o6opSCqvViuVyiXWOaQr4uuJ47BnGifXmFErh6uqa73/4gaqq&#10;efj4EcvFgqaOlFsbshHTqlaGlItc9wvEfiAch3k9akh5HoZPib4fZ6uRnEMxiz00honVosU7I8FV&#10;a2W4t/KUUpEXYrIehp4PH94RY8R6T13Xc1gtzYEljVYF76zASKZIP4zE2fqliqEUuY82TTuvx9N8&#10;hy4oLcAcjSIlWa8mwFmHMo5l07I+OeU4TPTDxP4wsDsODMNIUQXnLCEljscDTdvypFvyxWdPUWS6&#10;VqxtV5eXaIXAQaaRd+/ecdjuKTGijUE5jXVGTIEYymxCbbuO/fGS3eGItY5hCkAmkFGpsD8MVG3H&#10;08dPWNYbjMqM44Fx6GXoVssQbJwhLTGEeW2SZRBbQWUtaI1SlrZZ4WxDmdcd5+6MnBXfff+D2JZP&#10;N+hrGaquvFh6YxjZ73YzFGIt4Iz5WtEfj1xfX6OKrOmnYeB42HPYH1Ag6+4YGYaeYz+KbUpblHHc&#10;7I/sDyNnDx9x8fiCxaIVQ5RxkBOlJMYhoJXAT5RSNFUj1jutqbxjjAlSwmqHqW7BGxMlGrFEeUPb&#10;LaicnJvD0BMyGFeBtlS1xVee/eHANI1MYZzt6xNJp3k4d8FqvaBtO0CxO+zZ73YUMl3bsuxaFLJX&#10;uwWZGWsxOfPm1Utyzjx8+JDlYglFApwpJoxSJA1t21CXioLCO8sxTFzv90xRzOEy5i3X393+Hc5t&#10;OT9/wGaz4Y//+E/ph4GqrqmrClUSKfQ4bXFktDPU6xWkVsL0GSKa9WpBukhM/UR/HHj3/gNTmEg5&#10;cbW9gpsrAVzEkat37/hQCpV3NL7hsO+x1nKz29JPEohsXEXTLuiPRy63O2KGRdfSVB7rFVZplIb9&#10;/sCr168Jw0iIEaUtDgmMWmdw1lH5hq7pqJpWQpmccXZ6ytXVB4Z+FChIDKQ44qMjR2abnJUA+Ww6&#10;81UlZsBba676GFS2RpMlPYmbw6zjMHKIe1m7xYgxdoYVQVV5WfeHQJ8jJINGE0JkDAJPMEGM5wIB&#10;i5TsQCtKBus9OUcxDqoiYb4UOGxvKCXL76AKWAspCmRBabQXgFtRhUXjxJw2DpwuFzw6P+PNZsnX&#10;33zNq1dvyCEK8Kxt/ov7K5/awj/2W9Rdk+TnoeqPweqPdvGPRu7Z6O1uEYEaWZlOKOWZ5p8RY5R+&#10;RJZgAKUQrMK1HbaqWa43XL9/zrfPn/Ps6TO89+zynq5d4HzFGCaUVlRNzdgPTFF6HdZZTIEYAlN/&#10;pK0rDFr2CFrR1TUhGCY1Sch17p8oM/cqckZrhdWKUiIlJQ6HA7rZcbi+YthvqTcbQsx3fSgJR3y0&#10;jKtZNW203D81FooiJ0DNNnbFHPCQ/d+nPS59C2f8JGz28zD77edyu7/8+ef5//bPP+lh/ex7/7Tf&#10;NtsVUxa4idGcPXhA3S2JeWIKE75q5NOdQ3Naa5y1sF6BNlxtb5hudhz2B7Fn2xGtLLmCYZionMNY&#10;9ZNjryAQgdt9g1IKZ8XMKJZTSCnKelaZWxk9Zg4NhSQAiu1uR1072qaVkPk4cnFxgfcV0xTY7w8M&#10;48hxCAzTRFU1PPviKd//+CNk2B0ObHc1XeOpNwuM0RgtQBg1h1v645FF29J4N6/RMlqp2dSt5Nia&#10;1yjW2LsAkVaaKSXquuFkc8q+HxlTpu1aVqvlfB+taBcLdseelKFtCyg9G9Dl3AlJYC3eSxBZzQA9&#10;a+1PztPaOY77HdVmRVU5rj9cs725YQpJYFvWMnlL5dQMtUDW8kqDll5Lt1hiq0qM3kp/XFMXgTmg&#10;wFk73ztH6aXUFeqWSDqbM3OWfd3YD5SYqGtPU0n4pWlbMoqxbFksF1xd3kK9FF3bCcQrRF6/fUsq&#10;itVyhVaZxByGDRPtoiOkwv44knNivahwrqKqakpMxGmS37eUubdbZhAqKGPQau4D3Z4fSmB1txbT&#10;rDSu8SjrIQSKkj2Pc47T01OmKbBYLLBWDJvKWGIWWKc2AkhQaFI+cDweaeqKRdvx9MkTpknCdSVL&#10;X3UKgYLi+vqaz54+vQN4zFxVgR6lRCmQcuHqestms2G9OWGaxrk3m35yzle+YrFYcDjuGacBg5Hj&#10;eLHAVy0JI0BTI/BVlcEYhVWWeg4Nlyz7RUFiZawu82sF8JViBK1lvytLVGIUi3DJsu6xXva8XBdA&#10;rKu7/Z6uafHe0TQ1I4ntbktKCWMNUwiEEOR9cp7ry0vevX3LZrnkV7/4BSEllt0CZQwhw2G3R6WC&#10;sgar5R5svSPHiZwiOWV00dL7nMNPOUSUlfXD7tBzudvy+S++xChxKJc4EidFKIGjSmijwTjM3AuK&#10;IdKPI2GaqIwBMtfXV2yvb7AaLk7P5h62AGhRYH3DspE+SsyF6TgxDQNDv5eAuBbo4r4XW60Ez5RY&#10;c4v0wXOU98VVNc7Int94WdesVmtygXEcZT0ChDjijAS/FAZKQrkK4xrsOOJjompb/KJldbrh+uaG&#10;d28v+fDhmmHoZ2uuhOZSFsit9AnmZx9ag1Eka/BW01Y1i6Zit9+znwamcb5OaE2KYqnWxtyFr602&#10;+NqS0sTxILCovves01oCpfN92hrNxJ4wDLx7OdGUib/8xa+4qC2btsEaRT8OhAyrtsN6R9U0WGNo&#10;TMNytWIKga+ff8ebDx/4N3/1r1l3LY0xdJVjF0d++fQJf/t3v+affvc1jx+cCmhg3pOQA1oVQhgY&#10;RlnPtu1CgALeoZyha2rWy47WW8IUePnqNdVy4KafeP3mHZ89/Zwnjy443Hygai3tsuXl29d8//IF&#10;u8OOrulYdjWn61b249pzxPF2n7m6esNv//At3/7witfvP3AYBPZlUHjtefVuz/ev/4ZQQLkGW1ty&#10;DFgn1yFKujMvq589Y/t50P32Pf/0/336vOsW/JOL9CpSKFwslvzpF1/wYNnRWUUee8I4MvQ9JScU&#10;nuViIRZoZB18dnbC58+eslgs5kC+QBbrytLUnmHoZ4hFxDlNWy95+OCcN2/e8u/+7f+NtZonn39J&#10;UY7fff2cb5+/IIRI5RyPL84ZhpGbfsQaTdGOuvU8vDjl/GTBqmnRWfoa19dXXG+3NIsN/91f/Y98&#10;+eUvePT4ATGPjHFgezzQLjacnJyigR+ef8s/f/0VtdF8/vlTzk83vHj+Hd/8/vf84Xdf8ejBQz57&#10;/IRvvv2B757/QIiFqqpZLFcsupbzkxNqZ7l4cIFrW7767jv+l//93/PbHy8ZjCXkkcWiJZeMRmOV&#10;lmcFyHmXydJ7S5EwDThrOV8tuTg7o21qVAnoEtm0HafLJZ1VmDDgdKGoRLdoqdslX3zxDKXlczQK&#10;huOes5NTnjx4yKvXr/jmq9+RQiSFiEbz++c/cn11zXp1wfkD+auqa1zl+f6Hl/z6N/8AxjGlwrQ7&#10;YqoakvQdjXUM48jN7sAvf/Ur2nbBH779nn/++iva1RLf1PJcqYj12WmDtZ4CVE56rW1bz89hDak4&#10;coYxBtpGYCWV8yjg0B+JOVBVjrapcc6xNAZfe7I2AoF1DqsNdd2yXKzZ9wND35NivAvo1rWj8Qpy&#10;IQZZS2rnqJqWGJJsMQt4X3HY7xmGHl+3xKQYQgJlqJqGVEZimBhToHKe1aITqPg0Ulc1vvbUyuI+&#10;AVclCtp7tvuBw3hgu93y4fKSk9NTNIa0yCwXHWMcGcOI9QLcMkWTgGmK7A8H6WFbN5u/JRistezT&#10;vJdzsR8GKBnvrPRclMBVbnsc4zhws9vfPf9zzmOtxXuPtYauaz8+p1cSGg8hyLo1Rnk+qbyAAFPC&#10;GYHJ+WyJNlHp2/uqrHUyEkCvrPQBVRJQZ4wDppIecN14Vm11tx8NMZCmhLKWyhg2i44xBL75+p9J&#10;Mzy4qipWK7Gt5ylytdsSFwsWdS1wzRwpWs0meoHVWS2Q6TAFcojyPBgw2sg6o25ZaSeA52HizYdL&#10;hnFisdoQYmAYBlzVsOikp+ybZn7mJjBTE2U9rVVF5TzZFlSl6VYti/WCrMAYizKWZ58/5erqmr4f&#10;7q7Jzrm5pwBN13JyekpMiaEf6fuBvh/Y7qSPVVWVhMebZja8B6Y0UUphjIHxuOPi4gEpZ5yzKAXv&#10;P3zAV56cBKhfz/0n7z0xRoZ+5Ppa1m5pXs8qpWjaFu0sGOn451wIYQI+nd2A1arDWsvFxSnTMND3&#10;R/q+57AfGYeRHA03xz0xhTtIY+UrHj94gHOOoT8ChaE/opXskXNIaKVJoWCNpfaN9ItncK/XAtUw&#10;MwQvQs1BbQAAIABJREFU5YR2jqZq6Pueyw8foAhQ9b7u677u677u677u677u677u677u619y3Qfg&#10;7+u+7uu+7uu+7uu+7uu+7uu+/ivrYwhaBm9uQ3EgAzu3QfFPLVa3r7997e1fWovJ7Pah6+3rf14/&#10;/2/yfW5fD/Cppav85Gd8+vXjON4NrA3TRLdY8vkvfsHfvXuN1YWSIsTIOE0458U6VH5qVrOzETrF&#10;RCwRrQpxDqFZa9DWyDAeEkL+9D1Td6FGGWy6HaDLKWKNYdFW4qMpCWfFUp9mcn1d1dR1LXZhihiH&#10;jZ6BAmJ7SUWC6HVV4Z0h6iDDuEXs6M5ZppJBW0xtJBwYAkwfh6200qDKXVhhmgLWiMkmz+a5AiRk&#10;CCTnW6u2lmHd+XMU23LkwYML1ps14yQhQGcMMU53n4uva6x3XL7f0k8j2mqaaimB+pTwVoKOOczH&#10;VYHaV/OwbCKVQowTMSYq7wkxcDge0cYxhMzNdot3hs3Z2QwdKBhjGYaJ68M1usDZ6Yb1aomxErRQ&#10;xjD24S4ol5IM4u72R7RSLFYrUk5ii5iNySkmCV3XNf0xk0qW96qITcHpj+FyNZsRjdFYragrR+0d&#10;2+2eQSkWy9M7y7AMLGiMViQKlEwKgcN+h9aak9M1pcgg++FwwFpHlTNN5fBWLN0YhTEOrQSk4J3l&#10;entDXXu6hRiuYxbbVM6Juqnv7I0xiqm4risxSlmNohBTxFhFpjCOIzfXO1LSdO2SlCNt27BYtozD&#10;SClgjKZtK7ZbhdYelwt5DoyCDJJrbSTkNgUOQyBnOBx6rq9v7mxHeb6OhGEQg5+W9zeliFHgncG5&#10;CoWEn9u2ZgpJjqH5PJSfpalmE2kqZbaIWbFehAldZMjrkCeGaSJkseZlY7g57HHOslot6NqFBHRQ&#10;dzYobTSu8qCVDCjPcxoXFxeEEDgcDkzThNWGFCLFSTDJGMOi63j79i3b7ZbN6eaO+lFXDWoObZFl&#10;YEjN56LWGlU0KSgxsRmPqRoWtkJ5x5Qiumimw2E+r8s8zCQDTeTCGEZSlKCMUhZtPIdDzzfffEMJ&#10;EXN+Cl1FTIEwSaAuzvY8pSUQkMOINpo0aZiH8VOaOIw9766veP3qNV3XcbMfSTmzXK9JTcWLt294&#10;9vgB65NTTtYdDWLwqKqKah7M80Yz9CPTOGHMQLdoATk/nYKcymxPylhbUdCkkqBktLEcjwdevXnO&#10;+cVDmqZhvWqovaf2ToJRzqGNwAPiJIbuzWbF+aMzdoeB9x+u+P6HF/QxoePEfpjYHY6kKDbNbtGx&#10;XC84tA2vX71mOOxJOZGNTMkbLUHWlAKuNqxsS2kV1p+R0bx7/4FhGglTZH880g8jGRjH6c4IlYIM&#10;XacQuLka6Q9Hps2Gpu3wfsA6L7bP2eQeSmaMYo6uq+ruHmm0oVjmAbB+vje4u3vn7TlZVxWr5RJn&#10;LNMkVnS5vt+G4BPDMBKnkfV6w5dfPOOzxw/YbivM1RWLRcvl5Z4PHz7gnJxX/fEa5x1t27Jar9HK&#10;MoVI0y4ZhpFxkqDxFAU8kVKkNi1FKcYYudltabvuzmzZz2bkqqooyPU1p4TVAn7xzqErQwyREMVw&#10;rZXGOkvKcQ7rSfhdK0UMEycnK0CTkgxofXh3ydvXr+6u3zGKmdhZh0aCQiGKaWgYxGgYk0Btbgfg&#10;jDHUdS3BjpTvhsxu1yYpJYyzWPXRJiqDkMi1ryhyKvTThL4LXhXQWY5x66jm4OHtmqBkMStaI9Aa&#10;q+XabTVYldEFvAZbe5rGY4yAZHbbAe+dwEP0/8Pem/1IkmX5ed9dbXFzD48ll8raumu6ezgkQUJv&#10;ehD0R0sQJAGSIFCEKHIwXKY509PT3VVdS1Yusfluy930cCyismpa0EK9MQ5QyKqoiPRwc7N7zzn3&#10;/L6fCC5zTuy3O6ah52y1YrlY4qzkSIv1mrNVx/rsjLOzM6xzKMq8L/WcdYvZOSgwjSMlgXKaxlqM&#10;cYwhzm58jqQUBnDGUNcPToJwOB0ZTyemaaTv36O1YdE2tFXFctHR6aWARLS42MV5ULaq/HzfZxTy&#10;uZd5vXfOU0rGAMo5eTaNRWOw2omjafrheTAocaZJmf6453g4sD/2FO1w1nM89ex2G7766lu6ZcdH&#10;H33E8xcviaOARr74xS9IQfK//nDk9evX9EPPu7fvGc4mlsslMYuo2FlNW9ezE2rG24owjSLkRkTo&#10;RWlxR45RBKBjpB8CUxhomhZtHKvVGXXlcRbIEYu4yztvKDOIyXhxzG4bwzhVDONETJm2beX9qiIA&#10;kdmVVVuNNjXTOJGnMAv1NRoQfJSlrmQAU5HkXsh5zp2hZHFMCzGgtBMRihLBdB4L3nnq5ZJl27EO&#10;gZjy7Oxt8DOMoBQl73G+16ehp+9PPLu4ZLFoGceR3X7H/f2G6+v3TMMoQKDKYJ2lqSpUUSgjQ9Cn&#10;fhCnah4EZ+LMmJM8O3d397y9vuZ8teLjly85P++wBsbDAVWyOK1VzSyOE6k0s0BKZRGf9WPPFCIK&#10;Pd9/FSDiHWXE3fby6kKc2xZy7QuKMEVyiaQUSDlJTj0LRnKRvFxZh51fmwLae5zuWFSeaRTAlXHi&#10;klpXFdZVnI5H+jHSnyY+/vxzzq/OqSqLNQqmiabyLKqKyhmMVhwPJ8Yp0bgKlDj/1nUlgsIYKFOg&#10;BHHSTiZhGoUx8myVXMAY6nZJjhPaw8JV5PkzyKmgK4u3S06Doe+lhjhbrrHOczzKIK3RIkDPZd5z&#10;uwUxilBpHAdKdkxjwFmHNQajFK6q+PnPf07OksvGFAhRhJ96dtFWueCcQWsBP8SUqPsTdVXxx+++&#10;o58ii8VKAFkx0PcD05QI8S11U3Hx7IrVUkSTJU44DU4DOUBJEAVGNY4D1hmMtngvA+1V3aFXIrBf&#10;dQ1v3r3l2I/iXpoywzgSpkDJmf3hxOZ+pHIV5xeXrGrZ97puiVKGMEXu7jbc3NywWDRUTYsKEwno&#10;N9vHvWUYehm4T5ILu6ohK1l3tZK8YxgmtrstddPSLRbU3lF5x3q5IreZME0yTD8NjP0452cDTSO1&#10;qpr3xqYSdzFrLVorTqfTY+4QpjjXmeMsnq8EphUDCqlrrI2PcJqHxLXMLu3OGrQqIhzDkGNimHpA&#10;wGPFJPZheAThxBRpuxlQYmVfbpsKxZJpGh/rdVLCwOOapdA448gzuE8bjdNK9Fd54mLV8fmnn/KH&#10;P3zJze09XKypvP//1GN5EK9/0AHhQdz9D8JoESDMLu4PYCqNOHKbeZD9QRiu5t/5oQ8xzYvUo4ul&#10;NZRUGGOitXMdsVrx/KOX7Dd7pnGiWywIOVLVNU3boZSlblqappF+AgVj5tqnzMLLEAARCk1hpG7r&#10;2Tle47BMZSKNCWUNKedHsKBGkYM4MGsjrtVjf+K4v2c87fBd8wg3UPPaXZJCz3CzlAqlmLnvI1A5&#10;pRRmBkGUuY5/vNJzXgbiav9h/0j9VBz/k8/pob/14MD34ef1Ibjg4ef/VI/rp68BZa7RACXP5qJb&#10;8vyjj9h8/zUxBXKuHt3w1EyKVCWxaGq8r7Beela3KZEQEXGZc9S+71ElsepqzPx6zknuk0uaxTIR&#10;75w4Xs99DFR5FCeXEmeYhZH+Q+MpKjPFyGF/ovJuvl6K/e5A07Qslx2LxYIpBHa7Lcf9kVPfoy/E&#10;Kfuj58/49vX3UqOMA/vDkbby1JVHG2bxtKYkcdGsnMdomIaeMWS51ymP/SwF1HUjYpGiKFlE8nVV&#10;EZqGlBWRHcNuT4lw/e4NuSTIibZp2I57Uiqz47XBKI/Rljivzzlnuq6jbZoZZqfQCkIIFCUgykVT&#10;sbk/cjwcqXxFzJExjjBAIdK0nlIapmlCJRF5ta24PCa5IamaBqwRJ/gU6Vwrrt8lPtZwD/VZTBGt&#10;BMRZcqbrllgnuUcIgevrW25vblguVyzTAmMti6rGeEdbtwQFp2nEV47jcRAIgnEYY3Fojoeer776&#10;Ix999DH1osZXHu9FbHx/f0fbynu5u72FT17ivWWx8FAC6Eic1/48Q0+99/O9JSL4UrTAC7R53KeZ&#10;4ZzaeXxVo33NKe4J6QcIgIAH1CyU85Ss0MqwWq7ZHQ7EVBimgCkZZSzDMOCNRjvJuz7//DPevn03&#10;Qz8j5+v1DBQY+PIPf+D51RUX5ysBQQrHhZAzRSlu7m459j1uBjw0TU2Mlr4/cpxr7ZLS3O9dyHo4&#10;BXIU6GPfn7C2QjuLVZ6m0eJCP06kMDANJ5xzWGsl/8uJkpLAWZLAJ4xzZJ8enU8lh89z/zkQxpGk&#10;FUplfHKQMilMOGP44udfcNjvWHULnj+/wnuLUQ0pTYSUiTGRgLv9gWma6M7PqbsOdzjw26++5NAP&#10;/Bf//J8zpYRBs1yeQYbb99f0KbBctNS11BLWeY79kThFrBIhKao8CniNqkAbcag/HiXPzJnFLBCD&#10;LCCHIc41hKFuG1CKMI2QBWZojfTWFk0rtV7OmLnfppQIrHLKAmLTkXZRUVUO7xryYsFubwi7LWNI&#10;kCLWOXKODCE89nZA4A/DOHF7fYuylnbR4esa4yyLxYKuW83CPYFQKmbH4bpGa3Ful/66IuUA3lOY&#10;iBNEClGBb1suXlhM1XJzczP3EhPeQNVWKBReWUKUPkGcEmRFVAmKQhXpSS1qTyHhAa80U0y0VWFK&#10;iTFOhBgw2lJUgdmBOmURMQ7DkdNhy9nZmrZtBS4aEuMUeH6+5Nmy5udXH/Gz8xULSYK5327w9YK6&#10;befzDAF+CPTQkUrm+v6ef/mv/4rtsec0jLy4vOD5+TnXb99y+/YNjdV88tFLlt2CECMlSV5M1jMk&#10;CVKOcr2X56wvnj/CQlarMxZNTaUtzlh+/+1X3N5t+O63X3GzO+Cc5+ryHFMiX//hd5wulvDiindv&#10;3vLm3XvapuZyvWa9WuC04eZw5K/+/u/4/bt73m6O3PeBKWeUMVjfsFguUcZglCbGiT5FbN3QeEdR&#10;Ama18/lPKbOrs5J96ad5wIc5wwPU6E+dkf20nzSO8gz87OVH/PLTT1k5R6tBBXFStlqRnSHGBLrQ&#10;djXeWEqOPH9+yRc//4y69qQQuLvbUtU1XdvhnaE/HeUsSin2+z1Q+OSLL7i5ueUv//Lf4pTh6tlL&#10;brcDv/vyt7x9e01McHl1yeV6TcyR0xiIYWS1aDnrzrg4O+ei86wWDcYodvc7bu437A8bfvlP/ikf&#10;v/qYf/KP/jEX5+fEFPj2j9+RTeGTzz9n0S7Z3d+zuX3Hdr/lfNXw2Sef4p3nmy+/4jd/+7d89/W3&#10;/Pyzn3F+tubXf/N7vvrqKxbdkvXZmm7RsmgbFm1FW1levfoEfM2/+Pe/5r/9n/9Xvrkfid7RZzm/&#10;GfqenLIADozFao11au6FQNcuuViecbZa4q3BWYMBYhjJMVNZx6p2dFpRlUJXVzgL0wxyffXxS56/&#10;eEZ/3BPCSA4jFlgtGu5vrvm7v/41OmV2hz2fvHrF11+/5Zs/fo91HZfPX7JYnQlwrqrYHvb89a9/&#10;I1WBMdzvj/SnnqbtaL0jp4IyCudrPv3sOSjL3/z297x+/x7VNCRr0d6hsCJ8rh3aKAxSBwmUCKwu&#10;Ilx3M9BwveLQ92hjWa3WOAQW2o9BzgOdw1jPaZhoFpFWN7imEbg4iq5d0LVLEnA1Q9H7vieE+ANM&#10;LU+kMNFPgT4EAfKNgartKFKAUjfto6N1Vbf4esEYEkOIArcpheVqRT2LiKuqnntwDleL8Nk7h3cT&#10;fT/I+zWGoi0pCGB3GnqO+z2bzYbf/f3fUzWel89f4J3li59/TltZilJoLftK1yzkeZ9rZK30Y58/&#10;xohWAoqLYWIceyiZnKz0LJxAW43WmKamnSZCTAxTZIpRAGbjSE7TfBYNKRVizPTTOEOaCinJ904x&#10;sVg0GF8xzZAq9QHkvGkqVqvVvMZaWTeyIAGtFvhqEhInsT9ADqgsQu6cMilmiIlpHElGcpeu8TS1&#10;p/aWYRgZTifOupbzldThyjjpQ+XIbnuPygln5Mxa3M17AXRJY3OueQphmggp4qqatqrxdUMqikzE&#10;e3GbV0pAenKvVjjvWC4EwmLnXtyi61i0FWkamEJgHCcWbccYIk4rOSNFzsPlDF/Oq169ekVKeX4d&#10;hdYQ4vSYl0/TKPk9mtWyo21qVsuOlNMj+F/P56FhmkglYbWmqZsZFKoZU+B4GqQPNfZk8gwiDmw2&#10;9xhtuLy8nM8P1OMePcZxPteR+/t2c0d/kvruAQAs5zowDCfCNOGNxvsKrSV3SCmJg31OZBKxKIrS&#10;1IsOlBYIfYjs93uc9yhr8MbQVNIzDFMkDBNKi7GAMmaGvnswUvtbY2SmQys508kC5h7CkTevv+fm&#10;9gY390uf4ime4ime4ime4ime4ime4ime4in+c44nAfxTPMVTPMVTPMVTPMVTPMVTPMV/YvwpV4of&#10;3Ez1owAeeBwEfvjeD4XgPwzs5NkJ/gex+k8Hhx/+/HAw+GE4WITw6h8I838a5cFC/uGQ2cjw6uXV&#10;Cz765HPeffetDF/HRIyJQnwcBBanWxn2cQ+HxDmJk62CVCKqIK7DKNw4obV5HKxWWmGsgfLD+3kU&#10;0qeEdzKMpo2loHC2ZRjFkX2z2XN+fi7k91lUJ+9XXEIfBtmNUaA0rqpEDB9lyDlHcdhRSuGaBucc&#10;pZTZYd1QyGhdf/D5PGpusdaRZ7daZbS4zM4i5Jji4/9LWZyirXeEcZADdRNE1Gcsl+drtHVQCsfD&#10;gRgm1DzUn1MSp2jv6MeRoR8Yq5rKebQqKEQ48TiYMTtnF0S4q5UInUMY8VXFaQwM40TVdLy5ueOb&#10;b7/l5z/7GasrzeG4x3mH9xXv77e8/u571t2SKcz0eiMCOTM7deZcAE0uGWs9Kc/Xm/Q4hKq1DPDt&#10;93vu7jciJEiJw/HEoq5R80DLD1R9NQ+zREq2IuywluWiJYwTU5T7YblaMgwDcRhnp7FMTgZyIcVA&#10;ipH7zb2IE54/537zjs12S1VVNLFGqRZva2JOiBxCXHaNUjjvuL655vb2llevXtF1HVprLi7OaZqP&#10;xWlrfo1SxDVABtwVlfd4Z9BZ/juk6VE4bbTHuYqiLFVVYa1mUvJ8lhzJOWKMIqUipj2p0J8G6sbT&#10;nwa8N+ICX1WkUuiPw6MjFdrIkIaxGF1QSZwaCwK0sNZSyPRxJGdxpkthwjg7D7rO4l9jHu+lYRgF&#10;cDCLRlzdUKyFmIghijBeaaq6mdcChc6KNBTeXt/gvMe7iq47w9zu5R6aXXNFXJl+BLwIs3OW1pq2&#10;bSHBu9s7vPd0Xcc4jmw24iDRDwP1YkHd1HjnxPFhHkTNpVAU4sKMCF2cVthYSEEcZ7uumxe+PIMN&#10;CimMpJzwzs1DlAqlDHl2RFRaHHxFvmfYbA4YrTmFET+Lq8WpOTKVJA6083qao1xvpRQhJXIwHO5u&#10;2R8PHPsTN9sdpz7w7OoFw+k9x37Aeke3qHj2yXO++OwTmsrhFOg4iSOotVhjxSnKebrlmlxEmKG0&#10;ZoqTiP+AHBNoI44gCHCBeYBGKU1MR3IM/O1//A8Y62gay7JrefH8Jc+vnoPWFDTWebStwCUKBt9U&#10;uHYia4dfLHm23bK5vWW/27K9u4WicA4SkVQ0y1VDCGe8f/ueMhViUiT1gAwRn8QUM1qDNZYUAsM4&#10;0jYVdeUZJwFjoKAfRWyRUsHN8JWHPeU09JyOR8a+x/mGbtmxXC5p25owJlIYKdZQtS3Li3NSypxO&#10;J9k7c6FtGpRWNE2NtXp2sss0jYgWmIVTY9/jraGulxREDHw8Hh/dTXJKszApiEgzTqQwAoX12Rnb&#10;zZGcM841+MrifcXZeo1zBoXi1Is47Ztvv6Vt20eRoq88vq7ZH3YUCtpY+l6EbTFGDoejuE0bMwsV&#10;kkAMHkVJGaMM2huW3VIEQLe3HMaAcYmq8agse3KMkdPpiPeyBxhVs9neczj0jJM8s+KsJhAd752A&#10;HmYR39iL8F2soEUYZbSiaZpHF8iHIWerDXF2+XnYcwGapnlcp36U4+TZd3h2NVUf5kLzwLShUGJk&#10;jIG6qkRwrwqZAAp8Vc0AFHl976GqnAy1rVaP10upPDvQVOIIk+RzhELdLHDOME0Du+PAGCSHWS2W&#10;uKZjuX7G8vyMqvI4ZyBHpnGkrmXAMOeMdZbWGYgiFlFaz06WcHG25H63Z3/YczqeiDkxpUzuRXDx&#10;7KU4U/f9iWEYybnQ1BUXZ0vaupV1yFgqY2ldRY4yIKiBxnsBtiiFNfYHkMF8r+EczlqMqonjiPc1&#10;i6aVfWKaKEV+ThuIOQu4ZhZRUxR1t0I7j9KWy8tLcfF+f813r9+zvviGGAQE9MnHH0MDRmm6dsHV&#10;1RXjNPHu3TuyUtxtttxsd/jKU1cVXdtS15520cj67qxAmmZhk7UGoiYVuY9zFjef8/M1q/UZ72/u&#10;OB6PeO+omwUljpQYxF2UTBh7SfY0BGQPNNqwXHbEKA7K0zSJUMJ75JaVvd57uX+MdbKmpQwlUVUt&#10;enbhJouL5gNko6q8OHI5j7PicJlSAAYyQRxUYRaJG0pWpBk4IXALjSJS1Q1aG3KKs+OrCIF0gZAT&#10;lXNUztMtFqwWHZvNhuPxREjzZz7nynXd4KqKmDJ9P3HsB3aHE91qCUphjcNah3UW39QcDwe2hwOH&#10;3/+B5y8ueH5+RhoGTMlCk7EDKcMU0lwTiajrIVdMKXK/2TEOAesqqsbTtp5uIQI+rS3OWc7XZ+SS&#10;JEeMIroZTkfevHnL+vwMNTu+a60pWeACAogClTIlJXIcSWFA5YTXMkitrIiwrdHU3nF7N1GU4my1&#10;5GdffIatnLieDgP32y3RWdKiYdE0GDU73KeEcW4W7WgZQU0RC3RNjXee3X7HcOqJw8Cy68R13M3X&#10;0mqmXOSaVpUIykMAMs4ayS1VhS6ZlEFbzxgSVVPLoHEIswNiYrXsqLxASHKKhCkw9MOjk3HJmWGa&#10;SKXQVP5xWFlrZgFoIYZeXHOdm517FYfDQdywlKZrav78z/6M+92BXNQsok6cr88JIZFSplDY3om7&#10;aLtoWXULyoOhdElyb0QR8BoNJUaKSvTHI0ZrJi1D3U3bct5UNK9eEgoMQQBDm92e7WEPaF6++git&#10;DEYbnK9xzvPJZ59Q1Z6ubSFnxn7g3fs1u8OO02nH9c1AmBLD2OOd43wtYCUBoE1YazmNO6n5jAAQ&#10;Fq24czrrSGlgux04asOybR+H0J01hAn60yA5GIljivI8pkRdiXggqTLnFwmlzGNPIIZIKAFjRAw3&#10;DAM3t28xWkBpPALLGoxxKGXohxEzD2MrClXlABFhjGOQOl1rhmEghMBisUAZ0EZ6BSFGbm6uub+/&#10;p2ka6qZhOdc/1lpmWpfARnKiquwsnpA9ssQkLnzaUVsBSkgeonj57BneejbbLe/ev+dP6dX/n/RX&#10;PoQGzl/9Bz2QH/5E8iMtAJIP/qZHh2VjRGhW7OwuOLvDSjaqRASoZ8fEmIlFnOCnVDCuxljPsltB&#10;ghTE3b2qKuqqputWYOycn3doDa+/S6Akx3BY8jg95jrTNDKG2e27rjFG3A5TEXGAxotbNQWjpB65&#10;udtwOOx5/uIFWRf645GqPXE67FhcXpJSRpZ0O18jUMXNQsoZwqEUqogwnyIwOV0URkFJGbS4W36Y&#10;ewnoiMfc66HPBT8GPz6I3h9ARw8Czg/7ZT/99z8lbvuTgIPyw+cusJOMsoaXH7/i/s3XAh9L8izo&#10;Mt8zJVFSQYmNNWfdAm9lbz2NEaMNde1ZLpekaeB0OuK0QM0e9mmtFEVL3+t0PJGrGmvVo7s5hUeY&#10;mlICydFaP34txMjxsGG339Etxbmv8uJMKLm27CGr5ZIUI9Z61D2UFIhhYH224v7unlsEWhGmyKkf&#10;53s8E9OEpcLXFcvlEmeMQFaKCHtSio9iU42Sz2auD1SZgZtzDVNVFSHBIiaGaWK33/GH311zfXNN&#10;yYVf/fIf8WKG12kt7uwlF8YQOPU9bbsQgWhKnJ2vHyFcD2C9grjWd41nv9WM/YR1juWyI6QRHeSD&#10;Phwcz55dkDNsjzvapqVdLMgYcZc99TSLjsu2kZ6ZFYhKVBlvWyrnyOqHmqKqqhnupckpcepP6CBr&#10;rbGO5dmKu7s79scjSiuWq46QMvebHdb3LJYLnj27JCeFMUdOpyPTGAWs4S3tomUctrx9946z9Yqz&#10;izVaFbx3DMOAQhFz5P5+w8XlmjF1pCKwiph4BIR+eN8bZ2eneqmj0lhmmFamH6VW9HVN07Tc3N/T&#10;dGeEmLm+uWW33eC0hqKZQpxz4ozRilW3pGkatvsDISY0YIr0RZSSvrV8rorVasnNzS0xZqn3qoHK&#10;N7jZyZuSUUWEaykFjPXzs6F5+fIF33zzHbe3t1xeXWLMEmOYYVDy+zhr0RSyYA1wxpLnPmcKkXEa&#10;sNqSZ8iGPFeakkQkF2IkZgEMzrw0cWfOCVXyvDdbpvn1ShFxvaw5UueBJsdIpJByIU4T1npevniB&#10;efURRheMhUVTU5JnnHpCP8qzWAr1YoHxFXfbPWfna84uLnh/c8P7+w2/+/KP/Pkvf4l3cm0FnGk5&#10;DCfM0HO+PuM0DJQU6YcJlcE6L1C6KOBRpR8IjSKsBvUIL5lPF0RINvf+pCzRs2NyYbPd4I1jfXaG&#10;ncWSdVPTVBX98UDf99Rzbi4gRcmHtDGknCgRxjEQpont4cCQIhkYxhOtWaCtlZ5sLqQIxmmSEjGY&#10;0obD/gjK4KqKum6p65YQowDHrPTQS06PbutTiHO/XOrhKSZyKhjr8Q34mOg6RdaKc+V49akhToHt&#10;dsdXX33N9fVrTkNPCIGzrqOpKnKKZOR6PogVbWXRau4nOcM4TuQkuXDIhf3xhAma5Bwpzc9GjqAs&#10;ShWmITzmf31/YhwHnHN46+iU4mV9xV989JJXFysuFjWlJLaHDXVTUbU1ddNSW4u3Gl1Aa3Ezfn99&#10;zb/4V/8aW1my0vzhq2/41eefs9tseff6NXmaKDnys09eIODDA2HsyTHjrIDy+v4EGlbrS66ef0yg&#10;RYbBAAAgAElEQVTbnRFJOOtYtS3eGirnefPuHb//w5ecv/iY8O6emOFyvYYc2N7tuPnuG8JwRQiR&#10;7/74DV5pXj57yWJZY7Lm7fWB//Gv/gP/8fs7Ju/xiyXWZWqjH0WHKBH4pVywTlNKmvMugQwWwenN&#10;nfkfXN//VH7wYT7405zjw5wxzWAbkLVp3S74/PkzfvHZp/iUKMNADgKXSrlgreT31irWqyVN7XHa&#10;8uLlJ7x88QytM0N/4ub6msViycsXzwXmRcRohfFuBs3t+ezTT9nu9vzlX/5bTocjSll+8/tveP3u&#10;ju32QL1oefnigspr+uHEfneP9w0vXz5n3Ta0znO5PON84QnTwHfffU8/JT795a949dlHXF6es2xb&#10;Pv38E+5v7/ibv/s7TFvzy1/+Cm81b968Znf3nhJ71suWF68+ZTye+O3f/Ed+/+WXvP7uDevVBTHB&#10;v//r3/D6uzdcXD3jxfOrR9H72XLBxcUFXbfiMET+u//lX/Lf/4t/zV3IFCP9BpMEqGqMZbmwrLqG&#10;9XJJWzm8UtRWU833d13VM4QkYVRAl0LWieIEKFxphS+F2jrKXFuHHGnWl6wvz3HWMJSMUUX6Tloz&#10;9T2vv/sOYqDShspZ3r675ss/fEUOmsurZyxXZ6zWa3xds9ls+Ku//jW77Y6kDPf7Pb5d8k//2Z/j&#10;KMRxoG2XrC8uCCnz/fsbvvr6W0JRnF1eEI0iktEYvK/nPFthjTg9V95BSeQUIAeMslgDvjZgPb5x&#10;oC15PrsUbBLEUjj2PSln1usVwzgRxluaumbRVFTG4Z1HI/W6m3uuThfGKYiDdIrkCElrjsORmBKV&#10;tQwxkiYRw/tKwLZGG7QH72tcXWNcofTDDFOcc3u0QJVLIeWM19K3nOY9KcaI0gI4t5XHGM/l80u6&#10;9ZJm0bK6OOevf/1rXOUxWrO5v+fy4kJ6FAZAY7XDVRXJJZihZEJxLOSQSCnM/a5MIWIsc69Mctsw&#10;TeQU8daSUwKtaaoaf9UwxcTucJDfUYuIOWepV1MSmGN8XD/k3F0E2on9sRcw0jj9AGfNWYDlOpCP&#10;J2orn4ea+845SS8xxYiaBdzWWLw1kmMEqaFTiMQUIeb5e938DBnOFg3rZUeK60cQXowBraSmLjHN&#10;oL6EVtI3Umi65RIzw+yVghQmxtOJoe8pxpO15TCOVEpjnEcbRbdccHe/Qc21S93UZAQC3Y+BvNuz&#10;7Foq32CdxluPaaR2iblgrMNWEWUyQ5gY9wPWV4SYCDGjtKZpWqqqejxL0Vo/5sPDcCQEgfU0dYPV&#10;Gl/XuJUXt/q5/zD2w+NZt7TXAiGO8l6NYQoJTaRpahbLBTEFCoWQI7FkUoL7+/t5nzZUfhIw0AwN&#10;nlKW87oCxkrf8cOaNsbIMAhYdUwZY3qM0eQYiDHMz8QkUE1jaNYXnK3XAniOI6SAypIbjdNEngXw&#10;3lcY7WjqBW27AK2Jc/8SJSdk2hrMDIbR1hKTIFX3/YnTaaAPEy9evaJp6v/LWY+neIqneIqneIqn&#10;eIqneIqneIqneIr/XOJJAP8UT/EUT/EUT/EUT/EUT/EUT/GfGCmlR3erD4dwfup89dNBbfjBwQLm&#10;wad5CCxnzYdnmR+K7GedF48D3bMA56ff9xA/fb0f/W7z66ckLkPOKKxv+OKXv+J4PHK4vcWiSQXC&#10;MBJiglm2mFIi5kzlPdoYEcM6+3hNSpZBcwoM00Tbthglw2y6iKo85/IoiHtwfw8hyIGvEcfZkguN&#10;F7FryoUwjWy325nAb5hCoPYerWfXAJUpj+K4jMri+GK8CG6mmAhBBrmrdsGia+ZB9IlpkkNsOwvv&#10;QghQxKHo4fr52cXOWCuDrzJNji2FcDwQY8Ib9/j9WltKkWERbYx8zimhNbMwBYZehLI6q9nhONM2&#10;9fwZAw+OKDCLY3gcuss5k2PCVyIK1lozjhPOCXEfYxhDIE6BMUNxDe/udnz0KqO0nUXrMlAzThP7&#10;vifEwPnFmvVySUyFlEV0pWYBhlY/3D9xdpe11kJK1FpTec9hdgGIMRGmkcP+SIkZ7wxNXf3o/vxw&#10;2N2qgrKGYC05J4Zh4M2bd5RcaOtGBPXM7r25YLSlbhr0fsf9dse76xtWZ+f04zi7GovzWi6KYsRN&#10;aBhHUhpFeKsUXdOwWCz4/s1b3r59y2q14vz8nMurq3nguhBGxc31Fq1lUGUaR7SCylu6RUuJmZIj&#10;Os7ih8USZWrGMTLOIqUY0/yZyvV7gDKI6Ebcvo79wDQNLLsW72Ynd22ovYhnmrompSiu8zmKU0AO&#10;uKZmGEcZWi4iKsRYok3iXpxF8BucBaVnAZ9+vPZKKWLJ3N7esdluWJ2tGXPmbL0Wt+4CMRecr+gq&#10;cUBIMTLERLNYcPf+hs3uwPl6zXJ9yWp7oI8izBZhWsY6DTnPng4/AEAe1sBFs8A5uQ8Xs+D5cDqR&#10;S6aqKxly1hrnxFHXG0OJgTglUpaBaz2LpY1S1N5TigzalQI5ZXKWgXMRiivGfmJ3v8M6GcRyriKX&#10;jPciss05MY492y2Pz9Unn3yMdx6FONw4K2JQ75w4fKQ0u2QWYhgZhp7NqWfTnwjk2UnboUgcNztS&#10;f+KzF89pFg33dzecdTWVKVS6UFlLxsu10oY8C3SWqzPOL8Sle5wGjscjx2MixDQ7wSjiMMhgmtWg&#10;NdY5koIwBZq64meffYJCceh7KIr7uy3313e8XX+P9Q2/+NVf4HwlDmlpIuaJKWYyhpgz1nnOLy5F&#10;1DsL5sZpIMWRnAPH04lxOOGtoVnUxHRCZUgxk+IExoFSxJgwFlKeiLmIcN8YUsnUWtP3vQio65ph&#10;nPBeEyeBaKAUeR5yr6pKhvxT4PbmmsNuy/nFOc+fP6fyhlAK0+nAbnbM8c5hnX8EcnjtqJcdTVNx&#10;cXHOctmx2+/Z3G+gFBatQDm+/PJLQko0i3Z2LZaB/gehj7OzM7RWFCLDcIKSOOx3s0jNs1g0FJI4&#10;r1hNVXn6fiDnRF05Up6YJsUwTrRtQ+dbnD/DVbLXNW0rwvf+xN3dPZ988imHw4GuaRj6kRQLVWWp&#10;q5bddv+YL8jgMfR9L26XusheREHN4rHT6UiMgThpSkzcbzYANE03D7M6yvz5UrK4X83iKIrs2RkZ&#10;oLTWyr8r+6OcyD4MRvODoOkBoPIh9OcxfyniXqkeBVeyNxalHx1S9TzQZrVCpYwu8qfSCe80rm5E&#10;hOhrrJW9zzuL1hljRCSqlZ3FfxrtBGBSeREWKa1IOSIm4JppmmZhKBgrzt1WOYZQOE4JdegZpwlr&#10;FHkaHiEAeh5U9E6e3zQ74FhfkcnkknFG0fhzxlXHZr9ns9tDgW6xpO1aFouGU3+EFHl+dcWqO2MY&#10;e0oOOKVZr9fiBhQSDlBVQwhWrlnJhIAMHVcVIUROpx6yCLVSzuiSyTPgIGWomoa6W9DZM2JWjOPA&#10;OCRUseRYcL5haRyLDrCGrAzaOLpuyfn6nDfvb9je31NKoWlqmqYhxYQ3hjiNqAx1U9POz8Xt/Zbz&#10;q0uGKTy6+E4pMu56trt72rrmbLnEKU0/TZRcqIwhBfl+oxRt7WkagbBsNhvuNxtSTOz3O6yG1WrB&#10;smtpmxr7kAuHCZUzurKgDCkHCkr2Z9laSFHykqqqZiCU3HcaZjCEIcVB/nuGqIQwYjRoFFErjvsj&#10;U9+LABorbttWExNMU8JlS8qecRwARdetcLbClMIwDSJU0prDfmKzuRO9ufaPAoqUEnGGyyweBK3G&#10;UFlH2y4Yw0QMkaqpaRYiFtNFcehPDMPExeULpjTx73791+KeaBwqZ0JOWOVEuNHWpLMzhuMJpR1o&#10;T7NwWFXQSP5vrULr/OiKl2JgUEj+MefD4zQyjCPXd5K/nJ111N6zPjvHWYd3llISU98Tx4FpGrnf&#10;bhiHA/3JMgw90zjO64KmZMmTp2mELHswJNwsdM8ZvDfYqsJ6T8xKahggFWjrGm/AWY0qlikY1qsz&#10;xuHE2/fXMmhcBCrTNA0L06GVFycxpeccGQEPeI0qmbaR//8gznRW3FgVso/mnLFWnItLPpFVwmj1&#10;OOxcOUvKcBzEDRJjMdoIRElrKu+wSsm9iwxkOwXF/lAnhJLIJTKOkf1+xzRO1LN7qFECewgxYq1m&#10;NQO6pjAyjgMxRUqGKmV807JeLuj7idY5MIq6bkgFjscTp9OJvgT2+z3H/YZh0bFerbBdI7l/jmgp&#10;OWWQOAWU0ZJThozOBZUTqR9kKHn+PucsVJ6L1YpTmDgNkwBDiuDDcgZfVzRNzfpshSIz7A+0y5ZX&#10;z/6CROJ2c8+v//Y3xJCx2rBoxam773uOpx5FoW47Vm3H6dRzOh0IoVAA5zQ2GdkrUTgteXXTyPtS&#10;WmGM7Efeeeqqlr00pUc4zpB6gdTMuS8f7FtVVcsAdVPTj4NAUY4n3r6Vey7HSIiRrhNhymq1nEEq&#10;mraqZA2Znztm4Zlxlgbo8lKATQ+O1VpTdKKxHoaBYRwYdxOu7zmdTqzXa0qW303E90qcU0NCdNEC&#10;/8k547yTgfy5drbG4GtPpSzLruPF8ysUhe/fvv1/3V/5h+J3ee384AY+9yPKrBlVMyBHiy22uP2S&#10;gfRYSz+uEz9yCdXALNgySsQp2qIoWAVkTRhOpKhxdcdRH6jrhul0pD/suXzxDOcdzaKlHwUyYZyn&#10;8jUaBTGQNaAlXy05M44CxfFWBCkxSh10Og0MfU+YRqlzqoo0RbyxHPZ73t/eSU102LNcrSg5UsLA&#10;aXtPHl6inIesKEruVGYxmC5SOyityDmikXvVWBHZxlTIWs/OwiL2+4ci9EIpSe4lpVDk2aX3x2L5&#10;D8FFAjtJP7ruP83vfur0/uHPP8SPoHm6kHPEashFcXZ+SXEVmUTRBtBkCqlkSpQ6Qccyg8QcujWs&#10;lx3GnKh8xfqsZb1s2O8mhpDoh57dbqKqPEp18xopPQ5d8iyqN+L8OQs1Hp6tkDIisYQhxLl2E4DS&#10;dr9jue9wWtwjm7Ylp0R/PFCSQCbPVysWdU3b1Gz3B8iZqnJcPrvg+3dvmKbIaRhphwlvNTGEuVcW&#10;BPTnHcZqSsksVx3qdCSXiEoRqyrpk0kDSoRAM8TNOTf3uorsKZVn0S2YYmDKae4zJt68ec0XP/8z&#10;nPMYa3BVjbcV33zzDbv9PX/x53/O5fmaoR9p6o7+eGSMCe2VuDobeU7bqsYozZQETNV1LadTxBhA&#10;RZRKs1u1mmsDJW7TRaFtRdtXfPvdaz779J+R8kQKgco7vFaUNMMFo3wW2lhq66grT1NXTOPIdrNl&#10;u92LS2pdQ4Hzi0vu727ZbndcXF6BilAylVIMw0hdN1xdXcyid800jhQF3nrcqmYYJdfZ7bY0lROX&#10;UzRGO+kBasNp7Lm+ueHsbMUQE4fDifF4oK0sTeVQhcfn5QE4KqGlRzxDVa6vr1mdneObBRjPZvuW&#10;290JZeXvmSrHNIq7cT9OxJzoEFhn1das+iPKAEVW0RBnF241w5hiQmlLVuBsRdECqhvHkc39hn6Y&#10;cN6jrcD3qqridBD4qVWKTKZd1Lx8+YK//+3v2G221N4h5q4CT6VoVNEYa4i6oIy8nnYWrOMUErEf&#10;WJiKYuYVKCZ53pC+bkwRqyzWyDOnnQi8C8j6Nq9/4ziSgsCjrNWPa6PWUvMpLUC6OE7EUMg50I8n&#10;Vk1NHCM5QPENp2GiD4njGDiNI8UolmfnaG25vb0lh8KqPaNbrBmGgdv7LdvdkaurijCN9MNE0Q5b&#10;tRirZxGhY4qRmDLWOorVJK3JShNjJuaIygVHYVEp2vaCrl1gZ+BdSoEUg/QdZjEfShPHkZAiw2lg&#10;MkFc2KuKkhXT0ENMdN2SXNUMfS91Q0oo66jrhqpuUFoTSyJr2A0nbg97lssl3WKBn6SPejoNhCnO&#10;+27CKS/iroXDOI/d7nB1TVKaIRTe/vFbAU/N/YxSEs4aluslylpyyJQHwKrWWG2JeSKnhNWGF1fP&#10;MNaTtCLEjGSJmhASy/NL3r654o9f/p7Xr18Tpi2rrhVshio4q0gxgZKemjKakAtZG1zlybPgM8SC&#10;LS2HPjHGzJAipYgjq7Gyfk77gTSjG3TliFOm3+646jxf/OLP+C9++TmfXJxztmxQqrDZbagXCzLg&#10;64arywssClUU0zAxlYGiCtfX79nf3/HP/+Kf8u9+/bdcf/+W++s7OmewylC8pzINuRQRuqcERQSE&#10;VdUIWGeKnJ+f8+LFR1RtyxhOeF/R1RXeFIwu9MOJ3/3+dzSrBZ/8/GMGrXBfv+Zyfcaw37G7vca7&#10;Fqs899cbVIaXL59zeX5OCpGv3tzwP/yrf8fr/YhaLemaFrTFUn5yPqYl55hhXEKrYAZYTLMYft7/&#10;kbMcyc3m3J4fYLl6TuNi/qE3RBYImNJSFwudN8vXyDw/X/Pzly9Ze0c19ZicCaEnW412Fo8VOGpJ&#10;PLu6Yn22xDnHi2eXXF1e4L0jhoEhJc5XS168eEZVCWQvToopwna3Z7vZcHX5ghgK/+Z//z/Y3N2T&#10;leP1m7ccQyGg+OwXn0vvEUXsRyosz3/2C86WHZXVXKw6lpXHKc319TVff/01y6tL/qv/+r/k2YuX&#10;1J2cWz2/vOB+s+ft7S0XLz7i0y8+p2h4/903jKcDy7ritB9xusIpy2+/+pbf/M1vePf+hhAy19M9&#10;f/jqW6yrePnZZzy/vGC1aHl2dc6ybThbLlgsFvzt3/+R/+Z/+t/43Zff4azhcuFp6pa6rrm8vGDV&#10;zeLbkkQQnjOmZKxSOGvIJIxV6DIRspx5qFJIIWBU4azr0EpjnGaxcAIGrSwJqXs/evUpXd2QxhE/&#10;94GmOKC0ZnN3w3G7QyOQl6lPfPPda25vbnn+8iXPPnrBi5cvqL1nu9nwb/79f+D12zfEojgOJ86v&#10;nvHF55/htCGNE85WrNZrrrdbfv/1t2z2R4rSVG1D0UbAkBQwIpZ21grErRSpGUrEoOReLrImyTpW&#10;cAYa68AYhjgyJunB5CJC5qqqqJoWWzdE5vwMTdEe7f18LipVjzHgnKFtVkzTREqJFBPjMDJGaO2S&#10;McpZoTOWuhHBbds2kBP96cixP6LVnrpq0dZhgZoCRmFVobiC1p62bfCVp/GOnAJ9f2SaxAU8xEgp&#10;D+e3AlHfHY9o40gp89GLl1xdnHO5XrE7nKjqmnEamULGW4eyReAuSuFqQ9N2UB7grkHWDZspKcz9&#10;ZEOyiWGGXuZSyDGRSkLPfZyHHrki08zAZ+cdXSN/7zBOxBDIWZEKAsrRGu+kL6tncAda4+tG4K4z&#10;ON2qucZPcEoTmvlr+gG6Uah8TbEC7QzjREkJlSE+wAWmhI5ZhrIt6BRQqmDNQx2U8dYS0sMZuZG1&#10;LCRubu85HA4CT9TSEzjtD6xXaz756BXGgnEKpcFWHlvK3Dup2Pc9+82W1WpNXXvG8cTd7paqFcir&#10;cV5E2yljtICB+rEnxZHR27n3b9nvjgKtNZZhDNxvN3z9zbfcb+5p6pqL9Tm+9sSY6LqWF88vWSwW&#10;nE5eztYfzuqL1FRN0wgEZxaJn4YTLkg+6aybz1kd3jsBO4aCtXLOoI2lq1vc2ojwPkNWipQTp8Oe&#10;d29fMw7DI5jc+YqsNOFUME56s+kYZ+i7QNGGYaDkQteJML1dtAIR7E/0xyNDP5GT5AMxZVIOhByp&#10;fcWUoGkq2sVSIBjI+jAcTkzTyObujpwzl5eXPF8854FrOOUCJcs4h1EUpH7T2sxzBnYGuMmeZ5TC&#10;6ELX1Wir0FbAZU/xFE/xFE/xFE/xFE/xFE/xFE/xFP85x5MA/ime4ime4ime4ime4ime4ime4v+H&#10;+FNDvD91d/+//TnKLIyeBRT8IPYChDBfyqNodf7qPxgQ/6nY/sOh4Yd/Hon2RRyjMzMBH4UzmrPz&#10;S/78L/4xX/3279jf3mCdZ0zjLM4WZ56Ss4hs5/jx7wVFF7SRwaeq8o8ijDIPwKCUiNY/+Dk3O1KF&#10;Mg9N5YR2mlgydeXo+2l2BR64v7/HOyeu1kphmwrrHUTIU0QDyspQJLOzUT9MTCERowg7mi7Qrc5I&#10;YSKGEzFM2LqZKfo/uCaWnH/kLqK1pq5r8YIthVxEUHs6nYgx4RZuFlOJ2E+GCqOQ4JUM+xUlgnVn&#10;5fMehhGyDGNopTg/W7NoopDvi54dxmYX55+4r5FlGLueBRQxJpxvUEaGQ4PRZGNZLDpevLTc3dxw&#10;c7fl+fPz2fkWztZnnF2sxakyK96+e0/bNDTWEVImTiKooiBu96U8nNWT5/tKnChnty3vOZx6lLXo&#10;LNT6EMUpBcR176dOLgJOCChlqLxj2S15++6aYRwZT0fOzs5o2ho7i/9TiJSUKVrjqoaYtrz+7jU3&#10;7245X685P19St604z1CYYqZ2jlQmDqeeqR8Y+5E/+8WvWJ6t8VXNZrchpsQ0TTKkZg1TEnGrr/wM&#10;dVCP7lXiyCgD2dOYfxgqzwVjZrepnAUocehlICxnccuM4kyXZ8GW0fJchSguoMFpYimPDuVKy3DF&#10;q48/4nDqCWFCKYEx5ElENrFkpnHEaYfG0FStONqGQEyzEFXFHzkuP6xVISfe3VzjfcVpHLn/9lve&#10;vH3LslvSVA1Gi2Pn2Wolg6BaEbIMf3fLM1KG3amnkGlWS06bLVOYqPP/yd6bPdl1Zfl53x7PcKec&#10;MBEAp6qiW3JLdoc6HH7yg/2Xyx2SwrKm0NByl7qqWARJEIkc73TO2aMf1skkimrbEZLflPuBZIBI&#10;IPPec/ew9vp9nyeGgFEOtDR1mNk+WlDshklCvU3PYr2i7PcM08iUAliNV47FcknVcDge6Foxp2rE&#10;BCNQBHmOLBZn/DxXGjFdxshxlFBJrYqmbeb3tqGZzXWpFGw1hBDRVtP1Db5kUBIEMcayXK5QVT4D&#10;YrWWhixtNNaoOdBlSDkzhUkaPp1ndzjy/uqGcbZpamPJGeIUmMbAy+cXvHr1gv1hz8lqKQZc7+ka&#10;j6kQVMJaabyqs9FPawW6iMnZgrHzepAfAj0yz44p4FuZG4tWZG3EbFmlGfj84gxu77jf7mlci/OV&#10;+7s7umVmt9/RLeH66opSksw5xlCqFpuX8SgLzm5onWdzsmK727G/33LY77C2wTedNKziGENhDAdS&#10;Cowpo4zDNy05RVKSpthci9ijS2F/ODIO0jiUc0HNgckQZnvOp2ueUo8GcJSa7cqFjx8vub7+yNnZ&#10;GecXz1hvTqi1MgwDMUQWK8NyuURXCCFglQSocwwMhz3eadrWMg0D93dXlFz43/7X/4WQMt//+BMf&#10;Lj9yenrKbrd7NKzGFNkd9/yLf/l/8puv3vKbX/+K/+s//Y7vv/+ek5NnLJYLEpm+9xhj+Pjhik09&#10;AdT8OddcnD8nhIlxONA2K5QqbO+3XF1dcXJyQusa/vjHP5Jz4ezsnOVyOa/5sFqtfrZPejG65JzQ&#10;qjJNmvv7O5nfvGWaRhb9Cu88Yx6pVYzeYcpMMaGLYrM6mRvRFcYKPOP6es84HOdQ/c/Gz4KE0Yxz&#10;VARmon8B5KmlyjM4NzVLQ/TPBs1P90Z1NvM+WGoe3m+jHsA/Cox9XHeoiM3NKpw2NM7MdlZH14qh&#10;yVoxlreNNI1Zb7HW0LYN3kkoR/ofLVo7nJMQWtt5NidrFot+hl1U7ndbtrsd4zSy3x+oxbDenJBy&#10;ZrfbMepK11ixOfuOrhNbpezxwBjIGowReEYYA6UmQhjxrmWzWvDi5TPQlnEMKGWAQowT3mkOGtIw&#10;cjtM3G7vqSXhtOH+/pZF37HpO1y3EHCL0gzjwDgOjOPE0EgoV4LShm7R0zYN1WimGNnutoRxYtCG&#10;w24H8Gjeanwjc/Ac+IUZYCAzD84qUg7s7m9IudA1notffQGItSmnSKmRNAb0vPdTNaOqYrHoJAji&#10;GpSxc9AyYzSEUcm+sFTiMILVYmH6xEpbciaXQrdwaGs4jgPH40hOmaZpURoWbTObKCu73RGrwMzW&#10;1loKLRatZ/MxGSusDpQC7xoUihgyzmvQEopPKWCtE+CDAXIhZbE1OifQh1ozq8WCEgvj8YA1hpQD&#10;+yFQqFjf4VtNjoahBI7jiNaGMd3jXUvbdlC1mIy1kxC5nc3FFY7HI1dXV9RaadtW5jatccZKI65S&#10;dF3L+mSDVYZUC77xNFbCb7lWwKBiBgPf/OZXXF5dYYwEWobhwNXNFXGaaKylaT1KK44B3l9dY1Sl&#10;c5bGahZdT9t4Gm9pL07l+cmJGOR1Mq5huVyzWi3Z7Q+sigQeQggUr5mmJIHb7HFGQitTTNxvd2hr&#10;OX/+gsVyzfYwkMMk4Yr5ZzVajIqlVnzTEMNIeGg2N4a26Vj0C9q+E8hOzlycrFDazI2oEZ0UpEpn&#10;PcuLBYfjAecccQykMBKmkfG4ZzjuSetT1ByGtE7sbDkjwKC+JRUn1tbhCCRSDGIvVhprxdqtlZoD&#10;Pg5lLJApMZBDQGuDs4audShnuN1KELb1npcXz2itwyiNRVFzpkYxrDqjySkTQyCkyDCO5FrEcBkz&#10;+2GkbVvapkXrSgyROhasb6HUef9aBVqTK5VAQZNLxhstex6raayiVkW7XvLsdD2HmgrHYeD+7p5a&#10;MmY+qxitxGrunAT8q8MoRdCKIU+kLE37IclZ084WUjWHj6wzdN2G9UIM6mOciKUIGKAIcCvHIHNN&#10;jqhcaZzYgS/Oz/jLf/QX3F7fc3l5xe54YLvdcnVzy/39jhQmfNNxdvGM84sLNptzuq6hax1TGBmG&#10;A1MYBcATC0bd03WOvu9wVgyWAlfxOOd5/myJ1rIfCePAFCactShtH428znkWiwXGWmJOKK1Y+BWn&#10;F884f/6SV6/3jPsD++2W/X7HNI1cXl0zhsByueSkW6Mf1kCtqLmgraU1lu4hcDzP0gAxF47DKO9p&#10;Ad/2bM4vZuBBYBonttv9I+SpeI/VAk8phXkvWOYzqCHNQLmHkL9SihZFLoFjiGQ0L14+5zgd/4vq&#10;K5/CAuYNgOyD5/Nj+SRQreARdvW4VzAGpeSc9fBrD3bZB6OwVvL5S/lhNatkDApDTZoc4aSeEFEA&#10;ACAASURBVDAFfvjue948P58DxBVtFB8/fqBbLdicn7NYrtjuLylVCQglF9nvlMrhsKe2ErDMKROm&#10;RC4VpaRO0HUtKUWmaRIgU+Mfz5yuccQw8vH2mmo0jWsEfaiU2A9TIhwO7O/vWVw8R1VFzVBVRdJ5&#10;RYLDWsI4gmsxaATeZGbon1Lzz1/Lz3bD+os60wyckvfmk/2aMn8SXn/YF/4yzP5pXezT3/v/ZIf/&#10;9Gs+/X8CgJR97mK5YnV6xt3lB1qncGbeDM4/T4yJSgCtUUXC3qt5r/7m9SsWvcx3pZPzSpomdrsd&#10;tcga5r2XudkY+r6X76dKXc5oqRMApAqxZmLOAhQ87BmDgMnQcp6/3x2oBVzbcLI5eTQ7O2NQpeCs&#10;oW2WtG0rYdg56LJZLXl2ccZhdxAb4TQRG4eqFV2r1LpKnmsTGas1bd+ijebm9oY4jrTOU5QRq7Q1&#10;oCX4LEbsQussaoZGaANt41mtlqSS6buOaRrIOfFxPoesurUYVhcrai38x39/y3A8cnF+IeuYso+G&#10;Z/QMBlOyhXHe0zQNH29u6PsFbddQaz9DPuW8a4wYIxtrcdZSldjSrTV477DO8f0PP/Ds2Zmcx2eT&#10;Zgzq8SyjlUUpTZ7rnSDrtG9a2B/nwPqOpu2w3qG1oVD46fKSs9NTFl0r81zK5CKWVKMV3QwCDEEC&#10;Vb7tWK+XTNNAyQKNdI3He8cUIvvDgdvbe0JI3N/vuLy64eT0gjEkPl7f8vbVS9COUhJFyfOr1Z9C&#10;CpuuI07jXOPzEuqeg57rzZrruy2kinOWvu3Iqc5haHC+JSQxqj68505rnDUSKleKKUaxpBoBjBlb&#10;yVPC+gatpAYZw8TN7Q2lKJZa45sGN78XD3AXay1GK1JMdF3Di5fPiSmSchbKkFYYY6kFQo4z0Mmg&#10;lKFUxXZ/YLq+Y4qRr7/+tZjEVSXFLHuUIqCGB3iMMWa218sqoLUASoU5ohiHcYbLFg77A5vNCubz&#10;p5sBIFoL9HQcxDY6TRPjOHK2XFCKmErjHFJXymC9pzWGYRrnM3Z8hGNtlitev3rJzc0N1CoQxJtb&#10;VqsVRmuikmd8uVrLuX8GwipjpJY8RZKZQWQoSspyjjaas5M11XgB7T1AXWqdAa56rq3J3ifM0IWH&#10;9f/D5UcuNXIWNpYSE342kpacxciuNcrYx3Ww1ErVGuM9i/WKagXc4RpPWySwPx4n9vsjFIHOiGUd&#10;rNWsjOHk/Bn7ceTm9o4P3//I9dVHpjBRU0JrMFqzXC54fRx588VXdF2Pc4kS4yMQomawXiyu1jZY&#10;J2fV43HkOI6AZhgjzlmeP3vO6WbFr3/1DXe3N9xdX1HTiK6FOBxJOVJiJMYk80MudBiqERCo6xtA&#10;c2gmvEtMk2GyjnGaCHGuE1nD889fs1qvaBoJJJIzJSWerTr+/q++5vWzC1ZNS62F++2OgiLnwsnZ&#10;GZ999powBXJKGDSpRHa7e1brJf/zX/4jTs+e8e6Hn/gf/943/NXHD/yrf/Vv+Aff/AqARdcxhonD&#10;QepOsseAWiphHLm6uaHpFrz87A3rzQkhJbqmYdF3qJrR1VJLZru957Df880/+HOen53z7t17Xj47&#10;JcdInAZaZzl//hxVEoftPV+8fcP56RkFzd+8e8///i/+PTvt2bw551gKVc1gifme6WGfoIQI+smd&#10;kX6s+TP/WqXOYORPQDoz5FnN9yyPZOjKIxRZcvNKFpa5plyUplLwWrH0Lf/dZ69ZGE2vFDpGMTSX&#10;hIqGpnV4awTk6xydN9haqCFwfXnJ1YefiGHieDgQxgGt4d/WSkwTIeR5+S6EcSClCMaiSsaUjPcN&#10;VMWb12/BOrLWVK0JKUHO9MsFrZH92/3tLc4opv2Wa6NJU+Bw2JNn0/FxnPjt73/H28/fopzix4+X&#10;1JRZnW5w3rPd7djtt9xfXdM5RcyJaYzAgcvLv+Zv/tPfcnO7I1dDVrIubs4uWCxXUmvWCt94SoUx&#10;ROL1PX/929/xj//xP0NVx1/+D/8A1XWEmnFK0Tg7fzYjZj4rppopqmJRGCXnQ6zCNo6YIo11YjGe&#10;oc0nqyVpGkBB03qazuMbzfn5KbkAvsEaSwkBrxUxB6b9llwFzrI/DJQkUK7jYeDddz9yd3dHt+h5&#10;88XnvH79mmXfc3t3xz//N/+W7757R6hQlOHrr37F+ekJKmaKgr5fknPhh4/X/PbbP3AsleoFkCpw&#10;Q4N1HpQEjDUKa9Rci9GkmBgOA0ZrulYC50ppeUZzgSR7Mqc0fdfJfc1cc1HK0Hc96/Wa8/MzTjYr&#10;WifQQWs0FlguOk7XawGYHg9M08QwSPjdOUe/WnKy2TDGwJiS2KZLxVlLt1ji5zP9OB6x2rJZrgSW&#10;ZAwxJmKMHO6uyDmzXC64eP4MZR1QGHZbDjmj57B6znKntdsdGKeJYZgYjse5vgBt15OLgGYMhXG/&#10;xfqOrusJQQA+tQG/7FBAjIFcKiUXhkFgzRQBmMcQqDnNsCkzG+kFxK1FJU+IUe4Ca8GM7nG/tmg7&#10;tFa4+c523feMKTFMgVAKYYocDvJahiEQ40RKiVev37JaLTEzeOn25pbjcARr8U0/wziqPOO1CHhQ&#10;KXQVwHspMM4gM63k2SklUVKmpIIuGm0tRc1G9zCxzwllLNY1GOtnrr0E8h/ALxfn5/TLJSklDocj&#10;f/zj95AKU5B6KSrhnGK56NDzs+cbx/nFBYuY+OH9T4zDEaNAW8ObVy+5ub1jt9uSUXT9QsBWM6z+&#10;Aeil03yGKQPXVzeEmDg5O2NzesqH21syULXMURdO7useauYFgSbVKlDIxWKBMYacCspKLTOGiZSz&#10;1NDnOX65XNK17XzegjBNpDRRynxeAVRVpFyoWpFKRVlH1wjUcdl4ll3Dt3/8A3d390xjZOUb+sWC&#10;PN/dVqSOgNJobWjbFmcdh8NB7uRRHA4Hhmkkp8DJasX5+Rn7/ZHjDAsdpyOpRmox5FQ5vzinkkBF&#10;jJHabNt6ln3H6WYj338txCSheakFjDjXCAgvC6hS6wcQf6JWhSqyF3POsTRmhk5U9ocjIcU/6Rd5&#10;Gk/jaTyNp/E0nsbTeBpP42k8jafxNP5bHE8B+KfxNJ7G03gaT+NpPI2n8TSextP4rxx1tnMroHxi&#10;Cq/yP+Xfv2js/WVoXYwIcyCMOjch19m4DbNyjYfA+y//rJ8tZj83B/9pyH1uYBa3xmMjfH34Zyko&#10;IJUM1aBV4fz8Oe2fN/z+t3/Dxx9/wLeKFMSA1DSt2IGkZWkOoJbZpiMNiW5uhlRzmCzPQXLFQzOn&#10;/EzaSAOztbMBfpoIRZroNdLU641nSonsKsu+Rw+jWK9SouTZ5t46jDVARWUjYf65QbDOQYNSFYfj&#10;yOE4cTgIRf9kc0rOcrk/TWISbVtpTlFaGu/yHKgys0XZGIM20twuP4OhpJEUE7d394QxSWOzUuj5&#10;rZ+GEeekqVArRdM4asoYbbDGEfVD8yF0TYdvW7oOpnEk50yYAs2iQ+uHxvLMw1MlxmqxzhutWXQd&#10;qRRiTrM5q1Bx2JOWxaLDGUWI0kiQMujZyP3m9Rtub28YDnuub25YLpd888032CRBFmssMSW0keZW&#10;aWqQwCZKYWfzYCkFY8T6Zq2TBqYHU6KXZvGcKynF2QjHbOqrs0XRUDOcbNZ88fYNMWVyjFx++EDX&#10;dzx//ozVciFG2GFAKQEkOG8pk9D8t/d7nj07o/EO49xswUukTwLq292e+7t7nr94Sb9a8vnbN/R3&#10;C477gwTY55BzCWJoaL0nJwktOO+oc/PdOAw0vkU8yppxCux2e0wTkJ6+jNIN4zDgVgu0Ulgjlipr&#10;Db5UjHUsF8s5/CfmjpSk+SnlIvbyKlCJ9XL5aNzOKeJaR1ZqhgxkCSkaCRFpJRYxoyUI5ZwFLQYB&#10;MevIZ9A7T5ztU/1ybhBRmmkM3N/9iDWOzWrNyWpFPpGvTDGiEGPEw+c9RrG5WWPxznM4jtzcbnHa&#10;cXG6oeuaubGWR0OX8xKiiSnSta1AAHLCWGmen2LkOA7SBHg80DeWs/VSLNIVchSbYck/N8ZoY6X5&#10;Wyvy3DBVqsx9GYV2DYvFgloVfpJGsTzPma23sym70rYNbduJiahm7n/cc7zf8me/+TXKNowxYlKk&#10;71tKifN8p8k1M04T+9sbru637EIC32K14bA/Pj7zy8WSzz57Qb/oJEzICSerBV3T4K0hhyBhXish&#10;3ZwSMSRymBgHMZdQpfG171qWvSWGKPPoNBGCzHWpFkzj8YsFCk3JRSzfKeKbltVCMY0DVStOzs5B&#10;Ge5ub0BprDPkDCkmMcOVTEwDRTkJ9lqL8461O6VfbTgsttxeXxNjwFqDUTAOB5b9iqvLj1zeXKOO&#10;R6aUCOMRZSxaSfgxV4iHA9udQBC8NQLi6CRY2jQNwxTQg5gPxxCgCpQkpYgCvPsZuGJ0opTM1cdL&#10;rq+uePbsBRfPnmF9Q4qB2+trUgws1it8K7bhtmnEbD4cOQ5iN18ulxitOQ5HLq8uObt4xudfvWV/&#10;3PLqxXOuPjqstZycnnF5c4m1MB7u2e8PvHv3A4fDQN8viTFinSaECWd7ckqEEBiHCWMsKcrap3Rh&#10;CgOlJhaLHqpiGgNaWaYxsNvvWW82pJh5+eIlxjhqUdzf3zHGQZr+vGO324kJmco0RbrO07QOkEaq&#10;/X7Hzc212O1Tkia9Is9GDAldJYCRYiQkeT/HcWQcJ5xzGKMl6OEkISzBz/lnQOYYeUYrqooVUPYx&#10;s+lL9PMoHvqX5/2JQgKYZW4ynJtpay04Y+f/TlhnBHYAlBkm4pSmc47GGmmsXy3o2warYLHsaRqP&#10;82IFck6e3a5r6buetmnntV+hi4RAUHoOx1s26zVN60k5MqXIqvO07pSYI+nsDKojlcowjqQ0EVMk&#10;TyOu9YwhsT8cWS57VouOxnvq3NRWspiUtNEoLMf7keE4crfbsVitWG1OqRWG8fAIEiq10PqGYiQc&#10;37ctfd+yXCxlz5Um7u5u+PDj9+QkL6nTEnrLOVNiMwfaLcZW9vsDvu/wXSuNj1Pg3XfvZgiP7Duc&#10;tXjv6Puely9fslgtcdYSYiDXIm+cqnM/uoTJndX43tG2hhQDyimKNo9/bsmVKRe6XktAhsrJeiVN&#10;f9rQeycB3jBSjZH9dEmUaWIaBZZUZdMr+0aj0UYgK1qLOfr09JSuXzCOIyGOKKM4PT2hbRqmcWC3&#10;uyeEIJZRY0hK45TFtRptzRzWzXjnJW8y771LrQIByoVhGHFO9jwSIRPjrsBWerSCaRjIScJKjXcz&#10;AEmsQ2OcJACUMzEmDtsj272EJupsMV12S9brpYQMNHijxA6di+xRjeH8/PyTfbWh1kSKRV7rlNBO&#10;9mNjjAzTyDhN8+dVzJxaW/aHA9f317jWcXF6Ss3y6+tlx7rvGPZ7wjRircFaS8yFu92WnCJ942ms&#10;YXs40ntH3za0bcPJyQmbdsM0z9mieq0ScGtb7ncHjsNEt1jI6z3vEe72e842a1an5/QlY/sF93d3&#10;2MZjXIP1DU5BDBIeHfMgn3HnUEYMj67t0UDJabYpOagwjRMlF7SuOA1GV3JFAjIzFAxtyVkRc2RK&#10;8kFq+h5tDY3zLPoOYyRgHVOUvaxiDtZWnNVYJUAz78UarrSEFKfpyPX1DRTFq89e0szPlzyH0HUd&#10;pVQxloEAnPLA0hv0Wizsv/2b33J2csKrly853WxoncUqOZcV9AxVUThnGSdFGCdyNSgt5y7f9mKI&#10;c2LAOhwPHI4SLHhokE81oLUFNCUl1Ax+slreQ1LEO4f3Da4Vk30phc2i42TRE2MQmFiVcJxvWrH5&#10;Is3PtRQarWn6NcMwyWdtDuUaI2uQm5uFpxiIkxjbQ4i4tsF6z7priTlRUmC/u5vPn4CGw3Cgo0dZ&#10;TescL55dcHqyYb8/cHN3T+MbnNZ8vLrhcDhyv/+W79+/Z7Va8ez8jNevXtI0jn65QY+OfdphnAQR&#10;7vdbpnEg5UjjHH234IvPP2ex6vDzXuIBSOO9nHNzyeQk5+c07+2NdaARQJQxxHxgHCNN29F6MfGt&#10;x40E0mZQjjaaWAteKbx1aKXIZTbWeyeGs5zItcyAJrErKu/J+z3Dbs+y7fBN93iGzFlgZ85aVJa/&#10;i5oxzKZcyuPZM82N5ArJhNdSOc5Bf+u8BBGNwjc9f/EP/+F/UX3lsUbyC2v43/37/vNfl6/7OXRt&#10;rP2TgLUxBtX4T75KzWdpyEqDNSQN45T47t0PvH52xsXFBR++/4EpZWKF67s7Xn7+JU3Tz6AxsbrP&#10;aBJUhRQLQ564OD1jt99zf3+NtgY9W/9yToQpUGLCWU+/WmK7FucbwjDy4fKOu90W6+cQjpL6hjcG&#10;pyGHiWG3Y3X2DCpiP9dKzqnwuCfWWvZPUp+SgL6a56uUZnDjHCz5u17jX0IdH+GAcz3o4ff8Mtz+&#10;//b+/X+BIn/59Y81Ly37M20dX3z9Gy5/uhRwBhpdZJ4S430l1yymUilX0DQCSByHIyerJbkm2qbB&#10;G8v1OBCniW1KnGw2c9CFR+iC1BMKlYLN8rkoFKo2GGehJKYQBd4XM6lALArre0KG3TDxuW9pvadx&#10;EkStuVDmuaLMe631akkGrHHkWvnNl19ydXVNSYlF27Be9KiamDYrjLFs1isaZ8QCXaGmRGMsTluG&#10;w57GNbJXr2ISVdai5tcyxcAxxtk8yAyLslK3qplxPOP65gowjNPI3fae5Xol67uzXJyecnJywvE4&#10;UM+gVtmLdV03AxfUQ1ZXQIJKc35+RswZY8VSutsZMVkrhbNuNqGLAd46S1WKQhKrdQj0ywX7w5H1&#10;Zsl6uSIXqYFpY0ipyD7QeJSWGtJxGDHWUOY6SbdYcHN3B2jC8YBzHte0GCpjiFzf3uLsMzbWUckc&#10;Dwe2W6kP1VpZ9QtYLMgpY5zDGUcYR/aHHbv9gWd9i/MO33iGYSSGSIoCHhnHiZubG+I0kVKmKsUU&#10;k+xDjBjjc5aaj9Vmhom2so8phabr+Xh1g3KOZtnTdZ52tAJXrMyAhspXX31F27ZMIfLT5SUhBFrv&#10;GQ8HUJXGdDP4KTPGyBQmsjVUNTGGyHEKTDHy/PkzXr98xdXVFdZa3r37kQ8fP7Lb3vPVV1/y9u0b&#10;nG/mcPoDHEPOeC9fviSlRMr5EbxqVEI3Ho2WWoGzlFpAa4xrKaEwjCN/fPeeP1uuaYwAQlNOAtTR&#10;8/msQk5SE0WBnUFybWdw8153Pj1SchTAUu7n0LzsjcxchxzDRC5SJ2uMmiEWR2rNNG3DcRgotQqw&#10;YbEkU7m6uuLu/o5pCjjrGYeR43Bks+rZLFqMsWIwj5HDdgdGft5hPFLrcv6+ZLdrbSMG8lg4pog3&#10;GqrMy9NxoEkFZRxtbxmPB5pW7Km1KrQ25FKZgoQZ4wyla1o50+4PB25u7tjudnRNw+uXLzk/2VBS&#10;YYgHgds5i9aWWKuE53NCW0dFY53Ho2mqIeTCdIwcjnsBBxrPyeZ0htoqgeTMwJCSM431tKs11zf3&#10;3N/eYo1DNVCsm+cbTcqKb//wPSFrvvjyC4xW3N1cYxV4byk50y+WAjstAndJM0zNW7EPO6voGos3&#10;S7Res9kEXr56wXG35fbqA7eXl9wdDwJgS5E0DUxjoBZofDfbfSe86kBrFh6Wfj3PWbKmO2c42ayk&#10;FuCbGTogsCly4vb6Gpszn5+fsGw9h8OeaRJwZqawOt3wl3/5P5FS4qf376lZ7OW5RE5P1rx58xql&#10;DN/98Vtubu+42Gz4i//+z/jX//Jf01vDX/z5n9F7w/37O6YUsNrI2WcYGIcjWjtOTy/47O1rNudn&#10;1Bk0vOgXhPGA1YrV+SljGLm5uuL1Z5/xfHNGOoyk4wHCQAkT3lROXz7DOc/x7pY3Ly44OTkhVviP&#10;v/uOf/Lv/po7ZTCrNck5aopy5lYaNZ+9QwhSE0ZCoAqBD/1yrS9z+F0uVB52lPN/l0IqcgejlEHX&#10;GX1YhVZkrBNQTBHwaKoZcqah8nyz4uuXzzk10GtY9S3UTE4B2zko4IzDNnInUWuijgf245FxHOc6&#10;4DgHUGf7c5q/fy3n7hik3rVoepqNJ6MESjNTJwoGjMc5i7GOYwyEnKBUvDaoItA55or8lBKHvYAB&#10;4/y5vr2945/81V+RSuafKYVxD3ddaYaxOkpFwHJG0XjDovECmymVKURiLmAci9UC71tSLqRcoFSm&#10;YeDu+oq//e1/Ik6j3OXVijICy1CmJU8D4XjAt57qFbGoGQCkBCykQNeENQaDRpGx1qCsmfc1ipQy&#10;JSYa63jx7FygAVqzOT1juVpRdcVaCaPvDgNhjOTpju5McwhH3r/7A4bKi8/ectwfGecA/O39nt/9&#10;4Q/c3+2w3vH27ed89uolXdfx08cr/uk//5d89/13lAqbs+f8+uuvZkBLZGFbIpWr+x1//PFHDuNE&#10;VBbVyb2R0ho9A15KrjhncEY/AhGVkjs923jazkEtWC11Sd82WOdRzuL8fMZQlfV6zWq1ERDMfGZs&#10;mw7vHIuulfvBLKA8ssAfS8ns9ltilDXs4d641MIwTuz3BxQwTCMVTdN1vHj5gq7tCDHPVmloZ5io&#10;ouCdASXn8uEQSGHi7vaO+5sbUoisNmuph8xztHMW1/RobVitNjS+Y5wmPlx+xFvHxfkZTdfT9UvK&#10;DGMexyNhnNjuR65vbnGNZdFLvTXFJDDxWqgqMY0jISnilNje33PY78gxPprZK3UGksNquXoMUysF&#10;ylj2+z0//P5bagWrDa9ffcaia4FM03i5YzEG7y2NMdSm5XS1lHpnjMQUAFivTwVGM0OINosFjVLE&#10;FKFmFFJ3S9NEHgcJ4ytF3/UUNLVUUk5Mw0RKkRAmjoOAFsmFRbtgc3KKyvL+pRmapbSh7QQcpLWi&#10;zNAQqaVHMIbz81OWqw0pZ15+9obj7sh+u+V+HDC6omOWM2IR+GYzg9icdayXS47HA+MgMMdl1+GM&#10;pSgjZ9kitfmUYAojSims0YQpSJ2mVqrRdP2KdrlgCBOrzYov3ZeEKXB9JQCFaUoY76louZtAqFel&#10;CthSIdA176RGDJUUJ25vPhJj5jiM3NzcsF6t+Prrr3n+/LnU1VJ8+AihldxrCki7CKyajKmZmgvH&#10;/Z7DYc9mtWGzOUUhc5FSAqGoWoL5aZpmQFahKjg9PZ3vBuuffNbGaeLd/S3b7QEwNL4BCiEJnDmk&#10;iNWWaTpyHMEaQBmsNuSaOO725JgEgts0AsOZ7361sej57rykOEP4DapWchFIHUruFQV+cCCEIAC8&#10;tsG3/mcI8NN4Gk/jaTyNp/E0nsbTeBpP42k8jafx3+h4CsA/jafxNJ7G03gaT+NpPI2n8TSexn/t&#10;KOUx5K74xFz1qYUdHk1jD42+nxrFf7aXqdlSNsc050CP+TRAP4eV/zMrF/zJn/vpZah60HqhZmuW&#10;XLoblDQNziadOhutigKlLf3qhK+++Xtoa7n88R3aKJq2x/kGpSJ1Dp9/0vY8h0mk0cfMZp1a0xwk&#10;+9ngZbQSY6N1D18qVPSSCLGgVMVpTTHSjOu0Js+BO63EchdLZhgGlFaMYaQZxdg+xkQzN/9LIMVi&#10;lZ2DB5UpBpTRpJwYjkcUVWwK40RKFWsc1nlSLoSUJMQnrdTShKU1Uwg436CVZhjGx/D8/f0ecCi9&#10;Z0VH08xNc3MzcYxRQqRTRDtLRswBoLDOYmaLZdUKZgvc8XhkDBO+cTgjoRpFfWwoUlrCNdJqD84Y&#10;vFNMqTLG/GhCUhpQhvWqo+bENB6pxc1NitJoseh7VC2M48THmxvsH77l5YsXNG0rocW5ERslDafS&#10;dGrkfaw/P3eL5YLLy4/UUtFUqqp4b+n7llrE2PHw7AnJXp7NlOpjg763mhfPzsm50njP9d0d3//4&#10;np9+ukS/fEFjlDTFKshes1w2YktISox+2uLmhrAHm0wcB0rMGOPp+4WEXbZblqsljbd0Xcfd/ZbD&#10;QULKNUVqSVCz2IqqBKULGV2l5T/GAnWcLeSKUApjDJRp4OzsXKz1s/mkloIzSowRSOjTe0fTdJye&#10;rqlk7u/vBXoQE1q3aOYgkHU0ymCqWNRDCGLzChLI08ZiSqXxWmyMc6C7MRZtPdnODWmqQpFgalUa&#10;4yxWG5ZLxxeff8Ht3S1FKYw2xJIpRWwy93dbWtvCbAAtSuG9kzDg3HRcc8ZZg9OGu5s7QqqMUySn&#10;irVemhW9YQxRGscoj0bkkpOAK4yRwLeRz8s0jUwxUcLE+/c/0reeZ+dn6LbBNQ1dhXAcUDPkw1tH&#10;0ZopjlSSBNOiJarZ3oXBu2YOhYrlseRIVWluZtX4RhrQqRIg0bpycrLEfP0rvvv9t/z04Se69g1Z&#10;VxprZyu7hIPk71CkELi/v2c4jtS5ATpjKVWx6HtWqweQQaVrG7q+o28adEnkECRkZjW62kdDpTSA&#10;RWoO5JDR2s0N1gbfiGlPKzGeGK0x1qCngRoju7tb9HGP90tSKhL49g60x1tPXXbMUxF6NtI0ztM0&#10;rTTpu/zYiNqolqQsKUykEsXYGirb7Z4cIyenpzLvaE2NgdQ2LJxn3Yvl5vLqit0cgs+lUrShVDEy&#10;ow3LruP87JS2lflToymlMuXEGCNhihyHgWEcSLmQcyFMD5AST5rtsRkwVswe4xj48f173n/4iZPT&#10;M05OTvDes9tmjuHIoutZL5b0bUNOYriZwoTzYmt13nPatlSl+OnjB6Yoho/NeskXr9/yu9//nh++&#10;/5ZI5e///W9Q5SWrtmW/29E0Pf1izf12J2HeKXB1eQ1I82SIEzolckl8/PiBEI6knDg5PRFzXhSI&#10;QwiBs7NTTs9O6dqOy58+cne75fzsjJILd7d3tN5hnWa/n9hudwKVqJWUA6enJ6zXJ1xeXnJ7e8M0&#10;jUDlcPi5KXmaJmn8miKqihXvYV5/CPI1jZ8NsGLWedyTIKaukvOjEfwBQqOUNCU+gENkzyGWbGct&#10;BjH91lJBa7y1oCUMYJ00OVYFumaskYZS4xTGgNEOpRw5ZVprWXgJwHddQ7to6ZyEIpAr5QAAIABJ&#10;REFUctu5+cw4K03TFDabJevVGufsIyykaRqxrM5GcWuNAF5qIcWJEAdqlkC5MgpVjKxrVAnu+ILS&#10;hThFhpA4hIBxhtZahmng/l7CBg+vg7WGRdexWCxYLnoMmuNxzxgiu9t7bq7upOE/R0rRc+BZmuFk&#10;/WiwRjMcBoYh0i17XlycknzDDsVhdyBOE9ZY6mMYZE7FGwXGUlDEXCghEmOgWy549fY1Hy+vOO4P&#10;HO+31FxQ2vD8hcXaBmMcaIV2HnIhpzTDCsREiAY92ztzisQ4CnCnVMhz8Col2SfSoSq0TY8x8nkX&#10;GEOiGFknnXfEmMjTQAkBUqDOjaqGimtacim0XU/TtuRaZJ1OGe8MtRgKFmMNTddhFFinWW/W8z4w&#10;sN8fSNNE3xuxQGlDDIFpHGeLrsF7D9bOodYG6yQE96lZOM9ALJSBqmazjwBZlNG0q8UcCq60zmFz&#10;T85iBc8o1usVy9WGkDM3d/d8/+N7dP3Il198wfpkwxgmoEiTZBZTtwRpzWwG2hGmiZoT3sgew7mG&#10;zjtURYJOUQAct/d3Epo1lrbpGMaB/f094TpgjeVXX/2Ks5NTnHekMjdgjgOqVFQthCrwneF4oJY8&#10;r323jNNAqhvGVIhVsV7Dcrmm73vQhZrncHcdgZHDMBCmiPMe6z37w44ffvieX3/9NavFEuMtre9I&#10;2mO1pxqLNobOL2EhDatTEHNTnS2jzQytoophTEzPmeM0CpzDaNAaa2TdLNpQpkGazwHTKnTV1Cyh&#10;OaVgvVzzcr3GO0/JCWs1qCJ7TQrjcUTNDa1yhpOwsgQdrMz504ShksPEx48f2d5d88WXX9K1DQBB&#10;KbwXmIvSmjhN0oScAyYGTEr0znEdI7//3e+4ubnj9evPONusWHQtxgiAxFhLq8Wc5nyLutXc7w6E&#10;JKbwMUSKgrLfU6iEMGGqwiktoRWl0cZhlQAsdtvDPO97uq6b550Dd3d3LJZL+r7HzmHqUspsOXdz&#10;ALfO9tqH5xRCikxjmENMlawN6eFcXSuEiPMN3jhqrvM5M9E4izNaQBMpyt6RSqaQ40RJegaOSVgh&#10;HXdopfDOAwqnFZvFgs473r54wfD5a969/8CHqxtud3uGGDlOR37/3ZbDcOCLN5+zXC8wrqXqA+N4&#10;pKhK0y1YLNcYK3CAnCMfb66gRLyznJ+fzwCVhmKNfO6KoGBiTGy3e2qdQ9dWy9zVtSitmEJG64Qi&#10;SyCiZAnzJpn7j+NAyoGz1YLzzZrGeWLOhJTpeoV1jmq0LJxKghxFa5quYWE02Id5C0rVGC8G2uoM&#10;yhhqjXNdQaBfcsoU+FWtdW7cVhgNxswBZYXs6ahi7U2RmhIu+//fyi5KqcdA96d1kIcM1acB95+D&#10;23o210vA+8Ec+WBaK06CIEqJET6aiFYGEmgaalXstkfe/3jJ129f0bYL7m/vmWJmigWlPd7Lmmhn&#10;+I6isOhbpv2NQG6Qc5mzUg8oj+WiwjSN7PZ7Uql0TUu3XIFRtG3D9ccrbm6uZT0rhZQyKSZqgRgm&#10;AYvlQBgOlDThmlZCgmhQWmCKM5Cx1gpFwiR6tqZ+amtXc3JLXiv5vKE+AS6W+mh2/fT1fQAZ/RLS&#10;qP8OM92nofZfwhv/rvEz5HEGRM5/Rak/W2VXJ+dszp4x3F7R+34O98uZJeWMroXOWbTRpByxVtN3&#10;craJMWJgNm4qnp1fYLUhhIlF39N4TwqRWh5AkTzuf2utAgAqWSyv/LwPcNahVJq/d81iuZL3Xiu8&#10;c6haJBThPNUWYhLwysPep5aMMxLUd4A7WXO6WgmsJCdqCsQw8PzZBWYOXTHvWR/qZACLtmMXEylM&#10;OCuAjaKq1DZyRZUqdut5zSul0rYtxgmo7/z0RILuTSuhcN/QNg05RRprMQraxvH2zRuurq6Zpji/&#10;7xIgU8ZAFRimUurRgmgMLPqGggSatDIMx6PABCoCduoWxFyoZFxjcY0nhyS1Ca3QznEcAq2LaAe2&#10;8RLaPB5RqqA7CdIfDkdu7+/YHY84IyCoECMhZby38j6GgHWOtvHoKXDYSZD94vxMwuha7K0hRPq+&#10;p+vauV4rB+eQEiGMpBxl6cqJpmlZastwHClL2B0GLi7Oef78nHHcE8aRUqMEjnQjYX/rqFrM3w9A&#10;VTV/Bn3jsc6RiuJ2e+D95SV+0fLi5Wcslz3DYaSmzD4lckocdntevXrFZrNhtVlzefkRo2C73eK8&#10;pXeOxkuAZtE2TFRCzuwORz5cXzOlyOF44PTsFFCcbDa8efuWcYpcfrxiOA784fffstvtWK9XnJ2e&#10;4p19DA81jYTAj0eZew+HA+8/fKBpGr764i2d91DKI/igaTpQjsMQ2O2PpGpIubCwjTwTwyTrj5X5&#10;XIL2AmMR0Km8TjGV2cCpMfNrGlSQ9ylEnJdanrWaftFTcibXgokFZw1TFIjhcZzoOk/KGWuU7Pet&#10;426/5er6mqurKyqVRd+zXKzIMTEdB7p1h3GW5WLJerWhpMw0BoYYqLXgrZ7nDTmfC8jDSkiYDCmT&#10;kPN3ipmPV9d89vozQoy4nElTQCmNnZ/bKYQZKpkJMT6CW1fr9c9zaEnc391xlzO996z7jmOM6Fqx&#10;TmqBrmnBGGaWrYSxZvtxUQadCk7JHDelyhQrw25HqIbzsxNWfUfbWPa7LdMwyjobEijD+dk5eRwY&#10;jgMhhTnopedzmsZ3Hc4KLKJxBlUzd3e3NN7inJfat1LEDFOQPZD1nsY1aAUay/LiDNe2uMaR5qD7&#10;cXfP9tkJN2enXG/WvHv3R8bDTgAohwFrrexfaqFzns45+r5lvZRgatt0Av91nsbJWaE+QFBKnteO&#10;xIePP1H3O07Pn7FwljiNZCpN1xGnRNst+PM//4esVmt++uk9MQbCNBKGge9+/zt827Loev7Nv/13&#10;fHj3R7QxbMPIul+yWixou56TzYb3P3zLdndHLJWkrJyJC7SN5+T0jFdvPqddLnDeMY4TjfPs7u9o&#10;TOVX3/yG5WrFv/sP/wFU5uXzF+QY+O3f/oGbjx8YU+B42PPV289xWjHud7Re4H/748Rff/s9f/2H&#10;7wm+pzpLUAJeMEbCfrXyn4XxHvcA5ee9Ws7551+fp9Cf4TblETKijIQo57ToHH4HZxu0NkzTSJgm&#10;gXBReLFZc7HZcL7qeXa64nzRsXYWj4Bfc0nkbMVynIoAQfUMSS3yrcScpBZrDE3Tzt9vEtt2g9TU&#10;lKJkOc8oJTUc37h5Ly/wZq0tISZKlbC4UrByraxbMxiJWrEzCLKUeV/XZ4yR84t38hzHaSKV9AgE&#10;qylBDgKbKJmc5Vw06UwYC7uH2pWxWOeIc10aEtGXed8nEN1pPEoNW2l8286AJLmTq0oTa8Y6Q9c4&#10;WSt1QRtFzlBLIqaf32dr7Wy8nm3htVKiwIJ0LvTO8ebVZwzHA/vtlhevX7NYnVBRxDBwcnKCNQ0l&#10;iU39xfkZJQ18/+3fokrkV7/5DeC5HW6YxsAfvn3Hx49XjCHgW8+Lz17xzTe/YbFY8ONPH/irf/p/&#10;8MOPP4D1fPn1b/j1l1+SwsQ4DrS+4afrO/7D73/P5f09z169fLzXc36GrgKtbwSiUusM5p7vBRRS&#10;/6xV7g68pZaKtw7fyn1H03X4rsN7TymZw+GAc5YYJ5TWcsdYIcfMqBRpFGBgKYkYxhkkojFUvBWw&#10;9DhOeO/pux7vW7SKst7GQIoJ5xoolf12JyZrY7BO1s8s1Ai00TSLBu8dw/FIxvDlakMKiXE4cthv&#10;ubr8KGdoa+gXCxoveyuUgCCMtqxWaxb9khAGgVx3C7QWuMzheOB+a2mftVRl2R8HhvHA3d0N7979&#10;SM2RtmnZnGy4eH5G23qUlu/TOIdvWoZc0HbeQyLABlMV1jegDBWBcU8pkmphnIPkyhje/fQBZzRd&#10;7/nsxXM2/UaADzHIHU2SO8ymaeh8j1KdzD/zHavAZSrtcsG+VsZJzexGjapyfkkzME72U4627Vit&#10;pMb1sA+dYiLmLPd9bctyvZb6h4bGerSz83k/cRxGphjxTUPTSw2z5sJ+tyPXykkpdIsVvu149qLl&#10;zt3RLhaM45G72xt2uxtW6w1WW2ouHI4jMd9irGUYRjk3p8h+u2W7O6Cdo+l6+vWGs9Ua4zxU2B8O&#10;AnDNAo+y5kTuqI3UF/UMG+07z3F/pKSC15r77T3TNJJKYrc78OazV1gv808II7tyIIbIyWbJycmG&#10;EILAQYxhvVpiXYNzLcfjgcVCnqUwTVhjsFpgWHKuND/XAZjhYUoxHffEIHtPBbj5Dss69/hcaK1J&#10;tXA5ThyPg5wPjWG33xM2J/RdJ5DYUmjbls3pCbc31/zud38joNcKh+E47xsa3n7xhq7p2O+2fLy6&#10;ptTM82fnVAQkNI4TYYoCTjuO2FTQXoBCZl4b9P/N3pv22JVlZ3rPHs90h7gRwSCZzKxBKqnV3YDh&#10;bhjwJ/96Gw03bMtCl2xLVZUTmcnkFMMdz7Anf1jnRrJKpTbQ8jfFAnJgBuNm8Ax7r7X2et9HSS9X&#10;mdloUJvZ/LSQEbOOEMUYQdaAYT4XtlQKtH0iwD/FUzzFUzzFUzzFUzzFUzzFUzzFv+54EsA/xVM8&#10;xVM8xVM8xVM8xVM8xVP8C+M8OHwehD0P9ao/ob5//nsfB40/o8F//nnn7zl/7WexvP5MbP5PP/tz&#10;Evwf/5CPH/74PVrpx19/PqwkQ72KKUSM1rSLFX/9N/+Ormt5/c3XnMaBQqZyVsRX88F1hpmwmClK&#10;DqKruiKEyDgmlBLqQPlM+F8QsZ0xRqggSgkdaRbRnofjzlQsrRF6Fb181vyZKWWGYSKNkZJlGHm1&#10;WtA4j9aGEANF65kELcMO3i9p6pYpBKxWxBgYhgHTmpm8JATos/gkz2KmMgugSy4UZDjgeOrppwlX&#10;1Y/EWOu9HLYrmQp3fhaAzAYEQxhRRobPjTXzAC4YbaEUoS0XeVbOQue6qvBdgyo/D3mqWZB4vsnn&#10;5yoGEZenGCgpYfxMFRwnQhDSg1YF71aPgkSr5gGbquby8hKF0ADPZNSqcpRxwmor9JMcyUmjtIhd&#10;YpzIGJq6ovIeaxR9f5yFKp6hP9FWDmd/pjKFaYJcZgGfAVWwVoanQpR7YI1Q255dX1I3DYfDgXEc&#10;MF5IHHkenl3MFF9rKtpqFhJaizFC1AzjxHjqZ3K6iPVqX8kAcpJnJ0a5nyUXQsqYmIgzUTtOUYY+&#10;lJIBc22FZKQLxnoZmCgFax2L1ZKcMsoIbm6cJm7vJ06nA13laeoKrRVNU1OKxjpHSkI0btuWjx8/&#10;YoxhsRBqdJriIwXAaENda7quFTqT0jhvZQguRpzTKF3QRs2iuIh3Hu/t43qQyRRlUFYR0YxTFrKN&#10;MsRcOJ560GY2wxB+FlrNJgpC7ElFqAvaaGKWn89QMEYE4a9fv2ZMhS9/8UuSgv1wxJ40K9WiVJmH&#10;/EXA2dQ1KMc4jDjrZZ2wBW80bV2TClxcrPnw4YOQ9aYJZyy+tqDKLBKOmGzm4Ul5dlNK+EqGu8ch&#10;CIXVWVm3tMYEjTIQ+knE4lpjnKHtGiiF/X7P/cMR5y1d27FeL/jVL7/kuLuXtcRX2FkkkGIQYWpM&#10;j+ImawyX19csr2/48eMnHvY96/WG5XJB3VRowKjMNJ7QZPLYU1mD0zIcaY0WQXEUQsg0DKQowzpt&#10;XaGNlQHM2RjEGEdVa5wWEt1+L0O+uu8xSrMbThy295SiycljK48umlQi6/WStmuxVkivVdXgbCUD&#10;nCGSopC8zoLBkBWqqoTElgtNU1ivVpScsUboa3Ga6PdbTjuNN4qurVmtl6zXHbd39xxOMgw1JJhC&#10;5ngasRa6aoX3Hu/l2holQp6YMoMLDGakdprQVqSUCSGKGD5GSrGkkFBaxH8xzsPBTSODoCEw9D1v&#10;9nu6rmN9cUGbOtQU6bd79tsH1hdrlqsVbddSgKqqiDFgjOF4OHL38EDTNjS+4vf/+I/8m7/+G16+&#10;vObVq2fYqqVddJQc0bngfMP48YMMj2nD8XgUAS1nAZfs8SKoV7NRigwzpRyFRH8acU6zvlhysVlx&#10;tbngxx9+5NOH9yhlCdNI358wGrz3lCIC9OVqhXM12+0WgN3uwP39lru7u8d9P8VMDJkQAn3fczoe&#10;AT4TLMreY60IxENKGFXmQTj1GVlUcqCmdo/DY2oWvlPKLH6ZE4XZ5EdrJQSsMsuyk6wfOSNiasBo&#10;RQqjiA+cpnKK1brFeiuioyJ7kFIOU2e6ynG1WtE2lqYVUxRdCt45mqajbhc4V6G0ZbHoWK7qxzxI&#10;BBjVvKeqmbQOY5w49jIQqIrkP9Y6mqalqWoqm2jrmilGxpApXqGNoqk79GpBjIlxHCg5MvSDDHUq&#10;hbMGPRMI+8OJ037Pg9XzNUuQCkYptDUc+4EpTIQopPWcJVcah5Ede1Kc97CUSTOBTKXIF89vuFx1&#10;kJIMpytIOTP2J2wlBFKtREw2jSOeWcCYC4vFkov1hsP+wOtvv+fh7p4pFt59vMM1P/LLr16xWHaQ&#10;hD7+SOQ5C9uBMAzE7YMMCStw1pFTfqTUhhjEZCNGfOWYpkQIJ/Q86J1n0yErmFqMcxSribN43xjN&#10;OAUhLR2OMuBoHMbIem+NwZj8SKC8v3+Q920MtLWjbTx1VVFVFW3bkVPhNIipkdYnaid7O0rP+74B&#10;rcWkxbmZfO2hPedKZhYPzjk6mTBN8o7M5k9nkXyM8ZGQZ4wVwZYxeG1FnOM97WLJl19+xZdfvOK7&#10;12942O94f/cJZy3Xm0uMUnRdKwKaeX/LOROGgf1u+yiOH4fAOE3ElPjFr3/JzfUzlFGsL9ZcXF4A&#10;0J9OTGOgqlZcbi5p2oblsqPrWiHN50QBrjZr0jSRpsA09HN+Df2pJ8TAfr9nt9sJ/clUDClx//4W&#10;82nLb37zV1TdGkOWP68G58H7imW3JHWFYZzoxwGMY331nE/bI3f7nuViyWZtWF89J4aBH9+9p2tr&#10;Xl4/o6kqjNd0VS37ZkqP90spudbTJITbaQq0i46m60SIp4WIlrIQxvRsNRZj5MO791RVw7Gf0Giq&#10;umIYBrQSMZwM4Ca8c480M6XmtXIYHt/TkMTogQJjEHKlNYaXz294dnUpghDBtj7m3dNoH2vBMIxM&#10;40jOEynNuZZW/OLLL7h76OiHgR9+fMPtbcUXL264vFjjZ4MxjRKjCzTXmw1N13IaA9v9gf3pAL2I&#10;OrrFks3lczEZIWO1JqdCipmcI1ModIsFdVVhjDzHtZf3J8bI7e0tt58+sdlsWK1WIrjNmZCnuQa0&#10;DMNI3/dc5A3WS65nrREzglzm3PENdSP1WYxCXFu2Dcvlksp7SgKjLDEOQre3bq4pxCzL1xWJgq8r&#10;jNIMwyDvcClQktSpWYxzSAVlCm3t+YuvvuDm6pLDOLE7Hvlwe8f+cCCHwJs337O+WNM0FcPQQylU&#10;vqKpG9q6wlipqRddI2IYrYkh8off/56madmsV1xerucaTepZ7z0pZu7u7un7UWidRoQX4zTQdiuq&#10;ekHdOLqmwftGPjdO1KXgm4rj6cinuwduP34Swa0VUUDbyXsrNbMIWq2vACHK5lyw1lL5mtpVaKuF&#10;nqmE4jpMI+PphCpQWYdK8owrbdAzhT4hIrCUMjpKjRBSkWcdhbKANsSUuL378N/UX/lTkvif65X8&#10;ue/74xaIiFeUOpsQMlMr5/xDaZLOaFvQJmOSpsQEGKl7SiZOgRwT27sH3hvZs2cHGUIoKC1mHM5b&#10;nDfUteOBwHLZMOwr9veRkAr7wxGtRNie0iwkoFBIhCS9CmU9IWcq70kxcfvxA3Ga8GY2dVOKMMpA&#10;vBoKi1UHJXLa33PaPXDZrTAKckl//Ocvsg6KKYd5JHLLdZz7MnMzp6hMLj+bM6rZSKKUf3rN5fuy&#10;GLFp/U/u158K3f+5/tef3sPP7+NZAP/5ZxckwcwZqqbly1/9kt9++EmEx9YRcyYipnQ5RHzdQNGU&#10;IsLiZduRcmbqBxR5zlNlH+0WC9Z2zWKxeGyjxSACqHEc0UgP65zrimFHJBT9uOda6zD0GApXmw0X&#10;q5UI443kfWIaJSZQxoiILiXoh9OcFyictTgt+fgUM8pp2rqiJMNwCihjME0tgrZZOG+c/azlJ2ti&#10;blsxE0oRpRBBXymgxeCLUmYTJ6G3xzhTGq1h2bbk9Zqr6+e8/uEHqX/qmkobUghEJcZPz66vOR56&#10;7j7dYb1juVrjK1kzjLVCRSwihqMkMR30RnLanGibhhgCUxTq4uF4ZLPZzNe30O97fFWDcbTLJdiR&#10;cZxIGXb7I6muIGeck36f5pwryzs+hsTpbou3htpbxnEEpST3dBVVVaOcwVcV1zcvef3dd4xTIM9G&#10;GUYXusZT+Yg1kjeLSVbBeYvRnmeXG4ZxJKSMVhZr/CyYVVxsrrh5/hKlAtZoUipYVbg/7NjtW5Te&#10;zERdOxOJxeBBz9dPTAMNFKjbjpevvuT1D2/Y7Xtefenw1jJpjdVi4mG1YuhP/PjmB6q6xnvHer1i&#10;6E/s9zua4gihIWkFKeKMgcpz2u8ZY+I0DKAVFxcbLi425JKx1vLi+fNHcw1nLWGaeLjfzj20yKtX&#10;LzHOkodB9koUqSj03F+6vb1ntVpy7AfqyhPihA5CQJ6BwiyXC15+8ZzTOJGL9NZAesAxTuQsJjoh&#10;Taj08xpyfv7HKZKzmLGFaQJl0NaR+4lxjMQyr3NZUbSmqWpO48TDwwNv378jW4NxHqMMVX2Fm0Wd&#10;KWW0zvSHE6bAZrVCaS0Cwapi0S0gQ3/aYpRmHCamapK+IXk2x7CsFgssZa6FZA1zrhLzWCc9jRgC&#10;JRWGvidkzfbQ4+uOfhjFlKhUxCmy3e44HI+z2YfU4sM4cDweuXl+g/eeqqq4vLzk7u5eRIRaEUbJ&#10;n1RO5GQoo0KPA7aqcXUNORHDiAKs89RNi6kaxpA4nHqGqfDt65849iPWfmRzseDf/81vqJ2mP+4Z&#10;Dkc0BYVGK0PtKl69eMbDw5YxSI6AlnpRa4Oraox3NJWXd/Tigkqrubcs/ezhdMT7lrZyqKYmnw1I&#10;YsJahyIJ/TZl2sqCt9RmgQoDnX3BF1drXjzb8PaH1+y3e756/lJMYrSibVuWbSeecErqVX0mPSPC&#10;d6uBHKQ/TqauK4bTiW+/+ZbtwwNffvUVTdUwDBNFQ9O0KG2BiS+//IqL1Ur6Yqcj2/s7pr5nOB74&#10;+O4t33z7PW/fvufl8+dcdEuG/kg8HTF1w//0P/4PeO942N5ze39HCJHjMBFDwRhZYxebS66f37C5&#10;vEQbMVjQORLHxHDc81f//t+xXq/4+tuv2e7v2VwuyWXi3ft7vv7md4wp8nDY09U1aZw49D1V5Vkt&#10;LkgYfvv73/GPbz+SuwtZm7ICZSVXyNKvOJsfnXtI5/7QeY85n4GdBfDOOXJJxJBmQ4H8WKt551BJ&#10;xLRGQwkRYhCzCmOp2oZn6yUvn13x8vKChXe0TrOoPY6CKgFdEo6EPRtApwmnIaWRXMQ0L0Sh/5b5&#10;vCnFWQyfE1OMcv4z5xmlFEqUn937SqjfkvqirUajSTESSqb2QgQvKVM3lQg9vZv7I3nuGyfsnA94&#10;Lz3wae7XVk01W6s00ksZx5l4DCkGpmmY959MDIV+mIghSG6qQFlLyFnOgx5Nogo5TOQMRhtSDpzC&#10;iHeVLLxaY4wlzv1z57yY5niHMpJzaWWx1uBQhDA95oTaaDEGMOZxrdNZzkwUBe89i3ZBmgK3tx/5&#10;y9/8hsVmwxRhnAKXV9e8/OI5h4ctcZrYXK6wBLb7e9ra8le/+bc8e3bD//I//2f22z0/vP3A7373&#10;OxarFVXTcHF1yW/+6je0Xcv7Dx/5X/+3/4NPnz5w88UrXrz4gqvLK07HI8MwMEwD2/2O79594pgi&#10;9WbNlAthFHNrVeQ8TCkxla6skTMdxaM5kdJmPuv00h+1ch5njX0kehtnqetahOMUNIrazuZxzhEL&#10;jMPI/ngPKbOfDXjlTCfTnw6ULEZa69WSum7oVhU5JoZpIqSEs45QCrvDnqqqqJuarlugjJH9kkRK&#10;E7nI2aBzDm0MMQMJjG9ZXdZQwGhNCoHTYcvQi7Hd+/fv+fHtT1RNx4tXX/HixQu01oTZCG21XFCy&#10;mHA2TYu1Hl95irrmzQ8/iAhfW9brFeuLJcfjgWEc+PTplpLBOsd6s2S5WuC8nOMtlwsxxTCaaTaM&#10;FleWjPeekBPECaO0iNBLJpdCu1qQi8ZqQ+XFoGgIIx8edrjKs1mtsFoMEacw0Z9OHHc7jDF0bYvz&#10;ds73NAaPmc9/LZlKy7tHLqTZELtyjlgKYZo4Ho8M43uaruPly1d0ywXryytiiigNioLVRqjuGYwV&#10;Qb2siZKnry82TLlQlMJ5J73accD4inGcOJ0Gvvn2W6wTA5BFt5R+jFMoVbi7u+XT/Z5nV1dMMaBi&#10;5DAcfzYZDz3DaT8bf0X6aSLkwvMvXvGb1RKvxSCufXaFqyoxyAuRaRgIc99KzXuxMZq6rlh6R4oF&#10;UzJpGunHiWkKZALv3n0Qw8vZvCTHRCmZpm3Q1nO5XBHCyDDAYrmcDeQ8bSt9lDifPWHOfVPzuLec&#10;Ddo0GgqEoefUnx5NSXIuZPWzyWrdOOqmQWnNMAWaqubm+oYpTAzDQIyRw35PTmk+o5H67tOnT+x3&#10;OxRuPv4yj/uY1pquXbNoG3IuDKeRaSp8/LQjx5HhdGQcRkpG6kJmM+MoJidNXc9GKJm2aWjbhYj9&#10;vaeq5dzFOTFlyUr+39Z5uk7MN5RWc+36JIB/iqd4iqd4iqd4iqd4iqd4iqd4in/d8SSAf4qneIqn&#10;eIqneIqneIqneIqn+BfGPyc6/1My+zn+VGz+XxviPhNSeRxQLv9E6P7nBPd/VgT/Z74m4jseyfTn&#10;A92CZZ7JwxmN8Q0vv/wVXbvgzXffsH+4fxQbCLhGP4qCmcnuBRli0jIhOsvd8jzMc75IQk2c5mH5&#10;nIT2oWYRcV15tJoHjM+EPGOEnJZFcFU3DQoYx8iUC+M0MowDvqpZLy6gBFKM3WCoAAAgAElEQVQp&#10;9MPI/ngiF4X1QmZQxlCUkNe7rp3pFQ7m4WBthQJR5qGsciaozcPgOWdOpxP9MBKKDPf84pe/ZLs7&#10;QuHRqf7z630m1umZXJBTxliDyyLgOIuzc5HrZyvPYrkUB3zn5PpphSoy1HsmbpyfhZxFyBhCIJZE&#10;jIHHKXdVGIaBh+2D0FpTomlaKi8CQSt2+ZScaeua5WLBxXot9MQpoJUMjDzst7x69YrlomN7fy8D&#10;cDmhyLTzALJ3huvLCxlwKRlvlAhPkHupEPGHDLrJsHPlPdYbGRKxQqxUCI1Mkckx4a1hvVqSphGV&#10;5WcyyuCNI7mCrxrquqOaiT3WmUda/RQC0xSEgivIQ5q6wldOhkFiEgLssadpF8QMIco90UWeS6M0&#10;rqrEgKCcjRxkWDyGyDhMWGMeCQLnobPD4UAYBprKYa42OG0wSqGMiN+ZzQC08mgUzthHgjZASJlx&#10;ElJyVddimlBVMrSnDUqZWewgFGylhbyizwLAmSwVU0QhovWiDaVoYoEIDNPAoe9xvqJFsTschAZo&#10;IKeCr5yQcooMC/ZTwMzkn5ASeRbdaqsxWrHoWrYfbhlDIA9HmtFjexnKbptKBvVUwRlLVVXkDKry&#10;szAwoKZC6ysZTrWW1WrF1eX1LN5RjCFhdBAhJYWYI7kkhr5H+YqcfqZaO+to21ZEBTkzjSNN0zwO&#10;mMQUKCTq2tN2tZCLtabqarIqQkIF4jRQeUNpm8f1IOeM8Y67T7eM/YnVcoWyDrSIMjbPX1KvNwSl&#10;abtRaBRGiLIhBVTlCGNPmAbIiev1hmbRPhIvStGMMc0iNGaicGEaJ1IchHinLdZb0EJeE5pZxHuL&#10;yjUkcNZjnOOoT4zjSAmRIBsNtbcYEiqJKK9uGuqqpaCpfc2ibjgej/TjKANb83ozhUBWSgTvVp47&#10;odYqjFJEq3ClwZFYLWWI83Q80tSe1aJhv9+z3+2535/YlwEqw/4wQs4YZ6i0w8/0nVwKqRSqbKit&#10;IeRGzDxCYJwCKmeGoslFkZ2WvcgYUrb0/cQwzoPc5/USEXyO40i7a3j1xUvqumbqe971J+4e7rm5&#10;ec719dU8yCtGI0opvnjxgtVywaJrOO5ODMcjxmpiCVysNYcY+O3f/z3TOLHZbDgMA6e+p21reUfm&#10;4a04E/5ijFAURlsKMrxFUYwhUzc1C9OIEUoeeNjtSTHww+s3pJhxJrN/GJnSxKJbUIqQa7yx2JTp&#10;+1FI2lPkw/v3j+QQpTRhihwOh5m0LYNpWpuZ8gMxRdCKWESYcDa/cMZQ1fXjvnjej/28R3lrH8Wm&#10;xsogZ2E2/5nzEIUI7bx1IrBDo61Qr4SorHCzsYO3Fu80XVOx6DoZsnSWIhvivP5BDiOLpuZi2dE1&#10;FU3jwMhQZ1231E1LU7doY7HWz4JG/0gbFuMb2bOzyqQpSs6mwdWeylQi9p4FZSFM9H2P0ZKXeCe5&#10;FEH+n8Zpmqqh9rNQNiWO+yOfPn5iHCZCKpAyOQ3swiSmCWSc1iKGVRq0JWeh8DlvqWYC089kSPVI&#10;jXRVxTgFjsee77//jn5/oKqX2KrGKo9xBq2gcwbjNNkoWbtnayURS/4xYTfnzGZzSdd0nI49+34U&#10;mhmZ9x8/sd/vmMYBgPV6Tdd1s1hHPiPFiEoJfc5RohjJKK1IMQKZ+4d7jv17nG9xdUNTe5wTE4Jq&#10;3hOUUrKne0e/3xEGMWkxzuOKZkqZMU1CdgsBXMQ5j7Iy+DhNiqwU11wTgnytAMMYSClzf3+PQmG0&#10;w1mhzZci33M2tukWS3IRYfRZUD+FSUwnshA3i5Z34ZwDlPMgtNKkFB/z9XMtYIzBWPe4V+WcHymz&#10;lEwcR4xzdE3Nr371C1Ip7PZ7vv/ue17/8IaubvhF8wu6ZUtTVVijCOPIy5tnXCw7Pt7dczj0KJMx&#10;TgjQb9/+RBgnlosFzaLFe4fRmq6uaJ2j65a0XSe0ZCVGNClPuNlQahh6NFA5g86GxXKFNoZxjGJs&#10;NQW+/OIr+nFEGYfWiLnG6cTrNz/w+vUPbFYLLi83LJdLXF1zfX3N5eUlIQWGEIQCrjTv3n9kdzix&#10;6DrJS7sFz66vaWrHoqv4+P4nUiwkq9BaqODeGrJOZCPXOMZIUUIJPfUnEcUbh1IGZ5w8q8wixxhn&#10;gUZgHAbCMHD/6Y6iHdbXnA5H/DlPSbOBQZFh1ouLNc4ZKu+FjOv9TOqLcghXhNAZhoGSAzHL/dfM&#10;5gIBipvp0DPBDyX5slbgrKFkTzEW13m61QVKa375i1f0o9Csxr4nhZE4jnht0VaGdUsUgaezjk1X&#10;szGGzXTF3XbPqe9BKXxV0XSt5NYl4rQmh0IymaI9rvY4IzmpmgnR2hm8rXjuHMvlkmEYmGbDB2uF&#10;EH4mPqY4ytcU7Lc7fFWJSdVsEGZSous6vvzqSz7e3hOLxjW1rEXWMCFUXClQgwy5107Wk1CYQsJi&#10;UUA9k8yMUnRVzRTCvLYXwjiSPiMwUoSYvO4q2tpRHwYa51g0DUUpLlZrhtOJ33/9BwgjdV2xmknM&#10;TdNgNIQwyf2KYa4rPPW6QivFx48fuL+/53g8SG7VNDjnsNZRVTVN0zJOE0m7WQRn+N3Xv+P2YQuI&#10;AdOvf/0rFqsWb63UERT6aeKqFEiJ/nDk9u6W3W7H8XTifndgsVjMz6RlSpn9TDszxj32A+KUKHWW&#10;XF8VSpQaQWWpd8ZxYBgGKudp559baalfDRpMgSwiw5izrMm2EkOfoqTumAm3/3/1XM7//FMDQPhj&#10;Afbj71Xyl/4zfZesChoRcp7J50kpGtORVSAzEvKJcThS8kh/3PJgEtfXl3hvCSkACaMLzmuMhbar&#10;uLm55MO7b1Eq0LWe5bIjDvKcjeNISAGvHZX1Ul8oRdM2pGzAahElbC75/ttvGA8HGudAW5QxsxjP&#10;Mg0jWnvGMLLQmTgc+fThJ1bPbnBVS0yRXIBiZnND0Mo8Du7nJCpQbcx8kUSKX3JBPBJ/pr2fDYI+&#10;vw9/bE4gOduf9qTO1/tzMfzn//6nfak/178675WSN57J62LUo5USYbA1fPnVV3x69yMfXn/Psmtm&#10;Mx5FjLJ/56LmbVUoesZanJZ9WQvW/XHNRYlBT8xpNnmUWrfMZkppNuY47+GlgDJu/rnEdMRbR1t7&#10;bMg03hCTGCzdXF/jDaSxlz5OKZQipo9JVHZSt2uNsxp3Jo6WTI6ZqZzka1qo0d6KYCKnTH86zWY4&#10;P9c5AM57QoyEGElZ6nVt5JmnyO+TnA+0sShlSDHTtQ1NI/XuwtZsNhtu7x9EWDwMdFU15wYVyUq9&#10;9vHjLWEX0c5StZtHwZVSc08H6RdpIk1laSojho9nsXpRVL4mZ7i9e+Bqc8nDwx0fbz9ifcXNy1ci&#10;aGlbstKUKRFj5v5hy1BZ1ssFet5XV8slmJ5TSChthQg9TkxTL0v/vD9pa/FNhfGe3W7Par3h1Ve/&#10;4NPbt0xzrwIy2lga1xDDRJqmec1QOC01E21L2zZsD9Jv1NrQth0FPQsFC856vHEEFUUYjmH7sGe9&#10;umSYJoZxkudTKXJV0VQiRtYz+RKtcc7jq8RyteHj7Sd++uk9q+VCamejWa9XVHUlpiQh8PDwIKaF&#10;FLSzGCv5dc6JaRLjK8iEFDgcTzxsd7PpKqxWa1arpfRH597k9dU1u92e/jRgrZuF6wZjxFjAO0/b&#10;tgzDQN8PHPuRKSSOhwGUoW5ayXFyJsaANxqN9BJizjivWa5almpBiAPT5DDG4n1FKYkcI0qXxzrs&#10;LI46m2Jo7QhJ7k3MCpTBuppMz+E04KnRVrM/nkix8MWLm8e8a+hP+EVHTIndYc96sxaTqbnnqpTi&#10;qy+/YhgHtts7Tv0ghn1OTAiM1hh9wd3tLQ8PD5xO/Wx2WYipSF2iDc5YchAhmfMVSitkNxKzkhIL&#10;vrFs93tC0RyHwDImdEycTgPaOLSxs6A2yXNDQRvDME6EKEZKVVVhtBig5pxoqgqlCtM04JzkS2EM&#10;UkMP4GPCV5WIdzOQE2JYJ/1WneF4PPL1t98zTJludc0UJj7ebfnb//JbKlVYeEMz1y1tXVNKII0R&#10;DThd2B33ZKVZrTcsV0uK0WJyYMyjmZo2hqZpmIKT/CpnhtOJaQhcXGxQRkstZzR15QBNzAlLogwj&#10;Vlc4A8UCjef+dOB4uGN3/wGTA69uLlm0KypXYa3QfMd+wsymN5RMzqOI4CkYjRiy4lAaloslQ9/z&#10;X/7hd+x2e778xa+4uHyGso6iNcbKMx1CpG5rNpsLvLPstls+vvuJ7f0dt+/f8exqw3/8j/89P3y8&#10;4x++/oasFWUaSePIcrHk+dUV3lm2uy0PuwMhZna7E8pYLi4uedgeePXLr3j16jnLRcf1zRUPd3d4&#10;rVitV4QQeHlzzbPra9788CNvfnhD0bIOf/jwXnryrnA8nHC2ZtGtOB6OPLtYcXlxAdrzf/3+e/7v&#10;b3+kLK+YTEXO6TNSuPQPppQlD0Dy/fOe/bh/pzz3vaQOHsdxPgsqszHvvPcC3jsWTYtKmTD2NNby&#10;/PlzXl5dsVl2LKsK5z1KwappUNNEOB5QsaeeJgwFrcpc22kR2Ocwm7gVhhAYYoK+Z5rSLNgU4akx&#10;FQVNIlEUrNcXIh6NYtpY1RVNU1FVDd5X9P2J4+mA9pYSC8pblm1HXVc0s7lN17VzrzzSDyNxxqZr&#10;RNiZcyLFQFVbrK4oKeMr85hnnInq/TBirCUX2B4GQkyACK+bxYKL+lpq3iRmGClJPVu0CI2bppH9&#10;pJTH/chajTGOvh/o+5GUopyHpIyZ+3B17UAripEarGQRc+tZpIpYuBJz+vns0Bjs/DxgLFVVy7ld&#10;V/NX//ZvuHx2yd12R0yKpml4/uIZ4zjwww/fc7Fe09WWsd/hTeFYMr//wzd8++0PHA9HPny85Yc3&#10;33N1fY2yhqpb8Ou//Avatub7N2/4P//utxwOe1794ldcXl5S+4q7jx849SPjOHKcBrKCq+cvuLR2&#10;Lg40h+NRDL1nIxYoss8Yyd1yipSiGKfEaezpp56u67i6EtM3Y2Sf91nRLDrWmw1hClglZzFVZ+Ws&#10;SxucNqzbBSxhHCdCOBshWVKRa982LePYk1NgHAPGONpWBPfTOBJnA6aUEto5xhB49+4dTdvy1a9+&#10;hTYarxVhCpBAlUKOkcgs4jZBzjGKGKKZ2ai7OIdKnnax4GIKuKpjsVxhrWZ/2EoOnjNaFbSS/nCO&#10;gTD2lBAZTgd+ePeWdx/eAZoQ4TiODGFku90SQ2S1uUJrT0FxHI7c7t6Bkp7fixfPuLm6ZipJrp91&#10;LJcNX3zxHGc9lROj0spZVMlMYSTmzJu3P3F7/yDntFqLSegU6U93pGlkvBlZdB3WWEBhjEUXIX0v&#10;Fgs5j4yT9CRKpqlqwjCS5joyRjHjMUWjrSOpggGun9/MtPfAME582j7guoZusaCzFldJL4ScsUrO&#10;/8ah53A8EGKY17wKX1V4X6OtJVOIKeGaVs50ghh0D9M4PytQUiRRmMae3W7HNEW+fv8d3377hroS&#10;I4SSxRC7rjyL1rPZXEqPLGdiKRjn8b4i9j3H3Y6YIeZCP410XcfL5y+kzslSf5ETJUXiOM29X7mO&#10;l+slXVPz/tMtD/sjISX6/iSGjUbOrVJMqFL48OmW5cWFmCAWJcbx1hOTGBtorZmmKEbQVmOMejS1&#10;/rlHPRtXpsQ4nDge90zTIO+vdWLoHeX3nw2BpzDNvQhD5SvaphUjwpTo+0HMKWej/FIK03R+Ly3r&#10;9WbOZ0/zjEckZ4XWcOyPco5jNLvdQQzENEzTyMPDlvfvPzBMAaycr11cXLBerQiDmAr0hyPTNGF9&#10;S1NXrFdLLi8vaJuKxaJluVpLLyVGqlLjrMUYLftwKVjzJIB/iqd4iqd4iqd4iqd4iqd4iqd4in/d&#10;8SSAf4qneIqneIqneIqneIqneIqn+BfG5wPC51+f/1k+R2vBZyR39Si0+nOk+M//vZwH9OfvV/yx&#10;cOb8388/x59Stf5UcK8+o0CUnGei189UjpzFRZ/54LhkhdUKjOXi+hnOO24/fWR7d0s4HYmIONc6&#10;GQgrWQaYxjCBVljnzwjYnymxCNU1xMg4jiiEcgxlpkQJ1TiaiNZClVda/jwxhEfalnMWPxPawzQJ&#10;fTVGMIZD33OdMkrJZ+aYhFZHgflAPJdaBkeyDD+cibdCwcpoK8KKSMAWQ5ipXiVlOYzPIu7TOuKK&#10;ECEWXQcorDXUVQUkEaPPA19n4dQ4gtJWBCJGhPcxxEfxU0w/D4LVTT1TRh1Ki2hQAUplUEqoKfMA&#10;es6ZYZiIcRI6Nwj1T2uOp56H7QPDOKCSkAZ3hxMXa8uiqjC5UFDU3s1kQC+0m7mDoGf6wmG7Zdt1&#10;PLu+pm1aYpIhSe8aFosWpxUpTlyslrR1g9YFqzXWCY2CmSJ1FriXnFG5kGMiqoJqhHoWQ0QePRnU&#10;QMlAolEK39ToIsPMlgqtnVCurWPVLjDWi4O/BnQBDHVdk2MhhcA4jsQUH8mvKSfGaeJwPHAaRk5T&#10;5sPdAzcXSyprsY3GZHkXYwhkEGL9mR4YEyVHVMnkMKGU0IKquiamzGGXRMA0k8dDmAghyvPjndBl&#10;UiKME8Zauq5jChP7/V7eSeTrsRSa2tM0LXXbMkxCIsrzO+2dF+EkzIOIQnnRRoiyRV5SIQBahykQ&#10;YiGmKEJ1mElRF7T7hof9DhRMYwCj0FaTVBa6VoEwTRwOR96+/Ynrqyuq9ZKYEkprLq+v2PcTDw/3&#10;tIuW5bKlGg37AqUkEbeXWaSeCymI8JliIMmwt3OO6XBAp8ThcKCuhWa92x9gsURrRW0dWAvnocpp&#10;pKQ8C+jk8dXG0HUdwzgQpokPH9/TNC1d1wqBuK6gFD59+sTF5Zq2bclkXCkM00ROEKaAU5CTiO6V&#10;0kL8dYYYNZ9u7+jahnaxJClNCUnE6sZxd3+PAi5WIlDO8z1QyjzSSbuuw/uGcRqZJoerhF+XS5Zn&#10;jDSTjT3TJAPlwzBiB4evJryvadqWmEXgoFKhriqhrqVEHLOQ0YsImGWUSahDbdfinZNB0XHkMAZi&#10;FVgs1/KcAIuuw3vHlJKQsLVltRDy7DQNUDROGSwRXSBNE7HvUXlitWyFPk2hqmrquuFiveZ4OHDY&#10;H2hvb3n7/iO+LrQLZE2JM7F1Jr0RhdxaOYu3jikkRmDKGes1duUYZ/J7iBOH05HTMDBNIlRVgLNW&#10;hsxLweZZKJUT++0DXx8PrFYr1psL2uWC4dTzzdffsH3Y4pzl5uaG1WrJLsM4nNgRuLv9gNcVbbvE&#10;G0vfn7i//cDmmVDXwhjZbQ8MIVByAc28r84UkSTvXs6JumpkH0gF72umKbCol+zuD8wzX2y3W96N&#10;J5aLRqh2qaCLolu0XLYXTCESQsJY2Rf2uz2H4/C476eUZEhvkDWqzEOw53xCKftoMpNyQmWhoomZ&#10;zc95TsyJmNMsZhajjrNIs64qeb6ZhU9aEWN+NG4Q4p2YcEyTGIZkJQRIBTIA6jWV9zTei4ioaWhr&#10;j3eWum6oqhZjDdZpfCXCvDw/15qCMQpN5nTck3JguV5jXIWeBaF1VaGNxXsxI+j7/mc61kwc104M&#10;crQxpCi0zBgT7WwIkVJ6FF44K0P7SoP3hqXpUFbm7FLKGGVZLJaoAherFddXl7x//5Ef3/44Cycj&#10;MUwoCs5oEevNQmutiqxVbStkqKqiqhsx2DHyPOcCsRS6boH1jnEcubm55v5+yxcvX1I3jeRxKaDi&#10;AGkk50CkiICoaCpb4SovZkbzfWvaFmOsDC2uCt5VRDR9f2IaBhSF03HPaIyYsszUHCEu/kw6r5wT&#10;4Y4SmqxW6vG5l4HCkZgLVokIYYrxMS9zVU3JhWEceNh/5NT3TEOPKZnKW6ok9023C5YXHueFyG6N&#10;mDAoXVCq0K2WLNBsNuVx2LeUyPF4QJeMc46xH8mp0A8DzntSLkKCV0KqSznPpHb1mL+ciWt6JguH&#10;EGXNjTK4exbVnXNtNZNjy1wb+KrCOTEDErOnebDciEA3TAMxSg5ZOzExWS8XvHz+nPfvP5BTZrm6&#10;wDcVVim81agcSUXTXW7YXF4zhsgUEiEn+lPPbrul74/89NOWGAM3N8+43myovYiWrIU0nkgxoY2G&#10;Ykg5EobEaeixzqBy5jRNWK1p6oZxGBjGiXGK1E3LomtpWxn610aR0oJpCjy/vmb7sGW/P/KHP3zN&#10;Yrng5uaG5bKjqhyxH3Eqs1x0WFdxtb5gfzxx//AgJObQc3/7gd47Gme5ulhTciJMI01VodGEMZCi&#10;mF+pWRjlvcf6mtUsnFGzOUPOcu8zzMStM1VYaiRvLdeXG1KG7bFnv9/TLhYoI2uDrzy6QEmF+/sd&#10;ULi4WMFsTAGSO4swyojJCInbTx/l3ag8ZwFDLoWUM91igYuR4/EktaLWKG3wlUUjz29Mif1hD2Rq&#10;77FKs+xaam8hRXIOjGFCRXkutdH4qqYoSDHx9u1P/PT+I/ViSdU0NHVNSIFvvv090zRxvVmzXixp&#10;q3o23ykzhVgMLIySXw/DiDFhricVq9VKhrXzTFmf8zKtNErDVEDlQpomMeCRBI0xB9k3tGGxXKKt&#10;53574DQMxCxUxnA6ihBJaawS+lg13wdjNcaLiHQKEyEGqTetlVw4JxHIFRnad86iq/qPDFyULlQY&#10;vHV0YyTJxkhlLGZzwbqtOR4PhDBRz2ISVzliCqwXDatFh3OWYRyZpsDpdKKua5bLNaUkFosFzjkx&#10;i/H+0Qij6xqatuE0RA6nE7v9juN+D1kRU+Z4OPCf3v4nXr18wV/8+lesFh26CAFQO8uyW3BxdU3V&#10;tix2W8IU6KeJGBOpgC6KNEWGYSDMdSbIUHjXtZSU0VrhrKFyHlUSqijGKWCUBi156DhNj+TOs+Dc&#10;OUvJRSjb57VLG6rakEsmz3Xss+vr/+Y+y58KpT8niD8+QlojfoHz7z33PWC2d5m9Dj7rifz8fflx&#10;vypFBCwGTbJCgR1OPXcf32HUROMVKfSMw4m2rTn2R3zlKCIpoW4alssFXedZdA2/3+047La0XcOk&#10;hVQbs6z1CTE689bJs2sdGE/TLanahlN/4sfvX+OtByf7fOJcN0dKseSSGMcBpaS+OIxHpuHEsl0y&#10;yS2a4auybqiZ1J5zQamMyiL01uZngycR9erH63vuLf3z90L/LHwHyXXVH9+//5ow/o+F9Or/w8Rx&#10;/tucj8YkfQFrZC/95a/+gn6/57gX0neOgZgT3lQifJuNmVQpOKVkLUoRNX/eWWBx7ldNIVCdKdzG&#10;iMhf/2y0MF+ux/3daovyFqtlPV8uO3JR9MPEbr8nDD0319dMY8/tboedjRjLH9GGRaxmrcF7J6Z9&#10;WcznBGsdxXSp8qSkUc6hnYg4Qp5F/FoE4FrN1GprqZpmNroAq+y8JhuMEbOrNBOuvZE6IJVCTEKj&#10;LiVhSsF4z/Oba8lxxpHxdCKmRNBhNgUsrNZL3n38xH5/pO0a2srJfio6FzFZSFFo7caKML3AFAqq&#10;ZFTh0Szr9u6e5fKC7aHnd3/4li+++orNs0QqUictm4b3D+959+NbrNG0taP7699gkB6bUFA9bVNz&#10;dblhu98zTSO6RHIq5FkYaKzF+Yr15ZrD4cBPP73FGcsYJu7ut1ysOipvQZX5XmdKSfN6aAhTnCnw&#10;QhPf7o+UXLi+vkZbS4iRw/FIigmjLNNMtlTKUFUNd3cP3NwE6sbx4f1P3N3e0jYt11fXXF1eUheH&#10;sRo/G2AxEz3btuHhmy3/zz/8IzfPrlktlxhtaJqKq+srusVCRN1TYBon1GzMsFwscUrRNR0qiQA9&#10;50g+HcXgSGlevPyCKU68ePGCpm7JOT5SmnNKszFgxnsnAs6UyFmERFqJueO69lgn9PT7+0/88PYD&#10;Td1Q163UwEX6zlgRCJIytTOUEulzRBlLjpGcMs6A8QayJZ8NW2ZBbUkZbWX9Lxmq2qONZehPBCWt&#10;OrQha82xP6G8QwP7Y884jDy7vsY5oTSP44CuxRhKmTl/0PqxfyemaIqubRn6E1pLTXDaHzEolgsx&#10;C6ialu2bN2x3O9brJRebDaponHVYpX/ufxahpBstPR+Vz7WzCGa1r1hcXEpupyxTzIzTiTFm2q4V&#10;MxrrIEQxTcgFow3eeZSaDRhK4ZvvvufD+3dcX254tl5S4kQkSw0+99WVFgH+NPQYJ0ZgGTgejkz5&#10;wHGI3O/23N1taZsW7QvHXtaAGAJlN/HrVze8vFqzaqQfnFMW805fPZKzpxA5DQNhGkixwttaxMdW&#10;Y0hoUd5TVSLOU2oh5jQpcupHXr9+zepiQ7dYULc1TV1Ln9lYWufJMXB7+453Hz7w/Xff8fobMe9V&#10;KTyK+rqmndfWSOpHpnHCKCuGp7PhhVJFRM9e+hDe+bntq+lPR/73v/07+iHy67/8N6w3FxjnaFcb&#10;MRVThTCNqJJZX1yw2lzQdgs+vv+Jh4eHWQCeqZzmYr3k+Ytn/Oe//Tuqnxb88uaauql48fwKa0Tg&#10;eDxs2R8O7A8HXFVTNy1jiDz/8iv+u//wH+hWLU3jefvtN5RpZNm2LNuatrui7hoetg989923/PTu&#10;PevrDYdx5NPtHVW3YHW1oQ+Fpu7QKdPVFV3bojJ89+Mbvn3zPd16xQHNOBstpAIRRVFFRIczGfds&#10;JCTE69n899z3UQpvDDFFpuE0G+sUtAKvFV3T8GyzYdm2VM5SO8OyaXl2ecH1eoVOiTyNqDhSVCJO&#10;gSYg9V/tuX/YcRwTi6qSGq9Izy3EAEoMsZQSU4yUC0McGHoRxut5DzC1p646mqbCOumxWCu1hfSd&#10;LIVMGANKZ9qupm69GE0NAa3AekeMgZwj1jrpS3M2ZNVY46AgtX8IDP1IDBPWiHFCLoUQRqkZz2bV&#10;Vqjw7UwbXiyXGFfNZoiFGCa0MWKi5Sy+EoPXrm1p2oqUEof9gZQyx+ORGBPWS15TMoSccDlDhEDB&#10;GIczitZ7vDf42ksd0PeMk/QVK2PpUyAXMYPTFJaLFU5rEfFbJ4Y8lSFu/28AACAASURBVKeqJEdp&#10;Vh2L9YKQI6kEbp6/4OXzl8Qw8Xd//3c0znK5kn3JlkxWGq0Mdw87Vos17z584t1Pb8UMs21QruKr&#10;X/8FRhu+++41/+W3f4+vG25evsJWNffbLVPfE2MWw2KkX4Z2WG1IBcKYQGeM0tKDdFpysdkk23qH&#10;d5YclZjYpUSJkvcOw8jr12+oqg+s1hcsuhXW1+gpMoWIVWCVwhqL8Qaj1WxunknDJIYBWtOullgr&#10;JlQxBrQ2xCgmRSlaxjByur2jOZ7oFp30C63Uf8ZYDqejmDlPkWHs+ebrP2C8E4MkY2X98mJcmktG&#10;W80YRqYQAIOeDRqmccTM5qTGN2xuHJdFRM7GijF7ygllDd4qzPy+K6WIU6AYhbJiCFg1/v9l782a&#10;7Liy7MzvzO5+p4hAYCTBHFVqmUrqVlv9gv7lbdYvrdaDVBoqS5XJHEgmCGKI4U7ufsZ+2B4gilVl&#10;MuuuN8U2gxEggIt7/bqfYZ+11sc0ZcaY4PYOGy0szyTaY11gs91hnOb27obbuztC8Lz+6ueUFMVI&#10;bJcAvVLlrHeamcwZa4z0n+UUWdbHrdJ3HcfTyH7aM8+RHKMYpXPmHGc26zUvnj1nt1rhl0Biu+xp&#10;lVJoo2V9rQzxPBGnScYHlmBTpXA2EIInxZmzPtKWfmlpjSkXmjKkqjmPkfXG4Jew8gf6fJ7FKH8e&#10;R1LObHcXKOuYY5Sg9lqlt2TkrHx/ODCPkfM4U0tlt9sxdB0pzuzv7zmdj8wx8+LlK0qFDx9vSHXC&#10;dQPr9YrNesVus2YzdPTeSv83y7U8nk6UeSbOM+vdBdYHUinM78+MhwPfp8Ll5SXeKOl1Lj2oeZpp&#10;RYKvValYC8PFDhcCw909x3EipfJpLZ9ipC09zvv9nv/0n/6a7WbD5dUlF9v1EkKnyblhTMN5izNW&#10;9ki1kuZZ+qRV9BNDv6LUhGqNruvoHs5yc+J4PhFjRiPhsTEm3v7wDheCBD4U2Rs773E+sFqvSaVw&#10;d3/Hb37zG9abLbvtjl/+4ue8fvWSlDO1QEwz03jmdDxwPB7IKXP38aPskZe14ZxlnaxyYzpHlHZc&#10;P3tBqhWWPt9qd8HV9ROm8xGjV1xdPcFZx/fvPnA+nWmnI4mC1RIK9frLL7jY7SRLxGhZp2iFvKSl&#10;6/tHQc5jPdZjPdZjPdZjPdZjPdZjPdZj/U9djwb4x3qsx3qsx3qsx3qsx3qsx3qsf4b6qVj3p1T3&#10;z03pPyXG/0OCGX+PDqmU+iTYfiDC//S11D9isP/8935qgtefHfRD+3uEDuCTMb6iaE1+KPEh0u8u&#10;edkPrNYbbt+/Yz4dRDBcyycR3ZwWepExKG0+UbAf3uODCV7ooIXzeKLUyjAMQmAsYkrMeTG0qEWY&#10;uRC3jRbaZ62VYbX6JEQWM7EQKp33xJTwDiGmaY12lhYzJRZKLdzf76k5YncbvJND9kKhoj+RA9qi&#10;RtbGQBERRmti7li+QTbrFXOcEI6qZggd1hm8s5S60CcXw1UIgZQSp9NELrDdbKHpRYQv6fh1+WxV&#10;QZlnSimEhRKutF2M71oM7ouYuS203toat3d3NCrOWZy3aGUoKM7nM8fjiVqh5Mp4t8f6DudmvDIM&#10;ztA5IdEbazAaMcxpUC2jsRgt98zpcCS4QPALld4GSo5QCsoY5tOZOEemKUkYwG4rdGAt//ZDIEAX&#10;AueF1F1LEaNUKrQSxTy2GMGs1ovgvZIXCoHRGtWE/GuNISzCNKMaVkuQgbEOlAQVDKuBmhvHnEmt&#10;UKmUVsgli9HRGY6HE8dxIreZb7/7nl0fCEY+owuemgvTeBaRqjh6sdZgFrG/N5o+eKwPlJYWcz30&#10;r14tdN+GpjGNowRBGM08jWLwrYpSGt2DQC9n6kKtVEYIaiWJyFwIukIkyikL2W4x5KnFkPpAJ1da&#10;SF9aCVEi5SgCYe2x3uNVoyQxAhoN282GofMMQ8B6w5u377DegVH0q14MxiUxLwLWH354z/ubGzbb&#10;LV0/oFoBnfDe8+z5NXfHM+thRe8D3sq1nKcJi8IuNBlcRdcENaOUFaHkQjo7jyNKa/rViidPn9L1&#10;A8YKNWRODWMVygaqFuFhW0SYpRSa/nz8E8Fycpa7+1tubz8K5TVOGGsoSYwPx+OZ7XZL6HpSEbpO&#10;LgVSRulKSZNQgr1nmk4c54npdOLy6povv/ySpjSnOVJbxthAaUIuDmp5vmslFzEUGS3kxfN55Pbu&#10;jmdPrvHa0Hkx1VlrPom8K4DSNKVpytKsR3sR92gj5D2FovMdqURyTaQiRoFCI9eKViKEs8ZifcCG&#10;jjD4T/TAGEVgNE0zb9++R2lLv1rRLQSxUisYhe8CTmmcBt0HgtPLvV2peaTkiFGKzlayMjStsDaQ&#10;ayOnkZgKU2xMM3y4OfL+g1CAtPWUIpR5bQ0pJZqCmDNtCc6wxmCcQ5tE5zXRa1KpFGWJuVFzpFZP&#10;FwwfboWA5pZwE1rFaEupTa7t8ozUJrSY0+nE8XhktdtwcXlBCD0f339gmiYO9wf+7b/9S375819Q&#10;auLu/hbKj9TM83RGaQhBxPtf/ewrbm/u2d/tKa0uBNxM5wPKaqwVSqOqGWuNiFOPRy4udnzx5UsO&#10;hwN/+uO33N7c4X0n47m1WLMSsbALTHleqE4S5CB05sgcG/M8sj8cRfTZxLQfoxggrHWfrRd+NCg9&#10;hOpoLTTlBxrRA/FSRGBF7oVSPgXyOCNmmpoLzYk5IsYohCBjFgOwWhxoYixFm2UMV2gUoXN0ncd7&#10;mbeG0An53XqMtlgnwSCrvscs5iBjFCVFhs6y3azZXVx+IoRqjdDDFWI+OR75+PGW3//hD4BGK831&#10;9TW//he/wDlHzpkY448mp1aFhKqgNaEo1pJpsZKjjG/BOZSSuUbpRr8a0MpJYEaamPNMKZW+70lx&#10;Zh5HYoz0w8AXXz7n5YtrMYmWynkUgs9+vyelmVorHUKTvr685HK7wTmZ44IPKGPIpTJFIf3lWqkp&#10;MY5nco5crDqePbmg7waUNnJd8KgWyHGi5kgsBZ0zrYqJrZVMbst60xjmcRSa+2I6m6eR0zQzjxOt&#10;VS4vLrm6uCSt1ktwUJNAopRkzdeaGLkWk28p8gw7b6k108UOlBCHaszENFFTJBWhKSpjacczrdUl&#10;SKgKAWttmeeRuVbOp5GYMspZQtcRY5SAm1zY7XY8e3KJ9wbnhBRrrMIs5iEfhBIb5zOUBkFx2B94&#10;//4D4zTT9x1d6Oj7sJjTNaWJ2dcYSyl5CSnQhNCRUyOlxHiemWehg6pFUO2sWe5Zi1FCQ63L60gI&#10;wEhDzLx2EUjnVIQ6Z0ScTJwZxzOpNpT1PHv2nCdPnqC0JmcJ30nzmZISlIyuBtcFoU9qyxwzczey&#10;GcSwHuNEnGc26xWrsFDLkeCRlutiPFKUYsgN0iShBYmKqnUhkmoOhwPnaZLHGzE7p3zkdDpJEJYx&#10;OGfp+4EheJ78/OcY6/n6j1/z9e9/z+39LV++esnFZkPMkVwL59MZ7zqG9ZoyT7SSKK0QYyVOI/cl&#10;Y7XiYrthNQS88xJAkBPjOJFTwjqLXkjkMSVYKMsAqeRP4UvzPHM6nwh9L+vlIgFe/dBTrBXTS610&#10;Q8fz59dMKXOaIkZbIe22TC4y7jgn5raPt7fM44Q1mu12uwif5d6ptdJ1PbvdxScSoLUW6z2nOdKv&#10;ViKgNZZxHIWghcdoI0EjVPQSUqEkAQnnAqVWnO8wRnPY33MYzxLaMazkni8Z7z3jONF1a4Zh4nga&#10;+fjxRkT5VO7u7nj7wweMtlxeXPLq+XN++fOfEZzBGE2OQjpXrYgB3FpZqz7MB6USF5pdzvLZnHOf&#10;DN9hoW3REMNkhWmcOMeZUouEESgR9nadZ7VZyWuVwjxNzNPEWDIheOIpMo57vnj5Usycy75SL/tk&#10;lmCtWpfrrjV6CT/QzkFT1JIprXI+TUBlGFb0IWC1ZZxnxunMhAisr6+2PLu+oKTENI5CjFWN0AzD&#10;0NF5D63ijcL2/ULENgTfkVIUQbdz/2gPodUi+1HVuNisePb0X4GylCIGi/PpKPNyrbRSiDlijOyh&#10;lNKcxpGc5fpppVjvdhhjOB6P1JolVC5n7u7uORwOKKW4uLig77vFXNDEkKo0zmih219fo7T+REEr&#10;D3u1uvQqtEJSTRRKG8piorVKQmhqrUzzyPF4IvXTP0t/5R+rH3sssh/88e+ohxeRuan9w/4M0gXh&#10;s1/KPUSlKHnGjvsD5/s9qiRajWgXOJ9O9MMa7zu61YqChGRpGxYCN6yGjlYU4zwR1mKout8fqapR&#10;ShMyrYHOB8LQsfYO7QO+65nnmd/+7ncMPpARw5jMN2nZ4ylimtCzo+RAmmf6a888RebTie2VkE+b&#10;arQH0yYs+8KGEH0rRokBuy77Sh5M2Orvfwef97H+foCjGE7lYX64HZYQnX+iv/XT6//T4MZ/+rtX&#10;S4BMoz5EHbTFcG+l33T55Jqf/fLXfPOH3zIeD5/Myofjnlx6QujQgvvEWyfjmv6xf/bQH9NaTMYp&#10;ZqxdTI80rLOfvRM+jTvKiNkuVbDaCMk6Z5SVsDGjLfd399zc3PDh5obOWdAGZS1Ky3pWkWm1SB9D&#10;KwkN9I6aGzFl5jmT4kyZR64udmw3a87jJKauLOOYCQ5bLbqCKnV5l2I8tN7LWkIbaq60lnHO0Vpj&#10;VEuYgDZUWJ5fCRPTUUIraVnmHGNQzqCt4XA6Sa/F2MXoUthsV2QaTWnpZ+WC9lrI3YXFDAmlSKiU&#10;d47Oe5ypTH1gnNNiljcYZfh4d8+YCnbYcXM48bIuoS9a47TBNCFS11aJuefucODl82sUluP5zPF0&#10;Jha5ts4aVLPQNIkiwYYoTuOECx3PQ4d3htNp5Hw4MI2jkMetRWuk55KTBB1pue+lb1nRRUIC++Bx&#10;WvHD+7dsdxu2u52M/dGhUDjrlr2F3GPWee7uD/z+j3/iL//yX/H8+QtWw8D9/YHzNNONI5uNrFXT&#10;QqD9ZKZ0hqurC7759lvO88xus+HF02uunlxxeX1F13WM48hpHMUMpAyNjDeWTT+w22xRNdNKZDwn&#10;tFZs1mtWypJp4D1xGddVbZ/Me3me0EAIVkzxCqY40w5yrwUXJLBPK/rOU/oebxy1wsf7e16Wl3Rd&#10;J9c2BMRsrIQQbg0VR5gNSjsoinie0bViLFgD2jkZQxu0nElxYn9/x2lKKB149eWXdH2H1orWioSa&#10;WMvlkydcP30KS7hho7G/u+Pb797ws9dfcHGx5fr6KXfjzMr3DKuB0HfohRgrIT2K0iSKpFYJnnTO&#10;cXd7x5v7e37xi19we9hzc3vLNE/UUlhv1tAkFLMLYtamSnBqbRmDWsYdQx88rUhYnG6G7e6CJ9dX&#10;Em5ZCvM8Y63l5v6eP797x2YjBkiz0OBLSbQifSeAaZoZ55nzNBOcZ9UFCessRfplSgJFGrKGa6US&#10;R+lR2y6grWMqhY/7I7eHM4fjmdNpYvvkmun+QJqPElo0rHlxfckXL55wtQp4NCUmlJMwhPVqjbaO&#10;WGHYbGkIYRUa1rqFVl0wiykfqzFKSzBjkecObViZgTlmvvnDH3hyfclmPTB3njInjvdH9h9v+fju&#10;HW++/RM1zQRnsVrxxe6C1WpD13UyneRGzjPTPEmAqdLkWvHaSehs6FgPnq7rUMZgjaLlwtsPd/zm&#10;v3/N2z9/Q2uW11/+gmG9pSI9jtVmjbOOaTpTlSb0HdfPn3P57ClpPPHD92+I08S7Dx9ZB0cthb/7&#10;7d+x7j0XF5d88823/Pr1F/z8q5cE3Yg5E1thfz5zt9+jtMNYxxwTz794zV/8q3/N0xeveP3VF/z+&#10;d3/HqhtoTjPPR/79f/gNz1++4ue/+AXH/Z43b99gfWCaCn9++5ZSGsdpj3aOzWqFN5bOWF48ucK0&#10;RkqFJ5c7/mr3l5yq5uZcuNlP/HB7y93pRAPmmKgonAvLaqoQ4yT70MXs+SnYpkkij3eaV9sVz55d&#10;s92tGfqeYAydMax8YAgdQWsoiWAM1Mr47gfSOGKUwgYtwTG5kiv4EPjf/+qvePP9t/zmv/xn5lwJ&#10;VubyXKU/gDJoK2EVG2voSkbt9yht0VYzDAObzRYXemqVs7ecIs5YNtsBbRRomfunaUTs/xJmNU0z&#10;83nEGrccVWQ6b+mDzK8sJvWHPn1ZgqvjdCZNUcKIWibHKoFCWtMNPcEH4jSJKZLGsOnp+076KQ2a&#10;MoTgpTfkHc64hbQufZhpmjgc7/nwYWSepk9nV7kU+m5FypX7/T3jcVzOG5vctyiZl4Njte4ZeqEl&#10;n08n8nxGq0qpmZwnVt7TrCUUi1OKwRt0A+U8od9QmoTMOG+xwbK7umCeRw6nA199+ZoXL14Sp5m/&#10;+9vfkM4nnr94hm4ZXRqXm0t+ePeWq4snOLfiP//Xv+Xdmz+zWa3QaLSxDJsdx8PI+z98w/F4YL3e&#10;YfueKSWm062EFliL9bIWUw8HjcaQa6PWAq2S0hKm2KCmTFp6gg+hmE4b+tCTSgZlCf1KzkpL4nTY&#10;sz8cmebGtFNcXXdsfE9KCeskBNA5L8EHqtEPHme0BNRRgYIqs9yLClKe2Z8nSgXrPD4IFbzVuoxN&#10;QfpaelkrKs3lZovaSrhkLplpntkf9synGUJFhQ5nJWQFrTB6CaZTgZQl/KgswcEpZuIsZ6laG6xT&#10;cr6S5qUvLAEBRlVUFVMz2mB8RwgD2hn8queJbmgj6+d3S19NaUMDrJczlhgTV0+uQME4TYTg6YLj&#10;3du3jKcjOUZu7+8Zx5E/fP0HSk4oJQExWju6MOC99F6UtVjrMDYyHo7EJVg0RwnCOk8TNzd7bm4P&#10;/Ov/5S94+eypnA+kSHkIDzZaToKXPnZKkdIkNKCWRq3gw0Doe7q+IwwdJaXlHEJhXCf9ra9/z9e/&#10;+x1ffPGcYehQWkmv3BjyHJnPZ+acePr8OburJ0KXL41SC3mMnA57WdPGyDxP3O8PzHOh71fkmNnP&#10;B87jiWk8C0VdG8Z54jiObK8uefb8BU+vdqgmlHrVJGg2R0hpppREniO9sdgQUD7grENrRU6V7Wot&#10;3abWmKcJPQTM0tPs+xVd1xNTIk4TEmDvMNawXq/QzrKaIuNpWnqhkHxkHGVMdl2HDx1917MeBnKq&#10;fPzwA95Jn8t3jk5LML1BAkaVkrCy/f09c5y5urri8vICbz1aGRqalAvGJJy1xDhDk3HycB45TQfm&#10;LOdhpilKq6T9kZQzwzCw2+1YrTdcXF7x+99/g1JvOB32/OqXXy3PsMXqxnbV8WQz0Oq1BNoVQ8pF&#10;QsS7Dmscc0qMpzNNSciN7xxea+acmOaZw/6IN5rgZP5w1mG0ZbfZcD4f5dxOwWpYcdof+P77d+RU&#10;GIZeesnGYK3D2h7n5WztsR7rsR7rsR7rsR7rsR7rsR7rsR7rf+Z6NMA/1mM91mM91mM91mM91mM9&#10;1mP9M9RPSe7/lDH9p7Srh//38Br/o/qR2v4Zxf0hsX4ROH9ucF/+0icQ14Mh6YH0QuPvvc7yRqCK&#10;wVspRVNaiIjUB4wY2jh2V9f0Xcf9hw/c396Q8iQiWKV5UEGnnDDWLe8XQH0y24FQq+MiMtFaixDW&#10;e4KxTPNISpngHMZZcsyfzFNd11PGibSYK5TWhBBEVGJ6WgOnRZyrrRJxi1Y0pYgxMh5HtFaUEGgl&#10;03uH1kIoVgvJ84FigtELYVvMPg/fldZiRmehWZsHsqk12IWWprUIQhxCRc1VyHnWO9SYGMfIbiu0&#10;uWmahQSdM3oxDhTEcD9PM2o1CPVQa5peNGQNMcZYMUd9pi1jnGYhyzdFnGdiaRyPJzFAWstpGvl4&#10;cwtGTPmrELBA70X4LEJlEUNqNDWLMLZVITzt9/cYY1j1A33fCWneOazRqCYihXmOnM8j4yjCjfV6&#10;Rd/3CwUGvHM45xaKlFxXZ4Ok7E8zuUqIQioJZX8kzIlQfBHjGi2A91qwRuGMotW0hDYoqBplFqG6&#10;NhgnhBelT4uJ1jLNkb4vOOfRRnM8HlFu4OPtLafxOetgsFa++7KIimKOdD7gtEHhFrdAoe+8iLx8&#10;EDPIg1nEWSFQxEjLmfzZMy9kA6GRtSZ0XBZhUm1FqCrtgeCcaYvBs1WhldRljGkLfas1LfSV5TML&#10;CV5jrSHlzBQTzlhinBYqfUB1nqHrGMeTXEeraTmz3ayI6ZI3P3wUEq4xQuuMifv9njkV7g9HUqoY&#10;K6Zw1QomJrq+Yy6VSxcYug6/kIRnVbEmkHPCKBF0aaWoFIxq5BLJqX6iI262W25ub3n/4QPPnr8Q&#10;or0S44C2dqEQIWMVlSUpg77vmVIkpYy1QnoO3mOMGOEPx+MncZtW8hx635Fi4ng609GYJiETz3NE&#10;p0S1YKj0QyB0HefzgXmc6LrA5uKSjF6IxZp5OpHiiC+NMASct5QShaS6GEdKg1oUf/jjd/zNb/4b&#10;f/Xv/h3Prq4oKfPy+TPmecI4sbzRtAgjjcW4xmojZsq+7+T954dnVgwfuWTmUQR1zWiUs/TGMQw9&#10;SkFpmikm3rx5y/XzF4SuB11JJTHGxGkeSTFxv7+j73u8d3LfKRnDjLJUoO8HNtsNRi90zZIgz7DM&#10;S60WclEIAEpERBeX13R9pLYbNrtMwnOz33OaJ47nPeM44o2Yf7USfJtSLKREMXT0nUdRsKbStAHj&#10;iRnKNJLSTNdL4IbzgcNx/hTGoZRmnMclZEGTW8U4IRQ+BHPs7+/58PEDm/UFT58+5eryivPpxP/z&#10;7/8DX3z5ii9fv8aaQFRVSH6nEy4orK2AZZzOrNaXhOcdNWdKTdAKSluMteTFeNz3AyaK2HGzFuH9&#10;06fXrFY9Hz9+5M133+GdR3sv4RTrga4XA+N+vxeh30Koe//hA1ob4pwYxxOH4z0xZox1yz0HIXQo&#10;lFAIjZG5n7pQLBu1FbmftIEmRikJs9Fi1FkInz4sP28IbXJZX+SFHkRDzLNVTGcPawutDVo1tFU4&#10;5+T7RS1kd0ffOZwXw/DgPZ0NeNez2V2wXq8XmjQ0lYlz5Hy8Zz6fGU+35KdPefnyGdvtllQSrTa6&#10;LuCtYY6R1Xpgvd4yrNakWBnPM/v9if/413/NZrMhhMCLF89pehlrYyQnCa8Ryq0Y4uciZGUfZ2Rk&#10;bfRdwAdPOY8YEiVVco5Yb1HNsN8f2O/3zNOM1uCCo7VCsA6vvZASt1uur55QSmWcZ+YilM9gLUFr&#10;dCs4qz69FyFlyrxnzEJYrw06Ryliqk7niEozffDkKgbI2qrcd67Dm4bzimkxtKcktDpjNKrJvN9q&#10;FlNEle9a14zRjZIrKc7gPEIC9rRWiVmMkg9jLgst6IEMeXc44Jxhu12z8h273SXr3SUZiKlymmbu&#10;7vfc3N5xvz/gPhu7HwwnuaSFWJppBbwPIsaMYj5/MOTGcZbQEa2I0/yJ3qYUsIQ41OX9tWX9bIzh&#10;6bNnHI9HTqczVluKd6SYxKC70OXneCbFRIyRECLeJ1KSAIWUEvMSXqSNXui6sjIuOdP3HevVgNGK&#10;4/EoYT9ajFAP36NSEhATvIiHc85C00uytro/fsT3PafzKAaiBtSMpRKMYhgGnLXUJQCi6Yai4pzB&#10;EOisZp40k9ZiZm+NVgpzmkhFBKvGGJSxUBxZAH54L2vtFKMEKuVIU5pxnhl6Ib7nkoUIP84oY+mH&#10;TkS/WYKsyvGANo4nV1dilyiJsFA/a23UqpimSJxkPE7zDK0wzjM1FzbDmovLa7brgZITlcz+KM9X&#10;qZWUKyVXhj7gvWN/ODJOI7lkMesaCQnqnGe7Eip36HpKrbJmKwX9YGyrlXQe0QqqarQq8641BmMt&#10;XT+gVeF8niiAX4hwp/MBtYTulEVIXWtaiLeGze6CbhiIScaZiiLXKmE0KLS1dKuVmI/miTjH5dpU&#10;nHVsVgNNNeI80wqEYfUpVMRaQ7faCMl0oRifxjM/fLiRNb02YswJPf2wpus883Tm3fsfCF3Hl69/&#10;xukkgu7TXJhSoeuDEOe8o2ZZk7QmYm2zGFRSjOR5ZlzM2NaK2fJhT5pLXqhVirrsbQ6nExnNmGVc&#10;ba0u4VAW7wMXFxdcrFf0/QqlZT83zUJthYYzi2EuFah1MVQtlOFamUthjhFrLev1BlBY5+i6XsLJ&#10;aBIghVzfGBM1VUoSoqkqGeMsxiyhU1bG21pljHFLyNs8jpz29wsxVIsI3gW0bnjv6AcJRotRKODj&#10;YqD3XvaH0zSxv7/l9uaW0hovX72i61es+zVX2w0pbqm1SBCOc5Tq0YaFUGlkDFnC60rNmIdwDi0B&#10;LvL51wyrDcEHGeOV7OniNJFSJHgxY7FQeR/m+bDs1Ywxy/WVtZ22Qld21mJjRMdEKk1M1wv1c7/f&#10;k2JE///or/y0D/LT3//Ub/m8pyFWl4e/tZiP+Edf64Fe+Dl9XKEwGHKc+fDDW+5vPmCX3z+OI0pl&#10;qvYY37O7uKJUxcebeyH/PfQrtGHoA10IaGXYbNYcTyNGixHXOekTdN2Dad7gvGHoLIfbD5gs42JN&#10;GWU0rcg7a5WlLyO9jW5O6KZx2jJ4zXg4UrOQR1OeUfrH/fNDYKB8zsV02Rab9E9M6/9YX+rHa9YW&#10;equECf2DP6N+/PnnpvKf9sWstZ8M9f8jArxaekgPvayHb1gtAVelFIzzfPH6NbTCm+++5Xy4R9WG&#10;rY1cGi43miqYZSwpRS1BTA/UZY0x8rzIfQGNAkr6QFbZT9dRKdmvG2Mw1giZeU5CpLeWEISerLQh&#10;qSJEaa34/vs37HZb2mIsDq7D+YBuhpzSp6BIs/wbVcGcK8ezhIud9ge6fuBKi9lnfzySHgi2weO9&#10;l/1glddq0mBZXk/uMxsspeolPCeTcuFwOtEPEipZGljrhYSs1EP7j3me2a02Qk1XYjo6n6bFENjo&#10;Ok/TBu0cx8W01wCjrZh6a8Z7R5ziQr6GVjOtipGrDw5ZWFsxTqFBG/p+xetf/JJvv/uWu8OJL19u&#10;aKWgnGbYbNg9ecKHD+85nEe+/fMbui7w/NlzjDGcTkfuDkem/GCsvAAAIABJREFUacZ6CQyRe0ju&#10;Q6M13lraQrEehoHzeWS1GlAI9TOmmZw1rvNivF5Ml7CEuSiZ05pqhCBmwRx/4Df/7TdcXF5ycXnJ&#10;arXGGotGwqRoDdWUBNc4x5/+9O0S0la5utyxubygpCIE4SThNXGK3NzcMS9rz1evXvG//Zv/FWs9&#10;7959oDVFbophWBNCIMYoPS0aXRCTDcoxnk60Jv0CYw2likGz1LIQ2SWo4Ns339EUHK/2BGfQFErN&#10;HI/3lDRLsI7SHE5HpjkSvGe32S7hQoWSCjUmVKv0nWfoPVjFeTzRlPQNVQuUPJObBFuAkJGHfkAp&#10;I32j6UQthhDssiaui0l8GfOB9+/fsT9OXFxe87vf/h3b7VZIuRrpAznPdrNlCEEI9tNEKol+teLD&#10;7R1Xl5dstxd8+eVrwv2Roi3Wyrp1HEesUnRdkD52a9QmwWXOOYZh4PLyktubG0opjOcT97c3WGPY&#10;bHd466i10IWwhNQIsbk2CZwqpYCSME29kKbdMsbHXDkcDpQc0Uuv2RpLqZXDYc/+sOf58xdY65bw&#10;N0VWElDTWmOcJuYY2azX+N2GTd/9uOd5EIkZI+GKWda/1lhUq0znE7f39+wn2es15SSQsu+5v/nI&#10;NM188fwZw7rneH/Hdgg4JUY/0zTNyHf6KSAhR7pVx9D3qCZhmNM0cXd7C0ufvVXI+YG8LEF3PniM&#10;W0s/PlcGOzDd3PLDH//I37z9jjSeiaeJkirdEqixMRptB9brNdbImtp7v/Qm6mfnKgUXLCzBDX3X&#10;L30Q0DUTp4lTyvzpuz/z9dd/4ubdB7zvWQ89T58+Z1itKUgg7cXlBVZXUhw5j7I3215c8PqXP8ME&#10;w7e//Ybbjx9RKL5/8xZvHZ0NfLg9chwju9WGw/2RNCd2qxXT+cg4zfz5/Uf25wntewnQzIXt5QUv&#10;v/qKZ1++5me/+Dl/+O1/h/PI1TCwP818f3vH+9sbnr76Cm0c333/VuYwrbm/u4emGccTMSd2F1s6&#10;51iHns5ZNkOPbo2YCjpavIJQGoOrPN90/OrVNcdp5u54ZH8aOUwj++OZcTyjtWbYDGzXK6yx9F3P&#10;arWmIuOBbgoH9N5ysV3jg5Vwg/IQwGQwNaEKUAo6J1KMuCr7kFYbtTTGJEF3JRfqdOZcJp5/8Zzf&#10;/76nxQxWwlQl1NCglMEv86PWmnS4pxvWXG/XrDeyd1VKwjBrU+Q404pms9sSguc8SxiZXsjTQjWe&#10;SXEm5x/DZqzSrPsVq9WKWsXgO81yvlMezq2UIhcJPHZG9pSaxtB3rIY1znmM1WLC7joJeLbuk4Ff&#10;iPaG1Wotn6c1Ypo53B8ptTCNMiefTiemecYZzbBe0Xc9OZfFVJtAsfSwezbrtQQYWRnPnW2sV57O&#10;a6xqlDgRxxPzNDONE85pnHP0XYfvO2KKlDST4kjwga7v0R6sljOR1Up6xefxyP7+ji+/es2Lp0/5&#10;8P1bvv76dxzub1kHx9BZWprZXl5x3B/4+P4jV0+f8tf/6b9w//GGl0+voTZShacvvuQUM+8+3nB/&#10;OlMaGOdJTeIJdAi4EPDek3IhJjmXDJ0mxoRGQhVra7R5ohktAURGCPZaK+7v7jgcD6y7gT50ci6x&#10;20k/tuvoO0fJifOcmeaMdx0hdNx+vCWWmcuLLU+fPMW6RggSLizhWAnjq5zDeAetLoHGhUhDtSp7&#10;4Msrzucz1lm2mw3r1QCqUpIQtRUSStWi9EsegtZ0a/RXTz6FL9RcyEtAuPVWwrObWvYG0gdzzVC9&#10;JedCShljDNZo8jyRS8bphtWOEtMSfqrpQydjUlmCE22hKSjLulmbGaU0u82KzXotPZWc2ewusM4x&#10;z5FhGCilMQ891EaME0MIhGW9vx5WfP3175nGM7kkUpb5XBuL85FgJUSq1Mr+dGRe3rvWhloydgmG&#10;6/ue0+HA13/8I3/+87c8u77m2dUlvbdLCAr4LjB0g5wrNyi5UJb9Y116c+d55n4JlwvB431AL+NH&#10;a5VaEj9//QWdhnkeGUJAGSXnBbUwxZlUKs9fvmJ7cYE2EkBujeP+7o55HrHG0jmDrgZLwO2U7CeU&#10;wy5nmf164Pu330vPcYzsDweePLvm5ctX9MMAZULXhmlwud7inexV5lmT5whdkF6ftTQte548ZeZR&#10;qPcpF5SxaGswSdbJbjmXiSmChbB2S89AAjmcs6y0wS/9tWmeJUC2Sp8j54ILntDJvrh7CKqNIyw9&#10;3nmeOE9HCVL2HUPfYY3829ud9EI6Z6Fk5lyWnoSc77SaMVqxXg2EhWbf9QFrDe8+3pBiQrmwnHtU&#10;ck7c3d0xzzNPrq54/cXP+NnPfkXfBfpg8FaTaxTifc6yX9AGrSTkvlmDXfeYEGhoYm3MKfHmzRti&#10;HNG6UZrcP0ZbrK20XPjh+7e0Wui8k/WStTSliXPEdx0lZpKV3tX+KKb43W6LX/68c1YCnfMt+8OB&#10;f/1/POpxHuuxHuuxHuuxHuuxHuuxHuuxHut/3no0wD/WYz3WYz3WYz3WYz3WYz3WY/0zV1uEbNba&#10;H8nDnxHXPxHQPxP4fi40/qn4Vwxni1Gt/fjnYaE7K/Xp3/ypsPgf+7leKKytNaFHtAcR2I+iZ72Y&#10;5cQQlGkP70tBTQsJShnCsOX6VYfrV9zd3jAeD5SSCb4HseWKOVlptNWknFAKrBHaeUqZhsZaITe2&#10;iojXBk2vAjkLdVKV+iNZzmiMFYHyeB45HS27ix1939NUFVK1MqgqstuqE41KFxzr3HFgv5grDDFF&#10;MdYoQyqKLnisNWzWPa1VpmmkLqbiWgslsxikLFpZ+RytMo0z0/mE84HWZqGFOyfCLWfw3n36/qyx&#10;1ApjvCPOkaf1mhIj+/2R/eFEjDN959jt1nQuUHTleDoyzSOdsxgVMEZIx7klcpyhBXBiEJ3nM13v&#10;RXxSoKaKCQatKt5pEcCGnuM00YAffviA044n6y21VXLNIoSsmRIzkYYxTgSfJGrKixgf4jRiWqF3&#10;WoROWkxupWlQjvN8L0KUmPlwt+d4PEKDzWrgZz//GU+vLvEG+k6EIw1FqQlVK0qDAWiFVgpFWSF4&#10;KKhN7nVt7EK2K+hmMFW+e6MtBo1RDa0KGiOmmgYYi3aO1Wa3iJ494/nM7c2BiyeXXFxdEbqej/sT&#10;+9OZm/s9685gW0LlwnQaaTmRUyQtFCODFsPUYq711tBKQTf5/6o+hFAowFBIKPMjfdosZvYSI61B&#10;1g3jvNDGUKRaiedJsiloYjDMCasV3gahCGpFnCahA/om5uT6CcgntAwD1umFdldQVeFaZfCOQ054&#10;q6lWSElGg1HgjeHl82c0DB/e3zBNjZg0Xb/Dz4mqCucxUZqIVsWgrVDB4/qOUBsqRpSBKQqVVUyw&#10;Yj5TaBoioFbGUXMSgvecaKpgu471dsP96czd/oAylt1mi9HgjcVYJbSdxcQ4zyL682Hg1cUFujju&#10;bu9RaKzzKGUwthI6z5wM0PDesxqEQPTxwweMUqRpotKYpigm+ByxNFBiNDUGgrdsd5fcI1i45nuy&#10;DdSmadaig0PFRmmZmBRKK+aY+PDhPc57VqsN2gbuj2f+z//r/yamzL/8F4V/8y9fk+cjx+O9UFeK&#10;X+YCGafPsxbje/BC/AkepTRVZ2pcTGi50HUdm7XQd07niaYsqoI1ilozJUbuT3tOc2LXNBZLoTLO&#10;jfMpoZXli1fPhNY+jkK4bWLeN01MV5pGyYmSItpZSmnEVKmx0krGKKGSKG1ouaAUOK0wwRO8J3jH&#10;s+fXnGPmh/cfefv+PevNlv3+xDzOtJYpNTJFMVeYGDHzTNd1DCu/GLONGGNaxdUiv1YOqxSb0jOn&#10;Qq4aZ8VsXWuV990KcRYBPxi0FbG2UotZCMvh/p7j/T1X11dc7HYopfjt3/4tv/nN3xC6gV//+i/4&#10;l7/+NfN8pNaROZ6JcyQeTsTDCDicUShd2Gx6xnERDTpHP/QMQ8/x7S05Rd7sv+P779+KAC3P3Hy8&#10;Yb3Zst1u6LtuEUcmSky0PBPHI19++Zpf/epXfP/DO47HIzcfb5nnKOakVoUU3oR4rR8CW+CTqfjz&#10;dYZZDKoUFmI7IrbXMmdrrSlVow3oJmNWKwWjJYTEGk1RhtQqTovQmIUm12hkMmSFd57gLUPXsdtu&#10;6ZwVEWMwBA+rPrAKA7qJULjhiPHE8SgG234YMM6igfms2Ww2rNcDrTb+9Mc/sFqtuLy8JHSBpBrz&#10;WDHW412HvegwPnB3u8d1M/2mR5tG8J7Nas2TqyecxhPH055pMdPWUulVL+Qm5NqUUqmt4K3DaE1V&#10;jikWpvNZxN1aaHwKwzlOHA73lFyF4KwU/Zjph4CpElphWhHaWC5obRiGwK7b0XU9Rimm8cT5dKYi&#10;YmIoKK2wGpz1n0ibnXOEYWDOkTieOe3vSNOJ2DLOGbyDWjWqNIzpUEbjg0Nry+l0YJqjmAGcwfuG&#10;9yIcnqcIRah8LgQGfjS2GS0i7YqQqoI1IpA0Iso1WlMXM+ntxw/8l//2X2mtsdls2G63GGv55a//&#10;gu3FFcY1wrBhWG84TyPHwxGjNCUlzscz1lpSzZxOBwlq8W4xvwe26xWlFJ5dX6JaxSogZ9J0JBdD&#10;aWKocOuVEOmVZo4ztSQRylpLNZmhCzRnyLkRp8Q8zdzeHjiPZ5k3lYR+eO+ZxpHz+cxqWOHchPee&#10;p9cXQBXC+jQTS2aaJuIiTpb1vkaL+4oU5Xldr9d45yhVjDDOOppS3N3fczoe6YeB4AIK+f5TLty9&#10;+8jN7T3OiVGnDxajYBU6Ts7hnRdKmHMYa+Va0shqIZm2jNdiEHgI3lFV0WLh480tYbXi6vpaCOLO&#10;41zAeY8xQkk/H0/c396xP51wTZFr4zydP5ntfNfhjEE1cFp/opCPyzq17wdePblcjPGNaRxRFHLJ&#10;NC9jlA+ahuZwmqFUjLJY29H1ay6uLtkfbnn/5oaPH96zGgYuLi5YrztqVUIuVQo7OC42W2JK1CoE&#10;zdPxwO3HW96r9zjj2O4uuXryBG8NBc00nkmlokyHsiKibuQlJMuyGhzrzY6rq0tYKF3TsgZ7//6O&#10;lBK77QXeBjFr5FHGzKDwIdAUxIXy3kqm1czhcE/oOmancL6jaYMfOiFhakOaZY24Wq0YVisRl28V&#10;3ltSKpzP4xJ+sxjVUcwpobuO3lq61Zo0R+5ubsX4XCLzFDlPliGIOYzFsPX06TOMdqgm5LdS50+C&#10;YbsIjxVNSGJZCMR5nmhF5qngA6HzhNB/ZvZIoDSKClpTUGjXyXq9KlKNxJTFtKIKaYzkMXJxcUHe&#10;Zro+0PeB9eYC7ztKBWoiTRPT6UylQlnCheIENVFrhpo5Hs8cThMpN7StfPn6tRjBtUO5thDQMzVn&#10;5irkyprjYoLQqFQkEMValDGyx1JNQiaKBCc8BJClWFB5plMaoyvKaAmLqTIm5pxRaOYxYh72J6Wy&#10;u7jEhYHz+czpPHE8R7Q5oKkEa1gPKygGakJpiV8ptdHaTDwdMdbirYFmhRZbJSSklvrJwGqMYr0Z&#10;UEoxjSNoA8YynU788O490xQJvuPq6pJtCygle6cuaB6aEFqxUAcNVluUtoTOkdsIi0HyPJ6Z50mu&#10;sdJi8Pv/2FP5af20l/LjnymfCObyXj/7u+0fvp7sC8Xs/znyXC/joNGKaZ744c2fSdOZwQkFOFfI&#10;JeFzIfQDznekXPlwc8dms5XQuSmh0fTe07lAzZWaK946Zh3FYLMYf2UPa0kxMeWJ6XRk5SyrznM8&#10;nMWoUoVOjl6O8xWyb66KaZLgF4rsi3JO5HnGhA5VtPRiFvMzC41UfWZQb62hlmsg9G/9D67/P/Y9&#10;fG6m1/pHevxnl/vvhR5+/poP64eHPtbnvap/ygT/EMDEQoHnU1gBi81aFqwu9Hz181/hfM/bP3/D&#10;3c1HIWdag9UGvZhMa2ukmqnlk19fwlGshOUppUgpkZd7TWuzmOSV0Mm1mP+VXgziSB8mxkhrsgfz&#10;1ooBlEYXPMMwkFLi5vYWpRWDD3SpY6gdaI1SBkjLZ1XEVEhF5uxYCqfTyH5/ZLXZcp1kPpqmiTkl&#10;rLN03os5t1aqEtJr5SF80/z4fVm7BAdIKFLKmXfvPjCsRy4vLmjA0PeL0UMJBbMkjOskSFFJ6IDv&#10;O/b7W+ZZwgz6PqCMw7e20OXl+Uq1YZTs95XSOLuEbfBwbaUv13Ue3weUtuSqiFlIn2iDUZrnz14y&#10;j5GaG2rZf7rgefnqFdvdjpvbj7y/ucE6g/cdT66uKEjv0DlDq0LuRhuqyp/W9CEYaIVpmgmhxyhD&#10;8GKAMkpCZbRZ/qsV42mieSev2R56EAVdK84aXr54wekc6YeB8zTy7u0PXFxGnj9/Jj2G8UxJSYxq&#10;2mCsp+sK33zzDZcXa3aXOyEAuyCG7VaZ5rjsTzVv3rzheDyz3V7w1evX/Ornv+Ly8pr7/Z7SQDu/&#10;hFAptrs1p+MJMhir8N7TWU2cZsbpzLrv8N6RUkdMhdP5iPaBOZclXLEuBvCAsQqrGilOGN3IudFK&#10;4/mzF8ScOB9PS6BgXQzbjZrFRNx5yy9/8RXfvX9P6IWI2hRoa8klCX1WdvOoBkPoUMowk4hxRDkh&#10;xLciRHf5oaAplLKcp8R2t2OzWfOnP33Ld998g3aWq+srLq+uaJwJIdBbswTGStiYdpZhs+ZwPBGc&#10;RSkjgRqtcHd/BxS2qxWbYcAsARlL3grWGFKMlFIYhoFaCofDgVYLfReIc5SQGqN5//EGrS3rVyvM&#10;Q3Bjk2QpMbRKD41cZD9tJDhQ5UpKicNhTwievutwIbDarNHWsN/vaTTmecZ7+d5RGmMQs6MV6uw0&#10;zmilF2OgBvX5WUTDYEBXCWyaJqxcWu7vbzjNCdUNpGZIVTPPiXGaePHiBZdPriRodiU012AsTnt5&#10;3pvCaAkrLblgtcYZCznTGujWcEozeCfm4FY/hYuYCkFrgu+oKA73e+5vP/Lm2zf8zX/8z9y/e4dp&#10;me0QWAdPGzqU8bRlLgohUJZ1bsbKzqmdMAuBWMJTxDDaeQ9K5qXj8cDNzUdKlvXx7/5f9t5rybIk&#10;O9P7XG51RMiUVdWFLjSAGYIwzIBvMHxjXvKKNPJizAZDEAM0Gg2UzKqsVKGO2MoVL9aOyOyeHiPH&#10;wDvEMkvLiAyR5+y93X358vX/3/c/8tvvvuPYHzndnnF5ekFdNWxOtmzPn9B2HdM00q47Ti/PURmU&#10;TnTKUDWeL//4F9SbipufXvPNb3/DOBy524khxz/98LXME40np5kXzy6pKkcY99TOcAyRt+/e8/2P&#10;r7l48oScMhrN2cUFF8+e8eyLX/LlV1/xD7/+O95/+498cX6Cd4bD7oafXv/I0y++4NlnL/hwe8vV&#10;7S2pKO7u9kxzIseM1pacA3GKVI2n9p7Ls1Nq78TQUiusd4QEuh/ReUIbQz9PrGrDi9U5sciGMhcx&#10;XfXeiTjPiJlbQRNC5DgeljwokecZq6EmoWY5Y5F83EiNJYp5HE72PmIMvKzJU8BmxbqqiCkS4sQc&#10;A//n//G/Ya2YSFRtg7EeY2RvlBZz0HszBjS0q46OjtPzE3zlSEmI30oXVEoUo9DeM4eJKQo93Vgr&#10;+7csZyApFzHKQmpo0zhBXaE1pDQtRkGRMI4Pxj1KKdJi0gegvaNuKs6ePWW9Xi1rYyGkwDTPhDkS&#10;c2I8TGIG07V06zWXl0+Y58Bht+fmwxXDMDBNg5gfhoDWUh978eIF2mhSihyPPSFFYsmkmKCopebU&#10;sN50kvc4zd3+lmnoCY3DqEyYZP/aHwbyFGit53S7oak9FBjnmTiOWCNU7hjzIpzVuKpi1W1p2oZh&#10;6Lm9uaOpWrq649W3P/D9t98wDEcqb3nx7AnewHbdkkLg13//a7Qx/PY//mdur664PD2VMxOjubx8&#10;xvVh4rvXb4koktZEIBtDRpGtJ5XCnBUkhTIOU0QkrdFo6yhKzJ1VKcu8qcRww8te6uxsw3Ecubm5&#10;ZZxG4hTouhWVc7RVTdPU1JWnqjY061NCSBz2h4Wk3lAQcvj+2DPPkXEYOewMX37xOd4ZcpR7TA5i&#10;Ck3BWsf6YkW+hKpdo13F65/f8P7dWw77HZX3bLYrKu/wWvai5EwKQYwsJwCh1nvvKUby/mgSKYpB&#10;nDayJsmiUxaTZ0VBU4ohuGWfX2T9ViVjtCLME9NwlPlZyzVMixFzSDDNgVgizWolxPSScMWRlRiv&#10;hhgJIaCU5ri/lnO8AnEa5OMk61GcR0oMOKWo6oqLkxOenJ3z5u1bPlxfcxx6ijZYL+Jzp8VgWYzP&#10;PXeHHdfXN3I+YrQYFjpPsZp2u2F1umV/d8frD+84Dgf+6POXqCTrT5gD02HAGiOGjalQtMXVFXVd&#10;y/5lmri5ueHd+3c4J7Ws1XoltZmmxjuL15rnzy6X2lEGVfBa5t/vvv6aqu54+fkXsiYrjc4wDntK&#10;nKmMCMPDPGNyJkUxFtZKUVQCAzEWqqrBWsubt28BqNuGFy+e8/zFcyiF4QjH22uOh56181hTSf6c&#10;5Pkgg7VG5jQtY8MpjW0aQs5MMdCPAx/e3XJ2fo5qO5x1uLqism4xDZY9o1aakhcjZKMXk56A1p5Z&#10;a+aYKKXGuYxxRgwLQiLHSN3UfPbZSzFKjImUA2kxsr03aovLuURV1ThrMErMa1Ja8iZ5clCA1ZoY&#10;Iv08oaxD5czF6ZbNas3V9TUxF1LK6Cg1wZQzJQXurm/QWoz386qF5MlOiVEGmVQyOhfKJDW/nDLa&#10;GsI8EEYnVPuqoWtr9JNzOm+IIROTmLvuh4lxnhmHkXnyDzXlqm7ouhbrLGfnZ1grtdycMzfXN8SU&#10;iCmxWq05HAcOh+PD+WUOYjj6GI/xGI/xGI/xGI/xGI/xGI/xGI/xrzkeBfCP8RiP8RiP8RiP8RiP&#10;8RiP8Rj/wrinav1+w+4D0Qoe6NafNhLff37f/Pv7ZPj77/t9Qvynn/+/kdE+/fffeY2fUM8+fR9C&#10;3luaZXP5ndd7TxwHEVolVYQmpS3d6Rmuadnf3nC8vcZqUCWSUiCX+ECFd1Z/IsiVlmWtwTkLCCl4&#10;mmdc9ZGKd3+N5DBYCXnRQUgJNQwcjwdCDLx4/ozKW47jiDZCwfFOo43FFCskdlejleWn1685HPZL&#10;E1KmH0assRyHka6pWa1aum4FFMI8Ya0IFPo4UooQtkGuj7WGpq5FfBETzlppYmbpHFRClFcYvBcB&#10;blFC7eqPPdMkzSi7ux0xK05OzlFGGofatqGuGqzVKJUe6GfeO1JJxKgoWSg+YZ5JOaFR1HWNMZ55&#10;mqWpUouwqalrtkVhqwZbV+z3PSkgDd4pEiiUUgnpvWiy4oEMd2+c4J3FWSMkEqWFmq7AGaGpUTI5&#10;ift+6z29Vpi6JsTI4XjAGsMcJtQPhqaqOFm3WOexTsRO8zyRUl4aW+X5Mw9UhUVw9wkpThrS8yKu&#10;EGqbMUYaPt3S6GSF7i2iLEPXrbm4fLo0SASmcWR3t2OaA23bcX5xwXF+J4YNRtMPA2o+YEshLVQJ&#10;ows5TZSSyEgDvF6aSmOMpLzQYBaRaAG5L1qhlIggQEhLIoZZRKjS3YumCBVGa4qHmUgpWWjtSpNi&#10;ZMqZ6BVZCzFgnmYp9BQhKOT0kbintMwV0pBemOcZmzJKGZybcFaabayWeeL+NRmlGKaJJ+dnKDQx&#10;RfbHI85Z1t0KrQdSDlgjz9c4jBQyISWM9VRVkfGy0FSVFqODfhjYtK00oS9kULcITL3SxFgIc6Kt&#10;avDw8uVz5m+l+aeqPDFEpmnEFUOxjpgKKQut6LA/Mr2/Zt02dKsVcZ4Y+h5rPJuTLcYZ6rphmkZC&#10;FCp4PxzY7+4oJdOtz1DGM4yBcU7MS6Oic9IA5bQCIwTVul1RtFmMCQq5H2VeWZrY7p+HnOR5KEWj&#10;lOPYT2AcMLE/3HJ+ds779zd0TQtZGs3GIVAVh7FCIbxvaLRWmmys0VilSEEIzTlnUozsd7d4L+NA&#10;lQy5CFmv9vJspIjSltpYnj2rSGiqpiEIop2mqmmf1tzd3TAuAiZq92AiYZfn0iwNlSVG5qEnzVro&#10;u9OMLmCUASV0OdDke7oXkMMkOhwS3mpcVdO1z7m8OGUMkWkI3N3uuNvvudvdcH39gcNhxzgOFBJz&#10;APr4IEZQyDMrmEa1CDph3a0oONo2M00zQ98zDAOrriVTGIwh5sw4Cy31YQ1VGmMNtaoJIXBzfcPV&#10;hw+09wLLzRptHd98/TVxnvjis2f84hefkfOM946cIu/ffeDtu1v2w0haBGzr84qvfvkVz1+84LDv&#10;+fU//Ib+sCfEyN1+T0pQ1xXGKM7OTvHOQ870xwNhmkVYNc0UEmEW2svf/f2v+ebb73jz5t3D/Mcn&#10;6+w91f5+/TbGiIhT6081Xx/XlrSIHgoPNL6wkMP5JI/RKKHCU/DWybgfA85aEWdbi1aAEyKdmAHU&#10;QpO1YnyyXtWUnKm8Zb1uOdm2SwOzWe6hpqtXlJQYxp5EIYRA061Zr9bSQJqkqV4vc9/t7R3zHOi6&#10;jrppHvKo9XpN3TTUlefkZM2rn3YUpAFcG0PbtYzDwDj0GK15cnmJ0YZpoddQNEZl5lwIRWjc2hiq&#10;hVg5h8A4BjSK4kCnzBAmilJCYlSRHMUcaZ5nvDciKkjlgV5aSqFpGoy1jNPEeDwSQ2AcR5kXjGbY&#10;7UhhpqqdkOudXfKzxOHQM+eINlbMYIxnyhPD0BNmhfUWZxyFiLFFrl9JrFYdbVsLoXa/Y7/fCb1z&#10;38t7V5qqqpccZpJ12Bj6vhd66BxYrTe0XbvMc0JSHoZhaVQUyuUUAt5XVHUNpXA87tHa8OrV9/zC&#10;Oeq6k4bvaWZ/u2d/3INSzNPMzz+9RitDSpnrD+8JcaRtGy4vL3n29Bm6JNq2gZhw3tJVFUTDPg6M&#10;+6PQ2rRlOuxpVitcVTGGJU0zmrqu6NadjB+rSAmmMbAuima9YrffoUpGLTm01hqFmP6gCuM48v7d&#10;O46HPefnZyLyAEpO5CzfL42/itVqhSKRwkwukku3bUvgUVDSAAAgAElEQVTRihwyWUMU3C8hBlxd&#10;YZxjzlFyDWfp1its5WWMh8BwODD1oMjsjaWuKrq2ZdNVrLpOXmsqJHFyIpUkpLEwcbzrhdC13cr4&#10;rGrWp6fMIdIPI7FIw7S2HuediBTi8nzOM4231N4KXU0p+mFccm6Hu5+PFmpuXijVx/2eMM0irtca&#10;XQqrrsN5zzTPHA8HEfTVFbGqqXxFKnA4jlhTcXZygnOeJ5fPaOuWL778I3KUeXwOkXEOhCgwWZUB&#10;o9FOxIHbdiVr3mrg9uqa91dXRBQn5xdC2LIGV9fEcSSmjPWaF599QUmB29s7dvuj0OiVJpXMumvR&#10;WrPZbNBKs16tmecJtQjjlM6oe9OQZQuWU+I4TThjiCnQNDXPnqwJSQj22RRQMhfrUvBOs9mciQGX&#10;1g/zRYyZw/5AXMQUOUNe5ug5SxO7KkpE2wVW6zUpBA5DT6saEbztj8z9iHcGbxSHuyviPNC2K7qm&#10;pVr2Y3OKWK1Bqwfqsxh9KLQqGONJJeK8JeXI8TiwP/QyfwGr1QrnKuq6Y7VZ46qaghCOC5qkCjFH&#10;+kPPYbdjGAZSShyOe+72d8Q0Y52hW3WcnV/SNitRBueI0QbjKlIUwaWxVoQjS55b1xVThOGwI6SZ&#10;lH9gs9k8CMa0lr0aRnIbTWGaRNCdMxwPI9pYfF2Rg4hnlVYM48gwjDjnsNqQ8kKR1gqVC26Zn8M8&#10;izlRkn23r2rqWvaSKc4oY1DAyekJ6+2WYZwYp5kYI0ZbYpJc1FoNOaONUEDNIh6urKGqvOw/s4gu&#10;MgW1mBbFlMkFIHFzfQ3LXjElMYSYQ2IMidtDD4zcHY9sNy3bdcu6DoRqpqo89p6SWUAZRSETUxTz&#10;DAUYEaau1ytOT0+IUQxApmn6/6Xmcl8T+LQW8vsi7T/0td+tdZQHU7r7j/MDoVyyJ2MVKRWurz/w&#10;5qcfSXOAyjIMk4hLfUVa1o5SMvM0ctzvsUpz3O2Z50TKorTyxjNNA/M44YylqSrGMoqMu2SO/ZFu&#10;43DO88O336NLoTIW7yuUGYXgXgolFlBioFI+mVNDCFzd3HJ6fcXpkyd4K+R6kxPeOUJOn+yhC1rd&#10;z8kfhesP4iyKiA4WPYHW5neu3e9fx4+1KXmuM/Ka9H0SukjLjTG/U9P6lAb/h0wgf3e9+Pi15SF+&#10;iLwYzN1X28wi4jC+5uUXX9K0Ld99+zU3Hz4QS6apKlnDcwKVZR5TizOUArTGWKErPtTwlut9L3S+&#10;f/3G2od6X8piPBKC5MoxylpbVRZywRlNVVWLeYyYvMSUMMowzDP6eMRqEfeijBijFEVKkVhgjpF+&#10;HOmnEZzjOM3cHQ60dUVIkZvra6q6ol5EWTHFRXgeSSlLXWQR7fPJOElJTJ7uKdfKGJwbyBmcsVSt&#10;W0TXhowIocZhQmvZa1SVfyBfai2UZW0sOSaqyjFPM+M0Yoyiqyv0UkNU2qKUxXvJj+UeK5pakQqE&#10;uIi1isY7J4KZYmi8Z5onhn7AmXu/EyFzO29BZebhyNs3bznZbGm7llXXYbTBTvMDzX6aw0cThhio&#10;60oMkpyYWqUYGXKW58oo2rZj1bVYA/MU0Voxjj05WxHMazE9NUaTUVij+ezlS6x3nJ+d8s/ffM2r&#10;V6/ojzu+/PwLTjZrhuOBGBOVc3hrMF1HW1cYW8gyaCgU5jCjFrMOvVDJu65jGEauP7zn5fNn1HVF&#10;Gzr2fc/tfk9W96YM8uA6owgxkkKkGIWhLPWmzDxPCxnUElPhbrcjlEK32fDyxQsA4hzYPLmAPJOj&#10;onKWOM1YZam6is+++BzjHF9//TV3d7c4e0rlhaocp5mSC00tY+/y8pwwT5+M30WRWgAlYmmlFCVn&#10;jLHU2uCcoq79w7/rxQAmp4KyiqIU50+foVAch566qenHgTlM3N7ccH19zZPnzylcMsf54Zk31tA2&#10;LfMwMYwjYYaUM3MI9CHx4eoD83hO9dLTVUXSDaAQHwSmt7e3jONI13WyfzMGa8Xs6WqeORyP2Bh4&#10;8/a9mLVSMNZSVRVa5cVUTeo4UuOxYugYAs4ZQvhYc/aVF5L9yQkpJeq6ZZ4COYnADpUxzpEAbTVK&#10;a+q6RgFX6Yrf/PM/88tffMbnL57Cx+lZ6L0qSW6hNFMM7K+OvL3+wO1hj/IVKmeOU0JpER1+/tln&#10;rE5O2JxsSSlwcbZl23U4FmOgJV+xi8A8TzMlReI4McRehOjL/V+drLFWqMsqZ3TJzMPI+9evef/m&#10;A9999wM///g90/6W2hgaV/Niu1nK2wm0Zk5i4spSp0o5PdR+S0nkotDKUrQSA5plzo85cXN7wzRJ&#10;/c5bR86SV339/c/89d/+I0EZvvj8Ky62a8iFzek5l0+fstpsKGRMqXj52Rc0bUMpChsT8Xjg7PyE&#10;k21Hf/2Gf/wv/5n+cOD16585v3zCn//F/8jVYeLdrudcK15cbPmLf/srxv5InCbmMPLjm9d8/8MP&#10;REmScb5mfXLJ089/wZ/++V/wZ//2z/i7v/lrfv03/5G1DswrRePWXN9csz4/5y///b/jw9WO//Sf&#10;/hpdMiUWhmFgnoMI1p1lu97SNTWN91TG0PqKkhP7w56YZozxlKgZD3viPNN2NdvqY61dKY22likE&#10;UsoQZ6Z+zxACwyDmbykljJM6QuNr/KYVg0V1n4fJ3Buj1MR9VaFZzBuNZkpJ9lAFeW6sWsTimhwC&#10;49iTdKHqWqk/DFKLMtqiTGIp2y4mxhptDLZoCoVh6nHVlqqqFlJxxliNdrL2pbysj3Og1pZpjmKQ&#10;HBMpRjF4cyKetkrjjZjgliS1SG8NgxHDmJKzmNKUgq9rNtstbduyahusVhyPB37++R3v375jdxDD&#10;5svLp5yenbFa12hrxJWywPGwxxhD01TsnWH35o7rm2tWKznH2G42OOeEDj1NhBikzpkLMURCEGNp&#10;KGxKR93IuYQzhabybFZbvDPEeSaGmRQTThtOT8/YrjqMguPYszscmGJku9lSNQ19P3Doe4Y5UhlL&#10;u6lo2o7j8cDd9Q3eO56cP2F3vePVd99AjpAT//4v/wpTIpWRqezrb75jnAI/v/2JhOL84pz1ak1R&#10;CrTn/d2RV2+vCFqjfYVWCp0SsUA/idBUO481hXHOD2v7NM2ooB7mvriYc4uZjYhq45zQealvOsuz&#10;Z0+x2uCUiIVX6466cjS1p24aEeU6iwK2mw67GCUoVUhLhppTxi0mgGHsqWyDUgVvjYyDGCAXYk4Y&#10;XbBVzXA8cLN7w09v3i7mlJ6UB1IJdG1D7Ty185iyGFBpvezRIIbAPE+4upWab/loeBJTFONo6+TM&#10;SQmdWi01jXvD2oKIiVVVoUom6MJ4jIRxohjDPIzc3FxjrMV6qVNprzCz5jD0zDFS2VpMMfVHA6Y5&#10;jBDuz8IVznkomuP+QD8OKK3ompqqqai8w2hQzvDixXMunlwSUqaqW6x3YpRRNOMwsT/uJX8wir/9&#10;27/lx9evMV7WzKwgF0WmYJXixWcv6Y9b9GIKaa2laxpOuw12OWc7HPbsx55pmhiPE33do1TBOifm&#10;PcvzdBxn3nz4gHeWzarj/GTLxekplbcoDe/evhVj8RC5vbkjDCPguP5wRUlR6mQpy3pWMuM0cry7&#10;lTPA5Rk1WsTqShucd2jn0dbw4skTVEmM04SvPKebFbXTzPNM7StUt2FImtdv3snezBq0KlTO07Re&#10;rp9CzK+VBTJWKxprmKOlbSu6psJYj703nQN8XeGzfzib6tqO/W5HSnJOmuNSf1j2lSymQ8tDwDyM&#10;xBixWpFLomTJ+5zV6GTEgAeIMTLNcaG7Z+ZpQpWCUUrOW/K92X9GaUXlK9q2JcYDc4iSfxawNtI0&#10;LZenJwzjxJwSbam4PD/B+4rh2LPf9wzDxP6447C7pqs9TeW5vDilqh1KG1II5BhlfdKaHKOMmTIy&#10;90c5V60qnNGctw25iL3QnDIhQz/P7IcR56tl/olYZzg52VB5i7eOyjkxY5hmwp8EdvsDP795w3ff&#10;fsM4jqSSsc5xcX5B5WvqVffYkPMYj/EYj/EYj/EYj/EYj/EYj/EY/6rjUQD/GI/xGI/xGI/xGI/x&#10;GI/xGI/xL4w/1BD8KZXsnmx1L+KF3xWqf0phvf/aH2rovv/Z+4bg3/9++Eh7N5/QpT8lbf1X1Hn5&#10;QD6XH1jaNNTH5vCHb1HLv983VSqkNTSjrcO1hhPvqeqKNB6Jc08aIjEK1cc5j9Xmvs0RjMY7yyDv&#10;Tl7DJ43P99crRhFzGSPNmcY6EYAYEdscjj13t7fkMPHHf/oVOc4Mw0hV19RNh1YaqwypFKpKcXFR&#10;Ya3it7/9JyHkti3WOcYQYQ6kGKkbS90Ijcs6L5Sp5UA/LXSCnNNy1TKV96xWK3GDzxmNCM6d8yR1&#10;L3qCurYoa7G5cHJywt3tLXd3d5ycnGCd43B3ROkD601L3bQ8uXyKArzT9McduSzCFqVw3guV2gr1&#10;wJhMVQslSmeDVnGhdulFjCZNgW1do53DeMcvPnvJ65/fYawIuNEapQ32XriVEhTQRj80q3dty/nZ&#10;KSFEacQ00iCkVBFyz9KAYNCcbkRoc5xmYm64uLwgJiFgXF3d8bX5nl9++QVnp2tImcoYnKuA8CDC&#10;vG8GfWC8/Z7JhDFmEZdZjLkXXcp9KkaR0cRUKFoI5dY6UpYG15KL0CaNZXNywrE/onLhdHNCiDAc&#10;DzgrZgVETQnzIuTMeOeWpm9EWG/Nx8bVLIL8MM8opR4EI/eCSU21jNFMjIF5lsayyCykdjQxBrRx&#10;Dw18da0eSHo5J0IIFGOIamZKhVc//ojOhU1bc7bdYI17GENKSeMVhQcKY0mJmEW8tNvdUtUN665d&#10;hJ73gj2FyhkHpBiovGXXB/LxSO2d/KkcbSOCdK2U0KdVoR9nQkho40BFoKCNENmmaWKOiX6aaZoG&#10;bYR8aJyYCKA0bafBijGDdRXbzZaTky1t24lINwZSTthiiClx6Hv2t3fSoHsc2X244kdf8fzlM5rK&#10;o1UUEkwI6JIx2tK2K+YgpJzjcU+cA9pYTq3F1Q1xFuqx0hq1EIKtFwFQSAmdMihNViIEvbm7RRsR&#10;Mq7XK6qqgqIwxlEQkauzlqpp2PcDt69/lucUzZ/88Vf82a88nz9/xtDvSGHEeYfSmtbXQsIoQmCu&#10;nEOVQhhH8A5jHDEX4hwY+gP9scfbNSnOjEO/zNUarS2u9uQsY8Y6j5sjwzhDznij8W3Lqu1QqrDd&#10;rnnz5jX9MOCdxTiL0TL/Vr5BKRjGBKUwTpOI0FMUwb3SuNpjjIxbJfhToV1o/bCe1F6TcqIf9xyO&#10;AzFB42tWm4aL7YpxDlzdXPFu0/L+w3vevH3H/nBkmo84K42fXdciupiEQkxPKu8pKlPGibaqKUSG&#10;oUebgnXSDG20oW0aQoygYCyJOYRF+K0IKdD4CmM8IURiLOx2e0II7A571psTnlxc8uH9e67e/cx+&#10;f82/+8u/wBloNx390PNFu+bv/uGfhPrWtOQ88+b193z7zW94++Y9u7ueqlmhl6bSzckJq66jPxx4&#10;9cP33A7XGKOF5OwcGsU4TByOe+YQePf+eiHVgdaWqqqFbPkgEODh43tB0UeRl4gx73ODvIikxJhG&#10;CJu5fMxR1LLk6YcG34zWIvDVSoQ/Kmes0lRO6CXWKip/L4R1NFW7zNNZGkerRgS+2tAYWNeObtVR&#10;NSusayAXPIbz0zXKaEKGoh11Vy9zo5iMTPNIjiLk+3B9Rdd1Qi6fZqZpwjqNdZpCYr3ecnr6BOc0&#10;//ff/C0oePn8BZUxUDJOwXqzpm46qqoBYBhGchKDnpAyt7sD4zASTMJ590AkNFoodlMQ4vq9+YDW&#10;YhajnHrIrw7HI2kOmMW8IueMNRZjAjYXrLeUnFCl4I1me7JFodjf3XIcBw77W477nQiOrBPxkVZU&#10;i4AqhsjUDwzHnnkUImFciJN13bJandCtNxjvsMUTYyCEmdo59OaEKYiYGCOEqjEkis7y/5TM2A9c&#10;X10zjiN1XfP6/RUUEblut1tCmAlhZrfbcTwcOBwPDMPEZr2halaEMJPjxDBO3H3/A69ev+XJsxcY&#10;63G+4tAfCTHSrVcyF1rNm59+hmgpOXN6dsHLl0/RKrNqPI03NE6MlCwZlQNKFdraY0thXua5FCO3&#10;/XtiAaxHGSOCkdWKOEsjo6sczldkBW3XoZyQ/CpjCdPI8XgkzDNNXbPuOoZh4Ob6huGwpz/sSWGW&#10;ZvCqou06qroh58I4TliradsGrWGaBrQxbNcbyS+LmD2l5XnQWnF2Js2axogIVhtNDmIakVPgsNvh&#10;rOPls2fSgK3Kg6GDRmGZxZxinsgxLSJHRSwJ4x2NNkQUh8ORq9udmKVUleS+xnJ9c8swjhyHkTFI&#10;g27XNTy/vKA2GluEpptKwSKiqbPTM8lfnIWSmaaJvu8fDBPcIviaxgmtzINo6H6n0bUiWis5EcKM&#10;QdFsK3IpnHQbxlkmo1wghki72sjzvdDF0jBCWcx0FqFhCDPWWBHkzjM5J+qm5ezSsNlsOX/ylG69&#10;pt/L/dsfdlxfX3N9e8fm5Iz1yZam8jSrNXfDwOvv32DtFfM80zYVTd3w8vkLzk5OJO/TFk1Bqfxw&#10;P3OWz6dxXHLcxJASVeUJc6JyirpqF9MbjTKaHGfGflxoWGnJfQvTPHE8HhmGcWnAl0ZbpS1NKw3v&#10;dhH4pCL5bkxieOAaR6NqwmHAGI31HoMmhcA8j9zc3jLHn/HOUdc1bdOw2Z5yst3iqwatDErfG9rY&#10;RZQma4NWhv1+z3fffkuchZqYUubs7Bzva7S27EcRca7uDVsWUwSDUHfrE0tTeYZx4LDfMwwDFIgp&#10;E2LiZpy5fn8jYpq6ZdU1NI3HKEVc8uMwzxitqds1VVXhfSM5r3V8uL7mcBwJIctesarxVUWYJpq6&#10;pq4cxkBVV4R5JIRJxo0BiltEJYm0rL1zKNzd3RHCxKpb0TQtxhRSngn3RlT63jDAYZ3HaFkfUook&#10;CtoI2TcjRNxuZcWUZZxISRrJa++wBrQqlCRGWWQgJZw1OK2WPWAmpYhVGmUNlXGgLAURbX748IGQ&#10;EtYarPU451itVmxOTvkCEX7HFNBkvFGosohp5wBO8lizGCFBYRp7MqJNLrksZkxyH6y11HWNc+6/&#10;u75yX9P41PDvvqZhrf1EyP7RlOe+pHAPgFcLLbx88rO/Y+73CQE3L+NLa0VWQhb9/rtv2N3d4pRG&#10;YRiGmcZUnGxPUFqTciDnmXmC426HKYXd3S1XV7eUrEBZIdiOAQpUlWeOM3GecdbjrJcajYGTkxOG&#10;fub67Rs2qw0nZ2cY69A2i5GHUigjQpccRTxvjCOrzO6w59XPr6m3G9bdFoqYr9nKkRbKsNLmIZ/T&#10;Si+icXm/WukHYwOW/crv143+0L24L4Hlpab0UL9aaO0fc0713zRp/P261qd1tU9fg4L/pqlkTkm+&#10;dxGr55jQxrA5u+CX1vG6+YG3r3/iOI6s20b2j0bjKi9ihoKQg2WUoo1b/p/0YDZQykeTrLIIjFMW&#10;EmBBkYtC3RtoLNcmL2aYzlkRLNVi5KK0Qs2REBPHceRudycmIlqxXkn+WXImZTH2SmlmCiNZFdr1&#10;mrOLc4pWxBRYdx1X7z5gUMR5JhihlSutHwTfOS9jU93XBQMpBmIMxJJYdyvOz864vrvj9OxsEaUb&#10;cgbvDQpPUYVUxJDIVxV6uX6bzamY9jkZk3OMQpelkFMkxMg8RxpfiZiqJJQ2KCuCNGUsBTFatEUT&#10;p0kMQ6aJkAvWCWnUqMLxeIvSnuPQ0zYVSYPKSkj2iwD96bOnpDBzenZKoYjAxBp8cdRVzenFOT/9&#10;/Jbd3R11LfdfNn4ZozTr1YqmaXj75q3sYaqKlE6w1mONiIVr7wlhIIZ76nbzUTzpPFZb0mLKaI3m&#10;V1/9kvWq4dWrV9zdvMdut3hrcEbjjOH0ZMMwBlarNVkFTs/PRUC3vK6UZf7IORNDgJypveN4OKC1&#10;Wszg4Or6A0orUslCv55GxqGHFNGL0UNJMykkjNKLgUpiCgGtHb5q2Gy3hKU+KsI1K2v6dzNNZVg3&#10;NbXz5CpT0GhnifOMrxzn56e8frXneDiw3azJGVKStbsQySjaqqI4JzWBlGQ/aR2qpEXkL+vKnCLa&#10;OKy3WGfw3i5GdWKmGGMhoSnGUDK0qy23tzcc+4FxFlOZHMSUcRxHwjhDLmQFISfqpuayrhj7AVIm&#10;50gxBq0Ub9++4+crMScch5lhmIlthqKIITGHcaFdey4vL8lZzNnmWUxNm6YilQ23+z3DMJGNYgqB&#10;u92OcRhoN+vFLG8m57gYaskY8M6xPxzIKeK8pyAmINbJ/N12HcY5yYdCkPrLPOErR900WO8wrlpq&#10;eZlhGGhqIaw6Y7n58JYXTy4pZhGD1krML7PkGXMKhBh4+/4th3GgXa/p55lplPfctRXnZxdUTUdT&#10;O9atx7mWTdcRh5EwDKQYlpqnwigoIaBzJkwTMQRSLmRtZI+02YBVku/3Pa++/57f/P3f8/r773n3&#10;w/fYrNh2W069w5+e4nxFymLKhVZkYIwR6w1t5Zf17d4gtTzsr1NOD0aRLOvY/doTpkDta7qu5frm&#10;lv4wMI0zTdtRNS0vL59xfnoOObI+2fDk+QvqpkEZS86Rl59/wenZpawTWnM8HkBnLp+cMg9Hfvt/&#10;/Q2d9VxpTUqZfhwY5sDpxTn/9M8/cLZd88sv/winoBjF+mTD199+x9evfqSPmYsnL1itz9C+ort4&#10;yld/+Vf8+f/0V7z6x1/z/qdveXa+pWbi4uKMq+tbYk782Z/8D9zeDfwv/+v/Tpwmvnj+hFhmxnFm&#10;GHq69VqMQ7RhVXkaZ3FE3v/86oFUXsgYD1YZnl9sxdDOaFIRQ7UYI/M0MhxnpjCTi2YYJ47HA3MI&#10;KOvoug3VqsVXIihHGSFS54j1dslF7gW8Clc5qlrqynkR52pzn2MonDG0q4Z21WIAnT1nJ2uiKsSl&#10;NvD+/XtyTos5o/xcipGSxRjqPn8cpgFtvZgAz0FE6kVMEXKOFG1YrcTY4vz8nOPQ8/7tW4gLnTiD&#10;dVZo0TmT9UeDpXuzMlCkXOjHkbOzc1arFauuo2lbjNaElEhh4mZ3xzf//DVvf34jtUxn+eNffsXz&#10;Z085HI98+HDFHAPGelKMzClStBjK3Fzf0B8OWO9ZrddUi5Hcj69/5urDe1KYcd7T1GI6Ns8zKYkR&#10;BypDDsz9jhQCsR9xKdLf3DKQWbU1rbGsz0/YrNZi5DYH+v7I8Xgka8355VNWqxUhJSqlKa4iq8zm&#10;5ISnT58w9CPX1+8xSvHk8gnTMPD69Y+YxUTqf/4P/wFvNMfdLapkvv3ue77/6TU//PATvqqpmoY5&#10;FVzdEpXhZt/z9mZHtB6cJSznK8Z6jNYMqXDcHZkPPSkjRHrALmePdS3XwhoxqdVaY5YcVhuN0QVV&#10;Mmme8V3L9uwUZxwGha8sTSW5izVglJy7tnWF1aBbR9s0GCNGkUU5coFp7NGlYE2FtZBzRFFw3oqp&#10;4BzJpKV+IH9yhq5t+fIXX3Dsj9zd7tBaSb14s2IaBvZ3ezQG72XtEjM1OaPNpeAXYyitFNbIGEkx&#10;gdUYOcIizGJK4q2XKkxJGBRK68X00ENOTEE2VxqFRoTLIQRCiDKul7lv3x8lD8ww6khVV5JH5YRx&#10;lqoWwwCNIqX8QP2OcSKGiaquFzGwRSs5g025UBbxt0ODErO3uqkoaHJOVNEzjgPzMLNarfjVV3/M&#10;HNIilM68efsz+8OeUjLh/FSE1yVzt9uRQ6Cxnk2zoq1rLk431HVD5Rty1hjrxDwPMdms6pqTzZbb&#10;ux37YVzmGdk/HftBDKS8x1hD1azo+wP9NKJdxedf/hF1u8I6w83NFXEOlBjwVn6v7HsWU8MY0aWI&#10;eUsqeG84O9mQimacIpU1PHtyIc/aYn43HXaLeXxFc3JC5Rz7hbiecmbsew67PfXgabsW3y+m5tbR&#10;+ApXeTTlwYBEeUeKmRICWWumYVjqNpq6qnDOPZifZy1PXymJMM1iorCYwxvn2O/33Ly/IYTIs6fP&#10;2KzXeG/Rerl+Wf7fpORM6d6s6L6ePk+B4/HIcX+g6zrW6w1WK+Z5JKaZs9NTci5LfiQ/m3Nm1mLk&#10;oY2hMorKOZJCzsK8p7GabqnVDtPI7c0tQ3+EEJm7DmvF2M0Yg1/MPctyrpVS5LDfo0vBWUOa+mXP&#10;otBFMYYJUGzWa7bblvU4oa0YvvTLs5PiRLVu2K5WkBNzP5LJuNrz9PIX/OLlM16/ecO7Dx94f32z&#10;mGAmjsOB47F/bMh5jMd4jMd4jMd4jMd4jMd4jMd4jH/V8SiAf4zHeIzHeIzHeIzHeIzHeIzH+BeG&#10;9BLfN1Gr/4pihVJCleN3Seyffg78Dgn+oSm7FNQiCmH5Xb//O+5/z+80An/SSPzpa3mgv3/6Mfci&#10;e2mm/vh7l6bZT9zaP4bQ0lL5KOa6p13WqzU0FfPgyUAcj6R5grLQykvBeS+kDKNxzjCNYXFI56Fh&#10;xFqhwEvTmrwG5z3eL/TjymOc48effmIcpHn45uaGnDPTKEKuqrZUTUdarq9ZGqdOt2v+zb/5FTc3&#10;d4SQ0co+COViVtzc3okI756Gu5gBuIXgnhaCX4yRaQrkSpoF0ELeLkreg9aaBMSY0Fp0CrWT3/Hs&#10;2TM5uN7tUQo26zVzTIQQmeeliVIpKu9RKjFPR6YQSVlo1MYarHVk5whhkgbfJM1+VmuK0fK6lQOU&#10;COSsJWnIClLRfPnF55RcuLvbMYwDpq6FIqkqIfvGeWkKLhhnYGkiO9ms2B+OqIUaIMKCjLWGlD6K&#10;rK3RbFadiElj5uLsjGIUh/2R67e37PY9X3/zPfPnz3n29JKYCihpYroXHdd1u1xraUzLfGx6zykT&#10;UxAagFK4qiaVhQSt5Jn1tSdTSDGSBW7EcRhJueAXGvr9s3Z+eUmIiX6MnJyeoih0bYvWGeMrETKn&#10;LCRNvZg0sDTbI9f9vqGydp600C601g+d+0opkgN3KTMAACAASURBVBLqrNEWlsarYoQooVRGa2m+&#10;N1YEK9Zb1DK+hAQu98VYC8Ywj0fGccQC+xCwSqH0Qpz/RJB/P8c4a0naLJS2gCoiYBGTCkVMcqdL&#10;+Ujym+PM2PeMY6DMM1ptqLxjGAehuylLTJk5RJTRDPPMNM+gLXGhkDsrYvUCpKI4jjPbDGW5Z2NO&#10;GKux2mArT60M+2km5xnrKr747BfMcV7u90KK8DVTCNzuD9zu7lg3HTHDZnuCMZZhGFlt13SrihDT&#10;IgQoC+3K4GzFNM3EFJnmiZQm7nZ72vUp3aqSJsgUsd7jtZgp5CJNONJipilayA65wLrbUFV+IToX&#10;9GL6EXMSSqgXYrSvPT+9fcc4Bj57+Tkvn59TWYt3BUqglJl5ClSVpZQKo5Em6JJI80BMA5qCzg0R&#10;mStiFNJFZe2DQFkMTRYRCVkamawhzRG0wXshCfVDz89v36CVk+aoaeTlyxdsT0642+0xVswetHVo&#10;4xaSSsJ4j1Z6aWCLxJwgFawzZCV07pID1qqH5m5jzSIG0w8mDW1tOd2sibkQYiElUGi6RtM253St&#10;oesqnKu4ut5z7HvG8UCMheNxWJr/NTElpnFgnzNV5eT1IsYfd1rmbO8dWi/GGcrQqJouNcwhcBx6&#10;xmliDkKsSkn+VkrRti3OCUkp58LxcOT26orT0xNWq4a/+y+/4ccffuLFs0u++PIFddswTiPzNPHk&#10;6TOG457f/Oa35DJT1y113XJx+YRSFId+JISZq3fveT2/4rjfQ07kkMgpMxpDXhqOh3FkDoEQI9Za&#10;nK/xy3yolxxEKf0JRXO5d5+Y7UizbnqYn+5zgLzQNUvOIppSCrsIJFBCTVOAyglrZC5RyDo+q8S2&#10;O8FoEXxUlVCh60Y+t8rhvWe9almtahSZlArHHu5n0sN+z2a7ZXtyivMtRjkqramdwjpNVhrrm4XY&#10;WdBGUbKm8h1NXaMKPLk8Z5pmcoE5Bm7v7sg5iNDTGo7HPXd3N7x585YYJpwyvP3xR7ZVxXrdsa48&#10;nXOSAS1iC2JCkWi8Zl2tOT29YBgmDoc9h8OOuvI0dUNVaUKITGHCeEeaRCyotZZm7lwWYfiEUoUc&#10;M7Wv8N6K0ETphUwnTfolynrvjGEahkVMpmjqmj5H9vsd8xwoC43U1551SChtH0xvtLU07YppHBin&#10;mWF/ZBoEfT7FGV/V+LoixIBSBquF0rY56Sglc+gHjsPIse/ZHQdQ4L3QgLbnT9hQSDFxtf+BN2/f&#10;oICmaTk52aKUou8HpmlmzordMHMcr+nHKNT5eoWtZa6MpfDu/ZWIki/O8XVFYxrapsU7Q/unf8Kf&#10;//JXkBRVXdGuauraMvR7SorUtadylpykITmFGRCjD+8aJjtKXhUCc8xC2WlqDseDCNhy5KAUygp1&#10;vO1WaOvIJbPb3zENA9uuo6tqnLEPRGOrNZUVw4emlpyxWu6pNqBKkde1GPB0XSOiKzLWW9xW5uAU&#10;ZaxP0/RRyGmkodgZt5DAFTkmnJbm+HW14cXZCU3d0DQd1hlKyQzjiLJahklMxDBDQYif9ytXVqA0&#10;ulI8W5/i6xq9CMRjmMTQwWgOfc/xeKQbRg7DzOvXP6IoHJsDyWga57DWkEteCFEixrLeLd5Wmsqv&#10;qGv/QAIX4ySYphmtDVVdyxyuhMgX4izUcqWwxpJJQtRWkK3B6MQ09iijyAVShpyE6FqUxtY1tXHE&#10;EIiHPUWJAGZMQZq1Y8B7xxwTVVWz3cr7H+aZOUsuIIR3OL244OTsnLv9ng9XMvff3twRU6JqGszS&#10;PH11dcXVhw+cbU/46o++pPIO77wYiaQkpN0HmrEINZXRIgq0llzg3YdrYio0bUvbrai9I8fM9dUV&#10;+5trYpyFtrjQ3I0xVE3NyXZN07Ro68A4ijJMcyAGobiptBjEKC2iDJvpqhW+63jy7DlkyCEQxoHj&#10;bkdTtdzt70g5o3LBKMN+t8Npg85QfEWziJrvCdS+qnHWEcJMLIVf/emfkmOk72VNraoKbQxZKaz3&#10;9NNEPw40tX8wQMglEoPQukpO1N5jNmusMQzDsJBhJWe43xfud3u+/+4bLi/POb84o20a1tsTuq5D&#10;A/3hIDnfQkI/PdlinebmdsfhMDBNhZ0OKHVEq8J2zUInNhhXi+lbFsKj1kZyrZSwiwGLqxrOzp6S&#10;Y2EYe+ZpkH1omBiGXq6hVkJcjIGmaXFWzF/appGc1zohvBWgZFQGozUxJ6wqWO+orKOyhhwn4tQD&#10;BX0/zylFzpa85PkyL8keXsT3IgLX1uJth7eaYRiE2BkztbO0bbeQlyOmduTs8M6ybhusyqQQmOYJ&#10;Z2ScWuewWqiW+t4tb6kZlJx+xwDw92sW/1/j03qKXoS8WomoI8b48LWH7+OTcsknP5+XnOb+2vwh&#10;Afx9iUMt4vmQI8eh55tvvxazAWOoqhalFOvtCXXV0E891mg0hbE/kMNEmT0//fCKZ8+e8fzJBQXZ&#10;05j7NdyZpSYDMSTCHLHakFKk7RpOT8948+o1++NA1jtW65WYImjJDaYgtN9SFEpZUgr4uvp/2Huv&#10;J8uu7E7v2/aY69KUQRVMoy272c2e4Qw5Ckl/sx4mZuZJlEaKkBShkGi6SdGg0QAaKBTKpL33Hrud&#10;HtbJRDVIPiioN+aKqAAy89pj9l577fX7fmhr2R87rm9uaHZnUnNICZXt/bG7W58qBLaglvqVkJD+&#10;MdDxu3Wqd2tOd8ddLTaR6t2/8a275t3v7uoC3wUZvHuOv1s/+6f+LZ/4Pme9q5+VZc2fQkCV5TrJ&#10;BdC02y0ffvwDETe+fSP5q7XoEsTJUYuz4N3nzEsdTRtDuQdJCdhLwFHy9wjM80yIEaXMvduwMxZr&#10;BEhUcpKaQc4UCm3b0k/ioK6VzLdd1wnghEyOiXESN9XaORGdLzChTJK8XKt7d1ooVN7z/vNncgcs&#10;4AFj7f29OgcR95WSkdOgyDkQ55lhGsRh3Dnee/r0fi1rnX0HHMECOJOcHavIKS2CFJmvShLQXVnG&#10;2pIz1jseP37M7eEg84gxi7BM7mHK4uKdwViZR3JMzHO4F62UkgnziFWFYY70/YGoHFFDKK24hGpZ&#10;b8xzYNO2+N2GpvLsTk4WoYrDOsebNxdcXl7y6MkTnj9/jjOalAJxlpqh0WYBPhqePH3CPI6kLKJJ&#10;kLWUVpK/eG/JWdbd0zhilMDhlJVcfI4ZpxXWKKZ5oJTCdrPm+x9/jzAMqBSIQSAYRSlWTUNdr3jv&#10;2TOULdTrGuO9gCjDTBgDc5hQyjDPI0ZD42XuPBwOJGAKk7heZ1nrziHQDz05BqwCoxXGyPVRNAg/&#10;LKGNuMXGODNOI82qpdYKvTjCT9PIHAvH2xsen27xyxjSNi3aGpS2xDgx9rBZtzx6fM7x0IEyjOPA&#10;ME6EGCnZoKuKTdNILdd5yYuUOHOzAPO0UaScljxJ4esaqzUpBgH7KCP3G5mitAjtiiIUwEhdTDsL&#10;s+S4d7mSgCuXOsE8E1LCVzVD1xNDQJGx1qOMpusHbm8OnJ8/AWXpuoGu7vHWyPo5ZpLKVFUlIEcl&#10;olKjtdTokDrRZrtle+Z49OQpY/g1IQb6YWDbNngr0Mx5lhpuLPEecBpCoOSM8462XS1CqY6YEm7J&#10;pe7AmyEE6qbm0ePHWOeoqhpf1fR9R993jJMAfCpfc3Z6QmUkh4lJUVmpUeWUZYxJAjZKSE3ygydP&#10;WJ2ecb3f87uvv+b80TlnJ4+onCfmTBwH9tcR7y3heEttLPWdG3LJKKNRRcawNE4ojQDAnBf3YaU4&#10;9B23by/4m7/8Fb/79FOuv/6K3B/Z1BXvrzecnmxxypNLoV/yS3xFsQZlLMZ6WpE4Y/QCGtUCkMsp&#10;oeSGIM2JvNR29FKnd5VFW8vmtGWeJ169fsOLr16w25zywYffQ1lL1/dMU6Eyhvc+/JDT8zOKUjSV&#10;wAnee/YBzz94n7oWoOfLt99wvb9CpZkyT/zm7z/lfH1KLvDnv/qfePn1CyIF19RcHuXemKaAtw5d&#10;wKD58ndf87d//ynB1vzBL35B02wY58CTDz/mj/7b/56f/sm/44tP/o7//X/5H/n4tMU4w9NHz7k5&#10;9Pz6b/+B7dljbm57/tP//GdcvLniydPHjJOI6vaHI95bmroWiKSr2HiHUwWrpO4jrF+DVm4BbwWm&#10;fqTPSWpjUdbtfd8TYiQWOE4DRVmaZo2tKmwjYKnVZodzfgHM6PtMTRcR8N0JC+d5XnJLI2sfq4hZ&#10;JqCVr8k5czgcmKdACD1hHqjrispacaPOST4zcH56SkqRUvLihD2jEOCmWmr1OWdOT05pNw1KWYZ+&#10;ZL6dCGESYJoVCFWKAqm9ub7i5uaWeRzRqohg1PklhSr3oGbI96Lew+GG65tbclH86Cc/4enTJ/cw&#10;qOPxyDcXl9weDlxeXnB18ZbKOH7+i19ydnpG1x+5vr7mr371a477A8Mylk5zYJ5mUolsT0549Pgx&#10;2/WK3Wa9uI7LvJRi4u2rV0zTKA7fShNtJC5wKmP9vUPz25cvuXzxJXGayDmz2ex48vgpjx+dsVm1&#10;6AJKafp+5OawZxx6+mEgGkO12WLqmiknjNecnjzCe892K/Xwoe/Y76/Zna754NlzSJEvPvuMGAZS&#10;nPkPf/KneGe4vb7GW8Pf/d0nfPb551zd7tHWYV2NdhVtXTHlzHU/cXGzZy4a0zQUI9DgdJeHFqiq&#10;mtVmQ9wfmeLMnO/2gSJNI/t1xjnJjYvsf5aMiJiVkjWXtzR1w+njR9SrFaoIzKNp7uDEmlIU1tXU&#10;dUPbVJyfbtHfXuIiSi6acZzxq4aSowjm9VKzSJGsBchqtcY4LzA4I6J4bzRFFaxkV2ht8d7x+PEZ&#10;deUYrCVNAastU5iI08QcI5v1mtVmI/uQy9ieYlygSFry/QWGqrUmGwHgOSv7iKoIIEIZS+Ws1F6y&#10;gA7bVtFWDapAyonV9oQYE8MwyH7OnBhDoJtGhimQI0yzABjee/6Mtm1p2qWWoNQCyZE8a7PZsDs5&#10;AVUoOTHNI9M8ioO39/imuYfNTFPH9fUV4zRSlEIZga1Z67i4umToJ5qm5mTdUtcCnj5Zr+n6I33X&#10;MYcBZcTVO4bIYbylco5QFG+vb7i5vWbdisi9bdY0bcPKNAKHs4vTeNNQVxXh1SsyUuNzxuCMYd/1&#10;xOsDJ6cnPH76mGazY3Uy8eVXLwRYazVZQb1eM3ZH5jwzhpGQAm3TYK2sG62RfbyyLFBTKsQQBbq1&#10;1Ki9BkUmI5BKldMCdIiyX08iqkwx4L2jrnYoDc4bmqZGF+5B2cosEP+cscta1fqK4gV8UhYgQX8M&#10;hDlS1xWrtpX16dAJiLVpBI5OJfviaCyZOQSa2pPTihgSr199w/Fw5NmzJ5yebjFaUYKASLXQiFEF&#10;VC5M48gcIsZYrK9Zn1QL8MFTtxXr3Ya+OzJOgRCOklujFrZVxmi1AMUyznqUVmgNmkxtNNuTLaUI&#10;6MBZgXKN/cDVxTVFZXxtSSFSVwLCJi0wHWuwxdEqTQiT7Csbs9T/BPBQGwXGYr3GOENMcr7qyrKq&#10;1oQcSCny5vU3jN2aTdPijEbrQk6B/rinqjwfPH+P9brh5GTLly9eMIfAze2Ry8vLh4ach3iIh3iI&#10;h3iIh3iIh3iIh3iIh/hXHQ8C+Id4iId4iId4iId4iId4iId4iH9hqHdE6b/X8cvvi+D/ued+9793&#10;zuxafoFafr5zcc/feY13m8zvnLa+65p216z7rovWXUhz+u8L6O+aeXLJ33Gil4beu+ZtxfLYxUm7&#10;FHFL1trjypomQzSeSR0Ic6BaRNQxg3Ma76S5Y8iRwrLp7Oz9+1lrcU5Ex865xd1SBNbWGNq25fHj&#10;xxTg9hYuLi9xxhGjNOSSytKoJe5OZRHvGW3YtGt00QyDiC2MgjD1NM2aXCIXF5c8e/YeqWTU0tik&#10;DYt4NzFNgWHopbkqRdaL+ESzOBCmiM2JSGYOMylnfNPgvF++i+LZsyf065ZSoGfi9GzH9dUN8zTS&#10;H+DLL3/H9z78aHFW0NJAnmEYR4x3oLQ4ancTQ9eJ6MiJ2NEaA9qgckIVAxgRsRsRwBdl6PqRtqm4&#10;ugr04yiuGZOnrhPeqEUkmsglE1Najp2i9o7Ze4YpkFLBmsIcLU1VoXKWxu5FgFv5is3aMIbEeDyy&#10;albYneHq4paYE4d+4MXL1+LiWFcYL+Ip5z06FZxz99d3zvH3GubNIixMWdwwS4xM88w8R3xV0a6l&#10;MRQFKUacrYhzYBp6+mG6d6QQWIEihoC1jvOTDW1TY7TGm4zXBWPAZJjHkfVui608MSRiTNzc3rBe&#10;r8Sh+K75Xmu0Vfcun1Yb7lr3jRaHV6WgaEPIk4hzrFvcRwQAURb3eOc9cRGmWmux1tyDLOZppPWe&#10;p4/OCdOMX5zmfm+MKeL8eScYcXevn1lER5kSizSTqrK4Acq9ao1BOcsYJuZpoMTCvjvyxWdf8PTp&#10;Y5SCw2GgrmuGaWK1XhPiTNXUNOs1ztW8fvuGse8FroCIeVIsKOvALO7FGaxeXHdKwaEISZzop3km&#10;hMzu7IRMYegFYBBSZgqRfpq5PnZ88+aS9586zp++R4U0lwxzwEyBqhLxujIixr8T+mplMNqyalcY&#10;bdkfei4vb1hvz3j06BxiFDdzazGoRcQh10sp0sibUhL3l7a9H4Mh34+5Sksz4jAMrHUDS1uQcRW+&#10;WMZxEjc3p1jVHqsc01AY5oGYZsI0oFUhThMELe2dBVRRkBLaWJQWIYyhCDgkyUCvlYirXF1TtSvm&#10;opjmAKqQ0uLm23i807x+DW9ev0QbEYZOMdA2FZu2XqawZZ7I4vKudFnESEkaA7WhqVpSmMjANEdS&#10;CpADzihqbynWimOcsov4XS5lg4h7rIHay1w6TyLsrSpF5c/xVYPza3x1yeXNLfuDY+gPhClgYlqc&#10;PuXolpLp+gGlAxjLerfmB9//IXGZD6Z5um8wp4hoI8TAHDfMMXJzexBH12UOsUbcWquqBkSgrFJh&#10;6DqmoWe9WbHb7ei7jq+/esFf/upXtNsVP/vpz3FG0VaKk80TrPm3fPXiS37+hz/n8eOn/OaT3/L3&#10;f/8Jby8vUVrcFmMMi3vaMm8v41vO5d6pxHiPniasdffCIq3Vkmto7rTu4oholnt/EaJpAZbIc+Sx&#10;KX4LyJBcQ2GUAQXOCixAlYK1mhyjuM0aS105nDcYBXpd0zQrjHbSzLmI4Fcrh7MaXQx1VXNyumXV&#10;esI8c3PbMXQjV5fXxJJAZX77u685e/SUP/73/4EYM7Yovvfhezw6f8Q0L6CaOWCNFqFMCKzXLRrJ&#10;E1I0lGTwVUVGxvV+7O/njtuba4a+J80zTisRTCnNcX/LqnZopylxlvmyBMgKjbjMpzyjw0zVbNiu&#10;G1a15XS3kntDED6kxXFynEamw5GcYA4jKWWcccuYoDFKo5SIopTWOCeggFIyMQZKKCJgzplkLV0I&#10;iwOfCPm1sWzWO3Fncp5xmghJnDbtIqqU4xGwpqVpNwxTktd1lVzbw8jbiwva1YrVZsu69XhXYTCw&#10;AIvWqw2r7Y5uGNgfjlxeXXPsB6qqoq5qaSg3ig8++pCqrQU+kBMnZ9IEXTc1pRTCHOgPHYfbW3br&#10;Lc5aVo0IeJrVCm1kXkwZEoWioK49Q9dxe3VJ62vqlQhmlLE4b8VleJpROTMy0SyO0DEGpHNSGolT&#10;yBQtoi7nK9a7nTiFx8C6rpnmQA6BWDKVbqmNgRixvhY30nFE58JwPDIeD+gFTuS9X0SFUHtLU51R&#10;kBxNmiv1PUSjoKibhu1uizZqyVmy5PSLO+GdS7rCiDi6aXF3DnIxE2IgJgGZlFyY4sQ89KQYsc6x&#10;2244PT1ltWoByUdSgZIEJKW1AaQxvyx5mtIW42uU8cRSML7CNw1Ky+BsfEXbrgkxMI4jm1VN4z1h&#10;GimzCLKssaCkSdYo0CqT48w8hwWcIaLPpqrvc7qYEyxNosbZd+bOQogQkuTtRmlxAvOeeQ5Mw0he&#10;mnXHvgNjSMMimkpJnHWNoVCYw0xY4EmFQsrSIe+rShrkvSdO4ngeUqJuWyyIc7VzAplCcXFxSYxy&#10;/cYoEBRjDJv1hvPTM9T5I7SCEmdqa5jHI6o4NO39mkwphfce5yoShWGacNZJ7ucqUkq4qiFNI/0C&#10;q7Bao3JCF82qaRj6ZTxPCYpiOHa8vbjgyxdfM4WEb1qqZsPm5JTd6ak4uysFUXJQrKaqHKnMaKU4&#10;WTcCCuoGslWMZJza0rYNw/SY2+ORoRenr5LFVX12M23TLo39MqbWTUNZ1qDWW9abNc6Ks3tZ5qEQ&#10;E10v4zAL0EUphdGKOczoaBbnPREmATjnaZuKVdswjCN9L27oJQuUKaXIet0wjA1YzZQizDPaVcRD&#10;J2u/nLFKXiuliLGa8/MTTk9POHYT+9uew3EkxkwfR3anO2xVgSpYLcJra919I3pMMrYnJWI8bRJG&#10;ixhm3TaUxtL1HdZp6rqiIHN6CJFXr15x2HdY5ajrmvNH52w360WwCyUGFHJ9WqtxqlBrT1FGhLS5&#10;4DREBIRViggbSs4LlESAZ857NHKP5CLumVprVMyypmgqjCqsqYlZRH/GGLqu5/ryEu0sVVVh1xum&#10;aSLpRSCi1SI0EPXku7C2vNQsjLZyTet/LGb+/xq68PsC66U+Yd6pYpT8rQt5VN/Kq74VTS/1kEUc&#10;/I8/h17EBUqEAyVTciTlxO3NLd+8+BpTYL1qaTcthYKrHPvjUe7rYlCl0B/2qDhS2zWewnToaT6q&#10;qdqa24uRkCKJTAoZVWSNXrKIuKsFfqNS4fsff8hvP/uUkDLdOIjAVCl8U6ErTTxCHCbJE3JCBYV3&#10;4CoDOXLY3xKnCU2+F2nlUkhKBC+yglicwZeyldSAMlktrooLcEDW2uW+avTdmpXUliT/NEoLgInv&#10;CucFEfduzerb2pP5PTDTu+fmu8L7+79phcoKvazj7gB0qihSXATb99AFfS9GqFYrHtv3aeqGbr+n&#10;P9ySp0yci4w5WpPJjGFm7o7iFFrVUi/J+Vv3+QUiR1YM0yhOzSjadoMymjjPImb3FlMEPEbMKCXi&#10;S60EYuSNOK+qpmKcJ8ZR1hraGIZ+4Ha/p3l8jsaRZxGmGqWx2lI3K4ZhwhRYbRp0Kaw3K459L2Oo&#10;t/d1BIEDerquk3nN2GV9j0ByomIexFF8td7y7L1n9GFeYGeaogtjGBfRliKkzDhPqN5Qp0pEOlYT&#10;0YQ4M46jQJmKWgSC4pZaSkLbRXRVZF4zVsn9qso9wKwfjgzjDMt6yKCZx4lhHjiOA8bCHAVOYY2h&#10;rRpcXWGVprWeOE1472hWIoz3xlI1DoyhqjyffXHB7tU3vP/8Odu2JiVDcpaUPGiD8xpKYLuq+ej9&#10;95ZLX+HrCrS4EKMUdV0TowgRMzPRDhjTUlcNGEtMA0UXWftoRQiROI6olDjZbAjjQFjqmQJPqikY&#10;jCnUbUNd1xQltcesNSVHhmkSMWaRWsqqqVlvt7Iuiolj33HbdaSQuLraU7karRxyqUXUAoS4E/kp&#10;VTBKxqMwB6Y5kEqiaVaSY5gFlBBGxuOIV4qyWTH3E5mCXqBFlAQpkUNG46l9xWADh34UsE4KTFnq&#10;T2vrWLUN1licM/K8HBchkxxrbS1kgyt6gdFoUJL3aiVQKpZri6wY58A4Rg6HAa0N6+2WrusJKZOy&#10;1Gqa2mMXcd84BkpWTDGw73u64UAOEa8lHy4pL59R8/riLduTHzDHQNcdKHlmtW6haErKxCqhqwIp&#10;YlXBNRWTVsxBU/nCeqXAWipfsV2v6I4dQ5jp5omcjawDtWUKI1BQ04izhjBPJBTKOpq1J6HYdx0h&#10;zhyPR1ACV7OVJeREHkdev73k+x9/hPeOlCNN25JTlrxHa0oKqByo/ALeiJFqt8YCFxdvOR5ErLfe&#10;baEUTs9OWZ+ekV1N22Z+9IMfUlUiQMwhCjyhWNIo+V2xiaQ1bVNjrcCKRIAuNRZjFNWqQmG4vbzi&#10;4uKSzz/9jL/8v/9P5v0Bk2DTrnnUbqg3JyIwT4l5hOQFYNXHSF03GF8RtRExX11jlCIv4rZcFGGO&#10;zPOIKhkDTONIiFLjbVdr1us1Riv6/Z6hO9CPPd04MU2B9fYU7Rz93PPi81dM3UDdbPjDP/oF50+f&#10;cHNzKcLAHHn2/Bk/+OH3adYrTFXRDwMXb78hDiOnbcM3v/2MTes4f3bOf/zPf8Zf/fpv6LMiG2ia&#10;id16w7NHp3THA1MMbOqKtxcX/OaTTwnR8O/+9E/Ae97uj/z4l7/kj/70v+HjX/ycLz75B/7sP/4P&#10;7NJAqyrcuubt1Q3fvHzN46cf0U2R//xf/isvXl/y+MlTznY7nFLcdB22cmxOT2hWDduqYes9K+9w&#10;OpNDz5gCzjfEpDkebhiHCRTiVLs4m08hsT8c0c5Qty2xKDAV6+0OX6/QWsCIxjmB07UN7WaH9zVG&#10;OUpKhHngsL8hhJGSpb4k9Q1LVVtQlmHKpBBx3lI7j1bQ9z3OgHHiVD1MAa0V7z19D20rShEQwl3t&#10;bFyEkykrrDZsN2tOTrZYaxingdv9gddv3nK4vWWzWVE3Nc4qSolcvHlF1/e07VogMF0PKaGcxTqp&#10;fXlnMM4SQ2TuBw7dnmmeUNpQNQ3vv/8+H370EVUtUIqrq2tevXrDq69fokshIbXaJyeP+MmPfgTA&#10;4XDki08/ZegEajRPE8M40PcD690552eP2GzXvP/8GdY5xmHk8vKSeRzYrDdUviKkzLpuMMuaSwFh&#10;nO/BMtYZrFLYrDEps65bmt0Zf/AHP2LdtqRF4BnDzPW+4+b2wOX1DcdpQBlF3bY0qxbrK2xV4eqa&#10;unYyLzUNzlou317S9SPeNbz/7Cnr1vPZp5+wv73k9uqGn/3kp+Qw8+KLt1ij+eSrF/zmk0/ohomk&#10;DXXVUDdrVtsNGM1113HZTYy5YCqPcQbjK6ZOnK31PRzTsFltMNrRjSPjNDH0AyEqyrKGJAEOtFUY&#10;mwUQuNQpnfes2obNeoUpmTR2tE1FZRwquF5PoAAAIABJREFUBllouAqjHbuTE7brU1abipQzwzRB&#10;htr7ZRwU6FvdLODPOZJjgJhIIcg+ZYhoZzFWcvOsNGiLygLQi7mQs6brOuZg0RTWqxZnDY8eifs3&#10;WnF7c8vN1RUxReZZ4by9z4NzTKAzrqpwlaNqBTzonIOyvgeg5JyJ81J/MVKrEXhSwiiFsZ6oZH8m&#10;L0X8ylf4upF82zmwmqwVKMscCr/94nPevr3gi999xfmTJ2znSGOdiLZVltzUeppqxTiM7PdXhEny&#10;Uq31khvAaiOA1FSkBqCNpmkappRQyixu9IHj/rCAHwpPzs84Pz+lqSrqqqLvOoYF3JFLud8nzDnJ&#10;WDFMvH19wTDN5Lkw7Q9U/cgmRN57/gzfCpTTO0NaroXTsw1ffPmCvg94XwtgMUy8+Oprzk/POb+8&#10;FrBHU6OqhjFGyjjjqwbvG3bbE6ahZzjsocRF/G4Fuqalhl9KRi8w5ClMoI2AjApS51GGqARSUEpa&#10;4BaKHJean9IUDdWqpWkanDULyNZQWU+MiRwzpEgII7kUrLNo5QAB6eUFhDHNgZATl2/ecHFxQTGK&#10;n/7BT/DeLqDNDOUOXFfIKRKmkXHsKGnGLCDvcez43Ve/4+3lYz58/znvPX5EXVeoO7ietlRu2bs3&#10;hpv9nq4fBWykBQQfyPRToCqOlDVj1y8g1oR19tu8IBZyyIwpM7kKX3n0AtS87jpWdUPTrshqZEyJ&#10;mBMpJqwuGO8oQNPW1I0TiGcxTOPMOIwklbFNg1+15JhIUWovxloq76nbllwyIUb2hz39YS8mBwsI&#10;2lYO42TsLCUzTCPzAnVjqRMIZP8OErHjyeMz+mFkmhJX1zcPDTkP8RAP8RAP8RAP8RAP8RAP8RAP&#10;8a86HgTwD/EQD/EQD/EQD/EQD/EQD/EQ/z/Et+J39U/98Z8VwN/FP9Xo+654/e49cil8t3X7Tuz+&#10;bhPxuw3n332dO4H93e9zjveO5vI4IcDfvdPvNa4rSCXjtL17c1gcudXS8F4oTEEEkrZa4WxF5Rv6&#10;/Z4SAznPlJzQReSK3nu06okpL43UstGf0rcOctoYaciI4o6jtL0X/O9Odljv0d6zv7pkLhGVNSXD&#10;yW5L8hGUNJCEnChZRJtaG9qmpfI1wzAS48R6U+MrTVENwzhwPB6pvEWhREi0fF9x3eK+uT7nTCwZ&#10;K929IsNcBD5zDExhpOsHnPdAoaqlCUacs8SBWukiP9eeaRiIYWboOl69ek27atDW4X0kRRHMoViE&#10;b4ap8+QszhbKWxTSTOy0oiQFGIyyZIU4a2pxYXbGUHmHc9I0EpN83n4cUJW4epYopP+cAk4bYizi&#10;xr44rw9zYJoWJ0RrF3dKcQ+PORNSxjpP26x48+aCtm45Pz0jfJh58fVLinJo7bi6uqVs1qy2Hufs&#10;vZvKnftyCIGcs7i2LUKpu8e4ytNPI8f9nsvra8Zppl21PE5nnJ2dEsOMKpDjjKGIo3EKjEMUt0UK&#10;VWXR2pLjvLgyNVAy3oApEXShzEHco2Jgc3ZKyZmuGxjnmTUrQBo0jBI3uTnN9+7r6l1Rj3WoxY2w&#10;KMTdvcykXDDaoY0FrdEKcex+x73ZGHMvaE1BxPz1asX7z56K+CAXxrFfnG++vXfvnCGlgUmEXWM/&#10;SFO9NWirKTGK6FMb8p3wshSsNVR1RUmRMEbCOLE/HDgMHauqxbiKjKYbJn7y6LE0qncHLi4uubi6&#10;4enTp5x/+D5xnrm9vSFmuQfWmx2r9UaaW5LCKo3KUYQipYDS3N7e8rf/8FuOx4Gf//LnvP/BB1hj&#10;6bsevAgNu2ni5nikm2eubvc0VU29WbNZN6QcGYaefhJnIaULqWSsqQBxSVPAar2laQvGiRiqOxzZ&#10;rhochYTCKmk4m+OMgEDkHKGgqvy9a3OM0rgEmnmeGYZhcfQSp1SKwRiF9y3vPXtOikncNxvHcb/n&#10;zdcH5n7g7GxHs6pIMTJ0R8I8EueRyhhMUVAUzlbkGDHeY4wItJyVczeHKM6U+s4BXJz2SgatHetN&#10;TU6R/rgnRGnA223W4gSrNHVTE8NMsopKibjQGCOiw2mWe89bNIYQZVxytsJYS7YV0zwJpCBmDCLA&#10;ELGlHBvnpIFIzkFaHOqlSWoME1pr6spL02pR1FXDk0ctm905z97/iIvrG66vb+n7jsPxhr7v6LqO&#10;OAdxSCWjlQgq5jkQcuHRk2dY60l2oQOUTIziuKgRx9Q7QeaqbdmsV7x6c3Hf8BtDEBGzs4R5XoQk&#10;mjmMdMeOeZqpqorNao11LYqKr79+xY9/+D2aytD3HSUlnPY4XZHmxNvXr0lBBLxDPzIHcZ3XKuOM&#10;Bb3M5SzjhFLkVCgaXOUWx3dxzxIogyK/I1a6GyuVWpz/FsfPOwAESJPw3Xh6DxcxBq0UkHFG3tvq&#10;Ba5RPK31i0CqsF41rFYNm80a7ytK1hhtl+NYYczSaZpkvm9qT1171qs1ld9QuRbnWrp55GZ/TXc4&#10;Uq72/MVf/BWpKDarDSFHbg63OKs4Wa/l3GVx+bQGcVHKgRQSTiva062IHxKcbDdc31zTrlpiyIzD&#10;RAyR9WrFH/7sZ6A00zBQYiRmGeNiHvFhomS9NJhNpBTQOtFuNlinOc5Hun5inmZOTk/kWOKo2obN&#10;dituQ9szcozsj7e8ffOWruvQWtPomqZpWJ+e4K24zRut0OrOKTWT853LbbnPG6wxTOFOVKyY54mb&#10;/Z45yhxjnZPG/xBp25bTs1MymTlopmmiGwJVtcI3NVnoRWzWa3FWso7K15hFlBaGkQRUrUEri7OO&#10;7XZLW1ccjgcuLy+56Q947wEIKRCnEWcsJ2fnVF7En2meWK1qnj9+ClEAJEZp4hyI84AxhsZbzALH&#10;GKeJlEVk6YxBe891DBynkV6BrSq0rej3N2gUOme5NomUolitNqQYCItQSAAPkUVbjbEiZcu64LyR&#10;uUBplLW4uiaBgHJCIs+BIQ7YuyZFDdYKjCilRFzceHNMNFUFSjHNM/5O2Lw08wv8RVPX9QLpGQU8&#10;Q8ZpQ5hnyZmtxVcVw7w0j6aMcooQE+MsubNSWpxKdaEkjfdOnPVKZjjuKWEin5zS1A1qAWqUVAgh&#10;cuz3DNOIMobd7oRVLflWKomhO1I1DdZ6EZ8nEaY577HO4VPCO0tTiVjTqIJOMr4bIyJmcagbUJOs&#10;e1IWMUopsFqtcM7R9+KKbb2T17YChQhL3h9jYJpHYoj36wqNuK6mXJhCoCiwvqaq/TIuynw7zxMx&#10;JFIuDLM43KYobrJ3+VdVOba7EzarHU5rpu5AWm9IpTCFmdo5Yu0ZhhFjLGOYabR87purG2IMPH//&#10;fTbrNeM4cru/xVc1j05PcG2FITLPPWSNsx6tHUbrJQcQZ8owB66urokxiUte06K0wLlMiZQY2e8P&#10;9MeOME60lWfbena7HdY55jmiFGzKlvnlK14vuVY3zIwxs9qecnp+TtNWNN5jleJHP/g+7apmKpnK&#10;K0qMjOMelWEO4lzqLUxjpKhMvarJWtE0LdZIE3KIATILRCZAKYRwxFeepq7Q6OUa9gJSsYvItxS8&#10;s/i2hiLv1/e9jFnWCkwqF0qasdbQGINGiZOatUQjMBZrK8YpClhBKw6Hkb4/op0mLcCj/XHgt5+/&#10;oPKOx+dnNL6iso5SIkoXSo7UxmNrT1WJuH7byRptiBXOW2ke11rEqtaSlMMYJ3AFNMZmpmkklyAA&#10;CVWhUGgdMTZTV4YYhTY2hxmtLXXjOfnxj5nnxGHfE0JAo5jHEVVZtAZTMkYbSpg5HG4FvLTkTWYB&#10;mpWSUQgIYZwCIUVx87YW5RxaifttibJ2qpzAaMRRL5OTCBQqYwgpYkrBkKEkrHWs1isub67ZHw4c&#10;u57Nak3t1QI8SDjrltdJjMNE13fMIaC0wVfi+Nk0NdvNWq6PGBah97+0xsLvAf3u8prfr29kyiKY&#10;v/v5TsD9z4nw3309Y4w0rwdxtt5f39Dd7DlvagGeOIerKoZxZA6ZpmlkfAmR4+GAoVA5Af5cX1+S&#10;kzxmnCV/sM6gUMxTxBiHtpKjWedwCwBwvVrx6MljXr16DRoOfSdrRm+omhrnK8ZhZBgG4izii5gT&#10;NslrztPEPE3kFNGlYJd1yl096s4BngWGJFCkZZ1472Sqv3uU7kU0/9S5+b361f1xV/cugt99zN3P&#10;d2CU+xrXu6DG78AK7h53V/O6q3vd1QFKLt8K1Zfvcfe9Yowoo9HGsj09pV2tuK0rbt++kbpTyYuo&#10;VgB0IRZCSLhKjldICbsI140CZ/091GycJuaYQFlWqxXWWqZpIudIVVUC14uBXEQ8opUixUQsgbPT&#10;U3xTc3178+21HTPVRtwm0+JIr7UAj1TWqJLpDkdur2+prMZ88Iwnj87Q1tKg3qlT/T788h6GFyPW&#10;LFAPClVV4by4kJeiaNsal2tWbYvVmhgF4IhWWOdRYaAfxIn29GTHarXCGDk30zgzBwHEKGWWHCAR&#10;44z3dx6maoE0WoqJMs47GVsLAko6HA4UNN6LYCnnSD/0HIdO6jQl0u1vqIxhXjXQVFASq6ZFVV7y&#10;FivvF8KMMZaSM01Vowp8/tlnrJsa7yzEGectooQTYf5wOMi1dA94qfFNizZGHHJjwjuBtgnjIUtu&#10;RiaEEVPEWVfd/V4J4KR2TgTh84Q2iqquyCkyx4L1FrQR2I+1Ama7A3daR103jNPEeBRAwDhNZGOx&#10;00iTIgrFOEy8eXtB2675/Hdf0dY1j842mFwwaOI00/cDiix5Y/lWwBZmAWyumlrqPUVAVHOY8cYw&#10;aIdTIgCaQxAxceUhFwElIPlsyTLmWGM4Ho8YJdASpRQ5iTC1rvyyNl3uryBrnJLEodYaTVYFYyq5&#10;mdWyZi2FFAIFsN7ivCPPAo+63d8wjRPPnj/hZCfgljdv3vLN1y8FjlcSvqoIMRJShpzv650vvnmF&#10;1Yoff/+HaGeJYWC1WvH9jz/m8y+/JIaAaQR2NQwdSmUq32CUEZfzkmXNFmcBnBpNSgKpOhyPdONI&#10;KpnTs3MO+yM3t3sen50yTDOVtTK/Wy/iNiXwQFDMITCOE9pYjNGcn59RSubly5e8ffua8/NztNa0&#10;bYu1ltevXnF6suPZs/egsAj7RPTrrKakKHPbApDqpwldMqPVXLy9YL3bsD05wTjLPI6gDeM0oTEY&#10;o9G2Emjhci4QiT7GeJwTwEScRsnxQ6SuZd5URYCX4+HAJ3/9d3z6yW/4u7/+a27evmXlPW1dc3Zy&#10;Ql3VVK4mhoDWmjklhhhkzFiuMNeuaTYnxCTzet2saOqanCNhSkxT5Nh1HA8dYR7RFMiZpq04PTll&#10;tz0RVJ02fPXVV9xevKXyjmrV8PH3PqZpWr568ZLr62s+/+1nxKhoVjv+4Jf/hg+//zEXb9+gchaw&#10;ZQ48+/A5p0/OSTFRlOKL33yCTZnT7ZZN7ah04PRsy5//X3/B57/5lGa1Zozwx//mF3z05ISnJzuO&#10;Xc/V5TWVd7x8/Zr/55PfMmnHn/x3f4xvGi5vO375b/89P/2TP+GDH/+Iz//2b/iv/+U/4YYD3//+&#10;+3ibubq85NhNPH/2Abd95H/9P/43fvP1S07P3+Px+SOcMctYaNitN5ye7mgqz8pYKq1J00Q39qQ0&#10;c3O4IWGYI0zTKPOnFuCutZaoNLpqeLw7F8icc/i6/larpxandaNRGnKRHCBMo6yhQsJpg7OKeR4w&#10;RlO1NW1zdl/nSCmxPx5lTeEqATrlhFaFtq2pK0/MiWmeUUZzdvaIVbtmjpE5hAU6FWS/aYECW6N5&#10;7+lTmsozjgNXl7e8ePmCizcXWGt49OgMbwU2kmOk63tSKdR1RY6z1NcWUKN1iqapaNuWdrWmOx45&#10;9EemoSdME945VqsVq9WaOAV+88mnXF5fc3t7S3c84K2jqRrOTk7YnuwopTAMA7/+9a8Jiwt7CpEw&#10;BzabLXkNzTTxvG7Y7bZUtWeeJ46HW5yvmCcRlDpjySGyv7mm78VhXVEoKcseYs6M44jWhucfPqay&#10;hnXtOT3dsW48tfPEObC/umUYBg6HA7eHA904EpUlozh98h6nZyfkkigKqrahqh1KZciJtvaUFPjm&#10;zWvmOVA3LednZ8R54ovXL3nx5VdMfccf/fxnfPjBR/R9jzaKL1+85DeffMo0BIxxlAJV1VCv1wQU&#10;h+NANha/tui6JiNAnhRmjNEy7uZCyokwB1CapnLidO003huGaSSnCAbmPGNiAZVIObFuW5pmRV23&#10;tKuWk/VaciVvUFbgz5X1kgcZhXYO6ypCmLi4fM2ri4RxnqquaZqWsBxv72u8dQt8r0VVMByPoCK1&#10;qxinka5P3B4HtDHUdU3WEUxc9tQ0qhQR8irY7w9SeypZ1iQL2IUi9bWmbZhDwDlHjBmlFgBf5dHa&#10;CHywFDQCBolRag5Qvl0qcAdEX8S3RWBaJWesdQt0N1GiwMLCAsnWSvbINBbjHdpa6rbl53/4C47H&#10;jm/evOHrl9/wzcvXnO12bNcrtNNstptl/K9YtTXWFC7evmV/7ETMnwI3NzeMw8zu7BE/+MEP2e5O&#10;ODs7o64r5pQIITJ0HSjFkz/86QI6rGjrGmsEz5XCzGbVsFuv7p3n5zAJlDElpmliGHqOfYepveRC&#10;ZOYYefH6Fdo7Hj06J+VELsuxVxpXec4enbMaM10/M8UJZSy783Nujh3ZGVLKfPjRh+xOz0kxcPn6&#10;FXkOePdsWTe3NM5DEbiMUua+fqi0FghmEMijThlnPNoARQlYIS9QwSXvJye6oWcKiTmB1hZjDfM0&#10;yVqtrgixMAdN8oWmbrEWiIFCWoTjAmymSN1HKWRvZ57JufDo/ITHj88JMWIUcp2mTD/HZb9SPvc8&#10;TRz3t0BG60KaJ7SreHL+BGdr9vtbvvjtpxxvr3jy6DEnJycYLefMWYPVCu8sdVUxTDPdOHEYRuYw&#10;M4eZuqpI2VN7z/b0hJwyioSxGqXs/Z7pPM947zFW9lO0UpRc+Oabb+gOR+rl3n369Kn0POQs+2bJ&#10;kskcU0DpwvPn7zONEzlL70fJkDTM48TtzS1hirLfteTX6/VaQJFLj8XZ6TnzON5DO1MBYpI1nTak&#10;nEh5ActpQ4yJlEe00qSlVgqF1jm8UTT+/KEZ5yEe4iEe4iEe4iEe4iEe4iEe4iH+VceDAP4hHuIh&#10;HuIhHuIhHuIhHuIhHuJfHNKELfT48q3j+11DNrCA6+/F6/eNvO8KVJcG7DunwLQ0J9w9T70jaL97&#10;jjQyc/9e7z7/3ff57v9/6+f17Xu+2xz+TzUdyw/yVinnO00WqPtvRblrtEVTlGzolpJRzmNWG0xO&#10;hGmgpJl5ziLeM5bae3KcCTnSDZGuH+i64d7ZxTu/OIMWVEo4vzQ554LV0iy6axvisOLm5halDfM4&#10;cHV9g7Zn1N6J02ZKZC3OjtpmvBOxQ8oB1UvjkHeeQiEqRd8dqezu3uGMIi6SbdMAi7CoFNpVizZa&#10;XMgAjEaVO+FRhgzOi6io64/i6HwnbFZyjJy1xJilodYolDYUpRjGAesUvrLIYVcYa/GLI2GKEeUd&#10;jhpjjYjvi5zbksUpLytFpJByJqSEQaFiRFM4Wa/Q7z9HaUNde7QzZAoxZ+q6EQFmkGs7pITKWRx4&#10;Y8Q4KyKaOdIPM5UPWK2o6oaMuJeHJA1xVe2xznK7v2W9XvOzH/+Y092Wr1++ZL2qWK9qnDU0VY01&#10;7t5pLRcBFhhrSfMk7m9aS/NCUffNd0Vr5lyYs7RkjnPg4mbPerMT8W9OTPOI0xZrFNpKM3rREHOk&#10;Ox4Xx5RE342sNms0GZRBa0Mqkay0OFgbK84oKXF1fcUwdOS8FcGqQRq+U8YYK40sRUTWcXHW6I8d&#10;ddtgtMFXDdZ5+n5gmjoCE0oVLAZjHSmL07fS4hSWyx18IRHDTJgHcdmpKoy2TGkGXcTJoRRKuQNU&#10;aMwyzsxzoGka5nkmxQRJnOXVYtQXF9fWkhPTPIjzgnds2xVhOhArx26zpp8C/TCKcLKpGcLEbX9k&#10;d7Il5oT3R6ZpXJxjZ3abNc55bg97Ku9Zr8Rhi1Kw2ksjeUoYxGnTGkVtHY33DHrk8s0Fj8/PqRuH&#10;Nlsur26Ybg+YypNjYo6Zl6/fsm3XPH/8iKZdM6fA9eHI2dkZqkA/HIkx3Y99t8eOaRw4Pz9lt9uR&#10;tSMWRVPXxClilKcyIn7IOdEP0izWtq24dk3XzItrSts0tE2D9xUo2O4MX734iqHrKKnCWUcYJ2IR&#10;x0prNX75RwnUtWN/mxlCkMY6X+N9DSVx3B+pdKHYxDgHYio0VSOQBNHDE5HxQ2tDjpEpZrwXx+Q0&#10;ThwOHRFF3a7wC9CAFJmHjjBN6BDZtjVFiROr1goTIyH0eO/QuhbTGwpRVPbkEiDOlBil2bhpMc6y&#10;bivqWpzC5sWpr6o9cwqksDTvJBEnhZQxSsTVUz/y2edfsN6s+fGPf0wqBUcBo3EYrNN459lu1qTv&#10;fQiIw1Pf91xdXfHNy2/YX19xc3PF4bCX5k+tGafAV199hbNO3EXI5BiJ8ywOomgRYOZIKhPWVWw3&#10;K5TRdN1AipGbmxtimqT5UYNVCt805FKhtGKaJkKYuXh7QXxT2J2d8ORxhB9+j03TYtHM3UC/7/jL&#10;P/8VXd/xZmkQ7boRv7iYiRur5BUhJ3EuLgmzjH0yZ4hrOIgrXl3V5CgC/VRErHQHtLkXmKhCvmui&#10;ZAHW5Ei5e2zO9+6tJHF7rSovDorWYJWItOu6ol4Ej94ZdpsN6/UKY+3isCdwBqsF9nDnvuK0ERFk&#10;LYLQqqqp6xXtusU3FV+++Jp1s2G7Pef8/DHGGXFhWq0IKfHm4oq2duzWG7QRn1ftLU5sm+jHGZ0E&#10;xrO1jrauUNZjvKe+uOTqei+OtdPEPE8MU+DHqxW73QkxRNqqRpXINHV03Z7j8cCrb75ZvpdFW40x&#10;lv3hSD8G+X7W4EyhpBGtBc5iF+ds6zwffHgq4Ixp4OMPP+Dy4pL9/oZpER44rXH2zvVYifNZ5fHO&#10;k3Pi+vpGIBda4BPWedQUxNHPiAOOK0rupcWN1Xpx49YawjwyjCM3+45pDNSuAgzjMLJqRazoKhHm&#10;WuvJRQGRoZ+kgVhrxnlEey9uW0ZTryvOz7d876MPGIaRcZqJKZFj+H/Ze7Mey640Pe9Z4x7OEFNm&#10;MgeSRRZZVd0lAYYha7Bl2G5DMAT/V1/4yoIBQzey1bIkoF3q6maxWNXVVSRzisiIOMMe1uiLb0cw&#10;SbUEyPJdxwckMpFxIs6JPay91rfe93l5+vgxOYnxWyPC5BQCJmZUjItZRMw4zhuSaUgxMI17MQaG&#10;iDUO5Ty3h5EpRJQxYDy5JqqCnCqUIOdFaWKIpCppzftxQtuBxkrKbU0CVIlzWFIvK/M0QCliTjOW&#10;iswz0hwIKVMq5JQpqEX4bzEIYEJpmduWKgaIOSXGYaDmhFfgfEPjGtrOSaqW1swxoBcDQKqJeZwW&#10;Yb6MO1mlxRgkZqDVZoNDczwOzLlQQqJWiKJtxiponEATem9xao2qhTiPhFnO2831NWM70PU9CU3V&#10;mu3JCa71rGKkUOWaSpGqJYFSKzkGlMUMSBXIx5LObo1BN17GmRhw1krSZM6kCqnCPItwN8dI2yzp&#10;sE7TtB3aWLT1NF1PCJIwlaI8DyoinJ7mmdvbW1KWRNCSl2tpEYTWIqlKVWmaDkzb4a3EPscsEKeK&#10;JBWO87ykYN8ZYGU8dMah0aQw0/Q965MtaZ6ZphFnG9q2JcxG5pxlxalZEg5D4vHFI1IMfPyjFwyT&#10;HO+b2xuGw8B+v8Nbw6ZzOG0oWcTlpRScc5RSySWBFoOi1hZtFalWrq5v0Esq65ACYZ4xWt2nyR32&#10;R94Q2W5WrPqevl+hlqXm06dPOT075ZNhZr8f2R0nNufnnD95QogTX331JTdX7zjcXPL06Qc8+eAx&#10;m3UvJrOY7ufzVEmYqkpJ+rhv8U1PKgKKub58S4qRx4+esDk95e2bSzHt+oaqDSFDzYGGirKLWTYh&#10;axUtRvIQo4DBooDX1AJQ0FpjrCGmWRLZcsIqQ44JizxDYoxobXFOU6uh6or1DXWc0MbQ+A05F8Zx&#10;liTh25F317doNJ1vcVbzycfP6fuG/eGINYHGNzhV6L3C6YY1jRhRjgeuhhFjl/tGe6y1GGfRahkL&#10;nWMax2WtIomKuWYxqSq95OxWNBW3gGgkqXTGnHYYsxZjndYC6chJ4D0lM40TYZpp2oa2b/FOzB53&#10;a+y6JDh6a2VM1QZnLMa6Zf6pUKZIHveS8K2AooqI1BdDkNYK1SzmCRSYgt70QGF3HMg5c7s7MDgx&#10;Jaoq5oeSxdShm5617zgOA9fv3vH26lYgI87xwdMnfPTiA7rOU8t3a5f/lLqD+Nz1Jd7vU/ywz1EW&#10;UxrL71xruW/FvO/b/mHK+Ps9mFL0/TEmF467PVZJirQ1Fu9kbXo8DjjXkkNE68o0DIzHI6pmdM10&#10;3nHz7pLLyzecn51TqNjGCnBjnJfnhyRy3pm4tRZDuHWGi0cXfPPyJZ13xJioWp5RCkXTerquYzX3&#10;XL+7JsYoSYhJ440mxcgwHAnTjN+ywPDErFL4DmYoye9qea7dpbZLardazN6llAV8wL9nTH/f1H4H&#10;aaosy/IfmNXVeyCm9//c/e53P+NvMsrf9bT+Q8b4+3P4Xn/s7meklFBK1hd5WX+DwnU9J9bhG0mD&#10;nw63xDDircVrDSqQa1lMKMg9Wpdxygg8IC3GBQBj7D0U5870HoKY2KqWObEYWb300EJmzjOb9ZrN&#10;2RndYhLzzhJCgFzwTUtFUZUWQJHzpBiZxplSZ5TRBAW/+f3XKGNonYBgjBOowN3nuQPf3f3bGieJ&#10;pNZCrpRqMEhfL2RJS8YIVMs5gV1UVcRI6z02ZcLNLXMIbDYbUPK7TdMoELKUlntWLWDFtCTyapzz&#10;aCo5xOW4GVj6pmUxJUuCZ0IZuxiX5evDMPHu6h1+fcI8Rr75+iUGQ2Mdp+sOVUFTsMJKocRZwEZK&#10;k1S672mUFHHa89WXX/Lk8TnbVYfrJXmwAAAgAElEQVRGYGPm7npGMYwTr169JuVM1/X4rsctAC9F&#10;JmXp1XlnKTES5knWP4vp/q6DG8ZEWUAmViu6xi8wEoEZpQCWTMoVrSukGVUcGoM2boGogmtautWK&#10;cZ4J8XYxeiYwlk2IuKZFoRjHmdX2nLdX77jd73j2wTleGfI0oqjkEKg1oZH310ovcyPwztL4DW3f&#10;gRID9hxmNl1P3lZqjmgqUxrQyix9rYwuiZAkRbVrO4z1GCXwl6U7jFoSVlMIOGPw3pMW+J4xVu41&#10;wGq59riDcyhZ3ymtCMvaBxQlzPimwTdiNG2b/QJ4FHieVpXHjy6YhiM317ekJAZ44z3721vCNJNL&#10;4dvXr/j9N9/w088+Z3VygqoJlwtt25Cr4eL8TK5fI2DAecqM04jRlq5zUBOKzB0CIIewGP7rPRa3&#10;lMrhOHB6esLnP/2JAMByxmtNrpByJVcxlulaqTVhrEXnQpgDvpVjcHp6gjGGt2/f8vbta1ISyIYx&#10;hhgzKWV2u1vOzk45P3/Ebren5Jk0zwxxwimFBZyxKGPJ88xwHNiFiaZtuXjyBOOd9NulHUiMiaaV&#10;8aKiSLkI5DQv0Bjn5V55fclq1bFd9/RNpu0avLbkkPjmr3/PL/6fX/CbL77g8qsvqDnSt44PHz3i&#10;dHMqa8+SyLUwTALEtb4hU3k3ThjfcLLZsl6taPterttaMNax6lekFAUWFWeOhz3jODCPo0BptOaP&#10;/+hnfPDBYzQQQ+DV67f8/utvuLl8y9/9+c95/vQxxje8ubzmL/7iC96+uaTre6rSbM4u+If/3Z/w&#10;ox//mFfffotDURVoB5//7Cc8/eQ5Skna+e++/Irbt2+5ONnQO02eD7QnPb/6yy/48z/7MzrrOTs9&#10;5fLlG076FR+eP6IhcnK+5snpim9+/zW/+uJXzAn+y//q79Ft1uynmf/6T/4HXnz2Mx5/8hHf/NVX&#10;/PP/9X+B20t+9OwxOs28u77hzdu3XDx5wZwq//xP/y1/+dvf0W0vePH0OY0xy30fOTs95WS7ZrPp&#10;mYY9x+HIYZwYDgO3hwNznBc4m8KYhma1otts6fuOlOVZbKzDONkvMEYSpH3bUOsdrFZguneP8lor&#10;N1dXjOOIVpKw3axWNK6lbzZ0XYNznnme2V1fM4zSc3ONp+tXWKUYjweGaaDUJM8qo+lXK7ZnZwvo&#10;yQtweJ6Yw8w4DORcaBuPs2K2976jxMAfXn7Dze0Nu8Mt0zzR9J6nTz9YoCAyb44U+nVPjIkwTZS8&#10;wD2MYrU54/z8hKZpmaaZN6/fcP3uCmctdQH81Zi4eXPFdbnkeDiyGw8YLwbyvl/ROoczijhNvHs7&#10;L3A0Td94Iogpeg4CsVhAQc57Si3s9jvcIIZunKGkwOE4Mo2BfJsWMFlkGAaMln62Upa2E2P0xfkF&#10;T84v+PDRE05WHbUEsEpS5y8v2b27JU5RoEutXAOPP/4RpmkpytB1ncwfNIzzyDRPTPORR+cXdN5R&#10;Y+B4PJKTQPG2Jxvmcc/uZs/Xf/gDYRz56MULnjy+AAqv37zlN7/5DV9//Q2qaJpmjbaG1XpNu9qC&#10;bxhLIcVMKEX2Ha3sE+QQSDFj1Z1hO0ORdU5ZgEiOAkbRbnq2m+4742ut1JTQChrfcHJyQt+vWa+3&#10;tJ3A45zRaGvQTtM3DV3bslqvUUoxp0hKhXkOTHMEY1l3Hf16TUWRgdOT06X/ACEEYpqYp4lxGGit&#10;Y914XNfT2wabssz1moa2E8hozvIc6azjRJ3zJD0jzJP0c0shhplUCzlGKHn5nkLf9xjnKDlTs8Cj&#10;jZFntsoCxAwpYq3FJgFL3M2hrTb4tgUEopJzFg/8Mj+bQ6Rdvn7fO0R61UZpUkzSR4qJkhUpVpSx&#10;bPqO/kc/4vnTp1xeXvH1H75hvz/y9PkHNG1H07T0XYMuBc2axjm2mw2H44E5R04vzimhsDsMfPvN&#10;N+z3B05PT1h1Lf2qp7WW1dmp/E7Wyrl3lsYZzLLW2B0FaHpn5tda0686nHWknChdQz3b8PjxY1LV&#10;5Fru5xyvX71md3vLu69+DbWy3az54IMnrLqOvl+zWZ+jtGV/GKSnohW7w5Gb3Q5jLf1qxWq94mR7&#10;Qt94Hp+f8cWf/5Lb272Mo0azahpa31ByljVLrbK+bxwhDRyGAesMrusQoq3COodVoilIMZJLWPqp&#10;gdt318wxkUolV+nDjOPM2cU5ZxdnAo6cBqxxbDdbvHP03uO7XvYclMwBci4YNDlLL+Z42C3AbwGW&#10;WyN7EwJgt1AzMSSy1QscUNH3kjpfS2a7OaHvtxTliKkwzyPjuON43LHb32K0Zr1AM8sCDLcojBOA&#10;93q75bzAzWFPnCPGKPq+Z7Uk2xtkvl9LJEwzJQusRy8gt1QFGuWdo2tb+s9/wn63k/5jSqSUcE4g&#10;w6lmwjTJ2q9Wwjzz9tUbmkZ6M9Z6vNWkmqnK4NrEq8uvZY0INE3DFCOrEFj1PVop5uMgfV9rl/5+&#10;pqaC9YbWC/BKaUMpagHBQ7kDm+cMMRKWXq62FfUeGO6hHuqhHuqhHuqhHuqhHuqhHuqhHupvYz0Y&#10;4B/qoR7qoR7qoR7qoR7qoR7qof5/KEmvRdKm7sTU74l170XCd+b0HxjZ33/Nndi7lEJZvsZiqpck&#10;KP09cbFRakncqv9eetYP/34/Fb5USdu5S1r/Yf1QaC7CEhbRwPtq8u9ef5cUYLS5ywKiGEfKoFoD&#10;NeO9J84T8yBitZor1nsKIjqiinii1irJ6ErfJ0TWUigUKI6UAxVFzJWUxWBwdnrKOM7c7veS1uY9&#10;JUuKhgFiSiirSFlMRFklvPf0XcdhvyeGsCSFatqmkcRGBVVras6LEFyEnE3jCcETY6IUMRVKorcB&#10;JGFPG4NRiAk1RmLOS7KTpHuWUvGtBxQ5sSRWiRm57TqePX3KPE0MwxEQgZhSYma8E46XWtHG4Bsv&#10;hpa8mImMFtFCURRVSChilqQzrRxxed1mteL05JSwEOWN1vL7VBHeaGWxRpPJVJXk8xkjCRDKEIEw&#10;SUJYWsz+dZ7pV2usscSQGCcR1D354AkvX74kxUjNiY9ePMdZI6LC8zP6rsE7hzGaGLNcE0bS8XLJ&#10;qPR92ITRGussNYN1jroI8ypgnaXpOjCWWqKIj+ZIIpG1lpS3GO9FDjlLQsEUIzFlxmGgcQpvPClr&#10;Sb0slYJCG8s8h3th/ndCoCWNbklsGMaRmiV95u48hVy4ur7mpGTW6w2u8VjlKAViSEzTgTnMpKSx&#10;LtN0K3KuYlrR4lxJKVJLuTcwiIFwwNoGNGI0U3J+8yIG4z5FvlKLEhMhGmqmpAROUiyoihgmShHD&#10;n9FyvZpcOV2tCXMGHVmfnJKU5vLtG16/fsN61aEo/OarL/nk0x/hrUNr8N5ScmaeJ0LTYIxls5bE&#10;JmfhcLgB78FqVBUBr1oi/Kx1PHn0iGEKoL7leDhyc33NhjUnZ6fs9keuLt9x0V3w6Sc/Yg6Z3dUN&#10;KYrpOZeCa1qafsV6e8J2u+X1q1dcvnmD9pZKvRcE3uwObE5OUFpzdnbGat1TYhQYgRFDmNYWpTQ5&#10;V2rVTJOk/KUqUIEYE6vVWq6nmjkMR0lC0Yp5GlDOoUojJs64wDGMQWXIFLyxPH/+fEnyFvFTCJkQ&#10;JmLMrHqP0Yopz+RcRfw+DljnUPnOSKAxWsT1KSb5fCmh7gw0xpKmCnkmlwx5RtdEDRPEgNaOlCtV&#10;a3zXohZjVGu9pDItiTPWVHIqaA1hSQbBgCoJXTRKZ/I8yljVOBEUZTFHWqPRSzJoyZmYIs4atJK0&#10;sD/+6U/k2ZEzCo13LRhNiAmVZ5zSaLRcY8bQ+hZvxbxgteG6a7FGMU0Dl1dXZAy+XVNyxqpCjpIO&#10;qBEdZSmVUNJ9YlSpmZwKfb9i0685WW+Yp4neO47jyDBOxJpp+rUI3ZeU+9Z5MWy4yhQTtze3UAtf&#10;/fq35Hnm5GTL9c0tX3/zDe8ub0ilgIGm7ejW/WLWUVhnvzPyFIW1Br+IwKwxy7izjIXaLM/GjLMW&#10;awqxZKxzkCspSTqmgG4kbTGkivNWEsxSXAyaHmsUfjnPi48MraDznnXjqTkT5pHGWLw1tI2j7SQd&#10;p+SCt4rGivHXWhnHa1VoLaAGQ8UZEYprLVASbSWZ7uJsy2a9Am15ffmOVCo/+aOfMs0ztVa8lZST&#10;dd/IM8FbvL9LEeRezDjs9szTyPXuhlILIVdigVwr6+0G7xpKlUSy3e6W3TjhOjEN74eBHONixi58&#10;++0bXr98Tdd1bLcbrHUcjwIt+Pzzz1ivNqgqyVKqJLTSeKfQRIbjyHF/y945njy6kARrDR88ueDp&#10;4zPmMLPf70XkGBPKGrxvaRsBR+ScmaYgz9ll/qONmIRsFmP29e0tWmvOHj9itdoKFAgBAMQQOA4H&#10;huORaRyZ5oGSK6Zr8d5ilJb5qlqgCkZSoUzO1DyTkpiJNUaSI9NMSAHfepz29+LyiqJtWoxz5DAx&#10;z06Mv/MkCcRarueSMreXl8RZ0t6c9ZJ2bS3GLGatKqmru/lA0YakNHMsvLu9laTw5fmqtMU5hVOa&#10;osUwmFNiiomiJlIprNqOvnFQCmmWsbYuZjWFGOOmnLG+xTpPrlXuJZDEIeepSuaMGklBz3dz7LwY&#10;4WuRVPCbG+ZpFCMqGt/29Ost25MTmq4F6zC1LCZvaLsWqAzHkRSypJGxwI2ck3t3EbYOw0xISaAt&#10;SkzTSotpupZELJlsDN4afL+i7dekIMYDYzWHaSJEESZPIdCtery2y8BX7+fVWkPjLFNIzFNa5jLI&#10;RLlyP95MYSIlEVSPw57Nei0pSUkSROuSppRiYkpFoBFOE+ZA0/Zol3HLPEBVeQbHJPP9jL43G8ZY&#10;SSWjMJT6Hbzp7jhpo0hFcTiOqHHCGjEOHo/DknimUEW+L4SwrJvECLg/HLFX72i8Z9V3rPse5ww1&#10;JRpv79OVSq2LgLVy/e6aFBPH45GSZ25vr1mvV9SkaY0hKMVuGDnmTNc8Yr1dMx0HYipy3yICZO6N&#10;oJpV13G9u+Xrb79lGAacsWy3W7Znp2xPTrBa0xhP2/SkmLBe0/ftkrQuSaiy3tJARuVK5xuePLaM&#10;MXHae4xv8fozhuNTScDtPc4owjiivBdIw7I2DSGQY0EZEb8rrbHaUXNhjhOxKrRrOMwz737/NTc3&#10;N7x49gxjGqrzpFpk/oHCLtCVnBLHacQbi1vmEtY6op7JOZFjYB4FEHb26BEu6ftErjDPjGPiuCRk&#10;ixlWTJzGGjrv5Oe5RhLIlaJrHatuxWE4ME4TOVdiSIQ5sO7WKCPfczhIQul6tcL7Rsy4SqA2pSjG&#10;KHOBkBVmmjjbtri2ESNoBesl+a1tW1JMpBwpSc5HUQpjjaxX70zZtYKGw2EHiNlCLzCb7wzBMkCE&#10;aUIrI8nMTlIQU5Y5f0pJYCnaLN+raVdrcgXrJN0vL+NuY+29gVieDHdp3xprLd63S1J1QRuzJMVq&#10;sJIouxkmbm4PHI4Dx3FcWHdybzVNB7ZiSqXrWh5vNmxPTjkcjux2e/lzPHJzu+PibEvj2wXY859e&#10;7xua319nfa83sfx/WdYOP4T4ST+D+z6G9GgWkF9ZwHVLQvFdirgulek4LPCrQrvcE4fjnhxnmb87&#10;h6YQhiMqZ0ytkCJOQ/WWd5eXfPThM7bbE1pniPPIPI8yZ1quD2OABZByB8B5dHGGc5ZSvzs3YQ4i&#10;pi9lmZNsZf2XMiEEUo7LnC4zjiPzOLLJGZWzjJlCQnjvWrvrDy0zhyq9GyWRgsuxk+eQWsxF78MI&#10;fti3qrVS5Ivfaw+937P6odn9/f/TP7g+/mOG97v3vjN3L4MYtZb7cw2VUrMYo5e+BkhfAw1VG/xq&#10;i+s6xlXPeLihpoBRYHyCLCA7ZeTYifld3NV3fTOjLc63kMRgHkJYEgS7+2OmtAD8nM1oY7DeE3Nm&#10;t9vx9uqKojSn54+YwkwlsVqtxKhhjABbvAeg63q221NivmaexZRUtSakzKu373h0fso4HPnwxQuM&#10;UYzjIDCKBXJ515f0bYNCnkHOOnJJDONRgCRKo5XMqaw26OVzeNPhnKNpPGhLfPmK65tbnj1/jjKa&#10;3bs9t7c31FqIMYiBq5F5bJylN9Z1nRxDpcAW0jTLeIKAH6R/KTCBtm0w1i99Jk1OeUk+VBgcnTco&#10;NO8ur9l0K8IcMVYzhxHj3AKgTEuytkVpMRkPxyMpBvq2lTnjMLJpPcYJDMRaQ1GG6hRTCNzsD+RU&#10;eHt1yzjNKK3oVg0ff/iMJxdntM4K6M0YynKs9ZKQmdIs0NBSqdnA8gyzC4GkWi1J6UpTmSlVelHO&#10;mbvMTUqV9RtoYoz4puFke4rGkM/kGpzGicPxyMZ6Npst6/WGr795yfnJljBP3N5cs24caTwSx5kc&#10;4wJlLPTdSub+SUAXXdtKj3B5X2UNNRkyhdpoSlaUGPCNFzCjuutDLkC5Ika5rjNoKna5d0NYQAg5&#10;U3NElYTCYo2RNbNW5FDh7v5a7mNNFrCnNihtsbaQl5/F8jx0bUfftXStmN6NQtbiJVG94+kHT6lV&#10;8ebtG1ItAs/Uiv1hT0yZy6t3y/EVuJK1Ft8pulUPJvGz858S4kyuhZvdjpwjfdsssFeZOy2PD0rO&#10;hBgX8q2TPrJ1zPMN46UY7jebDVrBnDKulbl+rJlQKjkHHAprBMRkrGOMiZwkEd0t11Df9zJOaC1r&#10;2/WGs9NzSi3EXBinif3+wP5w5HA4MI9H4nhk07Zsug7bWpq2ZQ4z11eXWK04WW3QzhNKpVQIuTCn&#10;RK6B07ZntRb4QkwBVRdDvIKU4V//m1/w6y9/zX/zj/4hf+dnnzMfJ97sX/KXf/EXfPnLv+TNH/5A&#10;2B+xWhJLL54+5uLshNWqZ55npmmS42ksysoYWZWA3J589BHr7SmN91QQiIZWTNMEtTIMA+NwZDoe&#10;mMaBME2M4xHvHH/805/x9IMnrFc9x+HIX//hD7z69muGYaRUxY8//YRV1/L1N9/ym99/w+WbS/rV&#10;CdY1HEPi8Ycf8T/+T/+UTz75nL/66reYkDGlstqseP75R3z6k8+wzkDVXL98xbe/+ytsThBG9oeB&#10;zarlzZu3fPHlV1xevqMkxcfPPmB3PPL1l7/i7z45pfGKmhIvX73hi1/+EmzHP/gHf49qLbdD4B//&#10;yZ/w/NNPWJ1d8Psvv+Bf/u//jPb4jsdnPfPtJY+e/4zhsCMmuN6NfPnXv+UXX/ya1eqcj198yMYa&#10;XI3MYeDi8QV94+mc493VFW/fvCKPIzUESlEU7cB4jFf0TYc1lqZf07YtrvGoJYnYLoZsqDij8E5h&#10;VCXEgHeWukBbBc7YYI30AFK/Wnr85n4eopWMy9QDl1dXvHnzhvOLCz779FOUMQLfnSfaxlNKJExB&#10;eukxsfUNZ2dnSx8lMg4Dh8OOGCPjOGKNRXm/pMcXdjfv7kEJ4zgQQ6BpGk6fnOMaJ0BD196vjYf9&#10;gRgClIqpoI1he3pKQfHN199yc7Pj5t07as5sN5JgbbSM62UByqqq2PQrrHOEmokxokolzoE8JaIV&#10;E/Jdc8Jau0AxjwzjuBhg9f0+nzaarmkoMXM8Sg86J4E3zWMgp3APR24aT9e0rFZrnj59Tr/qSTlz&#10;dnpK6zwWxXg4cH39luvDjmEeZX2jPe12i1r7BW7QYroWsFjv0K4hlco8jBzHkUrm8598xqZrmY/S&#10;94aCNZrPfvxjxnHk3du3XF1ecbzds171PLp4RC3wi1/8OV/+6tcchwFnHca2bFan9KuepmsYU2E/&#10;zaimZXP+mKIqOQWGYWAYRsZxZBwFNKeX+az0S5Bk7KXf3FsDWqGtAyPAte16w3rVI1PPgvcC1Ojb&#10;Hte0tL5h1fdYbwUwqxStc/iuwVhNV6vAGkqltxbtWpQ2TEv6fMyK3XGk73qMtYzhSAqRaZpkfasD&#10;++NBejvW0TQdqcA8Ba72+wVAKv3URlu0tVhb0cg95L0jhJl5HinZoyvs9wdevn5Dsxip27ZlvWqp&#10;pZCXfSBtjUBNlz3NukBTa5U+QETBFLDO3e8Jxih9KmM86g6U5x3NAvIa40yMCWOX+VwW+rVShTQP&#10;AjXSGu1k/Pnkw2d89OIjlDECGNCVkhOqVnISEPSqa9ise1DPSMsaNo6B12/echwnpmnizctvaL3n&#10;ww+fUX2D73u8NtQkKechToRBfm9rLcf9btmfvdtbLOSUZH0d4wJsBa09ulRQFe8FgKceP+bi9ARt&#10;NFdXV1xevuWLL77g2bNnnG5PaDvZd135Bt12FAV923Gy3S57i4kcE8fbA7lxGFX57LPPKCku83EP&#10;ShNCJi4mbGMXg7lVrDan9NszjFmAeVX26UAAVuv1Wu6HMN8ff28dbdMSU+L15TvmWJZ9xczheJT9&#10;ASv70MM0EVMixMiantW6FxO5UrR9j1bSd7RTYJ5n9rs9q76nbZt7+JkAUTylKLRJjPMkcEetaFrZ&#10;U1LWLUDpgVLl/du2oe8v2GxXHI97Sq2EsOyz3j1ztLvXROx2O272R0KpnJ6d4qxlTomwO8gevNFs&#10;Vj2NcXRrD7UKfHnp76mywN5Qsn/hHGdnZ5ydnjLP87K+lP6od45qKrmIqZ8C43EkhkTXFZq+R+GJ&#10;qVCV5ezRY6qxXF5dCSRAi3E+owgpC6w2ZwE1eDHg55TJKUJNkDJhHGVtuXyv1gvVthSMsxhanLGy&#10;H0zBNuZBjPNQD/VQD/VQD/VQD/VQD/VQD/VQf6vrwQD/UA/1UA/1UA/1UA/1UA/1UA/1n1n3BnMQ&#10;4f6SpHqXLnAn234/ZUy9/7X30rB477X6PdHqXf0wCU29J2iufF9c/DeZ2u8+b102X/mPvOb9f7//&#10;Ob6XCP/+Z6ncf567z6aVohpNQVFyQltHUoHCYmRSmRKTiIuaHqs0DkX2hXmaiFkEACHMYqZLkiYQ&#10;GJZ03EpaUtG1NvR9w6NHF4zjSOMc1hj6tiEFEUw1jSMvFqdaqpg2naPxDavV6j7tzC3pAX0nibzz&#10;PC3HTTb3U84opfBeNvFrLYthbVrEqgpnLQZF1pKEbhZzuVmETFobEbd4z/F4IC0wghgmALxz7Pf7&#10;JZVSxFTvXzvW2nvRuW88JSJm5iJJXaVUsoR7U1XFGTHRpSgGLrScu6Zp8G2Lz4VpmqGKOTTnTIyJ&#10;tmnQylLKTC2QcxHzmvGMMaGOI3Gaqb2Im0WAL4LNFCL73Y4xRNCK1arnx59+Sk2ZlCImGVZty48+&#10;+lCEwM6IaE4pUFUAAdaiEEMf9bvrVwSySKKdFgOdc56TkxPmecYYxQdPPuDFRy8Y9juO+z3H4yBJ&#10;6M7gvRghjRH6PkXMTneC41IztcrxzSlDzUtSlbkX7wGs12tJNViERFpLOpxZEq5iCosBXaGMxVQR&#10;r9ZFpDWrgLcO6yxt11JqFAH+InZIKYvp0IpZzHn3nRnOONquX0TnkTkkmq7FOkfTdvfC93on1leL&#10;wBsRzYpAppBzIM5gWkeYI7thD1USdTbrNURJO+4aEUgHFHMtOG95dHFOmmesd3J/Gs3+9paT7Zaz&#10;kxNyKSKqiYFxGlj1Pd5atIIQZ6bjDtV7shMjuDUWrSXBROtK07Q8f/6MmAqv3l6yWq9ofMPxMFBy&#10;oaTI/uaWJ89f8F/8nZ9zffkOryrXN7cchpGnH76gbVe8u9kxB0ltmxMQIptNj7EG7zyXl1ccdntO&#10;z8/pmgarNVlXKJIsa6yYliSduUFrQwiJlALGO5z31AKXV9e8eN5STSGkiLGemgutM3gLIUyMIRNL&#10;WYADizHDGNAG4ywxzByPe6w2xBSZxhEKpCJm035lGKdAVpCAKWUsAedE5KOdpDCFEOV854xeEsWN&#10;quRYqCWJcZiKodJ5w8n6lOM4MRxHrHJ0RmGMBeXFgOocyUgibcgBRRUxK62MgQXiPDNOE2iNtxbn&#10;LCzpH/N4xHpJoalK0kQlbftIzYWulfMxhZlVvwJnaVxPQVNUwRoRF6WYIc3oxSDvrMX3DeQEeU3n&#10;Dc4ASPrGqzeXHHc3+MYTy2JUa5pFYC+ipnmOhCCmvMZ7vHU4bXFNB4hoe9O17I9HDsNAiJnMIsIu&#10;mcZ7MZ4phXEalwv7w8DtzQ3/95/+a/7Nn/5rlFbkAjnLuNO1IiDXWi2msub+meqcE6GsqtRa3jML&#10;azLvpXIq0FZT85JyWUWQ3DV36XrlPp1WzGvgnaZxDmql6zzWuyX1XYAf3gqsBgqttzTe0Vonwunu&#10;GVorXGOwnZNUvjBTKGIcK9D5Bu8NVUvilvM9YQqEYYcuYAt4a6hG4/uWlBN91zDPkd1hIEwHXr15&#10;i/OOP/r5H0v6UdsuSesR6wy+E6FxLWVJXzHEEJjjzBRn0iI2RJl7KI3Wakk8b2i7jhcff8zhuOcw&#10;Hskpc9gPi5h2oGsb3r7boW3LHCEkjWtbNicdc6qUatGmYbVqgYhGzC8pTJKiqCspR6bDgW/HHU3T&#10;3kNbBM7jODvZsrvdMw4jx0Pk+t01pYigfxhHUJoXz19wcrLBO4vrLDFEjPFoayWF2FqU1hyHEa0t&#10;TdNijEI7JMFJgbGW1cmWeQoCHHJmEaVr6iK4NsZQi8x1pmkk57iMGwYVNEWLcXWeR3ZFUomGceJw&#10;HBgOI7XChx8+Y7veiFGw8cw5Ypynqsg0D0zDQeZCWqNSJpXElAcxiyow3uNcwxRkrtj6hmoS3O5p&#10;2l6Ob0qEWIhTwhmwtrDdbjm9WOMcWKOJMZBTZJgnSeVB4EwppsVEjyQUlUyYZhE0Wku3aWn7npiy&#10;pLTmLIJDpSQxfUlMlsQrcz8f6PsV4zQCFWM9wxQYQiDsd+jjHrXAnDarFdvNGucU2sjnyHf39gKu&#10;WW+2aCPG/67pSemaeYgCANKSeKaMJqREvDfreYoxuEaMIf1mg12ABnqaUOPAzW7Hm6srxmkmRgFk&#10;NI1jvdlwcXFB0ynmcSQmSePUSgy8QcmzhMUAmErEW0djG5wV8IGxIrZXRkv6ewVnswhdUeRYsEaM&#10;vYTAPI0Y65ZxT99Zc8k1YlVgq4sAACAASURBVIxhvenJOVGLRiGC4mEeKEpR0fimBS1plNMswBKl&#10;ZE6Wcl3S/45iFlpS9ZSSsVpSxDUZOMbAfndD4x2rvudks6btPH4x+g3jCONMzGUxNgUKhVwrr169&#10;XuYJhpLrfYLq7jjwgXZ0J+dU7fHGyDoIOddqMUVoXeg6j3HndKsVISYOx0HusXHGWUu7XtP0K2KG&#10;XCYwBu0a0AZtEJOiUTTOEVpP6iNhFqDJ8erAb776glILz58/4+c/+1yeL1WSBadREtD0YoxtG4HP&#10;jNNEyEmOf4zkUphiYnc44HzHer0mxsBHz57TX63wTUsEUgiwzDFjnHj75ooQxdR0st7w5PETKppU&#10;MjHKNRCmgRRkzTFNmu12S9d2cq7mmZQTIYlo3lAXIbhAKVKWBO1aq5hzFpOo9571ek1lSSacJuYp&#10;islSQdt1dK3HGcs0jZRSmcJMrrIeVNpIivw8UBeTlVydcp22fSdz6lJIIVBzprFiPJ9CIKWIdw59&#10;Z7wwAnoBsNZgnSUnmY/fpYwB95CaplvMqRhSijSNF+NRLUzTgFYKozV936GNYZ7FVKf1ku5nZK2Y&#10;QoRFYK0X6IKAbtyyPrEyx15geErJmlVZA8bQLemaJ9sTwDKlmd1+x+72hmEcSTkxh5kaYZwnSUXs&#10;V5yen3N6fkHOid3+hsMwYbRhu1lh7f93A/zd3z/sTfxNVUpewE3f9U0Erved+R1YDP3vvxECJ6zS&#10;0VHLdW2tpe97ur5jt7tlf3ONVmpJUpTEuzgcydOIrZU4j4R54Pzpc2KYqaXQ9xsMGWqi8Y4Ushhh&#10;l3N4BwEB2Gy2fPj8Befn59ze3qK1o2sEmmIwAjYKib7tef70GU3TMofA67dv2O93ktg3z8QwC7xs&#10;ASXp5RlyBzNRWi9gtPcS4JX+gRH9OxO61ppaFKjyvdfcfe0OwKjuul5Kfa//9UPz/PvQRvserOGH&#10;5/n93lfOaUmSLve9JwGG1b/xz11v7i6JT6ADLPNqSTi2vqHdSq8qDkdICa0CECBnVAFtDUap+/eS&#10;e9bKs9IYvNZLyvvEer1Ga78Y2cTAkUuWdYG1GN9K36IWdocDX3/zEmzDkyePOB5umecZ33RY53Fa&#10;oRYz8Mn2FO9bmq7j93/4vdzj2lK1YXccqMDtzQ3PPvyQrmmJMdwfR6MUZjF+CBDGgBJ4lMz9CjlH&#10;urZHW49xAkopC5hBa4NrGjFraEPb9YT0hqvrGwC+/vZbpnHk088+ofGeEGY2mxPW6w0hBF6/fiUJ&#10;m6lIWqVxZBWZphGjxGyvtKZpZPzW1gtQ8b7nJpCux4+eULSh9w1np1uu3+0EkoVArrQSdpAqihQT&#10;ypQl2VSgT0bB+ekpMSXatqNpl36Jb2SNVApKZVQtyxiriUne+/LqHbf7W4zT7A+32L/7d3h2cYHz&#10;HbZp5ZpTkHKRXlIpaG0WKINZrsRljNH2fl5Sa6JmcM7RtY3co+bOBH/XQxbjY82WtuloL1qMtYQc&#10;iSFxc33LOAe8b3j86BGX17dLaqmAZG6GA3E4UGLGYASwFxPrfrP0busyLkCthXmav+srlyVR1zgq&#10;kv69Wq0EsBkz94xWrTBoOZfLOlQpQ4jSP7bLsaAk4jxSa8Yvz/uYMtMUKXnGG0PTyjgUYxTTn9Jo&#10;LWvkeRgJIWCWNbJZYDLeu3uA0jgMlBqpNbNZ96x/8jnG2SWpd+bi/Axy4XAcKBmUsljbLD0T6ctq&#10;o9mebhmmkZgTWjv244SioK2lz2UB38pndUaTFqjmMI5kAmePn/CkwnGeeX35jtevJTUU74gL9Etr&#10;LWAka5mngf1hx04pPv7oI9q25TgORC2zZGMUZ2dnPH/xQuA1taCtAElzyVxcPCJlSQa9vr5hmKWP&#10;HnOibaV/lUsm5cjKbzk5v6BpW/a7W04fPQbriTkKYKMoUGKqilGAaLVWvv76D6z6xcCqLPv9gT/7&#10;N3/G7dUNr59+iwuJX3/xl3z729/APLNynnXX8vSDJwJw6iz9umccB65u9/LMrmCcx9qGVdvjmg7t&#10;nMx9FriEUpp5CoQ8Ya0hzCMpJuZxZH97yzQcBbpgFI/Pz/jZ55/TtA3jMPDt11/z8uU3vH75Ek1l&#10;td6wWm3Y7/b87qvfcntzTfUdjx5/gNaOrC0ff/Y5/+R//qdcPHnEF7/4Jfkwo0pBWc2Hn37M048+&#10;BOfAd8xXt/z63/0F716+5Gy74rg/kqaRHHr+j//zX/HmzWs6q3n8+Ak///lPePbkjD/9v/4lV1dv&#10;OP3oBe+u3/HLX36BMo6//w/+Pu36hJfXO/7Rf/vf8+JHn9Jvtvzql/+Of/HP/jf07SX/5B//fS4v&#10;X/H02Wds1lu+/PXvGMfCv/3Vn/PlH76GpuPDp085ayzeRKypXDx6zMnJCWGa+avf/TVXV2+pJWOA&#10;vuswtkFjUEbhnKZfrXHW4RtP0zRYa+iNIaS4rH0FqGp0IceJedhjjCMmRa4yHlvVsFmv2XQrSYZO&#10;iRACKIHkzfPE4XBgf9ihjKZtW372Rz9hvV5zGA7EGNiuNxijOB5G/uq3v+Wzn3zOjz/7MdoKkKiU&#10;zH4cuHz7huGwX2BCmtaLcRgKcQ6EkNgfj4zHQfqjMeAaJ6ZMIC2J9TnKfs5xfyBOM6pWdIWSKsfp&#10;yJtXl0xhRlHJBTFY9mtWfb/02TUKAQW36wZnZHya0szt4UCwUVKlUyWkmXQ4Su+uyHjivSPlTErp&#10;fro6LyDIChhriNOMroVKJMWJFDMla4xp6NsV3nsuzs/ZbFZ4J4ntznsxfPoGlTLDdOD2+obd/laA&#10;TIB1DQWFbXrcek2wmWg0NSdMCHSto2s7jDPc3Oy4fHuJbyyf/fhTOuc57g+omjnsdhz2B372R3+M&#10;MpY3r94KFPIw4Lzlpz/9CdOc+NN/9S847vekmOjaFU3boW3D+aPHoBW3hz3vdgeOMZG1YVrWTFpX&#10;tNLMcySmuKwrozRElV4SkxWN9zgjMGtrNFUjz1Ytayxypuvk+jbG0HeNnLe2xTcdGkPjPU3fEUuW&#10;+8E7rNM0XmCfj584SqnMKZGy4vp2x7ubW1B6AftULt9dyZ6kMgvcLTCFsDzTC1WB95XjFDkcDtze&#10;3qKonGw3PPvgAz549BhTMiVkjFEYLenWZIXVEGpdAFACDPfeSx9gHCkourWAlOM84RsBTdeYSbrK&#10;PGHZ97NGk1IhLPfHME6klPDL2Oy9W/Ytrext1Mo0jsQYSEVAW2q5B+R6rehScEZBVaScyWnm7dvX&#10;oBTnj55xdvGYtmtRCyh4Hg5QCm7p1Vmt5bowllQy2TV0bcvheGAcR0oWwPmqa+j7HmsslCT3dEzE&#10;JDACpQ2Hw4FSF+giit1+zzzPNI1f5sAFYzTeWbSKHI6BXBPWKrq2xRjHum9Yr9Y8fXTB5cU5v/ry&#10;V/z2N7/mg0dPefToEdZapjmQUpGxs+sxtTIPR6YwU3IlzVH6TitP7xu26zVN4yW1PBWGGJimSYBV&#10;TqA9Ic5Yp/BNS1l6CizztRhmSpaxVS/7AFVplLX4xmGNZbVasTk5JWQ4jIFwB7+1nixM9u9WfNow&#10;xsTty9ccDgdOTzY8efJYgJJTYL/bgVZcPLrAey/XORCTwDxWmzWlKKYpkquh5EApEWWWOWYBjOwD&#10;5pgIaSQkhbECN7auIaXE7nhc7uOGtmmgcXjn8UqTd0diKrx8+ZK3l1eEuABjFfzud39NrZWPXjzn&#10;6aMLPvn4I1KKWK2g5Pu5U98IvDxMM/M8Sw/Ge6yx7A976akgYDxjLNYIILNo6e0YYwSUr2F/2DOF&#10;jPEOq+Bku6Hxnv1hzzAMhBAYxgGNXqAF6h6m//GHH2IAby05hXtNRUlBYKGlMs8CkDZGU7Ucx6Zt&#10;6E0vupP/gJ7joR7qoR7qoR7qoR7qoR7qoR7qoR7qb0s9GOAf6qEe6qEe6qEe6qEe6qEe6qH+M+v9&#10;hPU7ge39//8NYu070eOdQON94/oPU+HvDM73ItYlJenOCP09kfAijoHvC8XvRMXfiS2Xn7+QxNV/&#10;ZOP0h+nx/OCzfu+1y99i9ijkIjvqijvxspiclLEowPcrlNWQC3GciNNECoGubTCdRRtNOR4llclI&#10;MoHVCkOlpEitlZgzMRehwluHtYqT7QnhycztzTWH2xvOT1b0XSNmdzS6ihk5hUCUYDzWa8Oq71FK&#10;EULAGUPTNrSNJwZJ87kTi3+XaCZJnlUtv/sshqm7pDhrJIkv5EjMhZoyxjqMsZQcF0G+vB+ImX6e&#10;5vs0cmOMCCWpTNOEmgONF2J9yosZW0uCw1RE6Kq1IdVwF+gmyUnYJXlPYZVGWSevK/F7MARvPbrT&#10;zHNYkiDSYiqS7218S5gLmSUF3ll8lQ17ZwwxShqBW0wpkrSVGMeBOWWMs7glTQIrSY7D8YAGuqah&#10;8Q5rxYiuDFitBJxQCof9geE4SIIYd8J9RckioI9REku32y0hJswiTNis18zjKLCCRkRMOUhqrbWO&#10;E3cnnPWEEMRMqcW4aY0CihgplBi17tMy3xPu6yUJ9s5EWEq5T5JGG4yxpBJEzN425CnQtitJEojx&#10;+/eQVjjXkONMTBnn7b25vxRJLIkxinhLVahGDEghSgJXFeESSi9JfpI+k3ImzIsZwlhCFnvHfcpc&#10;keuw5sCYInOIGOMo84QGeu8lWXgRqJsUCeNAKZESoFutyHcpDdYxjQFdd1i/JPDGSK1RkuariLpT&#10;Cqz7Fl0jOYPynpSyGHzMkmSZC8Yptus1n/34U3zXSppwqQzHgfEgaSpRa6bDgUcXTwjDAGGiaVv6&#10;9YZSoV9vuLy8wpiIwvDu+sCTx6dY52jbhtJUjDKM057GOdbrNSUGMXkvY5fVGkVhu1kT5szNzS3X&#10;u1sxk/Y9J6enUCt//fvfc3N7y4uPnjEcA1p5VquGTWcpaeQwXIk4qmpcs8Iax+Fw5OtvXvH4yWOe&#10;PXlEqZXD4SAmg+OR68srPvn4BVhLMQ7QmEYvn7/FaEOKiRwiRmmmcSLFebmqGpz7f9l7sx/Lsuw+&#10;79vjme4QU841dFUPppu2KNuUDRiwH6gH6y8mIMMwJMiSSVESzUFkd1d3dQ1ZlVNMdzzDnvywTkRm&#10;NSkDsh4ZCyggMyqmPHffvddae/2+nyJFcRLUxmCcuHWgEIf4lFDM4mDn6ZqWqm4AxTjIfqC1hfkM&#10;UWF2EF00WKMYh4HOabSxWOeJMXN5fckwHJnGeU+1MkjtvUNVNSEnpnG6Fyu+/PolFxcXrNdrlNZs&#10;p4kSI6szGbS7O/O8dRg0lTXknAhhRKtM0yxQi3Z2ysicnqxRJVF7T9cu2Ox24tw+TeJCfuekrjWV&#10;cbR1KxCTII7LBeiniVjEGbmuHNooVtZgK8exHylFU3tPCgFrxKUlhIlCErG6NgyjZ+wHnDVUTUXO&#10;hX6Y5DU0hqapySWLCHQW3aZSMFqRlBKH8RnIcneGGy3CxZAiMUxQLG1VoynkbCkyrYvKBWeMuPWU&#10;PA/LFSrv7882Zyy1q0ArnHb3joRGi1AeEs4Y1t2CZSuDtVBwjcXUsldOU4XJEKaJ3RToupam6Vis&#10;l2jtiUlTEqiqonWWhfcYqylWo5ynrmSAtK4qurahrhwvnj9hSnD19g1n52e0zYq6suQw0DYNtm4Z&#10;h543b9+yXq2YJW4YMwu4lJkd6MEZQ6JQG4M3Gi2mPhg0bVVT8oA2miePznG2AiXuxWfrExn0Qxzm&#10;m0ZcMFcnJ/zN3/6K/+evf8WPP/8RTx6fokvCO4u3hhhFlGmASmnCFHh3c8s4TbjZ6SvGyOGwZ7/d&#10;M/QTcc7Rum4pgiQUH338KTFlXr99x3LZsVx0s4DK4I2hXS0EGDFOjFPCGId24uiJEkBHP45orWia&#10;Dms8+/0BpTTGVvjKYayaz6wsbpG7PYdjDwoq5wS4kiLWO+r67uwrpFK4ud3KkHYpqKLYbXbi9GxE&#10;DOK6lhIToRSWXYc3WiATMRKSDCtXTSOuTingjaFbLWhXa1KBqlswhISyfj7z7sA+4p56s7nlsN/j&#10;vYBvuqbBOk3XNTSVQ1tDVlrcrHNBjQMpTORYBEpTFNZ6MJqilQzTAsv1ilyUDEnOjkZKKcZpIoQw&#10;uzCKM7NSmsVihTGWfuyx1nF6uuTCWYxzpJKI48TrV6+5vLpmHMfZcUy+/zRN4kDuW3zlRTiQBO4T&#10;poD3FXXOoESQdJ9j5Ix1nkXXiuA2JbIyKFXIqjBlEfFr57C5wlcVxo5cXr7m6vpW1ps1NG0rTtPe&#10;o7U4P19cPOJ0vcY5R055fq0kn6ysnIWVs2ilZZjaOwplHpR2xGEgeE9JkpdNM7yozA69Zv7cWCTP&#10;RUtinQt4X7Far7DasNvuiDGhNBilxbFZ3zlfiXDXOYdxmpChJBH2Ky37QEpR1HBZ9rzFYkFdiTuv&#10;nEfiIDr0R0pOLJcLvPMCnMoFO0OqKhQxVQKwMprDPrI77rjebObXqKZbLFGVoy4doSj6MeKa5v6c&#10;SimRJgFlxCgwLGsNtfd4X2F8zWEY2Ww2lBTZ3G7YbjazWFrJwPCU0RR0W4NVaDLKIkP9s0Cuqj3H&#10;45FcItvtLYf9DlUS3ur74ex8VzvMolOrLcbenUcNY5pIGTIGW3W0GbrFehZ8apyzpBQ4OTkhpcgU&#10;EuMoYvA4Tuy3G8oskNFOs2gVvmlRwLgfxAE7iTuhm2u7lAubzQ3TOGGsOF+nggz2zrXmNIxSWzlP&#10;zPLeEZgF94CGlBKHwwFf1+SYGY4DU0xyhjrHMErt1ThP2zlySYQYSNOIqzzGCkTIVRaM4fr6lrdv&#10;Lnn53Xe0i44fffopy1lgHyepu2Ke8M6BFTe5Xd/jc8I5K7APY8TNLEZCCOIInAsoycNLKYxhIoZI&#10;5cUxFisgKIxFW4e3UtQdjwcRIO33FGQv9L4iJnEK99be5zXwHpqWkrjrldkx21hLCGl2VlYC+apm&#10;ME1+706ucgYSXVWzahvixTkpyXlxOPbc7G4ZxpH97Paec5nFJJpSEkM/0h9Hjv1IVen/332W33V0&#10;//BjPwD/6b/7dSmL29tdl+J3+x3iKMd9fsSdsy/iuq207HOb7ZZvvvma9aKRmrWqRPmZE+PxQJ4m&#10;cgiEYSBMI5X37Psjh8OBumqY+j1GG7q2YTj05BQwWvLGYRiYwsQw9OgUaZqaj1885+b6mrruBECl&#10;FN5YtBW4yWEv4J68gNVqRbdY8OrNK4a+F1HKDKVQzM7UiMD97ixlFiNIL+l9X+iu7/S+vp2fV9Gg&#10;yr0T+g9r4Pd9oQ9fnw//391a/PC53/WmPgQ+/m7f6Xf7YgJzKpSS5j8jf895Ptfns2Z2cQ1zfq0L&#10;5FzQSglECxF9RLFRpGo7rHWEvidN8xooE0VlcsoorcizgyZGC+TirkdnDE7b+96ec444CxkKBWNk&#10;/VmrWSxbfF2BgilGpjTy8uVLzk5PGMaR435H02XauhZnzGJEJKUji+UCpRXDeGS73wssYwaDDFPA&#10;VRVv315SvXhGVdfEMAl4yRp8VdHEOEMbASZ59krOR32nZJ4BEsYY6SFFgQyitNSPSvP06VPevHvH&#10;brdjuRAx9DAOvH71mmfPnrJcLrm4uMA5L/lemFCqzPW9FhfulBiH472DttFSD6hOU5QRyFhMs+jD&#10;UDuD8V6ElXXDjz/7mC/Sb5mCiLpKmDBOADYqg7Hick7JGK1ws1AnPUtc327FVbWq38vMi5qfjYh4&#10;Fl3Fi+dPuL66ZRojF2cnrE6XXG9u6MeRX33xa7y2nC+XuNrSNAJH2R8PmLlfq7Tsx5I7zOsDgQSR&#10;BD6Xcpn7bFCQs6GEKFAtpyl57osoTcgRPTsRg0IVRd12PKpaxuPIru85Ozvl/PyMaRzmvo+8hwTk&#10;KLmlVlIbDcMgtYq5e9+n+/4WH/SztdE4Z7BWkXKiqWpKhuOhJ4RR+rvk+/2zJBHGG6OpZziL1gpy&#10;xBlFjNKzijGjrOPq5pZ3l1cYrTg9WXFiLN5prJeeqezdAnC01kofbIaHZKWwrqJtGkZjaCoPJUvP&#10;xlmmIGfjk6dPuLm95XZzyyqJE3XXdjMAArqmo9/3jMOBlBPD0HO2WrM57tBWnGuVtQLviYmYpQft&#10;SibmQlt7qiqjlQE0+6M8/4uLR4yxMKXCcr3i4tEFN9dXCAtJEZP0JPtxYn/Ysbm6Io0icH3x0QuM&#10;KlxfX3HoB54+fTLn0Ur6nVGE6eM08e7yEmMtjy7OMdZRMsSSyRqUlXxzsVxQYpScZK51tDWkUtgP&#10;I+lwxBhNLgXrPd5Y0gxfncaRkCLVDA/c7fY0VcPu+pql89weev7i3/wJ/2E40FjFetmxXK9Zti1d&#10;11DVlQDbiPTDREiKkDVKF4w3NMs1JycXdN2SKUSB+8TEYbthuVphbEW8E/ppCGFkGgJxGhn7AzlO&#10;tG3LsydP+PTjF4Rp5PtvvuHy8h3XV9cCKSsF6y2H3YHLt9dM00SKkcVyzemTZ9xuj6ALf/i//s/8&#10;4//pn+BXHf/Hv/g/YX/kfHFG23Y8fvSci4sLqce6Jbt3G375Z3/Ob3/xBZXN9DYzTntcge32wJdf&#10;fcfl1Rt+//c+5/OffkrdaJ5fLPmvfvIxT54/4t1ux5/9+V+x6yf+8H/8Q5rVggnF//JH/5TTiyfY&#10;quFv/vKv+Jf//I8xw4b/+qef0DaWp0/PaBcNX3z5G1IsWNfy5npHsg1n5+esuprVwtEtKrwzdM2K&#10;682eX3/xa47bLekueTaGpDy+Wkg/3CnWq47aST/QOOacAYyVtVFyImeB5+SSKUWAPikFAcgpha0q&#10;uramrSpISeqxWeQOmc32Fq01n//4J8Q0MgyDgJO2O4ZxoG1bKJnf/OYLri4vCVPg408+5ZOPP+Zw&#10;ODKMGw7HI5dXlwLtmwbOT05knc01e4qJ7e2e7XbH/nBAG4uzcheRVRFAmjGEfqKYxJh6jvuj5Ocz&#10;YNdpQ2U9U5qwWFaLFedzD81aQ46JnObPT4mc5SwMKRDzSAx7tDHsjkf6YSCkdH9vlFJCF4Ek3wng&#10;03xea23JOcyQMt73X430tijzubheUvsGZ2rqqmXRtAIeLQWtBbxVSmboe8kBU5bnVQr9NAp8lRk8&#10;mwVa2J2fUzRUSs6MtqpYdC3Wevrjkc1+wzgO1E3Njz//jK6tGIc9MUYu311SO8cf/KN/jFKaP//z&#10;vySEwM2N9IseXZzx6s0b3r655N3ba7y1NO2SppW8qF2sMM7x7XeveHt1yZRhSJmi7wDbmRQEApxy&#10;ljxWrkDlHkJJLdy2ndQiWp6XwMQqFssldd1SV3LH5+q73nRF5RzGKIE4aoU1VqBs1uJtxfHQ881v&#10;vuH69pZF27BeLTi/OOfJ8+csFysyivXpGSe7PW/fXjKMwwwbE9d3nSGnTD8MjCmyWCxAi8j+048/&#10;YRoGptNTwpMn1JURQK0CVwLDdovzFlM3MENTdU7kFGdQkkZrgT48e/aMKYiLeM6Zt5dX4mZNwVcV&#10;lRO3+HHoKTMYrXKWppH7BKUMylh83VCh5Q6uP8z5bKSqHF3byNk5n/Vaa5yrBC5OQum5Ji+FEBMx&#10;JlxVg9K0iyVXV1f86otf0Hz3LeuTMxZdBzliVEGriLOG2lfoAmmcyDpJfpQCzmga78hhJGXpf+Qw&#10;MR4LfRIg9HDsaZpa6uemE3FzVWF9JTlESmwPe4YQZS8shZwjRhtCjITpyLGfsFZRVZbKW+nLj4mb&#10;vhfxs1Z8+vELHl+c03VLARaPg8A9Q+B2d8vp6RnaWXb7rZypzlG7ivWy4/S0w6JIIbK5vUXlLL30&#10;GcitZgCl0ppxmhiGgDGWqrYoEtYZ2qa5h5ZPIdK2HSFKDh+jgCJETN+TlaZouV/LOZOmwOL0gqEf&#10;CWG6B3rt53WRYxS44AwlLDP8r10sZsiHRpWZLVfmOQMjkHfjPa2tQAnYJ0YFusyAUcnHvbf4Euf+&#10;jUFrj9EKY6TPvN/u5ly10A8Dry/fzWvToYzh9OSUxXJFP4UZIrnn5vaWplty7Hu+/Opb3r17R922&#10;nJ2sSaWgyFgvIOWU5E5bKyX5+3yHc9ztOfRHtJF801lPXc9wY+8RYKfs1/0w0G9vOQ4jU8gULWeP&#10;cwbnvcCCLs4lny7Ss9nt94RphsEYxRQDKiWBjyhNylL7pBQJeRRQopa6SQDxyNnlDCkXhnGYZwke&#10;4iEe4iEe4iEe4iEe4iEe4iEe4iH+4caDAP4hHuIhHuIhHuIhHuIhHuIhHuK/MD4c9v1dUfrd4O7d&#10;EPCHwnU9O4F/OOz7n/red/H3/Yx7d/YPhpZ/MDCMiNLVB1+bS/mBsODDQeO7n/O7v8MPBqH5HRd6&#10;+cR7EbyanaWYXdNlCFucOu4ccygGV3XIqKBFac/h+A4dAo1zOF9RxYhWUFkrDlqiEKQkcdlJOZNi&#10;FjGoqUhJhgNePH1MVzuGfk+YBrr2BD8PBB37/v61MEphtaJkEU1boynOUFlHU1V4J66+1joZ0lV8&#10;8AwzymhxX8+ZKcwidIO4I8yO4KokSDKMnUIkxyiOp7kwDgO5JBk6s5b1akUphc3tlnEY8b4W14Yg&#10;zl05zY7t3s+D1lEErDGSQxBXCApGW5Qy4uSrHYoyvw4yqHaHSkizkF7HiFYW5uHwaZqwqmCtmf+9&#10;ehZfNjJ0lKKIn5wICMdxYL/bsVquZPgYjdFFoATGiojMyvOXNQOlpPnniSuXM0LFLymTtFz+FyUu&#10;azGE+0H5qqrm31+TDbNrs4AHDtsNwxjw3uGdvIbOGMYUKQWatuOQjjKI4xy199h5UM5WFSFGDv2R&#10;khXKOEoSEYg3bnZsFTFFLhlVNCFFShZnOTuLVGOMqCxi+ZBEVXE33AziIn40/ez4B6jIFAJpFhKW&#10;LE6UOSViBl8Uzmv6PonTgDXixFUyoChJYxzoUigxklJmGAOUIOtQK3LKHI9HVAHvLKmIs1ZdV9TO&#10;QfYiZIqBfgjEUuafo0kxMpZCwaOME+dRo3BWU4wh5PfvJe8sUz+SY2I4KHb7HRkwvsI6zzj04jpp&#10;71zFIl1laOoVlXeociay2QAAIABJREFU2JNiQCuD0V5ENFkG2CtvOD8742a3IeXIbrPnsOtFAOS8&#10;uGpMQYbauppuscJXNQVwzhNDpNTgq4r94Yj3midPL2hqTwyB/pBEPDivszKLMlSByslQj8AwCrmI&#10;8zulsNsf2B97yiyQbbqO/bHn1atLlDJUvqJpFljvCaXg6o6qWHRWVE3L6dkFp+eJdzd/yV/89X/E&#10;/MHv8+zROU3bcXu74dWrN+x2W54+f87p2SmLRUOKEz6Ge7hImCZCEpeWrEEpQ55k0EZbOzuHGZZN&#10;g63E4a+fRvr+SIkRiqKkwts3lyiluLh4hHU1IRWSEjGVdp6xJFIu+KZl2XVkRDQ7hQmn/Ty8KUNb&#10;q+UKrRQhTuz3O6rKiwvTcUCFOIuuIlYpGl/x2SefYuffNUyTuKjNw0zr0zOa1Rq0oSCD/0YbnLc4&#10;N8M3wkRlHednJyzampNFx7PHF+x2e949v2Kz23J9fcvt7QaFIoQ4C9iUKC+zrPlIx3EaGVNmiuIE&#10;qHWhkEHJzmOdp0qQYqTqWigypCYOIjI8l5K4r2s+cHZPIsCpnIhnnXf3g/pxdlm+Ew8bZE8sRpxr&#10;rVHcMXVKFlccpQxaiZO7Rvbuey1XKaSSUPOZKROiIrysKoe3lkVdz4LsgjGWtmlkP9bgrEA2xnGA&#10;lLi9vcVpw+npqbw/bEE7jasdagGxn6AuHI89V7e3XG9uOTk94fnzF7TNEre2xMrQWENl1SzUhXQn&#10;3tQKpy26rrk4PwWt2R56vvz6W15+9Vu8Bnt2Qu0M5Mxw7Hnz+g2XV5fEGDk7PZOBS+uwvnDs9+wP&#10;PcfDga5pWa0XqPuzTlPGkTGMeO/mXKxgS8QrL2iQlPno2RPy0wuOxyMvX77k5cvXsoc3S7R1YCr+&#10;xb/+U37+85/y0dPHbG9uZCh22dG1NY2Xs9pqS1UJbEVAKZpxHIGCsxX73ZHtTtzTrHM4X1M3DUUp&#10;dv1RxCKzA0zXNTSNCOLqtsE6Ryh7iAMJcaB03jEdw+x4dGDoe9R8BZBzwRrHbndgtwNbKbqmEVed&#10;ynNqT+jWpxQM/XAk58Q4Rg7DkRBlL1Vaszo55eLpi9kJOWKVuFH3+w1pdlSOd+dYjHR1xeNnT7nd&#10;3DJNk7hvzQ5ZUwikPrDve7QX59MQo7jcuIqL8zMO/SAD4qVAyLRdzf4gA8GFzLfffUMKiZSDDOc2&#10;DRenZ/zks89YtzUljHSLBWGSfbOqKoGGpCQCx7piDEGGGYcB52vS7HSfYyTGILnG7OaqZsiONY6i&#10;iojDZncvoxS19xhnKViy9Tx//oybm+s5V0ki/FEyaK2tZbPbsf1+h3Yi9vFeHLmruqb2MpSNUmhl&#10;iDFSaS+Ojs6hC+wOR7b9kRjHOd8rcy7kWSxaQHF+fkEuitX6jH6cuNnvCDEy7A4ojnRdi3Mecp6d&#10;0f28fjXDOLC5PXBzeYlWmsePHnNxcUEVKrwXMZ9Wah6udqSqYhwHcY5zMmzb971APu4cdK2RbWmG&#10;Gqg5Hw9hovIOvVwyTpNoGteKpmvRzhMmcQA31pFSJCYZNk55hoQlQ3QiKIhRhI61r2dBssFqReUs&#10;xoAxDSwXIhSjUIoAjCiyF5dsRIRlLYu2ZYoT/XrBMA7048irN+94/eoNJylR1zVZK77++ltev37D&#10;6XrBjz/7RNzE5hwxhmkGWEWgwphZKEphtewIYSIMA9PYz27UmZIKKcrg8Wg0i9pToriB6jnvCSGR&#10;UkEZS71Y8slyzeNnz7m9EZHPMEz89qtvePHiIxGwWn1fR5RSCNMktYnXVEYzhYIyDlt5PIaqVgIe&#10;owiITFniNJGFokNJiRRliHsaRsmbaoutHaHA5fWGuvZk8gytSkDBe38PKRnGie3lO6xzdF0nTn45&#10;i2i1QE6FMUScdVhrAcljS8mkJGveOccwjEw3N0xTEHf7rp1zOkXIhTSMTJPCeSuOw23L2hoSGV1E&#10;4IeWNdo0LavlCZfXV3z98hvevn49Cytqnr94wZPHT1BacZzdw4YYmKZAVFDPr/kdGK8kgQ3lue5y&#10;zt3vf8MwkFNmnCLOieum1orD0M9uxVLHaWtJObM/Hsk5i6NrSljrCSFSiuQgzlpykv1tbg/gnDy3&#10;mDMxJ6YQuL684nA4UHLm0ePHtMsF/Sg1cl01ImhIBeMrlHc4q3HeMhGgrjH2jNvdhsPheA8k6LoF&#10;WiumKeOrmmEYud5u6Sr3n91f+YG4fe6liKjiTvis7oXrInIWSBx3ubxSUDRFJeYi+D5HKmTE9DmJ&#10;sBstAqaUcVZRchZoRtuSSmZ/c0tJSQBR3mI1GBQqaVRKmBmqE0PisO/pj0e0tmxut6BFTBVDRCmN&#10;dZqUeigVdSV1dZhE9He4vWW9XvPxs+f8x7/+G6xWaC19E+s92ip0BCj0w4EhDPTjQLfoOD07pe8b&#10;xjGxPxyYpoEmCQyJLDmXnev5uToV+e9dX4Pyd/pM6t64Ot1DmO6FsbNLo7qjA77vAsnXlR+6wN99&#10;jXzv9z8jxvh3+k0froH361hcZykF+Q3KfQ6vlJrXhby6Jc+9jvlDdysmxDgD4kRAlUVGjlYW4wUS&#10;mAdNdgNBK4gTpiRIEWU8Rosoudz1uLKc/VpJf6KdoTKliNt6LonKV1jrMNrifYW2mXN9QT9GDuMV&#10;Yz/y1W++pGkrdvsjqljCYsRpQAkkJJeMVYqTkyVaf8L19YaYEqDYHQ4M/YizltvNLZU3PH4kMDUQ&#10;0bN1Ft804qI8BdJwxOi7c8BQVRZljcBPjDjLK2Q/LKnIvqsMShcWbcvv/eQnHI5HlsslH330gndv&#10;3rDdbkkh8Oz5c85OL7C1QSMOoNM4wB1YUJl7AfrxsCcmcWcsFIz1dJ1BHXvGUrDOsbCeZtHhas9m&#10;u5EcyItj93evXtGPPV5ppilRqgplMsZrShLIqPSZFMpZukbqnhgExsOcVxojvZqYCmn+956t18Qx&#10;cBNuWC5bTF0zxsDheORwHPjVF7/mJz/6lIuzFcqa+z32/VqXXuBdfjOvXijivDrOrqPZGIG+jBGn&#10;QJkyO8HL+y4hInSLpo/Tfe+uUNAx4OqaZtWga8OT/RmVdZALzy4usNpglSbXDaSEtxalHWhNiBEV&#10;I00lgk6tpDa2M0gl5bk/6Zy8N/UHPUFnqZqCdkbypyC5QC4J7aS3p5xBayd1u1b3vT+lEYGVzuSc&#10;+OWXX6KLgOlEvNiK4P7u+eV0X09oa2QfyJk0jSJKy5naKgwGrUSMqpSALgVyNNAfe/b7Hf0w0n72&#10;Y9pugfWBtqk47veoWcCfksAktocD3FzjjIMiPQeUQZlAyoVIoWiFsxXbzQ5dCs5YEf66ClcHDv3I&#10;frfnybNHBAJNK8A7owXZppTAPH/77VfkJIK04xhJfWA4jmyubqjamq6uiDERpsR2e5yhLFI77PcH&#10;dttb3r19jbWW9WrBarXCuJrdMM7wVwPagvE4V5FLIabI4dgzjIExwJuvX5JzwFjDydkZj7oOrS1W&#10;KUIO0mfJiZPVSpx1Q+CXX3zNb37xGw5v3/K4raidwtUrceOt/ez4XqONJs0MGm0l76yrinref9Yn&#10;pyy7Fb5uGaeJ779/w/X1Fd5ZTk9OsGjKNOJ0YYqBaRhIIaBLZhr2HPcbzk7OePH8KY8enXN5ecnV&#10;20uub6549+4tYRylfpgBkWOI9yLndnXC8vSMq31Pc/qEP/qjf8Y//u//O26HDf/7H/8xSwcfP31O&#10;t1hzdv6EMUxUJye0j0/IMfIX//e/4ss//0vUNOE6z+EwUtJEVBCinGc5Zk4vHnFxfkK/2zIMe37+&#10;858RS+bf/8V/5NW7G37vv/19mtU5U6n4R//DP+Hs0QXWe37113/Fn/2rf0lXIh99/ILD9pbvvy8s&#10;Fw2vX7+i4OnDxBdffck09Jwv13z06ITzVcXZssbogqsqDv2Rv/nbXxLGiart7iFY83ZEyhFf1VS1&#10;p2mb2e3ZzaCbLPWgc5Aix+0WVzXiGJ4TWlvZxwpS0xpYrVf4qiKGgYRGFVnvKcN2t2O/3eN8xbEf&#10;aGqH0YZpnDhZrwlh4vrmhtevX3FzfcVnn/2Uzz/9BErm7avXTCFQNLy7uub69pbTkzMunjzjdLli&#10;mnpevXolDuHDSJ5BwzmDsQI7CUlAFQoIw8AQA2q+qzJaCxAYyQ1r5zBYzLy/+KZGWUVII9OYKFHq&#10;sxAiw9DTDwdCjjPIUIBDOQRQzBARw32WMoPulDe0riGGNLsKe8nhyaQUBWA0Ax3RcrdTO4f3hrqy&#10;WOPRxWJthSqJkgvWGKBwnEawmj5EIBOnAcjYuqJbnTBOgc2tAAJc7Xn6+BHteglaBNaKjHeOMUzc&#10;bHZMMVFXhudPHvPxRx9RSqbvD6QYuHz3jrbt+G9+/vscDwP/7s/+lHjvJB7oFg3Xtzd89/I7cS93&#10;HuMcq/WKumlYrE7YD4G/+dtfc7PZEMiMKdNPk4BvrNQQbnaPvqudtXN0XUXKmRAmvLN0rcfPABXr&#10;ZtibdxhXUdUNbeWwGkqMkhs6R9U0dItOzqn5/nEKI05ByZHrq3dsN7eQYLPZcntzw+12y+3+yGef&#10;/5huuSaGIHCVrqXve8YpEqfEYbtls9lgreXQC7zTKM3j8wsuLi7YLZYizjWGtqupvcUo2Nxe8253&#10;I6AiZ5mGhrpdUDe1uElTsEbuH7T1xJRZnpyglSFMkRQj726uubq+Ygojw9gTYxQoVyq8e/MWo+H0&#10;5IR2DLRty2q9xoQJNQxQNOO4mesvOZ+9r6iqhhjGe5ibryqqupac8w6g5Bzvvn/F5nCgqmoWy5XA&#10;1yaBxpqi2d1uOR6OaCWw89p7KmcpOVHXnmXX0TS1wGpmYFPKEVsytdFMRgn8z3sB9Rq5Rzsee1xV&#10;U819a+s9yliMtXPtl1kuO25ubthvt5RciNEyjhPHwx6lDW0r4nJj1Vx7ioN4TomSI23T8OT8FKVg&#10;ioV+mvCVZ5giRfUY61iulmilWNUNu/0BUxWsF4Ba16xI08Tr795ye31F4ysuzs6om4aQ5I5bz/D1&#10;rq5pl4qUMtPUsz8c2e+3lJxYr9acrNas12uMVgxJ7rQxmpQNEU0WggnGOIxW1M0K6xwX52fkLLVp&#10;nvtpfX/J8XiEUlg9eoT3FSEEYpjQ2lA5hyKBygJMzwJpFPd4RcgJkzPGeHztKURsVpSccE6RC3SL&#10;BdZb9FzPSb8UgSmWgvOWbi3AawrgG7Kr0Cg21xvCOHGcRrljrBrpv+WIVic8Oj9nuVpijREhurVg&#10;5K5DobGqYFSEXIg54a2jAPuduLXnmNBKZgGcE7F9CBPj0KOdA2U4jD0hJWKKFDRTEHh4zHfQdNmf&#10;FouOi4sLlsul3E1XFeenF7L3xyhnqzPsN9fkGAlxBrmRyUmE/cMYQGvqWiC8VV1TNfV8D5ypnKfE&#10;/DCQ8xAP8RAP8RAP8RAP8RAP8RAP8RD/oONBAP8QD/EQD/EQD/EQD/EQD/EQD/FfGH+f89WHblYf&#10;DvLe/fleFC9f+APR+v+XI/u92P2Dn303XJxTup9Uvvv+8y8mLtbww9+zyIAlcD9c/KFT/Ifi/Tun&#10;r/9U3A0zzz9uFvrre+fxkmQAVSmFygmKJs4OjiVFdNVSVS1n3hP6LX2YMFrjvENlEQhW1pCjDMFM&#10;IRHjRIyZkApZaYxzMgdNpmlbLs7X3N5EnNKUEHFVJU43OZNDRNmMQuGsFUcdRDjmvMMUxFVTi5BZ&#10;HMNEIHz/7OVBY60mZU3MiVjEFSUVEXkYY2l8Q9Mojsf+fsjbOEsOhWkcsVZTcsHVDq1FhHjY77m9&#10;uWEYJ5qmYRhH3l2+o6kqzs5OOT1dY40h5ziT5i1jEIGWAhEtIEPpZnb/lcFiEUaiFc64+XeUNRCD&#10;uJaXWWQpLqfMYncZzo05o52laEWO4hTlrBMB8fHIMAys12sRj+QwuxYrvHFUTXvv3srs7G4AK5aY&#10;9IdI1TZYrSHIzy13sIh5aL/fH+T5WYNzFcY5dDKo++fgxA1iHhbLKWIrTyhglMEZhfeJadqjckYl&#10;GYJBK7RWGF3mweTENBUZFEsB1S6ojJdB8CIiWHGvEkfFO3frnDPj7JKkjQxdeKuZRhHITiFhrMf6&#10;Cj07KYBmGI70/XFeT5YURWitc2FKmaU2TGFinCzGWRGlGTO7Xxqc02QS1jtiyoyjOC++fv2a9WrF&#10;ctFRsprF8AVrMsYZnBan06I0ynhyzJQiYjW0wTpLY624y6aM1YXaOBprUE1DMYZRR2xp57WmsYuW&#10;nDNDiDx/9hE32w27Y4/ShX4YxTncW3JW3G62qK4hr8UxxBpDQgRxMUQRLSgZ8DCVp6oc5mgYxp7K&#10;VaSq4OqK9WoJSoTRXddh54E9YzVTTHz12y9laMdXNG1Dt1xyc7thtz2wbBsSA85rGlUzTYMMlRSN&#10;Vg6jgRJlmNAqhmHEGIXzBg5ZHFZK4frmmi50OGPFrUpbnLdAZowTLhkSFlstaG3LZn+AWWQAiqcv&#10;nrM7Hnn95h2PL07x3nNyckbI4Kqa4zDx8s0bfrb8nMXpKWEcKCGSUyFnRS4ykO68o8T37zFrRTC8&#10;Pxxo2o56sSLPZ5G1jilM4hCUCsUUtJFh0f0wcZwCtqp59OgZRSu8Uyy6Bc5Yvv/mG7a31wIRMUqE&#10;ekVTUBjnqeqGkpOs5yRO7SlGiImYClMYKaXQtA1t01KvG2JM4p6SDmitiSly3G0oURzzmtWaomZX&#10;x5zRxeGMRSGCaOUSehZ8nq5lSHu1PNI0Dbv9jqePHnM8HjkeB26ub9ht9+x24vamyp3LozRLs+J+&#10;/9IaObcApzRKW6q2EqEphWGcxOHOiEtL6QspjpDL7Pxn7gEglTHiQm/tvL+KSMt5GUq/O7fV7P5u&#10;Z1fBO5CNQETEOU+GP++EVUGG6hVoZF9QRtPU4uCd0rxfO0tbN6wXHa1YemMUNE1N27Roo9FWRPAx&#10;RQ6HA05bFk1HW7esz06pm4asRSiackAVcYRXReGajsNRhNOv31zym998xcl6ze///Oecn5xijSLH&#10;kVIEJEIpApkxFu9lPe6ngbppOFsvOflHv8+XX33Dy2++5ubdG7qmIudCyIrlasXPfvp7YMQ5MZeC&#10;sQ3Lbsl+TLz66ltSjLx685a29jx7/oSPPvqEpbf3g61JRZSRAVKrFDqPGOUwRYQzU4iomHjx5Amr&#10;tmOzuWWzO7Boaza15/T8nMMwklBcPH2OUTK4V0phmMYZklPP/1X3Lt513XB6qhnHif4kcDGOpFTA&#10;CEAh5sLuuL8XcWAsY0xs31wxhVfyvulafFWRi4i3xCArMZaMzpnlYsGi/bEAMmIQsXCM9P3Afr/H&#10;WifuovP5aK0Gk1A4xqQoMXHc79jse8a+Z3+YqLwnlszVZke7XPL8+XOarkbFwnDYiUh3CtzeXIEC&#10;Y9ycswW0d9SLJSZE+mGc3R8NvnJUqrDdbjm8fs3Tp8/RVvP27WuU9fhmwTBNAuqgkFPB24quW9J1&#10;S0oprE9OCMPElEZiDIx9z5u3l7T1gurTZyJ0KoW6aUgpMcZIzBHrBDpgqgoD+FLIMXGIR0KKKBRD&#10;37Pbb2UvmF1RoZBSBpPRRQAHdeXE2XAacbXDKEMII2GKOGc5Oztjv98R44R3Buu8SO+UojCxPx45&#10;DAPKmHvXo7qu6ZqaRdfK3q7FpbtpGqwxhF5c7fWcW6UwUXLg8vKK71+9RWvPJ59+RNd1rNZrnj97&#10;xtOnzyQX471rdhiH2WlV3N0Nd+50CZUyi8phckVft1xeXnJ7u+P1m3d8/pOfUDWJrq6ovbt33c1a&#10;oZ0jUUS0NDv/jfNeWVcVys6QKK1EkBfF0TeGSYapKy+gorabcy45n4JWoMx8togQpx3FxTKXQvGe&#10;XGqOQ89IkBzUCVgkhIkpRQgTTVujc2E49oxjj1IK7z04DQWqqkEpRYyzU1TONHVFXTtevTrSVS0/&#10;+9GP+flPf4/tfsfL716itGI/jlxtbvj+zUv2xyNd03KyWnK6WpGymYumwpQSZQrynppGchipveQd&#10;1q1pvEMrzfEwsL3dEuah5nEcSaqg3CxYnHOQkAreWapuQUHj6iWnp2dAYX848q/+r3/NV99+z0cf&#10;fUTlpdZom4bFYnEPl0hTIJWBKRRiHhlubhlGcbXyTobsY0xwVxvpO0csCFpzcn5+D3DyXsBlh2NP&#10;P4rQ7PRkwcn5GdZYmAXKs06WfpyI08RwPJJLmUE1ksvEIECslDOjkgFpa51AmnKZQR0TNze3lFLw&#10;VcOiW1B5R5nhVWEeLo5hYuj3aKU4Pz+lbeo5VwPvKlBldgIUF0Zna5quxXjLt7/9mrEf6Q89tze3&#10;fHfyio8++ZhF19LWDusqNBrrLKkUUpC81mp5v5sogoS+PwiMxOp7NzbrxJX9OPQkkuwzpZDGgZAm&#10;tFJopcjKUrXi1ikwKoPCkGbnO+fU/YVvjHF2ibe4uhb3TStixJMTWJ+ecnN9zfb2lmN/ZAwT6ELb&#10;tiIIjAGjHblkQgqMIWKc1BkoxWq1pOtajsPAft+z3e0IIYiIx3lxeasrxuORkMJ/dn/lrkb9QX+E&#10;Wct+BwSaHeiUEjn3XJ3zA3xgUaDKvXg7z26bhbvvKYACo+UszWn6YN9q2Gyu2W02NFXFcrkkp0ny&#10;HmNE6BQCehaWp1wYx5Hb2w2Pnj5DKU2OmcP+QAkjukSc83hrKUUJJEGJ+/Q0TqQQOOz3PD6/4KMX&#10;H/Pu8h3ZC6gqK3DWsugawjSx2cvzTrEwDCO+rWnblov1GcY6AWqEEetr1Pwc3/dt7lpG75+bUu/F&#10;6XctpPetn3Lv9PjDRtTd57wXv79vkvzwQ3+nf6X+/n7Sh/20lNIPXekpoAWaVIoiRVkMed7/5WxO&#10;MAvBpG32OzDJWehf5t8zz39WWiQSynmMkvM+jT2EiaJFrJpiEoCI1fiYMGaGV8SAMopxHMVp0oor&#10;+Dj2FKByHqUNMU44X1FQPHv2lClnbi6vub25QZlTxnHiwIEQT0nZoVQmhjDzGxQKzcl6jbWOvh8A&#10;cZ0f+4G6qtAatpstXVvjrLl3WC/MfQ5rIIQZqjgLnL2nqitiLkQhdRFTgKQ5HHZSpxhF1zZoYL3s&#10;aGrPfr9nnEaq2nFxcY4i0x97Xr96jVKGzz77jLqyUESYxiz+LVbhjKWuWw6HA8M4UmtxmC9Faq/V&#10;YsFUR0KGWhmK1iwWS6x1IjQcR+nTKcXbd295enbB8dizrD3eG3FevasxZkBLpoDKTKM4/WprKMsF&#10;VVNhEMCf0Q5SRmFwxnF6eso4DewPR07XK0KMfPPtt4QQORyPfPnVV8ALtNHiKH3/TCtxmJ+Bm2UG&#10;j3K3RynpASdEOIqy9OMAaaRpGtzszF5AxEez2/fL778jzj3Ntu1YVvV9/dm5hs9/9AmvXr3FGsuq&#10;q0UgSMa0LeREU9fUreQIwzhw2O85jgN14+f6xN6DRsZpQmklruB3/bvC+14zEHMik6UHazRWG7x1&#10;xJKomwalLTHN7y8juZsuGeZeqdKaxXJJCoW28vLMKDNwTjaRMIX7fTvGOIPboKREGAaCGrHO44yZ&#10;BXiKFDLGivA2hUB/ONL3A4fDgV/88gsuHp9z7I98+dVvWXVLjv2R9cmaKY4k4ONPPiWVwuX1rdSc&#10;qZ/7yI5x7OmHgbRY0LQtU6/EEb2usVYEU0pbjE1s93uKMzx58oh+OLLbH2XPtm5eBpqb2w3TFFi2&#10;HVWzxPgWZRxjiPhc5Pv6hjh/fqFQ7qGgXoS6dcU0TWw3G05OTlmedrhrx/6wZdl21FXFcQw4KyLc&#10;kAtWg7IO7R2L1QpnFYvlAld5csnkHOce5UjZH3j86Jxpgtfvbvi3/+7f89u/+gU6JJZNy7ITsaC1&#10;hqapWa5aFouWMK9bX3nqWlyDvXcorWi85+zsnLpqUUVxfXPD969ec7Pd8OjsjBfPX5DnfOl43JPC&#10;JGfzNFJSpD/uubm+5ceff8ZHz59TcuKbb77m26++ZXuzZZoGrFFoK7lVLhFlNFkZrHM0ixbbdFwf&#10;B57/6Of80//tn/HRJ5/wt7/+JX/5H/6En338jB9//pn04ZpOgGJnK9rTFXkK/OLf/ilf/Pm/x8VI&#10;5TRWF/q+Z+gFRHR1u+V0uWA4rHj35obNzZESM8vVBdMU+Dd/8h94+fINzz/5lOXZBUk7nj95jlaK&#10;7c0V+92GL//qL1hY8Lbizfffo+LAJ48v+O7lK3xV8fbqDb/96mtyTgLPXC45X9WcnzSs2gaF4eWr&#10;t/zy179m6AMnJ2t5nYzBaIFJTGHCWIuzso9MMd678FZVhTEeSibFkZIDi66mqhuqqpY7ngxhhvsY&#10;q2iaSlzWUxL4cRLAo9ECDK6rihcfPcdYxzAM7LbiYLvbbbi+uWaaRj755CN+9rOfUMpPuDg/43iU&#10;nFsAdp5C5mS1oPLiOn3cH4n9yPG4h6IYQyAEqduM8TSmEEuee26WuvYoXXBWU/sTFGC03JdN4yjn&#10;VCmkSWAJd72YFBP73Z5Dv5N6f8zkKCBcpRQzo3O+q9D3XCCtFN458lzL5lwwxlFVHmWhctUMNZWc&#10;UqE59P3stGyoqmqG9TUsFwsa72m7Bu8cKUrPOqXCOI2UlDgeDwxxQlcOX9W4qiVOE91qRVV7ioL9&#10;sWe7O+BXHc+ePOLZs6ecnJxinWW32xHHQV73IGAv5l7hxYnUszmMxBwZp4Hbq2u8M3z2o0948+Y1&#10;v/niyxlE7Od7rMSXv/2S42FPShrnPCkrzk5PWZycYazlF19+za9++w1TymSlCQh0dbqDCScRpUed&#10;8E4Av9Y6tLFoY6lrh3NLvLdz/9ZQlMB8jVFyRmlNLplhHEjTQCqJmBPaevb9IG7kywXq7t8dAuN4&#10;yaEXeHJRhqatKVmAIGHKvPzmJa9evePFjz5huVwxDCND3zOOEylKj/Tq8orXr18TYmKKAa0N5ycn&#10;nJ+sWNae8bBjuegEPq0yeobPnCw6gtcM/YGpP5D6geur6xmI5TDOUVUVTdNi5jxfanRLjpm2bXni&#10;HguALgt4ru+0lHByAAAgAElEQVRHwhRwyyXLtiHHwPb2li9f/YaYM8vVis8//XR2os4sly2lCNB8&#10;igPeV+KY7R3H/UFyOwRqo5RCzffIGjg5WbNYLVDa3uecBqi8Ry0Nfgooo4k5UlJmmp25V10jPVMt&#10;+VKKgQxMYZD76KKxxpJM5HDcc3W1wTrPcrlCacPpoydQFMch8PK7VyTA+Yq6qXFOUEQpRMahp7JG&#10;HNNRODTOCaCT/L6miUne4+YeRJvZ77dynjmHdZ7Ge5q6Y5Fh2U6UkvHO4qylemY4DD0xF4rWLNdL&#10;lus1YZr4+DPLJ5/+iJyCQENTJo2D5P1GAMzM9SWp0HiBOvi65nDY8d2bt7x9d8Uf/MEf4LXGOTv3&#10;1jRN19Eu15ycXWCs5fpKao0YRpSCq8u3VFVNWzdY6wFHUz0DYBzHuRbjDhOG0wajNClNxBQx2qG0&#10;xzkr+9z8s4fhiDICk2QGBTkzP1egbmqYoXAhjvTjIK7qBVLMaGPkawFtLMpYmsUKqzTOet68fkNd&#10;12wOe67eCpjwri8a44Qm4+0MbYEZkpgxKmOMFjDhnGEOQeruVKTf4Kzck1gj8w/DNAn8YIbga2M4&#10;P7/AVV6AnvPd1zRN9OPAbr/ncOxJOTCOA5vNLf3xKDMGTsBfy+WaZbegqEx/2OErTzGKOMm9nlFG&#10;QPGq4CoBHG63W243txjrefb8BSenJ3LXoxXO1w8DOQ/xEA/xEA/xEA/xEA/xEA/xEA/xDzoeBPAP&#10;8RAP8RAP8RAP8RAP8RAP8RD/hSFDuuWDYWLmvyvem6MLtf0utP7AiZ2CVvI1MhcpH1O8d2e/GwTO&#10;s+D9/u/zsAHwXuR+J6C/E9N94KD2d93mheh/N0CrtbofiL6bXn4vfP9PC+DvBpnz7Ep9d0lcckZp&#10;i9ZWBi806DvxsxHpXp4p6ShFSRZSjS4yJKHU/8veezVZlmTZeZ/Lo64ImbpaVKtRgA2MpGFAEGM0&#10;I0Ga8YV/l3wgjCRoGMwABkxPo9V0d+nKqswMceOqI1zxYZ+IzB5w+AA8IvypyzrqVsS5fty3b19r&#10;fUqIA9pQciQVSLmgjUEpI0jdFNDFyr8zu7encaCpK85OzkR8WsoDtdtaK2YqpUQkOQu07snFKWeG&#10;KRKiEB2N0Q+GauJ7Qb6YEYQ0hypUVU1sO6HgoSWVXoE2Rswe8+W4dx5vPCElYCKESF1Xs/BcxEVa&#10;i5A2ZiHzdt2CcRrZb7cinExCIPWu4rDfP8yVPBv3ldYz3aYgoCSheBljcEoRYqYU9RB2UEphHHuh&#10;nVcV1hkhVc0mlJQDMWWmELDOUHlPyAVtFdGIYKOqK+q6fhCRARgDlXdCFEfEBsKbm98DkLmvRJAe&#10;pxHl/QPx7d40qtUsxldaqPdFBMO6iHkdNRNTG0Ndi8HEakOcnxWomfClaZuaHCMliemVe9NUEtFO&#10;XdVMaqLkPNNDRFyQZzNrmZ/LGALjFNGAsw6UJqbE/rAnJRH+No0T80hMjNPEcTiizYStZF4lslCa&#10;53cg58zUi/lXK3l3Vc7c3t7QNQ1GK47bI95XQshEiO7azES/XLDOYkym70e++vo1NzcbvvvRR6yX&#10;a8iRHAOU9GA8yimKCLvIe5ViZoqR1YlntVphS0ZF+fk0k35Wi46l0hSlGaaJ2DakJISgehZjv9ts&#10;+eL1G65vb3G+wjaG25tb+ZmuQhnF9e6Grqq4vtnQWsNq1dDULTlL6ME9nVfeN0tTeU6WUSjxleXk&#10;5BRXe8ZhZH+cxUIlM5WAixPGG4yCs9NTmSOVxzrLyema3d0N2+2O77x6jrUtkDgOE7kUxilQuxqj&#10;NDoXSg6kFB7Mwhmom4Z6mDBVxWa3E5pDEKKENYaCCC99XaGdRRlN7Rqcd2y2e47HkapdYp0Vgu0w&#10;4q2jqWu2d1tyjhQUz54/5+WrV9zc3PDZl1/iKsd3P3qFtWJaCTGSUfiqFmHv/F2ixYBkjax5RWsh&#10;Gx96fOUxquCdQWVP7Ae00rMw2opYyXmMMvhugW1ahjgxhkTcHVivFkwz+UIbizNeKLU5EqaBvu8x&#10;vsI6Rz+MFGWwXozLUxARkrUVOYUH0WzU8ryUMSyWq5kaZkiTCAVVJbSLPBvRS868e3vL5nZDGEV0&#10;dHr5hKppaZqKysuaqpWm6zpiivi65vTigvE4UNcNTbMh5W+422xIUQjUxppZaOZk/cuFPJuu1D3l&#10;KouR3BgRVlaVZ4qZYRwfQl+0MWI4DhPHYQTEuFRSom0alIIQpofPSTE9mKkewmdAhIExisFrDrwo&#10;WmGUYgqBmISIK7aYgkZIdWmmseSc5n3AoBW0VU3XtrRtzWrRYpRitVyIGHE2xBqryCWRSubs9ITT&#10;01POTs6xWoyrMUURElYOreGw27G523LsB7yrabol4ywAXSxPqKzleBxYLgJK2dngq8RwBjjfSuDK&#10;XHfoBEN/4Prmms3dls12R9t0hGnimDOr9Qk//sEPqesaX1cUXbjbbdkd9kLucp7LF8/ZDxNjfySM&#10;PXebDZv9gbNxkD3MOVIMQnE1jpKy7HulEENPUpOsizkLDDhDV1WkuqHyNdt+5MnlCR995yVGQz3X&#10;G8uuxpAY+z1hGokp4eZaTCkjYTSzIjpGmftt21L7mpgS2hjCvF/0Y8/t3Zb1yQnVvCekImK8kBLj&#10;FLDOitA8K1RJ1NUcuKA1GoVTSgg43qBipu2WLJYLlqsFIQRyjozTRJzrEFvVHHYH3m327PqBu83N&#10;g4B3HIOIbq3FxUg/TZyenlItLHd3G8o0YLUYOZ89f06Kkf3hiDIG4x2HaWIqQqCPubDd7zn1pzjn&#10;efbihOcvX3J1dcM4TbSu4XA4ENMB449s9wfiTNnuuhVdt+BkuRaSYUxYa+bQhkAm46wlDBOnq1P6&#10;fsDbwr4fOFufSFCLshIcUTJxGsXEkyTABgVFy5qdcqSQqCqh0vd9L2bolGcjR0OyZSbxJLTVJCSQ&#10;ahx6+r6X8CcLVe05OXlJzolhGEhBAj8ohZOTNc2i4d31DWOYHuq8lCb6PuGsxhiN1RIipXJEk7GI&#10;kdpqzarraM7WpDTR1i1Pnzzn3dUdx8NA309o7Viu7WzOshJyYyxWaxRCQQ/ThNMKOweQ3IduWeto&#10;1hXrswu+/72PZR0ErBcynNcabwwlJYTwqua6Iss86Aeae0pTEvOpmgmjqsjfNrvcUTPxW8KbYOzF&#10;QKiNJkdFilHIqtagtSKVRGUQ0bc1KK1JBciWsT8yJaH32rrGKjG6ap0hanIxtE3FarUgxiiGvkHC&#10;m0KY0Fbqq2PfE2NgCuP8PWi8sVRVTUqZ1jmeXlxwHEecrQkxMow9u8PA1bsN7yrPd7/zilXXoZAA&#10;Igr0fc80DGIwI2OcpWs6tIIcJsiZxmlKWzEVK+tmTuyPPe+OBxTlIWBFGUPVTJh9j3VCDC1RaN77&#10;w5Gq6dgfjvzsP/wSZ8A6TVPX/NEf/TFPnzwRsX6IFAUxFzHzxSKkNmfouobD8UDTdVR1LeSv+Rxx&#10;PB5piwQzOCfmg5IT+/2eGBMxZ7wzLLpG9ppZBE0uD0bkbiGmgrpuZ0p8oJTZsFwKiTlwKGWmUUJk&#10;jLEoFDmJ6f7eUO69o2sbrDUz7TzK/gkYrbl8eknlHCXLZx6OB2KMeC8BB+NoiCERQiROmaIUJ12H&#10;+c5L9rsjN7cbxpA57Pd89tvf8Oz5C37w8ceYVotJK0bGmfgutDtDU9UUDMYqzs4u8HUFSjH0A0pb&#10;nJNz8m6/I8ZEzoW68sScJdjL2rm2uw/Jex+oZ62eQ8v0bAjPaC2hYCBni93hwOF4RDnHcrnEOc9q&#10;vWK5XDA8ueR4PDKOkxhfAaOtUG9LJpdIyUb+Hgpg5XecAt1iQdUtWKwS5zExjiPHY481EgLV90e8&#10;0YzHw39if4UHInHOcmbTH7RMcp77In/H5Hx/Dr43Tt+3Pe7DgB5Q8PNn6Ptex0MvRX5mGAcxJ6eM&#10;cTVTDLSVRyWp2XQppJzEPKaV1OA5czyKAcbP9G9rHbvdluG4wxgFxqGKnBVygRgDYvSIHPZ7ztan&#10;nK5XfP3Vl2ht8ZWYr3VTUdcV3lmGMDIdjqQopHHjDFM/UNet9C6U1KNZgbIa80HA0n2f5sMeEx/8&#10;s9bqg8dR3hMgPzCj55wfwg3lmX74BfAfGd8/DFb8+3pK9+bbv9vjum9DZRQ5C10bNDFO5FTmfVn2&#10;4pILOd7vy/f9LDFR6fv3R9DgMjfmvlvJ87PRVoKVSgGbxBiSE3ka5cycCrV3GBOonOUYegntS3B3&#10;d4dSEiIB4L2XdSYErCli3s0Jo+Ts8NGrV6SY2NzccrvZEOZ9d388YJ1GZzFvS8CVEGHtTCY0xjAM&#10;YixXFJaLDkrmsN9yPB7pWukblDzXnUV6BiV7pv740DsAKEqMPynNIXBJDKP9cU/fi5GULDVYVVWE&#10;ccQocMYwlIzWhcWiZRgGMX9e3dI0LWenS4pSYmaaa1+lhE5pvaduGqZxeOg1GqUl6EMXqW1jxvia&#10;Mco5uarq+T1TrJYr1qs1Yy8GyqAt/ThiXTOHV0r9UUAowGTiJGGRIUXiNNJPEyjN2ekpXjn5nrPM&#10;nXsz+3K54HA8cHP9jo9eCPX2k9/9jqAVpTT0x5H9/khd1zNVeab13vdctWYchoewAYWGDK422BTZ&#10;Hw/sjz1v3rxhHAdq73nx8iXPLp889MNiDoDi9PSUm9s7pikR4gHnG5pmcb9cUXnHs2eXTGOgdlZ6&#10;ZzkSx0KOCmUdVduIoU1BP/RM04QyhpKZzxNJ9oF7I6ex5CIBnta7mficHt75+z5407YYlFDes0Zr&#10;K0YmXcRcZJXsW0kzjQMxZ5x1vHr5AqsdVitKjiiVKVm6hDFEwjgxxfBwTq6r6qFGzjk97FPWeFBi&#10;3L9P5nBaY5WWUIMMSmneXl3x7dVbFsuOfpjQamCKkXa5oBxh2Z2gneNuv+PFcsVms+G4P9JPE11d&#10;463UOMvlWgIDjMYgvcsQAroUMnC33/Htuyt2n33C93/4McvVghSkvx1D5HDo0cqwuT1wPB5IJ4XL&#10;kzWds1irmVKhnxJWB7JS89kiAmWmyGusNZyervHeME2B29trmq5jfXaB0tA1LYuuo8TIcRioK88Q&#10;RowxPH/+XIIeqpo4Cbn8ft1PWTjVde24qE/Z3d3yzRdf88tf/JKf//RnjPsDJ3VH21VU3ktQbe1Z&#10;rpacns0mUl04Dj25ZJyvUcrgfENdeSpv+M7LF6gC++2eL778itvbW0IMvHx6yXe/8x0o8Ob1Ncft&#10;jmN/QKkie+c4SR1dMn/6J3/Ms6fP+OSTT3j39i1X1++YxkRMiaap57sGTSwSOmG8JwwB5Vtst2I3&#10;jvzBf/1P+J//l/+Vylj+4l/9S7769Nf8yQ++zz/603/AWEAvVpQEzll0Y0n7HZ/98lf86l//W0yY&#10;sCQaV5NK4uZ6w+8++ZLzkzOyUvwP//2f88kXX/IffvpLNpuRj14+YXO74a/+3U/5/Ms3PHv1EfXq&#10;BExNLIopTWxu3xH6HddvvuF4+waTE/00YHLi6dOnvLu6ZpgSh6nnk8++IGdYdi11a1idrjk5aTk/&#10;XZJj5he/+C1fff0tGMMPPv7+bE4cMHMwk5lD3XKOEmqYAopEZVuMrqi9Yeh7pnGU9csZKu9ompaL&#10;i0u00uz3Bw4HCfl1M3Vbzq+ZcQiM48jl5RPOLy7ZH/bcbTccDhL8GmZids6ZoT/w7OkTTk7XLLoW&#10;Ywz7gwSD3m1u6fsjy27J4XiQPj6QEvMZIOG7jmomqY8pMfTSYxNDKzROQo4rV0ndlTPOGeFol0yO&#10;UQJpD0emMJHRTFNitz2QogQEaa0JaSLkUfouzL2ZlGZCtSHGiDYFW8S8CNJXdl7M4DFlzNyjTTlS&#10;VMBoCSQATU5yX7doO4xWLJcdq5XQs43zpJxxTkJr6qaZ73jEKLr29+EGCusstnaEnPjkk8/Y3N4Q&#10;QiaoBEpzGAqmWfK9H3yX85NT6UcqGI4H0jQyHA5Ya0ghQsnUznF6fs7puoMY6A97vn33ltvbG07X&#10;a569fMYXn3/K559+QdcsqLslMSWur+/4ze8+ZxoGtDX4qsJVLavVGR995yXvrm/4V//PX/Lm3TtM&#10;06CrhlgyRUEuiqK0hP+UOezbKzRZgn1DoNIaayUQrK5rmqbBe4+rG4yvSSmiiKQitPApBGztMVUF&#10;JKzSHI8Dv/ndp+TyGadn5zx9+gTvHDEGtrsdm82G3XaHc5ZXL1+yaCrsHOgQo/RLv/jdp9RNzdnZ&#10;GXVd0fhO6sACXhsuzs4YRukHP3v2nNP1isYohqHHGMV62aCUhDCqkqUfUoqEJ+WMSokpFbnvjAlt&#10;LePxyGG7o25afN3KHqE0p+fnOFdJAOUw4OdQVGMNtfOMw8Q0jRgMzrYYXdjuNhjn5yDCAe8968VS&#10;9vucGMfAMFmarkMbkRW3i46z01dzj3CgHwa0tlJz5kxTVYQovf6ck9Q/8/lfY6mcx1Ue34iJ3xqD&#10;IuMNaF0gJ6lF57DDXJKEgip5Z41zVG1H1okYM/2UqGqPchqjDf3+wPXVLcd+YIwTh+MOozLPnz7h&#10;dLHEW0vlLHEO26utZ9l2GOekN4wipsA0Ddxt7lAlS+BlXTGOCW2UhHXP734qYLRhvVzKeW6aKCnT&#10;Vg5rtdx5G40is9/vcM6zWK8oWWr7lBLDMFI7SzgcCDFiFEw5fhC4D8o4XNWyMJ6E5dnzJzTLhdS3&#10;qbC5ueWw3/Hm7RtOzy/54Y815+eXNO2C47HnN7+R0BRtJCjiycUFT87PWK2WVLXUV24+Qz6EkRUJ&#10;qJ7GiXHqKTniXUHrgvUO7z1GaZh7MAXNNAUyRcI5g8ZY6UHe3VwzDTJfXOXR1hLJZBRKWXQust5p&#10;Q8hJQhq1kiB6o7l4esn17S36qKhrTykJrSS4/Ljfs3n3DmstbdPRLRYsuo7FopXepwLn/MMZM8co&#10;oVK+whnLNIx89ulnc9B+op/vx1+8eMHF5RNQRsLmrUXnjMbIeWy1RBtLP/QcDkfpAe7EtH4sRXr+&#10;Rp5nt1hxdnZGVXkqb6m8YQgSvlRmncQUEynL/V7TvA+nu7q94827Kw5jwFiL1Qrv3aMg53E8jsfx&#10;OB7H43gcj+NxPI7H8Tgex3/R49EA/zgex+N4HI/jcTyOx/E4HsfjeBz/2UMMIh8a3u9J6vDeQH4v&#10;uv0987ni9yjrIiEUk+U90ax8YHpX9583f475QIj8e9T2ezrPLBj/0DD/oekZxHQtArHZDK7UbDTM&#10;H/y+7w3+QgF4T71/b5DP3MON7gXTav5DRBQEOfNA9ZaL/ozSYhQM40gYAznJBXsYRzFwWcM008Kn&#10;KIT1tupQxUJmNvxp4jiSAWU8JDGhGqWFHqC1UIFSEsEkCM0cTUwZqyCFSEhxNp8lct5Te89i0dBU&#10;lZDQtQh37Sz8yLOo2GhD7StKBq0nMbrNz8To6kFA8PBdFRE/GGOZJhFtWJuFcD0bKtGKqhKj89nZ&#10;mkVb8WURmoOYQyKYWbg1mzK1Nljv5G9VQm3SWsTiKRWs0zgFMQdKMRQFRYlAPMUwU0kMKch8mJjm&#10;uSd/qwhRFFYbdFWRYkRNirptqIpQSsSEWcBolFE0bcUwRbRRvIdHKYwSc7JC5t89uS2mhLVCeS8l&#10;k2Kh5CTivFwwTqiMiXuBciYmEeg2TYO396Z3eVdijA+m0jCNOGNYNBVhCkCeBfJigMhRQgIqayhF&#10;YbTDmPv3WgTz1lpizuz7npvrWzpfY7QhVhLq0HbdTHeMIroq5kHAnHLi0Pe4OJFmgrxWGnKezSuQ&#10;shNYoRLhLzGKyUMBKYkpKCucq2Te64jhXmjsZD4azcnJilevXnJ3e8fbd+8IYaJrarw31MY/rBFC&#10;5BDTi9EGZzWHfuKb199CyjQzDbZtGjCaEMV02TQLjLWM48gwjIQgRlxjxES9XnbE0OO0oqkqGl9x&#10;eXbGsm3pfIPxjqvrG/ZTwA8TUWvQBe8bal8h021eR7UlJYVzlvPVKZWv+eqb19jKQYmUkpiGnr4f&#10;hKajwUwDxlmscSy6jgwUrcgl873vfoc3r79mGEZyKSzaBWGccE7EjTEmkk2zMRBQCacMpAlvFAWD&#10;sxXtYoG2ipu7LfvdkRQS6/WCkgIRha0qtPF4V+GdZ1Fbppi4ur5lc7fh3RwOsFx0WK344z/8CZXT&#10;9MedWIy8kF2mWejtfMWnn3/BFCMvnj+jbWpMXUPMM8lJ1t+U5neVOTRFKZbLFSkKJfWwP5DiBAac&#10;9aiixEBhDAmo6o715VMufM2YClMMjOO8dprCYddz8eQpxmSm48QUQBdZG50zqJQJOZKzY38cYTa3&#10;NSuPbzJT34shsTjsTAFcLJdiROsPsvdpIQR13RJKoQ8j09iDNuQigTK1tSy7jnfjSNaW3aHnZrvH&#10;OSNkvNUSkHW0Xa5RRjOGwDAlbN1QLwKXzy5YrDtu3t3Qx8DhOFD7CufVTGPShJwZc5Z5NgVKhnEE&#10;jKKt/QOJyFkjZhdVxARRMn2/53g8MB4TdtEJJQWZ29ZYjJH5xkwmvd/HY4yUnGexv38w3BojpFDZ&#10;9xRFe6xz5JDQWaFURhuN9TUY9WAGCjHhrVDTV6sVde3EwKOQ4IJYaKoaZ2S/r6qKECPaOPa7A2EM&#10;PH/+jIunZwxDjypCBG67lmfPnjCGwGeff8nP/uZXjEMQaqDWrFZLbN2StGUMkZwiRsNy0cz03kiM&#10;iRCjGC9KEbEr9xTmipcvlsSUiUFMA3fbHb/85S+5mcXyF08uefXRK5q2FrKmeAR5/vwJv/71rwhx&#10;4uTinOViiZkNv1Yr0Ibh2PPFJ59xfX3LDz7+mKdPLiglUUjkJAbclNMDBbFtat7dbjhZLbi8OKMo&#10;Ib+03YK6qugqjzFQ1gsJa4mF/e7A4XAQQtNMI9ZGi3h1GNFFaKZGCR3aVg7vLN5pjNJkozmOoxBs&#10;nUE7J6LInHDKEUJgGiashjhlUEYEvtqwbGu6xqONkXdTMRNuRJQdAoQyMo4D++PI2XnFyck5rl1x&#10;s91R147bzTVXb96itYNihDo8OrTVfP75p5jvfp/MHCCAQhmFcVbmnPcyt2UHZZgCKQ2kSUJqFEK8&#10;2cc9pRQJc1CaKSbOzi/px5FhClTOMY0j/fGI0obVsmN9foJCYa0npch+t2W/HzkeDoQkpv3Ge85P&#10;OqbxgDaaMQbMTAouRYzYOSWmvmcYxwezbNV0VLXQoHPJs0DTsT8cSWkQk0gpjG5Ea0/IGeeEamWN&#10;o+Q005KE7muNYhh7+uEo7/1MMHdJKHklBVIYqJwQzXJtKLkw9CPWOLyv8E5CJxQFNRtrJfQlzmtP&#10;TUojpRQuLi4oynL59CXTNHF9u8E6T0gFh5h0UAlcAWOZEaQYY4kxzoRkCX9CMZvIE8OxJ6Uyi58V&#10;MU1cX13xzRR49vQJlTW0TY2vKnLKhCkwHnrCFDBF6PVizGQ2st6fTWAcBoa+R2lNNZvsmqYhFVmH&#10;FZYMc82UOB72M+E6yhps5XeNORLChKHgFPSHnulwoLk8w1mNtWBVoaSIdQ5rxTyllRiG05QZ+0HC&#10;qdoWYy3L1XKu0RT7/Z66rucQrEwqEaMKy6ahazsWbWB/7BmnGmssX3z2KTlH+uOBymis02KuzIUU&#10;RlIBVaQWrZqGrI3QVqeJMI1473Cu4JRjGqeH96RXlpu7O/r+iJn3nqbraboFU4hs7+7QSYjdVdMy&#10;TBGlnexBeSClzL4f+OTzL4gZ1qs1VdVhnaHOsoha6x7q45ubDWEIODthrbzrEjAGnRcCWlu3WCPm&#10;tv1hT2UNy6ZmmsSgeNhuuLmaSFEo2F27QFkrxr3aA4Y4G9/qZkFVtSitJISKwu5w4NgfMc6h5ECJ&#10;Apq6Yr1aPhhMhEo5G4qTorZy1qureW6Wif54ZApy5ry729GPA95qLs7PUaVm7IM8Kw0pRaraU1+c&#10;sVovcLXjbtNLgE+ZMA8eXYU1YraR/U3M+iEEvrm5pZTCq49esFgvaBdLMVgPI027EFozkdV6zfHQ&#10;czweCWFiGCehhBsjNbGSABzrLE7LHJzTI+ZQNjmvSO1XHs78UwjEnClTQGUeavV7KrrWWsKRkhHj&#10;57y3TWEijpEk+G+U9WgrhNusDIdheggJU1pRtTWZQpgCd3d3DzS12ur/tA7L3Iu4D+O47z38fT/7&#10;vh/x+7TzD3sl92GCzP2OezO2mOklDKxozTSNvP3mW6pSWHStBBdNE3gvQn4FKksAgTxrNYdP1VDk&#10;u10sFigjIVCRwmEcMFoCC3J436ORs5iYaUKYCNPEarGQ9yzlea1LD6Z+5yx1XdEPPaSM1YYUe/oY&#10;AM2UDK5esVhfYBRYq4noOYDk/VzR9weH2SAu5nf9ez2s++C/+3/+0DivZkO60momN7//PspD7+j3&#10;ae73JnqlytxDem/Cl3P9+3n74ShKgqj0HOpQyHN9IT0QynymzVlM7UXmwoe1dc7qg/7Ve5e+tNbu&#10;Ayk1qShy0RTlHsz/yitIgRQihz6QChLCRCGGQEhyHr29veV4PLJcLsUIkrPs80qJsSlGlBIDoneG&#10;Z0+foCi8vXpHPw4oFP0w4J3BKpmTOUv4yb1x31pL27aYrqKpK6FRNzUpTByRNatk6TOFUiipiMnO&#10;GCrnidPI4XCg7VpZW3IhZ+mXvH8OYpgfejGQa6UIQQyNWmtZ66zBGUWcabp2Dn189vwFIUhQk9ZG&#10;aoac0dbNwTISylVVXt45LdR2a9z8jiZKyqCy1GXTxOF4QClk/zGWpq756NVHD+uctoaMIqZM5d2D&#10;0SrHKPMwF8I0zsYpyxgj27stRluWizXGifmkbhq0MhyH4SFEcRhGrm9uubx8xp/+g3/I5dkZX3/1&#10;FYZCVfmHvlNd1w993fv3GphrKTWHKrqH8BejHEVp9scD15tbjBXDz2dffE5dVUKwLJCLvNd+Disr&#10;GOqqJSU47I8oU5jCwDQFKl/hjHtY1+6plfdhMiVn7ByWOYZJwvJchZr7orlkQkxzSNfcW1YQUiKj&#10;0GbeX/qhEa0AACAASURBVIzGqQoKDOOIjRFmOjtK9j/tLKoUDPI8QkpYNCllpmkkAqcnp3hfMw09&#10;wyDU2TAJrVyhpT9RpKddlBC91dxsLllMcFZr7ncYby2lJHKSva71jkVdsz84bsY7rjc3pFw4DCPn&#10;l09JMZKA0/Nzzp+cM6aJN2/f8Zd/9Vf84Ec/4fzsgj/8gz/is88/Z3MtgZRn6zVt2z6sh8bc93ll&#10;by05c7fd8Nvf/YbNbsft3R1/9md/Ru1rcpNJIdEfhzkYDULMbDZbVm3H+cma77x6QX/s+fKrL1no&#10;Tsx/ag5l05qqqhh6mcuLRUvXSfjEdrujPx4xKrOoa3ROWK3I1pCKhCe1bUPbLSR0UCncfOaMk/QY&#10;jNHsD3sJ+9OG/X7Lz372M37+139N6Uda67g4ucA5g6+81EZVRde1nJ6ePPRovXUsV5aYJORFaUdd&#10;iwH+/GTFYX/k+u1brt68I4ZA11R8/wc/oeRMHI5cvX3H7vaOYS+1kK88IQWGsZ/DHRXffv01v/n1&#10;b7i9uXmgMitlhYyd0kyBVqQC1tdMIdOtLlCuYnKef/bP/yf+6Z//M66ur/mX/8f/zd2bL/mjH/+I&#10;P/2HfwRG0zx5QlaWt199zYtXL9htrnj927/ly1/8mnI44EuhctK3//rqmr/+m/9AXXWgDf/kH/8j&#10;Xjw/Z7ls+NXP/1YCDUvmf/8X/xdhCrx49YpgHNXylJPzSy4uznj54inheMdxv+FX//4v0Trz9MkT&#10;/ugPf8TF2RnX19e8fv2aoi1v315zOEwUpfFVxclyTdN1nK9PiWHkb372c66vNtRNTdN1Uu/kjPf+&#10;4d5JG40ysNse2O12LNqG9bLFaE0YRt5tN2gtQX3W+Yd7ovV6TV1XTGOY70bKQ2issxIimVPGLyvp&#10;P1jL7c01m82G/WEn5yarJfgqFUpWvHj+nLZtCCHyzTdvuL6+5ubqijBNLJdLFoslKUjPSKlCCBGt&#10;JBA5pcz+cCAnqWlWywXrxULCOOYQ6n4cOR4+CA3OmUM/MAXZX6axJ8VR7kNyZEiFKSkh8lo/r6US&#10;EknJaG1xrkL82QajFCUWCQ5TGa0NWcu5umtbuq6TGj6muQYCpSTod4pp7gMptDK0XUdTCSHeOwtK&#10;0U8jeRxoVyv8ekHTLVku1xQMKRe6RYevHSkExnGiH3reXd/y6eef0+/vcNbgrGMMCWPAOsuiXWCc&#10;59AfSdtAGAcO2y1xGqisp8SA0YrL03PqpkVbS388cthsuLm+ZgwT3//4+yy7jtdfveb169dUvuF4&#10;HPn2m2uurq85HI4UZajqmsV6SdMtuLh8StN0/PbLr/mrf/Nv6cOEX52SjCbM9461r8WAHKXuVRSK&#10;BgxSUxsxOauiqL2nWbTUrYTf1E3DYn2KqzustxiV6IeR65sNKWciRcJ8vKHyFeeXjqcvEsMUOPY9&#10;GEuzWrJoO17NYeL98cjbt9/QVIZl29BW1Rwo2qG1JaAIUQKhvfdSx4dInAJPTld89OzJTEgXU2uO&#10;kak/kFPAWUdO8qzJkaIdGQnBLilhjKduFvic6IrEpIeZqF5K4bjdsd8fMM5jm1rOKXNw8W57RwrT&#10;HIpmJUDJaHxTz72HxMl6if3B9xmnOAf3yJ1cypGYItM0AYrzywvaroOcidMkNSmyL8UYOB6PoOag&#10;TO+x1s3BqoaYJZnVGkVxlsbdB8YqvDV4A74y894udzApR8YwzaHecgcnwREShKatpV2uuPAt6r5W&#10;N4Zc5P1enJyx3J+y3W8ZxpHNpkKVILXsOKJCJPVyb17VDbWXvrx1EvJR5mD143Ccv6M0n5vl9t85&#10;S9O2eF8RU8EZi1ZmvpdNFKuxWqjo1VyfjGGSvk8qxDJJqIPcSJIA7RxGKxqt6PsjMUbGOD2chWOQ&#10;38Fqi3E1Lz86oW49Q5I1B22kV2Ydq9MzTs7PGEPkq9ffEENkv71DGY/ShWGSIITb29/x5Zdfsl4t&#10;+MEPv4+ez6h2vleMMVJiIoYkZ7Qs9045S007TYEpzIZsX1E3EpSiUmC723Pc7+gPB/n3jMNo8xBQ&#10;b8waV0nPz1QeZ6v5vJsl2CoEtJaQEXLBzcHk65M1VV3Rj3O4lHPoHNndXEGUPuAhROI40h/2KC6x&#10;qwXKaZh7sDlnMA7na2IM5BjQMcpZIhSGcWAKgbppsM4zTgGTJPQuxoDzDms8RksQo7EWUwpN5am9&#10;oas909DLHXcz6wG08Oevrt4wTQHvLV1Ts14tZd9UEt7XLtbzXVKZQ+kzF5cXJBTXmy0hK4w1WGce&#10;wu0ex+N4HI/jcTyOx/E4HsfjeByP43E8jv9Sx6MB/nE8jsfxOB7H43gcj+NxPI7H8Tj+M8eHAt17&#10;gfX9//6P6Fp/z7gXBb//PPVggP/QZP53aVj3Aqb7/96Hv8ffpb1/KP7+/xr3Ys37z7v/ufdC5fdg&#10;tA/H/eeW8v5nRVA8i3uQS1ulPvz/hdoRwkwQIjP0gxBGCoQxMgUhDJuZwLaqKyonRqdSoK4blDYc&#10;+wNpNi8nROSrlGKaJL3e+fci0Hvy0jRGjJHUd/k8RT8OHPtezLxRhFxhmhiGnuWyE6qzEoPTvdBx&#10;muTfTxFEkXMvbp1NtCqSECFIjPHBjD3pUaiIUShFpRT6/ohSDcYY2qal8vsHEXKOgbap+ejVK3wl&#10;Br9xDGRbJIle6dlEzmx4z1A0YZqIMc6it4QqDmsMThvGKAYHrUTkH+M0E2ETdVXjvOMekvd3gxOE&#10;pm5IMUIpVFUzi/YDIQg9xlrNMA6zGF1ExWk2rNdVjbcalSMlp5murECJ8BYMUIgxPMwZCXvIlJTR&#10;TokoaoozLQ1CCNR1LcKnuhahb5qF2kqjZ2KS1hptFFVlZmqKCO8AUpTf3xgRfgjJvkAuZJ1oajE1&#10;lDkwYhgn0hSoK4v39kH8V1W1ELRCIJbAOI1MMYJWhBS5fruhbYV6LKQNIS42TcOyaUFrXOXJMbG7&#10;26JR1LWT+TMb6nbbLcYY6trhK4eJGetERC5UG8uLF885Wa3o+5FhEFrDQnWsFgsohTBOQkkMIiye&#10;UiZEMVtrp7m9veGuQA6Bk/WaJ08vQesHU5RCUbII/9VsvPdeRILOWX70w4+5utnQTxFrNc+fPROx&#10;hjXUbctisaCqa7LWBK3Z7Ecyd6wXha5pcNZJIIIphJlw6L2na2qePr3kq6+/oq5a6qahWy7o+2kO&#10;OxATeAhCTFPKUjUNUxJKt3WO9XrN9fU1282OVdNiMHROTPKqJNI0UoqaCbliCFEzMTSXxKQSlTNc&#10;3d7S7/f044TRK7RaME0TdeMeiB7b/R5Ki7cdh+PAMI6sTk55d33Nv//pX/OTH/0YpTV1U9O1Fd5b&#10;+r4XCobxtK7m2I6MY2QYer744jWlaBZdw8lqxXqxxluLIjOlSWhEeaQfA9M40TY1i66bBXmJfruh&#10;5ETV1DIHZhOZ9Z6q6ijacbc7oOrI+dNnWOvZb/ds7kRA2TQ1SmVWqzXBTeSQKSExTT3ogjaZSnum&#10;mKiaCqUVsSQWdYtpLampUEVoSWmmrtimYtWewo3QZJWyTCkzHfrZSJZQRQiYOSliTlhjWa9PwHg2&#10;+wO7fmAKhbt+j94fiK+/IeXMs6fPePr0GQZFzAVb1dSLBSEnqq6hqTzfrL5hIpO4psRMSgFzL5It&#10;Ir6cUpAQDm2FlFsK45SYJnDekyX3A6c0TePxlWda1DMNdBIRoBFzWYwB6wwqwxQmMYNoWdcUIibW&#10;VtYqEEqV916ItjGQEu8N09rg2praWhQJX3nadoHzDlcJYX4KkZiEdFjVDU3doYAUZ6Oos6DuawkJ&#10;umm7JalkpjGQcqE/Dmw3W1IMHIeRylmGYWCxWFB3HT/+yU/4znc/Zrc/st1u2e8P7LZbEdApxe3d&#10;hkVTs+o6rPPkWRh32B05Ho+cnp1xfnFB40Vk3XQTwzCy2d5xOBwoGW6ub+Td0HByccZivWC73/HL&#10;X/ySaZxYnpzQtA3G6tnIm2jblvPzS55cXOANVEZTkphJwiR/cE6R66sr+uOe9XrBerWSYJ77PU0p&#10;ihIq8jdffUFIiRcvXtKPIwnNcr3m7OyMqWqovMM5LaZ0I9ReBULYM0aMI9q895xRCGHCWo/z/sFE&#10;5auK5+tTdkPPZrtlu93OtVMRoZ+1IgbOiqwKX73+Vihdbcv3vvtdtnd37PseZTS1VxQy4zRJ6IU2&#10;CA1V9rrjsefYT/QRmsWIb1ounzzl+YunxDDxzTffMgwT4xA5HvcMwxGl4Or6hrpuOT85w9mKaRow&#10;ACoRs9R33nkJH0EMgiVnEXhW7wWIu/1+FkbK/hWLGGdW6xUXVSVmlf1BAihm+8/xsGcYBsZxFPFf&#10;zmhjOD87YbfbMvZHvvz8U3Z3C9YrCSjY3N3N4ncRP9dVhVESclGKiEvHoaftFpQYKUaMnUVBRmNc&#10;hSqFYz8yhUnE10qjlGF1esKxD2gdqVKZg5OE54NxD+EHde2FUJsyaIUumpLF4NNWNTEl5M/JNNah&#10;0HhnqYzBKsU4CWE6JwnNGscR78SQCWJQi6mwWJ1QNzWZxMn5KdNssAlzTeQrQ06FmCMpZ7yzLBYr&#10;xnEkhigBG3N9WntPjIG72zf0vZh2Vus1vnKsTk857vfc7baUFNCqYJ2j8kJfLFFEoTkLBU+pgrWG&#10;EiPKGIxzpHkOTKPUKlpJQIS8uxcsFgvCNKBmA19KiTCNUntoTZ7XzzTX2WESo3ilFU1l2PcD43SE&#10;4maauCYwMo4TdV2jtBbiX86UGJmGgaINId0bxQxa6XntlXkdS0YVIY4vFyusdxLGkDPDNNIPA8fD&#10;gVX9Y/IU0Eigh69mwmoOYmxNCT1TxZjDv/ws7s9GgpuUkTCC+4ACay1Pnz7j8slTodrGwN1+z+3t&#10;huvtHWE2MK/qFu09xRi61YpxGMVkO2bGsUdbxZt3N9xtDywXS55eXuL8HOA1m1utFcH8fn+gXYq5&#10;/nB9y2G3o+TMarHi7PQUqy1D3xPDyDgcCdNESgFfCSUvpcww9lxdXzOOgRQzTdOxOjkRw6GGfpDv&#10;xFpL27VCL10s6LqWjMwb7z3WGMIwiQGOgjEa4zR1ZSh5opSM1YoYA3ESkrzThpJGrLaMUyIMQkGt&#10;q0pCkhTsd3c8ubhkv99LgJjSVG2FtQalpRboFLTdmupHnQRVTXshrychvSmVZf9WGaVBe4OzikVz&#10;LuJoBcf9gTBJDWaNo1ihkhldoRsRgFeVE0puVz+cE+NspkhKkZMm5IKaqXr6IYRv7jnk/HtEb2fl&#10;+ynAMJM3lVJiQFVy/lLzewRmPkfOBumEmB2MIYyBfrjFO0+7WlG3jRjk7810ztE2DaWqaaoKpyU0&#10;Rc0E4f+Ucd/7+LDP8SFN/MP+xvtQszw/E/1gzv+wp3GfWFg+6HcojVAX50Lo29ffEMeBznvaqiLE&#10;9+Z1UzKKjLOWVOQ8b6xGG4uvanzViHEgSYBO0zZYbzmOR4wydMY9hOPdn69jDGgFYZzo+yNtU1HV&#10;FUOIrBdLUhGS8v1zWK2WKK3Y3d6hSKQpoJVjOB6IxfDp9FuGVPiT/+a/wtcVKMjGPOyBsn/NRvAi&#10;Jlmlefid7p/ph72bD/tSan6+YgZJD8ayD/tO///fZ54/O3NPBk8pvidEftAXU3MTKjMby3J6CHB8&#10;CL3jg15Zvu9N5d8zJD/0wT4Io7w3wd/T7HNOoA1FieEq5UTMGauFVIvVqCy9AXSkbitKshSlCCHS&#10;973UJUbO6wb1YBgKSoIJMZZsHHHeGy7Oz4glsT3sMcZIX6BkrDVYrQjjRJ6DK1QBp6X+d9bincVq&#10;MXp751iultRVhTVCW9RKkdQcfKCNhCE6N4dOQQwRnT54b7TUz7byNE1LiJmC0Gz1TME1xsjeGKXv&#10;ZY2RIDsKbdeyXq/Y3G3o+4GuazDaEnIApbAzZRSlMM7h5pBASWWUUK5cCmneN/aHLTFL+Kee00ZU&#10;KlyeX1K1Df1w5Lg74KylKJhSxBWPuQ/qyZmS4tzbMfjssVmTkoSDpZyYJuk/Gmeoq1oMdntPP4xY&#10;V7FanzFFGPqJylV89OIlJQZur6/mvo+Y3qqqms1i0vdCG1lTlJH5LC/YHBImxlwzm7qariUH6XEu&#10;l8t5noLRijBEUipUdQOlkGKUEAKrpX+oC9MkPbc0Rdq6oTI1WsmanuP7vVxqGGR/DJHFHPRjlIRt&#10;5DDN/T9NzomQIkY7cobr2ytWqxWLxQKtLM5brPWMU2Sz3Qrdu6qEhpol7KGQUcZiTYVVGZNl3RyO&#10;R6bcM9UN3s4UT10kaAVFDAllZmOo1mjvH/I1FBIkp3SBnEkxSNjk/N7HJGYmMjhbcXG65npzy2q5&#10;5A9PTyna8NVXrzns9pysVhwOR379t7/m+YtnDNPAzfU1Z+sTjpstrau4tZZV29LvdrRdR902TNOE&#10;yhpnLXYO5UhJ1jbvHc+ePOH6ZkNMMPUTx92RxaLj9OSEt2+u2O/v6BYruq7l3fUV2+2W1aLlD378&#10;MbEUXNtg6ponT19SNTW/++Q35CzGwDAJtfTbb9/w8Q++y2JxglKGJ0+eopThqy++oK5r7BwSa7Sh&#10;oPjqq684Pz/He8dutxVqbt+zXq64PD+jbVtUyTTec3tzy1/9xV/xq7/5BfvNLY131M7RVfJ9NV3N&#10;at3RdB3OW9qm5uL0jN3+wPbQS21m1WwadjjncUZTQuDdt99ye/0OlTJxnGibio+//z2ePb3g7dtv&#10;+ebNN0zHgTyNhF6I3IftHSkHulbM/sfpyH5/JAZZL2RvUGircc6ilMN5j2tahpDYHQaqZkm2Facv&#10;X/Hn//x/5Cd//If87S9+zr/5F/8bfhr53pML/uRP/gCWDfr8DL1c8fbXn3D+7JLDYctP//Vfsn/9&#10;JeN+y3Zzw3qxYLHoCLnwNz//LcbVPHv5nP/uv/3HPL884fb2irvbHX/+T/8M13j+z7/4C/bDkZcf&#10;fY96uaZennL59BldW2FV4uc//Xd8/cnf4plovOa7H3+PH/3ghyzajrdvr/j62zdkpXj97Vuu3t4Q&#10;YgGVODlpWC2XnF1estnt+N2nv2Vzu8X6SgIAsvQz7vv39/vrFAIxjvjK8urkJevFgsppNIkwRXJM&#10;+KbGu5puucRoQ8pyZzU8BITA2dkpVSW9l5QkELWqpHYdhpFxHAlxYnfYsd9tySWTKaxWC4wy3N3t&#10;GMaJzeaOcThKr3FeF7pVK8FVuWCNE6K7UUyxZwpyDvaVRxuNqy1GaQpw6I/stjuOxwN3d1vGcSCX&#10;SOUrocvvj0Kmvg9dyWLulOcj58oxJZJWD7WN1VpI5FlTWUeceyl1U6GdozJWAlqUwnkzz0MJXR4z&#10;9P3AdnuH0YZFt6BpG0pWpDDSz1Tu5WIBVjNMR87dKWRIJaO95eL8gpff+w4hF8YxMSE1UMiRm+0d&#10;5S6y3W65vd1wu9lwfX1FKYVFbVBOz2EFUHlLoy3aKIb9jkMM9IcjU3+krWsuLy7pd3ucNfzohx/j&#10;rGdzt+Wb199ydfuOw1buJn744x+iMPzut5+z327JyfD622t22wMxJAm18XIWWKyWnFycsT4/5+pm&#10;w1/8+5/y1Vdfg7JoX4N1aGNIQXo63gj9/aFSL3kOIhKKeeMcXhu8r1h2S5plS9NJ0GTTtNR1RdXW&#10;uMpR155L67i4vOTubsd2u2UMEdfUuKrGKksuE7UytIuOxWpB7T3WKhrvaSqPPl3yvVdPMERkNc0Y&#10;JcF+VVVTtPTYpxRAW0pVMYwDm/4oRuPhgFIG5x3H/e6DQDupUwoKX3mKt8QoNWvlPHEcibNZ2GoJ&#10;8RuHwJQii7bBurX0kI3DVB6sJeSCUYWcAlZJXSPnYrkPSylhnUUVRQgZozXLboFzgTFEYgyElJF4&#10;okIq0jNbr0/IQJomjHXkBPv9kWkaoBR2+4PsgcayWC5pmv+XvTf7kexM7/Sebz1bREZutZEsLq1u&#10;tzRqLTMe2IYxwlwY8L3/BP+bvjFgDKCRIQ1G7ZFazd64FFmVlVm5xHK2b/PFezKLZLcu7Jk75UsQ&#10;ZFVlRUZGnDjf9v6eR1NUIYYsMCQV8d5hdSFMA8OhX/Z8ZI10fHpK2zbUdYUGwgIgDVGgj/N+JheN&#10;cZ6jzTFFsczV5b5vlzmfuoeZlcLGb2jXLSEEnpydEKYBlRNueT0qa/BOzu/QhlTkuY2HAxkBK9VN&#10;/T3gTUqJRukFIGIp+v4cVtabMcn8XVuDMoZKG3KMTMOIWuDXcQ4UIMQgYCDnUFbOkFOWM6wYMzHm&#10;BT4vMAhfVdRVRf2ds9fxdqSyDmcd/TChtAVlqbuO/TBxu3tNPwwCd1zO/tbHJ5w+OcMaBSlR0oxR&#10;hbvtlrZpZC3QGO65cgIacjKF1YVSEhRNVbWkHOnHgXmcYAoc+kkgp2lmOOwJ0yh74IAqhYzicOhl&#10;3ZsSw5u32KYBY6mblpPTk4cz2/t9Ym8MrnFydhFm2nqNPT8hpsQ0TgyHA/WTM843a6ZxZL8/sN3t&#10;l9cvs93eEuPEZtWhm0ZC894/nFvmnIlBwHPn5+dYo4kpMY4Sgpf5XcFYh7aGeZ5JKVLXAhzLOQtc&#10;wjlKSuScMMCLp0+YwkwGdrudfI6dRSWIOvPVl69Yrzryi8JqveHoeEPbtKSQCNNICjM5R1mDOceL&#10;Fy9oV2u2y554vx9Rj+04j/VYj/VYj/VYj/VYj/VYj/VYj/UvvB4D8I/1WI/1WI/1WI/1WI/1WI/1&#10;WP+V9cPGYOD3mrTvv+67BrP7+kOB+fvw+/IVDw3CYpHnocn9vtH7/tc//J73dW90+mGA/ve/b1ma&#10;sBeTGe8D0O+tWd//Od8H7SUU/N3nohbbCCU/2LXkscQmrAqEKGaBaRYrYJ4jYY4c5sgUJlKccTHQ&#10;Nw0fPHtC17VM40jRCldXqDhTQpBGSa0fepkXiZc0Xi7PO0ZpkrNWwgJzkgbqaZ4JITEOM8M4SuMA&#10;Xqyzi0GmqiqUUTgL2RSxeC3t1jlJs8O9pVdslQWtzGJrD+x2W4zRTFNmngeM8ShVMEvA0VoxBNyb&#10;AFAwTiPDOLBqPdbAarUS2y9wGAcMdjEUihWWHB/e75wzJSEhdZQ0uiPKAlUWa53R6KWRujgvzb/G&#10;4K3BKC12u8UQTBbL+P3zvA8Bid3USk48S0ObX+xeKiZSiQIoSGJrmRdzgfc1Ck3JSYxGxuCck6ab&#10;aXowVZml+cEulroYAjFlfN1gnaNgmJKEnuZpom1rVElL44I06STeN8KnIk3C1oqhXqPFyqY0zsnn&#10;zVoxF1hrlzBZQuXFvKQ0KcMcA95VOL00b0wjOSe8NUuCVD7zKaf7Dw3OWrQ1i3VQ7KchRMZxJqVE&#10;3XSs1mtiznhXoRtNjpkUIkZr5hTIudD3e/q+5/z8nKpaSwOOkvCXqezD/cJozenZKd457u7uuHjz&#10;mst376iqilXXynukIBWPipF5Gh8Ce2meCctzFFPowFkBvYQ2wmKYSXMgB7E3Oy2hgJwzmkJbV2w2&#10;R9Th3nwHbduC0RSteXL+VMAGYRbzAprDlLB2xvsKpzXaQExBApslM08jmULlHGenZ9xu97ic6bqO&#10;8/NzhmFkv99L+DxGnLa4SmO0okKzDwMlG9q25u3ricu3lzw7O8NqRywRilhFoRCSXCteg0ZeT6U1&#10;Wme802Qcm/UG8+l9o72EMrVWzPPIFCI+yOsZpgnvLPtDjzKarut48eGHXF5dobTm/PyMpq1RStF1&#10;a6yr2e16UlHUlWNzvOH27lZEvWguLt7xxbDn9OSMT1++5Pmzp2KgyEhD1NKYo3WRps6cUKVACpil&#10;+U2lyDwFSi64usJb+9A4N+z2vP7tr+CffsHTJ8/5+NNP6dqKaZoYpwFVxAQC0LQN3jpSXnN3d8Nh&#10;u2NOAyGKJcRVYuMy1srrh5UmKmBOM9M0c/3N1yilqesKowxZIU1LKeOQpn29hFqyKShtJdQAnJ6e&#10;Uq/W1LueKUT6MBNSZJomXn3zLRdX/4T6xec8ffqEZ0+fsl4fcf78GR99/DFKwburS5SvmFFkbdjd&#10;blF5sQHniTxFCSCmAlmCl+M0SrOdFqNxDAltxApUb47wviKVzDA55nlCsV+sgoqUAqV4ckrElDDW&#10;PABi9GJGNovZyGqF0RatHaoocszkmClYCawp0EtY0mol8JTasepaVquOoiRkq7Qllcw4R4Zxomo8&#10;znmON2ueHK85PV7TVo7d9o6vvvyGkDSlqOV6X8z2uXD59nIJzSRKEiPpu+sb2vWKpms5Ojnlw08+&#10;4Mn8hBgSh0PP9c0d/W5LGHcMYcbOBnVXsE6ay6aY6cfAfHUNxvPZZ5+itKY/HCjWc1LV2GbF1eUl&#10;vm2JFL799lt2YcZUFcZYWl9z2O65uHrH8cmGP/2zP2G9XvHxxx+jkGZkoxUlTiQSaplPtV3Nk/Nz&#10;6gUsE2Pg9vqWkjKrxfqccyamSAyBw+FA17Z8+NFL6lbMmaaq8W1LSpnd9sDrNxe8fXvByfExH798&#10;SdV0OLQ0RAIlpSV0I4AbaxTWGjbHa5Q2xCWs5ZxHW886JY7WR+z3+wVWkwVSspj60DBl2O727A97&#10;NsfH/OSnP+Wsqhj6A1NK2Fyw3okxyTgJUC0/mxiTLCGN3N7cUO72KG05OlrTdBXGaKqmpemOSDGT&#10;0ikxCRzIWkNVtWhXoZzHKA0lsRu2bG/ekUKk9p6qanDeY6xBI8AbbSSYNM8y78o5M0wjMUa0s5ye&#10;n9GtGrquYxgmbm+v0UZjlgbMeR4Jc89ud8d2e8f15Q0/+9Of0TYVTeUhB1T29Ic9Ic50bUvlPc6I&#10;Uec+OG+UWEuL81gK1loMAsQxShpK51jop4lhCFxcXEjz4v28eTFl+qtrzs7PaCrPze0tfX+g61qO&#10;1mvMaFmt1rRdi7WW8bCXz69W5CiBy8pV0kCpEykFrDaYxi+WXYPVMI39YkFVNE2LWpp1r66vSSnh&#10;lnCYtZZpsdbthoH9oafvR4wxnB5vMCS2lzeM0whK0bQrPv3sU5SvYLHvOu8f4DxZKW52NxyfnnNq&#10;mG/+kwAAIABJREFUpPU7LICiuqqo25Y0T+zubolhYu57Dv1A5TyVtTRthbKOOUa5f/YHCImT8zN0&#10;jExRgCJlee73ZurD4cDhcKCuGzbHx6yPjqSJeBKjeEkRbTSogrde1ksUnBLLvUqJxltCMozTQE4B&#10;QhLLnm+YQ2C73X4vaOm0xlpDXkBMFIhL82sI7wPwqkDUQUBdvqJpa7wXaJdRheNVw6pxHHaWw/4g&#10;je6Vo16JPW3uD8w5EWKU+TZQkoCSlDGLmd4RlVrC75rKVMxKoAzOaZSV0GVd13z62aeM88zd7sDV&#10;zTWHw4E0i9EulhlfN1RVg1aatvZM48T2sGMKgTDP7Pc9Ob/FWrPAsDLTYi/HGD79+BNefHSMcbK+&#10;6LuWr7/8iovXr3n99TdUVUXTNDRtxWbTYa3G6oqcyvv5vPMcHZ9QUoGimecgJtR0EFCaNWgjoIF3&#10;V9d8O71Z5s4SzDUL4KptawmgLo3UWmv6Q89ht6NylqauwBqBcMWM817uN2HmsC8y16hqgVopxTRP&#10;KAXHR0es2g6jtFgLC3jnsd4BmZTjEgiGaZKgvVGFe7m50poUI2GW5vdlGSpN9rV8vqd5ZrcdGMaZ&#10;TKHr1tRVTdd1OF8vQZyCRrNadSgSc5gl7IvMNUou5FwI8/gQcrdW5qBiB68ejOH3/479IPepuhKw&#10;yzwv77F83qqqQieNuTcOL0ASjcIWQ6YwRrHWXr17x263QzvP0fExm6MjseBVArbp93vCHJiGkZwS&#10;R6sVR6v2//P+yg/3VL4L9rsH9n33z767J1GWddi9ZU6X7z9uQYzvJX/fWg4ShBoOPV/89rfUzlNi&#10;xBnDNEp4qvZeoBXOUFvD1cWBaZoWSII85j0cJcbE8dGK+qglDrdcv62YRwH0vbcHm4efSWvNoT9w&#10;t73j6PiYk/NTPv/1lxwdnxAWI94waNy6o21qvHc4tIRJQyDHRC4jYy4QZr749UTU8LN/82/ojk9Q&#10;3i7PdTF9awEW6gXKU8jfe53/0B7Rd98DhaLoB5rP7+0t/XAfDH4fqvf777n6HlDy/f25SHAuSxBa&#10;4HkSsixZk+b3EISS3wff/9Bz+u7v5R/8vlIatbwOWcm6T6lCzIGsxTZNzjKOaEVJMyonAboV2G5l&#10;zV1EokkuGV0gp8icBeCEtkQ0cxGYnHee0+MTLq/eSWC6CAiu8QYDTBRCuAcSKAppGS/gyZNTCVyk&#10;SFKFk+MN3skaiywW0fu1fV7uEdoaqralqmqGYWC320k43VqcdRjrCDGTUVjvUMbg6pZ5nKidx1m3&#10;rFUc3tXEKQByH23bBl85tNUSim7ug8tq2Y+yoAtZSdhZG/1w9eSUmMMk9zVr34MrjH7YyxOAxTKu&#10;pMzZySlpTmIwN7JXkGICK2ZE5RyxJFKOWGPoGktIYiE/HA4Snk4zeEMIkWkeabsVF2/fkpe14JOn&#10;H6JtK/t6IUMuPDs743TdSdDF3EPK7AI5EyiIID7BVh5SXq4JCbDjLAUBV9Z1xfnJKf3+gDWWzz75&#10;lI9ffsR2e8duu0MvMI0wzXRtgzYzzip8ZUElQphRsOzdafmmqYAuFLKYYpdxhSRQwRIzXdtR+fph&#10;39ksYaP7cSiXIuDMqiIh11/f9/iqpqpqtHHoBN7VjHYiBIEWFlOYY8CQsK5CL0A/pYA8Yo2jqRqG&#10;NDGNhyXoJPdCp92yRyxwVZRaIJgy5i8bIRI6WvbHHl73BX4Y00ztHFZpdIn4quXp+RnVNKObhlIU&#10;Wll+9fmvyUnmBG/evCGEiZOTDU9Ozhh2B8KUSONIv73DOi97WpUnl8y+7wmq0DU1xtv3QBbAa82L&#10;Z8/ph5mcNTc3t8z9RK5btJNx9e7uFjT89Kc/5u6w4+5uS1FwGHu0VayPNnRHG3LR8nq1K8J+S4iZ&#10;ytW0rafrDlxd3nB+9pS2cTx7KubayilSDMwUrFL4uuFGK1bdmq7rSFHAs1rLZ2QYBmKW/YjpMPK7&#10;3/yO//uv/4aLV68wxbCqaipv8VVF2615en7O8WZNVXvsMuc6Pz2h9hXj8DXOWhSyvjFOUfsKSiEO&#10;B8I8yv0qRFKIKBTnp+doCr/99a+4urqQP5szu7sb+n3/ALQ7OT0mxMh+v2cKE1oZrF1s5s7gK0dT&#10;t5SCBDQp3O179sPM+vScbCv+u3/9r/kf/uqvePHyI/7+7/6Wf/qbv+bDzZo4OX782Y8Y9j191fB0&#10;c8pXP/9/2PiK6faWn//t3/Lm888xOXD59luBrRqFcg3/8W/+jjEqnj7/kM3JCS+en7G7ueL23TXP&#10;nnzIzfbA//kf/5bf/O5LfvInP2V1fIyrak5Pz7A6Mxxu+O0vvmR78S0vnz/h9PiU58+f8uKD5+Sc&#10;uXx7yRe/+4Ldfs/V9R1vL9+hisVazen5OU+fPaVbH/P28orPf/sbDv0eZRxKe4EfpLKAncwyR3QC&#10;SbGWqrbUleVovcYZy7Dfocl4ZygUco5UTc16vSIXGKeJOYgpN0U5J8kZum6N0rL2ilkx77dsdzuu&#10;392b33umaX4YZ6c58ubNJfM4CbwsxAf4VV23YldualbrNd5X9OPI3d1WzpBUoWRkjXMY2A89+2Eg&#10;K7lnxWkmhkRTNxx1K2y7hroRmGJdgbE4VRH6kZiijDPGLbFmtZxTCPDBuApt5POtKMQYuRt65gXG&#10;3LYdSiust7TeE2exr19f7wSSnCJTCBhjaOoKpQSGO++3mP5A5WtW647z8xO6tmG9XnG8Wcs4rARe&#10;uB/2FGUoVnN5c8U4T+Soca6lqVpygnE4kEvg8t01by/fEkKgaxuaqmLdNdRNTUyZvu8pZBm/c0ZN&#10;mTiOVFpz9uwZVV1zc33N21ev+Nm/+mO8Mfzq81/y7uaO7W7P2+t3lAQfffCCr7++IKTI9uaWftfT&#10;j5PsDStD163wdUXdNJxuNjx78ZRA5j/9/B/46tXX7A4Drmkp2or1eAkuN76icsscJAtI7P5QTxsw&#10;xlLXi33dV7R1Q9N0+K4REIEq1HWFM2BywCJQMectq27F82fPSbkQU17OtwolCgQnAevjNXXtyTFS&#10;UqKtHJU1uPuzsRJRJZOTQKDTONFPM7koYiokpUhKEbNinAMhQ0iFHCPGQHqwX8uZboqJogpVzgJZ&#10;VBnvEhrIKXDY3+KNW+CScshpnaZznZy7LudykEhhJMyFogxjf6BkCc3nwgLo8ct5bJAz1zijcsEs&#10;51O1NmgrQV9fidk6xkTTOOqmZrffLwDqmRQD7v7MC0VRcHJ2RkyFaQrMCdI4U5SWs7sQ8VbjssFq&#10;jWkb6romjjOqZOYws7u9Q5dCmQUopvQC2dKaDDK+x0Bl7MMeWoiJcbgDpVmt1njvSXmZz5jFeu80&#10;dpL1mmpbrJYQdZon2T+3hhgTN9fXxBSoqxpjPSFmQhKbuDZmOXAXgJQyBm0MpUhgPYaZYZhJIRHD&#10;hC4FZY3MlbNA10uW8zDjPMpDVVe0dsU0zez2e8I0UYxeAOzjcmaeH6BT3nlOT08WO30mhiiPnWXO&#10;CdB2K5zzGOc4jANTTCSl2B8G4hzkfGC9RinN1eVbvLP86JOXeKNI80jJkRIjKEMJAt52vsJWnpjk&#10;LPX1m2/o+wNPzp9jfIexFU1r6IeeeY6M88huu0OlGV0SzhhW682yRyJ7nKt1y+3tli9/8Qtutnt2&#10;/YhyDlc1PH/+nLZraRrZV9psNhwdrZiGWcAW3pDCzBQGUpJzEasKRWX0sias2wpX10xzoG5ajlYd&#10;tzfXpJSX+URmnAWcbZY9T7uA82vv5XUthdXRmnkx0ss5QWKaJpwTAFRZ1nbS46ApxSzvlUEraOqK&#10;mBP9IEDnGCMxZYxxTGNivd5wdnJMCJmrd+/YjxNVVeOMo3EGZwzGvF9/e2NZdR3Pc+Juu+P29o6+&#10;7x8bch7rsR7rsR7rsR7rsR7rsR7rsR7rX3Q9BuAf67Ee67Ee67Ee67Ee67Ee67H+G9Z3jWT39d2A&#10;+/3XfLfuA/Q/DMffN3lKo8J3g+73jbrlwcz+/nv9/uP/oWbf+//+vslLvvY+QC3h9/QHf7b7A/nv&#10;Pp6Y3pU0Ui/PM2exE+bFsHnfhDtNE3GO0tAZ53vtLCHMhCThsHGcmaaBMgzsbu64ePuGn/z4R5yd&#10;nDCHgNUaX3vmJEEcYx0hZbFaq/ufXxoVUkrMc4AiDek5SaNViNKYNM+BYRgkiF3VpJQZxlEsRTaB&#10;TphsGI08f7UEY3KSJnoxVaUHy41WBa3EXiG2vRnpd7USAtNBTFzGSPOU0hKyi+khkDbOe3b7LavO&#10;sVlJg9U9AWEOmRgH6lxTGTH2SpPIfQBbDESpZOY5MAex//qq4r1JQ+GdI2olthJjFjp/RlHwi7mk&#10;IMZNFuNaTOrByK6NxnkLqlDXYr51zktDgbOoYWCaAwWN0pZ+vGO735NiYNXU0hSeExkgLcH1xcQO&#10;LFaFJYC5NCbHHMgoXFmap5dG+mkeaWv/0LyrFWQllqh036hUZm5ubiklc3yyEcO30WA01nrq2i2W&#10;eGlQMlYalLMqzHPAaMMYAoe+Z3vYsW4aQhITAKWglccoxEir3lsIm6pCGWkeXa/XDIeeYRgfzDgK&#10;+Vz5qkJFCdOGEJjnmZwyOYnV/N62k3MRIIG7t2bpxVojn6GUEs4aqkqgAr6yfPLZp4Amxpl5aTrV&#10;lMU+rUlLE5RzhnGc2e8naTBCUzctylgJAcRIyTyEpJx3rNdHOOcYp5EQg5gvtZh6IWO0Yx5Hhr5w&#10;8uSJWNBXK6ZxJFLEwDbNpDnijaF2FqNbrDOULPc5o5CABxKeaqqKvBKwRbeqWK87vNHkMHPo95hS&#10;YSjoktApYK2jshLe1wjEYr/bc31zgyKhtUAN7q2seWlen2Oh5ITzDmsszkujVyqK2oFdOzCaeZ6Z&#10;5xm7NPOHEMlKLKPWGkKMVJVlXTr2/UjT1PzxT3/KOAxYq3DLfV0VxTwFxnGgzCMxW0qRIHneC5Cj&#10;bTvGaSLkwu9efUM/TjSV43i9ouREyEmuR6R5v1CW8GwgxUCaZw7zREgZrQzKGlLJWAqpyD25riuu&#10;r9/xn7/+klevvuDHP/4J69WKECaskqa4HBN1pQRqgKbujujQlH4Ak2i9pWtbrBEoyJylqa3kLM2H&#10;FLKWkIlfAr/3NkFmsbdCYR4GlCo466m6Tqwc8yRWjVDYtCsqbzHOo51nTolpjmxWR/zy819zs93x&#10;zas37PcHVquOpq559uwZm82Gi6trMIqXP/oRp8+ecdjuGfcH+t2eu7trfAwUpYgxM+57xv0AUZMU&#10;UDIKuRaPjzd0TQ0pSoNgTjhbozkVg2rK0mC+jJuagreG4t0CnokSAllCHTFGklY0tX0IX95rw4uK&#10;+LpexhAJDqy7huNNh3OWrlmxWjUUnQk5UTAoW1PHSBMCH738kKdPz1ivWjxgKFAip6enpAS7/Shj&#10;8DyQgwAVBqXJlZPx6wHUY0AV3l5ewrXGX13ywUcf8vzZB+QYmdOMcZrN6YbGn6FL5urNBV++eoX3&#10;lsp7QoiwgEV+9dvf0o8jL1++ZL1ZY0sLSnH2TPHi5UcMfU+YA9c3d/ynv//P3O4O/PiPfkxb1ZRi&#10;qCrLycmGi4tL+n6krhqsdmyO1g92H7ndy9g2zwHjDav1ChniEoXI7nAglsLZ2RnaGKZ5omobYs7s&#10;+4Hfffk13XrN5vQMFzP9uxvmEKl9zdHxKbEourphdxjZHDmsr9CBxW4IBDEWhhTAa9ar1TIvMGjK&#10;Q+BDxmXLydExx0dHcm+f40NIB1Xo+4HNasWf/+xn7Ecx6rx69TXzHNjt9nJ/bCqa2uGs4fjohOOj&#10;I6wTMIs2Bue9NKrf7XH1irZbMSzWvar21E2DMe+DojGGxbLVQFaM0yxmzMqxWa+paod1ln63X4y5&#10;FUa/n18KjCaTYxD4UckcBjFBVVWFsYb9XgzvRutlnBQD+DjMy58NhDgT5kkC7ePM7774gvZtQ904&#10;zs9OabxjDjL/ORx6rDGsuxU5xiW4lqWRPmU0iqqpxbAeEuTM9vaGm7stWEfTrKSRfHUkkALj8N7R&#10;NQ1GawKZtm0oWYzexjrutjtQ0HUr5pBI2wPGKOI04JwHbcglYpXBGodyArVISZpfS0aad5c5+TD0&#10;7Hc7pjngm4Fhmjn0PSWDQtPvd9ze3pJzpu46qqbh4u31AhiSkMrbtxc4DTGOC+DCcYpmnCP7IZJL&#10;wnmLM5aSC9vtlt1+i1aaOfY0TUfbraTBehwwRtG2DUYb1gVKCkzjIAE0wLgK4zxZKcIyfz09OSHH&#10;jFKa1XrNWdNwGAbu7rZiPEfAQq4ScNK+75lTpulWjEPP2PeUkiTkmDOH/oBewnt1VS1zpIh1Dq0M&#10;da7ISiyBGHnMkqUhXOvENM1M47xY7m9YH615/sEHaJTMh1OCHLEUSs6M4ySh9lwE4qARqJKScW6a&#10;Rk5PTzk/PxUDeO2JIfK7r77ksx//mI+ePyMOLbubG8ISXM6Lkc1YS8mZOSYJvVf3oWgJC2lV0FZR&#10;VQ6MIUQJtqkCtfOoFZydHGOt493NlrdXV0wh4Bf4Q45JQoDrNU9fPCPmxLevvmEcJGQUY2AYRnIu&#10;tKsVzWot68ySxYjnDMPQs6orfvYnPyXOAiDb7XuGoafvD+z3dwsIzMo9w2jOzp9QNy1V3WG1zHH6&#10;fiTGhDFKrvEiAc2oxAC72+8Ic6Rt22UOJYAMBazahpIzGgn3xEnACLfTiCLz7Plzge4owzgESpnJ&#10;JWOtBOYq5+n7fpnnLf/kxK+vrqjrBm0cfT9QVw3dqsVYI5Azayg5kePMbrdFAV0rhkOjlYCHKHhv&#10;BBIVE8pY4jQugXK538QQubi6xNp3WOs4Pz/n5ORcoCalkONMTlBXFm+drAOWNZhScr05Uz1YEe/B&#10;ZGIhM99b8/d9z+5uK4GtBzO6rM9VSoQsYZi6rskxEOJivLZO1mdRrNxWG2rvOT87Yb1u2B9Gdrc3&#10;3F6/E5BGLZa8cRwZh0GAKTFDzjS153/83/73/+r9le9a3//Q3sp9nvrerl5y+Z6Z/GG/RS3mePE0&#10;LwFcgdLklLm6vOLd6wtUyst8VRrgZe9DgGZGZXylBWqEBK6ruqZpWlwlkDZjNJtuTe3htm04Oz5h&#10;e7vDaUvQ6XvPs+TC0Pf0hwPb7Y71ZsPp2SnDP/yCby7e0NQrSmmJ8yigmd1WDLfek2IixkxGghiy&#10;Zg+kHPjq81+ilOanf/EXPH3xAarWhCQWQpaQ9gM4UCl+sG30vT2i7+4pidFa4GYU/d0X/3sB9u+H&#10;y7//GPd7SRJ6v39clj2u/LDndA+RdE7smKpIW0NOBecMGr2EQCRoloEUAiXlB6P8e9CBWqLYD2/8&#10;956TBOgFaGGVWM1zTKAdJci+hFKZXLKsB5MlzCMxyZiyWR8RZgG3aWNQOUEW2EBOkTwlYpmIWlO0&#10;oe5WoGDdNfzkR5/w5pvXmAUm6IxBlUTlK0BC1bLG9hiToIi98smTM8ZhQAFtXWOdk8BGjJCKrF2d&#10;IyPPu21qtJpwXoBWd9s70AZvnADHjAatGIaJMSY6X0uQvoyklNEqLe9JkXWItVhtaapuAWbKa5wp&#10;7PY9x0drjBG4lzLy2sYo0BuUwliz3OOy/N0l9dY2DcpahsWWmpYxX67dJUiOACLHw4GUBVZ3H6i3&#10;3lGsZpoFEGGswyqLijDZSdY+MRDnCd1UEqiaBi4PPWGaSVlhjIMkYceurpimAZUDuiQ2a1mjaGXF&#10;tq7MA1yKUoghMk4TTdtgnViKldboIoGluMBMfFVxdHS0wCllz+De1mydITtHjLK3tV51YupWGq/B&#10;1pZdmEgZrPHLvlWRUI6RvRirtSA7F3inXozHVSUwgzAn0FnsyvefEq0pMeGdo+skbFc3DTFG+n6g&#10;FIWxshdkfcWqW7Pb70AZrPULvEBC7WYJRMt+GgIxrTxxktD64bDHV05Akcu+okWgF2S5vfDdoFFK&#10;WKUJpRDnSfZ4YyKlQsoRraE4K4AxYyhkjjdrptstv/v6G45Pz9BoTo42AiItmXmSfbzaVSig8R5d&#10;AnGcGCk0Ky37IxocBZ0jzlqmcaBEsYkqY5jnCaPAG8eHL56TUqapKpw1lJzpDz3TYs++fPuW45Nj&#10;/v1f/c98880bcpz59uI15/Gco5MzqqZltzswh4mT4xOu3l2hMbx8+YwwzWituL295quvv+JHn/1I&#10;gsPWkuaeVApGK9q2om5qnj15wlG3YZ5k/jpNE03bsjkSYMbFN9/y1a9/wy//8Rdcf/sGXWBVdagC&#10;682Kk5MNZ2dnbDYntFWNVoqYZo42Kz77+CMa5/nlL35JGAMpRAlIVhLi1RRyyugUsaWwPRzY73Y0&#10;vubDDz5Eq8yrr7/k9vaKtBhdr69uGfYj1sl6UlvNu9sbCc0rsNZgrBcgqjYYq8WiqzRTCOz7kXc3&#10;N0xZ8eLjT8mu4t/+u3/PX/zb/572ZMPf/PV/4ObL3/A//fm/4t3bb3HnpzRnZ7jNMZuXL3n19/+F&#10;L//+51Te8pvPf0U+9KybirdXVyilaFcd66NjfvG7r/ji6zf88R//lC++/JKPXz5lv71jd3fHs/Pn&#10;fPvmkv/j//oPvL644emHLzGuw/kVqMLN9RW1M0zjjsP1JZ+9/IBNW3O8WXNycszd9o7rdzfcXd9y&#10;fX3L5eUNd3d31O2apunoVi3Pnj3BOM/F5Vv+8fPP2Q8DzlmMsWg0YQ5UtZMg9jQCkKKnco5uvaZu&#10;LCVHDvs9OSXW6xVPTk84PlqhS2IYB1CKQ79Ha9kvIJdlDt9T0FibuXz3jnEc+OrL33H19lLGKaBp&#10;GkLMDyFC2aOXMKl1nifnT6jrGmssdd3gnAMF/TAwjiNfvXrN199+y26/J5NxzlO3DcdHGypbsR8n&#10;DuPM3aEna42xlrZd01U1TVWT5kgCWX/6hqgMsSiStlTrI9aVI5eynAVFQO7h1mp85WmajjmEBagk&#10;UN9UlJwFxD1vb++wWrHpWvZWLTASuR9UbY2zGmX0w1zUGEO3ajlaH6GRvZ6mqWnbivWqo248Mcyy&#10;71Q55jlQtJL1WNcxzQP7uxtysjRVQsVESbLHexj33Fy/pas9ftn38k6gGNM0st1tiWEgWUPb1DLW&#10;l4RBYKk319dcXV2x6jr+7E//GK0Uv/z8V1xcXHA4jGjrOD9/hjEyJr+7ectut6fEhBwXWqxtWa1X&#10;1HVF29V8+skntHXN7W7L3/3851xcvaMoQ7fe0KyPqJsO76plbE9oCtM808+BOE0YpcjLPN0ZR1NX&#10;dE1D29R0bUfbrKiqGt94qsqiikA/jFbUlaWqDMQZZTVuuUcUitia65rKOayCGCIhJcYwUXIkZble&#10;w7BHacW8rJ2sNnhnH6C4aYFaxhSYQgLrKdoSMlxe3zKHuFimBbAXpuX8RSuc9wKMmCLzzR0xZ+rK&#10;01hBMcz9IPN9HTBKxvA4zgLm8R7rBS4Ul/PVHJVYxHNCpSRQHL08VwVhnpnmIAyZXNjd3cpabTn/&#10;aVZHNKs1x2dilY8x4nJBKTmniVn2G1KWteY8Z4xWGGPJJWG0xVYW7SVcHGMCo8hKDPXaaLSxWOdg&#10;AVBWvpb3fRyZxpFpnCGBtQrr5MzNVjXHZ2cCEA1p2TvLaO0Aja+WcLpaoAZKobSAxVBynmnRDAtw&#10;MMyzzCOtAFxyihwOPTnOkDJD7HE+4b2nW6+w3uMqjzJugXmHZT4iQC5TFGGODIcDu90eu+zvp5Qf&#10;AFulFFIpoDTNak3jGzJQFni40oo0idG973uZVxmZj4Uk8CZvPSFGbJjpmoZ108jaL8iZT17AUDFF&#10;qqbheJkLu6rm8vKSFCNPTk6ovEcpzduLC66v37HbbumaCqMEQFGK7IfEEKi8QeX3590hRpS2VHXH&#10;9d2ejHvoFyhFfo4YC/0wEaaBFGaMVqynSF3XOOcW0JHi9OSYtumYpsS7mxv2g4Tgz0+O2R/2fPHN&#10;K0KYWa1X/OQnn7E+WjMdDJujI5lTTDOH/V7OQL1/gLLXRw3KGKaUAc04jOz2e1brNZV3lAJzypSU&#10;sEXAp/Mw4K0mLyCrnBLGWhmnjKFyjhwL++0OtFrgMf57YEwhTwn0zBSBymmtMUoJMMq65V6RuLm9&#10;FTi+NsSY8d6Qc+Grr75ijonKeU7XaxrvqWsvoMHGo4rc760xnJ1scEYzrlaPTTiP9ViP9ViP9ViP&#10;9ViP9ViP9ViP9S+6HgPwj/VYj/VYj/VYj/VYj/VYj/VY/w3qvnH2PpxqlgPr+wbgH4bQ/9Df/W5z&#10;8T9naf/nfk8aRvViiC+/9z1+aEi7/7s/NMLf/7+1YpG+J6Qbox9+tu8G5r/biF4WK9d9eOf++6SY&#10;yClLyFcV5nl+f1Bc5NfzYi5K87w0nARymDFKY9BMWZoMdoeBd3/393z80Yf80ccfU61q2sVENY0j&#10;c0rEEglBwlnGiOW2qirS8hymUcwlCgkQK6Nx1tIfhqXp18DSpDnPgVJAGwmrO2UYx0ApGkNGLXbs&#10;gloMYcuvSwGtHiyuRoFWiv1hS4wz1tYPpmlrPW1TM03SMNgPA1Oc8Y1n9/qwWHI3YpjSEh66bxAW&#10;E0LGoLHaUYoiFyUW1iVEZ5fD9ikMzCGx1mKH0lpR+aVpYZZmwnvCfMlZQpVmsa7BYokT030hg7Vo&#10;Dd47YhbafttWOC8H/jGJEUstDfJGS/OLMoYYItM0UxkDKS6BxAdiAXVdAzCOEnY5OTnBGEMqS4Ap&#10;ZrFVGE3IQuTXi3kxxYh3lnEcxf6gpbG1LNdvyokUE9+8vmCaIx+//FCCHUYaD4yV55uSNHmklAgh&#10;EheLknUF6600Ok09qkQ0CciLgRGsseSSSYu5ShUJCJjF9Nb4SoJVi3l+GmeBMcyBcRylYbtkQpjY&#10;Hw7EOdBU/uHxtTacnJzStu0SephRWnFyciJmmRCYp0BTeyCRc5Smc20EjFDXGKVIS3MZi9FGG03l&#10;rJjsvWe13rDd9Vxf31C0pl2tCNPAEAJOGZyxzMwCm9AKtJKmoCVrUKJY2PphxOhECjOXF5c4qrjy&#10;AAAgAElEQVS8u77FVxVnZ6ccNRXRQPKWuxAoMUHhoWFaazHNGjRFF5y1ZApZQQgSJkYr2srhrSI7&#10;w/F6RWX1YnUuEkiO0gRli3wWNIm29SgDh6HHWkWIPU6PeGOpfLXgAQpFQVGaYZxBhQVuUGjrhrq2&#10;TGGmaLi4ODD0PW3bEpFQ9+nxKcNwYNW23F/iWhW81cR5YrgHaQSxxlhjmKeJOI80tWeKYTG4g9YW&#10;bSwUCWNvjs/4y7/8C3b7PddXl3hnCTGJJUaLzaT2/iFcHFMghIndfo97QBMotJNmdWvEJKcUWK/Q&#10;Izx78oQ4iP3si9/8ho9efsSqbZaQT8M0jlxdv8O7ina1YowR42qePt2QyYQw460YLGKcUSlz2O3Z&#10;7/c4V+F8Qz8Epimx2azoupaSImGe0UbhvCFNgXE4YJUi2yABAqNRKaBjIIYJVMFRKLEn9lDVDY2v&#10;WP/oEz589ow3l1fc7fbMYeLt5QWsV+x3DXEOfPbpp3z0yUdi/RxHtje3lChhw7ubG16/ecO7WzHq&#10;Do1j7jzzXBOLRKfmOVLSyHTIxF6RY6TpOgkmqcyqdpwfddwdRnaHWRqilMI5v4TW4mJ+Vg8BqhDm&#10;xR6Y6fsdpSjqusG7JdhQCiqnJVThcAYSYmvEGIZ5Jt5FfG3wbU3WhlwUddthUwAFm+Mjam8wqaCB&#10;ecxstzuM0ayP2mUcXHF3t2UaAzEl+sVMVztPU3nqukGFQD+PTHEiDoVXr755MA3nHBcbi+Ho9ISb&#10;t28ZF6PwOEsYxRhLyoPYdLXm9evXGGP46eaP8c5RFBhr6FYd9sk5Whvu7g5s9wfWR0d8/PFLckpc&#10;vH7Dl199yc3tllwKv/iHXzHNM7X3fPzxR/zln/0Mr+WaylnCfnUjhu4YE2FOjMPAOA00bUvTdqAt&#10;SmXqxiwmqw7fdPzqN7/li6+/pr29o6pqrq6vmUNkc3zCn/3sL3jx4iPubm/px4k5zKyaFkpCE6i8&#10;w5SCmgrDMHBze2C73WK1kaC4c6AVJ8dn1N2aDHhfPdzbc0hYbcB7YgwLFAeatiLrxPbujtubG3b7&#10;gYyhaVfsx8D2cJBg3Pw1z58945OPP6JuHNp7Vs7zJ3/yU0JShKIkYD9NYj6aZ6ZpegjzKQUpRrnP&#10;JIHgjMPANMpnVqlM11bUqyOOTk5RKMI0MR4kpGwW42wsmVRkPO3WK86fPGEYBULkvRfTZo7kmDhq&#10;V4QYGYaBo6MjXnzwjN3dlq+/fsXu5m6ZA1jubu+4vbvl7MkZpycnYpIrjQQqphGtBL6hF6OrUhJk&#10;zCo/NOb6dcU8TNze3rC9veH25gZtLZuPWqq6Zv3pSzCOORWK0nhrSXGmnwb6ccBqjVaGvher3XZ7&#10;YLcfOerjYqE3WJWZ07hYKDVosQFZY4g5Mg4TLA30uWTGOTBPE8Mwkkohofj629cchok5JULI3N7c&#10;MRx6mZMrhb498PTFc6r1RoLgFOYQiGni/PiYohXzNKGRYMI0zxLuLYVhnElLYE8gQ5aUMs4Y5hCZ&#10;77YyJ0uZYRiZhpnt7S05zjw5Pebk+BRrBOgQYkAZCXVro7GlIgwDU5ixytFPE6ZpqOsGYyxhFkDP&#10;tABlKutZb06omoaijARLrSXM04NRSykBvTStWKbHaSSRyFnm4s55vK9wvmIKgSH1lJTJc3gIY/iq&#10;xlfN0rg7cne3Y7VuUc4J/Gkx0XlnsKomTpME15SitnJ/aJsWX4l9WwxveoEtWEKcWK/W1N5zdXWF&#10;CmJgu4eiWGdx3jOMI/0Srm+aBlf55X0Blmbmqq7RVUUqhbbtiDGy3e3Eeq8UXdcxh0hb1Xzy0Uek&#10;nBnHgRRlfj+HiZgSwzgt494eoyTIO44Tbdfx53/+l9RtwzRNlJTxRjMc9sASkiuZMI3kUmjahqOj&#10;I1xV4b1nnEamaRQre39gmmZpALZeYAkWtLI45zkcDszTTAgz+/2ONAdUkebxlx9+iHMy99XGYu7X&#10;LClwLwUsSdaoR6uGXDK77ZZvX7/m9eUVztcSlLMW68TUpaYZv1js1QKN895K6jYLFKw/HBjGmW++&#10;eU3bdhyfHHO0WVPXNcZocslQEt47xn7i3eU7DBlNoaoqrLGU2koz9hIolPV0wfuKqkrMKeOc493N&#10;DVrLWqmgaeoa7zyVs5Aj0yjjtYCZIuS0XPMSYkSBUknWhoud7TAMKLU8ZlnClcebh7Cx9x7v/cN1&#10;GqMEo8axp64bQbzdA5kWix5F1oxV3bCiQ6nMFDL7fc9+f2AYBgEQ3FzL9Ww0cY5igzaWGOf/33sr&#10;9/scP4T2/XBv5P3+x7KPsgQi1AJsk3/LEvLWy+OVxSSupMO/yNr+1VdfE8eR1lqsNhJA6lZidzea&#10;urLkeUddVyQkyFpyQS/QPevkmj3sB/bNgbnOZJU5PTllHhIF6LqOHCNIHp9hGLjb7Rimie1ux/HQ&#10;c7RZoZzhME2MM7Rdi7NZgH250OcBW3ugYJyl6IJKiRIioQ947Zj3t7z61T+RcsYax9mz5yj0AgK4&#10;N7lLEv4eplZ+EAx/v9fz3sr+/jUGnRXfS85/x+7+3V2pfw4QqdT7/Pw9TPH3wvbf+b4pJRQa5ZfP&#10;Mhq/vLd5+Y6G/GDrzkrgYsrI2E/J6LIE4b/zXOV6l3nfPZgyl4i2hhyVGDxzpihFUYZYNEVpkilo&#10;DUobnNd03UpCDdZB0RKsWYLdMQRiTMw5YZzH6Y5ExuTC6dGKRn/IOI5iJjdGgozekoASAinzPWhm&#10;LgljFVXlMSgqK3CUlIvYJrWhmLL8rLKu1VpTVQ7jtIBvlBiTtbMYv5jXlcJ7z5QLUxRLblPVqCJj&#10;rEJshN47rOoI40Tla25u7uhWR2J6L4pvvvmWw/6I9arj6Gi9QD0X+OcSBC9ZgJ9OG6yzWGtR1mEr&#10;j55GlEKCUNpSslgYtRYoxzRNy3NYEcZhATkg81EUSiu69Yp2taI/yNzKqYQqMqdJUWBrKSSs1ZQ8&#10;oYqmsoYpySeDkmm8wzlFLjMqTZQ0oTE451EYuZ6ybIEYLddTTon+sMd5h6sFeqSNwSuYQiSnRE6G&#10;aUoC9qwcVVXRrldkVYgpCgjCWUySuYoxVuYhxqB1RlkLqWUbD0jgXECSWVmxlGot97VSsFaRyvIJ&#10;UYXKOYFY3t8XkfnDOI4PYEeKxjpP02iq6sDhcCX2WhzayvjhraZqG/r+fi1gcMZBUQIhqmtSLqAz&#10;OWuUtxKcK7LPVrSiLHsbELFO9m9ySBy2B+YpyGOkIBCJLHuMrqqI00SaZ6bEsjMrMJgJcJWGHB+u&#10;GaOgrmqGQ7/scUr4SWAYBVJme3vL3d2d7O0ozdBPxN2WZ84xx5kwDiRfYQvURx1aaaZhWPYyK4Sp&#10;IOG1rvb85I8+pa49Ssl8eO5Hrq4uiWGmaVturq9phpGm8lBZ6rNjvKvIBZz1XF3f0q7Ocb7i5nrP&#10;er3GOi97Vc5SV4bt9pauazg5PpV9wdmR00wMo4z5VtNWAqIMYeTu9kZe91w46jou37zh8//yj9y8&#10;uUAl8MVhnWO1WvHBB084Pt3QrVqqqsYqKxQDrXhx/hE/+uwjOqe5/PZbLl5fMASx5tatx2lF7Sy1&#10;NQvo4MDF2wswihcvnnPUdWzvbtleXzDPE30/szsMHHa9GIOdI6kCy/tutMJ7Q+WdhLx9TdV0ss+O&#10;oh8jl9fvOIwTQyy0x+dsuhZ7fMy/+1/+V/5f9t7sV5MtPfP6rTGGb9pzZp65XK5qG6tx0zLiAl8g&#10;EHCB+I+RGKwG44ZurDJ2u+w6p+oMOe7xmyJijVy8sffJKmMJdXPn/d6cVJ49RH4RsYZ3Pc/z+9nv&#10;/5zjNPCLP/uf0eHIf/2n/xnH22sa/4Kzy0/wyxP8yRk337/mm//7r/jh219Tg6wD3Krn5uaOnArL&#10;5ZK26fn6+zf8T//bX/DFVz/l7fUNX331KX/40y847vYs2iXfv37H//Bnf84Pb95x+vJTFicbUoFh&#10;kHtjaiTozHi445MXl1yen+Gt5vz8nDdv3/Hu+j0xJLb3O24+3DBNCWVkP7M5OeHs/ATft3z/+i2/&#10;/OWvMM6zXslaz3tPLYW2lfE07iYUQn/3zlBrZhwOjGPFOc1ms+azT15xfnYmNOPDgTzvc5QBVSpV&#10;yTySc+VwGLi/37LfH0FVUorstltyTFQMXduitOxxtSms+jXNbC7s+56u7ySsJktfvlbYH0e+/u41&#10;t/cPkCOn6zWFymZzguuWDNNIiIGC4ThFppA4TBPHkEhaiPbKaMZUmLLQjxttqTkTcpS+Z5SAp0eT&#10;tq6VmDK5VkIqpJm6nEulhEnGwknCO/u+I6UJUzKdd5jGs+hbTpcrFt6R0pFximjtWCx6ut6z6Buc&#10;1aSYaJqWKUxi0u86WTMive1aK4fDlrY94+T0lCkMTFNgmI6gNPv9jvfv3zNNI4VKLRpKIYZBzhiM&#10;YbHs+MPTf8Y4jlxf3zAORx7uJ4bjRNda1usWrQO2amx11KzZDwP39w/knFlvNvz85z9j2fccd/f8&#10;8MMbCewICW0cpMoUjkyThAoOwzAT2VtcYzDasdmccX5xymazZL1ecP+w469/+bcM00Q1hpPzc1KF&#10;kGXvaygYVXBeY430/ZtocSHSBjdnNs9GY2NYLFvW6xVtL2FTXbeUObE1KGRd552TCJ5a0MiZUYoj&#10;h2PF2UAp0k+KpeCd5XS9ZtH3eNfQasswjZQQ8UZBqeRpgiK9Em0Mw1NguH0KgtKuYRojOU/YRpOr&#10;YRgmXNtSkR44StbdOSW6vqexjlW/wBqN0ZBLYj8GilU4q8DI85xLgToHItqeaZwoKRMJaFMw3mGM&#10;o6J/XLvP69mnQLT5bE7C6RRZQbtYo6wlhIDShikmdjcfOISRRb+EKqFuxiiWy55F30OFcZg47Hao&#10;ufemDDS+wTe97GNRlO0D4XAg5YSzBu0spSSmopiGSU4glKJxjr7t2MznJKXU2aCfyDFwPAxMuwP9&#10;aoXVilJln2Wcp2083rdYb7m5vWUcx3nckbPOUuUeKSpl7qORswQZGENRiu3+SBgOqDkIQoIAKzVm&#10;8jSSpgHtLNp5XNvjfMNjHrlREmyRsvReJMgpEWqh1vncXCucayQYNxZCrpiiMTFTVaSUiVIKU0yM&#10;09z7z1VCvfKPAfljlGf27uGevm9Zdj1929JYK3shJff08fyglEJj7FOI6zgOeGskJCAHjNEslh27&#10;nZDit/sd62XPan3JcDwQpwGXMzmDNQWmgGsctUgIScqK+4c73r2/JqfI1eUVy9Ua7z3WG84vL3m4&#10;v6fWjFES2NAvFzTeU0ukpICJEarB6SLmcwq+X3BxeUUulf2Xn3N/f0stifG44/J0I8ECw4AyGlOF&#10;/D6NEpZivEcbJ/uqpqHESMlwc/uGu9tbvvzqS45z+E/fL+i6VgIrjMYZI0GWWjM+rs1DxLcN1nko&#10;al6PS5hPprB9OFJKZb06kWCNWuav0cScqTGjjJFzUiUhZFVFtCl0bcf52RlTkHOtquT83s/B6+M0&#10;8t12R42Z9cmGV68Sn768ZDruAfCuwTqHNxrVuGcxznM913M913M913M913M913M913P9k65nA/xz&#10;PddzPddzPddzPddzPddzPdd/YH0sChazuPktE/r/F/M78PR9/28G+H9MBP7xNTy6Tj8W8n58HY+G&#10;9pzzLPA1v2WgfxQV/67A3FrHb8mXK6SSfhRBKxHKP5LqH818Qn5P1CzC/xCC+Atmkm1K8YkibrQi&#10;hIlSomipa0HXgldiIk3GMcVIQpNj5W/+9te8f3vD7//kS15eXYjA3nuOwwAqzIKHmUhlPFpZUp1m&#10;kYoYUI2xaGsgF5R3uJkaU4BSxUwTYyTGLJQI12BtS8mRaYxYA9RKLUqEKUZTqgjIc85obZ8+w7Zt&#10;KCURgyPEyjQJFbptOxEslIzSkhhfS2EKgTEIrWJKQUxvtaJqnYnpYoL2TYsxHm0g50h+JJ2p+iSA&#10;sc5hU8Y6RwqZw+Eg93x+XkXokZ6eYwV0bYtzdjZGyL2q8ESnb5oGYyzOOkrOKCptIzRUqJSSZhGr&#10;F+KPNnMwQplJD2LiSqVglYjjxPBsUNSZJiE0czdT6NEKNRvqrTP4xmOcI47jTAISgkMIkdVyOf85&#10;UKrQ7fVM6cgx0DQdZ6cXGO3IWQS5GRG1N91ifieEXDOFwP3DDm0snfegFV3X0PWtkFxTYncU8V/X&#10;thjTC/2rFmrKQtYOVWhIIeF8A+rxuWhZLtcoNGEKaKU4HHas7QbjDG3bgILDYY/VKxaLBZVKToW2&#10;7eg6MeNM08SwP5BzYbNZz+LERxqBmNgqaqY5KmIJqMpsXBcjtnMO0zTkWsQcgNANNpsTDkcxJTZd&#10;i6Kw3++pM2E8lYwxlZgCVVUOxwN93+N9Qyxw/7Dl4XCka3s637Berfhwe8NisSQvlyzXKwIF3zeo&#10;FJmGAWugbRu8t6SUZiOFBB3EOBvGrBUjuda4Rc+yb2UsodB5i7MLNIowjfK9qTKMRzKVGgPOCFnO&#10;GE1RoJzlsB9xSpNdgzUea408n1oRkhgWtNKkELHWiIkqixlGWxnLdrsdVSnsLJI6PTujPXjIgTgM&#10;QGY8HlDGoyiUHCk5g1Y0rkVLNAJd24pIXRUKmqZt+OyzDYvFCb/61dfs9rcslgvevr/m/OyUbiak&#10;ppTICFGtosgVQhSRs3WGMIrwUyk9i76VjHlFyDCxJnAGaxuGw5H9bg9ZyEDLricOE0Fp8izYUQqO&#10;48g3v/4Nn37+OSkL3WSRM13XiHhtzDhj5bMuCaMQYjcaZ4V+fjhOszjIw0xYjVEIPCEOqFkoV3Pk&#10;sBfTsVdQVWYaB5TTLNuWqhAa2xhoFxtU47CmQ6szasm8e78jDANnX3zG5cU5WlniNPJ3f/1XWG9p&#10;m5aLiwtyikIZTguMecnmdMl2v2X7cMf27pbxaAlTYAqJFMTcR84ixi+F/fZOBJmNpxRYtJ6qDDlH&#10;DvsDKWfCPKE6M49nxgrNsBb6tsM5g23EfIoywKPQTsT/pQjBLyfQCP0k5EyZAgbDIUXyw4T2jm61&#10;4fMvv8JYy3AcOOz3fPfr79iselpn6ZqGOE4oNFTFOOwpNWO1o28cjfeMsxB4t98RrcNoI4JLJe+S&#10;TpohRC4urtBaE2Og7TzWKI7HI7e3N/R9x09/+nuoUtg+PJBSonMzEcZaptnQXUrh9uZawkiqEHS0&#10;1nReDOL748Cy9ezvrrnvHKdnZ5yfr/n6m8Rf/uUvAD0bqYUG9cN337NsWk5XC87PTmgaT0XTth5j&#10;hESIlvfQuMe5pyGkJCJHYwlR1jbdoufVJy/R1nA4DixOTrn6gz8gxMwxRO4ftoSQ2B+OpCTrnuMw&#10;cbJZcbJeY8ikeGC17NEa0l1gOA6kEChK4XxDVQrlGpbagNYcQ5DwmVwwBaZxh/NOqGFzGAi6gBER&#10;4WqxIBUwtsXYhv1xK2TqcSSGIIY+Y7C+kVCFlLHOo7RDWU8qlZuba/b7w0xxSoQ44RtH2zS0jRNT&#10;WUqkmKhKC7XRGoZxkPtuHVMuvHv7msNuy2a5pLMOo0WQ+xi0BBJwoJSiaeTf7qyj5opShrZrZsG+&#10;I+ZEqAlvPeXyksuzC65v7mazGGhnaLqGTz59ye7hjhQjXdPSeiHBeWfQyJrUfBQ+Za0FJaE7wzQS&#10;honheKDvWvrFK0ouWAo5CV26UshVgkWmMArZcV4jaSf/puViJe9njoxTZFv3GG1JU0GJlU2Iyk0L&#10;zqKtUO+MdZxdXGKMIeXMYbfj/u4eahFDim/olaZfnxJyIcTM7jBwejFRc30Kjzk9O+X86oIP1+/4&#10;1a9+RZwS5MKybbF+weWLV0BFadhut/zw5jvOTk9YbU5QxT4FAKUQmabAdrudCW+KYRi5urri5PSE&#10;tmlIMWGt483bN9xfX7NaLLg4P2O1WbNYLIV+R2W/Hfj6m6+xgHZCA0sf3tO0HZfnF5xsNrT9gnZe&#10;E1alCZPQPXMW8nrbNiijZ1NXxllH387rtlqIpWCqQhWFmtdo2ngRpKbCbpjYDxNWaQpiuJL5SShp&#10;Z+eXTGGi5Chm13kNlSqkXMRMSGHRtrOZVoMTs5BCYZUmZRFR55mc3XrHZrmmtIlpf8BaEdXXIoFd&#10;U844ZxlC4N279+x3O7RStG1P0wnJKs6m7wr0iyXdYsnpxTnNYkkZj3hjyMfKbrvl9vaWCljXcXp6&#10;inMOZyx9Y4XcmC3WC4WtlMyyb7m/uxXieCvfc35+Qq1gtSaEgFNVDJZWBPFpiqgqhLmUIrK5Am3E&#10;YN22nuWyo6QTIdNlMQgrhYwRbUepBu8dffdoVFcMh4PspZQGbVDaUKm8ffsO33peffKSWjQlJzEN&#10;WDH1STCRgfWSF+WKWKDM5Oe2bVGqcjgc5J0c00zx8+QklF9rrOzdAO8c1nh+7/d+OlO+mtnQbKCK&#10;YUVpgzWFvl8QjSIPAyUHpnEkaUtVnq6Tua0WmKZAyglvOharFa7rWW7WfDIMaG3o+16IemPk/v6O&#10;mhOLruFks8LZBkxFTcO8flOUmilKzLdPRHcln5uskYU2b5zFe0/2fg6eExOF1kb2nihySkzBMYwD&#10;pWQhfCqDcXNwQErEMVJKZIoHQg6UmijVUAp4p+naNW13NQfLdGgUH95fc/3hlnEY/r36K/9YgOBj&#10;v+Vx/vi47/G7fRP5e1nHx5hkfDRy3cwE+MfmxqMJPIaRX3/zDWYWpC+XDW3XsWwbmV9XS9Z9y931&#10;AWc9tc69GftowJnp69mSCnx4uMcdM+MYcN5xerrm7bsPLBcLGa9Q2LnnkFOWZ6ZWxmHg7MUV/+KP&#10;/5j31/fsHob5moSWHYMYHTyyT2qbhtY58ryfR1XCeMQ0cLj7wA9/L0Tmf/4v/4SLly8p3pBLEWPo&#10;HP6nZiL87wYMPH7W/6C/9fh1WsJlPg51fAwb+Dh48eP78tR3+J0gxkdD/I/PwI+/9/G+Pxr1U5Ix&#10;VALi6myurhRtSMmQaiCFKNeglARn1JlCjfoH4ZOPfbzfvhYlpnGjn8z5FY2yM+lbabQS89IYM04r&#10;mrbBpDSHMWqKrpA10+EwByBmtKpQZA9TlcQqtm3Ler2ma5v5GsD52QQ2k69DLmAqGplHinAkZS+q&#10;NMpZCR9MUczxRqErYkCe+1waoWxXhezxrexBJEzToY0EX2hjwRiO40iphbZxTOP0RD3UbUvTWJx2&#10;LJc9d7s98Tjx/Q/f8vLFS1TVHHYDt9d3vHxxxYurV6DEkEStqKpnk7WQvvMcX2AbL30okJ6ZVtg5&#10;pEgrQ9BxDpm0lCLhewYJlVR1Jgwj5MySZV/hZpL5NE6kOoeGzEGcMUagSlCSdfT9Btc4nHY0rfRe&#10;QpzIJRJDxSI02BTk+5yFiibGkRAGCYo08x7PyrvtfcI9PUNa1sEZnIOmNuQaqDlL2Jlv5vsh5ilN&#10;IplKCBGjzXztReZNLevjpvEcDgO5ZjF8KvDOyjM/UyiVMmKe5McQBa3nQJAqpnwJuXEorfFzgOhu&#10;d0Abh/UNTb8Q4r1x5JR4++YNzmqWixbm4FMXHTFJ7zLEyBDEcKS0efq9Ssu4V7QBY4SEGRP7w8B+&#10;u8dZg6mwe9hyf3fP2dkZzpn5nXo09RmhwZZCzJlcFVpD4xy5VIZpxBmH9XU2FxnOTnqmkCkF+tbR&#10;+gajNeM0cnN9y52GrmsZZiN/VYqH7ZblyeYp8Gs4HOms5fOXl6xbz2H/MPdeMxpFTYVprJhcMM5x&#10;cXrGD6/fME0T2hhKitzf3eKdUO+7rkNpRcmJy6sLOt9SS2W/eyCWRLdckGICFDfX95SkWC+W2L7g&#10;VWU87Dg83LFoPCFM3F6/g5xI41EWjcYQ5xCAMo1sej/TwTN/8Wf/ipu3b9GloKsQu1erFavVik9e&#10;vWKzWWOsxndiuArHkZgTX3z+BV9+8RlOV+LDLcP2gTSNxJBoFj3LvmO1XrLoO969ecv7t++4v7+h&#10;1spi2XN3+4HX3/2GcX9AFSGN7w4jIUr/SmtNoqDJEibbWNrG44yZQ3YM2jWAIowjh+PI3XbP3f7A&#10;5vIFX1xcMeWCX6/4L/+7/55Pv/yS73/za/7Nv/5z1t7w3/43/xVx+8DxOHJ2eYVtWlCG97/5nl/+&#10;u7/h13//95AGLmYS+vX1DYfhSNMKMfzN+xv+8q9/yfZw5G+/+YY//qM/5D/9k38hwSU58+Z+y//4&#10;v/5rvv3hNZeffsHq/JJmsWS3O3D7cIcj4XXBqcJm3dA2luNw4POf/5w3b9/w7t1b9oeBm+s79tsd&#10;pVScb1itNpydn7PerPlwe8f3f/OB7cMDVWlqgcZZnFP0fY/zRsLHlKbtW2KIpDjTj7XCOsti0bFY&#10;dDTOMR4Hfn3/DXGaULXinJnPAjL741F60DkTp0RJhXEKEtBp5axj0S1QvcUYI2cFVgLt+q5/Oncq&#10;tXA8Dnz4cMv1zQ27/Z6+aTk9O+OHd+/57ofvMN6z6Bd0KWKMwzUt5wtLyplxmmTOU0KhDzFQFCxX&#10;C9qmIWcheacoAaJDjFDK0/q9UtEK6QGUQlESfmuK9Iz0vF6xWtO3DY3z83lVRVvDyWaD0RptLU3b&#10;slh0pBQI40iho5nDEk9OTjg/O2G56KTvkybuH7ZoJT3kxhmZr+c+8zRNhBDY7vaEFIlxZJomDvsj&#10;x+NIiJHziwuurj6h65e0jaXWRIoB7xu0stSqePvmHa9f/0CYJo7HI/v9HmsM//wP/xNyGrj+cMAa&#10;w3A4MqAIKeC948svf8ZqtZrH+x1/89d/J2d31hGCrFPkXE8LCTrK3LNer1kuFnhn6fsFm5MLXONJ&#10;JfK//1+/4Ifvf8C1DcvVilgq3XLBYrkErRjGkTFMVF0kWExZWYnXjLca7+cwzqoYJ7nO9WbJycka&#10;7yU0zhqoMxVZyNxVziyahmGcyMDJaSthjDETYp5p93fUNGefDRP64hy7BGsMy7bFLHsomRIjaRql&#10;JzzToh/PWCpiKkcpzi83tOs1MVe0dSQ01WimSZ5hrZXc3+2WwzCw3R9o2z1d13B2eowpcAQAACAA&#10;SURBVMrJyYa29dR53I45YZVF+5Y8TeRSySFIqLQx8zleJVUZbxbrlq7tyKmSa0FnCaqWOV/OZ0EC&#10;NSuKUmVvfKLWxBgkxEtJr6MqI3vJnBnHiTCNpJxl3YtiOEo4g3dCtjdW07Yt1jcSxG0dISf2xz1T&#10;GCnO4Z0EK4WaySXhjKHxDcvNmsY6GuewSjGFQCoFSiIahQ0Nd/f3/PIX3xCGQUjoTYNvOs6vruiW&#10;qznsQNoQBo21juN0JMRIQWjZ3mhUrfRtQ9s0aCO9xZQC09ATjnviNBAKWCW9njKfdysl++S03xPd&#10;YyColV5ITuSS5wC7nrNzzWG/p+SEBIdnhunAOEaMa2j6FaUodoeBvN3TNA3aaIYpEnORUKgse7rH&#10;kLsQAuMYKFUCCMMkYb2KQus8F5eXXF1dydd3EsJ42O+pNTEMI9e3dzKOh8r19S39opXncYoY72Aa&#10;GWOkLYXFeiPnCdMka000RVWsgpoSSiPBA87T+obtbs+UI8oZMpmYE4vlgoVbPl27tZqT5UoCELWi&#10;loShQC2EIbLfDZjJyvo6Tnz3m1+jjeHkZMNPv/wC7yypZLTRTMNIUVnO7pDgBa0N4xSJMeK0nB0O&#10;IYhuIFfafsEGTSpIiEHbSd5RVYSYMXMYXM3Mc1qRdZyCrDSNMmhVSCFQ57O7435PKQmUZdmvMG0z&#10;B04neS6SBLsYa1DaUsnUmQiv9fy+zO9PSBHnPet+xasYuNttOY4jNWXSGPBdS9svCCkTUp577xVr&#10;4zzH12dBznM913M913M913M913M913M913P9k65nA/xzPddzPddzPddzPddzPddzPdf/T/Wxqfx3&#10;BcB5pi09imufDOeVf5RkBswibREKfkzd+vh3/kh1/20K2u+KlNVsAi5FSNUf098ff+aTKPEjMfDj&#10;18qPE2qWncWGYpiWA/qKoupKqQVVxRBfEsQwMYVxNt7rJ6K2iDhnUXQVI1UF0ArbtLNZMBNzRseI&#10;8Q1VQcoDSVlu9oGHX/wtr66u+dlPv+Lq8oy266hArmUmBjo0QmBKMZOLmBt0LZBEMJ2VCIiFJtOQ&#10;UmEKE9TKYtGTc2azXtE2LblohpSZEiQ0qmYhxinF7fUdpWQWfScmK22wzmC1EAB0FZJESZoxTEKc&#10;jSKOcE5S4a1V+MbhQ8txiixXK/b7HdfbPcv1KYu2IeTy9H2NMxgjBvpcKymDthqrxEQuhnkhKUbv&#10;n0jgJQdUgcN+D1qjtJgMqXWGIBZSjlgtglRnLFMI7HY7phDpup6rqxcUNDGLAH88BBFK80hvqCid&#10;qUqE2WIQqEISVEhowizYtsbMZFn1RLemVBrXoKxmTJHWeaz3mAqkOhNxwc8U+BDSTPsUI1rbtkKH&#10;rD8S7Y7HI9p61q2b6emJaRhxjUM3DdoaYi54ZzAGvLeMk+bhYQtKERYLejqqMZyfXDAeA/f3W6o1&#10;ZG1FcFfkPuQs5PVaCpCpZFKtlCRGgWkYKFVhjeP09IQYxlnQV6glkiNYbXhxfk4Jkb7vWa86nC1M&#10;Q8RaDSRiKMQ0CZVqGym10LWtkGRzwtqGWmciSK04qylByK+1iCHSO0PfLElATAmjjZihw0RVhs2q&#10;x2ohxuc5MCFMQgZrGwkeqDXPlDBNiCOu9RRVOR6PPNw+cFfv2KyXrFZLRE+vabsF1rfstw8ctgem&#10;8UgqkYLHeCUm6Enol+g5aEIVoWwhNDNtKlZDjvFJPPho9so5AhEZ3io1BTG9pEItleV6g3Wew+7A&#10;4QAhF2zrMdaLSGUWJbrZrP1ocsnyB6Y4yZCYM8Y2Qh0xlimJAY9aoEQuzzcc7m8gRzHpK8glYig0&#10;viMXEeBhtJCIvcYaj5/F5yWDMobTy0s+/fwnbPcDb1+/5TgMfPfdtzgD3hohbs5kk1wURouJNNeA&#10;NZYYI1VBs15CzIAWE14V4eEUIhSNrpXWNWJGO+64OD/HNw3L3uMs5DgyHgNaGWzjGMOImem5vVHs&#10;D0eO+wfCgNzDkClZoa2dzXOZ9WZNRTONCe9a1qfnTLky5cqibVBVggzsouP9cCDpjLcOrQzGOnIO&#10;hDQJc7Vkvv3N97x/+45lv+Dq5SXnVy+opTIctkQsbWN5cbnizZuvqTXx/Zt37I4Tm9WSy/MTFn1H&#10;jIHtwz3H/Y7FYsHZ6Rk5yFxycnbKcThwf7vig2u4+fCBXd5hMDRrRYliXDdF3u9MZdhvyamnbXus&#10;0WyWltXySsTvs4GLInNkjIlxmnjYTcQkIq9l27FatXjX0PgOpcUsaJ0jV5kHphBRKJqmxTgxRJ+d&#10;ndA2rRjK40St0C16sPLex7FyPAx88+s72rbl4mTFTz7/hJcvLmh9R46Zm7sP3G9vxKAyCyH7zsHJ&#10;BpRit90RS4RwxDqP1oZVt6Zr4dXVK5y3HKaD3EejaIGHhy3v58CGpmlo2oZet3S2xWhDSAFdM+M4&#10;goaYJbTncDhyfX3NOA0YY/jyiy9onOd83eNNYdF5SgxYNJ++fMXpf3GBa9vZQByxqrLqOywwDXtu&#10;7j7QeE/T9DRtR2M1zntZH+U8r6FkLjVFglusMmhjCSXhtOXFxSWvrl6JAToXvvn2W47DSNe1dI3F&#10;aGi8xTkRCteS+XB9w7u3b+kbx7JruLpYcNp4Tk7PKCWz3++5vr3l5uaWaQyECV59XvF9B06M0tYp&#10;dCn0ywWLxWIOx4FaZD7p2wX4ntwXiUSqQo3v3QptDBkIMXF398C/+7tv6FrL2WYt5J1c2B0ndsfI&#10;8ThQSsQ5y6eff0YIAWMsq+WaKQbyNNIajSpCbWt7D9qSqphkJaQBjocdJUaWbY/KmZgjxWhyEsOH&#10;906MziAEtiSGzKoKKQZimojz2sDZFt+09H0HRdaGy66h+/QTUoYQMlWJQN1qx8X5C+I4UquInd1M&#10;1mm8F4FtSlilhSJkFLlWnHJivDCGftnTNQ5jNbVqhikQUgJlmGKGnAlzIEs0FtFyKkAM6O2qIYwj&#10;x2FP2xis94xxIs/rN2rBaSHINrUSKRA0TdPgW4f2Ho9CWRH/T+ORnBM5C63OOYVv2pm6K4ROMYN9&#10;ZA7VihenP+GLq3Pu7h64ub7h3Zt3eO9knOgahmGgaRwlR8JxYJthdXImwuDZMNj1LYtFTyqaOI28&#10;+e57/vavfoHSmsurS16+esHF1RmvXp0zHo7s7h+4ubvj+vaWzckJF2cbFn3DonV8+umnaGVpumYm&#10;euYn2u1uv2W5PqXve4wTapJxijQFxuOA1RVqkvtQK03bYtuWakREWmtF10LnGpRriTWTp4mYM2PO&#10;GBS+7VhZB0rj5v1NmcOdUpFQHe+cBGP5hoKECmg0uma2Dzuur29QaD797FMxGlr7FBrljEI1FqMy&#10;Vc/PQiv/VqPEqDNNI1Qx+SSdCeFILAEUrNcb2r5jt9uzGwJvbx6IqdC0jpevXjJNE++uv6VfLBin&#10;gbdvhfzUNW4mnklw2GHYsb++4WF3P5MgK5+8+pSubWl7uV4x0MFnL6/4/OUVajaUam1wSuh8zoEr&#10;lawKSmca25DF3ieCc62I00BOgWk4sL2vYrLJUdb4KFbLNW3XoawhhJEwjUChFAlZuN0dOB4OlJjo&#10;mpmyTiGGKPPiw54QK9/+RgwzL19eseo7Gu/RVu69do6cMlpX+m7JEBO+a9HzvjvHiKqKHDIpTgz7&#10;I10nxp88Tkzbe0quOG1x2uCsI+eM7zyvPvlUqLHDkcPhQMqBnCPKWKxWGNWwDyPjUQhzzjliclAK&#10;dr3COIeumpAiWdXZgK5onGXZyDvoqejG4bWmcZYP17d8+/o1bz9YFosVq76jcxqlMsooCpqiLMY4&#10;smy8ZtKepZZCjgnfd7NZF1zTiEFZSziMGDigUrCNxbcrrDNzcEvFObBKIpmK8TReMY0DedzxsL1j&#10;u9tScSxXG87OTlmv10/k4XDcQVUs+4b1V59S8mxu+ffoq/zunz/ubfzun9VHGvCn/R/znvOjnsxj&#10;z0QeXwmNKzmhkf/utw/sH+7oupa1MzSt7LWtkXCm+9s7WnMOaIbjiFISVLRYrTFVYVWm84biLGPM&#10;DCmgvSVm6XUs+w6rCiUGnLF0bTNfk/QpnHN4LwFytVSWfUdYZ076Fd46cpIwLa1lDOv6Vvobmjn0&#10;wKC15ziJsTePO1y35PjwgbffOox3/LH3nLy8BKWEeKpkX6aqhHeYjwJqHvtWT6ZT/qERXgH1o/7U&#10;Y2+p/s79+4cEeNln1apm0/vswOexlybfl2dy5Y8/W0y7IO9SzmLo01r6VilGlJowSDhGzkVMKo9m&#10;fNRH4Qe/fY1P/a2n50/N5jm5mlwLuRRyRvaDVUwWFJhSpLUKZ5T0gKzBGkXMUUipbs14HNHjQMhi&#10;Xc8xUlVBGTeTew00Yi5OJZGzmQOnZFya9CShPFZ6LrVUKvJuh5QY93tyLTTeY5yGytyfEbKmBCWK&#10;ub0quLp6xX4Yud/uSVnIt0qD0RZtpRcZ44QGmqYhxYjJ0q8ptVBzJteEayyL5YLtcSTGiRhGTtdL&#10;Srrk9evX8z0TyrjRGmc90VjSfI+Zgw4kTEiewVoLdg4/1FqT5/tnHkNwqE+GfKcN3lrsHIbyeB9D&#10;kEDDWiRkyTn71Ht7/DnKSPiVNkKAdF7mSG0dzhliChgjhjMJDhGTuJlNlTlFlNWEUQLKtJF+p1aK&#10;tpH7Oo2j9GKNlZ6xkhAfpWHV93SdI4VI27SUOdDSzOO5mUPQwjgRpgndSmDSIxnXWk/XNuScOQxi&#10;1MtZwgMVZr7n0o0S85sYQuUZkt8VYmS322OMoesajJP1UUyR23fv6brFbGhtxNBT5L55Zyk5Mowj&#10;at4zDtNISNP8jooJavvwwGKxFPOYUnhvaV2PqwptHWr+ujdfv+P6wwdSCHz1+ResFws+WS7lnYb5&#10;WZiDNUuWNZgyhBjIKBZ9S9u1WAVxGDDWziFXiqYkTpedBBrFiqkv0Eh4CNqQa2a/35FLQY0Txklw&#10;zHa3Y/HwwMXFBc633N1cw3LB9c0N9uwEaw1KVUoKUBXGeaEzTwPUyrLraa1jHEecc3zx1ZdcvXzF&#10;YrmkaTtZX6dASRmn7EynLXSNIwfF8e6WxjfYnHi4uePf/qs/J4QjqkZCGMg58Pfe0S97mRMay6pt&#10;OVkshCiqFH3TohcSEnR/98DrH97wq19KOJavcoZxefmC3//pT1mvV9jZnG+sw7eeXDLbnRC+P/3k&#10;Ez777BXeWeL2nrt37xnut6z7js2prBG9s+zv7/num695+8MPxBBwfYu1luEwkMdIjpEUIimMjGNg&#10;GiOxVDE4tg1WQ995Fl1L6z2LthMjZ5VApcMwst0d2e+23Nzfo3yHX2yIynGfCl/+7Pf50z/9z2m6&#10;BX/5f/5bvv7bX3C16vmP/+BnDNcfuLm5Zbk5ZUyV1lqcM/wff/EXvP76axaLjvPzczqneP3dtxyO&#10;e+l3OAPIvf3Z731F0p73N7f85KvP8N4Qh4Hd7sD/8uf/hq+/+4EXX3zFT3/+hxjf8ubdex6291hd&#10;JTw0RvpFS9c0hJBom56//Ku/4Ve/+hWH/R5rPArNanWK9w39coHzjrZvOUwDP7x9x/ffv2Zzeo6x&#10;nhAjOiaslb5627ayJrB6pjlnQgjUkmmahlW/oO0ajFbklNkdHiTUIxVZz00ScBUmCTlDG0qq6Fxp&#10;fEPvO7S1dF2L9xZrPc63GCeBjsM4Mk6BN+8/8OHmjnEciCFwPOyfwrxW/RLvPdpYPvvsU3y/YIoT&#10;jfeo8mNQDlX6sn3TSMiHBmss3aKnYMhZxjalZY5KwWKUrEmpRcIkP5rrS0oUoO08znuck2BTtIyL&#10;YtCVawBkH4WcEcVpogyFYffAwzXYxrBaLzldrWnajpgzqkbubj/w5vsjlEjnPVOUUI1jOnI4vOHl&#10;y5es1iu6TgypzATqMClCiLx+/ZaHhwcWywVnp+f85IsvUNqTYmZ3f8M47IDKOEaOx8DxMHF3e0NK&#10;idVqxXrZ8dnLS1pvUSWQQ6CmQoijzAvG0DYNfd9z/3DPd999z/XNDfvdHmc81lrCGDkeBlLKElqi&#10;JOyw71r6ZU+/7NlsNqyWPdZ6bu72/M3f/x0397c8HHa07UJ6tdPEcrlidbLBeUtKEecMpZinM8mc&#10;I85aqIWcMuN0IFVwviWXyqpb0TQtwzBSisMYRdu1eOdxTYv1TuYGLdT0w/HIdn8A47C+pVRFt+jZ&#10;LE/YbE4hQ9tYvAZqpqSI1cxm2EyJYmb1vkUpLQE5Ss17AsMUAsdxJKaM3e3oVyu00nJepQxnZ2cM&#10;UyClTMqZxmou+57x+++5ff+B6+sbjDH8xvyGkguLRc9qteLF1QXLrmWzaiXcThtKjE/nsrUUmQuN&#10;Aa04DoH7+wc2G03T9ugi67hCnYO1R1KUAC7jpFegq5J3PEaZ75RisVzi2h5lvAQPpsL9/R13MfLh&#10;/XvCFFBKwq7MvMYp1hBTJR2O6DGitQOtyTmxWW9Yr9YShlPyvA+saG9YdD3LxYKaK7vjkQMVU5UY&#10;5c0cSFXBWM96tWGx2PH+ww3jMMh+QSvUN79BGYNzjheXl7x6+YoUE13XyRqo5HkdX0lFYTSgGwmL&#10;o0roaNPhvKcuWlIY6fZHcppDnkOczcwSPmOsI44D03CUQKwiYQspSxDopu3m3y3P8vF4JBc5b+kX&#10;C7RxuMZjrCXVBFXCIR8/f+MsKgPePwWRoaBfLOjanr7raXs5zw3DQAoTJQYWq57GS4CQAoyq9K2X&#10;nmtVnKxXpFy5u7tju93y/lrWnd63YuRXBt8taBcbDpPcw9XpCm8tw/EowRcUcpbzWa1kT9SuF5yc&#10;bggls91uOQ4jD+MDD7sHmNfxOWesleCg9XLJZr2ScK404a2lbRcY02AOmlIi1x8+8Ob1a3LODJeX&#10;NF9+Ses3NNbLWhIJTtfzfrQxjr639DlTtCJV6ZFm9BxENOF9x6tPPsNYOQsrJTFNE9M4Uo0ihMRh&#10;nAjTwPb+AaM13jqaruWrn3yF8Q3jcJA+UilzkFqhpCThqcOAsxbXOErKlFTIuZKR4D3n5Kw9TJEY&#10;EiGOc9/W4RtP3zQSMDmfV136liGM7PZ76AvWO1nTeitBsSlRU5awl5jmAK/neq7neq7neq7neq7n&#10;eq7neq7neq5/uvVsgH+u53qu53qu53qu53qu53qu5/oPrH9Au/ro72sVI7Cx5olY9vj/nsTAH30/&#10;/OPi7t/9fR9/jQh1fxQqf2yM//haPjbp/64I+R8Iyeev+W1yl54FKvmJWP8oMK21zGRrZlFmFko0&#10;FW3E1FxKIYQwm78DWf1I2fj4Gh6vs9YqoqiZXj8MR4z3qIMIQHOpfPv+HdcPt/z+733FF599Qtf1&#10;1FlgpdC4rpO09ppnwX95EuA+EtKMUXjvKFWhVCZlPae6q5ngZzBaBNdHEvcPtxhrcNawaFtyFjPs&#10;OAwM45FxGjg5OeHs9AS0piQhVfV9T9crDseBh92OlCKHw0HS/7V+okp0neWYDHpUrFYbxjGz3U0o&#10;MwmxPedZ4GM++ncohmlEmxbttBArc6KOiLBXa5zReO/wtiHGzP12R9FC+1FKyG+lijmr1iKIcKWe&#10;SFBsd+x2e45DwLqGi7MzKmL2nGKgiZGmadGIOEAbgymeWuWAXq5VpO3tLKykFiGNaY0zhmrEYBWr&#10;CPI1mowI9LUSutn2uGNzegJUfPHUmLAmw2yun8YJbzXW/UgQfwqneHyPNBSKELBLfRIah5gI40St&#10;Bd9IOr+xEgAQYkCPCqU1SkvIQdf3c5q/QmsjJDqln+hmQmwu5FSF5oHCaiE25ixiEqWEeP5ImMsh&#10;oawm64qzlrPTE5qmFUKu9+RYZiLeLMSL8ekdHYYBOxv+1dP7XIR6EoIYuWbR8zRNQk3ThrZxqFow&#10;XlOtYZ8zucAYI0obFoueGKMYzK1FVaHlplSEwGI9pcoHm1MmpkyIUcy3fc80BXa7A9M00fYtVy9e&#10;8Mmnn4gBxHlSGIlRRNjOeUqtTGESsY0C0D+GeOQiD9HTZ1w4Hg4MwyjSbqWwFuI0UUuZKX9i3sgz&#10;zaNvW8wslnwSqbcionscG2OKtK28m0orMaSUgvdOhNcpP70rcZJnpusewzsS+/3Id999x0+++EzI&#10;MymJwFEpNGKmaawjxIyuFTcTOY028/Okcc5RkpAlU4w41/BHf/QfYbTmzdu3bHd7bu7uuTw/FbOd&#10;0pQ0PQm+xFBTqVgZAxUoK4bmEgtVVcZpwgTH1ekLmmVPphJTYr1cYD79hK5phORkNDlOMzU3zhTU&#10;hu12x/12YL05cn56Ss5HMUSkjFYQYyQmmPZ7rJ8NBt7z9t0H3r27YbHcsDo542F3RCmNNysolTwG&#10;jscDNWYsBl1hGo+EVOj6Dt+1eOsx3QLfr5hiZnd3x3EK5OtbzO6AaXua5Vqo9H3Pn/zLP+Hb1++I&#10;GYZhlBCaXFG50hiH78Q4k8dAngKfvHpJKolxGolxydlmzcvzC65vrvnw/gNhnLj98IHxeGC3fWC/&#10;PwiBUMu7KmQ5Q06ZprH0qyW2ccwrATFpx8gwBWJMXKTI7c0dNWfONqecbRa0bYuzjsVyQb/oMEYR&#10;c8VoS9t3tF2HbxqUFppnnUmHXb+kAvvjgZQShUR2FlcqnbX45pJ+0dNYzTAMPGwfCE0U2k+a6LsW&#10;VcQc3vcLmq7FeUcp8PXXv+Y4jFgjtPRaClOMhJh48/13bE7XuNYxDkfKODIdREBXSuLm5oa//9XX&#10;/OIXf83J6Ql/9POf8c9+9vssFj1d11BrYr97eBIhn52sOB625BLRxjBMgcvLK0rJKGv49rtvmcbI&#10;4ThwcXWFbzRNY1ksl/RNg7N6DtkJLBcNzorRKiVm44umzMaoMovDZb1xEDN+rmLWbjwYMV7UUukX&#10;HU3bMSW5jt3+gNZixtKqslmLeDAEmbcVFe8cnfe0jaPx7mnsLkWxWPT4pmG9WvPh+o7DfuD+7o6N&#10;0TjVohqFVpZSRqYwYbTcNyj0fY82MpdR59CfION1yRltxfDifcNisZSAh/NTYgyokjFUvFO4pmdz&#10;IoTQ42HP4XigpMAXn3+G1hbftPJZholxvyNPIyknGmvIpeKsoXEWSqbWjK2F01VPGA8c9ztqySyW&#10;K5qmEQK1NnMgBFijMF7PhDGhZz+SQWuBIR7Zbh/ouo71agG1Yo3GaStjqPagRRSbc2b/sMMag3NG&#10;QppKYZqmHwXESkKClNFUBc5aFov2R6NcyaQYMEoTcnpaozpvQYNKlRCDEKZCfApHqSVh1ALthUQn&#10;5n0hdqYsdCSDmMqUM4QcyWPCJU0MSQxuw0DXizHGWStBAaoDbYWkXSuliND1cU7L6UgSwJcETs1C&#10;T1rP5WbJ6XLBy4szLs5PsMbhrJjHlssF1mih0OZMzYlhey9Et9l0Z/sFoLDe4/QJn16ccXt9y/Eo&#10;lDKjKiUGUI7VasXJekOtmf3+wMPdHR8+vGPfetbrFadnpyglImznPN47an2kkymh3c7r2pQiKQT2&#10;2x2qiqFGKYXxnjzfz91uD0qzWq1wXmiQymiavkOXAtbSAFMIMvcvepTSpJRpvCeEwOFwYBxGqqoY&#10;b7FexjXnHWQxhGtrsb6ijKLpW5n/dUWpijfy/KI1RitiLVjnyRohcVsx1FljUUbT9S3hOBBMEJJ4&#10;K+YLazSqanb7HcY4Xn6yZJwi4xRwTkxc6/VGPpscefPmHVVp1psN3m2oqpJTpV8sOb04Zbs7cHNz&#10;w83bOxHkpsLZ2RltJ0YfrTXeWBTy/DfGkhBTTi5JVsgKtJbAhpomQpUwM+8NSVemKPubNBOBH82y&#10;JUdULUwhMe53bDYnLFZLCfypEKcoAUfzfiBZx3Z3YDwOpJK5ub1FO8tiscA597ROe//2DQ93t5yf&#10;nfPq5Us2Jyc0racUGQ9DkHCerrXz/lHWghOFHEYh6AHTFNluJVSiIs9C13dsVmsxjBWw1lFLYftw&#10;T+x6CVdyYhiEQs5iali0EspRU+HDh2tyihJQ4SW04PLqEp0zOmfiOMqaTilKzgzHoxzSauS59Z6+&#10;93TdkndNy7ff/oab2wdab7g6P6WWjHGWputRplJrRCmIIRDCxGa9pms7mZuVkfVcmMRYZy3WN9Rc&#10;5rAR2aNUpXDGoH0Dowjmx5RRDhxQaxJDb99iLWz+H/be7NeS7MrP+/YYESfOOXfMvJlZc3Fqimp1&#10;y4ZgPfjF/qcNGLBhQIK7Gw2JttXoiWSTrCpWznc4Qwx79MOKeyuLpPSgfuy7gAIys+4Yw95rrb1+&#10;3+9kw3Ec2B8malWcrtf0XUtKibZtJP8PEZRCqUrTOrxv/lm9lg/7Ax/2S/4Y8O+Pf/73+zL3f5ee&#10;RkIrJF9Ngf3dLfNwZN01OCU5fq2IALMkXn+7Y9zt6LzmcHdLnMNSm4iAXkCBmmr1UkMktLa0zYp1&#10;39EqxcvfaeZxoO16Gm+JKaKtrDu+aTg5PcF7z3A8sl6tSCEL1MB54pw5Hm7ZrNa03rPZ9igljpwp&#10;BqkltQj8jU7EUgCpTefjLb/79a9o2pY/7/8d/XZLrfZBWPxdT+cP4Yzfhy4ufaKlV6P4vkv7w32q&#10;9Q9E8N/dI9mDRARf/6Dn9YdgSOkxydeWPVREOArIKCW/tzGGcP+zukJY6mSV9JKHfifmv4fkffh9&#10;/uB5WoRCNRe086iSKCkiJuKamAVclWIgTiM5DLRWs+07nBNny5wj43HPZtWz2vQUKmWaCLkwTQMV&#10;g1+tKMVSlVwXZ2X/ZbnOaem9Oe/EvXC5zillphAY55mU5P3NpdC1nqsnF6QQKblglBYn2+W+5JxF&#10;xNK25KqYprj0DeRepBhx3qGMEQjUcscUVcRHFaCQUhEImxMBrr6+poSCNbDetHSrZ1grEMRaMylF&#10;rPUYfd9HRH5Ha1G1gpZ7MM/zA4zOeyd7fggibsmZoisxCiSr1krSFrNaYZQhBFmD73/PWkEhdbxa&#10;npGua1lvxKVSmQWEpRS5VFJOAkepGmMhpCItMa0wxmJhqX+KrKcKtElo9CLIrKkbhQAAIABJREFU&#10;Vh/0HwSIV1IkR6n5UOJ+jpJ3p20bSjUU52m8h1pI04QB8gKG6JoGdbqVPaPIs5AXt/GQZ4y1nGzX&#10;NI3kNY01DyAkcfKUfHqYZm5ub0gx8OnHn2BdIzngLADB5cl/gCnV5b9pmgFIOYBK1GIYx6PcIy/5&#10;pjXSTxLn00SYRchqjACC0iyiJ+llRlb9WvqfToClSikunzzh1evXxFx5d3OLUpp+JfWnvu/jKbn+&#10;JUFd8uxhHJmT9MfOz8/Z9B3T8YCuVfIsDRu3IlJJucLKctL3wlhEo52nUrnrGr765htqTpTFcdoY&#10;wziMnJ6cMI4jL+dI3Rje3twyDweuLk45O9+K4K7qB7CgMYuIXGtePH+Bu73mOE18dvUZJRfu7na8&#10;e/uOGrY03lFL5u7dNTtVGcYjd7e3vPvmK/5hGhiPR0qoONMwlZHNyRrXeC4/fsbz5884vzjFeekf&#10;jcORcb8nh8jt+xsqCusF4vW7ly/56te/phYgVFTMbE/P+OyLz3l2dcUcZoZ54rxfsd1uUdqw2++Y&#10;5glnLD/90Q95+uQSVTK3b17z9S9+wavf/hMrb3n+9ILfvXlLzJl3r19xff2ew/HIcDxwenqCVRai&#10;vDPUiq6GFGeOx0nq1arYrHtWfU/beFpvF6icfoD45gVYdbc7sDuMzCFjrKfZnIJvWZ9ecPbJZ/zp&#10;v/93/PAnPyQej/z8L/5vDje3/PSTj/nJl5+y313zT7/6hs3FJfiGbrPB92v++i/+kl/98h94dnbG&#10;5fkZh9177t7echwOIuoG7nZ7bM28eHbFi8++4NlHH/O//e//B15DjoH9fuCvfv43/Oqrb3j+xQ94&#10;9tEnhKIY73a8ffcaXWUvL1axWXf0Xcc4JKytfPPqHX/7t39PCYGz01OcbZf+ZEffr2lWLcZbpjhz&#10;2B9xvuHps+egRbi9OdnSeSfrw+Jwrq28M23naZwIW1MIi8hbY6hMwyDAlTmhKjTOQ62EEABNv9ow&#10;z5ESK53vabYndF1HzhXrHb4RgeAUArth5HA48v79O4bhyGG3YxhHItLDd87Rti2rfoWxFoWI72su&#10;rFY9Hz27Ync8MM0zGoV3Dha4cooCYkVJzx1dGcNMrYpSFCgtbtRWk6uMPra+/aBlLP0xo/XSQxAA&#10;0Wq9ou06csnMUUSv4zQS40iJicY5wjTD0ivYXGxpfUeMkWE4orRAVnc37+m6DuPFIdoZw+XZCcfD&#10;Ueos4ymlcn56zpNLizEi5pzGiXEcGaeJ/f7I7d0d+7sbuq7jyZMnNN5TUuKr3/wW5xzTcGA87gjT&#10;yDRHhjEwhwzK4J2jbRw/+sEXUl/nTIwCHoshojBL3aFR1pIOiW9+94paCuv1mlXXY5SDCuMwklPG&#10;OU/TKJx1rBqP845utWK93dCv16Sc+OblK25vd3zz7RuKUmSlsO2K6j3VGKZUOL57y6u3AuFrnEBb&#10;rDECZLl3Hy8RrQ2rvmV7csIUEzFlmralaTyH454wjZxfnLM9WaOspek6VustpmmIC5jQKANzYooj&#10;ZXfA+YRxDmUdTZPZbrf0q1762nEkh0RIgbv9LWFaXKC1nEmcX5zjuxVVm+VMRc5GmtWaKUNJE2/f&#10;vecM0NYx3e1AW9puBTVjtNQd8xwF1mQEHugWcMvxcGCaRq5vbnj1+jW/+vVv+NOf/ZSu/whbRKRt&#10;25Xsx7BAcTTWW4y1uDYRYpJaMAYKksfMMXA47hnHgbZtWFuNKYW29ZS85NhaydlTKYzzRNWWVd8g&#10;hvGV1WqFs4YQNsSYFvCWWc4JK+M08O76HcdhFFiKb3He0/Ud/bqnMY6mbSk5k2sWsIpzIiDPmeFw&#10;ZBoG0jyRQmQcBobhiHctF+cXKCt9wi8//5LLqxfc3e2Yp4mQMlOYCUv91rSt9OTCxDgeaNuWtm2B&#10;ymF/5KuvvmKeJ9brNZcXl1w9e8GqX0tNXzNWyTPY9CtySMQQaI3sPcM8EWMQ0K3W0sNbzmxLKXhj&#10;cW1HYy1oI7V1day6Vmp2Y2mallQgF4GAoyS/CikRYkQ5LfCjJb/NWQDrjfes1+ulToHGObxrUasV&#10;Nct6qHQlxXlxAlfULMBz4zydstizFqUt52dnDNPEOE+8fv2Gl9++YbM5oWk7Kpo37264vbulX3U8&#10;uXjC5fkZBTmPSnOg5EQuCecdvrGUWvFGYxX0XSc99HlawNNKesy1UtEkKjk1TOOAqxVVCrlE5joJ&#10;QNsYqlF89PHHnJxf8Pbde1LKHI4D0xSW3lVL060ezkv1UpellARi6hzeOFLKrK1FkKoWbT3aamJK&#10;+MaTF9BjKWW51kXOQe5uqSWh7+cQgJgzJsUFBpVQOVOVous3bIyiFoGVvH93jTLyTlnjKdaSl95B&#10;TFkgK75Ba7ucN0vfIOdCLQJxj0bmJMZpJOZ7x/gFBpELc0x0jaftW7l+MZEXuPZjPMZjPMZjPMZj&#10;PMZjPMZjPMZjPMa/5HgUwD/GYzzGYzzGYzzGYzzGYzzGY/wzo4I4MGoZYrkXtC5n0N8bGP79Py9m&#10;D/J1fk8Afv9xD84Xf+x7f284+H6IWP/Rr/Ohg/zvi+3/a6L6e8H+977fB1/3Qxd5AFVZHCwgLgPY&#10;pWYZwNIwTSIEq6WIa/Ti9kQp1Jq/G45eBtPt4tqTktDNvfeEGOiaxDCOHA47Sq7cHo/89f/zX/jV&#10;V1/zZ3/6M148fcKw35NCYHYGiyGlKA5WMj0tIoxSUJrFiVzRGCfilaBIRQTS1EKYJ2pKaGOI88D1&#10;+7cYY1itegwGZWDVt6QsQpDjODOFd6AMq+eXhJhE1FsK1jr6tbixHg4HcWvaH8QFruuopRBSYNN3&#10;pAK1alZNz3ZzgrGWcREtKzLaiDsXSoOSg/mK/OxGqwfHr3twgXcOby1GV6qzOG+XgZl7Vy6NRoY7&#10;VK0Yq3DWL0Mx8n3vh5Rv73YYbdhu11StSbVSlaZpWuZpYp5m+vX2wamOe9exiog0+k4GfsMkri6A&#10;NZpiNSkbMGZxYwJjZHhWLc/vPM/iKODMwzOWS8ZaR86F3fFA37U03qG0Xd6zStu24hxRyiIy1otb&#10;PcsQnyHFiZffvmSYJp5dPaPtVnSrnqYTQUkmc3N7i3PNd+9drTgjIjWtFSkG+dgkQ8MUEQTIEL0V&#10;dxBrSTnJz60Xp9PFbVGVSkkZZSqqZLqmQVtx2nDO0bSFOWRqNSLWS4VSWETxEGMWZ0NjvhP3GxGT&#10;zXPEOf8dCMMYpiCOldbJUI+y4jBQakClglIFrWVoW2sRDdwPFs3zTKlwe7cnLAKoiqLbWEpVjOPE&#10;xcVTvG949+41MQb6fs3F+QU5Jfa7HVWBbRradk2/6ui6ljBHdJXnWDgM3w1iKxR5ea6dFcfSkipU&#10;cQjUiOOyDL3XxZlL46y4ERYgZ0uu8r4YbWkaj20M5HtRkAh6ay24piVlGYhpGrnvIpgxInYBhnFE&#10;A/2qYwr3Hmtw2O14+btvOT9ZL/uDrH/GOlQVh020Qi2O9gZNzJlCWYbCLcZVYgGjK8NxT9tYPv30&#10;Y+Ii2p1DwrgG7y0sTnwKjTwUmlplGFDWek0ssiarZY1QyWKcw7eN/P95JteCNRprgJJIoTLGiLdO&#10;HrLFZTLnRAiRv/yr/8Rf/6e/5U/+5Cds155nT89ovaMoiKWwOw6M04wyoK3l23e3vH73nlwU10PA&#10;X++x1nB1eUacBnSaMTWjU6Kkwqpr6boGt+pJJeN8Q6qKog3GGeYhgfO49Yab/cCT1ZaTkzPSAt2g&#10;QkoZazw/+PxLYq7s9jtSmBeXtiDrT8mEcWKcRu7eX3P25IKLy3NOT09FADB61r7BWkPbdugK4/MX&#10;/O6br3j70nHHNUlm1mgaR9/31KKoTtH3Pat+hXZOBJJewALrzZpmJaLMnArX799z+/6as82W1TL4&#10;veo62q6h6zyoQikaoy3GWVxrxAnZW8Awz5lxmtA1opRm27WLk0/ANB2fPrmCCvvDXgRSRjOHibfv&#10;bhiO3+CcZb1uWTUtVlvW3YaT7UZE4iXTes8Xn33KN998S0hRHOINBCUOYcPulk3n8K0T4IK39G5L&#10;yoWUMsMQODk5oe06vv32JWkcoCYab2kaR+PMsn8ZOrdms95gP/mIkDMvX78VCMfi4jjNE23bYbS4&#10;NTtnaIwmpxldW4wWIUmYZnKOtI1FG421IoyWfdE85DpaK+Z55ngU9/qSkzgApcBabbCNJ6dILZU4&#10;TyhgDglXKxY4DjLkvGoboKJ1pdUQleRyrbdYIwAebQw1xEUEXx72krZt+fjFCyqKMczkGAmlMg8z&#10;636NrpHDYce3kwBNNv2K7XYjoqdal/3FYReAgDaGOYkAMsZZ3DWLfL95Dnhr6boGv6yT1sm1zPmc&#10;3f6O290dX3/9FY1vubh4St96rIL1qqU4cUDKuZCVOJfqKntzrSIWImdSDlgNF1dXWN9yfXPH9d2e&#10;VdPRrdY47x5AO2ZxtZX9viElgTIsuiim8UicJ1ZdizYG72VH0Ese45yhVA1twzyNzDninMYqJdd0&#10;HElFYACNdShtiDEwjBNtW7Daiou8t4u7puRt67UnliSiM10XIEgjYv2cSVVc6+cIcZ4YnMeaxXUz&#10;F0ouhBQpWYQJxt67XImzHFVclYw2aBQ5JoZ0FOHHIs60VmO1kRxNOabpyDhNHI8HUpZhyrZpaNsO&#10;i7hhp+HI7XCU7cAY1q0nlcLxeMB7T79eY40maS0C7VKYhiNzzXTdCqtloF5rjTYINKBx+KcXzLOI&#10;x+YQRdig5b6FOIv7YNcS45rj/pb9YWCaI9YdaNoV3XqDcxHnLG3XYI2IIhrnKCUzjiPDcWA4Hohz&#10;oOs6XNM+1DBaa8ZpAiameebN27cApFxpOhmcLyiKUvjGs96ePIC19vvD4oJYFoCRJpcsbowLTKKW&#10;jPYW4lIT5Yy2mrPzU9pWhA/7/Z7xeETXJMIGYJpGvvn2Fde3t0xB3EfPTs94+uSJDJI7j9cKo8WN&#10;vusFBGVhEa1Y3OLk6bueXCrjFDjsD1zfXNO2LZdPnjBMI/M8UdW9MCgzhyBC2VooKuO9Z7PZkHNl&#10;niZu9jumFNmsW1ZdgzUWgxSsrfN0XQM1M4dJIC3LtQMR9uQHAaY4AyotOb0xhtW6Iy+QsxBmlDWo&#10;kknGPriphTmw2Pw+QKe892jA9D1905Ky5PPrzQZjBWSitWZ3GNlsew7HgeubW968es2bl6/pFpFW&#10;SolpnsmL8+EnHz/HWUVJFasV3WbN2aZnmgMhZoZh5nAYOByOhBDItRKzYo4FbytaiStbmAbGYZRa&#10;oGvx3i1graU+X2qmzWaLUxoN3NzeUkmLaDCw3x2oWertMB9QVhy+ZXg+C/ys5EXU6HDW0fgOaxvW&#10;/YY5jlATVmliCJQKKQvoxDfuQWDYdiuaphX3VOeoSu5bKpByYQojOqQHN/R7MaGKRVxFuxWXz07I&#10;SSAgUjtlShpJ8yzPy+LKd7o+Yb3aiKjWWvI0kVKi8Y514wlG3OhKKTitKGH+7++z/BFh9Ic9kPt+&#10;hUb9QR/ju4//QNT88Df591oLzltKDGgF79+/pURx/805onWVOksbLJUwT7wdjrReY430QpxzxDBh&#10;jTgNzzHI+91ZUsiUXPGmQZWRiyenrPuOd+93OO/x3lJJi3O7iD222y3n5+e8v7mlcZ6TzZrxeKSW&#10;BCR2d7foqmh9szg5WlzbsDo/ZxyO3O7uxAnbOWqKxBSoOS99BcU3v/xH2rblZ//mz2jWG2Ktsm5U&#10;cViG3xOywx+AFe/X4ZwXF+Zlv/z9ntLvi8u/+5p//OO+DzaoSx9Dcvl7McCHn3PvxJ3S4vSeRfzk&#10;bCKViHYGEyIxBvQiQL5/Xn5f0P/h71uW/eEeKFcXyEFcRC8xBnKK5BA5DkemORDDSJonDJnbu1uO&#10;24EXz69YNS1zmBimkXW/FiFWjKKGAaqukp+pgjLdw75k7l3eqWhrSbVifSPrXRDB8jDK/pdrxTQe&#10;UOKOfBhofINR0ldoGi91cJW2TEiBlCNVaUpOtI2n5CxrV9XUggDnlPQ352miZoHbpUV0kak467DG&#10;UhQiZLaGMs0oKkaJAPOjF8+QDE6gaG3TkMoiKrdG+nDePeTdUBfnzAV0cP9MZnE9VEiumEvBGEXJ&#10;Ut2rRRjDfb9ygRPeu8Le92prEQf4pmmIUXqTpdYFVpeZwyBfPxVxobeWMGe88RhVMYursioiNLt/&#10;PguFWkBjBCpZ8nfwU23IKWGcJ6a0QMMKFcN62+O0EbF2rZQYCSWL4FJrCllcPbsWs0A7jFGYUkmp&#10;EOJMLgltHG0r9VHNcfk4DdpitSVEAepc3+yYxoF+tcYaK/tFYdkTlIDhtEA/qNC1Ha/fvGUcR5rG&#10;gVJMU5YcxxkuL87oL88puUifpBYK8ufVqmOegvRkl3ctl4JaBFrGevIcpTdZC5vtmh/+6Ifc3d4x&#10;HUfu9vKzXj19Stt1AletRdyhgZJE0GsU5By5292Sc+bi4oxX337Ds6dPuHryRGAACrw2dKs14xS4&#10;vb1dIKwJXeSdO1uv2Z9sGaaRME8YrXjx4jnb7QnOWNaXT/nmm2+ZQ0IlUCmyXjWs5nYR9EJVBWMs&#10;vhFRfc6Zdd/jupa7/Y5xGOi8Z+0M7+aBb3/xihBGpnEUCFAI5BpxVnO5PeGLTz7i6ukTnG1kbXOG&#10;VBLjPHN6eg5a87uvvuJwPLDb3/H21UtOTk45PTll22+xSrG/3fOrf/otr1+9wjeyrqzWa7784sd8&#10;/sWXFAXv3r/DOs/F5QUXZ2eUnHj99g05Jzb9mk8+esHVxRnxuOeb3/yWr3/zW96+/JbWwKfPvyTk&#10;zPHumpgTh92Rw+HIbr9nvZY8NIcJMniz9KuWvsB9z/KkX3N6espm3aMoWKVwVi+5loBeD8PANE3s&#10;DiPDlFDakmKmOkd/esYP/vzP+Z//l/+Vy4+f8+rb3/Kbv/svtGXi489e8MUXn/L69UuudzfMMWKm&#10;CHcHrHH8zc//P/7yP/4HLk5PuLg45dvffcN83GGtwrUtRVt+9/W3vH35kh99+Tl/8uMfkUvlct1w&#10;uV0Tp8AwRP76//17/uEX/8Tli084u3rGbpy5e/2W8XAgTdJb6L1le3rOyboHVZnmwPD2mlevXwPw&#10;5OlTNt1KIG/O0rQNrrEUVck5sT8OzCmirRVhfNuw6lecbk8wVO5ubxfAXaEkJdBepUUYifBtGyPX&#10;NYYAuWC1oVm3D/2yGAJ5gR/PuVC1ldpIO8YCw3EixMxuf+D69lZgGCWTFjhoYwxt4zm/uGQbEjHf&#10;96UFHFWTQDKUrRiluJ5n3r97i2k8ISUR9nqPrgKs8c4SNAw5ovICgM1ZetPGYLBoLcJKqzWNF2Ca&#10;thYWMF7JArvSejnDQiHbgkJRySmiasLqitEVv2rYri/o2vY7eIvzAp50nlW3QtXKMBzQSqBpRQ48&#10;2O121AKbtmXdrdBWznmc88xz4ObmjtvbW8bhSC2VaZoYpwlrHOumZ/W0QymYh5l5EODkeBjJOTKP&#10;A2GciAtERxmLto7N9oTT01OBrIXAfndHyYVcBEQ8jhO1VEqV3rlKBaU1/Wor5xcpcTgcBTBZWWA1&#10;lnW/pmtbNus1vpF8y3hHqfD2/Xu++vobdvs9oYJuWkJMFA3Ge7RzC+y7kpIi5UIcJgZmbnb7BZzo&#10;sU72IVMMzhtqrrSrhpOu4/TsTPqwtVKynN1po8XhXBuS0lTnSWiOMTEME8fjkfE4ApUQMybI/ngc&#10;Z27v7vjoxXO6VU+IARbAGkC79IaSUDIx1jHFAGnpkQDDYSRWzenphqv1CUor3rx9zXA4stpsiWHm&#10;cLyjaY9MYeJwPOKc5+T0HK0V52enjMNEDpGTbsPlkwvpX6Qo4NLDkaZtGKcJryoZsIhD+JwELtdY&#10;J07Qy74GhRASVUUqRvrvKQqYuJQF5KIJIS61vF3OhxRtJ/csZYHrzdPIMIzUouR8tHG0rZX1OifJ&#10;KSWdImdPqomQM/MYGYZb6S1bTbtqOdtuBL656mmaBr/ca0omlYxVFWc02jm8syKof/+ecQy8fvue&#10;iydPOD094er5M1zb8fTikpKlZsVopnkmLP1Y6a8KHFMgUdKQb09PSPEFt3c7hmFiGCMxRCYzAo30&#10;gWtBIecm2llMKeQYifMMtWKMfYBn3e9H1sqZuzGSj6Y4431L6zTOugeBs4DzlOQM2qKN1PwxRVpv&#10;qDTMMZBLkfOpnB9cvY1RxDAJWD4n0jzQeC8ApgV2WhCogvfNAtcUCE9VlZIhxwSq4J1jjpGubfjy&#10;88948fwjUq68fvOG3c0dh+NhqWM1r7dv+dEPfkDfNdJjrQrnPDVrSq2yziuYhS6Fs4btupez5saj&#10;UMzrnsN+T4oBbzRpGphrxvhGev1GfwelM5q261iterYozp++YDgOaAU//88/p/76t7z46Dnb7ZbG&#10;e5zztK2hLD1tpRQ1F4bxwDwHSq0Cj9IWZZzU81We35q/O7/NKT3k6U3j2e1GLs7Oll5m4PWbN3Rd&#10;I9dBKbq+x5ktIUyyPmpDs3ZM40xIk8DCYyKnTKEKxCxn5hQxWqAoTeMxVqDpIX0H8dLWyrl0zrRt&#10;g2+WswS11HTHkd1uj6ay7jouzs9w1X+vv/EYj/EYj/EYj/EYj/EYj/EYj/EYj/EvMR4F8I/xGI/x&#10;GI/xGI/xGI/xGI/xGP/c0OYDEfv9IPaHjlmaWsS5UwatZU7hXkh+H0p96OYuf1dai4D2Q+fqDz7n&#10;+4PGi9CPP+6A9qEw/r/lMv/7A8DfcwIrZRGLm0VYah8G+GX4897ZGjn4rxmtO8ZR6OwlZ2pJizA1&#10;oZR9GEBSmu/9LuLuIT+HsR6tA1rNWGVwKuGtpXWGcR6ZnGWaIu9v9/xf//Ev+NEXn/PjLz5Hq/og&#10;prg/3I45AxqjRKBlF1ck58RZ02jFqmuZQhAXw5TYH490bUvfdzhbcaYS0swwVHHr61f0/YpSKsfj&#10;IMOwWlxiri7PaZoOjQxLi5NcZr04+c7TjLXfOQQZbTDao8msmlZcLxpD23mMd+JMCjLAVGTIqmoo&#10;ReGaljkmfLNCWSXOLTmJ62DMInBXYFsROelFWBxjXAbBNaVEjO5RRRxrtYZxihzHkeMwMU4R362J&#10;ObM7HilU5mWo/nZ3IMXCcBxIMdJ0PbXCNM5C6l9ERvvdnpNVT+m6xf1swluHMhZnWqzx9CvDOI7M&#10;cySME6338lhoceo+Ho94LwKcQmGOM0MIGC1Opudnp1zY08UhtQicAZbnM2OsuM/OWURQKWd0iBwP&#10;A7vDkVzh9bv3rNeBlCtt14pAosjA5jzPxCjD2b5zbLYbGu9wxqCKDDDLNHR9cLJtnMMZi7YalRNK&#10;C9E/FYEN3IMKtNH4xbkr1eWdsyKoz1mEyUGJu2/KBWUMqor7rKkiRks5LU5eanE0ryjlHoQi3wNs&#10;oBnnQG8anDUitLeW4hWF74bOh+NAiDMlJVSrWHUdxlreX19zPA4C/ViEQNo40jIoH+PMD3/4JZcX&#10;Z3z99Vc8ffKETd9xe/OeeTjinGG97lk1K3E0sRrvLFZDTuJmKItRWdwE72EeLANP8jPrRexprWGe&#10;47J2KeY5Qq1452U9rbKG2ZgJOVMQEbA3VgbCFocPluGUcRi4vLjgN7/5LV0nwv+U8iJOcFjryRVi&#10;FofnEMVVzzQNMUzyzBRZL80CMqDyMLwfYpQB9byABpKILK0T93BFwlApKVIyTGHgydNLnj1/zjAM&#10;jONMyRHRsaX7zUWGG5fBznmeMc6BsigjrsFKydre9h3NqiWVTJ1F8KCUCMCc0egKulYaaxcRtPwu&#10;aE1G8f5mx91+oqjC3/z9L/nXP/mUi/MN0zQyjZPcKMR18DBODOMdqShOz59gm1YAFCFjgK7vePXm&#10;DXUe6Kxhs1rJe9OvaTe9OHDVyhwLYSocp5kpBoYEfn1GVp5aE7btqVqed+Oc3A8nMI9SofOWs49e&#10;oFQVd8gwk4K4uzTOoFRhf3fHm5dH8nwkjyNtK8NPbdvQdz1UAzVzfnLK6XbD3YuPuLu9Y787cDwe&#10;SSlgjKOiZRDeiZNjKZl1v8K3Hc4tw4CLyMZ4T+uesmkbcoxoDWdn52zXmwVaUWRQH3GVVkb2Tlsi&#10;7SJe7p1n9oYQMzElUikYBRjDPE4M80zf92yaRgS5SqOrxZoOY5M412UFVYSOJReGo7ynOUeO+z1K&#10;e64uz8m1yjue5HupWmi957TvaL2lUa2IsHIl5cI4TjTWcfmn/4offfkZb9++o+YokA8K1ISuBWcX&#10;8XaJHO9u0MaxbltO1h3vrm/5p1/9gvV6zTxPiGOqp+89ysI8T1yen/Hk8okI1WNClUwIC5lAG0DW&#10;V2st1tlF5GzF3Wq1ZnNygqkFZwzTOBJTFKdwKnMKlJQJ48A8jgzTTEaJg3grbj9OKzpvMVS0UXIN&#10;tEKpRAgz41Q4HvXyfoM24lqtkqwN1moRyKvC9e2OYZq5u9tTSsWaytOnlxgte1gMgeNhj/MNxjoS&#10;iUx+EKNN08hhOhJiQhuLMRPDNBFmcdLsF7gESosAJQWO08gUgwxkDwNv3r7n+uaOf/tv/wfskycY&#10;Cl4rlNaommUgVivIEYqiFi0u0mEWZybXsF5vWW/PmGOmKkfTOlCGOczsDntyzjTOs+17Wt8QiohS&#10;pymgtcE5R8mJUkSoxOLQk1IUiFLJ1CpQG4WicZY8y3W9H75WC8TEAsY4tLFUXclV3EmHYcBax2rd&#10;k0MgLyQrrbTAJkxDCDO+anKSoUTnFNM0sT8cGQ97vG/wfc/p6RZQ3Fy/5/ZuB4vzaskCvVlvelCw&#10;6lesupaSAjlkmqYVEEcItG237NVyL1MeZKg3J9lzolyLlIsMfJaCVprGL/dTGawxHMeREBNNvxIR&#10;VJjQBnFh81bEvjGiSqVtPL3TxFRQOaIVmKppraPtHDEmEW1VgX2FMJOTOOPmlNBGxFlVGWpVWOPw&#10;fkVgFghGyWQi1c64XNBBszscGCeBE+WU0Eud0bUt2+2W588/EgBWEveTq2tNAAAgAElEQVS0+1y5&#10;Wa2Y55lxPBKDuGjlCmWBHbimZQ6B43HgeBzo+x7jHLmWRQyllj1BXM5804jgYJ4lX0WGqEtMhGla&#10;/l+CuntwTuu6Dm+NDJmnglKGp1dXtP2aYXFeG/YHfvH+Zhk2tw8wA+M8/brn7OSEddfReS9DwdbS&#10;qEb2aAVtY/HulPV6cb7SlnWKTPO8ADQy8zwzjxMpVkyyTLPUIvc12xQD8xTZHweubxDXw6bDKEVN&#10;Alo6O91ysunZbs9BwzTPzCHIYPY8cHt9S63Qbza0XSfPak6LYE9gWs5qfNeRkkARYr7PNxWlqkUM&#10;WLDOYBTLvosMcicR0q77NZvNRnKjZY1e92vq1VOOhyN3uwPjODEsjok1iUPjZiUC8M12Q995SgpY&#10;ZaWWLBnvLcZ4Vtqy3qw5PT3h/ftrvv76a5SCaZq4vLygW/fUpbZtVCNrf5W95f5drMu6l0IgTEca&#10;54jTjPWOZ8+fg9GyNqE4DjOlZJx1VBJhnLCL+N97vwifZVA+EJgmcd3UxnFxcUHTGgF9RYF3ed/I&#10;cHcOlCq17X6/X9ZJLyKSZQ9ta0YZTZhmpnFgDoEQ4oMoVCA4BlcrxyCu1k3bLtANhXeauuQPSmtW&#10;bS/uvSXjFzGTqgJj0ve1acqoRdhQtcYbQ6zpv7vN8l8TVP8+3E+KkD/8nAfo4NIHyUvfgeXz74Uv&#10;9/XBm1evpP5VanGeRYRdMeKXof3d3Y7sNW3raRqPUiIg802DcS1ojVKVzarhdp4oMVM1WCPAgs8/&#10;/5w3b39OLQK9qRSmOTy4S+72B54/f8H5+QXh3Vvs2tJ5hzNSI93e3LDf7UhzIoxrcbJGcdjtxAWc&#10;ChWcsZLP10wshZwC8+6O21T4ul3RNR1/8md/hms8OWS00dKT4fvgxntHwg+d07/Xh/rgPuScvxOW&#10;f3A/PoQ2/j6A8f52/TEh+nf/Lt/m/mvlnB+E4tbaB6hdLVC9XMcpTgLjMAZlNNZlQjDEEIUi8Xu9&#10;NK01pZalx1IWGKMIqlPM5FKIKVJKJMWZNIvgYQ6TiAZTJqQEKZLCyM31LTc3N3zx+SecbtdMxwO5&#10;gvWetkDVM3mW9SHmWXoGxQsYo2lxzpFTWkQi0h9T2lBJpJTYHw7c3twxz5FYC6ZUmqalFslxDoeR&#10;tvUinkqZpmnQGtICp4wpUZSAY7QyNKtGoHeyAlFLZRiOzJO4y+emoSIiEhAhq4jCRABkjMUqcfUt&#10;pSxAI08sVfLTVEkpMIf3ArjTGuXE+V0ZjUGTUxRndKW/e3bun71alxpUL31CjW8scY7yTi+OiY33&#10;5BxIUUBgZhFvppwXoXR6WA9KqYsgPdC4dultVsZpFniLhhgL4zhj+w7vLLrkB6CnXmCnC0tGQKhF&#10;iVh0WV/SUoNonWmNwRhFmNMi/hVRn17E7goY48ycCt6Kczo1U5QhxbL0bgxGyRqjXaXWzBjkWbQL&#10;kABdSSktLs4K3UoNOoXIarXGaMs0BW5u71i1jdw/pReAgKzlNQv0qG0cBhjHAapHa0vNC5gwFkIM&#10;nPoTtFZ03QpjNNoa6SAtYIEwzRz2B8Z37zg9O8N3LXOYaY3ARzIVbQUOe3p6wsX5GTEk7q5v+Pbr&#10;r7HOCSxpAe/kHMkpLpCscQEjVGKIXIcbcYcNgVfv3nL17Grp6UreqjsBwEidJOJHayu1SB17frIF&#10;rbnZH0hLfditOuZp4urqOT/7Vz+j1kIajkx3Nwxz4GZ3YNW1rNoW7y15ces1Si3Cusqq9dzdBN6/&#10;+pabt++ZDjuu37xG5cSqdZyu1lx++SnPrp6y3fas1yucFegeqrI/HHn1+g1fffuKMI7c3e2JSfaO&#10;mAKrdcf25ISf/vinnF2co7Th3Ztr/vHv/oHDzS0hVNarLf2m46NPPuKzz79guz3jZjcwTDPnV1dc&#10;XJyzahsOdzvev31LzIHT0xM++fhjLk42hPHIt7/9Db/5+79nHEa8NXz04goUvHr1kjCPDOPEy5ev&#10;2R9HmlXPMEy0jceRUaUQoyYCIWdA0a06fOPZbjb0qxWt91itCHNgGkX0fnc4cBwH5hgEZqEsw5wI&#10;ObA9v+SzH/6Az376U/783/9P9Nstv/q7v2X/5hs2umI3LT/6kfQcbvZ37MeJs/NLLi8umYaZv/nP&#10;P+fX//hLXMxYBb/+p18RhiNaS29PG8Uwj/zmt1/x+Sef8q9/9jNKLdxcv0MV+B///N9wdxj5P//D&#10;X/GbX/+Ss6fPePr8BTd3e253e5y1UBI5JS5Otzy/PKdv3cN5UCqFYRy4vDyndQ6vFE4bAdE6x6pf&#10;oazlOM3cHQ7kWqWXoRJN62mcpabIzfVbdOWh76yURiH9zRyjAH2UQlWIKKzRDHtxW5e62lBRlCLn&#10;J2GBXB6HiRjyUv8lArJuTtNMTAJisosguRRZt7yuxKrovMdpz0nbLDX7dzV8iLMIOZf3pAI1ZazQ&#10;XKWGMVHysLZFU2icIyv98M46K71bjUYZAeMaJW7xFeTsxjlClL655CsseY3UpHOYGOeBUmU9PjnZ&#10;cnF5yslmI87EpZBzJC7QhlIy43HHPB5wxkgeMM+MMTBMk8BdSsG7hjQFXNswxcg0Be52O3KKrNc9&#10;Ck2YovQBleXi5JymaVFKcXu4Y5omqa9yYR8OpJTY7ffkEOjbXnpI2uJ8S3+yoV/1lFq5vb3j+uaa&#10;3d0dCmhXK4wVV/rGeXLMlCrwiTDLNYkxEuYZ5zzdqqNxhicXVyJcXqBn97Xk7X7Pzd2O/f7INEeq&#10;UijfYtGUamh9ZUozaE2pCJh2eTZKqXIupjWpZFIp5FhoVGUMso5vN1v6vifmTLfq6Fcr+r6j8Y1A&#10;cKuA3lKtlKoxvqNqS9Gapl8zF+iNI4bC7u6WOUzUBYbgm4bNusdYy/Pnz6V/VRb3767HKkNIM8dp&#10;JJeKNgL0lRwhicu2lp7yFBPVGOzirj2tVlT0kvtKLjwOR/b7G3KGECPnF0949uw53khuN4WZ4ziw&#10;3+2Zwoz3nqurp3RLXSE1i0CerfcoaykpkXISV+jDgSq0HYFG2waW2g5VcY2nryuur68xy7lqjOJI&#10;bY3DGLXAy9UCBVZoVfHOPpz1muVc2qzcg8t8CLOAkCicnGyxrmEcBVCdFlBRrhmMQjsDuj44bst6&#10;WCAmdKms2ga7XlEXUNPTqytSgbvdyMuX31K1oll19F2LqhldgVRpbIPxls6upD+YBSRnlcAlq7EU&#10;bXDW8+L5C548eb4AoxUVyeFnKiVprAVt9cM5dFmAfjkI3FwtQCprjDwT93WkYoEuJ0qVfnvTeLSq&#10;zPMk60UEswAiQc5YvNb41jMFWXuLAWcMdtUwDCPHw04ghM5Rs9wTTUVVqdNRHqs0vltRqzjJj8OI&#10;sVKHWmtBQQozh+MRbQy6cRgjgHpZP1vmkLg4P2G1arjb3cn6Ps6kXPnFL39J6y1XTy5Yr3pA4Eop&#10;CUjJWS/9gBxp2462aWi8AJ5ySnijOF33zLOBkgUesd9xPU4LvMxiXUNVItpfhZ7jFNHGUasiVSS3&#10;d563b1/z9vp6gaE4+nXPT37yYy4vzihKkUJ8AHwoFLXEZX2pYCwZuYftSmCGzsmZ7TRPhCDgcqXr&#10;AknXjIP0S4wxyxm9YX3Ss+7WaG0IQfpBxlq0tsSUOQ77RQAvZyIxBmJMy6xERako7+By/qq1WcDl&#10;keMwEEum7TquLi4X4LbMT6QQySoTUmQOsxyrUbE7g1aaPzL28RiP8RiP8RiP8RiP8RiP8RiP8RiP&#10;8S8qHgXwj/EYj/EYj/EYj/EYj/EYj/EY/8wQ8fZ3DlLOuYc/55z/8KOXQ0q1DPrcu8SDDF+rRaxa&#10;74c/H6zKFkv5D8SrHw4i/zGT+A9drD78+31830H+D+PDAeUP/3wvgL93x1JKLSKIIgN/RWGto2YZ&#10;Jo42YUzGOTko14uT0/3voGpdhOF1cZb/vhtXWa6Lcw3VFBpXmeYBVTMsEt0wH1kslfnbX/6aN+/e&#10;84PPPuHF1RM269XDgHspInQyjaUg4l/vRASfasaYStd4jFHL8GSiloQ1inXXQk1cXp5zfXtHqRXr&#10;xJ3FGcfJWsQBeRnwmaaR/eHIyckaFuGHiP/L4jy1ZfTTw+87TRMxZrSyONuQ8izXpSRKCVgsjZOB&#10;ubQMmCsKMaYH95ybmxtW/QqMCC1Qhpgzx2mmpErrDLmI+3RZHC/0MugxzzPUjL2Q4VxjNHm5pyll&#10;xjkwhkAXZRA5xCwD+0ozT5EhT0yjOJKNc+Cb3/2Oi/MztJVnJuZIrhmlFa+vr2m6lnkOvH/7Bg08&#10;S5nT03OscxQU4sVdiGHieBRxZ67Qde3DO2aXgd1aCjEWZirv373n/fU147PnnGw2MmgAaAoliYOC&#10;MhqrYc6JohQ5zRzDzG6/AxTWeXJVjHNAWyWDYiVjjQjxYszM04T34m612axRKQJVhiiqwAPmaZIh&#10;3cXlDVVpbEfXtosYSAbbSlmc7iriLmb0MngvLhG1yjUvSYTzSsE8zSgMxhhxjVjE8uM0YrXh5OQU&#10;58TFxBiw1iwONjJQAeJIBgIJmELGNx26RkgzWlW2q05chbWmaUSQNZdKDIGgNcqLW8duvxPn+HYF&#10;WpNy5nA4sFo1OG+4u7vhdHvCl19+xvn5GV3jSK0jj5XOWxrvwcnAPfW7Ae+qtAwk1iIicfOBO2DJ&#10;i3hcRKT3bseUSggTShlKruRcKVmGcRY9P9aIMHCaZ6rRpCTDx97IYFnO4spZFewPO5RWDMMRqKzX&#10;G2KUwXVjRHjRdR1aG47jzDQHlBE3xMY38uSVgjaOrpHhvTmm5ZrPTDFR5mVYyPtlp5DBuTCD1uKC&#10;XtCUqri9veXNu3f8+Mc/xmhx+ZjnmUTBq4zRGmvE9U9XccWb55GMOL6AuA/nnKgVjNLiDpSzOCli&#10;ySVglBIXt8UV7l4scA9DiaEwxhmF5tnVM6zv+OKLT/n80ydMw46cMilXqEWGyozGNR1r05Kr4vz8&#10;gqdXT0XEADTeUUvml4dbUtIUo/ErgYs0mzXNdk0qlXEY2U+Bvj9jfbliDIGbmxvG44H+9ISSMq5p&#10;KMZyOByoc2BzsqX1Dq0FlmC1whlwztG1Hl3XULMIL3IiXpxQywuM0YzHQcTZIVCNIWZZE5cXCOMd&#10;24tzLq6ekEJkOMzc3Fxze3vNPM3Mc4CqcI28q7ZpafsV1opTIyhMVeSYmeaBw36HN4bVqmWzWXN2&#10;ekbXtJQc0VqJG5nWTNMgzl2L690UZ4xxlKpQymAAoyxZyX5BhZDFtfj2/TvWmzXdaoUxhr5taH2D&#10;94YU5mVPF1pPIVGKJoZMisugbJrF0adt2fQrcinMMVDiTJpniDMqWmyt2EUoapQlG0WeZwyZs86y&#10;/fgJOYl4zigZgJYUKC+iooTVGm01tSQu1j2t0dwdDgz7RNu1VHMvqsmoqpjHmevwFq8U3jeoRcDW&#10;eItx4nhUlQi07/OLeZ7Zbrc452jalrbrxPlPiWi5DoPkF0qRdSIqcTiTHEYGCZ03ODRaewzCfbi9&#10;uWE8HjHeiPORF2GTMVYEDaVCgRKyQHhqeXAE1kqciy9Ot1wozfnplvfXN5QUBBSywF6iUpQc2RhD&#10;v+ofBH5zyQzTyO54YHc8kpLkYFrLQJ7SlhfPLkkxklMi1ALOMBz27A9HphAJKXK73xNSot9s8V23&#10;DLiLiEmVjEEcNlEiQlfGkEMACo33AnqJFmU8xzExTgGURSvFycmJOD0b8wChkHwwc3d3yzhMdN2K&#10;1aqj9Q0xwfE403Qdbd/LgGcp4tqW5Hsv1j5oCt6JaPM+B9Zai2uQ9+LypC1KFXG4U0qEm0oxz+kB&#10;NFGKOLbXCrZUOt8yzoF5ngkx0XXi0pZzppxs6Vcbzi4uqMagreH58yt2+yOHYWC92cigu5E8P+eE&#10;VpDCRKqVdiUDwCEGtPHiIrzkfKpWahYH+VzEjc8urlKpJKzRIqbVhpLF4U8ZTQG0cfRNS7OS/bnr&#10;V1hnFxfWTM0FozSo/5+9N2uS7LrS7NYZ7+Tu4RGREwASJEiCZLUVu1WyUksm6UH/XC8yvUhtbV3F&#10;quoaSAIkgMzIGH2605n0sG9EJki2mVqtt4pNoyEygUj3DL/DOfvuby1Zn1lbo00UiEGY0SUzpcA8&#10;y5o5FSMrb21IpWCdoyBrDL0MU5vl/opWNN0KXzVyfC9D6/0woMZxsS87GZZOCa0NVd1wtjmjaxoJ&#10;9/YTrTK4yhPniWGeJQjsHL6u0apAp9DaYn2FMo6QE76quL2949gLaOn6/XuMNTKo2zVYa5mGQfYr&#10;y55tmAVK1XUrCT2qRCqJwzBx2O/xvmK7PePi4py6riWkniOZgvMKlcEV8E3LuFo9hQdTSIzjJF8X&#10;WeeHMXB//47b93e0TcPF+YZP3ryRn6Nz6CKD0oqCsoam6ihKYGuolpCXwdg4oyiUlDmdJh72O+5v&#10;7zgc+2XtYYlZoGppgYLEWDjsh8Wcqlmv1ss5H3lhPevNBodhCIkQCykpsJXYSXdHxjFRVQGjofKG&#10;eZpIOVFVnraVcwIj173HIEBJBWuA5V4GhXkOEjxOhXmx1c3z/LQWMlpjkD1m17a0dsO2aylGTL0x&#10;yvk7h5l+6JcgocBUSsoop3DGobUAzqy2ZOWwWgBo7vVLXr7YknOkHwLOOpq2liH+EAQkpDTG6mXw&#10;XdYQJUvY1llLnAU+4KxdrrEG7T1lgQ+FVDjt9mgVsc4sTuvEMB0FqLNeoVJh1XZoawgxEIIY6g4p&#10;EqKToeo54FxF1zQ4Z/GVI4Qsx94CvGK5/jvt0cbQ1A117dnd3wukpB+XtasAxGR4PZGmwhQlUNEs&#10;4SkJnRYqp/DGUlSm9hbnHDoblGF5vUJVe4zWhBAJy/FojJU1ppGw/f/X+uOw9B//+rGSAY36XqA9&#10;57z0UTRKLfcBpR7jOEtIjCW0rRmOPTffXNGaBmcc1hm8g3nqifOIrddcbs+4/u4bumpL41uM1mQz&#10;kxUkY6m6DXWzQmtL17bkmLnf3TMMPVEVvDUi/tZFrHzWMCLvYZomhhCZU2Z3OPHpZz/Em1qgHbWj&#10;rS3ruuZ/+ut/z6//5m8EgHM6EVLCOss8zZAzddPgrMAftHeEaUbHhK48mUgaDtx883u8q1hvtnzx&#10;iy+JugD2Q8A8Z9If9ZJkDZM/3FeX/eHTZ5AENFT+7GeokE3Y4+eYvh92V4pcyvIZ6qf38dhrEtCj&#10;IqWPe1d6CbTI19YKTColAT+gwSVL0PL/GOMCAzQkI2s/gS/Ju0oxIgs4iQMJjEbCYTHOi4FcDNQC&#10;EZJ7shxvkRxmwjRTcmSeM3mO7A7veHd7xxef/4Cf/uiHEvhGoVzGqQJWo+aZOYTFbqoJ00xXa5wx&#10;lCRBipQk1J9zonKGpAthKpQSCHECUwlAUTnu7q+oF8ugNpasFSpmmiJ27zmFJ8CeKpqcI8oiIKXF&#10;+K61levQ4cA0nnClWtamSnoh1tKtOiwQg/xcSwyoIsHJ4yiwpVVnnmyyMRUOp55Mom3ECFqMRi8d&#10;H7SAYay1AvmIEvS3VlPZSt6XklAoSkt/QlVojNjqKThtcFqhsyGXKOAH8nIdX0L0Rt6TdTV1k7g4&#10;PxOAodEY7WjaihAfUMueeigTp2HPcTjwyctLWqNJMaKKosgybIE/lAX4GXDeL/sPjdaKECZAEaYJ&#10;bS3WOhKGkDP9NNLpiqwTphS8XgKoMaGzgqIoJXA8nWABOSlrUSkJONO2y70WmqahACFaQOz2Icx4&#10;bylk+nFgGGa6psN7B2UWoJOryNrInn05l0sRKI1ThjefvKFareiHXo7xNKJyRKvF1lvVOO/xlUAB&#10;h/GOUpJc70pBaUMImat317x8+YaXL17Rj6McgwbiLBZ2Y8TeTAG/qmnbT7DuQ/iy9h5dkH1UXaOi&#10;gI8KoJVhTFn+nsNIKVCmRMwalR9hF4Xb2xvpK6lCVVXUdUuOhXEaKSnhrGHVtsw5y5orJSqjOb/Y&#10;8v76HWfnFwyHI0pD9J4xZPRpEuCTK3SuYuUrVNGUWJiHga+++orff/U17779AzkFvHWs246/+jd/&#10;wfasY9U1AsTqWgqZFOQ42p8GDocdu/0D79695XTqOR4H+lHABpcvLiWgtl7TdI2AszL85h//he++&#10;/Zb+NOJcRXu25bzuWK9aLi/PePnqAqULd/s7zs5e8NOffYlvKsZ55Ltv/sDd+/dYFG3b8NmrV7zY&#10;tMThwLdff83Xv/kNw2nPy8tLXr96wTT2fPPdN1xdX3F1fccfvn2L955111BKJoWEdR5TltCXEE3x&#10;VgB2q3VHXXnIidoZ+XsfZ3a7PcdjT0wJX3u0M8SgmOeC8RZ/tqZt1vy7v/73/OQXX/Lp5z/geDjw&#10;N//xP7BxinWZ2b//lr/+n/8XpvHIaT4xTCOvX73izctPuL+547s/fMPQHzge7qhry+3VW+ZZ4Kip&#10;ZHxlSTHx1Tdvubx8xV/96ld0VcXV9TVDPzLNmf544p/++Xd8+913rD/5lB/86AtOp5Hh1LNqakqO&#10;PEw92+0Z/92//RUlB/rjjhIFohSngdY5mqql8h6zwNJAY2xFVpr7hx19P5EzWF9RsiKTiDkQTiNk&#10;gc1VVkJxxku/WhWYxwllMqgMJcvacndiniJKG6YstuusNTErQipc3z/Q9wPzvKw9rYAvrLUoJ/bv&#10;gBFju1Zk0XITVGEuGTUFrnd7bExcrNe8vjinrVusq6gqR9V6tEFAmainNfcjwCPGQC5Q15WANrIA&#10;xpSCYjWNF0hozoWU8rIvUiglgWFNkqD9lMSCPM+EaSQk6b+KHRrs6IhNI8+njKzrcyj0h547ew+6&#10;CAhl6dHnJGC+OQR5LymRogQoiwZj5f6eUmE0ifu7IyHM1LWTa/4juCdJf9YoLb01FElDXmz1YRrJ&#10;KRAej8Uo+/PtZitwkgXQZ5ylKMXhMDCcRmKMTJP08bZnl1R1LUHxnDFoTseeYRgYw0QIEb/0pp22&#10;nF2sWG3WrFYdXVvhtMDwjscT17e3HPoTwyyQLm2shL2Vwft6AcolSg4YY6mdpyyf65QFxhljEoiR&#10;VlijSLkwTJGUCv2UMQYuLrZEMmMItHpF062o2lYg4wjU1GiL8Q6M5XgaOJx6kta4uqKqW3725ZcY&#10;45iGmdvbmwWUN7I/7BiGnhAzV++v+e3X3/Dy4gytDSHNxHHAL9C1uu2Ic5JnCRTsAh+MSfZxSmXm&#10;eWAYB4FK5MQ0TwIddZ66aVDa0KxqXowXDONMwUAq3F5dLcBr6Zl4o2lrT2U1Dw977m6uqWvP68tL&#10;zlbSt+mnkfuHB6ZxZL3u2JxvKTHKew8CPt4de5puRd00EsqOAWU9bbsSQ/WY8JVnnhfDuMkYpahr&#10;T105WYMlscpbIxB3azQpJuY5kqaAVQptBNZD1kwlSnDeQNdWcg+eZ0LOFKVY1wJtM9pSV56SIU4z&#10;Jc2EGMFYXFUhjauZynvWdYOtGj79zHK23cq6D8W89KAFhiR9Z5SSXnjKCxhW1iPybKyA0gzjzOk0&#10;MoWIWcLMRmXu7+4wRlF7R9vWdG0jweOcGaeRvh8oMVH7CuM01li0ldByXqAJJRWOpwPjAm/wvqKq&#10;auqqkc9BQY6FYgUsllMkznIdLwuwuCywtZwLw/0DOSe8gt1hB01NWzdoELN9mEErnPXy7MlYAVFO&#10;mRzk+Vwusq5xzrFarwSgoiDGSD9EKGKwn2LEajhbday7inXn2Z0mSsoMpyMPt7fc7B/omgZvDJQI&#10;iJW8xLCsaQXCGQG3zEOkeaREWctarbHeEaL0J1RVMc+Jd1fvmcYRYy3FWtrNhu1ZIsy3jOPI8XjC&#10;GoEwDOMg0K0igPEpJ+Z54je//R11VdO2LVXVCmi/yOeilDxzz1oxxcTd7khddWy6NVZpeS44z3gF&#10;VVNT1Q3WSO8+hcy6aYkhPYHQtIYcE/vDftl/yDNcSsRa6a/5usPXUMVICNOy79XMIQikch4YTies&#10;MssMR8FQOFt1nK07lDHUdS2986VPkaJF1wJ3KaVQVMZqvYCEAvvjA1fX1/zl80jOcz3Xcz3Xcz3X&#10;cz3Xcz3Xcz3Xc/0rrucA/HM913M913M913M913M913M91/+P9RgGfzRgPQbUH+v7xnf1Jyb2D5ay&#10;jwxbRaO+92eUP7GZ/b95X0/BxY/++8cg+9Nr8bGNSy2Wuw+GNdT33+vHfxej7WImh4IYdrwTA95j&#10;8D0vw+gSvFRPgICSMkp/GLAW69P3B9211hQtQecSo5hpsww4W+ugGI7DyJwi2sN317fc3N3xyeU5&#10;X3z+GT//8iecby/YH44cjiPjGKi8Wwj+ZRnq1WglYQKjDbWvUAVMq2nrBqM1TV3z+tVL6qZhfziI&#10;gEWBVZama2Wwwhicd3z19Vec+gFrNM5AjoFpGnHOslqt0ErjrCWE5aE+MiRrtcYrS1wCQc5KsEEM&#10;A2ExMxhiiIRpkuGPxXLVDyP9IKadhAQhw2Joj1EGBkIwGFWIuWAXA2EphZwKuhjmKeCdGFJSkSSV&#10;cxVt1xHzImvMmXESI1jdtGJRiYnttkMbzTjPFKWYZxmOGKdxCasErHe8v76lXXfM08D94YjKBetq&#10;XLXCZYUWRSvGOwn5xyBG3I+OC2Os2LxzRqdCGiemGCHK8PXXv/8Dq67l4uxMoAalYFAy4CB+PCpv&#10;F1MBFDTWGjZnG2LRFK0kEFskAK+yDIuEELHG0NaNDOsvIRJbxDyXdcE8nuMU4hJmGcZeQvwUfNPQ&#10;1I0YwOcZvYRxADISDnPWLMEMGVYxWgIrRkvY5NTPpEcbrlZiXdMaawtWGzGAsYAMlgC+nPPye/M8&#10;P/E1CjCMM85OKFUkDGdkOG85ySlFDOelZOIciDGBkgHCRBLjmZbh5f1hz+F4wFceZzUxThyOO7ab&#10;Dc5onFas2xpiK4OAS/qg5EhOMtjnrcZ5RwjlyULyeB2bh5H+JDbcupah78dAq3VuseDA7v7AOI54&#10;v4BJFpuLKhJmGoaeZrXCWSOmcyVmvryYS3JOjOPIfr+XQepS8DP9c7oAACAASURBVN4T5kjf9yQj&#10;kALnHEqbJ6OnXob3xUj/IVBijcO5xO5wYE4J62vmmLHOcuyP5H2iq1u6dkVe7L5ZJ7H1ZFDW4Z1n&#10;d7jj6t1b6rrBGE2IAchob7BG7NGV85AiKQYJxM4CuFBKoC0SNsnkJKaKYRhQarGCLqZIEOvgHMSA&#10;opVCG70E1jIG+PkXP+LVi0/YbM6pa8vN/TtETiWGHKU1tvJURuMCpCT/7tNPPqGuPYWM0YW6rogh&#10;cLZd0x8KukAsmQzUTUsumv3xxNXNPQlFVCcJIZSCri22eEhGACLeM4fAcRyXcHakbVpWXSsD/UUT&#10;5oxRNdpojNyIUGR87ShO0x+P7G/veH/1HlBsLy4YY2JKSazp2kqYst2w3qzRWjEMI3UTqNqa7mxF&#10;f+oJU1hCWEkCAk1DWQI+KebFtalRWqFXKzSZ4+HAttnS+Jo0zww54S1P1txUFMYZctLM40icAznF&#10;JdglQ1laGxkc9bWc5wpWTc2qFivyOM9QErUXE+2cFG3nKSWSJgn5ZJUFtkKRwT9t8c7iluuw0bIm&#10;yUggB+04Dkcebq45HfZ0mzXZWGIInPoTYZ4xCnypoGSc0dTLuTnPo1w/k1zlS8x4I+eWkReidZ5N&#10;V9G2XsLxVQ3GE7MiJbkPGjXQn4589dvfYJ3l9Zs3bDZbgoJhnKiqGm3V09BkTHKOj+PInZV7c11V&#10;FBT93BOmkRQiZAHXSND3gzle24qQ0xLcz1TeUfnqg9ElJuZhpHDixYtLuqYSC7m1pBAp6kOAzBoL&#10;Tq7KYnvXWKNw3rM9W/H61aWYwEOWId45LAYwMWc/rjsfA8jee5qmRVvPNIcFNiCGRWcdXd3gVh3z&#10;YlE89QPHxXozLzbT1WoN/Ug/Bv75X37HDz99zfl2TYkBp6A2TgyrJIxRkCQ0ILAHL/CFrAi5iGHW&#10;OhprSDEyhYCdJ3LK7PcPSwAe7m6uefvtW87OLvj88zXWOhlKz5miNFXdorST0J+SYWq5X0rAKabE&#10;NM/oZSD70bTjnQMtQ9feW7RxhDASYmAOEqqWY1HgQ3oxltksoaqsZOiwchXVZUcBGTSdvAy7+orN&#10;ZkvVCpgDrelWK95dXfP27Ts+UWoJJWrapqZrakrJWA3Oi3V0nsSaliionCRounxttZjIQIAwJYut&#10;rnGWbMwSkh3FAO1BOYhICLiqxSbWjwPH04mc8gJCWQJ9OXN5vqVuWiiaPI0U5P4R54nd7oF+nqma&#10;NXW3QVsv6zmj6NpW9iRK7tOyrpZq2xpnHUoZdrs9D/sdqcTFlq45nY5orWmaGpDQpadhDpEYj4i8&#10;ydJPM9Z8sDSXnMVQWxIlR7Qx1G2LzZmYR4oSg/kw9jR1RU6R3e6B9+/fM44jWQm8pq4rNGIL1FqL&#10;XS1nnPfUvkID0zByOp1QQFUUYX/g7NUrqs2ZXP/iJPfXrFAp4YzF1TW+kev9cX9gGCZqV9FuNCkL&#10;TCTNiRIk+HXI/RKi9xLGc4/WYTlvrbOkrBaLnUMpuXZmo4kBjAKrHWcbzcsXF+z2F9zePjBMI6v1&#10;mQwA3z8QU6ak/GRsNtrR972EXaaRh+OB337zHefnF3z2g8+oq4aLF2um8cQUrzGxMA0zuUSGPtBU&#10;mlxL4DTGwGGfaZqKs7Mtq43HVZaiDOAIUxSzuragxTRrcyFMMymnBfqmJHxUCiEE6lgTZ4FLMUtw&#10;PpeMWtZevnYSlLMeoxLDOJJy5HQa6U8jq24jICynnmybYZI9qPCBiljXakfXdcQlRInSZOR+l7ME&#10;XgtZLOu2kvUvBaXBa02Yxg97e5D9qdZ456jONrRtI6ZLpSQkHgL7w56Hw5E5yTqgRE23bkhZrscy&#10;ZB8pvX3a88/zyDyeyFmMa9ZaKl/JQPdyvMiQfSYSGKeeME8oBW1T8xhAds6htaxTQ3gMiUK9qql9&#10;w9AfCTnS9wP7OBOnmXXTcHF2toSMZeUCatnfTIQ5LvsMLZZkvYQEtGGew391T+UxyPz4c/3jHsaf&#10;7cGwbGiW79FaU5IEff/89yhKVnIdtobj8cjpcMAt0C9vElUl97cQI5cXF7w4P+Pm+oo0yb67aPUU&#10;0DbGoo3cWySYEuUas1d884dvcCnw9b9MnJ11WOefDObeWqrKY61heNgzz5GhHznsD6zPzqnqGlt5&#10;vF0xTjPeV7x+/Yab62tCCgzTSB4EiKe1IlJo6hqLhN9P+6NAX4qhuIpCYjztufrm97TrM7aXF5y/&#10;fskYwhMwho+AAwIVUEsYWY6bP/d5/LHp/fv9pQ+/VupPe2Iotdhp1Z/0o/7YCP+nf/aH4+MJrrhY&#10;IGP8YIl/NMA650ghobUihZkwz6Qs4YocC0ZrYorEIAH3nLMY0LN8TS6LCV56IfM8yzoRuS5NY6BQ&#10;CCkTY2Z42LPf/z1vv/uOX375Mz559YJ2tSIECavoocfOM3OI1L6i9ZXYLlneSwwSilt6adZJEMd5&#10;R902FOXIyJ6r6zpurqEfepqukxCTs2TgeDoyjZOEnLWWvpdRyz0wMg2jAOkMaC1r9HXbcNzvZc0a&#10;I9oZnJF1blu3WKW4H++IS4hfGcMQAvvTyHaKrDay9iCXBcQn0IyQEiaVpcdSSEqOC22drOmWNfpu&#10;t+NwMGzPMlrpJWhdA0qgKVpjtCHOAWushNOQIIu2BuZIzAFVBKJotMJpB9bTNNJ/adoG5x1giDFR&#10;1RZj3ZOpeNWtWI0j1/f3HI9H6s0KhSLmjI556dtqtJb1fM7S17PG4iuBGcUl+Ph4iZKvZQ8eQ6DU&#10;HoqcY5oP7FOxR0oP7/r6hsPpyHZ7zuc//jHGarT6AKcQEIoEneby+F6yGNuLQik5lm7vb5jHFTk1&#10;tC8v0UaAAvKS5Xsg0sd+bNs0NF1HjIndbsd3334jVtjlM63rFl/JfmgaR3YPe6ax5+XFOd45xnGg&#10;5MJ2u6VtW4ErhIB1lvPLc1RR3N/dP60fH3vXpRRevnpJVVXE5V6ksxhvyxwx1qG0ZtV2zKmg7ExR&#10;CJhRaeq6o25WhGlgmmbsEsAOQSCAbbuhaRrubm9lTaIdWtWcpj3zFLFe1tZXb9+hnYAR0zzgrSJ7&#10;i4uO037H4eGe2hm8NRxuJ3YhcX+35/Cw4+H2jnka8d7wxWevefniklXXcb45p6k9KUfu93tubm4Z&#10;vvuW3cMDw+nI0A/EyGJ+fmAcBlLOWOO5fP2ayxevOFuvmUcBHdxe3zOObxmPJ/r+RN3UtBeX+KrB&#10;1w3Otbx4cU7bVmjl0NZzuV1zfnFB0zqOxz3X19ccHnaQCtZZPn15yevLC1RK/PYf/5l3f/gaQ+Hn&#10;P/sxlxdb7u9u+c1v/5lv377j6uae0zDjqpr1qhPAlbHUmwbnJOSotFx/zbKPdtZSN/UCM42M48T9&#10;fs/t3Y6Q4gL2g939A8fxhHIV6+0L/PqMzflLfvSzX/DzX/4F6/WK3/7Lv/DN1//I5dma2rVMuwf+&#10;3V/+isNux/uHI3fHE+fnF7y4uOT3X33Ft19/jVWaf/qnf2QcB+q65rg/il0ZMaIfTwO//eorvvjZ&#10;z1m1DQ/7HZWBu4dbSlbsjwN/+w//zH4M/OAnP+X1p284Hgcebm+4ON9inOX25j0/+OxTfvajH/Pp&#10;mzeokvnP/7Aj9DM5yF618hWVd1hjBFCrNSjDaQoMhyPDPBNCZhxmjDkJNA8JjJvlfyHMzEqC3xGB&#10;0rEwgPQC+umHE1OIhFSk5+ccftVhnKOg2A8Dh9PIEBSzq8A1NOcVWmumUaCdtijpE3uDslbWV1qg&#10;IrVVpJKfXuOTTz/homswCnACw0y60G461uuOh/sd8yhr/uF0olr6FtM0LdBZ2af2xxPOWgnaF+lF&#10;ar2AZFUkx4R2VnqWiw07x0R/PLLwFiBlVBIobs6KmDJjOnI8nJZnUIVpmqmqCl0K8zQ82caddVRV&#10;TUwCzpmnsABpFUYLVDWrIgZm557W4qtuRVUJgMMqWTvHGMhBno8ZqwlBgpslwBgDp+OJ0zRLT11L&#10;wFxXinGU51xZGtIC5Sp5ARLLM5DHe4zWmhBOjNMtw9jL3nkxbDdtw6pr6ZqWynlWjdibzZIAzaXw&#10;7vqO0/HI2IsheY5JIE8FirKE/OG5Z1lAbU4VihUjsVNa7Mu5yH7baKzxEmJfrMVN21B3G97f3jMl&#10;CRr/5Oe/QJEoOeMrx2p7Qd10VEuvsmsaCSFriAoaNDcPe+7fXaG0pWoaTuMs8C/v2WzWwIZSoB9f&#10;MM/T0hOVvfQYIr6tKDk/2ehPd7fEEKmqmqaqBYBJxlDwdQ16Ad7kTJxnTuMsIKIUSKlw+eoVTdfQ&#10;dh0lZ+7uHjA2oLVZ9k0wDj3H3YH7/Y5+GPnhD3/I2WZD7S27vef91Tt++/DAqhHQ6HrVoYpYylOR&#10;54EgayZ5tpNZdyvpl1OIWUzrEc0cEmC4vbsTIELO5IhAg7TCOYNvxDx/fzgxDr08z3COqqo4Pz+j&#10;WzcY18g6cTwt4GaBfoYwC2A6F4yBtvICWCqF2jo5h2Ne+ijS27DOEHKhH06YfhLw9gKeUimR5hnn&#10;FS9fXUq/cJo47HqU1hIMzgqi7HfquuXy/JJh6JnGYQGMAkUAKykWxpB5uL3DOs+qW9F4x/biBWEe&#10;yDFw9e4KraCqK5qmpXIO4wQim5QAK9NcKIMEoo3SaOdIOTHNgb6XgHPJB6z1dO2KV5+8oW4acowC&#10;zDOaGKKs52MRY7wVOKurG1nrlYAqmc5bclPzsNvhtWa72TwF86cs4IIYokBBdGEaJvI8L2ASuZaF&#10;ZT8nz9ZlDybX1aUnahzKO6xzWCsw7RdB+gjTOHC3WhHmmaaquDg74xHcmVMkTQIsleNP4FcpTBht&#10;qLRmLhM5CqBJa4NG9mdOW15dnnO53RJCZIyRcfnn2+++e4KlGWOol3W5HRxV7ckpPa11MoWr6xti&#10;+jsuzs958+YVTV0LxGyBkCutKGj2x4GcNaXA1bsrcphw1tBWjrZtWXXrJdCfSEme78n53yw90sgw&#10;9tze3fFw/4BznldvXrM926KMfXpGmlLGWrdAsRXWeryv0MYuzwQO7K2VXriSXr/Wis1mTdPUWCt7&#10;l8e+bAhijHfOCZzMGOYUGPueaZrIOVO5hvPNxfMQznM913M913M913M913M913M913P9q67nAPxz&#10;PddzPddzPddzPddzPddzPdd/Y/1xCP2PrelLrPuj4d2PAueL5fiDDV4tQ0oyDPpfGvT+eAj4MWz/&#10;8VywWmyVpXw08v2Rkevj8PzjIHLOCZaH0/LNClUkGque3i+LYK78qYFNF4zo4JbgdKboxeZkHL6q&#10;n97vY1h7mE6kKKECq/TTa8u85fJzysvrLH8HbS3KGIy1YlAKAdQggxhWwsz9OEr4ehz47vqWq/fX&#10;fPvumr/6t7/iYntO21iGceRhfxIDRapoWxmK1Y9D/UuoqpREZQ2qJGKIWGOpHFxeXHBxcUlYDFDO&#10;eFzlPwysLuExxURvNXXtyVEGoZ2Vn+08TYQoAyQpZZzTeOMIFFyxNE1NXgZsQ8wYk6AUGSQphZIg&#10;xEfjs0FrS9u0DH2P2m4wGmIs5JRQJRHiyDwHjkOhbSzeeiprcdbgvcMaRUkySJtiQVuzmN5kOPF8&#10;u0VpMSACDMPA6TgyzWIuUUpxtlqTgHmOkMUAPU0D4zAKvV4rphDIFK5vbll1LeeXr+TvVbcyMBMm&#10;TBETuDYGlR8DuwVV1JMRgJJlyC9HtJFzq6QlFKUl/D0OEw8cYL1i1dSQJWgiBnQxLiSRdVNKpnIG&#10;leVnq61hTIudEotCk0smZTGF2kpMV1VTk4sE6D+EiiMKsZeFGBmH4UOIvCADolaG2K0R008qZbFt&#10;GIzWciqVgn2cWkliHFfaoEvBOkWckgz/IdZ4TcF6R1PVEnBRipgEbiBQippSxACccyaVxdywBKKG&#10;caJtPL6qmcZRzoOiljmigjZagkEiJEOj8N5ReU8pGkVhWAKUioxbjhWFonIOTUHniDU1oSAWMzLo&#10;vITYI/McJDTtDV7JuS5Wh7Icm4l5GVy2erGCxMT+eGKOYjdpu466bdDOMx1OS+DQo4xCGwknTOPA&#10;Yb+nGMXly4tlmEvM8kaLQQkKZTGClALeO8axFyvkEtwdhgltIv0wkhcwQ922tE1DmANKg7LLtVEp&#10;rHFMU+D23Q3aV1RNi3OW0+mI0ZrKVRIGMxqlNBmNdhay/Awq73jz8hXeObqupRSYB4chk+JEyQVb&#10;JASOMksA1OJMfhqa1GhykrDxrMBmRUqZYRioqwqKhOpS0qTlHHBGrrnyOcj1sCiN0YlPXqyxVpHz&#10;yHntmXNkjElCnNour6dYnZ2xWa8Xo7NfjIoZlTK3V+85HPeQMxcXF2iJhLEfeszuwPnlC6yv2Wy2&#10;pAKhJG7ubggl0zQN7WpFiRGUkevmHLG+xinkuFMFRRJTstVYrcT8GBLaaTKJEEZ0cYQ5sDscOZ6O&#10;nMaR/e7Ew2GiXnXYSsIhEBEx/MwwTDJA5ipUZzHe09QdB7/n4f6e3X5HyjJcZcaJ9fqMbrOSsLKS&#10;yVylxOTkK8vtjUcpGE4njjHivWW1qtHKgVWUopeQu8I6S0mPof4oQ3o5i2UnRua2o+k6jJE1gDKe&#10;7apjCrOED6zBGKi0IZHQygjAYRlMTDFilcbXjrqqyDkRlnBxiVFsWosNx6gsA6OPcI9hYFiC2dpa&#10;Vm1LjgFVihhlcyLPQULlSJCsLOsO6/wSYhIwCSBGtJKotcJWjpAzaAFLGGtp6prGO4a+RauyWHLF&#10;TBVjWqAxB+q6WdY5hZwi4zhzOh2Z50DbNqxWa7quk/VPyRitkKtsEZtdknuT2IEVeglrKmMkkKrE&#10;dPOzn/2EytecBhlW01oLbENrwjx/FB5RC7zD453APGIOC7QmYEYZAteAXkLL3hvWmxYKnI4HYpq5&#10;v7uhqisJ79Y1XVtxcX5GLND3A/f3O46niVJgmgaurq64OD+jW7WLsTtQtxs++fQM5yuGKXAaJ/bH&#10;E998+y3H44Ff//09P/3iR5xtOoiRUNdU1qNyIi+AHqUVShI7i61JzMhOyf1DGzm7p5jIBfaHI7vd&#10;npwS4zByPPRszi95/fI1bSOh1FhmjDW8eP2Sqq4JMfJwfQelsG5b6romxoRKWdZkrqKYgtcyLCwr&#10;cYFOpDzK+yITlvBbmANTlsFKsaA7nDWAIqQI44ipKwIQsxgnT33P8dgzDoMAaBR060TMYoGiwO7+&#10;HkjkEvn6919x3B+YhhFFYbXqWHUrulUnA8arbrnHekII9H1PMBOqSAjOOy+D42iMMmin0VaRYiJF&#10;MT/FGOReawwxJ0LJMjxZVYxzYJojuagFjCT31GmaMFpxGkayNigs49CTQmCZkmaIidMYOYwHbB9o&#10;uo6ubeg2WzASzFUpoRXU1TKEajXWi21LKYW1CmMUOhY5Huoa4x3jOBKzrMH7fmCaE0d3EuNYESiQ&#10;UeA1EpapqwUsZTBKzs0QI6YfcXVF03X4uiamyGG3F6NXyVRWDGQxRGLKzOO4GOBljRtSIsfEPM9M&#10;490CR4oy5KsdaVk/Omc4DgPbs5WEvddrmrZDG4dSEg61iqeQcV03HA5HpnF+2v8NQ89YTtRdhXNr&#10;QkochxNv379nChNnq5bGOfK8WIEBV3mB4sRAWaBHpYjBFwUxJ5Qqsn9ShYvtiqZ7jTKOh/2JpmlY&#10;bTbUS1Auhcg4yL4ghsAwDhwOe/p+4Pr6lqura1arFdvthu35hu35Ba9fvSaGmf1uz+l4pG5rgXS4&#10;glEt0zyx3++5urrB1xXb7Zb1ZkPd1gtgAlJG7r9L+NJ5J/tQybRhURyOR25ub2nrisuLc2rvOR2O&#10;8rNQchzlXHB1zWazxjjLqhO7aSqZd2/fk8PMOPYCu5hhngSqpGyN0mLwRWnsAnbSWi3B14RzDmuX&#10;ADAQw8Qw9ORUMKY87btKyRLEIZFSJheBUjgl65dHjNR609G2nQSbhx4bLeuzNSkn+lPP6dRzfXfH&#10;u+vIMA6kHHDOcXa2YbNZC9xDGwwCp5v6kTQL2Mcg4KdcMkoXUIl5HpZwUGIcBionwSpnNJXV5BRA&#10;ZflMLAzHkZvbW+q65bNPP5W0lNaMQez2KUTCHIm5cH62Rms5vpWCGBLjNHA6npjmgHWOuqnpmpam&#10;qp/M1f+19Rhklv0a3+ut/Jf++z8OQj81EP7st3z4F0ZrjFYcDwemYaBtaypnsFqCtJX3zMcDx+OB&#10;TVfTdS27ccc4TeRRTIRaO4zxsrc0Dm000zhT1Y7t2RkvLi6J/ZESHfvjEaMfH80vAKgkdlaj1RLE&#10;DgynLHbF3qOMoT8daKuKxnuqpmW9PWe329EPe/rTkXme6VYrAf0sAIHhOAhcqBQmZqz2WGeZpp5+&#10;d8NX//SfWW/P+Qvv2by4oB8HtCjQSUsYXmkjQeWPwIhKfR9U+Od6VX8uDP/Yo5Lwjvro92UdLBin&#10;74ffn4LDH73WY/gKlvWnMU9gx0drX1V5jNFPx5FA2uTrZKMYnJ3A5sIsa6MSCuM4Mc2jrKdjIBcB&#10;XqRcyElstLlIMELs8HEx9pYn4I7YewXUk4JAH795d8317R0//fxzvvjRD3j9+hUhBrwXW6MeBrQq&#10;YpzUH3qCFAmMF8B5j7aOlALKaOqmAZ0IQXoTTV3xs5/+lN999Vt85SVcqhXzNJKzAm2Yh0n2784J&#10;AGMxJXpfkZJY5t0SMKzriq6V+2mMhZT0E0Qg50xW+smKG3NGe4+pPPtxZN9PXKJxzklAJmasc5A1&#10;ztc4XzFPEzFmge49nrLOyvrdiw0+xsTDwx7nHcZ5quX41EVJGCzIWvPRYpoXUEEuj/AL9QQsqGsB&#10;yZUiQc2qacAs56IW22tagu+SyFc457FGeirTPEvwxErfTJvyBLrLOWOtXc4Z8JWj7TrUqMkskAct&#10;fYikNAV5T/M0EmuP8bXASLKAWKQXnIlRejVn5xfcH45My97gEcqVi4BcWALvRWmGYWS338u+w0l4&#10;syDQQOssx+HEMJ5w1vHJm9cUBNBUcgKVn/rEIUQMBatk3W6V5uL8HK0KVzfXAp1Jmb4fUdZRiibN&#10;CW8tY8qEaRYokDG41vDqzQvWmxVKK/aHPadTxhjZv8UQyEUgOuYpvC/Hm9zfNMZZVCrkj+4LdV1j&#10;rGcMifX2gteffsLN7Q2//ttf46sKV8k50B975ih9maKWtrZZbKjzKPd9XxFS5ng40e97TG1xXsKO&#10;//B3f0e3XlEZw6brqIxi++KCo1XEsSaPE/enE2H/wDxOaO2oXMWbi3PWXctq3bHedJSSCNPM9dU7&#10;9scDN7fveffumlN/IhVZf3jrMFoTonraP56dXbJar6THtwBT+uOReZwYx4n94UhOibqqePHiFb6u&#10;abs1XbfCOU/dndE0AkCpmpq6bdmev2COI++uvoWUOdzfsbu+5vxsy1/84ktevdxwetjzn/7jf+I3&#10;//BrPnvzks9//ENeXqy4ub3h//oP/zdvr95zc7ND24qq6YipMM4z3hqct3StBMGsqaibGmtlX2+N&#10;W+BJicPuyMPugbuHew7TSCoFW1WUODEua+dkHM7XFOepX77hf/hf/zd+9PlPcNbyf/4f/ztx3PHL&#10;H/+A2ihyP3Dx5lMeHo58e39HdBW+qvHO8fe//jv+8LvfUruKr37zO8bhCMvaL2TZG1VNy+HU8/79&#10;DV98+Uu252fkEKiamr/9+3/gzes3FBS/++YtQ4K/+NVf4qqK+/sHrt++43x7RuUt1hvOPv+U7XZL&#10;V1cMpyPfffsdu/sdtRWbddt6qkqOeQVgDNM08XDccex7QsmgHFrLHiPFiFaBWBJzWHrW2lLVLZuL&#10;S87Ot5y/uMBYLQCRhweO08zu9p5jVsRasdsfngKqK+3IoRBjJGRFsp6m6jiv/NKJk+caTdUxL8Cq&#10;kGRv5KpKjPVRAFelSLDWu4offPGKT87X6DRL79FYYk5Y79hsz8S+3DTUVc3799fkUphj4Hh7zXG3&#10;xxnD+fkFIUT6/oR1Tq7zvsZiSUUgRlqzHFOahJJemSr4qgJgnEaUhsbLvSTESLEIXEEXTr2s7Uth&#10;2csLOKmuOqq6oii5/jrvmaaAMZ6mYVlzWAFOpcSckkA0rGPVrWm8RyswumAN1E7MvrPSkArKSG8+&#10;zpMY3pX0y8mJSklfVqX8tI/I8yw9JGsX47X0V02W522+aambhmEYyTHjq4p12+HcKwEiVhXeW6ra&#10;I48s9FMf+/5wYBgnHvYHDscTISaaxUackkLZGq0V4ziJ3buAVdJbDSli1ILz1ApjBTZYO88cIqEg&#10;oBL1CHpWVN6inSGhuXj1Elc1HE49/SxgvRBn9sOJYz/w2SdveHFxQVHyXG17scVUjuM4CDCwFI6n&#10;garpcAUOxyPjMLJqBTastNy7lNZo4yggQF8yOcM0F2rXUFcC8+unCGUipISaBoxWVM6ijCKToMhz&#10;05zkuchuv2MYjksPt+L+/p5hGDmdjuRUOBx6ipLXn6aR6/fvKTkSp4nD6cRuf+Dh/o4f/uAHrLqO&#10;2td8/uln3N/dSm/mdMIaw/bsjKpayffGsBwreQlje6xFAIFJ+qz73R7brMlZMcfM9d0D1sleQhuH&#10;sxXeOmalWHVnJG05jieG04AdJ7pOAsgxReY4QcxiGI9BtohKCwzDSR+wLPCalCK1dsveSuGN4zSd&#10;uLq6xnlH161xynM89Rz2RwHmaoEDlgX8XbctwzTxzTd/IMeZ8/Mtq25DyvKsoh8GFFA3Df/9X/+P&#10;RG3I2mFbeX6TUyLHQH8amacZtOXzH32BUnIvN1rhrYGyhhTJMZBTEPhiPjFo6bs2VYVanoeO40B/&#10;OJKnwItXL9FGkUohAbEUjKufwHC744n9b76irhsuL7ZsNyuyyqR5Jowj8xQoCrmmGY0ust+xJZHC&#10;jDGGVeWZveP+9ubp3GcBPT9CoFFK+j4pU5KsVUERUyKXtPQBMvcPDwIE8PI5WetAzyhrqZsWl+X8&#10;rLzHG82mazlfrdntBE5a1fUCei1M44DKiTjLPkKrQgozNPuvIQAAIABJREFUU0m0TUPlLLY4kgaF&#10;IReBk+acSTlhtaapLMZuKMpQrGVOmbvze+4fHjgeD5QCw3RimGRf0qzW6AK5FWjtNE/MKXK32/Nw&#10;OPD2/RWN95ScENaJPAtBV1T1mi9/8SWrdUeJgV1/4OH+QH844K1juz2n61Y0bUXbNlS+EnBHCmgU&#10;eYFzNbVHnW+ZQ2C/e2Doe/nZeU/KhWmaiAuw0iz7hrppsMu1L5cMGJSRfatewCEhTBQiphS00k8A&#10;lXmaltB7JM4TxjkyBaUK3jvZN2rL+cX580DOcz3Xcz3Xcz3Xcz3Xcz3Xcz3Xc/2rrucA/HM913M9&#10;13M913M913M913M9139jPdp1PjZVPQ7fLr+xWO34aOhXZipL/v5MdkEGXf8kXP5RKT4MdpfF7vNh&#10;yJjvfd/TEPjjr8v3HWgfDxQrlT+8hlKUXJ4GcR6/68NQ+aOlnaewWlk80nYxoMcl9KaUWWxoGqsN&#10;42Lh0lqjDMQQmaeJktISSEN+VssAwcevrR//Hsv7NshAja+qJWQaJJimDcZoBhRpErvXV9+85e27&#10;a/7NL3/JT7/4MVXb4ZoV/enIw+HENE80TYW3Fm9lGEF+RhDHkbgYyLVyWOuwgKtqikJs2HMiFzEw&#10;5SQAgGmeOPURZQ3aS1AlZnBJhqi1cWI5iBKYMFqjncYojW0qbMpkNP0UmGNgeUuLeU0MRurRhoj8&#10;fNbrDfN8wnuHJjPPPTKQLUT54zAQUmEMhlWrqRqDNh5nPbYTc6ouBVOSDHPLQSCWwbqmDfHp98Zx&#10;YI6BdIo4a2nrVgLo1tC1HcPQkzKLNUSCBkY7xnlie3EuoX1raKoGUl6GnGdSUuioxGisFV3ToJBB&#10;sMcgFSrLYHqKxCSBtZTTYvFzEKMMP4CEmLIEKp0q5LiENxfWg1pMzCgJZKdJhlNKjE9B+cZaqqpi&#10;mqAUCc+lLKE6a62YQnNEl4wumVIkVa+0kWB3ylhjSCkzzQG12NVLSR8Na5cFhOCwRkIjYl6W86kU&#10;CTiZLMP6cgEpxBSXc7wQwkxXN1R19WQWzEtoS2uD0RatE1rn7xkLUkw4Z3GVmHfSLEHAqq4xRgLF&#10;ysiwuPMOFuNYSEns9MZRigQ45xCY54nlcCWGSI5yjOjlfeeUZDBFyQSyVgCaYgx9HBnnngJiS3aW&#10;hMKgZGA9wTTHJaAuiA6lNNZXTGngNEwch4HNZkvXrejWa9I8PQ32OO9leG0XMUYzTzPGOIwu9ONA&#10;W1Voa2VoiIwrYK1chyQckGXY0lnCFCRUO87c7x64ublDWYNraurFHBNzxKgkQb2UyQW6dsXd/YEc&#10;Era1Yng1lrZp5HhMYnBSWkwpj0PaCtA5Y5QkxWKYcc6z6hrm/kheYCYxFqaSBaayBFaMdZDSciwt&#10;4aBlwD+lTM4SRplDeAInxJQXo4uhXa1gCUvOc2AcBtbrDV3XgtYCCSkJpxawg7WkMoLS8mdow3rV&#10;sl61eGufTC+ZgneeU0w4NJcvX/Lq5RsZuouBm+sbjseeeHcvYaNcaNoVhscQuyIv77dr1jhvCFHO&#10;PWstYR4xquCtpcSAtprK1GJ7NwptDNYUirbsdwNpmkmpkIuiWW94XbW8eK3wvkE7K8HxFMlkSsns&#10;DgemEKnrFmPdMnylqZoW72qaZkVVN7x9/x3vrm/QGFIUY223arGVl3vLEjbYrNdYY2TIcJ6Z53kJ&#10;+2WxQxcx0FIQG2XJYBSVa2hajbF6Odc0rq7R1jIvFhitNcVYxnnmcDiIObeyzEWuoSxhL20U1mjI&#10;NWMeZJgwi3EozDMpzDKwWOxyDZHgTT+dmMcBrY0YtIDD/sDheCSlzKsXl1TekUomLUGnlHkKjbjK&#10;i91nCfzKMSohrFIKKUS0kXtkCDNKObm+PL53I0CAbrUSA5XVkAvDNEt4VWlO45HD8bQEjixGQVag&#10;ncNpjTIGZTTGO4HIzPMCQYEQZh4Nn2oJJT2u10pKMpReCtMgQ7n/D3tv9iRZltznfWe9Wyy51dbV&#10;PTPdPTNcsFAEQEgPkoxmfOGfTVIymARQJAyAhrP39FZ7ZsZ+l7PpwW9mVc80ZUZRb0g3K+vsqsjI&#10;iIx7z3H347/v59wZkLFao3x1L+QSB508C1XeA5Li7BKEErhHMXJvxBjRBbwT5+SUszhcDz1KaVxV&#10;kYK41hyPe1zl59xQXLbGGMQt3tZ0TQUl0Q+B/W7geNhS1RXe1zhXcX51zmq1RinD+WUH1vLu5prF&#10;smW32/H3f/9z/vr/+s88/+gxz58+JWU4MlFSFNiEkUF0RRFnutmh3mgRmRQKGkXbdaznIb88BUgr&#10;+r5nHEac9+RUeHNzzTBNApfwDm0Um92OuqlYrpa0bcvY94yDuLcLoOm9KM55P0M/PgQ+ieh2ChO2&#10;ZIyac+McscaJU+oMQ9Hm7vpOpDwxhkiMiZvtltdv33E69rJ3GkvXdDSLhiEE2uWCtl3S1i2xRM7P&#10;z1menZFyoj8O9IcT0zhwOO7ZbvfcbrZY57m8upQ8Zs7PjdKoGbgzTRMxBHGTq1uUgvPzFW1Xi/P7&#10;GGkOB7n27mqTECCKC3xO4G1FXecZVqMYx4mYsrjKZ8VxnCjWM00n4hRm4ESmpMiYCllbcjYc+4lQ&#10;CsooqnESMM+c+4QwCcTHyFoI4g6VkgxsPrq8mIVpmqI1TWpE5JUz4zAQZwe+lAtVJcPr2mi0Kngt&#10;w/XTNDHmJA6NOQGaMUyMh6PsWQWsF4dahQyD195xsV5wfr6SvRBNPwwomAXQhWEY2O0OAhXKmZQS&#10;1++uefP6DVM4YKylqht0gd3tLcNxR4oTSluUFvfduq5pKs/F+RmPnzwRMbyzLJctVitSFnjGYtGw&#10;oXB9OrI9nXBNy2J1zvl6SVOLA26a9/2SJfd1xjJMI1MIsm+PGl9VGGNRuswi4zznrQXrxIm270/E&#10;aaL2jbhclUSaBna7Pb/94nfEELm8vJQ1wxqqpmYaA9PpyGZ7y3Z3y+1mwU9+8mMZ7FUZowtNLQCn&#10;aoYuxRjRSuGcJcTE0E+MfSTFLXp7QJlZzGoci8VCgCpF8lxjDSUkQgzEmDmeTvfrpdKaYjRFKfpx&#10;kqF7a6BkxnRknCaqWejZdS2XlxeEYcJbR0hSn04hMk2JujRURkQg1osQ0ljH8XBgmoZ5QHt2enfv&#10;8+hoNDFMki+HRFKBnAMlRbzRs4BehLvWi5AppShArAy73fv7XN0LRaRWLU1N23VMIXM8njC+ApUp&#10;JRJzYgwTVltcZUToAKyWK6lDUmJzc4syGue91KBA1uL+l0IUqFcuYBRWa9q6ppREzIlhGun7kWGQ&#10;POn63WvevnnDcrVgvV6KaEMVEVMX2B4OApdSgLboWcRsrWW5WrLWMqBtZyCN1TL0fudM/N8SaQYR&#10;fJ+b+PeFmnsFKabv9EKKkvrlbh9XSqGE84dgvNK9gOuw3xHGHrNssE7htAYSMU5AZnN7y9SfCJNA&#10;KKYQGcNIjIH1qhWIn9Z476naiimMhBCxxvDo6oqbd5nhkIgZqnndsdaSk9SS+91W1t4iTuV10wgk&#10;DMmD+jGgtQUi1miaxRKsI8TENAbClEghk2OhzII2lcFqgeu9fP0G15549Ogpy07qk3jaiQj+fM0/&#10;XS/xzhBjvu/viEhK6rRyB/tR6h6GV37PDf67ovbvAgu+K5r/8PF6FnPcfZLvH3/Xq/qw5/Z9Pwd4&#10;33v74KqoqmruL8R7B/s79+mCCJjuwIthmmaHy0Fq6yJ5Xc4zNC7L7zQX+X9VJPf78OcZbfCuIsbZ&#10;5W92n53GkTBl4hD5+W9+y+u3b/jx55/zkx9/TrdYMY0DShmmccIbSzZGxBExSL38wftUKHISAZ53&#10;FaUEVImEEjnsNljnWHQdXdvNboSanPKcMwoAR2AasN3vGMaRYjR1XbNcLYhhknxqlt5dXp5zGib2&#10;+wNxnBgKGKUIVU0xUms55xjnfkzTNOwOJ253e65OPYumYRxnt3vr8LrC+YZcFDkrUpY7UZm73J/Z&#10;TdHSNOI6Ku7skVICox4wVtbPON2JrkQ0ruY9RWuwRhND4ma74Xg80TQNV1cXM7xERELKiPPxFDOl&#10;iEif8v7aU6rcrx1W2/kaLBQD2micM2j9/vq7+yPfK48xzmNinvMBNzc91AxnUOKgmhPGWlRVkaZh&#10;boZmjHYYk2GcsK7h008/E0BSP1LljLUarTRFaVKR3yXKsN3vef36DW3b0rbd7EbpqWuB7qWc0dax&#10;ORw5Gye6Zr5PQr7vFef5ugthmoU9nsOpJ+RI3dU8//hj3r17B2iGcaAaa+kVtg1d09AfDoSQWC4W&#10;GArTNOG8JYZJ3isQxsB+uyVHgUnsdlv8k8eyN2tDnmGYIHlZiNJTilPAGelNOi9AAzNFEordZsM4&#10;jHTtAmudQPycQEr78YQxYK08d4gijh3HgazgbLlkOg3c3tyy3+6I+8xi2aGwqJKJw0Q4HEml4HKg&#10;hIk6ST/seHNLjoHKGp4+fsLl5RWlKJzVxHHidDryu999yWZzw2F/ZLc/0M+OtXVV8eTxE4w1DMNI&#10;TokwBVBwdn5BW1d0bUNVicjLWs0UeoZjL3CaELk6W+ObWuASdcPq7Jzzyytxe3Ue7SswimHscc5y&#10;dnWFNpbD5kCcJl6/eMmbb7/l0eUlf/5nf8J6tWB/84a//j/+ml/8/c/oagGnHnZbXnzzO379my/4&#10;zW+/YBgjVbOi7RbS41TMDsyWtq3nfK/G+xalpSbwVcXp1HN9s+H6ZsPpeGQYJ8lJ4kSkkMYJlMFa&#10;z2K1xKpCszzjs3/6x/zrf/tvOTu75PrtDf/nX/0nzpcV/+p//TeY0PPq269ZXD3i1TcveXN9Q3t1&#10;Sd21OKX4za9+xf72hhRGfvnbLyBljHdMMTINg0AklCKWwpAzm37A7/Zoa/j8k495++oNP/7xT8ko&#10;/vPf/QPXmz0/+elP0c7xxddfM2z3XKyWdG2NqxzKQO09YRzYnI68OpzYbXcYYzFWs2pa2lbyoxgj&#10;0xRFFLvdMkyBKRcRCSoEIqYszaKjXS1YXVxQL5Y8fvKU5x9/zNnZOVVTk0rmcDrSjwNPY2C/33H9&#10;bkv9+jXX17fUTcOrV6+4fvcOrGY/BqZpmms+ZM2xFmVESDqME/2pn6EyFbWtAC9wQwUlZpzRKGcZ&#10;pxFVEufrFU8vL7A5orXUBHd7ymeff0ZbVfzyl78mp8Tzj55x7E+cr9cYbZimCYxmjIF+Gjkcj5xO&#10;p/n8RxFDAiN92LZpWHUdOQTUIDDarDTKOqzzWKNR1hNCpCiBxGoXBfZJYUqZuqrJ894uZ3NyCpVL&#10;JsYAWs5etJEzIK0VVe3nsxaNUgK8GYLct0aDNxpvDSkF3Fy73oUzM/w6J/qxZxrGO0Yqxli8s9SV&#10;IiepQ838vd7V9/12byxOG8IUqI3lYrlGN5WAgRcdWhvappXPq66xxkApDOPAaRrZ7Q5sDkdevnnL&#10;m3fvUEqzXK3xVU3SFVlHhvQetKtSmh3iHVZZYkkMYYQg9Vtd1fIeKFijWCxErGyMo3HigpwpAq+z&#10;Gu8s1luUtYQsfVzjHdM0MYwB7y1Pnz3DWctpGPn5r35NU9e0Vc3nzvLR+iPWVcUiw+rskmMv35ey&#10;5HnjOHA47MkpSd0+96CkHxEpOeKdACV3uz37klksOs7O1pxdPcZZjVGFOA5YDWHs5TxHzecuOQuc&#10;z3mefPycMPdCrLX3h7spyvkKM4RSastCVXnevrrhsNsLVCkbNjd7htNvWXYt/+JP/oTLi3Mu1isR&#10;Xo89w9BLzloS3t0BxyVfAo0zXs6BUiAMkcPhwDfffks2FU8/es752QX/8s/OSCiSUmCduFeXQprP&#10;xbaHgZAKyjgOJ6mtmc+7tBZgktMGTZH91hgMAhWwVS2A0BgJYe6rFclVx2HgcOzJJbPd7dkfeza7&#10;PdvtVu4nY7i+vuV4ElG3846qbggpUtceZzU3X32NNw5rrNTO3kJRRDQ3ux39MAocTxsBdltD3/ds&#10;d3s5Y3GOWmnqpkKVwvFwoDQVlTFMYeTi6hHeGoYpcOpPxDBJD1Ab0lz3WK25vLwk9iNt29KtVxSj&#10;aZdrNpvNDJeW2ialzBTljHe/P3C2XBBDZL/fk2IkhUgBhmHAVxVaST5LigKHpWCNZ7VY4qtKAClK&#10;CbyjKJSeP7sZSBzmnKUoxceffjoDZYEiPYzzs3OmUUAb/RjYbE6MUQTw2joBQYwjiiyO6o+fzPAl&#10;AXm/ePuWs7MVF+dn1IuGNC047XbkMFFKxldyfqWVkveWpX+di0JlRRGSNsY5nDegBFyhraGpazyF&#10;unY8eXJFSonbzYbb7VbATM6jtZxrWC0wwKygHwa+ffUtIUSp5bWBAjc31xSKgB5swVULnHUsmgbL&#10;GWdnK3KIHHZbTqcTm5stt5sDlEhVO5bLpcBolMDo2kVH2zYoBculQAhiihyPR07HI26acN7jrCXn&#10;zGG/px9O9H2Pms9DvK+p6oamaVi2nQABUkAVmKaBsB2pnKWta4b+NMNYP4DmxjDDm6TfYo1Bl0SY&#10;RtlbH+IhHuIhHuIhHuIhHuIhHuIhHuIh/hHHgwD+IR7iIR7iIR7iIR7iIR7iIR7i/6e4E6PDd12p&#10;gN/7+v3jlSoffC2DBPBeFP/77vLyd+4Dp3QZoJTnzHzHXX525P7QGv5DOf3vi+tlwDnfD+Yr/eFz&#10;8cHXeX6muyHj8ge/hztnqPeR0dpiHTRKXJiMtRhnGEcRoKQg7lk5p+9AAr7vue+AA+/hA5qm67Au&#10;0vcjZPDG0ljHeBJn5ZQiU0z83f/9M759/ZrnH33MRx895/GTR5wOB26v39KPA+vVCue8kNrn16K0&#10;OARmIMeIuSPuxyBDC96T4kAIQRxrEfduOw/tnIYR4x0lRvIkzqAxgUEE/2ESMWHSGe1kqCHFTFZK&#10;nJtn8a0c8CumkESlqMBoMwvo5RPpuhatRCylQcQHM0wArRjHQMgwjplhOJCzZdmtscZjtRNn0zTJ&#10;QKB2MkR76ElojNYyiJwTIQS53mdRmQiaChhmV2LD5fKROIK/HCk5sdnuMM7PQ2SKqq4gZ6wz1E3N&#10;3cCIiBjs7CIO1hisMahYqGuL95ZpkuEm7y1t20IZaOoarcURSgaGRhHMyo0jzrNWxBxqVl2r2UUZ&#10;Nbt+a4P3FduXb5jiLBLPMgD39OnT77oKAuM8LK98PQvvgzy3UpTZTUhEU9X9/RijiLH0DMdQiKvV&#10;2MvgT9M0IuIoiRQDJRumIbDf71FKsVyvsN5Tu5oQR5giMUcqW6EK7PZHFIauXZBSmd+3/B5FXCr3&#10;UJyHjSmKGCK+FnF4QZxkmq67dxyliODSKCugBu+Y+oEwJoaQGKdEt1iKc3yYKKMSZ5HaMo4jfT+I&#10;CMGIE/NutyWGIMCC2ZU95cwUAsMw8ObmhkN/4tH5BavlQgTrZMgFpQ3e1/T9iaLEJTGkNIuSETeO&#10;FLm+vmZ/ONDOw/8hRlrTUHmLQoZQzs7O2ewObDc71suOkkV0U0q4FyVba0gx37sWxxAIMc7DSpa6&#10;rimzSHOKgak/goJ1uxDxbonUzmCcujOTo2tbPn7+kdyb2szKEnFZl7VThBi195jZxTOlKMNmWgQ+&#10;/bGHHChtCznJMDd2FjaKIMfNririT8K9qO9OcHvnmPghSCWlRJkfJ39E9OG8uOjmeRCsnp0VYxhx&#10;vpL1e5pmmENCK02jFFhDFLoLTmXicJyBHgqjxL2mTIq29jRNzXJ9jvM1qSBuvsvEacqMIdKHCYXi&#10;vGvwTctmt6dZdFxcXvLqxUsO+z0+WJq2gXmYqmvE9SiPPdNwQJfIeNyRS2bqRbA4zHviaXekP5yo&#10;2g7tPc7VtAuP0SKSm1LGp8ixPzGFiZQiisIwBnIZ0UYEM95WKCyNrzhrGrp1x8WTS4ZhYurT7I4l&#10;woocR5RyoO0s2ja4VccwGlIw1NEz9CdyjqSEiBMSGCuOhM5VNFVN7f0MApEhbmM0KQemUdz5UlLs&#10;j70MVE+B4/FI5Ry5BKyrsa6iaWtxP0yRHERgdXV5LsPIcC8KijMgo+2WVJWsbVGLOCDFRH86cTr1&#10;aBSbzYbt7QbnLG3t0YuFrOFxAgpaWUIM8/Uhm75AN4oMXxZk0HR2+NRZAwVnPd56+pgJuVByYpyH&#10;wJydh4vnffHeVU0lLi4uGWbBXymQFGhnaZyIJFJOuLrGN+KSk6eRcTihSxEh++zgeOfMYoyRtSwl&#10;tFGMw4mURNQ2HI/kEEiZe8F8SPkenlJSIvIeRpFnKIs2mspZnKuwFnLfE3LGllkY7cSNOoWMUkXe&#10;r9ZUdYXNMkB8OBwYhmEW4kA3u2J777BmASVw3O3vBz1DnWhbRRgnxmlEG0+/25AKDMNpXifgydPH&#10;bHe3vHj5mut311xdXHJ1cUlTeezsdLZctAJbURbvZCi372fX9VmIdjqdZtdORJTjPeRMmoU6/TiS&#10;Y2J73IuLThahd4riTiqOb4anj65YX1zc57RawTiJCw/zcLJV5gMQiCWXPA9AZ3aHHcPpyG63xbqa&#10;R48f0dQtMSVSToxDQCFO8L6qWa47uvUl51fP2O/2HPYHhlPPNAwcjwP7fmB/GujagW6xoOkqmq7h&#10;bL0mp8zZsjD1A/3YE8Il0xhQSrM+W7Hd7qi8w1e1QCRqQ1s3hHEiRYH9uKbGzYP7u8OBfuyp60aG&#10;SquKmLPAGFImI+5U4/HI4XjCOo+vPJWzdE3F4TgwDCNKxVkMm5nSTnKeSUApzjlQmlOI3G62hAja&#10;ejpaMIqUFXUtYndLpq1rUlZoPVLXDaVopiDOxrX3lCROrVMSOJGxBus9XdtS1eJSv9kdOBx7Coqm&#10;bVgsVyIAKLInWWdRFMZTz6tXL9nsDhxPco22bUfXdcQQOR0OeKtwZJTTVKYiU4jTwDBKTqW1xjtP&#10;t+i4WC54cnEx5/HiMD6OI6fDkX7oGceRoR9msELm7fUbxpIpsxN7TolpHBn7npubGzKZrutoGnE/&#10;r2o3CzAdaYoYBY3z/O6LL9mOA1W74Eef/BDvFJdnS87Wrbh1F8WUM+HUczrJYGyKIqrtlguK0fci&#10;T61FgC6ggHEWQdR0jdxXMSZCGHHO4Uyh9oaByGrV0S1XlBmI8+LFS479QXI0bVitzjBKalSjteQc&#10;GkoK7DcHNrPzd1VVlNnd/ezsnPOzc5x3FCV5w2a3FQH/nfA3K0qM4qheWcwMUVquf3TvRhvDDK6p&#10;O5puNcMKelKKkj5ZS5ldzm5urtnvdzhf0XQtjOIemuKEn8U5WYtrrlKK29vbGYJjBUpxOHDqewFR&#10;OYEoiOAFIM15e0EhIq6CopQ871sWrQUCl0smzSJiBThjSUnqBevEHXwYx/nn1DL4rgNVtcZaJ671&#10;WpFLou8HgYRpQ5qFu3p2oLdakYyeBb0TKUgeb6yBNDsRq0LOkZLfu2nnkvFW8pq6bri40ISYiCmx&#10;3R4Y48gw9kxhIKUidQ6arm0JSRx6ZxW8iFTbGmstY0j3Ttt1JY6+WmuY+xv/rXEnJr1bi+6BM7/n&#10;LH7Xx9BK4Hopff9AuFJK6oh5v1UaSpE9PU6R/XYzg7oSSr+vB0oWSFUKkc3mFmf1DMIxOFUJ9C5M&#10;JG3QRovrtjXkEtnsb3FoKuupm5YwjeSdIptMyOJ2GEompyjXlVZM/TT3IDK+qml8g9IW6/0sGBLh&#10;tq8r2uUa6zyxwGmcmGJmvzvSH3q8c6Sc5hobQkr0hwPa3lL7K6rKg04M+1u++PnPef7Jc84fXZH1&#10;JGyRD0TmuUi5cpevfAh7vHO9/q/+zpHc5q5/cwdtlN6T3EPGmu90lO7qlPfwxfIHgvi7x929lt//&#10;t3uYzQwluKt3tDZo69DaME2jdLWy4Hl8VQSgN0RyYRa9p7luDqBmKE6Qz6tQ7oXOqsy9tgLeVeL+&#10;ahXGyc+dlCKMI6dpYry+5fW7/8jXL17xL/70j3l8dYVxiXw8MMWM9/reWTKW+Zef3tdy5h6cJaKu&#10;yhr6vhDiSMyR9WqBNxaVRSR1OvVsbjeEEGgqNwPhFK6q2B5PhHHkt19+xSefPOf8/AylBfpRlMJX&#10;nnaxoKocb9++ZRpHrDGM1YBuK1xliSVigsI7y3KxoPI1KSXGccDN690UEtZ7jJYej3OerJRAIRVY&#10;pWX/VYqY8uwma2f4p6JtG3Iu7PY7lNa0bStgOCXAOkEsZQHygAgQrewhx8OBcRiwRs1OuHI97PcH&#10;rLPUtWca4nw93kFC555jSRitmaaJ8/VSeitG1nxZ96WHaky+r7Odc5RZVKm1oSjFOAXqtr0Xhhlj&#10;SemEs9JbCSFgZ6dYM/eSVAKKQBQLirapyFVFiNKLc76l6zoR50WBV1rnODs/Z7vbcX1zS0GjjafJ&#10;oLSj6TrKDE9w1hOSgDgFolPe9wJmgVUIE1pZyZ9zYhh7sOB8zeNHT6TXpTWUREkBq6XP0Xcdbu6B&#10;lSzgCHn+xDQmuRf6gXfDwNNnz2iahvX67DtAi3LXX5z7cTllYsgcjz3n6xWVtfMerLBVYX84sbm5&#10;5Xg6UnlHXXnZM50h5cgwCBi0biqctff1TWGGkJHpxxMhjmxv31LVDVEJgMhaR2MNTU7k3ZZp6CFn&#10;SAlnDI/WK7q6oV0IEO84jhwOR/abW3bbjQBT40QIE8ZVnF9csUyRUgRyhhKH5ZQS1jjqZUuIsoc6&#10;Z6m9o60rEWPmwHjYEYaJxfKMxXJNKLA/9TRtx+Wz5yzPLvjR55+zXC4hZfpp4O27NyQDde3JWYAZ&#10;x80NX//uC16/esGjq0v+8n/8c9arjm+//pK/+vf/jt/84heQM6vuGS9evuCXvzzw+s1rdrsdISuq&#10;Zk3ddYyTQJgWTUPbVpytl6yWC2pfzYCxin44ceiP/PLv/4GXL18TY2G6gz6iSblgvEN7AehWvqFu&#10;W0IpnD2+4k///C/5X/71v6HtOv72b/+Wv/ubv+FP/9lP+ct/9S/JYeDF67csVxeMQ88hZVS7YLs/&#10;YE5HttfvUDlQUuDFN19BUVjvOY0j4yQi8Lpt0cadX5NUAAAgAElEQVTgjKbkxM1mT0iZZdfw7u1b&#10;Pv/hD4i58J/+4R84Ho58+ulnFOBXv/41N5sNP/30UxZ1TdNWYKUPMYVMmAbCMJBGWfd8VbFoOmrv&#10;2e53nGawxHZ/YEqRqu24eP4p3fqMtu2kr18KV5eXPPnoKRePHtGu12RtCLlIDqINUQHOMUTHYRzA&#10;OvRiyQpPxLBcXfHyxUs211tUhmkI72HDs0BYz07VUxBR/jAO5CSgWO0ULjusEcf1HCPGCKQ0lUxU&#10;ifN1x7OLMxqrmYbC9nAS8aw1/OjHn7M+P+e3v/oN/+VnP6ftam5ur7HG4uua/W4vPUJnUcZwChNj&#10;yhRXgZK+uzKzm25WFO14vd3z6tVLAGKGIcJpChSYoWS1iCydo2trll0t0Fbr5nvLSZ1SCsfjkTyv&#10;hzFGihXAsOQNVkArJWMNaOmYoYrAYJ3KFCMib6MKSkWckd6PMfY7uezd19Z4TDNDku8BpcxwAUVV&#10;uRmGKrmOMxVWWYFAa0vtaxFK1hVDjsSUwIlQP+fMcDpye/NORN6HI+9ubtkdjgwhoKuKbn1Oszxn&#10;ipFkPBFLyEF204IAsecETs56sgj1tSJnS8lZAH0xY50AZJ1ztKs1GYgx4a0npIgqBV95uqZitWjx&#10;3gtU1xjKfP5itOwxvnLUdS2C/hjvDwZTypw/ekw9w31CiPcQupQyU4q8fP2K65sbckwc+54pJnG2&#10;9g5nDLoUSg4QI2TIMd1DiodpknwuK4bpxItvvqKra9qmxlhLIJOygJS0MZIzesdysZgF2FrO5eYa&#10;1/sKpS1TiKT5nJUcefnyW7763VeMIZOyoapr6spzvl5SFLy9eUftKypf4ZzDO0fbtkxjP3OozXxe&#10;pjHWYjGUIhC5EkZyGDk/W5OUIceJlEask95STkWgck7yjJDm/m4IxJgEGl3VDOPAi5dvaWrP1eUF&#10;uSkUa1ClYCjYqDHWo40mRWnAZSmO5dwxF/aHIyFGxpCwtqJSjn4c0cbQdh3Hw4G3L6+ZQsK4CuU9&#10;NBXnTz8CVdjtbplSQDmLsZ5uzi03m61cS4sl0xSom0Zq8lI4DicBZIdIVdWc0olxHGeQ7ETdCFhx&#10;vz9wpPDVF18wDj3Pnz3l6dPHPHv6kZxJBgEqKFVIoaLExNQP7E8n9n3PahrpVitc5bl89IhpioQp&#10;MIwDKQVMytRVQ4oTU5a8tO6WlCIwYYEgGZx1uLmvO+VEMkBR94BT19T4ypNzIRx6hpCI40nc1K1F&#10;KwOuxrULttsNu/2etmuxlRWoScpQFI2rCCUwMUn/qapwTYM2Fusa6qqWfmCM9GMvfZrKEeLE7tDT&#10;rteMWc4t8jgSi5wNWWMpKEKInPZ7So40VY2vvfS28wxO0wiY0ntAY7QjZdgd9gK59I7aOvCWpnnC&#10;48ePSHcAlimQY6KkdH+W5ryRPgaGvj9y2O0pJfHZp5/x/KOnxBTR1uNdhVWZ0+5Wejkxk8PEsuv4&#10;+NlH5M8gF00II7v9lu12y+EgswPOWmxV0XQdV1dLjLHEFOVc0zcCcZ3XxXEKOGdYLhc471it1wL7&#10;8RXaVoBCqxmy6yzGqHu47ag14zhyvNlijawHJOi3B2KUekIbLc/nZvCMMWg1Hxw8xEM8xEM8xEM8&#10;xEM8xEM8xEM8xEP8I44HAfxDPMRDPMRDPMRDPMRDPMRDPMR/Z9wN5H4oyAa+M7T7fU7ud4/5/ef4&#10;0E0evkcEPz/uLu5dlOFei67uXOd/73X+/s/+0K1La3FDEt8L5oP39+7Bd89RCn8wjPz+395DAN4P&#10;Q89Cr6LuhQHWOhEhlHLvSh2nQBgHGdwQ3dLsdK6+Izr+0FHsQwf7qm5xLuOsJ9YNOQSGwdNbOUQW&#10;Z5mBECa++vYFX3/7gufPP+KnP/kxn3/6Qx4/e8LN9TsOfS9irEqc/4wxpKhFfKPEiXAYx3mgX5P6&#10;AWtE0LU77rHDgDfuPfE9RMYQqUKicp7TqadThilD6wzWarxz5HmwKEyBpCLWerQSF94Q5iF8Y4FC&#10;yhlvjAjyc/ng8xaowqJrIUW0MSK0JonALQRxAkaGCvsw8eL1K7pFy9nZAkji5KkdsRSK0kwhcXOz&#10;EUGote9dRZGhsuVySX8SkcwYRhneiKO4SNYVIQaOQy+ut0qx2W7Zbjf8oG1x3rHfbPHGsLxs6E89&#10;p9NAyYll16GVIedITBnvK+rZjTHP7ggpBaZQsCiMdbR1CwzvnauUXH1FKYZpIsSIt56qrgnTSMpJ&#10;BpeViKO1lkGUzldoJQLHuqnBaGJMHI/HP3Cyy0kGkFOKEDM6JyDfOwe0XYd1Dl9V925zyorYK83u&#10;8jJQJwLqXN4PHjMPR+eSOR6PXL99xxQCP7CWlXW0VU0qin4cIQmoQRdFIfL67Rtc5Vktl3J/VE6c&#10;jef1Y5wCORecs0wxzy5FmlQyWYmzxocOzEppCoWi1OyaBco6VEzUTcO76xtarUAZcah2FUYrVudn&#10;vHnzlv54nMWis6tOjsQYSClRdR2lKIZh4HTsmUIipsz1zZZlu2S1nO/D2VUHQHnFzc01Uxhp2haU&#10;ZoxpHlo16CiP74ee3W5HW9ecLRbzwLsMtVbO0lQ1X25ecDz9hk+eP+Z8teA4Tig0bddSNRaUQVsj&#10;rrApvxefVTLkVxTU2lANA13bUo6FGAKn42G2pCwQNTpaVBK32WYWxwxTBKXwsxOq1vreQUIXBIAw&#10;OweVAn0vw9ZKgS6J4XiYHZtmEayCaQz3w4KlZLq2oXXt7Gwk4qlhGHDOUbUygHgnMihK1po7lzVt&#10;rLjyGMM4iTO8cRW+SpQg7uTjOOGcON8YrfDeEVMiThGTEpmA9xVVU2NyJPajuG4XGRLVClJIZDTK&#10;eVIM3G63KG2pm5a67TjL4lrUsJQhTKW4evyE9fkFu8MBYxz//I//hM3NLZvrt+z3W8b+yHq9oq0q&#10;TIFSLDZZchyZxpGcIjGOnKaeaXa7Px5OpCmiXWS5WuPqlpyLCGDChLKOpu5olkvGcZgdeaZ5gLa6&#10;F/dabQVOQp6dkRq6ZSfDXkExDSNGRUoZGMcjMSVKuROcyvVudcXkDIfdgZzEhdkqRyqFYiLaOLkP&#10;FTKoOjty5pxR1jGFwHa7BVWo25asNFXTUJQh5UJd12glgokpDjTaoceRZESgW3LBW3O/1sWUGMaR&#10;mNI89AvPPvoIMNzebPC1w64WXKkr4jxIDnD1+MSXv/uS1aLl7GyNtQbnDP3xKNCdou+hMnfXbUxp&#10;FjHH+3uCwgzsmEUnzmGMDI6prBlDFpGeFtCEKjLQpmbHGA0ielJGRDN3P0+b2TlJcgkHIjIz4ihu&#10;nCWmTBgHyHLN1nUlQ4ve3+dJsjvL+uC9iNdBHHXGccDMbuJhmkTsMg/GppwJIRBFbQYIOCXMw7JV&#10;5clFoABDTJQoAqIpRBnURaGK3L+rTty+TqcT4zRx6nsO+z0qi9tVyeIS2tYV3l3QVhW77Ya+P3Hc&#10;75nGIEAYDd1yKSCWKVJCIA4Tm+sNm+u3/PSzT2eRMPLZzPtK3XgWbcOiazDo2QFVU2ZA0x00x1pD&#10;5S3JyMB9iHK9aKU4Wy/JWoahU4gcTyf6U88Q4pyXOkqBU9+TwshwOnE6HFmv17RtS74X7ESsd6hS&#10;iNMsKPFOHN+ZRXQl452DumG73XFze8uxH6irRgREZ+e03ZLj8UQuBYMmKXBVTYfCz9CJPDvLp9l9&#10;axgncj6SS6aoFmMVcfSkIMOUlTdoXWGWHdY4Yoi8fv2Kt29eUTUVj588wyhNVYmDsmsayWmQ4exQ&#10;MtYaGeysKlIu7I8HyRuMRd+J3lwGJkIQQZSxsvcpo9BYurrGaEs5DTPUIhDHSSADpYgTrfcsuo6q&#10;aXjadPi6Y7FYYSuL1oU4RoahJ8fIlCL9FDDs0RSatqVbLFkvFrKHxSjrd0qzoFYc/OI4sBlOLJZL&#10;msWCZ08fgzLs90dSSTgnuYjRkkv1/YnbzQ398cQwTawvznn28cfUVYXVUnuEaSKerRlPB4bTgakv&#10;OAVt21JX4mLZehG6UwrOKJxKeJ0oOYoLfUzkmKktXDy9mp2aRQj65vodt9sbxikyTSPWWKzzIvyr&#10;a7RWXF/fcHO74QeffMJqscI34myYUiQEERBeXJ7zF3/x5yTnyMZggKE/crPf8uU3X8owbduxaJeS&#10;x5WCypKHLppG3FaXi3vRnbUC5Tg7O3sPmkgJXWQI2ZBRGYwqrJcdf/xH/4RjP7BYLqmqGmM8JRdW&#10;Tcv0g+fkGLDWYrQV+M40Sr5bEilMpJQEshITVeVZLBZMMbI/nKi8uBdrq+aB4R4FLBYLrJX1EDGY&#10;lfzOWZq6om5bhmHi5vZWhPHOSEJPEhct57FzfZGS7L9mdoo32ZFiwQgtRCBFjcGYFqPnXFY5qYem&#10;iX4WuzvnGIfTvQtmHyP0PXuQ+9AotJJaxBlxPtcatBJRUFECaolpYhx6rHU4Y+8lmaXIsHnKklPf&#10;CbvVLHbMuVA5cbcTZ0gR4eacxfHOKlIIHwgzC9M00tQ1XdvOw/Tcr0kxRdK85oZpFGGltVRVLULx&#10;WY9ujZ7dkDMqZ4wyXJ6vGMLEMPWcBkuqEikktts9/TAQY8BaTdc2LNqGYBTkJEA4LT8DCnF2sVOI&#10;s+P/1x7Lh/2S/9dQ7/smH/Yl7r/37r9aHOD1/ePFaTvFxPFwwGqpvbVWhCmS04TSiq7rUDESR02M&#10;EUkRRKQVU5Rc0Fezi6eizM2M3W7Hsm5pfCU9D+coSsQCzmqmGViVYmTVtShGQsigLM5Z1PxCm6aj&#10;6hoq73BanFmzEsjJ1bOnrB5fcnt9w29++Ru2b96QQ4RccN7STC2mrvB1TU6FU99zc7Pl/GKF04px&#10;f8Pudskv/uFn/E//+n+WvGOcZgdBNfeX3sMVpY7L3+vy/v1wglkqPn8mZnZ0/jByLqCZvVe/+zy/&#10;L4b/8O9/vxf1fb2uu56RQAsUxmRUzPJ5zL0NrQVqZlWhkIgpEMdIQUAvcXaCl1pKgGzyvKLGUPdA&#10;SjDGUVUKrYoICmdRYeUlD+hPJ3GczomvvnnBZrvlB598zOef/ojVakmYZrG4NVJXKwOkuVeXv9MD&#10;c8VQWUNxFkvheOpJSH0fw8QpF6qqIkwTN9fX7HY7njx9LK/ZGIzzsxu4ZYyR3339DWOM/PDjj7EK&#10;WXfmenK5WFJyYb+TfKPve6raUVUOVE0/DjRexHdhhga0dU1V+TlP2RIyeAfaeKpKRG9hHMglAfr+&#10;fcn1paQrqRWNr6nqipwy/XBk6Aeyd/i6kbpEMddOoIsSQVuBvhSaStbJYRh4++YNzoq7LErx7vqa&#10;xXJB13XkJPv5Hcjz1J9QSmpuay273Y4fffIxi7oijaPUGloJlEcJsITZufHueowxYb3BGscUjoCi&#10;qiSHv+sVCUgMyYOdvV/PBMyoZxDMIEBDJX+X5h6wsYa6bbi+vuX1q9f0/cAPfvhD6qbBu4rlcon3&#10;FeM4EkLEOD8DIAy28rMDq0A/Y5R1McX3MEkRLimcdWil0ZJEM8UIBJLK1LUHlUlxJCrJ+62zXF1d&#10;yeeQC8ZbXPLisDzfk+M4zq6eRqAK9/ei/IkxQsnEMc4O0gpnHIlEnAK3mw2Pr65QSno0zkhvcuhH&#10;Sl2jjWHRCCRwGiNawWp1RkxBgH4Zclb0veQRMUWmMNIPRypv+MEnz0ljoHKeZbeg6xoqC50u1Nri&#10;l4+oqwrnLEYpxnFgt9nw5vVbxhAZc2ScJkLfi9vvNGKtYb1eUtCkrMgpknOSeyZJH8D7GqMEqNG2&#10;NYtuQdc0OKPZ3l6z392gjUFpw+rsnPXZJVlLrbperGjXFzz70Wd8/OOfUNc1cRzJOhJHuV7OzlbE&#10;caA/bDne3vDtF7/mm9/9hssnT/izP/8f0NbwN3/zH/mr//Af2L59jTXw+NEjhmng69dvOR6Okk/6&#10;Fl/VUoekwGJZsWha6rpmvV7Sds28Lip2hwO3t9+wPx749uW3hJhRzmGtpZ96QoyoIg6yBU1ddzx+&#10;9JiUC1MufPTxx/zpX/wZP/3jP2Z7PPC//2//nrfffMknV+f80WefUIYDL7/5mtXqksXZil/84mcc&#10;w8jx1DP0R47bW5yGyllev3rFcX+gW57RT5EYMt46KlfhK8kHLy4uuDw/J2b48uuvJX9qKl5dv+NX&#10;v/6CmDKr5ZLbzS370wlrLD/8+GPOL85FPF8SYwhMIfH1V99SW8eialgtzrBWctZ+mDgeB1zTsnx8&#10;hW0b/snjK1Znay4eXXH19CNx1tWGIQS+/vpLToc9vdW8PB1plazfRQnwKoYJVGF1fkbTSJ/dzrnC&#10;tJzojz3/5We/4OuvvubY96Q44qybxdkC6nBO1gTpe0ykUChR9lLvPJWr0BRSiHO/y4jLeoESI2dN&#10;w9PzFWeNCF2//PYF3755w+c//AH//LM/YnV5wSlMhJx5/PQplTeEMLE+WxNi5HA8SK9Ha7LWTDER&#10;EKhsSImEwVnNom45X67ZH45cbw4cYmHIhdMU2RxG+oT0TvSIZYu3GqsV83aN9w7vPLU2OGelfulq&#10;adtqqNz7fjE5z+/T4ayb328RiGGcAC3w4xlMcweSLXDf11dK+r3GSM6RJumngUBgpSYIc9/Lzj2+&#10;Qo4F50QkW+ZzoqyzrMW6YKwjhon+eGCaa6kQpP899D05ZbKOpJxQytCsV+hugfYVMUM/Sq9IWQNG&#10;8lmTM0WV+fVnuSdLIseINuIEbqylrvyceCtOfU8/DcQhUzSchTPa5ZJaVXjXslitBHxMwVkBuTR2&#10;BncW6WvVdS2CVm3IJZEB6x12vsaVVpzGyNcvXvLi5UuePXkicKKYmEJgf9hz6Huy0iijefzoCcdj&#10;L+7f3hOmnmkacVa/B+5Yg9Me70SMr8ioAmmM3Lx7K/fOFDDKYFyhKIFP1a7GOk8IiVIU4zTOkAKI&#10;UaCYVhtGV+F8hXEVdV3PPRDN06fPWK/XjFNmmqSv0DY1Te3IJUofJiWpn/A0TUPlPYNz5CS9FA2o&#10;otDoGQwzkUOiqSvarkVZR0TNkGAEhlsUIUxMwwlrHXVdoebzlW61nEFSiuPxAChKSjjnGYZIzIqD&#10;yugcqaylqTwVmqJAZYtrahGE+4owJaZhZHs8kZSmbjtMTLTGcKb1DB9LTP3Iqe/RrkYZ6aO3XU3d&#10;tiKOf/Oab776ks1uj2tg8fQZT58+49lHAgMf+pFvX3zLo0dXXMwAwxDDnH8KlLDvpQ8Sg+PLL7/i&#10;8ePHnF2c46ylqRuePn/OcOq52W559+6aVddydXXBar3EzkDVGCIvvv6G4+kkwmZreP32HebmlnrZ&#10;8ujxU9puQdNpVmRSmkghCwQpRUIUqLfxDqcNi9U5xgj4tiCgCELEOCcw4ZjkBH0+ex6j5ED7fmAc&#10;o8DajSUUJUAMr+nOHab2cjaWPUZZObtVmhxneNAYcEpxueqwdcV8aom1DmsNIwJXTUGgEM5p1udn&#10;rM4vBD61PZDjCDFgKByGEWMtzlbc3t5y/eYtzmjOz84odyDaXEAVtBFQe7c+p+1WGFtLvR0sw2nH&#10;5mYv91tM1G3D+uwcRaGpPYvVguEkvUY155djCOSQOR6OtFWN95bz83M+/fRHQGYYeulXOI1Vc+8s&#10;ZUyOqBLJYWI8KrR1+Kal6864uLxEqfkeGQfpJ0+TnN8ivRprPc+eXRJCYByOAlYIgXfvbiizQ/vZ&#10;+RnmAxiv0o6uXco5fJ7kLK8InFcXRVXVjFPgzdu3nE4jLe/PX4ytBCSdCnoGMphSwGi8dXjvHwZy&#10;HuIhHuIhHuIhHuIhHuIhHuIhHuIfdTwI4B/iIR7iIR7iIR7iIR7iIR7iIf474/uHfP/wv/+1f/9w&#10;QPu9EP5D0bueB2rvBo/fD/L+4ffdfS2uRXc/J8+DyzKwnN4L3OfB/HthErO6NGcK+Q+GjKHMblrf&#10;/3v40HnrzonLV+KEcPe6c85kDWhP0TJYa7Sh+MRkLf3QE8d0L05LOc5ggXTveH8X969vPlwWh68K&#10;77y4tTmDdQY3iPNoVdcMwwAohvHEy1cv2G5vefnyW/7ZT3/Kan1OmAYRO+Ys7hrGUtWzaEiJME0E&#10;bh5dxP0vhihDWSmT0kBSAZTCaoPRhqbr6LoFIG5Jxjicr1BahqPbpiblLMNdMaGKOGsUVbAKKmtQ&#10;zhFzkeHYeTA/TiIg1tpQdbWI7DTUzuC0EqFMSVRWU5oKbwxai3tGXXumaeQ4nPjt776gqx0fP3t8&#10;7+Re1OxGEHt2xyM+JrrlUhzSK880TXRdx/n5BYf9jut37wBxU7TeU3cdxlkOw+wEPA+en/qBoizG&#10;OIy2HA8iXuuaFqXgcDgQo7g2LBedOIyUglEGZy1Kl3koWoZKyIg4NAMoNEpcY7RiipGqKuTZkXAc&#10;R5wGjdD3S0oyhK80VeVFaGMMsRQ++egjdscjY4ikIo/r+/7+urtzUAfY7/e0vqIyipIj3jm8s8SU&#10;RJBjDV5V4lwyO/FVzhIUs9uLiHLuRPLTNKGUu3fvTjGhtTifcSqQM95ZrHdUXcf5oyuOwyjOlacB&#10;6zJKK7Z7cblu2haTLN5rnPPokGiXS6ZpZAoBbzMxFqz36Pl1o0WUo/Q85Ffmwfv53gZxlDf6bmjG&#10;EsYJ1c3DfVqGuVerM/a7A9vbG4ZhoFkvZwG3ZT+LEsXBXFa4YZxm4bVjOPVsjyeePnk6i/GZr3t5&#10;zBSCDBGWIi45tYhvcoEYZM0xZskw9Ez9yBgTWXSYhGmklISzhpIyh+2ed06RpkGciIu4rhu7nAf/&#10;Zd25E09obWWgzRhiFnCEDLIFLi4uZGBqFkeknCgKYolEPYmLgwJnDFGLq3vX1ExB7mdVMvp+bc9o&#10;Lb/fkjJipFtIKZDjREGxub0V9+eqonIGpTRN0947700h4q3DGIdS8d75vW1FLCvXsgyKcbfCzmtq&#10;KYWMImYYQ5TfDVCUFkdCJQOpU3/CanGt9nWFRpzaFIocE96DNwaVE3HsQSsZyi0ywC+uFrImXb97&#10;h2+XaOvFvalt8HUl97VShBgZhoFvv/ma1foM7xzD8YgzmtVywaKpmKZLdvsdw+lEmR2428pTUf8/&#10;7L3XjyVJlqf3mXR17w2ZolSX6u7p7uFM7y5IAiRflgRB8D8msG8EuMDOzoqeHdFsUSqrKitViKtc&#10;meLD8YjMLsySWGLfJgwIZFZmRFTGve7mZsfO9/0Y+4i2hqikMU5VUPuaOWVG7zCuoh8n1krRdB2H&#10;/YGCgJp6gZ6btqPvzQICypyZU1wEL0YaErVGq0IqkRiXhI40oouhpAgkFJOkZhtp9E8pkecJpQ1G&#10;KSqjUW2DTllSQ1Mk5oJRMIwD2noq4wWy05qYC+MUMUoDlqpZSVJ9MThfUfuKZg3dNN9LAlBmSSgX&#10;WFCVKPNrKkQNx2GU9JaY7ue8ECd2uz3DmPns08/ZH3tOTk5Q2uAqAVLWxlByZr/b88nnAk9qpai8&#10;I6eA8Utzp1gXFrhImsjmMAugoc3SCGxlnl/An5IKyiKwSigUZQBJyEs5C7SVFWMI98l+6R661fdJ&#10;sillpmm8X4d5LwBnKZIIlVMiFwXGkpcmaWcNxpklpV5WTXfvV0pBGlyXRKY7mck4iSjBaCPAtdKA&#10;JDH7qhG4Pcj9nEshzFFSd3NiXF5zaXAt9OOAdSLfUAsYQ1G0ulqEFBPzPOPrms3JhrZpcAZyDpKO&#10;FURaobSkt61WLahEiIlpnNjvdhgLCml+LCmjQqZMA+ddh3tyTt20SE94kUS1rqWrPWebNc5ZWT+m&#10;gngL5N5w7g6AzMtzLeKdWYJrDMfjRClQtS1ay3u3Px4YhpEUM0M/EEPEGFlLoA3WVcxz5Otn39FU&#10;bzg5OeX04pzHTx7jKyfPlGGUeXUB0FJK99In0PiqkbTER0/ox4nr61tub2857I/MGUlGzoVhHMn9&#10;iHU7SJl09wwyhqwyymq6ukEtaczT0nhZUkCnSDwescaQk9znqSRe/nDDOEzUvmIcehyFdV1R5okp&#10;Jab+yLYUTjYnNG3DPA5McyQXxRRlbbA/HO+B/ncTcttKEn991dKt5X3RBvrjkXkeUSrjnMHaWiDZ&#10;m5n9sefm9orVqqOqagF2U8SozNnFOb6qMa7GVQ253AGfAvAkraDInJ2ipFweh4GUYdW2iyhAkvNi&#10;DLLGLWCUIqRIToVpGCkUjJvQxsnPO00Ya+SZBhyHXsAwJeDY6ckpH3/2uchZtEEvjcpDP9Af9tRO&#10;09WeqT+y394y9kfW6w3Oe7SxAs0tYiWdIsNhWGQ70hh9CAeOx4Fh6kmlQC54X/H40QX1quVme+Dm&#10;6ord9hZjCkYVcgrsDwMKzXfffcM8Rj799BNW7QpjBEgp5ShpcMD54wvazQnaGiiLVCkHXr+64tk3&#10;3/L6es+LN1u6rmazWtF4x7prcV0LxnA4HJb3XT7uweoFrFsWrsQ50MdZoFphluXnsYb+sOe422KN&#10;lUTYaSbOE85b4jTRT5G68rJmWp7tWhliCTS1pLY2TYt1HhNmVpuTezFGIVMoWG/RzmCMF3A+hAXo&#10;mAU4XGQuWYlspSgtEHUoSwpgxo5R1i1IIhZK1qDGiAAqG4U28n1CkPX14diL3At5DqcscOM0TZLc&#10;t+4EGpk1OUfOzk5g+fqwCI/mGCgloXImosgp4KzGGUPKmZQLirJAmIs0TWsqL6mV5U5sEgMxS1pt&#10;KZn9fi+Qu7VYIynHddXgnFuap5d042WfI+GeVmRxS+P8u8CgMQatZH4d+/EetEcpkirkVNAmozDy&#10;7FIigFBaYbyV/R8aX1lWpWYOE/tdzzCMKNaM4yj7q0Xk4JwlRbnnD8d++dk05+enIoWwRoQ2h/n/&#10;V33lXdD3XcHgu39///lFahw/TgF/+wkiYJG6wQJaL//eXDLzHCT1reRFEnAHn0pdpFu18v47zdD3&#10;6AXsK1pTsmUYReKitMK55bXMiZQkTW+96rBGEuu0dYz9nq47YQgzapGNeWepfSHUmZAS1ixgjtN0&#10;rWVzKjCrKnJNhDiTcqQfRnxdcXH5mM36hGUUtIAAACAASURBVGffPOOb3/+R/e2tAA56ROdEZQze&#10;GZQyxBCYhpnKVzQW5t0VL759xu3rKy7ff0owHkVZErClbpRLxtzVXd4RJFLKPc6u3vm1LH/+VmR4&#10;934KwCXJ8uVeqHMHEL1b53m3xvVjIP7d3/9YULd8h+VeK/fzoiSMazBy3VsrIkatLSDzm4+ZOhVK&#10;UeQEKSYiihQFDAF5BukFEiO9lVcqNMqA1yLE0sZiS0EVRTGWWb0VC4xjT8iJ233P9re/4/mLV/z5&#10;r37B0ydPcJWI8pQS+C4skiytWH6Vud4bt8wRAdd1AlaGmTlO3O6u2Ww2tI3DaqgrT+w6jn1P2zYY&#10;a2m85/T8lO3hsDybCte3O56+V6h8I/vfFCTdm8J61VH5it1+hzYiAmGRNDnn8QnSLOuGqnJ0rQBg&#10;2jqqpmG3P5BSwVr5wpQiMUeUNdhFICFJ4pG4pJ8XFNY7QOSEd4IglCbkwDhNGGWw2qDUIs0wBp1l&#10;PX08DAxDQBvLHGeubrd061NJnteWQz/g6oZtf5Dnm9OUWEhZxG8CGyvi3fq56ximrSSMti1rZ6m9&#10;x5Wa5bHKNAW0cVSdFVh4mZvHcVrEJ4YQEnEKFOsYjgNXBxG3XV6ck1IklyQ1omLkY3nvYw4yl1Eo&#10;YaY/Htje3vDm+ophnMlK061bsoLN6Rnr1RprDK9fv2GOkZLBKQGxurah8R6rQC378VwQUdE0Q8q4&#10;WtLSFSIBc9YSFxFlUZkY5LmUgiShFzJWaZRxi7hSEuJrXzHPQWD7BNp6xmFEaUNOmRQioSS05n7t&#10;Ij+lIedEyknkmEogy2EcGedAU3mcM1IHJdJ1Da7y5JwxRjEMPVrJfHV2fsnJZs32dsvV9TVvXt+S&#10;SkYbQ1V7csykYaJWhbY21F1N5SraquJ0s2LdNlQGVnVNVdXs9nveXF9zc3tNP/TElESepJQI5uaZ&#10;eQpcPHrCxx+8R+Mdr16/4ma7ZZoTq9VGPj8F/FIrdc5yujll3a053XR453jxw/dcv3rBPA10dYvV&#10;Dt92VKsTsvVoW7FuWi4/+JCPfvFnnJ+eoeuaNByZ08SrH14ybK8xSpJo5+HI1O95/uwZVy+f8+nH&#10;n/KzX/yc6zdX/Kv/41/x/Isv0aVIXaVtmefAm1dvmMZALgbjHcYZnHPU3uKd5+LsBO88m/UJdSMJ&#10;wof+yOFwYI4zvqnZNKc8v37NcTwQU6JuV1TdmlorNHB6dsrHH33Iqu3Y7w+8fH3Dp599zn/7P/5P&#10;vP/RBzz79hm/+Xd/zQena37x0fs8OT/D5MDXf3jG+uyE1XrFN1894/vnrxjnieNux7C/pTKFxlf8&#10;4Yuvef78BednF0xTYJqDQLDWopShcjXGGWpvWXvHLz9+n199/glNXRFS5Df/6e/ox4nzkwtu9kdC&#10;Svz8Zz+VfbqWNeR+fxCo01q+f/mal89fcXJyzt4GfNXRWccYE93ZI3768z/j0aNLYozUXcfF08cU&#10;o8kakrHsUySFgDaa9z75mGE4crO9ZZwjQ5wxOYmILkem/sgUJiiBzYcfYrzBakt/jPyn3/wN/+7f&#10;/BW3L1/TtR1Jw804oBqZK8cQMdZCzMQ4sGpXrJuG/nhgtw289/Sp1LwPB2Kc5Xlb5DlIkYRf6zRP&#10;Ls45b1tyTPzui284hsSv/uLXnJ20PH/9iqv9lk8/eCp1x2Vu79qGuq7p+55+HJmmEefkvCQtyfMh&#10;RWIRkYa3hvXJhuOU+O0337E9HjmEmT4hCcUostVUdUVT1+QUscvcOUfZvx+GBP2ATmnZ04DRhaoy&#10;VJXHGTmLcdbTtStWXYtWmdvb1xwOO1xlsQbef/KYR2cnkipeMnOUOarpVhREXJpL4thP8ow0BW0F&#10;zuzHgZxknxBTJs0iIezngazKImdSWJOwNjAOAnBXVX1fE5vmGQrElBljWiQaIpJVSs44jFPUTSVJ&#10;0WjatsbXK6YYlrmvJaPQpUAWGNoaAzmjjZU6EwLue2dw1qOtXhLIwVeO04s1scA0z8SsOPZHTs6X&#10;faFvqGondXmlaeqKyovQ7vT0hLppcM4ve/FFkpsCKATgtQZtLcZYVkUBmRSDQMHTBMvzdbPZ4Lzl&#10;cBx4c3NDXTU8efo+TdVQ1w5NYThsCfNIjrM8P3PGWk3lNcYuEqOcmadR5jXdMk8j07RDz5a23Ug9&#10;RSmMUhjvF3GsnBuULGu0rOV8IC/SuHm/o+vWImpMCastp+sTYkL2qihSzsScCPMo155b0ta1QRlF&#10;yoGqcoRZRKHGiDxmveqgZA6HPTE4EfIYOR+Zw8wUAr4ojK+JRcRt+2OQGtNhL/tIK+KGpq6pmxql&#10;5ZwihfCOjEaA+zBEJpuZc8ZNAWOdnGkee+rjyPnFJdZ7ms2aT9crpmFkmiZiCMxRziG0URhr0Gci&#10;9UFpUoZ5nkgpoMLEo/WKjx8/4hcff8L29oavv/mKaThijeLi4pKC5ng8sl61xHlmf32Nc5bNZk3d&#10;tAQTyVXDZtWRo+wNdUp8/c3XfP/sS9p2xdOnT3n8+AnvP3nKOE7M/ZH+sOfNm2tutrecnp3SrVYY&#10;V3P55D1OUmSz3tB17SLLnulDzzTInrBuOqq6JmdPdhGy1HTGqZCirOH7YWAaZ3xV46qKumkptlB8&#10;ApXQs9Qd7tZEwzSIUNc5Ts4vpHbpK6Z5ZlzE7TFlilK06xMqoxbgW2EUIrwrmeNhz6vXV8zTzCef&#10;/ITGe4Zpou1qFPL+51IoRhGj6PvW6zXGaCgi6YjzSJwNKUwMh90iB1WyLlaOs4vH9P2R716+5thP&#10;oBRd13B+cc44DDx/dUXdXvP06QfUtUgcK2+ZYyFmOPYDu/2R7Vff8Nlnny3yrMTmZCP751W37OEK&#10;G9VyeXbONM3kJKIqYw05i5yq8lrOo1LEeo+1mhxBJUVAzlJiGCkxEkLkoPeLeEqELqDwlcfXFeMk&#10;93FZ6gzzNN6fLd+dX2xWndSitF5EvjPb/ZHr21sO/cB773/I6dkJzhac9ZS0BAtoWUcVozl/dMEw&#10;DDR1u+xrRag2jgPj0BNCQGdYdQ3WaNk/9f1DQ87DeBgP42E8jIfxMB7Gw3gYD+NhPIx/0uMBgH8Y&#10;D+NhPIyH8TAexsN4GA/jYTyM/0rjx42374LvP06k+kc/T0kKmXTFqvuk9bvPewu0/2mz711jsFFm&#10;SQku3KUx3H1BSUWa6JGG7z9N55KG5PsQ+R+lrd3BQrAY3NEYIwb0exhtaVjW9/x8vv+3FVXQTtHY&#10;irgAdEmBMhq0YWJJL7dJ4BWjGZlIafk3BkkQVEtinlL6H22GT3cJX0rgcGUUFk9tCpmM0gKP2yUB&#10;ZJgc4zQx9DO//Yc/8OxrgeB/8pMPBa6aZryxWA3OO1BeEuMWGM1aL/BrSkxhYpqGdw7NJV4kJYE7&#10;nBUochxGvHcLDCGpGqpkOdD3ljEmeR9SJMa3SVamsnJZpEzOWr6+JLSBeZbGlDTPGLI0OsgbiVma&#10;+mMI5BRYdQ1t7bndD1itSAvQPIbA7774kpwS5+enkrDkPREDxvHo6VO++eYb9JIemIoAFU3TsF5v&#10;ODvZUHLi5mZL3/ecdx0oxRRmCvJzXF1fs1qf8OTJU253B+Y5MQ6zXBPzxDTNXF6cs2+OXF1d0TWN&#10;ADHeLfBzIsYJYwUum8eJkhVZQ0mSEnYvSVhgD2uMJC9oadDLKVGW19AuEJ00SkhDf8kJlDSpr7uG&#10;dtVy6Ad2+x2HYy+JstYuyXVvExy3t1uc0lyebKidpLNN00RWAv/dJb64psIBTltJj1FuacqXVI67&#10;5vy7+84ZkQ3grCR9aEVVe9BIkoTVKGNp6hpX1QtAHpamN01BM0zTkjjegLHMMXK725NzYrXuKFpj&#10;SsGksiTEGnKQVA1JGCvkKImoyhScr0AbcpzRLE3QNtK2LcMw0h8PtN2KumqJIdIfe2n61lqa2ZbE&#10;+3HsOR6PdG3DPE+s1ie0RpI89v3AFGa0EWHCsR/wVsA2jV6S3XuatsZaS9000gQfBUSIKeO9yC9S&#10;jvgiDc0Ah/2RMGnmOWCNoes8v/jFn/EP//cfiKVwe9iT5pmqbtn2e7b9jrPTM1bdamm4UShl0Frm&#10;uHGeloa1wna7JYTA6fkZZ+sNusD19TUhTlTe4LUIGoT2F+jCRU2hEOZJml+yQLdvoR91///0vkGh&#10;GfsDh/5ICDMpFVKR7qaCIgTNqqtp6pZCxnsvEG4plBgl2cqbBbhyxHm+BzTykkRhjKHyktI2zrNc&#10;xyUzhSip5jHQ9z1GydyfEVFIyZlUyj0Yp7QjTCPaOZGqJBEz6II01VuRLBQKSjtpQlIC3zmjKCoz&#10;Tz1znKSxaRGcyPvWsd/v+fIPv1+eM4q27fj000+pqoqbm1u22xsqp1E5k2NmChmnskDMuiIEAbIl&#10;clIStJX39MeR4zTyww8/sDl/JFD2PKJMTUmFw03Pfn+Q5wwL7JYLJRcO21tSKbRNh20alJb0nKwy&#10;TjuUUdJ0WQIlz+QY5N5SCkJAl0KeBJDTRgtsbzXFa6KtmIMixAmlypJsJTD1HCTdKS0JM8McsAtk&#10;pZUiaSXPgRhR2mK0Zn2yQenCOM44czfPSrLR3coghIyxAr/3wyjPLeD2ds/xeKQfM2iBKccwk0sm&#10;57iAMO5ekqGsI5aM0RBKWQAhhyoKlfL9HJFKZhiH5fniJA3Ke2KMksDoJAk+K43xjrAIW3JJS4K6&#10;uU9kV0rSLbW13MGM85KSO4dACIFhHOnHXpoyQ7i/77qu4/LsjMePH2ONZrU5wfoKUJysO9SS2FcK&#10;WGOpasV2u2UYJoyW981WS0J8jLRqwzRI2qfzknCUl3vC2oQ2RhJclKYoSQMbQ2aeBuYo92hOSHJi&#10;TsSSGeZZ1g5OEsSNArduJc3Ye5TRjOO4gH0JrUXGMYfINIskoHaGrq1ZrzoeXcJ2L3CxRpOmSFVr&#10;FJnKge8qRq84W11grMO7RlIKjQENVsFCimGtIemySFMKcREgWSfNzXeJt85pSVJVWpKjkwDuaXm2&#10;hhiZozQKP3n8hK5t2fcHdvu9gKzL3OWrDo1iChCTomrWWG9Zlk3oJWXzDn4T4YakeYvcpKCNo24c&#10;pxeOerWmbhqUtswhYFPB1h2H44Fjv2e/3d03qp9dnOPrCuXBLMl5bmm0NLrQeo9KEZ0MOstzniRS&#10;Gx0DZeo5HveklDjZrDnvOqYsUFjJGeccYRogB/p+JBY4DhO7QVLpvbW0dUNbCzSbUiSnRJgEFFbG&#10;CHCvCrU2GKcxWWMNxDijtadyhk3b8MN333L18jWvX74CluZ/o9A/eZ+u0qzOTui6U8YQmOZCmmdy&#10;LtR1RQgGtFzHzmq6pqb2TiDInJmHnnEYCPOE1oqmriAX+v2BXKDuVnhf4xYIPI6REmbCMBIopGki&#10;5cLheBQhirWcrE5o64Y8jaANcwzEmGmbhraucFYxzx6dWkJbE6ZR0tenmRTzfdJfW9foUpiGI8dh&#10;5HAcUEqEQc5XaO3oh5mb2xvG/oi3lnmaefz+B5xuzvnZp5+Q4szQH5njzB++/Ib+eODi/BHvPX2P&#10;y8tLTjYnfP/9c7784isuH12wXnWM0yBAeb8lkqmripwEUK+954MP3uPi4hHb7Z79fsft7Q27wxFW&#10;HcbO6N0ebwVgu0swDiEAEMJdkqDGeydp1jmQVcZaI/KRJbXcaU1lndwHGgFTE7JO0cv1miNhSCgv&#10;UJl3FcrXTIOicn5Jm6xAa9KkmMZJ0pStxRiF9RVON+ScZV293eKdkzXt3fN3WesrrUXwhBLxVIG+&#10;HxiHmWmK1G1NXVfUdSUioZCW543FGI9SmhBGQsyklBnGme3tjYjRjFlSvDIpRc7OTnFLw7JGSfN/&#10;XWOMJcZ0L7PISTH0e/a7rWQ9qkLQoDBUS9KsUgVKQpUkQPQwk7NE6iolaa1ugeMLipgWWcTy7JlT&#10;YZ4i+36k8h7nJZVS7ilHKoWQkqS7L8mAkoqrQcm+fJ5FHlMSmOV5aJ2jqiqsc0sq5TL/LHt2pe/q&#10;AgWrFylJRoBA29A1HfMU2O8P7PYH5nkmaBFCNU2D05oQRML14sVL+nHiODyhbVu01sxhZn848C//&#10;C+sqd1KP/696yz0gfVck+VGN5T6pHAGvy/I5elkjxHFCac04BY79gFKynnbWQeVQzDinl8Z20N4T&#10;Q8AqeQGVNZQsKZHyWgqYZLTG1TWKQj8cCfFkkQJYvPcc90kSJFPGaQgxsN3tiFERo+zlJPlbxBZV&#10;Zakqi7MWoy1V3WC0yH1evn7JcbcX6Zo2fPbZZ3R1wxd//CM//PCC4RhocoP3nnbdYbRAlt5ZAVwU&#10;FGO4fv0Dz589k+Q950XCpd4C5BmRG6ofv8al3MsF7utTvM14f1uvelvHktfpbeL7Ugq7X4e9WyN7&#10;tzb14xrbP1ZT+9Ov+1OIXi/JrFqLNKkUkVYppeT57ZbXXGmZU5T8vClFogpAXPYOb4UjvAvj35Xh&#10;kCTAlBLWWgFh5xlfVcv+ruC8Y55GhrGn5MyL16/Z/tWOD957j59+/lM+/vBDjHVYZxjnmRAC3vtl&#10;3VuW+UxewZwihUxdV6QlKbauHF1Tse4aYtgwzwHMlhDke1mr6VYN6AtWmxPyIm27vt3y6vU1H3/0&#10;PtpX5FBIQaCsuq6XtcYsyZ9FEsNDLgLAZ0UsCmulHmeMCKNSKVhr6JqGYQpLHXERxaXCt99+zS9/&#10;9jl+1RLnSMyZnBPjKK/bcOjp2pYUJFXb+gqM7OffvLmiqSouTjdLaurdutfS9wOvX7/h6uaGx+89&#10;wS5Cyd1O5rIYE998/S3HRZZ0PB6Z5plHlxfiLSuFOU7M08SqW3G73dLUFcMU2M0HhlevWHUdn3z8&#10;EX5ZA5ZKEj37aaIOAt6nlKi93FNzCFS1zAPTPJOjwO7DceDmdss4Bx4/uiTMUhPQOQuomAT0s0qR&#10;kVpBCpHj/risE474umGYZqY0S7J6DMxRQH7vHbv+SAiSMGtXLWcnG2qj0VFS0XUR8G2cZkpIqCx1&#10;oKwS3lsq74glMcYg+/dlHRFDxHtJG5XE5KUeq5TURYkY60kxcRwFktRawDelRIZ3OB6IKeK8XwR9&#10;Ihc11mJyJowjIQos2G02pDkwzbLvbZuKynu0KhhTqIsIdNBSH8yIgOb29obKyTN1HiaG4xEUxFTQ&#10;Zc3r40uONzdsvKdxDmcNbdNydnrCumlwSiDJqzdXXF294er6mpALVdPg6g5dMjlGYkoUNWOt5ZMP&#10;L/n4Jx+T5pGXPzzn5uaWEAPkQmVrppgJMXB2esZms2bVddSuggKH/ZZvr96waiseXZwR4gqtK+r2&#10;BLwjGUMyFZcffswHv/glZ5/8BNc1xNdXjNdXDMcDX371JS9/+IH3H51TWU2cR65fveDNyx843N6w&#10;bhu6yvH3v/kNf/ziC25eX/H44pLGe0KceXN1zWF/XKDnQl3Xi5AiozXUlePy0QWX5+dUdY01lm+/&#10;fy5iCms5TCPjNKLnQCpQrzacVytQhpjkbGGz6Xjy6Iyz0xOc9xQM19sdn/3yz/nVr39N163527/5&#10;O7783d/xyftP+Pyj9zCL+PTrr59xennByekFv//DF3z99TO0Loz7PbdXb2i8CE6++vpbXr+5pluf&#10;EHIhx4BZ1sjGGI69JNyfX5zxZz/9BGMFqr25PfDX//E3DNMM1lK3jjlnbrZbSYzVWt7zGNkf9wxD&#10;j1IGYz0aw+V7H3CyOeOw3fFyt+NR84j/4X/+X/jLf/YvsK7i9esXHI8Hgtb0KWGdJStEgHEny0iJ&#10;UMA2DedVRUoi2xqPR0pJ1N5iNysO+8TVi+ds37yiazu+/uZ7fve7P/L9F19w0nasW4ez4E/WtK2n&#10;nwPHccJay9n5BfM0ctxvMcD546d89OQxVsNhf+D66po8DIQ8yxqkkrrIPI14a3j/6RNWlacylu9e&#10;3fDmZsfPfvUr2rbht3/8iv12y8XZmu+++pIPn1zSrRpONyusscSY2R16xhDISiS+IkdVWKNFjqpk&#10;v7HqOnbDyL//+9+LhEBp5lJIKNSSTG6MwXkrCbvcrfn0UhcVyXJBzgeMUhirqCvPycmai/Nz1l1L&#10;1zTUVY3VRupQCOD91bff8+b6GmU0uV4TjEiKcs44JXuxUtXM80zxFWGeuDr2zMPMZrPBOs0wj+z2&#10;e/b7gZSgXqD2u1p/LrKen0cRJClVqJyl6VrccgbhnKNYWQMUW6jbhgqZS+ICZWttMFZjtMzLCpHP&#10;aJVRJeKNrPunIHvjrDVtXeOsiLG1MeSs0UZEq9ZakW3ZZS1qjdQ7vMP4Gl81+KoRaUol0lRxgN4t&#10;jAp93xODxTiziLwW6a4xGKPxuqKossgCMzFF5nEi54EQkpxzLeuyk80JzlhyiZRcePrkEcZappD4&#10;/uUrdre3DO7I+fkpq66mWzXkWRNGkfflRX7gTUEbJX5KmZJkPwuYRYBqnScVGMeRkCPeB6qqFomx&#10;tqQlDd2oTNYihgHu66/bmyt22xvquhWRttYYJenUxhoyiikkijGUGEgpohUkotRXl2vQ+0qkrEqk&#10;VP14xBhN1TRUnSblwjiJ5BgKbdsKII3UvXVTkWMgTIPIu3NG45liYuoHnNX3YgvuavuL+CzHiDMG&#10;7SzZGLJZJOXFYEtm7Edu1TXdWgQQbpGhVtbijaJKy9peC/A/DgPDMIhM2dhFd1OwWkEcmY4Rp+Gj&#10;D96naRzHvsc7I2tfpVB1xVTkTDPngIozx9trNquN7DG0pmlFCFly4fSnn/Lxh+/z5vo1KWXatsMb&#10;RZwGamfpTk+5PD/jdn/Ly1evuLreMk5y5tl1K87q5m6Hivc1Vd2xtqeLuF324zFFKIp5jmxvrkXQ&#10;rAzOLiJVE5iGgdvtLSFlHj15inF2kQBklDFY4+Tc3QasUnhrMM7dizy1sbSVo2oqpmFAo3DVkqhO&#10;xqiCzlDIIrJQ0LYN77//HilmnPXkKOemOYZ7aWgZA433qFqES9aIEEQVOVNNRlEqT4oVXVuTYlzq&#10;rJZzZJ9zdf2GiyePGMfA/nDAWUe3XrM+Pefly5fEGHj16jVVVeGXtV5dVyjjaNcnnF0+ZRxnvvnm&#10;a1IKaKN4dHHJat3RrTqapsYoyGVGaUVlLdZbUpYzf+ucCGxzEfmyMeQURLq0CEOttaScmKaJRKDk&#10;gZQDKQZSSHItapFf+bq+lxne3UdjL/XyOYRlPguokkXqGILspZb6e5wC+9tbdts9T54+4umTSy4v&#10;H1G1Lc557J0IKkfqWtaxdzviHBIxBaZp5Hg4kmLg9mYWoVTlqLwhh8BfPLTiPIyH8TAexsN4GA/j&#10;YTyMh/EwHsbD+Cc8HgD4h/EwHsbDeBgP42E8jIfxMB7Gw/ivNP7fkqjKW8b9T3+/fCit/6RpW5KO&#10;NX/a33vXzJv/BABXS+MgSgziFAHxWJrBM+80iyuN0uq+I1kvZnGWRuT7hmK9NPZyl2YizePWWgF6&#10;lx4WrcyS6CjQcC53QLo0MlJ4+/9bUvFQFmM1Kd41oVekKHCyXZpkna6YpkkOpXPCLA25amk6LOUt&#10;CH/fVH3fMC1/LillHmuNwNijwVcVo+nRCEhnbU1/HHBWGkX++t//DX/88hv+4i9+zic/+UgSFOzS&#10;KK2kxdg5f29kv2uaMcYSUmSaZqyxNAsUJq9iZjge8NbIYXtZGqq1AZUWIUFimgMFJfBXjKQpYKql&#10;mVsJVGqUWg70M9pLw6lWUHKkxIL3BqXy8udLE49cNZQscM1HH37I6XFiniO5FMZpJiVpVP3q2Xdc&#10;3W5xzlHVDefn5xircb7i8ZMnzPPMOI4L5AqznXFnhto7Hj9+zDBO9MNIt1oJwBYitbWcrNdcX11x&#10;e3tL3a7um7xSLjx5731SmLFeoJXLy0uUUtSVpEkoJffGME2kGPDeSUNyKtRNx3a3B12WRDzuG+b0&#10;AgEklagrT1t5Sb1cQI8YJfElLU2qMSaBzIuhKIEcUJauqVCsmKaZ29tbtNKsNxtykvQWaUCzzPO0&#10;AJFKmq6XROay3He5ZDRmSQATwN06R0yGlII0O8YkcHkRCElA+7cpnndCgGmeJR1TL+KLmEhLgt40&#10;T4zTSF3V90nKLM14IOnZf/sP/0DfH/nFL/6Mx48fLdeYNEUppdDW4ryTdM0QiXkS0LAU6rqRz0WR&#10;yTijCVqxWnWEmCQ9eGkmzCWTppEUE23TUfuaXEQK0PcDWhmMsbCAQSon6qalrie2x1FS1q1nHEd0&#10;XWEVhCypIXL/rohRmp9LUcSUCctrUVetAEYxMfQDJcOcItvdnlVbLenulso6njx9RNaK6+01Whf2&#10;KTHlCFmx749oNJvVWhpSlIC0SqmlmRBSSWxvb9kd9oBinCamasIZw6prUbohhBH1DrS0UB7LVCwy&#10;kbQ0z96lRhutUVWNiolEpHKeJNF4zNPMMA4o7bC+Bq1R2jJOA/M8Qim0VY0znpwjmUJWCk1eRCaS&#10;3iipFQVUQWsBKu7kFr6qBJxXS8JvlmSj/tgT5gmrtYAcy6SvjJHETGPluRSiwLxLshs5kZam+xhm&#10;QoCgNUprHNL4qDQoCmO/lzQkBVXd4FxFTvJzK2UoRZoF67oWiD8l9rtbrq/eEFPiqy+/4OxszfrR&#10;xQJyS3KcMwKkaCNwBlozhyWhjSWNxhl8XbHf7/n6q6+WOTQzTzN1szQRpiLgTI6oJM/kuqvRqvDD&#10;i1fsbm6oamnsslZzerLG1B6jFXMJ5DwJLFwk9c1oAahKluZynTOkiNGSftQ4zRwztW8oupX5N0LR&#10;njlKw6HRBaMVTVVRt608dpUCowWay4V5DkyhFxHIkn4E8nqO40iKimSUQDKpEHLGxIQylvVmTcyw&#10;2+2o2xXvf/ARFAhhJsZAKJmSk6wcFBgzU9cV3jkBIK0mJoE1KIkcojTl6SLp3EphUNRNQ900knyl&#10;FK5yVLUIdPJdopXR92IGYiGj0Unum5wEbFTG4Fwl8z2ZIlHPFCU/6zBIorikTEsCccmyLrk+9rx5&#10;8ZLb2y0ffPABvq7pNjW5JKYU0FlkfLj+SgAAIABJREFUKpImb1BWIH+MISstHxmU0pyeCCAdY+R4&#10;2DOO431T6bw0qKqUyUrhqiXN2Hq8smz0KTFFttst/XHAKANIs2rf90xLqr1RSpr2yDjnKQqsNgJD&#10;5yRgVImM40BJiqKcSCuUupfUaCNw/xSCrEGxVNZjdcboQnQRN2VyUnI/Tb1IF5Qi5YTVWhLOc75v&#10;FnZVRc6FGESYAoYwz8Qgjb0pKkqWJHXvK5FfOIetG9oCvrYcjwMpZjabDXVVszpZ88knH2OsY7/b&#10;c3tzjUbSOrXR1G3HOAV0EhCsW62Zx36Ze1lEJvIMpsiaTta95j6VeppnQso0bYdxFcoqrC8YL0lN&#10;q3bDOBwZhwFtLOu2kzmPcp9ov1nXQEKFCZKIAVKRxCFr5fo926y42GxIMTIMAyebDcZZzJIEPA6T&#10;pLAhMNXdAruqa86amsPhSJijNDovKXB5SdTOSVKltXPLeh3axrPuGryXhM5xGjjs3uCMNOf+7OOP&#10;+OXPPicWGMaBeRyIYUDrjEqB3fUbdIaq6RjjTJpHtHFo7QQgHSXlS1KD11BanFEM/cCrVy+5ubrC&#10;e8fF2ZmA0UoL1BsiOkSqRqCHnBNxjszTiDPSRHz16pa6EeBTGrAtBsU8T4Q3B1ZdJyKXEJgRsNI4&#10;S+MrSlIY1XB6cgJI2lpKhWHol7R6ETHlnKnqDm1qhnFCWUtRlikEdrs9u+2OrhFhxPPvvmeaI+16&#10;w2rdUteeuqkwUfHpJx/xQXgflOaH5y94+eoFu91WoHAroPI4TTJHGMN6vaarG5E6YCm5UFKmrjzV&#10;yuGUEhijrtnttvfXmfc1F2cbvNX0Q38PmN6ltZUcOez7+/nQV15SxbWjLPNpDIGSC5Wv8LUTSUUu&#10;+CxAAQpiTgsoWsglorW9T6tDO+aYud3vMbpHW0sIiaI01kKIkTzA5uyEynrqqqY7Paddrdnvd/I9&#10;cqbEKCCqVngnjb3eyTNz6IflejbUTQtK0Q8jb66uOV2vqaoKYwQs7VZrFIVYZE2Uc8T6itOzc+Zp&#10;YBzGe8ikazq0Uuy3O5wT+ECgk4m2NQLSKXDWoAzk4Ljd7yUh2gn8Yc2yvlEFY/UihJP0r5SXZ1Is&#10;lBIWeZLc+9YYjFI4bTCNIRfFfjwyB4FYx5gws8ZOI11Vs6pbSak0GqPdfXJ2IlOiCF1UEWaj8jKP&#10;FoqIDJQipkS3WqOdI+cARYAKlMAJ95t3lr06UlvIy3rdWs96vWIcBqYhEkPk9OSEthbRRUrVIg9o&#10;ub69BS3zVNM2GG24eJT+i+sqd7WL/5xE8Me1l7txJ8d7tyazrLSXEofUDpTWUu7Qsq8YhpFxmDFG&#10;YLiq8igCpkRI8wJ5yL9nt9vR1Q3WSsp3CPM91J2SiBOaqqJtapw2jHNP3w8Uslx/qHs4e+wH8JYw&#10;B3KBcYEEm7qmKIXRBu8qyIoUEk1tqatGkjWtyIa6VcMPL15wfXXDMI4cjz1N1/EXv/5LPvv5z/nt&#10;737H1B9lHbQkSlon+08BmWtZVyvH1198wfsffcrp0/fuk15LyQvsqu5lV2/rSFJjeLcmc/+evJMA&#10;/+P37A6IUkux4l1I/cefe/f37woc3/1V6kLcJ2TDn9bU3q3LidjxLQSvlIi57uB4a6QW0zuHd73c&#10;5wvoZazhsIcwTxgtcLRZ6mTwFrRbQsjJSt1fI7IfsIQQqLxDK0m7rJZ5d5pGxlGguGM/8MOLVzz7&#10;yYf8s1//JRfnp6w2mpuba+Y5ojSkWFitVgjXlgR4SxFnHb6qKRisnRexWqRtJG3VVhWHw56yzOvy&#10;dw2+AltJjaufJvq+57vvnnO2blE5keaJpm4oOZPDjLfLGnJ5X3KW98Y5R5UKUyz3UJB1srfJOd3P&#10;MTEuicNK03QrxlmER5hlPX0n9iqFkiHlxH63v0/r9k6uYWMsXd2gFWhkH7SYFchFBD1V7dmcSHJr&#10;ITOOI9fX1yK8BKxzeF8Bmv44MM0i05lTZh5Gcs4M44TWhtvdTp6jOXP1+jXTNHJ2esbjp09JWWQA&#10;CnBVfS/aqut6qdnKPaO1WubICl95ttsb5nHieOhJJXOz3/LyzSueXF5ilIIcUTkJRGZF1oLWTClK&#10;ivwstYOTzSlV20lSZ5qlJmqM1FTHmRjSsgaW+qr3FqXBGEVJIr9SyxzpjKWPR5GH5kSJWdYKXYut&#10;PG6amOaARmC2O9g9xij14yJF71JEfoeSZ5ZenpnjFFDK3r8HWhsOxz1VVbFarbDWLve01MTq2t3P&#10;s6DxzjFnEUKO+5HMirYSuLVkES5aY7CuwlpNSYmqCoQwkcLAPE4cbm+YxoG+H3j+7AWPHl/y+PKc&#10;zntWlaerPetVR9M0Ar/2R15cX/PN11+RYmK9OaFdbcBYrPcUbRbBWk/TNnx0eSGpyjFy9eoHttc3&#10;vHnzmr4/ojWM08Tu9obVas2vfvFzKldx2B3ob3fcThP73Q7nNY8uBJr6/ofviGWmco5xqft3q1M+&#10;/tWvePKzn2MvzlG+Iu92jMcDr394zt/95j/QHw6y7i6J6Xjk+2+/5bsvv8SRaZzFxMi4u2F39Yb5&#10;uMPqQpontscj/TgRg9SMnTVAoaod63WHdZ6zszMeP3lC3TbElLi6ueEPX3zFd999S0oixahqWXsW&#10;NYmkU1tSXoBXJxXFaTxwexM5bN8QikK5jp/+8td88OGn7PdHfvOb/0hjFf/yv/8XXGzWpDLz5vUV&#10;L1684uNPf8rJ+WP+9h9+z+9//wWaROUV/e6aptLUTcWXXz/jh+9f0DQdBc00TXhrF6GHZ3848Pz1&#10;a95cbzl5dMlqtWHoj/z9b3/HV19+jV7g3nEBRo/DAZzFV56b2xt0gRwih3nAKIGIjbZ4V2GMI6SE&#10;7Ro+/8s/53/93/83fvXf/CUxK16/foNaN9S1ZegHrvoDVZJkbmuM7FGVJpdFRFPU8uy3pDixbhvM&#10;slZVOTENK/7mb97wH/7q3/L8m2/pdwfIcib0er/D+oqLy0vquuNyvSamzPZw4Ga7482LHwSuVDAB&#10;aZ5RKXJ9dcP2+lrW6yliAas1KURynigpcXG2oTJSkx7jKGtQpfndH/5AiDOfffYZ/90//+dolfnX&#10;/9f/ycXpitOTFWeXlwz9yM3uitv9nmmOImsyVkB4RCxLLlTO451niIW//eM3vOlHondkK+INq6XS&#10;4IyVs57l9xiNNmp53hu0NrRty2rVoayBRVi06louLs45Pdmw6tbUvpLvaaSuvd9tSSly/uSSYZgJ&#10;c8CQqWymhJ7+OFKKQlnDcZrpl2TeOQYmFNtp5M0PPdpo9AI856YhhsRoNMZ52R9UlQjofI1rC1op&#10;nNXy4ZycIWgtcpml9lJVNVorpmlkCvOyzhGhlSpSF8thhlKIceRw3AECU2tjaWov55Es7Lcp90I/&#10;itQi/SJXtM5RVw11XS8QqxOA2VVYX1N3KxKFYRp5dfWGGALHY888BT766CPOTk8FyjeWmGQ9o5Zz&#10;g5wjU4RcZP84DsO9jFspqT/FnCgUNAmNwbUOlTOVt5Q0szvuBXYthWfff8t+OPLzzz/nw/eeUDuN&#10;KpnKObJWApkXhcoZlWZKhhwzKkUMYKyjrje0XUcq8M3z57KuK4X9cUCxpaoq1lWLsyKbuzNd62Xf&#10;UYqkj9/VN6bhSEwB56pFSiBndM47vFUYPKEs4LJRpFQgy1lgCDOukvdMRG6JcRqwy3tQ1Y3UPz0i&#10;eNRSG5OaoJyXWutQqw5S5HDsmUIhjjI3p5Q4ubwgpcx+v2ecZuYcSSXDUsmDwuZsw8nZCbaqsSVj&#10;lcItUjRtrJw3FJiGSap/zov8ucj5ZZ4C0zBye3sjohRnaZqWru3kfCXcnVVK3W48HhmmnkJhOPak&#10;kKh8jSoFg0jYrXWkOEPJlHnAGSvXq+H+7DyEgFaJ0/Xmfu+iSsSoAjkSiqK4irqpOTk5Ybc7EBP0&#10;w0RMiWGYqauKqq7BJKmraDn/aCoRkk3TyNhLyntMhdb4t2ds2tCtauq2wQ8jN9stb65eL3N8QVnL&#10;yek5pSQSBWMtj957en8eP88zx6NIkOWcsNCPA4e+5/zsTM7aopyTW6tl/V8y1nsRTVbNItbZMYUJ&#10;7z3G2nuZ1zCMfP3177HWSar5ZsWTJ09Yd+tFDKkxRqG9w1hFTA671KOscUzThK2klkMucnY0B777&#10;7nuUEoFxKlnqbilTG0vdtOSS5PxWyXXadSsuHz3m5vqaECa22wNFaaYQqHs5VzBA5Y3M98qglSHE&#10;REgR6yzeOUouaGAaB1KKtG1HVdUQCrlk6rpe5JGRFEE5S7KRHBPDPBFRpBCgjfdycG0sKNk31L6i&#10;rWv6w4H+eOQ4DsyzCGWarmG9qTgeBlmDz5EX3z3n5s1rmvYZjx4/4eTknKJELpHmCW8Nm/WayjtS&#10;jlirMEWju47We+YQuL65oT/2HPqBadjTNNVDI87DeBgP42E8jIfxMB7Gw3gYD+NhPIx/0uMBgH8Y&#10;D+NhPIyH8TAexsN4GA/jYTyM/0rjP5dGBSyp7ksjNuqdpu53mrPve4PvsPXM2wbed6F6vSRWIiDY&#10;8n210fdp00W908xeCsa8hefvyXv5k/v/+JNGYtQ9fK/yjxvIWdLqlwbyJTW45ILK0hittMZpfZ8I&#10;tvwih/FGDvCVKyhnMFYR5kyOULJFaUmMNc6grcY4wzxHgXtI0qid3yaIKaWWZq0l8bu8TZTSWhJf&#10;fKXAODRZvqdRqH4gZSgINOqdgHG3+z3/+t/8W559/4Jf/eqXfPaTD7FGUeKMdlaAKa1Id+CotsRS&#10;7qG8lKRh12CJKTFOkyReDzNtawU6WxpftdLMkxjj4zxjfEVVVcSQ7lN2UhZQ2zqPURpdiqR21TXr&#10;tmMcR2IMaF3QJS9N15msJEkxlQxaUdeekKRBtRTDYEdCmgXwXqQBwzwSb6PICQrs9nt+8tGH1FWN&#10;OZP0lXEc2d7uCXNAKai8QxVYdR3nF+fsvnlGSZG2qihJGq262rNqG7bHnuPxgHUe33WgNb6u2Zyf&#10;0VQOcqJtasK6I6eI92LwT3FpAMoFZSpJc8ehrCekImnSSJKb1p55DmhlcRZihNY7gRCshpJFjlCW&#10;tqSUKEkSpmLOhBAJKeHrGm0khbb2nvOTE/r+wBwixlg0BZWPKPX/sPemP5Zk6Xnf7+wRcZfcaut1&#10;epbmkEMOaY1hkAIMgRJgwID/YgNeIJiQZIuURQ1nuqd71t5qze0usZ3NH97I7J7m0LBsf1OeRnVX&#10;V2XWjboR95z3vOd5fg+SNDKNHI8HGnciSXEli6DKIPcaMXeyfBbKEhF3l54TUyJnSQTWXow1Fe5F&#10;btoYjHGgM9pCKgWTEtjM0PeU5aOcY5I5hjv4BeyPPeMkIpyma8kFXr2+ZLX6kpOTUy7OT/DOUkpl&#10;miZYjPXDsSfOM0rBMAzUWlmtViJUs4WcI10TKEBShlgUu5tbpmEUQ7UTcdY09qxWHV27QrxOlZQq&#10;RjsMDu9bhjkt5lPNerMhVhjHidVKhFyLR0X+ZsZgnaNmMR/oXEi1LAbtxBhnEaXVCrUwjj3NIvgp&#10;ecZ7TeM8xlh811Kt4y3/jIsnFxz6I6cXj4jTIInpRuONWxKoNcaaJdmjivhuESCWnO7BGGN/5GAt&#10;5MRm1bIKLeSZWAR2UheTRYzpayENSLJKFnH6vX1HIp/RNUOdKWWW9O+cub7Z03UbvLI0bStGYypz&#10;mjmMPfM4cnFytiQbitlnyTsnRXm/rJWE+JSzGLUW2ElMSYyoVtKTlBXz2zAOjPOMqiLi0svccTeK&#10;UpSqCE6SoaaYgEItYqI3BRH0IeIoMcYoCgajRMiZ80xOmZKr3PssItpSNdUsqfFLonTwnnUrcIjD&#10;MHJ7ewul8OzxY87PNnhnUMYSjIcUCRpylHtrrMNhGNNAVhVywRuLXa8YQ6BdrVAlc+x7ed4K1EX6&#10;l5igiHFWqyopSAo2q47ugw/YH48chp5pmjncHlk5S+jWS2JJIdZMzWlJxTOUUilFkVMmLGm0Y3/k&#10;5uZGEkZyZJxm/GpN6DZitrQN1QZsYzg5l1Q3pUQAWKuk6lArKs7kOZFGmY8NilgKqsqcVJVmnCay&#10;miC4BayhiSWSponIhG9arDUE59CqMo4Dn/7yklphs16zWneUCAZJ+8kpE+dZ3i+tCVqMrboufJ1S&#10;wRqUsqQqX1uSJKpnZcjaMmUxbJddom1amqZDa4e3DozMBY0OjHWmVoPXhpmBVBeYiYEUZ8Y5CUxl&#10;SWY1i7knLpCdUhLBu3sjtNaavu+5vd3xxRdf8OLlK0Lb8vTZU84vzqglMo8DeS4E67ndHZnijLFi&#10;8HbGoV3A+RbnA6kk5sNiHrMOG0TEOvQD/TDRNGCDQxtP1ZLAtNvfcn04Mk8Tp9sTNuuOzcVqSVtX&#10;zDGy2+24vb1lHiXp2RjDcY73ddF2s2G7atGqMuREmmdq1lgtSWvaaZSzTClCnejalu3FCWPMzLFI&#10;IrTKKGvISYSWq6Zj6AcxXeZCVVFEmfPMiIB0ShaxalEK30UBw+SCtY5YZP10rV/WwsLl65cCRJhn&#10;tHbQrURI2jVs2nPm7czryyvmqUdR2K4Wk4vSnJ2ecH5xIabvKeKdGLunaYIZao2sVq2kHuckJtEo&#10;zwGLkdEYK+lMVjPFCa0K281KAE+IoTWmJGurUqxWG7omULdrhv64CLYr3koSj1aFWtJSQGumIgnP&#10;Y6w0S8JSShNKKbogQJ/qDKtVS62KcejBGgECbB3TnChKM4wTVzfXtJs15+0prfM0TUdOmZwjMUWp&#10;Fyo0q47gPLUU9n3Pbr8n5cj1beadtx5zajcopfDWsQqBmgoaWK1bmq6l6aQ+m+aBadyjakYrTT8c&#10;+d2vPsL6lqoN7WpL0QWdMyVG4nRnFBu5uboSiAtiBp1nEUFbL8+4z5VgNVkb5jLRX1+y30uy6ma7&#10;xXnPiQtY5wHF8Ve/5KOPfkbbdpycnfH9D/8IY6yk9uKw1pCTmBHSPErtPFb0YoJKMRKjgG8ur6/p&#10;jwOnJydYG9jvbhmOR4J3NL5Fe8u6aVlvNjRNw5Qkdfzx4wvMIrJW7prD8UiuMKeJpvGEICb4s9Mz&#10;pnGSZNJauLm8pF8Mq027olKJacYbQ54i++sd4bHHNwFtDMfjEa0MyhVqzjgyKc10zhLOT0kpkWMk&#10;jhNTP0DQ5BSpWpKGU0zEeWLqe4bDEe8cukLOEyp4CnYxpnFvPkMJICUlTUUM4pLw55mmzDCNIvJW&#10;ilwidTF37HZHpnFAK0l/7bqO080ZbbvCBjGOFKWYY8I3hlRBG8fp46ecnJ3LPDwOzHGWa55nCuN9&#10;Ol7jLda0+MaJmb4qjv3IFCOpFC5vb2jblrZtsSHI56AUlLFY33J24gnHPSmOGH3CPM9MoyTGWqvR&#10;iLlEK4ipLFCaRM0RXRJBgw+WnDWqbbCPzpinmeNhIGVF2wVKTaQp4bmrp742HFSJN5R9napYJ7AI&#10;pQx+WXfqku5ZKexTzzAlpjmCBt84cqrc3O6xKFZdI2CEphOzihTGuFIlgSwLxCVrUN6Rp5lxmGS/&#10;agJNV/FWNgdlSY6XQkwE6bWmJWFO0sydtXRtQ0oZpSpdE8jzzKppOVmvUDUz9XfwiIb1syecn59y&#10;6AU6Mg8DKWUxC/xnjj9kfP+2IfqbPy+LCfsu9f2bpuevv+/r/gYKMZhbg0YzjAMxRqhgjdT7Jips&#10;4xl2A2OMtM4vhvdIdpJcN8aZGCVJ8g5AUlMiG83UZwwwDSN939Ms6d+1VuIcSTHL/sJLzexDQ8wz&#10;JDGioDXzPDGPM70ZMb6haTOTnilUnHVsjOVkeyrJgtZzdXnFMIxM08gcZ1bdmp/8V3/B1eUbrq6u&#10;mfqRagolS1peKQUfKqoUTEns3rzhy88+5+zJM1ofGCZZz8wCuLlrYN33jZZ+07dN7vdm+LvU9W/e&#10;z7vvr//Y7H6fDP8tOKP8v7rfc/z+6339/d/ck/yhZ0r6XAWqkvxgpdDW4LX0nOIEKSXWmw12Mb+L&#10;uUvMYM57+uOB4XhgTlHSMJe9gfoDrydJ8+7++qy1lJyBKqaPWmlbgVY557m5vaXUwv545Gcff8yX&#10;z5/zX//kJ7zz1ltcPHrC4bBnHAbGOVIOR4FxOI2xTmCJ2uGMAi9m/loL0zRinWe16vBty+nZlrAk&#10;iFIL2noKCrTBeNn7pZwW4J4VA92cgUkMRwsIL6UMBrSzNNYsKfDSr0j7hLECFpKET4HOOWNRc2aa&#10;JKVWa816s+bk9JRhmjHWEecJbQw1aoGtKBjnmTgnqJJkudEGpw3aObabrcDEjKWkEaqYbFPJNF3D&#10;u++/w/OXrzHWSk3eH0iz7C1KKYQQ6LoO6xpiTMzzxBiTJKnOs+xvgX6eyaVSb27ZdB1Yh1eabr1h&#10;GGdyFrO29HoVylhSLrJHMEaM5gvItORMrRnn3ZIWDr5tyCVTauX1mzcMw8CzJ0/o/GIUv9s3F+l7&#10;6qV/hLasujXOF6pa+hRLL1j28ZppnMRMSMIt8812uyHGmbkawj3Yry6mdTEJH49HnHO0q5XcCyqu&#10;CXhrF+hSlmtSAh1Q3MEO5OdmecZyLtQF6KmUYp5mtBNjpVnS4q0NrNcbuq4TEKARkJfUXZ5hMMhH&#10;RwA8uVamlJinCect1ooJ1i59AjF0FigQnKVmT00zx/0t12+umIcDw+HI9dU1aRqZjj320Rkn6zWd&#10;t7RO+n27m2sO+x03N7ccdnvpI1pHs17jXCCWwnEYSUV63t99/wMePzpns17R73eMhz2f/+Y39Icd&#10;lETNs8AOUuLxk6c8ffqI1juGw4H+9oo4jmgLH/7gHd556x1evrris88+J6wanl6cM0wZf3bOW+99&#10;jyfv/4DmyTPUtkNpRXzxnOvf/o5f//ITPvnkI7SBi9MzWq+4vXrNp7/4BZ/96te88/gxFycnBCvp&#10;qIfdnhdfPSfFiLOWUjLaGEJo8U2lLGnExijWmw0ffOd9Npst7WpNQfHVy9f89Oc/5+b2hn4UOJgL&#10;gWosx5ghRqnLUTTBMs+RQlzWwgFvoBZJeHXdlh/9s7/k2Vvv8NFHn3DcXfH+O0/5sx9+n01wtE7x&#10;4urIceh55zvf4fT8gp/+w0f84pNfChQzDbz95ITtymOc5eNffcYXX77g7OwRirr0NsXIq43lcOjR&#10;1vHX//Jf8vNPPuWHP/gery6v+Pu//0+8ePmCdrXBhIbL3YGiDMZZmq6jWzWEJjDNEzpXVIXGedkP&#10;GkcussYN48Sf/ORH/OU//yt++Gd/QrvZsJ+T1IXGMhVQ1hE2bnk/Zo7HHmc11kaBTS6JwDmBs4ng&#10;PT4EvGlxurK7vuLXv/41f/fv/47/+Hd/S50jJ92GbnuGUQLn240Dn/7mt7zZH7k4f8Q7b7+Dt5aT&#10;9VoM3ocDu/1uqYEMN7eX7G7eUHPCWUOME7XK+UcsEzFmrDO88/ZbrNtAHEZJ1c6ZMcMPfvA9ooZ3&#10;33uL9589I8bMzz/+mGlK9FNkXRU+NChtufr018wxkyp0bStwlKohJUqqWCtGzTlXfvn5l7y8vkWF&#10;IO+NtgukR8DEVimc0gRrZa0yFt84fJBzlqbraNuWJgSMswTv5GyhZIKzy3wjYMCKPJ99HElpptSM&#10;qgVNpA2y9ue5Jy01c0qZHOMChBulNkVRlcL6hlwFhleKQVmN0hWjioBcqwBUErBuG4zzhMU4bLRG&#10;aTHqhwUadNfvsUbSoa1WAm8qzX1PlyogmFoyJVk5U9CKUgXGYowFY6lKzmS0VtScmOJIXHq47WrF&#10;ZntC0zTYJgjkJrR46/He473DaIvWDhtaXAjEkjkxp7z7/ruUFHnz5pKUKk+ePqXUIgZwK2eFVYEL&#10;shctpUISQGtKiaurK2qttE2Dc445ZWLJCxBPE0silYKmcDzs2O33TDExTBnjG7TWTPNELAm1gHdU&#10;Lpg7YPhygHJXd+ZS7sHXTdsI5KwqdseRMc6EtsX6gHWO9WZLzZGUIiYLWCoEz7E/cDzsBCi7WrHd&#10;bKgogf9qw8nJiQAiYenNJanDVKH1lqQV3hjmWeDPLODptutw/oSqBBwl0GzHMEDMcUnwVmIEz4Vc&#10;C0ZLH9xosEYAgCnKHuVktWGzWvPy1Sv20xGnFW89fsTbz94mxsQYz7k5HDlOI1mxpI43BGdx3kqi&#10;udbUONEFz/Fw4PryEuMs3XqNtpaSIqpAiQJTTlHOdLumpdZK4xvZs93X50j/qlZqUQv8tGK94fTs&#10;TOoIlPTIjEOVSpwn4jxiDAQb5NzUGPQCN3NWzpal92dIWWOrI86yJlmlsFrOBWPMpJzQCxxlGGbm&#10;KGeROSeileetKsWcEvHmmn4apQ+r5fxD5m3DyckpT549IYQgUKIYSfMspmujsCGgvWOcJulvLOfK&#10;Aow3S30XOYwDfjmPKbUIlIJ6v+/dnp5yenYm+6xSKAsQPlLl/SoZUwqmVNS89MiVwniPMWYBBUdK&#10;qbRNx7Nnzzjsjxz7Iy9fv+GrFy84WW0WgJQAgJvG061auna1gIqrAAetZrXqiNOMsnLep7Xnvfff&#10;w2jZB6WSpR4dJ3LOAnSdZa70Tp7dunw+rXPMMXJ5ecv1zZ7VpmO97rAaSkq0vrJZtXTtmq4TWLUt&#10;jlIraY4CDZhmpnEgzjP73YH1yQneO+mZKIU1FWcXcHpKuMZTK7jGC8zBCKw5xiSgFSuA3uC9nHOU&#10;zKrrWHcd6sljtFKkmgW6YjxaG777wQfc3uy5vLri5asXDIcDv7y+JXQrwgK0sSXTeIcqmbpeYZ3B&#10;OoHmB2tAd9QKF48esdvvuXxzyetXEW0fZP4P42E8jIfxMB7Gw3gYD+NhPIyH8TD+yx4PO+OH8TAe&#10;xsN4GA/jYTyMh/EwHsbD+P95/L5Qt/6jn//+16lvJWHJEBNiuU+j+qbg+/dSz78h9hXxrxbBNL+f&#10;nPZtc/7998HvGca/vvbFHFwrajHDgghoNPX3Er7ur0tZtKkUVe+T2lW5E5SUf3QdxujFQCmCy5KS&#10;pFqhUPeCY7sYZyLjODDPs4hOQQzcAAAgAElEQVSLliQatVxDKZIGVUq9T1SjLrpqtSQdGE2OM8E3&#10;WKWxIeDaTEqSBHU87tG1MvYjqSQ+/dWv+N3vfseP//RP+clf/JjH56dy3VZRcyVFeR1t1JK2Zymq&#10;ipFIC8n95uaGac7ASEEv5mlF163ukyCMFkF5llhzSbnQYoRM+WsgQV1SxqzRZK0wCtpGEkLibETQ&#10;UypKSZpBqhGjNWmeARGOxJrZ74/s+xHjLdZonj5+JEIS51AUxqFnmkaMsexub7hZd7z33jugMiF4&#10;nLFcvblmGI48enRGjpFUMjkltuuO85MNaezBiuGsKnnO/CK0nqeZfpzxLuDnWQyv3pBVEdFw0WxX&#10;kgSQU+Y4TsQ53SfPjdOM956SK9PlJbVmUq3EkglORFlxX+kXA5RGxLkKSS5KUVJklKqUmImIEE1r&#10;SXKc58ixH0gVmqYh14LC4pzj5OSEYRhxzmIaTylRUlZq4dD3qJLZrFes24BWUBNkCjFGYkoYZbBG&#10;DHCZSpkmnHN47wCIaiKXiMpQlyRJAVpIgkKsmVQKSkuiS6ki1is1gxKB1jxH+n7EhYaua8UotQjM&#10;71IJf/xnPyY0gcY7VquVGPq1CKZjypSU6GO/iGAN3jm8b0g5MQwjPgSMttQqgu4maDF2Os/h9pay&#10;PA+1VuYo4hNrrRhQiwAI2q6lOPmzSy0iPFSaUgvaKrYnK3ywaGSeKAv8I7RBYj5qJdWMUk4SzFLi&#10;cLxlGCdyZUmMkZQ9gDnOOOtBi2hKaQ1GBNTeezoXiPkgRuSUoRSCM7Qh4H0jhgBvJRW9FEqdxEBu&#10;7L1wfrwTxpfKPA04bQTKUTLWiJg4zplxmPGNv0+DqzUvc2PFWiPmiJIkfbNkrDIoJfcupYl+OKKN&#10;om0aipKEUTFyGoLraGiIJVKziARVLVQFhXKfwGYWWIj3kvY3juPvGYaGYVjS4ct9+qGksUmSaBwn&#10;ai2UBT4Ci5FOKaZ5IjRhMXkpMYh4Ty4ZlAjzUo0LmEUM7VYbEcynSE4CGNBATpJULpABEU5L2iJQ&#10;s7x/KJQ2bLdbchbR26r1NAtUo6SMCRaVI2UamEcR05WUxQCGwXuzpLlYYsq0S3prmhPOGXIpaGMZ&#10;xyPWWZrQoFTFLcZClSvKFEnlci1N29EcD1xeXmJqFgN9jaDAe41VnoyipipQmFpIOWG1kVTWWuiP&#10;B149/4KUZtqmRTvPfrej7dZ0Z2e0m1N0UUSW1JjqRJyXjiJ6LZKYq7XBhQaXiyRRF4VyLKYkRLBq&#10;9GJirCKOVUbS5NuGUkWYW1ICo3lyccbF+TkxZqZZgCHWSTqm05qcCv7+/n9dI9RS72E/36yNUqro&#10;KklYuRZirhyubhYxXubm5hpjLGen53SrNat2hTGS3OKto+ZCTpEmtLjgSE4xRU0/Rw79KGtIFJN4&#10;2zTEtmWaJ4qCi8ePWXdiPFaIcDhlee73hz03Nzccjj0319fc3FyzPlnz+OKCzXrNHBPH43gPINJV&#10;o9EcjwdSvGazkXQzZzU5QaUQgqeUTH88Ukvl1ZtLNpsNpxeBk5OVfLbmGWs9z56uyTlz+eYNN1eX&#10;rLuWi4sLmm6Fc45Hy3UMx5FhGDkcDoAkmsc4C5zDymdrtVmhlZXaIC/JO0XmgyEmStVY1+B8h201&#10;0xTpj0fyPFLShKqF7Wa9pPlUtDZLupBFGRHmxTiRYqbkTEHAMHGSxCSj5Lr6YeJ2d8nrN5eEpuHp&#10;owuBcJREzZmxHzkeeuJXz4lppus6fvDhh5xvNsyporRBIcCg0DYoK6bYaRikptKaFGcRqRf5TDpT&#10;yTFSqyTpplwEWKRAhN3tsiZUjO3QqggEx3iKMhzGmZIk5ZIKtURKTlgN61VLXkStOkeIMygRm47j&#10;yDCJ8TTFhNWK0+2GxjlyEgGq05IYm6IAVkrMDONIVgbtIto4ppyZU+HN9Q1X+xve7VqmSczcznna&#10;rqFWSZb13mMXiFTNmWmaCE3DarXi5auXpDjJ/JuiJLtpQ3UOFwwKSWy2zskSSyY4BUVjbYC07D8e&#10;GYZxZoxJnlWlqSpT0gwlidHILgCUacS5wGazwRhDnCWZC6WYU5H7lCKhaWiKYHucE8NvLpN8LocZ&#10;5z2PLx6xXnVM00xF8frVK9p2Rde1hNYvkBwxbaeUFiCYFiNaLuSUGceJYRz5P/793+JD4OTkVNYM&#10;a+m6FSYWXKo0IbDebJjnCIgR1jlPjvJsd+sNj56+dW9cjnFaIDhAEUNazbJ+GWN569nbzFlMWilF&#10;clY0IUDWlFwWU5AY7IKTtTC6mRwjzhn53KUZrQtpjoz9gVoK83ikxIF2SZGlFI5xEmBYlb9zjomq&#10;DcrU+33ZNE4C8/JixrZWasqcxYybUwErxoi2bYkx8/r1FSkmnPNYYxkGMQu70LLabJmmA5v1imfP&#10;nlJSpm06zs7PCG0rBvgsULchzpikcEbE++3pBq23gIiVD/sDu91O6uYYZV+jZd23TUApQ9s0eGt4&#10;9eaSYZw49ANoQ5MSse/FcBoM8zDS9wfiPBEWA+F603B2qil3IKMiMJpKpSkLUM1oyIWSZE1W2qC9&#10;JQTHhhOBqPQjORfOz885Hg9cXb5iHCZUBe89w9hDhSdPnogps05kqhgSivoGQElLLaAU280JZ+fn&#10;GOfE6D+OvH5zST+MTONEmiY2647tZoN3cqybqYsBJTBOkeN+jwKa4EFB34/MUYxWu3Hi7HTNZtWQ&#10;48Scs5hll3kzF6nbQ3CSIjmOWGvoVqv72tDbyslGzElWwzwOzJMAsqZpwLqA84E2eAF/FHk/NfU/&#10;u59yZx7+ttH9m32Mb/76H+qnfPNrv/m9d/2VWgoaTS2J4XggTgMeMfsbo+m6FlUs02HP9dUVpevQ&#10;RYzn0zSxXq9ZrVbs93v5PLRIWt3NDU1wdI3HW0uOkWEY6LoW5/09bGqOM2lO2I3M36UWchHQXV3+&#10;Ufsd05RojxP7Y88XX32F9Y5u1fHu2+/SNSuoYh7drrc4Zdnd3nLoNftDXtLmWs5PT1ivOq4ubzge&#10;jsvcCBVDyRVNIg0Dw+6GL377a773wz9i8+gcoxW1atDmD96jb7/P/+i9/1Zf7P4+3P/r6z/rroej&#10;7n9TfnzT9H63V/lmv+0e2vitBPk/dL21iglXC72RWipVSSKrRubbvvZY52mVvk/hdd5jlxR35wzO&#10;Gfb7nex387J/QraoRss1mKV/oxcAWVmMJ1UrrPds7KnATOYIyhBj5PTUMk8jcxzJKfHy9Rv+x//p&#10;f+GHP/gBf/qjH/Ho4pym6Ugxcnt9I4mUrWfdNjhtZa1QCm81CU3OAvsrRszWFoP1BqsVJQugp1Jw&#10;RgBY8xyJ80xMBWcsc8pYKihLzAJzss6J8bkUEtIb9I0leDHS3xmU1PI+3PUEvFOyb3ayj4+xUIus&#10;k5vNhjlOSx9TnptSBQQRS+HqeCTFTLABNczEObNde4xzuItzSs7Sv7zvWULKFWMdbdtxfn7GcRzR&#10;xeD8xP5mT1pAdE3bYqwh+MB2uyWmGaUFDjblJCmS1qGMZbtdoxRkpXn09BnOGILz9NPIOEmi5h2U&#10;03u/cEfVYgaXdZ4i8IOYIkaJubHeGxOlGsi5cHN7y+OLRzjf4LXCqIrWaukFCWw0zYlUEs5Z0IUp&#10;Ffm5ckvaqaHrViil2e/35JrwztO2HSE0OKNRaV6eUUUuAvKMKYrxx8jsPU0TVWuKUcx9EvOtNcxx&#10;gRDmhEKAnSUXec5LljpMK3nelMEHw83ugDZ2MVjezRPQtA1N2+F9oBQxQKpaBVRBxXvHNElfOC6g&#10;tZQLVUvv2PuAqRWK9MLVAp8wWlJ/h3kmDyMvXrwiTQLlqzGjSmGzbnn77SecPzrj9GQr4MGcOR6O&#10;TOMovcgKm5NTQtsSQktVmt1+zzCOxJR49933+OA7H/DsyTmayps3r/nlxx9RZ0l6v728JM4jOc2c&#10;bzacnp1yenJKSpXnn33BPPS0wfJHH36HJ08fMc0zf//Tn7I/zjx9512256dkq3nrO094948+pH30&#10;iBK2qPUJisLNbz7l0//wd3z6059y9fI5J5uO88cXMO754uWXvHr+klfPX9A6v/RvNNfXO7784nNu&#10;D7f00yj1eLACR0XAWLlkcjb4EPjOdz/g9GTDZrXh2E/8x59/wudffcXrN2+kz+0dyngympwqpCjP&#10;xtKHRCnGaS/zR62EELh49JjzsxOsVaxOTvnwj/8U16z5n//Xf83ZuuG//ef/De+//RiVJyiZr14+&#10;59PffM73P/whp2fn/PSn/8Ann/6S/e7A4XDg/feeUkqmCYHffP4VL756wdOnz6BqpqHHW4P2DhB4&#10;Yi6Zv/6rvxIY7HtvMww9f/93f0ucJ9YnW0lqv7kiFsWHH353WUuKnJWUImZFC8E6gS8UAZAehpGw&#10;2fIv/uW/4l/8q7+m224YU+T6Zk/KhbIYK7tuLXC0GGXOSxWtLHf+3BhnWqMJ3qExNN7ReYuulePu&#10;lv/wDz/l3/7N/8bnv/4lcRipBbp2TSmaOWVWTaDpWtrtCcc58cXz5/zqt5/x28+/4q1HF2xXLafb&#10;DaerDkuhHydJeF/OogqVw9CTk/ThtFLEKH2X7333A7arljSNjKPs+cd5ot2c8r133mK1aTk929Af&#10;jvzNv/vf+fy3v+UHP/g+2ngwHusD17c7SUtXmtCIaZkFnJFSRFWNCw03/cDL65c8v9mjmgZrHd4F&#10;SVeuFWXFXKlKIRiL05rGWXzw+MbTLHultu1oumaBqFXWTaAJXvZMKVHnmTwdUaZD1UK/v6XkSE6z&#10;3O+q0Eme35gTJU1M88DQR0pK1CogpJJl3VNG7lXnPZ1vKFUJSFCD8YvRv0JKy36yCFSu7QJtkDOF&#10;UtI9KET2mnIdOReG/ohSitPt9r6okrO7gnXSX7PGo4qX5PgFrDvNE9bJPaja4oLHGvm+WjPTHNkf&#10;e7RxhLZle3ZOt+7wocFqAZd469BG+ivGeHzToa0hlYy2Bus06/aM9995i4L0jo79kTnOWKvv5/iS&#10;0zJXC7ByjrJHu+vtKiXw3znPlFo5vzijCQ2UwjyMHG4PpHlcznwUpVSONztQmrZb8ebyijYEnl1c&#10;UHOFnNBUrLEsG+Cv60+tMcaRkVocNFkplPPoUphiZc6ZdqUpRUCm/XzEaM3LN6/49a9+iTVGTL/G&#10;4nwQ2CEDq/WGtltJn6IkakpSL1gLWtbCXAqHw0GMywt0T0DIBmMFVnB3rhLTJNerDChZv8ssfb6c&#10;E+hGAOBaE0LAOU+aI9ZKr8tYw/nZKauupV0JTC6WGRs8j89PWJ+f8fz1a0LXsj09xWtDWM4pyjwT&#10;x4Gb3YBV9f4aU0qM04hHzOi6IlBood4KsNdYSq34oBbwj8C4ahFg3IINpaJwCxws1QLIOlyKnPXF&#10;WUDicq4sZ2YCQZN9xDj03F7PGG1wwaO8Q1m7QGA11ktavdHLnqCReTeXSgiWJ08ekZIAAu9M2v0g&#10;ieva6LsjZ0rNBO9R1tGuOpomkGphd9zT1UzTBGJNzDWSpyLzlhWAsVuM6N57tAsL+FJRFVxdX/Pm&#10;9RuBEmqNs46mbWmalnmaKVX6F+M8M08jwXup65baMzNw2N1yOBxIKeF84N133uVku5V6Myep7WSn&#10;hU6Rc+M4ObtgHEfGaaQfeoZjL2tlTlij6XvL85ev8Naz6lrOTk+5OD+lbVpqzli9HAAbgzVaUte/&#10;pujDdkNKhWmcmOeJkBzDAkqfJ6mnhmEgxbQAiC0xz4yXM/1xwHu3QMyPOKtYtWseXTzm6dtvC0xr&#10;GNnd3jAMAzklLt9cUnIWuNLyPhqlMEYzZPmctcuawKJ/cNbeQ6uFv23k+oucQRznAyln5mmmIlBm&#10;a63U+EYA/84lXDBsVy3bruWtx+d8/7vvMs2RYYooYxnnKP2EEOi6Roz1y9prtFxjReDq1joaY3H2&#10;FKsUwRlimh8EOA/jYTyMh/EwHsbDeBgP42E8jIfxMP6LHg8G+IfxMB7Gw3gYD+NhPIyH8TAexsP4&#10;/zi+Lbb9djrZnSj7m4lU3zSuf1vY/c0ff+i1vv0ad6OUO42xRqmvRd7iFf3agH4nxNVawyI2+PaQ&#10;6yr3yV13p/t3KV/fFjGLUV7Mjkp/Q9jM1+nv3/w7fp0erxaKOhQUWlvmaRZ1qLKSWOAdNiRccPTD&#10;IL+vJ8pirFV311sqhfyN11GgKpmKsRqjLSUlfNNSnUPnBh0ScU4Yq1EUJiWClzF6TBQR00e/+AWf&#10;f/45f/7nP+bP/+xPWFlJYVE2kWcx71jrsMYyzbOIH5C/l3Oefuo5HntubnZ0XcfJyZZxnDjbrjBK&#10;k2ohTRGzGF+tdZKwVMp9qqs2BqU1WhWchqKh5sg89pS7hHCrxehSJG1JVahRhDXUKmkRtXI87rm6&#10;vBbh/LvvsVqvub7dSXr2PKOVmGBqkQS8aRrJJWGtwWiLCnB2esLZdsPZdkstmZxmSXWYRjZdi6Gg&#10;cxKRltYi3tEGo7SkCsXM7X7Per0SYT2VlMTsWIyIka2zZMSMMwyS9mi8Qy0Jt85aTJGEmjshmLMW&#10;bx3eGXKM9yCHkkVAXXIWIXKt1CyprYsag1oKSlmUlvTtaZpp2pbgWrm+PH+dgqjFcKqtwyImiWIM&#10;CcUwz6xW7WJML4uhKJJiIqsC3pApGGVQaMZ5EhOMls9tqWlJjDQY7SQljEo1Cu0sOlVSKmKMrgZl&#10;NNZAKYoYReA0jiPvnZxxdnrC4bBnGPrF4FQ47Pc03Yo/+9MfkVOS1IVpQquKUmYxEObFBCRCJusk&#10;+S7nvJigRbDmXVjMU5CqGMadtYuoPaJLkSSFJT18msV8N88TzhisCpJ0NkcckGshlQS6YrTCFUvJ&#10;IpSxzqDq8vlWYq6siSWxQbNpGoxzDF9+yf64RylF27as1iJC6vueeYrkUpewl4JCUxWLMb+y2++Z&#10;FyiDtRZrwGgk5cQ50BpjLaEVGEBehI05iiixbVq0Mct8lPDOSmqwkbk/l0opVcxpWuG9E9BDkfdV&#10;kiS+TpVfplsxTZRKSpKY1/cTwzizWq+JpYrhyLnFACrC1OAM5ELMUWAMpS5i47wYP8x9AqP3npwz&#10;4zBI+tsyp95N3vOSfmeMoW0FqrA40FFGTCMi2Kt89eWXIvpvW4xz+CZgsltMEGJ6rCWiVIGsJbkO&#10;sFnMwahCSZLiJ/yHiiqRmgxKGUKwnF2cL4JTmWO01iJ6X1JMVBGYRo5xEZXKvZqOPXk8ytyo7F3o&#10;KSE0VI2AFqhLmqKTOVGLfAylcN7TdYGYReRmtMUZwzyOWOfwxrJuO4xvqQqsl1Tifrdj3Um6llIF&#10;b8R0n4skIFWlKcpQgsxHOUs6XLta8/b778NioK2LESgva2fJhcTEMCX6y5F+GHDOsT05o2kaAQXk&#10;ijca3wYxO6KWxNfC8XAQMS9QnGbTLSLbnMlJkr3tch+4X+8LKtdFeFtZb1Zo6+jHEbRCW0v1LM+q&#10;JOI0jaQqUwQqkOe4mMsE/qIphDZQELgCRpP6AkbRNi1nF4+4vb3ldrfDBk+oASV2nHtDrVYGpTPO&#10;3NVahn4cOO53xII810pJcmsWI3/bBs7PT2m8X9KXFAqYkyIXCMHx+PFjbm5u2R327A8HhrHnt7/7&#10;jOADbdvRNZ2s3QoCljkVDseRnCI5F66vr/DB0IUVagFQaA3zKAnuL1++4Xp/IGvHXJSAQZb1Wi9z&#10;SrCW42GPVeCMZugPzPOEX0zGfrOi8QFjLNM00m3W9H2P9+4+yfe4AC2U0qxWa1xwGAU5FowL3N7u&#10;2O0HNicDLgSOfU+aZ7wzOCPmyPHyilXb0TZhARckmtAQU6TEIgZuErkqjLZL7SjznDPymRpv99zu&#10;94xz5PX1Dbc3N3zw3nuYWugPe2pJkjCmlaSZLuCfVWiwMUkSj9Yii60FVTN5Hun3t2hj6A+F0Hhq&#10;LqQ54a1inup9PaCNk89NFjjLOE+8eHVJnGZKSTRNQCsNRlNSpShDqgIvan3Dei3PsVUVq8RwXbRh&#10;3TakqWd/e7MYlBaBudIY7whB0x8PXN3sMEqMQN5bgpK5dhhHEaDWSq2KikMVmPLI7jhwczhK8ljX&#10;MMyRaZ5xyxoh04KClESUaS3rbiXCYu/ZajFxNsEzzSPOaWrNUpdXSXLSKLyT34850Wip5XOdmKae&#10;ODlurg68eP2K29sd/TAQY6ZZbTi5eMzpdktZBNZiDGxRSsyl1trl1z3OuSWJPXG7O1BypvGWWi1G&#10;IcCaBZpSiiSXgQClnLOcbE7Jq0zOha9ePGe32xNC4L23nrLdbLBWXrMLDdMksAaAaZg4Hg/36WLn&#10;Z6cUKrv9LfvjiNIWpS/RRkzOZ6enfLdbU2pifxBRe04Z5xuaxpML7Ice7fySrlWw2nA8Hhj7kThF&#10;csr4ruXDH/wR1hm00RyPR3a7Hbv9jnEayCmLuazCOMwyP3mpoY6H18RxwllLCJ6TzZr1Zs16teKw&#10;P9Afj5AzDo1KoKvGakUcI8PhQK2Ftm3RWmqBEhPKVMaUQDnJSVQGaxXVaLS1KLMk0y6JWblk+n5k&#10;t9uz3x0wC7ymbR2u7UgMVG0oaFLVTLmgncc3Ai97dXVFt97gQ4OxFuMsXjkyME4DlEzfF+Y4UWol&#10;TxG9gNxyzvcJ0FZbrLOUWhZRsiFcnHF2uiVVxeFw5ObmhuG4p2kaxhjJ+4Ps1USKTM6JeY54p1m3&#10;HmM01mpKElGxFA9GzPZmgcAtwJ/+eKRpO9brNSDp0KFd4b1nSpHb/X55L+Hm6prb252AQpTGWs+j&#10;x4+p9w5dA1qjjeV47BmnkTkVjPOsuzVaK2IZybVSU0VXSXJ7+uwZxhjmcSJTOE6zXF/JlGPPPEdu&#10;b27ojz1d17BerQghCDDLGJwPoBTXux272ysxgGkjMB9nmcd+ASZlGr+lcRZVxEA5HPZiZgSUMmLo&#10;0BqtofGOxkuitdLyLJcksDqrFK13AlOq+f91j+WfMrTfwb3ugE53vYW7vsZdf+buz1DqLvH7rlEA&#10;RmmqrpRUGI8HahyxWoyqWisa37C7PiyvZZjGkeAs1gm4r+0CxjlevBBg1TSKaTnnSIyFY5qw2tC1&#10;ndTbIeCdo+s6fAjEOVJyZp4mtDOS3FimBYAmlzlNE32fmMbKqTXcHncYb3lknpBzYuyHeyMWVdGF&#10;FnsCjTes28DeB66uLrk+3NK2LY8uTukWkMo0J1LJLA4D5vGAbTturl7x4vkXnD45xxpNWsxe3+5x&#10;/T8Zd4b1f5QCf38/+Sf7XX9o/CGw4//d1/5TPbRvGvFLLfd7Hx9aLh47cozM00wyS7qpNWhnsc7g&#10;vMF7R2g8h/2BNCZSTpIEWpA6WwngRt3V0Mt/uX9dMdcLrVFTigAbrbYEZ5mjZRwnSoZpjPzDz37O&#10;Z599zp/88R/z4Yc/4PHFIx4/a7m6umIcZ7zJnKwbsoY4T7KXWJIwFVLbo4zMLXNGe0Nd9um5gA9S&#10;J0+TzMcVLQmXyz52GifWKzEhSb9CejRohS4V6wvGCKzuzkwua3m9Tzwf87D0tSSRtBrZG+cYOT09&#10;od/fSrq5VqSS0AuIggi7Q8/hMNCElmm1wrgbus2KTRMI3lGyQFRQDmM9MWVSmvCtIzSaLhcyWsw2&#10;ITCH+fd6sTllsov44FifrNFGM8YR5oGYEmlMuBAktROFKpW2XdE2XsAxUVJDjXNcX11htOX0ZIN3&#10;Drvs5ZUWiGZNmaIlMdo5y6pbMfbH+5rpzhxs1NLnVIama9G1kOMk0EN115Otco+1RVd48cUXaGUx&#10;VtEfBxSGEJp7SJSphpTEIDfPifXJRuq1NJNrXh5HRSwZ7R1d7ai5EGtlzgmqo6YqPZHl9adhEONp&#10;01CNpVYxvmtkPTj2kgjebbZ4t5gBl/osL/NDzhlnBTbpvOd4mO7ndZY+iNbydXOU9Ok5RqY44YNn&#10;tV6LsXDoaULDatXhfcNud8vr588Z+156Osbx7OIx8xx5/fqS9WpN16157713WK9X9yBRaz3rdcOr&#10;fmAYJ479gLGebrPFhYY5RuktpcTp6SlPnjzi2eMnnGy29DfXPH/+Fb/4xUcYKrpULl+9YrtqeO/7&#10;7zOOA2dnZ+RSefHiFdOcsdbzzrPHvPXkEU3X8tlnz/nNZ1+SXcvjd79Lc3rO+tlTHr3/Dpsnz9DB&#10;U51Bd4Hp9oqb3/6O//Nv/jW//vTn9PsdJ6uO7apjf33J69dvePn8Ofv9QM2F03ffo5TKZ18954vf&#10;fSbGQ62oJshnJBbyfKRtAmEFBsNqfcb733mfEAL7w5FPf/0xv/3dZ9ze3qKtx/kWE6SvlhfgkXcC&#10;WVIa6UXxNfxns1nx+OKC0+0arRTjOKO84+nb7/DixWs++fTf8MMPf8hf/uSfcXG64nB7w2F/yzRH&#10;coGT0wuc8/z85x/z8cc/4/rqipvLa9597z1ONivi3PPLzz/ns99+xmZ7RomZaTxCyWxPTtBG89Wr&#10;19zsDvwP//1/x3A88NWXX/Lly9fsDgdQ0HUrXNPw5YtX+Kbh8ckJaezRStN2a8Z55OrykqEfON2s&#10;aU5PqUUMkrrr+O6f/5i/+Ku/4oc/+jFZw+XtjfSZS5VeS81MeYLYSJ/GSt+1lkpb1/Ju1YTVlRwn&#10;Nk3gdLslpsib51/xb//Nv+OTn/2MN19+QRoHGu+xtkEbx8npI/7Tzz/mcNyz3mx49viCt99+m++8&#10;+w6+afjZR5/w7O2nnJ9uSX1PfzzijEbnwqbpsM5BzcRpYjgeSSmitRg2aymEpuH05ARnFGWeSdPI&#10;7W7Hq+tbEoULNCfzBY/CFqsKb15fEseR77z/AdZYlFE8enzB5eUbPvn4F9JnTVl6vtZQqUzzQMnS&#10;n59S4tXtnqt+xLTNUnM7nF3qPwW+CdL3iPHe/N6FBufsfYq6rRWrpDfmnBbYo7cC1yuJxsuedRqO&#10;jMNBgKjWYmplOA4L6EORc2QYjqQ5LubESpwFsltroSSBmGhVySViq/RLUUqAjwrpDytFLVKTtK6h&#10;BEuMM85ogrd4qxZQae39/0wAACAASURBVCYj/Ys7w3ScZzlfyAJRu7otBB9omhZrDFY7nNeo5QxM&#10;KWQ9MgIEcz6ANuRlpxTaFaHxaCWAv7ZbobQh5or1DucDPoQFZilG5hD8krCtqUqj1AINrUsfIY0c&#10;9xPeByqaVGRv5b0huMBQBmot9IeD9N6dnIWdrFecrFfEFBnnWYy4fc8wZVSt7G6uUJstXWhYdw1x&#10;ECj0yjq0cZwWxRgLz1+95rbvefPmmuOhp3974HSzue+pdSFASeSYpcepQRWBL+SyJEQ7t+znLEF5&#10;KmbpyQosbLe74XZ3iaZyPBxpVluePn3KerUBbclVzvWsa3BNA8YxHI6oHAneSx1i9GK8Lihj2G43&#10;S9d32QxofZ/UrZ0T+HTMDFMkziNxGgXWZy1URS0CXMoxYZSsoTFGgeW2AeMh9T0xR3xocMHTtg3W&#10;eaY5knLk2B95fXnNR7/4hEdPn1A++x39/sAqNHzng/dYr1oBNbTN/Z63aRoBbC7znNYajaIkeUbv&#10;zjfmGJf1XZFjJqVZQG/O0XbdUttoSRsPllwEOnoceqrW9zVzyRlrDdvtGu88SlXycm7RDyNxntjd&#10;3DJNEWUtq7NTfNdRi8wzrQ9QM7UKvNUWAdXFOIOS/YBWjuvbW2KapW+97L3ncV7Oi+RHzpnDsRfw&#10;Z99TF1DuYZyWHrzUmWLcLst5vNSG1lqm2WFdwLhAToWrmxt88Dx+dM7z58+5urrm5npHqeBdwLmA&#10;tY4xDnhr6BovEIQMLjRYZ0lxYnd7KyDA0NBgmXJlqmBRGOdZTpxQVaG8wzctKRX5M8Ye23iUtYSY&#10;BLSpNOM4UPZ7pmkix7gALOTcrA0dKRfyAjA3Rs4dSpGzRW2N7BOUxmrNqmuwzkAtTOPINPU8f/Gc&#10;eQpyLj/NHIeJOSbKIkiYY1zWpQHvLf8Xe2/2JdmV3ed9Z7xTROScNQFodKMniWZTFCXKtiy/2E/W&#10;Wv6bvexFibRsUk2RIpuYgUJNmZVDTHc4kx/2zaxCkX6w+cjcWI2FrqrMjIq4wzn77t/3bfeR9X7k&#10;ze2ap8+ecX7+CFO1LKqGHBNTLOy2Wzb9yG6QZ69OW7q2Rqs8Q+B72rajqWvatsPXFSEmxhDIRT7L&#10;MlNp7tboJQrktRQI40SYRtkXGQEyWS3PpM28+jEaVm1Fnp97KGUYxsDtek1OgTDuSdOAs16eL2gv&#10;PdrKk7NAr40uAi5dtiy7BuPMw0DOQz3UQz3UQz3UQz3UQz3UQz3UQ/2TrocA/EM91EM91EM91EM9&#10;1EM91EM91D+y1DxUIJKrHw/V3ge9/wEr2YdD3X/PjKV+bLxS6sf297//OtR7Ifd3r+fOjPV+WP0u&#10;AJ/m1LwS1fDdiMVsH+LePp+ShHnNeyH+D01qcGctUkLgL0VMBrMVVYJ9d0PQ6n7YWCmDMoqiZeDL&#10;GEcKYi2I0aCzDLeLDURjrEdbQxhHwjiSYpx/fsZoS0x3NiF5LXcWiKKKPOTXihwMyoJ2EcoWlR2q&#10;dDjr0HaHjZ4wTQy7LTkn1ts9//uf/Cnf//CCP/oXv89Pnj2haVr2pchD7lJoqpphHLHWYpSmqhva&#10;ruP15TV13ZAzOOd/9H5q3tmYZchNbG8YjXGWKcb5b6Dn8ES5t0KnGOj3O3mAbx3MA6R3Q+x3x6XO&#10;YpgL04SpKo4WC1IInJ2d0dUOQ2bVVgxBQqLL5ZK2qVnfbsRMnxLD0NPWNaqIEfFotQTEcGa0Am2Y&#10;cqDkzKJtMCgZ9tWKqqkYx4baOZq6JpWA8wJmmMaeVDlSNCQtAZVhNow3RhOyhDxeXFzQDyPHp6d0&#10;y4UYYYYBp41YzrynxCwgAApWabGslkLJMlBhtAQdMEh4dD5ucpnPndlwU7cLtPXEGHC2kkHkknE6&#10;oaqaEMVQnDMYZ1EGShLDtrZGrNFJbGlKqXmIz5Jipih1P7STiiIHCSMrFckz5ADuAARZhinmUEks&#10;Yu4VS50YsMcwYbLG3YVUUbPhckXbtKxWB2LXUgpnNWGcZLAkBPw8cMVsN7HWsVguODk+oVeKtNtR&#10;zSHaO7v43bF79z87B9uB2dydxM41iAmhzKGKaRpBwcXFBU3ToLRCqUpCWTmiKOQxsh8nYklkVe4H&#10;s62RcLevLDoLxCDGAAWBZ1gJ44qDLmK9WI9rX7FYLnj8+BFN27Dbbfn662/Z9j1TSTgMVomxZhoH&#10;dsOEVoXD1ZI49kyDDN6jlFjIk7ymPNuPJYgpgZ67a9mi62SYsIi1vGQxyd9dc602YmyfYRNqPkeU&#10;UmIE1gjsQqk5gC2DQqUoclaULMHeaYy8fn3JEAK+qjg8Orm/Xh+sFtR1zUyyQJdEnEYxfSHB5Jgy&#10;3smQ1DRN8+D/HOafA0XAvaEyzufK3esyxlA3MvRmrEPN4JKvv/6a7XZHipEpFZ48ecw4jLg5UC7f&#10;Vs0m+MyUI7vtHmMcrbIY69Dqzi6tZgCIBDvHactUwDpLGLagFXEaZIheaTGA+wrvHUqJuV1M8kBR&#10;GKPEiJfEvJmj2Mi0LrN1MzFOEyUXfO0lzFvEY1iyWH/DNIGWgVRrFFUlwV49m8jrup6vz1GCdSmy&#10;6GpqMxvuyeSUxZAdJ0oKpBLErGk9rq4ogFOQwsQ0W+dzjBQVZZjVOoqGiEIbI0bKqqKKDd1iwRQS&#10;RSkJyM4B6ZgKzisJT4BY7a2ncZZ+7AnTxDQMcgyp+T0mz1bKAT1blLVWOG3leheG2ZoJaTJYURsx&#10;xZHtbCTPOUvYNlp2N5c4JfYarw1tW79bP+iCUlkCJSpTVRbjljIg67wcDyVROU3lNHHa40yL1wKu&#10;mVNFWAOV9zJ4OJvJ9/ue2+0OsgSmt5s9+37g5OSIJ4/Oqb3BzTZOrZABzSyB1qI1aTZuPXvylKxg&#10;GHo22y0vXrzkzZs3VHXDk8ePOFwe0FQV/X7g9uaG1WpB2zRoVeiHnQxJh0hMo1iKkJBRKgmtLbuh&#10;Z4yRbuioZnPuvu/FkqRg2XXUlSPHQAwDJgfyOLLbb+ZApaetPG1bk0EGLrc7ShKDtLWGyjtKlmtu&#10;CBm0mOm1MsSi6PuB230v64UY6bpWQAoAOeGNou0MGIvWiqkfUCbgZpBBTBFjHMYotLHzQLp4G1NM&#10;gByTj87PefLUMk2B/W7D7foWFTPT0BPDSNsGjNFUtWfZdWy2W0xVk5VBF/DWiu1o6OewY6Gpvdyv&#10;rBigvGtwzrPdrmWdMQ+ajtMgwfdhYrPZMoZEvDdzRzRKgltNTUqZr776js2+Jxf4+NkzfvLxE05O&#10;V2jEvqmdxSpLZQ2GhtAGhqHH+prHj44xM9BIa8Vut+X2+prdZk2KgTEW8pjwlWXMin2UoU6lFX6m&#10;r1S1Z+k9l5s1RQu84vLyLeurG9qm5fT0lLoRa/uUC2GaUEpRP/uIqqowWob7fXESRpsGcg70uw27&#10;/R5TuDfnFaWouhajzTy8KWCiy7fXfPG7r9jvAvuhJ6YoABDr6fc9u91zXswhNaU1dSv2zrquOTk9&#10;xTc1GkXlK6wV6Mk0jTQYtIIYxjkgCcMUsDOUxHv33rVHz+s1AW84azg/O2W329EtFuz7nuvrG5SS&#10;QK6Z4V/ee4yGEHrGfoc2mpgTP/30Y6YY2e0Htv3IFAVoVNUN3hmWi46cE3GKbNe3TMMoBry6Zhgs&#10;TdugvYSAZRg2E3NhGkaxTQUBLNVG07Q1wmIqrJYdXVtzenos4JFc2O32EjYPkf2+ZxxGWRsUJeH1&#10;ojBK1pC3N2t8VbHoFuy3W5SSIJvSGTNOFGtw1nF6fCrvqdaEcbiHkRRAO7EXK7SAIigkkGv4zDvD&#10;KFQxhH5it9uz2/Usl0uME2OmmveP1lkJPQuJjDFEnr96wzSOhBAkpI+m65asDg7oFi2uMri6YblY&#10;4LQSC24I8vqSwKliFBNgzhmMDMxLKDAzzVAVgNVqia8EfrPb7djv9xKOmyY2+5GYJYh1Z3y+vr6h&#10;pMijsyO6tgWrKSnOkKEgYXvnMPchlUIOkXaxoKpqpijrWa3kGrhfr7m9lWuMtZrae5589DGPnki4&#10;0BhD5T0hRpzzZA0ojbMea4281hjZbvfEXLh4c8XB4ZK6qUg58+bNWy7eXoORdfgnn3zCyckJ1zdi&#10;NfOVw5NZ39ySS+Hw6IjVwcE9AComub455+Y9pGJKie3NNWmcWC6XPH3yZP68xACfU+Lm+oq2bjAK&#10;jHdoZSklM4wTdW05ODwSS9oM7IlhmvcwMsx9F9y+g49pre5Nv/9fS2zQ7/ocH/Y93gcKvh98//Gf&#10;4R74gfpxj8bMYR20Yux7DIXGCwCrpIT2FSFmtJ4DPkXWys45AbNZw3K1pKo9U0xirhwHwjgSxyzh&#10;8SSBu5DlPuStZbXo2K1W5DDdB/gp4KuapsvYSkJU0zhSsoSWcgqMw0DtK7qDBadHR5Scubm5gbXY&#10;A721mJzx1uAXC0LtaZ1n2dZcXr7herNG2UksnUaTyeQhzlY/S4kBUs+wveL511/y0198RlVXMnif&#10;fwx2fL/+oaD5u19T8/4iv2d2nztOBdkv3gEK3vvav/95v+uH3QEWf/xr939Sfn/+onff892ea97+&#10;3v1rXutLH6yA7PGUwhhDmNeTppoN8M5Q1/W9Vdb7iv12YNjv6PtCzmKEt9rItZF3EIC7IPzd5VYh&#10;vSFrxIhZCgxuzzRKb0wOaY0xEyGMbLY7/uOf/hk/vHjBr375S37x2S84PDxmt9sRo8DRvBOIIBTy&#10;e5/JMI6EfkA7T1NXxJDRShNj5ubmFudrXN2QlMZbT0oTKcqeMMbEru9ZLGq0MWLiVPreSGqdkxD1&#10;/HkqBPITcph7W/NbngvKKGKYZpu8mYNDE03lcWoh70spYmicrdExBEqCumqx3nG73dIPGzGWdrIG&#10;0iiUkZ+Olj3c7XrDAlBzH9E7i9ICAxjrid12K7DCe2BhlDVgXdEPPbt9jzKWMQ68vb5hnAKnxnGw&#10;XNJvd6S7vmXMTCGw3qypquruNirXLyfwMTFLyv4zpYhSFmcNdVXR1LWYUk3C+YqYgqznrCFMcbaj&#10;StB9KtzfE+aWIWnuc6VUmKaBV6/fsFodCPBDm/t7trIWgwBLpJcjlk1PQaUkYbv5xLLeYUKQ/m5O&#10;oqK2RvoT6a7/IT2v3X5HzhmrFDQNZOnphSmwW6/58ouvWB4d8fSjj9HO4p3DuUgOkfzeeXt9c8P4&#10;t7/j5z//GatlxzQNeF/d98T7YSKXJGsPI8dfzGKlLnMfvOsWWKVY36754uVXvHn5nJPDFct2MYPh&#10;MrfXN+z2PSjD0fExJyenQOLlixc0dcXp0TGYwps3b3n5+oL9bsvy4JCDoyOB1hXmnwePzs/52Sef&#10;sFq03Nxc83//7V+zuXora1ANMUTWt7d8+pOP+OWnn/D40RlffvE5l9fX3NxuKRhOj084Pjpm0dWk&#10;FPnd337O9T7y6NPfoz48JFnHJ7/+NeefPEM3Eo5LOWMyXH3+OW+++pov/stf8dXv/paSEyerA46O&#10;Drjd3nJ5+ZqpH8lTxCuDaxtySlzf3nJ1ecVut6duW5zztEZgnE3l6eoGYxTdsqVbLFmtDrleb/ni&#10;y//CZrMRm7N2HD56KkZob6lqMc96V+OsJcXAsN8Amb7f07QdTdvQdQJTc1ZzdXVF3w8cHJ7SHRzx&#10;1Zff8OrFC/71v/qX/Mvf/IbrqxteP/+GnAPLgwPa5SF9P3GyPGI/DHz11edolXAaPn72mLOzI7bb&#10;DV988SU/fP8dq+WKEhIlCbSiq2u6umLX97x+fYGpWnbbLW9ev+Kr3/0t1tecP33K8ckRYz/hXMVq&#10;uWI7g+RcyVTOc/X2Ld98+w1ZQdN1hFwYgqwnz3/2U/6n/+Xf8+kvf0U0lvVu4GazJuXE4eExTeu5&#10;ur0BrXl8/oztZsswTDOYSSAajdEz0FLjdIYw4g08/+Yr/vw//5Y//0//F8N6g1NQa019eCxhWl24&#10;Xe8ZxpFxGjl78pRnzx7TGKAknIKPH58Tw4SrKkpJWCe90JCl52Vdkp5/SuxneJhWBqMNKWSapuXg&#10;YIl3hjgOKKNZr7d8++Ilt/3AyeOnPH/9mjGMHB//IavOo4riJx99xDhOc49dfuaLl6/mPaJH64h2&#10;FmM1cRohJ0ouDGniYr3larcnGEOeQVhagXOGlCLaSJjSGg3a03iH1QJi0VrgmN5atJVj3FklQLMY&#10;iTmQY2K/75mslecKOfHy1StevfgBjeZguaJr5TodY6SUSI4TMUVy1jhXz9btu+toJoWEm03dd2Bo&#10;rUCrgjMaZQ1TEDiirIcyuhScMfeA4BAmtDH4ypFSYAzT/bO+EDPaGKwxhBi52W45PqpYVg117dC6&#10;zP/TpGDompbKeoHzzQZuZS1ZQdaGtmvugcxdW9M2Hb5upNdrZF/knKUURZgmeQZVOawu989UUNyD&#10;bwWIO0oAOiect5SYCUmszllJLz6kTJhGbq+vsdZSNy1oc3+PmWIkl0xdeabe8PbqmtvrG942DV3b&#10;4KzBOsPhwQGL5QrrG1zVUJTl9PETHl1c8Obygi+++Jy/+Mu/4vToiCfn53Rtzc6NOC29V63mZ1um&#10;kNIkvUUrsABjLFkplJGQstYyWltiRe46UNKXsqEw9AOvLq6xvkOHnn4asNbjrGccAlqNsqfq9wz9&#10;nqZp8L66h6NZVcgK7mKtuRTS3Ks31pBjQs/hcYU8+nNWwHNjP1BXFd43eK0JGXk+6RwhZfq+5+Ly&#10;krdvryToHgNN03JyfExdNxwdH9G0rUDjxpGz01N+zxiGELh5e0WeJq63W54//5aUBbz48599xi8+&#10;+0zW3VnWwGEMTGESaDEKQ6Gtarx1OOfoFi3GWGKYmMaRm5trirMsFi13sf8QA95oeRZAoa6kx7vZ&#10;99iqomglUOiUGWOkjFDivK7IiVIiMQR2MzRlt95yMwWWh4ccHB5RVZ6iNCToJ3k+6Z1FHN4FbSzO&#10;yXnS1J7dDiKFuvF0uiGkSIxyjo9TYD+MKK2ZQiCkJKDDJHZ65zzOWyrvqKtKIHIKnDWkmLAz8NxU&#10;gapONG1HXVXs9zuUhrry8vzeKPIM8RyniDJmBlvK+miaJm5vN6QMWcE4DXPwWmG0w3oPaG5v17St&#10;QB29tVSuEtCdLvjKUzUCSvCDw+0cxnhCmIFt00hRmuXB4T0IfZpG3lxegTJMTRKYaJJrWzbvYHWm&#10;KDSFmML8DHyeNQgjkLEGklGcnRzPz44MucAQgvT3jcVXNXEMsg4pmb4fKBmGvufi7TWv3l5ysDxg&#10;tTzg/Pwcby3Lw0OaRUcMgWkY2G620u8xhpISKQWmvuf68pJSYLk6oG47VkdHVG2DLnJsW2MoWlat&#10;xhiYQ+kCbSykJHvdm5srjHWcnhyjKfJMEelhaqupXIW1nqqqWVSW7uyY/TgwDCPX19f0/RVVXXOw&#10;OqDtGqYogEhjHaHvoSC9daVRPATgH+qhHuqhHuqhHuqhHuqhHuqhHuqfdj0E4B/qoR7qoR7qoR7q&#10;oR7qoR7qof6RdRc0LkUelsuv/dg4Bu+GX98Pvr8bBOZHX/f3/7/6kbnq/UHh9w3zH5rPJDQiNvQP&#10;X887u/tcWr/3SuZxxPLB61BiF74z87370vcHzz+0eb37vnfB+DIbW0uR0FuZjZ5Fpl7F5ho12iRy&#10;1nMYR8I/xld47xnsnslapn5gmob5/X83bF64C8BrShazQlEQkwTmtDY4DXgH1rJoFkwx4reecZgY&#10;hz0lSjh0GMRG+XdffMV3337LH/zzf8Yf/ub3ODpYomfbuLUy0HlXdV1LOMM7mqbm7GxJKWCtpm3b&#10;Dz7rd4PjqbwzIcnnp+9DMELRlyF3Y+z94PcwDpTZxKG0EvvI/YcnA7Ji/gocdB2LtkHPdlXihCmF&#10;lz88R1nPkydPWC7OWC52DMNAXVfykN7IgIYMP+R728o4DDIYpTTOVRJInO0GxkjApvaOyjm6uiEk&#10;RQIenZ9grZXgUEpoDJXzhJTZjyOq8hRteX19zZfffS+GSeN54ms0BZUTUcXZjKXx3pJTFntwlAC2&#10;NXY+rjPOOnnPiwwSCXVfzO8pK4rSIotWmtXhIeMwknNkHAYZmjYahUaXzHa9RVuP97PxIcf5aJP3&#10;wCiDUbPNHHDGEk0iZAk/R8RSGsOdbdzgEWuKcw49/xOmyJQSsWSmnGRAXlu885QCKU7sdz3WWbrl&#10;Ia2Xoe2FEjONXGbUvWVL7O2KfhjmALaSYalxBGAYJtp2SVXV3FxfizGnqu7DCXdB7ruA0d15r43G&#10;WUNOmaap2O/E5mK8pa5rtBaTT56t4XfhbgVY70lhlJDoGEAZtHMUYBx79nHk/PTkHipAmYOHs0Ut&#10;z4a7fpjYjwPeO5bLlhgKm82ao+NDqtrjvOfpR0/57rvnrIeeRd3gcCiFmMvGidqJPSNqscLkHIk5&#10;olJmGEYJRcwGGK2NWJxSvn9vSwGrtVzTtaUkjfcOawy5yBBdShmrxDQ+jqMYUX1FSpGrt5dzoP1w&#10;Pu/v8Bfy/e9M7cZYtLZ4L2GDKQTC7S0XFxccHR7w5OkTFouFmGpcRVAw5IxKiX0/kHPBGyfnZ870&#10;+73Y6+YBnqqqfhRmkfBDvP/vu2HAq77nerOhqVtSzGAripmIMfP8+5e8fPkaay1Pnjzm+PgEo2XQ&#10;yVUVhUSImfUwYTRol9Am0NQOax1hmgghMo2Jqq7lmjiOlGng5uIlKWectxhX0S1WLLqGfrelRBmw&#10;SqnI5BdyzfXOUTvPYD1936NtuTeSCltE3Vuj0mylUZKUkhB5zIQQ2azXOO8FMpAzaf5MCxD3md3Q&#10;y7lZIsXMhrtYMK4mmzKHX+SfrCHfgWhKxNwPVCqxQObCtN+SMKSoUNpSlJqDHGoOH0pAxlqLdg6X&#10;CiEGmK07IqGUAVRnxVqvgRyCnItGhqmUy/PgtUErTZkN8cN+T84SDCZLuD8lCdkrbYhTQOk0h1/k&#10;vqq7hkUt9wylCjFOpCDBE2sMKgugRt8tForYhq3zVNZhCry6uOB3X/ydGByngEGx7FpWXU1dV6Sm&#10;Q5WMRWGNoxjNsN+xODhiuVziZvhK1/2M7W7PbjcQiuL5i9f85V//FS++l+Dg2fEBXdPgjUKVhEqZ&#10;2jq8qxhi5ub2iuffvyDmTNU0/PKXv6BpGtqmZT9IqHS56Dg+PEBRqLyibZ6Rs5gdK+84PlrOw4oT&#10;w7Bnv9+RY+Lo6IhuuSIiEBMUM9xDADfaVsQpEMOI5gBvOgmK9jt0DqRpIKaINjW+XrE8PmQqsNv3&#10;OGeZSiIXhTEVTVNTkoA5YhTzUEGgKuMUqduGVBS7/Y5EEQvSHHI2SgLZ5ydHdG1NjoGSE76uZVjb&#10;GMwcztFaY1wl9lOgxMA4BlKKYr61BmuKBFeUYdmd4LWlxMJ2syVMI6iCcQZfeZq6oR8nyhSp2gVe&#10;W2JK9+vSGDPWajGQOYe1cv7vd3u+v/yBqnICqnD1vOYSaE7tKtq6Yb3b0Q8Cedhst+yGiXEc5xB6&#10;xePHT3nsDKenJ7RVxdiv2e/W1NainUGT0RbiNDFGsaseH59SVQ1126GMFUNkiDjf8OhxQzo7I0Wx&#10;JcUQZK3nLAcHByyWixkeI4O3MWdChkfnZwIamgJXV1d8+eVXlAInQAgJ8jy4bcz9EDTzPccAWcm6&#10;yxhNCIlcCmGKmKrCOss0juynkd00COREW7SxTKHQtId8+rNfcn215mazngPrkVIU2tbkrDDOzvf4&#10;xH7Xs15vyaWw3fc8fvqYs7NzXOUxSlPPwUsx3xZKSWy3G4Z+L0CWGIEBrWu59s/X4XugglEoDdYo&#10;FouW1cGS6+s1/+FP/4wUJg4PlpyfnnJyfMii62TQdpokTJDFzjcNPUUpmtqzOljRLlZUdYexjmkS&#10;uJZAiDJNXdHUnvVmx/r2Bms1u51luVzKPSDJ99RGs1wuWCyXbDd7hmFku9/wu8//FjcHXI2RsJ/W&#10;hqqu6ZZLTk5PoRTiODL0A32/Z7fbQSsAg0Xb0jYNIQSmENBGE8LERx9/JOshFAVFnCZuNmsWbUvt&#10;aupGYDDDvBdMKRJzxnonoQVXUTWV7PaMRlslQbuY5r2KZbFY4F3NaplpvCflJEHIfc8QJox19+G1&#10;pV8QQsIYz3pzhXOWmDJ1JSaxVy9fU+a4vfU1R4dHrJYdbSPXJ6WUgDRipK5r2rbl6uqKOErAJMy2&#10;LRAjNkrx8uVLCvDo0SMODlYcHq7u1zFtN5KyHDfb3Y4QIkeHK5w1eHMXgH0P2pY1xtoZeiRGx5IT&#10;2ghsZgyBy8trSlEsliuUKkxTwDhHpRWFzFRkXb9cLGnmY2mcIkaB1XIt9lVN5SvCNKKMpm07UJrr&#10;mzW36x27/cBqtcTVYsFbhZH9MHL19hKloFssSEUMdFOY8N7RdR1W6fv3r8wAobs9+/uG9LrrOFit&#10;0ElCA/t+wqmE0QbDbETPmTBOeGcFQKcKxjriHBAqyL07Fxmqt9bIEP9dyBeoq4qsM0ornK6oqvKP&#10;6LOo/1cT/D/0e+9Du971Re4Sx3eQQDXzkQpZy98l9AMehdOaOAyyFqwbclZo4/FVRU7cr/Wjlveq&#10;6xpWxwdcXF2R8oi2EqrKOaFqj7IOg8AdUswUA03lOFo0xFECW9oYwgwnWx3V9CHfr9fEKjdBKaQ4&#10;oTFM+x2bqyvyMNFUHVXdkFMgai17bqsx2st+ucksasfJQcc3z7/n8mbN5dsLmrqjrWu8cYRxhCSg&#10;oDTssHXL1csfuH79mieffoLWc//kg37W+5/Fh5+VBJ/VfVjrXb9q7p2V9+CMlA++x4dHwR1s8m4/&#10;ev+Tf9TnuuvLlSI9JTUfp/J5l3dNqvl+cnd83P9dcqFoAdDJ/cbgKiWQuyiQB20UdV3hKofbeVxV&#10;49x+XpMbhn0/h5zBWPnbpSwwO9lbyP36rrenFAIdQc4h4xymiGG7FI3WI9Y4pmCYpokYNN8//4E3&#10;ry758stv+YPf/D6Pzk/xviPGET1fv50xECM5yZvlQUJT1mBUISfuw3vWNYSQyQS0tdS+Yt8PVI3A&#10;C3ebDYtlhzKaxTns9AAAIABJREFUWMCU2RxpvOx7lYD6QpCvv4NmiexTz0bS+e8OxBm4hgZv/ByW&#10;S7SVl3UlSuBOAEULDItCyBmjK7K17PYbvvr2e45PT9BGLLS+csjyJ5MVTCny5uKCw+NDYgwUBG5X&#10;1w3ts45pGPjyyy+pxolxCOQM7aLBOcvtNnKz2YHSZG3Y9j0hiMVUac1uv2X4bkfz818w7Pa8ef2S&#10;fhroFguODg4xRs1GVoMzdgaryXEZYkBrBAynlRgxtaKqK9q2ZRhkLVaKYj+K/dZbjWvqe6iotRJI&#10;JSVM4T48++zxYznPjOzljZb7l6zLFSnJtWnfbwlTR/GapOR+Vxl7D5yx1oFyxBwZhj2qZLz3dIsl&#10;UwhkCkY7nFIsF51AqbJA9px1kAKxFJSxLA8OiTFKqLXAwVLWXTebLTEKfOB2vcFaxxQmvvjySz56&#10;9lTMsigq62iqWiyuxtEPA2OMGJXpEHCb144wjOx2O77+/Au++/obVEn8i9/8NzS1o6TEbjuw3W0Y&#10;YqTpWk7PHlH5iu1GgKerxYpl1+CMZQqJTd+jnOPZJ5+gteHi7VuMsVRtwzRNnB0f8ZOPPsIpuHrz&#10;mhcvnkMKfPzxUy4vL3jz6gW77Zpf/+pX/PpXv+Jw1YIqbLcbAFZHRyxWx6y6JeMw8PpqS0oRc3DM&#10;H/+7P8QsTxiM5+QnH9N2DTmOjPsN480tKYy8+OE5L778mmG94avP/45+v+fk9IzFYsnl5Vtur9+S&#10;ppHdZsewE/BJKXB1dS09eGtoFh3eeSrnMFoCxcZaAorDs0cslxVFWd7uBqKy/OT3fh+ltfQpnKfr&#10;uhneIf1eYzT9fmB9e81+s6arOlSO2JMF1tUUBVXToLXi9euXbG9v+OTTXzBMib/5r3/Ddrvj3/yr&#10;P+K//aM/4MWLH3jx6jVPnn5Es1yyWq148eIFy8WC1dGS//Anf8Lu9prdZovB0DYt1zdrvvzmW169&#10;+J7z0zNODg4oMct+0WiODldQIl3b8Otf/ZpXby75z3/xW2KYePTRT3j69AnLRSv9lVVmu91xs96j&#10;KawWC1IuvHj1itvbNc8+fsZiteJ6vWa973n02Wf89//2v+P3/uA3HJ8/Ziqw3/ZMIVBVnpQjUwgs&#10;VyvO/Tm361u88zx+/JSb62v2+x379Ub2Hk3FctFSO40KA6+fX/Bnf/5b/uxP/iPTfsQpQ6e1ANPm&#10;tWHXdby9viDEAazh6PgAAQRLT3Hf71hvdlRNzUFbC5i0bqismG3lmuKYxpFh2FOyrHOl31vIQ+T4&#10;+IRHZ48oJErYM04DQ9F8/fI19uCI//GPf4l3jpdvXnG7veG3f/Vf+YN/9mvCNJFCgCznLVPi1bcv&#10;ISWBQjmPUiMhBcYciCGgtGHKkavNjtt+ZCwQ5vuIndehMUWs0ThrccZiFJAjuhS8swKyyhmnNVMM&#10;kArGG87OzzDWsNtuBRg1Q8LGYaQfBuLYk6dphnlkdvud3C+ThH6VUsRxIgR55lDVEa0dMYUZqFME&#10;npqTAKRVAQKmQGUtrqlQ2hKI5CJ7yJQyeX5GFWKSMLl35JKlj+wrOi9G41wKXnusswIWDZGV76ja&#10;jpPHEu7e9xuGcUfOharrqJollZfnOlVVzXAsKApcJYBNATNqGl/h60ru5/PxY4zGzMA7Z5sZDJtJ&#10;Sp49xZgoJKpantXlnFCjETO8cRSt0RZ0ESN4jBOo+T6Jx+dMipHLt28ZxpGYMtZYfFNzfHyMMYrz&#10;M3l+tN7s2O227LYbCSR3HXXdUrWZNAXivDcuObDqGoah4/T0hM//7i3f/7Bnvd7w5Mk5R0dH6Jwx&#10;ZCqraZzHWNk3VVUlIMOUCVHCzcYVch4pczBXEWlrj6Ij50LbQUYz9gPfPf+e2huapkIrS4wJrZBn&#10;g1VFW9ccHqzEkK3k+VSZwTRKKYydoXN3w7zOQSliwYYZMLNhu9nStDVnZ+dznzZSshJoWynzc1aN&#10;1RaMZ4pQ8HMA2RITvHpzQVV59mPPYrmae2oWU2fOz87Q1lGePqPf7djudvSj9Hr6YeT47DFFW+qq&#10;QimNnaF2PgpULQQ5n7N2KFdjKw/WU4yirhcsDw/plks2m/Xcn4SYEqnAMAasl3WXVZnKaXJbU7Rl&#10;GAQ2XIqi3/cEZyhZwEPjuMeYjEGzj4l+iCQU03bPJgTGlHjmHoM2mCKA4Ov1hraRtaSxM5Rq3lNW&#10;leX8/FigVPPeJhd51micZT8MXF2vWW82TCFRtzUHR0eEEKVnPz87QUlPaopinR+DPGMe+5FSwFQC&#10;Fs4544yAKCpv6eqan3/6KQolzwVDlP6Ftff9+GkaCVPg6GAHwGa75/Wb11xfX2GdQBx8TDz/7jsu&#10;nAC1feUx8/Oipm4wXtM0Dedn59TzuqA5OqIZxMCu5h7MZn3L1dUVOQZyTtLbaBdY3wrsWyv5LGPE&#10;OY31hhILoR8pQy/P9Y2sPeUJqwIFISf2wyDvldbsh55hGNDG0HXdDPEvDGlku7tFKUNTd4A8Ly9a&#10;cbu5ZbffM/QTFxeXtE3Dr375GQerJSlNrG8F3rfqOprakeNIig6rFLvtjs12y+36iqvbW642G9rF&#10;Us7HUqi9Z7lcSC8uCuDBOosCUpL9cSqay7fXpJzwztHUlazac2acBDRrtaG2jqqq6JYLmq7laHWA&#10;OhKQ5cXbtxQU/TjIPawUvK+xSeF9hXMekxIhBkp5mMd5qId6qId6qId6qId6qId6qId6qH/a9RCA&#10;f6iHeqiHeqiHeqiHeqiHeqiH+kfW3dD++6b1Dwex7/7cP2S0+vB73YXW70LR+gPr+oeWrLuve/+/&#10;f2yRVzJQM5vHPvx5d/Vju7y6N1Wpwo/C9Xf2+A9fx91rfheAF4+Wns3udwH5O5PjnbnzLkBrnRgO&#10;5Wvu/oyhFIM2Gh2FXB9ToThPVXnG/Y7BOqbRMU29BPNKQWsRFZWcZxuFund8iXF2Dh3OljSrHTEB&#10;WtMtl9TVxOAMJQViiLiq4fp2jdaWfT/w53/xW779+iv++T/7Nb/47GccHxwQ44CzEuxNKbHv9ywW&#10;Cw6PjugHeXhdNTVV5VFGjhVjjIQ1cwLSPTlAaQli5FIIc5jBYiiqgDFY7+f3893wdpgkSFVXlQwq&#10;zd8rAmk2ZxttMLMxAgUxhZmsn3HWgrFMYyC3s0HJeipnsdqK+cUpkreEkOeQqBixna5l+DlGrJbQ&#10;eyJhrdjXrZagrtaa5WJJUXCw7GiblnEc6fdiSAhKoW3FbnvL/uqabrHk+PSc45stl1c32LqhoMUo&#10;Mo7kIoaByldoZ4klC7RAgTJynFpjcHMIPueEnocIymxGi1ms6sYYrK/BGDIyPD6OEoS1xuC9xaVI&#10;Kor1ZuB2veHk9ETsXdYzpYz3jrpuZkvlJAa22YDivWfY9UxlAu3urW7MxrQY0hx41u/OGRQhiuli&#10;SmIKPlitqGtDpSvCJAaIm5sN17dblqsDnPcoM4edZqv3zc0NXVuzWi7x3jPGSAiBvu9/dA27fPuW&#10;fT/w0bMnpJTZbrfklAQuoAUecBcsGMaRzXbLyckJXVtjjKFtDOdnZ+x2A/1uR1PV/ORnP8V7z9ur&#10;twzDiLES3lXKCIjCaFKAlGVwfkoTjbI07YK+D+y216ScSVqhSp5tGZYyX3O1MsS76y9iCfGupuSJ&#10;aRq4vLxkuVqQc6ZbLHjy7Cmv37zEO0eah/VLLlilSCRUiahSMErj6gavFSaLXccagSwkEjllsYZS&#10;iLPZUgwflpQiKWSMlvCRnuEiYjCVUBJaMw4yLKh1wruKxWLJy5cv0cbQNM29uTATGMYe6zyowmLV&#10;cXJ6REiZumlAW3b7Pf1+z8uXLwgx8MnHH1N5h20lSJaniSkENus13nmSq3DNbK+Z/5Vzni035v76&#10;/g/dc+7ABylDPwTGaYtSGl+3VLGAsuQQKWSM88Qk55xWmpzFipqLoh8DF29vcL7l4OAQpQ3W+Tmk&#10;GUlJ7JcpJuq24XC5oDJKoARzgNoZWHQ1U7/n26+/om1qjo6PUcqiihjTp2kipUDlarECzUb4XBLT&#10;2IslJiHWcAXTFLibJhpCpG47rFWziWXP7fUtY93TNDVVJSbzPslnOU0TJUVCCsQiRs22aml9Q906&#10;2rYW6INWEC3KIINXORKigCBQ5h5yUDUCF9jtR4oGo9Qc+JVzLs5DsMaa2TqSsNrgKgeq3AM8Sk6E&#10;qSeNEW8slXNAJpdE42tM0zCNI6qoeWg10zYtViHX+tmOonIWa5WpyUXMdnfHqXxuAYvC1xVKSUjV&#10;GHmP7mARRmlyiaj5OCpFIDVGOayyKDLLuuNXP/81xlmsdnitKWFi6reQI3XlSONEnAOzaoaCaCWD&#10;+zlHuXc7y/HBkoPVAUMoHJ+csVh0vH3zmtqKwVkXICVKFgPxZr3jer3jduiJqeC9gxBJIfLDDy/o&#10;2paDgxXHJyf0Q4/Vmso7KJFiNZWrKRlKFMNNioWcoa4rTk+Pubq6YrfdYu8sUr6iqhqs9+x3W8Zx&#10;zzjIwCol0zZyT1mvb9mu11Qq4lUijzvCOKHtJBb0RQfOobWsLeq6wWpNioXXr99ilIKc6Xd72q4V&#10;0ESJNO2CJ0+fsdntKRRSjrMRLaHQVNbjjMZpxRQDfjZ+CjBimn+WXL82+z1RBDfklOaQhL237KDE&#10;ZuaNorIVVe2w2pFjYbFYknMipEAueWYjyP1TG4vGCMTB6ft7m9YFpSSso+dA3cWbS354/gprHY8e&#10;nWGME0OOnkOoWkNJeK9pOjHbTiERUgFliCmx3m6JIdAtOgkKHCwpKRKHijDsxO47JeI4YVdWzGZO&#10;AiApFzabLf0YwRhSjHM4PNLUFVbpeeA1ARIQbZxjt9mwGXqM0aRSYLYceVfReEdGkY1hmuFKSlsK&#10;irrqMEpsZdZa2qallMJ+v5cBbmskUDeHfMM04qylOTzEGktTVXz99de8uXgDCppGfmblW4w1TNPI&#10;FDK+avj07Ixx2PH27SX7GZyCkgFt69wMFBpp6xqtNdM08e233/Hy5StWqyWrbsHh4SHHx8dYr8hJ&#10;jN5aa7T1mKIgR0KQ+3eKHW3bimkdRZz3ESllIJFz5JtvvqTgefLsKXEcOTxcMux2PP/hB9qqpmsa&#10;Kuc5ODgAYLPbEqZAyIGDw2O6rsFYBWmilETY97PZTuAcXVtTNzVN03Lx5i05yTmgciYNw72FOBeF&#10;cnJvG8PIECeGccc0DpQkBmmtNOM4UtB0iyWL5ZLzx2dU3pNTxBqoak3bruialhTifB01NKoihICr&#10;nAC9UkYXcL4CbYhT5OLlK/R87BjjyCVQFBJU8o7WWQlSRLHzutmimrUiA8ZmYogzQMrRNA3m0BKn&#10;CDnO56VisVrM+6iEsRLc3e0HdtuBGDOLxWoOSDhyAmcrvPOEOEg4pGhu3l4z9T3eOw4OlrTLDnO3&#10;5pnXg3d7IKUlOJhzxigBgvX7nh9+eCkh8sWSXKBpGrTWcxBfo3WmFMXBspX72nyPjEHCxPeh+5TF&#10;dIyZA7Yz0C0LYCDlyNXtmt2up1usMDP4qm4aKu/noKOEZe9AYaCwStEtHU0tQZEpJLQ2jONE3+8Y&#10;Rxnsvrm95eZ2y8XFhr4fOD4+4ezRKd2iJpeEUpm2bUlx4ttvv+Hi8oKmaVgdrqi8pzKWtqokuNHW&#10;ZKDvB/m8UChVZnCTFuNfUVTOo3TGKUVlCpYsAdMwkeJEmiayFqNmIZELVJUllSQD3FNg1w+EcZLz&#10;ZCEhuJglWL9o23kvIqHJpmn+f/VXPuy13AX5P7SFv9/H+LBnIr9WPujXzMFjJb+X83zsz8fZdren&#10;H0bOH3ccnZ5z+eo5vq4ZttM86B5xzs9gDs2i7ebwkkJrM8NZ7L2B2TlPTAMhBFQCNYeo+yThiJwT&#10;Uwg0dYM3NQvtQIllM7WJcQbu3NzcoNJEIXLzNhN2PWO1lfDbaolyjmJbCgLEU0bjsFhdqGzDNJ1R&#10;VTXqzQU3mx1xHGnqFl95QphgXtf5lLi9ueLlix84/+iZgAnnHs+H7/OH9f6+oZQffz4f/rn5v/5e&#10;P0rek/yj73cXdr/bm3z4/e4q53y/Ln1/3/L3X+i7vtv914H0pubexd3vC3jQzHskgZBoreZgi6Oy&#10;TqBx1uCcZex7xmEgxHD/msn5/rqjhE71o9doZku5mkGHMU7UVSXrjRDZ7S1aD0xqxFmxgX7/3Xe8&#10;fvmSn/70U37+2U/56OkjUpKfYfQcOsmyXy1aoYuAAgWOl2e7amCYRox20luLAWM0OSUB4pg5AFcZ&#10;lPUSCEcL1MwqTFGkIvCNkDNWSajKAM0M9kqp0A+jBF7uz7eAtQqtZqgCBYOWe9jdOT9/dm3bsFwt&#10;WL9+w1F3wnQbQVlu1zs+//wrPvn4I1aLhYTA5z6qMRZjPa8vLsEa6kZgFikXqrrmyaNHpDjR73Zc&#10;X98S4zgH6OU64KwjxMh6s+Po+IjD4xMBqBkBFVhXcX1xwdvLSz779Cfc3F6xHwcJR+b5PJlhh95o&#10;gW2kyDRNbPueTq9kXT5/9t57rBE76jRNYoRFwlxD31M7S3BWjjtl0ead9dFZJ6Z04wiLJU1VsxsD&#10;+74nhsTt7a1Yup2Ta1yS6/jbt1c03qGcw1kn37MUwtwfrJoKHWTtXkqe98lK7kdFgoZKMcMOFSnO&#10;/WbvgYxvalLMVE1Nc38+gTOGumo4Pn9EyJnb2y1j/IF+3EPJhJT54eUrzs5OOdRL2rqW0J8xhGFk&#10;0S4w+55oEt4aSohc/fCc/fU1cdhxenhE+9nPePXiJTkmSJb9ds+un8AZDhYLOac13FxfkmPi+OhY&#10;4HvjdG95Xi07cg5cXl8x9QMKMNpCyfzyF7/g/PiQaeiZ+oHryzd4A1OCb775iqu3F2y3G/7FH/4R&#10;v/frX3J4esZ2t+Evf/tbtruR1cER9XKFcjXPX1+wHwa6o3M++80fcP7RI4YCZnnM6aNzgdJsbrh+&#10;/ZqX332HBa4v3nD95jXXF5dsbm7QKrM4aNCucHX5hvV6Tb/fMc3HgHc1pYg9NuckPaoZYFNXXmAo&#10;tYCRinWcPnnK2aNznFa4qmaxOqTuOlJJcizPOAtVIE0Tt9dX/O5v/oap37FeX+Od5WC5YLVsKUlB&#10;gab2LFYHXN3c8MXXX6NV5pOPP+b65oZvv38BwL/643/Nv/03f0xT1+QfXvDTX/wS5RxjCHz+zVcc&#10;LDqaxvN//tmf8f03X3Px+g3TMPHJR59ws97w1dffsb695ujggLOjQ5Zdx9gPhBDxdUW3aKjbimfP&#10;PubN5S1xHCklcn72E46OD+i6ToAPKEIcmUJPV3vAMsTEV989ZxhGfvrJx4w58fL1K3Tb8j//r/+e&#10;f/c//FvOHj8ilMLb9Q2mboilCGSKAskyTSMXF284OjrmYLWaQXJwdHJIu2ywCsI44LTGlMwP337L&#10;n/wf/xtf/c3f8PblSyrrxahs8gx9E8hFW3u0VkxjpKmkn73sOm42a75//j0nx8fkGHn5+g3np2fU&#10;3nK0WLDfDwwxY7VAX8zcmxmHEaUdhXlNrTWnZ6c8e/qYEjNpGsnjSImJKUdu11seHx9xeLiCnDhY&#10;NvzhH/5z/tOf/wV/8de/42cff4LzTkAkuaA0cz9YY6y5Bz7H2d48RYFdXO127FJB1Q11LtgCMQv8&#10;lPnerebrZNYS1vdutnZbuffkpIhzrwdVmK5uuL3dcH52QoqZfj9SVRW1b6lcg9KKza2YkK21FC3P&#10;s1KS5ykql/fgso4pBIZhRCnZl5r5OqqV9I8VmZCC3IuNIWdQ2oEyFDOvSbWhEKUXbQUwAbDdjxSS&#10;gAm1E+hWK5CZXArOy/MiX9XUTcdi2XF+fkIhk681eWdJsTDFRK0t9WLJom1Zdgucc2QEnKntrEBX&#10;hbZrcVrW8ynJGrlk6X+XWMB6vK/RDqZpIqQ487wF+LrZ7bCDQGn1DJjaDYNAhGZAVxjFbG/ne4+8&#10;/oZSCocpsb0LWvd7hn5Lv3P/D3tvtmVZdp3nfavdzTknTkRGRmZWFaoSKIAUSIuSSUn2E3j4xg/g&#10;h7UvPWSZNgclQWwAAoUCqskmutPtZrW+mDuiEgWQF5KHbxizRo7KEZERp9t77bnm/v//o1v1aGO4&#10;ON/KzKdUxnGUEMX9Ee8a2q7FucI8j2LwD4maAjdvv2HY3/NHn7/GaEOt0DStHEdK0bYdm75ns+px&#10;Vva3ZZlPVAXO+yV0LqNqpmYxINecmOcZ53suL5+RcublEtC4u99x2N2TM8wxUFKCXBjribuScd4w&#10;vbzixdUV1hlAczjsUUqx6ldLUHFCOwnZ9s7L/bIcALi5vuH29o5xHHl3fc3+eOLi2bmEPmuLa3pQ&#10;y3vsHNYaLp55zs6fMQwjb9++Z3d/T1hmLsMUCDe3DFPANZ6z8y1u1WNKweRCRbFerbHOcs6WVy8V&#10;pVSOhz1v3nxN03ScnZ1hrUMbxaoRyntOmVwyWimsb9DeE0joWihFMYZBZgPeUVOGlFFaEXPm2zdv&#10;aO47Vn2PqQrbtpxvNqRSUSmhsmKOkePxhDIyK5JreKDrPOvzS7opsTu8J5ZCs1rhO5n9vb+5xSKz&#10;QQkmsJQx4YymaRr6fiVXOS2v0yiwRvY/MUk4q1EVoyuffPSSF1cv2B9PHE9H2c/1K7bbi++CtrTs&#10;J8I8M56O7I8Hvv7mK5ltGEvjW3wGp+C0P9A4S51Hmsst/bKHzjkT55Fxv6dW8L7B2Jbt9oxue4ZC&#10;L2HJhpgT796/JMUgvX5Mcn8Bzf6wZ3e4l3NxCUGOMVEoNM2JFBPrrufi2RbvmmUmK6Z9bxTr1nOo&#10;hV/95jdM84xrWl59/JGESzZLeIt1EhxXM8PpSA4JYpH1wmh81+KaRvpOLffqlVKsVqvHPZm1EjjZ&#10;NA3zPMt8OiZKSrz55ltCCHzyyWfLbMZwttkAmbvbW4yRueHq8hld26JVlc+gFlqrSfPAaS5oJaHu&#10;WVucczx//pym61G2IVdASeB1DBP39/c0jadpG5QyVCv37ZUClR/uhxj+5M/+DO8cWiGBh7XIdc8a&#10;XE6kOTKGQFEaNc3EUphjpu06nHecb7echomcC/McMNaQyjKn0ksovjVo+4cC457qqZ7qqZ7qqZ7q&#10;qZ7qqZ7qqZ7qqf551ZMB/qme6qme6qme6qme6qme6qme6r+5Cko9iHh/n4AF/I6B8HdIUyxmZPhA&#10;oM3j7/pdQTCLAd38DuX9Hyexf2cy//B5fPhctPzDRxoWi1gTRFSpHojtpTya1fjAnP+dwLkIsfiB&#10;0IUCVYS2VR9M7QDm4ScFxJZFBFNLpcQij1MrGNBWiF5gqLouzyVSsoh0jHZQO5QWCrCNntNwIiyC&#10;GnKmqEpZaGGUglZiDM9F6HlFaZTqxNyrwFsRgc4M1ApnShHCRIyBUhMpJHJqmceBm92R//Mv/5qf&#10;//zX/MWf/2v++Mev2Z51jNPEaTxxOA0oY1i3K7SyxFRQMdM0ClWAnMW4u9C1S1Ui9giJtjE0tqFm&#10;iIgw2Tee3gqVJQQRAHhvySkS5rCYQwzeGlrfyutbBOOUgqqFUiLoBtc1zKmI1Nh5Vs7zw9cdIWbG&#10;ObDfH+jaFqvVI41WURaD/kJv8/bx+AphhlowCmpJhDiTUyCmmcvuBSzESe8bWrfQpVNGFaF9Oc1C&#10;pBKK7BwCh5OQEF99/AM+/uhjzi8uaboOYw1nfcegK4fdPcOx0PUremuYc8ApMb3WBM45utZjqhg7&#10;cs7MQURzFTG8OmMJIckJpnkUgtWSUUqJQUgpoc5qTesbzjdr7m/vcBj6psUYRUPBNw5tKiUXNJqU&#10;8sLtEMOzaztKKiKCylkMKItBoDyI9JsW7yyUwnGYSEWRquY4Thhd8D7ibMY5TVaKVCthoesO08A0&#10;BX771dc8u3jGZrXCW0hhYhcmGi8U8XWtRGvJUWi3dTEZoQzDKfP+raZrW6pVBKNRSgR5FIWzDWiL&#10;MpZf/eoLjqfAj15/RtuKkNiawg8+ecH7d+9xXky2Kc2cbVf4RsSD1hqMMkJDy4WxVLRtsLbiO0fX&#10;r1Basdms8FYvZBxLyWIutklE1HkJJ6i10lqDbVpu7u9QutL1Dbk8iGQkYOL27p55ztzf7ckxyfOw&#10;nowG7dAZ8gOtx1mhBmsllBxtHs0oKUm4QFnWxhQCp9MJ44QA6xpLmrWcF9qifSMkI6UwzjHPM944&#10;2l6orqiKNrDZ9OR8xe3NPQd7XMgz9juKfBZD2DxNQtzyDdo4OW9Soq5WHI+Vw+7AO/uG8+054+FE&#10;13ichQyEnMlhwisR2istREVSWszVYnSgVPxChEo5i+GhCDUYJWKfrm1Q6ozDaeR4GnBaiDZea+Yw&#10;EWKmoAkpSziG1aQyo5On5oqpBlDYxtGtWqAwh0DWFYUYrbM21KpIMUNn0FpErboWtFFiHIyBu+tr&#10;4jAwxJnOsNDILEpbzi7O0UY+D428j6BwzpCNJs4T0zwxno4MpwHvPL7p5LXXQi0ScFByZNW1XFxc&#10;0DQt8zwJwRBoW49zlnEY2B92zGNiPA3kmDm5kxgLyI9GsItnz1itVpSS8I0jxUCeZkpNIpTSlrbr&#10;MI0j1plEEYJKv0I7Q6oQQ17ODQmTaJzQn8cp8stf/oocApt1z9XV1RI80ZH1TKoFnSKKvBhPIr5p&#10;6VY9pVZyjMQkJJmSEtYolLGUIrT4isZUIWmlJCEilILSls16jbdyTD4I8IQaZbFORHDTOKKK9B/S&#10;UizUMSsUq1Irm/WK/uwMs4jHrFL0rcc7R4mRPA5M05HxdGAaRwpGzATrDkNdPpuEykLmMdrhVcWQ&#10;+ZMffkz9wQsxqQDOm6WncaSUaAq8aju6YeBuv2cKkbbbsNls0VpzHAZCvMG7hpwTF9sNJUZUTRgj&#10;13EhORWoCFG5FOYxEMO8UC8tRRlCKpgSUFUxHI9Lf6gpudI4zfn5BYrKdDoxjSPjOLE/7SlhZhoG&#10;xmHEdw3nlwG3WtOuzyk5Y5Um5kysmblEdqcj4/GEXkia2cyUOlJr5bLZcDhOxFRIOXA87BnGI3d3&#10;d4QpcPUlsCWFAAAgAElEQVT8BVdXz1n1LdYoYi3ElDFIQFKOmTAGphgIKS1mKbUYLDT9ag1Vi6HM&#10;WnqtSSku/ZhGWctq1SzddBGC2EJfraUyz7Mcl0WITiu3pvF+McUuZrVFlF6i9AM//Pz1o2kt5kTK&#10;EVeEXAaZXIUCaitoY+mtA+MoypArdN6SU5IQG1WZDzsximgF1pIXA3upVYSc1mCUQjsvBugyc397&#10;izUKZ6yEM6nKPA0c9jtyimw2Zwv5WkBITilOu52Y6n1LMYojErxxfnGBWUzwfeN4cXHO4TQyn06s&#10;mx7bNRjTYBZaegxBQj5yIpSMLVlo4MOJPE9Uo6lFKMkhZ4Y5crc/EUIkxYyzjqur5/SdJ+fEOEyc&#10;n19weXmO1hesNxv2uyMpJrRxmLYBpbh+d0sICVURgpYTEb9Wmv3djt3tPe/fX3N+cc7VqysaZyHn&#10;5TiKi5lcDIA5Fm7v7tnt93RtKwJ519C07RIuA945pmFkvTnn9Q8+oWksqla+ffM10zCg0mJSMIpQ&#10;JaBkTjMlJwkaKJlcJDjJmkIt0NuK8S1xnpmmwDSdUDnSec/Lyy1hGjH6wbBR8a2na3qO0yxGinkg&#10;LIbwGCMKjbUeFgO/bVe4xj+GFR33R+g7cs403rD2Du8txmqmWNClQplBO5wxpDAupsoHcnnBmgZr&#10;FZcvLpmHiK4SuCBGcEdRhYL0WaYCTqMXYneKkaLANZ6+7znbbB4F0dZ5Us6UhVjrrWOz3mC8BaOZ&#10;U6RmIUQq7distwzDgHNX1JKXwB/ZTw7DyDiMTAvNi+X8nUPkzfU1Lwyc9atHE6iEsHTkJP15CGKK&#10;qXV+DP2SdQamUSjY42nEGkXOkZQL0xyWfbP0cf2qxzdO+uIYSSE80oaNdY/Bb07Lc9bGLsYUi9aG&#10;zfqM4zBxPO1p25ZSoNSMM82yX7WszzakmAnTDL5QKdztDxwOR4x2bM82GF1QJROmwDwnjqeRL7/6&#10;LeB5/uIF0xT45a++pCIhGa1zlGcK7xPT8YRXmjPfsXUdKUaOt+9oL7Y0Z2dijnIerypTjKQKJYux&#10;nSL7+mwVQ0503tN3HbrK87HGoK1HUyg5kONIIdJZh7aS9NB1a4xtqEqRc2V/OPD27Xvu9wecb4Xi&#10;iebm/sBuv2MeRypynvwP/+t/3ZTlnwoQfJhrfBjMB/yeWf7D3/Phz5bFLMxCnsw5M00Ray2ncaZd&#10;b8AYbq/fMY4nQDPPE3GYxCyRpf9xCzF5mjMpZaZpputaeOA1L2bDGIUYV3PBWEPbdxgndOicC+M4&#10;EcgU7WXttIamayUgxBraVcfNzXumeZbdZSmoFOkaQ42WQmYeC5oepfwSiiTX3OF0gKJZtz1X5xeA&#10;5v31NfMw8PzyEtM2cr7nSpwnlJ959+3XlJjwbU+IeZn3/ONq+++/v4qHAMLv5lQP39PqMWvqe2GK&#10;/E4IFx9O2L53HKjHyduHgZO/e+w8mtwrH4RCqO+CLr4XpPDwmz8MfXRLiI88LwlGmhYjubWW6B1d&#10;19L3HcPqxPF45HDYE6aBGMJ3Mz74R9+/h+fqlMJZS9QKrCMthugKQoJ3ntPpJOYQr5jnmb/9u7/n&#10;7Zs3/PSnf8S/+KMfs+p7ee7OoZa9qgVUyeRaMcu8r1KZZglXSFRWaoVdgntykrlMzAnrJVRLDLMN&#10;zijIs5w3tco8ywjFMae0BA1VLBqjDRbFkE9UJf22VmKCVgox5ddCzYlSEs47+XkeQtMUBsXz5xcU&#10;VWlax+GoOA4jzhiu398SY+LifMtwOrDdnvHZp59QtaNdrehWK4ZpJiTZg9UlmKnrWkrU/PhHP+SX&#10;fEFOgVXfitExRqwxbDdn3N3vOQ4DaEXb9mjrsNbRdi1XL1+KCanxfPLxx/Tr1eM80VsjPWcthCBE&#10;95iCBEk1HYfjkVQL2+12CSyQAIWHOa41Gmcs1lm6tpMQvWXPWZf/yrLGlZKkL40JpzSu6zEuomrh&#10;y/dfcXt7z/b8gvXZGSFm5klmiffs2PQr7PkWawwhRiGDy8WCUtSy7kuQWcwy+7Baoasm1EQukZwL&#10;1noU+TGMrfWNhCyUylm+EEOoNYzDEeUcjfNyPmqDbRpiyWJqU2C0oaA4nEaMNfR9x2me+Pt/+AdK&#10;TLz+5AectT1zHPjmm6+ZdnuuzrdcPL8AdYZVhmfn59xcX/PVN1/L54ql7zf0Z2Lgm6eR6Xhg1Vja&#10;s7WY3BScphFVPdZqpvHA3e175mkijCPbzRnPtmt++tOfcrE9YzztieOR63dv+earr3h//Y7hdKJ1&#10;hlXfs756wYuLC37z5W/42X/+G46HI33T0m6eEbRld3cATqzPL/n8Jz/h1Y9+wpwi74/3vHz9Gbbp&#10;OL75lhoj77/5ml/8zd+w7ltKyVx/+4bD9S33N9dsz9ZcXDznMBwYp4EwBobDnvE0LnstCY4ki5nP&#10;GqG9K63oup6+6/FNC9bw4tNP+ej1ay5fvmCYZ9IccM6hvMe1DaZmQpwZTxII+Osvv+TmzVtUDjTO&#10;8vL5BZfbVmaLIRCnCecsZ9stBsM//OIXvHn7jsurKy4vL3jz5i3vb/ecX1zwL//sT/iLP/9zzs/P&#10;ef/mHav1Ga8++QF/+4tfcLu75/LZOTUXfvaf/hPffvU13377lt3dPS+ev+Dv/+FXzHOga1p+9Po1&#10;3ULNVTUT04xfTHmb8w2fvv4Bt/d7fvGLv6NvHC9ffcTF+TkxBsbjgaaVQJjTYUcYJ3IoxFjZD4Hx&#10;OPDp69cSWtF1/C//8//Ev/zzf8Wzq+coaxjizDQHclHkKRBixtglFNBa6jIXePvmW3KRNW97fsH5&#10;swtWq5YSAnlMvP3mLf/X//Hv+eu//A8crt/iFKybRgxwteKM5mK7RaE4TTPDEMh1BqWBSo5CWl/1&#10;LbvjkV988YXMEmOS/UsFq6B1hlwkyKfWKobmGCWvpcj60naey4tznl9eUEuSOVoOGK0JFbCOzz7/&#10;IXeHPX/1H/+an3z2Az5//Rkvnj9HG8cUJFC2bRqclf3nAzm4UpZ15mF9gYxmDJnd6chhTpSmRdsG&#10;XxWNUpQqIZkKsMailOxnpR/4rkeIcwRtqFUzRbmWUAvjNPKf/uPPuLq6lLW8bcWkfRweg5CMLpQY&#10;pFdQlTnMGC39nK4PvYeEvxhjQSlyyUKGLjLDkFl1ljBIpUhJY13DZnOOaxtOcUYZKyZ5rXG+EfK7&#10;3G0hpsRqu8E3DVCkB6GifSNhd0sTpI3MR33b4tqOOSfatsX3a5TtQVla33B1eU5j5TV0XYe1RuYc&#10;CAU+Jekz2q7BaI2aA6Wk5f18CPCR97nEgDYaZw1pCe2tS4DBOM8SmDJKMKxC9oshRWqVr9VSqSHh&#10;c6Vt5DUopR6vcev1is1mRalizI0xQSnMKaG1wTlD37ViMI2JOU7c3tygauGjj15hjSaeJkIIDMOI&#10;U4nXH13hvKeCHPPaCdF5veZ8u6FvO7Sq5CjPP2eLWUKSpT+rYtqmSoCSVkwlEimkOGOaBu8tFY1S&#10;Gd94mq5lmgJxljm7UWa5Tyr3u37z29/y5s0bPvroI9abDW2/wi3kbWoljZN00UoTVJT7rVrW8+eX&#10;l5xvt8QQGObAbrfjy9++oVY4f3bJ5eVzdscDMWWcM3RdK7OP5fzenJ1zGie0tfTrFSHOHA8Hhmmi&#10;d4ZUl54/JXSWeAbfeExjSCktYcaK29Oe0/6e1Mw4vQQLUHHO0Xc9XdswzRIQGUsiTEkCj7Si1kCJ&#10;gVIyjXcYa+X+htYo51HG0C6zgTjNDOOIXsLbnFWEuUpIa8qMw0CVREI0mVIK0/iGpml5/fpTYoHn&#10;r17hvCdMEzHMhHlimgZyDugZVK1oJADp6vkVm/UaZy0lJ6gSHFuLHAdKKcJ04rQbyTmy3pxz9eyc&#10;y2dbxkkCAZ2V3k7u9Upw9TyN3N7eE3Pg9esf4bzHWAkp0FR0qaTnV4zHA9Nw4ObNGy6eXdB3Pa13&#10;rM7WXK67xwBmaxqaxmKshL+PYabEglGaF9v1Yrw3aG1Q2vLu/Q33tzfklIgpgpWQtn4lvYCxmmmS&#10;12Sd5uKZofFe9gYhMI8DhsJnn7zk5dUzpgLjHDHOMQwjt/cH8teBlV/C+Tova41S2FzQRgKpmk5C&#10;gSuVosBozaqRzz4lCZZoWwmpqLlQzHcB2L7T/Lv//l+TSqFfb7i4eME4zaQUSHni9vaGeZzR2vJs&#10;e45Vy/4RUDlS4kSpmf39HbUUtpszVputzJSmkZgq662EZ8q6FghOwlWWrSjOO+ISbNb1ErQYYmYM&#10;kZiShJcrsF7WU0rBpAQVoo+UJQBPGVkzhvHI8XTANS3OyXVpngIZ0WGYJfRqmkdqVRL+UeV+9adP&#10;gpyneqqneqqneqqneqqneqqneqqn+mdcTwb4p3qqp3qqp3qqp3qqp3qqp3qq/5/r+6b1D03pH37/&#10;D1F3Qcw+Dz/38O8/pHF9X1j7fSL9H3xO8oPy9+/R3WsVUrZS9ZGCILS0/IFAWT0a+R+yAB6+Vj8g&#10;eIEIgor8ChH7OLeQMOX7xhhyLR+83vwoPKGqhdgFJSeUajHaYozFN2KgmyYxJaY5EILQzBSVmgtV&#10;P74pj6/3gX688C1wzkHbLDSmhhBmhmEgxELxmWkYmcNMSiI2/ebdO27+9/+Nv/37j/lXf/ZnfPzx&#10;x/T9hmEcMNbx8cdnXN/dcRpHjqcDq8ahqOSUKeSFeKgpJYppExFZFbGcU2rl9n4vNNftuRj+rZi9&#10;htMoZqcYME5MVnkxRD7QurXSi1DIY5wYSygVZw26CAFDTDpitHLOCcVXiUD64WZ7SkJzjTH+TqAC&#10;SqFyEsM434nawzyRrWWeJ0IuOGcpqqKtxnmPtyKaMsbinGEcB3KS9985xzQGrO0YTyOvXlzx7bu3&#10;hDRzmE70jeX84oLDbieGO21BaTG7ZItTVoS4Wj+Kw0AJuSplcpEP3NqFsBfFrOmXf18XEuCDCCaX&#10;Qk5yHM8hLcJtRdsu4iutqAp863CLcFeVQkoSTJBzxlgnpHpTOA3DQgGFlbOLSaBSFtOY8x4NzAtV&#10;RxtDqTAOgxgj25ZpjkChbXusc4vJA5wRgcq333zN7v6ely9eLFTrma+/+YrVqqfxLdZp+q6h5Mjp&#10;NCyGbk0uYioX2oUVA2c2rBqHs/bxeBvGiWlO/PxXX9B2LT96/anQv3KkbxueX14SQmQ4HVlv1mw3&#10;Z2LIHgemcZL3XxtCqY9mJ60UqlZimIWwFqPkZxRFiIkcAqqIOaXtOjm2H45BpWic4Wy1YpwmjAWN&#10;kEcO+x3H8cQvfvlrYipYYzmpgeNpYL3a8LD8KcWjoVno8oqwiDbdai3CUWNI8yymOSphDsyTrDPz&#10;lIghLUSLjlwAbclFjFQ5VxG/mbLQPgxN0ywhCXKMtm1L24zc3N7hfEO/WqOtZbXq5L1PCa0t+/sd&#10;xkeePbuUNWuzwRizUMETwzShzYnWOzFn5MRxv8f7ljTNzDGgxlHWhOXhnfP4pqUCiSSGHWswdRH7&#10;lMJpHACEOto0WOsYZ3mPTsORznc03qGMIpaBmBIpZWJOqCABGYmCtw1d0/Dy8hLXdegqxoocA9pK&#10;0IRGiCsxSkiKXeiLcTGeahRaaXZ399zdXpPijCqam3cjXdvTNCuMccSpwbcNNRdSETFnxVByoCQR&#10;559OA+++fUfrHF5LgIo1lqbp6bqOnEUkVooYUNq2FSMTLCJAaJpG6Kkxsuk3nK3OyLlyOp2Yphmr&#10;DTd3B/T9ieNp5k//uz9hvVlTSl4MwUca35Bz4TTOOCuGk5gG1psNTduhjCWWQoiy5gplx1KUQis5&#10;b7/95tccdvdYBQOFoRezWql7VBHKV2OF6O2dCKmP40jb9TjryClxf3/HPJzYtJ2IP60I55q2Q2lD&#10;LOCKo+9XsKw9pRYxLTyEJiCCVueEVGiMRlUl16ogJjGtNcbLdS+V/ChOCzFiHKisGcaBaRigFJ5d&#10;nAuV2Hja9Rbftqi7Oxov5s2oCvv9PSEElIL9bgdaiEPeiYFjnkY0Gu+FhLi7u+c4jJQCfb/i4vkl&#10;6/WKZynyUUjsjgNv3t9we3tDyXJ9FTqiBIWE1hG9RdVM0UL5YTFwPwigtZW1tFDItSyU60gqVYR1&#10;u0TKWcI2vCPXxBwmDgfFi+eXcj2JM13bMZ9GdqcjNzd7Uoq4KTJkzaxbTLMnJzk+rG84257hG896&#10;s8H7lsY1QjCrBa1EULcfDtwe9qBgGkcOuzsR1BlAK969f8s4nri8vODliytKhfvrOwyZxlqskutG&#10;qnKOTNNM3/d43+Ibj3MNVUHbdvhGHv94OhKjCAS91rRmCUcqIFkjsihZa9FO+oQHQu4cxBBvrUUb&#10;K2E2zkJOv9NDOyf0NJKYDdHSm6QY0eSl45OeulLIMVG0JddKDmKsap30wBmhX1rtKNrgnCNnha4i&#10;YMZYsCzXao1vhAqrKIR5JpVMVcj1ImRKqpzGQNev5PeXgvUN682WuipMk1yv53nGW8erV6/YnG9p&#10;z845W4s4+jROGOOx2ixCXESwnSLKamo1IiRXImRVqpKiGPFSjJAlCMi6zNXLF2zOt+zudwzjjK6G&#10;9brj2cUG7x0pRukLjay5q76jbVqctkJ31UuPGBOr1qOdJpWE0krWMTTGSMBEjJGb62tubt9zfn7B&#10;s+35YjDUtF7CTUoWY4buWqjfhSBY66i1PJ6HRmuatqHWxDwfmadKDBNOQ3exwWCIIZFKJpZC1QqU&#10;IVUx5eyPJ4y5pm07Wu/RVKwy9H1P17S0jaOWSE2BrKCzlvNnFwBCVs2JEhWndOKbd++52d2TcqQo&#10;Q9VOjrBSyWmiVkWIgfNnz3jx/DmnhRBWc5FjukjYSqsym81arjFzROVMjiNTmLh8fiW9x0Lyssai&#10;8sysxAw+z4GcEGp3ScxJwjC0tiLGrpGuadDKEFMl5ZmUI9pqrDXEKXCaA6fTIMZb7+WYzkmo6aUy&#10;jAOeVgLTFqhxyUVEvs6w0i1+CXdKMS571spq1VFKZZpn3r15S9f1nG0vaBrH7f6Os7MVplSctTTL&#10;OvFAmk05L+bkwjSNsiebA1aL4eL9229RtXK2WZPSQ28WmUMEhOp2f3/P4XBgs92I6ds1kCu1RLlG&#10;GEupQjp/oLR9Z36VdajD4PuO0zCJmNxALok5INdIZSQgyEio2jAM7HZ35JywxpFC5PrdEaWFEGas&#10;oVUN2/Mtn//4cw67E423tN6z3++Z50LT9Fxst9ze3tKuOhrfcL7eYI2GnDlre868pbEag0KlTCVh&#10;FwJ9ZTET5kjKmRQTrjjUQiWbp4nGWLyzNF7Rty2NVejaECdNjjNaGaEdasipkGLGekPbrFi/fMnL&#10;5y+4ub3l5na3vA+a2jj5PeZSjhWj/6vnJr9jgv7A4P7hnOL7c47vf199jwj+2Oc/BgVKX15yYoqB&#10;tlszx0zB4Loe1/Xsbq+pqTJNYhJ1Sj2G7LkluCGlGZYwKXlccM5iVAHVMo2z9EpG47xbiOoLybnK&#10;urI77gkZofLVymqz4exsg3Vi9OpXa5xrcFrRGIM2GkUmTidqipSaJNhKSWhiTIqSKnOUEDilNL3v&#10;ubxQzPPIYXfg/v6W1dmWvu8pSkk4Vw7cvXvH/u6e55+IQbQmMZo9BAx8+P5++Dk8mHi1sb8323qc&#10;eanvQh+VepiD1cWYrn7vM/+Ds6sP/l4+eHyZXcieUrIY82Pw4+Njfo8K//CZlQ9mZw/kxvrB3Mj7&#10;hlpl3220JcZGQuW6LPONpsF3LcY7xqNjGkcxFc5BTDR8NzP7p45rZyxF5cf3re06mqYhxRZrJXDr&#10;wbAWQ+B2d89f/j9/xdv37/jjn/yEH73+jH7Vk2NE60rrrBgnFqqpcw6lJJgIFZf+bcI1jpQC43Bi&#10;GtccrME6I2Z2pfHWYBeTYQozpSqyVo97cZBrQq1L/EMW8qdZghlrhcY6eX2Vhfguf0pKFKNw2pNy&#10;QtWCUQpvLJu25exHP2QuhfvbW6gZYzzaGnb3O+Z54ng88Pb9e+aYeP36R1jv+cFnr1EK7u/vuNvt&#10;gMqmX0kogNZcXmzZHy54f3ON1Yq28aiUccCqbSVoZ5pIWfYsbdugVM/LFy/o22aZ90S22zOyyqSQ&#10;aK2X2UuM5BgxCwUXVTHW4due3XDk7u4e37Q444g6knJ6nOc0zouBrO9oW9kTswRblpLJOaONFuNl&#10;SkzTQUw5bSvHplKcbdZ8/NErTqeBspDkjZKARgmcTNzv93RNi0ZhdSWngLN6CfOqYmgvDx3zEsi6&#10;rG3WamrRYk6sapnJGjG41ooyGu0sq/WKlBJhnjkcj7SrFbqJqBTBSu86TXKeeO+oRpFS5nA4SBiV&#10;lRnn3/3t3zDu9ww317x6fkUY9lxstnz26af0bUvKM4fhwN1xzzRFlNE8f35J0zi8dmg0OUVOpz3r&#10;Vc92u0ayGiphGhkOJ8I8MU8DpUT6Vcv5Wc+Xt9eUEPjBH/2YH332Gl0Th5v3vL9+w69++Svu3r+T&#10;PV2KdF3Ded8vIYOG3/7mK5S2FBSr80uc9eSqsZsNH33yMZ98/pp+vSHFwm+++JJpDnz+xz9m9+49&#10;4/5IqzXXN9f87D//NR+9fM62c/zNz37O7vYOU1l6BkueJ+LxxHg8cjgMlBDpm5aUCjkXCV0qiwHe&#10;S0CVaxrWqw3dZkO1jh//i59y9dErIpUA+FWP71fokonjwFdfvuPm5pqvv/mKb3/7NTkG2rbjx59/&#10;zovnz0hh5nQ6Cg0b2Kw2rNcrurbl3ftr/u5n/wWlLT/+/Cd0qxW/+e1vCCHxwx/+kM8++5Sf/skf&#10;YSnc3bzneDhSgTffvOGLX/6Srm05VLh995b72xv+9ue/YLe7p2163t3cLT3ghvPNhtYZ+q5BUzgN&#10;R9rOsznb8OLqBZcvL/n6zRv++q/+mouzS374k9d0XcswDuz3eyFd58Dt3S2319cYFI1bYU1DmPd4&#10;53CN58/+7V/wF//23/D8k1dkqxjjzHSaKUlmyjGBcQ3GNaiSKIuBVinZ51rE7Ftz5Li/ZdVZbAn8&#10;3c9+xv/9H/6S//JXf4UNAVNh4xuskXM654y3Hm890xSYQ+LnX/ya+92RFx99zOWz7XLtyzijQVnU&#10;Zo3vMilL35JTIFAhlw+uRVVCdYPs9+SeDXRty3a7YbtZU5e9QIwzDk2YE1PK9JsNz7uO1XbNb7/8&#10;NV+/fcdPfvJj3nzzjuv315xtt480X9lTBk7zuBjNxSSeUiGkTNGWEBO708xuCFTvKUgYqlGKnCKV&#10;Ktd2IM4BpStN08ASEp2zBPBpI/1oMQpjDSAzPwmU07y7vnuc05jFdCk/n8hR5kirrqVx7jHIRoIi&#10;02PPppbHqVpTIyhtHsMfvZPZlzUa6Sw0znqUM8RaJcA5BMIUJCDNumUO1LDanrNarWnahjnMjNMo&#10;syUj4X7eNxJeq+VeTwiR6XDiOAxcqWdcXL7i/OKVmKUxtG1D30kvqmrBaItWLLP7xO3tDSlGrLM0&#10;XUdVBtt0oJPcW1vu8yhryFXmJk6ZZb/klv7IsGpX+D5zOB6YhhPjQi+OKTPHsIQDa7qul9CoEFHa&#10;0PVCKs9KAiJKyczzck1wDg0SEjVNS7CmZtV7nl1sxWAfH0yvI4f9ns1mDSXjrUb1DZ++ekFKcj/G&#10;e4/xDu9avGtwzso9KSSmSC/9o14CnB/vp5ZKSSx728Jq1bPpHRrDlCQwOtci19XdnnGYUVbj+pZu&#10;7cghEqdZgreMRRWF1fKZvn1/TTWWz1684uLZBYfdXva5jczOnHfyeT+crUXCCJwztH3PmXGcnT/j&#10;6lXkcBzItaCsY731DMPIMJwY55kwz0zTSC0yl6tANRrXeNbbMy6ePyeESfrwkilhBlehKHKaOA1y&#10;f+vrb75hvztgtWO1XnHRr+j6FePpRJ4mmrYRE/VwxDcNx3ECY1HWkasEPFAKtWS8d3RtQ46VahQY&#10;jTaOptf0mzO0Fqp5ajpM4yVUvcJ63QnZfj/wD1+85f50wLWdBAdphTfQd57n5y84216grKVoyxwj&#10;TmtM41G6Yr3ci9RGkUIQUnktjPOEdRaj+2UvrWW+XOW+fC0FVQrrriMv4SkxSGjGPM9MYSbcRrbb&#10;C7QxnIZBjkFj6buOUh2f/eAT+tUKpQ0lV2pO5BA57veYWjjrW8K84nQ8UGJaAiENWsusR0KkJvIc&#10;mE6yxlhroWRiKktgIlSlSRmsbbjYblltVtzt73l/e83+eAQF3llKLcQpcH9/zzxPnE4nlNGcby7I&#10;OdG0nhRGhjiTY2R9tuWjqxcY3zAt146SC2/fvuWrr37L2+sbGudpuoarZxd4KqveSPCicxhrmOZZ&#10;PvNFg/AQPib3XyRE2WmDHiSgRGsNpkiIllHc7+45nUacb5Zw+JlN39FaQ06FaTgQw8BqCcxQQJwn&#10;Ypjou47Nas16c0bbrZdZ2jJz9I6cM8M4ip5BNuyyRtVCiZWQouwxU5Z75Gg536ZJ7j0bA1X2zc5a&#10;urbF2waXEjlHOe6UBMGTFTVnQFOqwlmPXTVUVVFG7mOnmB5nhikFurZ7XKOe6qme6qme6qme6qme&#10;6qme6qme6qn+udaTAf6pnuqpnuqpnuqpnuqpnuqpnuq/uRR/SJv7h8TX8PtC7u+Ltr9Pz/qQbPbd&#10;9z40u4tYuD7QvnnQ6C6W7n/K+/6d8vi7x+P3RcFqoaZ/Jx5/EHF9+DzkuTz+byGJCIlEzK1iitcL&#10;+bU8UsEezE3GyO8vpX5g/DcikiDhvdw8zjlTil0MdGKAz8XgvUcvJm0hB1eISWgZRotA+uF1PL6P&#10;3wm/HozIjXd454gxYaxFG482nmE8ghJTaE2ZaRqYp4kpRX7xxa/5zVff8qd/+qf89Kc/5erZM4wV&#10;g8NZWmOsppaMM4b1qqPzhmk8PRqCQohYDK5xzGHmNA5UZYixcjiODGPE64bNukVpwxwDp+MRhaXU&#10;QG8WAVYVavGCbhGatRUDYn08LCqqKpwRA/wck3xOtWIX0WkIaSGedYtZJlFiIGcR+ooIuF1oIBVq&#10;FQW2Ot0AACAASURBVNN7EtGI1hqtFCkLtcM7A6oQS0BVTdduxFSitVC3g/xOazTn23NurneULMYN&#10;o+Fs07M77BmmmVwSTdvy/OVLbt6/p9Qsgp55wGjFuluz6bycF6WQdSXGiNF2CXgQin1FxEza6Eej&#10;ejVaqGcpobXQja0xQh5ehNu1Oq6uzln3nlXfiMk2J3KKFMBbu4iSxYiYSiXHAjrhvIQMHE4nCLMY&#10;jJWS17kY69NCJ1dKRCzrTYP2Hbe3d3z5my9R1nB1eYHRIuyzxmGtyLZqUXRNy931DdMwUnKi71ox&#10;OWkAoU5aa8VsfdnSdQP3d/cLpUjE1GkxSZZSCDN0thXhUM2EEDkcTijt8J1mipE5BoyW55FzEoqH&#10;WaRkFUrKaF2xWtM4T4pRCM1UMYpqjfNWiKQpcrjfsbvfobUh5ULbNjTGQEl0vqHXDqjkmmEJ2sgp&#10;4a2lWEtVEV0z3jbkmAhzRCsxh2sjQQbDFKhKqL6aSsxiUFRaPZILvfdYJ4+VcgIK1hmqqoQg5u6K&#10;outW5Cp0kyTKLpSxpFLxxmC1GCMpmnkOiCjGPq47tSKGQSqrruXoHN+8ecPm/JxMYXt+Tt92Qgc3&#10;mnGe+fKrr2nbnr5rhZCxiIbyIhq8291xfrbl009/wGnYcxwHTAXrGoz35IoQvrWYday1OOdo+o6w&#10;rEsxZ6rSItRKiZgC02mg9R7vhWrr7R4NjIOQvVcrEethLDc3NxTKYhgVgauqGWcbNJUXlxdCaA6B&#10;apTQ1oscI977RVCeqDUL9VecLGJiWajBu/t74jyz7js0hTxPhOGELhXd9szHHWmWx3eNR1tHnOMi&#10;whRB23Z7QedbVBHhWa2Vxhp81+CsE6Gq1hQj14g4z+SUmOeJcRwpK6FSH3Y7wjQvpnERWbrGY7Sh&#10;9SvmeeZ+d8/bN9/w87//OT/96R9RS2YKsxhzlcIazXrVYW0DRsi3ySSc8yht0KWQFwKxc35Zuyra&#10;Waw2rNcrNIVmMYvGlIkpcRxGwjhiVGXTd6y7FmfE0Nf2K+aQGMfAPI2cDiem4USYE84sn0fjqSbj&#10;vEVZocDLJVRhnYh9a1WMw0wulaaRc0cvwQzGWXIMuFboLjULcRajmWcJlakpi2H0wdxZK33TcrHe&#10;yHU/J3LKJBJhGshhlDWlbeW6vAiXjZH+o2nEfC3klShGwBS53+95cXVFyZn9fsfXX7/l/Pw5Z9sL&#10;nLPEJCEdzhquLkWE/M03b/nyy684O9uw6tes12sJ7Ikzp+OeVdcSoxBkrTGwBMhYaylFCOYUEaTb&#10;lYT3xFyIpRBD4jgO3N/foJRivd5Qc+FuHIWYY2SN7FY9q/UZF1eveLbfi1AxRQ6nE7/6zVcY6/j0&#10;09dcvXzJar2h7cQoFZO8dqHWFw7HPVOYCCmSiwjrDvs9+/2e4XgEKs4boU46R4iR42ngbIp0XU+3&#10;2gr9s2aU1ZASXjdoY5jmSCpg0CjdEAtMKbAbJjabNRUIKZMrxJwZUySUwrrr0UqRU0FbETfnmsEo&#10;UonSqmlE5D1Pi0hfggOcdax7MVk454SYu/TNrooZK6XI6XSgpohWEsrjmk7ookZL+ERVTDHhjaLx&#10;Bm9E0B2qGEdL1hLwkCS0Yg5iKnVTRNuBXCBXCe3w1rJe9axWHa5t2B+PhFSo2qKsJVfFcZxpjMFQ&#10;sdazbjucFeppt10t9EQxzoV5oi0Jg6dvPetVj9aWMIVHcl4IMzEVajFU68gpk1Ml57hcj0VgDxVl&#10;DHohD6/Xay4uLvjs00/xvsPZRsJK4kRaiOmn05HxNNB1HU5rvBHDbakZqy39quX5H/+YlDNjmPn1&#10;V7/l9v4Obz1GO0KIi5GwPAqHwxwoyrDZnNE6RckTJSUMmqolLElrvdDvRKh/d3/LOI5Y5/Bewqqc&#10;szTeczzsSCngtEJXBcYIbV0pWi2mr/bq5SLyDRz2J/b7A9M4Mu6PUDPrzRqWCKrOe7wzjPMEWa71&#10;KQShDmrZ96Qox2+/2hBK4d37bzmOI1lZYoaL82ekonn75g1t33P1UccU4xLOpFBGE7OsWzVnMJV4&#10;OLKp0Lc9BOm9f/WrL7i937M+22J9s/SxBUVEWUOtWYK6EgvxU4yaoVTGYeB+v8M5x6rtcK6h61q0&#10;cfK6cmUeRglAybJOhXEWY2JF1i5kn2msFZqVETphjplvvv6W/X7Het3Tti2bzYr1ek3frWXvsJjZ&#10;tbGsNz2b9ZoYM0ppUJVnFxdUhJJYS+W4mPWscwuFdtlzNI0c95fPUUr6nVIrYU6P+5xcilwrMaDE&#10;0JKSEBpPw4nruzuMb+gb+dM1Hqomp4zV0o+KETo/7oUfQ5mUkT1i45atlOwblC5QFXMQ+mYIgcP+&#10;QJgmoef2K7wxlJQJSfrlMMeFCCxhNs8uznl+/ox5TtSiOD/bcDqd2B/23N3esdvt8Y3j8tULzlY9&#10;6/WKEmWvkmYj1wgjpPqcC2kOGCVGxUzFKAmB67oV1ze3nIZBgh9cg3eetoFyHMlxZO0Nm87TGLDK&#10;UIsGpReSdCaViFKWUCrFyDnaWs2mE1J1CEGOP6voVh3rsy16OYf/v6qH4KzvZhDfzV4+/No/GQD4&#10;YNzmuwCRuoRxGWuwTUvRhs16w/rsnK+/+II0jpRchNiuZI8Yl57De8c03kAtj3uyECYxQHlN0zTS&#10;C8wTyijIWqhuS2+Uc2G/P3K3G1BGQty0Vhzubjnt7um6Dt96MZFZT9d4rMrUFBmHkRQivknLOSxh&#10;Qr5pSAmhSK83hJw57PZ0bUNvWz5+9Yoba7nf7Tke9vTrLb7pJOApR2oM3N/ccvXxD7DGEh7O5cWQ&#10;8qHh/WEP8uFn9GHAIvAYbGGMfgxIfPgsPpw5fX8mplT9nYnN783LfudrVcjSVQIyFPzBkMjvP87D&#10;jOuBEq8/nI0txnit1SMp11qP7g0ueealj20xFAxVGZRxeO9wpxPjaSDoScwhKZGyUNLVst48PB+l&#10;1EJmX7wWRoNWNLrFOS8zoxCktzSGeR7xPjFNhmE4EXPi5z//OV999TWff/5D/sd/92/4+OVLGieh&#10;XzZbUorUIuE41hmslWuoMoYpzBQyOUqvPZxOuKbBUTCmQRuFcSIqUVozj4lUFNrLLKQi5sMU8xJU&#10;U/FWY4zFUMmp0K5aWmslmGtZa7WqYrhezCI5RUrOlBRxSgzz+7t7koYErPuGzz55hUKzWnXEFDkd&#10;T4SYWPkVX339hvXmgk8++Wg5PjPWGvb7Pe+vb7h89pycE7pmYphovIRL5DhjGi+hmaXQN47WWeIU&#10;qCUTYuC437NuW1pnSUlmCNM84J2VYEHvUBnGcSLMM0YrvHeMIWC9mBFDkWCfpm0pRd6TWivTPIr5&#10;BwlksMZgjcw5U5xxxsv5XQsxJZx3jwbWWgvjHElK0WjpCXLK9G3L1dVz5lnMkl3TkVLieAw4Jyba&#10;u/sdXeNZdy2RSq1JJq9F5kDKfLfeppKwOJzzaDJGG6ZRemHv5PkYa6h1ISE7h84ZXeQ6rJZQyhQi&#10;VU2gI9NxYBpOxBwxuqdrVjTesT8cmKeJ0/7Epmv58auPGbuey9az9YZnV5+iq5yTwzhwv7vl/iDh&#10;YNY1fPr/svdmT5Zl133et8cz3CmnqqzqqupuNkFAEgGKpCnbT1aE7fC/bD84gmFTomkLECkRAEEM&#10;je6uecjpDmfakx/WyewCBFiOoJ+s3BEVFVE53cp7ztl7r71+3/f5ZzRtDWliOvQcdtcsmobz4zVN&#10;27BaLbne3fD8+XPevniDNp715oijkyOWizVf/vpX/PIX/4iKiT/5/h9T6cKHNy+4udny/t1bdttr&#10;qXmXQk4RYwzr1YamqlBoXNPSrDZo47G+ol2uWJ2esfrkMUfPnqKP1qSu59WXv+YXP/kJDzYbvviD&#10;z/nm5z+j33c8ffSYN69f8Lf/4W/5/NOnPDl/yE9//GNe/OoXUpfRsveexpHDbmR3dcMwDAA0viJl&#10;yCrjmwpjNTorjDMoq6lXSxaz9bRZb1idnGGXC676AeM0tVGUlPnw9h3Pf/0Vr7/+ksP1JTFFfF3x&#10;ycMHPDx7iPOy9/3yl79i6PasNhuOT8/kd1AKJcOvv3rOl7/4OY/PH/Hw0ROSUjx/8RJfLXj85BkP&#10;Hpzw7JNPyFPgw/WWqmkY+o43797z9TffcHl5zenxKZf5HfvDjl9/9TVv332gaRZMUWqLbVVReYu1&#10;AmawWoKqy+WCdrPmkydPUBT+/sc/5eWrl2xWax6dP8R7x8XFJddXV2y3N3frgRgDTS3QIeMquinx&#10;9Ht/xP/4/T/he//sezz65BFRFUKS/fE4z+FhGkkxY6wAypLSsrZQmlJmA3xKGAWbjdTCVU5cvnrF&#10;3/3ob/nrv/xLxt2WtqpY1DW6MNfWZe70lcc7LwZtBVMuvPtwxYNPnvLi7Xumknn68AEpDNTOwTiS&#10;gbPlEuckfD71g8CFZ2hmyWkGTgZSkrnSWsN6vebk+Ihl25JDIE4jKmdyyoRSuOl7bsaRP/7ic85O&#10;T7i5voECn//BF/zlX/0NIQSOj45Zb1ZSh1dyPhRmGJs8KzRD1zNFJeHUVLjYdeymBM5RZrAiRMoM&#10;+zDafDt/z2deUsP/FjY4lYliC17p+QxIgt56Bkam+XkW5jVaSUnWavPazfkKOxvXM1mARUCJmTgv&#10;OrTS8r4qhdJyRqWVoZ73SN7p+VqUzzHWUlmpCSpnwVpKEXhZPwxYazk7e0Dd1Ji6RmlNSpliNMq5&#10;j84FlcAwUyIMIwU1rycg5sLrNxccusizZ884f/iQk9NztM5MU8cQBkqBtq7QMyC1HwNTUihtUcYR&#10;M9jKCejOOdm7TIMAdLK8B33fkZWiaEUEjBHgobYSVnd1Q46Jvj8QwogOAV83gGK/OzD0I8bJHu7Q&#10;dXS9BFTryknNPAn0rJREmASMl5K6u+6tld+3t3KGUtULvHcz+E/OD9dHa0KaGIcOM8OwvfP4usI4&#10;gfPlFJkOPQGwc73SWfMRCHcizYDKGCNjL+HYnKRO7ozsCxdVhXGeUDJVVYghYTBgFA8ePmS13BBD&#10;IE4RrQv77Y7r6xu0gThNArhynm4KsO2xtqIyHhuCzKeAdbLu1gWBOmqNMno22mdSKuQMy+WKZtGS&#10;SyHmTFV5VqsF2+1W4CTzPVH5itV6SQgTMUlQ2mhNtVxQciRNA4RRgDvKUHJAlYI38OThGefHJ4zD&#10;SEiZRduwWi+xRjGFQBjH+Z7JjH0vgX0tK/LLiwtSEpClMwY/BcIYZvhyIeYyAysEIOadE6ik0nL2&#10;VZJ8z6JofINeFNbLlsubS64uDgx9T2U0tVU8/eSc3aVn2XgW9YZY8gw377Hz+qmg0cbinKWuZwCi&#10;cwIpz4n9dkt3OMwwOznfNLcBeASA5qyj8l7qRPP5gjWa/a7nMgTqtqXrB2IqaG1YLQUoMvWHGWIp&#10;97pzFmcsm80KVgtUicQwst0uSTELhCQGpKSXqbyTmk3omUKWWn8IAsi2Tp61Cm62ey6utiwWK84/&#10;ecKjJ485fnDCZ198yjjKc7/bH3j97i1v375htVrN58AWlOH1m9d8+eWveHh2xnLRcnV5hbUGv1yy&#10;77aowZKL3DNtVfHFZ094eH7G1YdLPrz/wL7veHtxyfFywZQjSUuIXOa0Sta2OZPn++22fn67NxpH&#10;gcv5ykv9cJg/LyuauiIWJUCwEmYgqqyjU06MwyBQjVDTNDXee84fPSZEubYX9YqmXgjkv+S7fgKB&#10;NUhfgNTrDN0wCBCkFHmOz4n6fDsPlRm4rxQpyBpcKcX2ZjcD0S2LZiFgBauospNnnnMoa1BJoHxx&#10;CgxDIKXMzfUVw9jTti3OS/3pcDiwXC44OznB++q+Hed+3I/7cT/ux/24H/fjftyP+3E/7sd/0eM+&#10;AH8/7sf9uB/3437cj/txP+7H/bgf/8ShZiHPneH8d4TH9dzk+vtMZbefd9s8fPs18G1g++Pw+23P&#10;z7fB99vGWf07w/a/7+eW+WP5d7ye24/xka3rNxuHBb8vpi6QULw0eaHKnQn+9ndy+yPUx6F7xdyg&#10;XNDaQsliRlOW2wD/rZFeGzGtZS1NGzkblJpNWsaSoiLGKOGsBnKIeF9x6DumYRTL+R2MQJqK02ye&#10;vzOZzzn+23i8HPpbirIo7bDe4LxlGkfGYcQ3NWN/YL/bMw0D/RT4u7//MV8/f8H3//iP+cH3v8+6&#10;bVivV9Lg+sCjAGctddMQ40Q3TvR9T4iZKXYs7Aq0ZgyBEAdysdTtgmmIXG13WKfxThpdQixUzlBZ&#10;MTEba++uRa01KWeutjtUKXNYSou1oIiNU8ABCSaBBKQQQImNYbvdYa3j5ESas1JKpBxnO3ghZ7Gk&#10;OGOJKYgVI4sN1c6U+6I1OSus9eR8wDmDM/NrNbeWVkvT1FRVxfXVNVBom4bv/tF3GccAGipnOH9w&#10;QowDbeWpK0/KgYcPH9JUnhAmxmlCaYuZbVgYjXMGWxlSDEQKJYvxxHt916AdZ3OqmLE6ihLTl3eW&#10;xaIm5sw0DijVzLZ6aZI+OznGmoIqElbRFAnalExSGmajRwkwTFHML0qhg4SVlNHEJEZbrTXea9ar&#10;ldgKwsQ4jRK41mJEsUWzWK1wdcPlzZanz54Rx4HdoWO1aKWpcbY8nJ2e8u7NW0KemMaRyjt5T5xF&#10;K83hcKCqKirvWaxWrFYrMSvtDnehzbqq5ub6kcOhY71Y451DKYW18vH1aoW1ltPTEwlLq4w1YucR&#10;C/LckJgSqmRpKI8RYpAgM1AUEiZShSEMxClydbXl629e0jQLvKs4dB3GWKy27Pc9ei2N+ikEUklz&#10;72NBKy3XnXMSRo8SMLi+ueHy5oZuGHl/ccXJ2SkPzk652XccupFl5TFW7v+SIwqD9V5CELMZPsRJ&#10;Qi8As3nGOUOuvDSRztCPmDJM4a4hzWhDCImk8mwelmedPFrVbBuKWDeX6EpG68KDh2dc7fe8evMa&#10;tCKkxIPjUzbrFcY6rPcsFi193zGOA9aYu2e01rMRLheut1t+/c035BR49+GCZdXy6ME5znuM1cIn&#10;iRIi1SkTY6JCUdU1rmm4uLyi73uqppmN9Q1j18u1XcTwRynSyLteyzMIhfGWdVVRkBAxem4ABcoM&#10;V0gpYef5II6BpAuKjHKacRjw3t81eo7jyG67xVhDzknsPAX6riNNE5WzeGukUXiGWKSxIxvFlCNF&#10;a6Y4zU110sxciljlF+2Cem7QL3EOwmhNVXkKMHQH+ZlA45zMHSlCTpAzdVVRV54wjQxdz83llot4&#10;QciZJ0+f0i5bUkoM/YS1huPjFdY+5urykq+/+YbPPv8MlSSYULI0e3pbCRACReUd69WCpmnRSs9B&#10;Qg0ohnGkHydSkvmqaVvqumHoB9CWMI1c7284HDqUFnOzVYpujITUi5W9G/F+YLFYUUohTKPAR3xL&#10;VEqsu2mk9APlekfVNKzWLZWvpDE0SkNgu2hoF2tWa4/WG4yRQM4wjQBUSPDSWMukR3KcMFoxpXgX&#10;kIoxEoPMJzYleWbOxjOxnSSmaYQ4MI0Di7ahXSzJSrPvR95cvOf09BQzBwGbpsHM5q6+6wgh0LSN&#10;hDRmM/vp6SmPzp/iqxZlxEgUspiZQ8po66lsxdNPzikpsdmsxCylNPv9nmDBWyP37twgd7v+ykmu&#10;EaUN3lnGKQrsRyu8Nfj5folVZtnWPDk/B+b1GnIda63m0GU1W88d7XrFyfkpBQmkKmW4ubkRwIQ2&#10;tIvFHdTC+7mxDpnnSpHXINeaEuOyq1gtVnz69FOmKbK9uWG3kyDFGCNHR0cYW/PqzXvquuHkaEPb&#10;LqkraRQOMUCW9euyiLkmiGpI7M1FEXPharvHaFl7zatTUoZ+u2PfDSzaGqM0JeT5GkeCtiFSyrcQ&#10;Jl/VoDRjFADKYRjoeglnV1WF917WXHXNYrFEWcsYJ7bjwLvXr+l3WyrvWW+O2azl/VyuNHkODi+W&#10;S+qqwlgj1x6KXNTdGis7O68jHcMUmWKEVFDGobUlxolhEAviFCZ8XQEapcWkmmMRu1lIlFyojEIb&#10;RVKgUSit2Rwdo2dDoCpQtJIggLyRYsOzCm80MSecUfi2uVv/AYw5oZ2R8OAMuDLGSBO/0phiiDGQ&#10;wkTJlTTWToHKN/N6QfYAOUV5jlcVGli2DdbaOeSW7gBLVmWMM2hT8dmnT1FKzc3WBjXDIeTekABX&#10;SYXu0EuTdLGoHDBIcDvPr/cOAiZkLRaLBSjFOEWGaaLkItf92hBCxtlKfj8RrLagDc44gfv4grMO&#10;4zRaeSrXcHJ8wtQPjF1PigFbObTSGCX2wxiSmFe1kuDybGE11qKtlsBEdjgdefzJIz797BN2hz3d&#10;lLm43vP2zXsUmqdPn/H002cYZyXkPo0SLhtHCVLP85GpKkIYefPhmsaPtN6xu7lhN0be/Oor+inK&#10;M6lqJLidEnUrc5BWlu224+LyEucd//JPvk8OgVcvXnF5c0VT17R1jTNWLPd1xXLZ0lQOraCqHVVl&#10;WB+1hJCIUybljFVG7oGU53V+gJgFvDDFGZhUZkhVx77b0e5aKlfNECE7r4dHMc8WTYqFmMS4rSho&#10;I1CbaZQAtVKKqqo+MncL/AYKbV1jjRLrrBJQQCoCH7LWzYZ1PYfxJASfEhJMW2SGKZJRTFkAGbOL&#10;ToBqWuO0ou8Huv2e3W6PVoXlckHVLsHYGS4j+/OIJ6VM13XICvEAwNXNjTSep4jKmab2M6yo4mxz&#10;hlKK/tDRTxNVXQEKozS5hXEG9KyWNU8eP+TqaoevLIvFglXbYK0WyM0MP1IzGCjmJAGIeR9mnUNP&#10;E9MMpeqnie3FJT/+u7/nzbv3KG1xvmbRLKnbGusMbW1oTOHsaMWDow2nmw3r1s/msZ4UBPwTBoWz&#10;PdY40BIuWjUWGoe2a5k7pgmtCpRECtP/p7WX29rI/3N95ts9/11t46N6hhjd9ByukvnRWCOmOW2p&#10;G7H+aWNZrjdMIQnAKsu6PabZVozUUVbrFUq95tAd0HreEyYJRoekqduWynv6MNckcsY6R13XRKW4&#10;DDeM4xxOKUWuSZTMCQXSMDLGyDTfG2kYqJzGGUhao5Wh7wQOoxRil/OeWBTtcsF6vebp8TPevH7N&#10;4bCjrmq0UWh9SrtoefPmA93hQIgZW3lSmMgp8P7dO75zG1abQXsfW98/Dr/f1pmstXe1r/JR7ecW&#10;TJNS5k48+1swyFv732/UpGaCn9a/aZwHZhO2+agO91G9jfL/+pq6fW16BgKSy39yHd3OS1oJnEDf&#10;2l7nwFV0Ees81ro74J33NVXdMnY9w6GfjfA9OYbfmK8/vj7THTREC7zOgDVi2HbWEqzFGk3XacZp&#10;wBgFZGKMs1Fx4B9+9o+8e/uW/+rP/4x/8d3vcLxZzbA02Y+qObRnncNXBQczfG/em6bEbrfnerfD&#10;OsvRyZrluqXouc6HwjhLDPJ/sNaBSoSQyDF9awDXGqPBalkryn5ZYbSiaEfI6e59K1rC6gJXiQx9&#10;j68r2SuGyPMXX7M+O+HJo8cY6xn6ad6ra7zzxJQpSu7frjswTaOEWZSY3c8fPqRpGjabDSBApXEY&#10;UBQ26xVWQ0lB9lq5zAZ4w3Q9MIQJ7zzTOL93OYkxtxIgZ8kTrvKyl0P2L2OI5BRpciHlSD5k2X+q&#10;AyEEqtneqLRYfcdJIAkpBNRcI9BK9oHTXGu7XWvDHIy18+/YGoiRbuip2kbqfUrhneXk+Jj9oaco&#10;BQnquiaECaMNKRVutjvOz05w1kGKpCQ1M3IihgmDR89hWTX/fAmrq/kZWARqM4NOTS1zfioZraxY&#10;iq1Fp3xXX1UoSk6UlMkhCFxumtg8POeTx4/ouo4wTugC2/cXdDlx7Cs+efSI9ULm0jj1DMPEdnvg&#10;6krCtw8ePmCxaDk6PcNXDa/fvOLd27eUKfDd7/whZ8dHaKCqK168fs2PfvRDUIXvfecL1ken2Kpm&#10;ChN/9W//ipdf/5zj9YaH52cMuy2/uPxAU1VSe5itntMw0B060JrTswes1xvatmWxWJOVJmHQvub0&#10;/BGPPvuU5fkjsvOEXNh+9Ypf/P1PePfiBevjJQ9ONly/f0V3c8GnTz/j3Zs3/B9/8284Ozvl7OSI&#10;v/33P+KXP/8HqtriK4tBMwwTL9+9J8c8g0wNjTUUNLYo2QdbTS4R7xq00bTHR5w/fcr5k6co6+hi&#10;IqIJ2jCNI7v3V7x7+5qLN2+4fvkcS2ZRGR6dnfDg/CEYQ9vWvP9wyYt//BlkWC2WPHpwznKzQVWe&#10;lBPDYc/L58/58PYNn376GZ88fkI3THy43nL64Jx2uWS1WvH0yUNWywWV9eSQePfmHb/+5htCipyc&#10;HQsE6PKKQ9fz8v073r57w3KxxnpZO9XeYRUSsJaKNsMQWSxblpsVpw/Puby+4ctf/JzDYc/TJ89o&#10;6oaSM89fvBBgaJQa8RRGvLM0ywZjJSS+efiYf/3nf8ajJ09YrY9AGQ7jwBhGlNNUzjENAyoleYYg&#10;sMcUR5gN58rYO8CSVor1eo3Viv3+hv/4d/+Rv/yf/xd2r1/TOkerNDpnhu6Atw41rzHqygvwQhVi&#10;ClijUFahveH47ISjszPevnvLxfU1R209QwODgPTihC0ZU2DRtiit6ec1RZjBjyVnKOCdZ7PZsFq2&#10;eKsZur0YbkeBKxStyMawOj7h8v07fvX8xbwW0fx3//pf88njJ7x8/orXz7/mu3/4OcVAHCeKFpJd&#10;CAJiTSkxDhPTFBlCoQuZq33P9WEvzwxjUFrLHqRkKAlrlZzTfBRCzaXM66QZXFMyGtkfjVMvezqU&#10;nJEgQX+UQms1n2solFZ3YF45L1ECX60cqghsSqGol34+A5N1Tp73RyElUoloZe4AOnVlsFbmJuc9&#10;VVXRVA2V99i6Amux1kvNygj4dhhHgWgNHcNhoABN3dIuF0zTJPuKub68WC6xzrNcrqiqipAnhiGw&#10;33a8f/+BWF7w5v17zo7f8ezZY9brhkPfEULiZnsgZ6lTCQTQ4eb6vraGjGaKiZAKViuUtdS6b7YS&#10;sQAAIABJREFUFSB0d+DDhdQ5F+v1DLJWTCHT77dc39zQ9z1NXfHg7ISjo+MZNiy17+Wi5/Xr11xv&#10;t5QZPJ1i5Ob6Cu8Mp0enLNpG1sJaE8bAOCS0spjKofUMJU0jfRiofE27WAm8OiVykrV9AqzzOGdY&#10;Ni1pioRh4nCzlRrwXAu8m0+NIYZIVVeyLi/yvYpiPv+w1K2ArIY+0Xcd3VwLtrZiudmwXG84qmvO&#10;js/QyvDNy+dMXc8uFhaLJWdnJwIKripOH5wLkHk+b4hJanjDNOGMpa4qXGUZxp6YEtbK2rRECdbK&#10;+yYg1DyFuzUpysz748I4SY3BGMvp6RlnJ2f0ncBbUwzoAqvFAu+N/B6UBNXTNBBI6Cw1+zI/h1Dg&#10;fY13FTEk2nohdSkLqELbNizMkjKvww2a/b6j3+5QTnGyOubBA0c/ClyxlELMifFwIEyTBMSNAF2V&#10;lnV53/fUdc3J8QmL2lEbRRwm9vs90yiQ5M+envPFH32KdhVhDHS7G0K/xygJosfhQHAG7Sp0iQKF&#10;mkFZCsV+fyCGgPcVy8WCsarQOdPvd+xurrm6vGSxbFmv19SVv1unT+OInUaqWqDs1vq5li4A37pq&#10;eP/+gvjhmsVqRdMuqCuP01CUIo4DXRhxVqDCJWmSsqSUpR7h5F5slxsBTJREToFx6Bj7TiDcMZOz&#10;xlc1S+M59AMog5pBsrvdnrcfLrC+5jAMvHz1kptuy4PzBywWjZzLUjDLJUUJzGCxXPLyxStudlte&#10;vHhJmgZKyby/+MAwrVDGYKoa7Sxt2zCFSA4RKKSQcM6xaWtWTx5z/vABHy4uuL6+Ekhxzmhn2Zwc&#10;44yVQHuKcm3DDENNbG+2c4+AvjtbZoaUpfkcqaSCMY710YasNWEamfpOIHDaogu4ee9RcmLoB5xr&#10;pMCnZH7px8AUOqraMw2yNrcz7FEZg68rqqZBW0NSin3fCcS3FIGrz4eF2loBxywa3H5gd72j7/o7&#10;iIb3nhQz19fXZAquMqyWLdPkaaoKbSupteUivQdGavVKK3KI7HY7nJVzWnJmGnrevX2LUopn9y05&#10;9+N+3I/7cT/ux/24H/fjftyP+3E//gse9wH4+3E/7sf9uB/3437cj/txP+7H/fgnj1l5Dr+3Gfu3&#10;A+m/3bz78b/dNgzf/tvH9vfbJtmPQ+7A7/3339dY+9uv6/eZ6Mt8oKs++vObr5m5OQVA/4aFvigx&#10;ByotDbwlZXL+9mdppcmizbkLnJcijZlKMTekq7uQv1gOFKpkQKGKnl+bgaJIRtGXnqZppFHMyeG7&#10;8zV7d6DrD8QwkUHs6FkaWe4afXOG2TxQ8hyKnxtKLQW0QduC945pHOhcx9gPd1bD7rCnO3SEGLm4&#10;vub//OEPefH6FX/+Z/+SZ8+esd5sGLoeyFzfbMW2ksr8syU83k8D2joW6xVaO0qRRoIcE85aUklM&#10;KeKqGle1LNeGtmpQJaJUvjO55Jyx1jPGkW3fEcaRernAaT0f+EvSPzM3B9jZllEKIWWqusV1E5fX&#10;VxRlOD05ozCHPUqZjbZig0qk2bAoIdOsNGhp1jDGk5BmsvcX15yfPxRbsJHwRomBPP/+KutZNC1D&#10;GFBKTLVtUzEFCY262nO6OeJwOJDCxFQKtbU8fnzO+w9vCTGKadhaqtqjjJgyvPf0KYglfFbIpiJB&#10;daMlRCvhmITSEgy7ub5hvVqyXDYScogT8ZBYtGIXIWuKltBzShELWK3JSsJCOQeYm9/GKRBS5vW7&#10;d8QUOT07YXN8xHq9lv9LjGDE9lD7Cq8VfQhy/SsJwsWcmWLgMA6YumFIgevdnhIm+sOOtm1no5Dc&#10;M23b8Omnn/LTn/2EfMhUVcV6s2KxWKCAygQAsVSjIGWs0mzWS3n9s5mobVuxJpTM7rCnaSq8NTir&#10;OX9wxtHxEaWAU4puuyV7R1VJGGjmV0Ap3FxdcXXxgcViIY11c9OiNmKUzBi8d8Qy8uHDlsNhP9va&#10;HNZKs0gIgdVyxenpGU6LlUouZWnWl2Cn2OklPAWXl9e8fPlODNM5c3l1zb4fWWbN6viMq4tLPlxd&#10;w2bFqhbbw124Y26oFBuSmF+MMaS5AfLumagBJOB59yxRUBkJq1KYzcGRcRzxThodb8OIt8ENa500&#10;ls9PUGc13/3udzn8+Ce8fPuO5voGgMXcADlNAa3nwEcpDMPw7TyANECrSsLLL1+9ojvssVazOF3T&#10;LlZihSlRgt9GGoNiyZRpxPQWXzdoZwljoGQwGIwueCdggGEcJUSvxGpKlueCrZx0IM9v/2KxoB86&#10;gUrMoVRjNZjZmAR475mmJOYOEmTIMRFCEFOP9wx9z3a7pWlbfF2htCZnCd9BoXJWrosYZe7RBUWA&#10;PJJSoCjNFCJfffOCKRa++OI7tO1CDHaqEIaeEkY0BVNZnKtQ2nDoD3NYt+CdparFvBtzxq835JyI&#10;KRGmiZur69nuYTDW0BrD9dUVV1eX0uw/X19aFcYwkXPm+avX2KblyZPHElQaRsI0ghJzmdKK46Ml&#10;1kgJN06DzLlI416l52BmjOSQ+fpXr9hfX3O6XtPUDW6GQQxTYN8d6PuOvusZYmJMEWstRkPME8aF&#10;2cblOTs5oWoqfFPjrRFAyDDQ9QPDOBJSQcWMdZU0+6XI0I/EuKWqJYSsjSGmxJs3b7m6vqJdrchF&#10;s15taJsGZxWaBEUxjAMlF1IWyA0UYsloDYlCChPDIA2bTkNtCqvVGj9bu8cpEHLi7OyMtm0lBDTf&#10;Z4d9xzQOTJNY5q21OO/mgJFGaUcGuf4ioORalGnfoXQhhhGtNX/0h5/inJstWxJIiqFGFbkGpIlW&#10;1j5utnWlFLHOyOtBzEPOebyvsXPIW8KbGaXFFh9SZJhGAa5ohbfubr2i5jBwVjCM02xZLRwfbYgp&#10;i3lutmiSAmGMGOtRFFIcJWiSAt4YKjffS3OTfKFitVyy3myIU2Ace2IM1E0DRbHb78kF9l3Hdjti&#10;VMF7S902rJcr1ht5tmz3BzE/R3l+TjGScprDqOnb9aQWWAC5MKRI7ge88yhV5ntBGlxjTHfQjXHo&#10;UcqgjaGua05PT1mtV4z9yHZ7Qz8GtvuOnDNt22JcJcAZpRiL4nqY+OUvv+Ls5JR/vn5IwtCNI4fh&#10;HSgj4eKmYd/18mypaqrKs26XQGEaBpyzhCCm+9VRhbKWKeb5v6LwdU3fHebGekuKYtEsFMZhlNCU&#10;MRRVmEomGoXbCPwIrclxju1ZWd+WUoilYOY1u5khJzlFafIsWQJmMwyhUCgFgo6z1UrmFwmpGUKc&#10;UEgzqTVmvvbFcN6NHR1blJKGU+8MikxlHb61M0xK38FJVNESgteKHAP9ONJPgbpd8vmzT7nYbjkc&#10;eox1mLmx/7Dfc9hv2e4O7A8HvHlGdbTEzOtB6xuquqLrD0zjKPOkNTJ3oFgul7i5GVTmaAEpMANx&#10;/Gy5L1ngLIaCLYVSZphAUGjvWMygiLEdmZqevjuQ5nBgioUpB7QCax3aWYoKArKZrbzaChQoToUY&#10;Azfvr1EkmtWS8wcPWW9OWNQ1//izn9Ptb9jtbzg6PuaL73xBX+QZX5KEFneHTp5dIbLbbUkp4UxP&#10;nCZC6DiEwoQlKkWMhT6NeFeBUly/v2S7vcFoj3MNy/WarDJ//X/9iGePH9NPExEYU2Lcbskp4p3F&#10;W4f3nqap2azXeK9oWktTt9RVy3K5kgCa0mhVcJWnGEvMhThOKKXph362ITumkOdG7EDXXeGcp65r&#10;mra52xeWUjDaE2MixkQII5VzKJUZ5+95G/4MSSBldVVDKUxhIsWJuFqxaOd/S4UYBbJQ+QpfyfN5&#10;SgmlFVZZuq4TUEDd4p2jqluZu2NkjJmQZB3VDyMlZ7xzsrf2DafnK1IQ43IuGlJBk3DWYCqPrReE&#10;ELi6vmYYBpyT0Gv7+Jyf/+KXTOOERiyCAhZTrJdLzk5Pccagm1rm/pjIOUKRoGbOhWk26B0fb/iD&#10;L55SgOvrK5nTugO+qhijBJuN8Zhc0BR8WxM7Ab9oBLBR1xXrRctRs8T/qeb1+wu+ev6SN+8uubnY&#10;kTUsNgs+ffqQrAuH56949+YDnz99yuMHR2zWDSlmUlZo5ZhjzUzzuhW4M7Y567BtizWGYQyMXU/+&#10;z4TVf9eYkVN39u9Sbndxv1mXuLVol99hEZe/f7P2cvexOVylAuhcIAeskfWB7PkdKI1rKnxTgbMU&#10;7UgxQILDOOBczziCKp5lvaD2nv6wZZp6gbQMgZCkFlK1y9ksm4hjpqpqgXmVgvaWmDLr5RLnASXw&#10;Fa31t2uJLKbsnCNx6gljJnqHd46cC41HLI4ajNcs/Zqb7Y4QMuMw0h96Hp4/5LPPPufl69dsb67w&#10;VS1gOFeRU+Ht+2vGwx5nV5Al1Pfh7UumfodpW2wqTFNEaXMXLb+r6/xWLeruT1EfKdpnyOBcLvr4&#10;fVK/o151B/ZS5S5MX+a58Ntg+lwLmn+IrLXk+5c7kNkMObzzyEsY7vY1K1W+/fo5OF/Ub4In1RxM&#10;yDkxF77mGp3GzXu7EAJVlbFWYHqu8jhf4euOselx1Q61Vage4uSYxpGS56n/zlYvoAF5Zt79klFG&#10;AoYli3XQOo2rDH1vxQrvZpPuMBAmARxdHTr+1//tf+dnP/8F/+pP/yXf+eJzmmpJVD3jNKJywWnL&#10;qBJFG+wc7NHeiyV60RBiwnmHMU7Wi4hl1hYAg7EFY7WsZ0tGq0LSBYPCGT1/jZinXY6UMJCIFC0w&#10;O1XEJk9JM+NEvk7PluFw6KCOGJt4cLrh+OSI9aJBGYcFrvcdWivq2vP48Tm77fauFpNiIGmpx5SY&#10;aX1Nc+JpnZE6HIp+DBjtOF4d4bwETJ21GKdAaY7ahkOzoG2WcvVo2VunmMlGTI1kAZ2UxAxvU+xu&#10;try5eE8fRs5OTnHWkXJGDSO18yjrCCHQ9z3HRxusqYixpWRwyko4LCeMBlMSldUYrchKkQOyZ0qy&#10;3ldaoZ3HFUUaJhSaphFjbSmFOEMfpySgUesszbKdeZEKg9Q8UxG7rrwdGZULzHWVZrFEocUqnoGQ&#10;iSSsNWJl1ZGYM7VxhAx6hoKlUkhFE4HsamIQgE7rFbVzjCGhtKauKsZp4OlnTzk7OeLdy1cc0gTj&#10;hFeFZVtTW3MHJ5qmiW7oef32PdfXO9abI/7wDz/n88+eQYa+H/j1L37Gu8sPnD0+5y/+m7+gyZm8&#10;H8gUfvXVr/nhj37IZrnk9PiYzz85RzvPT3/5JT/89z+irhz/03//P5Bj4OU3rzher7EaPnx4x8XF&#10;Bca4OfRkWKw3LDdHPDx/xHK1pK5rpjHRHTrGmFAugrvCb1ZEa3n75j1dP/L8+dfkNFG3FWdHNcP+&#10;mqu3bwjjwL/7m3/Dz//hZ3zy9BMWleHf/c1f8/btK7wxtL4mhcjVzQ3X1zd466mqGu/ndq+sqb2n&#10;dhVZEJy4akndrFienPD48885fvyQoh3jOJFvtsQQ+eVPf8br51+xvXgH00DjLQ9OlpydnNBWDd4J&#10;dPTmwwV///I14zRx8vAhZ2cPOD05palaUs6Mh579zSXv37ymP3Q8++wLTh8+YhcCYww8evIIX9e0&#10;7ZKH5w+pmhqlNBcfLnj5/CXfvHjB2w8fQAvspeTCru+53u7ZHwaqZoNvKnLJeGsxRokVuSjimCBB&#10;VWuOH5ywWC345vnX3FzdsKxbnpw/oa5q9vs9N7st/dCRQqSkgvcNZ2fnLNctrvasHj7g0dNPefbZ&#10;51jviSlyvd9SiuZmu8VVDhsdqImSigSwMXLPGjvvuyessTSNAPuKkvpriYmf/oef8G//6t/wsx/9&#10;kBJGvCQ+Ud6gNVhlJJio1QyPlfXCbd0v9RO+XeKsx1vD8dGGh+sFP/3pP7BqzrHWYJMEq72xkMu3&#10;9uJSSNPINE4UdQsqEZDser1i0S4oOc1AjEDXd0xTlLMaX3FUt6w2R/z5p5/y1asX/Icf/yP/7V/8&#10;OcdHS24u3/JgXfHoB//8rpamyJAEtlvmulwMgUM/MGVFP8HFbs+uk7WT1n6u70l9NqYAwredjeeK&#10;yltUBrKS988arJa5SCl57pWiSCWDNvhbaJmZ7e2Iado6cwfdK2reTyJ18M1midXgtMbMoC6lLBol&#10;Fnkjtc8ETGMQ6IcW8/swDgy9QN4WmyOOj48FQuYECoJSWNdQtwuqWu6Bvu+4ubrCDw3dMNANPdoY&#10;vJWaq6sq6mXLg5MTVm2L9xXWeUqBKU6M40g/TJycHnHx4YL+0PHi8JwXz7/iybPHnJysCXGagclG&#10;6lwYdoeBGAYUiapyHG82VL66C37nnAkxEEJg6Ae2+47L7Z7vHJ2yOT7l+npHSQJ5PT05gVLougNf&#10;/vpLKl/x4PSU4+MjtFGcHK1oG8dh17M/HNj1e3LJONvInhpNMQ7jLF61LFYKrYxY4EnkEjFaEYaB&#10;mCKr1Qmbk2OMNWx3B3a7PSEnYt9htcIbS2Us2hS0syzsSs4q5rMtSKQk0J9UCipGVJhmA73UVrp9&#10;Tz8M7A47XFWzWq6wviXHwNh1pDiQYuTy7TsSgFY8ffaMZT2fiygFeeSwEwCksQ5rZO9ivJP9bYmy&#10;ty6QvcNZOPSDAGOtJcZMyXJuVXLEYKi1nKVY56jqgvXivs45k0qhqRuGoaekRMgDCoWtNJtmgyqF&#10;aRpIU08JmtpbYpgI/TTXfTTTNHLoB9aLpdTxSyZFeYY4aylG7jO0Jk6TzHfGUmZrvSqGd1dbrnd7&#10;VhvLRhmadUNNkTOmFKUWMUOzYsrEmKFkxmHgZnvDlArDvsM4x2IpAJbFco1GEewooKhcOGmXcgbR&#10;VkxLR983cp6kYTj0fPXlz+nHSN0uWW9OMM5DEaBi3w+EKdHtDly9fy91NiCFiTQFUoy4mEBZlKnI&#10;SlEM4BLDODCGQC6Fpl2SEbjG408+YQwT/TDw85//gvT2NYvlku9854+ovJzLWg3WWDJS2xkOnYAv&#10;EYhfHA1hhmU3Vc3VzZ7r62s5k7GaqevZ73agBZDuq4bjkw1oAWfvDwdcc6BebmiaFmstF5cX7A87&#10;uu2ebrvHe09VC1DvaLHmeHnEMI1YrdleXnHYbqkqJ+fqthKoEYoQCsMQCHGGDxYB0GiNwFQQWLDK&#10;kWVt8ScbNBtQAnMpt9dNDKRJ6ixaa1LMDJ2cX9/CJ6JS5MrjnaOkjNUG49UMUlOkcaCgsFqjrGec&#10;ijyTUybPZwIpKWIqJArdzYG+2zOOAvarqorjzVJs7MYxhcCUMsZZklL4xQrtGjb1htXmIdPY0/cH&#10;xjAKMHKMqCHgvKZdNixXNVVtGfuWoZd5Nhfo+54h9HKm0w3EaaSqapaLlsVRJTVcBUVnlHdYozmu&#10;H1AvGoZxJE0TJQW801hdyGH6z8IA78f9uB/3437cj/txP+7H/bgf9+N+3I//v4/7APz9uB/3437c&#10;j/txP+7H/bgf9+N+/BOH2Kj0f9L8ezs+bgxOKf0nIfjbz7m1D3z8PW7D77cf+13Gs9uvvQ3Pl98y&#10;tn/8Nb9tof99B6Yf2+LvGpLvbPISTvvoFdx9WGt991rLbH5SHxnWb61cqsxNvXcW+TIbkeegP+o3&#10;mpLvrJFKGmBU0aiSZgNXJkdp4FRzw3hKiaIT2liwDu0tvnLS5DabvlOIlPjte1EQe5f66HUWPbf4&#10;ZzCAUQ5lLZX3OOeYqpq+7+mNNFtVdc1+t5OwxZD48quv+Oblc37w/R/wpz/4Act2QQwTMUeub7YY&#10;LaE3bSyGjImZrptoWlgtN1grjYldHMVSUikOfQeqULkKoyWYZIuYSrSxOAuqSCB4mgIZxCKSIs1C&#10;gtLKGLHmzICDWotZZhgHnKvRxrJYrYkFsVdpJeauaSSrcteIAUaCtCmTbkn7xpFQEuZLif3hmm7o&#10;+errF/RT4Lvf/SNSCsQo10sIQYj4c5ORUtKclkvEWkVdt4QQmfqBVbvAFO6sjzkHjC6cnhxxeXPD&#10;MIy0TSNmztkAmSlgNCpp4hTJFAndRKH7l/Lt9aVQOOs4Wq9p2ho1h+OHcSDFLGEwPwcRi5Im+FzA&#10;inVJlYxGmq6N8ZRc8FXN64sbhhRJJXG5u2a5WUswT2sxHVtDU9dy7SKNZoXMFCVcO6bE9XbL+w8X&#10;9ONIiolf/OpLamOorOZ6u0PplTTMKIVzntV6yff/+F/Q9yNv377l8uIKpaSp8dHDU5bLxWwKmW1E&#10;WlF7aSyZQiCmRFM5dlaayqcS2XUdy7oWs6RVKGeoqxqjFLsooT6FmMdvg6ClFIa+o+864jRhj4+p&#10;Ko/VDvTc5F4SJhq0zpwebdhvD2wWKzbtAqMdIQYOuy0pRBZtw2bRMo4jTWXn4L+EpWOUJqNxGOi6&#10;nqvLLVWzYHN0zIt3r8lK4eqaMSb+8VdfSTOjhqPlUqw0Od81+c2dgcQYcd7/xrPSzCHFmMVElJIE&#10;bKxzMAdqck53oUCrNMoYnHMYZ+Q1ZwkuMj9jZlYAKSYURZrT2zU/+MEP+I8//QnkzDhMbHd7CbfM&#10;4QgQI+Htc14JPQSNwjiPqQx15WnrmrapWLRLQkwSig4jMQdWtRdrnVKQCmM/klJBW0sOkaPVkQTd&#10;cyCXzBQEoLBer/HeUXuHs5ZY5Bl6C3GJKTFMI4fuwGrZzteHWHKUFhuy0VoCixhSFJsvWhFCkPDW&#10;coVxYoLp+4Gb62sWqyXGOZSxXF9dkeLEqq2lITAFVMlilaOQUyAXCLFwebXl1as3nJ49Qutb+1xm&#10;7A5oVTBkUhJTbD+M8vqUwkhHF07LH2scysqfcRy5urqiP3SMfY8GVuvNbIYRmzkgBqEMIKHKKUj4&#10;w9qKN++uWKw2LJuKlAtF6Xm6zaicMbcWaKUoaWQKgcMwzkYRsU6XorHG0xpYf/KQzWqFUpppCiQK&#10;J5slU1hzdX3Nrt4zxQWHrmOKgXG2mB2GjtPjIzarJc2iZr1ZYb2l5EjOiqZdcaQ2xJjpDgPDMIoZ&#10;eQ42e2cwvqLM8/c0jaSUWa9X7LuOy8tr3ry94PLiiqqq+Fd/8aecPzimdp6mqhmGAZzFzYEvX/k7&#10;vlAumawV+0HsiNrVqAQxyLyBUjTtkrr+dg0QQpQ1QS5MUyDGLGHkzGwF1bIGUZowN3iXUojTJBAK&#10;X2O9nYE8kZRhP3TSPGrlfjHOUVdir9aIgdcYWUdI0AtSFruQ9DqreY7zeFNRtxXGzU2P00hMhZIy&#10;JUoQSislTdrzetA5MTDFFOcgoCYH+f+mGAVahLozd4tlVVGiWOd1jpgSWTYVxsymypzR2jNMExfX&#10;N1zdXGKsp/J+Np9lik446ymHzDAGhiEwDR0xTKxWK9YZUlLsuwljjRjGkoRaShaohTyrMt5JwCgD&#10;zlZYa9gf9uy3HWOMrJ3jaLUmhci7t2+5uLxmGMXi+c//2ffY7Xbs9wdCDOz2HftDz3K55OGDM1br&#10;I/q+Zwoyd/b9yOHQ4ZxlnCLKVnz6+Xc4OnqAKRIYCglq42a7K4zTxKHbiyWxbdGqMI3DnSnMGoNW&#10;Bu81RCE2HQ49lzc3VHVDSmJbOux3aKU4Xi+pm5qjk2PO61qus5TY7fe8e/+e3fUVJYx0+yNOj49m&#10;Q7eXkP8cChyjrOVSnE1cgDEOq+fPUZrMDJ6h3BmNV8s1iUKc53SBvEjjap7vE60UlXXknCgpYlWZ&#10;zeZWgFRFYZSE1IxzpFRIMdLN5nKllDznigCiQOG0QWUJLj9+vOBw6Li+3mIPB7quAwrtYsH52RnL&#10;pqFyjpIKY85MCmLuaQtUlUA8xlHMUyDvz36/B/QMsDBElenGDlUyISjWbYvWiqG7Zn9zhUHRVg3O&#10;Otr1kqppZM+BFniMMTSrJakk9oeOmAthnKDImsAbi1aatm5QdXPXzK6MIqNoKo1vaprG03V7xm7g&#10;Kl1y+vAhz5485ni14vr6mncfPmBV4bDbitWpSBh2HMOdyX4cAtp6jDfEmBhSL4HzDMMYBJjkLCen&#10;ZzRtS06Zb55/zX7o2e8u6PuArxuOTo744tlTtBOL1XFTEaYRcRMmcpZG/1gKQ0gMF9cMY8fR0Ypl&#10;O7BeTijtyVFgDU4p4jAy5V4CE8rcrVVM5amsQU2Ovu/QWsAAGU0/JmKR969QxLhGJ7CxVBiGnjiO&#10;+MpQ1y1Gy3FlQeAhskYXoIg2Tp5rs4V+GkfevL9iGCesthwfbVguxZDufCWgoNmsqLURWBRFDMhF&#10;UbRmdxCTa9/1jMOeGCNt07A5OqKuKiprqdqWajaNSkhd7LclZUx2GAOrZSMNyc5htMF7y3/9Z3/C&#10;OIbZyj3KPBJHnJ2DrKkI0CZLI3vJmmmK5Fgw2tBUbm56N9hKgiiKyMWHkf12h+56qmHkcOixTvYm&#10;3jmBhpnZUA3UvqLxHustyVk2i095+vQx3/ved3nz/orXr95zmAYKAe8UTicKlspV3NzssDoxhpbK&#10;aepKDLLkhHEelWHoe1KM1PXt+ne2lfoGZ2vG/5u99/yy7ErP+347nXhThc7AIA0GI0qkSIlj0/7T&#10;tby8aEqmvSySkmdhyMEEAA107oo3nLSTP7ynCt2YkZZtfmS9nzpU3bp17j47vOd5np/3TCH8f+6v&#10;qNmgNEMH517E+6GC7/Yrbvfo79DA3+15vNvjeLevkX9wS5Nm80VZGnJKbI6OON4c0V9fUhQl3lpy&#10;EPPTNMpZY7u9ZtW0EmigJFwuJdkPhCjhdClC1/dYqxn9JOTkssQaSNHTVJWsizHORuMbKqmmrErc&#10;HIADkaKwhBBugx1CjChdMMWRaRox1nF+cc3b82syyP48ejLw9s0ZKcGTxx+wXq95+/YtWhlC8NR1&#10;yWbdcr3dMU4HitIR/cD28ozrq3PuLZvb4JO5afMHQYo3vah3wxx/3LP6oUfFe72pP/x/ddtl+oPw&#10;xj/4unzbQ7vp6eSbAYMEp7w/TPI7fSbZN90QHd8dO++HSnJ7rn23l2eMIcU8B96YOVRPqOTazuRC&#10;56jKgtI5yrLksNvTdx3WWaZxJIVIJKFylvORktC+m/4YeQ6WnN+nc45sNGoO9zPWzfOfemtbAAAg&#10;AElEQVSynCuUKcRcNJ8pnz59ytXFOd98+zF/+e/+gkf3TjDW0Q+ThLrN5v4YEsvVgtVyxWV7yWaz&#10;wRWlUD9LexvsppQiqzwHWSpilDGfcpb5NiWscXIuVpqY4g8hn3Jx5bw1zSR6EikF2dso9UPIytwT&#10;zCFyujlivVyhrUVFmTOTc3T7Ha4sWS6XLBYL7E8+5OWrlyzahnKmv5MyIUwSpKDl7JeTXGs97+ny&#10;fHaUvpGZyY5QVxWrRUs/eTCKpmmoq1ooqVkC8Mz8Ow7jSBZIOy/evOLr774nKk3Mjs1qSeE0KiXG&#10;NGKBumkYhxFr7HzeVFilcFWB0RVGI4afnFB/5F7ihhY59yDLdskwjNLeyxmrZew3ZUV3GNjtezlf&#10;OSct2Btqdk5oM5tM80yaVWIgUlrCA1IUk7z3AR8P83tIWGNRxmJMkPONlmsRk9yHKUswTkxiktJZ&#10;EXKm95F66VjUNUklNps1dV1RKsVwdc3z3/0OGyObtqUpnJhbjYwbHzxXV9ecnV0QU+aLz3/Gz774&#10;GcfHRwzDgd/8+jd89asvWS0b/sdf/IIPf/ZT4tAz7XdsLy/58lf/yMtXL/n5559zenzM0HVcXV7x&#10;f//qn3j6/VPq5ZK/+su/5MMnD/nm919z7+SEy8stF+dv6fsDk8+gAonIg4ePePjwESen91iu1kJi&#10;9pEu7Li6usJnMLVnaY5IOfL29UvO357x6uUrhmFgvVny6U+eYFLg2e+/5nB1ybdPv8FYx+effMRh&#10;7IVc3u1uDb7jMLC92jJ0I0erU6qqQussYTEpYk0poZ3WkRJkrTm+d4/Nw8ccP3xIs14xZQlk/f67&#10;7/n222/57rtv6XfXFApO1iuW945ZNCWuMIxT4PnlGwl69RN937FYr3n84CHL9Yr1eiVr29Sx2+55&#10;/eoVceopneXR48dUzYJD16OsZrVeUxQFq/WK9eoIozVXV1ccdjtePXvJd98+ZRhHrvcHlNHUVYOP&#10;icMw0A0dVSUBezlHUlZzQJOce51zHPqBTOQnxw8wzvLtt08ZhomiKGnqmpQzF5dX+GmSOdJH7j18&#10;yGKxpK4atHM06yUn9085fvAAU1SMPnK1u8DHCaUsWWmuuz1lKmgQUjwqIwmO+ZbSDIroPUlrMT03&#10;JYVxnL95zV//r/8b/+df/w3d5QVNVVJUNYW1M+X2Zp2REBDtLEo7slLkrObA14qn337H6b0HnB6f&#10;cNhuWbcVOU5slg1OG6yFnAo5L5FJKt8GeMUQyUrJuU1rNLLPbpuGzWZNSol+H1HmJsBGY2wBGN5e&#10;7zi77sgvXlOvl1R1zZuLHV998x1lWzNsrymckH13uytGP2E1lM5CjNJfjV6C8rQmxMzVfs/1bo9y&#10;FmOFmG6toWnqOUASjFHkHHHa4JxB5QhRws5k3yz7YKPknEpp56AyCQ9RWkzrFQXGWjFcGjG/Kw0x&#10;RcYxEOazvbN2DuVLqDkIp6wqmqqlKEvqqsIVjpATY/ASAhYjdduwWksvsNt39H3Harlgs1xRleUP&#10;fVsNVluKqsQ4i9YGZxvC1HN92GOd5bg9Ic094OViTVEXtMuWk82a0hpylBDkmCOZSFGVLOqazXLB&#10;k0cPOBx6ri6vCWHi7OycN29eUzVihG3b5Ry4pAk+EEOCHBjHnquLCzHGliVaG4x1sgf2nqvLK54/&#10;f4krShJf8+nnZjavKlAZVzhWyyXHec1qvSDN+5ButwUkOFEbw6I2NNWGfB4ZfMRYS12U1E0jz/BU&#10;Ejp0CLIWFiWuaKTHmyMxKqZhz/n1getDT1VXTCFK4GwpRO3r7R7f96wWDaWTvbtzBUUp/cLg/e3e&#10;zwfpkwhhOmOsk7Noyoze8/b8nO+ev+Bw6FksVnz6ySc4DdPY47TCKOljhxjRTs7IbV1hbInSimkO&#10;0LO2kBDblPj+2TPKupqDtzTRT9ID9xYN7+2XYwzzGQciismPXF3L89DgE13fM44SCA2aoihRVtPW&#10;CzkDzKHiOSeMSiitcVVJMInhsGPoPMl7ulHOEtrMz5nHwDhG6roiz328wrk5QDEy+kkI4HN485QS&#10;UWW6cQJdcHW9w8dMvTZ0w0SBpqmlX1xVNW1d01TFrQF68mG+DjVFYSVMRCmOjtYSwpgiKgdcaakr&#10;6c1JMEMne+5SzsFV3cxn7YDOmuU4YczEFCLdfk9RN2hXoJMENmE02jhS0rf7bLtY4LQhxUDXH8jA&#10;NPk5XEvCLpqmxdyGqku4Byjevn2D1pqToyP+3V/8OcM4kVJm2B9IfmK1aCmaet7Xa6rKURYFMQTC&#10;NM3PGSVciaz59uvf8csv/xGfIkdHm3kOVBSFhA0OfkRPgc3GSRheShRVSUgRZaXftVgt+Hj98fx5&#10;SRgS8/hPGdIcCu5TpCpLHj9+LEFNw2EO8gykHLHG4sPEdruFnHDWzOEqSt4XzOE0huQ9cRoorQQS&#10;9oeOg9H0dU1dlbK3TYmQ0m1wtB9HQEnosZIA1MAkQTdKwvWtdhit5vUkEYKfz4FGenZNg7OO16/f&#10;MAx72S/nzDTt6OdepNaANhhXkpUhZAmbOdpsqJpmDnDKhJTJPuC0o2oblqsFKWwIMUpwrZfQ2K7b&#10;0u0OoPYYbbDasmwrUl3ifaCwmhg8V9fXEnlWalwBISpCSLfP+Ix2FFrNgZCZpq5RQAqeMI1oEkXh&#10;iCFJAMVd3dVd3dVd3dVd3dVd3dVd3dVd3dW/4LozwN/VXd3VXd3VXd3VXd3VXd3VXf0z60Y4/cdE&#10;1v89Qe8ff633hbU3ZvIfU93fNa/fmM5//LrGGBGjzlS0HxPc/xj1/d1/f9eIn//Y17/7erMRQiFi&#10;S/mZ+h36/Px7pVsNlchtb9/LD4Jm9Y7gV0jsaTbKz7SOJA95NYIA0sqQNOSkUAZSEkpz8AoVNRgJ&#10;KSidGNeHsUcb8KNn6sREKB44DSqJUW0WmohwM+OsQRzXQsK1WVM4iy8KCmcoC8N+D0VZoo3DuhLv&#10;R4KfGMeBv/3b/52vf/c7/vzf/jk/+eAxhbOE2TAd/YQiU1UNKQtZKQSPNVBZgzM1Khu6YSTlxP5w&#10;EHrTckNVVISxE1OWtWL8Noo0UzCNVfLAPCb8FFB2FonEiE6Boqxu0/JzTqQcSUnIVspYVusNkHGz&#10;wV81JcMwytjMGZURc4lNhFnwq6wjhsjV5RXPXrwiZVivVrSrJZfXW6YpUDhHjH6mUIg4U8TiaiYd&#10;Z3RGKNZKqMmh6zDGsGgXtwJ154S+tFqvKMqS8/NzCqsorBh8lEKotjGRUhajlBeBU84K74OIgIwl&#10;JREYKJ3ZbFa0bQ1kYvTstlvGYcK6nrKq0UbGXEoQpwkflHzvHJ5wY0IUQk1i2daUi5YheA6HPYdD&#10;x6JpKIzFViJ01CRIIkZUGrQxKCPEkbOrLefbA/00cXRygh9H9lc7DuOBtilZ9SNN28zG30QMAR8D&#10;y82So82GzWrJ69dnbK+2pMkLYZoaoxWb1YKcReCdZ2qNs44QAzon6qIUY7bWQiRWmqiFxPr67Wu0&#10;Unz26cesVkv6rhOSd4yzyelmLrIUpVAuUWJYV9pj9WzgQ2OymEoHW9IUJVYXLOoKowz9BP0IfT9i&#10;0DSuwCvIcUTpea6MaRazTux2PdeHnqw1TeM42TS8eBNBZcZppJw87WIlAjvrmIKQQskILcmWsxDu&#10;/blTAUUpJCKUIllLninSxulb4rVGjII55ZmopGcTgoyKkITqJtJYRY6RaRxlPtQapZzcVyTuH6/5&#10;q1/8e77//juuLrd89+x7Hj95PAdUZHa7HeQ0j3G5h4yehUHWYbTmwYN7tE3FNA6EkIg+MhyEKJO0&#10;xXsRz9V1hU4wDgP77RZtLXVVUVUlIQWhwow9YfJCeRl6Me3c0OeyCPGnYSToSUxlw8A0jrSLpRg7&#10;lJhFFBLEoa0lxYyyEgTi/UieTbvWWibvRfhlHZmRYRjkMwoBZQxj3+P9SFsJhZw44WbTM0iAgY+Z&#10;slow+kuutnvqhRfCRor4MaJygixm0MJaisKRVcSngK0qjDZAIiYRFxrjiWiUtnR9z/V2S5qND9Pk&#10;qeol1lksBWUlYvQbYxVKUTbHHJ/ewxQy//oYGIaBcRzJIYjA3WqMkTUyRhGTXpydo3Mmh4nDds/k&#10;A64oMSbLPF5q1ouGorBYo0ScZ4WUpYgMvqc0meAUTVXz0YdP5nUnMY2jXFdj5rU3st/vIInQrXCO&#10;uqqFMGNFxO2sZRwHope5wipwSkhzOU7klHBWkQvHkwf3sXXDz3+eOL+8IsXE8WbDNHmGcU9hhVhe&#10;VSVoNQcc6DnUIM20y4Ljk3t4HzBKxMPlcjWT0cTwNgx7+r7n0I10XY9RWkwAhaOsqts9joSfiEgu&#10;xsgYA94LiShMQe5FpUV4h3yd1fKZhxCEXtM0FFVNDIFpGGbNu9jSb36O0mKMUbO4sSgMTbukKGpi&#10;iJxfXuOjp24a2uUSFTNpmCgrodDmLGadlDJTiEKM0hlSJM5Um3EMTD5Q1TNVbE4NMMagkXvzZn92&#10;Q63OOeGcRisIUea5dVuyXj2U0BsU17s9Q79FGUN/iHg7UZVupplrVKMJux2v37yl7wdOT08oykrC&#10;NcaB3f6Ajx5nHXVVsWiXEnChhHwbU0RnxNjQj4w+okMG1XF9vUOh6LqBpl1TFhPBT+yudpRNBcrS&#10;LFqWbUvhLLvrKx4+vE+IEe8XLBYN+/1BrlFO9P1A8FGMScCDx48lnGCYaOqSsrKQIl3foRQUM3Ha&#10;TyKm7Lv+NiSpcA4zU+SUdpjCopWi6zq22z0hZrpDzzgMBO85e/Oasio4Ojrik08+YtHUKKNZtDVT&#10;WLO7vqKfAk+/f87rV685Xq85Pb3HcrWk63sZr0UhxofZCBeizFm2kBAirdVMAxUB8pu3ZwzDxJMP&#10;PqSsK2KQgARSQitZL2PwxBCZphGyUK9vacMxsz9sKVwhIQBW7ketoKxLxglMljU3xEC335NiZLVc&#10;UZSF7BkVqBxRMdEWhvLkiHGzZLc/kJWirRr2u52YN2MkjJPQUbXCTiPDNNA2DcbqWeyeUCESvFCy&#10;tVYklTEzAXAcJ8I0QAzolGjqCrIEcFilIYgBu+96fEykfUfO6tZsWNa1COFDotCWbNMtQW0YRvI4&#10;4lwx35NC5rLKQE5ElXBaUy5aVk3NME1MIRH6HUYb1m3JyeoJP3l4n3Ea6YcBbxVJW0xTE+ewktFH&#10;MctM8tk45/j0008IfsRPQplKGYy1LJcLIbIDR0dLgvc8HZ8xReiGnt3zPRfnr/ji00/56SefMo0j&#10;VxfnEq5TlrSLBU3T4kO8nRNtb1HKSZjFvifF11RlSVE4CqvR1sp6oi1KZRHwK9hs1jjruLy8mudH&#10;jZppwGjwwZNiwlpZ+0UsHG8NhxApXYk1Ypyz1pJioh86yIrGaLIyWOPQpqBwFhK4ouTe6T26w0H2&#10;Xlbz7OUrXr56xaeffsrxTFk/efBAgqtQ+Gli6DtCinPYk8fHhDKa5Xoj63iInO869GHA6B2VM2xW&#10;S9q2xVkJcTNahOfT6MkI9Vjm1ExZWBE5x4QuLYaSUSemKeKznGu8D6iMGAIBrQxRpTn4JOPHnhgD&#10;1hpiHMm7jEJI04/u3WdabfAxEjMkpVHK4H1gHEe0hkW7wGpN6RyVEzF8ihFyJIVA7SzluuF0veKL&#10;T3/CMI3suy1jd4DgMTlztF5zfXnJYXdFLC22XFKVYk4JQWi/xMS46/ju22ecnhzTNjVNXVOUBco5&#10;CifGrq7r/3/1WKQn8G6P44bgzR8E+UmYl/6Dfsytifid70kp3QbFaKVISkL2MpkY4mxCkH2hsYa6&#10;kt9pcA6iQycxHfhJDADrpr0161rrUAg1Uum5j6E13TAIGU8r+mFgoWqK0uL7RM4S2iTjbxKjmZLX&#10;CN5gjca5ErIiJzECGW2ZpknWJqNARZQzEj6TwZgCpTWTn9CDoW5atNZcXl6BNjz58DFl1fLy+TPU&#10;0KEN1KVDrRf0QQwefuxJwbO/2vLgA/1DL+lH/agb4/lNX0p6U/mWzvfjPtOPe1s3n82PS0xi+rbv&#10;9G7z7QdCvPysd4MRbr8+8x6p/t0+3M17l6//4fXeDZN89z2/Gzb5bj9Oel5qJtobtM4zjRnMZKQ/&#10;ow3eGDEOFSVFUVLW9WyEP4jZZQ4ySkRSzLNZXM/hgPI7Z37o4RnnxAjpCqZpAj2QUJRVwpYVZn9g&#10;GnumaUAbzeX2mv/8D3/P77/9hr/4N3/Kz3/6MzabDXUl8+sw3QR2RaqqpGladtstq82GsiqpyooU&#10;IhSziX0OusyR28AlCW6IM101gpZgRuawmtuQOSUhgiEEbmLgikIIoMlLgFxK8XbvoqNhUa1wToji&#10;WWs5sxsjpkoSRmXqUvbND+6dSFAk4KyQho0A3cmzWUUBVSVhTykGvA/ys6wFJ8YamTNh0TYo1WEK&#10;K3TkRQsZhmEgpURV1wwx0A0Dow+AolqtqNdHvD27ompWoK30d5DvC4eO9Wot84+XgIoY/HwGNBRz&#10;kImMMxmHN0T3m/F9Y6Q01t2eqRtjGMcRP8nv6JyjqSrWyyXn5xcMIVDOFOKssqzTWSicZHfbszVG&#10;k5WmrGv8XoKlklYMIcxzlGHRtBJ4EmUtc86idJKz3TDhY5L9qlLUVU3bttKrmSZ2h55d17FZL6gK&#10;R9PWvH39ml//8kuKGDmqCtZHYmAjRQmjy1nM79fXvDk7o10d8Ze/+AWPTu9T1RWXZ2/5h//6X3jx&#10;9BsWZcFnH33Ao9MjdNdxuLzgm29+x6//8Z8gZ/7Nv/qCP/vTP+PVsxecX1/z+6+/4dnz53jv+dnP&#10;nnDv5ISry2t+/euvuD6/Yhgm6rpmmDKjT1jn2JysefLRxzy6/4CiKOn7nouLSy4vr/CTx+cMzvLw&#10;0T1+8smHjEH6PednrxiHHffvnfD5Z5/hp5GvfvlLdufnXF2c0S5aPvr4I4KPvHj1nO6wk0BFoxn7&#10;gX5/oDANHz55TFkWhDBBjhgNrjA4XUjASlFR1AvWxyfcf/SI5viEKUW+e/aMr377W77/9lvevn6J&#10;M4rNesGDh6dslgtWbcMw9FxfX3H5csfbs3MJZzKWdrHk5N5Djk6PKSsJMRunkaE/MPY9l2/PGQ8d&#10;q9WSum5xRYkrK7QraBc1VVVhjGG1XBNC4OLigmHouDg/59XzFxwdH9O/ecv2cJCQjlGCFabZmNfP&#10;gWQWocM3ZTVTnjVVVeKjnEsmP/H9d99RlQWrpiFmRUiJfX9gGEYOhwN57lfquqI+2sxhAZbr0RN3&#10;HSx6zODFdK7nZy7zuXlIiX5/ICSh2ZaFQysJwFQpk7LHGU1lDVMMFBr67TV/9+U/8h//+m/47te/&#10;xmXFpm3mHmymdHL/pRRv100J6bAy78XM5XaH0o62XaBcRTd6Tk6OefP2Nd8/G6nLAh/97bMVMz9b&#10;CSlgrPTzx7lfFWPEOSuhSc7Rti1tU2GMZhwCmkSMEKOsaSgJ0O2V5vmbM9b37tNPicurtxR1y/fP&#10;X5DDwL/+/FNS9HSHHWN/kHXLGplqUmacJplPMvQhcX0YmWKmbBu0NRhd4ApHWTrqqqEoC6zV1HWJ&#10;NYrKaowCiHP4UkVV1NKfiJlplFAmMUoajNESQogmZtnrYcRwbo0E1SgFMSUJCY3SV0tzb7UqLXVV&#10;UhUFVVVS1RIu4ZyRvovKpJyJyjL6wBQCfTfIM6oA905O5LpmOTtbBcrJPskVDldKr8ZYjWlb2tqh&#10;neXs8go/Gxwvr665vj7wyacf05QVOiXCMFCauQemM84qDl2HsgXSKvIUpeXDn3zANE1st9dcXF2x&#10;3W0JIbE5PmW9WuKMJRSOoT9QuApjgJQkIFhp+l6eO+Q5pNdPgazEYJxy5uWrV1RVRV2VxBDo+z27&#10;3TXu5qxaG/Jsgo3TQOpHIhJUnTBslkuUq8EYuu4wh6XluZs17/mVGMiN0nPPAzAWnzLDdgsKhpcD&#10;u92Bqqk5PT3FFhYfgjxXMoaqqokxiqE+S2iRsfY2uMdpeeakrexXspLzakb6sI8eP+b+ww/YHw4c&#10;9gdCCCRguz0Qp571cnkbgnm03pCzBASmJM8F0mxU9XnEGkdKGWctVVnOz/AMdVnN4Ydq7tFM5Jzp&#10;uo6u68hkrq+vJWQmzL1aFIUt0cZSVQ3WOp5+9x3nF5egMp9//lMePnxAWVic0/KcMCcMc4C3KXCq&#10;5fr6Clc6jpdLXOHQRsLbp96zv96z7fYUzuHDxBQzzhiGfuB6d01WoLXFugJTzCG1uwteX26JCdar&#10;Iy6urzmMA8vVig8ePZSzkoLDYc/15UjTVKzXSwor5xhM5mSzZNk2TF6e66Xo5/CDAEnCpZeLFlMU&#10;eC/BFSlElLUcdgcOux2Xlxe8fvWai4ur+RkVuKpmuTlivTmiqGoW7ZLVconWSKjy/AzdFQVt3aDI&#10;FFWBnwJ9398+ZzVG+tytKYXknjIxeDGVhyiheMZQu5K2aQDNxcU5z58/57Be8eDePTabIzlzpjw/&#10;vwDnpA8Sxomp76VnnQMP7p2wHz3b3Z7dfi9faxyuKCjrksV6xdHD+8QYefnqBWYe07KvixwOO5br&#10;jfT05gB0rRT7w0H2sz5IQLVz/OQnH9K2LSg4O3vNdrel7wYZ9ylhUeQY2O92ErhkRA8wTRIgqZDX&#10;Pjo6oigKCbeaPFcXF1hj8HWP3kggTk6ZFIP0x4YRqySYxA+JspivbYiMoSdrRVFX8xlIglasnnt2&#10;MUl/IgQOux3nl5e8fnNGiBJoYVxBYRxV2xJjwDnDNHnKdsHR/VPqUkI/iqLEFgXaGgmxA8bRM4WR&#10;1CUJ7kzyfDnGcPucTys5t5ECYeqJoiwgpoQzllVT0VQPWC8XdP3AME7s9h0xa8Lt+dn8EISWM9Yq&#10;nDXU89mxsAaNrN3eB+ydAf6u7uqu7uqu7uqu7uqu7uqu7uqu/oXXnQH+ru7qru7qru7qru7qru7q&#10;ru7qn1k/gMSEePxjo/iN0PaPmdRv6l2j+7t//jGF6t2/x5kIe0sbfad+TJT/sUj8XUP+e7T3H4mS&#10;f2zIf5ey9R5VHmYDwIzQ5I8Z7MXYK/+mZiaXuv2/m9IK4g0VXivIQnYRA32aaahCFhVhsxYTrDYo&#10;jQjPxJ+KSRkdtZjdQqQwlqoqcL3hwAGdFNZZxmkgzqTdnCErc/v7qxkjppQYp4QspyArTC0maTHX&#10;FYxjxBYDVd0Q/chud8XQDVjjeP32Df/hf/kPfPjkA774/Kc8fPT4lgoRw0TO0LYNh64n+IHCVejC&#10;gDI0VcMQEv04st1vhdY+TdSuFTJJ9CLYUQqjtXBeciZ5z6IoKBolxO2sZjFPwvsJ6wqYqVdaK+qy&#10;pOvH28/YWjHKOCukeaNF2BSCmDSE+ilG1qyCiJSMIYVIP46EnDDacHR8RD8M7LoD/ThSlQVGuVn4&#10;IkI8PxM4lBbxgJ3NfyD0eWM0KYVZgKgwxpFSYhonilKINaRMmAYxk2h9S002aHwSemqIgTiLusQo&#10;cfN6hkxEEamqCmtldC4XC3bba/rDQHc40LQNrnTE2byiUMSQUFqoOiEEjDJi7naGECbayhHGQGEs&#10;VDXjNFEVJU1ZYowWakuKaGXn+00MQE3reHlxxdPvn9FNifXRkQieYmR9smE4dKQYGLyn70dKKwLm&#10;YRiIJHRMaGC9WHJ6co/LiwtePnsudBLvcUaRc0ArIWzn2VSmtKEqCjEfg5gKU0DbjE8WrWE49BIc&#10;MI+9nEUM7INQNnIU8WYIYaY4ChE8kjGz2SBnMesrpbAzVXnRtGxWa3ZdjzEKM0+yxlgh/hhHjELA&#10;9d4TUxABSowMgyck6PqJ12/POT1e8+TxQ+4/POXt1SW/+eYpIWiWTcWibbBG3u92f+DByWamZlkK&#10;ZwgCUicrNY/5IMZAxHwm5FwxmU/TgZgybbu4JX0HHSiKQoSC48CXX/6KR48ecnp6JCJ8K/O2CDSZ&#10;r9dsCldWhPBzOMaiqcRkOw6Q4fz8ko8+/oTVZsP11RWvX74AncXQHiPWuFsCprFCi9Vkcoy3oiVn&#10;rYi3jCECJKjKmhSCGM/GkeQ9zXKJdU5IW8mgrYisusOeZ8+es9/tGfp+Xv+sCIDyTLbXUJYFi+WC&#10;um7nse6FfMts2ESJsChNTDGQ5rHhrNwLYhLL8z0mZk/vJ3yYMK4QQlU3MDYjJnusSiSlxeAZI5OP&#10;ZG1JSqjpy9URJ6f3fxjbKZBn47srS8qyQJNE4OqKm+UMZhpzCEL03HUH/EwZOj87E2piu8DozDB0&#10;lFkEVHXTYLSeCZyR3/z2t7Qh8uSjjynKmqTULNKSNS8qIQ5mJb+rGP7EkHh2dgkxsG5r1usjMdGl&#10;NK+f6paiSE6kJPeldWLY1lqxqCsqZwnjwPPnz9leXPLxp5+zOV5THa9lrHrPNE2E4MWI44XsnULi&#10;+fMXXFxe8OGHTzg6uoeyijBlEQBmhcqBOB7EjGctWSms1aRoiTHhjGa5WnB0ckTwgWn0jOMoJj8n&#10;lGWlFH6mgh26iRwjTVWhsiJME5fXO7bbHbvdlmmaWCyF/B1jpO87xmFimjy7/YGqqmjrisEHjlZL&#10;Fq6VvQTMYxDiJCLKMA74MM0ESqG9CJtIoG5aQWkcVVPhg6cbOrrDgZRFML3b7WaDjYRd3Oy7fgh2&#10;MTMprMRYQ8iBYRqYgmcYJ168OeP03v3ZlFJgtCEmL59DEqOpLRz9OFIYRGA8TvSjJ8Qk+4iUUXGm&#10;szIHsdyY0uatmVYGbSH5QPQeHyYRkSpFfxByWOEc/TThVMLWFZNPjNPEME4YY6kKR4iZkBQ//dkX&#10;vHrxjP/yd3/Hx59+zBc//zltVXH17Jqn3z3l6OiI9cMNq+UKpUUo2+87Jp8piwKfA6OfRPCpxRgK&#10;mkN3YL/fozAEP6FSwGrFy5cvObl/D1dV7A4HYvTUzrJZNNRlIXN0hr6ucdow9GImTIofTHTA5CdS&#10;FtOyq0pBYGYlxvx4YJw8IQQhE4U4m9/lWvoQZf4xmqo25AxVXXP/3n2ePn3Kdv20jlEAACAASURB&#10;VH8QAldWOFfiipKiEOHmYbfDKpkXLZp121J8/DFjP+DHgRQ8mszV5SXb7RZXFdiiEtq2MZRFMe+T&#10;hRQUYqKwElpxS/cCvJ94+/a13PfLBYVzQulKCaiFbFW4OaBF9rdN01AUBSFGtvsd0zSJKHl7TVk3&#10;uKKiKiSYwRUlzon5cxomHEK5LYqC/E6gVfAj3X7gerclKcUYE4vNEWVRcdgfODt7Q1mUQnDUGj95&#10;Yg5UVU0ZSiYvxmJjhSiVY0ArQ1WKWSQFj1ZI4AuKPiV8Sow+4GzgaH1EWVpIiaHvmaZAiBmVNE3b&#10;4pwjxsgwdPSHPQqFm0OXKB2Tn8R0ntJ81koSjqDE7BhTnOnUCk2GENAoKutQeZJQo+BJKaJdQaUU&#10;Te1odGYMgSlmQlbshoF+mLBFAcphc6LQmi+++CnH6zV9vyeGMM8NMp8O48ih3/H9s++5urrm0YP7&#10;FK7k0I0khETeNIbKWI6OjtheX/P5z77AB8/RZsN6tSKlxDB0t+e1/tAx9AOls2zWSyGwI0FXtnS3&#10;n6vsl8HnyDD0dF2HH0cxv2dFJs17Kfke72U9GQcxWBpboo2MYW01zpac3jtFKyuUzqYhxshut+PQ&#10;9cBNqI+hKioq58QUZC3LlEnHGzKZrh8ZQ+bnp494+PABxiiaVkiNxmj8OOBjYIyRYTYclmVNNROa&#10;68IxBs/rt2c8e/ESP3m00jirWC9a2rbBaY1KGUOmtAW2LOQMWDps4SBLoFcqjMy5xs7Gm4giSTDa&#10;FG4pvMtC5nuyGC0ArNbowjIMnmnomfayni+XKyrncK5g0TTYQgKcBh/wITH6EWvkzKuVQ2cRSOsc&#10;UdoIbXOmlU1Dh7UF1slnUFhDQcmYI9lrDJlaZ1LliJ2hUAqdMuM4goKyrjHZEPHUiwUPnzxi6nti&#10;8HhviCngJ4sxoxg//oi5+f9t3fQ08nuGmD/8mpt+yI+N1O/2Ln7cBxGinYS6ocX0otEU1sF8T6SY&#10;cIWEAHXW4qqKOA24osBPif1+zzROlM6xWq3ohpGcMq6wGBSmsPgoYSPWSVBWTEJGds4SR+T+8V72&#10;tP1EWal5fpa9p5oJ9TlLbyIM03y+mntMWWOMpW5qYgpiNnYOayzR+9tei2T7KPb7PW/ennH/wSOm&#10;cWIYO9zU0x0ObLdbdFlhLPhhAp8ZDiMpSPBDDBIs867p/d2+E0jQGcheVs3hgrd9pXkNy5n/Rl/s&#10;JkhI3VKuQYtBIs8k8fd6X/n9PpLWs6X6/X//cS/s3V4WvD9u3v3d3u2HgboNnnzv/8hzqJLCOjkn&#10;pZTQBgm0UppQFIRpwrkS6wrKqqJwBc4V9N1BznhKEcNMK58p6u9dlRtThMokJecnawxoK/O+LeaA&#10;wA7nCobO0Q9yDlVG0w+J12fn/M1/+j/47W+/5X/4xS/4yYcf0jQt2o6M00SYPG3Tcu/4hOv9nhAj&#10;ReZ2HBo0Ksf585t7dFoTUsZqRV03GFPQ9T3dMLBeLueAQU2eezPj6IneE6dR1kersa6eTVyOsZf7&#10;7uazSHPwT71omUIkgZAZU+L05Hgmbwb8MAiZt5SwCLKcyVNKqJyw0iDCx0wInjBKzynOcwsxSI/G&#10;FZiyFpN/zmJu1Q3OOZZNTVWWZAGGMgzyuWWluLzeEkKkKCtOHzxgiAofNMYVGGeoak0cxtnIJuYy&#10;V5T03TCHngmJvSrmYJQ5nC+lNN//8/2mNTrnmSgrJv48B6s452aT4jRvVRJKaZqqpC4Lrnd7FotG&#10;DJczxfWG9JtyksCgFIkqo02BqzRqCIwh4fNIAlIWY+0UIna+V2UsW3IWo/IwTWz3PaOP5JS5d2o4&#10;1gZjFSpkNJlpmLjw1ygyX/7jV3z729/xYLngr/7tn7GpK0oj59qbnk8/duy6jsM48viTj/n3//P/&#10;xPFySehHfvPrf+TXv/oVV+dnrJc1947XbBY1Oox01wN//3/9Z14+f0qzbHny8BFHi5bXz77n8uyc&#10;i/NzXr95g9KazWZD6Ry/+eorvvrNVyQfsK5k02zox4F6VXPcLFlt1nz22QfUVSVU5LMzDnPwltIa&#10;Uxb4GPjgs4/59Gc/xZWO569e8+rVK87P3rJatHzx2UcYIk+ffsPbNy9I08TxvWM++9lP2V5v+ebp&#10;t1xfXqKMhNrsdzt211c8OH3AyfoeVpeEEIhaI7kNisJZiqLGlCX1as3Jo8c0yw3KOb7+9mt+9U//&#10;xO9//1uGw5ZlU/Ppk3usli0pBlbNAj+NXJyd8fL1K96evWXwkaJqaNdr2sWKzdGG1WpJ0VYSqJUC&#10;Qz8yHHaMfU8KE87K2ShmRVaGmKFwBcdHJ7g5uOP6esvr16+JMXJ9dcluu+P46IRuGDm7vCJrzXZ/&#10;IExxpmMrhmGgKArWqxV5NkQaZN4xOpNV4uioxRUrlk1DXVdYY+i7nmlKRCzX+yt2/cDm9JQHD+6z&#10;3mx4+Pgh3gfOzs8ZQ2IYPYerHd5Y7t+7j1GKHDzWSj95exj46utv+fCDJyzaG2M3twbNMNPlFyxZ&#10;rlcsm5rn3z/jP/6nv+WXf//37K+uOFptqMsSay2FdYzjSN8fKMo5eG/eb1trkU2k4ezqmt9+/S0R&#10;w+MPPqRerxn6jpVRLDcrzi/e8uLNnmW7QjshwKsExDRT5NVsrpdewY35va5Kmqa+pa4brRhyIOUg&#10;IUsknCsxRYFShk8+/gBdOPqQ+JMvfs5mucRPA84ktueviX5i7A5cXZ6RspyfSlORYqTvJ7p+ImTw&#10;KXHVDQwBsIbSiomzKmuctRgtQUNFUWKtZrVc4JxGhYmytFTVvLf3HoVm2a5Zti1D13E47Oc12Nw8&#10;bROSuStv1yuUEkqxNbeBQ9Y5FIaMIQQva/psQFRaxrG1Ts6eSlFVEpbirMUUNW8vLnj2/QumkBgH&#10;j58Cfu8Y24JlWaOrUqjFZKJS9JImzPr4lOboiESiLAyffPSEJ08e0Y0T3ie+bb7n699/w3/9h7/j&#10;T//1n/DZR0+wKszPHjVWW6wxRKtQTvH67QWv3p5x6HvKasHnn39O2z7iwYOHhBjZH/Yslg3r5UKu&#10;TgjEtiDFEWNkvVBKSz8kweQj2+2eaZpompayrEhRrikpsdtdcdjN/Y056GY7jkzjwOMH9+cA3ADR&#10;Mx52jFNPWVWU7YbFskaVLT5mur6bwy4STVPSNgu0Enr1NAZ08GSjiTHgpwE7k60P+wMhQdW0NG1L&#10;BMLoKVzB0fERbVVitcLN55g4k6SV1oQofX4xvkrQrQ+BaRzl+eDcf1ZKUVjD8XrJZtFI8E9KlIVl&#10;t70S0zSZ09N7NG3L4XBgCkJkX603oCTkjQST96QYqeuSwlmssygte4LtbouZ93rGGKL3TMNIDLIW&#10;BZ/wPszhcnDoDnTDOSFEnCuo25Z+7LGl5eH9+/T9gf6wI0waZyRIpXAFaBnneX5+fXR0RFXVuLpG&#10;aU2aifEkjb8X2O+3EobrPQZpnZVVzdG9U0JOt8/Eo1Jo52g2G052PeMkvYH9oePVq5e8PXvL1Hcc&#10;rddoLcZnO4dQWwOrZSv3FxmMojYFzmXGcaLfD8Q4UVjZh07TiOoVbdtSGIM2DrScs66vtnzz9e/Z&#10;7Q5sd7NZ3JWU1oI2jMPI2zdvCDHNIX0O5xzrozWn9++zWm/kvDHPiatiPfd2ZwM+iRgmuq7HT4Gi&#10;KGlrCXlJMWHKEq0lPD2mgA7gnKGta05Ojjg6OqYfR1599RvapqUsS2IMNHXJspXwnzFMdIethDO5&#10;gqOjFWvt6KcgQQzDQE6ZzWYDKlO3FX1/IKZIPxyIPsjz3DkkNYSRvjtQVM17Z7IbrUFIkRTSbbiH&#10;nkNmT09OWC0XTH6SHr6X3lb0Ekw5DSN932GNZuh7hrlXcHx8zL4fUMNIWZZgLMvVijBNDMPI1eWW&#10;1XopP8sYmrrB1C0WhfejhErFgMJI6KM2hBAltA6FNwGjlPTHrEOpiJ/f2/V2y263p6pr0QsY6Z/c&#10;6iiCIZPwMXIYBt5eXmG07BdSkvCCum2om5qqlvOasYZoPH7Qc+CNhAinHPB+IkzSH7bWiXkecLbA&#10;WQltTzGSlOL4aE0CQspc7/bsDh1mDnPrh27u10gwR9NUDDmxT3sWTcWiqUBn/DQSkzyLuqu7uqu7&#10;uqu7uqu7uqu7uqu7uqu7+pdcdwb4u7qru7qru7qru7qru7qru7qrf2a9K55932SuuaHo3AgY3hXM&#10;vlvGmFuq9X/PjP5u6XfMPD8W6sIPJLT33yN/QL96n5Cm/pt///H3/vhr3qVUGfMuHSu9R157j0DP&#10;H5Lpc8qzyf194bEImtVM/dJ/8FpK3wi7ZjpXBhWzmMByJlsRkpug0YBTDl95+qFHDyKe8l5MTxEv&#10;BgJtiEmCDbQyZEHFz4SRhDYKVzVoP2KMEIqbLISrabRiqLID0zSijWUaR7578Zznr1/x5PEH/Omf&#10;/Cse3TtlUTdoBYW1VMcbfJwwWlG1S7J4ashGKHQ5B3b7PdM4EoqS0moEMJxFkD5TyFJKDF2PDplS&#10;GaqyRKdZnKI0PkRs8BgtIjj5NIQElWIi+YhraoqiRCthCOucqaqKaQq3phZIKEQAnXKmKIrb/3PO&#10;ce/efR49fMy+OzC9fEGMiaKoyHGaQxw83sufjTY4WwipRckYuiE5G6PRJr9jWogiXg4T1mqKlRNz&#10;WApCmUUCE8RPImMgJaECTJMXo0nOIgJWQqbOGZzOFEaTo5d7msRmtcRPntF7uv0eNzqcMWJaMQZj&#10;ZvpYzlhjMUbMu5qMUeC0pjKWbvIUxpF0wofAgMJEw+hHFnVNVgofPFqDtXOYgRJhZ9O0rFdruuHA&#10;vtvxwfox906PuLq4ACWGN6cc0zSx6zuMs7NwUigaJnkWi5p7948Zx4Gh6yElLi+uadsWpTTO/mC0&#10;6IeR0U/44Lm8vsCjuH9ySu9HCRHwYlqtW6GmyhiaiYcqYzRMs+hGCIszzTkJsVJ5JaIyE8VIn+R6&#10;1VXFg/un5DdnhCCf96JtWR+dUJU1u92WOPXkFDFKkbKmKBx1XXN2cUUYJ9I8NWqlKYsSInz84Ue8&#10;eH1J1S756JNPGabI8xev6PqOSq+YQsZERM2FEtOIkd/h7PKCEAKfffbZbMoWatKN2aZwBU+//w7n&#10;rnj8+DFpFtcJQc2w3+8Jwd/eG2VZYowheC9BCjfUwZnUlOa5LYQg4pmQbgnS3k90hz1hGilLx2q5&#10;JEwnXF5cyPoyG2ZK60gIaaM/HMilkCoymRBF1CNiOxHXFEU5E/o02hoRb4EIhawhJ4Uxiewyy/WG&#10;nMTonXMW6m8xcXUtJqCsoKxKIcFYy3K1JqQohEqtZ7prJOaANSKSDtHLPTuvFRGhauScZoKfkG5D&#10;9IQkIRFThm4c6MaRrh9wRAoNSStGn4ghklC4yjH0A5v1Mav1KVYXjN0BVRpIIypn6mrDYtGSk5gd&#10;+6Fn6geUFbEUSmgc1tUkHxj8npSFyj2OHo0S2pC1iBknYYy9FVKmlPBJUbZLbFHiYyLPokihD1f4&#10;EGmrUoj0waNJuEKuocqZjz/+GN/36JmCl1LCJm7Jl0UlpN4QvMyRiKgQrVBGUeiCRVtzfLTm8aNH&#10;XFxeE8eRs9evgTwbQXvatuXBgwdUiwXb3TV5HDHGcGSOaNqa1WpFCp7u0NP3BypnyQiVL/hJKMnR&#10;YlwFzpK1RjsxBk6DJzJhnaNdLlmsVjIWYpzXfsjeEGKALCESVVVRlQV5mbGFo25LTKG4ON/y/OUZ&#10;X/32KcZp2qbGmQaUxrqGsllQLkpcZVHOEqLQ5Mlixo9+wk+BlGYK9kzaNtaBMtR1I+umlTn+hgyb&#10;ZrrqNIzs972I6hRoZTHmXRKqoq5ryrIUg7L3jNOADhplzW0YC9pgrOPi8oqmXdA2LXVdoWA24Ao9&#10;uSzltQ5zcMDogwQzGBENxpxnunecjTKGbGfDV84yx2pZx7Wxt7TJmJGQCe8ZYyRoCVZYrVfUdYv3&#10;UUz4xjL5yG7oGcaJ0HtePnvOl19+yX534Mtffsmz5y/55JNPePjwEZ9/+jMx+YRMvxf6b+EK6naB&#10;K0oRDmdPYTVkodJ7L9dksVjQNg1V1eIKi59Gkp8wRq5pVrJvrgtHmkTMGV5OVGXNer2mso7NYkGn&#10;DYO3+JQQ6KhiHMeZiqdxRoy01loJHwmKIsh1PTo+pq4qpmmiDBNaKQ7dcBtwkBJC3ikVVVlx/9RR&#10;15WQqLXFaDE/2kLjjCHGwND3aA1GC4WrMIYqG6gbkh/JSQzd0xjY9j0eRUAJvX6KZGXnfZqEhPg4&#10;EbPDaAlpSPOZ49GjB3z00Ud47xm6PYduyzQFDoeD0EDbhqP1Mda6OWynoSwL6rJAG8NyvWI4HOgO&#10;B/aHjovLS663O8qq4fTeqRBQ6wqjhVJqykIM7yne7tdvjHpt3eCD58Xrl7w9O2d9fMKTJx9gVEar&#10;RM5CkhMq+MTghYReljKvaqUpSoc2mcKKCTpNgaooaMqSqqrQRrHfHSAFjAZSph8mYryaTR2WrCxB&#10;yTxlLNj/h703e5Lkyu70vrv6ElsutWFrAI1ep2XksIc2kplkMtMfLpMeNCI1Q7LZ3LrZG1DYqlCV&#10;VblEhC931cPxzCqAzXmYmTfmNUsDCoWMjPRwv37v8fP7Pt8uVkAFtSHGIDAoFLlm8nIvUJI4xdQi&#10;IJmSMdbdAW5ug48pRvmeLIELr7QEnqvcT15cvMB7x+npCa21NK4jlMphDlit6VtProp+vZJm/b5H&#10;A5evXwp4wABpppBYrda0jcN7Q8mRkmauLy/pvKVrOmqV+/j2dMX5bsfFy1eEaaJJCecdvmnZbHeE&#10;eRYYToUUZ1rrKKuexhn6tmWcRuZJoFgxlrsIsXaI4Xuxe/Vdx00IXL56jWtauvVaGsS1zIdN0yyN&#10;3Vma9kuS9SIS/PbOMYeMNch6ulY5L7uOeY6M04SpFmckaHScZm6u91SlpFnaqGW1rthutswp8/zZ&#10;N4QUUMbgG8v7771PLYXjcaQoaFdrzAJ7ul1/QcXGwJPHD+n7jqura66vbqglUVRlvz/gjGPTrUBp&#10;Xr++ZhoPEqJpGvrVirPzE3a7LVNJS7hCQFS1SkDYGktxijDPAnVD0SzvIdW03D8ksNj1HVqvllCS&#10;hJmd82htKSUv9rGEdxrnLS4uIRxtyAnAYJQAtsQuXcRsmavMfVRqCVCl0VylTOcUxnqslhqGM7Db&#10;rdntdnehkMP1DfM4YZe5WKnK2emOuO7QVYBOcZ4ozmKLEzCYsf9D6i2Kb5vH67dM4Oqusf3t+ogE&#10;vvgXdYU7W5uWtanWBucdeQwShDLmbn8KAjoxxpIX8Jd3AhkYDjdM4xGrDX3Tsj8cJRwxB4z3eGsX&#10;2FsgxXq3tnXO0/iW4iJzHO+MrdYamfOUwnt796UWw/itBfrtulGultZ1eOdpvYCXlNZoNNl4AWSV&#10;QggzvvGUCDeX12gcJydnTPPEPMt6JqZEzEeaCspUhv2Bm9fX1FSwXmBOtUgI9w5M8FYt59tB81t7&#10;57+sV/1rUMhby/rb1nXqt+tQb9eAcs5SA1r+7tYwrrT6lnv+Fnjw9rny5pyo3/o9/tiQmtrb59yb&#10;etvtf3sbYqmUXI/WGLxrmJe6jTUT1i7XsrEYa2mahvF4ZBgG5lmJpbaWJcQvx1DpBfCAANokxKgX&#10;86am6zpUi9gXS8FaS9N63NDK+nOSz3eeZ/ZzYP/pZ3zx1TN++tMf89Of/IT33n9HgAwpY63m0ePH&#10;NH3PYRyXa0BjlEVVRS2KnMVWmSu4pe4xz5FcZrz3zCHyxZdf8+GHH3C6OxHIRBLA1TRFVMnkMKF1&#10;xWkv14VimU89JUXqco/RzuHaDqUt2tweg4K2hkY1OO/v9udpMQLXgtR7slw7b3gIUm9QlcUyHwTG&#10;VwUuFcPMOHi6rkcrhbUOic5a3AKGbL0HFF5bNJqaE97Jfu/m5oqzBx3WOB6fn9P6FmUNzsr+P+RM&#10;ujXeW0PVimEaxCh5d11orLNSf6uVpDIxB2opYvS0VtYi2aKNwxgvgIEqoDslJ6z8fjnfwUlXq47X&#10;l5es+x7ft/imEcNxK2FznQPkSCmKXMQorlzD5rRhfxg43lwzh4hvBNwi612FW0L03lly1oBYs0PM&#10;TCEzz4HdSWUcI2EeMKrSWc3h8shvf/cpnz39gpvDEacUB60Z55l3H5wQpyMgUL5pmhjnGbvq+LOf&#10;/wc++elPcE7z4vPP+cVf/CUvnj5l3fd8+N4TtMq88/gBjx+f8+WXX/CX//mvuXr9ivfefSLAh7bD&#10;GsM0jHzz8iW//cPv8X3Hg+1uqcknpmnm8ePHrNcbjseZ3/7hc5TWPDk748njd3lwfk6tkcurvQDY&#10;ZtlH9uuezXYLRtNtt7z34YfMMfK7X/+Wm+sbXr54Qd81/PSHn2By4ptnz7l49hV913D65CFP3nnC&#10;/njkd7//HfvrG6yRFHOaIifrLe8/egdvHBqN0Zq28XcAPOeMrOf7Ff1uy+b0nFA1v/rdP/OLX/49&#10;r55/BSmyO9nyybsf46zh9GRHypkQIl9+9RVff/Gl1ABLoiqNW2/ZbHZsNlu22w39qpP1n5L5NI4D&#10;ZZrRpeKNEQieMRjbop1Y6G3TcnJ2hrUC1/zyD5/x/OULuactUE2q4psXF7y8uCDExDRGaoWub+/q&#10;yqtO7nEWDRZqSeiaaZxjve5pOk/T3Aa6VwzHgf0wYa2n71qqaXhne8b//IPvc37+gFwyx+ORKWcy&#10;GtuuCNOE0Q6tLTFXYi741lNioFYJ4jW+YTpOlFiwSmo0NUWUtRhV6RvLut3KmmkY+Kt//Cf+r//z&#10;/+bq5QVWa863O7Gue79AisB5gyrqDiKWc5F6oTWyB1eKi9dX9NsTQi28uHzFu4+foK3hOAxsVh3+&#10;8RO224BVRkLn3oCqTMMA1S6wMUU1Yuc93W0E1nMbwh9H9kGAHikJIFVbR04RowwKTbfqOTvb0fU9&#10;v/7N7/ny6e/pf/B93n/yAKcq553heHPJlKXmq80yl2l5fpKrIlXDIcwcpomQM1XJ3Nf3Lau+RaFo&#10;vKbvW5yTUHLTNgKlo+BaQ9c1NK3M/U3TY7SgOEpKuMayMStqqdgl8Fi1wASMcaSSmUOkAK3zdF2L&#10;seZu7tXKYHwrwDcnQXylFsiyMAWJKQgMqmlw1t3N3+88fMTD84dSU0XjjUfViZpHiHLPSyHImlsr&#10;sjJgLb23GMQeXaloU2mtwbsOpQ0Pzn7G9z94h6vLSzZ9R2MrjZHzjSrfdxj3XO8PTCFzGEbiPLHq&#10;OlJJPH/2JX2/ZtWvcc7Stw5VAlYvNWZvqNZBUdSamY4SwlRLjWmz7lmvOo7DSMkZ9+BM5vymQRvN&#10;NE8CKA2RmCK1KLzpsFpzeXFBnCZUjpCCgJ9LJs6Rfq3QFFKcSanQWkdIEW0soNkfjpScl3pdpasN&#10;1hmUqnRdx2q94cEjI/fpoogpk3IWwIvRNN7gNNSSSSXjrMWpFhUTaNBVsTs5kfvmApvJOZOXtYQ1&#10;FqM0Rqtljx9pvKNfr1FaM8+RzW5DrU+IIZCT/AyUJqSIdQ7ftiijsN4R4wJjzmIrd42jKoFpzuPI&#10;06dPmeeZk5MTHj9+TOMceampeO8w2rL64D15nZSY58CcAknB/nBgnme01pye7djtTvjg3XepOfPy&#10;5XNqiqQk66waI32/grqEeKPUpPM4Y1KV97XU4kHhjKffbAjzzEorrNLMw0Gs4aXQer+Y6w3GO4pS&#10;rFCcnpxRiqJUuLy6Jk0CVTrZrel6L+De1uO0WWpHjnGcsbewJyqoQq2FeRoR8LjHWo1WDXPMXF4f&#10;uNoPaK3v9sulVnzT8L3vfczrq2s2wyRAgiD1PGW0fGktdZycSSGR4szNzTXPX7zg+5/8gPfee0+u&#10;ZaNpGnkmYJanppAZhgMga/+YEpdXV6z6nu16gzHL83atUKUKCH6B4a3XK9brNaUofvPbXzAc9mxW&#10;KzabnvPzUx4+PCfNE0aDWebxnJOsgXXFN4b3Tp/gFmiD915AaiEQYiDHmcZaUq3ENHO4mQRwZC0p&#10;ZtoQabuOlAXk2DiDtysm5xjHkevrGwHOLM8GtXMCR1nm881mzXa7hSJ70avLS148f0EplZPTBq2l&#10;LrJer6T2EyJKa7yHxjmZQ25BZrVwfbNnterZrDcYBQaoA/iSBT5RNdZYtHPyvNU7jNLSE6AUIUUo&#10;VeDBzpJLxjUND7tenrUgz0PnKRBSougqtSPj2LgttVaGKQBw+fo10zjK3O+kXo6S9Y33jidP3uFk&#10;d0rbrZDKa6LkyDwNApTv1hz2V9ScJHwfEykK1CPXgm88U5hx3rM7PWN3siWmxHicSDESU5Fge5T1&#10;eywCGcgpMI4jzoD3y2ehLNrr+4ac+3E/7sf9uB/3437cj/txP+7H/bgf/6bHfQD+ftyP+3E/7sf9&#10;uB/3437cj/txP/47x5sm2jeNtMa83eArdpTvNgV/t3Fb/5FG4reD6t+1tt++xm0z7x83nsm4bTi+&#10;bf79bgPybWDlu6H7t1//jzcMf9ts/61/3r3+GxDA7Xu5/Z1u//27r/Hd43R7bJRWYm5V5q4h/e4Y&#10;LWH6u9/DKYqpqCyN9zVLc4PWajH6eUIKYtgcHNM0MYzSPEERS/LbjcxQKFmaFxYNF6VC27bgPTkm&#10;XNNzGAbi3DAvhpDgPOM0SeOy1tjiqaXw+edfcnl5xQ8++pCf/uiHvP/uYzneOWKNXhq3pVkmlyCN&#10;hrlw60ILYWaaZnwvgfGqWJrixeautcZqQ0wzRUGYZ2zrUY3HOIuzLY2z5BRhCYflKqbTlCKXl5f0&#10;cUvrGxQVszQSOSdNv/KZucUcIO91nmZW6zXee1zTcN52PDx/QOM9x1Fsgzf7I6t2j7cKpRZ6fU5Y&#10;KwYVrSp2CcBrbcQCEiNKiVWR22ac+gYqEUMQE7yzZGOZwkhRYra5hUtI+F2MAKhbQ5x8xutVh2Kx&#10;wi/hDZQEtMWW7Tk/P2cKQUJOKTHGRN91aLQ0VhQk/KjE/ibdEhVrDXUWyoBujQAAIABJREFUoIHT&#10;Fu8dWVUBNNTKxcUFcwyYBw/pvdh3rUFCXqmy7jpOd2vGrJinPcNhYLfe0fcrVn2PVRpTC3EeuRyP&#10;Yg+plRgzXbtCGUvO0nTRtJ6u8xhdCSEQQuDi4oIYI7vdFqUMpWRKrpSSFjOzYbPZcHk4UFVF2SVw&#10;qcV07IylloLzHkUhzFmaiGIihbRADhSqVpwx0iiDzIcOJya2xXqoAescm1WHffcJz5+9JCZp/ui7&#10;nu12TZiOTLHinaVxhpQKpWSMtjx8+IAvvn7Ow0cP0cry5ME5rW8waHrf8LMf/xiUpuaATplt17KP&#10;gZLFpGuXa7pkmYdrkfmi8f4ucOK9f9NApfVdCL7ve25upPHMOUcIkWEYePbsGXGe8a7h5nqP95bV&#10;qsMsc5oEWCRQqY1Zjmu6+zsWw3TXdjh7g7VimMw5UWKi5ETXdYxtx+vXr3DOYay9a/Kcp2mBV8AS&#10;AaJpmwVaoUEVrDP4thFD8DSDqtK8jIRMvZUAU9Fi2NhsdjjrGA83tE0jduulCfFmf2AKgaoVvukw&#10;3uPaFrSSxi0qoUiDIBVigeNhwKgiYTCl0ChSTBJoUwqlIdeCWSxN1hoK0jTarzdMc6QqQ0XgAeMc&#10;CSHRrVY432Kdpyppcro5HInTjFEQ5wglCqwhBLHNq8ocItfHA1OBr19cUJWm69bsdqecnpyiqByG&#10;CeOsNCg+EDvYZi32FmvFbj+NEzElCSZrg6qKH//0p+RSOQwDNiYxQFqLd55Sg9h7rBHLVs6EKOeZ&#10;VUqaAb1jHI9Q3tw/9RJwzzlyOEx3gUNtDSGEu3lSaSMB2ZLx3nF2dkpFg5HAVS6ZF9+84DgM7A9i&#10;fo5FDLJUcE1L0/XkkjBVwqjFGmpJxJyJ88w8HuWc6VbYoqi5kKpCKXsXNG6coypNWBo3S0wCTGk8&#10;XSs/o9ea4GdKinf21hBmtK40jefRk8ecP3iHd4fI5198RSbz/nvvsupXOC+Nd7VmjAVVEzolmdPk&#10;AqfERAojJUeUMndmeAo436GtoypFRgzwcxCzfIxpaaItpFLFiGbdEqYTW/Xt/cZ7T9/3tG1LShJa&#10;n6YJ4xxeCQSjaVs8hqZfMYVAyWKTCiHQLnPvPM2M08QcArkUckmElMQKruQ601YMZ3axyOWSEYev&#10;oha59nMu6KrFqLSAbmpO1JKw2qCdpaZMipGubfAovAJnDUUpSqn4xmJsz7AYjFIs/Nmf/inPvvqa&#10;Z8++Yri55lf/8A98/eVX7E5Oabzn9TQv93Yx1KacmOdpsSRWCeqenHL28IFAX7TGG0vXdVjnKbXg&#10;vcbQ4b1DawmPGqNQJYrduMrvtN9fM4xHgYUECW/UJTSoFBL2RdZKt6GDFKP8d63F9l0VvhXYgF/s&#10;fOOo7gzctcqcIWtqRc0SErJac7JdEZOYUfVirK0sECWt7r4qFWMtqgiQJI6DzEVK7jmrrqPdrCmu&#10;4RgyIWbMAn6SfUKh1CpWRO+hZpzViOFOQuJxFgNhDAGrFK7vUEqgLvM8sz/saZoWs9yDlQJjNdvt&#10;VuZhrXHOcn52yuPHj5jmyPMXlwzHWQztLmMW2NLNfi+WbS06+YIcj6ZpQCnauaHmyv7qmmmcePTg&#10;EZuzU/r9+q6B+/L1a+ZJQEO5Vlb9hrZpaduWtVJ0nQRYNv0Kh8JpQy1igMwlCbSoZKw25CoNs/Mc&#10;xeyFnGclFcIwM00J5Txd20BJaC0h7DBPVF3xraeGIKEjKtNxpGZLqhplIMSRECPOGlarHu8NVpvF&#10;QmUpC5BKQAsCdhqGkZtrCeQbldEm43zLbr1id3rKlAovX11ynEbOzs9xzpDChKqZGDLWSAg0h0wK&#10;M8oa0JrT7YbVDz/hnYePmUMhZwghcRhGtFPMw0jjLI1dL4Ayy29+8xvGcWDVdThtaL1l1TRL8Npi&#10;tcY7i8ILaCEljscJbWQ/h5amfecdzkjT+24jjdDDJCbrGgrebgEJShoj4eKT09UCccmUEJd7mOF4&#10;nBiOcm87Ho6UUpZ71wLW0pZSYZwCYZ65vLrh5cVrqAprDOt1z8nZKW3XSpiggnGecRq5vrnm+fNv&#10;eOfxY7E4WgE+KQQYohYb9RwmjNV0zrJ5/JAP3n1HAvjDgWE8MI0zlErvG1RVdP4cVbccjiPjFJmn&#10;wDfPXzDPI+fnZ1jnxFq9hBCNlp+ttPzsMAemKmES6yzKCKAjhCBOXQ193+Osw7edNLjHxBSDBKWN&#10;xVktM4wQBST4WBROa1ItxCr3fq00toAxGWf03c8wzuK8JRVHnCdqSrJed5am8axP1mJ9VmJsLVH2&#10;wnGOVFHbk2MgxIjVBmvfmDVlnadQqkiT/X/T+HbtYFGgf6tGcAsZ/C4Y77Ye8N26wt33La+rli/r&#10;BGAW80TNRQBaC3DNOcf5+RkXz59DjlityFSsBlsr4ziy6jqBweXMOIxom/AV2r6R+24ppJzuwm3e&#10;tZyfPmKwnpfhhazJa2G33eCb7m7NZK39F/UiAL+EfpVSoCtaCxzK4LDKoLByj1IF4xyZypwiqEpU&#10;E8dxRGuH8w1P3nmPw3HPYX/k7EHhOI/kWum7hjAe+ezTP/DDP/1THnz4DjEmAe3Vt6F05Y/Wuf5Y&#10;zey2BvSv/T/fKWeJAbsWydFr+azv4vW3gMTvfFOtyz6bb3/mt+vhf/le+Va97buv9XbgHd6cb1Ir&#10;+jZY4Vs1ruV7BQ6nlnutwniHdhJ+d9YK6KlraYeeaRgYhgPDcKQWqeuUkpHSR5GJYXkzheX3XOB1&#10;IGFG3feknJmTw/iGeZgkFJQrjU8czSBry5T4m1/8LZ89/Yyf/U//jj/9kz9hu97gm5aQE1MIzClh&#10;jEFrS9+v8LoSx4GcZO88zYm0wA1DCLy+vGS73TJOM6kUfv/pZ/zkhz+kaxsJyYeZ16+v2PYtJQa6&#10;rlmuc9l7KqWoRX62VuC8X/bmFarGGAEEqpyZYyCXSpllrxSX/YQYyRtKUSTKHSAohoiuLHtkc2dX&#10;D9MkR7NknJZAe172pM45sVjPM844OtfQGC/rOKWZ9UzMYLTm/PScq6sDWlucMgIJKZmnz77EaNi8&#10;/z7rzYama1HaMC97nDBForU0vsG7RkJkWozDAkqR8ynFRL0F5hmDdVK3yCmjq1jta6mYJdSltOyL&#10;FYWU62Ln1VhnWK8F5FJv51Rt8bpZ4AKVoirDOIMDYx3tZo2ZRo5X11ijqclRjewhnbNLdVJhbUPb&#10;VWKurIuiHGemmPn62XOs0nSNZxwPTMdr/u4Xv+BmPxDGQOM7GmsxvuHZi2/wJvNwt6GURKmVdr3i&#10;7N0nvPvRRzz+6GNCjHz2i7/j7//6r7h5/jWbvuXByZaHjx7Qt5517/nHv/8H/vNf/y3XxyOf/OBH&#10;/PinP2LTd7x4/oLP/vCU169eE1KmKoVrPGi93GIq1npiivzh88/YHwO67fjkk084Pd1xuLnhy6+/&#10;ZLvqmeeZQsW2HW3b8PjJI2zjefn6NV4rvrl4xcWrS8bjxFdfPSfnwP/xv/9vlDDyu9/8M4era1Qp&#10;XN9c0XrD06ef8dnTpxxvDnhtcE3Pw0cP8E7ggQrom04s0rVglKHkgvcNu92G7ekJpuu53B/4xd/9&#10;Pb/69W94/fKC9XrN999/j7b1NN7TNo5cMhevL3j+4hU31wPXry5IMaOspVvvaDYb+vWaxjdst1s2&#10;a6kB5BwwKNI8E4cRr6TuUZPc17RtWZ+c0fUrtHWcnJ6yXfazv/71b/j86ae4xuMbR8qRPGXCHJlC&#10;kJBYLjjr6FyLtUagX8oIDACoKWOdxvuGxhlOT7ecnu2w3qKsJcbEbz/9gjkkPv7BD/npT36MsY6i&#10;LZvTc0zbMoXIq4sLro8TNzcH1qsetYALyYVcFLlUAeXWjCoTtWapESjDR++/S2s1Jc1obygpgal0&#10;rdRFVVH84dPP+S9//bf8w9/9HQpF2zSsFviCNbLvVrKJQS33i7rcW9/UGKVWV5Siolit15z2Da8v&#10;X1FKxFtLHCe63Q7XNriyx2pLby22StyyYtBoSnwzx202HWenp4Qga9c4S3i5pHwHBFLKcXVz5MXF&#10;Fb7vMd7zAM2Dh+ecrtf8/N/9jL/5p3/kD5/9licnDSHM3FxdkkMg5yAQQScG+4LABEpVDHPi+jhR&#10;jMa1Dtf0AmJ1lnkeMYC3K4yVvZ+E+cVe7L1l3cn9UhsLVWO1w1hPzQmls+xNrFnWT3JdY2SfD5UG&#10;8LfraCvWewl3yvHWymJdg3FihJYgq6wFS0qoXHCuo2qF1hK+NtYR00xcwIJiGi4cpz2NV2w2axpt&#10;qCmSw8xwOAh4DYXvV1hjGI+HBX6TMSZgvUctgMOcC5vesunOKTHijKJrHCWVZU2mWe/W+K5lmjPr&#10;OWJfXbI/jjx6cE4FpuHINA54b7FOYw2U2OGcE3hALRitqFWjnEBO5hiJORGT1KBiKqiqSGEizAZ9&#10;VBQl6yKtNPubPaenp6xWK9k/hsDN5SsO+xsOV1fkeSLFiTnMdKs1N2Pg4XsV12/IBQFql0okk4bI&#10;9eVrjseDAD+MfB7OO4zTbE9OON+dCVynVsIwcRxG9vs9IQZ863lwdsLpZnUHtJO9iBI46HKtzSEw&#10;jSOqyp4gl0yuhd3p6R2Ques7UsrEnKkpSo2wZGzb0PYShB2OwwJI1uRSsEks7XMMZFXpjcDprHZo&#10;K3OZvgVKZ1mInp6dsdls7mpT8/LsSWtN1zZ3z2lsa1HKo7Y9VWmmmnlSHzJP890zCqUUKc00zvHg&#10;7IQ4zQz7vczdS93HO0cqlaIMBZjmwLwfQFW0VctzbYMzlpQK0zRhlWK7Xt2BfsMwcHNzg/AZZX2r&#10;jKFdYCzaOFKBVivWrWeaR4ZxLyBI5+/qac41gCWGyJQmAVw3Dq0g5kCYJ7QW8J1bwHHHYeJXv/0n&#10;AU15R7vq6PuOrus57vfUBNp53v3gEaC4fP2am5tLYkpUJCytjZKwct/Q92upNcTAZ59/xpfPntH3&#10;PSe7LQ/PTnj//Q/Qy3ktgefK9uSEMM+Mx4GQEpeXl4RpZr1eCRDYaHKUWsMcAnWp3T979oxxirzz&#10;7rukEHEaIHBzfcU0Hum6Bu8MJyc7jDVMo1jWQ6l06w1tYwXoaCphOjCPE6pUTJY6t28aXN8RY+Bw&#10;PJBzFSBfSZQSiQEOhyPGaE7OzjDWMUxSq74Ntdec5BmQ0ksNybDZrGk7L4DQBaJkveP84QOBhyz7&#10;tGYBn1CR51ZLXQelpYappRYzDgO5CviqKkW9rSN6j6tlgVPqZf6Wc9b7VqC/SktNPgZKFjCgNprN&#10;dsvm5OQNuFZJrTN1iTlXipLnfTEl+YqROSVKygKBzgLx7lb9YlmfGIcjYVR8HSIv/Uv61YbtbsVu&#10;tyZnAeT0/RZtFDFmpmleQN32rqfAO8/hOPH06VO89zx4/IiHjx7S9z1965lVxZiCUp6uIHCiLFAP&#10;ozW6FmqR59mJgjytux/3437cj/txP+7H/bgf9+N+3I/7cT/+bY/7APz9uB/3437cj/txP+7H/bgf&#10;9+N+/HeOu+bqu/8i5tU3zbJKgki13v2ZxRj4dsPt7Wu9HUS/e8X/SlPxdw3twN1D1re/x5g3D0jf&#10;/vu3v+/tgPzb/+9t0/Ctbey7Yfnvvv/lxcRmXLIYM77TeP7H3v/t697+nLd/B/k5t+8bQKPUrRJM&#10;7ARiCVALqd5SK9hqSUszXclLEEBbdAmopDDWCM3fHjDOMc8TaZrIORFC+Fbj8tJPDcvxuG2AXrqy&#10;pRlnt5OGgKmhGRtS39ONE/PUMY4jh+MN4zjivWWaJv7xn3/DZ58/5U9/9jP+5Gc/5eRkTUwzXjuo&#10;SkL3i3GsJgnHW62Ji2U6Oo138p5yzuQUcc6y2WwkeBcStWaKkiaPV9fXBBSnmxP0eoVaAnUgNjet&#10;FEYrDocD1zcHNuuVGAtLknC2tXfBcq0lRDGMM+MwcDwe8Ivp8ePvf8w8zejFWl1KXQz2lW9evOD8&#10;ZMtq1ZKz2BZyDJjaYxXSAL1Y6aW/M1OWBoycynKeVvq+F3tfhRQC3hictaS7c1UABbdWppwTMQYU&#10;S7OaBmskGGe1hH5ujR/GyvmD0qArTdfR9iumaeL65prLy2uGmNidntJpL81YVUyLlYq2bmlWBL00&#10;5TVtg3OWquTacMZSamYYR3JOi1FTwnJiygysu4YffPwhl8PA828uONluePTwMX3fY5Ri3fWkMJGi&#10;ItRMCoGUK1VVhmmiKIU3CmPAOy3Ag5ppmwZjJVCEqmijFquaehP2tpZSC733TE1LzYW2acXwFBLj&#10;HBejYaI2brn+F8uls4zTzOFwWIJ0YmcytyYJLY2JRkvTaK2FtIQSUkk0vsHoSkSMbPvrK/rW0bee&#10;Eo38HosNdp4jIUw0bce67ziOE+cnOx6cn9E20ohmS2W9BNm1tfRty3bVs990vH79mmka0d4wh5mg&#10;wS3nukGzWq8JS0j/dv6KMWKtlbBrlmb6rusYhoGu6wAl1/vhwO00NQwj49hgrf5WEGMcB7m2uu7u&#10;pqCX+SWlTAqFeZxRSsKJTdNQFxiGd9K4mVPi+vpKDIMxMDlHv97I3KXlrGL5TJU2pChhEmelAdk5&#10;z/XVFXMIeO9QtYqdvWQoEsoOkwAhtFJ0bYtVCoqc8846ttuO87MzjvPIxeUVqSiMsXRtu4T5ZnJI&#10;5JTu7hPTYeB3//xbHj8+Z7PqJXBUJIQL6s4krLXYV7RWFFVJuYKBtutpuom4BOzqYkrZrXc8fPwO&#10;ShvGaRKLj/MorRh1RS82cpawUlzCzSknpjAxzIHrMfL0q2e8utyTq+bk5ISPP/yIs92WbtWw2fS0&#10;xrFbrQSGoRWpJGKOUGTe0osJLS4BGWctKhdiKUzTyPX1FarCdrNivd1xs9/TOId3Fl0y8ziSQ6Cx&#10;hvGwJyxNadY6uq5ntVoRl0DxLdSi5kItAjqopZJKXMLGkaa5BaZoMoWbw4GXFxecnJ7y4Yff4/s/&#10;3HE8CshhnhJoyzCJLccau9jaE733eKPZbTeUnJjHCa1ljVGWwF2RflT5J9LoFlOWRsuCNPQulspc&#10;xC6cl3WDtRbTKVJAgijLV8lZ1lgpo9CcnOykib5rWW1WNG7RyYlmh3E4EOdMNWLsnnMmTVFMbnnG&#10;GI2xEIPYenOYGLJCOc92s6KzDozBoNj0G2LOXF1dMhyODOOM84l3330HSqGWdGcBFOBKYl5MQykn&#10;ub8aLeZEY+QYzxFjGzYnO1ZVjOIhRMZxZBwEbqGMpes3pCVEmZMEDZxr7oyZFfkdxNIsgaxUMjUv&#10;5/eypjJ2ARBlCVTpmpd1kWa72UgbXck01pFT5nB1KU3pXu4XSmk6p2hcT0EAJGe7Dd975zFX1x9y&#10;fXVFzoVxDmIoVYppHAk5Y4zGNxJ0MkgD37g/MMwTTivOPvlYgCel3JmgSomEecJqTbcWG2ctBXJc&#10;FKgKswSn4jwvgk+zQAJmYlqspcajrVi8mtVK1i7zTM1yTAVcIo2O1jumeeby+oZ2mtls1ihtiEns&#10;SU3jMVrm9xgCfd9RSsQiYfg7JFNJGGUwVkL/JUvQOudIzpHtdo12lnA8YIyiZpjHEdd4lCsobalV&#10;03iHb7XYnnMRA2nfYZ3DOoGT3FxdkkrCGgNUpnEmh8jhZk9OhZMTCYacnJxSaqWWQlgANTEmxmGU&#10;BuylybRrJbCpa4UF4tFYxwfvvXsHYVCqynraGk7Oz7DWMk3zXeA+xsj+cKDUwuX1FaUU+vWGm+PI&#10;51884zxUxjljjKFbrfne9z6iaVpiiYzDyGE/8NmnTxnHUc5V1rBqaZ2Ywkyp5Cr3pBRnvDWorsUY&#10;t9imAixQlDnO3Fxfk0JCVy331W8i2+0Go2RuMkbOLW0N2nvafiWGdF9p+54vP39GLhNN23Nxcck3&#10;L76haz0/+ORjul5s5a1vsFaCcTlHQkyAwnrPRx9/suyFNPM4YhGAgNWGUhVOCVTiar/n73/5tzx8&#10;+ID1akXjNElLg7NGQUaufxzGGVrvaLRi/bjHGL/sdxYr8QI7KilLOGAOXLx+xctvnvP093/gZLfh&#10;ycNzOrPBu2YxEkuDtFiLDdY2VK0ZxpnXl5ccDkdSyXCsjGHGaIsqEiRfrVas1itSzhyPA+MwYKyY&#10;uIxzbDYbOW8p5LDEcrRGW0tqPDHOTPN8N4fmnNntTuh7gTndrg0KsDs95eLqhovnlyjg1evXPP38&#10;c9q+ZX2yw7c9H33/Ez743vtM08jz519zfXXJbrNh227YbtZsNlsUmjBNzNMs57QqoCp95zHG0VhH&#10;31oe2TPZ99RKmAI5RHSpWC3rnDkkxnmm1IyxGmNknee8l7mqVKgGjZjwctNSV0Xm+DuQW+E4DHfr&#10;khAmvnnxgq/iM9abDWdnZzRtJ/sgBc41NE2Lt0YCICSBvZVKqpkpRdAK7x0xzmK5K5mr60sa57FK&#10;4xDDcdd2GF0pyYo9TgOtw+kGXRTTOGG6BlMKIU3UAiZVCYrkRE4ZpStGiTlVW5imiTTNOOvpVqv/&#10;hvrK4r9+C6C3bP9vyy1/tK7xL2F9sue4q1UAVKkpFCXLbq3B+YZalcBQkljgddWUGGlbj286WEIi&#10;2mlKVUutwxHmQOv8skc2TNNIYaZJhX7dYRuHayzDICGbWgVGUZBwugQvNdY1rDYbnBc4SV7uUd+q&#10;r/AmIHdXPzEKbyymgl4CPgVNXmpNzpplHhXInfUOZww5BqZp5OzhOR9872Nubm6Y4gI3qHqBRMy8&#10;+OoLPv3NHzh58JDW9QxxXvar5e6D+K8F3+/qUW8KX//i81K33/td+CMSZFdqqfS8VRN7G3Jwu3f+&#10;1uvdARj13fH6Lizh9u28+WP9V2tc363JSUix3kEfvgWorJXbd6EWOIrWFmMdOSWsszjn8I1nngba&#10;rqHtOsauEzijN0zDkTCN1FrJLHuKJexea4Wy1Bpvz38QmIZWmOpQ2QITdrOsgWxDSpF2HBkOBw77&#10;PXMpvHz1mr/8y//Cp58+5T/8/Od8/P2PefTkkUDHnGUYJ9pOahits+RpoqZKubOQRk7PWlzTMIfA&#10;y1evUMrgfEMMkeffXPDk0QMa31LKNWGeiFYCMsYYCSlWxZK3YpwT+yHQWItvjOw9QpSgnjUoI/CN&#10;EFkM2fXuWjmOExWL8z1VS3BEAGxymKoCqxR6qfOU6kgZcgpiu7QW45Z6wRLId86jtWHTr/Bts8Ag&#10;K6YWuiJWYqMMzan8/lfXN1Ai69WKUgNPzk65ORxofEPXtvz4Rz/h+fPnzOOIqRJyFxOzW2BvFmUM&#10;KQWoVQAmzskaYgGP6LoAlQrEEEhFPgvvHRqDUVIeva3/Nl7hTrbE+ARvNbeRdbQhxJkcCngBzSks&#10;0zFyHGeqLyg9C4xoveKrr75kDk6aixpP4xratsMu0NScC8ZYrG9YaY9fybH++vPP+ezTT3m42zBf&#10;v0KlgR+9/5hXVwe+eHHJVAy+8fhGrovW9zx89A7ffPOMkwcnrE5PWJ+e8vj997m+fM1f/cVfcPHb&#10;X7HylnVjeHi64/sffUC33rDf7/mrv/0HfvnLv0VZz8///D/y8z/79+QY+ftf/JLPn35GnCOuaci1&#10;sN5uaPoeZy3jOPLsmxuOw1HWxcbw5J33+eCDjzDG8Ic//J5SCu8+fkwuEXRhtVpx+uCBAGW6ll//&#10;8684TjPvG0uumjhHfvPb37FqHP/xz3/OuL/i97/9FaTIeAx8/eWXnJ3tePXyguvra0Cx7sWw+uD8&#10;EUophkFCoI1zdE2L1hWFBLa61YqT0xO0tbx49Yp//uyXfPbZp8xzYLs94UeffMx6taJfr8glcRwH&#10;vvjqgleXl7x48ZLr6z1lAWl0/ZqH7zxhvVsvAEEBJuZSGMaB3llZ9yxQDm8tYZ6Z50DVhqbrOT1/&#10;zPc++SEpFeZ5ZrvdcNjv+Ztf/gNff/U16/UKpQ1hCAzDgTAGjLUCZI1hMaLbO+NsybKeNarewR9W&#10;64b1Zs35wwfsdlumecR4x+rkjH69472f/ns2ux1PHj2ipMjV5SWlVEJJmCj1khATU4wM44DSsN1u&#10;WXUrGI6EEKmlYLQhhkiNkVoTxnicMbz/5KG8t5KopaJVxWlN3/VcX13zF//vf+Yv/9NfcHO9Z7c7&#10;ZbPdLDA4BCAB5FwXK6zUNYy5vUfJvSVXqY282t/QdCtM6yilsOtX1GmkxkDTtgxTQtWCq4bT1UrW&#10;qqpKSHOe0UhNhFzp+47VqqPvW7RRhFnCfTFGqpbQYS4VZz3Xh5FvXl6yOXvAhx99yNXNNV8/e8Zu&#10;3fHOgzO6Vct77z/k089+z/XVJSrO5BAYjkdySngv950QI0VpQi6Mc2aYRpx3rLYbjPPYppWwbs7U&#10;6gRutsyDuVbCKM8YnNWs1yuGBdTZrxqs82hjqFXqxdMwokDq3K4R+7K1NJ0EvWuR+qY2GmfE9g4S&#10;0JQneBq0wTmLc56mkdqhqrLejbN0VWqtl9qq1HukPib2ZW0dIMH0eRqJAaZhYN16Vo2YlH3bCNhH&#10;W1arNbFWpv1BILZZrmul5TkVWuGdfPZhnun7njnOXL4eePXqNc55Ts7POH/0iKZzbJUhl8pud8Lh&#10;cOTrZ1+JxVprCXuGSte1NKsVx8Oevm0FJpeSwAUBVY0AmZUjVzEXUzOFTKEQYiaNiVoUJcnfd31L&#10;33fMYSSXxHaBIlvj2OxOSLnweo68vhk5HA+sQ+FqioxF0fYrclVMc8DahoePn9CuegHh+A5tHEbZ&#10;BdCSyGSOw8zxq68pJROGicvXr5iDAHtilhD7y2++4eOPPuDR+TmlwPXlNXWppTi7hGJTouQiMDIr&#10;luluvcK1nXxGKJrNhlZpjocjl69foRI0TcuqX6GtJRcBeVYQoIqzNH1HKpn94YD3rcADtDxv8c4L&#10;vGQJ+MocojndnmCdpdnuCGEiTQLj00r2mzFJfUdjBIKF7Fl65zgej8RpkBr9ErBP00CNGqPkfO/a&#10;Vp6nxso0TVRlSChKVRjXYL1BacM0T8RUiCnInsFaVNECN06R090anTOgAAAgAElEQVSpgL6nkWK0&#10;BOfn+e450jBMGGd49PgRm9MzlG9Zdw3f//hDXrx8gZHNBVQBE+QcoDi0kvB8rcs1naW+kKdIYw0p&#10;Z6ZhlHWGdVQMm5MzXr16xcXlDd5bTk52PHks61bnpJ5zfn6Od55V15GfPCLlKHVRZxiGkefPX3B9&#10;dU3IB3Ynp6x8g0+JkCLzcORVmLm8uOCbFxecnpyw2W4EYGw0KlfiPGJqpWssSUMqicNw4DDIc7B+&#10;taJiYekPcMbSNgVvLZ98/AFWy/Pr480lry8uGMcB7SzOe1I1xDAyzTMhydxotSKHERLUaPHO0Xae&#10;HKLA2YyAnFpnZR29kmdZqVa0MTitcEbzvffeYxhHwhzYXx8ZRoEd5jlirEK7BpM9KRRiTlSt5ZlL&#10;huv9kTYmtJI6w2a7RiPA0FILKc2osuyVjMHqRQpQ5Plq1VCVgBIeP37MNBylzq+kTpKq/Hy9wExK&#10;LneA2UpljhGsXZ41bUk5LYv8gnNO5jsdyUnWDG3XYIyVHgEUMWWB24bMcRiY0iRQs1wo6XwJ0ytC&#10;mAmTJbUt0zhRqtyrDscjh+HANE+cne2w1pFSRpPouhWpVKaYSbks+xzDHAshaZRpGaaJOSQOhyM5&#10;ZVrr5XlUkmcSMcl81HkHyss+J0XidPusRxOJoO77ce7H/bgf9+N+3I/7cT/ux/24H/fjfvzbHvcB&#10;+PtxP+7H/bgf9+N+3I/7cT/ux/34HzDeNPayBNvVdwzs5jumdmnUXb4beBMefzv4ffu6dwZX9cef&#10;cN7+3b9mg79tDH/7z3+sofftP3/XwH5nYX/rfb79/tCLe6q81fyLGODFxioAgLdDpLeB9j96LHlj&#10;oL/9d6WXcBtKwipVbGcLcuDNcV0akZVSUG4bzYo0zWuNspoaxcyptcG6uoQEGkLTMaq9hLazIqUg&#10;VtC3QAAsgT7QlJKpuS7NgZmihOpvrUN1CtoG3zjGg8YahTOK3reM8yhWjRB5dX3D//P//SWff/Ul&#10;/+v/8ud88N5jwFCKAASmKRDijDUGYxS575lruAtEFaMoNS7N3cv5ksXK3a1XTGGibRtqylDg6eef&#10;87R+wU9+8H02bQM10616WCzDOWUUihhmjocj67VYOu2d8azefX7STy5203kO7Pd7Ukr0fY9dm7sA&#10;vjFikJ+GGV0rh/2RtvVie8eSooQ4vTXkGKmmLua9shjbDV0njQHjOImdqkhze86ZEMJid5VmRa2k&#10;YfI2pGy0/DnFtIhgCkppyUpWCfuI/bWiqgSNchHTWlVKjI1K0bQdTcyML17xerzEb7f4xSAiZiY5&#10;FiLysBQFMc/EUvBOU2pZmiQt3hoenJ1yvbccbm7Y3+zpu5ZCphaxjxljONluMa5hPMzsTh+w3e6W&#10;aylSQgEjgYxERVlHY6XRpORMUmIwvwVLrNcbao5imvYNrmkxTtH2LW3T3TVReyTsaLSExU71Aj0A&#10;dAWtNDpXChIe1KpijBZDiIlobVh1PWkxfJ6entKvOnjL1psXMEbJEs7KOUtjqIIYJgmRzPLZ3Vxf&#10;YU2lbfwS2piZxkLTdRKstAZNpveOOM8kq1j3Lc5IDCRNIyVM5JjwusObhuINVldKmri6fk1egBCd&#10;N6zWa9q2YZwmTFZ0XSPmbQrzPN2d87XKlGSMZbPxb4IVsJh4LSVmfNPSdR3G2Dt7odaatm2JcZYg&#10;TK4M4wGlNV3X0TRemnODACbmYUTtTghhppRM17Wcnp4RU2Cz2YgxJiWsNVxdXXLxxRe0bcOH33uf&#10;Vb8jhopIZNVd2sMYs0AIMtM0gVKMoxhWWucI04Q1RhrAZgFaaBADudLEHJbzfsZoTb9e06uOh+eW&#10;6/3IHBMpJLzREqZXCrvASWqtKCtW8sv9gc1ui3IWVSveiunUN55u1ZFLFXOiUShdUXWxt5aMbxrC&#10;KO9TK4VXCtd05CoG0hCyzC9hxnvDyXZFGCfypNkfjihdAYdrJlBwHGfmkJlCpFuf8rDZMsyJAnzx&#10;7GtWq46PHr1PzRGVMnGaOJYkgaJGwCW5JFKuzHNgSoVIBSvnlbOGbDUUxRADx8Oe8XBD0zSoUpmn&#10;EZKRkOo4cvP6SJoGGnsbdlIEnTgcBrq+p2n9mxAQcp3P07QcnyUgmpOEnpuGpmvlHFCGtms5f/yY&#10;lAtPv3rGw0cPKUoxl0JWmjBLIFvVQuM91lj5vUJENx6dC1ppNtsTxjmQSkHlQtWLdcs45jkwzEeu&#10;9hJgsdrReI9xDus9xogV3jYebRQGCXPkFCBHcorM82LGXq0YxpkSlVjnw0DbWHzryClymGZpGH8r&#10;yJRCIEcJO9eiUKYh58rLlxfsTrasG4/ftDz/+hnX+yO+X7M5OWVOicub/WKcU3cGs+E4iDXeWOZh&#10;ZJ4n+lZM8DE7aRAsslZJtxZJrTGIiXyeEqUEpmlamtxmXOMwTuzmWklIMeRMHif5bJEmWW0NGIep&#10;kBbzqE4Jr81dA7hWhnEcmSZpAJSjIGG5nOXAxCj2GFczhkoKkTDNNN5ilKLWzP/P3nv22JZkZ3pP&#10;2G2OSXvzmvJdJNtxRhpKMyNoAEk/ewRBAjESZuhB12S76mpXdX2ak+dsF04fVmTWreoiIYnQp8n1&#10;5VYe1LE7dsSKFet9H+8Mje/JBZYQKKmIuFYptHWkVJinmRjFWKYxhYvTIzEech7nWnKllknOmO7z&#10;Oa2FXmtVYYmRV1dX3F5dYpwYO1hr7se61WK20RktTbA502pVCfZCbryjCyltRIReCs4YnDEsSUTA&#10;hFgp1L5SlQ3LNIvwqMi9GoIQ6Gydf273e4ZxRGvNerWSnMXKukg+FsFVzqgSMZXopY0lxkhcglDJ&#10;VcG6SlT3nmGIHA4HXjxfeHL+SAQ2GVzbYlpPKpGoDVYZvG3AOpQ1FFXIUdbWlERAIOS+QE4iXm+8&#10;pfNWSINtw/H2I4oSyqNRBaUK0yzznHIN2RYa54DCMAqJWhWI84Imo6h5Tc7oapZDfbwAS8yElMXs&#10;qojJEXgUkCrx2VrH0fEp+zEwzJliWr58dcXLq5HNZs3JyRHGWsZ5od+saYxl1becnZ4yTyOvXr5i&#10;mQbehglNoLGexmo673HOEZeZGBMZoYLZSrJrKznvMI7c7m7QKXG77IVkFxZuby55+fwLjJF12IuT&#10;FGhYrVe4VhplnbM0zqO85/LVFW4K/OBf/ZAf8gNyXKpgWgxpQgious7lnChEmYuyUFG7vuNmt+Mn&#10;P/8MpeCDDz+WtaoKVXNRrLuO6TDwo7//EcYYPvn4Ix4/fiQ3Tc7orAhBjG6cNwwxVaMuh3MifPXG&#10;4hpHjIFlHkkh1HEKHz55xHtPHhNj4u3bV2w3HYpAyTWnR4xvljDfCzqNbWi84exki6/N4nMI0kiv&#10;NIfdHrQWMlzKtH1P03jmSQTtMUWohG0/NfTek1NmWRas1qicmJdA27ekGNkPBzFhajymCgK11mSV&#10;MUX2XZfXO6Z5BvWVwBVluL7e8+svXlE0/OaLL/mf/5f/ie1mxXtPngitu5poOFXQOWOsRjWWUiJL&#10;VCyzzIO+EnSdUahiyEEMuMSk5Q7CLA3ruSSUyfjGYFylUuaI1kbEhMXe572m7mHfFTULhVzMx1br&#10;Vf3dMzEFmUNjZhqFyjYvYuJUgHkJTMvM5miDtUb2eLrKfnOhbWSt11qDLRzmid/88je8evGcvmn4&#10;+MMPOTrSLMuEdR2+aZnLTAmRkBPDtAgVNyuS0jSrNcp6YtFMo9DijdFo61HGyripeb02lpPzR6xW&#10;a7Qylcr8/7K2wrdQvaUgIPv76rBzN9e8a85Xfgcj/lVdpuRaMVC6GufJvr1pW5E/aVm77wRwyzzh&#10;jENbfb+elxKAhK31hBgyy7zQNB7vPfM8cXRyRtetKCVjtRhc7G92sl91npACu9sdvXdijJAVoBnn&#10;Cd82FDIhzNVUzIDKlCxjJ4ZwL2zNWcS3pRT6rmfVNfi2Yw6ZqYqBZA9Yc8ScuL2+IS2B9XqgGMPR&#10;6QknZ2d8/wc/5K//emKZL4kxowmkOJFLw9//xV/x4Ucf8d7vfYc5JyhifCC1ACPj7hvC8m+7FqoS&#10;/t79+77O846h5NfqQVrqO3fX/d06m4jNs5gXqK/cEd6xWvxaXe3bal/vPi4afPVPCvq/abAg4/3r&#10;FPpyl3eVu9cuyMQhhhm6GiJZI2JfmS9HjB2wvsE4g3WKxjmGSkhcYqh1xiL7lgKlyLx+95nuqmq6&#10;GnAoU/MVwDrDNE2y16NUkYglhhXzOLBMM6/evOF/+z/+dz791af84R/+Id/97h9wenSENZphGhkO&#10;lma9EiFgDKQs13+cJtpxpF+v7hwmKBQ26zWlyDUtWrKKo+0JcVrYrHqsRvZ0lWKtq6FkLoqb/cAy&#10;TXz6yScoFPM44htHY3U1SFRCu8/ybq4K14c58otf/ZqPP/yI9Xol5OEYRXDmxJBEaUUqmRAKuSiU&#10;ceRlJFU6vHKWWMWJ4zTTuZXsWSqFe2G+Jwav1yuMgriIOdn7z55xenoqAl5nOT46whpL62RNLCnz&#10;6Pyc9oMPefXqFSUXvG+kxugs2kg+j5Z9h+ydNaWIKAaFmIalQsoF4bsXYpLc0ui1DLUse98pipmW&#10;rsYI5ydHYshVshii5YxKiVwSQSWskTpiTJnr3S1TykzLzNOnTzk+Ppb8RiliHd+oauwFpBiYJiFq&#10;GmtRaYEUMSly0ng8hXUIPDnesulOQRVer/bMYyCYBtc2vP/eE37vvWc82m6x1vLex78HXrHabun6&#10;ji8+/5w//U9/jIuBo1VHmAYenZ/y7NljrDVcXl3xF3/11/zkJz9hvT7i3/+7f8sHH3zAX/7l33D9&#10;9hJnDL5dk5nICtqmo1CIIXJzfSPGLTHRNC1njx5xevqIzfaEcQp88eoLVn3H9uiYVdeT0ogzYlzx&#10;8tVL5rBwfXODs4rvfv+H9Jsjfv3b5/z5n/8luix897/9I27evOb1qy8oceby8or9zZ6nT56iKRzG&#10;mdOTM46PjzHesV6tub05sLu5ofUOazSbml/FZURbw/bohK7teP7qDX/345/yxfMvsb7n0cUFZ+dn&#10;WOfw3jPNEy/fvOb58xfcHvZcXl2z348oDMoKxfXs0SPOL844Oz8jpMQwD1jjiTFwuxs47jus7lhZ&#10;j1WGWBSHZWEcRhKGfrXh5OwRj5885eL8gsurG8hw+eaSv/7bv+HLF6/p+hUhiuAzzjPTYay1ejFk&#10;cdXsUBsFJaGj5E26GnwVBZvtmk/+4FM++uQjxnni7dUVT7/ze7z/wft0myOKcTx/85pxCVzPs9Sg&#10;rGPa73HeSX05BOZ5oJTM2fnJvUmJ902tVc3My0LfdYRpotgGoxtA5h9vjZiblUyKYkiZY+EnP/mM&#10;P/7j/5Pf/PxnWO04Pz1jtV5Xs7RIjEG+GzXnVqaa2jmKujt3kXk85UIs8Hp3w7E2NI0YbZIzq06M&#10;dTerXvbEcQHjadsWpQphmRmGPTFEjDZ4LwYWq1XPer2q8/Ygr4cI/WJOGOOwzkhdUo24puHZ06d8&#10;+snHxBw4/uKIq8vXHG06jIXT7Yry7JmIWGNmmmRPZp0XA7gYiCGwJNgdRuYl0bQt3bqn7TpwDbZp&#10;pOa5zEzLXE2JDOMYWELC11wnhMg0TeQcGZZAPwfOzs7RtpBTIM6RmIRuPc4RYyc5ITKKpmtZrzZs&#10;1hup1ywzZE3jFY1vsK4TcXgG48TsRVWD2LscyhSDde7eRDDGQJgjFKT2kwIgRgga6LwXI0WqJVFJ&#10;QnAeB1IMGOfp+pZUqKbBVajZtiit798350gOkf00sL+9Zd11hJSZ54U5LBydHOO9Y5kD1oHWInI9&#10;PT1mu10zj3tev32D9Q0nJ1tZD6qhkFWKGBbJKyiULGPQKKqBDxiloCiUtjSto1AIjZgFpJCZxoXD&#10;Yc/+9oDzrdTJ1QCl0PoG4zypKI7Ozlltjzl7+rQak1qub2748vkrrG9Yb4547/33OTk5QxmDbRzN&#10;qpf9q7KUrEkpM40DMcxQIsMkxPdxf2CexIhDaqMduYA2lqubPZvtMY01uKaDnOoegHoWZO6/a1Jy&#10;3/XOk4CYYQkL4+vLer6WyNpSSiYtARMiuprs3JksKS0GC6UKf5USU9CYMtN4IKRFTJ2KwliL846m&#10;aas5gxgvpCTGCs5aclyI88jtmMQ8SRmUgVyJ9GiN1xqntZiTVHF5KQWDwogFhgiGqVunXDgcRsaQ&#10;cN0KtOFwOFTyvGZ9dAzU7z6NTNNIWWL9XJn9ONEYBbnQdj19t5L7fJ4ZhgPDMDAPMy+/+C0hBvx6&#10;w8WzD+jXPX3bkFGEEMXUqebgyzxClnOfJcr+K+8TJSa0OD2JOaOSfDvFyHq14rvf/57cC9MiuVbr&#10;6BpHLmLCvixS06Rk+dcqmmYt+wqjOT4qnJw8YhhGdvs91zfXIjzue7TWYlQdxSx8d7Pj6vKK1XrN&#10;s/eeslr1NI1h1TpK/czFy9yXc2EYBqm5lnyfv2ut8MaQitR/8zJyCEHeIwXOT09Q+ow5LMwhsaRM&#10;zPLtjTOUDNdvL9kR8c7Q+hat5AyucQ5nLd5YljARp0LTdPiuo6xWzFHMfmUQJG5ubnh7ec2r12+5&#10;ud2jvWOzXVWzF6kr394cKFnjGsfF4yeEuFCUYl4iS0hiipkzrff0XcN2tSYsM/MwVMNaONpsQWuW&#10;JUBOaOswOEIMch6VkTPHakhxZ4xbSkGFwhwSfb+i80KeB9jv92AUJydnxJiYx5kliJmhs05qKXWv&#10;0vc9ne9lj1iNL61r0FoBgY1es1INGA1JEZYoBulW7vnxsOflq9fcHgbOT87YbLbS36HBGjkn7hov&#10;BuwKXNuwUkryyWVhnA71vDqwP4iZsdIwDANtK/l/WhLDMLAscp6ijZh4O+/p+oa272hdS/GOMIxC&#10;vUfe/yEe4iEe4iEe4iEe4iEe4iEe4iEe4r/meBDAP8RDPMRDPMRDPMRDPMRDPMRD/EtD/fOEdviq&#10;ifefE7H/7utW0fj9n7/7/HcbcO8+w+82fUu8S0cr32ge/va3r8KH2nxzJ3r/NpK7UKi++i2+Sc56&#10;99+vniPfUfFVo9cdZf3dj2XuRdcicpfna+4a0OBOaHL33YSMd9fIckeXjaVglDQTpSgiM2tF1B9C&#10;RCmNdyKw9tqI8742LGERKnxKNM5WiX0V2Fdqta4NqXei0lIK2gp1VCHNU85auq5hHkbG8YA6GNQ0&#10;oYzFNg3jsOeXv/kNu/013/30O/zwuz/gvafPaH2LMZ5lF1nGmaZrWPUrnPaEeWEMgZAKuSRa5+ja&#10;KsLNGWsMzhrAoUsmzBOdc6iUudrdcnOzY90+IswLq81armMp5BRxzjIvCzc3NzRNIw0k83JPTZGu&#10;ImrTosVah61UW6013onI0bUNtjYCpZLZqR3D7cDby7ccHfV0mw5tNVEZUkzSPCROCvcEWWMMq35N&#10;ykI7Ky3EGGszlrpvjA9hgZKxdyJjpYV8mUXQrhTEEPCNqQLywrIIOXRZqqt+TGgN1gkNMFSalS5y&#10;D/mm5eSs5VnKLCXhvBeBT8k0TmgiQuYrtXFZoYzBORH8hWWuJDsltFUFm1VHnCdubq6w9hR9384s&#10;TW9aG9arNdv1lrAElILVqoViWAYYxiiNTNPMarWBDI1vKSTiON43U1vraNpGxkKMoIyIW3ShaYSw&#10;oJMQ6nxvhfq8WBH3DwOgsAVUKZVuLYK6FCP7QxBxunfSBJoLfddgKzWz6ztpFosiDltCwFQDh6/N&#10;W/XmTyHQdx2lWIYpMC+B3W7H0li6Ru6rnNO9UFOLbo2u9Rz2GUwhxlnuH+2kMQ1oK4E7LRPaebxW&#10;nB5tefXmDbvdnqYRIYIQ0aI0X+VcRYdZmjqtuRdIaC1iMecs1Ea2lBM5RbxzlLYl2YxC6Bje+XvK&#10;YalCmqYRQl6KSUg3WgkV0Aut2xrD+fk5fdcLIUuLQPj66pqzkxNyjDRNw/n5Ocs8473j9PSEXKBp&#10;Grw1lNpgJMJSDc7eC1CWEAhzQFVabi6FuERyzIg2SDGHQKpkDW8N1liZ55RGGxGij+NIqEI3ZSyt&#10;t6Qo9KNV59lutuwPh3pvZ8ISRfC6XnF7OPD25pbT4y2tE4Koc0JaTjkTQyLESMzgnBEaLNIMa4yj&#10;Xzu2q57D7Q3TshDynqwtbdtTqjiTnIWwpRUpiXBrnibECsXi2hnXNGjjaHvPcb/B9KfMS+QwzcQY&#10;ePv6BcMw8Ob1a0yJrNqWRkMMif1wy+ZICCBLSMwhcnsYOcwzRWu0l0bgrulE0KQMnW/Qq0yOkbgs&#10;WA0UXWmAEWc0cwykZWacs6wxWmOtkMHlT/ktDoeRkkSQFePCcFhI9b5qnAMF0+HANAwkIKDIxmLa&#10;Fco6Uo68vry8S2sIIZJSQWtLSYmcIBa5bktcuLqc0WSs1mIM0vQY19F0Yp6RciarQtc1GG+EMFNJ&#10;uMMwkAu0XUfpGhFGKidk1JxE6KsK1juignmOaONYrdbkpCBqch7RGhFWhwlV15BhnLjZ7bjZ3fDy&#10;5XMxwAiBFDIxwrrb8Ol3PuHxB5/QOKEqWqM4fwKnT8C1PVlpdrc7drsdcYnyWxSIWQQuq37FarWi&#10;6XvmJUIuNI2j69Z43zHPQkzKOWOqaUyKqTZHh+rRY6BEYoxcXb4lpEwuIhhelkCpRgdooTsZbVBR&#10;aEO5iKAnRrkvcs70/aoaw2Rsbe4Wko6Q9O4MIxTgDBjr6G1bRTIBlTMlRBIwhQmSzO2lFJz3tKsV&#10;AgQXYX4sRVKeEDE5QhZSjalGEN47tLFiSGOE4ncnykoxSgNjTviS2BxtmEJkmGY0ida3krOWgrFO&#10;XpuCdoaoFBlL0RBVISxRCPcpQQnEWUiC2hgRoFJkjY6JvusJ88LlNDEvEwZN0/jaDJzFAEfJ6luQ&#10;8Xl6ciw0S+twTgvlSRu01ZVwtNzTd3KMQpHLsrYnCqoSO60TkmrXery3HG5uubx8K43Pq5UIIrRi&#10;jotcU8BqeeHb2x1fvnohdHWjiSGxxESMYsDUth193xCjIUcrzZi+w/iObrUlLgvLeCDGWXKZavSj&#10;UqYYTdM4nF6hlJH7Kcl11yhsNcLJKYKRxl2lFKE2Z4cYKdaSozTUKqNlvatk94IIzfrNlvc/+ZQx&#10;ZPb7kcMoJhARsN7RdG3dMGUhz6P45MP3efb4MavVir5vmZaR26trQihCbFSQU8RaK7Q/675GPE0p&#10;4a3l4uyci9MT5nkBpYgpMw8D4zRLY3O9T4y1GGcIMbLsR7pVTwL240xxltPHF9xc33B5c8OH7z0l&#10;x0rojQFVREiAEUqr0SLg2A8HUswM+cDuduD16zfc7HZgNLt//DFtt2KzPWa13lKUNJtba7h49IgQ&#10;I12/4vpqR7dqsFpDTJQQyHGhZLlOXdthjGGZJ25v9yLmbRqapuHy7Vu+fP6cy7ev+eH3f8AHH7xH&#10;wdJ4z3fef5+YF0KYv2qaL4WSMiEsFDReGUqZq8GR4vzkGP3onFjH37gEWutZwsIwjsQUWMKMbxq8&#10;86SSCCGyHwdSpXcVpVHOYrNHqcwcArGIiKTpGs7cOSEETDUfmZYJWwmIzarn6OiIDz42/GGGN29e&#10;8+tf/ZrrqysR7BpHKobDfOD1q1f8r//xP/Lv/92/5dOPP8SQSDFggTBOvL7dyzivJnPTEsgxcPX2&#10;lh//4yUKw/HJOdZaVn1P17VVNFrHV06IZCQTkphT+Mbhmg6V8z1BuN4RMh+LgxpOu3shd6YwLwu6&#10;ZJTRde4SWmMOkWURYYWxjqU2yS8h4JsGHRcOy0DfVgqvlrnPmYau61lCEpJtzijnePbBxxwfnWEo&#10;WCNGMiVm0lBErLQE5kUauPeTGDKt+hVd24HW6KywfcQpTYgTISVsFXjUAYS1Mr5WqzXaOjER+/+j&#10;/KIURX3131+vMZSv1SHerZ/cGVDd1xwQE6u266qZYYGimMaReZ6r6Zvh+PgIpTJKFYySdVlVE6xS&#10;qgBGKbq2ZY5CNSQnVEyYakjwMud7g6LxcGDyijRDypFMAlXY397gnbs3RxCTqgh1XnvXfPCuPpNL&#10;qmYEQhpcb48Yppm82+N9QymZEOR7ExVdq5iB5y+ec3lzy4uXr/ju9/+Azbrj4uKCYT+wm3ciGFFw&#10;GK+5evFL/vy//F+cPjlnte4Zl0JWSYwErfsarf6bIvH7eljO9+NefeNafpsB47vftRQxX+Gd5xZk&#10;Pftm3K3p3zY23n38XYPJr+pXvyvY/7a/3923mmp0+bu1Nn3/d657Pnm+1CR0/VxS+xARhXML1iq8&#10;04Sul31cc2CcBuZZDABTFho8VDNApan+k3cw+JrHlHsSqK9meMYYWudovBXB4TBQciTEGUphnGf+&#10;/kc/5je/ec4Xz5/zR//mv6FfNVBaxmFApUAKM0uuwivfcDgMDOOe9abn4uKClCK7/cBufxBieYYv&#10;Xy48Oj2hb1ouHl8w7veoO7JtQcztsphRpFxIJbOfZnbjwMX5Oa7xMj86EZanAl4p4hxZYsRYj3aa&#10;rg9Yf8vV7oama2icF4OjlPDOfa2mmWMiVYG5ch6sAeu4nWbKKILSn3/+C97/8AMenZ+SUqBYqS0l&#10;lYXkaR2laTkse7SCpnEYqylGTLMMsF6vRay2LPe59vHREdZa3l5eooymbRsRJhotdUytaVoRE6aY&#10;SKnUGoRFa0XIiRAC2gglWSsRft7e7jg/OSaEwDSMzNOM0ppN20h96u7eTAspi6jLVDF7XiLFi1GB&#10;bxwxJw7zzLLIfna9PeYHf/iv+eK3vxXqZtezWveSPxkNWaNKoqRIIhPGA29fvibtD5x7z9Y7Vsaw&#10;7iyrTkwG1LljyYWlGFzT8v6H73Oy3dB0K/p+RSSz5JkQZt7+8gv+9k/+hKcnJ2xX5/zdj/6arvGs&#10;N1tevHrD3/3DT/n555/z4uVrTs4u+N73vsvLl2/4h7//MUebI7bHR8xhoel6nG9BwX5/YDgcyEV+&#10;i76+79HxMZvNFpRlHheG/Z5nTx+z3vQYI0Lpm9vCq1evGJIEYo0AACAASURBVMYvUVryN+8dZ6eP&#10;STnxs89+wZ/+2Z/Q6MxH7z8hjJe4smLY7bh8+xZV4PGjRzgj5qPHx8f0fY+ykoe+vXzL7uoWb+29&#10;6FqVBGmmbz19v+L2MPJ3P/opP//F5zSbY9778FM+/ui9alIViSnx8s0bPv/8c8Z54XA4sD8MFK1R&#10;vsX5TgRWXcvx6TG+9ezHkcvrS6F0rxSds5yfnbNxnkaBV5qQAiEEDsNIQXN0fMb66ISm7ZnGidcv&#10;njPPC5eX1/zV3/wtl9dXNKuekBa0KmSlSGFGW03jm7p3khpG13VQxJTAKn1vlBkKPPnoA55+8D6/&#10;/8PvM88zXdfze0/fo9+s8esNSRv248QXr96w3m5Z6pwdSmYY9qic2G63WKOIYSbME81mI8ZozqGV&#10;xliDTrKHXOZITHXNMIakxXRUFzEc8ojYcDiM/NU//jV/9md/wnS4pe9XNG1zb4ojeaOp4m59v1aM&#10;08JhGNhuN1I3vFvnUFL/UVKHSTGxXq2kJpciS0w0TUPvHDFFvFFAwuhMjEGIyojJU9/3PL54hLNC&#10;ER+nkdvb3b3xpTIixlVFGgZ944Uq3bVYu6dpPdZAXBZ6p/jJqxccb3uOeo9aZs5WK0wpDPPIvMxi&#10;hqZEcFtyZpxmbg4jS8gY51mtWvoqgDdtS9u2WGfZ7RNaZ1arFdZ5YswMw4FUitwjqTAvkYzCFYOa&#10;Iy/fXOH9KELmDOu+Z73aSn1IQyHXHA2GYSKGwmrVoTVMS2KcCl3bsF5vcU1P6xuUEROj/e1O5oTV&#10;iqZpcM5TYhSTtxyr6bOYMccYSEFMqwoamzPkathDEXPDJEJmSsJ7MSoqSnF5dcU0TfimoXEt3jmM&#10;87LOpcQwBEJOrDcb1tstMSaWENhsNlxcXOC8x4rynZgSyzwyjCPOeI5PTvj4ow/E6K1t2RxtqzFm&#10;EHp3lHtLVWFuqqZqRcW61ug7TxtUPfrR1tJ6g3GOEBJ923F6csISI67xxH7FssyAJoRE03gaY1jV&#10;nHVZZC9urOf9jzS3t3s5l0BzfHpaaz8a18h+ZloWmQ9yICwTlFgNXTXH22PWqzXTvDAcRq5vbmR/&#10;miT3OT07x1jFF89fcXp0hDOKVdfLXKoyTc01RFSrsNYQkxhPxJCIuZCLhoTgyCkUbUlJDKDGy2va&#10;Vva7StX1NSVKFsMiVbJQu6OYSBY01niGcc88B+YghsTb9YbtqieZRJjCfS5aSiGEyHg7cHN9xeEw&#10;cHZyxmq1pukU/WpNqjmrc47jo+N78wSttZiITjMpZ1IuDIOI3FOGkGA5TLA7YJsGpcQkaVlmNptb&#10;zs8fobWlcb3QpssMIeKaljkkcsw4o6oJlwh1XeM5Ojni/PEFphqy3ewPYAzLeAClcErjmw46mOeF&#10;lBLTOMqZRBThfkzyb8mSQ6F0pdNL3VYbK0JuoG8bTo6OaNuuCp8hxYUQJmJY2O1uSXGGlPFG8uUU&#10;FuZlpl+v6bqevl9xfHLMeUy8eP6Cz37xmZgLek+BWieFXDJN20j+mApGyR4/pVSNtw3UOuxdvm2M&#10;rOfzPLPb3Uo9pe4jVn2PN0723tMsRh4hsl6vxPyggG9atFkDupolaYb9ntvrS/a7a27rPHV6coJt&#10;epz1YghlNcssBsZWKXzbYq2YN+SSWZbAbj9iXMOjJ0/ZDZ9zu7/l8vINKLh4dMHl1Y5xmFHG8+yD&#10;Z2jXEMOMRSjod2eapWimWc4NunaNa3qMMly+ecuLL79kuz3i0cUF47KgS8HaRJ5nUily3pRljtRW&#10;zBLHw4GC1M73t3vaZgXascT8FTCgnk8s40SM9TwxZvaHHev1Bm00MYkB5DAMcr5ZzYZzLoQw8vLV&#10;azHN6HqstzjrWK+3JCdnlEoXdNOwXq85Ojllvz9gjLs/V8XUPoQcSFDPnCQfds4RY8RbMcrKKZBS&#10;ZruNjMPAtEz3RmYAMcm5staasZqVGWNYwsyvfv05znvef/aMvm1JKZOK1BlRDwL4h3iIh3iIh3iI&#10;h3iIh3iIh3iIh/ivOx4E8A/xEA/xEA/xEA/xEA/xEA/xEP/SUNL88m4r77ti728Txn/ViJvvSbjv&#10;Pk+aZwpKC8Xt7vE7ssBdg/H9R/iW5tyv06y+vSEcuH/Ndx9/9/W+Ke6/axT+pvj+Tv+t3m3mRRo4&#10;df07pXT/eClFRBCIKPOrhmTq7/J1SpfWIgu+e4+7w+L6LUTMo5SQpt75vKV2t7s7OpcCbQ1ZOXLS&#10;4lqPwhpLsharDU4Lzci1jZBRtJYm/pKElFTFrwWhrVKyUGq4I2QIkUkrham0r0VLA6pvWkzbkG2L&#10;dgfsPIgourRM08SbyxsuL/+Cn//sc773+9/lv/ujf8P54wuarmM8HHDZ03YdKWZC1IxLJo+BECbW&#10;vadpmnvzBGsM0ShidbGPBbRrOTvecHN7yzzPKG3o+xUlZbQVGl5jDdu1iD1SyozjAWstQwyEJCQp&#10;5xzuTtbhPV3bslmvGKcJjcJpi9NWxORGA4ZN61F5BTkRbcF5gyoZDTTWUoxBUTBV8Cfu+BaVC6mK&#10;Y4wSosrCnbipwVhpNFBaoYq+Fw1orQmVfHknInSNJ2cRYtu2IebEOI84JcL7XISkl1NGKRHEzTlC&#10;EoqGNpa+73l0esJhnqThNyYhdC+BgqO1TsZpEXd/ZQ2uCrRTTMxLQvdaGlpLpjGG46Mt11fXjMOB&#10;Vb9Ca2ngySmRwkJJmtPjI3778hW/+OVnPL445dHpMet1xzSNDMPIyxeXOH/Ltl+zTQXnFF3XoZzD&#10;VPJXBox2tK0nkynSxklKpTYqSQNyjFHuqTtKeRbCi8p3QkEhzg+HWw7jgNKGzWbNqW9p26aK+xVt&#10;60lZyDyp0i9iStIEVsB4MSsIIVTJoaKgycVgNGx6i3eOOUYomZITMS4YczcvKGxtaC+A9462bTiM&#10;B4ZxT+stSlsRVCYRAJRSiCVRSsAbizUdp5sTdocD85K4HRecHWiMRpVIDkJF1boSlrWpJHehfVNm&#10;muwZpgmDRStNaxWmtXhrORyE/kFtjEshMieZR0JYWJZFmseMqaYc0vgVc6qUeMN2vcZqU0VWGqcd&#10;uWRudlc4ayu1ydA1DaokETtRPSpiIodUYXIi2jRO5maZ0xQpBxGnFiH+5pQY54BSGtdkEXxW0wFy&#10;IlNIlagshKcoIsJFRIRxmlFK4XVmmCZ+9esbPv30O7RNwzLPhDgzjzOuUazWGy6vb4kRlgBaFZxV&#10;WGPIJZFCIAQRmuVYcN5hrIyZcRwItWlc12sSiczLArc7YooYpbFGc/X2BqNEPBBjABT9pucwjGSt&#10;8KtW1o4sDZpd39P0lnkOtIdbLt++Jo0DL3/7BfGww1tYr1rOTk/qaxZ213u69QbnPLvbkevrW07O&#10;Tmm7lnGaOOz27Mst635N363YrDZcPDpjt7shLgNd2+NsI0JaMliE+pZalnFEGV0Jr4tQHUvhcJiY&#10;l4X97Y5V12J6T1FKBIyVdJqURmlIJZBjEYJ3hmkJ2KRYb7cY60VUHWJV0Gi0MrW5SkT5d82Y87Kw&#10;P+wxOtM2DftpwZiJxvtKGFtRdMJ7R9N1pJQ4Xq9kPk4wVkqT1oZCImdVKdOFXCIlR+YUSdbhnMf7&#10;jpQztze3LHMgh0ieZ2wjTZBpCbIOWE17vGW9WlVhU+Hq5pK2O+JoeybfcYm83R1AK5zRdE2kaT3a&#10;N7JO1kb31aqn73tCyEzTwhJipdjmKiYL5Fy4LgO6FIxRtI2tDcNGmkYbw7xMjLcDcQk4Z2ruo2rj&#10;MyzLwrzfMy4BbS25ElqNUtimEUqoFWMSreo6J8optBUSb5gXYoxkZP1SKLy1VaypsUYMIKw3Mj95&#10;jzWmil4V5MQ8jZVGp+jbjdCihpGwLOScCNOIdg5SZhmFIm60wSsN1mKNUM5SFWm03gIFY8BJx6ms&#10;NlrjXUfbtMzLxDRP5JTpG49Rsr7YEqWBvkjDfSlZBF4pkeJCiSK0M1qLml8VqAK0lER8o6qRji4a&#10;qzXZCg3VakUuGuU9RomZQIxfkbtijOQcpaE9hLoiKa7eXkFOOGdoGo/WiowIDZRSWFcJYrVZWSE0&#10;I22M0O7vKNY5s+lXmCIk4otHFwyHvZjDlELXdCg9VzODkWXJDPuR8TASUqZthWLamEzOMs+en4sg&#10;MZeZZR5ZQmRJCwt71llyOjTEuBDiIplzziKMnxLXIQAaoyU/8t7Q+VbyBqWruC4JlVHrKmhVWG0o&#10;RQnt0xiMtmQk9zRVFFlKQaWIaxu23lOMJ8XMHDP7w4Hd/ob97oZldgSjaPoOYyT/a6yhsYaudRij&#10;0H3LfqdJQQRrYZ4Zhz3GWbZKoZbA/vaA0VZMGxqHdwZrDY13tH1HyYlOKdarRoje+W4/UeQaOssy&#10;zUzjzLwExiUw1jzS2Zb19pgvnr9id3PL+ekalWfIEUVhyZnpnuptKErGb8pwGCeGw4hzjn61ZloC&#10;ISnSMDNNb3j18pWIXtsOrFCflpx4/sVvOT06AaVlDVeFHGbiPJNjZJ4nhuG3Iqo2Bmcd2mj244hR&#10;ch0eP3rC6XrD5fMvKeMtZ6cXYppwdkIpqQobDCprKIqcFEY3QpqeA6UstencokwRc49qmOUBve7R&#10;dkvIibHShU3Nl5q2wVrH7eFA2/X4xlNyJgHK20qMnVjmQLIGb42YH3Udznn61YppHFmGA0YrwjwT&#10;lgXfdPim4ZOP3+fJk3N2Nzv2+5Hdbs+yBIZ5ZloWbnY3/PSnP2PdNpyfbClxwRhNWIKIG6qpkXWW&#10;417Eplfec3uz59WLN3z2k1+T0sLT9x7zne98RyieXoSYhYJWGWccDihFialT3c/mgqylWqOsiDZ1&#10;nSNyquJFZUQIVk28ylLujTiU0dXkpLDMM/vDHmUMSluWlBnjJBTPcaTESN+1dG2LMRZnOxGMOkuq&#10;uZtWiqQKbtVDFMH2sBRIhTiMknNmEZXf3t5wc3MFSUitxjo22zVHx8dstxuys0wLTIepflGxEmqs&#10;5nizJsTMMM0YD8Z7wv8HCfw3TfS+GUVWYxGif0PkfLf/v6st/M5z7+os1eRJoViv1ygNmSwmZDmx&#10;zDM5i6nG0dGGs/MzXv76c7zVOG3lE+TIEma6tsFZh9EabxXOGrmnSyGOEyebDcf9mjgvhCCmGSVF&#10;phAY5knEHHVdvbm5uSeBOmPRzt0bAd7NVylFvPd47yhK1r/9QciL6vkLrPN0vZiHpJTouo4YIxvf&#10;gFaMw4BvOl69esuLL3/Ll1/+htOzY5xzsqb0HWEYUBTcsDClPb/97Cf89Ed/y7/+9/8DpGpFeFfv&#10;+Ua96Zt1qLv6FqXUms4/dc2/3s//TZO0d9/jjhwp67f6J8fRP/WZvm18fEWR//YQQ4Q72nxBVZJ2&#10;Vqrq3URcUeB36lF3NbS7tfSOHu+yqyY7Ht8EnLc03jFPI9Z5fNfjh1uGen3DspBLqh8YchXUiyBP&#10;V9Okr37LUopQbo2Mydx4vDMsi6dthHZrvWUJCy4kxiHw9uqG//Kf/5Sff/Yzvv+93+eH3/9DmkZI&#10;0pRMyPK7923D6ekxh3Ei50zTOFLSnLcdxu25PQyylqTEyzevefb4Ma0xImS3Bus1WtlKV631hTBz&#10;tFmLKZsSSueqWTMvE77x90Ju7w2mGAqKmAolZ9q25ZPvfEJOSXIv52hzR4qRFGMl3+pqMiK/oXWe&#10;ogvzvPCrL37D68u3+KalX23Zjws3ux0XF6cYpYRmemeIWTI5xWpOJIRqSqFpPNloQozs9we6tuV4&#10;u6lmd9VgSMH5+RlFwWEYcL7Bt23NncTsLucspnoxVsOhLGROq6rZoq6CWSHdPnv2lMZbnDHsb/fs&#10;dwemaWYVs5hzLQulTEKLfqeKqpQVo4JSUEXWtrv5JznHEgu3hwOr/V4MPfsVbdPQd63UjmrtlpKw&#10;quDIvH7+krdv30CIPFqvWFtDoxWNV/jGiLAsJ1Sa2W57kvKcPDrnvQ+f0q/WKG25envDOA68fvUl&#10;X/7yZ3TMfP+T9zns9vz4H3/Esix0TcuPf/oZb9685ur6mtev33D86IKmdfz0pz9h3a95+vQJ635F&#10;BpJOhBJ4+eoV4zCilGKz3rBeHYNCyO9nZ7RtxzTPUvcpmd//5COePL1A28Ll9Y6Xb675zZcvmGdZ&#10;h6f9wPHJEe89e8qbyzf8p//yp9zcXPF7n37E49MN7z86o/Et//Djz3j55UuOj844ProzVdH0fYev&#10;9Y1xHtkfDkzzjEHTNj1917JuPavOs+o6Qoj8+Gc/52c/+wxlG37/Bz/k6XsfkErm9vCa3W7P5dWO&#10;5y8vef7ipeTyxrCEwFLA24bVaiMGTH1P23rmMLE7HEjVyMgZRY/i8fGG476HECR3qOvN9fUNwzDy&#10;+Nn7nD16SkwKtORF5MDl6xf81d/+Ha9ev6Fdb9Ba6nYoCGGuRF4x45imyL0HaoykEOUMwSpiAtf3&#10;/OBf/Ws+/oNPSVqjm5bNagNa8oPXb6/Y7Ueavpd8yzqargelqd57TOPEMk4cHW1pnEMD3tn7tUH2&#10;gnfiQKnN3e4P+FqrNF6IscYo2UdrQ14CP//Jz/iLP/9Lfvv553hvePTogk2lrM/zhOx+xVDVGI2x&#10;lhASuSTmZan0eYe1ttbgIkorrq93ZOfo2o44B44frVnmiXEYubq65HsffYhXd3UzQ6YQg+zzjFFs&#10;jza0TcfJySmFxDzPjOPMYX8g54zzDcaaSthONE3Lar3Gd42ISDE8f/WWpvWkFIjLJGZ0CtrGMQ97&#10;1DJjUAzjxG53W00Juro+CuU5JHEKMlbhna1mHy3HJ1va1UbqkRTW6xXr9Zq+69DGoo1FKcU0Drx9&#10;+5ab62uGcWCaI4cx0EyRblXwUQw/1/2ao7NzLs7P2Gx6ur4llsSyTCwhMk0zZDkzaLzUSER4yddy&#10;q5wC03jg7ds3vH79hmlaSCBGEY3ng2cXbLdbMasstXptNEY3aKXqmmXBwDLPTIcDN1dvaZ3h5GjL&#10;ZnOENpaiNNMScG1Dv17f5x5Ka1IuzIeBZZlZlpmcE9OUxRzUyBqhKmE4hIRzYriVU2IOAas0WmX2&#10;u2u8d5yfHdN2K8qdyL0kTNNSrNSz7s2GnMUYTawEcak5GyKKWGI157Eoayi61PVKo7WjLS2pJExR&#10;eG+xWmOUxrftfb5njKGttZq7dattKvE8RaHXK1nX4jSLwZISIXSOEXJA1RpZLoU4TaRSWK1WPH7y&#10;hHGcCIuI06+vb1ivtzSt5/rykuvbW7rGyz41J6yBzWbL9uiY7akH4PLySoye0UzzQojVkFkXyaVq&#10;jSPlQrFCrN5PCy0ifJ4muVYhLGitsRqM0pTC/WPeGZQ2nJxv6VfH7HYHDvs94/gWCOhag9ys13WJ&#10;1gzjzC9++Rt+9fmvOD4+4aOPP+Lp06cM80IsGaOlxuSq4UaM6f5c1Tl3f5bqnBjLxVRYIjJWrZh6&#10;KKXYlsJhf+Bw2HN7u6dtO3IqzGNgHEeWZZG5ch1Zt56cwRsrZxFF9r8xZzHNsIaUCienTT1zEFPb&#10;XIAUZbyVjNaK7mh7b4YUUjW2LHL+UFImB5kTQzWBs8ZglBKR9BKYYmQeJ2ytgRij0EqMyPpG6j25&#10;nr203mOUIaZY8yhFqudTBnhy8YhpHJmWmZAS4yymfjlE4iwU75wzb9++JafEo5Mj2QMrTVFaBPJV&#10;dA3QVpMPlGYYRmIMxLvc7rqw3W6Z5hllDN4YrBEDA2/EcBWtSXUcGOvR2nC82ZAfnXPY3TIOh1oT&#10;lXVEaYWyVoyNkqw70zSJIU49b2oaj1aFzcYyLYmmb/ij//6PmKeBYRy5fHvFYZBziUcXzzg6OWF1&#10;tJE9j7FiBiUbm2rm4TFaE5aFV2+vcNWsZ1gC2Tr+5h9/jP3sFzjv2aw3oDRzWLDO35v3DcOe169f&#10;cnR8xJPHj5inmdvdjqvLK5yVM+6u61it5Jyh6zoaqzmMI6US5Fddh9WaVOI9cf2uFFM40BdN1zu0&#10;lrz76uqK/f7AarWq+5eWiwvwrpFaXq3riJuFnOPPy0JJkSUGSqXM62rGPk8jKUW6ppOxmzOpJDRi&#10;KOOdv/PLlxpPiqRqDF2qgac2Bm0t682GlBLjNLDdbAgh8Pz5c/m9vezdVm3LP1HmeIiHeIiHeIiH&#10;eIiHeIiHeIiHeIiH+K8mHgTwD/EQD/EQD/EQD/EQD/EQD/EQ/8L4StQuwsVvo6TfNeh+k2p1R4C6&#10;i/vGXPmfpFm25Htx/bdRsf4pIfy30d3vnvduE/DXqGj/zHO+KV7/f/q7fNtrgTT3vPu9v/7/q3uh&#10;0LuCe0ptnEP6Qe6/jy5f+0x33y/XxqQ7B/67z5BSqoIDaZzQTotQUCVAC+HSGIyz900L++HAMk6k&#10;uJBiuBcE5CxihYw0UAhd8/4Lo4yp1HRD9kKhcqmw3gjFwHsr9EUrtOKUojRd3e74z3/55/z4s8/4&#10;H//Df+C73/sDLp48IYWAVppVba5AFaLRGIM00oVZhGcKMPL+uZKaTaVDnW2P6L67om1bFPmeGK+y&#10;EEyhsGobnG+wTUNMmd3tnmma7l33N5sNqhKJKNJ00DQN2oigvmuF5ln7aem7jnGcmKeJlBIXFxds&#10;1hvSMorgTYvoVFX6JJXKl1Mmhcg4jeRK2mra7v46OmfRhkrJ019rbtfGfM3AoW1boQAtoY7lUoXM&#10;tfmx0iZCEBK8Mg7jfSU7BELJmKiIydB1jqJSbWAwNM4SFhGWxRSJU6RoaR7OWRopD8vI5eUlm82G&#10;0rXEEHBV6OStk4bBu3FU6Y9LlMZqBTRNx/nRli9fvODm9VsaVfCuoQD9qmcY9jw5esbxyXEdo5q2&#10;aejaFme1NGBK9ynGOVROYgChFPM43lOHXW2qi1WgYbQQDclCJzbGMFexxmGeCUsEFK8vL7m62nJ2&#10;esyTi3PuxLKlyH2YQpRmFysi0RQq1dIYlko+l0Zu/dWcpxWbdUdfCtM0Mo+JuASMdxhr7xuxfCUm&#10;SHOXwy5CsswpCY289eSSKm3OM8yT0CBMRhuLq82jSllCCMzLQtu1xGoMcUdt10qjlKkiLiFTWCtE&#10;iYyIKZxz5Bwr9Thjra0NZ9KYqpyt85rMv7GKB5umAZD3n2e00fcNPkrJ8+elGgiEhLOOw/62Nkx7&#10;oFRKaoOrtHqntVC1SqrCDJlPc4xopNPYO4d3K0opjKPcn0IMjFgnc4OxmpjK19aQEBZiAOfsOxSQ&#10;Ql7q9UbEvcMwcrsfePH8JdujNV3TkGLE+0xKke1mw+nJCSdHW2kMNhbvTF0DIIRcaSWqCkqownuD&#10;sY5f/erXHG23LDGQgbkKu7T39EbjrNybX758wfHRhu1mg7IelOJoveHswuK7DrSSey0mNAj5yrXs&#10;b/eobIldw65r2F1dodNC21qWaeL6eodznvVqwxISU/wtT58+IxfNbtjj+5b3PvyAlCLX12+5ubkm&#10;xoWcWzabFX3fkOPMsow0VmGNEoKIVqQF8I5UjUlCDMxhZhpmmraQUqFdrYUw1pyiSpaxp2T+0LXx&#10;8s6AhiJ3VtevWLc9sQidRxtLVooZzZwU+2FPqgQbawxKV/rNIqIT1/astMYamaNDkjEbq/A4l4w2&#10;miYXGmNpnCPohPEO0HRdw+3toc7XotDRWtY154RYNI0Dw3Bg3B8IIQgF0ze03nEzDHir70nx3jeg&#10;Ms73HB0f43zLhx+8T6Zw83+z92ZfllxXft53pjgRcaccKqtQmAkSPZDullqyLFn+t/1gv8jDk2x3&#10;WzJXU91kgyDIQs1ZOdwpIs7ohx2ZKICgHmS/Kc9aWKisyrwZ98Z0zo79+77tDcMxULJGVUOcAjkl&#10;hmHL/nDLdrdnyZq2XZBzIaREpdJ4Cf8aC761uEYa2UOYJIgSJYwyDSPeWbSCmOxsY7bz/cmQiwAZ&#10;FJWm6cQE1zSgLd5amtnYhRablnEOlGaYRglfgNiOtMEosYSWeW54HCeGwxEKjMcDtrH0XY+zd8Zy&#10;S9+3qNlsqJVALu5tz2QJG6WANhCmyHEcSVEaBxvnadt2bjJlfl3Fzc21ADfWa2JMGCtzJT1fC9CV&#10;EAZqKZRSabsFrpV7Vc6ZaiyNa/DeMU1HQhzRxczztEoYDjhjsLah72aoTxHrvSqV7XbLOBvztDN0&#10;XYeZr913MI67xu1l39Ov1kxZ5hnMdvaCIkwTOQV0BW/FQFhygVLI48j19Tt2795xcnLGZn2CaSxj&#10;GElRDHc5Z4x192boOxjW3ey26zps09zP6+/mAjHG++DbOA5Y5+Ztlu9zxlJ1nedGAla4eHTGOMU5&#10;qKDmuWlinASccBgGIKG1xXlPDJmb3Z4hBqyCRoEhY2ZTp5nN1KWk2QoI2+2B7fYWYzSnJycs2hZn&#10;Da2SMHyaDb9VKbRtaFuPa1pyLfdzdq21HGfzPTOGCShiqy3y+eZcMLVysmzo/Qm/vX3HyxfPGNYb&#10;xuVCwilNQywSHjvsd6zWK7pFx8l6wzSM7Hc7afL3HoViGCaUMkwxctiL2TDnQOcbVqsFXdfy+OKC&#10;1jXoxsg2NZp4HO+hWtMY8KqnazyrbklKmXe3N8StQJDCMM7zqoaUAzlHGmcoMXLc7zkeDoRxwhjH&#10;crlisVzgnMdQyaXeh0JizuyPI7fbgYLBt+18TBa0dmSlKBpev3rDbrslP02cPb6g7Tx933JycYq3&#10;hpIy43jkeDzy9tVrDvsDMcxzD2dQklCl71paq1n1LWk6EoY93miG7S3JGEzTo5gNzlUseHIuFkJI&#10;lJKxxlJzpdiKdfP8qhS0bWiswzYNrVG0vuF4HBiPR5nTJYFknfT9bCbXFAVDLExTYAqRlBXaeKqq&#10;jFOY7bMteras9m1H6juG4Xhv5C5pYkwjYTA0jef89JSLs0fEWJimiTFF0IaUEjfXl7SNZTgeMNIl&#10;TUwFrQ1t6yS8WjMxjGgFm+WSL3/6M5b9mpvbPZCpJfDq5Uucc5yenrI+3dwtOAmqyKxVG9KUmOIc&#10;GnaWWqU2cBd2DWGSOfZ8PYgxynlV5F5yt15JubDfCNZVuQAAIABJREFU78i5UJXCt56Y83zOZt7d&#10;bnn18i1nZ+ecnZ3Q956b63d89fU3tM5JAL71aGfxbUu/mAOLS0/VkGsGzHzd0WAspUjYDzQZQ1WW&#10;XCM5R6bhyOX1Ffb5CzanJ6zXa8I0kUKEUok5MaVASZHOX3G62XBxcUFnHF5p6gxI+S+psfwRmG/+&#10;3O+/Vn/6e3/45/fBfdQi+vb55fp+gXGGYgo5TWgyMUwcDwOb1QJtLMv1ihelMo2BhXdzrUHm7fv9&#10;gX7Zy/W7RlSp87qmUnKiaxrWiwW1FG73O4zWdG3P9e07xhCIpZCrwA/vzkE9b98d3KVQyUXCsLXK&#10;n3NJaAO5ZAk5InPkXmsqheVqMa+VFDZJwOT07Ixj19L4hsViyThM3O5uuXzzhikETjYnPDo7EWN2&#10;rZyf9lztBsbDLV/9w6/46Z//Bf3mlONYxbY+QwnNe+vu9+sy3wutz8Hz72zof6qu9sfBdajfByne&#10;h4DvPuu73/Hjv/dP/a67elGZ4U9/qi52F26/s/hKfWmGMNZyP1fSWmouOf9xAF5+H++F4KVOo4yZ&#10;ARcCrBIwh1xbTeNn87nHukbgX9NITomSv6tzvF+dK5UZDjkDIvQMZtSGamWNZa2j+DTDTQzDcGQc&#10;A9Z27Pd7Qgy8eXPJmzdv+O1X3/Av/uZvePrBY7yzNN6QUqYU6LqegoSTrGvu39Pp6QnL1YphnLi5&#10;vp5DMwrtBFKj6ndzBmOMGFZrpcRAYxSn6yXLvr8HgoQUiTOw6K5iap2hwZGmSKkSKtqcnorRVqkZ&#10;HANhlHVMLYUUk9QTi9wHcq1o3TAdRnbHidv9iJsqZxcfc3IaCEGsnK5doOd1s9IyF5+mkZIFpCKQ&#10;OVk/pKqoMxAlxYh3AquY5nV2KRL+ffL4MVdXV1hrMbNtV8JMc1h5mii5zL+nklKhVfK77uogpWS0&#10;djgngANrNKvliut311J/2h8Zx4mKgqrFWFkTSsu64C7DXua6jbXymayWC1TOZAzb21u22y2rxZJF&#10;381ABY1GPuNaMpqMroUXX3/N9bsrvDWcnZ6waBoaDSpnqROgyEURU2UYA1234PO//DmPP3qKaxwh&#10;BJ59+5zn3z7n9bNv2b57yZPTJZ9/+DFX7y756quvpD6jLV///hm3N7cMw8A4DKw2Z3z49AlVG54+&#10;ecLJes2iF7v285cv+Pb1S96+ectwPPKTz7/gdHMi4cpcWaxWrNYbjDbsD0e6XmCguio++vADtK5c&#10;3bzj669/z5urHccslnJF4aNPPuXi/IQXL1/yn371nzjcvuPjJxf8+Wcfc7rsqTHyy//wS7a7kUdn&#10;j1guTjDGoJRAXGLOHG4HYhRzt9aaZdux6HtO1mv61tO3nhgGvnn2Lb/+9W8IOXHx0YdcPHmKaxfs&#10;h5Hb7Q2XN9/y9vKKl68u2e4mrO3m+32loGkXJywWPW3f47sWYw1N29D0DTffPmM4bPng0WOeXpxz&#10;2nZsug6vNfEO9BQD2/2eYQx89MmnfPTpp5SiCFOeIbCZ5y+e8atf/QOXl29QVqNNxWpIKXKMI6oW&#10;LGBMI3ZaDThLilL3dFbgndUa2uWCf/av/g2ff/kzjjFyPBxI+wNN0+Cbhq7r8U1HmAL7/SVYy3Kx&#10;wCpDjgnmGuQ4ST31eBxYrdeUUud7Vpagujb39cRSEqVULp5cCAxsPjeMEmO404pnv3/G3/6f/xe/&#10;/Nu/xWrNo/MTVsuFzP2UANUaL9uY5tqUzFkUKCXrgsWC1jf3c0KjBazrfYt1DWPOXJydcfnqFaoU&#10;Fq3n6sULWqdxFjpvCdXdX09yEnDbou9xTYOZQWQhRA77g9i2o7y3rhNIm7ENVVW8bzmECdt6VouO&#10;aUr0veft5VsePzqVZzdKo0qVe10ttN5x8+6a28OeMUzz8xqFcY4QotSxc6YAznt822Ktoes8XetZ&#10;dC1d32Mbj2893rfzHCFjrEAYW2/p+46nHzyZ53+aKUZ2+wNTjDjn2Jxs2Gw2bJZrlK5MYRQjt1O4&#10;xuG7ltV6TY6ZnCPMgCMKOH9Xa4BCIqWMIrNZrTBacxgmrm62/PZ3v6NvPetVR79YzDMSCUbKNNrS&#10;tK3gZWcAZe9bFgsBFzTOUJThGGTOZqxDNx7nHMZYSsqEIGtLlBiWU5LnPtbO4Fej5+dHDTFGQkhA&#10;4ng8Uue5gG0E1qtrhZw57o/EVNhut2jrpA5lJWiL0SgFOX83J1MoyO89M1QS1lRVo52d798C9apK&#10;wrkC6kqEKRJyxBkL889WpfDe39/3ygzYzWFit70V8IQS2KNrGqq2oGSNW3XGWUOOAZ0TrQbTNlhj&#10;59pmYX88cnN1RTge5LwxBmM1Tz+4kOMV6Puew3HHcRw57PbkHOl8Q6qarIyAO4tif5DQs7GyT7Rz&#10;1FxIs+FbzzVV1/j7+X9KkXGSus5ivUEruLm+5uXLl1InaBpW/UJgBZOsM9EVZS0fPM2s1id0Xct+&#10;d0MIlWkYcE7qO0YbUlEo6zl//CFNv6HkTNsvKUoT5kDz3XoyxMBxfh4igKwG5nm5dU7W7ymTg0Ak&#10;tdZULYBJpQw5JY5HAQ/knFCqslovBY7RtUwzuDenyPOXL/DOcLZZo5ZL2ralliIAW+A4hPvnx7Iu&#10;EaO5tW5eywqEzBhNYwQyQq1oZWispioYhwGtNH7RoqohpT2oOhu2BYZbcqamKlDKku8hcs5pqefl&#10;SuNacLLuKyXfg0ZLSjJPM3LvCSHSdx0//fwzDtPIYRjYzSDj8Xhku9uRh0zTWKmPeUdc9Wil5Flu&#10;19O1njiNDHdW+xCwjZPndX1Pyon94QBUjmFifHdJrZVlP8NbK+z3e4FYGIWxDu97ShUImm2lVuq9&#10;x54YfN/J9g1HqRFSSXGipDzvc0WeQR3MEFWZc4MuGa3h5uodzODqJ48ecX56yvOXr3j27be8eP4N&#10;t7t3PHp8wceffEJOhpBlvr3b7kipyLMVpWRNUgQOGsIoYf+YidqwH0bKMPBmu6cUmeeWKkAqpTXG&#10;aqzVXL94zcvLKzarJcf9ntvrG5x1Al+fQTFaS4h/tWhZLVd0bYef4SBd11JLBipN40ApjGswtmGa&#10;InE70ThHDIlapVY7TQHXOMZx4vnzF3PAvKVpHK5xxCxrC2sdlcr+sCemROs9xkgtJcZEzlEAInGP&#10;qgKBNwqmHDkedvRtS9MIECRXgdAoIbBgnIAkjJbnosMwyBzCOcxyKfPUUmdEH2AatPOM4+GhIedh&#10;PIyH8TAexsN4GA/jYTyMh/EwHsZ/1eMhAP8wHsbDeBgP42E8jIfxMB7Gw3gY/x+HUvIQWoxO3ze5&#10;i53qP2ekmo3HPzBSSbj7rkGbe6nVfbhkbvb9zwXXfzh+2Ij8w0bxH5qxfrit/7l/B+4DP2r+T8+v&#10;mUsRSyc/YgED+b/6LjAk2/LH26iUum88+d57B3kIrL6z2eecv7+d8+9QKLGKghjftcUWS85iilAY&#10;jHYko1E64mqDaxLWOZrWc9wfmI5HwjQyTZOE4LWGXKXhb27EVlU2SGsJMtZa0dZinKPMtrSmbXHO&#10;MoyW41EMm9M4iRkKRSgHphB4cX3F//g//c/8/T/8A3/1i7/gz37yBZ13mAr00NZ2tsVEsSnUTCoF&#10;bcXMqbTBNi3kLIEyFKtVD86K4UlpSk7UqghBDLcaaVJ0Rgy5KSXGYWAKiaZx70EJZiNrjqScJATj&#10;HL33OGdIMd8ft9IQV+f9ruT7nUMZyFO4P1dKEVuBCF0NWkGmMA1HqtK4hVhrbetng7BGK6EOpCJB&#10;YjUHsdxsEU13lgmlscbgeifBvLtm9LlpBWPJKYnpNwVyndDO0XU9WhlSLgzHEaMty82Srm2YxiAN&#10;JtbSLBZiaokTY5h4d3WDMZb1yclsOR+5ubnh9evX/M1f/xVN15BiuW+g901DjHM4zolRIISJ29st&#10;0zHz0aef4q1h2bXkHBl2R3JbKHPj8ma9om9b0JXloqOx0oBvjCHlSIhRgppeY+eGNKUtKYphVzs5&#10;h3JRUDMxTdSU5WKktDSUzAb01UpMbNe7HaEWuranjBOv31ySYuD0ZHNvO5ZwuyaEII18Mywhz0HF&#10;u2uaUXJepphIYcJog3MN1Hx/TOIsJYsZyhl7b2nKOc+25jgH4ls5tlMhm0wpWQAXCqY0EaaRmjPO&#10;OWqOmJqhlrnZMDEMhpPlAqsbCY/Pxr+q5OqmsChdwSDhtdlUdAeJEIMwGFNxTkwTEro9krPD+wal&#10;vmtQa9v2PqSccyHEyM3NJMFmZ2gay2LZkrdizg5RwvwpjExWs1htJHSQxW7njRhTNBXbOKKuxDCS&#10;kuzjGCKu0Xjf4oy5b9S1Vkw+tRT6rhObKPO19S64ModL87wvaxWIgzRUqTmgqWeoRUaCPJbtdket&#10;hbzo5Tw0lhQnKJUPHl/cNyz5xtzfH+/sSjlXQoz3VjrrBBgQQsK3Lcdx4NXrV7RNQw4RrRQra3GN&#10;o9bC1c07fOfRrsHOAI3GNWK4SpmYErlKo6lC3uvCe8I0UsKeddeweHpBGo4crm7RKFJM3EwB33Us&#10;VMNuN+DblkXfY42lVE3rGq6vrvnd11/T9x2u0azXS9KU8d7x0Scfsb+9om8dhoiqiZoK1mgyaQYL&#10;VKzRWNVgrBaDc62UXPCdwTmxzTSNx1m5zkzDiJokIN44R98viCHN4cHCYrHCtR2hVOIU5AJi74zN&#10;Cuc8Osv5Uqpcj42T66ZSiq5pBPpQEikGbNPRNC2L1olNfJqI44jOmUNOmNlcbxsxvTjX4K1lmiam&#10;FImzdT6EgFKOzXqNM5q+FXNpDAIlySmx6FsWfUsKQcAoVJq2BWVo2oVYWXOmsRbjNMvHF8QC0xCJ&#10;Q2A4KEJQeL/Cd4rb2yu2+x2oBuc7+qYjl8zp2SmLvicGsR7tdjtKHMFonPUSdZ4NRForUpyIh8j1&#10;jYQWm8bhvQMqjbOs1isWXUs7N0NXZUhTjyprUiny/mYDXcyFagyxVnKtWCW2OY2EgJSWAFnfeM7X&#10;J+ScGccD03RElURjG7zTbNYrGmdIw0HmYgpSycQpEmrFzOf6Xeg7jIE3r99SS6Vf9HT9kijdiXjn&#10;oGoyULTYq8aYxTbc9rSrFdqIjT3nRBgHcgyUXDgeD7icUEZCO1EFhuFAjIEQw324PuXEOI6QAlnr&#10;+ToOyliscxLSnAInqzV6c0KME2UOkbnZsH439wshiGmscRRjWFiHNZZxthtO04hOATXDCYxRWCCV&#10;RIgRVyMrb7m9veb28g3nZxecX5zfH8eqGjQagxjJXWMwRs+h+oSqSNNm4+5NbVobpvnftREb4ziO&#10;9/PWIooi7Ax60kqJ9XG14rEyDKM0zb67vmIYjvSLFd1idW83SrkIbKXAGAIpV6aUcEZhVaWzitVS&#10;jJ22KqyW7bLWUius1hsexwtiDEzDIFYxZYg5STBKSaiuKkUKR9LhIPc5a+8bU2OMxBCYxkAME9ao&#10;2QJuMAAloZVCGYHANF7z+Ycf8OLVK4Zhzzjs2G6v8c6RYhRQQtMwDmYOhhVOTs54/OQDhmHgzdtX&#10;jMNEt1jSth2+X2D9nv2LFxyORw6HPfvjkY+efiDb6hq0NUzhyHa7Q1VorLx2mALb250041fFYrHE&#10;GE3vLEOppCmiUPjG0czmxH7RYlVH33csj9KgKk2wEowo80qlbRuss3jfYozhOE6cnUEs8vmGOAm4&#10;RTtyrezGQYLW6w0KzXAc8I0lTCMpOc5OVnjnqPWE8ThwslxxOAzkVHnz9h3XN9dYVVivV3JMGIW3&#10;PYYVNUw083EpAYwGox1ae1KexMynFH2/BOBw2GPuQpRVLMPWWIGHVdDzvME4K+erL+gigUDnHDVJ&#10;GJgiAaBSKyUExuORlApaN8SYMUqTsyKGgvcy/wshEkrGGTmvvXcsup5aK/vdjlwK4zCQ8wFrGxrn&#10;WS56VsZSVMVay+PzDXE6UuNEiWK+9V5sywL7Eav9cXfL9eVrvPf4tueLzz9iCoVxGucwlBjdxNJZ&#10;5oCKWLvugrMCKylQMl07g5Pm+VGMkVwibetpXTPPbRIpCXRpGuX+bGfb93K5wlrLGANt29L3C47j&#10;RMLy8cdnvHp9y4uXb1HKUDdwdn4h8/WSiWOaYUmREOL9ayur2KzXnG5OKDWL9RIk/OY9aYxMMaJt&#10;i/MLShnEjt4ucM6x2+15d7llux3QVuNdg288WWkOsy19fxhwqzWnruGQEmGcaP8LAvDv1yfer63A&#10;90oj89f1e7WXH6uRfK8mwHeAwjIH1RsvAay0h5wCMQ6UIoGew2FEobFNQ6oVQqK1Dmcb8gwXm1LE&#10;hUjrGsZxnAMloIwiJtnPfevZ73Ysug6F3EtiLlStWazXDKGy3+3nYIWX8MsMyYoxEnO8h4rFGBmG&#10;A80MOkMrrFUoZSlFMU0J1IHf//73Yg2P0rzvfc8QAm0nAZ5F39N7z3LZ4XzDi29fcHt1w257w/lq&#10;zaJf4IxntezJQ+H5N7/j63/6J/7Zv/63ONcQQ5kNqn+8n/5oP/5A7/5HcINakdu4+l7N6G5N8P5r&#10;3dXCvjs+/vQx9GP1svcBiz/chrvvvQvG11rvw/0//Pk7oN4Pf1bWjMyhfDEI1hlkoKuAM2utxFSw&#10;jYSfKxJG1kbPIS6Dtg5lPNoK7My5Bu9bhuOBaTjcW8VTSnP9sEoo+c6m/IMPRrZXo7wR+FXNuKbB&#10;uobD4cA4DozDhGss4zCy2+4IIfLVb3/H8xcv+PJnP+PLn/2Uzz/+jM63WCPQhuXCUqqEKMWmLGCn&#10;pqn0/QKrNW9ev+I4g0is0dQZiKOMzH3lHpNRJaFrhiChN3Km4mi6Viyd9/uzojRUVdFGkQvUnEnT&#10;KOEgI+s5pxXFKKRgIvPemCK1KLnnzhAqbTSFwmK14skHT7l4fI5vHLvtNaWIAZhSJeA/1wtSjsx5&#10;VkDC41Jbq1ilaRsPMzRO6oKyH47DIAZL71n4To6n+V6igIwE+BVqBoxlSpZzw8QkcCsl97KYyj1c&#10;sCJgD60Nm82G3a3sv912j2saUhZYU60VXeWzM0ZTcwUlQM8y1+G8c0wVYkx0c7hNU3HGCLAyJWwj&#10;Ju3d7Q1vn79gf3VDPA4sG8fZ+Snr5QJVK3EUcGLFkopiOyUOU+DRZz/hy1/8nHa5IMbIzfU1X3/z&#10;Nf/0j//I8eqWTlX+5udf4BR8++0z/uk3v8b7ltvdgaurG4ZhZBhGvO/4+POf8cXnn+C8rBliSNzu&#10;jhQsL199w83NO2KKnJ6e8flnP2G9XBGniFKa9elaQA5zDfrs4kIgVs5ijeF2v2e7u+bdzTXP37xj&#10;SopjTKxWS85PNzx6dMavfvX3/OF3v6WUwvn6hL/+sy95erLh6vKab77+Aykq1osTnBM4Zg4SxCsU&#10;qXnOEMqmcSy6luViQdNYGmfRSvPi1St++/VvGQ8Hnn7yCe2iI5bCkCOHw5arqx1v377jt998RUyZ&#10;mKDqlliMQKs6z3K1oOs8IDZprRWHw5ZM4Pr2ljAe+PSjj/j40Tm9dSx8i6mQp4kYAof9wGEMDFPg&#10;8Ucf8vTjjwTYoRSbsw273Zbnr1/xy1/9msNxQlkvYVlroWZqlvV+SZmqQPuGHCYoCVVk7mSco/EN&#10;znv601P++X//bzj74Cm7ceIQM0XJ2iUXiLmy0BZjHKUEAUjWwqY7QxmpK8cQUEqzWG+4unzLm8tL&#10;9sdhDnQLUFVpTY6RnDOr1QrftqzWG84vHpGS1BvapqFRmndvL/kPf/d3/Me//TuOt1es+4629Ww2&#10;UoMwzmB9Q8oNinofbE5J5tY5RqwTK7Ke4Y5qvjZrpalFz3Z6RyiZzXLB0XtIkYvTE7Y3VywXC7rW&#10;oXTFOsMwJHSu9L5FWyWAEa2pBaZpYrfbsd1uCSHKNXe2h7vG0/iO43HgV//wa2qKfPj4nL/88idQ&#10;El3nefHyOaXO69qbWx6dPOJ0c4JVmeF2y/4goMJSK20j96iQMpdX1xyHUeCqrefjp095/PgJ/aLD&#10;tVYgDG2H9x1KSwBaoBBiFL8DzVnd4Izh7X7H4XDA2ZbPf/ITlqsVxlma1s8h4ESOgRQjJQWCKrjq&#10;yDOg52RzQrGVqhwpVapWVAo5jtxO+xlQ6AU6azTKO3xzwpMnnp8ow1/+5c+JKdIvPDfX11JLtAIe&#10;MbMVfJomlLXkUubnRBVSYnVySo6B/TDgq+L84pzGt6AlIHt9fcNxLxA1qY0r2tbTdS1t31GyAIqt&#10;s/PxIuv4EDJ5rn3nJFDVjo5sM9pplFFzeBTQhqoErGS0AVVkDTXJPrJG5iHGOBpjmWKQY0iBaRzW&#10;N6AMU0psryVEvjk5RVkrgCXb0BuDDpNsqzLUyj1Q925OpZD3vN3tKKXQti1d2wrAsAj0VI4FOc/r&#10;DMbRSD3MaSUQzJyAwum653SzJOXCFCIxJ6mnRXm9QqUWZD01JmzTMO4D756/JheF0o5xlGdhY0jc&#10;3m7FSJ8CxllWm7XUiKwcH2LZljl4KpkxBIwqMzhOzSA3gZ+lXMlT4OLRE1arDTFOfPjkArTm3c01&#10;hYpSleVqidGV49GiMqRcSVVM7cOUGItic/EBTz7xsr9zxjUW7wXwW+t8bSllBvtIPSwlManf2d9l&#10;PppBSw1gTIk//P4ZuSica8i5sr+9Zbe/Ybn0LPqW09NzPnr6ESfri/k5V+QPf/g9u90tByq3V5ec&#10;np1ycnLCo7NHTEmAjloZeSCskGeVNQo4QEGZAczGqHkNHsg1sd3t0dbSL5cyJy4C+opKnkn2ywVh&#10;GqSGJ08OMTDPH+VvrDP3T6Wta2mc7IuSEwrNGEaOhx1Oa8IwklKmaXu081AySYPvek7XK4yVYPZx&#10;GFBkzh+dYozh8cUFOSX6vhPIEYpUIjHtmKaJ9aLjgw8+YJom9vs9OWf2hz0pSg2k3hm/tcAGBUBY&#10;QDeUlCgpc33zjlIE8OGbntVqQ9N5qAXTOGKUc9s2XmrFrhFI6wza1NqC0/c10jKD39R7wPDGyjOV&#10;trEch4EpBI77LWfn53zx2ces1z3v3r3l+vqa67cvWPZWgCk1U2fi+3E4UmsRaM1dLVZpQi4MwyTv&#10;GS3bSaXxDZv1CQrFs29fsN3ueP3mklyLQLMWC84uBHayOX9M4xeoWu6fYaANIaUZejxxs9/hnWfV&#10;L9nut1w8OmfZ+rl+rNDKzCAwI+CuODFNEdCcnp6TksA2pzjK+iBniImYDphB4byjVIHVyrkjkPCU&#10;EofdFoXA7Kxz+BkmU3IiTIFkoPeNHP8lk4yS/WcswxR4/eYNvu1YLlc4L4uDWJMABpM8t6FmfOMw&#10;rqGiQRvGlNgNA9vtlpimh4ach/EwHsbDeBgP42E8jIfxMB7Gw3gY/1WPhwD8w3gYD+NhPIyH8TAe&#10;xsN4GA/jYfz/MN5vwpUGSDU3Q842qvLHTcHyb+reIvV+T7BW6t6mddfA8L4p633D+fsmrB82i79v&#10;O3v/7+/+7YdB9h/a4L9nbP+R5uHvGeX548ZisZ5lMZW/917umqDvLFmlFCQ68P3xQ3OXnhtLeN9x&#10;pWbDFeV+e943UVKqWNGY7fGzbUCMB9w3rRpjKVmah+6sHClFTLHy8NxKY1ZoPdMwcNjtZ2O2hF3n&#10;GP79e9Bz53EtZbYWS/OzNgYHKCsNlb4VO8MwDIQ2UgoMwwHXLdge9qQQyCHx+z8859tvn/HyF3/F&#10;v/4Xf8PHH35IkwIhRzRiFQzjEVU1BYi5YLT8vrbvJTQTxZjeNg7jHTGl2T6YIEszldZC1VcpYo0Y&#10;kcMUcK6hVIW17n7/5pww2mCqpm89tevmRn17b73KWYzE3jfcGe3EPH8HMJDm8RTivbGhKA0UGisG&#10;3qQ1OQRiyRL4ydI0WUuaSQv6ft/fBXeUUhyH4f7Yc8aSTUJFJaHwppEGFCUQi1qRAJe1WFc4DIME&#10;Y0PEmYgxlnGMSAP+gFLSSGQqlJpJKeNbCTbpZNEYCe6EI1OIrFZrYhSjS8mZw35HazdUZJvdHGDN&#10;KUmzzxzO1og9M6dITBONa1guO4YRYsnk8Sgh8ZR4enFB2/esVks631DnwEXOCasUKYnJUzuLrmL+&#10;sMrIPg4RXarYfqlMMZLGiZIz4zShtGGzOSFXgELX9ZydnfDq8hLmBjDrG2IIpFQYp4DWd83ZXoL9&#10;SRpQc5aArFb6/jph5iDp3XsXK7RYpHQVyIGulVKkCU5ZS65Fmrbna+GdVdcYgzEOozWlFobhCKrM&#10;xrM5JFGRhkBjqbqgVWXZt6TjkWk+L2oFpQ1GGQkJVeaGTAtKi9WhadDWklLCzRZfYy2+WRBTxvuM&#10;sZowjmA1Nac53AHH45Fnz56xXC754osv3rsGf2cKHIaRtnFUpHkp50iMAWs8WmlSgWkKGDfiSsXP&#10;zf45J2oKFCpWO6yqYhRPYqgoOWO1xt0Zl8dx3ieGrvFYbfBNI0EbxOwmnzXUIs34UwjSLGnmxuZ5&#10;u7UR+5NYgQ1t2xET5FwZhgkqrBdi9Gu9JxUJCCslr63nfeidY2SGZtRIyQXbyPUnxYw2GesaTk/P&#10;eXf1jnGacM5RlFhRGu/w1rLfb9kf9ihjcE2LmkOfdQ6flAoxZKpV1KqJMbDfD5ydnVPTSBz2hAJT&#10;COia2Sx7Vn0HRrEfJjYn5wzDyG63Y5UK549OqDmzXm0YDwNd01JCZFSw30/41rPq15yenlJzZr/b&#10;Mxy2aJXQBYwyKKNJcULlLLAA7+U6mTK+66nnYurDGPRsItRa9ksl47yE++Ok7i3rjXOSc5+Dj9RK&#10;TQLZKFS8XeK8Y9M4+sWCcRwI4yjXeSPNhCnJdcNZNxvLJDimtAA8vDNMwxFnDZeHN8QwcrLe4JcL&#10;pjhJgL6KLfXONuUbMZ9tt7ekGIDK6cma083mPvx+15h7F9TVZm7ItVagHtbNxmCBTaAUYTwybiW4&#10;WJUSk3DnWfZrphAYw8gUHMtlS84KqiPmzKvXr/nd735H23n+h3/7b8Ue2DZ0jcLWidttIitNVRow&#10;NI2bIR6KECIURSmRgkY7z2LRs1r2LLuWMsNWq/TDAAAgAElEQVRGYggynyl5Dr1U8jQyhUDKc6N8&#10;BUfBO0fvG5rGQoWUE7qKLSeVRNVQtWHZntC2FxSt2N7uAGkWzmFClYKuRYy0tZBikIa/EMlpnrso&#10;AZNo47nZ3TDlgut6UkyABIasteBbutUJq82GxWIpjcwxol0334cTSiuMyRQtzYIS8orULE3aYZrw&#10;jZc5WS1YYyV0PU1ynygZjSaXxGHYk8scvM6FMAy0jaf1nlIL1jQYbWZrotjs5R4izctTGLGNZ0qR&#10;MZfZ+jaQUsRWjbFiKvX388NKrgmlCzQatephpWgaQ5gG6h3sAwkmpRioxUAVO+I0ihV5OB7Z73Yz&#10;MEQar09ONnOoWs6nwvdDdErNQacwx6YV+Lnp2zWeRefo21MWi5Z319dcXl2TC7TtAmPNHGgIdxNo&#10;apV7yEDBGahdgwuWYvQMp5KQceNbKhW5usq8fQpiDdZz+IoaJVThPMZatvtb9sN4DxCy1uK9NIYf&#10;D0fCNBHjhKayZkMtAqqwzmK1GENRVSBNmzWtc9zud4QQ2O127LZbCVstFNaYeziQc54YIl3f8+jR&#10;BX3fcX19LdCJtqXpWnzfMcaJy7dvSCEwTpGUKsMYOTs95fGTC7pOzMfHw/4e0hNjJMeAKrDf7Tnc&#10;blluVtjGsfANC98zxcQYAsfjkbbd0PYLSpywpTDpidOTtVjUSuV4PDAMA65xNE5gLCXHGfwCrXd0&#10;xtMuz4kxst3dst0fiNOEVmKRzbnOYJxEnCZKgjfTkTAM9G2LNgqrFev1mvPTc0pRLJdLbm5PUFVC&#10;0DnP4UulUdaijaMYMdR671FebIHkQgxwOBw4HA7znFHO+zuomWscrjbvQR3medbxiHViU1+0LZvl&#10;goqYdlNMZPJsyApUxBJmtcF6R8WilWEKE7VmxmGEWvGNIynFcDyQc0ArRde2RJvkmHOeYT8wDAMx&#10;CnTocDzS9z0np2cY18i6umaxZTYNWC3XaL4LoGqtJDwZR17+/muGYWS5WvP5Fz/FNF4sfHY2eBYo&#10;IZHKIEF1tARSjCGExJiChCNqRmm5ttwFlu8+syEEUEpMvdaiw4TSWtZZ831R5rFiJUxF5uE55dk0&#10;6TC+57NPP+HmZkvOmWE4cnqy4s++/JKSItMwsTse2B+OuKYhBrGmjsfE7dWW/FHhZLMGJXNO3zi8&#10;9wx6oI6aRCWkSMqVOFZu90di2AqsbYqkw5FcItZa+m6B9g3VGjanJ5xsllArv3/+4n5evvAt/91/&#10;QX3lxyziP6wT3Nc/lNDAFOqP6iV/VB+5u0ZS5/uIoes72q5jUIZSMtM4MI3DfB7Isd61HUppYsmE&#10;GPBNT5nrD8Mw4JxltVhwef0OaqLmiPViTdzv94QwoY3CGzF5VzTOeZSe6NcbPlyccHN1ze3NO6qu&#10;VF2oSkBz96FixRz2knVCyTMIrEDXG9B5hp9phsOR7faGcZzougV9t6BtIYYoAByAIrWBxmjOT0/I&#10;MfH2zVtCGHn99pLWH1hvTjh9dE5nI/tp4D/+3d/x07/4Be16hQqDQAbnIKF+L1zxw5rQvMD5kwDH&#10;72pT6nv1tLt57N0+vKsnvb+P787l736m3MMNvgem/BMB/B8zz//4tv2wFna3nT8eoq+1zJs+L0Dn&#10;tKOAM+TPKWU557WERKyzFN+Qo8e5gLUTTeNpmpapOzIOB7q247hvGYYj0zjMwcY8w/0SSlmUniFW&#10;9zVHWWNVQX3hvafUSrYCGLKNpxmONH5gGsd7WNg4TYRwJOXEL//+V7x88Yrff/KMf/Uv/wVPHp/j&#10;nCWEOM+KZF4ly4zC7W4vPz+NtN5zc3MLKXO6Wd1blcu83VpLjUZX0LXSaI3Kcl8e7gy73uOsWMJj&#10;CGDmmmkt1JSYxkFAXbOF08wGWAHdZEqumGooRZNUJeZyRwrAeQGBdKsln376Ecvlimka2W0rMURK&#10;qdQcBb40B/WMESCkVkoAKEbWAxrIIQoYVCsylTAboFGKEAOH41Esrd4xHkfCeAd2VCgnIEuttABX&#10;ZgBhyeW+TuKcwxqDTfIeBKEggLYcBYj08Scfc3O7lZpfEcCE0RqUBP7bxlOKQtl6Pw+tUpzGGktj&#10;K7FKSF6jaKzlsNtxc3ON04ZF13K6WfL8m99SxwmHZn0qJmw/B39kbq1ofIdb9Ghl6U5O+OKnn3P+&#10;0VNUrRyubnjx7A/802/+kW++/op42PGLL37GZ08vuLm55B+++icu31zy9MNPeXv5jreXV4SUOU6J&#10;9eYRP/n8Mz788AmL1lOVYhgn/vDtyxmK+QJtDOePHnN+esJwOHI4HBmHibbtaNuO1ckJq/WazckJ&#10;pUqQ9fWr12TE0vnm1WsOxz2745Gb/YBrF/zir/+av/jyZxx3t/xv/8u/4+3LF1ArP//zL7k4W9Na&#10;xbNvnvHqxWtysaAlSDWFBMqAVoRcMFZqJd5ZGiOf6arv5nljYrfb8ZuvvmK73fPk6Yf8+c9/gbGa&#10;N1eX7MaR47jj+cu3PH/+kjhlYtFo41FG6qjKWrq+w/cebS0F5LhxWuabugKF3lu+/PTP2HQtDRI4&#10;rBTGMTDu9+y2O7b7Iwn42Z//BY+fXFByoORA5ztub6548fIlz16+4N27a3TT0/ZL2tbjG0PNiWXX&#10;s1qtSVMgHkfiJNcarSp6rt9oZ2j6ns9+9jN+8c//Oabv2YfAzX5PKQrftAiZTwzNRQFaSU2g9TNs&#10;z4NWlCznXamV8/NHhGnierulX61YLBfkWjgcjmxvb/FNS9d2XF1dY5sG3zbcbq9pu45F33PYbvm7&#10;X/49//u/+18Zrt+JDbxfYK2mbf187oP3DdY3mDn4PgzjDJ50LJbLe3CSUplcwc7PLWqpHKcJM1/P&#10;Wu+43d1i5rmvVpUSRx6tlywWC4G2RXl9hUBzGm/JRWp91jpKzdzebtnvDxImtw1al/s6YykVZx3P&#10;X35DRvFXf/1XfPjoHFMjqey4eHSOcp7ffv07NIqz88d88dmn6FLJCJQtF7k2dY2A0I7jwO3+QNsv&#10;uXj6kXx+ywWfffYpp2dnGA3aabyfa6ozEEYpQ0Xs4EZrjLb3z3q0sawXHcM4sd+PWKNQZIy2qJIo&#10;JQosdH1CyYXD/sA4juQUeXt5ye3NLb/4+V/SukaguiVjEQBFroUSE6FWwMiczDDP+eV5hm0aTje9&#10;AELIcHp3P2WGs2XIYo/PMaONhOMbZwglE1Lm1avXbHc73rx+S9svWKzXtF1LThIQv7m+IUyBRd/x&#10;5MkF28OB1WopkJFa5bnHPM/NMVFSpeYkdbJaqZkZAtuwWPRoY6i10LT+Hl4XYialQs7y3GUcpfZk&#10;jBVYRExSK9RSZ2qNRWmN0hIijVWRsaSiORwDby9/x9nFYxrf4psWYx3OamIIHMMECmzOUkfW5h74&#10;NYwjqYB1joxiTBml5mee1lK0mutYaq4zK0qWOWbJAkaTunFmmAasFYiPUUWAOBrGMDEOA2quRWtt&#10;qc5hjePDDz7iq9/8mr//5a/47PMDP//Ff4O1DS9fX/Ls2bcslj1ffvlT2s6jFIQoAIuUpIZe1d28&#10;E0qGqjIV+Md//DW7/Y7OC/iv1Mp0HLh8d8npySmqVq5vblkul5yfPqJfdqzWC4GTtg0hrAmbE7bb&#10;LbkK/DVX0M4xhUgJUUDQTYNujKzpi6FWAYWmlOfnkHcAWak7dl2L1mqulSmct2gFTdNwcXHBm7fX&#10;3N7uOez2xDAyTgcOhxta77i+vuZ4OPDnP/2SWirOaj7+8CmLznL55jW77S1vL98yjhPjMNH3Kzkv&#10;lUYb8I1Fz5PecRopKFon6+FUZoiVljrZ5dt3vHn7hs9/8hPWmzUGxRQCOSaik2B4LZkSEykFVKl4&#10;pzFWgtkxBXY3e9Cas7MzNPNzTYXUJLIEn5WW52K1Cgy8zpBQ7yXAnMOE1QqnFOtFz6LrSCcbPv1E&#10;4FQCFBmZpnGG+xRCTGzWa3KaGI87qVPOk/wa4twPIABhowVSrWolhEROiZfPX3B+dk7felSFxWqB&#10;Qda2qsI0DRQK2/1OQD3Gyj2r6wTinNK90Z5cKRSZl6v0XejdKIw2VKXR1qBnDJ73jkXrCDGDhum4&#10;wzaOD843fHBxIsDlEDiOE1NMeO/IRWrr681GYH5RrqcpJXJOPH3yATFJmHu73RFzovGeDz9+Stt6&#10;Qkz0i57f/OYr3r69ZH8Yud1+izWGl6/e8PEHH/Czn36B9S1Xb9+itcyxjXW0/QJrzb18gFqIZA7j&#10;yPj8Oau+42S5oMygH9t4jsM1xjaslr3sk4pA4ZoOYxz7457jONzPkWpO1KqpAZjvRaUqgYPP4+3r&#10;N7S+wz1qpB6mDKUIODfFiHOGvmtpvJ/rQnKsTWni6uodr16/RbuGk9NztNHs93vOTs9w1tF3Hcvl&#10;cgY2WlLOHA6jAD6KwJunaSSl8NCM8zAexsN4GA/jYTyMh/EwHsbDeBgP47/q8RCAfxgP42E8jIfx&#10;MB7Gw3gYD+NhPIz/j+M7I5QQ/L9rwL1rfmUOotTvNc/K13dNworv9wC/Z5DSf9xQ+0PD1I+N961Y&#10;73/9viHz/YbgH/5smYPDd9979/fv2+d/7Gd/bBt+2HD83QdTf9ToJm2j34cG3H9e9z/7XnPyDzLx&#10;39turTDvfX1nhy+1SPPc/Xu5++Q1qjaYKtbTnBNONxhrUcbem7ca37Hb7ZjGSMyZEKfZYq3n3iQJ&#10;82rx0omh8y7AO1uMnbMSyLYW3/YcjyNxtpYqfaQWONYDqUqAVtXM//0f/x/+8Ps/8K/+23/JL37+&#10;FyyXPSkGjFEYZ1BF4Yy5t2hopTDWYUtlSEdqTrRkDG5+UA+pVtlWpTFWYbTGzw28qVRiFhtPb939&#10;8WrNXUOJhJO00ff93XcN30Yb+XyR/4vlXUyvm/X63najtKEaMSsqrQUQUMQAr1ShpISqlf3tFoNi&#10;tVyQq3zGRhsBHLx3TIzTJIfEvE+tNhincc5JODhFSsnyuTSOWsQ8ZnShazzaVoo2pP1etrtUlJXw&#10;sLFaTJHHA75xczBdwpwS0HQcj8NsJF8Q4y2Hw5FpkqBI4xqSC2IVPh5Z9p1say5YZ2lmg6qeP5vF&#10;coltGqwZSTGSS8YZTbKWmJM0QSlNYwwnyyXKaLFteofWEvJJIdAuOuxyOTdkZBpbsa2V8J3RGNeI&#10;GaMWrDYcxokSohgMc8FYO1tr3b2VpdSCd5aU7Hw6V3zb4ryfr11z03ljJJw7juQZiJFzRs9ml+9f&#10;9RB7iVISKpoN8ig5N1MucyOeGJNSkmbypml+cG0Vu7FGiQV+tnPeYReslUY/+Xuxi3SLjiFFSoW+&#10;X5BrxVt53ZwyTeNQxogtiiKQBwyEcL8dzI3jGWi7DtWCNZpdLUxTxjmPbxsx0RjDZr3meDzeN87f&#10;hUTurq/DIMYp71vGcZSALYpaFDEWSgGlNSFlfO9wjRUD+DRSUkbHiKYV+1bbiokjhTk8k5nGIykl&#10;Qoik2eheSuX09IwYI7vtFq2YG8Q9re8ozonp3jjQEgQ2rpmhGBk7m+eokOJErQJWyDPc4HA44K2h&#10;73u0MqScAQl/lDnoEkNgVt3JvUhJc6yZrzvSuFTRxuC7FmU0i9WKxaInTqPYv9UcsjOO1WLFFBJa&#10;a6Zpom3vDIUCnLCNhBZqhXHc8ewPz5imyCeffECeAlUppuMBcuJks6LtPW2/4PEHLb5f8e///f/B&#10;Yb/nw8ePySWyvd3x6WctF48fc35+Tipi93795gW+aTk9PaNte169esNwPNL5FqMLcQqkkEnThDNi&#10;FHGNu7/WhiyWR2PlWMxVQiMpSxNmTImcI13XClAjJo4HMUR2bTcDYzQhjuSpMo6RKUlAvFsuqDnI&#10;MRgzOkf+X/be7MmSI7vT+3yNiLvmVjuAwtLdBLiKosmokelVf7RMMy+jh6HJhlpm2M0mAbBXFFBV&#10;ud97Y/FVDycyq4AGOaYZvTGPWVqVVd2beTPCw/348fP7fZY6E4OEdJSDUN9KTqxXK1arJd7IXGOV&#10;GNEYo2cxTODrr7/i0dkZH3/8krZbUitMYcIUaRQ1GJQyUIQG2TYroZwYwzAbMqj5GRSDCRkLWSmK&#10;ttjGyvWxMhZLnUlAMRLCRH/YE+PEYrFAOU+I45xkiPBTKFj2Xjw3hcQ0rYkvnmG0Yn99Recsi6Zh&#10;6S36aMV20xGLYkqZKcq8YoylNCKUtCHNRKuG9XrJYtHRNQ1Ow5gSw9iTQsA6i1ZqFshIY6g1GqPB&#10;G2kirnMOIwJ7SCGKuMdYvG/Qtcj9r4VSFf2QOIwjMSQWjYgezUwDvWv2U1WhCpiqaIzDtZ6Y0vxz&#10;LCePH6G8ncXoRcSNStaSdrFge/ZYyEzOAooYIipGNFrWqFwk51EarJVcKCdqyTSLFmM0Rt8RVd29&#10;qc4wjZRS8b6VhnIFGEPK5Z4sFyYx5LHek3J+b+019+LxO/Mj59y9oCznREhJBKQxUvKE9Z5FsyDP&#10;hielVlIMss5rg6rQbbacnEgTb6mKlCoxZUwVOt/duGkaBzM10xlLUYnWe7qzM0ou0nA8C8kUlVoy&#10;Nc/N81bPuY6aqdsLwpTY726YQmA/9Fjr6JZLFt0C7z3rZYMxx2w3G8YxcrPbE3O+X0PLTPuyzlCL&#10;NOWGVNBuifYNKUqDbIwZ13Ro53HeknISE4pa8DN1rmZZk1IUs6WSC03n+Oijj8BYUi7sD3vGYUBr&#10;Tdu2Qgy2dt4TFVLMlCICKmoW+qNGRJpIM7FdGrRS9ONIGCcOu/1MgE9s1g3WWJquw1oPwO31DTfc&#10;kFKYf1+FVhVlNN2i4dPPPhZq59UNKUamYeTb12958/aSm92eZevouoa2FdG2NhbbikFRYx3H6zUl&#10;Z7KCqhXaCH3XNA3WN3MeAmGamIZATTKGrm9vREyuNNoqfONmAXSBWpmG8T7HaToNOpDDju16y3b1&#10;hFiS5BnacnO75+LyhsMwkud8LMdAGCL97iDNu0bx7OkZGg2N7JO22yXLVSvUtVLfiRqqGEA03uO0&#10;QVPQ3jCVQsoBXRXeO3JuuLq6JIRIKdI4rxAxSMxJTBmiiHm0UmhrZ8LkLW3b4p2jzL9z13b3+59c&#10;hJRtjOZksxKzLCopw2E/MEyWmALZJOI08ubbV1grOYKsK54YDoxjxDcN4zhxuzvQD4MYTFE5P7+k&#10;loJrviHOxK3tesXLD59xvFnSOYfzjjKTdrXWhDCScqTrViyWG4yypGnk6y9/ibKedrWl6dbc3opB&#10;w9HRMb6R/ZH1LSFnYi7EmNBKcHcikZmgisC65ILzTkRSKIYpoRoxIfJtR9N2kiekNBNA35nI5ZSo&#10;MUGtLBuPMh7jHX/5p59TUPO6IeTk3e0NhzhRq5gtrVYdXbfA+5YUZR788quv+A9/8zccnxzxxRc/&#10;49nzp1gDOY003oDyKKtx3nL88cdsNltSDOz3Oy4uLxgOB0IYOUw9MSRqUShv2Z6d0Laexlms0qhS&#10;7/PicfqvI5T9KNH9n3ltocpaqkDX/0I9Yv7KNc/rFXQrEetRZK+RY+Ww23N7c8Ny1bFddxyt13jn&#10;6bmln3Y0vlDKRC6FkCIhR2yjUaqQU6SmCFFhauFmd0UshVDybBjSYazj5OSMfipkq3j+5DlHZze8&#10;fv2K6+tzUg7y/JRKSVUM37RhnMKc9+nZWKySchYhoVYkBSU7oZEi++l6Z5jlRxFE0QpNToFyFlsL&#10;rjiOjzfENHL+NjCGTNjfcOgPhDix3B5jC1x++4rvfv87PvvjL3BazRT77xsk3tEo74zolFK8sx/Q&#10;M7H9D80J7miVdzvD+1LPDwTod4Z3sp+Z1wCt/qBWVqua63LfHw8/Jr7/Yc2LeS9+Z6z443W3d3T6&#10;H77GwLwXV/cmmUrzPfK8mf+PXOaaoRhhGW1mcqHFWk+IEeucCKZdw2gbfLPA7w8cDnvMdBAxRAhz&#10;LaZCFfphvTMRELdK+b+7z5Er3jcYLTUM65r5SwjJYRzRHkxUpCmBsry5vOJmv+Pi9pK/+os/57NP&#10;Pub4+ETEf6mgKPe1TzsLfaw1WGuJMRJilGurFKrIbJkL4IzU0lyDUYbiCt4Yas6M/UTIUk85OzsR&#10;YXVOUC0GTVWFfhr57tUrqjZs1mtKFDOqrm1Ai4gMB7qKSU0ZJ4bDjpgSxjnWqy2fffIZY5xovBPR&#10;e4VUChdXl+z3Oz59+YKUpnfPozXzmm1meu5s9lnE9KUkEVgqpWSN0BrfeFSFse+JiwWtayguz2KW&#10;xGq1oFssGIYBtIEqtYw7A4P7WqxWGGcxpjL1I9qIqVApmUrBWo3zLe1ywc2+JxW42e3w3rJaLtDW&#10;oYzF6Iyi4IxCWzcb7xTQCovCWy81GyqNsSybjpurK8b9jnh7w+H1t0J8f/KcRdfhrRVq9iwarDHR&#10;rJY8+fAFnffodsHJpx9hjteUfmC6OPDrf/iKv//lz/n6H36BVYlPnz/jbNPx66+/5PXrb7i+ueH5&#10;By+ZYuX3r95wcXVD0y356OVnvPzwA85OtjiryDHx7Ztzvnvzlma5ZLVe473now9fUFLg4u05V5dX&#10;LJdLVtsNJycnrFZrTh8/pm0X7IeBy8tL3rx9w29+/WuGcSSWSsiZ5XrL8aNnfPZnzzjZbmi84de/&#10;+po3r77l+vyck+MNT59+ymcfPGW3u+Xtmwtev36LwuDbBt8tUEbyD9e2aG1wFLSCxkh+0DqD95aq&#10;FNe3N7x98x1X19esT075/M/+HNd49vsD37z+jourC65ve759fcnV9Z6cJS8pJbJoWnwzC1JbJ1Rc&#10;B85pVJVa1RgDJU/UnNh0W06fPsGUAiGSFUQK42FHDJnhENndCt365PSIzWaJpmA0xJi5urjg8vKW&#10;b9+ec3mzp58Cy6aTOoGzWKuJk6ZQuLm9pgwTKhWmcaKUhLOSDzWLjtXZIz7+/As+/OwzVNeyOwwo&#10;a1gtFkwhoo1CK4/SilLg+vYGpzXGaWwRgz9DwTWN7NuigSxzydmjM4wRwXotUsdcL5ZiXhYTjfV0&#10;Jyts27DZbGkaMSH9u1/8gv/4H/4Pfv/VP9IYw+nxCa33WA3WWZQVk5GCJuaCQ4wM4zQyjT3Webbb&#10;DV3XcXl1RUoFpcSI1DkxpQ0l87f/6ef85OOXPDs7YrN0vH1TOX97KazjnKk1cbxa3NdmvG+xRgwO&#10;jdFMMaK1wRhLiGKeMAwjoMVQATERVFqoxv0wYJo919dX/OzzL3j5wYd4o8g5YtyOpVa0/hivKtY2&#10;rNYbUJmry3PyNDIOEbCy5zOV/TAQMqyOT9ken/Lhhx9xenpM1zh8I0ZpWguFOoVAjhFrPX42YUo5&#10;U1URM5jZXBAjZxmLRUuukKvkFmLYAeNw4PLiDW3X8tFHL4VEPBvutm3HdntMiAGlIKaJMO3F7IyC&#10;ViIsDClCkvWiILlKns8Sck2QZB/fzPXMoCXnzLXitKxtSWtQEasqRiu8VXhnoFq22w1KFfylZ7He&#10;8vZix2+/eYt1is16zWLRsTw+46zxNE1Du+zkmjjLYYqYkrAUYk5i+JUyOYiYtyC12PV2QYwBbaCo&#10;MpsLaEKSWpHUVDNTCIQQRJCrwFmPtU6uqZGcZbVa0fjmvrabY0apirJmNk+ucibQNHz3+g2njx9T&#10;jcUiphOHUUwNcw5441guGpw1hBgYppEpRrzvZC0DchFxLlrMD20Vc4NSMiUrxFdaU3QFZQhZRNC1&#10;JFKO5Cp1uVoybdfi24YueTarDpSZaeyFcSykELi6uODtt2+4ubji7/uem92ODz58yWZzxEcfv+T8&#10;/A3TNJLTRClZ/DaMQ5mCMU4MjUvFmoq1WWywjeH47JTVeoW1YiR7fv6WtvF0XYs1isZ3WOeYxkA/&#10;DBwONwz9gsVywWKxxLkWVSacVRALTmt82zKCPNveznmGwViLdXKOlZXGohlCwns5T9JaoUudjZb0&#10;bD4wUOe9w8I1LBrHFB2rlRjHbrcrVM0Ya1guOrTRWGswRpFruv9755d4U9iulsRpIs7jqe973r59&#10;Q9etQZvZEFNjteyLjYa2acRAVen7s92SKylFloslRxsxqSl3db4itPFu2bFZb3Cmo/qMZoVRiqZR&#10;rLdLQirsDwMhB4Z+4uriAoVmCnB29ohuKcab3nva1qFKgVxknz0bdCmlKLVirGUaBi4vzrm5uUZZ&#10;y3p7zPHJMa9fveLi6pLlZk2OlcZ29MPI1fU1h77n9GiDIqN1pW07rHVSG5AiLM4b7FxDraUScqRk&#10;cI1nmAa0hpPjY1bLBXEKTNNIGAcxYZgKm80WrS1pNho/7G7v91nGGKwXgXvJYhig78aKtWKuNRup&#10;aWNIs0GXKhmFovNitlxLJu57qXE7h7UVpQrOG3YpkGrGGceYC1mBsVoMn4OcG5ydPuPJ2SNSjvf7&#10;ortzO20NV9eXXF9dMI09m/Wan372U8YpUQHfNThn6NqWplvgvGfRdUzTyOnJMafHx0JYjyMUUEYT&#10;U+Sw26GV4uT4CEoh1IJVajbArqw3a6HXl0SeDeWmKbBY2rm+HFFF3Z9pG+MgF8ZhoCqF8w3MY9Yo&#10;BSQ+/PAjVqsVXdd+bw9rlKHve5rWkYvUJr2VGrDRhtY7VtsNH7z8BIxjDIkv/+EfsNazWG55/vwZ&#10;TSOmvmIKo5jCxCFOTIeJYRjph5GqKk3bPDTkPMRDPMRDPMRDPMRDPMRDPMRDPMS/6ngQwD/EQzzE&#10;QzzEQzzEQzzEQzzEQ/w3xl0Dq1Cm9Pco6rXKISf6+yTz98Xl8AMyOndkMvle/IBc9kPx+78kQL+L&#10;H1Lc3/+3H3v/D4XzP/bzf/j3O4L7Hc35/WZza+07qtD7P3du5Hz/elSkIfb9a3MvvEfoFfxBY/sd&#10;vKn+wXWts2D2+zSumSQ2NwAbZe4bqa3VlKJngbQFVe+bTn2jyLNw3XsRxffDhDlYpsmTYkT0au+a&#10;oWsV8TaAUVruq6oilm4c2hpyTjQt+KYjxshhd4u1lq5p2FlLnAKx7ZjGgWHoefX2Lf/rv/u3/PwX&#10;v+B//p/+DZ998lKo6qqSpgltDBaYhgP4Xp8AACAASURBVAlljYhUtSFVqCUyxolSAa1JOTPO5A9d&#10;CrkKrd0aQ6UIkcF5obDM5G5Q94LMOxKH0iLi0lr4X8Y5YszUoilUtDZYa1Bwf79TSgjso86k+CIi&#10;XCONPXU2SKgIpaxmeR5SjGg7j7FZJHJPETdmpgsLJZ5aqaqgZ9Fz17aEoAgzaTJn4bgKCVqsCtRM&#10;V9Fak0qczQwyxkCpYixQcmEag9xzLQLIlJIQ/WplfzjQNEJl6IdxFjOPhBDwXgSHwzjirMF7Lw1O&#10;3mONZuz7mXwcpPnYSBNVjIE8RapS1JzR5Z3wu/WeQz8QU2AYMpTMcm5CzinNlCtP27QyHuu7Oatp&#10;W0xKlCxNmEZr3rx+jdWazWqFsxbdzMTPO9J0mJimSZoTq9CxSi4YbVkfbbCNp85GD3om+bRtyzCO&#10;hJRI0wSe+0YjrRTM989YS0iRYZqw1sxNjlZMI3zDOA4iqgBUvSOc5Pu5yloR8pW5mSfPfxprgUoq&#10;IrwEocQIVk2oKCL2bkQQZy2u8eiqCVUo1ClnxmHAe4vVFqq7F1KjFCkXNIlaM8ZYIS5rPQvICpqM&#10;1UaIFNbw9MkTofalzDCOs4jD0LaOXDLjOHE4DKRUiHESalsVEo317Sz2EUJ913VYBYfxQC4zARJQ&#10;tWJRaGMIOgsJZJ5HSxbiVJ0JbVdXl+Scefb4CaSCN5ZUEjEGjGIW40tDZExJxt9982IRUk1WtE1L&#10;KXUWp8g8qmtFa0fNib4fcFZEHZp3JGRqpWQhoaQgjaXDODBNaRb5WErRwLymzGSgFy8+IOdEyYFD&#10;iaQYCNOEm1+zXR8xTNP8fCPko5Jn8q/Bq+6+mfHq+hYq9PsDVxdXIriuSZ7D1rPsFvPYFhH1P375&#10;JVfXV+KnQmUMI8Y5Lm+u+JMPhHyFUZyfnxOmSO4qxjouL68Yx4lHj56gayKGgfEwEqcgJLQqJhXe&#10;txhnqUAcRlJJQo/TaSaBynyZQ0ZraS7d7XYiMapyfZyzVMQQxVoRzocgFCONNPqpUoT6BLOQXRHL&#10;LD5DmrcK0E8jMYwieC+J3DQ0jaM6Q0lCikpRmiQ//+JzobDNIiWlFFOMpCLkwlIqIfakOBNIvTx7&#10;pWRiKGhTUNoIERJF1YpcKrUqFuutiATqTOma54OQhNIoTZcG75e0TYuuMs6qEtp5SZXGdWhlKTXJ&#10;9WktL54/4cXzZ5BnympKhHHEqEJjLTqDMpW2XZCKpsyCNFDkyj2BSc/ko34YGfqR1lm8EXVTypGU&#10;RaSUg5gwOPfOTKmWQs1ibjGNE8550IY4TqRpYIiR0TghYTonlD6jyUrR+hbqJIYIMWCsw3h33wgZ&#10;QySM0zwnampJeG/olksKImbdnh4zTpE4jJAyTdMKzc57Yo7sD7d0i4WIYpQ0sscUZJ20mqI0i+Wa&#10;GDxxGGUO8pLzKDUTWXNBVUOus+BtplyWypyjFJaLhRjHLDqMEgpUu1qyWK8oIZKmTMmZ3e1dvibz&#10;nHovB7wbj0pprJGcQHuDcRbtG6q1QpAPgaw0U5owxmJMgzEi+hGyXUOtWvIWxWzCUkWwm6I08iLG&#10;JsUYVK00XoSqZiaogRhJxBhBKxonRkSxZMlV5tzfOE/TLTHOMU0jYwik/Y5pHGV9mol5rXVc7S9l&#10;XtZ3ZiIwjCM5y5wF5Z4aF1KhKItxhpQC09CjnRfDloU0PxtnsUaa6WutTHnCzzlhyULDO+z3xJKx&#10;viHNa9zR0dFMfRLBrgKWywXDNDBME7MCj1oS1mrQmrZpIOdZ0CeCtaZp2d3ucc6TU6FpW5bLFVDF&#10;NEIbci7kKARmakUbcN7OInOFMQrvWz797BPiGBmHkcO+J0VpxO33e64vrui95enzx2Al39XG0rQd&#10;5EyIEaNlvtTeScOrNWir73NTqsFaT/UtZc5z6kxdLzVSS6FtPXe43xwTY4hoZXCtPAslD4TQs0uR&#10;xXIlhkHGSA6yXKBKofWO/b6f12xPTgmjDYtuibWVk6MVzhpKSZKba3DGoLQlxIh3nrV191TrYb/j&#10;en8gDAP9NHL66NE7AaSzs3GRl0Zk59DGUGZThForuRZ2uz21gnOWRbeg6br7vawYAtV5zZY5uSpF&#10;s1zeN+5bKyTAUkQguVkv6LqGlJPkeCkSQpiNYBqmmBiGkZQKqRzkWdeWmDMYJ/MelU+OTuec3Ijw&#10;rfG0jYMUmPodqVac0lijSUkE8pITZCqG0yfPiWMPRcT+WYG2LcpIrh5C5PrqhuMzy3q5JVYxmIj5&#10;jqRpRAgxk+3SbLCBgsM4wW7HYtGxXixwtuK9hVqYphGo+KYRwt18Hfu+F/FSLbPYykDJ1Gnk5vqK&#10;Pkzy2XNmuWjxVtYDpS2xRNCyZ7VG07gOT+InP/uEkEcWixWu7dDG03Se1aKhcy2XNzt2fY8Z4eb2&#10;ipITq9WSk5MtZ6drrq+vuLm54rZvyKlQMjx+/pzl0Zo4TaQoYz8HoZI55/DG/H+ur/xYveEPSO5K&#10;/TjRWzHT9vhnax0irlYoxCikaRd0yzVKWwwiYD/c3jL0Pfv9gc2qo+k6fOsZDpowRPaHAzVlFCKo&#10;U1QOhwOlFMZxZLlKhCD7kCkGQsqkVFltJC9OWdbX9fYYFSrdcsWb8ytWmxNs0zAMt8RhJPQjtYg4&#10;IOdErgVtNXESIZO1VsQiIWDMTJgbBmJMOG9p2wV931NRDGFiHEdW/cBiOdNFTaZpPM1C9hOn5W5t&#10;NWJ4MAbevP6WZhjYnD2DEvmnr77ko598KmZL00TmnzdV/HFxuXqv8vP91/+Y0eL79/mujnBnYnFX&#10;Y3q/Nic5p76niv6Xank/Rnx/R8kt36PO/7B+h1L3pn7/XJ3w7vP+S+O63Js9ivBfa4t18jyr9+ph&#10;3lqsMTg3iCmdM9he9tCT1jMNvswmd1UEHTNt8t3vqe6p4gpNrbKHaBq5ns5avHfEcWR/2KOHkWQS&#10;zjaEpmV3e83vf/8N56/f8Nmnn/LXf/3XfPThB0IgzjJ+UoqULLRI4yzaaKHt1kJICYeYBFAKtTCv&#10;tYq2aaizUZtcq8L+cODr3/wO13X8yR9/Tuc0uqTZbGcmCGsR309T5Ha/Y7NaEYYJXxzWMO+BNAqD&#10;LiIo6/sDU0i0bYezjmXX4ZyhxEQuEac1jRMK7PnFJdvNktPjNakmcpwF/6qSixYDIcT4SSmwVrNY&#10;LphC4DD09OMgQqTG03gPzKaNs4GX92Im1zSN1L2qzCd3JmolJ8krnUVZC0qLieNsKFCoIuq6y4Xn&#10;Mextw0ppLq9uefXmLcYafvrZJzilwGgoIsYteh6rRsyOcilUpfDa0XihSfvWwxRZa00yGu8t29WS&#10;F0+ecLI9FjLq7pbDMElOhuL42VM++OJnHD0+Jby9wj0+Ra+XxLfnTBfX/N//1//DL37+S7579Tt0&#10;6nn27AzCga9++Qtub275zW9/y4cvPyClyD/+8mumYeDF8+d8/PIlp6ePWS1XlBK52V/z3bffEmPh&#10;0dkpJ48e3+cvv/ntb9ndXtP6lqPTU05PTvngw484Oz2d5+fIt7//Ld+9veD6ds+b87f0/YB1LYvt&#10;mk8+fMGTp495fHpKCZHXr77lb/7T/8nt9RWqVsZxz08/fcaj7Zq3373m6uqKw2GQsaMt7WKFWyxk&#10;z4Oi7RZ4Z0UgliKta2itx2iZc/ohcH5xwenjx5w9fYrvWoYQeX1xwcXlNW8vzrm+ueX84prdYSRV&#10;I1WmlFhvVmyONvimo6LQRolRFLL3yqUyjj1Dv2fTtXz+k085Od6yv76h1IpVklPnGGZjMYVfNGxm&#10;Iv1mtcI7zXaz4Pr6kpvrS25u99ze9Nzu9ux2PV3XcHqyYbVsoEg+c3N9zRQGVC0srUPlwjRNLFYr&#10;McJqWzaPHvPy8y948tFLcJ7bw4EUE95IfjP0gzzHbTPv6wy3NweuDgectXRdg9Fa8se2kbptlL2J&#10;CN9bHj9+RJlpuY33nB6fUCochoGb3Y6UEtvlMQvfsLu54X/7t/+Ov/uP/5ESA6tOKPGb1QpvnZgP&#10;achF6sOpZNl75UKOaZ5zxHhptV6z3+0JIRJiwhiP8w601Ne0qUQqSRtcs6DmREmR33z9JS9fvqSx&#10;Lct7URz3+aWsO2qu6cp1ifN+h7saOnPOOz+TpYpZXbtY0LQdSiuOj7bEMBHTJHM2sF50DOPA88cn&#10;s6FWJAyJod8ThhGtHNqJaHIaJ5LSLNYrTh895enzF3zw4gVd22J1odQ0GwCbeY1WIuA8jISwJ4Yk&#10;xlrmzgC6SI5WFYoqY0QbhimQcyQVMY17fPyU07NjQkwchpGU7gzCHCHlexO3WhNOi0Fp9ZYYZE/R&#10;Dz0xRNrFSoxGjafMJsnaGuxsnCV5feaw7+nHnpjFZNIozenxCcvNCms6SsnkKAaEUpuUfXHXtpye&#10;nXJUDY+fGc7OL2jbhpOTE7qulXq7EeFqzpFaC6oW0jhSaqKgKDGTYp5NsaQu7dqGdrkQY6PRkJUG&#10;7UlVM4VJSNs5sdvtOT8/Z73Z8vjxY6kBzudwuUgNwrk7o9Eqc9NsXJliwjlH2yzJMdJ4x2rVUcjs&#10;+mEme+t7c6flakXTNUzjQJwSwxhJLs/nLYqKomkXON+QiuQed7VgPefGWb0zCy8loY2Y41pjGYeJ&#10;OJuFqnleUypjtEbljFOKZtGJ8L0KCdtbg1YrQkiMU+Cnf/QZu8MNh/2e3/zTV/zu17/mw48+5vHT&#10;JxytVuxvru/PGWKI82eHOJ8Z+rbj9NGp3Cdl8dbgdMN2e0S36OSedwtqKWw3K4yCvj+IaRlQsqJQ&#10;2N3ccHt9zWq1wruGHKRupkpFV6lD4BumGO/PObxv6JxQp43R3Fxfk3NhtV5xfHws5Hrg+uqacQxQ&#10;s4zFUsTkK8X5rEJxtFmzWq3Q2t7Xau7qXMZoYgxM8xlF1RqjDDUnVKk4JFfEiLHVZr2kKEPGMsXM&#10;FKIY6KlCzVXOQY0j1vksi4xzbq4DKs5Oj3j6+JRSIdfM67dviOPEoe85v75kvbzl2ZOn+Lu8z84m&#10;sVgaB2plaNuOOAWGw4FDP3F1c8uXX13TLVueP3vCctFRlSKVws3VFcumm88Vi5xzzUbPxla6tuPq&#10;+oqr8wtiglJgtdrST4FpjKyWK3aHAze3tyhtuNn1oA3WKKwuTFFqvI0Tc7hS0kx/X8kZilFk71Gl&#10;ECtiKJgSlzc3jDGIqWapYBwGyc3X22O0VsQpEqKY0t7R7LW66ynQ3IHKjVbYeY+kUVLPaBqsd3Ju&#10;k6Q+XEqhxISexfGqWPph5Pb2hq5xtI1n0TTohWaMmVTVbL6bqVqLQZCX37OxmhgPWOfEgOp+L+gx&#10;1rHsGsiF2E/ktkFn6HymGi1mgV1L2zQ4rchFY3zH6ekZJ8dblsuOsT/go8VqLWemyWJVYdl0PHl0&#10;xtXlhZjga1l/ldbkKuejVDG/ds4yTYFX33xDCEGMD7zFlIKeaz5WW5rYMIaJmDK5yLzczAYXZjbp&#10;rbXMc5/U5TerFZeXF7P5n5jjuKbFIOZYpYJVCuukDp5L4sWLZ7MAfsnl9RVN4zg63uB8Qz8MTFNg&#10;ClFqtss125MznHNoVR8ach7iIR7iIR7iIR7iIR7iIR7iIR7iX3U8COAf4iEe4iEe4iEe4iEe4iEe&#10;4iH+G+MdIcoAhlKEvHFHIa4zjUxotXeH0vN7S70Xe3+fxq5QVejF9b1DTXlp/t7P/zFR+4/9+z9H&#10;f39fsP/D9941/P5QEP/D73/3mjwTvillbuaclemUWWz7/QZjVaXJ94eNxfXu8J5KqXkmLgvZTc8N&#10;OnBHixcRUpmp8eW+4V2jlJnpMPn7QvqZyHd3z6CiKigl/DhmKoHXlqwUThtKFRJ6UomiMkY7ahWy&#10;UtO04sTe98QwzmIwEYCYmTZbZtJ0vaPD10IOM9VgbpT13uGsQQPWCmG8MZacA9PUc3sDTevZ9wP9&#10;FPjqN7/l9Zs3fPH5z/g3/+P/wJNHZzRNS5hGuX5GMaSAnRn0RYnmf5pGagbjRWAUYwJtKHeN4jmj&#10;tMJqhTKVptHEWslo0FCVELOVFgp4KpGSKiULkX3ROHIcpbFFGWIWEmHTeaYYmUJi0Xpa5zB3d1BV&#10;fNvQaoVzfiZDzq731tC0DadnJ3OTTJ5pN4WcAsqI8O1O8AgKVSJZZRGLVxinCZcz3jmUNvh2cTfa&#10;sFaThcFGmgVEjdHQtYRxpJJAC5kpJhETaS2CGTAY66WxhErJAeM1yiqM83SLFWVu/CRXDIblcolx&#10;lsMworXhrO3IMYLPOO1IxlNLkPE8C2GEu+WkSSIFrFGMJTPFhHciVLLWkKdECZHJjCyaDuMcGoOu&#10;Cl1FtBuiiHKsFaJqCCMpFPQs+k4IXTmXzKKbCfVWaFR6Ju2FMFJywjvHdnvMerVhmIV666OtiIYq&#10;eAVpmpjCRK5C/6ylknISKniVRnVjDD4birX3c2CpFaUdbSsGFaUUnLVk64TOmISalXPB6krNlVJF&#10;3K0rhHHCew/GzMJqmYPsbEii55+RUsEpS1GWdefo+5HbqytiDLzoPhBBkjGkmTC4v7rCjIrVYiGi&#10;zZnCplD42UDAWD1Tc+QZT1mIMUpp8iw4Xs1jsGvvyN2ZtvWzyM9iXcf5xSX7Q08IE9aA1QqjYcoB&#10;jRPynIL1omXVWIbdLZZKLkL50cbOjUEJlRPTODDFjPcNtlaZa4xB+VbIkUrRLjpCmIQgbJ3QwGsh&#10;ThO9VnTdghAiF1c3OO84MxrftRhlqdNIwQhVvIgQoTGaYgy28UIriYqaItM0oKsIJZmfd5gpJLWQ&#10;UxbKUkiEMLFer3FmJglqhUYaS0MIuMbTugbXLcmHkd1+pLbIGJkbg4WGY0gzPck4LaYgMbJUQife&#10;p0g/jjJOydzc7ui6llRElO6NpkwTh+HA2dNn1Jq5ublhsz1is1zRrRYs1/LMrNcLao7sbq+lkTdN&#10;aApTCHzz6hU5Z443G6xxIqKIGas0WRWZO10r5MgqxiAxFXaHnsOhBwUhCNn86ORU1jSVyRQRmWBp&#10;vJfG1irC9hwDpWQheYYIVaOVkebtHJn2O8YQqBUW3YK2E/rUHZmyAiWMOF1p1ysUisPhQIyJED1G&#10;C4WlaRuMs3z0yScyH1dpZC1Zmq5Nng1QpsgwDpRacK5BI2KuqCXXyaVSJmnWlLEgFGnvHN2iI6WA&#10;cw5rPblk+n7k+vqKHDPO+3tS2tPnj0EZlLE4I2RwbS0VNTeFJmoWU5eai1C7fIs1njhN7PoDY7/H&#10;O4Mzs4lNjKQ6irhAtLzUCt4Zlo2XRrkoc5Hz/l70Ta0Y20BJMgflIiY7qhDCXWO4xVjp0QshoNCz&#10;eEBMNdqZ9pZzJsZ57pxNhqo2bJYLlLUMhz15GilJ1kKhggqRGwVpbsAzVVFzZehHqjYs1tK8Z2zH&#10;vigCE0MuuJhxOjOlKGYISpN9nanSiZIL1llc42iajpTEiMJ6gyoZVBGaOBWnxeDDaI1XUJTBOoMy&#10;mmmKqFy4PL/gN797g9ZCttMKPnjxnCdPnuONwupKO3T0h35uqhXDAvT3hT8hFzAGZ4QApr1Q/yow&#10;zveoWKHXtQukgTxJg2QpCVOlqbdQaRYtbk7iFTJvxyzze80i+tRqbh6uhRyD5D5tg3FeKMPrFSgj&#10;xixKGpd9nolsKbIbeqyepMHZiuBykTN930OthJBxSO68u77hzZtXLFZrzh4/pWtkHLTeME1BTIC0&#10;QmlNDIn9YQRuaZ1lvL7m9uYSzt/QdYt7Qcd6uaTrpFk150LOSShijaPGAiEzhZFh2qNcQ0wFZz2b&#10;7QajDQVFzomUIuNwQAO6VmqpxCwU65yF/j7EKO9JiSkGChVjPY9PzzjdHnF5fc1ud8vV9SVt15Jq&#10;oeSBXN/LqWvGG49THq0cre9QqhJTRKVE6zRDH7m+ueDk6IhFu+R0u6KUiZQy3rdzfiG8P20MZp4/&#10;SskUBTVMpKKoRAoHoZopTdN6Fo2fCb9CgaSauZlYzBwqWvKUmFFVsWw6ycW1gpQpMaCMRuWJOBY0&#10;C1nbSqE/9EKt1LBsnZjwFDH9MNrgrUarwu6wZ9ktMFqT70xdvOcw9rx69QoFdG3LcrFAK8XV1SX7&#10;WcA+9AO7fc/Lly8xTtYQgG61xMYGpdU8z9r7PWAIQqU+HHpSrowh41tF1y1lPzCb2TA3R1vjxOBk&#10;FtCn2SQkxiREaqNlDHaeGBXO6nn8SVP3OAVyhX6MpFRkrm0clYyqGes9KD2b8Ewi3LQarRSr5Zp2&#10;Ibl8LoUpBnKR17RNgzeeWjzaWa5vdxTn0HpD5xsh8KlEiCKO36xXhClxdbtjf9hzcXWJ8Y7VZjs3&#10;iytporZi2GSduTckSyndmwTt9gfe1sJi0fLs6SOO12uc1qQqe9iUkpi4wEx9lvXczkL9nBMxV+LY&#10;k6eJw+EgIvi44uTkhLbrhAzvHEM/MfQD0UWsdfRDT63wx3/0Bd1iIYLZYaSEkXjQHHwDKFqr0a2j&#10;dYbd/pab2wtWi46njx9zuj3m7OhYSLNK0Q8DV9fX5GFks14JmbkUlt7LZ5sNG/5r6yvv1yZ+TOz+&#10;/p93e3zZV6sfJX2/e6+ICWqpFBRNt+T49BG/dp4UBsZxRBnL4bAnhmNiEqOV49NT+t31TKAL5GkS&#10;gYPviBH6vtB2LaVA1y0wVrHf70k5UbPsuUNo59wmUYyhaTuWZycsj044GhP/9NXXLBZr1m1HXAzE&#10;rieME2mMhDAxHeIs6KqYWoUIWoXUabQI+o3RNN5TqIzjSEp1Xhshess4DGilsUlyKGVkT7iwbhbX&#10;ZRrfEFYr3r59S9/3LBYN/f6WxjS8+eZ3XLx+zdOPPmKYpntx9w+F6O/XkbQS4ZOIu/UsXP4+ff19&#10;AfwP600//Pv7r/mx178T2fMH4+aHP+9OLPhDMf2PjcUfitj1v6CxVzPW/f063N377swX3/+3mNK9&#10;YZSYFZrZNEQIjikmQhjxzjM2La7pMU7E6t47hqGh7wdiSOQQZNxpETRVmIWweia0q/vP5Jy/qxbN&#10;uaij6zqmaaLplnT9QN/3jEMv76lr2VuXzC//8Steffeav/jzv+CPfvYTnj57SuMdetQcDv29cG25&#10;7KhkpjEypURG4bVGVzFroxSMNbStJ04QJhHM1RRZLVpSzlxdXPJ8t6c53sx5WqTxDVlVjKp4Z4g5&#10;czjsaZtG6gwh4JeLOZ/OFCX7Y+fk9wxBzEa8syyWYlCitYj1Vank7ZZhnFDKsNsfOD3Z4JxBI/UG&#10;ozV6rn/mmNDairGVtZj5qyoxtYp3pijz8zCG6X6kOufmMaNnIxnujbHEzE8L8fX9+a+UWbwkY7je&#10;jyfEuHC+z13XcawMR7s9UwiSC1M5HHraxogATGnQVijzVaFTZhz2HJ+ekKaJNE6E2x3n33yDS5mu&#10;s3zy8Yc8e/IYbx1XV9e8vbwQ0VutNK7hxRc/5ezTD3FNQ7i4xq4WqJQ5fP0r9udv+NU/fsl//s9/&#10;x29/9y26BH7y0RO2jSFNPRdvLrnZ9Xzw4UeUlPjqy68pMfHpxx/z8ccfsNls0NrRDxO/f/V7DsOO&#10;dtmycS2r5QatFSGI+SS1cHL6iNVixdHREc9fvMB5z03fc311zZQLwxS5HSLJtHz00z/l0aPHLJYr&#10;nHc0C0+tkbdv3vB3f/u3fPOrX3G6XaMV/Po3v+KTD55jKJx/+y1hJiRXZdDOo41HuQa0FbMUL/us&#10;itSVfNPitdQhrbUYawgRHj19OhsDZd5eX/Pq9RvenF9y/vacnCoxVYYAU1IUBQXFk+cvONmuZY+Y&#10;oxileUdKkk8lMlpBKpH1aslf/PEXPD3a0u9vsSXjZjNTawxFKbKzoAzGt9QxoIrhydOnPH16xu3N&#10;FRcXl9xcieHBxeUN+/2Acw0vnr7g5OyIGCPXV7ccdj1hGESEbKTWrLVivVnj2o6sDZ/86Z+xOTlh&#10;nzPqds/m7rmazw9SCtScsU2DNXU2cauEIGZK4xhk391YhmGca4wTORas1pLnV/mqOeO0hpwgZ6xz&#10;bLYbFqsVMUTIhX/4+c/59//+f+fV11+x8A3Lo6NZfOpxRtM2Xqjr04g1Fm/EgMA7J89iKbJvX3Qs&#10;uiVOG2IMc+1ZBHTaGmzj8Fh2Vztst+B2nEBbOmt48fQJrfdslwu2qxWNlXnp0PeM43h/BrXoFmLi&#10;0Xq5zzmzWC3xTcvt7U7WaCXjre06NpstzjusstzsD+RSuby6xNZMazU315d89dWv+ZMvfkYtSUjL&#10;Tqi20zgKkblbCjm8whiEauy9Z705Ynt8wmq1ms1pNUoVdL3LBfQs3BXzscXKEkOScx6t5310mU10&#10;s+zxEVJ5CuHeNO8wTowxgbEsuhZVAylJXpqLGD2mKsatKUVUzZS5lqe0wfkW3VSWWjH1cg+VEcF7&#10;zIWYAilM6BhhUChl0NpSshimLduGzWpFigFjIIwDaRab1pJIpcrZQJJnripFThntLG3refnxh2jj&#10;5rMJqR2L+bBBkclB9km1VHLK7Po9JRZur3ecHh/hnSfmxPXVBeniHGMdq9WKo+NjQpG922K9oNZC&#10;PwwoG1luT9j1PeXtJc+fPkErxTROInIOkxgqGE3Xujk/0fc5gnWWmhLUzGE/oK3i7MkZzXJJiIW+&#10;l/3IGAONb8RAznlcNdQiBnpyNjiPCWulRg9C4EaJEUsV04BSs6ylzOdOBXSpqBIZ+xFDpbGWtm3x&#10;TswyqZUYA6HfIxUnMN7SOo/SlsbfnSF01JMjnj75X7i9ueH16zekKL/X1XffkXMCJbUc5xzeN/cm&#10;zP04MEyj1H9+8hmf/eQnGNtK3ZKKVrDf7cml4Gcz4WXXMY09ToNRYqRcs4iNVZW6VY2JwzgRw8Q0&#10;RpS2WNeIEbA1HB0dvzNIL1UE8bWy6BYcn50yDANxGtntD1zfXPPkyeP5XEz2oLVIvUaMqbXUf1XF&#10;aIhxIkyTGBEpjW8c80k0NUZ0LVAKmirmyqVgquQhVothzhhGTLPANh7lOxplmMIdAfzOsFXOa42W&#10;mmpOEVUKpopxV8mJwzCw7w9Uctj4KwAAIABJREFUhBavtWK5XIJ2Yu4VJlII9/OEQXF+ccnx6TFt&#10;1+I0KAN0nq5dcHz8iDEmpihrQj8M2GbenzcNRSta3xCmIEZE1kp91Ho2myN+/+0rLi+veP3mkr/8&#10;q7/ieLXmGAjTxOXFOf0QKCiubm5JubAbB6xWbJYdp8dHLNsF69WS7XqBUTI+ckGM4krBaQOuEWMB&#10;Lfdq6Af6/eHe3FvN5te1gvMXLLqOkvNMFNcwm8+budYJlTxFydFTJpQJ23hKLgzjMBuXy/q53W5o&#10;W6nPjMMA8zrZWIfqFJcXl9xeXrNZrzh7fDbndpbWOTo0PiSuDiO7fuRssQQFMQWcgXEMxGlAKSM1&#10;YW3QRmON5fnZKSvfcnt7YBoDU0rEmkl5NiBMRYwLQ6Lp1oQp8OqbVxyfbHFW0zSOVmtyAm9g0x1j&#10;jSGGkab1cx42mzBoizGOUnu8c3Od23B0vGGx7Pj21XdMIYpRTCx47aBqjHU0vqFbLaVvQGlKCvOz&#10;KznYNA0Mw4HFYsE0zednZjYeKpmCQVXFMCSG4cDr776R516L2ehiuWa13qJQxJj49ttvubi8JJaI&#10;tZoPPnjJ9uRI6gVKs1qJuRFVxpCq5aEh5yEe4iEe4iEe4iEe4iEe4iEe4iH+VceDAP4hHuIhHuIh&#10;HuIhHuIhHuIhHuL/h7hrli1F3L/fb6R9v7H3faH3PSF9/h4/bN6+e837/ycNvvpH6e3/kvj9rjH4&#10;x5rAfyx+TOT+Yz/n+6L9d58zlyLkAqXQ8+ede1K+995Sy7/QtHzXOG3m9pVZUIFQ49+J96FWNVOG&#10;3jUa33+r+YD57l4wU0RUFfHr3YuUUlSE4HlHj1NFg4GqRXhf5s9tlCbnSm3AWItzHjdTGKbJME0D&#10;peT3TBDk3hslTV13zaxxpoeLSH/+/Nqw2m5w3jL2A23TkeKA7aVpfIqJog2onjD0DFPg7/7+F/zT&#10;b37Nf/+X/x1//id/zGa1EGJ0zuRcSSVgjXxOlTVagzIGpQyoJKL0VGiaFu0UKWZUBd16tDZokyEV&#10;tJFO9RCFOCeNuu/GQIwitHNGKJ91bnSqWQSsKQRiCJRchJRtpNFL+ruNNH/pd+Mjz40c3kvDfinS&#10;lO2dvxe6pxClYWw2mRDqmNDcS5lJDkrfN0/eP3/MdN+SsFpjvL5v3i8zicRoPQvFM50VMWiY7oR1&#10;Wei9pWDnJmMQ8YG3lkcnp6AsZrNi1zWcn59TO8/hMKC04uzRE87fvuG3v/89y+WSZdcSpoC1M51N&#10;3ZkiSCNjVgljFA6DcS0xiyB2GkV4cdcck2byatu0c6ORBQWt01hToWZqyUyTmEI0yQtlpWRUUahG&#10;Gp8ePTpjGgb6OyE0CmUU1gqlPs9GAd2iEWpq01CohJxw3lPnhvMawVDlWuUszXRayGrDGIQ8PYt0&#10;U454L/dWGyuCTYRodkeQzkU+q1YG33iMUdze3pLrTF3SIspNOWOsAaNpm1aa6ufGunrXYGyKCI1y&#10;wTqPW6yx3hOmt6SUuL295Wh/wJlWhK5JSBvL1YY4BVIu9GGaG4402hg0BWMbrHMzjVfuY6kFOzcx&#10;3T3rcRZZGmPQem5g0nfXqWCt0CTvGrxiiKQUySFwdfmWgub58+csuo7GanZXl8RxuG/stcbgvTTh&#10;TiGQS+F63zPlysY2GBQphZn053GNY3u0xTlLSHJ/jTWUJIJGrSqHXRC62HrN9e2e6+srumXHk6dP&#10;SSHQtEJ+v5vzhEohNPGSE9ZolNFUDNYYMU2p0v/4TjSHUJe0xlvDehaT3Yll5E9pywsxMszEruPt&#10;MW69pvENrDcAjFP4Hg3aWUfOsobkWcyk5/k+l8ztbscUMynD5c2OfHHB55//ER6F0ZWx7xnHgcZ7&#10;FDAOA48fnbBabXDWst2uqQouLs7RqnJ7e/n/svdevZZl2ZXet+w2x1wbJjPSVFZVVhaLVaRIdLMb&#10;aj3pQb9XD4Ig9IMAsdlNES2hRZFVLJ8+Msy1x2y3nB7mviduZGVRgKi3vgsIZGbkjTj7bLPWXHOP&#10;MT4xGFkLRczb4zDQ9T2rxRJnhQaTk/wSWnOikMXMUnuKqKTE1GQs1teEGEBbsjIUNCknUAZtwRlP&#10;SSL8vftu1ll5ppIY65zzaGWYJhF+pziTaqPQ5adxZDmLp51zZJ2JU8A5z8nJKSFMhJjYbrZoJeTj&#10;UIQsdn1zQ+UrHj9+zGqmnTHDPkspErIRI8M4HIwbqQSKzhhrqSoxY5VcKBliFMJu1w9UdY0qkLuB&#10;sNmC0rTtgqZpxDDaDaSY8EnmUWMV05SwVqGNR2vhTY5TJCuh4KSY2W63MwlYU1U1QzcyxUlCVZSQ&#10;M8cQKcWJaL1pmUaZnwyFHKdZFJfJJRD6noKa6d+yzsQQSLmgyBIyM5OUrZWAkhIy1hnquhbjTY6Y&#10;SYSxIhYX6pPzFb4SIW7X92Jim0nnyhi0krlk0TSYpqbEQIiThABohTWglCHEIOsmQgzf73sS8Fgp&#10;msUSlEZZg0XoNiLUA2O8hEkoTU4Jqw3WeLRKWKcPc3SOhZKF7kYuSAElBL4S40wZ0mhnhUhUCrX1&#10;WGVR2nJlN4whMIWBHKVO8M2CdrXmaL0kloSrG07bJSlGwjjO1ColFEx1LxRJKaqqPsz/eg5oGsdp&#10;NuILjX3qhWCmrBa6VZEwBG0MU0rkoZOwDV+JOaRL1HVFDJFi5qCWFKmbmhQtXbcndJF+GLDeY5zH&#10;NzVV00pwChlVJCTBeU/V1Gx3OzbXN1L/GtlbrBcL1us10zgHK8z1jDGWR48eSeBULqQkFM/losV5&#10;R0pC60oxMw6BXddzcXnJ1cUFJfRUVYOtPf004RRgDGMIMylxprUmqYmaugYtxjJtjBBUjRWxvtJS&#10;NzqFRoTsRhvISkjiWQJsbJZXUSGMqLmWVohpeLvdoI3G2EDfD1zf3HC72aCtJqXAdqvl3vc1548e&#10;Y5zl6upSjHXWY52nlMJ2uyWlyDiOWAXL5YLK11hnGaYepQreWZqmob5zBCpZC2NMmHu04IRiGMQ8&#10;FWIWc5gSSrpWiqnviLXHupnKXRLeCoG9IOcwxShzQ5K5jpzFqBQk6CTPwTpvPnegFNj3G168umSx&#10;WFGUxmpNLGo2Kc5G9JQoMUoQTEA+I2W8c7StGOZurjZsbq9l7UXR1A3aaM7Pz3j06Jxh6Cml4IxD&#10;GU3d1Ki59m0WrVBq787T/LlVVeG95+TkhJzlOco5MYwDaIVzYtKUEJIi9yeQ1SiUvyy11zibZmNU&#10;GDPRLlqqylFwhElqLAkOSTijsBr6aQB1F7RRQaXICMlNK0UMUu/EELjdbHl9cUFd11TeoUpk6PZi&#10;bqIQp4lnz97l+PiIqllyXi3IqVCS7BPj1JHzhDITwzhScqZuK542npiESA9azDYpERAj1r6TkKG6&#10;bmT+L4CS+7duF7SLhrHvGaeBTT+SUuGobTHzc12UIqaANYa6qSlFAhMyWUxvKTJNEt7RVLUQ4pDr&#10;YmcqnoRwqAO5cLfvUUrT93u5nw/PuYRytXWNM4r18RFHx0dMUYxz9aJiuRLiIzNpWCsxpaUkAW5e&#10;KZZ1xdB3bMaRxXJJXdfUvmLZLBiG4WD4/Jf0WO6blb9rvNVDmPsrd72Cu73fm97M/fBBMXm4quLo&#10;9JSsNNMQqJ38fr/bs9/t2Wx2KFWo2hZfyZwybm/FlBATOceZhleovCemjNKFqqrZ73fEcZRaYugl&#10;EIU8i+MVxnv8csXTDz6CasFYNK9fPieGhHE1VIUcEkknTFXhc0bZSEnpEHwxhYyZ6yx1Z36VqC+Z&#10;o+OIyrKXt6OlsjVhmphCQE0jaANWKH+r4xP2Xc9SG1LTsFgueP78OaVImI7ptwyba158+SXvfvih&#10;GLHG/q1rcTCa3+vz3O1v72r6N9eiHPoJ30V+//avP9aj+jbJXam3De/fde/cN+l/24z+7Z+7u3++&#10;/Vlv+gf5YDh622T/h/f0/Z990wPS6G/1+EqZAyDVHM5kE9YaRiN7XOtlLhzaGrfz2H2Hr1r6bqDb&#10;78ijmH6EZIqY82bC/Jt6aT63SJ/s7vqUuVdkjMV6oRVXtWfwEgQ4jiM5GcYxcHl1zd/8p//Ir3/z&#10;a370yY/4q3/1rzlZH3EEXN1c4Y2Y02vnSCETc2Hf96RpojaWR6cnM31To20t/aMghteSwVg4PVqz&#10;ffGSPJvD5ZjFgFWK0EqXi5Z2saTvOvZVTQyR6MTUV1kjz4MFlSJKwWIpphUVM1qDNYq6kjA76yoq&#10;52dSdE3f9cQoJiSjxGCoZjOm1vO+NmWUBj2Hj+WUMDPV3lon+1Kl5oCxmcpd3vQA5bkobwVKOGdn&#10;YqvcP8ZYUpK+QFGau9sy54xzXmqMVBiD9ITM3AM8Pj7iWRCzfOUteRq4vb3FnKzkmIzDOCs9TqUw&#10;vuL8vKZZLfj89y+5/vo5bPe0lefs8Rk/+7OfcHqyZup7Xr96zfOX37Db9VR1zWqx5vsf/5D1B++S&#10;KsPrz7+kGTP2qOXV7z9je/GKX/3yH/jss9/z4sVrlu2K85NHPD0/IY09n3/5nDgl3n/2Abby/MM/&#10;/APro2N+8NEPefbsGednJ7TLBV9++Q2ff/4piUjd1th5f7vZ3JBzoV20rJZL6qalnf95dHwMSiim&#10;Em5qCWT6FKhWZ/zgex+xXK4wxrDdbjDeMYwDP//H/5u//89/x3R7zYfvPqOpHLebGz755BP+5Acf&#10;0N/cEosiYYhkiqtQVS1hqU0jJkoMMUp4CiXhnRjC9vuOdtlyul5jrKHr93RdRx8iz1++4u//8ee8&#10;vromxjLX5Rq0YUxgfY2tahbLJcvlgu1+dwjGLBK7iDaKlApDt6epHOenx/zwex9y3Db03Y449Hgr&#10;97BSSgJWKDjrJeVNa2KcePfpOyyWS75+/oKry0suXl+y3/cMY6AbAqujY07OTlkfr0h5Yj8O3Fxd&#10;kkPGGijFUjlDZZ30OAtUx8f89C//NT/85BNu+p7LzYajkzOMhjh1FKRHw1x/OmOkd5CSEMK1rCtF&#10;FXb7PWYyOG9RRjENIzlElKswzkigWkH2V0Vq5n6/p25btHc0riJ2PX/7H/+W//M//x15nDhfr2jn&#10;kCnj7EzJlnUrjCP9fo+vKxrX0iwqCQ4J0l/TGtbrNct2yTROc0iNpvZeKMcpkocMJL784gshnPd7&#10;Qpg4O1mxbBtUyZwdr1kuFvT7HRdXl6Qspv1SCtY5fFOTSiKPIzFG6YHKDDSf54RKitVyyXvvv8/x&#10;8TFhnHj+/AXjOKCNZrvreO/JE+mZpEhEETKAZrVoSSFIMEeRuoasuNluKNqwOjqm9Z5mteTk5JTF&#10;ck3bzudMMfdEy1s1Wc7MpGU9h4ZIv1CpMs+BkYLsF6ZxpEQJKla2wvsKZSs2u47tfmScymFdi6kw&#10;hUjJEnRXeUtJkRwDmkLQCmeUBJYocL5GFXHNKudQWl47hZjY7feM0zSfSwnZs0azWC0lwMLaORBV&#10;zI7TNDJFqZdzSmigrmusdcSkDybikiecNVASYUoSyFqyGPfDxNQN0tsIAUomTQM5TLRVTUShnMd4&#10;T1tX9Dc3bC6v8fUCXSWmy1u+eX0933+alGSfGLOYuZUyXFzf8ujxYzQFZS1OKYpWsv+IYQ58UTin&#10;D6FFwzjRTyNhSgzjiMdKb5pAzkICXy6WDNPAMA6YKDHHKksIQU7SDlLakUtit+9o2yLvBXKesynK&#10;IWRXa4PS83sZo3FOk+JIvx/QBax1hBhwSZFVAVUwgNfzmx6t0VaRSiIOHdp4jHGYUihFejP90KNz&#10;5N3Hp1SuwhqPsRW5JMZxIKU412Cyt9cKjHOM08i228m7iXGPRkzURUk/zpAoaDH8lsiw3xCnkRwn&#10;lJkDf1Kc30VqtJY6gyxB576uyFkRcjqQvKu6wVkv+7cQ59CbRDcOVLrCWEuIlr7b0O32NHXLNA1A&#10;Yb1e46zUGmGcjdTOoZWsE66V0K44pXm7n1HisKXyFq0Kt9fX9PuC15rTozWbqyvGrqN2ch9LFLC8&#10;X7PekbWVZ2sOf3DeHXr5Rmv6bs/Q9RjFTHTPMk8Yy3J9dAg/ruoaP59bcpEQyywhyP1+z/XlNXXT&#10;UFUeVQpaFeI0yPNnK5yRIIGVrkhzAOldXvrqaA6SGEYJZMiRfS8BiZudvE+KKdEuFrx6dc3vPv2c&#10;19cblNE4q/FVwzvPPuD88WOmIIHD1zdX/PKffsHl1S3TGHly/oi2XqCwWKtovPSr7vpL3lpqXx16&#10;e/v9TgKT5zVuc3PLlOKhTg9zAK5B4Ssr75fmoCznK+nfKU291EzjyPX1Dbt9hzGWbhi4ur5CG83T&#10;J485OzmVYPSSWK/XEk653zKNI1opqrrm6ZOnGO/IOUl4ai7YyrJYrUkZlB7J2vPy+pYvv/yK06MV&#10;jTfSFzYaZwwlTeQY0d5jlFxrrQ2n6xXHiyUpZ3mXV7KEJGYJBiZLwNsYoes6vnr5NfvNFctly8np&#10;MaapaZsaZyTc1Fh5J6FUzdxlpetHNpst49ARU2aX4twr0QdogTawXK/ox5GYEjrGOfB7kqDp1ZIn&#10;T95ht9uhipMA9pJY+5r9vuP29pYYArvdjnEYMFr6j+1iIf10JXsDtMXVDZcXr9nt9uRUqJuW9fEp&#10;VV3Rtkt85fjkxz+mALeba26ur7m5uWa1WnJ0fIQ1BjvPMzFPxBAfxDgP42E8jIfxMB7Gw3gYD+Nh&#10;PIyH8TD+qx4PBviH8TAexsN4GA/jYTyMh/EwHsbD+BeOPyaWvRNsf5tkdf/ftVEzDfwPyVLfFviq&#10;e47uN3/XfSHu28d03/h+//juC4vvxJV3x3v3c/eP4Y9Rr/7Yd7v/Z0XgJH/uDyjv937+Pm3r2+b7&#10;w7EWocfOPjqUEjNYzkJQvX/e3zpW9cYML3/1bIwqCMWCN8ECSt3/bkJRuhMpF11wWgTIORWMkc8K&#10;IWAts5Fd04SKvnf0nWWaBsI0Eu+E/3fHkTP5Tmw9G7TuC/xRCld5tLbEEJhGRVaZrCw2RBE9OUeo&#10;PcN+z5AzU9fxv/71f+CXv/4N/+2/+Tc8e/oU5xeUaaKUNwSPkhRWW4wVGvMUEzEW9t2OdlmoG4iT&#10;CPQ4vFzPM72woLWh70Z2u91MJBOBnVAehTa97zoRsAGliNE6TCN931FSJITMvu+ZYsSQueMCxpRJ&#10;qeC9IcMb0bUVM3pvOiGguTvRghg7rTHE+f5AzaLGpCEJnUEpIRkpa7HeHszYILTfu2suIrE0H3Mh&#10;xERVeUCIFE47vLOzIEJEk0YbnBWSQAiz2EZbmlmAslwteXR2glaFF69eU9WOqvI453j8+DFhGLnd&#10;bGjbVsyYKRKihASgFNZ5rJvvFY0Y+VXGe4vC0nfXXG4vOT09paqqmdgqRnIJywBrxNRZyiRCbC2E&#10;gZubK65vLnGVxzontPCY0SbhrKUvhVDAoKAoNBrjPOM0UpTB+oqYxaSjjdxfGkVOido5xikQ0x3t&#10;BRGPqYLzQlDYdx059we6qC5Q1QZXVbh5zrgj1R+eDwrOeygKX3mcsyJcV0If0VaINdv9jmY+p0IZ&#10;MYe501p7oCffmXLquqZeLIS2aS1aWV6+ek1TLal8y7ryXF1eoLXm/OyMEhO73Y79sGccJ4a+Y5oG&#10;1usV52dnYmY7BJbM95iWQAKl0kyASvNcVmbDUmaaglAmtUFpCZiwTmNUJkR5VjSZ1jv2+z3TfkOl&#10;YdrP4RoxzUbbhK5qshUxZTcMdMPEVT8RiybpjtQ4KgNWIQRnChhN0ZqQAnoW6RqjD3RJUIzjQLtY&#10;cXxyxM32hu1+Rz8OlJgx1qFSEhGXBq29iCbDdCDCGhS+qUXAY+1MPBUz1p3xXWkRKYck64ZzbibS&#10;W/xMTsspE4KQZaZh4NX4EigipKsqQghMw4B37kDjSknmI4PBaoNxM0k7C513s92hlKVZNIQwUUoQ&#10;gVccSWHEGMNytRIakHO0y5b10RFjCOScoERSZqYm9jirWDUNpmRCVjgnBtP1ak1T14Qw0XeJPPWk&#10;EHDGELTMe0ZrisoYVwm5PsJyvSavFNbY2SQ91wApYAoSvJIjuYiA2HoJ5AkpwRw8IjQZS8kKaws5&#10;ZJwxKGsOJmpVYBx6Ssk0TUOMQm5ylWdV1wz7HSmLgfX6+poUA87ZmW6V2QxbwhQY+3EmIBqcd+QC&#10;caZuq5kwWc/rcZ5JlBkRRLdtQ7NYkDL040g/jIwhzibHkUxi6Edi4vC9zs8fESYJlrm6uuLi6obf&#10;fvqpEK20pq4blosVR6cntCsxTsd+IOVIXXmc0+x7mU9ijtRNhTUyP+WY8M7jKwm4GPqOECaMEmNi&#10;TEHE1CWjlRxP5YzQ1mezs3WGHDKZQkpCb60XDaVkqsZTVyLgYw5/MVrmuru1TSmFrz3tQoheIQWU&#10;amSNNIasNNZ7Uil0UyLGIKZK5Lm25i6gqcwGADHUHp94pikKgUtxoMRbJxRj4BDe4YzBWY0zCqMV&#10;1grxLqdIt5egjRSFhutcBSULqWm+X0sKqJJRZFLMULJQtxVoa2jrmsXKsD4+4v0P3mO73zOOkXHM&#10;DP3AL3/9G07PTnjv2Tu0tTwbxhsUQo+KMYqwuAgVT1vmeVcM/No6lisxmIwzTdd5S2Udt9c3VPWC&#10;khN9tydOE1lJeETtzMEoZub6TWtNVVViFkOCXEII+MpTec9xOWMcR4ZhZAoTwzQyZSHG63ldM0bM&#10;MFJDyNp9fCzURHXPKFjXNVVVH6ig+/1O6pUsYt8cA95JbeFm2nyIQYy7kwTANHVF09ZQMs6u8bUD&#10;rahTYL1c0o8jwxQkhEAFYhTx8bNn71LVNXHas9nvsVoE9MpY1suWFPOBUCdRTQiF2znqtiWGib7b&#10;U4KEs2g0GakNjBKj5qJdACKI1brBOc3R0RKlZZ0wzgpl3ThWqxXWO2IKYooomhjFVACZy8srvvnm&#10;JSlGzs/PePr0MT/+0Y9QqjANvYjHS6Ec1lot5oQ4UijELIELx6dnLGZT/TBMbLY7Uors9j1Dt6N2&#10;lmVTUzeVPCNWodoGY2escZY1PcVInMQQoWfDobEWZwyVdzKPz8StGCJ9d0M/jkIFD5PUu76SLYSS&#10;8K5SlMyN/UQIkX0XUEgIkveefkpCt60b2O7p+p6+79F6gzMO6yrOH52xPlrO4TNyn/naMU0TKQVS&#10;CkCeA7Sqt8Ldqqo67Oa0kaCSfdcxjJOETikoMz1QaU0umaZthXoqjnAxcZXCNA503UDT9VRzaM9w&#10;b/2p5nCDsmihFLb7gdubG/qxYdEuxFyfy4GY7LS88kwpoEJkH3d0SDBXDBHnKpx1XG9vuP7lb/je&#10;Bx9wenqCMQ5rLHk2jXf7QcK8SChl8bU/mFEshWXjoQiR1zU1Y4h0w8AUA7FIIEaYJlLMB3pzXYvB&#10;mJQoJbPbdayfrGkWK4wulLlmts4daJoKRc6RNM8JYTaySEiWo20b1FznG2OIOR0Izs5V1M1SAhwy&#10;3O48u+2tUBKHkThMDLs9r+fgorZtWB2tWB2tOH90jrWWyluWTUsYR/bbLdMgwvi7utx5z7JuqKwY&#10;OkmZMASsNVjr8K4w9MO/qM9yt7e/25PfkbP/WBCgLJn/PEFcehhCNSxGavCz83PqtiXvtxJGlBMp&#10;Tux2O6qbiuWqpmkXEuJkDdQLCeUxsm9T6s06VFD0fY+Z69wUo+zTwiTha0bWkSkEimswriJrw9HZ&#10;Y35St+y//xG3N9dcvHrJ9euXxKwwtpLnykk4Wg7yK8Q4m6cKRKHzpUOPR4xBd7RBNRX0XmqAlCPG&#10;OayqSVEM9SEkTk5OeILm6vUrSgr0+y3vvPsul9dXmJIoQ0d/fcWnv/41H33yE5ZnJ4xJ9lRv9bB4&#10;E0J46BF9x/X6LrL7oVf2LXP6/Z+/ux++qy/3hrye/18DHb9trJcewdu9vLvf+8P7k+/sA77peym+&#10;/fHfZfSXsAwhsL/5S2R/qO9R5EHhqwplpF6fxhFlNNoZtBXDUV8NVNWIrzxdt2cYe8I4iglwJiCD&#10;hOjIx0u/QOv751ijrRFTtjEYK6bwqrbUlcxlQz8Q5vru9vaWXBRfPX/B7WbHV1+94N/+1V/xwQfv&#10;8ej8MePQYY0iWQeNYRgnrJP5Da2IGiqjUFoJKVYLuTUHMYvlnHn/yWOcMywrh+wW1KHvUFLGasPJ&#10;0THG19Ttktvtjk23ZTQT+27P2fExq+UCOxPWxcRkWK4aSoFF21BVDqWEOFvCbMyioIrQsZ88Oaep&#10;FxBGdH7TZzQKrBbSY84Zg5gwY4GQM8Z52qqRuSAnnLEYI/0pa8xs/nwT9nYXLKmU9DtKgRjyvF5L&#10;fXsXcqJAgh+T1GFZK2LMs3kvY0wREq/WnB6tmKZASQFdV9izU6nIUmYYB+n1GSvhW7lQFPzuF7/g&#10;+RdfYGLmgydP+eSTj/ngRz+ghJFXL7/h9YsXXF9fopTh7NEZx+tjTk6OsVaze/mK1xcXDPs967rl&#10;61//is8+/R2ff/ZbwrghhMC6qTg/XVNVlm7X8dXXX/H64oZlu+R3n36Gtpof/+QT3n36lPeffcBq&#10;sUDpwj/+8jf89refUpSiqiuyltrfWMNyueD06AiUohtGFm3L0fEJi/URznu0cRSlGceJUBQoS3t6&#10;zvnTd7C+YhwnXrx4wdBvSZcD//TzX/D7X/wjxIlHJyeEaeT55QV//uc/pa4dVxdX7Dc7rHaEbFDW&#10;U/mKtm1ZLBd4L/XD5vqWKQacddRVNR9fz9X1JU9rx6bfM00jpcg698UXL/j5L/6Jm+2OMRRyUYSQ&#10;DxTVdtmgjaKuK+l1xCBhDNbgnCaXxNB1oBTDOFA7y7/66U84O14RxoFuc4uhzLTSN/dcmMNAm9aT&#10;YmIaB05WSxTw/MULvvzyS4aup++lflPa0q7XfPjhe5SSGIaOzXbL1eUVYz/gjKWuq0M4rqsqkjKc&#10;P3uPn/zFX/Dsgw+46Qe6lKnqZl5HAyWX+SkHZTQGKFpmybs111qHqjUxRXa7iamfGIY5CFRLP67k&#10;OBvqgJKwZu79z0E0YRzBDvHuAAAgAElEQVRYe89Xn3/OX//13/CrX/wj67ZlcXIs86GRPZVxhqry&#10;GK1IIRLCxDAM1G3LcrnAzUHIfSfhUt5Xh2u/3+9RRVFVlbTE5lChaYpE54UKOwcjhGlgnDyVtzx5&#10;/CEpJb558YJvnn9Nu1hwcnZC27ZUdYPSimEc2e62WC1k+cpXDOObPqe1htV6yenJKYumZre55Xe/&#10;/R37fUcomtVyxe12z36M/O6zr7m6vOCH3/9IghhzlNCqfoBSpHZJmcvrDSEFTh6d8eTZuyzXRyzW&#10;S9brY1bLFTpncgyQxUx818e7W8+ttYwx0HUbtDIs2oYYRkqO93q28/xYYBwGUspk3TNMkXp1LEbR&#10;lLntN3OArT4EJN/VDlMoaMQYn6ZR1sIYhMquFXXlWa9XeOdIaFKW3snRumV9tGAcJ7puZBij9LFy&#10;kN4zHnJClUztHKiMNRqjPFZr1Ewjb9sWY6zUkc7L8cWC1iNZybuHYYqEmLm8ueXVxQUXL14d6imp&#10;pTKqJD54730++vADCVicwyBWueCaBaujU5Q2bDc7pnFk3w3EEAnTKD1KJXu3pm04OT1js+8gxzmc&#10;xdK0NXVdSSCdnsnsSUIoDyHCRgI4Ui4Mw8jlxSVTzIRYkKWpgJb3RRgje3oltHFKlkCaUiS4JUVS&#10;CjRNO78z4hAWl+fPM0qh0OgCKmYqo1gcLSFDjnEOXA6EGOV9xfw5eSbOS+9AjidNiX3Yzj3NQskJ&#10;otDNtTaopPHeU1XSg18v60MApJDo5b1WzvJOpuRHjGGScMI4EkukaRqshvWyOqz1JUvYjq8sxSli&#10;kDDZEibJhywyl1grVO6cErL8KsYxHN4LphjRiAH6rk8ovbVE3w+oAilGnPUsF4rtdsty2XL+9Eze&#10;1agkdU+WYLZ+6qEoShIzuTUa6xVpfk9W7s6LUmjvODk6Yuh7rq+umIYebTSr4yO8lfDNcQpMOZFi&#10;pNYaW9cUZbm8vGQcR9JsoE4xoYxi6HvSFPDO4qw9hJssFguO1mu0kms8DiM5vdn3KaNRWgLyVo8f&#10;cXp8SoiRnAJjP6BI6JLmP9+jlUErSwiRKQaMtqCM9CtzlhAwZoN+seiUKEWzXK2JOXFxfYk2lpNH&#10;54wxc3m7xXrL0XKBdw4JwI5UlaNpPJVX5PA9vvnq+Vy3Tez2W6wuWFOovaOt6zcvhud9hISLFtbL&#10;x1jr6LqOMEU0EiLFvMfYbm65vrwUI7o11E0loZMoXFWxWKxYzP0SAO0rbl9dEFPhpz/9GT9uPEO/&#10;x2lZV52x9H3PNAVq5+cgLLl3Y4w0TY22js12w+effwZKcXxySj/Iu+I016GVVlxcX/HZ73/L0fqI&#10;9999KvV2a7EO0IYUAyVG4kxkR9rNpBQwxtA6h64kSLvkTL/vKM6jbM20rFk4uL69xhiwRXrKaXqz&#10;TpAjMck+yVqHczWrhfTSb26uycNAphBCufcuMKKUZrGyLJdLhmmcQw8LlXPEFHHOzu/8NSnIM808&#10;v+cc8d6S85srWvlKQg/rBuO8vN/LEykXQoR9F9jcdrMRP/L86xfc7DeUolgsWj7+4cf85V/+Been&#10;Z2w213T7Hc5ZGu84Wh+xXB5J/2wY6bvdgyDnYTyMh/EwHsbDeBgP42E8jIfxMB7Gf9XjwQD/MB7G&#10;w3gYD+NhPIyH8TAexsN4GP/CcWcIuG+8vi9qvS/SBQ4GPGA2Or1Nab8v5L1Pg38jkr1Pxbpv9s68&#10;kRX/cTLW/eO8/3P3hbvfRdj6tin/n6PJ3//uYu4WM0jh7u9iFiapt87hH/u8gxmft83730Wf/8Pv&#10;Vg5EifIWVUvN4p5y77zNlHCK0C60GLvviAbOzFTwIGTnO+FJLjNRXStytHhvMUYz9IbJWoZ+ECKC&#10;FpOuQr8xa2Qx2t+/n+6M+0JKsLP/rQAONQqhwFhDHBt21rPdb4kpkFLhy29e8j/+T/8z7z17xo8/&#10;/pjvf/QRi8WKGHrQSsTRWmgeZDBaxM+7/Z4pJc6dJ+XC69dXKGWFRmuE7FBmWrVzXkQk04TWQie8&#10;ux4wi6KmEe+sUIuzCMamcWSaJsYpEWLDMAWcFtGwuqPF54zOCatEYCjCgEIM8/VWAPoQFKDV/O/i&#10;F8c6EVMIDVWMNVprXNtizCwqpqBUmU04HMjEOWfGcZyvqxHiunMAQmhWYKwYccUglA+mwBBEoCQA&#10;kjKLmSPEgKkcz959wr7bi+GxcqQw0dQ1P/jBR9xcX3N9fc3pyclBZFiAkjXDOImxlNlAjZppX5nG&#10;Vyyahn23P1AcjbXsd1v2ux2xjizbFWYOdNBao5URMZkq5KIZpomw7/B1BVWNz0mEasYw9EIitc6h&#10;bMbXoPqBq+trur4TY78Wwb5SiqryhFAx9gOtr4XYNAO9tdIYa6iMI1JI0zSbXEUcrJSi7zpCytRG&#10;jEJVzozDMJubZtqHMbSLBUrJec8l0yxaYggiAM+Z45MTmsWCkCJaiyB25qlRWTFP35kOATEfeiHb&#10;D4PQ12NMbDc7vvj8S7RWTFPPzetXrI+O0CWRSkQriGNg6HoxY3V7dre3xHHi/WceV/mZ4ivmTD2L&#10;+ETkJ8LbXBJjiBLQoDVkITMnrbAx4Zwn5UiOMykawzj0LNqa1Xzexm5PGHrapsVbJ59jrBhvYyQV&#10;6MeJ7X7PVIT+kXKB3LBuPGU2jemZED1OEpTgvcNbJ+J75wjTiDZyJmMMNIuWdrng8vKS68dPcNqi&#10;EZGttxbNm2ATFTiQqbUxImwqep6HNVWlD6QNoZZZEb7OVK+7NVbIRSLwmyYhUXVdR4wRrRVdt8Vr&#10;MXAXpVHOg9FUdcVusyVlIWGlmHCVRR2CXgAKT548pWl6piBitpPTNcZXWGvIRkPKGC/H51w106Yy&#10;67YmpJnAEaFYgzGak+M1JgsxM6ZCnEREXtc1QcHF5havFbW1OKPw3rJeHaEKsoaMPU4pFkcnNNUC&#10;7Wu6nRDkS85vRO5ZBLW7/VYCWrTBODBW1o8wDBhr8XoWF1NE+JfkPnbOCsGajEcfwmVynBg6EcE7&#10;5wHothsUBW8dJydHVJWn6zrquqIoaFLGWifk428ZjPS8xllrMTESUyIbITfmkiEVrEYoSkYzhURG&#10;fr5qNNrFmfIt4uaqkmdZFvk0BxNUIsIMA/04oLQjERn6EYHYWpISsmW7aDlerlAKYhJqcIxSMxjj&#10;SFkRKDSVR9fgrMFoi7EOlzxKgcqJhBbKdREDsJ4JZroEQGGJlDRRioj3jYHKenJOOKcwWkxAb2hf&#10;Enwh5kKLdf5Qn+QSubq5EJMpmUIUqowqsyEmUTmLXbaEEOi6Dm0ttXV478gxMWmDdfOcYu0s0JuE&#10;5llEKG60Ic+iRm00zooIMJUwr3NiHIghMAzDfA3EnKORQBxtDZWzTHYEJeTvodsTxkHCPAqMRYKI&#10;ihaxojYO3y5ZVI66WnF+siYWsKbhxcsLvvz6S168ekU3DJyfnnJ+esLRcom2TqjyRs2C43IQLKNk&#10;XuvHEeMc3TCirSWERE4S+GKMwltHs1jgjOH80WNubm/ZbbZC0zUGazSppFks+6buNHOYhwho/Wwa&#10;kzm/8Z56uWQKYRaYTmL+nmmed8ZYYwzTTJlTaKxxqHktNlqTUyGGxDSFQ+2oiuwjhmmkzCJ8ETHL&#10;+khOxDCy3XT87tMv6ELg7NFjfvSjj+n6nl23p5DlO1ceZQz9rifGQtM2LNdi7l+cnMo6XVbs+p6b&#10;6xusKegErs5YJ8Tuu2Cru7poCoGw24nxMgkNtSDHl5D9zR2l2TlLShHIOKPQvqKpm/nnrRSKMgXT&#10;dzv660BIAWPFGBFCwCihQ7733jNOTs7ERO4tTV0xDgMlTIx9J2ZQa0WYb8z8HBUhICPnfEqJXT+w&#10;WC55/O77DMOAvriU858L3c6Thp6vvv6anDN1XfPee+8TnBITQBHhvlaKq5tbLi8uoMDTx49pl8t5&#10;PzTXsFauN0VJcMg0oUqhqSsQHz1lJlWGECiYORjAcXRywjiMh5APHYMEPniHriu+9/GPeOf9D+n2&#10;e6Zx5NWrl1y8eMmnn3/G1c0rVquW87Nz3n3nfcYpsO93h/3n3X0WiTO9Kh3Mx3e1sbWGKQW2+y0v&#10;X77m+uoGYxzr9RpfOTE2lMw4BfrhRqiN8x7SewkXQemDiarM9DtUwRgNaJqmxlJQdYXzjrNzwxQL&#10;U8goI/uZfhikpstFTH9KamXZR2fCTFI7PFfW8eTJu1xfX/HFVy/46vkLIabVDSdHx3jrCCFROUdd&#10;LcglMwwDwxAY9lu8geWixTiF8waVIwtvqHWNMUuKNfMxJWJIYni0jpgntq+umYaRYQy8vLwkDSPH&#10;i5+wPj1iHEdClrAaULStPJtxGonThDWa5TJwc7shpURb17InCYG6rg61rXYWX9VzrSxkz6GfaNqK&#10;brWg2+3ZNVtub24I00TWoIzFVjUoQ0ExjiObDVTe0Fb1bEhLQoXzEraRkvy3MQZSImap91OMJO62&#10;2AU/1w//X8a3Sdvf7o/8cdPxP99jQHb6pJIlwMkoTs/PODo/Zbi+JA4j0yjhTWGU+btdVDTtAl+3&#10;7G6uqbWRe8pqwiBG4JwkeCqEhO46mrbFGkO3lz2gmYNPjDGM4wipUFVLijbEAt04UYymXR/hm4az&#10;s3P2z97j9vqS69cvxfjQGSFY+3m99e5gnMlBxPqUQkwStJXyHfHRoudwlM32hmEcWB4d0VjLOAzs&#10;bje4usX4irPzx+RS2N1cEuNEjJFFU6NmMmq/veXlV1/xt//bf+Df/Q//Pe2qpYO3jeJ3VPF7/33X&#10;cpEeVnkr4PHuun07wPE+Lf5+/+nb5vdv//zbf/8f3lf3+3XfdT+91YP6VrDkm//PW/23P+xLlcP3&#10;+q6QR+Y9j/QFxbQjlEv5syXPvSH0m1NYJAxG11KvT5PFTBKyVvmGqhroqp66qajbht12Qz/XXikE&#10;6T8i9GH5TnPIZLl/7uXzjLHSf7BCYA1BY++M29bRd3tQUDf1HOAycH2zZbP7HV8/f8EnH/+QP//Z&#10;n/Leu09xxrBeGkKCmPNstIqUFClxIuSMmnsgWYosqadSwaBYnCw5OzsiH3o5WoJ65rCeOImRyRoL&#10;uVB7P5vHCzFl+mmiTg2u8qCy9LWsZrlsZX3wZiYny/4o50zbLDEK+mmk7/Y0/j2WzZI+JmLoZf5X&#10;8zoTghhyjRXjbilsbm7xtQRCWWOoXSX9iKoixkAYJ0xdzWGCZj7/vBX0YY1BNzWqMYQgfQpjZT9t&#10;SpHwKiCmSL8PTDFQ1e08T8IwjPhKrk/jLJVWTKOYBI2XoKqMmMH2uz1jCBQ0292Or7/4krzZsWxb&#10;/vyv/oo/+dmfslgv2Vxe8unPf87lq1fEceDk5JjHjx9zcnJK3TTEaeTVV1+x3e0ZU6Cuaj7/+hs+&#10;/c0/sb14xenRktvcM04jdbtAk+l2W377u1cMw8RicURG8/2PP+KTjz+kaRy6KI7XK4ah57/8/f/F&#10;bz/9DOda6nZxCAZ4+u47rJdLjNZ0+y3b7Y533vuQDz78iGa1IqEIKaGN43azY7vbU7UtT58+xdc1&#10;WRn6YeT3n/2Wr7/8nDDt2V5d8uLzL1h6gzY13WbL1dDz7J3HfPP114RpwjlPVS9QxuExNE1Nu2hp&#10;mxrrDH0/8PLrr4VAbh2LtsU6yziNXFxeMkw9F1cXKAPTOHF5dcnFxSWffv4l+2GknxJDSJSsqesl&#10;vmlolwsq71FIva+VzFF11aI1hDiSc5TaMWYenZ3ypz/8PqdNRel74n6HThGMBaPlmUPIyjrOoXRz&#10;wIJRcH1xyRdffIlx1aEPnFEcnZyQSuGTP/kEpRKXr1+x3w1sbrZMQ6CpG7QS47Q2BuuE5vvJz/4b&#10;PvmzP6M5WrMdR8ZS0M6htULlQE5ihC45UbQEyuWSUVn6Omrux1aVh6qw2+2QYA8zh90WvLVCqS0F&#10;lTKQJZhIFZyzcy3qqazjN7/8Ff/+f/n3vHrxDYv1itWinYPtCkOIOOsOk773FWOW2sI5x9HRGmcd&#10;0ziw3e24vb2lXS7QxtD3Pftdh1ESmhZzJMbENE5zGIWCSgyZHzx7F6MgTB1KrVmvV7x8fcHrVy9Z&#10;LZe0yyUnp8esj46oGqHcXl1fc3N7g1KK8+MTIb7HRIoSiGmspa0d52dnYvIOga+//AqtFKcnpyhf&#10;056c8b//H/+Fv/lPf0dVOX78yQ959+kjjCr0+4n9ZifrUkyM48jV1YaqWfD0yTt8+MPv894HH2G8&#10;RxvF8dEJzlh0zrLmxImiWuI8p6Yke9mcC30Y5BidmfeA90qFkknpLuhG5vuq8miraNqKQKZtFyjn&#10;6Xq4vd3IDlrf9e/LPC8nWXtzIcZMzqC11Ehhimw2V7y+vOTJ08cslwu5/7Wiqj2lKJyraZsGlCPE&#10;xKuL1xJ6Ys1hnycmaSWG83EEazFa4YxhGIaZ7Lxnc3ONUgZtNYMRw6q2jtZ7Fo9OOTt/zNMn7/DN&#10;yQtubm7Q2nB2fobVEIOYiLspsO86msqzXC1RxqJymXsTEoC1XC6pfMU4BnIKdJ3QrM0cAnt5ecn1&#10;dcE7S9u0VN4ChbZpsM5xtD7h5uZGnvGcmUYJUqiWFc5VJJO5vdlwe3NNQZOylr6ruXtnpWiXK7yv&#10;SDrP4SxRwhV9LaHHORInRT+Hw91RmcUsr2eau0EbCTu2GqzLOOPmnpP000DCxqwW4vo0jgx9R8wR&#10;VzxaGYqRuWPs+7nHZ3FaYZqaXCSAOSM9FGelH26MGNKVNhjrZcegCmGaCEFM6JWx1AtLHyU0sDJg&#10;TIE4UO4CPLT0cShlDiNs2YQbIJNjBjQxRygGh7ynS0Vq5anviTnTlgWVq8Q0niQ0Mc80c+nTWSon&#10;wQtRKZbtgqapmaaei4tLFNDU0m9yuhLjci4YpWSemI9NHUL27upPeX/jK09b1dTeM44DVsvva6Xl&#10;HYaC2lUwjowh0e861BjohsCnn37Kbr9ndbQmxDkU3Mj5WC6WVM1C3tdkSLmQuxFXBZw28i4BS8kT&#10;eQ5iKCUdetnOWppGjOhJKygRnQtayUdkVSg5oK2hqRxKJUqSoJcxvgn+lCDWN+dQG0+jDRjN+aMz&#10;YoZujPQhcbvv2W435DShnJF7fA4b0gqIA0/Pjnh6doyxDm8cMQT2uy2JTD8ODEMv9Z021FUtIcZz&#10;3ZdLljANZ6jrmqPjI94dH5NSZByn+VcgJDGo5zk8qW5bYizynqdA01Ty7ObC6vSMFDMXtxt+ePYh&#10;3hm67Za+64jOzoFaRfrA8zVKOdEPAyHtGafEN8+fc3t7wzgFXr+6plmsaBcr6rYBZyREz1fsXMUU&#10;Mlc3O3KWvtZqUaOLBM2M/QAonK2kV4wY4NM0UVKhXbakFOm6Pb/59S/p9h1Pn33AT3/2U54+OubZ&#10;0zOMscQ5uIYie4hUJIA5FwmxVEWRywTKsl4uWS1awjQyhEDKmTBFxklC3fu+p+s6Cdq1lrppUKUw&#10;dD3X19dU3nO7uaWpq/k9XiGGibHbU4rUEE2zYBjkPak2Dms9KH14R75cLVksFixXR5yfPebFN9/w&#10;zfNv6PtR+n7OEULk5atL9rueaQz85V/8ObXztMcnElJUMt12y7DrMNbJu74wPQhyHsbDeBgP42E8&#10;jIfxMB7Gw3gYD+Nh/Fc9HgzwD+NhPIyH8TAexsN4GA/jYTyMh/H/w/gus/h9keudEPeNSVh+P8//&#10;FAH/4S8Tu/U9Aa+k8L9tJLsT+L5Nci/fIcz9boL7twnv32Uo/2Pf9dtiYWPMP0vyEj/3fXoVs1j0&#10;7WP4Lkr922MOAHjzZf7gz3zXd/6u4747pjsBthgy7ygb6vBpAHqmcpGTCIFnUtbdz6dcyErhSiFr&#10;hZnJqJX3DNOIsZZpnAjTQIxhPu5Z6K3fkMXujkfs9yJAUVpT+VoIsdngq5px7FktWva7nqpucLWn&#10;6zviJBSK3Tjy288/55sXr/n1bz/jv/t3/5b33nuMygGVExZ1EOhba2ibBgVi5L29BmAIgZvtjhMt&#10;Ai4F1FWN92K01LN4SCsRrMh1EepHmskaQwi0tRMKMUXEQ0WJAMtZxhDAKMr8jBTmoIj5HNw31VPE&#10;AF7KfM7ma5NzRs0GDDUbdrTVmJRmQpY+PINGVFLcybrFTD8HVCBhDfv9HmsdTSukIV8JMd4oIXZo&#10;pTDW0TQNISQRG48DYwTv7EyCEGJFzomu21OViqqqefroMXF6jtdQWS2GYGs5PzsjRhF6qpmGqowh&#10;pkI/Dlxc9WIQs7VQz60Wc6VW1HXNarFk0bSsliu8dcRpYtzNBGYzoHLFZMRkbIzBOz+L7QsxCTkw&#10;hICxjpgKXgvx0/uKzXbHfgxgJqqUydrg64YpJrohUDk7PyiGqnKklAlhYt/vhZITI85aLJq2adHG&#10;Mk0TbbsSsU8R+pGI0Ct2+z1V3dA0Yt5MLr15to0R+rwVihQxkXPEWCs0ShQpToewirt7CiCVMptc&#10;IzbZtwwSZaauTt2OHCN15YSQW3liKXzzzQuhOzU1i4WIcrRWxBS5vr6l64QCnzMM3cTnn34J2fDx&#10;Jx8L3Wg2H8eYQGUhnBahwDtXzWLQSEJhq5bj5RGvX18w7faslwus90LiQuG0pmnETKOKBDUoo2eR&#10;JiJiTzKDCFm2iPGzHxmnQKIwDj05RWoDlRZibIyBxWIpwQdjQilwyLNKFAO0nanCaRZX6cpzfHJC&#10;3bTEmDDekpII6I3WkDMxTnjvcUaM2OZOCIQCJYLtPNN2y2ya8d7jXDUHFCRSimJAnp/hlIQedGfG&#10;s7OB0cwEvXGSQAO0Y7FYUhmNIRNTJI4SQKO1pqREFOc/KYvhvKlq8sIQUkZZTbtoCDliSkErjfcV&#10;lRU6u1KKKQRiiAcST8yFcb+nH3pOP3yfMtNTDsbqnElxIqdIKZbrywsa78hNzbKpwWkx4TUNxhpu&#10;dj2p9DSrI9wsxBzTRCpi2ooh4pFQgJymeZ61KPIcNqBRGmzSUNT834owDRTuKH9JjKS6YLSSaxQD&#10;VmvQhZwjzhm0ynOYBUxDTwwBaytWiyXL5RLvLX0vhj/nHL/81a8IY+B73/sQ5yyL0qKUwSgNWtE2&#10;DVc3NzN5xRCjEI8WdgHOkkCMOiWjtISLGBKoQlMZkhHzhiK/IVemkQRYo3j//XdxlefqZofSimg9&#10;y8WK4+MzTh+doZ1mvV4RQ6BpKsxsnB6HwNXlNSlmnBEj3RQCbeNnylrPcHMLOeG9nQXVkWHo5vCT&#10;eT4ymhKTXKfZdESRtb3y8rxqo1BJRKC7fccwDjRNI0EPRcTeOQux3RghKd+JLMdhIKcktcJMWs45&#10;Y51lsVrJOuYrdrdblJb11MxhFncGZW0MMWeGMBFTpBhNDpHYD9TVm880SuGMxmlLPwbiOGAUkDX7&#10;vmOaRmr3/7D3Zk2SZOd55nNWd48tl8paegXQWJqQsIkzpMjRzIX+GX/YXIwkG5pGNiOCIGQgCIBo&#10;NKq6lqyqzIwI3846F59ndnUD5JhRc6c8ZmVVlZYZ6eHhyzmff+/zdCgtJqGubem6lpIjShka55hi&#10;YJpHjuPEcDyK/Vpr+uHIOA3kktnuTlitNvhU8V0LWprDW+uwVnO6aRnPz6VxdQ48f/6C50+fsW4b&#10;Li4uOD09u4NaUCFHmeOkVOinWYy4Wgzspc4c+p6aEydbCesaa5lSoB8SjW/QztOsV8RpJOaIxZBr&#10;kfvOMu+9/VMWQBBarKzGuy+vaxV0LTRdewdGmaZZQuFKrsE5Z7Q1+KbBVAlv3M49a85M08wwz2il&#10;aZylcS1JRaZpvLMwK6WIMZCS3DdzyeQM6/WWJ0/e4/Lqiv1+z/PnLzg/P8NbRy2FdbPCecv2/AIq&#10;jEuD9S18ZEqBMlZWncAJuBkYphnnKvXmQNO2OOvItVJyYQ5iN8spLXCchqZp0NpitbkDdpVcF0u0&#10;gI60KpQsljqjxKwNeoG0FLSRYEMu0FAZbnqOfaBrVwKqqpUQAkoZvPecn59gjYacyBmmeabEIM3F&#10;NaOMJ1aF8w3dRuzkuRQJDKTAoR+5vLq5C6veWnPbrqHxZ7z/6LvE8Cm/+vt/4Nmz57x9fc3NzZHt&#10;Zk3TWjpn0Npydn7Bg4tHd6ZWvaxVDIqbw56T0xN80zBMIzFnmqa5s9/lWpA8b6XrVvRTYE4CMIkx&#10;0nYtq21HymKYDENkiiN+3aC9p2pDu9ngVx2rtuXTf/2vKPPA61fPefr7z4kx8PLyLaVaNqu1GOi0&#10;JkRpsK9WUzIMYbhrjAcoQYLBuVpev37NPAeMMZydn4KS/SXHb5GgyRJUjMO0hFOsJFyWMHrTyrpk&#10;6EdqzSgNKUfsFFiv1lgjMKaV0fh2hfetNFYDyjhSyhIuubriuL+R9VOtEAPeGaxRRJQExKrAIjbr&#10;FZvV+/TDQEiRkgrOCZjkcJzu5pBzSMzzxDjPC2hE023WWGcwVuzsJckcrnEeWyV0XHUlqkLXWoxp&#10;F4jIzD4OpOqYtGbsWi6/eMp/ORx48v77dKsVWqs70+bvnz0npcBmtWK77qAWpjFgjWO9WS1BLwmg&#10;35pbb9dCtQggIOeI0dC0hrXv2O02XLsrtFLsdjs5V+sCgNDQti1KwzhHQkqEWWAhGkVNRUAwzktY&#10;01g5prXG+YYawrIOs3fmau+bu4Dvv2gssLKS85f2aqXu5mESkBNTMVXOK5kr5rvagVKy7i6Fr9QC&#10;xNys0BixvXUr3vvGRzz/3W9QyVJSpMxRbOmpMPYTVnt80/F2fk6h0BDZdC1DXqA/i3HWeENImY33&#10;rIziuOqoCKTDKkctlWEcsI3G1cXyrBSJupw3ijlljLasT89Z7U55+N4HjENPfzxyuL5mf31Ff9hD&#10;42lPttSUqTGQxpEcAvM8AlrmsEmO+5oVVEWumRhG0I6UFakoxilhXSBnzWa1Znd+SoyTwHqMpXWO&#10;rglc73uGGBiu3/Lb//ZzrDf8u3//71l3LcMcSCVLLaOKff42UKOWkDu3a/vbOsttYP3LvPgf1NX+&#10;WN3t7hBZ8GIKfVKwiXYAACAASURBVBcQ/3po/Z97jVLKO/AECdjc/vs2vP5uDe/rkEatDbUKHLEU&#10;7iy3hS+Ps9vfr7WmUBcrqb4tcdzBD3XVEvRU5e74rbVSVf1yvyzbpK2jMRZnHc46opMQlrEeYx0x&#10;ttimwTpH03jmaVhgKEFqi7f7oVas0nwNVyDbVOU6fWtyVUoJCMp4rJfXNnbETBMxyJzPNZb9zQ39&#10;cOSnP/s5X7x4xY9/+EN+/IPvc/HgBFOy3DNKIRuBHBYMuSRikfepjACaSozLNU3stcZZxhCJWSBa&#10;NSfMEvQ21kudRiv6fk8qBWs1MSYatwDilMCmlJZ93TTtAhmQOYaiQi4S9AwzboGmKKXYbdd4Z+U+&#10;YBXKaSr6DlJjTL67hxakZhWmwNjP1KIEVGfEREwtaKXvoIZFSVjnFhJ2GxTVWqO0uws3u8Vwq7WA&#10;toxRaGWwxhJSYgwCgzFhwjiPUmapyWjaJrFZCwhQaQ01o52saVnqbldvb/ji6XPCPLG/eos3lu9+&#10;73v88C//nA8++RZpnPjHX/ySz37xC6bjnsZaHj94yEff/ian56doa5kOB/qbK/Y3b+n7nsY1XL+9&#10;4cWzZ4T+wLc++Zib/TXPXr5gd3LGerNlGEd+99nvMUpxut1xcnLKn/7pv+F0t2UOE3HMnJye8btn&#10;r/jZz3/O5auXKK1oWmhbxXq7Zb3Z8fjRe/THI29ev6LbnvCjP/8LHj95jzAnDsd+AYtqpjjxxYsX&#10;nD54wGq7JkyjwJXmib/92c95+tnv0GjCeGB//YYcZk5OTnn7+g376xu++51vc35+KhAB6wQU51u8&#10;a3HOsd1uUKry5vUl4zRx3B949Pgxj977gIfvvU/KgcvLZ9w8f8s0jRLKurkhpSyG3RC4vjlw6APD&#10;HBljIlepSzSrDt+0AjFbzO2oypxmWt+gNUxjTy5hgSlUvvPJt/j4g/dYO0cNgRISVhuZjypFjFnW&#10;a+sW7xuG4yBBzxwouTANI4dDz5gmvCpo01CU4ckHTzg9O+XJ40fkEvjlP/w9l5dviFNlGmZa52hb&#10;AYhRHa7rwDV8+qMf843vfg+zWnE1jlQEQsPdc41byOjtdTSh8nJxLwW71CywRub1paDIbLoW7Rxt&#10;05JSwluLc4YcAjkHNAKuMFqjvWO12pLmyP/zX/+Wv/4//iPzcORks2W93qDQxJSwzmGdxjsnIVtn&#10;wFSwlXbV8uDhBaenJ0zTxLEfuNnvuTnuqVbh55bjsSfEmQfnZwz9gEKs5WL31WhrGYaZlDNPHp+h&#10;a2bXbbh++5aXL18yTiOnZ+eL+f0hzvslMA77/Q3XV1cCGW0atDHMIVFqIeSJOSdqVXz2j8/4sz89&#10;42En0JJ+6Hn05Anr9Yp5ihyHkU+/9x222x3eKt5/dIFXRc6JvifGzBQCr99cknJlc3LCtz75Bu9/&#10;+AG703M2mxWr9Zqm8bSuIcVASgFnCkZptOk4HPaEeURTsCsJWp9uzmS9IBRTcogL1LRQa8JYh9FW&#10;YD5aL+tJT8qVYizVWIpWrLsVOcPhsCeGJM8kEEicPCtLMtezGmsbAQ6GAEauHc4acirsbw5YZ9it&#10;OkotAmGtCm0bmfuvPeQN/bHHVqmXN23LarWidZa6hbHvGfuBkhPDeEQb6FYt685j2Ml8WhuMs+At&#10;uSi69YaHF+eUCu+//4hvf/tjQkjEOTNPE/N4JOeZmgspFd6+fcv1oWde1rClKOZ9Dxq6dYdvHNoa&#10;qtKEULBNQxxGpjnSeIuzhlogxsKoIsM4A5Wbw4BWimmOeOdIYUZry2a7ZrPdYlor9vK2YbdZkUKk&#10;KIFmtN0C9YiR12/eoLTAWG3TYIAwhQXSFIlBgHRTrbimo+06PBVvpU7ZGie1H8BqcGYBwSUJQTsj&#10;8IoQAjEFdK30YWaa5ru5pff+rk6utEKnSpxGvGvwTmGX0K63DcYtdXSlySWR5yigmrbB+gaMoSox&#10;h1svEIapHxb43AIXNlJbvoUhGOuWeoOY4+dp5vLyEqM0p6cnOONwVuGcACvSAg41KLSWuvSD8xO0&#10;FmCf0gXVajRigy+p3K2L4jRSjIEKx+Oevj/y5L33ONudYpVimkZiWOAgyx7KqXL+8FzA3LUScxYb&#10;vNW4BUQr0GABbgoXSeai2jtWzZaUEmEKMmdSCu0aDDK/CvNI34/sTjakGtnu1lRlyLkwTiNKa9ab&#10;E1KpNK7FNVbqqSlzte9pvBFArIJUAiEJgNOiqBHmeWJSlf31Xv49jZxsVpyf7Wi9QxmLQZNyoMZK&#10;VZ7Geqq3mFIo48wcEhUJ8ytryGqBIygtYKWaUVisVmxXLWulOD/bMc2n9NPEs6dPefX2NY/MBa13&#10;eG/RzpAwAmW1DlMVpvGonDiOI5nCNI6EMMt82nn640GO5TlxstvJPVMLqLxtWlzT4mqlbdfyjLRK&#10;iF/WuQJ1l9qRPHsb55k3V9dMcwSladoVqmqeP3/ONAx8+MFjaozoWpj7I1or4gLQa7w8J8ypEMJE&#10;Pwzsx5nDMFCVAVWZQmLOe64PR5QxNF1Du9lI7WoBmx9vbtClUHdrcg7MfU8OgbKAr1II1JTxRuCs&#10;Rmmstlxf36CtIswTD84ucOaGedjz2S//G533PHx4gWpbqcupBSSvBDpaUdQs4PKYJuwC+5pmhdFi&#10;id80HqUNswvM3rHZ7AghModM0WAXwB9ADBO7kx3r3Q7fdYSSBNxuPKoAUaCoFYX1mW6z5smqExB7&#10;Skxjj66V1WqFVwXfNTw4O8V+9IRPP/2EV68u+ey3nzFOgbfHnn4YOLgeauFXv/ol89DzF3/x52w3&#10;a3KaMbWQQuAw9BhjMQtA9X7cj/txP+7H/bgf9+N+3I/7cT/ux/34H3ncB+Dvx/24H/fjftyP+3E/&#10;7sf9uB/34/+H8XWrOvyhkfzdwPrtn3cbfr/+/e82oap3DLjvNvTe/n1rO5NQyVcD+V+G47/cjtu/&#10;vx4a/2N2q68bsdQfsZXfmav+iXD9HwvT/3O2rX/y9y0Nfl/f5nebkr++v0r5unlLzEq33/6lDf7L&#10;z4bFzl6XJlyUhDmVFluc03Zpdl0+y1Jwt5CDBFVLA62xBl9aCbYMA/NoGfueFCMU6eHLuVD48nOU&#10;hlZpTVEoahETa9d0eNNgjCYEv5gMG479sAQ3PSEEabI8HuX3hSP98Fsu377mRz/6E37ygz/h0fk5&#10;ulSsyhSXUSmz26756MMPuHz9muubK7S1WO05HI945/FGAouNlSbgGCKUQtd1lFzRypDThLESUE23&#10;+71KU7qYHSDmgm87Ou0ISUJoXlv0YuChVowSOEGplZjiXVA7xChhMS37zDorYfqUyalgnBWzndaL&#10;oVe+p6vtV5rfc87SAKc1OefFgCxNKjFKk6A0JQaMd3ehWg145xcbTcZ7aSCOk4QRDYpYM7ro5XyU&#10;AMQ8i5lztYHddsujiwsUhcZJQ452nsYbkkZC8LUQglgsS62UAs+fv2CYEw8vHnF+dor1LapKs5J1&#10;lqZpxBxbK5vNhrwYQXJdjNpZTM7Q0jYWvTQadm0rzeMKCQLnitNmMZNHbOOpo2OeZmqJhONAyNLs&#10;B4U8TajiaZoGMIu1RTPnxBwC1ntCTkxh5mR7gmtasaLdNvDXLxvvp2miVHh7dc3LV6/4xscfstvt&#10;xHzm3WI6KVzvJYxmnV8aPvSdGb7mfNcEYpUhhUn0H0tQOQKMkwRbF3PlPAdCkCDAMPRoa/HdWswv&#10;zhJL5uowMIXEycmOi0dPCFGacm+OPa/eviHMgVoKMUSck4Dfq1ev+Na3P5EGoiXwnXPBrQyVAgpp&#10;ZlOGtu0Yp4Fh6OnDxOmDC1y7YjgeKGi0c9hSKWEmLsFGbSwGt5wrYJynaT0hTEzTLMcxlVgKc4wc&#10;h4EKOKNorL0zhpRciTERU0SbgNaGUhTeiQE0L4G9UopcC3wjNrcwY625s0uvtxuMMpQowULQYqap&#10;EixaPmwJ88dInOfFYLxcc5egmdiQxaBcFzOhXMfFlnd7HscY37neL0Z2a1mvVxgUwxQptZJyxRpF&#10;jrfXki/vEylltK6UDKkqYg13xhClCs5bASB88ZxGVU66FnJCtw3KSbhLASkEcql06w1xnonDyKNH&#10;F2zWK6ZpxqEoWQIw3jmsMThrODs5ocwT/f6aMPcMdcbQUXNmf1Ccnp6JNaYqcpKGylIyOYvJRlUt&#10;xs7jhNHQLiHTnMT2po26FRpLw6/2eGeZp0HC605MpWn5/L0Wi1WYZvIcJXRJFvu4M0sYVmz2tRYx&#10;ziHh9LZtlnuXZp4Dh8OBsR84HI4cDns+/uhDqOesVlsJyxiDagz65oYwzZQq+8hYyzTNS3BOzD/O&#10;GYzR0nC2BN6NLhhb0Ygp6jakXUol5iL2ls0W13g2257rm2s++8fPeHUcMbrh5PSEqjQ//enf8Ox3&#10;n3N+fspHH8k1Z7vdsV2vGfoDMQZq0QJcWKAmx70Yc7y3nOx2qAohzHLPKIlsDW3X0rgOpSr9MJHn&#10;gbI0KhqlyTVJQMVY7HL9VSWz7jpc08jcIBWMkaDUlKcFlmQk8EIl1cI0DgyHIyWXZb6i0EZxuLmm&#10;W61BO47HAdd4vHNcvnp1d5xo6a4l1Yp2EkK2SpFREi6KEVMNICHTfhA4jNUCK3Arx3a3o+3W3Oxv&#10;aBYjV1GKnBPHw54QRnKKGG1IJXMcRuaUGWJiujmQh4lcEqtVR9OsKdUyzpmkIgElTalzoW0LMNJ6&#10;x/nJjmmeeHX5mjlETjYbckr8/osv6LZbVl1HmGau3kjwxlhNu5Lm9FvwgATOKut1h0YsoXY5p0st&#10;oGFOEVCk5f/yE2U59hUxxjv7bK2FEuX4bbsVyhpc22GtZRgGDoeDXKecpdHmzn53C1K6nZuUFJnm&#10;GaPlHBFDaGKe5wWEJdCbXCpWq7trkEKTU1k+fyMwCBQhJOYi5sam7Wi7GWVmwjwyjw1d22CW0Fua&#10;ApMaaVsxfJVqiSFSNczjyDwOjJPl2fOXfPH0C3bbLYwj2sDJ6SnrtSYvIbO2WTP2PTlJaJYi81nf&#10;NFirF7NqpWSxcqecsdqgFvvaPE2L0bSi1G1QumK0p2aBf7RNy4cfbpjmmWEYCFMgzJGUCs4ZpqlH&#10;HyTU1zonduoUBUhRMiYW5pSZwoGrfc8UIq7xnJ9fcLLbYZ1je+Jp5pnj8cD+5pquEdt2dgbvLf00&#10;0DWOb3/7Yz54/z2ur3uev3hF4xuUqjitaFuP9R7vZc4y9gPDIGHyDHz+9Bln/ZH3P3wf4xyblQTx&#10;a63MYYaUGMeRVy9fMkyRh08+QLkWYz1tJ022RhkSWYzwp55SC963i71TDHPGKIZhRCvFurM8evwA&#10;33i00ly+vOR4HHj16pJ113F6doo10qQ+TTNt2+Ja2f7btU4IQSBYRvPNb35yZ7Puh0HWNaUyzjNh&#10;jtQqIDSxmgs0TWtLSgVrb0FxAvRpOpmX5xIZx4n5eiKmibPNjt1uw4OzU7SxjONMyYA2hJgIc8Qq&#10;xfnpCRvvKCUTwkzNQQKJSostLVecb1it1rL9WsL6IQQa51it1sucema/33M8DnLPTJEpRtBw8eAM&#10;2zbUkiAXaUC2lhhm5lioODSGtNjDFQrnDN5YKIF14ymmsuoM1nc8ffGKmCpPn70QU/etxX5ZX2/X&#10;nlXb0nUrdK3Mw0yOkXmcUEjI43ZuVBYwQpkqrlnmycpgrVyXx17mQucPHtCtVhyPB8Zpou97Yhwx&#10;1jJOAru5A2BoxTxHVl2HtwalHamAcQtUy3tY4BMemSfUJfThrMNYTQnpX1xjkSD1XXFA1gVL3eF2&#10;/X9rTRbpa70Ljko44LbW8LW6BgKXUUJYk/uzc3zy3e/ws//rv0BMkCtT3xOnEX26oT8eaNtWgl7t&#10;inC8pvUGpTVt2xJDkCC0UhhAW8XZ2Y7dqqO/ueI4jJRcCVGgVClWUom0uWKtk2tUXgAQKd8FHWqV&#10;/xc07e6EdrPh5PycOE1iFUwBVQppHjleXfHi2VPiOGJXLd56Md6GiKoCPgsxkmMi58pwPBJTlsBT&#10;27Be7/CNZRpP2Z1uOX/wkJdTICVoWzDaobSjXB+ZxwMj8Ju/+zsa3/Bn/9v/KqC8FKgp3u17lvdw&#10;O2dnAQbqd2o+Am9Ybmq3QfmlZnOnaPwjtbalEPeHX+Orxvh3awHv/vu2TvYlXJKvBApua0q3411g&#10;5Fe/T99t493PKHVXb3oXvFCWsPtSArxb69RlTSzG9+UoLXeFwT+okaH1HYDC+wZj7B0IQ0AmDmMl&#10;fOq8JYwtznmGvmccRoGcUeU+fVtPM/puXqOUolLuAvcVFpO5XVgPGmu9gPHGWUzHxjDP8r4l1Fn4&#10;4sULLl+/5ne//4w//59/wne+/QndqiOEGR0rJQaU0RjjuQ38a23RTmzdMUWM1mIKVlZAOCEvxlup&#10;pzpncWgyVebKAeZxpiiNQgL8RhuBrwhjYDFnajCLEZhKiVHmCAsw6raeaKzl7PRUgoM5451DlUyY&#10;xYRda12uxZolO0POkThPHI49xlkePDiHLGbmirzHW2BJXIJ98nP57li7hS2lBSh0e/1rmgZKJpeC&#10;1QbnG3RKcp9aTKKmQilZjgkGjFbEqJbjagmG5oL3Ut8quZDGmf2r14xDz8MnD/m3/8tf8umPfoL1&#10;nv2r1/zipz/l8vPPcapy9uCUb3z0IY8ePARVGfc35JA47m948fwLxnHAe8/Vm0tePP2CkjKnuw2/&#10;/sff8vz552y3W3bbE/b7I7/99WdsVis+ev89PvroA779yTfJOfH5089RxrLbnfCf/+vP+Onf/Iyc&#10;I8povv/pd/nGNz/Et24BvFl++/nnjMPI9/7k+3z8zY+ZU+FvfvZ3HPcH2qal9R3XxwOXb96CMbx6&#10;84b98UiJiZgzT794ynDcs93smAcBdqnlPv7LX/6GmhKffPIJp2cPUNZiFJjFRux8g3Me7xqurm94&#10;8eIZMQass3zj42/y8Sff4uGTJ8RYuHz2imPfM8e41GtgHidubg5QK3OIAhxTmlgVu7NznG/p2pXM&#10;rbXMq+ZpEmiQAu/kejQOIyDrVu8sP/rhD3jv0SN0zdQgQJey3BNDFJCEBFg71psN6/WWcZgYp4lc&#10;CzmWBahj8KZZ6jCBBw8e8K1vfZPz83OmaeTXv/mMF8+fkyIYLJtVR9c1OKswxlEwdCenfP8nP6bZ&#10;7rjpe/Iwoq1eTPaZkpIAQpVCI2AbAYGxzI8KvhNQZUyBGKKseZSA9dTG0nhPCgFdQddKrnUxLEdS&#10;ScQw02y2NE3L6zdX/J//4T/xm1/8Ao3UUroFDBvmmVILznjOHpzStS1KuInkmnDO0jUdm/VGYGZZ&#10;7tm5ZuYUmOLMm6u31AKNs0zTxOXrt3RdJ2bjBb4YUuQ4zGzWK479kWnoeVPecHj7Guc9JyenrDZr&#10;mq7FWAtaEaOsDUIIrNcbdic7msZTcmKeMsdjz3E48vzykut9j+82ArbdrZmnie1mA8Dr1294+fIV&#10;H3zj23zz298RcFoUaO/N4Yax35NTJsyRm/0R7TxPnjzg/fff58HFBbvdCdvtlpPtCt9InSlMA/Oy&#10;3nBOYDCqZLrO470W0JuX0LFbarxGCcyvWstwFGhR261xVtY0Icqaeb1eo42GlJlTIaWIaSxN4zgx&#10;AmM9Ho/UvITglZY5nm5RINDM5Vq3Wq/l/qi1QB9LZp4n+v5InQPb9YZYMr5t7wDFVcNm3aKVBNHn&#10;MNP3R4yxPH70kMY1rDbbZR2UcI3FqIpG6r5d05EWM3iulWINrmlZrXeUHGX+msSI3lhN5xrsdk3f&#10;e8bxQI6JMGfKdif7Bo3RDqcVcxaY4Xa7ZrvdYLRjGmZev34lVudW6qjWWYGxlkJF6sApyX0sRrk3&#10;vX57Tes9u82GXefY7TY0XYNrncypUqbEJGDBUuR5TEnM45dwQaqsj9aNxyhNa6zcIxeYYwhyjRkm&#10;mffGWFFVsdttOD89o8ZEjQJvVjXKFKgUqbsbeZ6RkmzDNE/87rPf3T0Luri4kLnqMi8z1pFKpihN&#10;qgoyZA1aaTabHd635FoFlJcEPD6MAylnmgoqZUIuy5xHoBsxBLkOIxC0EALHg8wFTrZbdrsNti73&#10;75jRVE63m6UuUrDWobTCeUvTtMQYmaZJnmdYy2rVSbDXiLk9hIkQJqn5xYAqlTzPNE3LyW7NOI5M&#10;00SjK1FX/v7vfkrbrPj4449Zb9by2daCdbJfXGsE3GkdOckxgKroWmmsQOxqLctaQYBJKcqxO0/z&#10;HVAMpUjvAK601qw3a5RStF1LSJGHF2dc74/044y2XkAb3i9PO+V6losc9zFFUorMs+JYM05rnFYY&#10;AxZDYxybriWXNakKDPfm+oYwT9RSub6+wRrFarXi5OwMlnVxzQVlPcZplDasuhVNu0BwrZa6uVIL&#10;9DrDsj3aCLBEFZmXaaVZOYMunnXjef3mkjxPnJ3sOD/d4azm5vqGnDNt07DrNmzWa3a7LZnKOEeK&#10;ihQlYPUxZMCgXcvx5pq3118Qw4hWld1mw+nJCadnZ1JzVgKCjNNEDEmef3gBxdRSUMi9xlt5fvny&#10;9WuGaSAuNc3VumOOM/vDHpMTVlVSivTHnhgFMrDZbGWuqhSuaTnxLauTyqNHj5lDYJoCb29umFPG&#10;WYfShpgTYZ5lXRozb95c3dVMjVVYvWa3O6PzjXy9yL3+zeUlV5dv0GisNmSTUUVji6Xt1mhgtdrw&#10;5vIF07HHtJm5H+gPR1zb4toW4zxLqVGeCWpDzYV5GpnGCev8HcC9LnPmOSa0MVjncL5ls1kTU+U4&#10;SAi9xJm2aznf7cjrhG08Tdswz4oY5gUwWgTEUiCkjImJqgzaaM4vHrBqG8iRMPYcbm7IceYwjZih&#10;xzrDarXi4fkZJ5sVKRUO08ywALXnOXD99pr+sOfp06c8efQAbxQ1y3GcQyTkCePcXVj/ftyP+3E/&#10;7sf9uB/3437cj/txP+7H/fgfddwH4O/H/bgf9+N+3I/7cT/ux/24H/fjv3O821j7rhHqnxt6sZ+j&#10;/rj1vC7mT5SEvpXWWCOh4nfD4u8ajKVh9LZJd2lu/FqI/I8Fzd/9+teD/H/M6v7ua5pby/LSNPsH&#10;33urtXrn6+82HH/1d9y+7pdmq9uvL73S77RD373g0lz8h0au29Dku+/lK+/h9me/EtZfwk1KL9tR&#10;71quxdi4BBBv94GWsJlVegnoabJWlAzWIsGvqnB2jbOWyUuAdBiGd4K3C7SA22Mho5W92wdFcod3&#10;dqdaK03TkXJGW7HFee8wyuBdwBixgO22W/p+IIXM9fU1//df/xde/vZzfvKjH/Gvvv8ndI1Dlyxh&#10;gmJYrTpOT0/JVQwvjW94/OgxqlSaRqynUBZTeWYaR1ZLUMdbwzTPuGKXkI9F6yiGs8VS1TQNZ2eW&#10;b1TF0+cvmCYJhttOQmJlsdqWqlAGYkyEIo1gbjGpiYnCS0BWa2CWoEGp1MUaRK3kkilZwhdaSQBI&#10;woZG9tuyH2/hB6UUpnkWy4/3EjgLAUcFu4Q1a0UbOQZiSoRQySky9D2ubXm4PRcTE1UMx1kaUUAa&#10;S8I0YV0DpdK2zWIzruiSycvnYJSEHmtJqMXEVXKibRqclyZSYw0pF2qVxot5DmgjofthGFitOlZd&#10;i3eOYZwIS5AxpkiMBu+kwV4bg7cON0dizFij6KyXZlGlsM6jnQfnMEBKhVQKdZ5JacA7L02G8wzG&#10;0naatm0oJRFiQCHnhbeePg7kqigYUlUo45gXG3LjLEUllDZoU2jbjhQjXzx7RsmB7XaD0xKst8bQ&#10;eL80QVa01eQKc4yUlPHaLE2G0hxUaoW0NKtpI43dKXE8HFmt10sToAQijTEMw4Hx5sD73zhlt9ny&#10;5tAzHI+UXCEqfAwch2EJGWpev3lLiDNFVYoqxJKxeNrVmm6z4ng84p0V600KxBSZppljf8Q5L+dF&#10;1+IbL1bhcWAMgenyEmsc3XqHbzu0yiStyQqmvpftQaGdIS9wBgGDsBwLcg2ap9vwmZxDxliqcZRq&#10;2B+PxJSYY8Bqs4Qql+Z6I68HAlGIKdA6h/ONBI29pTOaYiTsHI4Dje/48IMPKL6QQ8JpRUgJhSal&#10;hDZi81UglqWoGIcjybolPLUY825Dj9SlodlgnZif4nKtjEFMX1opCWEvUIpSCsM44b0nFQndgSUl&#10;6fQuylC5tcwL8KIs5kaVijSrVrnfNtbQNg2hwuFw5KrvsY8fsll5cs3kKkbymAvWe7rVhpgzxmjW&#10;m47Hjy+YQmCaRvAtVUlQ2xhL27VLcH1P3x9oG4tXGcLEfjjI/XFpcGu7Nf08M+bMR5sdebEQVsBo&#10;xXqzotZCTQlrDeMoxjZrDa5psIs5mAoxFA7HI/PYY6jSMGXkPpdSZL/fY7ShpoJaGv1CmCRIog1K&#10;SxBXKYWx0iysaoacKMlKUBhpDD/d7fh3f/kXd8HCslgaa0nUBBhFnMQy750hV0hIaG3sR+ZxsQR7&#10;Cek6Jw3EVoFzEjYzaDm/tOzbWosEg0uhoknjiKmFrtG4i3OscfzNf/0pP//53/KPn/2aqgrDcMAb&#10;zTwcefHsC1rv2Wy2nJ2d4ht3ZyIuJRNTIYXMqmt5eHEuoW3riWEmhoozco3yztE4i6LeNbOmmCBl&#10;nBX4SE6RUipaVTH9aoNxTgLCzpJyIS3zPbOErEop0rxpxL656ixd07LqOrnfoUgxMc0zIURCONA0&#10;HUYpwjgwHOKyPT3ee7x3aNdSULTI6ygUcxQDdz/0DOO42KelrXWaA113wqeffp+27YgloLXn9PQh&#10;iiIggJgWQEUiptt/B5S2uKZl51qMa9nbA0cOxGFgSKC8QWVNnCZ8VqyURxvFNM/s90dinHl4IYby&#10;082ONAXmaSKlyGEceHt1wzBMPHxwgTOGvIBYLnZnnJ2f0bYrjLZM4yTGLgVFVY7HkZubHmctq82K&#10;3ckWtYQ4FWKhZoGFeMS0U3NeGprF1pVzwbYNWllKka/v9zeUUkjL/UlrTcyKasQ0S5XG2rs58GIB&#10;TTHhjCZMasg2PwAAIABJREFUAq+5hfBQqwTPrBWbVZVcvnOekjNxCUfVKqZtmR8kUtVgM75tODs/&#10;ZZpnqBLUsFka1nOMpJRIYSaGVkx5WmONXc5zCV8dhyM5R3anW9bdmrbxtN5jnKPWwhcvXjIOE59+&#10;77ucP3y8hCATZbGaK63IRYIHZQm+51LuQo+S/ZP3rKuEwIzVeNeIhNZYWmexpTDOAaM8m+0pq+0O&#10;ozRhnLh5+5YSJXhZ5kBIiWIkiO6sxphGftEShjaNpe4Mr6/37A89b98eaBrH+YNTHj26oPGezW6L&#10;d17gD7WwWq9onCGOPXO/p7UW7wxPnjzgwcUJzjsOhwNmeS+xZI7jICGBOWCto/Etxmq+/4MfoFQl&#10;lcKmW+PbBqW03D+TzDtD6hnGmTdXV1RtWW9PaVc7sfEuAW6jZX5bciGmxDTesF6t6NpW9nWUEHya&#10;FYcxMAxHSoVus+Hxk0dcvnzFcLzhd5//lnF6wunZOV23Yp4n5hT55tlHoBS+bWTuriVolRdz8m2j&#10;++5EbPYpRV6+esXxMJJSoSqNa1tKLXL+IPOVuBjvUkpLiNOxajfUmklxwzCODEPP65AYppFCpe1W&#10;DP2AtY7V7gxrFZRMmgONNVjvoBqmmqhaLGqlZrTKNM7QtA5jpMl+CAJqub65ERBM07BerdisVmw2&#10;a063G2pNhDgxTBPTPNN4R46BSsVo0FrRdStS09yFaXNRGOMFqBUT/fEtpRRCnDju91jl2J6eodE8&#10;enDONM8o5yRwgGaaI1dX18xzYNCBly9f07iG3WbDycmpBED4EqhX8vJ7yYsxvRKnmWS+tKQPw8Ch&#10;HxmnmdPTU07Pz2lLR1UwzhMpTEyjzM2tc/glmNR1DV27Yt11tO52vSbXPa0teQGwpFQWwIii5ESq&#10;hTiWJWT+3zHqV6F5Xw84/0F9ZTkm4d2fq4D5yoveBnhVLYuBG6rSPHnvA04vHvLy7bUERsPMOBx4&#10;zAOJApfKye6E+fETrqnE6chxmFi1Duc8RqXluqbRRtM4x8l2wzc+/IDf/Oa3hByJqsj1LwuY4kRZ&#10;lDHElIkxLPN4CaSoIqSrlDLKGiiyVky5oJ1jtduJtVEpAelsT+jnmevLV1ijxUDoPMlM6FtAQX8E&#10;CiomYpju7j0pzDjrmMZmub/BxYML0jTz9He/I06BmhOawum24zDOpNgzvn3Fr372t5w+uOB7P/kJ&#10;RluqlgBUrYutXGJoX/9ov3JsfPl5Kv6w6iPG6y+BB+qrr6PUHTzy6/W4rx8nfywk/2UtqL7z8+oP&#10;wJNfr429C7Z89/eqO0KN+sMa1Dvb8G4d7TZMVHIWa6nom78S1H/3tW5BYnqpW1mrxQq4/HFR7J1a&#10;Kbz3hLajaVvaZkXvjvTjQAxL4Iu8BE3L3fs279QZb+/P8nWD9wt0q4jJOPqwQG4s42ixo0O7hn4Y&#10;Zb40B/7+H37J5eVzPv3ud/m3f/5nPH78EKxZWHVKrMExybG5hPKNcYxplDVnDGC0hO4WCBcVgbhp&#10;TdM4NHIJFGhboaDJWs7xXCUIp3SRcOsSbpcwsUSxUkpQitTd/FJ7KxICc05AT7UUKHINTEnCYbc1&#10;0VLka4q6QBMDRhdKmpiGI7kWtF3un4stFiS4E2K8g/qZ5bjASvhNa72Y67887krOAui0ms57MhXn&#10;LGku5JxoFBSlWK86gWTVTAhB4DBLfU5rLfOtUvnNP/yGX/38F7TG8Rd/9m/50Z/+kNVuy+WzL3j+&#10;7BlXL1/SX79l2zW8/8ETPv7WRzil2b+5JMwTKUamYeTq6oppnjBW8erlM16/eoVdYBa/+OWvGaee&#10;x4+fAPD73z/j9eVbHl485NPvfJvvfOtbPLg45/rmipvDDc2qo58i//t/+GteX76WGowVyM3FxQUx&#10;Rt7eXDHOE+Mc+Ogb3+IHP/o3vH7zlv/4n/4z8zyxXq85O5X75vPLtzx7/pwxzOQqkCvnPF235ng4&#10;wDxzul5zc/WW/nik9SvWqw3Pnj5jtzvj8eOHnJ2dULUhJFmfyZpPICU3N28YjgOVytnFOY8fPaTU&#10;wgcffMDu4oRXby+5fP6KOI/0xwP9NDKmzPWhFwuqhpwSIWYCCr/eQNOJdVgJQCulhNJiYtZa6uaN&#10;dXStQAZTipSS2G02/E8/+SGn2w05RmpI2MWUinGyXoxRoJLWCky0acm1cHVzzc3NAp20DlURaFJR&#10;5JpoVyuePL5g1TaMfc+vfvNrfv/732OUwzqZE61XHSC1XbDsLh7xvR/8a5LRXA8DVQv0sF1CqzlE&#10;2c6SpZ5lLa7psM4yhkCII9Ya0AKeCyESk9ReQowYq1m3HSUlhv0N3hiwYn116zV51uQYMGuNRvMP&#10;f/9Lfv7zX/D0H38rtXyraLsOFMt+MWzWG84ePJDQ6wL30dpg7uYTijlITbvkjPOOzW6H8mapoWVa&#10;15JzYX/T067XoDVGGWrMxDnI+m0Jer5+cUnNUWq0bUvTNmxOtrINzpGSAC32NzeEEGQ/bzasVmuB&#10;R+VC3x+52ff89ulTTh4+5M9/+GN+8ctfMcwTuVRSLjS+4fXlG0IMdOuObuV5ffmc/c1e5uglY41h&#10;DkFC1yHTrTdsz7acPzilWyBAu905D87PxMRbJuapEMaA0RrvWtxiJVY1YJ0ASKxvyFWRK2ijlvVg&#10;whup+bWtJ6XIOM4kVzBW1jlKaVm/48i1MsdAzJVGGzrvaZzB4LGsmaZB6uhF1sc5ybo2liL15AV0&#10;YJ3GGYtVmhICg9ZcvnzF86sr3nvvCevtBjXFZb6YZL9Yi/cOaytN0/Di5UtCmHn9RuOdwMnqclxi&#10;7AK0LbjFnlxqIOaIdY62a2m7NUpBnOelliVwlxSLQJC7FevO0zUnxFkCqNYodrstpSgKipQK12/f&#10;8pvPfsPrNy/48Y9/yMOLCxrbYOopjsIwBUpVCwysoI2YviuRFCIxFakJtR3r9YqLB+d0jccqsTrn&#10;OAMSupU1uhi5b23OKWWmeZJnR7pinKzpnKpYVcFpcpwoy3O1xoBfdWxWG6qRWu8UJgGThgApQsry&#10;vESxrHMKlEw/yFoml7IAyTLr7Zb9/oau66go+mEk5C9hMygDrqVZ71ivN3gv9RXjGoqWoLoyUEsg&#10;1wBK6impH6TOAQIZrjI3NFpmnKlEwjQSl7mLtZaUgtxPluni7XzDG4vRhpCSzNkXaHTKgePxKE27&#10;RstznhhQxqBVpcRCiQKWqinDErjPIeLaljQO1HmGOFFDYGUNj89OmUJiOO5RVWpa1glAQxnLHBLx&#10;aqZpW4xWjP1AmEZyFojsLbG46zqarpW5Sl3mtFRSiF+BkcUU5RmqVvR9z3q95nS9IpVMKpWubXn5&#10;+or9cSClQM15gd5KDUmOZXl2GEPg2M94Y2i9ozGa7Xolx2GR465pGrz2hFR49LjlwYPzBfR2IGcB&#10;yJhhxmoBZseSQWf66Zo5ZhQG37asNxtcNeRZapbzOMnxVwXW0a1XNI08IzNKAZlSFa51fPTkEQ6B&#10;Oe6v3rK/ei3PL2rFeSfQ8FyX54+azWbN2YMOpTx9f5Ta+3I9kvuL4enTL7jeTwITHSLKejanZxQ0&#10;ThtKzUxzgFqkljXMyzOfmVoElNz4Bozh8fkp1/sDx2mionGto2tburZl1Xhaq4nzxGrVCUgiBJkX&#10;pEzTtHersU4bnPdobZhzYnO2Y06JlCsURcqJKQSM0mzaFYMfqFrm1EM/YpRs+3a94fzsRNa4KfL4&#10;4gE3T27ojwJ07cee/fGIDoZSEUhB0/Ld735KnAYMFe9bTMl3z4QxhqoECIRarrXeY7QmhCjro3f7&#10;LygYA03jl7mPAa3RKjORaQwYq2g0WFVQKqPiSK4CPYzjSH8cl1oPGGMFAhAzqERnO+YgczBHwTlL&#10;23lZp2uDMlKLzjFRq8C9MHCyaTk72ZDRtN1G4Nx9Txj3NEYgwJVC1Yr1aoW1Ts7FBcxwP+7H/bgf&#10;9+N+3I/7cT/ux/24H/fjfvyPOsxf/dVf/dX9brgf9+N+3I/7cT/ux/24H/fjftyPf/mYhuNXGmlv&#10;G1nfHV9phoXFCMdiafxqI+5tg6s2X4bkeccepeAPGn/ftZvrxeAM9Q+aer8amH/nNb/2eu++h3/K&#10;5P51E/xXm4eX93LbRPz/0fpea0XpugRg1BJslL/1YnO7tb7dBsNvd4s0rup3DOr6j+772/d19/fX&#10;rGDLdy/N2F+2ZGvZgCXMvBi+lvC/sdLkobVeHq4LqMA5jdZladZSy9cdRjus9YvxwSymr9v3LM3L&#10;5u59a6rmLtSqQALdWqOM2AbLrdFca7quw3mPtXYx/imcdeSS0RVO12vKlPj1P/ya6/2R0/MTNtsd&#10;LM2+Wlu6rqVbdfTDyHa14fGjh1hncUvQNiYx76TFvrxarfDeozUMw8Dz58+l+f82rFerBDGtbJdW&#10;CmOtBGpmadDcbbYoJUaJUpaGLG2WBmIJ7xqtsMZQakFpsTgbaylFGtq0AuvcEv611FKZppkwDXf2&#10;xeX0wGixndqlkU4vAYW0hIbUEpzWRuOtxS4NzY2zeCe2yFwzOSWmaWacJpyzNI2nsV7C1wvYQr1z&#10;zmottuXLl5eLwaZFKzDv2GhLzmLkzrJvjBFjWdutOD8/Y7Xu0NYsoQmxuy+d0LRtJw0ci83WO482&#10;Bmcd1hlqyXhn8Y1YElLOS9oMMS9rg1vM8MZaaQjxDXOUJp+yNN3HGAlBLBLONxLOo9J1Dd5aMRSW&#10;enfsa61JpVKqEkODdhQWwIc28jnmjLoLqFSs1ZQcSVFshVqLhUQs6vnOtKitodRKTAvwYLFFaZQA&#10;G6o0BU/TRJjDAhQopBwFGrHsr7qcY8439OPEMM48ePSYajT74xKMXK04PTulaTzjMHL56pIvvnhG&#10;SmLbEQuK5tHDR5ycnLBeSfOg1UqaAmMkl8KxHxjGkVwKvnGcnZ2BQmxRMTFME1c3B479yDwnVqs1&#10;q66RZrmlCdUYef9d22K9w3nHer3GWsM8B5Qk2EkpUSs0vhFgQddibMM8R459Ty5isNuuN0zLcbxa&#10;dUDFOWkYjllC4m4Jqpcq+6tqhdKOq6sb9vsDAA8fPkQbA0WuSSUl4mITknPfLNdQmOeZ33/+e4Zh&#10;ZLPZgtJ3Df4pxSU8wGJCFYNQWe4Vt0HgXASaUZfril5CERhzF8qzyzmONuQkQQFn7WKkYrnnyLkp&#10;573BOcdqtQSHY4JScYu1/dGjhzStQBNCyoyzWDz7vuf6Zs84jlxcnOO8YxoHNAqlLHUx8eYiYf2b&#10;mxu+ePqUOE+cbFaoXMhzYO4HCX9og/FeGrKMYb3ZSrNwlkbylPISFBXwijESyC9ZrokpRuZ55rC/&#10;4ert1fLnmpubKzQFZ8T4TRZ7y2q1kUaukKilSriuVNq2pQCHviekjHPSMKy1utufebEZoqCmRA6z&#10;GPGWAJeYmxbrygI6uTXLGmvwraNrWpz3ckxbe2fPzEka6nKS8LbWcl+7Pcada6SJvIolM6YgcJUQ&#10;mcaZksudfdPbho8+/IhV1zH0PdM0yuezBGha1+J9gzOGtm04Oz3BWoXWYgSdp0ApirOzM7HqeS/N&#10;h7WIPcwonJVGao2mpMw0SdiaxbLtnMUscwbrpJGw/r/svdmTJcmVn/f5GhF3zaWyqrqqGg10Nwhg&#10;gBkOydlkJhP1wPmX9UIZRfFB4pho5HCAwQyAGQBd1UstWbncLRbf9HD8ZlU3GpQo6o15zNK6LTMr&#10;bmQs7sePn9/vQ7C1ylimENjvd1zf3HC92cjcX80QSr0e5b28LBeZ+9q2q2O7QhuPsQ2iYSqgCiUl&#10;MV2x+i6vkjlVjuWsmFPkFEkpVgGFmJlY70RmVBT7/YG3t1uoYr1CAS1j8BgD4yTPTcn5buwoCoxr&#10;ZK7SR5JVw8nZGadn5yyWK3zTgdZkJLcqWs4t51KFHEIou93sGIZRGhDHEWss88WSohW//e1nvPjt&#10;cy5fv8Yoxdn5KU+ffsDp6VoaV7UWk6hUKKqelzZoZG4ZJ2lG7tqu3huqsAxSTGLiUIXjMYr5TJhC&#10;FWIpnG0ARcpF6LpJRJBkyfWNEXH8MIwiCFWakkud53VtLFb1mRUaYtc2OGulob426zujyWm6E+jL&#10;uyTiAWMsMUZubm548eJzXr56zX7bc+gPTPXZ8U1D23S4xklOiVBOtRb6bskJdRTVlSwUt5QI40Cu&#10;NKvZTPKN1jcsF0t82/D6zVuef/4ln3/5Fc9ffE43m+G8J6WAtzLehiTjUg6Rmvyi6tiukM8LIRDr&#10;PH8cB0opQjlqO9puJuZPdVzPuZCSmKaokrBayMsqQ6njZMqSTzlrMdrirb8jfzfOi9i3ESp46z2r&#10;+YKTk7W8r9ZKrlgbZ683W3b7HdMwQE5YNEYbmd9UwTcOpQuKOi54j2sbjJPcVKPxzjFbLKrRkK0G&#10;U2Csw7gGpQ0xZ8YpMoTIGKopk/cUNFdXN9zcCp3cOIfx9ugeRilZnp1ZQ+ctcRpQORIOO1QMeA2N&#10;FeMQpRRD3xOmQQQGGlbrpczTReG80BmVUuhK+I5RjFAk1303r8VYDS+mIMZepTBU+pbzDauTUx4+&#10;esjFwwvms7mYmNS8/rhq1NbgnaVtPN5oodEv15ydnHGyXmONhSLvqKz7NPP5QsjFMRCniTyNYrZS&#10;ROyXU4AiuYjRMgb7RoiSYxVPDcPI1fUVt9stt7cbxmlkvV7ReUdjZY4oOeK0wWuNUQpX1wWtl+dn&#10;Pl/RdXOsbdDGUbRB6bpOK5lcMtYZfNOirWM2X+KcEL+1LlgLzqhKdj9QSmHWdqyWS05WK5qa17dt&#10;S9s2laJ4JEcfxZIiEFH1Wh5J0uRCjkIoLJWut91t2Ow2d/Ps7WYrQgst74muNNVHDy84O1ljrEEr&#10;jS4Fb1T9HX2XZwN3RkTH9UJGMYTAbrcnhcR3/+mf/1fVV8ahr+vzdwL6b6t/vKtrVCMN1Ddo30fP&#10;OyXj7p3RkpiIkKW+kFKR++w029tbXvz61+RhwGqFtYblck7btnf1Aq0K49Cz3W7o+wNaQdu2kpNp&#10;RePFnOTi/IzVrKPfbtlut0KR9C3z+ZIQM7e7gfWDx5w++gBqrl9yIed09xWjGPwopYmTPM85xWoO&#10;IAZO8twpXOMpCt6+vSSEyGa7YxoDOWe6bsZsPsO7BtFWi5iLgoh+jaIUxTBFjLacrE9YLuas1gs2&#10;tzeyditZhDk5idlMGNBoYojc7A6cnp9zenaCUiLCpZi7terX6lKA0lrMTd4zPlR1PlRG341rSotQ&#10;SCsNd/f3+P/6zqTn+Cx+8zn53e+JOPndz47//aZwXn/rMY7r22+rqb3//7nkauz1+2n07wvb36+n&#10;/T5DzfKN46n3aknH66J1NWas4vcjQVQbg7EOZ8SsQdd60Z0h4Pu+lb/z+UdDgHc/V1XApbTCNY2s&#10;1Y3COTl+0fpOpHE0+zscDrx6/Ypf//o3hBBZzOecnZ6+ez9RhBDk95E8LUbJtYyVnFlpWeOOIZKq&#10;aegxZ0Bpjm/4sZ7RtO1dDWE+n9e6U83RqvlkKTJ25lpXOs4xbduy3e7ZbreEMDFfzKvhX6rCE7kO&#10;3nu6rpNzNkaqoDmjVKFpHI2X8VuSS12vieR7zsqa7DiGyniU7kjwxlqMEQuJo+BMV5MiqcPI78g5&#10;Q651IuvcXX1JUYRyrAoliTGRsxZnLP/wq3/gr//Df+TLzz7n00++z5/9+Z/zg3/yKTdXV/zdT3/K&#10;b3/xS3ZXV8Rp4IMPHvHp9z/m6QePuH7zis9/82t0TpQYubm54qsvvyRMIs66vHzF9dUbIHM47Pni&#10;8+dYZ/nw2TO0sfz6159xe3vL02fP+J/+x7/gD374fZbLObe3t2z2O5S2vLm+4ad/+3MwlilmUpYx&#10;ousalvMZV9fXvHnzhuXJCc++8x1mszmfffY5L794xelqxQcPH3F+csL25oZXL1/x/PkLqd1Wo1nr&#10;HClFri+v6A8HprHn6u0lY3+gbRuM1sQQaGctH374lJOTpdQeckKlXNfBkeuba66u37LZ3PKdjz/h&#10;J3/0R5w/eEA3n7E+O+X69paiAi9ffs7u9obQ75nGnuvbG95c3XJ5tWGxXGKdJxVFyIUhJFzXsVyt&#10;5f5rXU3vElpJjXXWtsy7jsY7xnFg6A+QEx99+CF/8sd/xMxZ8jgShwGnDK3zgJiL9UOPbxp801QR&#10;ZqYfR16/fs1htyPGRNfNRGdXjnUSxdnpmidPHnO6FiOmF59/zsuvvqLtOhbzOcv5jPXJilQiQxxZ&#10;rM/4+NMf8umPfsRUCrfDQKwWFm3TslqvqpA/k0JAl1zHLZnPjHPy+YBrGiBjtbx3KUYO+z1XV5cc&#10;9jseXpzjtIIQ0KWgipjRnF88QFvHNAyEYeTnP/tbfvmzn4l5wyDU5vliIWOYlXGs7RrOHpxz8fAh&#10;69M1bdsIobnku72HY937SNDOpWD8cU1w3JcxGG1BW754+QrrPY1vKDGiK5WWLAaSpMRitqBrGlzj&#10;OL+44MHDh8SUGKeJ7W7L5vaGcRJCbdu0mFr3CiGw222ZhoBrOm52Bz78+Ht893sf8Q+/+Ywnjx6z&#10;mncM+70Ie1NhebLi8eNHXF5e8ubVa8Z+T5qkJq+NqXk6KG1pZjNWp2sW6wVtN+ODD57x6PEHGKPp&#10;h70Ih6cRSqJrW9quw9Wc1zpzN1fHXEBbXNtWI7j8tS8x+tBc39wQU8Joc1cjRMFUTd+GMYhJU9vi&#10;rCWGkak/kJPUj0s5GsQo9rst2+2OFBPeOqyRWqBSqgoTJbfZbrfcbrbsDwdKgbaR+oo1tWZc99OO&#10;Y3SMQUjT6zXtbI71UtdGgWs8zjc434IxDCFQjMZ6RzPvWKxWNO0cihLDayBn2QPYXN+IUaz3xDgx&#10;TQPjOFLINI3FeYuta6bGyfwQcuDxo8fM5x3r9ZqSAjlFnFJ4Z8TkcS45YNfNWSyXOO/ETOzOSGHG&#10;arVivV7TtA3L1YKmcaQ41dricEeahkrs7gdSCFgj4u3FrGU+n0sNwxi8seQY6Hc7cgxSU60Gsark&#10;u/zDGqljW23ovEMXWc+bwt07UnK8MyGUaytr5raeP8rU3NKgar5jXYNtWh49ecYnn/6Q84ePaedz&#10;mqYR8bXSFKWpJRuM1SLwTumuVkE1BMpJ8m2rXV2TFqYwUXLi7OwU3zTVOFQxThP7g9T9D0MvxnhO&#10;8qFxmsjoanZjyHWdamv9nTpHFQUlJfrDnmkcZB1X8p35p681bZ0TJKFqG1XoGs9i1jFfLoW0fqyL&#10;GzEVzuWdoZGzBoOSY6dMDon+MHDY9+x2e25vb8kZvHXy/Nc87ehc6L3sMXjvxcioml9O40CJx7W3&#10;wzWe1WrNcrHEacNht0OWFGLGcKwGKK3AiKg6ZTFLRMtch8o4AzlHfOPxTQPGom01bfMOtMY5j2ta&#10;+nGSfSIUSks93fkG33Q45wlTEOF4ybXux53plDXvzMePNSZVTe+cVbIf0zhmbSt1FaMYh4EUEyFE&#10;um6GrtdjGkeGacRay8l6Rdu0WKMZ+gOzthHzJq3wXUM377i+vmG725JzYt8f6Ide9kO9lVodueZ5&#10;YhgTppEYROyfppGx35OnQQwEnGM2m9E1XTW0lDFmsVjgGwdKjEi6ruXk9IzTk5OvGfJrrWWdXPsS&#10;rNH41jNbdCyWC9rFDN96MTWsuXtbzbC0MWKg4BtSjPT7HYqCdzKeqgJt03B6cspqtRJRuncUFN18&#10;gULyHmsVvmkoFKYYQGtm8yWzxZKmbasHuuyLHw6ylzIO1eTK6DtTKZQil2pYVWvsU5B6riqZedey&#10;WMyYdS3OanIMkCMxDoRBjBGOPQFiQq3vjF9zlBp600idpuTMcNiz3+9kr8BanPe0bUdKhcOhZ384&#10;sNtvidUsNBc5X6ULRSWaxjDzDqvEaFdrhbWuzktNzeEN649/ct+Ucx/3cR/3cR/3cR/3cR/3cR/3&#10;cR//3cY9Af4+7uM+7uM+7uM+7uM+7uM+7uO/Md4Xix83Xt///pEuBNw1Nb5rllXfSoJ6vxn2m4L6&#10;9ylU39bc+/6x38evv/9v3idHlUoXff/432zCfV9UfjyfbwrgjXonkr37LLhrNv/mef+OgP69v0Po&#10;vkfxS/kdQ4H3m4++SZT/Jon+2KD0TYH+N+/bO5E9d7S598X1VPIEXztPadhRSkS7IgoU2pm1Dq0L&#10;CocuiUTBqIbGZbxtca6jcS17s6vibxEtaq0pqghNtzY0p9roY6jXEqEUO+dYLBZ3jXj7/R6MQjuL&#10;8a2QZ4ti0hqcI0wTV7tb/sN//o/85ovP+IMf/Yif/PgPmM9m5Eqrms+FHr7ZSLPvcrlEGU0eAymK&#10;8Ay4e2ZMFXY2TcNisbi7ts45iCJKHIZBmrGtFVFzFb7EMHEYB2Z4aZLPBWMUOUdyFUsqrdj36e5a&#10;iDhaEScq0UOLqLKekzEidE1hqmQkaRAmJ9IUwDqKqgSRSn8Xapc04Fklzvy+EcFvqkLxlAvKCLHb&#10;eM84joSYOLNCQRMSWEK/B6w7iutzMfU9AFTh1etXLOYtzitx/88aZUSUHnKm73vGEGi6jtX6jIeP&#10;T0QEWgrDEDgcejZVbKuN4emzpzjnsEbXBtJy16AeYyClVGmOvl6j2qCSRrSWhh2tDc4ZUImYpkoV&#10;tSzmSw6DHON4Xw+HvgpwC+vVCmcUwzDhrSfnwu1mh2s8JydrEbVNIhK/3W7pulwJp4pZ20GuIneV&#10;6TrHYn7B4TBnOAhtK8TEYYw8uNBV5O3xTSciIn0cNTTRBKZhIJJBSXOaUZqipdk+pVTvpzxbzjkW&#10;1tC0DSYaaXhzjnNj6GZLsjJ859kzQkxs9weePHmCtZZpHHnx+RdcXb6tz12R5zol2qbl8aMPmLUN&#10;YewJ40is9HLTeJQrDJVeLqYT8rwOwyiDjirs9jt2+z0ox/XNhtlsRgotJQam4UBjDE3jWHQd3jVk&#10;hIJljccYTdcWdoe9UFW1wXcNbdcx19Ic2w+JWAzXmx3bzS0qZR6cPmAcJ4rKnJyciLBSKbJSFHRt&#10;7BvXRN5DAAAgAElEQVRR2mKquUMukEq8m9+ODfkieiqkHLHOMPRFqNBxxDjNfL68m5/6w8ihjFw8&#10;TJx0cxG6FqGlWmehirGOokxrDMY42qbh5vqa3aFnMZ8xb9tKoxEKYMwwTCIOnRlLrsJKZRSqOHQV&#10;NCpdKKlUYo2Sv6HOE77e08Yozk+W9N5ilGKshMwUpfkz5cLbq0uGYSAnhXWeJ88+YBom8iTickom&#10;pMLQ90zVQOL2+qqKGTTjMOK1JqWCdl4Ktq5hmhLoEesbAMaxZ+p7MCImssaQoojESs64OsabKnp+&#10;e3XF6zdv5b01hnnXcLJa0HhL4xzOGKHy2gbnHMvZjNubW26urkh65HDo8fM5p2cPGGPAWMvpyalQ&#10;bKcD5EycxKhCFwhTYnd7i86wWi7RSQheAMM4iJGCb2i8RatCTJHGObzyQtIxmRALZ6cnKKOqyFgo&#10;uDFGEomuaYm5YJQ0Ke720gxqnUErxRiq+DLX9EcVIbJbA63Gu44PHj3kn3z/UzbbLTHH2rDrUEWa&#10;Gb1zWKuxuhDDxPawJeXCYnHGZtPz8uUbbq/e0jWOZ08e8/jiAqtAW0dIkzRuVsGJmM8sq7YswV0D&#10;b66Uo4J1vorMRRA9TSKeXq/XXDx8SAwBU2nL4zgSqimJMUb+VqXwXtN4iy8wTj3GNizXLW3ryCUw&#10;bHvCNEkjozU1/zk2+lpIkbFP9L0QbbJSYB3NbMkwjKQEWht8tyLrkZevX/H67SWr9ZzzBye0TVfz&#10;P6owtorVACrt8vgzkLnbWUvbiJFH30uTraoCQqUNMcnYrUBEHVMkxoDVmrZp+O3zz2tjo6Voxen6&#10;hI+ePmMxn7Hd3PKLv/s73l6d8/jJY85Oz1gsVsQUGKM0kDtrsdrcCe+sNYQY2e12LAClxNxADD0U&#10;aPl5LrmKE4UkKvSdQj9Okue4KnzIBduIOFnEQAqtHTEMxDgxn83wviHGdEcnQoFpGsmRKo2slFzp&#10;1ZoSA/3QMw49XdugjLozHGi8x7qGrtPMZnO62ZzN7ZbbzYHtdkPa3lKUQhnDvBOBt3cWC2jvsZUm&#10;7owSEUOYKEbG9e1uJ4Ih52m8xyklRL1c2A89KM18seTHP/lDxikwDj39MDCFwNxLI3jOkZiFOK9Q&#10;oCxN26CqqY8uBVKkqMAURwyIyUQ1J9KVFJ6KIqDBtpQUCNNAKZFcm8SdtZi5wTUtZd4xHPYMw/4u&#10;MROhSKwNtZLnmIyIDAochgP7/YHOeRrXYY0l1xy+LwFrFMY4EV/s96iUWLSe9ekJ3jfkXK18ikab&#10;d7mgAVJOKKMw3tOHCW3FSMsUT2Gin0aCEpqUbxq6xRxGQzOfsT5ds9vuGUOk2x744qtXvP7iBVe7&#10;LZ9+//vM5lV4pwqLeYf3js9fPKexhgenZ9iUMKUw7fb0eUM362icq/O1rCnOT04ZppHN9hYIGCYW&#10;3RpQvH3zms1ux9n5A5brFVkJBTAjxjGlFHLMXG1FWDOfz8glcxh6ptsds8XI/iDGO2KOZVmulhhr&#10;CSEwjCNhGKqBGJBAZTFHc1rTNA2r+YLtZsNhsxViOmC1oZ11NFYTreTqMUsOYbRBaYcqhsurt/jG&#10;s1zK+5iVxToHBrKG7y6+izaOxje0rceoQo4jQzjgjccUgyoittRI3uONrVRdJQIn6xlDwXqHboTi&#10;6Et3JzTMKXHoe9r5gjBMxGnCWRFBemMgZ9rWcjLvmGIGZfBtJwZb3ssckiIUh/NWSIWlrnuVQltN&#10;Se89c0bIgroaSSitGYcJZRzLbo7zYuikjOHxB0+wzrPfbwnjyDiO7PcHlsuRedtitUUDKiUhn5ZM&#10;qWKm44RrrJLrpBUFWT91qmPedvTD8F9dX/l9Qvdv1gTuahx35mPvRMZSU0n13/K1ugiIaF8DKisx&#10;pdMGYxo++cE/4a///f9JiJPk+FNgv9lQSqHpZrSNQ61WXHpHLIWYC29vbjHWsuhaDAZrFCnB55+/&#10;YNxvOex2QrazDc55IS0WLTJAI4KScqzfHOsaVZibcyYlZM2kxJwl50JCRBu5iLmXrmLY+WKFMg3G&#10;aUqI3NzeMu0PXF1d8/SDR6xWK7pZw6137HcHIJAzjP3AFCLGDXyuFG3bMp/PODtf8f0f/IDf/PIf&#10;mYxC58jhsEeXglGJcdqhgbfP/4Gf/l8rHpyf0K2XIkIIqRpRvSOqv09zrzfrXd1GC13yaPp3/LnW&#10;mpLy156Fr9fB1P/jM/X+8/O7NbR3x3i/tvS7Zolfr1fdGVd+w4Dx7qD18/KdkeLXSfDf9sx/kzb/&#10;zRrW++emEMOSo1mEmGFqtPZ3BjvWOqbJiRjMOrxtsU2LaRtc29DvdwyHA8OhZ6rmgxQhcep6XYqy&#10;1Y+gjidKSOtZbhQghGhjVozeo80BjKVtJ8ZxoPGO/XZLCoFUMq/fXvG//pt/wz/84z/wT3/yE37y&#10;4z/AGgc6UZRmHEesAqcN1rfonFDaQTWOGkNis9lXwvkcdCHmgHMiEjJGTBSmmEi5EGotbQyBxnjQ&#10;lpIy0xRB5Wp4WO9jiqiSyVlo3L6RuXKcxMDoWP8z2qKc1LScc7VmWAV9SuO8Z7lcigGKdXjfkJRm&#10;qmvnghgUSI1I1nHv14OPNWVFxmiLrj+PlR7rrBgrxZyZUrxby85mHZvNjraTmh4lYYCubUi5MI4R&#10;gDAF/vN/+s+8efWKp0+e8Zf/819ydn7GzfU1//6v/oo3X31Jaw3zWUc363jynWc8+c5TZq3n5We/&#10;5cvnn/FgfUqaAq8u3/D5l1+yPxyYNy1KZTabG4bQczjsGfYHHj1+zHK55M3lWz777DOUcfzpn/05&#10;f/rP/5jzkyXTOHB7u2FKgZATX7z8ikPf8/EnH/P68oaXr69omgarVf1bMtZ5fvijH5NRvHjxJcMw&#10;8Bd/+hec/cEJYz/y9vKSX794zpvLN7x8/ZrV+hTrDH0/kVVhHAdutzv22wNhHEBl5vM57UwMl9Yn&#10;pzhj78wMhFxaCNNEpBBCYrPfMU2BZtbyL/78z/jOR9/l8eMPCFPg+uaaX/zyF/y7f/dv+aM//AEn&#10;ixkGzenDC371j//IVy8veXt7wNiWlGEKo6yntOH84SOc1SLGpeCsBmPIRkwTjBVzvhhGrjY3UBLn&#10;Z+d8/+OP+c7TD5iGA2Gq+bS29XkRke/VzTVt1+K8iJCzKuz2e2J9T5qmpfEdIUje7puG1XrJej3n&#10;7HRF4xz7vuft29ekEHh48ZApBLRReG9JGYaUefq9T/jou58ym6252e7ZjT2uayBnjDPM5y1WF/p+&#10;IFezMY2ILKUuI2sxo8So0yqNd5aZ95RcsNWgqfUG7xxtpdW79YoUhK4ac6Lfboi58Pr1Jf/pr/6K&#10;q6++Ig4jfd+D9Tx6/AjXNoScaq050c1ndPOZmLFojbFipjEOA4e+l3eLCFH2BLQ1IiDNYoC1mC0I&#10;ITENAWtbPvvyObvNgQdnF+hq2ZnFsYIcJ8iZebekaR3Wa7r5jMVqIXTlEO5M9VQ1vi2lVBODlrad&#10;8ebyDdc3O1pjabs52lne3m7Z/PVPxQiPwmazpe8HlssVq9MLiso8f/GcN6/fYK29+1quVmirSWHC&#10;N56UNcaJ4NQ4z+mDCx49eYx1jtvrN8SpF9OpGFit5G9QVsvaTBn6fqDvRQBagKxGTmZzioIwlbrm&#10;FbMo4yzGWB5/8ERMRlOqZnNSax9iNf3R8vznGNkersklCWHeGEoxxPBu/8cqxc3tjfgWpkC/m0hh&#10;ZL7opFaRAl3TcHJ2im0cH33vu2K2qpTsXdSaegiREJOYZ1Jkz8cZQBOmqe4FyGeGEIkhk6g105Jx&#10;RdN2MxaLucxHQzUcnILs56hCikGMTrsZtr5LBeq9kX2pMk5kVBVja4w3fHfxIb7pZE1HJkwDOcVa&#10;fwEnRRmpvyzWZK2YYmAcQ53PjJg2VgPjKYxsthu8FfMrpTUlZqZxJITAdrPBGcPMt7ImyEpMVmqd&#10;UEwWNb7N5BDJ0yimAeNwt49lvBhDFw2ZhNMKq5B9Ba3xqua301QNlcRoV1XxuPcNyjmscyitaOcL&#10;bm9vZe/Jepz3+LZlNp+jjOP69pambdFGjHWmKPdW1zWYNuBdc1fLOZrTGOvk3MMkZqTpmNcptjsx&#10;07nZHgjHfRfv8I2n850Ymw4DxXhsKwZw02Fke33NYrFgsVgQw4SxBlvzG4W5y4tDiMQYMUrWKc55&#10;uq5FKc3Y98QpMA4D0zSKoL1psdbQdS1YL2L1UtjvD1LzMFauv1Y0TYNzsi62GjAaP5uxXq4pWjPF&#10;cFdzNFqMUEKMGCsGStrIGkilhK8mFUfD5P2upyfjfTX9axpyUcybhuZ0zdxbdn3PYZyYhj3GSS0U&#10;DNbIun/sRyTdMmAtYYqYWkkcQ0Q7j207qbvkBDmyrPTvlBO73ZYYxJBHIXu1JydrtLXkAmGK9L1Q&#10;743VGGOxy5XUm0Ngvz+grcN5WffmatigAKMgl8Ki9bRG0XrLNAy8fP2Kfhho2xnPnj0lp8hqtZKx&#10;rxTeXr7BKKGTG1XQJFRWOC0i7/msoWv+kN/+5jmlZHa7LZvNll8N/8gXX33Jarng2ZMnYJQQ6Yul&#10;aVoMoEummXU4a8ToKSWUMXTdDOc7rG0kL05iULwfBuI0MO63GKPouijmoPrdmkU84wo5yZiirME2&#10;XkzbvWU+69BmQXl4TkqFKWQOh55XL78CsVfksN+T44h3huf7Dc8/E4PRs5NTLs7P6doZzltOTk6Y&#10;L5ekmgOHKZBjRmkxvWn8KWEasNpgrSdnhdOOtjVMdXzp+wPjMBJDrqYMsh/gqtnlfD5DaV3z+CTG&#10;g+OItw7VtXeGXarUe6zKnQ+G04au8bAwKG3IKTNNgX3fs9/vGfuBqzhRUkBpRRgPxDBWM+05Tas5&#10;TDuGfuLmZsfh0JNzoB/2XF1d4ZuWR08+wDWOzfYW7xyPz844XSzF9KJpxNgdU/fBqyHxfdzHfdzH&#10;fdzHfdzHfdzHfdzHfdzHf8dxL4C/j/u4j/u4j/u4j/u4j/u4j/v4b4xvI6S/3zhrqjDg9xPLvk6F&#10;Ogquv+3flPyOOHKM98Xl3zyfbzvX42e8L0h//3vHeP88vu3vfP//j5R0rRRo/Y7m920ic7gTTX6z&#10;WfjumEcKaHWp/6YI//i775sLfPP6AZWAnN+jvx17kTMllbvGYY4CfCWk8KQ0AhYT8gJ3hPcjnaSy&#10;pdSR/pUogEajvSWnSrwuCqPB6EyyhZLFJMD7hqbpaJyQmcdxYBoHgplI9VjjKKJYY6QBVgFU2l/h&#10;3bPlnCNXEvJsNsNayzgF2k6c74229N4Rhr2IUhczphB4+faaN//HX/E3P/97/vSP/5gffv8TTtYr&#10;xjCwXCxo25ZpSqSSscrifUOJ6d21DZFpnJjcBEqa/RaLxZ0YtmkapuAqJUT+jdGaFDPbzY6YolBS&#10;cq6EDUURhDElSpfBlBNjL6TzFAPWWi7OznFtLWckacYyWEqlslij8cawo9TmhyDkgUZE6mGc0EDS&#10;x2eqkGKUBrGUK0FaRPP2SByqz/aRNue9RxlNotCEhNIivoQqrVC6GgRIYwL5namEdZbFcnEnTCcX&#10;jHJCUNaKEBMxC+Wo70es7zk7v8ApMLkQozT/vXz1mmEcadsG6ywff+97NN4yDj3jOKCNZZoC292W&#10;EEIlsvhKV5YmkFLp6oWWnDKFhCpCUzI2o7Q0QR5/11RBsjRdQt+LEP7i/JRxCvTDWJ+/iSlFzh88&#10;wHtHLrDve1JObLZbdD8wDiPnZ2uWnWeaRnQOgMFajfcOmPHdjz/m+WcvmKbAbrdjtV7hkOZLVUUF&#10;RlmyhkCsgkt1R3E7jgEhiGi0cf5OVDIMA9Y7Fs6hjDQ1YRSzpTSmKTQlw7MPHnGzO7BerUgpYo1h&#10;Pp/TH3qGvq/UNYPzQn6+ub3Bm3O6ruOwu6VkaTJfrlZoJ0T1KQZ86zHWMIyDNIKWTAjyvBpjGVMm&#10;Udj3A3kKWCWtLkOccNozhYjVDtcKtfrYKD+bOQ79RIg9xjt002DblhACxjlmpqFoz9l6z2G3pR9H&#10;bnd7ZosFFw9OMVqon7kIeV1bj+8MYz/gc8F1M3KKxL4nF8VisUTV5z2EUE1LhHxkVGG+nJNLZgoj&#10;u92enAvr9Qmz2Yxn3/mIGDPr9TldZ+kHocCIoFMozWhpA1T6nUA9ZxHg39zuQTvWTXdn7GCsZbPv&#10;ub7d4Ct1VsjWgSkJfTBSsLWTKaUk18aIEFbo55G2cXXcLbTOoWeQklCfcxQyJkW+Z63FGkvMha7t&#10;GPoRi0IXIdgrDTEEpkqanaaRedfinNCqbm83XJyeCb3Gyt+irIh6xxjZDSOvrq4IBVw7wzUOa4TW&#10;ZI1hGEe8E/JbmCa61nN7e8vbt1eslyvOH5yjAK+zkKi10NnlXYEQR/a7W3IUmqFSEWvh/NEFrluy&#10;6QcShVZbDqMIrFIRClKMYiQScyInIeo6YxlTJI5CAKMUGuXRxkqzsvcUpWjqNSw5SzMmmrbxWGek&#10;4TIJQT3X8dBqS9PN6WYt0zQxBqERU8CrIsQm7ciljutBGgtLTChT0EVT9ITSltVixmzWAlmU9AWm&#10;MTBNIyVHtBLaivWWYZQm2abzfPB4LZR6JbRehWLoxZhisZoxa2bEcaKkRGMcxQutZggyR2tjyYip&#10;So4BbS2u9RjryQVmzYzlckGIEd+0d/Pn0cSnaRpQMkZQyfA5i6AHFNvtnpiKzHmtR5mEzpmma1mu&#10;13V8jtUIpJBLrA2slsMw8OWbV/T9IHRK49Da0bYznPUo4/Bek5UmRSEw3m72bPcHzs/OWSyFqqkR&#10;0pOIT4WeLNRKMXnISSjdWkkzY6j6MGMt2ooBTUGhVKZpW4ZB0XiNMWKooIo0vaONGLhUofjJas3F&#10;xQPOT9c4+xGozPXtNZdvLlkuVszmM2JMNJ0nhCjC1VwwBm5vL0VsXeeMqTYCay0kTWnAPxolVWOl&#10;HCkatNKkElFkEcmghCzlPcpIzqcKd5Tm2VxyeXtH8nmXwzeNzLXDOBGrCM0aj1YyT/aHPeMwsNvt&#10;2WnFarWi7bpqACKiKKUkfz49WXNxcUHBsj3sud1u2dc521dTjTBFoY8nGRu892jr0V7ITbY2wRYy&#10;OaY7imzMmSlnrq6uUUaaUIcxyDM8m3F6dsZ6tSDHEUokllTzIY3yHlPAWlcpaZKz6VLXONbRLVc4&#10;J/d7rGLcKUTSbo+OhaxlPClZmvrFICKTjRZxuzK4tqVZdMxmntsbhM5EFkF1HV9VzqQ0oTC0rkEb&#10;S+MTjQcIkDSZiLWapmtYLGc8e/oMrR0lJVIM9Psd07Dn+vqacZo4OVnLfDgFvDU0uqmiTsO+HzBK&#10;4duOohVFK7I2aKfxxpGTCO4omWIl7+x8K2Lm5YqLi0cc+oHdoefB48d88dVLrm+2fPb8uYjhnGE+&#10;a8hVMPL28i3L+YKPP/qY2HaMh55p6Bl3W7abDbOuQx/XMlbTtGJc9PjhuZjJVGMspQyLSstbrJf0&#10;/YD3vhIZhXxpraVrOhbzJUprYpSm8t4OpJjZ7zaMbwMhSa42n8+Fsj6bkXNmqVakMJKnEWIkl4m2&#10;bcVkZZzIVRAy9T3DOEhjd0xM00A7m7FcrzFAMQanjmtIec9KTpyePWTfHwgJwQlqIdrbtqNzM0BE&#10;D975StQexZgkCGkShKJsSiHGEWM0t7tbhkMPyrDZbvHdHOcb2rYjI3Oi0rJelmOANlbWRCbV5mWo&#10;36n5uMK3DQUZ44pSpBQZesmvlHd1XVwpecA0iUjbeYexyPxpxOAhh0BRmlQyUYH1IhTR1rNYrEGZ&#10;KuqUtVYpMqeoKpr/8osvefvqNQ8fP2K9WFJSJqRIiCOl5sqmCqaO6x5ZlCeMUcQwEccBZ9T/5xqL&#10;4p2I+FhXeN8g8PeRso/C5HfHujvMezUHTSmJjKz1FIWYEw8/eMynP/oBP/13rxjGHq0VqkCcRoE3&#10;m05MlbRCOQtR5rfNbiskeGfRytA2nhAjry4vWcznaN8wThk9iZlBRqGPhHMlgriKrxYaXIpCgs4i&#10;tMlFzAZKSeSSZD5EmvVLToilSWF/6Nnvexrr6BZLrq6u6ceRQ5joD3sePXrI06cfMF+twVi2m52Y&#10;G+RCKJHMwDjsePXyJV03RxvHan3K06fP+OrFb3DrNdZqNpst3jkyiZgO6Kh48Xc/42cXF/zZv/yX&#10;zNoFSovQgjvh+1HU/nVDw+NNOoqB/98IxL/5nCj4vTWw9+tMpRoevl8D+y8J079NNP/7xPRfF+gf&#10;DVHKt5/zN4Tt/6XP+6bx47svao4hZnZ331Ni1qK0wTiH8Q4zeZmzTUJZizIaZTW+aWjahqYR88Rh&#10;EKIr5et1L61VhX6qaiRI9ZZRUBTGirGb0pIjNs2McRroDxarNY2xbDdb+ipImlLg73/5K774/At+&#10;/dln/Ok//xfMF3N5fwuEFDFOSO4laclvZx1jmMhZMYXIfpxkTZJhGkeWqwULt0Bri8pFDLQyNbca&#10;2e0PNE2D0hbvNFMZhQCaIspotC61HlgoKTFNsm4bw8g4TfTjiB8drRMSJ/mdUUNKlSypRRimXKKQ&#10;GIdB8lb0nSGOquaLR+fN4/08jltHAryI4vUdZfpIcT1S6gvvxi1V157HmpSIiDVGN2gK1sg7mHPm&#10;9evXfPabz1gslvzlv/pXfPS9j0m58Ku//yV//zc/Iw4HTk9WzJYdZxenfPrJ9zk7PwcNLz77LS9f&#10;fM7jR48wpfD3f/v3XL695DBOnJ+fE8eB/W7P9eaGzeaGlCKr5QrjLC++fMXl6zd88v0f8z/8xZ/w&#10;7IMLQpjY3G54/eoVL774AmUs+7GnXS14+vAJ4yGAgsV6xXDo8cZycfGApx8+Y9Z1fPXqFT//+d+R&#10;cuTpsw8Z+wNf7ne8/Oor3r694jAMvHzzmotHj/DOs91uGeu8nkqh8Y6pceQS8dayWp8wWyzFbNFa&#10;+mGk5My8m+GsJQyJ4TCxGzYo7fn4Bz9mfXqKsYYPv/shH330lHGYuHx9xf/2b/93fvHzn6FJTIeR&#10;AyLi++kv/pEXX7xgu59wfob1mu1uR9c2rNdr5sslb69vuHpzifeOznu01mJAqSzGVnMLAzlmjIan&#10;z77DDz/9hFXXEYYDJBFN6qJQaDHQ3G4Yp4nZYk7bdTKvVVrqOIxV6GiYwsQ4DChtOX9wwfr0hNVy&#10;hrXgreJw2DL0Yow6m3cMQ5Sx3WgyMKbED/7wT/jwo++ICWAsbPsDn3/+grOLB8yXC6x3GF2Y+j1M&#10;IyTorKOxjpwLu82OWCZyMRwOE+M44pzFGdDqXT1dg6wjVOHtq9ekkMg5Mg4Dw3Co4tzM7nDg53/z&#10;t5QxMPYTKWaabsmzjz5kvliQrSYWWSOnGFkuV8wXS9BaTL3GkcM4kWJCaU3KmcN+y36/Z5rEBK1t&#10;PNZb2tmMDOSQySnzy89+w/MXz/nOsw9ZzeaUFAkxVuHqgFKFpm2ZL1Zoa2jnDm8soQ/s074aZypm&#10;bcswjuQslOGLi8dcPLzgxRcv+eu/+VsohY+ePGJxsiKrwm8/+0xo8lpmyG42YzmboZRmszvw2+e/&#10;ZTzsaJpG6q9G07YzjPdCUjcK71tSVpWUDbbpOH3wgLZrGfu+1lkncghCUFa6mlJOKCvmlTFpxilz&#10;6MUIa3lywhQC1hpQ1TgpBVLOGK0IOaGNw9mGHIRYPAyBGBOhKGJMjOPIYb/HWcvQD6Qcmc1nnJyd&#10;4nxLUAHrHEM/YFRh1nhSzIRpvJvTWq+YKn13byy+azm7OEMpQ0qJaZwgaTEQzFBiZugHEa9ai/MN&#10;oIlhuJsDUDKO7/cHUiyEFEEjpmvaME0TwyB5e8qFw37P5Zs3lJxoG4f3Fq3lXBrv8dZSlK7GqSKi&#10;RXvGuAGD/EypugawqFQYDj3bzQ6tFFYrVJbaSyliEjb0W7AejKn1sHcGRVJ7yjgrIsuYM0ZxZ0R6&#10;NB6eLxYoKaVUcb65W0sc14XeOihiVjbrumogHKuZiBgEG6UoGlrfcL4+4TD09H1PxhDIECdADHqp&#10;VOpY61hWG8mBtab1QvU+sZ7dbssUArGAioVDP6F0IJfCar0SI4txJMYgNHpjsNUgSCktBk/W3Bm8&#10;pRhrLpeBiLayf+jbhnN7zmZ/YN8fyKnw+s0lGIX3tRamNGcnpyzmK3wrpPRQwHcBU6i1fzHwKLnc&#10;keHRkgtnSt2/kfkeZeiHSa65b0EZWb8YJ/tqOaLRZEzdv9HMZguWqxPGcZS9rrr3MAw9h70YE+Yp&#10;kEIklYTqoPEzlidLUGJ2nashYUFhveSSMWWGQ08MMv51jexJdG1H17SEmBjHns1mi7YHvPNYO3HY&#10;73n16hW+bTl7cMFhmkhFjERSLuQkJgcoLXXQAv0U8NqyG3akccCaAXfo8Yslvm2xWn5XkiPFNInx&#10;oqqmnDFEttsNwzShLISYURjmszklG1IS8wdKYRrHagg2EYdecrG6ri5ZhNVt28jektYEpZnPOnLO&#10;jGHioXOEmLDWkRR3NYAcAilGxlrjttbhnBjBWuNkL9kozk5XrJc/ZrfdcXu7RxvDMPbkFLl885pp&#10;GHny5AP5fFXQxuLbDp0jsRLtrbcUo1HWYqyYpioSOQW00zjvQBWsVTROk+NEiYGQJ3keq9l5KYVU&#10;SjVsT3jTQArkVEghUUJEW0PTihHLcmY5WS5YzxvevLlhGAOtd6RpQBExRswvurZh1jViklkSKkvu&#10;2rUtrvFy7+YdJSMibyV7ZbudmKNqDG3bMk6TrMfrcsl7B0XRtlIHkr06jXW2mshEvJfr7ryTPa+Y&#10;2ew3nDeeghhWGq3IReo2y9lcno1Yaq+DQlkjuYfVNN6wmDXsDgfCNLHf3oiZgtEYbRmmxH64Bb3B&#10;Gk0MhZw1yniUVjQzxXmt0d9sDqAU1liKcVAs0xQpRsx/MhBzIGVkbC/3Avj7uI/7uI/7uI/7uI/7&#10;uI/7uI/7+O877gXw93Ef93Ef93Ef93Ef93Ef93Ef/z/E7yOyHxsivyY4z/lbf+d4nPeJ5cC3N1xe&#10;BI0AACAASURBVPh+owH3+LP3fw9y3cP//aL1Y4P7+02Xv+9zy1Hg/o3vvx/vqO/vHeO9r3cicznW&#10;u8840pQqTR5TqW35d/7G9xvzf9+9eP/alnJEwRZyJQ++O9/fvW5y7LvvvEd5F7qeCGjTXWNzvqM4&#10;QUFTisFYMAh5RGtw3qGTbK6XGCvdEaHkNJ5pGhiGnu1uxzhIY4qxItw3Wq55Se8I91lOTWgQxpCr&#10;sNMYi/MIqdkkvGvQWtHMHGFoiH3HMAwchoFxlKbel2/e8r/863/NL371K/7kn/0zPvnku/jG07aK&#10;zW4jAkNraZtG6JyVCmKN0Lku3/Yiwq7UB0Bo5JUIHUI43mJyKpVCrsljwjkRb2eoNA8ljUZKiCYh&#10;ikBltz+IANE5Tk9OUZWue9d8LgpiUhJSnrIW33hubm/EuEBr2raVZ71eq5IrVbQ2i4cpAIUpJ7xt&#10;pPEIaeBWOQtNw1kRMFd6mYhu7V3Dfa4N1igRveVSkNYIhTYabQrr0xNyiNU0IVNSFvEomawKoifV&#10;OOdR2pASHIYR33gRPOTMarXik08/4de//g1awfbmlhfPP+PHP/ohOQxCWoyBECqZjoIxQgoDaQZ/&#10;915njFG1AU1TspzPOA7004HLmw3b/QHjLCGIuK7tOkColSkn3l5f0/gLUHJsY6009aVEzkaa5VHk&#10;lAghMex2HA4H+n7HR08ek1PCa6EgjkNPSvLcONdwfnHB4XAQOkyRJsyjecbxWseU7xqmjNFC6Kji&#10;znEcRWR7JNhrT4iBcRqxgwjwnHNCHK/Pn9KGrDRMEY2Qghov94JSWMxmDHNphCmlYJwVon3X8eji&#10;AWcnp2hduL6+pO8PYmJRMr5pcd7jwkRBxLUiuslifBBEgHOk+V6cP8AghPekobVyf/phFLGi9Xil&#10;6xj+bry3zuPbjkhBOUtSoKyha1qMn5HZMutazs5OmcLAGCYeXDymaVpSHIV2NCWub7f04yTkKwVx&#10;d6Dp5oBhCgmUZr0+petmpCzk5LYV6htIE+iim7E+Mex2O0KY2O12KKWx1vPo4SM5V98wjrtKfZR3&#10;hUqRpkA5kh+V4vLtFa9evWa7PbA/9CIab1q6Tuio9r1nfJwi28MgRBRSpV+BiRnKJMdGobU0bVpr&#10;pdkbKi1bVeqPNJXtdjshvyhpahyHkf2uZ+gD01QpzloxjhONcxgtglRT5zLrLHmfMUqILTlOIh6r&#10;olnjPMZJE2OIgabriDGyP+zZHg5MMbE6PaXrzskpcDjspDl3Cnd0sBgTs5lQax4+fMTjhw/JOTGN&#10;AxYwRmONrhTyOnaqhNaZopIIorWSxvjFistNz9uba3zTMoTE7e6Ad45Z68lBROpGK6GSeMfFkyfE&#10;mHDW0Fhbxzghch3nh0JBaUPrvDyzGYxxFK0pSmhD5EjJmWnshRpcm2tfX769a0BsmoaUciWWI3Ns&#10;jkJtUaCVvNsyj6dKECsY66VxkyRU65rXZJ3RzojgLPREI0Luk9WaldJkFLko8rxl9p2naAUpTByG&#10;nlEVVqcrjLZknSgZnG/uDBaOApaYE9qJSNAoEfVQm+h908izkBOzzhFjIYZY5zWZd0XQVMmpR6OO&#10;apqTishg+n7Pg/NzlssZYeqZpsxE4DDsaZoW3zTEqKthhRcRprWsz0456Q/0r17TNB3WNYDBu06I&#10;UU5XwX3DmCNhEhObFAMvX75mvpvRto5Z27FarWT8T0JX3G1v8N6zWqzo2paUMzlFxlCJylqezWkK&#10;d2RKIZcaHj58yDRNQgfM0riZS+Hphx9KfiETL21rWS0W5BiZUmAYe1aLJbv9gee/fU7OhbOzU1ar&#10;NaVThCmyud3w1Vdfcnl5WY17WjHoaBqhfcWJGCascfhFI+YNQH8YyPuDmNXkTMwZbTUxTEIb60QA&#10;n0vGFERAqDQxBFIqDP1ALBGjZV5WlSK13++lybocCYLVDINMGAem4UAMUcaoEHhzeUnKmbZtaLsZ&#10;vvFfM4xyJdH4GSdrabo+r7nWNE0cDj1hnGicpfONCIVVYQgT86bjwdlDGueIYeJw2NEfDlXIIXmI&#10;KgWrNYdxYApJRDkopsmgdKHkII2uJWMQkrDzDmcMpEwuEKdJeu6L4uZmQ9t2eCdj+BSFZGZ9i7Fe&#10;6H9KEVMixYm2M7TdjHa5xHvFNI1sdxtiTDV/lCbjOA2YpsF4TxhHMoWu+7/Ze9MfS7LzTu85ayx3&#10;ya323skmqR6SkkYzskYG/G0Mzxf/T/rHBhYMW5IleSRRGooUm+y1upbMysy7xXY2f3gjs6qaTQMz&#10;mG/KAxTQ6NzuvRFx4pw33t/zyPEd+440RjGzOgnjZ6VpG0cKhZwnUlFUvmbRVKAMKSYiBaM1VV0L&#10;tCCtmGLi1VdfcYN8ssYwWUsssDCWuq558uQ9+qEnpoTRGm0dcwaXnGdTF4CWPY73njRJeDRME81i&#10;wcP7DzhNif2ho6krdoeezU6OT0qBzdU1m6srjk8kAHJ+ecXf/N3f8+D+PZq6xjcNvmSmrielTF3V&#10;8/pBwvc6l9cW2izr9pITy8VCwkres1yuSOn1/mx6w4JcigAGKIWjozWLtmEYR0Ca0cdJ4E/jNBLH&#10;gVK5GUQmnjBjxeL14sVzTo9P0bMJWAPX11fzHi0S4yT7oSKAiqqpZS/Ba8BTKZppnGQv5RrW1QKl&#10;BRQwpTng4TzaGnJOaJQEP3OkqpxAdUyDKgLvKlmOG9ZgncVlaaCfQgADWhdSmpiCkiZ2pUghMozS&#10;TK7mvQ05k2J8bTn19dy4Leucqm5Bi3FwCpFuOJBmaJb3swE4CSxsmgLXm2uW6zXaOfp+oOs7fNtS&#10;q5qsDDHIXgdrsAZOTitigmEUME9MYmfU2uC9p8TE4XBgu93gnGNUivxcUb/nqbVmCqN8/jME6Ka+&#10;cQMiquoK5+Sz7/uBMoPf/ptrK0iwl7f27eUtaGB+AwyohED2WwHhN83et+ny1xt/SlZEEpSMVoop&#10;CMzk937yE375X/6Ow6trtJLwaaUcJSdinBjDSL1oePLkHcbDgeuLc8LYi1k4BFRbcbReYbQhhgml&#10;FccnJ3z99Bk6ic0yzEEmYw1GC+xAIH2JkmRfKbc4gQ0VJMh3MwdrpW7rA8oKvG8aB7786nPOz5+x&#10;Xqy5f/+Eyjv2c2Doerfnerujmybee+cxla9ITaDvB5TVOONAC8QqjD2XlxdoY/je9z+iXS6YYqKu&#10;KtZW9gb7rselzGbXkaYOZT0//9u/4cn7H/L+xz8gOyt7iJs15y0kQd0eFY0AfeSYCzSmKFkfKqE9&#10;iGH3d9XPyq0s81s1Ib4DglD4tqz9dwfQ3zxn1Bu1qPzW+Yie9yu33zn/fLk5L5nXffOeTd70d47f&#10;BbV8E/R4c97f2udnqEBMEcn/SGBJoVFKrkulJbxmrWUaRqwzOGdw3jFVFc5bnK3wfsD5nqETe3SK&#10;4fYeUTKUGewnW7S5RjbPd1oBReN9TV01jOOEnxyV91S+Yqgb6kUjgIbdnnFUGGM5DBN/+//+HZ99&#10;9iWffPIjfvSjH3L/7ATvNHmS+5+fg2mCJhO7ujECH6nqmpgrNoc9sWS0MrKWUJoUE7loCYTFSL8/&#10;EJdrQMI0KUa5vudgklESKvHWopTsHYdx5ND1ErgfeupGajKaTJoC1hhiTnjrMEbNQCFHURY1DaRy&#10;A0uSc1grKClTboBK8x6noNBJwsjDMAgcyhjJc6Hk/CkZZ4ysiQoCMRAi2+1cGcNEVTmYAVRGy/Gx&#10;xrHbXPOLn/8zh+7Av/2jf8fv//jH1K7my6dP+au//n+4+Oob1k3DvZNjjo7XPHnvMR/84H0WdUsO&#10;gadffMWXn/+Gd588ovGGw37H5nDNftjz5NETwiRgoBcvXnBxeQ5asWhbrHE8f36OMo7/9T/9b/z0&#10;kx9hjOLy1TnbzZa+G7m4uKYfA6aCk/v3yVrxzYtzdtd7uj6gNTTLho8+eJdPfvQxZZr4+T//gl//&#10;+tdopXjw6AEP7h1T8shm27HZHejGiX6aWCyXNE3Lfhjow0g/TDJ3ec96tb6FQLXLJe3xKUUbXm2l&#10;huOswStDjnC13XA4bFFW88Of/iE//vFPePLee+z2B8YQOTs75Xqz48vPP+Pv/vbvuPjmKUfLBffu&#10;n7FcraEofvbLX/D111+ijKNZrqW2Nd/XYi588/wF6sVLlIJFLcFkO9fVihZ4AnALREgx8Ye//4f8&#10;8OMPSWNP6AYB2hUErITcF653W4ahZ7FYypwaM2Ga6LoOpRVN00g4M06MY6JqKs7OHrJYLTGVpWh5&#10;TpBixtsG3VbsVE8MWeYF6ySwaA1/+Ac/4ez+ffow0Y09YYosmobKebrtFm8NTe1wqpBSYJqhCbvN&#10;luvLazabLUO3J+VAiDMcSikxfGst19lsgM4ZunGc9zYdOQZKSVSVZ7VcsGwbYph4+fIlxESOhbqu&#10;cFWN9zUnp2coozi5d8J2v2OYRgqFtl1gnaWoQprEwH55eUUYRtZLATweuo6uO0CSZx1Ga5qmZb1c&#10;s+86duOe3WbLfrvFKM+Ds/tM/cTQH8gxkIvAxaSW7tFW4WsBso0hoG4AqsbchmAVE+Mw8v4HH7Je&#10;rfkv//BP/OaLLzm7d48P333C/ZM13TiyXiw5On3IB+++y3/9p5/RHQ6cfvwh2+srPv/yCy4uNkCh&#10;XS6pak/BkFHgHEMMWJWxzuEbCWhOIWOsY7U+oqoFlhnCKMFTYxnGgK8lTB1iQNsK5xxDzFSLJdpb&#10;Skn4yhNzkboKGlfVOGvQZDnmcZK5PkVCkLpZyhKYbtuKIUYohaSNrH+MQPZKLIzDgf7gKFnqahRI&#10;OeKdo/YVJRd2hz3b3Z79YY/zYm6fJqkLpqvCME0cHx0JrDZGjNJoK/DHEjVKWarKkcmy9y0Shi/M&#10;z3y0rNFV0UxE+mkkTIGqqgT4MO047A6gNWoOWGdknTPGwhQntElktaUfR6z1NIuF1JjKQFGKkgrd&#10;IJCKqqokm7k7CEAUCZwnBPqic6aupIahtYE0141SIOeAxgmkIESBPM33cqVk/5dDlmc3UdYbMSVU&#10;zlhjMVqhisBAnbVopVksVhKWLTdAU42vvQTo589JwDTpFrYmEAtFU1lysljdyBp0GMga+QysZRwn&#10;uS/Oz/gOhz37vsPVLUcnJyyXS1JO1G2LGgaxsc+2b42maRu0MmI8dxqtnVxbxt6CVOMYBHKXCikG&#10;jFJYY3BWk3KAPEPIUKQJnK05OT6mrmoOQ4+9rvjqm28IMc7PFBU/+XHLw2bNlBVeOx48eoeSJlQp&#10;xHGQuSDLmq0oRaYQk9zjJahb4awjpkQMgRiCWKCVRVtFvTBQCuM4MvQ9yli0c2J/V4oxBHIJtO38&#10;DCfFGeQ3EWLCGYexDmcdUxi4vr7G9R1uX9E0Lc2ixdU1jV+hlEFbeW6SS2ERJnKO9F3HMAzyvMVa&#10;nKtorWMaGwFk5IzRmml+DnJ8fIJxBmcNx75lSpFcFGhLyYUQE413TCEwThNXm4DOif32iqnv5vqy&#10;4/j+Q4HGtA115YmAMoowBTQKW1WkFCHKvbIMA7lkgYcqhXd2BjsUFJnhcCDFuU5jtFjAUyQFgWGU&#10;UsgxkkJgnzO5yHNB52qMVpweH3N+fgHa8Ktffcq901OsMxh5YCjPbudnEMbVWF8LqE4ZUPM6L4e5&#10;vg+bzYbT0zPunQksaNEuqJzFW3v7OgW+LQZ5a2dIhVIUBf0QyP0WMBImz5HFekHdtGg0Jcvc431D&#10;RAAvN+CEGwiWUoW6rcjl9TP1PP9/FTXWFHSaaN2SfT8wDAEDtLWDnKQ+Y2tiDHhnqCovoMssNcuU&#10;ZYelrUNbgSqfv3wJwGq5omkWTCFy8eKC3XYrIK2u49Gjx5ycHOMrj/cOrTXHRydzYF6AXHp+Dpdy&#10;omkXbK6v2e4OGDOyWC5ZrZa0yyVjGGUevpm3cpFnmlowhVpbcMwA5cjYH7DWCdzXWdCK09pJjTsL&#10;zC6ME4d9x253oA+BAhytj2Q+UopiNFpVWF3TLlZ4X7Nar2lXS9qmkTrH2HHYXJK1Js718boSWKM8&#10;J7jrxbkbd+Nu3I27cTfuxt24G3fjbtyNu/Gve9wF4O/G3bgbd+Nu3I27cTfuxt24G3fjf/D4tmX9&#10;pnHVGDNbIV6HyG9af980Un3bdP5WEyxIg+23GnW/2/ouRqHfZZv/dkPtm03l32WHfysELz8wWxh+&#10;+2/LX35j3ITfEaOZNHMqMtyaqsR2buYQ/WuT5ZtB+JvP8btC/W//uTebh29e0dtff/0KC2+Ix6SV&#10;943P/E1IAMjDarFvZAlMzBZxCcMqKNKAXorGOkc20rSuYqGohJnDqCYL4V9pQBeKyiQSrnIMQxAT&#10;fQyklDHaiA3h5nP41jlmjZ3DFAplHM5qnJuNU6rFN5Y41Rw2W4yrMXWgmiLD0BPHgTRN/Oarpzx7&#10;ec6PP/mEP/0Pf8yjB2ec+hOurq6IYZyDERK8CJMYM6cJttsN41ixWq1ug+83AesQgtiVlaZUNUpp&#10;lssl9+7dI56/lDC8tZScGUaxelS1p6o8YRrog1i7lPUYrVnNtsjXYZ2C04ZSEiEmtJ+PqCq0y5bV&#10;8RGXF69oaaUJC0g5E+bAqJ5tOGE2zMeQCIBRMEwjlZbPOITAMIzEJA1gKSW67oD3fm46K2IXTcyB&#10;SzFTppJIs6GLGGmairZt6A89VhlynhgnMdHmUtBeQkPSzGxJGYYx8vTpM7QRo2ZKiZPTM+7fv4cx&#10;ht/86lMWdUMcJzEea03lDLkoYpZmVqUUTe3n5tnINI5vBUi01tLgO1tlcpjo+559P7G5vuIwjqyP&#10;jjFzSLipW0qR4EmMYohbr1ccHR8zDANN25BSput6pmkizAGuoRe4Q9aaGEc2m57r5YKT9UJCsarQ&#10;9x1hDuJ0/UGC6s6yWK4Yx2lunCu3jXZhjLeNOpevLjk7OaKpvTRLhoBWisp7Me5auSZRYkpLs6VG&#10;G00eM/vDgaptWazXiFMRVMk4DTlMqAJOKx7cPyMnsYS3iyXGGbquo21aVqsFzhuU0dSLBZtX5xhT&#10;MXQ9KWacr6RRZz53chbD2zhOTFMixUKMCU3AG02Ogc3uito7dF3jFMSkpNk4F/r+MENBxA53AwJI&#10;s5kCY8SI6itiTmwuLzg/v8QYxcNHD7jeXDGlQD8MnB6vcFZRUmIMiWEMvLy45IuvviCXwsMHD3n4&#10;+AnGQNeNoBVNI6F+r8QqmnIi5SAhAAzDEKh9xdH6hO1uQ4wTh8MB7yNV1UBWlJBJJd8CUvR8r4wp&#10;46w0a1bNgu3+wOdffc3zZy/ouhHrKuLTb3j05AlV1RDjKPY9iljANhs+/+pr1usVH773Houmoqkk&#10;7KaUIsdIns/jcYyz9UyjnZtt8JkQIs1iibKWECOHccBbSxh7Xl2cc3W55Xq7Z5omTs9OqVOi6wbq&#10;usZYmZtczjMsIpNzZLloSNNITg7vG6yVoPZiUaO1Yt8dJNgeJqYYCLOBeppGxqkXS4rWXFyciwl9&#10;mmaQgMdaj2+W3Lu/oDJGgoLjgJmt2YumlYDXOMpnrgCVMc5ilWHMiqqyFGPox8jl9TXaGIx1KC0A&#10;mCkEsQhmCVwLI8ZSlCHFwjRGXAJj/HxOKmIK6DkoY5TCKkBJEFyZgrbye/aHHfuDwBKmVDh0YkUz&#10;WgKKu8NeGmw1sN/P9yR9G8LJWUzwdV2hrSVrsVKGSZrIndKQAyWIndZgsGoOvs6wmcSNfTHOawI1&#10;W8hk7tFLj3OtzPvjRM5LrDFkren7nhikWbq2VqAH1mBLQackfx8IccQ4AajknJlCZJgii7bBOwna&#10;hV6agqU5OFG3zdxInMUYZKXhURs1gw9ajlZrwtgTp56vv3iOLoWmrmcjdOEwToSqlubkIvdoYy11&#10;VYO1nJzcA+0YxpEYM0rdWLEMTes5Ol7hlKXrXwfSx2mg63o215dcTCPeOb730Ucs1ysJC4eRME58&#10;9cWXLJuWDz78kKauX6+bckEjVpuY0u39uRSD0QKSuH/vPtvtlv1+T5rXgO9/+AFtXc/2m4LWkW++&#10;fsr1ZsP5+TmXV5ccHR9Tiqxfry+vaRY1jx4/4eT4lNV6zWq1oqo+5OzshJwLdd1QssIbjcoCHhqH&#10;kS51VFXD0dF6hgBECS1oTZoDw00ra4FXry7ZbTY0zYLFomW5XnN2ekbf9/KeVYNxjmmShuFitIQd&#10;c6bvB8gJO4ejpjKR40Sc5mbrIkY25zwFaegcg9hJt7st+iBm7aqqCCFwvd1gtJVAratoFkuaRiBE&#10;ymg2MdJ1PX3Xz6YjsV1vtztevbqkchIMv7GNxhyJU5xDN9DWNcZJ6AEj970YJ8Kuh9zIfUsZUins&#10;dgdc5cQ6XhQpRmme1bDd7vnnX/wKayuWywW1l0Bo2zYsFwsJzztpTldoxq7jar9ltT6C5UrMyLmI&#10;7VZptErEIPexUgzWiXVeaQ85obSXUEuqIMu+IqRIiZExRoaxn5faGl/VhBDZ7w6UrCizefAwdBir&#10;OT4+wlrH6b37GOc57Pbz+SuGpt2hY7sVu+LR0ZGE95SmFE3OilLg8vKSF89f8P477+K8kTnOGAqg&#10;Z+vrOAz0hwNhHHHeM40jrRcYiTeKnYFD33F28j7jNPH0+Tf4ukYBz86f8/Wzrzg+WvPk0WNOV2tW&#10;J8ekKaCtxRpD14u1SgcJNTMbaHNKQGa5OhI4W5SwudJKwvGl4Ixcu+M4orWAsuqqgpJIJLxVGG1Y&#10;1LIPkOB6xjqPtppxnMRgHSI5RYFOGcOrV6/YHQ6slmuYAW16DhdqK+u8G/jH/nBAGSPrRwQuZrWW&#10;0L4xxJhuAzdDlDk3FY3LoLOiJIgloLRGKyuQn2KonOw/Uhro+hGFWBaVcixWFavV0S08LoZI33cC&#10;5KjkHlFQNE2LtlZsqVqgRlXtSSozdAfQHjJYKzbaMq/NxX5sqGmw0TFME1OIKBupKjl3tQFtPa8u&#10;r3h5cUnX9YxTYH16ymq1wloj+5cYWSxaMb5hUNrO86ZF20yYw5YxRrz3HB+doJRit9uijGW33/Hq&#10;8pKHpyfzNaQwRaHntec4jsQQ6LvA+YuXKA0hJ5yvqHxFTOW/vZ7yZlj6W+MWgoWs4YwxryPuv6O+&#10;cbPnvzVXz6UMCWILfCrPdsVYIvcfPuKjH33Cz//qb5hC4LDfsVw3s9k+UEph0S4wWcleNGW2V5fs&#10;uwN9joRJbLXr1UqsbTlxtF7y7KWhHw+4qWHCkI2X2oJWpDHc2txLKeSUpXY0p8ElNJshJwHLqSzh&#10;b27Mzolx6Hjx7CmH/YbxsOf+6YrjozW7qysOYS+fqNJ88cXXjOPEh+8+wTtHCpFpNmra2ebnnWIa&#10;9gx9y+XFBe88vse9+w84f/4UVTLGOCqXcLJ9ZXPomQ4bEoa//5u/5sGTx9immoFlEtQtpVDUDYBJ&#10;vVEnUrfHp8zhkFsjfC4CU9PqrWP7Zt1pphp+62vlO86h8lZd6M1az5v1n7drSjfnzts1u9fnYPlW&#10;fW3+PXP96xbWp+famX47zP7/X8d6Owx/c76/+f9uX79RN2f5bT3t5uXc1NSc8xg0N/JxrRV2Bkt5&#10;WzFVI/XQ0HlPdzgw9B0hBLFzzuegQsALyuh5tzyH4d8AbN7AUHIq6ErsqlXT0A8ObSzWWKZBAJBB&#10;z1DFyyv+77/4K4Ey/vs/4uPvfcCD0xOcr+ZrHoa+p5SId5a2rQUetN/PgLiBKQQMmtPjtdhwC9R1&#10;TV17lMqCJVRyDSmyBNmVgPWmGAi54I3GWTVDprLYQ3PCOEsqmZiyhP60GJGzEp5BnMEEWs1hHqXJ&#10;qZCLmiF98/HMos018/4DI4F+mwXjEsdRzp3ZaHozPzhbMU0SALRGWnucc3Mw95LVYkntPShF21RY&#10;q/FaUfuaaZz47Nef85t/+ZTj01P+4//+H3n46BHXry75y//zL/j815+SU+Bk2fDwwX2OVive/+A9&#10;nrz/LraC7eUFX33+JRcvX/DOO4+Zhp6r5xd8/sUXfPrpr3j8+DHbzRWXF5dcXIh13VcLqrqibWpS&#10;jHz88e/xR3/0hxwfLdlsrjh/8ULgPTGxHyZCUVSLFWMIfPn1C643Ww7dQIqwXB/xwUfvcu/eCePY&#10;89d//w9cPf2azdU1Vd3w6J13ePfJI9arJZvNht989jVPn18wTBOnp8fUzYLdvmM39Oy7gcOhY3fY&#10;sz46RjvLw0ePcd6zOww8Pb/kME54W3F6vGbsemyGbbjGGHjvow/54z/5dzx8+AjtLGMM1K1n+2LD&#10;n/8f/8D26oLaGR4/OOPxvRN+9atPGYaJz7/+mucvX/Hsm2c0zVKsrd6hlcyPaEU/9Gx3e87OTlku&#10;Fngjx1/mCYGhiWFZwFN13fCnf/InPDw9ZjzsiFOPw5AyM4hSAHm7/Y5u6KU2XTJ939PFgwQWjWax&#10;krW2NlpCiV6Cj3XVorTGaoVVBWcMlXGUqOnTSI49U0iEAglNtVjywx//mKOjI/Z9L2u9ykkdYz/w&#10;4N4ZIYyYHJl2O37z8jmbyyu219dsLi9lzZnBaGSvqzXLRUsCDocDcRwYYiKGSQzPQUzo9iaA7Axn&#10;Z2ecnBxxfHTEOAxcXlwwTSMaRT9N1L5ifbyirlsymmfnL3ny5BHH6zVdtxPIVtvKvFoy0ziw2265&#10;utrw8uKcRVWzvU6knEAJvEIZMEpCn027IKfCxcsL+r7HO8vjBw94/ECTwsR2kL1eXXuqekFWcl/w&#10;XqB0MQwQBYistcJYMUIroxmHSE7w/vvf4+T4mD//v/6SWAp/+j//Cd55TJHnLEfLFSfrNcp4Pnry&#10;iGVleHDvjK7v+Pkvf8Fue+D+/cfzMYeYAsNch0wF2rbGlDQDgAX6GHNmtT5iuVzR9QdsKUzDgXq+&#10;rzRH7hbgFccJWzR+7VgenWKriv1+xzj1NG1DLvo25J5TZBp7hmkkz1DEN+5kwrmlkFImEXHWQCX1&#10;9soLxEsbhbMKY8T0vBk3VHWLq+wcOhUIiK+rGRpXc37xiuvNfn62JWtZYuDFs3N2V1vaK5SKfgAA&#10;IABJREFUpqJpGupFDTPwRRuN8X6+z8k6NN3CiTXGOdq2kftVhjBFfFsxTtMMLSnEaWQcB4FsqgqU&#10;4uzsbK5Hjjx79oztZsd+v2ecBqnjNy3L5Yqz+/dZHa2YpiCwReuJUUsoM0cJpubE0XpN3TRUdY1B&#10;npe0dY1WmmEamUISYI2CMod7Sy44LSAotNRKMQZVFF4bSkyEnHEGjLYYbWQPMhvoZX0hx8XaGoUm&#10;Fwlya6WxlWe1PmKaRvaHA14ZlqvFDBJMeO/RGlKcmIYJ5wUSqXACCEahTCXALWuprWGlFEchUpRB&#10;zfXdG1CuaRrCNFE1FaloYsm4yksYWYPzlhwT0zCyu94QU6JpW5zROKPJVozqJSemacIgRvv+MMjz&#10;OwTcmuIgsGhn8W5N8/2Wh4/f4eXFOf0QiSXz8vKSKSZOjo8wzpEBZ4CciFngNSkXYooCEQS8F7ih&#10;dfWthXtVeax1TGOQgLeSuv00DQLMRSBFRWlyQWodN+tG5/BzfShHqQG3zZKmagUumOQYnDRnLA/d&#10;XI8N7PZbDv0Bv1zRLJbcgMac8xgj15d1juVaYIthBjVqJ7WM1i1xVuzbKSVarSnpNYhqnCZQhYWt&#10;cb4iI0CiG4jFfoZ3n798xfVuR1UtqGyFVgIMrpqWnBXjIPXGNAMeSs54q2icB21RJktDdC4462ia&#10;RkCWN3uqGfxX+4riyi2QN5eM1eoW/Gqtnddksi4cxn6epWBKmZwk5F2KFvhljMQYqGvPg4cPcc7z&#10;/NlLUk64qpLAf0FgkkMgjCPeO+pKQKpHRwu6bou1Gm01y9WS2hpKDAKzyAJ91FoRZyBOzoXx0DOM&#10;gZiKzFnKzNufTNwkxkGAvc4ZKIopRUpWCIZhBq1rCf/HOEKRgPkwTvKc3lqp5WdQOWIo9Lstu93A&#10;+cUrgY40DVUl65GMRc9QzzHBEAM5F5atIQ89KU5oLfDZaRh58eKcvusYx4mjoyO8c3TdgbPTU07O&#10;7mFv4FBa5m55DmKBzDAMOFcJ+Mk7tDFk5HmtryuGfhKQh9YEMmEa5Fns7X5SUZTCGpnrZR0ve8Rx&#10;HAhxnMHkirq2AuRQSmojWfYIJSuSluer3nqGEChoWfdZAaWkJBDVKQaYCuPU0Q0j9vqadiFzfuM1&#10;2Rh2uz1agTWapqlpm5Zm1TL0/V0Dzt24G3fjbtyNu3E37sbduBt3427cjX/V4y4Afzfuxt24G3fj&#10;btyNu3E37sbduBv/g4ZSv21mf9tc/rqxdtakS9PJdzTSvtnY/e2/Ud78Pfx2E/Cbf/+mMUe+RwKm&#10;0rTA/LX8hiFNvdVc++a4MdLrbwXOv8tQBbx+rzf//+azman3N8GOt5vS1S0AIMfMG8Kst5rYc07f&#10;+Z7Ld7x/eW369qvyWuZG8bk59fY13rYuSMj95vvehAG8/XfV3MwNuSQh4qsb75e6Jbsbo8XwZOW1&#10;BHXzPgpFZ4p2KAPWG3zlxZDdT3TO0Xez9S+GN95/Rlszf155NsEoVFG3zV15bnQyuqZkhwsDqa6w&#10;2jKOEdsP9EMn73g2x6tcmMLI3/3sZ1y8uuCnP/mEn/7491g0LVdXVyQUVd1Is8f8eRgjFl71RuPB&#10;TRg8hMD0plElFRbLzNqvqbzH2Tk03LbScKYV+/2BKUaUdUy5MM4NHEUrrJXwkLFGlHCz9XoaR0gZ&#10;7Rx5tmfe2CsfP37MOAxzQ9kgJubbI+RwsxUexCQyFQmblhHQNamf7Xo5EUqCccQ7aZzLaW7Em0EN&#10;N4HwnN9oiC+Ied15KGKusdbTtApVEkOfkMDCHI4NCaWlqSZmQBtyygxdT4jS3OkrCT5ZY2jbGmc1&#10;6/WKZdtw2G0xGgoJtDRvmcqjtKJydra3vW6cv7lOb02JyJxR+YoQMr4qLJZLQs7EKeAqCW372s/m&#10;asMwdCgy7XIxm2004fiIzWYrDfNJTM5mvlbMjZnWSgNuN/ScnRxJiDGF+fPjDbte5rCX86Spa5ik&#10;ATPGwMnpKcw223GUkL21jqZpIQaCFvNl3dTUdU27WKCNRtkZanEz3yWBEIRx5PLqmsda07RLtNJ4&#10;b1nUNWkcQEmAvvYV3/vgPfphxDiLq6rZwBVQSizUzkuQbzjsZI5IYtnKOVM3YvO6NWikJKa3LOCE&#10;EAI6SzPOsm3J6yVWiZnMlILV8rpjTphZ+OacmS3CYqZ0zrJYrwmloI1lHCZ2WwmGTkOk70d5HZVj&#10;s93xj//4j5T0Iz547x1iSrMJec0YIpfXx3z661+TcuHl+SvuHR2zP3Ss1ktylnlPDM4GFIQwkZTM&#10;VZmEUoa2aVku1+z3G3Ip+KoCDaWIwVxpPQdC1GyEen3vCblQLeHi6opdNxBRGO8xxjOOkc8+/4Kf&#10;/viT2yCJUoqq8mijubi+ZtcPfPjRR2jnwcgxTFMQ8MTcGB7CiDESPMxRwuYxRoyv6McRR5lf68gw&#10;jAzdnpISy+WSul4xTBMoCbB2Xc9h6Dg9O6FpGpyWMF4ZJ1bLFW1TQV0hcQlNnMQcE0tGFz1bbBXd&#10;MBLCyHa/px8HUGJR1qpwvd1wvb3m6nqDNpbHj5+wXK1ZrY85PT2j8ZZ+u4EUcUaRQ2ZRLVi0LYfD&#10;QYAgc5BH39jJU8DYipKhC5FumggpUnsJ/raNzP/WGMI0cHlxidYGbR0JGIbp9jryVuyLC9vMARNF&#10;TnJfz7mgMBidSCWDljl2HCb6oWe329H3B5R1UDTOOtCWcGN7ny1gKIhJPq08z2cxJOqmklCjYQ4x&#10;R6YxyHWjJhwWIlinCaFglUUjcJ4YJrQBo8UYlEth7Edi6rBVRbtoqOZGN+ccqfakmIkp0h96pq4X&#10;M7a1qL6fm+70bbBLIQ24CblexESvyWogDdOthTlME2EY5/eqWa9WOO/ph47MbPKyFjMHZbV2xCih&#10;1cpbDAZCT9+PDNs9uhZ7VAmJXXfFxctzvHNYV9Esl+SYOey3EkZXhspVKBVvHx3kLJ/N4bDjaLGi&#10;rixaVfRDhzWe9bLl7HjJodsxTYHN5opSMm3b4o3l7PiY49VajN5KkWd7s9JqNpSKtahtW8YpMA4D&#10;aQ7/X15cEKcJ5xyrxYKQM13fzfNmz6Kp8M5gtOHB/TNOj484Pjnms998RlXVXF9vJWuUAvvdnlfn&#10;l1jjOLv3gHsP73H//hnr9UosiVHOR+csSmXads39+/eIIXI4dAz9QMmZKUYJhMeIdWI3NbN9+NG9&#10;M4ZhIMRIHEd2mw3jMOCrShqvjaVetGhvZP1QCspaTCkSgAyBPE3EqReD9BRJQULFxupbe60xFm8N&#10;y/WCGGUNKlapPJuXe1LOjFFMl6aqKUVxYC+my7rm8aNH5JQ4HPY8++YbKBnvPGGKDIcOa+S6SClg&#10;rcU6g9Xz+e8rlosFLTDFiPc1cV5rFbKsReb7bE7SPD6ME4ftQdZpVrNYtIDm5PiUjz/+ATEKeMJ5&#10;aUzWKKaQGMYd1hrqVgxyThe6seeffvY5IRUePnzAarVgtWypZiiGUgWUIyuwbilrMBWgBMYgjave&#10;eZpGbGjb3YHNZsvh0EngQENV13z+1TO+/OIpbbvkww8+4vTkRMAYKYNR9H1PVUtwZb0+wlrLYXcQ&#10;uISpoRQCga4b2B96fFVRVR6lAtpMoDQxZE6Ozyiz+W3KiRxApyTrNoVYp6fARd8zhInzVwJ4+P73&#10;v8fRe0+IMbLZ7UhFEVLmerdjP+5ZNA2tXeC1oT/s+fw3v+GzDB998BFnR0dMMRJiJKRELq/XIEZp&#10;vPcoK8GRvj+gtKGipp+BKrK9k71kGCeyszjn6buOl8+fE8YB7wzOyd6kqhZY6282kGLBLWIjVDNU&#10;TSNNx+1iQUxbKIV+HFGYOWwk4XqjFcbKuifEyLjZ4rzn5PiYphbbXIgTTlvJlVmDlcwhId+YESdy&#10;OdA2jcynTuN9RYhJ1jGp0McJPYejjbZYo3HGQ573ABpiKqiSGfuBaZzwrp6D1ErW/b6SAKf1AsFZ&#10;LdClMB72+LrGaMc49OQ03TZpW6spSkAVla2plRLATt9zfv6KQ9+Tc5bX7ipCnPeHxjOGnq+/fCpg&#10;jroRCIA29N2Ibzx13dC2K6xztKZlChqjFSHEW2v0YrnAV5aToyOGaWSz2dD3HePYQBQTr1bz/fkm&#10;oGktVhvGfuDV5RXbvsN4z8nxCUeL5X93beW399+vQ+/OuVs42K0J/ts1F/it2sWbIeWb4LQ2hjhN&#10;UiPRGlNVfO9HP+TzX/ySsNlwOHRivm0McbY1UuR99xmMq2iXaw4hMh5G4vYgayQ178FSoqobqqbi&#10;+vyC9uiYUIrA75yb92aBMgcdb8Jf3ADwiqIUmRPUzddn+7u1Yn8sKXF1ccn5s2eEfqRoQ9f1rFYr&#10;Tk9PGfqeHBMpZUrRvHx+QVs1PLx/hrIBxoEUM8um5ni9pGgwKhH6A2Ho6LuO+/fvk2Pg8vwFGiPn&#10;uFJQV0xTZEiKodvz9Nf/wuf/8ks++aM/wpgo6780v7M37O83JZXXQXNua0hv1qO0MRIU5Ldt7+Z3&#10;nD+lvF2v+q7z4Nv/lDK8aXu/scbLv/xbP3tTg/ouiGV+IwD/NrxRjm6M8a2fu6nz3JzzxrwOdH27&#10;9vZdNUOtBdJ3E37PN7AH9fqz1VpjvENrCW4G5/DeM00e7yoGN+C8w1dibe98Rd93tyCNONuV1byL&#10;yfoNuCYFMx/bm1C5cxKKNNGKZd5ZvKmpqo4w20qHYWC32TJ0B7QxnL98xX/+z3/Op5++x0/+zSf8&#10;m09+j1Vdk8PIojLoxnHoR5arFT/4wce8urjg0HUULUbSQ9+xWjQzTDLhKfi65tD3EugpCWs1OWSm&#10;MFK5CmMVJAkR9jHQtDWursT4qhWVr9DakKLsWxdHa5xVhGGk5IIyBqUNU0wUItok1BxCVqVgtcYb&#10;K7WdkhnGHms9zlusF8iYrJ3k+PgiwBip+UlA1bxRM85z2P51HWSkqWtSMnOwslB5h3eel89f8Om/&#10;fEbfjfzxv/+f+NEnv4exhp//7J/467/4S7rra1ZNw9Fyyb0H9zk5O+Hs/j0eP3kMMbK5fMXz5895&#10;+sXnPHn0iIsXz/n1p79gu91w8fIlVlsunr8k5sR+3zFMCVe1uNoLJK9p+Le//1Pef+cdUgj86l9+&#10;Rd93lJJJMTNNCe08JU9cX+74zedfSEDSVVSLIx6+/y6/98Pvk8LEP/7TP/Dy2VOs1pwer3j4+DFH&#10;qzX37p1yvbnm+vKCBGy2W15dvuL4wX0evvcui8WSX336GcMQ8VWDrxoWqzVHx0csVyvqpmG/69n3&#10;AUxF3XgJRG+v6Hc7rFJ8/PH3+cM/+Ak/+OH3qRvZI253G8Zp5OryilcXF3zx6X8lDCPf++AD+v7A&#10;z//5F4QpEWJms9syjKOYPquanCEXmed0iRjlqV3Fk48fiX11nutimNBaY+cQoQC0EvcePuR/+Q9/&#10;wsJXdNtrhsOeHCPFeZkH5nPj0B2YQqBdLLDGEEOi67rb+v6ybvC+wvn6FvxZVKZkDUYCV5VRrJqa&#10;uvI09ZLt9sD19Y5pCHTjSDCWd773EScPH2FWS/pSwHtKGKmtp60qdjmx24yUENhc7Ri6g8xLKdJq&#10;hT8+un12IWuwTEplfq0C1twdOnKSc3+5XHC8bm7vlVorqqpitVxxdnLCdrfj/OXLGbhV8K7i+PHx&#10;PL/VKGMZQ8I1FQ8e3CPGia++/JLlcoGqKqxXxDFwfbXh4tUrrq+vZV+WMkMIKATQpxQ4X+OqGu0M&#10;19st3X7PNIws2hYwlCRwqWnsKUTqpsF5gUcq/bomO7NWbudurY2cC0oRgtTFj09PWB2tOL+85NWr&#10;l/z4p39Adzjw6bNf8/s/+iH1HMI+WTaEBLWBB6cnXL664pe/+GeMMbzz3gccn56QkgBBQyd7n6pp&#10;5tdmIU5z6NuiTWLse9rVmsVyydXlK/IisKy8QFSKQGWVEZBDTokUEwpF09ZiqjYCX+qHIOBObW8B&#10;Iqg5UC5UFjELU6TCU8A4K6blFAVCl4vsIUhoo7HYGTorn6HVBl0yOies00zjyBgig1IoJcCk+/dO&#10;uaHn7vd7jBFQ5GazYbloaesaRSZOCW0V5EiZbefDMFCUgAn6YZQ9sjcUbUjzXkopRdFSv1VzQF0p&#10;RfGOHKM8sykZYx3eWaYwYZzGeMuUMov1CWYY5XrUBlNVKOPQpubk5IS2bbFGrOjD0BPGxBQj9fxs&#10;JqeMM5aqdlgrEBqlFKZkVE4YpUkxSB28FIzSWI08ZxEE0S2IgJQoKaBLxmuFM2oGOQt4iZLJBcYp&#10;yjMCbW6fE9VaIGQlJw77zUycTkzhZj1Rbp8NGGc4OloTF5FxmKRGbOZnO6jZHo7UApxAUtulYory&#10;3sscUDZaE0uZ914OrSBPCVWinEOxECcJj8cpMPU9uRTcciE1ZK0xo9QtUpH9/ma/xymxf5Mj1hhS&#10;nqiqFq2s3MOtwXlHvai5d++YiCWVwtXlJV98/jmbzRXX11e89+4TFm2NAVzVoEAAmvM609cVSmmG&#10;KVKmvZjRlSKmjPcy//XTyGLRoo1h0XiOrFjB+77j1atzYkroG0CYElCXFhq07LULGKsFVmAEACRA&#10;HsvqtGZ5ckqIYiIfxpExRrbbLdbKmjHGJPcNZ8mZGcZrbx5034aZtdZz4FfTdR3jKOf0TXA5TBPG&#10;aCrnqJ1nSgnjPddXW65evKCb4RvaVDx+8i6owjAeqLzDOoszjsN2x6tXu9v6rK8EHtCenspaME18&#10;88Vn6JKorDx3rJoaj6YfJqZpxBiw2gp411fUM0BhGEfivJa/XYvPe8bGObRVhBBQGhyFpnIYvcRo&#10;J2By73BVhTEOlCEVxdHpfcZpJIRESj3OWaYQ2B16nj79mjCNrJctH37wHk/efYKaQ/vb3Yac5Bmr&#10;UWKoRxVU0YSYSEXm0vXRMSd1zf7QcXm9YbffQxHg9zDXqr2tOD5aU1UOpQrr1QpIqCJAzJKSQKGm&#10;kRAHoOBcRckz/EB7OeYKdM7EYeSw6zgME2kaKQZilDlRaXv7rL8UTciZ/f5AiJFdN6BLQZHx3qIR&#10;IF9SlsOQ2O96Lq621JXUNO4/cDx+513CNDH2e3k2Ya0E+VWh73rZFyHQCG8Ndq4VFAq+qqnqhnES&#10;I3tMkZAm4pSIIc61cIUq0PUCI7CzCb4U6Id+huDDOElAf7FY4BuBsfRdT5rXKM4YkrM0VcUUEmMM&#10;7HY7Tk5OQSmGMMp1qA1lBgNPMRFLIOQD+25A5UiOE9M4zaCRQt91nJ6ecnZ2Rrto7hpx7sbduBt3&#10;427cjbtxN+7G3bgbd+Nu/Kse5s/+7M/+7O5juBt3427cjbtxN+7G3bgbd+Nu3I3//jGNHfB2GPym&#10;0UB9q3n3ton7dUfJ7VC/Za3irZ+7+R79Hd938zfetkW92byr5yC4uv1aecOs9u3fd9NEDq+tWjd/&#10;981/3359b77H8sbP3AbLRX1027n8ZnC+zOEhyuvvl99VvmXC0t/5Gm4M33luZEcpaeKQTnZQs39W&#10;z69h1jMprW6tVTfH5Yb+rmZLmL4J/9+89rf+ye9FSxPQjSHk5r9vAvyFjLUGbRTGSsDK3DS8zlZ5&#10;q600DBsjtm1jQEkjtDbqNqR8cxxvGrNnZ5oECWdDGUphjQT71GzZ1MbOzY0WY/UcZrTS5FCKNKGV&#10;zPXVNZ99/gXPn1+wXq25d3Y6B3Zmq8vcAN13B0KYWK7WrNfr2WQ7h99DIKZETGlu2IkUMnVds9/t&#10;uN5ci+VCGRarFYnCYRjE9FQgqcI0jbdWieOTY07Xx7jZVp5LkYbGGEk5ieXrxvZdEloVnJIgBimL&#10;YTXG2foln5FYNvVt87i8t0IIkRgT4xjou+G2EWwYJqYpk5IcL+8dxsrZEkMmZwXKzKYaCZEYa3HO&#10;zcZWRYxZ7DFGzybVNDerM4efDAUN2pDmEIT3HmUUwzhKw12SwGWcRnQpHK2XLOpKrIQpEHOUvwFA&#10;RJWEd2Iku7mu3gRf3F7zRqAKMUS5zrSjXixQypBCvA2JWGsxVswU60VD4ysa76mcp6QkfW05zYFs&#10;gQLUTcNi0cxzoyUrhXVegtptjUrp1hSfUkYpg/cVRlu6voOSUMicMo4D4zSgjWHsR6YwAYm6rmiX&#10;C+q6wRnzVjBETE4aV9e0qyW+qqXZJIvJTuXCFEe6riOGxIN7D2eDjJjxUgy3DSqURO0NtfeUnLBa&#10;sVouaapajBhG471BZ5i6AaPkPMAochI7qdUSWpcG0Ux36IkpsesObLs9qRSWCzEH11Utza85o5EA&#10;vEJMMVqbW6OqtYYQAofDnpgSq/WaFAvXlxu+/uobrq+3dF1P13fSvJMSdVWzWi6JMbLdbFkul7O5&#10;vMz2Xs0UC8/PzxlC4vTsjKqq2G+3tMslxknA11pLinFudjUoZdjsdtRNg3UepTWucqhbm7jMw866&#10;2yBdKYpumGZTqJo/e8sUA1e7PZuuY8qZj773fWIqjCFjnaPvOy4vL0g5UNcVEUg5E3PB1DVff/OC&#10;tl1w794p1hmcFdOl1hpF5rDfMY4jSinatpWrJkYJ2RZmiEMiR2n+lTCqwjlpoLJO5tMQAkPfsz9s&#10;6fqR1dERVe2p6lrAFljapp0biz1utrCJYcVQeU/OhRAT1/sDX379lKfPnrHrBjAG7R2u8vTDyOXl&#10;Fc9fXHC9P1AvVvi6oWlavKuk2TBFagM6BVSOOKtZrtfkMtvoU6EgdlzrpYE0xEDImVCgGyeudjtC&#10;jKyWSx48EhugM1B5y6LxhGnierMBlcU8NAaMMZi5KdY6TUpBbJeqoCmooiizCXYYOvb7rYT85ntZ&#10;zhnnPMvVkTStGoO1FWSxLscQMUZTVw1KW8YxMIyBFDMpF3IRC7E06zucMegZEuOdo+REilEsOSER&#10;pjQ3xL1uNnfW4quadrmioIkpi2F4GHhxeUmaV0YpQwqJy1eXnL+4oN8fJAA8BcYpsJmN5UobnJd7&#10;Tc6JlOTcY27+zlnJa8iRFIOAMmJEl4J3DudrTOXRzmKcoWkXc8OpWLbEvAVhGhn7vcwtRrHfbul3&#10;B/a7PdtDR4wRrQ05Z/qhZwrx9TUW5HOcYrxt6lRG5umYCnEKAtbwXhoAxcUGOaJLhjjhNRyvlhwf&#10;H9E2NZSERsm1ZuT47ndbtptrprn5dZxGjLHyeZRMU1U0jaeuHXUt9sGqkiBHjEHOtTAx9RMqQxg6&#10;xn4PBEpMmPn9KWC1WvLuu+9w7/491usVVV0TQpj7uDPjNNIPPcPQ365pUgiEsWccRvq+Y7/bst/v&#10;GLqeoR/Y7w5zCDLNQWxpJA/jQBpHdMkYXdAkyGKMEsM9NHWNNe523RvjKMakGbzhrKOyjpIEDJFT&#10;wRoroSsj68yU5doR65GsUp2RhkljDav1kdwXRwmO5NlCFOMcmlQKCgzdwG6/E6CUkQbkgkCbvPMY&#10;pXHWcLxesVwucM7JHK30HFw21FVN5cXE5p2j8Z5l27JsGqzWzCvj2doXoWTiNHLY79lcXXL56qX8&#10;XLXA+orj4yNOT09YLVuM0XhnZiiKfH4AJSWc0VSV5+TklNPjM0rOXFy85KuvvuLlxQXjFNH/H3tv&#10;+mPJdab5/c4aEXfLtRZWUSRFiiLVkrpbPd093TbgZey/2R8MGAY8xozbHk8PpkeiKJHiXlWZWZl5&#10;91jO5g9v3KxiiRqgMf42+QIFkFU3b8aNG3HinPc8z+/RjhQL2nqqZk4zWaC0I6ZECC0p9wzdnpe3&#10;tzy/eMnzi0uurq9Zbta0fU8smeV2x3/4p0/4f//xN3x3ccuLl0u+fvYdvqo4OlpgjMyDVFHsNlte&#10;PH/Ger2CIvPcwxzrsD7TI3joYE5MOcmzL4PWlnpSgXm1Puu7gXbfEYZA7SqmzZSmrplOp9SVp93t&#10;WF3filHdWryxIqCPEeMci6NjKIU8ZDQW72oWi2OskyTHMASsk3HJeUdVVzRVjUJRVY7JtMJaI0Cv&#10;lPn222/x3lJGo4NWMn8KoWUYOkn39TVWy/UYQ+D65oavvvicF998w+bmlvXtkjgE+rYlpijp89pA&#10;Llhk3EkpEaKMkZX1IrIPgWFMCEwjECCPxka0IStJ4T3Mm+uqZtI0AlRCknfFMOEw1qOtRzsn91SI&#10;xBgZ0vh9jECxrm1p25YQwxhUrUa4lkYpsEbdmXTDIGueXMBVFVUzQY+wilJkLVr5GmOcJPJWXoyx&#10;xlLXE0Cx3+0ZYpTEMmOx1lFGsfgQB9YbgUrVTU3TNFTeYawl5sxuL+M52uB8w3Q2YzafSqp3KuQR&#10;djOEQNv3tG1L13fsdmv2OxGPN02Dq/y4JoVpU3O6mFNZTVV7rNaoIsCZEAJ929P2HW3fk5Uko6HB&#10;WCfPCWexlScCy+UK5zw///t/9c/qr4S+/5O9kDcNyK+b39/sSbzZp3i1DhJoDCNY59ATSVmSEVOK&#10;OKO5vb5hc3PD0O+Zz+fMFgv0aCzvu56UMiFEMaelzMliwWI2Z71akbOMvc46Gecrz2a3Y4iJZrYg&#10;oonF8t5PP2ZxckY7yHO4ZHnGlizpfhw+a8kYpYB8B41QFLn/S6Hbb/nis99z8ewZxIzKmVQys8kE&#10;a4yAXEaTe85q7AdYnjx5TAz9CJZr6fueadPQ1B6nDapA6Dq0FnhJ37f0bSsjfE6oLPP2lDIly/wy&#10;FzHovP/hT/FNTSyvEvReT2pXSgkk7a49NH6XWo29q9d7U/xg30oV/igx/RXc8ZVp5U/1yWTNoe96&#10;TK/35t685v4oJX7sNx2M7Ic/clzle9fk60bxdHg2vGZuf/16Va+lqf9Qf1C9cQ5f//uD+SPnV8AA&#10;pfhe/8xaN86xLXY0KQmoT8we1gh0zzkriZcjqOwOnoWAIvJrLU2tDUWNoEGtpadm7F1iq9IKbS3V&#10;aFw7rLMFqiNm7ZwLaE0umauX13z37DlX17ecnh4znzZMa4EK7ttOLHpjOvp2tyMBk+mEylVi9hrH&#10;dIGKWNbbDf3QM20muPF3LW/X8nxwjj6GsZ+YxUA1mVA1Dd7XoBVd14sZ0xrOzk6E2LL+AAAgAElE&#10;QVSJIY69LHV3Lruuow+BuqpJKTKMvY2mnlBXr5KEt9stOcuc23kvvb0R9JlCkLnPeD0arcbe16EH&#10;l+7uh5wTQ9eNzzh7d715L//9208+4dNPPuXRw7f4n/7V/8zTJ095eXnF//Vv/y3/4f/+B1LXcjRp&#10;ePrwAT9+920ePXrAjz98n/MH57TLG26ev2Bze4sGTk6OefbsWz75zX/k+vKCm9sbYsqEPrLb7+mH&#10;SNYK5Ty6qpjNZzx+/Ii//qu/ZD6bcHX5gpdXl5QxyXy92dANkf0QuHh5y+dffcOX33zHrk8U43j3&#10;w4/42S9+yXvvf8DF1QX/+O/+AZUDP/3wA37+s484Oz5CK2gmFcYa+r7n2bNnDClzvdzwwU8/5lf/&#10;4ldUk5p/+u3v+ezzP7BYLPDe46uK07NzFsfHpCRwndl0wTvvvj/+XWS1vCb1LaenJ/zt3/0Nf/93&#10;f8tPP/4I6x19CCxXa1a3K66vrrh6/hyVItO6poTI7e0Nn/z2E4YQGGKh6+PYh62kd1wOickC1qm9&#10;ZzqdMptOcVbmV/oOTFvouo7lakW72zKfT/nwow/5b//lX8t6b3lD6jtyHCAXul7WV10/0HUdbdvK&#10;/MQ6MW93Mg8AmEym1I2YKLWxDCHS9wN107A4WlA1hqaynCxmvP3wAV47VruWi5e3vLy5YbndQe35&#10;2a/+ig9/+Uvq+ZztdkeKkXa/5fryimdff8VXn3/Gi2++5ur5M7arW0oIGECljCbjxn6s0pohDPTD&#10;INCNEEdQYSTlzDBEQhioa0lH9d7RNBWTScODB+dMqprQ99ze3LDf7tBK+unVCFmbzKZM53PmJ8dg&#10;ZLw6PTuhqj3Pnn3DdrXkeHHEfDan8jWr1Zrvvv2O5fJW5sfOYbWhcRW6yBhvjaeezLDeM4SBFKQ/&#10;XfsKb9047x/xjqpQ1xXz+RzrxrFX/fGYXnIhFQHFyfgr5rur6yW+qvDes9t3vLi84uLqihcXL/jR&#10;j57y0fvvUDtZU4YhkqI8m7/8+iu+/eY7jk/O+Nmf/ZIn77xNJBFLZkiZzWZHTIXTsxN87bBGvou6&#10;mfDorScUbemHwK9+9ddMphNeXl1ReUdtjRgMjYxTjABm6RlrpkcnuHpKQhFiRI3z9BBkbp1SJJck&#10;ECota1B72EfTMnYbpe+MtDlnUugP1BlSSJLobDQlRknyTQOQMRS0SmPvRyCWoRezrbVmTEiXPh5F&#10;wMfL5ZJ/+Id/4HeffMrN9Q1HixlajbBPo8fXezbbHfu2JRUE0DhCLZUSCEvKsgcShjCumRTWOZyz&#10;ApACOQ6tJAl73JNy3nP+4JyqmrDdtux2Hdo4qrphvpjz4MEDJpMJIQhYraorptMJ09mUZtqM+2/6&#10;FeSzH6iamgy0fc/tcsUw9CMANolRteQRRJZRJIxWaPLYl+rJcSB0e9LQYzTjedVU3kEp0j8Ze3SU&#10;It+feQW4ZvyscexxDZ2klceU72DJQz8QhiD3l7VAoW07gcBoQ1XVNM3kDs4j8wlDzjD0sudUcpF9&#10;QBghMJq6qiUZWmmGrkXlhMqJ0A90bcd+syXFiNGayntm0ynGGZyz1HUjcF9jxKi73tDuW4YhUMbv&#10;9uLFBbe3t+zanpjTCNsWU7KvKgGles/QdVhlaPc71qsVq9WK5e2Sm5tblLEoZQhRQHTdEMhZ5k7d&#10;MIhxNgRCigxRnrUXV1d8+/w5GUn9LiCQwbbFeU8zmZDHvol5DZJ0gJ7cIajGyaF2lmIM2lo5HuPA&#10;GGIpFK2xXs5DKXxv36yUPP7/YU9a9ia8r0ZDvPSYlqsVXdehUHc9p5TTq/2lLLDgOD5/wgjHXa3W&#10;rJYrrl9eg9K8++N3aCYN3dCjnME3kho/mU5pplN8VTE/OaGZzqimc47PHjCZzXDOsd2uaXdbUggU&#10;UyjKSD9AO1JJlBwxSlOSALbbvfT71GFvWKs7iPQBSJNzHgGUr9YAzmmmTc10MhVjtvcY5yhK0bYD&#10;m31LPwh4hHGPOY1p5M1kyoMHD5jPZ5yenDBt6rF3tqFvd/KMLxlnpXcoAGHZC3K+xjoPGNCGqpkx&#10;Pzrl6PiEUsBaTdNUVN4LTKLvefH8BZu1gAOMkWelHkHLfdfz8uVLbm5uubq6BjTzxQlFRgCqqsFb&#10;hzWyV5aj9NSNMSMw6g6fQSz5DvDrRuhWVTcCT8/lbl2kraFupjSTGZPpArTh9PwBzXTKbt+yWq+5&#10;vLxkvdnKuK00rqqwzo/AK9mLViNoKmUBm+YsqfCpZGpXyd6clj+bzZablzfcLpesVus78E4uAgbc&#10;tz1dJyCEYdwzMMaN/fvMbt+xXK25ubnh5vqWfhxfFeCdI4YowABjoMAQk7xmvFdyKuMexqG/Ve7u&#10;sxBkfOwH+Uy+btDG0faBq5c3LFe39N3Aj3/5t/einPu6r/u6r/u6r/u6r/u6r/u6r/v6r7buE+Dv&#10;677u677u677u677u677u677+f6jXhdgHsepBaHDYKIfvJ54fEp4OP//6ex1e+/rP3L2/0t9L/nlT&#10;APunUq5eP4Y/VW/+rvGHRRT3PbP691PRf8hAH0IYxUv6ez/75jG+LvL9IyM9B8/t6z//6ve8mVT/&#10;pqn39WN9XUh8SBkrvErZuktSeg0M8EPfx+uf4VVy9usXA3ffEePmtXzXrwwUKSUk/XlMtNBajCSM&#10;KVLaYLSiqTyTRpK3drsdSkv6cM6vJberMdJwTL06bJi//v147zAYvFfkIqmObatZzKZsNxucN4S+&#10;o2s7QpAEPI3isy/+wDfffsXPPv4pf/2rv+Tx47dw1tB3PZv1mv12h9WWSdPcwRlSSvRdJ5/VS2I4&#10;wDAMo4lNxL7e15Qw0LZ72lZS4EuGkBLXy1vOzs4kcSYXKueYVo2kmeUEZBFWj8I4lBKDldYiNIuF&#10;qvaSdDwaB+qmEROVEmM6MApeRxDC3TWiyDGTBkkYKTkxDOArh1YOTBmFG2L0hDSKfwxDiAxtOyap&#10;y31TELOY1mKiDqGXtBpV7sRuIvRSZKVoQ+J2tSQWxaSZ4JyjbmpOp6ejwbYjhkBJkZQCJyfHVJUT&#10;g6VGzo1k6sJrcIQ34RUhhO/dL/L9HdLRy53pf9JMsa7iIl9IctUwoNCUqlCsZTJrUNaw22zJIeK9&#10;w2vNYjpl3/ds960IaqwdE3MTSme8cygj17gaU/ByjhhnR2O0CEXqRnN6eiLXpJJvbj6bYZwdBTUB&#10;pS3G+LskkVQyKSeUtTTTiZhHlKLrAtt9y8IuODo6Yb1eEgZJXZZzpWjqhhgCV5cXnD84H0VGlmAt&#10;sQ/kLOno1lr6rme7XlFVFTEMTKczamfRVkOOeC+CyjAEJvMpaEUow5jyEkghosbrIodIDpH5ZDKm&#10;Ymsqbxn6Fl0K5EyKkjxUhoT3Fmv9nZDtYH4/mLawlpfX11T1hJQSbbsX4WcIoBSTSSMpYDEC4L2n&#10;7zteXl/zo+YJgMAJpg1Pnz7idv8TPvvyS67XS0Lfc3PxgrZreffdd3CjQb9rW9r9nkLh6OiIXdfR&#10;TCb4uiKWiNPVnWhTBPyS2mmMQRl5Zmx2W5TSTJsGZyzaOKZVTWo7nO05Pj5GAQ8fPcI321EQtmG9&#10;2TCdVpzEoxECIuL62nvOz07ZbjesN1vcybEI3oxFlUwMmTAmMKrRBJZSHgEemdjuMUazT4mmqXHe&#10;MZtM2G7kOJ0TA5rea4bYs1wPdEPkdN4waWYMQ+Tm5hZna+qqRo3nXIRyyL2UMyEGEXOWzOZmx8Xl&#10;Jbu+I2rNZDbFNjWr3RZdiXH+9198RU6Fo5MzFvMjFtMjJn5C33Z8c3NDpeHHTx5BkiQoPRoZC2K2&#10;bKYVla9IpdAP3ZjGBFYZlLe4JAkpzWTC0fFivFYG2v2WGAO185ycnrI4PsVYzae/+x2lGKaThsmk&#10;Hq8fQ0mBNIym48PzyVhksDJMZ3OUEXiCdZ7ZbD4KxRVVyQwpiaG1j2QN1oswz3lHyhnrDPtWRMgZ&#10;mM+POD46ZtLUY9qVHFPlHaUkcooMY+Jk6Fu6fhAQCg3WGwE6WIOylhgFiKK0FWgNCjUELl/e8vX+&#10;2WjGNUyqGj1Kn0tW5JjuUuCtc/R9j7FmFG8bJpOaetJgtKbrOvbbLSgxQy1vbiXVR2sBi0ymTGcV&#10;3npKyRyfnElK2DCMY2a+g9LsdlsomZJ6nIajxYL5ZMbLq2tWbQdAVUlik9WaECJ93+FcRa0tOYmo&#10;1jiL9R7nGnGVpciQE0MbiLNC17aUnPDO3gmku/1W4AtGE8e0spQzxcoYV4yY9eezBUMVCKPJyCpD&#10;GeczpRT6oUUnzRDkGjCjKLgUGaesEbHzNmxJFOZNQ1UpnBORbQgBoxXz+ZSqclhjmM5OOT8/Y7ff&#10;8eTJI0l1bltiTHRDIJXE8nZJU1V4Z8kxMgyB/X5H2+5x1lJVNXXVjCLzicxrCqQYRhBPwBTNkCKh&#10;eyVerGceWzkxkIeBXbcXMzqMKWsR62uKrYgUgRI5yxAN9aShcg6jFXWpxRyckxhtx0T1mAZ01qRR&#10;2Llr2xFmkXAjQCaXFsZxNoZhHO8tRlliEVOxNYbzB+fUY0pdDIESAzpLQt3J8RExipFSo8bLQhIV&#10;7Zh+SEqE2JFSYujFGOm0orKGpBRhTFMSU79nv93w8vqGZrqgmkxAFXIJOG+ZmeloKoOhg2EEthjt&#10;KCmiisNqxWI+JacHTCc1z58/53p5yx8++4yrxRUniyMm8yNOzzTWeawzmKSJybPf7Li5WdF1Pdp4&#10;gTB4z/FRzWzWYKyj7wfmxw95+NZLtpsOZQtaCUxqvVlR2RGCZF6ZkLfbNaUUnjx5m7pu7uBY1ohx&#10;YzKaOmIc7tYNBzCFJF4GMY+WzHa9uTPo7qc73n7rLUrO5Bxx1vKTD95n6Adygv1qw+Z2CVrTx0gx&#10;HrTm6YO3+N3tp1AKrqnk+y2Qj6CZ1Kz3ezb7HY8fPeJ8sUDnInAWb2VOMQT2uz3tvuOdd99l324Z&#10;ho6cAt1+T0wJV1U0E7knmqaROXeE2XRGPAuk2LG8vmbddhRTs0AgCiVlht0ek2TdVIzBeC/rg6oi&#10;DkESzMf3vl4tiVmAYQVIJRMzpCHJNWwNOYspofUexutHK01WkoJKGdd943fuKzEwpZSIKdJ3PX3X&#10;y7iaRihGCvTGjuChzHTSgHU4U6NzJgy9QA8qSUIvOd/NLZQypBxIpeCcv0s2LRiiMDIIcSCGgaJH&#10;SMJoQO/jgNLm4PGhqupxPQOTpqGuapowULSmbVuurpfkXOhDR8ngKsdkNsNXSeBkw0CJCV0UeQjc&#10;bncopWkmkzH5XeaB3b4V+FrOeGuIqmDJHM8mtHvYbTZsVhuBZfgaYywhZJzT1E2F82I6rY0iVhXB&#10;tWzagWz/+dvQr8O63lyTv2kqfrOH8Ee9jcPSXuK8DwHrdxHhpRRizqjDazCgLPV8wXs//Qnr6ytW&#10;z76l6/ekGGQeU8SUCLIMH2Kk6wdin/jR44dsNiv22xWbbYtSsuZWRgw9VVWNcDtPihnnqjvzdSlZ&#10;DNJRzO8pR1RWo8k8k9OYEF8yJWeM0aQUiXHg6vKC5e0NKgt0qOTM6uaWxWzO8dERzaRhs9kQUi/r&#10;ZgXXt7cMMaG0ofKOaX3CfrdnN8IRqqrgnSKUxMXzjtifUdc1SoHR4K3MJ3KMpBBw2tIOPQwtl998&#10;ze9/82v+4u//jj4lMIacROT/Zg9JjNWvpeCifqCf86f7cG/2ucRYXv4IinDXrOGVQevN933z9fo1&#10;g/vr/3Ywr6c3rsXD3EzzwxCGN3thP3Q9v54K/+Z98Ob7HHpY33+duutnSVrhKwhAGY9ZaTMmHRpJ&#10;4NUW5yTZ1FnH0IspvaobqqZmt91h7Zb9XtaUB9MOozH+kGKchYSHGntkdxBObQXO5zRVfVgrCCTQ&#10;OUflPa5ydEESzekH1ps9//E//ZrLqwv+7q/+ko/ef4+zkxOqqoEghjM7X2C04dsXFxwdHXO2OCYN&#10;st5WuRBTZLtd3x0HjPNMDNtdy3q94cmTt6R/VmQ+3vf9CHGznJ6dsd3t2W4FJhVTYrvdIcHMipQz&#10;OQYxbCoII2wE8gjF86OJLsgzrGSslZ6TUWBGYGfbdfLsCT05ZYGnaSOAOS3wTGcMWQuwqBz6ahSc&#10;seSUKMai0Gy2LZ9/9nvIhf/uv/8fePfpO6xXW/71//Pv+OoPn9Ptt0y84ezomA9/8gFnZyfUk4bj&#10;01OUMVx8+TkX3z5jv93gas/b777Di5cv+fVvfsNmfcPQ7ompkKSFQkzSM3PWoYxmNp/w0Uc/4emj&#10;h5Aj3337DKMVk+mE9WbDd8+fc71csd11vLxeslpuiRgW54948tZbPHz4gPff+xFXL1/yf/7bf8PX&#10;n/2Gxycz/vav/oZHD85ZLlf84avnI2BEs1qvuLh8yXq3R4XM6cPH/PwXf8bNasmzywuePf8ObQ1D&#10;CMzmc5rphGYyJaVEVU+YzxoW0yP6UHjx3besVrc01vLBh7/gF7/8OT9+7x2mkwaloN93XLy45Ory&#10;kssXLyhhQJXM1XrF1eUVkPB1Q9VMWG872q7D2Go0oEcB3BRJLPde0p/9CNY8GH+dkWemGLAEyDX0&#10;He++9x4ff/gT3n77CUO7Z79eoZPATkoqYmAP8tzfbLcMI0imqqoR8ClQBudlHqS0IY49ps1uj1KK&#10;h48e0tQ1xkBtJZH56YNzptaxynteXt/y4vqGLkR+9OEHvPXOj1DNhIuL59wu1ywvX9JuN8SuJfcd&#10;hozKhZwEyunGOZVGTMXKWWIW0Nlu39L3gwATnR8hE7L2sdZTN/UIirVMxu+jriusVvRdR7fvBCCT&#10;C8aYOxCn89JPracTjk6OsZVn/d0zmqZGacX19RUhDJyeyfU/m81JaK6ub7i9WVJXFXXtMUbT+Boi&#10;tElSr433ZBRffvUti2nNommofQU5ozjsD4G1nsm0Geef9d3YXTJ3BsqY0whIFbNrKRVaG65vX7Jc&#10;77i4uOTswUO0cSMMMvHwrbf4xc9+wtPH5+gSKDHSDYl9N/ByueKb714wO1nwl3/zN7z99Edoa1jv&#10;VhjvmVUVatezawOnDyZMJ55h6MSg7R3NdIJxjidPnuLrKd8+e87bP3oqZsacBcoRBobQEvuBXLTA&#10;AJyV+XXODLEnZDX2IDXW+jsIUS6BxlekEOi6ToydWszkuWS8lV5qjGF85kgPDTQhp7GfOBCCpuTI&#10;MOxJaQA0zjWSPi9L1Fdp5llM2maEi6SUmTaVrJU0/P2//BuGrsMZixnnIwL6UZDTiCLOIzCoYxgh&#10;SCmP4KRBQMZGaelzKulfeOMwWkufaQSsHqC+oMkKUAIIfevROUeLOS9fLvnNJ7/lerdBqcJ8Pme3&#10;2/P73/+eoR/wlefk6ISHjx5yfn4m57Ht7lKRKXBxeUUu0jcIfc+jB2dopYh9L326EDEa6soL8MVa&#10;ULDb74hDR46REiNWiXM/K00KI9DRSJq20ZLInrKYuFUGVCHESC4Za+yr+UkpAo0c51RxEOBL32pC&#10;3wn4LCX2bY/zHmsd6/WKylcUldFKY6wbTfAWZQxuBCwMUd5r6AVOkWNCh4iiUBmNKuBdTXM0ZRgC&#10;Q9ehlFwPpQhk0SDp1KUolDLkLPfSfghsl2tSCOQwYLX0340xJKXZ94Eu7rB+QFmDsT2LKHMxXzTH&#10;szmh7XnZv2TY91hj6LqB33/+JX/28c8klT1n9u3Ay+vlaPavsN4JaAlFTAljLPOjI+rpTKCqxlKU&#10;lvspR3ZtN/ZAPTnlcd8RDK/2f3Iu470k15sOAVtV2EqPfQBP13cCaxuNwt556qoREHHf3+3rhRAE&#10;qHQwUVtLSmrc/5PnzXK5ZDKZ0FSjgVywz2QQSDAC/ei7npDHv3ee49NTclGkWNjvN1xcPGc2n2HH&#10;eyiniPY102ZCfeZHwOYImM6F9XqDNQtKjPhqwnV/gSoJlXrUfqBuepyrZa5aMnGQfbauk3uorir5&#10;3E1NVcm6Z+iHO8A5KOwIBj3sIVvrxRxfAJJAn5qJoLF1jw2R7VYgECkL1MwYI/PElFBKczKfUTmL&#10;IqGzoYuJIQ4CF9UKUkI3FmsrilY00+owKjEMgc12y8X1l/iqwjkvkJ2qRuXEyeJI9uUyfP67z3jx&#10;/LnsmVKYz6c4Y6h9xezoaISHRtq2YzFfjL0hgRSsVzsmE09VGWIY+fLW3q2svKmJOZMReNaQEqpA&#10;7AWEYp1Heyt9whjY7RMhyfO0biYobaknU6Awn01JMbC8uebq4oL16pb/9Otf8/DBQ87Pz2Us1ZqR&#10;0wmGO7hQLpl21xHCgNYGQhnBooXtbs/N5UtW6xVZ2xG+Bf0QSUWJWd7YsdeeIA5ordBaoInGVrjK&#10;UvqOfbsXWGxyhBCZ1g3HixMoAvGdz6f8qG4o1ovZXcj8hBBYb9YCOGpbyrgu0kX2mEuW56DzAvat&#10;65rFfMFmvWK3uuXi2Xf3Ypz7uq/7uq/7uq/7uq/7uq/7uq/7+q+67g3w93Vf93Vf93Vf93Vf93Vf&#10;93Vf/4X1pmj1FRH/+0LXnPOd2c8Yc/eaP0qx+qPkqjfM5ajvmd//lOD7h973j1+rgfza8bzKcTpQ&#10;2w/H8p9774N58E5yOya4lMPx/0AaG7wysL9pfP/+ufv+zx3EtYdzemdE/xPJXz9kigfuEv0Ox3B3&#10;fsorSfQffeY3gAWvRNaKUtQhIHt8c/mTs6IoLemv48fSxlKKJG1oLUndRSlMXeNdRT8MaC2mDG0k&#10;Ed55z3a7Q2krIqsxwbiUTDwIkN88X2MynDYaymh+LApVV2iVRaTlDN4bMa/WLbvdnlYbchiopg0l&#10;RX7zu9/xzbNn/OrP/4K/+OUvWcznYlaPkaHr5JrWGoykGJfx+jykYTnnxHwVo2zsjydCK0n82u12&#10;GCvJR91oPNu2e7yWtoW3joNm2WpLKZIWo40FZdBGjCPGGDEKFEXXdiKkM4Z6NmM2m6GBfuhRcCfU&#10;UUpJouR4jYihVa4nMe1nMIohiJlmaivQYxKrLqQQCTFS+RqItH1PKpLGqmNiOIiOxvTvkkXAUnJE&#10;5TwmLhkxQFhHn3uMMaxWa25vbnn77afyHUcxPfnFHG8tikLbbkVsbKyIMRBzvimZPgwYbca0ATF/&#10;iPEqfj8xUS6Wu2tNBGyOlAO6FIahx/qKk9MTNrutmJWLfO7GeZQqqFxQJTN0LUYcbjhnqXKmVT1D&#10;EiGnohCCmH1yyTRVw7SuRXxvNQGDNwZdS+Ko0SIcbKqKvhRKyignaSYYSdSwr42ncv1LYrNG0kw0&#10;AnTIuZAotO2AUvvRTIQIXWJEKzGHPr+4GMEUnqOjuXhllKRIHwSYKVqUFyNeiQOhZHIc0CUxnc3R&#10;qpBJKK2oasfQ95Q8ijf7QI6RyltKyqSYJOUyBVSKNNaSm5pq0tA0XkAJSdKg7SiQMuVV4rsZDXWH&#10;tA4R2RoyEPpBUhizmLeVEkFNVVVYK8lwfdcJrMQYJrMZ2jp2+xatwM5mTGpJ8vyzj3/C46ePuXhx&#10;yXfffcfj42Mev/VYEhq1JsRE2w/crNYMMdDFRFVVDCnSDwNxTN+ovf/e+O68vxOwpSxC4tAPeOeo&#10;Kk8GNIambrC7lj4k2k5Sox88OqeZeJ59u8c5Paa6VZKOAgxDz3K5pK5rvLXsdnvOz86pmyn7IQh8&#10;Y7eVBHsnwqJ60lCKYrlek1C02w1N00CKdGRc5XHWYXpLUwv4Q4WACYMk0KrCEBLG1cyPjmm7Lcvl&#10;LXHYYb3n8eNHWFVkHMoFXRRow67dM4+BQuF2syFpzezkhFQydkyqs1XNg4cPef7iBavdnto3tO3A&#10;ftPizxymGNp2h8oRbx3dfo9VkI0kOjbTKUM/EFMhDIGUyh2kxlWO2eyIoe0IaObe45oJ7b6VdLi6&#10;Zuj2lJKZThucrRgGEZWnkDg7PSVlxdnpCUfHR2NaW08YxjQZCiHEO+NXPhjStKLv+9HMXXCeuxSX&#10;w3NdK43VGm/kGTb0kkBVeUddWZraE2LAVxWLo1OM1sTQSxpeKiiq8fmh0WicM4RezDk5RLIykkgV&#10;oJ5U2MqDsQwxU7SSlN6qwjPh+OycTz79jIvrNd5qjiYTnEk0lbtLr1GjwNZaS10LLKNkOee28ngj&#10;xtI2RrqupR8kYSimhG9q0IYYE+thYNl2+NUWay0xRU7Pz3j7yWOcFajKIVlSKTWashNx6Gl3HWkY&#10;aKqa9z54ny5kXly84ObmmqZpxLyuNWpMXKZkjqYTTo7m5JIZUqQrSgTfVhNLYrffky8Tk9kEpaH2&#10;jqYy6HHsTTmSYsSNIIlMRlkL2tB2QaAeVYUyBh0F+lJZg3MCYsglMww9w9CxWu9Q2lNVzZheLs/U&#10;zabgraeymqauOVrMgEhKgxhPEcFjVVUoxIS0323QVgAxxydHKKVp205EtuGQPtaNiXWaokRUX0+n&#10;nJyeSMJSUVhjmc2mWG/x3uPG51MIQVKiBjEyOyf/nkuR+UMYGMJAptB23R0EqPaeuvKgDRhDSJH1&#10;bs98PmNxtKBvuzswwsG9eUhS12Myn9caSsZay9RVxCSiX+883olx7UwXESCHwBATpSCJ384TcyKk&#10;KJ9nFJwarVFk+v2O7XIJSdK5SgbnJVVQK00x6i5xLY4C91IkyXXiPTGK+ayyFaoSgX/X98Qkxpz5&#10;YkHfD5IeGgaM9eQcSVnhnKcyFqXA6wLeSLJUljTEFAK7zRqtLZrEyWLOfDrh8uW1JLz2PVdXl+ib&#10;JTe3K54+fYLxMk9QudAOhdttxNiK2jWj8brw7PqaeHGBtZ6HDx9y9ugBzXzKft+zXC15efmCm9tL&#10;SC1Hs7mkQE5mGO85PTvj+OT47hnMIcE4KxHalvIqPUw5hmEYzbOaqpLntELgCUM/iElqnNvcXN9g&#10;gMViJiHxRcw95MMcNBBTHKFAsOu3xFi4uHzJfDFlcTwbjRCKyolIervdsttssMbQ7jpyypyfnsgc&#10;XkE3JNq2k7mvtXiniWmgH1r6viMOB/H7hJOTM0m5ikESB0MgjLCFqpnw4NYY9KYAACAASURBVHFF&#10;1/V4W4Oy8r0PA2HbsUrXZAUnD8+pphNJrmuauzT7vu85dgbnNe0Q6KNAUZbrDdvNHusqjNZMpxOc&#10;dXhjSDHR5lYSAL2YK0tBRNuhB5soYzrxIZ0tpDim1wvcQWFG4JYRKM4w0Hc7rl72HB+dcHb6EG+9&#10;QJG8YzKZvpbU1YM2GANDGAhhxzAEJpOJpJL1CoqkLIaUxBxSVTgjgv7DuKLVCOkqWQxTdYW1TswA&#10;RdLtc8lUTc3xyYLNdk+73hBjIhZPygJiccZQVRMW8wcsZlNiiOzaPTEW+hDp+p7NcjWaqCMnxwti&#10;b7gdOnLo8ZUYGqPWdPtWDL4F2jZQeUMhkjG4WpHQaO+o6prkBvpiqCctm137z+6vvGn8/aGU60Mv&#10;5U0g3vdeO7rdD7g6Wf/n8X773k9RlEDAVJLzq4zl0dOnnL/1mNhuuL69wTrLw0ePmDQVu72R75AC&#10;Ru71dr/n5fU109kUq2GzWbNe7yTZcIiEnCW5WosZU5vJa+ZlWT/HJCaHECRdPeeMKmLUTjmhKBil&#10;0M7cpZuulytePH/OdrshxSBps+P5W61WHC0WHC0WrFcrQggMQwQSIRb2XYel4LRhOqmxRrNabVHF&#10;wlxjtYBobl5cQ4HHjx9z/uAhF8++wyhDNXPk/R7dFYpKaAJK9cT9hs8/+YQPf/Fz/HTGEBMxhbu1&#10;w+vNHnXXPBGAzMi3+8H08x+6Vt68Pl7BEr7fR/rPvd/rfaHDzxwAEm+mu7/+e/LYR7iDPx76RKgf&#10;hEAqpSj6T3+eN+GZr/fLfggk+Xof6/Czh+9f/s2MPb4f+sySJC5gPzuOPaORyVmGzoqZz2qsdRgn&#10;42rbtgxddwd5LCRyKWjJyiTlcpdsLMco37kxDlUU2liMsaQwYK2lqiv6vsU0Dj8MbDc7cio44xiG&#10;nmfPLvhfXv5vfPLOO/z1X/4lP373XWpnoCScKUyahtnRMcMIkqkaMcfGEMldR991r/qw9lXa9Onp&#10;KdfXV/ShF3CNlvRtuUeGcayxY7KnGJdTTCMoJUNJY+qxoh16GW20ok9B7lGj0VhCSqiSME7MNN4Z&#10;0miMVWqEg+VM6DpylPe0VpFTIiRJ/KTIOv5wzo0S07seAZs5F6x13Fzf8tUfvuJnH3/Ez376E3KK&#10;fPrJp/yHf/+PhLbHW83J+SnnZ8f8+N2nnJ0e45uaaj5jfX3L13/4nO1yxX67YTqb4r3l3//jv+fX&#10;n35K27VUrsKkwma5IaSEbxpM7SXZXCkeP3zExz/9gKPplN1qSRoC02YCSvPFl9/w9bffcLNastzs&#10;WW52pGw4evAW7//4J3z44U/RxrDdrvlf//f/g++++AxD4mcfvMcHbz9kXnsun33HcrmiMoohZpa3&#10;11zdLNl3AV9PaWZzTs/O+e2nv2O7XzOZTfn4pz8BJaA5tKFppmhjqeoJ3lfc3lzx1RffobTlgw/e&#10;R6kPMAXOTo94++lTvB8TZPctL55fcPH8OVcvX4xJ5ppvv/mW1fKWp2+/zfx4xjfPLnhxuSQXjfMV&#10;dV0LPAUw2ozzQfBG462AoawV+NDR8RE5JZ49f85quabrO1Qp/PLP/4L3332b87Mzuv2O1LXomMjD&#10;IHOcEBnGZNndbs9mvUEpRdNM8L5m6Ns7GKs2lslkKmvecaw6PjmhmdRMm5ph6Kj8lMWk4cH5CYuz&#10;I+gjy28v+OKrr4m24uM//3NOH5zy4uqSr/7pn+i7nhQiTmm8s9QUtDPkBFXlqGuZM3UjKLXkTCFL&#10;4mqG1WrD7c1yTMqWftGQk4AhjaaZTfG5sNu3lBTxlRj7rJb+Zt+2r0DDZIy2qKLxVY2rKnzd8ODh&#10;A6bzOb/99HeoUphWDUMccNaTq4acEg8ePcL4is8//4IXl5do68gZ9ps9lTPUyqKKGBZd0xBy4eLl&#10;NSUXGt9gtcWQsd4xpCjzA22kl2MtzskaeAgDOcW7MVJrTUmJlOP4nJT+/+XLa/qQePr2j/C+xnsn&#10;ickFTk/P+R//m7+j9poXL56z2awhZ5arDctd4PjBW/z8Z7/gvfffo/KeGAIvlzcMqaePEVtVbNqO&#10;yfyIBw/PyHEPJBjXfNpaYsqYUjg6OuXy6pp9t6ep5PopeWDftww7WU9YV4GW+Q1a0w0duWvBWEm3&#10;TVHOQe1RKkPUMu4NPSkOmGIJSubhKSdSCux3O7q+EyBcU93tu/gxyXg3/nseelSJGKvIRRGHQoyF&#10;uqlfPVuVgCe7fUvbdUwmkv5NkpT2WeM5nj8a95zSCG+VXmaKiVR6UGac+3piBkIkpEy372jJpNhT&#10;sjxr6rpmWtfgHc2kIsWAMwZXOazVaC0AlRTlj9KFFDM5BEroOD9p+Pijd/n1f/otX3/5Jc++e0aI&#10;ga7dj0nLnpcXl3z5xecs5jOePHlC5Rx53MeIMRBioq48i+MFR8dH8ixTBushZ0O2CauKQN209H5i&#10;SqxX63GfQeNHGABFQLu5ZLq2wzqPawR43FQTsoLVek1KRcywOpPv5nSyT6G9xzpH23WEYaD2Xgym&#10;IRCGnhgiRjsqY9nvdwJX7ntiiixmM4y1GF/hqgpX1dSTiRjug8x5+q7jdrcT434BtCGNcIuzB48o&#10;xpGtxxuPcZ407ruFGGjDgM6JNERiKBhtKUphbcXJ2UOMa7i+vGS769AKamWxxrDbd+Rdy6SZMtMW&#10;WwT+vN9eSAK9c/iqYb44ousHurZlv9vT9YHlasPJ0TlH8xkKuLy6ZrfdcXJ+yvzohKapiDnd7Usp&#10;lRlGMEhMmUkzQTmBLRpryCEyDLLndOiNWSefIyUB88oKB0pMGGtJMeF8waDvTO0pSyJ7HtclVo+A&#10;lnF+eEioLiXT9e1dqry1VvbkDnC5vifFxHQ6JaQo80utxfxLugN6Outk/MiFISVSBjDM50d0XUDH&#10;inbfYY1jMmmAQkiRbrtDxUQZn2V2BO2lkondjtuXAzkHPv/iS64vLzlezKlx6JzItMytxxrHtJrR&#10;1BXb7RrnayhF9iAReKy19g4kLNzHPMLpFQoj+4MpCgCPLH1nZcgpsd9tBURbCpOq5nh+RD/09P3A&#10;ECL7fct+32It1N7T9jvaklEpY7TCKC1r/yBA2D4WdvuB9bZjs91xfHzCZD6lmTQ0TcPx6Qlu0nN9&#10;fcP18pZJU9N4R+1kr9Qpg3eOP/voIx4+PKcbekIKrDYb5tOpQAmiQlvHfDJjvhA4QT8ErNH0/Z5n&#10;z59zfHrEkydvUdcT2WfSGmU0fRjIUaDiVzeXxFI4Pj1BA9p6lHVjD0PgL1or5mN/w1gnc+OSME7L&#10;XlkIHB0tOD064uH5KV274/rlFbe3Ky4uL1DAdDbhaDEfYZGS/l5ykZ6wMnjfjP1qMbMbo5nOpnww&#10;P6LrpS/fj3t1YQgoNEPKxK5j37VYp/He4ZxFl4IpAqXAWGzV4EuBQZ7rfRcYOoEuzOZTZk1FXVey&#10;7jWCfwgh0A8d3mrOT+ZMm4rtbsd+txPYpVEo64hGjaZ7LdA5rahqz6x6SDk9JYz7Xvd1X/d1X/d1&#10;X/d1X/d1X/d1X/d1X/+11r0B/r7u677u677u677u677u677u67+w3kwwPwhV1RuG7MN//9C/v2kK&#10;PwhsX0+VP4hf8xuG7rvkcr6fTP5mvWkcP7ynUloSn1Fi2gDQo/I4v0qtGkP6xlT2O1UyHMTCh/Sp&#10;8RjVGwb9HzLz/9C5fP045fViyj8ILg4JU4fX36VvHZKE3zCnH47hkJRsjBnT4CQBytyd24Mw/tV/&#10;y8++Or7XRc/fEyFnxGg6iosL5U4Mm0v6vmGfg/heUt6VymhdRESrMkUfTDJqTDWxKK3EwGUd1lf0&#10;bU83pkRJ+oqYYyU9/g0AgFJjSpu6e613BmsaSTcwYgI5GMirZkq7b+m7lq7djalAieV6w7/+N/+G&#10;X3/yKX/9L37Fzz/6mIcPH7Pbbok53Imuj46OxjTpfkxmT3jvx8SSnQhqUiSmeEe/T0Oi73fUdY2z&#10;kuy93Ow4ms44nkwk2XE0ZhijxZxrPFFltPU4I2IbpV8zeecMKVFXkjpdVaP4TYt4i1JQ43VuFOSU&#10;Ra83pjEpY7HWsdttKapQisAGtJUU1nIwMKBJSa4aP6kpXct+14mxF6hVJUnwJYuJRSvIcv1Za3F2&#10;TBUwGVfX7IeI9RWP33qLi4tLPv/D53z44YfknMfkDBHPGY2IpxNQihilJbJeBO9JkqWcFaGGGlNo&#10;0hDu7rGDCboUudfjEEgqjkk5mRQLfRgYup6qqXn44Izdfo81Fqs1kGh8JeaL0GPH5DTGz6qVHJcZ&#10;zdkHAZUkw2pq5/DWoAuvxFUHQ/fh/stQUoAsKTNWK0msG5NDMIbJZAJAPwz0vQi2jDnccwWMRalM&#10;QY9pRlMR6RtNXdf0gyLGQDGGfgiS+HJ3r4+JIDEItAI7phCJYLOyIkTPMYqoWRXICQnQTEwmDc5V&#10;FAq7fSLFyNBHEbPFiCqFyjmYTSnscCim04ZYEpPKYa1jaMWEFVXBasV8OpNxLOcx0VtEZIqMryqq&#10;YaCLEau1pMGVcmd6x2i0UlRj2l7btqNZLYkIOSdSSmSV6fuWpm7wunA+n3F2csLT8wfsl1vee/o2&#10;XejYtXuWyxVffP01bz15wqbtxMzVdfhqgdKSyOOnYsAPMX7vOZBLxioRA9e5pmkCYdiM43wRw0Aa&#10;iFlStXUpaCuC4Om04eR4xsnRnJvLF8znC4pSdH1PzmIu3u92DLEwcZamqsQ0NCbUoDUxF9BKkgiV&#10;xvqa9XqD8RWmqintns12J2JjZfCVJVFwdYOrJVVKA67yVE3F8ckRi9Nzzh88RGmDrxrqpmfZrlld&#10;XaMVnJ+evBLBK0tB08dMH8fk+aKop3N+99nnMAqejhZHAiloFmw3LUp7YlL0XaD2NWTo2haVM5O6&#10;prYGBex3e2KILLQkL4WhZ7/diRldS4JaPZnQdwezYoNBoyn0YSOGVydCxrppMEoMxiFmdvv9mOgO&#10;VV1RssYYJfe8MShVk1ImpiACv2GQlO++YwiBlEVY6r0IwVOMdENAa8tsPr8bG3MKeCXjcoyRpqnB&#10;Grx3ckzjM0Oe7Ya+7wkkbD0np0SOgb4XeIG2iqEXY1kzmWKNGLILYioDLQCJg/neWGrnR8CPImRJ&#10;fHny9EeSXldGQ0tVUzkxCZEzJSZqX3F+fk5KiS4MY+peoO8CKSe6fiClwNBLGrnWIiatJlMWdSNJ&#10;7Eqzur1lu9nSdj2Xn/6eL7/6iuMjMbIdHS0EcqM0pYixbOgGQp+gKPIQsd1ASIV9O1CUIaaC9xWN&#10;MaNAXYAq5IRXerzGLX0ppKknDIW9g6rSaOdws5k8iyYVOQx8+8UfKDGQ00C136ByYdpMmM1nNL5G&#10;W0caATzWWbqhp2kmaC3Ak7qZgNbcrlfsdhuGriWGhHEivA2jwVfmDQFdREwaw4CzmqauBORTOeaL&#10;Oc45QoyjoUISmdKYeHW9XmOtpWmmTCcNIUSa2tEPklBvvRxfG3vq6ZR5M0WlgkFE83ac1w5Dz74f&#10;RlNxEVOBkWdDLAmrMiEmSpLnX05iZjI5iViYwr5ryZMGnwQkoa2lHVO1Ts7ORYiuNH3fs9tsmM9n&#10;5FQoSWADitHEou2YgqYoqqEbxePOWCZNwxA6ilFQDCUlilY4reT+Uo4hDHJ+jGW/3aIoLJc3rK6v&#10;WUwanNLj7/KUEBmiGPK1FpF0SgJxKVmM39Y6SZh3Djs+b5RWKCP30RACBZhMJjL/LOMzrGRi3xNi&#10;Jg0B540cY4z0ux3TSYPzHlB0IcicJQ3s2xZTNLbynB4vODqaE2Jgt91zc7tmu1ryTzcv0dZQ1w1P&#10;Hj/h0VvvMD99xHqzoW0F4rTdr/niy2/48uvn5Kw5Wsw4OZny1uMzHj9+zNtPnvDuWw8Y2pb19TWx&#10;FziQUYgxjcJkNscYQ9cJ9AZt6IeeoR9emW/HdY7MOTVKGTEUaEVdyXeeK09oKjF9xEBltZjLU8J7&#10;SykZ7xxWOwYX6IORZCtjiRmKNvz295+RQub09G0Wx/NxjeSobI21Mp9dr1ajGXbg+uKS3WrNe++/&#10;T1VVtLsNbduTs4iEyQVtLM55+rYjpYLRjqaZcHx8QhgEBsUhwboUjLFUviHZzGx+jDEC/iErQtsT&#10;h72I4J0hxgETHbP5HEpht9/jvWcymQiQy2r6mNi2Pev/j733+rHsyvL0vm2PuSZMRlpmJplFVnVP&#10;uTYaYTASIAjzT0vTDyM9SMC0VXf5YtEmmUwX9sa9x22nh3UiGMxizQDTjx2LIBiMuPaYvddee/1+&#10;367H6Z4cE+fdOUZruu2W/b0V5mAfaxM4h1YGXTQhCkkXDUrL+rSf5Jws6wbrHNa7awG8zJVCBRzH&#10;RM6JnEFZA8Xw8vUrjk8u2Fvtc3iwh6sa8twEHUtg149iPKYQCl2MDMNACCO+aqmqZl57JkIU0vxV&#10;rqmUvhYDXGlgc87EJMc/FaHlGaNoqopYxDxo39egDLt+EEORq7X4PD4tWo/Whe7yDKUUy7qiqltS&#10;ETHZ6ckpZ2cdBcXYD1Ra45qKZrGgqoTCurKOdrmiFNjtOs5ONsRQmEJmN3YEBUNWuKrBNTXO1ywW&#10;4IwT46p/ZX3l3VpB+R5zvas1zfeZ3r0rqJf/XNUpyrVAOBdZP5aZytmslhw9fEDqN1wev+HV65do&#10;q3nw4BHr9ZKz8w36ak1VV1iV6YYBp68IvzVxGtjtBiE6O4exHhDTonp/D6UNKZeZ7qhJYf7uSlO0&#10;CLbg2xqTNTMdfG7wn8LEqzevOTk9pdt1QoxzHkxmN4z0fc92u2W5XLJareaaSD8Lk0S80nrLGAJt&#10;U7NYLtluB8Yx4N2IIs3mQSJMHvcjB/ePSHcCY7/F6gKmkMrE+WaD0QlKRKWRl19+yYsvv+QHP/kp&#10;SYvRGmqutFzR3kvhZuVKzAS/NS0Arqnw1ydU3Ti533nuzVrYLLzindfnj5/zfT/fNF+cQqCqquta&#10;1/XfrwTqN8T66p33ebcGdvPx32cyefMa/i7Rnu8Vv98k1F/fO1ph5xpfKQne+V5Kyfxc5uOtlcVo&#10;EXMFI2Y+YQoYLWaGyjmM97i6FtFZ1831IiFZ5qyuhSdSxxRTqFKYa25lrkeJkNsoyUNirGhSIuXE&#10;bthiek/fdTjraKua7nKH1pohKMaY+M3Hn/L8+df87Mc/5i9/+lMePDjiqlroqppt18tx0eqanFqG&#10;EYWicg6lHOM0YFuL1gXrDQeH+1SVk/kmynrz+jqa75Gc4kyQlHpKP05UVuoRSg4gKWWpz+VCDBnn&#10;LJcXF7RNw72ju2IQqZSY72kr9N0kc4RWltp7tptzxkHMGo2xWCcmX0LAtnPNRkxVyyxILFnWASjF&#10;8y+fo7LiP/1v/4m9ZcsXn3zG7379K7abc2rrOTzcZ9E2vPfeAz744AneFGIacJXjm6++4je//AV5&#10;nCgxcPfBA9brNb/41S/59PPn7MYBYy3DFNnuBoYp4Ooa3zSgNWFKfPDkKT989j7rtiJNEyop2npJ&#10;jJn/52//lufPv+Ryt2M7DGRlaA/v89d//e95/6MPqdslb4/P+Ie/+3s+/fUveXC0z5NHD3ny4Ih1&#10;7Vi3Cy7PN+y2W8Z+oNttKEqx2e0IKRFy5vTNMe5yx2bXobVmuVpgfGS53iMrMRVq6pbFYoVShouL&#10;LZ9+/iXOWp59+Gc8efKYTbfjiy++QhfN4yePCTFy/PaYy805Z8fHHL894e2bV5QyEqdAt+1IJH7y&#10;03/HYrXkV7/7mN9/8jmomqppKEgOF6aRtm5mOq/QSX0lObO1UvOpas+bN285OTlhGgdKUbRty09+&#10;/GM+/OAJ3mqmoSOPAyrL2mKaxEQu5IwylnHYcnFxgTaa5XJFU9cyAs7zqbGWumnFpM17oakvl+yv&#10;12y3G2KcqBvPoq25d+8eB4d3UFpzenHMHz77jF0/cvDgkE8/+5R//sX/R1V72qqmdpZiNJX3IvIn&#10;i8A3ZanhKPVtlV0psJaSpZ5w8vaYaQwslyu8r+i7nm4YSGSMtVRGjKNSKVijZoMLmbNDzKQgZGSt&#10;FcpodEqElGiXC+qqRmvDvft3uXfvPr/7+GOG3ZZn738w15uEaFtSYrlcYl3Nbz/+mC+++FJMTXJh&#10;7AMqR9qDPciS6xrn6EPg08+fU9cND+/fZ+UtmkJb18Q40e+Eeq4UWFehEVPVse8pJWOMnnM6EYzm&#10;nKmqGuscdd3StC3nlzv2D9es9/YYh54n7z3kYG+PkAtffPkVn33xFW9ffU0IA1lZ1us19x4+5adP&#10;3sc3LbkUmmXL9vJS8nNV2F5e8vLNa7TzfPPqhEcPHlLXFRShnVttcZWsucYpkPVESjDFCRs1ycja&#10;dhwHavOtaYurnJi0GYOex6+cZO0rRiyKkIusdXKipIkcAqokLIUYRra7LW/fvpVjP5u8rRYtdVXT&#10;eC9GQKlQVzXLu3e5vLzk+PgtZXJcbs4Zx8j+nbus9454/eaYnDWLRS2ms0CKSQw6hwlnDFgrhq9G&#10;DOxUUcQQGIOY1imlxbBFzYmLLqzalqaGIURCzFjnUVhSyvRDx67bzvNGoh8GnLd0/TDX6wvigGOw&#10;zhBCYOgnYkzXe3KlJLyDlALv3T/i4b3/na9fvObrb15xcblhvVhJ3WI2VKgrR1s5lk3FwcGBmN6F&#10;gNKas4stXbej7wepTxkj5klK41wFNglZejaliDkTY2a9XInx3rxHIt8/XRu9OWPICkqRa+Ti/LUY&#10;lfY9e4cH1NrgrSXnRMwJzbwHYwzOekoNbSNmoilnqdlOE+SCt2IMqHLBanALMaeAhFZW1s1K9ktT&#10;TpJPOMcUAmE22PCVEKinELjY7Tjb7tDNknZlKVPEa3W9L6WS5GUFMaE02mCdQitLno+LVor1wT6r&#10;9R7jMLLb7cRwKie0c6gMfYjURUOSfD6GuU5hhS5d+ZrFas1ytUarzKvXx3z8hy/4P//z3/Dk0SOe&#10;PnmPg4NDHj54wN7eHsZbCkX2+rQRSrwCVcRI+uzsjJOTEx7df8h6ZeZ8jWuj05KzGGrkhFaaGBPT&#10;GEBJXmOUptayJylGElJLkPcUs4OrPeMpTlIPuLEv6pyTRDeJ4B8FBi3mHcbi8CyXKypfAYW+70lJ&#10;auDWaHISk+eUM1Xd0vU9F5sdMReUtVRNDUVx5+guU5hgruGXOO9zYaT22XeYlOR1rUPPWacxijj1&#10;DP3AarVmb72PKgVnoV0uaJqGy8stf/8P/8jmYstf/sXPePr0Pdb7+7IvNk1ifGs0IUVikr3LGCP6&#10;aj6dzQpzLhhlZTc5iIG2sRatwPkKX9WM40jXd+zGCV/XLBYt+7ZimCZ2ux1x2lFCIEwTJUQU0FSV&#10;1NO8R3nZu4sZxpBYtobNZc/LV68JXwe01RzeOeTxk8c0qxX3Hz1g6AemYcSQcXWFN4WcElMUk6qD&#10;g30SsiYZgtSsVEHMmlLmcreV60AplCoYq3n89D327+zJ+sE4fNPQtgv6YaBQsEUxRslvL84vOD07&#10;ZhwfsNrbQ1cLvDIs99aMITCOAyWJ0Z8qzCZcYuyNAucU5MT56Qlpmigp4IzivQcP2N9b8/LVKz79&#10;7DOmr0bu3r3Hw4f3cdFxfHLCwcEBd46OqHw1b5NmxmmY18DMRuSO1UGNspZMYRwmNpdb+n6k73r6&#10;fqCxCwoyd6YiplhZKWK5tm2jWS44cPuUnNhtd2wuNnz2+efsH6w53F9zdOdI6kJZ1jTOe5zNjONA&#10;ShmnLQerlv22IpfENI7zgk2Ma1AK66zsX6dAiJlhjIxjf9uQcxu3cRu3cRu3cRu3cRu3cRu3cRv/&#10;puNWAH8bt3Ebt3Ebt3Ebt3Ebt3Ebt/GvjO9Spr6fuq61xs5irpsN3fCn6ervNsBePVfPjQhqFhdf&#10;/XwVf4qWdjNuNsp+P0F+bhTW6lrIfS3en5uUr4TwCmaB73dF/O82+94ktl99zpuNv1f/b6393uPy&#10;7e/Ud77HFSnt3Ub4m9/tZtP7u8YB75K0hAKavvN+Nz/r932vd9/rpnnBteD+ne99/VwljzVamrJi&#10;CBSVQfmZIm6kkc8IQdVYj/cjznuGvmMcsjRjZBHr5zQ3083NdhlEuKEUpejr/metDd5XgNCuhdZg&#10;maaI9xXTVNNvHeMwSIPzODDmyDdvXvF//Oe/4dNPPud//uu/4sG9u3gjIioAYw1N21AQ+mlKie12&#10;y/7+Pm3bitg2pWs6agxpbprTxBBw1jCNE9txi1WOg+UaM5NB+m5HMoam9kL3NhbnFTlHoTcqg0qJ&#10;HKSRMYaRumlwzmGtvSYOKaVJIRCjiI6urzulGMfpumnbOIf1XijZJWCtm8mME6AwWUwDtBFigW+E&#10;QjKETFEabWZK49W9OgvVrTWAwmkjwpIYcV6jrAel6Pqe1XqP+/fvU1ee3eYC5wzToBCpZmZK0wzX&#10;MfP9OjebZ6HmGKNv/GuYpontdjuTn/x3TDau79ksItAC12TnEjLGKXSK7K8W5BTYdR3nfY9Rmjv7&#10;S5aLljhJ80pRcwNQkfetqwqdZNwQ+pvCWE3tayrrULlQdP7OvTJ0HUYrGesU0hQpwAShA1HEKAIn&#10;our5fIQQ6YYBlKIxFbkILZqUcFYoQYumnUXZiZQQqpG2JCUUqqN7Dzg7O5emzbnJcpoCKQSMMTjn&#10;cE7E51dNkWoW/BqtUOXKXAS6rp8FTTNVaFGjlWZzuREKbikYDSoLEadtG5TWc6MyWCuCGJuExDKN&#10;gVBALedGvJm+Ig178o/SCl950ArjrwSOYh7gq4pMIcYggm3vr8fRcdrBbASBAu+E8jINA/1uRzGW&#10;ql1SKUWuLDFPYgigFL/45S958fIV2npCFJFAmpsHtbbEmISI7dy1SCiEAHBtTGKdwWjNcrFEKxER&#10;GwwxR+JMU91bLrHOElJmuVpR1xUpRZrK8/jxY5z3pHmOGaeRaZpo6obDdsX9O4coMtOwo6TlbMxg&#10;ZpFmhbaaDCLMLoWUC6kUsI4+RqpGyK0xplksV4ExIn6taxHkr1Y870f50AAAIABJREFU/+orMoaq&#10;rjg5P6NpPIvFgn434oxjb7Unza1KCKohCPmrrlumkBlDJhVNKIrdEAhxYuh6jBJ60KeffiHmDVqI&#10;yMu9Bffv3QcKUww03lF5jXdyL00hoKxh2+3ov/yCnAramFl0qlA5CfnIGNRM5zLasLCOXAqZJOQU&#10;rXDWY5WM00plERqHeE369a7mcruh7zv29g+p64Zh6K8ptddNmHESEnSQhuGSK4wRCq/znqpu8L4i&#10;hIguQpMxSu6TmDXGOpSZx9E4kcKIMpqQCynJeFYZMX4pVkxvlNGkEKVpVGnQlkxAWYuxTkhxWOq6&#10;wug5V8siULVGxuuMGDA8ffyE7TDy5s1rKJG2rsAZktFUzuKtI47SwLvb7fDez6QkQ9cNdF0nJh5a&#10;Xvfs4pickhBljMHFSCwFnyoRXhtD09Qo51DeMwwDr96e8s3rt9w9usN6tRRzBw3DMBDHNFMEK6ac&#10;ef7yDccnp6SU5J5XmuWqxlf++jOkKRCGju6ip6kdi2WLdxZTNxRvWTYr7t8/AuewyxVVLeSlGKW5&#10;Oo4T49Bx/PYNL775imkaKTmzWC54cP8+i+WSpmmwXsa5nIUCN+XClHf0ITBOEyhLUZ4QBk7P3nJ0&#10;dG8mtvekNM35WGDoOrSCMEG322KtQVshz42jEM1BYYwH8jVdu/KVjOcxYrzHz42ky0Ujua3VNGVB&#10;vajZbXt2u54UIoZC5R1J11icGD4pjbryisqZFAN9t8No4Z9eNXPmuYE154RRULu5GVzJHBK7jn6K&#10;NE2Ls54QAm9en5CVjGXeijB3nBLOOFKc6Ec57tqJEK/EiLMapQtOK5SW333+h08oZO4c3Zmpa07m&#10;vnGQsatpaNoW651QGbueqR9IXU8eB3RdoY26Nr3JKRKLNGGKYEOE60EVtNXyOGcw1sjnm8UCxhhC&#10;jnKdWytkZZWpq+qaoh3DRFKaohIlR4yyIhIugNKMQZrVUwIyqJmcZ60hT5FpHGYVn8YUOFgtWbZL&#10;hpm4PEyBYZrou5EXL77BVjV1VbNarFi0NYV7LNuau3dfoakkf3GZ5cKwsB6HEhIcitp5vLW0i6UI&#10;BhU47/BGhOVOK6YUUVnjtCGVQAyBIUSquqaqKqrFcqbMisBazc/LIWKUol0uOFgvyVGob7kUrBFC&#10;rzGKqqpxrsLGiAmWMEm+EMaJy8sLlosFh4d3WK5XjDFRcqGuHJW3qBwIYaSxGrVs2FwEvHP4uqLv&#10;B7bbjrEXAXhdV9fioDil2fTE07Qr2nqBspo3r1/jfS15tFa0TU2uK3ICZy0Xuy3DNFIrqCqPKjJO&#10;1rMxTaQQZwL75uycXDIhSB7btguheyZQ2tG0FlcvWK32ePjwPc42p7x9/Zax7zk5OSamxIOH96ma&#10;FpSZCXKzeFRb2kXNNAvMrRXDpZwS9aKFXBhmSrCa10lVVWGskAqH3UDBYr2QbPtp5OLyErSWfKEU&#10;QoxkJC+11l4bo+WcGYYerQ3GaPKcu6Yk41UpmXGmq1+vrWfTN+ssuUCcx5pxHMkZMQNy9roZf4qJ&#10;1WpN13cYY1m2C/bXKxaVR5EgR/pOxp1+t+Xi7AxtRfBztL/icG/J8ckZ3dBzMo30Y83B3h6uafGt&#10;CH+naWK33aGMYX24pu8DxyenfPniOeqlYW9fDICqxtPM66+qqsT863+gvvLuzzfXLN+3Jn/3sd+p&#10;JVyJra/X4mJ6V0qexYGFEiMlJWJJkBKkgnEV6zuHvP7aUa3XhJh48/oty8WSRbsQIqEyQmrXml2a&#10;CAHCOOG0jJU5O0KY2A0jrfU415KSIoTCulpgvYgklbFoldEaYshzzUNzpfKOKYow5coIMEXCFHjz&#10;5g1vXr9id3lJjhmtRYgl3jbSSN91Havlkr31ijiJ0V3MSH6TC4tmwRcvXjJ0Iw/uHfHo/n0uNxek&#10;OBKDCCa8dagEcZokv9OKVMAqw6JuUGTiNJHTxBQj3lji7oJPfvUrnvzgI9xiSUhJRFB8S1sv1+Lx&#10;+QxdCeTfqWldGTXOmvZvazP6++pFUGYB87V8/uY1Vf74uvo+84QrkY82kmdk9d1al1YKe2M9/R1R&#10;u/oT1/P33A9/qm71bm3w+2qQfySuv34fUMKh/869Q9GSC19J0/PVurrgZhFK1gZrPcY6tBtRccIG&#10;j/Ujznl6X+NtR+93dP2Ofrcj5nTjs2tSllKimsVWZMmlhSArglhtjJg8JM1isQIUFkNwgcbXeOO4&#10;3O1Qk2UcerLWXPYD//jLX/PZly/46Y9/xF/9xc9YLVvausI5x2XfiyA2FZS2GOdBx1mkCKGbeHvx&#10;mqO7d8QswrvZ6CXjvRdyaRRycy4JVMFXjjAOsl6vW7y11+Y9U4xo66jbBUNIDP2OxAQZ3rx8w+P3&#10;3pP7W2dQBasMxXvyNNcmS0GTqBtPLoWL7YY4Be4oWDv7rdloKZSYZup8IsZCCJE4Bi4ut/TjxPuP&#10;n/Lsyftcnp3z//5f/4XzN69YNJ7FukVrODhY8vTZMx6+95gcJ3a7DYvG85tf/JKPP/6EdtHQDx3r&#10;5RLnPR9//jnPv3nNZTey3e5oF7LmrZol1WKNrbyY2RnDj37wmA8evUdlNITCol4yqYGvX77m7/7p&#10;F3z99XPGEJiKYn3/Cc/+7CM+/Ogj7t19wNevXvP3v/gVv/yHf6LR8JMffsD7jx+iSiAMPda1xFLo&#10;Ly85Oz3j4vwc48SYoYuKXVQELM/+7Bl7e0umcUSbigj0MTFc7jg8vMujew+l1loKl5stIQZ+8pMf&#10;8+EHP+Di/Iwvv3zOyzdvuPvgIUd375GM5etvXrM7PWF3ccbl+SlvT96QS2K5avng2Q84ODhgt9vx&#10;ySef8dtPP+fT5y/IWeO9FkK5NWKKWAtd3c7jSV1VWCd/SykwDAOnZ5HN5pJh6Gmqirv3jvj5z3/G&#10;3cN9Qr8jTwnChJqFaheXPcMopnZKwTjuOL+8QHvDwcHBbDKRCSFgnKx7nPfs7+9T17IWXO+tcL7i&#10;7ZtT4hipnGd/seTevbsc3H/I5ckpr158w69/9WsudhOubul7MUCttaLWGi/ptxjvzOIyZsPcUoRK&#10;n4KQi6/IuGOYODk94/z0hPV6nw+efcjp2SnHJ6dsLi+lntfOdVylmKaANYa9wwOWTU2YJqZhIMV0&#10;XdesalnP7caBwzt3ePTgPikkrNMc3T3g9OSEzdkpe+sFh4d7bLc9Q7eDELEUnILPP/kDr158gzOG&#10;frwkTxMkqF1F5R3OW3y75Hw38OXXr+iHyL27e6yXC2olJqxhNugqFKkNKkN3uWWYxAzp6O5d/Cww&#10;dL5m6MX8rR8mQh5p2pr13h71Ykn3yZd89c3HfPTh+/yH/+lnGF3YbE755a9+ycuXr9hsB/YP9mjX&#10;ezx99gHvP33Ko0ePMNbw8tUrYoy8ffOKmCLeOvQspq2d47Ib0DmT8wg60dQtFHDWkec6XT+ObC4u&#10;KDlzcLhH4ys25ydszs+4t7+CPNG2C7TTKGdBFUIMdFNkLKeElHGVE0GlVmImheQmTmVMLhATIUUu&#10;dltevnxJKYXVaoWfDVOXTUNVOcnb5/0pSmYathBHWm+YiqJZLshjZCqGaCx79+5ReUtTW8mHYkLN&#10;VF+HIqfC2faCs/Mz9lYrmUO0ASKZTClibqWVovLu+nOnkvDaYCpHruZ5LEPGUjd7VE3Nrt8J+VkV&#10;iragHYlCHzJjjJjpau2uiUWRiuRAshcm9X1nFXXdYl3F0Z07/PCHP+Ds4oJSNJXzYiJGwlpNXVnc&#10;XL89PTnBGfC+om4XnJ6ecHZywovTUy7293j08CF3DvaxSkyWVTHkFKSWX7LUtdEYpdBezGtLzpA1&#10;U4wYrfFVBVo+f0pZTJe1ZnVwyHK9J7UAVbC5kGK8TohyLkwhYaxCGUueTRGy0lRVhXcWZ53UPZwj&#10;lyC5n9JzbcSQs4whKWZCGsQkLiZKFGNVNIhcHpStWO4dMk6BF9+8Bt5yeHTIwd4Sq8WkWEykLSln&#10;nLFoo0lkeb5WKGXQuUAGv/Cs99fsx0M2Fxu2ux11Vc85FbMpyUSIE+NsdlmU1H6N6fndbz4mx8R6&#10;vSLEzKJdzTlx4fe//w2rvSUfffRDQh5ZrZYY58TICCVjpwbjwM+10922Y7fr0EqzWDRyTpXkflMq&#10;pJhJWvbLhnGELHV3lBER7xSxGanblITJYhJsjQiC42zytDk/xztHVddzXU2MIcSIGYy2GG2onMxr&#10;zjqy+HFS5hpGpY3U4YizWaoYelVVReU8u8sd52dCLceK0WlT1yg0RlvW+3s0VS3nO8vqyKqZxD2b&#10;ZqXQS86ZCzGLqZnK0HhHms3C67pi0a5IMdN1E816j2gdf/vP/8Jumvjw2fuEcUdlrAimM2jr5r02&#10;UT0bKwaG5caaNJJQs2mSnvcyrK/RrsZVLXWzpGmX7Mbxuj6gyBgKTeUYsmOcgpiwJdl7KsxmD2iK&#10;EnMBbxV1Y8gFrHdi/jvX21erNd6KaaXSGpsVRWm6vme7vaR2BjePoavlUoy/Z0PbGjfP32I8e5UP&#10;7zY74jThrMVaT0ZRL5Zi0BciYwiYELC+kr0UDFFFxhSp25plWtH1PcfnFxhf0S5X7Hcdi/Va9s6N&#10;ngnnYqad40RMGTUbcnht8N7TVIaSlRj67rZYYFVVPHn4kDCvfYbdgFloXOXJFC4uN1KDnk0YYw7f&#10;7kvmgsOgtBDXrTFkrbAUGmdp9/coB/tkjdwPKXNycjoDBDK6yLrcezE0skZTV45FXXH3zt6NmpIm&#10;hIiznqnrsVazbFvMtQlHIU3j3OshtQimgZIzVnvmrhE0WXL/KdH1AxebLW+PT24bcm7jNm7jNm7j&#10;Nm7jNm7jNm7jNm7j33TcCuBv4zZu4zZu4zZu4zZu4zZu4zb+lXHV6HpTwHkVN0nlNxtSb/7t6jVu&#10;vs7V398VjJeZrP7fE7j/9/7+fWT2myLvKz76lQD85su8K5p/tyn3ShD+7ve7SWv7vqb2m8fqpnEA&#10;RX3v9/tO0/KNhuF3H/Pu74Qibq7F7+82O98Upd9srk8pCYv+hnnBn/qeN4/BzfN6UxivvnM+9Cx2&#10;EGd3jEKlSM5CKdZGxERoTQwRYyy1rxgqT9c5zK4TonrKxJC/pZMbaW6+otxppWdhughLnPPX160x&#10;DmsrxkGEo9YK2aN3Vpq/lGaYdnIMS+a3H/+Wr756zs9+8hN+/vN/x927d67p69ootFEihs1Cw+q6&#10;jvV6LaLa+RxMY8BUIgJPSQgvrmTGYeT45AyrPHf21iwXNc1ygSuFNIVZBqCwzhGKQiGinxSDNJ3E&#10;QorSfKmUNFrlWbA8cwC/c971LGQFEQD3IWBcRd1WrNZr6qam70RcFUvCpECYpJFLSO9amlHHgc22&#10;I5WMNY5cMjElhmHANRUoJQQMpRnG4ZpHZ6wlIw0UuUApmb7vuXN4yN5qSQyTCMimiZwS1syojZjw&#10;XhqG4kwgv3GxY+fm7Jwz2+2Wk5MT2rZlsdA0TfPHRaKZQDjFyDSNxCgki8poVI44V1FXjm9endEP&#10;A8vFghcvX/Ds6VOquqLvOqE2GI3zQsoxRqOyUGVCEMGk0YraOyEma0MucRZsWoa+Z3N+jrOGRVNL&#10;Y53KGCPC/2EQYY/NlVBorRChlHGzkCzP4uKZah8TumTGcZpvNhgGISWkGMkx4b3DuQrtPPerBav1&#10;IcvVchbuyrXjvBOC6Cx4LMz0dWVAcy2SLUUekkJiGoLQa5TGWIO3HuNrioKcgwxtc/N/ytIgRMoM&#10;/Y6SMotFi0YJXbZknNXEcCW8V+hSqOv66oRfj0GV93LcrSdrJ2IDIw2jOSesFYFiTmkmc0Vikt+j&#10;FDFlnBOS9jSM0uwVAnm7YwwTQ5zY9k6EiynRjwPGOZyvONtsqZyMO9Y6qqqGFOaxUD5pmkmgVwLJ&#10;Mp8rIdM7qODs9BSvDVorcoqoUrDO0FYe5WbyNyIyLClhZppazvLz0A9Y63A+88EH7/OjZ8/Ynh+j&#10;SeQwSmOgVrTLpVBVrpr7Ljci2iiFMUS2w0hlHdp5lDaUoilFKDDDGGQctQY7z/1N05Dna6LrOzKB&#10;w/WaO0eHXJ5tmIaJdlGjjKEfJnIu1L7Cm4oQMwUN2nFxfsH+4RHGababS1zTsGhaTi/O2Wy3GDT3&#10;79/jhx/8gPViyTj2cjzNTGBMCoxhtbcm5cw4TfiZtpxTFLpPEulLiZlU5BoxRgSMWin2VkuSTljj&#10;RMGSMqkIZS5l6ZSLaZzNZBCCEoWQJ87Pz6nrcTaAEOML5xw6zZRbPJOS605yjNmIxFi0lvnOWCvU&#10;sDzS7S5nkm0NIaNTRumCdfLZcknSSFjSLO63IgbQFjWPgTGEed6VPMp4DwlSEZJx5S3euXnMkslD&#10;K2n+FVOFiLOG9cpjvOP8/IS3b09BrTHzc11VoQt471nUjTR8OicU67mBPOXC3v4B3nvGYWLoIuMk&#10;9MXFoiVPE9Y51qs1Vin8coFSmgCEK/OElOl2W05Pjtn1IyFldtstJRe8q2hMRcmarus4OT5hHIaZ&#10;LjfS9T3DGLDOoJVcR5W3nJ+cM/ZbducTXduy3F9Tl4xvpPkWa0lKk0LPZtwJ4RxpvIwxkZQj4Dkf&#10;EienQpYedzsOD9Y8fHTEn//oz+S4tEJfz6XQdQPbvmM7TISYqHxF065YLVd0f/iUzz79jKZt0UbR&#10;953QpdBCfLcaZYWGbTC07ZL79x8whcBmI0RelMKo2RRGWxbtgqb+lqKrVMG6G0LulMiqUBvHdtwA&#10;mnEMpBzp40ibI7WvMVrT1hXWyrm1ztLWDaRMDCM6Z3xVk2cTBKE5G6yThnWlC65uUM5zse24vOwY&#10;p8iibaUJnUKMBestCU0OCW8zeENQiqRnQxMtzcklTGhmiqAod0k54b3mi8++wirNwZ1DEQ5YGIZA&#10;f3kp5jCrJeebM4ZhZBpHjFLU1nG0d0BOkxj4SAs4OQWU1fjaY73HWRHKLZaLucmz4KuKqnIUsszN&#10;StL4YRjoh5Fd15Gy0Leq+Xpo6wZnRECZk2cYJ+I4Ya9NnwrTOJDJpCzGBt55oSvXHj2biWSkyT4G&#10;mduN0yyWe4whs931xJC5uDhn13XU7YKnT5/Qei9NxhaePXnI40f3yNHitGMaN4zdmYhnrtYj1uLW&#10;e1hjWK7WQu30eqbwiZCp70dyTDPtzbNoW9KcCxpjZJyx0hyuZwribndJiVHOH4Vp6MkpzoIpmR9S&#10;iuQUER2cjMNai/gS65h2O7rLLWGYqL0j5IlXb9+gjbzP+fEpjbesF9UsvNK0umIcLE1TsVitxPwl&#10;yDh6tW5xtmK1WEqOH6ZZTF8DmlwiKUXKTO2y1hJzpvKVrFdr+ZyblNh1l1R+H+sqIW2VTJ8CbjYO&#10;EWcMUKXIfJMzm4tzqrrh4OiIojRjCDhgqTTee56Wh5wcn/DyxUv6mX7eDQPDTANVKJQR85pxFDK7&#10;0SJAd94L2dAYxihETq01dV2jtWKxWNA0FTFJo/FysZJ8Rcn44b3kQd1ux+n5a05PTljv7YkwerEQ&#10;g7YQ0FoTJjHXgkS3vbjO16yVPNgaT+U83XbHMIssrbGSyxrJMZQ2hJTZ7LYzDdiJaZDWc94mhLl2&#10;ucQqTVvXOK0YhwFvoPaWau+Avh/kXOmJnGUtMcaBqq5YrRaElOiGkbPNlvPLHfb1Gw73D1ivlnKu&#10;asljh4sN2+6SIY4oK/Tw18cnRKUxtuBcxf7eHgrw9n9sG/rdWsV36iHvrN3fNdX79nHfXwe5WWuZ&#10;lwekG7WKUmTwssaxXO+Ti8b6iqppmbZbXnz9gvuPHuGcI05idCKEaxkPwjjJNaeUGC4ZSwiRXdfT&#10;Gj+bfFgxs/BuJnGr7xj0fftdhMRYEPJcTBOqZKah5/TkmOPjY2KQ8dZZSwmBMq8VjHOMM4VyChNt&#10;XRGWCzaXW4ZuQhmNr2oWiyXe1/S7jvOzMw4+eB+1XouxRAw45/C+JpVIt9tyZhDBgJbPkWKg6zpM&#10;MdS+IqWRMYxoV/P1F19w/PoN7324h9WWmML31lGuzyVKRPC5fEfkfbMu9l1jwj95Bf1R3ei/da29&#10;W8O6WY/S8xrpZm1I6lTf/x7vXq9XrynnVn8Ls3/nmn23HnhtQHnju79by/u+a/vmZ/8jMb1Wf1Q3&#10;kzrdXD/SUpcyWuFnorKJsk531uJmUydrPdXgcV6Ed33XyVwd03XdL6OuzQ2EtnzFa+f6eOrZOMjO&#10;JM3aV4QpMPUDlReK9rbbsd1Zxq6jzDnV29NT/uvf/T2fP/+S//gf/wM/+uhDVqsl2hhOTs8IYZI5&#10;uKkYRvmuWmm248A333xD129Zr9dUlZ/nsOl6nTpNE+iCcy1Kae7du8+bN8dcXGxmMz+hTW/Oz4m5&#10;YH2immnL/TiSSkYVEfCulguUkupqmCZZUpHJZTbasgprNUor9vf3ePP61SyKSaQkY1TWWaiuBIxR&#10;M4k+UqbI8ds31G3L//q//AcaW/HxL3/Db/7ln1AhcLhoWbY1VetZ7C158sEzVus9uu0FXd/hnOU3&#10;v/0dH//uY4zzHJ+e0jY17XLF7z/5jOdff82LN2/pupHFcoGtapTRNJVHaVl3H+zv896D+xzu7Ylx&#10;12zm9+rNG/7pn/+ZX//md+z6gSkX1vcf8NM//wnPPvqI5XrJxW7D3/yX/5tf/+pX5HHgaH+fZ4/f&#10;487+ihQ6jIJ79w7xxvD1i294+eIb+l3H4dFdDu7e4/jsgrMu8urkAmM97y/20FXN0EdUAVc3NK3l&#10;z/78R9w5POT45Qlfv3pBSJH33/+A958+YbVc8fvf/o4/fPx7itJ89MMf8d6Tp4QY+Oar51ycvKU2&#10;mm6z4cVXzxmmHldX/PhnP8M5z69/9wlfffWCb75+QYwZZzwJxWqxEKq2EoPV2nuhrjuHdZaq8gzj&#10;yOXmkl23ndfDQotvm5rHjx/x85/+hMODPcIwSH6Yi4znXcfltmOcChkNKdPPgltnDT/48CPWe2vO&#10;zy/o+x7nHMZavDfUTcOj996jqqvZWCHz8sU3bC62rJerawHq+dkZz798zldfPmdzfkHMCuMbjNWz&#10;aE+o0FZpNAqjFWMYwSlKEvOrmAohJkIIYoZHIRe4OL3g9Zs3TCHw4O5dnn3wjM3lJc9ffEO366iq&#10;irppJKfuOg7W+xw9OKKqPM55wjSStSGnzDiN1HVD3TR0w8C22/H46ROOjo5YLsVsqmk8cZo4ORbz&#10;uCePH1KA7eackiesTvim5vz0hFcvXlBiYRxGVC6z8FCR0Cz373D37h2mkvn8xWuM1vzoo2fsr5bk&#10;OLEZdmilaJqau3fvAHByciIGinXFvXt3uHN4QNPUHJ8cc3l5yd7+Hl/3Pa9OT3G+ZrvdUjc164ND&#10;MXEpmb/6y5+zbmuef/4528st225i2PU8fv8Zdx884Oj+PR48vMeDe0dilBRH0pgwVsyfxiGQYyAV&#10;Od9ireMpYaCta4yaRcxAvWiF4qy0GNoBqQz4umHZNOSYaH0ttTnvUVmh9Wx2oDVZaWLM7IaR1xdn&#10;dMPI08dPsMkTKRgrhGlKoY+B2A+kKbDtd5xtzlkuVzx++BBvDEPXs2wajJprraWQ4pX7XCRNI8Nu&#10;K+ZFpVA3LfXKM0Y4Pj2BotAa2rbCuwqttIyruaCtJWuDbxccOocqBWUdVdNgtSIzG/XM+2/KSD1W&#10;DI/E9PVqLlTGEEohFph6qRuEmMhF6qohTmK0hRKDsZLJZp6LM6DsbK5TCLlg5vuplMLY90Iltw5n&#10;NY8e3MUaJyT7aSSEkZQm+l1Pr8A7jzGgpoQi0XjPowd30TlSW0VbNVxuL6m8Zdm0NF5MUWMYZY1Z&#10;CqDFuHIWyqaE1EER/LixHus8ucg+RlVp6qbCaI82jmuDo/nYYUSsfr3XZqTWkbMYBG53WzSwWi1p&#10;6gqNxppEbiqMFfOjGDMhRzF+iVnWtt7RTwNfPv+KsR+pjENrwxTF2KxeLjDGUNUtMXey3+QtJyen&#10;XF5uWLQtdw4OMdqAFmNjruZnwJrZaC9n8igmsRrEFFBnMR6Y60HGGDHYiQmvNCgxB5imkRAD/ThQ&#10;csD5ChxMORFy5s7dI+4f3eH+vTuM/ZbTzQlnmzOyKrSrhRgNx0wKSfa6tGK1WtJ1PX034qyZzfIG&#10;vJP9wlKu3AIVWWkKikShaCN1U23m/QcxzSzm29qr1kXE66UwjiOL5RIAN4w452gWLSXlea9NXeeK&#10;eqHJKYk5Zi5iJjYFphAoJWONJU6TmJrOeyEoETbn+Xo5ONynbhseDT1DiByfnjH0g5z/PNBNA822&#10;pnJO8gzvxSjSigmZUmJQQcmyL5avTJYtrqnIRZFyoutHpklMkVxV8/4HH6CdI01B6nvGgqvFqLgU&#10;cgjkPFGy7LM4W8n6ar5e8jCirsjvCjEVDxP9OOJTYn1Q008T3numLHNgLlByYsqyL1w5gzNLDlZL&#10;4jgw9h3jMMj9qDVWy7gpovh5X14V1quG5bJmGEdCSHgH3oJxmpwKWZU5Z5T7KOfClNOcp2/YW6+o&#10;K4ezDmdlPzrG+B2j+FRmAwBnMc6JKQRiMqCtYQojaZup6gZtLc5LfV4bMWReHuwTS+blm7ecnZzx&#10;+s0JR7uRO3fvsX9wiLKyV7ZaLMgpst2ck3PEatmDH6IixAlvxZDTm3ktUAqt96TlgjGl2YxD9vub&#10;toFcePniBeM4cXTniP39vTkfU5K/lsw0jWx3W4Z+RCnFYrGi73q6ndSE2uWCxWope2basL+/RmvD&#10;MIzUVoxpx2nAOyuC+CngnMHVFW1dY60RQ+JcIEXiOEI2Yg6tDbWrCGOYey/ybEasUN4xjQMX56dU&#10;VcNitZQ9RWOhZLz1NG3Lai/cNuTcxm3cxm3cxm3cxm3cxm3cxm3cxr/puBXA38Zt3MZt3MZt3MZt&#10;3MZt3MZt/Cvj+4hPV026V/FuI+33Cciv4pr+dkNofbXBnvOMUipciyev35NvyWbvEuHfpUP9kYD8&#10;xu+vH48ml3QtnlYzweW/RZu/+f1uNibnnK9Jv9fvjzSQ3DxbhAtyAAAgAElEQVRuV4KlktP1prpS&#10;173FcL3dL8L8nL/9HkYhruhKz688U96VEK2UKhQl76H0vMH8Xcnwt59P6e8Q70F6k94V8L/7PYGZ&#10;Zn6jWT9nzHxO07wxDxBzmYV6QnYrMyVHO4uOBacdJYswL8aI0Q7nA2GaSCEKJdIojLMYJ4TUGCMF&#10;EXmLGBDUfBmaGyJvpw356lpLRUjqumCUxs0b+c45JucwVv4dhoE4LbjcnKMRsvZ2GPiv//iPfPLV&#10;5/z5j37Ev/+Lv+DOwQHTOJCcx5mKHT3jNHG526C9FtGS1VinUSpBmbCmIqOFQJIyKQJZMQwjl7uO&#10;/dWCpvJU3jIMPWGKmFzkuKpCSIEQA6ak+S6Q68jOAoMUAkNKxGkixjgL/8q1oEQpLYJOwBpPGUe6&#10;4ZKmqVgv12RWbO2WcRLxTMyFbhwZ+hHjnFCkrSXGyDhFOY/aYIwi5cy2l+O5rKu5uSihRxj7UUgl&#10;cyNsjom68iyXLd3QM3Y7dF1jtCHNjSh6bk4yRki24ygUca1gihNGG4QdAKQoZNcCygrlYzcMc/OE&#10;wWoRDaeSpAvHgq+80LmGEUqhXXisytJ4pTU6F5xxmNawXu5hsOy2HU1TgzYoMlYXVAooDFbDshbx&#10;/650qKhnga2QJkCaMK8oyXGa0IBTSogeSq5LaaIxM3m34CmoMNHvdkwhUrcLbNXgtRXTiJk6q42F&#10;GKXpVmvGcWQcJ7zzIvg2CpSI1723clysUIH7mcYZpwgzjUIuLzc3p2gh5hVNKpkYA1o3Mx1+Ev+J&#10;rOcGccW2m7BVTbNYEIeOHDM4K8RHMzeClUy3vSTHQl018/gj1EWzWBOmIOOBtSilRY/nHDEEafJU&#10;Bm3l/GZtSEBdeZTWQnitKqZxYgrTTOa1lLKllERM0iBlnaepG8Z+hzZCGxE9mojvKuPIIVOKkP5i&#10;hoTm9GIj5hlaGsyGEHFToPVyveZUUCXOzVeZlAt5pifGNBuHUCAH6soQ4ijGCPM9ZrxHZSHkQWZ7&#10;2bHbbckpY2pPdiLO8L6lKMe9e3uEV2/YXpyy2+6xv7+kTELX1c4RU8YrhbOWnEUwmUZpiCspsWhq&#10;+m5LXVmMVdIsW0SQQxbiaoyg1UxGDZG2XWCcI2WNsw6lDRnFohEiVd/3DP089uYkYuacydoQShZ6&#10;sas4vbikCwHnNVMuvD3bYJsF235k6kd+9NFTPnz6Pq1xmDKyaAwpRUhCTCE6sgFnZXwrORGyiMSV&#10;1pQg44k3AWUjrqqwQNEyZwmZyVAtaqz3TCkwhkia55aSQVuFspo0KZBW6Wv6kS6RqdvIfa00WI9z&#10;kX7bEXOWRnkURhVMjoQxglZ4tSAlcNliDFArFusVWt0Xuul2i9HyvIzCpkLJ6Vpoz9xwytxUVshC&#10;5E2JaRjxXhpz1UxomaaJaRzxc/OqNrMpQ07EOMm9rGTcLRRiRBpJU6DxHqc9RntizGKWESXXcFZh&#10;vMEYz9BPbHc7tpeXQn07OsJ5y+Vuw2bbMUwTOTtMckxTBhVFPGmNpDpG6L8pJ1CKtqmECGOliVPM&#10;CDSuWc6kcUU3RayFMSmy8SgrQhsBpimOTzcyF1rNME3cu7M/G5FoYtSMQyCcnFMPI3U7YOoVxQ5o&#10;73BNe03HdJUX2lNlsH5BzJGn4QPuPXzE+cUlr169Ik4Dtlqz7Tu6fsvR0RHWelzl2Ts4YIqw6wZe&#10;H7+lH0b6kLEKFus9NtueME0cHh2iNNTLBev1IYrCxemxNMMriCnTdT3/9C+/4NGTx2ithM4eE6ay&#10;4P11TuadbId0fccYRlQPRmm0tiJ8BbbDxK7voWjCFFFzA+Y07FivFFXlcNmjUgQSesZQtcuWkiqM&#10;0rTNkqpuUOotp2en0niqLJBJUyKXkcZULKqG2jXEnLlSULbaoYwlaU2ImW13wXYYURr29vbZv/+I&#10;uq7ZbbeEcUIbzZQTekyY2Ywixsj+/gE//4s1IL+7Xj+gcaaQw0QcJkxW6Ah5TEKj1JGUI5WvcNYR&#10;QmSaAsYqKldRV400/F+LNaWBOYQJowvkRJnJSEobMQIKE2cXp+wud/S7npiFbHX/3gP21itWbUua&#10;Ri42G+qmlntzaEUoocXQQ+7vcp3DgyUmEcI1yxUlZ3a7HSoVtL0yN4oYMovGEqODbFku9qkXSyqj&#10;aCxUTpMJxDThcsHYQs4job9A5UzrHNY6aaKmoVCEdm+NmPJEQ9s0GA0lZVQp1N5Jw7VzQvdLkcbL&#10;tWetlbVSTqQ0MU0juhScr+Z7MFJyou8Ghqlj4Ze0tWW3GwmzsM65CvX/s/eeXZYl2XneE/aY69JX&#10;Vbvp6Z4ZEKBEiAS4uLiWfjZ+gD6IEknBjQiAGEzPTJuqLpOV7prjwunDPpldXVNDSqS+Mfda3VWZ&#10;dfPmucdE7Nix3+d94H+peU2oqSrPerVgiokpSvO6stJwv1yuKCnx9u7AooVF26K1Y7k5oa4dzjs0&#10;BuctqtQCySkZlRIJcXirvBOBVi7S+G8qcnEC55rH/5QhjgHnLXVlmSbNerEg+ApnKxZ1DRRx75xE&#10;mLvb7zi5uKCpW7SyuFmE6qqaZrnCL4/ohoGCFqc5Bc4ZNJanF0/ZrI8Yw8Buv+d2e0ecIt32QIxQ&#10;MALLURlj9SwOMYQQ2G1vZ3BRofae5XJFiBpdeayzIvyc1+PaKIZ+5PrmGqXg+OQYs3JgClpnVm1F&#10;GbpZZLDC1pVAWoo0iJcigIZ3xbMlJ6YwEpOhso66bVBWXP18Vcn1VZqYEjEXppTQSkAazjuU1Tjv&#10;WTiHNYYUItMYSDmgS0QXcYorOXGz3WKs3JMo0EaDLlSVp2Ux56KBnDXGHOjHSVxb0by5uaWfIk1V&#10;Y400vtu6xtUTa+1oVseMYWIKEecNi2VLmAKXr16TUsKZ/7Zt6D8kfH9f5PtuvC8U/qF2wO/VYu5F&#10;uvf/PQCalCIXhcKQsmKx3OAXa8a7KON6TJSceP3yFU3TklJGI6Cntq7pYkA3NSOZOAWUkdxEIHSZ&#10;7tCxtNIYb52XdcjskphCJEVxetdagExKi7AE8YaTnDxGuuHA/nCHIuKdYdE0RK1JzjJ0vfyMMaS+&#10;Z7fbsb1rWTSOZVtzvNnQTzckDKVAXTccHx2zvb1iHHr6YaBtao6Ojri5viIqqReEaaLvD2gim1XL&#10;+ekxu+0tby939IeBcUwoo7G6MKWALonh9oZX33zLJz/5Quoe6Q+7mks9ZAYQvHMP/Agi+K7jeUoi&#10;zngHGvDO1Qb+6+L3H9WiPgA3lBwQAc6887oyu5iX94CV79cH363pyfd/cKV/v0747t//S6DL+/f7&#10;r9Un3wdXiihNffC1BYFAKKUeIH12Fs6aIGvkaA1Giwij8jVj4/F1RVUfaOqGvuvo+54QJnTJ83pv&#10;Tm+4v6Y/HMu711NhqFxNNllqONpRRREpWS9j3lgLpGHoB5xXjDHwzYvvefkXf8Gf/Mkf86f//J/z&#10;z376BcdHG7bbLWGaUEpRe4EFTqPAuerKU2aR1qzFJOb4AMscx5GQAt67GWLkqOuGcZpIOd3z8Dj0&#10;A7EUXCn4cWQIQfKVLOvFzfGG5WohDrZFPnPMIm4vJYvoKk1o5VDK0NYVn37yKS9evHiodZZSiFMg&#10;IgAXrQzKKLpDx/Xbaz7/9DM+/9kX3Fxf83/9x/+N7as3LFVhfbTm2UdPOHt2QdV4Ki9r6dfffwdo&#10;6qbh69/9jm++/prdvuPV5desjtecnJ3x3cvX/Po3v+Xlmzfs+4HFYk3VtGhnqWs/H6/l4vSEjy8u&#10;WLY1zhiMEQjh3/3qV/zv/+7/5PLyDcrVLE7O+cVPfsLHP/2Mutmwvev5j3/1S7795nfsbq5oGsfF&#10;xRlnmzVeZ6Z+x2rVUtWe69tbXj1/wdh1qKJ48vEntO2S//y77/n6xUv2U6BZHXN8dMLltmPKmsX6&#10;lOVqxbOnT1itVgxjz7ffPMfbmk9/8jmnZycYo+kPe37193/POPT80R/9gtXRCYvViv1+z1e/+Yq3&#10;L7/n4vSErut4c3nJ7XbPFEf+py9/xpvrO/79f/xr3rx8QVO1GONIJKyxnByvqWtPLhljlMyzdTO7&#10;6macs+Ku3XX0fQelUNU1vqp5+vQJpycbPvnoGetFTRx6TCmUnBm6nv2h49AN7PoJYypighgnslIc&#10;n5zy2Scf8/FHz3jz5i2LxQIQCFXdNixWLavVCust0zQRY2C33dLt9litIEf2ux03V28oJYLwiKiW&#10;G6rZITmmiCkKby1VVUnOODvwxiiCx/V6LaCcUVxN0QK5u7vb8vLVG3b7A75uODoSkffX333L3d0d&#10;IQSc91grta2iCkerNcebDYumlRwzBFQpeOcI3qOtoWmbub4Bn3/xJR9/+jE5CQjJVQat4eWr71EU&#10;zk6OSSHw4sVzFIbhsCXFiWnUbLdbKmeZ+p5w6DBKC2zVeD776Rc8efYpN3fXvHj1CqsNx6slaRyg&#10;EdCGW53jnLjBrpdLtIKTozUxp1kwKtCru9sbyJmz01OqRcvtP+1p1qd8+unHXF9ecnq0QufM7777&#10;jqnvmbqBF9c3ECbRSzvPF3/0cz754mc8/egjmuUCRSFOA/1cx18sFlhnub29FThuTIQYuLm54bvn&#10;r9gfJpzz1I2nxEyMkmNoI7CSRdNgtCblPMMbKmrnsN6j2xpvC947qqoRge8wUgJAIuRCyolDtyfm&#10;QioFrzU6Z3a7LeM4yt5FmEhTJE6BdrXks8+/oG0qam2I/QAhsjppJDcrhZijFJDnGqRRhbr2UotK&#10;hagsGMthu0VZg3WOlBLdMNENE854vPfipZsLGI2tPb5tBZanELCCFthgzkkc6xUC96o8dhbRy16D&#10;5AZxPrd9SEwxMUwDIYzM7Bfudlt2hx7nKipfzz+nyDMLJ8dEmud+Zw1WS95OmfOoFGkXC4xy5DAy&#10;hRFrDM5kjNKMI/PPFyCyXDRs1jLvZKQuVn/6ESk9m9efmeFwYJx6lssGpcE4qYOBbAsAmOxkHak0&#10;RityEjdtjKy/74E+xgrQSReBYwiMToAyxhnJk+5zNC3vFVMmF4VxFUZ3lBxp6gpnNSVkKme42+5R&#10;TiBNIMDmnGUP7H5vYL05pmlXUOy8LlazaHUl4t95nEIpuq4n50RKid1eoHxhilhjsL7i6OSIMpP7&#10;phg4HHYYrdisV1AC1jhKivSd7PcYwMxCcWMkN9JmXv97T900TCGAVsSUKLmw34kQX1lNqw1nJ6ec&#10;HK3xVrFoHWcXR1xfX3Nze8fN1RVGG5bLNct1yzSJo3y33/Prr37Dzc2WxWLB8WZNjhWL2lKUmR3l&#10;M1oXvDN4X+O9Z78/sN8fSFkR5/wvpYwp4L1hvVzirUCy0YpmFMhjypm1Kux3O3aHjsoKuE4rLbX7&#10;IqDRMgvPdQGnZH2aw8Q4Tby9uxRIllYslkusdWyOj6XGFCNGR6q6wnnDRydPcL7iyW7PoRsIMRNS&#10;IedEiBOqFEyRPQTZYwZrPd5ZjJnXqTlTQmCKkayU1KOyXIMXL15gjKVpF4QUiVmAnh89fUplDeM0&#10;oSn008RqsWDhHTFOCPzacZ/R2sqTS6HSGp8rShLoMyVhplHgezGwP+xxvp3HxUyc9zGNVqQ4SW1b&#10;G5Qy8ix6j80CowhB1uLayL7NfQ0JBNrUVBaUxhnFOAkgIccJrQpGWzbrJbnA2dkZ3llySUzjRBh6&#10;hr7j6uqGkiPee9pFS055BiRLXUobzdvrG5q65shvCKngtEVpJfWPosnI52QyuId1k2K1WrFer4lF&#10;PvPZ+Udsb7e8urzk+1eXdMMLXr16Q11XPDm/oHpm2e3uuHz9mvPTYy4+ejaDwTtSkFzFolg2LRYN&#10;JeKMw22OwMwA42kipkjlBWy1aBdUviKlyPX1NXXjaeoWM4O4tFXUVUXtGwpq3n/XM9CyZ98d0Fdv&#10;maaAMobN8TFHR8ccty1OG5axJYaJnAI5TCg0SkOaJqmRVjUqZbruQAwTIQTGQfb3Ts/O8cawWS7Z&#10;7faEIPCjjEAolIKbq1tizLTLpYxLQcDFxjpWK8ditXpsyHmMx3iMx3iMx3iMx3iMx3iMx3iM/6Hj&#10;UQD/GI/xGI/xGI/xGI/xGI/xGI/x3xnvi8k/5HL+e826c3Pp+42t736t3xFN3//bvbj6fdeo99/j&#10;/n3uRecfOpb3m4h/1ET+0JerZgH63AQ7u21+6DO9fzzvNue+//eHc3Tv+vROE6/68f8+GD96vfrh&#10;GO8FJT86l/cfqTC7791/T/3oWrx7nKWIO7DR0uB078ZWPuA0/+75e/+8Gq1nMbS8z/31y3l2QUjp&#10;R+50KWfULNxNs8hVxM2KqDUGjTWGSY0UY6WDWCtprKwr9vs9IOcgBHGET6WgUSJ8fMdpV6sZIHB/&#10;cgBr7INA//6zOGuxxtDUDTGIS0ScBupa3OLDFHjz9oo3l/8Hz59/z//6b/8tHz25oGkWlKKp6wVG&#10;a/aHLWkMpDILJdEoNDEkxjHgfE3XjYxhYtkuuL7dzSKATLfviDHRtuIG1OeecRzF/VoVbu6uGbue&#10;xlXUXkS+xoizcSnSdZ1TFKdYIw0NaIVRIg5V6Nnhw4PxRFXIw4FhGGjrJcyggTKJeNo6cQwPMTOM&#10;I2kYWC6XGGPxlXl4bmOU35dmsS8wNz0MTP3AOI7chUBMiU8++/TB5c9acQil5Pna/ABPKLMQ3vuK&#10;tnFMQRoOjcrUlWUcRnKSRtuUy3zfa9q6oW1bur6nlMJ+u0NrzfHxsTSzIc+HtY7Ke8IsGPTezi6I&#10;hWkYIBc2y5W4lG2OOF5toEjjkfeeEkY0Ik5TenatNNKY09Q1lXeUuUnqXggU5kbZaZrY7XbiLLRe&#10;45wRx3ijiXFudJxdU31VMYwjfdeLaHKcOD33gMZZiwgeZGwJOVNyIZOYQmSaIlNMLNqG2juUUaSY&#10;KKFII9f9eADyDMXINE0cDgeqysHsJkN5B8lRCjmX2e0nz42REFMihUAoiqvbW2JWHG1WNF6ef61E&#10;gOSrmlIscRxxzqO8OA2lcZpd26XpvVjLMI0YK+LenDPO2HmMKSgtg7dGnENTjqQikoNpmrDWifuY&#10;tYzjSEryTNd1RYEZEBBwR0d4q5m8J6byo7Gy7wYCI8pnci60TcPdvqfvB9p2Se2tuE+NI85omloc&#10;z4yCvpcGx5JlnBJXRbnH9OxQn0qcx2oR2FnvMa4SgYvRGGUIU2DoOnJK0mhsLWSBpjS25o//6I+Z&#10;cubQTey2W6YZTGGMwShxjp5CgCLOpKkoxhhnIUvkcDjQ9QKBqOt6hmRIA53WSsR5aEII9ENPoaZq&#10;arSzpJJJY2EYR05WR/Isx0zdVjNEID045co1jGhj8MqBsXg/MQw9Y8qEBLkUvvv2BXe7PSdHa5x3&#10;PLt4xrjbixOrEbGvLgnN7BqipPGYWNC6EFMUFxwQ9xalxF0xDrimRpkZDIM8t8yOblVVy1g5z/vS&#10;1AcxyBjqnBc3qHvBzAwUsEahyZQswAMFTONEfpjzrNz73DvSC6AlhInx0PN2vBYHI6TZ+LPPPuUn&#10;X/yMEMUZ+vX3L5hSIszQCHFtVBgvrsY6ZsY4MIYgIpYQOD0+Rs3C4srJfO6dRc0QDmaxWRhHUpik&#10;SS1O5BgFkgAc+p5YMtZVLLzno6cX3Nze0XWBNEXUYknlNEEVxmHCGMs4BrquZ7/b8fbtW+7udpyd&#10;n8EMv/n0s4+giCPqMOyZQsZowxREHJPm/GOKUYTE3WFuODZ4X7HdHYhxxHtxN8s5EWMS0ICxNO2K&#10;ZA0xxh+gQePEGDPTFJjeXlFU5mSzwuiG/jDKvTJFbnYdpuqw1R7tHcqJWK9qGnxbY42hmILVmpJF&#10;+BBDpO9G2mbBar1GsxbBoLG8efuWQzfSNC2L5YK2rik4itIs25qcxDFNWc+Tjz7ms88/R1No2gbr&#10;BW5ijEdReP7tN7x981qc5A8920NHCIHtoeP0+IhVU7NsWpRWNK4WoVUSYbazjmVTA4mh68UtKBXe&#10;vHrDvu+56w4MU+Di4gnauRnSMTENE3fb11gr41rlHG3tWbYtShcqZ2l8BQUO+z1XV9cPDqRqFjKJ&#10;4zCQJrTucE5gNoeuQzuLrzxKGcYwUbTFVDXdFOj3ew5dh335lrppuDg/Z7lsBSSVMiUGnFXUs3gv&#10;50wIPcYYcX70fna9EzfzOAvTusMBay1NXXFxfoZz4uTUdx1kmROV0nRdj7M12lqsdYAIW7TRqPnZ&#10;MbOjWxDVsQCGjOSuBXGHX7RLdndbgTQB4zRxfX1Nf9gz9QdevnpNzJmPnj7DWU+IEV/XOO/RxqBn&#10;wVyMkTKPITEmlAritGwM0/28nLM4xWpxVtUls1o04vKcItvba/LQ07QepQvLVQsUpmlkGAdCDKQp&#10;MKSBtm1x1mJmgIK4vA6SVxYjLl3Z4IzFKYNzVnJHayg5k5NABH5YfRRiTHPeZTCmwjmLouCcI83O&#10;6MaKw3DOkmfd501aFWKaIM8uYnMe773DGM0wBfoQ8ZVjipF22XJ+ekbbtFxevubq6op+DKyWK5wz&#10;pKTR2YKWhlttFcZGjJodq6aRKUXq2qG0AGByLOBqwZnkhDNO4AtTEhBTkVzQG4vBoLzCe4f1hpIL&#10;3jpSysRxYrvvKe6Gk2PJ3ZytMN4TlCJPI2m3xVYVTdUyjaM01MeId56YIq6yKNMQUkIfDiidWG9W&#10;xKjoh4DJhilNWGtomkbuVQWleIEtTBNaO5iPe5oCXXeF0opF086ux5ZDDExDz/bujjevX7Ncbzg/&#10;PWZRVzTOMh466spSOzknxoqrnp63YYVpYgRWpDQhBmIulKKIBayrWdQLcVpU4jKcS6HEwNh3dNOA&#10;UqAQ6NKwHUApFu2S9WIhrntxQmVx4cuzTDNMEzEnYu4I00TtK8nL9D34yYsbua+o64rKe3aHPSFl&#10;uhhkjMyZfd+RYgCyvF8qKGNoq4qzk2OccxSVKWTqqkJ99gkxRJq6/v9cX3m/PvF7It736gHvCn7v&#10;fy4/OLqXD9ZB3hU7l/lPgedJE7w4rmusr3ny7BO+2W1Byzw4DT3TDJ9rqhrnxN0w50RTVei2JrQ1&#10;u9st/f7wAOrJIRPTRLuUXKiqKoGgzaAbKYHIWFZSFvF8yrN7tgjvc06MY09/2M95vKb2FrNsidaQ&#10;vKVxjpQzwxQpKTMMPfv9DnLNspVcSQBQUNUNTdvw2acfc1kZbq7est/taOqK5XIBJdH3A91B6gxG&#10;g1GZVSvgk+PjI6Yx0B1GJiIpTninqRctY4abYcfr774h9B2uqYnaUOY56P1a1Ifugfev/49qUO/V&#10;uN57g/9ije5DEMgY44++fqiPvVfHu7/Pcp5F8H+gRvQh1/aSC8qoH9X7/lAt8P179t312P9bZ/t3&#10;neC11gJ1zOX3jov5+/kdaMB93mislzVYMHNN0mJdxAWBajgvzsy+arB+J+uY2bn2oUY3z3/3Nbl3&#10;z6PWsv7WVtaQahZXTdNEY7T8bmvoncFaQ920Ik7Z7sgaujHw13/7f/O7X/+GP/sXf8qf/+s/o10u&#10;mYZBgH9Gs98Hpmkkp4T3juWi5ejo6Ae39ZLm3CnONZvIdrsDNJvNkYzFc97S9R3LxQKsY+o7uimg&#10;rWcMkVgQEKLTrI/WVLVHa0VJSkCKMRPnuZxSiONAmoWldVWxWDSsViuUEsBlIeOtE/iVE+DMbrel&#10;bZf8y3/1OU4r/vPf/pK/++u/plWK46pltVzwyWefcP7TT2jONqRxJGz3/N3f/A3HJyfUVcPf/vVf&#10;c3Nzy+s3Vzz//gXtasH5xQWXN9f80z/+itevL2WebVtW6zVN07BcNjirqauW06MTNssVm8WCyokb&#10;/Is3r/nVr3/DX/3lX7Lb71ken3N0fMrp+QV12/DNt8+5vf01r56/pt/e0DSWJydHPH1yxqKpcbqg&#10;ciBOhdcv7zh0HWM/oShsNhuePjkHpbm8vuEfv/oKszjm/JNPce0Cay1dyCzQLNcbTs+O0UZzu73B&#10;WstPv/yCxfIIRebm+orf/upXbN9e8ezJBf/q3/wZ9WLJ3a7j5ZvXfPfddzz/5hvaynF1+YbLN5cM&#10;Q8+LN2/IOXH7f/wHbndbvK9Yb05JqQgozxnauhY3UIXMp5UXobh15JQYh5FpmhjHgf1+R86ZzdGG&#10;87Nzjk+OWbYtTeVpvIMs4D6VM/3+wHa7YxgHDsOINhXG1Ux5YgiRtnF88tmnPL244PuXr+jHEWNF&#10;vLhYrVitlvha6kCHg7jL7vd7wtCLCDdluhypKy91xKQIMWOcIs2sTG2gco7aGqm3KXmmY5T1dlV5&#10;nK/IFG6vr2Vtoy3KKKYw0Hc9KLh4+pRFK+L8tqk5HA4PdecwBbRWtG3LoqnZrDc0XsSFSmu0NaRY&#10;mGIQiIx2tG1LpnByfsbFxQW+bjgcuhnslPntb74ixcB6tSFOE29evaFtGq6ubnn5/DvZS1CKEBLT&#10;EAn9iFeaKRZCLPz055+xXK94/vJ7ur7DGE27XlJ5z/FmjbOao82GL7/8GbvdlreXlzx9ckFOAe88&#10;t9tbrq6v6A8jpSicr1itNlRNxW+++ZbXb95wdHrBN988Z9VUHLqBV7/8JS9fv8a1S6acUa5muTnn&#10;/ONzTp6cPqzHq9py2N8wDSK41EaTUmS5XD6AYUqS2uvQH5jCxOnpKauNYr/f46yMvS++e8EwnHFx&#10;cYaz4oa9XC5IOWIrx2q5ZFk1eKVIYRRBqFIo48RBe5S6RYiRru85jAMhRELODDFgc8Uwyj13fX1D&#10;KoWTk2OWS8eiXvDJp5+S0kgaewgCDppyQqNw3tMNA0oZtLakVNDaCui4QNIZaww5a+72HYeuw9UV&#10;T589ZX/oiLP7+DQFgZgaM7sjJ+IMtslhdhhuPRkRU6YMxCRjsBcocEEL1EXBlGW/re8HXl/dYuuK&#10;KUVCimgt4IeUCyFkMoFhTMQarNHzPSfPXSkZ5wxVVaELhJCgJMgJheRJ4zjhUkEbTc6RkjXOGgry&#10;GmPMwzw/zeAXFBgrov/FcvEAoQlBRPIpBtBaIJkxAQJj/GQAACAASURBVAKW8DMwJuVEbY2Ic7Vi&#10;7CcwUsMUuE0mjQPOr6hcDTky9R1hGohxlDqAbmZBvaIUhTEa6x1pCLR1w3Kx4Gi9Yn93TQojh9s9&#10;uigWyzU5BnF+D5G6XmJm6GsqRUABVpzMz84v2NV74iS1Zev8g0t1Xdecnp4QQ5TxLsa53ly4vbnh&#10;+vqKnDJ10wCF45MjQpgI48jrVy+5fPOKX3z5JccnJ6Q4yX5MKSg0FMm/wxjoDz0gINn1esNytSKm&#10;xL7r6Ppe1rbe8Kf/y7+Q/Y+UqJyDnHj98gUvb2+4uXlLd9hxcnxMCIn93Y6r1285f/KU87MzFosW&#10;by3RaD56+oQn5xd0fc+irmZQzoTBklMiJwEAe+/xpmBVwpCoDCSFgFcLxGliTJHBGEiRphGwa7tY&#10;cHR0CkZqQLnXGOvl/CM130IRQNt8vqDIfOUcEQjTSA4RUqatK+rKzcBu5LwMI8ZK/miMwB6M0XT9&#10;AecrlJnH9iLP4zCOqEGRYkAX2Xty3kv9egbcNk0t4KJpQqeIHgamEClq3ntGsVosmUIkxDBDwaVW&#10;s9/uSbWHHNjeXdM2DVoJ7MVXFvhhXTkMI93Q8/L1JcvlkmXbEILUGTTyjLu6wiozU58z4zTStAuW&#10;yxY7gzxSSnLuSiGGRIiRECPGeXSGEmVfySkBQXgnexjjMACFZoZGWqPRVSUgk5gFbFpL7UyhsM6I&#10;0B6LbS2qqYjLJeMwcvX2LfvDwHbfUdU1lfd4r6hiwXnPT774kv1+T75fR8z5AsqQyTNTS5ztY5K9&#10;THJhPBxomobGe3zdsKgCy7qlrlvOz59xt99x2HeM48BXv/onbq9vWLQNztd8//ISZyvq2tP3Ozar&#10;FW27YNgfBLqIwDOcNbJn7i1FQT+NM0hSQPb1ei3rbGsZpxlQjZL60wxWcc7hmwrrpFZqvaVqKvq+&#10;Z5oiKReMDXRDz+3dls3JqYCuNDhrUTox9RNoqY1WxUBOxFhIQdbt09TRHfYC4zeKu5uB3e6Ws/Mn&#10;aCM5ouw5Ic/TNKCM4eknHxNCBmvJ2hJSRls377Gah737x3iMx3iMx3iMx3iMx3iMx3iMx3iM/1Hj&#10;UQD/GI/xGI/xGI/xGI/xGI/xGI/x3xn3zdPvN2q/35j6vqsT/L47+4fE9O8Kq9+PHzW9Pgi9y49+&#10;/l1HrA81yn6osfz++x92deeDr3///d8/7vc/g9ZaRFbvHCfwjuvW74ME3v/6Q03F0lzzzu8Uq0hQ&#10;0siuZpf598//u03Fv38sH3Yq+5Db/f2/PzTgz+9rjHlwm7t3EtNavdewLwJoEthZlJBVRiFu4iGL&#10;cN1qIw7wWuMrzzQ5YqzxznPwB6ZxFNHfFEhKGo8zYN65B7Oa6fyoB1mAUgqFNN03TU1dV6hSGHxF&#10;CImxF3eLvt8TJ2mqDFOgHwbGKfD19y94/Rd/wZ/84o/48z/9U56cX2B05uhohdZJXCtiQM3uhQeU&#10;OEaWTNs0HJ+cEGIiTInbux0pieOMQuFml/X76xJmYaO1mkN/YOgmJlNIrWK52eCdJo3TfE5FlIwq&#10;83WYG8ozck/oWfyuFA6DTxU1QIJ+mMCY+ecVISaMlWab3HfyvRC4vduKqG+xkCa1aSLei1xzZhgG&#10;1o1HKcgpUHIU0blSXN/cUYzj9PSMME2EKWAQcUxd1yijyWp2DQsRPTsaU2AKgd1+x9jt+OjpE7SW&#10;BmQ1C4tTzhilqKqKk6MjaVAdBhSK29tbYggcHx9jjSGGiLPSgDGOIwpxmsip4K1Fl4IqmeP1Cjs3&#10;O9pZWIYCVSJTFlGMNZW4FALTJM2eeXam8c5xfHT0IJLO8/nZ7w5M40RV1xg7i+cR53Ft5jFHabhv&#10;+DCWmAr7rkcNE4v1Ec55cS21Mu6pGbARU4CiZzGfiAvVNOIqizOKOAXKVCjpB8CHsRbvHGoGGpSc&#10;xbFldoe4F1bkLK6AuYgA3hg5xhQCGMUwRfpxIpfCME68+H7Psq05PdqgWkMJEWcddbVgLJp2cf/M&#10;ZsYYSDHj54ZBpcBXlYwzuTD2A2GccM4SYhBXTmsfjidnaZRMRhGmyNu34ga2Wq3QWjMMA957ASPM&#10;12uYRnIpeOOoKgXTJO6WWuOcZZ8joZsweklBsVos6Mck94Rx1E0jzdIlkxD4g2tqwjASlSGMI0aD&#10;nUV8ou1JpBixxmKMIplZxu+kuTCmIOILbYkhk1OZm7MEqJBixFlDTiJWVmi5xkUxjoEQE9OU0DFQ&#10;jCF0HVOcMNrQpSDPvjFY78iloHYH3r69pBRF5WraWhrrlSoUEs4ZaeosicMwYLPDa4Odxx2l5Bi3&#10;2z0n6zVGQVGWetGQQ6TvemmwqrzcL6XQLhqKMlSHHmcNb65vcE3FJ598CkXjjH3AwsRxYtjvGW/u&#10;yMdrfG2ovEVZizJ+flaSXIMMU5jIWeYcZwQqUGKi63saDc5ZSklY59FOxCzjODC9vQRjsM7CLOKE&#10;LGPxLNCqqhp5CArKWOqmghjIcSLHaea0iGO79xVZKVLSWAukGYLgxLErzmNbypH+MM7jWeHt1Q0X&#10;Ty/QtsJbz+r4hLeXl6T59VpLAyzaopQhpkJKkZwK4xC52+44dBPPnj2jKgrvZC71lThNDeNESolh&#10;mui7vYj3FajZyShME+MgY63SGm0GdoeOfgrsuoHr2y3rzTHmY0NTGRF+OUdM4npUChjjKBkqX+Gd&#10;pyhwXpxfnXOUktjtFX3vSQWGaUIB+/3cLKfE8b1kAcjUTSPuSBcrmOf2+3mxqhtA5iZXeVL0hEmc&#10;mXLK+LpleSRz3zSNBDIjjratqU3Fyxff4604PVfKYY1Hu4q69TRejl3njEFcnoa+5zfffMv+MEqT&#10;clWhtcEai3cCuBiGQBdGDoeeRbugH3tqazHGY6w4TZWU8MY/gFIo4rIZwohxmhQi/dBDzuIM6T9h&#10;mhJTDKQCTeXFnU4rpqEjxYkUE8yCRkomk0lRmjMrLTCMV1eX3NzuBKqQMmMutKsVbbsixojWkEk0&#10;ixZfQyqJfhi4ur5l7Do26wWnZ0ecnZwIcGiK9IdBzvUM6AgpMPQRpY00bhvNcDhQGnFoKkXcgZQu&#10;LKuaMUz040BrDCkXplwwtsJ5z8nZOf000V0NtHUtLn3Ok1XmMHSonGRstQK18XWN99LQPI4jwzAQ&#10;uyBOjVNHDJG2aUhx4uj4mMViQdO0AtYwmhIT3337LcZotFYzmMaQUqAgeYAxAhS6z4VjFBd6lcWJ&#10;vXYetzJUvuLJ6SljDORcBA6x3QKKsydP+MmXX2KMo6lqdtsth65jtVqjtCblNAuVDVNMEHustQ9u&#10;3vdAp7r2lJQpOeFtLQ6ARfKU3/72ay7fXtE0C5RS3FlxajQWzp+cUbmacRpFuO9EKFRyIcdELD8I&#10;ZIdhnCFBDuMsVoszeU4Jp0W4F0mEMM5QpIhScm7GsX8QJzjnJNfPkRBkbE0pMU0BazTL5ZquO3Do&#10;dg9N1yGE+b4UF16x857fyzmKE6hNFQMpi4BDG8fU99S+4tnTp6yWS16/uuT6+hZtZgd7MxFToW1r&#10;Tk6ORVReIsoo3AylgcI0DiIcuXdA9O6dNQ9oLW7xOSZSiuKQp8sMq5E8JlEIKeKdY7lYEc8Kv/rq&#10;n/j7v+9Ic1Pz6uiEk4sLdrs9d7d3fP7Tn/LRR89Y1BWVUrPjZCegoZzwvhb3+ZiZQsRocL7hbL2Z&#10;85yDOPlaK3NiCrP4W4BA2/2efdfhnCNGEUSuNxtAsVktOT4+Yr1seXZxRk5R4CZDwBqF0Zl20cJy&#10;gbcO7yx935NyRLIZsXlMReYrssBmjHHEkgXCM0b6uwNoRdsuMM5hXWKYguRIJVO0CF/ICXJ8WF9q&#10;lUUIpMFZjSmgvRXg1iRrIUoR4bvzD+tWay0UTY4RbUAby6IRWNWiqUBrhhBJswvsNE2MYeTQ7Qkz&#10;zG3RtJwen7BsGpk7KQxTT4qJHCNN5fDuv71B+906wT3c437d/IfExj8WOsv8qN6p2bzr/v4h5+6Q&#10;E2pW68YZonH+9Bnff/s13WEv8wpyD8ZpZN22rBYLonfcXY8oa9FGxK7qSIAPMQTiFBlDABLdoUfX&#10;Lc6JQCHNpQ9nncxTRfJ3YywpB4w1oDJhErHENI2ybtOGlKLch5UjlMwQI8pa2fxXhalyxDAxDKPU&#10;AlIWwSEJayuW6xWLRcuwveX05BhvNcPQ03cdJyfH2KMjtNlxfXM9A87AOUM3jixjZGEavvz5lxQU&#10;z59/z9SNqKwxuqBzQOfM5YvvuH79iidf/hSDJsUP13nmYVxOhuJHNbR7J/X7+/e+tiJusL9/T/zB&#10;e4rfxyy+7zD/IXF8Ub8vnlfv/P9D9664h5uHr7XWAuDKP3a1l3En/qiG9G5t6f6z35+H+/v3XWH7&#10;+zWrD32eewhi0eVH97yaoQ+g57l0fp/CDJRTKCUgRmsFAKYnuS+NsWgjcJyxHrDO4g4V1niBw6TE&#10;OPU/uOnmGcKo9D2D8YdjnI9Fa41xFgc4ZC6um1rEMLO41VhL5T1jlFpUzol+CPy7f/8f+O77l/z5&#10;v/4zfvLpp7Rti9H6IUeOsZuFyZVAKa24YY/TIEJONE3TkIqAI7quZ70+kvlWaUpJDEOPqzyrzYYx&#10;Re5u71C7HW3bEvKAt5a2bWkXDWipE1DAaDlfKWZyyZQkoKEYJnIuci6Veqh5pTTXDi0YrRn7gTeX&#10;r7l48oSz0zNevXzJr/7Tf2J/9ZZlU3G2WfPJk2d8/JNPaU422NM1aMXt5SW/+7v/TNsucbbib/7m&#10;b7l6e8Xt7sCLl6/ZHG344uefc3V7y6/+8R847A6klKjqisViQVV5FouWRV2xaGtOj05YL5Y0VU3t&#10;K27v7vjbv/t7/sNf/iX7/ZasLfXmhHa1oV6uuLq94eq3X3HoB/JUcErx+WdPODvecHZ++oNgshRC&#10;CuwPB4ZxBDRVVbFaLfn0k49xVUVRignDz//kX2CbJftQSNZJPWK/4+bujqpxnD45ZUqRiydPSTnT&#10;LNcUrbi+vOI3//APpP7A//zHf8Qvfv4lysGuH7i7veL1qxd89Y//wNjt+fb2DqUUVVVzt9ux7Q5U&#10;voIpcnpyRlVVxBCZpl6El9awaGupozaetm1wTtZgMUaGvmOYRmIMAjcosF6v+OjjJywXSyrv0Fqh&#10;52cwZ4Hz3d3c0W0PpFTox0BGc7zZMKXCME3UdcXPf/4Fp0cbgY0NA7e3d0xx4vzigs3JMYumoaoc&#10;fd9zc33N7m5LyRmtYdG22Po+l4cxTOJYmtR8z8uY45ysWbXKc41VYJvWOdrFgikEXl9eCjBlGDDW&#10;k7I4sjorTsbWOqq6JqVIKYW+77i7vSGOI7oUau9ovOfs6JjVosVZJ+fDGIwTEVsiM0VxWK18jbOa&#10;tl1wenHK+mjDdtcJlCEGdtsbFJHlYkEpma+++jU//cnH3N3d8fzrr8UZPUxMcXafV47KOoYobq5f&#10;fPkzjo42uMryZH0htcKSaZua9XrFctHgvaxdl8uWUjJN0zCOI988/57lYsH17TXfPX/OYT+y2/X8&#10;4he/4MLXvPn+Ff/wj78WYXIS+O0wjPT9wPYwkKoFn335Mz7++BMuzi9YNAswmSGJ+PLm8jWV9zSV&#10;APC6w55hGKnqCusEUlDKLIovhSlm6mZBUQqfCtpK7fPt9Q2+rogpsVw0nJwcCYDMWZarFb6paZsa&#10;HTOqJJyF3XaQmpnWlKSYYuL6+pbdbs8UI1OKmKpieXTMrhsIubDb7nj58iV32y3HpydgLNViSV0v&#10;SLmgssKhCTFRUmTRNj+sKVNEGzuLSw3WVoRppA8DRRlS0YQQub69ZUqJSje0bSPrOCSX6rqOF8+f&#10;i+u1EUibNgIaoWTWiwXeGHRVg2YGdua51pjouo6EgGHMXHNKGcYojrxaGwwFlQQAqbUl9BPjFFFW&#10;9jxMnMjZcC8YzTmjSqZkN9ca1QykkBzazXX2MgSCzlSVQ+lCKZGUImGuM1lbYZ0DpUhJXLVLKeiS&#10;CHliuViIc7aRtWuMgTgpxjmfLHOeHH2FKwJbUcoKr1FpgV6pgqkci8WCcRgI0wQF+X1jx3jYM/V7&#10;tFFkJc7Kznn6vkdri/WOqmkwzmJsLXBmCrW3LM5PePn8a96++h4SLBZ7slZkDZmB7e2OlAUIVzUN&#10;7aLFaKl13edExluBO04DlZMaawgD0zgIiGvRMA7jwxrvo4sztNJcXV0J+DaMDIediOu14uzkWAAA&#10;87iocoEZjq2UwGmbuma1lFriNE5MMXPYb1FK0SwXHB0fszk6JobA7e0VdeWoKk/dtAL1ixML9xG7&#10;owVvlxXPv3tO33WkVEAZtnc7nn/3grqpOL845+nTC9abNcebDUpZ+qGfgSsi1FZIvbZkI2DRrqOt&#10;atIUSOMoNSIKlTH4yuPcghgDIUTG/ZY4WaxzUitKBV/Xsg5eb8jLFWEciCGQc5whbZkxjKQcBKKQ&#10;MuPsoJ2jgCO0UnhXCcwSGGOiaspcK0oCJlTyeplTIilvSUXj6hXtckO7bPBVhfeOw35HnCZudlum&#10;sb/PWmVNrPUMrdNUTpzqU07EEMlR9siO12uGaWLKiTJDwUOIdN2BkhNNbVlvNuQUOXQDBwp2rufp&#10;MkOvcubq6oqvvvqNXOumoW1lD2uxaFmvVlS+knnXV7Jntd1y+fo1q1UrgJd2IeBjK/l/KoUhZmIq&#10;WEB7z6qqIUPJSerxWs9gi7nuBqSUZxgis4O7IRVDPwaGdBCwu1F4Bbe3N+SSOdoco41htTmmapd0&#10;Xc84DYCAPcZ+5Gb7Al9VLNcbjK+IIaBRxAwZuLu94+bmhovzc1nDJHGq19rgKsOQE0N/IO22rFYb&#10;nK/AO56en7PrehZNyyWXHBScn52x3e/49W9+w/HRhlIKf/W3v6SpPU8vTjBKc3Z8ilUGlcFqgU2m&#10;HBn6HtVLjWVMsseac34A7PYp4atqXj/KGtJaO+9xRYGldx1NI8B/19S0lWPZ1pKrZ0RobgyHcaBt&#10;BDihdCbHLDUUpQg58frNa0pMOGPwrpph/6BUmiEEAgVFaVCacQwoXQj3tWnvKEWhtJXfYWaYvdJS&#10;0yvz3r0WiLNSjwL4x3iMx3iMx3iMx3iMx3iMx3iMx/gfOx4F8I/xGI/xGI/xGI/xGI/xGI/xGP8/&#10;xrsNuvdf3//5buPphxpr323c/qArO7/vKvWjBu8PCNidcz/6+r5J9t1jfP99/9Dnuv+5+9f/IfH+&#10;hwTiH/pMSinZlH7vGOR1v9+a/P7vef99H/4+n4r33cHUe+5c7/78/fl4971SSh+EGLzbfPyHIADw&#10;YyH9j5qO58btmLOIz4t+EAbLr1EPDvXiGq/F6SRnUa1bS0mZpDRKa2xOD427SmlpPh5Hhr6fhfDi&#10;bMjDZ+cBFABzk/V750McQyv5uZxZLtcMw4hzFdoafOXoD3uMdYwukJUlciDnxJQzf/XLX/Ldt9/x&#10;b/78X/En/+znNG3FSq24ub4W18IUaWtPXDcigEfhHLSNJ4bEpx8/JcTE27fXHG82HK0XtE2D1Yai&#10;ZoCAQhxMUwalub7b0lZLnPNQwFqNzu5HTm73f4rY7IdrDJqcRdgjDVEiMCipYGx6cEsxxuF9ETf4&#10;AoeuJ+WMc54Yk4iJq0qal7XB2jIL96UhtqoqnC6k0ZPshLUeGxNtM3B9fcvtdk9OCWU0y8US72YR&#10;IAptDU47uT7aEEJEKUR8kRIow/XNHevVEmMt4zSSc6KuKrz3gDgULJqWLh4wWiAEr1+9wjtx1zDW&#10;EEOY4QzzvTu709w3EzGOaKWxxs6C8IAus3N3SJRc0BpCmHCVETfiICJoEDH8Ps7O5wqGYZD/xhFn&#10;PIvFEqfULG6WstUURso4zOJzyEUxhCi+zcZzt+/QWrM+dCwWCuvc3IRsycminKOkjKk9GcMUCzlK&#10;46jzlso7nK8IRRwyQ4zklFmtllRNI/dbznRenEKNEYfUlBNZZbTVaGVwvqagiFmaWjKKhKYYQ5rd&#10;sb2vUFVFLolumGjb5dwgKc9cjJEMhJTJcWQISUANKrFwlroSgXbJPDjWKaXESTzGWeSjKEbuuSlG&#10;FNIglEshh8ThcBBHjKrCGCPOMM4RcmK5XLJoW0KK0mxVZkH/PHZIE7j/wZHOVTy5OMO4in03obUV&#10;lxWgKXI+Qsr0w0TfDey6nrHvcEbx0ZMLrBb36CnJZ8kUXF09jLlphg6UmFn4Gme9CKBipG1FmDiF&#10;UdxoZqduq0U4lMLI2Hfsd9sHcUhKhTj2DOOIrzx5FmmGlFmvlrRNTSmwWq04PT5hConKV5QMWSW0&#10;M6ScqIyn8QZX1fi2xTqPc5UIwgB05tvnz3n55g39v/xT/tkXn1M1FbaypFGe3ZSyNKRpaSZ3s6ty&#10;7S2/+NnPeHt3R922aGM4OTnh/PSMVy++Y+r2pCnQ7w/YFNmWxOZ4iVf1D/OYErE7Shpbx2kipELd&#10;1FTWoZR5cKItOTP0HSZabE7oZIkxiPBda7y1pNnVtOQE5PkZEKmb0hqnrYhkjGaKQZrvlBFRbgzz&#10;GGaxGFzlyYgDvEERYs84iihMG0/b1MTUcdjvaZoFRRXevL3ENZUIH0rCVRWroyO6rqfvB7JWoA1F&#10;SzNgyomcFApDs1jSLNcc+oGvv/kOaxQfPX1CW1dQV8wKA/qhl2NNgUx+J98w5DS772hP3x/ox4Hb&#10;/Z7DMLLrRjCew6HjxavXbJYL1ssavdIifp5dEZu64YvPP8cYLc3RSqGMYQiR3dBhLIzTyBQEMpDS&#10;gRADQz/gnJnng0KcMuOUcP7AF198QdO0M3wj/OCMXebGXGMoxSFtippc5HOUIM3wlfesj47ExdoY&#10;FkcbztuWZ59+QUmJnESQU3lx/k5lws750VQycZjIFF6/fsPXv/0dvlqwWm9YLDeknDnerMk5YRWk&#10;rCnKUkCaqKeJLkyoMtA0C6AwhQmlHCVk2rahjAl0IWVNN43YyotQfL8jhEDtG1bLBSFnjBNHdlJk&#10;7A7iCmhrNBCnEWbhqEKcV0WMKCLk2ld43zMdRJDrjWMcJ64uL9lsNtRtw8npEU1TE2JkmEamYYB8&#10;wdQN3N5ec3V9w3q9gTRgZnGvQvK7ru/wvqJpFxjnSTkTpgFXVRjn0NZx1p7jGxn7whioUiRj2G+v&#10;qaxmspZ+GqmrenYbUqQg+d3/w957Pllypfl5z7Fpri3XHnZmFpidNSIpRVCi9I8rQgytVgya4K4o&#10;rnYsbANtq6vq1jVpjtWHk1Vo9DRGQe3HrTcCM41G2bx5M8958/09j5KStinWoKvrLbVRzGc1dd2U&#10;YyAlcYJNlLB1GQqttcZaw267ZbfbcP6q5+LNOSdnZ2htWa/XGGC73ZBzwA0dtdWQCzRGpCngbEwJ&#10;byIL6AGwlcL7ApGIoZirjJZTWLOY5jJQVzV6rXBuIGaBiwmroB9HXr5+zZdffkXVNHz44QccnRxP&#10;w743a7Jy7Uwp3dqvlPwhGKm0InpH50akNqwXS3726Sc8f/aMnDN13dD5EqCxpoTojanQ1tDMWhaL&#10;OVKJMmRqC/TnFjSx3ZZ1o5QkMdJWdVm6p4RU+TYsKNK0X6IENpTWuHH8IYSYEi4EvPfT+ziw3W6J&#10;IfDwwQN2+w4hJlugVFRNi02J4B0hBJzvSwjd6AI4MRVKl/dZFhS7eCohi8pocgqkKFgs5oQQEZcb&#10;+mFkdBEIuODZ7q/Z7nc8fvyQ2mpqazE2Qk4MQ1fswTe7iJxxgyMlP+0z4mT4DYBCGwVZkGMmpQKk&#10;EKlYAFMI03GR1HXF/QdPeHO95dXFJZurHfsX58g/fM1uuyf5zG+//J7j4xWrec3D4zWffviY46MC&#10;Uwoh4P2BEAJaSJK2+OgJricriQtugmBkYgooJXA+EVKx47XtnL4fOBwOt3CC5XLJ0XqNUZLRjVTW&#10;0NYWTSJHwbJtScIwjgeGvivXe6WIIRJFop7VhBDLUHoqOwlrKjKpGA1TpBs9PgkyxVR/tbkqhjKt&#10;MZVhvVqXQJY1BZ6iFMGNCBluw/zW2hLuDA6RyqC0pAxGV4sC8eimofab/d/NXruEozLRe/wwIITE&#10;1hXGVsyaipzBqjKkHZNArZZUTT2tYUdsVdPWFcG5YgPNZX2WvSAKiCIjokeEf1p/5Wbv/P6wdH5v&#10;8P1t6ODNnj3GeLvHf9cofxOSL0HgEpIgC2IuQazFasX9hw/5ZnOJcx4rBdYYpLh5MySsmqy4ZGJO&#10;jN4hhWS+WODHkUEODM7hvafrOma2xTtfgBdtg1ESF98KVk/rOTFBAyGRcyCniJGao/Wa/rBnd+0Z&#10;xpEYwmSz0yQKrKS1FuazW3DGMDpSLqHHnCLtomWxnE9QuwEjJW3bEILnerOhri1N07CYz6kqyzD0&#10;KKup6opudPQushZlj3v/wT36oUdcwa7rCvQOiUiJYb/l2XffcP/Tj0oIbLoXva+fIoA4QdduwuPv&#10;9oHe7rHI9xjdf6o/8zYw8af6cG+fN7d9o5/oQyHELYTyp77v232328+fzsObftFNv+J9x+PtcPvN&#10;e+FdSOO7v9/7+oy3f38bbH8/vPPmz7dh+3dgj0oblNIopXFKFxPv1CfQWhcTvK2pbE3fdTg3IBUM&#10;Q0cIHikNvA1gzCVoKG6S92/10Yw1t8E8qQTGKJqmoapq9vsDbuiofEArg/eObrdHSc2XX3/Ds+fP&#10;+fCDD/if/sd/zS9+9imro6MSMJTl62tlpnCKxFqL8wOZXNZUbYtQ5e+98xy6rvTd1A8wxq7rMHVd&#10;7KXGcL3b4WNZ87RNU0y9Od28jckTmO/WhCv0BCGBnNMEJXKMw0DOmaqqWSyWhODRQrC73nJ5/oZH&#10;Dx9QacPf/s3f8PrpM1a24nS54qOPP+Dxo3vUlaU+mqHuLUhkzr/4mqe//m0J0A+OP/zuv/D65Qt2&#10;+z2vLy6ZLdd89NEHvHjxgt998XvcOBB8xFYNurLUtuLk+Jiz4yOO13PaqqLSFY21SCH59run/M2/&#10;+w988YffgdRU7YJ6tmB9eoaPcLm55vz1K/r+k3X51wAAIABJREFUQNU0nJ2ecu94zf3TFU1tGfqR&#10;vtuRU0TJsjedzxesj85oZzVWMYGkIskFtG04Pn3I+uHHvLra8e3rC5yPXG02qBy5d3aff/1v/mce&#10;PXrA+ZtzNtc7EJLd98/Zby55+vvfc9y2fPbzT/n5zz8my8TYd7x6+Yqn337Pf/0v/0DyDiUSXbcn&#10;ZYmylpAiVdsya+eslktEzhNQIRSYiFEsFy3L5ZzlakFd38BmBG6M7LbX9P3+do+5WCy5d/+Mk+MV&#10;dWMLaEIopCzhLK00fXfNYbcj9I4UEhGJVIZFUxNj4s2bC6qq5pe//Izj9ZJXL58z9o7NZsPusOfx&#10;hx/y6MnjAsHKmdevXvP69SvGfqCuKuZti9YSYwxCZHwodnrnHCmDCyUAXBlLY4vx3buRQLrtta3W&#10;C6q64WpzzVfffMPV5SUnZ2e0s5bN9a6sI6qKyta3e1NBwruRYexxw0jf7RmGgcpW3Dt7wEcffkRb&#10;17h+wHk/XYug63v23QFlJhO8iwUYoTSztmW5mPHq1Qu0rmibGd8//YbhsOXQ7WgftEipOFqtuL7a&#10;8O23XzP2BxQVEsNi1lDVNSJJstsRFDz66GPWp6egM0cnK9aLJY2t0VpST3vSm2u384Hr62suL6+4&#10;2mxw3tO0Mw6D5+X5BbZq0WbB06f/yHffPef8/A2jH9lstjz54APmsxkpQRYKbWvqs/sc3T/j8QeP&#10;S5DbGsJQ+gSvzi9wYSz7Wjn1jW2NGz277Q4pJZuLS2xV3d4DqrpBa4uxhpgju8MeqNlt9/jgUcmi&#10;laaxNY2t6Z0rewutMFZPUBJRjM6ygLdSzgXqFAP7buD11RXb/YGUMrPlEqENF9s9i4Xgerfn1YuX&#10;7LY7jk+PWa7WtPM588WCOCYO+wO1AB0DVkpyXTObQqKXV1cIpTDWlLCrUOVZSRbErAosSCjGrkA8&#10;m6ZhsVgUS3mMxATD0JNS5uTkmBjK63ZxeUHdtJwcHVFXtoCLc2Yc+9JHg2mNV1bWfnSlRyoEwtTI&#10;Ce5UVTW2bnDRMwaHthUxCfqDAwo0qK4ajo+P6boD0Y+kWCzS3jkEmaquMHaymhtDO2uwEww2+Mh+&#10;fwAh6McRo29ClXm6/yqaZl5sz1Iwek/IBYjcHfb0Q89ysWAxa1Gy3H33uy1d1017E0P0geAL1EYo&#10;xXK5ZL5YTYDUTEbe7jdijogJ8uSd47AfIHmIgdoabNWQkKiqRmvDQhdYgNRqWsNA09SkWK69m/2W&#10;42VDYzWLWcPFy0uG3hFyplnMWB0d411Pd+huocYpBi5fvyJkQaKcG9pamKB4znt0EuQEQ3dA5AIl&#10;xEhkFriUyKnAKj7+4BEIyTAORDcwjOXvs9YcHa25vLxkv99TTSFapRXWluuFEuU46LYh1TUpC2Iq&#10;0NuriwuSlNRVg9YKkcG7gYvzV8xmCxqjaayikoJcW9ys5ZNPPyYB4+g5dD2XV9fsdgd2uz2bzSXf&#10;fP0l9x884OzsPmdn97C2IvpAEhC9QwoK7FRqTGPwLhYoxeh/WPvmCbpAIqVACoHaGKpZwxA80RdI&#10;4dXlBcenp2htSGFalwlFVUuEnALFlaGpNFdXV2QZyTEhBeQkGVMBO5dn0AkfS4jbWMvclp6akBJt&#10;DCFGrrc73DiSYipAgpQnaKWhP/Qc+gO2stRNg2gbbG9586LDe3e7ViVnqtWKYfRsd3tIGVUS0Sgh&#10;Wa/XE4ihQihdTN4IYgh03YA2Cjf2CBGJ077pBtg0jgOkxCcffoCuDGcnJyhdlSCzHzGVAUHpfQhN&#10;1zuGvqepa6qqZlZb/NDz1Re/L/vIqmW1Pub03hlH62NMbem9IytNlAVEraQmeUeIkWH0WFPuu7O2&#10;RSnJdrfnzcUVwzBOYDFJTrAdRp69fEVW8MnHH7JezDhatMRQ3uN931M3M5p2jooJZRtUV45liuV5&#10;rYueYd/TuUBd1VRGQ0wl6G4U/eDYdwNHoYA5qgnsmyk9AB8D/WFLt9sxDB0xJK52PVW74OGTD1g/&#10;PGK1WPDq5Uvm6yXH4YhDt6UfO9qmZrFeQE68en3O+atzFvMFjx88oq1qhDZs9lu67oDMGaNUuSeR&#10;UFpNNnWB8x6R8q0p/WYPZbQkxwIRSbmAG/YTNNBog1TiFu4ppmexoDBEZBoRqgDpx25A5oTMGY1g&#10;NZtztdlwebVhMV9htCYEhxABrQVN3dwC+Z33hLinbRdUdY0PjhBK319PzxtzTkiZiVkSYpqerWZ0&#10;eUCIkOpuCOeu7uqu7uqu7uqu7uqu7uqu7uqu/lnXXQD+ru7qru7qru7qru7qru7qru7qn1jvC1W/&#10;/d9uQufvM5f/lGlKvGeQ991g+bs2eSHlFDr449D52+bxm7//KYv7zee8a5b64WtRBljku3b49N6f&#10;833m9JvA/rvm9PxWSPt9Q+7/X1UGijNCFovVze/8U1as9x3bm3rbNPbux71teb8dxL75nW8+dgqW&#10;v3s8bh66S7gd/k45kvNkoss3hvp8Oxxdvkb64WtKiTCmDKsHj1CKPL0eShWzlDGmWGvHgf2+BKvH&#10;YSwG2Zwna2QJ8Yq3TgOpFFKIEs4UEm00OWXqWuCcI+eGdlYhpERZh+zLAICyhv1+TwyeLCTnV5f8&#10;b//H3/D89XP+8i9+xf17p1SzOUPXoY1Bk1gxx3sHCJTISBGpKs2JXpOSoD+UoOxi1pJTRAoNOd+G&#10;iKazpVhjIoQQMcYyDI5ZY4ot753zUEpJkc6n6QhPFkA8mUyMnpQiu/2Ovnc8aWeoyQDYjwPL5RJr&#10;K/rhZiAzY2xN1Ricc3RdTzubAYK6bokxEGIsYXXviTmALMOrRhuMFazXkYtvvuHN5SVCFNvyw/sP&#10;OF6tynmRwE7h2JsgQCCVgWktsHVFFMWgMrrAzBi0MVhrMVWFnqyvbhyL1WY2K8anlSiW52FEIjDW&#10;kEwJ6wCTfUwUE5USIPJtMERJ0KYihYBLJazjfWDoOiojp+MqULZCyTwdm47tdst6sWQcJsOEL38/&#10;jCNHRyfM6hqrZDmntIGckLGEw5XKxFwG8LS1SGmofRmC7IeBcRwBMMZQNzUA1lpEjGAnO3Wt8CHR&#10;h4FIsdP4BFZbJr8UWSiSSmQhCSmjq5pKCJaU3yOJ6eumCKEMRhldQnPFRBtIZEKCMWWkqQiHsViX&#10;Zwu6vpgx23lL1bZoUcIIYyjWWaENfvB0w4gLsYTKg0cbQdNYuLEWCVtMvFoWE+vN+TGZq6PPEFIx&#10;R1a2BL+m0I8bJ9PPBEo5Pj7Ge0/vyvs5hBLszzGh5HQOSEWMZSCwXFcVVhuO1ys22z11bTk+Pebk&#10;9Jjf/OYfEUqhTcX333/Bf9psaJqWR4+fsN9dF/NM03B6fIQ2htpagi/BnRACsi7XnRjLIFA/9GSh&#10;ODmuIU/hQkAahciam0ikEhliAAl9d+DVyxcMXU8YHU1VEREMhwKGCNEjUoKYkWSCdzhXoBN1ZTg5&#10;OqKZzfHRM/bDLQhA1VUxcwqNrQzaFFNLzgk1nRs+DLy52vDi1QV//19/zenpGZ9++hgjBVdvLrBV&#10;CQ10XVcMscKQU0AISVNZTo5W/Kt/9S+Qpubi4pLVbMFy1mIfPeKpG4u9ZRgKkCInmsZSG4tWAu8C&#10;2qjJVC7BSQ7DWGw7sxlZKkKKxZCrdRlkDbEYSGNk9L7ca6SkqierZCrDYXk6z3IOZCFQejJDUV4T&#10;78ZiZNfFQCxzLla/cUQJiaB8X6Ek0ijG0TH0Xbm3oCAmcizWZGMlUiVspalrS/BjGUp0I6RYBqGr&#10;ijRBFlLOqOneBYKqqm7vn9oYlDVUVjMOHdvdjuvtNYKMNeoWcmGVZLVcIEnst9fFMq0KaCQDtq5w&#10;KZC8Z7FYY5qItD0uREKInF9csr2+5smj+9RVDdOgPyoRfUDEQBg9SQrm87bYtEkwBWGX7Yx5rfAu&#10;k5Mj5oQSApEl4+CLEconfEgMbuTqakM7a25DCMboMlgnBSFElNRIpVDKIjXFvhkDYzgwjAPOjTRN&#10;sRPaqmEMCb87UBmDNYaqapCp3GtCGJEylix9LuCKmBNKaR4+fIixNd+/eEHXdbRtCdsZJVBVPX2t&#10;CqkyKXTkGBiGYkuUwuD97tYqKBAYITA5I3IgxVCuZUIiUo2pDEfzWQkeSkUSxaieRVkfRZGRSpCF&#10;REzm7TzZ02JMaKVAlHB0M5vWN03L6b0zdl1H7xwIwZvzCy6vrsh+pLGPsIs5RoliNfYjUgmW6yWz&#10;xw/5+ivBdluCq0GAEZJq1pBzZtbOWM4XSFXuUymXMXK9KoPqheGjUbYADlIIRDeiUmTVWI6Xc0af&#10;GFZLvA+EFNlvL+mHAa0KtOa762vGceDx/TMII2q9oKqOsFVNypLRl6Hn7XaLc0O57lcVdoLEaCXR&#10;UhGDZ+gGut0Wpc0UcA6EcUCTcIee51cXzOdzmqaZQBsK9BS5FTfBrkzKkZBisX+Lck/3ztONhzIw&#10;riXRJ6wx1FXF/pDZ9wf6EFnMBY21VHXNRx99hPMOqRTOhSkQKm7DecWYWmA7KUeiK6EGiSjXw3Eg&#10;poQ2FUJJtBZ88ukn9KPn4uKqDDVLSRgLCMXYhAmRMQRMZVkvF2glMTchhMmoZ22Fc/52ne9TJOWM&#10;m4A+Td1gpzXozX4txnj7j53M7+VePoVzU+QwDIzec3l5wfnVJVYVE1vbtLSTCVEKMKEqA99S4l2x&#10;2o7ZE2OmqipuYtAyRcbBMziHRFBVBi0NMTjaxlI9vIfzqZimyMTkOfQD3gWu9wc2PrBczlnNqjIk&#10;zLT+lkX/lYVEcGPULpbrG3iX0gZFOW6ZAvbJIWJNhQCGWNZZMWeE1Nx//AGPfz4jC0nvPd3o+Pbb&#10;p7x4/pLu4BjcwMXVhuhrjhYzdoeO4Mv9XOsCG6ltxeyspR96DsPAoR8YXF/gOT5BziU4NcHM5AT8&#10;qqqK2XzOcrWc9gIR7z2b7TXkAn45HLYcLRZUSiJzRgFCJsQEUCjnJCBUgSHljNQGJRQ+hGJqv9G6&#10;knE+4FNg140IZVBS07QtyLJXqawleId3DmMt1BW2smhtipE1BFIu1k1rRVm75wLyGryHyVSrjSEn&#10;CDEwDANm2h/oKYhSbuplrae1LudkLnbilBIqQwyBHDLj0JfrnxTIWN6/MozIHNAStLYMIWAFJCUK&#10;9CRncvD/v3osb/cG3u173Pz53X9/N8D7djr5RzBCyn1X5hKyEG9/TCr9hJwjuajfiFJx/4MPefHs&#10;O/p9h8yJmkxlQeAZxx4lwNTlfa+SICMZ+h1SZmbzmrrSGKvZbHakOJJjz6vvv+Hq5XOe/Pxn+NoQ&#10;ogMHIiu0kGRFeS1yRlKCLaKucQ5SyPjRMewOuK4n54zWmkwiT8F8qRXtrKV3I4fdAWsMRkq0atBq&#10;5GS1ZNG09H1f9i45IpSmmc84XCeuLjc0DxtqU3H/9D5fP/2GGBJdN6KNo24cy2VmFiWL9TG2eUUb&#10;F+wHxzg4pKnQUpH8yPmz73CHA7JuiTfn19sBd1lC0TfQkBvD8PTqTsbwH/o7N691REy3BvGj17ug&#10;Jf4Y+Fh2zPkne01vAx9v+weTlTXfNnumnzDlH+Xf3wdjuDXI3/a8Sug75XJ/5D2f8/a/36xl3+2X&#10;vXu+/xSI892e3y1c4fZ7pAm0MDXh8g/m9/I93vmdc4HNVLVB64DTDq81ylqE0ShnsXWNresS6OkO&#10;aCsQMtN3HT760u+aXh8x9Rry1LMra4gfbPBIWQAEQiDJWKnRuphlD0NN3/cIrfHOYbWm73oSAhcS&#10;X3/7PZdX/yt//Vd/wa9++TlnJ2vO9DH7w76cCVIUKKC0pNxOvMhMJlCbBqMaNtExjh1+HHHDSBIZ&#10;qRR5dJO1XmBMzeb6gLUNR8slbW2RCnzyDGGkVlVZLwmB0BFkwBiJNuV3jyGTcMRUgvKLxZLjo2Pm&#10;7Yx9v+Xi5TmHqy0fPvmQ7W7Hv/+bf4eMnkVTcXJ2yi//8ld8+NFjtm9eg5LoxQK36fj2D1/x7e/+&#10;QK0UMQe22+e8eXPJEALXXUc9n/HhR494/voZX3/zJVZZlkdnSGPJQlLNZvziZz/jdLViUVcYIQrU&#10;sa45bA/8+nd/4N//5//Mm8srorS0zRy0ZhSSzjlyiFxfXyHIHC2XLJctH3/4kNPjI0iR3W7D2Jd1&#10;aRKSLCVV0zCfzwFBGEf2u31hgFYNs2WNUgbnI/vDluvNBhFGzuZzPv3Zp/zVX/05Jydr6qpmdIF7&#10;pw8gwItn33H+7Hvifsej4yUffvABTz54wDCWdfnT77/l93/4gt/9/vfkDA8fPODBg/soY3jz5mqC&#10;GAjWixXL5RwlJf2h9HNCSFhlOFmtOD1ZspqvJlOrmkJOka7fM4w9/TCwWK05u3/KyckRlVVUlaWp&#10;C6wyx4SRGkFkHPbsrq8Z+rGANnuH1IaqbshZ8vr8NU3T8ItffErbVLx69ZKuH3BhRNeKX33yOSfH&#10;J2QEh+2WN+dv2G2vUaqcX7chLy2JMdD3PYehK4Z3WUAuIoUSIJuuz96NUx9Q0jQzTk/uIbXgu++/&#10;59n3L9h3HdJY+mHA+8Bht6OuK1CSpBVKarQUZb8eAtura9w44p1n0c747M9+yZOHjxC59GWiKIAT&#10;aQ3Oe642G/b7LYvlvID4YqZuZlR1Sztb8uLZa66vL/jLv/5rfv/lN3zxxZecnhyxWh1zdnrKZrNj&#10;d+g4f/Wc4EaausYISyiLN0RSaGmompbHnz6mXa0IAnwKvHjxiqdfPUUKWeCcOWG0ZjGfsT5aYYxG&#10;5nI9V7airmrOLy753W9/x3I+Y9bO2Wx3tMsVtqlRWrA5v+LBowfM1yvmyyW2rtgeBl682TCOgp0U&#10;0NQ8fvSQqm7pxj191+Mn2I01lvl8STtbk2LG2J5udMWcXFUQS9hRKjDSoG2BJt3sRfq+ByXwMcLo&#10;qOqWZrGgc57r6x3b/YH1cknTzvE+4lIm9QMiJlIo69hAxqXM5tDjkbTLNTFm5qs1orLshgOz9ZKX&#10;379ic31ACVkAYDnQKk0tNE9ffQPR8+DkmKOpryGtYbZYlUDldP8V03o1Jm6hRdaWAHgUGlM3LFZH&#10;CCFp21nZO05mbm00tdEs52ukUFxvd2z3pf9wenKMMboAKoMvlu8Qp+c05dlSVVXTXqmATbz3ZQ0p&#10;ZAHgakmkYoweFxIpCowo/ZQQQwmzktAKJIbNYcPl5pq2bnj44D7rozWkiHMjla2YT70OQSZ6RyaV&#10;98x2R49g1rZoU2CVRpsJfF3WcCknhDLYxqLsDG07Xrx6wTfDgNWqwHmVxhqLEtB1HWSP1hKRmEL0&#10;AesLtFZbRdvcwDoFQ98RKCCucRgmG3x5zmSrmlkjmM1myCQQylC3NVXVkNLUS88e73pcN9LtrzES&#10;vCvn7P1Hj2ibJeeXV1zvDzSzOYgCdlVSsN92pCTYXG4R1gIC713ZU4tikzdK4kZfYIchY21CyAIr&#10;ljmWe3EKKBKuv8bnjJAKqUzpecVACjdQvQJ/HZ0rr2MuYEyFImuDzw5lFdpYtCqwVSEEi7alzYlE&#10;LgDWYWC3ucJWmphiCcQLQZp6yDEBSFbLNav1UenLOc/5mwsO/UBKiefPn7FczKcQrOf169elP50p&#10;/UKR2W02iJSorUVXtvQBtSmgHq2xlUWQSd4TnStrcgnEArF1WTKbzQs0taoxFKhsmkzp5RlOppmA&#10;tVoKlLas10f0uz0pJWpTekghBYILBc6FQIkCSi3HMeJCKj1xZYjeMboecgHghhAZfcDtO1zw1G1N&#10;JtMdHHVdU9c1i+Wy9K9GR46RTCalyMnRMeSED56+62/710pKrK3KM6+USCJDLn2JpCSK8kxWZYn3&#10;BTAd89TDJbPf7OkPO0TKfPzxR2hTcf/eDKklgx85dF3pQSUYxwMSELKA8WQtmDU190+POV7P2Fxt&#10;eP78JV9/8Tu+/voLHn7wAY+ffEhO5bp+cnJSAtzOsdteE5Ak7xmdZ7u9JsRAFpnD4UDXHajrBiEM&#10;+13H99+/4LsXL9kPA9Iavnv1hs9//jG/+uxnSKXRxuJjZtjtOBxekVNitVqV82j6eXNOVFbjvUcW&#10;tTwhClKMJAEqZ5bLNYvFsjybDBHvChA9k1FKMGtrlssVq8UcqxTdoePp999w8eYFUkZW6zPmiyX3&#10;To8ZXE9rFZ//2S949uJV6VdUdXl9VAnev3x1jlSGx48fQhRUdYOtqgJY964AYUSBx4cQ2O/3BYyo&#10;DO1sXu7RRpV+nY8FIqoN2lQYLYne0203vHrxEu89yPIMYbFccHxygjIaoRQyOWxVUSuLqQzeB3wM&#10;KKNoZw1KaxCKEDLR34BpIQeBGBKF9FSeFfpxJGWBrhTr9ZJhGAqQ/WYvJwRCa6zUBTDhAsPoGaMH&#10;JOpuyv+u7uqu7uqu7uqu7uqu7uqu7uqu/pnX3db4ru7qru7qru7qru7qru7qru7qn1jvDpXeBJz/&#10;pK39rb//b6mbodD3fd8be/jbge13f86bQeM/HsR9v1Htp4LjN59zEyB43+/2p8L1t/YpeG9A/gc7&#10;3ft+T/HeEPvtx/549vlHP/Pb1rCfAgC871i/+zq+PYD8dpj/nW/6XrMW8EfHTE1mYqAEtbJEiExO&#10;xYhcjG8JpUuINVPC6WXAQE8WFDmZpAxau+n/SyAEwLkSIBrHkW5/wDlfBhwBKX4YOA4uIiZzpTEG&#10;pqC41sUuaa0uQ+so7OixtUP1BtP3VNrgxp6UE/3QcRgD/9c//JY/fPWUzz77BZ//2Wcs5wuUAE1i&#10;3sxw40g/DCXMnRJCeESWzFvL0XKOyBEfRq63ju5QhuSH0SFVGeALIbCcr/j44084f/m6/JyCEl6Y&#10;bLfwg+2vDM3fnCSRGCkGlZsjnQIplSHQzWbH2dk9WlvC3eNYhiSatqWfTIlKS6q6mmzjCec9ueuL&#10;1WR6v6VYAllKlcCXj4ksShDbWsvx0RqpP2Xxasmbq6vyvS8v+fjJY4y1+FTsqRlIShFiCZYBjN6R&#10;cyLl8jpaY0sY25RhvKqu4eZ3j8Xg2U4B5nEYmX3U/iicpY0pFlWl3oI5FOtBBkxtkH4KNKWI8yPe&#10;j1RVPRnMYBxGtJaM/UAjNUZqhjzih5HTo2NmTVtsxpRgRsoZbQymsmXAXSqSgH4cilk+RlKiBPJS&#10;RqCQejLKLCXtbMbVZsMwjqzXaxAlvGSsLaCHGFFS4XNCkVATNGDwjphyGTgTCm2KxcZaO9kR1QQv&#10;EJN5tSmGa+9RpoSEjABjDf3o8bs9la1LOEwo+jGgq4rHH3yE+O4ZAoE1mhAjSWeQZQBJxjJAmGMs&#10;4RZj2e7P+fqb72mn4GRjFYtFTczFHl4GL8Nk1BuQiClcVUAoKSe01CQteXN1jawqlC3Dkc656XxU&#10;t8GTYo7VSKN/MBOmaeBLS4SQIIottGka9I2RhIw1mqY2mEpy//4Jz1685HDoQEiePP4QdXlNShIp&#10;NK/fXOCdw48lyPbJxx/x+OFD1rMaJVUJ1upyPXLOkVMiJcEweF69fsr2esuDe2cE74B8+ztbY0rQ&#10;NWdCjGShiD6yu95xdvaA3WaPNTXz5ZJrJXHjwOgF46ErgW2lJ/BHGZyqbEXbFNNmcCOQ6Hs3BY0t&#10;yUqyNEhlcGEoYfwJwJIFaK2KfVNonp1f8Q+/+wM+dTw4PUFLidaS4CKkYqPOZLzzWFUGMrWCurI8&#10;e/Gatp3x6MED/NATpeT+6Sk5+vJ5UrDZ7qiaYlo0laQ2NaYqkBqkwFYVUluGbse+6wsgQiukVGhZ&#10;YCzBO7bDFtvUVG1TLDjO40ImOD8NB6ofAnM5gChhvpwj4zjQ1g1Hqznb3Z4sFVKVQWItYByLZVmR&#10;iDERo0MIifcepQTL5YLKtowh0vuIMIb5cg6CW8ukJOOGjhgDPgSMLpATIyzZBVJMZVg5xgJJMZa2&#10;bfEhFDBLdGWwty7B+BACUglWqyWXl1fIcqct9iQpsEKQhSDJAtwQRiCkxu33XG73DGMkJUEEYvbY&#10;2qKFZfPmgmfPEk1Vc2qOQBa4CCmye3PFuLtGxEBXWU7u3aNu5wg9hU9zQihFtAXEsZrP2HYd5xdX&#10;vHlzhXcePRnJhFZTcKLc65u6xugCMZBClSE9Icugq7JlDaLK+7hpGgY3koMr13E3sr3eYm0JYSxX&#10;K6rjNSkWC5QSAq0gRkdVzfAZkihWV2Qxgi8Wcx6k+xz2PZvdDmMNdVOhpKKuW2azBUpnoMEPB/zg&#10;ymBgELgQMMaSs8CairZpUCIgiMXCqBR6CmyqWO7hmnj73gVIPpU/q4zQApkUTEPFQhqULIFciSCm&#10;Eg6U2qKlLOCW2pIVmFGRU6R5dMaDeycYU1PVTbH6+khyjt12y+A8h0OPtZZvnn5bghRVhdWKICQo&#10;xXw+xzYtWckCKVKi3MMyGKOZIrTkLJBREGIog5ApUCmFyBH8SKMss3kLUhDJuLAqoWEk3aFjVtVc&#10;Xp7z9OuvUCIR4/3yGrYz+sOAmtbqtrJUVRn6LYCSMlCqlaQyBj+O5BhRXoBSdN2+GNNkKtelHNl3&#10;e97stpycHGNMMQlmIxBCI5WcgtyekCMhhRJMzGW9kEWmamqatkUoQQqZ6CP9OICQdP1ASB16ggHM&#10;FktOjo9JOdMNA4kCEiqG7nKP8CEwa2vWRysqY0ki4p1j8I5uv2Uce7SuWKxWmMnc9sknH5PQ7A4d&#10;L16fs9vuGIe+rG194OBKsGW33/LJRx9x/+zk1qzsJhtYZS1G23KNyoLkyjVZibKOyCnjtSLFWNaF&#10;5B+Ze6vJynizH0gp0c5mrE5PWK3XKG24vLggVVArjQsJ4QJ1VcLasgbtyn3Q2AIdudk7FXAOKFVA&#10;WcIKSJmx7xnGgdlsVoIcqhh7F8slSlVIrRBast0duLjcsL3eEp1n1+25rCzLxQwlS3hTybIONDoX&#10;U5WpGccR7wVIjQ8RGQNKM0GVMiHCOAaSKCCKoS/BM1vVxWxva4ytp2umpbEG/fghue/Y6AMxWXKe&#10;Y5Vkv++4vt4zuzdHCQMJtJAoVcAH9XJrFSAvAAAgAElEQVTJcrkiSOid4+rqmjE5cix7v2EoJm6t&#10;LbPZZAOzhuVqOd3nyrEsZrCyhk9uQJNJzhWwg8zkHNAylRCJ0viQS9g+RfquY9d3xRRoDEIllClQ&#10;EmM11kLvAyl1XFxcsJitWCzmLJczjNZlL9X3+BAJ3nHIkTEUkIGSxfDmg0fIDLJFykQOATeMODeS&#10;Q0R3A03dlFC7NGgzmc9zJoWEz566rlHiB5BSiAUkNIzFhtxUtpgpE/TDSA6+wKPcyGY4UNfl2pwz&#10;jCVHi9WSnKeAuSxrqv/WEj/RJ/ipvfu7e+73/XfxFrguxXQbaL4JxMdpbyUQBfqT0hS2mqyC7YxH&#10;Tz7kcLEhDx1KFdCKEooUIjGXfV1VVaQI81ZwRST4gUprVF2xWi5p65rr3Z7ke3aXL/m7//h/Ml/P&#10;mR2v6bVAG0kMBYCmtSIlSRC3m7LCoZGKfhy5vLjAHTpyTMQJpme0QeoCaoIS+jg9PeVw6MueTxmk&#10;hPl8xpNH95k3lsP1ppwXGaTMGGNpZy377Y6u6zk+OmK9XvHIP+TFy9fUdcs4jux2e95cXVO1LY8e&#10;nLE+OSNmWK08V1dXxOAxukEowebinG6/YzFbEvz4o55LmgKI7+uPldcMIN32id7tqxRY002PRLz3&#10;3HjrK/7R13jXmP72uSQnACE/Aax877n2zse+C7y8Mddn8nsF8rfh/nfC7+/+vD+COrzT03u3z/c2&#10;aPJHv8NNuD+XcHu+BUDcvBtuPveH3llMGSHKPuzGiip92VsoNTIOPU1bl+Cl0fRGobUpofVuIPhA&#10;ihEx3f+EkISUkH98IG5hliklpNZlnxsjtWjJuqx3rTX4YSQYizWW7W6H8w6B4M3FJf/23/7v/PY3&#10;v+Gv/vLP+atffc5iuWYcx9InEgKpFG3blnBeSux2W3KKtO2Mpq7K+lEUcKAyBmssMIVbUibHRE6Z&#10;3eaa2ugCYpTFMBn8iIsZq2u0Mlhdg01onUGEW4iQjJkQAyKBQnJ1fsm3119zcXnOrG64d3KPL7/4&#10;gi9++2tWpmYxa3j0yUf8xf/wLzh99ACGHqst1mh252/4+g9fcf7iNckFBunJOXHoDoxh5HJzCVJw&#10;enbCs5fP+f67b6lszaNHj2jaeQmity337z9gUdcYIai0wkgFQvL1N9/xH//u7/nyiz/QO0/WFlu3&#10;xaobI9k5wvUG1/doCc2yZdY0PDg95t7JEaMbuXjzugBedAHmNVOfYhgH3lxcEHxACknbtCXkPF8g&#10;lOZq15FTom5n/OLTT7j/6Amf/OzTEoomcRgObK83aGVQyrC7vODVN1+hkuejx/f58MMnnJye0A09&#10;3gWeP3/Jb7/4PV99+QVaG5qmZblc8er1Bd551qs1ry8uMNpQ15boHL0bb/tTgszxyRGffPIR90/X&#10;eFfCUKMPDOPI9faa3W7Hod9z/+EDPv/8M6qqwrkeKXIBP6YEqcDFcnSMYzHnjv1A9IF+GAv4sa5Q&#10;WrE7dLTzGU8+eIJQcHHx5rbvWImKe6enzGctF+evub7aEEMiplQgLMaglS3rVO/xAfrR0Xd9sYMn&#10;RcoTuMhH+n7kEA8FtKYl1miOj454+PAxwzDy1bff8N1332HsjIePnyC14vz8nL4ff3g2IhOzeYvR&#10;BYqz3+/L2nscIWeOVmt++fkveXB2vwSWh9IDhFxgrEpCDCgtOT4+oqot3peezXw+Yz6f8+3T7zg/&#10;f8EvP/s5z777ji9/8xvauuHRo8fcu3fCbrPl5Ytzvv36KUYxmc4rxnFES4kQCmMs2tbcPz5F2oqX&#10;b8758um3OO9K4FwqjDI8fPKEDz/6GK0kfX/g9cUlh8MBLTRCln3t/tAxdD2Ldk7OglcXlxw6x2y9&#10;JkiJi5EPPvslDx4/ZHV8gjKGcRzJV1u+vtyStCZk8OWmXFTk4gdITNO2JXw6QSm9L32qum7YHw4Y&#10;q2lkM/V8JDn/GPDbNC2zcST4xIdPnqCrhqOTE2bLNd3hgJSa3XbL9999x6/+/FfMZk3p1ceIFgVA&#10;N/jA9tDhfCKkTJaaw+BIIdONbzi5d0ZTtZAV/egYQyzhZB/QUqGlYrO5LOv2pqGpbemJxYjy5Z4j&#10;plt2ionh0JHljfVcTnBKXdYtSvDg/hkIweA82pgCJ9GGWdOWPSqZ/W5fYKVZ8vDhPZqmZrWa3+7F&#10;goTsBVkoQvBMb3J88MToQNkJpgejc6SUyWnAVhZTWYypENnjomdWG2pT7NcxZxCJo8Wcumk4OVrx&#10;sB9oJ1t9TiWgrUSegtSBpMTNkgdrNV5k6qrGOV/As8NQgHyLGXVOxBSn4KTEaImQugS7ZVmTd8NI&#10;MBoVJLNWozMYazGiPH+SOWOqitlsgbF2CrtmZBTEKImhhJlDiMSQGF2g96kEY6VF15aQMxe7njfX&#10;eypbIaRgNp/x4OFDZu0CqTRDV67hOUaqqkKR2B86xrEj+sisXfLxL44JKfP8+Us2mytyBmsN905P&#10;kEqTY8BIizWGRWOJKU/nTmKMxfbuncP7sgfs+o7KKhbzpkA0tWE4XCMJVFaTgysAzqpm0TYkROnL&#10;ScnZ6RkuuALKmJ65mOk8cN4xuowLW/p+KDBjbQAJotioyzM8mDUNpydHqGnPFP2ISJEcoW1n3Lt3&#10;j8Nhj/OBodsjteXs7IyHxiCU5OHjh+yvN+ScC/huHIACB4gpkbxHTkZzqRRGa6TWtO2M2XyOkLL0&#10;wHIipBIQTymV52dAbS21Ks+C0jiwHwbYXhNTwgWPFLI88xGCMA5UtiIaTU6RWdsilC574qoqQC5p&#10;oaXsj2IkTuC3YRiIIWFMgxs9fd8z+oG6aqisLe+XEElZEjMkJKk8sJueSU7rQalYHx9TaYMGYgr0&#10;/YHoHCIn2qqiMab0Q03pf8UY8cGRcpgAaILReWJOJXgcPE1TMasXpJTYdyNSjuToWS5nzNuK3W5L&#10;iJF2XpUeMxKrLXI27RViwGmNm/bReQIWeCWhqamUZjlbUH/S0Lw65/zqkuffPeXVq9csFyuOjo6I&#10;IbJYriaruUQqy+76QH/YFyhGAqEltp0zPzpi1s4RKELMPPrgIxZffsXl5pp91zGbtewPPbtDhxEZ&#10;P3pM1RBi5uLiknHoubi45MGDRyglkUohckBIzbypMdrc7huiUFN/JN0wKck503uPG8uzG8ikHHCu&#10;5ni9QEmF84H5fMF/99d/RYyJ0Uf8sGcz9Ghjyan08hdNy88+/pj/59e/ph86FvMZR0fHhNGVe4GE&#10;1+evmVUNZ6fHnKyPyv5RZKSAFAMhJMZuxA8eqyqGvqff7kl1RW4s5U5QelEFAltggU3VoKXBjYGv&#10;v/mqgDy1KfcjXQz3pd9frsnClLV6koKYBCFB284x1mOrmvPzN2UNFwJ1YxGAi5EYAspYsigw+jz2&#10;pKsMAtq6BgHBl/cmUlA3pZ+ns8BkQcoCP0G4/9Q8w13d1V3d1V3d1V3d1V3d1V3d1V3d1T+HugvA&#10;39Vd3dVd3dVd3dVd3dVd3dVd/RPrfaHvt03fbwfNf+rz/tSw9s3Xe3uA9W2b++3H/uDKmoaj8u0w&#10;681gZ3kYPVmV3rKbv2/QGH4wTt2EJG8+VkoxmUPSj8xcf+r4vG8QOImbAHkJbJK5/bnFTxyHnzz2&#10;P/oR8q0J7N3B+Zsg9J865u8G+t/+/jdh4RuQwM3gcHpfWP6d4ymmjxOimG/SzVC1EJCnYeNULBE5&#10;ZeQUei5GNwOCKSysi70sK2RKyJBRWhNjIEaFchJ1a/dQSCEZXbHrVHZEIDhs9wQfEFKUASkmw99N&#10;SEdmopSQygCK1gplFCIJmCzQWhuqqqZuLN3hQG/2jL0poeWcGd2+DM/1jv/wn/6ef/z17/n8s8/4&#10;888/49G9Y2TOzHRFVTX4EEpIKhfLRKU0D+8d4bzHDwPZS4KZTIJktJGToRyCS9PUdiRFT1MvpzBd&#10;sZZAAQA45wkpobWZAAOZSDEfIwRuHAneFRtbSgyDY3CBmZKkHNFaF/uXMcSYODo+mQyo8vY18ikz&#10;jGMJHRlJpcpQkqSE66UoQIOUQxmWHiMgaGzFowdnOD8AkbpukFZTNxbp3WRvjMWOlyjG2+mfYXS4&#10;zkGMWFtRpYhGFetqzsSUkEKgrSH68n7WugSd97tdsZhMQAE9vddzpgwCpWKRianYlivdkHQxiIcY&#10;CTGU4LxWZJEJShIjBBcxRhWrpErMGkOljjDaYuoaIctwrR9GFssVVV2RUsKPAyl5QkgE50gUS15R&#10;YqbJ2FmCKxiFthX3Hz6mG0akMtiqBgSHYUQZi9QKUzfFTD320zlRjE2X2x3bw4CxLVIkKilRxhBD&#10;wIdifchRTIFSUQw40+BujFMwBvAhcHl5Tdf3zCa7RBIlmGJixvvAcr2iO3Ts9lu2u2tOTh/Q1g0p&#10;S7wL5ORRRmKkIqRcwscZTARSRCmB84mUFVqVkMd2f804OowxLNoZWpXB5JwiMZVrVlO13L/fcLW9&#10;LqHLpqZpaoIvoScpBM47Dt2A0pp2NkNJSXDjra3lxlwCAq3sNBykGYexABhE5tGjh4QMVguqySrU&#10;j46qbvj8l5/TPXnMmzdveP76RTG3hUToPX/39/83/1j/hqNZzdnZGT/72c9Yzxc3V3SU0ty7d4+T&#10;08Tz58/Zbjf0XYXRpgxfBfeWxfwHwIlWlgf37vO//Jt/Q9su6fqOZ989wyjB8dEaXxR7BRCRirk2&#10;xoQbXQlbT4OjLoTp+i9QugzC7g87QorMJ+iIUZaY/HStLv9jjOH45Ihvvn9OU7dY27C5PuBHz6Jt&#10;aIwljiVkKZIshpicJiCHZFZXnAnJ5mLDat6yaBv6HOmvI2EcMKK89/1kqe1Hh4uZQLlHhBBRRhN9&#10;ZPSR2XzJy4tL/vZv/5aTo2P++3/5L1m0DePQoch03YH/l733arLryu48f9sde01agABIVJEsVpWk&#10;iSi11OpQP8x8Nn2teZqJiZ6p6J6R1FKXyhsWCZtIe81x283DOpkAQVBqTc+bckUgCFxec8w+e6+1&#10;9t/EJCBNqKgXDWmY5JpMI3p2FiJntNFz7mBQaPq+I8RAXVf4ScQv6sNDiuWSy5evheQYE3p2xS0b&#10;ccYOXtyclSmxZY2takpbYMeRKSQwRoC8s7t7TOI+fpsrAFhn78Qo+r5n6MQ5SBcFw9gzTgM+eiFK&#10;z/cnhFuHYiGNW+fE+VZLbtN1vWDME0Q0U8hoV9LWLa4sqBZr1g8eMwwDYz8yjQNV7ajqCozm8uKS&#10;l189J8SILQt8CGiyOLA5h3YFZVPdERxtTpD9DO4OkCfaskIZRVRgV0uqqsYYx5s3FzPQOnKwPuCL&#10;H3wmDvAKEXXoOwJgnPiexpgprKWoazke5wBoahEG6HY3+NFjm4IHJwVGK1IMXJyfM417To4OMFlc&#10;f7ebG7bbG9YHx7TLFe1iKSIhKZAQgrxViRQ8bVXL/Klm0LifKAtL21akXLJPQDIUlYGoiT5SFI4Q&#10;PNYarGhhkFAsViuUFpEfjUIn+Y2Q/ewqHcV1VAmh27oClJABVEhMY88w9qQUKawjp4xSAjy+zRvF&#10;MUjWv2gtKs2OoKWAhiU0rrCE4Cm1ZYwj+82WwTlOT08hJ4bgiSpRuYI49kSEFBVqAfSGGMWRdgby&#10;oyBHycdTiIRpIocgYzHLZ41VYhRkBOgasxDWMwqyoTYrTAoQehqrqcuSpq2wSpP8RAoDyjq0llxQ&#10;3KwzYRpJMVIYg9EiRuFTFJd0LFkpckwU1qJzJCDH6owjhIHNdktZltSpJruShAcjc6mIxDgU9i43&#10;1krj40DIHsaBum6o6gpVA3vIWnN6+ojzi3O6fU+xtGAN0ywQg9az63DPNE0UrsRqhy2cALy1EZfk&#10;mSyTUsAVxewAaCmqkpgirihxZYUpGtanJ5w8eUQ/DGxvNvT7jmEa6fo9l+dvGL2IqShT0nXXWK3u&#10;xE6s0SinJVefiYICzs1Clk6JFA0hvBWt0UrmKj2TjdNcp4QQZGxoRb1oOFivKVyJUZrNZiv1Vgqk&#10;6AREHQIpBrwXot40edAigHR4eMRqtWJ7syWhcMYQppGh79h2G6YwEqae6EdQCluUjOPEwdEJVono&#10;T9O2FHXDyekJfdcxjeIIP6RIv91RVyVaiegFzjLNdWVQlmwLUgRtxSFRWxHI8N4T0Xgy0xTIRHIS&#10;XonMQQsKU4hATwxM0zSTEwOfff8pZ2/ecHl9xWp9KMey3/ObP/yRFy/e8OTxYz77/vfI2hGjZxqE&#10;PNCuVqwO1tRlQRg9yWeyEcI+StGPI+cXb4gxsFyu2Pe72XVYco+2bTg5OeHk+JgQJvabG/ATPka6&#10;7QY/DRgjwmPaaIxxIhilDTppERzr9sTgRcRJiyjGcrWkaeS9h6sl5EjlDMPg2W9vWK0OKNtG1ipn&#10;RJRsJutmP4kLnDZSB6DRaLp+YugHcgx0+x4/DugMy3aBK9WdaENTNwQf5Nj2HdZZDtaZuq4oykJI&#10;DSHcOaaNfceQM/0wEEKAJCJNKEXfdYzTQGcNsy4LVluapiEbEXrQSoPhWzXyvya+i6T8Xe/752r7&#10;bxCTFd8QBPxGD0AzC6iIQ3WYHeyddpw8eMSz1R/ofY8fA0Sp/6pKSBHTFFi2a7KReaFuWmKw6JTw&#10;Y08MA3Vh8aWlG0d8N3D96hl//1/+M3/1P/8vLOqWnDJjnogktELIUB4yQpoLITEMAxfnl+JGH4XU&#10;Vpc12ug7xzlyJibJ26yztIulOFgDKmcePjjloweHqDyx21yR41x/GkNMgWgMRVnQdR1NU6M0tO2C&#10;xaLDGEUMkclPXG/3LPcjRz5xePyA7WbDwXJBnAau952sIVPH/uaK68tzDh4/wSRzJ1KnlBJy2jt9&#10;s7f9l/xOg+ft3791P297YN8xNv57Xrv9ze8aRx8aL+/36j7Uo3rXUf79MZkBbfQ/e1y3n7/t273b&#10;Y7x97X1C/J3QwzuEx29cp3z7fYl3veFFKAJy/qYQZUozGfGuFyn/NlrPrprFLBJmZ8K6IgYvpFnj&#10;qKqKbrunLFqquqfvOvquYxh6yYESQPxWz1PN5HydM0YpEQ7S8nqhNcZaqrJkKkp8OTKWg4j5Oce+&#10;2zN0vYjsGc2rszOu/9MVX339FX/57/4dj588pmpqtFYibjOOQqybj2O721GUJUVRSO/OKjm/uQdo&#10;rJAgndXYYZJceZywzrFetaxXC5wRR+FkM0prWTNKizUa73ezE+VEDplpP/Di5Suiz4SQ2G22hHGk&#10;rUu2+4nf/fyXjNsdR4uWg9WCP/vJT3j6ox/QnK6IU4/2E1Yb9ps9L89e0m92jF1PYQyFLXhz/oZ9&#10;N3JxfcMwSf381bOv6foOa0qcrdh2Pc1qzWolAkSLuqbUmqYsccbw6uwNf/+zX/Kz//Yztrst2Rqi&#10;sTSLFqUsKiPz2jTQ1CVNVcyCABWLpqYtC67Oz7nZXMu1c5aM1GbOaMYQsM5QlguMFtdaV9agC5K2&#10;ZBSHp0tOT4/55MkTDo6OcGUptfDuhmkcSBpKK46y//SP/8DXv/0Nq8rx2Q8+5+HDUw4PD+nHgaHv&#10;+dVvfsuvf/1bzs9es1ytaBZLDo9PuLi44eWrl2hl6Lot1kj9FIMHBVXlCMGQsxB3f/DZpzx+9JDC&#10;Kna5Ywiefui52WzY7/esDld88SdfsFo0Ms5TYFHXOA0penSWXt3QdSIkqYVs6n0QMaIMp6dripn8&#10;WtclTbuAHOn2e8hgjSWpiLJyH6a+gxBYtw0qKyJJ2mna4H1iCol+GPEhMEwzebpuSTndiUNM0zTP&#10;09K/LEtxIz84OmSz2/Kb3/6eFy+e8fEn3+ejj55wfnHD18+es9ttgIS1Glc6Do+OWK9W7Hd7zs/P&#10;GYaeEAIxRB6cHPNnf/InrFdrut0eP04o9Cw6GaWOB/ph4PTBKXVZkklstzvGcSTFwNXVFa9fPef7&#10;n31KNww8/+Mfyd7z8fc+48GDUy4vL7g4u+D169cixGmhdiICoLWXPE47YtaMMXN9fcPNbsfohcj2&#10;4KPHHBysWS+WLJqWuqpk7bu65OrqimkchdSZEsZaQpTcvG4XJKXxOVEdHPLp//Q9VgeHLJZL1uul&#10;uM7mxJgSL16+4uzNOZebHckV2LJieXhA3bZkEFEiJXVhnkm41jnpmQbZs0lIjmbNiI+RGnFtzrN4&#10;1dt1QFGWFY8ePqIsanb7jrJeUFY1m10nBPm2ZfITbVpyfHzMNA1zTaOJKHRRglHs+pFhjPis2Y2R&#10;Z89foZLCagPKMEbPYrVis+kYQkDrgqZuWS/WDMMAOXFwsMJZIV6GHPHTQIlls7nCzGTnOS2T/NTq&#10;b9ZPSmMdQKIohfRrraOsalRV4bQm5sg49rNgJiid0ToT/MjNzTXL5VIEJkzD9fkVMXpizPhbJ/iU&#10;hPCuNEUpOZ+ImImAljEi8BJzJKeIVUr2CVQk50jpHGiDLSxaJdbLlpOjtYh+jhOZyKIuiMnMeU4i&#10;RhHQzTnN/7Uoo1kdrN/Zu0l35P7bPT5rrNQkyuBjoqxK1geHaCsCGFUhQgPWiLu5USVuFsWsq5LS&#10;VRhj5fnzHj95ur24O4cQ6bqOGBOg70SVq3ZB1TRYa4kxst/uubq4YBp7wsuXfPXVc1arA05PTyhr&#10;EYZ0xmKViMv2w0SKIgB53fesy5Ltbs++74mTZ71c4QoRxXSFQ2lLSBGnxfU9xIiPiag1lS3J2mGV&#10;oh8s1lW0q4aqFsGuoe/Y7LeMXYcz4lSuUZSupHBzTac0GiuiU3Mu3TQNoHDO4czsPr/ZEIYJP4lY&#10;iDF6rtvlvscU8T5KD0Abuu2WsioxBoyCwpg5v5ae/NDtRGAgKzAjIcHkI9pqqrqiXTTEGKnKAh9K&#10;6bFqSz8M+Bx5+OgRVVGIIFT087zeoJT0LNScV90KYWMdxohIb4qRrDRWQcgJi9TyOXgYexHpJKGt&#10;w1b1vC8Cr1+fcXBwwMH6QPrqOTH0HePYiwAbiKBJFuHgsi4Ai3X1LAotghVai4CaiLwlYoaYYIqZ&#10;KSbcLB7og8d7L2KJiyW1tSgSTJmx74jjgMkQ1Cxw5wrpyWWYxpGcgvzJkl8G70UowBUkfdvbgaZd&#10;UJQNfd2jciD4lhQCXbeg73oKJ/1ajYgkWg2lK1AUTBq8kfkXpVA5M/YDF5O/y3HrsuJ7n3zCarWm&#10;G0duth3ddk+33XF+ds7q8JBmuUKhMBmmCBebPVpB09SEMTKGQLjeMU6vcdZxenKKcyU//PEXXF5f&#10;03U9F+dvKDRcnL2htIq6qlgojTEFjx49Js2k7BQDWrtZoF2E1LXWaCNiyDEkMm+FG6WtONeaUepB&#10;EalUKJVlfkqB9WKBVopumEBFovcilOTFVb7fK8I8x01pz9V2Cznz4OQUa2T/RQHr9YphGrm5ueE6&#10;XKJUJKskvb5Z5ACtCUGEIZp6gfcTJBj6nm7fsd9uCMGzWi85PD5GGUMiM4XAGD3TOLI4OODpp59z&#10;fnEhIj26QClLTjB1Pf12g1GaZbugbBY0yxW6rO5wGGWMTGakfvKI6+trhmFEKejGnm6cZD9/rnWs&#10;MahZqGKYAplReuHWklJkmveeZERa0E6Eep37zpr3Pu7jPu7jPu7jPu7jPu7jPu7jPu7j31LcE+Dv&#10;4z7u4z7u4z7u4z7u4z7u4z7+f4h3gdXvk99v///78a9R637XsTzn/A1C+h2o9g6UOoOFZ+L7LVNM&#10;jmcGxN46iGb1LaDs+4DaD52bOEClbznEv++0DkIU/y7S+d0xz4eZZucyq/R3igZ8yPFq9kh/RwQg&#10;za8LwEsxk1i1nt16xCHnfacs9S84e717DrfX/e25vP1MSukOqv0hInx+/5ohjutiXJ5wToiG4sYn&#10;m/JiOBG/DQxXCufMnQtKTFrIEkahzUzEMAbtCqwTt0OtLYWx7PuOyXuSsAqFjIk4sfvZ/U8BVhsB&#10;Xik3jx+Nc7cg7Ig2FdZYcZy3BePYcVQULJcrbm42eO+xRcmu6/kvf/u3/PGrL/mPf/1X/PD7n7Ks&#10;6pmYKABgrYVIrYg0Tcnm9Q1KZyErqgarDTFMTHmgWq1JSoi5Zga49ENPWVW4ooAciFqjskIhII/J&#10;e3GmVLdgFHEmFSK7unM+d8aSsyKESE6ZsiyxRgBdfdex2W5JQFkU4jqcE7YoKJXCx46uHwSEMQOb&#10;SIF+v2PRlDRNiVaZaRT3zhjE9S6nxLKtODo6xLqSYRqpUylEVS/El6HvGGbXF2MMRSGA3GmIjOPE&#10;64sLqqbEJnEITynNJPiMNVZcynK6A0FqIw7saHVHK4gxMoyTuLEbQwyBIQ4UU2R1UOEKhw+BELyQ&#10;Ubl1v04CUDQGP3qCiqQQ0DOBT1mNmwFWPiT6fmQYJyqtWa0rcgroHCFCGPzsIjkfMzKuc0rkHHGF&#10;uxP1ODg65Mf1n6CAcQp0fY92BrRmpcUtBqNRGiFQag05sd8N7KeJk5NTmqpCz+4naQb6ppjIiJv0&#10;7XN9Oz7I+c4lbvTiNJOUEFOS0uRZrOLm5oZnz77Gp8w4DPix5/LqipdnFxysDzlar1jVJc4qKmtw&#10;Rc3F5g3d5CnbFowhp0Q/BTa7juVigSvEdfzN5SVudlxT8/PnjLgIi3NKJmtHUzfiRjoM5BSwzrFa&#10;HuC0EZf1GIRg4wxVYQXIpEA7RzkD/4OXMedDYNEuKIoS7yeGbUc3eSHWtwvq0vH9Tz5ms9nz/OwN&#10;292ORVXQtg2oE272N2jt2G16whhnIqpi20+Mr87J2vEXP/kJhiSu7lqRFfhpZNFUrJeP75xGmMFa&#10;kElKzyRrAc0pwJA5PlgRUWRV8ezrZ6TJs3t0StvW4siqFNbKdSArptGjdZidTSJ5nv+SgaQUyXti&#10;ioxDzziMnJyeUDcNGnPn4qiyxmj40x99zquXz6mqFmcMu21P9p40BVJdUlqDVRljNZqZhI8Qv61S&#10;NNZwul6Jg/k0UlrL8cEaE0b2Nzf4lFgsl0xFwdnFBaujQ8oYcSnivbjJpZyIWZzMDw6O6LqRyze/&#10;oyoX/Pu/+HNCFkKHKwtUmLBOk05krwsAACAASURBVElC9Naabj8IeQoRGEgxoq0SYLEq5LWUaesG&#10;q6249Tm5FqaqqBct424n65U2oA0YS/QeHyPWWJQxmKJCuRKMIU0TRemwriSmjE+R0U8i5IFCJSGb&#10;gHDUMELGD8GgdWYc/B0QPJOI0ZNiuhNNuHVLCSoyjSNj32G0gMitVozDQJi8iJjYEh8SYUrY1rJs&#10;VrQHjuVRpO/3jP2esduj1JwTGIM9PqQthCDoY+TyZsOqrckh0B4c8OjxIypnUDmR/YSKUUCN3qOy&#10;J8dAngJFXVHYiuQDbVXy2affE4LdbkBrzcFqIW7Q1si8qgpUGPAKjIUpBEKC4Cds6dhsbjDazOu2&#10;FefamGiqmpgyrtC0TUnlCurKMfTdDP6NZDL7/Y6b6xtevzrj5PSUp9/7PkVVk5VCKUNlNXXhGEpH&#10;WTUkIKSRkBLjFLm6PmeaGqrCYV0lLqMKSu2IPrDvewHekhmmiZRF+KNUThymYsKPI2HoCNNIURqq&#10;qsIqyMHPbkXiYFZWDSgDVojDehrw0yRCDvM1QM8ORiEI8T2GWdQJjC3IMZJSZt/tBQSqDTF6Sldw&#10;cnQMwM12hwbKskJp2HV7unHi6uaGNI5UxrFsFxwdHVM6cQN1xmKNmQHL4sR16wKeM7MzoyHEQIge&#10;pRU2J1RO4CNKQWENaa4NdGHJqcFPFYumxGhDVTpyjux3N/gwErxjsVjLXB4mcopMUUiuegZ7K21w&#10;hQgD6FII9nqasFphdUFZOOzS0E4jY5C8McaIqypcVROzwihAZXz0jD5gbDELyGismp3oiOI0nxQp&#10;RuqqZLFsWawO6IbA9c0N4ziwU4q2rkXgwRoqbdA+0Q0DoR/Ybq9wsxsTquKjRkCu2iScMahbF+S5&#10;BtHzejdME2m3wxQ1VdtQ1g1HxwccHx8y9oO4ryJA2eg9Hz14wDAMqBywKokgR4pAdZcnaDR+nKBw&#10;4sA81zXOFNRNw+RHxmGYxUREpCHlRIrMZBJFSpHt9oaYAsvFCmUcJyenFFXF9fU1XdfRdZ0AsutK&#10;XMULcTPrxxFlHFE51L4HWxCQXGCYRgiRsqpoCOwvN7Nzmqzp/cUlv//qGfXykI+ffsKnP/gMZR3T&#10;JAJZq8MVOTZ8+eUfxfnWiBiSUgrtHFOMTCFgrSMphS4sYfR0kwB4tXXiuq4zRiscipiQPGUWlpmz&#10;SJQxtLUQeO/qJSVr8JMnn/DzX/4clKY8aFAqMwx7vvzDV/zi93/g+dkZTx495OmjB5QWxmlkvLqg&#10;7/ZSHyXFsq6YYgIShwcHsr7PQlo32+u7GnmcJiGj5Mzh4RGfPH0yu54aamNwRUmuG+LkEec9cZcb&#10;xhFjxG0xq8zh8SFlXdD3HSTNOAbG0ROvrrHWYZyhMJp129KWJaAJIfOPP/s5Uwz82Z/+CW1ZME5B&#10;nMBmEZOkDCGD0hZtHGSYph4/9ey2W6ZholCaqixRpkAbC0TJNWa30LKoqKqGpq7EpVlrtFIY5wje&#10;s9/vUQSGrNht93g/kUmUhSP4Ee8jaKhKN9cxUUQdCBTOopCxGZLUBFn/j/VZ3hcT/OcIyu/3Dd6t&#10;33m35zHX47c1/e1nU0qkLHVdiEHWDGUgpVmU5ZDHnzzld9dvMM7hh4H9riOnSI5C/Njv9kLK9dMs&#10;uqLJOYjo1Ly2WGcpUqTrRsbNDWdffcmXv/qIH//kz6mK4i5XEZEyETUbY0Rl8NPEm7M33FxekUOc&#10;hZdkbTHWYLXCTxmVhBiXlSbGJM6KSYRC2rrm5OSIunLstpe8fvmcRdnijMNpLYIHcOfu3fU97bKm&#10;qkvW6yUhiItkTIGkDbvRc9NP6Kxg7hu0dcUYPLteXFLjuOfyzRmfZhH5e7e/dStI8K17OtdcmTwL&#10;LUjPhKxmMaO3/ZxM/pZ44YfGw13jiW+T0j/kmH4rPPnP9fU+NAY/9N0fGs/vvvb+Z79LrPJD/bEP&#10;uczf/vvdXpxCSO6o9O1nBnHZVEqu+a1Yj7q7bt98d0p5FsdScx/IzkJ7Bh+EDF4WFdM4UbiaaRjY&#10;9zuqqqYsS3Y7R9/t8N5DvhWw1PN8PNfd89x82//MSiSRssnym8bitCEWpeRQWlzpy6qkKzuGQXLA&#10;HDzdOPGLX/6K5y9e8sUXX/CTn/yEJ48f0TQtwVj2+z2gWCxXvHr1krIsOThYC+HN3uZnEVtJPyTM&#10;wpFlXTBMI+M40U8TN9s9D05P5bPk+fwrmftRbK97Ls8v2W7O2W22RJ84aNccHxxyfbXl/Ow5hbGs&#10;yppue83VxQU5JB4eH7NYr/jJf/hLPvniU4plS9xtUCmw32y5eHPB7mbL65cveP3qNVVZsjw65tmL&#10;l1xdX3G93zP5hCsqum6PD56marCupKgqHn/yiJPjI9qqwilLpQyrumYYR/7hH3/G//nT/8zV1RVJ&#10;aVxVoa2jmIVRRz9Blpz4oBXxmcIoCqOonKFyBj8NjNMkpEtrRdwMhdOG0hU0bUPdtihjAYNylqA1&#10;wxg5PH7A559/xvHJikXbiHPsOOAHT8oZ70ch3GlD8JH/+6c/ZXdxzrou+f6TRzw8OhAhrhTZ73v+&#10;n7/7e37xy19zc31FWzd03cCjJ08Z+oGXL1+ijRGxvznHEtEyWK2WWKMY+pGPP3nKgwen1FVJjJ7z&#10;my2b7Y6+79l3HT5GPvvsc/70xz9mCgNfffVHyUkUhByln04m5chu17Hf7anrmqw0+67n4uqKYRj4&#10;6KOPRHTMe4zRlHPNapTCuEL6bVqDFkEaqww5BJwxxCS5jlGZmAMo6fVdb27Yd3vyLChxfHhC3ZSM&#10;08TNphdnYGNZLBe0TcXx8RFt09A0DV9+/TU/+6efMw4jDz96SN3WfP3iBb/9zR/nNS+jtAgOOSvr&#10;2fOvn7Hdiuv7MI6URcnTT57y9MkjCmfYbDZMg/RjnHGM3cim2zKFiLGWk9MTTk8PMVrhQ2S/39P3&#10;HXVdc3h0xF//9V/x7PkL3py9ptvtOFwfcrhc8vrFS/pxz5vzV9SVxWmHVZnoA2PwIrLgSpQuiB66&#10;MeKVZrk65LgsWa1XVHUlOY0PPH/xipubG2L0qJxEAMQVLNsVWEM39EQC9bLi0ZOnPPnkYxbrBWVd&#10;48qaNLvhbrdb8jhJTac1aEvXDyhjqduW7336GctFgxWF2LlfLYI2h4cHGKtJKZLIIkgapAc6zkJN&#10;5d2+jvSDbtcgcQg3c/9K0XWjCIlaEed9/foN6/WKpnasDw+oqoLdfkdVuLmHmuf83cpujlJEwCfF&#10;GDKLg2NUgqnv0drRlhX7fc/oPYt2wcPTYx6ePmDdLvG+o7C3Y1aJiJRy6Cjut/t9N+8/WVlntEKl&#10;t/s6zOeUUsJPIyFLXYlxWFuKgHCKeD8Rk5e+J7OoS5Q1Js+E5RACB+s1wFyDx7v88DZHNEoR/MSY&#10;owjKKYNSlnaxwOgCpSH5iNVyb7RRWGYhKLL03Nx83ES0lCQYoux/KITorpQ4Mc95h+ztiLAtWlPO&#10;dZj3k5CXSydiOlrWS6PnXkNKKDLWGj5+8oSL6yu+fvaMYfQcHR0gZuEiCFoVVkRgtCVGsFZTFIqU&#10;0yxK5imLiqIA7zPb7SU+BWIMlLEipCS9CTPvSzkRVl20LT5MbLY7nr94xeuzc45PDjg8XGO09P3E&#10;/TniCiH4Ywy/+v2X7Pd7rNKUtiArI0K/lbiLO+fY70Z2V+dMVtO2LYtCRDV1UeGzZtk2oBzKFZR1&#10;hS0NiUC3r6nKkr7bYYzi5YtnvPz6awpXEENgsVpxcnJCNTunW+dQyYjLfE6gDJPv73rjPiZGH7i+&#10;2VAUBavVkpQTfS+CCyllgo/4yUuvxzqszShkTD386CGucBRFQVNWGB3wKZGVRimIITL0HW1TiViv&#10;VugCYpL8x1jH5D1v3pwTgV3Xy3OThCgfQsA6fTeWlVYorbFFQZxG+r4nBUthjbiLxyB7s/P+sUm3&#10;/eWRMI4oVxB8ZBg9RVHgipLtdkfOUkuK0KnHKkPhKrRW+GlimqSPoLRBayPXVYlYBSOQIzkGYpqF&#10;ohExpuwT4zCJS33T4KyhrOo5H1R03R685/WrF7x68TWPTk+oXSHik/PccJuvKq1xVgS8gvfSHwbM&#10;vLfgjMEW8jzFEHCmILkCow2qKlAZjo6OyGiMLfDJ0+/35BgpiwLjpKsx9gPojHOF7PNqI7WcEbGC&#10;aZoATVGUHK7XrFJmvZK56uzNGft+4M3Za9x2R1HULBYLPvnkE06fPOH6+kpEEGOGfcdXv/kNX331&#10;R8a+5+jokOPjIz77/PssmpqTgyUfPzhk7Dq211eEcaILgfX6ALLUlM5o6qKSPRbknmNL0CLkmFSS&#10;NX0uAYZhAGSPzVpD4Qqcc/Ne18QwDjJWwkTXdSybFmO0VBjKoi3oDFlFMApXlJJvTSO//M2vuNps&#10;+eJPfszBak0mUzqDzUrEy1Og2+958+o1292W0Q+cnjykaRrKsuZmsyF4L4KUCtLcKzW5IEwi5jFN&#10;I3m1pCgLEoowf+80TSL20fdE4PD4hLoW0Yt+v5174wmroBsHrFJSDxQV7XI1d8xn0T9n8SSODtci&#10;iBMC6UZxsTlju92hZyGNuq5RK02JYvIiztLM40QrgzMi7tH3A+M4YotScpaiFAHyewf4+7iP+7iP&#10;+7iP+7iP+7iP+7iP+/g3HuZv/uZv/ub+MtzHfdzHfdzHfdzHfdzHfdzHffx/j2nsPkjMhm86Pr3v&#10;GgXfBtq+/+/b197/nDgrfZN8/q/5++0xKdQHAb23x/AhIr/87i3J/S05//3vef/33j9eAdvr2TFX&#10;iPvyOQHoK74NhJ6hwAJ8RoHSM3FcCFgKjfBxFVoZtDICrJnBHt91bO9fl/ev2YeA9u8DrN/9ztvr&#10;9qF78O6f98H83/j8B45JcQsIfnvNtBKXEGOE6K7eAYdbW2BtIWDI2aXQWIfRhrJyd25/Od86zr8D&#10;xJ7BkXdkfiVAGfmrvnNtMzPISVy/DM5ZjL11xnKUVTUD1cVhWSlF3w98/dUzri6vqGzBwWqFtUqc&#10;UZXGOSfknrpg9BPDNGKMAGOtMYzjhPeeuqoxWsiW282G/QwmuAUqxhjn41TzcBHCXUzxbowpQOx+&#10;37p6GevwIbHve5bLBYu2JqWIsQ5rLcM4crMRF+iqEuKI0pqY5H4WRUFOkbosqEsBqDI7TThnaZua&#10;oReQtJ7JeEPfs9/vyQmaumXRLgTkFqM46MxkhLM35zx/+YrtbkdOAixdr1ZYa9l3PTfbDcM0sFqv&#10;744pxiBugDEJcC8nuRYIoC3FNJ+HmsFaArBIQExpJnImhnHClRXL1VJIVToTgyf6QFGUb4klSUiE&#10;AqAXwmGeQaNkIXp1nQDSU04oPQPAtIYkx1jMJEA9jwcfAqMX0G5ZFmjjyLO7qULcNsgCyHn27Bkh&#10;TtR1iTEiDJGJGKMFgJYgJLi8Ege0jx8/pnLiEjPDfngrnyHCCLPWxDfIGlobQs7sx5EpRGICbWT8&#10;y31VTNPE5dUVl5dXMhaVnkFzkddvztjvtixXC4zRLBYryrJm23Vs+oHz6w3oGeyYI34a6bs969WK&#10;rus5O7/CFhWLxZKyLGnqkspZcYD3gZRFOCJFAXiZGdR0dX3Nfr+nbVuZA7I4+RmlsEruQeEsq9WK&#10;sizvnnGlFPn2eQJ89Cij2XUd3k+0bUtVlqQQmbyn6zvOL94Q/MjB0QFozTgMjMPENAi5rCxL6qqm&#10;rGqaZsm+G2jbmtVqSfATKYWZ9KBZLMSdPs9CKXEWgbgly8mcZ1Fai0BDjELe1nYm9xccrFez0EqC&#10;GQxslCLHALOzsjLqzrEXBelWLEI7iqLC2kIcZLxnGAeapkEbyzBN8+9ptILVouXpk8esVgvaRU1O&#10;HpUEPJ/GEZK4kFd1RVFWQoyaSW7OlXfHv9tuyTHKcQbPsm2oywqjNU3doK3l4vqar1++omhq6uWC&#10;wSd2nWeKiDBDSOKeFzN9N4I2fPb5Dxi6bgZvq5lwktHGcnB4RMwZ78WdLc9OkZlMTIkpZvwU79yP&#10;CyvXUWsB2U9jYNp28/fPBBxtyUqTtSErg9ZWhBucpahqbFGKE+I0kYFxEtc1N4t8GGvR86ydsoDL&#10;cp4fzHlMynwixNppCiDL1CwGEu9ITO+uydYalBaHJ3F+FLJ+MvJnTIkxwsXVDa/O3nBxecnke5w1&#10;kCMpebQS4Qw1z0nVLJjys5//gqvrayBTlAVVVbFcLuSzZHKSa0+GGCa8HyBFUvCMkyehqJqGohKg&#10;bl1XMIOgq6qgKCxa3S1hlKWjquU6DsOAUkICQmX8NAFJ5jiVMBqclRxJa0VKIypNaCVzsDMaoyU/&#10;KIqC45NTDo4O+ejxIw4OD8VNXmkhPoaAUplFu+DB6QmnJ8ccHixZr1uODtecnp4S/MjzZ8+4uryk&#10;qVpyVpIT6Mw4Dey6LZvtnm4/g1SzEBx8iLPjp7hMhTDivTht55zmZyajlMX7AMpiSyGPpHRLGFCz&#10;K3ckxsToBeh+m5MIUTMJAHceTyEmkprzzJlg570npSAiO7PzTuHsfG9qjDFsNxvGcSCHNNcBMPQj&#10;Q9+js6yZaRLhg+DFMRQyt2mtdRZjLdM0EGMUZ6oQuLq85Or8guQ9wXtWixalRaQn+JGUxZUyk8gK&#10;jDWEmBi7jm63FyBuyncEjmGYJHfUhnEY7pxoUVCUJevDA1xRMIWI0oayrqlXS1bHx6yOj1keHGDL&#10;iqgUysy5kzECzM6JlGcxKi3zwjQOBD/JBcmSk3f7HTc314zDKIDRFLnZbBiGiZDEWU5bS9W0FFVN&#10;UZQsFksOj46pygrjZL4PMTBOnu1uR98NM3GUOzLorRDXLVlc8h4hBA5Dz36zodvt8OMoRAGtaOuS&#10;ZduQY+DN2RnOKHQSl6tbB3ithExsjKUsK5yTtUEbI3NXWaKt3M+UEjFEVFYixGPeih+oOf+MMTKN&#10;EzebHecXl+z7XvIoo/HTxHa7Y7/v6Ppe3DGBmDKbrmfwER8zIWasLUg5EpOf3agyIQlRnZn8rLJi&#10;GCfOLi7Y7jouLq94/uo11WKJ1oZhHElJCLspeMauZxzFKfTi8pp+mAgxy3yeFUoLMUDGgsOHSD+M&#10;hCjyZGgzg4IlR5ScQoDr1jlygr7vmbwQVPq+Z7PbCllqmrCFpWpKqrph0S5o64q2qTg5PeGjRw/x&#10;08g4dExDDymhtTzz0XvJP4PM00aJQ6JSirZtOTo54fTBQ46OjsXt/eSUjz56xOnJKevDFTGJs2i3&#10;3xF9oHSORdNSFqW4fE6ezXbL67M3nJ2dc319wzgNaKWoqtmpbvKUZUVZSl6ryFxdXVI3NVYbyXWB&#10;ME44WUx49uWXTH1HXRYiEjbXXEVZootSajknhLzgI/vdntevX/OHP/yRr796wctXr9l3Hf0wsut2&#10;eD8x+nEWuUooLQTVFCO77ZZdt2cKCZ8yISVCTOIeaexdLVDVFUVVo7TMLYksomLTNLvKT1RNw2K5&#10;FGfBed7UWqGt4fSHf/mv6q/4cfjO2vxfV8dn4NvE4pxkDX63R5DnvFCcG/MdUT7GCClLPUamMIbN&#10;zQ3jbo+KQtgY+v6OlJVnZ7xpGgleXPVux72PiX70DONE349EPwpJMSRC1CyXa45OT8ho0q2/W07k&#10;lJjGgW674+s/fMnV2RlxHLAwC8u4mVgiznskcRRWd/lRJmZZ+zLw4OEpjx9/RFNVnL16TfCeHIX0&#10;34+yznLn9i3XyNq5RkcTQgKjqNqWdnkoYHznGIaRaRi4ubrEWj2/NolognHUB8c8/cEP0e4tyf9O&#10;LFB94B5n6TsYrVEq3Qkw3uasfKBTdNdbQYjy5NvxckvAUN8YE9/VK/uXBBc+9Jnvivf7anfnqN4K&#10;Mbzts73Tq3uvd/Tub36orwj/suP9bU37zfe9FY2U40p889REpOebz5+667Hkt+/CzOuenklOZq7n&#10;pR5zM/lK1k9rNM5ZqbtSmnt8t/0w89ZxfhZJSHc9sbeCFma+bsaIW2VZFBRVCbNDclEUqFn0T2uD&#10;cyKI+PrsDb///e8JMXFwcEDTLshAVdW0bYt1lu12S1GIs+80Tmx2O6ZxwhRGyDN34zfx/NkLfEzU&#10;dUtTlNRFwaPjE1ZtS4qJ6+trzl6/5ne//TVff/l7tpfnHC4aPvv4Ez5/+imnx6dcnJ/zh9/+jspZ&#10;KmvZbzZMwwar4MHJCZ998QV/8R//A48+fYppHOP2BjtF8ui5eHPBixcvefbsOb/99W8wWlGVBb/+&#10;3R94fX7Orh8Icx/x/OKcuq7k2qBYLld89vlnPHn8kKZ01NZxvD6idAXPX73mf/3f/g9++tP/i9GP&#10;HBw/4OPvfY9msZjr3xFXFDw4PeHp06d8+v2nPDg5pSlLrAarxbmWrMhaU1b13FMT1+3lYsV6uWax&#10;XAghLyk2u54pZurlmsMHD/j+Z5/yxY9+yPpwCSSGsWccJ6bgMVZjrPQa97s9m8sr/unv/p5xc83x&#10;csH3P3nCo48e4ArH6D2/+/Jr/vf/9FP+7u//K9tdh3GOcQxsd3u6fqCbyYMKcd0exwm0om0aFk07&#10;izMmFsuW733yhMPVElKi63fi+L7Z0Y8DbbvgBz/4jIenxwzdnrPXr4RUakWIJHtPDlFEIfZ7pslL&#10;/RESlzc3PH/xihAzp6cfUdc1k/eEd0Q/rBGhG6s1ThsRfjAWozQGWXudKTCmQFv3Npfc7+j6kW4Y&#10;8DmQiFR1xUcPH5LJnJ+/YbO5xmpNUVVYZzg5OeThwwcoDP/w337B3/7dfyUrw9HxCdv9nhcvXrLd&#10;7FHI86ey9JKWiwVlUTAMI5vrLX4KhBA5PXnIJ0+f4lzB9fUVl5eXd3PK5Ceub6643txws9vS9QOr&#10;gzWr9QI/TTx4eMrLV694/fol1hoePXrEj774nBgCz5495+L8HGcMTz95OvdtO3bbDcNuT2E0BsT5&#10;OwoR3FUtxWJFe3jMwYOPOHn0hOXhCVXdUpYl/TByeXnN5eU11zdb9v1ANoZm2XJ4cszpwwecPnzI&#10;8ekDHn38mC9+9EN+/Gd/xo/+9E95+PETmvWKbCwRRecnrjYbzi7O2e33QKYqSlKGYei5vrmmamr6&#10;YWK9XHBydEjtLCYnIacqmWPruqIuG2JIGG2IKdF1+1lQ1rPb7Tg4OKAs3CwsMu8VaEMIImAWYiSG&#10;iHOWuq1pFg0xJ0JIWGtZroS0mGKUHFrL39OcuxtjQWtZv5Rl9Inf/fEryrompMzQ99RtQ12XvHj9&#10;Ek3mh59/ytNHDzlatVTO4qxC5ST9MaXF5T3NAmbazkI7b3OQmG9J6fM6oPXbvZN56TC2oCgrEVOc&#10;XXRj8EKCn/cGxrkPKQIuaq7RhBg5TSJcBHkWExbRIVlvJRebz3ruPwj5WhuZh1zp7vqVm43UMHL8&#10;M8Fda7RG+j9InyLFQCbjbkVk7O298nc5m9KyDyQiM/auh1WUBdooMhprZF61xpBjlB6yAmsN7XKB&#10;NoY35+cMw0hdNxitRNyrLmdBDSGzFmUldWoMTMHz5vyClDJVsyBmzegn3pyfM3k/iwhLjbc+OKBt&#10;W9q2YdG2rFZL6rZlfXjA6YOPODl9xPrwkM1uy+Q9GcXl1Q1TiIwhol2Fj3C52XBxdc3kIynCOExc&#10;Xd9weXXFvh/Y7La0ywXRe7rdHj90dNsbxl5qQGOMiNVpGaeSk2hiDrPT9SwMpRQhK16dX3JxvePZ&#10;izd89eIlz1695vJmw/V2M9f0JavVav7eRD8M7LpOBIMlMcIVBcvVkpevX3Oz281CIjv6fmTf7Ykx&#10;3OVC3Mp3zw7mn372qQi+RnGLD/HtvrLW4Kz0+xQi8qezCCWU1mKtiJwoBa4o8D4wDLJuhTBJPTPn&#10;UHreL7wVshAH90y335GD7DlpI/2u4APMjvEoKGcRIGMtKCXfHyM++DtB267r6WcRoARoJb1fbS39&#10;MHJ9c4PSGmUdWVlxuUdEOqKfRKA6R148e8arF8+p65q2aeX8jUaRCNNEYS2FtYTgid7Tb3eEoccq&#10;WLQNTstcYq2IJsg+paWs5n2TuiSliPcB6yx1XeNceVevWne7Jyi9x2kaRUhTSe4pz6C+3fBHI4LX&#10;Ks/7Wch+421hk7PUOJNPKGtlp2mew2KI877b7fOvWS9bVssl7WKJRkQxjRPx8pgiZV3RtEtOT09Z&#10;tQuauubhySmPP3rEg9MTDlYti9pSOU3tDJYMwZP8hFWK1WJ5l8s4qyXnK+1dn0Qp6dX0Xcduu8VP&#10;I1qJSGdROOq6kj02LeR5Rb7bR2nrmuWipakrSmdpqhJr5PoXrqBtFzTtAleUKOukX+YKtNa8uTgn&#10;ofjBD3/E0fGRiJRqRVvWVM5RzM7ozZz35Ch7KdY5clZ4H7i53hBzQjsrewJ57gNHzzCO1E1D3TYU&#10;ZUFRFnOPSt+JlDaLVvqf3hNDkjrGGozR1FVFU1U0dcV6vaaqGxJa9jcUTH6SfvssaOqcJd7NDyVl&#10;01A1C5wTMn633TD0PUPfU5QldSNiVCkrctJkDBlDygrnKqqmkTporsflHmiOv/eje1DOfdzHfdzH&#10;fdzHfdzHfdzHfdzHffybjXsH+Pu4j/u4j/u4j/u4j/u4j/u4j//BeN9l6UPk5/fBqf+cI9T7Turv&#10;vu/2PbeEiXdf/++ND32vuAGmD/7Wu2DcW6LQW5d7ef/tOb9Lgn//N98nfMvr4nz71vVrBiWr/I3z&#10;fPudtw7vbx3B9C2Kd45bUODtb90Std8n6N+ew7vn/SHX+ffv33dd03d/6/3r+KHrf/tbsoFtv/H7&#10;t87ud697L8Cn22uR3x7XLRhLaQEtG23RpcHZKDyjrFDGYexIjJGiCBSFww8C7NDWCRl536NmdxkB&#10;8AvhXQEq5RkAkt+SJN+95ymRZqKx1hrrLM4V9P1ApqdtwTmLc46+6/HeM0yR3/7+j7x5ecYPPn3K&#10;v/+LP+fo8EDcoxSgFEnBxx8/5tnz50yDpx+nO6J/9IlpmKjrmtIVAkqoG5RWnF9dUbcNpRNHnTti&#10;g1K4qppR30JWzHeuOhllf2e48wAAIABJREFUFFVVk7Xm0aNCnImdw2lFzppEIqTMOI2EFPFTBLa0&#10;7WIWcxD3pVXbwmqFToFFU6NzgqRJQUB14yCu65fX1zADzUAAf9MYyWlHv+9YLhoyJWHyRJvo+o6c&#10;E95PuLImpERMiWEYadoFjz92nJ05trsb3lxd8/D0FKsVlS3IEYb9nrJwKKvpByHcex+o65oZiYf3&#10;kzhOp4yOibIoUcYQk8L7gZubG1brlYB+lMO2C0ZjhRgbo5AUjCFGeUqn0RNDpCxLcsyMfiAPGR8z&#10;SpkZnGtgJm3PMgjEmYjr3C25baIbJiGhK40yhYCylMM6zTh6tFFEImMYUENiu71htVrIc57zTNaw&#10;WKMonRIytMpCMFJCSNMqC0MLoUkImF5I+865GcAYBQhWVWhXMiUFpiTMACYv9qak2bnOOUtVNRhr&#10;iBFcoala2O53aOfYTyP9OLJYHlApzcmDj+iz5no/sN3usClhVSZMUcQUtBEHSRRJKUJmdq7ItIcH&#10;5JTZ94MQzbIQwKyChBKH1abm9dkbjDU8/fgpAIW1pJgI40RZOpy1qAwpiLOP1uI2pjICigviBKK1&#10;wmqICdI4YduEKx2LquBHX3zOrttTlpa6qUkJnjx+zK9+8WumaYCs3iFj5Tsw58XlNQ9OjknvrAF6&#10;dv1LM4Hzdq631pK1gpgE2Ke1kA1zoCgMrhRXj2maSEbWl6oomW7dboqCoqmFADATcEKKhBDF1dVo&#10;dEqMPhF8kmPMClsYAtAPA2cXl5ycHIuzR0qoSmFSJowDy9LiTg646TqiNcQxkqaJN5eXLJcL0mHC&#10;VSWuSCgUpStRRp4hXMGigric5Lxm8rLRhsVygdEa7wMnhwfU6xXPXr1i7wMew76fGMaIMZGkIkpn&#10;tDIcP3xITiJ4se+7O1GQEIVQ7Jyjmp/VwlY4G5n6vZBM0bOojADo/djjx4m2dmSnCIAtHM4YSiWE&#10;pzBOKA22rEE7rLNCmhsGIX8D1gJa42e3LWUM3nvGYSSlRFnXM9DfiKPTOOGH/k7cIwdxCXPOsli1&#10;kFr86Lm6uGZzs5ndUzWg3zp4GSGGu/m+e++JKeKDkHOddWgrIPFx8Oy6iZi1iKP4xNXlDZurG4wW&#10;oGBbVxRO5hERDQhobTg9OcVWFd6P7HpxPfp/2XuvJkuy7DrzO9Ldrw6RkZVZWbq7gR6CekD+Pfys&#10;eRgbm6EZSYBGADNoQ6PR3aWrUoW+wtVR87A9IrOzqhrkcN4Y2yytKiMjbrjf637E9rXW1/YDjZf7&#10;LeeCzjLHZmMxVUMaB6yx2KpGWT8JMTX1rGFzvOb47BGHtmPsOzRlOrdCXVeT6TkSksZXhVL0ZJCO&#10;eO85OjqirmviJPIe+ggYjFH0bSAOYogw2qGMIpPxVYWrxNhbNXOGrrtfu6TQE6MY/owGbRNOQ4kD&#10;lEgcWmLK2Krh8ckRXmm+/vZ7Xr18wdHxCdpabq5vuKMTz1cLdtct/asLlssFzawmZAi5pW4KVoG2&#10;Fls3gJCxShGzJnEgJRhSwuuCrWsZXwDjPM1iSRwHDvs9YYwTxQvm89lEz7LM53NijAzjgPbunk5V&#10;chbS9zgQQ0BTOFqv2KxXHPYHUApjHbV35BC4vlYkF5k3DRShy9tJNNxUIuBUZaKYTrQ3X3mUsbhK&#10;TFu+NOQo82ccB1TJbG+u+fqrL7CV50/+9E84fe8J++1WSEYxk2PiZrslpsLm6EgMZ0mCGtp9yzhI&#10;qMRsviAlRdd1vLh9DiXTzGYcHZ+yWMyx3qOtpzIOV8+mgJBCRAT2KI2f1biiGHKRkIISMUWTS2IY&#10;R7Sy1HWFdpqhlfVnGAeSkvmmBDEjDH1HubkB9Rrjq+k998SUOAwDune42ZykItZYtHeoXFifHNEM&#10;Mxnbg6xbx7Hn9vaGkjKb1ZLlQkjhZiLSNs0M3zT0fS9rlBghZ3aHA30/TF9/Q9dczOfMm4bddktn&#10;FN6bN8YjayVcAihFRM45Zrq+oyglhrnp3wFCTFAkZEZrxTgO5JKpqgpfVSJoBRmvClgv83WioKxG&#10;ZZjN5mxvb7m6uub6+kbWnUbRDgMog9GWxWLBrKk4O3tEyiMxSIhC2x6wdc288oxdSy55Eq0rTk5P&#10;eewbquWKpplz2B8Yhp6hO/D47BFNU/Pee4+Z7xfcbvdcXX3H81fn1PWMx48fsVwusDZyaFtiTMxn&#10;c3xVUc9l35CmwJmSRQRstMZ5j7GaMEbGJOuMEAPb3Q2gqaoa62RN0A89RZeJxpjYbq8Zu5aTozXv&#10;v3eKonC6bHAKUpD5wXk3vYYI/YdhZAwjbdczZqa1fMD4iqpu2BwdsV6thVZepn2hLjTzORpFdzjQ&#10;tQe++fZ7vomRylkq70ghoEDWqIeDBBnEyO52K8aPaf7KU3hCmYivJWcuX59zdnYm832KqCxzx/tn&#10;p8SffUouhe6wo6pmFK1p5kuqZkYXJYiolMzQd3TdyBgi3TCSi5J5QxX6kDn0I652cGhJiFHKagtD&#10;wFkr4TeIIX6IPWl3wHk/keLFUOfqGdVsLqTIaZ01WxbGMcj3KUUMA+PQsVwtZG61Ho0iRKEdamf+&#10;h/sr/y178T9K1f5BGOEfBguWkkmp/MB0nKdQr1KE4KkA62vqZslNURityDkyDB0pJqxxqNWSqrZ0&#10;7Z6uH3DOUpIEUxU0sWjGnMkknFPUDpxTXH73Fb+ZzZitVyyPjwkxyZakyHwXUuD58+94+fXX1N4K&#10;WblyeGOm8BJPITH0EvygAGeEzhpLwWiFMQprHZuTIxbLBfspOKSuGsxESLzvUZR8H8gXktBltVY0&#10;TU1MhT6J+enOWCdmpcQQ5E8YxVwybxrGIEErt1fXHHZ7ls38j4YZ/CAkUN2Fj03Xgrqjsr8JLnj3&#10;ZwtvM8vVP9mjefu6e/ff78INfqqn9d97Xd/32v4b+k0/ZWx/O5Tt7lp9+155N8jyp3uC5d0jeet3&#10;qHtarhAg35jf7+jCb99nd98jRr0KYzxxHDHKovWAjRpjxZhkrcZaha8MVeVo9y1tK/uDmKJQS62l&#10;3JOLJ0I8TOFwkymQcr8n9c6jfCV7cGtpDz2d7SUI0jmGrqM97NEaYgxsd3v+w3/4D3z77bf8+b/9&#10;Nzx9+oRqMcd7x1HZyPg+DNN+3lFXQrOXAI3Cer6kKGiqivfPHvP9i9cQCzYXct9z9fI5X1xd8PLF&#10;Sw6HlqrynB4f8dnPf8ajoxXzxpJj5sXzc/7rf/1rbq9vOT46RuXC9flrVC64yvHe+x/y6c9+xsf/&#10;7BfMNkvGrufy919AyWwWG85fvOb7r7/h++fP+ft/+DVV5bFO8+rzVxy6njEVtPUTfTjz8z/5ObPa&#10;0h5aYog8ffqU4/UCmyOLumG1XHN1veO//u2v+Nu/+b8JYaReLDHO0iwXLNZrqtpTFHz3/AVPnr7H&#10;Yi5E6XGMjCFOAW9iFjfGkJMEQVZVJcRVpTHTvjKmyG3XSZ9iteGTT37Gp5/9grqZE1Lg6uaKl69e&#10;kHPEWcvRek2ORXoy1tJUFWWIXL264Jvf/paZNRwdH/Po+Ijjow1KWw79wN//7nf85V/9NZeXtxSl&#10;cVXNEAKhH1iv1/iqhpyxWhPGAWvAOk3V1MznM0gSFLleLfns0w85OV4LMbTds9tt2W635DHz2Sef&#10;Ml/OaNsDF69eUXnPcj5DG804Srhcyllo6N0BpRTOefqxZ7c7cHVzg9aax2fvMV8upe/hpW9mnaX2&#10;Hm8tKiWMlXVVjgnQ1JVDKSVhNkX6n/0w0h627Pa3dGNHTLBvW7Q3/Mkvfs5iPsMaw9dff0O7P6CL&#10;ujdZPXn6mJOjNS9fvuLXf/87vvzia47Pzjg7OyPGSLe/mPpBmqbxKFWIxss62XnCGDjs98QYWSyW&#10;nD56hFaK/U5CjlarJSfHx2hruNndcnN9JfNxLoSUWa02VJWn7Vqa2nN5dcE//uYfqJuG987OOHt0&#10;StseePXqJdubG7pDy/rJGRhN23Wcv3xFe9gTQ8L6CT0L0od0ntXpYxbHx+hmRlaOXDTLolkr7p8z&#10;2On+vwtqmS1mzGYO5xSmQBgifR/YD/JZJl0kaDQkQilCr64qQuy52d1ScqapG5SCfmynNV7FZ599&#10;RDuM3LYHdtcXuPdOWTQNOYDVhpyl11QQs2udklBrg6xx+15CwBSG+XyOIlOmMMm7gC6tJQA1ti3O&#10;O4yT9yTnSAoDZDHcOu/RyhNDII4jMQRZA1o9zccSqGqMwWlZa3ddT9ESaNKFgb/8q7/kF3/6c169&#10;esk//9Nfsp5VMHZElUi6pqosqSTp44UgwXNAVBqNpihDStN6RskamvwmrpTpWYQYeScCuVJTsGNh&#10;DEIkziEwhIFSyhTYaxhCgjLNoTnKnlFLbykXCVgxxtyHPospFAzTcxB5d9ms12ilGYde9txa5s3F&#10;asV6c0x76KRXEQOHdo8rBUKU4K5xmMJzJdQtpjitw6Q/GkIAwDkjYQ3OYG0hRXn2Y43GW0MhS184&#10;Q4mRGKKsVe30HCRr+pLp2wPLxZKmSVNPW9YIKQZKyTS2xlnpQ7TdgW7ouLm5oR9HTo5XuNpRxsh2&#10;t2MYAjGMaDRqaQkOhhCp5oaMoqQM0/rfTaRvbQuMlpPHj2kPLVjHbH1Emc41FDP1z2uqesFhf6BP&#10;GYMihUQ7JLqY7ns/m6WsI3NKKFU4bLfEUYyutpmhqhpdZQyFMfbkEslFTK1MYQL1bMHTZx+Ti2N9&#10;9IhX5695+fol191Atcxcbm85fnSC8ZblYinBDElC3vp+YH840PetzHPesdys+f7FK6pUWC2PuL25&#10;QWvPar2QwOO2ZTGbS99aQT8MnF9es9qswTrikO7Pp+SIVZrZrKHxToLi2o5+6KkqT+0rUIqEJpVM&#10;GEf6rpO99TiS0oC1mpAz81wIMTJrGqyxMpBpmXcePTqjjAFyom4a6hq2260E0E3P8NwUFuwmmnnI&#10;mVRgTFmefaAw3sseaAodbmOmTwNzrWlWa5ZHG5QqDCESgjwvSQm8lVCInCSs7vT4GF0yfddST32r&#10;GAtjkPCCOCi6FGm7nq5tCcOARYjkagp1VRTGcQpFRE2hGBLUpYzi5GzGcpB+s4KpN2EJSe7NXKQ/&#10;2/cjV1fXdIe9BOWSmc3nnD46FRq31njv34RW5jwFsmpKKhLIqjJog/c1BY2r7PQMVUzvcRrHJbgT&#10;fFOzdo6uT9ROnhtsLy+JOTNbLnj65CmN85Qw0Hj4+NljuuMV5EJdeyiJ68sXYswno4zCVBa7WlK7&#10;itlshvHyOS3mM4xG9rG99BPCFIbg/ZLFfE4IHdpoam+w1skaTmmGvmMY5NlujjL25iIhPd4a3Lwh&#10;ZxmLcoqgDWEM9EjYrPFz4tgzdC2XN9fsDgfQiu32ln7op2eKIzfpnGUjoRpaa+q6YjWfE8IoAZRG&#10;nlF1nRxLIdPomspV+MWcMA4YCk3tWa42eO/IKZCnsLsUExoJZjZeTPGbzYbDrmW/32OLY7mYy3pL&#10;K2pvUUXCJX1dUSgSYhRGcgpY7e+vs6quqX0tfUcLx67m6eP3GNueq4tzLq8u2e733FxfA4rFYo11&#10;FcbpN2FtOVNUJuYIZKw1hHGQ/YFzD4Kch3qoh3qoh3qoh3qoh3qoh3qoh/qfuh4M8A/1UA/1UA/1&#10;UA/1UA/1UA/1UP8/1bt0prfFqHf//rZI9ae+9u5rvv3ftwWsP0Zdf5cS/2Ov+wd/L/wotT0XETEo&#10;/YasKryRPxSjq4lgUEq6F93+t5zHj/372yLeIj6BiW7+DqVK/fHP4O334M7s9vbvePd33n3fjx3f&#10;u6L7t88jT2LOdwnvf+y6ePv17gz+PxYacEcduvt56xwppT8w7b97LoU3Yj6jNQktBDg0dSNU0Zwi&#10;4zBMdFeLsh7rB4zxOFORxkAYewoDaTLVG6VF6JazECeVEAu0VhNZjntirlJ6Oj4/0TaEAJ9z5rDd&#10;YidK5vZ2yzhEUtHcth1/9+vf8Prikn/zr/4ln3728UR5HzDOspjNeHz6iC++/IZSukm44lFKE1JC&#10;jwPWGVarJeMQGIaRtht5eX7J8XqBcwZdJtLYRKdPOZJGucbLZIITgbeoqq1xzGee95+ekbMQzHUI&#10;9CG8uVZQlAzb3Z4QI9YYMXo7R3KOzWZN4y1N5SFHUrCMgwj22n5gCJEuJLb7Lc44Zk2NyooQEtub&#10;Ld5pamtoqpoYE/3Qi7BOizGIO7pEzLQT5XE+X/D48ePpXD0xi6lYG0tUgW6U4xczstCTBXyjwRjQ&#10;Cq0tvqpIucdO4sdSFFqL+XccAn3XUVQhp4S3Ht1oxl7InSUlwjiSE8SUsEaRk5pMp1aMphMJvVDA&#10;iBHQTPe6GNXFDOWtpTaGru8n4ryZ6Isi1MuICMRMRKRxHNhutxgjRBAx+AchyAkHhELC+kSjDUer&#10;BSmN9O2earFEG41ViqwmUWNJpBTQ2k5UexFaay1ULWMM1nuKMehDT9v18jnFILTuUjBWqBs5ZcJ4&#10;J34SsWlKR3jn6MaIpvDdixeknJgvlnjvxKS8OzAOA0dnJ1gys1lN2/didup7lDYsl0tevN5yOV0T&#10;i6ahmi3Z7bfESTxktMWg8bWQfY0To8owiBg0jqMIRq1BoQijkF+MUdgpDMM7OxkBesJEJBr7fiLv&#10;KbrdltucWK+PWC/ndCnjnEaVhKFQecejD58xq2r++q//lv2uFZFpzhSl2B0OLBdzQLHb75lXHqWF&#10;IJhzIuQyUWyEfWv8dM0gBgg1GWCEOJgnU6rFpMTYJ8ahY7FYgp7ME1rfk4GV1mIeziK4dpUQntte&#10;DLzjGElFCSXNe9quw1c1VTPj8vKCMSXm8znOO7mfiojgckxCYEqRaqIhlil0op41E2FJjsEaITbJ&#10;PQdF/EzM6gati1BEnCJNZGnf1BifOTt7TNGa2WYj5iRXk1TkMLQMfc+XX31BypEPP/yAs+M1R482&#10;HHZ7tvsbZt5htaWpa9LYyyxfCkM3YKvZNE4rvJ+RJhOYKHsNw3AgdglTKoZ+j69q5qsVpqpx3pKJ&#10;FGVwlRfKn61RRpNypKAnqovGlEDf9aScsU7mL1vXeOcIMTNO936JipTEpNr3PVobMRrudjjvhMrs&#10;EXKV8Rwdbairiu3tLSFFoYQVCDEyBiEiPV6thESvOsI4yLVlDBiDdxXeKbz1GLVju2/pJrpaTiMK&#10;0DmR0oh3lpOTDetlQxwiYYz0IbM/HNDDSC5lupc0TeWFWhMLOYMzVki7JUNJ+GaB04ZMIQFZicC6&#10;HzsqlalshVvOyE3FMLTkJObSmAsxJFCWqpkToqJtZayQuSCz37Uyvy2WrFcbQiqAEYLv0LG/3sIY&#10;hPBTe1RdkbTQqlKRccxXlYwRYSSlCIiJyDkj9OVShEyeIipnvBbaXsqJ1WLGJx9+wBdffkXJCaut&#10;CPtLElpUhuVyQRgzbd+JnFuLiS1loSrNao1SRujzSuGaBuc9h3ZPH0Z0yVw837E8PkIBISSaSihE&#10;2sr40Q09pYiAd98NEoBRCn1/w2o1F+LUfI62hv1hL7SunAlWEwYx79aVCB4rY+4XppVVLOqKj95/&#10;Ku9pSoSQ7wlGjXfU1uKskffJ6PvQjYSixETRUYildU0aLUoFjDHUTc1sseBkt2eMAykmcozMmprZ&#10;rKHkQjcMXF7v+Yd/+C39mLDO8+GTMz775APQHYfdjpvtjg9nS6z1YoBIkRRGrq6u+Pa77zk5PWVz&#10;fMxsuSRnMbCmGCYTiByvr2tOH51QUqIfRg77iWxmZUUYRjG9DkONsQbKRGed6MlFaeI0lvuqFkLy&#10;dI/Udc366BiM0FqZAlDGIbCPLVVVMW9mU4CToTIV2YpweG5lHo8hkFPhxYuXKJWFRrdYSFiDsxMR&#10;MJDiKILUnOT6DYrryyuU4Hi5co6PP/iAWVWhNMyaWoSyU0iKIuAmAXEcAiln4hRO4zKoaY+glKJq&#10;ZkLFLghBcRwlOKZoUIYhjGjr8LUTresUkJBKZhgHinPUdcNqvWGxWnNxecX19Q0Xl+eEGMhJJsPX&#10;vOLVq1c8efIes3nDo9MzTk5P2e46+cxyRBvHGFv6ITCGyKFvGeOO5tBTssI5QxoH9rstl6/PJbhh&#10;PkMby/7Q8fr1uRAw2fHy1aspEEkTQpD1p7XMZzM+eP99FvM5deXRmHuCnauEilXVngzsd4dJdK3Q&#10;SowJ88Wc2WxOzkWuwZLJMRKHEas1s9WKyhl0GnFGMzOZbr9l7HshqClDyYGSFXmitY1hJIRIVhbv&#10;Rbzt6grvHTcXF7x+8YJ6NmM2n0+hO2IySSGSU0ZhcL7GeKicZbNek8JA1x5wvpLjneiSSimGfoAC&#10;VVWLOS1FtFbgLGu/lmCCw+4+XCmEQNe25JRYLhr6EEkTzfN2t+fm6+/QvpZAj9kc40Q8n4uEAT37&#10;4BnGOC4vr9ntd9y2B45OTvjlP/sXKBK77TW7rsWqCGiMGtHcmYEcSmXQYvbXU1BDCjKfzWY1zazC&#10;e0ueKLVVs8J7TymJikiTRgmYqhuskX1r5SpSEbPV/0h/5d3/f9sc/1N9mLd7AD9WZXKyWeNIKhJj&#10;nvof0x58Gge4J8EXMTUUMRrFUkg50/hKROk5c9vdcHtzQxh76tqhVKEbOvpByOmlQN+3st+wBqKg&#10;s1VJqCzhOJfff8lvf33ML//Vv6Ygc52eSINXry/49osvIAZ846lrT+3dfZ9Ga4SyHMVQZtA464il&#10;sB8HYgyYiapdOYfRhu3tjkPbs5rPsNZIIEJB9gOTgzxGIdgP4yB0wxps5TBjIQyB9rCjbhqGvoci&#10;xk5lLEM3MGawzmPtyBADY9cxti1KvQnvm7IQuXesv9XyKQqKON64bwWpP+yZTG/iO1+THcI91/wt&#10;snh561e93UcppaBRP9r/0Vr/oPfyU32o+3+7/6+EPubpGro73z8WuvhuT/HH+lJ3BvcfD2AUE/rd&#10;ib7bI/vhvXF3rIXyztcl3E691V/j/kOSvkj5g/6Y9Kvs1BcCU1UUZ/DOMI4DJsj8bq3BWYfrPdZV&#10;Qq51TkyU4xS0VLKEvaBQuaDvejD3Pcm7z8cK0dSL4dagcFVFgwTcucrh64qDs7jaE/uRcegIQ09I&#10;kS++/ILzi3M+++QT/v2/+3OePn2CqSuqphZi8Bix2rJZLYV06SzzWcPmaI33njAEbh4/pvSREBKl&#10;3fHVP3zPcyNBf8vFko9/8XOevf+EedPgjUaT2N3e8o+//T2//rtfo0rmeL0gjyPdvsMZzWJV86f/&#10;8s94+ux91men+PWMw/aa559/Tti3VE3Di29e0G73nL96za/+7u9AgzUzLq+vafuBVArGyR7TG3j2&#10;0Yd89NEzPv/97zAq8977T9lsNsyrmqP1EqM1v/nH3/Mf//JvePnyNXVdk42iDz1eW0xlWUwBg8po&#10;Pvr4I+bzuQR1TIE2JUt/xuBJSULKvF/RuAprtRgnp/tpv9uzOFpxdvQBp2ePefLsA5brDcp42q5n&#10;6BJ33bcwRl6/eEXqRh49OqWua4xSdLe3fP6Pv+f5F1+yns052axZL+YsF3PqWcP17S1/9Td/y9/8&#10;6ld437A5OmbfdtPa0zI/mrNeLSXsKWdyjoQkYVnWWGrnefzojNOTY7rDnuW8YbVeMI4j21sxvu/b&#10;A7Wv+OCTZyyXSw7tHqMlwEwC5GTfGvoBow05RvquJaXCerOi7wL9kNl3I8p43ntyxumjE7zzxCmw&#10;yFsJZpxXNY1zkMSoVoBopJfRzIQWnwYxRA8h0I8jKUbQFpRD6cTRyRF/9s//F+bzhq5t+f7b52wv&#10;r2WdGiP1csGnH32EdZrPP/+S3//+S66ublkdn3B8ckLfDez3O5Qy94bKnBNGG+azGdZoYpDeXIiB&#10;T3/+c5689xitDc+/+x6lCqenxzx+8oQUI69evubm+oqqFrrr2PdsNiecPjqV8acIufx3v/09VVPz&#10;ySef8N5772Gt5fz1a16+eEF72OOs5fjohNvbLa9evIIsfSij7WRgN2hfYZQj25qLPnFz22IDmErM&#10;ao9ONqyXS6rao1DEMDIMA3VVoY0mhJ5Apu+C0KSzYgyBMPXISRmdI9pYKutIFHKKhKGndiLLM6ZQ&#10;YibGhHGOuhaS95gylbF0+x1h6IlWM3QtvvKkKai2a1tKLhIgYfQUDFLY3W6l/xkjFDGNoyTYJqWM&#10;tQWlNdpZxjGwmi+ompq2O0DReAv7/Q47hUporSTApGkgJXKI93NlnuZLaz2miAE+psTt7Q2nxycs&#10;l0u2i4ZhHPCVJ4SesesIYaBeL+nHnlJ7rDXUVSXPkqYVWIxR+rBRglCcs1itoRhiHKdnIYipWuk3&#10;JPiJthxDhBhlfgzyvscY7gnY3nvQGYo8V7F1hfUVSiVSEMO91pLwqZWipETTNBRXOEzjm7OOrBQl&#10;J/ruwO1+T4b7vvR8seS9957w+OiUnIsEi333NV0/UnvPMAb6IUjQnsqYkokpkHOH0ort7RZrLcvV&#10;itmiludOpcjxqSLvzxSqdLcOiGOiP3Qy/moJ2OvHkd1+PxGIG07WC7aHjucvX1FS5Ol7p+hFg0qJ&#10;4iS4qCjox4FhDDx/+YquG0hJ9ggxRFbrJcvFAor0smLKbA8HQoAQIIVEyRFjuDeH5qywxpNzIY4B&#10;tKLvR7QyNE2DrTwhSsxUwuBczWbjGfqBfhjQ2jJ2e9rdnqryfPfyNTk94mSzIeXCzc0llbW0ux3l&#10;0GHryQDva1w9k6DCpqKpK+4WYULctuRccN7T9QOnZ48okgtMM5+D0tN70LNZbWiaGVVdSZ9fS5/c&#10;KEWe2kHPPvyQZx99TAiRs5NH9G3LvGlYLGbs91u+/Oor2v1BgsPGyHbfcfH//D11XXF8csR8NqOu&#10;a+ZNTVNXOKMlbE0VVusl7X5P1ya6fUuX92hrycrQjQO7Q8vN7ZaT49MpHMISQ+LycMPOt1R1TVN3&#10;NFWFs0ZiJEpmVlfMqgpDoShFyhIsi5JnRSnD7tBJP6uqqGq5HmMMmCLPD7R12LohI8+zAK7bG/bT&#10;3vzRoxPOHp1MZnFG3tx7AAAgAElEQVQJ7hVvr4QsWlXQFHIIeGd5/+mTidxd6Hr53SXJGJFDwGhN&#10;ZRXVaklJc8iZlCRIzhjpxTM9V3bO4Z2X/puCOD0TJcvvlPa2IuQkoX1a46be02G/Y+w6drsdfd8T&#10;4oi1ltvdnpPTU7w1jH3P7fU1xiiUNcyWC+qqwRmHdQalNSGk+/dca42aeo/WOkxOZAphiGSm5ysx&#10;oIph5i1HyznOQlZQz2Z4DaZEdBFDPikwry3OGLSG66trTMnUlZ/mBoX2Hqs0lb+bwwZMMQwDVN5N&#10;gRUZraCqHNpM8yWaXPwUFC17C12yBIKqgjMGo+RZa07S8xzHAWs0s6aGpEg5MvYjsesx1ktQQjUF&#10;cBdIRYJEZ/M5aEMusL3d3u+DVqs5+64jpIQ1lmEYAcV8uZEw9Kk/VwF13UhvPBWyks+zco710ycS&#10;EhGTnIufnktmMZhrLc+Wu/0e6+TZrFUS9Pzq/FzukaZBUUhIUMowBhijhD7OJOyaXJNSliDvqmKx&#10;XlOUoW07dCnMq4qZ99jNmtVqztHJEV3fM/Q9bR/YbrcULUH1MUpgYsqJnCJKF5y3EqpXCs46rDU8&#10;8N8f6qEe6qEe6qEe6qEe6qEe6qEe6n/mMn/xF3/xFw9vw0M91EM91EM91EM91EM91EM91P/3CkMH&#10;cC+MfZtcfidc/Sli1I8Zq9+mrf+YofzHqOx39a7R/N2ff9t0LV/gp8lQd79fq3vhrGhF3pg///AY&#10;fvgad+f99vG9e14/do53P2eM+cG5vf09PzzkN+/ruwLiHzuOd0lZ74YX/NTr39W7RvQfq3cN8G+T&#10;5d6m1b977nqir98d493n8WMCbG30Pf3szqQu5IM7ocJb76kSrYEYrwramElA4nDWoJXIxcsk7M+T&#10;qFohhvc7Q8AEaReh2t01qRTKCIXFmDekTO+9UOlKxhmhglojD/YVMIbI7XbLV19/zevLS2aLBZvj&#10;E5RWOF8Biu2h5eXrCwoIdfPOjFVEAOesuzdVa2PIEz3MOfnd1lms92Lu6DpUmSgFb5lVphsCZazQ&#10;cCajg9X2zbWh1EQ7Vagi73OahCyVExECFLy1HK+Xk6ACvLMwfV8u0PYj+z5wvT0QshBKKYqcROHf&#10;VBWLhZhwlNZ0gxgZQxYR9hgC1nlA7umqqvHe45zHaic06apiv91ye3NLipGUxRRc10LAqKoaZRza&#10;OIxzYtY2WsRGcaILuQrKZAKKWQQnqrBcznHWUnK5N/r0XStk6HGkFKGnV85OwlAh6KacKKkQQhSB&#10;YsyEMWAnA/4QRrb7A1fXtzSzGmsN290WlKau52glpGExERTEEyL3z/5wYH84sFgshX6BiA9Xqw2l&#10;CCkoZhGSaCVkIGXknvB2ElAyEXm1who7/V2J+D5lSkoTNVOIoq6uaWYzjLUcupbDYU/f9xNhyKKM&#10;SPXvzA4pB6DQNBUlJ3Iu3NxuabuWNJnwjDWEKGPLsydPuL6+QivYbFY0TT1d30Ij7PuBzWZDTIXX&#10;r1/z7Xff8/zla3aHlmaxgInAwkR1bGYNVV3RzOccHR2JCApFezjgJ2NgKWI4iylQV556uq7rukYp&#10;Rdse7sefvu9JMZLDSOx7Yi/zoXFODI4pEsNA6EcohaHvqCrPs2dP+fjjj1guV1xcXE5moZrNZs1s&#10;1lBbi7cWa/UkrpxSUSbSIAVKFlNVmgJb7sbju/tfTWYgrSDFkaHvxYhtNOMgptfVYkGKEaVhjCJk&#10;SkWBMvRjoGRQxhImUpuMpTIW17M58/kCbSWkYbFaUdX1dL8I3a09iEAZREg3bxoh1CPEZeccy8VC&#10;KCGoiTQlY2pKScjWZKEJT+ZwpUTg7ieTftPMqeuGlAGEWK20EnJ0CLx6+ZKYEpvNEc5qrNEcDjtK&#10;zEK26VoOhx2zWYW1U4CAsWx3eyEoeYcyBsxbc6XWdIcDziisE0romBJjzvQhETIkZfD1DO9r0IYE&#10;ct9PE8edMSeFgaEf0FqTUsJMJJ27uS5NBhgxEycUGldVOCeE31Kg73pevnzF9vqWoR+JQUiuddOw&#10;OT7i5PiU4+MTZjMJWAgh0g8jtzdiWqAIQb2q5I/3XmhcRlF5x3w+E1rOJFxcLBY8evSI46MNy8Uc&#10;Xzl0KSxnNSmIke7Lr77h++cv2B86DoeWru1IIdK3HRqhRVIKRiEhEsairMP5WkI3UNNnKtd2GEfi&#10;ONAdWsbJZGYmOvIYAtvdjtvtLdc3N1zfbIkxSUiMMRjrUFrT9z2H9iBjtJJwF4XMg5W3dF1L1w0c&#10;Dq3Q3kYJGOjalmoyfVeuvl+beO8xRk8UMVmDxBimNYNGYdDKSJhJXTObzTg+OZa50DARERfMZwu0&#10;8fhqRlM3WGdpZo2833rCrikZ83MpDIOYy4tSuGaG9TXF6Cm4omF76Pju+xci/I2Zru/Zbrfsdnv6&#10;vsVZL2ErFDHTC64NpSSQoKoc3nvGyfwdYxBT9URIk89NkWOazLGJFEcJ4cgy/98RydCKqhLRrTFy&#10;f2prMZWnmi1YHx2zWG04dD23262QvJ1cf0prUsoUDRgJtlmsl8zncxEba0PdNLLWQoyn680xxtZc&#10;3R7Yt4Ft26Ot4ezRKcvlHK0Ni+VaBLcaIEFJNE3F5ugIa8WMe3l5xcXlFYe2nSjEBY2+v09vb264&#10;ub7m/NVr2kPL7c2NzA2l0NQ1+/2eVy9fcv76nPPX5+x2B5rZguV6RcxpWrdULOZLFsulhJgoxWw2&#10;p57ErK7ysvqcxsRcMuMwkFKc6LFmCniZUk00VHXNrJ6CReJI09Rsjo7EuFAkZAfkv86JWNhYS0yB&#10;gpjT53XDerXiaL1Bg8wRSsnnZmXtKuuJRIF78byeqGh5IleWXCZTbZnWX3qiFk7ng8J5j6sqMb9X&#10;FcY6jLXTms6JwSJFFJqmmaGsZbZYcfToEYujDfVsgfW1JKYghMCUC90wsr89MAyRTz79jOV6jVZA&#10;Lhz2uyk4qWcYAr6eUc/ntG3Hfr+jaw/EccBVFY8eP6Gg2e4PXN9u2e/2+Lrh8eP3ePL4CUfHEjQi&#10;IuLMoWuZzWbkFFk0NXXlJoG0ELOsAa+10LBTQGuhWjprqSsnc37OeOdkvaNE+N+33UTYK6zmc1RJ&#10;dO2Ovm2JfY/OQlA3JVM5+8bUUBRDiGz3B84vLnn5+pzz6y1DkPXNyfERTV2hkTFs6DtevnjBOIxU&#10;dYNznhTT/boDwHsxa4KIxP0UymCNuR8nnXdY66eRUDOfNTRNxWy5EKqm0fdhIXcGa60NVeWZNTVN&#10;06CNnYzW8PW33/Hi/Irzq1suLq+x1rNYLMg5YoxFacVytcA3lex1jBiRLi4veP36grpuePrkKcZZ&#10;9m1PzIUxJDHlTsYZMUiliew4THvAPNG8R4YxMMZAiJkQEl2QcXiMke12x8XlFft24NANdONASoWY&#10;ZC5OSvHo0z/77+qvjH3/k3v8u7+/vad+ty/yJtzux3sdZRrTSily/5c8/UyGXO6Dr8hCadRK6Onk&#10;TAoD33/9DbcX5yyaGgNYrRiHge3NLWGQz8V7QyowjCM5vzn++bzh7OSY9x6dTkQ7RQiBGMUg8frV&#10;OZuTM04ePSKXCDkytgd+86tfcfXyFVbJdThrGmrvZQzLEaOVmDmSGOApBTPtXRNC0x2GkRwLHzx7&#10;Rl1VvHzxkna/k3252NHf9CGm6/7ONE9Jd1sauKOvo8SkPl3HcRxROdF3LftDS0hqIucq+pjQzZIP&#10;fvZzjh6fEXIApSEr1H1vQd33qLjvFd1dA9OeirugRH2/f/+hKZ77r6s7J/3bPavJ6C1/3pi+Vflh&#10;4OS7PZt3e3lv93n+4FrVd7hydb9+kflnMuZrfT8f/FhP8Kf6T/eBkW8dyw97V2oKf1M/CI/8YY9L&#10;TC0/TbSXnsub770/ErlfePN+/+H9KXttbRR3AQ3a6GnJZaY9mbkPtHFOxk09XW9aaXIS4yZTcIC+&#10;+/CVBETpP/hM9BvqvQJtJ7Oj82KgnIIQ78z3d6ELBemLdV3LzeUV3377Pc18znK1pqocYwjkkrFG&#10;U1VODGqVZ71aUDnL2PV8/o+/5ZvPP2fc76nINCZzdrTmw/ef8ic/+xm/+NlnPHl0hp0C24wqfPvN&#10;N/z1f/lrvvzHz6l9cz9fllxoqpqPP/6QP/93/5oPP/uQ+ekRdjHj4vlzvvv8C/qbW9rDjquLKyrr&#10;ubq+4T//1V+CAl959m3H/nBgjBJqZY2GFHny+Iyn753x4vvvKDnwwbNnPH3ylJOTEzbrDW3X87//&#10;n/+R//yf/gs3t3tCyhz6nkShmjcs12uqpiHfkV9jIgQhvucoY2cMsp6Sud1ROU9dNxI0degJ4yjr&#10;KKOZbda8/8nH/OKXf8Kzjz5gdXRM0ZZ2kLDIQ7snpjjdyxpvLd1+z+72RqjlGg63N/z6V3/H6+++&#10;Y1HXnBwfsVgsWC6XbI6OeX1xxf/2f/xf/N2vf81ic8RitZQwD3fXkzScHG1kHI4jIQhBOCQJUVwu&#10;ljR1xccff8if/fIXXF9dUDcV4zhye7tlv98zDAPz+ZyzR4+m8XxAG/1Wv1mTixDfh7aT9UbbEUOg&#10;qWucddzc7Dh0I9pYjjYbHp+dspjNYAqXnNc1TVVRWYu3Dqc0furh1nUja0nnGNJI2/fEnNm1ewkT&#10;m4zQMWWqpmJzvOHs0THWAmQuLi/45quvCcNI17YslwueffA+VVXxm1//hs9//wXDGFmsjpjNF9Lv&#10;Gjoxzk1rB1WQ3uh9ryQTQs98NuOXv/wlH370gYRV3t5graFpao6PNhQFVzfXpJg5OTllNp9T0Jy+&#10;95jHT5/gvIUScdZy/vqcEAKffvYp6/WK+WzOxfkFL56/4PL8kq7vOXv8mMOh5Xe//R12umaskf2k&#10;MpasDetHZ9SbU/bJcBMzbrnitg/cth3VbEZRmkRmiIl26Gn7ga++/RZX1xQFIY4YY6detJI9aZF+&#10;WymQc6LvJfhns1pN9HChzHrn3vSzkFCPu/3MMEa6fuT8/JL2cODx2Rmb9Yow9hJAOQZyypSSGfqe&#10;UsTcWXmHUjAcJKTSeTvtIczUcJEQHlc5tDUoY7DW0zRzXF1J6FbR5KT41d//Azf7Pc8+fIYxmnlT&#10;s5zPcFrW4zElnPdkFL6eUdUzQLE/tNzs91ycX7BYLlitV2yO1rz//vvsdlt0zmzmcw43N+SuQ+eE&#10;VlBXXoyDSmaTnMsUvBM47A/EGO/nC7QhxEBJUXpiSMivMQZllIRQTpbWQkYXpH+b73r9EqiijMYZ&#10;y3zeSD/OOlBMryn9epQEAZeUcVOwl9ES7DhrahaLOXVdY42hKE3WcDj07PYHme9zYhgC2nkSUKaQ&#10;nr4f6NqOXEBbCftMGZS2FG3o+pFCIWY4dP09pR7AGgnSsFb2rgUYw8Dudkc/9JAjhoKaDJOlRA67&#10;A7fXV5ASh/2eV69e8/LVay4vL3j14jneyRhttSbnKGvhUghJenZ3RtjZTALN1HQNa6Onfk1NJpOL&#10;whiPVhJkfGj3dH1LipG+HxiGgRBGjNFsNmuOjk9YrtYS0pTE4G2ckVBlLaE73lt85aU/Vs9YrBY0&#10;iwWPnz6bTLOemGF9dEzWhl3XM6RM1gasxzjZEzlf4X2FVtKfsUZCfi8vrvjmq695+fIVYYxopSV0&#10;Lk/9fiXPmHJOdF1P37X0XUff9XRtR3toCWOAkiUcsW7QWoJK5nVFU3nmTSPBlyWTUmaxWrJcrVht&#10;jtDGMZsvefbsQ87OHrFerai8xWjZUzhrCENPSgHIlImuvZwvpCd/aLm6uubi6oqXL17y6vU5FFiu&#10;14whyPlqQ4iJtu3o+4Htbs/563OuLq8YxnHq7Tm01nRtS9u37HbbKexbfj6lRAxRwqycRWkt4b4h&#10;cH15yc3NDVVVkXLh+uYGbQxNM+P1xWsh0odA1/XEVHj58lyCSZUmTv3Nu/MNw0BOiXHosU4+N+M8&#10;1sm6MIREjGK+Pux3pBiofMVmvWGzkX7EYj7HV5X0Zqdjt85Jv8waioIYAmoK1rxbyUqoRL7fj9fe&#10;C509BKrKsTnasFqtWK82LFdrUpZ+5DiO0n+9vqTvW45PjqmrmjQ9nxPzvaPkRClJet+8SfMapv5J&#10;kakYa+VZl1KanBMxBYahx3tHybDbbhmHHqMKYRhIYZBrxkBOgXEc6LoDYexByVpbaVlPV07miTGO&#10;5JKETF8yOaR72riego3v5qicEjHKPWG0ljC0riWMPQrp+c1mM3xdkYv0b6qqkv5GkmfJYQykELBo&#10;CdhTmhIjMQa6Q4uZ1v9aKQke13oKxU5sNsd8+rOfsVyu6LqeQ9sRM0Q0zte4qkYbJ0HeStNUtQQj&#10;WQM5UlKi5DT1BWRmsFpLP3bq/Vo7XdPT8yOrNUYS+KmcZbmcM2tmzGZzmmZGyYXb7ZabmxvOzy9Y&#10;rFYslyuUccQse7t6Nme2WmNq6d3puz9aeo9KFVxlp3FjhnN22stL7ySEkRB6+q4jk/CVl2e43lEo&#10;9MNAjBLw+7N/8e8fRDkP9VAP9VAP9VAP9VAP9VAP9VAP9T9tPRDgH+qhHuqhHuqhHuqhHuqhHuqh&#10;/gfrbTFsuRex63tS909RxO++bq29N+DeGdT/qd/3x2ho75LG3/1Z4AcG/bcpWPJ9+v4Lb9PI3361&#10;PxTrakpJk/h4emiOPGR+Y45Xf2CUn6ACP3hf/qlz+jER8Ns/81PE+3fFwTkl+COv+8de64+9l3/s&#10;+nj783v3nN6l2PH2ufOGWFzuDPFT2MLb19ydcVIEE1nEh4igzWpNsZpsNNEa1NhTqDBG440hV4mx&#10;dxir0c4QYiTEwDCJVnSRVH+l3z5eNYm5y/3vRr95H6q6eiP8LLBarun7jtlsjnMtbXugFEfoDWEM&#10;hJT5/dff8u3Ll3zy8cf8r//2X/PBfEGzXHD25AnX2wMvXr1it9vx7OlTmmWDUWUSqinm80aEK5Px&#10;LKREP474uhKBNOXe1KHuj13d3385ZzFhGRH4G6MocbpWchFhJ4qmaTC2oncDMSdCyVTe4Y2lpIRR&#10;WijoE31HG8UYxonEYRhjJCahcT1++pTb21uub3es6jl+EvhVdYW1YprPpeC9Q1lDGQzOj7T9OB23&#10;o6o9xsr1YJRiNZ9jJrr1oA2X2yvOTk8wk9AjJjHdWFdRoYkxo7XjzkNmncN5N9Fhw71RtYg6kpvr&#10;G7a3NzhvsM5T+woF+Koh64CaDCVai8DFTET1ghLSu1UoXYipoJUhxcyrV+fY2uJ8xfXtlq7rWa0W&#10;qDIRFIwIN7GIoKcUrBNyYIpRDHo5MZ/PRPClxcAYQ8IYMVJ3w0CMHSkGrFZUtWfjVsRRDI7OWopC&#10;RGDekVIW0WUREWaI8T70QRXo25YuRo4fPcZXErQQYsBXlqaZ3weiKKWoq5qcC21/YLmeTwKahu+f&#10;v+SLL77AOkdTWZxRQh4uhbn3LJdLSil8/uUXHG3+pRivrKMURTMTU24uhbqu+Td//udcXV7y9Vdf&#10;MWx3LE6OOF6uiGGkpPIm8CHGSeiVsc6RrZC6ymTICBO5w3l7b3Ixk1DnbszOOdNUFalpyOMgJHWT&#10;qaxDI9ScRVOTvGe/F5pGTglf13g30sxm1HXFs2dPOT055fdf/Ja+67BWUUoS8hOQUkHraZycxhUh&#10;yxVKjPTDQKHgfDURHhVZ6Yk2KoZ4azRawWK5pOsGVNI0zZyjzYbaO84PB6yTMSKMkavrK/ox4Kxn&#10;NZnVcoGUMjmLYW+xXIkASsF8vuAwkWGstagc0UrIg7c3NxhlqKwHJdQt5QrNcimithDoupblcjWZ&#10;SyZKZc5ohBBasgjgxlFMkMYajLNCQOlHMVYVMe5aKzRvrRVV7eg6zXy+lIAUNFo7djc3WO3Zbvd0&#10;uwO1N7z/9BGu8igyfddxcXXL85fnYAzvf/gRM6vRRsSuRuv70ADrRawVUiBmMEVjrBdzSVWhlCFM&#10;tOSCIpWMQQSlxmiuLi7otjdCHDSWnCM5Jvx8MmyPAwnQWWjoTSNBATHLvUkprNdrnHNyjWYhtovB&#10;PtO2HcMwsFgumPkZbiHkvBgDKSVSFDpQ33d4b/De3QccCFU5oshoY1guG2aLGWNIaKVxzuC0GPjD&#10;OGCNQqURPQknP/7wGavNMVhH1wu5/nA4oCmk9YqcElYrrDZYLZTroo2QsWLCKo2yhj5G8hAxWsw8&#10;hcKYE107mWq15vT0jDoMHNqWIUTGUSjiDkWIQmNs6ppCJIaR6+tLzi9esZzNOdocY6zFO8sHH38k&#10;AQL9SOw62vZACCPkzPXFxRQwIYYl52Weck4MoNYYMcEmeX/uDFMlTfQlY4lTCMZ8XkMn1CBnDDkr&#10;mrrBZ1nPWKMnozEMfU8IgRCiED4xUDLnl1eUUlgfD8xmc6yX+8xqw3pzzBAhZS3BDTnTHjouzl+h&#10;CoRxpO06njx5Rj0rVLWi1o7KOcIk8t3v94QYoIh5S2sYUyJHEYz2UUTIGgkjKSkI5VxmQCF2OYNF&#10;yHTm3qCpSAiVK6DZD0KyK0qzPjrGGgdai7gzKbJxk9hdT4L6/5e9N22SI8vOM5+7+hJbblgKqKW7&#10;uotis5uURmNaTB9Hf4z/acbm29iMNOSIFCXRRPWQbLKrqqtQBSATyDUifLl+l/lwPBNLo0hxpG/K&#10;YwYkkBkZHr5dP/fc8z5vIcREToXY98Qsz9ppCgxjYNcF1usl//pf/y8YX1O0QueAJ5DGjo2rYL7u&#10;tK7JeYnWkm82zZK6bjHGse0GrrZbun4gxAQ6oYikfqCqa1bLJTEGzvYvZ2G4p20r6spRO0t9fMSq&#10;bQlh4uLymhcvX/Kb33zDw8eP+OjJY9arJVW7pHIecma9tmz3e7qhx1Qeg59z7ESOGWstWmuGueF4&#10;6DviFMVl0lsw0NYtTV0zDQGtbmj8IwE76TcQqXES8YjWkvMZZfDeoHQL7CmLFWHoiTFxsb8QF8yq&#10;Yr1ZU7WtOEcag1WJNI4i8M0COlBFSV7kHWGSJuccBbJkvb8DRXlryYsFMUasFWDJNE3kkmYRbsFZ&#10;PTumKxZtwzhO9MNImCLaiYjHVjUnDx9xePyAGBL9Xu7Zru+YpkAZJ1LMDEPg4OiAodvN8CGw1nFw&#10;cES72jCEiako2qU4uuZpIkxBoDAxslyvOX7wgLZtUdowBgHaFORe6oeBvu/Z73YirnvyEednp8Rh&#10;z83lxLJtMU2NazzOWMI4yjwiK/IkIlarYZwmTBFxcZ8TTmuc8+QQKNNEGkc5XkpR+QqrCyUVAcek&#10;UfICioArUJhSyMpRlEBdqrrl8Nhw0410XUeYBRlPHz/AqEJbO5rK0VY151fXfPftM04ePqJtGskl&#10;tCHGSEyZmAIhQMke7yzGankuz6LKrET6HqeJNEWurq7IKlM3Ld55Sin4uhbXyygO80USbXQpWOdR&#10;uiOjsZXi937+CyIa6xus91groI6b7Q3DMLLt9pyevsDXIspxlWe9XDONEwbNt988Z+hHfvz5Z9SL&#10;FVeXl/S7PQfrFX4GqeUUQSk2qyUogYXtxwBYXOWZcsbEQmSaj/Oe6fy1AFBiwTmPGQtmiKjttQCy&#10;csFZi68qfvbfod7yvqv7+5C7WxH8u/PrzIcgfbevSzm+I6KPMb9bLygyZ7yD0iH5YMyJcZooKGpf&#10;kci0bctquWLoJ85fX9D1Hu0NU0h0oaOuG1arJScnx6wWNa2zrBYfM/Q9X339Ladn56gp0NYVv/rz&#10;P+PgcMP6aMN+CpztOq6vr0VkHhPWWryvqCsv92JJFCWgDW0tKkamGEQ4bKwAFpxjX3q0VlgrIoPV&#10;ek2/380Atzd1FQFPSa1G36nD9ZyHJ9DznLkAOTIMO8Iw4IzBqiIuogXImWEccL7BFxG27LY3Ini/&#10;E5vLGF0o72q13ytQ/aA7+gde81twx7dF67eFqH9Azeb9+tqHaji/LY5X79RN3hfW39b8PlQL+1B9&#10;6v3Pdvv7As8q7+2HwMFKKShdfgue+ENQiB86JsynYq7ovfmZ0ihVfuCYJHKeXz+DC63TYDXGJdQ4&#10;gTFoJ2NMGAPOj7iqpm2Xs8BM4CcxC2AvxSw1DqVljHmr7pRmEap6Hxpp8nzNW3F9dY40TRg9gxuD&#10;OCuHwRGHkZcvXvG//m//O7//j3/B7/70JxwdHVDXFV4L0ClPEy9PT/nVL7/m+bfP2N1sISUaX/H5&#10;kyc8fvSI1bqmbRvWywXeO6mjTANtVdMPPX/yJ/+B5999x9j31FWNKhC6EVtZqqbhF7/3cz7/7BOZ&#10;9zSWbtjx3V//JZevXlFbRxgGttc3HBwc8+z75/zJn/x7+mFksVzSDRO7viemicpZUhgxKfLg+JiP&#10;To7ouy1143j00SccHhyybJbsdgN//p9/yb/79/+Bs5ff43xDNhrtPMuqxnpLvWiomxptPf04oaZE&#10;3dRUlRdBUylQNG2zoCiFd34GBIlQTinN0UePefDohPXBGlt7bOXvAFRxBhEaK46iArqCKYyoWVSo&#10;iubRk8cM+x1lCrx+cck3v/mKaRhZL1s2qw0HMyhqtVrxn//qr/g//q9/w9nr1yw2a2xV048jVdPw&#10;6SefcnVxwX6/w1pN13WM48AwjIBitdyIE29bU1UOmDh79ZKcM33f0/V7Ls8vyFnGfmst4zBgnBFQ&#10;lTGkONf4c2EKEyGIk7h3UmfyvqLynjCOjEMPOdPWNYfrJcvZdZucWDUNjfNU1uDnvFEpzeHBBmcM&#10;MWW2Xc++69j1O3E4tYblZgkUbrZbQhhRtrBYNjjvyHmiqlb0fc+Xf/MV++2OnOQ+dnXFdr/nm2ff&#10;c3b6Eu89lfGklBm6DqMV3ssckAzdfk/R5S2n0shiseTzH32BczXe1Wwvb9h3Hc54Fms5PhcXF5xf&#10;XNG0LcfHx+Sc2XUdvq1plwuMN1htoDK8On1JzhMfP31KSZlu37Hb7Xn+/XMuL6/Q1vDoyUeEMPH8&#10;2TMeHB2zWS0Iwyh1SeeJyvDRZ5/x6U9+wjenF4Q+kpJleXRM2u05PT1jux/Q2vGff/mXhCCgyY8e&#10;PeLFy1fcdP7T9EEAACAASURBVCP/6IufUntH0Z4wDqiiRDitJd+Z4kQYRex4cfGaMQw8ffpUQGlk&#10;dEk4M+cUpUgtM0wyL0Px+uKCv/7y19S2ZpgSaJljUQqJxDTDt6T4nrBG7puqqjg4PMDVUnPKOROm&#10;iCrQtDW+9ngv+YKTjAlXSU7tnae2msuw48XZOV+dvWZxeMC/+Kd/wLKp8WSUM1THR0wpse87YuFu&#10;bqasZrVc8Ps/+10OjjbUS4EkNKbi5MEx2+0Dtq/PBZw5Rb55+ZIfffJUXO2nSDQKbQ0ZRCxoLKHv&#10;ubi6pmkafN2ijJvF/wrMLGSNgdJnWqMZx4lUNCiLbxyKQkxzfl2KgEdLnuccc00LRUxxnhtlTO2l&#10;7pfnXCRl8gwBLkrWNhamJYRxXiuJhJRR1s3wQhEuVrVjHEesH4kpgBb4K9rQLFegDGEc0UVT8gyb&#10;1nauzztSjjSLJdZWDF3PzfUN3lvW6zXL5YLKWcYpMIwjKU7kcZLayiTgPlmD00whM3Z7FnVDTIl+&#10;DHT7jm7XYYCD9Ya+C3z97XMOlguON0uaJlO1txCaIpCl9ZrNaolRGVcJLCBmCGFiv+/YbjvGIPWf&#10;lETYGqaeQqKyMucJIRDCSNs2NG2FKSKWvwXapZQFoBplLuRsTRF7eVrjSBmmFPG+wdQtDz4Sh2Zn&#10;DMuTY5YnD3g4DeScxFhaKZwTOLCawQhTjEwpEuKEmiYuXr3m2bffoo3A6DYHh2gNBsgl4Zyd816p&#10;7oQQSDnTjyO1r9HaUHIhkyjdnrZt7xy2i9bsQ0/la7zzTDFxvd2irYUZxLHcbDDG8OjBQ4b9jjCN&#10;lGmk5EjJibHvISfUDIE0WGJMbPtA1/WcX1xwcXGFcpbjo2NWMQm0tBRWi8Ud1NNa+b1+6Ikpcnl5&#10;xfbmhpuXL8kU6tlBewoT09RT5tpSTGUGVitijPTDgKs8ddNI/c86Pnr8mAQCBzGWVDLj2BPCSJ7G&#10;22yR1eaQB4+fMgwDcQqEVAQOtzDEoWfXdRglGebq4IjK+bsxAa2pqpo4ZXIeZ1Cs1Kyvr7ecnr7k&#10;yZOnHB0dgoLGWlIUINm424LWLA1kMiVDjvEOuGWsR6lCKkWOdU5QBIgXxgGlElVlWS3XxJjk8+dE&#10;CHIOjDY8/uwz1r//CxFPe8d2u+XZ98/xXgTwKee7r2GayDnegR9zytR1JTBqpSBFtHUYo1FaQH51&#10;U/Orv/lbzi+uadoFsR/JQ2AKPcbCweGhwClKuROTN/URMU53azkxJnKBaQzklKnahsr5GQQlIAIA&#10;bYy4p6d5XjOvPaeUBdyRs8wB35oz6GkCa2QbUQCXi3ZJngGG83SSmKLgSfQ8BVOyQlg5cWNfNy1F&#10;S+278jW5FKqqJuVC3S54/ORjtjdbXr1+TZoGplDoh4ibAYptI7laKVlA1s6RJqnTjdOAtV4gHzmi&#10;VMF7AXrEOFFiROWEAbg9bnGSnMxZtNVYfWsQoKVu7R25FP7iL34J1rHcHNAuVmwONtgQ6U5foY3j&#10;wcMHbNYbwbLESD8FtBKxPUpRL1v60NOPA1MS2HjbNni/IUaZSzsv67hlho7VTUsMUdZD7uM+7uM+&#10;7uM+7uM+7uM+7uM+7uM+/geOewH8fdzHfdzHfdzHfdzHfdzHfdzHf2O8LVh/v/HzQyL495tLbxct&#10;f8j96f1G3h9qWn379R8Sg7/TzH37mW8bRHl3O3rucL3bxu37zX99yDBea/PWfqg7IbZs801j+u1+&#10;3janvN+4/qH9vT2Wb+/X202uHzoOb//7jQtcQc00e3n7N05Rt3/euIH/18X7bvbvH+v3z6P6+0T3&#10;II5rb18Ht+cgFxGUKXlNngUot03dOYuAImeBEYiYQlyylZ4dUbQ4axSjMU4EwlOYKDGjrQdjQIMZ&#10;R6wGS2HQmjjGO8fqW8eRdNv0oN641ZMKRck1pGa3GYW0DRmtqXw1H2MoBIx27FWkkMnZkWJmvxv5&#10;m1/9mu+efcc/+xf/jN/92Rdsjg/40U9/zFd/W3jx3Qvqqubk+JC2dozDnhQzlTcM3lKUNJymFOjH&#10;QL66oa48bSuNVBY9O/HkWbCXUSqJc0wWQb3S4uRZ1Nywmgp9CIwlkZViSiIIsxppzKoaKl9BLhg0&#10;0zCw311LQxF6Pm/SGFrQdz39qUSKUUyl0I2BernCGFisWpwXZ1qrNMZU1M6CGjgshoIRt61cZlGg&#10;ngXn4hbdVjXkwlRVPPn4Y5q6YhoGceWLE1lB5TTaiRBOzcJWayyhjGin0UWTmDDGYZTBJIsFpimw&#10;23ewL3Mzxp7VYsnJ0REpRK4vL+bPYVEFrHFz84YcV23F7a9ZLYgpMwwjhiLiJ1cRhokwuzgHmxgn&#10;ESB6LY2iRWsur7c0bYvCoU2SBscMFHFwA0WMCdB0+z11XUNKmJJBybVb5gbIPgyQAypG/HJ551qR&#10;kCYdA5CjuAW/5UqN0ux2Pa7ZUy+W+LrCest6uWS93NANvYjxrWVRi5Opr6w4Zo7T/F7w4MEJKRa0&#10;0dxsd6QwolKCGOl6xec/+THnl6/R1jGOAaPEfWi5Xr8ZN7OASD759DNQhi+//obzqz1HJw+pnSUO&#10;AyqpeUxQWKWZxontfi/uGFnEdVqLA3maxZ1hmsSR1ktTU4phfj4UrNWEMEhjUFWRtab24i6vq4ps&#10;DGNKpNygtcUYS5wioR8w80NGG4fx8OlnH4tYfHb8iWTGkqm0IU4Rb82di6ebRd5jmBjDJGLEXMTt&#10;HiXNY0qREnfOiuJ8ZZliputHlssNddNiSOz2W6wzmKqiNg4zjMQhkqaEHkYW1oooNqW5mVic2V1d&#10;YZUmWsfB+oCLq0tyKizqGkpCl8zh8QHX5xfc2hOHGCnK4OslKo14DeTENAWsq0HJ+JxTEoclq7Gm&#10;nptGxaHUa2lbTiWBkTFEZRFsEyfCODKhiBlWqw2//4ufc3V+gW8dy+WKse8JQ8/FxRVawT/+xc85&#10;PDkhZ4F0FKXY3pxzfvoS52qG/chPf+/nHB5LI6U443Wz0FPj6opxl4kxs6kXlAxxHEjTxK7r6YZA&#10;zhprPXVdSbNXSdS1AxJ9GAjngfVyyWqxQFnN9f6Gg8MjVDKoKI2fFoW3miFEUoxYI+KWkYSvKw7M&#10;ETmLU42em8JLycQpsL26IIaBqqpwVrNZL8kpsNt1FMTBvh87lJKGOWusCMfnBjprPT5L82XV+NkF&#10;e0IXcZUp40A2CnKixIBXmXWtsWbBfszzdWvZkRjHkbNXr9hdX1F7ERI3jcc7g9EKZ524wCjNfhzo&#10;hx6lNMvFAmctwxQYxkEc47WlqhqmVEB7Vgc1B8ZSisBeYozs9x3nz1/Q+UpEv1MUYW7OnG33jMPI&#10;4ckxqXgWiwWLgw1WaYiBkjNh6MXtquvYb3fimhQF3GD2lsOjQ1brFUrpO7e7W2FdKRCmyDgp1CCi&#10;1123F6f0khl3HclNVHWDmc/dML9ujAMxyXOjUDg8OBSAR8oYU3F5ecPl9SUP9iNN2xKFwkPbtFR1&#10;g7aeKSuMcjSLFms8L16+oq0b+iFRcOy6EWUrXCUirm4MeCOiG6s1RitxE1eKkCe0ttIHndNdc/Kk&#10;xFkuhSCN36XgckPWBmPEfcp6d5fH3ea5Y8wM2x0xDJATYRjunDR9vWR9cIgxc/6knYBkSmRKgZhF&#10;VO20ZZqCgHUmaeZdLmqMa1gfHaB9RQbi2DP1BU3NFCIpJcwM4KqbJShDSpFMoR/2Ak3yNSfHx+yH&#10;kTFGrq9v6LuB169ey5js5Jp1znJytOHo6IhFU+FNpMSeMIzgBbpxeLDE2Secnl/wN7/+W3711ZcU&#10;FEerDX/wez/jkydPZrekJVOKIkAdR/LsolhyYgiDgJ9yJIaROEUUSoANRWAu3kHoO8IYGMeONIl4&#10;3Tl7N/cpKc0CkDK7YEfKGLEaKqVRladyFj+Lz/PsotwuWhEZokScoTQVijhN5MQMhxBYibhGzQAq&#10;NGh5/W63BTJqtaSqG6qmmvM2yNnT9z0hBhTizoWCGAL7fYcqYJzDasU4DOKSGCbIaRb0a5pFjTGK&#10;qnLsuz1j6dHGsN93LJYt0zQJJGMIMqY1NdWiISOOhEPfz6AGyzhNPPv+Od98/ZW4VTlH2y5YHwhw&#10;xDrLar1Cy8jM5z/+jIP1gjwFDhvHk5/+CAOMY08/7Om2A3vn8a6mlCj3l9EiDrOSa+eYxKU5Z169&#10;esHp989xbnYW8xWruqbMbm5DCKQw4q2h9Z7lYoNzB/R9x76TcX1KBW1lDmQUuLmB2bcVu51nd9Px&#10;+tU53e4K56DWFSXDcn3Aj58+4bofOX11KkJjJ85bdVUxJRmrKu+YikFjcdriaxkzVMnE+alvDQQK&#10;fcjc9IFtN7FeCiApxYh3A6uVuNVZnZmmSIqJjEIpQ209lbWcnCyYYmQIgaq21G1LKuDNmiGMeKd4&#10;9t01X3/zHf0wEWImRqh9y3q1YrVcsOtGXr664OTkiKby9Nvt7HJmBODCROXdfJwM5WDJGCL7PjBl&#10;LYIarbFO8gSToK7kHmWGrvVdh9aKNDuikgu7/ZZu//K/S83lQ1DBt0FwPzT3/lDNRJzMk9ylb9Vr&#10;fnujIoI32txBAc0sKI+zG6GpHbokvPMs2iXTeEO378g54mtxlrNaz+7xQRzaKZJjOMfaeT5++oQp&#10;RIYhMI07pi381Z//KT//p/8zddvQ7W7YX19hlJL5YM6UnFksViQKfYrkFBimICAN+egy108i6LBa&#10;09YVRgvsp6oqnj75CKsgjeGu/nB7LErJMieYIQJSilDiKl8KxoiKQWlQJVFSIiYNWs8urjIuTjGj&#10;nYAdhpzYb6/na0ZDetuH/QNFkb/jWshlru/wVu0L9eadbq+BIo7E75xf9eG6kRimvyt8z1kcUVFS&#10;8yhv1cuUkmPwISBiLlkEbm9dt3ne7/evzw9BFt8HQn6oBpVz/q1r9+6euAUi8sZ99u33+1DN7UPH&#10;GZhhBb99SvQManx/H958nrfrcDPUUWusM2jtsDYIvMs5fDURZgHiVI9U3gu0obMMYWCfd+zHnUD3&#10;8OJUqfjgPtwK4818LYq7vIixtdUkZ9FG4+uavusZhwGtLFF7xnGkHyf+9E//jL/+5S95+vgxn33y&#10;lCcnD8lx4rtvvuXrr74ix8DhasVHRxsODw749OOPeXByROU9scTZrTVjVKbyNaXAd998yx//33/M&#10;q7MzVss1zlVMU2QIMjc+fHjCP/mn/5iPHj1AZ5l3Xzx7xbNvvkEVRa0MKkaGYcBZx7fPnvFn/+HP&#10;GUOiXazAaPoxEHPBGIFbHSxaHh8fc3RwgFUZW3sOHjzhwaOHKDS/+qu/5Y/+nz/jm998S7te8+jp&#10;Z2ANRWsKCudrgVNYja8qmmaBVRatwVlD21QCFFAapy3kQqbgraMoRbtacnB8wseffIxuKmKJ9H1H&#10;pHB5dU1KmQdHB/jagpKxVRkBRhWTGGEWXDucVrTOEmvP1YuXfPv1l8Q48ejkAZvVGmcdy+UC6yz/&#10;8S/+gn/7R39MHxKrwyNcXTPlzL4bIBeODnakKeKtQB9LyRgj4rG6blm0LU1b09YeYwvDsOXZsxv6&#10;LjBNiVykZvzgwQPqphZYCAozw23Jswg5THcQgJsZllByoZ7hYaUobq6uSXGibVoePHzAyfERbT0L&#10;QLNUDq0WN3NvHdpZ6rZhc7Bh6AcuLk7Z9wMX1zfoyvD5j35MyZnTV6+4ublhv+uYcsRXFbuu48Af&#10;8OlnP2K7vebLX3/Fy+cvcLbCeY+xjpubHd89f8Fu11N7T8kTOfUs1wc8PDy8y1VSSjKnr2aR6xhQ&#10;SvHpJ5/y+PEx0zQx9iPdXmCJdSUQhRgjL0+fs9vv2aw2PHz0iGEYGKeA8ZYpRRGBLRra2vP67CVK&#10;w2az4fr6irpueL3fc35xQUGx2qyxznF9veXi1TnHRyesmkbqvsaSgcXhMR9//lMOHj4kWUN9UMjX&#10;e1aLBQlF34+MU2aKBe1qfLPkcrtH7QZsteVqP3B+veP09QV/8Iuf8eTxI3y9kDlhmsh6kjqvAoxC&#10;WUU/7Hnx8nu6bseTJx+RppGc5VlcFDM0WGBqMj8Xsd4QRk6OHlOy4vDwmNpZri/PMUbE7zFGnDVS&#10;P+06Ealqw2q1pFk09MPAMAzklOj2HfU8hxnHEV/JGBuTQPKcUnjnMMwQPqXZdj3/5Vdf8ejhA6pP&#10;HlItFzBDpuIkc3NnHFpBnEY0Bgs0zvDg+JA+JlbrFcu2IafI4XqFCXPuU8C5isurHZvNmnEMKKsw&#10;WqErg3VOnqtG04cR4z11u0BbRz/uyQWsljlaShMhdLjKkZIiJAEBKavQWmCJpph3nqmK2/UgxTj0&#10;1E1NXbUM4yiCaetAyzMv9IOAgEBEnEWRcmYc5TxqY3Bacp6QE9YYDjYb/Az3aNslMUVSkTWUaYoU&#10;pakXK6yv38AZrJ4hMQpfVYxB6th13bJoFiKa7Pfsdh3b7U6ejW0lws0pslkseHR8yNDv6PbXjGEi&#10;JphiwTcNpRR22x39FGkWC0zVMIwDu33H+fWODFxc71HW8sA76iLrAyhFNhnKRNh3aBK6rWnbBaYk&#10;tAJrNMuTQxKalCBMiSHDmEX0nnWh73v6oUNruLy64OLinGa5wrkaqwx15XCVEQhqKjNQwpCVEpCW&#10;c+iUyaEwhMDri3Mq52i8x7QtuyFQVR5XL/FWQ5EcO+eJNI1zZqhJKd/lINoYnj79CDWvK4Qo9RFn&#10;LPucWS5Xst253igpVGGaEkO/Z7ACr7FWE2PBeStgpxzRZQaCK03MCaaAMpbNcoFrGpnqUmY3bIVV&#10;CWPAZ03OljwLY1URAAMzfIsiQMC20XhfsV5v+PiTiRcvT8mlsFrWfPnlV0wp8uTJUz759FMWC4Gz&#10;TJPAZQ/blqeffELKia+++gpvFPthZMiZaRjwtmCNlTlvXaOVYRgGFpsl2lhKkfUYrTVVVWGdA2OI&#10;OTOMgdZblk0FylDiJCDFlDFK89WXX2GcxzlDyZnn3z3j+GDD8VqAGYu2Zb3eiHu7gpTz7IY9Uiap&#10;zTttaFpPW1VMUyBMgcuLC7789d9wul5zcLjh8PCQkjMpTOgCu+trAd21DSlnhIMuuXlWCj1DZEsW&#10;QHYpeRbHayplmcJEt9/iXAVknJF1g9VCQE19P5CLXKdmnPj++1P+yy9/yWKx4p//838ucE9rpU5d&#10;wCqD0TIuxVJIYcJ45vURWWwf+l4At76irSs++/Rjbq5v6Hc7qf0Oo8xJnCHmayrnBMjtnZxz4zDG&#10;kcsM7DSRaQzsh5GUMlNRhCmzWLRS74pR3Odn0KA2kr+kaRIggjEz3CJijAABp2kSqEnOJBTb3Q6F&#10;oq0bAWYUWW811s2AxciUJvY318SYcK7CeUcKI1YJWDuWgnLyTCpFroF+1+E3a2pfoTeGlAuvzi+Y&#10;Uib0I2oYiWVCAx89esRquUCVTFM3mKYmTiMpTaRcpAZaIIyBMAYBfM/zWzfD5kHGIOOcwAHzBLGA&#10;NnShI0yTrK0mw/pgw8V2z/PT13z57AV9ELBXs1wwjpG+H3j06BE/+vRTPnp4wvF6hdXgnJbPlZPs&#10;Yz+w63akVPCuoqoESF7X9QynDgKIzhlt9LzWlf/uifJ93Md93Md93Md93Md93Md93Md93Mf/AGH+&#10;8A//8A/vD8N93Md93Md93Md93Md93Md93Mf//5jGHni3WfVDQu7bxti34+8TWv+QwPvW0UhceX+7&#10;2ft9x6oPbe/WCer910lj0A87mv+WU/nf8f0PbePd930XCHC7T287m98ezx8Suv99f95tli/zorYI&#10;9tVb7/v2Ofuhc/R3ubz/Q87rD/2Omhuf1A+9z5te4jt4gZr//aFzdPt+5a33kgZucfuzVtx0xSVZ&#10;YYyIT0sREbsxBl950EY2bTRxFoLeNuwYrWeX+TfH7tY1Rem34Afz5zVa4/ytEwdApqoajKkws0i2&#10;5MwYxOH866+/4sXLU7S2nDx4yGqxJqXCfrdjvVqwXK0wShGGUZxXFMSc5vOcMdZIc1hOd6LbGCdx&#10;dRhG+q6/a3gFaRauqgpXeUBcOcdx5Hq74+Lmht1+L40cSqFzJgZxBq98RVPXtI00yqYpEMZehFZ3&#10;9/Es0EAEI2OMhJwZQhAR1xTEwX294HCzIcVJmmNm1w0zN7J3fS/Nd9NICOI6650Xt3IFzolD2RSk&#10;Kcg4Ry5Zvu8tGnER1tYgQnEROCjNG6ddo9FzA45WCmMsxso9I028o7yncXKcQsBay8HmgCGMhGkE&#10;detMN4sFVMHODpnaWjaHRyzWK2wljYbaWXxVU9UVV1dXLNoGbQ1TiIRxom5qcawqhb/+619xdXnF&#10;Zr2ZheTiit6PgX3XkVNhiunOJfHw8EDcaMKINogzUiniTqYN4zAw9HsO1mucNeQcGcMwC3ve3DP6&#10;LQF8QZGyyCy0MThraXyFtYa2bkW8NjcJ1XVDNbu39+Nw17yiZqHcMMrxrJzmaLXElML15SWnpy8Y&#10;+gFj9J1j9ONHj2jbVj5DmRt0tGK1XM2uoDX9MNL3PQebBVqJ8MVoDVrh60pcU4ZOBCs5EadAt98z&#10;jRN11dwNKdZYnPfSoJ0iQz9QcsF5j9aKbhbFOuegFKq6ZrFc3TnD5AJxmpjm5u+rqxuuLi/EiSbI&#10;+RCntUJz22in9SwyUbPDS7lrhhXXDRlX4gwrETGefwN0uXX9UwpjDFOKTDER4sQ4i0WNURysV6Qp&#10;8M1vvma5Ws3NkOLgNPQDpRSqprrbxu29LA4m0siqldybSivatmW92eBdhbN2PjdqboqXhtsQpvm4&#10;iouIyCkzOSWM1nMDnriggAgIygxtiTESwihivMrNjthGQAUhkOZGtBfPX1JQvDw74/Lykm6/paos&#10;RSlenp7y7Nm3d45jddXw4MEJ1igK4ooVRmnQr2vZ96xgNTcUTmEkhJEYRhSZ5XIhzXtJhE3GWrr9&#10;npwy3333HV9/9RVXVzfcXF1zfXnF9dUV569f8+rsFGe9NEFXDVXdYK2ILJ11FMRZbhyDuM2kxG63&#10;Y7/bC+DFML9exCwpx9nhxmKsm49ZwjvLctXibs/d7EB1m49lMonEvttLY3A3MPQ9KUZCTJQiYtA0&#10;u/1NYQKl5HiHkTgOhGEgx4kcE3EciWOAGCEV/NwYXVnFetngjOb5999x+uKMs9Nzzs5eE6ZRmmy9&#10;PHuMs8Q4sd/v2G63xCmQUub6Zsuvv/4N3z77nhBur+lIRtH1A10vYlfJASSncdZhjeXs9BUvXrwg&#10;p3LX8Cm9tZahH+mHninO7u1ai3guyf25220ZR3FfXKyWLBYL2kVL0zY0TY334pzZdeJOO44j+/2e&#10;rutIs6Pw7RhS+4o4BYEUSJIyP4ssxlpyEZfCy4sLLl695vz1a7rtDmJm0bSQErvdlqqqOD46xFc1&#10;y9XyTnzV9yIizykDmuVyia9qvK+x1rFeH3B0fEwI4ky4WLa0ixbvHWMYOTs7k3ObMjEl9rs9xlq5&#10;96ZAjglVCt5YcS6fRffWGQHOTFEgOkqelb6qcFUl4lYnz65hGLjZbhnDxH6/5/XrV/RdR0GgRHW7&#10;pqpbjJXn9jAM9P2elBJTDDPUYM8YRowVYfc03/tKKXEzmgVfIUzEFIkxkKYw5/azg6s2qCLPrtv8&#10;M8bIOIqg2833s9aGuq7Y7bb8+ssv5ZmuLYtFy6NHjzg8POTocIOzGtJESQOGLOLMGdRkjJmPaUFZ&#10;RyyK7XbP2evXfPP9d1zebCnagNIiMkWE6V3fi4AjBmKKDGFiDCNjCPJcbVtpAM0Jby3WaMI4iig9&#10;ipufNnrOXeb8WiusMVitZ3iTIoZBxrScKSlTWRHAe+dpGnHv0k5EUe1igXWekotACYT2ND+rbgXp&#10;k/yJk4ihY2C33c6Nq4n9fsfV5SWXFxfstjuGvicMw5wni4O4M07EB7c6ztmxPs2CC4WWfC3n2YF3&#10;nrtpLfeUUljr8HVF1TaEODEMPcYa6qZhudmwOTpksVyxWq04Pjzi6PCI9XrDerVmvV6zXm/YrDes&#10;VyumceLZN9/SNjV17akqR9tUNJWnqT0HRxsODzdsry/I48DBcsmiamhqz6KpaXzFNE6Mwyj3/pxb&#10;Mjs+pzu4haGqakKQazHmQtcNXF1fU1cVr88v8U1LmCL9vhPHunmc2e47mmbBcrXGVw1Nu5xzFRHN&#10;T2HEWYs2BmMtdd1wfHzIetESuj1p6AhDz7JtWS4W3M5gQhjZ7XdcXl3y/MULuqFDu9lJ2DraRSMu&#10;e5UXMYB3GGtx1qLK7CpeCsb5eY4rYtppmtjt5FoI00iO4/yzLF9zujvnUxgpSfI1rQpWKzQFTaZ2&#10;hrbybFZL4hhYtA0//vwneOcYhoGzV6+4uLqgUHj44JiD9YrGWdaLlsY7vLdUTlNphVFQe4szFnM7&#10;Z7PmzVxgbvxfLhasVys26xVt09LUFd4agYWE8U4w3szHcrPe8JN/8i//QfWVMAxv3OXecq++/f9/&#10;PaxOGtvfp/cpuKsJ3AqT39Qf8jvfY57Xai25HClz9uIFp999R+NFjL5cNuIEGSOkzDQO5BRm+B5U&#10;3tO2DcYonDNYZwhT4PrmhsuLS8ZhpK4qDJrdficOlkWEVt47nr/4jt/8zd9SacOqXch17AyL5Qrr&#10;HGGKTEHcQCkylt0Ks+OtU2kIaBSbzZrFcsHBwQFDP/Dq7PRW3fXO8b6VpgusUaAppRSsEWGsiGEb&#10;4uyap0FgeSmRciLGac4RExlN1pasLZuHj/nsi98RoXwpKCTvl5nVW+Jv9W597bdqMmV2cLwVrd+W&#10;SFBvxs7b2orS74Ii1YfrWZq3nMPfqt+Vt3KW239zC1ks79a87r5q9cHazA85zL9/fb8van//WLxf&#10;v3tXBK7uai23LMpbeOT7+/2+ePxtuOfdvafmK+IWsPimxHP39f37Us9zn9/a3t1f8szXMxBOabnH&#10;jBVAip3Ha62V5Cyz0PCd2hL5LbimOFPGGEV0OLtU6nm7xsxus95ijEZrg9Yyf3fGChTCOwqZGCe8&#10;1egYwmPoUQAAIABJREFU0SGyv7ji9fcveP71Nww3O042G3786Sc8fnTEjz77mN/54ic8ONpgDHP+&#10;PGCdZb1aUtc1FxcX/PEf/Tv+45/+e6Z+4ODwBOcqhkGgVs2i5ef/5A/4V//qX/Lo4Qmaid32ihfP&#10;X/DiN9/yyUdPOFwf0O33XF5d8vr8Na9ev+Yv//KvCWHi6PgY48R9egwjRhsWlef4YMUnT5/w4EiE&#10;+a72PP7oCccPH/Hi7IL/89/+O/7o3/wRMRUePHrCoydPqZdLqralXbYsV0vJGdZLlsslq+WSZbNg&#10;2S5YL5as24ZlXYtzplIC5EOxXC55+smn/PRnP+Pz3/1dDh89IlrNYCCqQgSub7Z03cDNdk/TNrTN&#10;AoUWkOo8fnAHHdHUzlI7SxoGnn39NS9+8y1GKY4PDnlwcnwHKQlh5G+//oo/+0//ic3xCdZ7plRQ&#10;1jKGyIvnLxi6bs6LIcVITNPdxVxXNauV5EbLRYN3Gj9fMylKXi7ir0DbNBwdHVLXFVUl4rg3NU55&#10;7zCO9Pue66sbun6QGoB1GK2ZZshR3w8cnzzgx5//mKdPn7BaLqi9x851yWqeS8jcq8E3DVkpXl9e&#10;cn51xa7v2XYdKcPJoxPqpmK3v6Hrdpyfn7Pd7UW81Q8cHR7zu198wfn5Of/vX/wXfvOb37DfdRjr&#10;SFkAasMwMPYjJcrddnS44Xd++jnHRxu6bifzlpKknjkI+MY6w8mDEz797DMenBxxdvaK6+sd1lYs&#10;FyuWc50qzFCtXddRNS1f/PQLtFIMYURZAwqGfuDk+Igf/+gzTk9PGfo9lfPcXF/T9wMpJXY7AaAu&#10;12u895yenvHq7BUHqzW1kxqD0gas49Gnn/HFz3/Bg6efcDX0XO32uHZByJn1Zk2KkfOLC16/Oqdd&#10;LHn68cdsDg548OgRl1dXnJ2eUTL0w8DF5QXffPuM598/5+zVGV3fY70XmJs2TGFCaXFVb5sa6wQE&#10;ipLr4W6NImcBxZQZ1AEkFDFlPnr6Mb/zxe/Q7XYM3Y6mclR3dSh1B7gtOc3PednXOAWp01tLLtB3&#10;PUM/kIpcl9porHNUVYs2dga6FIyRfLwPE19++x3X+452seDp44eQJvIkULyc8pxjMEPdlIj2Y5gf&#10;qYqu77je3vDxkycsm4abq0t2l5eYUjAZ4hgEnpALy9US4xzaOqq6xfqaBKQZ4KGN5fnzF3z77Ht8&#10;1bJcrOZnudT5drstKU7UTYW2npQhI/M+yR+k1l1AYK8zvMgYQ9d1xBTxXupGymg2h4f4ppUa8iz8&#10;jKKWxVeVABO7XubbVYWrK6q6oV4u8HXFol2wWK2o6xpfVzj39npCAKSmbp3DaHcHnI45zdvhLaCM&#10;psy1BaM13jus93hfcXx0RN027Hc7nNaYAikMxBjk+lCGhJYa22pJtViyD5FXF5fc7KRGs9vvsVXN&#10;cnPAYrXh9PUrYk60c35PUXJ9pMz26prt5RX7GxHgOmVoqxpdCo2zIghW4M0MD2waKu/Y7/a8fn3O&#10;brsj50hOMh6uN2sONhuaqmJR1zincEZgZcx1A+8qfFXTLhY0TYPzHm8NlXN4YwR0mSPTMNB1PV3X&#10;UXKmco6SEiom8iRuyk5rVJlzNWNEjIwc47ppcJWnFKmnlFnIvFqtaNsFq9WatmlR2gh0WMn9V8q8&#10;1qTlnG42Gw4PNnhrUTmihOIn21Tg5nqLtQIyqb3BkNElzc+igubNOuwtyElrhTFv1gmNMfi6pq4r&#10;rHUs2pajo0Os0dSV52C14sHJEYcHG5q6Qqs3c4mrywtCkJxj1+05ffmCy8tLtNYM48iUIkfHh7SL&#10;JVXb0DQtzVxryRS0vq2Ju3lfLMYYAb2MIyVOWCWf1xrFom44WG84WG9YL5cCcrUWZzQqT1yfv+L0&#10;+XecnZ3S7fdU8/mWcTQIODdI3TBOQSA4zt3Npb23LJYLlqsFbdvKeUnyWaZhhChA2hIC28sLUgiU&#10;OAmgwAgEYbVeCbRmhiTe1omZaylK6xlCK0AWAWdLfmqtrBns+55xnCjzXMF5x+HhIcvV+i7vljqR&#10;CJhzFLG2VjJviiEw9h1j3xGnwDiMdPs9wzjc1UmstWjryEozJRk/YyqMMcl4lQrDODEMgaZZcnh8&#10;jNJGoDYzrKD2ArJNBdAO52uM8zOcY5JzbAwxz/0LBRHLjwEyc01P3wGl6lrmgNZ5tHPsu47tzQ7v&#10;K6YQ2F7fUNU1ddOgZ6hC0zQzOMEzjANhfh4opWegvsDNcpIcK4aJtl3SVB6rFSlFqbE4R7tcUjc1&#10;vvZUTUNRipvtFqU0U4h47zHWyPq3kfXHt+eEMaW7NecYI/0wEmMWAKegUu4W4KeUyErLsZvnFGNO&#10;jFOiXR/w6OknHD96zOrwCGNr+iGx3XYMIXFzs+P5i5ecnp5yc31JVQncyxjZH+c8xlhZG8lZYJ8x&#10;0Y8jKQmQNxdZp7kFzAK4+Rx89nv/031Tzn3cx33cx33cx33cx33cx33cx338Dxv3DvD3cR/3cR/3&#10;cR/3cR/3cR/3cR//jfG+aPrtZtK33aDeFnS//bsfEl5/qJn17Z+97Xb2/vffd4H/Ideo97fz7g+Q&#10;hpzZfYBZ9KeUQuUPC/M/JK5/ez/fF+fLfsuG3sACRDx9+37vu299aP9+6Dy8f1zm/4jonTda8rcB&#10;BX/fcfqvjbc/462j/D/kPfKbU/COG5rWbznC350qdXee8luN/D90/m+buotSs4BTY2NkmkZpXrRG&#10;muO8JUURd2snbkD7/Z6sYBqlUcBoTUppboiRBjpxvdF33dZKMQtyFH6+1rUWIVEmM00eMlgbGOzI&#10;MIiwyVnHFEdSgq+++oZnz1/yj774GT//2e/x6cef0u23bHcdm81I7UTIJA1LlqwKUUHJijS7JmNE&#10;1KfRlJSYQiCFNAtwBw4PD0QkkDJoxcJoabQumSlO7PbXdNs9Y5g4HYY71waUwTfiCnm0WVN7S+Md&#10;KtacnV0Tp4i1Rlz1ZpFUSVGcfo2GIE4e1nmcK2SdpQlXIU7kRdzmKCIuqIyldY6YM1c3E7vtDkrB&#10;WUdVOVLUjONA4z2FzM3NNSEX6rZhtVxi3CwumkYRCSoRRY9xQjsjzrlxEmc+FCpnQpxIKVDXLc45&#10;pmnAVw6wOO1mAbDmZrtlsVxSLVq6QRptnfPkmCi6zA7QNevlgqI12nmwllVl0VbhpkDKmVrXrDYr&#10;zq+v0M7OTpnS6LPwIvQ/PDzg5csz9l2PdQ43i+HGKc2uQtd3Qqezs1es1ktW6yXj1SD32CzWbmo/&#10;N9Jpri5foTVMk4h8QwizsMLeiXPT7LRnlMJbgzearusw1rJYLlk0jTRFh4k8i7luxTQpJ8IMVEg5&#10;s1QLjLEsWnFm7YY9UwhcX1/xcC1uKJrMNkQenhxRZsekuq6JSVyizOw8KI5lIgA0Bp48PmEYl+KM&#10;lKWJyJnZsTzmWSQT7po5rTHyvlOaBU+VCO20wSiNUTDMDdG3jW5TKTx8+JBlu2Dse3KMaOeIJWFy&#10;nps7lTT8zeLvMPSsVyvWiwWpFGKW659ZuEkpd2LwHCN9mOaxQlxyUQbjrQidwyQOl+VNs2jOmTiJ&#10;K7z3npgT2himnERMGQKLpmEKA93+htAPnL48pRsDn/7oRyxX4ibU1BVnr1/z+KNHTNNEXVXE+XOF&#10;aSIpxdXlBfvtFmcs1jtc5WU8nDIKgYT4qpYCrDGUJI3OpYhjlUBINDkGIJMmi1ZmdpqURjClIYwj&#10;CrmvQwgikjYWjzxfcorzNaBZr5d8+skTQsq8PH3J6/MLrDH4J094ePyAnArbxZYQRJRkleLb75+z&#10;XH6ONpoQMxeXN/TDwNMnHxFCYDeMGCPbVxSMymglDkpWW/ZdRyqFumruxM/eWPrdnhgSVS0uLilF&#10;xm4ABIgxhUBdVei6om1qTJYmUm0taZoIIZMjnL+6YHOwIYyBy8tL6rrm4ZPHIiqMiXEMcs61pczN&#10;3HXjMaqwbDxawdCPdF1/J45RSklzcuUZw4g3jrGfAM0QBs6vTmnqJdY6qkpEsNYarvprvn/+HA04&#10;ozElU3tx3LGAUhljLKpkNGmGCsCyrTg8OaFqP+fHn3zC2asLdruOy4sLun7Ly7NX7LoGSsL52Qku&#10;BOI44Z0no9lPkZQLlzc7jKvFmXsacZWf3ZjXxBSp65rK19JcaC2LxZLPf/IFKYO3TgACRRo0va9I&#10;KbLfdkzjSLfbs7vZyvlAhOR2vt+N0ZQUSeh3coxpkqbQIYzvCIrEGcpjXUWZxdVDzpAyXhkROzlD&#10;PwzimFWkafnoYENtLfvKM/Q93b6j32158e03WGvZdTtiCHz09CknR4eEHNHBkPYyNsUpsg0d1zcd&#10;19c3rI8OePz4kdyH3mGN5idf/ASjNdYbjFYCjxgDra9E6Gk0mgzGst3v75rrVc5UaGxV4Z0jFARa&#10;4Q1N3TAOgf2+J6bMYlHR1C2TUoQpsVi0rDYHbLdbEoqhH3DWUHkBklTtivXmEOdrQJzE5bkxcf76&#10;gn6wVE4co7b7gZvtDashcHR4RIoJ6wyuqtDWkFOm73YUFLZpJQcxFlLEOEdRkRgiQ5TGf2UsXlso&#10;Bq0mNBpnPUopphIhwydPHqG15vXZa0rKrFZLPv7kY7yzpNgz9h2ZjDUIVCfJ5/fOUFeenBWxaEzV&#10;sA4R62qevzxFNS2xavn+4prdGFm2NSCulSfHJ2gDbV3Ttg1KF8iKVOT5019f07YivgURJimlscai&#10;fY3zImyT53YihIk0wykqXwmIQUFlDd3YUbLCKY2bG6tLFtGnNiKWTGmSBuFJ3kOrW4GhPN+nELBa&#10;BLApRXQB5WZI0NT/f+y9aY9kSZae99h2V99iyczIzNp6ppu9DKdHJIfAkBAg6ZOgn0wBggQC1Gih&#10;CA5Fcnqqu7przzUiPHy7my36cMw9l87q6RE/Mk5VVmV6unu432vX7Ni553lfjM0wthe3r812i1aK&#10;8/NzcRMfRrSx1E1NaaXBO3pZdxKJaRi4Xd+xWK4o64o6VbiUmCJZ3EJlYbRFdvzcZ2e7NXc7zayp&#10;efL4EXVTYYw9AZHjoUfFJLBHyi7f1vLowQOurq7YbXc8unjAjz79hJQCqERKgf6wQ5fiptZWC+y8&#10;5eHDBxxubjApURhp0jWFI5WK7nBsLA5EHwgJrDWiMaQVNu9BlDE8fvKE2bKjHzwpSb6sSIw3t/yn&#10;//wrnlxdUVjDFBP7ux2vb24Zuj1Gw+psxScff0RdFTRVTYwBZw1tVeB9ZLM/sO12BKX5+Z/8mMYa&#10;1PQpYdwzjhPTFIkkqrZi0Tb47NC2vrvj737zG7755kt+89vPadsZTx894dNPPsJZizWKIkOUOiWB&#10;1UkYLd/RWkdVN6S8Zh+b50mJYegJ40Gc/ZqWspQ51DmHSyK6M/lJdnxTwpNkjwBMGTg4byt++bOf&#10;4ENkfnHJdvuU3b5nuztwu1nTtjMenC1hEkETpQJ1aRErQoVOEEMgTSPESOlKNIHRj4Sho7AF09Ax&#10;dmBjRDURXCGu9wqMM9TnKy7NuTiSHw5EH3DWZjDwHxYhyXqNUjidx/Z7e+C39+7v73d/ry6Q6xlv&#10;//l4zRxB2ZTewMO/tzeP8SREoY3M3SSIAXbDgaLUtIsZKiXiOKHSjBR7tHMYW1BVDUVdixCZQsS6&#10;UqQua4wyBD9CXnN912GMYtresn5maApH2G0xMVDbVs6VD6QEu8MefYTuUBmqHAiTl/OpVIYJIsGL&#10;A3BVOvzkAQFLnbXoxBvhEtJJ9Ot4LMdxlLzBWcBAjDjnWMznjGtPiiKOEKPA79OUG/ej7DNjUuIc&#10;qyNhGokhopx9z5X9DbiesmDf+7Wkd87v8blv/fedeksiQ3C8U4P6UG3nQyKSb48vpcUZ8v0xlngj&#10;8vehut0P1faOv36otvi+O/z74Prb5+bta+HtGuHp86s3Yg/Hx2wW0Hm/ZvRDrvTvVqXSOzVDhcpC&#10;gvnaPda+eHPJpZQIxxpfBs8EeBGmXSverKlJYTAYLfmJthZbiKNuUVUiGtMNhGkkhZEYwzuiAcea&#10;oc75anoPwrfa5N8brNIE60hlTVMWqBiY1xXXrwOVVpzVJaWxEBJ1YVldnDHP4kl1W7I6n7OcL7KI&#10;0ChOmsHTVjXL5ZIE/Pt/9zf82//z/2Z3t2Pezri8vGTwkecvXzOME2eX5/zTv/rn/PIv/xzrI9Nu&#10;w93rl3z91Vd88/V3XF5cEgLcbtY8e/mSl69fsD9sefbsBVOIPH76lKquefX6ms32DmM0TVFzebbk&#10;6dWFuDAD9XzBw6ePCAn+l//1f+dv//Ov2Ox2LM8uqOqWup2RjIUsfFKWb0A35xxlJY6zBIhTwhnN&#10;MByYhgNKRepZw+WDKx48umKxXDA/Oyc5y7cvX/Li9pZ+mogqURSWy/Mz5qsVk09M2wNfffs9rmxo&#10;6hqjBD6LUQT8bOEorMYpRb/d8nf/8T9y+/Il58szysKxWMwZBsnP/OT55tn3vL695pM/+Yx+DKy3&#10;e5SGMHpev3hFZUWYxyjNOI7UVZWFPiZA0dQNi/mcpqkpnMoCmnA47NludlnQIzFOIw+aS9k/jyLm&#10;F7wXQSsj+fo4DAzdwHazYfIBaxxlIcJKx/3rfL7gxz/5GavVknbWZFGNhEFh7VvQmZX8wmdQc7fb&#10;iRBS8OyGAWUcHz29om4KhqGj6zquX7/m5YsXHA4Drip58vQj/tGP/5QXL57z+d/+J77+6ncUVcMv&#10;/8lPuble8+rVK0gwjQN+GHj08CGffvoxF6s5m+2GV69vBLBGxClTgqYuaNuWi8tLzi8usa7ku++f&#10;46PAhWdnZ5RFwWF/wMfAbr/jbrthjIGf/OmP2B4OXF+/pmpqlFKM00QKE8v5nHHfsbm+IaXIfr9n&#10;uz0wm82y8FuPUopuf+DFixfsdjsulhfMmxanrcw01vLpT37Cx3/yI5rFgrtDz2GcuNttCfs9q4UI&#10;PJQPH1BYx/Zuy+36mt1hh1KK87MzPv7oY75DINLNZs04isDVixciYnR9fcMYAr/42c9wCpS2aCUi&#10;iAaFeyACNSFGpikQokejTiJhqIQyGls4SgyzumG5WAkQHT1ff/Ulz777mocPHtDOZiJGZA2FNvhx&#10;kPEYEkkdhWuS1E1DoKxqCif7zP2+ox9GQONKqUHKj5fcxhjDcjnjl3/2Mw7/z98wq0vGaeKLr67p&#10;L884a2pmdY3O9x9s4XBa7t1YI3U6WzSEFPDjiN8dOLu8IC2WNCnx7Vdf0SVQQfbXAVjvB1w7Q01g&#10;Q2IaPCi5v2CMpW2X3G46Pv/V3/HrL77hf/of/0ec0eg0YbS4uBttGfqRZjljtVrQj0GAcu+z0JnY&#10;uSuVa/FKgZY6v7aGkKJ8J2WYn59j6pbuy6+yU3SA/I21lvOItiJiai1lXWHLUoD9GKiqAldUjH7k&#10;MIygLEppXFLY0qGVgPlFWea1MTCFUZyhgyck/+ZWXFJMo4cEIefZaFlX+7FDBxFhK4sSFQP90Mn6&#10;bSwRTVCJpDV1vWA2XzC/vOLxR58ydB1jvycmMEVByuozs1ZEs0xZE43FOEUMAaxFO0dSmgdXT3DW&#10;YjRMw4DViugHxmkkaUPdtlgr95lsXVM8+QhjHOv1jQhWxMjTpx/xi1/8XLRsUPhhpO+2GA1FUTD5&#10;REgmCyPImh9jpCahZnPGaaDrDgzDgNOGqihwRcFms2GzXmNSpCkchUr4aeAwHFjf3HJxfsHq4hJX&#10;VgwhggajHeM0sdtsiT5QOBGOlLxRxmFZlpxfXtL3Ha9ePMPYktVyzjT0pBiyvEKidPlewTgS0RkO&#10;VyKwY+VaCymgw4SfBvos3macRWkHypz+bIyDSRH9iEKjdZIaskLOF1lMeTwwjQGdNE1VklJi3tSY&#10;fB/LugJlrQhYTyNFYbi9vWaaJuqmlhp9XRJ1kr2gVuwnD8ZJTcVElAVX15jgCTEgYtJSH0lZzO0o&#10;xKpQqJhQKaCSobAFzjmUcYxToL66RBtHSh4/Dlw0li9/9zuph+iKKYh4Ud8HjAKb7yPEGDGFpSjs&#10;6X6xK0wWjR0BKJ1DK0XwAd+Pco9AKQgBYqA/7Bm6PauzFXUNIU6kaaBsanwW99DGYAuH9zKHkAVj&#10;Y9LUlQhqOleRlIDhu90OHwWaV7agQJOUpm5bmlkr4iMZrj4cDiKoqA2bzZoYExcX5wKEF45xTHgf&#10;GIfAMPRSU3KOMAWCGdG24MmTxzx6+jF32z3Xt7dsN1vuNlumYcQnuT+lgP6bb7BFwaxtKCu5b7jf&#10;7TFKUVcVyhhi1CijRagsidCnCRqlTBZzC1kUNFDYQsauzaJVSpHUUWAtMF+esThbUVUN33zzLa+v&#10;b7k4W+Cc49APJGNo6vokouaco5pZFsuViBWMEzGKEEhSnISVh2liGkY21y9JY5drRFLnuzhbYKsK&#10;rIG83h+6nlfPX/Hyeo1R0A09y3lNSh6ts0io0rKHMbnOYmT/PAwDKWlUkhxeTQGdBaj7fiCiMDZJ&#10;TTF4iLKHnS3PMGWFLWs+diXKGDZ3e7579pyvv/2W5y9eMk0DzhoRjWxbArDdibCNUgllI4tmjplr&#10;1OUF3diz7wbudnumSUTcZQ8VTmLqCUVdl1R1dd+Qcx/3cR/3cR/3cR/3cR/3cR/3cR//Vce9A/x9&#10;3Md93Md93Md93Md93Md93Md/YQzdHnjXrentBtL33aqOz/kh8P1DDbgfih9qnP37gPf3neo/9P6/&#10;97kyNP0OlC4dr9kBi5MLF0plR4TfB+x/qNn4ze85waLHePs4qbeg6my8+YMw/oeOu1ZIY0B+n6NL&#10;6ts/44MOXvx+g/D7IP7fB7i/Df6//34ffO5bn+M4Xo6Pvw/Gv38u3xdd+NBYS5kc1dnBwFh9ggGs&#10;kQYebS3KGAG8nENbg1Yao/Q7rvIhxdPnesfdi+y6dRwjWomTlzUZHqhwThwAtNbZ1VLOgTjLK0KM&#10;jEHcRK9fvebXn3+BMZYnjx8zn7cC2NoMt2sljRwhUFc1y+UZfXegcJayLDBK4cwb0YVpGNms7xh7&#10;cRQtMuhossN3jJFEohs6dtsNikhhnYCeo8eWNQno+wNawbypmbU186Zic3eLQhw+5FTKgA3eE2Ni&#10;GEZCSkxRuvObsmLeNKzmjThsZpcT55w0KGVIxk8TiYTSAnDO5wtpVJ3Ebci6fI60Zrvd8eLlKw79&#10;INBWTBRFSVkUaKVPcPAweLquRyktLg1lhfeewtpT029I4rIsjjkdZDjCaUfKIgfWOTmvVYWfPHVV&#10;Z9BSGtptKW7BdW4WTEoxeXEGj9ETfTg5pKQY2G22GCVgoTTKJ6qqxJj8mNZoZSjKCleUaK3E5XsU&#10;14QYpQE/JmlQWi6XGGP5+uuv+f7Zc2azlvPlGQYwWmELaYRJ2Yn06N5eOHHC9lEAmRDElVNnF7rJ&#10;B1R21gBENCBD7pMPTNOEcwUKwzBNrNdrdtut/KyYGIfh5BqWkqdylrZwzJuKpslNldZxfn7B40dX&#10;GegTx98YItYa6rpCK0VZFiQ8w7DHKChdgVGa65sth84TgWEYIAZKl0Hd7IobY2SaPAppzNRZDEPE&#10;NQJD1xGiADfijBEpXCHPNRpjnQB1MaKtzudAgMRp8mw2G4ZxwhpN4QomPwkoa6VJXBudHYh7CFFA&#10;b+tEFCW/r7iqm5OwAIiTj1aavhsYhlGa+tqGsiyJKVEUBTElBi/jwhlDVTjiFLK7ysj2cCDGxHKx&#10;pCgc3eHAdrPmdr1muVycnGaMkWtrGAYOh71AGOMoDWJRxDI04vBO9Hz/7Dvm7YzClbnRWGZvozUG&#10;KJyTJqsU5buisnuMzGUCvo95/MvYWy6XlHm8+8kzjSMkAa2NTpSVoa4qZu3s5Jw7DBPGGK4eP+aj&#10;J4958uSJOMiVBdZqzs6WqJQY+5HdZofPDkCrsyUhBmbzmThPaY0m0e83pCBwlUJjrBzrfhiksa1w&#10;3FzfMPYjRSGwsE4Bo7TAgXmOL8uKqm3k+tOIo3LOBZS2/PZ3X/H5r3/NxeUFxtgMVkXaZk5V1Iyj&#10;OMApLbDBseG0cJamqUgx0h0OGdySNfF4Xdd1zWq5YtkuWM1XPLx8zNXjpzz66CkUjvXtmu12y+Q9&#10;wzTy+vqG9WZD3/f0nYD+fS/ONSa7SU1hwhWOqqwoy4oQxJHVasNus0NrnZ2V58xmLYtFiysc4zjk&#10;sSGukwrQIYhYy6Gj63txMF+dUdU18/mCtm0pqkrcxa1lHCYOh47NZst2u+P2ds3r1zdcX9/SdZ3k&#10;CFoA9aMTbDo6rGUAaRpH7tZrDtst46EnhkBhHYWxKARWEuxDGuz7XsZ/ysIVWovwRNO0LJcr2tmc&#10;sqoZ+p679S2b9R0xzzEpzzfB++wamyicY7VY0swbHl095Ec/+ozPPvuE+WxG4SzzWcuDB5fMZi3e&#10;exEY0NLIGHxgGCfGMWQHn6MD6IRzRhoMidR1yXwxo64rJj8wTT1GJUpnaKpKoH0rLuF+GtlutkzB&#10;ExP8v//hP3Bzc4M29uSUGBOgDRgBtaaQ2B869t3AerNlvdmwXt/x4uVLrCtYrFYMee6uqorVasWj&#10;R4+ZL1ZEJZBgIjIOPUohjj9aXIucK/ABvvn2e/oxMF+es1ieo7SlbltZe8Mbl0GtFK4oxIlaJstT&#10;OjZOI1MGJKdpOuWVZVFSFiXGGVTWMnLWMGtnXF09pqkEULm4OM/gucDQpCj/h+x0Lm5FUWiD7Fzu&#10;KMqSpmmpmwVTVLy8XfP6ZsN6vWG/71jf3RGVZt+PKGMxxlI3LSnJMYkp0Y8Tr16/5vtnz3jx6iX9&#10;MBHTEXGT+SNEybe2d1uGfoAMEvSHAa0tMebjgczrMQV0nj+Uya7ER4fflGQeGEbGcRIoBYVKIpgT&#10;QxBHKpVQJHE/XK/ZbXci0lM4AfiVEuGhhIhWzObMmubkZBxj4nA4cNgfOBwO3G02cgMv59cmC9VU&#10;TY2zBYVzVE0jzqmNrHmzWXtyLl0tV1RNTdXULFdLVmdnIjSjIGqBqna7Hdv1Hf3hwND3p/O33/ep&#10;6Fh7AAAgAElEQVT0XS+5jPcYpXFGoDidcwJFwg+ecfRcXD4Q4ZLdnspYalfQ1rWIEWRPu3GcMiQm&#10;oHX0IrLhQxZ8yftKYwzWybmPGei9PL/g8vKCoiq522wJYaJ00tSvjWG2WLBanYkwyjSJcFIQMSKt&#10;FCkL2BiTz4HW3NxcMxwOOBTzqkYrOTfjMJK8PwnMOGNoqpJZXXP18AGffvoxTx4/ou86zpYrFvO5&#10;rMNAP4zcbXYctgJ6HNd1ceWVPDykhHUCvyugbVvcaT5RKGVxrhQvQG1kfEYvx3saxdkwJslV/USY&#10;RNAoTpN87nFAp8CybbhYzXl0ueLqwTnztqQtDKUBlRv/wzgQvUCkGiiNQZPkGEVZL3ebOxEn0Amd&#10;JkorzpspReI0oYjZhTlmB+UCq2WvaIw+5WtPfvoX/6D6Stcd8p5Wv1MjOMLGp8kMTm7cR+j2+Nib&#10;ffEHahzZyVxg2Te/QggQBZqVvzu+kJMru0Fxd3PD919+SVuVVM5StxXOapqylOMSJgoji6t1TkQn&#10;SMxmM5q2JSnNFKK4WhY1GoUfJ7r9gb4/QAw46yAm7tZr+sMWHTVWaSbvOQydAFhVJfl2CHm/KQIk&#10;b9xLZT4+OtjP5nNmsxlV3bBYLCT3H0e5PrIj+7HJ/iheMJvPKYriJAx2PAfaGGazucwbkz9BcFqr&#10;/HOlzqCNRbuCfvRQlJw/esyPfv5nKGvwKaGy6OJJrzDXek51puOj75RN3tSE9Hvj4K0CyWmMnN7z&#10;iA4ofqAmlY7/Zqf3o9jgD9Tn3qqzpHff8B0dhR8C5N+v3bxdJ/oQjP6HanfqHRA/CzpocemVQ/PG&#10;3f6H6lvvf64P1TN/oNLF8Qsf64QfOl8pj8OjU7jOTr7HucIZhzECvmlrJYdxpTxuLa6QPOLopqpU&#10;zA7hBpMBYVD5e2cQObsmHt125ZxJbcJZi9VW6jsG5lXFqm15uFxy3ja0xrCaz7h6+IAnjx9xeXHG&#10;YjmjndecX6w4Wy3EYTUEVJL9XV3X1K7k1fMX/Jt//W/4D//236Gjoilblssl3TDyu6+/oR9Hfvpn&#10;v+C//x/+O378sx8zjQdefPst+5sbXj7/jv3uwLMX1xyGifVux7Prlzx/9Zxu6FjfrAlBcXYuANXN&#10;+pbb22uqouBiueRyteLR5QVV4VBa8/Gnn/Hw8WOu7zb8b//63/D8+xeUZc3Dx08o6xZXV1RtKyB8&#10;07BYzFkt5szblrP5nOViRl2X6LxGjn3PMI0Ya1idr7h89IAnH3/E1dOnVG0LheUwjQIb7/e8eP1a&#10;cvNpwmhD4QqqpsUVBaMP3K7XDNMgzrZ1g0wKQeZdIEwT29sbPv/bv2V/c8uj84s8Vt7AgJvtls9/&#10;/QUvrl9Rti0vX19zu9kxjBPDoeduvSb4QNvUXF094my1POVOAqpFyrribLlkPm8FZrUi6tF1A5vN&#10;lmnyFKU4qlal5PBlWQh87z2QxJ01BJSCoZN9IiisFffaqiyp64rlYsFnn33GT378Ex5dXbFcraib&#10;OtfSRfgmxCQu1lZqk4GETzBOnm4YOfQ9d7sdZdXw8SefMmtb7u5uefnyJTe31zz7/hk317do5fjl&#10;X/wZP//pT3j96iXffvUlr148408++5SPPv6I9fbAd8+e0feS/5wt5vz5z3/KX/zyp1ycLdnvdnz5&#10;uy+zMJo7fb/zizM++eRjPvrkIy4uzvExcn27xpiSi4uHnJ9fUlUVMcpeY5wmXl1fowvHz37xC0KI&#10;fPPNN5xfXFCUJZvtllcvX/LJ0yecL5dcv3rFbrMT0NAHnj79CB8iz148z3OJJoZI8pHFbMHlSgD4&#10;omqo5gt+/k/+KZ/8+CfYuuIwTgSlRbDNGe42awBxllWa5AMxgo+B758/42x5xnzW4v3IYb/HGsPt&#10;zS1KJeqylLFTVbn+pVidndFWJX6apNaj8vxjLAnJuYMPkNTpfofWBleUKCNQttQf5ftoDdoIjNc0&#10;jbgU5/nYGXG0TsHn+U7nXFrAzJBzF60MNu+9tDF5n+xxRSmQbZSfkRQoI4Bg2zQ8uLzkydPHtHXN&#10;2Hc0ZYUBEbtEHI7LSkQ5lUpELwJaKefbfhjZbTa0TYsBZlVBU1aMgwiqnp1fcn274fsXzxl9YHF+&#10;RkITosCmIQJK048BrR3Pnr2m7yfm8zM++eQjgh/RRDQRk+8rtPMl2jh8UEwhyBqjLEobUr53EaKA&#10;9TEL00r90ogIsHMobUEZ9tstwUeGcchCtU5ckZXGFSW2KKTeU9do55jisW4s9QHjHMa6E0yaYsIo&#10;gTeVknXCOUNKcOg6UpLXT1kUkyxKdrzOAiIsFPJ+c+wHQhSH46ooUEBIXgRmTUlUGo9iDBFtK5Sx&#10;lEUte+rS0ZQi3hjiRMy56sX5Smr7pePQ93T9wO5wENHW2ZyHV1dcXD6gaWdUjdyriNET/EiYJogC&#10;LZssguisiIPWswZtdK55nPOjH/2IWTvDGIVRoiKlotwDmLyMz3GUuW8YJ/b7PYf9jr4TKPg4tpWS&#10;+wBt29DOKmbzRgSashiTTrDb73n54gXbuztuXr9mnCbmi0UWmPOolCiMxWRx5nk7w5XFyeE6pcRm&#10;u6WqarQG50QwwjmHsyJoEIKIpzgn4PQ4ThhjaZqGpmlOAlRD3zP0HSQRowq5hq+tQ7uCopzhiprC&#10;FeLC7QNTmGTMahGHU0ZED0LMAqgAuX5htJK6vlZyHFLI14GIzWoj++L9fiffu3BUdUXdiHgvRsRu&#10;r6+v2XcdPoYs3Cr13eM+4bh3VUmRYpDxnVIWgjOEIOLTRmmsMdhcO7BGxMy0TjijKKyGODEOHcvl&#10;nOVyyXJ1Rlk6UvQC/8ckQq6Fy7C7Z7vdiABI4bKAmew1zDHXRWGUpqpqjDWnunvK964kb5TjWVW1&#10;iCrmWn4/9iJAcxLA0qQspOQngerLssJkJ3GV62y2KNl3A8aVp3vhIRznA0s3DCJYk0HrKQass7Tz&#10;OWVZyX1fBcR0EjIrihJrHcZZisLhSoGri7pmfnbOxYMHPHx8xaNHD7l8cMnZ2YoEDNPAMA5cPbyi&#10;bVtC8JJLxcA0DMTo5T5rQgQcUhTR86Gj3/ciUDgF+q6DmCisO4nvHEXFUFLHmYaRrusx1tIc69JV&#10;TdM2bO42sv45i3HuJHAWotR9xmFkfzgwTZ6yqmjncxZnqzx3WuqqZN7OaJom59eBlAIx+tOmPKqA&#10;cUb22M5SVTVN27JcnVPVldTXiUzBM0wTwzRlwQ8jezplCAl8iESlMVkwQhlLUbWMPjJEBUVD0JYp&#10;KqaY6KdAP04c+oGyaYgo7rZbEYvuer7++mvWt7dSI42e+axlvmhRGl69esVuu0WRKMuCeTujqqq8&#10;Toj4k3FZWHs+z7mTzxA8ch9xt+NwOFA3NdYanvzkz++bcu7jPu7jPu7jPu7jPu7jPu7jPu7jv9q4&#10;B+Dv4z7u4z7u4z7u4z7u4z7u4z7+C6Pvdu/A739Mc+v7DlY/BMu/D39/6PXvg/fvv8+HPoc+OQfE&#10;P/j89z878A4UIn9BdlaXx07u77nx90Nv/aGG3tP7x/jhRnU4NbtIw7M6NcV/CEJ//3ip/Bk1b7u7&#10;qd97/R96vw81Bv8xAPwfOv9/zHk9Niu/gW7fbUg+PmZyM/Df9/nkWKR86o5jQgA+Zx1GKWkIy00b&#10;Wmc4PkFVlrgiN5y+BaW++33y5wKBenhzvtPJji2Dq+bokCEO1lVVYY0RJxorMHWUgQFI0+0333zN&#10;d999S9vWXJyvqEppYI4ktvs91ze3WG1p6oamKqVpQ4kxPSmQYsBPnujjCRrw2eFjtphJE3Ymvybv&#10;WW82uUFDnHTKomK+WFDPWsrSoVKA5GlqAWSMgs3tmmnyOGdPMD8kwjThfaDrRgGbnTgW19ZyNp/T&#10;1CVVWQp8ngFkZY0IDBy72Tn2kCQSAmeF4BmHgRgjVVERQuR2c8dh35NSbjiZIlVVZ7DYyjULDONE&#10;1wkoO40e5wpxrtQqPw+maWS/P7DbHZimCWss1jhcUZw+W1mWFEVBWZYnh+QUw+k6N85SNTXG5gbP&#10;PHb80DMNAwSBk63R+HGkO3RMo6euW1xhUYoMe4ujp1aKpDU+puwOZ4kpMnmBcaw1WCsub94HNpst&#10;Slv2h57DoWPWzpg1NVoQPWlODZEwSfOYOJ2LU3xRFsQYGUcBrBWKoixOoNzgfT4PgZBB6+OcHGIk&#10;Rahyk+w4SZPVURQBFFVRoLWibRoWbYvTiqKwVGVBWZQ4V9LM5lxeXGKNJkQvkJ8PWGspiwJSZBp6&#10;xrEn+BFrLG3d4mzB9c2G19cbooK6LHFGYzOgoLU0f4aUGH0QwkdxcoMK0Wf4X3CQSCImuar9Efyz&#10;RW4ILeUazw4sIcNpEfj++TN2+z3TNNE0lcDp2XVNG3Ma28GLS29RFFhrT2tCUYgzkcqCDzGGPD9Z&#10;tDYMvTikRwWzxQKV3TKqqqYqK4xxpJiwWlM6y363Y313h7bS8Hpzfc3h0HF+fkZMcq5fvHolEPQ0&#10;yrWY16gQPOM4sFnfZcdoAX8X8wWzpsJpGIeebr/H+8CsaYlJHNuPIJ61hhDkGijKkqQtaIM2IiSQ&#10;UiIExTCII11ROKZpom2bE1xyXB+kUdMQ4wRRruGqrFksV8wWc8Zx5NWLZwQ/AQLcXV1dYbRhmnoq&#10;Z3PTqKwLfXegrAqssRhbYItC3B1DIIwD0yiONilCWdUsV2eEGEFpjLVYa7i9ucFP4nanjSV4cZ2v&#10;mhpXWHEhrSuausJqhVGRmEQQYxhHbtZ3/O2vPiehOFutcM7RtA1t00izedLsd3v6cSAh7niFE/BO&#10;K8V2u2G333Hoeva7ncDcx+9xXPuUrCnrmxu22w3TNKCdop21zOqaxWJBWZdUdc3ybMX5xSXLs3Oq&#10;ugYlzeYkRdPOMoRSUlYVWstn8VkAw7qSpm0FZHcCNDZ1SV2VzNqWWTNjPptxfnZBU9eoBIUtqKqK&#10;2bylaRvmiwWLxRLrLFUjjfc2rw0xZre37HgWgghPxCjiH+vNhq4/UDgnzaBJRFRS9MQUUCpKY2cI&#10;Ig5QCriaSNKIn0Bbmxvk9UkwIx3X+Lw+H3MFEXs4wk7i4tjt9+z3e2IUt/Ldfsv2INdHN/RoY2hm&#10;LauzVXYASrm5ssdqTV2UWGdxpTS8+ihN4VYbCmfRriQkGCdxlkYpmqambWu++/Zr9tstWhvmszna&#10;HAG+hNNgVURFjyFhjSKFiWnoaZuatm0oq4ZDP7Db79kfOr785ltevnzFOAWKusYUJclapgijj7y6&#10;vmXfjxyGSZyovMd7z2azxYdIUZTc3K5Zr+94fXPNdrOVxmat8cEz9ge6/ZYUJgGFI2jriEqa+k1R&#10;Ml+ucFWNtrlZU2sGP51EP5yx0mDtBZwN8bgWiUN5SlEcfs0bSEzmEgHMlFFE3gB14zDy+tU1X331&#10;FV99+SV1XWcBhA4UNG2DdS67/CYiER8Dh36iH7IzsXVvcjzjKKoKbSTvXCzmlIUjpkjV1Dx++gSA&#10;87MVs1lLigKlam1o6oazszPOLy6oqoYXr695/vIlh24gKUU/TuwPHdc3t/zd57/hxatrut7jk2KY&#10;AsMYQZucO2himvL4tejCoYxh9J7vnz/n+mbN6D3aWJQy9P3A5AU8FjhLjufQdQJABU/f96w3W549&#10;f8WzFy+IQFU3TFMgBXG2Mtbk+VuAcpfz4JAiPngOfcd2t5P5JOfbWonTX/QizlTXIo5UFI6yLGjr&#10;VuY4MfOjqhtWeQ0oihKNYhoG9vstk5+Yxomb19cMXYdRCu+DuKiOHj9N+Gmkz4JHzhqsM7nZ1gnA&#10;E/O1n+Dy4oL9dsPm+hoVIyTPMA0Z4IqkvCGc/EjKTmvHHEnGRf3Odz2CyNYYpnGk7/fc3r4mBM/5&#10;5QWzpmHsDqQYODs74+xsxeXFBaWzNGVB29TUVU1ZFNnJOTDl3MwYS1k4CueY+p719TXr2xu6vqfr&#10;eoI/Cv0kjNUnjtVaLWC3VszbhqdXj1jNZ6TgGfqBFCLL+ZLLiwvOV7JOWCfgUz+MdN1APwwM00hK&#10;ktM4505zp7UFdTujKGtMUVCUNSHBMPYCO8R0Ej5K+fd934vwzziKGIvS1GWFTomx21NYWVtN8pRO&#10;YfBYHVEhoFNCBY9WkmMJbK8yvGIBnWGbCW3AKih0orQqY6yiRqdUEohDS94XYyARMVYgjNmsYbmc&#10;s3j6j/5B9ZWxH9HKnJyijwA8GtDqlGumUy0ib45yPSId6wxZFEM69tMbKDl/9pjEbfcIwMv+Iv+8&#10;kLK4R8pbV/mzAg77HV/++jc0hcNZQ1UVGJsYhj1NUzINI9H7t+oXitEHApr5akUzn1NUFcbYLNwj&#10;4mTjNGYX0CM4ovFjjx88ZVkRUQx4AgJ8WGuyW2iSfW6GpHwIAqH7IIcmC8S1swVNO6NwIhK02+6Y&#10;homyKCjLApSiGwcisu476077mxh9PsRvKRFmWnwcRxGy0yaPJcvQ9yJIkcX0hpDQZc35gyt+9NOf&#10;ocoKMTuORJXyXjkrryjN0Xn1WK/h9+pDx7qCwAxHARSUOGW+W//Iz1XpPUb+3fpOypvsk6iKEjjw&#10;Q8KFR5f6N2NRXpPUu0KFf0j08g/Vit6vAb79Pn/IQV7+PqI0GSz/gBBiPqfvP/aHXOw/VM8Tj+M3&#10;/5A41Tze/l7H86WONSGS5HkpZhAlu+wagRmPtSGVc0pjZU8ikJWmKC22ELGUpDi5visS5gjUq+xW&#10;ydu1MBHkIYkopklK5vUU8H2HP3SE/R41DDSF5eLynEePHnBxfsZqtWC1WrI6W/Lg8pz5bCYulV3P&#10;2PWMXYfTmmma+Ju/+Rv+r7/+a9YvXlKagrpuWazO2B8GXr26xlQV//xf/hX/4q/+kkcPz5l2G779&#10;/HN217dMw4APkW+fX/Py9YHFYsW+27PbrRnGA92hZ/KKsqgB2KxvsUbx+MElj87OWbYtq+UCVxQ0&#10;yzN+/ud/Adbx7//jf+Kv//r/YBonqmaGdgW2LGnnM5bLBWerBW1d0pSF1KFQxMkz7vfst1s26y3P&#10;n7/EFAWzsyVXHz3h0ZMrZqszpggvb9YMJ4gTxiB7Oj947jZb+nEkoXGFiBhOvscomLcztJU9+hFg&#10;0kpTGovykW67p99s+OaL3zJtNlyuzqRWqWQkWWu5vbvjV7/+nGcvnnP+8AEvr2/Z7jvAEH1g6HqI&#10;CVtY5vOW2ayVnDVmgaNpYLlccnX1kLatZK5LIe/jxJF1GHqB18sKZy1NLeJDKaYsDqmyi6ms0X7y&#10;rNd3+BizUKNh3s65eviAjz76iI8++ZgnT5/Szme4wgKw3+/pup5xCoyTpx8T/eSJCowToDYGxc3t&#10;hhevXnG32fHwwRWffvwZRiu++O0XfP6rX/Hs+TOub2/phonV2SV/+c/+ks+ePuL61Su+++Ybvvzd&#10;lzx5/Jg/+exTfvX5F3zxm9+y3e5YLVf81V/+N/y3f/lLPnt8idGJb776mrvbO6ZJoEulEs18wXy5&#10;YrGcc3Z5gTaOu82ezbbHFTWr5TlN3aK1CAjEGLld3/L98+fosuDP//yXjN7zu999SVNXOGfZbHes&#10;b2758Z/+iH/8sz9lt1nz3bff0nUdShmePP2IQ9/xzXff0O0PAh8aQ2kt86rhbL6gbVqKuqVcrfjF&#10;P/tLzh9f4bVi3/d0fc/kBSj1wbPfH/DeU5cFTgqlJBJV25CSYrGYC7g2m3O3XvPixXPWd2vathXB&#10;GFdQVjV126KVQafEct6CiqQoolgcRSOViMQQIiqGLBYj850yUsey2qKSQqOykIcIiymlqOom532e&#10;4KcMGsu8Zo3sAdWxQKw1KSqUdgKkay0itFbm0SlIrm+dRTnLFLzkWknE6aq64Hy1ZNW2hGEQgcKU&#10;ZP+w2REBV1ci5IOISqXgsUrcdLWWXH+cJhFbdA4/DCKOtzpHmYKyblmcnXO9vmM/jMyW5yhXcnfo&#10;OYyeMUhtoJ8mqrahbBqU0izmC9qmhOgpDBiT5LsbS7tYoV2Fto5+8uy7EZTU1ZTVOYceZQxLGknp&#10;JM+yVoQ8D7uem1e3qGSwWvZktijQRUFUBmWk9qu1xhYO68S5O0bJQ3wIHPoeZR3GVVhXURYV2lpC&#10;FjkMMYqwqvf4LLZUFAVFUTD0I4fDQUQEskisyrCp5KmyjhlrRdgl58dRaRIZpi4KfIJuDOy7kbvd&#10;jpvbG3aHPeOwJ8UJ70eUEsdoQ853Y0IpjR89v/31F2y2G1zhmM/n1FVFXck+33tPyjCq9xPhmCvl&#10;nDCliLGWoixwhWW2XFDVAg2LOKmIdlaFkfw6BqqqpGpqcYtOClvK/RCI+RhITRoViSnhrNQ9jQJN&#10;xKaE7ztMmnAGXFGgc+387OKSh1dXnF2cszpbkUJkGjrSNBGmEWcNTVOxmM+YL1rmixlt2+Trv6E7&#10;7Pndr39Df9hTWE1VliKJpBWHQ8f6bs1u19GPnpgU8ShekiKulPskUwxsdzumLJIQgnwvuddjUUru&#10;u5VVJd9Ta6YQmHxgnKaTSOY0yR76nQQzSZ6njSWkSFRy720KkSFMst+fJpyVWvWhO+TagQhWoi39&#10;KAIvu92OIYyM4yAir0NPmEb6ww4/BYKPxMkzHHrGQ4cfBhFV9F6ui1w/SSGJuGVK+GHisNnhxxGt&#10;oSzlPqJSMI49Rss9lbJ0p3s3YRzotndEP8mxVgqtLN57+nFEW3O6D2y0Oe0NXSHCvKaQObGsCpq2&#10;YbZcMl+dMTtbMVudgS1wVYNxRa69W6wr6PqecRyyYNgb8Z0QAinfC01RBAwg0c5nNMsFURlu1zt8&#10;iEzek5SS+0d1k8Wc8jwREpvtjilEQlJoIy7o/TiJuIaT+39S7yyygIphmEa5fqeRkJ3pjZHa/ayu&#10;mbUNq8WCJ0+f8PTpUx4+esiDRw+oygLnDIVWFNZQlVJbbtqGuqrzecjriBVRE+OkPtfOROgC5Duf&#10;+gdCJOUcRyWoioLr6xu00lkoWe4JOqW4224Y/ETXd0zDyNAPsgYHj5+k1hTJYurWUTQ1ERHpTCis&#10;Kyiqir7vORwOhCBCyWEKvHx5za9/+wXDNIEy1HXLOHlSStRVQTMTIemu7zh0HRFN0gZtK1xdgzYM&#10;IYh7vHagjdSrlMG4UsQMTEFSDuUcPnim0z08hXUldTujblratqVpW5qmpihKLi8f8vHHH/PjH/8J&#10;hsjQH2iao0Dlgv2h49vvv+d2fYd2joTC+0HuEfoJH6LsZfK9OLl3JPXPtm2pqoqh7wlTZLfb89N/&#10;+i/um3Lu4z7u4z7u4z7u4z7u4z7u4z7u47/asPeH4D7u4z7u4z7u4z7u4z7u4z7u47883gbKj82a&#10;fwhGf98p/tjYKir2b9yF33bwfhsQf/t93379HxO/1+j7XgPt8ef9Ma//kHvU+899/9H3m2s/3AD8&#10;+03Cb1zY0juNwcfj9Mc5sacPfrZ3XejTB1263m44/ofG+8fn7xsb75/X03hR74639z/T++dSZ7eD&#10;lJI4OOT28HTsIVfp5EIj7XYydp11GUz36FEcY50tKI1hnKZTk9b+cCAphR8EnHvTTJ3eQPPqjeN6&#10;ymB8TAKAppQheCuAiDIZAspw6NgX9NNIINEbxTT0EMF7ePXqJf/qf/5X/PaLz/iXf/VP+OTpRxRK&#10;ANm+H3nZvyYluFwtqaqSaQikIA0XSmvKooSgWMylkT9kN/SU3buczY4A00TXdewHj58i2niWy4aq&#10;LvEp0jFhZw0hiUP2drNBeU9dVRgzYXKzjEKOjZ88o4/0wyCgYFlQKEVpLU3p0FZR2kJOTQpEBUkL&#10;mGVBXBymKE6NzjL6Aa1ShoMH1usNBJgv5riqZr7S7Ld7/BhoSkfyYK0IDXhvGMaRhDTcHnYHun1H&#10;YS1NVYKNqAyDWeNwVqBfpQwpKcqyoqwq+gze99k9VFxKLU4pJkN2rQdTGHwYYQgoYwSWVUoapcYR&#10;gyFMA4dpwJCorGWckjiOFBbn3MlhS2uNcQY/TPT7nkN/oG6qkzdx2zY4J+4c4zgK2NWP3K13KCxG&#10;O4KPdF2Hy265GIuoLYjegtGWmF23y1Kc58uyFDAmxuyoYtBWc9hsCSnhjKUtK6pScxh6cVyxFu/F&#10;2aeoas7OzlFKRAUUYLXi/OycxXJO1x8YDztM9NKQGhRVUWJKgwdubm5wRmGtps4goQ8+gzzSDB4C&#10;OFNhtSP6iHWWpm24Xm9JSVwvjHYZatLEkMT1qSqoYyIEadRVKQlkqhWF0SQl7ifeB7S1FNYyDCMx&#10;RubzSq4pQFtpgApRGvascyyLks9+9CNubu/wXppZnXP040Q3DNJ0lZ1cqqLEay/NfHmuSjEwZlea&#10;1WJBWUij/LGzuMgNb7t9J05JMWIQ1yeVoRiDxmAgerqu59B19JNHaQNKnI836zVD11OXAic7axmG&#10;gZubG8ZxpCzF7aqqKlKKDAcZ8zrP285oSqsYxoEUJuqy5Pn3z0gBrp48oYh5jgw+Az6JupmJKw8K&#10;lMkAsRIHrxClqVoLFBRjOrm5H+d8gUQ0kx+JQv4y9iMhaayGj54+Zjar+fq38Prlc7ruwNXVI8ZR&#10;QMih25PSPDfXQl1XbNaKzd1a3MGLAoYJZx1+GiEGop+yc7g0bzdty/ZwIKoERufGvwY/JYZppB8n&#10;rBZgU5y0DHVbYp1i6jtsVeCRBsPJJyYfWd/tMK7g/HyFLSuUNRSFpa5rfAgMQyfAuk6EMOBD4nC7&#10;Z787SG5gDKvVirqesVosSSG8k3+IkEEgEIk6MBy2xLhn9DuKusZZRSgNSheEhDS6NS0xJZrZjNli&#10;ydR3xFHg2SlCW2hSiOz3B+qyQGtxzm6XS4xztBpx8MnZR2FNds9OpAiFc7RNTWcLJt+TokepSO1K&#10;yroFLEPo8TFijECnPiTuNlu2u50Ap5PHWpcBectisSQkgSet0YzDiCosjWtwRgn4Hj0xaNp2xsXZ&#10;BQrFvjtkx1slDuHeoxUU2lAXFaqQuXXoh5NghTQnCwByu14LiK8Vs7bm4YOHLBcLESIoHRbc3C0A&#10;ACAASURBVPWsQW23vHp9jTKWVSvneD/0gpDFyDhO4ANhmoiTCDtEKwjVopyB0tk1SVFFQ9UucPWW&#10;r776hr/79a9ZzlvOz1Z89eXvKKuKx1drxn7i6uqRwC82YVSEIM5lWlsR/BgOhHEgZRdq60r6EPnp&#10;n/1jxq7j9YtX7HZ7ki0YfEJPAWssJIOpGq4+/oTJBw6HA/gpN7RKY/LYj/nnJKJWtLOZCB4UFldY&#10;um4ghhGjEylMuEJgIB8Tu36HJ1I2lXCcVjOlyG53IPqJ0Q8YA01haYoSkyQPHIdEUkYcpbNjnsuO&#10;ec456rqh7zr6bhBnMbKjoIJhGOi6nr4fuL2+5ftvvqEoSvYbmTusM9iqZLZrmM1a2nrO8nyBDx0p&#10;TsyShiiO0iGJgIqeJvbjQOng6aNL+uwMbkxiVjcsl0ti9DgDdelwOmKcxSsRTKrbhhAjMSbquiW5&#10;km+//Y4hJrZdz7xtMa5g298yKs3ubsd3L2/E9S+KkNPPfvpj5vOWoBwPL1b4cSCOkWQUfd+ji4Ky&#10;bfni179Bv9J8+smnLBdLnCuZgieEhNaFOEiniNFaBFqMxhYVy7MLzs8f048DZVVk1/mAMyJ6FI5u&#10;0ylRuCLDulBWDZPfkfBUdcN2fwBjxEk6IdcEiqIUeDWlyDh0hCjOjc6J22tVOFAyflUMqARRKAr8&#10;ZJj68SToMgwjh91e9gH5GGutBdDRWchICdDgnGM+X2IfFoQY6IcdXbfHmUQYOoxKOAvWGVDplFsr&#10;ralqAf/7rqfbHxgGcYPHWAHOYyQiOYdSMj8ulkv6eZvn7kQ/TWx2HfjERx9f0ZQ1xjqsLYghsJjP&#10;UG0lMI41uKKQm6DWyvpyzCGT5tH5OersnL7rWN/eUlQzjDaQBBjuugPjNGLKAu1H1Chgb8h7dBFJ&#10;8hA8hREBgSN8eTyWWouL+3xhTsJUyih2ux2/+2IjzetNK2u81tR1RdvOJYetKuqiIeGZRkVSHmUs&#10;cfIk3uyvlFLS4F6UKHTODxR+9Oy3G8qyQBlxCCVMjH0PAYgKTSLFQIiI0yxOdoNaRKVsUdC2Nbtu&#10;J2IXk7jYK+1QUZFUggB+5LSXm6aASQaTDNo5BGDx/79qK8e1+rRH1vq0p/wgjPz269/a9Z+eqxUk&#10;dYJl05FWRp1Ae6XkWvt9wUKBSlS+WGdtSz2rCXESwCqLN9ze7bmYLZivzrgdewoSfT8yhI7BR/bD&#10;RLKWTz/7hFkzI3kRIzBajj5J1s3tZgcogp/QSmMV4CxeKw5xAu+zIIIn5ZwwhIBzFmLBNIwyk6ss&#10;vnQEhJXCuYIQApvNRoSqtKasarTKIEuuM4QM8ZDF1rTRIvqREiolur5jmEaUtqcalnPuBOSL46ps&#10;3I2WuUuhCFmExRoD6o2b3zE3Su/XkvJYjyl+0K08pZhFEtLpZP0xruZv104+5Lz+/ut+aLy9XT/6&#10;0HOOANcP1Xzef83x+W/XAn9IPPND9bS3n/825P7233/Izf7t2teHjtsP1RI/WBNM7woWmFxjefvX&#10;u+dPoVXiKHagtabI8zdMcm0iua8xislqqX0UBcZYDmZPdzhAdpaPKbyZO9TxHEh9KcWAiolCGfrD&#10;jvHQcdhsUGNHUziWs5blvGG1mlNXImA1n82oq1IEJvwEPjKOPZv/j703/a0kS+/0nrPGdleSudaS&#10;VaWuVrda6hEsA5YHsDH/tgEDNiBoBjPCWFZLllqlylo6KzeSSfJusZ3NH06QycpmqQeWvw1foJCV&#10;zMuIGxEnzvKe9/d7Nhd0+wN9e4AEr7uXfP3Ncy7fnaPFlCuxDfV8yfnVnrPzC2bLOf/+f/n3fPTx&#10;Y2a1JY093XbL5en5JLKu+N2rt3z1/BsePXnKbndJN7QgAoc2z8msLUErxnHg0cMHHC/nuL7P5pNK&#10;Y6qKjz99xqMnT/jt18/5+3/4DdvdFVVZZ/MLFHVZ3dCrRQLfD/jgb8jjymRR2Gq15uPHjyiqiu9/&#10;eMkYAnq+wElJ6wNCJLaHjv2uRUqDVpr5TOJ9wDuH83lO6WPEpDwfHMcB5yKiLKmrgqOjY9r9gbKs&#10;6fsxCxulAB84e/mS7cU7wtBxsloBKZutyWxC+Pb0lH/++ms22x1/8me/JgrJN9+/nIzAHNEFUsoC&#10;4KapJnO9/BxjzGLl9WrJyclJJr4HR4qRdugnsxrLcrlgv99N/achxpgFqxPZNaWUCcDO4UJAT21Y&#10;y2wMV1jN8dEDPn76MY8entzkqBLgQqAfMzn0cGgJLuS+P0S0LWmahvlyBiT6rudqd8n5uwtGF/jF&#10;L37Jcj7n4t07vn7+Fa9efJ9FyEYyq2t+/e9+xscffYxRhh++/4bvv/2Ob775js8//4Jnn33OX//N&#10;/8WL779BCMOvvvwjfvb5M3715c/Aj7x985qvv37OZrNjjIkgNcvjE9bHR/gQubraYkroeg8EtKlY&#10;FTNiTPR9l/NntiDEkM1LX//A/OiIX/7JL3lz9pbN5orT81NScKwXSypr+Z//4tc8eXTM2zeveP78&#10;K8YxG3hVTcUPP7zi7PwtJDhaHE8i1ERhDPNZQ9PMkKZiefSAZ1/+MaZpGFLIBhkknHd5jRoC/aFF&#10;pmxMOu4PFBUooClLSFDPltR1g9aZ5PyXf/mXlGVJCIGubbMQWXrG0VEWJWjB4dCy3e2oS0uKER+v&#10;01TpZrzz0/hpZF6/XhPd5TVZWcaclwLaocvrEZGNsoRSWXw8zdtIcjJzYzJjFCA1MmWj22H0jOOY&#10;BYFVPYmnoa6zUPD09Jz5fJYND6VETn2vn/KmCIXVgqAkaiIaZ7G4IvhMXb42ApNK5nWwUKgYKcuS&#10;+SzPE1LM64dIwpaWMkSkVHz87FOOH53w9uyMoiqxVcXVfs+4P3Bo95y+eclyueKjjz+imVWsj5dU&#10;s5L9YUdlFYWWCKHydQvBODqsMgiRSdcxBfw0/9DkfKdUhvN3pxRWM28aUgrUVZXN2Cbydj+0jN5l&#10;UW4zuzHkDSHRtR0h5r4pkedWMiVEzKLuOJmi9YcDtkyTqWXOjYSQc3hZxDkQQmQYBhbLJXVV4Z2j&#10;rkrevn3L1eUV4zhirZ2MCONN/r5pauq6oW0PBOdw0z6ZknrKzRkkEP3AOGRTB6kV7f5AlxKX0WE1&#10;1EVBVRSU1uY9nJTIMvrEs2efZVPZ4LjcbBALsEajoiARptxVNr7UpsDY/G5ck+2lMpnIrRXNMhuy&#10;HK3XOO9xo8uUcMhE+nmmGIfoaRrPoetJyGm+B4v5nMVyhRCCwTn6Lo9TSiqsVWwuLohDjxYRa6Z1&#10;LAljs7kaIrHfb1FaEqMnTQLeGHw2s3Q9VTHLZqRC4GNiCFlUW5QFHz99jJaSs7NTTk8HFovFZPKa&#10;5xSz2ZxWDpy/u6IfXM49FpYQepJU1HWNFIpqtmBoD9kAYXrv3TjiQ2QMe5RuaeYrqqYmErGFBRqM&#10;kQzdgd2hnYw3YzasshYlNFXToNQ0Bx3yXl1CoLVBYokh4UfH0I/M5gt+/ae/5urqKpu2KEVForAG&#10;4ROu7xlHh5lXSCkZ+oFNjNRFiRaa6EbG630HwNYlyExcl0ohjUY5xegHhBekMLDbbNnv98SYWB6t&#10;+eTTT6Zj90QX0FISfKB3A8oFCqOR5P2jsWsZupb5fIUuszCamE2Huv2B7tBydHKM0tm0rZnNMcaQ&#10;yO9WiBFpDGVV5d0AKUgxsrm8wnlPJI/v2hh8iJnmHhTWGFKKOOcYRzcR5iEKyW67zWLsGJnN58yP&#10;14xDNpschmEyqDAMLmIKSVlX1M2M1XqN6wd2+x2XV1dorWm7nrN3lzjncs4/jcyamtIYiqJA15nU&#10;vu8Sh8sDPg2YMaCVZddf5TztZPiU8+tZFF+tl3Tdjv0wZnuwGCiUvmUCOxmIWsswjnnvZBrbQgBb&#10;lpP55cD2cMAPI1rl90FKiRZqyq1YtFY0TcPl5SVIyeCzSXNdlKzWR1xcXbLb79jGRDXtoZS2yGOk&#10;z3uCpgDf9TghJxONPLb0Y5vXk1KirEErgUqG3b7lzdu3vDo/5e9/+8+sjh7wv/6H/8BiscR5h1Eq&#10;59hjoO979lO/XdY1HglKYo3JhiFSQQItSrq2Zbffk1JPVdUoZVHGEGLuK9LNeGam/RdNjInRObQ1&#10;eS8zRlzI62alFJ9++hlFWeTcgpRIEp999IT95oq3r1/y9W//idd1xReffz4ZBsVsCl+U2XDcGuqi&#10;oB9GUgwUpc3GvKsV/tb+633cx33cx33cx33cx33cx33cx33cx3+vcS+Av4/7uI/7uI/7uI/7uI/7&#10;uI/7+DfG7aLRa0r3XYL0u0TVd33+QwH2XUWptwtpr8Xht8/zoaD7w+LZ279z+1gfiu0//P75d94T&#10;2oXglgidu683Rm7L4FNKk2gg/l5B8LUJQLpFuYbbRKwfH/vHgvVM3/jx8bgRzTPR6pJI7ylRP0FH&#10;v/6ed/399jXcVex8u1j5rrguNP9D57w+9m3a1zXB6q7P3W47738mpiLgOBUVv6ewX9OD83HkzX1G&#10;CqS0mdDlPVZohHRo5TFKYt3I6Ea0yXRyow1D3zP0faZbDsNE/Y4kVAbRAIH3JAiBmEgCKhcRy5ye&#10;0FJBaTL1TUikNvj9HmNG1HJG9CXtvmXsRmLMFOzfPn/O6dtX/E9/8Rf86a9+yfFqRdc5utFzenaO&#10;kZLj5ZK6nOH6FhdziX0UII2mMQZTGoZxoKoKlBIIBUiQKRdDVkozqyyplBTWMmtqqrJgHHukl6Ar&#10;QpJ47znsDhAiRmWq9DWdQqpM8vAx4WKmOaUkKJXJRRqTYEBOJBSpFBOUkHFwaD2RFpTClCXEiBIJ&#10;LzVBSK6uLjk9PcVojRt6QnA8fvwYGSVX7y5RSuNT4NB1qPMLloslQmVRrTWZtA0JPYm7Y4yMHoRS&#10;FNZQVDVCWZQZM23Sj0RiFguGEe8dJDjs97klzWpkWSBUpNTZWAEpcD4XosqJKCqFJChD7w8E73Fj&#10;Pm5SgqquYHBoJdBT+9cTUTA4jwSUkPjgaIdMdrLaYrWdyOAKiBgztUOVxedGG45WS4wSRJ9wKbE/&#10;HEiCLNCUAik1PgRGFwlxxBQlQkqMzCIMN46TqCMXJlmTi15knIqMrEHKksMwQhKZMovAO09hDMv5&#10;gvawx3vP0I8MbiCKGUWhsaohDT2ubzFREXXMJBWRMEZnsbWAmCLnFxccrVeUVYXre4RQKJGIyd9Q&#10;u2OKrNcLSqPpe4ed+p8QEkalG3m4loZCgSdkGgeZ4ip9AlVASKQoUMpOQhPFdtfyw4sf+OzZMz79&#10;9BOGoYOUi4qSF2gFVVkSUmK9XmIKy+gDDx8+JKXIdrNBK4EQOhfQQqZoqoqqLKdCoD3RO7q2xXUd&#10;V8GzWMzR16TMGKljjZiKhK4JKbYwaAlEx26zo+sd1hjGMSGU5tFHS6qi4NWbV3RdiTWWRycPmNU1&#10;CIHVltV8mWnSU5sYxkzHjT4LObWxuZgzeNw4ZGKOzMX9EoXVBbP5gs1uy3pYY6xBOw1GkbzPgnIv&#10;kCEyWywYg59ExLmfMhpE0rmAP3isVrnYdVQorSbBUSL4keAdKWXjBiEkbhhRIpH8yKwsOXn4CGUs&#10;tjDMZjXzRcOhvaLdy1z4F3PRa1lYyqZht9+jO4cNghCgtAUi5bFeqSzYjCmLm+JEk079iDYGIRVP&#10;Pn7KxbsLXv3wmhQirYugFDMJttAIIn3XE5QnJofWimEYcC4Airoq+fTTj6jrGUVZoLVAaIFPIQvv&#10;pcCHbAbQVHO2uy2v354RfMBqQ1WV7K6uuHSewtpMmC6LLKy15kaEpbVivpxTGpmFbCIhQo9KGiVg&#10;EJEgJOPQc7HbE5EYY6cicJuplSmy79pJCNjz7u1bjFAs5gvmswWD8/TtAR8Cy+UqC7lvTH0U5URy&#10;zsXTnpgKUp9wPhcA9z4RhpGikNRVTUJP9MaSQ9cyW86p5nO6fmTo+4kKl5AKrCmwRcPgcvvUeQSm&#10;MBYrBaKyCJkobcGsWULK8xSl5hM9NFPKxtFl4dvoGXDZDEQZpM6FgFKkTJNHEr3L3NZJ+Dp2A2ky&#10;LSjKaqKFKaytmC/XNPMZSQj+5euvs3i/KinLAi0VhTE08wWF0iQhCDIhJqcSoQ1DiEQkZVIE0bFe&#10;NvDJR4zDwMtXP7Bt9+i64vWbU07PLzg7e8cvfv4lP/vic+paI6JDkGl8Io15HHKeENNk8qMpy5q6&#10;LHGjA1NQzmYIY0ha0Q4DLkUWEw0wSUmzXCFTZDmrCdFTViUpgYsBYy1d1zGbNZQ+E3+NVIzDSNuN&#10;OOeR0aF0FhkUVZX7tpRYlquJfJSFj/v9gd1mR3vYZ9G8yuP4BlAiooWkmmUStjUGrSxSZmqR1nn8&#10;LEyB1YZkA33fZkGSyLNHYwx2MibJdNAjtNFURUUSibZvCSS8G7g6PdB9/5JHjx/zi5//jGaxIkVH&#10;GNMNndU5xzCMkCJWGSoT8MOexdGSJ0+fIqQkxTHT41QudLU2F6aOvSfEnu1+x2a/Qxs7iQdGytLy&#10;xRfP8MOY6YnasGs79qOnbJZ0LnHYd4xdT4qgu47wL98wX8x4eLJGKoMmUhg1Edk0dVnx4MEJn376&#10;CWPfU9oCpMJYgzI6mz75kAUhUyGwkPJGxCIXiqJsUErjnMd7x6Hdo1WeO8sYiTKLov1EbO76nsO+&#10;ZRyGydQkU567oWPWrFBSZQq5FvRuJJJNlYIPmZ4aAturLW3fURQFs2aGsQV1M6MuC5wXCJVQappb&#10;jo4QoC5qCGEychGZ4OrCtKZRk5gkMPTZYCPTnwPOO1IIGKXou471csG8KenaA0zrrBihqGvktM4w&#10;SqGsoWrqG6FnAqIIkyg23ZB/57MFRlmKmUXqbNhkvMfoEh9C/pyMWXyMJKWIHxxaJFL0jJ1j7Duk&#10;UlhjKYyhsBZtJ8F9iIxdT4webXLhvFQqi9iVwlQVXdcxuHwcoRVSSqTMAnctZTbvmc1xIZPPrYpY&#10;6RHEbKIRcsF9ZS0s52y2G2IQKBRNPcP7wOgjSkuInmGzo+sGDoeKw/7A44cPMqVNqixcLxLjRCkv&#10;rKUobV7fJoHW9mbd7F0WSYXocV5k+x+hkGiCh+DdtEbO5kzOO5IQ9MqgZJ7DzZs5xlqUKbGl5ery&#10;He0wkKJDa4fRkEQWL2hr8Ex0PAnBB9zoGJUjuIS1/9/M467X1dc5iNvGdf+a4Z24Xvbf/tmUGLhe&#10;nl/nKD4UEGejtjw+Synx/n0u5ZpMLkSiqApm8xndu1N8tFlwYit8lLx4fcrHj45ZHK/p9wdiTLT9&#10;SN8PDGlgPwZMWfPpx0/ymiUl6qrkwB6THAulkcrSdy1u7AnRY3RFNLmgvxsGtrsdy9ks0+CqkmEY&#10;6do9wQcUWYwZRkfrBw6HA0hBWVU3uQgI7w2BgO1uh1SSvh+ALCwdxjzH0jrPryOB6DMVWSQIIZJ8&#10;QKk8Js9mM4ZhyL8zmYZdm5a9v79k052Y4Pc9D/+VtpB+wjxRvDfzu3WOu8wGf8qA8MM8zF3i8H9L&#10;jvDDvNBdQvS7ck0f5vb+deL77+cMr/OM3vsf5dd+SpD/4fXzE+/bj77H9Axvv6837wrpzvzkT533&#10;fcZQ3ORPilKhlJnMnSTWZYHPYHK+Q2ud++GixBYFrh+IwTMO/Y0RQ7wen4VApESpNFIkzl+9Znt2&#10;TmU0lc6k2+PjNY8fP6CqLdZqjlYLirph6Dra7Y52u6Xd73B9n42TRMyGLn3P5mrD6fk53ntKlcfO&#10;xWLBbL7matcSUuTzL7/k02cfc3y8RAmPSo7t1ZZvv37OONExv/vdK168eMvy+IjRdYxDRwyR7W5P&#10;13fUTcNiuSKlQNDQFIY4DtQ2E91nRyc8+vgzBhf4P//qP/HNt99gCk0zW1AVFUYXINQkXCwmw4Kc&#10;413MlyyP1jx8+oSjkyNMUaBtCUKw7wf0+ijPr7qWH87OaMqSpq4JQmbCal1jlCG6PI/zIZsXlEXJ&#10;duhIKd7kgKVKNwYN1haYpaEuK8ZxYLvbsBtG3GaD2+1Q3jOr65xfmKjvWsCb01P+6be/xcfEJ88+&#10;pyhn/N0//iPj4DlZH2VDOBKmKLClpa4KfPDEkOdXVVVh5w1VWU7i9zxfEzG/b7PZjOVyCTDNsXP7&#10;tLbMFNPJiKSwFjeOk2BZo2yBEoLj9RGr9ZrHTx9ztDqmqRu0zm3bh8i7yw3d0BNiwoeQaeGTGPdo&#10;vuD4+CHzxYzzd2d0fU+YaOK/+JNfMm8agnM8//prfvjddxx2lxyvF0itSCR+/suf89HTJ+x2O/72&#10;737D98+fs7na8uyzL/jk44/5m//6Gy7Oz/nisz9iNZ/z7OkTFnXJ69/9jhcvfuDt27c4H1kcH/Hg&#10;+ITV8Qke2LYtr1+/5vHjpzx+/DATa69NhsaRcehuzJpCiLx+/ZqLq3M+/vyP+JNf/RIXPFXfIaXk&#10;8uKSw3bADQf+/Bdf8NHJnNPXL/j+2+cYrUhS0m727E/P6Pueqq4prMVKk++jjFRlyXy1Yr5YocqG&#10;1YPHk/g9gjakyfw0pohMMgvEg6BAMQRHv90hx0DVzCiMxvlIO468fb0hhodTXjvx6PFDnjx9zH63&#10;48X3P/DDDy+5vNqwmC+yeF3IvH7UOo9JTETsyaxKSpnNH71nf2gpqwKh9E3eNcYsklcq55QlOcc4&#10;dB1G6Xw/tKKwmrIwkzGdyPPPBLqwKF3gfMyiyCiQapzmd0xGt7Bcriiqim++/YbRe2qdDfOkSGip&#10;cM4TY0CJhEiBwmoqawhW4/oB50e0XqKmNY/QEJPM6//J6FFKyXzeIHI2AFkV03Ag0EahtGa+mqEK&#10;jYsBqRWmsDSLOXG34/Cu4+3ZOWcXlwijeXh8glBwfnmK4gglK1qgKk3OswrB6AaE1gzOMQzdlH+H&#10;MThcIOd9g8/zGikY3EiK2RyqUhqps7FGPZsRkSijsyGXlBM9OMHUr6MSznu86wnBZzO5okZJg5Dg&#10;U8T1LaOP+Jjz39dUcAHZaGR0tPsd795dUJYFy8UcozVH6zVVVeNuzENgHEb6ocftd7TtgfU6n9MW&#10;xdR+EshEktmIqaoKtDEUZcnZu3N2m03eB4uRuizpDyOX7pIUHJ9+8ilSZqp8P7S8fPOGQzcRrxVU&#10;RcF6Pp/WFA4hE2nqH7WxeZ4cmdaXEiHfb8QJkdtvCDk/VCiJqSwhZgp63qcShChAGMqqYd9lUXjy&#10;gZSg6y9BCI6OjpmXJcvlatrVEwx9y/byknYyjz0ET1VVqLkkKcfYg4ueEBx+MkJWKNI03pGy2eDY&#10;7wl+QCpN9NemDgZBojSaByfHKKV4/folJMFiuWKz2RJDxDmPMobjkweM3nHoh2kPQnCxOXC5a5nX&#10;FbO6Aq1xIVAYg5yMyXzK97odOrpxpPFLQsxXqKRA24IQPP12mw17BSThiSIbR3f7Hatlfj6qKJhV&#10;NVVVTUaBZPPlfsj9iNTM6hlGatJRNgIdnGN0nqPZgrZ9go/ZeCF4jx8GpBB5/0tbxLR+SMS8FlZZ&#10;mFza4oYAT50NKVKIkCJlXZFS4vT0lO51S1lZlosV4zgihcimN27LN99+hwvZFPB4taCpSqwu2Hc9&#10;F1c/sD56SNVUOOfYbDZ0h5bLi0se7LbMl2vKak5RLinrisF1uCSIUeKGQO8OCCmo6xprLKau6LZb&#10;QNAPI7Hrcx/sI8ZYiqK8Waf4MOC9yzl4mfszrTW+77m8uOBqe4WQhtIUGFNmdLzSuAD7Q88YEvN5&#10;k81QBDSzGbaqIKWcY+gdo4u0hwP73SWPHp4wb2rarsOqnDcpq4qj9TG9G/E+MnRd/u7jyHa35bA/&#10;EGI24avKksViQVnm3EwKkbooKIsKN4xTbs1iTJFNmoNncDn/SEwUZYUuq2wkUVREslmtgMnQJJu2&#10;GmuycZiU2Rym6/AhIBEYazFFibYlSSiKsmO/33Gx3dG+eouZjPpG59GFRduCqqn5sz/7FfPZPBtM&#10;eI82ht12Q1EriroguLwP2Y8jIUWePPmIJ8ZSNQ3eed68eY0UUFuLVYr5fMaTx08x5RUXV1veXW65&#10;/PZ7jo+POD5aM2sa5rM5V5cbqqqmruegDLvdjjCta8S0dy0mk6OyKKb1TDYO3O12uCtPIhu7a13g&#10;UjY/dK5GS2iqmhgDznn6rmfRVHzxq1+yeXrC5uIcUsjmXAnKusq5twTEQL/vUcYQfcDFSHQjyhi0&#10;KSiKgvXR6r4g5z7u4z7u4z7u4z7u4z7u4z7u4z7+u457Afx93Md93Md93Md93Md93Md93Me/MT4s&#10;Sr1LgA65IDSE8HsFpLeF1HcVdH9Ifr/+2XUx+DUt/kNq+x8SSV///Q/R3q8LE987xv/+9V6Ly6/j&#10;tmg7k9Z/X+x9m9z+4XXfVQh8mxx1V1FuSvwEBf6uYuJckHOXucBdBbq3SfO3xesfGhfcfh63n9nt&#10;73P73+4Swt8+94e/f/s+fni8D3+WC/unDftbtODr53ldHP7+dO9NB65J6EWhMSZSFJmU7dVE8xvk&#10;VBSlUcZgjMXaknFwdGoq1I2ZcOwn0wQpxQ19K+/nx5viqevvZIzNqnNRoCeqkjaaZlbTjS3D0Gca&#10;h3W0bYsbWmIQXG4P/G//+//B1998x5//+Z/z8PFTXIhsrq64utxQasO8rlBa473LxOx8Q5FSUJQF&#10;RWlAZFFJCBIpFGoqNpzVFdJmqqZRlsWiycUQSWPkDCkVg0sM40AII13XkSxordB6KpQTmZ6XpmKP&#10;kHIxtvOB6D3zuqYoCvpuj3ee2WyWi4+uqcW3npI2WcIYUqS5Fqw3DZyc0A8j/TBycbVhv+9w3iOA&#10;SmvcODJoTdslur6lahqqukJImM1rurZFT4RPpRRSpCxa7DLpQwpFWZTTu5amZxomwaDLRWwxst/v&#10;KauCkJhoQmQ66jgSASV0pivmRolSKovNr0nChZ0Ijfk5Ga1QUlBYgy3tVGDrkEKxXMxBwtV2l5/t&#10;tVGGsKh0TYrM75I1BXVdZkJoWhDGka47IJgot32HnSgh1xTjmDJh3Pt8vW4qEiJGgzPZ6QAAIABJ&#10;REFUIgJSphgWxkCE6BwuxRvxiVGSsR9R0mK1zgXX0aEmWlMIASEVh0MLMrBeLNBCYKoKkcJk3ZGF&#10;XVJJZk3DGHJhatd1bDcb6qrk5OSEfhLmZ9Iw+DgVLwqBNRo9q4lhi9ECpUCkSdxBwo8jaerLs+jc&#10;0/cjUgmslhPpKovIYsoUxhAi3WFgHDzv3l2yPjpi1lQTBVXmAkQpQWballGKqirprzI55cGDB5my&#10;qhRS6feGKQK0UpMBiEBrwaEd6bsOKSTeR8bRIwuTRx4hpvujqKqKXXuYhFK5bQnyceqqxNgSV5bE&#10;GCbSlkBLSVkWrFcr6qIkxKk/0pm+MTiHLgy2KLPxgc9ixdF5uj4XzJVlOZF0Bwols4HIVLxoyxLX&#10;Hjg9O2W1XKJVJq6k6HOfkRIPHz1CKsXh3Tnb3R7n8vczymbSYQiM0/vjYyTEiBZm6lO5lgOjtcnC&#10;UOfwzuV5AgElNavlktGNFNaw3VwCgaosWa9XE8UrUpVVbmezGRHBOAlWy6KgsJa6rDJ5Wk5FbwJC&#10;8GyvLii0Ypze05hAKkFRWJqmzGYe5HGpbiqMUYTrsVtA2/U3hMZrIZNUmuOjI4QQHA4HrDVQmalN&#10;ZHK19575fE5VVZyenmG1JcqIktlAJIYs/Lm8vGSz3fDJJ59M4qt4o5CTSVBoTdFUuVB2HEkhYDWg&#10;M706iJTFXFbjPIQIWoBW4K/nJSmTfypjePbpZ7h+IMTAvjsQxwM+Brq2p90fWB8dY4wlCYE2mXDp&#10;QxZNpomkVpQlKrwnqcprEZoxGFuDtHgEpihoygatDc4Huq5lc3GFD46YUibGSHNDSy/KktIYrFGo&#10;BIKAEAElJH3fIkV+37U2SJmQEorKUhhF1w70MZBSJrkJrREhQky5nY4jKYJSkvmsRihFTAkfPM6P&#10;oAxCG4Qu8rxAOaw1DMNAjLlPubo8z6Tpqd+3xvLowUOO12uqyXwmpekdDIGiLGgHxzg4nBvpuwNS&#10;wM+++JwHD9Z0w579vmK1mvPyxSt2+w3/zz/+A+dnb3n06AGzpmI+r2iqAnHdJwuB1DZTfNzIbr9n&#10;cAE3DLhxIErQxrA/bIl+pEkNfW+ojc509+BzMbki94M6C51DPxCGgIqOVVOh7YKhG2jblq4dQWTR&#10;i7YabZjE6rlIPBcJW5rSMnQdo9MYpWjHESkjfZcLjqXUpBgyET5EYjsCisKWGKMZho4YHAooywpr&#10;iol2nIUZKQ64wWXx5CRiuF6/tF1LYQuKwhCImGhw3pMk2MKidMnl1Y6Xb85YzisKq6f3LSFFPoc2&#10;BSaCkPkcZVXx/fffslgu+NM/+1MEIRsu9COHdof3Yzb1kArnPbvdjt1uh7UlRVlmAcIu4rxnHAZs&#10;UfL2qzPenp5RV/n6tNb88ld/wvHJSSZa9SP73Zbzd+/49vsfGIeBjx6dcLxa0I8d+80WqzWz2Qzn&#10;BsIw0pELl6XS2KLMBhBCTAXBefyxt9YEhbXUdUUMCa00MVra9sB+v0NpzXK5RCDy9w/ZdEYZTRSC&#10;7X6PUTrPQ0gcdgeiz3PJqi4yXU8kvM0CVykkGkFSimZWg4CLyzz/jRGWqxUnjx5QVRarFZICN3rK&#10;yqJNFgwqIoU1DONI3Ld5PhAiylxTvT1GZzr6MBxIyeX5X8yIyxQ9tsi0b2vszRx/TP5GRC+FRExE&#10;P2PMj+b/3ud5jZS5nyPB5uqSYXRIpahnNVrlPs77gLV2MhtQ+XeUIWpN6weCGyDmebP3njAM9KJj&#10;HD27w54k8jynKioWsxlVXTF3i9xGU0KQyfVlXWGrkq7t2O72+HRrvR0jbnQYbamrKhd66/xziCgg&#10;hpEQEkorbKmxtubp44dcvLvK300KRCUxhcWHwNCNpOQZnUfJkXEYCT7y8MExUohJoARion8qpSZy&#10;mZj6z1yA7b1HpNwPxxBwwqFJECVFUTCfz3FuZBh6hqGn7Vs2my1Ka5q6mUyRoGvb/O4n6NoO70aM&#10;lCgRkTJRloGqapBKTFRlMtmRlCmlCUSIiATxFoX6vzU+zF3czhnAe0O5H+U1pvWSFJJwy+zu/b/9&#10;2KwwhJBp5mRyZ14XSqJ4T4jPn5+s3GIW9oaYSYGL9ZrDxRkuBDbblgcPHvPRp1/wt//lvyBl4tHx&#10;Al1ELBKhDEkq/KGn7Xqef/c7vA+crNcsZjXKBJQ21NUMrR1aavZKsrka6boerbKgJU3f1YdE3cwo&#10;ilwEr6QkuJ6+z0Yu1+mPEALDOGY6nVI3/0kpJ+pgvo+DD4TOM0zriJTyNGkY81xCa41QKpvxxcQ4&#10;jIzjOBltZdp712fRsVIK3TRUVcXoXB4DhUCmPB+fHioxxJtndnci6pYom/h7OarrObCYFFe3afF3&#10;GU/+VH7sw899KHz/KWH6XXm2u3J4t3/3p4T5P0VUv8vk8KdyRnfl0j6kyN9FeP/9nFr6vZzXh4aZ&#10;P8pVpbuuOd08Q3ifp3tvTMmd9/92Xur6/MZajNWMg8BrgVKZeOmtzSIqZTC2RBvD0PUE7xm6A0Pf&#10;3piTGKFQKRH6gf1mw9uXL5HO82C1YjFrmDU1n3zyEcfHK6qqQMpM/Ax+ZHv5jrHv2V1d0W63MDpk&#10;SkDEu4EwDBw2O16/eAVKUhQliMiDhw84Oj5ms++wdcUXj5+yWK5ZruYYJZEx8d033/LNV/9CGBwg&#10;+aevvuLVm3OefPSMhOBw2OV56G5P1/as12vmsxlWK/quRUXH0LU06yNmqyPWDx8jbMFvv/6O77//&#10;HYMbOX7wEGU0dVPmXIqtKIoaW1TYMs+lqqbBFhZblNTzGWWdBW0+Rvpx5ND1+ASt9xzcyBATXQhs&#10;313wRBnqqiKNDjsRd90tw09rTM6/pBmHtsc5h7GSuq6oigKlNdaWVLZEIXBasTs75er1K2TfY6Jn&#10;UZfZqEqkSYCn2HcDz7/9ns12x+r4hL4f+Ov/+J9w3tOUJcl7Ugg5D6XVREc1SEE24hSglaQs7E0u&#10;xPtsOFdYy2y+Zj5viDHStR2LxXxqn4Ku62invJlIkuASfTegpGIxm1HXNcvFnJPjY5r5jKqp0ToT&#10;pn1M7A87Dv3A7jDRO0PE1hW2qTk6ye1mtV6hPJy+fc0wDizmDXo149OPHiJT4uLsnL//v/+Ot69f&#10;0VSW+cMjhIgEJfj5l1/y5OFDzs/O+c1v/oF/+eevOLQDJw8eMW9m/Ne/+Vti8vz8iy84Wq2xWtEe&#10;9rz49jlDP9IOI6sHj3n62SfM5nNG57nYbPn6+bdIY/mzP/13PDg+zjTyBKSYiceTRZlQGh+hPezw&#10;KfL5l3/Mr3/9a/aHnOMYupHz01O63R4jBb/8+ZecrFc8/+qfOTs7RZclRT3n9N0VQz8QfKIoKow0&#10;aCRlabBaZSOa5Yr5+iFFPSdZg5OKTdchbTaXiWISo09RFRVDMZCcI3mHQiBTynRZa4gqoXVCpsjr&#10;F99zWdeZBqs1q9WKhw8e0JQzZrM5b05PMUZjrUXILOZNIgvBUwo345MUIq/zRZ6jtW1HJGGsBaFv&#10;xjPnPdZm+m7wAaMtINhtN6zXK4zWrFcriJ5uIhiPzjOGyNh2bHeHTPA1BfPlAjHtExwOLfPFMq9J&#10;raF3I0VZ53zelNeT2YkVIRPjMGBkFtjOZxVaSkYlb3I/ANEHTJkFlDFNxjYhopTKhhAhZANPJdHm&#10;fSliVee1225/BUJTVcWN0LuqKvphIMZEVTdUdcN+31OV7XQ8x3a/Y+hb/Njx0ZNHPDw+IsZIPxlW&#10;PX/+HUcnD1ms1iCv0z0pGxT4LH4vq3LKszv60WEr8CGRZMIUFoSccm8BbcwNDd1FTwpTmw8OIyGl&#10;bBQYTKZ2K6Mmg8iEchGPoJj6jZhgcCMhREY9ELxjv9ux3XaQIlrnXGtZNSyWS4qiABLOObbbDW9e&#10;v+Zqc4X3nqIoqKqK5XJJM58RyQYKMoHRhlIIqqrk6HjJ5eUVl1cblosVq8WMoW2zMUIMzJuacRyI&#10;MSAQbC6vOPQebSyj92wkdPsdR4s5zz7+iMIqjJIIpdAy75eIyQBLkYgh58lFCEQHu75FTYZhxhhC&#10;ElnIGeEwjDdjtg/ZJNcWxY3pdRaSBy4v3jH2A/N1NpEsr439ZO6/t/ucrwmjYxw9fe9AXLJcrymb&#10;mrIsqYTFDy7nU6UgBUEIHiEScdovSTEgUkJm7wqsNRhlKMuCpq5IyeOdp6kq1ssVfT9MRmmewTmK&#10;VE5GGC7fj9JilMEnQdsPjINDpICta2xdg4QwjhCyucC7d5fo3SHngozJ+XAixEBR1Tg3wLRG7ceB&#10;JCD43Dc3TZPp81VFNxlvRcREjYeyKBEJ+sOBdL1WFSDciPSBRmuK+YKQHG50JKuQRe6LjDYUUkxG&#10;tWU2ZxSJ3X7HZrtHDiPK6Gw0Y0tMIfAuk8WLqqKsKlZH67ynaxRSK5bNCkQ2XpBVxa+aBX/9H/8z&#10;Xz3/HUZrHj9+yB//0RfMZkuE6dnsdtiqpGrmhBCJIbJYLDgcWg7diJCXvD29YLlaMowdTVPjh7y3&#10;52Pei5wv53kNPObxu+/amzWjkILgAjGmvJ4XcTLbsxitiSnmthMiKUaKssS3LW4YKGvDYtEgdZnz&#10;nCqbfMQYGdzIxeUVMXhWy2VeI0mVzRiMppISY4ucEystzjm++eY7qkIzb2rq0mJGR1FmcyFSoDvs&#10;b/aQjJRZKH3YYYxiP3b4oeXBgzXN1JcpIZESTGFxfU9KAzEJDNnQ1017eZL8PJQxGFsQQ6BOiUEp&#10;1LRm7rt2Ws/lvaFE7uustdn4SUqk0iQU4zhCTDx8cMJisWAz23B1ueXFix/Y7w/EEIlAUnlcudhs&#10;efbs02zSag2r5YJ927KYNwgSg/f0Q08/DAyDI4weVI+Qkv1mM63pPe+6HpGgqmuW6zVDiOz3HW/e&#10;nnNxdcHVZsvp2RllUVDaijdv3iKQLBZzFosZjx4+BMAisFqjpKBZrxBE1LSOGYaBfvC0XZio9wkS&#10;mEJhdIEPuS+J3pO8p+86QGKEobIlWsBqVlPKBW7scUPI91HFbPSUQApFVeV+eBh62raj956QBHZ6&#10;1zYbzZf3JTn3cR/3cR/3cR/3cR/3cR/3cR/38d9x3Avg7+M+7uM+7uM+7uM+7uM+7uM+/o1xV3Hr&#10;XQWo14Wj14XX15+F9yLmn6I7fUh5/7BI96eo89f/fpdI+qcI9cCN6Pauz8aYRV5SylzsJeQfIEWJ&#10;m+JX4IbAktKtUjQh4A7N+oeFvn/o/l9f5++TsiYauog/+Rw/LAy+6978iA73AUX+9nFuGx3c9ee/&#10;Rq67/t63i4Kvn/3t53i7YPg2KT5+QLN7L2wXk+he5EK3G3G9/OBZy6ngX00GDRohItaW6GgZXQeT&#10;sNQ5hzEabwuGfqDvR2yh6VpFP/TEEIijw4eIjNwUMwkpb8Bg16T629culcxECaUIZZEJAINCdwZQ&#10;DLpHlQWqtQxDSxhGkvP801ff8vU3v+PLn/8xf/E//g88efqU/tBmYZR3WJ0FgGIS6BldEH0gTSTL&#10;GANaWWJIJMXNe5tI2IlqYY3GCkEii5XStdhzEqoNg8A5x+gGQlCUVQGCXNQ1ESezuCALSLu+x09C&#10;lGcfP6Ww9ubZ2Kmwu+97XIo3hgZaacQkHC+lIAVP9FmAO5stGJzj8nLDxWaL94FZXTOfG6zWSHKh&#10;pLG5CDc/7wAkqrqiqepJqJZFQPiAj34qfsrCXqPVlFLK9+aaaDSOjpQS/ZBpg2VhM2VSyYkaE4kp&#10;oSYjBO99FllqhbEFu92ezXbDfL5AKsV2u0NrzbxpKKoKbTW2LHIxUT8gBJTWMH/8iKPVkjfn53R9&#10;hzYl1mj6PlN5ctuKICTv3p1htaAsC5QWucCJSCKLmc7O3rFYLlktV1mElRssPgXwYWrDkgAT+USA&#10;mwrIxCQ69xHvBHVR0JQVShkWyxUguLg4J3iHj2GijAWUysL8wihSTEgtkSIXqvnRkaZiJKEV9WxG&#10;JQTDMPDm7SnXAoG+7/Ex5s8ag0LQdl2m4lmLVhqjJPNYQPKIFHNh/9TXu+CJAowusjHDmBjHkJ9v&#10;aYkWondTf5Im8T6ZxlXWaGXZbfeslitC6JCSLG6JHlIm2JRlQewlpMSLFz8gpaIui0kAnCahVURr&#10;TVGUk+lKLtBzbsgiB5nF8lLmz+Qiw3EiA4LWkvlsdmPGAGoyWZCkJHMhoZQcWoc7tAwSNldbjk8e&#10;YLTCB8fQ91kspDXWKlzIgmglIGl9IxCOMRJ8NiaIU9/l3SR8lYrBD5NZQe6T+37gMl3R1HUuEitL&#10;hrKkHweiFHRdz8uXb3Nx0zCQkuBofcSzTz+mKEsuLi6yicXQg5BIqVBqEsVJCZNxBTL3QYlEDAEh&#10;MjXYKljNZlmsJiXdYY8UcLxeE72HkPthYyz1bI5HsD90tO3hRmgeiomkqHIxcPQexMDYZZpMXVqc&#10;G2i7gUTum5qqIKVMMEoJiiJT2FOMSC0QUqCkxjmHUnq6LpPF/CoTmcd+oDBTwZieRGsxk+C7rmO/&#10;3yOlZFbVWZA5FTpngnWBtZbZrLmhHLrRgcjjADjkRP1TE5lwGAZ6MVBUJaXVSG2JQqFNST94+sGh&#10;J4G/GzNZPfqAloKysDTVDLGAq80V4zhglKAUFpWg7we2Vxc0s1kWxKUskIzTNcUUsLa4IWfJW1Rp&#10;Y0wWk1Q1UWh8P4mDtcYnj5AJYxVBhGx8E/K7jespqwqrTBZSFwV2KmYUKWYx60SME2ISF8YhFzRL&#10;PVHpJEoCWiALjbA2ezwog5ACYzVaF3jn0FoRUqZi+pQy4S4lTFEii4qkNOBRUWOjZd91jM4htcGW&#10;VX53pWJwI5vtntPTs0mMMmO+WFBVFXIqLnVJkJIkAofuwGazI6GQUlNXBVUJViUk8Pnnz9BSUxjL&#10;drPlN//wFUJG6tqyWs54cHLCYj6bxtg8LzVGU88alsbkfi/loluhJF3b8vLlS07PTinriicffcJq&#10;fUKhFVJLjEy4ccCP2Shi7FokWQw6xEiayNp9P3J5tSOiaWZzikKhjaBp6slIISsRh26H1ZqiMNim&#10;oKpLFghSekjbZuKiEJphzEKt4B1NVbJYzKmrbODRD5lkFUZPYQ70M8ciRIzNfap3WXCc4EacLKWk&#10;73rGcWA2b6iKAqEVK7lmGEc27Y6ziyuef/MDr16d8ld/9Z9ZLGZ8/MlHPH7ygOViwXzWMJ/VWUCr&#10;Ddpazi4vEEKyXK948fIFUUBdGo6WK46PH1DVBZeX7xiHESWzwcnJyQmPHz/G2mmuNs1f35ye0ZoO&#10;bQqW847aFhwdn6CtYT5fMGtmJJFHsP1+T9fuGYch96dS4ZPkMHqs1jRNTbc/8MOLF1xdXuLaDqMk&#10;ZVOyWK2xZYVUGqMNs6ahKAtICa1NJnylCEJNRkkJrQxCAzHihyxOvUqJsixR2qC0Aplpg7ZoUNpk&#10;EuyQn1eKcpp3C5ScTI9EJLrch6WYsvh5mNYyJOqyYHfo2e12HA4HLi8uqGtL01QUVU2IYGwxrR2y&#10;qcrusCcERwgut1MCwSeSEmgMISZCCsihR6nJSIwsciMFYrgedzO9N0Q/CbS5EdvGlG4EsNfrpSx+&#10;j9PP85pGa01IiZQGhn6kb1u0VgyDy6YeQFlVLJczyqKEichVGIOLYQJNZrpepnhHlNZUdc3usKPv&#10;RrQ00/tmM21x7Oi6Huc9IURsWWCLgqKwzFLD6DxpMlDx0xzg8uqC07NTHj56wnK1wChFipEQRqwW&#10;RCWy4FgkUvIcL2es5zPGfmCz3dEPI3IyEgOJd3ktcuhaRMptNSXHk0cPKcqCFM17oyCtGPoxCzgm&#10;oaEUWagNkTjN7Z1zDMNAWUaM0ZRlgbVmmjvksftofTz1RdnUR0mJmciOlTVUVcXl+QWbyyusViwW&#10;M4bBgxxQ5PfHJ8HgHT4JQOG9y1ThFJH/P+Rb8hr4bjHzTT4F8f4dvONz1xTxG1GwFBO1NBJSXqgm&#10;eYv8Pf2plMy0ysk0Ks/LC9bHD3j5/DmjE6zWK5r5kkePH/PVV//M+cUZicCj1ZraWMauJwmFtBXd&#10;6TvOzi4YfeL5717y+Wef8OzpIyqlaIoKozVGTCIj8ny8H0ZcAmkLQGFNhbHFNG8SSJnbhEiJ3f6A&#10;keq9OWBK9F2PlIrV2t8I4K9zMd77LIDwDql17qO1mubMkRSyoRaT6ZopCgpbZDM658h1/4lhyOcw&#10;KZsgVFVJVRf4kBBSoacVv5Yqmw7EkNubEEgkKYkbc6L3KaF0Z+7jdu7mQ+PD63zCtXnjT+VartvV&#10;7ePdfcyfzu/9t+YJ78qrXf/pvf/ROX8qn/fexPAPi+0/POeH/3+XCeRd3+8uwfyPriVnC+64rtv3&#10;6taxZV6Px8nM6/bnfmSeeVuIr7KA1FiLFOCndm2tnYRDlmEyX3CDp2iyAY+rS/qhxw8DaXS0my2/&#10;+/prVAysZzOOHy84Wi94+PgRTz96wmJ1hFZ57bI5P+PN6WtKa6isoTGaPgXmpUVZzfbyisN+x263&#10;5+Liiu1mh9IFylik0qyOljx68pQkBSezJScPH2OLmn7oESnS7Q98++olZ29e5e+XEq/enPH69Jx6&#10;uURZST92jINns8uCz08++YR50zD2LYf/l703/bEjzfLznneNiLvnwr226a7unu7ROpBhw4b8h1s2&#10;JAOGJdmyYEmemZ7prarIIllJ5naX2N7NH07crCw2u0YQ9E15gEYXycx7Y3/POXF+v+fmGq3lPM43&#10;p5x/8imz1YbL7Z7f//q3ON/w6Zc/F0PF2rNczZnPG5xzoA0FQywKbS1lov+iFDEE9mFkvx3ErK0U&#10;QhhRehI8GVBaaMtoTVZweXWFOz9jvVzgK48mUVQh5oDRFqM13mrmdcUwhsl4wx6dECXvVBrtHLO6&#10;ZtfueP/qa6ox4AHvDU3tSSmSQsA4x6Ft+Zu//Q03uz2+maGUpm07rNasNhvJ7/pBrh0UtXMsFnMq&#10;a2hTpGjFcrmgaWp5Bkz0chDDM60N4zByE4NIxLL0RIdhZBw7+l7OmbOaGKXvt1quODnZsFg2LBdL&#10;FvMFTTPDVTXGOPSU19xst9xu94QMylb4qmYxm3H2+JzFyYrV+Qm+8uRh5P27N+zbPVoVFjPPauZJ&#10;Y8err7/h97/5He32gueP19N2DFRNw0++/JKzkw3fvfmO//jv/wPffP0NQzvw6NE5RitefvUHNssV&#10;56cn1JXU2m/evGW3vZH+42zBT37+S548e0afA7u+ZwwjN4cdj1+84Oc//3NmjdC9Q4gMfUfbSv4o&#10;9GvFECKoQj1f8uyzz/ns0xf0+wOXF+/p+gP76yva7RaVIr/81c958eQJf/d3v+X25j2bzSmn54/o&#10;QuR2d0vdNBjtGLsBqzXOeup6xnzRsFgumK031KtTgnKEKQ/IMeFtwSA5mFLqToxujSMMI2EcyaWw&#10;Wa/JKTKbz6HylD6gh4iqKtRqCUoRhp44KvqqplpX1I3n8y8+Y32y5vb6hqpyqFIYcyLJwjIZs8hz&#10;TiuDikKAjTGSS2EMkZhFbO+9xxjDMExGqqUQUmGxXrM6WfOb3/wdu/ZAXQspd+w6Dm3HYrHEVQ3j&#10;GGjbHbt9y3yxRFvpdzEZUewPLcpo5su5iC6rimEc2B8O3O521JWjqirUJA7POaNixnoxwWqHQQwc&#10;6xqtpI5t21bulcmIKsZICpmixDAn50wokTgmEZlOdHsxulSMQ4vWjsppYkjsb29EOFoKj8/PyCkw&#10;my158eITUgi83u6I48i3N9+iKPziZ1+yXG8mw4HEMPS8vfiO169ec3t9w9mTZzz/9FPquqbEhLWa&#10;MCgW84a6EmPSbd+SMihlSBlSSDhv6bsDXSf9NmM9xmqcN3hraYeWq90tt9dXfPbJM4zWGOMpSI5k&#10;zWTymGXtEpswRUxicGCt9DCGoaeuPM28Zuz7qc/jxdwlRXa7LW1nmM9mQGE+r1lv1pKXTmtm1wnp&#10;frlc4itHjvHOvA+l0cbhvePR+QnzecOsmaFKxJsadCNma6XgB0PXtszqmp/95CdsDx1ZGULM9H1P&#10;d9iJaD+IiYMuoK0mI0aJWmmMIJGl7tOGIQRi38P0/qVkaPueLkbpHRnLcrWUfug4MvSDHB8nfeuu&#10;64hRrl9rDPv9luvbK7SxLBZLTjcbDIWT9YpHJ2vGYaA/HBh7MTLp+57D4cB+vyfniK8szsp6pCdB&#10;fjObAzCOAxotbeeivn99mAvKyHPe2prHZ6fc3tygckKXTFM5vNWMMRAzpKKm58Uo75iAvu8oKTBQ&#10;pJ89DGwPPZuzM6qmEhFzVVFbmAXY7XZklQk54L3i9uqK2+trrM5cXr1js16zWC6ERK2lF3E0i+r7&#10;nlLkutBKo630GWMMWKUZ+paSI5RMTqP0/HIRszLtsZMBtPHqzmyrANaLILcfBpw2YgioNfVswRim&#10;d4/WiCBaKbRzGKWIOUHJYoyT010Om2Mi6iDXasmMIWGc52e/+CXzzbn0iDVQ1fj5gtligdVW3hFq&#10;zWK9JqWCQouZRd0wm6+IqbDdSy/w+nrLerFitVoxc3YyILEMY+Dq/RXvLi4wWqHIKBSr5ZKqaoh5&#10;5Obmlu3+lsPhgPOeF88/4dnTZ6QYKDHifYWxhno+o6QESuO8xdcebRwFyddTjpQy9XdzIaaMmQxS&#10;Ku9RJUp+pRTezWgqRxg6So7Maj+9H5L+S7h7P1+oKy/nmkLlHZvVAoP0xSsv76/6/YFoB+q6xjXz&#10;ydzUQO1JMUptpeSdgHeOkqQH3nYdYy7YYZSboGRwdiKeJ4o2YiTiJHdUxuDt97WWsWLoEnMmJybD&#10;DIWZ19Qzz8npGSdnZ7x/d8l+f+D65pZD12Gc5f279+x2W0op/PTLn/DJJ89pmnoyJsqklNjvD4Rh&#10;YDGbkxR0MfDq5SsO+4OYeGuofMVsvuDd5RW/++prhjGCsRhX8fTJ8+k9ROL9u2sOu5c454kh0B12&#10;bG8qrCoixLdS4ZgCaewxGpSTPo8zCr+YM2sqQpxP63mmaWpM1UgvPQx0u5aBQT7eAAAgAElEQVS+&#10;61FKUde1mBamyLuLC3TpIfaoEqmUoWiFVaDJZAUhRoYYOXQ920OLdRVnJydo4yUvco7rm8uHgZyH&#10;eIiHeIiHeIiHeIiHeIiHeIiH+G86HgTwD/EQD/EQD/EQD/EQD/EQD/EQ/xXiTwmn7//bh4Otx7/7&#10;GAn8/u9+bND3vtD7T4nf7wvu73/nfbH9x+L49/eJ6/f/PqVMCBE70cGOJJw/eTwmwcmd+FkpSj5S&#10;qf7E8PAH33mfYnWkrP/YEPKHhK0fCuHLR8X/H5oEfEx8/+FA7lHYeBwk/1CUfhxW/pC8dZ/G9eE+&#10;3P/eD8/dhyYD98/9h/t8X/w+/cY96pqi3MkRFKXc39ejQcMPRfEyBCuDE6M1xDji3DTEV0XqyuN8&#10;Rz8YtNPozjD2owzC9GXiC3BHs00pyWDOUbSh9X2fhGkfDEUVFIaFXeJ9jTGeoRIxrLKGsoOhGBnU&#10;UY449Pz1r/+Gr15+xT/9y3/Gr37xC9azZrqehZRwFDRopbDeMY5ChzjS/sZRqMez2UzMDABvjQzt&#10;pAQ5YaeBNiFgIgNyRuO8I5dEjmmi6ggxMCehAoyjCIKVUhzalt1+z2qxwFUVfT+wOFndndejKGgY&#10;RGB5PA86OyEQxkhKAasVy/lMhuacl4EgpUm5oIaRzckJ8/mCMAxibIAF5Zg1SxHYjQMpZpzx1N7L&#10;kJfReK1Jo5hdpJwnMbMW+of3MgQziYEVIpaJMckg8BgIIVJbI+LyEGQQcxKzGmOYzWZoaygo5ssF&#10;3djRxUAfE/vrW8I4slktRcCs5V4SqrUWsrixlDSSY2E5n6HUOZe3NyLSSkJKOJINnXM0TY33DmM0&#10;1ipKVLjKUe5E8op+GEjX16xXa3xVCbnQqOl+E0o2SlPIKC1iUZUzpITVfqKYicDPaD1R6ypqazm0&#10;LSpn6qqCQYayS07EEgijxiiheDSulntFWzIRp+wkAClcvLugmc1IKXNxcYGzdhIU57shQW0spohZ&#10;yaFrZZ+txaCoa0sOUQYkYwJEIDadRDKZGIT2lvJxgFWJeAw9UZ5l4CqFiJ1+1zmHMULkVlqTUhQh&#10;V0pCZp/N5B4vA84Y1sslOUS6nCklY7Tcj2NK1HVDU9VQIKQBVPnBGgBiAFDVXob0lKKkfCdKb+pa&#10;BIJpIlUXJjqRCHhDSHRdx9u3b6gqR98NnE+mFiglA0cp4uuKqqkYYyClScQl2BZyypOoesE4jqQQ&#10;GYaBNGuIKcmwv/eMY7gjesl2B1LasVqt8HXFbDZDac32dkuICes8WgdiGLi6vmS7OzCMI7/61Z9T&#10;1TP6MdK1/TRkq2hqjzbT+lUUYTKcABGa77Y7Km9kSNJEvFuLuEjBOAwUMkkpauehKFLKDGNgjJFS&#10;FMMw4nzF5mQjw4/TypDL99THnDND25HCiKtqhmEkpyj3Kd+Li7w1Qj0vWQjeMZITODzNbIaxjpzL&#10;RCcVwXRMI2GU4UFfCYFJa+5EV6LrmmhjVcVR4aq1wjl7J35ybo2bxH5912GUfL4GDJDGgdB16Jxw&#10;SqGdJ5dC6Ae6fiuiNVcBQkDtxo7TzQmL2pK9om8TbTswHHpCNxK6USg7YSSrjCoKZyyL+RxrZbsU&#10;cg5ut1ustczmczEVymIWoqb1ESaK8TGXUJpddyXDiVUt4vIA1iqUBm00i+UKkOt0GEZQiUzGGKEw&#10;a2OJSYb0nVU4V6O9osRMIUBJjCHS9QE/CTOh0I8iwKtdhalrVFYM7VbOEYq6MswaoUW1/YHDrmO7&#10;39PMZcDZGkvMhXbsp2fEKIYxKYNxNIsKV9X0h5achLq2MPZuPXz1+g28/hZjPFXd8OzFJ5ycnKOt&#10;JUzEsZyEJB0JGFuIcSCnzMV3F6SsaKoZ9fljTs8eUdULrm+v6MJI2R243h0A8Nbx/NkzNqsly/UK&#10;b8VEQmst1/+0Rq9XS05ONvzmt7/lzbsL2jHy5NBztlmxXs5IGizyPBy6DlLETKY1IQQyCmsMldGc&#10;n6wJWehMxijG0PPym2+43baUXLBO09SeJ4+fYPQCq8QsQDtPCJkYEt43uKrCGkt/ekbfHQj9jrbd&#10;sd9v5RkxUcnGbqQ9DBzagX4cWW9WzGb1Hfm3UNCCbyeEgVnjmS8WYtSQktCEneO0OqHaL7jadTSL&#10;Fb/4i2f84Q8v+d3XL/nDq3diHrCe88Wnz/nZTz/j8aMTvLNoZ1HTc/LFyQZtFDEHbm/33F5f8+rV&#10;a1brOc7K2qiUYbVes1qtCEHOaShCcish4xRYBe1+Sxx61rMlz58+wtdippJzQRtDSplZ5fnkxTPO&#10;zk5o205EVaXgmwavI7XzLOdLzh8l9qfnvL94R0lB6KnTs0obe3c8j2RlIUOnO3HLUcep1ID3juV8&#10;QVN5QoqEo/gvJSmQtKLyFc4bzrVmv99zfXmNyVkMMVBUdcVmvUKpgp5MinL6Xkw4hsh+e8MYJP8q&#10;SeOspe870tgTekseZqTVRJLre1n3JhFX7TylGIxWxBDJVsyLchaweQnH/H0khIRzFudk2LrkQjeM&#10;d6ZaMQpJuqprQDGOIzFG0GqqHcU4JoSJxpfzJACa6h0tpGhjDOMwMPYDw1QbVN5yfX3N5bvveO8c&#10;vq5YrZZCQ6w89lhTTyJMax3aQD8OpF5yjMeP1nhfkQq0/UiMI2ns6bqWGNO0VkldJQZCgZwNIWeU&#10;Nhgj51anRNf1/P4Pf+DZ06fMZzWlZJwuOGem2qKlcCQZgjWeWe1o6kd0Q88QM+OUO1mzwHsHWUSH&#10;OSW8NcQQubm94erqSui/3mMnsb1zjkKZ6IpeBI0pTCT7DCmK4cN0nFEL6T2gcK5C60QIA0opZrMZ&#10;OQldPqWENpI/O6uYL5ci4lKwWM6hiCGAsZIbKKPwtsKhCYHpM+Ld9f1fEh/WvrmUH4hpjzX1cX+0&#10;/mE9rL9vPsBU4/2wJ3Ikocc7Adex7tW6kO8ZtSllKCVSShYxlzas16dY15BSoWRDM1tw/viEn/zs&#10;S/7t//GGb9+8o/EzNos5xiVsjNiiODs95f1XL/nuq2+YL2c8/vQ5bYgQIouqYt7UOC33YhiXzBcj&#10;23031R8K5xvskCcTkKM5YS8ET6WwRhOD5Pki4Df0owjrrDX3TPDEbCJMAvijSKsgInljDXUtpMcY&#10;IylH1JR3W2RN3O/3d0aGKaXJWAi6tqWuK+qm4fZ2e1d/l1KwzgqBMhexE1AiUk2TuKN8xOjgvpD8&#10;j/7MH5slfqw38rG4bzD5Y9fej23P33f9/ikK/TE/vt/v+bHP+lif8Bj3hfw/9rsf0tt/rNd0v9/2&#10;pwTz5T/zmH3/e9/34r7vh/1w2z7sm+YsBgxag/MO5ywpRCFoxoSzFl9V1JWI4Y1S5BSIsSeEkTff&#10;vOT16ze8++YVy7ri0aNTHp1sePHsKZ999oLl+QZVOTAV7eU1t2/fEvZ7Ns0c6wx57ElxYGz39Ps9&#10;BsXMW26HgW++eYl4Nlms87iqZr5csdysSMDJ6SnPPvkEpQzX17eUJKYlYz9w/f6abj+gVGEMI++u&#10;r9G+Zr6Yk1UixoHdrmUcM4vFmvl8xtDt6fc7jDa4ZsaTTz/nF7/8BX4xIwFn8wWf//mvaOYbjHWk&#10;FOn6luubK15fXdIPkZRB+5rZcsV8vcJaT+MtVhV2+xZywhlDCiNGa2KOoCfzPwpWA2USW1UVeQzs&#10;djtOlguct6SYhYIsGTOqQOUMfdQYbRhTz/v378k5wHqNd9DUFTkHrt9v+ff/+l/jwkjjHLPKk430&#10;W3zlcd5zdbvlr//m12TtWG1OJQ+zhhh7Fk1NjGKyZqzGVZ7Ge/yslnzo0GKNZjZbsFwuJtJ2JIWR&#10;UjJ1LWToYRx5/eoNm81K1mQgpSK51dT/PorkrbV8+vknnJ2eUVceW0FT1VRVI+RwV9OPgf3tgbY7&#10;0PY92jrWpyecPHpKM18wmzcsNwuM1xhrCPsd7e0th/2O7e4GQ2G1qDhcXfD+7UtyCJwuPOPCY50i&#10;xpH1es7PfvYlp8slb9685Xe//jVXF2+p64ZYpHe2WMw5Wa2ZNzOIkZIib7674PawZ3P6iJNHj5mv&#10;VyxPNow50bY9l1fv2Ww2/PJXv2K9Oaeu51xd3XB7c8X2doezBucMxjnGMGB9jbYV1le8+OQF5+dn&#10;bG9vuHz3HW9ffc12d4s1mut3b/nis0/ZzBu++uor9ocDVbNhcfKIrDzfXbzFe8/J+pSxj5SQ8K5i&#10;sVjSLNacPTpjuVlw0x7wzhBRxFRIIeCUJtITxpG6clK3GINWlpwLfRhBK1RRjGnEOzFzM9awmFl0&#10;Gcgh4bWh7Tp2+z2z5YrusGfse6H7FjFJe/rsCSVH2t2OmDJ9DOicwGgRBiqFVuauh2WdQ40ietRG&#10;8tVxlPx5Pp+zP7SklBiGgLYaoxWL5WLKp8D7ivcX7+mGkarJuKrBovF1Qpkth8MBpQwhCNXaOUfd&#10;1MSc2B/2aGfQRlM1NbFkqrri6YsX9IctqmRUnr6vH8UUMwYxvFMa6x2aqYc/0ewr7zCVpSgIQ/jB&#10;muStvRP1Sx/AT+8CJI/KYSTnQhg63rx6TTNfcDh0rE82fPrJp/R9YOgCb9+8oT10kMUkqqkq5osV&#10;uWhCFJMehSKNEYMijgPvvnvL0+fPaaqKwECMIwrpEzqr0UZ6TlVT04+j1B8q8/rtd9xeX4vphRVD&#10;kxgDMY80s4az0zO6viOXzKHrqesGK84g5Cz1S86FECW3zkUMUrUWUwIxG5EcWRlFM5vRzMT8r6Q8&#10;mfTqqW4KhDBIX8s7lss5IQhN+Pgeqm1blFIs8kL6a1PebZ1HmwJF+imb9VIMKqa+WoqBfsikEEWw&#10;naQ3t2pq6rpm1/Z0Y0Zj6HZ73l1csr/dUVWWzXLOo7MT5rMGRxZiubGT+SWM4yjXn7bSzx0jh36H&#10;qyq0taANrhbSuzKa2WzGarUm5cwYAiXDfn/gzZs3rNfrqc9ZyDEwDj1xHCEFVvM5dtZQNwvm8wX6&#10;9JySMmMYGceBbr+nOxzo+0DoB4YsPZX5fM7ydM5svqDvekLoUIqpnhKhb4oiXHZYxqEnRHkHVFee&#10;rj1IX1hLrZSKGKeFKH26MASs1lhjqXxFiml6D6f45uW3aG042Q9YJ9eCNhZX1XhXUVUzfFXhbIV1&#10;lsO+YxjfU5wmRcX19Z6+jzx69AjvRcCNKZMpC+Qohi1FF2KcjAyNmIKICegg67dKlJwoMUmfW2d8&#10;PROzKi21RkZMwSrvRTQPYvLRD6QgJg1hWgNN5bFeTAC0NhSlcbUYMJcQGLuOML3LochzOuVMpND3&#10;kW3bc3p6yi9+9RdSn6dAGnv6/S05DJK3GHt3/yw3K8k/UsI7h/cGkwsrLev67XZHyJl26Bn2I5fX&#10;18wXc1arJc4YlovlRGUX87qmlh5Y13fUtWO+nLHb3fL7r77im5evePToCeenp8ybhvOzM05OT1g0&#10;DSkE6UtP78y0jWjrSDlIjqqgqCLmN1c3lJQZxoHlsqFuLNZqjLfU1QxdYLc1zOeNGI9O7xzEJOlo&#10;MCh5cX3sb5WCJqPKgnHoSTGQUyShyc6j0FRVI+fIWziaoSuxc9NoKufF+HAy5xyHgb4fcNaJiZDR&#10;KGMnw44ZYQxoJRRypl58mijoykieZ0qhco75rCFOfS9lDMp4VkWMvktW9N3Au8tLtvvtVEdGhnGg&#10;a1uUgvV6xe32liENd3X9fLYgZ0W2ioWC5XIl12uS7ah8zWq94dFEci9KE5IYLRRt5L4rmevLS776&#10;6muur2442ax58vicGAbC0PL21Uu8d5xuTjhZn6CVkr5ATqQgpsxOV5QMGANZvjsOPc5Zqa1VEYOg&#10;fcvm5BTnxJg5hB6VR6zK6KxRxaAng4FMQmlLSJmUC8M4cugO3Nzc0A+Rgub80RPOHz2mmc/kHc5D&#10;PMRDPMRDPMRDPMRDPMRDPMRDPMR/w/EggH+Ih3iIh3iIh3iIh3iIh3iIh/ivEB+KxD8meD/Gh+Tw&#10;Dwd6/9Rn348PB15/OET6x/Skjwnv75Po73/PcVD6/uDw0a3/KCZrmubuv3+MaPWhiPxDYff97/7B&#10;fh4H2KfjpVDToJUM0d+nlh/F9Qr1owT374duj4TT4zYK/VCO1/Fz8925uj8YfP/4WWtl4GWivX/s&#10;eH/s2Nzf37/P9OA/lzT2oTHCfYG+moTlR6H+cdD4e16XvttXuEdnv7+9sgHootDao/Rxm4TUG80g&#10;JGwLxk8kGGuxdqRvO1CFcRim42mIYRq0mQZa78StSpPVkZMynVctNHgRpGhmc01VNwzDgDJC8Rnq&#10;gRBGfOXpWgs5MQwD/+e//jd8/dXX/LN/8o/51Zc/kaGmkql0Rd8LHVsrDUphjLujBh+JiW3X4r3F&#10;V3ai6IE1eqKKa/QkEFNFhviVLpO42jCmhHOOmBJWydBsSkWoJpPYpeSCPQpirGU+n9/dV0dzi7tr&#10;SCtSFGGVc0KyFBKoiLGt0cxqA8pQrOLR6Yary/eQAjdXl6RxoKkbhiGgrMJ7TVPPmDUNyRhUzgx9&#10;h7VC91Mly9ALjhjGaaAqobSIrryrQFtSFgJbagpGG0KK9F0vwtqSyUXdDUgWJXTyONG/0Ipmuu+c&#10;FzKXsp7Xb95xcXlN7R1PKk8piZhGYs5COeV4bDJDGKm1om/3GDTr+ZzdoaUdBvnOiTw6n8+pKo/o&#10;+SIqOxHw50LK0MzmXF/vRSykE2kSkZjp/ul7oZpPV6oIr7VhDL0IzxEit57IvdZaEW5PxhP90HE4&#10;7AkxUFUVzjuaVE/D1Im+O1CSxSnFaC2Vk/MrxJyEnmirJY1sbwd22wP73RalFF99BZ9+9rnQbJSQ&#10;OJqqBm25vLyU+07J8FrlFwyHA90wEoeRooX+lkumJMUQRxJayEVGo42InbQxVNagyBhVEyeB+3Ix&#10;ZzFfsDk9Yz6fyXVyXP+0Jg4DeRyFXG00WmUhk0wEoZyFUKq1BeQ5bLWZiLYiEDTaCd0GGZbKwHa3&#10;JavMk7NHWCw5RsYY5JgXNYk0RbWX87S+6ELIkVREvGl9zdmjc1KMtF3PbCHkOoeiVprV5gTtdoQY&#10;GPqROAacF2H0cT2cz+d396vWmpgSYQxi0FAKVe0JKVD2hXGMWFPQ2t89n7UzmCh0ZW0d8/mM/aGj&#10;APPFCqUVL9+8ISl4/vw5q80p2lYMbUfX9kAmZ4PWCmvEgMI4ec7LIFqmHwZ8NWKtQlsjhLEQ0JUT&#10;MmzXUxsnVMDpQRdTZhiF/LJeb1guVyitGWIGVSgxTuuxEM5SyRALqQSGMWBQaKtJJQn5TGuqysug&#10;YslTTiGCqn7oef/ukr4fiCFRNxXr9ZrZvJbBz0PH5dUldVNR157FYnZHTRfzh0JdV5OIS0izVeXx&#10;zuCswU7kSKUQ0wdnqatqIglGKFEoWdZhtYiHm6YhTILD/a7l4v07uj6wXJ+yWM0ZY8/70EM+ZT5r&#10;MEZhjSIoxTgMXLct3ldYb1Fa8pYj6dI6EcuKCE1o7Ie2vaMMzWazSQTt7swkuq6nlEIVE1YbYk5E&#10;IOYMxuKSx1p7l9tY52Wk0UDMBfIxB9JkFN0wUlKW9UfZabjRUs0M1hba/ZbhcCBGSBO7rADXuwNX&#10;uwOnCRahsNmckrWjT4HQtphOVCHD0NN2B+IkWur3LcPlLd99906MHia67PH+N9bivGO1WHCyOWG+&#10;mKFKwXkh1ovYUPH48SOGcaAfIkNIfPfukq6TAVprDdZbZnXDGER8yyQs09rx9OkzQhDBYEqBEEas&#10;02w2a1Cyluz2e5pmxq/+0T/CO8v7i+8455EMawPjEMQYxIgwMauCNZ5nzz+hHSOXl9fsd7/jTVXx&#10;6YvHnJ6smFUNtRPRTkkyVJxjJGQZ5C5F6Eq1r5hZLyKjnLi4es9u36GVZ75aYL3m5uaGq5tbuT5i&#10;IvcDQ0hUdc1qtUFpobWlHHDe0B6SCBfTSAgZhaFrBxHfxzCR+zxoEa4oIySt0QgFMwXJdZpGBmeV&#10;MSLStpZ+DLR9RymZ5XLB08dPefbsc6r5il/9xT/gr/7qb/jqm69BKarKkVG8u7okxgFrNTlJvuSc&#10;QWlYLOZTkTSTYdIyGZsoyFqhVKbtWmIYaep6MjpJJAWYgiExHnaUmHh8shZ63P4Wa6C2M8YcRLya&#10;ErXV4Bwx9Gxvrwkh8PTJI5Q25JIoGYZugIms6psFaexRGpQ1kvNEMTpKMXA4HDDG3NVGYRqGJheM&#10;FkHEGMWAw1UVuljsZB6S8tEeanpZZzXWGWzlMZXDpIyrPFB4/+6COPZs1ktmdTUNQ39fTzirUTis&#10;0ZS6lnva11xdXtN3Hc4JRU+XTGU1KEPbyTpSlBXqubPYyhOOAo6c6Qa5X3I+1rgisFAU1qsGtZjh&#10;pmNypF0aY6irGuscw9gLKdJatDHEEPDe39UrVVUB31OQj/tjjMF7R4qONIqoZjabMZ/PeXR2RpgE&#10;vUJ1K7TtDpVrjLIYZ6fvUIxRDJiGYaDtO663W37/9SvW6xPOz8/ZbDYirECBq0ixx0x5ucqFXKLk&#10;MNbjiohaUko4WxgpbDZrrm+3vHz1illdc3qyZt5UIkBA1rtc5LkRU6auFLOmkbWr8lS1pg9iKqaV&#10;pvIOqzXGLim5oBUM00D1ZrO+q+XariUMI9VMqI4ijgbrLEmLkENNFLqqmcvancLd8T0Sza21k3BU&#10;hBxHw5VxHO/1NWTY3ruKHAPGanzVkFLG1TOKNmSlSEeinC2M44gxchyPz9D/ssh35miaie5ayp1p&#10;mspFyMSKj4qdSylS1zDlLEVN5DtQSmpiY2T4vEwi8KzET0dpUFmDMF0lP4oBW7SI2+qGer5k2G7J&#10;GkIqzBYr/uIf/yP+9td/xeXb17y5uKCqP8NXDTqBZWChFOenK25eviF0I4dtSzzLjAp2bYc2MxQG&#10;ksbZiuVqSUBqv6C8ENhjphsGtrs981xLvWMdvmlIOTG2rdDqs6EgJhc558ngImCdw1YVWoEKI13f&#10;iTjLCR1QG4OJhoWxeGsJaqQUi3cOUJMZk1xvajKu0Kg7In0ZA2kcqBcLoSGGSE4K7aecXylUkWo6&#10;3zkqyv9r7po739cU6o/7PEfKbKGg+N4U8khIlR+VPk+Zzvf9Hs2fMjv8+/p9f9S7K3oy15u2+56J&#10;TMlK/p0yPbP/mAp/3+Dx2Ne736P7oQkYf9RX+7Ge032zg4/1jj788x/R3bOaTArKD57P3/9cvtt3&#10;Mc+5T3Wfjin6B2L6XNTUtzt2mb43qpSPzT881mX6uSIC0kLBODf1mxIxiGi4dp5Z3YhZHpluf8v/&#10;++/+HX/7V3/N7ftLGmU4efyEf/gP/pxPHp+zWs+x3qBIxHbg7bd/R3uz49HmjNMnj+kOWw631zQW&#10;Lq8u6fd7ZnWDt57f/ua3vHv/nlAy2lmysZh5jbNiTgKZgvRWfvO3fzOZGFZc39xQVzWEwtXle7r2&#10;QFVXXN1u6cfAyekpSsvzuRtHQgws5kvmjefq7QUqJ5QxLNenfP6LX/IP//KfsFivMJUjTYZyKMOu&#10;T1xvt1y8e8/F+0uGEOiHnpAz2lrGlKmba37y05/yfL0i54SvK7xz9Ideeh5Ky7qREzlGitLYovBa&#10;s2xquedCxC8Nq6bBGjMZpGa01VglQrWQMjZnauNYVA1xGEEbrDL03UiMsF4uePfmNX/9f/1bNs6y&#10;qhvms3oyIxHDQucdN9st/+E//X/UzQJjPX3XoZ1mHEbGfiSMiTFH6qbBWqmPj/VkGEe0SixXcxGP&#10;aRFb5RyBjPeO2XxOzJG2b8EI0XYcI7kce3kBo8V0rPYVj84fcX52xmqxFFJrSpjaUHmpyxLQ9QO7&#10;bqBrhcq8fvSMxy+e8fyLz6WPOQwcdrekoUUHza49cHt9zfuLN3z7+juGw46ffPaCV7/7W64vXnK2&#10;bPjks08Znj3m7Zuv2N7c8OTxU/7i5z9jVnnevvyG//RXf8u3ry+wbgap8JPPnrBeLXDWYqde3FgC&#10;Nze3RODPfvbnPHr2RHptwNXNDW/fv2PoBz7//Au+/PKnWFczjJn3N3vevrvksNuyWa9Zr1eUXOiH&#10;nhgSymgeP3/MF198jreG6/fvuXp/wauX3/D2zWvadk/Xd5ydnHFycsrvfvcHrK/4yZc/By1GVd++&#10;eUMMhUWzZOwGhq5jsWhYrDasNud88sVPWZ+sSCpz+e23dCnf5RmpQElJqLilMA4doR8ATcwionv2&#10;yVNSzJATh90WYy2pgE4Foy2V98RxpD0khr6/e0SVKZ87miNJrluhVM3Q9VhjySnR9weytxg9kz6W&#10;sShl8FNeXSvIJYvhTM50fcsYIo8fPxHyrlIQIrfbrdx/Ocn1rAxd33Kzu+E3f/iKFy8Sp+eP0dbg&#10;vPSSd7v9tF6oybyhkIv01cZhYHe7vevLNnXF6ckJdVVze30pwnAtQsJq1lB5z+GwJ44iwjZWY1Co&#10;SYw89AVlwBvJQZTWWK3kvgISWnIFrWiaGuftRN+V/Za6QuGU4XR9QoyFd28u+OoPX7NcL3n+7AVx&#10;6Hn79jWlJJx3QitWVgjjSYTKXiveXVygUHzx05/QDQGlHSWmya1CFiiVJWcxSnoQ1WyBMY4xJPRk&#10;7vXty5eUFKf+gQXE3CyEkXEYWM6X+HrGfLkUAbjROF0oJcpaFwttP9B1A6okurYTs81Hj9BVNZG5&#10;LX3b39kRG+smyvmOqvLUrgJmYlaZE7oUhsOeEjLzusZpxe1uS9+PjGPi5maP95c0Tc2sqafcSC7a&#10;0WqstewPezkGFFSJkAIGUBlUCphcpncwhcpaZpsl7RixvmbeWF5985KLd+9RBd55x/X1ni+//DMW&#10;2kFJGCX98hB6QhpRGFKGQ3/g8t0Vwxh5/PgxvvH4qsJ2ji0aaz3r9YaSE9bIuybQnGzWfPWH3/P2&#10;9Z7lci0mSsg1kMae/U0iDQP9MGcYRhaLBc6IudLYdxz2WyiZ2bxhtmgA6YenlBhDwFcVu/2Btt0z&#10;Dh1df0ArjbIW7yuhfGuLVYZSMjEFHFneg6mCShGtJip2DOxu97TtyDdai8oAACAASURBVBgSY+ix&#10;VrE5WXN6eiZGOrngjOezTz9n17YUpaTvkBP73Q7bdWLYu1hjvcc4eSd0enZOVTWEoZP3PCWzWMxp&#10;FsuJDj1QSsA7g7eSry/mC6q6EiOgMGAVWG8ga3SGNNVFGlnjyZHCSE4ap2uKMSgnonZ571LIKYFV&#10;tOPIfrenb1tSGKlcRexG4s0OVzfMlyuqpkGhcJMgnxzpho4UB0rOxCQC5EKhKKi9Ybl+im9mWKNQ&#10;JU19NumbRAolTPlxQUyDbYWqFXFsyWlgfxtIBer5ksdPzlms5gxDEEOL/Z4YE9v9gdevv2NRO2rv&#10;eHS24XSzmnJrqSO80RRrsKrGLODPPvmCV6/f8PU3b/j1b75GacPJZsUXnz3ni88+YbM+wdUz+qEn&#10;DyM2AaO8bzgaEBhlscCYxKAw5Cj90NFQ1x4KdN2BPI7stlvGYWCzWqGreqLHi3hcTDTFPKQoxNA4&#10;RUoc8Bac9oCTHloRc+Gq8lMOVeMb6ZEmxEAvpCxvXSczB+O9CNszlDK9T8iRlAMxjcyahtV6LWJw&#10;pUkp03eDGBYXBUnez6EMMSaGoSeGKL2wqZ4boyIMEWsciYT1hmdPH7PpluwOB/q+o6kqSIXt7Q5j&#10;tPTrbm5QKbNcrqkeNShtSRT6ob0zXiloDoeOl99+y+vv3nK6PsVYx2pzgms82kBVOzSKvh9YLhZ8&#10;8skLlvMFs8ZzdrIk9IO8g1OFw+0VOnTURmG0EiNZrVDTOUjjgRyiXMcpM/Ytt11PtduLSXIMd70Z&#10;RaHETEJgAk4blBXjixxHhraVvmcecFrhqkZq6phpqjlPH9cUNO8uL3n73bds91tOz06ZVe5hGOch&#10;HuIhHuIhHuIhHuIhHuIhHuIh/puOBwH8QzzEQzzEQzzEQzzEQzzEQzzEf4X4cAD1/hDtceDzB0Sy&#10;v4fCfv+zPjag+2MC+vvi+zyJEH7ssz/cho8Rtu4P3OqJ2Hh/OPfDoduPCe4/dqyOQ75HEfl9A4H7&#10;33/89w+37+47+J4s/sdx3J77xgMfisy/Nw/QWgnpsHycFP/hebhP3Lp/7D9GKPtT//ax4/+xY3c/&#10;PjYsfYzjebm7zvghCe1oJPD9tXVvqFopjDZ34uvyg+2SwSjnPGYaUEw5E0bLqAeUMoAB5dC6xpoB&#10;X1UMrWPoe4a+vxMlm3tDsmmiDeYilFql7g1F54KxGmUM1jqh1TshOnpnaX1LX/V0fUsIGmUL3aHH&#10;KUMcBi4uLvhf/8W/4A+/+Yx//j/+9zx98oichDAcY0QjKgeBKiic9aQk4pwY4yQ4l4FWytEcQgRN&#10;cu7T94YDqTDGYRJ9CJlb7j8l4qGi8L6ioPEp4qxjqGqgoCby8f17N6VE3/fSwHEO5RTkydhgOu/W&#10;Tts5DkIu0iIMOV+vOPnv/injEPnmm1e0bT8JdoS2UnJEq4JVUEgYInqi/hh1FGZFjLOkktDTn1PW&#10;sk8lY40IGNwkMipF4YtQPLuulWvqjt6WGUKkmv57t9vRjzKE6nwt191ETz979IiM4ttvvsJ4T0wR&#10;E4IQPyh3ZhhKG/rpGHnnsc7iZ/OJZF3o+oEYEyF0NE2FnoZXckjkSojvSmmMVTTNnMVyyfXNDdY6&#10;QkqEEKjqmhhHTBFhWggBo0TgoSZKahwjzlZoI0Jy7azQ6QrEGFDW0XUt4yjk7m4c74Rry8WMGCL7&#10;XSKNgdxkEVADRatJhC/XXSEzxiBihJSovGcYBw7tgYuLCxaLBb6qaPuR5XLFYrXk+vqaMQQGrajc&#10;DGcMhyDXslJCr/XOYpQVUVfJJAVjGNHa4r3FFKEqF6OFhqQMmYxWsv0oQyExhgFfWxm+LwaVJoOB&#10;mBiHAV95tCoYnaEkUpb7xBoRp4yjDCYaLbTTnAsojTGe+WJJ3w04J8e4qivSRI5kEjOJjLCQJ3J9&#10;GEfanKbnl1DgMlmENsYwXy3ZHlohkcfAbduxOT0RCq2vaRYiOk0xsM1buafrOX2MEzVYBtKcEyG5&#10;QgbBQgiyjkQZ0hRhomUMGT2Jq3POjIMYSxit0KpwdrJGKcOlvWVIgcN074cw8PLVt6AUT58+Q1vL&#10;fL7k+uodSiesbaZn7/SczjKElXIWUWKBPgw0yqLQDHEU4pWrWM0X7O1ehElKSH7aGFyK1LM5FIOz&#10;HmMsqQhRCUCVhDUWrRRjKlDAIw4RedKqlZQnMZWdngPy7ApxnAwmRIypFLx58x1DH3DWs91uuby8&#10;5PR8w9OnT0QAmQJte2Acl/S9JqYwCd/ru3VsNm9YnzwixpGcApaMygEmKk1MhTjdW04XiFmEX0qe&#10;0bo2zGYyGHjoekqOIranYKxjt+/YHTp224SyIiS8usyEYc5yuaSpK2auZhx6uv1e1uZS0AgFCSW5&#10;kxjnFGIW6lXjRYDeth39MBBSZF6WNI1BFaENHteilBJWCzk7T88fZYW+PKogBivOkrKQWGOWQX2V&#10;CqkkMQgwRv5XlFCOjRgbhDBSak8i048jSlmst4xJhKGZwnU3cLPrCeqWq13P1c2Bw0HE+ylFwjji&#10;JkHabr+nG3oSmZvbHe/eXZNiERqYlmdjCgOFxJMnj/n0+bNJsFpwzqFLmp4NZaJM1pyfn2GsZYyF&#10;fRvY7w+Mw8h+u8Voz9nJiaxZMXG739O2t2hrqGdz1ps1MWYUmsWswXu51mOKjGHkt7//PavVhs+/&#10;+DOqmafkSH2kfWtHGgcxdNEaZ9wkEDg+dcC4irqes725YV43jGPk8vKKrm7YrNcYpcWEpG7kOCmF&#10;Cj1Gi1BPaUglEPrA/rCnP+zRyLkqWk8krRnbQ8/uD9+gKBzalhAzzazi+YtnLFYbvBfitnOWd+/f&#10;UVt5HuvpS9zxHA89ylpmqyWL1RKlFd3QU1eO2byZaMoaNQ3QK0TE5JzFWcswBnLO9P2ANobNrMZU&#10;NX5W0XjN6f/0T/nLv/wFIUaGvqc7HNjeXOGsY9Y0DOMgZCxjmNUVtXeSd0QRtpUEOY33TLgURcu9&#10;PPQDJ5s1WhfiOMizOA2sZhWb9Qnz5ZKiFPvDnhI6hiLkvZTFmKiuHTFGnj0+R2vF+8srbm9vhMLa&#10;7QltRwgi3kBpnDYsmhpXOdIYiXkUYZazpGgYx5E05QylFJqmYb1eM44jfdeTUp4+a6KhKo3SIpjP&#10;BbqhJ8Q41WwZ7wx141mdrDjYAyWDs5bNZoMqifawR5OxShGzUMXsJPyR9caIeMVrlvOa9eLFJJIY&#10;GIYerSCPA2gjNNoYMNmRATMJZSujSAqM9Vjn6YaBcYyESYieS6FrO8a+JYdEXdeTaZWQSLUS05MQ&#10;BoZhmHJlqTVOTk7QkyD9fp38oelX0zT4aiJbFTEkWi4WrFbLu7yypEJRhWHs2O63xEGIicroKccD&#10;N9Ws6/WaDPQ545vM7c2OfggUZTg5WQtZuGTmq7UIoVMglyT3gTasFksROhbF4dARxoFFUxFSYr5c&#10;E2PEKIV3YkYy5izEdGNw03D9OHTc7i5ZLZfUvsJYg/Oe9XJBTJkYooh7JrFNigmmOnixWAhVfTJT&#10;qZuGoe/p+55hGEWMXnn5mUkA7K2HEkRolITYdqwbSxEDJmftXa1nrQi6cpa1Qs6N5HzGWEoZyTqT&#10;KBzaDm08FjFDs8YQyVAKVmVSmIRoBYaQ/gt7K+UIjL6rDRUKfayr+fGa+oN2wJ04miNJXpeJHDrV&#10;gFO9p1UBlSmh3BPLqztStdZiEGWcY7Ve8f5woBuGqdYqPHv6jE+/+DMOtzccupbf/O53fPHpZ2Lc&#10;oRSogbPNmtXJGSElnBZBeb2YE7PiZttKnUfBOoOvxBxnHEWAUPINxogxiLFCFQWH04ZZ0/Dk/Iyb&#10;y0tev3wlFHgktzbG0Pcji7maBLke4x0xJsbxLSFF6lmhqpo7A8KSmUR6ItgbQ6SuZ8xmUpeUiV5d&#10;JtM9bTRaaWIZ6NsO4zxkiClSlBHDLTOJ1Kc1NaUARfJCOav3+jsfOa0xRoDv6+b75/f7xsd0rX9v&#10;cHj8vL+vt/ax3t6f6v2V/EMBN39ERy8fJcDf78t8aJz5se/5MRr9x3pJHz5b7wvq7/eOPtyOD/tH&#10;x33UVn3UZLMc7yXuieDvfu6DY/Wh2cDH94gf7tIPCfHH7RbzSk3tLKMCpStKzJAqcojcXr3nX/4v&#10;/xvf/N1vGLoOXTKffP6C//mf/w988sljQhpEjNR2DJP5w9nJmrPFkmHbctjd8t2bb9leXTCvK9br&#10;DV/+4lN2tzv+1b/833n75g1VVeGbGcZ5msV8MjSSuieGzOtv36K14vzROVVd8fbNay7evWO5WPP2&#10;9Xdsr6+YzRtuL/e8eXvBfLWibTtC2JEn48q6qfBWDOUUgLY8ef6Cz3/2c7785V+wD4nx0NFdXWOs&#10;UJm1MfSxcH2z5er2mlgK9WyGq2tCzFRNw5giu92e68trnj9+ArnQ7g/sbm/RJaErJzWMEsOurh/J&#10;d49kJbmcVyhfWM9nzJzDIuZvdV0h/o5iWJCR9b/2hQUKbaAfpS8WY2Ic9vzHb77m8uXXPF40bGYN&#10;86am6weM82g0Y4hc397wb/7v/4flas18Pufq6pa2PRBChAKHtuOw37M4WWOcQSvNYjFjvVkKJV4r&#10;Gn/sz4mRaQ5CQddGzBK7vufd+wtCGFkuN2jjCGkgxTx9T+bx00esl0tONhuqqsIaL32MlKmrBuvk&#10;eTOM0ldph0BSjtXjM55/9iknZ/8/e2/SZEl25ff97ujDG2LKeagJaFShmuhmq7slkkajaaEF9a36&#10;M8m0kIkbyYxayCSx0TMaQNeAnDOmF2/y4U5aHI+orEQW0KRxxzhmaRUW9d6L59fd7z33+Pn/f3do&#10;Zi1D33O5PmezviL2Gwatqa3jzZtzvv7qK85PX3NyfMij4yMuX73iN+tTHt074vjgAJUzb1+8YH1x&#10;zqPHH/Evvvgpja94/uw5/99/+kuGkFksD4lZcf/ePdqmglIYx8BuvWW1WTPEQN00fHT/Kc1sTiFz&#10;eXXF+WrFdtexPDrhT/78z1gu5pxdXHK1eSWiYm0pxvHgo0+YNY2I21LC1jNcM6MY+MlPv2Te1Lx8&#10;9i1vXr3k9fPnPH/2G9ZXK5aHh/zpn/0pWim++eY3bDZb/uiPPqOdtbw9O2e72YqxjZK5RylF1Tbc&#10;uX+f+dEJH338Y3y7YMiBhEbVNZvdnqoW84eqromTiQ8pkMdhMreBlAPKaqp6Bkn2olWsp9ruZFiU&#10;ZN1vmhq/9+x2O7LSNFNNK+tC7bwYr1mH945919F1Hc46ZrM5OdpJPJiJMZBNwlqNrzwhyv5zHEdK&#10;joxhMgZ95zmLKwXjHZcXF+ynvN1ohwJevXzJOAysLleMsZCK4vj4GKMUJSc26zUpJo6PDtFTrc9Z&#10;S4w9fddxcXlJnAj1i/mCfi/5LDlTtCLkiKbQ1o3khynK/KPUjTmonmpgOUbytP8v12Y2Kd8YPZZc&#10;EK8+LTWm633L9H41GYi2TcNifkCIhRcvX3G5uuTlZsOd43s8evyYf/lHf0wumdV6xWazYggD292e&#10;e8dHEMX49vJiRTufc/feA/bdIGRkrUkhyH4yRfnZamISsrW1nqKknp9TIafM0A+SS83mKC1CyTDt&#10;81LMjOPIYrmk8pJvWyPrVEqRvs9YV3F6esbV1ZYnDx8w9AP73Y54eIj2fqoFZUJIUo+xMq7eex48&#10;eAgUzCQw9d4TxpEwjlAS8/ls2hdH5vM5/TDKsWbo+j1vz85IObOYL26+nzaKYRgYux5nLbV3VM6g&#10;daQyCmcsXlu89WK+EhPj2JEz3D06Znl8zMePH/D5jz7h1ZszNqu11PH7jmfPX3FyckQKw80+J8aR&#10;nCPOeVKCIQX6MbBeb5kvD3hzdobSUNU1TTuTZxmhsFjOMUZjrMP5moPlAZ99+hkvX76ioAijmPiW&#10;YcQZTdd19P3Avh/YbjfMt1vqqprMFSJaJXmOZIyYtZRMnDYl2hjCODL0e0qONwmbUlrWtnaONpZx&#10;GMVAzhoMGVPkvnFGk6cahp7e64yjrQ2agRQHLi/OiaGHGG+I9nfvPeTenTscpcS276XuF8R4bBgH&#10;rHX0QcTTVeXFnDQV2qamVJ7DgwP6oWe5XMgeexzZ7bdcXp7KuqYKMUX2Xcd6s8Fbi9YwlkztDE3V&#10;yDOuYChRo8lklcRENWdyVihlsN6DtWjjZA3WmtXqgtXVmlIMl6s1282atvK4qmV5eCACa18Rcial&#10;zOpyJRRw73DeMAyBse8Zh4H792pKSkiqqdBGE4aBfhgpWlM1DcZacoqQ5Xw5RJDdDz3eOZqmJlhN&#10;NtB1nRhfaoPWBa0zKY3UTQ2qsN/viDFSVzUnJ0d8+cVPyHHEIHNYmkzqruvVVhuYzAmW8xkPHz6C&#10;asnZ1Zo3b8/56sUbtl3P2/MrPvnkI46Pj5m1LSonNvsrSs5iLKkUKUp+kjOyP3KGWVOLUXAuDL2Y&#10;yol3bsFZg1MNJWXiOGKsGBvkUjBTHS9PZt8xBqG+hyCGc0bjvFw3MUjtq2kb6qahaEfOsiZZ5ygp&#10;TvNzpuREyRlvyjTPQZ6MvWIcGWMkl8yw23F++pbtdsfJ8TF1VWOsYz5r6FMiTHm9UmCsIe0Tzsi+&#10;L8dMpmCUk+dKQM5iaItS1KpBaYPRmnEcWB4sCCFyfrFCEfBVIwYmRoyK6qZFW40xihIjKUbGkIi5&#10;cOfOHVZXazabPW/evOWfvv6Kh48f8fjpYzSZRdNyvFyQgPv37nB1ueLV828J+y3HB0v8tYHR0lNS&#10;otusbp4Jt22Lc14MEvMopT2Edu+d5eXLC3a71zhf4WsxgrTGcrXecnx0zK7rCENP7Q3et1jncW2L&#10;XxyQQ6AbdijjMM4RglybWhssmpgyx8fHxJKJOfLm5UtSGPgfb9txbuM2buM2buM2buM2buM2buM2&#10;buO/4bgVwN/GbdzGbdzGbdzGbdzGbdzGbfxXiO/E0/p7DazvC7rf/91/DnnqfSH1u79/n/z+oYbe&#10;f674/kPf6d33/JC4G0RwZd+hvP0ucf0Pjcv13/uQqPxdetT7FHny1CR/3Sk//ff7Y6VvfnfdUPe+&#10;CcC7ovAfIo5dv+5ahF64pqrzvWbt69/91nf9gXP7oXPw7ti8L3K/prq/O5YfbKB+R6gvnyVNyu+O&#10;883fVLwnen/nO7xzjRrnUSajoohDtPVYO2JtjdEjziZSHRiGDucsvq5owox+P9LZjpykOeq6cT0l&#10;IUuZSRSfc/rueyNEGQpUzglN1yic0Vht8FVFVTv2W4WhUNmabt+ziRGDfN7f/eKXvH77lj/5lz/j&#10;X3z5Uw4PltiQSGGkqRv2++0kdJEmjKKkWT9EEUb4WgTOqeSJ/H7TI0PKSRo7CoRuJISRoANNM7sx&#10;Cvju/oOm8nR9xlQVTSUiZlUK+90elR3XLeE34gPKRLuQZj2tRTCQSyHnRCHjJrKI1uCtQ2twxnC0&#10;WHK0PODZ8xdsdh2QJwp1nigcDmPEIIIi9MlrMnEuRUTxfHc/hGEgaCGUxpTw9Zy2ben7AaU0IYxo&#10;JTRkNVHgMmB9RUTRj0GEj6WQhpHdrmM+iTJSzmijWCxFvPbixXMuLq/wVgOZxcHBJDJHCN5GE0ns&#10;txvsRHA2U+OoryqaNpH3PSUJucv7illdoVDSyJjzzb2qNSwWDSEGtHWsNzvCMLKYz2haz4Gf0/d7&#10;yBmtrRgopChjZC1Mwp+iCsbXKKshCt2YScjpvMFkfSOWU0XEe6XAg/t32Ww2bLdb9rs99+/eQRkh&#10;PU1+FaRcrvF6WKs4WCzZ9x3GOrp+oABuHIVIry2HR8dstjuMglBXSHOOIWW5jtR0/3vrhAIcgjRH&#10;Dz0JIXNYo9BF5oaYkjSPToRGUwrWaLJSaGNFeDmJi0pJKDKKIs13pVBiwCiEnmzTDdGkZDMJbEQw&#10;b8yWpq4R0xImSnKmbZtp3MAbg6saIfBOxhyVd6ikGUuQeVepG/q7iExFlGNsplKGVApjCHzz9deQ&#10;IzFl+jFy7/59Yhg5jgnnKtp2hp4adGPK6KxENDtMdNQigl1jDXVdoTRYOxGVlcaYUYRkvYiYKeqG&#10;ik5MEDPOCK28bSratpbXAykk+iHSD5G3pxccLI9EcFFbZosZ1shcKfLQAEWOOSWZW+u6xThLThmj&#10;J/rkJE6R5mNZM3IRAra2FkPBOkuDxlsDBfqxvzHzSCndNKuBmkwLtIgpp/UlK01OMifGDFqVG2Ku&#10;1QahkQmNNaeIsxbdaJyrMKPm4vyc3XZDjoWnH33EvXv3ZVw0bHebG/KaNnoyURDacClJSFlZ5jO5&#10;dkT8pUoWkVXKrLv9JDrWlJiZtS3z+ZwQAsM4EkuBlKbrrkZbSzub4S6uWG03qABV0+CdZ7/bo5Wm&#10;rmq8MdKY1zSSb0zCSeM9YxzR1mC9ox+Epuy8RwGNtfhKmiFDKfR9T7o2b9BC6O2HkX2/xyiZ+xMF&#10;V1fMlwvC1GDvCygrtDJtZD0cYyJNBinaWhFC54QylmvWVy7ShLjabClZTDF82wAaFRMYQ0iRB48e&#10;cXAYRByx7Xj24g1jGJnPWhbLA5r5Uprsc2ZQhn0ubPd79ig+/elPMcqJwUVOrK5WGA1hHJi1NYcn&#10;J1jnGYYBW1mMEXMWX3mssXgvomWZyxvu3l1ydHRIiYkYRhKFqq5kXs6Z2WJG18+nnOx6Hc4TCbhg&#10;tcZZD8Yw5muTgz1D1zOGnsZ7nLG8efOGWVWLIMFaUJk4RqyX82woLGcLvvxJyziMPH/2nDCOxCRt&#10;oPuuo/IV89mMojWbbk/lPNZX+NqjKMRpPco5kSlY62nnC0LWpKLZ7DZTA2qh7weh3U1mB0oZLi6u&#10;ePP27ST0P+be3XscHR5QeyH1hSwUKus1s1nDfN6y9h6jNXXjyESGPhDjQBgsbVvjrSMrUEUx9AN9&#10;35MVOOtkHLSQqkOKk9AWQuhZXezY7TvKNPeXNJJKoHEFc7DAWyvi5looVdZamZPyNSkXxl5EJEar&#10;G+MHVEAbPQmDM2dnb6mcUK3GJPOaVoqrq0vOLs6IU348n82payHU9l1PyiIEsE5zeHyXHBNaad6+&#10;PeXs7AxvDTlG+mlNtZP4QCP5Z1VXPLh7F8XIrKnwzjN0PWcXF0KmbxucFwJsziKUyLlI7mikUVcI&#10;dAWTRZCZyzVpVRFTIitpkm6bhsr4m5zBWUOKIyEEzs4uRKyiCrPFnFxEuOutE1pWCtAXKjdQVQ3O&#10;aYyuvhvTGMklYJVCW02eTJHikElBYY0QCp3Wsj45yzCMqMVsokiOzNsGldOU5giV9prqiFaEIA3O&#10;1jqcs1MeERn6Tmji3k0iGTUJikUM57zFGI1zBhUzxoCxIspYb7ZcXlzQ1J668aSkUUZhvaWuG/Yp&#10;y17CORJZCNO5TE3VhqaqefpwxqvTM/bjOTjL64szXp6eEkNgPm9Yzlu8VtTe0W+3N9e7Wq2pZy1V&#10;JY35xmosmvnyAJRi6ANhHMgxk3JgHDtCKXjv8NbhraxXOcPp2TlKKWkgnwxr5osl2aYpf3FUztN1&#10;nYiSm4ZSwFYV1USAb+oGDWx2W/quxzhL1bZQkNwSTcxJ7lEleUcki/nQREKXPZYYWMX0nTCeyaxA&#10;aclDIRJzEAMQ5xjHUWj2tiZmadJXRqOdna6BQkiJmBJWyd7pv6i+Mu1hv9sXK5RWv7OO8btqNdf1&#10;A/WOOZe63qMX0MV8J8xSCqVBGxmPVMR0jqLQ1kzGJ5aD40Ouzs8Y+oH1es3bN+c8enSXJ08+4ptf&#10;/RKtNPvthjdv3/L0yROqugatOdAGtEM7J/f+ONIPXs6r1uTcM44DSsv65FxD7sXAyDlDCD1HBwsO&#10;D+bkDDEm+n5PHAdMrmirinnbMvTraV+pURg2mx1372iaZobz1Y0IwVohPcaYMCZitaYfB2xnaKoK&#10;rRUhFfLYM44BVSYxoTGQFGGMWO1EqGIMKgtJfnu1ptvtScpQnJe5ZcqZc5b8jEmcXm7k79eFCL4r&#10;SrxX67g2R5TzyQdrT+8L2+X9v11bebe+9c8hwb/7XfKUV1/fO+/Wjt5/vdLqt+pbP1SH+y3K/Afq&#10;Rr+L7v7+57372nfNLX9I/J4no41r84nrute7ppS/r5ZYvhvs91/wWzW/PO3JZVv1ncj93Vre9edJ&#10;DSxjjEYBddOAEmOMYdvx63/4B/7P//C/c/rsBbEbcMbw+Rc/5t/9mz/noPWszk7JaUCnCCWxfHiP&#10;+u4xw+klr759Rtz1kBOvX/yGPHR8/md/TjtbcH52xn/6y7/izdtTmtlC1rFGBEAxJsl7qpohBFbr&#10;K6x33L//gDt3jhnDyNgP5By5Wl+y7/f4pkYZy26/om5nE2lV6i7Xe+RxGElmpKkcVVPz+OOP+Own&#10;X/Dkk094e7XlzcUlJyfHzOct2ljKtJ8dxsDq6lLmEKXxlaOqKjF6zIV91xGHnu1qxdvXb7l7ciTf&#10;31jIoJWe9uAi4o4x0Y8jQ0gYZ3HWo7FU1rCYNXil0JMw/vreLQXy9U5DgXOWKkdoa0xV0XUdaRh5&#10;8/wZ/elrPr5/jzvLOX6qiYWcISX2XccYRjbbLQqFNZbLqxVX6w37vRguxpR4+foVn3zyCcvDJaVk&#10;ZrOZGOYood1arTHTnkrmzDjtszTb7Ya3p5f0fY/zmqYRw5H9vpvM/zT37t7n+GDJ8dEhOQVqX+GM&#10;Y4wR4yuqukFZR8xSz4gUcoF2seDeo8fc+/gpfjYjhMxqvWF3dUW3vSKNHSb22Kpivbrk21/9mm63&#10;5en9+3z8+C6bqxVDDhwfHDMMI99+84LNasXzZ9/w6Sef8sXnX5KT4q//9h/5x1/8A/uhZ3FwxNHR&#10;XY6Oj5m3DSUnTs8uuFit6McRrBMSvDa8ubig2m+52nSsNluO7z/hz/7tv+LBw0eMWbHbbbHzEx7e&#10;eUgzm4mZX9sKxdkYdtsdaRSjnaapqGuHyolf/eMv+ad/+DvW56e8ff2K/eaKn/zkR/zsZ3/Iru/5&#10;y7/8Ob6q+fQPPsfVNa/evOHtmzfEccSbirpt0M6gtOP4zl3uaEZYlAAAIABJREFUPn7A4cldIpZt&#10;t5sWbYWtaqm/7vYiissZay1jP0CO2MkcMeVIURmVNcMgRk3OybHEJGZDhULX78X8DDFM3W33ZGXw&#10;VY+1Fu8ckMXYsmSsVYSxJ8aR9XrNfF6LUWbJN1Nf1+1x3iBbe4X3Nc7V9F3Hfn9B10lefGN2Zy3L&#10;tqZyhtO3p4RxRE3HcLVbs9/teXD/PiEWzt68wRnD4eEBRin6bs/Q93xN4fDwgLZtRLCnkP1c1xNz&#10;xFcVcQx0Xcduu+P+vTsYBW/fvKLbbWkeeeqDA8iF2nupW1gHOVEQEz2tNQpNSZL3yxoh+/AYI1pb&#10;ZvOZGP8gJjrXa5C1TuaZLKZaTGLZP//TP+HkzjGv37zl2bPfMIbIkydPKKrw+MkjEpFXz59R1TLv&#10;qpRIIeKqihDESKeqawqKtm1RMpFBjhijGMNI1gpf13gnRhs5FarKiYnRNJd33SDGZNZIPc0YzLSX&#10;qbynqSuMglISaRJdUwr7IfB3f/9LfN3y6OFjqqYllUKIkdl0Hq6uVoSxx3lP0zRTvRhykn1jjJGu&#10;2wNQV9X0vAFCjCzmMzGFqCrmOeN8hdaWkBPPnj3n9PyClBL7ENApo1QhhUxIsNvvISUqZ5jNLCfH&#10;C2pbiSGqF7NBXIYwsOt37C8K435HPZ/j5zMeP7pPuHOHzXrD+urqRlhcgDGKERIlUVJgtV5jTYWd&#10;zbl//z6HRyfMFgt824pxqBLDmJgyb05PeXN2JvVUI7UNRSFFEb4WNFkFMVvIET2ZKZdSGLqB/X7L&#10;5eWlGA16T9vUHCxn5DRViUuZDJbiTZ2o7HakLD/XVU3lGygKP2uxvpoEtSOX52dCV/dWcvNpfQ4x&#10;4bzUIQ6WB9y901CK5KZawzD2XJydTjVoxeF8LtdPFDObymiiEjJ03/fEnOnHDSlGFus1McZJZNyg&#10;DdRNTVVVoA5QSL1ek1nMGtrqPppCzhGyrNdXVytKXZNiYLdZc7BcwIFGt1ao38phnMEqeYZ7LUA3&#10;tWLsA7EMDCmzWC45Pj5muTwiJamhPHkym9ZUBcaCtWI8EtJNXbyuK4bdnmGMpALrbc/l5ZoxBOZH&#10;JzSVI6aIt466akhZ0YdISJGx73HOoo2SuuX0vLPve7r9nk4VZrMWLZs0rPUY5zHeT8L5QE6BYgyf&#10;/8GPePjgAReXl+SUxLC0rRj2kZISRRWctfJ8aHoWorXGOyfGB0qR0SRb8fDpU5pvfsPf/8MvUFXL&#10;gOF8u+NytxfzuyJU9sV8hqs9s1krInElNaF919GHkTEklosFy8VcTJ1TmcxApJ5spueeTPveUjI5&#10;ydgaKb/LXFYyJclzBKWkxu61xaDByXnddzvGMFI1c6wXEXlR055HZUpK5JTIKbAbwrSvAWtqmddK&#10;lFoKEEKg7zvSGDh985pqqo+urxxt21BVnqqqUEoTY2Q+awnDyLDvGUOgmbVYWzH2I0XBEKLk7s7i&#10;fEXbzGmamtVqxTAEnr18ifeOylse3H/AcrG4MU3R0zOEvheDG0UREzY0Dx884MGDB2z3ex599Jh9&#10;t5dnhM5RwshQCtkHtDVUvuLx/buE3Yo87mmcxmrQKlHXFTlFUi6k5KZ6VyYTMU7Wr2tfPescd0/u&#10;0DQt621PPyaGcWQYAwXDm9MLQsigCloV+pyIIXJeIiUHamN4+OAeB8d3CTGCNhiPmDCFwDAMDGNg&#10;2O54/OgRDx48xKAYp3XiNm7jNm7jNm7jNm7jNm7jNm7jNm7jv9W4FcDfxm3cxm3cxm3cxm3cxm3c&#10;xm38V4j3qd2/6zUfErz/EPHphz73Q2TxD9GV1HsNptci8g9Rrr5rIv4w/er97/zu+4wxU7OH/sH3&#10;vHscPyQq/32vff+YvtewbPQN6es7rbb6APWdSaQ5bYytZRzH9z5bcdMPfyMYv6ZN/TalULBj3DT0&#10;FvkfKD0BH3/gevjQsbw/Nr/vvH/IVOB3/Z3rZqH3r62b933ANOH75/z6n4yFsQaDwVhLNA5nI1r1&#10;IvrxDuct1mlC7QljxFcR4y39fsswCFn6msYmgy6ktlzyJFyTdngRTF6fX6FPV14oi9Y7IWZqw1i3&#10;hDGIOJJEDCL80lXL2WbP//Z//Ef+7pf/xL/57/+cTx4/Ytk2pDCwWMxZb9aEMGCdiPREgJBYr9eU&#10;vWXWzvGuAhSVExp5ARH7jdKAEQch+PRxpG2HiYo5iXu0xjpFGDMUoV1rrXFNc0OI2O8D5Zoy65zQ&#10;CGMk53Qjeo8xTc0+lkzEKk0xQieXC67gJuJLjlEEWw/uoU7PyUWoyd4JwXYcR6Qbswh1xShpKFcQ&#10;wojCTI0d6oaW23cDGIRgigg3jTHSMJiF0N7UNSUFIYDnQoyZVGBMiX4YSLlgtGYYIwslZFZtNKUI&#10;KXk2n1E1DZerNctFQ8qR+WJBNasZozS+QREyjnVCayRBEULtfDYXAnuBisLyYMlyNqfx7oYgW9R3&#10;gpwQxolG4+mHyHa7o9OKIQSWoSHP2pvzaLVGTST5AoSc2Y87lDY3f7fyFSV2+EmgZ40cY4qQYsRO&#10;9+F6GMk5s5jo8199/TWHB0c8efQIYiTFEeXkfORyTVMfiWPAak3tazJKKCUoxhBIY+Tqas2duwMp&#10;ZYYggvDZfIYzBqxn7DtCFGFejIm2qRhTYej3jCHKPa5BW8u8rid6klyHKSehBTnLGAJZZUqWxvyi&#10;MjEEyIEURuw0BxoKKktDae1FZBMyxFQIId8I5IZhYNvtUbpQewul0HfS8K61EvqVkmZb7+vrmQEx&#10;drA01uGdULbfFVykmBj7Ee2l8bQfekJKHBwekcrXbDZb6qqh2/d0ux7vLSEmjLY4V0FzbdIBZRSj&#10;EKG8T7QwrdGTK4aIHDVGGVCTiGMi+IJQaqzRLJoalabxQtHtdxilmbc1deUZYyGYSMyw7zq2u55+&#10;CLStEE8ODhcM3RZVlBDfS0ApESCO40hOGe9qDJo8NedqrTBW3zQmS5OpvhGAXd+HItCcmlOVzMPO&#10;WZTKIuBBoYzBIPexiDUKsSRiyiJ2U4quH1hvNhMdvSLqgHUW72rWux3jOJBLpp215CxrrbGacgYq&#10;aZ5985xc4NPPPqZtm8koI2K1GGbElMgp45qGnBNxt4accQo0hZREdHrdpF1yYb/ZkIeRmEaMtZA1&#10;MQgdWcSo0lDvq1qa3qY5RSmF83c4GA6EwmOlyXsfAqdvTql8QzurqZyn8hVKT+OqFO1ihguefbef&#10;5hGF95UI4VCgtJiu5EKlRbxZiszjJReMq0jaEdZ7+jjQD53QwHaKPgQOT+6yOFjiK7n2SynkOC3W&#10;OZGVCD689ze0UoWQ7yjSHK1RYDRFOfqQUGEEFM47qtrT2pZZjKQDuHf/Hv0Yef7yNd8++w1jiozj&#10;gLYG7yoWzZxAZh967i5n3PdPGfuReT3jYHnAEEaefPSIw4MlcRzZbdaoElkuFuicWV2tqJyi8hUp&#10;ynpOzsxmc4xx5JRIXccYAuQ0zQ2WOFH0ypTbzZs5IUQ5zxTGYS/N0DmLWY7OhJJRScTNej5nu92j&#10;0ZwcnnB5ccbp69ecjWKMMmtqDg8WE9VoyxgGKmukab92zJczDj7/EdvdTtYUpSFlKutoqgpbV3Jv&#10;lkJRgBXDG4VBpUTdWOZOzF0ea0syjjgRCU9PT+m6kX0/EMYkhjsxCK17NmO72zKGkZevz7g8X3N8&#10;tODJozvM6oYwBoKv2Gy37MbI0eEhTx4/Zhg6jAZNEspWTIwhMu47YhTB+Xw2UacLjGGk6zoRjVTS&#10;ZCx5QSCEQQQixqLbmjD2KCJt7dGzGcM40nUDXJu6GDUJKKShNE6EaI2i63uiHjBTXi/5UUBF2cNY&#10;rdmMA4OzU04rYwhy7ceYCbnQd4EYErNZgzaKMKYp78zsu8h6vcO4isrXnByfMIzj1ISu8M2MqvLM&#10;5jO2+x2byyvW2w62HcfHd6iUZdeNVM6QJyrTerNldXUlVG8nRGxjhCJ2sb4i58x8Pmc2X2KsZ9dP&#10;RO5J7JcLoEFrg0kFYxVVO0Mrza7bC+0rjISc2W42QjS1FuMdzjoRTuRAU9dUrhZhwDCip3VBKUXl&#10;hCA5jiMamddzhpgCJSVCCqRcaJqWppKGZD2d/8r7aa9VUEWMmfpuT4oRPQnLSk5onPRtZ9l7Wm+J&#10;k5FNSYUx9ahS0Fb2DmK6lKc8UwRIOSe6faDve8lPrWIcJA9Zry55tb3i5M4R9fxQyLJNI4K7fD23&#10;RRG9T1lCUokhBC5XK4oSQ6SjwyXboed8dYFSnpIT6/2Os0vD8eGSu0dHBKWx1jEOA/22I11eSW5e&#10;ORnTInlo086wxmGUvtl7Cm10ojyqkZI01jnu3b3D4cEBIYqA4s3pOb7yrNY72qbBO3szT3nvp3VC&#10;TILaupX91kSGR2kWB4fMFiKusc6RcqLSSsT2KWG9RSHCo5QT3jkqZxn7ftoTi5GRKpmh67+3NzTG&#10;glHT+dWT2Y0nF42ulFD6jJDpxhgoMaAUxJjph4EhFkwCZ/x/UW1F9p75e/vgD1Gt361f/JCo+Pp9&#10;39/bTuJpVcQYqkyEU+OECJozWmfQmZTKzbqer82oKkfVNNRtw7gbODs9Yzmfs1zOOD4+4eDwmMt0&#10;ytHxHS4vznFvPffv3UVd54kanNOkoqgrT4yJfTegmoa6btC6MAxilKW0pa5b7GT2pRCxYdvU5Dzl&#10;/3Fku15TwkBtDUZLDmetJaVMDJndbsfp+SlJwYE5wljDbDbj4cMHbPY7tvs9KQmRklzolPx976yY&#10;HBhDCkFENllyy5TF7ICsOJyL6MhRGGMkhoEUI5GMdhUFTVXVIlrNSazS1CT+uq5h3dxDHzYIvCG/&#10;f6AO8n5t411zyuuc9roW9q5B4fv1ud9HgH/nW9285odMJm/o6z8gsP/n1N5+qA50/fOHjud6HFJK&#10;H6wLvT9m13W8GMWwyxp3UwPjnXvvh6jzP1SL+lCN80Pj8/3aKOT8w3VVuQagKMkjcsq8/Pobfv5/&#10;/z/86m/+jquLU2LfMasbvvzyc/70T/+QpiqkuGdzcU5jFE1dsTg5pmjFi7/9e37xV38DQ2BWNfTd&#10;Dl0SRwcHfP2rX3N6seLbb74hjEFy4rahmS+YL5ecnZ8TY8R7z67bk3LhyePHWGM4ObkDFC6v1jx/&#10;8QrrtZhgAakUrlZXjKngfENRhRRFdKkKYpBoNPO2pZ7P+dFPfsQffPkldx89YjeOFKsxTgzUFBk1&#10;GY1cG0uGGMQ00Vqa6Tt75wjjiFEWZ+eEkNmsL/Gm0FYVzop46obgXBRjToyx0A0j231P3dS0bYO1&#10;QivVRfbEGhFlpSwGaCg17d81pWRSilROQxbCdtaaF69e0p+95YunT1jUFSonMU/JiTFGLlZnk4kQ&#10;vHp9iqsqrtZb+mFks91NdYzIerPm4eNHHB0f4ryIsWazGdvtlqHv8JNxotYaay1dN2CMIcTIq1ev&#10;xWDMeGZtC6qIoaOecoWjIz55/JSD+YIUAiklmramlMg4BrLSzGcz6nY2kZ0zyjrm8xntYs7yYMnR&#10;/fsM48Crb96wvtqzWq3p91tUHmi9YaYUq6srXjx7xvbinCdPHnOwaDlsPTa2jPs9fRgZhsT567ek&#10;OPCzP/nvePjwAW9PV/zVX/+Cl69e4+uKRx99xt07d6nrhrquSDny6uVrnr16Rd3OefDgY96cnnH+&#10;9pTtbo+tvFCNmzk//dN/xb/+t/+O43v3SQVCKtS+EuNPrXC1RxsN1qCMk3pRzIz7PSpn0jjw9uVz&#10;/ukff8HrZ99w+eYl64sLdpsVX375B3z8yUesVme8Pj3lDz7/EYfHd9htO37zm2dcXZxjtKKuGpyr&#10;iUUzbw9p5ktOHj/m5OF9Nl1HymKcd23sU/mKo8Njum4k5oSOETfte1VCBHxakUJGWUUMifV6w2K+&#10;4PjoQEx1QhATujit+yWDNszmc55+9BHr7W6ykdGTyLxjGAa89+QUCCHSNmIcl1JGAVYZxhDp9x3r&#10;1YVcD63sS62dTGmURWk7XfNSO1FGU1QhRxEeOmvpu45xHKe1vND3I8MwTkYOge16xdHBgrsnx7x+&#10;+YrNds/mak0YBg6PDqmaRkx7rBidkqD2FZUXI6+6qiCLAWLlPFf9wLfffMtPv/hiqunKuFhjxNRC&#10;Kaxx0+MPLbVrtBhnakXfp8m4y2O0IeQoz1u0uzExNNaSs+SOOQlJnjLgvOfjp084OT7hH3/5K775&#10;+ivOz885OFzw+Rc/wTWS516t9hy2DY0T8WrdtJxdXnK5usJVFdZ5YkqkFCbasRjgiWeaYnlwjLde&#10;hO4xgoeUsoxP1qQ0Ge5MdVrvPcYZmrae5lwRVacsBhsxignEr379Dbt9z8ndR4wxY5zn+E6DMxaU&#10;YrvdiHB8TMQo4mulIKfCZr9hGAZmi9kkKI5SGzOGqtZQJCfUWjMOo4icS6adzannc05OjmhnMxHc&#10;hwRKi2FTljpPGEa2mzX77ZZAIOmK2dEJeQhYLQbAbTsjjiNDH1jMFyjvpEYVA9631M5Te493lhiX&#10;k5lZQJWJph1HrC7st3tKsRw/fMgYE1ebNXXdMleaYRzZbfeEMRKnenoGhpCklpmESm3tVEvVCm29&#10;5CkYuv2WxVzm2xR7ikJMcrMSM8NhlL20AUy5mfed9XKPxkgIgVyS5BE5E0Kg8g1aT0ZYKU2mvob9&#10;bst2k2jnC2JKhFToh4FuDBwcHLCoG7SWOm9ViblwVRm8VtNeS/ZTsWTGKEYJ1iipdauGfhw5v7zC&#10;+4r58TGz2ZxC5quvv2I+m/HwwQNm8wptsxhG5YhiRCN7xcobqVmO16aEluVigXeeN6/f8Jtnr1C8&#10;omlbnjx8xMnxHaqqIiPGbKEEroYtp6dnqPOVzPFKE0vm5cvXnNw54c69e6Ss2Gx25MkIadY2VK2X&#10;vHEMbNZbMY3QGj0ZFjvrUdZSdj1ReXzbko1HOY/1SZ6JKDFeNkZymlIyioRBnp/ISUJyvaYiDD3r&#10;9Vpqm9bj6watFcoatBah9mLeUrBYa3n44D5hHFmvLlnMGtarSypvqJsKiiePkRQSIQTZr8TIqKd9&#10;GjCvKtCGMWd++uNPGIeetxcXXLx4wXq/wztL7R3LxZzGV3RDYH50hLae3a6fzJyk1rLb71ldbXl7&#10;esrhwQF3jo9pKjEtq70mZhhDoNt38gzJuhtjNmctMSWURowCvUdlNdW/xERqv++w1okZs1IUoBsG&#10;YlbYkKZa+2RGGyMpBFnfUVyt1gxDT84K51sWywXGaPRknG61GJwxkzzdOTHy3qyv6Ps9xli8rzDW&#10;UvkKOz1Pdc6LOZqV+f/OyTHKirHwmJI8c8LgrRg237lzh223l2P2jtmsZT6fYX2FUvL8sltvGXsx&#10;njEKMZzRmlw0zsqzwMW8JZFwTuOMJY7y3IqUKCGw2a158vQpxIyZzCe9szRtI886SiLHUUxJQqTk&#10;gtWWFCIxRKy3N+bPEcm127qiYNHdwOHxkdTRlOX5s+d8/dVXnJwc0lYVccrxc04YDUMZ6J8956On&#10;T6R+6BTWemazGTFEjNIYbbharQh9R2UMs7rFLxe3zTi3cRu3cRu3cRu3cRu3cRu3cRu38d90mL/4&#10;i7/4i9thuI3buI3buI3buI3buI3buI3b+C+Pod8B/Jb4+/c1s75PVX//Pb8rPtRg+7s+5/0G2X8O&#10;fep3xbvi63ebbX/X+94X/P8+8fu7Dbofoml9iE7/oTF+/z3fNUKLUCLnfENRf/94PjyW+rcE+era&#10;+v36NagbYJl+5zU/dEzvNyJff8fyHrn9fUOD9xv+1Q/8rXepZD80Zt8R4NUkPFc/eB7fbRJ/t7Fc&#10;xBEi+DHGoI0BLY1818J1pQveCbFXaWnoykmEj7wDCvuObpZ+8PwqpaQBcvpsdy06cpacM96ZSays&#10;0cZhnCejuLpa85tnzzg/v6RpGg4OlxhrccZNlJhrMbiIXwua3RDY9yNVVQudT4nQJ8TAGDNX2w0X&#10;5ysRwFhLN46kmG+I8ta4qUEQQJrRjZEmxOt/8J243VkvY6gn2uF0jd2cb6NviMfjGCaRfMZoIXVq&#10;bVCliNDumoigNNZq6qpiMZ/J2ExE3JzijajAWoudhDMCCxYhZSmFNNHutBKRrHEVh4eHFJhEGnJs&#10;fd+hURMFQqGsAiVEiX6I7Hb91JTnWCyXKGOIMVPQnNy9i1Kas7M3KApHx4dCCbKO5cERaaJ55jJZ&#10;I1wLCyYx0DhGrjY7lLb46VgrZ3AGKAmtDblMtIuchSbSdfRjz263oxt6xhgpRWFNJaIv5Hi1TByg&#10;wXsPSnG13jCMQrLoup7NesO8bWmqSprQnBOhR4yEmESEMpkaFMokcjHsd3tevXrFydEhjx7cZ+x3&#10;QmqmYK1FAzklxqHH+4rlcslsNuNGLqJFbFlKYQhCp48pEcLIbD7DT2JBhZDPU0rfiXnQDCExpozS&#10;hhjlWnTOM2vaiQAKQ9ez3+9v7r8xDuyHDmUU7XwGRkTBKQTGvpsa8RTOW3KO381pQCryT1s3XesG&#10;tCbFSWRvrZBdUIRRzBSatp2o7tKUbp0Rge90rV7ft6WUm+vCGKFMppQJMTLGwPNXr/mbv/07Ntut&#10;CN2tZT5fknOZmkzr6Xg7SpLmPGsdYwjsu55u1wl9V9DZ1E3NweEBdV2LgDt/f74MIaKNiJHkHi5Q&#10;EtZqEahZOzXHKbp+ZLvbo5UFbYVMlQtjiJyfX6C05vjogNoLeSSnQAoB7zxuavbdbrZsd1u8r2S+&#10;n0xLtDYiyp2MRq7n5XcFZcZZhhBJKUrTqdF45zHXDXilUIrM3SXLXHBt+iLfM0w0Uce+6zg9PUdr&#10;zXw+k/Mx0c6L0uz2Hav1CmPcTVNcXdf4SqjLu/0OpRUnd45lbI1QfK3WQlMcrhvHhAwdhw6nRfye&#10;YySXPAkAhKiaQqSEhC4imJnNF7SL+U2ja84ZrcAajdVyXaJESKK1iMG1VrjK4Zxm1jY0dS0kGntt&#10;VJFvyIdKK2IRwqy2VvTouaCtw9qKorQ0a1qLcZ7FYil0mlywdqIJagNo6nqOaxuqukI7ad4d+4Ht&#10;bs/lxRWr1RV1W7GYzzHaTOK9RFVJ02E9Eeu/Z+qjFGgRneVJbFYQSnNIQn3MFBGcj2KIoJXBAm3l&#10;aWvP0fERs8US64UuWdc11jmqSoxphn6AAlfnK7756muePXvG2zdvePTwAbOmEUHr+krW02GAUhjH&#10;gdXVFbt9xzgM0uA4yM9hogx2/cA4iADg4mLFt99+SxgDKUrjbRwDcZpvQeGtiOhTGNFkLBqrlRAC&#10;KXhjcNZydCjzqtWatqmYzWe08xlV2+CrGvR1jgTeChlXjD4KRikR9gLzdkZT+elaTN8ZMRlzQ/1G&#10;6ylH0MRcGGIiK03KiU3Xs1pvCDETUubyasWDR485uXOX+VKu27v37nH3wT2WhwccnBxzfOeEg+Uh&#10;qkC327JeXTJ0PSXLfZVz4fTNW7abLcYa2qbGGQ1JmsyN0uQkgvuUIikKkR6tUdreiBzHYeRqfcXV&#10;1RXd0DN0PTmDNQZvDU4ramtxZqKHW4NV6kYwrKc8zxoziS8qSsqMw8DV1YrNWuiGfT9Ma4YSylJR&#10;lDSJsnLGaEuOSa4JEn3fo7QhJTDa4SoxoLnOuUoRIah1Tpp5FaQUOD17y+XqiocPHvGjH33Go8cP&#10;uX//HoeHh5NQ1XBweMSTp0958tFH1E2DcTIeu74nAe1szsHREYuDQ5pmRj8M5AKurmjahmqine73&#10;HQWNrSo0aqJrlRtzo3GMWOvwVubXnONErbK0dc183rJcLjk8OmZ5cMTB0aHMG3WNmcbIGsusbicR&#10;R/mu0T+JeQiIoMZ7OTdGC7FM1gIhhqdUQImxTprmreu9k1IFZzVNU+G9mEsIJhjEwkDWmO9yJvl8&#10;q400xU9CBFnfmQjUEymzKHl/gRAiKcnvUwr03Y7L8zPGbke/27Jbb4ghkWKUe08pum1Ht++JY0IX&#10;SGNkGAbJ8/qBMQXGEGlnLd4bcg6T6Y9BO4sxFeeXa9p2idIG5x3Oe2IuWFdhjRdx976n7wd2ux1n&#10;5xdsdzuGYWQcJgF4yYxBCF5K6RvBbYqJHCJ1XVE3zQ1JPKTEZr3m2YsXPH/+gtPTt+z3e2KM7Pst&#10;IYUbozVthEpaEGp7nAiQVdWIGDBl9NSEXpDm+WbW4n0lOe++n+hyhXEcGcaBMY6EGKd1S/LVkrPk&#10;8EjTuncyFr5u8E0r95HW5Gv69WRgI3tOuRaGITIOkb4f+eLP/s1/Vn0ljOOkeXhn/6d+21ju9+/b&#10;1Y1Z3/sU7JzLzfdVkwCg5DJ5iV2b5X2XT8qbNddJnjOKq9UFoe/YbTbEcUShOD45op1V7PYbdtsN&#10;s/mM/b5nfbVitpjjvKzFCrDWUFWOkvJk1iJCkOt9fslCnx9jBOOo2wVnFxeokjg5PODk+Jiqcjir&#10;UGRSCGw3a5w15JTp+p4QI2q6n621xDhytd7SDWL6Np/NOTo8ppnNJNdScg/GKOtASmJK56zDKIUu&#10;QhysvBeiq5b7fIyR2XzOg4cPCMPA0PX0XUcuipAysYCfLfnRT/+QB08/JiHGHzf1qev9zPU5VD9c&#10;T3q3/oAqN/8K3/18Lb69JpdvNusPiuffr3G9Gz8k+v5+zU19rybyfs3mu+vu95tmfui7vf+692tQ&#10;NwYi07FeH+OHPvOf89nvmgxwU5P53XW731XzU++cSFktfuC4pxqa5Jryaq3UjUnXdVzXR+xU9wn9&#10;yP/7H/8v/sP/8r9y8eIF24tLLs9POTpc8D/82Z/w2UcPUXlA55791SVxu6NRUFvNyxfP+fuf/5xn&#10;//hLGAfy0JGGHmsU69UVq/Nzzt6e8vrVKxHI1ZWI+BYLfN2w3nWEMN6M3fHdO3zy2afMZi3tvKUU&#10;+Pb5c37+Vz8nl8Jms+VqvSNl2HU9MSWcr7HOk0ohjpE4RoahRxvDfLlgcXzMl3/8x/z0Zz/j5P49&#10;hpxIQMyBWVPjrUYrMabRSqjrIUl9s2lbEalVXv5rNTlkCkapAAAgAElEQVQGrIFZKwRvoTCLkaBW&#10;BaWViMWtA6UIMTMEyXdiThgj67czhqauhAJbZB/u3CRmmwzhxPSBqeZlcd7JvonCs69+zeblcz5/&#10;/IjDSfyurcxTMRfOLy4pSvPwyRNevnpN1wdSKux2e/q+pyBCyu1uy+MnT3j69AkxJeaLFucM6/Wa&#10;oRfTOWPkWpFam6x1+77nl7/8FdvNmsPjIx4+fCjCSaM5Pjzk8cMnfPrpZ3z2ycccLeakUfadwzDS&#10;D4FxDMScaeYzmtkMZY3shXzFbDajaRrunBwznzf02zUvv/o1b54/Z3txTmsVedizPnuLLZnQ7Xn5&#10;7Tdcnr3m6HBB0zjaxpGj7HM2XUcfIzElnj59yo9//GOM9/zyn77hL3/+t4SoePLJp3z24z/g4YMH&#10;OCemM2fnF/z13/wN277j8aef8vGnn9HHxG+ev5jOa8bPD/iX//rf8j/9+/+ZP/yjP6aez9h0O9CK&#10;dtqnXZyfEcOA0gVjYdhtWZ2d0e12bDcbVhfn9Psd3/z6V/zib/+aZ1/9E7urFauzU1ZXl3z+08/5&#10;4osfMYaRt6enOC974NdvThmHyPnpGdpomnaGb+bYesFnX3zJT/7wZ5h6zgi4umYYxTRQ1uSCtZPg&#10;XGmMdVMuLQJTbyQ/zXmqueWCcQ5lPC9evGGz3XIyCdTytWdcKRjrqKpGaOcKqkbMFO7cucO9u3eZ&#10;z1v6sUdrzWzW3hjwNk3NcrmkbVuctRNVObDdblhfrcm50DQNKWWpZU1GENoYuq5nDKMQznO8mSx3&#10;u53syQqMUYwbj09OuPfgIUWJALJtaxaLOcvFDGsNYQz0/XBj1hNTEMONyax4GHpyyjd5Rl3VzJoG&#10;DehpDnHGsN/uJD9YzKROkDLaGMYoZq+SEzqs91Lvv16TtRIDjslQM4bEeE38Rswyro0Tc5bPNdPz&#10;lXR9rq4pzJWX70rm6OiQTz75GErm7PQNKYwczBfTuqdQxgohN4SbmovSk+FGEfPZG+Kzrzg4PEYr&#10;xWazpZRC0zZi8uBEMB5joutlrlEK5vMW33ist/I5SeoNKSeGOBKC1OS1dbSLJY+fPsU5g7YKX4vR&#10;QAa6oSdHqXNa69ludzx//oK3b9+wWl2JeHXK952xOOekzqQ0zhs5piLrZRwHwjjw/7P3Xl2WZGd6&#10;3rNd2GPTVHVXtQPQMIMBMJZaHC3pv83vkS51K4paS4bkohZFUsAMGra7y1fa48Juo4svMis7uxp0&#10;l5NfXVRVnjznROyI2Obb3/s+49hhteQgFGLgMQyDkKKtwVgRomprKOuK2XJOOasmwacjhYSf6M5d&#10;26HQzNdrZoulCMmdoaoqzCS8zTI37RmYqW+dBK/GQor4IAY61mViLGyEjJ7lGc7l1PUca0UoG2IU&#10;E4QUKSoxj1qvlsxmM1zuUMbg8gKlDVpF5rOak5MjSJHgPS5zrNdrnnz4lKPVmsxlVLVcyxg8Wt3k&#10;P9XtHhWIuUeaRLzW2snMINANPW0n6y9nDLNZLSTvSsjwxmY0XcfoI8Y5ZvO59GcklIauPbDfbxnG&#10;AaKYYeg7pphqMn9zLiPLcxmjZ3O0Vrx5+4avnz/n7OKc3f7AH7/6ivPzt3IvZAZlRPyuVcQZJaRq&#10;Iyvv6CUfTEqyH2cNVVkzjpHl6hiXV1xdb9ns9ihnyasasoxoLF5pojbYQujd3dBP5o4FRVXKPgea&#10;cfQ0hz1te+Cw38s+QVVBiDLn7ztSCOjJvspMfUOICbShKGvKeoZ1ZjJuVsQY6IeR0QcUajLRQIyU&#10;J+O2ENJkmC3zjLwomNU1eZ6jjUUbO5kBuds1bPRxOt6G3/7mN3z5hz9w+fYNRsEwdHRtwzAZxylj&#10;UNqClv1LY8XoY5gI5UVRUOSSA1ZKkWViOFpVQnjXSnG0WrNcrmQfzor5kXMOrWQ/bDabsVyuWC4W&#10;LBdLjLU8e/GCNxfnhBjph5Fdc6BpO168eMU/fPEbXr5+i8lyOp84tD3aOsnLxCm3rK2sw+H2Z9v9&#10;gd//8Ss2mz0xKbJSSO6jl7V4nIxD/ShmxWEc8V72Ert+5OJqw+s3bzm/2JC0pagKySHd7BVM9/GN&#10;oN04MRlAaYZxpOsH3r49o6pnOCumx9pIrvMmX5DnkhvLioK8yKmKkrIsRWxvNEVVsljOmc9nsu+q&#10;NW3bcXZ+zug9fSf7bW3b0rZiCtt3PYMXY/W+H9jvN/gwTOZQiTzLMUr6IWJiu90QY+Dk9JTt9RX7&#10;3Q6rwBoxAlHaoBCDcj9KTsePgXHKqflhgMlMW0xM3u3ZayPmjt57hnEgeE9VlazXK6w1bPdbQgwU&#10;VcnxyQlHJyeE4HFWjBJdJmYfMYhBqUppMpVIlIWjOez5+ssvub64wGrF8Y/+8qEo5yEe4iEe4iEe&#10;4iEe4iEe4iEe4iH+ycYDAf4hHuIhHuIhHuIhHuIhHuIhHuK/Md5HYvqu37vZFL3ZQL778/cVzN7E&#10;/de/i4b0n/P6fTrTXTH0zbG9j+T+p77rprD3fQSq72qru8Lz94m77x7j/d+5e47xTlH63eO+Lyz/&#10;dlGywph3n3e3KP7+8bw7VxCyH4D+xjnpO9f3hpQFikT8huj/fe169/tu6K3W2m8I1++3yd1zvX+9&#10;/hS17G6h9P1zvBEw6Ds/vyEO3L+m7xMcqKk465ayEQNmNOheCqVc5mi7A3EMZJkjKzLapsGZjHEU&#10;kUrwHibBb0oB0MQ4weGnuHuPai2FW4pIGEQQ77KcEKG1Dm0HXCmFd9vNtRS1FCXt4Pni93/g+fPn&#10;/PVf/Jy//MWfs5gtyPOccRzw4yDXFMV8sYKi4tXr12y2e9bLFSCFdMZaMiVilGH0HJoW6z37pqHr&#10;B1yecVJJUYcfhX5zI+i6Kdy+ufdiFLpWWViyosRaTUpeUNyTKBhEVKkmQqZRGqu0EHi7jmg9uctI&#10;BJIWUcA4COnbOY21GSlEoh+IyhLRQoLs3x3TDc09+KkAcaJyqKmtRXAqQiaItO3hltzpQ2B/2PP6&#10;1UuqouLphx9grRaStoJu8HSjZ9e0+KRI2rI5NKxWK4oqJ0xtkeWWpx89YXt1TV7VlEWBcY5+6IUk&#10;FKJQTZUnz3JiGIlRCue7tuPi8prOR0Y/8uGHj6iOV7fUP40ncxZd5LfCqP1+L2QtPzCMAWsLtHEo&#10;7dBmIpZ7j56uu1UJlxdUVEJ7TZDlBVeX12yuN1RFxtMPn5BnmQgck8IZR6dGQERtgBSOWxGHxxAo&#10;spxZWeGHAWsUxhkR/XmPNpa6rFjOFxRlQdt1NP3AGAL0wy2NnonIcjjsOTQt4yAFZkMIaD9iAJsV&#10;KDRKi/imqCpC0+IRIacLif1+x9X1hjIvyDOhAKIt4+jp6AkGrq4vaPuGk0caohC2hM4t980YpEg/&#10;BaHwqEnYM3Q9TTvglcbYDAoxc/B+okgmzTAGyDQhQAyKGCKb6y2HtuFqs+Hjpx9TFtltceFd8YnR&#10;Gn9nLPITzdK4DKylKEpclvH48RO++voZMSVOHn3AZ59+zK9//WtijFKsmyKFM7fUFWMklRpTZBx6&#10;ocAVJXlZkJclaMUwDvShpy5FcEYab80rrHMopfAxsNnuSDEwq2ucsYTg6fuWzBmOV0tevbmgKku2&#10;bk/fD0IX8YEXr17z6cdPmJUlNgf8iJ7ovCEKTaTpWg6HBpvtyMcB5xyZMWC/aYZzU1BopwJUmxdU&#10;9Rztepq9EH6MyUhJsZ2MHpxzpKRJAZx4FkhxpzH4UUwerHNY55jPl9SzPdpahhBAa0wA5QMJjctz&#10;zMHhb4oerbTvjUhiPpvzwQcfvDvmGPHDiFGK5OPteOaHAZs7rEqk4Om9EJ2cFQpzmAog+77DKEVR&#10;lhTVjKwuwUi/4NtOhNZDEJFEpimrgjBGmuYACparFTar2O520j/HQFFk5NkRXT8wjANd09ID1iaS&#10;ilPR6ESoTGICopJiCO8MFFIasNbRD8MkyFZCqfIBC0SVGMKACh6VAnWWU56cMKxWJGVI2tA0HX/4&#10;7R/5Un9FPatZLReURUHUWu5DpRlDFFMDpcTIRCf6YbgdU2+MKJRxQJiMOjxERdSQoifLFMEP8j4f&#10;cAlWsxrjlrciuNGPZMaxfPKER8cnvL64hJCoqorRezbbLW/P37JczFAKDs2BzGhMVtCEnhAS+z5i&#10;VSTPC7JcTBHKoqAfB/rRgxZq3o0Aoet68rwky3O0MnikMLptO6zVDJkj+UHI5DGS5w6VHJqETkKt&#10;9AmscmA1fd8z9GKAUZU5tXUYbW7JmikIfZ0U0CDHrxIhBoahp2kOpEl4nRkDN0WM01ypyHJ8iiLY&#10;txlOWaEqaYVRiazUzBKghfY8ny1IMWJzxXo9ZxxG+r5n9ANFUbBaryFFxmHkcHzM2ZtXZFZRlxUx&#10;RLrRo50jK3LOzs5omoblYsaHH5xSlgVpiO+EZ8YShoGQIqkf8FFML/IioypL7HwuIsoQbguT7TSf&#10;D0FIUkariSqdZH4WAoXR9FGer2K+kLEvTWZUOlAVM4rMcIWQ5ozR8n1WCNYECKOna1uss1gl4o4U&#10;pQhZK0OICuciMQo5WtvEVKuLMY4wCeiLLGMMHU13wI8tJCci87KYng8p3i6Lgrhc42NEG+nXIBHG&#10;HozicrvBaE2e5SznC2ZVTQyeer5kGAcUiarM0VqxmC+IIRGnvrzvhe56M0bdiG9H3YMzjEOPuWkz&#10;o5lVNUpnMoZah3MZMQbsNEbpHLAOO4kgJxY5KYnYPyHmEj76iVoZbwmHYmAUJ9MpRdN1bPYNPkKM&#10;YJTBZRabWbLcUZU5ZZ5RlBl5laMHTd/JPARr0FFLIT6QJoOam5WFy24MnqTPSUpNz40YxQjNN7x7&#10;fSrmr4qcOC85hJ7RGNpDxzC8QWnNiyj9s7GOcTKECUVJlpf0wRNSxEdPROaFV5dnGAsWjzMRZSyf&#10;/+TPcK7i7OyCw2HP5XZP5iDP3CTKV1hlyWxB3/T03UiMnn7wHNprtvuGxWzG9VaO2zpHXdc4K/0M&#10;JF6/fMXXX33Jj3/8I8p6hk8RV1bYlCjrmm4YZB2I4nq7ZXfYkxUOay2L5Yrlao0yOVpDP4wMQ482&#10;0mc7Z2iHkXEcZQ1pIWkxG0vKoDNDNnqGphOjBS000K7vCSS00RilcdMYJcZNYoaRZQ7rhLjsQ2Dw&#10;Ys7kJ4MCbaVPuxlbnJN1ctd5hr5jGMJ/cX4lyqT+m2vNO6/9qfzLfZr3zXr2/rr4rpmfSuCTGDlo&#10;bab1fkJhprmfIhFEGJ8U4NHWoI3GOktSQv5tD3s2mw1PP3rEk4+f8vrVCzLrOD094fWr1zx78YJP&#10;Pv2E3Dp0gr5rJ0G9iBnQln4cSCGQOzFns1phxgGTHF03MA4Dq9WSuq7JpkJ7HUcOyZNS4NAcqAoR&#10;1KY0GZqESdSsE01zYIwt7TDQeTEtWsznuDxnPp+jYmKz2UzGXfIcm2mOZzQ4LeYZEaGXhiRmV95H&#10;Lq8umS8XPPn4I4a2pT0cRGRlNIdRhIm5zVAkMSQbPQnpaG7MZRL63RVX351Ler8JYro17NCT+USM&#10;kf1+z9uztzx58iFlWX7rPnpfbua7cil38z03uZP33b93cxUi1I9/8rvuC8dvjDPuvv6+PNJ98vv9&#10;PM+fMr+8/9l3n4kplfXe5+Z9bXL3u+5+ljwvt7/4jWt60043AngmA4O7Jo/pzudaa2+FzJA4f/Ga&#10;//Nf/kv+3f/xf5FrzWG353DY8YPvf8LPf/wjPnv6Ab7fQ99z8faKsWlYVBXWFLx4/owvvvhH6tmc&#10;9WrBeNiJQAh49vKFGO5FGIaAD1CUM7R1rE8fUdW1UKG1EpMzBZ997zOysuDy+hxjNMv5kjdv3/Kb&#10;3/wWHyKbq2v6rheyvR7RzlAU2WSCFEVU13UYFM465qsl69MTfv43f8v3f/g5ZVXR9h2BMBHKFWPw&#10;QvqdxOqJidBMEoMjpSnKUsjOWYZKkJxDKSEwqzTQKDG56LqelBmsySfjI8nzpCTGWCIWywkJ2qbn&#10;EHaMQ8mHj44JowetxNQlgZoM+VDTWgcRYjqX4ceRL3/7j2xefsUvfvApK1cwjj3RajzgY+J6u2Pf&#10;NCht+e3vf8/19Y5xFOHROI637X7YH1gdHfHxR0/pug7nRIwphngaJsFjVdVorRiGjhACm+2BX/3y&#10;lxRFLjk677m6uqIsax4/PuXxyQmz2ZKyLFDR0x72NLsdXT8wRpmbl0VBUVXMFyvKqmS5lr9952nb&#10;lv1uS24Su7OeNy++xmY5Hxwds1otuby45OzZa0w/gFNs2x3Xm7c8OjnBWMN2syGFEWsVw5jYNh2b&#10;piXPDO048q/+n3/P4bAlhsTTJ5/y+PFTXJ6DElPL3W7HYbfn1ds3PPrwCcePTjF5xtvzMxHHHQ4o&#10;V/Bnf/O3/M0//zs++t6n+GHkenPF0HeMfsR7z26zZXu9Y+h6To6PODpeoQxsrq44tD1ROUyWM7Qd&#10;Xbvn+uwth6tLhrZlc3nJ9dUFv/jrX/D5D3/A7nDgxYtXnJ+fMQyBYYykpCmLnOVihssc1XzO+tFT&#10;nnz2A1ZHx/joSe1As2so+xZjIIYR0KSo6AbPGMOteDGNMkdJMZFZi73J9WshA4cgpiuHtme327Ba&#10;Lfns08+wTkR+bjK/cy6TsTMF6roiAZvNhtmsZL1asWv2EwFX8rg34vKqqkXI7SXn1XbdtA51gGEc&#10;Jbc6DO2ddbemLEvOzt/QNA2Qbg1i234gy3JWxYy11hOZWUwq0Jr5Ys5yMcMaNZlHGharBde7Hdbl&#10;GGeZzWrJsYd4O6YoJfkHUpqox+9MQVPwYgZZlZyfn1OUmeTajaasKwKJoe9xRUGRFwzjgB/8dNw3&#10;Y648833XEZOMZaP3IgjXjhiSrKWnXt9ZmV/G6BnHXkxSjeGDRyfs9jvOLs45OVljnWYcE49PThm6&#10;BmPF3LMsK9wY6Ecv/ejoxVQ2wWqxwBhLGCT3arVm7Hu215fUtRDMIWG0osgdJ6fHhDEy+K3k3JPw&#10;yY2VPPnduUXfdZKj8QMEhTGW+XzO/CgHnRjDQF1VWJOhtJbceZsoshtBvOH169d0XSfH5gybzYbr&#10;63PZ48gyjo9OWC6WktMfRxJJ1iJZxnq1ojnIejdTsiZPIZHrhCkc/eBprpvJ7MBismwyOhzFOIVE&#10;czjgUqTb7zhsN5ASq9URmMS+O2CtpcgygpItiSAOfuikqXJZn0i/LPNMHxNJGXAKnQxxHLG5o8it&#10;GLIWNSGCUpZ6VnF0smYYR84uLjEuBwU+eOqqYuHmdMNAO4xstluKMqeqSnKnyeyc0+MVRSG5H6HB&#10;B1br+e395Meevjl8Yx4LYoyMEuPgSBKzShVvn4WUJA9nqop+8Hg/4PKczGaYLOG6AVfOqKqabgxs&#10;Xr/FWjFPsPrdGtCiscZOHr2aqBRBJZQxaCV5wWH0uGEky5ysT7d7dvsGjGHfHHj2/JLtds/11SU/&#10;/Pz7nB6vsQoMCTPNqZJKhFEE43709MNIluV0Y8d8vWBtC05DpKwr9s0O7Qxt34HLyKwIwG1ZsKxK&#10;WIohWzGtB3wM9ONIWS9oDgeir6kqGTetFQJ4il7uSyv3RyRQVhXlbMmhaSTXoA02l+VOioHBe/a7&#10;DWHspzmCxhpNZhSZM5RlAVoTlZb7IkWhnhtHWZRyT4ZA27UM/UDyk3k4Co2BJOu1FBJERd92HK9W&#10;jG3PbuhxZUY79GwOB/K8ZDlfs1ytCdGTgvSl49jjh0HybwpG4Or8GuU9P/r0e2z3DVjLcin9SIwe&#10;Y5Qcp3MULgNXiBHDlJvBWKpc4x7lRKO5ut4wxETQmvlsLkYCSVEtV5yfnfNv//1/xMdE1/V8+Pgx&#10;f/ajH1JXJS4vSUoMVuu6om0bqrLElTXdmHj21Quu9y2fGENVV2iVEM9LMbi7MaWExDj0pATGWR4/&#10;+YCnn35KTEb25ZyY9EatCXf38lNCTZ8jBniWNHi6ocflFT4k+sHf7pH7IMkoYzVJidlM2+xJJDJX&#10;iGG6FTPCG5MiGSM1Lki/2/U9V1dXFFnGYb8XKntKWJXE4GSAbhjIXIZWiaFvqcqC+aymrOfEpBmD&#10;R6PYbK7RVsxT/JSr1UT80BLjiHVigGGUIS8y+iESgqfrZN/TWoMLmnI2o64rBu8Zvcy+jUEMaHsY&#10;vIx94+BJ0VNXBbPZR5RVIfszeU6WZ8zqnL7dUxc52WQqHyOyNxFGUggQPJnRfPLhY8LjyOXlhjdv&#10;X/Gjh5Kch3iIh3iIh3iIh3iIh3iIh3iIh/gnHA8C+Id4iId4iId4iId4iId4iId4iP/G+EaBJ+8v&#10;xP4uStLd994Xpr/v/fdJ4Xc/5z8lfr/7fXe/9764+X4R7fvE1XfpUO8rJL/bBveF9jf/VvcF4/eO&#10;833xriD324W899vo7ue8X8w+oV74bir9/fa/L7B/37X95nl/ux3uFmzfv+7vMxX4xrFPNBCY6FkT&#10;FfwuSet97XrXoOD+ub7vPO62lTH6Dtz+HZX+pqD8xsRATaRHpe7Qx8KIsiKM7jsR4Dhr8MPA4IRy&#10;aUzGYAe6rkUpfUckzuSkHyeiG7cU8m+YQUhjULgcr4wQDUdPXlQkk2ELjx9Gcj9gNJRlxtD3HHYH&#10;fIhsu47//f/+1/zDF7/hb//6r/jpjz9nNlswtHuhZvqAVpqqyMmsY7Pd0HUnzMoClMEZIbvM6pr1&#10;asl+1+B9RCtL1/cMwyiFlFkmJCGE5iNFuu7W6CBGIfGMPtBtNixXa7I8Z/STjcJEekFNNLSUCOOA&#10;0oqqrjHWcmgb+qZBaU2eF0Ixdu72/tAIvT34kSF6iBlZVd1eS2vNLdk+eBHXaW1uaRc3be6su73G&#10;0XvGvsNYyzAIDXO7vcZYjY8jh7ZhvhA6j1Ea64JQRZMUSI0+cHW9RVvHarliVpVstlcMQ0dZifAt&#10;yyshrhLx44DRFj+K0FuliTiElcK1iabtY+T5y5cMfmTwAypFTtcrysxO5KFJ6G2FWFOWJYFEUpqy&#10;zMjykhTfCdOsMQTvUcljJmp2omWMSchpSYqdszzDOsvrN2dYY1ktl0IJmaiqKUVSkrZOMUmRnFZo&#10;rTg6WrH4i59TFyVGJREruolwOxW1WZtPYkBF5qwUk1qN6rklb5dlSV1XbHd7hr7H+5G2beW+Id2S&#10;1W1eSjGn07jCUqqCLnjqvCYqRT/0jOPA5fWGk+M1hXPMZjV+mOjnKVDlBWXmsCiUD8QUJ8q1n6gV&#10;gegDnQKbaWwmz9G80pA027bnsNuyPxxweS7U2ZTQRcYwBpqmo903qKmtklKcXVzyD1/8mmbf8vM/&#10;/wnOaKw2qIn2mFlHZoWiHSaKlJqIHyH1FHnOarUmzysuLq/pBxF3HR0fMZvNOD095rDbYZQikoTQ&#10;GyPjMGBsRllW+BhYLp5ijWO73VJUFcraqfgrcXFxTd+NqKRpu1YoNzFSzGqMtox+oO8a9ofEarVC&#10;K8UwBJIPOG15dHLEMHgu9h0/+P5nXG93DBN5DhKz+QJjRdjWtucootCwh4F+6NBaaDMyvosBgzEO&#10;hUGRbouMhbiZbk0HZlmO0mKUsVzn7Hc7Bj+igO1uR9McWC5XoDLp2xSUZS60kinLLNRyEXItlhU/&#10;Xa9p25YYpJht8ImQPIFAVOlWeBBTmsjMQgPK8gyU4tGjUxEtDiN929/SrbIiI/pJlDHIMeYaxiTP&#10;mrOG2PcT6Raa/Z4YPLl1uLygC5F6tuDyzQsxOwBCFJEySkhFqQn4MBJC4HA4MPrA06cfk7keNZHn&#10;8lwMAawxDIPFKE2a6IllkTMDQkhSEBoCMSX6fsAHaPuBaj6nriqh1YyDFPOFQJyoxlkm4l8fExHo&#10;Dg3WWqqqYlZX2KIiKM3V1RadRBIUvOf87BzrLMdHRxT1jBjGqRg83YpLldaEUYwr/ES2MUaEIzFJ&#10;Qf8wmfI460iTaD75UfoSI4WMyhlsZlFGKJJdL8J/R2J5vGaxWPD49JR903LoOrb7LS9evODXX/ya&#10;o/WasqwwStONI+VkwjBExWF7TdIZNq8wmQWbkXzHbr8nYViuVrhMxv3Hj0/JsmwS7CSSF+Fv5jRt&#10;e2B33RJDEFIlMIwZRsHoB2ZVRZ4XpCgCPptZHJF6XlHOZ9LPuwytHWE6d0UkjgNxHKW4WwmBy2UZ&#10;RZYJadAatDU0+z1GO5K1DCGiU8JqGPuBw6Hj6OiIsqzQLqMfOuI4kEIkeQ86oJXhZLkmpIAOQm7K&#10;DERBfaJihBAoMkeV5cyqGUfHa4axY2haDocDfhI4uyJntphjlGYYBl6/ectiPpO5CCKk7seRw35H&#10;njsh4g1i0KA1BCU0pJRlZJmIIqSQNRLHUR4dxURgFEqwjwGjQTsr1DjryPIMhRKqVIoimjcKlWek&#10;+YxhnChVU4FtWRRYIwTTzbVGq0koGcLUJyhcluMwKIT+5cPA6EeMseR5LqLvKGIsaxw+DpR9QVnP&#10;GMbEi+dfs99dU9c1xljquqauZ4RxZIwBq43QoWxGnjsgUlYz2rZls9/Rdi1lUVLmBXVd8eHjx+gU&#10;2V5f0Oy207Nmp7m73ENK9OaoOFHUk4jUY9DSHtPzHPqA04YsLwAwGpSzjKNQoawxQrND5kTaCA3T&#10;kgvJeRwnmrOfhCEyH7mZ+/vJNCQljdYGm4GyMLY9gx/FEGEXKMqcoiw4OzsnBc/xyYoPn3xIkZdo&#10;k02kRTEwuOlTtbakKN9prRUqIUxUQ3FQSTfHECNxEirfFUbGBCEloV3OF1hTYp0QM8W8yVHkOSlG&#10;jLOQPG17IBmNzQqKLENbTYiefbOn6xqInpRGiCPGBoa2pS5nfP7599Fa8+bVc54//yP7tiUE2G52&#10;bK935JkIBqqyYFFX1MsV+/2ecezpx3EqKL8R+jvqeibfFTyzWc2jR6e8fv2SoR84dD3L08d89Mln&#10;zBdLjHWcpTcc9ocbfSejl7nM5dWOq+uGqp5jswwfRiAwq2dCPzUDTdMIWZREORYiDMkKYkqToZms&#10;Ly+vN6yXC5yzrJYrxhTwwcvvACkJOc+nBEnGNBWT+ykAACAASURBVKU1ztnbtW2Id9eeehpTxASJ&#10;pMiynKIoaZqefdP9V+VYFNM6916u4bvW6ndzFPfX2d/KpfBOhys/mijx0/xRBS8yimSFJJlGiLKO&#10;uhH1KrQIq5IIa+I4st3uuL7asD5ecHx8zGw2Z+w68iLj+GjFdrfh8vKCk/URZV5iSbRNKwRDnRGN&#10;x2oZQ2IC7TJS1GR5QVIZl2dXDH1P9CUxTO2SAs1+I8IRA9EP7HY7VJLxUCHCHGUyPvr4M16dnfHq&#10;y69YASEpFrOVmMq0HWVVoKxFGUtMnazvSeRGkSlNWTiqIsdMc8fUtsSgsBMNdH848Ozrryl+8EPq&#10;5Zqrqw3O5lhlaHyD0XZqf0X0UcY6M12M22t3l7p+x/wQ3puTup+LuRWBTwYjiYR1hvVqRZ7n70wN&#10;p1TQu/eLOPs/ZTT5Lbp70t/Kkd0VcN+9o0k3BPT3GyK+L7/2vvv+vsj8ff+/b774PpPH9z1Pt/mu&#10;m2Od1grvO3+SuhXKq5s/U25KRiT9jWdY3v8ur6ONvjWOvLne+m4+DTBKYbQhqTTlJQy7zTX/3//7&#10;7/g3/+u/4Pzrl6gIZ82epDw/+9kP+dnnP+BkueBwecbY7XAEMp2YzSoWixlJweawIzOWdVWzKGec&#10;NTvOtlfsdy02L8mynMuLK7TSZEVJVpYs18e4osAnqOoZaujwwfP40Smv3rxhu9tQlCXHp0e8vTxj&#10;s9/jqorXX79gt9nLGDiOLNZrlssZwY+MnQhIfd+jCFibcXzyiNXjx/zt3/1zPvrsE6JS7LuWQHzX&#10;VtP9G1LCyD8IKaC0PLNGT3neGMiUw5JASy4uxYhWirLIQXm6ccT7gXGMxDybaJ1yBeNElRcjwUAc&#10;xfjJOAMaElMOCTGrYyLKB+/R6ua+gcxkGA1f/PoL3v7uD/zZpx+zyDOi9wQgJsllbPd7trsdIYEf&#10;BrphpJtyUkkpkhYCqrOWDx4/YrVa0XcdRovoKMVIVMj6zwi5WGvNfrej2e+43u559uw5mcsoyoqq&#10;qjj54EM++fgTTo+OKDILMYqgsmsJXowxldFUszna5iSlKIqS+XrJ+vgIl1v82DN0icI6DmPLcNgR&#10;C4fvG7aX53zvhz/kaFXz4tkfefbVV4S2QyvD5dst/bDnaD0nzy1N22NdxhgSvQ+8enPOi1fnzJYL&#10;rIY3L15gteWDDz9lvZwzr2oxVQBSiLx685o3r1+T5RlHJ8dEpXjx8gUXV1ds9w0eyyc//Cl/9Td/&#10;y8effEIz9vz61//I1fkZJo0YEm/fvuXt6zcMY8/TD57y6PgRWRxory7pxoHf/e4PbLc7jk5OKauK&#10;2bzm6tVz2sOe/eaK3XZLWZb83f/w31PXBX/48mtePX/B7rCHKOOnNhl5kbNaHVMUOSdPn/LBRx9R&#10;L1eYsqInElWiXszoxw6rRZCoUiQoiF4MIGKKKAseEUM2TSvXNp9yr0luLjE21bTdQExQlDUvXr7h&#10;yYdPybJsMl8VI6ixb4UGbsVsq+80bdPw5u1bjDHMZzL3V4A1BqPExM8omWuZae5+2O/puo6yrFBa&#10;0w/Drdmf9wNgxRQtz6iqiqZpJ6p8YhiHKU9ocbnkXYZhRGk47LYMfcfRo1MxQAxifGOGgLYOJjp8&#10;UU6GlzdmhyFgrcOPoxhneiHaaqPE1C1EQpyMgrWlHzuevXjBB48fc3pygtGGskz4YSAi69xu3/P1&#10;8+dcX29wRgjjp48eUc3meB/ZbjbTuQZibsVkNdw1aRHjDKUQgf+IPMMRkok8+fAx+/0WaxRXl2dY&#10;pVhUJalw0zWFlMRkcr5YMIZI2zRibjh6qqIkqzOi1mgtYneVEgQRNhd5BineitD9OJJllvm8ZL2e&#10;E6Inz3NWq6WYCk15NDG0jGJ2NxkeGC2GRCZz9H1P2zZYK0bASYHWIp4PcQSVaJqGlCJFkQtpfWoH&#10;RUYInsOuIXc7CpeJOa+zaCNjYYxeBMPOEYaBOJmQGa0pnSUpzbzMiWkmhO0xgjYoDcpkRD+CHzEp&#10;YFTi6QePsU8+5Hq7pe0Gdk1L2zUiBtaKqsgpZhVZUeEyyfXFGBn6Du8DEYXJHLmuGcYOayy5LdBE&#10;tDVkRSEGezEwxkRR5bgsRxtNN3SgDdfbPT5GVIrsDgecsxPxPrFeLqlyS2Y1ViXiqG7zMSmIcbF2&#10;sl6EMAn3S0yK7PcHxjBiksNmDqs0LoJ1lqFvxWDXyDy7nOVopWT8CR4fZO2eZTkmKxi9ZzZfsDu0&#10;tP1AiJGLywuCF2NENdk6rNdHrNdriqoizzJcljEEj49JDAYTxBBvzemury8pi4xf/PxnvHrzlq7r&#10;YX2MwbDbNfzyV1/w8uVrfvyjz1nPZ8zKnFlZ4KwBNZlwICaG4zCy2x8YU2QcJE8qewlifjGOA4fD&#10;njFBBZRlRVWUqCRGhuv1ivm8RisYhh6rI37oyLWiWC7RWgTQXTcQQ8SHcGtaGKf1o9Fact9ZhjaG&#10;OsJuf6BpOpqu4XDYTWtx2WszRuYQKnox/ZvVoGG+WKD1yGRfgctEDB8nkXrIHH4cGAcxL2AyLFdK&#10;U5Y5RVGRUqKuCqoyZ3t9Rd+1+DEypoHYRZrumtNjT71a4aqa6P3tkuDGThAUJhryYiQpR9N05Nbw&#10;45//lKqu2e23KCU5GaUUKnE7dx7agf1hJ3uUWUaIiV1zwBQ5T558SHtoqWczNvs9l+fnjH2PB4LR&#10;bLuBul5gkmXXB371+y9Z1AWfPX3C8XolfZnJ8SFwaFsy5/jxj3/Ckw8/EZPMKsNlYgyklCJFJF8c&#10;IyGIkV42GSgprTFO8uRxOu/9Yc84zTdv9i1DFJPUkBLeB7q+I0RP03aMg+xHPRsaqqKmyHKcyyTH&#10;bzX4kdTBbr9nGIapHuGaYRjR1lDVNYvFXPIKRokxq9PgNSfuiLBa0TcNafT4yajdTnPT0Qd8jAyD&#10;pywyNJqxGzmEAz4pqnqOc2JoWtcztFEQIrOqxsaA7w8YLes3bayYKXrZf3v8uBITyckcaBwHtIK+&#10;7+mHc6x1lPWMiBKzjKKgrCNJa8xk+rLbbOmHHps5yYFZ2ZcMYSRzhkxXEGQPLcWINY7ZrEIrbo3d&#10;UoqyNxEjoPCTucdDPMRDPMRDPMRDPMRDPMRDPMRDPMQ/1TB///d///cPzfAQD/EQD/EQD/EQD/EQ&#10;D/EQD/FfH37obgWswLcI5N8lmr5Lq70bf6rg9eY998ln93//faLyW1Hy9N33j+E+Af0+qV5rfUtP&#10;u09iv1voe190/V3ncff99+NuAfHN59y65sNUoJbeey533/++z/xGO/8J8fz9Y79vHPBd7/n29eA/&#10;qx3unuP9trz9W9/5bnWHijYVJbyvAPzu59y0z10Dgvvnc1OQfb9t1R1x+93XvyGu55v3Nwh502iL&#10;VhajhBBvrBTJCxFDqMrWGqG4aDOJcERQdXNEcaI8378m0/9EXG0sShmUsiQtRJ08z4VM7D1ooSSk&#10;OIn4lJB1lTF0Xc/Xz17w1bMXzOY169UCjdBpUFJ8UWQZWim219fUsxkus1K8raWQXyuNQgnprpDC&#10;hvXRmjzLsMYQg5BFvBfStcC6FdZK0aVSmqQ0MUHX9dQzoVWlJEW48bbwRIpqhNQqBY4uy7i6vqYf&#10;hqngp5SCPnkYpfAuCfXhhvijlfw/+BE9Xa9EIsVE07T4UQgJSmkS957FiX6TpgIaKaLxeD/Kd6SE&#10;MYrMORbzBdoIiRClaTsRyseUMMbiw4ifBK9lVbDbbjgc9nRdzy03NCWII04poUD7qX9JYdITSDG9&#10;EK0NymrarqHvG55+8JihbdAxUuUZzho0UtRmjMVZEfREQCmDVhlFUVHmBTEMGKOkgCq/IRZquCno&#10;R0RA3TDQ9T1t05LZDLQUcQvdPbBvGwY/EidBdkrvxO/WCFm1rirmdYVOScSvWhFToO96Bu8nmplh&#10;8H4qcEyTEF/R9j273Z6m6TBKCgVjSlgjomzpH5IUHgHj4IX4nTmKqpRxJcFm29CPkaQU3nspEjIG&#10;rSDL7ETUEfG70UrEcFkFSaOMBaMYx54wjoSxlyKoUfoGpQ3KSjFRXdWUZQUp0jQNV9sdYxBCRoxp&#10;IrsN7HYHttcbukYE/PPlgrwuefHyJQrFRx89pcwzMmeAJMVHeX4rtjBGf7Mv1oqyqsmrGZfXW37/&#10;xy/ZbXcUec6j01OqKsMaRbPfYbTCuKkwyY9sN1varsdmGXVdURQ5eZYzm82oZzO0tVS1UN8P+wP7&#10;3X6iW8EwiEjPOUtelGS5iImbw4HMORGvdx193xH8jTmIRTvLfD5jvV5y+uiU2UxElYvlEoWIQjab&#10;S8Z+YBhG2qGXokoSLstJCbq+f2dEM5lxaGtvRYcheCHc51LQv9nt8SGijZmELRM1dKJdOecYehGR&#10;5nlONaum+zyhjUEbIZagNWgjoi5ryYsCazPpK40lpEDXdXRNO40tItovylzGDqXI8ozlenlLJWsP&#10;DV999YzLq2tm87mcX9fd9k3GWBFSBikKU0kopoftDlLEGhGGjjGwePIEsozt2VsIAT8MoNJkTGIm&#10;cajQzIdR+tUQYb06hqgmSuk03scg/fQoAveyKm6LnGMI9G0r5zSJUoUa1vPll1+zuZa+7qb40zlL&#10;VdeUZYnRmpQCWiW0moT/xlCVOXnupj44iqDeS1HlajVntVpS1QXWihA/s3Yacw0kMRLJnBOh8g2l&#10;Oco4FoKMT2GcigqtAzSjF7pjZt+JkrQSWrnTkVwlTPRYlTBJDEaICT8ZJRRZRlFkUvCnEsTA2zdn&#10;nF9ccr3ZstntGX2kbTr2TcNuf+D8/AJrHS7LMU4KRkOMaOcoq5p6VuGsCIVzZ3BG46zGGoUzGp0i&#10;ziqMlhP03qO0wYfAGAJt19G1ByGJGZl/pJSECB5GqiLDaUUYBuHRhhFFlD7HGmIMIreehJ8xSiFo&#10;Som8KKhnc2aLOSlCnmWTallhtJrGEoXTcg2N1iLQDZ5xos/7YaBtG16+es2bt2eMk9FD2zQc9nt2&#10;uwP7XUPTdngvBFKVuDV1UUqRuYz5bE4/DEQfKIuC5WpFmZcoLQZGu92eq+trmqYjJMBaYooMQ4+z&#10;hrIoyLKM+awiRk/hhGidOYe1WoQK4wDBo5MQpfwYiAmcE1qrdRlZnmOsxWYOrdVEG4+EMIiYN0kx&#10;szOGzFmIQQr0YxTKVAhYa6hLMfiRuYf0X03TcmjaSfytUEQRZiWw1lFV0mcbo4Xa5BwxJrK8Yn18&#10;wvHpI+aLOW3fMnghJSqjhVC237Pb7SbiqoiAjZJ7fDarWK+WzOdSVFtVFVVdovRN/zoSh4449AQ/&#10;EkchSjljyJ0VWjtqWisILVVrEdTYG/FmTAQfaNuWYRLPOGcIYUQrRHAck8y/YpgoWhZX5NhMipq1&#10;NRhnUdZgtPRLXdcRg4iXhQSvyIsCl4sooZrPqOdzlqsVJ49OWR2txRgjBSE3JyFtHQ4toxdxtbUi&#10;5rm7NhCTJREjWGuF+tW2t+TMm3VMiGKccWPKdPNePwl2rMsJMaG1wxUV9XzJ8aNTjk5OWa5XLOY1&#10;s6qkLnOKKqNeVBR1TZaXZEXJrKop8oxZNWO5OiIrSpQytG1Hs2sY+pFZVQEeRSDLNEfLBavlEWVR&#10;MgyetunlmWs6fIhcXlwwhsBitURbQwiBcRgYRzGR6rqW5WKBUZAZTVHmE0U8MKsrZvWcr5+94PmL&#10;V7R9z8nxMScnpywWC/KikP7CWLS2hJDoh55D29B2LV3f0Bx2bLdbrjfXjMMwic9lDnkjInUuI89y&#10;YohEPzD2Hednb3j54gWXl1dCaesHuk5ELDfzwcgk7pn6rRgDMSQZr6f1YExJTKiMGBmoqW+bFEk4&#10;q8mLjLIqOf3+n/8X5Vf6rpvWu/dEt+n96/S769ubn72jnX63geC7NeU0nKeI0uoW9J6UmsTosj5K&#10;UYSgSimcgma3Y3N1Qd+0hHFg7AbQmuV6QV2XnL89o2sOGCWCuJgiXSf016oUo69+GGW8dY4iy7BK&#10;hFBxWpsMfiQkhS1Kzs7PabZbgh9pmobHjx+hFbx9/UrEMEZEo303MgyyxhOCvWY2X/LJZ5/R9gMv&#10;Xz6b1qGWvKgxNsNHTzWvud5spnXgQAojuVYs64q6qqlmFVVdkWeO4mae2bYYo1itVhhnOOz35NWc&#10;+XzB1fVGaKBK0wwj89PHfPzDH3H0wYcMY2QMYnQXiTe+hNM66cZogHc5DvXuWodJ+HA/T3M3ByV0&#10;9smQwolxkDFm+sxpfXkj2J5EM3fzIHf/fp+p4k0OAt5vIvgtg8y7a1q+bVz5Dar8vTzcfeH5+wwm&#10;3/c77zOq/FZ+6Vu5oLvn+92mj/I4qsk34O5rejoP895nOxFvzfXU3Yd66kP0jakiku9wWSaGQkYM&#10;4159/Zz/5X/6n/k3/9u/IO02OB+4urjEloZ/9t/9FT/9/FMqC1dnb9hfXeHbA4sq5/R4yXxWsd3t&#10;+Idf/gNvnr9kvVhgjOHszRueP/uKthtAOXxQ9INnDJG8yJnN55x+8CHFbEZISN7KyLia5Y63Z2f8&#10;9ne/pSgK6mrGoW25uLxmu2/48quXbLYHtM5oup56Mefx41OUinRNQ9ccRMxlFNZqjh+d8P0f/YSf&#10;/OVf8uR7n2Bzx6FrGKLHx3DTvb4bP6dr570X46DpWQlBsihGa8zUjyklBhM3lytNZFq0iPas1mQ2&#10;wxpLDEJcH7wXEzhjQEHXd8SYqGYVi9mc5WJO9F5EtkbyXyF4YvBE7/HjyLyeYZTil//hP/D7//hL&#10;vvfoAx4tlvihB2NI2gq9uWk5NEK/NTajHzzb/QEvClOGsUeWmDI3LYp8Eo9CXjiyzOJ9lBxiiBRF&#10;QVmWbLdbXr18yeXbC64vN6yPT/jok0/4+NNP+OiTj/nzn/6Cjz74kMwoVAhEL3NapzRuOm9trJhB&#10;TfPZ2aKmnFUEAkPfUZcZhsRuc871xQV1WWKM5ve/+w2ogFGR3/76V3z9+9+Q/EDXtjx//mwyIhBT&#10;qZggKwpmixXGFTx7+Zqzi2vmyzUg6+RPPvmY73/vB9TVTESIg6zzd/sD//jFF1xdXwh1O8G+7Ti/&#10;uOD1m1c0Y+Djz3/MP/u7/5G/+Ku/JoTE737/O/7tv/5XXL9+wfeffsA8tzz74x/58ve/xWnDR08e&#10;c7xasKgrFrOazXbHb3/3ey4uNzz96GOO1iv6rqFv97x68TXbzYaiKPjzn/2Mn/zkczJnef7sKy7O&#10;zxj6SO8jMRmKYkY9XzBfr1ifPubzn/2CH/7sLyjXx1y3PYdxJKRInjmyiaTrB7kfx+AhiXlLQqja&#10;IUaavqfrevp+YByFQOycRUuyUky8Imx2B87OzsnynPXqiOOjFcbIWiwmMfb0vZgJWifPwmF/kFyy&#10;EtG9GEjIsxW8xyhNnjnW69XtHGy33bLdbtFGU9U1TdOIELSuKYpCnt+b+bExZFM/d7Nfk5LkWow2&#10;FEXJ4D0v37zlzevXk0AusF4tcc4x+sD19nBL+h78SNfLHpXRZsrJyxo3RenfQwK0JanEalEzq3LJ&#10;kSpN33vatqMfezGOOuwpi4rZbCEi0ykf6oOskba7A/t9w2az5eJ6wxgC88WKajZnt99zOOyI05gi&#10;FHV9S/c1xtzm/MNknpmSQmshZxujmM1qiiITSWb0mKnttRLTjRjFRDGEyDDIs9V1HYv5nPV6JSLp&#10;afyN0xh004/dmGT2k0jYT6ajaDHOKYqMqiqxVnLpCsRwT+nbPTDnMvKywjhLQvKP4zCgjWa5XOAy&#10;N81NEn0vBqP90HM4NLjMYZ3FZe6WHF4WNc6VVFXNYr7AWk3bHMQABqF/EwOh74mjJwXp7yBN5okO&#10;o9VEzXaURYFWkhtZzmrmZUGZ56gQ8X0HIeCMYb1e47Icn5Kst+uaMi9QwNCLSDzERD8mtHUklBgy&#10;pSQmiFqhjcEYS2YzMptR1jXOZRiXYVyOzXOUNZOLnVwZAGUUMShCiLfmLtKWkqvPnKUscxGKGsn5&#10;3KwpSbJnkyZ/aGP0tBaRzx6jRxmLyQpsVhCRvYKb/K0QrB3WZoQIbd8zRjHqVNpgswybC5EcpWRO&#10;HiPDODCMI0ztIGaSnn7wbDY73rx5w/nFBbumoR9G2q6nacWko+s79rs9+0PL4dDQDQPDMFBWNavV&#10;mllVs5gtqMqaEBKPHj2mrma8fv2KZy+ec3F5yXa3RxmLtppDOxKjJkz3eJjWFGJsaijLnFldM6tq&#10;2ubAqzdvaPsenyLWyL6ZgqnfM6Q4MnQHhr4jjmIAhveoGBiHnq5p2O/2XG827A8NeZYxjiNKa+p6&#10;hkIz9j3j0KNVIneOzGrK3JGXGfO6nnIzFVU9oy5rMQjygWH01PM5dVWzWq8Yh5HmcMCPnq7r5Bl0&#10;YsKotUYl5LuRfvPG4cxaI/3TdodzljEMVHVJXlZ4pSnqBRfXO3aHhqvNhovNln3TECLEpJBbUYOy&#10;JGVIaJq2A2PYNwfOr8755HufcvrohOVqzmq9op7MpYP3SDYq8PLlC84vzgGFc+7WIDClxGG3p+87&#10;2qbhV7/6FednZ7e5+dl8ydOPPuV7n32fJ08/YX16gk+J1/8/e2/WXFeWnuk9a9rDGQECIBNJVqay&#10;SpUlleSWJTm6HXaEfWH/UPveN77pCHc4wh0e2tF2ayhNlVWqKiVz4Ajg4Ex7XIMvvnVAJBMsdbfu&#10;3OfLYJAJAptnj2utb7/P+759y83NNX70lFWJNoph7Gn2O9p9Q9u09H1H1zb0bYMfesZhkDVh7k8E&#10;L3NJMZV+9z55Mpkymc0wRt59kqDPhiIgfUVjTTYwVKA0Smn2zY6XL76Vz548Psk4GRNwMMlTuaeV&#10;128HY8TpdMp8vqDdd7x6+S277Zqua3G2kN4sIZuiRDGDLMq7nuJkUjObz6jqmiQuI2LmqhUaRVLv&#10;TONByzwgeMZs1GiUXJOFtZRFkcdJCCHiSjHtcEbGIq3lmeMKMdY0ppCvGQNa3gtaK/3Ffdvezcn9&#10;OJDGUfrVRcWkrijzezWtpIfdrFckP0KUuXPf9bRtl004AuvNLhvqigl4TAmfx7vLP/gXR1HOsY51&#10;rGMd61jHOtaxjnWsYx3rP9k6AvDHOtaxjnWsYx3rWMc61rGO9U+soWsehM3vw9gfAqbf/7mD0PUh&#10;geqHkrsPP/ePJUUd6relor9fDwlhD4l89yHth372fXj+IZHvhz7nP/bZ7+/vQyLe++fhPhh/f/vv&#10;RLfcvRT/xwDyf+zfe/94Hl70ixCYO8jvoXN7+PP96+Z75+ehayeLjj90XR1EyN/hBpTKkEI+Jwq0&#10;epeS9tB51fqdSPz9fTVZNHPfsCClhDbktG0R31ljRdRsNMaKfMtaERrYA6BnXYbB34ELJN4Jeu+f&#10;x8P+K0PwQVI0Ehm4lDQMcxDXWQGwtLFoBZWTNJ2DeEAEBYr1ZsMvfv4FEHlyfs5sPhOAy2hm0ynz&#10;+SwLg2yGCYPAWeogaxdhizaakEQgp40R8UaM9IOkwh+Ef977LKY4gEDvoJIQvQDMxrDfi5BPKY01&#10;AvaXRYEtHDElhnGk7zq6rqOa1EynM0nMzuckBBHnCvx+EJ5L8kgIgeAl/fEg5Dt8TaNxzsEhSQsR&#10;R9+/f2LwhCCf9UAqHNJxnHWUVU2OmwFj2GzW7La7fD1LCoo2ApUVZcFut2G73dGPIoAUqHAgRX8n&#10;5gsx5fMf0Hei1UQKklcxmZRM64InF+fM6po0Dqjg76D8A8SvcsJZ1/UM40DCUNUzyqLKx89jrIgf&#10;69LJuU4CJFknoj5tRSgzjmIksFjMmc3nVGWJKyQRXlIyIimGd/diFl3u9ntev35DWR7AFy0pxSkJ&#10;IJwhIGctIUWMlRRdSRUB4yTpqR9FhBpDRCHiIm2M/JwXsbCx5k586X1gt99KulY9IwTF1c0tb65W&#10;3K639MMgwscMGxoNhRODCj+ORERgprTFR/AkyrpEkUTQHgPRC/BRVxX1dCJiyUPiTRY2W6PRZUXM&#10;acBDP9wJWpv9nr7pBbQ1hno6ZXEqMN7ZyQl1VZCCZ+h7QvA4V6CV3Fd9hkW11lhnM/gocF5Siu2u&#10;5er6BqNFiDadVJLKvr2FDHpXdU3hCsZhZH17SwhiDjCpaipboJOArVVdM5/PWa83LOYLYoy8fvUq&#10;J3+JAMoYw2Q6uYOrC2dzQrJjWk8ocoJN23VZAGupZzO5XrOQM6VAXVcYLfuTYmS72xKjQFU+BNAC&#10;IIhxhRIjiRAxWuD3spRf1or5SFmVKCXXcN8PktLdtndjjs5CssM9XRQFXTcSvKcsC4pC/i6EmFOi&#10;FT6KsYg28ixXWZyulKTJpCQmB4mEignnbH7uy2OhrmqqWiDykJ+v7b7hxbcvuLm5oe1aXFFATpo+&#10;JIA5K+nSaDFEsVqzW68Z2k6Ev07S3YrJhMXjJ1y9eYPf7yTxyI8ClVsxalDIuNN0DePoCSGx3zcU&#10;rhIBssmw8tCLoQiKYfD0Xcfr16+wxlCVJWPX5+T3DNXlRN3tZsft7YZx9GzWG4qqoqoneTyQpKyy&#10;riS5UL0DtGy+/1MWzqeYJEXbe1xhKApLDCMhDIQoz+aDYM8oCIMIJEtnBFjK8wvrHNYYSfVNSe55&#10;YzOQkQQ40AL8oeXaU0qMOHa3N7x59S1+6JlWVd5PEadWhaOy9k787ceRse8onaWenWBdIQK+cRTh&#10;ug/sm5au79k3LW+vrlitbrm+XrFvW8YYmc5moBKJINC70dRFwWw6keSlKAYdVktCveyXZxi9ALZJ&#10;YZyTtKpJRV1VYiRji5ygOFBYg1aJdrdhyEYN4zAQ/EDfNnLfhShCUJPBLGvwwbPZbmmalrZv6dqe&#10;rhVjCxSSypmNA6IfBZQIgVevXt6N8WMQoW/Xt2hj5FlmLGBY3665uV2xXm8YRk/haqrJBFc6uq5h&#10;s94QfKB0YoBjtMZZy7SeoFFMqorTk1NOlqfMZjMm0ymnj864uHjC44vHLE5OmS3mnJ6ccHFxRlkW&#10;RB9YzGacn5+SwohKET/27LZbEb6PA32G8WlvtgAAIABJREFUuEhRzDiaDF7Yg8lWBqzrmqqqslBd&#10;TB0k8VvmJXJsFM7KvEkDRIFOnBMQ5iBsl3mpTDtCkNRD42wGw6MYBpkMqeV56uHeiUnE4aOPYsrT&#10;NHfPzzEEBj/ic6pZRGDc66trtusNu92OFAPOytxQK5lXTGcztBEAP6XE0HX4ocWQcHlMTzFBjHku&#10;YjFK5qgqz1+SimilRUjvPSnKvLLrJF08xUhZihlTivLss9oIUJj/bZQksyotc4YQ5VcSgiuDJvpO&#10;8F9OJriiRGmDcyWuLFFK5/3Pc6CyoJ6UzE9mLE+WMi9wRraTFF0nidMhp8DFvDYQSEQSxe1BXJxh&#10;k4P4WdLoBfRtu04AJ+/lueMFeArZ5MD7iLElrqyoZjMWpydU04ncR9ELBFdYirqgnNa4qkYZd2dG&#10;kqIYA7myoqym1NMpJ8sTlrOTDNcErAGrE6W1VGVJWUqS+nw253S55PzsTMwJvpO2LPO70smcz2nD&#10;o9NTnjx5wnw2xWolzxSj8THQtg1aKaaTGZPpjNEnmqFjuVhSlgXT2YzZbCYGUtYSUmIMA+hEUhGl&#10;xZRIH9bWKVFYS+GcgCKFrB0U5GegzammDWEc8jmIdF3Pzc2K1eqG9WrFerOROZLWvHj1iqvra1br&#10;Na4oscbKPZLn35LYKXMzncXwWiP3poIwehHgdy1JJZ787h/9h/VX+j4bv/H9td8H+gaHNfRh3RNC&#10;+B4U/35f4GDwdgfA3zPwO5gx3H2/AvJY7qxGk+jaPbfXV4x9y9C0pAxjzeYz5vMp3b5hdXODdd9d&#10;K3ddizIKW1hUyp89Bpm/3xnwBLq+ZxgDSWmqyZSvvvqG9foWl89p33ZcXl6y3ewoNJzMJxTO0jR7&#10;Adg6AXSMdUwXcy4en7PZbXj58iXGWGJIOFdkcLfGWM3N7Q3ej0yqitJaZlXFpKooyhrtDMZK6qjR&#10;2bzOWsZRjvV0NqdtBeZYzOfYwrJa3aIz2LJ8cslnP/k9Ti6eMIaIjwJfxBSzuYK61+u519PI87z3&#10;+20f6kU9ZOQHGQpW+jtX0nd+Vn3XCPBDienvvi7znfvA+vvf/73eSZ5PP9Tjut+D+lB/8KH+00P/&#10;/5Ah5EO9vd/2Od43PPw+KM87fv09c4KHelqHPsEB8vzOdu9+l/+skf6Q9HQgjAO//Ju/4X/6H/5H&#10;3v79L5kSWc4qkh8pK81/99//t/zwd54R+pbd5pb9bsd6dU1pDafLBVolrq6u+cs//2vevn1DVRSk&#10;FLm+umK9uc0GYBCCohsDISmKsuLk0Tk/+PQz5idLbm5XKA0+elAJ7z3nF+d0ecwuylLm9fs9V9cr&#10;nn/zLU3X4Zyj6Tpm8xlPHl9ACuz3G/a7DaMfMEaznC04OV3y0bNnrLuOl6tbitmMeibmaimDgSaf&#10;g9FLUqS5B6+lnDh6+JrJPbbDnP0AuMYQcrKtzqCXnCNjTO7z5GtUJUrr7gz1DoCuKyx1UbKYTplN&#10;xcCvKiqscXfmkGXhcFozrSrWNyv+7b/5v/nyiy/4wZMnXJwuUfgM4FuiMmzblvVux5gi2pXs257r&#10;mxXb7TanZqu8ntUUZZkNwybUk4qiEogUBVZbFIpJNtt7/vxrvvzyK/wYWMyXXF5+zGeffcaTJ4/5&#10;+PIjPv7oCaV1rK7esl1d35le6cO8s6wosxGUNoc0bQXKs9ncYq3m8slj2qbhy1/9inZ7ix8Gnj9/&#10;zvMv/4FxbFEKXr/8lpvXr/BDz3674+3VG6wrmC7mTOdLbFlRTmeU9YwxKr786ltuViumyyVnZ+dc&#10;Xl7y0ZPH1HXJ0Pa0+wZnxZzu1avX/MVf/iWvX7zKcJRms23Z7FtwFZ/88Mf8F//1f8Pv/fQP8THx&#10;7/7dn/O3f/0zXn39JZ99/Jg//YPfY+xavvjbv+Pvf/EFVVXx6aef8OkPnnL26BHWWZ5/8w1/9bd/&#10;g0+RH33+Y+pJLeY7fUez3+Oc44ef/ZDPf/I5ReF4+/Ytr779lhgEENemxCeFMo7JfMnJxWM++8nn&#10;fP7P/hmPn32Crif0wNvbNdt9Q1GW0mewjsIYxq4hjB1+6AghiLlJNvX0KdIPgSEEjHMkkhiATSek&#10;ENBKzuc4eoEAQ+Cjy0ueXFxIMq5597z33jMOY+4xy5Cwbxv60WOsw7ninTmL4q53qrXBFo6uafAZ&#10;pO77Xj6nUux2W3bbHfP5nMV8JvP3DPB672WtmmIGql3ubUaUNhjr2LctN6tbjLUs53MxXBo9k8kU&#10;W1Q0TZP7djUqr1tSjJQZrAf13bFE6wyAQ12VLOYzAfqD9DqHsWfMKb/aaoxxzOez78Dq49Az5CTe&#10;fvC0/cDgPderW5q2Z7E8JSWFK0pikD5TCOHOJEMb6UWEIP10nw0zuq4jpYizFq0Sk2lN4RwpBoau&#10;o21byH2fd2sK6YcP2UhruVxycnJ6B3aGPDeLMaJVfp7kOZ73PieHvxs7Bz/gnKMsK3n+ZqOudugZ&#10;xhEfAj5E2ran7ToxUjUKa8U4dL/b03c9i8Uyv9+Q9eehZ6mVoqikzyjXj1wPVVUyncyYz2UtPp/P&#10;8nqqpFBi7meVwimNCgFCkOeVVvn5pBi6jm++/oZ2L70LrRTb2zXtfs9iOqFwBqMQI8ShZ2xbuqah&#10;73r8ONLstgJFK+5MTHXuGYJmt29Zb3a0bcd0Ns/vLdK7d0VK432gaVt6P4g5QUzc3N7S9j0oTYhe&#10;etaHmyzJeSmrSkwBrL17D6K1rDXKwknPKwYB410hBqvZKEvO5UCMQUxhQmSMCR8hoHBVDdoyhETb&#10;d7Lm9IH5Yk5Z1diipOk6btYb+nHEJ4V2BcoWJGUYx0DT9/gQBSwvpG8kn8UxjkOeW2p8TNSTms12&#10;w4uXr3jx6hWvXr/ldr3GWMdsusDakn4IjIOnbVrGwZOUujO92262tPuW4D3OGZYnC4yW59hu37LZ&#10;d9zcbmm6gVdvrtnsGpq2xbiCxXJBWRTSg69rqqrIa/mKk0ePwFpevXnLZrsTA4OEjHfWkkJgHHuG&#10;rqdr9oz9kE0GBoa2Yega/DjIbDYlAferkmpSMQwDN6sVm92WfbNmGHtSCigl76BKZ5lMa2azGbPJ&#10;hKqqWCyWTKZTZvM5RVkyX8wFYjZWegB5vRpD5Ha1ZrPd0zZdNuXJJhY+3Jloi9Gzoh+lR+vyu5/J&#10;pOLk0SmTkwWz5Qk+Rt5e3fCb51/zm6++4pe/+pJf/v0/8PW3L7m6XtF0PZvdnmo6JaBI2tAOA20n&#10;vUStNIMfePPmNdfXVwz9wGw2w1rLOEjPxhjN8mTJo7NHYnA3m3OymLNczqmrmhQCMfdxUZqTk1M+&#10;//xzLi+f8vHTpzx5/BHTxQJXFXls6tnutsyXc4xznJycYqzOpuOKsRcDkBfffMuLb77i+u1b+qYR&#10;820vRp39MFJWFUaJIaQ8RyXrHqXfrZ9RaAW7zRbvR1JM+Z2EunvPbPI9OplMMNmkHuQ9jpjKOgHZ&#10;jZbxIj//vBejkZTEBKYoJcV+OpvQdT3XV9e8fvUaPwz33mHCMPSkfK3GgwFtGBmHQd4vkWSMUmIh&#10;F5MY9Kq8X9L9ShmQF8PuFAJt0zD0vZh6R3lvorQWI7wkhgb58EifahzFiJZ0t5xUSoMx2eRix26/&#10;xQ8DfhjY77asb1fs9zv80KNIYuKhElYp0jgQxhEVEzopog+EEPO137HZ7Nju9rx++walNfPZnPls&#10;gQJO/wP7K8c61rGOdaxjHetYxzrWsY51rGP9/6ns8RAc61jHOtaxjnWsYx3rWMc61j+9HgLIv5Ni&#10;TpZCvAewv/9zxpgHxajwDjx/P93qIVD6Q1D2b/vzQ4La9z/fQeB1qPv7cNjO/USqh0S29xPj3z8W&#10;9+uhVPoDeP/+v/mhc3I4Zh8CziVtLGWxxD13+PD9VK37x+Kh39//+3f7bh68VpR6WJB8/5jc338A&#10;fX9b6ZBTdlAepwe2obPIG+4Szt5l1uYQ6wwnZcEsHxBU3wcC7iDtGO8EzPmbc+LmIRX3oIlOaCOg&#10;jbYa4yUhgtJj7YgxGj+6DGeKSOqQVtm1LUPfkVSQhNWQkGDPvPcpZNhC5zQsETZoLUBSSgmnnMBp&#10;XZLUUn2CHyqKIQuSy5aulbSgsU10IfG//ut/yy9/+SX/4k//iD/8/R9T1zWj90xdTYpBBI3Jo1SG&#10;2YxCJUPwirYPpHFk9D03N9cYZShtyWw5wxO4ubmlLCsBRw7pKRnM6/sBZwWub/YdKUBRlAwjjCN4&#10;31CVJ5ISozVjkEQEPwzM6gmFEZCUFPFBUkPfPYtEwCHgmCS3Rx+wtsiiaUUMEFTEWQeFgGkhjO9M&#10;L+7dtwexdYiJzXrH8rSgriY5SQz86IHE2PW4AmKGtGKUVGytNUkZzs/POD9/hNaK/b7BDwk/JsYQ&#10;QBm0AR8TnVdYHzDKU9kSnQUvRkkiSfCjQK/O4kPH5fmSfow0TUeqS8Z+YN90GWaqSMHjxw6SYux7&#10;SZgeAnbwPDp7nFPE3wEr/k74oiiKgqQt2jhmswUgQGjf9xhrcba4SzZSObU+eU8koLQYTpiiyIk4&#10;JderLb/59df89Cc/ZuIMIUlahB8GEQ5rhUoRk7QkTGrQ2mXhqmc6qVicLPnm628hBAonKbtGCagj&#10;AbGH6zZJKsnhvr3dYZVjTIn90HPbbCWJUmvO9BkYR1QRnUW6XT/QD5L0G5RClSo/B8AEcLYk6IEu&#10;CIA+nU0p6lLAb60AQ0QTvACPVVnixkhdwjgO7Pe7O5BsyMYESpfoqgIjybLnyyVj2UKKkk41DBRl&#10;heTapZwylYhRRG+QSMYSQ0AR0HgW04LTxQLnak5OFvT9wBe/+AbnDI9OTgijmGvYaUVRlixOTyEp&#10;Me1IKkPmiX2zRY8dca1ou57Tk1MuLh5zfXXNi2++RvU9GhiCJ6nEpCqorZgdzKoaZw3jOGQxp6Es&#10;C0L0An4Fea4XSmPrCqM0+7ZjHG+zKNzQh0iMSDJSVeV9V/ne7SWhOXl87EmpEnAjG18YrTGFISTF&#10;0HSEoLDakbyna3tGF0XIVznI6e6FtXT7jiF6xrFhGLUckxx5LPpXg7IO7RwhBjFDiFHSbmKU5DSt&#10;scoRnBiJCNAZGIeEsw5XOEIItPuGUBT0bcfNzQ0hekpVcH31hhBOqMqSKkOtXd9RmSlVNRPRbhgE&#10;lPeRFMF7uY5Xq1uS/or9dgd9j0oBrQ7GIFbSfkxOqE6aGMEg8Ldzhno2JYaBrt8zdAOjUmg0PsqY&#10;PJ1MBXZNEVvaPPYi4PuuoRs8m/WKSV0wPz2nmi5wtaQVG5FYEn0kaZmnqELEiT51xBQEAs3pXFEr&#10;orHYUsR9VivimFABfDeyXm/QZsujRyfUhSMFj/I9volU1YzaWVxZEtEMIRGTJKNJEreV8VQlrCly&#10;spmWNNwo4sEQoKxmd3O0tuvQrgRlqasC60qMMijnmBnLcnHC6XzOze2K+Ynix9WMpmlpeknD6jpJ&#10;IjbW0HYtz//hH+iT4tXVmrdXt7hKUTrNx5cXnJ+e4EzB2ckjnj79COWMiBqdCOIFikiUFcxmcz56&#10;DNerFd0wkHKyqNFRzHecRSmDSQFd1FSlY+ha9ts9/eAZfKKcTpjOplmwL2Y7KR5SaOWaroqKofBs&#10;NhuscXSxp21blIbZpMYZg08CfMtsSmGLksVsKtvre5wxTKsJg/dENCfLEmUMShlub64xnYiqp7M5&#10;pihJeV8Hn0BpIpFdu5M0QQ27poWYMM7Q7Hbs9jvOz844PTvFDyJy9V1Hu9+igLqeYIssKI+BOAyk&#10;JIlEZVkQwkgII37s2K1X1GUp97lEO6G1pnSKshCwu2saIjJ/OKT9vQMbBRpJUf68Wt3ih5HT05M8&#10;hhqUqu5S+kTgC8oZEgqXFNo6ZssTqrrOAnTPOApI3XWdABcedl2T+dVEPwaKsqCeTUiqICQl95Vx&#10;VOWEtt3Rtg1N3+fU7y0hKaoq8urVFetHS37y489QVQHa0ec0P63AxIgFSadXScAHY7EuonNKqwDu&#10;A3U9yWlgFq0VYzL40TO2PZPpJBs3BHkqJI2zcj+Nw3hnGqSNwQgDJEY7hGxCEbNpT8AWjn7wdOPI&#10;4CM+KkYcwUfWt40Ya5QyD9DdkME5LXNbrfB+kOSqPK+eFHPm05rdvqUdRmKI2XhGxo7CGbxSqGzQ&#10;o3M6lsCuAsb3fX8PUlYYZzFWsdt3aG2YuAKMou86/L7FKI1Kmm4YmVU1xWwGTmC8yhq6rSL1DcYo&#10;opZxTaWAJoigOwn8ggoYLyJpA9SuwE6h8w29b/GDQjvLdDJHFw4fNMtFzXza8ORigdWG4H+X2/WW&#10;1XrNq5cvIEUen58xn06BRLf31FXFdFpQOUOUwYHoA9PJjOJZwXa94frNDe3gefbskkCUtLa+o6pq&#10;6tmMyWTC+ZOKxbjEjyPDOLLb7WibhidPntytPydljbOOkA1hrDMM/QApEIaWLopYu9mus3GU4uT0&#10;lMuPn1GUctxJksa9b3q6bsSPsLrZ0YWBpvP84e//lPl0gjNaZlox3gGrNidhpjFDaXkOIonpch3+&#10;xzVYuFu1imHGd8Hkh/oU97/+UKr1h8wE5VmkcC4bWmWgzRgx6omH51HhcrqwwJuuKHBViXGGonIM&#10;oWcceza3t+xP5wIVGIHGyyoxDgPjMIASAMdaAUmroiIMI8EPhGxOl5JiDImoNPNaxtnb2xV+9AzD&#10;gDEFSQlc9od/8Af85pc/Y1JNsI8WXN9ccbO6Zuh7+jEwhsjj8hLj9J15gphNefq2odvvKAtLJAgs&#10;c3KCQxHaDh1GYoasDIo4BjwakxKzyYRHZ2e8efOGm9sVfhhZLOZcXd9wc3PF5z/5CW/e3kiKXlkw&#10;nU8pyvKu55Lu9WwO5hkpxe/3rA7nLsr8/mB8dL+3dkiKN3ndlmIC/a6PdmdOCHyog/Sh3tX7/Z53&#10;3yfJugfTvoeuz+9dq+md4eD7PbWHPsf7vaz72zrs14d6Y+/3hj60rw99//1f7xtJ3B0Tvmsief/v&#10;PgTBK/39XpPWGhXFNE0ZLZCNNvK9SbG7veXf/Ov/jf/zf/lXqH3LaWmpHExKyw9+9JRPPvuER08u&#10;2O+27G9XbDYbVtfXmJgYipKvvn7J1ZsX3NxcE4bIbFJBSqzXazG76gfaMVLVNUqLwRla8ejxBc+e&#10;fcpsPueLX3zBGAbOLk5JKbLdb3l0ek6IkfVmLYBSjKzXa16/fsN211DUNfVkih89p49OuTg/I8VA&#10;s9vSt3tMTFSlpMY/ubwkGtiOI3/+d39PuVjy/OaGP/nP/zN+/NlnnC9PcCYQ4oiPAZXX9N83AEkM&#10;rfS4rHNoZD2jtcZpMYLEBwY/YLRFoUkZQK2qSqDhDHvalDDGMZtN6QYxo/E+0jYtafCMux29gTYM&#10;+H6QlG4/MoaBFPIYERJf/PznvH35kk+fXvJoPmez3ZDSyHy+IIbApmm4Xm/ociJ8u9myulnTdp30&#10;XJIYnimlKauSqi4prGGxnFMUlhADPggANa0LqlIMxL7++hu2mw1PLh6zOFny6Oyci/MLMbdxjjD2&#10;vHnxEpUUfd9yMp+iiWK66Ep0XvvGlLBWYwvH0Hfsmw1lcnz85JLTs3Ou3rzi9YsXKBKvr2746quv&#10;WMzm/O6PPmPod2zWK0I3oIJmtVozhJGIZlpOcdUUU81Q1rDvR7Zv3/Di21ck4PLyI37w9CmTekLf&#10;dgxtSwqeqqyghOdff8Pf//IXbDebbEjiaPqRLrRU0yU/+p0f8ulnn3L++IJt1/L//Nmf86tf/ILF&#10;rOanv/tD5pOK0/mU3/zy5/z8i5+z2e2ZLOacP75gtpxzdvGY7a7h//2zP+ftasXp+TkfP32GUorN&#10;9paYxIDPWMMnP/gRJ6envLl6y8//7u9oNhs++fgSa2oBO7vAvKioZ0sWJ4+4uPyIR0/O2YfA6vUr&#10;fExcPLnkkx/+iK+/fg7G0PUjk3LC2PcCygVP9ANjgsmsJARZj8YEISS6vmc2m2XwztylpfrxkNiu&#10;mE1K5j/8DHIyugTUGrwfiTGzuCEwxoAmogsoncMZ6WOllECrbJ6XITstc8z9dkPMafOTScVyMWPb&#10;7NHGsJgvWG/WtF0DLKWvPcYM9Mpz3ChDDIFhOMCl0mNrm4Zm3wqAnBRt7xl9IsSR33z5FT/45BPm&#10;y4XcG0WF0Zr9bot1NhsVAlbnRFoxpIrZGAAlPdeuH+ljT+mcGPZYAQAFIK1wrsgwoaYwJc1ui9aa&#10;5ckJ7TCijCYkBdoRCTz/6hvQlmcfP2UyPUFpx367ZnW7QStFVVqCFtNBcwcv+/xOTBPDCLHAOINO&#10;CaPBlI66PJF5TYZyjTXUk1oMU0PIprqW+Xwu10A4vBMi96myEZIxGb6UsTsm9Z33UyF8991TipCy&#10;aXAMcH27Yrvd4f1IURSUdcF0OuH8/Aw/juw3O7z3bDc73FmBtQnnDEXpGEaZ+5kiw+9MpEepFWVZ&#10;ULmKwrpskudxVjMtphhg7MRUT6WIrmv0ZIJxYh6ktaJtW9q2ZTwd+fWvfoMpS7plQ13XdO2eb59/&#10;yeXlR7iywALTqkZ5z3a9ZujeisFIUeCVRjuT4XeT3+MYSIr5TAxKunHg6vqGRMJZy2KxEBg+CETa&#10;e08z9EQUrigYfYAIUXVYK/0/HwLGyrsoMnBvncuGhJEDZK21kr5IjGISpWW+4Kqa0s1QMXB7u2Ic&#10;RkJMlKVCWccYIt++fosPkY9/UOIKw3Q2Z4ie9XoNgM+GkKvbFdv1Nqdca0I70Ly8knujH7LZp2Xw&#10;o/RnC4exho8eX1DVNZNJneeXYo40m1Y0zZ43V1doZYgJmrZjtd7SND0pKbSy2KKgLGoUJhs1RAxQ&#10;GIN3hlRX+T2Yp65rrC3Ydx0RTTd6fv38JZPJhB9dXFKWBe3oCShMHsezjWo2yjP4GLl8esmu63n9&#10;+oqvvnrOfrPh7dsJn378MUVhsJoMkmuSSqToCaMX871sQGyVZjadcPm4YAzSe7m5vuLq5ib3grOR&#10;kTb84NkPmNVTog6koScxonLfOybQuiCkSD2dsF7d0nfSX+i6NkPiYpgxjAHGQIp7qmrCPFUs5lPK&#10;smAYRukXCRcvz7LaoZSY/w2j9DdsVTErSkYfWM7n/PEf/RFdiPz6y2/4+d99wc3thi+/+oa6Lvm9&#10;n3xOGwJPnjymcI4xyrv9clLz8bOnWCuJ4n3fs1lv2O22GK1wxlGWBc46lgsxBhuHEZU0cewZuk7M&#10;doJH+ZFx32BSYFLULKZTqnoqZrZKehLOKmpzyqIqOZlN2ex30lcrKupZjVWB5EemkxkqKayxKJUo&#10;rOH87BxjbH4fLP2YYQjoUmcjdY1CTFWD97L2tYah69BKM53U+FHeA6WcHJ/vTKKKlGWJUgWPL54Q&#10;Y6RpGlBidJ6ywdt0MmEyqSCG76ytxBCu4+3rV/g8NtVVjU6K1c01L77+Cus0s/mCR4/OUFaeRdba&#10;3OsNWK3QVqMwxF4MUlMS48fDfvddj9YjxJHCiemuURqil/0e/d26UZHNf6WxxpD7VClErLIC0/vA&#10;rmsoy3fm7cbau3WR04YUpb/a+4D3Yu7ox8BWyfuv06UYSsoYkHDKoDV3Jt02JcYUiaPCFAVh9Jye&#10;n+OqGlfXqJSwxVHmf6xjHetYxzrWsY51rGMd61jH+k+7jivjYx3rWMc61rGOdaxjHetYx/on1kPC&#10;1veF1Ql+a4r4oR4Scx++rh6A5++LSQ+ix/e3/dDnuv/7v086/UOw/v207/vbui90/RCgfh9Ov/+1&#10;9z+3ybDjYf/u/3u/LX3+vvj4kAL3/vE5bPP+5777DA9870PH7yEh9IcSyA7Ctvs/96Hr6T7w/+9j&#10;aPD+z737HOqD121K8cHzdf+4vn993Qfr3z9+90XSBwH6IYXq/rYkidNKGoAb6fucMKxHrLUEK8nG&#10;zpmcVFzSNnvaTjOMPVrDMI5EBTYnA6YMux6AqhijQPJGAPGQBNR3rhA3/7JkHBxdJwlWRVHQVR1N&#10;09EacdyPzvLq+pb/+V/+K37+97/mv/ov/znPnj7FFCWzpcXf3hCJOSWcnEZVUI6eMUTUANYatusd&#10;s0nHYrGAlFjMF1y7FeM4UhRlTkwWYwM/etq2xeUEyPV6zXrzlsViwXK5oCoLrJM06zsjg3yNV1UF&#10;ZcU4DPncpwxtj3gf7o59VYkoEgXjMNKHgZhGSZPPgsHDvZaSJAvLsXMPPvNihozLqsKVFUVZgTaE&#10;GIihyYnePcYVAmv6xKSuqCc1yhRcfnzJ+fkjum6PDzl12DlsUdI3Ld0wst03DF3Lcj6jrk4EeFci&#10;0tE5jVwpRWFsTjgPDP1ASgprCqaTKRpNZzpJtWmbnLya7/Uk4LUfPYV1InjzHdoWuEKS6Z2xhOAz&#10;AKIYxhHtNCYnBznnOD09ZRgGdru9GC/kpFqXgbHtZktRWmwhSdxVUZBQjCFgjYGcju6jWKbYwqHH&#10;kdRLAotRhunM5QSWgNKSZm2MgF5Oa6qqIPhwZ07hnENnSM4fElVHn68LEfpYV7Dabmn7gW3TsG0a&#10;QgCnDUOAiZLkH1CMw8g4+iwWzqne2lAWpcBy1knCnHO0EuYj6dch4nVAIVBlAhGeatAUVBW4MmGs&#10;pW0EACtdQTmZEFCgDJPpnMlkKsmiYaB0DgSlB2NFoBfeASjWiph5zOkvKSfexRDRCaqy5PLJY/oh&#10;gIqcnJxys7phGAJDH3Ba0ryNFpOLi7MzyqIkBEkmTSkQoiT09LdrRh9JwG4+ZzaZ8sNPPmFWVtzc&#10;3HB9fS1Jzn2PIWLLhAasFjHymCJt02CNCERThiTRkpJkbYE2YK2G5Gmahr43pBDY7/aoGOl72afJ&#10;dIJSCldVjPnecEVJAtbbLcpayrKStKwQmdvZHRR6u7plsVgwn07xIUhqcB6LqqqkyKnzIXlC9Ix9&#10;YHAGqkRRVCQkjSwpk1PdDcMQckKLCMrzCMTQ9wJnAsPo75IelZLUmJQS2+2WphHRrtGay8vLLAqX&#10;bYTRU87mklpkxWCjH3pcUWCcww9F0M6aAAAgAElEQVThLrUvhsgQPFYr6roijiPdfo/vWiaVw8eR&#10;lBJVNUVpEUiDoSwrtDGM/cCTnLwXw0CKIRvRaEYf7pJ7QFJ9q7pEYdDaEsxA13Zstjv60dOPnu1u&#10;TzeMnF58xKeffsJm3wgcrDUmJ8CmFAhBzCqsNtiikFS5vhORd9C4SU3pnICmwDCM+OC5uV2z3e6x&#10;1lHX9V1aotUFRWlzIrncK8uTJf3oKUISwDnFnCytsQoWWjN4EXeanNDqU5IkSa0J2oixQUqEqIg+&#10;oa0AEW2zR2uLGhzJOZQ11NMJZ9ZQdCPLkzNSgjEIQLzbd6w3W1a3K169liTD2XzG8sljLk5PmUwL&#10;2mbP9dUbuiEQXaAdR/qhl+ssRPq2IwXPfD5HOyeAoC2oZjVFWfPtyxcM3lNXBSQBXUKMGGsJSAL4&#10;2ESa3Z79rkEpw3yxpJhIOlgMgeBHmu0O33eSPJXnW1pJuqaxBf0YmJYVk/mC6EeUtoxBYNC7+ZVK&#10;JD9QVRXj4CEFmZe4kqmeYFxJWU8YQ5B7wV3QZZBbGc04DvTDQPABVxbUkwnWOYahl5SkEGnbVoDr&#10;YcA5g7UCUC9PCkgDEDFVgdUzFEme9yoRokcrmNQlKiW2mw1Fhqms1pICrg3R+7uk9cMcUeB7kw05&#10;cmIT0A8D02HElSUggFxRFHlsGkEp3l69JQTPdDp9NxfWOqfYwbSusNaJmU5KGG0z+J8EHNVgnM3A&#10;vbkzagpGTD+u317zzYtXXDy54OTRKcZYlHWkpNk3rQjbkxgL9e2eptmx3qwZfcC5PcYY3rx5zaOT&#10;OcYkvIfTs1OuV9fc3lwzKysxN3Fanl0o+nGEGCkLJ4ngrsxQf14HmZE0DrS7ntvbW67evuWjy4+o&#10;8r0rxjUGbWT+YbUmehjiiDE+i4E1KoIPAg2MMYo41uhsdmVIBKLWRKPZtFt+/avfEEKgKksunpxx&#10;spjjjEURqCd1NoZQklSfnwkHctRYh55bJjHhQySGAClhtcKHgRAjhdYyT84pz9panLZ5fZcIoc3n&#10;WOafhbXU5QTrJFXPh8DZo0eEINfOZruTRGwiRYqQLCFCYSsmS027TfgwQIgy7wge7wNaOVxRUViL&#10;snJdjMET8rwopURV1EQ6uqbD9wE/Js4uHsv2VCSMLTF4vLiE8OhkxmRSMpuWkmqXzauMViyqJGNE&#10;HCEpnLOyDjQWaxSlKqiKitJVrHcNTQaiXaFIEXb7HdumoSgLPnp8zsnJUtZTQLtccnN9c2deRr7m&#10;Y/KEJACXHyVRLcaIosB3iabZo6KXtcR0AlhiRIzBrMynjIG6mqC15Xc+/YS267nd73j18hU/+9lf&#10;YI2lqgrqSgDRGILMtZ0VQ4bCUdcVk1rMeGJEnqup/4/ssrwDae+b532ob3G/Z3B/bfxwT4XvQMyk&#10;Q3qlwZh4t7ZU4vSVty3rjtF7gedixBUV9XTOt+0/UJcFY9cz+J7VasXJYsJ0OuPi8SUvXzynKh1V&#10;VaFiYrPbEnyQNVoBELHO4MdA1+6YaUVRSCK7TwrjFLvtmna/w2jDdDrl7PyU5XJOSoH5ck4ymtv9&#10;jpPFnMViyqR2tLuB0ct8VlhluW5cUeIKh9aWGA9zugFbGGbzCbPJlDh6mmFARU1M0PctiYidTjFo&#10;tJJnzXRSs1wu6fqepmtJUZ47t2tJ1T49P+fmeoUtK2aLE4q6zumpQe6/EGTdmuH2d1Z97wz+Uoxo&#10;JeYzMb7rLwgw9e7X4VQqFFGl7/WkpDdx+L70wPXycD/uIeOE+0D7+9fb/f7P/V7JXY+F9EHjyof6&#10;fu/3ZT5kAPH+Nn5b//L+faUegNjfh/ofuu9i/P5+3O/fPdwze/cZ7/cCtZYUW2wG4IEYPN/8+kv+&#10;93/5r/jiL/+MmTHMZzMmheL0tOaHP/yEk9MlrrCsVle8efOWdtew32wwSvPk4gwdE2Hs2exammZg&#10;MZ2Cgna/x0fPrmkYRk9VzynrCWiL05r5csHlx5fYquCXv/41t5sV5+dnrFY3bLcb+tHTtANvr64I&#10;YcRax27f8PbqBu8D07kkdGqtmZSVwHEx0Dc7ht0OFQNlUVJPpjz5+BlusWDV7Hi92sB0ThMTmzdv&#10;2Pwf/xdf/PyX/N7nP+af/8kfM50s6MeOGCNbL2nWxhiBO6OsRduup2075vMZZVHcJT5L4qbAUYV1&#10;xATRe9I4olNC+YBverTR+KFn1zTs9vucdNzRdR3dvqFvOgxKktCJRD/i+5Z0SGG9u30TJq+/nz6+&#10;4HS5ZLtv+NVvfs16u2Y2n2NNQVQGU1h2XYuPkaqquXz2FI1idX3NmzdXuLIW+C+beDir78w7tdZY&#10;V1OWJZNigtEyz51NZxTPPqGeTHn26SecPXlMGEa++vI5vtmT/EhVOiazKfNZhVVgrMIHL5Cz1Wgr&#10;621JaNZo5QjB8fHTp1TVhFcvXrBarWiahpevXvD61TWffPIJP/qdT2k2K27eXjEODftNw3a9J6Gx&#10;bspkseTx5VNsWdJ0I1fXL7l6e4XRhk8/+ZSzR2csZxN0gmG7x2jNrJrS9x2/+fIr/upv/pbb6zfY&#10;bBqqraOeL3j05CM+unzK2cUTHl085na74Vf/8CV/+3d/TbPbcLqY8/uf/4iL0wXb2xVffPslP/vr&#10;n+ETnJw/5uLykqfPnrFcnvB2teYvfvZXtP3Apz/6XYwtaLoBqxVl6QjGgCux2nC72fPyzRUvX79C&#10;RZifnEpvS4EpDXVp+ejsMdPlKUOI7IaB/dsrjFUkpUloHp1fcLu64vWLbylKx6yeiOnp0OOjjBdK&#10;a1JIaFuAhtGPEMX8cMxzukldo4yhH0Z0CsQQsAqsMahSMXoxcnB1nVNrc1D4AYBTknwbvcerHme0&#10;gKWDrDdN7r+REtGHbM6gsNqikD6dgNGOKTVdL/3U+WyGMZphGO7GIpXHIGstZVkSo6xjldYYazHa&#10;sOsbWZtoSz+MqASr2530QsLI6VlDWUsatrWWyaTiB8+eEoKn7XsG7wHp747jSNQCEVtXyLOgLOlH&#10;T106MXzw/i6ZPWVA0mQjCGc0wQsMO5nNqadTtrs9WhnWm630u0Yx8nn+/GvKoubysgKlmS9Psnle&#10;RFz+0l3/4PBuSDvpqZu8djiYkB4gaGMshStkjCf30/JzljzOFLmvfRijYoYLjTYQff4+vjMWjaP/&#10;7juPJOY2IQRZP8UE2lAUYrbWdT1d16O1pu9HNus1X/ctH19e8vnv/YR6MtJ1PcEn+q6nbZr8+TWL&#10;xZzgI64smUwk3X4cBkLw0jtOEUKHH8WgaBw9zlqctfJMNQJocs8YahwHhmG4uxaXiyU//vGPeXu1&#10;otlu6BsxxivKks3tbU49LynKkklVMZ3UdM1eDFeNI2bwViB9GV/EJELWbPP5DNP3NL3018nXfciA&#10;uo+BkUhIiW3TYIcxm+16xpiwToBV8rNEWyuTgCDn23uf15WSVA8KKywrWmu8QkxzgrwXGPuOmBT1&#10;dEbfe4YAbdvSDD2rTSOA9rcvcUVNXa1p2h373Z6+7+56GE3b0u4aQpC+7O1mw+16A8lgrPTtUXIc&#10;tFFUdcXvfPopZ48ihRODDZ17aNooYhg5Wc45Pz8nRBh84OrmhrbpSCmx2+1ZLE5YzOd4XzH6kc1u&#10;jfcJowpKZ5lPa2KMYihbFnIdKsOY4NvXb3n99i3nTz7ipz/9KVZpNJHd7pZ6OsPFwDj0d70SY430&#10;OKMYfc1mM3bbPevViq+2W87PHlFaTWE1p6dLZnWNK0rKUvr8fdvStftstoeY+2nN2Le0fce+7Wh3&#10;O6ZVjasmFNOaGBL77Y6r6zX9VNZSTbsHrViennJ2doG1DpQiRnnP1/c9wzhKz9MLzNwPPfvdDgWU&#10;Rcn5+TmLkyUpDoyD/857LJI8V0zuK6M0VV3TdQNt19N7MRJa1FN+93c+IVlLNZ3z+z/5fT7/7DOu&#10;b66yyZjm9PSU1WqFtYqiKOnbFo1iOpmgjaKuSxQwqcUkW2vp4WuVTZRj5Pr6mjAGHp0+QivNfjtk&#10;QzFwJGpnOPnoQqwxlaJr9pDiXbp6CgoVoURhKofTJzT7hqqaUFQlEUU7eMI4oJPA9xeXH/Po4oLo&#10;x/weSwxzdeHwUYy3ExFnDOZgQJUgjJ4Q360lnLWUhTyP5b2PvltxDfFdD8VYMV8uqwk+gh8HiqIk&#10;+ESz34uxqpMeSczmh8bIMRKTo4iLEYVsv17M0fmdhzGGwho0kaqoCSkx9n02aNUotKSpa4vVBh81&#10;w9Az+nD3K3o5N10jBnfTekJd14C85ylKRww6P8vEHHXwYx4X4nfXeEmJYWatxdQ+z6+V0fIuQCP9&#10;mShG4Cml3Puz8r65bdmt1/TNjrIqMdowm8xwVuPyu/CU3ymkmBiCZ/SBpBTd6PGpIVy9ZT6b4lM8&#10;CnKOdaxjHetYxzrWsY51rGMd61j/SdcRgD/WsY51rGMd61jHOtaxjnWsf2L9NgBbHRLF3xOQfmg7&#10;7yejf6h+G6j8EID9HTgZ/lHB7f3tvC/aPYDcH0o/v5+6fh/6vn9c3gfZ7/8b74vbnZMU2PcT4H+b&#10;KFgpdQfi/GMi5vf3O8aIyk71D/1bOgOL7+/Th8wJHjIVSHci+8Pf3T8P6e5rh8vn8Of7l8V3t5V4&#10;F5CW3tuu+t6WP3T93Rchv3+c7psEKKW/cx28f12oe8f1IGJ/f1vWarQuMEbTdx3OWIFVjQiGDimh&#10;JkORrnC0XUPbdGgNMQqEYo2IMWIMWOOwSmWhmhIhh1ICvSslUJqSlKvBGVzh6Lq9pEA6jS0s2lmB&#10;X5QiaUtQmp//+jnPv37BH/7BH/Knf/LHPHv2EfVswWZzgw9g84nSWlFVJUlpfIpEpWit4er6DecX&#10;5yit8aNnPpuz3W6zONLnlCKLK0rivgVjMK4Ebbnd7CjrCcZo6qrI6enxLh3EDzmNpK7k3Gg5/oe/&#10;t9YSgkCpIQTKsmQ2X9D3HX0/SlpzFLGafU+sX+QU3cO5PfxurcVnwfUYPd5HUFbEeQVo5TBaEk9V&#10;TkQW8NijUqKqKs7OzpguTnn06JRh6O5EhikJWO3KEj0IrN40LdvbNcTEk7MTlFJ0XYNRhnldCxB7&#10;AFmSJBQWrkCpwz0M1lqqsmQ0BrRhGAYKa0hBBEqnywXT+Qlt16GsleTFOMpnjyF/v4hTQ953ZUWs&#10;GWMkBYHglVIMw0DfC3hcliI6d87JeTYGFYEox3ccAylI2mKqkeS5nKal0Exmc1IINPuG/X6PKwrq&#10;SS1JwSlJujVgIlTOslws2Gx2hARt2+OKklk9ZRhHmraTdPqiZBg9211D3/doU7I8XRByEnHbDQxD&#10;ZDKZ0Q6Roh9RhaTWGGOpqlqSKVJCh0jCYGxF5QR+Jwa0NhSuREdF10maW2UMSifG6EEnjCskXSqR&#10;zQCgqkqqsmS324mwNUWihuAD09kEZzXWKAgOhWEYOkxRopSkxLb7PShJjlIKfIaljZFkrqoqGYKI&#10;mYxWPDpdMPhISIHpdMLZowu+ev6cxVQMWJwxGKXpu0agS6MhBcpSjBL8CEZBs9uz2+5JCbarFU+f&#10;PmN5csJsNqUsKxYnp/RDy/D/sfeeTZJkaXbec5WriEidWbLVTM/szOxidwlFEEYYjD8ZFJ8IEgaj&#10;GWggjMSCK2d3WquqykoZES6u5IfXIyurunpAEPyGfM3KujorM9Ij3P2K1885z7hhtVyyaru7IIMQ&#10;AylGQpiIcRbpdSL4zojpSBsRZxkjfwqJyXviNAvYcib7iG/SbJi3OFfRdUtKmcdkDf0w4MM5R8cn&#10;xJl0cnR0RPSZafR8/dVXnJ094uOPPxKDYBajbwqzKFUGdqapR6VECgWPwhSIahZUxkTdLWUO1grj&#10;DDlkckgUhZBis5gDjZaQipzi3drBKDG9xBCElFU5doS2xWJB23bkLCS+1aKdjXYRpTNFiSh722+h&#10;bUkpUrQWA2kumBgoOaFKIQfPuNlQSiQ5YSOFENBqwjqhOApBR6jizmghFeY8G10Mi0XHZB19P1JK&#10;oqpq9vZXuNk0OvRC4erHgc12Sz+OGG2FXO1qYlF8883XLPb2WO0fzMI3odDmkuX4EZFqSnJN6pyJ&#10;iDkjF0XxFmdEOB2LrAWKMriqYbmScadb1jRNTdvWNFWFH0di8ORSiCHRb7fUbYtzBpcicRdQlIsY&#10;gSePH4UiXoylaAmYUFrfhaMUPwvLtZjrfAhcXLxmHCeMtjTLFY4OVRxFK1zlOGwaUJmqrqnRVE4L&#10;/bztONw/oHKOP/v3/xf7e0v+4Z/8KV3tyCnQ9yPOVmy3WzKJUCSIRQHrzYb1zTWVFaJ2s1iKobtE&#10;mhq6rmW5XPHi/CVaSYiCUopgJDxFaUs/9fhpIviIqTuWyxXL5YqmW9C0LdOwZdis8eOWzc1ATBHl&#10;aox1MJudQ4gSOhALy+UCTWEaekoqMNO6d2EOWmuKmjDWoo1h2PYorcQ4FSTEQ2uhXLfVgsO9JTF4&#10;phAYxpHhZkvJUDUVJQWiTyKWDAmVNQVw1kHOhOBJMXCTC91yQV2JcFdbQ1KFkmT+0VajsyWFiSz8&#10;dnRhNiPM1O7ZEKFKEUFrzmht5vCXOYzGR5TRYuawFm0K0yjCbzvPtcY4dAFF4ejwQMTUIbwxlFjL&#10;drvl9nZDDJ5l13F6eoqrKyEy6XntW5BgB+bx2zqYzeO7z7mqqrtz2XYNbVPPBnuH9xFTwCmNrmqq&#10;oxOccyxWS548ecTV1S3j5BmGkZcvfuCvk+fZsydUzpFCx9NHp3z49DE5RHKM+HGg5CzXgqvYWy0x&#10;SuOTZzuOtM0CY2ti9CgVcc5wcLDP/t6Kx2enQm0zRowpfmQ99GzXEwpFWzV0bStEyhIpJIwzM6FR&#10;zO5pXo8nY7ElEVKColDGYTQs9vb5+Oef4r2QCE+PDzG6CLVVCylOAk8StWvk66lQ1/XdXkiXjE5J&#10;QpRcNRuiE5QOVJkJ0+luXa5nEpdzjsViCTAbPoSQDbJ/6zfb2ZQ48bPu5xws99FVxeFJYJwmNpsN&#10;wXtyLmICcYauciz39vHDhmG9lvEqJtLkCVlE4VXnsFaIfTkl0FpCE+bQtWXrGPREColXL1/RLfdI&#10;ZC4uzwFYLFoqV+Enj9+uaduGvYXMNULKK9RVTV0rwjQx+UiOE9o6UsqoHT0UIcm2iwVJa2yMxJQB&#10;PZuAZ/r3MPHqh5doFF3XCVVOG44ODvA+YIwll4SeRelGI/ej0ujKkpMIt43VNAd7lLQTcov0fhw9&#10;KXvWt9tZwO6o65aqddRNRVM79vZXfPTsKZeXV1xcXpFSIJfEtB3IXtYRkTkgxSj6fsu0WuCcI8Y8&#10;E0Pt/9cmi5DZdvs6eItE/f+2P/LTpOs3BvhdqBjInkH2QrLG13OIxjQWkipYW5FjJJMkWKHu2G5H&#10;mmUrhrgQePXie/YWFT//9FM++PBDXr76HpSi7ToaJ1TA7dDT1i0gxo+qqvBhgJyJ04hVmrpdUHKi&#10;lMjN7TXBj9SLBU1TsVx07K1WsgeuKvaPzzh/9QPb8QqlHft7+/SbwBT8PB5PM3VdobSSe8EYjBWS&#10;pbWWkiTMoalqwrwv8CGStWLwnilnija0TYM2mikFfvjhe1IGMwdi5VIYq55+nHj1+pK9vUMuLm9Q&#10;2tB1K6qqJeZMiJFyr5+RUnrjYpfTL4ZoeO+5fF+g4k9dE+/2IvK9wKy7eXgeC96lt7+/93LXrfnR&#10;v9/vdb0/9LD8ZOjku+T1d1/vP2Zsf997v09x39Vu/3o/CPF+EMC71Pef6hNKgtZPk+J/37H96L0r&#10;RTFa9nAowjDyb/7Vv+Z//1/+FfHykrOuoTWa2hp+9vMP+PiTZzgDN+tbXr5ac35+TuUqmrpGHawo&#10;ITJNPZvrGy4vL7i6es2ybcklE70ElIzeE0JBmQaMJSuNdY626zg8PgSj+NvPP+P68prjwxXjsOX6&#10;5orbzYaUC9fXa1xVoY1ms91wfnFFzNAuF2LaqYQ0bpTGIsYmv92gSsZVNbZp+ejXf8j+8TE3Qeak&#10;xtbsN55tv8XGkU0/8OL1BeeXF3zx9Vf8s3/6T3j+5BHL5VLm6NkkyG7805rjbsH5+TlX19ccHx1R&#10;OzcHE0mYRAoJUmbot1zf9vT9lrHfihl+NvSO48jkJwkcnIN0pmlif7Wi0Ya6qri8uuS7776jri2n&#10;R4fsdR1VZSUBD3UXRJRTYW9/D9dUXGwGfvfNCw5Ojlgcn3F2+ghFYbPd8Pl/+PcsDw746PFjnj5+&#10;ShgnLi7OsbXD2loC4nJCZ6h1w+npGY8eP8Iaw3qz5urqClfV9JsNZDg8OOTp0+c8ffqUmCKff/0V&#10;3339DcPtmkXbsmgr9pZLDk6OqSrLsN0yTD2pKI5Pz2i6lslPvH71mhgi+/srrNHs7+8TY+Hli3Ou&#10;rq54+fIVL1+95PL6gn/4j/4pj05POH/5gh++/oocRvw00fcjxlU4a1nu7XF4ekYosLnd8sMP36G1&#10;5smTRzw+e8T+ah+jDBYJYlw2Hdt+yw8vX/H5V1/wzXff8d2339ItWmIqHBys+Ojjn/H82XN+/vNP&#10;WSyWnF9c8e/+7f/Bq/OXDEPPNG14/OQxP//ZJ4zDlj/7+gtuLy+5Xt+g25Ynp484OXvC2aNHNE3N&#10;d99/z9dffsXx6Rk/+8VjhtFTMiy6hawPmhqjK16+fMXvfvc5l68vcVVFVVm6RYPRit5H6qpitVrx&#10;0fMPMU1LRDNe31KQ3owuDqMMsUgQ33K5wE+e7WZN96xhmjyV1ihTEQpkZSkKUprnp5jxcSSWjLXy&#10;3GC1XGG1IfmJEqSPlyjUlZMROydyKsBMVs7SW40hzAZ4MZJKSFomF4UzhmjBz4T2au7BSYggjOMI&#10;RQyhEtYYSSm+McP6hNLQNBJCKOvGLCGS834ohCBjYRYD8W6+dlXFYgFTTKANMWRu1hvIhbaruLy+&#10;YhE7Dg+Eal8ZC02Ljx5lNaUfGYZp7q1LQBSK2SzfSY/HGFxVy/qRPBsLZQ0WfGSz2bJadDTLhZCU&#10;59nPKMWiqdnf22O5WMxmvSiG4xS4vL7i5NEZWsvaf7lckqO/W+/6SYymKaY387CS9UmM8hnt1gcp&#10;MfeAxBgag2cYhjvTe0r5bg23K230bIKfT9TOrKjEwGuMkVCAeSxVSnF5eQVGUTcNi2UnJlQFRQsR&#10;fRhGQNG2nfzemFA5s73d8O0332FcxfPnH2JcR9suqFyND8P8XEfI5VZr2qamnnvL5IihQAxidswS&#10;9uqshZxJYcL3W2IMd/PtyckJdVMz9gPBe0Lw0n9TCm0K3WLJ07rl5atX3Nxesdhb4poaoy2XV1cs&#10;Fi3L1T5j8GA0y9VqDgiwuKYGrZnm514KRUmyfXDOUrSm0Q22rcVYnWTMLzlLWG9WxGlkCp4yFVSR&#10;dW7KmcVqSd3uy/+njE8FZ0BpCRqIYZI1SikSDGnMvE4uQnp2BuYA2H4KhLUEH9bOYLTFVhaFpV5V&#10;1OOAcTXboedmveX88hV93xOT5+joiG6xnK8HRedq+jGzGW65GSeqxYqPHj0nJVDKcHVzy3a7xrUN&#10;MXrqvT26g32ieF0lbCYHcgwQC1o5SrLoqqCsoa5r2felBCkRQsJaR+UalBZj/d5eSwgepcy89pPQ&#10;Nea528yhgNk4Ts/O+P7lK1KO9P2Gylj2VyustlxdXLGo3Dz+aIq2THOwcbtYoGPg8ECxt9ijdo7r&#10;q0ucM8Sc2FzfUFQmx0hT13djkG0aGq3IQa7BXBSxJGIpxFy4vl0TYiHlxKZfw7qXQI/Jo1hjzAUF&#10;SPPY9sP5JW37PcdHR+ytVhwdH+GHgdv17bynlj1A7RqapkYZzbDtaebQLflYDD4EjJZ9clVXaKVI&#10;Id7RyBMF66THZo0lhCz3kZLxs25a+qHHpsAvP35K+vAR0+TZ9tK/RRlqo6mMol52EkiwaGlbCX9J&#10;MaKY+yZF7m9dCnGaJCisFKKfWF/fyDrIWXRbs/YjhkJtDYumpqoNShnGmFDImCJxrBZr3HxvW9qu&#10;IatnfPvdD7x48YKDgyVDv2G72UBRkBVGg9Ow6CT8T8ZCS41BWY3DMvYDqq6lPzcH5iqtiHkOCMxZ&#10;nq0ZIyER1s5zkgTF6pjRJd/bRxnabgFKMw4DMUSclWdh2+2GlAJdXUufO8t8XVUOVeT5gDIyRFtr&#10;WCyX7C2bu37gMEqgscoZoxQpZyCjdkFp89axtpYaTWctIRc2w8ToJ3JKDMMkfZFSZE2Q0l1gtaRB&#10;ZZTKEkytMn4aCSnirMFa6R8Vxdyf09SVlfvWB8r8zL5uGox1THYkeo9V8izj4HAflOLs2ICCcZpI&#10;KdBvt/TDQCqFFAJqDgGTfpHMsQXFuu+5vLomxICrLAfHhzx59oyudg+CnId6qId6qId6qId6qId6&#10;qId6qIf6L7oeDPAP9VAP9VAP9VAP9VAP9VAP9VD/mfWukRreNkX/1L/f/++7r/c+8tOu3hWy3jeZ&#10;/5QRXs00WT0LSHYG7p+i0t8/7jty4iwI2n3P+yhr7zOav+89vo/8/lPv+b6AePffd4nuu5/bva/d&#10;Mb9r1n9f3adc3R1P4Udfu/86O3Hv7/u8uUfhfpccfz/kQF77rSOaX+ONUV6+7/3X2xsBf/lRsID8&#10;0W8RvtI7Iuy3iGjviJ9//Hv40Tm5b5i+O7e5vPVefvw6uwCAmUreNsQQMHY2v1tzR6+WP2KscXVH&#10;5UbGaiT4kRjEdFiKUIWVVhR1zxwxC9vYEeKMEqmezWA0yhiSgoU1jNOAshZja2pXMw0BP4z0SUwo&#10;fSz8uz/7c3772Rf81//4H/Cnf/wb9g+PmYYe3w8oElpBXTlcJUbgXLYcHuxzeXnD5198xi/tL4RM&#10;YTRd1+H9RM6BEOR466ri7OSEqqrQWrPsOpZdx9T3qJKwRhFyJvpIHEd8GCkZ2q67M16XmXihcp5F&#10;fmL4yoD3kaubNRgRYtiqop3P346atKMx7ATUIiZMd8LD3bVbVRXee8IsYDLWyD0YAmk2ze4uWlfN&#10;4paZenOwt8/q4IisDOM0MVAqeR8AACAASURBVI0DTWVxdUMMkTFnMalqIeShlRCclKLfbtGdm4mV&#10;1UxYF0N+zgmlxPSotGb0ARULddOijCZNmSl4Kl1jnUOpQvCekj3aONqmwlo1izYTeTbjp5Tp/RZv&#10;FF1Tv4mo2I0dKc1/CsYa9vb2mKYgtBSjSUlCDvb39/F+vKMvyT0nxrCqclR1zWLZMW43YOQ+bNuW&#10;EgPBh5mSITR2W9WAhAbEGEl+YlFXHO7vs+3HO+G6q2vOmpaqadj2/WxAM9RNSzNFYoaL62uyhkdP&#10;n1DMRiiv1lJy4ZvvvueFzjx/dMLi+RPa2mEFsETwXoju2pGzIiQhv+YYGMdRKHPIZ7IjkZaEUJic&#10;RSkRijnlqIoSE4wW0mzbNGK+dYazJ2dsbzcIHCbOpCMZQ+q6piQhjBtjiCnO16lQ2sdhQGuhs6wW&#10;K4rWM1uy0Gioai1iSwraOD768BnDZo1VsKhrFk1LVRly9EJAcZboJyiIUdsZ2qYm5yCG4gyb9cDQ&#10;D/zmD/+Qqq7JWQzzTWNRq5b9RYdGPj8RsglFNc+iRuccRlsq54i5ME4TJWsR9rUt3k8M40CYDQpa&#10;a1IGjEFbyzBN5GEgRBGdN20r92+J6CBisH4YhTKWEtPkhVCVEh999LGYdc1swvZyL47jSE6BEhN1&#10;JUZaoQQXwjBJ+IMW4+/l9S1nTx1dkfNtjBB5hjwSgpdwh1nQSskU8jxPCX20zCK9qpZ7NM1C85wz&#10;WRuh+obI3t4JbdugFNRWTPIoRVaaMI7cBs+ya+m9R1tHU9cYo/DjKELiJKSzUGAYeyGIacM0TlRV&#10;LSEEWjONnjCNaGeJIYGW8dLnhDEW52qaWjGqgM+Jv/yb37Jeb1mtlhwfHxOCGGxiLPiQiXkil0K9&#10;6Gj3VsSY+ebrr3D1Cw4ODoSq7Qxd270hlSLj0h0pzjkaZ8RcWmAcRiKF7dRjbIVWFq0NSu0E7kL9&#10;rqqKylWEyYM2GGaK83y/U8TUXDs9m/4UJc/zai6kGFC7cKEstO2bfpDxZhhx1rLaW2G1YvJeiLOl&#10;UBChaZ4mVBKjZtXWGK1mEbhCW0flDKtuSS4yfh/sL9EkfvjmG3KOLNp9cgrUriZH+fy3280sZM1E&#10;nYnz181d+EvAOgUE1utbUIrrm0tub2+4TW/CBbQWw3Td1JSdQN7UKGdJGPopkPU0U7XFpBRi4vb2&#10;lnEYSdrSLRYY7Xj09AnWOr797nuG8QLnahZdw2K5Ytz2bDa3QsRGlkuq7NaqhfX6mugT3aKjRpFi&#10;pB82NE2Ds7UYieZ1sDMK19XEocK5BmU0RUloS1c51t7PhnB57cpZMcgqEYteXr7m6PCY1XKJLokx&#10;eyYvc5NcQ1BZIWwHPxLRRO8pRQSnRhswMidlhL5oraWqJIAm5Yxzin7oWa83LFZLlNLzZ57uaF05&#10;JlxTi0i7qjg6PcFPE8O2J4ZACAEfJJBm8oGxv2Bvf5+QE7ayWDSlaDGMukqItEmhqnnNbgwKNR+X&#10;rIsfP3kkxsqSocA0bBj6iVI0VhvaZkHVVCyWHVe3N+SYZHwIER8CBwd75Bi5urzi8eMT6sqyWixw&#10;1nK4f0DJhS8//x1DPxByYBgGrq6vcc6h50nUx8zeQiOQp9n8mWbDg7E4K5sBraCralLjCd7zzTff&#10;0t9uqIxjtejYW7Y0bYWtHXXb4VyDqxrQu/ktk1USalfJWC3XUGUStXO4Hc0OJfR1q8kxoGbzjyoW&#10;pyWsph96QghUTkJ4hmkkpkQqGmXsXeBP01QYcy9IzVpSCBTvReQ8f99qbw/vJxnXjGYaJ5yzHB0e&#10;cnZ6SsoSJhCHEVsymsKiqeiqI25vbtkOW7RzFF0RQqKaiZlKG6IPkCEHoWwPpSflQp1blqsVaQ6p&#10;sE7mTUqZQ1dqhn7k/NVrri4vOX50SrtY8vLVK168uuBgb4/lcsnhwR7TsJZxUcl6xFmLc07o9NmT&#10;s6y5oKB3xvZc7sJ/nLM0NNRG4X2SYKokQSZ6Du/abjf87u9+R9u2nJ6dcLC/z6Jb0FSJ4AM5yZLR&#10;VQ5wb8KqtCbnRElxNo4rymzATymRswSCpGwYhiJjpzaUnBj6tcx72pBKxrmao/09Dg/25kA0RY6J&#10;YTuw3UpQ1bbfEJNQIN/QTTVTCEx+85/cX9G79Vq5F2y323vPAnxK4f6O831783eD8N5vaP7xfleI&#10;rHPAS0xvguKUe9Mr0BalLU23wMdESJnD4yNKjFy8esn3333H4ydPeP7BMz7+5BO+/vIznJXwBzcL&#10;6d0caJWSGPC01lgjc3KOEUrEGkVdGda3N9S1o6odpWR8CEI+tUJQbleHlItrsgJbaZpmwWIhph8J&#10;04kEL4EcicKUAk5D19Q0iwUHR8dM05Y4BliAUZamaRi2G5JSnF+85vLyisP9A9yv/oD91YKiCq/P&#10;z8VQrCTcxhlD23YMU2AcPE8eL2jaBZebgW5vJfNzzjPR1jADG+Et8vubPsqudvvQd2nq7+tVvNtZ&#10;UUrfI8vz3tfI8975fujfu8bxd/tUuyDCXQDdXV9kNrm9t1eklKwzfqJ/9m5f7F2a+k/18N4XoPlT&#10;wQG7e2pHa39fz/Kn3v9b99ncx8q7e4Iia4S33le5oysDsv5nNtSx6x8p9Gxq1BQ21zf8y//+f+L/&#10;/jf/lr3asjrbp4SJReX44PlTHj0+JqWJfr3lxatzXry6YNEt2FvuMQxbNrfXrK+vmfqBV69ekYLn&#10;9OyYFCL9dkNlFapIGEhV12jX4JoK6xzGWRKFMXhefXvB64tLVsulrOf7DWM/4EePrWoWCzFDbbZb&#10;rtdrQkwslvs0dSV7NMQgWhtNmjzTZoMtBdu02G7Bb/7RP+bRB89Z+4DZjCycI2wHkh0klHGrMcqQ&#10;yIQU+fybr3j9L17y9//kj/nDX/2Ks5MTpmmSQJiUaZpm3mfXOGu4fP2aVy9e8ujsFAXc9Fv6tRil&#10;NusN6+1A8InoJ/K8p9QKDIqmrtnvFnR1yw/n5/zN3/6Ws0dnPPn0F6wWS2LKXK+3vLy45I//6I/4&#10;4z/+I6btGq3moDBnqaoGPQcn+hgwteO2H7gdJo5cy3YM/PZ3v8NQWO4v+ef/3T/n+fPn1K5Co7m5&#10;uuYXf/BLYipYW7N/sEddW6zRWKVo6oZS4Heffcbf/u3fcX7+iqZyfPD8OX//T/6Us9NHDP3Ib//6&#10;bzh/+Ypp6AFYNC21c9R1TdW2smduG/YOD4lXmdZZmkXLMAxcXr5mGCc+/dkvqJzh/PwlwQe2Y+L2&#10;5pavvvqKq6tLQgz80R/9PVaLhr/6yz/n5uqSnDLDdmDRLjk4OSCXQFPXLJZLBj8yxUwu8PEnn3B8&#10;eIA1mhwjyY8Y16CshA789mshvn//w/e4xjFOnmwrlkenfPzxh/zi0085OTmha1qIhf/wZ/+Bzz77&#10;jOubK5QSUvEvfvNruqUEI6zXt2LKHzzNao+z5084PX3MweER223P119+Q9c1/Omf/omYLQusjg9Z&#10;LVY4VwMSqvfNN9/y2RdfcnW1JsbC6mBFXVliikwh8pvf/Jrnz56CkgA1rEW7BlXV9MNIPxs9Y0zE&#10;VLi8vKZtFyjtMDajjKHMe1VKQRknoTq2omgrpNlSSCgx01sJvqybBoNiip4wG5vD5CWpj8LgPTFL&#10;+Ndib/WmHz+Pt6WI0dZQyHM/I6eEcxaMocQwh2dpUojSxy6a7IyEN87G+RSjhFrUDTllVqsjCffd&#10;hWkCbdNgnRParJdwOmOMUHqnEdC4qqJMnj//i79ksVrRVA110xG8Z/SRcQrUnVCZY3wTOmWtlR5o&#10;yvT9QM6JN+hzofYulkuapsVog/dBKNNFenSVc6iUcFbCIS5eKxpnccZC01ByZrvZYLXQ658+fcr5&#10;xWtZb6y3xBQ5f31Ot2zZW6348NkzilGMW/lsjBJjKkgo3Mvzcw4PD1ktV6Q5JMdoCXakMNOGuetd&#10;lyxzVJrP8TSFO6owIATiXCgpQS6kOUBRGSERU6Qn672XEB9rhUDtPUorUkykmClWQpmz0lxd3/Lq&#10;1au5B1ThXEVdKSpt8OPEzXrNV19+Q9ft89HHn1A5gzbgqMgl4qdR9r22RpXC0PdCaXZGjJ0pkXLB&#10;uYqmadBKc3t9jZ+EEO+0wTpLTInb66s5dFQC+HaE95giyRd0gco6Hj95zMHRPtrMwZMZ8jjw3Xff&#10;cXIaZN9WObIusxlcAmNN5bBqDgyaw6CsESO3Mpa9piXNgWhhFGK9NhrjHLYUslIU1TMNE9M0Mk6y&#10;/79Zb7jd9uwfHrG/vy+90KLknCgxl+aiJZdh7hVIxmogpjncT0PMkihYlCGTiBmSFwO/mgMd6rZl&#10;ub/PFAIxZy6vbvj+hx94df4S7yNNW6hcxf7+AZOf6ENCNQ2L42O0Nkw+cHJ4Ql3VfKCQgGANm80t&#10;XddQOUeZRtabLZubC5a1ZVk7rDUYZXFW4awhFln3OWMpqZByoGkqCQDOUfZzOdPUlroyaC2m/2ma&#10;SDEhCd2FtnIYY/EZjFGcHq04f31B8hPtkezhp2nku2++Zm8pwaFNW7NaLhn9iDGGx11H9B5nNF3V&#10;8Ee/+RW3NzcMYy8BIosGRUEZTbdYyPOGLPcb2mBr6QX6kChJYyrLqlvR7p0QUgEkKGLrt7x8+RJT&#10;edbrDT4GOZdOTNDDOHJ9e8uLly/o2objoyOODg85OtzHaEO/3UggqrWYyrBcdvhxkuuRRE6BlAKk&#10;JMG3QcI05HkkEhYbA4nMOI5oU+GsnLOQIZRA8BPjbQ9Zke4+a0VrDfVehyVTVGFv2d31Yo1zaJ2Z&#10;/IC2tRimc2HyElxmlMJPEyVmtFV34UQxBDbrW5QGZzQhRAnjK0XWC9njk1zHT549o6lrco5cXl4w&#10;TBPKGLSrMa5Bmxqj4asvPuNyfyWm6nEkx0LTdNJDDx5VMpWTNdOzZ8+wpVAbi9Kaq8sLLl6fs7dc&#10;Ude1jDfGEFPAGKGha6UxVsIYFTKFSoiBhJGg5jF4nuvatpUwibahZIgh3YXHbrdb+vVanqnUNcYE&#10;hl7G1spqmJ+nzXGAVE2NsYoQLcrMAdxzeI2mQMnkmIlJUXTCWCtBjnMIe+0qtK2oQ0POiRA8wU8S&#10;ApwzwziS5+fI0orLKFXIVqOSmOCdm/veFDnOqmaa/L2g9wJWxrpc8hwqJ8+vh82aHAIhyLMWpRS4&#10;CjXPadoZls5SLVqm7UQInilFcixoW4PS6PnZYtMtefz0OS/PX/L9i+9ZbwfU+SXLpuEPHiQ5D/VQ&#10;D/VQD/VQD/VQD/VQD/VQD/VfcD0Y4B/qoR7qoR7qoR7qoR7qoR7qof4z6z7t6PcZrv9jxKbfZ5R/&#10;+xuV+LxQUBRamTvx7X2x7rti2PviXmvt7/1994nPv4+efp8afl9E/K6I9t26b5zeHbMxZhbk5/fS&#10;23dm/3fFv/eP576I9/6xvs9Y/z6yOczm6cKPRNW7z2X3PW99xvCW1/vNa78xg99/rd9Hpf+p83b/&#10;Wvvxv78xCOyOUwj2vP27eT+J7F1i3u5ndteBMead3/fj13hbLD5fP++8z/eJ1LVWOOtwVugrxmhi&#10;NISZ/C5p+x7rapz3OCsGvnEwjEPB+4miRHSdZwLi3XFkoTFmilAvZ2p1UWK0scXRKj3TIOV3JZuo&#10;XM1G9zRNS911XF9d3l2br2/W/M//6l/zw8sX/Mnf+zUfPntCs1fhxx6VkxhDreXs+JiDoxNGHxme&#10;BcbJvzGElEy3qGlad2d2UGQKmmamEAgdVfHo7JicI5UzVFaji2UInhwDaQrEJPQE16Q35xfEfDwT&#10;c+q6wdiKlDbc3NywHQa6tp3JYWWmjYsWUsQoYqremXJ314Fz7p37S8xUuhRULmIKLIGcI0YpXNuy&#10;WC7FoBvFDEBhJt47klIM4ySiJqUoKWEU2DuDjpBspmmibYVIVGIijkJwijESQsbaSoRuitm8nhlD&#10;YDuMGFvhmhZtLXXXsDrYF0G6MWhkrIklgsqUHNAloXLEagXakRChfowZ78X8m3MWIaoq5Cw0zZTC&#10;HB7QCGHNuHleEAIUyPvWcwhAjHE27ecZuqRom4qua9jeXJFiYLFYziblJeM0oZWiKA2zwUuoF/qO&#10;ImSM4uT4kDFErm9uibP503vP6dkpIQT6foNSen5PkVzEDD2OE13dUFc1j0+OubpZi7i4FJQ2rLc9&#10;3kcRu5ZIms0dQsXUpFzQMROzJ4WBnCPaKLQBsgj+YooYLUZlPw1YV4kp1zhKpRhDIKcsIist4uCQ&#10;hZ7lrNCojLaQwxxwYYTWlUQwiAbXCI3LWUuYJmIMKCXX5snJKWhLzluUBotiipG2q0V8WApeB379&#10;y49JPqBnpJfCsOpaNJkQRnL0YtjBYq2hqaqZVl8IMeHqmk9+/nMWiyWpJFxtyTOxpLIOV1XEaboj&#10;IOeQ5+uIN3NhTkxDQimNM5YQE+MwsHcgouDNpmfMfhY3O4wpYgh2RkgzFDEaWBGqaq3RVBjlATFy&#10;tnVLCIGb2zVt11F3HSFlYsk0XUeKHh0gzRSqod+KQPfggP39Q+LkiUECSIbBk9Fs+y2bzYajGPFe&#10;xu26rWjqBoomrWWMzDnjnNBpy2yGL/O8770nxki3aPF+FCOGESGomPVHYgg8cWcUCjFmnK6o3Czc&#10;VYohem6vr9EcYl3F5MNsKHUkIwRsUkHrAjsKm1Jk4Pr6Gm007WJBW1WU6IkhUuWOyU5oYzFupu5q&#10;EcivDvZh23O93nB5u8ZPgaINdedhRwyzGtcoVE6UAl3bzeuahI+Bbd9zdfWacWpxzjH0Pc7VVK6W&#10;Y5up4UprtLM4a6kqETyXmQjfLjpCiAzDgLWQE2gl9HpKZuh7opFAjXGcsM7RLRYo1B0Fp+SMnzxK&#10;aTF/ZxHAuqrCaC3CZmPIuTBME/04MY4TugRimNCzEbMgNB+0IuTZXJMKppbAg77vwSoODo6gOEgK&#10;a8S4IGJWj9Xw0bNnmJhQSdHWLUpL+Io1JzRNxYsf4MV3L2mM4mBvhdEGWzczOtbczYtKKUKc6IcB&#10;rQtHRwc44zCmYpwCN7cbMfLPRHgJG1GklLEodElcr28kkEeVeXxJKONIZWJ9c8vF+WvQlm3f07Qd&#10;KRc+eP6cRd0QZuF6zolusSDlLOEWuzWAAltVnHSPiTPtqBQwRtM6EaoqykzkLkyTF4JeEYOrbUSE&#10;GqKYxVu9YOEcQ5FxwlihgBkjtOEQPNoYpmlgHHqsUjizI7zPBpBURARPQhVNSYlpGlFKKODOWexs&#10;ditGrqFdOVvh9JvAqr6f5jkHuV6UCPWtEzNpvpb5eO/oUNYh1lI3DXo+d13bUYymso4XL16SAaMV&#10;tjJCOiyKOCPYchSKsFKKVApai3jezWbWlJKYE5UipUj0nhQiKicJeNEaOx9703Tso+g3ayiZjkZE&#10;uCmTU+Hy/JxpmsgxQyoYJ/PSZr1Ga03btWJEMUaE2BQqJQEjMXomv50DKjQpinh7R91yztG0LWhF&#10;5WqqqqLtFtR1w8vvf2Da9IzbNb6/lvFqsaDykbaNdEVMDLZqsFbWLVppoSXGhHE14zAwjQM5RV6+&#10;esFf/uVf4Kzj9OyUk+Mj9pcLuramthISU1WOOEZ8mCglM40jm80tPiXqpqOfAsMgAt+mqTk8PuBg&#10;/0AIbfP4Po0jUxTiu4/mLmDJOTObi4Rw1jS1nJ8xkMmstzekdcbVEupSVQ2H+0vazgllzE+QLaaq&#10;UKqiblcY7UnTRPBJAqNQQp3erMUYXnbGG0NJcTbSZGxVcbC3JD97inUaazRd1fLo+BGv8gUvX17w&#10;zTff84e//iXL1lL0HF5jLc1sgi9+IlMwzt7RjK0R6p3ShpQVIfqZRCZr2VSMmC8rI6E0Mc37PkPw&#10;mWEYWd9uJChCG/rtljQHRNR1xXK5pJlDmrQ1mDkALCN7IQkZ0hhVKGq31zUUpWfqW5rNjzIeDcOW&#10;EIIEmWCo6xZXVRLQRhGhvDa4yrJfrVgsG8ZpZBx7fEqk+fN1O3Psf2LlnTHWWFD6Lswsz8EMzHvv&#10;3Z7aoN7by3hfD+LNfjy93VfQuwA72Z/uvjehKCFIWEza7fUMRIOylnqxIlnDzTDitGK/qVm0DWEc&#10;ePnqB84en/Dpz37O5YuXIv7HYiuhTMfJY40cfY4JjZoNMRLUMw49tqlxFPQchlayrH1KsSjdYJsD&#10;dLfP0ePCZ198zvr6hkVtSSnTNAtctUb7iKstqDIL+ud9uta0qz2OHz1mb7XP7a0W6l1QWGXwPjKM&#10;nu9+eMW3L19RW8ejswXr7cj6dj0HPC3o45YpTPgw4mpH4xoqI0EmOUX2Dw44HzymaSjzOjeXiC6F&#10;lHZ9BT0HZ7wdune/7/Iu8f2nQg92rRmhAoq5Ud8LPMhz3+Ld3kT5iX7Fu72Xt/sg6W4fULKYiMXR&#10;b97qV73px5Tf2//7qd7VLgTyfT2w9/VZ3j3e+wGGu/tjNwbf73P96F58z71017fa9ZpyuZtXy64n&#10;mfO9SIPCXbOhKJSy81prPjcalLGQC999+QX/8n/8H/j+t7/l40cnhL5HZ8+TZ2f88tOP2d9f8eKH&#10;F1xe3LK+ueL11Q3WNaz29tFas7m55fL8nNvra24vr3BGc3pwQJoCfpqonSORUcpgXYutOnRVYayE&#10;CEWgaWuubm55/fqcpqkJYWLwE1MvhvHKNlhXkwtsNz3XV7eMKdPtHbJY7VFbw9gPmFzQCaahZ9hs&#10;qKwBbVkcn/In//S/5fTDD7kcBm5Hj+4WtNaRlEU7h7EaZwxjPxHjhJ829P2GFDz/6//2b/ir3/6O&#10;f/IP/pRf/fxnNE1FmQm50UfCuGF7fcN4c0N/ec231xuGocdPnuhHop+IGGzdUbuK1sxGPCtjX2Ms&#10;B7MpSmvN5y/OuegDH+0fcdP3vL665uuvv+fF5QVqseDs+XOqpsWqwuSFruv9xHa7FVOQlbmw6yoO&#10;D5Z89OEzDvYXqJI5PTrmo48+5NGTY6wz+Mmjc8KawvHRiv29JVXVyB6lFEoSwq73E7fXF/zd333B&#10;Z7/7jFzg2ZOn/OLTX/KLTz/BKsVv//qv+ObzL9EIsb42Flc79g8PePL8Kd1qwTCN3NzckJTGGMdq&#10;/5CLi1f82b//P7m6vGbRLfnoo4+4nU3jMv44rq5u+Oyzz7m5vkJr+OD5B/jR81d/8Res17fklNlu&#10;trTNiqOTx7jakJGAyOttTy5weHTCydEpe4sFfuqprKLZ63DGcn15w1/9zWf89d/9jq+//JIpBELO&#10;VLFl/+SEX33yCc+fPJJQnq6hX6/55ssv+erzz+j7NbZyPHp8wOHRCXvLFcZKiEKIgSlkinF0Bwc8&#10;ef6Epx88o6kbNusN2/UtJ6fHNHVLRvbsbdNQ1w3ee66ub/n2q6+5uVkTQsRqy/HxKYOPaFdTdR3H&#10;xwd8+slHnJweEVMkI0FIxhgymhASw+gxyknmY0molBg3t3z1xUiKAVdVc9BbIWZAaVzbkb0mIxTj&#10;UgqxZDxQxoHRTwQd+eKLz1l1Hat2gZ6Daqa4IfcSHHRxdSFzcCvmxVAyzIFB3kv4Fk1DZQxkMf9S&#10;Arc3awYfsZUlpQpVVQQfyTFgs0Y7A1ajS8YYLWb9oklT4Obimtv1luOTE5yVUD1VErV1KBxWO6yx&#10;pCT9SKOg9yPDMHB8esY4DQzjiDYWhSKScF3N48ePWXYt47AlF8PNdgsh0NQOo6UH5Iyh5MA4bCW4&#10;1NU4U9EtltTNQgjNJZOUYtk25KLmNbIE1FgNJRWG9ZYrd8nx8QHWgDIQQwTt5iWarA0Lmk0/knOi&#10;Hwa++vJLnj59yvOnT2nbDmJgjBMUhbWGUmAYJy4urtgOkY8/bKWvTEHXYvgtuci6WBVUKQQfhDZu&#10;HbZqcFVNLuNMkjeAGKlD9kBh8hFna3KCREJZmYtyAZ8k+K5tGrI2KFtx+fpCghhcTWGCTvZurqpY&#10;rJYMw0DMAYuhoLCVpVl0jHEi5UyMI9PU40xLiuoujHacvPSeYqJpW1KY0DliilynKSUJqe06rKvm&#10;PWHCWYUuWvrDbUuInvXttVCmkdAsZxwKsMbQ1hVeeaxx6EXDGGrGacJoS9u2OKepKgtIwOFEJs0k&#10;aJjwQ6RSLVpbDJZMorKVBLhlWT8ZZe721tlamddnc2eMEaUMVS1hviUlNtstt/3Aph94fX7J9e2G&#10;g8NDnjx5Qtd1EuI7k7QNEnrljJlN+FGuhwI6q7s+ekoJgyYVRU7zMkNnNBN5SLjaST9FG+qqoXvS&#10;sLfsePLojPV6jTKapmlxxmCalkenJ1xe3dKPE/0wcnV1xbfff4dzlsOjI371q1/TdQumaeLi/IrK&#10;aFa1w5QAcSL0awarZY+gFbau2T88oekWkBVkiCEwBS/BeJXch1pLr01pqF0tIc65kI1GE8kpkFMi&#10;+UxGizkWxX5lYU9o6E3b0nUdH338CavFinW/5nazFaO1z7jKUHTi9uqKytm5DxpxxnJ6sKLkBa6u&#10;yDGyvr3FWUdOkZSlJxVTJuc5XFhpcpb9SN3I/ZeKws8hwiiF32aOT884PjnhZn3LNHkxkatdKLtH&#10;l8LQb3n9+pyXL88JPnJwIFR6DbRNzTiOvLq85uMPPqbba8kpURlDiZ4cJsI04b2f16YSmrBc7mHr&#10;GozG91uG4ZYkidhybpTCBy9G6aahriucUfSbDUZrmramKIMqiXEYUTFQydWJ0RajxLC9nTay/s+J&#10;YbOBkiWQYg611eXNc8mkAuMYsFYTiiEXCFmu24ImZIUPMuf+8O13LBYLmqaZA5sTUwiM6w0Fzdnp&#10;E04OFqzaZ1zergm5ULVLrLa0u/ftPcNm4HK9Ydm2+KixSc09VYc2jlQKVzc3YsS3Em7R1DVd2949&#10;RyIX9g4PcHWNdk7GzTwHlRUjoQEoTKWpqpqqqpHLX3F9dUPfD7LfCIn1+halFIcHBzgr85MPgeCs&#10;9BW1PDca+g3dooM5NEI7RVCKlCFRsEaer+QUyUnM/wDL1XIOJmnBGAwFY6V/jVKEMJFSpiTpTTun&#10;sUYCR1OUfShaS7CI5G52uwAAIABJREFUVnfXfYqJvh9IaX7fSkLPjLFoPffLUSTvURq8D+Q4AYmS&#10;AjeXr9muN5Rc2D84pGqkv6edBg0hjDKXabPbeKGt7NW2fc+2H8hocsysbwcyliGc8zJr/tmDJOeh&#10;HuqhHuqhHuqhHuqhHuqhHuqh/guuBwP8Qz3UQz3UQz3UQz3UQz3UQz3U/4/1rsl593d+whT/LkV9&#10;R+u4b2S//7pCvsg/MmcLgeTHtPTd39+lN73PBH13rPd+/l3K1rvC3N97rPCTJvj737+jQL5rDH+f&#10;iX739Z1Bfvfzu9oR7u8Tz989N+8e17vG/bcJ5rxFxXrf56bmh9+Z95PVzTu097ufeccUfv/r7wse&#10;uH+d3A8FkGNT94jxvCXofuu6/I9ctz/19fsBAfKZ/DgI4e3wg/l4lRYa2HuoYm9dq/PPOidEbzG+&#10;J6KLJD/TXJ0Xo1NlaBvHUGvqRtH3msl7UhQyeghBBCnzcaeUQauZTpZngXoWUpsW4VBtrJhObEWs&#10;PHr0GFeLWMNpDqsT+vWWaRhnquTEn//5X/HF51/wh3/wKf/NP/qvOD08QKUolNTJY7WlaTpsVdMu&#10;YPKJMBs7S4lYKyLbnbFeKTlWrQoxDJQCzoBuLCUbnBZycZgmop+EfKX1HVWBnAkxoHPBZIGEMBNa&#10;ldI4Z2iahsl7xslzfXODnwMHKmdZrZasFkuaqr6jwAfvGfr+7j7bkeJKEbpjSokcZjFI3rDa36eq&#10;NJoEc7DB7h5SmjdUpaSEYKuFiplzEkFSjmglxjNVhKreNTUHhwekMVDGEaetiOBiFtM8YlarnZuN&#10;PhPT0LPpe/pxomoUdhKiqLaWOIuw0W/M+LtrMkUxnlmtiTPVQSGGzBgTYepp6kpEfSlSpgltzB3N&#10;HaCkTMgTIe2IlWoWAKrZGKDR2tI0IhTdjWUmRrQS+keMXt5PyUzTiHGWpuvw00RCSFfaikAoZ0ip&#10;UM2UROcsZ2dnWOs4v7zAe8+rV6+4vL6iqWvsLK4rKLTSlLy7B2HYbNnbX/HsyRlaKdbbgSkWoqlI&#10;uZBKns1czOKhcPe+AJQW4U8seR6PZlGi3llQRAzMTLFLcSIHi1VC3FVFroWcslCWgclPQndHKMIq&#10;JZatUGNiQQxWlaOkTFJyrhRitrqjzCsR80/jRNNZtDI4I9zBlCVwwRpDCCNtDW3VMWx6/OjRM+kn&#10;z+SvnKKY23LBMpM7m4bDwwO22wEfEx///FOef/ABIQh91jjNNI74KaCKJlcWozUBmKaJftiiSqad&#10;hWZCrJ7HAz0TGrUmeKGN7a32OD+/vLt2lYLVaiWhEjkwTaOYTrKcmVQKdqbN1pUIKg8PDmeakmI7&#10;9tiUWO3toY0hpcgUPGU2hU/TJDNcKSwWSyHTNy22btluBkIayDEy3KwpFJbLPYxxxJBRuhBCYprW&#10;pBhRWqg4qEIOYQ7YSEJ+VPotY49zhu12S4xxJnjJOJRSAiX3RpwmtusNJ8fHmKWY/XMWSnCOkZcv&#10;fuD09BHtTDZzzpKjZ4rhzoyjtZ5NevZuvh76nnHcMDU1FmibjoPVHrZd4YOEFVSuxswmmtGL4ats&#10;DXuHR7NhvTAlIc3J73AYV5Hmua9pWhHuxoArhcODfWJOpJzph4HteoOzNYvlHnXdYp0mhogyco1b&#10;rShzQE3OYJWjqzustXgf2Gy2THPoyo6ynUkkEtZYlsslddPh6ho/jTBTa0ouqCK0opwypYB1DlUg&#10;a/3/sPdmTXZdWX7fb49nuFNOAAECRHGqqp7UdtkK2Qp/Auu7OkJ+8YMsR9h+cITtVrfVbnd3dVcV&#10;SYAk5hzucKY9+WGdTCRBsEqW/Na5GCTIZN57zz3D3muvvf7/32z2AaCIKXF1tZVG72HHsq0ZejB6&#10;gXUVxhmMtfiZzldmQTooSsrElOi7njgGGVNzFqGCUkxxYt91DMPIZrkmjBNv37zl/oNTEQBaOF4v&#10;OVzu2ds9b95coFAsW6EeoWEIAW7MdDQ5g7Gapq1ZWINRGm08G+U4vX9PmhVLJoXEdrsjZrDWoK2W&#10;4yuZECeUtUK0njRTVpiqZpkh+opUCm/fvEFpzfromOFw4LC9ous7Uo40TcW9+/do24Zq0UjuEkR8&#10;K7RumSOMUaDl2lkvAmSjDDEk9n0vFKRpYOgPInog451Q3VROGKCqK3zr52ddA4phGHn27DtimmgX&#10;LevVWprFc6ZyBhkVwFgkX0mZkjKg2O/2QutWmRwjuaqxxmGsQTvzLlcs+sYE6fqZXS4XhJiYUhJz&#10;plKIKd0YsUxTwDlLMZrlaimCrLZhMZOklFJEBaoofvGLXwKZKU1cbs/JMeJsTaLgncPXNVMIIkA2&#10;Bu/9u7VHLozjiFJFxGupCM3eSAPvMBywrhbDgeKxrqKuW0qMGAXKGvpxQqXCcrmkrSsMmdVyhVaG&#10;FDPnby8Zx4HN+oi6rtgfDrOIymO9m+c00ApynohRobCoImuG9F4er5Umx+s1heH4+JjaOvYXF4zd&#10;HogUNGiHdxXOOZQpOKtRRuZoa0UMbYymxMjr16+wznHvwX2sVpzeP+HVy9eMQ8R5h6lqlHPEXDC5&#10;EPv+nSFWzjeES60VOhUxbQiSg09jYBgGhmng9evX2HkO0zMhufUVKQl1MWeZ+0CJSVTOpNzLOG40&#10;OUX03LhsxOOBoTvQ7Q8kCnluMk6xsFpWTAE0lrr1jLqDAkenNfUwEGaapCqw3V4RQqAeOiHmlkLl&#10;K7y1GCt57nLZor2FHDEYlnWDu/8RtbHsDzta70khwCycLzMWzRqHajR1W9Mddhz2O4zSNHVzYwIR&#10;QxSxs5JcfopJDA6aBbWvmcaJoR+EqIaejZTmczIb2TnvSDlB1oScefH6jWz4OhFROWfRWlE5S+3d&#10;3Fj+TkgOiqI1SjsskIuRvK0IsdhXYkJQciJMkTAOkCSf10oRQHJR6+T+wtMuasapYd/18txpMdQK&#10;Mf5/rqncpk/fNjZTHzCc+33v8SHh7h987UwLvyHPX9dotBhPlSzCLGM11hoWi4bN5pjh4g0pBrTy&#10;NI2n21/y8vl3HK2XfPrkCZvNmsNuSz90KF2wWpNvShUixFJKo62sO7rhgA4WEyaqqhHq8hSofcs4&#10;BQ7DyGGKPGhEEOlqy/LohNcvXhHGAadkzvXeSc6YoRQxTrq+PlXTcHR6Srta45oWO47EXOY8TOOs&#10;5uLyim+efc8EnByfYV3FoevxBry3YoiwbFGDIaaJXBIpBZqm5WJ/4NWbtzz45AlPL7ZoK8KQPOf5&#10;MQa0vjZmzBjjPigK/9C1e7++8FP1lfff6508/gOfodVP3hvv15Ler31dz3fX6+U/dD9+yPjwQ+9/&#10;u+5z+/VS50gfPM4P1bo+VMu6LXr/0PPyIfH7h4wTbx/zdS3rQ8dUigjYQPI9UGgt67Q4jfxf/+e/&#10;49/86/8OOxz45N4J3e6CFEa+/PwJ/+zP/oS6cjz//jsuLy548f1zwjShrENrw8XFJd/urzh/+YKh&#10;3zH0PVprNus1KWfGcZT5yFpikjVa5RuMb7Be5s2YI4v1kpgT292Oqm6IKQp9dxLjrynInBuBw25g&#10;d3WgHwMPPnlMNa+1rTH4tqBjJI0T0zRI/aFyHD98yJ//V/+S9f2POO9HhlJE2Jtl/eqrGu0ctW8Y&#10;3IGD74lxYJoc3kHOkbEbePXiO/7nf/ua8+//lC+/+BTrK7ZXOw7bPfvdFWkSE7gSM9MYiZOI2Cpv&#10;qauWYhxjLJxfXnJ1ecl2v6efJmpf8dnjR1RPLMPYoZVhu98z5szTFy/5+uk33D8+pm4WGLeHKTGM&#10;A8++/QbiSF07Fu2CFCO+anHecXQk+RBasVzfY7k6YXO8oW1qnBWhWwgj3X5LLorsPJPKVJVjtVgQ&#10;QmR7saXb7wl9hy5w6Hq+fvYtz757zhe/+CVffPYpDz66z3CYePqbb3jz6jnT0LFe1jjrMdajrOPx&#10;k8c8+dknuNrRDR39eKCuHE3t2e92vHj+nO+efUPJE0VpCjCMA03bUFWevh94/fYt//i737HbbTk5&#10;OeXxw4+5urpkmCamMLHdXmGM4ez+Pc5O71H5Cm0sGc84DWxOzjjaHAlR3Vga7zhetjSV5eLinL/8&#10;67/h3//13/Dy+5d0w4hyDlU13Ds95fHHH7M+2bDZrEkUXr54znfjwO7ignE4EHPkwccPefLkCcfH&#10;R8SYef7iJeeXlwxT5NAHlDGcnJ5wfHLERx/dp24ahl7qj5vNMXbO9arKU1JiGkZePX/N1e5A148Y&#10;bdhsjuSe23e8udzRLJZ88eUXfP75pyybGlUSV5dXYBTNLG7tp4mYCteV6WkcSClSKJycnVFVFefn&#10;5wxjTzck2kWDRsaJHCMojW8WZBSurghTAKXwznN0dEwqhSmIKeUwDrR1zbJtsEYxjQNaKWrrOAFi&#10;Smg0OYqhQg6BkiIaMaNJIVCUQqEwSrFYLLDNgreXV3T9ge1+TzFS7yUnQpG1Z7aGnCJhGJnGiUIk&#10;hMg337/g8uqSP/rjP+Lnn3+OqTLEcDMuihmWnc0XMwYtpq9Z8kGp3xwxTEHm/67j8ePH/Omf/gl9&#10;f+C3//gPpJRJIYgkW4k5ns6aGBN1VePO3LxvYKmblma5pqkrrDXstpcMMdBWHpUzISRKFoGf8w5T&#10;PEPfc7W9YrVaUNeOrjswjIF2seb05ARtPdN339MsVowxzOv8g9QzrcX7Cq1AGRHwKqT+OAYZIzfr&#10;NQnNoetoKk/OYlSJ+D/LGmSuHSutAI11nrZdULctvmnY7/fkFJmmxLjd8vz5c6xzLBcbSlGUHKm8&#10;wdpK8tkiebGxlpAK7WLNzz5bcXbvAf3Qo5QhJqnlozLee1arFWE2q7vZf4oJpcX04OT0lKZtCGFi&#10;CmJAN8Vp3ueoUDqTU2IaR8iBGCfICa0jOReaVuo+Q7en2x8gJyGNW8vi+ETW3mFg6DtKkPfJpVBl&#10;T8oe5xwpBg77PRTYHB+htZi+aa0oJI6PNiwXC7r+wNAPTNOEVhptZT1aMqQpkbQSswZAOS1zX4gY&#10;DzF3pJmsTBbDLq1F/K3mWh85oXNkGHqcgof3xSzDuopY4NXrV/z9r3/Ncrlk0bRUN0ZnjoKIidM0&#10;kVImz6lbnE36YgySC1mhLuecxYgoZVmvpCSGeUZjFIQYiGFCh8iqsiyrYzIaZQ0pFXKB9aJls1qz&#10;3R14c3EhhqCzweD5m9e8eL7hwYOHHA4HIW5bg0oTTkMJE+P+itoZjo+P8NqjlKPre16fv6XyDd5V&#10;VL6+qc/1XYf3jqZpMVqJ2dnVjsp7mrpG6SJjZEqUGMlFUVW1mM/mhFOae5sFGLk2YZS143LR0C4b&#10;ypkYFVsl+8WYgrcOb8TcQquC0SIADsPE2HUihs5ZxupScJUnKYUyejZBA2stXmu6lBimRMwTxjnJ&#10;oUMgRBHtO6PZrFdU3okpZpiISfbiSpJ9vlIyDx884O3rN7x9/YbDocOulmJEnA3Wybx4/uYtD+4/&#10;4PHDhyisGIJosE2DrqqbsTTFyBCDGBoX2aVVRmrh4zQxjUnMsJ3DWYfRipwitbOYRUOKEV1kj61x&#10;FrIlp4Qx16bZFuc9zhmmMdIdOoauZ+jFIEdqKWL6k5C1a5jG2bjWQDakOIJWSHV2zr21xnpZn7VN&#10;S4yRcZpQWuNNhdcaFwL7Q8+zp7/l6nLH/QcP+eLnP2ex3oi5V4zkKdCNA8MUMPesmP9UFZBJcaIf&#10;xWTaVjVnHz3AOzEXDUH2KpU2hJSxviYVxcX5BW+3O3722Wd442Q/dV4f5JLnGo8Wy68iBsxJi3nl&#10;2dkpfT/IPs9ZYt8fCDFgzEyB14ahH8gp4J3Fz+NPLpGu74hpNt6Y93i8szhn5nM6G3WXjFGFMUT6&#10;2QAbY8QMOgZcXeMrT86SU1bOMQ6jmFuS0KqgZmOZ22seMQEtWKOJSczFp2kSYwN127zf3vQghBBk&#10;DRyDmHbkACmwu7qajUAgDr2YtrQNy/USYzVxGgnDKOYJs3mhmEpAGCfiFFDWcv/+Pam/73b0Q8C4&#10;5q4J5y7u4i7u4i7u4i7u4i7u4i7u4i7+ScedAP4u7uIu7uIu7uIu7uIu7uIu7uL/hwgh3IiT3xcD&#10;32ygzr/7ITH0beFyKWWWn9wS0zMT3xGRoXCUbomPNT8in1//eS2qv/05t0VmN5/xe5rEbx/n7aZX&#10;mAUy7x3/Twnxb3/W7Z/FGHHO3RCmrxt6/1Cj8Pvv+X6T7vuNwx/6Xu+/tzQfqFkE8EODAiFamZsm&#10;LBHI/jh+RPma6XeFIqJTdS1Q/vHrCkUE2/NfCOD95n3KrPC8ppTNL5zpZurmv69JZEqLIKPcCOSl&#10;wS6l9xvECznfNg0Q0TiloIo0qJWb76CE0DF3wKj3BPJK6/m4FSrP9gA3Qgb5QqrM5yfPVEIMlIJW&#10;Du081iZyTkSXMc5jxh7vDJPVJG/x3lCNjqqqGfueYZwYzCh04IKQsWcBg5ACRfCaFRQUqiiMVhg9&#10;X8eYUb4iaI1ShqoWGsThcKCKDd7VdPs9KQSm0RH6nkM38u//5u948fIF/+JXv+IXn/2M9XJJzlGa&#10;QUhktFBLa4O1NTlEihaxOhS8tcQQiVEI7knNTe6lQImUnMglMQwiOJmGQUwglJMma+cwXsSJlZGG&#10;7qIL5Exbe6yrCVEaQjKFetGSlGI/9Fy8fMVqtUEjzc/LpuWTR49FWD6LeaYogl/rZwKt0rRNS46F&#10;rutQGGISwWYqBVfJcSmjZ7HFu/syxzQ/ayIQUNZhyGSUkHS1wtiZQht7Shpwfkntavb9RCjQpYz1&#10;FUYltBHaTk5Jjnm+L/t+ZL/vmObGS0omTCLEODo6wju51+KU0BQxTJib6YyxpJxnMXbAaDM3f0KX&#10;I1f7HauZai/ircLlds8wTjRty2azwXvLNE1y73gPOWOsNEemuTHJe4dVmpwjMQSePX3K0dGGkhLe&#10;OpR2xFhIOeGdp6paxjEK+SVGVBHxds4ZZQwhJ6GYKMWqrTDqiFxEbCjUNSWiUIRo7KzHGCONn07o&#10;0G/evCLGEW89pyfHaGvZHjqGMHHoElPMxCzEjQKkDFrnmTg+EqIQ/GQ8EmJ3s3AzeTkIjVmBUhaD&#10;CNrSbNxgjMIUEQsPIYioSytyjnPTmmYYR+pKxgelCmnoSSkKmVhUQ5SZuJVSFMq8kbFLGcs4BUI5&#10;iOgyJTEB0BqVCyEOpLnxCgpWQbEK5w3GKnJWjCGglKauKjFQMBaMxtWOBw/vM4TAZ5sTPnnyM6yz&#10;bLeXeNMyDANhFi9qpQlTnGmH0iRa51rIYdZhtBXxk9G03hGjjO2myFg8DR3GOmIQuv00DoBmvVYs&#10;2oaqOabve7pDxzSN0liotAidCihVZiJYImfJXQ7bHZcX5xRlWG82NDNpJscoDZeloJ3FKy2CUQxK&#10;O7zWlFax2+6YwjSLjB3rzRF1syAnoXMZYwhhQikR5WMMZEWMgRgGcogyjuRCTEJNKdrRD4Hz8y3W&#10;GOpqibaK2osgu+8PbLc7rNKMhwOdryghCpHWaZTR+Koip8TV23PGqqarHGcnG4hiwhFiIuWC1xa8&#10;gaIZh04aJdOEsVZInsaIeYQzaKOorJd7YSa0lAIhRDCFk9Nj1scbpinQ973MOgX6EMipYJXBImQu&#10;FKRpIOSEMiIgM0aMWg77KyF+RegPA4vliuV6gfMGPVPZVBHStb9+HlKUxv2mxduZamflGOM0MYZw&#10;Mz8bo0BpcpogauIwynxppXFVW0MuiarywJz7acVQEjkWYhBCvNWa07MjYoz89tffsWxbvK/RxmOc&#10;x82UcHUtdtOakIV2ZJ0lUogh0e069rs9IQastZyenuBqT+U9OSWUs+iiGMLI5cUFqkSsFgOKk80C&#10;lU+xRrNeL9kcryUnjgkzP99ybgrWemwS6mdd1/TTSAjzPW48bdNgnGIaJ3IJpCSmAClFznc7/uIv&#10;/oqxjyyWK+6dnvHJo4ck7Ugmo5cLVtah0Qx9z/6w5bC/4re/HTBaM44jFxcXFF04uXfGZnPEg4cP&#10;WTQ11lrWaxGiD/2EzpmYMyln2uVCxmglDb3oRJ1h0oExFzIjsWh2+46qSjjrZoq2iJ+91nIelMwX&#10;y2XDg4f3uLq6xPsKZw2Vc3hvMchzmUMkA0WJgUsKI2EcOHQ7UhLRYgiJJkJVF1xx2PLOTEUbRYgj&#10;Xdex3+9BKapmQbNoaZTGOU+zWND3PZcXl+z2e8YoRjhxuxOhUd0IeVQpyZe1FuFCKVgrwojLywt+&#10;/Q9/zzBGPvvyl1TNklrDqhaiYwoTxhic9wzDiELmK0oklULJFqOMkJfiJLl1kTximnpKmhjGDjKE&#10;FJlSZr/dkXJis15x/94G7zxaOyiFcRjIs7HQNE389e++QgHHR2uWbUvTthhnpSk2iDmF0QqtFGmS&#10;9YaxDn/TcGuJMWORtdwUA6kkUk5C6Lr/EVrdB3U9nxmadjEL/kUENI4TMY5iauA8i6rG+IoYAodD&#10;Rwoj1nsWbcujR4/oDj3GWlxVYXQREY6T3PJwONC27a01JXjncb7C1w0bpenHiZQgpohCMU2Bw35H&#10;13cMQ48xmvtn9zk+OhJThlIIQebE3e7Ay5cvSTlT1Q3WOaq6mWle0hA9jiMvXrxgf+joZpG9Mg7v&#10;az5++JhHDx5QGREQaWNRviIDVhvi0JNzwlox2zqMEypmdJDmbWs9VVWjZzJc27Z470kpEUJiiiPO&#10;aD66f8JDfYox0uSutUYDJSaGvqPvD1Akp5+mcTY2KFgK2hhIEYgoPZtUUWGrGmUrjBETqUVT0dae&#10;MIkwphTJW6tKfqeUgrdiYLXb7xjGIGS+VBjHRFaKEAIKEVkvl0sWi5bKW6GgIUKiRevElKYovI2z&#10;YY7kQQohMQ7jSJGlMb6Sxvwym0aIOEXmW6UNQwwkZdg4j/fSbD4MIjr9j4n3aymSxV6vSWF2cZqf&#10;6/zB19+uE/yHmAG++3+zV8BslGOs5L5WQSTLGkKrmWrc8NH9j3h2eQ4FpnFAlcRmteBwtePpb39H&#10;v9tijGG9XNJ3HTlGCmEWghe0sWhtGMaBaezknnQW0FAUfTdQOT8b/SSIkcvtHvXqNY9/8XN8uySk&#10;wOlHH/MPf/trdIGqduS8xVhL7avZkEvjq4aqatDWstocc3x6D5xjTIlkLMp7+nGgMp71esW+7zmM&#10;kdXmCGvF1IPkyN5SeUe9WNAuFlxcXNB3O2IsbHc7ChbvHfvDgX03sFht0MbJui+FueaFfJ+5onJb&#10;OP1+7en3ibFv/7sx5oMi8B+8p5rNuriuTfz4nvlQrein6mTX99cfMmW4vpF/iqh+u072vsnk7fqd&#10;fs9g8UPn5fbvvG8McPvn7xtyfug7fuj9r6/XbZOK94Xvt4/jXX1srmUZZjNCOGy3/K//9n/if/s3&#10;/yPHznBUVexfvQCV+cUvvuCLz39Gt7/iu2cXnL95y+tXb5jGkbZtUBpiHNieX3HYb5nGgxiKjROL&#10;pqEUGS+uDTcP44BCYW1NnJ8vMigdqdqKXBIXV5dkJcYsQ9eRY2DZtlgv9YJcFEOIjFOgaMPR2TF1&#10;02IVVKqgcsIbCykwqcxAAet5/Is/5o/+y/+CarPhbT8wlMyUZL5yzkmNys5mWQlCtcDXOw77KyoH&#10;jSkYMtU9y2axpHWePE7849/8PTkXhn7AFIX3DqULmYjTjtZ7MELv9HVFKIXffvMtz54/p6orPnpw&#10;n88+ecybt5d4Y/nZZ19SeUUMI9vdnjFOZK355PPP+eT+GfeO13z11TPe7C9YbBqc1ThncV5zfHzM&#10;ar1mv9/Ls1gANPt9L2OfdiyaGnJiGg5MM7XeGjGdqpqG5foIVMZaw9s3b3j67BlhGGmMwSLUz6dP&#10;X7A7HPiX//K/4Rdffs7Qd3zzj//At0+/J06R5WrBxw8fsli0sxGiw1QiOPr2xbcsli1TGFA6s1k3&#10;XJy/4tk3zzh/+5ZFXZESHPqBRduwXq+IMXB5ecnbt+d88/QpQ5h49PgRT578jGquq7x+9ZrFcsPm&#10;+BTvZby2zmOUQ8pghdXxgvsfnXG0XGEyrBcL6spyeX7Bv/vLv+Z//z/+gq9/9zumGFG6wi/WVEcr&#10;Hj5+xHK5QKMYx4mnT59x/uYVeeiprcakwHqz5p/96s/54rNP0Vrz+tVrnj77VoyvNBRtMa7i7P5H&#10;fPnl55ycbEi5sD90bK9k7UmBpmnYbXd46zBKc3l5yW7boYzH6IqT02PsPGfUK8t//Wd/ztnZqdC9&#10;CyKMHvZCky6Kru+x3t1QoRXQ1J5hGHh5uSekjJ6NUDOZqhXDgCkkDn0vNWoKShdcXWGcBatp/ZIh&#10;RLr9NJPNLTon6kVLHHrGaWC9bKlMi60b9FxTMcaLOHmMDF03ixIzKURySJCy1C0daCPmkThPYx3r&#10;9YaLq0u++e57Lnd7YsxCskVqbX3JHHZ7dldbal+x3myolysePPqE71+9Zrfb46ylqi1xHESQrpWI&#10;Kp2j5HlvJSGGql7myMp5Hnz0EV8//ZbnL16IANxolFYsly3touFw2OOMxldiknh5ecU4TiyXC+qq&#10;ZrEQqngual6vW7BCRK6rim+++w5yZlnXs+BYzDu9q/BG8tBpGthut2i1JE4TQ9eTEpiq4Wiz4XK7&#10;oyjNL3/xc6ldTxNvL875+NEjGYiNENMPXU/UIqVM4pgrx60t3dBRSqauPakU1Cw+rZwXQ4pehNfa&#10;WIo29FMg6xHvHe1iyXa7FVKzMaAN0xTQK8XhsMM7K0Z61/sjCpq2JaZCTAWPwVjD8VnLOkXCNMlx&#10;K6nboZhF9hlnLc4YqrqiH0aKBust9+6f0bbtDQk9hondfke7aFi0DWEWjvbdnrapULNZUYyRmCLn&#10;b19TH/Y3wsem8lJL0YZYxKz5sD+g1Zxbl7kemxJpGslhFDOOoSeXTD1WHJ2eMoVRcokYWLQNWhem&#10;SYtJ1ly710pT1xXaSG1uCpGsCilmxhjFKKWfePjxI6z1symUYhoDOU+UktEkqe0ahSqZEkaIE1o7&#10;aitjIsZRtAYXn8cLAAAgAElEQVR1n34YuDZWHLY7Dv2Bs7NTUIrDYY84L4qZ4rVZVM55NlDSlKLn&#10;elW+yd/F1BqGYcI7izKZMA2oknEKrMpY57FVg/UVIRYutluygnZRs14sWLYt905P6Pqe3WHH2/O3&#10;PPvma7kmzYKqadAUQppo6hrrLdPQy/VVjuX6mGXbYrxCGzgceqqqwlWeqvI0i+YmD9bGyBqwaYT8&#10;njIvX74klwBknNbUzqPVKDlJFqND5z2UhMoaZR3OafCNzL3WopRBK0VOcr5imiBlMSJKEZQYLGqt&#10;0c6S53NXsuyfgJi2ae8w1uF8xX6/ZwqRzWbD0fEppYhhqpgaZ6jEyGqVFozTyLDfoZ3BGovKmjR2&#10;KKVFBO0d1jnqumG5XHF8cgwpU9cV49AzjiNhGlk2DbvtnrdvXtPv99y/d8pq2ZKUmfdZFVMInF+c&#10;z3snkXh1hXeWRdPQtg1FaTZG9kWu89Iw10dTjLJO18zjUiKngjcGVXmmEFksl7TtUvaBiwiiXeWo&#10;7YqtAmv0TEaHs9NjjFXEEJmmkaGfx/ViIF2bbjiOT05AS27QHQ5i6qQ0ylgq59FKUfmKGCaGaZK9&#10;C8TsMixrDsMwj9GekjPGGkxTs8xLxhCJMQvhvvbEFJiGgb6D7eUlpIizhuOzIxZACtPsjyemwiVn&#10;NieW+/cfsN8f5Lmb85iUE2neLzfz2linKOvzlIhZ0/c9lfcs2gZvLTln6mXFOE1iQqqt5ObGk8KA&#10;n6+L0ZqUFCknqaUn2VuNKdM0LcpoMpKLE0VwXijkkrnc7nh7dSAlqWVaZ6nbBuclv1g0FblpUSBm&#10;3UWTkpgyaGOhiBmx1Gf0bMhoZD/USo5urazXlbruhcgYpec9bdlHL9e9DEDlHLokwthz2B2IqdAu&#10;VxStaZYLjo6OSCmQY2JSyPioxUB5mMRAZwyyJwFQWUvtHGPItMvVXTPOXdzFXdzFXdzFXdzFXdzF&#10;XdzFXfyTjjsB/F3cxV3cxV3cxV3cxV3cxV3cxX9iXDd9vk9Q+kGj53t0qttEs9tC7x+SmW4jzoRI&#10;JaLnHzd4C0U1/4AQfn1s18Tm28d2u8H1+rhviOWze/nt37997Lf/vH79h4hct+NDgvPbjcylFIZh&#10;wFp7c7w/RZ2/Hdff5Vrk//5nv09Kf58s/5Oi+FuXLOUklAKlSCXjnJDu9E80An/gi/6Qbm/U722O&#10;/iFJXSjVWr8jqf/4WEXYfS3F/6C4/8YsQb5cKeVH94VSQmaGnyamyatnSv2N2P6HZHl1QxZ893zk&#10;DFq/Ex+U2azhplk6lR/cS3o2ADDGoNXcuKMV0yTnIc0ENBEPSTOCsr1QHJzjcOiIKd4I7iiQi9wj&#10;GvUD24KbPmwl4u6maWka6PseY/LNcYkoPBGDCAPT3JwyhMjX37/hzZv/ha++/JRf/dkf89mTj6UB&#10;JkU5QdlijEUbBcpRjBAM4ygU4pySGA0gJDxSxpRMyYmSItYIUcFoRdSaFEU07azDODWLuSe5Okqh&#10;slA1tDLkXJgmaZqIOZMz+HrB6sjQhzd0o1AT+u6KrulZtgvaqhYKegoYrXHe0VQVRSlpQjQWo6Ep&#10;DahMVku01TMZfkT6MQ1lFsrFnEgx3RgzGKfQOZNCxmiDrRzjVJjChJmFLEpJc/Prly+52vVopdis&#10;VmyONnQx0lgRUKa5+c1Y+a7XJAqtLTkFtp00805j5O2bC4Zh5NMnjzHGEBGajFFCANeWmWovZHNt&#10;5rFdVHEsFgsh42gtROWcKUWI5VfbHZdXW0BxdLSeSe9CmTtsdzRNPYvQMyVH4pTAWCE5K8VmtRRR&#10;vJEG8pzfkWqvdtJAHlIS6mSRe6YglCFpAJSGSaVFfN7UnuWiZd/3NG2Lnkle3vsbMoUxhqapGWaR&#10;YFWJSDrniLOaRePx3uHrhsvzcy7Oz9m0NdEZmL+fkgFiFuSLGB2lMU5zjWMXoZTQiK6bEo2ZRbEl&#10;k1IkpQzzudRkvDUMUyDFSFV5nDWs14u5oV/NwgWLmRv6Uk4454TGlBIqJ3IS8UFRMgYMfY9NM9Vk&#10;HNDGsFpvcNYwzFS8kjMlSXtl5UW8q2cTDaEhpZkAY4Wq4owIh7NQwsdxErqvslitSHEiJyGoYRTO&#10;GmlOTQk9i7Xqqgbvb/KIGG/TRPQszjXEKbLf7TDOMYzSwHotLB6GAe+9kHeMoaprMWmYJiHnGoM2&#10;cn8ZU+iHA8Z4CglrFQXD81ev6bqejx8+pGlrxnFkGHpSyfhSUVf1Ta5hrCYFMZfw3hJjoKprVusN&#10;Td1ijSXEyDSO81gPagbPGi10qUCehcyKcQykXBC2U6FMMIxCqBn6HusrlssVzWIhjZ6zYUtRBWvd&#10;TcPgOI60qwWLzUIa1o0nxcTF+QW5RLxRtFU1zzWatl1AjkKLm0TI4rynlEQhMYWAQRNS4tB3uKIp&#10;SjOliKk8EQhFEbI0PY59x6HrWR0dcbo4nQlcmYurK7pDT8kyLmsrJHVtxJyglOu5X/KU1XItxihT&#10;IsVMfxio22Z+buXZSrNx0HXeppQmxsih60Q4TJF7MBec94QYGacRUDjriFOgO0gDt3dCYJwmeXZT&#10;SaQQ2ccD3tczPVqayI1RQqnMEaMNq3bB0Itg2RqD0mJ4oazFG42ZzRdQMuboUighk6LkATlGQpjI&#10;WfSLMUa6vmfhDOv1muPjYyErp0yaJgwJqy05Bi5ev6TrR5wVUWl32BGzNMBfEyVviMGz0LuqajKF&#10;XMQYxmihOZUizZzjYRLalZXGRiGQVZjdAWU857st37+64Nn3L+mmiU+ffEy9WOJrR+0qSkz4tsEv&#10;avaHHeNh5OpyS900/Ozzz0k5MkwTz779ju1uz+PHH3NyfETfD3KundBD3aw4dd6BzqQcSERQ0Cxa&#10;Nr6SnAI5t8zUoWkchbyUszx/KKqZ/ptTRqvCZrOhbVt0kedHzTmh0QrnHNEFMaVRipwT0zgQwkBR&#10;BWMV1ghtVRnFFCP90JNTomka6qZ+R98axpsxzhpprjbOixjIaJq2oa5rNsPA0E9M00Q/DcQEu8PA&#10;xdV+vtcTV9stR0fHvHz1ku3VJZQizdkhUNULfLVA+4Ypw64bsVqIZyEFFptjHJpp6IQaqBSkTJwb&#10;u/MsKjRKEePE0O3xdYWtKkJIVL5BKzFHss5zuLpgGoRUaFeWVCLaaPppnJ87y2K55NGTJ/T7A23t&#10;2KxXNzl0zhmSNMxSDBlpwPbeobWjlJkknPOcq8MYRsZpJJUk5hkqocosOKtqNqsNVotZQ85Z1pZZ&#10;5i5boMQRPTfD+6w4Xa+prKXvDsQw4etGnhXkGUSB9hZlYJxGMaJQMhZ6J4J/tDQta2OwzqGNFSMk&#10;36C1YbfdUVCctffJOXF5ecl+v2e77/G+IU4TMYwoXVgsl3z38iXTGJhC5OIwopQhI8KgRduwXCyw&#10;xhCKJSkLtqK2Qm/PBc7PLyAXTo42OFuomwqlLTllxjgxRsmDSzEkFM1qw2K1JIeEVbPAuYg5jdLq&#10;RrRiraXkjNUKbfWcawvZ3FeViGOu6fJZc+gOXFyeC7mtHxmHkc8/+9k8B18LLQ3GahHe5iKS7lJI&#10;UyCWEaP0Tf3AkElZqJApKMjzOj1ncpg4OTpijIn9oePqak+Jkic2TUVV1yIELZnz3U7GUOtoFy3W&#10;aIZhZNFWeGupFkuMsYQpkFLAWajrmuV6IwT4YXwnLJ7XhpKDJkIYKcoQYprFc+2NqLiuq/8oAvyH&#10;1ud6Joa+W9PeImKX/EGR7+2ayE+t1z/0uuvvqWbTOWPMLGYKZPNO8Ms8bj765BO+++o3xBTougmT&#10;hRq9qGqmfuT81RsRYlpLdI5uHCBNFDTKzvUiVXDOsD9MVFWNrSumMdL3I0V7muWCqmnRyHq1Wq8p&#10;xnF56BhSwdQL2vUJaEfMI6lktNV4J8c+dCK208pSNS2+bjm7/5DFak2GWcyrsL5CpUQ3yppOnmvP&#10;0XKJn0mn45CIExQy67MTGq1ZLldAYugz3limmGeFGaQCn33xJVVd35DSbwvfuW0eWH5YF7j+8/rv&#10;65rXh2pD71/32/WIH9RR3pUxflAD+yni/I0Zyw/qL7MZoX53jM65d8dVPlyXuf0db0zibn3H9+tY&#10;f8jc8f3Xvi+kv31/XxtmXovBb9cFP2Qy+aHa0k8R5X+fmeY1vV5roZCaWZhFyTz76nf8D//6v+fr&#10;//v/YaMNtYKx31NXii9++XM+/ewThuHA1eWW169fc/7qLTGImVzOkTxOdH3H4bBj7A9M00gORT5D&#10;69lkRaplIckcKvWeFb5aYLQnl0hRmUwmzDWTaZrYbfeyFnVmNuKROsj1XJULbI6PMW42bNIZbwyN&#10;8+QY2fcDU4z45RF/9J/9igc//zlmteRqGAhoUi6UmbJqjKFyNc4VxhhnIyeFMYX1whG6mjJ4bMmY&#10;nLDKUMYIIROmSEoJh9SMKm2w3jKmiVIUta+oXE22mrEo/vpv/55vnz/n57/8BU+ePAFgCBPjq7eM&#10;YxAR68LT1I6rw4ExRDZHG372yWOWTjN0B4yJPHooa52j1YraaCqjCSHx7fffiylQFiGxs5a6rkkx&#10;cehGdocDVeVo2krM32YSbY4BZ2uWyw1jGLm4uuLrb54yxcC9o2M+Pjnh7cVbQgr4Rcs//5M/4cFH&#10;D/jqN79h++Y1RsF6VaNnYyljHVVb45wn5MTLty/57dPfsF62/NHxl7L2GUeePf2Kb776hm7fcf/+&#10;fZzzvH3zmqPTU07v3WPfHXj+4iXffPMNh/2eqm74/IvP+eTxYzGUSwnjPMo4KtuynOs6ZV6vhilR&#10;tTXrzYqjoxWLtoKYGLsD319d8tuvv+Kv/uqvefrb3zFNicXmiPVyxXpzxPJoQzKFdrVkGAbevnpF&#10;v9uS+g5FpvaW5fEJX37xGZ9++oR2teTFy1c8/eZrDvs9u/2BIURy1ZKT4tFHZ/z8yy84PVoxDnu2&#10;+wMXVzsePfqEnAtdN/Cb333FN7/7mrPjEzarNTkXTNVgbEW9WJKNposZbSt+9as/p2kqMeabBqZx&#10;oj8cCKGnaWqsdqRUUFHqtjJ+K9q6gqM1l/sDw3bPYX+gqIKvPcY6jLHsDh3WWIwWcSUKUtcRcuLx&#10;o09ovCakwvnlltdvX4OByntWS4Wr6tnKZ6456zl/A6wtYGTd3A8di6bBXM8Rc01W1o8aY8XAseRE&#10;HgvaOdarBW3TcOhHqTmXLPmJUQz9wNV2T9f19GOgalqOTls+efKYmCYa54jTRB4jOYqhnq/qG5Nb&#10;5ywpSvVezH3MbEdUaJvmZsyNIfLdt9/yt4uGBx/dYxgGtNKYukIrD0pMSnf7PSlF1ht5Htq2pRTJ&#10;IdrlEuM8KQVWyyVvXrzk+ffPWdQ1i8WCTKFpazFBtUJMVlrq5IvKY5VmtVhwfrXDpox1FffOTgk5&#10;o7WhFDG6bJct1jqGacTZVkz4gDEEcoySA2mNthBTJoTMOG7xo0GZE9brFbbyGOtJKWKdJ861HJRh&#10;u+vIlzvathFSesx4K7WAs+MzuqHHOc/l5RVaNei6wlpHyFHoys5jMuwPI8ZYsoIoCwIZ27OIKb11&#10;FBLb7RZnxCC2lIQqRWjdJ8fUtcNaMf7IIXC5e8vFxVsuzt+yWa/59LNPGcMoNbFS0KpQWUcpYmZg&#10;tWa/vWJ3eUXtK6zRlGzJSuPahur0lP7NW66urmic5OTKGLwVg6tS8my0FqV2kiK77RWL5YK68lIv&#10;T5k4DZQSUQSsLTgrJG6jIYSB0E0obSizuJbKEvqJvh94+vQ7trsDxyenWGs4PjqiWbRUTq7PNHTE&#10;OAJS17VKUy0XoAxGg7OGqGCKAUrkaLOmqup3YuGxAwrLRUsMlqnvpEYrnlekJCaF1+Y212aGec7V&#10;rnOa631WDTS+QVtDmiJOa/RsbFnSROoToFk4y5QiqT9QlOF41bJoK6a4YH+o0CqjUHz3/bcUJbW3&#10;RV2zritMLqQw8OrlWzE+qVY0dUTrgC+gUbRNjXcWreXeVUXyNq00tfeSo9lCSU6uU6zo+0iIiS6O&#10;HOJhFkDLGHVyeiI07JRnAa+hqhuqZiaxz3UbNY8Lxi7ISWqeKURC6FEl4Z0lx4StDNZXtMvFvAYO&#10;csJzYQwTuYBRhdp7+q5n6jvapsUYR9AwjRNTmESsHAJdN4hA2grt2833qC6Frt+TUuboWHKI2nsW&#10;TcvJ8TH7/Z4wyZozzbXno5NTmnpB1/UY5zi/vGJ/2Ish7bwvEEJgu73C+4p7984oSqFnYnuZ98eM&#10;UiJqR5YnSmtykhzFKEgpy3VWCquva82epmmomhallVybEMSot8j+ymbd4r1mHCMpZ/puR115lssl&#10;etlSe0vXHWbDb02IiZLEsC7FhKscq+WKvu9lryZl6qqW+v5s5uiqSM6Jo41i2Gw4jYEpWb7+6iua&#10;F69p6pq2EVPDqq7RFFKaKEXuB2s8WivCNOGrmmnsGWLi6XfPOT4+pvaWthEDyhwT+/2evutJU7hZ&#10;Z8RxJGYxrtbGImWMTEiS/9vrzeFZHJ5ixDDvTypQOVMZ2Tth3jNRGqI2aC3rMDPXlaSeJcbPMQTy&#10;bL5i53VWCkH2VXKQyXI2tR7HwBTFaLIMsDsccN6LoR2Jtm44OT6ROp6pUNRU82cka+mvjZKVntdY&#10;Mk6HIOT6lN7VNGKMxBixKc17W8z1WU0pca4ZaepmQYoZ0Gy3e/p+QFsjptm7HUbDdYWjXa2p2xaM&#10;ZblYglKM0yRmzsMguUmRPcxlc0eAv4u7uIu7uIu7uIu7uIu7uIu7uIt/2nEngL+Lu7iLu7iLu7iL&#10;u7iLu7iLu/hPDCGZqB9Rmt5v2L2O202i74vPb35nbmq4FguK2CvduH7fbjj9UAPw+6Ss9ynzP2jo&#10;fY8gdVuU/iFK/e8Tml/Hhyhdt5tu3ydXXTfUXx9bmAWo1697v9n59jHdPvYPNbf/FLnq9nW5fq98&#10;S5h9/bOUEmRpFDYz8fVD3+0/tMH59u9fu8K/+8d83T5wPa/jnUhc/8F78/cf049NGd5/3Y/uy1uN&#10;2O83Pl8L46G883tQP74GSlB6QmOfj0No9fnm90W4Lh1NpVy77F/fH4acItYGtDaM4yhCYmeZhlEM&#10;CpwhTBNxnITqUOYmRj0rMJWQ7K/pftfPRSnm5jpUVQ1M0gCSM5RAIRCCEBdTu2B/tUVNgWkKXA2B&#10;v/y7X/Prf/hH/vjLz/kX//w/5+NH9ykpk+MENqOtJWahQhqlyUrPdABpBM2CzUTN92GKgRQDunLE&#10;qMlJyKQgIpAYRKQCCutrUEKZENKnoss9McEYspDolVCPQ9EUNFW9IEdpQqtrz0cna9q2JYWJnIQ0&#10;KTQyyCmjnJHPzVGMHawSynIp+Kp6d08WYBYsopUQnpUScrlSOGexSgSUOUe0Mqgc2V5tOdpsqCo7&#10;i+2hrjzfvzzn1ZtzPn7wEY8efUzXd4xpZL1sOfS9NKpeG4qQ6foDpSiOj495/Xpiv9uzXK5ZLmou&#10;zy/4bQw8efwI7yshVISJjJBXlNbo2QSkwNw8ptFK4627uVcAqqpitZIGzPPtlv3+wOs3b4gx0dQ1&#10;2hi0FkFYznKfV7NIuyQxBNBGs14tWK0XTGHCOT9TwidiiAzjwDCFGyqUngkt4zhirJfTnUU07Jwl&#10;l3RDC62quTkUSCHI6+fzpCizUYGGuUnVOxFCkiOWzMIb+nGkNlCdHBHGkW++/oYH989o2wY3k0bC&#10;OIm43kozmb41N1lrZyFfJM60aq3lec853YwVpVw/B4VV25KL0IleX7zl7OwMbRSZLI1RSmGskaYu&#10;FYnEmT5uUSjCKDRrjEOjsMaSSxGa3nUjVc5Ci0mRrBVGiTmJKoWYM9bYd7NxSqQgYnxjDOREolCU&#10;iOq10ux3Hc+/f8nZvY+I08g+DMQo40/JZSbA1YRxIuWMBpQWApXRGq1gmia0MaQpEEahWqFElKt0&#10;YYoT3X5HP470U2S1Wc9mLWVuPJMG7BADuWSMd9R1Lc1oxuCtB2dRKolIsiQgUkqiaSoef/yQ12/O&#10;+fu/+zus0SyWCxbLBb7y8hyXTEgB68xMVw7EGGiahs1mQ900+KomxCTPtVbkMXCx31O3NcvlQghp&#10;CrwzlMrRR6Qx3UjDs5lNEUrWhDGgEMrWb37zGzabDQ8fPpwpKdJQZ61hjIlhmkTYqBRpD8oJ7eva&#10;KMRaSz8GXrx4yYN7ZzPBOjAFEUF1hw6rLcY6rLNYZ4V2HQqxaIaQiPsOFwpaG6q2xdc1E4o0BorO&#10;pKTIU6StK47WK5SRhnlUwBkR+aRcsJWZhYGaplnATHcuWebD7D33z85wvuKw7xh7EeZXVYXzQqWP&#10;Uc79bdrptSCxpJHt9gpygFKwrsY0lTSA5sxh37FcrKAUEYQghhi5aGKYwDhyKcSURIzeSfPrtUGH&#10;PLvyPFfeCNkrRdq6ZpoG8mXCes80SYOkH0YhwVs7z72gKKQ0EmJBacNisWDRrkhZGgqVFWOHcRxx&#10;1rFoGnztKHVg6i+FNjdNXF2e8+L5a0rW3Ds75eT0GKKQymKexQhakYsijwO5ZDFR0IbXb99ysd2K&#10;AKBSWOvZbq/Ybq+wqlC3NcY4yQG14v79j/hv/9W/YtcNvH7zlpILdWXZLBuq2lHXnrZpxSgjJZRC&#10;KHnnV0zDdJMjFWANfPLpp0xh5NWbN7x+85ZHHz9itTqibRZQ6dl0gFk4Gsk5EMaRlKAoaTx1xqON&#10;NFuiZkFZiBQVKOr/Ze/Nfi3Jsvu8b08xneHOOdTYXcXuJpstiSIFyoDhB/+lhgFbbwbsZwOGBciw&#10;BZq2RBJks2uesjLzzmeIYY9+WHFvZmVnUiSsN90FFKrq3nPPORGxY8faa6/f74PL6ytSVJwcH2GN&#10;I2eFLhrQOCXrCpXBWTFjUTMKL6dEDEFIUkZMcLQu90Q4yZWFwqa0QmlDjIXBD8SSqF0tub22mFrP&#10;chNpiDVKCyVpFuneNcY2laVyjqpt2fYjAO2iRs2mSUdnT+kWDa7teP78heQZBa6vr9DastkNLE1N&#10;0y0wd+NSJXb7LdvvfsBqg8qJsd8xDT21k3FXVzI/NHWNUZr14Zq+37O5vUWXzNHpCavDI6aQmULk&#10;ZrshpcSPPz7j3/7bf8fBwSFP3v+A09NTzl++xPuRjz78EGcdy4MD1usV2Q8M48B+s+Hq8hpnNG3r&#10;WC6XRJ1IJc0GDBpjZG5KKckYKEIlG4ae69sblNMsVmv8NJJjwcdAXVVs+4llK+LakhLTOJJSpHJW&#10;DCIQCp8uhcpYlBJjBJ+W+BSxTU30kZxE1EcGsiLkhB96Ysj384w2hoPVksOTQ26urslJ8unJe7Q2&#10;OGfouhXr9cH9fRxSpF0uhSAWhWR5dHRIjIEXL5/z3Y/PCKUw5UIoiv3o6aeeNPuxWbdl2XUsOxFY&#10;2GbJ8rBGoxgGEdmhYPATt7stuUTyVcZqyduclYblafJok7BGBOz7EFl2CzBiaNU6h1U/NckSupcI&#10;RqxpxCgOxKBGyfowx0SZ147dYolranIu7Ld7hn5A6YqUFAW5n+r6lZmVQRqkhRyWZ3MvQOyXKPqO&#10;dl6IYcJ7+fnN9S2ff/4Frm355Be/4OT4kEdnZxhtyElygmH0+BjwSQhi2Ure5kMixMw0BYZxZLHo&#10;0KNcP1UgTANtbanndUuKEatkDT4MYjh2Z5jnp0nGqrYUZUAJCVJrhVLgnMFZ/U+ur7ydHM29qPj1&#10;n79NTPxmTeD1n71trazeaWwn89cd+dMYQ7bVfI4TKE1KkdOzU5pFR3/+kpg8JXiCn1gfOJrK4WNG&#10;9ZMIE6qG6CbSvDa1VgyiUko4rVmt1hSlKcYypsD59Q3tmPjVo8cYV5MmT4yRddvQHR/Sh8i2Dxyv&#10;FyyWh9TtknHT431AGUXd1Cyy5mbbE0JCVxVVveTg6ITTs8diGpYzkNAKtBXxwbD1PPvhG3LOPDo9&#10;xpaMSh6nWjRi0JKAi6srjLW0dUXbtJQ4sVoumKbAlDO+ZPb9ng9+dcZ6vYLZZKdQeOVfIOcyvmFY&#10;8KbIO6X0E7PG18fBP6Y2cn/dy0/rLyBr7PwuEfebvgmzOeXdsvddgvHXa2T39RXeTqZ/Wz3m9TrY&#10;6waR/5i6z5u1sTdre2+jzr8Zb6Pav1nXuXvNHaH+XfW2u/fTZj6ukvjtX/01//O/+R+4/OZbTlyN&#10;w+OnxNHhgk9/8XOOj4/48ccf8ePAzfUtl+eXpBhJITDutxRdCNEzTSPBT+x3O2KMdM2Srl0wjQOk&#10;TF3X9+vx5XJF3Ta4qqZqGvpdz35/y+KgQlstRmnes9/3Ip4HitKMk0crzRgCU4wUpXFNR9e1YhyT&#10;JlbdktPFgjhNnN9suN73NMeP+M2f/1d88OkfsC+Fq92ehOSmFFBzHa2kiFVzXpUzicA47Ni8eEEc&#10;RywJwkRMAasySVu0smgtz/l20WIBXTInp6dcXN/w5Zc/sFyt+OWnZ1it6EPkr3779/zt51/y69/8&#10;hk8+/QOev3zB7373GdfXN0wxcnx4wMGi5XbjGPodVze3oC2PjtasGsPJasnuJnO0WnC0XrJeH3B6&#10;dELlLI21pBSY/MTt7S1Xl5fESYz2jNKkEqkrR9ccY6ymqhxNs0BZiMGz32wY9gNffPYNtnZUTUPT&#10;rijRsxs9RRve//hnHJ8d00+Bfjfw9Wef4YeBp4+fcHJ6TNWJ2P2LL7+msYZhGrm4vuTl+UuGMPLr&#10;P/xDPvn4I4Zhz9Dv+bu//S0/fPcNWmkKht999gVT8Pz6j/+I07NHjCHy7MVLvvjiSwA++PjnfPTh&#10;B6wPDri+uubi/AI/ST1OGyumSbbGz2uBput478MzDtYrrFaM+x3Pvvmezz/7nG+++prnz59ze3uN&#10;jxnXrnj0wXucnJywXq+xzuAqx8uLc17++CNXlxfsN7dUunCwXHB4eMDR0SGffvoz3nvvCcEH/vpv&#10;fst3335NDoFUwNYNXedw7Zq6qvnlH3zK4WrF5599Tj/uOD4545//5l+wH0a+/u5H/uIv/wPnF5es&#10;lgc0yxEgFkAAACAASURBVCNUVVMZLeZh2tIcrHn89DFTSHzx1dfs+gHrLCqJaZCs/8K9Qd/CimlS&#10;zhlrHVpDiFnMFruGZddxfn6Jrxx1XaGy1BeV1uTYk4uYJlCkalwojH7gu+++5YMPfsb51TUX1zfs&#10;xgkUjFPg7OyRmFYaizFilJeTGAwmpaidRVsjBq1yZCgltbEo/rMyrwHKWqmxpAQYSk5YZ+naRkzK&#10;Cuz3e8Zh5OTwgFwKvQ9kY9FVRd11KA2LuuIP/+BT/DCQY2S/35KzkKTvjI5TFIEjpWCU5FBZI1Ti&#10;As5oFl3Fet1RiuLx48fcXN2wvb2FnGnaispqUq6xzrFYLOiHAeMqqbNYI6aKMdH3e2LK7Iee1XrF&#10;er3i448/5rd/23O72TL5iNIQotQh14sOVzkqLE6JMWvjaoox9NPEGAPb7S2L9SGdcUzTdC+oTlMm&#10;pogPmpgyqZT7HEdUiYrKGhxKxMx4+nGg+Mx2v+fw6BDrHDEmSpYcpUIMDkKGq+sbjDGM3uOMoWsa&#10;uqpFKU1dtxhrWSwWXFyck3Mil8xutwdjsJVDkclFYZ0jlYzS5s4dZzYrk0ERYsA5w9OnT5mGXtYn&#10;WjONPU234ujggMP1imHoGYc9UTt+/OF7fvjuW+rKUWnNfrMh5ETTNmJOl6FgQDm01VinmaaRaejx&#10;JZONoa5qMd3RijTsGTYblm1HihO5IHRja1EKgvekLPWGNJuE7nY7/ORpug7vA8O4Z588xoAi430Q&#10;A+GYODw8oG0qqX0WL6anLpEVpFCwWlPVjn2/J5I5e/yIqDKGQqJQNTVdVzNNA2EaiGFCOzXXPoES&#10;ZX0ZMvu+R2nZB0hhmusEMO57VosOktSXdVXT73ZiCOwsThuiUlKLMFrMaOYcPyW5vnk2GU7ze8Qo&#10;om8zC1JTCFxeXDFOnidPnmJcRaPAOk3Rsl5DFVxTYQKMg2LZtcSUqNuOFxdXXF3fsN1u8KsVPw57&#10;jJLazIvzc6ZiOb/ZcbResF4vWDSW9XpJBjEXtRarzbxOt6Qo+wPWKBZdzTgFmqbG+wnvvdRwqure&#10;KKOezVPLLBBXQAkRn7YkPwrFG422DltVKGPnPPuVoZMxCoMVI5D9SIyRuvVigmc0MUWMkkWoU1C0&#10;gpypFKjKEfo9P+73LNeHgIy9vu+JOTFNnpeXl3RtJ3WK21tSTLNpVMFWjrbtuLq6YpwCVVVTNzVt&#10;t6RpWow1BGOldte1GG1IMTGOI34Uk9bgR0oUE9y2bekWi/u9B6UUy+WatnLUVtbFJWdMKagcccbK&#10;/ZEC2Qe0UngKwXusUbIvZDTKGJRxKCM14lSkjil7d5IbhyBz5LJtqG1gGEaiD0xzPW25XNB1LdYa&#10;YgxyHopiGCd8CKAKfhqxRsjid3RxqanIvV2UQnkxljRWTMwOjEHbmu12z4sX5wx9T/ATKI1PgXGY&#10;uLq9ZX14xHE+oaorrFas12sOlgsmP7Lb7ShFYaoaZQwxI2LukqmtZggjyd/tUUkNX9mKrBXT5Ikp&#10;wlwXybnMRjP63uA758QmRRrnaOpazBteXy+VJPtAKYIyuMbhGqkjppioSi0GMzZStOPq6pKaeV2j&#10;NEkplK0x1qGVoloYFmip/Ra5npP396R2pRSb3cBm8x1HR4ccHx7RNBVN28x7bBlXVSQfKRlKKhgn&#10;hl1i3DahooyPylVYa5mm6X7+0VqTi5ZuDmXRTvbaXAe2aFrbsDh6JKYUWmGMxhhFChMpZjE7LIWY&#10;CqvVgtV6TVFSY5smz77fk1ImRMvNZsf+5uqhIechHuIhHuIhHuIhHuIhHuIhHuIh/ouOBwH8QzzE&#10;QzzEQzzEQzzEQzzEQzzE/88wsyj9H4q3CbeBt5KZXm9sLRSUfkUjjzHcf97baOtvawB//fPfJmy+&#10;o86+rbn1H6Kk3b3PuxrG30aRer0JNt+TDX8quo8zJe5NYf6bYve3fYfXTQVeJ1u9+d3ebIp/23e+&#10;+5lz7p7EVxS/d53uPu9t5+ZtP3/1w/l1P/m9uv//t32X17/7T8cRb72+76Jw/VP/X6HeSiG7v6av&#10;VKz3hyZCLxGtvk1coOyd+PvuHOjXhPTyLrnk+/821oGSpuScEsFMWFfhmok6BqapYXI9k7NYq4mx&#10;YuonhmHA+wAIIbKUdE+Qft3ooJQyN7JLU1RVGax1967+zoK1QhHzkyeOEWcM+13POE7EHIlhYhcj&#10;f/W7r/nuxTl/+id/xB/+4pccrY+Fvj4LwslFvlOaCbgpYazQV5WRxs7kAzn6+fjLTBTXaCWqfaHq&#10;QPR3IkhzL4gWwTFkMsMU6AePraURcvCB65vtTDFTKIzQliqNNfIPSeNncqt1IsDKSqEiJMq9OEFE&#10;7mJkUEqhmgXWIqRjFl5Hoc5qLU1elcNaEeOnccLMdJIYJsI0MXlPUYXdfiDnTNd2dIsFy5AYpond&#10;fqA2hb4fuN3uZoGNkOnv5pN93+OjiCSurq7lmvnERx/9jNPmEbe313z/wzOePnnMouswRpOTNI/d&#10;kfvS3CQbYyQVIX6nku/Jqjln+n6PtjPx1FmathVi++0NKa5ZH6xEDN8tsEaE9YqCmemKJSWkNU3u&#10;2Wom74QQiDGLYFtL8642hrqugTx/r4Czldw3RBSFEKbZVAIR2hiHprDfboXgOIvvNWqmTgty2WnN&#10;MIw8PjtDAyZADBMxepwqWJVZrBbYoyO+/OIrdv1It1hI86kV+s3dcVQzHbOUjLWGqqrEJCaC94FA&#10;wFVOBJvzlCENQyJs10rdn6OTowOMEvp5U9dMs5gqpiAC7hjxc0NTXdf3Yy7PDedKayhChWFuJq6c&#10;kMkjEXLGjz0aoWkl7wkpEXyUz2waoUAlMRiIMc5GHCLajiGSozRn+XGkrRpyiIz9QFUbNGC1IgND&#10;3+MR4kopRRpzF7NYtiRynAkhWgjDMYpQr2gxKfDzPCTCdTGnKDmxWIroouSM0dKMdbw64eb6mnEc&#10;UU6xWi5FBK6tEOnjRFU15CxCecjkFDk5OsZqy7m64Or6il2/ZzWuefreE5qmIQZPjIUYNc42UObP&#10;dGKg0bY1qWS8HyhF4er6nvy6vd0Qo2fVLWgbIUCXqiKMjiFOc1NXJKZIQdE0Lft9z8H6UCiL3hNj&#10;5uLikoODQw4Oj9hvt/Pcaef7FKaUULkwjp4whXtCdFXVGCvEwu1uR11V0kRcCpvbDf2+Z9gPPDo9&#10;4WC9JOVMoSIWGBLopHC6MO16lBaKVcyFKSd8SsRSUFEE98t2Rde2xLn5NsYwG31A1zXSfGgMioqm&#10;aairirEfCCHO94+X+9IYTNcxGc80Kaqmou0aMSKYAvt+P5uzZHIGHzwxJhE6R88wbMkps1odCvHI&#10;WjGWyIW/+7vf8dFHH3J4fEhBaGPOOfRM3VEzUb5MkRTlPo1J7lWnm5mgtcOHCZUT++0ttTM4bUT8&#10;HaQRsLiaUITw5ap6NiqRcWqUEuR7gRjEVMXe0cuU5L96pvX5KRBVojJC8hPRNXTdgtVy4LPffUlO&#10;gUePTqlrS8qR5Cd8zmTkHlRa3n+72xJD4vnLc15eXdM0LZWrOD09Zb1e07YdFE8MAa2MmE8pgzVi&#10;JLFcnfD++4+IIRCmkRQ91mq0tlhjsdbhjJmp6ROmsqgY8eNEDFHmc6uxpaJbLDDaMPmAcZUISI0h&#10;awhF6G3T2NPvb/HTQIlQuRpXV5SUcM6yWh+w2V4zTfL+OSW8D2y2G0DmVGPmBlqTRdQ/C0gH70ml&#10;oEvBGE2MYqDiwyQNwFphFRRjUDiMFpGCrZt7WqFGkefm1ZQK0zCRUsHZSgxg0iTnpKpFuJILOUas&#10;qV7RxWZzgHEY2A4j7XLJwcERzlWzuD7ig6dpa5r9wGK1pmQRSdRdxGjFN99+T+YHrHMslx0ffvA+&#10;i1WHqRuG/cAYJ9qqIiYYfZyf2R3OmvuGWGU0lEzTVOiymsnFhcuLSyKacQp89+wHbjY3MiZT4fzi&#10;iu0Q+P775yyXS1JK/OX/+zccHR1ydnLM8cEa6ypSjDjnIGcuLy5RFJ689x7L9fLevCAlRXFiruO9&#10;J8dESLNwzDi6dsEQA8+evaAfPVo5tFYYDer8ElUKXd2wXiyE9Ogq2q5FK0XwE36a0CmjXSanRFGS&#10;C7i6wlaOXBWayjH0+3viefTSMH57u52FFfL8nfw0UxYTZha9W2NIWXLaECa0FuKbNpoyDDRVQ3Vc&#10;k1IQmroC5TOnZ8d0y4Z+mMjFMoVEP0VM1YC2xJzZ77dcvHzJbn9FZUUk1XQt7WwapIzFGCUGWCXP&#10;Rg2a231PzlA5KzluVZNyJiURuISUSfs9g9I0oyHmTCyJrmvRWlGSEMFijIz9yLDb0y2XaGsxTswT&#10;tFJiaFWEKFqCPAs0GrRj8nsuLm8ZB4+pHHXb0DYNzmrKLFYXI5uI1SLGEY1BomQRDemSpUE6FdI8&#10;X9aV5Td//MeMwaNKZrfZYIyZ5zSH0WB0oaotla4lvxmiHLsSMZsYRcBu9BhXUzmZm4uylKLpR6Gu&#10;Gm1oli1d2zJ5zzhNkjdNQUzMcsJqcy/sVTljjRNhWcpirvFPjLu12U/o368voN+on+h31Efu6hz/&#10;qVrGTwX1rwzSyrxQleOcibDGkrUl6dm8QGvaZceT997jy4tzEiLMUcqSi0Jph7EGHyJNyrRNi+oy&#10;E4YQvLTylwzJk5LQqccYubrdcHO7x2foXIWpGup2we1+oDWSYzdNw34/8ne//Zw//c2vSRHW6zXj&#10;5oXUjbRCa3l+WWNRRVFVDSdnj1kfHuFsRY5ixAHM60xNzIWsDRnDweEhThnibo+KHpUrtHUYbanr&#10;llIKNzcb2sendE0DsUNnTe0qeu9JU2QaRyhZjHTmnFzd1bruDPRyngl65ffqU28jjr9Zq3q9nvS2&#10;2ssrE4XXCe2vxlTJ5SfmfT8xYUC9vU6mpIbxej3hVd3tVQ3vpyUg9RMR/NtqR28b4++sw7xRR3zb&#10;OXtd8H53bl+vg7yrrveuuDMjeP3v3rzXXt2zUi+9M0ZTSpOi56/+8v/hf/rv/zvy5SXHCirf07YV&#10;h0crPvr5h7SLihfnz7i93TDsRrbbPX4YRdSeI84ZfBBxWPATVVWxbA6YggjVp3FiHEbaurmvN1VV&#10;TV01VK4hpMRwe8Pm5poUJ2y1FLM149jv9gz9CGisFVMt5RwgNNaUC2hFPRs+6RJ5/+kTztZr9jc3&#10;PH/xjM3oOf7Zp/zyT/6Us599wrX39CGQZSEpNUatSZWb6Y+FHDz721suXz6nv75m2m5Ivazdgyo4&#10;azg8WHB8fMCy6+jaBd1ihW0aqVMET5pG6rrjqx9f8NW3z/jjf/bPwFhiieyHnsura9CWo6Nj9rs9&#10;z79/xunxY+p6yYvLF6ScuN1t6PeKpq7pVocM08jhqqPRmf3NBbvtnhwiTdNQpkDwE9bC7XbLdruV&#10;dVXfz+J+qQdNKZNypBRFTBBDJnhLDEXqEikQxsg33zyjWRxw+viMFxcX/PjikmTgv/7Xf84nT59Q&#10;O8VX33/D+bPnrNsljavo1mve/+gDFodrdrsNV88vWa8PWCwWfPfdN5yfP8NWlp9//CEff/iU3faG&#10;b7/+hs8/+5zN9TV1bRm9Z/CRw9Mzfv3pv+Dk9ITtfi8Gfk3Lp7/8JWenZzx98hTnHC9evOB3n32B&#10;1WIi5VzFer1keXjIcrWk7RoWyxZtNCkVLi6veP7DM7747W959s03bG9vmEIka83pex/x6P0PWB2d&#10;sFwfUFnH5cuXXG+uuXj5gnG3pd9taduGX3z8EU+enLJed3Rty+HhAc46zs8v+f67HyRH7PfEEGi6&#10;BYePj2lXSxaNCEpvLi64vbpkN/bU3QJtGr744hu++OpbLq533Gw8B6cf0XUdAUNT1bimpll0fPzJ&#10;JxwcHbHvB/aXV5i6ZjcMLLoGlTw5SQ1FK0XRYmo7jiNN297X1azRgJgDaqNo2xpI+GkU4z406+WB&#10;rNNDQBUxLo0p4b3kn6vVQkywrq64ub3lZrdl2wslet11ULSYS6FAyf2rEVPBBEyzeZGYBbrZoFVE&#10;n3ekXKUNMSdsFux0LlKvYqZMN3UtJgV1y3fff892u2O73bFcr0V4agxN23F4dEhdWUoMlOCxsxFl&#10;09Sk9LqxpZuNDfNsgnRnKpIJPhCy1MPXqwUhB8DQ1jVaaX7393/Po7MT6sbO9GARAa/Wa46OTyhK&#10;XMOM0fdE5fPzC1nnlkJVV4yj4/DwkD/+41/z1ZdfiRGYNQz9yGW5gHTA8cEB2lqUKqSY2PuJYZrI&#10;KKyR7z+OA9rI2k7yD4eOkWEvpjwlJvr9jtF7yHk2IpPc1xqHYmL0UhunFIZx5Ormlid1S8qZaRhp&#10;GhE8ZhTTrqeqG+quYRoHIuBzZlmJ2LMqDceLY6DQNJLvTOOE6cQEoRQt5m85Y52sq5SZTWdmywWl&#10;NDlHgk9ieHhnmoyY95ScCX6iqaWOfP7iJW3T4myFM4a2bjBaM+4Hdps9ddtAVsQCxITWBVQRAyvE&#10;SCt7z9T3aC0C76Id/c0119eXpCFg5p0WpaR+aOa9LxE+y7gvRQSc6/UBzkr9yeeJEBN+GnBWo7Uh&#10;pYLGYpVm0a5oGofGEqPsKWzHnikmnp9fMk2Jk+Njnrz/Pj4nTGVxjewBjGEEKkxT31Oai9LznkaB&#10;LHubkKitxiwXpLlmW0pm8rNxcYp89cWXtF3DarGksho1E5/brqNqW5qmIcH8LNZznVbTufYVAT6m&#10;+djuchtZ+/iYMMqI2DSKyZcqsn/YVk4MQ7VDVw3aOVZA19Yslh3m/BJTdXzw8c+5vr5hmAZUKQy7&#10;LVYrmkoMMi+3e25Hzzcvzqm0YlFbTo5WvP/+Y1arjmXTcnx0SNs2dF3DfhtxtUNpSE4MXJ2r6Lol&#10;KWV+fPkCbTSr9ZJSEgawCtkfQ4mZYFuhSqIfekYvhmkYQ7MQ4b3MOw3rg5WM6RTn/Y8K1RkuLy7x&#10;04ifRpjNBKw2LLtO1uwg80cBg9DV+9tbNjHStgtiysQQCSnjXM3Z2aP7vevN7YbtZkvTthydHXN0&#10;fIxCybx5u6Gua2JagrJUlZV1lpV9FO89KUVc3dAtVqQYKWRi9KicUPNases6qveeMnmPnzwpBrq2&#10;ZdE0TH3PNE7sNhuGfkPlnIjgc0LNZoNxNrxYLFrZt1GKGCOLdsH66ITBe0afoOTZ0NqQ5rVHSmJa&#10;smg6Km3xzpNSxkcvNRcj6wJrndT/3Wykj6KqLcYaMlKLM8bORl+FGBOzUwXaOnLKTFMkZNkTKPQo&#10;NEcHaza7nn6cSLcbqkpy/qpyfPvtN/z444+cnJ1ycnjAulugtdwTq9WKgqxrtdLEaWTnxQDZacXh&#10;qmPQWoT1uUgNU2tsU1E7wzhO9F6MMkKKZApWG7ISU6OSEoMfSW1HW9cUJWZjat73KSWjjcIYNT+3&#10;CmE2HqSAykitRAGmYOuOkJM8M5xBJTEysJXUR2PJoAxau3m9bu5NEYZhoN9vmaYJPwZ2+4ngL7BG&#10;DDAXyxYFWOdoXEOcMlElbCX18RC8mEQym1XOtT1j9HytZA4qSpFSvl9bep9IxdCsjukOFZV1NM5R&#10;ciL6EU2GJPUEVzUoY4mIwL8oSHNetVqvODk9oZTC5fU1zWLBfjM+NOQ8xEM8xEM8xEM8xEM8xEM8&#10;xEM8xH/R8SCAf4iHeIiHeIiHeIiHeIiHeIiH+M8QbzZo38WbNKe3kdJff4/Xf/Y2yvvbyFZv0shf&#10;/9u7RtS3UbJeJ6K97XjeJeZ+G8nqbfF7Yv7/BNHq7jXvotq/i7L+NlrWm4L+N4/l9XP2NqH+m8Qs&#10;fS8AB2ZamdbSCC+0PhFNv+s8wO+bILztmr+LxP628/7TvxWR2KvXl5kwy72w5/ffU/2D1+u13/ze&#10;Z75NYH9HWnjbPfD6uL173ZvX9P6971Cm/FT0r7Q0JKJAVw6l5L201dhUY7Q0bTjnmKwjpoizAWUq&#10;6HtC8CJcvmtw+okJwkyUs9LokpOQgIwWakZlLakSYk7KiRgS/WY3N7s6xnHAh0iMLdM40e979ue3&#10;XP3v/yd//Tdf8K/+5Z/xR3/4S2k6DAFrNVZpYkkzHdFKk1hOxJLxPs2UoTtxsIjXrLUUJggiEjVG&#10;42bqgPee2thZoCGCllQKPiRGHzBZYWKmnwamYUAZabAwWmggJSn8NJIWLXUjpOphv0cZTeWEAqOM&#10;xqdIKtLAptXdPSB0zdmJ4Z5sfkckKUUaQPQssjROmkScFsJKngXZVe3w3jP6iVQKKRWGaYtShdWy&#10;o2s79kOPWzR0yzUYNzd3TTjnefrkCWHyhJi4uNqCUow+UArshoHPv/qKs5MTmrphHD2XV9dCc3aW&#10;KQYhMNwZErzW9HRHOC4zMSjEyDgKcdRYS1aW09NTcoZhGOl3s8i2qWnbBqWkcbco7kUdd8JvpRQp&#10;S6OTJkujYZQG3xCFwIx+RaYXQpyMmxjGudkxS3NmgRKF0JPnhjXnLE0tjVYxBoox0oiYotybCMHJ&#10;zuIYDYRRGkO992QANeJsBcqSgcvrG9aHh5iSGKc7QpWaieXS8BNjwFp3Py8ZY3EO4izgvhMY3atP&#10;lMZojXPSoBRDIJXCwWJx37zUuIrNZosvXsjBc9Oe90Kgz/P5yqrgrEOhiERiEuK5VoYUMwo9C+Ze&#10;zZd34iY/Bfb7AaUNdbtAYcg5krOIzqu6kmemNvc0szsx/rITYdj2dsNi2VE37v7ZUUqmHz3eByqj&#10;KU1DCAFymRtnhYiTU0JrAySmaUJXBqUrwhQYJs9uPzIGz9P33mex7EjJ35NbUor4caSra8iFOHlK&#10;zJRcWC1XNMsarSuyEtG9czVVCoxDTwxCba+d4+mTJ6wP1jNtKOPHCV+PVJVF5SyCSyNGAMzzpJrF&#10;ejEGKImcClo1c7O4onKWaRBKT8kdToPCgKmIeSJmyEWz2Q2kFDmrGirjaJqWECK7meg4DBM/fP+M&#10;Tz75OYvFmmHo0cZQtAiqspKmM+/9PBWpmfaW0FqzXq1E1EgRoWYp1G1HiIXzixu+/Iu/5Nd/9Cvq&#10;yjHFQjY1ytZ4HEo7dpsb2q5jCom83zOmJE2gxlCUmPpsdzv05QVN11LVFWQZf7Y2uMoKRVsBMZKm&#10;gUSiqSy1EbcjFed5IkdU9OgUWHcVqEye9pSsMKVQKRjCSFYiwlQpUlsxykhJs+jquXlSMwEhRIZ+&#10;4PLqmu++f4aPiV8vfoOfIou2fkUyLczEPGhqS9BlPpcy3l3d0RlF27aM+w1h6lmvF6i8pISELiIw&#10;yEoLsS5FYonEnO8FAdXcFG2NkfOnNWluHLRoXFVRZrFttmKYo4uIVikKW7doZVgfatp2yeHxKU0l&#10;5J+Xz1+IWUMIGGvviUbCJcvkBOMYuL3dMex6bs6vRPCkCm3bUoCmEfGrTE8GcqIgVGZVPCVA8h5y&#10;kLGcEkZbrBbDjTiTyFLMDOPINI1ybednYEyJy5cXLJYLmX+0ZvKeVDbs+z3aiDjQGUPJkTBN0nia&#10;NCQxVej7PdvNhv12z2ZzQ5ppi8wN/FYbnJHv48eeqzBijKGqGrR1OCsNxjEIGUkrLY38KWFmUyUr&#10;SQglZhFOKiGCd21L2y7wPhB9wDh7nxMrZYmTlxxvFjlNIaBtBShCFPq2tXYW7BfJf5Qil4Gb60u2&#10;2w3RT0J20yLyrJsGPxm6pqVrWkLMaGNZ5izP6JlGb52jqit2+z3aKqyzNFVD1laazNsWV1mMAoy9&#10;NwMos9FISIEUAsGLcKbf3RKV4fD4lGmK1HXDwfqIEAIbvWGz2TLuPTlpTk4eUzU18eKcb7//kTAF&#10;wuQ5PT7g8OiEyVUs2o74gVyrqhYjGml2NhTE+KapaxEKZRGEaqXomoamafA5YeuGdH7N1c2WHBNd&#10;U1FVDqMUu0GEDVW34OzkFCgYhTTjRiHhkRNGK9Kc22jl0EVySu0MtmsJ40COCVCs2gX2UcPl1QXX&#10;N9dClq+kcdxqye3atsNWNcMwCB2vqbHWCYVvJsRbZ3GVwzmFyoWhFyKnNPFrWlux3Y8cHx6xKoqs&#10;DPViKQK7XOj3e64vLmajIM92v+Vme0NTNxysD6AUQk4oLULjGBJTlDzLolHOURRipHVntmasmPVo&#10;Qy6Jm+2WVIQmp0sRY5zgGceBfrcnx8z5y5fYqqJdLTk4OqJyr+imel6b7LY7hn4ihMR21zMNA1qL&#10;MUy76KidY7XsWK+WWGNmAwnJVyqcCKVmo7gY53xtzvmN1oQQWC6WNG1LP00M00iIEyUqfCmQKmlC&#10;n6m7zAKcgYnbzVYIgEYoc1ZrmRsLhJSEbg/4lCBJXmV0ZhgnMTTQQkUUcauSHCkk/DShlJ2NFWr0&#10;nXHQTK38p8adOPdN8a7S6n6FWF5bzea7OsJ9XvlKgGuUeeva9U0y9euE7df/fV8DeE3RfLc2LbNw&#10;xxjHex98xNe//R3Bi2BVzaKccRxwi4UISBTkHKRZv6q4vriQHN1PhDCCVnTrFdth5OZmx36UHDTE&#10;CaMzy1XHbutol0JePjs85oeLK37327/n4/cec3V9jjYFZzQk5B7MiZg8rrLEFOm04ezRGUVphrGn&#10;yvV8Pwidu+RIRtEsWo6OjzhedTiluHwW8SHI2i/NZiZWrtNme4sqkUenR2it6LoaP46EmKlUYRxH&#10;rs8vef+TRCr2/uLlUkT8f7f6n4X4KcX5Gt2JtLMQmovQ8e7qC3f1l7s11esi7N83DVSvhO/oe7Eh&#10;8xwJoHLBWH2fD6l5fTBr9H9Sv7p/jXp7bayQX1Hm78YPr8wF31VTfLPO92at78060Nso6+8S07+r&#10;lnYniH/z7/4h6vxdDUr+RM2mBjO5UokhHrOZoTJ6Nm5TTP2Ov/h3/wf/y//4b7D9loXKNBRWq5az&#10;R6e8//5TCoWrl1dMPtBvBrbbHX4YGfZ7YhSiZs6ZoR+JMaAArSy2qmQum0b8NLBarXC2wqeCto6I&#10;4nrXszKSd9xubtn3e4xRjEURfaEfNuz2IymK4LUocNZQNQ1+mjDOoYoYmhgMjsSvPvmEJ6fHPHv2&#10;eet+4gAAIABJREFUjOcvXxJNxS/+1Z/xZ//Nf4tqV2ynkRSDCJlixhkxBnRW1vb9ZsPF+XMuXvzA&#10;/uaC7Aey95AKFTWL5ZrT0yPe/+CM45Ml6/UKtNDGK9fw4uKS3/395xwuF7TOMvnIZj8w5QpTiWCo&#10;chWpyFxprMNPE5scWSwX7PqR/dizWK44XB+wWDS4Emicpqkb6uoQa+Cv/u+/wA97amepXYW1NdZW&#10;XJ8vqSrHZnuNDx7vIyrDweqQk8OD+2ecj4GUpLZV1TWVq7FWk6ZIzvDd9y85evweJ2ePeXF1haqW&#10;fPQHv+RXf/AJjw/X3Jy/4Ifvv2W7u+FnH7wv9ScKi9UKXRuevXjGdrNhvVzhrObbb78j54lPP/0Z&#10;Y/Ccnp6w2e346ouv+I//4T/iJ48zFlUsurIcLDt+/ZtfcXh0yvXtlmHsheLe1BwfHfH47AljP/F3&#10;X/89P3z/DGUUTVfx9PET1ss1RweHNMvlvP6L3N7estlu+OzLr/jys2+4+vGcYbenbmqOnnzM6uyE&#10;49Nj1uuOrBS3+4m//exzrs8vmLa3uOJxBurK8Ys/+TWffPwhtrLs91uUzrga9sOWZz+84PLymqvL&#10;W2LMPHpyRtuKIKxbLqnqFrLkJzElWXOg2A63PHt+jQ8RZTtwSw7OlpiqQTvN8uyYs0entG1N0za0&#10;6wWhRIZpAAWHh2sODpdYZ0hZYbTFGUuYPFOWz4hz7VdqZkUMIOYwCqrKslh0KGXQWhGipyho25pq&#10;b4gpYq0TwapPnF/eMIaJbrHENi3KSR3Ah8Q0DTR1Q5DCAnWl6UcPc60xG0OKUeYnramrSnLuFCkp&#10;gYKYEhTFNE0orUSAqIWmLbmTno3VDE3XYquGDz74kPVqxTROaGt574MPiGGiNmIOR8w4bXBdCyXh&#10;J49SFWgR5IYoBGI91277aZzN1bSY5hmNChk0dHVF6JZghKC8XK7ofnhGP4wcHi5FYKkUKYjZ19HB&#10;kjCTsCmFqrIMcU8YB/rBM0wTVzc3vPf0KU8eP8Y6x0c/+5AXLyqmfsRag9KFRdeKMD8FqbVkMYD0&#10;MWBcjXEatNSKShHT5trWZKA2lhHFMIxsbrfkKGutYejRqrA+WLNA01QWZYwYWlmNLmKgefnyAo2l&#10;7VqG3VZyUWsZxpGvv/6aEBPvffA+64ND/EzjTSlxenJG3/eUlHnx7DvSOEDJTDFiUTSzqWVOUpM2&#10;lcbWllLkesc05yYlizlCTrOJg0FVFdM4YK2jrioRuPe9iI/HEQq0Jy0LveTDjz7Ce4/3Hu1ETOms&#10;xShLyWU2P/U0XXOf1FZtKyTiGIk5UfyIcWLMubm9wipYLTvQhhBGnJF68R0JvnIGYiBky/pghday&#10;7rp7xo8+EqIGEkZrmsWC1WpFUzf46FGuJoWR69tbdoPU5mPI3G427KeR0ydPePz4EXGuczVVTTQO&#10;P3q0ifhpJKeItWIoIdd7B6XQtS1V29FWDRGNj2WuU92w2+0Yhh6lNE3VcXh4RMkJpYTeve970gAL&#10;61gtV6RcaEuec8lX+4jWGEou+CmI8ZozKCwlKYzS1LXjadexvbllmiaKS1irqZzGNTU3ux6VCzYX&#10;2S8wFSdHR2hjUbaiXazhk5+JqHbXs99t2Gw2bLZbbF2jh8jB8RHWGA5XSxa1Zbe55uJ6wzhODM0e&#10;Yy1t07LvR5SyXF5eY5zm4PCIpqupQJ6xztEsW16ev6BtaqZpkn0wZWQeqityycT5GvWDGAvHXKi7&#10;DufMTC6HkjL9Zi808xjluWAMKMVyteLy+oJWGdq6ZRomMQmOhaILuSRyfmVolCmcnpzcrx2byuFq&#10;h9ayFryb/1OKKAXWaA7Wa5YHa6khhUhlHaqVdWOOkXHYU0pDTon9ZkuIQfbwyFhX8d7JCU1Vsd9u&#10;SMETpgE/9qiSUTlC1mKQZAo6FvrdjqZyNF1LigFnFNlY+s0WmlryWKXFWM4ajHNo54hFQcx4PzL5&#10;kVSSmCIYEVYXY0EbdMn0+57dZk+OicP1et7b0SgNzhisUjS2EjMmoB9Gch7oupbFcoGrKqGnF6mX&#10;DONIiEEMZKYBv7uV3F5pYswyXzYtMc+GzTnfj5Nq37Pb77nYbNgPPeM0YbSlqiqmbwf8fk8+PWWx&#10;6LDGSJ19eys1GmNQJVHpQogIXR0RhButKXEihpGC1OAKGmsrGoRmP/Y9WlnW69VsmqnxIVBX8t38&#10;vMdmjKWpKjH5ywkoWCe5u3UObTUhznsjquBTJgFjLlA1MrYTqOzluamtiORRMqa11Na0McSooNQ4&#10;51guWhZtzTSOjLOJckqZYRjZ9j3KGtnbUFIIUVZMnpXWaGvQ2aCjFmF/zvNzNZFi5mazkRq6dWhj&#10;CSnf9yQUDCD316JuWB0eUFWWMI0wGPabDY11WK3JKqPJsidWFKUkJj+R5/2rlMVgd71asFh29IcP&#10;AviHeIiHeIiHeIiHeIiHeIiHeIiH+C87HgTwD/EQD/EQD/EQD/EQD/EQD/EQ/xnirkkbeCtJ/e41&#10;b9K83/a6d4nN79zz72hL/xCh/e53d5uurzdwv0msf5MM9fp3+cd8xpvv9fqxvk00/a6/vyNJvU7v&#10;uqO4/2Ovwd1rrRXX/Dux9ZvC/3cd01t//vrvebMB+af/ftd1fZe4/E5gm2eRw5vN969/r3ddm9fP&#10;+e8fa/4HKO9vN0141/G/bby8/l3v6NvvOv675uq7171udPDTCylctPzauMk53/ePi7C/UDWVkO2S&#10;woaMngXWKTVUdcs4jlgTsa7FVnuGYc80DYToyTOhGl4R0LTW95p7PYsZfiLW146uE8Gls6DRVFWF&#10;Hye0c9hxZBwGjFY4N4vS+8B3L655/r/+b3z9wzP+9Z//S54+ORVyupImJWZaRdGZkrUI9JWaCbhI&#10;I4h1ImqeG8hVMZSc7wVFMYm4MIQg1OuZ2DH5gMJwdHRCypmLmytpqMmJthGxkjM1RkPlhECqUdTW&#10;EWpp6vPThNFzk1MSgYvWmjgFES3CbBzgXl3DLA1SZb43ymvjAAU5FxFE5TITbeR3q8WSKWamEDC2&#10;ommhDBO1k/t5uWgwRnG73dLVFa2PRJ8IsbDtt2hbcbRaQREChbYGW0uTmI+RcdqSYuLx2Qlt2xJj&#10;Zt/3DPOYq2snwtgQqSuhijpjwcgxmKIxznK72TCOozTkOgu6RplM2yxYr9dUVcXl5SX9sOfRoxPA&#10;4P1IId0ThqSdSAnxVxmZq2cqaZ6paJOfybgUOWcloylYK0LZyQ/YLCS9UhCybxKiZ0pRCPIYrNJA&#10;xlQO7SwnJ6f0+55pmqitQwGnJyeUnIUiHBNKW+qmE1EiislHhnErhMe2EZE4QrBv6xplLboUdNH3&#10;Ik8zU+uHQWge2hg0ZTYMkfkp39GTykzlyUV0MFmE/ill2raFoog5s91sWSyWYrBwJ0C/M7UwUua0&#10;zqGMQetZKDYOGGeF2jRMGCdCfWMdzjny3CSptSGERMwy7+yHMDf5aVwjRBBlRGguwjRNZaWhc7Q9&#10;X375FYvVIe3YzQ1XQQTAMc604Cy03VnQNmahfKcURdij7T05JJcMWs/0JoX3kevrDd8/+5H3P/qQ&#10;umpoqgrh7yTGYaYdDgM3OVFmMXGMiWnyc6N1Zr1YCuk3O9CKRdugjeL26pbz58+ZJiGpL9ZrFosF&#10;Z6dnHB6u2Ww3jONemtIoeO+x1lCcnPO6msk1RZqtIZJSoB9Gvv32B84eneEqET3HnOhHTwoRhSNT&#10;oY0ilRHrajKFzW7Ldrfn8ePH1HVLSoW+75n8wMuXF3Rty5MnT2iaFu9HcilMXsSGRkfqqsVUmugn&#10;eY7k2YCCAtjZ2EGMGRbtguXykB+fv+T84pL/69//e6y1/OqP/jlPP/iQ5cGBNJp6j607TFWz94HO&#10;WApZxF8UigFtaixwdX2J3VoRuTqLsQqtaqqmpq4r8hSgiKDaqYIzCh8iu+0OZrK30YavvvyKEDzv&#10;v/+eNEcqcMZBkedBUgpSZL1eMnrFdr/H1A1Ka0IMcq8ZiwFCDEw+sB8GXNMwhsTN7Q5KFhMRrVmu&#10;llQZMkka/YyFJCQ5SiaXLLQv63BNAyXRVjImxnGkmIjT8pyeUqHYSmg+YRKBKHYWnc1CKwoURcqB&#10;GDOurvEhMPSDUIerCusSuQKrDczzR6UNxlTUnaZdGLrVAaoU4jQQfGTY7ikx0S0W5BLJKqJUJiZP&#10;CAk/JUyCzjXU2mBqQ11V7Ic9MRVcfYjWFnIm5wgxEVKi6ZZCaM8JchRSckhC/UkTyjjqtgWlUNaw&#10;PlizXC3Y3N6yvdkS5uemMZYUE9eXVxwcHlA7S4qecRoY+oHaadarA2xTUxIz18uSNURVUCmw3W6w&#10;tkYbR1PX+ClTVbWYCuRCrso9NciPI9MUCCESU6ZbrmjalrZrMVaTghxnVshcWIwQ3lOgqEztLEoZ&#10;koLd7Y6/+d3nZCU0+sZVdF3H6dkpbdtAKfhZSKKUIqSE957NvkcpQ/CBYRhZdh1Pnr6HNkLw08Zx&#10;cHgMpfDixY9cvXyB0k7oWSHh6prVwQFt07BcdOSCUFdJ9+uiZiagosBaRQwiIi4hM/YD09Bz9vgM&#10;ZQ3Be56/eElVWVbLjqZrRaSbEilBSCKyjFnz+Vdfc7v9az76+CPa5VKog7nw/7H3Zj2SZGl63nNW&#10;29w9PCIzsrIya+vu6Z7miKNlKAxECuDcSX9C/0E/SdClIEAX4p0ACgJFCNLFkCJFzUz39FTXmmvs&#10;7m7b2XTxWURGZWf1kBjdTXyFQlZleHh4mB07ds5n7/s+VdXQtWtygaapiXFm3A1UjeeTz55TK8eh&#10;Hzk7P8OozKdPn7Kqa0ylaZwRepWRYzKOIylDWES1cZ5RCAHOKCWkP2fompaqaznannBzGLm6uuH6&#10;8pL9OOKsWShUmW9evyZax/ZojSFjlaIsZEtttQjfk8zHJSXm/oCxjlIiOmd0TqgiwQcZCZ5qm0+Y&#10;pknMvUpCDHKUa/f84pJ+Mb9LgJCQpGWPoAFN1dQ8ffqUlDIvvv0OU8BbR1vVqJhRIVGXQhlH2q7j&#10;6xcvuNrtaNqOj558zHazof7oMY8enYCGeQlvGPuRaZzECJklkEEZg7USUBaWACeUIuaEQVG5Clc5&#10;Yo7EaSIoCdRSWoKT+n7AaUUJM3OcxeCslARH1A3GW7RzqBzRyLGYg5Bu26bmyekpN9cHbnYHphAJ&#10;WYKtphjZn50TQ8AazWq14mi9Yrs9Qqu0rIsDRikoQh6VYAkhZTdNvYQveQnkymJArosEHaUQcBS0&#10;yhhtqVtZ63tfk3JmpwzD0HPoR3LJVJXHei/GyCUMLJci84HO6CJ7DYViv5fQDaXBVQ5nvYSNxMg4&#10;DJRccM4vJpTEPA/EkJeMIf0f3Fu53Tfc7yncD6e722Dc7k+Xf243r+rWQH8XtgSUH++/fKhX87t7&#10;coS2KEl4OOeYZ0tMGWUsR9sTTk5Peb3fiWnAGMIcCbNQ8LqmXsiEE+v1mtVqzTQOjPs9KYtgf5gn&#10;3twc2I2BqCzdaqEfxhmtoOs6rPdUbUfbdpxsT3DNiv3QM/QH+n5HSjPWWaYxksJIDJEUE0ZXDOPA&#10;I+doO0UqSPDW7XUrqQFoY9FKCflx1TFeB7brNWWauby8gryEao0Jo46pm4Z5Gnn58nvGfsfpyZau&#10;bbCVJe+T3Ctz5NWrF/xsGPBrj2IJYVSQkXAbfc8gLkZ4ode/65ElQL/Xc/pht+K++f1D4ZTldnN6&#10;v8GxmPHvAhXKB/ogv6cd9SGT+A/6Sj9oppQfUOd/rAd4v+fyoQDMH+vffKiX834Q5+1r3g+hvN83&#10;/J2Awveo8nc/tyx9TiVrutugAZawAm00xi2mvKK4fnvOv/jn/wv/2//8z2jmEV9mKlM43mx48vQJ&#10;z55/TD/0vH17BkoTUyHMkcO+Z39zTQ4zR9sjurZjGAbmeQbKEi4UGaeJaZwhBVarlrqq2B0mXp9f&#10;49sGtBAv9TijFMv8XDDeE1JhnAeur3fEIDTGeZ6pjazfkwLtPZpCZWohiCr4Bz//Bc9Ojnn97Xdc&#10;nF9S2o4//tN/zJ/+2Z8RbMP1EHCVo/MaO02Yool9T0mRs+9f8vbb7zmcXbC/PGd/c4bTmaay1HXD&#10;9tEJT54+48npE05PTzh5tMJXMo4P/cj1zQ1/89Vf8C/+5f+JtYb/+B/8AlMyGEc/jXd9lV2/p3IV&#10;YQ50TcPbqx3ff/8d83iQHoc1xBDRxnJx9oarN4GPj9c0x2tsUuzOzjl785phv+d4u+Znf/RLUioS&#10;7OYMThXCMLC7vpGAt6LQSnMZz4nzxDwPEp5mG7quo206WXNkoBiSKpzvrtmlws9/8jNSgSdVgzVa&#10;KM5K882XX9LvrlBknj59uuypqmWtveLs/IzD/gZF4dXrl7x58wpfWdrlvG+3W66v9nzzzV/x1W9/&#10;yzjK/nh73GFcQy6B9XbLzX7Pvp/oh8DbN684Pt7y+PEpQ9/z13/9K77++jv6fuD0o2c8/+w5JydH&#10;bLdHrJoWqwzjODLsrnn58nu++uprfv3rv+HVq1coDG2z5ue//EMePz7FNTV9itwcer76/jt+9Zvf&#10;0B/2qJw5Xq/pvOdoc8zPfvIZf/DTz7BW88233/Lm7RuePfuY05MTYpz5+uuvOD+/ZOgDH338jOPH&#10;jyTUMkXapqV2FRrFHMW8OM+zUGKVmCKLUpiqoW7XeGXxTcejj57w+eefsW4c+/1u6WPBxeUlR0dH&#10;5JJIKdA0FU1dU9U1/WIYb9oGdCHmQJ5k/1dyEQM8RXo0t6FMMdFWFU8eP2J36Nnvd0xz5NnzT6nr&#10;mrbtuLrZYaxH6YKxka7rOPQHEnB08pjHjx9zfnWN0TucrzgME3/+b/4fjo/W/MFPvqBdApnQEKbp&#10;bu6SAAoJT5tDJIUgz0qsIYV8F8B4S6JFiZnTW0MuEoLpkeNXe4fabEhdYg4RY630pLWSHpwyd1R3&#10;rSw5J1lbRTH8z/MsTd8iZuhhGGnbGuc8zklYHCUyhUTtPerIYH3NOCe8t5w+PuH1qxdLP0mov8Yo&#10;wjxK79BoSpY9oXeeqEfZN8cgxuwQ+Ddv3jD84hc8OX2Ms5rnz5+jcmEaR4zXbLoakzPzNEnPEjHi&#10;lVLwzpNROLc8r8rvaNHGOdqm5nDomeeJcRzvwlHS8qxiGEZSTMQ20dQ1TVujJ7nv6qK4vrkB3shn&#10;UorDMNB0ch6armU4vyCEgNaKuq5IIdL3PZdXV5y9fcvxZkOYJtIUsEpTTGI47NFWU7WGF69ecXRy&#10;QtN20t+f5uWZmYQY5SIkeO6tW1jug/M0y7jxFVorjjZHpJS4vr7mcDiISVlZulXNSeWp61r6gQs5&#10;eJ5ntEFM0UNP0zQM44RG0W02pBgJk4R/eudIc6DkSNN1EpSKBKmGWUJZoGCtgQTGKNr1hq5tiDEQ&#10;Y6CuW7ZHG6qqYrc/MM8BV9VUTYNynjlnxjmyu7lhGmcO/Sj9g1IwxrHdbhnnma++/JLD0PPTn/6M&#10;pMXU6qzBGbf0Npf1gDISGpGL7DNiJPcHVtbJHIQhF+llW+up6oq2bfC+oa4qjo6OlpChQp5nrPcc&#10;+mEJ3FGy911W//p23ZUlfHScJ+axxxgl1/TSJ7ZaiNrTPGKsoa4qCoVxGhmnEWV27KcZUzf4eoVf&#10;AquMdWy6DcVojJUAJtu2eCPG+aatqNuaYZzoDwM//fxTPnn2MW1VkePM2dtXXF6cyzVSNKVoQi7s&#10;Lq/JITAPAxhNQdOt1hIwaBWoQte11Dc1u91+CUvVxKLIGfKcxDA9T4RpoMwBXTTNSoLatHdY55j6&#10;gWF3IJlIOqTbBfFdyFpRilgUU0hsNjUswcqRgikQY2GcZkIIckyWPrqcawVGQizrxuO8R7slwCFG&#10;jrqO+Wgja80U6a+vuL6+4ej4RMIlivQ+x3FkHkZijIQ5SC+HAkbJOAwBv14x9YaSFF3X0jWeuFyz&#10;QhaHVKR/pa1hHAcq74GC0ZqjzZH0RucJ5z0hZ6x10hdzjjFEUpZAz5QzOWbevHpN261pu7XsA4Gi&#10;JBC6rj05Ra4Ol9zc3GCtxVUOsgTFDvueGOLdMwqlNM7KObRGnkHOQcKYrVnCUoPGeQdKL8/IE69f&#10;v+H1mzd8qj7l+fNndK7FOsscIn0/otSM0WAVVN4TU+Ts7AylFdvNMVc3VwyHPV5rxmFgOPS0TcPN&#10;zTXjMLDerFi1DV5DUzn08oxKwkstVeNkz6UcRRmh3mtH5YUQf3V5vvRjjlmtOpnLq0qC8IBpmmib&#10;Bqs1KUYJ3nCeomT/S8rEEAhjlP6185KSU+T3N87TzzNnl5e8ef2aaTzQNDXPnz2n6zpQBWsVVVXh&#10;jMYsPWmrC87I8ybjHauuZp4j0zwTU6aqhyWc0yx7yELMGZ0LKUdSSGij8VUle9aUKFl6SiVmqqpm&#10;s5bntL6qUVqez8UUJHSqKC4urxnGEess4xzQS0jrpq6wznP59o2sI0ohhYHYR5SW0FijNWXpBSmQ&#10;uWIe0Qpq96DFeaiHeqiHeqiHeqiHeqiHeqiHeqi/3/VggH+oh3qoh3qoh3qoh3qoh3qoh/r/sX4f&#10;vfv31fskp/epTh+ih3/o57xPM781Hf+Yuf1Dxux/H4P4jwl13/993ze6f8gM//5nujUj3ye1vy/E&#10;vS/c/bFj8SHS+Ptm//ep7x8yyZdSJMGed5R3ed1CStWS6P5j5+++SPj+/9+nkgGEEH5AL/vbxsyP&#10;GdY/dJzvC61vqbi/7/t/eDyXz1H4geNfa7WYjtQ7sdHv/Mx333pfxH173u4Tze6CD/I78XRBKNGa&#10;cicyezeuFdYqtNdEE1HWYpwTKouvcb5lsjPOCSW7qj1D7+n7PWHWQh4t5U7QptQPP7OYivM9gTfE&#10;EHFWjL0iZDRo6zCuEiO0KqQYMEYoet62HA4Hxjjxr//tv+Orr7/iT/7TP+ZP/pM/Zr1akXPh7dlb&#10;mpjYbtdiArWOUmWcFzJXDFHG8kLwU1qBBme9kIxDwVhHnGdyCmKOv0ers06z6hpSKVzvr0jOgrEY&#10;awkh4Fwl4r/a4bwT8/kiSlFKUXlP09TMs4iPnLEyPnUipnhHfhWiYV5o5NwFGKiF/KiNwVhDSImS&#10;CilG5jmQgZQVWYFxFqeFsiA2lp4YC9sjyziLMWgYRMhZKsW+H1EUYso4V4sR/jAyzom27YQ4wiL0&#10;jBltRYh5dn7BZrNhe3REjEK9dtYQ50BWcaEmF0ISU7F19o4i6SvPeg3TPNP3BzHhjQPKJNpmBYgJ&#10;b7OIH0NMVN5gnRiZtdYLCUvOUVqodWoZa7f0D2sM6/WGmBLjPC905GUcLCLAGGZiSljjMEZCAtCW&#10;FIMY+OKMc14oQ66mqirWR1u2x8ecn19wcyMi36fulAIisFzEv85asIaqbtjv95ydn2OMJ+fEzc0N&#10;+8Oerq0oCDHUaoNiEd1WMjarSsjLrhL6EwtB8/60rZWkCxRVhFaqLHqhMZll/slJhEjjOOKW8ea8&#10;Q2HFFGSFHKK1hFKgFWkRaWotIus4DWQSMcyYHEWUp7UYNJB5vKotKQt53VY1+0OP0h1r31E1hnHo&#10;CVHEaXkxRrRNw808CwWdTAozFNhd7zBOL0SeQowZa0Ro7YyIoGXOT0LZVQVruCOp94eDEIaMI2Sh&#10;G1vryKngtEflAjFRVYZiHEWLQA8lBk6thCwV5kABxrHn/DxjtWbVrbCuopTMNIrJv25EZHp9foXz&#10;NWEYcG1LDiM5VtTeUrIV07YxdwahaRKqdIqRDEKVrzRDP9D3o9CRp4m+H3i62Qh5Lmb2aRSjVcpC&#10;DcsabSIoRVO3VFVFKRBiXCgzahGaFqDw+tVbmqbFeSfzDkrmMiUCUKU0zijitBjg1a1gWRFixhSF&#10;cw5VlAiXlWFKCtt0nJwcs7s8xzhP3bYoY3Fegjtc0+KbGmUM+3HE115Mh4sBp23W5JLxxtEfDozj&#10;SNs2rLZboceUBCngdEY7g/diFE1hZOp7wtDTH0QkOc8zu+sb1us110vwxGq9wioJwzBkaucwztDV&#10;DX4xMcYgQumUItk6rFJ458E7zHYj91b1VoyhKWKNZpojcynMMVNXtYiDvZA6UxZzXLk1bcUJrTLe&#10;Wop2aKfFbJkiRUtAh9UanWGYEeOKs8RyS7jTjIuQ0Fq5X8W80HUWyk6IMhYMihQSMfRL0IrCqELR&#10;Ck2CnFAlSuDDMDCPEx8/e04OUYJMnCeQuN7vCHHCqcJwmDjc9IRQaLo160dbuk3DFGfG/YGTxx+h&#10;iiaGxM3VFfM0UDmLNZpdP6C0zLXTPBKmgNWGmAtXezHqPn5yircWVMabhaakDNo40ImyiFKNNTRt&#10;I4baSuYerRXRGOZx5DJcsOrW8ncp3oU4OKtxzuLqmq5pabzFe0elFoLcNMvXl3tNjJMIP7Wl8o5p&#10;jmhdOBz2XF5dYa3j0+fPqbxjOOzJIWGtEwI7YuywzqKNJYbM9uQxnzvPi9evOT+7pN/3oDLdquXx&#10;yQlNVbNqavwiJEUpVJFzq1GUZU6+utqRecWjx6f4qiKlmZQSbd3w85/8lGEK7A4HphA4rmqMscSY&#10;ySHgqwq7BC9oFDllLi7PeX15gfeezfZoCYJJjMNAmGaGQ0/fH5jChHVWqHTGkdGcX90whsB6sxLh&#10;KQpbtzitYYqcPjnFeMf1zTVV03C02WCtpao8u92e3e5a7ilGTCopZ/m69hijiHkNRYKKhmnCa0XO&#10;M2E3y30oF6GjLeFLN7sd5EzlK8xCpjcaPBWudjSVFRL9dsvp40eU/AUhBc4vL7m4vCSEyG6e+fLr&#10;b1h1LV0joQGb9Zqq8hQlBv+qqvDKMI+TGO/jLOErKbEodu9ol0Yp5jCicsIq0OJswWhNVVV0qmPV&#10;tUzTjDaGyjsg383jIWXevDkjpczjj06p65bxZsfFxTUH5/BeTCFGKeLYs1p1/OzT5/z2u2+53u35&#10;v//8/yLOkT/42c+onWFztKatHEZL6E9Te9arjqwkLCfHSIyZyo8MQw9F1k9OG1QRwrPWinU4ufsr&#10;AAAgAElEQVSzYjaGEoWC2zY1ZQn3KSXhKkdRQh6st0es2xVt22G8iNhDioQwL+evYIzcb1aNXJ9t&#10;19G2LcM8MYcAgFmo4H0vQUTn1zf040TXeuq6IuZM7YQKmJMEbTjnaJpmIadJiM48T6Qc0bJDRStD&#10;NJYElJhBzeR9wvnAZCZCFHq3HDckxMlYmsZjjEVrMWXFIFS+HBOxJOZ+hLbBW0tOYlyI80wKCedE&#10;yK+QoKUYIqVAdrI/HIeJy8trfvvV1/zj/+a//Q/uq7zfQ7j975SS9AuUugWyL7vVhUK9/P0tuV1p&#10;devzeLdPXf6933P48B76A+FwWqONhJHp5b9j0jTrFZ988QUvv/otIWWmUYLRZA8xEpOEqbR1zRwC&#10;MSU+++xzXnz/Hfs9TCkSp8AwBVKWsApnLSFMzHEmZ5agIMt6c8yjx6dst1tOu5qqrjg/f3NnlhJi&#10;upJAlJDEqFN52TdUFUT5urGyn7/dg+iiFuo5i2m/JR0OKKV5fHrKME0M+56UCugiYVpVxdFqTWUN&#10;h/0Nr1Nks17hrFlIw46SEoebKy7O3vJRt5LQuljuQgqEkncLTFeLv6xIiIm6NceXZV5Ryz69vDPv&#10;f6B/djsybs+v9F6WPgs/7FN8qCf1oTDC3+nv/Ugv5fcZ0T/02vtU+Q+FRP77fP/98MkfJ7b/8LPc&#10;76XdBhV+6Dr40HvL16R/k29J73c9oIwyoJ1BL+/58puv+Wf/4//E//t//O+cOMNRrclzYnu04unH&#10;pxwfH3F+9oar3bWs1a1nnBIXV9d8++23OK3ZrFvatqHvD2IEMxJgZIxm7AcOhwNN07A9OUUhBN85&#10;Zi53Pdevz3j2ycest5ZhmtDaUFD4qsZay9CPEuaUswQV5Yx2lqZtcVWDtoZ5nomlYJXC5MhPP3/G&#10;6fGKF999y+X5NWbziP/sn/wT/vTP/ow5Kw77gWQMTldsvYMUuTo749uvv+LbL7/k9Tdfk65v0CHQ&#10;OsNJV3N0tGK1WfPRs2c8efIRq+MjVqsVXdcxjHteff+G66trXr18xavX53z5zRtene94+uwp5/sR&#10;nSaqpiNkmcMvb67ZrB2zDsQY+fj0VNZ0KYJWsjZPmUrnu3tO1zgarzElEQ57Yt9zVNecbtY0lePq&#10;7IKr6yuUUhyfnJBzyzhGbJH9QwgzcwzMIZByYXO05vh4y6o9Wfa/0v+JMWFRZGsYlSK6ije7A8P+&#10;gEqRyoDNkcF7vIW29ijjKVrW3ez3TDnxzYuXvHr5knEYICesNbSrluvdNdkolHf85qtv+fJX3zD0&#10;/V2Iia8aUJaUoV1tUNrx9u0FZ+eLOW8jRORpnEAp5jmgLHz2k8/56c/+kI8+OpU+j4Z5mrm8ueDt&#10;2zf8+q9/w5e/+Q27mxtizNTes330hFW3xvmK12dnXO73fP/6Nde7G1KesN7y+NERx+sNJ0cbtm3L&#10;H/z8C46PNlxdnvPrX/+WECJ//A//I5wTc9urV285v7gghMTqaM3Jo2OMMTRH23fzSsocDgOpyF1v&#10;Chm0w7kaaxxFa5S3PDp9wieffcbJ6SmrzZqYEruLCwCcc0vQaCBMEsZSyDjrl8Ba6Z0qW0gkmlXL&#10;EZHLi0uMkhDNUiRs87ZnU7T0d9u25tmzp7x+/Zbr6xvCLFTinGC92hJDAa3QulBVXtbqByG1D4ee&#10;zdExT588WYz9MyFmrNNEo7k67Hh8tMJ7R4wFgvQIpD9pSEtvMYaZFNPdvT0u98c5BmpnUcXI2kLL&#10;PC1rpxpCJGYIpVCsQXvLumuYZyERG62onQRZaQW5RBRK9gYxEVO4m1NTSpQs1NhbgrlSsOo6pjAv&#10;JF0LWuFLoW5XoA3eV3z80SM2K89m1aGX/q0zmilFUowkIMxBwiJLwVeOpqnZHQacs4zTzOZ4y+Zo&#10;I4ZBu/TbFvOdqx3OKggBYyw5y5oy58w0z6w2EhZgldwTS5FeRS4FqzRNa1mtGq73N+igUUuAQEMD&#10;ZJxzgKIfBuklOktTNaSUqI2X9WiYmacRYzQhBGyMjPPMar1mc7SlqiuMkt7CXCCGmVevXjMc9nTe&#10;4oyV4FeWz4gEf2Y0V5eX2Kri+OSY6TCgjKapm2V8DHeUc72EU4UQMSi8lfDKnCSI1hiDNXbZI1by&#10;Og0lJw6HA9vtls3mSIzzc2C73eCWMFvnLLvdDWGa0FqO3TxN8l5ennGUlFA501T1cjxm6d/nicPN&#10;gaZraNslCHGaGIeRpm3vjKUpp2XdlPF1xcZV7HY7rq6v+atf/zXTFHj68VOatiWGwLyE54WUKUqe&#10;b3T1iraDOUYu3pzT7we2x1vqtqatG7TSSwiDR7JQNDGJ4bvu1osxVXqwu/2B/TgBBmMdymicqyhZ&#10;ArrqxpNzxHnZn6Rc0May2RwBEkrqtBOq92JclfydIgTpNKNzIMcMpUJbu4SRJVIM7Pc7SJmuaaV/&#10;bTRhTsR5ZJwmamNRdWEOM7kUPJ7GVxJUrCQ4xjeevG6Ypo4QAk+fPGFVt5QU8TqxXVUSAmUtT04f&#10;UVnNbrcj5EIsijEk0IaYJunbO0uMiTnMmOUaMsZwOAxcXd2w2+1o21bW9rksa5hW6OwpopBjqLQm&#10;Gs9uDHTOo5dwj7atub6+4uLygmmaaNqWbrWibhvpyfqGNxdXZBSPT0+watnHDzNzSMRUlhA2RZrF&#10;mBwWmrZ1jm7VkVOWPa8C5z1N3VA5R921kDNzmEltTZxHrE6LSTmL2bvIvZRSUKXgrCOEwDzOKGN4&#10;9fIlpETtLc1mBTkR5wldICcJxfZW+ufEyJKlxTwMch/PmYyibhq8cyijcCisq9BOyPVGy75rmgLT&#10;NNF1K8iFeQwoBpz3WKcxi3ndWct6vcIbeTahlLoLNLm5vObi8gJtLNuTE9pVJ3OVluukLCZ7SsZo&#10;h/MegvTvY5YglrppKEX6Nk+enN71oKy1hBiI8wg5Yo3i8ckRq1XDYRjZhJntdsv5+TnTMEPJnL95&#10;i8qJZx89hVI43qz45S9+zjRPKC37vhwmYghLsLfDVR6rFDlLuK51SHDklCm5kIvi8fEJq6aVYKoQ&#10;aJtWQvFS4PzsTEJ+jWHvvDxfrKol0DuhjFrC4BeKu1JoV8BYSpHA+FQK2jqatuPo+Fj200Ge53Vd&#10;h7UaYwqQ5HlByaSwhKkqCQVwzomBvRQqb6jrFaDYbjco5L4S4ryEgcqzqOGwBwree5TWy3Ngy9SP&#10;pCDzs7WWtmuX59mFs7dvWK3XnJ4+xjU1ucBqs+Li4oq6rgghsN8v69TK06025JQZhwMlzMgCKEqQ&#10;UXD4qmbVrdDWEXOWHqE1SzBAeRDhPNRDPdRDPdRDPdRDPdRDPdRDPdTf63owwD/UQz3UQz3UQz3U&#10;Qz3UQz3UQ/0d676J97beN6Xfilrvi3Tv1/um8w8RoG7F3h8iq9+ngN//nvepUe+b4O+LX+8Lb9//&#10;7Pe/5/3X3H7tfdL8+7SqDwnJ3zfq337f+5/vx4jzP0aSf1+s+/7v//to9OWOYnBP6Hx3DG7JcHBr&#10;KH/fQP8hcfL7x+P+6+4T0d+nb32Y6l5+55i/f1zvHaH3/nz39x96+YdCBm5FbAKFu0dYW0TfIup/&#10;933y+6TlnJbFjH0HCPvBz7kVWb8TpUO6VamwmCx1WQz0+d5nvzVCCmHMVEbMstqgjIUQKWiqVuMr&#10;EW340VNXQqo47PcEG4WSESZyeWfcVug7YeSdqaIIRcTcG5ve16RUKOjFgKyoasc8j/T7AxwmEopM&#10;YZwgzhNnF9f88//1X/L1V9/zT//pf8nHzz7i5PQZr19+j9aa4+0G76vlaGYRYqKFHLOYN2/phkLM&#10;sRRtSUz0w56cM48ePcHYmikkvBbzuVIFZw3bzZr9Yc+UCuMQyFlhFkNQnEdGMtmKgVqlhLEi4gtB&#10;aOJKiSAShHCgEZOTMU4MiDmhzW3oBhgjxnGzkJ7UEpYwRiG0zVMQKrh1WGsxdY2NaRHowDwFLscr&#10;tKsxqqCsxnvHerWihEiIQYSkRUzDepwJc+T88oaiMp9++gnjODFNE+M0YYyhbVqmcWKcApdXNzRV&#10;xXa1ovZ2MeeKOMcYLcLUnFDOLuYgI0QjbeiaBhZz+lwiwzBgzDXHxydMkyCLtDbs9wfUqsZYDUUv&#10;YQa3oQ5ynErOhDjfmUDknAvdVi1mp5yFhq4pAgZXGoxfBMcGEIpIKnkxzCtiLFSVwXvP0ZGI540x&#10;IuQpGectTrk7UvhcipCbp4BSCqc13hjmYeLm6gZtHVkp9n3Pd99/x2fPn1F5TzaOOSbQIvpxlaOq&#10;KjGJTtMyHvRyjYlRXt2GfNzSYZVc4yHOiyhSTPAKMfIXFOM80q1anHPYypODkFGjjaQUmaYJrTXW&#10;OpQyy/iDbES03KCY1HQ3JnMRsovSmqIWgnyB3c2OYieU2WO9o1utxcCqDTHOcDu+tSElMVe4quH4&#10;5IQ3b844TQmjDfM4M40B6yRcwigxfBelsN5TciEEGStWG5TWWGNIKXF8tEUbw0xhGKeFaGIx2jEe&#10;ZvIShmAxVNYyK0U/7rDW4Z1hDkKVt06E5jmLQOp6t8c4odCToGRFTlBSYdW25JNjQJGAud+xNwlN&#10;xN2aTa0YWVTKpCx05XGe8b7GaIs2DqMNziVKGSBLmIcyBuscN7sdhULbNNxOsNZ6jCtC1J2EcGKt&#10;GCKNNQzzRIozJQdq70hJTNYyttIimJP7h9UiXE0xQhLTulYyBxYUKYtQzxUtBG9rIAtZ+fx6T1Se&#10;R08/ZrXuhIKuwSzhDADKOrT35JIZQkRVldznYkaXxFgOC6UnQ8roAlM/ovSeqvJU1lKiBLbcBrnI&#10;vSxTV45hV4ghsdsPgFCvj7YnQjNLQkEyVgkh3gihXS2kdoNi1VrIhckMctw0ZJ0xOVAZQ8mFrvZ8&#10;+skzlHZiBM7pLgRimiMxDXgX0XOQa1aLSUQpMM6gc6IfC8krvPUonclpQhlNKYpUMmWhaOcoJgHf&#10;1BhX0c+RYb6lIWdiznJP0wa7hHfklDBaY50jhCRCROeWuylgxDSXY5DXx8A0Dkw3N2Kk+PQzPvnk&#10;U3Y3e/r9AU3CzKMQtbJnq2u03vPtNy8peuTRR8cyPnKm5ESZowR7LO8bFhFq62qctstxGnHGsJ/2&#10;nO0ONO2KrluTErz+/jXGSEhJXbXUvianRIiRlCVwQMdZRNOVo/INde2Yxh5lFbWtmOeRGBOlJGKU&#10;6w5jGIeJGBIxWdarI9ZdgwXCcGCa+iUwSDFFEWRqo7EaERTHjNGGetMSS2YOI+MYUKowTJmURdw9&#10;h4liHLFkQrqlg0XyHJiTJpLxvubzz77gk+c/4XDoGcNAkQmFlDLKGOqmRSOhMaWFvh/IOVPVNXVb&#10;0/cjh8MBdy33J+dEwG6VESG0q1gfbbi6uWaYRqzXdF17FzoVkoSRGCNC8m+++Yap7zl9csqTx49o&#10;q5qiFKpkKufo2oYQjogxiAnEGo6OtlRVjTKKECf6MGOVRnuPystar9J8/vknPP/kYy4uLpimgKGI&#10;CRxQJVJ7Q1VZ5lmE5wbFdr1h1XXMYQZVCFPPeNiDKsQYMUWuD2Vu91YiOtaqyHoPCNNIWMyaKUPo&#10;x0UwX2hXG9bbLbokdrsd19fX1K7mi8+/oGjN2dkZ+90VZ5cXvHgtwT4xzRij2K6P2G6O2B5t+fTZ&#10;M6z3QvOMcm/RgPcyt7FQ1EwplBiwpWDdu/unNhqntdC2i0XDslaBygldPKZM0ZrVai37i1yorKNa&#10;rdjUNY2vCEmMeXXlxACQEm1d8Yc/+YJhDszTTJwj0zgR9nt2aUYZRVVXdE4EwXEJpUoFhsOI05rK&#10;Nay6lhRH5lFCpUKMxJwggK8cq1WHAYwB7y3eVQhwr5BTwBpFSo6UMlMOpOFApzqc1szzYgxZ5rJS&#10;FKUkjMk07YqjVYd3nnEcGKdRKGpeKO7zPDHPQt8sWUz2JUsgyJgj3sk4SMt4yyXjtJjQrDMUHGUS&#10;AqfWVgJhmAElBNMYoBQhylpHu9pgrKHKGT9rQtBobbBG4Z3GWY1ShpQMKVn6w56hF9PVdDWjtRKB&#10;PuCtpWkastYSwOTcYqKWdU5OMk7qumK1WdOt13+nXsv9PsH9/fH90sr8YL96t6+XXeTv7MvfD7x7&#10;/+8/FPx3tw/VYEyhpLRQVTMhZ0LKfPzpZzz97DNe/PWvlvCqiDGauq4pBQkhMWLe2mjFnBMfPX+O&#10;fusYUmY+DMRi0FZhnCNn2a8qrciloK3H+Zrjx4958vFTnjx9wq6/kQCgcWR/c7Os6yM5JdTi1FHL&#10;vtt6h9JKqIdR6Ow5Z2532TkJ9U6MDxZvDKlp6Puej598xOmTJ3x58xt0zlgqMSbEiFISzta1a8Zh&#10;z81uh3OWjGIcBmKxFON5/eJ7Hn/8DFPV5BShmOXuvhzjJaiPxfReKDJBmvv9o1ujuPnR3svdm/Eu&#10;zE9et5Aqb/sqt6EJpSzm7R8xrislpqfbsfT7TPE/2pf53f7Xh/qA7/diPtQH+lA/634/6X4v637/&#10;8P33eL9f92PH8/57/O4xfneslZbjfUd+1xpK5qu//hv+h//uv+e7f/eXnLaWI6+waWB9suLpx0/p&#10;Viuubq7EgL6YJ7WCXX/gy6++4nB9zReffkrlHVdXl3dBl3VVo5Ragkhk/9U1zUKYXvZovqJZrclV&#10;Q71aM6ewrPkK8zxjjCZle2e2qpuGw9AzHg60XUddN1RVxRRnUg4YDZUxPH9yyhfPnnH+5oKLy576&#10;2Rf8F//Vf80v/tE/Yo6JMgaOti0xROLY8/Lbb/ibv/xL/uJf/TkX33+PTgGVZipgs+l4/HjL9njL&#10;Rx894cnTpxw/foxvGmIYuTw/41//+b/i17/9krOLtzw9fSxGHNdiqo79fM35YeRZytgki4pUCtoo&#10;+nFi3w+YBJW1dJXjpKu52e1RRmGLlqCxpW+jKVRO43WhpAgFrFIo71mtGkou7A8HIT9Xnhhnbm4C&#10;w5hI0UiApCkcnzzi9KOPeXz6RPbMsTCMIymB9Za6aXDOY50Do+kL/MWXX/PixUs2TUOjQU0juiSm&#10;MEDtyWT6qed6t+PtuRimK+chg7UG7yqctcScuN5dYxvPp599yl/+6t9y8faco3pLU68oSrHebHBL&#10;UN1q3TGHib/4y1/LWrWqOX38hK6tUShev37D8ckJm+2Wn/7BL3hy+oR1d0TKM1N/4OzykhcvXvBX&#10;f/UrXr/4lhhntDIS1jAEdsPEdH7ONy9fEuaItR5lLNpaPn72jKPtivW6pWsd23XHpus4Wm+oastv&#10;fvs3vPr+O7q2ZrXq+O67FxwOPULnDdRVy8mjNb5qaJoWjSEVMVe+PntLzBlf1ay7DVYbTN0JrdpW&#10;aF8vwS2f8ujRIzIStDjNA8M40I89zjgoYIysE4zSch1NgWkK9IeeyvnF3J4Y44QtjrrtWMdEmuPy&#10;HCTj61p6LxQwhduM1qoYHh1vUUrz4tUbXr16ycXFOev1SoKBYsA4t9zRxYw8jKOsC1Li8ckJQz9w&#10;cb1jmGf2/Z6sM0Po0M5Sty19n+W6XMZzjGI89FrWD3OaSVFCfKyzMo5v53qWcN2yhOCajK8qstLE&#10;fpC1ohKjcwxCczdKo3Ph4uyMx49OMN6TQiCXdBeyaoyiqhqZX6P0IW+fF4Ug+xXvPdYaCbbRGm00&#10;rTU0bUta9u+fPf+IUk4Z+545zFgjPVN7N28jpj6tKTktZO0t3798wziO1F3HL3/5S7abDQYx/5cl&#10;ECmnjC0GlJXw2MVAenvPNsbRDyNd11JiWqjwkNHMYUAbQ7fa4LzDWSuhQEVTeSd7MCXPScI8E+bA&#10;tPQfvLFL+LCE8603a463x2QSU0hCf29bMmoxmuu7Xn0IgZzkc9R1BRTqusYeG3IIHIa9mGpTjwmJ&#10;lJO8PhXGYaRbdXIvy+8CNucxQpE+rDYaXaDcrjthCZYVHO80TqzXRyiluLq8FNP1NDEMjlKO6fse&#10;bTTjJD3T2lXkFLnZ7bi+uODR4xOqSkIetVLSq1zCWSli9A4xYqxFo9nvd4xjYHdzTdNUVN5SciHF&#10;LH29JH+WDP0w4HyNsR7tDCFm3p5fchhlrE0x41FgHRZDMVFClIzG6NtwO02nDbv9gWkKnJ9fYG80&#10;TdPQLoR77ywpydqyUNBK9oVt0yz9p4KtalYxEXMhlcK49KDHQy89VzzDcCBE6YcXioTM3T5PXZ7h&#10;kJUEkaZ09+RLU/BGo4zGenu3bwgpc+h7bvY35JhIIUCRPZZ2GmOtkJezGMqnsadoR4gSqmcqMcKu&#10;1muaxskzIqVlvb5ctz/55Blp6pmGA5VVVM6hlGfd1bTO4a3l2xev+O1X3/D5559wsl7BbW/cSEBT&#10;jBKMNy1romGc6bqVhJ9ECQMoMXJxeQlW+lJNXaG1dMxCKdicmKaBoCRYjRSI00SIEoYxpoGri0uu&#10;rq5p12s+fvacVbcW87pzFG0oWo5lQmNdQ0g9U4g4t4R5G0O7WmG1pu97wjSTU6apawkuURpTCilM&#10;S7iQRqVE4x2btqFuGrICrQohzlRGxuV+v8cYi3eO2jmyakBr5nnm5vqa1NZo1ZCTnMNpGCVoxDkJ&#10;LbaWVDLzPBMmee5CLkJcX64pbWVMaS2keAkYK6AyFTCOIzc3B6q6QysjwbIZcowEK2tlY530sJzD&#10;rjvc6GRfXyI5yv1jvTni6uaG65sdxjt87SWkdwlZZ9mbhCVoQRvptztjl/lbng2ZuhaztzGgIISZ&#10;se8JQYJDnbFLYF5N167pxwPX+x3WGMoyvw37A/vdNTlFttsjjo+PWHUNm03L9vEjbi4vOHv9msNu&#10;f/ds147Sd/bGEEPA+kzdrXDOEqaABnm2ZDWma0ipXvYWRZ6bdStevXzFy5cv0MucfLRasV51GKsx&#10;Vkz+xliUdRRtQck9L+ZCJpNQzFHuyd1qhVKKeRiJIeCMY73qsKaQs/SSZU5NqCJ79TTPEvC4BDr0&#10;w0BKGevEYO5chdaaumpw1gh1PSV219c4ZwgxgNJUrqLtKqqqoZoncpa+sVPvnkecPn5ETHKft1qB&#10;MWx0y2a9kjDOaSaXmZwNMQFK1sM5CpVepUyZAzrJ87+pgNaWbu1wS7C4BItJQPZDPdRDPdRDPdRD&#10;PdRDPdRDPdRDPdTf53owwD/UQz3UQz3UQz3UQz3UQz3UQ/0d6775/PcRzm+FmvdF3H/be97//1ty&#10;9ofo4T9mAr//2pTSnSjn/s/4fcLh+7T0288tZsz8g9d86HP/GL39PuXkvij31sR2XwT8Y0T293/u&#10;33Z+fkz0+/7v+iEh/O3xez9Q4EMm+x8T0v++8IDbn31rhP/Q5//bTPwfer/bP98n270vdH7/9b/v&#10;2HzouC4v+IHY+nfGl7zkd87dfdLZbd3/vPdfdzte3h8bt2J17xxZa5LWWGUwShO1ouTFTGUUcRHa&#10;VZVQrafRYiZDSpGYAilGFkv+75r7lRgP3o1btQgSxUBojcLajjDPNHXHzh8IY8KHQBUqMegdDpR5&#10;5suvvubVmzf88o9+yX/+J3/Cp5//lMPugqvrG7q2JStFSWISdtqKwMGodyZMpe8+R06Jfhjo+wGl&#10;NCEm1kcdeRwXSoWIzqzWrFox4mQUu13PfteTY0BVmpiTUAG1JuSMXRDPYlIWsRKIeSKlRNM0yzko&#10;6MWQE0NiDpOIz0qhrhVGWdRCElILOetmf0OYZpQSg/XtOLVejE95obJ4oyFE6lox5wBowpwJsWbo&#10;e6ZpFrOStYzjwP4wsNmsuBkO7K6vOX3yhKZtUeIYp6oq2rphe7RlHEemcRRatJYxaq2Ie2KWEAa7&#10;UH1KLjjvxDABWES0J0K9kRgL1jh2ux37/QFjluAFW5FSFNrqHCVYoQgxPVNwRi/jXcwz1ixkQqUo&#10;WpFnMZVobdEsJBElIsYURSCnjKEULYLUVGAJcICM9yLqnudwR5OaJwkESEXIuSj9bgxbhTOK/Twy&#10;DhPHj47vzo+vKlJBaDrAxcUVm24l4zUWVm1DUMh504pSefJ7oS0ZdWciuZ3zbq/pdDvXLtdYBjkG&#10;KTFPCWPt3Zzgfb2cLzFBlyLzhhjUhUTua/tOeGUM1lkhJcVA0zTYysmkpDW5ZA79AaUM4ziRCuyu&#10;buinmVIKm/UK74zQ7F0FJWGMxTnPnAtYh7eOjz5+jvUNIScenxyz3+958eIF3WrFo/YR8zxRcqJR&#10;jQit5wMpRZq6plpo27emZu+cCMRLJOVASoHXr17iFuKoUohgzChCkOACTWGeBwkDCIlxzljnWXUr&#10;irGo5do9HPZ4Jz9DadCIqLauHepoRSmZcZq52Q3EEBgOB1L0Es6hNMth/WFwSU53orhEEMGwYpl7&#10;F0KOVuwPB9qmIedMjBHvPSiIOWG9E2F8FEJVP44opWjqajECC9Gl6zyrVYv3Egwxz2EhRjmUQYx4&#10;pRDnmTjNVF7m0FKKjKvFuFkoTIPQ4iKaq+sbmvWaZ59/wfnrFxgU8zgK1zYlamdIRX6ngkZpuVZz&#10;SoRpxlAWsXURCvIiRETB1O/xqgNgGCLJWnxV3YnSc0zooki5MEehK7EQfet2hXMGEzVKF5S2WF/L&#10;PUAv57Volt8Oawyr9RozOcYwE0qi5IJWBW8MfrMhFsUUxJBQEMF4LgUMTFPPbhewC5HZVUKu6scB&#10;BriVFddVReM8tVXUTuNcQ1YacqCUtAgCMyonTNRYu9BqjMa4LNT3UIS05Bx1UzOOMyVnrDU45zg5&#10;PkIZwzRPDIuBdE6LSQ05D8ZWrFaeynpimDm/vsZ4z0enT1DWcn11ibUe72W+neeAbzesT06Ji7k7&#10;pIIxFSEmoNA2npwtXVMt6+YCRTOOI8ZqjjZCt6qc/NxhnBeDB8QQSbowTgNvxguMMtR1Tde1WGdI&#10;JTHlCZu0CP8LkAvOiFDcOcNqdUJVVXfrn9swixQL0zTivdDgUpgZ9gfCPBLnCRC6USkFTcHZGuU8&#10;0xTu9gHjzY4xzhymyDglrFO8fvMW7zRGifl5UjMA19fX7Hd7EZprg3Z+CboRE6/WjrZzmokAACAA&#10;SURBVG13hPJb5jSz399QV45t17Fpm+VakwCOShWhjRawymK1wWqFUZkURzQJ5yxFG0Is9OOe3f5A&#10;UQpXea4vrxhGCVRp206EstaSS6ZetfzyH/4Rhxsh503TzKbAyaMTUO8CxIwVyt5+t2c69DSVp2lr&#10;XOVBi1A4h0gKiZBmMa9oTUwJrTSrumXqL3j13feYZb3grGW1aiGD13JchnHk+2++Ybs9om1bam/x&#10;aAksmkaUVsQiwQZVXd+ZNWIUInfVdLLWimkJ1AFt5f6270eMM8xhYn99TaFQeYu3hhAmolZUbcvp&#10;4xO2246L7oKry5tl3VgzDANn5+dcXV2zXl2SUma9avFOSPQli2Gwbj3a6oVSnQnTjNdW5iIj5oeU&#10;y0KbExOtsRb8rRE6A5mShHapSsYbTd3UpJjwTSEAtmqovGOaRiYmMVc4h3YGi4Sh6JxRAYahZ9N2&#10;NM5SOUfKkRIiaBEAxwK1czRty6ppGceZYZhRWsTsjXbMc8TVmZSFXn5H+TIaZ5SEFHiPcpaSEjHO&#10;jOMAFOpG6F5jFBqkmz0oWcPJHGtEGJ9EyH7oe0IQkrDVCqslrGkaerRW1N7hrWHQ0B8OEkayGFaG&#10;FBn7A3Xt8d7J3JIScwx476grhzaKWDLaGJq2Fjr7bTgYagluUhAi2nratgMi4zAQ5sUEUDJpmigK&#10;8kJjlWuF/4+9N3uyJcvys749+XSmmO6UmZVZVV1NV7ck2lBj0MYbLwjMMPQ3wpMMgyeBGQ0IDWZI&#10;IBCm7qbVUw2ZlZk38w5xI+Kc49MeeVgekVE3I1PdoCcU6yUj48Y57r59+x6Wr+/3oz7Z0DYV1tX0&#10;Q8/+6pqhPzIde1TOXFxccHp2Sl07rDUYZ9HaoQpUTlPVNc5V7Lw4hv6/ya/cOpN/1773HjZ9t2f/&#10;tgv4rTjBA47WqL9SXuHb/6YFXjSyPtUpQdAUFK5t+K2/8Tu8/folo/fYYsWVPYvgWFaKhKZowxgC&#10;RRsqV1Gtd7hxYnp9ic+JylYifsKtuBxMk4g4NasV25NTLp5c4GrD9PaIoeV4c8PbV2/QGMga0CIO&#10;pzUhRGzOVNaSU8Raewfoo/Tdfl5TsErAoVoj/SNGoveknOnWK6raMdzsMVqTYiJEed5vBSPquiVF&#10;z37Yk3IhxUIsBmdbrt+8Jk6DCFklEWvi1/qH9N9SQCbIQi4Jsn4ANs+LCNi375esUQVW/CYHoe7c&#10;yssC2itdFufy78+FlF/rbbdLIfUNt/9eXu0hgcz7cT9P9tDn3xe1/C5xx4fyayGEu9+LAIOsQ74v&#10;j/aQqOJD+czvyhHd/6xSSgB4rSkh8hd/8if81//lf8X1p5/yrKtwZUYlxWrdcfH0CaauOYwDx34k&#10;+MjkJ3wMDNMVn/7qC66vrnhyfo5zltlPaA3OWbS2AlyFQEkJYzS77UZE5G5F0Zzj7X7PMAx0J6fC&#10;GlGY/SzQvI9orWiblq7t0MYwzTN931OA9WZF04loSfYekxNOK863a85Pd9zsRy6vBy5+83f4/b/7&#10;X/DkJ7+FUg4dPLUK9Dc3fPnZp/zTf/yP+cs/+pf4t28w84wthbarxXX4dMvZ2Sk//smPOD09YbNZ&#10;k3Lh559+yvXhhsO7t+hUOBxG/vRP/oJDiDx7/gPq9Yq3Vwf+/BefMSbFpkDvI5vKkJXGB49ShWme&#10;+frrN1QZxPM+k2OgaIVD4LYSAmQRvXDWYiikeWbwM62rWG3WdF0r0OY0YwucnF+wW5zGr28O7M63&#10;dN0WrTXb0y2nFxesNhtmn+j3I6hIrTXtdrM8e0tuW8M8TxhgV9c0JOriMSHRGMnh7Y9Hvnr9kv3x&#10;wDD1oBXtas12e8KbN6/Z7U54+uID9td7rg57QkqYqqEowy9++SU5BLbbU0qCpm5Yb9YiNBcCMUVe&#10;vX7N/uYGlOKHP/oRz5894/T0hHEaxM20W/Phhx9xenqOdTUlF16/+ppf/vKXfPn5r3jz6ivGcQKt&#10;2Z6eMY0jh8ORm+sr9qMH43DKsjs558WL5+IyHhJ1XbNadZycbmlqQ9M4msrg/czVzZ7h6xsqZ1ht&#10;xV32cOy5vLyibVac7LboSsRvTFXjbEOIGZUh5MLNMHJ5mKjXLbquUe2KtlvTNA3GWZRxbHZnPP3g&#10;BbayTH7m7dUlKcU7kdLKSI5P8jFe3NANzJNnOI68u76GAuenpzS1iLCluMwF1oJ2zGEWIUKFjAmL&#10;sOjdGJMLjXPUpw3aWIE/U6EoGKcDuQTqukZRqCpLLjXjMOF1JHjP/uqGpmvZrdeknDA95Gjp+4Fj&#10;c5C86iK4GWLCKi1wXUpknzC1E/GpZX7AgNXumzXFAihaaxE5PU0MkayCQKs5Qc6UmCiqSB4jiltt&#10;TIn+2HNxdi55QBQhpEXkTNa4d+1wL1dujLi7QmEchmW1U0ghYBdxTE1ahP5kDospkJPkT61RGAXK&#10;sIgtarQWMUZrLMYqfvrTnxJi5uXr1zx98ZwPPvxAINEQMCUTs8LHCZBcoioJczfWiyCtdRVKW4rW&#10;lAzaatKy7tcKcvSEaUKrEyiyR1bldr1m6DYbTk53+GnmsN9zPBzEiVg52WNpudYqZxGr0hBDpj8e&#10;mWKkbltc01K5ipIT8zwRY5RnccntVvUC4lpD3Wk0DccwMs8TIXlsLqxWG+qmId3CkjkTjz1TiFhj&#10;BKbVhpICKmdxvQ6SI05ZMvS34gAxRi7fXvLhRx1109K1M/M8Mow9qMyxP3B1dSVgqVWE0OCshQUO&#10;7vsDSheeP31KAqySfJ8vAykEgvfkkujWK6y1HPfH20kc7z0pTNAKWLze7bC2kjWrdiK8162wrmKY&#10;A30/4OqaJ89e0HQbrm/2aOcIWcBlXTmscehKQOdqEYbIWZ6D3e6Eefb4FIg5cn19zXURAYdnT55R&#10;VzWxyDsNZdTybEsuuSzvgRpnMVbmrKOdCFbTVXbpz172wwFUkbyYs+buPcTs/SJ6UMiLGJnWegGd&#10;DaqqZM0bo4gm5ohWhpwS/TDQ2IphGKiqGoxC51thY0Pb1iQKOfnlesWRe5hG6lYAXz/Pi4v1IvqQ&#10;MsPYE7yn1hrlLONwpDs7wxpN9IF1VzNPDee7La/evOJwc704VCuaqiLlwjQNnDX1vfeOkgvquo7d&#10;bidjhHVoa/nBPHMcJ1JM+HnmeDxStEXXDlvVkqukMIeIKplYChERAtDWYTL0w0jfv+Hq3Z719oSz&#10;J+e0bcehH+gPB0pOnO7OWa02VG1HjAGtFcehx2jJwa66jpC+eb5Llu+PMRJDQC974BDF2TrnW3d7&#10;AaBTXISotaatLZXdCqSuZX8w+5nDsYcl3z/0PeNRhLZkqyQ5TRE3yuQkQmDRe3E1v32HV9dUlcFU&#10;jpyCiMQWTV5EEIwxWKNlvnGO9XrNOM4i2lKUCHzmjDYivKSMpm5qqqpms95QNTXK6KWvQbdeY4zl&#10;w6IIWZ6FujIoRGgsLU7xxYdFMCKic5FnRsucdCv4EMIs7ZsSfhnrcsySpkwZU4NWSp4Jp7B2g7WS&#10;R00xo4uiev6Mw+GGL7/4gpQ6Zj+izQalMvvrSw6HI846Tk5OiDkxTSPBB1SliEpTlMyJh8ORylUy&#10;P4SJcRwkj1GgrhuslRyqNZa2a+/mrevLd8zjwKvj19zUjtW6pW4bXN9TNx27szNySthSUCWLYDSK&#10;HCOTl/c8/dBz3B+Yh5HD9Z6//PO/5MnFOW3nePr0grapUWl5B6Fl3i1R3hkUCjEl4uwJITL2IzFd&#10;U5D3XXXbstlsMMawahrqZoWfB2IOKG2IMWGUiCuXkjHWfiN+S6FtW1arNcM4MvsZf+VFnKCqqJuG&#10;VVOhVWb2mZgC3ovIW2Ur2rZF54gfE0Zbog9kVchh5njIjNMo71RL4fz8DLQihOGxIOcxHuMxHuMx&#10;HuMxHuMxHuMxHuMx/q2ORwD+MR7jMR7jMR7jMR7jMR7jMR7j30DcFto+VBh66+JxW8CgtRao8gEX&#10;8u/7/vsQ/P3f3f+b93++/dv7ReHvu55913c8VGx7//Pv//7X3MHvtcX977j9/UMu7/fb4aHPv//z&#10;X6Xd7n/u+8Dx+87z31VgfFtE/JC7/fsFzA9B5ncQ6L3795Cz1/vn+D5wf/+Y9+/pdznD33fM+642&#10;/74C5/fv+f1j3xcxuL1nt+5qy18un/sGer1//Ifu3f3vur2+23tz23bvP2vqHlArbobiPBajIqW4&#10;AJiK7KqlEFycC8dx5HjYCwwSPL6IY2RK6c5BRMBaTb53nPvPsvxsccYQU0CbQtsZrG3o+xmmAR3N&#10;4oKm6G9uKKWw7yf+z3/xh/zs55/x+//hv8/f+O0fs950pBiI2ROjp6jlOrU4Qdy6t7Cg8GkpwJvn&#10;wOwTpURiykx+Fqcf5wghMHu/tIuhqWu0rVi1a+wHjjl4Doc9agG+tdbi4pAXdyISCrsU6RlxO176&#10;g4CBGa0Xt23EGTffuvuGcOc4qLXA2kSBb4wyVHWFQslzpTXmDsJYoKqcaK3FUmgrSz9NTGMipkzb&#10;rPBh4N31Dc5aurahdpaqbUkKphj5+aef8cnHH1NZy2a9xVnL2ekp682K47Hnq5cvKQs2Ogwjzi4Q&#10;hf6mr97C80YbKbgKEZQRRxTAVTVZZVIRMYBpGqEUQnScnIgbSF13xCj3FKMxWVw89J0QiJEi4Vs3&#10;KCUu884YSgwYJfffGkNd15SUBQSdArmC4jRk8HFaCvoDzlWLm/tMMVKsc/8ZTQsQIW6s4IxB5czR&#10;e8b+iKIQxp44j6xXHZnCzWFg9kHc/HJifzhQuRqvA7PSFKPwfsSUiC6Rummwzt2JJohD6jeOUXeQ&#10;CBm9iFYYa5aiaLuIKgS8mgAlLuRaRAmUUuLYsUD+UvAo7ksqiHObjB/5rq+OgK1qipIiNxlXZGxJ&#10;udD3PTEljHG4GrZ1R8yZxALoL4COKpaCwjbigmezHDeiODm/wFhxs9PGsN/vUUrx9MmTxdVkKWCL&#10;0j6KhrpyGK2Z5kmKia2laIXCYFA4E/AqsNms0Hqi7SqUKsTgSU6KsitnaZuWq6tLVA0pJmLIxFSo&#10;qwYW5y+1AP+5JFJWzPNInALEgCoZVwkkVTnDdr2S5yAXcZx3BYOCeOsYrgXwdgIT1FVFuS2+zZm8&#10;sEKy5hEXbVM5cvnGrSSEILa7Rt+5xeec8CmK48k0s1o/58nTp6QYMMahKMQoQhtmGY+1tTSNwLm5&#10;FIrYc8kxvEe76q64nAV+ylFcqYbZc30cMdZyenpGXYtbeaVgngZikPG0qhvabkXRSgoN81Jsm6Qw&#10;L6Uk98xYRGtIUXJmHEdinDlbb5kPA/3hyOnZGbVriHO8A+BjTLTdhhftlv2h54vPv6Rp7DKGOFRb&#10;kZIIdqRSFqjNoq2jKC2Fykh/v3zzllgKxhmBMUvGVFocgBQEHyAFKmOlyDtHEUVoGlJbcRwmrvfi&#10;/LPbnYiTVJBCc60Fqokhsh8nZqPwlaFxhrZxtE1LyRFvZkyUucBaRQwzaINRBmcUpMSxPzB7z9mT&#10;pzR1JeuVRaxjHEdKFvgZYNU2PLk4B6W5ub7mcNiLcIdzOGfpVt3iHjfjc+Llm1eUFNFWxopxDkAW&#10;GL6xbM4b5uCJXtwLp2kSEKEkDjdX5JzYbXdYJQXXWhtxt84RlQUwb+sKfbpjmiODj9TNCucc+8M1&#10;2hpcVUhzIITAOI7YqInBo8lYa2mqht0OrFmJSEQWEYWwiBNUVYXogiSmacagaGuBT0Kc8NNIzh6l&#10;MlVtv1knFSnI9wFiUQTvF5i0sD8cCSmh6wbnHMehZ5xmLs5OcAbqypKXPt50a3yEvh+hZGyJKM3i&#10;Fj4yj3uSj5i6ouiCswpbN1htFsc6Q8pSkK3QrNuVwJal4DN0Xbe4I4E1oMiA9NPTkxOapmHyHmsd&#10;XdMyTiPjOIkYRk445SBnbBbX1s35OW/fvGYeeq7eXXLY34iLk7OgxY1+vV6z6Rr8Yc+bVy/pVmva&#10;1RplNeVufCiLEIn0vZASdpmDlTXc3NxwCxjnnJhuHWSX59gYw6ptUDkx9QdKsOhSyDFgFgBI3Yry&#10;dN2dQFBKGYyjrmpcJQ5mKWV88IuQQBQnt+CJwTONo0CGVrPuGsZJYG+rCpU1NK6mbNbYoskZceSr&#10;KrkOFP2x5+bdNXGe2e021E7mH5TMEUoVnNMCt8SELhmLQgNKK+q6IkVNjlGEWbReBJcUShmMtVRV&#10;JcIL3pNLJswjdoFljDPMsyeMQQRxrCYVAbOts1S1fNYZzeluw9l2J0XLIaBKpLICIZeCuMcejhwO&#10;e9abHW235uTsnI/WO5q2Yn+45uWXX3G46YkxQJwhJeZxIpCpncGqBmeswAKLENM8zZRUZD0WbkXM&#10;CsHPlJLR1mC0pRRFiGFZv4grYZwnwny7BzFYpfBJHOhvi6VvgdV5HilZxFOCj1JoT2azXrFer8kl&#10;EO59FlWoqpqz8/M7iNCHSE1ZhDTqJQdRqG19J5xVciQlAT5lkhZI2E8jMaq79ZKzhqoSF8mqrqhu&#10;oDaQth0lRLIPxJBQKUGxaKNRRhxtVQFtlLhFOoOOgd1u/dfOrdzf690XEfyu/eN9sbdf3w9/N9D7&#10;XTmQh7731i1c1o0yVhkjYjY5Z3J0BC2iVGfPnvLhJz/kz969w93CYmhCjOisuXiyoSjF6BNZRbKy&#10;FGPJpsIj0IyuZFwoWUAx74MIYmiLcY66a8hkxqlnv78izRNXl++IPrJtOpKrmfxIUpGQC8FHmgIp&#10;BMZjjzcVVdMCilQC5vb6izgzNkaT/YQfet5+/RXv3l3RtB0nZzt2JzvmvhexomHA1rWcawoUq6ms&#10;wVW1iCiNPbpoGc/miXG/53i9Z316tji8i9hcusuhqPdyJ9/0h/sCkGoRass5obX5zvv47c+pxZ22&#10;LK6FDwsNflfe66G/+b6+81BO7yFhyPdzUt/VV7/vWA+JOdZ1/S0xx4dyPe9f//cJLT6Uu7nfFpJP&#10;AD9O/Iv/9Z/x9//e32N6+4oX6xUueppGs9tsWa1XxKLIUyBMM4fjxDBOhOjpexnPk/ecn5/RNq2I&#10;xGhN09UYrQkhcOwHrBHoqWsbrDVEH25PDAr0x57tdkvV1ihgngLjMC36ClpE5Yqm69bElDjeXGGt&#10;ZbXdcnp2Rt/39PsbLFBr2HYNF7sN0zDwevT84N/9W/wHf+c/4+RHP6YoR/EwXPf8q3/5h/zDP/gf&#10;+Nm/+mMYD3QUbIo0lWG3WnN6fsr2ZMvp2SmbbcfZxRnBR/7iz3/OL3/+c3JOtKuWs/NTurrh6uZz&#10;3h1Hgq354t2B/adf8POff4axDa5psEZEa7x2TFd7rt9dkWLkzZu3fDUesD6iS6atNLt1R7PeiBBc&#10;ChhrcKpC5UKYBuaYmLSiripspxiGgf2xF1fqIE7BddtxGD3WVHzyo59yfnFBzhlXN+iqIpLYTyPz&#10;OInbr9GEUFAFYgi8vbwkeM9q3bHabEh+ZtNotnVhXUH2mWkaubp5xzjPdOs1pxfn2F76tNWa12/f&#10;strs+ORHP+Ly8oqrw56269g0Na6tsc4xHHqGmz0pRJTTmNox+Alnxa3Xe0+lKz588QEffvghn3zy&#10;A+raMU0jdVthqoqnT56jsOyve95efs5nn/2Kr7/+FcnPOOtYbXYk7RimmS9fvWMYBELcPX3Oad0I&#10;aKgFksvLGHTx7Anr9YrT3Zaz0xOaxrI/vGOaRkzV8PTDEyr7glcvvyT5QPQB5wrPn33IZrNGkRnn&#10;gZgzRFm3eR9EZKUo5qLpdmdEBd3unJMnLzg7PaVrpf2++vprPn/5OV9fvuHDTz6hayvMIj4SJxFJ&#10;UVbdAZ4hBEoM1FUFWLbrHSEkuralqqyA4AV0MUyzx5vEPHn2/ch6vRLofxG1yVn2JHFxZNfKYKzG&#10;WSPrDi0iOiL2Y/HekzMYlOwxtIWy5DtiZB4n/DShcmTdOLbdM/ppYPQTL1+9QlMwpdCuViIwmRZh&#10;PZB1uwwVd4KLaIHgfy13rzXGuLvceskLxG4MCUgly/4cRUkJ7TRFFU5OToVER2FNRbbL35QlV1Ci&#10;nEsplJIoJWHtApRrgWYpCT9NIlKjCpXr7oRQS04ipFgy5EzTtTRNJeI0Pty5BSuVibFQigMs8zzT&#10;1BVPLi548uQJ3WqFphDGkTxP5OiXuSNTlBIRzCL5JKM10d/C+nYBatOdcFUqBZUzbWVIYWIaJ0pG&#10;ckQxL7leATe992y2G1Zdx03b8tXLl+QCrmrYrjo0MLkRpZH9kBfItj8c+fLlVxStefrsOU/OzvDT&#10;yDjPInZXVSz6CvhUaJxBlUzO4NqO66/fUDWOtqromhWrtYiPTcEzDIMA1jFRrEMv+e8CpBTIIZEX&#10;IYNciuSTc2LQGlfVHA5Hrt5dc3am6boVSmmmyRNDYhwmchJhguubG5p6oq1rVl3HZrOm5ETwnpur&#10;a0pO5O1M19QQE4pCUYmma3FO8vIpl7v3FORCCCOpsuTcLH3MUJQlp4CyhlwU4+yZfRQA2VbUdcHV&#10;LbvTJyICQCEGEZiolCIrZE2vZF8agogMmMVxumhFDvJews+jjBdz5MXzF7i6kv398g7UI/tRkTEs&#10;kCNkg6saNquW0rXEEJimkXi7X0qJnBR1a3HWLWKTM/M8UdeSlxVRIxFEZXmeq2XdEHwQYY6csZXG&#10;WsPZ6Sn76xt8CCLgZQyFTNXUrNcrVEnyTGcFtkaZipgSkw8UJUIwN9evmacZZRWrbs3JySltu1rW&#10;6mBqx3Eaia9fcXayoyxrmN26E5Gz6gW5wHa9uRMqLzGwWq1wTkBv5xwlQ9e0y30WED9FTw4z2mhO&#10;TtY44zgejrLvziIAG1Pi9etLfvHzn3Gy3XB+fsZm1VGKZiyFogymdZx2G0qWHO5wODBPI36e8X5i&#10;HEYuX7/m9PwJLz74gPV2w2a9wlWWTgtsrbWA0a6paasaZzSpZFAG3TQi4DbP0m+mmWN/4Hg8klPi&#10;/OyUyjnqusZYh1VZhK2NCNU6Vy3r0sSr/sDsI5vNlovzc1JcxDy1WgTkZnSRdznzNBHDRJw8aclT&#10;ZDLeT0w+UC/5Q+cclEIsRd4bWk2cZ6ZxpKRE13ZYV2ErSz+MxJCZYyROgRgDzihSCPjKo5WsI+um&#10;IeWwCEEZYsoY4+jqBqU0+3eXXF6+Yd11IrKsNAUtYjZGZIpY9q5xcQHXQL8/sFmvFrEy0ChUkZzF&#10;NMm4t1qBqmvACByfJX9vrIGIiO+uVvzNv/U3oSSsM8xB3NBLyfLfDKvNlhBE+DOHhL19Fxaj7K1i&#10;xBeZK7MqaKfJsVC5Gq0tWbGcu+zRNrstVVNzcXbGcDgQ5ol5GgARr3Kukna2jpQllyT6uZqEIRcY&#10;hxtSLmil+OTjj0kp8tVXX/P61WuO04hPgc0uslptSFnm00wGK8LT8opzeQcQM4h2G/M4cb3f40Ok&#10;W6/YbLdsNhv2dY3K8q5MaSs5zeBJQXI7VVNji+w/p2nGaItzsjdXxqApjONAKYWxHzk5kVzkqmlx&#10;tuJ47Ek+kymMZcICVVsDUcSBtZK+u+zrope9UlvXHK6v5f3wX2Ov9hiP8RiP8RiP8RiP8RiP8RiP&#10;8RiP8f/HeATgH+MxHuMxHuMxHuMxHuMxHuMx/j/GfYfbh+L9Atp0zxX3ob/718VD0Pf7hav3Iev7&#10;xeD3gfj7n7k9p/vg9vtFtPe/57uA8duf33eofx+Uvy1Gfuh83neN/y5g/PuK2O9fw/1r+T5g/rbA&#10;/bv+7vaYt9Do++7wt8Xx1trvvI/3r/+++/H9dr/fJg/1jffb6bYdv694+X1Y/v69fQjWf79fP+Ts&#10;fr+dCtwBGPcuVqD32+967778OjD/7X572xa37X0LPzx0fd8SUdCaylU4Jw5K2SQB4kPERnEwriqL&#10;cxZjxMl9niZ6JWAASsCN20K3fM+V5yHwHhRFgVEAWlxCdKJoRzZQJinAaBsp5Dzc9IzDSEiFq/2R&#10;P/if/gF/9mf/N7//+/8eP/nxx2x2Gw77GwGKbjGYBYAopSzO8OI6qa3mxQcf8vzFC8ZhJCOu5CzQ&#10;uVybZ5onqqrCOEdVd6BmvJ8JfhaYLSWS1gIx5EjJMiZYa3FVddfPYoyEEO6eYbsAvXmB8e8STouz&#10;5K3bhvcB4wpKK3bbHTnJvRUoIxBzwTYNtrLipgT4EKicQytFW9XMIZCGkT4lttsdKSWu93vcUti5&#10;2T1hvTvlkx//hMNx4Op6z8nJkRdPn1JZS9s2XJyfARm73TKPI8YIvHuYJky+7V96GRPtMs4hfk9K&#10;k5VCW4dzNcZY6lqTCJRU0FEKtuLiJhKjQI/tuBIQ3IJU71q0kuIdaw0xCfBvlDhKQ0Zj6NqaKokr&#10;cKFQu8WByBbiOHB1dc1mtxOgGxF98N4TY6JpOrquZbfbMS0FZyllSIlpnJimURyea3EEDIuDzma1&#10;Imw2i4NHZh4HnHGcn5wsTvWRGCKFQvCe2c/UTuB9Yx1ljIz9kUojDnJVBdowJnF8MVqKC8kiLCBj&#10;xK1Dt/RzYzTOiuOYVgKcxhjv4PcY41LwIyIPK2sFfA1engmk4ErKCBVaK1KGosT9SRwb1b05TAqe&#10;u9WaqlnzgXbMMZNQNG0ljnfANI70hyO77Vbg1lqczFvryIcj/fhWQBMKxhqOfQ9K0fc9V1dXrDeb&#10;BS4UcNJacVRTWoqXrKsx1lKUIqaMNpoSoapX7E7Oefr8Ob/6/EtxmE4R7wuqRAwaqw21E2CyrVuM&#10;LbhKANaqEvdWoxV15VCqLMXskRg8w3DEKUVOkRzCnZMPgDaWpmnIS6GpOMIVihKYyVkr7qfLWB+X&#10;61HKYKuGqkmYcWaeZ47HnrZpGYcBsxRP386dwXtyTFhjoWlEyIBEMoqxP7Jbd1RtQ7Wcl/cQfMR7&#10;Ga9v+/16syYnhXYV1opDXxgHVEpy22/XXkshc0yFoBQ3xyOrVUdTVwQfOdmdkuZR+MAY7xh9YzVz&#10;Ese1N2/e0NQNL54/QxVHVoqY5XqMdd8ULSo4Pb2g7yd+9bOfs12t2a035BBwjYvwPgAAIABJREFU&#10;TUW+LZhfHKGtdrg5st5u2e022MpiF5eiqq6xtcWHQIkynuqlIDFEcWoehoFffvklJWeatqXrWtCK&#10;1A9oY3BVu4h6iNOrUtBUlqZtcZXFWsu67Vi3a66ur7m5fIetKtqmQaMwRlG7lhSjFF+WhMriKDUH&#10;gX9zSOQs/UeZgjECRsjzIlD+VArZWXE/Cp7+eMBWDQVxoO77nuur/bJWgNVmxe5ki0KLG1GYpGA1&#10;FnHJqxqqRlzBndVYpZimKM5vSuFTpu9HOitFth99/BE3Nzd47zm/uJBxI3pCmElhZhxH6rrCGktK&#10;UhRLzlilUUtBZlc7UtMyzQE7TlhXY6uKunsiEJIXJ71pHMTh2k9M80ScZ4zRHHXP9fWejz58gXMC&#10;JRsj8JTWCmMG6spgjKYUgTyGHMVJfunTAp04Si64xYUohCBiFEHciZVSpJixxvLi+QtZrxnDnArb&#10;wcuaqXICsFtxTs2AqxtWG42PcDz2zDGgrSZ4D2imYaaEjNKKpmtYPTknzIl3/preibvlME5E70VE&#10;wjkuLi7uxHSMFbdIrQxGGxnzFuEkqzXbzYZqFuekUgptVdEbK2s5a5nGkS9/9TljPzCOPS9ePGez&#10;3VC0XhzNE0M/iDAGmcpZpn2LVor9zQ2H45GsBNo/u3jK7vQM5QwqC/CsF5d3lSJKa2xdoSpLu17J&#10;emAR85i9Z5pHIrM8k1ZTmYpVW5ODJ8cIFHFDLEVEFZY11TiOaK1pmoaqaTCuRRtxic4l45pGRGiy&#10;zIVdWgsIM8/sb/YMw5GUF8GQeSIv69SqrikpsmtXPDt9SingrKOqayAzjjNhs0MrJa5dMRBVETdR&#10;6/AhQAkCLliDdZaxP+B9oW0bdJFibJWzFGBrWQeHBWwxVsaSO2GlRQhH1o+JoiFrRXHiJu/qms6J&#10;K2zMCR8CTiu6doXxQYyslyLyGAMlizCAjuK+pYF1XTEPPf/0H/1DAoUf/uS3+OGPf8LT58948uSC&#10;drXhi1+9ZH99zdAXpuOeKXnayqIoWCNrzpQKIYrrY9utUbmQlzVMSJGUE7kkih6pGofWjnlO+Fsn&#10;Qq3IhcUBTtbxMUSOxwGzONTL2sR844LZrSgUAQe1jIsxBnKKTCFCCFSVZRwT82yZ54a68TRNh3UW&#10;rQSy7+qWcCsmpbSA6ctxbsXIjLHoSpHNsgaRTQapiACJUmkBDgxKQVsV6rMTwrpj6gfCOKFSxtoa&#10;ZQ26MtTdioRi9JGry3f0+z1t1/Ds6QWgWK9Wf+38yn3Bse/NPzywV/51uHf5d27XnGVx8+buv3d7&#10;yXtO4N/+ntu/Tcv3gTYydsYYmWe9jNUGVdX85Kc/5fXLl+xffkHOER8CiUTTNOJ+WWTNVCnFnCLG&#10;VRyGmfXmBD/1AnaTiWmmsQadoaRvXMhjChyOe1KKfPnFS1ZNS06edVdDijRthyYxj4bgBfrSBXII&#10;hGngxh94/uEnUBliERCNXHDGsmlbip/p+4HoPSBCOZdXlzRdzenZKVM/kGPEGAFTbl3qUwzEkmkb&#10;ERyZvSeGQO1q5hiYDgdev3zJ808+EkdMFpg9l/vyeUujy57ojs0vIjywSOstYgTLnSz3AfdvO6ir&#10;ZX8F0n/0bR7l7h6rX3PgfT8fwrIPLAuyL/txda8Hfjvf9H25qfv/drun/qsINTzU198XTqyq6tfO&#10;4f2c1vvH+avkJdVd1/u2eGMp0grWusXlUdPv9/zD//EP+Ef/3X9Pvr7kSVdj4khl4MWzZ7iqph9G&#10;chD39ZzgcBDHXT+Ni9BMEQdgBXXtcEaLG3bX4YPn5u0lZRGhcU72IyzCZyxrcBFvalCuBg3eB0Yf&#10;UIjQXEqRpnZs1mvcrVhOW7Nar1lvt8SYmcYZP81UtWOzWvHk7FScXlPm9/6Tv8Pv/Ee/T3X2lJQL&#10;b79+yR/9X3/M//FP/hk/+8M/Ih2vaXTGkmmMot2sUarw7MPnnJ+dUbcNaDj2PYfjgbevXnO4ucEq&#10;zWazoalrrq+u+ezmwKu3N4SseP3umsMf/zlnJzt+8PEPBer3get3b4nzwKquCMPA1c0NKRSSnyF4&#10;2qbi+fkpJ+sOVQo+JnyU8d4YTQiJFL2IYSiwWpOy4tAP7G++Zp5ndtsd3WpNLpqI4eLkCZ98+Aml&#10;wOu372QvUuCzL1+y7490647f+s0fc77dUimNSpab/Q1X+xu0Vuy2K+qm5uryNUO/55MffMCmaxiO&#10;B7589Zph7Om2W37rJz9GG8Pbt5eM08TxeEQB56fnfPSDj/ji5Ve8vXyzwEtrtrsdunJcXl3x6u0b&#10;nDJUxtAsULzVhs1Gjm2UoXWO7WbL9mRH09RYZzk9P6Uozc3xyC9+/gvevHrH11+94XBzpG4Mdefw&#10;3nP57orDcSCVgqkcP/zkR+x2O3JO7I8H0iIIVdctu82W7W5L17U0dUPOka5tWK1brFFs2LJebSgJ&#10;bvYHvvrV58zjURzGi8LailxEyCwlD9qgjWWYo4CryqLqlma1ZtetcU3N7vSEDz76kPV6jVEihJdS&#10;ZjPNvHz1mtL3JODZ86dojRwji+txyXJNKknORcnmDmcsdd3QdS3GKHGFXuD2guFwOOBjou061puN&#10;rH8Xp9u7+X0Rb0spEXwUMD0KWJYppDATDZglD6y17JOssVij0UqxXa9paxG5q53hFuxuW0fXbtkf&#10;DG9fvUbHxNPzU4HBTcbPk6yVF8EfRUYZyRErIMW47D2QnJExGOt+XaQ3ZwqZ4j2qFNarlqwUr75+&#10;zf7mSPO0lvyYMVirlzHe4hYH7ZKSzEPGiTBglj25MRqtZP0somN5EcSKxFRojMUZR0wRS0ZpszhU&#10;K9YrEdXSSks+Mia0dQvcWxbhVBFwGvuZ6+trXl1e8uTFM2KYiX6m+ICFu/tpnSMh53ubJ9Va0a1W&#10;d87XrsAwikjZrQglxqCLJiXPl19+yTDNKBR10xD8zDRNbE92qMIikpFp6oanz56KU7zWkhdRsLYd&#10;3nvmccJpi7OGzUryq++ub/jFz37G8elTmqpackyGeZooVQYcVdVgXAUpkHPAWs3FkwvaVUvdtotw&#10;pYDZMSdubg60bYupHKL9KDlMpcGPi5hUjKSYxDl6gT1tysRpZpwm/vIvf8az58/54MVzutUKFBwP&#10;B0JIcn7zzGF/oKwLqhQqZ0SAqnKEWcT59tdX+GHgyfkZ664TV2ljME5EBqZhuFu7aqvQusLnwBw8&#10;VY7Mfsb5GVMyU/Csqg1KW3LKzH6UfJ2xjNM1xlWstxucq0k5k2Lg6t0V8+wpy3tCpbkbQ7QGY6F2&#10;DpuMCLBZxTxXzPOMRhyyrTOEmPBB5pRZa/Q4sm5qnNWkHLFZo3MkY0CJ6K+1IjgxDDPT7DGx0DQV&#10;fX9knv2Sk8wcDgfqpkUpEcSQz1pA4cnybBkDSoSRVdR0bYurHHGemcceldPiRF5hKydzhKnFadtH&#10;AfyJ8jwriKWIQIWxaJMIMdCPI65u6FYtH338A1IKxBBIMYpo2wLMhnHmeLiGFKkrSyyZnAM5Kcyt&#10;GHiMDH5etnLLOnNZ2wUv+9NMRmUR4sh+oriM09BWDp8LRcv+evaRX376Bf2hp3KWj37wET/80cc8&#10;uThDF8l3VNbKmDgMKKvo+4FffvopRkm+1piaq5s9l1c31E3FJx//gBcfPL+bKyvrSCmxOzmlripZ&#10;pSuFMlaekxRwVUWzWnFmnoiQb5jx00hTOXL0pJhAQc6RnO0C1ReUlv1r21Z8/PFHDKMIVnZdI67n&#10;VmENhGkmTDKOkESoNAVZA/pZhApRyJgdAilFjBcxQldVMt4oTX/oOdxciTSXdTJHVCJKdt6e4WyF&#10;D4FhGDn2R6bhILkXben7gWGcl/1E4Tj24oZeN4zjJHB0Sly9fcPnv/qMzXbLb//ObxNTYL3Zotzy&#10;TsBYqkUgNwSB93UBVQrTOFJVjspaQhaxpxACMUUqaxjHgdnPaO3Iy74phMg8z8Q58OTZBU+eXYi7&#10;fJE5IQRPzDLPDMPIn/3pX/D86VPOzk5ljeSgtpJr9DGIkCoiiCn7UiTnYxx6EbNWwBzmRdxU5idy&#10;Yb1e03UNOURAoHvjDE3TUTcdSivGaZa5JWXpf85ineXZkye8ffeOEGUvXdWO8/ML9h8fyMt8mrII&#10;tpRFMDwkOY4xNdZYSkZEWYvkTVd1TdO2rLY7aS8UIUTeXd4wTTPBT5To6dYrTs7O6LqadiVC0ywC&#10;K/2x56svv8ZVFet+pGpr6ramco7VekcKgct3l1xdXTFPnmPfM84zSil2uxOePX9Gt27BilCsqhpq&#10;ZahR5OiZp5l59sveP3FzPGCOhbapqZvusSDnMR7jMR7jMR7jMR7jMR7jMR7jMf6tjkcA/jEe4zEe&#10;4zEe4zEe4zEe4zEe499APOTk/X3Fq98F0t53Orv/+78KLP99xav3Qeb3z+FfB+6/fy7vA9EP/f/t&#10;+bwPNd9C3/ddvt9vu+9qo/e//yHg+/32ul/4+32ffx8ifx/qv//5nDMpJaqq+tZ5ve8C/9Cxbwuy&#10;77un3//dfTGC+235kNP7+4D/9/XNhyD472rb73P/ekhUoLBAA1rdFcJJdXoh5YRR9lsAub4HP77f&#10;/29/vt/37p/7Q+f2TZvfHlpcs+u6EZfYGAnGE33BmIp5FsBMKbBW3wHxx+OB4D0xRULwi7OcFsfK&#10;90H728JIxMlIXKorKBrwaOdQVmFrS2xqSoxU2qCUpmorxsETfSIn+OVnv+Lt5Vf8O7/5G/ztv/27&#10;fPD8GSEEUkwYbckxk5ZnSfqrgMLKKsoCoqzWln7sCVHAVmOMFPQtQHlM4qxsCihr0SVT5gmUODYk&#10;naT4z1VM0TNNM4A4bxtFSmVxoy0CngJt0wj5f+eInJjHGUVeimKNFIfkTPZhKX6VIhmjLTF5Zu/x&#10;wwi2YrOrcK7G1YG6DaiimBeYzxpDVTl2p+es2ob1uuVJOpWinxg4HA78/Be/oK5rfudv/C0+/+xX&#10;tN0KvUD8bdNIu1jDMPRL0XtDQYplUpK21UsbW2sX2FqKUBOIc1deICVbkaMX0QtVoEh/ampxwkkx&#10;MRXP8Tiz2dUCBlhxky05U4w4E6ci7jYhBpyWQkSp0VI4I05YpUC3btHGEZKIDRwOB3F3KRlXWypT&#10;cX5xzsuXX7Hf72nblpQydSXOyvM0QRZX05wLYz8QvKdpGpwW0K/qDPqiMIwDMUUKiTRHlE188OwJ&#10;H334IcMw8fbyLcf+yDxPxNqBqqisZjaQU7wDogXwm3j79i1933N+frY4wirQhqZpqeuGomAcBnHe&#10;1UYKAIsAFzKHaIwRR3u7uHNN04zW4JwUJHsf5PnXaikUTgKtIkXDInhh7gQcbgeqWyiqri0miwex&#10;bWuKNhhrlgJLcdu5vHyH95Ht6Y4OhTbSj7/cf8UvP/2MDz74kPPzimGcGIYB5ypSDHz11dc8o7Db&#10;7WjbBldVGKNQzhJ8uBNXkcK8Ql5qHWMurDfrBYBMXDzxDOOIYYHjYsJpg0bTH3uO+5623bLebJlC&#10;xjU1xhjarkErAdtVSSgyKQSBSSrNcOzpjwOqKLarNdYomra56/vTNDFNE8ZI8aUPAkgYY3CLw2KM&#10;4iSFNhjj0AlsSChjuLl8x82+50c/+iF1UzN7vzing4uRnNMCPEkhZm0dKQba2kBJjOORtmnIqiwu&#10;dHGZF8RB2PvINPcUNGcXT6gaES1QagH2cyIhroOlFFRRt/QU2lieP39G23QUCj54KYZf3MAVmWop&#10;hp1DJKbMzc2e68t3hBhpmobdbiPQR0xYy527X4yBVEBZx3A4MhwHtk0HORO9wDQGTUJhnMNUNWjL&#10;equomwrrDMooYpY+4oy4N5ecmYMcT5uCsTLGz1GcXk8vnnwjPlOkBNCZSoq4Y6RtO7quWwAEKWAU&#10;V+lZrrXSGCpWzTnTOJFyodblrkBV1xVNtbxWyFrGPsoCXUfmYbpzSDZGnISrusZpLS7SShFKpKtr&#10;XCnMOXNz/Y5UNNpYQJw95zngKgdk+v2e4bgXEGlx3L4VUlBas92esFmvRXwlgamkwFmpgqssJ6cn&#10;bLYnaC3F1jdX79DaiIu0UjIOuo2MlcNITpm6rhbRjQkQAIss86BSMvYopRdXoUzMBa2yuI5rRVsb&#10;rAatTgjBs9/vubq6YuoHrDU4V9E2HZP3+CDO0c5K4XnJCWsVXVthjVqcFbO4HeYIKOqmxjayrk45&#10;i0u30dRtK4I32pCLjPVeBwF4F1c84xTrqmbdrYkxC4TT1ViruI5JXO6NYb3eUNUd6eVXHA97MgWf&#10;RCAlJlmXOG25ur7mOPQCseeIVSISsOo6mqampMw8D7TtQNd1aFMt6+lAKRGlNLaAqxeRixDQKVFX&#10;TmDRnPE5sWobcl0WZ67IyW7D+W5NmGcKGZWjFNFWGm0r2tKi7LKezIlaG0qKVCc7nj+9oBhL0YbR&#10;Z25uDthGRE9ULozzTF05chGLKG0MyhhKjMQcxbU4RWJKGOvYNjVNXS0CJTO60uQisE5tDH6ameOM&#10;SgpbBEp+9+4dIQTquqZqWta7M9YbGU/GacJaS13XWOOwzghwYAQ43qBxVcU0DXgfcC4wjBP7/Z7N&#10;ZkNb1wKQFujahqZpBKwxit1uy2Hf0/dHTk9PMFYTomeeJkLOoBS5KBrrMM5QisLEiak/EvYTlauo&#10;XCWQtba4yt0JIZnFYT7EREyjFCkve6au675xhM+JYiqctSilCcvaMuUkIkJ9TymwWa+JJTHHCEZj&#10;tRPXeWR9GaIXoaBUSNPMb//Gb5A0NJs103HPX/7pJV99seHZsw85Ozmltpa+rpibmhimpQ8mMppY&#10;4Ngfid5j0LRNw3q1QjtHRUGFIOsjnxjHif7yHd4nSlaLUIyIcyjAWIN1FU+ePsP7yLGfMDaAtuKe&#10;W9cYbQRWFV6dumrIZREUKFIYTi6kGAl+pj8e+Pzzl0zDSFVXvHjxnLPTM4EVrV1ACQGolLEo4zCo&#10;ZS+DwL5FxASstaQcRXwlF6Y5EPwsY14aSQmcM5Q8C/irFKvNBro1cfYigOME3mCB2VZdh9aWYRi5&#10;vjkQY+T506dsNn99AP4hUb7vFUBDPZiTWRZW32DKim8Q94f2z0oQ6/ePdycisIANAg/cgnEGjJIx&#10;V2vQls3Jjt/9vd/jX44D0/FAiJ4cNWWGz19+Sddt6FZrbLuiqSwhJ/qhl3FdZaahhxKprFyZyUZA&#10;GizRR+ZpJOfINM00dYf3EyXONJViPng0hap2pGho24qSEzFMkGZymPji08/ZbC44e/qUkGZySLJe&#10;ioHjzQ1xHBj3e/w0kkrB1TLWjEPPdr3h9OyMsT8IkKgKtZMxN4RAmD2usiJiUtW8fvOaEDKoTImB&#10;4XDAjxNYK+v+W0UABPK/TVEopWR9oZfN/XvCBrf7cPUNnf0e/P7tXIFS8v0Cvpc7gYS8iB/oB/Jl&#10;d1+l1B38Lv1K3Y1BZhGe++vmUx7KCT50/IfyP+9/10P5uvfzUN8C27/nXO/nX27X6OX2b7M8W5pC&#10;UQXjKtkzKc3x6oq//9/8t/zv//M/wIWRs9pRFU9tFT/+jR/RdS1ffPmSaZpp2xXRB67eXTNNIz5E&#10;DocD/bHHaE3X1HSrjq6tKIsg3DhOvH79muNxT13VnJ2dYI1dxjfZm8h+AQ79gLIa68SRNIWAWvaU&#10;2ohYTNfW1I0I1Wnn6FTHkxdPmfqRqR/RGZqqpnLw7PwUax1eW/7j//Q/5we/+3tQt3z98i3//H/7&#10;5/yz/+Wf8Nmf/CkmBGxJbCtLZRQoI4Bt5ahrS7NuiGTyMPHu6g1+HvDzTF3VaGMIITIMA8djz+X+&#10;WnIhusI1NeU48eTpc9ZdgyuJOE3Eqef/Ye/NfmzJrju9b08xnSmHO1cVixTFQeOL0ZJgqJ8bMPxP&#10;Gu1+aj8Z8IMNGGpLUKvdbcm2RKmbIkWRRVbVHXI6Uwx79MOKzEqmsiiju9+UC7hVefPmORknYsfe&#10;e61Yv983HPacLVf4MbDf7kQ8pApNZTl59pz1suPZsiOnSAwZUiTFgJ/ybJYntGgxrlGEGJj8hDWF&#10;rmk5f/acTz75BmfPXnD+/AWvXr2mRMXF+0suLt4xJY+tK96+/4CuG379O7/JybNTvvnRC45Xl4yH&#10;I2M/slwu+OSTNzRdgzaGfuypa823v/UNjocjP/7Rj/i7v/sxVhVcW+Nz4e9++hm73ZYwjWL4M44s&#10;litcVfH5F1+w2+34/ve/i2squnZBVTccp4ndYWC9OaWEzKKpWXUdztZU1lDVhvOTU7puiSqRdtHR&#10;LUQ0vjsc+flPPuPHP/4Jl+/f0fcHKJYQZY44jJG8zVRNx+tPv8V31yJs35ysOT89Y7uV/f7H3bdE&#10;aNu1VM6SZ/K4VhqlNKCIwZNS4LAfuLm65ubikuHQi1A5BckpZFONcZaSCkXPot7KgXPoAjFr2uWG&#10;s2cvWC6XbE42uKaSNWomiQ+zUC7N+7xnz5+z3x8oOXN9fQO68Oz8HO0cOSaCTyglxluurmdKuRh7&#10;KhSVM/MeWUzgvA8olajrmlikZtPU1WyKKUI8Ecgh82dGjBfyvPdTUFeOYRyYJi/kcAV13c7UaI3R&#10;WnK92YCpdo6cPEYZctIMOTBNPXVd861PPubLL99x8f4DJ6slOCt5UtNQShbxrp2PJ0a0Vth5npy8&#10;vzPlCjEKVXk21xAzPalF1NZQW9nLFRInqyW1dXSLlhQ90zQQoxeqexGDJe89WoGthOObcyGHcGfK&#10;op3sr1KMpDKPF23IMRJjJkwebcBqMcuapkiIkbYSkWKOSQxiiiJMAdca+WxGQyn4KRC85DEaSH7E&#10;H/cy76cMs3laLlnehwxK09QVRgkFXmst17uAMwbvgxiwOREg3tb4vffcbHdMIWLrlrpuGY4wDj1h&#10;mjhZr3HOEWKYa2eOzfoErQzWFHKUevRiOYsjjwOT90zTyGq9EbM9rfn8iy8gZ9q64XQWFYoxV2CY&#10;xATSqvmZT06crJe06zVN40gp0g8T43BAK0eMmd1ux/r0ZDYEkf2dng0KSgBnDWHyxFJkH6wtMReh&#10;FmtLKYn37z+QS+b1q1e8ePlMjBXm+vk0jvgpMugRoxSjc9xstzIPa4e1jsVyxfXNFqNvTZbhOI6U&#10;wYuBrPeoknHO0i5qxsMk+ULy+BzRKbHd3uBTom47NmfnoA1WW5yriSEy9APOGJarBe2yowAuGw5+&#10;uBu/pqpR2mCNpqkM665h1TUkMpXWlAyb0qFnknp/PLLb7sQ4USuauiWXLIaV3qO0IlpFyopUEmUI&#10;M9kcfJgNh7RmsVhglKapqpngnu72YiFljJnNN72nqmtSgWkcSVFMhcSMTWOVGDKILFfyFVNApUit&#10;NSUGjrsducCmiFGOs47aWozSCAJaoUomhUgqIu7uum5+9pPFFC8FQnRihmAsjaspORL8QA4Th21P&#10;mjy76xs+XF9TLRoWq6XsrcOeWks+aJzBVW6eewJ1VVM3DTHD5dUHMbptG7qmZhiOXF9cUXKi7Vqs&#10;q2isI2uD0fDRR6/4F//iX/CLz7+kP/YYregWa1zVsugaFm1DZQ3M5r19P3A89gzDwDhMOFfR1DXK&#10;OLTRbLc3vL+44Ga35ezshLPTE85Oz6QeNhvfFmXu9pOpJFJOc57qxIB3sSCXSIoeXcRsIYbAOAWm&#10;ybPb70HJc5eU893zl7qusNbMJrkJdKFyFdpo2qqG5ZLhcKQ/HCBlmZtcBcbNz1bLbMRrxGw5RoZp&#10;S900tE1HjEXMFWyFKrP42orxkplzXmstVVPRdC3dakn0Jwz9wDROYqw6TYzBU/JsSu082hz57Gef&#10;yX6ygDWK0XvqxYp2uSFTUNow5iJE8uAJWYwflbp9ThyoKkdKnhQhZDGdcU6MP42tGcYRYy2Na7Aa&#10;UoGcxVwzhIH9cQ+X0hne1I3sEVzFMEVsJUawpVh+7de/w/FwIBeNtTUUqZOoUtCIiS44SswyXo1B&#10;z3N+SrLGO2tR1uFjYPAjOSTJrd18bzb1fD3dXM+VuscdYT6JwWoqGaulXl8ZxfOzU252e96/eycG&#10;03dm6WLid3pySooeVJF9TknoYihKoawmhyw5i7EslwtM5dAhUGuLNmKCuN3uaZoFq5yZpoHtzQXb&#10;Q88QEotFgzMKZzXOtsSc2O8ODFPganfg7fUWU4uBg9GWZbeQmls/8uHtO8Z+nE1MZX0dvWeMnpcv&#10;XtJ1LW3dYEwN1pBCwCeFR5NmkzlTNbQLh9Pzuvw1ZvZP8RRP8RRP8RRP8RRP8RRP8RRP8RT/VOJJ&#10;AP8UT/EUT/EUT/EUT/EUT/EUT/FfMf4xwvhDoe/Df799j4di34fxUDz+sEH7vtD660ji9193X2z9&#10;8Hhuj+UhmeoxUf1jr39Ifb//ng8FzY+J8r+u6f0hFf2h2P/hdfm6r++L9B/7nQ+vm1Lq7sH87Wtv&#10;f+ZWwH4rmHz4/veb+e83Sd+K3h9e14ef8zER+Ned/4fX4T51/uH1efhZHwriH5LZH57LxwwQmBsG&#10;KeofXNfHDAEe3j+PmRg8vOb3P3tK6R6V56tj0MqABiVgcbQqxBil8SroWfzumOqRZm7EOB6PTH6k&#10;78HPTVrS3Hn/Xr79i/xHjk0JPbwgomsjJMiqsoS6Iowj09wIZOsK6wJhlOa1aUz0/cRf/uXf8JO/&#10;/4zf//3f43d+6zdZdOu5yTFJ45VSswBY7smUEhmEbjI3Fk3jABRSiIzDhLEiaEwl048jIRtpUImR&#10;aRKRYYoZ09TkJDRiaS41xCiEm6p2GKNn8wdHCOn2ZMBsemCtiJGOxwN15QhBTAOqSqGiqHtur7kx&#10;BmdF2LYssDseGY49MWWBgwOL1RJrLX67Q8WIsY5lt+DsZA1AVzuqZ2fElPny7VsREWtL5WpWyzX9&#10;sZ8JmBZrHTfXNxz2W87PzxDRg5hZHI4HuTf0bD6iRZiuZiOKnDPTNKGswzmHsZqu6xjHBeMAmUhR&#10;GTIoZlpHEoGitQ4fpAnVWUtJQnuwzqEooJU0fVqDD9I4mkKkrmvQCq0MAXs3AAAgAElEQVSFjquN&#10;xmpNUfnOuMEYw7E/Ekgs1AJtDZWyKAUfPlzgXMXz589E6KG1jPucZrq3YhhHvBeaRFsvsJWdm2kA&#10;rWYCqib5wBgTmsLL58+IMXKyWfKzn3/GxcUlfX+kcYZVV5NzonVupk8pxnFkGEah97aNNJCzwLga&#10;XRRGO4xxHMcjqWSMkibKnLLQ6ULApyhUbOeYJhG/am0IKc/zZ74jgYmWXREmj1JatClFCCBVXTN7&#10;dch9O9+78qXGzLT4UgrOGQKZlGfzFqVxVU1MmYuLC6YYiKXw7PwMZxy77Z637z5gXEO7WGC14tXL&#10;V1Dg8vKCECPbndCstTkXmrayoApNK9ScPAs7gDsCu3yewuAnjv3AFBJaO0pKQsdKAe0cRVlp9lSW&#10;z3/xBcpd8OLVa5quJeeI0TI3kfNMQldz07OlbWv6/sjkE6oYfAOVkoZyZQwhCXlaDEuKGHjYr6iX&#10;ajbYqJwD68hFEVBkhCaTC/gQub6+JITIm49eSQPfLOrDi3Aopsj11ZZPPvqIylXEqIgho9BoZqGG&#10;gpyZSdlWvlZaSEDacnV1TdV2nDULjLO4tmUcj6Q4CfUJMEoJxRsxWLAl4eoaazT9ONAP0mCpcpmb&#10;eqX5O+XMMI0M00jOiY8+/ph3b9/zk5/8Pd//re/J+LXSYKet5XA4EELEGEs/TVR1I+IBBeREnulh&#10;PgSgUFcN1hoRzM8kL1cZabAOAR88/TBSOaQB3RgKmVwSVosILKSMto43n3xC9IHDfk+ahQ5immII&#10;QQSyMUZWqyUhxVkY5yk5EsdBrmkMaAqNE4qmSpMYCKTEFD2kCleLiDmnROUcwzDxi3cfSD7QNjXO&#10;OY6Ha1QSomYuEaWLUI2MoaoXQtsCsI7BB6ahv+WrUldupjsrEV84y7ItjOM4U85lPowpMRwHjDIs&#10;Fy2uboSOlSBmP99HYJE5va4aEQdaaSYUAa0XEd0s/FXKkDMYIwLkEIUAmuf9Q1XXKBVvLTRwWshm&#10;2mi0szid8SHhrMzxziq0WmO0Ymw7Xr58yWq9whrL8bhnmkb85DkeR8IkhDow+GmiOENOcW40NaDs&#10;bNAzEcfI3M5LjJHT01NWiwawCGwxY4zFmCymAvO5a1RH42aCkVVQhIJNUSyXSw6HI+/evaPrllR1&#10;w+nZGmsNwzgQciKmQtW1KAx1XXFePydlaXL2k5+bmSP7YWIICacVxmi+fP9BBLiuZtF1tE09mydE&#10;1ORpcsZVlZCEi+zBUGpee43MXUqx3sg+wI8TMUwYLSTzcRyx1lA1LakoQgFl1HxPJyoU5AqlFbZy&#10;+FLIylB3NV+8fc+uP+CnBU1VUTnLNIm5gXWyBlnj7mjFeiZoh5n8ra2Z904VbV2hK41atHR1Q/KB&#10;/X4HVtanEIPst1ISobS1UAq7/R4fAkUjhPdhQGlFXQkJfrVaUNcikFNFhLauqskoqhixVf1VTlFE&#10;eII22MoSjjtC8PMYh+urG0KIrJZLEUwrob75caRyQleru4WI29UBHWpcjIRhIHhPSYmqbsm6EOcc&#10;o9Kyb8wUShRBbQgHqsqhtRKRT44Ya3HW4owYpgTvub7ZMkzT3V6+xMS7+CWffPQRddeKoFtr8p0Q&#10;VWOsmcUsgZIjjZvJoHWFqWpsXdEYTfSeL372U7puTdPVaFXkvnSaY3+8owmGMTFOAT8F4hQw+x63&#10;29EuWlZLEfPWWhEL1NqCqYGBGDONq9icnLI/3PDlF5+RUgClqZqGk9NnPHv1MYfDkVIyylpcI5RM&#10;ZcSopW4qqqrmVvjRtC0+TEK1m/dqZ2cNZEV/PFJVlrqq8d4LqTPLGmS0RjuDMpasNM7VgAh+jJJG&#10;cWVkDHy1R5rX1OJJsxhNacMUFM4gdMKcOTk5YdkuCONInCmiyQcoharpsE5EBLWruLy8YLe7Ybvb&#10;sVgs/7PrKo9R3R/LdQtfLxL+pdeqf2je949Rsh/NtWcB9q35QOUqkhkpUZEU2Krm+cuXfPs3f4Mf&#10;/fVfkw6ZGAJFKY5T4P3NkapZ8GtVy5vVhuuL98QYaZzs+WlqrK1oa0dJmZvrI/v9Nc1yQ4yj3GcZ&#10;umbB6eaUyw9fiBjCWLIzHPsRRaRykCNYk5gmMQKJfuT66oqf/uxnnJ6fs2xbJuUZDkf22yve7W6o&#10;tKYySgTtMYp5VQiM/cCL82c8P3/G3158oK5ryWuMxcw1DWMNKWam0dN2DW3bcDxeoStDyZFp7GXP&#10;q+S6ZcpX1Hcl3wE9n+SHYvDCLcX9/ve1Lo/ULeTPbR3rvumgGKuUuzGh70m8H4rTjTGk/A/rEpJb&#10;hbsay2Pj97Ha0/+f8fZ15pW3f+6TiB/W/B4zo3xMSP+rajsP60jcmUnMIng91z8oOGvQTs7g7sMF&#10;//p//Ff84E//Le00slnUVDrSOMevf+dbrDcr/v7vfsrNzVYMZfTIbrfnsD/ip5HjMND3BzEa0gVT&#10;CbXbGUMshclPvL/ZMg5HTk5O+fSTTxj6XojgRQslWsEQhPQ+ThFTi7FITLIfqpTm2B/IRtGsl1TO&#10;sVy0LDcdPkbqzlFZw8FPRD+igqdWmednZzhjwNb84X/33/Pyu7/J9dXEn/3ZH/F//NEf8dl/+o+Y&#10;aWBdVxTlcVajckDZCu0sVdPSLRd0XSUGFj5wfXnD9c2VmA0WiD4JfdZajj4wDD3bYcBYh49fCVZ1&#10;TlgSi8aAa9Ek9vsb/DhQsiJlcM6y6Go2q6UI+UohhTALrmeh1vFILIU8137ybFDTLZecnJ5zenbC&#10;m5fP2KxWnJ2e8uz8GVXT0U+Bz3/xlu31Dj+N1I1juVhycb1l1x/5zscf85Of/gT7ZQXxu3RWU7mK&#10;b3//GwTv8WGiqisyid3umuvrS37x85/z47/9EdvrrQiq6ooP768Ypi/FzNIZlNa8/ugjxqHnsD/y&#10;/uIDMWd+67d/mzdvXolYumnIuXB8957XL56zrBqO2x1OKU43a5q6wxqpAa4WSyrX0K476rbh6vqG&#10;q7cf8CFyeXXDft9j64bOupm+7Xjx6hVn5xtOTtcsFitcVd/dK+M0st3vKKrwyTe/wcnJCSkmjscD&#10;yU80Tc2iFXOiaZx4++U7rq+vGI9H/DSRfCSFiC5gUBgrJoE5F7nbtKVdtri6xdU1rqlpFkts3WBr&#10;MSnoFp3U73JinCamw4FcCn6c2O92bE5OUFozThObzYbNySm7w4Hj0IMunJvnd/ebVnqmywactVCE&#10;kVqUupurcxIjx+g9KUR8yIQoxPZbQ0k1u9DEmEW0dTdPfyUoz3f13q9qxCkXjDYYI3Us56qZSGzQ&#10;Rs35c0WMMO63jNNAKUXqdmo279Ca7X7P9rCna1raqqZtG3KUHDpGMfXKOWPRIpLPYlIW5voHlLu9&#10;9e2x3q4nt2tgSonJTzRNxWa1wVmHUkv2x53UlqcJrTXjOIq4T5W5hixrh7GWe6saPiTCNFE5izUi&#10;wKyVQRtLCIHWNkBhGkfZt4aIm+uKKI0xGldXlFTujCm/2vtkcvRCt02Bm8tLjFK0dXP3rKNgpPYw&#10;Hnj7/j3Pn5+xbDtm38O7NfG2RmSsIVMIKWK1GKeG6Bl9ZH8cqJuWly9eobWmrxxDU6OUYZj8TKm3&#10;KC31Ex8yZ6fnNG1NyZbJj4x+RFWKzq1Juz3aB4zRdG1D5V7InmOa5NzFgLFW7p1YCDGQYkAbfSdO&#10;tlWFs3oWyhbCJPOssXB2dsLNzQ03NzdUlePs5ARbW1RWdIsVu+mGED3D6ImziNE2Lco4msby6vUb&#10;3r97TymF4+HI+/fvWa0XvPnoIy4vLsg507YdwzQKnXkMWCP1zZKjGJ5Yi61qnr14SZxG+mFEKRG0&#10;eu8Zp4n+eOT68gPf+uY3ad0COsvkAzkW9scJWy9JfiLEiHEO7z0pBNIsGA1RTL2M1lR1JaT6kvHD&#10;JHu0kqhrJ2ZNVYXRGYuispauEUNMO2/VYprvCwWqqqlPxMTA1A4zU8ynaSBMkxhflkgIIvYt8ZYo&#10;bYgJEfzXNSlEmfcyvH9/yefvvuR73/8+2RgRRjtH19YYIzmM3PMwFTGOjDFDkfxcaQcmEEpGec90&#10;PKJzEeF0iExBrv9wOFJ1LdEmcl3LnjpGbFVRiiGXCEXMVQtQVZL3G1uJma0xDMOA0YrKVTgl+Xgu&#10;ilQKMSVCzLx795bRT3zne7/Oq2fPiGOANM+NMTKlgDJG8v2siSGy3e354hef40Oi6RYsVyvOz8/Q&#10;xrE9HBiniaquMa7GOIdzNaebFc/Pzvned36NlBMxyL7CKDFSbJqGahYSa2DlJ7a7HdubG5qmJedC&#10;8AEN1HXHp9/4hBAmLq8uiSkxhYgPibat5XNGMTcchoEcRjHanI0LqrqSWnTbzGTyQE4Raywhy7O0&#10;kBJTkPGwXG/uzN3unkkrQ0kJpawYVeaInwYmoMRECp5CwlmNNQ1TiDSunp/riHF3CvnOZE7uqUzf&#10;T+QyUjlzR7CfXZwBec6lFITgxYQ0zbmzdSyWFqWsmIR0lpOqmtevRFYaW1doU3HY7vDjyDSOmBiI&#10;GT5cXlE3jdSZqhZrLcGP7HY9V+FGDCk19Mcd03hk1XVsVkuM0zR1g6sd68UCjObm5obdbk9X1ywX&#10;KzCWkBRDCFhX41PiF5+/5Sd//zNevHjJR28+om1b3l9c0A8Dn3z8CYuuZX1yxsn6FFUS++2O6bhj&#10;6vckP1I1NSfnLyBJblpKRDuZv0vKFB9IKEIs+BQ59D2j97K2a8NxFJNAMSqvWS6XYnKLYjjs6fse&#10;pRRt28k5DAVims3WFNoazk82hJwIKcuYjklq6tNEPxypnCOn+blemesfRmHcghdvXrO9vuFwOJC1&#10;IqdERpFTpK4b1puO5XLBOHlCjFDWLJYdHz58wDnHar1Ekwl+5N3FJaP3HA89fvLElDlMAz6JKbDV&#10;lrZtefPmNW1bszx7xmKdyDFBLmIESWEaE9fbPSFlhlGMcG6NZWP0+ODvzPONVqg853fcGsc+xVM8&#10;xVM8xVM8xVM8xVM8xVM8xVP8042nzPgpnuIpnuIpnuIpnuIpnuIpnuK/MB6SxL+O/H6/OfWx5tf7&#10;IunHSOuPEdcfNqk+Jiz/umN9rDH8MYL81/37Q1H47b8/RmW7/Wy3zbphbmr4uub0+029v+pYHza4&#10;3z8njwnkHx7Xw68fawa+39Ccc76jMd6+5tZ1/vY198nu98Xxjwn+HzMQePiZ7ovz75sJfN31euza&#10;3//erQj+6wQFD4/vtrnv64wUHqPJK2V+pVBBKJH5l4wCHhvTj42vfyjgz7PAS5pmcs53DX5qbqjX&#10;aNAarSymqYnRE6JHGSGMahdxrmZyI/VMZZymCWcr+n6QRsUoDQq3BHS5DveuVwFQlCyNydY5ETAr&#10;yNlg0fJHG6qqZRxHajsx2IFxlCau4IUwcrGd+F/+1z/mr//T3/OH/+0f8O1vfYouBZU8JSfyTNVN&#10;RaioCqHjGauxriHljA+BSEK7mgR35+GwO2JNnMVRCT9NTONEyZlcOlLRECPOGJqmFpGYE/G7VooY&#10;InEWvec7UaU0WVsr4uvT01N8GIkloLLCe3l/V9WoefzlmAh5wvsIZNq2ZtdPbI87ksq4ynGyOaNq&#10;O/QwMPqBlCLnp6es6gatoEwV/ZSI5it69mrV0VQVRhm6pmEchV6cS2EKnuX6FG0NxMTz81OaWYCU&#10;YoI0ipFAUmSlSCHMpBiIIWAUJA06G8jS1EIxMvb8JI0uVuivJWdcXdE0FSEM5Nij645pbgAyRgRY&#10;qoDVicpaqsWCHBPee4rSFBQxJlRJIgjMGWNkXHVdx3qz4TD0pAz7w4BSQl8aQuRmt0NpxenZCYu6&#10;xZi5mTUJrShl0MYh1Ck1k8Ag6ww6o42mUg2NdeA8Tcm4rsbqjDLw4mxDmJ6xu77ierejriuWqzXn&#10;p6fkacTMonurFY3uKMYRppHDsJ9p0tIQbStLptD3PVorjNMkCv3cwBpTJoeCZ8BoadgNMYspRcrS&#10;SIemJBGz5plurwxEP1FmUpO+N7drY8SsJAtRq5RCVmJiYIzDzuJvQ2GaSWWJgraGSOZwPHL0npvD&#10;jq6p2azWTN5z04/kyyueffIxK1PR1Y7T56cUkzkchW5/eX3D/njk5fPnrFYrqqqia1qMceQyoefz&#10;ZowipgimYBtLDInDYT+TVRJWQVU5hn3PcfLUbYOqHKauKcHz7t0XDH7kN9rfQBlDNgqjYAwjRksT&#10;X2UdJWdQDW29ZtkKubxdLYXirA26FPw44P2E1U7EJQhJMc7k45wLuUSi9zjjhAasgCLUqe1uz6Ef&#10;iVlzsz3QLQ6cnZ1Q1w1BT6SciVHIT89evWB1skLnjPcJigjVUxayuJob8TFiQqG0ZgqBHEVUVjeN&#10;NGzWDU3bkgHbrYi9JoQDzhoxGRCQHjkXrNVc77d8uLxhtVjQtTWhdhRlWDQVbWXJyoh4JkZG79HG&#10;4Izh9cevOR6PlCQN+nXt7ohoPngUirZtcQYUkVevnlMraeivjaVqW5IyTGOPzZnQH9HG4ZzFOIfW&#10;hlQUGS0NnyRUKqQpYmuDcY6shFp/6I+EmFl0C6yuCCUJRTImYp7NWYC2bWdxwCiCXApNXdM1DRqL&#10;nyJpJntDFuOYmYBdGYvS8xgtwOSFzD1NTCkzToE//4u/5PLDNeebE16/fIYuma5uWK2XdF0rwoWk&#10;qasaSiKPAyWBmwlAffRMYcIaB6bBVi3KVJyenVDNNPhShP44jAPj3BCurUWVQkJIbE5XFAX+MDAO&#10;PWCwzqGVwllDVVtytvPeWUxl/OTJpXDYXTNNnq5bsuoWGKVwdcsxJK53e7rlElM1sganTPCRyQsl&#10;K0U5VyVnLIVKN5ASBgjTQBwHrAarobIGZzXVZkVIC47DxBguabMiF0NKnmnyaN1idA0mCr2qJIoG&#10;RSKXSC6KYz/y7sMHoZdtTslRzpH340xeTKQUcJUjRKFX+xhxdS0igZLJSUx7lDGs1kuhB+dEAeq6&#10;oWmErpZyQWkrRFNl6BY1VWVFQDwFck54H5jGieADlMzY92yvrxn8SAyeMewJIWKt4/z0hPGwpXWW&#10;unG8evV6bny15ByJMRCcwbUtaW4OjykJ0byyKDMTIeuWLgbGaWQcerSxQnnTsmaTYZh6copCVhzA&#10;1S26UuTs0SWRRs+EwRaFRQt1s0AiY52ex1+iqIJ2NVXXkbWjqhyKjNJaaGq1YxyPxJDY7XYYo7G1&#10;QxmFrR3TMJJGj64dwUd6H2i6is3mFFsZRn+kWbWMScQjQ7/nw80HSOCqmqbtaKqGrq5wTsQQVzc7&#10;Fp0Qy1EwzaTUnCzHwxEfpnkPqzj0I4OfxKRikrkqTJ7Je5qmwTYt1WKJa2Q9WG4cxlWMdUcYeuI4&#10;UWahuzPcQrbFDMgIsUtjUcjY8yVgjdDCS4GUxbCFomS/1DS8eNXhfZC9joJh6Nlvt7y7eI+tG1ar&#10;5d2eLec8S2RF9ICTfejp2SkpBqYQ0K4SEQmZEiOqgE4GUzQhe0IYmfzIbrsjpYg3R5yxxJiJsRAy&#10;TCGRp4Hrw5bm5kbGUYGmaXDW0S4WrE9OiHE2iqGwXK9YnKy4vrzk5vKGv/vR31M1b/mDP/znvHr1&#10;gndvv5Q8ThmqqhZacQoiCZsNjnyYSH0QQcJsTmRdhUqZjz56Q8mJm+tLdtsrNptTmqa6W48nP6GD&#10;FsMVaygz8TP6QB/DLK40IkiYBcaVczIvOsMxBEIoaJMwWqEbh6tblNL4pPEZXNNRlOG433FxcSEN&#10;2drQdmvaxZJu0eK6N6yHUz68fcv19oZv/mfWVx7mq4/RrG/zsF+Ve35dPeSxXJivPH5+ucahlOwr&#10;0bNgTsR12opYzltHTkHocyia5ZKTF684u7rm6ssvGA4HphBJxtLHyHZ75E3RRGX54t0F2pjZWCzi&#10;jMJqTWUt2mnGOhDjhJ+OpDyJSCDPNk4FckjEYRK65izazkmofXrOZozSQoUuihIDP/3x3/Htb32T&#10;5y9POd7ccNzecNxtZS/S1NSuwVYOYiAEyQ39MJJ84Oz0hOfPn7PbbkkxEWIkijsFXbdAIQRdH0Yx&#10;r1kuOE4iThmHIzkkbNWImdVtDq2Y51hEXFnULBJkzmTVnaGNaFPKrcIdZrq7/KSe3/MrYvlDYfnt&#10;ez1Wf3msnqKUFnOgB/UbYyzG6kdrew8N/B4zDPy62s3XCdMfq1U9Vp97rB73sIbz2O/42rraV1cA&#10;pWXeTjGhrMa4CoXi6t17/vX/8C/5wZ/8GSuVOekcungqrfjmNz/l7Nk5n/38M46HgZSh7w+0KZOT&#10;CFb741HmwuhnYVZNu2jQRkRHwzCw2+/YbXdsTk/55BufYpThw7sLurYGCgkxsvOpMEwBZR0oQ5xr&#10;i3VlRPgaPbZqscbSNg2LRYezlpgyfpwY+wuG4xHf9zRW8er5M56fnrDenPA7f/CHqNWGP/43f8r/&#10;/r/9CT/+q79CR0+nM41TWDyBhA9CdLeVRc+idh8ih3db0tQThwkwFK1oleSqY0y4DLEXsyGlNR5N&#10;6EcymrqqaKzBUjhddTiVCOOEU5nzzRpSwNmGzavXrBc1VovQsDYWUiH6iRQCCkXXNqyWS8bR008j&#10;ymienz3jo9dvWK9XuLrCWMt6uaBpak5PTkipcHF1zeQT4+SZ4sQnn37EZrOkbhf84k//A9s+cHl9&#10;TVVbLi7eE8O3OXnxgrZyaGf54uef8Ytf/AznJP/ZH/a8/eJzNEYE0tqQi2aYIrv9EesM3WJF3dZ8&#10;5/vf5WSz4q//5m9gGDl7/oLvfOfXOdlsyICrpA7zox//iGn0RB85bHcs646z8zM2yxUgYuL16Yrl&#10;colzLfvJ8xd//le8f/eezekJ680GZS2rzYb1ZsXJ6RndYknTttRtQ9PWXN9cSg54PFJZuQekvilO&#10;jtvLa7747OeM/SD3kBYDzXGcGPuBFMS4Rgw6LEZbYhDBZi6glUbXNXXX0i4X1IuOumlwVU3bdVR1&#10;RdU0NN0CV9egxTyllEQuELMY/eiZmLuf74H9bidiViu1u6brqNoGLi/Z93tSSpJjo1ApY4zsU2KU&#10;nE+TyUpRiialSM6yxpQsRrAxZalVasnr1Fz7vTNlTenO8MTMJHGlFSlEYkhYN+/djdB3jbFslktc&#10;0zIMA8EHqspycnJC5SwhTHg/MfkRrRSrbsE4BWJI7PcHjn1PP4zs9z0pFkYzcrSG2jrqqsIaJec+&#10;TSLaN2K0QNJoY+6E6/BVPVzfM1uJMX41j6csIlYdKaoIHTzGO5G4mtcrpRTTNKK1wblZ0K8ljxWa&#10;baLkBEVqgfK7ZL/hrMUae7dHSSERJs84eo7HI59+4xtzDVzuB62kRprzV2axZh6rYZooKXHc7Vkt&#10;lizbTmouPtCP/i7nWq431M2C4+Bp73KhIiK+2YT21pillAJaE2LCh8BPf/5zDkPge99/zXq5oFAw&#10;CoxRsxAwMQw9WhsmL3NRGUZiKthXL1gu2vlcBgqF9eoEVzuhu0+eqZ8oKfPRy5do5/B+omka2rbl&#10;cNhjjcFaMTalzFRgjRhGKblfnLNoBdMwsDldcrPdcbPfsVgs6HsxZ3n1/DlN7WiaBTfsGaZASIXR&#10;e/aHA2ZKZIzUceqa9ekJ+5staHh/ecFqvaRtWpqmYRgGqqaWzxACeTaZ1DOZPWmp98m50pTZYFeh&#10;UMrStBW2alDa8B9/+EO+ePuBT7/xiRi8uIrVekWMEZ/l/UMI1CUzThOxZGLOWFdT1RXaKEoufHj3&#10;jqurK5q2FdMqDcZJXbRd1Dhbkf2ELgldEmSojUaXAiQoIggvKbG/umS92tDWjmPw+BDEbCB6psNO&#10;5ozVglLE6qjuFtSuImRNRsaX1P8ywzRxOAy8v7xgu7thdXLG+fPnaKMxzqGMGIrGJAZ6SlusS6RU&#10;iEFqvdpIzaxqavw4Mg5HKmvQTUepAiUlVt1CTC+URinDGMTIs3a1GISFRLgz7YBbN1Wp+4tBiZlN&#10;P5jNQ3LOTEX2OFo7FqsNx6J4/uolrrYM08h6tWR/fcPUj0Kbn0XZYjRkiLlQisZUhqvrK64vbxim&#10;yPbwU16+fk1MiWfnpzx7/lKei+WIMfKcJ0ePMhp1axCgpYaxWjRitnBbE7VWnpX4gB/H2WC50I+9&#10;CNddhTVWqPDjQLfsQCnOzs5x1hFjYpqmeX6UmsTQH4njUUyElLyHq2ucG1mUNdZaUoj0fQ9ACFlM&#10;Fv0ozx9nI+ZbE5Vu0ZFSYr/fy32cZjMDBSkEMYJLETWfA0kRlBDglcy5q80GY+Va+iDPGrRWpFjw&#10;3stcWyIlRay2aCOGI8bIsyKlCwnZj8aYsFXFOCaurq4Yx4nXr9/QLVdoa+cabMA4xzBJXubqGqUN&#10;2jmMl5rj//OXP5jrbDWvXr3h+bNnnGxW5KqS5x7eE3MCY0BbTs7OWLbtTJI3aCu1cZWl3hqqCd8P&#10;XE8BtEXXHde7PZ99/iWH44GY4LCfGPrPub4+sFqv5dlcUfy/P/ghJ+sVH71+wbPNBpUjlZsIKPrd&#10;nv54g60d2jpONi9QRUGG5AO2Nri5HuOniWkYKFrjrMPHxOAD++OelCN5NpO5NX3JObNsG06WS5bL&#10;JVVVUVVi0plSpKQktcfbvYEq2MrRVRXWyPOMYRyJIczGrJCLYntzzTAccVazXLSk2b2rH3oxa4mR&#10;qmmxFqKX3D1FMU5pu4pGtaSQWK/W1G1HTkHMY6cRrTagW272e1CWxRJiznQpibC+wDh69oc9P/jh&#10;j7EGFl3LomlYr1ZU2qGNmENqoGiLTwWfPOM43D3vt1rP/mOaXDKKwjgNRB+wRrNcLp4acp7iKZ7i&#10;KZ7iKZ7iKZ7iKZ7iKZ7in3Q8CeCf4ime4ime4ime4ime4ime4in+C+MxOvVj8Rh9/X4D6q2Q+rax&#10;//573/7M7fceEwrfEfPKV2Ro+GVR/Ncdw33xNvyy6PsxGvr9Y7svkL4Vfz8UaD987T9GXrvfgHtf&#10;fP2rKHD3Sef36eqPEePv/5778ZByf///tz9/v8ntvkD7PsH94TLyDf0AACAASURBVNj4VePhPo3s&#10;vpj+4Xs9PMbHmqi/zjjg/vdur9Fj5+HrTBNuG9p+lYnDQ1L9w+vy2Gd/eLwPafAPP/djFDShwH01&#10;dmE+Ln2PUvbg2IytUFpjtCPGiNGROFMbtNKgjDQMGqGh9L1jGoRWlWK8O4+398nd/XXv8wrRuWC0&#10;3NumrnHWEJ0jVJG6bTns92QK1jmqqqLvKyY/kfNIDJG//ckv+PzL/5nf/Z3f5nd/+zd49fIZdW0J&#10;00ScJmn4nz+zNLxmYhKacJ5F8LlkMBZba1CKw+GIUiPWzcI/pebGKE3IQtxonQEln8kwE06n8BW9&#10;XSliKfjRk1NmsVjckY/quhYS0lhQM6XDII11am4CzZQ74bExmlIUKE2Ythx2O0xdMU6Rto08e3ZK&#10;60feX1zgrOP09BRnDJU1BD+R8IyHwzxmhCRBKaQYSEkoZyVFjGk4Oz2hqRxOA8bQtkIojjGhC0xx&#10;JqApRU5CC8oFaZySCy0UrDjS1e1MCnfkudkmhMAUR5ibOm+JVWApWShOwXusNbOQRujZIUzEnNAI&#10;sdxYI+fntvlNSfMvfDWPn6zXxJiZ3gV8zpSY2G13xByYvGe1WbNcr/EhsKSTptkytxPOBPDKVkIO&#10;zSJ2DSGC0hQl9ONUymx2oIUCFBJxHIT6VCxNVfHs/FQa2KKQwYxCyJfOyZgErHU0jVBlMFC7Gmut&#10;NNbPJKammU1FsjRNMwuzxNxCz2taFgKvM6CkIUoboWKpUmZgZBJatDUz/SwC7o6ofn9tyjmD4Zf+&#10;bi0Ybe6OQ6HQ89i2xlBXDYMZMcoyHAbGcaJuPC/fvOHTTz+lKE3lLM4aUk7Urub09OzOTKMkaTb+&#10;8OED2+0W5xyvXr3i9OSEnAuuUvOY4U6Yo7XGOU3T1Ew+itiKTGUd1pwwDQOj90whkosQwE/Ozjk7&#10;OydEaTJzdU3Rc9N50WBFxJpz4XDo2W0PDOPE6zdvWKyWxLmR3BnFFANZFbRzxJLJqmCd5Tj08zxo&#10;QWuGoSfEREKjq4qcEofjER8i1tZYK2LwaQr0hx6zEkrs6D3DNNA0NevVikW3YDwegIK1Fj3P3ykl&#10;SilCIWVuBFfq3h5HyOhisjPNRJiZXK+UCKmLNH5O83jVStMuGnyBz798zy5lKELEEnHfnuenGxFr&#10;z43nADllbONo6pr1eo33HoUYC6SUGMdR5sSY6bqWxmqGXWK1WqFLmem8Bq0NVeXY724JohadC41z&#10;YqaRM85VNFXFzdUFWhVSjAQf2LStNNWjiSXg5zFQECFiypmCnpveZX4y4n5AXVeUUklz9DQxzlBV&#10;q2X8ltuG0JTp+4GUEk3dCLGnIKQwranqmlIKwVrGcSJOgd/9rd/ksD/S748YDR+/+ZhF283qKXlf&#10;VzuctYQSmKaJXBS1MSJQzeDQ7Hd7Br/n409+jZPzM6q2FpGqj1TOsd6s6ZbdbBhhCCFwPByZVZAM&#10;00jJmZgKMRdCmFg6Ry6FmBNlFEGCMULfNtbOc0/GWUfwgcN2Rxg9VVXhnMEYI2IJazk/OyPmxPZm&#10;S/HgzEw4JJNjIGUZvyllKNwRcd+9e49SivOzM6b+wCHImt12Syo7E+wXC4yBw+EGP44YpeZ28Ntx&#10;L4YI2shcl4pi6VqUq9DWsj0cSCmSYsJPI+REU1U0iwU+JLKSdSWnzHA4zmuWEK9uyYBdt2CzWQsJ&#10;va4AxeAT/TDgY55p0Yp+HHj/4R1aa54/O6dyDqvExGG5WpBLEaFcCLx8/ZJpHDnuD7OgQzGOI9vr&#10;GyFdTT3tokZXFc/ONc6I4YFWkGKijGIyoGdiuo8zKdNofIosFkuq5QKGgSFnUswYbWbql0aRxSDB&#10;TwxjL820w8hqc0rVtJzM5h9K27l5PJOLJuWMxRBTpCSBgZWsGYdESnPulecm7Cj70qGf8NMEJIZh&#10;kPnMaEouuKqmPllAln3L7nDkZrvlEDLDxQfWmxVNV7NuF/hcoB+ECl/genfNzdv3ZBRNVfPi/Iz1&#10;ssMqIcb5cSRWTowSgpemda1IM3He2YqCoqkbutX6TugSU0FXtdyHWqOsJebCl++FYGic7P38GKAo&#10;XNOJ0NYolBUDiZSimBNluc9zmEgpiohau5msLIYE1opZiLaOqm3RzoroLSdKhhgDi+WSs7NzoWqG&#10;KEL2ubHez0Zq2QkBsCiwxjIFz9D3QuVTCqc12oLGYoyIRgoBcsAaME3LNExMYyHmiWHoBYueFcGn&#10;u9xHJ0VWmbqpOTlZsVotqZuGtlvIXiMlQgiMw0hMkU9OPuabH30DVRQfPlxxdbMl+sjuZss0eZQp&#10;2HHEukrI1drMa5fkGDFGhiHMuZA03jvjaKoaWxuG/sAQIrFotHO4uqEqsj6MuRCT0F9rU+Gco+RC&#10;7Srqkud8aRZZzeICPedA1tUoHcWcpBScEfF7VdfSNN73TDc7Xjw7o+4WLBYLxmlgOOyIPrAdr+mP&#10;A1OOmLrm9Zs3vHr1hou3b/+r1Fseq7/c5oz6awTI/6BeQ5ll0Tyaswvd9Stt9P1cP9/mnlqJWEkp&#10;tDayf3QW6xzea5QxxCD73+XZOZvnLwjBU7TCpcKUoVo6lutTPv3WrxH9wMXVJZ+8OJMcJYtkPcVA&#10;yWLAoZjJmkWMsW4uLwlDYBr3TMcjcRw57nYE79n3B8gBpzIaTUqKkjXaKLQysqZpQ7/b8lf/91/w&#10;h//897BEpsMN/e4GYqQ72dC2DSlljHXUtQgstBGabrvoWKxW7A+HWTQcsFpjncXN97eMZSHXWecI&#10;+x0Fx9AfmYaeRddK43+RayLnVM9ilfn6zeJ4pcr8s2qeS4BZ5PfLtSn5vrzmVjCvfqlWdd9s8uvq&#10;Sg/H0N3x/IM6ley5fpVp5WP1pF9VG3rM7OF+ve++meFjP/tYfe1+rfIxYrycE6mDlNlA8M4IYoa/&#10;3x61wFw1xhlAUzJ8+PIL/qd/+a/4mz/9UzqfODtfkcoRZRSvPnrD2bMzvvjFF2yvdqRSOMyi1JhE&#10;4NePA8f+iDaSB7nKsVwuqRsnxPBxYnuzxQdPt1zwve9+l/OzM64+XFJywShDKXkmrGb6cSLkIgZy&#10;aq6d5UTJhRQ969WCum7oFi3n52fUdY0PnuATw3EkxUiaRlwpPJvX2f7Qo7sV/9cP/oZ/9+d/xQ9/&#10;8ENcLiwKLBcNi64Bk5mmgWksWNey2qyxRuYIP41i/qJF7BJ0YhwCdVPh1F3Sh9ZGaiF9j4+BKche&#10;w1lLyYHGatJ4JI4ttjJkL7T5k/WS9eqEtlmQS2bs9+gUMWRy8vjJ48ceYwzrzQnr9WxGFhPaGtab&#10;DYuuozIOV1ekXFit15yfnhFjoO9H+n5ktTnhvG75t//uP3AcDvzeN/4bztZLUrGMIfPqo0/5Z7//&#10;z7i8+sB+t2O5WGCUpm1qamf5xicf8/rVC/74T/4NFx/e8+HDB4yCru3wIbLve8ZZMKat4fT5M37n&#10;d3+H07MTlNL8n//+37PbHfjmt77N+ekpxjjGweNj5NB/4OLykv1ux9gPrBYrnp8/Z7NYsl4shcpt&#10;HIv1CtNYfvb2Az///C2Ho6dpWj75tV/n9HTNMBzRTvP8xTlt081kaIt1huVyydXVDYfrvczrOdPH&#10;I8d+YBwmYvCkJAI8UVzNNTU7E2FnUXHJzPmiIetMKRNVVbHZnHCyOWO1XrHYLHBNQwR8iiJYbxq6&#10;tqayhpKlfjH0RxGWFVBGibDUWJqmnim1Ivo77A9M08Q4Cu1Ya/3/sfdeTZJk2Z3f70pXERmpSrWe&#10;7gEWikbQ1pbP+8IPuzSj2X4ACuMjlwbDghioAaZnGi1KZ2YoV1fx4XhmZddUzwBcviGPWVmpyIhw&#10;9+v3nnv8/P5/6oLsay4uGMNICCJE5Jwja6k7xAVyXnbB4kIdZmIIWGPkYErBWUtVV0tdQqBIre4L&#10;Z8ovZwXUNWbJrRFn+WkciUnEZpVWOO9pmpaLi0tARHRLKbQ0eOtJKTNNIyHMUltyhrrp6LrM6zdX&#10;7PcHDocD4zjx9nqLrxpCmAhaYVYGHaMIplgr+Zg1sr/JiyDlInZ7Owne1pvv17Fv80RxJ15EQkqE&#10;DDFEUpTrZozBaE2xVgRj4iywKxmjpSaolJxhV2nGcRKwNoswXc6ZygtEaq3DOVl3Kl9xvd1L3l0U&#10;x6Fn1a3w1st6WsoieCR7PWcMJSecM0Bh7HvSas00DPzww3NOTs+YwswYIiVm0CIwiNLicBsmzALy&#10;G6NF/GCpkU7ztNy3HqUNu/0NNzc7qnaF0YqSRUhH1ZacLH2YUFhIi0hATjhrGIaRw37Hd3Hm2dPH&#10;nJy0tLowp0DMSZx4Vyt285bX11ekkFhtNmQU7arj4vyUrmuxRu4x2QMu6/WSY6cYYBGh8tbRdSuO&#10;w8zNzQ3ffvcDY5xZrdYyLpTizdU13llOVit8u2ZtK7K6Zvd6pGo6TFVTlCKWfHef5jZwHHqUgu++&#10;/47VqmPVre7yhdv6ZIkiHuGck/J+ebeWy7MKTY4J60VUom7X9OMIw8wYYXe9Y7//JZePLvijP/1T&#10;nnz6OX1/pJAFEkaRteEwjvKMRCl0yXe1eFdZUkrc7Hbs9zu2zR7nLcbLntA6g7OGORRUBqs0Zqln&#10;D4edwK4l0XQdV1fXPP/2W9LlI+J6Dc6JiBcFA7TeEWPBawPGiTgNRepvc0Abh3UibjePUiPfHXYi&#10;xrQ8y6ialhAixmraWmpxoEQATOulVi0iFBmIRXJ1az2tdeQUWa/XpGlmGo6UvAC5xkpdzRjmKRKm&#10;GVUUxhVSiGSUiNEuz15uRZZSSgx9v+yjrOTCS/1aXOmllmGsoVufkOqJtm1EoDBGbq6umMaRqR+x&#10;t+IVVYWvKmJMhJBIJMbjAUvBKmirCm80aZ6Yp5FS4GRzgreGaRzQWYRK4zSgVRYBCSXaUrlAGEdi&#10;TvgqU1U1oHDeYewaZSy28jRtx267FaDfaFKY2e+2KDl0Xjx/yarrRLAzRrx3NE2zCGEkzFJPKEWE&#10;Mg67HeMcqG5uePT4kpwT03AL+2pqa2l9905MtB847nZyr9T1Mg/ByWoteWEQ8QK11GZVLlhjMC4z&#10;T4GCXINYEof9lpDz8uxgqe1bQ9u1OCvf08XEOPQiipkiJUa0yZRpImURFLHe4azDLsKdzluur69J&#10;MfHi+XPWw0hahJdzzjx5+pTK15xuTtnrAyEEUvLEVJhDYL05FVFg52jqiphnpjCiVME4RVW31HVN&#10;ipHd9TUxQVrEwYqWzUlcas8UeW4QQmCeI0VZ1lWL0oau66jqiuE4YHBM08RxGHFVw/pkQwGu90de&#10;vHqD0SJscdI1nJyesukanj2+ZBp2xJIwrkEXJwK2iwh1IYsIj142C0bq4kZ72pMTxpSoDwPffvst&#10;4ziLMIWOd/uZfrjBWs/mssF4h16ei9uqIUaZ923Wck/fwv85k5KIOXrZIMvzM60JZNarNdM4st1u&#10;maaJOQQOvYgdUsDajHaeTGGeAkMvYg2ZQsoQguxLvZPnuMpppnEgTqPkIU0FSgRNVZFapPKWultT&#10;Nx2pwHa3Y7fbsr+5YhyOKK14e3WNQbFendB23d0zs7CsAyFm4pJrKGewToR5ck5LjaKAlWe4Y8gP&#10;DTkP8RAP8RAP8RAP8RAP8RAP8RAP8W86HgD4h3iIh3iIh3iIh3iIh3iIh3iI/8Z4HwD+EAj8+5pS&#10;7//91jnjQ7D5Bxu53wOeP9TU+yGXb33PxeqnvuP7oPf7zb13ECHcgWa38SFg+XeB1u/H/fPxPnj9&#10;ofN/XwDg/e/7U+IEPwXlvy82cB/2v3/M9+O2ofr9a/6hz/uQs/n7x3MLw/9Uw/SHxtLvgvzvj8lb&#10;gYQPCQ98yEXsFvr/0Pj40Dj5qWO6/x3s0gzzu5rAf+rf7n++3C+Ii0VBmkFyWeD3Dzd+izuHwZqC&#10;c+LcM5tZgENfM00DIUw4b/G1o2o8w2FiGI5M00SMQWCs+05ySi0tUOIMopQ4rhtzq9qvFncfg3WF&#10;GALOOdquYxwGpnmmahsOxx7lxHV+7Hv6KfMXf/nX/NOvf82f//l/x7//8/+e8/WGPM/EcUBZgTBy&#10;Fvhd60LdOMZ5IqUsTd/ANE0YramqihDzXVNnVVU476i8W9yUZ1SxYDWtrxaIXT4DpJGz8E7wIYSZ&#10;cTIC1t67F62yxBTIWSBlZx1Ga1KURlq/gIjGKWyBcZ44aRu8c8wJdsPAHCJVW/Pk6VOu3t5Io0i3&#10;wmmNInG2OWFKW+Z5QgHjOAAK7wzaQeUNY5/xzlB7j9MKozOGjK8spmSIs5gM5iQAZxKX11t3exlK&#10;eXGYl+t6/fYtcbXCe0dVVZTjAQ4HYowc9nuUUnSrltXS7No0jQDRccYYgXS0UdIEW6Thy3q/gLMz&#10;JKi9NOZoFHqBM1PKpBLwVUNdGdq2pmkq4jBgjDRn5hCJORFLYg4zwzhgLs4hZSKZ4/HIMIobY06J&#10;cZ6xxt5d+2lOuGUs3CI3KQNFMw8j8yKWULJFq8Ll2RmnJxsoiMuktWijBejPirIcq/deAM5xgcm0&#10;BQUpJ4ELrYVSmFMi5njLpS+AtcY5ezdnOecE9DYCviotTo8lgkKar0spFC3uZHoBH1C3/dnL+rfA&#10;TIA4CBsDOaNUIcdATIlUlDRoIb9778UhORfKlPju2x8o2uDrmj/94z8h5czZZg0hQAxgFG3TMh4H&#10;cpgxi+DE7f1XiriPKGvIUVxlZI5kEY/Qi1v3LA26lSZncXLOJWMrzzRNhBjvHNCUtpxsOnGgMVaO&#10;Xes7lzm0YpoClMg8B16/fsPuZo8zjqINGItxMIeAdhbna2KY5biVQI7TrJYGviQOttbKPDr09OOE&#10;bTp83dA2LdMUSbWmYFmfnGANxCTgdWVFSOHYy9zatS3AAuxVxKXDUqOY8kyMmbr2hCjA9zs/SoGe&#10;jJHm1ZISISUBs2IixoTSyDxgRQQlK4WrPL5uSNqw2pywfXvFZrMml4JfIImb7QGUpus6fFOzOTlB&#10;aUVd1wtELA2exmhqX7Hb7UkxkYKc32+++We++vQTTtYboptI04iymkThanuNdyK20vdHvK+wzuNi&#10;JeBuAYrM1zFMqLI4yxlp0B+GiVASWSlxtyrSijvHKM3NzqKLhzninFsEPwLjHN6tD0Zg+WPf45xF&#10;qRZrFNaKA1aMmpIT0zTe5T4nzQlN4xewTJOSOJqfdC1nm1NCiAz9ACmJs83iXlMWbYeYEjFFYo5M&#10;4yjwpa/FxVsZIDMdR968vuGjp5+QwsSsisBWRcamryxVXaP1bQ4CVV1LQzuKqpY5RTRtNDYmqrZF&#10;lUKOM7d6O/M0iWvUOOKsrFVt1dJWHYf9kTdv3jDNMyFOqJxxzmKriqvra7QxWGvo2k5cJ7MAuhlI&#10;pZBixqmC0ZoQEk3d8Oknn4rLUJg5bGeM0oQkQhXGVXgDTugyuqbFaiUN4UtDZ4wZrQzKiKiN0lYc&#10;Rgu4quVwPPIXf/XXoA0/+/JLTtbnaFUI08Sun6Tp1Dgqq7HOkabxDrJQIA6oYWa727Pf76grcf3c&#10;bDZYa6gqh9YRpTRV07BeNShkHg/ziDWKuq4E8NFAzsQUQUPV1ALq1i1pDgu4CJ88fcrb16/53/+3&#10;/5XN5Yby4hUxw9nmlGoRFJHUKmFrGfshZuYUyaWgSyJn0PPMs8tHnD/5iObqipu3V8R5wlqwqkBK&#10;1OuWUIsb1zBOZKWZhx5rDXVlKVRoY0EblDbMMVO0FvGBdAtkSk709vo1wzBQciQu86G1ls8+/ZSP&#10;P/6IdSf55Ha7I4QZraDynqZZo7UTnNtYTi4b7GrN1fU10zBwtduzypluLeBTZyz9qzfc7I5cH3re&#10;bg8UDarsudnveXJ5ztPzcywKXSCngNLgVMEqRWUtrmuIC0g+z5GhHxm3B6quo+3WIr6hIE0DYbmH&#10;5jkQwiyA/AIHzENPKZlV04orVc6oOUKRz3JWo5QI+sR5YhpHqkXgJqaMsR7t7QLvOKzzGOfISokA&#10;xeJ+Li5sCudrTCnY6l3OHWNAm4lhGNjvd+JwqjXeWMoi/qQX4NBazaptsdZhjSGmRCBRrdvF8S1Q&#10;1h2js8xRMxlNnAXyb5uKpumofc26W4kogspog0ACxjDP0x1QXnmBPFJKZCWwkiqaj54+4ez8jP2h&#10;5+WLF4SUyGiy0tRNu8DbYJWjZJjmiRBmlBJ4uKQic7HOKKWZQuY4jLQnJ2xOzwUKRt2JdAAypyBi&#10;BClEjLNLjnO7/wOjLb5yy5jWOO+p2xWnl094e3XF9dUVMcNufyDnTLOcx/1uR8nw9Mkj6rrmsy++&#10;5OUP35GmQOU8GMtuGnn99i3/9Mtf4Zw42P9/ra/8vlrB3e8fqHe8/37yut/vLi9rx7v9/O15vV0D&#10;Myyg9rvai7WWpmmIYSLGiaI0MRe6k1NWp+cc+wOJzHCciGOk7VZ8+fMvaJuK/+cf/455GlElY1AL&#10;SB+ZpsjAuNQewBaFpmBLod/u6Hc7AVN3N4RxoN8fuNre8I/ffMPp5oQvPnqCLomCwVc1MSWsM9S1&#10;p7aavmSuX3zPL//2F5yfbpj6HTrOVL5mc7LGVyIYN04zVZUkD1ECGe0PB7pVh608MQQKIhhmjOyh&#10;Hj9+zG6749gfF4BA0bUd2zEyDyPD8cjJxQV6QR+1Vnf7d8goJedc3fvFAu+oW7E7xZ0A0n0RvVuA&#10;HpTAGLwTAJRaDotbvNDd5Z6gnIwH83vH4P29f1nGxe8SMPyXxO+qi9yvRf3Wd1j2NR+q1bxfC3xf&#10;fPPHNSmFWhBXtQCD976BOAinRMiJOM9M48Dcjxxutvzn//Q/8+u/+kuaFHi0aVGpJ6aBzz77GY+f&#10;PeaH5y949eIlKRWub7YMy9oQQuA4yXzejyPeW87PzzlZr/DOidPhFDgeDszTRN21/Omf/Bn9MPKL&#10;v/kbSHlxA5Y9XyyBKYY7QTmjxcETCqkkpnmGnGjbFW1b8+nHH9F13Z3759DLnK4pOKe4PD3jbNNx&#10;2B/4+tffMvzdr/j18xfEKdD6WvIaZ3E6E+eBrEAbxWa9XoBcRwyz5MQZtNHoyrPtR7757iWvX17x&#10;5Vcfc6HW1M5TVZ6UE4ddzzRPIrBlLBpxsxynxKqt8EbEfFyzQddQlUrECaeReRwI80AJAa803mqM&#10;VtRVxbMnn9G1HU3TLvUqyQWbrsPX1WJsK/dN07Scn50JjHrYL7BXRV03/Obb7/nHr7/hyUePaVYd&#10;w9QTo+bt1VuefvYFL1695b/83/+F83XH9evXqGGg/eQp2+FIiJGvf/0bfvkPv6LkSAiZqAqH4zX9&#10;MDHHhDKGzekJX/zsU/7oj/6A9fqEkgt/+Zd/xeXFI7782VdYK47Z/bFnGme2ux3Tkq84U3Hy6JSu&#10;aVi1LetuRdu2aOOZ5sjbfc+rb17TjxNFO04v1wsE2+G8A9XgoqEUxe5wYOhnUhJxRe9rxuNEjjMh&#10;TRRkXzKMAWsrETEpcm7NAin3/VHmduPQ9k66g65Zc3pxzsnZOV3X0bbNInoIwzCyn4+UHAhFiTjA&#10;bo/Vij/48nNOT1YY49DaCKipMlYvBuRao5XMTYucheS5dU0p4lq92+3Y7fYM48Tp2ZkIvKTEcOw5&#10;aVcYZ7kV1cxZ6quliAtuyRAWmF8tLs4UJcB7lr2h1lpEzmKgWgTqbgUzjTG3BuYU8t1zhMLt84WE&#10;rzznFxc0TQPANI14K+fGWkt0iRgi0wwhTszDIPWkqhBC5Pr6mmEMzDEQY+aH5y9pmpbTkxXKKOYY&#10;8N4RFiGgqvICT1pLieVHgiMCv+d38+W9Wv3tnC9O9oasCznKviAuuUlVVUutQOZcPU2UGFDLmmac&#10;XdxgBTL33kPRaKUYjwdykf2F1lqcmkNA60W8zFoOh545ybGmVKg/a2lru4hclkV0QWBn7yzznLHO&#10;cHp+ystXLyWXjZlhHplzpp8mTs/OZW1TSupUqqCMJk8iQmmUxliF0VaErhBnZKUNlfNMMQLiPB1j&#10;IEwjJUygLE4rKqcZciTNA1UtkOM89qgl/54mAXtfPH+BUk+oaieiqTkTw4wBuqam8RXH+YDJAhmH&#10;sWe/u6ZymrZy6JJRWlN5hzeKYb9nHkYU0HYnaK0wztG0HSFrXr+9YRhGEuLA7RbBUFRhCpE3Nztx&#10;tLYOXdW4qmEYehEO8RXKiJs2SskaYC1FVWgN3333HV98/vndGBcRPk0q+W4NzzlTckLdCfyIw/Ws&#10;lpq0q0ApctHEBH0fuHz0EVM/kLXFVDWmbjGpYLTksjllvK+YU6akgrWOFBbxRm3uBKS0UqQQ2L69&#10;ojvpqNsaZw0mF0wpVK5CmUTlvIgSThNhDFy9vpZahb3mcDwwDyNhmjjmTHeywlYVXmmK0ZimgVJj&#10;qxrtPKEkEWnLiRxFvDDMkh+4pbZknz7h+mYn62hRxJAIIZIihHFiHAKr9RrvHSlJnTTEaVnLHDEn&#10;QtJS+9BSFw05kykYZ1FojBLxGXIhlUzjHE4bQopErZiz5KUpJ5SylHT7XG3JSXMmIzUPVWRPaKzF&#10;GIdSMIdI1AFDRpeMzkoE11B457m8eMTe7dA5CzhsLalkQknMw8ww9gzDQMrQ+ponjy5ZnazpxyPD&#10;wd7t0Xb7PYf9FmcVGgGSQxhRxhJCZgoJbQwKxbHfM44Tj588Yb1ai0iEsVhrqUxDyhl1kH2jrRyX&#10;JyuMVYQw09Q11hisFtHZ67dvUQqePHlMVdciNlaK1GFDoKoqutWa46s36KXGaVDUzi4CywatIGcR&#10;ggsxUhAIPYTA/nCQZ0hVxTzPOGPx3mO1Ry1CvyobVImUsghQa0sqCZWl9vhPX3/N4TCQUsQ5y+np&#10;hpOTDev1BtDkGFAkKJk4R8ZplLoyMPSjPLuylicfPaNuamLMWAcXZ2c0vqIfRg67LSEl0vJk8PXL&#10;V2ijaduOrmuljj5NTIuIYMmynoV5pmlkDzVOIsI0jgMpJ1ZNw7rtMMZy7Ef6vsdbxWrV0jQrlPW4&#10;WgQCU4igLIf+wNe/+SWuaTk9u6BbreSZjLF45wgpS727ol0orQAAIABJREFUqticbphD4Jn3NJVn&#10;e/2GF69e8jJnTk9WXGzWNM7QrE8XMUKpWcSgmeeJUvIiGiN7BMgYC0pJzbKuPBaDdTXWOK5vbtht&#10;d4zjePec2VjL8+sbjjHy6Scf0zUN8ghDk627E4UoBea+51brTClNKrPcU+VWwDij8sy69Vz+u6/Y&#10;77YcjiL+M00T2WY0iqEfub65IZfCPIpYTT9sSCkSUyYGcK7m9OxUhJHGI9dv3xCGibqqqesaHWcs&#10;hX7Yc3H5mGw03z9/gbaOultx8egRHz19RA4z8zRSec88Tey3e6lBKUXKGUq6e9ZVEJEKpZQIhGRD&#10;IsmzH2uX51IiSnLfuOAhHuIhHuIhHuIhHuIhHuIhHuIhHuLfYjwA8A/xEA/xEA/xEA/xEA/xEA/x&#10;EP+N8X6T6W1z9PvO67evfd+t/X68D5B/6LP+Jd/jPuB+vynrd7muv/+ZH3Kevw+Jv//rQ6+//153&#10;zigLgH0L+r//cx9q2r09BvU73N3uO8bf/vuHnMo/FB+6Du9fi/vvc9/5+74T+Ps/+/saoO8Dw/d/&#10;/kPn4P3z/KFj+JD7+/1xd/set+41HwLYP3Rebs/p+8IKPzWWUnrnmvhT1+/98f0hwYAPOcl/SPgB&#10;9I/PYS7SnPR7AHttDHppZLELwBnnGaMNwTvm2WCcoao8lZ/xg+ew3zFPI2EKhBB/yxHu3fW8/fPi&#10;tKbEG1Y7h1ncYNUk38FXFf3xKI2y1uG9I8aGaajFgXYOvHqz4//4P/8v/u7vf8X/9B//I188e0JO&#10;hsobnBMX8RwE9kkpS5PUGEhY2s5QIsxpRqPuAQOLw7YWqFAAWcUwTsQFsPRGY7WV5rsUiTHdOS8b&#10;awVgTokhRhSKyoubU9YCg5IL1li8r350HxXESUQpRY6RFAK1t6xXJyQM63nm6rDj1cuX7PcHrq9v&#10;eHJ5iVkauUkJ7S2bdUPfr5nnQEZhNTS1p4TA6arj8fk5p6enAtDFSOUsRi1jKSfQ0piYchbQW0tz&#10;tzaakJI4CM8zua6w1pNzYZomDrsdZ+cXVFUjUIUG6zTrkxXWiNPorbOwswaV09LQVRawQo4/hEha&#10;GjONUhjnQeU7QY3bcRMXd+iSMynOaFfhnQPEPUSFxKptqXzDFCMxDhyHnvrgpTkZmKaZm5sthcIU&#10;xNU2poS1CbO4ZuUCaRI30xgCtTHi5qEUOSSOh56q8WQy1mguL84BaXjOKZKWZsCcBDJQi8u2tY5i&#10;pAnQWGnWBRFOwUjT2zRJA5Va5hBxk5oFLK4bcXgbR26d4SlFGtFVJc2S03gHic7zRMxZXJvEVksc&#10;j0hkBPK01jLPs7iJpYzSRUDOAvM4kABtPWRDSoXD4UDXdlQfeb759T+Tc+Hm5gbbVJyfX1J5g8Jg&#10;yThviETQ0ojptKKtpWkrLe5nLGDwPM8c+yMUaZVTYg24wGriKDTPiXK35ogrtyoZiyLGDBnGfmA4&#10;HvHtipITYZpofEXTdmhnBKSLMnc6X5FLkeY3ZbjZ7Vm1a95cb3Fti1Ga1foUVRJVJedHK4N3FlUg&#10;xIDzjjK9WwNjCIR5pq4qXOWJwOnJmmGYKFmRUyGngPU1VWUpGfaHA+W2uS2L87pR0khfVRXG6DvX&#10;oJQS8zjSdiviMCyiCzLTdk3DNM3knBYX3cI4Tvzw/AcB0lJmmmacc9Te0TY1q67DKQ1a03Qdn372&#10;GSVlhmHk7PwUrUQwJCfPMAVi3rOxhtW6FSd1CmGeCbM4EXvvblcXYgjMc6Dve26ub0jTxB/9/Oes&#10;VitmY0h5JhZpPDRYfOUFJJonCoppFKgWFGEsTPOwOBxluYecFdGAKPNW0QbrrUDvxt45sYnrtDjp&#10;3TrMK6UYBnGUNkbGQopRmtNjZpgnNus1Ve2Zw4gvFc45UsykmBgOB/r9nqZpqOpa7r0Q0EphrRMx&#10;FG3oupq8ONlo804cKOd052CTYiRME86BNZrt4cg4Cax/sj5huz3y5tVLmq6FNKEmwzTOjOPI61cJ&#10;ZTRVJcCK0W5xGlScnZ3Sts0CHQuQ4AtY5yAnWQuVwizfeQ6B4XgkxcSbN28Y+5HK15ydX3C62eC8&#10;4+Xrl/THgzSKnp+hjOawP5BUhhzJWhyzUymgDGOMhDDjXBCwfoHlzzYnpBhQJaNVJsVIiYmSMpgo&#10;wMqChRTAWY/RRiCEmGi71V2eISIUmTQHtocDv/ibv+cf/+kbrm52BDSbs7/h84+f8dUXn3O+WaML&#10;OFehbQXKoK2nUgZbNQzDQI6JSEF5Tw4z/TyjreVmvyMDq/VGXOJTYg4jKQnU8vjiTJzh5xmrxaGY&#10;FKXJXitQWRo5S8Epg/YevKy9qmSmYcA4xceffUwxBlc3JBRzijhvCSnhrKyrMRWU01hvSUHmClUK&#10;xiiOx55/+Pt/4Oz8kvX6hI8++oQ3b14Qpx5FopREyjIeN5sNm1NxvE4FQswoY2jaWgQzjCUrjZkj&#10;IRViSEzzyNgPOG/puo5HFxti7Djs9xyPR/b7iZdv3vL9t99zdn7O+cVKPjNGnBHnT6M1r19fY41n&#10;c7rh9PySGCO+8vi64ng8MsdEKIUAAsxYh1qani+ffMSf/fv/UZrsp5GXPzxnd33F+UnGWSNiRUXd&#10;CfcI/Kkkd0Mc8LQpVHWNrWFOieNhT123tHVFtzkBWMZWBDLGaBIyb4QkY3OMCe80RBnDt83+OSa0&#10;Ksx5ZDweSTGSS8Yl+Xzns6wHMTGUnmGaiCVTty1119wJ25QUZd2myBiIt46b0rTuvaVtW+LiQDqO&#10;I3OK6HLroikN+vM4Mh57mqqmbRrquqayTtzS8kSaB7zJtJuGqjkT+CgEcUHOmcP+wHa3Zxr3+Lpa&#10;RC8cda4FZOLdnkaXgtICA2USKA0JSomQA21t+OKzj8loQipYX2Erj8qZeE9UK4Qg82UBoz3aFEq5&#10;hW3FmUxZcRI12otgDgImGWsE/CzVHbjtl4Zx0bGKOOvu4KXK+cU1rohDqbX4tuVcKba7xal5f+Tl&#10;ixcopTg52XB2dsbbN1vquhHn+gIXj59x/eY1KQRymCXH0obd/siktTgd/ivjXyKW96M9MuWdW3X5&#10;7b3x3Z8XYFr2kj92cr3bp2r92/Wc20kZTSlJ8vNyC28brLEU7/CVZ5gMylhSiFTGsrm4oB92izvd&#10;gZwHTk9PqCvHm9cv+OG770gxst3eoNuKojXjMDGO03IfCgAv7n5QUiSOI8PxwKptOKTAqmk4O9lw&#10;czhynAJ2Cowx0zkRrlJJ5sqq0iid8U6Lm3yKzP2Bg8rYkskK4jSzvbm5c9wMMZGTwI9GqAYO33+H&#10;1uKuWrKIMyQvggsCETrWm1OGacRVArO13Yqr4xXTOLDfb3miRKSmlIRSBmMXuFASXgFalL53DfM7&#10;JR3Fj67jj2seyJ1SIGf9W+KD8n7vBstdbUP+9qMaxt1Y/EBdRfZpLJ8j48WYZR6mLN9d3nlB5T9c&#10;v5E3fVfrWf7+wXFeygIvcff+t2IA98Un36+z/Oh4lrXlR8ezALk5ZuYwC9g2B/rjke12y/WLlwKU&#10;Hg9M48A49OJoPk68ffGcq2++oTOFR5uWyiaOxz2Pnzzh6ePHXF9d88Pz5xwPArNvd3tc5bHWcdjv&#10;uVncGTenpzx+/IjKibDe2Pf0fU8IEzEELh895suff0kMkR++/06EVLS52+ulJLBm0RrnrQhGWId1&#10;Dq0U+/2MNwrja5wzPHv2lMePHzP0vdxnpWCM1BGcLqx9S2UKz7/7nl/95nsOx4kxFRyKpmvkvFkR&#10;rLgzcKdgUFReagth6glzlH0mMrZvbrb847c/oOsNX/zJY05WHmPE0ZJcuNm+5er6Buc9KEU/zUzD&#10;QFPXbDbiGNlUnrZrKUVEDofhSD+O5JRp6wpdJhrf4JTh9OSEk82atvU0dSPXWhtSlHmvqiqsNYzj&#10;QJgibdvx5MklGXj96hXH40C3uLxud3vebvf87S//if1h5GPf8PzFK6bDW5ytefP6Of/86i1/8RcF&#10;lUbMs6f8YvvX1Ebxl38hrsO7w5794YA2lilkpinS9wdxjzaWtlvxB3/87/j5z7+iqgxFZYZp4Obt&#10;DaebUy7OL5hncUmdpyAA/DBS0DjrqHSN9566qjndnHBxccHZ2TkhJ/bjzBSPjEWxuXhMMwfmKeIq&#10;gf6nuWd4syfMs7hEp0RMoDDiZJ4jh35HiiLGk3LEVQ5tPcZrlHYorcgpEnKiH0YyhWZ1Qtu1rFYr&#10;qqamblu6TkRGjHX048C3331HuYKuW2GtoR8GYpqwVUW3OaOuGuaYYBGjLNpQlF5AW0dM8yKSt9R1&#10;fCWzXIEcEmWpSaplDysiO5G3r9+wvdnSrleoosR1eXF2V0qR0wLAJxEJLLc6JUUtNViZX4w2aKUZ&#10;hxHj5Lgkn5zRWlFVNSlnum6F95J7yHQlcHkI8S4PKaXgrMM7v/zfLNd8nETwxFnZx2mN0Zo4zUzj&#10;SLKObiXCeU3dUNDEo9S7FHB1dUVTe/KtE3jOqJRQIUi9ztp3+dKP6uPqbi8rsJo4w6pFuCXnfFfv&#10;0UYzjL0c21LrNMbIuriIMwF34o9SD0toFLVrcNoSo6y13lfM4yBrndbEkIh5xPmKKUa81swxkkqi&#10;HwZSLuz2B968ecvp6SnEQs4B690igqBFUMMILLhen/D551/QH48APHn2jH/+/nuu9zu69Ql2AfJN&#10;yeKerqSe6KyRfYuzGKUoJeGrisumQRkjQhQxLsusIiyCKaoknHYUCpW1WKMZ+p4wT+QFvk4l061W&#10;OKMoWeDtH75/zkcfP8U6hUVTlCFkEUC9uDhj1baLwN9ETjPDwXCtCquuk7qSVhgKOWZyykudM8q1&#10;VJp5uaeUMlLv8jUhZbyriSkwjhNtU0td34oIwRACrq5oViuGRYzSxIRJUiNFwXa/X6B1gzGK1Wp9&#10;N37UrfrB4sJ+m/+nGCFnjFYYLQlGThlyIcTAFBPHKZCL4e3Nnrc3B548+5SfffkV43xkmmcRswDm&#10;GMlolDVgLcQo9RrnRIgwBTIiTqC1KIVKuTSSpomkAWNwGXxennVkFpEyWbOU1jhbM/SR8TiA0lyc&#10;P+by4hFGK0oJmCIAfTEiFqWNxvmasjjDZ2sErFWKlCQfUVqESlOB2lnWbcNXX32JtQ4KeGNFOC1n&#10;xnEmxBuZT42IuKYcMUZjTUYbR8mWEEVMsevWWJ3J0ZBmKDGSk7iWx2Wt9tpQVxWhFCZEXC4t9Uhj&#10;1F0ufJv/FcoiUCEZX8oZYibGCW0cOWamOEGO6JKxaN68fkkYB842J/zs8y949uwjjocDMQWmeWKY&#10;BnR2tBuN8SJ0cTgeefbRCetVCzniNKQ4o1RLfzywPx44Ho/kFHHaUHlP1Xh8pUgxc/N2S8hynzVN&#10;I87fV1f0h/0yHWmMXZ795HhXgz0OPWjF6dkZKQSaqoZbQbW2IafA4XDg+uotTVsvdWxFmEXAM5fC&#10;GCJV09DU9Z24gwHSNImgoVJ3dYvaWjKFylloW7COUDK7w4Hnz1+wXq/57NNPqWzFcDiiVMJ5S5oL&#10;KU4iUlqKiIkoBcaRisL5I9v9wH6/Z3d8SXt9YL3ao5Th8eUZlZN7zjhH6xwhREBjbWKYRnKIvHn9&#10;hstHjzDWiEgsma5r2Ww2IsB6PDCGWfKRqga0PHfUhmS01Iz3B8LhwHa75Xg40nYr2q4lp0yMIgoT&#10;U+ZwOPD25SvOT8/omk72184Sc2B7PLLvJxHucQ7jPK31hBA49y19SLy9umGaRrqu4ezknMuzc1LO&#10;jPPMHATAVlqENZumpq4rLs5OUCURp4lpGrg5HpmskedCJZNyxCpFiYmU3gmlp6Um7rysz2GeUDqj&#10;6xZvLXNOPHl0yReff871zfYOSN/tduyOB4Z54s3Njilm1l3L5cUZXdfKswKlCVmu5+nZOc4Y+mNP&#10;ypESIaUAScQLyBlnEjn2TP2EUZmmduhFxMVZi8HQVIaMzLuziVJrzQVvLLpkSon0hz0vX73g5z//&#10;GdYq5nHk+uoKqwybkzVlEQmyJTEetpw+esS6qfjmn7/jzc0Nvm04Pz3l519+wdMnj1mvVnI/rTcc&#10;jkdCLsScMBTmaWacRlwS4ZoYZe9QSqFkhbFOhFitpYSIWgRqHuIhHuIhHuIhHuIhHuIhHuIhHuIh&#10;/i3HAwD/EA/xEA/xEA/xEA/xEA/xEA/x/0PcQsX3Aenbhur7Dae38VOw9/txHyC+D/h+COr9kOP2&#10;/dfdAmb/Wleq993Q77/f/X+/D92/H/eB6/uw8H2H95/6+ffdzX8K2r5/ft53t79/LO8fx228f25+&#10;n5P87XW+f21+F0T+U+7lP+UY/z7o/aHr8P65/Knx9f65ijHeOdD8Llj//nX9kJP6h77v/XH7uwQe&#10;3j/XH4Ldf+qc3v/5+9f67rUaNAKPvN9rLgDJb4+Zdy5o0s9ZQkEZ0FYvbqCWojXGKPqjZTIDapgX&#10;d+H4o+PQ+va7/PjalnLfLUjcslmcqavGS4+gNigN43TE24amtuxudoSgmVPi2+9f8p/+l//M//Bn&#10;f8ZXn3/Ck8ennJ1tQIlD+TwHnPVQYHfYk3GgNGdnJ/RzQJfF0S1njNbohSJVRVxqY8oMcyDZgh0n&#10;aGpxgS/y3TCGXAJKKQEusxxjCBFVwLvFTRJxV/FO3JjzAoHdd+G+dfMTKjhhtMGqLFCccUyzY3t1&#10;TVHSpF5ZhzVKAHaVSTlw0jjmszX9MDLNgeN+y+mqxjeeurqkqpvFLVCauPTi1KyVOPwpaylKEVNh&#10;d+xRStG0HaerU2nMniYBrGLEWEtOmcp7xr5nv98vTirTMpakcauqPNZW4qi6OB+jIMZJXOWzQBkC&#10;+FpCDCglLsvGWpSW852zQA6uqqAUjscjRuvFwTgyDjPzHJmnwDTPzOPMyemGthGX4+PhQIyBm/2O&#10;882puN3mIs6gAVLJGGeZU+LQ93RtK07tWhPyxL4feH11zTSMfPnF51RNtYCGThx1DIs7kcIoiDmx&#10;3R0wRqOKomsbca6ZZ5QSN6Tb5i9jjLgPlyxuUlHcQm5v2Lsm0BTR2sl4M47kirgJL67g8ziTdcJa&#10;Iy5yMZCX5tkCZJNxSt9BMlprtNFY77GLU+s0TSLkUDJGaQqReZ7JRqFzopTI2+stSjvqquGk25DS&#10;x3z99a/RCrbXN+hSWHedNMyR0EqBiuI4ZS115YjBkXKizBkWIRi1NAXnEOm6RppEUZSUyakQorjv&#10;pgzKGpQyzDGy73vCHGhcxappMCmx3e1w1rLuWiIQwsQ0CKyZEfjDGnEjbJqGvhfw2NctIQPast0f&#10;mb/7AaMUj8/OOT1Z45s1MUlTViFhdMFYLYIeyxi/vWY5v1szNALAxxDZ7vZYo9BK4b24bMcwL+5e&#10;AwU43WygQAwRo6BpKrQWNxtx2p3561/8gv/wH/4DxjrGSeBm78RprK48ocj3mKaJw2FPmgPTApA6&#10;56i8R2nFME0oYzDeokLAVhXnFxesuxXDfs/huGca5ru1oZRCiYublGrQmsV5StwAb2GqcZzvjv8W&#10;nPC+4nDs+f75Cz7/9BOcd2hh54jkuzXAOEuYBKgXSE/gZmMsusi5JotDcsoZlaUZfYoJZ90iZCLX&#10;QGB2OW/GihBHCEHAXqXQxmFkGC7zcMHXDmeNONfnTGMMTjeo5VrmWJjHiZuXr3n5w3Ocd7jlvF5e&#10;XNCsOrQX6EgtTfspF9Sta2jO4u6al+b/gjTWV4Gua2m7Fl3VGNdQ1RXjONAPI/vtDa9ePufk4hzn&#10;PF4rdO355S//gdXJCc47+uOA9wLqV1XFoe/pxwHnrDQyOmnELTkxDANxDhQNXos7aGUdrlstToWR&#10;MIzcvLli6Ae++oOf07Q1l5fn3DiNc+4ub2jqisN2x6QMGE3MoK1DWyOiAyhSScRxoFjLk8eXzMPI&#10;GGcomVIyMUSs9QIkFRFSEBNchc6OjKbynmkaaauaruvY7fd3cKtS4mJolObp5RPevNpzdd0zzYkX&#10;L6+5er3l7//uV3zy9BGfffKMn33+Odb5xRVwEeJAXCFvoXplNcZ7vNF0XStwrRYIpuS8LNuJeezJ&#10;ccY5gXi9VpQwM80juchrnXXEmDgeB6ytqOuWcZopqpAXR8Cx73n15hUff/op7fqEpm3x3mCtOKqV&#10;VChaU6xFeQuLQ2NX1ZJ/xJkYErZAiAPfffsN3nm++NmXNHXNnCfSPDFOI0PfC2jparyv6FYOV9UU&#10;FWnaFuedCN3MgVQkl0zHHsMClFcepcCqzBxGxqnHe41WNW1T8+jyEd9+9z0vnj/n2K+WJnAtiQ/L&#10;fiEn6qphCjNTTNTrNRiD0oq660hR7vsU4TAepNFeG6q64fz8gmfPPgJV0Cnyxccf88MPz/nFf/2v&#10;tJXFa8Unn3yEd4ZooHUNyjrGKWCdIxfZj21OT7DekxbH5aEfCdORHAVOuM1TYxhFqMl6VOVRpAXu&#10;FA5VIS5yKhfQjmIUIQWM9rhGwTTSjz35cGQcJ6qq5mRzjjaGcRzph17EQJSiW63o2paqqmjalqZp&#10;UGlmjiJoI3vtKHunuwbmgrIaXXtSKsucaRY36cQ8jBz3W47bG7x14noIOGfp1itqq+lOz3DeMfQj&#10;x2PP8bDHGkMIgcN+hzKWKcwcdtf4qqLrVhgy2AU+1xpbVZQi91ROiVwkT7HWy/yuBBRJBTAWrTMx&#10;R0rU0jydxC30dr9sFiGAenFNjYuTZkqBnETMqfIeo4zMSSUvY7vgq1pQ25SxWmO1IeWCsQZw5BzJ&#10;0QjcEANWF6Yw4+yGjGI4HpnCzJMnjxmHEYfCGk3fH1ELHFw1DTe7I0UpmrqiqS2mrjmMPapAiiJM&#10;E0Mk5iLgxL8yfmpf+lsicbeO4LAIHXHXkH4nBpjyvX3m4nJ9C/Et6C/LnyV/E9fcUsriJqduv8Cd&#10;K3a+B8YJHGcxVhwfvXOkEIlFE0qmO9lwevkEUJSEzBWPH5Fz5ttf/waVkqxLyxo/hZn9cc80znRN&#10;Q1V7IC4AjsYqSGPPYXvF2elHoGa8VazXKx49uqT5phZhiGHifNUx50SYhsUtTvaymYJ1lm51gsqW&#10;aQgijmASYxh59eY1J6drjHMyBwvpT4qRw/HIbr9DqUxd13Ttiu3hwHEcBcIwhuHr39A2NSiNW51g&#10;14ppDLTDzBhGXr9+yVf5T1DKID6cGVUURmk5nyhud+m3v6t8u0/PlCzCA7cQ+Pv1IJkH9D3QTByZ&#10;0Yai1L13leuq1TKXafOubrbMlyJGluSztF7A/Huu6uh3wgtFobUcC4uTvFYKdLlbF28HkeIdXK/V&#10;8uNFLUDDgst/wOFdflgvxyFaG8tLRUiLW2dSg1L3amday/sv4z0t4j/94chht+dws+PFDy/4zde/&#10;4rjdEqeZPM+UJV+xCqxSWK1p2ppaw7df/yPD2zecO8Wqdngtojbr0zWPnl5ytdvxzT9/x831FlUK&#10;w3EgFI0rhn7X8+r5C7Iq/OznX3H56AJtFGke2d4cGAaB+aZ55uzsjD/6wz9kngN//7d/K1CX0VTa&#10;Sp5qLZHIFGb6KSzASOH8/IKqqgjzTGUdOENdOz7//HOePfsYpTTXs6zFIQQ0Ca8ztbU4Zfn219/z&#10;9TffcZhG8I561eJQ4oQLlEUQ0Lhb0FWuQ06ZWNKdG2xdVdiqJsbI1YvX3PSJP/jiKSnPvNkeOa0r&#10;Npcr0jyw6TqeXFxytT/yT1//GtdWPP34Y55cnsv6WLfEArvdjsP+hqk/ksKELoXPP/6Uj548oq1k&#10;HISQ8M6LQEcpMib0kqe2ksOjlMC0ruHydE1V12Tg+uaakjL74chxHDnfbJimnvMnj/njP/5Dvn31&#10;iu32mt3VFWN/4NXrbwjDAVTD+uKMs5NHXL95SeladO2pq444RPpDT98fyUoECnJRjCHgKsfm4pyL&#10;y0s++eQZ/X7H/jrK3mRx3z7pWrbXV2xvbkhZ9jVGC1BJLihtaNqOk80JF5eXPHn2jPPzc+q2Y5hm&#10;HmsRBNrtD8zTRD/03NxsIUZKmiEnQgCNp/INISameWKeZ2KGnEU8wNQGS0PKAWUUKmc631DXrbjl&#10;Wk3bVAK+Vh7frrDOUyjsDwdeH/a8OR6onMdYy1Qyf/UPv6QUuDy/4PLRBUbD6mTN5uyUi0ePmMaA&#10;yhDGUYSbQqLoBHoBUpeSWi6ZEgOZTOVrQpQZVimBSkuJuMrQmZZxjoQ5ME8z4fqGqqmlHucdymjZ&#10;t6mCVplYInoBI1VRxBze7f9TwRpHt7Kko4gl3Yo+nJ9dYLXiMB55e32NUvD48WPmELDOE+bEGBIo&#10;yXNLhpzkOuQkc364BdxjuhN6U3dgM8zjJIDp1JNWM1VVcb45Q5sjKWuqqsday36757VxbNYrcsrU&#10;vmJ/fcWmrdFhoj4/JWupneYi9UFl8uKObUCZRaQpE/O8iKhq3JIzyjrhmLIItkieKu7oSqm750Va&#10;a7R1dzlGCFFE+dCSMFLQCPyrrKUkRc4iCqCNxSiLwtD3I8fjkWkayTFxHGe2uwHrG77IgM5gl5of&#10;ClNVInaJQbsWEwVWPj1L1G2NrzzjMDLse8KUMI1DG5nzVSkoNIVMVTdS79RKHH+VIpslF86LoFjT&#10;Ms1vCCFhncYai9KOlGQd8RgqbTlME1POslcZBlLOGAVV06KNAzJtW4vDOIZsPLmIoJe1hVXXsGpq&#10;DseemKLUp1KB8P+y92Y/klxZnt53V9vcPdZcmEWyyGJV93T39IyAUUt6GGH0PwsQIAh6kRqagSRo&#10;0EKje5pVxa3ISmbG7ottd9PDsQgGs5LVM6N56zhAoZIR4e7mZtfuvefY+f2+xDxNskdPiaLEEML7&#10;iq6TBdh7WT9SKmTk/GvkWLUptG3NYR/FgLHyD89RrLWookipoKylatsld0dMt2rPi2fPaOuKHMVQ&#10;NaVI2zQYpclqMUEwRsZahqI0ORVUlPyrGNmvpJwpShMLlJSIJTLOEzEbvr+4JGtDd3rK6vwcs7eY&#10;Urh7+3u515dnC9Z5MYwwRoxVUyaGTIoFDGhVCNMAIxuvAAAgAElEQVTyTEBltEkM/RZDh29adlfX&#10;jNayahqsqwjGYZTkLkpbijOY2mIQs9Ljdk3dbYizUNiNrTBa5hSMJqtCWIjrWomw01rJzcdDL4ao&#10;S86UisJVFd57cl5I6imJIVsuZKUgR4Z9z+42sTk6wnuPUo45BoKecSajdSDmzGw0zhoap6m9FXMA&#10;BUoXwhwkX1AabZDnBVoyDF00oUBSmZyj5J5KDCXGaZT8y1mc81jnSTkzL+Y1xsj8GxYzFaU0IUVc&#10;u6Iow7Yf+e7tBR+8fEF3csR+v5O6QYz4xlEpRd1kfLvmMAygYF4MQrWyYj4C6JI43nRsNi0lF1SS&#10;fDIjxg9N7Xj5/Iyr6yuubm+w1pKBEEcREy/mv9ZZrHUPhr4lF2KYyClR1xXrrsNVBpU1KQS0Krx4&#10;fs6Ll88eDHalfqpJUcwwtCqL2Y6ldobDdkcKE2UR6iulSAVcW8t+FzEjzsi+uiSpq6ZcCKnQDzN3&#10;dzusHcgpEadA4y05BG7vbmjahjlDOmTmkGTvrhUvPnjBq4/b5ZmUGDn0+55pmlmtWoxV6ALeOnLJ&#10;7PsDKUWaTUtDyzTJejmNM3VdoS04rWXvXzLOW5zpGINjmGbiPFDXrdxbOaNyohgxbry723J3uxXD&#10;F2NYdQ3VUk+Yp5mjdcf56QmH/UGMYNMsJoyr9UN9dxxGhnkkLUmtUfrBeOWTX3zCxz9P7G7viHEm&#10;TwNZL88kc6ZSiqQQkzQSOcyYrKXOYTS5rhh7R5xlbp0W4XucA1kpnNGPeiEiMUptv+wyfskFlY3c&#10;3WaUFaNl7TWmWFpvmacRrTUnZ6e8+vAVh2Hk4vKKfd/z9Xev+eqbb1i1NSiLslr2895zdnzC2fEJ&#10;tnbkMUJKpHkGCs7J3FyiHFOKk+wNU0ClGaKsyFXjsd7LMz4FthRSLLRNg6s8ecnNUobb7UHM87LC&#10;Oc/RekPJeTH9gVhGjIEwHoj9iuenx2y6jl3fc7e9ox/2fP/dVzQ2U+YjtDbEOeGNpqkdsRSKAt/U&#10;2LEiBjHsjDE9mAykorDWiLG1AV9VmKLeC014iqd4iqd4iqd4iqd4iqd4iqd4iqf4pxRPAvineIqn&#10;eIqneIqneIqneIqneIr/AvGYaP7uvx+T1999QPmYOPZuvEtYf/d38GMR9U8J2+9/d//7x+SRn4r3&#10;E61/iHcF1u+KtX9K6Py+Y3yf8Pndz32f6PrxZz6mjD9+n3+MFn9/7O/7nMfi9MfH+a6I/qcE7+/7&#10;nve/uxfNP36vx+/3PoH7T73vP0aFf3zuf8pE4KfeR/1nOMo/Fqa/a9rwU8f6U8YJ7xtrj++ne0Hr&#10;Y5HDjwjzmQdq8o/eEyEoPv4MrUS4boxaGiohJRFLWytNQFob6spRV56hrxn8yDhOjOP4IHbMOT36&#10;Po+FGiIVjguNGxS+qqSpM0zSIGtrjI/4OGB6xTQcsE5EKru7AZ0UKUd2w4H/7d/+Nf/+b2o++/gj&#10;/od/89/z8YevcFYx9FsAXn7wEnzNm7c3HA57mqaiaRqcFspUmCaGw4E4GaF6eZYGKmk4GueAsYa6&#10;hbII+otSZAWpCAUQwDlH17ZoFMPSOGXUQq9WilwyuWRSSOil8YWiHkhMfhHQ6nuaHgWrRbFeWU0q&#10;lgiULFQ2rZH/V0Kpc95zvO64qu+IMTD1B8Z+h++Eylp5L4TjEMg5Mc2FaIwI/yk4D8Zadv3Ibn8Q&#10;cfzVFdZa1us1SikOMTCNIgJTStE0DfM0kfM9JVVEpd57nLV4Vz2ItmOMOKMwGqGBRRGPKSXzsHUO&#10;X7KQZYcBcsEoxXZ3oO061qsOpRWH/Y4Y4tKaKeP7sO+5u91yt92iteXuasvucOD45BjnLHMIzPPM&#10;OE3c7YUMl3Lm0A9UTS2NMwuFJwb5O5SirmusFfH/xcVb5qHn2bNTuqOXmEXsE+cZbyyUTIyBstBw&#10;nLMPxKcQAgkIuaCURSPuEsaIgFRphS5C0sol/UDhLDKu5BiEGD0MA21jaOqGKUzM80COWRpxc2Ea&#10;BnRJkCMhJbQxi1C/kHKSDsYsAg4RtWRi+oHYdT8vaKXwTkgxkYz1lt9+8QVvL694/vIV/twTY+D5&#10;B895c31JfzigFUx9z/Gqo5AJc08xmpwXYozRVJWlP4jopaocMQrZQwhUgRTSw7ygiggn5hDIJS2i&#10;1ESJEaVl3PTTzM3tLV2zYnNyiskJ4yu8tZwcH5GAb7/9Dqs0rrLURqgpYsSg2B96Dv2I1hZtLK5q&#10;Hpp3D/1IjpHrqxs+/PBnnJ1tiNqwHUaO1muhdeaE1UaanxequNEG7ysKQoEzxtC2jtpXdE3N7nBg&#10;GEYRppW0EBprSsmERVxwOBzoGml8jCnhvNxHh8OBvh+4u73l66+/4Ze/+hXOyhhxzkDO0oycizTU&#10;W0vbNgxDDUvDL1Zo4SDNy31/AGQOyfNM262pXYU3GusMl+GS25vrhQrdUDcOZYQqXLIWoXhYRObG&#10;iFg0poUUJPNZ23Z4VxMWI4rm8pKjVUdlNEaD815oV0Xo6iLezBwOe+Yh4XyNa1fSdI9ijmmZNwzO&#10;eXLKIhSuxLhClYJAwqQBUistFCvnSCkLGTAncgHva6zRxDQvNL9MSkUazq1hDBFnNdZX1M4L6V4Z&#10;zl6+pN1sZA6+J+XUNdpaEdl4T9GaVApN22CMIU4jYZrJSuheYaEFVo3DOyuN2VZoxK5d4SshI//i&#10;V7/kzfdvGOaJt99/L42zWshU/eGAtY6SC03V4n39AMEJ8yxmE6VQWScCd+tF0JETQ46kMBFzIOSZ&#10;VdsuRM2KTz/+ObvbLSFGTs/PqdsWZRTruqNqaqZ5JsTI3PekeebL3/yW9XrF85fPUdpQtx2uciht&#10;qHyLdpYYZtI8E8JMSiJ+z0X2gcZYrPXoRcR1P161MkQldECtwTiHM5rdbrv8TD/MXRpFbRwff/CK&#10;D158yJ9dXnGx3TPMkcrWrNuak02DUwltCimNoC0EhfMiwPBe7mVjrRiIxIih4I1Bl4LOMC004ryI&#10;fI3WGJA13xpKVozTSIpBxEhF6EVGG1k3Q6RqK263d+wPA6SEpjANE9p4hiliXKDrRDixWjfs93vG&#10;cWRKiRAyoWR8KtS1outquYfMmjALsbbrWow5J4bAMOwfBJ9FQd3UCyWzULC4qibmwnzo6cdRjmkR&#10;hTrnsdazamqsgn7Yy/3QbcSQxRpi9qxyw6E/EE2SebpoTo6PuLvbsu8HIuCsIYaArxxt07BerdAa&#10;Ykhc3d7RxIzxXixgisgXY0zsdnuury9QGo7WGz54+RLQ/PrzX2ONorVCnuyHiXa9Js4Txliysjx/&#10;+TOqymCtxxpHf3nF71//nqPjI9brIyHwOY1OiRwTlckMISzClPJgdFA5t5A9FdZZKrcmRKEmGit7&#10;onGYmMJEykXEPtpgnMEaR9utKHFm3O+pq4EYE2N/EEF/VVFt1tzs7rjdbdnf3Yk4ZGnqXm1WrNcr&#10;rHMY6xf6ZSSXJCRK7ympiDhkEWDd59+Vd7LHQWGUIk2Bw37HmPdgFLmu0brQdityKsQ54ZQm9gPz&#10;oWe/jOMUA1PK3NyJEUHXNKhpogx7nK9wdUsBBmuo2pYpinGPN3YxJrFC/SxCsSzAlCJGKcIc2B32&#10;D2LYgl1MLQDykpMYtBG6pkLW2WJE9KXKIpaeAsMwMk2TNFWHLVpBW9fU3kPRWO8o93kYi5FHSQzj&#10;xDyN5FKYpxHra7QWwlvbNHRNs8y5Cucth34gKQgl09Y14xwZw8wwW9m/N7VQI8cZcub05IS6acCa&#10;/+R88o8Z7/3H1mZ+yPrKf1ROK3OyeRhHj3P1B7J4+cPXiGheo4wI+GIIhCmS4kyKQj5cr9fonLBK&#10;URmHr2p+/etf8+b77xmHAe+EVJ1zhpSpnccu9Oazs1NKSbx+84a69sSU2O3v2O5uiPGccRiomobK&#10;aU5WNZ999AFff/MdMYSFsqjEXKjyTHMARHjUblZ8/OnPcc6gSFAirq5ZoZjCSCyQwj0VT5JjYwzr&#10;9YrVqlsEqGIulkomxLgQ4yO7fY/WGl95VsfHHB2fcHx6hGs6plw4Pz1DpUJdW8hCsFXirMUP9lrL&#10;6S7l4T65v6I81IrSIjz+wXzuD+pm969Zcj+jNCU/rjEs99RiJsdyrVVRiwAUDMsYzovw8n6eVGCK&#10;CPYehtiCXc73onbkb1kIofe1iaKUiEzvX6LVj8adevRdfzQOWYwfyv3hGoootbDGPZDpxUxJaIg5&#10;RaZh4uLtBVdvLri5vubi+9e8+fY77q6uCNOMASxiEme1wjtL7T3GOIyFrq1Zdx2rpmHse/7tv/t3&#10;9JdvsSVRVzXWZMa5pz064vnLl8RY+Oqbr7m53WKUeTAdM74i58hwOFDXNR998jEvX31ApnA47Bj2&#10;Pf1hIMyRlOD4+JRffvYL+n7g888/J8ZI14rQeIpxuW8Sc0qEmBn6kaap2Rwf8Rd/8ee8fv2aAwVr&#10;LU1bcXp6xGZzhLWG2+2enLMYUMwzHkWKBVPg2+9e89vffk0/zSSjcMaitRWzOHGjwjnP4ruBMUoE&#10;ZVnMEdMyR1vnhN65WXNxfcuYYJpnvvj6a2Icab0lVJ5VZTndrFk1FTe3t1hr+dM/+3OOTo4kN1oM&#10;pbbbHd+/vWA87DG68MGLZ7x4ds7xak3XtEvKO4ngrXFoZRjGUXJwZdBGLxTkiWmaZdw4R1KB29tr&#10;plkE1sM4o1D8X//v3/Ls/Dn/4s/+lKIyt7c37PqRlBNff/0Nz08a+t0du92OX/3yF2BaPv7kI377&#10;m99wdnLMf/WXf4HKhcs3b3jz+g232y3HJ0eEnLnd7ZjmiHOOk7NTzp+dc3p6KoJ3FH4xDShKTEve&#10;vr3ksN/LOl9VVL6iLEJhXztOTk95+epnnD9/znq9xnkRIr65eMPucGBzfEzlK9arBtYtp/mIZ+dn&#10;7G+35DTLtVyovqmIaYbQfBMhRjE+QS/3mJh+nZ6fgtZMc2C73dMfDiI2y4l+GrnZ7Zn7AbQmpsih&#10;79n3Isj+4PkLTo826CnwyWef8eUXXzHnTEyZuulYtSvOT09RqtA0NcfHR2zv5LvnLLWCwD1RXNYQ&#10;XfTDveNcRSYQk9QnnbFUzqON4dCPDEGE00J6/8HMdxwnEQEvhiApJhGr3tfs4IHULHNkfjAeXTU1&#10;cypMIWC0pm7EyJFBM49iDnh3d0AbS8qRGIMYpilFLiz0eiHET9MkhnhGMU0jMWacKxiF5CDGkLSm&#10;bWrUkpuEOINWOKepvKXraqo7R9O25LSIoo82GKUJ8wxFhK8jibBq8MbijSNbRwyyxokAvsg6gQjZ&#10;jZXzk3OmmELlPWgR/m+ONvR9v9SYxUgvxvhQj7fWPpjliXnB/f41oxHTVX2/2VAiZDZaqOtKm4VW&#10;LmtRVVX84tNP6VZrvnt7ibae82fnaGdQQN/3GKNYHx9TuUpqBE4MlO62O0JM+MoTUib0veSqMS5r&#10;olpMbeQ+aJqGuqrIMS4mbwrjPLkkMbREk0He3xteffQhWEvKCd90zEEEfViN1Zq68nRdy2EYwcg+&#10;U+eCdW55vpOo6vrBuEeVwjAM3F7foAs4bUT8Os+goFt1Ygi47BRSTGLY+ui5mzFiHOW8o64rUs4M&#10;w7gI4Hmo68zTxHa7xzpDTEnuCedIRXYnWmmhuxuD8555nKBkLt6+ofKek6M1z589I8Ww5MxSN5kX&#10;oWZVeeqmIcfENM0UBZV1ku+OE6UkSvnhdTFFlEaMr4zi8vqGq+trTs9PqRoZeyip55QYhCrs3EOu&#10;RinMc2CcZrquEyNYlURsruU6l4V6bH1FGkac9egCw35Hdo7aynfNOZJzJIaJmArHpyc06xVvvn9L&#10;HEe6zQbjPa6u0CRYDEyUMWKeZjRZaTFkNFpEy9d33N3eYKwmU9DGYl2Fdn7xyo3M04S6N9gtIrx2&#10;zpOSxRvDbrfl5uqCo6NjVus1ztXE5dmMRubzaZrZ7SYqZ2hqT1dLnaiuPckHpnGWffhiUKkUD7Un&#10;Mws5+9AfaFDYxorZ1zyRlr3bNI5SY/MO5zwnZ6cYbekPPUMvxOqUxGzwdNVRwsw8jqAKd4c9q64h&#10;ZskblDaY+w2GMqw2FZvTU5TWTOPIbrsjzDMO2WeklCkJ1uvVIrIVU80QJjJiGuGdB05p2pp+Ckud&#10;XvYEMY8M48S03UEpNE2D915E1UVME6epZh4nTo6OaKoabR2kxDjP1FVN07QPadJ9jXjZrcsTuJyl&#10;XjtNKMSQubCYeyrNPM9oY0hpIWADUwiM00Q/B4aUyGiiitze3OErT04JqwxGwTRNXO/25LstGVBK&#10;6s2+qtDasN3uSXlLVTmatubudotCcfbsGUdHa5zR5BiZp5kcgpjYZr2Q6aH2FduyZZ56KqfFAGKp&#10;f6Sc2G13TPOMqzzeGK7vrrm6uEBrmXeatsU3LU4bfvmLXzBOgX7oORz2hGmgcZZutcJuNmKIoRQn&#10;myO8s1xdXrLf7rBac7TZYJ2jHB0zTAPDODIMB8ljtSaVSAyREjPjNDL2I9u7ncxd2oiJVFXJehKl&#10;5pBL4eryEnKibWq80VSGZWwnkpL50VVe6hWASrK+1V33sDaWnEkxElMkF5hTJM0jxhjGfkApjdYO&#10;QyFOA+M0kuOa1WaDef6MMQSa2nNze0Oi0I8T/TDw5uKG09MT9vuRkApOFyqr0Utd1VuDNYocC4ny&#10;YFKulab2NZvVBmOkpp1ygpSwSqOtwmstY1MbMaPVajE807x4dk5d1+x2W0y3Yt00YhCu9GIMIcYi&#10;vm6ljmLk+UdTV9SVZZ46jo46KmtRKZFCwCipdU1hAmOo2xVKa+om0g+jiN9RhHGUc7+Q4GOY5VmZ&#10;ETMia57a/J/iKZ7iKZ7iKZ7iKZ7iKZ7iKZ7in3Y8ZcZP8RRP8RRP8RRP8RRP8RRP8RT/P+NH1Gt+&#10;3KAqFL38QP29//ufopC/G++Kle9/9m68K6Z+n6j8MaX63c9433/ne0HZTzSMv0vgvn/t/b8fGwG8&#10;T4T+WLD87vd9LGi/f48/Rj1/nzD6fefpfYT395kQvCtuf0w0f/cz3hWvv08g/+7x/JTo/6fI5+9+&#10;3j2R9nGkhbTwx67XY1H64wbrd8/N+4Tyj4/r3e/yvuv8+HPed33fJ4b/A6H6TxDsf/SafN+Epkjk&#10;HwnlUYqU8nuOvdz/4P6DHihqBSViG2fJORKCE4K1nkTwFAOhrvB1Q93MjMPA4bDnsD8wjaM0gaYs&#10;JLeSF2CvNKIX0vLzHwwejNJYJUQUVUnTRZVFsFX7mmkcsa7GuTWH/oBxjmlyxGliDDO//vobbv7H&#10;/4l//d/9Ff/qX/45J5tTprGnH2fOj05ZtRtutluqytN4jwacbTAqkYIIfEKYhT6n9SLCjKQQiFbT&#10;9yPzNNNVHihL82lYaPZWRD5LM1XJSZp+S1waZos0VS3ntZT7a5/JMYqUoFih1S3U8JwL0zSTlCaE&#10;zPX1HSEKye389GQZt1BiwhmLNRX+qONtd0Pf79FKcXt9w3wYONoco5II+VRJIjjKkSlGafZTGhMz&#10;zjsub26YxoD3FeMUubndCrlCK4w1S1MWD7Sgbt3RH4S2Ya2n7wesczRNJ8RmI4K3khM5KYrSWFuR&#10;07xwoGCcRqwzpJyE+L4I6VOBi5trxt9/z6/+5E/oNjVZW/Li6GBtTcmFlBXzHFh1G2kU1IYUAzc3&#10;14zzQE6ZcZzxvmU+SszTzK4/cHF5Rd3UfPDqlRClFzFIBi5vbilF0TU1uUjj9DBM3G73PHuWqOpK&#10;6GjzQO03pEnGT2G5tzJQpIkyFs313R2HQ8/JySlt08p5SRGjNGoRzWgUKZdFhCudhtZXS8N5Zux7&#10;ShbTBG0tzlVoY5kYQM2YUhimGVA444R+dk9B0SJUFPOFAtw3by+kOAxaO6yGqq5xVkhsuAApyrXU&#10;YmqQ5oQuahGxe05PjpiGAyonxn7PzbVmvWrJOkGW8V9SYo5JxM7OME0iJrBWM/f3Qv7Is2fPFkp2&#10;krlcG6wxSPu/iFxTBqwReq33KGO53u7Qv/+eD18+5+TZC16en7M52nB1d8swTeTra6Z55pOjDSUl&#10;cikiWBt77u62MmbmQr2Q0f1CWheLCM3l1Q3Hp6dc7wZiLmhnqSpHCYmSE0VpytIwp50FI2IQYyDr&#10;QibhveZ43VJXhn6s2G53pIXGapwlBBFLnXcdcY5EF3FeCO/7Q8/Y91AyN9sth37k8vqOV6M0xBur&#10;KGQO/Z626VDW4ZzFGo2zmhACwzSRYkZrKAsd2C9N7f3uwKrtcHXNYb/HO0em0K07co7M88Tt7Z4Y&#10;E0eblzRVQ0mFYZyksG48dV2jjWYcJ2lU1IaqaelWa6ZpZL/bY4IizYFhOFB7UN5iisUkQ4qJME3M&#10;OZNRMmbCSDEKV4m4K6awmDUE0AqjnAjtXC3UQu73IvfE0oyxlqIgxES96hjngLZA0lS1pq5qoBCj&#10;J/lE3/dYb2mahpxmcowMc0FpIXwZJevS+mTD6niDMZZ5npnGiZJF/KtDRnsNRZOXJvXyIGNjGftO&#10;DGdQWG8xyQrNKwS012gizlWs18doZ9BNxTTN9MPIYd/jK4u1ls8++4RhHBmHmX6/J8WErxy5rrFO&#10;COHKCOH4MAxM00hTVVTecrRec9gVUpyIMXB9dUntPVVd03T1PXeVpvNCz1Ni6uCNQnsR1JpSKNbw&#10;/Pk5w2HP9vaSrluRrWaIgZAKuSiarqH2HqcUw3bLPAw/7HOLmDxgCtYJzTVHEVIYDcoorPHSlJod&#10;d7eXfPvtt5wcH3N6ciLkOa0oqZCDGGQkFM2m4TOlF7ImqCJIZqMLikgIInpKs1DY0YpkLarR1N5R&#10;5Sx7oDBTUloIdJDSKIJKLSIELZsw0GURCyxCQWtwVuY7ockVKm/QulDSzPNnZ3i343DoaeqatN6Q&#10;Lq9kf0FiN+wZwsC+r/HOisiAwjBM7OIBayxVVXFzc4PzHlPJ9ywRMb1xBmsdTdNSOUeYHLM2QqrK&#10;iTnEZc1gEZ9kjHZy/zAT+pmRHmcdVeWpmoa2ljmyXvKiXAraWhpdsWnX7Psd290tVzc3fPO7L3G+&#10;pa3W7PZ7vrv6PcfHR7xYrVHFCMVTwRwzmcR2f0FRhUxhDpFSFI3ztE2FV5m28pytGtabY1zTEYvi&#10;9e+/4+uvfgcF6ralrjzZarw1bLdbfvubkbZr0NriqurBgOA//Ie/509++UuOj4+hiHHHPE1M4yhi&#10;cSNCQpTB2B+ETtY65jmgykLbM5rKe9q6YjCaq2kkxpEcNU3boLSIJpumQuUk18ncm3HA/rBnt9+L&#10;iYOWueww79nt9hgluczdzR3OG5x3Ip49O8dWnspWMpZLWgjJmpQikIUZXRQpyj5DO09tLMlNIl4q&#10;Qi8PKVO0pRTFPM+yt0mJkiM5BmKYsEqa8qfDjsP2ijTPDFXF+fkZOdakrKhXx1jnUdaSCuiFDDrn&#10;QqEw73bkGOjqBooiKxH2GqWojMJWjrQQ7YcpybxoxRTEL+syuYhZjZJ7OaeEKovWzBooYrJAcUzz&#10;zOGwx1nHPImowlnLixcvaNt22QckWHK3/tAz9nvW6xWH7Q2r9YZ2fUQulpgStqo5OXsGyjCFRBkm&#10;SoZhv6eEiK8rUgkMBiqnaZzGOUMKkpdVtYiMhoVO+59TY3k3n/wpk713c8gfDNIUSts/mme++/6P&#10;6yk/MvrjDxXwpZRFZLEILaqaJiXmORBTFtOZWLDOs9pssEqMjq4ur/nyt19y2O/QBeq2FoO2XKBk&#10;mq7FKE3btpydn6K15vurCzEGGkZ2+zvCPJDjREozb76/5bhrMHnin//qEw63t6R54LC3xGlcTK40&#10;/TAxTIG6azl9ccLm5BhlCl3XYI1GI438l5dv2W5vGccRUFhtYclT7s2jhHYrgocQ4g8GdIhIQmnN&#10;MEfmmztut3s0BucruuNjDrsDb1+/5eXPP2LV1IRFKFG0EClLkuXlQVWZhV7MPdG8FIpg6RfRlgic&#10;H4+L++Gh1Q/qdC0JOKrwIPArZclDtV7WtfIgFlZOy35eVO/Le6tF9HxvKmEolMXMbRGg5SJo9mUO&#10;LUU/CNlzSg9CeqW07P9LQS1fVWuDeiTbV3I4MveyGKEtxlPo5biWOuT9a+IcmYeei7ev+eq3X/D9&#10;d9/y9tvf8+a718RhRJeMVYraWY6aGt9WWLWYnVhNXdc471itVmzWK7pVRdPUpBjY3tzwf/7f/we3&#10;X39BU9WsugpvMrnMtOsNm9MzbvYDw37PdrsXkx7vmKfCatWBUnR1Q/fyGRrFarPGaM04HOh3O+Zh&#10;IE5iFvTs2TNePH9OyYUvvviCcRjQ2jAv480uhhxzkJwkLiTq1WrFf/NX/wrvPbe3DYfDAV85Tk9P&#10;aduaTOH65pZhnIghYLVcu+kwkObIxc1bfvPVV0wxYb2nbRqqtsFWXmo6SUxg6lrWTG012howeiFh&#10;Rooyct20QjvLOPd88923zDmCVmyOVvzlX/wVtTH83d/8DVWz4ld/+s+4ub5iVRSr9Qa9EIJTCgyH&#10;Pd9++y03Nzd47zk/3vDB8zPZU1nDPIzcXu0X4q7cf9aIcDmEiPcVKRfmQe7pDAvhVdPvD2zjjMqJ&#10;Oc7c7Q5U7YajzRkXNzuGMbHqOsZxx/mLM7r1hilM7PcHDoeBddfx2aefsusH/vZvP+f/efs7NqsV&#10;f/onv2IaR7768ivevH5NW1WcPz8Hrel3W0oR2uzxyRlHxxvW6w1Hm2NOj09wznFzc8Pt7VYMWoxF&#10;K0XTtBhtMbbCekfVVGyONpyen9CtWpQRwv2cI2HKzGFmd9iJMcf2htR2kv8uonCZt2AcAm1Ts96s&#10;pQ5hDcZY0mJyWYp6mNfGaebQD2AUyju4N72dBnS05BIYc2YXA0NOtJsjnHOEGBgXc6kwB353eUlx&#10;nsZVnD17ToyFq6sritI0TYszlnkcqZoaSiSniPcWYxRGQVKFFNMy/y2mdNozz3uZp4zFZDHds85i&#10;ncMG/2Ac5L1fhJMJUBjvMcYyjhPOOpq6kiBIKxwAACAASURBVPqgUst8uRjrLvNdiFHqLUbL/JUT&#10;2mhWdYW3hrptOT7eMM4TfphkrZgmrPNYmym1YrVek7Xi8uKCE3tM3bRoDRVeapQseXDJxBiZ54AL&#10;nqauscbirOH89IS9c8zzRKIw9HswlvWq5eXLZ/zsgxfcbQ/c3tyw3+3Z3tyw/vAVXdty1DZcfvct&#10;lW5QKHKIDFPibrtlt9+Cymw2G4qClESIrq3D114I0yGgVMFWNdogeddDDV+mZLXM6PcmO/f/KznL&#10;3lHJOlVyxjjNPEzEIjUh7z1x+V1Z6pI5ZzIF572cb9ehjeHnP/8Q48V8LiP11pu7W5xxYsrWeRE+&#10;ekff93x/cUXf93z08c+wSgTEpUCMgW++/prjk2NOz09xvqOqxDhBO09SgZKiGEophTZi4hWzzCkl&#10;JbrNhvXJGeujY7b7A3GeiClTckRng68rNIUQZoxRNKsVK60ZpnERRkte5rxc4/u1fR4lf5tj4O5w&#10;R7/bs1mvcc7iK0d1L5jOGV3kPnPOLPdwedgriNHmuNQHs1QpFNS1p21bbnd7fvOb3/L8+XOcq5lD&#10;IhdFoWCUIZOEBK4U3jr8ymC05vzslLzQqq0xqBLJy9bRWkNKmnEc6Pue8c1bzk7P6bqVmBl4ByUz&#10;x2kx8SyPjKETZLUYsso60607zruOuqlwTpErBzEyDCPOGqxXOCtGWkop9rsdr99c8LNXH3F8vMGa&#10;inHak0PBO8m9MlKDd64mx8znv/2cOAx89OoVOQWMkS9Tyv1zrkLbtYTdnrppeFE3+KZ52K8456ga&#10;J/lHLiStMM4Rlz3SMMwc9nJP/u7rb2jXHc26XWj1PcZ5nPc473DWPtDavVEY6xfjVk8u8Oz0mMur&#10;S2KcmQ87qqbBObtQoWVvZm1DU9eLKVhinDNt3RFTIicRnovhhH4QwWujKGiKhjlnGudwRkGKqJzp&#10;mobtdkcugauray7eXqEXofDx6QnnZ8+l3pASMcyEMInQ2mjqqlpqHfJxYpAgRiDMkWGpG7mq5tnz&#10;Z2w2G27v7jCnpxwdHQhByPbKWKa+Z54mjlYbVCxYrTBanjXN07yQ7Q161eKcwfvAnIsYkqIIQfYu&#10;cZ7o+z3D4bDUYcti7lPo+5FbCiXB83PPNPaLAZQixZ4pBHmWpjUY2dtO04g1eqk7BqzSNG2LUTJH&#10;gWKcpUZeinoQv9+fi/s6RGccrfUchpH9/kBJiWfPnuGsk2dYKHzbcnT2jLvbG0rKxJjIcyAV2R9P&#10;c2Ds90ut1NB2HVVdMYeRQw/eGFQujONICEGMYyqPM4Y5BBSZzXolZn/iqk1ZzFfWXUddVfTjKAYU&#10;1tJ98AF9f2CcRkoptLVlnidKyGz7AZRms1lRWcW4u2O4uxVTZVctBgiW1bqhNBV2qWO8ff2a7fYO&#10;6yzNeoO2hljAODEKrZyjVpmSxbzGWc/Yi2G3rEVi1JJiZBpEgL45PqZZrbDWMI89aTpQWytmMyVj&#10;tV0MJxx1XVPVNSUjBs1aUdUNTdOAgjAHuY8eTG4nwjyTU2SOWUxodMRrxelmxTh7ipL9Q1M7lIbT&#10;k+OHZ95nVgw6rTFopdlvd7x9e8HZ8Roqhy4ZU+4NzqQ2qpZ6XYxZ9utaY4rCloJxlmnOlJTQxqLL&#10;sh92RkwilBiZppTlmUXOqJzluaC3lCQGFBiFqzwpKvphwAPeOTFECZGcFeu6JhiFihltEpYi1ysX&#10;YpyI88wYIwmo2462a1mt1/i65TAM3N1cMfQ9JoqBiTVuOQ9K9p/miQD/FE/xFE/xFE/xFE/xFE/x&#10;FE/xFP+040kA/xRP8RRP8RRP8RRP8RRP8RRP8V8sFGp5/njfqCLNZPcNNT+mjt//3buC4HeJ6u8K&#10;3x83gz+O+5/di5ofk9LeFW3/MeHx47993HT+Lon73e/zvu/3+Fz81PG++30fH+8PZNX80LT0vnPy&#10;jxkKvCtwf/d3wB/Q3t93/t9tkn/fdXj3O70rpn+fUcG75//xv98r+n703n+Mnv7u+92fw596r3dF&#10;8O++xz/2OfeNpD91/R8bCbzvGN9Hpn8flf5H14SCRv0BbV4+T6i5j++NBwOGhabzh9+DReymhAau&#10;RAAklGxx6tfGiBhF3xOILc459vs98zg9UMHtQquSe2lprtN6aY6/p8LLUTjrUERUKRgrNN9RW7Tx&#10;xJhwLmGrimYcmaaesT8wTgMpJq5ubvmf/5f/la++/IJ/86//W87PTzAxM971hJxpamncVilJU4hR&#10;UCrS3JEytKsVSboyKYhYNyKEGmsthxj5bnvHp598LJSfLPemtRZn7EKoDqSlySjEAecroQFrLaKf&#10;8uP7/X6s5EX4WAqEMEGUprhshLDmneNwEGHqOI4M40C96tDWEsZAHmd854VGt1oRY2Sz6mib9gcD&#10;kpSEAFsWsSCFGFjEWH4hdm2lKS9nitIY65hCoGsq6rp+uEalFDCFpqpIKTOFJILRLCK6cZxISahe&#10;dVMBRShKykiDcSyEGNnvDyJMXQgazjiONkdMYWaehQL0zbe/QxnHp7/6Bd5YlHJU3uN9TQjSgPjh&#10;hz8jaY1vGg59z+XbC2kSVtIouVltePnqA+IcuLu9JeWCNpqbayHLnZ2dUNcVRSmGYaDvhVozz4Fx&#10;GctaGaZpEoqId5QkJPqS5DqmFEmLcNu7Cl9VlAK2qrm9+45pDjSrSFEjTV2JUMNochZhpFsIs0JZ&#10;E2GxsUJTaeoWow05i6h9moM0UtaNUK32MyVnmqoWgkyWJjuhM8mYm+cZFRPamsUkRAN6QSfqhU6T&#10;H+5ttMY4J83pMdOtjtntx8XEoSwN8YbNZsP27o5hIXwd9nsUmbMzaXIfx4EQhJAlzZ8Nc8rEIGTf&#10;cZzQBmxxWGcX2o3QY7WDqqrJJRF1xKmKkAoJCCljjaHrOqzPzAsB0dct2lpsVcn3N4Z+HBjniWf9&#10;B6w3a4ZppuTCxeUV+90ehUZljTNGqOL35MIpkqNQP52rFir8zDjOPDs9ZTocGPqZXBLeC4U7s5BJ&#10;YkBpaerUSpFjwjuLswqrFDoV5hiZ5kBR4JxFG03XSXN1Wii5OSemYWB7dwsFpmFiHCNfffMNq+Mj&#10;fvHJx1TrbjHeGChJ4dvmQWQZtZDKphgXUpp6oLloo6VhbFbsDwfqAsYnaWouhVwKdV1xenZGXa+Y&#10;w0xd16QHIyHFfr+n61pC2D/QAsmgjQj7V+sV3tlF6FRhlEIje5lcLDkVht2BRfYuTY7OUkqidi1O&#10;K5Q2xBgJc0BrxCzDKHKJD82gMSvGeVqE74iZiXVkpAGxANaLQNOWAl5TebkPc1qEkDFiK8+LF88x&#10;FIZ+S5xHIfekBCXgrSUHochrbaiqeiHfFcaxZ0oyZogJbaWJPC6kY42IOI0SimKcZ2mUJeOMFVFs&#10;LoR5YsxpuQ8SdV1zRMF5yzQKWTGlgLWaYRxwB4uzMzEk+v2O19/dceh7MTdZ7tGuqTBKBLjdqmXT&#10;rWjrCkqWuUwV8jxxvduyPhJaJFrWqjEMsh4XwziwUPgyzjohY3UrzIeK7d0N87iHFNjfXBGLoluL&#10;iMMrRYkRjKGpa7RSzNNEzjLeYk5oZ1HWLvsVMY25J6qHFOl3wyIy2pKVJqGZ4rKmxkyOgcaLecec&#10;InHsCTFSVfVCzRZitlULbTEEIRQPE/M846qabn1EKTMlFdrKSbO8FtFGJi2zacZ5S47pQcgXU6BM&#10;GmMS4zhQcqauvAgTcybGmf00Yp1lvd5AFNpo11i65nihQFma2vP69XfMMZDTTMTQ95nqaMNms0Yr&#10;xWGY2O33TKMc9zAMjOPIbtjjbM2nn/wSrS39MOK9ARPox4mxP6BSpK0raieidrSIhWOahdSaC0o7&#10;rNdUlcU8EC4Tc5jl/Glp3qYUcpQm8bQYlWitqaqKo+Nj/vJf/gtyNsRUuL65xjrN1dUV4zigKs80&#10;jUxTZAoifClkzs+OaZuatipYbTAonNXUXUvXeD56+ZyqXWHrlpALjTPsrq+4u7nl+KWIm523XL55&#10;w9XFBW8OeyFxro+oaiGfvXh2xunZsRAGpwmbZe0NQYQa2jhyioSYMd5hlReRpTForfDeLvvoiC5A&#10;jpSoqazh+KgjJTF8ExHqD9TCNE3L/dzia4/3DUdnp+z7gbvtjtubW4Y5o2xDmCYhuTojzfJaEWNi&#10;e7slxELVNFhv2axaVk1NNrKPyFkD+WE/2s+Btu2ou46cMof9gTwPNM6RslC1RLQ7oVTmsB0I00hO&#10;QWjrJeMqT9c2OGdoa/uwJiojxgnKeUKcmFNid+hRxvHy5UuOj4/Ii6g1hCgGHSmzalpyEYpejJEU&#10;ZvRCwDw+PWUMQobVxqK0CB77ecA8ErXeN3cbK0R3pc2DkOde8N11LTFl7m5uiXGmq2suLr7naLPB&#10;W08uhaqpxBCiFLpWhNbj0DNqocNXVcs8zmy3W9wi+DPG44wnxUBJgWnoiSkzTgesU5ydHHF+coTT&#10;CusMZE3JM7c3B4aQ/5OrKsaIYOmn6g9L5eWHnFLxIE8vpYhBmlKP8d9/kHO+Lwe+z8/UA0Eb8mKa&#10;pXi/0P7+dcY6dNaUGrpVJqbEVLKQ4FOk7VY4bdne3PL1179je3srhL3KoRTkUkgpi+jPGIpSxJIJ&#10;JWGWHEZpITUaBXHuIQW6uub127e4EqidxjU1z07WzFMkTDPTOJJiJoRMTIWQCv/sn/8l3eoI4ypO&#10;zo5p24q+Hzls91xeXHB1cytGE1pBkX37fb6ttX74udaanMqP6gzWWuq6Xs5HJi3XY44ydx/Gkcvr&#10;Pf/w+Re8+uRjPvnVL/jwk49p2w1Fa+YkpMGyUAfLPQF+EWEW5HqlfK8x1w/1B2sNjy/RUsGQfP6B&#10;8Cd7QH1vKKgVaIMyRqi699cWMU9QWkxY+JExYHnkhXBfQxJqqF4+WCPmaT9Q7GWQGm2FLo/Q4VXR&#10;qKVGYZdjzjmj74Uqi+GM0WLYd/991VJXAcgxMRwO3F1d8fUXX/IPf/f3XL19w/b6kmm/RaeE14bO&#10;OurW46wSkY2W49UKjBKBx9HRmqZrqZuabrWiaWqsVpQc2e7u+Ou//t+5fP0tXe3o1g3eG4yBpKBd&#10;rfm7f/iC37/+nq4WsWXX1NSVR1FwVubq05MNq9VK1hdj2O53HPa3qBLQOrNaN9RVw8nJCblEPv/1&#10;N2zvdosxiCYuRlpoyGEmpISxYhpSVZ5/9Vf/NcfHR1xfXxPChPeG8/Mzuq7DeU9MkX7sKSmRQmQ6&#10;9IS5J8yBm6tbvvvue6IylEpjqkrE717u07QQNo1RdF2Fr2pCShwOBzEHKSxmL4mvvvmOBBSjCdPA&#10;atPyUdtwtb2lq2vOT0743de/I2fFp598iq8bjo5PaNtOxNLTxMXFhYiUDnv2uztenT/j7Nk5p5sN&#10;jdOEfmAIMzklUkiM04ypJB+nKCovNYthDA8GUd5XlKIIKTFlMUayVtE1DUftKa9vPoei+fd//w9c&#10;3O15/uojIornL1/ia8PvvvmG7e0tRTmquubkVMRKn//D59xcvuWjn7/i2dkZ15cXXFxecnZ2zs8/&#10;+5Tri7eEDCUnmm7D+viUuq4wXuipq25FXVXEGNntdlxcXDL2o5CbtabtOjFBahq6ozPWmw3HJxua&#10;TnLmOYzEvNRhc0LrspjMGOz9nm6eqKpq2dMUpmlinEdyzmJwpjTWzyirl7XVPMz1cxQSp9QjZU69&#10;vrklo5hSFEFa15BVYTfNoC1127FerXDWEmLEWEcshaurG/p+ICVojzsUmrPzc6ZxpOs66romxsBX&#10;X3zBRx99iHM1mkztreSNUtyUnMHIMc4hYJ1HL1TQeRYaurWGYhS+rRnjTFpMs4Tm/MM6e1+vy1n2&#10;KdZ2LM4sMj8uc6/Kj+vyj+rbFFIIaKWpnIjgx7EHrahri68sc5gYp55KNXjlRSRanfLll18zjhNt&#10;0+AaT7VqKaUwzcMiHNeUkohRnq0YrTG1pvYenEWVwjgZjHcYa/n++7eUOHN++hFN0zJMM29ev+Hr&#10;r77h6vKSq7dvKWGmrbzsObQW88GSGMfANE9M08RufyeGINaTUhJjgqrC1zXD3bhQtxfCe5ZzJYYw&#10;UtsqBaYwoY1ZxPIy94KYX5bFkCXMM1VVk1J8qJfe18hmLWTkfG/kqpY1wiB5WZbc1Dkxvysqk+/f&#10;B7i4uGa/H3n5wStevfoZWln2/czF9Zarm2vaow0nR2uMc2w2G4ZxZHd3yzyNaKPollro/f7HWIty&#10;BlWKGH5QlvqamFdO88xKKVJJxJIpSgxmc4qUGBnChKVw2B/Y3m05jBPHMdGu15ycnjHPcaFBB6yB&#10;qnaUEh/GW13XRGO4urziME403QqLCKKdFyJ0CYUYImhoWzn+ByKwFmO7HIVqrbVdrpfUz3xVUdU1&#10;X379JVMMfPzhRxil6A8HUo6ULKYPKYkxmDFaxq0VwbuYYEYOhx1WIcRyBTFljLFCjRaZNb9/e8HH&#10;HzU8Oz+DnCgqE9JMmGZyEoMlWe8LOcv+DQN10/Anz58zTONihiRE55AzRYvZkHMOYyyZwnZ7x3a7&#10;4+7ujpIVdf0Z3kkuH2JA24y1jmmYmEKisoo5zMzTRIlSz0lRar7GecZxRCmEEK4V67ajMp4QguQN&#10;i5FCmAJmvfr/2HvPJkuSLD3vcRniilSlq1pNj9pd7BIwA0iQIH44PwBmsIWgGQ0EdharememZ1qU&#10;THVVKFf8cCKzsmtqZkkC3zaPWVpnV97MGzfCw93PifO+D0YpCokYpaZunBgqTIeOjGJ9esYzpEbn&#10;m4phHGTvVWTeVlHmFGdlHLWVQaGIMeJrPdceFc8ePWAYeqZxopSAKpAnMfhwzt2ek5ShlESJgd2u&#10;o8zmZ5qZ+m4t1lmUFnNC0FgMbVXhrSOkTN/vCcMoYwhFipndZouvGrit4U28/u4Vh90ea4zURJ2h&#10;SxPbUnh4eiJ1KS21H4zGKIc28lU1ze19LHX3dJvzta2YyxpjZP1fLFAFrDazmD6jsuz9rPOkUjDW&#10;0vqG1aLlerunG6a5LurwTupbWi1RnBLGga470PcdVxfX8nmiGPgc+p7Xb96IyaGz8/0ghtxt3eCc&#10;YzKyfKQYmIrsL1POFGNZ1BUpZsYYaJoFra+IMeDmz6ZGqRX2fY/RWgxLq5qiLU+ftpxfXFDXNwYI&#10;YuAak9SgF+tj6nbJ9eUlb9++w1jFOA2zySDkACFGMgP9MNEslnR94NKAIUOeBeI5gVYs2gVnJ2di&#10;AqDKremWUgpnxUwvThOUhLWG5aKV2kpOsk61LbV//1zq+uqCzWbP9XZLKoWqqXnw8CGr1ZK6qRmG&#10;kXHoiAmGceRwqGgqR5gCYy809JASi/WKR8+eY3yFsf6267vSUoMvSublo5OG5TKRUyLOz7uMQsxO&#10;h45pGudadqbynmIU5EDOUepAKKzRWCsmH92hY7vd0TQLfFVhfYV2jqwNKEU2hbppxCisZGKYSDGS&#10;c6IfJq6urknDiJv3yX1/QBlD0bI26pJYNGLeqI2lqj3m5jOlzGHRkosI+PthxBolZt0KQkgoCqko&#10;fNWQs8wFzM87VEliImOk/oXKs0nabLRgDN5XoPQPehBevfqOum2oqoqcElMIOA3eN2JaWLcimM8J&#10;r6SOZWxDXVekWEOW8z/0vcxB1uKtQWuPDZpvf/MbXr55w3J9xLMXn/D5l1/y5Mljnjx+yPXlJefv&#10;Lrm6vGKKkX4YmEZw3lE3910493Ef93Ef93Ef93Ef93Ef93Ef9/GPO+4F8PdxH/dxH/dxH/dxH/dx&#10;H/dxH/8D4rZZ+ubJ6Ud+9v57iY/RyO/+7PcJyu++/kOC+XtChDSvfSiCv/v3P0ZSB2Zhpfm9ovGP&#10;kdI+FDnfCFzvxt0G9rvU8Jtj/dgxfUhTv/uz3ycO/5Dm9oeE7x+jnN897t9tiH8fHzvvd1/3sYb6&#10;f0iEf/dvfKwp/+71/fAc3RXwf/gZ79Lebx7i31zjPyRY/0PX/feNrT9Elb97rT+8njfn/Q8JEn6v&#10;kcENgeSDY2UWPGoln9EoIwLoXD56vm/f/4ZqgtDVlKtnipa+vT+MFhF85Ty+8ri6pm4XHA579rs9&#10;3aETAqWWZjpygiwNFpn3YvysFEbpWzK9NVqau5UGDNZWpJyJVcCOQrbxg6apLbuN4nqzEyJNTvzF&#10;X/0N3796xb/45/+Mn//sp6zWK7a7PeSEMwpXCYmTkohkIZdQODo6omkXbDdXDL2i6/p5fMhXu2hI&#10;OXMYR5rKg9Z45+dzIGTuKQihOOTM2/MrTo6P8Ed+PoeaEDNlbkAuc7Oud06I4HNzWIwRlBKqutZY&#10;o2iais1Wxk7OmXGcyItWDAN8pu9Ghs01bd3w8OzBLW3WOy9NZMxN/caIADkGDrs94yi099PTs5ns&#10;rjkMBxqtMJM00hetyahb+kQI4XaMO+c4XjviLM5x9phpmkg5C5nKV1SVI4wjIU5YUwlVy1liLozD&#10;yP7Q4azheLnGH60w1t6Or6pq8L7m2+++J2vL5y8+oXJCIxehfpJG9daT1EyjoGGxWrHd7bAu01QV&#10;X375BU1TMylYrpdMF5uZKDxxfn7FMIw8efqY55+84O27d7iQaJua7nDg+vIKSqEyjmHfEadAR0ar&#10;Ik2sOc3XRYQtdm62NtpQjGN/6NnuO6qmZnV0TN91xJyprOXqekPbNCwWLTrlHzQPo2RMlVLmcSHn&#10;2MgtLeNgGJlGIbNYoHL+di4zc0OUtiIe6vqRbhhYLJfSBDqbL9RVg3FCSqIUQkygLboI/ccYS4hB&#10;qC91TVGakDImJK6ur1ksFvz0Zz9jv90SJiGtNnXF0fpE7u2ZXqmUksaoAlWEi8vXfPnlT1AKfvvN&#10;1/TDwMXFBW3zFGM0OUvDqJCPhECjtCErIyL4JOKdpm2xc5P1oe9onGXTHZhKZpgC1WJBAbqu5+Wr&#10;lzyKjwk5E2Li+++/Z1Ev5zltEvre0dGtUUQOkVyk2RwK0zjSH3ZURvP5Z59QVQ6tWkKcUBQRxGaZ&#10;M1OMQi2af1cbTRhGrFY03mGPLCElhimw7zoaKqw5wXuHNhpKIquMygVN4Wi5JKXCz3/+c96dX/HN&#10;d9/z1S9/zTRN/NFPf0JTVeSkKFma12eNFClGYpwwWswWqkoodjdfMsdBzJl931GXhmW7wORMZQ3F&#10;eigWZ4d53EkzvHceZyvaZkGYRLA4zULGkjLOe0KcCOEBbV0LIR6xO1ElYRScn28oRdM2LSmHW4qp&#10;1hZjoGprvJYmw5ykkTqleQ7FzgKwLOYhSQg/BTWveRpjnKwrCJEyA7byaCVCI++dCDBLJmch3nhV&#10;c9P1q61BRUhFiMhFK4ZOCPfaWEzRQhM0VowaspiBHMaBIWfqppmbDAvKGXIRobux8m8hRmmoHnua&#10;upnnkyxNwZUjkyEGitZUVqjdlsKqaZiSIczXdbFoKLlwiBGlYbFYkEIkp0xlKqpiGXY7UhbxTG2f&#10;YpZLtALvK2KYuLi6FEFzgW6caKwQJpWReSjlEYqhEGdzhkxVyfEGm/BVjdFWxGlK6LReK0qK2Fk8&#10;bK3BzuQy4xxVXTEOPcM0yOvrSojrBYwyODebjqTCMIx0Xc8wjkwhk4pmsT7i5MEZOUXevHnNy++/&#10;4+HZGavVSs6xyhz217x9c2CYAjFknHEzNU72uavViqZumIaRaYhY5WhaEUPtxgOaItQnozBaKJJa&#10;WxFApnQrgiwF+q4TA5xpQitFvz/gnaWqPK5y1JWIbCrvbvcCRSURGijQKtJ4ePxgTUhCMQtRyOT9&#10;fodKYkDhfc3DBw8YRxG/y5qsiDFwcX7JL67+Kw+fPOb45IjV0RKmIBTmMeC0ZgiJNM8TBblXfFXd&#10;iixiiKRgMF6jrNDYMiKOyBRSyZQQRNg/BaYQZM3PWahgxqBsxWJpqaqGMAZ2hy2XF+dopXj58iVn&#10;x8fUdctifcyj5RpjPUdHK9rGkVPAmQI544whTjLvGo2IULQVIUBR1Mbyxz/5Kd3+QFFgnGWaJpq2&#10;5cnTp7x9+5YQAhkRirx48YLlakEII+OhI08TPgu1r6prSpHzkqPQxa1S8z7Myh45CrVeU7CKeR+b&#10;6A972RMrRdM2OOcpyNp92O3ZDpdU1rJaL29zkYTCu4rlUUW1XLM8foCpXvPm1WuMC6giolHjNHVb&#10;oUrGFA0ZETTkwibsmLoRZWSfP47hVsSltaFtW9q2EcFAGIlxwlkrQtwwoYycyzBExsOOsevEfGYW&#10;dlltsEr2oNYUVBogOaxz9CHSro/wiyVTymhXsTo9YwqJXddztd1zcnrG8fFaRL/TNSkdyFmxWDSo&#10;MhPANGKeNESu3o5grIjYUqZkyVXiOJK1mUUgCucdVSOkcFkH1A9EUgCr1YqiDHVTc9htWdSekgP7&#10;3SVKufmaNuAdTe1w8xpplWY4HNDGUiPrDzkTUyROiRwTWhlSDmSVSTHQHQ6EFIhBczEju8+Oj3FK&#10;EeMom6CS8f+dhLKbz/Y7tRF1o4u+YV/fYbSXWaD8QV75MfO5G7O9238rN6YDap6jROx9Y1p2N2e8&#10;rWloTVEiDDdWSG7jOFByIqVJaKlak4Hffvstv/n6N6zaBYoERcRezjqMynQposOE8poxTlxcXVF5&#10;h/UetEUpWcfHoSPnSF05nDXElDC64GLkZNlyFTekOce6IVvGVIgJjlbHPHr2nNMHD0klcnH+lldv&#10;3kJWvLu6Zn/osErmI2OFID0OI1prFot2NhV6f/7gfS5fSmGaJmptsFrNRmAKrSR/USjycCCNPV/9&#10;xTm//uqvePj8BT/7oz/j0x99wfHpKckZQoqEcGN4J6LHUvL8vvL3yAVl9Q9qDXo2K1Gz6ZxWetae&#10;y/UyVkTAN/tBpTVqFm6g0i10PsXENPRi7jbKPj9GMf7KOVFSosw5UC7v61o3NN8boxg1m3xpo8Wo&#10;yjrqRUtVVRgrhkLGWhld6k5tYq5LlZy5EfErrVDK3pLkN5dXvPr+e77+6iv+5he/4Pr1K/I4YAuY&#10;Umi94aSyrNollXd4a7He0g+DkHeVjoItnwAAIABJREFUwjrLcrliuVzQNs2ch1b4uppreiNhLGw2&#10;1/zbf/NvuXj9isoYfFOxPGopyOdetCt+8/1b/uP/9X9T1y3PHsne/sGDU/wsANcGTk9PWLQt1hqU&#10;FlFw3/eCVy5i1rdar1ksV+SiePP2Ha9evma1XKFv5u6YgUxdW4rSuMqKkVIY+Rf/y7/ks0+fcf7u&#10;nZgFpsCTJ49ZLlfUdU0uijhknHeMQ6LvOvr9gZgmrq+2vH13Tp8SylnqWsz4jBchnKJQeRk76/WC&#10;k9NjEb30vYiN52tuvSUOEWM87y4v+e7NBX/68x9ztG7Z9xPvXl+yefOa//jv/pwwTByv10KONI5d&#10;TGy3W6YwsL2+JoaJymh8W/Hk7DOO10d4X6FyYbfZst1uSDnRHTpiSKzWRxwvVmJAmDO7/WEWpllM&#10;MLLmY1DMgt9UqHzF8fEa5yvON1v+8qvfkMwrjKvAV/i2ZcqFfhz57vs3vPjkUz55fuCwF1Lxu/ML&#10;vvvuO3779dc8efqcynvevXvL+uiYzz77lJwzV1dXRArGOR6cnYn5itGkHNj1A6Y4mmZBmBJDt+Pi&#10;6pJpinjfYqylbhrq1Yrj01NOz85QdUtKgUOMxGHAaEip3M7LN3O+Mfq9KWJWs7DbziJkIXL72ovw&#10;L2tSyCgClfaQ0iwK17ei8Ns6LEIyvb64IiuICppFw/FqhW8W5Osd4xRZLMSwx1vLNEWmYUShcdpQ&#10;W0dTVVSVZxzEHMt7hzNSd0whs1ovMVpM5GxVoYyIq0hJjGZUId2asxb6oSMXMSEbxg5jLc4LTdt6&#10;h7YOUxRoNeePvK99aiXiSiXHqrUmxsgwjKzaBUaLaFtphS1idES+2dcrSlakKOY/RjvxGswyf/vK&#10;cHy0ZJg6xmkgkSkaumnAGkffDVz3PW1V8eWXn88ifxHrMX9ppfHO3O59csko41C5gBLKvbEicn36&#10;5AkpF5zSkBKtdzw4OWZ7dcXu+or9fsfTp4958vgR+WSFmYXlSmvq5mZu9mgD4zhfM1fRtA11u6Qf&#10;e0J8b/YUQiCXKHn5ncn8Ju+KKd3WEn9Qj7ipX1GgZIa+E7PRuY5pjKxXZt6jpFlkmUOmFDGFMcZi&#10;jELr+Voyk8KNofael93AoRt5e3HFvhv52U9/RiyFNxcXvLu84NPpc2w38PjBKU3TMgwjOUp9ebfZ&#10;8G1KPHrwQOq7zs0i10pqQIipiTYKiqZkGfOFxDhG+v4AQEwBnZOY4sTAZjYfOzt5wOab3/KrX33N&#10;GCP/67/633HeARqlAyFN1MXd7jMqZ7HzMcprZF+VlQjLnXdMYyKMA1MQMz1vnZh63pr4qLkerbBW&#10;TFWKMkCm7zcM48AYBoZp5NWrV6SU+OmXP5Z6xZQYx15o7jO9vqoWLBY1MQSatkZlyWNkf6LEvCBn&#10;rKuofENZGq6vt6xWLXocePnmDXXTsFq1GFXj2paMobveUftKniUY0FaL6DsXfOU47Lf0o9Sp0qLF&#10;+gpjhKY85YxD0R96xlFy1qZpePH8OZvtnouLdzx8eIrWirpuqOqGw6Gj67v3fj1asz46YntxSZTt&#10;FtMYcMoyjhPWaLQzM9FZhN25ZIzVGCu5dj+MXLzradtG5uG5lq2R2kJImaIty/WakwePuN5s2O63&#10;uKqRZ0TzM4YcM/upZ7kwLNpW9rZhZL/dYe375zQAKgeczhQ0Oc21gpyJOWK15PZDL/OON5brq2vO&#10;373FWc3xekW3PzD0B3zlaJp6NlF15KwoSuOrWswQnWMKgX0/G6UqzXq5gtm81VoRlRejcMowDSMG&#10;0POzq5ITm+tr8rJlfbQWE0ZlbteaG8G+UmJ8peZaudYKSsFoEfU2y4ZxGAiqUHLGGqmH5mLEMPhm&#10;D661GDxrhSoGpwqLSuZTPc+rzGYjzjtiW7NoG2KK1FVNDJn16TFN26JRDF1Pd9hTihC/cynkKdAX&#10;mKaRnALaiKk0pcieuWSCtoz9gbqqZN82rylZifHdDUG+eEfOUSj3cZLroKB2hiePH7Db7+VYncGY&#10;iv1hou8HnKtYLldoZRjGxP7QMY6BfhjmPNARYrk1SBuvd8R4hSpRnplZS+UrOb+Vp+snUrqirisx&#10;3TWWkCIF2Ss4q6R2N/XEDNZVaKOxzpBzwmJwviHnzHDoxEThxPH08WPCbCLsvIwVpw2maVgtV2KG&#10;l2Wva7TkJGmxEAMSa/F1w8X1hmF74OT0IdY5whTpiqyF8hxMgc4UJVlU0WK+NYYgeb1zLNp6zoHl&#10;eZuxHqOczGOlMPWd1FeLofKOUjLdoac7DGhrWC6X1O0S4wdShmEaWa+Xs9mElvqosSjjqX3Lia3o&#10;dxtyjHSj/I2QC3EQIb41sn417ZK6XYgAfh6bYQqsF818bhTTNDJNYmAYUsAghshN22KNJvc9qWTi&#10;NDKOB9pKTCGLWOhRcqLMpulgCCEJnd57jNVU3gGSJxWtxTghZ+plS9O2OOeJ40QIgZAT3b4jlix1&#10;VlcRYyLnihQnVBGBfIoihi9RTLqZJlTfsbKGabdFhYmX3/yW7fUVpw8eUFUVDx48wDnPbrtjOOwJ&#10;0zA/g7vvxbmP+7iP+7iP+7iP+7iP+7iP+7iPf9xxL4C/j/u4j/u4j/u4j/u4j/u4j/v474wfCKNn&#10;ItQPxdIfFwN/GHeFw7/zdz/yex8Kje8Kk/+gWBg+Koa/aQoX8a36B6nqN7/7oYD95n3vCrLfNyPz&#10;g5/fFZt/SAa/+f8Pyd7/EM3+w2O5+bx/SFD/IcX+Y9fow79107T2MXH+TRP9HxLB/z7q+ofX7mPE&#10;+/83pPQP3+/mNTdi3rvff+w6f3isd00LPmYMcPd63/353X+/25h+dzx8aNjwsbg51x8eq7p7jmby&#10;0A8E+GWmvd0IHzAzFef33G/qRkAhTREoEa9pq8lJmtZFnOqwJlLqTJUaTNcJaWWmILiqInSdEM7n&#10;RgnpUDDS8MV7An2eKXJaGygiaC250DStNKiME9FOGKsZNRhViHNjE8YzjYEw019eX1zzf/ybf8ff&#10;fPUr/uk//Z/47LPPgIIqQvLVyHG4meDQjwNpFjbNkiack4bLqm6w1oNSrE9O0KSZCC6mAikJIUNp&#10;RUqzKNt5Hj99ijX6VnuSSxHhv6ATb5uSbymCswHCYehp2gZvhSKCNjR1xaJtARFxhZDo+h7dCAHG&#10;2Chk8pSI40QpWWgtVgRECoU2crxjDLx9e85hGGY6hGIYJp6/eMbzFy+4vv5rDn0PWrPZ7TBWU/tT&#10;mJuB4L1IJoQwNwmbmY6qUUVoj4umuSVyHnJiKmkeu1k+X1WRS2boe64uLtlf7VivfsY0TQzDQIiJ&#10;o/URn//oS169Pec3v/mekjQ//uIzijaEUphSglKwFFKYOHQdUQnB21kRun7xxWccHx8xDh1Kw2q1&#10;JEyZ/W4Wc4QABc7tJS8++4zPvviCFCJ93+GtYXN5SXc4YKxh0S7eX3NdMN4RwyQNzuZmzRGBSUgJ&#10;52ourjd044CyhikEVus1IQaut3t++ctfcXpyzGeffMpyuZyJXomY8q2oXimFKsw0jYwxbm6IFeFd&#10;SgmtNNM0kGK8NY4oxtDWNakUUoHdoWO336O0o6qEjlZSJiUxfzg6PiLGQN/3TF2HrzxaW0Kc2O4P&#10;TCHSNA0lQz8OoBVVVbFar8kxktqWqvLEyuOtCDOsdUJRGkcR/OWCtRVtY4gxc3F5yeeff8rTp894&#10;/fo149AxDD3LZYPWfu5Gz7cktnEYpWFUW5jF+3kcCHMjdD+N2LrGVRUJjTaW5WqNcY6IIuTEZruh&#10;WYggaxwGlo2II1LMxDxQ1Z62bW7Fxb72OF9xcXEugrJc2Gy2bLY7vM6gihhgTIEYEyVJ47jQjRzZ&#10;aIqGFEQcOuWE9544C4Wsd9SlFhqm0gzDQFV5lCqULGKupvIkY4TG52p+8rOf8s333xOmxDffvqJk&#10;xc9/8hOZq27etyRCmAhhIkUhrcR5DVgsFj/Yj2hjhDYaE4eu49HpA27UAEqJMER6TDMpBChKCLo5&#10;Y61lnEb2hz1d14moJmaaUrjeXqONYfHiBd4LbSZMA1ZrYkxcX+8pxaCUI6eJKU6UovC+wtcWmwxO&#10;O6YpUEoEXchTwmiLszXO1qSUGMNubthW0oRvPeam6O8sVduQS2GKE9oYtBai7hjF3MVYR8pCtrVa&#10;cb3bkKYRlaOsMykBQo0cuo5FsxSzDSXN1zFJw6tvao6rmpgS292eFBIl5pn+Lg3biYKaqZits+TY&#10;Mo094zByvdtJg78zLFiinSVbK4YKJRNiQBWN0RavLCkGmsrLnGCE1j1OCbd2PH/8cKZfCXV+Ci1d&#10;v+dwOLC5uuT6+pp6Fu2nXHj9+jUhBLy3tIuWJ48fs141tL6aqWMFrYTuZK0jpiAmFEAcA3YmcE39&#10;fr6GnqIMuShyKaKj1Ho2d4FYEkUr6uWCuizm6ybCt5ACRmdsmfczeTYgmEWkKRe6YeL88hLjLMdH&#10;K56/eCZr4xSZUsKWQlXVnJ09QBtLf3HJECbOr7bs9wdKhqwKz58+5EeffUaMgcpBt7tGpUCzaCg6&#10;g5n3fM5SjMKkwliEfAkiXBeSoYhjYoxCSs5CQbXGcnZ6gq/UvLdR8rvzehqmCa1lzcoAeeL0aEnV&#10;tHTDxBQS+/2e/tCxueq4TAnta6qq5vmLT1itVoxjkPeeJppKRG1XF5dC8xxHqqahXbS4quaw3bHb&#10;zVQ6Bc5ZrBWCq/duHhOFYZS1vRRkzzLvVXJJFDQqFXKYiX/zda2soaobppCJiHHCm7ev2e96ping&#10;fY02InKJMXNxdcU3L1/x8PFTPv/sM85Oj2hbj1GFEgbGoUcrUFWDc9LMXnIhhmkWU1q6Q0+aJlQp&#10;vHv7jn3XsTxaUVUVznuePn1K3/ekmFi2LXEc6Y1mGEfiNGGNEfqeNpjakFMmzGIGYxXeWciJRCHG&#10;hIHZqAPsjYAYRPQ77/FUEeKhsQ5T1RilCVVFmgI5Q4iJDEQ1UowFY9Cu4vThmvXJKc+ePyUMI33X&#10;EcIkglStUSVBEuqcmvNUadA31K2j8p5xHDkcDkICtJa2qVkuZO84GCEbk0RMhZGcIcZMmibSOAoh&#10;z0rDdU4wkYg50Hcd5Ejtq1ujjLZdopRhGgO2rbHeYzDUGOww8vbtOX/391+hUNTe8+DslLpdUJQS&#10;MphWGOMoQczickliTqUKkEQknSUhqZxBGRFAJJTQH2MGK+PJaHNrdKBQLJYrMZYqsMyRtq2pneGw&#10;29DlxPZ6izOWGEfUeiniR+b831qGaaI/HOiGCb86onZiQBD6kRSFbldywlUW7zQhjEyHgZgifU68&#10;mSJDP/D49AhnQCkx1Lm43P5/rq98rL7wO/WR8j53zHdyvQ/N8D7M0z80ELxba/jDuezHTQnLjfMO&#10;kvsYo8BnmsWCkiMpjKgiMrHtds9XX/2SkjPOWSjc5hTOWbyBIy3mCTkl0oQIgIzsYSpfY31FVVWk&#10;GAjTRFvVVJXHGDPT9AaWdcUmTXTjxDTfg7lA3Sx49OQpTz75lPXpGcM0cX51ztt37whB8uNpmgVD&#10;IRKmkbqqUEazPxxwzlE3Nc6JMGWaJkoqOOffn49S0LqQU0QXRZ5GphCpnKOkhCLReoW2nqZohthz&#10;/tuvuXz5ll/8lzP+5J/+M372J/+ExdEaYwzjOMiamvJ8n8jp1lrPxgQZrc2ch6jbGodSYIyVvZzW&#10;WG1xzsm8lbPkjmESU7Ltju1my9DtmKaJsR/YXG/Zb3cM/UC/7xj7QcyDYiDHIMeT5f7VSsn7GMON&#10;IiEXKEUMVFCyNzfWglX4pma1XtMuWtbHJ6yP1yzXa9rVkuV6zXK1FOq4cyhnuXF2yDHR7a759te/&#10;5Zd/93f87S/+infffEsaerzONE5TW0VbexrnadoK54SAm8sspi89pwuHb5YsVkccHR9zdHwixkAx&#10;zcZ0sr8LYSJMgd12x3/49/+B8+++E4G/tyxWC5hFOTkbXl9s+E//+RccQmZ9tmCxWvPTn33Jswen&#10;vH39Eq2KiOxnYmcuCbJiu9tJ/tuLiHmxWLFol6ii2Wy2vHtzznKxpG1aMUWIgZSTGOUkPQv2xZDw&#10;xaef8JMff85mcy1mCcDjx49pmlrEozlz6CeGcWAKE8Oho9sf6PcHrjfXXFxuhCbvPcY5losWay2Q&#10;ySWigMZXrI9WrFZLrBUjP6XAV172jMaAThz6jpAzy+MzLq73jLGgiqwV//LP/oxvX71myonFcs3R&#10;+gitFJvthsuLC/puR8mRprL4hcdpMxvjBLZXV/T9ON+nUkuNOdI0Cx6eHlPVFdZZ+r4X48Asc5dz&#10;kgP3w4C1nrZpscYSQ2S5WjCME9++fMdf/eo3bIfM//yv/zndMPLq//xPfPPddwwnK06OPuXnf/TH&#10;nJ6ccrXZox4ari4vubq64OrqUvLMKfD67TlPHj/m5PRUxL8xUoDlekVdt/iqYgwBE6EoEX37qpFc&#10;fL7PtNEsFkua5QkPHj1ifXLMYr3COMOUEt04AAVvNDqL+I6i0LMhw828fpMfUgq7/W6+Xvp2vhBh&#10;qqXEDEmhC6QpkCjoypPmip2aRVJK3disyNc4jYw5M+XIfuzme8nhmpa43bFYtBytVxATjfWUknl7&#10;ccXQdUJqVwXnDCU7jFGUlNhcXfH4wSnW1iik9uGtwVmPsbK2TrPovJsmlDJYN4vdEGElSkwhc450&#10;XaByFTkkdIbKenplGMaOfhTzBuc8zWKJMea23jIMowgWpwBNwRpPAlIKaKOJOd0aYFljMEbMREpG&#10;qMkZNJoQA9ZZTk9PxShos2UKkXQ43NZrvauorMcaR8lRxMZF9uvDOFJKEQKvbOcoKHLJjNOIVgWl&#10;IUcx87kVoOdC33XUTUPTNLOBhef4+IgwjSI4rBzOr4hTL+OhFFKW+7iua07nMexshfe1zOtAjEJi&#10;VmRKlJpNSmKg8oP9RxGadEH+q26FqLJWxJJv8wmpt4j4Venf/xzjrmFPzumWAM2tiN/NJobQNgsx&#10;25tF8ZvtBd2wp101PHn+jKuuR2lZu4Zx4ni14tmzZzhjKEoIxBfn5+w2G06Oj2mbmtWi5UdffE6I&#10;Ea0L2opJWskKVZRQob0jxIi3hjFMaJWpvaPowpQCucjYKDlCUbTNAhUC19stlRf6r9KKGCb6XvJr&#10;q2TtHsf9rUmAcY6jkzPiNOdpSmrkKQU5ryUzDAPW2ts6bprNCFQs1Oh5ztbUTUP/8i3fff89by/e&#10;kpIIb6+uLnn56iXr1RLnxQA2xzAbDmSOT9YsFy3bzQbvnBgA3oyDIma3af5ejHw0Shn6YSTJRoW3&#10;796BOpU6pPW4xqD2IwkRdxeVJI8ohQRY59hfXJBmgfBbbVgtV2y3ex4+PBPT1YKI3ycxbBMDzYbV&#10;eiU05ZzR1uCqmzyqQylDUzuO1muIkXx0jDUWZSza2Hk9lPsrZ/mcqRRSDviqpq2d7AGthlhYseCw&#10;2xDDAHh87dBK7p8p9kwxobShj5GpKKZcUNqSUhTR6FxvVLPdwvXmiv3BYABrFU3rGfuOSSlSDKQU&#10;ZQ+WC9a6mYStcEqLiHimUceh5zBuUGh++fe/4te//iUpBX7yxec4rYlhZNm2cHKE9RbnKnzV4pyY&#10;SI4hkGcDimXbMEwTIRWOVmu09QzjRLNeslwvMFrMh/p9x263YRp7crEYCs4YjDekkkmlYK2eydbD&#10;7bNSax12NvksWer3xmgMmhgndpsRpRTDMIgAfrEARHiejaHf78kpsVivZ0p2nPeCmTwOVHWDs4qU&#10;CzknNIjx3Tz/DMPI8dERKHj67DnGOVJMdPsDx0crhrHj4vzidr4SQ1szmyiK+D1HMSdISfaXzllS&#10;SlxdXaO04Ysf/5jKSu1hChOkjJ2f71Gk5jhuJ9BSF/ZtI+cqRUrRs0GlpzscOL/ccHb2kFTg9OwM&#10;52t2+wO+qrHWoazH11IraOuaFCPDMDAMB/rDnr7r0MaTgUM/sd336LITCrkxNJUYnFqjMSpTectq&#10;VYvRXlaEJHUya/WtQV3OBWcr6tOW45MHlCTPOKYw0fedGEfMJoIKWc+MkX1lIZNTpPIeYyxKG1IR&#10;85HVcsXm5Ws2VxvWR0diUpcM6dDhnMN7j/ealBNZyf1qkLxzGCZc5TFO0y4XNLUjhGk2JXU4Y0gh&#10;sLk+Zxp6+nFg3+/JSUyovLXoIiL9rj9gU8W+67naXPPqtTy7c85zcnKKdx7r5JwWpajaBXEa8TEw&#10;dgPaGdkPzfs3cmYaDlJvjUHmmRAIU2CaJmKWvM9VUpffbPaokiQfdp6qWYo5yTiSc2A4jAz9gWkY&#10;WC6XWF/NY1RjjCWV9w+Xx1EE9daY2RzWgVZiDKtAOYN3lggctjtiiBhtyUURcubV27cchoGHDx+j&#10;tcF6LyZH48A0DUK7j4mSMsM4MRx6VlXFumlwbUvd1Awh0m+3vOp76nZJ0y5pmgZrHGHR0h32pHES&#10;I477uI/7uI/7uI/7uI/7uI/7uI/7uI9/xHEvgL+P+7iP+7iP+7iP+7iP+7iP+/gfFTOpSYBPHxey&#10;36WO/T7S9W3DN/pWjHsTeaabAD8geN/83odN2R9S2D88hrvvd/P9jRj1Y8f64We6Ec3fFSaXOwLX&#10;uw1bH4q2PxSyv6dJ/i5h/m78PsL4Dy/FDxvlP0Z7+1Cs/qFQ+67g+x8yL7j7s7sN+Dfn+3eIdXeO&#10;82Pv/bHP87HP96H4/WNi+N8nAPjBWPvg9Xebx4X8lWbqyseP8cOx8uHrbs7lH7pWd8fMx97nd4Tv&#10;N58ZuUfekwB/17jgw+tfZnn7LYX9Zkyp372fmYlIRSmMtvP9LU1riplmrjVNI032xjqs81RVzVjt&#10;GYee/W4r5LpiZ3ozMwn+zjhVvCcLghB4lcFYgzWKYcx4p/HOMjlH31vQDnTN4XDAecfQC01jGEf+&#10;/tff8PrdBV9++WP+9b/633jy4IwYevr+gDYapy1VHenGUehbaRKik5IGQ+eUCG6yCLctFmusNAFn&#10;oRfkVFBGUVIhBGlIH6dIypmz01MKhZsZKM9nPRehwBtjGGdiutIK5z391SV124rwLGUyCqs0TV3f&#10;EtXGYaCzQoYwdYX1nn4cOex3dP1IVVdAIcUojVta5sk0Nz+iFMZaqqql6zo22y3Dr0dePH/O5198&#10;wddf/0bIDDNZe5oCtbe31PcfzFFJzk3McuUq77G5EEMgqUJTe8xMGGJeG6zRVJWXhrOUIGdqV7Hf&#10;79FOGt7IIsyyVcXTF58Q8/d8+/IlT2eybTGKpDXGebyusHEi5QM5ZQywXq1p2oYHD8+AiHWWKSWU&#10;0qzXK5yrePjoERfnF1xdXdEdOg77A0dHR7haxFLOiFB3v9+zahe8ePaUMA7EqZf7OUpzrjSdSXlR&#10;rqNjDCJQWS4X1HXN1dU1X331Ff/kT/8UtKGf9qzWR1xebQjh1zx/+ox6vm5KCbUxZBEt5JRIIQoN&#10;PkZqwFhNHMMt+SvnQkzTTD9TZFXQ3glFeJjoh5HFYk2ImZgGETPHREiJpl3QLoQskmZRvVJmbgob&#10;KCnhrCHPovgbGmgMge6wJ4Yg4pcCdWVFBBIjRRuapmK73XAjmDJOs/AtP/rRjxjGkd1uz9OnzwBF&#10;XXmcs3ODpxZTh5xBa7xzxJgZQqRYJQRpL6TmUDLOWqw1t+IrQWNqtDb4uqJqamkqr2t85dgddqQ4&#10;iTBJGZxzNMta5uqb8Qk4ayhKsbm+ggyVr+n7A//tr/+WZ49OOTleYRRYa2isI0wTUxCR1dD3ZGsw&#10;VUWaxTRKK2KBOItW1Cx+Td4xzETnPFMuobA4O8UZS57FXNooHpwe8+TxI643HcV5rrd7Dn3PovIo&#10;MxM+i6xtdV1RjxP7ridOE9vt9na9FcGzNBlSCjllFovF7TxDEVJZzhGlsjRrxohztTQLWqFihZip&#10;qoamWXB9fc12s8N6j3M1+31PTAVnLTEEKicU3r7vcb6i6ya6fsRZTUrSCFxywHjD0E/EQQxLjBKi&#10;qzEa7x2Vb6T5P0RiDGQURVviFOamU42rBN01hYBxFqU1pHJLlCohYZzDWRGTaiuNxr/59becv3vN&#10;qm2kKR1YLhqsKayPT1ktVljnibHcmlRYLY3gNmVpwit6bqyFUhKHfgSjpFG0QNYaZy3KG5qqIukt&#10;aZT7smRF1/fkQ6IaJly9kEZDDc5U0pBrNKvVQuirpVDXx6yWS8ZBmp6nsYcUpdG2JKyFpqnpDh0v&#10;v3/Fm7fnjDEQYubo7CFHx0Idz7FQF00MCYWZBfdaxrhxhCDUcz8T+aYgJOowi+fEuEJofMrI74cQ&#10;sVk4m0K4mkS4lTKLdiHjHzHJMCqRYyDGgdh3oBQhZUIYpdmZRF05muoIAxy2W8LQs2gbjo6OUMqK&#10;ADgESJHaeh7YinZ9AsoSYma76/jm2295+eolh5BwzYJ6MWEpQmyeDoxFSMGJgjJCrKfI+merRsyr&#10;ciZMI9vNlr4/EKaA1lootsYQo+wlrnd7vDesV2sePnrIwnnQmTj1sxBg3sHNAurDfs/h0MHcRHoz&#10;P4j4oUcHofC+ff0G4xwFoeoBVHVNTGJCk0Lk+uKaMb9DG83zZ8+I48TY95ScGYYR7y2rZct62WDq&#10;mqzyTFPLIjBylilGEb1oJ+vSOJEmMXZw2qCtmYmhIqqzWgs1t6k5Pj5mt+84dCPL9TEX5+dsNxty&#10;SFTG4irP5cVbpqHH6sKDkzW1NygyKPDeSs+t0ihrUEWJ4CiCUpHt9SV/+Yu/ZrvZMYXAoe/AaI5P&#10;jnHWsmhbHj95xMl6TZoCX/3t32C9p12upBm8bvF1Q9EKNV/fMM4CewolBazztK3Mi2GaSCnemh3E&#10;GKUxeN5j34h6lDH4SsxoFssVJSeGrmcceqaUcBjImWEaUdZiMiKwDhFFZLFwrJcn9P3IvhuJGYyp&#10;KGWkBE2ejYZKAW2F9jiFCGiapoGUb4maIUxoBTlOWGtEOFUyvqlwzhOmQLfbYZUiaEXOAa1FhENZ&#10;Yp3Q0sdxII4TOUfJB7SlaEPuXSEIAAAgAElEQVREhD7TFOV+sZqmbfnsi0853Z2y3e6x2vLw0WMR&#10;tZVEThMREThJbiE0aqUgl3g7r2krYsCYRBCBFkHXGKNQ0rDYrBD9lAjmlFYYV9GPE+fnFywXLct2&#10;gSKzWB2DNqRsmXoxGOi6PcvFSgS5KHxdoa1hTImQEzpljBPR8Th0KCKVF+La7BKD8x59MHPDPISp&#10;J4wjKk48OD2iqS0ozde//fb/V2nlw5zybl5+m8vynuJX1O/+/t08+G7N4W7O/DFzvI/m3/P7lVl4&#10;ldXNvyL7ehRW34jgLW27QKVIms1C+t2ON2/fsd1ck1KgVA6lLCV5QoYxZGrraKuFrGdhno9jgeJo&#10;2wbnPNZcUFUVqijCGFifLKnrBqMLZM3YdShVaNqG/RiICYqyaL+gOTpjcXyGXywZU+bVu3cM44Cv&#10;Wrwt9Ps9xhgRUkwjh10hU3DacHpySoqRFOJMVRfybFFZMr4Cqsw5PZnDfiekVSDFiaTn2kjRQg9G&#10;6LmV9yRlGKbAcHXBf/7zP+flN9/xx3/2p3z65ee0bU3ImTjKPaIUKCPmKnLtIlqLuNAaEf4J/VDN&#10;xiyZNAYO04GrqyvevX3Lu7fvGPYHhoPQv4euYxwHFAmtChpwWs0Cd9DKUhVwed6fkylGoU1BOKcZ&#10;VZIYSFmHMQ5trIgpS2GcIv3YkwPsDgPn04j3Rvb/3qKVAa3I1uDrhna95vjsjLOHD3n85AnL9Yq+&#10;H/hvv/hLvvnlr3n59W/JQ48rikYpqsqwqDzOFBwF7zQnpwuWiwVSwili4NXULBcLFosW6x3WO5Q2&#10;xBS4vDxwfn5F1x0Y+oFxGsXcwDv+4i/+C/u3b6ktnD56yIMnj/FVxZvXb1Daszt0/Ne//w1vtgce&#10;PX3Os2eP+PmXn/D49Jg4DMQhsl4f4xuH9TVTiIQQ2Vy9o+/2DH0HKnF8fMJisURh2O0OnL95J0Yh&#10;Grb9Hm1E6ISBHCNjKKgspl2nJ6ecHK+5ePsW5z2lwPr4lFwU+90Wo+HQb9keBjEwG0cO2x373Y7N&#10;dsvmasMUA6ZusHVF24qRSo6RsR8AWKwXHB2taJpaRJqVZxzEEM5ag7OKpm1YLhccH52yWm9IWfPr&#10;r7/h1ffvaBAKdgiJP/uTn9EsGjEcSpn9Zstw6JiGnhAmMW4BwjQSS+G8G7i63jCNgWkUevL6eM3p&#10;6TEPT9ZUVSX5cohsD3u6w2EmnVdi6jCNxFCE3tzOex6lSakwhonzX15g6zVX+5HV2UNiivzN3/01&#10;KgUePjzhT376JT/+4lOOVksuLy758Zdfst3u+O7bXzGOPc5rTk9OOTs5o61rmkVLzGHeF0bIBeM9&#10;Y5zIJcvYrzze18SsmMZMTAVtK9brNXVTsz5+xIMnLzCVJaTA1WFLPwy4qsL4CmMUY8503UjlxDjt&#10;hpxdotBmpyxGlGUu9KUY5V6fC/dGazH2sZaipYYUpkCJBW+N5FkUyXduc20Rllfe8PThKV2I7EPk&#10;ME6kYqnqmmZZoy+ECi/7k4gpYExhHAZeA1OMhJhkD1M3pFVg11Y0dYutaowGq8FpI5TqHCkRrDMY&#10;Y+mGQBcUi7YWgX7J2JlELHOjmG6Oh4431684PT3j+GjNOE0Ya6RWlzJTzMQScI1QbZ0Ro7QURowx&#10;+MqJoBUhwpZ5D59zJOXIGEYyFZUW8b2a52ClFGEaZX9SFLWvaZoFU8iSp44TFKF4W2dIMdNPI/04&#10;sT5a0u339P3IoRvIWQS3UxDjTt02hFgIocyGQA5nCzmN5DSLOWMmjAVdCrUXsfp63VLXz7jeXOMr&#10;jzWGFCKpFPRsKqBUQc8KRGc91omwuighwDJ0Qja2Rmo/3KwDYvx5s5czSs95jlCZtREhtNYijAzT&#10;JML+WaxeolDKnRHhrncWoxVTjrdGLyXDFJMsb7mQiogVtdaz7jegdEFpj3UVdVOjVWGaJDe/urri&#10;8vKCqq756U++ZNcdePTwjEXlsRSGoWO9WhC6BW8vzhmHiaZpyClxfX3Fdqvh8UNCjMQQMFahlBGs&#10;9ZzXGWuwVgS7zlWkDCgronoUxUr9bJjEbNIYS7WoWFWO1WrBYd9R1dVsumoha0qEpApjGCVH2HVc&#10;XF6zPjqhaRYkn0TomNKt4ZYzUHlNjuO8Z5BnEpLfixnz2HVCny4KbSuGfo/RmqP1Kblcc3J2Sl05&#10;9t2epnY4I1/X246+6/jkxSc8OH3IOHQ0dUMMIhxOIc7UeTFnERNePdcbgxg+FkQAbT3LxYIpJK43&#10;F7e1cDWbxKVbEnShqIxRGltXhGni6uqKum44v9iy249iAJkTz58/pVIG37Rk1ZPn2ldT1dRNQwpi&#10;ImdtRckQgxi5xBg59JHlaol3Fl9XYjKCiO8LUs9WVhOnQB4mjC9kVXBVjUIo4945ujGQwoSazdS0&#10;kfujhEAXB8aQ6Duhp1vnAUVKUZ7tZIghoa2SfNFavCtsrjcc9nusVhgNx0crKmvFpE0VjNWEMczk&#10;+Ih1Fc47jPUzmV2MNNyiovFSH3n2/DHL9ZKrqyuut9c8e/yQZ5+8YNE2WKPp+w5nHW3lSCUzjT1h&#10;Jn1b7SkkTIEQEq/efcezTz5lvV7RHq1QRvLQEP8f9t7jx7Ysu9P7tj3murDPpSubVUXThARKYBPd&#10;Gukf1qQBARoIECRNhBaEri4WKTarmJnPh7vuuO00WCciXz2+qqLAnjEWkInMiLj33HvM3mvtvX6/&#10;L3B6uaFd1+QYMbMBQT/XZCFnTFGyHljENO6432GdpWkbcr43dday36QNSovJb0byoWF/pOTC2I00&#10;bUtVWXztSUnWwdqFrHvnXNjdbskxP5xnpXpyybNBXEAZDUpymt3tNd1R7u/1YilrphoqpynOYUxD&#10;XC3QyB7GMI3zvtaHRmJCQ1dazKKM9ZSswTS8fvOKs4snnJ2dEsaRaZC1W+scxYioXBmFVoUwRbbb&#10;HXXMpLkGG0ap3yvneP70BU/PI9p5irKM48j65JSUE4Uia0VZTBEq52hqMdYQswU5v103kKOYPB8P&#10;e3a7Hbvtdjb8ytzc3uGdJ4RIThPLZUNdWy4vzmnqBuc0MWXClKGRffsUI1OI8z6bAzOv6VcOU1fE&#10;nIhBxlRKQpeEKYo8C76HSdY3FWCrmnq5pm5X5Kzw1pLjyHG/xVhL22xIqZfcOSXiFB+uhdJiJOGc&#10;xxkrpqNkNIXKeYxSdL2MbdFZFODrWsySfMU4jExjBCJTgYyBAKt2gXEWT2HJimGY6IaJ3E/c3O0J&#10;YaJtW6qmpq0qvHXkFMVQNY5YX7FZb5i6A3HoxShRPGwIx73Mbalw7MQ8FaWwzkkNOpsuVM4wpUy1&#10;qFB1i/OOTdXg9kt8s6PuO6bjgTwbkWhr5R+lUVlyIVkfyGKyk+QeiDlSlKIoCDmjrcV5jzJG1lYO&#10;PSFF2QtWFUwjr9++525/ZLVasdlsaJpGzIO4N2jTaCt50Pn5GWm9IsQo+3tNA53sufXDwO3xSFiN&#10;LNo10zSSciCGif3+QFU9CuAf4zEe4zEe4zEe4zEe4zEe4zEe4193PArgH+MxHuMxHuMxHuMxHuMx&#10;HuMx/iuE1vekkfI7jdkfC6g/JX7+MB5ei9AHpaf7+wbte5Huh5T3+9/di5U/fJ+PBc4f08Q/FJ5/&#10;6m8+fO2n4vc1j98Liu/f91MC+o8/24d/+6n3/P/7+T4Uyn/4fh8f98Nzdn+97s0FPiU0//B7fCzG&#10;/9Tx/lD8c0juH99Pn3qPTxkKfIqm/uEx/jli84+FBh9S2z/1ut/3nX/fzz4WzP8+kfynDA9+xzii&#10;/PHj/e77yb/un5nfMSIoH96fShrvUCSE/Ki10MW1slgjNAs18UDysU5IjdYYvNW43mCcojt0TONE&#10;GMMDkZ6ZCq6MJpe5LVdryiw61wRUynitwDohrFuLcx7tKqyf8K7DGcMYJ5q2JQwL+mPP8bjn7jDw&#10;q7/5f3n96i1//Vd/yZ/+4mtOzy6Z4sQ4DFRtpp6kyaakiHcesogKlNJYa6SxJ2chnFYO8Ix9L0Re&#10;pYhZYa0VQXxRXN/esdvt6ceRi9NTFk3N/SUqM73DOS2C1P2O65sbvvrqS4yzPH3+AmvsLCzQOOuJ&#10;CaqqJqYoTbQp0vU9RjNTVyuq2NDGTFGamKTZ0CCC0Xt6s9GWpmkYU+Jwe0dII9o5MpFxmujHgdOT&#10;Ew6Xl9IMqDQpJg6HI3rZiIAjC+X+w3sFQKPIcxO1NSLuHMee/W7H8Xjk1atXnJ5uePbsGSmMUBKV&#10;t2w2S6E/pkJBxp3K1Rhj6W+37A9HbNPy/IvPePPqFfv+yJACaQwzmSKxXDS4puGkchz6CRMyylZC&#10;d4kB76SR8PWbt4QhUFUVoKmrms8+e875+Sk3N9fEEBm7HrdoSDHSLhZcPNWcnF9gtSZrhbYGW4Ta&#10;k5M0PIN6EMO1uiZGoUYarXn29Am5wHY+D+M4YqsatBHyYSlM48S3335H2zYsFotZjGuIs9g0JxE8&#10;GqNxTkiTDkOMgZgiMWdCEtF5TFnoio1lDIGqttxut9J0a+RnSikxR8gZppFvv/uOw/FA21ZCJZ/p&#10;UN57FouFkMunibu7W4ZhQBtLSYopZw77O1KILJcttfdCHbN6NjeYsF4obyknKu2paxHRbtYLqsGJ&#10;gE8bFouWpq6oaxk3ppTIKVKyEI/ku3tCDhRjcL6ipCxkxpxINglptmmofc0wjgzHXhpUnefZ82c4&#10;NMYIiebrr38MwDf/8B2XpxtWmw3FFI5dRyHJeY1CWNHGomdBl/GenBMxSZtcRmONwjotDf3WowbF&#10;MI6EGAkTMIwPIulUFAqD00JIjuNI27aMWZFCAhRBS/Ptu3fXKKV5cn6OVpFcOkpJtK3nFz//Gf/x&#10;P/5nKHA4dnzz8iVfffYc5xoOh8NM/FRY76lrEa+UXNjvD1y/ff8wjl5cXOArT5TBic1MNtLWCn24&#10;RFIcIUfWywUaiFMGDdoU3Cx23Ww2tIsFq9tb/vG33xEzhFzICq5u7rg4OxNRfkkYLSSfJmmUMdIk&#10;P88pOU6ElOgPHaX2JGVxTlF0JoQJiyJOkTKbG2Ckcc8Yj3Y1KXWkFEgZEX7aHlBUTYP1leQrRmON&#10;F2JwiGCk8dL7mr7viCEQx4lvb25Zrjacnp5zHALOgtET5+cLnHfYmIjx+zk8pQBak0JCGYPVdibZ&#10;FWzOpJJQzsnnUBCQsTmURDIG3y5mEbSYv0zdROp6dMhzE70h6ozWAeXk/7WRuaeq6lmkkTgc94x2&#10;FkUNECMYhJh9dnpG5Rv6IfLm6orVySmff/UFWglV8Wyz5nS1QqeEzoowypxjrUZpi1XSeJ/n/MJQ&#10;mMaBfn8gjCMlCQHdOosuBedrUgwM/YivWnk+SmYKIpToh0Cwc66VAlYHdI7EaWCcIrkUppgYRrkv&#10;CrBabVitVrN4R4RbcRjp+2EWmghBMM/kw5AyJRVSiZSiODs74bMvXvDu/XtevXnLr//+G5wqvLg4&#10;Z7FsiOOAUTDEgdu7HX3IdONETFHyFaVYrdZ8+cXnkksZT9VolBkZ+oE0RJSKaOtomoaYAkM3cehu&#10;+PbVFZ+9eMHJyYpp6kk5QS40tZiMxDBScmKxqKmalv2hJ+dCXTfYOSc/HjumMfHmzWuaxZKuHzge&#10;exH+KIVWUPsKrUUEqTT0ceL9+/c4Y6EUvHYYndgdOu7ubrk8P+HF00shros+kJLANWIecnd7i8pg&#10;0YQhEPqRrA3MFOQUxQwIDdYomloMJax1GF+xWAcuygXPP3vG7fUth53cL3fbO5pqiVaad6/eEI57&#10;zjYrlssFzhvCMAkdFyXCyHuCuYIwdbRNxfn5Kefn59Ice3fH2fk5VVXz29/8hsvPz7k4O+X89JTD&#10;9o67m5phSjNBWeNm8lUpkjspbVgsF4xz03NTWaxWTOMo86q36Jm0a61lt92yO3ZiqOQ93nvqpsF5&#10;Ty7S7G2qCqs17XJFnvOnYRyIIRBCIPSdULCNE7E/MJRENZsw1bWlHwMpTUAWow1lMGhyltw8JxGE&#10;GK1RymIMD1TNYegI0wRzLZOMRxmLy2Iyt1isSCky5MjCL7Hmvq6T2sBYx2q1pm0XpJy5evuWw+FA&#10;SAlXVUJ3VIYYM8oqvHNUTUUmM8WKczcb51iD95ZCYhozU0qEYST2A9YaKu+pK4/RUFJCG4dxleS0&#10;OYvYK4vwHuOIuZBiwZlMYx1ZCUEOFGM4sN/teP/mLd5ZvvzqS042K9COTd2yXAVef/sNOfaEmBim&#10;kUqJWKXogvIWGzVxSiggDCPDOBHDhNYyljurKdmQCmjjUcqIiCKKuMDg2e8O1N5QVacUbXHN8l+0&#10;zvIpA7lPkdwfasXy6Xrw49rz4zr4U8Zwn6wj9e8x4MsiyNCzR4C1jqZdiGEKim5/4Or6mso7FqsF&#10;qogYrRtGlm1NXTfUtSMOMw1Q34/pmXEYcUqT4iACqiiCPaEZz8KuJPWPc+bBkHHRLJkmiMVgXMNy&#10;c4atWjKK7faOKQQZr4wljpMQby8vGI4NJUwsl0tyjjNhttB1HdPYM42j5MzW4KtqHpsCRpkHM8Wu&#10;O85GNTVa6+9rZWvRsxjQOYf2likVEWCliRgT3/7t33L77h3f/MNX/Pl//5dsLi7wi5pxHLk3zNLW&#10;YLRhXp0ghUwYR47TwLE7cHV1xfu3b3n/9i3H/Z6x65n6XgygcqGyQjh0WlFZK/T0usVo0KqwWjRU&#10;zmGUkJ9TSSgkN6dkQkgc90diGNFarvtquSLHjCoKtCWVTIiR27stt9fXvL+6QbuK9ckJi4WnbTxW&#10;axFeJBFelD7Rdwf2L1/yd8NASAltNX030O87DOAULOsKpxWaTNtYnClslguqumK1WNAsallbSFKL&#10;GGexRkR/t3d3vL+5Yrvd0fUDh25kHCMpiZhfa8Vi0RJC4Orqmu3VOyqtePr8GZ99+QWmcrx9Jzl1&#10;UYa///Yl37x+x+rkjC9fPOUHnz3l6cUZfbdjOg5YI2Od0pJn5ylwe33LbneLKhmjC6vVikXTkKZI&#10;Fwa2uz0xZ8osgsklYpS0tNwbsqDBKjhZLXlyfsr2+gaDYnWywVrHdncr4jrrmGLkcBS6+NT1pL6n&#10;2x/Z7fbc7XaElLBVja1r2tWCRVNDFgMLyNRVxXq5ZLmQc2yM4c37K26ur/GuxjrHar1g0bagMuv1&#10;OT/46ge8ev2Otqr45S//Bp0n/nTxNWfnp6xWS3LJHDsxZpi6nhyzGPuUxDiN9OPI1HVzLhgJKaOM&#10;oz0R0vvmdMPTJxdYA9MwMg4Th/2evhukptaWaQqM87MttaCcwykMTGMkBqltvvjBDzm/fIFdnfK/&#10;/J//O7vjHWN34E9+/jX//q/+O148vWS9aLh6/56+7znsj/zql/+JMI2cnmx4+uSSynvCGKW2qBzH&#10;cWB3d0uKIn7PFKwxLJcLjBJTOVAordHOUrUtZxenPH3+RMydjGd7HNgf9kxx4tgdUEbovwrIIWGN&#10;ZgqRoe8ZKs/pZiVmVbqQ02xMmNJsBuCZJiGcxiSmNth7Iz8txlnOirBQayGSzoZ79+Kxe/Kx3JSJ&#10;1lc07YIqJNjtuXp/hbqF69srKLBol3jvUFFBDNRWs2oqvvriM16+fS/k8tlwZtE2/OQnP2bRLihF&#10;4Y2m8lbOVUmokmYirphE5QLHfqRdLOW65kBM83yZZe2qzPTkrusIMXFxcSmie4WYYASHLwrrHcZZ&#10;MTXSkhegCjGGmdgcUNZQciLHNBNqRXzmZjJtKTLvOF+hnSHEQM4BX3lykrWdtm54++6Kvh84Oz0X&#10;oXqRzzOMI0Vl9seOi3IihPthZLfvKIjhiojgByKF5WopwrUodNxcNNM03nufiJFiimhV6A6KkjLr&#10;1RLrPBeXF/MaVpC1oVm8qYwV4wAjJgNxFlRrp2efQfXBGDTJ+SmIKeP8HVMSsfr9erPWs/CwyPxx&#10;bzAbY/g+DynzuTZivmTmNSkxiJN8wN2LLnMUA6T5edIzGT3FBNqgtbw/KrDb7Xj27AX7Xcfr1++o&#10;c+Hly295/uIztIJf/PRHrNsabzQ5BsIYiDmwXjYMwwJjnKzjmjmvMJpxmtjt97RNRYxiUOK0ONaV&#10;OUfqh34ey6ByFVOY2HU9tdUkxNhjfzjQ9UeUEuJxCBMlFZqm/cAcN81ml5lcMsMY6cfIm3c3XF1v&#10;Wa7PmWKibioUjhRGMveiaSHbKy2mdBhZKwZL5UVwHcJs/qUtMY+sVwuOwwi7AzEtZlE/NFXFNI7y&#10;PYtCa8s4RRHfx0KYJJfSs9GGRvKgMQhlWdZmI8bM6/xaiaFLEjNYay1d17PfH0ipEKaJ42FPVVWs&#10;lwtq7/GVxXsxhtXKsFytOXYDIUG7XmCM/IySuL6+JcbEerVmtd7MhsZaDC5LZorTw55HLoWQElMI&#10;DEPPse9IIfDFZy9o25YyBeI0QpEccDmbjNyv57nosFUlIuyxZ7VakUPguNtRph5Fwbj5NSEQcmBI&#10;BWUcla/o+4Hj7sBqs4IsprnWGLKbDU2U1JBaQ115VCmkaSLEyLHryd6jjcZ6+5DL55SJIVHSIOto&#10;dqJtF2xWK6GAI4ZhXdfz5OKMi4tz0hefM40dOYlQ2Vgrn906WZeZRlnvyomUCnWzkHWckNAodFFs&#10;r2/IBf7sL/4NpEgBYpwos1GF9x6MhXlO8VVF13WM40guGq09yiWaxXLOpaPUoUnG3ZTkedBKzBMA&#10;vK8oSnG63jAMA/0w8O7tOzRi1FhVFeMUQV+xXocHwbB2HjeLcTEGXTJpNi29N7lSBS5Oz3h57MWU&#10;dZrokesBBWMtKUaWray3ohSmN3RdR86yh8a9URlKTKrcvAaBYnV6wvL0hD5Gvnv9hmW7wFuPVWYe&#10;wzTaabqhxxlHs1qTcuFuv38wv1Vz3RZDoKk9Z6cbFs5TVRV1XRNzoB8GMoWqqum6gf2xY7ff0R01&#10;bVOxqKvZPOt+XXQkxcjZ2RlPnjzheDjQ972YpE6BY9fTdz2//vXfsN07Tk/XVFUDypBSeTB8DkGM&#10;5a1zqCxradMUCClhjKVuW87OTkEZ7q5v6boDMWQhvSuFzkJa97Zht72d60kIqRBCpmlbTtYLQswk&#10;wMz7dw8G4Hy/P5vn9cRc8txTIHmFVpmSghhQx4Q3jrvjnsNBzDysE8OF1eac5bowjJEpZva7Pcf9&#10;kT6OBNVxdnGGaxasfIXrB/aHA9MU2B7uuL66Yr/bsTnZsFlveH75lMpZYhzF0LUUprEnhoBWsvdw&#10;b1or84Bc46qpqJpmTr+SmACWgjFSW5jKgzHc7nbynACqRLSp8K3BGEeaAkUbspr3XVWW/X8KhEKO&#10;CVShaBGoZ6UwzpJA8uo53/FVTZULbbPg3tdTKcXF5bns+87ze4iReDg8zPNTGqmdw1mHNgarNNFY&#10;VIrkeR9YqUycBkqKLHyDLYnQ7+dxbeR4d0t/7AnjY5v/YzzGYzzGYzzGYzzGYzzGYzzGY/zrjsfK&#10;+DEe4zEe4zEe4zEe4zEe4zEe418Y3zdMf8+e/l3xNP+Ecv4xNf2+cTulWVxp9CyYKiLUUyLEjTE+&#10;COAfROv3IswPiOWfavj+kIL9YQO4tfaBFP8xjf7j7/kxPe3Dn9//9x+LD5vWPyagf0hN//Cz3seH&#10;Iv8Pj/2p8/ihScCH3/fDc/+xsP1jYfjHovYPv+MfEvX/MQH2x+fiQyH9HxKL/6H3/tQ1//i1H4v1&#10;Sy4Pjad89Pr773J/LT6k5X1M3/tjRgF/TIDwqfvuU9S+T/2O+eNTZhL8B4YRH4sifue99PzfKKHE&#10;zcL38jsmFvr+reXpnht11SwWoSiKs2gjzXPGGEwIWKNnUYvFe0fTNrSLTkjb+46pn8hFhC65FGZG&#10;HSih5BktFGyKEuE30khotSVlsLU0NFsbSM5QN55uGISQOo8NrvbsDgeGvud2u+c//If/mV/+8j/x&#10;7//dX/PTn/3o4Vk4dj39MEjDqzH4un4g1GulRNgXI8ZJQ5+xFrNU9F0nTSdFEdJMqzSwWCwemtFi&#10;iDx7+oTNcoHWco7mCyVNt9aK+B+hv3b9QNO0M1VUGhRzlmYx552MUyVTgGkSImxd17RtKzQXZznO&#10;4vxcMrrcj1Xy/soq6srhnWGaEs5Y6qoSCsdMa7y4uODt27cy9pbM3faOOPWcn54+kI3M/AW00Uwh&#10;kLLQU4zRsyBVs1i0TNNEXZ+Sc6JtW0ARp5E0BVIpJKDyFgH6SPOuNgbjHJnCMAyomMEozi/POLk4&#10;YYoTd9s7chEylQqOhfVgPcYrKlPYHTrGaaRtPE29mpuFFW/fXaMNnJ1d0HUD4ySChGfPn7JsG5zR&#10;c3Oto2hF09RMIaHKfM20ELEoeb4/DKEkilIY64hzA6exhpQiucBquaBtGxm7gQzUVc1ht6egODk9&#10;xVuhs0wxikh2JuiM40jO0kjsEEKH8Y5+6HHW0LQLhl7NhPE0k9ClGTyECDqIkL6IuNsYQ1M3BAWH&#10;/XEWrwSGYSSViPeOJ0+esll7UpDnzhhNXdcsFkuOx/foWWijtcY1NaMaGfue1jsR581iJa01Winq&#10;uuJwPNL3E8vlGmsUx+OOmDLeVUIDdh5jvh9L788dChHvFYXWjrpuuDkeKcZROyE4hRiFUukc3nkR&#10;IaEoi0BIEescdeXY3lzjvWOxaInjyJ/89KeooHj35obV6RrrLNM4UkpCa0WcAiFMOKUw6r6ZVI5z&#10;erLh+bNn5DxROeGElyx8vCxsVKYwUpTG1ZKXZKWk4SzNBECtcHVFVdXsup5xmEgls/GVGAI07UyQ&#10;MoxhpGr8LGzXPH1ywc//5Gv+7u//geNhzzffTJwsFyzamjITdKvKYXOmqj1+qqhCFLJeElOLUoQK&#10;N+WRYjVqbjJM+Z4CrbDKokdp1K3rCu8c797fEELg5OwErYWe3jQt1jnOzy4Yx8j7m2uO/Yj3hf2x&#10;5/xEJqmCxjhHjSPlgVAyKSSscyyXC6ZaxjRIKC3jMVrIbjnKPWE19P0RrTTWe3Qq+LbCKM1quaQf&#10;e8ZxJKZETqCNoaREydFgm1AAACAASURBVNI07rWIpEvRWG2ovcd6Iex0Q0e7aPjiyy/Zbg8ch0CI&#10;hdevXxGnjmXbMIyZr7/+Kdo6am+IIdIdj+SccL7CVg6VQd039Fk9U78iSpkHQQn3JhpxmKlw5kEM&#10;p5Qiq4GSC7YUdFHEBHHqKVkI066yNE0NwDiJGYigfwtNU6OVxnnHsR+YxgmloFl6MJ4f/OjHtKsN&#10;t/sthcjJZsN6scAoSGGS5vWZ2moe3FsSzkiGMYQw5w6SK6TCTAuEqvYPYtmiFGkKjN2BvYLLZ8/w&#10;riEWCMcj/TAxxY6mcpADaRqovEZArZkUAynI86JSFpqaylQadFMzHI/c3d5hnKWqKlJJFBS+8lRV&#10;g3WekBIpBoytUEqLSHZQxBRAO3Ql9KWX7295f3XFly+esly2nF484ew5vLu9Y8wJ5xxd1xGnwNh3&#10;vH37lpOTEyrvmQKcnJ2hlJb7rhShStmKu92Wvj+QQ6LvD/zyV7/m8uKU1aoVAtfc5OqsYdFULJcL&#10;ERFVFd7XIviKkRhrfFXj/Y5+GBlnQpZGc3qyoZS5dkpCUTVGiwlGcXiAXCi60FQiWLfOYaIlpcCr&#10;N2+I08DzZ0+EtAnkHKCD5WrDsm1JMZOnEVOgco6cM2Pfi3hBa3KMKGtAZ8gJQ8Eai1YiWJlCoqk8&#10;/vKCy/MzFIowBYZhwgiiHK0ypMh+t2O1XonAcp4TxtCL+dGcB+WU2O8O5BTQ1nNxcUY/dFxcnPHs&#10;yTNOVyuqSiheu7tbtCpU3s00zCA09xAIWlFKxjkROymthEipNf2xY3d7B9qSlWa1XrHenAip0Fgu&#10;Lp8wTZMIeLJcd6lZIeVMiCPGOZR1hHvaOSLidpUmI5StYRhQOuKdBQxmNg/IpeC9ZA1hKkIdn8nj&#10;98YUpSRSymKylKMItFImJxGGKaWxxpKJ93oxSs5Mo+QGq5WiqRumfiCVhFEa1zSAFsF+DBz7nmGK&#10;jFOQ59w7PB5tLApNygVrFUMKhGlAKaHvjseBKIMbfX9gsWjF8CXCzc0td9c3YmLU1NR1hbWaRe1x&#10;VS0E0ARFB2lcN55cFCkWlBXjk1IKsUA3BTGuUkKm/e1vfsPu7pYyj1Pd8chPfvoTzs7PKLngfcVy&#10;s2F/e0/3sxRlKEocIFRRs1jJEYaBgoaU5zxtkrUHq0E5MIZd2KG0xjhLjlEE0VoxTZGuT7STzP+u&#10;av5Fay0f1pf3dfx9fC+SuheRfdpk7Y/V5ymlT9b9v1vPSo7zqb/7vr7NIjjUCoXGVZ6mFbOLw+0t&#10;u+2Wpq5pnWe33VLILNdLzk6EEKdVJubIOAnRuKoqtIL9YYseeuqmwczCupyLCMyYa7pjT+2M1Gta&#10;o5XGqELlK0hQNS2ualBuNmFSGoUIAHKeReWz0VKKkZAzvm1x1ohw1RqWaUMYR7rDQSiWujBN4Xdq&#10;75zz96KFub5VWoRo92I0rAYt58d5iwcRMCbN7a5j7I7cvunY3rznzZs3/Lf/9q/4/Idf0jTNbFBh&#10;Salw3O3Z3my5vb7l1cvvePvqDTfv39J3B8hBKIqAM5rGOy7bBtc4nLWz8EeEalK/WJxWcy6s8URU&#10;yqR8v4aEmAsA4zSSxglNwKhMyUkMfIYj0zAxjhO5GFJOTFGIrE2t+NEPX7DcnLBYrWbKMlJnzfdu&#10;jkUE2Xdb+n2HCgmThGxrY2IFrJYi+rQqYjW0bcVyVXN6tuHs9FSEw1pzfXXF1fU1JUX6vmeYRvph&#10;YAiTEMFHuXeUcmQ0KUl9jco8uTyjbSpe391w3N5SWcNqteD8yTnWa65v3kMOLFcL/vPff8Pf/uNL&#10;3GLND774jB88O+cnXzwjjB377R219TinZY41VmjEY0/XbSklklLk9GTNcrFkmgL7gxis9OOI0ppY&#10;hN6ttcUYS4iBEBOxZOIY+LM/+RN+8aOvePf2LbWvZjGY5tB3UBJtuySkwvbYMwwjKidKTByPA3e7&#10;Hbv9QQRDVYV1Um9I7iq5WY4BZ9187QspBMaSOXQd2/2RdrFi0SxZrha0TYXWiuVCDC1A820cuThb&#10;s141dMc9iUxT14z9yOGwY7e9k9x9nJiGkZAyN7stuiQa77i+uhLiubOgLedPnnJxcclquWKxrBmH&#10;nq470h17tnd7xmFAFTFzmSapp58+e87JyYa7u1tCCKQccd6zWrd4V3F2ec7Z5ROOfeS7V99BCnzx&#10;4se0tefPf/ojyQ/bhndv3/Lu7Vtev33LN7/5LU1d84uvf4ZzmhAmDrs9i+UK6yyH454pF4yvmdJI&#10;LlA7x3KxmJ/jmbSZC/VqxeXJOZdPn4sQKgWuDkLqFEq6CDPHECAllHVzTQNWaaGhHzoR/MdZPIYR&#10;Y8n76rSIYc9iuRTjjFlcJUL479ccrRaTDplX7tfWP1hPv/95EsGx1gnnNavGo7Th3c2WmBMnmw1p&#10;eS8Od0IXLyK8P1kt6EKirgyqZGKYWLVrmTtyYdE0KG3ErCwXlJ3X5opQcHMR5vgwDGzvbrFaUdsL&#10;6rpCGRgOR1CRRsn+hDYaYy1TmLi6vgYlNOdUMmhF2zZSP9QVVVWJ8FMVcoxMYZ77VcGaFu89JWfZ&#10;l0ChtaFqGhSGFALa+VkwmpmmQC6RONeJ3TDK2DMM7HYHuuPE+eU5ykBVV3Tz2HnsO1IuaOMYpsAU&#10;IyhDRMx5irYMYySrbjYp0VTK0g0du92B7W7L5nTNk8tzcoyElFCDmLZoLbWpns1qwjgxjT1GK4q1&#10;aJKI4BXzmkxGm5kKb5B1SrL8LmfJHbSsGadSZipwpm2F9Ku1FnIwsrcT599rrShJRKQP1Ot5zd1Y&#10;9Tv7IdoarLFUVYPWE+M4kFLBZIXC0WepqaDgKzEFG/qeQ9cTYuTzz7/g5mbH1e2OmAK3N9dorbi4&#10;vKSyihwnjKlQZDG8UhBzZtk2aG0ezJigSG6vDPv9ns16Rc6RmBIpJlTJ5AwpTmLcMwaKctT1gn3f&#10;8erqHafrFV5lnHfsuz03t+9p2xULv+K4P9D3A6vlisp5Ukqk2RyjbVvJJbqRKe7IKCKK/bHj5m5L&#10;1TuaynN5cUaoZBzOIdCHiHcOpTI6S72eUiJlMc7UClKMuMrgKgdKsVkt6MYOOyi0yqhS8L5GlcIw&#10;jkxTmPfPxHRuGEamkHDOyxxSmNcgFS9ffsP5+RkXl0/oDgeMFsGxrzwJqaOss2JmdnvLdruV2qHr&#10;GYeeqqo5Hg7Udc16veLs7Iy2bXHO8cOffI2tFlxdXaO0eTBdskYxjgPHbkAh982iXcqzGCdSDBRk&#10;TT0lMebLpTCFSXKEfuS7/Ssq5/nRl1+AsWRnKRSyUgzjIHmcNhQlpnxFQRh6SIWpO7LtOlKc0EXM&#10;RcTgV44TQgQ0WothU+U3pLm2TjHN5t4Wez9GFSHTqxIBcN5DgZCgC4lUApV3NOv2Ya9GKUMcJkiR&#10;w+5AjIGubemPhwfD8RBFEKyMw1U1rnLEoElR1q6cc5ScZ9OYIkYKMTKNI1PMtO2SYRIzPmMc1lZs&#10;1mturt5zuL2h2qyIFCGfq8LN9TUKJeskzqK1iLxTkvm4qiqqpiXEAGgqxNjK+oY8jWK8ljOKRJhG&#10;xiR1dBgnDtstTSXHVygqYwlT4LA9cNQdvm7o+oHt7sA0TZydnVHX9YPZWgiyz5Hn8cyUKAZ8ueCM&#10;5Yc//tFsKBLY77qH9bWT0808T8ocVUqhrhwpWnKStVvZV8xzzq2ImYd5dBg7ru92/P0//JbDvmez&#10;3vCjH3zJk/NTFm3NOIrJSEiJjIaUcK7CoklhYug7rLVYI/tA/diDgt2xY7na0DY1y9VSTD5TpLKG&#10;xdmGyln6phYzG8A4h1WFksToqnKGqGQ81kqxXC7FYG++/55bzziObHdbvv32m9nkoGCtRy0sumS6&#10;rqeuK1AK58UgMReE9p4yIU1ixKotZ+cXPPvqhxzubjjs7ghB5iSNjKdkxcXZ2WxWkZkSlDRhimfR&#10;eMaQwFYo7ciI2cv9uQ+lkEKUe61kjl1HmkZ0zuQcOXYH1usVp2cXnJ6eyv5aVfN+txfjCVdReS+G&#10;icqgjaNta9r1CWM/cX1zw81uS58Sp+cnlJLBeXzTcrt7y6HrGUJizIW3V3e8eXfD61fveHp5ztlm&#10;hVEZY2T/QSk9rxdbKldRGyvP3GwgWnIhpAmtjZj26HndKGVyilSVZ5wm9vtbMTqKkRQm4tCzaFuW&#10;bYMqCpUTuhRUKdgZMqCUpqTI1PdooPIy1+l5vDHWsFhvMN6DVhhtH45BYTZ7zDjrqasKEJOQMK/J&#10;TONEmEZev37Nei2GX76qKCkQBjEQNtawris2mxV1XRNCxChDQlGKzDcxWpaV43jsuNvtHhtyHuMx&#10;HuMxHuMxHuMxHuMxHuMxHuNfdTwK4B/jMR7jMR7jMR7jMR7jMR7jMf4rxIei6n9K1v6n1Oz718A/&#10;pbV/79Y+i5PvRRAUaab+J4LeeyHv9/Eh2fr+2J8ihX9Mkgc+KRr+OD6kgX/qd58SP3+KGv6H6O0f&#10;Cuw/JtR/6pj33/u+gf0Pfa4/JGr/UMT+h87Bx7TyTxHVf5/A+1Of4/cd71N/+/F1++eQ5j82G1D3&#10;LykP/3poSroXkccoxLf7198bNKiZZvN9c+inr/HHIvePz8mH99DHr703MvhUfPI66ntd9fef51OG&#10;Cfef63dMKO7/JhdKyr8r+r9/+gozOcU8CPjutXGu8iIkmab5vcE5S3DS6B8mj5nFknVdsb/r6bqB&#10;oCYM8/HLTF5nJtSLrBSKIs9XSES10kTlvcVZS7QwRYf2Hlt7bGXpD4V0jKxPFgxemr9Sgt/+9lve&#10;vfuf+Ot/+5f8xb/5M1brJafnp2xvtwzDREoF5x1NJQ1+cRjJc0PVVPVcPn2GdQ6trIikSmbfSVNq&#10;XVc0vuLF82c8efoEbRyvXr7mzdt3qHLBqm3RSmG8EwoWBus8GM00BnxleXd1TdP0tO1CjqM1Sgup&#10;Jt/fLyXjjaKuLAXoul4E7BScNdTO46xFG7leRWlKQY7hLXXt2ayXjGNEK/tgGFB7IdY67+j7jnHs&#10;maIixsC07VnMIm6yECIy84VS8pzEKeD9LNLVIra3VhocLy4u5TUzjSZMEzEEsgYQUUlOmVjESCAp&#10;QzcIJTWHBFYEEpBJJTOlSAiRtm2ZYsRGIZpZB8oUdrstx2PHoq2ELOg8L168oOsmvv3uG6ZQ2GzW&#10;Ih6bJqappaTEcrHAOBGi9sMwEzPuzV1mArzx6JzIQZ6FIcTZLABKnkm1GqGHeENbe6Y4k7Pm69dU&#10;jr4f5DjTRNu2+KYRsWaZBe0pMwwjvqow3kmzKnC33+OdpaSE0wZf1aS5+W9/OLBaLjFKxKuqKF48&#10;f8GhGzj0PTlHtAGVZD69b1BGK6YwzdSXGu8rofgoMFbuW+cq2nYm1GtNShFrRDwzjdPDeKO1ETOD&#10;FCklU7mKXgcRRr+/I6VAP/R471mtlkDCaEWOgaQLWjliTA+mCkoJ+Ndaw91uz69+9WuqZsFXX33J&#10;erUkTYE8RVbrEyFpGqHkpNpS4dnvj1TGAIVxDEz9hPaOdlnzpz//GavFS97f3qJ6EZvHaSKGyDCO&#10;GK2JIaFn2mIphRQTVVXhjGgRc04yfN4L91VBWw1jJoeIqfxsIiLEsxgCMUShUFYOU1t8XYGG/iDP&#10;8tOnl7SLmsaJWYUxNX2f5zFSBEZPXjyhG3vevH5Lfxh4++6Gs7NLNusarQrGqIc5pmoaykzKkwZd&#10;9dB8LMIxMe4QSqeQbsgJ72tSzKQQGToxF1kuF1zf3GCUws2mDzmL6BMUp5sNwzSyOxwZxpHu2DEM&#10;I1UF2vmZcgdoQ4xCJnRWCEF1U1NUIQPaO5QuUBJxKvT9hNeaainCt5TkGVQqC5nSSHOesgabhIIs&#10;wgGZr+YZUwSoOWEUtLWnWdTEDFNKHPuj0IsnQ1VnDsOWY9dx7Ed2ux3Geb599QpXN1hjscaQYqT2&#10;FScnG3zbooyIrnMqGCui2WHo0ONERpGymGCIcCIRhokUEykXMahol9zc3jLGglYFp6XJMs5Nr6lk&#10;TIEYMl0eMFahZsqdtxVGa8YY0NpQFFjvGWNm6AahF9U1vqlZn244uTzj7Mkp7Uxs74eB2/2BFBJt&#10;3bJYLFg0FdY4aejNInBlfja1dSzaFSenF5ScGbotdVWTUhJhcEx4pXFKoYhMwxFlFL5yFBbEmDBT&#10;IAwdJQt9UHQQGYVQJ02SMd9rJ9TlaSIMPe1yzXqzQfuKY3ck50JjK8nJ9L0gZosxhsp5qqpGWQfW&#10;oZ2lXi05e5YZ+kB/PBLHAZ0jk9ZQt5S2pYTE2TOZ8zebNdMwcNjt+fY3v2F79Z73BxE+bPd7Ukg8&#10;f/ECjGIMAecrqnpBvVzQDx3T0HMyncxiITHX6IM0sec4UXoxpgghcXF+htZRhAkzMSsDTjcsAVdN&#10;3G13DMOEUprVosU6Qz/05AwlF/aHju1ui7GeumlRSgTNRUFRQmtvF0tW6xV3V++5ur3DOMNmvcTN&#10;xgZmGNnf7WjaFq0NY9dx7xcVUhSDnuMRbx2pFIwCo5SIhlNGW4tyCquUCIJzohhN1mK04VvHsnXk&#10;lAhR4a1lsWi5fv9+NlCq0EqR83w/zUKrMhMDz85E5Hi73TOGyJdffUEpiVevvqM/dpSYaNqK1XpJ&#10;01RsTjbUYyDGhEqR425LrCt8VZGS0L28NZQCla9IJVOmII3PKtPvdzitUYuliF+0wjeeGBIORcpS&#10;e6W5CT6EiW4PzWz+o+ZnssyN31pbmtrSeE8cJyhlNueAMBu/KaWovaeyVkT1cwOxtUIZnaYR5hzl&#10;gdCaMzlCnAmCxoihRZhGnLczWUvoeYfDQcSvxhJiIaGp6gZrK4ZhpBShkYbQY71nuVywPN1wPHSE&#10;kNGlAJEEjMeB3f6IMV6asZ2hblrGcWC7v+P29pq6WctY0R8ZYsE7T7GeMSa++e4l7WLB2dkZznty&#10;7ihKmux9vcL6CqUVOc1CKSUCLmUNKWW8Nex2W67fvsJohXcV3ovpzN/97d/wwx/+iGfPngKFpq5J&#10;i7UIGQpCl9YWOxuRlFyIqaBVJlHIJWKNIhuLCFaElJkVTONAIcvcES05BcIUyLlwtx2oFgFX23+W&#10;Qd4fq2M/rq0/VRf+MbO431f/f/g+n1rf+H215KfeI89ltb5ft9GWumnw1nJlDDll7Jwr1t7TLC9x&#10;bY3TVowWELFgzokYC95ahjCx3++o6sWDANsaabwf5jymqmv220xJijEIdVWVgjVgTSEWjXGKKYoA&#10;us5lFuw4IUFqMY9KuYjXhNJM90Yl1rJYrWgXjdQx40TVtIyHPaSJkgvjPO/lmCXXmqnA3jmMMXjv&#10;hQpsxEzJOY9SMmeVUjC60CxactEooylqz+3tlrEvvE2R/2MY+MXNn/P0yROU0rx8+ZKXL19x9e4d&#10;+5sbcoqoHLEKSopUFDbLhhIzy6bmZLVis1qwbFo5t4goYQoTKQsFeDxGhigCoKwKKRcRXhtL5Sus&#10;E+O0MI30fU8p4Kyfa2OhJU8xkChoZ6FoShb67enZKecXFyyWa6YQ6IaekjJtPQslcma33fLbf/gt&#10;r7/9FnJi6RuyLYwxABFTG5TRWBMxlcVqzXq1YrlacvHknLPzU6q65pvvXvLm7Ttubq+Zwsg0jYQQ&#10;6I5HQggYY2fxkZhnhKmn6yZcVWOM5uJ8Q1153r55zd3tldSSiEnR+5trxjzKnFLV/F//z6/51d/9&#10;F7AVX3z+OV89u+TPfvIljVW8uhWxX6GI0YcTAfs0DBz2ewoiemmblrqp6fqevpu42x3YH48y3zmp&#10;uc1cr6MURX2/NvLss8/5+dc/IXZHrBZjNVfXTDETU2G5XFIyHA5HximirSMee65vrnn/9j3jOJCR&#10;ORDrQIud19D3TAN4a6ibhqryYoZoDMUYjG9YGI+tlzRNS1PV1F5E8lorSobt3Z7u2OO0iGj+m7/4&#10;C+q2xlnN3d0tx/2Bbr+XeTFM7O5uOB57xhDpp0BVOYZuIGuNqytOL5+wOTtjvdlgjEUD2/2Ow34r&#10;Qrd9R99PxCngFCglY/GPv/45z58+5dXrNxy6jsWiZbVa4K2jqhouL5/y4vPPKUrxf/+v/xvf/uN/&#10;4Sc//iH/4//w79AlsaocKiXevX7F1ft3vH3zjvfv3nH59ClPnz4hx4nbuxucc/zgJ18DhX7sWZ5u&#10;qOqWw3Hg9nbPOEVWq5amqTHWzoZNNav1ivMnl1RNg7aO1+/e8vLNWxarJavVGmcsvrZYp+iveoZ+&#10;ehDhaqUpSQyrckHEuglSMRijxMgqFeKUpNbXGeccVV1jjcFO9sFEpBQROCqjpa6dTYPuxZgfrr8q&#10;wGhLMfO8MIsSG2uxiBFQTgbQhDGiF2KSN6VE4z2LqmE/TKiciGPPzfV7Kqs4Wa7IMcJsgJnnfDMG&#10;hVJixlVXTkjbRc/GadAPPdd3dzy5vMTXDcaOhNnowjmHNpp20c4mQYVuGOQz5sxqtZKcU8tagDUG&#10;ZcVISpGJXZgFaYoYE00layWlFPpB6K2gCFNPCJH1agPWknKk6zvsTIu2vmaaRrZ3N2zv7shZc3fY&#10;cbvbcnZ5gvNeaNnWEGPm9m4vOX3XM4RISoHFQtYIS5Z5eQoZSFgNGEfGsjuMXN1u6aaB9XrFyXqB&#10;044wihmSRpFTJEwTSitSmkgpkNOc71jP3d0d3ouYNN+vYyhw1lEQurvWal7vEVGe0prK12gl9OOU&#10;M16ph7Wj/X4vc+1Mt73fs9DaULIQZylqdkUVwnIuYk5kzL3pTcZaM4vqR4x13BvgWOck71AwjgP/&#10;+I/fMkyBZ8+fM04TF5eXvLjb8erVN6ScuLm5YrFoOdms0SljlOTXOQs92FIYesukopDmlZ7TbTE+&#10;7PoeZQx15en7wwP5vOQstUsOdP2AdS3WBg7dkXc31+y7A58/vWS5WmO8oyg4uzjj5OKSq92e47ET&#10;U4W6xjpPRuGdRxmLtoZwOKLndSTrLcfhyL7bczgU7m5u+PKrL3l2eQHaEUliNmCgcmLQVPnqYQsk&#10;hvBgeKmUmBw1dc3FxRloISRPIUiupGdzXG0Y+4G+61AoqdFmkXRGcntVClUWsve799dc3d6yWK2x&#10;zs05u+SFi+WKrj+KyVVK1L7i290eaxxKKRaLFW3bYrQmxCC093zNZy8q0JamXfL1z37GF18OXF/f&#10;sNvesd1ukSXXTFV5Fi2MY8B7ByozDiM5RyizWZtWlFRQOTP1I2Gurytfc311w9lmw7qp0bN5xBSm&#10;mfqd55xX6q2h68XoSM01l9EYa8ixzEbKzEJTjTIGM99PzhgyGlUKYZL6zHkn10iJ4UVKcX52pF7R&#10;RqO9x/1/7L1Zj2Vpdp73fOMezhRjZnZN3UWyRTbJJkWZhG0Y0K3/Fn+YAQECbNgWLIkSm6ToZldX&#10;ZWXlEOOZ9vRNvlg7opLJrJJk6E6xGomKiI445+zp22utvd7nLVauGwURRS4KqzTO19R1i1pkQj+y&#10;33Vcv7sl5yvs7MzdtDWr9YbFcknlHM45lNa0lxePotYiD4AE1JLEgZ4ZHmeNrJebTUvbrqjrBqXF&#10;Ffp+d8/VuzecaZhKZrlcokrh6vqa19+95uTklOVmhZ97NE3TzEJ0UDFTsojEfdNK3zsnYt/LvQ6p&#10;C5SCrDT4it31Lddv3rK7v6Oqaj776U/57IsvpB70hnEKrDZrqrom5czNzd3sMo0AK3IWaKZSDCER&#10;swD6nHMsm5bT1YqUI/v9jpgiWgu80FpDyRljNQV5MFbyDIxwjqgRkLFzj/0MRcGQUXO+HIeB//Dv&#10;/orffP2aYYKoFP/m3/+Ks5MNv/97v0PbeD558YzVqsY4WS+wWp73OIt1dnYCLyyWK6nxUWjrmNHW&#10;M1DZMgxHvvv2mouzM4zSLJuKlBG4Ry4UEiVHYgGtjABr4rweGiPPv2IUEFOK7LsjtvL85JOf0NQV&#10;xmr2w8j67IIYAr5usd7IsxJpOAgAwVjQAg4JKfPNy2/59tVrnr/4lLPTDafnlxz39/THPaFE0jRS&#10;YhBQsXe0ywalHUobjAE3RdqFpWhPyIqYC2Fk7jEJYDWnRF3X1E1D09Qct3cMx730kqeBl1/f8tVX&#10;L7m4vGC1WhJTmCE3ArJTMxhIa8P5+TOUtQLCLgHjLb6p2HV7lFc4L2Be7SzDKLnGl7/7u7TLFTkW&#10;bm6uub264tANLNsWoxLNYiFw8VJgBvMN44Sx0hc1WoAHFAGOlfk61BqcNWAMuWi0NjitaduGGJPA&#10;yGKiKCOQgDFBln+FjFbgzQME0kJMjOOAKUCK8mwnRVyuyXEGcmkBuDVzH03A6MxAzkiKAoc2WgtY&#10;ZwYntHWNUYqq8gKiSplxErCMtk5gBzmx3+1YrFoo0i8wWtFUFQXohxFKIuXIsvEsF5dPwzhP8RRP&#10;8RRP8RRP8RRP8RRP8RRP8d91PAngn+IpnuIpnuIpnuIpnuIpnuIp/hvFhyLyjzmVP4iJH0TmD7/z&#10;IPT9uID+nwqD/7HAnPfEwuWfiHt/yMnswbH8wyHxHxNp/5Dj+vufHfgnDvc/tJ8+dH7/8Osfev0f&#10;isdBFT4+1P6hi/1/7jj+18SPDcd/uP8+9vs/9po/5Hz3MDj3sd/72Hs+/P2Hbu4/Jtz/cP89HLcH&#10;B50PXe/f/3wfO67vD4++/7P33//97x9gCB9zcn//83943j68xoNo//3t+RiMQf4IDObR7en9z5rz&#10;9+/xPqyizM7zSolLn3OOaZoIYULlgq4bojEYFJMe8MbT+BXHY89+v6cfOlIIMlgVggyEzYJVVeb3&#10;QNxPZPBKhq200mRd0MqjQhHh6Wyo543CGOj7HqtbBq2IowjN9scD/9u/+lf81V//DX/2p3/Cn/7x&#10;H3Fx9oy+7/DLit1hxzgOOK3JIRDGkRQCt/s9dV1zas/IFGJIjGMUd+tx4tj1rJcLzk5OWG3WWFdR&#10;1Q1/9e/+H95dXRM3a9bLBd56vKsxrmJhDVVTsz8c2e2O3Nzes1wltHVUahYczK7WpRS6rsNah/cy&#10;1PwgPn9YU1MqZFtQDAAAIABJREFUWO/xWonzTYj03Ug3jqAUy8UCV3tOT04JU2KaxLmJknnAjtSV&#10;5/mzS969e0tMkfu7e6yG7VLcysx8TmgjA/2P67qTc28YBkopVMajZ5GttWr+7N8L7mW+VQT+zINZ&#10;IWV0SiibGcOEcRZvHSFlxn5kGEbqumK9WnO/3T/eAB6vmSwOhovFghRFUHjnPcu2pfaen33xGYf9&#10;FjA466irhjDJ63Z9zzhNlOn788xZ2cZxHEELcMEpUDkRmGT4KBemEMm5MJYCqtBU83Yag/cVtdbE&#10;JC4oKRZ2+wNX1zcslkuWS832cGS1WmGsJc5r2v1+h0GzWK3E3ThFpmni25cvuby8YLNZoYwMJIoI&#10;u3C/3ZJSZrNZicPk7GZUVKGqK0JQhBAYx8A4yb+UZIjXeyOOw4OIfTerJSElSg9N01JKoWkavPfz&#10;9V8AEfdYYwjTSJmHyGWdEBdQpcF6Qz9NbLd3jw6TbdsKCEIVGTzLmZQyWiestaQ0zm5iBqUSShe8&#10;N1itub++J8fEL37xz0TwsNtzujnBmkpEUVqTQuT12ytyZh7QdBjtyKmIa21KWKv4+e99yYvjM/7h&#10;q6+YpkBBYDPOOcZxZJjCo4hQzcLNMUzs9geqSs7dFGYwCglnHdZYSFnEJsOAcR7zHtDCOhG913WN&#10;8562qTnZrEVsMg7EFPB+Rc5JHO61IqWMcxWLtiZMO8wwsagb2qYhhsKz559Qt0t85Wgbh7V6dm2D&#10;tfMsF0sZot8fmEKSwWpfsbIboGCrSsAfWZyelSrEFMWFrutYLJd472kXLSFG9vs9i8WS2Qd8FhIW&#10;vLecbE7YHY7c3d6Rc2K/36NVS1NpipKB9pKVjAsrzfF4ZBzFLfkBq6OVuGLllBhDRFuPdZZYwBYE&#10;HvJwf0iJ4XjEpoS2dh6SF0fnjKIYGYA0swAhxiAOfaUIfMAYwjTR+JqxiND89LTCtw2vvntNUYXz&#10;ywva5ZJ22ZBT4vZ+i3OezeaEi+c/wfsK5TVFGVQuTMPE4XhgnMZZCFRksDdmyHEefi2PYhNXeRaL&#10;JdrIkG6c3b7UFMjKQikiCNcz3EaL0/f3AB9FLImkBTCSc8Z6h/c1virsDkdevnzNu6srXr95S1W3&#10;/Pmf/zne19zf37G7uyPmRIiBNCVKuqPyntWi4Wy9YtFU1M7NAJpCzJkUCqdnS1brk3lAdmSMIkx1&#10;dYPJGZszQhJRDMMR4wy+adGtp6obUsxs7+64vX7H27fX7PdbmrqZYT7i2rtebnDO0tQemOEUfmK1&#10;2nByejYPimbiFCS3y3KOjTPMAmTgNitNQoacbVWxqjSblaaUM3JMWKXwVgOZbuoIsXBzc4dRlrGf&#10;WFQytPnZJ59gwkRtNHVVoVPheHPDsa44f34JBqraUrWG5XpDGtfc3Nyw3YpDUQgW5TxNyZSUxO0t&#10;TEzjxKvv3vLu+oqmrWmalk8+/WR2P5JtSyXLPvSeGGVIfhwHrG9l8FwZmqbh8rmASUII5JIJKXHs&#10;O8knS6HrjjhfY43j85/+jO6wY+iO7A+ByghwxJmCKpH+eIQi66gyWs7PELm6uqXvOhZNS7NsWSyX&#10;1E0juUEpmJIgioBdawM5odB4Z8hFjleMMtCfUyI6RxcCKomreR/T9zn5LLqIYWJMAe8M9cJTm4r1&#10;6QnGNY/57jiMvH3zjtvraxlOViLYq9oGX7ePbnMhintcjALQsC4SraWMPYSJMrs3m1xIKXPYHdne&#10;bPF1w/rslKpt0FZqAD2LW1OMGPsALFOMw0DOCeu9uInOApMUIzGICMhZO7tNJ5QW98w05/xpmoUp&#10;c9774KRp59fq+4HheCRMEyVluefHiEFhCmhrcc6yWi0Zh4EpiBNpiIlSEl7J/Vh7J59pDOh+pKpE&#10;fKW1RVtQRhy8dvvD7AL4vet4zImhHygxwuzmhitoAkUX6spSN5cch5H9YeDm5kbEMqWwWq3QrkaV&#10;zHJzzjQFbncdVZWws1P2FAPduMNXleyTXHDO4X2FtY4UBFkWQuR4OFDVFaRIM/8+ORNS5O/+9m9x&#10;1rI5WTOOE9Y6bFU9OriWIs6kahZPhShultaLKCMlcUTVWovImUQ/yFrbdR2b9QpSRhkZ7icKZGgc&#10;J4wzszPpf5sey4/V7w/CxAcgww/V2R/Wve9D997/+p/U1v+FLYJcCko/aNlkEN6q+XpBRJq+9qQY&#10;MEZRG4uxjtgH4iTD7QWBd1mlmKYgQkbfzPmBppoH6UtRhFnYEELAlEQYx0egWoojpSS5FSDQgt39&#10;LcvVUnKhqnrsQxltKEpyuZEOYyw5Zaq6pakXVHXNNEXQnsVyzbBYsLt5h4+JKURxfU3f1xEpJgrq&#10;0RE+hEC7aKGEGZ4VCDGyWDTi9mkFemOrCusdJU3EnBnixO3rV/zfdzeQZQ0f+iO1d1hrWDmDdpKH&#10;WjODo7SlspmT8xMuz89ZNi2UwvbunqubK/ZjzziN5Id6PwugJUep8VJJKOPwVYv1NaUYTBBHWxFP&#10;ikOnUhltMnUjEJpxHAhxwlUVORfsDFtTWnN3v2N/GNBzDVti4XC/Y3t/z9s3b7h+94bQHdhslizb&#10;hrHfUbKidjUKQyZRVMJaTV0bFosVzy6fs1gs0Fbz6998xRQj17e39MNIKEHWzLYhj4bcDxSVHsXv&#10;ck+eCCHjvRM4gYW2rTkednSH3QzxgSlFUiqoEPh0dcqiXfIPX7/k3/7137HvRs6fveDzyzW//Pnn&#10;rGrNcb/HaoWexZ912xBDYBhG9vs9x+MBSqauPE1TM4XA4dgTJslz0EbqhUoER6UUEacYA0Zx7I8Y&#10;Z/ni80/EIdZa1mcXFGOkbo5RHCsx7I8HhmFEI/X0zdUVb1+/k9x7Fn1RFNrqR6dXKFKDKE3IoIvC&#10;Wsticy6i+gJ5HDAqoIwjpELqBrwzlBSJU2SaRDjVVAuqqppzl8D+sGO73XL97orddifQHAWqiMtn&#10;XVcY7xnGkaZu+PLzL3n24jlN285utYbdbs/YdUzTSEqJfhiZYiCrh3ufomlbfv8PfsGnP/mUr795&#10;yfXNNavNhs16SV1XPH/xgs8/+5zVcs3LV9/x//7616TQ8y//l/+Rz778GT//6Sd89/IltTUctnf0&#10;/ZFpHAgx8JNPP6VdLGdwYOKP/vTPuDg/I8XC/f09xTj6Y8d+eyv9GeVoN2vak6U4jLYNuRQyitOL&#10;C5abhv1xRwpHtIOLZ+coo9FOxOXOWJyuOVYVYYo4bSWXyRMKWDYtxhjCDHHrpwmtYL1a4+uadOwE&#10;uKUzxnkpH5SibprHXEx6F/oRBPrwX7kPZBFFGSuCp1kAqkFyuhSIYSKkwmF3z/Vui21qqmbB6Woz&#10;i4IzuWTaRsB/Ly4vef3mLWMYqawlTxNxGqmco+Qk+yeLA7k4i0a6lOhGEZwPw8Dddjv3vxXDFBlC&#10;omq1wEaUmfMVhdOGRdsyjhMhZloU/TgwxUkc37WZez9WticGEdjN/0upkBKEkOn6CTULWlNMaONI&#10;KXHoe77+6iVn5xf8/u//XOADRgBJOmvyzPw0SuGdQbuKzdkpVzfXvLu6wnpPCJL/aVNYrZccjx2H&#10;Q08Iib6fODu/oK5qunGk67r5msp0Q4e3nmPX040DqWQ5D7qO9aJBme9huTmJe3dOCaK4xur59q5m&#10;N+R3796yWG1wVYVSIkBTM4BK+ugiRH+ArSqlBMagEMifc481B7rMa5nkZdaIq7JAnRJalflZjggr&#10;jX7v2cf8ntJzF+AbSlFVFaiC95IPVrNgmJyIudANRw7HjnGK7PcdVTvRtIXPP/+U65s3pCTO3Mf9&#10;Hqegco7KGnFDTwLg8cbQ1A373ZE4RYEyKyWAmJyIqRJYz5SYreu/d+JVkruLE7e4Zj/kUd3Qsz12&#10;rFYrTs4vMNpydvmM5eaEZrHg0HWAYrXZUDtHmaTP3A8j3Thw6I7oGdhUNwJ76vqO2lWgNN9++y1V&#10;VdHUFYdhxFtHbWoR6SZZL9TcKwnThNYKrQTw8PCatvZUdcViseB+t5vhpXIfyhowCmUUGkVMkWEY&#10;8N7OQEQRq4ecCTGz3R+pmppjN7FaraibB0BvxhlHXVWkUoAKYwxf/uxL7u/uH3vG0vu3xCSO9Yd9&#10;x3Z34OzMsz8c0FrjneNnP/2cm5uGX/3qV4RR1hHNksp7co7sD3uUEpCDtW4WbM5A0FzQ2rBYrlHG&#10;0fe9QNFy4ttvvxUB8qJFJcWsAieX759faiWQw91W6qTlosXN5/I4P3fSxkguXNVkHYkIgExhyEl6&#10;OdpayLKdoPBzrz+ljHUCUJL3sziTpK7LAmlyVtZ/ZQROoZTGOIOznovnL/B1A0UcvmXdKtRVjbVO&#10;3NjV9/BMay11XYsQfhxJKc73BKl5L8/OMK7CVDUhZZ49+wnKOLLS2KbhD23h3Zs3XF9fwyxgTyly&#10;3B9mF/fCNAVQGvQk26s0IWR2h26Gqiq8MVLrRTDKkkpElSxiaGNZr9YMw4i6vIQQuDg5wVWek7Mz&#10;2R6tODndMIyj9Kom6S+HsePX337D8+cvaGewnTEWV1XUvibNNcM4jhStcLVn2g2oUuT9S0GpgpnX&#10;JqWk749SWBQxRDya2rjH/DrnjDFW3O6tOG17rai04S/+9F+wWrzk23e3bIeBaRzopsS3b95xcbZm&#10;HHr+4Oc/m+HbmhgFRqAK1N6jlSLELGJ8Y2jmdUEE0lru3QpKjDitGfsOW9UCYcgFUiDGQiEL/KaI&#10;a3pMmf3uSNsuHutkgLu7+xmqNGKt4vzZOScnG3FOb6ReOu4PKMr83Ep6nSmD8W7OIQshSN/G+4Zx&#10;nLi6fst2e8uLZ8/wvmLqO8Iw0B+P5Biw3pNQYBLOW+I0gbfyjKJqydpx6AbGGTY7piSA31bAB0Yr&#10;VJ7rlxylXjKWZ5eXLJYT/+k3XzO8foN5q1hv1jPENuPm514pRrQR4ftpUVRNxRQncgnYyrIwLZlC&#10;iFKz5hAwRlNXnuVyycWz57Rty4sXzxm6ju++fcnLl19DDryYJp5fXkoP21hsVbNardjttiIin6Fq&#10;zcJRkOdxMUd5rpMFuGC0RpfMFOb31oamqnDGEKsKSiZm6a/mJCJyY6XfknMiFnmGqKyjpMQUI32/&#10;I+bMYrXGeE+4z/RhpB9HlFI0bcNms6au68dnfdZYyBHjvPRVKMSYiNOAt5b1qiUEgbANw/gIWTdW&#10;+jY5Re6ur+m6jvPNhtpX2BnQIdADh7czyEw/zeE8xVM8xVM8xVM8xVM8xVM8xVM8xX/fYf7yL//y&#10;L592w1M8xVM8xVM8xVM8xVM8xVM8xf//iNPw+PWHA9YPbtEfCngf3WM+Mlz9oTP8h/GhQFk9TGPP&#10;jtQPQ/kfioo/FP++/9/3nbw/FBp/+PP3v/7QWf79eP/7B8H1D7m4f8wp/GE7PnQO/6F4Xwj9Q0Pv&#10;7wvI3//34WD9+47z/yXxQ4Lzj233+z/72HZ9DHjwsW392Dny/uf+mAP7+69Z8j8WjetHZy0ev37/&#10;OHx4jj7sxw+FAh87vh/7/seO6fvH5X2x+Yev8UPC/w/P1R86Xu8L+h8/z0egBUp93MH+4XOKa4wS&#10;10frsNbirMMocVEScr+RAUojYh8RcnussSKkVjJ/8+Ay9TBMph+OkXrYTiXDlvNwtjF6duZ2MuBi&#10;NdqKeLmqPM47nLcyeFQyUwqkDH0/8PVvX/Ldq7eslmsuTs8xzs5DUeImqEpm6Hq645Gu61BK0S5a&#10;tNaEnBjGif2h436/Z3/s0ErPQmZDBJp2wXffvZpdcnqckQEdZR0pgasqqrqmKM0UElNKKGtEZGPs&#10;PPgrQ88P+90ag7cyFGbd7B4DxJRJucxingfzJMUUIn0/0vcjKSuaxQLvK7zz5DAxjSNGyevKa1us&#10;FqDIq1cvRRymFBrNZj0PAs0DOCi5xrXWjz9/iJTFzRTgt7/9mrdv37LZnGC1noXE4iwGD2P2zIPg&#10;ME6BYZRhuMViQbtYUM+DnE3TYq0Tdwvr8JWfB7zktaYQmEJiGEcRUM3ntCqFzXrFyUaGsMmFnMLs&#10;XBTFpdFbQgj/CLLwIJpNMQKJyokr2oP4MMzuzQ/OabbyVE3z6FKFUljvHteNYQrc3W9R2tIPkzg7&#10;F3kdtAydVnXF9dU1q/WKpl1Q1w3eu/euLzc7FolTKfOw7vX1FTEFloslCk1ImWM/MIQI5vvhO2sd&#10;ISameWjbOi/70ov4ppDxXhyw+mMPRVF5T+XFpdEaMwtyv18Hu67DGsPp6SlNW6OVkoH6nMhFzvVp&#10;ku1dbTYisCgZLVOQKMU8xOyhlFlYo8R9WmvWpyuKVuSiefvdFff3Oy4vn6EwbLc77u63LJdrNNBU&#10;lv3hwLurK5zzVM6TZ8d67/w8FArGKHIKeGehJLrDEedEnG+tE1H+gyO60rLOaagrT9vWIu7K0Pcj&#10;0wwUKLlQ+5qSkzjFJdl+YzzaOBl8tw5f1yitycB+e8/xsGcKQcQly4aTkzXOG8a+Y5zCDKvQ1E2L&#10;Npbjfs9utyNnOL244KdffomrPFqLQCbnTJyHyWSNdnIuK433/tHVuaprgZugOFmvZTCQMg+fJSDT&#10;dx0FOL+8wPmKggypOzevqymTciLGIM553pJS5vb2ltV6hZ7vqb7y4hAKTFMgZRm0Tllc7cWhTz5v&#10;mfO5cRqJKdHUDcY5mAffUOrxmkkpMY4jIQaKgqqqMdpgrMV5J8IeNIt2gbWa7nhk7AdxAmobUFoG&#10;KHNCz2uFNZq6loHBECLOGdq65tmzZ7RNS0HTtEvWJ+csVxusFyE9Wpx3xPnwe+GGsh5xqJP7CjHQ&#10;VI48jeicsSis0eSUaFtxeMpZhH0xJlIqj/m0CDTVnLcYrPHyeynRDwPd8cgwDLP7d43SjpALY4jc&#10;bvcchoFumggp8+L5CxbtknaxkGFHbTCuom4XtIuWuqloZqckX9XzPanMbvQF37Sz02gkhSjuV0rL&#10;P5SIeSk8MDPE2V2OjejSFdZYmsWSplmw2x3ZbE5Zb8TF1dc1db14BGaEFEVkVYq4kIeJUhKVcxgQ&#10;ty6tcFZTe0vtHFXtH4Ek1jliEof0w35Lyenxuhaxn2EYR45jT0yFm9t7hnEihQQarC44BWerJZtF&#10;y2axYLNasWhbFJmcggyOkhj6I+PxyPbultvbG1lPUAxTICvJU+bkCu8EiGGMBW3ox8B+f2QYRuIs&#10;mszz8RXYTSSnLAPFzlCAtm1xzmIeRHPOYzR4p/GVwztL3VTUfl4LKAz9wJs3bzjsjzJMi54d0TRn&#10;p2dYbcgpoYq417rKi3A8JHbbHdMY6A8dx+5IjPExj7BGXN8rZylRRP4lTagsDsWkQBxGGUTPCWIU&#10;h/mSMUpjZ/dR5pwghMg0RmJM7PY7Xr96zTffvOLrr7/m5u6eu/str9++5fruln4YsM5JrmYNaEWm&#10;UAr4qkJbR115jJodSotkkylDioE4DiKMn0ZyiFgtLsNkGIeRrh+IKUvuBixXS9brNVVVoY0Rh0Bj&#10;SPO1X8QOjhQjOcrgflNXtG2Dma95iuRAzosIYU7sKSlDkr9NRQS02+2W+/2eYRwZp4lpmEhJXODD&#10;GAhjJATJK5TSpJw5HA7EKKCZYZgYRnGlfPntK96+u2K13sxipUJKhb4fOB6Pcr+cRTLGOmKKTGGa&#10;XQg1OSdyjjRNxXKxwFozQ20KJU2kKK5ehSL3Yi9OYVobnPc4J/fBgggVfVXP0CsBQDkn66Z87oEQ&#10;JhGGzICiOE0c9zu291v2ux3TMKAB7yrkNiYCLe/cIyjPVwIq0ChZj7SeITd6zlvy7EKuyMwwlaoh&#10;JhF8KSN1YpoFeUYbDocD1sh1qOd6yfuKxXKBryVXPuz2/Om//F//q/or4zj+Z2vuD3sP0m/R/6TG&#10;/BC497H+wod9mY/1FOAfiyLff0093/9KkWM+k0wklzYajeLVy2/4h7/7WxywaBtSlmtCHEjFiTOT&#10;0EVc1uM4kkIi5cwUAqv1muWiZZomhmFCa8NqteL87BTvLN/89rdYBW3bzHCmwHa3IyVAO9rlmrpd&#10;oozF1w1N2z6C5kopOGtZLhaEcSIMAaWgqRsWi4VcYzGRi8Z6OY+77sh+t6XrjnMlI4L/hzqiAEVr&#10;cTBOkX4YxCk+i4NfipmcEaCNUmhtKQWGoef+7pbusCP0Hfv9njAMhMMOwkClEksHnglXJs4WDa2D&#10;1isqq2icoa0ci9ZzcXaCKplX373iq69+wzfffEPXD4wh04+jOKpOAYOirVqatgWtmUKkZE2ImWFM&#10;pJDIKUjtVLLUWHNr4gHmkXNkHOT1Ygz0/ZHb2xtub6+5vxPH7xQSKUamceDdm3f8/d/9ml/91X/k&#10;uN2yblva2SE8hpGh7ySvb1q00Rin8HUl9zRfsVis6MeR2+09VzfXHIcj9/st9/sdUwgsV2u0McRU&#10;2G337HbbOVeZXQyLCIYeBMDGatpFjdbQHXfiRhjENXkqmXrR4qxj6Eb6MfKv/89/w3dXW5abM37v&#10;i0/5i1/+nMu1hyyAvDFEcUStK8nNCwKmOxyJYRL3RO+YpsB2tyemzDBF+kEcZq21aCMgGWO0OMIb&#10;hdKFYZr4wz/+Q/70T36JdZ5unDC+xtYNUwzSZ7CeYRRhfYqR4Xjk5uotr169Yrc/gFaYuZ4vzDnZ&#10;nB+UUqibFle1bM4v+OSLz/nJZ59T0OyOA/0YmUIipEQMiTCKsLJkEZkVLfdCbQxN21BXFVMI3N5c&#10;cXd7zT/8+jdsb2/pu2GGkhlWi5q6ktxPO8/q7ITPPv2U88tzlqsVaXbcvru5ZXd/TxgDOSbGaWSa&#10;phnW1nJ6dsrlxRlffvkll5cXvLu64ng80rQtZ+enfPrZp/zxL/+Yn/70CwD+w1//infv3nBxfsr/&#10;8C/+jM8+fcHv/d6XHLd3tM6zWW+w1nA8HNgdjvi6pV0uEQ6VYr1ec/nsGTEkrm9uefPmiu3uSN+P&#10;5KKoF0uef/opP/nic86fPacPkf/0D1/xr/73/4N/+x/+mpvdTkREJ0u0VfJ3SeGMp/YOSsSogikC&#10;uckps1ytaJYLyY2nCaUUwyBAgDz31Xb7Pffbe9bLpZzfRmOcnfMVqeG0VkzjxHa3Jcx1qJpz0/Je&#10;/z4mccEWB2gRI8eQmIKABx6giFrJmnHse0IuxATr1ZJlU1NSEEHoILVtRjMOI84YlosFi6bGGYXR&#10;eu4XGXmvIrnaFCJow3K5oapbdocDV1fX9DNsrmmX+Lqmqmvp72uDnYV3DyL6hz5iVdUifFcCB0Rp&#10;SpTavZQsgmWlccrMYK1MillqsphFbGYM7QwyQGlSynz35orv3rxltVnRtg3OaoxSOOvRxs/iwkBV&#10;e84vzlmdrAWSNOcpIPeNL774nOViwTBMjIOIuPfbHfe393jvRcheClXl2W635BCwxvDu3VsOxz05&#10;R5QqrFdL1jMY8sE1PkYRwJMTOUVizDjrMcbSNEsOh57ffvOK9eYEpQR2KjWogRnoomfH2DKL0kvO&#10;4g4/550Px0zPLuJaK5y3AtMqRfK5Iq7h3juYc1yQPolzHjXfQ6W/K4A7ZQylJFIKAutykje3TSs5&#10;hHUzULKwO3SEGKlnUFdV13jn5VwferyrUBT2ux2r1YJF21JmYX6KSXoJxtF1I1qLQPc4DBwPR1Cw&#10;WK24uLggpfgIoXLe4ewMeNQatJ3lfwptDV3X0/W91E05sVquAM3PvvwdijK8u7nhzZvXxJSxvmZz&#10;dkYpsp/3uz13t3fs90f22wNhitRVS1PVxBhFUFzEsX2xWKC15vrmjnaxYtEuWDQN3WFPLglXVVjn&#10;MUbyk1wK1jkBHhgnkFI0VeVw1qIo0j/Ts+P5I5xMcXpyItebk57p0A/cb7fc3Nzw9t07Xr16y/X1&#10;Hb6qeXZ5MYuGYbffAVKbyDkmfc6HcywlEUgqJRAlpc1jPhpjpG5q6XFpzTAMKBJGK3KMdMc9pWTW&#10;yyVVXT8+MwghkmKU9zGGMUWGSaAYWWmqRtb2xtciEqcImEFp6qaW/kaBIUxMk9TmOfHY1065UNdy&#10;v8sp0R0PTMNALhnrLHXbUi8WSIcN0JqckftoRqBkWmO0/f5ZU5H80FcVrqqlzzULobWGQqJdNKxX&#10;aylmswAa5BxUFCVwsrqpWa3WnJ2eSR3lHMY4YpJ+sPNe+jYpPf576D9Aebyf15WnrRqMtWSl5u0Q&#10;x3FXVTTLJabyuMpTlNTzpRRxfvZ+hqkWInkGjyHn+KxkTVHeN+VIyhGr5+dTGXQB4kiJkanvOByO&#10;Ah/VhvVyKdu4XFI1LcY5bCU9z6ZppSYOs/i/wO31u8c13yC94RwT0zAC0k9VZMI40ndH4jiQY5Qe&#10;+MP+8wLv0taRyww00IbKVTjncd5ijGJ/2MkzlxlmZ6wV6GRMWGNpFws+/fxTPv/iU7788gt+93e+&#10;5A//4J/xJ3/0C372xae8eHbOuq0YhkF6G6VQsvRnlFI0TUvbLvBO+vVVVc3idwF2DH1Hf9w/QvWc&#10;M/MzOGlF5RQoKUhj+9HJO1M3cr5pbfAzNG6/20k+VTfyfEQXlC5oK9eI95UASLPAVKdxEvFzEiCj&#10;wDk9BS3nuzE4X9EuWpbLiqap55oRhJVVpG+yaHG+Rs2whDL3k0OW+/Lh2NH3Aj9r6hrvLJV3pDBR&#10;VY7VsmW1aGibmqbyLBs/9+yKOKfbilAU4zjR9T1KC4RvnAJVVbNslyyXa5yvCTETs/SnBKIV6Lte&#10;wARKcXtzy/bujrE/cnayZtUuCCGx3x/n/lCiO3aM08Cx6+ZnRXB2fsHJyTntcsViucJ6x3a/ZQqB&#10;s/MznHPzMxkn91KyABmS1NJQKCmSUxQYgjYYa2ZA7wwZV4h4HJhSomiD1halzOPzWTfXH0pBzJEQ&#10;RgElxvDoxq6B7jhwd31Ld5D8pDt2TOOEIqMpDIPUHszPVIahJ6ZASQJwTiHMx1lQA5SMs4amrqmM&#10;I8fIcbfnsN1xOOzojgeOhwMUxenpGe1qyWLRYi+/eBrKeYqneIqneIqneIqneIqneIqneIr/buPJ&#10;Af4pnuJW2lQjAAAgAElEQVQpnuIpnuIpnuIpnuIpnuK/YXw4WP3wvTg6fx8finc/dLD+mKj5wen4&#10;/df42Ncf+yzvf/8xV+6H4ZoPX+dR3PkRAf0POcd/7D0eBs/fFw1/zEX+Y/vgY8L6H3qv9/f7A3Tg&#10;w8/2vvv5+w7mP/b5fwwM8LHf/xAK8PD9jznU/9D59LGB/Pc/+8Mx+qHz6/398LBfPua4/vCzPNvz&#10;fAg1eB/i8KEg/ofc+H7ob37s2vnw7z48Lx4Eje+fB865R6f390XtOc2wAdTs6v6PhfTv7yN4cHIX&#10;B9Qf+6wfHruUHvbVLEhXFu0s3limaUJrh7EeayumMDGFgNIGZy219zgnwx1ai7tMiiIaSlkGzmZj&#10;sodPTUrxUeBRZKQQaxS6OPQsuLBG06SKcQwcjZFt9xbX1KSQOGyP9GPiN199w+vvXvOLX/wB/9P/&#10;/BdsNhv00jL0HaAJpTCkxBRlSCvGODtTi5vvMI5s93uKMjTNyHYeKG8WBmstVdVws92TreU4BFax&#10;YAuM40BWsD5ZzQ7AFZ998Tld17HfHxiGHqstWmmmaaCuKupKnHEo6VE4qFHidBvFLfHREX4+37x3&#10;1E3NOB24ub3FOMvZ2QmVdzR1RRh7Efk6K85ww5EQIlbDT178hHESkVU3DHT9wKJt0UXEAvkja+nD&#10;+ZSjrHsxRpxzWOsZxwnXNo/iJl3i9+cymlRErB9ipGkaPvv8AqUM+8MRRaZtaipnSUWc6pWeIQfW&#10;ME0iKNju94yzk48MOSamfsDkxGQ0zihqZzk/PWEYe7bbe8ahI4QVKeX5XBbnjMpXj/tYHFjFFS3m&#10;wBBkyNRYi46zE5YTl1eQn09hEjfteXC3qh3L0uKcE3GOddzc3HI47GmXS8I8bDuNE77yWO8exZne&#10;VygUp2dnHA8HclEkxPrlfnfAe8PzT3/Cq2+/Zd+PQCBkGaZUxmGmIKKSqiKlwmojjnDTFESUPA9K&#10;aq2Zponbm1uqyqGx4uCtBe5grZ2PvTjjlFko/TAsP4WAcRbnvQwyBxHCaq253+8x2rJen5BjQpV5&#10;/WaGXaAwGpJiHuibXURVoSgRaZydn3P5/Dlff/2Sq3e3OO8Yx0SMkb/693/Ni2fn/Oxnn4joaB6U&#10;fBi4rLxDzdfIbrdntWplqBI4Wa24vbkRh8Kqmh3E4WBm564g25uLgiKD/Smb2ck3Mw0jhcTASF01&#10;uLrCWI2tasZZvFVCwHuPtoaiYIqR0Hccdjv67ggpkYBpFCGHaxuGIKLPGAtp7PF1Qybz5s1r7u/v&#10;OL94zuWLF6zXC4zRTGNHP03U9kFENchAps5Y71FKsd5s8L7m9ds3kJIM/SZxRlIlz0PoEZVlGPrk&#10;5ITj8TgLINI/EuWlFGfhipP10Yq71XLRcnKypmlrGWxVipTAGkUuiqKUDD/mDFgRNlkrg7qziOwB&#10;hGGNo1gPRkAPSSn62S1m+TDANw7EvlAORzgrXFw+I5ZCKIWqrghjYrcTN7EwDywPKdEdjzgnoqD9&#10;7haFrKNaC6xl3bb87k+/4HA8Yq2mrRu087QrK2IGa9gdDiwWS1IOpJxgdsl03jFN4v4qw8ya2hni&#10;ALf3V1Q06DCShpFj13MXJnzdcHZ+jjeaXNcMvazt3lvU7LL24KhtlKHEQs6JaQrcb++YwoTMxWaM&#10;dTSLFm1lKNpVNc9/8olARkJgv9uzPx5ZXl5QN5560XIS4iz2zShVaGtL5Sx+Hi4e+5GSs1xfSuOa&#10;SoToOcvaMsjgtHMynKso5CDiRmsdWhmmMVBintdET8kJ7xwXFxdUXgaGZfB6JIQJjQgbSokkrUQE&#10;mCF0cl9UQHIRq8SlyRgNiDAnk9AYVI7oLCI9j8IrEdXGaWTSgFYMfU9/7AnjRD8MhJhRxrFYNLTL&#10;lmpRo9NEmCZcERcp5x11W7M627A/7BnGnhIGYlDkUhgZUM6yqiu6SQANJycbTs/OaGsRFbj5HhOn&#10;kd39lnGa6Iee4+HA9v6O7757zcX5qay/xhBTwlmLXwo8qHYVTbvAOnHHKwq8nR2SbcUURkJKYBXG&#10;KGxd01ZOBDfGcXd7x/X1DcMw0R07jiVQ5ut6vVygcsZqzRQTBnHhq2vF5599SomF7nikKAGilBQ5&#10;7LbEUIsoaJpENJECMU4i4gYoipgk77TWilskyCCslUFkax1oRVEaow2pKKZpwuuavg8cjgeMcWSO&#10;DGMU11ejqaqGtmmxcy6rNIQo52WMCWs90yxILzOQo3JeRN5a4byhPx4YptktTRWsNixnl3tlHa5p&#10;cY0n5gfhrnnMrcMMx1FaM6lMGCbiMFG5is1qTSmaPvU477Ba44xmSoGcI2Q9wyKkDknzcHsqmTLn&#10;oKAIYWJ/OEqtQEEVsNrIgPEUGYaRtq1pi7ilS14mru8xJXHONoZUiohG+57LywtqX7FoW8kPm0qc&#10;xpqWKQTGSaBEj0JRk9Ga7x3mjKaqVtSjODIOneRhKYDOMhhvNJyuWmpv2R06CiIgkPXKoq2hViIa&#10;kfx1htMBXd8TpkCJif12i7WGGCaGocO5mrppBfqAouQkg/xKnGm10vPgvOf+/h5rNIuqfhTxlxm6&#10;k2OkFMnDfFWL0bJznJ6f0x2PXF+/e6whrdKkBMulABDSLDgKYZRhbi1u1VOYUNrjPuiD/Jf2VH6s&#10;v/FDtXTOSfK6x/9LiYBG/mCupIS68E/qWcoHQKv52s5z/4Af6X1kWYOZczql5tednWMp79XsJdPU&#10;NSVHdts7xmOPGQUaMfVH4thRickfSieqynN6ckJVeYZx4Hg80HU9Zr0hlkIxmkXTYn3FOE4sW8Ny&#10;uUAV+Pb1W1Ay4K+1rLV5DIzHjrxaEiaBNayWKyrnGYfhsdbztsJaI+CXEslZYZyilEA3iZBtygVt&#10;BbRk0DirqBERmNZZ1hmliTEQpokpFTSzA7AWUUDQoHroup5xEABFTHGGSRQaK67Yy6ahqjw5B3Ke&#10;0MZjtMKqPNdaIohKOWOMXIv32y0ZxWF3YOh6cfXUihQLYUwidFMaayqcreWeHjNhTHOub4hpIDsN&#10;tUc3FSkrcak3Fsj0hx3bu2vpn4AIukLEVhatCpX3NHXD5eVznPPc3d/z1W++4ttvXhH7iUXTsGlb&#10;uQ+ME0EVnNe0TSN5eS0gC+sMIWfGeQ28uzuI+MooMpmQwwyKKdR1S8kwjZGrmxturq+J40RTeZQS&#10;t+us1Vz7Rbz3bNYtbVtxPOxJKVFZz2giXdeBt4SQSFNm7AL3h4HDMFG04eRkxZ/80c95fr6iNoXj&#10;ceDYH0lZnIqldkp03UDfjfTdhDEObRy7w47D8UAMEeNq+mkSKGBOKCViQD2LkrVRLBdLphj4oz/+&#10;gl/+yR+DgePQgzYU48gojsOIM24W1AeBng0j97e3fPvNSw79IHmcERBATnL+LJYiAB2GHu8rmkVL&#10;0yxZbU5Ybk45HDu22x2g0UozDhPD0NO2DY3zMKNFjBegT56vcwXc3d9wfX3FcbcnhYA3inq94uTs&#10;jPXmBK3gcH9FUYaQofY1y/WSpq5nmIzUAPvDnmN3FODLFEghYKzC117cXjdnPH/+nPOzDdM48evf&#10;/AM5K+qq5sXFOT/96Wc8e3ZJKYWvv/mGb795ycnpGb/7Oz9luVyg0fi6IuZMW1W4hSenzH6/Z5gC&#10;VdPgqwbrPTd391JXjoG//Y9/IyAuFAVx9z493/Ds2TPOn10ScuHN9TW//Zv/xN/+3d9xd3/PlGSd&#10;+b/+7b/j73/99/zzf/6H/MWf/xlNuyTFnsp7jJnrWWYhsBGHTm80J6enM2DGMo6jAEiUFkfsVoTg&#10;YZR6yRrJpepGIHo5zX2jlMmze+yYI227xLkZKGrK7BieBRyqBRZTioCouiD5Ri6JVoN3IpRrG6k7&#10;rnY7EWIjQLPGaJzzGAr9MBCJrBYNi1bElM5onJZzS885vXdegCfjRIiJY3fAuoaLy3NOzs7h62+Y&#10;orivNyEyTJGUs8BojIgaRaAmgARrDNrpWUDnBKaTM+M4QS5Ya9DOMYZACInKS08jJul9Xb+7YugH&#10;Xry44NNPXqCUuMYD1FVN07S8fnPNr371t5T0zzg7WeOtANLUfF911rFeLijGMBVZ2wWMklDacnry&#10;nM8/+4ycIn03UfmA1RqtFeM48NuvfsvpxRknZ2fzfbhgnCXmyBQnShFRsUoCeZxiJk8T3jlK0RSS&#10;1Gf5QSQnvRpftyjjuL3bk1KZBXieKU5UuiamxH5/EMGZU5LrKulHxhQIMc/CXIM2lpQmQBGTuH1L&#10;rmyZskBgtNY0jcCgxhlsV2Zw1BRHUoAQA3Vd0TYteYbEmFnIl1J67N1LTVEEwjdJJlPXNcM4Se80&#10;J7rDnrpu+eTTn7BaLRiHAVQhTYrVas1yuSCEwDSNDGGiXSwIY2B9suHVd284OT/n9PKCV999S9cd&#10;CVMkp4IzAk1USqBWZm5Ga2WovCUOE7FkQkwslkvWJxt2+x1jjKiqJuyP7I89ac5XjbFs91vCN19z&#10;eXmJ1ZpxGHj37op3765oVxuOx55hGPjlL/+EcehR2hJDIKrI2B1YrteEaeLq6ppxGDj5xR9S1TVV&#10;UzP2A48IaVVgfuYgoKGIUwGtDXES4fZ60WBKJjaNwF+7I9HERyCmdVb2YxI41jCObO/viTGw2ay4&#10;uLzg6m/+nt/+5musMfzB7/8cYyBME12WnonxToCBSksePkM2nZPnBNaIk3me63y5Ft/x7NkzFEry&#10;qCCQwefPzlktmsdnT9oUrNPvPSNTDENAWS3i2Szwl5QzdVUTQ8BXFWu1JscRo8HNkNQYEzHEGaAj&#10;uZwuAn1Q2lA7izWGnLNAuYoIjsdpeuyhxpRwztGP0lMoGNAC7EVppjCx3+1Yr1f4ukEFg8kJ5z3a&#10;CSR4msJc5yacb7m8OGcaxhnuKTVuCCNKF4w1UstajbEK4wxVW7PbCuTpEbYYk+SqJaO09GVzzpSU&#10;Z5ilEuC4kK0kz48Jo+RYZg7Y2qOUZr1Z0rY1ucA0jGzvbrFGIFmHQ8eh69h2HSVlumPPm+/eolB4&#10;J3Wn935+DlTYNTXLpmHR1FgNZYZgoDQ3d7ccjh2b9RqrNXYGDZUZDpuCAFQUoLWnri3TOOBWli8+&#10;+5z9bk+JkTgNxDCRS5E+R2kZUxAQkVaEGFEpPdYvOWeMswIFUUqAXNaSo/TokkqUVEgpcDjsubm+&#10;puTCZr1mtV6jjaVul+j2AeArAAvvW17UC6qqkWcOYUSViNW1PH/Jma7rMFbgBd7XGCv9C6MK2kk+&#10;n2OeoU7MKIuHZ4gi0C4FgeeZ+bkqPPZlx3F8FMAfdyPtYoW2FrSGxmP1hs1qha8q+nHJzd0Vfd9J&#10;7tiPDH3AWs9mvaaql4xDT9917LsebSzdMHF/2JNCRCOgpqYVaGHJYX5+5tGAnnvTCofWipTTDBbS&#10;At/MBUKm7wdSToRUqKoa3w9472jbmqYWcC2UGWCQBBC5bFk2FYdu5OWr11xd33F3e4/zjtVqQ9d1&#10;HA57Nus1eaE49hNqiiitiLlwsz2gFDhryChCDPRdx/NnzyEmSuhZbNasFi2r1QlVveTmbsvV9TXf&#10;ffdKXOVLoWkbAdfmxO5wYAoJ7wWapZUixMI3v33J69fv+OKLz1gtl499opITWrCkMyRCanZl9Qzd&#10;UjADNaKGnETwX3lPvVlzfXvL7nCgiweMNpxu1ihnqNqG2q2IYaIdFqQgeV6c93mYJtIUaar/j733&#10;WpIsy9Lzvi2PcBUiK0VVZbUEZgACMOKKMJrRaIYHIF9pXowXvOIljCBG9HRXi1KpQro4cgterO1R&#10;UdGZzRnicnyZpQjh7kfuvfY66/+/lnGY2W87nLNiqJkjdSXH3lcV69Wa1WaD0lZI9ik91F7IGa0Q&#10;E45Sg6CYoHvvefH8BWEYGfoDIUvOqrQlK9jttrR5iXGG+tSGc4pTnOIUpzjFKU5xilOc4hSn+Bcc&#10;JwH8KU5xilOc4hSnOMUpTnGKU/x3xlHg/ZcE4cevPyXsfiwQP/7sMS38sYj8U8Jcean6s206CkKf&#10;iokfk8g/9p5PKeOPSfZPf+cxpftTVPWPkcifiqw/1tQei7jwU/T4TwnlP3Wunh7jx9v8MULc0237&#10;54i5nwrTHwvaj5/7sff6S/Tyjx2rp8f3U+KAnxDVnxy3jx3fx9thS3Pj4+P1l8wInh6rp4YAn9qf&#10;4/Z97H741PE4Hs/HJhEppSJAK9tRqHxHMUl+RJH9ieGEEgLH4/tPlUaZp9t73Fb5mTj3Sy+DfIIt&#10;IhL0jI5C5WEwYAtlxI7kuqZqGupFw3a3Z9h3DEMvzTcpSWMeGcxjk4JUqHPl65gwqAdaylEAn5Oj&#10;qcFZoX4qK+ShNCeqak+/74nzxBBH/st//S98//YH/qf/9J/41a9/yfriUoRHWrMbJy6Wa1ablewv&#10;QglUSuG8p2paQspMMfLh5gZlwNc1YRKSkdLSzL3tBi5ioimEhn23Jyqh5hpnmPo90zRKU2qMjNMs&#10;AixrROBUqCHTFBnHiTQH2qbBOl/olBlfqISZJGRFrfHesVguUNpyOEiDCssWhZBzxxBIYWYehG4p&#10;YkVD29QiWlEaa5yIYotILMVIKGIY+8iU4XhNpFiafJ3j/Pycs7NzrBXBXso8mE4cRSYhhAdiZwyR&#10;559d8OrFS+Yito7zTOWlUVkXYdhRbH78zK7v2O725XhIA+o8z1RaE+aJsRfCnSJyc/2Btq1ZLBq8&#10;r9mcnaG0IYaJd+8/ME0TX37+Jd5XxJTw1nNxvsHqxPXNBzKm0KccTaW5u9+SNdhoqEAIa0Y/EIxC&#10;CCLicIbL8400U4fMNI3c3c1yXoxjq5SYHzgR7yxWi0KaEbLSOI0khD6qEGHR9f2WLz5/xfOXZ4wz&#10;dEGEbmjNoR8IoZfzZkDrzGolIp/KGawW0s70YKDhiTEzpygUPl8XemwQQmsh98QkNMvCGpGmZmPo&#10;h4FpDlReSMsKjTGO3W7Hu7cfePbZc3I2VFVFGHsE0JsfRKvSeDyRyYWkmkpTd0ZZz/LM8fNf/4Kb&#10;+3vutve4Irb/7PkzDl3Hruv4cHMn4t12wWqxpLYGazJN7R8oXHMxTFCF+qy0palEtFlV1UMT67Jp&#10;mENkGCf2hz11XVFVjpgi+25iGkas8VhXo0hU1hKB1lfMGiH4Wk+MinkO+LpCFcJvHEf6rkdrReV8&#10;IekF+n5gngPjOKEwhFkI4CKEn+m6A2MxGhAjDICJqm5B1aQwM84ztjSn9l1P2y5FQBkieLi+uqLb&#10;C3Eml7GFnDFaMZWm9FwIUr4SklDfD0KuNvpBAHGcJ+Z5KuOzNOM5Y3j+2WdCoq49Tsm9H+OPTc2Z&#10;jDo2zc8z1jkR5JVca98dmMaR5WJFRBfKsRga3O12HIaOLyon9L44Mw0TKSve9j3zOPP5V69xzjPn&#10;RNJybVVVhbEGqyq6w5799g7Q9Ps9KYw4r4QUrjTzNDLN4YF6pLUQyDAOiNiqQlshKN7f3zIMHWGe&#10;GadA27Zszs+p21aaiJXGaoUlMYcRmwP9/S1OaVpnqFYtIVZCHZ56UIZx33O/3eN9zWKxELA6Ql3M&#10;CVRpHt/eb8WUQInA+WhMkrKYgFg14p2mqlu0NtTtAmssXd9xv70nDj02K7xXBKXQOTPOE+M4EFWF&#10;qRaEGIlRmnxVIU955x9EtxTBtFwPkb6fhTRpNE1d43xFJjPHxDwOGGuFUBQKURIlopm2lXNsFCkL&#10;EXsOMBfavakbnLKEOQhVKA1YI832pogtrRb6eCrN6eM0CEk4RLSduLh8wbPLC7b9lu1+C3nCGc+U&#10;InM/MPYjCkXja5brNReX59S1x1uNCo6eSBp6umFgzpFNcwZEqsahjVANVZZm05whKagrx2LRMkWw&#10;TYtKgTzOVG6F1TBNA4f9jmHqqasK7xYs25rnzy6JMUARpSoNuZg0WSN09hCCkLs0pcHZYzVAxHgR&#10;H4bDnjRPhDGivWe1XLG+uCCEyKKpePbsQiiT40BO4YGwbYAUhZatlRJCvTLkLGZFOSc2mxW+kKtk&#10;/B8ZDgeIMg9Is3hG5UwYp0IYdWhjSBlSCDhjqLxnKoRSJUg7SLLPRhtybQvNruX169d0/USK0ti/&#10;PltirOX+sGfoByFyq5KrE6VB2VmUSMjIKTKNo5gE1DXr5UKIqApUjpytl4z9iu3dLWM3kmLAW6HZ&#10;GeupWqGnOgXdoXsYW2ISmrMYUAlt8/2HK/7b//13HPYdr158zs+++hlffP6c9VpEQEolUqFqpSmg&#10;tEFbLeOQtZLvxrIOALTNeCUNwChFzoFpGBnnmTwLiXeYRqZ5LgKgjPNiMqKUwRsr++ksv/7VL3j9&#10;1ZeFTOiYhok5jOQ046xlDiM+11x+9pxhGDjst0ze0XedmNYoDUoJFXWe0UaI9XVVcbZacug7Dl0P&#10;OaGS0KPJhkVVYdSCbpwkl1dCklZaxlMRxeeH/SdDWzeMSnM47Lm7vZG534A3mrbxKKNEKIhmGifS&#10;A61S4apKhF8KERVnTbRRhMIxkor4LcciBDNSVHDekVHsd1u0UawWLYeuJ8xieLRaCA3v+bPn3N5e&#10;s1wuCdETplkEScaQslxr8zT8s+srj9fKn1pnPl335ixiplTG1fLdx6u3h9/LOWPQj9aAxXCIXNZe&#10;IkAsvgvyvb+wNj9uWiYVM7XiSJZ/fC+yiEr7/kDtLNQV794HYk5Mh57Dbsc8jnjn+GyzRDlDTpI/&#10;L1crshYjGKOVGHy1DdpVZKNZnm9Yn5+zv7pie7/lbNmyXDS8u7lhDIaL5y+xTmGYmQ87bt+KMDJr&#10;mKYJk2HQmqHvxRQqZ4zVD8Iuyvo4x0gmkuYJ7yxNuyD5ipwSVmnCJCYixzWRdZ6pXF8aDTGjksJq&#10;i68cWltijIxjL/TZacJbg7ciGk06U2mHzhNpVsxpQhmK2F3IulXl8LYqApGZru8Yhi2//dP3DCHx&#10;7NkzLLBYbDBaaKPkjDO2zLkGpQ39NDEMA+M4CvkziZDSOYtxFbrQBpWy5RpK3N7ecnt9U9bmBuc8&#10;Wlu89yyaDd4LiTLGxPXVFe/fvefN27fs7rdoZdisV1TWkuOMVoa6rVksF6xXS6x3aCNXT1O3XH24&#10;5ur6ughfQFsv4vCkGeeJYRLCpncVYY68ffeOQxFtT+MkNEw0Bo1GMYxHsazm/PyMFy8+4+bmGsgs&#10;2gUZzbjfM6SAnhMkjdOWqvGgEp+/fEHVHvjrf/UVr19d4r1mHHrutluUNizbVs7vHBi7iXkKjMMI&#10;SeGbhn7o2XUDaAM2MUcRC3tnizh5xtpKfq4VZ+fnvHr5gqubGy7OLvj66284u2hxxolBC4a77Z5+&#10;DOjGMswT8zQy9B13N7e8efOO/aFnTGC85G9aSc2irWuss4zDhDEe5yuatmWxWqKs4X675+r6Rox7&#10;rCbMgXkO7A4Tc8yopUbHiGvFRCwhQrluf+C7b7/hsL1jmoSsulgsePX5K84uLnj+/Blozd/+7d9z&#10;3x1Yrda0bcNisaQuJG/vHev1it99/Xu+//47IVVqxxQmlosFL54/I8TA13/8A30/88WrL4gpcX17&#10;xzDOPLt8xq9//UtevXrBclHTdT0/fP+Gu7stX77+glevXmK0Znu3LQZMmTklEXn3PUM/FIKzZ1E3&#10;VFVNPw7EINfPrJS8DsVis+bi+SsuP3vJ+uyMw6HjT+8+8ObtO968fcfd/oDyDZcvGqYghkshzny4&#10;2/J//J//F7/9+lv+1//lf+ZnP/uCZdNAjkxaMQ2DGCw2LX0/obKIw1IWEw1TjOq00vjGo7Qm5kjV&#10;NMUcMkOOxBnCOD6QvVPK9P3AYnVGVdU4Y8R8gSMNXeaEYx1UjHcUyliUMYT44KtS6ldST26qivP1&#10;StZ5YWSYKtrlQsz2rMVozTzPzJOI2aSi58gpk1QkG4Vzkj8Ow8j9/U4I3PsDf+r/yDSNWGto2raI&#10;xmYO/QHrHednS2rvyHEWCnnWkjvLFpbaVTH9zBabMpVxGGswzpKUIe06UsoY62Q+evaM66sPbO9v&#10;gch3b77BWHj5/JUQgoeenAyvXrzCmJqv//A7fveHP/GrX/ycF5cXRRA+izmJdaQU6caROYuA3jmP&#10;DYGz8xW/+OorrFYc+pmmaZiGCe+FdH4kh4frD6zP1lxcvGSzWYqRzzzjb2+53+2ZQqBdrNHGMY4z&#10;XmupSykRi6csDGpb0u05BWpjudnu+PaH71EKbm5v+eL1lyhnuNttefPDD+Q58fr1l1T1pdR4VCbr&#10;zBBGogpYyr0QIcRMP85UaFBG1mUxMIUgtZ5iqNY0DSiDdRWJhK/LPfruHW3bkrOiH0IxytMs24bV&#10;aiWC5DmSs5CAtVFMw8w0CWm28p66qhiHkbmfUEmTXcWzZ5ds1msO3Y4wSy1nsVwQo1zzTeOZ44Qx&#10;lmAi2kPIgdvba/7qr/+aTOLdu3fcXt/x5rs3fPX6C5z1pfaayDkwzzP32wPKOLKxYB3GWYy1+LrC&#10;TRO3d3di0+YrMf0bOqwxXFxcsiu1t3/8+9+wXLQsFg3XN9f048Tq3NEuFPfbe4ax5+LyQqjrdzfE&#10;JDWIlMRQZ55nhmHk+uaKReOwzku9tVC9p3nmmOQp1AMleJ5H5qnHqIzRDa2rmFTGGhnfh3Gkchll&#10;NNo65jDjUsI7BzmzXq+pvKVpPP0w8fvf/5H7+x1/+P23dP3A//Bv/wrnpFbelHE+B7lfwzSIiSay&#10;dqsqX8S7krsYZ2WuGkfevnvHxfk5y+XioabojBZjLqW53+4Yx1HWeFrLvsXIoeu5u78nFAMvX9cM&#10;s9SAX3/xBUpB29aoZNEmQ0rs9wfu7+7ZbM6KXaKsyZ22ZKWwTsxlnTXMYSLlgCqmt0fydwwz/eEA&#10;1pNDFMNBbdHKiFlkGR+a1YpqsZB6ubVSozOGQGKeZjEbNkLudr6YLg6D1FJDYBz7B9pzjBFvpcaW&#10;YyLoGeMtzWpB3w+M48x4iAxTwHlPUmJqUDkxmzXGYsT1lBhH9r2YuDlny7pJobUj50CYOiwVzlpi&#10;nj62kCIAACAASURBVNEo6spiz1fFjCXR1o45WPQho4/P5WKg2x/YzTPOV6yXa7SClAJTU1O/eoFd&#10;1FRGM0XF3f2eaQpgDOM8MkwDVVWBymVuS8SQCXNC6VjGf1kX+rrCacViWJMKiTrNM9qK8bBzBu8M&#10;1jusc1hfyRg5DuR4XNNNcu6tQzuHdSIoz0qTs2Is+dF+v6XvOoyrpXZTt1TtgmkceP/+PZWzvHj+&#10;gtY5Ugxst/dM9/e4qpb5KscHSjkq0x1k/U2G7d2eumlpFo0I260Y01rjIBvM0dTMaGwZ6FNK5FSM&#10;jOeAMkZ+J2WMckAmphlKLmoBwoRtLEpnbGWoTY2xhoiiaSuMhnfv3+Otxyip7czTiDXgrKLarGja&#10;lq4bGYaR/b5juL0ljiM5SM3pZ7/8Fa6uJEeJmRjuCbMY0zlrWC5qspJnm9oYcszkJDm80mXssp66&#10;FQMGMUya6A4zxogBADmRSWLWECMpFOPIDK9evaJZrnn5xWtZs80zf/rmG8ZxoOs6xmZEOU1QgZAi&#10;McFu23F5cYlzVkT2umK9aLBk2qbFrz2r1YrFasXFxSXaeNarNZvlipt3Hwhh5Oe/+DmVFzPRP379&#10;e775w7f03QHvPe2ipVmsOD+/5Gdf/ZIYZzHdnSTfSykyDB0xzqiUUFqTjcGYFm0kl/G+FrODEDFK&#10;E1VCZfMgmj9fL6i8Y5gmGW+9RisRoE9lPVjXNavNButUMbQzbHc9t7c73r2/ImsxEpn6HmsN1hmG&#10;MQAT4yTz/ZwizonJ6Wq5lBpgSkQd5ZrNmjAFMZqQ0lJ5NiIGEppMVdeyj1qjtHwOaWbqp1NDzilO&#10;cYpTnOIUpzjFKU5xilOc4l90mL/5m7/5m9NhOMUpTnGKU5ziFKc4xSlOcYr//xGm4ScN2k8bo582&#10;b39KAH4UYD8VFH+MMv7TUD/+rX78zMfi44+Jtj8muv+zd/4LxPmP7e/T9/oUPf6fSq9/TGt/TBJ/&#10;SkV/us1HQagpxLmPnZOnP/uU2Prxv/8Usf3HBPaPf/ZUdP9nAuxPiOY/doyO7/X054/F/Mf4Uaxd&#10;9k826GGbHijoH7lmHu/HxwT2T6+HP3utUkIN/8R5f/p+j40Ijv9/TKl/as7w9Hz9+N7qJ/fVw89E&#10;Ff/x6+rJe8j2qKO+/cd9ky048mN+8pkPX6vy+iIwzfINaTDVBquNNO8bae7y3uNdhdFCbDLGFEF+&#10;Kg3qx2sr/fm1hX4YCYyVpiylFdZXWHcUhUsjq8oiglVKF4F3Rhm4vb3jN//4O95fXbM+O2NzccFq&#10;c4b1FUPf4yuhi1WVL8IaTcyQUKAMMSbGoaeuPVZbSJn7+3umcSalzDCOLFcLmloak1POzGEmxEg3&#10;jHRdxzxNkKSZLOdInONDM6KvKiH3pcTQCyWwH4YiztTMRaxprYiJwjwXmpQmo5hKM1aOQr4wWqhR&#10;KvNAXTDFQMAYW95HSFjeOWkk9R6jdaE3JPndQraLxYDh2HAn14SYJ1hr5U8Ze7TWIjwqIrdQ6Kwh&#10;BKyxtIsF3ntSjMxhZhwG6spjnQg+5Do15T5L5fgODOMk9OcYRWyLEiGJ0cQ4lQYpW64vjbWGs/Nz&#10;6roRyiqJOAeur6/Z7fecX1wI6d2IaLtuahSKcZwK6UiE38ZaOWaVQ1tLXYh/R0OGOUxCnM2ZlESc&#10;ao0p5MHIOM/EOQiFuBeq08XlBcvlkmmemMaREAN914lJggaMiGt2+wPe1Xz3/Tuub7b004ivaxbL&#10;Fc43DP3EdrtnDjPDOOCsoXKWyhisVqQgIpc5zDSNXF/OedbrDev1mnmeiTGwXq1/pG6lKEIypOFP&#10;BDiyz6lQZXJWOF+RMtzeb7m+uaXvB5yrWK/XYkaRAtaW60XLmBajmCHIMJcxzqOsZ5gjwzTjnGd7&#10;f4+xmsWy5fLynC9ff8FyLRTkmESIW1UVi6rCFlGjtXKeYhTKToqBME/EmAstsqKpK4xSkOIDtdJa&#10;h3eWmINQqqzcuzFGhmHg9m5LCJHlsmW9WlM3NdYZlFHMMZKyQpXxYXN+jjLSmDeOIzdXV5yt1yyX&#10;KxSGcZrwlYhOpIFTP9wX3nuqxtM00gBmrKOqKj57fiGNmlYTszRFxlko52Ge+fDhirpqSlO24sPV&#10;NXd3d6SYmEIApNGzqTy1lwbMHw0qRLA6z0LT9V6alCn7fxzxcyoE33JtxJDQ1lDVFcZoUhTrgXEc&#10;hJokg48Q30vTvtYa65wIsZSi6w/sD50ITqv6QbTgfYX3nuVmLVSrGIVEPycMBqUVh0PH9d0tVVNL&#10;I3gUss6PuVmWxsoUGLoDN1dXTEPHNPXUdYWxVojDIRKBLOgrbFWBEbJd3dQi1kXEISokiBmjjIgL&#10;yNKsLxkIhgxhYur2qBhwKuOswnkrAuvKY72YGmhthL7ZNCxXK7Q1GKfxdYOvRFBuirmJmECIoJgs&#10;9MKmqVkuV3hfYazQIslBmonDSFs5am+pvaWxmnXrqa0mjT156IWMG0bGfkdTObyVJuecEhrR0cQy&#10;lxCjCHiL4C+U+0oVoxdnNb7yoGHf7RnGQciOScbtEAJzoW4pxYMoI6dAIosQKUbGeaKfgojog1Br&#10;rbUiji7mCrEQGo/5UQyBcSqNylHmJ+esmKlUGmulIbZynrZesKwXrJcbLi6f8fLlSz57dsGiqam9&#10;xlslxjCVxzlDzJFExlWeFGeZU43GaoszDu98yb1EOOQr+doaDSmSp5Gx7xiHnqHrOBz2xCRmNKaI&#10;nZ21NG2Ls1aoZEphtRGSp1KYQpRUyByecsIaXQyA5HjWdc1ysSTOE2mWZmOjhcCekwggrDWsV0vq&#10;pqKqKxZNS1XXst1eSODeVzLuGI2xBqVEaGCNpvIiMNZKU1WOuvIohL6dioBfnJeymAMYyb2sFYF8&#10;ViVXs5J3WGNRRgvRu6xVtFV4b7FW46sKX4xKbBlnqqoi5Uw/CCk8zDNdfyCUsQvAaBHPxJgf8khy&#10;ZhoH4jyVeczjvQihXDEIARELVo1QbY/zes7gnSsEPRFCiPA9PzTbk3UxgDB88/07fvf7P/GnP/6J&#10;vh/wrpJ8NIrJT5gmoZMaQxQlfTnWClMoc9aLqVDTiFlERAxIPlxd8cObt1xfXbPb7VgtVyzaFufc&#10;o7VkMeOwmsp7QEwmmrahqaWhXSt513HouLm54+bmhn3XP9B8lUzLRTCrUVnLPmTJa0JIxJTJSnF7&#10;eyMkV8Q4yZpM7S1t09AuGpmTtYi/xMhBTLTCHEghMc9B/p9iMVqZiXFm6Hu57nPGaEtMiTjPhU4u&#10;xi0UoyWlFW27eDBg0iX3ddaU9YuYVoQwy7nOkTlMTJNQc4ex58P7d+x3+2IqpsgJMdRQBmcsi0XL&#10;OA5cX19zd3/L4XAQgnIt1+84DAz7Hf/xP/9v/6z6yjRNn6wffMxY72Pr5affe7rm0w9EzGJ4pn9q&#10;UPd47fuXjPwU6okA/vgZYlWmtSKHyJtvvuHqhx+Yuj1NEZKO0wRK5u3dbl+MpSqsBkvGKKi8Z7la&#10;lhxOchulFE0rjfSbzYqXL59xd3dDt98Sw8Q09nTjwB/f3vLduyua5Yovv3xFZQ06wzQP7PZbdrst&#10;99c33F5dcXdzTX/YEedJri9A53KcEkVEEfFlfSrmZBbjNMv1is1GKLJKCU3R1xXL1ZLFYvFgalFV&#10;NcvFgqZpyjWfGaeZvheCM0WcPg0D0zQxTzNjPzL2PdZo2rbBV+7BIM7aYjaHYn/ouLvfcne/4/p2&#10;xzdvrrjZHogp0dYtzhhZb82z5NdlHaS0YppGttt7hqGnH/qyFpQ5TGtFSoFxGMocK0YE1zc3vPnh&#10;DX3XlTzOUNdNETAvyDHQ7/ds77fcXt/w9vsfuHr3jsP+AChqJ/Opc5pFW/H8s0u+/OJzNps1WcH9&#10;dss4z9zcbvm73/6W3379B+62e8ZJzKvqtmIOE/uu49CJkAs0XXdgt7tne7+jOxyK+ZKhrjze2AeT&#10;nXkWQerZ2Rm/+uUvuL275d27d3jvsdazPxzY7Q9ieOLd0ZeFqqmw1ojwvK55/eoF67Zh7gc+fLgi&#10;RHC+pq0XqAxDP9H3veQ6Yab2nmEa+HB1xTAND/l5CEIYraoKXeYCtJjSNXXNr3/1SyHYa82bt+/4&#10;7W9/S9221FVD2y6Z5sTN7R25zBlpmhn2HXcfbnj35i3393coZ1HG4ir7sDZfLBY4V4lxiPW4qmZ1&#10;fsb64oyqFWH9oRswzuGqClCM80zXdSJ8qj3rxYK28lRF3Nx1B969ecvvf/c7bt5/QAFn5xf8u3//&#10;7/jyy8/51a9/ycXFGX/69lt+8w+/QRvNixcvOb845+xsRQgzISWqpgal+O7779kfDoQgJl0KqGtP&#10;2zZ8+fpnuKrlbj8yh8AvvvqScexo6ppf/eIX/PW//le8ePEZ3jsO+x1XH66Y55n1esX5+RnWGq6u&#10;rpnmmZQT/Tiy3e+53+3ox0HyzhgkDx0n7nc77rdbFHLv2arh4sVL/uo//I/8q3/zb7l8+Tl9zHzz&#10;5i1vrm7YDiMTCuNrqnZB3Ta4ymNtEZsrMUucpsBut+N3X/+Ou/sdi8WKzz57TuM8RumS7yKmcNrQ&#10;LhpyTozDIPY+ZcwlxZIvKuqqwihIYYYkOdnRUCxEob1utzvevH3HYrEUIWNKkpOTSTkVU0G5Hqdp&#10;ph8HvJf5re97ckqSn2mDUpopB2IKQvG0rtRYFdoI/VxrTQyRvh/o+pGcJPe3xshaI+cfa5Vaxqzd&#10;/iDUZTIpRe7ubtFasznb0PWdmEA6uTeaylNVnhQCVmu8dULTDfGhLnqsKR7FhJlMVpIneWd5//4D&#10;YZpZNLKO1WR0GW+nWepJRotIdCqmQ9McCCnTrBbUi4bvf/iBnDIXF5dUdUOIkTEEMpKHZCBlRSpm&#10;NVobvvrqK1brJfMgOch6vUZrRds21E1DNprdYYcpZiO//vWvuLi4QBcDhJAS2irWmw0/f/2ai80G&#10;lRIWuR5yEjO8nBM5xpITCrU9K808R75/8wNd33N7d8/m4oLlcsXb9+9BaXb7AzfXN0KBnUsdrxxL&#10;YwxTCPR9x/6wL99XIqZtqoc1WZgk55rnqdRSJsZxwjhHVbe4Yuz5/uqGqmmZQiKUmkU/DGTg/OKc&#10;ulmICVOSayLFXGoQsRi4ZFbrdTlXYuLlfSXE8BjQGSonObApibwp9clDd6CuGqlrxYTzjpubW7z3&#10;XF5eyrqokvX72WYl61ZZCBytfxjnQIhJ6t61R1sxfUhZUdWNGIoYjUGxbBvGcSAUM9N2uWSOibOz&#10;c9ZrMQP59tvv6PoR3zSElBiGkbPzC15/9TMogsUY5iKAD/SHgxiNAodDhzWaunIYDTEFMSVCTHd+&#10;fF4g809Oib47MPZjqfcq5pDIWol5ihJjx3meUEaRk9RczzYbMXGxDq0o27Pg5u6e23L8ukPHerOm&#10;rqtiItTK2koZchKx5n7fMfRDocKrJ8/FfsxrQwhsNhvOzs5QiKFLKOspMdWcyTnR1o0YCGap+R0O&#10;B66urumHkf3hgNaaoRsYh5HzzTlN49E5YY3CWE3fHRgOHVdXt/hGjAG7fqDvB0JM8hyjrH3FCGGW&#10;uzomdIblalkMNjUJMRpMGamnljktJcnBm7ahLqZKOUkt4+H5TzGFg0JJrmRd/P79O9nvMMs9iZLx&#10;ZhyKIaFBbO0U8ZjzK6n3Nm2DLgaeAZhCIie5n42VtZ7UukV4qpQ8B+gOe4aukzzUeVm7F3qzAhG8&#10;zzMqxULdlpo9BuqqgiimWJrMsm242Kx5dnbGV69f8eziDC8urYQwl7pjoh9G5hDZHzr+8M033G63&#10;sn1lLemsoao8OcuYKmLo/LBmTCmgSWLIlhLTOJBCeDCrzBm0tjjnsNY+1NjEjE/qLhqFMRrnHFUj&#10;17DRquTUYkI8zTPTND7UUPuhZxhnXr58SbtYsli0DOPIbn9gDrHUzzNZwaHvePPmDd9+/z3ff/89&#10;33z7HT+8fcuHD9f044hzFVZb7u5uZW5PAa0SpBnSLPT2FNBKxqMQZmKMzHMgpSxzTjFWnaZJhM79&#10;wH6753A4kDMP84svz9FAiSFxDORYajspYkv9v6k8i7bBWUOcZO4PY0+cBuIs9Tdf1axWa7TWYqYb&#10;AtM40A897z98YN/3ch1Z91AfHMdAzGJuF6JinhMpJKnnZF0o6TyY1lW+gvLs0lqFyknqFWRiFJPd&#10;eZ4IMTCNI8M8sT8c6PoBYz11u8D5ipgyV9fXXF1dMY4jKURijqBhsVxweXHJl1++5q//+q8426xY&#10;rxacb1acb9acrdZSO3VSEzTa4LST+3OeUSqyaGvONhu00mUtmMrx9mX9DaDZnJ3x/MVLzi8uqaqK&#10;YRCTToPGljWlyokUIwowSu4DW+pnWR7VEaYJYkA/PAcX46ScolDa1yvONxsx8p1Guv1OTFKS1DCd&#10;F6MH7Rw4j2+WLM8uSRju7u9x3uC9GH9qLO1iidK6PAcBbQzzHBn6nhylbhVDJMyB7nBgGkamScav&#10;Y013nibGcRRzzkfjCjkSw8RwODD2PYfDnmd/9R9PTTmnOMUpTnGKU5ziFKc4xSlOcYp/sXESwJ/i&#10;FKc4xSlOcYpTnOIUpzjFf2eMw+En1Gr4uND7KWH8ceP049d/TDD9E6Fzyg8NCkKJ1Q90msef9Smy&#10;+Ke+firCPoqij/9/SmB7/Oep2PqpOPdj8VSU/HRbP0VFf0qNfyqAfro/HxOZPz1OT///9H0+Jn7/&#10;mBj/Y98/ilce/+xT5+Xx645Uvqf7+/j3/tLXTw0Onn7WkZKq9I+CcKXVT66jx+fpY/GYgPv0OAvR&#10;ulyfqRBOjyoZ8ieF9Efh4ePP/RhJ/qkA4fF1+vDzYwde2TdU0SB94jgpVeixP3ktD42N0k+lfjxC&#10;6kfziY8ZRMh9eXwTCWcdRjsMiqwSygjBU2Vp5NDOYJ3FOofWQqRLWQkhBQqJFIwCckQVwacAQ6Vh&#10;1hRRjlbSTGe1K02qtVBZEfF6VUujjFKaEDRJGWKG+7stf/tf/5buMPDs4pIXz5+jnWK73zEMYxEV&#10;ehE8O4tWlhQhp5mQZuaCw9rv92ijGQtpdJ5mzs/PWa/XoA0pwTTOpdkvEHIkPDSKCFkrC/aXEMPD&#10;9ZhzZBxHIVmHRDeMhQYqwk5jeBDNa2VQSQhfMUlD6O3dDW1b0bYVOUVUIaI476BIglJCKGLWYm3h&#10;phZRZs6JRCTliHcVztdCT49ZmhdzRltNXVc4qzGKh2bjEENp+BVq2TgOYgIQEvth5Pd//CPdcGBz&#10;tmG1bKXhWJtCF9ZFRG+kyac0ocl9nHCVCEtu7rZMMQoxWGtSmFnUnhTkWLdNg3O6iNpbqqoWCrku&#10;94HWJKW5urnlfruXRtIcCzH6nsqLwO9H0pPcN9ZZnJdmQe+rh3FsngNkIcKklPGVNOyLYFgoeeM8&#10;P1DmxmGi7weMcShj2e62qJSofcU0S+P9EALeVfSHXu5NBf04stsd2B0OXF4+5/ziM6yr6MeR/aGD&#10;rGnqhtVqibcitM1lLq2rSgiYzgjh2xqqumZzvkZbLdSXci5J0oAu40yWxsQylupCkknKoF2F9h5l&#10;Lc56truecRhJOVHVXowbfEVWYmpgjSnnVppqc0YoOmNkGGb2h46pNFv3fUfbtFxeXnJ5eUlV1aSY&#10;6A477rd3XF9f450TomEhEPsi2pznSSgoOcu9o+R8XVycs2wbUpyLCDAxx1Ga3RYNZ5uVNMFnDVkM&#10;JZR1GO849AdiiDz/7JncTypjjSUmBdrjmiW7vgfjxIRDaeIcuL+/pW2XLBZL1pszVqs1xtkyTgqF&#10;XWsR7Yr4U5rtLzYXLFZrqrai9mIegnKoTBFswdB3dH3Pzd2OqDSmarjbd9zc3RFiYC6UQ+8drfN4&#10;XQQ+ORLniRAC0xxIGbIS4stRdJJSEgrrkVJ8FBQYS0xH2pCXBsVQphStGEYhR1tjqStX5goxNZFm&#10;RUtKYJRhCgO319fsdntijFxenJOTNNlKA3tG5SRkJuuIiHGHsUJ4vru94/b2Fuc8SWuaxQJtrIg/&#10;5omcIh/eX3F9e812d8vb9z9wd7+VbUyZKYrYa7u95/Zuy+39gV034aylbVqaukZrQwqREOci8tdY&#10;7wpNWoTsqhgqpHkgjgMWcEZTORG1T2EGbTDey9wqSEZWywUvX72kXrSEGLDOUXtPW3m8VXhvWC4b&#10;2sWC9dmGxWbBYrVgvVmzWq5ZtAu88TgjImmy3Kvdbss09mzvbhAUZGTsO3RO5DAz9ntimLA6UxmN&#10;Q6EjIu5HRPcKmMaRWOa6KcwMY0+YJxF3FxGwyqoQzSDFxP3dPf2hEwK1MbLfymC0lTkqQwTmONEN&#10;I+MojcMhRMZhZLvvCEXgkFIg5SRUcu2ISdMPk4jIMswh0HcjYwhMhRCYM0zzxDD2xDChssIpi7cV&#10;Kgk1brNZcn62xnsRyYW5I409zCOGQGUVrghovTWkEDAkdM7kKIPxUdBkrEEVYwilRVwsAtpURHE9&#10;1++vubu+KSR0oaxJY6uIlIXEBL7c+957KGKZjJCwjNE/yfedEyruME/sDh19PzJPo5AOZyGnH/qO&#10;vh+YppnpSOEMgZyF8pZTLGL0QoO3WvIdI83vzrkHoazWSoT+RmG1FuMcIw36KYtwpKpqIZUtl2gr&#10;JEhXe6q6wVQe62RcTEkEhilnElFyiaamaZqSbxeCm7NUtaNtRbTf1DV1JaJ9irGSd0fxuEUpTbtc&#10;EZM09KYikEbJNXFzfc3tzQ2H/R6VM95ZKCTTummomlbGbq0xxqFN2d4o5j8ifBfRQJhnYjEF8k7z&#10;8vkzvvzySz5/9QVN3aK0ZRxG7u/v+PD+LdvrG/I0EUtjtjIK44pYfw4iVCIR4gwZ5nEq6wuISZNQ&#10;NO2Cz5694Plnz/HWE+LEOA+kHGmqiqry0gg/y3vIPC/UVWfEGCrMPaoIvLS2QsKs62JO5USkFiU/&#10;1UZMf4x2Mv9b0EbWDlop5nkUkWGIZAVGl4buImDTRgQVvlmwWJ9hfEXMWWjFgwhFh6EXkU6OpCjC&#10;UF/VqCKCNlkECSmK2M57RyIRU8RoW3JmQ9O0DwZclRX28zjPhXKb0ci/pphy5SQC5Bxn5n5gGgLO&#10;+iIaKUYdMTANIykGum7Pdz98y+//8DU3N3dc39wSM1ycXzD3I6Hfo9PEf/jP//s/q74yTZPQdj9i&#10;mPaXDPoer8M+9Ts/mp49osdT9u1IByw1EBHmpP9PI0ClSl3jJ+UPhVVyP6YYePPtN9y8ecvu7haj&#10;NYvVCqUU9/f33G/vC8XV4pSYV1XO0HiHKUJO6xwhiPlQzpIPxJio25rLywvub265u77BO0vXdez3&#10;PbfdxLu7Hcp7fv3zL2mMRmURP/RDx+7+jn6/Z3d7y/3tNfvdVnKEMJPmuaw1NFaLAF5R7qNC7hQx&#10;UGQcet69fcc33/yJm9sbuq4XQ6nK4yrHarWmaRvatkUrxThMkBVhDoxFRBVCJE0zY9cVQZ8INnPK&#10;eO9FCNeIGRv8WBNIaA79wN12S9f33O8PvLva8v52z5wVv/j5z1E5Mw69CCWUlnVzPprHxAcx4lFg&#10;KgYJWupuwDhO7HZ75imw3e64vbnjcDhgjGG1WrBeb1itVjhj0ECYJ4Z9x/bunv12S7ff0XeFpp15&#10;GJe0zqw3S5arFusNu8OOt+/f8vbDB4Zh5Ie3b3nz9h1DmAkolPFUzYKqrlA6McwD/TjJulXLXNJ1&#10;B7pO8vKcRJR0FEfJfivGaebQ92ht+PnPv2IYer779hvQsi7qh4GuH8T8yEmeHTIkBXVTsV4sMBkq&#10;o7k821B7z/bunj999z11s2C1XKMx7Pcdd7e3TNNYcnrougNv3r3h0HdgNCHlhzHKV2KqYYymqj3N&#10;omHRNvzVr3/Ner0CMu/ff+C777/n9Vdf4esGpQ1nZxdcX9/SdT1N3eKdE1OHqzs+vHnPdntH0mCd&#10;5Dbei7lX2zbFXC+DNswRVmfnbC4v8FVDVoY5RFnzqDK/l3WVtZambTg/P2OzaKitxSlNf9hzfXXF&#10;7u6O2nm++vI1r19/wRefv+L1V1/SLlohPL99x83tHZ9/8TnPLi8xxuG8RVmoGs/Z2TlVJUZQL1++&#10;4tXnX3B7d481ls9ffU5Wir/9zT/w+me/5Pmrr7i53/OrX/6cf/3rn3F5tubVixesVivquiZME/vt&#10;lsNuX+ZoIUqfnZ2x2WxwvuJwvA9zoutHhnlme+i43+0JKREzDONIQvH81StevfqSV1+85t/8+//A&#10;L/71X1OtVvzw4Zq///3veXdzQ1IK7TxV22J9JTmvq9BW6LJiQFNjrAVt5fgHEai/f3/F777+AzFE&#10;Xjx7zmq5LsaNQjCewySGaCjmaRZjSWtwutTIotzDMo66In6OhfMMOZWaH5ppmvlwc8+h6xjHSXIe&#10;78XUJooJm7aumEnCm3fvOXQdFxeX5JRomprikokxlilND4IlW8wKp0mMrpx31FWpJWXQyhKiCPF0&#10;MXmSeacIGI0Frdkd9sQg+YOzUuOyzvLy5XOccxwOBxbtkkXTABmrNMQk45HWYoQWohhLPKnBay1G&#10;IADTOIi5x9UVNzfXrJdLMY2aRxFrlrmoXSww2hXTIoVxjnGaubm/Z9/tWaxWtAsRyn722Uu0sYxh&#10;YpjFbKeqK5yvUMqSS71TGSMGR3WNUYrDbs8f//BH9vsdwzhinGW92fDi1SsRGXvHZiOCwmkWwa/1&#10;jsVywdlmxaJuqJxFxyhmgKXKHeaZFBPDMMg5sQ6QcejZ8+do53CVB6VIwGpzTohZ/gSpHdzebhmm&#10;WdYEAFoxh5lD19MN48P5ts5R1w1Ki4ByDmJKlZIYP4nQUfK7o+HdOAf+n7/7e9ZnFygt10eIiW4c&#10;hSY7B4ZhpG0X7PeHB3FlKvlrXbe07ZL77ZauO9C2QrlViNHLbrslzLOYRDiDswZiwmhNVXm6rmd/&#10;6FBKs9lsaBdiSrhYtFSVp100VN6xXLRcnK3xlZij5CTzzTF38pUnZQgp4etKahCIcYDSlq4b9N6c&#10;DQAAIABJREFU2KxXtI3UqqZ5JubMMI0cup7FckXdtOx2Wy4vzzHG8sP3b1iv1zjrOD+/wFjL+cUF&#10;4zgxdiJy10oxjyK+PZpfxRjxTgT7bVOjTMY5MSuJIUDKGOOEWr3blv2RfakqGbNCSoQkBn85wzRO&#10;HLoDIYn4ch6Ewl35Gu/sgwjaV2Kk9sMPb8hZ5td2uaSuG3RZNzrrSDE91JoP/aHQl3u6vivGAenP&#10;BPFKKy6fPSs08kiYZmKYHp52pBiwZd06ThMxxWLM6lhvNjjrRVSqTKmBa6yxrFdi4CPHs9Q85sB+&#10;34tjJ4o5ROYQCfG4DhZT0ZzjT4zNKudlXV7E7yFlYspl/RmYp5mMrEe1UQ/mHPJ8SajXMYuRYyr1&#10;be89xhnqpuLd+3e8/eEHMSMaJjEFA2JOoDKr1VLyn0qMQFIWU4bK2mLoK8aOaCc5rXHkrBjGUQzN&#10;QMx0lUZpi/WyL9PYk4oZKlrMHfq95K7OOuYwo2KSGruR+UkVw6W2bTg/21BXjroWA8628jS1hzyT&#10;00ycB3KKdPs9v/nNP/IP//A7/uE3v+Uf/vG33Nzt2HYdSWl2h64YO2iWi4UYtcb0YKqnyzODyjvJ&#10;/1Ikp0iYxYwjxYAzUovSxWxOBPAatCIU09cUxVzNFvG70lqeA6RADEOp++lixhiL4cfRYE2M4dCa&#10;OQYWbctquWa5XFLVtRhnZjnOq80SX9UY66gXYma523e8ffee3b7n8tlnWOuJU6D2Dk0kjAMkWbfk&#10;GEhRxslUnunMZQyd5yDGDV3P4dDT9wPjMDNPkUM30A0DYRIjWuu8GPw4L8RuIimK2FqT5ZghZhJt&#10;Xcm8rBXOSH6Y5oG+27MvhkHjOHNx+YymbVktF4zFFCpnec516Dqcq6QuFQJVMfo49AP9NDOMYmB7&#10;NPAR8yyDr5yYS5anjhRSvFFi8nU0XlBKEafjMwtdDFktzle4qsF6z9XNLTd3d+xKvTwXU4OUAii4&#10;296JuZ8xfPX6K1aLlmVdU3tHUzka52ir6sHcg3w0HnQQM3GemecBcmboRt6+fc/t7RZvq4d60+Xl&#10;pZhOVxWrzQZtxFh1vz9glDzLsMbinSvGhQpVjJXlOpbnXzFl5lHqSnkOEANWg3O21DhkPZJiLET5&#10;TAwTlXNo4NDtZTx0FsoYqo3DuBpjK6yvefbsM549f0bdyDq3aVouL55z+fw5y82G5XpFs1jgqoq6&#10;EXNrckZbi3MeY03JR+R5h/eezdmGi4tzmkaeUx7nUzGWljE9h0AMUiOex4EX//4/nZpyTnGKU5zi&#10;FKc4xSlOcYpTnOIU/2LjJIA/xSlOcYpTnOIUpzjFKU5xiv/OmMbugQQK/ITw/TgeN07LA2fzE6Ez&#10;8EAG/os09qOwtnwZY6FBG11Ekn8uvn/89VMK/E9J1/qjYuqPvT6Xxs+n7/VPEb8/poN/bF8fE9I/&#10;RX1/2nz+VKD/9Hz8U+JjNPGPHctPfe8xuf4pxfyp4cFfotId3+NjxgqfEqM//vyPnes/o949MVp4&#10;vI3/lP1/vK8/KTQcaZWFoqKevOZHYTifNE54Kkx//HtPzSM+de0+pdg//vpTx/JThgZPj8FjGr3i&#10;09eL/KP+bDu1kmYN5wzWGUDIv8cGG22MCECPAu5C7whRGsEU+hGJ/um5zoVoU8YGpInpeAystQ+0&#10;+WMzmLFOGu4qj1aqEBESP/zwPV///mu0tbx48YLlcsUwDDRNI0LRFEvjqJdmqhxQKmKNkK2MMex2&#10;e6ZxpK4qNps1L54/xxgwVhOjkLe1kX2xRohzRxGJEOt0QSw/FsNQxs2MsZ6ENGQbfRSrFcK5NoQw&#10;F2Gqfhg/67pi0dZUlS9iXTlGFMHmkczuncMXsnCKEWudNAiXhrqcAKWZ5kA3TCLeL82xlCZ5YwzO&#10;yPnruo777Zbtdsc4TgAPJEGUZhhH9of9Q3Pj6y++EFpekua5XIhmR+G7ygmlMjHMxCSU8nGcCXMQ&#10;qqgRIWwMM0ZLQ6Gz7oEqq43GGjFB0EYXcZaI7+ZC0DmKfo6UjCMpVGiIQrrebvfcb3dMMeCb6mF+&#10;y0mEJdIUKaIwU8TePxpnQFXEfxrF2A/HOw+UkMbJsRA9hAo7x0BdS3O61UKmRyn6ceBw6EgpU9UN&#10;dS2igf2h4/rmhvVqxXLZ8vzZBev1Au8dMUeMtdRNRYwB5x0pReZxIM0zF+fnQlYt9ETvPao0B6py&#10;wI5iqZyF1iLUdxEyyjE2aGVpmiUpK7qup6prxmnGWCeClAfku4yNIoDPQk5PiZgTEUXfD0eQMOfn&#10;52zONg9CTKVUIRZ7qqoSsZTRqCznoK6rQoExpXFRSbO40YXcrHFOmsZyTtLfmkXULIQmEQ7mYlzR&#10;jyOpEMxjSsQYWZVGea3lWtPG0rQLFssl796/pzv0XFxc0HUHfvj+Oy4vLlgulyIwrLzcp4of78Mk&#10;DZx1I8KvlIUGVVVCRDwSfoRCLK85mgJBkmbfDPMU8VXDm/cfmApl2JSG16quqArNVGtpvlVZxttp&#10;mh5IPdbaMnclUhYC9zGPk6ZdgzZiDDIMg5CZH6iFQJJmu3SkyThpOpSmNv1Av5LjKeTd7W4voqvt&#10;FqVVEWqJIEMoxBpUIaM7T+XcA1nVWENd16AVaIX3FYu2lWa5SZrmhqEnhsR+3/G3/+3v2W73KFXI&#10;luPEoe859D37Q09WmsvLZ1yen1N5T9PUQuZOYnaTUdhigFHVhWbtrAgZtGLo9oRZBB7GFMOdpJiL&#10;ODsFMcpRWQTly81GqNiuwjjL42ZuEVfrQkgPGGNpFjXL5ZK6qXGVo6or6qbCe0+KggCqfIXWiv6w&#10;Zzx0jPttIY4LyTbNAVMMYoR4qIqmRYmwPElDbw5FRPOQCwhRO5eGStmPH3NBYxQhTDhnWW1WNO2K&#10;qqlR6phHiGD9+B4xyHERHaqMtSBjsypGCboINWMIDEPHNAyMfc/d7h5f12hj6ceBkIQYPwwjISe0&#10;dWz3B/qhJ8yBMEfCHBn6ETL4qmKxXIKSJvH9dsuf/vA197c3HO5u2d9vmf5f9t7jSdIkzc97XH0q&#10;RKpS3T3T0zOYARZcLFdwARAGXnjggUeY8W+GUYAGMxowO6J7WnepVKE+5YqH1yM6p6ZqsDAckd6H&#10;qq6qzIz4lLu/8f6eZ+pPBrHgJ0hiqY4xElNmmiaxzVc12jmMtVgrvx7XRM5ojBagQFVXtKV52Fkx&#10;1NsS8FFKkWPAWYez7nSsUkoFAGDQzkoYxzgJZ5WQ1ma35fbuntubO9mnlYZYjCMpS8xgXC0wAonC&#10;yvGOEaUVRpXfl7CK9wKwCEeTaAqQEwmIJYScUkLbAjcoduGuW1AVQ3tWsl4zRqNLUMU596NR/ARi&#10;glQCgUobMuX5AFhrTyY2Y3RZL0qgs6lrmqoWM5utqFyxkjnHR8+fYTXc3d9yOOwZh56mkbBU5SrO&#10;z89ZLyVYSZY9yBHz9OM97WiaRoL7xoqlNopVrSyxZK1pxNh7tD9XVcVqteInn3zMx5+84MWLp7Rt&#10;TdfUrLqOphY7pj+a2mJg6HuGYcA5K+fDGIyxYpjPP4aTVfnPaoNBsWgF2NK2DVYbKlehlSb4GT/P&#10;p3soxsAwjKSU8XOQxv/iFqtcTdcuaOrFaY1htFzHxyCHvO/ENE/knKjqhqZpqeqGyjnOzy9ZrFZy&#10;3Su5npTW+CD3ydE07Go5nm3TEELgm6+/xoeZuhGQQ9O21HXLYrFksV7RLjoUmTDP5JywrjqFXFUW&#10;UJYqzyVXSUATBLwkUIaytpMUFppUwirhBGyyVsxyh/2eeRI7YPAC3Tjax8mJ3XbD999/y5vXbxj6&#10;gbZtWLQt1ojJ+/r1a7rK4TT8i//1v84Af3yO/GP27u/uXf8EiPae/etD3tuP/5b3Qt0e/v/7QHgc&#10;r8LjQvq05ysALWvIMfL62++4efmS7d0tSkHXtWgy43AQy/tihbOW5aJj0dSsuoaurrHFTJ+ULnO4&#10;hLWrAjFru47Veg0xcXdzgynraWsqRh+53u3p54l//stPabTADfqhF5vt7Z1ALIqNMIS5BMISsRhO&#10;53nEzxND37PZ3HNzfc3N22tev37Nt998w9dffcW3X33F3c0NYfZopVmu1nz285+zPjtjuVxgtGKe&#10;PXc3d2w2G4Gklb1ASklSKimTQpB5/VRHOc7JElwe+qGEaoLYGyfP9c0td3d3AjUJnjdv7/n+hxtM&#10;3XF5ecnTy3PmYV8gNRnzoG6WUsJ7f9rfp5QkMJY5vT5SJqdUgln5ZLI/OzvjbL0WsFZdcaxW+Hli&#10;GHrGvheznxfQSgieqnJcXF7w7PkTPvnkBc+eP6FpHDFFDn3Prj9wGEbS8dmvBBA0hoCxNVUlzwwU&#10;hBQE4BISPiRCykxe4EXez/g5UNUNdSNQouP1PQwjm90WbS1/+S/+ksoa/vDF73FVjSn74Xnyxcws&#10;tvjZzxz6HqXg2ZNLnj99gsmwXixo2wbvA7/9/Re8efOWi8snLBZLDvuBm5sb5nmmaxuMNRz6PT+8&#10;fEk/DihniVkxh4DSEuSpK7FtqizPaaU1TdOyWi5oqorNZst/+s+/5vLJU548fcb5xQU/+emn1E3D&#10;mzdvWXQL6qrhh+++4+76mtev3rDZbGRd2LVUTS2gPA3nZ2suzs8gIyFTNIv1BU+eP0dZjU9JArpJ&#10;1t1H+67Rsp/tqprzszVnywU6J+I4Mh723N7dynOyGJads/TjyLMXL7Cu4vsfXvP//af/TNt2vHj+&#10;gq7rmGcJxj559oSLy0uePX9OtxCrvU+JerHibrPj5uaejz/6mL/967/GOMNiteY//fo3JGV59foN&#10;//yf/YonFyva2qJQjOPE7e0d3337Ha9eveJ+syHGzHK9Zr1e40OgH2a++uZbXr55y+EwcBhG+nGi&#10;nyZCyriqxbmaxWrNk2fP+emnn3JxcYmPmW695uzqiu9vbvjNF1/y/ZtrdCWQt2ONSuYeqGqHshZj&#10;rcB5rJFgY4gnO3VVF9tqyngf+Oqrb3n16g3dYsHl5SV125BSZJwmCRWnTEaASU3lMDpDDORizhXQ&#10;gawtZY0NIUR8FCt7zLnMwTWzD+y2O1CwXp8JxEn9SMTU1qCMZQ4BV1W4umKz2TOME23XFgBNJklk&#10;Eq0tyliUlr2RsUb2n0DXNmU/ZKUOZ44GblPE7/I0abpWgI8xlMB+pq5ruq6jqioWiw5rHf3hQE4Z&#10;ZxyH/YGh7zFa9va5HOPjvJRCIIRAmGeZo07hKo1SGZVh0S1YLpZ0bVOCtRNhnuRIaCWQr5P5XOOq&#10;mmEObPcHRj+z3e5JGa6unnF2ds44zbx6/ZrJe5RWLDsJamalyVqhjeX69hbvPVdXVyUAv+Prr7/i&#10;5uam1FrEJGyMpm1qKue4vLg4rYlTqem4AjywGkzORD+hSQJtK/WKnDMojTKmfK06gYhCinRdx9WT&#10;K5arNTHyY/g9Jc7Pzzi/uCTnzDiMzGFmnCYOY19C54MAg7KAW9q2xSeBaGgl69bgPX6W8KxzjgQF&#10;Fqa5ub/j9u4OZSsBoyUJjw7jyDTNzD4wjGKov7/fiOl9uTxB+dq2o6obuq5js9kwjqOE/pQ85w7H&#10;tbXVdE17glg1TupH8+yZJgGENU1TarKB4GdsOfZaCYCprqvT50HTOEo9jCT1opxRWjPNnqigaVsU&#10;ihAkjOqso6odXVNTu4r94YCPAWMcH3/0MWfnZ5AS1mguLlY8f/qMVF7/xfkF69UKrTXb3Q4/yWtT&#10;KZLK2twYQwyhgIkUV1cXBeZY9k9O7MRyLQuo87DvySi5D+F0b0hgW+FjRDmL94HNdscwjDhjqCvH&#10;NMl10DRlT5MiIOFt5yrmOXJzcw8opnkWK3pTSV1IG/w8o42laZti/Jb95+wD4zjK/IuEmWN5j23b&#10;slqtsM4Ww7eEz1MIZT9dlXN+IGVouxZrHXXbslwtubq8EiDrPDFOMzEmUoosFl0BhUTZaysJxitj&#10;BQyJwpb15+w9MUWpS/gAMQpwbPYCIik1ZkEHCFQCLcBEpUwBUgZZh+VUYLG51EgKmvnIUC7PMFc5&#10;mkZqzpvtltubO/px5m6zERhHDGRlSDlzfr7m/PwcXUL+1jmqusYYV+A7GrQ8hwW8azBVgToogVua&#10;qgJtSkDeYK3UG9AIEE4b5tkXa/PMNAtwj5zF9ByT1BoKHLtppNayXC9lXlSAKpjmFDA6l3qqfP9h&#10;9Nzcbxl9YnV2wfOPP6ZdLFguV1xcnvP82RN53lsj4euUBPBQ1qw5BipnMBpCmOj3W4a+J8wjKQWp&#10;iZZ5OaWEsZoMOFeVmvWM95EQ5LPmum4KEELM4jFODOPIbren3/cc9gc0MAwC3FkuF5yt1jhnZQ8z&#10;ThIELtBZ2SdTwvIJWzW4umWxXLJan/Hs+Qsunzxl9AFtBCp4vBecAUXCAvvtls1my2635+Z+x932&#10;wPbQM8+BqmoIKXN3t+H16zfstnvubu+5v9+yP4zMIRKS1OD3h57tfk/fj3KdF8Ct97Lmlnq6KvuH&#10;8fhpXIEBxmIYD4TZ0/cDxkoNO8bI0A9cX19z2O+lliEEYqx1+CD3wb4/sD/0UlOePdvDgf1hz3az&#10;Yx4HvJ+oKgs5FlCk1Aqtk/qyfO4i90oIgWkcGIfhSPMuUJwozzoj92Fdt1xcXtK2HXVdF/jJotT0&#10;ZX3gqgqlDPf3W26ubzhbr1E5kUsoexrFcC41Cn8CmBltSDGgleKL33/Ob3/7O77+8ltevbzmu29f&#10;cnN9h/eezfYecqKyltVywf3dPa9fv2bf78k5U1eNAEmMRhnZ08QgUFdbPn/ISY6H1KrrAruTPVwq&#10;n0E7awXoozTOVieoeV1XLJYLqgKusVVFCEk+czSWEOSzGUrdOOeMqwyLruHJ1SUXl1d03QKULnAZ&#10;+Yz11LihDNrqE2THOqnRWGcFyFhVpf5S4EJKlc83BXh0rKfl4+fvKRO858X/+G8em3Iex+N4HI/j&#10;cTyOx/E4HsfjeByP43H8dzseA/CP43E8jsfxOB7H43gcj+NxPI7H8d845qkH/tSU/W44+0PB3GNw&#10;7t0w+rvjj4PqD03iYp2VLpU/bsp+f5P2h4O+77Vo8/5m8v/S633fn/9jGtn/9L3q9/79nwvRvxvG&#10;fxiq/nOv6R8DCXj3+L3PDn/8umPY/X0N9A9f97u29g9Z5t8Nfb/vfXzouvuQsf7hz3/3dfy5wP1D&#10;8/q75+UIcngYLviT46z+NLD/8Fg/PE4PYQIP/927wfI/F1j40PF8932+79y+e67+BCbwnmP/4///&#10;8TGXMLYpxpH84PsZCVRai1GmhK0lrOyqqjTESig4lOYaKO9ZSZPl0T6ZcpLwS35gtj9ehyWAY6zB&#10;VtJs7JyD0gBaV04CpMV+N08jv/71r3l7c4c1jufPnlPXFcaAq6zYP6PYXkKYIXMK70/TxPX1NbkA&#10;Qi4vL7m6PEdrSqA2lIZDCbxaW7FoF8WqMjOMw+nc+iBh+RTTKSwRSnNb2y0Yp7mEtnOxQafy2qT5&#10;MCNNmNZa1qsVq1WHs9IYLCGyHxsdVQm8uqoq1osfg2DG6JLHT6QEMWfmObDvB1KWAGfK4GNit9kS&#10;g6drG0hJmo8maZw6hixAwmx+9mhrcJU0kfp55qef/JQwewlskEkholQqZpFECBO5BO5ijOSYxb4b&#10;IjqLsTyFwDD0DOPAar2mqzsxGGtVAnMS0E78aIRNSa4nMcdYCVhOowTvtWYaBjFM1Q3TOPLd999x&#10;t9kwp4itqtP5FBNqub4RY4y1YgFOx+sFJChXi+1rv9tLM/Hsmf1cTLdOTGzHJkzjWLQtWoMzVhog&#10;ge1+zzx5aYpTYiZana0ZhoH7uztWy46urbk4X3F1eYYx0gjsnIAgLq4uMMbQH/bMw0BbVSy7BWM/&#10;nAKR9mgzVooUEzFK+DfFdDJFeZ/48qtvefXyDd99/z2H/Z7gI3XTcnZxTtM2cjxLM5OzEpBWBW5w&#10;DH5S7KQxJ1IxLQ3jTAbqtpHwZNtQ1Y5pnpjDJKZxZX9sCiwG46oy1FVdgnmVBMkB76XJWcJ77hQm&#10;8GEq4fNivQ3SYJdi5rCX8BFaMQXPbr/H+0DTNFhjxILjHNZIWFIZsZx8+823fPftt0zzxOe/+z1v&#10;Xr0ihsjF5UUxr2eMNQxDDw/QKVVVizkGCeApIxYyV1VMQ48hY0roPZVJJ6TIer1imidAYW3F7COH&#10;fmC/35fG6Iq2W9K1Na7Ykq2VZtMUpMlTmj/daU6TuSCV46yLjUss1G3TMY2B77//gbdv3zIMI+fr&#10;dQE/KCjGnuMcKdeyFsNoaVoOPmCUhLKGaSBnsbqjFIfDQYzJb2/YbnekLKAHpS1VJebn6GcBOVjN&#10;opNgrZjGJZ63XC4Z+pFpnHDOslgtqeqazfbAYZgY/cxisZBwWaZ8X4erGj799FOeP31KY8RIWzvH&#10;1cWZgBOMQWmom0pgBVauX01pmlRIUFoBWgIfWYtNOaUkjYEpFsBLxqfExdNnKC3mw2Mj4PE4JeQc&#10;HBsZQwzlvpFAsCnPUrHElnnQiFXcTzNhmmkrR1VgLamE7ax1BcRgST6cbFYJsaWGKMYdoISMLcrI&#10;NcMxXJqKwc1VACdjdyYQUsDHhDaOplmQlAQbxO4XS4NxIGBKU7nYo7UxAvRYr7HOnoxApswFfp5I&#10;UcKwr16/Znl+hrIWMKQMwzSx2/fcb/YcxlGgCa4i+ABZHNDBB2IJ7LfLBcaJidRZgbgM+z0WhVbQ&#10;VJa2kjC6Usd2doEEKMBHsbsZ6whlPWKdxRTLOUqsyMewuKsknFc5+Z5H0Jef55PJLsXAUIzCxzyS&#10;s06CF8owx8hhGHl9fc133//A67fXJ3DNcU5T1lA1C5ZnV9h2AdZRt4sSfBYgTUxZLJ8pl/MdThZB&#10;P/tyvQqQZh76U2BYH3tbtQRqEmKo0qpYpcp6WebYeALOHEPXR5Ca2PnyyTQfU0YbS8YQfDFzH03m&#10;5bhk8smsa0vASiNh+NVqycX5Gc+fXnF1cc7ZaklMgfv7W/bbHTEEnj55xmq1Zr0SE6P3E6oE1o7A&#10;FbHempP9Vmlp4DdWzGBlhVyADwbnKrqmFdBMiqQUMVpRVZauEwiRtVrilUoxjRPjNEkotazvYgwn&#10;S/3RQiaGOtkTpBhLc7DC+1mgBEGsg2L4FdATxfgao7zO45o+RrEJeu9RaLrFElOM1s640jjuJSgW&#10;gkApklzrx7VNiJ5hGNhst9xvttzc3bPf9/JarcMYCbBbY8s1JiAGpYxYwaoGrWSduT/sqCsBLy2W&#10;C1arFVdPnnD15OnJwmmMIWRf4Da5WP4cwkwoIABjBdKioCkGex/mE3whpIjKEmC3xZQbpxmVIu6B&#10;2dhaw+GwF+OZMfgg0JR5miSA4yfGUQLR9/d3J7DMMcRCinz7zVdcnK9JMfI3/9u/+6+qr4zj+N59&#10;54f2vh+qnXxwLy2ciR+Df/y49HgfEPBhfedPaxP5BCd7d1+pVZa5KCe+//prrr//gc3tDTlFKmdQ&#10;OVJZuZ/u7jZiGZ8mwjRhyJAidS3nYPRe5gg/45yjbVusFQDIarmgMprd3S2EwDyOnK/POfQ9m2Fg&#10;2+/557/8jM4p5unAZt/z+u1btocDCoM9QR0ksBC8WBTH4cDusGO73/DqzVvu7+/Ybbfc3t6y22zI&#10;KbJYLPjo45/ws89+zme/+AU///kv+MU/+SclTNHQ9z2f//5z7m5uGYeBeZoJfpaQRgEpkQUUIOfE&#10;yZ4WUMbgfSj3jxhzUQofAkM/Ms8SOpvGUYJc04QPCes6jKtYdw2EiTAPBO+pXVWgSXKNTdNE38s9&#10;27YCC6nL3jgWi+VxneaqivVqzWKxpCrwqUwmpiDvo5jkh77nsBdjc0qRmBOL1ZKrJ095+uwZz549&#10;4fLqnMWqw1hZ5w/zzDDNhKwIOdMt11RtyxQi+36ArKmquoCSIiEngbDNUYJX5VnmfSBGgbkYLcZC&#10;tBazbj9w6A8MwwTa8jd/+7es1yu+/uoPaAXWOVxdM81eTNwpkVV5Js8zOisuz8/5p7/8BYumZjj0&#10;tG1LTIn//A+/Zbvd8uKjj1guF8zjzO3mnhC8QDgUvH79lt1+xxwTg5/J5XWhKdezrGXJcl9WdYNx&#10;UgtZLhZoo7m/F/Py5ZOnnF8+Yb1es1gu2O129IcDV1dXfP6733P9+jX7/YG72zu0tdRtQ1XXUvuo&#10;K54+e86zZ8+Y5pnJRzCW1eqMp89fSNjNKFkPagk7+hBAyxrI5IyKAZUiJiXGvmfYbZkPB7abDSGI&#10;Odca2YMpo6m7lourK95cX/PF559T19XJ1jrPUsOoGsc/+eUv0cbS9xPDFKjqjuXFBbvDwO9+/weG&#10;ceby8ooXz59zvl7z0UcvwGr+w//7H9ntD/zlX/wzagN+6nnz9pqvvv6WL//wFW/eXDMMI2235KOP&#10;P+Hi8orr2xtev7nm5as3XN/cset7hn6UmkrMKGOp245PP/05n/zkJ3z66c+o6prbu1v+4Tf/wPXt&#10;PedPnrAdB373h684zPMpFClQHPXjnKmVzFNa5mNtNK5yGOOwTvYNWgtIs66qAtGTPdab6xv+4Tf/&#10;wP12w2q5ZLVcljqGJWuNLuZaZ40Ez/xMf9hzOBxwdVUgMImYEikicK9+ZPAe4xxN2/Lk2VM++vgj&#10;lqslm/tNmY8rWVOVfWDVyPPBOCfXrTK8vb7l7m5DzAllNJP3aGUEUlECldoYFl3HcrFA5SzXTZmP&#10;Z+8xVq7JyjlsqUMpBT4GstK4WuzZ1jmck32KsxKUrypH17V4H8ucqQXGOM/M88Sya1FKF4CQBMEK&#10;qUhqG8cVUs6ocvxNgUnWdV2MqpCjl3pfSqf9by71jzl4rKu53x54e33Lfr9nmqUm9+TJE7q2o+97&#10;drt9OR4aV1lsXZGUAmUYxpHvf3iJ1pazsnfW5Rl9d3fHPIwS7I2Jw/6An2fquubF8+c0dUXlLFop&#10;RBgt86bTGmclFK2Q60WXQGAIgaQVMQnUMgnJDm2cQO+0mO1VWa8ZW+Fnz3a7wYdwCspmU90HAAAg&#10;AElEQVQprR4AzOB+syMjay8BKMj59yGA0rStAOv8HBiHkRRiAQg4Af0BxjkuLq9wVcc0zSgtx0vM&#10;zkHuC6Dvh7J+hapYqX2BrUgA1hVYaoGNalmbH+cvpcA5jdWK2jmsNgUFJhDVaRZoVM6JeZ7w84wx&#10;WoA2RtYLlGswhMA49GWPJPeaVoZhmNgfer785lu01qyWa4ZxZBzHE6Ru0bbUrgIy3WKJqyt5HTEy&#10;DD1146icpq0qnlxccnN9LbCeskeTADvst/dSQzquB3OWQK3KGKv51S9/wWrZMY6DgKOyIgaBVihl&#10;mOfAdrvHVXVBWEDlpNbtYySKClzAaUqz3UrNUmVYrdZcXp6zWq1ZHC3cKZyCxClrlss1KcH1zTUp&#10;Jw5Dz/JsxbJbEH0ghkhWiapABXJKuMrJ/eLkequdgDqPwdmzszMJOhsjEKGcqZ1lt91irWXRdQI1&#10;7Hu6bsH5+bk8UyoBBVaN2O33g8AbYohY57i4uCh1EXsKQleupu9H2d86R7dcgNGnfZXSiq7tyv4V&#10;gSjFVKzviXEaCSmgCrjO2Yqu606fh4YS+FcInMIUOIdkdtVpH9gtOuqqwhXowOEw0HZLCYr7QDKW&#10;u+2eH1695s3bt/SHnvX6nKZZkNHYqiFry3Z/IBuLrRvQFls11E1Du2hpO4GOGetYLFZib65bMWdn&#10;mGNk8p6kNBgrtQ6ly+c+mskHQkpkJfPeYZyYCyDXGqnTBj8zTiO5wBrqusIqOeYCiLES1K9qYoam&#10;W+JjpFstWF+cc3a+5uJ8zfnZiro8/wRcmk+1Rim0Sa2AVMCF88jhsGM4HB6AKW2BxHD6DCVEqeuv&#10;z88FqjhOxAzDNBNjxsfEME3MfhKAwRxOe/DkA9PhQJwnrFZcXV5QFSDzbrvh7vaWlOT+PhwOTNMo&#10;hnlgngNTkHC2T4lxmnC15cnTJ2Sludvs2B16Zu8F+tdUAk9qappuwWY/cLcb2A2em+2e19c3vHz5&#10;iu12i3WOtulOYNC6abGuBmPRdY21AozY7HZ4H7i+vePt7R0hyvy6Owigarc/0I8jMSaMludP17by&#10;mU9OBdJnaBcrUhaA7Vxq7tvNhsNuR9/v8eUZKkBNc6oV+BAIUfYzx1onWer2h/2BYRjIJJqmYp4G&#10;QpgxWu6NxWJRoDeyb8opMQ4j/b4v8FQBf8SYSKFct0pAU92io6rrAhFtuLy84Pz8nIuzM5arNdo4&#10;clK0TUvtaob+IAZ1cpk55DO3nE8++lL7kj3woazTc8i07RJrKqZp4ieffMzsB26u3/L86RWfffpT&#10;Lgvk9+2b17LHzopuKVBdpSGryBGqqQoQ1c8TOUeqIwTAaLmHXIWtBFqx3+0Zp5FpnkjksraqaBYL&#10;mrYlk7GVo1suWV9cslidoYwVWE9WhChB/2ka8PPIPMk+MoQoNTBniTEyTeNpj6u1wpb6Uj4B0qWm&#10;Z7VhuVjQNNUJfHQ4HBiGvqzRctnLaYE1tQ112xFipK5q2qbm7Fd/89iU8zgex+N4HI/jcTyOx/E4&#10;HsfjeByP47/bYR8PweN4HI/jcTyOx/E4HsfjeByP43H8t4137dMPDd/vNkm/ayl/ny3+fUb045//&#10;aBZ/EP7W8lGzhmK0i39kGP9QMPphqPhhkPx9X/M+2/b7zGoP/+yhGfxD4e1jKPf4/2ILfn/T+fts&#10;7x+0ur3nZzw85h/6nh86D8f38ucC/KdARvl5D3+uGDz+NGj/7u8fWtU/FL5++B6O18P7YAbvBsHf&#10;9+cPfz2GQd53PN8N6r/7nrXWf/IeQcxp+Z3vd3pN/Plr/uH5eN/1/PD1/5FZ/gPf633H8c8dm4fn&#10;/GEQ/0++vwhiT41GMUlzpiqmtT+970HrjDIKlCVrQ2Ucyge0TejSIGmsxVnH7MSMbJ3B1RX73Q6l&#10;tJhIoy+GFH60hiKhQPUAqvEQsGGVw2YJEsfgiSFKc6e2DM4wHPpilFYMQy8NSWh+/Zvf8vvP/8Av&#10;f/Fz/vW//FtevLhk1bak5Nnt75nmg4QDjNjpjJV0l59mxmEgBM92t2Gan7BctBjAGGmE8j4yTROL&#10;RV0sQpF5qoixOTWaGeMkLKX0KQiRc2byPcMwStCWYvXyAWUlHJVLk29M0silssYaRZgnohIzm9jG&#10;OAXJnbViHFaaGMVidLRik2MJssj5PZ5aXc6/LYbacZ4liGAlVLm8OGf0M3oK1LWYuB8+07XRpHGk&#10;rWvIme39lq++/JIXz59jrSmWw4F5AmIq4WkJ0VojTUz9MIFS1FaTtWYOEiA/9AJpuQqJF0/WGKNI&#10;yZ8ao4yB4OMDSIO8l8qJRSuEyDQPzMV8G4NnnCY+/ugZ2hpefPSCfpoYfaAfJnIGZ2dSyrR1sVTk&#10;LDZlfWyMSszThI9Z7DLOcHW5ZjhcMo2DhC1CYLvdMk0DRoO1mnmeyUnx6ac/JYeANhqNGDLC7Klc&#10;VQJ7mWkc+fKLL8TMVoLikOmHnpRXGGsYxx7nalbna87Oznj98hXkzOXFBevFkjDNRB9Ai8lkMpM0&#10;2istJpEyZ1UFljBNE7uDhKzfvr0DIzCDFKBddhirefrsgnFsGMeJYexZLRq5BsjF9CyN6pU2cj2n&#10;jEpifDt3FcM4M3vPH778kr/4i3/KcvGMcRrkOWAM5EhMkcqKdU6p8iwzBl2uO5SirmtWqxU7EpVz&#10;xJgYxlGa4rKSxqoS7FQ5SeP3ridETd3URKXo9zPb/Q5nK16sVswhkLUmxFTC+jNRwQoxAqMSn//+&#10;t4RZGpbfvr2halo+/snHYnIvpl0fIvv9nvv7exaLBU+fPqVdtMWILEZ6a8TwRkiQPMaJHdj7iNIQ&#10;cmSxXOJ9Zh49h0NfIAWZu7t7drue5fqM1XqF8p4YA0q5Mn9HULKmOs7HzjmZ57I0KuYk90s/jAzD&#10;xOzf8N23L5mmiVzCPF3X8eLZM+ZpKqadfAqsheTLnJLkHKWE9zPjMJXrQYx6y/U5Qz8QphGt4NAP&#10;YvSeIzFrrDKEKMYoHxNTf+CLVy/59KefgjEkFJ1ekUKgPxzo2g4/zzR1RT/3LKs1Pid++tnPefrs&#10;khDktS66lZjq64YUErXR5LHHNg2h9+zGPbXOYqOxGlebYgaS9c84TIzjxDyNOCfhvhC0WD0rR4qj&#10;AE2mDMlDFAOVco52sSBRDGcxSjMw4IxG1TViVIsljC7Wv363F5iJNadnqrUClgkxoo3AQUwBWZjS&#10;pNm6ugBQtIRGtUKbhGsaUvBiDAQJP0d53ta1IqsEyogZPHpiCmUdlVBWAk/JwzzJs1Y7UFaLZUsp&#10;tHX4SYJXMUYJY2or9lwdMc5SKbESSTCso6osta+YjJagQYyknPHlWDR1w2c//zlN26GtgxwxGdrl&#10;GeuLp7x8+ZK+77EPLF4qJKBYpBF4yzCOaGslqJ3g4vyCzlrCODKNfWnmNKzPzmiahsPQczgM+DmS&#10;kmbdCcAnpohPiZAScZzIauZo0owpCNwjZ9quReWKHCK+NPuqRAmUJOZilz/sezHULxYoY2kaaUbf&#10;7ntev70mRDH9LZbrEuBVBciTpVHeT2RtaVdrtn1PxOCzonYVcc4Mkyf4SOUcZ2crMXL7iX7ooYQu&#10;AXIB8cQYUTHSNhIYyrkADzI4W5HIHLEcOudTsJtUGsRTJoZcGm6VnAeji91PAgH7Q4/aH+iWyxOQ&#10;JqcoISwr98gx/GiCoa4FKrNsG1IuzfAqE/zMbnNHVVV8/OIZq+WC3f7Ad99+z+vXr/nkk58Um/mM&#10;n0YCP9qQlZJ7O8ZY7IAJdfzVyDNZgEwSygEwCGBm6mdQsuKvKkPTWLJSpKgx5oyubQhTYDz0RD9h&#10;jWH2I33fSxC8hL5Rihgy87QHxSnoqbKiH4YSMFuQtca0Dc6ZEhYSsIiEKd0pZDF7j0LWXzEkpmHL&#10;od+jFLJGs5YQgjwblBjStIYYFSmNJVSUmeeRI/giBjHKj+PM5u6Gp8+ecX5xKedKa+acSiAfshZI&#10;gdUK6yzDbsfrlz+wWi5p6xptjDQ5N81pDk4JyFGALV2DDkuckdcZC/AphMDs51OQ7bg3UUqCuiiB&#10;GJAEHqCA6L1AA44B3hDo+wMpSwi6Hwd5thtZg2mlmUaFnyec01ROgipV0+B9FKu5gc12y244MOeE&#10;/UcC8N6tr7xv7/6+/d/Dvc678LkP7o1TPq0Xf/wePPj1PXvX95jg391rnn5slrCOVvlk3UsFeCLX&#10;nac/7Lk4X+LaipvbDW9ev6LvJ372s59ytVqS55HDMJBSYH22ggf7UAllCiAmxcTQ95x1DdYqQg5Y&#10;q2kqS2NgUTtMjvT9nvN6Rbdo6V/dsN1tCdkwqlH2cE7WE8EnjI5McyKTCNGTyPigMcbRLgXIsl6u&#10;OD9b067O6BZLVssFrnIC1UqR/eHAzfVr/vD5F0zDSDrOo1pspTn/aOMVWJaYNyEzTyMJmVOrSmAb&#10;lL35OEzElJjnudQIxA5srBY4UFWTksLlTKVBxyDQtCRm0pwyuVierbUCzXGOuQTpTYF8JBsY+wHj&#10;JLRUVTVKa8ZxYhwHKuck5GjlfPvJiwXXzxJeq2tZa69lj6GtZZpnjFVUjStGSY/PEZ8zo4/sD4PA&#10;sWIE60goUlmzG23QOp7AJP3gmaaZGDxZq2LaliCNoiJGzxwCg59JIZCTBFi11vxPf//3fPLRC778&#10;8gsBZ1hT9uRBIAsxorQV06LStHVF9IlPXrxg2bSMw4H1+RqtK7759jtSSvzqV79Ca1X2rBMhJVar&#10;JUZr3r55w9fffcc8T3TLlQSlrRh60ZpsNBkldvJuUUIzUgtpmw6tNfv9AR8CH338MedXzzCuQmvF&#10;brtlu9kQg+e3v/419zfXjMPAbnfANjXrszWVc1BgFIvzM1arNdd3d+z2e5rFikXbiSXWCOjKOgdQ&#10;wukzWWcJWzmLiYk8TyTvZW8bPM4YurMz1qslaCWBsyx7H2st2lkx1d7e0rQVRmv2hx1ZpWJA1Rhn&#10;BMxmGy6v1sQsNZ3/6z/+R7799nvubjf83d/9PX/5V3/FsmuIYcalwL/6+7/j2fOP+Pf//j+wvd/i&#10;D/fkOHJ7c0tOULcdF1cdi27B+cUV4xz4/R++4n5zR0YzTRK0rtslXbtgtVyyWK1ol0sJ1ip59v/u&#10;d7/nd7/7DcMwcH5+zr/8t/+aarHgqx9eYpxDGytARyXB4gxoI+sWpTXaKHSKKGtkfa4Ndd3h6hE/&#10;VcxTxWEvkBVrLGPfMxXAhc+R//P/+b/5/IvP+V/+7b/hL/7in9F2LSHC0E/yXC0BRO/lPry9vcMX&#10;m7ezZT2QIuM8c7/fFbO6mHkXqw5U5uNPPma33/PdN19BTjy5umTRiRG1aRraxQJT16Syt5i9BNX2&#10;fY+trKxflUE7gVeRIcco+5MyZVhdUIpJ9utH8IoAvCwpJvaHLYdhQI8zF1cC51DFBJqSwHsEuuex&#10;1vLi+TPCPDH0M33fM08Dq0WLNvYEXzJakXQ6zY/HNZKAukoothZolE9JzK6AMYpsDTkb2QuFiLYa&#10;jCaWsPPu0BNSxlUNXYZhnrDFihxjoOs64vk5WSuqSuJyPkio+Bhwlf1W5vvvvucnH7/AVRU//+wz&#10;SJmX338POdNWjqwUERiGkWEYqCoHciditaJyNUOOhHlAa0W3aEkhyb6nfF4yjBP9MJO1wkdD2zpM&#10;geFYrWhchU+BYZrwXp63r1+/5u7ulqvLc6Z5ROlibC173Jc//MAwjqzXK84uLqkrufYP/UHAfMsV&#10;IeZSY6vRyjD5ib7fcX55BcacAJNoDQdPCJFxGkr9IjLPE7OPpKzIMdA1NeM0s9lupc5rNcYIwHKa&#10;Jg79gaZtT3O7LkFXZw0hSD2pWy2pXVOgE/JZQF3XTMELJGYeT0b0I3whhGLrDr7Yu+dTDdFqU+ro&#10;GWM0N9c3fP35V+y2B/7qr2oMiqHfY+2KatGW9Yyl6xb008hms0WlRFPXBSwTmMaR1lacr9f8q3/5&#10;99ze3fH99z8w+8A0yc8/7Hbymkod+2hRTzlRN50EHuOERrZ0KaZiiJdQYspQNy39MKIGWK+WqFrq&#10;6zlnbGVo6g5cDf3IenXO/e2GGU+IkYsnV9gC6dJKY5NDK4vSmmEMdG3Lk6dX3G+3HIYDkw/040xW&#10;mrZrqZxGadBO05iGi4sL+nHAVhV9PxCzWMH97Akp0LRiyFZGM00TNoNRmRDl+VeXfVtd11xcXGKd&#10;1CpVTAV0kEg50nQNz188436zZXO/hcOB3aEnN7Vcp0ZAYrnUt+fgaQoUSylF0zZiOLeGbAxZgQ8S&#10;3s0x0JoaqwSC52PEDz2NgowhFlN517bUGUL0AhzVmlws2qnUMB+uq13lUFrT90NZAyWqumGxPmOz&#10;27E/DLx9e8OqbXh7u+MPX7/k6eWMKSBhpQVKc3X+BKUV8+wx1uG95+z8jKau2e52JK2pqwatDbOf&#10;8Tkzec88jcwpk5Oi6haESaAOKmesEXgIVvacPoYyz0ZiGIk+Ulkt5vSyHjPaoLKYslXVooxls7k7&#10;BfLPLiJRW2Yiq/Way6szuqbCqiSQqnGiMoaz5YK6ak/wC5WTrHsLIAkl6/xnz56SYsZPY7lejYT2&#10;YyZrMdbHmBiGUQADiwWukvcYUqYfp/LZSrHVq4Qu0GdyQOeEVRnrLLaqmIeeJ8+eM4dEioGbYeTu&#10;5oblsiuAiFTOa0WIMKdEUmIct5VjvVrTtS1zzDTLNeM4EqeROWd288TaNayWaxbdgsXVC3ajp2qX&#10;zCEy9HvGw4H95p7tZg8xU9cN8+y5Or9CGcMUAso5mrrBGUO/2wkkYOi5vbvjm+9+oHIWYzXKGtlH&#10;+EDjHE8vl1xdXtB1TQGeCAjRRUXMcOUqmq6TY+eDAA+cY7laEHOpR2hZK6SYBaiSEsY6WUPACebY&#10;dRV9zBz2G2b/hpQ8zy7PyCnhw8Tm/p4YguzZkWdFTglnHTSZMAfII9YsxGBewIHO1oR5ItWGyla4&#10;qj2t5S/WK3zdcknmo49/InuW4MuckNBAGHtm5hOkP2a516y1GC37shQEalhXjmkaubh4KmCNSvOX&#10;/8Ov0FZze3vD2WpJCp4+TNSVoWsqopJa+TyNxOhRRmqEuhwbbRU+RVQ2HPY7DvtdqWG3dKtz6m6B&#10;rRrOLiradoGfx7J2MqWel/AxEdJEUzu0q0jI52PaGJrlquxrRkjyOuZpxCA15bppT+cKlagqQwwO&#10;7yfIBaJtDSYrweVpjc6gys/sfcBYgZbFINDIXABIGkUMQfbGk6x1m7bDVg1pnqRG9jgex+N4HI/j&#10;cTyOx/E4HsfjeByP43H8dzweDfCP43E8jsfxOB7H43gcj+NxPI7H8d845lHChR+yZn/IIP4wrCu2&#10;lR8/vHxfsPtdc1kuNHilzY9d2vzjbNYPm8CPloFjw9O7ofd3A8AfGg9Dyu8zaz8cHzoeHzLLvxts&#10;f19T+/sM5++Gyz9kcn93HBsFH7629413G+Lf/bv3gQXeZxD/L73O973P4+s8/vlD4MCHvvZ4nt53&#10;jbzvax6e1w+9t3df88P38T5Qwen371rUy3F59+d96Hp6H+zgQ+foQ6H5P/fv3v2+HwINlCxXMauL&#10;Kehoq9QPdYJ/9D3zUb6EUtIkY6yVpmuJeEoDoTUoo4o9QEK2SktzhHOWoiIvdiJ9ClWDNABrdQQm&#10;lGZ4VaAX5VW5cu+DNFgbZ8U0ow113RQDX0VGEWLCh8Rms+GLL74gZTEsn5+f0S3E8unnSAjFQqQg&#10;Jn86Br7YSqdpxGno2oamrsXu3VTUlZMmGiNGWR88MaST/fj0rCzhRoVYf0MJ6yilpLFGSWONBJXE&#10;eqL442C3SlnMl0ZspFVVn5qAYzGCGyPB15QzRltpXlGpfA8JQFsjZvLZi41JF5t8U1c4V0kou5g9&#10;fIz041zsNj8+g40xVHVdTKNicu26TuzV/cjZes1yuZSgXIzM08w8z2L9dJXYzzIEn9je71AGmrri&#10;yeUlF5fnuMqw2+95/foNTd3y2WefiWVeZVKSplW5zzMhJvphJKUsQeLyd9oYnLNorU6NWykGtBWr&#10;b0zSHISyvH57zZu3b1ifrVkuFkAWm5kSM8cwSuNOIovlfZZwqLOatqlwxrLb7Ug54Spp/kwh8PLV&#10;D+x2O8ZBwrlXZxfUWprKtVb4kLi5uSVHhUaah6IPJVCTaZuGrmkxRkGOjMMBcqLvewlyrta0TcP9&#10;3T0axdlyTV2JVdUWy9rxuZEyYksuxq+qqliv1zRNI/9GgbE10zxT1ZUYuZ3j4vIMVzmctXSLDmet&#10;BHJioi0Bg1xikD6KMU/CGkbsVNbSdgtQWoyzmw0ff/wRbdswTxNKSThjGIaTWTzMczG9wZOrJyyX&#10;K/b7AzknMTuVxviu606WdZlXJMROeWbE4OmHA+PkUdqJqayuCSkxzZ5u0bFcrMg5yXEoTXybzYZX&#10;b15zc3Mr5prgqepGbNohM45yfzR1jdKKl69e8fbtLdvtgfu7DYfDnru7O/Z9z3K14uzsnGEYxNIe&#10;A3EeifMoNmxrcVUFWYKXOSdyTBy2PXc3d9xvNwzTzNWTKwktZsX+sOdsvWBRN8zjKJZqowjzfLp3&#10;i7CamEIBFORinnZkFLe396A0WSuMNjSLDuMs+/7AYX8QG2+S0MWxEVnMor6EY3QJHkmAbbfbMk1z&#10;sSFbqraVgGwSGEdGbNYXV09oSyjWaHnW+CAmQT/NoKShVxp1vRg/leLy6pKqKs2CYSTnzHfffc2L&#10;50+5OD+jaxra0gBau4rVYkFtNSYnnEqoMJPDjCYxjz2LtsFo5FmfJMALcg4o86AYqoM0YkZ5Rmml&#10;8ONA9DM6R2L0YAwxa6rFkrpboK1jmifC7Al+kqAUYpszTuzwShuqqiFHCcPttzv6/kCYPTnIszl6&#10;sUkrFItOAAAhJbSrxDzp6vKaQwmJqhPYxtYVrlhIQ8worWnrVsJRWi6OVNZKYglNTHMAxN4t13ok&#10;ZfBBzLpVVbNeneGsNChXzmEUrLoWpzUqe5yWZ1ddLNYxRZL3qCQNnwYgRbE8ThMx+NO9q51FIQ3x&#10;wUeU0SV8pPE+UrmqPNcExIMWs6yryntCi6lqnPHjRAoBq7U0opdQ0/G9SqjA42PCuhZlKpq2o10s&#10;iGXOVkrjYyR4CVDPs5f5W5I1pGKPjyXEmVIQoE8WqE1KYtVNsZiQtRWjbglnjdPMNE9ljWDxXsyT&#10;ugTqtLbS4O5l/nSuERvuNJXzLDbLyQcO/ch3P/zAZrNluVrJWiBLCC4pClREoXImJTEebm5vOez3&#10;xaol0JuqaghJnqHaGLL6MVgSvCd4j/cztze33N3e4ycJTBqtcEYCmSHMYpvVyP2RBVaAkrCIca4Y&#10;zOpT+DlnTvtJW1sxSikklFls5koprDGorFit10zTJOAjlTEktFLEJOfo0ItlMcV8MnIbY06GUgna&#10;iAnZlyC2QCnkGSCB7B/t6TFGtDKgxcxlCyikW3ToEkRVRp6Hrq5YrJa8fvuGsZcwR84SiPDzTE4R&#10;oxR1W4shvetwxZCqlUZpAblkpbC1w9WVhNMo83q5b8kShh6mkRAiOUN8ABmwVhU7rZjE5DkcAQH1&#10;5JSwznC2XnGxPufsbM1hv+VwOLBer6SZGoh+xhp1WivK2lsAQTlF2rIu1llALa4EMEkRgsegUDpT&#10;GUVtNJojbC+CygLWKMG6475qvV4XOF4oQTZTLIGJEGZInhhnQpiYvWe3P7Df7fGzL03Y6RTwInOy&#10;suYUUQVacwyiKG2wVV1gGpm312859AdWqzUpa/7n//3/+K+qrxyvt/ftV9+F8j38+9OeNOXTa1Zl&#10;86MArbQA2t7Zu4tZu+zLSpDyuGH6UF3ljzd4WdZsSqEzmGK800qXfUvmu2++5s0P3zPutoR5RBFY&#10;tQ6nM31/YLc/ME4zdSXHsmlb+nHm9v4eV9cs1wuMVkzzxDzNLBbLU9DBastyteDm+i1+6sk50LY1&#10;t9t75mnEDz2f/ewn1FVFZWve3u3Y9xMJg9YVIUoYex4FopBIZQ16DEkkXN1w9eQJz549p+06VpeX&#10;XD57xuWzK5brNa5qiSmTcmKeBm6uX3P96hX9bodF4CHWOOpW7lVjxNz8R/vYFMXamjNal/uuchIk&#10;1gYSjNNMTmIlTTHhYxQ7t5FjbY2hqS1GR2pnqJuKtmlZtkuBqCxXPL16yuXZBVVVkZUc/+s3b7h9&#10;e8vmbsvm9o6+H1Aqc3Z1RrtoQBv62XN/GBjGifVySeUEkhPmRJgiMUh9zjYVq7MV6/M1VVuDBp8j&#10;iUTMAoDxyROBfpy5udvy5u0Nk59p2va0Hj/CNdpGjtlxURqjGJy1kTnGKENlHZV15BRJ0TMHT4ie&#10;6GcUGasMRlv++m/+ml/+4hd888037LYbKmdASfBmu++ZphljHeuLC9xxbaCgdpZPPnqOIjPPEYVh&#10;GgPBB55cXfDs2RPmcWYafQEtObSC27tb/vCHLzmMPa5taNqas4szmm7BHASS44rJcLlccHFxQVs3&#10;WGtom4baWfbbDdvtlqZrefb8I7SrOIwDU5jo+57t/Yb76xt291umfmA/HsgaXrx4wXKxRAF15Vgs&#10;F6zO1ozTRAKxelcV5+cX6Lph8hGtDTEkDrsDfd8Diq7pcNqQvMePAyp6nFEYK3WHZdfhKkvXdbRt&#10;S7fuWCw62q6V8GrWeC9797pu6NolbbtAWcvq/JJnH33E5dVTXN1StS1ZS7j41Zs3fPXtK9q25cnV&#10;JT/79FNWyxX73Q7vJ7Q1hNnT73f4YWC32RFCJisnP087zi8u6FZrApnBz+yGnl0/krRDu5blxRMu&#10;X7zgk09/xtXT51TOEsLI5v6Wzd09w2HP29ev+N0//AbvI0234i//5u/46LNf8M3ra8YESYtFVCHQ&#10;Nl0Mvqo8fBUFJijUxrKplj2DswZrpFYl802FNhURVYJTM+Ms84GfPb/5ze+5udvStB1nZ+dYZyFl&#10;fJD6yHa3Y55m3rx5i/eerm1YtK08K3zg+v6eVze3bIcDo5+pm4qmdiQtQKLNbsdDbFAAACAASURB&#10;VM/LH16Ro9RW26bBVY5x9ijraNolsw8kZL02zxPGGnyc0ZXCVlbM4hnausZZTV1ZKqOwRsy+qqyz&#10;U0yQMjmUOrrWhJTY7g/M3rPd7lFo1qsVlbNYo0jzRIqeyjmaqsYaizWapnbs9nds9huGccIYVwBa&#10;DTn501yUjpCYY70WCDmTYzpBYLabe377m98yzp71ei1wmZQJ3qN0JmtDzOBTJqIYSygupES3WLBc&#10;LgvwTay0trJgFNYZgXmUZ1mMSWzyZPb9gbquBNA5z7I/NoZ20WAqJ0Ag44qNWACdy/WZTPXJk/MM&#10;KdBUDmMU0zSSc8RaDUYVCIoUYIMX2BdKYauWqpYAWyaL9VoJJEUp2d+Ow8irVy8ZpokYYblYcHdz&#10;z3534PnT5zR1zWZzjzKaJ0+fsF4vqasG5xzeB1lnW4tzhhQDwc+kFJjmmZubO6q6A234/9l7zx7Z&#10;siw979nuuHBp761brs10czgUidFAEiGSgiAJFAF90BcJ0E/VT5AggSSGGpFj2kxXl7suMyPDHbOd&#10;PqwdUTm3s2p6MPo2sYDuupkZceLEMXvvtc5632eKkSlKTW6KgRASIUj90fuRvh/xQcR6ShuarsM6&#10;yzQNWKNo21YEijEQU6CdtTSzlto1sg5KCWflngt+YhxHFssLZvOl3L9Gk1IgpwDkImSOKF2hlBa6&#10;udPFRFNyy6qqUSlhlIjfK+vEfEsrLi4u8CHyzVdvWD9IXrVczVk/PLAbRuaz9iTYjCnx/t07fvvL&#10;X1A7Bxmc1iLILKZnsdQZLpYLKqvpD0JDni2WNHVNjJ7gJ/r+gPdTEUqK2eZyMS9zmaIfJvpB8kqj&#10;DZVrpPYVIvt9T9UcDaiKUJyMreS6reqWpmpJEdYP92QCTeN4+eIWECMfiuBTEXFGEYPs126/Y98f&#10;OIwTP/rJT/jRp5+ymLXcvrymaWtSBrBEEtqJCZhzBqUz1imapmV1ecXq+hrXtLRdJ6LTHMV8zRim&#10;YeTh7gFrHK6qWV6sJBdCCyQ+JbQqtmtR1ltt3WGt5e37d+ScSs1Uy9jlLCnLOutxuycmxCgpJHR5&#10;VqCURWtX8pZc6o9J9t0YjHMYKzmrM1bMdoIYB1pjpFZfDDeqknMkcVBBW4dSiPFHirJPZZwYDntm&#10;jeROzliaSq6V/V7Mcq5vbpnPliglxPd+HEEbFqsVF9c3WNec6O4ZxThOHPqe0XtGL+YIwXv6/Y4U&#10;JnIOqByJ04gmc7Faslws2PeBzf5AUplYagXW1GhtJbdIYoB2NK31oRDiM6SkSEnI5zGDNo6kNPeb&#10;LY/bgfXuwP/zZ/+Jt+sHusWMP/onf0RVWVIIPNw/sF4/sh8OPO52rLcbDv1QZlxF8J7ooxggFQOY&#10;pODi+iXNbIGpanwWQbarHNpC1brTsxFrK0bvMVXNYrmgqTvaTkwId4eeoR943GwYJ892v5NxOUdy&#10;isWEy9E2tcwzKTFbzFit5lzffkRdtyxXC9pGcp22rkgpM8WAVtA2LV07o27nck/kTNN0rC4vWSyX&#10;aGvoFjPm84Xcl80cU7fsR89+mlgsF8xnM6q6IpNY393h9wfUFNg/7ljfr6maiuvra7RVcq2myGqx&#10;oFvM0M5ii3nEYrlkfnkpOa6tSFFqeuMU2e0GoqTyxVQDmmZBXXeSDyWwxmKsZd+XGryztGWtWDcN&#10;3WxG3YiAPpaadtPUGOskL0K2LWZ+VfmbZbfb4+zRzCYx9oOYjQXJAcZxYBplXaSzIvuEHwcSEaUM&#10;KcvzQmdNMbsdCdNI9h4LqByprKEq6/HaOZpK/meU1GO7tqYrc31VVcznHW1bY7Uip4TKSF6Uwbma&#10;2WzOxdUldSO18K6rycmz321YP9xxd39HXdXF6HDEhwlT1gLOGkoRRtZNSpGVQmUNUcwzTcpMfQ8p&#10;M+x6YgjFGMehtMLVDdoYqqahaTucdWhlyErhT4YVYtCBkhplKCa2pjxfrZylrmoqK3msMTLmG20w&#10;aIyRNZ+zlrZpToZD2khtSuWMQ0FZY4oZXCD6KCbbKWO1xZlSr0hSmyOJgVEqZm4pBmLOXPzsj89N&#10;Oec4xznOcY5znOMc5zjHOc5xjn+wcRbAn+Mc5zjHOc5xjnOc4xznOMffM6bxcPr3h83Zz1Gjv4+i&#10;/TuN2x/E8cEpcBKgHCm5IMS/p9v52wS9T0lpR1HGc+Lg7yOyf/i648/PCdmfExt/+J7j758en+97&#10;/4ff8/viOcH7hwL076O+Pz03zxHQf4hQ//TzPnRl/6Fz/HQ7P0Q8f/q7p8L3v008/+H+Pd3G94n8&#10;PzRC+PCznrumvvsFz5ouyI48fz6P5L6n1+dz99eHRPcP9+k5k4APr7en2/2h6/y5c//c8TwRlo73&#10;Yvn/3z2HRcRUaCpKVOKl0aiIYAtBwVppljDGoLUS4Z81GHOkbChiEJGR974Q5kX8qj64nkCEH6hC&#10;mSpNFVUl5HVtLMa6k7FGVVUYK6IhbaQ5y0+efhj44je/4d3dHYvFJTe3t8zmc6yrhFQcRlAiLk4p&#10;SZNOaXa7vr5kNW9omwpyZPIDKXq0ylgn3zFEEUZPfhLajXH4II27QuaUBlU/TUJps0YE5yDN1FoL&#10;6aKQLU5CFkBlEe9oI5QkOW/mCQEilmNhCuE9Cwk0ivg151Re72jrmrZpOPQH+qGXzyJTVRXOOkKh&#10;IfmUGHwkKlVEW9+RKeW8ao6UpPl8wcsXL7lYrmjbFjLfNUQVauk4CVk5Z1XOmWV/GHj97WtiDnRt&#10;RVM3QlozmsfNlsfHDbNuwSeffAz6KOYNRSgoDfkxRkY/MU2e/W7HMI7ysw84Kw3LVaGXGmMxToiJ&#10;Qk90aC2NWO/f3QGZ25trrDXEMDEOgxgFlJ6l4zUfy/yjVaQu22q7Ga6umC8WtG3LMPbEGKjrhuvL&#10;KxF4GEtXi8gjeGkgXq+3WOOoXEXtpNlNBISKrm3kmiDT93shzVojdENtmc8WkIUmtpjP6dqu/E0o&#10;drGQha21Qo5M+RnxlIzFrjR5bnc7Dv0Baw1Xl1dcXV+jlSbFyH6754vffInVlvfv3hHDxGw+w2q5&#10;nycv4h9lNM5VZKWYpsDjTkwAqrpmGkemsS9itETTVHRdw36/L2OoCPVVhrEfRWCoNbv9Xprmm0ao&#10;LCkV4w5dKGxGxhFT7gMgF/G30pa6nZHIhBRZXFxweX3NNE4sFkvms46q0EjHYSTnxOgnDv2BcQqs&#10;N1tuX7xgNl+Qs6bvR8Zpom0bqqrisO/5d//+T3lY75imCRR08zn7w4GcM3Vdle8XRJQLqCT0axmz&#10;anKWuSGmQPKR9d0j79694zD23Lx4yX/+J3+MMSIAQBu0Sizn80IGV6CkgVAXeu5xHp8mX8hwQuCr&#10;G2lafH93zxQCKE3dNqwuLpgvF+wPB+7v1zw+bgnJU7dC9XWViJ5F0J5FSFtI536a2G42PDw8EFLC&#10;VhXz+YrFYsF6vWboD4TohXa8WGJtJZTtcWR/OOBDIR07J0SslMhZiX4yiMD3KOrv+z1hmnj/5g1N&#10;Zbm9uqC2hko7nDYYpTBKY1C0zjKvK8btln77SOMslbXkGGhqEabFJ6LeXOZwEU5VZWz15CiiGJVE&#10;uBWnkRwCKQasqTCuIWC4uLlltliSgd1uR/ATYRLia4qAFirUkc5euRrXtkKsyqmMUULkJkEKYj5w&#10;pNKK6ZTF2YbKNaQQC9VQ9kWIjErED9aQtSZrMUbpurkIq4+k+2lk8BMhiBlLiJmYMiElphDxvpCF&#10;QpKxahyF1vX4KKQwDc4oKqOptcKRabVCxYhKUcTQhRY9DSO6iGVzFPH7frcT8fY48vWXX3N3f491&#10;jpwS0zCKqNA50EKQ9VOQ5nKrCCkzhYh1FR99/IrZfF6MFCKxmK4E78U0JkZ8oY3HGDkcBsYpktD4&#10;mIgRsrJi2EEmaQpRT4QcCiFBHY0Z+nHCx0TWRkTi6ki/SifzAedEWNvUbRENQ9O0GGfJuRjrKIU2&#10;Bm3EyOtIHo2xUHKVCNLDNAIisL+7u8OnSNu2aCOCh8nL/WJMxWa7FSHqJJRxVBkvUFjrUMhaTMQD&#10;QhUeBiEHa2dRxuCLgY6t3EnEKI3Bc5wr80gR+HvviT6w3+9Yrx/YPIr5h1biR2C0UNzIsaxfxBRl&#10;CoFxGmUeT8cmWpmLtNZ084a2a1FkYooM/UDfD0yjxxRKYdM0zOYznDM0dcWsFaGXc5bLqysur64Z&#10;R8/jWsSHd/f3PG42hGKGwIkwLsc95aOhTiAiBgByfAP9MHDoB4Z+5HDo6YeB/V5y6LbrcFVVDDvE&#10;zMBaw3w5I4TAobwuF6L9ce13XMdZZ6maGucqMQewViiExdSiqiqM0wzjiFW6CMWFRK2VmOZ03YKm&#10;6VBK6KRHkVrOCaWzXJtZTJpkDNHUrsYYhVGgdKatK+rKFlFJoOukKTz4iein0zm0VoiKRxFajAGl&#10;wRbTGYp5lbWGyiiIoZCrA1aDzRFioh9lnnXOUrc1rj7mCJa2bWnbFmMMqYiSjdYYqwlBxFcpeqwR&#10;A6++n9g8buj7kRgTzjimceLN+7c8bh7xUehtwU8Mh15yJ2MoFyW2bqgquVe360d+8YtfcHV5RdvM&#10;cK7mv/6f/pe/U31lLNfBc3nt9+W0fyPn+VvM+J6r2/zO5z3Raj5XS3h2eyfbLXmvNQalFTkF3nz9&#10;FW+/+pIw7CF5tErUVSUGRm3L1dUlXVezfXzgYb3m62/fsNntUDnx8sUtlxdLrNGM48Dj+oHVakVd&#10;C5V8vpxzdbHi/u49vu8xQFfX7A89ZMV8vuDHn3+K1YoUIptdL/RRDMYIqTJ4X8jCYjpyzH38FEAZ&#10;fvzTn3L74gZtDKvrSz7/8Y9YXqxwdY0yhb48+UIi3jP0B4zSVM4V8ULFxeUVy9XqVLfSWnK7qqpk&#10;3cd3tQJbiLw5S8439D2Tl2v+6GgwDL0IwbUu95Fh1s2ZzeZopWibmlnbifg2J1mfIIKD7eOa12/e&#10;8Oa1CN8PGxHTiXFWxatPXvKzn/0BNze37IfA2/cP3K83pJRZLubMmopxOJBikjVNkDmobioxh2ue&#10;GkSI4PXh8ZFx8hhjqesG7yPv39/z8PBIiInVasV8NscYg/eBFNPpXrNOCPKp0IBFvCqEeKU0KSYh&#10;9o6DkG3JOKWYVRWzpqapHT/96Y/5o3/yj9lut/z2iy9YLBY4Z6mqiv1hYLvbiVjGWqq6JiYxtkph&#10;4vrqkqvLi5MRW4yJlEQEU9cVzlmGUcb3EANaK969v+Prr76kH3qurm949fErbl/c0s3mhBixlYhS&#10;mrZmtZpxdbnk8mKFc2KeZgsVHa25ub3l8uaauptzGAbG4Amj5+H+nrevX/Nwd0/0Yr7XtC3L1Yqq&#10;qgghoI1ituhwdS1Wg0bTdXNm8yXdfIHShjFExmliCon379fcPawJKYPSYig1TIzDiIoZo5SYJ8QA&#10;GSY/st/t2B8k95M1wcThMHAYeqHh5mP9RYxPu/mcjz7+hBcffcRssWS1WBBTZv244f/+t/+WMUR+&#10;+gc/5ZNPP+FnP/0R83nLX/zFX7Jer6msReXM/cMD33z7msO+p65rvvr6Nbtdz8vbFzjruLq5pu46&#10;+uAJgGtbjGu4uLri5atXfPzpJ1xdXZIzfP31N/z5f/yP/L9/+u958+2XOK1o64ppGPjqiy+w1uGa&#10;lp//03/Gf/kv/iVeKaJS9JPHh6PBjSrrbfVsHS8/MWg51c7KWCt1NKnpnGpRztHNGpnLrAEUk/e8&#10;e/ueL778gsftjtubF6wuVjjnyMWY8u3791hnuby4YDabUVlHSpHBT9yvHzlME0Mxq6qrmq5rqKuG&#10;rpvz+Ljhm6+/FpNABV0nRmRTCBwOexE0lkKfQtE0DdM0EpKsyYw25AQxRGZNK4LgFIllDrVF0BYK&#10;xZ1yiHQxskwxnkw1+8PA/nBgPl/Q1LUQ4IPkW9ZIPepYF0spMoyD0EGLmNtoQ9fU6GKeJFPjM/X7&#10;IsSS9XMmZ8UwTjRtw3K5QCtIIYAqr6Not5QY5m23W1CKy8tLfvazP4Aspnxt09C2Dc5aGX+LcaC1&#10;9kTo3mx37A8D9w8P5JSorIEYCONUrhVVXi9zgjGWh8cNxlXc3NwSQ2Ace46mREdTlZiSGDVZEadp&#10;pen7Ac0x/xETg7qR81vV9emZyNFg1JYcbLfbkoFuNuNxsxEDihChUIpDDBz6ntXqgtXq4mQ+ejTN&#10;FEGdmC2N4ygE4yQmh+8fN1hXoYzh0Pdsd3v6oS+5VRJjRSO1QmediJjJzGYdXdehySUPGSTP84Fh&#10;HDHGslquxCinEKGNVjRNTe0q+r7He89sPmM2X9A2rYjwSh5sXUXfj9zfP/LRq1c0TYNS4KNHU8Tu&#10;xWxApSyCxJKLSM5TY6qGuu3YDxNfffOaXd/TNi2HQ8+bN2/Y7/doLcL6uqr55S/+ihy8CFetzJGy&#10;RhLzMDE3FIHsYj7ncb0mZWgauYePBqjWOBmfoYjKYdaJEWaInsmP7PZbDrs9Ici4VVeOqnZUdUXd&#10;1sUEQUwptK3QVozwAPb7A1988QX73RZINF3Ni9tbMXwLQc5vDOQoObOxlt3+wLevX4NSXN++4Mc/&#10;/hGXF0sxxIlB8m8vRmZi1pBKngV1qYsqLTWJkDL7w4HFfEFX19hibJVLTjEOI/3QM18sWKwWeB+Y&#10;xqlch/lkinWsFx5z27u7e1LOLBZL9FHg2nWkDOPkIevvnhtYg3UVbdsVUw3Jjfw0SP1VK4yTOrex&#10;RmqgpQaeUxIjvEmM05qmxdY1GIMyFrQ9ibidq8gxMhwO+LGnqcRgIUwjOYpBYr/fUzsxGa0rdxKk&#10;Xl1cspgtefXqFbPZAq01bdvy8cefYquKupbanC317aOR3NF0UnIEisFAwOjErKqIY48h01bFcCgn&#10;6kqMRKUOBCBmRaYYOamSN+RThvCdIXKMkf3hABmquiEpGYunEPjy62/4zZdfcrd+YH/o+fTTT2S9&#10;PHr2uwMxJgbvi/lnZpomfAi4yhXTzHh6bjZ5TzaappthnAjT+2FiCh5zNAD2iTAFVFZFtOwwRgx5&#10;XO2ou5aqlecxKQXW6wceH9dyzBWM44CfvMxZsw5tLMMwosrcbowlRpjNOuadCN/btmIxn7OcL1jO&#10;51yupKYsx02elw39wDhOOFdxeXHJfD5jMZ+L0H2xwroKHxIP6w2Pj1v6fjw9m3HGMG9rLuYdF4sZ&#10;V6sFdWXYb9cs5h1GJSqrcFox6xpm8w6lNev1WuZDpYhJ6kCqXJdy/8i9tN1uePf+LY+bLbvDwOAj&#10;IYlh6RQCIYkZZT9MoLQYPKPE4KmuqJyV+bLt6JqWtmmK8ZeWnC1JfuGn6VRPQimMNYzjSEwyNzRV&#10;QwyRsR+I3jMOA3XTYq1l7Afu3r/n/ft33L17xziMkoeVecEW402KEN5PYq4ZpgmjFZWxEMUAKowD&#10;KiVymMq9kUh+IgUv8/E0yXMqa0EZDsNAP4xUTUPX1rRtw+3tDS8/uuXTTz9mPp9jnBjL7ncHEkrM&#10;PaxhsVzQ1g1N04jpWXn2Qxkno48QEjpDDh4/DOQYcVaMcnbbHZvthhAT+/1BjE4pudI0iYgefTII&#10;P5qmnkz0UKgykcSQylpWTNuUFIVkjtD6tL6KMZwMAY7P+rTWLBYLqqoRc4CYiuHbyDTJ+VKIWYLV&#10;lq5tMcahtZi3hig1NqU0Sks9NQTJeVd/8M/OTTnnOMc5znGOc5zjHOc4xznOcY5/sGHPh+Ac5zjH&#10;Oc5xjnOc4xznOMc5/n5xFDY8JWt/H9H7w5+f0tyBU4PrsSH+OaHyURyccmYaR4IPOGdRuT41bzz9&#10;LPhdIfnxv7E0ShwbuY/iEeB7G7uPAuUPv8tzgvLve/+Hv3t6LD4UdP/Qvvw+2/0hctzTv58acp4h&#10;m3+4jx9SyZ/uw3PbPm7j6XH78D0ffscPxfcf7svxvU9f9/uYKXxfo//x2H/Y1P+hgPzZ81roifBd&#10;Wwjqd8/hsRH2uSvk9LqyDTkpuYhU4LvOwXzatjoi0D+4Dv42I4mnx/O57/f0vnx6LJ87988KJiiG&#10;FLqQjZ6c95Ti3zyPCH1FHalZStM1HSFIc14MkUpD5YQCW1lL7Qx9U1G1NVU7YHc9h/2+iM+luTaT&#10;yFqDhuMRV1qOls5CNbTGEJOIoZtaGmkUCrNY4utAfziQtcZUQjYwuiLN5yTveXy855e/+i13d/87&#10;f/In/4x//s//Cy6vbjGm4jd//Uv64UAiU9UNztY4JwRgYyBFT04j4ziyedzjmgZjDE03F7F6lhNu&#10;rCb6QF0bumZV6MkVOWWGQmKOKWK10F5cLSIj46SxPBcqsSnUKrm+FdbZ01iZchaKVy62BDkTfEAr&#10;EeMrlXFOE6IhhFxo5RartYiGVBK66jhKQ/0hstvvWa4uRJSQIAWPzYpuPocoIrcQAkYLQSmFgLEW&#10;YxyzbnaiwzjnSCkRYqRpW0KM0hh7t+fu/R3XNzd81tQ0Tc2sa8k5MBw8MS7phx1VdkXAFZnPhUw3&#10;DIOItXTGmorshMhYOYs2GnRmt+85HIKQUJUmhJGx71nM50JcchbvR6y1pCSNcZWxaBO4WC7ZbB7Z&#10;bjdst3suLpbkrNkdet69e4c2NfP5nNVqhXOGttwnlXPEyaOM4frFFRcvbri/W/OXf/6XxegArq5v&#10;+NFnn5GDJ40jU9/zuNnI+TMGlRIxedqmoWkbmlAzTdNJ5AfSvBlDpo+J+hBYrlbUlTQ/xuBZzBq6&#10;WmhUQ/BF+DPip+kkgrJWKMk5S2OoVkooT4U8jDYiWrRCepvNOi6vLmgrR8pJaMXjgJ9GQKiv233P&#10;YRjpGjEBsFlInNqArWuGxwOvv33L4/YASghQjXPsH/e8y9A0jll7i1MKq/Wp2fFxf8BPE/3+wDgN&#10;/Ojzz2UcqRzGQAheru+QhAyVRRR0pMwopdFWE2NNNTMQAlkb/JC4e/eO/vW3fPTxJ7x797aIaBpi&#10;nGicQyXNOAl9VYbAzHK5xFjL9XIljVwkDvsDb9/fU3cdi4srLq5uWT9sqOuaoZ+YdYq2nhFD5qsv&#10;vyblRLhcsJy1mMoWwSeEfiSYEesMWWcICR8DSWdpfi5iBJU1P/vZz/n5z/8R79+/5e7dt4x+wFmL&#10;T4kwRLwPtMUAIIRIjiIOCClTdwbrNJlIXbesLi54f/9QxvpM1WTaruWTzz5hu9vRTyPfvr1jtlhR&#10;1R3jJI17xgiNMqaIytJUF0MihEiIkWU7I8eEJqOB/WHHOEij6zRO1HXDYjZnmpKQ4saAyh6VwRmH&#10;rqoy32ia2YyqqtFK8Xj3jnEnY0atFK9ur3D2JVorpjEQfWCKnoRQsfEDU1Bko0WY7yeapsXZSijV&#10;4wRVQw5RiIdKQSWiY20tShmqWYVZLkkxMh56xn7HOEjjvUKhtMNWHRjHuOt5XO+ZLS9OwtqcwdgK&#10;pQ26iAQioKzDGUvKiqquuahqFv6C3eOaOA04owkhE4vRAJM0CBulpKEREdmmbFHRo7KRBv4YCu3d&#10;kKKCKON6ipHFfIHRRuhKGXxM+JCJMUHWaGdIKjKOxWAkKbRSGCNirugntEooZ4nTga6eo3JGKxEP&#10;GJVQBlI8dkWLUM7VHbUxYgQQZS0xjSP3799T1RXKKObLOVpZwjjx0I/0/UAMinbW0c5bbm9vuL5Y&#10;SeMokHNgOZ+zWC6FgD0cCFPAl3WKNZowBUalGKIvDZpRKJoTxP7AfgzMV0vqpsVhRMiOoj8c6eqQ&#10;8ndiYmsUJih2uz0J6LTF1A3JWDIJO1ugspwD5TQEj3VWjB+cJaZADtIESpQG8aqqWc5mLGYzYs48&#10;rHc8rB8ZxgnlRyE7ZTCm4vK6QymLcvVpoZqyiKSNlbHj5sUND/cP+JTZTSPZGarSkKq0paoMRgNa&#10;MQa5nmZ1K83GPqETJB+onS3iYzEAIMn6QiFNy1V2LBbzYtZTGqpzxFhNZY2sCcmEIJTQlMWsxFrH&#10;6KPMv5WIPOS90kxPzvgcOGz3xClKM7z3uKoqQoJM8kJcJGdUiqgYsHUxtDGaKRgx+3GO1cUSpRRh&#10;8icq+eg9m92OyU8itqorMBqdNSH60zpLGnVBBVBYIcKHyHToRUgTAkMvhj4XFytizmwPBzEzSppD&#10;P3F785LK1YzjyDRJQ3tdiVgDZUtjeCaMHq1CEdZm6sZS1SL80MYWsmrGWSuTBvIdJy9EwO3uwHbX&#10;s7q8pJ21YEC7ipwDYxghe0KaqKuWquqwpsLaCu8dm8fA7vGRtb8XMVCG5XyGiplxN5ByQJt8Wtsa&#10;ozHaYhDiZlYKlynjbjEISp44eqZMoVRqsoI8KXxOQsmOEwoxOnG2plIalRWDH060V2vLcZ8SujLU&#10;rkbFLKLMqUcV0qY1QipNKdG5lpiE4ldVlof1mtev3+K95/PPPhEavcnkQcbAx+2et+/vGYcJlRXf&#10;fPkltXNCSKsbXN38/1JzeS7/+qE6w4e54Id//76/nf6dOQk2f2h//uZOSH4q+Wsmltb6nBPWGYzO&#10;tM5RNRV+EoKiszOs0yxmjjjV7DcVyiRiEnH4z3/yGT/90SeQA+OQaOqa4D2Hw56mbXFNjWsqbFML&#10;WdwHKqUJU6RxFbUZcbOKi/mCaRx43D1SV47VasEYFCEp6roh+JGh7/HByzicMrvdgZwVtx9dcH17&#10;gw+BV59/wquPXxGTkCwTQiSPMTCMA3Ea0ErR1K3QoFEkW1G5Wj4nJKH8RjEiORp82ULIzUWUpbXU&#10;po6GG2KqchQSpicGEvFkknRxcUU3mxUzpMgw9LzdPMrayIrAlP2Ot99O6CRGUVPwUk/Thpvra159&#10;/ILVcs6Llzdo7fjFr7/gz//qr1GmpmlndF2DVZFDvyOnQFU1ZKUw+mjUpst9bkhF5Oknz3r9iLaW&#10;RdsxTZG6gfV6y3Z3QGnLfCEkSG1MGaOQ3ExZlFYM0yRmAF7EcdYIhXnyI8PhwLjvid4z61rm3Vzy&#10;kAxGCdX4+uUNP/n5H5CS5y/+8s+L2YkTAmzTou1WRMSl1LJ+uMdVNfNZa48NbQAAIABJREFUx+3N&#10;NZ+8+ojauSfrN03G0rQ1dV0Rghg0xRwAxeNmy/u792QUy9Ulty9eCBFdybpstlyi9nuapqKuHW3T&#10;iAhGQSITc2I+X1I5oQNnBVkZYs64qqIKifXjjtdfv2a/3YoZFpn5fEbT1ChjCSniowhpEzWKSM6G&#10;pm3RxpGVJRTDn5gSOWW2+x0Jxc2Lj0g5M0wjY0pYpWmqFm0NMUWmpNAq42MsZgUZozWTT5gQ0RZ8&#10;mLClnqEnT25qqlrWH9Poeff2nt1hpK5rVosO6xz7XU/wic1mx/pxi7WSR8cQUAq+ffOG1lVsSx1h&#10;9BPaGvphYnlxyfX1DTcvXxKip3IGrOJiuaCuG5wTcmgIgfuHNX/x53/F/f0dD/f39IcDnat5eXvJ&#10;p69uefnylhgyv339lpwytml48aOf8K/+h3+NnXds7+/pFkuutcFsthz2e6IXQZHUlUWAnEu5Lub0&#10;OzXGk6GIqTHOoownJzFhqxuZ98dhT9VUtG3DYbcnywjLerPj//g//y9+/evf8t/8q3/BH/7hP2J5&#10;ec18uSQBd+/e01ZiSkcWRyHlDK6paX1iLGvJ9WaHNaC1Y7EITNPEfD6Xe2qa2O73zFeyDvI+ctjv&#10;sa4i58wwDuwPe6qqIo6RcRjZrLdcXl5ircZoQ11Vkvf7QAyRlPLJLC/GDCrLNXIUxIMYkCnN1eUV&#10;+77n/bv3WGOoKouzFVaLAC1MowhfFYQcqeoaYxPOVfSH4WT4po2IM1NK39UK83fVVFPqhSklklLY&#10;quLVJ5/iLORiinI050w5k7IqNYNCVA+BxWzOzfUV1mguL1b0fU/Ombapy9oSdrs9Wsl9YrXGTxPr&#10;x43ULJVit9vR1e5kPhN8kNwC8NNUyMSKj16+RFknc7w27HYD2+3ErO3QpkIHQ0bTtDMu5jP2+w3j&#10;QQwrF90cV1fUseUwTicC/dHA9PScJIj5oVaarmtZhQU+ZpQx/NVf/oK6EWL3w+MjYrC44+r6mqZp&#10;iDFSVZWYkwLGVUyTJ4eE1YaAYpwCN7c3fO4cr1+/ZtqLMeZ03Cd1QCkRgeckxp26adDaEHNCGyvz&#10;YI7M2pah79ntZW2tjSbnA0opXr16JWYJxjIOvRiGle92vB4eH9csF0u0VoVkLDnOZrvnmzdv+Kd/&#10;/MfMupZx6FEq0FiLikHMn8p8nWOCJOZjWimMq0jFSO7HP/sxr+8fub9f8+0374DIy9uXrB/XfP31&#10;ax7u1/xn/+SPcNYxpETbCFW4bYU8HAotXOpspdYVI0bDat5S1xWmclRmSeUsKYj52u5wIKbEbNYS&#10;gtRRQ/CE4Kmqmj5N+N0GpWE2a2iqFuOU5CnF+K2uOlzdkrOmMhrvPd98/VvGYV8E9ZHtZsfhMIjx&#10;jjHsD3um/kBTW9q2BjT3Dw/sDweqpmO1nKNUZjbvWK8HDuNAS43K6mTkVxajpATGOpQ2hDQxeo+P&#10;8bTuccaeiPfJB4xSXF5dsttu0ErMa1MR41ol93tMiRSimC1ahym12JvLS2LOzBczDJzE3HK/K6q6&#10;IvggY4oWk05rLTYmUImsFOvNltoqdO3AWELwmJjxXoziVquV1JD9yDh5HtdrYkxc3b5gPl8QsxhU&#10;5BCltlZq5XGaGMY9W6uojGKaRg7brXy/yZOQfaqN4uXVBY3VxITUQNpGavXRUTcNPnhSnJjKfXAy&#10;Azcag4j1lZI1qFGJpDRhjGg/MQ474rCj3+/ZPbzDuYpmvqBxNUa3pDzSjyPKBCqtyEdjs5gIIZ+M&#10;b60zYoq624k53eSxpsdVLe28ZbW6wNQ1Vdfx8eefEVLi0A88PKxp64br62sWsxmTn8TsLUWMAquB&#10;nJgvF8zahhwjBDE0tFHo4yElfD+gtcLVNXkqNG0ga0s28mzPaIMikfxIUhFtZFxQStO1De0nH9F1&#10;NfvtjkxGK6l5WaWl3txW+MmDndgdenzKLJZLrK0hB4wyUucs40gIER2jmJAaRTZCLrda4XNks91C&#10;zlgjnzOMPWionGM4jDyuN/jJY7RjGkZ2bFktZ9RW5v2sM7XWWKu4vJzRDz0pjOSQydGSSNyPO7J2&#10;9D6x22ywtqZuO5paTD3tk/xQq0yOUzG2XIuBcEg8bPd0szlt22KtCNkzCVdMEoy2WKPougaFGIeI&#10;oZ+mqeX5ig9BzL6UEiPBEJjGSMyZQz9wd3eHMYraKCafGPqJm8sLFl2HUYroPW3dUjUNGeg50HQt&#10;w7Bj7CNvvv2W4dBzcXlJWi5g1omRVV2RtWKc5P5MKRP6PQoxjVY5U5Vnlv3Q48koV2GVGPt4H1Ba&#10;iyFPP5KAaQpsNzvu3j+gcmAYel6+fCnGrc6JqUZds1xd0rULQpTnKpTceTGfl1wlMU1e5oMQSBGy&#10;UuynACFgUsSPA4ZEUAGrNarS7PqBL3/zBZfX11SVpXIzFos5ow+yNtJO5mU/EaPkg9M4yTNMK/Us&#10;awyVk/FMjKkpBp5IjVPJXOCDmNqO43Ba4+YsxjfeB5yr5ZlCMd32YSwGsiMaw3wmIvgYxbQwxiDr&#10;/MkzTl6eR8ZYjKKrk1ngOc5xjnOc4xznOMc5znGOc5zjHP9Q40yAP8c5znGOc5zjHOc4xznOcY6/&#10;Z0zj4XuJ4vC8iP0YT8k4JzFuaT4wT4TNR3Hyh3T3VMgmH1LNnxOxP0cr+5C4/pTG8+G2nqOE/22f&#10;+eEx+H1e831//6H4PiL3c/F9AvX8PaS47/t+zzXV/9D+PX3Ph9fKc6Ls5/bj6bl6jmR+FIs9vbZ+&#10;qLn/uWP43D59nyj+9N4n+3Si3qGePeblFyfC5+8cq/zdNo9Nh1o9L1Ivv/ydc/l9ZgI/dM0ct/n0&#10;/vy+4/+c0cXvHN8jRQFpFnl6To9Np8fP+m5b0kR6FKwYa4SYYgxKWaEQGYPRBuMsulCQjiSW7/ZH&#10;jAOSYAJkn4qIUCkhGRypSynlQkoC61z5bFfIkxZrhGBktZWmH1uI0Egzzr4f+PKrb/jVr3+DUZqP&#10;Xr1kPp/T9z2z2Zz5bClNvkphncYZgxHwWjmvinhs8ikCrpSh73shsgahgc5nQvmQRhARAmljGKax&#10;mAZI86N1llnXnRqNODbzpljIUUcCs8ZYexpXtdaFpDxJ07FWjOPAfr9lmka5ZqMILSpXUVcVzhqh&#10;dcfIu/f3Qtc0Fu8nhsnLPVm2faRza2OEYHRUcJAx2okIoXLUdX0yOtFaxBPOVVSFotz3Pev1mpQS&#10;l9eXkJOQFa0mpSBUlNJ8fGwa2u12HA4HFssl15eXOGexzgilLQQ0cv5zluNqlCnXqFBuhf7TcrFY&#10;yDE2InyyRpqBtBHSlj+SbFMSQmyM3N68YD4Tguvj5pEvv/yKvp+EuEMiR09bN9zcvsQZi2gaM9oa&#10;KluRgufd+3dk4OOPP+b68oLaWsbDnuGw55e//BXjOPGTn/xUGqIK9ddaS13XJ0K9iPVjOVbScN73&#10;gzT3GYPWGaOhMhqNzKtk8JOIgXJMRSBmS1OxkNuOouLjdRaLSCcVo4P9dsfl1RU3N7c0zhLDRI6R&#10;zWbH/cMDVWWLaKehahzWGowVqggIDe5xs+WLL75gu9kJYXryDIcDbdsVSrNcw1eXq0IVVngf2O/2&#10;/OpXv2boR2KWBum6rrm+XAnlJUXGfkuYJiGDoTkMgwgki1mEMUJmTFnGMVuEtkKCmnh4WEtDWozs&#10;9jvWDw9Ypbi9ucYVolLbdDKmaM2L21uury5PY4m1ch8eib3WVSiUCNdDkrFKKbR1aC1i9Pv7O6q6&#10;EqODqpKGMx8gK1JOJzqqH0ZiSCjrWG+2IjJzlpcvb8kp4iwiNkYE61fX19RVQ/QT291WTAKUQWnD&#10;NEykFHHOMZu3RdQLxjgmH7i7fyBlmCaha3XzmWiXy7hmrGG339M1QsdNMTBrGmaz7rum7klMJ7b7&#10;HWhF23YAtG2H9573d+/FICkKSfxwOHB7c0PVNCjt8IUU1Q8Tj9sDv/r1XzNfLoVAbUxpfleoJKTS&#10;2jm0ysTg0arQbWKEnCAJlYYcRFyZhMB8FKEpNM5YtDaneTihCFGI6ChpqLXGCEVdaYx1pCw0NWM0&#10;+/2ew6HHTwGFpe0W9IPHVi1T8OwPuyLEykLRrUT4ro1FO4OtKkxVY6uWmDhdP66qRUBWROdCkdSQ&#10;IsNhx363YRxHnHUnwu/gJ6ZxYJpEdKBLY2NWIqA4HAYR9qRMymJJMIXEFBJV3dDNljRtB1oLdXQp&#10;PyulmUqDed00XFwsubm+Yt61ZQ4Ual1VOTKIMFcpIU4rWSMYI6J8oxXOGigGFTkJzdxYy4uXt1xf&#10;X3N9fc3t1Q2z2UzGPleRQma9XvP27TtSysy7GdbIfrZdx2W5H6dp4NAfCNFjjCLHgNMKDUKDCp5h&#10;GEEZIoaoNFk7kjY0ixW2bulHz+4wEDJMMTOGhI9ZKO/aEGJmipFIxlTVydRlGIZynxuUEaJcSjAG&#10;z9u794WSJKITrRSZQtstDf2x0LFjCCexyTgFdrsdu/0e5xyX19d89OpjVhdXhJSIZR2Ts4wB1hoZ&#10;O4Y9OSassyIQANCKpm2oaqH5xpyYQhShsjHUTctidUE3X2Lrlm55gXI1X331FQ/rDXVVk3LGT75Q&#10;pShjShJ6s9LEjBiRaE3VNLi6KjQ1g7EVxjomL6YsIQSm4YBG4Yylco6ck9AutSnilYT3E4eD0Imj&#10;j2W5nEk+FbqdmGsEP5Z1mcJYJ/daySGmcSSTC3lLKHDGWpquxdZi0jNOk9BfUy5zUMJZc1qbHsUw&#10;dS0CtrrrqJqGqpE1US7fP+YolDSl0EYIac7JOGO0OZkJUO5pVwQhspaUBvqcoog6gj+NHVUR/oMQ&#10;5EAEpPvDgWHyHPqewzDwi1/+mvXmwNv3d3zz9g136weGKRAKMVpMBmRedieCeywE+cA4DPT7PcMw&#10;iGg1K3KUdYPKCW2KKMhYEVvmXEQtMt+HQh1LKdDUDkWm322JPhQDje/yJxFrBmL0xEIhNcZgTUVd&#10;iWiQnE9GBCmJeUJVOSpXUxlDv90QpwGjNaoIXodhYN7NcK6SfSnN9yjDbrcnZ6FudkcSaIhMUyDE&#10;xBdffMmvfvVr3n77BqU1n332GZ9++iltNyOj+K/+9f/8d8rth2F4tnbwYe3kuXw7pSTz2vfUHb6v&#10;VvD0MwD5/n+HWsTTvFgVAV9WJRdPkce7d7z+4q9xKdJYhdXQtg1VVaFyonK6CCm2bLZ7piDicZKn&#10;3+8I04gzhhQCm8dHkoKum9HM5yyWKy6WC9588zW7zRpdhOfee4bB46wT0aDKHPqeKWSUsTTtjHY2&#10;Y7Fc0HUt3ovI2loxiPBTICvL5z/+KZ9+9hk3H33ET372BwzTxGa7Zeh7xkK7nsaR8SBEdsmZhJLd&#10;1DVNVeOsGGiIYVA83Z8ivRRzCGtdoUSKmYouZnJ9PxSCsRxPEVRK3UOR6dqO29sXdO0MhYg/9rsN&#10;m8c1m8c1KQbaukEhYozNesuw75mmEW01n3zyih//+HN+/o9+xqefvGJ1sSDlxC9+9Wv+w5/9J4zr&#10;WCxXOGcxOuPHnuAHrLHMunmZczWmtqeTH5FcoR8n+mGg7WZc394CmmGYeFhveHjcElOmqmqapjl9&#10;L7QI6m0ZLyS3kDVH7SpZC4bAdrtl87CGEGmMYVbXLLpWTBfiSFdXXK0uePHylh//9CdcXF3wp3/2&#10;Z+y2WxmLkpBbfTHGEVOVGrSmdhXL1QUXlxdcX17w6uVLjFYc9vsyFtoTIRYy2+2WlBJtO+Ob19/y&#10;cP9ACAGU4ub2Bde3N7imZr15pGpaFiuhdra1iB2NrehmS4y2hJCYzRf87Oc/RxnD4D1TiFRdITX7&#10;yMP9ml/+5V8RCxnY+wlbFUF+K2IlpcSAZ7FasrpYoZ3DuAZrKxKmCPvEeCRHMaAap0DddCLG14rP&#10;//AP+W//zf/Iv/zv/ntWN7cka6GqCNoQssJjiKYiakc0Fdk1JFPhExzG/jQXpWLmMI0TQz9wOPTs&#10;d3vu79fst3seH9es14/4EDDWsdvtefvmHfvNjnHfMw0Tbbvg7Zs7wuipnJjfqELqvbhY8flnn/Hi&#10;9pbZas7yYslsMaOpRJyUfOSrL7/mP/yHP+NP/92/45d/8Rfs1g9kP2EVzNqO2+trPrq94fpyiSJz&#10;d/fAervDdQtmty/5N//r/8b1J5+yC56YQRmLcTLHynwu11MC4tH0MosJ43P16NNYrGRuNVrqWc6J&#10;OYMYSgKJEwlW8R1dOyURg/3q13/Nm/fvmC/mXFxeslitUEozDGMhjhu0NWQthlnWVSLsTCJi92PP&#10;5eUl282W/WaLUoopTIQQsc6yvFhKDc6I8DYnoelud7vvzBNI6Cx5udaWuqox2tA0jZiMec/oJ8ZR&#10;1n/WlnVmKoJwa0/13VBEVBlFiontbgNAZQ3TMECKyAiZZU1c7C6NtThrMcVYs3KOpmloalmHhmKM&#10;lpU+GT8WJbzQbHNGldxXiMDf1ZhRMnaHJGt7H8S4xAehny+XK5aLOc4agg8iAAO6tpG6XRFHahTW&#10;GKkvJBEphxhYLoU6bRRU1tK1HQrw44jKicN+X4i2DfP5kuViQdvKsfWT5927d7x/f09dN6e1ldFi&#10;dzbrOob+wHgYsLYSyrSxJK1Oxk5HMv3xGvXen/Leo99qVhSycqlVTkJtXT8+stlsaNuay8vLE/E1&#10;hEA/DMScGcfpVBeeytpSGcOf/+JXxCw5yXyxIGUhUW92B3a7A/v9vmQskk9ro0UU7j0+eIxWLOZz&#10;pnGkrhsuLy9IOZ0E0svlSnKnlISgXvIRP3mWyyXL5ZIYA95PhCDruZgy4zTx+s1b3r17jzKOFx+9&#10;RGkFKlM7K8zcYmqhUaQQySlhSi5rqgpbNSjrUMYyhcybN++5WC1pmprbj17QtnO6biYGEt6D99xe&#10;X9PWDq2gburTsTyZQBdx4dD3TNNEW9XMu5a6srRtdSKBV3UtubWrmM9FmO69Z5oiu11PjIpuNme5&#10;XFJXjsVihtYwjANoVYxBDVXT0bazU160322IsRhQi3cZTVOzWq2kRmENU/AMQ1/mH8mrXr9+yziN&#10;dPMZi+WcxXJ+ul9Oa0+l6dqWvt/jgz+R2aeQ2PUH9vue0XtCqUm3Tc1y1jFNoxjQKDkPUo+UsSup&#10;Uusv4+Z3htaRFDM5ZqpaDNFyzjhnpeauxMAjZ1DaFOqxjNVS03m69lVY5/DTyLfffsNs3tF2neT2&#10;xp5qQK9fv5Hc0Ikpq/ee4COHQ19yJ8d8OS+kY8Xkpe5ZsOzUlWHqBzH33O0YDwdS9HRNczI/iylC&#10;zkJftoaqqWjamljM2bpZi6tc+dwDu+2W3XbH9nFDf+jp2q6MA1I3q60mR8+43zLtt4yHPToHameo&#10;naWyWuomKRN9pB9GQkpoq9G6mGEpMRyWnELWKo+PG+7vHtjtxKThmC93sxnOWeqmop01dLOWF7c3&#10;fP7553z00UvmXYfOCasVzmisEbH5vGsLrRturq5YzuV6ljKO1JOapmW+WNLN5iTk+Ysu6+oYZLxA&#10;a0wlRsvaWTE8SZGUxCTTTzKHyRo/0zYtFxeXzOYLXF0Xg8wKtMFUNUoZEbyj6fuRaQrUTYVWQEoo&#10;JF+zWp4TqSxmkTF4UgzkHHHWULuG+awjRjGpkf1O3N3f8f7dA3d3a/p+EEOntuHm+oqrywuMViQ/&#10;ksMIKeKswlU1+viswBjJ1aLUPUOYIGW6pqNpOpyrC3X+gsvVktVywWq55HK15GK1QGt5vnBxcUHX&#10;dWIIljPWydq4cqY8I5V5TwTVhrZt6ZoackSpLN/fVRgjZpFhmkiFsF5Vlrapmc/mLBZL2q4VoXrO&#10;pGLw6oNn6HtUqQEdn5EezcJknGpZrZYs53NWyyXz2RznrAi//YRCTBRUlhpRmCZZXwdPjgFSIE6j&#10;mC2AmBfkjEqUNYwp6yRDbStsMQwlwTgM/PY3v+X+fk0/Tgyj1Kx3+57NVqjv2lhQWupJZa4Kx2cf&#10;/Ygv4nd5Xip5ljGWqtSLpEYayjMx2Y/K1XTtjPlyQdOJqco4jcxK3mxsJYZarsIodaqhRZ9IUdY+&#10;KfryjLQ8pydhyj2tjaKpazH2ioEQPDFITnKsWSUyUwhsd3t2mz0P6zUP6wdykntu8p7N45oQxdQz&#10;ZTEpiSkxeTFiHsv9OU6eX/zy13zz7TfUbYNC8+If/8m5Kecc5zjHOc5xjnOc4xznOMc5zvEPNs4E&#10;+HOc4xznOMc5znGOc5zjHOf4e8bfRj3/8HUnGuCT9z1tBsyFZnWMfGpKS6cGoON7RDih/ga5+0Oi&#10;/A81eR/3x3tfmp3t7xDJj/v64f7wwT5++BnPkbh/n+P0fdv7oeP63L//Lp/z+37ec5T3Hzouz73/&#10;6fGMMf4N0frT/Xhuf35fQftTofWxWewpgf73PS5Pt/FD+/HUHOGpOcNT04a/y7n/8Nw897fT/aCU&#10;NH0+uZc+PDZPj/lz1+nT9/1t5+Hpdn+IInhEnx4bR49GAjGmIm77XUOD8u6TOD5nMNoJ9VRn/j/2&#10;3qzHluy68/vtMYYz5XRHslhiFSmJFCWo0WjJ7UEyDHTDT7ZhwDD8bfSVDAO2X2zAL26gAcNuuzWR&#10;KrLImu6YmWeKaU9+WHHyZt2+RbXafutcQKFuZp4T58SOiB17rVj//y/qiKClNUQL1mGMw1kRFNdV&#10;xeGwZ+iPQp5NiWEc7oie8rkiOtf62/NGnr9T0zT0/SACb2No6opSMkPX0/c9XXeUc9YY2qalHwf6&#10;44GvvvqK//5/eMHPf/Fz/umf/gnPnn9EDIkcpMm3OMs4DCJ+UIUQM03lWS5bxhAZwigNxCnhq5rF&#10;YkG+ExVnQgisVitijHeC5tVqha88YYoizJ9FUKcmMqscY5Zt5lQADSrjGzuLiUTgfRqPlApGFVIY&#10;OI5HQpwYpolcFHXTYI3Dak3JmRjmZjylqLzjhx9/zG4muGilCDnRdwfccsliuaBpG9q2okk1JWVe&#10;fiMkzbZpRRSamRvZJYzWQiuNEaWKiPARYlgB1us1znuGcWC/39O2LY8ePaIfhfppjLpr0l62LYum&#10;mRv0NMziXTUrdLTVOGdJQ4CcMapQO0tppLHIeREyq6LwVmGtp8UxjgEo5JLojwNdL8TfqqpYrda8&#10;fvWG15evqb73PVarNY8fPWZ7u+fYdVxfv6WkJcu2xhhL13VoihglKGkcc9bw8e98TDf27PcHHl9d&#10;UDtLniZq7xj2kaHv2e+PvPjmGxaLJWjDEITWXtfVO1oUd31gdyYD01hmsmQgDIpK12jvpDnOOXCa&#10;aRbZxTzdGSBoJQJFoaJkaQaez9VxHIlxwlc1y7bl0C5ZNksMct7kFEhxws7E4MrWxBQIcSKliPVL&#10;oWqXiKsqcoZpjNR1wzglaXivLU27YHN+ztubLT/84ac8fnzFzc1rbncHoXN7S6Hwox9/yjBO3F5f&#10;k5Ui5oSvHSWMTP2R4/aGEDJ1G7G+xltDU3tSMqde71m0meaGL2mQ996xXCxYrpZ0XUdd1+wPR47b&#10;AzZrnlw8Zj2LwFfLDUoZQrrl/PwcYwxd19Mfj+x2O6q6EaG9UgzDyNWjS5RRbK+3NFVDmik7CkXf&#10;9xjjOOwPrBYti6amchW2KpSUMCiWiwVdd2TsBwqGRd2wWa/Y3u7o+44URipbsX3zBijUzkEuqALt&#10;omUcjihrySiygmkMjDFSUsI5ESCJODmx2+74za9/w2Hfwfz6MjeS1nXFJ59+QgoJ39RCfx6nmeiu&#10;ZuFpmEVNBWOtkLzna//QHdHa8OrVa0rJeOspSgRPTdMwjiNfffU1P/79n7DerKiHlt1hTwyB3XZH&#10;FxKff/kNf/CT35P5RAlxCCOi177vhfSWEmRFnIXE0sCI0D11mY04KhFzVDU6l5nIOOF9zWHfMcXM&#10;6uycmCMpRoZ+IBXYnJ/hrKdoR0xFyFfKUTWOzVnmuB/Y7Y+0VSHEW1CKZmGp2oqURcBcVRXKeZSa&#10;yXgxkjPElNFG1rDFOLphwnlwxkAGtCVmoX5aDUMKdN2eMEoDpVYK6xvy8XjXsKjn+3uMkZQRUnaB&#10;/XEgTCIg7acBZ5MILmKE3YGLi0tW6zOahSOGkSkIUXy5XuKbVuZFb6mMxpKZ4oQRWQtxGmbTCzM3&#10;fzrGrmcYOhTgkPvDlKIIheeOc63g8eNHVFUtlCxkDa+LIubMGCaOXcdm3fMkPuLFyze8evmG2lVc&#10;XV6I4YczIoD1HpUjVhVSGMlJxuD6xZbDYY+zlsViweXZFfViRUITUUQKWRWsdYSU2A4jL168FKpv&#10;2/L40WMZVx3YbDYoIyTV7nhEa03btjRNg6Lw5s0bLi4uODs/x8xUx8Ouoxsjt29eYIDVuuXi/Iyz&#10;1RmlJPqux5RCyYkpyrXkq4q6WWKtpW1rphi53e7Y7nb4pqGqa8YYZ3qT3F+N0VROY7Wi9Wccu4FD&#10;N6C0IqRMNww8fvKY1XpFmCamYaavG4urK7zVYjAxkxPRhhIiy/PHdIcdN/sjy6aS9cUQOIYDSish&#10;BHvH0nka8Z1gmEXy7p6op2Cw1tAuDX1/pKRA20qDPjmTQkDPoh1tRIgQY0IoY0IRLSqT80kYLEJs&#10;lJC05Geha3ZdTy6ZoR9QSlFVFd57Li4u8FrTDSNFKbRzWFMTvWcYJoYhEPuRuq5pKvnu6c6MKX87&#10;J9DM1ERRxRVVGEPEhYR1Fa7KaGXQqqC0pSiNMo7KiaAphlHO38qJ4cvcEB2CNCjLQZC1oImW4qGU&#10;wDTJGifmSDdO7EcxfMnA1y9esB8HmnZNNwW211uqyvP67Z6mtrS1Z71ec3F2RtsASmPNxDSM2NnY&#10;ablsqZ1lu91KrpAzx+Egglkrx0WhKTHPAvhEyUpMTFAM04AqiWnoSEYIqDkEQs40jRDUpxAwRgjI&#10;Slucb5hij5vzgZwT1jqapmG/39+Z6Tkn91hVMkZlhrFnGnusVnhnZ2p8T+39nPcJDbEo0NZjbKJp&#10;lpyfnbFoGw77HX13lLqBcShXcTj0DH1kuVjw8cc/5NNPP6ZpW1JMQEGfAAAgAElEQVRSbPe7f6f6&#10;yik/MsZ80BDw9Pf3c0Y9i/q/K59+v7bxob/fz2lPn3HK5f4+s8P7eZ3KejbuUCLom/O4ylQ4LeYS&#10;ss6P5JiwxrJeLum6gMoJoxVD13NbEiWMpHEUgYS15FTkfpMV4lVguLi8ZOr2jLst/dQRpsA0jKzP&#10;RUxorCXOtMvlckkohqyMiLT0gpwSL1+/JMeEUUbmuqrm7PwRF4+f8vj5U3bdgdv9gRwzYZxIoYgJ&#10;UYxSw1IKpcWUpnJazHbG8U70m3LCWyumZlnWl5X3M5lYBFenc1byPhFlhzhxEsU760QEMStsSym8&#10;fvVGKJpOxBC5yHuX7VIMG+brRyvFo8srKu+5uDzn4vEFm/UCVaDre97cvGUYR/aHA69eX7M5P6dp&#10;lqQcRZSiCs5qtK2FUqgU2guNHSMC3Zwz0zQyhjAb5Sypmoa317cM40CcAjFmlDI0TUXTvDOzE2Mu&#10;zeFwoCQRLqUM1jsxGRhGEY9NgTgGFt7hrcVby2a1Yr1Zsl6vWC5bjNIM48jF40c8evaEzz7/nDev&#10;36K1YRwDIUjOU1We9WYtJm7DSJWFsr5Zb1gtRfDjnCdO07x/IvpxTgiE4yz0rirP3/z8M7788gua&#10;tp3Fxo7VZo2vPF+/eIFvPFVd431FVTV47+mPx3mcFpQYebQ556Pvf49+6LnZ7gmpsFyv2WzOuLnZ&#10;8stf/oovfv0FqmRZ95FFbNTWrM42tG1NXTf0/UhVNTTLBSklVIygLFNIxJhJgiimH6RugnHUC09S&#10;GrNY8uf/6Z/xp3/2n3B2eYnSmj/60z9lGgfC0HPc7rl9c8N+u2OcRrkXa03tvRBHNbz68nP+9f/x&#10;L3n91W+oWxGfpZgYjkeGrhPjAaU5HnZoI2JNtJBr67qm63v62z2LpuLs4hxtHN97+ozjbitmeOcb&#10;jFU4Z+6E3hCZ+gPDUYTJb9+84eb1NcfdgdvdlhAC6/WKzdkGa8REKcaE1pa2bkVA7Gqub2+42R2p&#10;lmfYzTl//l/8V1z98IdMKaFdRbUQWmxGTI601bjKcfB7ukMnpmA5C8kShVZS+/xQfVoXMW40M328&#10;lEIyGo0Y3lhtCJPHaoc3nmkc7+75fT+Qc+av/vJf8/mvfsmf/fmf84//+I959PQZAP1+L6Y6KJRR&#10;tE0jOUJIbPWeQxcZx4mvv/qG882ZmExRqNqaFBO+rsVgxhpKFhOhECdiFhPCPJvvmJixdcPsL8Qw&#10;TmhtcM7ivCXESIizAZHSiEWIWIZmxWz4oxnHUeaC2ViseEvXKYa+o7NCArezuBsjuaeY081CYZVw&#10;1uKcISX5MmGuP+YsdHitDRQl5oEUSol3phfqZNqpxYS0ZBHYoy3a10KpngYxA4yJ16/f8PWLF6xW&#10;m7u5yxiNd14M6ebnDDlOOKVIqhBjmI0pLVeXZ3z59dfc3uyxToyN+nGichPeWoa+Z7Nc8PzpU/pp&#10;RGkr57p3QiemUHmL1ZYxBX716y/5+Hc+ZrVc4C0c+p4YJ5arJeMwMg2RVIQQbp0XsbOzlFmomlP+&#10;1nOQGCNKGxbLFj1OhN2O1WpJiomb6xvevn0LFIah482bt5yfn1PVtZhbOoe2huN2yzQFmrpmCszi&#10;d0tMMI6B29st6/WKH//490hJjE1evv05Wpm5pidmgZW3s/lJkPxFy3p/GMW4xjjNxdUF3nt+/fnn&#10;QqydRsq8hgIx4sg5U3s/5xLujopuraNqaqpmQRUnmnaB9TUvX7/m119+yfnZmqqyZJhzngJKaMBK&#10;a1SRNXhMiWl/IOw6QgHlPMvVgsdPL1muF2La9vgRoHj96hVdd+TFNy9Y1xVtXaFIaFXIMYBOs9mZ&#10;HJcwBmKccN5y9egRy7qmxMKUxITQ1hVGKTKaxbKlG0ZCTJScCCERYkbZim9eXnM2Tfzkx59ACRSV&#10;5fybSdZKGbS15AK28qR+QJXMcb/HWcOjR1eA4ptvvmG329F3o9SM2xrv3ZzfgraOdrni937y+wz9&#10;wM1uR7tYsFktxQzPO3QpDMNA3x857g/cbm/o+55PfvgpqcDL12/YHQ4iLrUObUXInXNmShFXWUr2&#10;lJiElp5FoJ9SYhwnqlpI1DHlu3XsNEUxsrGa4dhRlGLZtqScsEZMAFVWxCkwDgN1KyRp6xzWeg6H&#10;AzEljKCQZ4JyJOfC6zfXWGtZLFqKUiQUtqr56Hc+ppTMcRyklhMLMSaM0fSHA7/a/i3b3Q3Pvv+R&#10;mI6qQixFBPjaEMeJMEXCMNIdDkzjwKJtiDFS162Y7JUiBPm5nkyEaepRSmrAvnIiRs9iphDG8B6l&#10;OeC8PCuQHEkTukIYR6a+53y9ovIGjZhZpPkeJ4Z/mbZSeDy29uh5rtJK35lp5FJk3JWY3ForZn7a&#10;ihGuqyxFZ0IcpPalNbqAyhOVgScXG6axIgxiMJJioR9GxsOe0B1IKDqt8GzEFC7P+bC2TCmQUsaH&#10;RMyFPE1ARpVCTpGUEihYrFYs10tSLhz2B46Hoxg1mEQaJrQRc03v3Gz4FMFojKtAO8I4EWIUEXFI&#10;aDT1coX2FX3fsz8caJsKbw0pMovhxaih5EyOk9C0U2AIkfXmnLPNkoxQ0w/9IGatClrvUfO9RGvD&#10;crlgs1rQNB7vLE5r0lAxHnaM3ZHb7Y6rR43Q7bU8snNag5rQylIrmELBAuerJQFFLopF5aRONg1i&#10;LqoV3eFAt9/JMxorIvizszMxqJ3rM0ZrsFKrMrNxaAgTcTxyTJMYMDp7d781s9ll8pYuikFnKYm2&#10;XdC0Hl+1nKs1z589JoTA4bAnjJOshbXUI0qOcuxTIpZC4yuU1mJYOIrR5WLR3hkFHw47Ypo4HsWU&#10;1c73cWcUJD2bnwIpU2KikGaDV3uXi8YQSCHgqkqMUVPGGqmfaBXYrFf8+EefMEyRKUTahZiKnYx0&#10;9sc9x66XXLZIba6uPdZqkhJzUqP0bGJqaduW1XJB0zRoxOA1TAP7LRy3E1OY5PpyFlvJMx5f12AM&#10;Kidubm6oul7MGpRUZcdxvDNc+7tf/JIvv/yGpm345NMf8PzpU5bL+XmaKrNpQmQYAn13kOeKldQE&#10;E44U411+mylzjU4Tc8E3DfWipaRMSImcNbkYjt1AiG+4vLySGiGz0TQab4Qw37SWn/7097jd7ej7&#10;/s7A6CEe4iEe4iEe4iEe4iEe4iEe4iEe4t/XeBDAP8RDPMRDPMRDPMRDPMRDPMRD/P8Q9wW57wjP&#10;HyaN32+kPjW5nrYhDuPpW43WH6Ksn15/Eq2be01Np7+9/7kfErLfJw2fhM6/TYB9f38+JLi+/7kf&#10;Ejx/SOj9oSby8g94kHv/M+9Tzz8kUn7/O7z/9w+Jy/8hYvx/m3G6/5nfMj74LSYC8K5h9LeN9/2G&#10;/dPr3z+XPhSncbt/Ht//zve3+/73K6VIIyd86zx8/5z91uerD+/jh66VD527939fECXvd43j/fPi&#10;/XG4//P9fXxfYHHfJOH97b+/vdPY3R8H2fbJUOBdn8LJOODfNDE4jcGJGl8oKCpj0FHE5yo6tPU4&#10;a6n8xDRFvHNUleN49HTHI5ONd/syQ32hFIydKZbzuJyOecqJOCYq58Fy1yibYoSGmQSdZ/qRZ7fb&#10;4RVooxn7IyEM/OVf/TWfffYZP/vZH/LHf/iHPH/6hBwnSkkcdpZpGgglYZ0hZoW3Bl9ZMNKUE6MI&#10;KCtfYcyGaZyomprVcon3QqbOM1laCDULplHIySLSlUbQUjJmFrUfup6UhBlGkSa8s80SyBitKbkQ&#10;QoJcsFoJBXeacN7ROEfMkEPEOiG1lrkZVs+0Lu+EBDpOTsRjOaMR6uN2v2OxanDOzOQlRVPX0mga&#10;AsfcEUNEafj000/QiIDtzniiZIa+m88rRV152qZhmoS0aJRiGESodiK0ppRx1mONNKierVcomKm6&#10;E2FSQk6zCls5SkjSsBjlnDfIcbHWSfNajuSQsNpQUkHbahaZCRV46gP9MJGyxvmapl3QDyMUISfv&#10;9kLTzlmE+5qOaRh5O42E9YL1asM0TTN9Haw68cxAqULbVlTOsWxqzMyIV2R85fnoBx/x9dcvOBz2&#10;tMsl55s1h6Gnbhqcs4QQqGZCCkhj44nIBSIucNZitKLkRApiMqDVLByczzVKISmhGIqRRbpnZqMx&#10;Sq4n7/0dLbVpllxdGaxrKEjjstYVOU5UTnOx2fD02VOmOHLs9uQU6PsjaaaQeF+TQma5WhNzwfgK&#10;EKKRqxu0dTyta2l0ripyVqRcmMJEKdA0jVBIcuLRk0fc3NywWq9kIsiRw/aGbrcjJUUKmWZRaNYb&#10;vHVErZlmEphScs6ilFBDxzDvo5g27I9H+sOBgsYYx8tXb6nsL/ndT35IVcnf42xuEWOk73uur6+5&#10;vblh7DvOLy6ENom6M+FZLGq8tVjjmcZAjEnExohwMxfYHToW7QLTWlxVEcZBBN0l46wVYfdMXT0/&#10;O+ebb15DLgxdhyWjM8QYmNJIUZopBB4/foyrKnzTkAsc+4EYMk3bEMaBWBLDKCLPlDNdP6C1FRFA&#10;ioxTZAyB9f7AYtHO5huZmISKlmKQeTQGjodECBVFzVQ8o7Heszk/5/rmlmkKGHMyL5kJx1oRpkjf&#10;dwBcX7/l53/7c376Bz+jrjx1fYUymkXTslq27G6uqX2FN0JVilHmSjuLJqZ+JIZAFRxtWwvtykoD&#10;u57vP9Y6jJUm5HGYCOFInAJhDNR1jfEVBcUUgwgIJmmi19EISb4UcozEfCKQzVQsY9mcnXN1cYmi&#10;kKLcr3zt6caBlBPTJOYu2hgRVVcVGE0/jkIET4XGVHf3sRSFOquLzNHjOJGngZwCYRCxZ9YK5S23&#10;t9co7anrisoLoVkpEc+n2SFEzrWCNY5oYJrS3X1bGwiTkLy+/PJrVmc9l5cXVM6KMDyJkG91tqRt&#10;GnIIpDCIoD1opiBGCGWmuhp7aooNxCTkRw2ENMg6Q0/kmUivjZB566pCG6E4CmVMBD7yb4/WUNeO&#10;GBVKWaFyKU2YRrItKA0ag4qg04ROAa+lSTeOPQunMbWjOx7Z90caY4Q0eHFFNo4AHIee12+vmaaI&#10;cY715RXjOGGUJhXFYn1OCBMZja8srTO4ypNn2iwwi3Tfcn19TUiR5WIp1CilOb96RO+OxHGknybe&#10;bvcs1xvONmcUrkXQMBuZiBGJgRypvKVQQ9+xbGu+/OoL2kUrxg6ou9dba/DOoMmUVKibmro5o1kE&#10;umFi3x3ZHQ4c9nuaykMuOOtByXHLMxnPeiHf5VywWhpWHz19xssXBZUT/RSo56ZZbYzQuKtKKF6u&#10;whhHUYZUFCGKKUrOBVcXrPEYCyGMIsaIo8zjRdZlIWYUiTKLbK2z0k2eC3VVEULAGzEzijEK8d4Y&#10;Ku8Zh57j4UDJUajmpTDOBiU31zfsdltWqzVPn3+Ps7NzjBXa6xgDWYshQyqgrNBBs1Ioa4gpQnon&#10;Fi45i/GEV6Q8EpII8pkbjruux1jNplqKADDP52FMeC9rAo3GOIs4XKSZBPsuRzg1v8saXN4bo4gZ&#10;rJVm5Bgm+qGnC4FiFEMKTOPI9ngkKc3Ncc/55SMePX8OKNq6onKaFAOVr0F7xpjZHo/y+0nom94a&#10;KudxxbFebUhFrv+pH5mvULQSwW+c6Y3GWnIMpEkTc4aScEbRLBr2ux0hZsYh8Pr6jdyH2wVTCOic&#10;GScxHPK+moUIVgTCIRBSREwQImWeU071hhQDb1+94rOf/4LKFr7/vSdUzjPNRjeuOpGlhSrvvSOg&#10;CDsxvyq5kFJhion9do+xlna1IYSBMIlI4dGjRzx+9kyOcT8xjpHb3f4fnEOf1sH389L7OeKHDP++&#10;K1d7P/9+31Twu2oRJ4HE/XztQ+Zz77//W0ZqRc0mO4q2WeB8xagUwxSIfceybbDagBWzDW1EdDxN&#10;me74kjRG6uUFTbvko+8/x2nY7beUggiBJhGZhDERQ8IYS7tckMYjU9cTU+R4PLJYruV6FEchFosF&#10;uArlGiJyLVsNj58+QTvDF59/Pu+z4urRUz750e9y8fQpx3Gi60ehJ8eMKhqnmImjkv+g9Ux91Fir&#10;iUHEMKe1t9CAZazSbLZwOh6yVkzfqkV4LwTXmJKYghS5fx4PB47HA8bJfbHvJvq+F8GDM1ijZ8PI&#10;Wmpm2nB5eTVTVzWX5xf4uiKQORyPdMcDKUWGYWAaAyFmfNNiajBKoUqhP2ZySXi7EFGZ0SijhOSs&#10;C0Uh94KY70jwpYjgcdgfOBw6CrMZnlY469hs1qxWC5hpjrJuFHEaSjGMEykXhsOB3e2tUOGjiIrO&#10;zzasli2Pri45O9uwWS9IYWIYeoZ+oB96lPf8+OlT3m53/NXffsbNzY7lcsk0ddSV5I7eS169XC6E&#10;TpxEGL/ZnImxSd0yDYHuODAMspYV040s4r/+QIiB12+u+eqLr+7M6qq6RinFdrvlZneLqyqePnlG&#10;0y54fX1LPwYxd0uJNst4na1WoBRvrt/yq88/J+fEk6dPWSxWfPPyJX/9r/+a7c0Wi5F6QkqzsK3i&#10;7PKSy8sLjCkYa9D6SC6avg8i3rMVMWemYSJmRcqaVDIlKyYcFItfLPhH/+Qf84//gz/lkx9/gq3E&#10;bEEMDhR+saBeLlhdPeLpD2dzDu4ZmBahiQ7X1+Rp5Pnzj/jdT37I9z96xqOnT8i5cNzvefvqNdub&#10;W/qhp+8HdtsdMQYKipffvGQ4HKVuozXD4cheQbtes1rUnK8qMRFqay7ON8Qwsrvd8na7JScRWnVD&#10;x3a/Y7/fE8dImAJt5Si1Z7Vayn+bDb6qOOwPxClw+fyKzWbF7rDj9fUO41rsYs1/9M//cz7+2c/I&#10;zhP7EesqilJCeXUe03doK2shX3nqqmG/3zEOkmeUlClIben+9X5XP5vXw2ICNpPCjaF4j7ZOTDSc&#10;o61qhqqW7cbpTqgVYwSVOBz2/M//4//EZ7/4jH/0x3/Exx89p12vMXM9QavC8djjjWG1aIhpIuWJ&#10;ZC0xJrbbHcMwsu/2+MbT1g3tajmX5jI5ptkgZhaJtQ02V4QYGYeOaRjIRWj2wzRKbhhGvBczkXyq&#10;DZbCNL0jwdeVmwnuBpelDpFNJpOpkpVxU7Ca565yMh9VyJyuLTEWlFZUzkneWQpKJZTW5Jmomksm&#10;xEjJgZREVBxTnOfhwtJYKmfvjIRCyhwPB7pjh1YK50VQpo3sjzGWaZqAwldffcWjR1dcXJwzTdNs&#10;RJhnowI1GxDJeZCyEE61saQ44Z0hRIu2DpRmDIHd4cjZYsFhv+N8tWBRV6SSUdrQVA6lFUULGz1b&#10;w7JdUNDsDke++OIrNps1VxcbrIab2PPx957OtZuJbph4u92hnePZ08d3Qnfr/LfWDneCfmtnczxo&#10;mlrWBEkEhrvtVgxCteb29pY3b95Kfck7lqvVXB8WkwptxPDAecduuxV6ratIMRFDZhgnFouWC+fn&#10;ccq03tMuWtarFqU0cRK6rPMVxlr6rhN6tpprmGESKrQzVJUjl4Qu+s6g9bRPGTgeO459T1XZdzUU&#10;53G2At1ydXXFcQy8enPN9c0tIU08eXwFtZfjP4vgsypkjZjyTJMccydiwzhOxCkyDj1nZ2u+//1n&#10;rFZrirEYbVksliLkrhtSmkCJwdjJnAtkfVEk2RVxs9akUtBGi2mlknyuGzohGRepFVqtOFs37Lue&#10;rp/EdDJllssNW9exO3TcbPecrxuOXY9ZaJqmIWOwVUPIiq9fvGS5WlN5y/V+R6FIPbataZqWqqp4&#10;+eqVjKs5rVsTm/MzMe5IkqdeXV1xOBwkB7QG50SISREy9KJp0QV2ux3jiY4eI/tDx+3tLbGAR1Fy&#10;gJxYrhakIrXmxhuMtbIOQdYW1hiUkfrxNE0o7e5q5cZYnOPO4LKUQpgmvPdU3lNIoBWqWMIU2O0P&#10;5BxZrDbvaPVao0vB+ZqTxZe1YpC7297wm998wQ9+8BHNosV4hzKy7lMl47xHNYYwTgxdh0YO9jB0&#10;fPmrz5jCyPPv/YDlYkGMhRDi/GzLEGNhGkbevHnL6xcvUEpxdnXGZl7PTSlTlGYYA1MSQW7XjVLj&#10;sxUgxiBhnMgh4YzBaEPt/fzMbWKaoFhLKjAcJpwWMvvCOyxlno8VzOa7CtBk2try+PljYlIch8AU&#10;E8bOteTazyZ0SsT8lzAOI+M0wSx8ds6BzqQs9HNKEoV2zkxDj/cVqojw1pSINRqjC6kEQhxojNwb&#10;wrFjsg5vpRZntMU7xxQih8ORJUrmlyAC+JITOQRymjDW0O23pDShrSOnxPb2Bld56maBsk4MNZVi&#10;CFJTQCmUkRpGilKfKGjGMdJ3R3Hendf+RYm5oDaWouDYH1FZDCydr0gpEKeJkhJdd6SgCL7jqA1q&#10;rkFsli2pyHXW1J5UNEnp2RzFoFRCU1AGKAnvHdV6TfBC+XbWyJyiZG2P0SSjsNrfGQkXpSFFea3S&#10;xLEjT2JeOpTM2Hf0Q0+7qCko4lQgFdBi4uOMIRYxTfXzOKbT8yNvSSmjrZG6cM7kXFBe6uulwPn5&#10;OU3T8PLVC4a+kxwrZUIt9aGiFM472raCpqLkIoaHKYk5Ypb6hM4FShEzztkUlBShiBGl1mCtYgqT&#10;1HMKhNlQxblK8jVj72qtUoeBXIqYT1mHNQU7159iSuSSMWY2B7PynM9UjmbZzs+GDtRNw2LZEnLm&#10;+PoNQ9+LoUMS04acZexXqyV17TGmUJSM7xQCNkyULpOJVNZxcXaO0Qvq2qJ1YjweMdbhvMc4g5lN&#10;1ZyvRYgeRjErV2JIMM35ltKGUjTL1QVN2/Hm7TU//+X/xma14NMf/oDf+f4zHl2e4ayRNcBsIm6s&#10;IwUx5XbWYue6e5G0hsViQdMuiKnQ94MYwh17Xn39DaEf0SbjvWOYEudXjwhhwmKxSuNnAxznZV2g&#10;tGZzvibPzz8f4iEe4iEe4iEe4iEe4iEe4iEe4iH+fQ7zF3/xF3/xMAwP8RAP8RAP8RAP8RAP8RAP&#10;8RD/7jGNIkTSs1jufZHwfZHz/Tg1o58E8DALck9/v/e6D4mJT9u+/977n3l6L3AnYrv7jPfE3/eb&#10;xT/UDP5dYv773+99gfF98f6HBPnvb/dD27y/z79NhH5fsPxdY/LbhNYf+uz7vzuJo0/ivPfpcx86&#10;tu9v67sE+b9N7H9/LO9T2N/f/n1K+3eN+Umc/du+9/3tvy88uH883z8e+jsofN913n/rBH///PuA&#10;2cP7778vas85z83lHzaAeF8k8f523t+XDxkwvP/+f9trXXHaL/3eOc2/YW7x7nvc/y56/vndPhhr&#10;7j7baDP/rGdqrzT7WyeNVt57nLMzqPyd2Ybi27T5d+MBJXMnfJTmZDXvF3OznMNaoXBa5yhkfC3N&#10;zgohmIQY+Pzz3/D5579hCoHz83NWy6U09+vC/rDFGEPlharOTAQ9ncNG21mI6aDAcrUUoeUsjEgp&#10;YY00xJzmtxMxUGlFpjCNIzEF0kzl7vqBvp/Y7w+EGGkX9dy8r4hBhLlCHAmEaaDkiLk7d2TEmqae&#10;jQLynWGJMVYIJHMDaD+OQnawllykqdh5x2q5FOpHEdrMOPZoLQLqlBPr9ZqzszMRphs9H6u5WTkn&#10;aYJTcpymKXA4HoUWo8xMlUmUXIRKThHyl5HjZ7TGaCUCh7lpyVmH1UKPvROKpoRSM/FZi5ikrj1N&#10;VaFKJqVA33XklPCuEvHwNNKPI8MwAoblek1dNyyWS7zzaC3NkHLcAsZonLVcnp2zWDRcX78lF6FQ&#10;Vk6aXWOKxHuCmLpyOG1YLxboUiCJiCanzGKxpGlb6rYVkrhzQvKaCWo557vrxTlH3/cMw0CMkbap&#10;WS4Xc2OakX2GmcTiSPP9OJcix2C+/jLljoxW5uPJ3PyUc6FgRZCmLbEIkdNVnrpyGJUhB1SRpuFx&#10;GrFWsVy0QpNUyHVthMDmvBAhM0Krf3efFYqn9xWUxOG4Z7fdChlyHIX4EgPd4SiGElXFNE08e/II&#10;cmB3/YZXX38NQejjSkvTufMVvq7Jc5N8LvmuWRpgGEdiTuQswpxcIMTEdn9gHCdKgmkaefXqJU3b&#10;iND4eCBkadI/HI/sD/LalCLtcsHF5SV5FkdvNhuWy5bNZkVKIoA+zVY5i8Cl8h5nPSkVIfDMIndy&#10;FurNbAw0dIMQy61BG8fbmxtKyXz66Se0dU2KEyEGEXDMYrR+GGS8cyblzH5/oPKe1XI5z0/S5FoU&#10;0rSfYYyJYQxkRJw+xYlj3/H69WuMEuFVVQudqOTMsmlJcSIFoRudhJvMTXlVXRNyIpWMs24Wx5p3&#10;BitKzcJPuY6HYaTrBiiZtpX3LxYLlosFi6YWOmrJ70jMSSg6p/XMMAiN9UQBUsoAaiatGbx3KDTj&#10;GLi5ueXVN1+w3W1RMAt4W7S1xJwwztK0DXVdUzc1xplZFCeCEaUVpSS644Hd9gbvLb5yuMphrCHl&#10;IE3X83W3XC6xzs0EWDuTAd+Zs5xE6uMwzvdBmMZBxncaKTGQw4hKQjM7iYaNEbJiCIEwdWhVcFrj&#10;BHl2dz+0xlBVFevzM+p2iTYyf07TxDRNYpRhxABlGAeGoafvjjOxy2K0uVvTOGuxWhottZwM831Z&#10;iI9qJhaHaWTsB0pOuPkeEWPEWIMqkOf5bxyHmb4kYmvrRGxWUr5rcKcUSNI8XUqZxQSFymmcKuQQ&#10;OO52dIf9LFBKxHGghIjOicY5Ls7P2SxXrJYLtD6RA4UoV0oiTBPb3Y6QMm6mKzVtS+U9xgiR1Mz3&#10;gdPaB8AofWciY4zmeDyKAU4SExxpdJd1Rtu0OGPBGcZpIhVpLg4x3BkgKa3kftT3DNPEbr/j9etX&#10;hHHi+bNnVN6LocAoxDQ9N0A7Z+VYa2k8L6rgfDVT3cpM4RSyVY5y7ZSYCdOEloHFaDFriSnOxGxZ&#10;j6Qs4yMiLUVOYvJQ1bWYlswi7RAC4zCKQEwpnJdzKgPWVazPz2naxSyO0lhfyamshLYmhHSDb2qc&#10;8yJKLIWSYZgm9oe93GNrIeIaK+Klu7VtAY0iJzHHqLxj1e/R2EoAACAASURBVLacbdYsmhZvLaoU&#10;IbEiRk7kQopCkkuzyZP3Dusc3juM1YzTyPFwxGqNRvHVF1/y5W9+g9KapqqFEGqtrDm1oqrEuMcY&#10;hTOWksXMiLt7sBgVUTJhDIzjSBwDxlqcq7DWYY2d702FaRrlnhXit/OomTDrq0oMT+qGqmrohpEx&#10;jGQKvqqpK89y1VLXFZvNGU+ePKKuPKUkxmngMDfmP37yGF85AMZpIqfCOM9Dfib6KVnAEVNmmsLd&#10;2j+lSJgmxmlgHHvI6d1cnTNTmOiGgddvrtntjqw3F2jrGMeJ3X6P0nZed4B19m5eDNMgArSmBgox&#10;Rr7++it+/fmvuH79htpXtHUtxFmjZQ0NpFLIBSFMuophihz7gf3+gEZT+eZuzSjEw4yyljfXt3zz&#10;zQs25+f86NNPCGmSxn5lOHY9N7c3/LP/+r/7B9VXxnH8YC54Pwf7rSZvH8j5vytP/C5jMxQfNCr7&#10;UJ5/9975OjltwGgRoOQUGI4HvvriN3TbLbvrt+xvbzlfr9ksJZ+pa6GxlpQ4Pz+jXSz46qsvOfZi&#10;eLBZLmjqClUKb99eE2KmaVcszjb4ynOxWdEdbnnz4gXjMJBioD/07HYHppR4/v2nKGC/25MydN1I&#10;iCKkc96LWZa11HWD9xX7/R5lLZ/+/k/4/T/4GVOKYnClRDgj16esKxSFkiKUTFV5jNEolYlhIk6y&#10;Li0pk6MIPVKIQjw8mb/ExDROhBBRpaBQGC3j552VHIUMuTD2A/vdjuPhIOINbVFoqqpi0S6oK4e3&#10;Ioy7urzke8+f8+jRFeuzFY+uLnDeYZxhCoHr7Q23t1tud3tub/dMYSJnoSnnokRwoQpayf4d+yMp&#10;Z5QxuLqmKMhkxjDJ6zGMoTBNQtgsRebykDLHvhdDu0qMd6xzLBYtV5eXaE756FxjojAM42w4kQlJ&#10;EUPG1y0Xl5c8fvSYP/jpT/jjP/5DfvfHn/I7P/iI5bKm6w589fXX7PY7UAXXtvzOj34XYx1//be/&#10;4P/5y79ksz4DpSkFNpsNq/WSUhLaKFbrDY8fP+ZsvaatK5y1NN5TOcvhcGS/3TOOgbqSdV537Lm9&#10;fUsm8frNW37z669QxlI1Nev1irqqySXRjz2pwOb8irPLC9CWF69v+b//8m94/fYWVzWslu1sFFgY&#10;+p7Xb99w7DrOzi+5uLpkvz/yV3/51/Rdj3eOUhKZjPWOxXrN5uyc8/MLMatTipwVMUPJGq0kL8sZ&#10;9n1HDAmlrFBQlSYZg1uv+KM/+Sf8l//tf8N/+Od/xuPnz0DPBgZRcn8xhpvF3PNavCCi3KINWkMc&#10;e37xf/0r/sX/+r/wN//q/+TZo0v+8A9/wrPnz1isl1S1x1vNatHw+PKc7z9/yveePuUHHz3npz/9&#10;Kb/3ox9xdXHBdnvDzZtXOItQrpuG7z17wuPzJefLlmN34Fef/R3ff/aI3e0109ChUxSBXor0x47+&#10;2BOnhDYaX8t17pzjydMnbDYyb0wxEFPBuopHz54whcjXX79E2QqzWPMn/9k/5/f/yZ+g6ppclBgP&#10;aHOvVqSFUG0sxgrB+1SHUqe6IkrInvN67dtTdKHMubXMuVmuO+Rn44ysQbShrmsRlzk705AtdXXK&#10;kySHDiHy9vU1v/jF3/HmzRsury5Yrlt8JaIktL4zIkw5k1PEYql9hdaWw/HA7rBDGUVVV5ytN6yW&#10;C5x1lJQlT9AajBA9m7alqt9R6VWZye4FEXJR5PyZ9z9EyaGNc4whyFrTeRmPkoVqniIpBkqWdbGv&#10;HOuliN+rqpIxNXYWa8n6QhuNqxy2rsSQKCcoRWocSkzy5FYmNYXd/sA4iTGEMZYcM9c3t/TDQLtY&#10;4qyYKh4PR47HjnGc6LruLo9MWcTOTduKMG8KOOu4vDhnHCZKFvOjnKPkH4hoXFHQRdacOSXUqd5s&#10;59w0FbpDP5dAMxfn56xmWq0x+m6td6qrmTnfySVjrcNXsv9TmKSWECeZM6xls1oTxpHDYc9XX3/N&#10;mzdv2JyfyXEJAWM1dVXdHQt9erYwrztijFCgaVoWbYO1ln7omSZZE6UkJibW+rs6n1JABqdlzveV&#10;GFC0VcNhd+R4OIoQz8h6rvIVi3bFNy++IYTA2WbN86dPePr4MRcXFxgtaz7n5FquvYecJJ9PmauL&#10;S1IIjEOHoswkesm1chFjU1UkbyklkaMYYR66jnEMfPX1C3aHHcPYYSvPerPBGksYR9CKFCPLxQKt&#10;pcat1Swc1YpCnNcEhbpuREA8TvTjiHGGy4sLmqZmuVrfUbGdMSzalspJ7VLMrKQ2XNUVbdvgrb37&#10;bxwmDsfj3XM0Z53UZ+ZjHmOSGvxs9pNLYUwTx75nCkIfNsaw3d5SNTXLtqWpK6mha5lXXN1Qtyve&#10;3tzyi1/8Hefn5xwPR776zRdst1sury5pmpZcsqyjgVTSbHIYIWcqV5FLputHMedS5W4tE0OUOuk9&#10;86Bybx8Oh56coKoa3t7cst0dAIVz1Sy6lnnAGIW1Usd0xhBDYBqGeV6e69RFkXKSe1WJGCPzV0oZ&#10;rY2YTmhDUbDb37JaLdEKSn5n7DtNAzlnFqs11nl5XqBlvJyx5JxISQyObm5umabIdnugGyb6YaAb&#10;Rpn/0JTZcMm5Cu8bmqahXS5oF63kUqqgreTgyliadoHWhnEcGcaBECJ9PzCFyMs3b/i7X30uZps5&#10;o4zj2PW8vb7l5avXFG1wdct6s2G1WuGdo3EVOp/qMdzVd6uqlucTTU3b1GgKaRoZu4PU1FFz7QZS&#10;iqeS0qztzsSc0M6xPrvA1w2+8pIXezevazJKFYyVbNqYiuV6xeXVBWfnG9pVTVU7FosGYzVV5aR+&#10;YiyVr+j3HdubG7r9jhwmbMlYMsymiQowgC5S0zBay++M1N5ySvOzBbk2SsmSg44TcRxJYcJpea6Q&#10;kuT1TlvGvmfRNjg/1/Wd0N+t9UKvPhmLzev4ru8IIcg6P0XS/HwiyQMpMcibP5ucGYeBksT8JuZE&#10;LElE1Cj6YWCKCWUM/SgGV0Mvxl5kIdcz08LXZxsWywZrFWEYmIaefnvD8fqabnuNLgmjwFlLTnJv&#10;lXlD5lMRXiNzvXMY71FGi4lESaQwMc4GG/1xz/GwI8eIq6q79Y9WSp6/GY2ea/3NfF5RitQE7wTT&#10;Qn2X1Q8oo6l9xTSMdMcju/2eoe8ZxlFo8jmJYcSxo+SEUvIMLKYsZuRZxrTkiLH6zmC18h5lJMfP&#10;MeGUppqP4cnA9U6wfspctZqf9VkRj89GLVoblNLUdUPTLDDezbm+0Mm1MbMxpMY1lZz71qLMvD7x&#10;DuMcq9Watm1Q+mTuXLNqZY2ljZmNMUWMLiL2U63j3ZxeNHTdkes3bzge9wzDQOXMvA7QYsTUNri2&#10;RluL89W8/pJ6Z4pRnhdOExqIId49Dwwxslguuby84NGTK5qmoh9HXr5+yeF4ZOg7bt6+5bDdkaaA&#10;ymJaqpF999ZRitReco53+6K1nfOQQpiNsZV2NMs122PH4XgU0wbybNjl0KjZUFfMjPws5Jd6CGir&#10;Ofvhzx6ach7iIR7iIR7iIR7iIR7iIR7iIR7i39t4IMA/xEM8xEM8xEM8xEM8xEM8xEP8f4z3hePv&#10;E6vvC5/vE6JPrwURl53oqMzNCqe/34lFZgHah4TQ74t/PySq/pCI+j6p/n3i9v3P/1AD+kkAej/u&#10;qNz3GtLfD6WESveh935IpP/3Cd+Bbwm0gW85of82WveHjuP9bZ4ECCcReL4nfL1/XD9EnvvQcTnF&#10;3yegf/9YnsSbJ7L7++LpD5HH3//3fVrHd5Hu3j9XpREk3x2r++fuh47rh8b5Q2P9W9+v3skG7p9H&#10;98f2JDQ//T/mdCd6fP+43P/59Pr723v/GPy2a+T97/T+NXL/2qHwLVOGbws0NKehfH9771737XEz&#10;FPJMxhYKoxAl09zAaIzBBYuzQit01go9vfL4ytMdO7pOSLIpv6NXnz4r54zSoJQIro2x83Uk5LFi&#10;rTScOmlksb7CuA5fGbr+yNCBUtIwF4MR4cTxyP/+L/4ln332S/7jf/on/PhHH3NxeUYuE93xKOeX&#10;leaNnIXwPI0TxUsjbpgmoRN7P7fLFUpKQizd76AklNGEMGGMp65rQhbhXAH6fpwpoJmsDGMaGaeI&#10;HSeGccI6IStLE5iIfvJ8fauiZ/GvJuUkAjOlhNgxyWu7rp9pSgWlNXXlWa1WcOxRM+UKlej7kTBG&#10;XCMCyKgyy0VLrDNhSqSUWa830rBfCtKvHESY7T1kLcL2klHKslg0vHpV6GZiTklyzqWY8HXF2PXU&#10;3hM0VM7gtCZqI038KUrDoXMoFEMeKEnGzDkHOYrpgTEzVVjjtMUoGGYCtVaGGNLcoCrNVafGLWst&#10;Xd9hraVpK1JKjNMIZJTKPHn8iBIVYRJB4JMnjxnm+0EphThNxBxJpZCQpvraVrRnDUb2FuM8rk6U&#10;2fRgYzRTyCijKNJpzziO35oTlFK0bUuMke12K4SjWgwNnJVmrpyhGCFLqVRm4YuQS7Rz+Ll57Dj0&#10;1BU0c6NYCAHt7XydB6yx0uTqDWd6QYgJO19XJUWMgsoqgkp03Z5jl9ms1kLszJkyk1rGYSI5OS7L&#10;ZXsn3ve+QqGlia0Vc4rDbksYe4zSDKMIcykZVTKaTJpGNquVkEriLCDTjhykCRcdsUHooUqbO2KV&#10;UiIukaZwi69qhhAIIXDseoZhQgGr1ZquHxj6jqIypnIcpwF2WxZnG+rlku2r11RVRbtczJS0GxHI&#10;ViLivr5+izGGq0cX0mS7FKFdCEmE5ZM0mzrvsdqRgXEIDNpga0dtDYVETIGmXnB+fimULWfJ2vDT&#10;8mOO3RFjFSELJVdZaQI0tkL1A2W+rjUFY53QjLW9IzOpJA2IKmd85WgWnjMM2tV0/QDqhu3ult1u&#10;x2635eb6hufPv8fZZs1ysWBZt7RtAzkwDWKQsaw3VN4LMdBalDOcX1wIzbQfpClxNgQps2DeOYcz&#10;0qQaYqQ77PlyGlhu1izWa0KUpuambuh2eyCTUsba+TrLicrUJDJTjuQxzo2YCyyanDIpJGnSPdEa&#10;VaauDP8ve2/2bEl23ed9e8zhDPfcoSZ0A+jGQAIQSMiWSVFhh+UgZUUwbIefHP477QfZsizTDlnW&#10;EBYFEpxEYujqrq7qruEOZ8hpT35YeU/fri6AovWouxAdhaozZe7cuYeV6/f7TtYrrLEoYxiGnkUK&#10;1LYlacXhcMAMgwhSaNFa0/W9mCFozdgP5JyYhgFjwDmhIOUMGIQiaRQ2ZRzgnD0WVLfLBd574jSR&#10;YmIc9qiUmIJQLalruX+HkZICpmTGbg8xUHsv56M01hihZFuNd5G+35PGHlc5So4zZVqEYVVladqW&#10;pBzGKeqmJkyRru+5ubomTGE2upExu+8mtmFiu3V88M1vcXpySiHNgv0ISUS8RZwu0EXG2nnhCiRU&#10;SSJWmc0dhr5HGUsqGkPBasU0CqUpZSFJ5SIi5DSOpGk6CuALGVUUhkxbGzQ1YRxFjG+lUF7bmZ6Z&#10;ImkSsUwKE5vNRor6tcZpjcmWkBIFLbRiI2NMazUXJycEFMVoUPpI5TYKcgoyT5AJo4z1RmkRNB33&#10;S/Do0SOurq5EQDyLalCBuqllzskilgwFLvd7Fus1VjtKkWJVay3rzSkpZYZxpBsGFq0YQcRp4nS5&#10;EJOarqOMEe0btJE+mUpGL1cYLCFNpHEghFk4ZDTLpiKEJIY6t8L3nIlRxDaEwpQiaNDKkEPEGo+z&#10;hvW6JVaGNE2EscwFtnORcM5sb27IMVJSEbOUpsJ6LwYsxrBYbVDGiFlDGKXYVSlsu8QWab+6hhAD&#10;2lrqmXRsjCHEwPWrLXGKGOcoc0Gzd40UTo9CZa7qBqNaYhjRTmbaOAVcXTB2NjKoKxGch8g0jcK6&#10;NRpvPaVoYskYwGjIYZrbQqFyEdQn0PqKUgUqbSBGKu8w1tJUnvWykeugCroUjFNoVdF3B3KasFpj&#10;lBDTbq62PH36VPpqDPiq4uT0lM3JKb6qiSkSkqz/xMimEFIUQxHvRARY1VRNS1GGkDNn5xecnF2Q&#10;S+J6e8Pr11d4t6T2CucUVW052SzpD3ucW9B18PzTG3a5p1k0nJ4s8U0lFPYxcni+Y3+zpfaeGBfU&#10;dTuv5wo5jwxjLyZGVuYWsc4ps8BS6IXWeTYbj/M1Tz9+zqvX17z3viJPGV83rLVlmkmgKaWjf1aM&#10;IqpfLhdi6qEUL199zs9+9jNIidrV/Nq3v4vRmevLV1zf3NA0Mr4WNIlCDJm6rvjo2XNevnrJ2eaM&#10;s5NTlFJs9x3DOJCVIgE3ux3PP3/BYdhTdy0hyrwVo50JjIlU/uaEsrf3t+/ap/2yXMPx9dm0Jucv&#10;1oO3OYK7+Zu39+1f/rO8M++ifpVhW4G7BmaUQgwJbSy+qqToXRmGYeLT559x2B3YnJ6wWAshzllD&#10;Pwx8/f2vMUwTP/2rn/Pm5Sv+eDhwul5wsTmRsRMtgstZ7JiSiNH3246SFH0ntHbjK/aHjt2uo/KW&#10;qZ/IKvHv/vLnfPZmy9njr/Ht736Xx48f0zSepq74zrc/ZP8bP+CP/uTPefz4ATGOjFMixCCmPohh&#10;GsaAVSLIsbNQvYiASUwqRtRMsS5AmE1cVBFB0DhNDNNIP4yUmDFajLLULPwxxghRdhyYxo7tzY5D&#10;JwKvpnFCBnQ1aDGsWS6XLOoKY2AaA8M4cnl5SabQLhpZ08/5gFva/DAGMV0xZiYrzsL1UhjGgZSC&#10;7JVCIqSI9zVFa6YgNPq6chRtUNqTEeFeMWKcojTU3qKtYd20GOtJYUKXjFZCHr252mKtZRwD5IJC&#10;9uooS7FgGsf65ISHTx6LiLr2mJS4fPEp292Wq8uR4bBnmnqmMNEsWtZ+TSmZxekFy5MNTz/6mD/9&#10;0z9jvRZDlZwiq+WS9XqFsYquj2irQGWaRYUuEKNnGgYUmZgS4yCiM200SsN2e8311TUhjOy6PZ8+&#10;+xRjHU3b8ODhOevNhsrXXF6+pkoBWy84f/CAMUpbfvNbH7LrJ158/oLXN9c8fnxBSpn9viNOgZgC&#10;jx4/5uzinKvrHX/84z+i23dCls4RW3nqpqKuG+pGTBvGSfYorqpQ8/5Q6NeFnArDNM2CKosyluIM&#10;F08e83d+53f43m/+iLMHD2bKoswvZJhiJB/NLUS4LSYIGnSZjQULaRz55OlH/Nv/5//m85//lMYo&#10;vvvBe3z3w2+wXjUcDltULyTsy5efQwpYNc+33vPo4QNShI8/fs6Pf/xvefnpMywRnQeaxZpf+9Y3&#10;WdQep+H6Zsef/OQnXL55wwdPHsk+W6vZCFH2spdXgf1uzzhFqrbGaNn/rU9O2GxOqapKREvOsTmt&#10;aZolIQZefPqcrAzF13z/P/ttvvdbv41uGjJi5GO0RluLUV76wh1zSm0MWhu883gngvPOeRFydQMx&#10;TLN5kYixtb4dQ8vRUOBoPEKZSdUF68RMJic5Tzfno4pSs0hLxoq+94gMqdB3PX/+Z/+OTz99xve/&#10;/x1++Ld+nW++/3Wcc7RtS86ZYRhwyqCqWVzvPCFFUskUMjFE+r4npTVOS17GWY5UZ6UUlTWgRABn&#10;nYeYZf85jzHaSA4mx0wKkYwQjccQRHSWC8MUMBpiCqjZLKko6XNGiwivlMQ4ymu+qrG39HWlxSjg&#10;lkBd8mzyONO3kxjh6Sw92DqD1gVfOULMVFUthFgja8dhGAkhslgsjnlnMasyx/ylVmL+FJKYuV08&#10;OOP68pr97pq+73HWEmdh9RR6UtC0lcPOtOUYZW04jiOJLEYCtiHnTMiKlDMvX19hHj/g/ZNTlssl&#10;OYrJSJ6NESiIIVWOpJJmcaahKmJIlY6CtkIMEx99/JwnDy9ws4jz4uIB3RC4vr5hc3IiuduUqFxF&#10;jNNxXSUmA7IvuTULM1ZTec/JZk3Xn4lQc/69V69eczj0PHnymFOzJudIDpnlckFVVTDnNNfLJS8/&#10;e0kuSQTqzjGMI08//gRnnlN5jzX6aDSbU6Kpa7YzdbptGy4uLgjTxItnzwjjQOUryfuFgJnJ38M4&#10;iHmp/cJUV8PRqGYoI+M4cXl1zaefvuBmu6NuKh49ecTq9JRHD5/wja+/TwhC1M4pcrPb8eD8RPaZ&#10;s/Qv5yzGrEqTYhaTiZjRRtG4hmmauHzzmtOzc1brjZgjJDEOULMBTAiRtq1mY9RIXYlAOprAOE4o&#10;FKenhilMDMNAXVUc+p7aWVnrIWMDwDCNTNNEVjCOE3EK0v+t49Wb17y6fMNvvvcElBCFF5UYjYUY&#10;0TphUuZwOFBy5l/+i3/FYbeDnCkKVicbXNMeSb/GOtIwkPqRHBPrk7Xst7wYSeWcccbgnUGvV9j9&#10;AaMQA8ci559LQWvL5vScGCW/OIzjbK4D+/2Bac4Zt3VL5etZ+C7GpSWLIZGxMqbIuCDGiSpnIGPM&#10;bI4dItMUsN6jleGzly95+vFHUBJjCHzw/tfBpnkNLmNJ2y7Qes67a41zlkBgGDumsZ+B6GLgqo2l&#10;WaxIRbM/jLx5fc3T9DHr5YL33n+PxXJBrR3KWPpuDzlSSuLibEPd1IxJTAyGfqBu4vG5hLGWdrmg&#10;amrGFPGLJX6xYHGyoWjDs+efsTpZo7Th4uFDzi4u2Jyd0zTyLKHEQNUu8U1LSOO8BsxgNEUZMV+Z&#10;jeG8dRQjZj8lz6ZMrsKQyUpDjoQYAY01lkym8i3aeooCNxvrhZi4ubmZhfZuFhpryXXnQM4KbcA7&#10;Df7W9EkzDj1OKZytyDEyHHpU3ZDjRAqBkDMWEdpaY8A4YhZDqFuMeIxz/rRktLNo7ah8A/N63GiD&#10;qSqm+Zyt9bOB74TJQlSPKWPRKG3wVc365JRumAhJDDBSjMQc0U4MklMWoyqdM8wGC7WT4yRHVMpi&#10;ijSNdN0erzWff/45Td3y/jfeZ5wS+/38jEMZ9kPHYZpolksx8FOafhgx8/4gZzDesTk/RVmFUYZS&#10;1/S7LS8+eYYOE7VROHVBrsSQdJhNIsT0FGJmNmGUvbhxksu3Tp4XAPR9zzRqyIXlcjGPraOsP6wV&#10;Y0elMQAxH400c06yV5rXNTFntBGzZ601lbMM48irl6+IpzLmhCDPK5yzVFWFdZJTWjQt+91BzJaV&#10;mPnkWChKBPGagjXyrD0XGe/DODLFIONzUZQ8z2vGzkYFYszAnF++WwdwazIizw/lWYvRFuvFjCZr&#10;yauqec+bs3yPDMYFbbQQ0JOa2yLjdBHaPeC8o5SMNlAtG7w1tFMlRiXTCFoo9U1tuby85OrqCqPd&#10;bIbjKEVTNy1NU+Oco+vEGKUgZrVFK1BimnM0ejVGDINn04iSM9M0ijlQljzZZr2kblpSgSkEvvGN&#10;J3RjT9d1lBAI3QHCxKKSvfB+uyOMI/ViiQuR0Qwoa8Vks8z2uTkTYsbYiqZpSChUUWzWJ2g0Fw/O&#10;CFNPSYPksY2Yst7uq3ORPaWezY5Qt+a25b4g5z7u4z7u4z7u4z7u4z7u4z7u4z7+o457Avx93Md9&#10;3Md93Md93Md93Md93Md/YISplwK+I7WmvJO+/fa/3aWX3YqsvySg5avF37dC7LvksbuF37d05NvX&#10;7orx36Zcv6uI+/bvd/+8+ztv06rfJYh+F1n77rG8Tcm++/2/TDB/98+7x3y3eP3ub7xL4HxXAH63&#10;Xb9C7X4X4Xx+3+21eVsU/cva96+jmP91Ivh3kdxvj+FdxgRvC/HfpsHfFY6/LSp/FzX9tjDk7ev8&#10;dr++e9mUVjOR87aUlS8QT7f/pvgKme94LHfO7+6fb1//WwJgme+lI938bp9DKFNCCOIoDnnXNf5V&#10;ffj2+t99/bYg9F3tPp8qSispeJmP46u/p75omjv09y+f61xHospxfFFKiYBM6zu0cGZaAsciVSnE&#10;dXjv5+soY44qUniScp6JvDPVmAJotDJHwcZtw6mZqq2V/J5WQr2qGi/iTGeFfjEXxIQQj+ex3275&#10;87/4c97cXHN6uuHRgwc442bStRSbCeE6Mw4jfS8U5mmaZnKCkJdTTqAVXdcJ1QU1k+GFCmuMFJrd&#10;tsPQ9yK+iAlrHU3TslwugcJ6vRQihtIzoUqoojFMlCzGD76qsK5iGCdSKTR1g/dSGCbFTGYu5BWC&#10;EUZEk2EWROSU5Fy0pqmFJqq0FHsv2pamEXJU0zRUlZ9JD4aMkDyEqCSi7xDGI+3LWMf+sGecJqGN&#10;aCHAxxjQRrNer2nqRgQkzCYeJc90Z413lRQ4pczUD3SHgxgrzMWTBaGSOeeFPKH0sSDQGiF6xpTn&#10;gkhNiEnMA1BHqpIxhpyyUFrm62gUXJyeYbUhJxG/+doTpgmjFFaLMD7lxDAILTLHRA6JuhIKoYxj&#10;CuPsDDcWipq2hlSk0ErP90me75WYEmEKNHVFVVUUJWPCom1Zr1e0sxBknKaZ6qfmInJLUbeE94Kv&#10;KrQxRzr97X1wOyZJYbgIa28prpW3og0yM1Faq2Ox6zAMUjhZ5LrfjsvWObzzQn5OE8bMv5ELb66u&#10;WK82OO+PA0TfHxiGAaM07ULoKddXV2Ie0FS0TSvkP2upnBHqpFaQFSQpuE2poI3H1zWuqmbxh8I7&#10;odncFr4573BVxeFwYHuzo8yUYpTML5V3LNpaCMDOUi8WvP/hB4xT5OOf/4Kz01OapsE4M1Okg5CW&#10;U+LN5SVV5Wgaj3fSf4AjQdx7dxyLm7o9Eoe8Mazblto5UhzmwmUz03U0vqpnYYBisWyJKTJOIsQu&#10;peCqiuVqdZzHdJGxwFUVzJRw762Io5USwSGKog0oKQY9Odlwsj7BOsvV1SXD2JOimBq9ef2GZ588&#10;4+WLz2kXCy4uzuW+LCKoqbxcI+e8mIDEQIgRpRXDMNB1A86447hSEPoaINTBqiEXKdi+ePiQxWo9&#10;U+8yJQmpWilZZ3pnZd7QQrh7c/mabr9n33VUdc1qLUS2se/JKR4pV1ortFakOKFKpl20UlibIquT&#10;De1qiTJCEv7CpKdQyBz2e6w1WKPZ7XZCxykZMxdWaEEujAAAIABJREFUWmuh3K45RDRTVdVx/HfW&#10;slqvcc6zvbrh9eefM40jQ9fR7w9cX19xc/kGpcFrjUaMNNI0UWLAgBCs5YbBe0/ta7RWOGdZtTVW&#10;I+RahHzsZ9GBKjInCY2cmbgk7bharVgtV6xWK6rKEdMotMYihhEouT5WK2IIs5HALMaMcS70n2bq&#10;kpjaTLfkd+twVoq9U8lHimDJCaMVznqhPMeE9R7jRCwfpomx70kxCAVvipCZ50YZn5wxjH3Pdrej&#10;KCHRKiMCozgTaj9/fcnq9ARf12IEo+bC57qlWSzx1a3YzEvxLJnKeyovRc4ijNFYq7FGS9G/FyGd&#10;URpnLN5LMXQ/H6+Mn3o2DxJKVi6ZEEdiCvMYJP28H0b2hwNFKRaLxTwnF6x1tIsFy3bBcrGiqWuM&#10;VqQY0BQqZ7EKYpjASJ8ep5Grq2v2+wN9PzKOA13XE6Z4JDeVnIScedwPKHJJHLq9CF5SIiRxcTDO&#10;M4Uogrs4kGPAGi3iopTJMcFsZqSVIofI2Pf0uz0ff/SRCAUrJwJT4wipcLXdzSSwQShqWYroXdUI&#10;fdFafN0KNcsICZkia9Ddbs8UAuuT06O5lDEW5zxVXVFyxhg9C7TE+CbJYh5jHWhNyJmsZiF5nMQE&#10;QMvrTovJjtGapq4wWpGTkN9yylht0AVyiLR1xcX5Gev1Gu+kMDingLVKiISlCM2NTEkihiBnEW6U&#10;SAwT0zDQ7ff0XU+MiXGamEJgf+h5fXnNbtehb4vCS8EaJ+totMw9VsxT1Ey5ux1nLy9v2O/2TH2H&#10;1YWcAm9ev+Ti/IST5ZKSM8tlTYoj3jm8r9kferb7A77yskYNCactJ+sVw+HA9Zs3pBTFkAewzs/F&#10;9uk4riqtRDBkjIidnCehSUWKyrU29GOgH0Z++lc/p1me8LX3vk7fD7PZT2AYRqwRkzRrDOMwEGMA&#10;4PLqipcvX85F4xqjDavVkrPNhqs3b5imiYIYqWAUylhyVoScOHQjN9sd/TDQtC2L5YoQM13fY4wl&#10;psRuf+D1m0v2XXcUVVkrYt2YAjElhnFAG83v/ff/498svxLCL92n3TUYu/v3d+3ntVIiXvkle+K3&#10;cwe3r33xHeWv3ct/5bW7e8P58yVHSol8/uJTtm9eQ4rcXF9x2B/Y73f0w8hqc4qva6x3TGGk6zoW&#10;TXvETGYSy2WLd5YwjfPeKLA6OaFpF6yXS3bbGz59+gk5wtB1TCEwTIFhmnjw4AEUGMfAcr3kerfn&#10;k+cv2XeBT158RiJxsllTVY5F23K6OeX84oJDP7Bcn2DsTMClEIIYIFFkDxVikr5dhBwpeZMyGzIV&#10;tIIwTQzDTG9kNivpBvpxkjVOThjmvfM856Uwsb254bDfMsxkSWcNp6cnPHp4wcXFOacPHvDg0UNW&#10;qzVKKcaxZ7fdst3uefXqNTElmsUSjAVtQGm0dbiqJs3mZ76qZI8z5xdCTAzDIBTaeT2I1rSLJd7X&#10;s2kaIiDWsjfS1pFzISYRsokQCdQ8njpX42w972sV3ngMFm8r+iEwjEJNnlImKsPq4WM++Fu/yY/+&#10;7t/jd//b3+d3/qu/z6//5m/wje98h0ePHrBeLfjoZz/js2efcHp6woff+oDNZsOh6zl0PaZu+NrX&#10;P2TXDfzzf/EvGLqOqqp5cH5GU4vhkLOaaRpJJbM5OxXtsFZoI6TEXGTO6vuJrh+IKWGNIudA1+8Z&#10;x46rqys+fvoxtW9wzrNeL6nbmg++/S3axZLd4UAqhYdPvkazWJJSoWmF6Hx1fcX5xQNOzzY0VYVR&#10;Bo0Wc6MQianw6fMX/OynP6Vpl5ycnJCjGPktFgv5Hu/xvsJoyzBM5AxTkH1dBmKBKSbGlAgJsvKU&#10;quabf+sH/Of/8Pf4vf/m9/n+3/4Ry80GrcX4LoQogskEUxiP44LRWuZdZvKwFjHq5598wv/5j/4X&#10;/tX//k+Y3rxiVSken695cnFCZeHm5g1D16Fz4c1nn/Pq+TNqoygxsGobNusFr1695A/+4P/iD/7J&#10;P2V3ec1qUVNXjrbyfPfDD2krS55kn/PP//W/4aOPn/Hd7/4aT84vmLpOjHCMoqprqsbz9OOPZfy1&#10;ItBKWcTOFxcXPH70SETFOVO3kh/JKfLs6SeoYsDXfOM3f4Pf/r3fpTk7F8OTlChpFobPtGM1G+Hd&#10;zalaIyZLxlqsFUML5yoxIdFFrsud3NMX+bMv5/pu81NqzrPfjqmS/ysY7445RW1lnamMFspyEaOG&#10;cZoY+p7nn77g6dOPsVbztSdfE2q8tSilmMYBZrF9PwwMg+ShULLfskazbBvq2ZhKKfWFIHw+Hq0U&#10;KQpVtJQ514nsk44C/yx5NcnLzKYMWYwojTFYLaTZnONM62VeL34x71krYv/bfI6sJ+S93lv4wnNI&#10;9g4pz7lEWYvf5htySXOuToxDrLFfymXmnPG+IsbA4XBAKUXTNHjv5v8vuSShsWbatmW1WjKFkaZp&#10;WCxaSo7kImTyMI0ospDHkX4yhYntbkc/TTjvubg4Z7NY4a2jaVt+/vQp05h47733Wa2WKKWJScyo&#10;bo1txPBnZBh6MawDQoiknGmblsWimfeyiWkKhCmwWCwpaIyvWKxWvLm85sWLz0gxcnp6Km0hVlci&#10;yJ/mfbkSQfk4DEdqt7WWqvLsd3v6/kAp8OjxIyrvef36NdubLa9fv+Jmu8VZy5OHF8RhlJxFzry5&#10;vBKRNZLwFfFjIKaI0YqqrqgrL+uHLKLyYRzmcfOCi/NzpmnksN9ysl5xvjmVIVzP+4z5XonhC7Hf&#10;bR5ZBPAG5z3GecYxsN0JBV4ZSy7w4PET1usTvPecn5+irT6alC0XzUzmFRM2mPvnnG8MKZNRYlzp&#10;PLvdjmfPnlHQPHjwUK5JGMQsYYwM/Sj3ggZFoqTEYrGgbVpKkXyeiBktwzRQgNV6RT8L/I3zxJiP&#10;5GIx4ZzYbnf03SDnWlUY67je7Th0He+9/zWmaYAcWS8XpBgYx5Ht7sDuIHnkXKDvesZRxt6UEtvd&#10;jrqpsdZyOHRM4wSlcDgc+Mu//EtevnrJ1XZLs1yK2UaM85pe8g1T34uRwiySFbMkBUpMOVMIjJMQ&#10;r7e7Pd0gdOAxBLyv2Ww2LBYLnFEYihjlhkBOYiKUxF0EtDquR+W5jpgAHrpBjCzHkT/50z/j5avX&#10;dJ3sabSyPHz4iJgj0zSQsgjQV8s1RZX577fjcWGaBrrDToTZKdENAyebM9rFUvZbxhBCRCuDr2uW&#10;M0VeaYfSBqWgO+x5+tEvyDHgvWecEkqJsUDOhc3mhKJk76uUoWladvsdIQTee/99Ts82+Npzen7G&#10;+fk5p+fnnGw2VJWn8Q6nwJQsxkMU1ssFxoD3jrqpWCxaFssF3ldMYSKnhNViCKmOz66YDaoscRqJ&#10;IZCC0MzRjqItJ2fn2MqRSyHnKM9vsuR2nfMz/VkMI2IM9N1eckdJcg3kJCacWs3U8Sh5g4yYWijJ&#10;zTpjSTHK2lLLXvH2+YfWVubaXBingWEcCUnmQ+eq+RmOOpqZKKUZYyIV0MZJjrOIwVPOtwbSejab&#10;qXCzyfH+0JFyIZfMzW5HCLOZJoqcwbuKqvY07YLlcolzjmkaRKitxNBjHAbJP+VC1bQs1muMdyjj&#10;ZD2sNPu+Z991DGHCmFnIbOT5hJqJ7THJ84emaTBaUTsnBqcFKmtp6gpfyzMqPxPI7Tz/59kEWc1z&#10;rTYG6xwpiVFpmfcIRcnYx+16ZTZSsbe58pzFaHb+79aMbhxGhmGQMd5obCUmfMZ5Qswc9h2vX73h&#10;+mrL5fWWmDK5KOqmJc9jgvMetMH5Guvl866umaKY194avWh9O5bIPJhjhJKOlHldlBiThGl+vjjX&#10;MKDQWtYHt+sbfee5ojxnEaOaW5Mdya1bYohznvR2TLhdsBS5RkX2gSlJf1Y5UdJEyVH6+3xPWiv5&#10;Nauh8o6qdqxXCx4+OOfi4oyqEiPGyzdXjGPA+4rTs3NONqdsTjc4NxuEl4I1WvoxCq2tPB+cn7k5&#10;77HO3XmO9MW+31pL2zY0TT3fLxbnDNY7mqpmsRATX3LBaEMKE2GaYG6zXAp9PwhlPmfC3C+tvRXs&#10;l2OeU/xPAmEaKDnS7/eokqisPE+x1hxz19O835Z1cT6aE3ddjzaWs+/86L4o5z7u4z7u4z7u4z7u&#10;4z7u4z7u4z7+o417Avx93Md93Md93Md93Md93Md93Md/aJQvE6tvi6hviwBvxe23r7+LHH33M/ot&#10;0fjbQu930ajvEufvFiC+LVJ/lzD9bSH+u95z+713v+eucPouffwrQuB3iNB/2fG8HX8dRfxum9wt&#10;ajdGCrRvj+3tYve3xfZv/84vI7jfOuC/bVLwrve+3U5vGw78+8TbBPN3ffZXvX5XCH8r4L/bHm8f&#10;+7va++65vt1v1V1h++1v334ndyUD5cvi819xDuodbXRbkHL7HaUUITOVW7rfF+fxpX56eyCz6Oz2&#10;gArlrxW/373eb7flu/ri233+7r30pQMqoIqCrPlClV+O7fRlEuEXTVX4QljPka6gUBis0phKk+Yi&#10;Wx0M1nqii9hxxLmItTXON/jDgcNhR9915FBIJc2FPVIwqJRwfO72c6VEzHgbRmvapqapK4YwkmJB&#10;a4fzDVXdM3gRTvf7jm6/x1eOVDL/5sc/4dmnL/iH/+V/wQ++9+vUlYg6xymggPqW7NWPlJK/IE/M&#10;hNtp6LCuIuTCJ88/J2E5PTunadtZiFtISUSl40y0CDMtqKoqXCWkMt9YtPOMUwGnkFL7xBQDMUS8&#10;dSyXK3xdE0KkG8NM/4pSVKOFqHPbX/PcH1VOOKupK8tIZpxmIaYzjGNPLi1OOYoSUUGMCa1m8fb8&#10;WesM40z0pOhZBB5mUqAU4mgDJ6drpmlAa+kX1jq6rmMcr9hs1sd/T3NhdKZglKJuFhhjSPO59sPA&#10;oR9wVgqOipJCIdBCGU+ZUoRmX5QUZyqtUCUzdANFFeqqZoyZw6Gnv7nhww++RVXVpCgkynEY6boD&#10;55sTpn6Qa+EUWmVKnKh0wRR5L1rjlMFOeS68E3pwmEbsLFgsM9EmhomcogjOU57FJW4mSUnfTlmK&#10;u0uG3XaHr70IXeYCzLZtUST6AaaUyICZxSt2pmZrrVm07bGwKWU5tpQTWUGY20i7JKJZo4SEUhLO&#10;eqz1JKTAXRtLTp40JZS2WCv3hrZ2NvNwGG3lu+cC+BKl31XOsl6tQSmW6xUxRi6vLtnv9ywWS7Iy&#10;XF7vePLkEW13oJSM85L6taoQ+p6+h9WyQs3CnxwBAzlrnHHkVBi7TtpNG/RcNB6jkLeYLIdhYLft&#10;KUXEg01dUSkRkpJhtViiNRy6jhQjn336YibvVkdDiLquSLkwTZFSerqxx1QG4xUxDKTsqZUhoLCL&#10;hl6Bso6ziwdMIYmg8ADeCFnFGss4dvRdLyR1hCyvgRSEZKdKngmkUqQ2HDoESqtEGOCcCJXn8U4B&#10;i7ahJzP0HVqBc46qXqCtiI7RYsSgS6ZympPNgm9++HX+4i/+HcbM95DKJGDXdfzxn/wZbdvw9fce&#10;QQmM/cDYd4SqxrkKYzQWjTYF6yxVXdN1I/00MBx6tIJm0VJ5zxQCh2HgyeP3MP2Ii5FqsRByYY7z&#10;2CKk7Ryy0JBjxBgRo+x3O/bXO6YY6LuBq6trHj54wDB2QpoGUlFMU2SYIs4aUspMMeLm+a1tW9q2&#10;JaVCLEEKrWfDljgJNTRMI91hwBpHmgIhlSMFaMgDoDDGycxcMgUxRBj6XtY1s+Bm6HsuLy85bLfU&#10;TSPil7mQNZK5/vwzwm7P2fm5kKa8Q1UV42En96fSuFvTFZUxzgldlkRwim7fMcZAiAWVwVlLTlEK&#10;nHNPMQZfN6RUyErTLteYtkZpWKWKk5OG7XbL9c01u/2O7c0lL73hbHOCmwUBGsgpk0IhhMQ4Dpig&#10;CeMoRaFKzeJwmGZ6dSqFHGWOdFbITMYoWleTjZW17iD31S0tTiHi0ThN1HXN0q3JSdYbxhoWy5aq&#10;EfG0FIlKwa9vGpK2tFmxHyYR188FrpXzIt6rGtRsrBNTgqGjMh4wqCLCRY0maCn8DJOIWEtMYrzg&#10;hcyXpkkITJ0IGo8GTUpRz2Yjxhiq2mGMmKtoLGdAP4goAWMwdUvRmhQmrncHbm62LOqaylmh4ik3&#10;0/WKkEutZtHWJKVJKtPWnpxaQsh02x3DNB4pmsZZFotWiJh9L9TTJpO1GD08ffpMzk8akJOTU97/&#10;xtfFvEBHTB5QOaGtoXIGrxombWaxuRRRt4sllIJzloda5hetFTkVlidLtGuIh46iZD5IsQjdXCmK&#10;UngrYvYEUrAeEzlEVCmUMptRaEvXD5AT3homHShKiFspBXJMaLQUMs/jRMmZynl8U2MqxxSizK3G&#10;YBLUVY2xHrQiZRHWqBwIITFMIyll+mEixcSDs3PauiJnGUecMyKaKVHWOjmIyUJKIs7RQre6FYsV&#10;ldEqEXPCkVkvGs5Ov43zFWNIdOPIoZ8YxsAnHz/j8mbPxfkpjx8/RGmNc/MewXiMMzBNZG0YixAe&#10;S4pYNHmaWNQV3ijWF46rz57RX9/wcHNKJDLsdhirMVphrOfhk8dcbrcMYaIOnrGL7C+39Isb4jDM&#10;wl8RHN1cX9GNPavVSoyF5nWtURqnrBTSe0/IiBigFMYhUGLk5mbL0A/s9wf+jz/4ZyhXc3a2ou8O&#10;9NNIDBGjpAhdt/VRJHWzu+Hq+oqcM5WvZmpkReMrrq8v52Lvipgi/TSQB4MxhWmS9elh30OB080Z&#10;q/UJyWi5tkBdNSKwNZbaV4SUWK03UAqfvXhJVbU0i4ppEpHNcn3yN0+v3NnDv513eHvf/S4zu7vv&#10;e9v47e573pW7edex/Ko8xlf+/pY5IYgIyDrHcr2maMVys+FiesL161eEaeTy+obTqyu0NWDEpCHG&#10;ibGfOF2vUDFzs78hpUTdNizahqvLK7quYxo70mxGNYbAoR/RCVTRWO8ow0DIkW6YWCyWWD/PJdYx&#10;xYyyCRUCf/jjP+Kvfv4z3nv8mN/84Q/51gcfkoomJuj6gbVf4b0VUy1jZ86yjFfOe3LSqBhRs9lM&#10;yYVxHjtyCozjcFxPdv0ggsZSGEcRv+vZKC9OYhwSx8Rud8M0jdS1p1kuqSoxkrCz6Zkuhf6w5+ry&#10;kt2+Y+gH4jgQJhHPaOd4eHGB9RXGO2xV47ynqbzkD7RhvZG+e319xTCOsi7UGl9VOGfx3jJNg4h6&#10;qprDoacb9kLgM0bozRZiHkk5kzNHUz8xxIMYMn2/I6YtzgI5MmlH2yxBW4YYUG1Nu9nwwXe+y7e+&#10;9wOefOMbrC8eoH2NQD0LKUR2L1/y9Gcf8fM//mOGYeAHP/wB0zTwi48/4RcffUSIkfXmjO/9p79F&#10;MY6f/uKvUEqzWq1QSvakYRzEnCtH+mnk4tETfNXSDwNtgMkqmde1JuXCME7EnLDWABmNiGCfv3jO&#10;06cf07QrvG9ws6Ds9HRD1w+8uboBa/nGe9/GVxVdN0AxLOuW5WLBb/3oN7BVxaHrOOw7xr5nipEp&#10;RJS2bHcdXd/xne9+D43isxcvmEKkbSq898c1fMmKfhwZpziLi2eDLl2wdUNUiUDGLZd854c/4m//&#10;9t/huz/4Hr5tUOJRQw5BRDqIuaMylpDFhMiIgx15NlGzRvZXw37PX/z4D/mD//UfcXj1mqXRuLbi&#10;wYMHfO18w7L2lBhoq5ppmvj0o2e8ev4Zbe0I1cTi5ITdzZ4f/9FP+JM//QljH9EZVssVfbdnuWz5&#10;9re/Q9vUjEMP1vL//uRP+cOf/Ak//NF/woff/CY3V9dQIiGLIG6ykY8/+oh9dyCVzLJtiBm8NSxX&#10;S9YnJ5xsNsQQqeoabR3DMPDq5UuUtihT8fXv/4Df/r3fY/nwgZg9zKZauvCFoZOazQC8EDZzzrIe&#10;SYkwTVRVRe8s3tdU9UhV19StGCjtdrujYZPRc37hmGP88vj8FVNPJfenNZpWL3Hey3py6NHWUNce&#10;6zSH/UGG45SJIXB1tecf/+N/yqtX1/zO3/0tvvbkMXXVoJXi85efkVOEnGfCvaExDaUkau9FpJgT&#10;aEhR6MpCXAXSLV1XC7HdirlXmsXadVVJvsiUmcyasUrhqgqllZj5DCPnmzUqG9KYRYx4Z/4D2YMa&#10;Z+ccoxg/GWMxKVFKxmpNzBlVJOdTZtPFWMpstmWpG5nzxzASY6DrZc9graOuRdC72+1IKbHbbvHe&#10;yXU8mkpOR8MyOxsbrIxnfXJC6yv6iwfEOGJUoa4c1ijGoeNwGHnz5pqmqjhZn9C2C7zzhGnkuutZ&#10;Ujg9ORGzgVoEltZqhmkgqUJWBSU+TVglAr+SkRxVCmL6kwrdODLFKAL3WXim56zWMAsJs7L4xpLV&#10;QCqwXp3w9OlTpnHi4cOHnJ2dkUPk0HXEKMLRmJKQoJP0yRACzoF1luWi5f33nuC94+pmS9s0GGO4&#10;vr4mhMDZ+YamqVAUht2B0HeYXBhiQKss6+PZxIEiuSczi+/apsYqzTROvBpeE2OkXTRY66jqihAn&#10;4jTSNg2LuqGyIvKMKZKTGC0YbUWMN01H0SfGiHGE0XJPZoU2nikUum6aTaQUdd1S1RXMua7Ly0sq&#10;VzOFyKs3Vzy6OMUZQyqBFAIKmZt9XWMqxWGcCCEzhYlVu+D89Jwc0ywaLBg9m3/ajLMW31ak0Inp&#10;SJpAZdAwxQER2Mv+bLkQE8uTzYar62uyUoRciAqsMsRSQJs5w65YLVYkIGtNXdU8+dp7jCnP17XC&#10;Wrl3ymw2uNttef3mYxarEw6HA1XT0ObEmzdviCGCMXz6/DPaxZIYI3/4b/4QqyW/kmLk0Pdc73cE&#10;Cj/83veprNCWS4pHI8w4TRg8zohZCFHyjyFlxnHkxfPnjCEwhMCHH36LN1fXPH/xgjdvXmGt5Wxz&#10;gkGRUyQj81eZ17LGaJQyx/Wonk0BtDF449juezG3Wi5YbTa4KbDWlqvLK559+hnL5ZLNZkFVKaw2&#10;OONQOotgNCfA4Oy876cQp5G+71BGjAybtgFjCQXGw4HFYikGsMsl7WpD1VTEVMjTBCmgrWW1PqE7&#10;zEYWynHYD+hth61rrLOcn5+z3R3Is1HtMAzUTc03vv51CpL3Em8hJfe9tZKzT4kyTBRrUM4SKRxu&#10;DMv1ipQj1lbkklBZY/QX7XVrYBVSAjJ11eB8Q7e7YZgCKmdZe8zjq7IWjCUrQzcMQpxPYoyQEdNM&#10;Yz1kSDljnYxfh8OOm5sg5oHG4L2lbmpUljFeFYUxnrqqOOx3YoToxSwyz/tmyZ8ptPXzAySw3mOL&#10;Z7vdEqZpFgJ7lFEzUVqE1pJXDcRUiDmI8L8o+iESy4S3BmMAa1ms1jRNS0iZYZzIKWCcZbmQ/JjK&#10;icZ5KltEqO4d6pbUnmQdVEoUg4cUKYiJlPMVzXLJMEW0NSjraVenGKvRzvPy1ecM00QdIz6J2Ya3&#10;TnJ6WuGs5GP3250YTaAoqbBebxi1RhFBJTG5tY712QXkzHa3Qw0jKoQ5x9vMgnhZ84YY6ftuNkMp&#10;kGXte6R7G1kfxxBmY9bZGQvZ+9+a4OVccKmiahusr1DGUkrh8s0VfS+mi029QHsnaxtrqesa59Ns&#10;iFt4cHaOtpZhGOhDQKNwVcM07TjsD8QYuTg7pTk5wVvL/rBn6PY4LfkiGQo1RltCDEzDILkyK0L8&#10;tqopKh/3rLfP1OVcCjmm4/iSUxIhuTIzBED+i/NaJISJw26Hc57N6RkxJaZpQhtN0zYorRmHgRAC&#10;IQWssXhncN4RgyHESIyIUUMO5GBYtQ3f/7Vf5+H5A5598oLLV29w3rFcLhjHiTgOpDhRW01QiikE&#10;Fu0SUAzDiAqRglDulZLnWWHOd92aKikluWiFGFikFEEzz00LUios6oZhsWLo9oT+wHA4YGfTz6Hv&#10;UbNxsdJixj7NBstiflEYh72sp5U8JxRj9Ymm0jjnqb2j5Hg0V3NVzTiM5NlgKaWAL172yjHKfHQf&#10;93Ef93Ef93Ef93Ef93Ef93Ef9/EfcdwT4O/jPu7jPu7jPu7jPu7jPu7jPv4DI4z9LOq9S8Qu7xSM&#10;v0vw/YXI9KvF2neF7LfxtiD37ufvfuZtke6XaWZfJbjfPfa33/e2kPxuvIsifvc4737Hu4rK30WR&#10;v/v7b//m3eO7S/5+F0H+bSH6rSjZGHN0qr9rUHBbAH9L+H6XiP/2fXeP75dR5N91bv9/qPD/PkL1&#10;u9fi7c/nt6jqd9v+l12bv45o/3Yf+2XC8Hf97q86H8UXxRZfaS/15WP/Zd/7dp++e4/c3qu/LO72&#10;h7sC+Lvt+65zutueb/eZr9z7BaHTK/Urr/tXDQ1uG0F9uc8p0EbPFJDb+8KijZ3JXCK0NVaI8M66&#10;mRAxQwVT/srYwpfup7si/S/OwzmH0mouwJWiFT2/Vnkp1LqlHBSEYLHd3vCLj37Bs+cvWC6WPHn0&#10;kMo7KTYpc4GvtxhrjgXOXxQCNRht2fc9P/34E3bdnrOzUxaLBfq2oBPmQiMhQCikODUXIVtaZ/FV&#10;RYyJkOJc3BLIORGz0Cyqys9UXDkGOxcp3Y6vFClC9s6hQMh5WYpPnHUolBBRshA31usVq2UrtCxr&#10;oECMiX4YmKYw9zkRi1hrCTPxOufENI7EcUQVKbJTRYrMrZX+753Hu4qUbvu4kApPTk4wRovQPUbi&#10;TMurm3Ye3/JMwxK60OGw59B1s9jDHwnk2+0OrYXm4qxcb5QI9FJKFMB5zzAGxiA0rNVqTds05JS5&#10;3l4LSc1Y1us1bSXkZXIWypMSUfutyYF1FmPsTJLMxyIluR/18Z4sCDXN2NtzkrYX+k0m54RzToQY&#10;tbR7P3RcXV+z2+2p65qTkxN0keOIcULPNGSrzZE27pyjrmr0TNcpSrHbH4hB6NQi6pGC3OVyyebs&#10;lPVmTcmIWFBplDVYJ0KJFCLTNAn5OaW5PcFY6WMlzwXuRqhtcQqkmDBKxIlaG/b7juViCTlx2B/I&#10;uXCy2XCyOQWtSWQWywVVXYkgn9ti7UjT1mx+XxpoAAAgAElEQVTm884xkINQnETKIGJp6w0FEQCI&#10;WUJkt7uh63oyinGcCDExRRGZ1HXDZn3CarWirRshp1QV3jtyTkJTjJFhFMpXmEastXjnWS4WdH3P&#10;0Pcs2paHjx5SOcvUj4RxIMWA1aAoNHXFarlksWhZrpc0dcN6tSCnACWQ4jTTD2cKshJbjBTlPiqz&#10;YMt5B0qTgpDB0CLwvSXm5JSIKc4kWyErCQRbiomNr8E6fFXTLhYzFV6oV8Z5fFVReSEdNk0zF2VK&#10;H8k5c9gfePTwAYu2Zbe9QReISahprq5IqhCyUIPKTFZNWYrFD91+Lo717Pd7CvDgwUOsdfi6ZbM5&#10;E9rWPBZoLbTxFIPQZIw+Fi/u9zt2+x0xRoZhFKOHRcvhcBCSkrX4ukIpI4TrGLi+ueSw3VNVFb6q&#10;aBdLtLWMkwivh74/Fg5rY4RSk8rRhGQceqGjHwWHcv/klIQCn4sI71MCo8lRhPDkzO5my/76htpZ&#10;6srjtKGq/EzQkR48dj0oTbsSkVzOkevLS+xMPjTGHMcJo+/QG+fjTVFETyUloYSXhDFa5qJ5znPO&#10;3RmDMylOR9pe2zScnm44Pz9nMwvqVI4olXFWo3VBlUSK8t16noSnXuhQYaZEgRiraKVnIwUlYuTK&#10;z1OwQlmDrzxVLWYAKYk4p5RMjBE7E7m9r4gpzeP8QcZRLUIuX1X4ylO3Db6uWaxWtMs1y+WKeqaD&#10;pyzXz1iHMh7fLKRwVxtiFrqgUoaShNJZkswParZBijkT4yT3sjViihAmxmmgH3pCmDBWaNfG6Ln4&#10;VkRoYoBjuDg9Z7VcYSuHrzzOWU42a87Pz2dqYj6O+0KMn00gZtqbdxZv7VFU5Wb6uPcerRRWW4zS&#10;8/kGlJH5bRoHKWyOQoC/pa3nDFOMPHv2KW/eXLG73nF9s+Py8pqr6xvCFKirispodCkyX4aA1grv&#10;3JEyZWYB52LZYis/0+oaUik0iyW+qcmz6UW7XLNcrfHzesk7T1V5MReZ12JH47WUxAAhinlPCInr&#10;q2tev3nFbrdju92x3+/ZdwfGaeJw6OZ5TMZBBFBFnGS+0jNx0c/rx6ZtZ6KjEFRFqK6IITGFiVQy&#10;w9Dz6uVLhoMIc5uqom2beb5Ns7FEkr4y08dKzIxz/7fGUGImxcg09IxDj1Gauq5RIGJvA1XdsF6v&#10;OL045fHjxyzXK1BFzDIOB3ztMc5iaw/WEufftL7Cej+vJWAKQnteNS03b97IWi1nTtoVja9kPskZ&#10;azUhRMYp0A0jOScu37zmZH0iYuAY6PZbxn6gFCnKN8aQcmZ/OOC9p6nbWbBZjmszY6yIZFM+Fqjv&#10;tnt22z03Nze8vrrms1eX/OXTj5ly5myz5vMXL9hvD+SYsNbSjz1FF7r+wPbmhn4YSDnTtC113bBe&#10;r+drOZtQ5MKrN5c8f/EZY4wUhaw/U2HoR/a7PdoYmrYFJXPgp58+5+c//zlGacaxx2kjhjSl8MGH&#10;H8yCQk/KUkTedT0xZ+qm5Xf/u//hb5RfmabpK3ust00E7xoE/rJQfNmo8F37W+7sPb+873xLNC+7&#10;nDvfqo7/48sf+9IRSN6goHVhOOz59Okv0KWgSpmNOoTK57yMcdpaUpJ1AFnMOzSKXDKH3Y6u6+S6&#10;aCny93XLanPK5vSEm5tLnj97xjQE4jSijZJrmyJTzPTTJPufAu36lEk5bjoRjhqjGfqB66stn3z8&#10;nO2uJ8aCNo5MoWlrnHOUPO8R78zhSqmZNguVr3DGMA0jfXcgDD1D33GYx57u0HN5dc3nr2fR+jDN&#10;dO0vruU4TvOcJWue5Wo159qAkmbq6J7ucGB/s6XbH+j2B6YhYIxhvVqzOt2wOt1QFLiqompamnZJ&#10;u1xSVw0hRZQW05UpBA77A9vdDbnIutxoWSOI9lkETDlnEURpjbUe6/yRFMy8fgkhAIWSxMQmpczr&#10;N2/YbXdYLWuxnBPGVWAdwRre/7Vf4+///u/z9/7rf8Bv/NZv8+jDb9FuztBVhTJiSHb58jX/8p/9&#10;M/63//l/4s/+9b+GvmfZ1Ly+fMOP/+jHfP7yJf8fe2/6bGmW3eU9e3qnM9wpp5qruqVuZKlR0zLd&#10;AtsgFIAwYTAfbP+LRBAB4SBwGIKQDEQYgwaDkFpSq7ururIqK6c7nfEd9uQPa99Tt7IzW8h85K6I&#10;rMy6wznnnfZee+31/H5TSFjX8PDd93jva1/jxfklL1++xCqY+h6NwCtjv6e2uoiOWM4ePMS6Fh8S&#10;pydnNE0jc19ITKPHF2dWY6zkeSiuV2v++E/+lBAV3WzJ4mjBfDFjNu/o5gsevvUWX//6z3P/4SMZ&#10;o/Y9XTvj7OSErq5xWlFZQwrimDl5zzROTNNEznIPZBTf+c53sNby+//xP7Feb8gpCXykFao45oaQ&#10;GH0gBHFGjEmTlGUMmagt1A1/4S9+m//pf/3f+NW/8dd558MPMFVFKoKKcRKnVRFZLIx3eaaN1gL6&#10;aYUruXQYe370/T/kX/zjf8y//5f/J9PL5yyd5v6i5cHpnEf3T+jqipwideVYr9b80ff/hM8ff852&#10;veOLL77A2YrVesdv/ta/4U9/8ENUNvS7kRQTu92Opm341i9/i/liwTR5IvD7P/gx//rf/nuOHr7N&#10;d3/ll0WszU8ordkNPecXlzx/8ZLzyyu0sSJiU8TW5gsBRt9//30q5+j7oYgbeC6vrolZgWl4+HPf&#10;4K/8xm9w8s47ZG0gisCgyqDTTUFKFadYDjmyONHK2pHieq7KWto6ARJlnDFoI+OmXKtUxtY31FWL&#10;mGW+NY6Lm/ONGIbFaE1VVTRNfcgnnXXFkdqQs4htDePIF1885dPPPsOHyOnZGSfHJxit2Ww3pJiY&#10;z2eljlVhtRZBsQxd20CGzWZNvxd4X5cxK6PZ7faM0yg5szEcHR3RNg2Vq9BKC2BPYhikTtUVN1Kl&#10;BAyddS3b1TXmVo54u+aNVuW5FHE/rXSZK0eUltlIKzBaiVM7GT+NpBjRKlOV9ZMxhmEc2O97Xrw8&#10;Z/IiVhVCoG3bwxiWUqJpG+q6wfsJFIQUDjBXRmqAs/miuKqLiJW4Q0v9zVpD8IHtZs/jx48JMTGb&#10;zWibloTmerXi4vqatm1ZdB0GqcNdr1esNxvqquLB/TPqWtyzbxRNgxdn3qqqabsGaw273Z5+HIob&#10;OUyT5+L8BfP5jK5tUQWK16WedAORxgK073ZbZl3HcrHAVY7L6ys+f/JEwOWbNYAuY2ZOjNN0GIsW&#10;izn37t2jnc24vLrmiydfoLW4rH/j57/B6ekJlRahJ50S+/2Ovt+V8+4xRgRKFos5zshz1DUNTVWR&#10;UhRhxCiilnXTUjcVs1mHlJFkndM1HaoAvDmJAKX3XsRijCWGhFaSl6Ikn5C9rAkyWCeuyxfn5zhn&#10;WR4f8dHXPxQosLgZX5xf0O96ckpcnp/TdS119SVUG0IR3SzCb+Mw8ez5C3bbHTln6qplu+/JKrPZ&#10;bVjMZ5ydnuGnSWBko8U52Xuu19dY56gqJ7kQibqqDuvYm7WAjyKQFTIHkUNX6sKyPpZzZqzUF/tx&#10;ZL5cErynbhpmbUvtHLO2kdebJqkrZM1+GPEx0nSduNF3HdvdnkRGGcN8vsRYyxdPn/HZZ58VwQRD&#10;N5/TzTp8iFTGsllv8CGitMEaQxgHwjiiFYeaUYyykM5ktps1L16+YLPZ4KqKv/jLv8x7H3zA2Zms&#10;hy8vLnj04L6Ip2oREhARRwFRpQ4mwng32avsA1hc3bDvR4ZxRBtDUoqqbunmC7q2Y73Z8OSLJwzT&#10;QFU76sqRchTxyhDlWSh58TAM+FHWkU+fPuV6tWFxdIxxDuMcQz+y324JITAOA7P5nLptMU7qnrv9&#10;jv1uCznTNg3OVaQka5EbIdbgRbjB+xEyxBBIwbPbbXhw75STk+XBRVplEQCxRtNWFV1Vo1Ngv14R&#10;+j2tNQK5p8hsMYOcSi18jw9SM0SVtbqSutQ0TUzeU9cNKUV2mw1+HAWGLsKKSWuqrmNxdg9tHfvt&#10;wDRIDTeEwFgEfVzTYlyNdg6MxVaV1JeT7JdI7UFEyCi5Y0qUmrRFkQsUW+pzKR2A7ZhScb2W2kxV&#10;C2g9+kA3W9C0M5QRUaOQkogmxCzXMER8TKAUOYkobIwZHzwxhFK38YzjSF3VZDJt27CYz2ibmuW8&#10;Y9bWmCyick4rEbwzhlgEGbUCozIEEcswwGa1Yr/bljkRrKtAaYZhlLVwEVQQAVOoqkruiyz7AK6q&#10;OX3wEFvVpJSlXukDQ79nmjxkqc9lMmOQ7+17GRcnnxi9l3nLWBIaVzco68hKl30hhdK2wO2IOG8s&#10;+8VanrWIoh9GERyOUX42Z1AZHz3Bi1CiVnIMCaibBqU0Mck8oq1FaZnjb9a5sYz33kt+dr1eo63F&#10;x8iUouyVlHrq5AOrzZonRSDKOAdGxBpTEdOk1LEVhugD+82W68sLUggYZYgpU7ftYf7MGXSpC6ki&#10;0r3fbEkhsF1vefrkCfvdnmn0RahclX1HsCUXvBGHyCmTyCUfk3VEVX25fxVTllpg2f+rS80oFgGC&#10;cRjI5fzOuo7joyUKGMceYxSVMcRY6stB9rfW6w038LsPodRvBUK/EfFxrpJ6TExkhQi6xlj2zgLD&#10;0IuIrhKRILKsB+q6om4quvmMqm5IOXN0dESIAR8mmlbWymTZq0pFPHkcR8LYk1MUwZicaduaxXJB&#10;U1UyV5fcLwNVXdPOujLuRYyWfb6b/eRxHFmvt7z/7b9615RzF3dxF3dxF3dxF3dxF3dxF3dxF//V&#10;xh0Afxd3cRd3cRd3cRd3cRd3cRd38V8YYRoOTsA3cdOM/SrUfvO91zVf/ywn79su8a+6n70Kyd9+&#10;rTeB0LeB8Nd9hjdB1Led1F/XiM4r5+B2g/qfBUe/Drx/U7wONr/9/69zoL8tEPBTQPQrv3e7of52&#10;E+abjvF1n+9NX/+zju1Nx/m6c/qm++nV6/aq6MGrbvSvc4V/9e9XHc1ffd8DHPyGz/Tq9950LtSb&#10;7gX1n3++DgIE6qsCD2+6Lq9+jtuCD69C7T/rPrw5xtc9v1/5+8aVXkmDaC7/j4Ks8g1bIU4E+gZy&#10;VwfwLR++z8HBQJxTtYC6SpfGWIM1rjR7Clgs4J64tzonTu3cQPn65lyrA+9+c93VDXT3lbFNnJdt&#10;afCwRkAsZwzWSPOurZw48CiFdRVKG7b7nuurFT/55BP2+577Z2ccHR9RVQJT3TRDp5QOjom6HJ9S&#10;mtEHPvniC0LKzNuOpu3kZ0pD6811cFack5yrpJlHKXExA8ZpFFcRI845mSxNMJqDo0JMclK0McXN&#10;QeCOyjnquhHAPIbSoOTJWZoYyZnJi6uJc46joyPqusIohXPSlJ1iEtff+NWx3BRn5OA9YfL4aZKm&#10;Ma3RSlwWlaI0I0p3/nw2RylxEBOXccN8PkPlAhIGAa2tqVDlvhYHidKUN46Mkwc0ddUcYLcpeF6+&#10;fMl2s5drbS1NUxcQXQCtm/F09J4YM9Y5rBPgN+fIer2mqiuOlkusNnKfWAHqxZUXKmvJCESjyvkO&#10;SYCEG7hn8hPGmK+MR7FA7nVdS9O3nEgS0pxZVTfwisB0SitGP4nLUk60dREkSJEQ/aHZXADJipzh&#10;5csLdrteAHYljj1Xl5cM40jwnmEY+fQnn9J1Mx48uA8Khmkil2b1fHNtD424Alj7aSpOIyIsoItD&#10;SM7QNC1t20qjsxeo0xpxHxTBhQmjDH3fs16viSGgtObk5JS26wg5UVUVXduK03bw+HFAacNivqBr&#10;G5IPECP9bss49eLCBChrqGuHtfJ+lRNgfbPZCACfYRhGTN1QuZqcEIe9rFjOFnRNI25LKbCYzZh1&#10;Haa4vIQYqZ07CHXMuhkP7t+XJlcFs1lH2zSYco7CNEKOhHEsTpXirpJTYr1Z8+L5c4ZBGt+0ylgr&#10;DYyTj0WwQZfxtTTramkks84RYyargq8ZXRpuM76IGuQMTS33lnU1rqoxrioCAwqMFmgBeR73uz0/&#10;/PHHDH7i/v0HDMXRW2uN95MAq5VluTxCK0PlapazOcGPBC+CAG3Xoa2G4rI79L0IVRwELDRaF2fv&#10;ELlaXaMUPHrrLRmTtaHpZgJdFwDZGk2IE5rMrOuIwTOMApgaY8RFqB8YfUBrQ900TDewsnNUTSuu&#10;dEYToufi8hI/TByfnEiTrQLvI7HMYd5Pxf0nFzRGxlMfIn7y7He9NKLXtQiP5HSYq0AdAAOKKAU5&#10;iflbBj8M4l45k/va1Y7F8YLl0THHp6doJSCN9575kYBYw9AzjSNVXX0pAlM56q6l7VqcdQLSWEtd&#10;N+gCxSsNWmWZdwwHh6pYHPUoIkkxeIb9npTEeSynKI5M1lI7R+0czpmSvmRSKO6SSvIAY8wBVAjT&#10;l021N66FxlnICq2kSdM4aQwNKUiTMgplZTy2ZW5SSLNvU9d47+lL8/5X8pmcAI02X4JJddNgqpqU&#10;lTTpl/ziBi7SxtIPgawNVdMSooiUaG3KuF+jtSnQTBSxhZzKz0AIHqvljpimgWkQKMcYjdU3sJJF&#10;2+JcmOT+EYECBSRWqysuzl9yfXUtzpQFKorBiwuaKI8IwJ0TOURIUZrYS5NwSgJnqDIXOesEvBsn&#10;7t0/4/TeCcfHR5ycHNM0LSkk/CTOXrk4nuoijHP//n3u3RMY4eT0lK5r8dOIUpnKGnFyT5GcImGa&#10;2G83TMOA0QKKbDcbxnEUsYlK8qP1di9QUc6EDNv9jpfnL7lerdlut1xcvMSPAxSoI6VUnJ9FcCCl&#10;WEQcBEpdHC05OTlhNhPXVUAEAnIixFCAw1HcWqsaCjwisJbALNPkGYeecZzEHTwmclbyLLUNddNI&#10;IpsFElUGurblrYcPIcNus+H5i2esV2tpaE6Jvu/Z77fs93v8FDBanpmquKOTyvUKAgflJC5dtsAj&#10;aIHHFRmnDSonyAnrDKcnR3z0wXucnZ1irEGpzGK5YLlc4CpLXdUY60R8xllc1fDp4yf80R9+n+gn&#10;+gLVvnj6lDR4uqbGGkVTWRFLionNbs84jAQ/8eLlS46OT6SBOgX67VagKCtObsYY+n4gxMRyeSTC&#10;CyVP7fseY8zBydP7KM7FES7OL8vcO9LNj/ni4prn11uevTjn+GiJVYrV1RVPnjzh+cuXYAQ4m+JE&#10;mDwozdX1mqOj48O1v3FOTEqx3uxYb7YoIw70MaUCeGSur1eMwyi/pyV3iTHy4vkLXj57htaGo+Uc&#10;lSNj31PVjgeP7tPWteTiznF9fcV6s8HZitlszt/4e//Ln6u+chuAfx3kfrv+8VpBtZu1IOpnrsNv&#10;1zZ+qgZTYLvD6+tbAPxX1rPqy3WdfPfWelCLu6TKaDJ+7Hn6+DFx7AnTQPITi67l3XffZrmcl2M1&#10;4sIYE34aD6IxCsmTN9st3gdAs+/3hAwn9x5w7/4Zq82KJ59/To6R7WZF8llytzFytdrz5NkLmqbh&#10;+PgBumqYnZ7iM6w3G2xZ/00hMvSe68srLq+u6RZzmrbBaETYxzl2+z1+mpjGiaau6eYzAVmVpqkq&#10;pmHk6vKC7XpFmCa219esr9dMg2ccPVebDS9eXHBxsWK5PKFrW7yfGELE54yqK6qmpp3PaGedOB8X&#10;MZ7JT6QsY328ETzTGusqtHOYuqJuO6pZK9CHLY60zjGfL+i6GcY5mduDCK4Mfc++F9ihqupD3UsX&#10;mNTaSqCImGhbEZUw1h2utlYaVSCFnCR3G4ujeN/v0UrLOlcb+nFCVTWzs3t84zu/wt/4e3+P7/76&#10;r/P2R1+jXS6JaGIGox1p8ly9OOff/da/4p//k3/Cj3//d7HjlnuLltXFOY8fP+bx54/JgLYVVdNx&#10;79Fb/Nw3foFI5Ad/+mMuzy/oN2tU9Fgj66yurpm3kgcZ17A8uUdImbquODk+FkGdJFDZoZlEa1IU&#10;+HS/7/nBn/wp6+1A3QpYXbcVxinqpuWDDz/i3ffeZbeXsU8BJ8dHLOYLskri2EwihlQAxsy+3zMM&#10;I+M4stvtWCyP+Na3vsXV9Yrf/u3fIcVUAKgbUTqBmnNx60wJyb8T2GbGmBX1Ysk3vv1tfv3v/l3+&#10;+7/5N3nw/nvYuiprrEAKiRCSOGcrDmCVAkgZW9xkXVWLiE9KXD79gn/xT/4x/+qf/lPOf/QDlsrz&#10;cNFytuy4d7bk9HRJ7TQKEVP68ccf8wf/6Q+4vrri5csLfvijHxG85+nT5/zB9/+IcQpYV+O9iOP1&#10;055H7zzi29/5ZebdjNVqRT8O/PCTT/k3//63qY6O+bW/9le5t5xjyVxfX3G9WfPy8orVeku/m0A7&#10;utmMtu2IOVE3HUcnx7z3wfvcOz3j8uqacZhIWXFxeUlGk03N6dvv8d2/9be4/7WPxA0+ZXL0JPIB&#10;mJWRSP+0+Gn5r4BFDl3qStqY4jxtimijKQJ+Fc6Jc3xOGVPEGW/XvG8UeW5klW7qVCknMVK+qSU4&#10;ESDU2hQQ38gnvfkMWmpgSltCzFyv1nz2+DOev3jByekpp6fHdO0MpTR1XQtIbxVKZyrnqGqLyuCs&#10;fPacRRRA4EM5pn4c8VEAcT9NxBCYdTPqugagbWrariXEQL/vaVtZ71d1TdO0OGuoK4stDqKxCDJY&#10;J7W2m5w8xojCHO79zWaNUQpFYhwH+u2Wfrcl+ImcooD3Od2qa+eS18r9Pg4TKSU2m43Uz4oQn3WW&#10;2UwE9bz3DEMveTbiCGusoe4a2rYRUDX4mxJmyXMUZMU0BS4ur1nvdhwfn0hdLme6rqNqarbbPd2s&#10;Y7mcy1oqZzbbDevVNV3dcu/sBKUp9ZsbEccgdUdrISVijgQfZQ16U8M3hrqqOTs9Zd51UqsjU9e1&#10;CGFVFq0U55eXzGYzLi7O2WzWLI/mtG2LdeK2+/nnn/P02bOD4JTWmqPFnEcPHzCfzYlJRAPbtsFV&#10;Nf2+ZxxH9vs9R0fHfO1rH9FWDpMT0zhwfX3J48c/oatbcXX1SWqLTU1Ti4Bo7QTOr+tajl3LWvKm&#10;dqeNJpPoOoHkZ22LUSI8F2JgGkemcYQEzlRYK7nzzT0ggpP6MM5No+Rbm82afthjjebh229xdnpC&#10;UXVkfXXF408fi3CArejaplxrhy216BhTyRkzV9crPv3JZzz+9DHj0PP06TMyGpRm9CPr9TVdO2ex&#10;WACJod+Tc+KTjx/z7MVL9sPIZr0lhsh8PmMxm6EVxMmj0cXxWwBgtCYqTaasJ50ta78odVxtSRk2&#10;uz2ffvZZEenLBJ9IIZBD4OhoKXXNGAlTwBjDvh9YLI85Oj6mm8+YLxZUVS3Pug8iBtjNqKqK86sL&#10;soK6KWBnqZ9M48SL5y/Z3jzzdYXKmWnoxdFeyfW4EWWdRhETPL+4ZN8PuLrmvQ/eR2nFwwf3OTs+&#10;OojoLBcdguBmxnFAlRqu5Jo366ey3q2qIkxQYYxjs98xTJMIvijFbNZxeu+U1eqa1XrDNHn226GM&#10;TUWcSfyvBd6NQWrVPtD3AxdXK5S2zJdH1HXLcnnM6vqa7fUKMvT7nmEcsZUjK9hu11KnGYbDOjaG&#10;VHJm2WNo6/YgaDiOAsHWzpKDZznvWMxaKmvIYULnJGt+wCogJsI0sLm+Yn3+ktZZKqOwVgMi4Jmi&#10;AO4pIZBwVtR1I/dPEVU5Oj5mcbSU/HPoGfY7uWcyVFVDROEjTCFRdTOqthGh1HEUkUZAF+FAU1Uo&#10;Z8A6YlZFTHMugoRVLfs22hVxwQJYZ4GHU4oyf1pL3bZoY0R8FhFQjVkEM1EKbQ0xJ7bDSIiJuplh&#10;bBF9y1I/GCfPru8JpW5CyXcHH5imwOgnco5M04j3IzllxmFk3+8gS52nqh3kgMoRkzPEgE4JqxVG&#10;c6iJ5RhI04TOgTj2vHz2jGnoCX6i3+9ZXa/QWosAx+UVm9WaFBKzVuZF5yxNLSImSt1UGBXtfM5s&#10;ccQ0efphkLwupVKzi+X+Twx+YvSBcUqsr9fs+oGYM8pYktIHUbxQqpdTTPiYDsIzWWls07Jeb9nu&#10;epJSJKVBG1BWFEezCArYm9paLfOFURpnnNSsyrhjjKauZH/KWKnDpZzLXoAcXUxJ6h0KKlex3WyJ&#10;OWGbGm2lfuiDiH/ksj5+9vxFEUPITDFijJPXKHuB1tYoZUkRUgpM4yB1mBRwTcsUE0obsjYidoli&#10;CpGubZjNZiKeEKLk4VnyAO9HVpsVl9eX7Psd4zgyjIPsHTlbgHqpGVWuwoeJ/X4vtajgJYcr4ogi&#10;QK+p64b5bIHWhnGcGIae3U7mB3KkqixHR3OWiw6roa4ds64Tp3ZXMZuJKM84jjx7/pzNVsQE+74n&#10;ZnCuKmI9UldNKTFMHh9l/y5l2RMYJ1/yucDYj7I+GQaGcY+PvojBdriqFoHjMKGNCGXVVc319TXe&#10;T7KPlJUISRGwGiprOF4umc066qqWnKkIf4ow1Ygr+xYA+92GuqrRZfM4FCFiax1v/9J375py7uIu&#10;7uIu7uIu7uIu7uIu7uIu7uK/2rgD4O/iLu7iLu7iLu7iLu7iLu7iLv4Lw4/Dl814KX4FnAYK/PHT&#10;YPDrXJ9vN17fBpPfBF7/TMezN7jM37zP7fe8cb2+DVeLE+BPv+ab4N5X3cBf/aw3P/M61+s3ucO/&#10;yR37ddD6q+/76nvfPhc/y+X+1bj9tZvfe61L3BvO/58Flr/6s69C5beFCm6f49eB7K9zEH8deP4q&#10;1H27+f/2PfGmz3tzj7wKfL/ua6+KQdy+r2+/x+vEFF79m58h7nDzta8INbzpPoTiIpdfC+TfPmdv&#10;upde94y+6Vm4/T4CMLzh3n2NY/zhdbT6qdfU0llMsWYsrytQmziSWPl3aXiUprjifGQFsLOVOPSk&#10;nElRmuRSSl86OfA6QQ8F6EPzudbiAGuNOD1Jg6jAXMbV0hRUGlFdcY/z3jMOI48//ZQffvwx2lqO&#10;T86YzeZorRnHSRp9nS2iCHJdx2mimc/ZFaeN06Mj6qZm1jUYrZmGsTTFCjTnjMY5abxOCkY/CdiO&#10;wFOVtbTF0esGnlc5l3NmUNocnDoPri6XCnwAACAASURBVDrKHMDvEMX5PYRQXC7k3yBOaNY52rYR&#10;GE6JG0pKiWEYKEw+/b6n7/uDwwvF3Rw0wQeC9xgtTmkxCgztKsN2u6Hf97hK4E65buJiP42DAIdF&#10;FEBEAqov79lynVWBRmOBCqqqkntYfflMX11dsd1s2e32oBAX19LUnFJiCkH+TAIhOudoGrke2+0W&#10;55w08gyDgNzWlsbCUpyUbmd8EIfBcZwYpyAOmCkxjWNxA9YHV7SUxMFeHCMNRkvTrSkNoVorTIEU&#10;xQlbYQvsIvcTQKJypghIyNxwcx19iOKA9Phzzl9eoIqTjveB7XZLVTlxFOs61ustq82a07N7KKMJ&#10;SVy7c8rF2UQdIDhnpYF+t9/L57XyNXI+OPA2TUNVCdSfUoKU6LoOraWJnPI8bLcb9vstk/fs9zvI&#10;maZrS1Ozo2lqauuwJGpnaJpOmrONReXMsN8xDT2JzDiJM6i4oYlYQ2WtgLne46qKjOLZs+dst3ua&#10;tuPs9Ewc3UeBs06OjmgqBzGgUqKyhqaq0CqTvED6VSWN3U3b0DaNOKwbUxqAKZBDcZwukKgxWhrD&#10;q4qYIvt+zziKe95nnz3GGoGitQZXN6As16sV0zSVsVSe5appD26FWt8835oQJna7Hp/yl456qoA+&#10;ieIa5kSUo7iLkTI5iQMVwGaz5ZOfPObxZ0945913qazl8vLyAOaKE5bA1bPZETprnFM0lWF9fYVz&#10;NcfHJ6QyJ2y3O3Gz9gIC15U4dVtniTHhg7hhhRg5PbtHjIndvpdrZzTWKLl2YSIVN3CjQeXM+flL&#10;6qbGWccwDNLMN0Wsq1geL9EqM4WpOIVVAjoXrGUcBvpdTzub4eoatMFHcZxqamkmjFGgKaN1AUgs&#10;IQT2uz39fkAbzWIxA5W/FNMwRpymvGe1WrFaXTGOvUDiZDarFdvVBmsMi+OFNIDWFa5tmVIiKyVN&#10;jUkcx+fLJUnBNI64umJ+tGR5fCSQt7PSxF1csJTWB3ED5yqsc/KZrCkiKQa0NGOHItJhtJFnPEYB&#10;c2NgmnpSCOIGf5Np5Cxgb92g0EzTJIIkqrjHR3H4UkofoHellczPdQ1K40Nk6Ef5HSWNy/kmiVFg&#10;CvRurcUZydub0iA5TZOMRwWqNwVCErECgXQE6IvYStzkQ4Ics4y1RgQnblzQbFUTgme12bDvxZG7&#10;bRp5YrWIQjRdh7K6CCkEFAlbXkul4uRWHNZLxzUCmKYv4e2kCmQ3EcLE5dU5n3zyMT/58SdcnJ+z&#10;XW+YxgmrxMUKpbHGkWJmPlvQNi1tOxMHtxvgwxhkGhecLxbBi5JVUTUN84Xc16E43c66OW0n4PA4&#10;7oneUxWRkLqyAoM2NcfHS956+yGP3rrPfNGR4oQiEnPGVlbmH63FIdyLq1TpsCWEUHKAkQxcrtZc&#10;XV/jY2C77w/5Wd12LBdz7t87oa4s66tL1tcrrq+u2GwEjhunCYWMXWhxkxvHgRA9VV1xfHLC0ekJ&#10;3byjahuUNvgQZTwj07XtYZ4yxa3eOXGc73v5jAK/a3wU8ZzNZndw8FJKiRtkLfNI5axARNbigydE&#10;gUGr+ssG6NXqmvPzC/r9QFU5ZrNOAK9UgOEyMWgrz12KUcZvY4gpMvUjYZxI3jPud4z7HX7sMUBj&#10;LJUx5NJk3TiLM4Yc5Xisczx7/ow/+E/fJyfY73Y8++IJFxcvubq64O1Hj9hfb9htV9S1QFbr1Yq+&#10;OJ4F77lerfnRjx9zdHJGXVWEcUClL5+3GxzaB2mqbpvmKxDbNI4AWGvYbDfstjuGfsRPkdX6RnhG&#10;8/jJc37y5DlD0FyuNjx5/Cld4zBaGrWPTo5YHC3Z93tyFmD39OwBz15cMPnIfD7HGC25lvfidr3v&#10;RYQEQyprimnyfPHkKX0vY3VV19II7j0vnr3g6ZPPQSnee+89los5KQam/cC9e/eYz2egBLLPShXB&#10;hMhsNme5POJ/+B//wZ+rvnIDwL9as/hZ6+fXrbUPfPqtdWQuecabawz58DsHFl6Ju+3Na34Fkj8I&#10;z5T3vAXAi2G5jHdKgc6R50+e4Iee5CeG/Y6cPEdHizLHyxzhqgrnrLhPTiPeizgNZKyxpEQR9TJk&#10;41gsT3jvg3eIcRAH+H4gxYBRFlvVKFPhg+LFy0u6xZL5/JgpZYJWVLOOq+trrHZ03aysxSD6wDB5&#10;jLUcnyzFRTYJjEaBlWJMAuQ0NbY441ljefH8ORfPnzH1O6Z+zzRMDP2AnybGaaSuG6q6kfVJVeFT&#10;ou46jh495Bt/8Zf5S9/9HvffeZeXFxcyxltHTEHOdRnnKldTVTJGGSdu7MpWZG2wtcPWNbauqOoW&#10;V9e0bVfE3yzK2ALIRHHp9J5pEsEcVzlxKHSOxXJB13UFTvEoLblRAnEHnPxBqCUGL+B4DGQSbTun&#10;qivGcUJbyTOSNjz88AO++2u/zt/+n/8Bv/Jrv8bZ2+9gXI3PiZQj1tYYXbM5v+I//D//jn/2j/4R&#10;P/4Pv0eXR05aQ9hdc/H8KevVNdvdjoTkusZW3HvwiJ/7+W9ycnrGp49/wvXVFXEacQoMia6uMcYy&#10;7zpmbYdC087n2KoiZhGsyUkEfpyVNdU0iehA8FFEQELg6dPnfPbZ52jX4uqWmCJZR7pZx0df+zpv&#10;v/2uAHzbPZV1HM1nRVTLk7KMfecvLzi/uGC96bm4WvPy4pz1eo1Wil/8xV/iww/f55Of/IT/8P/+&#10;Hov5nPl8hilwdV1V5VpV+BCZfBSQydbYqiY3LW//3M/zt//+3+ev/53f4J2PPsI2LaHkIWSZI0Nx&#10;fM0FsE5Z6kcaMCgqW0meZTTTbscf/u7v8H/8w3/Ix//xP2KHPW8dN7z34IzlvKGqDA8e3Wd5vCCF&#10;kc1mxR/+0ff54Y9+fAC7vnj6DFdX+Mmz2+1RytAPA+v1VkScwsi777/Nd779LYxWbHdrckqcX17x&#10;b377d5my5le/+5d5dHZK9gPPnz/j5cuXrLY7fIScNApDu5izPD6iqkX8brFc8MH7H/DWw0dcr1bs&#10;+wGFZnW9EsfmuqM7fcB/9xt/h7e/+U1SAfBUzgfRxZRzGUPVYS0q8NLtMVQdBP2sLeC7FujVFGdm&#10;a2/yUU3lKuqqwRhbPN5FBIlXapM34/WXc4K6JbyjMQWut8YWyNMUkafiEl8cqdHqIOI4+Ynnz57x&#10;x3/yJ2Sl6LoZy+VSQPTa0jQV5CSCcEWwqnICXbsCcfoQiBmpeRlDVVfEEEv+qzg5OZE1TggFjKqo&#10;qwqUwhoj7tlKBMWsNoccQepESfK4yTObLWiaRvKFAvRmpUUMQhUhj+CJfiKMPdfXl/hppOs6Qgyl&#10;HnK79ivrhqqS+pHUFyRn3O22VHXFyekJrghvGa25vLhkHMdDrSqmKE6nRVhQK8Tlt4DV4l6cCCFy&#10;cXkpubaT+cH7QNM0h5qRUtA09VdEEfe7PcYY7t07o2tnIjwA5FI/lrWJAK9a3zibSx2uco6mbbh3&#10;74xZ16FRpQZliriZPuR06+1WBBenic1WRADOTs+w1tA0DU+efEGYxA3WaHE1dlau9Y3IHiWnsNbR&#10;NC27/Z5pmrh/dsaHH7yHTonaGKah5/zlBR//8Ee8+857HC2XAqAqRdYKV6B3ee2EL9C+K8C6D+Hg&#10;+GytCDPVlUPf1DGNOYjB5ZSLcKaStW9VFZC2CKIhYmwxpgJeJoZeIGXnHO+8+w5tU6FjRMXIfivC&#10;T0YZVBaxFEjMuwZbVUV4Qpe1a+Dps+dcnF/I+dYGVzVUTYcyFu0M3/jmzzNfLBiHEVRm6Hs2mx1X&#10;lytiTOz3AyFEtNJ8+MH7dHWFyonN9Zp+vzsIxw2TZ748EmizCGKmEAkxYKwh5kyIGedqYkrs9z27&#10;fREbS4HLywsuLi5EKGE2Q6OYtQ2LxUIczZdHnJ6dMpvNUQqpZzoZT2KZD2ddB0qxXm9xVY0u9SRn&#10;RZhjmkamEFkuJJ9oannu9/sdKWcRB4uB1fqafrfHuYoQRTiiHydO7p1xcnxEnjwpBrq2LiKvpsDz&#10;id1uf3A1DiHgR8kZU8ocnxwVAVLNNAV2/SDCaqUeGcrarGkqslJkZVgsjklZMZvNaKoaP43MuhnH&#10;R8f4KZDKMt57zzBOTF6A27qRdZ/Wmt12h06ZuqrY9z0pJZxzHB+f0LYt85kIJ4UUGYeJH/34Y7a7&#10;PfPFAucquqYpwihlTtYaRYLkcU6hcirO8ImcZD2rpaiLVjANI9PQk0PAD73UYbWAr94LxJ6KqEYI&#10;EWMNbSvu3EohwiOIqJxWimmY2O22B8EI4ypihpQ1GMO+72nrWgQ7cyjPpMO6irqbUXUzlHWyb6OM&#10;iNrWNW03EzFBWxXRCy11Mi1CA5v1mhRDyYNFYA2j2e33h30HXYRXtTHYyolY5nrN6CMoI89lDHjv&#10;QRuabo6rRRDOVTVN12FchQ+BYRxJORVQ27GYi6hp29a0taNyjraVnF/niEoeYiB7+dtohVG6iMFZ&#10;rDayzxQTYRrZ77bkmKjrmsXiiOOTE2bzpexbKVn/vXxxzvNnzw57e3UjwiVt07JYHrFYLqnrmuBD&#10;EXGRmoEIhcn6JRTR0GEcGaYirpg1w+TZD552NgfjmEIiK0NGM4ZAP0ykLDW2mBRoizZS91xv90xF&#10;/FNbh7JyfauqRhuHscVVHBEDTjGjlRVRHq2K0EXAVQI228pJzaR2kCL73ZZ+2JNyJJNl3VLXHN87&#10;o2qagxCQKftwOZd6oLGgNHWpy6WcpPaFwlRVEViwUgPLsl/kqlLrTYmYFe1sQUyyn+Wc3EMxRamB&#10;qCzCPjGgjBZBbsqaWmtsJWunm/xOlb2ynPNBDHYYeqa+l72CnEqtOpT8D2KW/crgA1MRg81FUKEp&#10;+xMgz3b0nhyjfK+S56aqKqqmkftqPj/kS03TiECa1uyHQeoLt/ekc2IKsQh2uwOMXhJOQghsNzu2&#10;262M5d7TDz2BLCIW3ZwnT56w221ZLJcoFN1sxjSNsi9X5ldFwpkifqz0l4Lfquw9lj9Ka5Qx+CCC&#10;bDEnwujL3kzEaHneUZJT3v/mX7pryrmLu7iLu7iLu7iLu7iLu7iLu7iL/2rD3p2Cu7iLu7iLu7iL&#10;u7iLu7iLu7iL/7K43Yx9A+bBl6D16+DeNzlR/1mu6q9775/19de5Wt+GhF8HgN98fn1r0/p1cPuf&#10;9TlNUbj/8xzD7ddOSWDAP4/r+u3r8Tqo/lU39FeP+XXX9dVzGEJ4rTjAf+69cvs6v87N/fbx/JQT&#10;3RuO89Xf/Vnn5vZ5eBVEfxXUft37CagWf+qz3bzmjSPlzfNwGyi/fW+FEEgpHcQEDp8VcY15VQwi&#10;Z2mofN35ehWU/1lO7z/r2bkNQrx6T7x6n9x+r9vPyuvO++370RgjsNEr96n8XY7/lWO8/To35/lG&#10;tEIrfXDcyuX8KQSYVxrQ4kqRlbi7mGTQtvwxGuM0xhmqyrLdGMZemkLGURo2Elm8Xg7jhryXQNpl&#10;rMs3UDUCXirDkKHtLFUT0dZiKsfY7yElmsrhlCKMA9PY8+zlJf/7P/vn/PEPPuFXv/c9PvzgPRaL&#10;I/zU3xIXkabc7X7L/uqKo1mHAbpZS1UJJF9bw5A8Y7+nqhyuQHfipqJJOdOnUBq6LMEnQl1TVx3Y&#10;SJgGDvitUofGnZsjvnFPzxQX5hhJWVyoYpLrOA5TgQGVNOMaJ5CkEdEAAXdvGqPzAbzebXesVzu0&#10;1rSz9gDoxCSYjrauiAHcuHIPhGnCWUPwXpzbciowvCkNYNIk7Orm4LB8EKgoLvcArqrQ/Yj30oA7&#10;WywOrr3WWpq2QStL03SEkFmvd+KERhEomCZSiKQoju+r9ZoPP/qI+XxRxoGqvLcBZ/ApwTjiDFRG&#10;o4zAuUwJ7wM+Zaytcc4dGn0n7+myNAADxBAEHpw8KcRyn0DGHAB/EtK4rhUhJ0hQWyeOmiHQDz27&#10;2nHkFlRVVSCjiZwVSkeur1fs9z1t07Ld7aWxyxhm3ZymdVijGafAfD7ner0WKLeqSdNECJ40eXEb&#10;yxk1KnE6q9xX5p6cwOcojuxwcMKLIRzEAmIIBYiSZ9paXVzTMzkH/DjQjxO7zYbLi0tO7t/n6OiE&#10;o/kclMfN56i2YvShwItJHIebBt+2KB8I2RNGaebzPlBbSw6RhDSOGWMIMfP222/z4uKS/WZDV4vz&#10;ly0N/4A40FlLiB4VI/iJ2mjmTYOy4jJ+43QTUiSkQFVZQqhoq4oYAikGlFKEAqhWThov60aAzYvL&#10;K3TMGKOYz2aEGKUhu6sOztG7/cjLfoM1irPT+9R1w5GyNG1b4ONMiAKSpRi5uLignzxNI471Q7/H&#10;OXH5e//996R5b/JYZ9Eohr5n3E0YqzG2JkQ4u/+QqF7y+eefs5jNxNm3QMgogzYCBLa1NNROk6d2&#10;hqp24myz2eDqGmUNKiSstjSNYZp2+Bhx1tE0XQGwl9R1w1ScjbIyaJ0J4w4ajaJGa9juetRBGKII&#10;LpR7rKpccT3X5KyICULMnJwcES69OH/1fZnvEo1z3Lt/j8XsiJQjXkFIEaMFxJ8mT+Uszoijek6J&#10;cRhlHPOhgN+qCAtEjFEYqyErQvD0/ch+3/Pp48c8e/o5f/lXvo1NsOsHPvnRx1y+POejr32Ea6w4&#10;4tgKlGX0PWGcwDpsC2998BFVcbI/Ob1HN2sxRpFDII4jJEcmEbw0XFbWkVVmGgcyAZ0TKhoUmcY1&#10;uMoRYmazH2A/YI2jqhtyceDJ2YrgiA+k6CEZchJX8hgis6Njuq5j9KO4wGoRqUGLcyw5k20WmKY0&#10;YKNBWXF3TCi2u56w3VEFcZR3BaSrqgatDdvdDqM1XdtijSGFKPBMziyXcq/4GMQ1N0QRKDGxeBYX&#10;YYNx4uFb0hxrtMy5KUWIURpjU0aHIM3B3hNCYH35knunZzTdjBAzzWyGNuL+tlwsWF1eMuzWBb7R&#10;DH5gHHrMrKOu6+K6JkIAzjnqusYag9eBq2FgGHrQUNUVKUPddfgp0A8D1+sNl5fXpdG7YV7gurOT&#10;Y+6dndI1jTxPFBgxJVT20kxLlvzH2EPzaDaawUt+r7JkUov5DDcI2NPUhqGXnMQqUFkacl1V5mal&#10;xZ3v4RkP7x8zjQO7XU/OkZiyiI+0DcRc5kVDiFFyCS8O8yFGsoYpepbNMcvjExIaFRJtU9O1NbOu&#10;ojaZ2jwk+EiMIgCBMRhnC30EVjnqtiOnIC6gCpIB7WrmlVwjrTTBS84Up4EwjQdX3so5Zk0rghpW&#10;s5gvCClxvd6w2/costxrBcSpnZOxiEzb1mAUMXoSkdliRreQ61MVMZAQAt6PXF5dsVvv2BdnwN1+&#10;T9XU8jxkgy6QVj/syCmRfGLyAaUVMSQm74sAhKbSmspophiIU09IkaZtmbULNvs96/MLTk5PqJxF&#10;1zX7fs/502esLy/JSfKmo9NjrIbgJ1bbDe+8/QjCRJhGiC2ttexHj0Yx+cD6asMXn7/g7P4L8qMz&#10;XPbUQNWY0pwsznyVq9BWYOYbODAUKL7ve3G1jiOr1Y66mTOf11htuF6t+fgnj3ny/ByvW5QWoYx2&#10;0fLo7UeczFs2uz1KW4wyhGxYrbbMu5oHjzp8SGzOL1kulzSVYep3ImTUdhhnSIOMz1op4hQlj3EO&#10;N6sEUCxz+/XzF3zy8Y8xxnB8fMy9B/dx2lBpSx4js6YlTAFbCZxQAU3dcnbq6eaLg2vs/99186sQ&#10;vAho8FPCda9b293AAjdCYilzWMvcrLl++nduxDm++tqJ9JU8+mbdiuKwAlO3fj/nCBhI8rWkxHGw&#10;nc9Zn1sBYVDs+54X5+cCOtiarAwu17imYb48YhwHrPeMo7x6XVtCyAw+MgWYnSxxtqOqKuraYrSI&#10;LZ2d3MNP4nRoNCwXM/JTxXYX2PUTUSvWcaJPidnRMf1KnpuqMhydLIk+4X1ms15z/uIltXGEIJDu&#10;vXv3WCwWxHbGEAam4GmdAGrnL17w2ac/IfV78ihrq34/cnV1daOJRg6RxhpMcUJ/7+tf46OvfZ2f&#10;+4VvcPrgPsZapmmkPT3l//7N36RtG47nM6bNhmG/L2IYCqOSwBzakVSFDplKa3F6X87RzoER99ek&#10;RDAuxUiIiXGcylwnimQi3pbQ2lBXAsBVVcVut6MfRkAJRJdh3/esVtcCerUdyXuMEvEL8WPVtHXD&#10;fpyouwXJOh689z6/+O2/xK/8le/x8P330FVNiJlhkjXNDXA1DZ4//cPv8+/+r3/F4z/+Azodub+o&#10;CdOWl88vCGHExyiAYBSgzNqa2WzBBx9+xKO33+LZ82fstzt0jliVSYhjZ9tWVK7h9OhEaglK0S7m&#10;KGNY9z37/UgYPW1tyU0lruT9JPlAkrHi4vKKJ188o+o66tkRdVuTsuf47IRv/sJf4NHDh2yHkfPL&#10;Fa21MA0EBaP3jEHWRdN+IAyRzapn01+xGwZc2/CNb/43fPTB+2zWK37v936XZ1884WguAJ7Whqqt&#10;MdaQciABk4esHK5rCWiCMpzef8Bf/mt/jV/6le9wcv/+wUWVFPHDSOJWDU4Wy9yMCALKalnPKIWp&#10;LCkGnn78Kf/2t36LH/zO7+BXV5zOGr723jvMahHqAsX9B/eZLxZsNluev3jJp48/48WLc3zIbPc7&#10;Li+vMMZydb3GoujqhpzjQewu58gv/eJf4Be+8XVUymy3a6xzaKv5ox9/wmo38L1f/R6PTk4Y13tW&#10;Vxesri/wURGjFhAvJtq25ej0iLptmYJnNpvz9lvvcO/0jH6/Z9/3aGPYrneElInGUp+e8b2/9Ru8&#10;9c1vkI0+rJVyEQNRSgTrBLbKslaW4tRP1cVSETXKGZSxuFqjrSN4X9xRxel8rAy9dRhd4aoGt2tY&#10;r1ZEcqnJcHCBTzkLUJdVydEo7yNic1mX62eNAOtWYZzMs3UzYO2GqvaYSkT4KucYB8d+u2W/H/mX&#10;v/mv+Z3j3+e//c63+c63v0VTWbTKzOqK1fWKaZwOUNRNDunqioQhpUws8KRSMG86iuTRQaDD1Q5t&#10;xKm+cjUpiXvqsO/xIdAt50xAToFh37Neb4qghswdwxh5+5235J6Jsp4PKZJLzX3oPdGPqBhQKtE1&#10;rpwzqGxVBOCk9uNcJbmYlrrSttpLXqXEUX4cR3z0aKvQTpFCpK1r6qpit93J/RoFuuy6GV3Viaty&#10;Tod1dQip1CXFkXu5mJGCjEExBnLW7Ha7MnYZWl2jksDZSmm6ruPBg/tMPlBZW6Bmyfe0UPYEH1Dl&#10;HCgFRiXayqGYiTOvNqTgmfpcYFIRRRr6gf1mw+An9sOAVhqtRCjP1S2bzY7Naivr87Hn4YOHPPn8&#10;CVZboo+8fHGOMYrlYgE5YnL6Mh+OE01leOfRQ3zf8/D+KU5njMnstnuMUszqjlk754snz3j/g/dp&#10;24YpJyhii3XdkmIUWHIorsAU+VFrabuuCI5WWC3iCgLzUSB8KyCdsxilyDofAHut7EGoThXxMiXK&#10;Y5ACR4s5wzjiY8YZgw4Jg2IMgRwm2soyXy5ZLpcM404EABAA2DqLNmUsVZqj5VERGQloU1PVHXW7&#10;wDYNx/eOee+Dd3n+/CmX55coL2OEtpZ333+btml4ef6S8/OXZCMwZ8qRod+xvr6SscQ6EZaxjsY1&#10;KJ3oQ1+gfqmTOVczhci42TGfVwTvaZoanTLaGvw0sN6syTnz7PwSozXLrsFqA2iOT45kjkiJ3W7F&#10;br9nvVljreP+vXsiguFHdv2We/fO8JPUutTNXlgS+NMUMcDtdsd4dITVhoCmbmcolQ9geBi9zL9d&#10;y9nJkYg+ZLi8uOBsOWfq9+K+rBQhRJxZsDg+IQTP9dWKkBXDGATYtlrWnCoxTQNt0+J9ZN+PrDd7&#10;zi8u6f1EyrkIUYib8enZGe1sQdc0pBwhR1kj7nq2diVCqEqTki9u45pMJOVAXdeMY0+MQcR3YsIZ&#10;K2JbWhFD4PLigsVyyYcffQ1twFYVm/U129WGfgwM45oHj97m9LTDOEuKqWgKKnIM9PuBlDyVMyLS&#10;p63Uko2FWARFy56nsxqalllVEcaJafTYKqD1RN+PnN13aCfrSZ8i3g/UlaNqW6yVsT6UdaZzNXW3&#10;oNr1nL+4ZDZrYByYQqDpFtTWEr1ndSFrTW2MCOyiycoSI+ATpohVKuWJMTBMo4D51uKahmgg5gll&#10;HGEc6XdbdpsVm5iZzRfM53MyO0KMxY0dnLbkIGO3VqD3A30/sNpuQGmGKeCqprh2R9Ca5dERR0dH&#10;KBsZyxjjKs29boa+usJPE03tmLc1TeXI2eOnUQDz5CHIM4g2ZKIIj8aAiiKspnJxrM+JEEUsC6Xo&#10;5nM+6LrDHoQyUkeMKeFjxPuJ7XbPrFtxfb3m449/wocffsB81mGMpq1r2k7qXSFG+n2PihmVRKAp&#10;xYHdektlKlzdoIyhaWdUTWboJ7AZFRtmiwWmnTGMI+vVmpyyQOKuCAn8f+y96a+k23Wf9+zhHWs6&#10;Q4/3Xo4iRUqUTNq0LEdy5FhCJBuGEQdBkr/RsGMgMRDHRoAkiGMnQRIhjiJaFMlL9h16OkOdU1Xv&#10;tKd8WLuqzz08TVnRR9Ui+rL7DPVOe1zv+v0eZSQfpyzT5PDdFq0V9WzONI30zkM/UCvLrC3l3Zoy&#10;+Gnk6vIKN21p6pKmnpFColRihubcRIFlt93IGKYNIUJhDavlnG63Yb2+pp7NKKqGZx9+iWg0PgTZ&#10;Q6Uo69Mk71GrqiIEMVc+OTlhmpwYVEyB09MzqlpMYpNSeCKogC0VZT3HqrmY8PqItSXNYsGPf/Rj&#10;tttbzs/PmbUNKsF222OVtB2lZL1b1jMiPVEropsw2jKbLcTgOBuAJsQkyHvHNEpefHuzYTabU2ox&#10;jYj5+kN+BxeCRxMYRzH3CXnev/se3ec1PCmCNtkUWR3OLaVEt9uRYmAxb8Twp2pR2tJPA8M4sdn1&#10;bLY985kYOycln19WBYUtiCGgUiSiqXTBcrlgmqLk3qLHecd6vcXaihAS1XyO847NdkfTNEQUj589&#10;JzjHZnNzMOlORqFtlYfmRJhG86wD3wAAIABJREFUFImQJD+glMaWBatZmw1lIG131E0LBKZpJPqE&#10;KWt8hM9efMqvHktyjnGMYxzjGMc4xjGOcYxjHOMYf4njSIA/xjGOcYxjHOMYxzjGMY5xjL9g7Av0&#10;9oSxh8TUd4W676NLP/S9P0uk+z6R733q+n0K+H3x9V4Yvxd236Va3y8uvy+6/kVi9Ltx96X1/fO/&#10;SyTfx10zgPdd20Pn9IvO4X2C84fI6ftr/yL5moNYx2Qy0vtC3aN5v4+k/lAbeej633fN77sf9+/V&#10;+57Vg4X/7xFf3z+n+z93X0B+/x7dF8zvqaRfOLf08+08hCBFng+YATwkVNeZEi10r/hz7Vipd7KG&#10;u+3x/ufe/fpe9H/3a3eNA+7e94M44n1tMr3/Ge3P5+59UXlwuftfUi7yUF80BZAxKAvsERJGWRaH&#10;+yIkkv3fhYpqrdBuy6LIphNIMUwmTwlhKebrVZmKor5AhN8TYIX+pDMNXuhYxZ4GWhYk79FJURQF&#10;7WwGRguJNSbevr7gB//uT+j7gfPzM2ZNTcoFLba0RCK3OyEzNVWNd47FYp7Jw4mmrtAq4b3DKLBa&#10;U1pDYbIBgyiipSDaCQGlaVpmzUwoDF5IEikloUDvrzW3+z3NxuTrFhKvysXHFmMLqR8N8SCyF7qW&#10;xWoRfu4Lg9/JZjIJNymCl6/PZrODqcI4jBSZNl7XjdDUg2ecxlx8mDKdU4Rw2mjauqGuhKK1J16Q&#10;r2GaRrquEyqK91mE5kQAGyLjOFKWJUVRZOKkQ2uFcwFjhGQs5hWBoigzYc2y3e5ImdB4u9nw4pMX&#10;3N7eMowjdd1QVqWIL3PRuPMTKZshlKWQoxMcSJK2rAApmhozqaMspPgoJSlGFPJbOjwfZbSQ3VAE&#10;5ym0PRDjvtjfNTH3aaU1dVPRVJUQcRA6+Ha75eLyEqOMFOflAqTCaIpMJ9t/1jhN9P3A8w8+YD6f&#10;SxFaJ5Qs8hhRVpWILJM8f/LY55wIMqWwUoS1RS5cVveMQvbjj5DCpBB4t9tIkW/G843DxHazxRYl&#10;jx8/wqiEJhLchJsmpnGSolitqcoyU5cTKWmULbFlKaLOTG9LKWHzfQ0hEgKUdcOsnWdhpJDUVqsl&#10;s1nLrKmwSklRbC6El/FXoTOZpm4a6raWYrwU0YgYqdgTc/M6KmYqk7THkrKqaJoZfT8QQqAqKubL&#10;JW3d0GRBzGaz5XazA4SAY8satOXyek0Md+jPIeQCfcc4DFn0pNlstmy3W4IPVM2Msqmpq1pocymh&#10;SQTncOOIVhEN9KNj8hCiwmeh7TAM7DYbbm9upHBXGbq+y0LfitVyxWrZUFUao4VXpjKNkpgYhoEx&#10;k7RA7v1+XlMKZm3LyekJi8UijzE1TV0i+gMvz0Ybuu2ObrejsAZrNDH4g3hwPl+gFNysb9nueqwt&#10;aGcts1lFYYVcppTKBf1B5hGl0FoMTUxRcLvdom2Bcz7TtkRkaO6Y3gQvRYIhiNgwxIixOov0NN6H&#10;/H2Zq9frNS9++hM+ev6cqijw0ySk6/Wapm5EiDZOFEWFLQqqus1jnMF5MfxoFjMpjlUianXjyPbm&#10;VoQu2x3drpMiYKAbBkIUAbqscaRA11pDPZuRECKftkLcVVrGeqV1JglKQWiR5+yEUBz382NZN9jS&#10;4oNnGHsSgcIa5vMFVVVl8qgQfYtSiIWmKESMV5VoU4gNTSbq1VWNtQVlWVHVjZDTgsc5EZOnGIlZ&#10;WG2MoZ3tqWIiziBFbGEptJCwSdIfxslhbMFisYQQCMGhkc+KMVJYg9IK7z3BZ7qXVkQ3ohO4yYsY&#10;RSv85IkhMA09BKEepfwZbhoJ3osYJ5OfyrKkbVuauqatS6xRMk8qhTYFj588Y3V6xgcffcTT5884&#10;PTtjtlhSNg27fuTz12/59POXvHr9ljcXFwzjRD1rwSqiSrgQiEmExt1uh/ORpEVosliuqNsWrN0z&#10;oVEoCmMp6xJjpT03dUVVFpkEJfOPVoqisFJcnOmaikSMnqHrcMMg4z1QFCX1bEbVtphMDtWFpW4b&#10;5oslbSbw+hQYp4G6bjg5PUebAqUtTV0xa0oMETcNkBKVLZnNZlRtTVlVlFV1WD+WZSnkumyAZIoC&#10;W5VoW2TxGmhjhUKlZazf7bakGIhB5t3ddoParyGVUFxtKUW7Ico8FqKIzxRCN6/r6iCY2x+naVva&#10;WSvGGCRUJsNWdUXTNBRlxXYntMxu6GQ8yGv+siqpqxqXjU68lyJ7H2SOMFaE/4XN4vr9PGKUUERj&#10;pK4r6rKk73ZYq2naVtZZSuawpqqZNXOqpgESy9WCJ8+e4oPjZHnCyWqJMUoMPmyBQhOjYhonrm42&#10;fP7qLd5L36oKg81F2Wq/HzH2UMQ89CPOBxSa4AO3txu835uKRW5vt5RFhVKai8trfvbJJ9zutmKq&#10;ZApCgifPH/PXv//rnJ3M+dnPfkLXD1RlzXa74+2bt+y2W9pZzWy24I9/8Cf4EKS4OwXcNAphNovH&#10;xn7AGENdVnmdITQ6pTU6G6YU1vLiZ58wjSMKxeMnT3jy5InQ5yIk72VMqUTkr7Ssm8uqoaoa2naG&#10;sYbv/0d/8OfKr4zj+HP78vsGbA/lD94Xd8X0+9/TD+RiZH+THtzbHn7vC3vKO78nB8jHkfYnlLy8&#10;fouOGD2b62uuLy8J48ByPiMGERS6aRIzlZQoqypTzi19L+t2N4kQWYSMgRgTr9+8xZY1z55/wEcf&#10;PmHot/zk3/0YExLnJyeoMNF1G8ap4+nzp7y9vEbpkvOzM8YQ2E0TLiYhymejmnbe0jatrN20xhoj&#10;c4fWmTaaGMbxMH8RQfkILrC+uOTf/b9/xPb6GteLGE3YnYq6bYTSV1RCyl0s+dIvfYPf+f3/mN/4&#10;rd/i67/yy7RnZwStGQFVlsyXC0xZ8sMf/YiqqHj2/DnWVkwhgbH4bALkMXSjF3Hd2RmzxQxVWKI2&#10;subPxGeb94Qhr0+8dwx9l2mJcq1NLee5b4fOOSbn6Ha7bHwW2N7eEp2nsBptRGhYlRVlUUMyGF0y&#10;ukgwlvbxY/7W3/0D/uAf/id87z/4mywfPyYmGKeJyQcRLSqLVQUXry75H/75v+Bf/NN/wvblC54t&#10;KxoV2KyvuL68xIeJiGI3Tqy7nqQNxlja+YwPv/IVfumb3+B6fcObt6/pthuCmxi7juQddVEwaxtO&#10;T1ecnK4Oc+B8uSSkxDA6hm7AT45+t8OPo5iN+UgKnrIQQdePf/JTQojUbcWzL33IYrXg8dOnfOvb&#10;32Z1csauH/nss1d88uITVEqoCDc3N7x48SkXby/Z7Tpu1re8ev2G211PN07MV6f81b/+G3z5K1/m&#10;Rz/5MX/4f/0h4zAwn82xtgLExABliWg8ClNWKF0TdQlFQ7E65df+xt/kH/wX/yW/8t2/QrsUQ7dx&#10;EqMD72RPld6XWyXJPtIKIdpaxfZmzR/+q/+Zf/mP/wk//X/+b6ow8dHjFb/2ra/TlIax36C1ZjaX&#10;NczF5QUff/wxLz79jLdvL9l1A28vrri4uIIkximT81TZRGy/VpvcxHd+9Vf57ne+AySu3l4AmuVi&#10;BVrzr//N/8Y3v/EtfvlrX8UNA5vbDZeXl/gAwzgRslmMMYrZvOX5h09FvIjiww8+YrFYohHaPCmy&#10;22wZR0coSorTc37r7/4BX/vOrx72anqfcYopC4P2495+PNR77fvP5WHvmzwexsws0tWZwm5sgVGS&#10;K9lTN421InBWiuwzRSSKsC3m/F3+ugjzHxjD9T5bpjHayB8rn23znGasQWv5s7+mzWbDz372MW/e&#10;XrCYzanrRgzYypJNt2NyE828FeG9EkGm7HUkt7jPE8UQKatSjJnKQtbNQcaatm0xOhPegxezxCys&#10;jyEyDCOb2xsR3PlA1+0YJ8d216GVorRCYk15ne69iCjdOODHEa2SrPesmAi2s/mBrgpi5liWZT5P&#10;+aoIKYfD10POU52cnsreJsq9DV7moKIQUb93jvPTc5qmzjnFfN+VIuVc5J7m7lxgs93Kns85EkJq&#10;R4lZY8pGktbm3HESM7V2NqMoCiB+wfhGhJwxz7nZbEHJPr8oS6qqxloja/ZxEGK5NcQQ2O06Nrsd&#10;/eQYnDscY0+k1igRmabI+uYGpcTMpKkbirLk5cvPKazh/OzskM8RknROMisxZZrPZ5ysltRlSYqy&#10;/tpfZ9u2lLVQl21VikFgIe1znBzO5718Fk6HEPBBaON109A2LbO6ps7PQud5gGzoss9ly5hgsMa8&#10;y/1mMnOKkscQMaXQpqtWjJYikaaZUWfKe8j06dlshrWGxUK+t2/fJKEJF1V5oM37GOn7PpsfSo4p&#10;KS3rRKOwpZgarq/XORcpYvFh7IU63FTM5nPms5bVfIbrOtYXb+luO4J3+MmhtaGZzalayQXEGGTO&#10;UQlrDdZaQhQjzcl5RudwIYqh180Nl1dXnJye0W139H0va52Y8DHQTSPDNJGMocimWdfrayGUz5c0&#10;7Qx1R0h8dvaIqm6o6waljBieRjGeLKyMcylGSltQFpYYAk0t+auEmGO4gyGmQSnLZtvhgqdpap4/&#10;e0L0YhI5TZOsC3OesW1mYhY7vTMwPD09ExMmpXCTw4eIKUpGF7jZ7Xh9cUFEMTnHME3YooCkJP8W&#10;ghDsi0LyVFHWAOPYC7U+BrTR2Zhzf5/JxnYp7wFKYkroBDGv32U+HtnudszmMxaLOZMbODs74+z0&#10;jOViRdu0nO/NykiHHKhzTkxYYmAYB0KMKPRh3E0xog97g3e5KKVkHhv6jhgDtrDM5/NsoONFWJrz&#10;VzFJHqmsqsMYFWLI84SI7K0xKA0nJyckBXXd0M5knvB5/9rOWrkPxkh+yRiCDwzTJEJXAK1wwROS&#10;rEVJkq+9XV/Td1uGvqPb3jIOPdE5Ygj0u45dt8vPR8Y+lfOtzrm8b5Jc8Ti53D4UPiH75/z+YxhH&#10;aVs+MpvN5dmrRIgBlUSkfnp2xnK1oKwKIY3HcMh/HN5IGSNGYjEy9P2hH8cURfSc26KbHNFLrlAp&#10;MTZs25amnR3I3XXTiIGxtcxnM05PT6mqSgjg1mBUoMx7/b3hivcTPniCc+AcceqZdlu2N2uuLy64&#10;vnhLVYrBztmjJyxPJX80m7VoWzB5z3bXsesHLi+v2Ow6Jif5bp2NNvfGHCFFdt1AVdeUdY22FucD&#10;291OzA40+TnI+47tdsvFxRX96AgxsTxZsTxdElLI7yHiIR8dU0IDZVExXywpyprFYsmu6wgxUdUV&#10;/TjkPXA85Cq1MTl/Lnl7o8V6R6kkz17B48ePKIqS7LoDMWCNomoqMRysS6qmERNFIyadt7diCKAw&#10;xCQi9Glyef0l/UAbS1GWtIs5dTvHFCXKGqpS+k5A3oUVpYwDJkGV/17l9zxCPLf5Dd07gyWb1xNp&#10;/844j3Mmm0rIZJsAL+9Ecu59HEZevXrF2A+kECkLIwaUZUnMa86qrKjLmrKsmJzj6uYmzzf14V1p&#10;XYvJ7DiNh7HB2IKiKLGFGAS6EEj79ZuWMaquSso8j4vpcDZw31vjKUVVt1RNezDD9UHuk1L68G6O&#10;hOTCvIx1/TjImo1EP45sesfNpuPqesObt9d87+/8wbEo5xjHOMYxjnGMYxzjGMc4xjGO8Zc2jgL4&#10;YxzjGMc4xjGOcYxjHOMYx/gLxjR2kIv97xb63RWI7oXDdynSD9HR7xZn/yIy+EOC6oeO+9DP3z3m&#10;XYH3Q9T0u0L4XyS4v3/dd6/j/rnfpZ+/71oeEsnf/Yy717U/zkNC5ofiIbHz/Xt89xzfd8z7v/OL&#10;jnW/WP4hgvkvuofvi/sF+O87h4eu/W4buysg+PdpO/d/9r5JwN2f2RctPXQdDwkX3glnMgkeMlnv&#10;4ed3+PE7f2wujrhLt//CtaQv/h4pkaIU/kkRTxZ154LMlN7174fO/W6h7/1zfKhf3r0uuV4Rj//i&#10;NiQ/exBgSNVTPn/eFZzmDz4Qy7PgcC+K0sZglDkI6Y3RaG2whYgRyyqLvjLJaF/wFZwnplzodIeE&#10;ngBlRBiqD19J2Dy2cKcw7lAg5wMYIcZYK6I/ISgKAeTFJz/j449/gjaaJ4/PaGoRDvsYuN1sWC6X&#10;LGZzVIxCs6sLmrLIdHAxB3A+opWmLKTorOs6fvyjH7Hrd2IKYAtSTFRVLcWdwePdyDAORAAjBTBK&#10;K4ySYmattIg4tDyvoqwxhaHIdJ6Y9sSzgPcBawyF1VTlOwJ9cA6VhCoSoxTCRERotFjMMZosPk5C&#10;w06B09Uqi4qD0OumSUjzWZRvjdBx5NieWdswa1psaYhKEVGk3IY00O227Lqt0G6cw7lIaUXoV1hN&#10;01RoLcL8pm6ZtTO892w2Gy4vL9hud7jJZwGdFI53/YAtLGVZCbXRTQyjOxSFi3Db4fyED4FhmDC6&#10;oKpK6rpEFwUuk4aLoqKopF303cA0OumTKdFUFSoEgnO5P2iMFfLPvk/FTI03Vp5VIr0zf9CKshBS&#10;CkmhUjaDyG1V5UKm7WbH1eWaorRZUGcxCrx3KJ3Ff0oxTSMQMUbx6PETqlkDCtw4cLu+JjqPtgWX&#10;1zf88E9+eBCI7ouQhYoU8uchhX+FiCxjEEJuImJNkSnkUy5shqqsmM1aUqa2k5TQU7RcZ1VY2roS&#10;IUvX4caR6LyQf7LwVaFljFNQlQ2FKeQeWJNFItKfQxQxdt3MmKbAy7evmc1moBLb7YZ5WzNrStqm&#10;EhJipmyiLUpLcVtVNzRVRV0amrLEiOIbA/hplH6x/129H501ZVULLlRpbCk0H48iRE9dGmZtTVFW&#10;BOR5DOMgRdZoHp+f5XEJXJR20VS1iC9IJO/QWrOYz3ny6BGPzk6ZxoGmrnn86JST5ZKmEhqQPozX&#10;+iBIjrkgfxwGJhdIUYj1WmmUNihtQGtUikxuIKRI2y746KMPaWu5B0aJQANUNr2YGMZJaEwpoTQU&#10;ZUFT1xS2pLAlxlhWiwV1Lg4GT1WKgYl3gejjoSDfGINWAZIn+AmrxWyhaipKUzD2A0M3QhKBZ1VI&#10;cW+ICYhYEMGdMJ/QhcWWJUoZxmFkmhxFWRJiJKIo9oWPIZAHO4bJM7qJvu+ZxilTIEsUBu8iJE2K&#10;QlCPKTKfr3j+7AMxGwkT3a4jaSlAD/kerW82bLYdmIKyaYlRM+RC23Ho2G1uuV1fsb29Zdh1bNdr&#10;bq+uRQDf9XTdwPpqzeb2lq7v2e2EuLjddnS7LSHB+eOnVO0cihq0wZQltqxJ2jCNTsj204R302Hs&#10;MNZmY5p3ixeNEPb6nYgY92uBGMH5wDhMsl7Kwo8UUhZ/W1wMBxFI1dSZPqmwRcFsPqeqW+azOdPk&#10;uF6vGUeHSooyF3CjEyl4iAEVMn0xeRH1TRPJe2SWTygVKUrLODkKa6iLIhdYK5Q2GFsfqJNFWYiw&#10;oxaiWFWW6Dz2kQLT2At5OOxpUUK2bdr2II6JIeDdiNWawmoRVyootMZYTXEQ4JZUVUVdlTRVLYYZ&#10;RcF8uWB5sqKdz/IcrNh1A5dX13TjiClKun5k2/UkJYXuXTey7Ub6ybPtJ243PS4CSQp6kzHYspRx&#10;fBpkzE4pm30gZLiiYLfbstl0hATjNNB3HcPQs15fc3tzwziMxBQZB8cwOnbdyLbruNlu2Ox27Hqh&#10;2O/6TshoMTFMImaazRaUVZNrzKUsuC40VaEoTKIwWtZc2pAyCcsWlsIaESpk8bkLUnSNLjFFhTbF&#10;QaCjUGhtMlUxgZa1jLVChywLw3K1FNG6QgTniCAJDSF6IgnnIkSEmpaL/L2P+MmTfKSsCpq2ljVx&#10;TJAUxuS1p7UiQDOGYey5vrxkc7Nm2O0Yup6hH2jrRoqUJxG7RO9FzGM1MQWMMkTvRYwVRTgSQhCx&#10;hwv4ybG52ZBSLo6eRrQxWZAUqcoaW1TYsuTJB48p64rTR+egE8ZY1jc75osFy9VK1hMKfIy4kFCm&#10;4HYYuLi8ZhgcMUZWiwWzWYPK/dRojS1MFjZ4Rj8xTiPeO7quY73eoHMhORG2m17MPCK8fC3ilJPz&#10;R1xerzGV4enTE7765Wd86cNnXL55S3+zIUyBafBsbm4hRpqmppm17Lqej3/8U2xV8+jRI06Wq2w4&#10;UDP5wDTJWsy7mCl8BpSiaRp23QARloslWmm6zZahFzHQ4ydPWDQz+n7HNA1i+pCEVpq0YvIO5wKF&#10;KWRM07Ie+P7f/v0/V35lHMcH8wX73MX9ff/7TOO+sP+6m1t5T27h7jf/fQ3s7u7V9vvPlIXSPov2&#10;lAYfAzGbbb19+ZJus6HQipREIBmzIKLr+0zltJycnNA2LZvNFpIIiNw0yV7LWpqmARUpq4Yvfek5&#10;07DjxY9eQIis2hoTHZvNLTFFnj57xnrXc3vTc/boEYP3BJSIMXwEHzF5DaiVwjsnY02MqBikPRtD&#10;UrKT9d6JsHh0rC+uePv5Sz795GfcXLwF5wjTiNYiUnfeY4uCpMFYS1U2nDx5wre/+12+9ivfpn10&#10;xpDAK00/eTyyP6ralsXyhNl8yY9++Ce4yVFUeU62BWVdU9RzymbB6eOnPP3oI2xZiKgoAVrLPghF&#10;VZaU1pJSIKSISgGrFd5PhBiwWRxRliXOOT759FM++fQz3rx+y/X1NX3fyXNOEasUbV1hjZX9ZN2Q&#10;VAGmxCeDT5qzr36Z3/zd3+Xv/ef/GX/lN/8Gi8ePSWj6YWL0ARc81lhqWzJse/6Pf/O/89/8o3/E&#10;j//w/+TZrODrzx8Rxy2Xb1+x3e3wKYLS7MaRrh/RVowryqbmyQcf8Mvf+mVCSnz66aekFNjdrpmG&#10;EaKnLkuaqqKta6osTCuqiqadEULi9nYrYi8XGXbvjNJSTAz9QF0VzGYtP/7xx9ysbymqitNHZzx+&#10;fM7ZozOePn1CWdTcbnZ8+ulLXn7+isqW1EVJConLt1eMgycGRb8b6PoJXdTYuuVLX/0lvvfXvk/Z&#10;NPzRH/+AFy8+ZbFcslyeUNctRdlgyxllu6CcL2hXJ7SrE+rFipPnH/Llb36bv/rbv83v/f1/wF/9&#10;zd9kcX5O0ohZQRIB/148u6eWH3JvgFUaozRKiwmRLSxu6PnTP/oj/rt/+l/xb/+n/xF3+ZYny5Zf&#10;/eZX+OWvfYSfdtxcX1CUYuiiteHy6ooXn3zK5eUVF5c3dINjvlhxtd7QdT1aGZQyhxzL5CZ0FjN+&#10;85vf5Hvf+RbEwO36Cu8dZ2dnLJdL3lxdMvYjX/3Sl1E+0G03XN9cM06B4BOTD5RVTds2LFZzPvzo&#10;A5pZS1mJwczJ6kT2GSmJKDXvraMtsKsz/ubf/ft8/dd+HWUNKI3C7FNsByrmz+ck03vzqXfzYXfH&#10;a5PFWrLvNlkYW2AL2cejFLawVFWFtjpTOZUYiaFl/QJiXKK+mGf+gkmnpAzyce1BHFyUkt9K+efN&#10;/lhaDAVB1rqXF5d8/PFPWd9smDUNjx89YrVaSV4wZHM39mOgCLp9NvECMTWIKR7E3CEEnPNcXV1z&#10;dXHF6mSFz2uBpmlommaf0cN7zzAM7JHfKUHfD3R9x2K5pKllDawIkE1WgndicJbFvxh9MOUVIXiZ&#10;ze7E1MoYezBR0UqD1jjvDscfx5GkFNYWPDl/hJvcQWxeVWU2WbKsliuaVsTjWr8zJRWzNllnCv1b&#10;oTTsdjuGYWQYxsP8LYYuZFNUTVWVFNYeRG8pC5n3RizGmMMcmGJCq3QQx2kj69qyKEWIrS1E2Zsb&#10;ktBcs9mkT4neeXRRiImeUVhjqEpLVclaeBhGhnHk7PSMp0+eQkqcnZxwdn6KNZq6KimsyeaGQoZ1&#10;fqIorBhkWUtlZX+TUiJ6EQ3Xdc3JyQmmKDCFRRtNIpFTXdnoUPLVRSH3chxHYoyUZcl8NqeqKgot&#10;eSSd1x4mm6/5EA5Givs1ccxrEZP7X8ii+jLv82LOQ2mtZG1uJZdelXKNxki+qLCWy4u3bG7WFIWh&#10;zSTmvSEFSvIORSH5rHGUvT+ZahtiZHGy4NGjc25vb3j52StilPyad1MWtY70XUc3DHgva5AnZ6ck&#10;59is13S3W3n+KUke0hjmiyUmn3OKAU3OyZLHvNGJ2HgvEneeiGJwgevrNTElLi8vKaqSZr5gvbnF&#10;lBW7cQQtgudx7Nltt0Q0H3zwEUppur6nbmpWJyc0dcswjJIjtpLj9N69a7+2yGYnI1qrg8mQysJZ&#10;yb/ZLC6VMTKEyDBNPPvgGV/68LmIuH08mBPFBLteBJIxSe7Ah8h2t+Ps/BylNdEH2QsqTVHX2Lpi&#10;mBzKWlyIh3zTODmu1zf0w8jp6hRrrOyFvaO0hrossBq8m2gaWUcYLWa6RVnStA1dP+ScoRWj1JxP&#10;TyRZcynJf/Zdx+gGhkHu33w2p6lnrFanLOYLYhIzNgXv+lhMYjikNX034LIBQlnm3GPIRhoxohWY&#10;wqDymLa5ueHy7Vt2mw0JaNqa5ekJSkk/qbJZa900FFWZx8+A8z4PxBrnJnbbHeM0UjcNTVtTt408&#10;r5xv3hu2trMZIYmpa1nVIpj1TkT82Vw3xoTzjsKIGaabRqahJ3lH9E4I6sFLrpJswlZYUvC4acjm&#10;FdnwmJT/ramrirYRE6uqbUAbvJf+L6J8ERqnpNh1PbfbjcxmKeX0rVxL07bUdSWmAySZX95ZMcsc&#10;esf8dxpGfG7bCZj2hh9ko/iUxLRVacqqQufxyuT+ofbvJfeLihiySdBEWVoqqyiMETORbCAjLxoS&#10;KiZwnjh04D1NVTGrW5q6oq0rEVPHSAzybiUpxdX1NW8uL0Bp5oulzK9tSzNrOX/0mLKpUTlXYcuC&#10;qqmzcZHkOquqJKTIdrMVc+Hgs5muwpYlTTujbud03Ug/jdiqZLaY5ald2sC+fZKkT6ssBr+93TGb&#10;Ldhtd9xcX0mbjCkbTWehu9Yyb2mN1orVcsViPst532xKMIxok01vFHK/gsMqsEU2242BwTkx9kGM&#10;B4uipCwqvI9MkwPNwdC2sJaqrliuTqiahno+Y7lasVisqOsGW1ZoazClpaxrTFGilRgRKRRJydrr&#10;7nscUKicb5JrVKQUMVoqdsrSAAAgAElEQVTW5lq9e/8qa0dN13WM4w6d5P2WGwb6zY6Xn3zKJx//&#10;jDcvX+GnPpt3lblJedzk8rpM8tYo2QNXuZ+mJGNoXdXyMzHJMY2VXFMIJCXr93EcUUif269Njfli&#10;vUfM5lQyZogpqfSBOpv9iiFlUhzeO4f4zqg3BDHr7bYdu13H6APoktHD9dUNr99e8Vt/7x8ci3KO&#10;cYxjHOMYxzjGMY5xjGMc4xh/aeMogD/GMY5xjGMc4xjHOMYxjnGMv2AEJ4Sy+yLfPXkjxngo/Lsv&#10;CN//3N24/xkPEdzvU8/+LKr4/fN7n6j6viD5IVH8Q2LtPyvuUkgeoms/dK4PCfN/kbD+F93T+197&#10;SNh+//8fEjE/JBh/3zN8SOB/X3R+3+Tg7ufcvUf3i/zvi+TvP/v3ndtDn3Gf6v7Qs9lT1O8f+13x&#10;Yvw5uvvdv98VoT90f+/HfWLU/Xb/hetMKZfifPF379IC7z+7/e/fPc/7x//Cz8jBfq4dPNSvHnru&#10;D/XL97W9+/fnoX7yBUOFvQL+8ANkItYDRci56FGo2PvPE1rSnlKpEMF3WQq1fV/UqO+Qmff063fX&#10;tC/bzW1gf00IMUHlZxicpyoroRorAxjGSWhstpBiyxCFLn59fcmPfvQjrq5vmM8XtO2My8trPnnx&#10;GW3T8uj8EcMwYLShbYSMXpYFRlumcWIaRimMyuelreXTVy+pmxZjpRAHJQTfuipRe3FxQgQVlYhJ&#10;xfsgi3n31DOtDnSIu+0zhJBJgZOIy1QWVqeUSesT/a6TsTYLjUKMIn7SUvxalaUUg2lN07SsVisp&#10;kh9Hhq7He6FCOSeFq1oJ6bWua8pMYqqrUgphbTamQEuhbGmwWorabze3uEloTtaKaM1aoWTsr8to&#10;w2w2Y9bW0peSkLq6vuP1m9d8/tnnDONwMI0oq4rCaqYgFKHlcklhC3a7/h3pOO3bsEVri0pgrKKq&#10;K8R04h0lTmnN24sLoc9ns4Q9dXffyPemDnvhdIrqQFk3udjJhyB03LLClAX9MIm4K9M4rJEC6RAC&#10;1loW8wXr9Q3jNFEU5kCkEyFIkMJmbXJBfszEsoLTs3NSJhX5aeL68pJxGNlsd7x+/ZrttiMEKdo2&#10;VkmBVy4oC5nyXpZSdB2jENNiFHJrjFKA1vc9QCY6W2azlpMTKTprM4kqpMjYj2zWt/hxQiVPcCIw&#10;VykdDDO894ditpBipu8VWKNQCI0oRvm+857bzQ5tS5yPdF1HQohWWkPbVLnQX8YEYwy2LJjcdChu&#10;y6Ok/DcGoTAZg0EKvlymntqiyGOu9L2Yf3ZftK20wWhL8lKQX9cVxhYifDeW1clpJghKwWzT1Mza&#10;NhtUZMF5FpAK7UlEZGVR5AJyTVFYFoslbduQwb25r+ssHNWkXJgbo+f2VsSBk3NSQFtLP5rNhGwU&#10;coF/WdV8+MFHLBdziAGjEoWxQic0UugshGTF6Ly0wbKgKEvKssrCeqFRN1WBm0bGUYpNjdF57FAE&#10;L6S5PRFLJS+F91pRVRVtOydj91BKMQwjxhqatqaqCmKKh+ekc1/zIdIPQ26nVRZPeLxPQhjOBfp7&#10;Wn2Mcjxjhdo5DBNuyuSpYWC32+WC2jxbKClyNdpwcnJGWRRAYuh7ttutiEmNjGFKa7abHZfrG4bJ&#10;UZYVZVnnNh1x3tHttox9L8KKmIjOAVFMF6zQ8Ew+v6LIAtQkmn0fIlFptv1EP3mMLZkvVqAN6+2O&#10;yXtcCPRDj/c+/1uEabYopXA9E5n21CyVhQUxCEkshEDXdfTDgGja9GHNIoJoKXqPKQldXIuww/nA&#10;MAzcrG+43e4IUZ7Ldrfj5nbDbrvDBZ/HRZMpaIa0p0yTRRgpM3lDEtJn9p4QSnzCZkGFiCQitqik&#10;WDMTUotMlJd2pWnbGpVNQmKYhDpHyterM8lT1ggyV5XUTcX56Rl1XRG9z5RjR1kUMmcVhYy9IbDb&#10;bhn6nuCEPB5jzCRVR1NJkfb6+hrnJrpx4M2bt7z45DO23cDNZsvrNxdcXd/w6eev+Oz1Gy5vNpiy&#10;pmkXOO/ZbLe8fPmSm+s1fT+QVKKZtQeqs1aK4B0aqPPaKMZA3w/0Q8/tzZqriwv6fkf0Ql31wcl4&#10;PDkh4+U2Mk6B9fWGq+s1V1dr1utb+sEzTZ6uH7MYvZCCdefFTCePTzav/byP+JBY3254e3HBbrvl&#10;dn3D27dvpW9FISDqfcExQqROIZCSOhDbgg+8fvWG9fUt260QTmOU86yblvnyBLQQn+umpW5qYgxc&#10;Xl7KGOBEkKuNPhBBfSYUaq2p6oqyKg8CD63TYR5wbsoF9JaqLJjPZlJwHKPQyYeRYRgy6VpMfkwW&#10;/O6JerYwYq4xDIzTRDeOdP3AMAo5K0V/aIspwTQ6+q5ne3ubvy6C7bKy6EJjipJtN7DbdqgEm5sN&#10;prDMV0uSIhdtI32gqqjaluVqxaNHj3j75i1GK9omFzXHRFmU1GXF0E90/SBjaxb06UzOK6sqGwAF&#10;Xl9eCtG5qvj8zRsG53Ax0Q1CxPzKV7/MsydPaIqCbrOR8T7ETJALPHnymNVqASRu17e8enPB46dP&#10;OT07pW2FcD85h3MiQhiG8bDPqUqhrL69uODjj39MO5uxWKwOBNHLq0tOzs95/vyZrGvdJORQLYYc&#10;yppsNCFGTyIQqAhR7v2flwA/TdOfuXf/9zV/u29AeFiHp4f3zqj03uPuP+f+8ZRSewDg4TgxxiyE&#10;lPxHyOsZnRKvPv+c7fqa7c0aP00kIlVdYbRlGAacc7SzOWdnp5ydnlNWFd12i97nl0JAKyUivKIg&#10;hMCXv/Qhfhr4/MVL8B6jIkM/cHO7I5J48uwZLsCLF685f/IIFwMhwjCI8KYqDPOmoi0r8EFEEirh&#10;ho4wjXS7jnGauL3dcHF5yW5zw/b2htefv+Lq1Rs262uury65vr5iMWtwzjOMjm4UA5AAuODxKWKr&#10;inqxpFgsOHn+AappCVrjfMDl8W1vhDRbLDg7O6Vta37wgx8wDCNFWfHo/BEnJyuqZkFRNyhjD9S+&#10;EBPjMGFMgS1KSIqmrrBKHejJhTVEP9Fvt4z9wDRNjMPAmzdv+PTTz7i6vMxCO6FohiBriNle9Gks&#10;MSmUKoi6IBYFkyl4/JWv8Bt/52/z+//pP+Q7f+M3WJyf45UW+uboD3uYqqwpteH61Wv+2T/+J/zr&#10;f/kvSDdv+cqjJSdtwZuXn3J9dcWmH+iDZ/SebhwZJkdRVGKMVJQsViu++a1vUTYN19fXWUTl6Xa7&#10;w7qqycL+xXwu4iNjqZoZSSk2u46hH9FK451j7CemaSIFz+SFUP7sg2e8ubjkT37wQ5QpmS2WPH3+&#10;hKoumLUztDK8eXPBp598zs16Q1VUzNs5xhRsdz0BzXxxAspSzZcszx9z8uQpH3z16zz94EPeXF7z&#10;gz/9EaMPrE7OqNsZypTYuqFoFzQnZ5w8fcbjj77El37pG3z7u9/jN/7D3+H7f+u3+bXf+D5f+cYv&#10;MVst0FYTohi8eR9kr3ZAh2dd8V40jcLm9bc1Bm0NOiVevnjBf/9f/zP+9T//b7n88Z8yS44vP3/E&#10;d779DZ4/P2e7u+GHP/xjqqqgaWakpFjfbvjs5Ssurta8vbxmdInVyRnj5Hjx4hOqosrrQtmzOjcC&#10;ieAd3/3ur/Mr3/g6CsfN+hKlAkVpOT0/pet6fvKzn6K05CSmYWCz2bDddVmcI2Kruqk5PVvx7NlT&#10;TlZLfEhoZSmKCmsM1ipIgU034INijGBWZ/y13/09vv3Xvi/rTKVQ6U7uav+/eOCHZ2G5EHbfZ4z5&#10;vtBaZ7GWycYv5pArMll0q42RNXop92vvRhIRkXG8Z1D6UG79XV4uj83ZOFIbjc3rygOR3pq8zyqy&#10;6HlAG0vX9bx+/Yaf/fRnlGXF2dkZ88WCpqqyM0AiIvO892K6czC3jFGotCEwTZOQuZXm088/Zxgn&#10;Tk5PKcsi76Mi7WyejS1l3ru6vpZzN5a6FhKsCM5WtG0rYr4kYvcQ40HMTM5BVE3L5BwhyJrJ2uKd&#10;MUsWnYUQZO+h5N6rTH73PmSxteRM27pGK4VOYr4kZpOSt5vNZjR70Rjp3b5PieljjDGLrOUcpsmx&#10;Xt+glDqsaYehO7wraduGtqkP8+l+bWmyoLgsSgpbEEOk224JzmPu5CP3Jgs2ty2tQaWAJq99oxBZ&#10;dVGAMfj8973A1mpDkSndQvteo7TmZLViNpuRYsBqw2I+p23rw37AKE2IgWEc2W13eOcI3kkOyRYU&#10;xh7WHEbpTAYP7LodZSXGkXsRfUxiNhVTwmhFXde0s9lhPTSfz5kvZizmM0r7zjBT+iP571/M7RdF&#10;IQYIMR1M1ELu06aQviCk6JT7Q0lV1hiT8yJGZ2PGADHipp4YJAdTllU2mJBnGlOeJ1EURUldN2w2&#10;G2JCqLpu4tHjRxijef3qJc55qrLEGo2bRpL3aCVCf6tkXLZGc7ZaYkgMXYefvAjjtcKWFTEl5qsl&#10;RVkQg8fkVHTM/TApRchmkdvdjnGcmLwHZSjblmmSz1qtpJ81sxnPP/yQJ8+e8/rtBUor6rpiOW9z&#10;/izxwQcfEGNivb6h7wYWywVtU4vJXSYmi9liJHoneaY8pimlcOPEbD6jruuc4xuzwZD0+flizqyd&#10;0TQNq9NTlos53W6Ld1P+XE1ZS26TnCccp0meFYrNZsPpyanklqKYPsj+XdPOF8QsQq5rMVsbx5HN&#10;7Yb19Zrb2w1jzisM40BVFZyfnlDbQtaCITBrW2azFmMNMUJRVMQUMYUVAxCgaRqU1uhsyLbPO1Z1&#10;Rd3U9Lsdu90WawuePXt+MAYkJcZRhKvaqNzH48HkQWvDer1mt+sw2hzyBd45IY3v3znm/ZHkXh3k&#10;824aMdZs5nOUNoQEm5xPsdZirGbM4m3vg+S63N44cERpRVmKUatWQiIn5/21Upyfn0v/HnoxCCkr&#10;NAmrxWhWy0aCcRzEwC3KHzf2YirmHX4cUDFQWi0mhUnmFa3AKBHyTkOPipEyG1bpvfmEtbRtS9uK&#10;qL+sKjGprfYGt/IcUjZFcd6x2+24ubmhqipOT0+yCUgh5mZJjqvynKCVwqCymYG5I3CP+TmJQU0I&#10;IpgvrEUpyReNwwgK2nZ2Zy2mskGHJ0xOiPZJ1kYkyWUYraisFQOrKM9zHIZDjnAcRpLzMmZWFYvF&#10;gpMs0NZa7k2KHqLDaEBbhnFkdBPz2Qyt8lrQigGj0rL+ERM3MS/zk8O56fDOyVq59mEYslGvzP8+&#10;xnxtGm0sZV3Rj5IjVjqbZO5f1uX1TfAeN428vbhku9lxu76lLAvOTlfMmppx6GV8zu/aVM77aqWx&#10;tkRnwz1yrsdaIwayJIZxzCbfYjjrhoGpHyiKQkTXOS1jbJmNiOTcr6/Xh/WV1tkAspT5EoRg79wo&#10;+Yfcz/bG3qYqKKqKejbDljJOWVuijZgzK21QRujy2haUTSPttBSD6oS8l7PG0DQNZVmLCXc277bG&#10;Yq2YZvpxxI8Og6ZQhtPVilndolIiuolpkNyiVho/OUKUXPQ4TgejpCLPg/vxebPZSM5ba2LwXL59&#10;S9930naIh/eet+sbYkzM2vaQi49JjHG1FkOn/VoanQnvbv++0IlRSi3vJpVCzGSD9EnvxbQr+kB0&#10;AZI65IlvNzvmyxVN2+Bc4Hu/83vHopxjHOMYxzjGMY5xjGMc4xjHOMZf2rDHW3CMYxzjGMc4xjGO&#10;cYxjHOMYf7F4qBD6fSL0/c8/JHq9Hw8Jp+8WX+t7xOi7wt+HyOD7Yqi753uXSv9nCczvC/zvC/Mf&#10;Ev/f/d7PCZf5eaL2++7hfXr6Q7Tt++f20P28ey8fKtp83zMJWcDziwTr949195npQ0HCF8/xvtj8&#10;PlH8fdf8i4o9/6y4ew33n8nd4zwkjr/fJvbt8P71PnTu72urDz279wnHH/r3geh+p628rz3v/0hB&#10;LV8wY7jbrx4yebhbcJvuFd8+1HYfMkr4RcYN73sOD40H97+n7xB+HrpX9w0A9gW/lamx3gixwhdE&#10;46lsxWB3jIUUxlSVFMwPw0jf94zjiHdCwU5Z1EKmwX+hP4ZISFGIEVkgr5UUoy5WC0xZMQwTVdPi&#10;Xc80djjnqGcVu80GU4iI+A//7R/zpz/8Cd/77vf47vf+Ck+ePMdNnqK0nJ+f8erVG/phkEI0a3PR&#10;ZWJ7cwMpMlYF7azFpcj540eYssaaUnSQwYOKhOSw2gjxiEzWUBqlDCFGpiDEUZMpGToK6VdpIYgr&#10;lQ5ElL2QVxOEhqsSbto/DyGH7YWwk3OomFBJCpZVkoKaoihQ2mCLghCTiEFy0XdwQhFLSUSyMUmR&#10;f1GWzNoalBByhKwb2at3x6HHlprKVLmQqGS77VDTSNuW7MXgQla1h+I1k0VtTVtxEpfUlVDHP/jg&#10;ufSJBNMkBYqF0ZSFxVQnhARl2TJNkU8++QznA6vVCqUU/bAT0gWa0Ud23UQIt8zaVsTj3hN8YHSO&#10;6/U1Td0yXyxFcEiiHwfKojz0ZaU1SWWaiopSVGVhCiIymbyn1oaiadAx0Y3XbHc7lishm4bgGaLc&#10;U7cXp6TEarkgBHcYL5z3QjednJC9CiE5BR/wYRLjgyxClgLKPe0nsFgsaNvFgRpjbSFjTooorWjb&#10;9iAoLgohJMUoxdpEiCoLY72YOjRaxPKJiFaG5XLOanXC2fkZt5sN25uO3bbjk49/yvTkhPOzJShp&#10;w3tTkrvjT2ENymrpQ1EKEAGMsUI4dkLPWm9e086WPH38mHEaMAoen58xW8wOxY+olAkqQhKyhQjX&#10;/egyja5CWyEPWa0J2QQjpXSg/wg9TwTqweei7CyqT1mgq7RBxYhzgTg6IQ+FSI0QiSplDgS2mEmp&#10;QraTAuGkwRRS7ObcdJjnm6qkKgshxGciXdf1QmeNEZXPkxixRhGUghhw04AxVijFITJfzMW0AXB+&#10;RlnXVFXF2ckqy1EjCjGa2Bf2hhDw0WNLyyy1vLm4ZLPrePL0GSlOtE3D5BzTNLJLnhilraaopSg6&#10;i8RV9HRdR920kKB3I6TAcj6nqmYM40DfD5hs4HB+fsJu22OtCKFNLm5UGJL3gGZyA7tuoDAVVeFF&#10;MKoV290OVMFyYRgy5U1MPcSoISVyEXwUDZITYZVyTkg21rNaLqkqKSb1PptEoCisGAForSFGUvBS&#10;uJ8FGqMPvH75kq7r+egrX2NxssyCdoOqSyxKCnW1JmrNuAsEHGLaIsWIxmhiHgGNNQQSKZRMQdFt&#10;Btz1lhhfs1otefL0CUpbIpGkDYPzuHHEKKjrltEDo9Cz61IMO3zyIiAKIdMNaxHMhL1o3qC0wUdR&#10;36cYZMbUmrJuDqTGEMJ+mMaHxOX1mmEYsWVBBExRsFqusDYwOcfF1Q1l2VGXmrOTU6wxOD/lwnCD&#10;KY0Q7JPcH0MSarWbUEb63OAcLghFN3hPWSuapiakiPcOI7gifBgY3SB0yZTEVCUTqeq6ymsQMfTY&#10;G+ZYo7LAwrDbTWgSBg79yyjAaBEMR6CyeBfx0yQUPRSaRG0t3icqY1jMG4xVFH3BMAV2u56fvviM&#10;jz76kL7bEZ1Ho3j85Clf/+bXOT87Z7VYokj4safrFly9esXN1TXX62tG94xHpyfoENFJ5vgYPCFF&#10;jIKT+YzlYk7MNMW4LypPiGjHKtabW7puwgcoq5akjVCjPAwusdt2TMMazQXtbM6jp09oFjOqpkWT&#10;uF1foyuN0XL9YwrYwjJOgavrG4ZxZHIT/TYeyJh+nIg+0LqWpvEUtgQtpj+Tm4hBhClKKry5fHvF&#10;er3Ge0fd1NR1gSax6SceBygLEXw5H5jN59iioOs6pmlim3aZWOlIg8wbNs+Z2ohhiQ+BlEKer8gi&#10;JCFNkxJGKZq6Zla3PDp7RIxCa5+czBnOTSSfpJ1qjckGMLXR2ELTLpc450hJ0XdSVKxIGJVIfqKs&#10;jIxlLqHRmAjDrmfoe8qmwtQVGMPkIiEa3JRwUwIn9K3r7YZ5v6StZN2hiwKNF9MQLF//2keYouH8&#10;0Qn/67/6XyAGnjx6RF1aqqJEM0hf1xqVDH4cCd5jdTwYVhmtud3teH3xlm+cPyJpxXboefnmbV5P&#10;VdSlFP9X1qJSYprk2ZeVRSnDarXi7OxUaIe3N1g0hZb1nCkMu74jOhHloMQYqWknNutbtrsdisDk&#10;Jrp+K6LiqqAoDUVVc3J2yte/+Q2WqxXOOfrdDp0SprQsZnPKoiAQ2Q0d/ThirSUEJ2P9ga77/z/U&#10;PROyu/ux/Rrt/h7o/p7sbj7CmD2JLj64Z3pozyomNeHB77/b53/xfPdi1xT3+RcRjVRVzXJ1wltb&#10;EhMUxjCNI6SRylYE77m5vRViXN1QfFByenrG7dk5XVVQFJbb9Ro3eSHKtjUhJV5//iknJwu00Yxx&#10;4nqzpbvdMoZA30+4GDldzTHa4VyPtgXDrqfre7RWPHrymOWspi5rxsnhw0DwPbdFYn11S78ZuLm9&#10;wctUhDZCBG6bGYv6/2PvTZskya7zzOeu7h5bRi5V1TtAACQBgeAGUtAMTSMzyUR9ktn8JP4i0sbG&#10;ZJqF4mhmTCQlo0xGwiQNgEYD6Oqu6tpyicXXu8yHcyM6kcgCRqOPymNW1lWdkREe7tfvvef4ed63&#10;wWm5J88fP2Kz2bC52bDZbHGuYrlakY3BOEvMkd00kts9pymxaztMN+DncwHWEiISFjJjluvarE74&#10;e9/9Q2KGv/rX/xfbbsTZllVTMYyB5y9fcr29ZrFaUteyz1bacHl9wzBNvP/++wKeFVf7HCO7/Zbt&#10;9SXjODGMkV3biatyFHBz1jSA7Onni6UI/fQduYy3KWZi1mhfY2Yz1u+8yx/80R/xm3/vW5w+vgBr&#10;iYkiDpSPudXBRTFNiR//8Ef8yz/7U55//ANOa8t7762J48DTT5/TjyPbfU83BcYUUdrgXMVi5onT&#10;ROUcaMPjJ++wWC3ph4F2v8c5xxRiAa4dKiVCSsx9jfUNdTOjamqa2ZyuHwhFWGcYR4GqC8kbc8Jp&#10;xeN3ntCNE5/87GdMGZbzFWfnj0gRdruWy6sdIUCICuM8dWOp6wbtK6JW+HVdHHArbFaYqqKaL9De&#10;MaXEp5dXjGPg4v2PmC1mLJcrmqZhsZxzenrGan3CfLlkuVpTNXNsmYshkYtwz5QSMYpgz8HdUfR6&#10;FAbJE7NSCLYs+Ykrub2xFpRi8+ol/+lvv8+//T//NdefP0V3Wz5Yz/jg/Sd88OH7LFdLjDNcX8PZ&#10;+QXOWLp+5OXL1zz9/BnbruP6ZkPKcHZ2wfMvXvDs2TMBYazMBSklxl5Egoy1/P0/+C5fee8dchCR&#10;CO8tlfdoa7m+2fD082c8e/aSerGkD3vGrmPse5S2+INgldbMFw2PHj9isZgRY8A7h3UV1tUCl04T&#10;Y98yRUUXwKxO+f1//E/51ne/W8Ciw4TG0V0dJNc5CABKzSkeRRRFxE02pikd5spSG0L9Qq38CMeh&#10;0FoAJm0sejLoEFDOYEr+rIuIlPUeX9V03Z6+bRn7QfbJ8oG/UF97W41XaQ1F/KeezUudRWDNoe+p&#10;vJM8xEkuEyrPfr/natfyZ//iX/Ljn33Kd3/3t/n1r/8aq6qibffizKstWlkyQxG9AlVEDg9CiiGI&#10;o/du1/Hm6pKLJ495/OiMer5gGgPDOJHSdKwDWGtJMaOLS2hVeVxTYZyIvXln0aV+lFImJAGmfVVT&#10;V466nhWRKBEcq6pG3NC1KuB7KsCzLsJyIo52gMJE6CPT7ttjHm2Btt1DzjhrsMj5U0UkTtZ4RZwi&#10;iSj3ZUpljCS8s6zXa54//wKtLVVVEcIoNZ/YYYwtIpmmiKuFIpyVqHxdxPHU0f19u9mSQmCxmFN5&#10;V3I/cValiEqWRFZqEVbAbxFWkVqbdQPdMPJqc8nJasX69PzoLL7dbtlsblivT8t7ZOazpoDoIl6n&#10;yYRp+vK+KSKD3X5PJqFY4rUhGycio0qVdVXyuWbegFZUtYgfonp2bcsQE5FMryUHWiyXRbTEcHK6&#10;5nR9Qu0d7W5LHHogEaKM/ca5ck1BG0WlvOx5lIjDhJyxgLaWFCNjSuA8zjbispuLK682xZ1cINAM&#10;GK0YgkC51lTkrBn7nhACJ+sTKl8xRqlLToykmLDGMmtmbHc7Ee9rGtrtRsRl+hFvDSpHqspD9Nxc&#10;7Vgu51KfszJObRFitDlhnKOez7DOyBxQNl79bldq8qoIDYiA4pQmQijPoVJm6kcRVNCWHCMqwelq&#10;xbwRYcHNdktKmbYfaZ99QTf0aD0jxYBWhrpy5Bzo2j191/Pii2ecnp0RpwApCiSfMnEaefXqCu8t&#10;5++9i9KmCD3COAy4yss+okDWXduiUiZVnqauiSmikqL2ljO3JALb3faYQ2mjqauapBQ6OYahxztT&#10;BE0ddVMxjoMIASiF8V5EKbUuAp+O9bri5OSE2awmp0TXtmit6LuWzz97RgwTUwx87de/ynLWcL5c&#10;YI0jqol2v2e5WuKsZxoHUkw4L673i8WCy6tr9vu9VMfz4XmX3ChaaZaLOXVVsd1tBYwnl/pvJudY&#10;xKISOiSCyhhtxYk8J/a7jnEMhJDYbHYslguMtQxTZBoFgo59X+aYQE4ZazSr5ZK6qRnGgRCmkqca&#10;RAYQpnGk76T+erPdslyvMUVwI2cRjbMatD0I/HIUh7FWzrvRmnEcCTmKA3s9I+XE7vqGaewKuC3C&#10;icM4YivP6nSNsYYwBcI0kfueNA3yWUpTO4fNGaelHJKTzKfTMAhMHwLWmyKmCxAJw54ULdp66iIY&#10;N8XIfF7TdS3TGIgxMwwj+/2emGRv8vrVG07XJzSzGTnJ8YhYpyZrQ5pEUJOcsZqjm32IAVWESlIU&#10;h3WtrUyM6iBCJPuDruuo+56T0xNyEpHfw1h1xojQRsmLqwKBD/1Au91y3bacnp4ym3mpuYbAft8R&#10;k2Lf9zS1CCxmbRlTkhqZkv1J0zT4pgZrmaKmtpb1YkldVfL8MIrzNlrEzKzRaKNkvk4ZqzTeVwLk&#10;l+3NvKp5dHbKvu3MOMkAACAASURBVO0YhpEUpUYdVARTFgajqGY1bduy63pcfSrCCSTCNFB5ebbi&#10;rGGMLyBrTlcfFuHfSDOvcYNiHKMIo+RMCJlYqpexktr6MEiNLxTRKqWgrioSiqHvyZPU2iS/CbRD&#10;j8uerBRKW+IYUVYEbKq65sk7TwjjxH63hSjwf2UN4zgwDVI3T1lEOMmG1XpNNppkFH5WU89mDN0g&#10;dfyscFau2ayqiWEihVD2CAZlRITHagVVIkyZqzc7lFqwWCzQxuDrijCN5BhJccJphzNLqmpW9oNA&#10;ybWdd8wWNUZnrC3PdsMISuqtxnqcscScimC1CGsoZaQupQ3tvsUaS7tr+eLpU+bLOY7MbDHHNQ2z&#10;ek7jK1TZq6YiFGGNwRhwVuPKZ2ul6Yee16/f0Lc9cRpFqGKxZLFcs1idkLKG8hxxmkTU0ASpk3kr&#10;wuTaKoyznI8J62soe+SHeIiHeIiHeIiHeIiHeIiHeIiHeIj/luMBgH+Ih3iIh3iIh3iIh3iIh3iI&#10;h/ivjAPIfBcGvw8+vQvOws8D9G+Dqu8C47cB89vve4DI7kLa90H3v+o4Dwrob2sEf9ux34ar3+Yg&#10;f/t97rqi3wf5/oKT9R1w+7a729vg6tvn6L5rcPjsQwP93WO/7YJ+H9R99/vfvd6Hc3L75/dd49v/&#10;vtvQefc63P75AXx523i5b0zdhvDf9j3u/v7hd952be6D+e/73Lddl7eNufvGXy7u73e/3l2Rg9vj&#10;+baz+33X6lcJI9wWB/hlYP/dz7/v3nubsMTd97pP2OK2qMTh3B2g09v3we3rfDwOrdBZ3ksglYAa&#10;J6IKZJvQVmMHccV1zuGco2374gKvGLUmTALiqsOYyJnbZ0PfOjcCdxtUrUojbARt0dbiJsM4QGIg&#10;G6C4bKA0SluMa9jvdvzVX/8NP/7Jz/it3/o23/mtb5OzZrU+YxzFLb7ylvlshtWGpvIsZ3Padsc0&#10;jnRGE8RKSwB+k7FogfOLw4iupWHUGwHZ4qiJKhCTAmMKqqqkWSxMBcQyR/Bm6Htx/8oF0kLhtEYX&#10;cQABmiEpTcw/D8zEIE1j4qYb8K64rgAxZ2KhTHxdM7QtZASkAIahAzSz0qiuSrNcLu534xQwTpxf&#10;+j6Sm4z3ThpQ99K0Oo7jEcqMMYoQQV3LOEuZQMBaQ1X7o1P9brfn9OwcrTQ//vgTmlnFct5gtEHF&#10;IM1TTlP5mvOzU169fkOYREigb3vqGiyarC1JGbp+wGhzdLo1SQQAvvLRR+QMi/kc7z2vX76i70ec&#10;ccVtLJVm6YQqUNOUIoksrrsxstls2exbPnj/A6rZjCdPnpCzwpeGoWnosKVheOhHri6vpIm4qolZ&#10;F4c9cSbPKRJLw7m14kqVYjg6V/m6PgLwTTOj63txa3eOaZRGYO8dVVVjtUDQXd9hjTvep84GEVi4&#10;DXhpBUWYIBQg2TuH0jCOk7jYDC3WGhZ1xbKew0WWplMmtLp/fs3lvnXOYqtK3FtyKs7dThriCmy+&#10;3XVkNIulxhqF9p716QnW2QLUCVwoTX3iKuS9OG/m0igZMxiVMShS1qisj65nprgC3naml3NnaNuW&#10;tmtL067HKIOvZ4zDQCLTDr3cX1lxdb0hhCju694TdCLE6UsY7bhnKG7cSgsANE3UTYM1RtzIKn/k&#10;N8ZxIAQZvykGxq5jGCYWswZlYH2yJCQYxsA4DIQYabuW2WyOsZblaoXRltpXLJqaHEd0Erc5hSYW&#10;8MFXFcrKfFXVFhT89Kef0g8T3jree+8d6rohxcQ4CYCvjq5GSuDtFIsLd2TsO7Q2pAI35QTW1bT7&#10;jpvra3KcmDUztDZYp1E5iXM0FNgAojaEYeRmsyVEGKtIyoqMYrvfY73HmJquHxnGgK8Sm+2OqvY0&#10;TSM+OcVh0DpH3YgLcUqRKUZ2m53AnU2NUgZjImMBMff7gX3Xk5S4bXnn0crQ7faEKI7ZOiu63Z6n&#10;n/6MR+NjHj9+hK0d3jqsEkcuBfTTSCJJU3mEajbHeC/N4EEaqRWapDRJAUrGtcYw9h0vXrzm+nrL&#10;fDZnNp/RDx3TGEgxoYwloFApkacASgQXvNUQcgGyRFDCOS/iD2TGmORzjbjdo3JxwLTS5N8IHBFC&#10;gOJUlIy4tp2fX3B1fU3bd3TDiK8SznXMZzOcMXRdx9R2DG1iGgOPHz/G1TVpmo4iJ0oprBeoZAqT&#10;AGIxMo0jOCc8RxLgPk5RRG8UhChzLCkdYeYY47GBlKyJoQhg1BrvHTEGyAZSFnfeGMnTrab3SdzV&#10;c0gMXY93jhwncfRC0XjHSCCEiMrFFc3UTDkxDoEwac5PVzSd5+zUgrJkFM+eP+fN60tubm4AWUvM&#10;dsPXrcPV0qDrnCGGiosnF6wXc66ubtj1Lbt9y2I2Y+ZscedUxU02olKk8sUBWGlSOV8xRnEutJak&#10;M6+vrrm8uiQkjXWDuH+hGMeRmDPVfMHZxYx216IwbHYDiStiyCxnNev1GVojjdkx8vzZc/b7HSkf&#10;3MUMqQi1GC3rgikuk2PXo1ImuLE0xR8EowSajFncSc/OTvHOkXJm3+6ZQhAXs82O/RA4W5+ymjfE&#10;HLjZbFks5rz/wYd0XctuuaPvevb7nbgndz1hmrDGUDc12mrmWpwzpWFZi7BKlPFkCpgXYkShRUBI&#10;K2zlMZWXNXHyxDAyDSPjEFHGYpxAcaay4AN5mMgJZq6m73sIAW8gRYPREILA5sZaHBprNJvdDf3Y&#10;cqJPSRqMr1AxyPxnPdoIyBtTYLfdQ0okZ3HFYVRpJW5gBtYnM1K6wDjLp58/p57N6AdN03icq8km&#10;g1XobJn2O8Z+RDHivMdES900LOYLvvnNb/LonXf54tUll5dXeO8wvqHrO3QWMMAZQ9e3bHeb4mbY&#10;kEKgmdXHXLByNdOQmDUNXduKU6orkDYCAb948ZL1aiUAwXZDSiPOWZqmpq5hfXqKcVagW+959Pgx&#10;m/2O129eYYCz1ZKmaQSk0gqlLCmJgI3KRQhIjxjni+jLf3l95b4c9L5axNsE5A5xu15xyN9SSj+X&#10;t/wyUbu7eerbROcy+Zj/SE4m0MfBCTdnAQuVMlw8esyz2Yz9lSbmQEyZcWhJXkRK1icnNHWN1nK9&#10;vHWcrNfkHLBaQ4y0ewFquv0WlONnn/yYp0az3W7p2z3z2tDFnoChG0a6YWCxnHF+viBOAwpFnEZU&#10;Spyfn/OVD95jMW9QGfZ9zxg6Uq7xtaWZz+i2A5vdnr4fBa5sW4ZN5E38gsVswXw+4/0P3+f80QVT&#10;iLQvX1M1Nc6JyEQ7DJg0YZ3AZ1XO9MNI2/XMp4gr0GcorpPKFDfvqEjjRN0s+M4ffo+T9SP+zb/6&#10;1zx79ZLPenGj7YaOYRzkvKfErNb0aeA/f/wxZxfnvG8/BGPQ2TD1A7vNhu31JXHoiCGy70a6YcKV&#10;37fW0lSN7BeVIsdM2/corUgZQgZTz5gvT3j3G7/Od//Bf8c7X/kKJ+cXZJUZw0joxVE5hSigrxXX&#10;Q6M13XbHX/3ff8m/+fO/oH/9gvfPl7x3seL6+hXPPv+MaYr0Y6CfIjFBjrKX0sYyXy7ZbTdkA6uT&#10;kwL3G3a7Xbn/HVjJs5WW9aHylcyZrsL5GqUcMUI/jAwF+hy6jilEchKYShnFxePHnJye8h++/3dg&#10;LF/92jeoqzmq5G5TzqAs8+Ups/kKX4sjbclKqeYNzWLOfLFithDI9OKdd6gXC5QpTpgojLHi0G0E&#10;rNW2wNDGoIw63F2QJceIZe+hkiaGKP9WX97rWhnJq2Mq9QvJ+yniXFrLZ2ltiCHwo//0n/h3f/Hn&#10;PP3hj5i2Wx4tat774ENOlxUpBcLUE2PFFy/e8JOf/BSnNK83l7y5vOHl6zfc7HZcXt+QlS6uj1f0&#10;fVfywVrqLSEQwkjOibpp+IPf+20+fPcxsR8IY48xki8qa2m7ns+efcFPf/YZi/U5/TDRT6PUFbQW&#10;WNgakspUdcPjx4+4uLggpUDXTdS1ZTZf4Ks5fSvCCCFkhpSZrR/x2//on/Cb3/0DcGX/KRbhIg9V&#10;ckOdC9OrvgSK7wpAHoQ9RKdKIGiZI3+xBphSKmuFviWWpTHOYGNAD6aMA6kBVFWF8/6YI/R1Tbdr&#10;6btWhChSAiXiRIf6rS5uwZTay8HHHg06K1BSK2tmM3wlQLkymsoVJ3jn6JqGoetQWtMNAylp/ubv&#10;vs8nP/spv/61X+Of/uN/xMX5GTaMDP2IdzUHwQilitNyOU/Oe4w2dH1H2w+8enPNzz59StPUnJyc&#10;4GonwmlljZimkZP1Cf0wSg0mBpjA+epLgHoaMWS8FQEv57240hYAPyYZX+M0SS1onKgrc1z7pung&#10;hp6ZcsZqL6Jl1uKdY7lYSA5S11KDUEpEI4FpGum77lgTTKIlJi7TpaaWpkmui1YolYllvJycnvDB&#10;hx+w3e44OVlzc3MtYmBTEAffW+t3COHoKO9LTSQEEfAjCzTZtR3TOPDo4uLoXIuSfEaV+9taA9mg&#10;sKSkmOJYnOUtpES733KzuaH2HrI424cY2O13jDEUaFjqAClMQERrJ2IHQJgGcX7Wcn6NNijnRJAy&#10;HmqvX+5PYowFdldEJXPTAVqOSUQcz2YNobjQd13PzWZDjJG6rvnK4itYZ4CEUhltDgKjCudEPCLn&#10;XFyXb92rRjO0I8M0sj49FfHIGMFYqtmcxjuIIgaRYhLxCW1JSsZlmEb6YUBlgYmnkPCVQyvFOIzE&#10;EOVbhggxklJGOxGcWM7m9F2H1Zr5csHl5TW7zYbT0zPZJ7R7rFI8vriQhsVSS53yVPbjVoTVsqKa&#10;NYRxAlWE7FAYLyBs3/fUdQXalDlbBPdigmnKAutPE1Xd4OYCD4YImkTtDd5ZKuPY32wYx5HT8wsB&#10;JkOg7zt0mqi8YzFruL58zZvLa5rK8/jiHJ0T3X5HjpkURrxWrBdztNE8efQIYx3b3Z5uEPDRGU1W&#10;mikIZIzSxFLXHMcJHSfiFGXsaIO2hpOTFd1uz9APaGvLvKsF4tQGUsRoEY+8OD+XXAgRDdC6iGk0&#10;DUobdIqYUsdktWR6/53jnFr7CqUEyB7Ggc+efoZT8A9+7/dYr0+5vkoM08B+3zKfG4zxJATkN8Wx&#10;uekHbm42TCFilQhsWGvLMzfJD2bzOVXTsFgspR6epUZDTiLicxB5lNu6zO2w37eEKdG1Ax2RR9MF&#10;1kXGScad0ZphGBnGCecsKouQmkNE1JRSrJYrlBGBNq0VvqrKOA8ighQCu5sbViensq4VB/acJgFT&#10;rT7ORQqZc71WDOPAbr/HV55mPme32fL888/YXr/BqIS3npwUWhuczoz7getp5NGTJ2gUKURWizlD&#10;l9E5oVVGZ0haS33cGVQGZ50IlrSdCGN2vdQuvSWTmIaWPGSS8fhqhjGWzX7HYrlkubiQGmiSGvLN&#10;9ZbNZsvNZksKiZvraxE9rDxGizDwlMSJepwmqRGlyDQdcnbNGCYWs9nRUTwdthQqE2MQgWGtWCwW&#10;JG3EXXsn642Ik/ZMpXawubqiahpWqyXGWXxtqWuP05pXr16z37c0TYOxuYiXWqaYudl3jDkxWy4Y&#10;kwDsqISranzV4JsZqgDLabdl3tQiFGQtvqoY+oEpaBGVUIY4JVn3tLjD19biK0/Oid12S7vfizhv&#10;jHI/lzrQQWwjEsrUn2UfEyNvLi/px4nHjx7jtGIMCZXVcXw/ujgnJwVR8r4QJkIMOGVRVjOlKPsy&#10;Mn0/EFOma0fM4flJAd9zqd2nsqaknIgq45zl5qal7zu2w0BVV1R1IyI5RqGyIqrMlETs1zpDXVfE&#10;IROGgWHosRqUzgxtx+tXr4hT4Pp6w/r8MesnF8xOVsS+5831hilktDZU9Yy6rnBay3m3TgSntWYc&#10;J9FHUJlcnuukaI6CQNM0Sc6rFL6pcUYzDT191xMyKG1EFClGlAWDwaBJ1pDDIGMwTIQpyHpbufI8&#10;MuO0kpzMGiKIyDdFoFMbNIrKGr7zrW9R1Q5lFMrqsp9MrJZzctmbZESsVWlEdAJFLCKAIU1srm/4&#10;/OlTAeDDiAJ83VDNVsyX4uauleylnbMY7UgknDUybytZ99GK5ckClGXfd2ijHhpyHuIhHuIhHuIh&#10;HuIhHuIhHuIhHuK/6TB/8id/8icPp+EhHuIhHuIhHuIhHuIhHuIhHuL/f4Spv9ft+W68DQj/Zc7j&#10;9zlq337tfWDw7dc7534Ohr39+3fh59vu8Pcd090mxvtc5u8D/N8GNN8+X3ch4Lvf4y78fve47p7b&#10;tzmo3waJ77p23z7e+xzE777u7u/fPU/3Hf/dn9+9Zgeg+VeNibs/exuQ/bbzf/u97jue259zcMq7&#10;O3buntvbn3X79b8s7n7//y/j7l7hAX4Rvr/774Nz320A/u773Dcm3gbA3xZteJvj+9uO+W3X6O6f&#10;u070913v28IbP/e625/5K973IA6gi4uH0tLcoW1xQ9AWaz3Oe4GClDgnCuBWmtLT7XHPERzNpdFZ&#10;odBZFUDO4r3HeYcuEHDlHdpaYhL4wRiHNPYZtPEobdjtWp4+fcp2v2dxcsJ8PmexmGONFviq7zFK&#10;C4heIOiYIhmKu65inCbiwVW0AK3OWFbzBXEcGfsOUiCMIyGk4lQujsNhlAatdrc7whGpOObs93u6&#10;rhPnluJs6qw7OvZaY4sbVzgChPmWo1qM4v7T9z1NsyArjs7vFFj3CIxZgYq1FlfQqpIG5a5ri8Ou&#10;OHtMo4C4zjnquiKRCCEKYGAt+3YvTiLWFfB4EvcVKy6jFJfrlFNp2k0Cg8dEDFHgZONYLBbM6hpN&#10;wqjEOI1M00RTz8StK2cUAkrWVUXbbo9NT8ZoyFEcM6w4dx3goUxm3syP47PynhQi7XYrIgBZQEPn&#10;KrKS5kNVHGeGUVzPQow8e/YF7b5ls9mIw7oXF43KO5qmRgMxSQP25mbD5es3dPs9VeXwdVUauOX+&#10;iElciWZNQ1NXxRU8FgdBh/MVpsAPw9gXV9rMOIoTfEyhNHM7fOWxxrDf7um7DqNNMdtLpZFYiUO8&#10;KrBAzuyKs+N8Nhfw4eCOW8DlFBNpCnhnUTlSVxZrtMCp5dxqJU1kt+cAbQy5uFIaY/CuknkCcUw0&#10;zrPd7vnxJ58wjAOKxMl6VQDhTIziyGKUQiHuYWJ0qVD54PpT5lJuu7hqYhSnN+c82giIcnRqVJqY&#10;Mvu2ox8CU5BGR+8qlLFo53CuOroFK6WZpkiImazEOcg6W+4hjfcejdxPiiPZwTRNpUEzoxGRCO1s&#10;cer8UiiAnDEFxNnvW5wvzmpljhoHcQB0zhNzZgqREALL1YKTxYrlrGHReEye8FrjncUYdQQflFKE&#10;4sy3XK14/sVLNltxGbPGsFotGYaR9cmK+ayReS4VR6CyVh/GT98PAo86Jy7iIOdMGUKQZnZvbFnX&#10;yoOCAmZRRGNilOPf7Tr2XY82BfIlgTa0/YC1nhBEyOHQ5JiVOGU577BWmktDgcylkV2gl7YfuNns&#10;APDekpI4rDnrGYaBy6srYgw4a1kt5nhrBRi3lmEa6caR5fIEayyZjLOa05MVlbNU1qBSxmoB+2MI&#10;pByJMeKcp6prMBasQ9tKoH6lAINxNcY5jBMgwRojTuEZwhSIcaLr9tIcqqXh1FYy38f0JVhSzIiI&#10;SZUGVHEqVcYQc2KYAlOUBndxE9PUs4b5Yom5tSYe8Qkj97D3nmbWsD475eT0lMVyKevbMLDd7dhu&#10;txhjqOsaXe6Jm+2Gx48fy3XW0tSacySRUEbhfHHq4tCAKvdMCFEceXMmJoo7li4OhuLwPU6Rfhgx&#10;1lE3M1BaQJUs71NVXgQuEEe+FGNxjJQ5I+eELg3n25stl28uZb5Isq/y1uGsRWsR1/HuICTiRWSj&#10;nJfKe87PT3n38WO+9tWP+NqvfcRHH75PU1fknOj6lmHsCXFkv9ugMsxmDb5y4tZoFGOYiIDzNXXV&#10;YLRC64w2IvyTYiwN7/nWcRlxiETWz7quBVxVAracnorT5zAFNruW15dXzOZzFqslJycn9MPA3/z7&#10;/8DHH3/Cp08/5+Mf/Ygf/uAHfPr0U+paoKe2axmGga7tGccg595K834YA6BIqTg3lvs6TEFcwoe+&#10;uLiJO1vtHXXl0GVdRonDI8BiMaduasZpYhgHhn5gHMYCFyk22x0hTjR1LXsdq3FlLQ3ThC/uf+v1&#10;Cc774/jW2gqQg4KsRRQICDExDBPDIGskZS3VxoLSpZFe3O5QsN+14tAIzJcLYoYQMjkrlBJoLmUR&#10;2IhJ3MliSqSYiyOduN7LMvilgJ3sOzUkRY6yJ7PO0NQeZ604nk0TKURx+XOOWFxXrZU91qefPuX5&#10;ixe8fPmatmsJKeIrx8WjC0Kc6Ee5P/tuEPGWlDBlvCRgDIGqqnGu5ocf/5hXr95wsl5jfQVk0hQ4&#10;XZ+wWMy5vrnii5cvOH/0iOVySTHhLYCYfP/tZsd2t8dVnvOzU6wGbzzjMNF3PbOmIefMi2fPSVEc&#10;OCUncPiqYjafEyKgNH3Xs7m54WpzTdftccawXCyZzRuZ93KWdXiU5vGDwFCIsr8LIfK9f/rP/4vq&#10;K+K0qn5lXeSXAemHBS6nL8F0VcAMdTfXU9LUL+7Q9wvDvS0X+7kciy8dcXMWqAcEnkkxkqYC1anM&#10;5uaK68s3qLLHzikyDh2KxGq5YL0+Y316zny2YLlY8uTJY7q+o+87YkQAiTQxjh1929Hu9rTbHWHo&#10;ZC/jrIi/TOL0eHq25te+8iG1sbx6fUXWsv5VTcU7Tx7z/gfvEVNiDBO29ixPT3j0+DF1MwelMSW9&#10;VAqslvl86AcyEectKYtzpvMNT568Q9U09ONAzJGkYZhGQoxY6+n7idliia0qzi4e08wX2GqGLu7J&#10;OSsUBpQuQKnsB62ruHj8iG988zeYr1fsxoGrmw1ZZZaLGTEM6KzZdz2fPP2MV9dXnJ2fMpvVeKMJ&#10;Q+DZ08959fwz4jBClPkjZ80UJhG7KrmzNhrrjMwlaEzVoOoGNVuy/uAjvvO97/FHf/zHfO+f/GPe&#10;+egjqvmcKUbafmAYA1MRwNGFzfS+whrPq2df8Of/4l/wl3/+vxOv3vDRxSlfefcR15cv+eLZM0LM&#10;7PuRIaQiwlacP8sYnCaBRZvFgm//7u+yWJ+w223ouxZNEvgvTnT7DlXgcuskh1fGyvuFiXEcudls&#10;GKdQ8saRHNPRrdxXFb/2jW9weX3ND3/8MYvVCVkZ+pAYMwRlaRannL3zHo8++IDz995l+eiCi/fe&#10;4yvf/A1+87u/z9/77u/z7d//fX7jt3+Hr3/727z3tV9j/eQJ8/UJ89WS2XLJfLWkWcxp5g1VXQs0&#10;XGpJB5GsEGW9msIk+W0QkbMY8/F6iYCTOH2nAj2LKbM67ueVAm8sxlgUmusXL/jrf/Xn/NX/9r9w&#10;89knqG7DB+drPnxyTpoG2n4n8/qr1zz7/Dnf/7v/yI9/9BOu39zw4uUbXr655GqzY9v2pLIOKaUh&#10;BZyxR5BmChNDuW6zWcMf/O53eP/RGXHoiVMv+25rUSqx32548eIVm5s9WlcMKbHvesIUZP9XNZye&#10;rkFB1dScnp/x0Vc/oKpr+nEU0ZK6xtU14zhxfXVNyIoxa6rTJ3znH/4PfOsP/wDtfREFK8C2Opyw&#10;Uv9EIPLM7TptyUkRyF3yPVV+5cv9x/01MEWSLFHWLIWAytbijMNoAV2N0lhtcFaAdGONQGrGY42V&#10;PEVpIhxF6nLJ6ZQSP19Vct14qDGUeiH6S/fe47ytRRRH6l9GAFFjRJDASj0qhUzX9rx8/YYffPwT&#10;jK04W645WS3xzgEyNlPOgBGxSauPoo7Oet7cbLi8ueFkvaKqxA3banH9zFlyzxSHsu9wCJobmcIk&#10;84jSdPuOqqqPNRSpsJWyXwHSKdftcOyUWt9B7O9LUZcoIpByOpnGUfYmMXFxfsFqMceqdPz5GMaj&#10;YJGIPoIyAv5nIEWpzQxDyzQMqJjQRRAvpoD3FeRMt285W5+htKYfJxGU1OJo7a2A6TlGSAltxPE0&#10;HWu3GZUSbbtnHOV4JF8yIoSoDJdv3vDqxQumaUIbS93MimiljAltnXx219PuO6wTkQXjHF3fs9nt&#10;yEqxXK6Yz2fU1qNSwluNRgBwkny3EKSmeNhQJEQwMabMOEW8c1SuCHmkL5+1VF7ELn1VS45exETr&#10;Wc2sqam8o6prUhIBO6lxZU7XJ5ic0Un2CxlxA1da4VzFer0mZcU4RTJSV1JKMXQD281GBGWmiU+f&#10;PqUbetbrs6PDLlrqTkZlybesPuah4zjR7zvIkaylZtc0M/p+YJgmZvMFptQ6RahRxsxhzlXkkhNq&#10;cULe7jDa8PjiMefnj4hZ1jgRzDFYDSlOhJBwtuL87AxyIqeATlEE0nIkpIwyFlvVWG8lN3OWGCb6&#10;oef558+YNQvaXUtXIFuS5JvzRcP52ZrlfEZlLd4alsslde1RGqra0+53kqMqiNPE+cUF7777LkpB&#10;SCOrkyWr5QLjDKEfCcOAigHChFVQW8diPudkteJkuWK/2zJvGuqmEWE8IE0BjRLRAWPQZFSOjEPP&#10;OI0Yo/GVB62JORMCpCxieVKqlfs4RxEMcFrczkHctqtqRs7g6xrva3xdY6xhmjrGsSMhcLXSIpJW&#10;eY9vRATMaIPVRkTwlOLd996RMdl1pBjxVSVCO0YzDiNjcaEehp5xGMhJ9rtTCBhtjvviZj5jdbrC&#10;VxUXF08wVsQBRbRQngUoJbVga7SMcy3rzHa7Y7Pd0LUtIQVmi7nMP1NA50xVeVxdlVpUpOt3fPbp&#10;p6yWC6yzWO+YrxYkRAxk6DsRo825AKiGnEXc9mS1IudIu99J/aKIuVF843NKhJhBG6mHxcB+t2Gz&#10;uSFNI1dvXrO5vsRrhVMaZ0Rc0hiNtoo0BUI/cnN1Q93MqGdzlssFu+2OaZxQWQSzEop6PiOX/Zyz&#10;InR3APpjELEAVQzXZV1JDOOAK/s5Z2VcGBRaiUO1UZlZ7Tldr1guF2idMWSMTlgDRimp04REGCfC&#10;JH80mRQmiTQ+VQAAIABJREFUhv2O3eaa/c0NKiVUGY8o0TwkSf3EGHcU+nDWYK2MOW0UUxTIO6VM&#10;34+krPB1TYhSRxoGqfFa5zg7P+f07ByltdTvnKOeL2kWC5rFAlvqt5GIcXJPuaqmms/BVWhtMaV2&#10;23UtdRGOsVpq2UoGHVMRP0mp1HxyxjtPihPt7oZ2d0WOIymK4GjKSWqIRdDHOZlLFosVTT1jfXrK&#10;xcU5Jyupndd1ReUb5rMlKWbeXL0hFUd3cpY9i04opM5ijSqie0XoxFiQijYxRG6ub9htNuw7eZbU&#10;9QNVVR2fB8Ug84ixhqdPP+eL5y+5ud7z+Wcvubq8wSh51jKlKHXLGNGAylHGQ05YrTDWYA6fbwwx&#10;TszqCuMM2jmW6xP8rGG5XJGUiAmCJidIQaD9nKWuWtUNzntikj1OTkr2EEny1avra1AK58XFPuZ0&#10;FG5OGXLZRMYosH9WmpAhZAXWYVwF1pGUYpgmQghUdU1Vz9HKiWiSAustzomz/dDtidNEGCfmTU3t&#10;gNhRqUzlLXVdiWhxkpqbMRCnEdIEMYo4QM6YXNaoGMnTxNT35GnivSdPeP/dd3jyzmOa+RxbNcQM&#10;by5vuLnZYp08T/BVhTKKrOVZZFXPZcxrK07xGKntXm3Y3dzwtd/93kNTzkM8xEM8xEM8xEM8xEM8&#10;xEM8xEP8NxsPAPxDPMRDPMRDPMRDPMRDPMRDPMR/ZcQwHB1w3gYuv61h+j4I9/Dfu+7Nh7gN8N7X&#10;BP62RvC3wb234evbr73rMH7Xqf3ue9z3Pe+L207Ud193nxv93f9/H3h/+zVvc/C++/9uu7Hf9553&#10;hQOMMUcQ874/d4/j9vf4ZVD02wD1++D5+8713cb8XwXQ3z7Otwkj3AdJ3+dufxv4vjsm7vset19z&#10;33i9Dza/T1DgF8YL6hfe+7574r5zfgD83wY3HMf9Pe6F942B2/fJfffHr4Lhf9n3v39cf+lkVlqV&#10;C9xZYL7yJx1gVnnjW/NKaTZTWpx8nSnAr0ZrK+5cRgBKYx3OOqwpDcrakFI8whAp3p7P8pdmo0hf&#10;qEahEsQoQJPSFBdtaXK2ThqbvauwpfnYWYfSpQnZWcZx5PNnz/jPP/ghMWcWs4b1yQm+uP/sNhvG&#10;YRS3Ye9w3h3dh8mKGAMxSLNtzgKxrlcnzOuaHANdu2Pq9sQQjs1FMUPXdTz7/HOuLt/Q9x0pJmaz&#10;GbrM44c5OoUgkEsW0DzGJNB9SgWgUDjvvzwvSpxg9/u9ODx6cU0OqbiwgTRueU/XtqicqXxVoFJx&#10;5fC+Os5ZzorDdc4U0LpmPl9grEGpXJqFxHVV/s6XzjZZ3PTqui7fTRrcUxJnVtAFgs94X0mzMcjx&#10;GE1KE+RJnLyGkZPlmlndiPNg5aW5qOvY3FzR9S0KBO7LiaauqeuaGGIZU6q47XwprqAR+ObqzSXb&#10;3ZZmPhfI3mj6oS9rohYwLUa6rqfyNZeXl6TipHX55jWvXr/i+uqK9ckJ81ktcH7OTFPg5YtXxEkc&#10;sCCjy/1AVuU4BDBsas+8qck5FIDc4nxV3HgzvvLSzFVc4Np9Wxq2xBXdlyZ0ci6AsjQCxhhp2/bY&#10;PGysLrCwzFHDMMjrS4NojPH4vjlDnCJd2xHCAEqa/g+Qh+bW/M3tdaUIXxRhBO8rcWbRmpSjNLBV&#10;FYuTFTFnLi/foFTmZLXCWE3tHdM4MBR3L11giRjiz82j3jmcsYWxLYIKQRygZQ+VxXkYaTxsu56u&#10;H9nu9uz3rTgdDRPO+tIMpxmnSDObk5K48QzjhFIG5yucs5ATWkmj4cEdR9x7i3tamSsFtj04/0qz&#10;r7bmOA5tgTe1ElBYgEmLMa6cOyPO9FqaO9UtwRUBUhWrxZKzkxUzr0mhJwyDNDg6cQo6iEz0wySg&#10;D/Dq5RvGkFgsVjx6dMH6ZAUkzs/OWC0W7PdbAR+0NMEe3LFizGy3O8Zxwlon1zyBrxpxIE9yXrz1&#10;Ioyg1VGoIYayjlhdAOjAfr9HW8disSQS2Q8DXT+QknzWOIzikGSdiFNEgUoFgBc3ohBigZUK7K8V&#10;Y4hMU2SzuRERFFWuhxZYZDZvmM1mLOcNKie2NzeMU+TiscBym92ek5NTEEaM5XLOyclCnOyDNITH&#10;YSCOI8YqGZcp4bwnZUVAYYsr6hjEbVVpg6/rIhQi8I3TWqCasnecwkiIo4hYOEdW8vkpJcIkro3O&#10;y5qGMsW1R30JxadEP46EmMU1KOcCDohbbEScqodRnFkPTopAaSAWR2bfVFgnrvLOe3HR6gcRDTCW&#10;+XyOs764D0WquipuUAXiKOusNOGL81NOCesE7HbWyvd3AukulicC7JR1NWcBMGMRnAlR3K5SSgzF&#10;JTLFIG6HQJhGYgjsdjvCIH/PKWK1JoZA33VMQyJOiXEYBbxPqYxRcbZ0VoQtFss59awRIF9lKu+p&#10;qhqVFSmOGCLeCdR0frZmuVhQ156T1YLVakZl4PWrF+zbHc5bhmFgnAZeXr4WoCBmARFyFih1Gmnb&#10;jjCNR4A/TDJnoG47wSlxgvNeGq2NAC5VPWOxXJFR/PDHn/D0s2e44mK+23VoLLPZgjgFVsslp6dr&#10;zk5PqZuaZj4rYIRmuTyhmc1oux5f+2P+mQo8I/suGS8hTMQQisDLJHs4J45uxiis1eIclaKIjqRI&#10;5RynZ2suHp2jFfRtx9iPhJQwRlzSwjQV97hUeLkDSG5YLVcslgtx+/MivDEOgRxljGs0YwhMUQQx&#10;KCI5wyjNyVnJ/tA5+W657Fdsgb1yltdPKTHFg7NbLXtYJ86xmSzAed8BmhAyKQpcaJ1AuuM0iKBB&#10;OXfOuLJHFaEkCgBkrewBjDGl8T8UgFScWPtWXPdiTPzkpz/l6WfPeX11xa4bePPmkuvra4H3nKPt&#10;BnFoDoE4haMoTzNrsJVlSpkpynf793/7t1SzGb5pxKG579lvtzx6dEFVe2Ke2Lc9J6s169N12fdl&#10;dts9Rsv9ttls6YeBd997l7ryDG1L3/ZcX19zfXXNfrfn1RdfYLUp7oyO+UKundJWHBKVQKgpRrYb&#10;gTpiSrjDeuorlNa8fvOaYRypClhwcG47HBc58b1/9j/+F9VX7gLw9wnAvS1f/vlkkXsFyu7C64e8&#10;5b46yn0igHfFyH5OZOyWoGDKBXyPmRxjcYGeMBr222uuXr8urqsBRWYaemKMzBdLlssVzlpiiDSz&#10;GSfrE87Oz+m6gbYX5/Rh7NFGi7BB3xPGCWv0UfhjnEYRbgmB2WrOk8fnxHHk5etLMB6cZbacc3Zx&#10;xq5r2ex3xJyZLeYY59jsWi6vrnn16g3XN1f0XV+gdhG58VVFXQksBbL+7/d7ZrM5X/3qV/na179O&#10;N05MMVLVDXW5X2OM+KpG+4r1+SNmqxOa+Vz20UmgVoUCXfLaW9Bmzon5fMaHX/mI3/jWNzm9uOBm&#10;v+PNm1fH/b9Sml27ZxwHPnjvHRpr6HdbfvKjj3n52Wd4YwT21oacFTEmnKuxRsQKtLFYVxGSwtVz&#10;lK/Ae9792jf4vf/+j/iHf/zHfOcP/5Dz995Du4pxjHT9wDjF49wmYwBscWa02vLJDz7mf/7TP+P7&#10;f/2XqH7HR4/P+ODxBS9efM7zL54Ss2KYAn2IZC3gU4gi2qa0xlcO6x2LkxW/9Z3v8PjJE1588YUA&#10;WkGAKXIWaKjv0KbMo9ZQ1dXRmVjg9y1X1zt27cA4BHSBknOBRN99/0OUsvznH/wItMdXRaTA15hm&#10;xvk77/GV3/x1vvFb3+Y3f+d3+I3f+S2++Tvf4dd/+9t8+PWv8+j991mdnVE1c4wXgE/2CuJ0fdgn&#10;y94wkEKUfVSUe0TunfSlkEkRi/q5e7E4eh/qdsd7VQk8dHDj1FoJTFvm426z5fv/9t/xF//Tn/Ly&#10;4/8HO7ZUued07ll4yzi0/K9/8X/wV3/zN/z4J5/y/PlLtruWq6sbhnFi13YkFLu25Wa7J8REVYnT&#10;u1IiNGSKK3RMka5rMUZzslrx7W99k0enK3Y318QwFkBNcpf9bscXz5+z37UYU+Gcpx2GIvgoolaP&#10;Hj3COUtIidliwTe+8TVWq0UBZWXPZV1FCIHt9UaEvpLGn5zy9//4n/Ebv/97xaVac3tWPOQihznv&#10;ds3pbj3uF+teP18b0/p2Pe3g4KtuT6q35sufr7IdakPHOl3JLa0Rh3jJtaysdaUOk4vgTc5ZxsQh&#10;0y0fqcu+KN2Zxw9zt9EGbR3GOqF2ETEYEWQ0pJik3qINm+2eT37yU64uLzHWcX5+jnPumOdoJbC1&#10;Upk4TeI+GgJjDOIOWlesFgsq71k0cxEIG0Y0iaZyaEQ40VlHKMIJh9w6xVQgLI3R6lDZK7oFqaw5&#10;sh9UB/q4vMoYc7xWt+8lubaaME2M04QuAG1VOYw6CLqUezGKyFfft7R9R0hJHMkzxBiKE6vscXJM&#10;AmiCQJDW0/cdfdszW8xFSLLUh5216MMXKWux956qmqGV1ONAydw1SK0pxnDMwfWxlquYQuTy6pp9&#10;13N1dSUOr86Way0iDeM4sd/tBdJVGWcd8/kCtKbvJhFFy5kUA9Mw4q2ID6YowPnBqVXEwRIxSQ6k&#10;ihvrFAJtuxchvnLeyV/uaw7CDihV3O5TEdc05CT1kcM5ENNXhXeuiC6C1eLePU7yHCqGL6/rJ5/8&#10;lM8+f0a372jmM2KMbDdbxmmimTXUTc3nz7+gGwbOHz1ivlyIQGfJYwR8pAhUWKyTuhUxMfQdrpLv&#10;pJSSnDNllstVyU/tUTzPeXsU5jvM8/v9ntdvXol7cZT64mq9xtc1KJjNZsyb+ljflnlV7pcUR4au&#10;JYziRNz1A2NZJ6t6Vmqg4KwIEiql2Gy2XF5d0w0iSHnx6DHeecZxYLvfslgsmNfivJuLO/lqueBk&#10;vSKlwH63R2tN0wis2TQN89VK8tMC2/uqwhmDyZJP6SxiBQfRI1RmGFq22w03V1dcXV0yDD3eWZbz&#10;uUDwWYQJKu+pS50m5YTR5f2dP4p4GSOiBCIrUITCYsJqBFA1cr3m8znzxRIp96ujUMwhpx6Hke9/&#10;/z/y/IvXnJyc4pwlxiCirQU2NeXzvHc0TcN6sWAaBvpuLyIC8xl1LSIOwzDcqknmAohKDVLGeGa3&#10;27Pf71mvTzk/PaUbBuq6xjkvNTutcKbcAzFKfdQapnEo85sI7LV9TzcMgGI2W0DOTMOAUYpm1uBK&#10;bTyGSNe3vHrxEmtcAXMVU3kGksqcPRVA9gD4UkR0D8KCNzc3NI0I0oUYAckrQ4ikRMk/FTGI6zwk&#10;AffjRBh7qrIH9FXFYnXCYrWiqiussYDknbPFgkfvvCOQ9X4v83tRFXa+YjabM5vNcMYWIRhT6gwW&#10;be2xlm+Klo1WEMPhOorYYBhHpr5n7MWF2mklILxWWKVZzGYyJo0ilXxFZI9V2dOIsKnKiThNdF3L&#10;NE5FaCwV4RUvIHoRBRCBU1sEcxTO2iLma1Gl/luKR2WvoEo+IXPGNE7EUERWcpLnfkb2syena7Rz&#10;YAz1fEZVxGlFREHqoyLmWsT1nMz91juqqio1PRFYzUqevRxEYyhCrro83+m7PV23p91tyvmQvYO1&#10;ItQVy5pri5ioiFXOaJpGxCjHEaOgmc2wVS1u5FoRwkgIE+M4oMp5jONUvoOsM4DMNaXeJ58rwinG&#10;OpmLvAj3QmIYe7q+ZQwTkNBG1qoQJW988fIVm+2W3b7l8uqSm5sbhmmkrmqMMhilROihrOmNd3hn&#10;RdDSiNhMVVUsVit8UzNfrlidLFFaxB28d1hbYZ04zGvjiBl8VVHVHu+9zGvWi0CX9aSYmKIIBSut&#10;uNnc0Pcdl1dXXF7dsN1s2O227Lc79rs9u31L1/bleZ06CqVN08TQD8c9pnO2CBmLALGrZvLMpsxt&#10;/dAzDL0Ia40jb16/4uWLV+w2GypvOD/9f9l7s2fJsus+79vTGXK8Uw1d1Q00wG6RFEkQ1ECLpCQH&#10;SQTl8PBf6sm27LDDjlBIDwpToZBIDRZNChIIgI1GV09VdaeczrAnP6ydeW/frgLE4CNzdVTc6luZ&#10;efKcs8d11u/3LamcjIkxp9JmkzwfsIbgxTgojKPMmzExDjvGfkcYRygGwY2zYuwDVLXj8ePHXFw8&#10;4tnTd3j0+BHbXc/VzQ3r9YbJbCa5pizP3JQyhJxRWp7LqmLS4axhvb7hW79+FMAf4xjHOMYxjnGM&#10;YxzjGMc4xjH++sZRAH+MYxzjGMc4xjGOcYxjHOMYf8UYhx3wVRL5zxK83hdx/yyh7P7n28jo94Xr&#10;bxKxv4nyvo/9Me8XhL9NmPuzjrf/rPuvffi+h6+5T82+H28S9L/pM/ev3cdDYf9DIfjbCPdvMwp4&#10;SMa+f9z7pPm3ne9D2vzb7v/bhNo/69rf/35vOu7D83jTNbz/b/vCz4fX8m1C+je1g4e/v38/3yZG&#10;UEXkRqaIbDlQ3N92jvev/1dehzqYSTxs6/ty2rw/50PhrdCS7t/Pn3Wt99/3jmDMV96/F3fffXIp&#10;IH5LwfCbrtub+t+bxoavkpvSG+/P/kvmt/yb/prIPxXy+50hgDEiflelSM7uxS5FxFpVe/KqJSd1&#10;KLpMpeAoU4qYSsHq/sokchFnSSHuvujVuZq6rkUYrIRQobXF2Bpb1SijiQkRJRkRMn7y8U/4+Cc/&#10;YRxHnj99xsXpOW3TCj1bQeUqEb4rTVaapBRjETxpY1ksT2jrCqUSlTWkcWTcbknBY5WmrqpCR4Wx&#10;79lubqUoPyVyVswXS6yTQiBjLRkRuQsxR6O1FEznnIVclTPaQO0coRRzHQpDC1G+adpynWXsEXpu&#10;Q+0sOUSIQeguZLzv2W62hfYpBbh79UIMAa2FVGGswVhzEHC7yh1oYTEk/DDg/Sj/HwPtRAT3ShWR&#10;XCGbxShkl1yo0lUtxYVSHJ2IYSSRyAmsdjRNy2Q6wVih3MxmLdooXnzyKevVlrpqWCzmWGeZzqbk&#10;FNiuV/hRChi1EeEQ5HI9ZUxebTb4lHj27rvYSoqB+yIY2hdz+3Ek+BHrDJvdhjGMQpSfTKgqS/SR&#10;0+WJFDSlQFM1IgKOUYqbjGL0I2IQYe/GCa2pXEXb1lgtgvSUElUtRJAQwoHgrRACT46R7W5D1/WQ&#10;hPw3m81K8XNVROf2nggh4cNIKiIGXeh4e/GAkEwhx1hoxEJ/VzmzXt3ih0GKLlMihFgMMe4Grv13&#10;VEaEA+qeiYaSLlaOI0YEMWeU0cznQh+dThpmk5a2bVjOFxgjFLWu70Xk7lwxw8gHst7d/JLZWzso&#10;RFgaYiFPDiPej4AUsW42IiiJIbLrOrpuIEbNdLaknc6kP48D1hrapi0i+YirW0AfCtXW6xW6FITG&#10;QgnMgNHgCg2nqquDQMEYEf6LUC3KtVVKRMbOlsLWPVVSCg6nk2kp+JbzbJqGtm2oyphmjcUaQ1NX&#10;tE2NtYZh6OjH4d48BDGD9wFlDJuuY/BCBN7T6yezlrqpUYD3/aGQThcBPuTSJiMxJIZhxLm6jOca&#10;Y2V8J0u7UXD4XQYZBwBX2TJniKhu1w00zZSqrshkvPfkJPN3CEGEbJUUcu7FfdYaprMZ1mpylML/&#10;mJKQibod680G7yOzmQjeYgxUzlFVFb6XYkJdxBFDP9Jte3a7HcuzU6aLBbau6UcxmZgtJixmcxlP&#10;lCL6AeIIwaNSxA89FJMHUwwlvPcANO2Udjbndr1hvd6UtqvuRBmF3AdZxvQUGcOI1nLND/NxLtel&#10;vK9uGmxVoaxFF0Gq0kI0G/xIVkKFp5gDpJwZvRey2WpH1w30/UDfDfjRMw6ekIRKnbQia7nvqrS3&#10;k4tT3nnnHb7xjXd5/uwJ82mDM1A3TSnmVng/yrqgEN1kDHIHOmou98cqQ1XVNG0rYoZSmGuMYTJp&#10;MUYzjmLUoJSmruqDQClHoQePXiiSvh8Z+u5A2I4psFrdQA6EIAYilRMhv3WOppa1gHGmFIZTioSl&#10;mtsYU8RzQv+rnNBA+36QQm0NlVGYHPny888Jw8B00qKNZjGf8vjRBY/Pz3l8ccpyMcNaKVQex1Ha&#10;csqolLEabE44AzkF/OgL8TIxjgO5mDhQTBUgHcwfwigEPFUK//fUSucMy5MTzs/Oubnd8Gf/6fv8&#10;4Id/wYtPPuP89Jy/+Yt/g/fee4f3v/mcdx6fcbqY0bYN88WCaVOjNTSl+Dhl8KWPq8O6WqhdoVAA&#10;rZZ1TFkMYoyhqetSqL9ftWasM1KQXohxSYmYfTpbMJ3Ni4mOLgRdVYRp+SBKNUbfm39l/Rt8YBgG&#10;whgIg8d3PdvVGj8KFXAYPT5mQi7GK04K+Pt+ZOgHttsO45wIR63FOEtWstbSRYxjnayZqrougosk&#10;JkcpEMNIjKEQ5CBrTSq02pAjMQVyFiEtIOIoZairWkiA6k4Ea5SGJPOBKn0brfAhMIZAVVeknPni&#10;5Rd8/7/8gJwtZ4+e0A8jr16/Ztv3TObTsrbWNHUNGW5vbtEK5ssF7XQmZlNVw0effs7Hn37G6fl5&#10;MaJRvHr5mpgCy+Wc5XKOMbCYz1gsxcDJGE30Mo+Ku5T0kwycX5zL8Va37Ao9fL1ac3NzTQqR6WTK&#10;fDFjeXZC0zYMZf5dLk/EQCWmQmAO9GOPD55uGFFlnRGL+ME6w2w5x1hHv+vRFPGWArTiv/mDv7wA&#10;/uEe/0172v8a8z2jzVv373d7LlkXv81Q7+F+9G37X8o6ar+HSzEIYTwlEfjGIERRnXFW8+rVl3S7&#10;rZgmxUjb1LiqYjaf46wRE6cMIUaqpmEym3N6foGPia7r8YWcqPaGZjmTYsQZMaAYBplDQEi6T588&#10;QeXMq1eXRK3JxnDx+BHNpMG2LY+ePOXi8SPqdkJWhtEHmnbKZDbn+vqGq9sV19e3bHe9mI5oXUR5&#10;IkpJRZBRF4HH+cU5z9/7Bso4bm5XpChiS1dX+BiZLE44OX+EaycsT89QRpccAnvXtiJiLeZtZGIW&#10;AwyMxjY1T58941sf/AJnjx7x5Zev2Kw3Qst2lmnjOJvPUGHk+osv6W5vqa0VUw2lROyhDbHs1Sor&#10;Y5F2Dbadk12Nmy95/sEH/L3f/z1+53vf48Nf+w6LR08IWtONQcat0eNDBG0Oq1yjKMLzBg38+Z/9&#10;Z/7nf/yP+en3/zNt8nzw/BHvnM25evU5n372U0JK+AQ+KWJWd2ZoWQQ57UTGu2bS8u0PPuAb3/wG&#10;r16+YnN7K+MV0FQVzlpUgl3fHfbVzokh0TAOdLueXdfz8vKGP/svP+YvPnpB3UyprMaPA2jH+ZPn&#10;nF484aNPXrDpA256gp3OOHnylF/8je/ym//wH/Abv/X3+JW/9Ru8/8u/xOP33mN6eoprW7R1JKVJ&#10;SdY33pe9UczEso/crx33QtwYIzFFQoxFUJoOgr1YXv/QEHSf20u5iJ/LfkYphUZyQiIIlHW+tQaV&#10;Mx//8Mf88//z/+BH/+6PmMWeKSM27DhbttgcMCqireM//fhjfvziFc/f/TbPn30DbSq2Xc96s5Xv&#10;pzU+K4yrqKsGax1aydw4nU6o61p0XTFgjeLdd5/z7jtPeHR2Qo6Bxsm+QITzjteX11y+fg1Z8fjJ&#10;U6bzBaP39ONwIAE/fvKYxWLOruto2gkffPghy5OFGAxFXwRRlpwV/bZHZUWIivb8CX/r977Ht3/9&#10;11Cu5EbSXZ4m5fQV4463GWTeF43vc1H73NHd6znsAWWdUMbTQtjdG6GV3amQdEvObm8UoQ/HEiKv&#10;1rrcS30wZbRW1gjaqMNn5aJ635sIHs5jL9JXh+GkGBWImNlZV4RFmsrVTCYzIa0bi6tEeCbtNdMN&#10;PYP3vPzyFT/4wZ/Tj4OQo8uaWQT6hqZyQGbX7fjyyy/xUcx1ppOWZ0+f4rSYS5ESu92GnCJVWYvt&#10;jSht5Sg+hcWsT+jDs+mEei/K2t83KNdKfS1nft/UU4zI7gwjQhCDFjEBcUwmLa6Sa2/Lvb7fX8V4&#10;KdAPPa9fv8JVFU3TykVNGYrRmVGSw6qqitoJlXl9uxYRPZJDGcZBhN0lb+CK+ZyxtuQ+5FpkZNzw&#10;xRhMFwPJnIUy62wlIroipvRFhK2tkIeNFbGlLuLh7XYnBlE+cHVzxTB6rK1ZLE4ZxgBZ2lvwI5R2&#10;Yp055HZN2dMoJeLVYRyLYafkEMZxlP2UkVycNmIS4Mu6Rmsthk8ponPGOUtOUa4fQl4WEz4RWu73&#10;WLI+FSOUxWIuJmQhloat6fuRn37yKUM/sFqti6lRK/swY1icLMU4UMH17S2L01OWp6eSiykmnrJn&#10;l3YhpnRW8izrtRj1lHyS5C9F5DydzcS8zhXTvRwP5lEHY5IsouKbmxv6Xuah1WrNGALT2QTjSq6k&#10;cmhFMfmsqJyjqS1Gi5HpbrshpsQYIoP3KGul7xWjMK0gBE9VhLg3tytuV/Keum5oqorNbsfl1RVP&#10;Hz2mdk5I21kMGyrnIHkxaLOyjmraiZjK1TXGWULpC5WrxKBTyXpiT6lXCupaBLB1LWNHP/SknNlt&#10;t/Rdh1KKadtSOckBXt9cc319zep2hS1jdN20VFVDLHv3XPp4jInNtmMYPCDtI4aRYRgZhoHZbE5V&#10;1fT9cNhr23Kc/VxLVlxdr/j+9/+cxXLJ83efsVrd8vrVa8kfVdXBUHVvjlobMapI3qNyEqJ4GZN3&#10;XVc+u8z1KYtQuW6gPPvTxVB6Op2yWM5Zr7f4EJgXYr1C5vTovZgHFaOP7WbDOI5UTUM/jISQuL6+&#10;JSQ4PbugrSv82BP8SF362940Z/SBbjegtaGZTIkoMTHbdbhivrg3kAsx0DQVqgjGx3Fg1+2I0cs6&#10;ruQjtClm4VEMJWMMvPzic8a+xw89Ome0yuy2a7abNacnS6wxtNMZzXSGrSr5LGPYdj27YaCdzyWX&#10;FAYyiclswmK5ZDaf005nIupXQke3lTzjSErE3dY5qsqhVAZVcqyiiCeFOzODXHJ/5ETynrHvGLu+&#10;5E/2Y00xWnSy//ODmOml4NGyuYHSV2xZX8n4rYUO7iyq5GpCTod9YCqGR9roYqKrDnkxrWHS1Eyn&#10;LUbLyW5jAAAgAElEQVRL/xUTxFxMb6w8jxkHGVetwVUO4yz1dELMdwZJVmsxCbCm3H9Zm+fD9CQG&#10;qKnkt6u6IQGDj3IeZZ1ilIwlYswSUSqRYyDFiFYKaxzaWDFbEjdAea6ZyxwJrDZrbq5v+PTTF1y9&#10;es16vWb0gappMUbh/UC/3YipnDaHZ4oxBHKMh/yjzL1R7mrZHBmt6LoOZSyPHl2wWMyYTCdMJg1K&#10;K/rRHwwpjDHFVEAxmUw5WZ4ync04OV3y/PlzhqFnu94ym0quQqjmMpbtNrd02xXj0BWTNnlulLPk&#10;SKq6Ydft2G43+BDQxjCMnl3nublZs97uGH1gXfqwQu7J6MXIRmPQqhifIWOT1prlyYLJdELTtOQs&#10;ebph6A/PN8Rc2Mv43DTkXMw8S/4m+OHOYLY8l9baoKx856aZoEo+OOWEQUwG5rMZRmu67Y7L16+5&#10;XV3TDR2urmSuHzzjGAhjKIa4Gk0xkk7SzrIfiGEgFtNMq8XA5u41Ca2y3Jeybzs9O+Hi/Jz5YsbY&#10;91RVxfnZKSeLE7JSYhhnZB3jKpkb/TDwox/+kF/97d87FuUc4xjHOMYxjnGMYxzjGMc4xjH+2sZR&#10;AH+MYxzjGMc4xjGOcYxjHOMYf8XwY/czSd9wV0S9p4gDh6LBh8XU9wnS99/7UKh7n9K+//f7P+/H&#10;2353vxh8TxH8WfHzRNhvEvc+JAlZaw/FUG8jqP8sYfWbzvn+e/bn8JBe/5cR+t8Xbr+p2PZhEehb&#10;qXP8fAr7vpBw/zk/l2TH2wtT99SVh8d9E0Hva7S6B4YBD//+JoH9w3b4sA3fJ2Pf/yxdiFN7AvK+&#10;EJX89fN7m1jhjvAlBZ/3jRUObU595aJ9td/9nHvz8LxFHPqgjReVuSpk1/s/VSFNvUm8cf86Pbw2&#10;b2v79w0H9tf07h5KQcvde/XhnL/22fvi46/dSw50hPtEQ10KofbFtFURD1rnSl+upGhYG1QRB/ow&#10;ojSFvmwOBVf74mZVgFT79pFz+kobdM6hlEEpi7Ei7LFWBNfWWYxVjENfil82fPLxCz799EuauuX0&#10;5FToSVmK6VPMIhRLSQh6PpCikEzn8znOClmmMgbf94RxRBexmhDUhF6eEaHuvoh7MpniXF2KzdSh&#10;6HFfQLYnIVP6gY+R0fsivtf40aNLAeC+IDEnOSZFjLynQRpj0KVQLY6jFNeX7xF9ICch/8QQpei9&#10;FPns75GIUWTeiTEymUwK7XnE6FK4lqSwyjnLdDLBWhGkKiXFWeM4CvXqQGZPYlKgFFpBSnthgqKq&#10;apyrReBZlPZC9/ZUtaVtp2hlWS6W1E0hiahM323ot1uSL6JGo6UALngU+o6UlYQQ0rSTQrYXAocU&#10;/IuIOAShNr349FP6QUiVWkkxX1tXnCxOmc/mQsrR0q6tlXutjD6YJuxFvpWrpM8pKfKXgsy7scEa&#10;uW8xZcahZ+g7KV7L+UBoHsZABtpJy/n5qZBokwioc5aCLxEjC7l3GAdSuiN67dcLzjkpsN33mfKf&#10;9x7vhfxpnTv0ZefcYaxMKRMK8VYKtzUi3BSTgbt5SUjsIkQSYW4IQjtu64Zp2zJpGuq6wo+jGDCE&#10;iCtke6WkHZhCp3k4lsZSPJhTYhw94zDigxSQWyPv2Xa9CKtKux3GgNaGi0ePcU0txZvJo0lM2xZN&#10;ZtvteP7uu8Qc6bqO3XbDer1i2O2oXCWCZG0KoS7eGXtYJyKCEIpAXARzOSWGUcRlddMI5WpfFJoR&#10;AbExLBaL0r/E4MBZS9s2UnBvRFQphdyWuhC1U04i8i4EmgyF/C709h9//BOMq9HGkXImRs98LqQt&#10;pRDKeSGqWS2C0JQTqRgXGOPIWR1IiHsziUwmFTL0nq59mGfQqFLobK0rQuPI6KOQzqU0+TDGRB/w&#10;40jOmbpxpS+rg7CkaYWGOQ4jMSW0ETFdiJFhGIlRKIV1XTOZTqmcFLp7P0rBcRGF933H0A84VzGd&#10;T4X2pBTT6Yx22rJYzplNp9SVI0ePSiM6eqzKKIQsmnPCFKo5hepd1TV1O0Frx81qw2azkeLwBEoL&#10;KUgXelQoZih7YZ5SXzUBEhOSjCo0tpgFS2+ME7GxFrFGSEHmZmNElL8fJxGTFJk2RPAlxZ4jMWV8&#10;iKzXK0KKoDVDIRwp9EHYlQoBUysRcJtCQ6orR06RYRCROIWqvRfxioGCRWkZR25vVnz22eeMfmR1&#10;e0u3XYswIyaMEaOQvu9EZG2cGKUYhbNSqLsXVquUMGUOdM5S1475fMZsNsUZiw+epmmlnxShVN1U&#10;uFpIatoYaRdNfRBFDv3Aer2m73uGYTgYEuUYyjimIAaIns1qzWw64+T0BOuEYHd+csJiNqFtamaz&#10;KZOmpaoqMQSwlsY5GmdpnaJ2CqPkM0MIMoYUAZarpEAeJffLWlvMFYQwqoqASf6AVjIHdrsegMdP&#10;njCdLXh9dQMouu0W7wdOzqbkOBD6LZUVCudkMsMYsFpRu4qmbXjy9JkU/betiDeUZhgHLq8u2e22&#10;GKPROZVxUgqpc5K+MJ8vqdtG1uJK5jVrLdaK+KsbelarLUM/YKzl5OSExXIh13/oGYZR1jnOHaig&#10;3o9ivBEjYfR4P9J1/YE8fXN9w+pGRJqutmQ0IWZiQgRmxRDGhyDEeR+YTGfMF0K8N8aK4ZCrZSwq&#10;Zi5KKZpJI4YIyFpAKwjjyDiI6DdnmctiRuimaKIXcQtZaMQUEdV+7I8+8Orykk8//RyVM8OuQ2vD&#10;fDGnaWqh0gWPLjRhYwyX19f88EcfMZkumM5P2G63B6rfYjFHk4k+EXwUg4CuB5V58uyJEG9dw+vb&#10;FX/8//4JGMvN7Yq2qsq1j/Iaazk7PWHSyNi6J67X1gmJM4ihzHq3YxiHUjxes9tuuby8YhyHsu9U&#10;DF1fiJgXnJyeYirHMA789OOfQM5UVYXRWkwEVEIbxTD2B8MbV1VEL+TaGCPKGmzlpOA8CRlTm2Kc&#10;YB2/+b3/6S+VXxmG4a17358lTv9aXoI3G9h9fb9Vxq37+9UHe+X7r39oIveVfMe9/WxK+WBykwvp&#10;OqZAih6rFX4cWG/WxcTDY7RmNpM5LcXIq5cvuVmt8N4zhoCtakxVc3p2djCVGYcRjZAzNYrKOg4U&#10;Q4zshZKsUR9fPEGj+fLlS7LWtIsFT549oWoa6nZSxpZT6smEum3pvQelmU3nXF3dcnW9wofEZDqn&#10;rltGH+m7bbkmIsxSCqy2hOCJKfL4yVO++f77zJcnfPLpZ2y3uyLwMizPzzl/8oRmMuPk9KwYfKS7&#10;vbv6qomhiFju9nYYC1rTTqe8+967/MIHH5C1Yb3ZkIOndQ6VIrEfsChqW1FXFVUtazHvPRhDNZkw&#10;hMAQFapqqRZLnrz/Lb7zm3+X//Yf/QF/9x/+A779y7/M5PSciKbrRvp+JIWMT4mY7za4KYnQwhkx&#10;iFEp8R/+zR/xf/+Tf8Krv/iICZkPnj/h2aMlt1cv+eyzF3SjJ6KIGJJSex0pShVTumJmZqzhFz78&#10;gA8//JBt13F7c02OEZ0ptFRZ/48+MPpE006ZTucsF0ucqxjHkc2uY/CRn7z4gtvNSDWZ8Y13v4nO&#10;SajUZxe0p2dsYsa7mnc/+JBf+Tt/m9/+/d/l73/v9/j13/zbvPfBL3D69AntYomyjpAyMWdCyqRY&#10;zGDCXmiroYwLIkhJX8t1Pexv+1zG2/I/d+/Nb+iTIoJ1VVPI6g5D5vLzz/njf/mH/PE/+2fkm0vO&#10;a40LHTaPLBaNGAcocHXNH//Zf+FPf/AXdNnx6Pwxi/mcL1++ousHfAiYyhKzCPqNkjyJs5rZbML5&#10;2RnWGLpux9DvsBre/+Z7fPsb79JWlVxnZ6icYzKZAoYXn33BixefEXyiqidcPHpE1TSstztub1eg&#10;FLP5jPliIbk+rfn2hx9w/uiCoe8Io4wPYoZhSF7az5igPr3gN3739/n2d7+Ltk52jYkiES+rtswh&#10;F/Sme3O4R/eE7g/Hw6/eq/wVc9j9PlSjD/movT3i3nyNXMRmWon5zN4Ex+xF8OYgALJO+oQY6FQl&#10;HyCfuF+np72rCeqrua98Z8a5Nw7R2qK0mEo5K3vFyjms1aQsVFJbOVztqJsGHzxKiRD2p5/8lM8+&#10;+5yE4vT0nLqYUJAz1hjWmzWz+YyqlX3gyWxB4yR/5ozBGEXMnmHoxaysrOl8CKzWa3bbHUpr+qGQ&#10;RkM8CNVyFlFg3t9AZBy4n2vcG07u57E35RT3F8YZjasc1qiS6xBh2t6AYp+LSEWQ50Ngs9kwXyxl&#10;b1xE0VpLjms6FdK7VrLf6Iceow3khA+e7XZDjIHZdCoGWJXkhVxdFTNRSDnix55h6BjGnnHsySkf&#10;ct4Ug4+6rg9mAM6JWA2lMNqSAB8TKcqeU6ti4BMDymjW6w2ff/GSYQz0vewt6sqByqQUoQjdFYrK&#10;VdS1K+R1z7bbkTNUTSMGdcPIbtfJ2JcS08m0XLN0yFmnJCZ9mYw1Cl1MKPbtXJV+EmMoJGXJO4QY&#10;cNYynU6oiglbiolxlPvz8tVr1usNVdUwnc7RWlE1leQ5w0jdtKBkXbferFksT7l49AitirHZMELa&#10;k62T5HK0odt25Trkg8mtrG3EoM9VrpipqkNed28cABC97D3HcWC76/A+MPQj/TBwefma2/UKrQ2L&#10;+YxJXcse3VXUlWPYbbFKPD5dMV4S4jIkNLZqxKxOiYENB/qzEQp56c8hBoyxtHVTjLUMTx9dlBwS&#10;pOgxRsk+l7ucUFU3aGup60Yo2jEI5dlonNJM6raIZAGE5K6Voq5rTk/PmExmDP1IgpIXt2I2YR3T&#10;6YScEaPHvqfrR66ur8lkum4AhFwNuhhXRBECD56+H1it19ze3NJ1HS+//Jz1esNmsxWzWaXY7XaS&#10;08yR0Y9l79wTo6fverSypKzo+o4YPVeXl6xXK7yPxUxCy5ivRdDfWEtljIwPGqzVxfoXEYUWcn0I&#10;ibGYNrlKjB+n0xlPnz7l0cUFk7ZFF5q6917yLUrGnLDfpxTTNa0yfhzp+o7pfAaI0cP19S2jD5yd&#10;nrE8maFyFuKy0YSUCGMQUaytaKdTtKmwrgJtiEAYPVkh+3kjonYffBHLyn0choEUJV9ktMFVtRC9&#10;jbTzoe/pdh2f/fQF//7f/ltqa5nWDTl4Xn/5kh/+4IeM/cjFxYWYEWpLVoox3hdkQzObcfH4ieSp&#10;Gsfy9ITJbErVVJiqPlCus9bFWMCinUVZg7aS3zCFmu6cCO3rqjmsSZU1Mp/aQoxHkl3J+ztBt5Wx&#10;J2YRdFeupqpqUjG2lD51Z/TsXDGlK/Ona2oR57uKjOLq5oYQB7LKhDBK/lBntJXnVqE8e2jaitpZ&#10;tMrEFBj9KPlJIwYwtpiXZJI8t9CGUO5N33XYuqJua4KPaDQ6K1RG5sqUQMv3CyFye3vL6vYWZw3T&#10;2RRljBh2NU0x1ZG5SsTfEV1ypiGIcPvuWb4mxVRE6RTzAMV2I/mp7WbLzeqGl69e8dlnn/P61Stu&#10;blds1itCjGx3W8axwxolRjkx0lYNs+WC6XTGdDqhbSc0JZfsQyjeKHeEeq2kb9bNhHZSjHyV5KZn&#10;szltMyOnLNdFy7O0tm4wWnLUFxfnvPPOUx5dnHF6dsrJ8gQVM5evX8s+dDpBk9E6Y/DkFCDLc749&#10;Mb0fesaSs93udnTjyG7wDD6htWUYPc7VnJ6dMpvNyDlxc/Wa1c0N6/WK7WZLPwzstjt5DmLEUG27&#10;29IVw4vJdMZiccZiuaBtWrJSxJigrLv7YWDSTrBGnulJ1lYMgPuu5/Z2Rdf1JW8T6Iqh5TCMYqpR&#10;VUwmEyaTlqZ2zGczTk/OmE6nhBBYr9dc365FiI9is+354vOXbDZbXr16hVKwXC6YTtq7Z6kqi81G&#10;MQOX9ZasxQ7PRaMY4vXdDt/3pDRSO83ZYs6j8zNUCmiSmCk1DUZJjtZYMUJ59eoV15fX3N6s+NXf&#10;+d1jUc4xjnGMYxzjGMc4xjGOcYxjHOOvbdjjJTjGMY5xjGMc4xjHOMYxjnGMv3o8JJw/jH3BWQgi&#10;KttTXd/0GfcF1Qc68M8RfL+Jhvbwe7yJfHb/M+4T2N8mwH/TeT8UVL/t3GNxsX/T992/fy8Gv/+5&#10;+8/Y/z4WesBeRP+m473p/79GB38DIf7hue2P+6Zj3Bcmv0mUv79v/7VC9P3nPLzfbxP33xfM78Xv&#10;6eBur9/aBh6ew/3PuH+s+4YI+895KGa/f10fvv9+MeyhWLLcX4rg5uF7c85kdScQf3j8++e9/44g&#10;xbP7NvyV+1VIT/d/d1fwencf7r/3/v34We3//vk+PI/7ZJ/9v++FOm8it7/p/ty/h2/qi/f/PPy8&#10;g5B8fx2VOrSNfO81Dw0XYilCswcxmqaua3JVMQ6lgDFGXJ0PZCZjHM5V1E1bqJIV6/UtMfWluDWg&#10;VTyQJ+76hT4IJXMSWokxUpSVc8SYCm0rxjHgG8c4DPjBY63CORGSrFdr/DCSyPzoJx/x6Wef8uGH&#10;v8A//Pu/xcXZkuQ92113IC/gDDQ1o97TSoOQtpTQElEJrcE1FTEEfBhwTSXUVjul322wKnO2XArR&#10;N46M3RZXCs80QIpfMWUAEVPti03HcSQlSFkRMrihF5GQ1iJkq2v6cWC73R3IUiEEoVcPA+MwCCnI&#10;GFSKIkcNnoyhbWom0wmjF/KpMQa0iIyjD1JUbQzb7VbOP+TDPYZC2ywFgPt5SinFZiOvb5tWRCkq&#10;F4G+v6OH+YizdaGyGRF6+sBqtTkI8ZWGGCJnpycs50tyBu8HjNHU1hAHRRxGjK3od520icodipmN&#10;kQJgY0SYfHt7S0xTJtOWqqnRSgpKd8PA0IvIMIVIClHEcjkcjAb2fdRZizUZpRMpBmbzKcoamnrC&#10;dtfRdbsibL0zzVBaF0GHkKoysRTBeayrUIWU68dATIn1ZktImUePHjMMA+PYs1qvReTee5698xhn&#10;NbWq8X7EVTWLpWEawoGwfH9NUFU1ZCkGlWIxc5hbAb54+ZK6rnn27JmMJcV0JkQRJcZ7c4zQ4c0e&#10;mXdvzBGRfFa6FCiWMUykCzhnC+3bMw49KQYmk4bpZCrCpCLCphRUCpWnGKIcxkxdCtszaEPwkZhg&#10;1w9ieNHW+JTIQQrilqXotakdVotQWFeW08VCRPPzKZeX8OKTv6BuJgQ/MA4j11e37Iwi+MjpowsW&#10;yyVWyVimUFhXo5TBuZa2FfMB0UtoKeAdA13v2fWep0+fUFXmK+P0flysKsvJyZ4EH8hKs9nuMEoE&#10;5ZlEVdeyDkyglYx33gdAxB3OGnJO7LodP/zhjwkRPvgbv0jd1Hg/UF9dFfGLFMArlKyttJAy79qC&#10;rAmapib4xHa3I+dEO2nuxpPRo3PCKIXTTgi51d38r7XGAnVd05SC6912w+vrSxF1WKFbG2OLUUak&#10;rg3OVuQ0krMIvp1zxcQgUBkpMg5JxOEqK4ZhZLPZYW7g8cU5dRG82GpvRoEQ9xBTm5AyafBUbcPy&#10;dCFEvpSkxjdn4hhQCSqj0TkQhkRMhUanINtKqOWuQRsxP+g6GW/rujnQsvf39W7tGURAiEG7SujS&#10;eyOAGIrIu0aVOWCMidQNKONolBNDFqRdaWOEnhwzk7oRKl4IxBBFzDiGYmaQZP6yMhdMZwu0tqzX&#10;HSEGxmEgjp7FYsazd9+hrmpSSKRivtE0NS5rQghYo8kxMA7Sp0iJvu+wVsTHyVVoDcbV7PwNP/nk&#10;Bdc3Nzw6PcEohCReBeKwI2nFEBPtbEndNIQkInqVFdYIvarrM8lAjkJyrCoLKjMMA3VVEcyAVgYK&#10;BVLGmJGsFHVT4+qqUCAdPoSylpDXBu/FNKGqqYwhBY8KAUsW6tM4MPY7KgPRdxA8OiTwHpxmOmkJ&#10;VhNjZrSelNWB6qaKwYwmoYrQwRjDws2l+N05jBWqIQrGvqfbdDJPZaSw3ntMApAi+spaxhCpnSVG&#10;WevMZprT0++wXC7QyjBtW378ox/go2cybTl7csZiOsUZEZak7EXUlqRgvQGWJwvmyxnjOEDKGKu4&#10;evWan/zkJ3S7LWNKUlQbo5i0ZEX0W1btinEcqStXTAuEFadyxjlHk1piEgHjdr2h22xpJi1aaSbN&#10;hM1mTYpiqJKiP8wfTd2QUmTseoa9sUmK/Nmffp+h73h6fkFTV6SsSSGw3XVoY7FaYa2I/CftBDJ0&#10;ux3b7ZZEppkIQXRPhHaVUKdtVTGfz/byOYSSJoL8FEVombKY5qQgxdjO1VRGYwA/aoawQ2vL6D11&#10;imilCV4IkzevrxjGgc92O8I4yPreWmbzGW3bksnM5nOiq0UgYSsmTcP5xTn1ZEbzjW/w4sVPi9jO&#10;stt5aq2pnaOqDBdPHtM0QvEbg2e3GfmP//FPSDFSNxO6zY4MTGcTptMWVc6v7zyz6ZycR/wwkmNi&#10;N3qurq7ZbXeklFjtdrRty/zsFKs14zCwXq1oKhGJNe2Epm44OTlhOpkIxQ7DanVJzlA3FVolwOND&#10;JuVIVQtBOpZ14Ha7ImhDpQxV3eImE7qdh5xQJHQlY5tSlqpq/9K5lbftWR/uVR/uwR/uj++blTw0&#10;b/t5pngP915fF9++Lb/yYJ9YhHBpL0pXipQ1ISounjzj5mbFbtPhQ0CR2Ow6nDVMmoqz8zNu1zt2&#10;w8Cnn33O5c2G97/1Pt947zl/8zu/ih8HdFbcXL5me9OjUdSFVDeGSFU1OG1Ys2U3jNzcrJm3IuYx&#10;dUs7mcg8YA2b9ZrXl5csTk5oreV2dUvOmel8CjGjbcXjJ+/gnr9LGAa22w27qxuGMRJzps6KylhM&#10;Bj/sWF+NvH71krqe8PjpE771/vvM5kv+9E//lE8+/ohm4sp6wxS6bcJU0tFFRHcnYtXi/LX3yiMi&#10;pkOxG4vYINNWjtN3nvH7/+P/wLvvf5N//6//NV98/DEpBpxS1KbCWsUYAkMMWK0Yy7opxISvGk4e&#10;P+fdb36TX/qVv8kv/sovszg5QdcVSWmGBMN6J+NjiKiURZVn9CGvIMItEcNUzkGI/Ps/+jf80//t&#10;f+f2sxfMjeKdsxPOTqa8uvySFy9+SkwKH2HoR7RTKCsmIdaKyEWETzLnnJ2f8zc+/BCAm6urYjhV&#10;oUhFpDkSCxl3Ol0wm01FoGg1fdcVQV/LettxdbsmKkc7X7LzA9PK0pzOefKtD/jwO9+lPT3j9NFj&#10;5sslzbRCGxGSZmBMieQDBsM4imgMXTIsWUQgKhfTQ6VIxRwnk0lJlfFcl7G7QEXv9dFDH8slV5PT&#10;W/Ov+z59X8xrXQVKTCFC3/ODP/sT/vj/+ReMN1dcVBWu0ZjYc/70AmM116tr1rdbVps1lzc3/PmP&#10;/4Ll6TlqJ7mR6+sbUBplLVbVZFXyVkkMhWpXoVRm0tSEOHD1+pK+21JXhve+8T6//MG3xIAoG2rn&#10;qCvZ+9/crnn56pLPv/gSbRxV3YB27PpAzCPXt7cYZ2mrmmYyERGlMTx7/pzl6Smb7YY4+oNhiDKO&#10;lDTBJ7qUmT19zm997x/xzgcfkqxQhQmB5EeSRsi8CdlHqbfnub9CUkeM8N6Ws5Wf+iu5UL3fO+sy&#10;juuvyO/R4nQhe9SkDuOCMZpcIWKnsk4zxuBDwLpKTMyqCuscTdOwXq/otmIK4qMYdCUyETHs4y35&#10;XlW+hzMW7TQqjbL/bmqmaYpGjI5qX6PNFqU1u/WO6AeSH/no4xd88unn/Mmffp/v/d7v8s3nz9Da&#10;stmu2Wx3LE5OOFueUm8cm9sNqZ3grEYRUCrjnGa0sl5fLk5IOdMPI1dXl4SYabKYDmmtmLaTg4FV&#10;CIHBi0FjW4vx3F4kl3MqhpK6zJccqOohxDvT1CIYjlmo0JLPSpAScW8oWXKd+3yD1kLOPT11jOX5&#10;huQrZKyq6hrX1AzeY7IYRW52KyiE3oymdpnZpKEbRqw1XFyck0IUYXjOInrMss70Q0/XdWIeA2Sf&#10;USrTto0YoexNNhU4Z7HO0nYNL1+9YrVai1FCUzOpW9JppqorMUc0hvOTU+p6wkeffMZPPv4Yaw2P&#10;zs9wbnmgz++GnhBl3zttJ1Suxmgl+6bdDqUdxjiMhmH0hLA3nZF9X0xJzLnyftxSKCV5OoCsxPRB&#10;9JqyLo85iKGJkX1QVpCVCM9DiAzjWDqd9InRB1bbDUmBcQZUZtd1uNWKxUQMPsQjLBQTKCHPVlqT&#10;rGWXJF9QFSqt0Yqry2tSSkwmE5q6oqoMm+2G3XZL8h5rLG07ETGmkn14ivFgahFDKOZYHoDZdMpi&#10;3tP3Hq18MY9M3F5d44xlUlUs33uXyjrWq2vZrwZPHEBZMfRzriImcCGhbCPGp1H2y37sJedsDTGE&#10;Yhp1RjtdsN5uCF6Ex/PZDFtXzOdzKmvJzmCtIuVYdOwKZy3OWJSriBnaVkSmwYvhkEWRshLatDZ4&#10;Jfuhqk5F7KvBWkxVcfbogs8//7yIJU84O7sg5YSrW/ww0A2BqAyumfJktoTs6fqR8fUVIcLiZIku&#10;phoheHJKNHXFfDbly5cveX35ksH3TCYT3n3nHRYnJySl0a4i50hGzBSC91hr8ONAtxsYx4h1VnJP&#10;JT+cs+TCUhITvRgTTVsRU8I1NZPZFBUtBM84SFvXvScg99uainbq2I0jIHv6TCaOI2dnJ+R4Z6ix&#10;mM8lx5MTIXhmbY0n8+r1l8xnM6piUltVFd5XWGNZLlqur1YHI83tdgPqVAwik4xpIQT86EVMPGnB&#10;aOpJK4ZtKZFjRmnFbvRgB9qmLetMRwzyGd7HwzipRk90NbauJc89hIOhoJjwJbY3a7749AueP3mH&#10;OAa2txturzdsXM9HH/0U19ScP37MdAFVOyErwxgjWEtTN7i6pmlbiAPGaXISM09CIodMDB5rpa+H&#10;EOXYWuEqJ/05Sl60qiZo64ghU9uaXEvuNyGEcqs1ykIo6+p0GL8BJc8HKLlnrcVUdZ9Ds9bR1BX9&#10;0DH2A9rKHrBuJiSlwFi0teSUmc8XbLZXrG5vmUzFiEn2PxZlrNyL0csaJAYZ+2NkHEem0ymTsrbw&#10;vJwAACAASURBVDcdRk8/DChVU1lLinJvx3Eg9D2721tOq5raGLoxEFOU5zhRzN5ICh9E7DwW084v&#10;XnzCdr2ialuqZkJdN0zalub0hH635ebyinFIJccqRgUhBLIGoy0hDqQs+bmmqeVZkHOoHHl9eUMY&#10;A+1MDItevXxN/egxfvS8vnzF66tLdi8+k311VXGymHEym3M6n3HGOYvZjBQz0XtUFhF17xPBB1xd&#10;Y5TCaoeyhlkzJaKKWYXM75PJtJg+9kzqmn7oub25ljk9ZxrncPtcdg4YbXl0doI+P2foem5XUyAz&#10;Bk9bO85OHqOi0MxjioAudQ2JmBIhRWLK7PqBqmlZLE+p2xnDOFLXjvPzU5YnS2kTteNsYvH35i6U&#10;5N6UBmMc1lWSZy2m0dZVONug1ZyTszNyjPhxZBgGhm6HH3pC9CiEJl9XjuXiBO8DTRuYjpGuG+j7&#10;Hb4YT4w+oLWlsg7vJV++mM9wtZNxchzl2cNyztn5Kc10esihzxNU7ZTL11d0qx3XNzfM5i3z+Qzn&#10;DB6FNQ3GatRQzIyTmC2alDFKkWNi9CNKl9wzCZ0CsRvp+l6E/04x+I7byx3zk1NmswVBZ7rdmm3X&#10;8x/+3X9g7MQI9RjHOMYxjnGMYxzjGMc4xjGOcYy/znEkwB/jGMc4xjGOcYxjHOMYxzjGXzH82B3+&#10;/pDMvY/7xZz7wr2HxYJvE6jvxd4PaWVvO+Z9etL+3+8Le++/723Heyjof1Nh4/14KBZ+kyHAnv5+&#10;v1jyYYH5V8lPdyLk+99rfy0evv7+dX7bfXj4nR6e+5v+/vB197/T/evzJtH6zzImuF8Q+lDM/DVi&#10;0lu+688zJXhbcf/D9vjzTA4eHvt+u7pfEHn/HB6e1/0/+4LhN57DPWHCzzvnvYD6beeW+Ho7zPsK&#10;6zdcs4eiiJ8ljHjY1t9oNlDevjdteJsZwsPf3Td4eGg+cL+vve2+vela7d93/+fbDCHuC/v338VY&#10;oVgbI4Qsra2QviuLNoXAVQv5W2sjxFEFiYwtNLo9rfrr17hQijNFyKRRhcxsjJZC1j1hxKhC5q1p&#10;2inaVlSV0Eb6vuflq5d8/NNP0Ebz6OIRy5MTlFL0fU8Mkbpyh6JsVajtulAfrRI6o1L5IN5VhaJl&#10;tCJFLySlUhApZCyFc/JzHHrGUtCzF4XmPRFQi3BaG0sqZL6UhSos1CC5TlUl4vthGAoR3lAZTfKe&#10;oesIwWONFBIP44gPgZilAK6ZtDSTBq014yjFbvs2qAopRMjvvhBcRQButD5QJCHT1LWQ6EvsixS1&#10;1oXQVjjQKUoBvBKxg1LSLqwxpchfifi8kK673U5IV9pSu4qqktfWlcNoRQ5yjkJys2SVi8hQCeW4&#10;qtDacH19I+L3GGkmrRDWrRgxWFsRkxRGpSJE3hMk5XyF+KiNXOuqcpCFxGmsoXI1aCMmGVpMG0R8&#10;mEqRrhCWKdRqc09wEWPCWi3tKEUh4ubM6AM+RC7OL5jPZ+x2G5TK+GFk7MUAwDpD2zal7exFloX2&#10;c0/8LsSdGmPknhWZECGWAlYy2+22iF+FEJvJIm4u33UcRkIIB3q5ujc/O+eKUY985uhDoSIJcUch&#10;11DgOFKoOAyDGGM4J31d60K/FAryvv2JCD4exAd6X/BaisNzFjpp770IlkvR+f68h2Hg7Oyc5WKJ&#10;0hlypK0ss1aEgSpnEp7NZlUK8yLGWG5vbg7foW6aYsajsdoU0WouxhtSkG6tw2hbjq+pmwnGCHG8&#10;riuqupLzj0KHkj41CuG6cQTfH6h4Xd8zmU4wxvDq5Usuzs9QOeHHUYwDCgHRVUJZ0sYQQihGDp7N&#10;rkMZx+nZKcYYhr7n7Oys0PMKlS5zGJvl93LNYkxiXpEiq/Wafugw1tA2jfQ3hCJvyzHvG6mIQFva&#10;zBg8SslYEWI4tKO9qcl+XddOWi4vr+i6gXEMUoisFd6PIq7VGqVNmQ+F1IwykMR8I4bIrtuRspCo&#10;VKFsS9FzYNd3WFdhq1IU6YR6LzQ1I/199GgyBlBZYZQWcXqMkCI5ihnInk64p7tno6mblqaZyLhb&#10;iOh744dQqMoyDOivGOfI/JxlbLMiXjLWHeiVxmh8DIVQLcK2djqVYx1oTkJsWizmLE9OmM5nKK0I&#10;0WOdoSrtTmuDUiLUCz6I6CwEKQxGiKk5JWLwhFEIhlXliMFL4WuhfA6lCDjEwFDmreA9MSSS0jTz&#10;BdYJmU4obZCjpzaKnAJ+7KmcY7GYoZSYG5ACRiMUWgW1FZGXmNYYmlqoac45xtEz9gMpZ3wUkWPM&#10;QkPUWjOdTGjb5qBT2ovejTHUdS3EdmtwTu6TVQpUxo893W6LH3rGvkdrxW67pd91BO+FbOmEEN7W&#10;bZn/NUrQzKiMUOvJh3lZKSGVy1wp4osxePm+IHTS0o6UNncCoNLGUxTKk0JIYbV11JWjrp0Ik8ee&#10;5WLB6ekJy5Mlp8sly/mcSVNTV462dtS1LQKBUoxeOepGhE5JceiHzjoWywVPnz7h+bvvcfH0GSfn&#10;F0wmi0JAFCFNP3pSSjRNQyjCuZjE7GMspDBdRKHOOlkTaF2oVmCNwVrpdznLOmBPdM0xMPqBfrdj&#10;t9lxeXNNPZkwm83JxdClmU4AuLm5oe97qrqlatr9YrQsWjiQn2OIhBgJIRFCJJNp2lao9WWsSzlL&#10;nxgGQjHBCUGOl1Bc36y4uV2RcpZ1q61wTUs3DFR1K/R4LaLN3a5jvVrLXGEtwUuhtRhJGHwMQlXM&#10;Qg402jL0PbvdjqvrG548eYpxBqOhrh3TuQiM/ThwdnqCMYqqcoSUaKczXN2y2fW8fH3NetcznS/R&#10;VgwgMpn1esvl62tWt7fkFHFWM5k42qYmlnNerzdcXl4SfBBjo8oWmpmsKTebNcM4yJqr9MV3nj2j&#10;nU6kgD0khmFku9tRO8vpiQhn/TiIOCIlEiK4ur69oRtHaquwKuOMoZ1NmM1nQsiMQvBTRtNMplTN&#10;lMl0znd++y9HKNsbh71pD/ym/dPb9mx7afLbzMce7Ajf+rn7vct98vtb6fD3frcXD6ZC75S1UzEi&#10;SklIskqzWq0YuwGtMrvdlrHviWFkt9uSlcwds+kUayvGEDi/OOX8/JSLszN2mx1hHFFJCJjjODKG&#10;SCzzgTUiYlFaY41BE9l1Hm1rqsmEyWyCdZauF/MaZRynJ6f0Q1cEmXN23ZYXn7yg67Y4KzTZGDzD&#10;0JGVEnMJV6FSptIKpxXRe/pux+vL16y3HRnF46dPefrsKUYbvnj1iuliyZNnz6jbGfPFEuOsrLXT&#10;3R1RRVitEYI0iLhaZdmXiNmFCHOTymhrePL8Hc4fP4Gqpg+BkGE7DnQxEYxFT2eYdsr04hGPvvlt&#10;fuE7v853f+d3+K3f+13+zu/8Nt/+pV+kns0YMnQ+MPiI95F+lH1XRva4iVTG/j1lWuGsoa4qdM78&#10;qz/8Q/6v/+V/pXv9kpPKsqgV09ax2d7yyWc/pQ+RPmRCyORshOqppe8DWG1IPrDZbrCV41d/7dd4&#10;+vQJq9tbNpsNdeWwWvIwcb+WU7I3mLTTQipWQGK3XdP1O0afePHpF7y+XtHOT3j67B2mbc350wtO&#10;33vO3/+DP+CD736XR++9x2S5PIjJ91T3FDKxfGdZP4qAMydEhFUG8IQYF8WcEPlVPtC5H/bFN+XT&#10;7vIr8udhnuJ+TvB+Ts1ZK2sDrbh+9QX/8p//U/6/f/UvcN2ahU40OnBxOuPi4oSz8zNCho9/+ilf&#10;fv6S69sVV6sV09mC0+UJJ7M5VTE72wte94TjGAKTumHattTOCPFRZ1abG4bdjpPlgl/7tV/hlz/8&#10;NjnI+tQZi6sqXFVzu9rw448+4suXl2RlmE7nNM2UYQy8vrzi8uqKqBLtZCqmJZMJVdMwPznh0eMn&#10;DH5gGIVQm2PC6IqYDGNIdMFz9v63+Xv/3X/P029/AMaw94NUZLJKhLIuUVFyEVmrN+aC9+Zv+g3m&#10;mm/PUeoivFaHP4fx9P5YXtYO5PQgFyWirlREUMaW/JOVvYcp+fSDIaOWXJQtOSNrXRFQp0Nf2h/j&#10;TTlSyf+ULJQCq+UYWqkirm9pqrqs72UtXruKyt7le7rBc3Wz4kc/+uHhPKyxXF5fEYCT5RKVMn4M&#10;TNoJ07ZC6wRZhNHDrme33uCHu72lD9JfXFWL2N9VNG2NNdLe9vOLc0KxrSsx6Eo5y16qGI9KHkfM&#10;MoRgqw7mqTEGhqEjhoBS+mDcmFIu+RRpJ/pgNBQJY8Q6R920TKczEdoj98QWU4JYjLaiFxH0/8/e&#10;m/1YlmX3ed+eznCniMiMzKyhB4pkU2211C11UxKbkixB1vDiBwN+8P9oGJAsWxAMGIIhCJAgSAQo&#10;NkmR1c0eqmvIKYY7nGlPflj73IiKjqwSwUfeVShkVmTWHc7Z01pnfb9fP/SzyoXU8uqKdrGgqWsW&#10;ixZTxo0p11S+g6EyDlKm6zr6YQSVcVZqJSD3Z7laUjcVQ9+xXCxwTkC2qqqYxondbs/12xvevH1L&#10;13eS28VY7qUiF3GL9dkZZ2drdtsrVFlX74QhFFYbmrqibeqjgGXKWVyyERGCfhi5ur4lxkRdyz3J&#10;OaPK+HNFGHKG31WBAEMQmRCjbXF5Lu7UWjOUml+I6ViHO4orK8WLF+8x9ANvr94e67LaGGIK9H2H&#10;zZnKOYyxhCjA4qJd8PTiCevFAqUhxcjt9RXb7bZAk7f86Z9+xM3VNU1dCxyuchFADJLPp0zbtpLv&#10;lNxYMQvpCXTtvYDhuszX8/Nz2sWSqq5lTy85R4qRsR9YFUf26EfGriOHcKw7JlERJWXIWWGtuMRX&#10;VuaDLpVkcRYPjN4zlev6yaefklJmvVrJGEiBpq6wzqIQN3PrDFnl8nktrpKcXilEiCrL+zslDtDE&#10;VERQpAaayYQUpa6lRMTDVpaqFiHQuRbTNJLXG1czOzpPZW801rHZbGgaAbZDiJhS5yzpLgpFXdU8&#10;f/6Mp08vims9XF5e8vTppdTonStnVpn3WilyjBgjEP/hsJd6QqkhXlycY62sa0qLsI0IBiSaRStu&#10;0U8vaBuHJuFKHjiOEyEmYorcbncMk5daUZazW9PWVEVw7Vg3SAGNwJ+urmQd8hOmbBm67AsxhqM4&#10;SV1VVKVGB4q+66XGMo08vbzAaY0ue1fKlBqOP56JVus1FMfokJIICmipP2pj0EUkRZ5jZLwPhCC1&#10;0L4IuyljUAr8NJFTlN00ZXKS6//02SWbzYZhHLm5uSFhqKqWEKVm2w8Dh76jrhuqpsVW4pa+3e+O&#10;82nc77m5upLc7vqGl5+95Orlaw7bLWEc8cNI1+25vbmhO+wZeql97LsDIQbWF09wizW2XqKrmqg0&#10;Pud7NYoiEOAn2aeKYASl5p6yCAipsqb54JmmAaWlJi5ra2KaPEpJjcpYQ9JKXkOb8hqWpqpomhbn&#10;Wnlm06xo2hVK1zjXoIzh5nbH4XDAaidrgpZnP1KjLs9jlLi6k6SG6r0vT4zk8y0XS+q6xvtwFFec&#10;z4Rmzt1Q1FXFsm1ZLRp5PuFFxEGe6Qdud1v2h53kvQX6N/ZO+HSawhGiRyXqRuZqVcRFRFhX6jGL&#10;5ZLnz57zwQdf4+nTSxbLBU8uLzl/8pR2sWHXT9x2E5++esOnL1/y9uaGkBOL1UoEUsszHp8yw+QZ&#10;xkDWhpQVKE3VLACpZbqqOq4jACknjJa6hjXQ1I4cA+NwEAEPlbFGiaCC5lgrVToTU2AcRbxCaZkP&#10;1jmUq1GuQrsGZRtM1bLcPMG4u+dGTd2wXK6obIWyBldXrFYrnNHEScSCKp1ZthVt09AsWuqmKr+2&#10;NHWLcU6edbgKtBGx0rqW54o5o63G1TXWOsltrUYrETodhwMpBaZJnmnVjQgcNM3imE8mlWVFyfKc&#10;QjE/A5H1O6YAqogJrKQe2TS1iOq0DVVTs95sWK5XBB+ZxgFUIiap38eY0FZT1TUJTUqKmMFHEWRN&#10;Ich7ZKk3z/+KsK2IacizTsty0UqNLScWTc16vTw+f7Ra473HOcff+Pv/+NSUc4pTnOIUpzjFKU5x&#10;ilOc4hSn+EsbJwD+FKc4xSlOcYpTnOIUpzjFKf6CcR+An+MxmHpu0rzvbv0uB7KHruUPHawfOh7N&#10;v5/f412f5/7rvQvcvf/+j32Xh++bf8U5Nv8KJP5lrz+/xjsB5wd/5zHA/+FrPHatviweurA/fM/H&#10;rsNjkP+Xxbvc2L+suf+x6/Sue3TfLf2rgIH5Pt13ynrYxH//et6HpR/+el9c4TF3vlCcSO+Pzccg&#10;9OPne/CdtRawZ4bIH7suil8dO7k0Vz46Tu45wN+/9w/n07vG6bvG9hd+pn51bN4fw4/Nz/vXbnZk&#10;fwzOf0xA4l3wx2Nz5TFxhfvz+vHm87t7oUAapbRCKXGDnxtIjbUCBltTnEYEcvVTaX4s73039u4a&#10;pef7n0vDtLWGueF9diCpaod1tjQZKlwtbsGgGEYBjne7LR/9+Md8+vIVm80Z77147wi+hvKvMcVF&#10;yFqMVqWpXaGK+7XW0hDG0aVeQPnZ0c5Zgy6N8PcB6HEYSRlxr0UVSFnGIlpaM1GGkBIhJYzWAkno&#10;O+EDaUb2+GlCKcSlvnxeaw3VLChQBAYo90Nbg7Hmbtzfu58z7BwK/EnOBO+lyS+Kc5YAcS1VZalc&#10;ddyDjg22czN10XZIWRwtBX5Xx/vprBZYKiWMKc3SPnLYC5jdFjB7bvipqxqVM8ELtFa7irpu0E6T&#10;NUeQuWkaclYMw8jN7Q3GGlarFTElqqqhbZciKhDDEdhtmoaqclRVLU1QxT2tdrWA3GRxRS9Oclob&#10;Mqo0Q2qqyqG1OYJYd3PI0FR3zs0hiEuwNHBnxnESKLQ4HxojjVVN7Tg7W1JVhjhN0oC637HbbaWZ&#10;XUlTsdb62FxMyph7a6y14oK33W7Z7/dfFLnRmtVqRdO2AuaVRv26aWgXC1JOjNNETjL2rdbFjFTd&#10;EzURrAeU3PcCd6KMuARaS0rSOHl/bZKxG48uhFnN5xKZzzMwfN9FMIaINlYac40pzd9lLk3isIVS&#10;NE3Lar1mtdqwWC7IJJxRVMZgjTTuTcUZSSlN348cDp00rA4D2mgWyyXn52fiYqQVtjRXphQx+m79&#10;sdYKyAMoDK6qj+IAmVTeA3KaG0j9cY5dXJwxjeMRlnRVRdO2jOPI9fWVNJ9rRYriZt22rYyNqqaq&#10;KwEOiuvd2cVThhj5+LNPwTh2+wNt0/L82TMqZ4/OywJDNNI8Xhp+6yKmME2BYRj5/PPPiUkEIZ49&#10;fy4uhlUlLnxl/Zr36Hk9c3VVGuh1mUcVOSc2mw3jOB0d4Wb3qfOzc37+s1+w2+7w04RzFYvitjVf&#10;D4FVXBE1oDjDCxjoCkivtDQ4+hBFjMBYxmFi8oGqbmgWyyMglsp+nmMS8CuI61POIlBgjKN29dFR&#10;mtIcPw4TKeXShB1xVSWO6yFjkHVUF5fK2Z18XpunyQN3IjUyJ0Wgoy3wSd20rDZnrDcbceHL4txc&#10;Nw1102ArgZdjTAXwkbW9aRq0KXuRmvcEjbGaytnjOp6y4tAN5CyOdyEG+mFimCZymWt+8vR9L3Bz&#10;ENhBKy3Nzak0eALey1z200R36AQWiIFFW9NUjspZ2oXADQbQRuGsOwL5sidmUvDkGMkxiqt4cUVV&#10;WqA5Y6QpeBwn9rsdU/BoLWC3sRZX17iqom1agY5DYpxEmKRuZD1r25a6Ka5KCrSWa6+1whpdQIsR&#10;lZU0rY++AACJpqo4O9tQN43saykzDGOZQ1Yce5U0lJIFakgxCQyqTNnz5ejqQ2B/OHBzfcv+cJA5&#10;NAtHlP03xCBwgZ9IRZAgRzkPE4O4a+fEfndLCkEEMUKgqcTh7rDbEqMXoENnYpr3XHEnTDkTswie&#10;DJ24nU7jVGAoERAxrqVZrFifnbNcnxGzuAyHOJ9ZIs5VDOPE5D2+ACNTEa2wRWijqSqaAm/M0BKq&#10;wChRgEtrtIDi00gMXtyPK8f5xROBXdqWYeg57Pcoo1mtV2St2B46Lp+/IIRICNPdeuSsiMBkiD4Q&#10;YijAyzwnA1XliqiSgHEpRPrDgTBOTF7WKBGBUXgfuLndyd8DFpsNKSsS4qLa9z0QCcEzDAMhRJQR&#10;CGIcx2OT8SwsE7xAFavViqZpmEZPP4j7ertY0I89V2/fME0DWWV88ATv+caHH2JUOWNrQ9OuQBmB&#10;a1NiCpGQxBGzH3pubq6YxijCAW3DB++/4IMPX2CNNP7LOJ64fnvNMAwCfzorQIIR58Y3b9/y+s1b&#10;lJbX2Jyd0RZAzFYi4LDb7zl0PW1b01aO9XqFtYYweSrjaJuKEEQs4eXrtzTNgmXj0DlhrGWxXLE+&#10;25Q9RNY7nyKmqlhtNmht+Rs//Id/vvpK2Vsf1hq+LOd5LOdKSc71sQCOuTjYF5bvXl4//16gycfy&#10;73eJEVLEbGZQRx8d4NNxvVHF4TinQAoBM8+hlDk/OyOT2e93+Gkk+h4/jAx9xzSMxFSEKZSILzX1&#10;gmmKbDYbzjZnvPfecwEYZye+fqAbRgFeUJBkj18ulqzWS2JM7A4jyjp0VVHVLXW9ENhAi7uyNiJs&#10;0yxafAhcX9/w6aefEqaRReUETht66qZms9nQVo7aGaKfUClhtQgNUUTIbre3HLqecZxYrVa8eO8Z&#10;rm4YQuDyvQ+olwtWmw227Mcz9qy0RlPgWzW7Rs8CeAWMLhBTLgB6VqCs4+LpJb/xrd/i23/tO/z1&#10;7/1NvvO97/PdH/w23/3tv8N3//bf5W/9zg/5u3//H/B3fvd3+evf/z6//lvfZvXkAlM3DDExTIHJ&#10;J3xIxCiiZbIQltuuSq1BZqMAzkX8RZH5D//u3/Nv/sW/YLq54qzSbBaGF5dnhDDx2cuX+JBIWdMP&#10;gZTlfCRQpIzHGQK+vd3SdXt+81u/yf/4D/4emcx2tyfGKHDpXNPJmbqqaOuGuq5ZLBsZ5kWAqu96&#10;+q7n7ZsbXr15i7KGr3/j67z/4gUXTy84f+8Ff+OHv8uvf+c72LqFJKBXDBEfk0BuMUNWIhOTBf5K&#10;yM/Id7VLAYQ4nv1nkbtZ+OfR2pnKzEz0kZMuInVGyQYsOaiI4Skt0L3SWnLlAvxUlWU6HPjj3/sv&#10;/H//97/k6qcfcV4pWp1Y1Y5f//oHPH/2lLOzDX0/8vs/+hE/+oMfMU0CTB5rIhkE681470UIiUjw&#10;E5A4W69Y1I6cJmKcGKeevtsxDgOXFxf84Pvf47d+/dfodlsg4VxFVdUoZXj99oY/+dOf8ObtDUo7&#10;zs+fYCpx0+6GnugjyhqsE3iwqhtM5agXLZuLc2zj6MeRMHlUjCJsUdUMUTElw/u/+W1++M/+GZff&#10;+CZCFVLEflIZvvkIfJsjKK2+VJT1fg3xXfXRr6qHz8D7nDfKwBDBB1Xm96wNpcs5T8FRtG/O3eSc&#10;rou4oME6gftEIKmIyJUxou6ttXffS+Q0iv/5cQ6XVaeMX4UuuUld1yitBc6yAiU7Y78g1IhSTJPA&#10;ZR999BG/+Phjeu/58OvfIJJ5/vSS9XJB9COHwxZXOwGrjMNPnt31lt3tXkQQs4gpZiQfEEfXUpsp&#10;okrOOipnZF8oQmgiLBXni1euqSIG2f/Mvfr9fLvGoWccemKIx+saUxG3CBE/eVJOItSmTQFMBWh2&#10;rip5f3kOoWUdSyXv8dNEmEaCn/A+HMVftFIC7Vc1bV1LXSklAffMLDKjjrB4SongPSFEukMngitF&#10;vKipGxZtc9xz6qqiaiqapsEYW9x9F7SLhnqxoKpblDbknAo8bakbycPXmxUXF2eE4JmmgHHi7JuT&#10;rKOKe/VzJYcIU66Jn0Rc8LPPX3J9fcNqtaauaoyxkJIItBVxKWVLDlnqJYl5KsgZVRtboMCGqqrp&#10;+57dbkeK8VjzSTEea2/aCBjc7btjjZtyzFFK/n7d1McanlYCpy8XLYu2LTBv4rDf0/cd4zBwu+9R&#10;2hCy1BWCn3BWy1oMWGOP9drKyvwT8TCBoXOWddNPXupOVYWtK6xzrFYLnpyfcXl5ydn5GVVVM00T&#10;++2Ot69fc9htWbe1iBTMzzpKzjsL2JEzlRMhTWtNOWfJWcdaR8qK12+v6YeJ9fqMKQa6vhfoOGUW&#10;bUtV1pPazUIaUqNRGSonOUiYJnTO6AxhGrFaUxkZkynEcu5Tx3NjTJkEjONUapAihqeUCOLJuiJi&#10;ACLwFWiblkW7OK6T6/WKD7/2Nfb7jnHykkeXGpXRmhQDOQfIgTCNaK1oKxEuWiyXIpinRbLCOifi&#10;RAqs0ThrSH5itzvQDVOpa3Cs9ayWS5QSQVRlDK5uWK/XPH/2nMYqyWERoRsRfNUyfrUmJkXXDUwh&#10;0RTxh8VCBBFtqWWQEzmko5CdNTJuUgxMw4jKUhMiidCDVlBVVRGDEDFGawyQiGEixcDF2UbGRKkN&#10;gdy/4COHQ0cIifV6jdaG7tBLfTAIwD50Q7mPQEpYJ3XWnEUMdJw8fT+w2+3YHzq0ymgtn8toAbN9&#10;CGw2K9abJdZqfIgcuoFYzifOitBm33W8evWK3b7DVjVN0+J9ZL87iCiHn7h6/Zr+0GGVwgBxHNE5&#10;UxmHypqxH0Vwtzwr8kXkwYdESPKsISuDrhZUyyXGOcYQjsKpwzjhgyeT8SmQSCJgbBxK2eLELYKa&#10;s0jwOE7HPGroe4ZhOILoqEwmktECZ8+iAJR93lVo6xjGwO3tHrSlqhsoQivdoefN6zfHGnPdtsdz&#10;g59G/DiIE3o5P3rvmcYRoogYhuAxRknNnISrZEwZo1FkmTPWMHlx9W6aWgRl6opF21BV8iwkTBNh&#10;HMkxFtHIXPLGXITl2uKubuRnFDfvIPD4XGOzrsJVkgOM44D3HlvEB2KIAvo7R9O2VHVFjJlh8PTD&#10;xO12z/bQY+qW6+2eMUYwhqEfefvmmldv3nKYPNlYhpCYYiJHqdk3bVOuuez30Y+kKOKUUgNbo63h&#10;sN+X++c5dB23N1v2hwO73Z6rm2umybM/HNjvd7LfDgP7ruPQD+y7ke3uwL4bGFPG2Jpxg+4MtgAA&#10;IABJREFUCoSUQWvqtimiCgpbxHNNmd9Wg1WgVERrJWKxRRzUOdmrYxJBDpTUmyjPEUypN0rqJyuu&#10;NvbeYVOufd/38gzJOtnjizioNlrypRQJOZESxCDPsJyrcI3UuIMP8lxMZbRR1G11FDaTembJa8oa&#10;pa1lt9/y8uXnx5rrMEwkMlVTk5Oca6S25glBBBSMNmX/1FIXtyLOnLIqorBFjDhMZOCwP2CMpm0c&#10;Kmes0SzLM4TN+ZpvfOe3T005pzjFKU5xilOc4hSnOMUpTnGKv7RxAuBPcYpTnOIUpzjFKU5xilOc&#10;4i8Y09gdf/9lcOwccyPoDBbOYM1jsO199+cvOFun9E5A+f7/f//X+5/xXWD4l33uxwD1+07RX/U6&#10;74Lbv6qp/OHPxGFD/8r3fOwz3nfofBgPgfr7P3us4f5hA+f9132X0/q7ruPD/34oTHAfTv+q153H&#10;wmPv8xC0ftf9f+hA/6779phr+MPP8VXu6dL0qO9cHh/e43tj+qHIwmPXsLQkPH6tHhFqkP/44r29&#10;f61/FZxIv/Ln7xqbjzX5/nmgjfv37T4A//B6fNn8fNfvHxOZeJfowzweH46VmNIRChc3X4XWxUG1&#10;NCCr4splnaOuGnHaLNRYTvM8K82vena5L3fSzI3R8/yNZBXRRprs5/csdDK2qph7X4wtzX2lIT8p&#10;xZu3b/nTP/mI7W7P8xfPeXr5lMVyCVqaZ1CKmKRparVciYtgTMfGzqzEsV0pfXTFRkmToy0/11Ya&#10;dAXeitLwWxofZ0gtIaBaKA7XIWViccazRpykjFZHN5P7jiV+mrBaGvFMJQ1TqgAF5HRsPlVKkWIU&#10;uNxZjLFfcKusXSXOSsX59W6NUaSY0NZQVQKsOidOarOrGBQnzuKQMYsazA5PMQgQqsjEHKS50hgm&#10;Px7hYmctwzigTcVquQakeXp271JaFffeThq8jYZiuOJ9uBNIKNenqqoj5BuKs1jdtGgjDW7SdCXN&#10;4nVdHx1IpAlVnN7FjdiWBvCMseJg7gt4bp0trvL2KOQxzx3nxIVIoZimka47YKymbVsU4midosAO&#10;VmuqSho+tYb1ssUZjR8HkvfiqlbuvzECjkYfCrRytx/MYLkujcwCS+1xTlzXY4ylwV1/sWG8APWL&#10;1VrEDwpkIE4j+SjGM891AdZlnY4pFUhXHZvdrZUGewFXHca6Mp80IUx4P0rjqlLiCpkKVJ7z0Wl8&#10;XltzyuJuXYmTt1JCPHgvTbDBB4IPHIaBYZxYrc9YnW0gRzQZW+CNyXuiWMjjXIOrarbbg8AOSZps&#10;z843LJctKQXGcWSapPlT5cR6s0Ih1zCEwDAODOPIer0W6EEptJVm8a47MAw9s3ve3HwaQqCt22NT&#10;eqZA5M7KZ0NBiiQvbqyVqzDWUjUN7WoBWknDOJmsoGkbdl3H1XbPJ5+95PZmy69946/w/vvP0Urm&#10;m9EiUlDXNUZbgakLcKe1ACKxuHvtdjts5XhycVHmuC7N/CKgkQvwoQv07qMA0k3bsli0xBiIIUjD&#10;pnPEIA2KVVWhtabvBm6ubwVYjUlAPh94/uIZk5/Y7XbEmIrzu7xXP0wM/SBuas7RLhqqWpoWvU/i&#10;rDP5Y7OjcY62lWuVkb0HFClIA+jkR2lUL7CIdgaFpTv03N7cSOM14AskbMs9Rcsa7idPCiIOksva&#10;ZVRp9k/iJq2VkjXFWhaLRhrEgaauRFCluMc3bXt0z8oZ2lZckYxzZC1CHkPXC2ycS6NwGc85iRv5&#10;7GJqCnxTNQ7X1GhtmSZf4B9pQI9QBBSAAq6MwygCBN6L41eMpJxQSoRFBCIvIillz3DWonKmsoaq&#10;OJ2lHKmsgDp1JQDtYrXEGovV8vdVzqSYmKaRGMSdXvaN4pRZV+IaFoIIVvjA4L2sGwXY8Skw+ol+&#10;GDkMA9v9nmEKGOdYn21YLhcCaeWyFytF0zQ451BGUzUVi+UC5yoO+46+GwRs14ppGkhkNmcXWFcT&#10;ZoERCrQqSxjkIGtzDNKkH2V9RMk8UUpRuYrKVTRVS1M32NoVb9tcrlcq8LYIMlitIQWkN18DiRQm&#10;kg/SyKo0JmvausY5gdFscegcxwk/RUHwyn6eyXRDz83tlrHrGbuBw353dEofxoF+GLm53XFzfc04&#10;+SPWpa0lJsr5C+q6ls+kNTlJc+84TeXMI5ywNQqlIymFIgQkTf+6NCWro1CRIoYJyKwWLW1Ti9CG&#10;sTgj4NoUPDc3V3zy+ef80Uc/4ecff8rz58+5uNhggHEcRWxDHQ+lxBTLdRe3r4zsayF4Dvueru/R&#10;WiCn3c0NfdeRUgCVjw3Vi+WamEQwYLFYkjGMk6xp4zDQ9x3BS0O/NZaUYQqBcZqIpdHZFhBOziW+&#10;iD4ZmqZFZdjt93JeRXE4HApI1JNSFnA0ZD547z1yButqLp4+JRSwMgNdP/Lpy1f87Ocf46dwbNZf&#10;b5YsFg3nmzVf+9oHnG3W1JXMKz9Fttsd19fXGGtZLlfFCS4TQuJmu+Xlq9e4uqZtlyxWCzbnZ1R1&#10;LeccGbC8fvuWvu9pmorVsuV8s6GpGmkE1yJSMQwj29s9129v2Sw3AgQlJcI06w3L9YYcIUWIOTOF&#10;IPtJETL53g//0Z+rvjKfeR7mcI/lYfdz0HfVGXLJC5UWmFLNs/8LOeacvz0uJvcuATEAzf3PKO84&#10;Q/BKC8hMKmItMQqIWtbNnDMXF2dkIsPQsb+5FoGiIgCRkjjGhZiKq2aF1hVdN3Jx8YTlasGTJ+d8&#10;/ur1MV/zfmIcBlLMBelUNI3AtJP39N0owLgCrSwJcRm2zhG8pxv64tpp+fSTz7i+umK1WFEZAyHg&#10;+46qrvjmN7/B0/NzVm1NChPOaBZNQ1vX4kqaBdxKU+Cw29N1PV3fsVgu+Po3vsn502c0yxXKGM6e&#10;nNM0rQAQJTWUY+EMqt5P5e//o465kYg4FUfdKHnrcrXhyeUznr33Hs8/+IBnH37I+fMXbJ5esNxs&#10;wFZMMdGNnikmRi97WAypnGPlXMav1HA41jQUco6pnIWQ+P3/8nv8P//yX9FfvWHlFBdLx/vPn0KK&#10;fP7yM4bRo41j8jJXlRG4VoSoJD8bxonr6xu6rudb3/5N/uk//cdUleP1m7f0w3AEJawR4SarFcu6&#10;YVGLO7E1Co2s6zEk9vs9/eHANEZc5XhyecmHH3wgQiWXl3zre9/jr33/+1TtgjCVaxATIWVy1hTG&#10;XkCqLOdNSq5y/+Z8oS5SwPe7Wo3+khrkEX8+igzcF0hUSr6PQL1J5pbSIiRVHKFVzvz8xz/h3/7r&#10;f81/+8//ETvuWJvMsta89/ySb379A5bLhuubG/7bn/yY//Af/xM//bOfCiScBFgSgSSBonVx+o0p&#10;HkXm6rrifHNOWzvIgRR94W8yCs2zyxf89ve/x3vPL3n98nNSDHJuWq6w1vHjn/6cP/7jP+HmZkfb&#10;LtlszkTECgHppskLOGQtGM1yvS4OmIaz83MR9cuRaZzwgy9nOUPEMiTLN7/zXX7nn/9z1s+fk3Uh&#10;XpW+O6ulWcBOxq8q4hLqQU30q+qb9+uoXwbFfwGohy/UtO7+/A58PwpMUJyYZxG1GbzWRsDLcjZD&#10;KYzSuLrUFEpdyjiLdUbyjll16x67rHQRclD6KKaZy7qtylkrZRE4csU5ff6eM2Q7f95cfObnzxli&#10;4urmlk8++5Srmy3f+NrXOFutWdQVVoMPE/vDgeVyybKAr9M4oZB5lkr9ox9EgEfcv0WM0GhNU9c0&#10;dUVOqcCwGT96+n5EZdnjUk4kRPRo8hGjEHf3sl5OU+Bw6PDTSE4BVYQuc86QZK7lUjPVRsSw5vsy&#10;CzwGL0CXKi60Sonwji+iWEYbVE4CMqYkOhk540M4Cg6aMkRDlPy17zrevnmDq9xRgNAWMbFhGBiH&#10;kZiyzAnEodcYyb2tMRhnSTHgg8Bs8zhJOfHs+XNevHifjz/+JWEa2ayWVLXkbrq8jlaSs223W4w2&#10;XJyds9veECYv17uIXpkCWZoC+lFyxK7v0Nrw3nsvONtsiCHQH/a4Mk7lXCTA9nz+luuW8TExTYHt&#10;dkeIgbqpqZsG56pjPWi5WAjobQWmH8eJ66trbm63kDIXFxdHKP/+PDTGUFVyjtZFtEtrzWq1LAI7&#10;6guiaVXdsFqvaBcLlqsFi1b2llnwJ6eSQ6ZZXEHkQoIXYchQhNZCjPiQMVZEAaUcIvlRzIm6bmja&#10;ms16w/lmDTHIfSniZHc19fLMYwbwi1jd3XmuPJMxGmMtKStutntutzsWyxWL1QrXiDjC+8+f896L&#10;F8dr4YoLfM6J6EUAqHJVAeIjKSYR1tCa2lpSTsTJi7ibtVIDJhFzQltxMFZKBPry/AwBfZxPMRZB&#10;yJzZHw5sd1vGYcQ5h6vcUdRmHCfGUfISa12p18z16MxueyvO01pqE+2ixZW6XHc4sN1uCT4yjgNj&#10;dxAH6Gmido6QYLvviFHG8/XVDTFEVqsVh/6As6WO2tS8eH7J5fkZKnpxj9amPE9JKC3iQ9o4jHMc&#10;+pHXb97w9OnTIup3V7dURQzK5Pnslo6gdYpRwOaUyaGIwZb6hdTiNNM0FiGIACSppqfEcrksol6V&#10;PCsoogQxJXyIxBhp2yXGWvphLGDvhFKGoR/wo9SsIUv9yJgiispRPEsbyzQFgvdMk+SqIrhiGPuB&#10;EAPOiot8CIFDgdrj5Mv65gtALoKD2+0epSxV3VK5mvV6Ja7QtmK5WNDUTiBvWbw4CiOpLMIYjYgC&#10;WNcQkyJjiVFx6Aeurm/5/PPXTGNgudqglabverwPDIPUakffF2GfVF6nLkJ+HMUNpe5cnsGWeTaV&#10;GkFKktsYq0XobQrEWEQFi+hOymCMQxnLFBLb3YHPX72i6wdubm949fo1PniqquJwOND1nTiso2Re&#10;llp2jOH4HIn7gut53sdFvFVEMqR+E3wo+ba8P+X5lFIGn0QAdz5pSN0vFVFkfRQnsVZjyrqtUDin&#10;WSwbVsuWVdtgMvhhpOs6EXMsAjxSr5A1fhxGERw0hhhSEeoUiLltWoa+57Dbk1LGR8UvfvkZv/z0&#10;JT4r3lzd8vLVa37x81/w6WefEY1GOcv508ujWF536Hn1+jVXV1dFNNgUgUDZX6SOKcKMGkXKlHp3&#10;JMZMP470g9TFp3GQZ1BFpNPHiDaOjGacAoddx83NluvbLZ+/es3V9Q1d34tobfn+oQhuWeXkmYWi&#10;iNpwzE/H0bPrDmx3O3m96x03t1uGcv6muL3bIiw53yet786Lu33Hq5ev2O/2DIOMyWn0rDfnbDZn&#10;GFeLeG/OVG1DVopD1+FDwI8ynnLKRXhWMSc4qogV2MpKvSiDUfpYl9LHZ1JZxHcWrQiR9h1DP9B1&#10;HVMRJUkpHp/nynUwNG2LddVRYLHrRWBgd+g5dAfGaSw1rklETr2si9M4EHzAjxPq+FzW8uTJBeff&#10;+PapKecUpzjFKU5xilOc4hSnOMUpTvGXNk4A/ClOcYpTnOIUpzjFKU5xilP8BSNMw6MA7P1G7PvN&#10;gw/dtO9Dz3N8mSv8/Ofzz97lBH6/Wfux13j4s8ec1B/73Pebze9/h68C3B9+94cA+Vd9RvUAjH7M&#10;6fzhNb//Gb/KXf1Lge0H4PFj7ttf9Tr/PQ5JD8fCY4IDDz/H/XtwP77MZfwh4Pxl1/v+e7wLRH/X&#10;9Xj4ne5eV/4sJnHeUHd9DdL6/GA+PDZWj79/eD1m53X1xTHxBaGD2fVKza3W+Z4n/Gwql9FGcIZc&#10;GnzmRihpGrzX8FucYucGt6OD1pfck0evO+oL0PLDz//Y+Psq0Y2H1/5+w/HD5uOHc/kLYhBII4q+&#10;595szOyKOjeKCOCGERheHLrEaUZgMIFoZ0gsSxfg0cQvq0wu5LjSd+NEPmNxf9DS7AgUV53SBFnW&#10;hbquivuqNPaEmPjZT3/KL37+C5bLFednZ5ydn2OcA5WPIMp6KVBHDBGt7q6ZLsB/iALzZaTxWBco&#10;Xe797BTsxaG0gMOTD8xe2llppiDQX8qKmNPRicwZVxpb5bqq2YnWWoZ+oGnqMpbK2EKTk7hnp5ik&#10;UTUEtCqNy/cgEK11cQ3WBVigNJKJg5SaJSSKA70t7mri2jRJU5y9EzEwWtzVckrHpsCcxP0IlRnH&#10;HmfEqdhPozhcWIHMZzfndtGAFod1rQQQ1UqcvVJxfc6K4zVUqlzr0pyuS/PQcrFk6AdpJM2pQF/S&#10;vDu7QGlKY3JplNdKYVBHVyJbmp2V1lhjWbQLYhJ4V1tDjgJ26OJYLY144j5lraN2roDBHoW4JZE5&#10;ulPNkLIzRlyzEITHGEX0Hj9NRdTFHN2HnHWlqZTiOp2Z/EQ/DAJZt620jKZ0hPBmYGYWCkgpknM6&#10;OtfmnGnaBsp3iCEU47J819yJOHnrAlUrBBYIRzcWjXWW2TZVWIJc3G4cIQZxIPWBpmmpanEln0YB&#10;8IdRHIPmcZ6LI2ld1bKmahE2UCj6ocdPnqkXR+Hb3Y6QEpuzc9brDTlF/DhiinhBCJ5xGsprOqq6&#10;BmAchwJtN9TFgStngeKHvmfy4gC9Xq1QFDfsEBj6Hh88zy6fYawhK9kzh7EnhCBuQkYaPK11RxdF&#10;cTzi2HwYQmTfHTgcelmTfBCo2hi0EleoumlQSjMGT4hRwEHvCTHRDSPDFOj6gbZd8a3f/C2ePjnD&#10;aHHKqqzFWkNdNxjtiCneieIojS2AxnK5ODbhPbm4oKoqWT9Som4XWFcJTFBVAkYW4QSldQGMxS1N&#10;IAdVQC9xkd9s1igFf/AHPyIneP/991mtVrSLlvfff5+nT56gEOA7xoRW5tg8ODvWhxBYLFrW65U0&#10;rac7L12FknVCa4KXpnxVminrtqV2NTEm4jSKg51SGCOwxAxEdPvDPYgOWRmOjvdRmpKD5+rNWw77&#10;jnaxFLfIENBK0bYtTdPKuaA0czprBQqvq2Mj8HFPLYD+OI6E6EkpC7TUNgLCJoHqQBq+jdYC6JSJ&#10;76cR76XBURUezBhD2zYsFgvGURqWm+LyaooL0Xq9oa0bjJZ18OXLV+wPPfv9/jheFTJ2ULMjcMtm&#10;cyZN3EbGTGWMjC0t4L8uoHlTV7K31xWmNMSmjACRWRq+p5jEdUmp4louJ6zFcsViuSIBMUNEEVJk&#10;3/Ucuo4xeA5Dx+1uzxQjY0iMQVykUznPi0vlgFKyD1fO4Sor8FLZMytXUVcNoFHKEIInq0RWiWGa&#10;0EbcjrUWeMJZEXuRBncYh46+74TinUEokQqRdbAIPGilRezFWaq2Kk7y1RHsUCoXF96qwCEF0k0g&#10;vuMi2GGUEWewrMgxUlfIuUqpI/BgbUVdiwuVuN5yPMOSQWdFCImQIimDNkZgjAKh+HEUMMiKq7rk&#10;UeLQrnRxrc9a7lUWEiHGWNzfZX2epqGIfUykJC6Xztmyxtij8/jrVy/55ce/4PLZU+qqEgEcLd+j&#10;qirWmw2LxQJXN/z8k8/57M01n79+zXq94vnlJX6a5KhTxr5GHAu1lj2iaaTZWFuNDxN+8my3W25v&#10;t1hr8X4sjcIjIUZUgZKU0lhXMY0TLz//nHF26up7rt++YRoGlJLmeVvVxCxux30/oI1muVyyWq8w&#10;xtB38v9aa0gxYI2cbd5eXWEKKN+PIyEkfAiMk2e3O3B+ds7zy2fi5jyMPHv+jJQikx/Y72/Zdj0f&#10;f/wJQzfQtG05a2qck/2iaWqeP3tKVcApcqapF9xut8URVZzfUxENQMHoA1VdY6xjCpF+Gnh79Zar&#10;q2tub295dnnJbnvLjz/6iF/+8hNygmXbslouaOqGcRgJKeCqiqHvub2+wWRD4xq0UqxWKxaLFXXb&#10;UlUNGnMEZENM9NPI7W7Lxx9/wj//X/63P1d9ZZqmLwjSPZbnPBTie5fI1/1c1s5CekVP679HvO3h&#10;z7/gcj2/7wxeHn8uTfopR3TZa3IUMD3HLOeFmMt6ApB4+vRCBEqi53A4YLRmLPvBOI0MIRAihJjJ&#10;2VC5Bl/GeTd0aOPQxsjZb5pkTYgibBRilH3ce4ZxLBBJEoGMLPlEVoq6bcgo9rstPgRUyrx++ZI4&#10;ec7PziBG/NjTdx1t09C2DVM/MPYdbVPT1OIEb4wqa4SlcjXO1dzcbOmGAT9ObPd76rrl2fP3efrs&#10;GVOMnD+9oKpFeCHlO2d3ffSsfke+mwssWyJGEW+KKZGyIiXFFCJDCHQ+0IXAmCIhZ8YQGUOQX2Mq&#10;YF4sglF3AGhJc47wn0aV/07ihmoNVdOgc+a//pff41/97/8Hh9cvOVsYNo3ivcsNKYy8+vxzbrd7&#10;YhGOEh/JUrMrY1P2pMB+t6frO9plyz/+J/+ID7/+Ia+vrri6vmEcRtkPU8YaRU6R2lrOVutjblMZ&#10;SwbZX7uOm6sr/CC5WdW0rM/OObu4ZHn+hOe/9k2+84MfsHn6VAAvL66Os6Pnw7rCYzWph3W6x2pX&#10;76r73QHwPF7HLPlfLgIVM5RknDh6amXYXl3xn//dv+ff/uv/C3/1OSvl2VSK959f8Fe++TVePLsk&#10;p8Ann37Cf/rPv8ePfvSHci9CJiaKa7EIxVjrjnt2SDKHrRVhtNpJrpdCQGWB40S4SPHeex/w2z/4&#10;Pk8vVrx5+RKt4OLinNVqDUrzh3/yET/56Cf4KaKNZXN2RtM2BXLO4s46jbS1uOYuNyuqtiUrzfP3&#10;3mO9PiOmyGF/YOxGcbhul2RVEan49t/+HX7wT/4J9fn6nrBgPoo/CjAdH60V5kfu8cN60/2fzw7s&#10;8/r7WO3xYR3sYX14/pn+gjO5+pVa39Et+95raa1KbaGcQ1C4WuAzNMf92FlZhzIUWDORSh49Q/Yc&#10;RUvSo3Xgh0Ksc71EGVOgOk3VNFRNXeovButqnKt4+flLfvnLTxjHnvVqwZPzC1zljvnm0PV0XVdA&#10;UIN1FcZUhJQJUcRwYoyMkwhipJg4P99Q144YPH6cSN4zDgPRB5yxJZcIdN1AiIndocNPnqo4kqeU&#10;6bqDiGjEgA9e8iddnLSVwmorkHsIR3FAAdI1OSem4Om7nm4YCkDpjvtjEst0gSizgGvaikAYJYej&#10;OOSKWFfEh4ifJibvaZoGa91RwC0lEeKapqmsLxzHXkoCvteuQhsFzJB6Pu7F1li67kAMqYibZWpX&#10;sVwuSj4u39sag7PiTN8PveTaxtAdDmjAGQGQfQjkFAvYm+5qyzqzXC65uDhj0TQ0laMyhsPtTXEs&#10;VtjKoayV2rIRMaOYJDfyIZGz4peffsbLV5/RdR1937NarahrEfxaLFrq2h3z+u7QcXu7Z7/rqJy5&#10;EwZT6ij2pRS44u49X/sEGKup21run3HEmOmGUXLUWawwSy1rs9lQV05Axqzpuu44N4/rh9LisptS&#10;2b8VwzQRQ2KxWlLVNbm8bghRxMBKnlI5y3qx4HyzxjlLTpK32KNQ9K8+P5nXDVPqzqrUsFKpg1zf&#10;bvn4k09FIFVnqsqxWa1wxhD8JNCr0UUsUd9bqyRnzllqO0qL+JkmY2eH5SjPMbQ1kj8ZhZgKK6pa&#10;6rrTOIrQXdnDjhV/ZfA+iMP4OEo+Mo6MfhIhq7o+gqVVXWGswVUVWkNCQN0YAtdv30JMVM5RNzXW&#10;OmLKR1HDaRzJMZBjoDvs2G1vcWX9UmimKDVGXdaE29vb4laOnN3qivVqweWTcxbOoHLAGhFqgyIM&#10;Y+T5iACiIh77R3/8x7x69arUKSV/mQ/dxgiMO02T1M2L6C+IkJgSRRG8j8QoIgB13ZBzZntzzSe/&#10;/FjE2bQWcTVdnLerClu5onEiYGvf9xz6AZ8ii9Waqqq43e3wIaCdw2jLOE5S6ysCK1XV4KqqiOKI&#10;GJE2cv3b5QKArhPhgOVyJUK5k0DxwXuGYWC/3ZHLehm85/z8jMNhL+7aXYexFX6K7HYHQhDofrNZ&#10;U1WOpmnkGYcr6/gw4kcBfEOOrM82NIsFWesy3mT9QBkBflU57/YTN1c3XF9dE0PE2QqyYr/bE1LA&#10;T8NRSDrLoMe5GqM1MYoAKcj8cE7EEDJSF558wDqpGYo4hSJmmZPNoqWpK5LK5Ci1mJQVKSu6fuTq&#10;+pqrqyv6YWR/2NMuWp6cP6FyZcz7iWEYAGgXi7LO5/I+HOs9c01DarsiqppiFAGFGOn7nhAyyphy&#10;jtVMY5A1FjkDeO/LXJY9Q6BiJQJS1lBZg0EEGsiRnANGZYzKIgTmRxHH1JrVckVTFeGLLDmI0QZt&#10;dBGI9CKOEOPxOZfJGT9OjONAVTtQDrSh60e6IlhwfX1LP/ZUi4bvfPd7/OZf/TaXz5/TLpacn5+z&#10;2qxJZLpezhHjOMgzulLTN0YTvCd6T55rh82Ctl1QVRVNs2C5WrFcLtisl5ydn1E5cSMPUfIpjGUY&#10;RTzhcOjpOnGQf/v2iqvra0LKLNdnLFZrXN3STxNDN3C2WWEUDH0nAhIh8fbtNTfXW7a7Pd4HULqI&#10;/fSMky/r+d1abI0mxYmx7xiHXoSfRs9+u+eXv/iY169ec3t7yzQFhmEUsR9XiRBOEbYy1nF2doEP&#10;UcZjERuec4uYikhPEAHbqqpo2+VRYFqpXJ53SXU6RF+e5xisUlw+ueDy8pLVasV6vWGxXDBOIkI3&#10;i2tXVUXTNijrqJqGZrGUOngG6yqUc9giYCz1WvnHlrp7mCZ2N1v6/k6kyweP0oonv/adU1POKU5x&#10;ilOc4hSnOMUpTnGKU5ziL22cAPhTnOIUpzjFKU5xilOc4hSn+AuGn/rj798Fgc/N0A8B2Puw6cOG&#10;wvuv97Dx8LHXv/9nD//OQ2fzOd4FLj8EzB8DYu///fvxLqD+Xf/PfdB3/t5z0/tXCQu8Kx773I/d&#10;o3e9/vy5HzY9ftX3fgxSftd9fHgf7n//+/floSP5/fv70Bn8Ibz88Pu+q5n1XdfgMQA/F/D54Wu9&#10;y3VvdlD/lb93754fr3F5q3e50L/L1X6Gz1F3DfKP3ev7Y23+DHfOYgKtMcPzpZmKe68LHKGSGdQ/&#10;/p47B4rj67xjDuoCSogrGqWZ/g7OfzjGZtfJx8bxu4Qx3jUXHov7blZfNqd0+Tc0ckMvAAAgAElE&#10;QVQVIE4rhaYA8MagrJEWUCXO5nZ23nIWZ11x4DCg54bKAuEqxdzWrLKAILNXXFaaHIt7crnSzlmc&#10;0xijqOpGHIKMxlqFMeAqS86zA7I4mrx5/YaffPRjXr2+wlUVT58+Eddp7iArZw15bn5XutyLTIyh&#10;gP/i1OijgKFV3RTXMIqjbiDGdHTDnq9pygKrhAj9MDFN0kg8O8dfX91S1a0AZcWV2yhdQBlf7qu4&#10;5KQC4PngGScB6uM0kXOkampxuCiNlQJupOKc5YorisxJa6QZ3Bh1FCPQSqGOjb1emv4y4k6ri5Nx&#10;mctw59409j1GgVWKFAMqz2NpdmVSBZ5XVI2lbqRhTmlxn48xoFQublHxHqQqjeBKzy7WIkBgraWu&#10;alarDX0/HB2hBBgU5x1Swo+DNF9rgQadNQKspEzOUVyijUYZXRqbZodHzdX1DSlmxmHgk19+yna7&#10;E/c3rQnTxDROR3EBXZQ03LFBt+whUazmnDa0dVVcu2dIwEijd4w4V+FsJfNIFwixrINWa7Q1TN4X&#10;FzqorS0iEOroghtDoK6k0d6YeZ0s4yaLS2LlLCqLY1cIAjJOfiIWZ3atBNRPKRKSuKOnKG5WMSdx&#10;ezcWP3lx5C0L5yymkHLGj+JEqaw4U4/TiFaaEAL90FFVFYt2RU6Zm5sbhmFgtVpROYFvZb5FaR7d&#10;7UkxUTUNShmMcZxfXHC2OWcaRmLwNE2FMSJEFP10hH4gs1y0Bdoe2ZxtCuBrpak5qwL6WgEjTQFB&#10;4ej8M04TFxfnNE0tUOa8XiJNtk3bHiEBYywajbayLgrgrumGnu1uJ+6bpbHSOoexuji3ydiZJgHi&#10;QgiluVMTS7NoTpn9vuNb3/otPvjgQyqrj2OpsgKWWVMTYmTyY4HKBeZXShfBBFEWqVzFerliuVhi&#10;nMVVjroRsNbY4hh0hAkFNp0dcq119H3PNHYFADdUBTK3VpMjnG3OeP/D91guW1xlePHiOXVTgUrS&#10;hGkNFHELpQRg1kpc7Kyz1E1LziJgIr28mqoIFxgjn6sfPN2ho21b1usNy+WKytVoddccS1bUlWNR&#10;V+y3t+LoncqeYNzRYdo6Ocv4aWS3vWa/25Ji4uL8ApUSKQyMQ4f3ntV6UxyRQnEyUsd/BbJWxzPA&#10;7CAZoydMHussi9VKXP6Q8Watpm1rmqaR62nEnVMrJW6MMaJSJkye4EWoZfKBcZiOLnVPLy64OD+n&#10;qWvapub8bEPtjDTpkrm6ueHTT17y8tUbhq6TRl6lGPoDt9st+/2eHBNnZxuUyuwPO8ZplLW7OAuC&#10;rPkxeGLyhBQxrsY1zbHpWimFtg7lGrJxDCEREigrzafD5PExM0yBbTdwvd3Tjx5Xt9SLBVXdEMlc&#10;b7fcXF9xOHQMPpGURmkLJKaxJ07SaEyKqJRwRUhidpsyyjD1A29evyXGwHK5ZHO2oVktWWzOWKw2&#10;pKzYrDdH50ZdznqpCMT40aOSnHNDEIGRqq7xXkQODvuuOKdmEVmwMt/vBHPkQJBiJE4T49CLcI61&#10;5CyQhFEaYiKGOwfWlALXb99w9eolldY0zlE5w3q1YLVeFdjeYZ09uu+ameBFoYwlKU0IxZk3RrwP&#10;9867UNWNNEVrU17LYJwBJeOuqhyJiLOmADbi4K6NQas7uERc3Y0IuxhNZS3GieCRVpmr1y9JwbNZ&#10;baiq+gigy1ol+9wUIle3e97cHhgmmbu/8eu/gSKR/UgYBtLkj+IyGZmnSiu0VYxjTwgeXfbkrj+I&#10;26TiKNYBcsaoitMWuQgpdAf6YU/0A4f9nm63LU3tcva3VYMyRtbgENHGFBdOAdtub26gND5X1lE3&#10;LYP3fPzJ53RdT11VHIaB0QcOw0DXDRy6jr/5N7/H+mzD7e7Aj//sz7jd7miaiuWiIabAoRv55Jef&#10;8Oz5M87PzohBnL6ssVht0Crz9fdfkFMUwRylMcbx2WcvcVbOVnLmA9EsUnTjxOgD+64XcH/yBB85&#10;P3/Cs8vnHPqO2+0NP/vZTxmHkWW75mx9xnLZ4KxiGkfJ4XKiO+yJ0bNcrmjbls16xWq9oGrKWLJW&#10;BAdQeO/LvBRHZGMM/9P//L/+ueor0zQ9mqc/rEnc//1jgnUP82pdRMvu7Ib51XxNf3Vd44uAZpGT&#10;eiAcyDGzy6QiFhV8wE++iBjIGSrNEFaOXF5eYp3Dx8TtbkvXdwzjKE7qJRecxokUZByQMy9fv+Jm&#10;u2Vzfs7TZ8/EnTQEcU3M6iiwFmJgnMYC5svZbooB771ACDnhmhpTuQIFCIAWg+fi7IzD4cDtzTU3&#10;11dMQ8fZZo3WqogmLGlqgeO0lrNX309c3R74+PUbfv75Sw7TKHNMa9bLBZ988hkxwfmTp7z/4Yfi&#10;zlo35fMJuHI/V07kew7pd/di3nPv8mC5KykpctYF8NFFeAVCFtgwFYGnmHIB/oysN5kvAHePicmp&#10;AoDlshfVZS//o//6X/k3/+Jfsn/5GReLiqWD5xdLdPK8ff2Gw6EjZk1SCrQFNPGeiJ4qAhIxRm5v&#10;bzBG8+2/+lt89299l6qpef32rUAaBWQ2SsbaNE1opVgvWslHU8JpS4iR62uBVLpDh1EGpS3NcsXm&#10;6VM2l8958Y1v8r0f/g6XH3woa6QPxALy5VmRJH95TeF+DfFd8/Bd81jdU0J8VAQU0HmuFyS0md2M&#10;Je/xw8Sf/uGP+H//1f/JL//o93lSwUWteLqs+davfchv/JWvc/7knO12y0c//jN+7/f/kM8/e8Uw&#10;TOW8YwsMDcrMwn5KHDlDIISIqwTuNUaXPVzuwSzclWLgax9+wN/+wd9i0VR88skvaOqKF8+fcX4u&#10;4M0f/NGf8pOPflJcxw3rzRmr1UrAq5yZpsC+26OV4nyz4cmzpzy5fEK7XvHk8iln5+dMfuL6+ppY&#10;hGg26404wLqK/+GHf4/v/L3fxS6XoEHlo8ydJH8gLvCP3L+c76DJd9VRH60RvkPg4F11z4dr98Oa&#10;8MPa+Hz/7+pFHPPo+f8xpoj7WFP2xQJ/WVPEeiqcccd62t16cW8dyffqge+o1d6HbW0B74yR3MVW&#10;9bGGaF2Fse6eYIdiv93xyWef8LOf/Yyqrrl48oTz83OssQzdwDSNBdR3WFeB1lIx0AL3ee8x2rJY&#10;LJj8RNuIG3f0I1PXEfzEYb/HGUvVLhC4fOTV5y958+otQz9I7q40deXKmSgd3Ul9jEexSRFaFAGf&#10;WMSgUEoEUZSIDsSyl4zjREyRzWaDK7UmXUS9rJazLcXJ1ZUc0zlHXddYa0utZ66/6nvCa466aYq4&#10;gJL8XukixORFfBKpIYUQ0NqwXq8xuqzLOd6df7PUPXKmiGUo2qZm0dZFGFFA5XGYcLZi0Ta0bU1V&#10;IOwUI/vdjuA9OosTtC9Q+Wa1Pgpz3q+jzuuzJlMZy83VFd1+jwLa1RJdlWulRFQTpRjGiWEU9+Ob&#10;7Za+27Pdbvnss8/Y7fbiMGwdy0WLLc7k4zBwOBx48/ot+/0OUwS0dBHbiwWw1sbQNm3Zs+9ERaw1&#10;R5HHOYeeJhFuu765lmviRMhyuWxFdKIIgYYQIYvQTQwi1CCvK4KJ1jqBHkfJpZq2QReRTQFOI6RE&#10;ip7D/8/emz1JkmX3ed/dfIuI3Ku6ep3BiABBkRIhiDseKNFMoiiZSaZ/kyZINGrhiyjS9EBxEyXA&#10;SGL26enpvZbMjIwIX+6mh3PdKzs7swcQHhGnrawtqyLDt7seP7/fd7cjel+E1Rml8tLH79PdZ/PQ&#10;eYyY+2JVVTgn+5SYJF+mjMG4ilev33Bze8vhsCfFyNXFBTlFwjiKgUnZU6eS05n78dt3GzKOzrR7&#10;o0TQmlKSfpplnvDFfFWEiZHd3Y5pKgaWKVE3rZColcZVYla12++W9ddsXqaN5M9VITEbZ4sBZV5y&#10;msZo4iSEYKKck/QvMTzVWouJllKSI3YWrRExr577d1oMEOVZSU6k73tCitSuknno4pyzTYeOEU2i&#10;qepiOooQo8stS3LTScCnn322jLFzf7bWsupanLFiepoyKsvdjTGU/dUtk/fUbVvy0LK+c7bCB0/y&#10;nraui3mm5MrJuRDoRfytyjzhvefm5o5hnEgJYpac4u5wIKEwxjGOE94HrBNRqixglVyfUsVQLJV9&#10;gaZpW7wPHIqhSF03xbAtUleyBxsOA199+QWbkw11ZTnZrKkqRz8MoDR3uz2ukmsoL51ou5aTkxNs&#10;2QcoEs5ocgxlvZ9IKrE+XdO0LRiDrWp8QtZqSL7EWIerXJmfHG1dY4zm0O8l7zuNjOOAIqE1xQTP&#10;gDaMU8m9KaGEU97j5Sw5DKPFrGPygSmEMl4XE0KjqZuWdtVSVZW8WEGVNmzEnDcnVpsV6xMxu7RO&#10;1l3T5KWP+FAMKWyZv0T0vznZiJFyedcm7V/GuXkNsuTfU5J3OcXwy4e4rOFmc2TJ11GMZAMx5eW9&#10;T0ySP6ucw1mDNVpyZ1qhiOTg5d1/DMQwEbysIWOIfPHZ57R1w6rrOOx3smczFq3EUCBF6Qtt22Cd&#10;xZBJ3pNTZL3uuLy64MWLd8Q89NklIXjevHnFdrslpiC5+NphrGW9PqHrWipX0a062lUnefxiBGSU&#10;om5r6roihci430PK8r7LVeWdgaNtG9pGzDRX6xXrdUtdVWIecnNLP4zc3e2YUibExBQCsZiEt23L&#10;oR/JWJSuGKbIofdYVwT2XU3b1ZAC09Dz9Vcv+frrV+z2A9MUxbRBG3KWZ1fVteRnY1zmhv6w5/b2&#10;mnHY46dBTBhDlHeDubxfKma0gBDt+5Hd/kAoptRoQ4hQ1y1ttxJxe9NSO8llKcCPE4eDGI744DHa&#10;0LbtkqOnvGtaKPTzGwEFIXimyWONo66b8q6jZbVavc15eXlXZytHu97QrddiUF05MXVebUhakZUS&#10;Y7nVCmer0n4oOU/LarXm5vqW7fZuEeqjFJc/+EvHopxjHOMYxzjGMY5xjGMc4xjHOMaf2TgK4I9x&#10;jGMc4xjHOMYxjnGMYxzjTxkPBfDAo0T3+/9+P75ZSMujBYlPCVofxsOixF9H4nmKYP5UYepDIf1T&#10;n31YlP7UsR4rKJ6pOo/dm/u/85Dq9ti9eEr4/us+/5hQ/Knj3S/AAr5BvXp4j56Kh8YIjwnd55/v&#10;i8MfM0q4X6D52DFnclG6J2S9/x3zMe8L1x9e8/1rfMxg4eG9/662cP/v79+Hx+7JY2L7h8/rsWM/&#10;dS8e6xcPzSgensv9+/ZYu5w/c/8c7/88UwLzg/sPb0X1j9HYHytIvn99DwmHT13fY5+7/333KYrz&#10;eT9lPACFqHuPeG90EUmpt9ROa4yITV21kDoEdpgBDVkD8jtppuwVUfFMmH57LRQhpRWSSaF5G6Mh&#10;v71nxlS4qkabQqwuBY1fv3zFv/93P6Q/9FxdXHJyskKpTMwRtxh/aFKSQj6ljQiKkIJXbZ0U4ymh&#10;ZVujmcaBse8ZCm3bFgpR09R0bUPKsN31DF5oKiF4Us4454gh8errlwu9vq0rKd7NIqpISYg4Qh5y&#10;hSouhdDRR6wyCwWl7lpMMRnIqvTRUgxFoaJkKKQfTV3XS3FlKqQmYw3GmuX5GygEmHvj0Cw2tEYK&#10;bzJUVS0FQVqKBZ11hWhZioUURQQoglkReGdi8KSYSmGREDJyEXobK2S8FBN9fyAEKaKWgs6ZKBMX&#10;AtZMf8opLyYNc2EQiHCInJnGAWtMoYMVqn0tn4s+Yoxme3cnBcMo3rx+I5SrUoSepcSzkMI0RglR&#10;Wc8GHjESJqG7ayWEJkDE+dpATvjJC1Eka2KQc1+tVjRNs4h5YikCVEpES/MgobReCseFTpiZxmnp&#10;X1JEmpbi5/mP9/4eoVSep/cT3o+lsG8uQi/jQFZSoIwUvVlbYa1jGESUZpzDh8gwjmxvbxn6HqVM&#10;oYhX98jz7TImGCMFlMMw8PrNGw59z2q1oW5qyFnIL7qIObMUdnWrjs3JCecX51xeXlLXFYd+j1IZ&#10;lSM5BVROWCX3d5yEfOqsFI3tdnc4J6Lnum7IiVLUn4Ts2zWcnm6o64qYimA0Jw79gFKKbrXidrsl&#10;lz6ri2hWCqDjvdG7CGPKHKu1LvT3HdbVQOZuJ6L+rm1omprghe6OUoX6LkK4qqqY7VCksM9yeXnB&#10;6ckGo6S4U+dcBOSaGEQ83/eHhYy33+/Z7/e0bcs49MQoxcxN09C0LU0j46YPUyE4S5uY/EQqFCxl&#10;RNTovRhiuEqEcCI2KGu10lfXqzU5RppybUrBs+dXQklOUQwcEJJQCHLfYhYGnYw9UrSrjSZmEci7&#10;QlUkU46lCTmx2+8wWpU/mlUnRbfdqpO+WQrC4zSRU2QYh2KSIfODqyp8DAvlzPuJceypbMVmdUrt&#10;LBqPKyTBYRrkfCoRfczrAlXI6D4EMXrwfhHPBO9F2BgT6/VGhFQ+sL/bc3N9I8TpHKidkbkniZBR&#10;xBxxKfLPScYcZnJnCCJgQgw2KmdlnPFSGO6noZiBaE5PTnj+TIppry4vWa+7ZW6NORFCYBiEALZe&#10;rZmmkWmahMRXOUwhjYfJ0x8OQqscJ+52O3b7PcF7Kfy2FlyFbTvq9QZT10QohioiJL7bH9gPIyFm&#10;ktJkpfFeKNFKGbS2bNanXFycs9lsWK/XaBTRD1gl87NRuhCFdSl0l7Fq8p5YzvFue0dKmbbrqJoG&#10;U9WsT05o2lUhv4vQQxfKuQ9hGat0oZ6pnKkqKzTjtl2EOHXT0vc9Qz8wjkOhyLtF4DSbMVVOiPDj&#10;OBKLiYexMn+nmTBcKMNCZkyQEpv1iq7taOqaylUoKBRNEX6mnBaymFHgtBBwRa0raxylFSkEpmEQ&#10;g5wiblJKTEm01iJcL6Ki2XuqqWW9UleWzWbF6cmG9aqja2uauiokuoTVLEX5tXNCbvSTzM1KcbJZ&#10;0XU1q3YFWUx1lDJQxPOHXsal7d0WZSwhCQF03bV8/4P3Wbc1Kidi8CJa8lNZg0mBcphGhsOB3d0d&#10;Uz+Q/EScxtImZL7dbbcc9nvevH5N07Scnp4xjp5xGun7nkO/YwoiBpN5K8nvA3XdYCsxtpkNh5QW&#10;Iqu1jrEX6vxmc8bV5XOMNXz6xZfs9j3XtzcifKsc3kf85HFVw7Nnz/ng/Q948c5zPvnVp3zyyafc&#10;3t7yxedf8PHHv+T2bos1ll9++hmv31zz5//8b3N6ekrfH8g5cnpywtnpKWdnJzTz3JoS4zTw2Ref&#10;8eUXXxKjFKRbJ0Y1GcX2bs/NdkffT5hC4a6rGmvE/KRbdZAV213P1y9fU9cVz5+/w4sXz9lsVmV9&#10;EEgpiJlTSmht6dqO1WpF19Z0XYerKzAWV9eEKATjEIUsruy8JoW/81//93+i/MpUjGeeMtH7dfmG&#10;J3MV876MIlx/Qoj763In3zyu7F0e7l3fEupFCBSLYZGs3RLkSExx2XsZLYLvi8srrK1Q2rDb7dgf&#10;hJR3drLhdLNh2O+Zxh6t5jlVTLWunj9nfbLh2bNnxBix1uF9YJo8fvJlDBKBRyrmIePk2d/txTzL&#10;GLSraFYrXF1zcXnBhx9+xOnZGVVdLXsVpXMRAisxZ9As9FQZklTpE3f86svX3PQDI7A5O+X777/L&#10;edfSWEO/2/H65RtizJxdXPDs+TtYWxfhdRnWZqlBApSIkB4aIt7ft88GPss+Nasi5KGYraliFFY0&#10;OsWIQCkx+pDvYiG/P9wzPxR4W2NoqgqrDT/70Y/4h3//73Pzq485ay2tg5OuZtVWvHz5FYdDT0xK&#10;zEpSJmWYvNBy5/khejG9EXLpjo8++ojf+s0/x7N3nnNzcyt7iiJOykn2eELTDRil2azW9H1Pzpm6&#10;ari+vuGLL79gt70jJdC2YrU5o7s4pz4753t//rf5T/7m3+Lq/feZQmkrXsRocofeiki/S7x8P1/y&#10;VL7ssbzQN3IaxWTwfv5DnqE8R6Uzxhb6dtlPvPnqK/7JP/rf+Ff/9H9H7V5z1RpaPOebju9/9D7v&#10;vfscU1V89uVL/s2/+UN+/JOPefl6y92uX0R/2qhCgJ3X8EbW46UtUMaJXNbfOQdONytOT07Z3m6Z&#10;xp6Pvvchf+tv/hWcUfzsZz+mqhznZ6ds1hu0sfz4xz/nRz/6CUpbctKsNyecnp5SNw0xJxETTyMx&#10;R97/4H0+eP9d3n3vBdpZMBpXV0yT59Xr1/TDQN00rE9OsHVLcg1/+W//bX7zr/4VdNfKuFbEQeJ/&#10;VUz0JLPx6LNLxXTisZztU/nUh7m37/q9p37+LuPOeWxVM619zguhyOmbhpe6iHJ1MSBDqTInVlRW&#10;xi5rHLZ2hXIuBnmyxJI1EurtPbgvtn8sX6zLeoosQkpX11hn0VbjimGcmY2LjJgfjdPE9m7LD3/4&#10;I663W3KGq8vnbFabJT8o6zgza7uW+SF4mYfX6zVN1y7CvOiFjBomj0UMD1XZm8UouYjD9o4wTYVu&#10;XHFyssEVQyxyJAa/GLpp3uaA5vyKKvs8ylzmXEVKkcl7EdQ3DU3TvhUsKyVrg8oyFmGjMeYtOTuI&#10;qDzFKMaCxeQLpYu51FuB/GwISBbKtQgmJ0IUerbsK6MYsXQdmlQMO3IxgxLzxxBljm3rpoiuA67k&#10;u7wfi9mmXKetrJDRGxEK1nXFzc2WVy9fY6ylqlsxNmtbnl1ekEMglzW9rB3lHGIQcbVzjnEc2e8P&#10;nJye8uyd52CNUL/7nr4fyUWEudvtUcVAb+j3aK25vLzkbrfj5voNbduwalvJrVrJNxwOvTzDsp8N&#10;MRbjTrk3sYxlxhouLs5Jwcu6WmvJEZJJIS3tWRWhdd8fuL6+pqkbNkU4XxXjR+sctSuCxZwJfsJP&#10;YqzoisGetRZTTE+N1qUtR4IPxOghJbTKTMPA9uYWVebTmGMR25ZcdExi4pnSt95/zGaU835meUdR&#10;8ptXz59zcn5OKjT0F+88Y911VNaSs5DnY4pUzkExMy0DAPD2ndSypkxiLhRCLOPFfI9FQB9CYugH&#10;dvsDt7c33G3v2B8OGOdYrzdiSDBNVHWNq2q221umaZK8dl1Lrk6rsv6VdX1T15giyJ9NHmXtkooJ&#10;p+RGxYQPclYYbUvuXeY4MZlMSy5ETBc01laLibC6l9eKOVFXFScnJ1xdXbJZr7AKpr6XfXLJGVPW&#10;SuPkmULEh8Td3Z6b2y1d17HZbLi6eibi99WKD99/X/IjwWOUxhorgttczMvGkf1uf4/IHqnrGleV&#10;PFVONLXsYwA0YgiVFSV/n8oYr7m53rI/9FxcXtJ2Hbe7HXf7vRjOxIifJoaS61NKl/nCLAaAxhSz&#10;hmIoJR4RYuo5Dp7d/kBTcul6zgFkedd2enpGU1coDX4auNvdUVU1L959l370KGNoGnlXsVqvePbs&#10;Emc1moSKgeQ9KidMye/EGKkbMY8FEay3q43soX0kZXBVLUZk5V1JTuCcoaorlNX0w4GhP5SxrcG5&#10;qozZmiSS+HvvTd62pzlREIopSkiJEHMRQ8ui31hL3bbF4NbgfSSneb0sv6+txtWOzWbNs2dXrDdr&#10;6qYmeM+rl6+4vn5DCJ7NerUIi/v+QNOIWWQm46pqGVvKBuGtIL7kBF1VCNqa5b2Utoa6rim+L6Sy&#10;dxrHt3sjpXKZg+Rdh9EKWwxdY/Ck4Bn6AVJGFWNQMdqC/XbH3fUNh91ORNPjSF1XOOsWUbpzjtWq&#10;K/k1MQ+srKZras7Pz1h3LZtNywfvv+A/+MH3+PD9F5ysO4ieGKalf/hJjDDPz07FzIZI8J7Dfr/k&#10;c8R82mK1Jk6ese/FWFNpcgKjNE3lJP+vRNTddS2bzQaKaV3TrujWa6qqYrvf8fkXn/P6+prTszPO&#10;zi6o247Pv/iaX3z8Kz797Et+9rOP+fFPfsKnv/qU3eGOzaYhBM9+d8fQD2y3W4Z+oG5XUAyiY0yE&#10;lMjIuGTLHnjoD9xtb4uxcqKuHNYanLWsOxGWxxCKkWvDarWialqygmGaGKaJvh+krygxDL7b3okZ&#10;Y7luZzSuMig9v1uscHUlptEpiW2a1st7EclLi5luKqZE3nt8CKSYy6islv6RZlOZlAnBMw4Dh76n&#10;blq6ritvkySHl7Vkdee5bTZBSyDvArUmp7y8Yzkc9lgr5owpJ67+3F8+FuUc4xjHOMYxjnGMYxzj&#10;GMc4xjH+zMZRAH+MYxzjGMc4xjGOcYxjHOMYf8qYBfDfJVK9//NTxX4P49dRkp76u/tFow+Fyo/F&#10;U2LePw7d/bHrfiweI9DfF7HPYj1gETI+pKk/VoD8Xffv4X2///NjovrHrusx4vzD37tfjHVfRPxd&#10;lPrHyEgPRetPCZ/n4zwU2j+kxz8W32WI8FTh6XdRvPIThbIPj/ENyvsT9+Ph5x/7jl/Xjh8j1z9m&#10;SvFYP3rM9OCxY8xiosfa38O2+dg560JjebSNzuQoa79ldjAf+6m+91Tx8FNjyVN95P6zeijkeNi+&#10;ZsKKuieAF+KIFKg4J9QLa12hsRshwhsRu2ltUVkIsiFlskpSuDxTwxEJ6Eyz/qZRxlsRm3OuFC5q&#10;nKmEJqEKaT6z0EyU0SSkKOvzTz/j888+pWlqLp+dc3Z2sgiZhZQonzelMFRoRjW2qheqV4hBijK9&#10;CKumcWS/33NysqGpa5qqwvtAP44MY2DwkeBFiJQVuKpi6AdCEd+tuo71qkWDiBxLk7DWUVWOphXB&#10;aiji6ZyF5LaYKWgRP2VtUM6QcpICSG0WOtVcUCOk6byQuKpKCn6slaIxay0a8FNgv9vJM3VuId2m&#10;nBfhvZpFP0oJkStLIVVdVcUI4a3IDuR6YkoEPxFDlMJwQAmfXQThVgqajNb4aShCNCmAdqUwMd8r&#10;dtXGLEW44zDQHw5FTBxLn6OQXBTD0GOUkLp1EeMba4gh0vdCb1VZhPE6Kw79QYS5WokQPWfauhaq&#10;Trku56SIuK5EvJcKUV3MRuLbgtpSKHif3um9p6prVqsVrhKySyjPyJT+qK1exLtaKfqhXwr2nHM0&#10;jRBHjJbCTFKWoj8txaWmkN2lELC0aaQAPKeItSIy0Prtc5b+LjTZqvTnqmjia7oAACAASURBVHLU&#10;bYOrW6YQ2B969rsdv/jFx7x+84au29CuViKQ11JMarQtheyOnIQsdXN7w91uR0ax6lZUdS2F0TmT&#10;tRHCetMxuwooo1hv1nRtI4TsMJFSIMWJ8bDnsN2SY6JtuyKkH9msVzjnGHohfhlrcK6mrhsur66W&#10;gth1J4VzwGKy0LYtV8+ei0lFEsLcTGnNScZhUxCxUtwdCcEvFLIcRaIRQuTQS4Fs07RMfqKqRAzh&#10;XCVCrkKjDWV8F9GaXXw/rKswRvPs8pJV28gzi0KastqQohQQSjG7Woj0AH3fs+o6/DSy226x2tI0&#10;jfRdZ6lrx/X1NZOfmIJnmMalOLsfRrmeuiLlUEwyFNZYgg/yb4WsbK2lrhzaCJ3ZFOH8PFf4GJai&#10;7FgKMEMW4Z33Uvgt7b+673ci7XAWgRRC4WHsZS4xmjevXvHqq6/RClbrTsw7UCTvCX0PIdC2xVSi&#10;iGd0GW8yCavNIvqwxTzDKos1uRgNeIxROOsWsbVQnIIIdO/NfylK4bNG4UcRsFknFN1QSKExZiEj&#10;e0+KUjh5e3NNWyhOcaaQF6F78l7WxwhNPvuIipEcRnIIhGlgGgY5Hz8xjQPJe0S3L4Lk9cmKs7NT&#10;Tk/WnJ6d0DQ1dduwXp+wXq85Pz+nbVsRYypFU4uZiTH6rQkOQn6cqbAhBPphYHe3Zbu95es3N7i2&#10;o11vCCiUcbimJmZFiDD6gLIO7Ry2ajg5O2NVxomUkhQFtw2nJydsVi2rVUftKpwWZi9xghRYdyva&#10;RsSRxsk8OgW5n2HyS5F4CNKHjKuZQmIKkWHy7A9CXxNhhZB/Z/G7zE2WFEXwS0pCblKIYJVMVtC1&#10;rfRhbRj7gco5jHViKlDWh1aLILJuRUBvnV0K82MU8bIUxAYOhx2H7RaVE5U1dN2KylWFlic0U6Fp&#10;BzFCYKb+aiHAM5uWiGmFJmO1pqkr6raVuS2mIlDxRWQlFMXgw2JY46wmp4Atz17ljEqRFCdpq9OI&#10;H3pynMh+kvbnJ4b+QBhHIXZ5jy791k+eQz+w3x/oxwmlNSFHpjARfZnfjOXi6orLiwu+98F71EZR&#10;GaHIi8ikCLOyGASQEn4a2d5cc9jdEcaRMPWkEMgpgIa73Zbb22v22zveXF/z2WefYatarj9FxnFi&#10;GPtCkSvGAcgc17Utdd0spkDjMJBLP3JOiIXjOHL1/DmbkxNihv/7D/6Qzz/7ku3+gCljegYuzi95&#10;c3NL07SsVmuaqubNq9fcbm/xIbC723F2fob3IoRRSvH6+oa77Y6262hbWf/UdcVv/Mb3+eD996is&#10;IUQPhTb56vVLPv/sUyYvZh5d14lYpulAG375yadMPlLVHSkVIYBS1E3Fat2yXq+IOfPy1TW7uzuc&#10;UVyen/Hs8rysz6ZlrdTUcj4KzWa9ZrXqsM6JmUiI7PqBu0PPFCIhJmKCqZguaSfGUf/53/vv/kT5&#10;lVkA/3CPeP9nY8y3TNAe7s/nz82fpVAphehpHqF68409x2P70W/vM79NgL83k5VzjCI8YzaDGUkp&#10;EIpBzCwIRGm0sqzW68VoyocoBNe6o2sa9vudzJ3OUtU1uYzL4zRyfnlB5Rzr1RprHXVVMw4jY98v&#10;xhIxyixIVvhhxA+eUMZJU0RPbVvTNDWucjR1JcThrqOuK042azbrTsx6YuZ2e8vt9rZQJj0pK3aH&#10;nv3g6WPi4vyS7737Hh89v+S0sbQWWmdxSuOHidvbHft+kPnh4gLjqmVuBtCqrEnVWyLl/T8Pc0YU&#10;Ma/8V8Rz8+eZrbmKcguhkMpMp5bn85Th4fz8Y4w4Z2nbBq01H//05/wvv//73Hz6CZermtYkKqvQ&#10;ZLa3t2x3e9CWfvIMk5f9aRLRxGKgRyJ6MaYZhgN10/Duu+/w0Ucf0Pcj/WEv6/kYRcxe9gXD6Mlk&#10;mrrh7OSUu+2O292O16+v+fqrr9nvdiKeaFpM07K5uKI9v+C93/pz/Ke/93tcvPsC78XMZF7rKjX3&#10;gyKMVfpbZpFzzuupvMlTJnpP5o3UN/Mry/GKeEqV/akzjtCP/Oj//UP+8f/0+7z6xY+5qDIbm8D3&#10;XF6e8eFHH3J1dUVE8e9+8jP+6f/5z/jkV1/y+vUd4zAtYmkfAlrbYjgma0gRRovAyRhLKGY1sv7P&#10;nKxbuqYi+oFx3PMf/qW/wN/4a78LMfHxL36ORnF1+YymbrHW8e//6Mf89Ke/IKEIPlE3HV23kmMa&#10;hQ+eu90W4zTf/8Fv8N677/DBB+/LmlApTFXjp8TrN7cMU6LtNrSrNdk4zOaEv/pf/F2+9xf/I6ga&#10;yLoQadVCrKSYGWklc/vDSGX9px7k675FYn8k9/fw778xPj5h6PnYs//OXOJMbJ8NDfO9/Nc9ExNd&#10;aNDayD5EFSNGXYyvZgMzGdMa2WMUY7nZxOipvPXDfGrOsocAhdburSGYUVS2wjm75EwwiqptxPwJ&#10;Ead+8cXnfPKrT7m+3nJ1ccXJZo2zjrGIuyNRxoMopnl+mhZTuaqpJS9UWfwwLGJJZyQnY5yjdpbK&#10;GqZpxDgnhhhNjbOa1arDKIh+RJGLKV8q/cAs7WGcJsZxKHTw0oezLvOSJeWIVkaIxGWvM4+uKUUR&#10;8g4j0XsRASYZ3/wkJOJU6M2h5P4p41k10+G1XqjcYn5lv0EkngXLOWfapqGpK7RSYs6UKZRp0ErM&#10;zmLKWK2orCmmTjBOIyH5Zb2ttcE4EUxqZYq43tLULT5kqqphtT6hqh0Xp6dUxnD95jX7u63kqJyY&#10;c4YYpb1Zi3MOHwP7w4HVekW7XjEWAzGSGDxM0ySmeIcD17e3BO9p24ppGrHWcXZ6SlWL6dCqW6GV&#10;Xsw2rbWLQdbs3qLuUeDne2uM5mS9ZvJDyf2ImahKCj95QvCEMBXhn/z+oe+5ub6haWpON6esNysU&#10;eTFoVBl0eeYhBrwfZbwu5zKbHJhiRplSkN9XYvaZUmR3txdKPJLHVMUoVX1jfJFx6v47onnun0n3&#10;WeV5tBCTzZTISrNabzg9O+NkvWGzWrFedbJnILPb3uF9oG1bYghlDd0sxkVqyeWlxahOnm8qe+Gx&#10;nIch+cR+t2N7ty/iWjEECClhnOPy2RWuqhnKnmi9WjFNYozQrVacnJwylnXvzc0t3nucMVTWFdo1&#10;xXhTjMyMLoa6zEOt7GspY6Hkc4sxljM468oc+zYf1rZtWV/aJY+4Wq04Oz8nxShtbrWiqisxZouR&#10;3d0dMWWapi1Gf5FDP3AYPP0wsT/0WFfRNC05Z87Ozxbh8jgMDP1haUN1VRcjOdnrAlxvb9BWL7ke&#10;6ywhBhnnU1j2tBSj11RMOub+VlWSm3r96g0qK84uLrm8vGIYB/b7veRZQsBPI7oIYic/cTjsSaRC&#10;iW6KGeOcP4/44Nnv9/SHkYuLZ0tuaTajCDETfCSjSq4pEf2IHwdSSjx7/pwX777H7jDgY6RbN7Sr&#10;BucsJ5sOoxJ+OBAGIYynIHttMRDVxeRUTNlcXdNtThjGkf2hZ4oBlJF1khKzi7quJWtQxN6x7Ikq&#10;4ySvhSrvZAwhQFYGVzWSB7aWrLSYYmnJm/li1JlRZK2ICXyUNcowjhz6A8Mw0PeDGBwG6SMxJbS1&#10;WFeJABtJ71ZNxWaz4fzinM3JhmdXV5ydbKidZXNywmrVoTQyJimFsU72bfMYkDPaGFnNlz1dZS2b&#10;k7UQ1g1UVowGmq6jadpiKKvKuyERg8u6N2CtISfoDz1Dya3N70/GaaI/HOgPB+IY8D6gjRWx/yS5&#10;9M41WKXZ9wco5uiu5HOtE6MHa00x2VTE6KXdKoUm4ZRCZ49RmbH0kVXXolVm3TScbTacbtZMw0i/&#10;vyPHiB9HDvs77rZbYvAydpecpkqRse/x44hKWcwKZcEHxYwx50jOCe8H9rs9KBknlLa4Wvps07V0&#10;3Yrrmy1fvXrN16/ecH7+DLD4GNDWEmPCWcfzZ5ecna5YtxXfe/cdVIbJe4x1rDZrmrYW00rKuktp&#10;/GIU/Nb0hJzkfFPGWU3bNJChrisqazGzmZsSgfi+7+nWHZfPnlE3NZMPTNPEOAzF6KEYZGuFcQaI&#10;WC2mWn4c0UbTrTesNxu6YlIQk5hkzONKjLkI9sXsZpokb+5DJkTwPtGsVpydXxaTXVPMUytCktxk&#10;jsVsxjiMq4iAsU5MFo1Z1ili8iMmoSFlbCWGeDEEYgqk0naGYaCua65+83eORTnHOMYxjnGMYxzj&#10;GMc4xjGOcYw/s3EUwB/jGMc4xjGOcYxjHOMYxzjGnzKm8fAoHfnXCdzffk6X+ttceJ8SD4Wm92Mu&#10;+NEPKFjfEKbeKwy+/x1PCeqfivvFgPevbf7/fSL2n/Q+3Bfa3qeXPzz3x77noWD5u+7zQwHyY599&#10;SiT8lOh//q77z+Ihjeyp83goMH+sMPS7rv+p5/iY2Psxivxj3/WwqPm+cP3hvU6P0Mv/OPfrsXN/&#10;eG73z/+p+/XwM1rrJ4usZxHEY5+9f173BcH328hD0fx87fcJcN9lsLBQ/R6YOiyU82/cFwpl+pv0&#10;+IeFxU/1sYdC9sfu4XcVNt9viw+F8I/Rvubzy29vtlCrtV4KSSlU5rnoSVuNcRWVq7GmEuFYoSuE&#10;KMQ5hRQrZ3KhGFEowHn5f5xJRYjo0BWRr1DaDLZyuKaR4h1nF/Fl1dRkRBi/3W754Y9+yMef/pLT&#10;8zOuLs6pKkdOqRR+gjaqFBq3pKzwQYopKcWWxlgR/juHq6SYsGk6Ea4YTT+MTD7gY2bfD0JudUIt&#10;8T5wc3OL0oraVTx7diWkj5ywRhXScMY5S1MEFiK+FFFY8rEUYyZC9IScsE2Ndk4IMSkXAlhc6NWx&#10;NLTJe/phWARMajYgySKKiTGSY2IaRg67XaFFf7PoNBUSUkrfJF/GUjhtjF6E7zPVfG5PsRRoqpnS&#10;BVgjJGM/TSSgbupFfJlLm0wpL88Z5PudEyG+0JMj0zgxleLqELwU2IZAXYmYl5ywtpCzjBZhXgiM&#10;44hSUvi56lpWnZDLfaH+zBSbpq5onaOpHNM4cPPmDauuFeE8WajJWkTIrhK6jhR7ZULpP8MwcDgc&#10;iMFTVRXVXMAMZCWCUR+iXLmCummFRFxIVOMw0vfDYkww069SEtH6UnRfzrvtWhF9ImLtcRyl+DzF&#10;UoAnfcIU2louiByjMxohTFalXf3yk19ymDw+RrbbLf0wst0fqOqWdr2m7VpUFjnYMIx477EzAUdr&#10;KSA99ExToGmlr+RlWFRkpanqBm0MRhvGSQQ5RisqJ8/QGIMzQkoiBPzoyTEJ8cYJ3a+qpO9Pk5yD&#10;UQptRGjdNg1NU9E2NbYQgmIUUptWmrquadualCLeT+SUCJNnnPpClxdTib7vqeu6FF+LcFbI34HJ&#10;T0KVMYrKCbFFKY1Smu3dlpwy3WqFtiK8sUUsEYtxg1IKa60YA8RE1wqFLoVAzonGOqxxhOCJSeh3&#10;M+FZlcJ4pRSbzRqrFa9efo0iC3k+Bnz0XF9f8/lnn3N9fS19y0pBez+MHA4Dr16/pmlbEpnJi/hC&#10;6PT3xIlljhNqtRgG+PLZGNMiQiuzFftDzzB5nHNLn7ovLEvprXGFtY4YhfYnYto9++EgBMBRRM9j&#10;34tAtghkVM6k6Il+JAUvFEZrhQKYUqFT6UWUrpUtPEkpEK6qSkRrSqhdUhAvQoiUoojNJxkvUpoL&#10;SKWY3xiNQojWSsGqbam6muvr11J0qYSzlVIQQwlXMQwjwzBS1Q0oQ+0q6roSI5QYi7GGmLxU1mFS&#10;Znd7jSERp4kUCkWPLOLKFBZhgdhaJKbxQEwBpUQA07QyT830qlhMOirnpH+0NTPx1BgpiDbWEdNb&#10;UUFaDFQq2tUJrm7RRj4TYyAFERvv9j0+RuqmwVYVKCW/Hz115YS+rTNdU+OKWNApg1XgjOLFs0vO&#10;T044WZ/Q1m0Rc2iMsUJwK/T36AsxPITFjCdlxRSyFMIWoq3RQnibzXXmNVYq7cFYwzQIYUsK+xNh&#10;CgyjGLFIobIuFOm3hkjMa8dCiqO0/3lciSGicln8ZSl4FjOEqfwslEgpEncYa/BRBFApzaSpSQQC&#10;OZPLHC3058i+H5imUArPPbYIY5umpm07ERdMQvn001RIcGOhFfbc3d5wt71lPByKyY4Xeug4yDX5&#10;iTj2xKEnDD05FEFWivhpJI6jCBsOh4UIuNv3xJj5t//+h/yzf/4v8CFxcXWFLWRCa2WMv7u9Yd3V&#10;rJq6CHSD0EXHCW0KATYrcpb1jtaKHCNGKXKKRD+BUvgY2B32fPLxJ0zDwG57h9KasR/EYKQYu8SY&#10;iiFThTMVRpulYLw8ITKZaZwwWsYCshjkGGNYn2xQWvGTn/2cr756zbN33qHpOqq64uXLr7FWWsh9&#10;M6vKOVm3pcjJyQmv37yhbVrWq5UQ6+oKaypevXyJcxVh8mIkVFd8+OH7VMYQCn0uxkAIcm8U0HVr&#10;Li4uOb84pSrr0Jvtju1uT9Otqaq6GA4YnFO0dSVmVFZMbb788gt8P1Bpxcm65erijBwjFsOqbega&#10;oXyGUNboCiY/koEpBj774iv+3R/9kIwQrEOIC/VdlWcM8J/9V//tnyy/co8Af19U+die96m9/6Mm&#10;f7PUWeknafGob+4dH+4rv20Sdn+vqou4XkSVKc2i7CI6J8m8XYRDMcWFfpmzjBkiqtRiJGY0bdsK&#10;ec5apslz6HtCTIzDxKHvOTs7Y9U27Pd7rm9umCaPMYba1azblq5t8X6k7w8yZhmDykKJNtqiUiaG&#10;iA8Tk49sTk6onVtMJ5j350qTswgbV62seylz1X6/YxwHxnEqQgFomhXvvnjBh+8857Rp0NOIVRFr&#10;Mla9FTOnEHlzfcurNzfUqw3PX7woJhUiRM7FgKQMoiIGK0I3xbdzDCkVSwI1+06V/YZS8j2lHVDW&#10;L4m3wvhZ8PJYe5J/k2ObQiO01vL65Uv+4f/w+3zxkx9zvqoxYSBOe+pKTHB8iGS0GLGMowilgogb&#10;MpCimEP1hwMxhCJUyXzvex9xdn7K0Pfsd/tiLufKuCJCF9mPJbQ2NI2Il66vb7i5uePLL7/m5s0N&#10;Vltc1ZCMpdmccnL1nA9/8zf53d/7W1y99y4hpLK2nOHyZT1FZrakU9osfWJu+w9//vY9o6wl7iU/&#10;eOz+StvXC8VWnoYxxcTLGrQzVFWNUZqXn37GP/1f/xH/+p/8H+jDDc/XNY0KxGnP+++/x/d/8ANs&#10;VfHq+oZ/9i/+Jf/yX/8bbm733G17coKqcvhC1BRiqy0Cf4qIWS9i6mkSQyOtFF3X8M7zK042HeTI&#10;Yb/lt//Cb/HX/srv4P3Iz376E4yyvPfifay13N5u+fgXv+LLL79GaU1KmpSUkFKriiwJjrI+U3zv&#10;N77He+++w0cfvk+IkbvdnvPLK4YxcX1zR4yw2ZzRdGts3XDy4gN+7+/9N7zzgx+ArVDZoJIY483z&#10;2LzWySlCoWA/zFvNe3JbiLcs415ezA6fykc+laO8NzA+mvvlj5FvnVvL/c+LAP5e/rKsqeZmNY+9&#10;M8HXWBHzqUJHt86KyNnIGryqaslPKbWMv3NuS+i4eRn/5kuaTTYkV2QWczprtOz5igC+qitpu0bm&#10;gqqqGIahGHQkJu/58vMv+OUvf0XdtJxsTlmv17K3yImYvJibFPM9yae9FapqBdlPED1aUL0Ya5e9&#10;VVVVQkoPnqapOdmshaSqxLwtxoACxnFazMzmexrJqLIn9SESYma33+ODrOeFEJ8kP1BXy/dIjs4z&#10;TRN+nEQAGaKwUcv+IAZZ46Ug4tGm7agKnVcVYz+tNemekY1CRIjTOMoav6qw1olI2FmauqKyjqoI&#10;DkWsmVAYjLai+YsBlYXTOo+d3ovAzRXjqZRlTPMhyH5CJgiMMZydnnL1/Bmnp6ecnm2onWN/d8du&#10;eyMiVW3E7K80RlPagDYG7z13d3eEsg+1lVuep+TYLLv9gX4c2e12xZxO9pkxRNq25fT0hNVqTde2&#10;QppPEWcNq66jqRvZ8RWTOV0I6KYYRBpnZT+f4pKn1YuAXdbSKUneKSYx/Yspc3JyQtd17Pd7Pvjw&#10;A3LO9Ied5OyMWfZkSuViaCnjTwix5P0o/U3mz1RyfuRcchaGafLc3GxBabrVehHtW3NvjTYbGqm3&#10;ZquUuWcWSM/mRmWxImabhdRujKGpnew7SxuNQQSklRP6Oiiati1tb251xUwDMS0TMxaD94EQilFX&#10;yT3GkBjGUYwWrMNWjn7oUdZwdn7OZr1BKV3ozI62rbHasD8c6IpA93DY8/LlqyJoLWaaSuGsnENO&#10;kuvsupa2ad8+t2LqiZJz74eRafKQFc1ajCaNM6QownOtLXVd0XZtaV8dbdfStR1d14p5Y9OitGK9&#10;2RTRvcXkTH+QvIsp+9XgAzkrUtZ89vmXvHpzS9utl3xz3dScnJxgtJF5KKWSf1HFAMwQSo6mLqLb&#10;XKj2MQUhNpc8W/STmNWW/ZEtRrUikJaxURvNOHkOd5K/VlpzOOx58/qNtBMFfpK9dF1Vy/cbY8go&#10;NpsTXDElDEGMKrz3HA49+/2eoYxrdV0XMxAxIlXAoT8UYw4vuflpJMZAXTdUTUtI4OoGWzmaVU3X&#10;tZyenaJVFnNDP1EphUqp5HRkL9g0DdrYZc+/Wm+om5bdfs/rN69lHVmMi6wpe1rnhOyeM7mMd1ab&#10;spYTAyalLWSNj+BDMVDQ8lyMLblkLQRtlTMxJxH4l5zu3MfGXkyA+2Fg9JGxn+iHSQyCvefQjxjr&#10;0MaQU8LHSdar1tJ2DVcXFzy7PBf6e87FWFbyBJMX8XkseUprzLIukPWitB0xAZuo6or+sOew3+O9&#10;5LubuqGua/phKO8SbDF7NNRVhaRvItEHoo+QIuM40I8T7arFOkfX1PhxIvoJYxx108pazlW0jeyz&#10;6rbBVY5qNnbg7fIhhkDf90zDKPT3WujdoeR1rFLk5Ol3d/T9gdpVYraL4t0XL3j3xTtcXJ7z/Nkl&#10;XduQk5hxWmvL+wcj6/VyUO9Hhr5nHOWdQYwJpY1MaCmW/WzCh2kxj5x8wlW1GAssBjORtlnx7NkL&#10;Jh95/eaWP/jDP+KP/ujH3O12/OZv/YAP3n+X7330Hu8+v+DqbM3ZuuF01dFUkrue21MGxuAZhqGs&#10;LcRYcH4PqxdTo4zRYpoiRi3yvJy15XtkhTu/zwnB41y10ODPzs5kPi8GIU1bo5E9pNLloSRZl2it&#10;xOzKSVsLXoxgUghM08DQD6V9efr+QN/3hVqvSWiUNoQI0+S52+1l3jMGtKz9Un67QNVazEtihvXZ&#10;KbGQ5XXJk4Qo7xFmIxOUGDmZSsanyY+LKbTWGuOkTz37rd89FuUc4xjHOMYxjnGMYxzjGMc4xjH+&#10;zMZRAH+MYxzjGMc4xjGOcYxjHOMYf8oY+/23qGN/HCGqfHh2OZ8Fnm8Lp5dCvieISvBN8tljxaf3&#10;z2WmRz8lTH6MdvOY0Pnh998//n0R+/14TGz/kJb+GGXoqWL3h/Sv+d8WutuDY8//n8/rIS39MQL5&#10;UzTth9f+UMQuhetPGw58Y1NeBGrfRbd7eG/m73/s/t5vG4+J6R8r4n/q8/f/7qnPfdf1PUVQn0Xk&#10;D+/fw2P9ccwNHtLY1K8hTdV1/eg1zsdbCj8f+beHv/OUEP3huTz2jLj3LL5BreNx04SHVK2HpgsP&#10;6Wu/rqD44fk+1h6f6sPf6gelMHoxBmAWJkixx0wIMtYsBYjGVmQlAjbjLLbSGKeFpAGF1CsiMh+9&#10;kIO0Xig3uoyROSWymmtYUilCFsKRLeJX5wy2EvJ8SlkEHQoiWcR6JG5ubvnZz37OOAXW6xNOT08h&#10;wdD3QlvOIg6OSTEFCCkRc2acPGiNK1R4VzVUbYexjqquF1FczBkfIuMwEH0glz4wTdNC6766vOTy&#10;8kIKmmIsIgspxNblmjKZaRrwkxdBl5/wfkSpjKsqmtUKW9eFcqhKIagUaRtrF6G791J4dHNzK0XD&#10;TVPO9W3xXAxhoZMH76krEfnOxcizyDaGQqxEBAVKa2LOQnCigKhK8bhCqOrBh4W6uzzXmfpVVUIL&#10;d/Jdc9FQ3TSgRLSaCtlRxHNiiGBLkdM0TYWSJLR2rRW1sxhEIGKsEFDzLEwsBcIZvZAgQ/BLoe3b&#10;AngpQD1Zb3h2eU5b1zTO4f3E3XZLXTnatpXCaaSodzYXqJuGu/2e/WFgtT4hp8Tt7S2hCPRtJWQa&#10;VwowU4ahFJFrrYqoWwTU1lgR5RktxWRaBBrOOUIQaqSIUl0pZpOCMilUFiKRQolBQBF2x5jwIaGs&#10;pWobchHwChEuYIyjalpsVWPrmq9evmJ3OFDXNft9z83tHa7q+Iv/8e8IndFZcoxM48A0jUzTJCSi&#10;qmYcRxF7KUMuAm+lpEBMCk9FYKVdRc4zAUWK5cdhwE+TEOyMQ6tCHSvtKGUpTm5bIS6mMm6N0yTP&#10;wolA2xmDNYowjeTgsUX4IOMWS5GvAg77IgYNIo6dFVLWWCngDGEpxI5RhKAhiEnFNE1S2KZ1ETQJ&#10;8VPEuJ4peDYbKSzXWkTy+R51msTb59r3xBCpnUORhPTnHJAZhh6tkSL7ZY1jlv7knCV5z2G/J8ZI&#10;07ZkYHfYc9gf2N3tuXr2nK5b4VyNq+oCBxKTjkPfL0YmKWWqumK9XjH2YxGNx4W8iJK+GUMUoo11&#10;98QfoLUlIRR0mb/eiknmAkgZt+1C1b25uWUcJ4yx9OPIze0twQdUFuq6c04E0VoRvdx7oUdL0XBM&#10;SYRyWahOdVOjjJADtTYY6+R5eRmPrZGxZ5ymZQzNOZOiFGyrrKRwvgiQZaxQNLXDFOMSazVNU1M5&#10;i1IRPww4lbE5QfSQhNKkchah/TgyjQPrtkVpcEZTOUvtHG3T0HYdyliquqFbteQY0LmI8YMIgStn&#10;cUUspoo5TMqREOVc+6Fnu73j5ctXhJgYhpH9biftNMZyP8RUxE9Ct5rlb1mZxQQEFCkrqqbl9OyS&#10;0/NLmm4lxCIfCDEKoaiQzqUoXYo763omztWsV50UrfqRYb9jOOyJ3SopBgAAIABJREFUYZIC4BiI&#10;0yQF4FGE9LOxQpHi4ayIWhRKSOU5l/Gs0Ne0GNVoI+Y0FPGiCOoU1pllbWOKEF6ENppxGKAIxafR&#10;0x8GxqEXapeSgu84mxORKYMNOaXSTmRcmue6FAK+UNJn8c183M16w2otJNisFHlel2mh3caUZNz0&#10;AY2sHYIXWqdC9nb7YeDQj6SsiCkvBEFj7SKWUFpohiEEtIJhHBn6UQq8hz2H3Z0Iee62HArlTMZ/&#10;jTEKlRNxGoljT/ITfhwhS99Pflr+AFhTCTGwkYJ/rSs+++Jrfv6LTzi/uOR0syb4EaPAWnkOw/6O&#10;2sm47owiRREfaa1LcXt8u8bWFMORWKjFkSkEDv3I4dDz8U9/QfSBcRw4P7/k5PQMV1dimpASUzEA&#10;IWc0Igy0WksRvDEord6ubcpxtBYR8npzQkiZX37yK37605+zXp/QdB3tquOLL77g7u4WrTKb9YbL&#10;qyvGcbxn0BPo2lpIkzES/ERd16y6FReXF9RNx8uXr9is10WMn3jx/Bmbdcc0DvfGWgVa+mNTN5yf&#10;X3J2ekbdOCns1vDLTz4rplOWlDIpSRF75Rx1LSTP9999nxQi25sbXKHSpTTxzrNnkKGpKlIKWKOp&#10;6wbvQ+kjxeTEGAYf+PrNDYfBo7WlPwwyjtcOY2VeHscBZ+z/LwH8U/uth3E/X/HYXuib+2oWg66H&#10;265lT6XfGpg9/N6nciOzgLrort/+rcplTyRzSQgyRuakiLHQ2JOM1zmJWDsrBTrjKltMwQzOiPg3&#10;pijmGkH2PtOwZ921nJ6fFoKhEH0VGqMMXVWzXrVUjWUKI/3YFy2+7BOsVsXwYsQ6JbT4yXN+fkrT&#10;OFKKhGkSYZnWQsNTmhRiEb7J3k+MpEQEBorKNXRNx7ptSH6gP+zJMZZxVBUBSkargCMTJ8/ubs/d&#10;rqduO9558S4iTQ8kBUnl0mdFIDHvK1S5lG/uWVkItouAdiZFl99Ry7O/L/DN38rBvN3Xi1hEKdmT&#10;VlYoyzdv3vA//4//gJ//wR9wVluU78mhRxOXtXg/TfiY6MeJfT9A1oifhwgWg58Y+p7gg+QGY+DD&#10;D9/nxTtXxVAl0XYd3apDa02YjYJkphcjlZlm6Edur2/56suX3NzeoopAQ1cOt1qzvnrBR7/9W/zl&#10;v/7Xef7B98RkyEdSCMzT2TdyaWpu0/pb+aSH+YdlvZTE7EGb2XhgznJIP5AWc7/vpHIMJWJMZG2k&#10;tMZoMfqy1jLc7fl//q9/zj/+h/+ANx//mHMLz9aOOPaEaeQHP/gBL957l+3dlh/+6Ef8i3/1r/nx&#10;T37GMHjGYcJqzbPLS1JU9MNQhCcKq40Y3LhiHqW1GPjsduQsIt/VquP8ZMO771xxulqxvbnh/ffe&#10;53d/5y/RH3b8/Gc/JefEe++9hzGaV69f8atPvuDrV28IRWyUsqZbn+DqmpAitjKEnHB1zenZOS/e&#10;eYf33nsXbRSvb265euc9DkPk69e3UEiSrmmoNxueffh9/sZ/+Xc5e+89WS8oackxemmnWUROc+tO&#10;Rah5P58Eco91MQGaTXxUkfDO+yLu5dse5q7uj69Lu7mfM5qp1A9ymrOwXj2Ss/3Gdyx/9FvjvFlY&#10;W3IjqLdmELnkDbQWcq0Y3GihxxaDusrJfjqj3xqnGTG1KJ5+kn8oBhySt5M9eS5mjEpR9vwJiEDE&#10;mCKCLyvVyjmaukaXHL9zdiHCzuLj4CM3d1t+/umn7PY9q27F86tnsn/QQjE3VtqkmBkY1quVrPEU&#10;mBzBT6ic0Eao6aoYAGily54o09Y1tbWonIQibRRGaZKPjKMnKaiclb1UFnGXdhVKWxIKZR0xw6s3&#10;16W9yVU6J7kYMf8S8yiSkHhVzoyHnjBNxOAxyNotxGkxLuvWK5p2JQZZc3spY7qa854lh3bY78kK&#10;tDNlH6cZxxEytHXLer1Z9mHj5BlHL+YeMZNimS9KLinnTE4icLdWTMaUUgQ/5+YS09ATvXzGWct6&#10;vaJqLDFOpBTpKtm3D4c9MQaMVUVQmpfcpRhlKvrDgZs3t4zeU9Wy166aButqrKuJOTOME/04gBbi&#10;9Jy/URmK5LMI0huUyqQ44YyRXKcpBihVRQZcEVfOuTZdxjVtDJUTA4UcxbRUqSTrfC0C63EK7HZ7&#10;7nY7Nus1Z6enDMNQ6N0jX3z2OW23om07MSKoHM6ZQgyuyUrLtkiLIanSuggXneRUkypmI5IHstbx&#10;+s01u/2e9WZDVYyT5jx3SIHRy7OkCMiLO6oI/GsheKtCug5BcqfFBoccA4qEVciYWATYUz+wWa/Y&#10;bDbL2lAEhZaU9WLIMI+Tc/tMyD2ayekhBIaxX/renCPVxoAGYytevPseddMspgBtXVFbR+0M0zTx&#10;xZdfYq1h6AemfuBud1fyIn7JRQgBPJbhNNN2nSxkyv5XOVvEqxWTj9ztDlzf3rJad7RtQwZCyssa&#10;TWsDWtG1jRhV5Sw5vJyZxoHNyQnDOPHs2TMx2EiZnCPj2MsqLGequgZT8opj4A//7Q/59POvmGJk&#10;dbrGx5EYPJcXl2LWmefzjSijsLYCDKGIYUMcyTmW5yjmc96L2Hx3t1vyPNZoXMl1TT6gjaZuKqyr&#10;yFlysMOhZ73ZEFPkyy++YLfbCu07iclQxnzzXVzWGCvfobRGIXluayRHMAwDKNmbZxIvX33NYehp&#10;2oaTdYefJkIxFUUrghezRB8izXqDshURMRRYn26ou5bVes2qbbEAYcKpjM6Sh1cxkVMQUrXSJMTA&#10;yRpL3bYopbnb77jdblFZy1wxjzlKcnaxmNXqYigEYsyZci4+uZrJFyMmkPcVk9Cl27bCWUPwYoih&#10;iwFtzpRxxNHUFbYYf8h9M/eMhEqexghBvh96Dv2e7XbL9nZHDIl1t5E+Gib82OPHAaNlXkErQslf&#10;pZzxPuG0Kc8jilEHmazEmHF/GPnhH/2IT3/1SwyJw/aGMJZckp8Y+4H9bkflHNYYjJb52loR2zsj&#10;Y2FKsuZuqgrrbBFHl5x+VS3EcDFvljzE/8fem/1Ilqb3ec+3nSW2zKyqrO7p6lnYMxyJNDfIoCBY&#10;lizAFiDf+B+1dWXJlizZhmlDJiBZlrmYpMgZ9vRee2ZsZ/k2X7zfiYyKzqwegndmvEChKqMiI87y&#10;re95f78nxEDMIny2VYWrqmKcIfNZ38t3h1EE1il4MQyJksvTRBRibLy+vSHnxNPrx7RNQ2Udy4s5&#10;y9WCtqmpnaOuLPOmoW0qbDFLc84Jsd1Z2rrC1DJ3W1fTzha4uqGqG+q2wSfZV6HFeFZrmVPFGLjs&#10;z8oeWaNKPmzk8vIxi+UlY5AceNs2bNY3LBcz5rMKQo/NgYv5nFkreT5NxpXPXK0uePbxD8r10czn&#10;M+q6Yb3eyBxTzHm1LmbYSXLGyffMZzPqStZTquRq5PlCRVNXpBjp9x27zbaYhMz46ONnGGvYF7NU&#10;7wdpr9qikoJUvOnIxXixJ0UvZgghst1uuL15S/IDKorBaAgRHxPaOmw9o6pbcob9sKfbbYlhpJ0v&#10;cVXNYrWkLkYPdVVhrJh6xAxXj5+QYnlWVtZDIUg7TTFLPkA50Jlx7IghMA4DQz/I2J1lN2Wt5vpv&#10;/afnopxznOMc5zjHOc5xjnOc4xznOMff2DgL4M9xjnOc4xznOMc5znGOc5zjrxl+6L712kPi6W8X&#10;TN8vTlXfIX4/kHZPRO2nIvD3Ub/vO6ZJ2HjYNJaikIdo38dxTMM+JbVNx3Bf/DLE8FNzgeP3HX/X&#10;RO25j5R+33eeGhO8T3B9+jn3CYSP33cqon9fPEQ8f+g4HjqufETK0Sck8dPvOz2Xh2j0x583EZWO&#10;j/OXua+nx3j63ZOw/77zPr3ux9fq+FgfEipM3zH1i0kQenxOp+dy3O4nsf597eU+Qfx0HNO/T49r&#10;EiTf3yfuKNmn1+nQh4/I7A/1rYfa2/vazn335H1ikuPC5sPx3FMUr5UuQs0iRjAaZe/oW9ZZlMlY&#10;p7G2onIOUwT0KSeh9nEnyr8zSCjHgxTwTq+JoEIK2qSIpxTbq8lcJJEIKGsxTgo1h2Gg23V8+cXX&#10;fPqLz1DZ8OHTD2iqhhQjPiVCgmGMxCSi/5Qz/TjS9Z5x9PggxSzaOlzTiog0Z/phoOs6EZLu9nzz&#10;4iXWVUJ1LmK9GBI/+uEPWS4XOKOBSAr+IAz1Y6DvO3wYCV6KAYdCARUxhtDSbVPjmgYfkwjgmSh2&#10;mqoQdUKIrLcbobHsd8zmc5q2LeK4MnbmJOLnIMXwphDbp8JLVagyMSZSiIQYhORjTJE3KDEFOCLG&#10;W2sPYvWYIyndFakrpTBFlFWVArOb9S2+FHkaa4lFeDv6QMpCAzkej7SRn0MQcoa1FldLYV5lhIwy&#10;eimqzImDsF8IWULPoIyfuVQjpRTZ9z0U4dusbamspbGWytlCz1LUtStCY0cmEZMUcWYyxjmqpmHX&#10;9Wz3A1XdSoGnH4lR7oFSivlyKUQw60Br+n4gFaGPmEYYnHUHY4icshQBluvgSgGx90Ien9pW3/eF&#10;pC1mE5WrDj+P41AoI/DZF1/jU+by0RU5QQyejKIqBeVVPZM+Uwu9aD5vaZqWcQh88/IVl1dPuHz0&#10;BGWkzd2Ri4QmVDc1i8VCrktWpSBa0Y9jaRvmQOp88fI1gw8MY89utyXGgA+ecRR6abfbk7MU1ycv&#10;bS+GSLfvC8FOhDIhZoZhpB8GKeTXWug8lcNoUCmUomiNRswZrJYico1iLIQnob/lQxG5NaYUgRaC&#10;3Dvjq7zHe6GyZ4SWNI6jFLIZzTgKoTpn8MFL4X1VCy3Kj0I1E1lGMdIwxBConNB6lSrC6ak/xSDv&#10;L4TB4zm3qirImd12Tdd1bLdbLi4uhQpnDbPZgu1mx9PrD0T8bqXwO5TCu6ZtpdBQaXIRzxqjaItp&#10;RiomC2JqoEhRiqqNcQeaPFmINpNIfioMt1YMH+bzOTlndrutkNoQ6k8GvA9st1uaVgokYxFDi8lA&#10;xll3IP8YEkaLiMc5K1weLZ+RBeVG13divFLuYSYTYxYyUko0rVD4fIT1enMgeY/DKGNiSgz9IPQo&#10;Jfd5GMVIwlm5bxPx2xojAnzfY8ko7wldh84Rq0GrXP4GlYU2NWtr2roSEwsr9F5XRLl105IK6app&#10;pB1MlEqk1prKOdDqIJwQQVmhdAWZF16/uSGmzH63k+J676WdK0Qc7IVgtN5u8T7iYzwQ1GW9AdpY&#10;Lh8/Zr5ckZQScZdWJEQ0pLT0DSFQOmpXiSlIoX7XdSVtLUMO0g+NUiIotBaVI6GILfb7jpSkyHii&#10;++33e7rNjuCDUGuLOYWe1khljk4otLbM5wshcRqNJpFyQFsjwhKlCvW+xWgj4v9x5ObmplDu5JzH&#10;UQjnWgshbgyBwY+knHGmKoRsmbOG0l5CiORCnVcZWSNBIc3mIgI1aGVFoKilTfoYpMi9EOgG79F5&#10;WlvlgxBRaUVIMIYkAiUjBPmYhGrZ9UKDP6zHCsFXacQoxAiNNHgRJ2k49HOZ80Xo6r0njj0qRVQM&#10;pELHiiEWKaqI7cRcwIEyhJQwzhEi2Krm7e2Wzz//CqMdn/zoYwyTfkXjnFABFdA0NVpn+q4jxyKS&#10;0DKvGHe3jh/9SD8O7PY9MWVpI0lIyiorXr54jtKa6+unxSAHbFURUiAkD8SDiY58RxahmjFC9wq+&#10;/L+codYi3vny6+e8fPmar79+gatq2nbG8mLF69dv+PQvf8Z8LlQ2axzXT6+LCE/TDx3Re5arJTEG&#10;vvrqK8ZBDANWqyVPnz7F2Ir17S1t01BXIsj6wfc/xlp1MBdJUeZU50TsBBpna1wl4j5jRdz1l7/4&#10;gpASddMI+azQYrWxGO340Q8+YTlfYbViHDrGoefxk0c8vn7EarVkv+9omkaKssvaft8VSpuSscXn&#10;jK4a+jGwWW8ZukHW/JXl4uqC5WIhxgU5M58v+Pv/5X/9V8qvTAL4h8zNjveCd21cP7gP+tae5h4S&#10;dUqp0PT4lhHh8d7s9LNO96VG3QlFdRFO5yiGHiIGlHlJ1mqyrp1MviZqdkylD+o7IWouY4DWFmcq&#10;VBbDkInIPo6jFMXHRPIiAqsrMSNYLudUzhZSLJAjMY7k6IEkZjmFiJ1CIPhRKMQxkrISkXSOOGOo&#10;K4fWCE3WGYy1IpQPnlzEhX4Y5JroBCpRO1vMowxVZTAGlEr4sRMKrTUMfmS/79ncbqjamg8+eCr7&#10;ikQRY0xGAif5nJP28T5Tv+Ncwn176Ps+ZyI8ay2mEsYKSbbfbvhf/uW/4t/93v/GRVVRKwh+T86B&#10;urKEIMLr0QuZcr/r6fYDkEgxkHKEMmeM41jab+bJ0yc8fnQpojpgNp9zcXnFYnmBtbYYVEWZA2Oi&#10;62Uf2+127DYb1m/ecvP6hmEccbYmJri6fsLs8pIPPvo+v/X3/i4f//gnZKXox7IGSLmIot41KJz6&#10;yrTvPjYqfCjPpotRwqmhwF224zhPWNYqSqEz8geFUQbrRFypSHz1s7/gf/5n/4w/+De/h+13PGos&#10;q0oz7DYYpfjpr/4qy9WKz7/8kt//t/+WP/uTP2G32RF8kvajNbOmRWvDdrsVU50oQiejdSHayp6y&#10;7zr6vsdOZkR1xa/92k/5+Nn3aBrLixfPuX7yhN/5rd9ivb7lyy++oKlqPrj+EGcd33zziq+fv+TF&#10;i1ekLCIupQxVM8MYCypjrMY6Q93U1HXNoydP+MEPf0hVV7x4+YrLq8dENM9fv6XzEVeLMK+ar7j+&#10;5Cf83X/8j1k+eYJS5uge5YPxnMoimpPxMR/MBCbjqSm/Na2bVFngnYrUVRGfT/f42IjzOE+mi5HQ&#10;8Zpj+vxv5YrL/oWj3BYn/XRqf/rkWI5zd+keE9ZTU9HjfJ8q61IxFrzbQ4sJm1DAbRGuidGROELI&#10;tb3L76l8PJbcfU8IgVQE89MxGiMGDhPV3FpLW6ix0zHs9x1d3/HlF1/wH//iz0lK8fTpNYvFAqX1&#10;waBLacPoPc6KQNMajUqRXOjXk+nk3f4wkmISszxjD8dprbxn9J5+GAjFiNAYTUKEbbKsFgJpShnQ&#10;5TsdKWXm89nhucNk/zKZu0DZj5QL1NQiHJwMO6Y9iikGfsa6kleKB5JvLLmeabwbp/mk5B5zMYCa&#10;KNmVc4c1yziOIuov9wJ1N6+CrI9T8O/kaG3JE4u41qAyjMPI25u3jKOnrpti5ikmg6vlEq0UwXt2&#10;280hD+Oq+l3D3iS5zKHv2e52Ys5YSNVyzDNsITsrrTDOEEYxXjJG5u/FfEbT1GKatVrirDnsfXQ5&#10;Hu8jaE3TznB1dWRCoUQ4Fzw5ZZqmYd62QoovfUOus5hc9l0na/6yn1+tVqxWSzGPTInKWfzY03d7&#10;uq4HMnVdQenzzlYHJyBVxLjW2MPeNsSE9wFj9WEuN8aw38v+fKJqq9JP60b2bmL6I3ssV1l0MaY0&#10;RkxOY5RxKGUxeBOrpjKsaMSYQisxyIuRFCLjOIiZpDF47ws9fVrL3a0HYoqTSpKUIjlKLj9lMdfN&#10;OYuh2DgWkrns3zJCml+sVjx9+lTy2CnirKFxVSHcy3vX63Xp4yKw3O12BO8ZvWcxm8m4jNxrpSdD&#10;0ERVOYL3ZRy1VFUjhO+caWZNMVksprnlmsnawU+eIlR1BSiGYZA1Xwo0dYU2ijdv37JcLqTnBk8O&#10;YsA25ZZt5Q4mJSFExqDY9YH1tuPJ9RO6oUcrxXw2o6ocJBH5CrFZDGNDPDbLU8W4IrLZ7Li9XbNe&#10;b1mtLqiswxl53iD5nnAweBPPWRFNO1ejjGHoelarVTEr3RBjwhRxu3W1jElKzBP96A+mDORcxhUt&#10;pgkorFZ0/YA2Yu4YY5Q+heSLJkNRIaOLuWJMmd1ejBGaZl7yIyIEFoOMYsAXhGxP8tijZ1pynSTf&#10;H6d+o+1hnA8Z0Ib5ckXTzrBOhNrKyF4/JjHXEhNOmZtikDWnmMrK2lFrTTtrhXReO4yxpCxrVB+8&#10;GGppg6trZov5geKutBbTWismo7P5XAwRpnlXSX7aVcXYFoUfhYIexsirl68kn+tqDkrkFIvgX/7I&#10;2O+JIeJHIXKPw1DMIWQ8ELMUS85Iu1nfslrOqK1l2G+I44DOiTDKuF87R1NV6PJ8yGmFyhGjxIDS&#10;lfz+fD5jNmtlvjQGo10hrBe5ulKMMdENg5g/xkg7b3FWH3JqPnoxqQojfhyoK1fye2L4l5Pk/3II&#10;EMvznxTJKRQ6+nhYS0/r0aaqaKpKjC+twVVirGOUwhmDUaAQM2mjNYv5gnY2o21b5ss5y4sL6ll5&#10;VqXE5DlFMTgzxuCMBbJ8phwkClXMeBzfe/Y9Li6XPH7yiO9//IzlYs44dDS15WK54vrJI64ur6ib&#10;qqzPyrrNWJrZjOXqkvliwWolptOPHj3io4+egVKM40As5pcxhmJ+Kc9s/BiYzWbFJkv+pCQGYs46&#10;rDZ0+z1+DEXsLnR5eVYoRo5GlzVLySdKQ5W1S4iBcRSDx6EfePPmDX/2Z/+Rm5sb3GRubSQnL/OV&#10;wTkZQ1SWNbdzFTFmqrqVvKOWtuSMpa7qYkIra+pmtoDyjE0rjdaZMI503f6wtolRzL6trVguV8UI&#10;IhSXN0VMkr/94Nf/7rko5xznOMc5znGOc5zjHOc4xznO8Tc2zgL4c5zjHOc4xznOcY5znOMc5/hr&#10;hh+7dwqu30fE/jalWUg0BzpS+fk+EvTx55yKU48FsacC3OPfO/2Mh0jjx6/dd+y/zLmefsZ9/zfF&#10;sVj8NI4F7afXeSKvngqUpyLM42M7FYbfd1zvo4xPn22K8O2Uyv3QOd4nYj6OY9H6++j1x8dx+p3H&#10;RanT8R3/3ylhXagf6jvNDfJRYenxsd9HaD/+3ffdz+96fboex0YP97X542M8Jlr9Mtf59Dun75sK&#10;Laf/OyWb3ZGvv33NjoXyx/cqFiHAcbuRYmIORTsoVcaB+w0Q3rn3J0KQ+wQhp+f9kIDkIVGJLsUY&#10;079PBffv9PvpOE/v7TGpq5yrCKJN+UwhsBorYgKlRBjnnMUYIZxMhYv5IHhIpcZuIvnxzrHlfPce&#10;a8yB8FCVoqu2bTBOimxtXWGdQytN5WopJBtGbm83/MVf/JxvXrzm8uqKx0+foirLZr8Vsa6rqKoa&#10;hYiUnXX4EOj6oRBbjRSJVUL52e32xCIAffXmDUPvD1QyrXUh2QQulitWywVkKWTOSYp3pGCoXNck&#10;gujopTBys9uLCNQ4lHEEbfAxF6K2Ffp8FFqSiFojmcRuu2O73RHGSNM0GH1HJxXSNYXSJEXD1jkh&#10;PhbB9TTmej8eig8PdGQUrrorErJOiDBaSeGlCCQRemHOGGuomlrIU0DygZcvXvH1V8/RyqKVQSHC&#10;5RSF3CFkO0oh9dQvFah0MI8xhfRbT8J7RACQYib4SM6JVAi/dVWBsYe+OmE8RbAU0dowm0thYF1b&#10;tMpQKC3j2KFIVM5Q1RU5RlL0RVSa0OXedD4w+IFffPYZu03Har7EAl03YKqaq0eP0NagjAGt2e57&#10;bNUIKT3Dy2++QUU5bx+inAOIoJ8sxZZVKSAfRwocihSzFL5rS93UQiJVYiYg1KTEF1+/5M//8gte&#10;vt1xeXHJxaLFaiGHVpVBO0fUqpDgDO1sjq4saMPgI/0YuLx6jHFWxKDWUldWKNlhJPixmGPIvKyd&#10;FFE2swU36w3dsBd6n9PEnPjmmxdsN1spJA6xkIdSEVpKUXKKoRQAOiorhdApeLSyQpPSIsAMYRIt&#10;96QopBoRHCcMIkjNIcg9zZkC1i0mEAPBS8FijIkQA5V1zNo51rgiEJVx3fvxIMLNZMbgGbxHGUtG&#10;sZwtSClRVxUheoIPbLd73r56zeb2lnnbivAgJhEGI6YQmYy1GqukeM9OAvxCIFXqztRFCqdFAKmN&#10;LvRtKeDf7/f0Q89+v6epK7neWkQor16/ZrlaklMuRHSN95F9L9Rt4yyZfCC3Z8BVFdZa6ZNDYOw9&#10;SuvSrsyBahcBHxIp6SLYc+QYqaw9FJlaa2jbGm2VkBhrh7WVEIeGwGa3I2kpMt9tNkU84PBKk7QS&#10;MTPgtGa1WLLdbDBa+r4QsqV4cBy9zFNaiVgvZmmfwTMMPW3TslxdMpvNSTHRdzui7/FjRwweCukx&#10;pHAnEg6+FOuK4DHHRAqhGJhkcvAM3ZZxv6PbbLl5/Zrb2zXz+YoUAlYj91QLMTL4QF3VGG1IcRIe&#10;ZlxdyzhZxjWUIRVhigKsMuis0FYLOTCmUuhuccZijGYxm7FYzmnahpQz+64rAukoBfsRQkjs9wM3&#10;6x1vbzaEJAX3YQxi2JAyEYWPCR8i6ExVxJXWWCrrsErE/WLeIcKHqQDUKiGGkTMqRyG+G4Uxirqu&#10;qOsKbRztfE4MgfXtrYjgtJPCYzW1fynoHnpP8Il+9KQiUnJWxujKaVJIkBLWKvp+T12JiYgq4tLt&#10;dsswiOByu92x73oUMMbIECJDCESEUGfqCts0tKsLqkYEBjEkbt7c8OXXXzKMI1XdgjaMPuJDOpjl&#10;hBCJMcu1DrkU2gesdSLsV6qIlgxYR8xCw9W1EyJbivgxEaMiKUNG42MmYcha2oKxTsiiGowVA6AY&#10;xTgkF3MAMcRRB+MiY0XwpLRCFcOGphKyYsy5kNxkzI3BC220jEUazdgPjEMPRKraoZ0lakvWloQB&#10;LbQ4pQ2zphFBj4Ifffw9ZFqW4vPKORnnkxQn57KmsFZT19JetBKR6G6/p+96hqMC+BhFAJVjJAwj&#10;1hhWqyXtbEZVNaAtyjqMs2IcEYLU2gcR1GhthFqqdRGAyGcahQjtByFiv725ZX274e3tmr4b0dax&#10;vLhgs1nzp3/yx1gNF6sV+33PEAKPHj0pBgeZEEVotr7d8s03z3n+4htUGdc+/OBDrh9fk0Lg5uaN&#10;GEhYzdXVFfPZErLCWkOMIxQKXl3VoA3aSR/rur4YiGhevn7Dl18/L6ZSd2THunaorA4UZGdApViE&#10;OJZnHz/jgw8+JEUh3y3mLUqB94MYVxVBB9oSQmIEqmZO3we22CiKAAAgAElEQVQ+/+wLnKuYL2Zc&#10;XCx5dHFJTomcoa5qFsslv/sP/6u/Un5lHMcH93THexxj7iiOxzTH7zK1e2gvKkKhdO9e/Dhvcd9+&#10;7c4Q7HhPGjFKjHZiMe3JScyihHQpa9KckuR/cj58f87pMO5N5xmzEOVndcNyPudiOWfWWIZhz9D3&#10;kDKVqahthdMWZUT0t1wtaZqaylnms1ZEHhqhh5c1GklEDionxm7P2zdvubm55fXNmtvNlnHoiT6g&#10;UUU8KqZjMXmUUVS1JUTPfrul7zq22w036zWVtbR1w6xuqZ2lcoZFW8uuICUxgyjijRwj+33H7W5D&#10;s1hwfX2NDBiTBcA97eCefM238jtZkU+EtA/lsu4T3Mr8IgLHqnKEvuf3/tW/5t/863/FwkCVE2HY&#10;kZKnqgx1XYStXUffDYUGKkIkUkIRcdYV0awYJIgBU+LHP/4VjJXjWyzEoKWdLVhdXmKdpe97ckyQ&#10;YNa2hDFw8/o1u9sb4tCzub1l6AaMranrFtfMePLRRzz56GP+9m//Dp/8J7+GqWqGcWT0Xswgyh46&#10;35c7QhIWp+LiU7PHdwTKim/dr7vcWRFtq/xO/kMrMT0TqnCFc4bd7Q3/7n//Pf6P/+G/Z3jxNVdW&#10;cdlodBzod2sWizl/+6c/RWvNn/zJn/JHf/zH+MFTuZqcFPt9XzSw0ge32y3dMOKjCEeq8j3WmmK8&#10;5On7jrZpmDU183nLT3/yCY+uVux2a55//RUfffQ9fuPXf43b21vevHpJXVfM2hay4osvvuHzz77g&#10;1Zsb+iEUAmfF4uKSxWpFzImqrvDRF5MLy+Mnj/nxj39C27S8efMWox0xa9bbPftuRBlHVpZ6dcFP&#10;fvt3+Dv/4L+gubq6o2UXk6dU/lZF6KgOCWaOjBrjoY9MuZ5c8mNTrupbBh+od8wqH8opHeeX7xuP&#10;D5v00zxiER2+05bkH7I+uidvpcr6ajKnODVAPc5hTu3UFBMmo+8I06bknnQxxnLOUVUN1joxLivm&#10;RROhsxzN4bgnGvP0ndNYcTDo05qqqsXExxqU0UUoXIzCtKFpW6q6JivFerfn55/+nG9evICc+eCD&#10;p1xeXRZquDuY/aEydW2x4kSCKsemFKBL/ryYSVCIvaaYUhprhQYdAmMR2U55qZwSKCtM+zTdexhG&#10;T4qIsHQYuLi8kOumjtoU0zW5m5erSoRfk/g3q/wudVnJuGys3AOhJ+siai1ttgjjZW4+NCEhVpd7&#10;JsI4RUypCCPzIUFpi7BW8sBZxNwcmc9mcEcGr3qiFxvDzZu3KKVYLpc4V5EzNK2YFKUYGIee/W6P&#10;tZbZTMTsWikRVJd229T1IVs6a2dUTV3WR5nFYilCzxBAQeUqLi9WXF1dsVzOWc7ntGX/184aZrMW&#10;cmLsB/puz2w2o6oqhlHGNFMowEppfDE3U0qui1JiYLeYz9nv9uxu12ilmM3nYhwwjHR9h1KKWTuX&#10;NmvEyOzR5RWXFysx4BwHoh/FnLBQp2MMB7L4wQihjEfBe9nfaUOMmc1mQ4yRqpJcCgqapuXyQgxe&#10;pn7TNi2L5fxgXDHl8e3RsxxpR+lgwqq1ERozxcxFlb2hs0XEf/ecYcpnppwZQyAjROGcZX0mBGfI&#10;qczRZZ0ma3LHfD6nqqqDEUc3DvTDKEZCJWdS1zWPrq5YrlYoJWJQozVOa0hiIgiJtm0IIdDtO9br&#10;jezdSlu9vr6mrmv8MBZxtT0MpXJNYzl3R8oatJXcbTFZmQxMMsXIUFP2htKn5u0MDez2+5LvyCxW&#10;C0Y/cnN7I88mS9+ZjAScq2jaFmOF7q215K1CtqBrnr96jTKG29tbmqbi6vKSWdMwpbTJ+WA+Nwnv&#10;ZU2p6PsBrRzr9YZXL99grePq6jGPHz3GmmImV8TkMveJoDSmDIhhoDWGumkgi9FDVYnBqlIG5xrq&#10;uhZzKAXbzZovvviCYQyApqmEfL5d37LdbjFKU9eNPHusxFzCF1MjVcauUIzoQoKkFNo4stZ0w0hM&#10;MFssxRDCWhEol2c/GvDjSPQjCjAKGSO1xlpD1+8YxwGlxRhjMr2gGCcoW6HQYKSPGCPPsvq+v8tr&#10;l3VNKnuMif6eAGcddVPjKkM1a5gvZszaOU1TDONGMUSt65Zq1mKqCm0lL0iS8Xe+WHB5dclsPpNs&#10;YcnLC8ldDBtSSmIw6cXAchzEZGMcPdpoEduPA2Pf4cdBTBpihKxomxajLd0wFIMUT9d17PZ7fBCz&#10;12HwVHXNYj7jcrWicY7FbIYr+wrnHGbKIWnFfN7KGDaOWK1wWmNL3zT6TgSvyz59Wh+HcSSW/VvM&#10;kJXkOpQxLJZL6qY6GDslZPzJZJw1LBYzrNN3QnVjZc+TArv1mm63od/tIAa0gr7vJHfc1FSVzLVG&#10;q2IYmIsRrzy0kFVHlucWKqN1Jqd0EF2HlPDBsx97+nGQvZAxZFPE/eX5TvRiRJpiJPqRFCM5pWIQ&#10;ZGhKWxHTNMPlxZLlYs71k0dcLJc4J6Tzqq5o2uawLjDGFkMUUwyoq4N5cFXVzOcLPvzwQz788AOe&#10;PXvG9dOnLBcy5xoj6x4fIrvtjsqJ+V8YZa8avCd6MYO1tjqI3EXoLvuquqokh6UpZpMyB4TkRUpf&#10;TF2Hruft2ze8evWK29s1fgwHs9HVYok2YkJ0c3NLiJGry0usNsVkW5GzQltHKvPp0Pf4YpQdYhRD&#10;03aOcTVKO0DhixmLH/f4cWDou8OYvus71ts9/RiYLxZiYjObMRajXaPlmchHv/mfnYtyznGOc5zj&#10;HOc4xznOcY5znOMcf2PjLIA/xznOcY5znOMc5zjHOc5xjr9mhLG/t4D2tHjwVJT9UHwXLfz4faeU&#10;HuBbVKb7SD73EbPf95n3/d+xAPw+utYve37qHkHv8WunRebHxZkTKeY+6vsxof0hUttDx3xK9z6O&#10;U9OAQxHmEX3uWGx9n0D8oWL+qbjvod87vS9TQef03cfi94eo3ffd24eu033/Pi0wP71f32UkcN/9&#10;P6aJPUR+v++14+s8CdePKe5THAv4HzqOY3rU6X1+6PyP29h0/+4rvH9fn7qvYPi+7zw+12PTh/f1&#10;zV9mrJneeyzgPy4Wvu/aPCQUeKe9lMJgffiMIpYwU1Gr0OBRU7GWQ5lJGG/Lew1ZmQPRrFQhkkux&#10;6iSOPz62+9v8HYGraRopGFOKlCKQRNBVhMfKOFCaV6/f8PNPP+XN7ZrlasHl5aMDGVFrDsXuTdNg&#10;jMb7sYjEVSFIVhgrRgLWauq2FYJxSAfaziQ8yzGyWa9ZzFsqa1A5oMkHIqp1QrSeBKpKaTabLW/f&#10;3uCD0Gx03RCVKgRsW6jSQn9OMRaKhxRzxRjZbNakJARlkOLiQwE5iIiwtG/nhFRlrTloGWKMh3YR&#10;Y5QCryL009ZS1RVJkI3vUuPK+8ZCK6pKUfB+37HZbPjmm+d8+ukvSMDVo0coowsl7E7QPNku5ELT&#10;VVN7LWYyWmnGQSjoejpWIyRqKapXBwK9FJa1XDx6JFSNQs80pUDOaSeiaatwldDBgw/EEKTgNwmB&#10;eBr7YylMlM8XUaMyhnH0vHj9lv/7P/whbT3j+9/7iBg8w+i53ey4vHpMQpGV5Xa757OvnlM3cxbL&#10;JW/f3vDzn/+skK2dCOWVwvuxtHEpzNRGjAq8l+JVoY0mEeJbg6tdoX3J7wDEDLe7PV9885KsLE+f&#10;PuHyYoHRQgJVxbhAWQtKaHGlBBYfwIdMVbU0swZVCh3ryrKYz7FaipKDD4yjx5Z2YZ0rpDlD1w18&#10;+eWXdP1A2zY4JyLYqq65WK2oKscw9OScDpStEALaaOqmpm3b0g4y2hgR8ora80AmDymy2e6Yz+fM&#10;53PSGETokoXW5Kw5tG/n3IEAo8s4K/QY0FoKPo0xLBZzEZqV8ZFCRpPrLUJOlBTc1VXFbDZjuRQa&#10;7tAP3Ly9YbfZobXCjz3d0FFVFbO2oW4qrDZoqwuZW9HWNX3f4Sp7aP+u0PXEzKGQyQtFxhrpq1Ox&#10;v7NCj3eFODT1z2H0vHjxin03MIaAaxu0tYwpkEob82EkpkDbtEKIDXdkOpUz/b7HakvKUmjrXHUQ&#10;hWQlNPiUMjEnjNJUlS3FlDJHT2QwUww25rMF8/kCCnV7P/R0Q08IoRSKZzCOWD77m6+/4euvvqau&#10;ZlxcPWKz2+KKKJQ0zasyNqtyTGgjhiDl/2MSQrHWQsTabbdEP5ALKdoYoSdmRTFpMUJvLSRma4rQ&#10;MQVS9CLyiJHdZs1+v2W72fDym+ds1htm7ZxHj69L27MHkY0U8Y4sl0tSaXdD39N1HUPfoxDCobWO&#10;mEFpcygqTSi0E3rlNA7lLHIYbVQxARFaZigUvappyhyq0caJoF4bvI+Moz+I3FMS4cs4eHyGGGWc&#10;N0aoUyJqyaQQiT5itCqGEkJjm+ieE2UzJSnKFSGlx4+jkLKCEL4yYK2jbWqi9wyDx7lCFCuCOhHK&#10;FJOXVEyQopCqu/2OceyKuYumqSsWy7kYWXhfDGYSwzgyDIMYD8RYDBGk8LeqKy4fXfHoyRNWF5fM&#10;FgsWqyXL1ZL5ckVVN2htaOqGpp2hteH1m7fcrnf0nWffj/S9UKdSzGx3e9brDbtuLxTgbscwjMxX&#10;K7RzKC1UyZgz2gpNT1krRfUpEkpRv62EppWAkBJRSdvNWqELvTHESEyxzLdCLpRC2VSEQPawb5jm&#10;8KoQT2W9drfOM8ZhXV0EUPJ+Zwwq50LjKiTrnIXOXgQIKcs9d5XFOTFDcc7w8ccf8cEH1zgzmUCJ&#10;kUzKQrQehl5ucwZSlLk1p2J+49nudozDwHgwR5H7Na2JhS4ZiwFMZCxUtqYRcmdVCdVs6Mc7stw4&#10;knNms9ni6oqriwtyymKOMI740TOMIozp+oHRJ/rBU7czLi8v6ceBP/rDPyRHL0X61qGt0DybdlaK&#10;vQ27/Z7dtucP/sMfsNvuqOuKpqm5vLjg44+eYbXmdr1mt98xmzdcXKyYz+blWDaE6MXAQGmslaJx&#10;bTTWOYZuKCI8TQK++vo5KSmsc1xcXGKto+v2cs8VWGd48viKpq7YbTcMQ8dyteSjj55htWHoexGM&#10;odhut4zjwGy+oJnNRFgxerquRxmHUoZu33Pz9oa6qlit5nz80fdYLBci7louuXr0iLqq+e2/9w//&#10;SvkV7/07OYaH9qvHe6gp13K6D7x3X/qevTb3UITf9/MpJV5znNvIZV0oFNEUpZg+p0QshPWJ9pZS&#10;Ev+wIvhO+V1atuwzhCqaY8QZhbOZpp6ItQNDP9LWNReLVTH9iAdCrsyNhvliDqrsKxWEUSiP0ory&#10;QYCSM0QUwxjYdT279YZu2+EHIRP6MTAOvqz7WhHXNS1+DPh+lDHJe4xWzJsZVxeXQgHNiaYSsx/f&#10;iwg7hETbNLJPSYn1ds/tZsPq8pLH10/F2CUlpg3hsVlkPsoL3CeCP7pZ9+6Pf5mfq2KSVzlLHHr+&#10;/e//n/yv//yf4cLI3CSyHxj7rZibGFk/bbc7un3PbrdnGEaCD9LyioAF2SYV4qhHK5gvWp599D18&#10;GDFG0c5a2asVMbzWim63J/qASpEw9Ow3a3zXkaPHkMo46dHGERJcPLnmo1/5FZ79+BP+1m/+FvOr&#10;R4SUGIsYKed8EEGrg1A6vZvvSkf5xSIw0epdMvy7ua50uEfHfViXtq3IoN69NZVzaCeGXjkGfvFn&#10;f8r/9N/9t/z83/9bLghcVgYdOsZ+Q9fvePL0CT/51Z/y5uaGP/zDP+YXn/4lVlkMGu8DPkQxgAuy&#10;3otB1uC+GFgpBbO2oW1qtFJ03cA49lTWcbGcs1zO+OlPfoyzms9+8TN2m1t+7W//LX764x/z9u0N&#10;tze3LOdzUJq+H3n9+oZXr96w2w+EiIhecio0yIbNZsvyYsHTD655e3PDbL7g8ZNrPvnxJ1xcrFiv&#10;d7x+Lb+/3nTsB4+PUDcti8eP+Z3//B/wa7/7u9TLi2JYUa7zUY5o6tOk/K38kVLvmkhMQuTTP++M&#10;uUVo/lCe7768pC5Cp+Px+DRP9E7/PMkl8h15ykO+qnzHcR7u1Az2+PfESERjSi7FGDFdNNZinAjg&#10;jXEihK8q6XcZyUUUI0YxUZJ+krkzFj2+NrrssU9NJFWhddd1fbcuLvmZGCPKWJS1DMPIq5cv+fKL&#10;r3j56hVPrp/y6OoR8/lcTEviKMJ653DGoIsYkSxrIg7fJ20wJtkbC3lYHQSJqVDuQ0iHOXQYPRhN&#10;VooQEt0wlrWP7KlzyozjgHEOYw0xeBHhQ8kbqDJ3i3GPLmYwKUZCEfXG6AnBFyE/KCXr3cNzEq3F&#10;EO1Akb9rI6MP5aWyjjWG+WwmZNXJeBSKOFCMn6wVQ0aj9aScv/su7owjJgPQGGIhq1vm8zl1U2Mr&#10;h6sruYbWFiou5BAZ+l5ybNaUHFMq+1Wo61rWa1ozm82YzefEJJT6FCNN3RxMDVKUvbU1sq901org&#10;WAmlvSkmCJVzNHVD2zZYa0XYqzX7vheznZJXFXI5NHVD8AGrS77DWHQqBlBKRLm6CG6rso+snDuI&#10;LkVcnpk1NTF4/NCJ4YI2h/4KyPchxOBQcgUxeLabDU3blGts6IeBmCJaqztTDUSIqYAYPTfrNYvl&#10;kuVyST/0h5xGKoLGqb8bYw6Cx1hyhMaJ6WdIsoZRWomxXL4j3usiJI8pyv3w/iDS1GUMtNqgyKQU&#10;xdSu7Ju00hgj+QDn7CHn0Y0j3SAE4xgS/dDz6vVrrHU8fvxExhqlMGRUMdlMOZKjp3KGWVvz5vVr&#10;ES9PORXrePLkGluu9Xq9LuZfgeVySVPXso/WklPb7XqathGjNqPEACmLodRkGKpL3rvvumIE6+Sc&#10;UyRET1VJTr5pZ3TDeMi3amSNbYqpZtu0IgYvZqExZVIxO+2Gni+/+oqu76jrmmfPvsfFfIazuoh2&#10;Vcm96cOY4Ur+P4aE1oahH9hsNqSUWK1WtLNGxholbc44yX/ElADJgSitGUrOcblcSq42BK6uHnFx&#10;cUks49d8NmPWVoVyLuuyzXbLZrslhpGL1RJrLeM4MIwDdSUmoLnk+cdhEIMJLWPLcnWJ1paxfFaW&#10;qyW565xpi/EFWXIYx2uuFCRnlEtujZIf10rx+vULYoyFLB1lXtflWacxJVcjZrqpmBsospjT5STj&#10;Usm9TOORtTK2tvM586aVHICTsaFpWpq6xVUVTdOgjaWqG5rZXNZlSG5OhOzlWYCWz5c5RtqT1ZrK&#10;WjHdampcVaG1ZbPZEoOY0CqtCtFajGNzisToJV+ToO8HhmEUA0vFwdxT1qIJ78PBTIw8PSORK2/K&#10;mt1VFVXdiNi6qrBVTVVXtHVVzB6m1JL0jVzmBrHOlfzCfDaTPjcO3Lx9TSp5qARoI+Zw1lmMEzNd&#10;X8YetKaeNawuLqjqWp6jkEvexR1yJMZombtTJI4eDVgta5Vc8vyry0tcZWVczTIOphTlWUs5X5Uz&#10;KXjJ0R7GMe7uUU6MfmC337Pdd/R+JCTp05V1Yohc+mKMQUwFy14TEsYoUhglv9LvGfo9KidUSlij&#10;mM0aYvD0XX+YT1x5fpViPjwPHEKk63u22y37fcc4+rv9nS5GY1P7XCxo5/NpmShmHtocjE9iCgQf&#10;6PuhmN8EyfmWNdjl5SW65JvkmZ8Y3YrvbSzPwALBj8UcUUyNLy9k7vng6VMymtvbW2LKNG1LXbds&#10;9j3z5QUxJnwMsvzKMv5NhHnKPZI9fmLfdWJWWYkxWSrrgBg849ATxh4/iPmuGCZZjLGsN3tevXxN&#10;1/esLi6oW8k19UNPjp4cE89++++fi3LOcY5znOMc5zjHOc5xjnOc4xx/Y+MsgD/HOc5xjnOc4xzn&#10;OMc5znGOv2b4sXvn54fE0+8jpp/+/i8Tp59zKmA9FdufCvHvEwS/T4R7/J3HIvtj4fF9FKhvFVLC&#10;d4qcp887Pe77BPxwV8A5vf9UmHwc+qiw931UufuO7T7q+ylF7J0CyAeO45cxQHiI/n7f36f35T4x&#10;8H338KH78b77f3ovftl4Xzs4fe1AD4N7qer3Hd/xfX2f+cFD9/X0Xj1EUn+ofZ+S4Y/73333b7qO&#10;p99zLNY/vSfv0NgeMGJ4yPDivj5w33X5Fq3r5PxP/+++65pzvqPsnfRpoe+agwhrOi8pxrKlUNVi&#10;jcPZBle1OFujMiSyFPGmXIjfilToZQ+ZDkxF2LaIFrUyRcDghFxrFHXtsLXF1g1aaXwRsQ7jyGef&#10;f87Pf/YpMSkeP7qmqmqGcSDniKsczjrm85kQSI18l/ehULkVWpeCa2u5vLjgww8+pGmaA9nHGo3K&#10;IkpSKVJZTVM5EYVNhZbl+sTys7WOzXbDzdstEQNVBZUUbLdtLcWYSHGVKmQuaZNShBNCEfiWzxK6&#10;aqHFcScsz0WoaKw5CImOxxhXiTCfQ58Vklk3DEKKVkgRaBGaSrGrLkXfhXxSioKn1zbbLcY4VhcX&#10;XFxe8uTDp8xXC242t4RSbJei0JfURIM6kHSKqEIZfBHYayPnJeJ9ITZprUlkUHLMPgbGEOj7XoqP&#10;D8T4WMRrmkwgBBFQhiISctaKYKkQdkQsmlDGkhI4V+GqhpilCPar56/59LOv2W57mqZhPp8xjCPP&#10;X75GWykuzMbwdr1lP3jWuw7vI4+ePGEYR16/eU3btswXs0Mx+SRKNMbRtAtiTgxDRxhFmCRF70IQ&#10;NkYdioa1vhtPlheXvFlv6H3g448/YrlYSJEnisrVJBQ+SIHlGEZs5UBXeB9Yr7e8fPVSivzqSgr6&#10;rBFRuXM4VzGbz6mb9k50HwLBe1IQEViIia7r2e33zGYtbduyXC4PZKhUCve1EbpKDKH0Z0vdVGhj&#10;pB1oET9KQaqSn1Pi9c1bQoYnT65RCfRUPF2oc7aMeVVdU9U1oxdSb9u2BwGeKeYW07CbS9Fa5SoR&#10;pBkhjqmjNUld16xWKymaFQkpMQT2uy23NzdSuF3WMikFjDU8efJYKEXGYp1lHEfW6zWr1Yqh70R0&#10;zjHRUQQ81tpC/81HghZ9oMNPxDFrSqG8EZF033tub9eMIRIVQvwr7FnXVKUPByrnmM9bnLFSqBo8&#10;TV0Lec9YlosFKaaDAccwekYfC3FOH8wEhLqoCUH6kLGlTyot/RrDcrHCVo7RD5Ah5ESIke1+L+81&#10;utCXNCnBF59/xX7f8/iDpzSzGQkO5h+aOyGjVlpoVkUckVW5jz6AUlgjlKqYIt53GJVxhaglZbB3&#10;83xT1zgjwgAZq4uwMYciisjUlaOuK5yxWKWpXMViPufy8oqmadGHeclKQXYI+NHTtq1Q6fse7z3e&#10;B8ZhZLPZsOt7Nrsd2hgWiyXGORENOCvjVEoiNslSGK3LvDH6QIiZYQwMw0iMUixe1TXGCklaKPOt&#10;GFxkMViQ4veBYQx4H9l3PX0vwrqcE21dy3kHL2LOccQPA366dz4yhkKQAiEEpoj3I+N+zzgMbDdr&#10;KXYOUYTNMd2JQYuBS0b6MgqMsVRNi3U12lja2ZzFfEYsY3fwXgQlpfAWMiEG6atqEuvLNYmxGHT0&#10;A2M3YJSmrWsWiwXzxYJmPscUkpW1thSQy3XThao9m82YL+Yy72fFy1ev+errr9nud7x+9YY3b96y&#10;2ezohx4fA4Mf2fedzEHGYKpKxmgvIvyQIuvtltvNhv0wEBFzhEQWgrmR+20rodtlBbEI30c/Esva&#10;IeWEORhy5W+tT6e27JxjsVgcaFla6TKWCFV+EkeFGA7ETY0IJepijsOBKuoYRk/MpTA5elLwWGOI&#10;UQr0tSpzQPD44KXQ2osIJyvpq21dE4aBrz7/ghfPXwghMIhQPhf961iI8TnHw7GnQikOMRBi4vnz&#10;F3T9yLPvf5/ZfH4QJA2DCOCDD1S1Y7vdCEm0GAd99dVXpCDisL4fUEqTsuL5i5dsdh3zxZLFfEkI&#10;gV98+pd0uy3XTx6xWl0wXyxYLC+o66YYUhh8CHzz4iX/8c9/Rhwz1hSjl6rm8aPH/OgHP8B7z9vb&#10;t6AyT55cU9cVYz9glQiTqtqSki/Xui5mUU7uVTGrmSiIv/jsc4yrWC5XfPLJJ3g/8urVK3LONLWI&#10;px4/fgQp4sceWwh32hh2uy1D1zGUdZwIlaSdWyvioBATN7cb+nEErdnv9pAVTVvz0Ucfcv30WuYH&#10;Z8WUouv4+uuv+Yf/5L/5K+VXhmH4zv35fXvLiXr4XiF0mUUV6v78gcr30oRP9xineYvD3gN1oJZm&#10;ilghJlmnZiGiivmKCAyCD4UwfIAhi4lJMVIiZTHQIkthfxHgpBhQJlM5S1OJqHIyTamdxRmhMFLM&#10;cNp2djDcWC6XxUgwk3KSfYxS8u8U0ErTDwO2rvnohz/i4x/8gKayvHn9krdvXtPtduxu14xdRwoe&#10;UiKFSFPV5bMzfhjoux3LWcvTx4+YtzOcUTS1xY89vh+IPhCLoMkWamRGMQ6Bfj+w2+15fP2Ui6sr&#10;mUMm2mkRhyR1v2ndt/MM6h0e+UPGePeZDRojIqKmchADf/jv/i/+x3/6T1HdnoumQqWebrfG+x7r&#10;RHgy9APr9Zb9fiAnijFWOphxTW2EYuKkCsnxJ7/6E5bLOZvNLSlFqkrGkZwSwzCw2azpthvWb9+w&#10;vbkR6vvYk4OntpoUPbv9XiiLdYtrZzz75BMeP/seP/6NX+fDH/1I5othJIWEVkb2hznJ2vkkx3BH&#10;ahYhYSYXvaMc72FdfG9fe7ffHATBIlkqoiURelZOjJq0yrz66mt+71/+C37/X/xzhpdfsjCJ64sl&#10;cdjz+vVzxjiyXK348IMP+fSzL/jjP/p/Wa9vqZwjxMhmu6H3nl3Xy/rKy9pHBE0iODZG07YtlXPF&#10;PGdPP4yFEK558uQRT68f0e13fP3V51TO8Fu/+Rt878MPWa83bNbbgzHBzc0tt+sNb283bDY7QgSQ&#10;9aQIlWQe/8EPv8/v/M5v0Y8jm+2eH/7oE5599IyLy0s22y2/+Pxzbm639D7hUyZph2tarp4943f/&#10;0T/iV37zN7DtTATOCTEFLELmSRgm38y9Y9OxGP2+XMympysAACAASURBVNC9ubFCQ/6u3NJxTuc+&#10;w9fT8fSvEuqB7znk4O7Jjcl+SL8r+s+5aCcLRdkckcaLMZvSImBXxaDRVZXkBXQZm0nFeOzUBPXo&#10;3PL9OW2hwVel/ckaXfZ7ksOZztZaJ2v/ceT58+f8+c9+Rs6JWdtwdbUiZxEWa4RaO5kdqDKBZFP+&#10;VohJVJI9vPjkKFzligBbxiNfzKfUlOM1htFH9t3AfhwYvGcYe9k/ZVmfv3zzWva6rsIaLcKyIjSe&#10;qNYq844xQ46BkOS8pntnrMXVDWrKP5ZjPG4vMYRDPnESJRpjD/d+WgPGGPFhJOVUfDhl3zsJRymv&#10;i/i+7EOVLmvGiHXunbabk3zXJEht6qbsQWXPlydBarnuWumDoY1iMn5Uh89wdc3q4gLvvZjrFWK5&#10;qypilHWxiEqnnJwqBpjpYBw3UXOtMThnD3ljbRy7/Z4cxOjj9vaWm7dvmTctVmuZj0tOo6lr2roS&#10;QxYl+dVpPHclLyj5PzEBUMWUs6ocRkMYB+nnueTSlOTwdMl76qIwjCmI2ePQs1yuMFrM+UbvGUah&#10;fk9GGTkdOjiKzHa3o+8G2SdbDcUsSKOOxrM7owKtNGEcSTHcGSEkMaqoqooYJwGliG6VNpiSGx79&#10;yH7f0c5mYm4AJSehCHFkKAJ8a0SUHcbxYIaqtPR3Yy27fuB2vRbDlSzC7BQjT54+ZbVaAQk/9AeB&#10;boqertszDnviOLCcSw5MRMGyt1kuFrRNczeqpXww92vbltq5w2uD94zeM5svuLy6EhNCa4W4PfqS&#10;dxYqcu2c5DpjwmkDKpc2JSZeu13H7XpLX8x0FErm6bqWdugq0KrMb2K2GUNkCCMhebphj0IxjoEf&#10;/OgH/PD7HzFvK3SKkuc/artKcTC1BmjaGXURLWut6fuei4sLqqqmnTUilrdCdM9Z/O+cqwptXMzg&#10;mqY5PFfYbDbEKMalVSXU7eViRl1XvHz5kj/70z/l6dMPmc8XNE3LfD7j6tEljx4/5na9lv6sNTFn&#10;YpQ9dYwR7wNaG5bLJYvlqoiMZS2boRiqyLjU9R2zmczdzjmsqwghstnsCpE9kWLAFXF6Tpntek0/&#10;9GXNZDDagRKafcrhYH6z22x5/faNvB4DOYnRX1XGiWmMrOrqkFt1dVWMKnzpu6YYWGrG0YsJQwqs&#10;Vitm8yXGWFCyf+62e7puL+O3kflHG80w9AfDK1Iix0TVVFRNTVXV0ieirBmb2YyqacT0opgaWGtK&#10;nnTHZrsl57IGL6YA2hh57pMz1lhms/md0ZzWQpzXito5TMnVZuQZQN00tLOG2bwVo9FivDAJzNeb&#10;NaP3jKP8IYvJiqsqlheXOOfou46YMr0fGUKgGwKDD5KDCbLG3O46btYbbtYbPJmqaWnbuRjmpIxC&#10;M5vPmc1nYmBs5NpXlaNpa5ytWd/eyP6uGLwcTAjatlDGy54/T4Ztcq4qSn8+mH+WdVuMYkblyhp7&#10;0bbMZy2z2ayMrbmI5ZPsPZH2mHMS85OSF4zeizmhH7BAZQ0mg3OGunZUleTFoveM40A/9MQoewyl&#10;hLqeUmK779nudgxlbAlBBOKjHyXvvdmw2WwlX5kSaE1E/tbGQgZtdWkPkiMOMUkeLU1miAFjNJeX&#10;l8XoUExMKmOorDwfywpseZ4SQ8BZTVM7tJU+1rYt1lQslktGP3Jzc4MPgc++/Ib/54//lHax4nvP&#10;PhJTlzInOudk7ahlXAuxkOmdwVjDMI50+/6Qq4DMrG0IY8/Q7QneS3/VVtquq7FOxO6r1Yqmbooh&#10;qMFZx+3NG2II/Ojv/NUMBs9xjnOc4xznOMc5znGOc5zjHOf4/1OcBfDnOMc5znGOc5zjHOc4xznO&#10;8deMcdgf/n2fCPP09SnuKxR9qFD7VFx6X8H38evHgtz7hKrvE7B+F935Ibr0+6jqp4W0E3XmWOT8&#10;PuL5adHmcSHh6fvv+77TY3nIoOC7qO9T4e6h2OyEkn383vfd+++im99L1L7nePIJkelU/H5sDPDQ&#10;/XtIGPBdYvX7BP/vu1/fJfq/jyB1XwH2fcL4qfDxuO2fCsRP28tDJPf7aFX33bP7jBqm835f4e9U&#10;tHvf9b2vj54aFhxfy2ORx2kh833mC6fX5Ph6HFO7TtvuQ+3yobHloet/uMaFZqiVLoJIg1FSxOus&#10;pdKOytRY5aisiIS00YUyLkWgoRSY6geMEaZiaCmYFUraRILXSsS6zkqxJkZJQU0pGLJG45zBjyM5&#10;w27f8Zc//5SvvnlOXdc8fvwIpTJdtyemJMSaQq2BUvesNCl5oak7Kcza9z2b9ZrRDzhnmLUt0QeG&#10;vmdW16yWC5aLGa5QM+Rz1IGWV5TehdA14n0C63DzOdlo2lnNYtbSFCFvVVVFUCPt0vuRbr+n63tm&#10;sxlPnlzTtDXeF6pynujxthTMSZFvJh9oQ5Owdup3rqpKsagUBlpb4SqHL2K5VPrERKHSRgoTrbUk&#10;pIhQiD3yWVdXV1w9esTyYsXF5QXz1QJbi3Bxt9mKsL7QSiYKsHx+OhzTVLwlhXlGBHdHghlpJ+og&#10;pt3sdnzz4sVhThIxgVB4pHhRCfmJVOjvZe5Kia7roJxjiIkQIqMXKo1SSqglSrPZ7bnZdHzxzUu6&#10;YUAb+ODDp2AsIStCijz+4JqsNd0w8PXLF1w//RDvI0+ffsB8Oefm5oau26O1iF+vLi+p64a+64uh&#10;hIiau35P9HfF0lgHVjMOgxQIGhH4G1Mo79qQUNxuNlxfX3N9fV2EsU6qw47GFR8j+75n8CMheDbb&#10;DT4IPaluGlbLZeEecRCZKyXF9sDBMOAwdiHGBXVd0/cDb968wfv/j703+7EsXfOznm9cwx4iIiPH&#10;Gs45fdy2u41t7O7GFtiA2xLGCMONuYAr/jqMbCMjEMgWF1wAF5YQRrJsN7bPUKfq1JCZMe9hTd/A&#10;xfvtlVFREVXd6sver5RVmTHsvfb65ne9v98z0bY1y8WSsR/mPjQMQxEhS0G4QgrcVCnwNUaIX1JI&#10;KgJplGHbD2QtQpc4DhhVTCmcUO11Ke47FK2FEKRAvK5QSt5rFpUDpMTd7Q0xBBE5Vr4UGB7MOMxc&#10;7N40zbw+VXXFOEoB3e3tLY2v8d4J1T6KgP/169elqJ9ChEt8+eVXfP7rL4qg/gTv/DynHkQAUmgv&#10;9NjD9aaU6Qul3uoPc6QrYqqUM02zIGOwladuhUqnjMbVFa5yLNqG5+fnnJ6uIWfGSQQX3sv3Kuew&#10;xoq4vhRGo7UQkxUkZL44FExbZwstPc8mAc6KiDOEiLOWynkoZgGhCKIxmv0wlJ8TOrnzFX030Pcj&#10;WWl++8//FtpLEaI10s+F1mbKeqPIORJKIXNKmTiWgnp9EDvEItQd0DrPROwDaano0z7MgYVeZwyF&#10;MJQgpyKKQgjkvqapa6pC3fO+ElGFkzlQKS3Fm1OgH3pubm8ZSrupe2S+TGbfDbx9d4GvPHXTUhfi&#10;tMxRaaZHpSK6ENpToB8ndt1ANwpJS6tMIqONLcW04Kt6NodpmobFaomtvRT7DiP9MNCPAzEW6lQK&#10;KESQmeOE1QadYBh6pnEo4v1JCKhTKBS1kXESmlwO8rUQQlk0i6Ah51lgTxKDjJhTIaQn9l3Pze2G&#10;9+8vefv+kqZtOT05YV/mRl9X2CI8loJbzTglMhrvKhRSNJwPe7YYyTGRCh3eaCFH+lJkOow9MQoV&#10;KofINI5FsD8KOTIGum5LzgnvHfv9npAnoY1bUwxQBsIUi4mLCE7Ozp9hfS1mQdoQYmTfdVzdXHFx&#10;dcWu77nZbNh3vfRXZDoepgltTaHDB4x1WOeKMDnOxfcxJiF93jcCKsZDB3HIYc8bC8XtsCeMIZai&#10;bEs3DOz7vpzdRByjdCkaTrLOZ6WoSpF3QhdxE4RRTFJ2u10hxk+yXsbIfr9nmoRISFYiVjgU78fA&#10;NIhxgip0v2EcOVD1KIToXPqNFObLWnKgGm+2HV+9vQBtef3xj3j15iO0cyJmj5G+76kqx6effkK3&#10;72Zy5O3NLSEEqqoqojD5bLvdnn/5B/8f799f4KoG4y0hJiEua8Xp2Skn6zXnz1/QLpZFTF8VoYPM&#10;/9ZVbG93eOdp2oq6qTh7dsaL58/Zbrbcbe5o24blcslut6Pb9SI6cbIPGaeBnITDqMucvttu5/24&#10;mPDAZ7/6Na6qeXb2jBgnLi8vmKYg43rRUNeepq5oak+YRupaRCZDP8zC7FAESsZYrPezCEtpjdJC&#10;gb++vaXre4ZhxFeeTz75iJcvX4iIVStub2/56quv+OKLL7i8uOC/+K//2z9afqWI5H7oDP3Y+eh+&#10;f37y7MkHAfxjZ6mHZ737xhHfR4VXSqFmAWQxXCpnI200Mcg6lIo4KiYpvj+YT8laxIe2VroYrZTv&#10;k+UchSJH2ePHGLFaxvjJyQlNVZMLZVzFVMyjIloXaqG2nKzXOOvZ93tijCIQjlGockh/WJ2e8hd/&#10;53f5a3/9r/HjH/+IT3/0hjdvXtPUnpuL94RpII4DYy9i9pxECOKso64awjigwsCz0xO8s5Aj61XL&#10;YuGpnBXBpC3CCBIkITp658kTOO24u92QtOHFq1e0i6bQPkUImRXfOYs/nT8pigf1eM7rMZO7DyZk&#10;IlAxZH75b/4t//M//B9gv6VxmjTuGYcNfbcTOm05P/b7jq4bhZRZ2jalNPc7jdBlc45i1kVmtV7y&#10;5s1rQpzY73cYK3uGwznj8uKCq4tLwjgw7jtUTtROE6eONI6QAlOcGENEWYvxFe3JKS8//oTzj9/w&#10;27/zlzB1JQTOSYRICkXKiOmD/nDG+8PksA77+INE+Vvj8t5/79/TnDM6M+8bjRbTLOsc0zDwL/6f&#10;f8Y/+Qf/kHd/8Ac884p1rTg/WxJj4Msvv2CYBs5fvEArw5eff80Xv/qcfrdHK82+7+jHgW6a2HUd&#10;+34UU7sozimLZUvTNGitWa9XrBZLcgpCYC39qq49y2ULxThs6PY8Pz/jN3/6U148f07f9WzudrI/&#10;CZF3F+949/49V9e37HYdY0goLUIu7y3WGtrFkk8+/RF/4S/8Oe7ubvnyy6/5jZ/+lNVyjTKa7W7L&#10;Z7/6FdtxICmNdhW6avDLJW9+4yf89b/zt3n9k5+grCerYmyTi2DwXp86zGsHYdT9fNGHOZIfnBsf&#10;tneR+M75re/N5ZU2fspo87H5+vvybDzMIR7MFe/nYL+Tt5V5cTawmtW1+aCCBSPzseQTZBN/MAYU&#10;I7IiBi1CdWtlHZ5NHXIqwjLmvvPYuvGtz6kgazWvO1VVC0ndiAlk5WtcobQf1o8YIt1uz89//jPe&#10;vv2aXbflR59+RFOLKRkpy76JjLGapET0l0UXJwaDxkDJEaAoBm+j7ElTput70Go25rFWxIr9IPv2&#10;mThbzplGa27vNmy3G9arJW1d44yec3KpCDMppmjmYIIUQjGF+JC/c77CuvqDUDlLTieRRfysDTFE&#10;yf/kLBTfspcjf8j15CJCjDEIBbiQumMUc6lcDJMO5FgQ8TsoJNNFaWPzrXETQ0BpTdO05T4iAvaS&#10;/1H3jBAOn+Hs7Ez2VCV3FmMkK+ZchYhnp3IGyUUAL2I46UupGDNYnPVoFH3Xy37AmPk6JZ8jAvas&#10;FLvdju3dhnGcuLq85KsvvyoUeVOI7NJXmrqmqTy5kGk/mBSIwUFOMr84ZyRfohVKy3lnmibCKOZE&#10;2lis81hXcVBJphyFWl/I2zGKULeuG+qmKWYwif1+z9XlJe2ipa7qYswmJgq25DDEQE9hFLKHSbGY&#10;dAWmaZzzXEJQlnNlTmLWknImTNJ2RptiBCdn43GKkj8yWvKzXSfn87q+N3fJHmOaJlJKuGJQ8e7t&#10;O+5ub1i0Dcu1kIlDiiSgL0Zx0xjwriomn4qT01MhEWvFbrPBWUNTeTSJcRSzokXti1Ggpapruq6j&#10;8p71eo0teZ5pCsVw4cM+t62rOc+Ehs12T1U3nJ6cstt3ci7IiRjEaLGqPcSIVmCNJcWE1lnE4e6D&#10;Aetm39GXHEwIxSDCWtq2mY1RpnESE6cYSFEI3MYqXGMJceLy8ornz1/wZ//sn+H8dI03ijANYpBZ&#10;xO1aqZlOn1JkGsU8UZc8TtvWhBBYr5YYq1ksl+RiRtAuFtTtAuurIvK2xLLraNqWGCdyye9tdjti&#10;kPPawRBUKzUb8P3oRz/h2fk565NTPvroI54/P6dtWzHKdK6I38UU9mDqOE0T3ntWJyfYYshxOE/n&#10;nMs6IvPcdruj6zpiSjx7/oLTUxFVU3LSWomxa12L8D9Okf1+Oxv92vI8BCXPFcZx4O7ujv1uz9XV&#10;JeM4sF4vUUWAHKeRGAN121BVFanQro21aCvzMVnaXYxLxOBMo5jCxDjJOb5uF5LrN2KMUTsvZ8m2&#10;ofJ+Xo+Foi3mjWmayGXsp5wKsVtMZpRSLJcr1qcn1O2C5XrJYrFgtWhpmoppmnj39h2//Owz3r57&#10;y2azxTqD805o26OcM+q6Zn1yKnNKobdbmShwBqyS/uOcRRtFDCPGanwlYzIryEqTMiUPfjAsETMP&#10;eZ4l85uvK1LKhCkSlSq5e03ImjFmhq7jm7dveX9xya7rGaZAKAL6MUb6fqDvOqYQ0EqE0JFiolME&#10;+s5aUoo45yT3kCHGxDAF+mEUY1JXzYbE8z6jmCfEYSKOEVVMkEK59znl8uwizrksq8QUVVtTno0V&#10;I52sCDnP69DheUFMcTbz0DmhDsaXIZR9UMBZQ84JqzVtUxejhVr2E8rO83RMkYQqBiVpNtBKKRdj&#10;mlDWX01IseRhslxryWNZazDqYFAquSl5FpRnSnyKCeus5BSnkaHvCWHCGk1V9lta67JWKVRKfPnr&#10;L9juNpyermSca8nPGWNYrZc0TQPa8K9//kt+/c07vnr3nrptePX6TTmjRbTKkCOkOO89lQLr7GyK&#10;qFGzwe315QWVl9z4frNlGgf6YSjmN56cFdpalMrc3d1xdXXNftez2WzZ7bbcXF2gUfzmX/n9Y1HO&#10;MY5xjGMc4xjHOMYxjnGMYxzjT2wcBfDHOMYxjnGMYxzjGMc4xjGO8ceMaeie/N5jtPLD1x9SxB8K&#10;fh+Kdr9PHH/4/w/RrO6/7lPi4u+jQz/2tcd+/jFS9UPhuvf+O9fzUAR9/+sPxdz3436B4WM/c7ie&#10;gzj54T1+6p4dfuZAJ3n4OZ66J4+Rjb7vfj1WhP2wfzy8R0+Jqx8Wpz4lFHjqa499pvv38eHvPHYN&#10;D+/Fw7a/38aPFcgePsNTQoSHwu3H+tfD4tvvo9Y/1TYPX/+p+/IoPbDco0Mh1OEaDn3pD2O48Ni4&#10;f9i/7n+up67xPqHqKdOG+2Pk+17vse/dH5vz6+Q806S+cz2FznAgbMl9KSJKY0Q8q6Uo0VhTiKca&#10;YwuJ+UAULkXfj/UHCqkUdb9/y++aIp4lZ5QxaOtAaay2OGukQMpZERcaR8gZZTS3d3f8/Je/ZD/0&#10;vHr9imfPziALtVaIJjK3WO2IcWQaRpwBZwwqZcZhZLvdsNtuSwG+EnLFNHGyXrNctDS1x1iD87aI&#10;ceMsOqe0z6EYcQoTIxFbe5bLBau2ofJSWGVdNRf55izFTSklum7H5m4jxKNxlMLOLK+nCondeU/l&#10;vRTIFXpdmKZZtJyyFHwrc2gfEVCjzFxorYwUl81CtVJ0eqB9Cb1dekhKmayLAIMDzTYQUmIKI/vd&#10;lhyF5JYLwV4bEU3P9CxnZ8L1QfwHQpye0SVzXynFhqXfGmO/RY0Ok1DBqsoXEfKBypVQ6FKUFos4&#10;N2DUhzHYjwOfffYZ1lrev7tkCImkNWPK1G3LlAK7ruOTH33C2fkpJ8+eoZ1lmEaW6yWJzOXlFZeX&#10;V3jrMUqKvX7xy18wjANKG4Z+lELLcsNyiihliEnE5VMh10whkJWmbhtcVUkBM0LYUYoifhcB1RQm&#10;bm9vefXyFeenZ4UuJAV4ShkUqowF2Ox27PY7EXWGiCqCbVd5lsslttDFtJF+O0ShCacYISWMQig9&#10;zks/UIqmqTHGst/viUGIl955EYpNQq1q27ZQRYVuY7QuxZATzles1if008QUohAtMyjraBYr6dsg&#10;720P82nGHOh5JcQoYppFEFqLIF6hZgH0NI2Mw1CEW1LQZr3MIQeR6mGsGONw1oMx1HVNBt6+fcv1&#10;1Q2Vr6l8VYS9mZwVy+Wapl0SQmSapBAzhsjXX3+DNpaPP/mErBQkZrKhMWYurjyIyq21IszIQvTS&#10;Wt0jCck4r5sG48TAYrFYYb3j/Pycuq6LuQhCw/I1zjh2uz0xJmwRK7VNKX7NiWmYqJoGV3tCoQ1G&#10;hfy9FJJX3lHXdSGmHdaCQlibJsI0YrRit9swTQOKxOX7CyEOasV2v6cfenxVoYrBQMrQLhas1mtW&#10;pwtQmZvbG3a7HZWryEmKDnX5eaGzg1ZGhOJBSDuHwlmtIcWJECdCoetSxrvWZp4rDkJ8WVszdV1h&#10;rZC2cs4icC8mJjkWY52cyEoK2G9ubqjqhqquGaeR/kDCs0Jki0mENWiNdUIBilnIUcvlklevX+Ir&#10;LwWuSahJU6EId/1AzDDGxDBFYtZMCfbjxDBNOC8inhynmfI37Dt0zlTWFGERWOtIOc/zIkDVNkIZ&#10;D0FMBnQS6lMREYjhSAbSQXmDNZppGpmGaaa6m1JkHeMkZg3i+AAIaTvnD3tgaw3aOUKKbLd77jY7&#10;hiGSlRQsh5S43d4xToGUZf3IShNyZpwSMStSFqm+cU6E4yEwxVg+A7hCHs5RaIWxiCv6voMiIk3j&#10;KAYaWomBQJQCc5XFAMFaQ9s2rE/W+EpE4lOcRGelZA9AEauhYXV2RrNYyJhUYtYwTSMYhXKWlDXW&#10;13TDiLaO5XKFNkbW/ynS7Tvu7jbs9lvGscfYUsSuFFodDBmkQF/WPjOfux6ehw7C+FT6njdWxFXO&#10;U7ctzbItxhRgvadtWlKM3Nxck0koY6SQHEE/HgyKYszze+cyd4KMp3HsGYdhpnRpZSgYM9lTFZEw&#10;SqGsJRVqZIhiWjEOk7y+oojUrPQdpYkp040Tm11P3S6FHv3srFCzIAUR8XgnBiS3tzfklGYC4YGy&#10;KQK1ilgK2I31VG3LycmaxWqJ0oqu72mamtVyybNnzzh/9gzvnKw3RZBsjAjL1ss1u31HJuEqy8nZ&#10;CefPnmGsZehlTVksF1hnGfqebt+xvdsSk/QxX4lZyOFehSAUZ10K2IdxIiTFxdUtIYiJT9d37LZb&#10;UkosFivqyhWhi+yZtFJ4a6l8NROql8ulCCZQjCGgjRdBRhiJMdENAxcXV+y6Hl/5WRh4enrKcrkQ&#10;YY01XF5eMvQ90zhR+Yr/9O/+N3+k/EooovCHhl33z/2PnTd1Edbezy88mUMp5iL3ib2z+Em6I2Q1&#10;i0afMn975GBZKJC5iOzKdaLEICqlea8Q4kSMxRikrBmHtjAakUkXAXRWmcuL9+x3W16dn0OMpJDJ&#10;Se5XV4h7ZycnnCxX5CkxDYE4BXbbLdvNhmEYGcbIFCNVsyBqQx8CfRjZ77egFbd3tzSnp/z53/09&#10;fuff+71CUB3JObBsW16/fM6nH3+CryqquiJPI932jmkaIEWs1nijsQoRaVd12TuImNw5h69bTk/P&#10;Wa5WxBSYpoFhnNh1hTbqROgTM7x9d8Pq5IyXL1/grJ1JgoAQnQ9/yg5fHyRic9OIuEPWf2lPdaCR&#10;f+eMKwIFjRgF2MqJoEZnfv35r/hHf++/Z3x/wbqyTP0d09Sx3+2K0ZbGKMPYj3RdzziGsp8SoU2I&#10;YiJhSv8U4TvUzuKt4c2rl/hKMwwi3NbaUpc1dgwTIQYa59AkrAKnFTmOxDCQUmCaAlPM5GL+Yqol&#10;i/UZJy9e8uf/6l/l5SefEibZXwgTUvpcKsJQrfR3cpCPmV1+2/BOPZnPkWO4mY2IUKk0lIgSbTFS&#10;I8O7L77kf/9f/lf+6f/2T9C7S16tLOcrx6qt6fuBzz7/nCFE3nz8Y7p+4rNffMbt9RVhGGjbBmVl&#10;vz7GxBgSm/3AvhsgZVaLhpfPzzl/doY1mtVyzdnJKWEa6Pd3pDTgrcZaja8MvnJ88qOP+fjjjyAp&#10;fvLjH/P8+XNCzOy7js1mQ9fvuLq+4tdffkPX9XTdKP3Fe6YYiTlw8uyMxWrF2bNn/MZv/Abb3Y6v&#10;vvqGV6/fME4j227Hbt/x9t2FnKW0JSqNcp5mdcKf/p2/zH/wt/8TVs9fgjayT8ppFinm+G3TxYfz&#10;5H1TxkN7HgyfnjIxfSzvlu+197fnv3yY6oBcttnxOznYx/KnT+WqD0Ji7n///p/D/Dp3sO/mqmdT&#10;qwe5ypSLaYYqE0f5Pdm/y5rojBgBmtn8THIdzokA0Rg9m5xlZQjxQ45JacqioYro79tLAorZxM/7&#10;Wl6/zDbeeDE0Owg0DyTqXM7qGS7fX/DVl9/w/v0V58/OOTlZ4Zwpo1jmEzFF02TkfI1zWCtCS22d&#10;nCGVJoRYaKQdu25PXVcs2sVM6c4x0u/2jFMQoxWliRnZT2cYe6G1LhYLnp2d4awljIOYSgFOG6zT&#10;NHVFXXkR3IcgIusYUDnLdlhZMZPzYqCYgJhFZO+tg5gYhpFQBKhdP5AzVE7OXcZYrPVQaOlKI/v4&#10;aSROIr4uOvfZIE9MK50I/FSROpdx4pyVrnYYE0qMBeYcUZikjxcTj8P+XdpS9tNVXZOyGGVOYSCn&#10;hHMeY923DKhEXB2pvGMcBqZxZJymkreTdrTG4rxjGHqs1diyb0Md9kCaaQxyHUW8eBCiTpMYSYUQ&#10;yUqhrRh8OKtQWcwpjYZlUyNeEakQdeW6DvdFyO4iXg5BjMxilBxH265Yn5xRL1o5M8dUTE01KkNM&#10;cs9DEchSBJSVt/jK0VaViMslbSfnAa3mfkMKhSqvPpgexJE4BlRWUMai17a0s9DIxQBNRKjKCEFY&#10;G4urarp+ZLPdcXF5zc9/9m/JaBbrNRhFQgSLFLNF65zky7Jm6id2my373Y7FoqVpW3KGUMzarLZU&#10;5ezQtA2+aVisT3jz0WsWiwW7zR0pjBiVUSmK3m3OKQAAIABJREFUIJvMomlIMXF9c0vdtKxPTri+&#10;eo8i4Z3Qs5WS/YqrJG9UVY6zkzWr1ZJM4u7utpj/GXKO1E3NdrclhIm6knlLAZW1syhTK00KAU3G&#10;lfNwjIEpjFxe3879uut7+nHENw3LZSNGcCHJukAmpkBMAV97yUmmTFs1KGC1XPDR6xc4o0hhEsGt&#10;Ls9Cynmw6/uyvhiGoWe73YkZZMzc3tzQVDWLlZDL29rLnKcy3tdMxUARZZhiYphGyck4I7mlcQKt&#10;iDGI6UHJ9xqrydqgraFeNLSLBevTE5yzLFdLlsvlt87Qh7PrwcQqhoBShtVqXeZNy5QkP34wU3FG&#10;RM3aGKYYGcNE1/Uiii95xpPTM5q2AS0mNsMwQhLSdgxCxxbh7OEZiKyDxlhSiIRhwBnpF9Y5KudQ&#10;KZGDmLYao6nqqhjKyVwnc3wmpSDjnmJsGCamaZCzei558PJ+4zgw9J2cub2bzYljKpTwkt/Q5EJ/&#10;l3xKGHpSmHDWYnQmxgnvNatFQ9uI8aI2Gm81OY5YMk1ViylGigQiq/UKX3m67R3v37/n+vqazXaL&#10;956q8qSUubq+Yux7MSU2Bkhyrhh69t1edvTKiJmP0mRlGEME7XBVi6sXaNcQsmJImSkrdsPIzXbL&#10;xfUNm+2e7a6jHyay0ijjCsHdcXO7Ic4mZwpfeaGea8nFxhBKzha5NynP5xGZZ6VvXV9ds7m7BaV5&#10;9vojnr3+iNMXr2lXJ/h6Ic87vMxzShdRuFLkKAalcgYpD8FK/l72HIm+2xGnUYTZGYz1OGsBhVFa&#10;nmUgYzKMQXKQxaDRWsn1Up7fHdqXOGEy7G/veP/NN9gMrXc0lccXc0ZvHb6SZ1spK2LJhR3WTq1U&#10;MXMKZU+nGPrxnkGM5DKsFdMbY2S/cDDBMbYYICrKvk2E+NIOjkxCq2IAa4UeX1dWxoyVfueMrKff&#10;fPMVu+2WdrESI4q6Qhtb2tVR+QbrK4x3XF7fsusSv/r6LS9fvuTV8zNCv8XkQA7T/MzDWU2MMp6c&#10;tVht5N7lCDnQ7TZs727l50MiholxlDyRryq0cTJ3TBPXV1fc3d4SxoF+t+P2+ob9fk/OkX/nP/zb&#10;x6KcYxzjGMc4xjGOcYxjHOMYxzjGn9g4CuCPcYxjHOMYxzjGMY5xjGMc448Z09B9L+H9YfEo/OFE&#10;yYevPyw2vF+keCj+fYom/RT1/TEB98FR/inh/P3fu//ZHl7Xw9+9Lzg/vM/9z/SQlv1DVLWH1/Hw&#10;fj2M+4W6cwH5E8T5h/fk/r17rG0f+7wPxclP0b4f6y+P3f+H7fZ9Ivun7p96hJL91H0+tMdDMvrD&#10;e//YPX+soPU+Tf0x8fVjY+Kxe3b4+sOfeyh2f4xg/ljff+y1H+tbT5k5PNZu94uM73/ehyYCh9+5&#10;f28eMy14bPzc7xf3DSseE70/NRa+Q4/gA93wqX75WP96rNj9vtj/IDr9znjNqghKC8WmFJEaJ0VQ&#10;ICIPbQ3aarRTaEsRTVicdSKelaqeeUx/ywgjK+5f+vw5kfeSz5uxrsL5WoR61uNcKaI1Fms8Wjti&#10;FoEXCKn7yy9/zS9/9TneO169eE5VeSnUQej2VVWLGE1lKuepSsErGa6vrvniiy9KsZ/CO8/p+kxI&#10;Ko0U6thS+Jy1ElFfjIV4KEXoCRhDoBv3TDlgveVkuaLxVn7XS7HzVAhN1h7mXCEoXV5eECYpNApR&#10;BPwpF+FbEZWbIgzb7rbsu70U6RZRr/eeuq6xlZtFDSlTxFdpJr4I9bpGIzQw7vWxg5hUKSU0qVJg&#10;q0qxVUpC/R2Hgf1mw367RaFnsUWMQgfKOX8Qs5Ti0JkKX+gi0xTo+z37rqMbBkLMs9DfOoevKw4C&#10;baVUKVQTUkkIUylGBGdE5GyMwhmLVoowhSKg1WSg63reffM1y8WSy6trQoZvLi7pp8jz52fUdYWp&#10;PNppfO1ZnZ4yhCBUpcWC1eqE68sbLi6uuHp/zTSO3NxcMwwdB2q9NaXoq1BB9b3CzqHv6fcdKIWr&#10;PL5pqOoGrQrZKceZkGaMGBZYJcWgL1+/5vTkVMiUWkhEIYSZKmqcI2a42Wy4ud0SIwyjCG600SxX&#10;LW27ELG8lgJDtBJi8cG8YByFPIVQiKYQiDlinYw9Yxznz19wsj4hpViEhz05Jaq6xloDOaGLcNdb&#10;V0QCmXa5QDtP3w2QFdMUuLy+5Re/+hXTMLFeLFAGUEKyUxl0EbZl+EBpK3NrVfm5+DVMEzHEQq6O&#10;hGkgFQKRKqSzlDPbrmMoIs8Dhdo6i3Eeynx9fXnNftcJsT5E2sWShBRLxyjEsy+++DXX1zciuHCe&#10;i8tLlssVL168YBiE1Gf0gYI2sd1uiTHQtk2hvVkhzyapKFfq3j5PlHw47wkxMkWhHTsnQkbpU1D7&#10;qlDHxIjj3bsL7m7v0Aqauubs9JSqEmJnzlHE20ZEXttuT1SaKYmA9e7ujndv31JVnratqLwn5VyI&#10;wyJQMIZiKNJTeU9lPd5YQox008Rmu2PXdSwXK6q6ZgoToJhCYJzGQnzP3Nzc8v7te+qqxRpfRCdZ&#10;qLmqkCJjZhqEHmetxpqDOUQRF2WhUodJ6HjjNGK0RhmD0uawqJRFXf4uRhxO1gFrZrOKcSoEtSQm&#10;I9oa3r59x9t3b1muFoxTIW0VY6hDGykt40cbKdhVylB5z2q1lGJpRNw/jaOISIzjbtdzdbdlSJmQ&#10;DdpWKOtJytCuV1RtjTWgdYQi8u92e4b9njSNGCCEgSlGKPNCXdfUdc3p6RnPnj9jtVzSVB5ypPKG&#10;pnI4Z/DO46sKVwxcqqaZCz7XyxVV7QtZllKYm2dCpTYyf8acijGKFMjXdYOrPHVTc3p6wmq5KoWp&#10;C7ISAwrrRDCD1qQE4xSIiPnClDIoQ8iJkKPsKRSMcURbRVPXGEUx3VE4Y+i7HUYrvHNUzlJXnjRO&#10;bG9uSNMAJBSJnAI6RykKzhmtNOMYqKqajz56I2PRaRrvqX1NzqCNoW5r6rbG146qqqibBu/cvCdM&#10;KpMORgAotBWB4DRODMNAziIGGoeRaZyKkEHRdx1jPxQiYENdVdRtK2uZdTRNI+tbEkOb+/vB+Swp&#10;3FCs1jgjxDVfOaz31M4VUq9Q4C4v3nHx/gKlMr6qUcaijCWkXMwpEkqJ2FVeWURIxoqhSs5pnuOV&#10;NgzDSEqFHFlMZaYYmHJkCoEUE7v9njAVEnbZB4/9QExzbfb8WrvdnmGYWCwWfPTmDd5Z9t2eFCYR&#10;Gk0TkLm7vWW33TIMPSklqqqaBdQHUyBjRITbNDWL5VKMIMaRfddR1Q2r1ZJFU3N2coKzQhXsezGI&#10;EaOjicqJYODm5ob9sGO1XvLRx284PT0tgigRBB0Me5q6IU6R9+/es1i2PDs/xRglY/2w70oJ0FTe&#10;0fV7ttuOlKWwX2u57zFO2NK/jHFYrTlZr6irimkYRfxSRK/hIOoo806zaLm92/BvfvYzvHM0tWe/&#10;3zGFxGa3J2eN9471akXlxfThIOCz1tBtd/SFrFn7it//L/+rP1p+ZTZv0N85wz48Oz083z5mvvfw&#10;bHP/3HOfBP/wjKN1EckpnsyTfL85mhYSu1Ji+nI4A87nlyI+KaK4VEiolPVKzg+5EGEV27tb/vk/&#10;+39ZLVrOnz1jCgGFjOPdrqPbdWy3O6ZRSK4xTAx9x263oe87pjDNoqN+HFmfnmKcJ4TAbr9nGCeM&#10;q/j4xz/hzScfs9l3fParz7i5u+Wbt9/w9ZdfcXdzy9APnK3XnJ+dsagrxr4XsUIh3ElfW/L8+XkR&#10;tIuYZpoCoFivTwr912KtZgqRfSfjeRxHwjSSFQwhse8GbjdbXrx+xenZGRih9hanj0f7xH3hrHhf&#10;3M9R6Fkcf5/0LmcQSnsh16cV3mjeffUl//C/+3tcffEFz1dL0tjR7W4Zh24+P1hrURn2+z1d18v6&#10;prXsDYrw0VoRNBaPMDTgvaNtal48PxehYIxC6jQilhiLIY9KScxXxpEYJlKainHASN+P7PcDMSlQ&#10;Fm0q6tUJ9WrNT377t/hzv/d7GF8xDsMsbnloFvjw3/e/9pRRoCi+vp2n/DD+5I8YsygM0hbeismI&#10;dZ7tzQ3/9//xf/KP/8E/4OIX/5rz1vF8UdE6RRhGvvrqa7765i3DmGjbJTc3G375i5+LgHAaeHH+&#10;jKpyxBTp+oExZHb7ga4fgMyiqfnkoze8fPGMunK0bc3pyUkxhLghBBGWNm2D9ZZn52ecnq55cX7O&#10;1PUs6oaX5+dUzrHf7bi72/D5F5+z2e24ub2D7IhRobVjuVgRQ6DvdvzpP/ObPH9xjjGGk9Mztl3H&#10;u/fv8XXDvu9EPKgUwxSo2gURTYhydmjWp/zu3/wb/KW//teolisO1g4yFdxrn8yT+dfH5sX7uak8&#10;txvz35Wa1eHzGyilZwH8d/ORPJojFl26fjLn+BiB/jvj9g8Z6pF83n2R//etGffzXrqYMJp7uTs9&#10;78udCNO1EqPEsq86GPeleMhnH4xO9MMFZ95j5SxUdK0PYyXNBN6D0aN1Fu8dVSV5CpTkn1ISodvl&#10;xSW//vJLlFacnJ1xsl5zED4LcRuy1ijnQBuSUkQkf5SSGHEJzdihjZwH2+WSum3Q2oi5zjgVs8XI&#10;MA6Spylny64TA6OmqTg7O+Xk9GQ2P8jpwzzXNLWY6aQk9OMpkGOQuT3L/kUbK2I878WMg8wUxFzw&#10;kLtS5dnBNE3c3W5RStMuG6q6ms0MlJazhFKZ3UbMXsQcyMzCuPv73QN1+WDieTBcEkM0O+dCrBVj&#10;BA7U2sy9s/XBaEXN4no1G3EWg5BCp3W+EsOre2aozsne/LCvH4oIfgqBnGVtM1azXC1ksKeEs67k&#10;byQnNI4T292ORdtirWW9XqO1ZnO3QRdBf0oJay3LRct6tcAaxe3NLbWv8M5SVa5Q14PkIYtRogjh&#10;M+MopjQ5ZWKhCYsQsaFu2pIHgVxI4zL2NcpaqmaBtmK8NE0T19fX+KrCGkPTSM7iQDRX5UhtNHjr&#10;qKsKdW8o5SIenYo5ktJCOh6ngPPlvI8ihjTTm53zuKqibmrIMk/vu57N3YZ37y94//4S4zyrk7UI&#10;3rUmThMaTbtYsFwu0cowDAO77Y5hGOiHjtVqhXNO8p5JMsB13ZT9sBfhKZm2qWkXCxERDx2VsxAn&#10;dptbtnc3bDd3WCt9dJxG6qZhuVpxfX1NjJkQI95X1HXD8+fPef36FavVktWiZr1aFMK43JvKV5yc&#10;nGBKTionOSM5YzAKprGn8V7yucWAMMck46TMR4dxsNl3IgKtasmDF4r34YwWpjATqHNKxVQ1smjb&#10;Yu4jhm11U/Hi+XNyCPT7HdaYIlAu7Vnyz3JedIQQxHDMSL5/u9lgrSmmbIbKO5q6ZrPZMfQDt7e3&#10;DOMIKPq+pxt6QozUVfXBDLSsV7GYTwmZXc54dV1TNbWYbmYxBDXG4pzj6upqJlLfNzTe7XZMU5hN&#10;J40xoMUMICtm8xSA3b7DOi8U75Rp2oa+67i8uMBqg9KZxaKhco40BfpuTw4DthiziFFt/pC/O9id&#10;ZNnT5sO6UgwDjdYiRs9iHKtseb41m86W56BansUoFNM4lT33JG1hTHk/2d6N40jXdez3+yLCvWO7&#10;3czC/BTzt57DpBjL85k4P2eYhl7OCGEkxZFpGBj7nr7v6LZbhm6HKQJ6Zy0vXj7n0x99yqeffsJ6&#10;vcZZS+0dq9WStm1pmpa2adBGk1IUEbeWfF4utPJY/oz9WMzzElc3d1zf3bHb7plCwvma1ckzXNPS&#10;LJZo7+Q5Sslr9CEyxoBxjqppqdoFGc0wTSWvazh9dsrz5+ecnq54drrmdLlk2O9ns9TaGWrvUFny&#10;jNooVDFTSdNE3+25vbkWs4q6ZrU+RTvJ3eXD/kucWrDOiHlPyuSYypmyPL/NWQyCvact+TNfVTR1&#10;gzVGns8UMXUG2raR9SmKKP6wB+q6PTknvJN5W2uNznJmNWWuyWHCKjFok7naUVd+NtugPG+Q3GvZ&#10;EaUoBhmkYiYpYybFTEx5HjMpRcZRDBIlZa1wxgNZxq42ZS8m19e2DctFy2LRslwuODlZc3qyljXR&#10;aDFg0AqnFVYpnJUcZAoTOcpzHKs1pydrVsslpojepX87UhC6e0yJq6tLLq+v6LrAMATGkPj04zd8&#10;+voVOk6QQjGTiIQwzmviNMpaGicxewuTjLecIk1dk3Nm6Ht2uy2bzR0KxfrkDNB0fS9rMrDdbogx&#10;sO92YlhX9pR/6ff/82NRzjGOcYxjHOMYxzjGMY5xjGMc409sHAXwxzjGMY5xjGMc4xjHOMYxjvHH&#10;jDD2wOPFfT8kHn2qKPu+iPTwtW/Tlp4Wt36fEPYpYfvh7wf63ffR0u7/jp6FpN8mdj+krj28vof0&#10;wccKJB+Kg58SRD/12R8Wwh/o11J0qOeCt6eE8D8krn/s3jy8d/fF2d/X9g+NBR4jft83Cvg+w4PH&#10;KOn3X+ex/vBYf3mMBP7w/R67/vvFpLkU7Bw+1+GeH8g3DwuqH/bv+wYQj9377zMCeOpaH2uzx0jy&#10;T1HYf8ig4WGB8VNt8IcZY4d2/KH3fur73xJ3PGHG8Vhf+r7retgHv1tQnX/wutR9YfqBvKggC36o&#10;kH70LJDWxuC9FHx65wrt284kY0qhX4hBaOOHQjFyEdPd6/Ooe6IWEbXHmHBWhKZGCzfQWUfdNEIO&#10;NvLzzjp5fWXY7vZ88avP+eqrrzk7e8arly9p6kpEXgraumLRNjRNg3deiFdZKD8aEd598snHLOqG&#10;pqlYLVt8JaJqZwqdB0UMkVRoHSIgj4xhYN9tGEIvBcZVxbJp8NbOJKxDEWG3338o/i0Ft7t9J6Jl&#10;K1QjoYIZQopCcswJ54X4ud1vGacgwu9C2xBBXiXCeiXU3mkSIbSCWezuKz+LPkIR8R9o0AfyOojw&#10;WATzYoKQDnNQjAz9JPSUmL8lPpqLj+/1L2ukqCylRAiRbt8TU2S333N5dYvzNUpptqWA1fsK51y5&#10;FkcMQcR0MRQBOEzjiEpQF6r2MIzc3N6wXCwhK8bpQO0UcpEil6JQzTBEhhCJ2nC322Gdoa4qbq5v&#10;sEbx5vVrlqsF3nqcsZyerIUSnuHt23eEkOi7DjSs12v6YUCh8L5i2bZUtcdoEW4qFCEmbq5vud3s&#10;mFJCOy8UGjIqCoUkZyGmT6OQClUWGraYSthCR0lkFCEkdvsd2hiMd6RCVd5s97y/vGEKItjq+r4U&#10;hlqWi6VQvVwxEJiEXpRjIgxDKfZKeC/mCQcBmCtUo7ZtWa9WUggfRWi+30t77fZbttu7Mh4y2lih&#10;aPsatGIKEWsd3nuy1qAtp8/OaZuliIabWijch+kgF5GmEbp2yqAQUrc1phA6pTBU2lcMD1IMs/gR&#10;bbC+JkTY7Dq6YSJEoT09Oz+nLiJ6gTZmhq4nTGJUMI5CcxGRs2WxWtM0Lc5Z+iJWO5DoFosFL5+/&#10;QGVm8jilsD5GocU776maWsxBlJYi+nFAK0pBosW6ChBC8sXVJZvtDuOE5u6dZRx6+rETGqGr5jUi&#10;xggpc/HuHToH1qslJycryJlhGEQwkRKxCCuub+54++492hjatqWuavZdx7Jd4L2I4MRcYsCIzptu&#10;v+P9N29pqkqMIowuxCAYYmCYJnzdsFquUTrRDx3b7ZbdrmMcR77+8iv2ux3jMHF3uyOMiaZpMFYo&#10;lVobIbqiubm+pu9HVHl9tMKW4nmhEEmx5jSNRfgoxhztYo33dRnrZa4r64tz/oPoZxZUFNJv2e9q&#10;I0YUHGiZReAcU/4g/LYiOD5Q51JWaC3k+SlMTJPct6Ef2G237Hd7Ulacnb/EVo0UzGpLu1ji6obK&#10;N2jvcbUHlXBG4Y1HFwpTjAGS3JeUFO/eXfHV27dstlvu7jYYbaldRQ6RZe05P13x+uU560VNGEdM&#10;EbtqpdEICTFME+M4EMNUiuzBeU/dNihr6ceBKU7kLOQqIYQrshbycQxi0OIrT1ULeTyFMBfOa8A7&#10;S9vWIgIxGmddEY5qYs4MY2AYB6qmJoTEOAYprB/l3kkLi/LLFTOOkBJDoUtaZ0Qwo8QIYdjv5bPE&#10;CXJEFdWYMQZlRAhVOY8CNpsNd3d36AxNVbNcLFisVlSNp1221MVwQsQ1H2jVUwhMORVDmsw4jVgj&#10;9PSrq0uur67Y3N7SbTbEaWS/39Dt99Re9i5hHNndbQBYrdfUbUNdNyxWS5w3aJ0JQSiMWptCElez&#10;EBJVyMlFIKoPYriUIMdibKSkQD8nUgw0laOqK4zzGO/JWskezmjSYU9ZNn3eeaw2hf5nSDGRQ8QY&#10;QwiT0BldJWY3ytAPo5A/QyKkJETwIn6XQv1c1mYRcenSt66urnh/cUFWieWq5eXL51IwvN/S7XcM&#10;/V7EpECOsmbnlLDeU9U1GQrVXBdCt5imZCVCVSmuD3jrODs5Y9HUeGdE7FVXbLZ7rq9vUfrDawgd&#10;zrLd7QkpsFi0PDs7Y71sSWEiRenfMYlYoKoq+n7k5uaOFy/O+VM//SnjFJjGAAqmMIq5ihEiZoww&#10;TJEQgZRxXl7Le0/laypfs2haVkuh7p2sVkLkM2UvrRSZNBt9TDEwhpGfffYL/s0vfkbTeJ49O2Mc&#10;AlNI7PuBfhzw3lE3FSkHMUNwnsqLeckwDLx9+w1VJfvF//jv/N0/Un5lHMdv5VMeE3rm7xE/P3Ze&#10;eTLfovS3fvY7RoH66TzL94lN5ev3zsWz2YTs6XOZg1Is+YOU5JyRinHNIWdQ+r0Gxn7gX//Bv+Lr&#10;L7/E+4qXL17N89Zut2Oz3RKmyH7fcXt3h2IiZRFKxzAyTWMhdkLfj2x2eyFH1g3GOTbbPa8//pR/&#10;9y//Za7vtrx9/57Xb97wySefYrTl4t17trd3vP/6Kz7/xS94+83XpLL/z1nEzkUlSIoR5wy67AfH&#10;YWS36wgh8fzFCxHPHAywjGEYI6kI23OZc9rFsuwdM3fbHT/6jZ/QrFdMyJkIEg9TAXNTP8iP6MPf&#10;QQRAj5kXqIxSMrc7Y6mM4+b9e/6nv//3+eZnP2PtPV4ltrdX9P0WrcW0QJXzW0qJYRiK6NDNQkdT&#10;1q8DVVMpIRWHaaJylhfPn9M0NVMUWu8wjJATQ98z9L0ISGJkGnshgAchtfbDyBgiu23PMCWcb8nK&#10;oW1Fc/qM+vSEv/L7f4NXP/4x/TCQQrgn4uTRnMD3iagf7/vpwwFfyb3VSkyHlFazkYjWQmF03pLG&#10;wL/9l/+Kf/w//iP+1T/9v1iGntenLQuTMWlic3vDV19+zWY3MEVFzNDtO7abO7yGs9WKly+es1o0&#10;aK3ph4Hruw23m52cW4GT1ZLf/OlP+eSjVxidMRYykeuLK64uL3FOobWcSV68fMWf/u3f4uXLF4RR&#10;qKVhGHj14iXr1ZKmqcg589nnn3NdiKAxG7a7wNcXV2hfEXKiH/b85p/6CR+9ecV+v8e6ipDg+vaO&#10;fTcSgeXpKZ98+iOqusVVLTd3W8aQSbbi7NUb/v2/9bf4rd/7XVQlBm0AMaRHcjbfFoA/nPceNxlV&#10;8zn88O8PL/utVxOjCBT5YKJl7Szm/jCfPp5XfCzn9FT+9Dv5tHuv+lg//PYNUN/KBTxm0vCwPz/M&#10;eR3+aFUMEJ0Igg+5S+9L7ql8TReBoPMerW05zxYTvfxgPjp4RBTh4gd4fZ4NULRWOOfQxmCtxpQz&#10;NAi13VV+NtpzzpMy3G23/PyXv+Srr79hvVpz/uwZlff0/VDWLINxjmEMxKzLHiqVfFmUz+g9ddPi&#10;66rkbCo5+0LJP2W6cWTfd/RlPQ5jEBFw33N2fsbp2Qnr1UrM6Yppi4gPAwdx1jiKuDv0PbFQ4GNM&#10;KONo2oasDAk5x6diyHAQ3onxiyHGxDQGrq9v0EazWLTz3jkUkavcz4jRir7rZ4GqLiaWuuSgY4wi&#10;SCtC/dl04TBXFROFA6FWDBHDbB6py3jIKRNLzgwluYSDuUpKIka0RUyXS3+9n5Nr21bmrpJHuf8s&#10;xmiD1QpI1N6jciJMoxCbi+mjc2KkF6aJumlm64qmrkXAPgW887RNw2q1Ztk2eKPJMXB3c0Nb1VSV&#10;B0mlyvsaEQU77xjDxL7r8HVDiiKmHnYdYQwY66mbBmMNaDk7d8PAOIxisueEkFy3bcnpyBlsHMdi&#10;fiL5GoWsnyklnJU8aE6RD65DM8edFJOck4qAO4aAcZZ6sUAbK+LCcSSUc4Wva6wTw5mLqys+++Wv&#10;sK7i8uKK29sNd5stp+fPefXqDb6Sa0zTSJom9ts9RjvqupkJzvu+I04TKcFytRJDA2NI6UO/qaqK&#10;aZqYDvnBnGR8eU/b1HijcRq0yohOVM5kbdtQFRM8rTRTCDjrUWicFWHparnAGk3tLc4oFJEwiRmO&#10;0TImVsuVjLlBqMNhmri7vaHb7cTMx1lySmUPosv9jyLGRYxRsxKDDxFCW6q6xlnHZnNHt+9YLJe0&#10;zUKMEKxFK0hJMY4HarO0k8wzlvV6NRtfOCNmgQdDiUMLi4mpmefvuq6pK8/d7S3TOLJo25lmnbPi&#10;888/55tvvuHuboP3FYvlkjFM3NzecnFxQQiRuqqL8Fto8VVV0Q+D5Iu1Rhsx1lVak1Jm33XzXNB1&#10;3fzsUCkleZeyrxvHEaWU9N+DGXE56ylj8JXsFfq+L8Z1mbvNRgw1w1TOoT1T12MUkBNtXRHGnjgO&#10;pGmCnKl8EZjnNM9Ns4D9cHYvxnbGSI5ZgxCow4R3xbAxlbNFjAz9IOeNYkQs6UQjfSVEUkzzWjcO&#10;A3GcMFoVMvhIjommrhnHgb6YUupiCEOZX1OUOUkX4ytXTESGbkfoO+I4QEzEklMlBvI0opOsISmn&#10;+aykFHhf0TaN9O/VqhhCiFkdSZ4FNE2D97I/UTmXc7yYSPXDSEyZfgx040A3jPTdxL4bQRuy1iRl&#10;GEMQ406tGafIvh9AK6q6IWvNGCPWVWIGoWXs11XFsq1oKktlxCxLpUjjxRyy9mK61NYVvpgwCgU8&#10;SY4xR1ROjEPPNPRYV6GtJ2TFtusZQ2JQEC8iAAAgAElEQVQMgZCi5KSKKUxOiTCMs6GzrLuSmziY&#10;0YzjSBiDPJOxHlvM3A6k+KquIad5H6mRvU1VVawWS+qq/vAc8WDYFiNhGEhhpN/tilkILNqGtq3F&#10;SDRleV00RonYX6jxSd6DjDqcGbTkpJXS81n30P/I0rax5GsOBkUg89o0TuQk+wylwB2eESqxhlBk&#10;dM6M+x1x7MnTgE5Bzr/TyNB19PuOHEIRxhtCDDIX7PcMQyAlg9EW6ww3NzeM44CznuVyxcnJGS9f&#10;veH1i3Nqq2m8JYaJGAIxhNmcICfJM41Dz+buRubRbi95+mJIKSZBey4v3rO52/DrX38JGOqqoev2&#10;9Psdt7e3YmDsxGgQI88sq8rzF/+j/+xYlHOMYxzjGMc4xjGOcYxjHOMYx/gTG0cB/DGOcYxjHOMY&#10;xzjGMY5xjGP8MSNMHwTwTxXYPfz+Q7r0H5Um9tjrPvazjxX5PXVN3/feD4vOnxLVPxYPCeyPCf9/&#10;iMZ+uFdP3dfH/v3wer9F93pQ5P59IukfutbHCjLvC78fKzD+IZHx/Z95rK881gYPyVyPvc9j7/kY&#10;0ev+Z3jq2u5fEzAX7t0XQj/WPx/rO48ZJRxe66n2eWgwcCD3PkWkf/j5H3uP+9dw+ByHYtf7ffD7&#10;xA73v/bQrOIxsfwH2kF6tJ8/1Z+/r5/cv6f3r+UpQ4anxvJTRhv32+SHKF73KfUf+gelmHoGx3FQ&#10;wStNITsYISgrO4uxDlRjow8mFkI6t86jtCoF/UJgMlrLm9wbk1proV+UgnAyxBQxWpfCIIUzQuk8&#10;XJYUfGtsIVGllMFYtDJM48i7t2/54osvGKeBs7MTTk9O8M4Rxl6KqO2HMRRjxCqF90W03takHLBW&#10;AbFQV+1coEsWmlfxB/ggdg0D+35PP3TUvmZRt1SVK4VRDmO8FKQC2+2Wvu9ZLpes12t8VRW6zggY&#10;IQQpQGuh6VqHUboQGY3820qxojVWhDkg5HBjsUZMAaQIKc/FyjEGKea+Z+ZirC3F6nq+H6EIHRVS&#10;dKmM/JwQZQIpgVIiED2Q7w5F4SCUF6U+EMu1VqQUGbpBhPUp8c//xb9ksx84e/acGBNDP0qxMsyi&#10;I6PNXBy43+/mAs67m1veX7xnvV4DcH1zw1dffsWz03OEMhXmYnFdCgSNc0xTJCTYDyNJKbSz3N5c&#10;s2hbjNYs2wXPzk4gRwyKynm8M+QshWqb7Y7NbifkmnGk8pUQUmJi0S44OVkJybDyVM6hyIxTZLPd&#10;0w0jylhSyhhFIfrmD8XaQQq/YxGmp5iExuVMoa2IeLzvR7789a/Z7juqtiWj2O07tpstY4j4yjOM&#10;PSlO6KyZhpG2bTk7WQvBzmhyTGV4Z1QUsZKe20kIlFYbXOmvYRpRKKF+lYK5MEW00jjvsIXulmJG&#10;W8tyuWaxXGGMnYX4uRB5tBWR5Xq94mS9YrlczIQ2XXhjKUlRIUoVMSilyE6jjIgahGptyzwdSwH3&#10;wBQiIYN2HrSMjVjgrl3Xs16vSgGffDGGScRcRQR+IC0B+KpmvT5luWxxzpQidyEBqowYHlReCn9V&#10;YeSlWAwoZF7wlVDOdFmz+m5Pt9sJ+csIkdUYSyKx2225vr5kihGjLc4YmrpinEZ2+x2Q5feKCJSU&#10;qL3j7uaGGAZO1mu8kyLvmDJZK6l3RLPreqYpcnNzy8npCXVVcXp6wkevX1PV1Vy0uNlssAas1YQw&#10;cnt1zS9//guMNqxXJ6U42cpaYQtZGsP/z96b/cqSpfd1a08x5XCGe29V9cgm2U021aQpWaIM0JQf&#10;bAGUDAMG/OR/0LAAATYsQpAhwzJhAgZs2JIoi1Szm+6uueoOZ87MGPbkh29H3FOnz7nVBB+Zu1C4&#10;U57MyMiIPeW3fsv7Ce/7UkDsyWi0tmw3G9qmJsaM0RWr1ZqmdVC64DlcJMTI61dvmHxAOYeyFmUd&#10;WekCub7tV2LwZQyoMK7i7NkzjDViKcxJzFyp3ENV/RZURMa5lMWoLIWgQBLwJOfEdrvl5ORUwkSq&#10;hqptqeoWa6sl8CVEsR1RbHrGWime7nv6w4HDvme3v2N/GLBNy/nz54uVLuUsfVMpjtYGjIo4pSCI&#10;PapytQRhoMlZ0dQd25NT+uFATBLAcXN1Rb/boVPmbNNiiDSVYbvpWHUdVVUXYCGVwuNiXCtgVUqJ&#10;rLQYAo0VSAGBu+dz5YyTgBUjtk0pyBY4XPrmyOQnKTQnk6NHq4w1CmtUKayNy5w7pkyMAt1M08Rm&#10;sy19e7/Yh1UJv4kx0DQt2ljGaSJMXgIRCrSZUsZPAaUhBoFPfIEIUzGdxpgI00QMkWkcub6+5vPP&#10;v+Dy8oLgI5uTE5p2NlWmAnVIYIv0hxqlLWMI+BjKPE2Cb9Zdy+nJlvPTU85PT2idgxQZhwO7uxv2&#10;/Y71umPVtBitiSFwe3tD3dZi5UaKeq2Z51Zugc/HMcwTsALcyHUmtum8gBFSSJyKsWoip4jVmcY5&#10;6kpgsay1BKeUuYu1Fm0lSKd2DSlEqhI05Kwjes/dzQ2aGdSLUkDPDAwZbm/v2O/2xSQYyDHdC9AI&#10;Yi51Tq53MrEYupRS0vc0ci91XVfG/lFM76VAXIxpAl5M3tMPk5yblAk+FohX5iaxmK27rqN2FUYp&#10;KmupK0ftLEaVAC80N3c7DgeBr6yT6/366naxt8+WyO1qhbOWHASWMdZKn1FMg19++RKtNc+fn3N6&#10;elrCTqTPiTkRc2Doe8Z+ZAqJQwkMGPuecezFkrpaC3BqtZg+raar66/O04tFkAJ0xBi5299xfXtN&#10;Pw68fvOKH3z/+7RNy/4wcH1zx5evXtMPA9vtmvWmI0wjRilOtie0dUMInv1+z9XVFZvNGms1/+C/&#10;/G/+SvsrMwD/rn2IxwDHx9ZMD9dC99erWtSlX3nth/szmfTonsP9ddVTezPM0GmeGbt5HVUgyCDA&#10;pEBgAr+FYlAUkGEG4LVAxcDnn37CJx9/xJeff0HTtJyfnRKTR5OZpmExb9dNhTWgrZb1SAlP6Mde&#10;QkFS4uWrV+wOB6q6Bmt49vw5P/iN30C5iourG4ZpwlnL7e2NjJ39gM6ZHALjYYcfe6ZhZOgHMXD2&#10;PdM44scJP0lQQ9u2jOPI5eWVzOmMo2kbrBEAbvIjWSl8TDI2F0jDOofKCmLCjxM5w67v+e6v/Sq2&#10;csToZf2Y357qxcL8lfN/71opYCNq/pzzvZ8DVMZoRV05GlfT397xP/yTf8Kn/+HP2VaW1mim/o5+&#10;d4NSJeDGi0UwZbFMhjIexfshdMUQXzlbwM3ENI1oEqfbLd/44L0SCCaXy1BgO5VL+JIPxZ6YMchS&#10;Kuck696kmHzC2Ia622Jcx/rsnPWzc77zm7/Jf/wH/ym6qhiHSeyvFIPoEwGHj13nj+3tfGX/Rivu&#10;y7tl3CnjvpX5ZFXWqlcvX/G//fN/wR//j/8T0+sveN5q3j9rcCqgidzeXnN5dcWhHxlCIkTwIdLv&#10;d+gU2awaXjw75/mzcyrnGCfPy5eveXN5VcKeHM/OTvn+r/4q3/vut/BjT1VZfJi4urqk3+2pKoct&#10;wMtv/vCH/OhHP8LVNR9//BEqRYiRb3/zW7z/4j1cW3N5fc2//tf/hi+/eElKCq0rdkPkxx9+yuev&#10;36Caiu3Zll/79V/j+7/2PV69fs0UElXTkbIia0fVdrTdil//te+zWm+4urnj4vKa/Riw3Zpv/uA3&#10;+IN//I/47g9/WIy7Yt3NUcaqkpxR5k5vcfWnAkhnWO7+Y57aj5r7yYcBpADKvA3q+ereF+/sf596&#10;nYfH8+S+7hN73Eu//uQe1dPX9lP7kPO+kL63v2UKAMp9G7idjeICkBvjZI0420yzrAnkzyx9twQK&#10;fBWAv38/GeswRsIGZE4o82ZTVRgrkKYt1vmY5R4expE3Fxf89Kd/SQiR9WrFs/NnWG2IMTP0I9MU&#10;QWlSZoHfx3FiGAemaZL36GQO7ioJkgo+sN/LOuBwGNgf9hz6oYTX5gJKK779nW/z4sUzNps1/WG/&#10;APB2CQKR15jnLsNhzzQMjONEQmNdxebkBO0qYs4SkqiUhCQV+FwZWecOwyihE0ns423TLOcuhCBr&#10;gJjoh34JBsoxlUCOYpIva5IY57WZQJIIkoerKgkFKqEQKr+9yeYAJsqccbawa2PputViG4/Fpit7&#10;WWKGlvVgLteRfhAgzDKvm6+5qqpommax1yol+xLz/ACUBIJaWevN8/f73zvMz1NVFavVitOTDV1d&#10;Y4yS8MSy71HXVRlvQ9mj0cVqbfEx8urymvX6lJQUw0HGpGnypAxt19J0EkKYiiG+H0YBFcteYtPV&#10;OGeJfsIYeW6txVJc1RVkgYu9n8o9mApAHrCVzO+tlv2QGSSMUWBKP3n6yXP27BkKzdDv8XGSNUhd&#10;UTV1sTlXXFxeyX5W3dGPE5fXN2Sl+N6v/0bZA7MSfDcM6Nl6rzTrzYZxGmWfmcwUAhlNu1rJvYBC&#10;KQNKgldn8HkYR/w0cugPXN/eCpgJBbTUJdQ0obKS4FHnJIArS8++PwxY43Cuom0bnLNYq8k5ln23&#10;hMoJDSXMSpfQg6mELI6yZxTF1qxyxprZBp4EDtUSsDZ5maullPAxMnlZw+ecSWRUVgyj2NanybPd&#10;nvDeey+oKoGbldLL9a+19I+pAK4xBiprF+i1KsGjIcQFalUl9Ha+P9q2pWkaYogc9nsJbYoeay0h&#10;JF6/fsObN2/YbLZ88ME33gY2+LiEph76AWflfpaATMtms5F+aRplv5C8fM+TyUw+iPXaWlkvl+9o&#10;BNiXEEIJR7JLqPbcj0qIU/neSMt3BDe3tzhrSCFweXlJjJ4wTVgtPU4qFnlIDPsdcZogBZnf3RuL&#10;J+8xTvq8GCKq9J2xhH9QgjeqykIMxMlDDtSVY9/3KBRGa4ZDj5+8GMPLHLWqbNlbleA6YyXwpbKG&#10;5AMxTDitqJ1hGgeclT1bDfQlGLDrVlhbLfunzhoqK+F46+2W9XpFU9XEaSSHQPKeHCWoxClNba18&#10;B2LnQLdAP8h6YhhG+kNPTpTPXwzmssef5dop46NC9nhRirqqqJuOhJbvErQhoYkZqqbj5PSc1WZD&#10;1bYMPqJKkKefpO8ZDvLa1km4aFXXZKBuO5nTlnAOozO1ytRGYbXCljCQpqk52W5ZNQ2Ns7SNhMNJ&#10;iLMm+EAIEkibk4QGTONAXXcopUkoIoopxiVs1zmL1arY0zUxRAHclYS4hSCBAtFPaA1jL3sCMleS&#10;+YQsRWUscs4uaxSSBC9LGCxvv6MsgQJLsECS/a4UAuPQYwo4XlWOqq5kzyMlmacECfDKJQwtBvkO&#10;gHufUz+OhLLuG/oRozVNLYEbVVXLfEvLvnhIkWHs6Q89sXx/MY0j4zTS9z3jMBAmL+v1nEl+JIwD&#10;U7/H5gjTyLDfyXdOw0AYR3LwjH2PH6cS5AL9MJBy5m5/4N/82z/j1cU13bplvV6hgMrVOCvBMkpl&#10;zjZrdI6Q5H4J0yhhwiUjdZ6rhmlkHHpCmO4FhGZC8Bht+PTTT7i+vialxG53YL8/SABk8NKvj4Nc&#10;51qVsXG+bwy//Qd/eCzKObZjO7ZjO7ZjO7ZjO7ZjO7ZjO7a/se0IwB/bsR3bsR3bsR3bsR3bsR3b&#10;sf01W5iGR4usHwKsXwdwP7SOPWwPId1fxrT8mGX8IUj98FiessQ/ZmCbzV33DQlPHfv8nA+t9g+P&#10;++tsbQ9/9uH5mY91Llq5/77nwrD7//YYcD9/6f9Ugf1T9vZ3vff7z/sYEP7L/Pxj5+Sx43vsOR6C&#10;+I8978Nr9OuKU+/b02djTVXA0seOay46fAxMX4wWTwD5jxVez6//Llj8sV8fC1Z417V7H05/qnj2&#10;qc/hXYb6x8CJh9D8/ed97N8e+/weHsdT9/XD5/q6gIzH7uOnro13vvb9oIB7/xZT5m2tqUKjS0Gw&#10;LXZGjVIGbSzGOEyxPc8FytpYlDaAXkB4baQIT8yE6UEYRyoAQHn/iVJgJEU3c4GTFJ6Kdd5UlRRK&#10;FiBWaUVMkb/48V/ws599CGjee/4+dVMtFtucY7HjJawWKIBichKINRO9FOIqihF9hvlyLqA+5CwB&#10;AbkEB+x3ewyGrl3hKleK1xymmDPmYvVhGGi7roCBYuWZbSiJt8XxAhqC0Za6WI61NljjliLJtIDo&#10;oK0ULWbUUoDmg1/gZudcMZrnZZyYrVZkKX4ch4mcwNkKlCaEJEWQShOi2BPrupYwgCAhG03T4pxj&#10;GAYB34oJSisp+A1erGVKCfTzs48+4YvX16zWJ6B0KWhzVJVjnAbG8SDGWi1F1inBNHlub++YpoG+&#10;H+jWa7HBHHpub3ZsNhuayt4bByNdJ0VrIYKPmYjC1g3aOqq6pnKGYejZnGzYnp6QQkTFiEHMmDkG&#10;chJjyGq1Yr/fk6LA0YdDXwwvhs16w9npFimPy7i5MJjM6CcGP7LpVqybBsp5cZXFGksIYQEGZvDf&#10;Byn6AiXgKhqtpMj/s88/5bPPPueLz7/k9nbHoR/Z7fYooLYC3httxGqdoKprTk9OpKjRmHJNlz6z&#10;GGcUs6FGCscl3EFAVK3EoNVUYow12jKNE8452qaldhXWaLESxcyL995ntV4vRagxyX2csgC2qtgn&#10;Jz+KHaltqKzFGJjGoVjcSt80E0G5QJbWokrB+eQnCX/QerneEnL8GINrG5S1EiqQM/vdjv3+IFa3&#10;EDHOkpDwBmflvqibhpOTU+q6YRonNtsVJydbIBGjF+uWq2iqCmsFBhYI15fjfDsuitFZUzdtsdxL&#10;YWB/GAToIJU+KDP0B+7ubuT9a4dVBpUVXdMRfWC320v/q0qBunNiyTYWP01ordlstpgCYmShC4r9&#10;zIr5LouBulutqBuxlq1WrZhxvBTyhXGiqSpSiIxjz83tDZ99+hlVU7PdnmKtgwLB20pA7VxMN/vD&#10;jr7vqaqG73znV1iv10Dmiy+/pK5bTs/O+MYH79M0NT56MGJXdNayu9txd7fj9Pyc7/zKd1HWkrTG&#10;p4RPGZ8yKYQyB4SYMiElUIaqblBailelL/XSLylFClI4GwpYEZNYXQV2lP7QWstUbD+r9ZZmtWK9&#10;PeHk2TnGOnyIBd4ugEHKOFcVM5peXncaR2KKYsKbAq6qGL0Yh8ZxxFoBdXNOUCBrmzM6enKU68dq&#10;GUMzLFapnBNnp1va1jIOB4wGozJhHGhry2bVkkIgBAGhQ5iorFvA6zgFhsnTj54QFRhHNoZ+HIkp&#10;owuQoRC4IMWEMY7Vao2xApw3TSPwR1cvxfohhGI6y7OkcQFJndY4rQucLvbNEJPABz6QQuTm9oqu&#10;a9ls1qxWG2IUY5bRuhisG7rViu1GCrWrRqASVfrF2SpJlGLlceoZBykqzykKNJ8ERKirms12y7Nn&#10;zxeoGCVgtDGaafKMfirgjME5MUdqI+a7yllq5+jalvWqpW1b6spRGUNXVZxs16y6lrPTE9q24fr6&#10;mrqueXZ2hjOWaZIQi2kcODvdYpTCKAkSQGmMEyN423TEEOj7AZjXPGoxX6YwkXIkZxmXkvekOcwh&#10;BZxRNNYWsEfCBKQvgFwAKmdrrDZi8CqGzhwDPk7s727Z7e5omhrI+OBlXlfAKaU1h74v4Q1G1heu&#10;KkXfAVvmF8ZIIEVIocxDBHjv2pa29LPOOqZRAF2lFNaat9bQmJi85yc//Us++fRzQpAwi1gsYGae&#10;96dU/pf5nNhhkeLxnLGmnN9icc9ZJnSb7YbVaiX2Uu8ZxhGtDScnWwF/p2kx+2ZkjWTMW2P0drvl&#10;W9/8BlXlBIwOvsxfZ4ubZhomDsPAvh/Y3d3RH3quLq+4vr6lbVuc1VijWHc1XSMWOKXE5qkR62bO&#10;YoYd+4G73Q2HvhcoKydePHvBr373e/SHnmHw3O57doeB4XDgGx98QF3VJQQJuqZDac04jRwOh2Jr&#10;SwzDwH/+X/+3f6X9lWkYFyCRBXZUC7j8cA3/VAjaU3/+ClSfeXKtnRcSjhIQoYWXz6qEh8z8fP7a&#10;9ecczCV/Na9lJZAkCwW/QIZfOZ5ir01EUgzs7m757JOPUTFyc3VFCIFvvP8e1iicUYzDvliLHT76&#10;5Z4ap5FhHLm923Fx+YbL60v6/sBuv+Pq+prJT2w3W1brNReXV3zy6WcLmLG/vSPFiM4ZXQAqZ8yy&#10;bpnbAt3mLDCiNmw3W7TW3N3eMo4TSmn6YcCHyKHv2R32ZAVV3RFiwE8yp2lLsMcwHDBa1g1+mkAp&#10;vvPdXxHQUQlo8dg6eFYban0Pfi+BWfPn8JUgBATIqqyhto6pH/njf/kv+dM/+d9pSaxrR/IDt1ev&#10;UcnjjEYV0H2aJnKUz9JPE/0wkqLMD6wV+3llBRZRukCPYaJpan7lu9/mZL3h5vaWkGZYQsYbmdOp&#10;+eRSuYq6rnDG0LVtMbEmMoa629KuTmg2p2zPn9GcnvC3/5O/zze/96uESazMsdhDH4YQPtzHe2rv&#10;46lAwvvncJ6vGGOXdZxRisPNDX/6f/5f/LP//r/j43/3p7yoDd8+31DpwGF3xTjKtXBzfUM/jviU&#10;ud3t5X7IidoqzrZr3nt+Tte1eO+5vr3jp3/5M7788hVV07HZbnj+4hm/8u1vcbpdkbynayT0Y4ZL&#10;uq4jkWlXK/7W7/yI73znO/z840/46OcfQowCZCnD8/Nzbm5u+fnHn/DnP/4Lvvj8c1CWpCxXu5G/&#10;/PhzXt3c0W5X/OCH3+d3fue3ODs94eLqSgKM6g5tKqaYF8N1067ouhVfvnzFxdUNk9LY1Ya/9Xf/&#10;Hn/wh3/Is299E7TsFUr/kuU6Kv1+Lorsd30e9/uu2TB5P9TyfiDpw/tmHhu/sg+oHw+2fMz+bspc&#10;Zu6K52vr/jWmHtsLziz35dI3P7HX9BXQv9zISr0NclmOR83BDG8t9k/tVy2BOPeOWc6N7Ke8BeIN&#10;yhhsGaOV1ljnimlc5vsKCWqbz9A8bszAsyqhKPdB/azkvjfFKp2RIKGqriUc0hiMtTjr0Er6E2Mt&#10;MSb6vufnP/+In3/4CcPo+eCDb1DXYu2OIUpAoZHj1GW+nuZAnQJPZpSEQWkjQTrjyO7ujtev38hc&#10;LEZZj9kZBp2w1vDeixcCc4YJlSOkEjI3n/97Qan7w579/oD3YpmumhbtKkKUIDVXjMdkMdpKqFAu&#10;dtSR27s7AWeVZrNZlz0bWe/OxvgQfQkKkXmnhAvI55bT/TmCKhAjxUavlz1FpQXwVPNYod7aklNK&#10;Er5UVSWkQkL3rq5uuLi4XMBplCrzxBKk5cNXQibmPWwBf+UYtNbU1on5WWlUAeRSiAJ++wL6F1Nv&#10;5Ry5hDRpLYEBRDGjqwxNXdE2jZjHrUXpXMIJIzlD5apisZaQlRk8r2sJ7AoJhilxdxgYp4DWsi46&#10;HEZiSpycndJ2K0zVoIxjipBKmEPKuQRORQmn8hJoFIudXZf1nTGOrBT90C/z0BgSIUWcs2zWqxIg&#10;o5eAqpQSV9d3/Ls//wkff/6SZy/eY71eM00D2hhsMczXbSd7lcawPTmh7TZsTs44DBMX1zecnJ2z&#10;PT1Fl9DPunKyjgxB9pNQrDfrEkoUlkCBwSdCzmSllr2gwzhwOPTs9wcm7xnHQfYDUmQaJw673RJ0&#10;Ood4hpi5ur7Be7mmm6YDtOxVTp6hFxBTbNcSGJhiKCELsYDPElyljcYg/Y8fR3KU6ybFSF1pmqZi&#10;tere9q8l9GGGMLU2xJwZfUBbx1TWK/vDAWsdoQR+Ki19T3/Y07YN2qhlPS/fByqctTRNI8Fy4ygA&#10;vALnrKzXY2ScJoFuSz8/jxvSZ0qQyNgfGPoDu7tb1ptNCU+QvYuUEpv1mvV6Lf2adfKcWlE39RK0&#10;EENawNGmqakqt4RyjOOIc67sZYOrXAnqkyDeuVlrqUtIQs5JghyqBussdzvZjxKIXPqLnDJXV1fk&#10;lDg9PUWh+OLlS2xZo+cs6655fVNXFdMwoAGLgPRiZJc+43A4AHK/St5TRhm9BNrOlnWlkMCAoUcD&#10;MUlgokoSoBqC7LOmmBiHHohsVh05ydzQGJmfNnUt6/4wQvDEaYAQsFpRWYOzuuwtwNAfaGsJuXBG&#10;09QCebddR7daYSuHMgajFSmKYV4rLX10hqqy5ZoxJfgxgmIJlbHGcNj3XF5fc9f3y7rBlz4x54wq&#10;wZQxJsbR430EbUkoRu/L9ycWU9U03YqzZ885efYM1zRMIUqwaAnFm49Lvn9yZdw1uMqxXq9ZdQLz&#10;awWH/R2HuxvCfo8fBlLwhDCWfU7P1Pf4acSPg+wdDQPTMJESYEwZmxOp/DqHsihtMFb6r7Zul4AL&#10;CTJVJSRQl2AD+X1OmVCM4v3hQN/3xCRBkN5HlJlDj/OyvswoclbEmAkhSUCu9wzDwDQMEmrWD4Tg&#10;xdhevs/RWrHqWrYnGwkUli9g0M6RtCUAEQkEkz5QvnsKqdz3xsjYMk7c3O6YRhl7Yoiyr1fmVroE&#10;h5FlfuH9xDAMYmcfJGTtcOi5vb3j5upGIPhxpO9l3HFGE6cJnSIqBuI4cLi9QaWIKmvYGOLSH2jj&#10;JIjU2RLa6fizP/8J/++//w+MIfLt73yrzNnmQLnEfneDUYm2dnKOYpKgznm7Ygk6j2gjARE5y76h&#10;BDtKKPHQH/j0k4959fIl1lQMw8hme4q2bpn7xSgBn0pLaKkufbG1lh/9/j88FuUc27Ed27Ed27Ed&#10;27Ed27Ed27Ed29/YdgTgj+3Yju3Yju3Yju3Yju3Yju3Y/potTMNfyao8//4xI/vcvg4Afqo9BfHe&#10;L2r9OjP8ffPPfVhea/3W1vsOi87Ddr/A/LFz8ZRB+l0FnU+d0/u/f2gwelgY/5Sh/P45eWiyfni+&#10;vu6zvW+dn5/vKeP3w3P+rvf9EGZ/+Fk9/GzfFVJw/9w8ZvV+7PH3X3/+OVeMHvd/5rHi3Mcs9Q9t&#10;6A8B94fH+pSd7F33zmP3wruu3fl1ZrP9/ed67Pw/BmE8FV7wWHjDwyCEx0zwXxcM8VS4xXwd3jeB&#10;fZ2x66kwgafuzYfn/WFh/Vfe0467A50AACAASURBVL0i5VlothSKUAq+k/gWZwjbOFeK7qQAUgBm&#10;Mc2IsUSgdetcKX42JFgs4MzPX4rc5nOiCyChZ8u8tUghoJaCsqqmaVu6ppWiX2vJSmONwVU1xlRY&#10;W7Hf9xx2PR9/9Bmv3lywWrWsNxsplosCrKicF2OpLcVMqQBMQLHliN1oNmCJZcaC1kxBbMspCzDu&#10;+54UInXVlHOh0FbOyVykDWKO8d6LYSmUYmc0SktBV4ihmK5KgEh5b0rPYR3Sh3jvxchY4HqUFGne&#10;v8xniHyaJtbrNXVdi2krSgH2bLoM3mOUgPBGW5QypdBPlfMhxUOVc2gtdq8YA96HBca/ub2lcpVA&#10;taVQtnIVtRObVYgeZTWvLq758tUNCrPc01LE6sQWPw54P+KqClssMuM4MQ4jxhq6VcfZ6RnOSmF2&#10;8IGmrqlcKTorFkcpZtf4kMloXC1W57l/fO/95zx78ZwpRbTRAu2nhJlN0zlT146mruXz04bdYUfT&#10;1qQkRXFN26ByZr1u6ZoaTYYsZqNYwg4uXr/m7uKS24tLCJ6mlr7ZKCk+nO/DEALWWaZppB+HxWJt&#10;bQlT0IqLyzfsDz2Tj+z2fTEoR6KXAnOjBay01uGqivOzc6zRhGl8W7iGAO6kIPZSoQskgAIl8NBs&#10;grKmWM2k4NAaS13CKJRSVLUUhQ9DT0rw7NlzutUaH6PA/4NnGMbFBGytwzqxfl9dXRfbkcM5w253&#10;J4V21i3WsVz6ipylr9DF+BWTmKLGaSR4L4WZWpG1ZgiBwjksfU3KUmg6jiOH/YG6rQWQLMXzs63J&#10;anmPOSe2m47KasbhgDUagxGDUV2JCduANizHSBZbbE6J4D11KXRf+uAsfYnRCrvY41IpwhRTzmzf&#10;bpxbzFJ+8gKWWrME2hhjpKjeB6wrf1/6zvvhNimLHU1pQ7daFdMX1JVA0kN/YBx7UvSE4NmutpgS&#10;IDFNE3f7HXXTcrI9wWqLto6UxQw0lVCQF8+f8erll4zjhKsaum6FRmzrF5fXaC3QqHWWrq253d2S&#10;c+a9994j+shut+Pq+obt6QlD8PiYGUIkYwSGR6FyLAWvVYGWJPBgCmJHM8YK/F/sqygltuwkYQQp&#10;ybyhqh1V+UwyiP08JqypqJqGiEZbS0iJy6trpjHMH+3Sn7iqLoBCgfOsZbs9YbPZ0rad3Ht1TdM2&#10;xZIWBILe70g5YZyBGDE5QpQCZlc31E2LsQYfJzIeaxQpTjSNo64MVWXYblacrFcMhx1d5ejaihwj&#10;WlEKmeX6U0qJNTJEhsnjE4RsMFWLto5PPv+cYRIIa7/fc3t7y83tnYTeKEXVNDRtK9e6EzO6MW/f&#10;b0bg+axK0InWAsGniAGMgRxiGV8lMGCaPOMwQs74aeTLL7/g7m6HwmCs9P9Gaxk3KkdTN1hrcc7g&#10;nGW97sRaVtcFtFaEaZI5RZDwmpwiKonVziq13JvOVRijOT8/Z3uyZbVaLwbV2jnquhLgvYyvYhMV&#10;C5s1GquLvayqBF5WCoMUyq+amlDsZ7PF/OriknW34uz0dOl3P/v8c66vb3nz6prxMIoxzMyGdgT0&#10;sWI+zzkxhVDeWwG/ipV97q9SEPA7hYnkJ7Fdkcq8zOJjYBrFEEoSuFMjJnvvR3KOaBKTH5kmz363&#10;KzYwMbKJ1VwgoWEcmfxESKEEmxT4XZvFhk2Zs2UloITYClngcwl4kQLxWOzMINetL+/FOYcPgddv&#10;Lnn58jUpKb75jW9KcE/KC+ROTsz63VACSKw1JSBFYHhbQHwUGFvs0uUYQxAr4Rxk0XUdJ9stu92O&#10;aZyWcCKxRieatlnGvxfPn7Oew0PK5zED+UopMUQamR9T5kptLf3i6ekJm80KZzXnp1vOTtcythiZ&#10;+3o/AjImxjIXurm5KoDxW4j1xfkLurajaVtCylzf7Ugo2nXL9773PZTWvH5zweXVNSElsoLXb95Q&#10;VxUn2y11JWPsH/wVDfBzoMyDBQeor9/3eLiOf2xt8pW/y48D9G//UB7PDC4+siejnoLvCxiq3sKf&#10;CxxY5hsz4J+y9Csgc8Q57GZZfxIJYcKozJuXr7i9umDY77m8uGDoR042G5xWdG339tqDEohzKHO4&#10;IIbMYUff76XftBbnHDkntNVUbcMXX37JOIq9z2ld4DBN4xyq9KtKZYwzVFVNVdfUbSPrMydAVl01&#10;NE1HCJ6qcgWW9xwOh2JPthwOB65vrolkNienOGsFHvMB55zASMaQYijhPnIPP3/xAefPzonkJTjj&#10;F9bCi/33F/e0ZuBq/vP8e2ctTVWhUuL/+JM/4Y//53+BnQZOuoYUJq4uX+GHA0bn0k8KoB5DYL5K&#10;Dr1YQV1VoZSibWqsEZhHlzni5CcUmVXb8t7z50zTxNX1NcoYFAo/jfTDQUK9soSg5XLtOitBPHkZ&#10;hyUArV2fUK83bJ+9wHYdq/MT/qO/93fp1luil1AdCfRR5VrmK/stD8/FfD7ftV/5cG9gXn9qIxCP&#10;tY7pcODH/+bf8i/+6T/l//lX/wrb3/C8c2wq8OOOm+tLdrd7bu7uuLy+YRjECtn3A8FLn2sUbNcN&#10;z89P6VYtu92OL1+95j/8+C847A9UbcvJySnf+Mb7/NZv/oDKgCnnV2tdTJESUhRi4MV7H/BbP/pb&#10;pJz48MOPuLi8QqfMpu04WW94dnrG7tDz6Wdf8Nknn3F3fSPzrablph/58Uef8fpmR71e83u/93f4&#10;vb/zO6QwcXt1jdYWbRtM1XIYJ5lDZhgmgdWu7+7YHXqyddjNlt/9/d/n9/7Bf8bq7KysgQWazcX2&#10;nsv8V5U+ZN7Xe9ee28NQ0KcCJR/72a/A6iV1aP67+4+fjce/2O+pEgySf+H60cUq+gt7ZPrtNbm8&#10;t7Ig+4VAknfsM8v/9/tr3kLxcw/+YCz4yl7Xg73c2fZtjKwJl30oazHOLuskpRWVs8vcdZ6LpGJD&#10;lTm8Wj7D+28jU+7tAuy7EmAosL2sQ9u6pm5qrNbUtaOq3fLYGDMZxW7f87MPP+LVmwtOz85o2g5t&#10;JPjEOitz7NKXG2tAZXyY3oYIFANzTBGrNd1qxWZzAiXsUFsroRbGQMq8fvkKozWrrqE2mhQKpJ3B&#10;WSdzodKMMRwOPZ9++hmHYcLVAr+PQcK8BFS3Yo+e962VwlgJwIwps9/v2e96yFA3TtbkQcYFlSVk&#10;ThuZV2ulWK8EkM05L+8v3QuUSGV/apy8zN3m+0SB1Rpd5nix7KGj5OddVWG0xkexke/2ez77/HNe&#10;vnrFycnJ272meg5TSl+5rx7u8xqjF7jeFLO0Qi3W3VTg1ZQSCjkOAXobyOCDQNG6WJDnflyCKOti&#10;DzekFMp6eyyhCBZXuWX+E2IsgC64usFHxc3uwP/9b/8dL9+85tvf+QaKhB8ndrs9z99/n6rt6KfA&#10;4DPXu54xKU5Oz7m8uuJnP/+QkCLr9YocAjHMfdbct2iqpsU4i7jG8/J+tBajete2Sz9TVbI/Nk6e&#10;jz57yY9//hF3U6DuGl48PyfHiLUVrmpQxpKVgvKr0hpT1fgEU0jYqmZzeoKp5Jprmpq6clhtycAw&#10;TExTIKZIVUswgs4J52p6n7i5vWUMXoIlqorL6xu++PwLULLOmopJPaUs11IGUpYAC22xrkYpV4JY&#10;5fpu6g6UIWdNCBM3N3cYpcRKrufwNwkrWPbg7gebEEkz0BnertGt03SrltVmI+EXmRIqKIGRlDDU&#10;GBOHvqduOpRWbDZr2rYTS3yBa0fvuXjzmo8/+Yi2rTFGS5BGSrjKYcq6VMJKK25ubjnZrDBa9iG1&#10;UihtBOQsj533695+X1H23PqRME0MhwPT0PPs2TOUkX3+ly9fUTUVqoRbdqsVaMXt7R0xziE/GpVZ&#10;1lld11HXFTEG7u5uuby8FLv7vN6xlrppSmhFWgD0++ObdYZ6Br5LgIQEdFpSkj20lOH6+lrW2k3H&#10;GCOvLq7o1hsmH+SzbhqSD/gQWK9XTMOAKWOItqas9wTyFtA7Leb5UAKXpskTY2az2VBVtQRw7nf4&#10;cSCEiWHsiV5CgGUvPpXwNAkiJcclwDClgFLS3ygF0Y8kPxH9xP72hsPulraui3282MCl08JoRVtX&#10;dF1bQHc51qqqMJWV72m0hPPGKGELqoRDyvXAvUBNyEjIgNGmBH3InuN+nNjve+52e6bJ44Pn0Pcc&#10;DgN3O5k7vrm45G63IyWB3+VzLOt+oGoaXNOQrcI4CQ2mhCHLvvQccFLLPo0zJeCmwmqFSmB1WY8k&#10;T10burqiqSs2m440ecbDADGRS/jMPK7kBLu7HeM0MZX9VhkLJJjLKI0r33FkBGxGy7pB9jMo84tc&#10;5uwSCl1ZCXGYxpGrqyumcWSaJkARU+IwDISUSkBkLPf5KP2AtWWuppimgB890cd7cL2EpKbgl3Bm&#10;bWQ/vmprGU8z+Aw+K5LWZGNBl6DBMv8BCCkTU8Y46Yd92ReZ12Il/4i+F4A/BL98r5RTLN8DNHRt&#10;S45w2O2JMReAfGCcxmK8L6G6uYQWBk8OHqInTSPJRyh94xzGEnMmZvnclTXEHEFrXL3mZx99ysvX&#10;l/zmD3+ANZoYooSR5EiII+RIXcIrVUqyLstJRrQ8f+co89IU5buBYeiZRumnBcIfmcaei9cXjMNE&#10;XXesTk4wTU3bSfBzKN8ZyjmTNeDkJ4w2RwD+2I7t2I7t2I7t2I7t2I7t2I7t2P5GtyMAf2zHdmzH&#10;dmzHdmzHdmzHdmzH9tdsfuy/1ggN/AIk/xRU+rBY8DGg95ex/jx87vsFMg/b/aLXpyDdp0Dkh+/z&#10;4WMfe853Gdoee+2n3tNjj32XWf7+sb/rdR6C13MhnhQHxUfPw1Mw8WyS/zoT3deZyB++t6de9/61&#10;9vBcv7Uy5V/qvN2/9n6Z6+fhcz18T18tKH06kOHhc98Hyh+77n6hePWJa+pdIQ33X+sxSH4GyGOM&#10;Xzm3T73mY+DFY8fzFKDxsA94LMThqevmfvDB/eOaC8ve9Tm+6755GHxx/zgfO//3r4NHwXpEPD3/&#10;Xi0A/HyNSxHUW1OfGCZmy5cq5mvr3AJJWKup6hrnarQ2S6G7VmJkgXvF/cux3rNAz69Tjts6KTCe&#10;7R8ZsTlYbYqJw70tRDGO4BMvX77iJ3/5Uw6Hgffef7/AnEYK1UJEKSNWES0WIO/nYJEsBVBGzNfa&#10;GCgFUP000Q9iPXRVTe0qSIn+0IspuqlwlaNuBD75ymeiFBcXF0zTVIrSTCmUkyJhwbVVgfHl/TVN&#10;O18AUghXimtjFNh6BuBVOY/Bew6HnqurSy4uLshkuq7DOVeKafNigMopcdgdpIg3C5gzhsDQ95DE&#10;ihODfGZ17Zb7Tgpzpdh4Phe2fBbGaKoCF7YFOk9JoJGm6fjy5SVV1VA1lRQ86bmgVOOniWmaxGpe&#10;N1RVjfe+2LotXduyWa9w1i5wdgzTUszknBh9DoeDmMJDEiKzGOcgs9vdcv78jOcvnnNxeck0TVTO&#10;yTGYci1C+bOMGcYa9v2ekEIxfJTwBGOoihXL6oxG3k+c+6cQSJPH7w/oxRylSOXaNkuAgdxHPng+&#10;/PAjMprz82cYa8g5ClSqMzc3d6QIWllSlms0Bi9QPlIwKJ+FZbNZS6G1Qoxw5XMzWtHUFWGaxOJY&#10;18VMGJZxSUIhzGJ7CTGQeVs4qIu1NqWI0hmU5v0PvgkodoceHwL7XV/s72LQzmjquqVtOy6vb8QC&#10;VQCnw36PMVpAJ1XA8mK4UUhBYkxxCaKYgfbgA66usK4iZtjvD/TDWMyioDUCuGq5fsZhkM9uLlYb&#10;R2IIUrispNDXaLAarFFiYdK6XIsCxWqtSmFmxhq72N1mQDXFwGa9xjoBNnOUkIIwjRilqCu7PDam&#10;yDiMxBgEUDAl0KMYB+u6Yb3ZlNCLCasFdBgLiFRVYv+bx8LZKCjF82JvsyWIQhfQUoIjJqZh4LDf&#10;E4PHaMNms11gmBACtatRWXF2di5hB0YTUmQKQYpc93suL9/wyacfs1qtWa3WEtigwUfP6CMZzdn5&#10;KaTIZrvl9Zs3xBg5Ozktx534+UcfY2xFRDP4SezuTSNwmha4NMYgAJdzxIxAuijGUtAuVkIpCh/H&#10;kRQTWWliEoBFYG6LdRVZiWEJZVDagjIC1sfEMPliqJIuN4RATKmMKaZAiRlbuXJ8JbzFWKq6wVYS&#10;PtE0Dev1msPhQM6ZcRwZx5H1upNrO0oYQtM2VHUjRa8qkZFgCufEaLRqG7pVV6AJuZ52N7fsdzsq&#10;V0yYpe+PKTP5iVwKMrMWyCBkULbCWMdhGjj0Yuyy5T1Nk2e12YjdarWiaVsxr2morBiFteKtdVPP&#10;wTEyJsrkIJLnYBl9D1rSugDivli1MsPQA/IZjKP09etNJ0Cnkc8rpkQ/yBikSp/qrBVwQYt1MwYv&#10;xdo5URVw3hq7HPNs8BKTu8M4R9etaNtWioUrhzOatqlZr94Wigu0LqEgAtRLUEjTVJCyjDsFAHXF&#10;YqmMKmOxYZxG7m5vUQlWKxl3vQ/8+Mc/40//9M+4vLrh9PSEtq0IQ0/wE8FP5f7MJCREI/gMSUBO&#10;KKbZVKA7raSo10+oXEypxW6vlYIUGfsDYSrAwjCU85UZh4HgR0KYCGESAMV7mY8ZS6YUH0fwMYot&#10;s5iTs4IQIloLoGKNgN7z3EYZvQCdiw22jKe+9Nk5Z7rVipTjUhQuBdKRvh+4eHPJfj+gtOH9F+8X&#10;sFwjAsC3hsIZiJhDbWR0h816w6pbkYFxHBimYXnc0E/0vQTkOOeo6qqEl8iachonQoiAompKAE15&#10;D1ZpNut1sa7FZS41299nEDuGyN1hz+X1dQlxcNSVY7NZ0bUtq7bhZN3hrFmAysl7AXbndYWCYRwZ&#10;+gPTKMERVeWom5q2qqmbhrppQBveXF4Rc+bs2RkffOMDXr5+w8cffyoBGKNY2pRSfOdb36FtGzmX&#10;SvH3/+F/9VfbX/G+2HPlE11+r/gKFA5KCuzz4wb2r9iCH6zfFizyiT2Zr65ZZvhe+n+lQBtdDMPS&#10;j9wH3N6ux5a8mCWI4T7UmcvcLcYIpR+QvQcJq7i3WiKrMjdKiWns+fLTT1A5YpXm5uqa/Z1YRiXQ&#10;wwm87gwxBvaHA/uhZ/QeX0C4lBOb1Ypnz845OTlhGCds5fAxMQ6emDM5wWazZbPeQBaQfux7pnEA&#10;BHSa5/uziVSreRxNAgIUYCcV+6tSLGFiMUoY06rt2Gy3As7ULd1qjTESOkYBjw6HnYRoxYRPmW9/&#10;71dwbU3IYo3UM9Q+rynn8bLMtxaQRCuY11zFylqVMcZaWd/95N//Of/LP/sj2O1YO41Kgd3uRuB3&#10;I1CbIhN9JM3oe1aEAjg4Z1l1Hc4Ymqou5mbp60IKElCjNKcnp2w3G64urxmnCW1kXibm97L/kksO&#10;RwHIqsrRNA3WOIFnlUYZR7vasDo9pz09gbrme7/1W/z6b/6QXKA8gVVm2odH93ge7kHc+4evXLtq&#10;MVhr5D8KGOwk5MfV5BD5+Y9/wv/6R/+cP/mjP2J89RlnteKbzzfUNtMPO3b7HZMPBJ/wk8xttTIS&#10;+hEjKou1eLPecHqyxVrDxcUlX3z5ki++eAlJ03Yr1tstv/HDH/IbP/g+/f5Av9/LPLqumXwQuP7q&#10;irpb89u/+7d5/4MPeP3qNW8uXhOivK6KmbOTEz547z1u7+744ssvef3mgnEYqaqapC1Tdvz045e8&#10;vr3DtQ0/+q0f8Pd/97fRMXB9cYGxlpwVSRsm7zn0AymCMrJ21lXFGDPJVZx+85v8gz/8R/z27/0e&#10;brVCFWiIpW+CLAkxj/ZTj+3jvWsv+LG9yMdgen3vvlnM6o/uneVHXyeXgKjH9pjmNT2wBAHNMOw8&#10;gt/fh1vG9XnvCd6555eBeyh7AYm5d70+tR+rlgEmL7eHKnB6lpCZeT9dy/6PUQaUwdW17EMpJYFU&#10;lSvBoCXgMN07T3mO+MsF1C+283n3K997j8g81Nky/78fFqplL0krg3O1hOxozWEYefn6Df/fzz9k&#10;f+jZnp2wXq8FdC/nsmkb1pstddVSJsECCZfxSJWwOmslzGx7uqVddWKANw6FYgojKSXWq1bmttYI&#10;IEcm5ih9qbFi1kWM3oddz5uLKyYfaVdrYpbgqrppaLuuvK8ypicByJTRhPLe+mFAFePpNE2kJCCa&#10;EoIbvcztEkZbqqamblqxH8/rrCzWcbSVfZMkAWfeB3wJL0sxlUCaJHOlLLC4BEiKfV3YTwkeePXm&#10;DRcXlzhX8f77Lzh/dk7XdRK4EQJ+mgSiNwK25yygu2x3yLivy5xiXntAxhgxSmsz70fqsofnUMgx&#10;xZzIMcm6oKw/57lxVdnyfmLZAxDwPxQbe05pWXuqErxZlfVkzjAFePn6gj/7yU+JWvPs2Rm2rFuu&#10;bm5IKJpuhTKWfpg4DIGff/I5m+2W1WbLm4s3fPnFF2/vjaqS/YvyPrJSGFeLWTznEjLmGUax4843&#10;g7OOVEBSYw1JQd12fHFxxe0w8fz99/nme+9JsKAxKDWHLArYmTKkJCEOU4yM3nN7uwOgbhrWXYez&#10;YliunZV9j5wZp4Gu6yTIz1XE0k8OIfD69StudztizKw3JyitcVXFerOhaRtClDnWvK9ry+eWc2a9&#10;WWNdVYIlYjm+jLGOWMbo/TByeXXFZruV/ZACwBu0QMdGL0GFxtol0CElmefGEPBhYo7XkPOiGYaB&#10;EFOB3A1h9ISyr2GM4TAOZDLb7SnWOrquo3IVfgpcXV6x2+3x40iKgavLS062W05OthKSVdVUzklo&#10;S0Y+75ipS7Cn0hpt5Vdj7bJ/nKKEnM1BHPNcw2jZo6vqmpyhqmqmScK6Lt68EfPz3Y7V9oRcjOi+&#10;2OhjgbCNsygt4VE+jBJyZw3BB2Iq4RRZwFpADOnlpkgFFs9a7idjDU3doLDkpIoV3qB0onKOZ+fn&#10;bNZrphLMMYwj+2EkZE0/THTrNQCVqznsBz788EO0cWy3J4SYZE3vKrRCIGT1NnArpYyrZT/Jh1gC&#10;FyNt25Q9VUWYPNMwwtKPxcUOn5HggeAnpmlAE6msQoP0HzFBysRiLj/sdtxdX/Pm5Uuu3rzmsLvj&#10;5OS0QNBvg8MkuNdLoAow9gP9occPEjog39FUGCd7VTkjYQfGElMs331oeW9omUsrCerVSsv5KOkP&#10;rmkw1tIPI/3oGX0iZtmjSSgOwyBhHGMgMX/vkohJxtyUcwktkb3dVL5rmENDJORGnk8bCcSdg151&#10;zuisMaaA+2SsFXN95WTdvV6vaeqG3d0t43BAKwlussZKiLKSMJp5jpRiWsLstNJUTkD6ed4xj/Uh&#10;xrIClP3daZqYBglk9F7WGz5GtHNgrATBhkhdd9hivW9Xa86ePZNxRGlu73a8ubxgHCfZ01O6zA/e&#10;Llh9CUaMKcp14yf59xIGI981KrAV2jmiDOAoa8hawmJiCSiM5X5KlP/LWJxL4FNdtyij8SlIcFuK&#10;+Bikn1CyTpPgBA3aULet7DkrWeNaq7FGwmznEOdU9ktSTCWoEmKYYP5OKXjQBltXKGVKWIqR48yK&#10;jKZpWpmLhMDZdsX56VYCHY3GVgarNNM00DY1BsgxQJTvKTIyD6qbmhAC/dCzPxzw3jMMg4TdlTng&#10;MA2QFLYc+2qzoe5WpCyhB0pl4vy9cNmrruqGm+s7qqrht3//vzgW5RzbsR3bsR3bsR3bsR3bsR3b&#10;sR3b39h2BOCP7diO7diO7diO7diO7diO7dj+mm0aD4/axu+3+0XXc7HhQ0j4YeHi/JjHgNWnDN1P&#10;maHn554N7g8f/xhc+/B9xMU+pL4WpH348w8t7I/Zep6CoH8Zy/xTYP1j7/NdEPrD53xoXJ9Bvade&#10;4zFD1n2o+v7n+vB1vg7sf9cxPvU5PrS6P2VHf6oo9j68f/+xD+01D0HoxyxUD03zT4HTj90Lj8H8&#10;j8HYX3eunjp/D808D4/3l7n2Ht539+Hzx0zwv0xoxP1+4qnQgPuhBvcfu5iCngjXePh6D2H1r7tG&#10;3mWIf+raXv4OpND3HnAuv5aCM3mggCAqvS0CL9ekcVYMebr8nFZoU86b1qVIzWGdwINaG4HM03we&#10;753vnEqdXanEuQe3pAIFhQLhktViIm1chbNGzOFO45xBW10KfzP96Pniy1d8+NFHaGV4dnZG1604&#10;DAemKKapqhJAUmkBzlIIYv20BqUEuHeVQIQoxZurKz7//CXnZ2e0dUvbVGLk0pa2a+g6sQGnmAt4&#10;Le9TCs4yQ98XQC+SYiaESAgC5RujCFGg4XGa2Gw2tF0rIOU0iC0LlutKa401bjGyTuPE7c0N+7s7&#10;dvudFPzU9WKAz1ksTs5oUgzs7u4YxxFSpu979oNAVyonVAF6xS4TCdEvxaFirckkoGmapSjKGAHW&#10;nDWL6WqaAtPkaVqxAvVDz3a7EagzJwEb1WzCSYQgIM9ms0br0u/HRFM3OGMgRYzKaJUJYSLFuBR3&#10;i/k94ENEKyPXXBSL9NnpCXEaqatKCrQzXL6+wBlLXUzyVVUVw61d4Fu0IqTEbr/DWUfbrqirlq7p&#10;aNua2hk0YuSNIUihOJkcA6lYqttVK2YZqxcQZLYzKi3236EfuLi8hKw4Pz8X+MeCcXIPXl/forW8&#10;vrF6gYMEzinF4zmB0rRtzXrVsVl1YoL3UsysENBoHHpyjmKvLMB15SqqSizoAkwI7CfFw6EUm2tc&#10;eYzS0LYtTduxXm+ZQmQcRylky5m27bi5ueXQjyhlSVEx+oj3nqpuqKtKYLPgcdZQF8A4+LFc5xKO&#10;MEPhEpIg9wmleDIh4Pf1zR1vLi7F6q0NVeNo25pnz55zdnbGquuIwdNUYlbNxUqVopjYxSAeIAWi&#10;H6XksZh4jFW4YhNM5b4NMRJ9gJQLoO5JMdA1LV3bLMWWOSWin5jGkTCOxSqoUdrifWTyIylF6rpi&#10;1QkInMloa7DlepxtdJTuMQaPtWYptp1BMmfEjjTPF6xzxFTGoJyKUVBJcMWhZxxGFIqmaajbVbl/&#10;BP7IMRF8ZFsKvlGZjBiLt5c/+wAAIABJREFUtNWcnJ5QVRWff/E5q3aFNQ5jLErBvt8zTYk3by6o&#10;6oq2lcLkVbuitRW1E8BtmjzGWbStSMB+33NycsJmvaKpHZpiRExi+WvaFmUsk4+kAsJqbYgp8erV&#10;Kw6HA37yXF/fcXl1y+5wYLVZs1qtFkg8ZchKIBPrarSxGOvwIRJiIkQZmw2aq6trYswCkblqKZrV&#10;1kCZE+TleRMUYMFaw/nz5wTvF5jSe89mtaIyDuMMrnbYyqGNgBQ+SHG+s47aVtRVQ13VElhQCled&#10;qwgh8tknn7Dfi7XbWDH3YmScovR3OSVSjqA0rq5BaQ7jsMAOs9OzbrvFaP/+B99gvdmQc5ICVs1y&#10;Hwh8rRYboinzk5ikz05egh6U0lgnMMvQH5aQhZxiMdVnMobDvhcQwRk2m5aqdpAzMQYOhz37w54c&#10;PaoUN8fJs9/vC2AgwIufJqwRwFTMnwqtTYG6BBxSWizgtrJLf2uK4YsUydHLeGUcGoXVCk2G0v8I&#10;NKGpnRNjt1ZYa/B+wo/TAnqiizU0Rp4/e8a668SO7AP9MLA6OePqds/PPv6Mtut4//kLbNao6PHD&#10;gegHnNU4LZa8FLPMSUiEMEl/YkwBUivapkaTCgBTQFZjSNFD8PihJ4zSj91c3TANXqCREBnHSezu&#10;w8jgYynmb1Da0Pcju30PWoqwJ++l7yhmMFUSDuZxMqQIxlAXyCRnKTDXWhezoWGaJoah59D3XFxf&#10;U9UVwzAwThMi1o7LXPnq5paLixtevHhPwm6cLYBQLJCR/gUwMKXE5fU1PnjOnz3DKIsPgWkaidHj&#10;p8DhIOBjjAprK4w2XN9cczjsqetKQjKsGNbmgvsQAne3twxDz3q1+or9cpqk4H0Y5FwqUyDVDP04&#10;MYwjdV1xuj1hvVlzfn5KVTlSDFKsrwWcGL3MjSj3klZyflMKYhpOSYqri8m7aRvarl7CBm6ub3DW&#10;sVp1tG3LftczjhJqcntzw6rr/n/23mtXsiw71/umXWuF2TZ9GXZ1dZFN12ySMjwEZQ5A6k7nmfhG&#10;MpAoEkcAAfHohhJACkK3aKu6TGZWVrptImKZ6XQxZkRG7dqZ1dTRHWMAiW0ydsSyc84x1vi/nw8/&#10;/JC7d++ilbi5hWniP/+Tf/cvqq+M07hrxle6ihC3Oafaz2UqbOgGNOz7gH5beeT35cJvxL71Hlbb&#10;3GnfIf679ZlbXbN3eWX5Tq5XighecklV8Lr9oshFBKIyl8q4F8aRZ0+fkMZh58q+urpktV4RU+Tk&#10;+FjGxTASprG6akJMYQcpmHVz5m3HcnmEcZ6QC8paQsosj4559N77fPgrH3Jycow1ml/84jO+/Oxz&#10;1tdXhHGgcRajHDmJwD2mRAyhOhCK0/tqtWIYRvp+YLVeE6apHrMtVCKI+90U2GzWIkSoucvJyQkn&#10;p6csj46qy+dM3OZ9x2rTszw74+79BxSqeKiKjK21NTeUc+at3eUGTePl2vYNbQWKOWNFwp0hjoEv&#10;P/2Mv/gf/kf658+Y6YJKA/36ihAmUpzwzlZBqtnpZo0ROMw0BbSBxXzG+fkZ5+dn4ixbnRbHGJkq&#10;xMg7z6ydYY3h6uqakES84Ru3u7BkjaOrqCwBWcBJzuF9i3IO5RwZw+LknON791Fty+n9B/zW7/0+&#10;J3fvMlQBZi4Z8ndrdG+rMbwN7qdqni77LcJBa6ysHxuPBr7+/Av+8n/+n/hf/7v/nmf/8Hec2sLD&#10;kxkns4YcRlbrKwEIhYlxCoRcdm633jsRwYQJaxSLxYzj4yNyyjx+8jUvX7xks+lx1rM8WvLo0SN+&#10;+pOf8PHHP2S9WvHq1Uu00qzXG15fXfL46VNeX17y4NEjfvt3fkIu8PTpEzbrlYhQUsIoSCHzqz/6&#10;hOcvXvDVV1/x6tUFfd+LqN14JiyfPnnJF0+f42cNH338IX/4+7/LUdeyubrCekeqwpmQqsNnEadR&#10;6xzGeYq1TFrz6OOP+eP/9t/x/iefoL3k+SW/cacuMUk+cKOWc1sdb//83Kz13awD3oRp7teTbtbf&#10;djVq9baa19tqt9sattqBBvcHyq27uf4e4Olb9/X7ALA7rJzafeZWjP5tEfx+ja4K9+uLyq4yVGtr&#10;lJpH1X9KiUhPG5Q2Oyijrus1ax3G2l1NYHus81b5VV2X9fb+26ru97gC4jjsqthQVQdYGedcFdBu&#10;3XbbthWhZ86EmFlvNnzx5Rd8+tlnNE3H6fEpaAhRnK1VFZ5pbVHKSH5awSVaFRGWq0wIiX4cmGKg&#10;aTuBEBVY9xtKydw5P6NpPM7ImjWXbU0ArDGSyyNiOqnfKNBaciurMc5yenrG0dFRrWlKHpqrWD+l&#10;zNX1NV8/+5q2m3F6eorzjhjCbvwxO1iD3l5hu7l10/fyfQW0KS2QR++bunZQqCrGljGy7Fyst8CQ&#10;fUCI2QKhFBhtcN4zm825f/8BH3zwAUrDyekpp+dnrPoN47CtLegd0EvWDlu3ZQE/liIQPgU45/d+&#10;FtCiNeJUbLSAyC4vL3ny5ImshwHLG2iJsRbnRcBZcq5O0zVXMkoE+VUkLACMsltblAK+bYgpMUyZ&#10;J8+e8dmXj7lcb5imwMnRkgK8urhiCJHl0QndfMHLVxdcXl2hleHy6oLFYsEH77/Ps6+fMPQbZrOZ&#10;5PbeibM2ucIRZG4L00C/2VSwgUAz0ZJzOeerU7ciU9DW4rynmy95+vwFd+/f571796T+Ua/dLVii&#10;FJgqHC+lwhQjq/WGi4tLYpA85mg5x1qpCVotsB1nndQF2rbmCoHNWkCXIkg3DMPI9WpNTIX5fEHT&#10;OM7Pz5kv5vV+l3NYai7r69rkDRyv3iNRXMFRAv3LpXC5XnO9WnHnzh1QpdZcFKqUXS5srcN5R9s2&#10;FMQJebf+UW9AnySprY3jQIixAvQalDKEKQrURst9kEvkzp27tK0AKXSt2Y/9yDdfPyNOAasdW7hI&#10;yfDw0SO8bVAF2qahlMzXz74GreRYQM35BU9S6nisK9xoGkYRJFPkfqz3bts0UIoASJsGlMAIt0CJ&#10;Fy9f0YeJCIwxME0TbdNitICVlNVY73FNgzWaYdjQei9wDGs5OTlCac3l5RWLxfEOthpq3VmbOrYb&#10;jakAwNVqg9aGrp1JfopALJ3zLOZzUorEFAS6UeDV5SUpga5jo7UGqy3ffPOSx0+eMp8vOT2/Q1GS&#10;v3rvJQ8rAivTmCoUl/MtsLhMyXK/dl2HtVXsm0SoTH3WUUrBaouxBl3rrkoVSo44q8RxuwhoK8ZY&#10;QUvba1ZEw2GaKDlxcnLC6dkZBQE5bus6IQiswhgBoIRpItb85OrqiuurK6mh1nHKtw2z+bw+swHn&#10;LW3X1PtgC/oxVGoraEVWGoxmCgKWa7sZzrcY26Ctp+lmAqhMUQTYyshzjlr7nUJkmALDMJJz2dW5&#10;VJFaKTkSwkRMEe98hZQochYggjUaUpExcRzYXF+xWa/IWcT0MUyEODEOowAQm4Z+6Hd1DG3sru42&#10;m89pZzOUcRVgmiAVwjjR9xsB+nqP8x5l9Jv1TpF1apykvrB9bpSiHP+YM0pZ5oslDx4+4Pj4mKOj&#10;ExZHJ8yWS9pZR9O1Us/xntOzU4wxXF1e8c03LxjHkXUdc/phkJxtHFit1mz6nnEIrDc9m2Go61kv&#10;+Q+aBMR6jxulax04M04BZUyFHci5FehMlPNc69JbiF3IiSlV13elmKZAiFHgQ6VUkb6I5421tLNO&#10;3NtzRFdpvangAlXrKjkJHMcYgzOWaRJARCyRWOupcj0bQGpaRhuMlbq2UYrlouO9h/c4PppjFRgl&#10;ebS1Bu8ayWmTzNUqRfle1XVwzqxXG169esX1qq+1QrludIUybVegWpkd3LTpOpm3CjhnQMlzvGma&#10;6DcbXr1+JePR1QbnPT/5o4MD/CEOcYhDHOIQhzjEIQ5xiEMc4l9v2MMhOMQhDnGIQxziEIc4xCEO&#10;cYj/+Litcfo2Mfa22flbDdLVSXLn9lwdcLbNVrc5RN/23rc2Wu+9ZitCvCk+3zbyb//vbY7zNxvK&#10;b/u8fQHuTfHwLyPovs2Z/G3H8mbj7m3u2L+M4/xNsbi1dudMdFP8fFMcfZtQGviOk9L+e+0L4ffh&#10;B7ft+81zfZsj1/55e5cI/7br9W3Ag+3rt8CEUkpt3C7ixnWLSGD/mL3Lde9d7nxv+/ubIILt/m6P&#10;x/azb7tmbhOHv8sl6+Z2vQ3kcNu52d/G24Tkt11zt50rrfVun24DZuzvw/4x2X7+9pjcvMb2z9N+&#10;bM/pu8aRb+1DbZDdHZfqtrd/zG9u1/41pnkjZsm12bhUhwigui69abJ/40gBoGtTn8UZRbaacdTY&#10;JGJ360xtXAw4Z2i8p2tb2ralX20Yp54UqxOTluavb5/LrcSG2phZticY6x1NakVEYh2zzmFsYb2+&#10;xjoRrHpnGMeGTT8yDSNPnjzjz/7sL/jbv/0b/ss/+iM++ug9NutrUm3yccYglk3i+L0TceW9cVqL&#10;A8rZ+R0+/exz/vnTz/n1X/0Rrfcsj45ESF4ypERmkmZSDCnGnRvobDYjxcg4DIzjiCaQSnW4ro7b&#10;KSX6YSDlwnqzYXl8hHeOMPaEKiQE6PteGoeVYhxHVCk7x1CrDd666sAlYjD2zmHTNlV469ise4aU&#10;mEJiM44i/C+J68vXnJ+d0TWOHBPjNMk50SJuz7pgvDTDasqu2S+nSBjFRX0KiXGYGPoRdOCDR/fp&#10;2oauk+MwjUN1ChqJIYiYMERW67U4JpeMMYBzOGNx1S2y8RajCyW3TFMkp0ipjjHWueo4JK81CpzR&#10;EAPH8xkqJ/I4EfqB1I+opVxp1jla32C1NAGnlCrYQHN6es7riyuOjk7oujlk6ZRqWxHep5QwaBFO&#10;aXEjWhwtyamwsb0IzZ1FGxHJdm1LzFWUAfUeMJyf3WUKkb7vcd4y71qMN6TLiFKZ2azj+PiM61XP&#10;pt8wZRHRFLbNuwFjA+v1Nct5w8wbvNFYq4kxE0JkGvvaDCzu1LL+qeJmI41mMaY3kBgFUxLgQtN0&#10;9diIuL9rOhpt5Twmeb9pCihraLsWZz3Pnr2ia49YHp/hGksqEaMhxEwKA0bZ6lSV2aoechKXdRoR&#10;VLratLdarYi1MVycrmE9DKz7Db7xONuQcxYXZq1ow8jczYBCWyEHJYuolKII44TW0tCGqmORFbH7&#10;FJI4gDtFjOCbBms1ISQ04jRTijg19ZsN1jmOj5YYqxEzdSWgCWeYtQ1DyeTtdu/GZI1SFu8b5vOZ&#10;NHKPI7oUrDPSdJ8jzkqDqwaK1dUdu2A0sHU2TEkco7XBNy0ZeHXxgpwz89kM7S0xJhENKI13jYj7&#10;va9irEwMkbZtOTk5ERCE1bVZvzBMIxdXVxTrOGlanLWkkKSBvu/RxuKwxCnSdR3Ot3z2+Rfcu/+7&#10;fPHlV3hlmLctRgHLRRX4OdqmFcd5VdcSWwfelKQp2zpihpQVvu0o6571ekPTtMwXS8iZl69eM5+1&#10;dE2L9S1pHAkxcXF5RbeY4ZXDasMUElobceItaufg3mjNUB3JU0woI2KPpq1wDO9xToS1+xaccp2q&#10;6lyFOCXFyKvnz9FK03iPNQIrsMpUZ2KLsQiEQztyDAIQsY6MIicBQmitKFocumwu5Bhp2pbl8THX&#10;r18RpsTl9Ybl8Qm+cSgtzvaFgvcG17QUDM4rmq5jCOIup+s1jIr4FlKQht2vHj/m9PSYWduiKIQc&#10;UVV4vQUxST60dT5qGAfFlFOd/6WR1Dpbm8Wh9RZnYBp6pnGUZuEs7nD9pkdrWK1mWKfJWaASKUZK&#10;Tug4YXKLzYUUk0BCrDT8+qbh6PiIYb0mBgHZxFxAi4ugmsIO6JBTIseE8lmuvdqQHlVh7HvSFPCu&#10;oXO2OjEnvLf4dsY0BdbrDZfTSOs9bdtAkfeMaaIoVdcpha71KCVjyunx8Q6q4ZyhxXDn/JyvHj/j&#10;6dcvoFhCHzB6pDDJfKISzrU0846uKQQUU7+p4nO9c1KkZAFOdC1xEtF9iAmdUnXfZDeOWm3FUTAp&#10;Um1ojyExTiNTjASl8L5Bp0RMEHMm5kzYbOjaGQUYhhGtA918hrKynhljJKrEEIKsEeucsel7nHOY&#10;7TWgZSVnvadRsp7cihibxlMSAg8ombbrWG8GFssFd87PMBWk07iWGEesE8hURsQhSiHuoyFWx0fH&#10;NE2EEog545yj6IJSVkTh1qCyEqCKk3O16VeEOHK0PMZaS07S0D1MIzmLW6izpq4DNZAZp5EQwm6d&#10;aq2R+WIMGKOZdS1TnNN2HW3XVKhMgpJFrGvtzvE7F4EkXV5eiSvnqSeFCecs7uiY0Q8M40g/DFjv&#10;mS8XWO8E1jFNGK1pmob5bA65sJjPyTHx4vkLHj56wOnpmUAEYiBnuT6atvkX11Zu5oM74W21+DWi&#10;kyaXjK7Xw6255a6+ctPJWP3SNZ5v/cUtOd1+Dr6fw30nB2IrTJF/W7FfyRlyI/uTZb0j4AdNnAKU&#10;VIVBBoXBWk/bdJyf3+Ori0txhDOQFKxX13y+WbNaX/PwwQOsEmdY75ysc2IklkBMCdt5jPWsVhtW&#10;4yWL03M++fFvcXp+Ju6i1jJsVrx+9ZKcBHpzfn4OKWHJGK1EFJ7tNj1EKXFpXV1f0PeSczgr7qda&#10;a8nVrEWlSSA+RdZdU4hs+p4nX3+DNm8EpMZYASVtXRZnHbqZo2Zzvv7FFxwtj1mcH+MbEXdoa6uR&#10;c7Nb8+SUqyhfRPphCoxjYuh7rq+vuXx9wdXlJavVmuuXr1i9esHw+hlLX7h8/gSdAsZqEUuXRMmS&#10;p23nYEWu+Tn41jGzHbNZx3I5wyhNn2IFfawYgoiBnHV47xnHgVevIpt+QFsrzoAklGInSMx5K4LQ&#10;hDAyjBHbO7rZnGY2x2SFnWlxfvcOv5jxg09+xIMP3idmWdskSr0V1A7E8Laa262AwlIq1CejtMLZ&#10;Cs6ooBzvGhRw+fw5f/vXf81f/fn/wvD8GzpTOHKapQObJ0KfWA894zQSc2QKUQA6yPoDY9BVBKRU&#10;ofMN7azlenPJs6cvGEdxq10u59x/cJeHD+5x9+493nv/Pb56/JivvvwKpeC6n/jm+Qsur6745Mc/&#10;5nc++REAL56/IEyDQKL6DSlGGudYzhcs75/wz59+xueffUrKkZiyuEh3LeiGf/rFE37x+DntfM6P&#10;f+uH/Ke/+xs0KJ4+/lKc610D2hBjIQGpaJQxWN8SlWKMEdO0/NpPf8J/9Sf/DfOTE3HTRNKBXa02&#10;yxr/JiT1XTXOm/XMb42bez/vwFZ8G2D51hrpDfH7/t+/rR6+BTC+7TXW2u/UB2/Wp9mO9++oE9/2&#10;CeodY7hSejcfbB3YtyL9m3Xc/drydn/2a4/WSn1AhYhKCeM0xiqMNYzGYKzH+46m6ehXA33f0/cr&#10;xqEnxCDvCXKelSaV/KbGyJtnBTHGHUygaaQG5bzDTQFtLa1vWK9WDH0vACOjcX5gHAdKDLx48Yo/&#10;//N/z49//Gv85Ld/nY8++gEA19crrHU7uJSukLmcEglwRgRuJY9cXV7y+RdfcXp2h8ViifeGrm2Y&#10;zxqWiwXeytygag0wbZ1jrawbMkXmKGdpupYpJbIC7wTg6BvJh02d1Ldi9ljzFAqs12uapmXoxYlZ&#10;xJcjuYijrdIGZS0Gme9iDEyDbIfWWqBdSr7a6kLtSkOs6wfnHCFGjNayTkpJHIK1lhrRHkQ051zX&#10;+gWjLG3jSCWTcsB7L+vDfsQaR9O2hC1IL4nzu67jaaki7d19mAs5yznfARrkapC1tTHV4RtmiwXD&#10;NFFSJowTIU80bVPPm+QLJcniUtV6S6pf5frOO7dwazRPnz4VSAGFu3fvcXp6hjWBh/cf8P6jR/zj&#10;L74gJpgtT7l7foZrF7y6uCAqTR8Tq2FkGEeMcyyXx+Ls3VhOz8959fwbHn/9jK6bcXK0xDvPMG7w&#10;9bjGKGOtdY4YMzmONF1L23jiFOj7XsaMGAXipg1Gwb07Z5wuF6RxQBvFnTt3uLq6oNQ8vtQ6VUmF&#10;9bQhAUMSENcWDJ2i5JDe2x1wTOWMthltRTyeSyaGsANO5ZiYtR2PHj7kmxcvePrkca33eM7Pzsgp&#10;ozU01mFQTCpUONkkruMUQio0bct83tGESEpZYGoUxhApxjI7OiYrhVGKFBNWOahj1hakJHOGiD+3&#10;YJHtV2ellhDHUQS+41jnI4GZZaUx3lJChpzQStE2HbOuIyewWqCX4zASp5GSEm0jQDg9FmJO9JuB&#10;y4trHj6YQ06kHJmmCaUVP/9/fs7de/f58P0PSWmS+1SK/JQKd4ox1XqYwmhTYVzVjTym3bPR+WxO&#10;VjClgjKaM2tQzoHV+K6loEgoTNNwfHLC0Pcsjxb064GhH8jZYrTD2QbvG7IypDLRdXPOzgUMGKu4&#10;Ho04PDuHc46s6riWI9pJXXW5nDOOAyS9A6CklHagWJTUZAE2/QbtPClmZp0n5MjFek22nu74lKQt&#10;RRX6aaIfE0knrFKQFa23WFUIITCGiZQKIUS0kpxuGkWIK/NjxHtL1nXeUDCFESoEKucoAL/FbAep&#10;DCHs6l5aIXAJZ+naFs2c+axjGgcBUCAwRm1MddnWpL4np0y/WjHUcVsbI3mZkRrOixcvyBratuPh&#10;wwe4rqFdzDAG4rRB5UJOBYUAPinCbEglE6ZALJnNMBBCxDiHMZ55N6PxUoewjcc4i++8XDdTYnO1&#10;ZnW9EtgLQcBiFPxmwBqPsooYNb5CANM0MYbAuO7x7QyMRRsPxhKGWnOsYI5pGgQiRsE6jdUJox3F&#10;Qs69gE1MQ8qBqShKVrvnV1PMXK2uMdZzdnLG9eVrdM3vjNHEDDpltEriXG5dHRcFRqFKJk31WY6S&#10;Gn5Rmm6xoLGG46OF1CFmM6ZxJOUsUMGcKMnQOEvJAtY6PT1Ba83lxRUvX77i8uqKmDLGyLMcXSEH&#10;zjq89RXOC6aZcL4BZwhxIqRcT1th7AdyzvhZR0LG9q6b4V1LcdDUuS+EUO99hTKKoZd8IOUCWtUa&#10;lCWlwjhOJFUE+mNE2B7rM67j42Na71ldXjJkAd2g5DWh1pdCjkSd0a1DNwtiKQKX3T4TLTJHjlPA&#10;IZARktRvtMqcHs9J846YAgoBOIZhJIZM0zbMuo7L16/x1oJWXF1fcXVxwfLkiOXymM1qJXVQpYgh&#10;EsJY17IaowyJNyBm5xpiHvnyq8ec333AyfKoApdsPR4TWmtmbctmvSZGAU4c4hCHOMQhDnGIQxzi&#10;EIc4xCEO8a85DgL4QxziEIc4xCEOcYhDHOIQh/j/Ib7X8Yu3OJCVreDzjTvOtjn1+/Tib3Pbftdn&#10;7jt25527WN6JTG4Tbt/2883PfNc+3/y33zh5UxR+Ew7wfdtzs0l3K9i+zTXoNtHxzYbPm9t323G+&#10;7Th83zbu79fNpkqt9a7Rbd9hZv993iaYvnn+b7rLvytuE0ffdm1st/Hm9fI297CbjbO3XZ/v+v3N&#10;c7f/efvHZ/987Td83Tw2bxOv7+/3zb+9DZhwUzx/89rbP6e/LHDg5rV0U9B/czu3jSjbBunb4Av7&#10;v8+1yVGaltj9/H0gi9vea7evWpPrfba7V29pun4XRGArZi9FhkCtNVkBRQRJWgw/6t+8cSQr+Y1D&#10;u7hDGJSBrhMHkmSjNM4aS9NEpsExDqM0NXqD9QazUvQ9hCCNNnrrPFwQJ69tg3d1j6IUnJaGaVMF&#10;HMa05JyZxp6j42O0taxWK3zTEoYR1/f4ztOvDNNm4Lof+PtPP+eLr5/xB7//e/ze7/wW56cnxCgu&#10;DpDp5m1199K7xtSYEhrw1qCdwXrH+b27hGHi5etLlvOGFCa0Etf0OA0Y48BYckkoxNEqFjAoWud3&#10;AmIRrNWm7toUrLSjEIgpsF6tGVZrEYQdLXn2zXM5/kUaSft1j7FeBAIxMsUJ6y2KBlePtbWanANa&#10;GZwVoeGYE0VlnNc00TKGxBDFZeRkdsqUM0+ePOX46AiKwhtPQhx5tMoYq8kGus6htWUcB7xV5BjJ&#10;QQQHm3UvbtPDhidPn3ByeibXRHV/9I2j6Txxmhj6npIMsTaA98PAZrNBlYI3juQL6FJF+/aN25jR&#10;WKvq8TQ4b2lcI4JCMqUkGgOkQIwjjRO3tpASL549lyaxcRTRbjujaxtpQiyJYZzox4HF0RH37p6x&#10;vl4xm885OT5hGAYury7FVU6LW4jBULIWdxijabo5Z7bBXV2RYqKtAIimbcgUcVjS0thqaLHK0rYd&#10;MUW03s4N4gjnbcvZ0QmpgCLRdQ25KOIUdjALEUlalMr004ar1TVWKRZtCyRUiagsKImcI6oUYp1/&#10;jJVm1K3IL2eBJoj4VWO1FVFImMRFRhUShRQjCnnfccwMQ09Umqb1YEGbwsXFKx68/wF23nBysiTn&#10;gfX1JSlCzhqtSnXlAl2UNI1ntXNmQxWMs5DFWXScAiEkaXjXmpQirmnwswWluroP/Zp2PuPi6koc&#10;tmuTdc4iQgSqC/FQ9xuk71dc8IqCcehJJdPOPGEM1TFMYVW9/4xFA5vViv56je9arq+vsY3DKUtO&#10;Cas0znlSW4gl04+BEkREvVr3FDTKNhjXYJtOjrd11S1Ks9lsWG96mral7TzTNADiXOWtiFuVFoFa&#10;yplxGOiHFa5t0dbQ92uZr0tLSZFEEbWiFnEISpzCx826gjqkgVNZw/x4SUwZ0NVt2tC4hj4krq7E&#10;2dZU8YzWipIiGEPXtHTzI/oh8Lf/91d89fgbjpdzpnEgrVYMqzWta8RRNyuuLq84rc6FJSXWq2uG&#10;fsVysXgjckAxxYTXhq7rGMdAKjCMIri++/A94jSKUDGK05Hzhn4auVpvWKgF87ZBla0LvAjlQMQu&#10;hSLCiRQZppGUDMYZtHXihq3fCCpNdZCUBlGZi4uCrEQ4oHUFYlQBfAjiSDTFcbcGMKbZzeemChGH&#10;MTLFgCahSyZFcVZSZKxSFCuOdkZb/vmf/hFnHbnAxfUleiUCYHFLgn7UNFnh3Jy8GdkMsbopKoyT&#10;pmpZGGS0MczalilRS8aRAAAgAElEQVRMfPP0a44WM+bdDGtFWOe8xWpDSVmaYbUSEUrOci9oRdQQ&#10;rYxH42aSpUgudM6C03TNGShLzLDaTDx++owpRvp+4Be/+JL7/RnLxQIS4qirC0ll+j5TQsAoTUyJ&#10;TT9Q+p5Z5zFKEXJmihm0ZiiaNE5E1K6htfOerBShFFyGEiOqjvmb9VoEQSVTykTrnYBwrKvOXxqt&#10;HCl6nj5+SuMckFltRDQ1Wy5YLOfi3JarwKXAq8sLzu6c0XWOGC3HywV2PfHw7JTPuhmryxVXV9ec&#10;dlbElSWTJ7mXXCNzgrEKjaFdLig5kVMgjiNFTWAcYRjIKWKQeXAcBoaY6JoW7zqKGkglc3W5RpEx&#10;NnG9ukIZTSZTVOHq+hrtPLNuhriBRdAK5w0hZFJtjE5JnNNUUYQximtYFAf0GCMhBIYpVFfzyDhN&#10;FaISqxBexg5jDYvZjFQFLMYYEUsXcRpdrwdePn/Jo0cPmXeNAHWyRjsjMKZUMNpUF8QCxmKNo+8n&#10;vG9ZLJZMtfl4J94qlqiSOCwi92ljNVrD65evuFpd4bw4kZ2enOJdi8pyDcYYcb5h5qvrK5mUEJhA&#10;gpSjzD1O5sOcA6UIBMcazdFiQdd1GKNkfZNTBS2Jc2KhkFWRhuuSaawjxwnnLc5WiI9vICZIApzI&#10;QEqFkmDqBdxgm4ZmNsN1M9Jqw9X6kh/+6ke89/ARMUx471DInDiFqbqt/svjO3WOIsAsXV14tdbk&#10;ONXXKBHScAtAjjeALckivut8/a5caPf9vj3vjZz6Zg59237sSzpzXX8YY1GNEh2srjljHS/E+V2B&#10;CrIGr6552li62Zw7d+9y+fwbEcTN5pAy/UbEkM+fPWe9WnP/7jknx0fM3IzRDQKdGQNhjGxWPaG6&#10;o5rZnN/86e/xKz/8IeM0Mgw9L16/JoUB6wxhgpOTE3rrsIBVhc36mmkI1aXT1fG+Ot06hxonuSes&#10;xTUt3awlTlV87ywxyb1s9gSxsr7VO/H8Lg/NGYPC+g43O0L5OfbLx/zDz35Gd3rK0ckp8+UR3WyG&#10;bxt861FKE6aJVy9f8vL5C3GkvL7m4vKyikYHxqGHlLFG452jUxavI5aJfuzRJVZX7kguMsfqmvvG&#10;mo9rqyiqoAwsuiVt19J6h9Gy7o0xEOJUX593DqigCCnRDyO5FNoKrBxHWW9JXUsENLGIYNfY6nDo&#10;PEVblPU41+Btg5nNaI+PePTDj/n4x7+GcZZ+tSLlRKnuiWrv+n8bkPCmKNlUcX+IUWA3zqGUuJUq&#10;rbDK0l+u+Pnf/l/8h3//Fzz9h79jqQv3OktjM04nWqcJ44rr9YaQSqUlyDFAiaDVeYdGRPXGGIxu&#10;cM7z6uUrLq6vRPhoYLls+fAHD/nBR+/x0YcfkRJ8+umnfPHFF6SUCWHiatWD0fz2T3/Kjz7+Ia8v&#10;Lliv1+KirSFNgTCMGK0xaPpNz6tXV1y8uiCmQtvNaJTCdyJwubju+frpC05PTvmt3/l1fvs3f0Ca&#10;Njz+6jFOWebzI1w7YxgE6pBRsk5uW5I2TDkzv3OXP/iv/y0//t3fw3UdeetYnfO3XL9Tzpi31B6/&#10;r9a7Px7t7qm9Gu/NMe9dQM9dbYq3wTXF1fdmre1tdXH5WHVrveg79ad37F+lkb3953cfsAokUu+s&#10;Vd1WU70JHTXa4I3B5kIIAnDw1tG4hnEaBbhkLN61AjPzBt86+o3AmcoWIKYEpHRThK+U2t2zsk0C&#10;odBKQHjGWMbqjrzZrFmv11jv8M2Kfm0Z+kHEYlPgZz/7Oz799J/5nZ/+hD/8N/+Gs7Nzhr6XMVbL&#10;vZxSqK7UqgraFdZoZo2n8ZZ+vYJSmC8W3D0/xTkrgLctINUZnLbVRV4zTUHWDlqhjSPRC+xCKXLJ&#10;In73ro7vScBoe46tOWW0UnjnKSmzvr4mNmFX81cKhiFgjMM1HmMtOYnjbwxBagVKEUJAaY33Db5p&#10;JHcquQJ0SnUbrs8hjMG7lhQCKcrablen3163ClAVyjdB27bkIOvQXGC9GaDmbda53fFJMYrTtqog&#10;0Jx3NWhrLdb4Ou8L6CzHJJCZYZS1ofMCOPMO34lL+2a9Fvf2kigVxJJTZhoG9A3YhIEqtBZBfdHi&#10;Pp9z5ssvHnPn3l1eXVywWo88fvqc5dERi6MjfuPHn5C15uTkmEhmiInl6RkTCuMaBD2m+PzzL9Aa&#10;zu7c4fT4mJ///BvCsGE56wi58M3Ll3jn0KpgjavHI5BRrNYbgS+UjHFeRJONw1nLNIwCdk3ijq6t&#10;hZJYdA2/+aufiChXbUGbLSkK2AwEsmAcPHv8hCklQi4Cp9IW12iaxtV7HYpSpFwwbOEDhVRBAQoE&#10;tGU0GUMyGW0afuWDD4ghQk50bcPY9wKbChHvHcvlHK00m3VPjBPTNHF9fUVGit2z5YJ2tmAMUaAP&#10;YWIzTmjvsakwhiQQVmtIIaIrCEdVcWnOCchV0CxO7loZTBX2S+0/oSmkaSTlQtN0UDLOW3J1l46h&#10;Pg9UmuvLK9pujtYwn3UikBZKJMpkrFG0rSMXR4iJVy9f0njHyfEx/WZNCAHfNAz9yJdffsXHH32M&#10;sZo4jWglY3VGxM2bTS+1ASM1D4qsjXMW0B+1XlEoaG1orECjfNfSLGbElHFNI+d1muR8KTi/c47R&#10;oAsyblHwjcdYzaxr6EsiTQIVmc2PmVKmn0aM80xhJKuESYWUAsenJ1hrGMZBoIEpc319RZomchyx&#10;BpQ2jH1fYZdSy/TtHGsNq6sNy7Yj5swYI941tMsFnzy4x52H91DecfH6JbZkWu+JRr7O2nYHRUhT&#10;QFdIar8ZsBWgJJ81SS48DqQQKiNMkWs+7Rov+WWSsVN7i1ICrVW13hVzppSIVhpVCrrO68boCq+V&#10;/N24ltPzc2IuTEOPVpqsFEM/iBjdOXHmtuKirbAY60gp0XQdIRWKkc9VRoN28txhvSGmJACMmh/1&#10;48hqEAgviIA+x4yRqiKkQhoHjIK28RRlxB18ZnGuYYqJq8srUgwYrXDWEKfExavXzBYOFNjG7wCf&#10;XinGfkO/XtN0c4xv6cdQ1wpacpMdXCQjW1ooOhJIDP1I284EvqEtScu4sZ4mXl5dC8jUWK6uVrSz&#10;mcwN6B2ERCmBI+SQMUVeq1KmIM+DjDY466GB1nnGYWS93jBMk+QvVpOmQWrttUaIKqQoc6HOhaQE&#10;fqyNYRwGKJk7d87QxnBxeUnXzbD1eWuKkfV6I+sa14KCszunNLMZoWRIUhMdQ2SYAsOml3/jRDGK&#10;h+8/ApS4xiuNd5627ZDqapHcV0EMiaJFBA5Ut3iZA7fzY1EQS4YokENXa6IhRIx1NPMFGakHWmOY&#10;QmAcJxrva74GoRhc0xHTiM4aZ+T50mKxpGDYjJcV3CzAxpRlvgaF0baCeROb9VBF9gKwaawXEGDO&#10;TDnx6vVrXr34BlSireBno4ssMxTEVFBCEJbva+04xJ5+0/OPn/2CzTBx7+F7nN89BzLTNO1AglOY&#10;OD07IYRAmIJAaQ9xiEMc4hCHOMQhDnGIQxziEIf4VxwHAfwhDnGIQxziEIc4xCEOcYhD/EfGbWLr&#10;7ff7btn7ItI3wuN/2WdsG7BuutDc1qB323vshC/GfEt0fvM174p9UfS+y/TNRtq3CaJvbudtv7vZ&#10;lH7TSWhf/Lwv4AeYpmnXSLa/zTf39eY27Lu33Sb83d+vffH4bfu1/3/7+3Tzd9LM5r7laH7z/fYb&#10;MPe34+Yx3v/dbfv7Nsf3t52jbUONMYamad4qnH6XQP+2Y31zu77vb25r0N6PUB1Ztm6ht53D28Tw&#10;b/vs2+7Tt23P22AKb3v9266Jm+L5/fOSUvqWm8tNR6rtvXxzu/dhAbc1O98Gf7gNsPAdx68bbl1Q&#10;HeBVdUzgdoDA28a0m1+/b0zbv8a37ki6Ol+ntBVFGrLNOOsxpsdYJ2621ouQyWhi9EzjwND3hFyw&#10;ymBM2TMGKxRV3bmU3d2v+8e96eaMk8NlRVehJaEdwBrUMGG1Z3QDXRfYbFbElPnf/sP/zs9+9nP+&#10;s//k9/jpT36Do8WSMIpbRky12TmJsFgXcWpSFEoMkBP3zk4J04QmMWwGcR+xtQldSUNZSIkQM01j&#10;RFAbRnEqazwzLSCBMIpYUBpDfW06LJSUsNpgFXz5+S94+fwZH3/8MWdnZ/T9wDRO4qhUCqk2d2ql&#10;GNYrFrOOpBXTqMRJpihKTGALMRSGcSSnVEV+LbkoxiQNb9RGrflyzsmdc6YUpRlSFZwRcVepYADv&#10;HI2TBnCLOL5uojT85d14Ltdd0zRYazg6PuHl6wsuLl7TTyNd1/Hh+++TYqRfb8T1KgVmrUcbcZu1&#10;3qOiuLyDxlpbr83qwpXEfT6ME9aKaMMZSyniTri1KVXa0voWZQwlxdooaYlxIsfAMPQcHy3F7T5N&#10;xBgYxwHTG+7evcOjRw+4vrqibRzzrqHxhjiN5CRi8lzPnWILgRHXojt375JSIoRA41usd+LWM41Y&#10;52QBYhWNMTSztk5e4roXolwHi/mCe/fucr3piUmTJ3HMzTkSLqM4qhURQCjETTrGyOXFJXmeMEaE&#10;Jo0TYXapc7UcHY12DuMd1lhKloYz57y436a8BwbKIoQthWavmbwUxTBMIrDr5jhviDlwen7Mydkx&#10;mchf/dVf8uD+XX7w/iMab8WN1CmImWmcMM4SQ5BrtjYZi+u0iPJLinhnic6KWCEnsmhOaWct1rWM&#10;Y2CI/c45rNWamXWsykBW7NxcjQZnjbjoFM18MaNtfV1LRaZxZBjEaWnrEme0OGaJAEnhvSOFKM5G&#10;44jxjtV6hXKGxWwuok8n7pkxJ2xyqJAYxpEwBq4ur1DWMp+LcH/rVtU0DSHGHQSCDG3TyLHPGY2S&#10;e8+LIFeESJqcIq230mRZMmM/AAlrpEFdxBsKkLlqSknEmtaQi8AMtFHo2gSqlKL1DWEKTNPEOI6U&#10;JAKFOAamNLFcLjBGMZ+10rSeI0eLlm7R8YMP3+PTT/+ZfrPhwZ1zsjXEoccbQ6mQhaHf8OrlK4rW&#10;HB8dSQtrgZevLwHFyfES5wzee3LObPpejkkVR2yGHhs9i+MzNIXGeVKI9MMa3zjGMKKtwzYd2jic&#10;MqQkjmAFSCVBhhQDF69fM00TvmloZzOBG1xfY7VClUy0Bm0tJSlUbQJGi6AwxkDMkhdcXV4y7zru&#10;nZ/jnaOoTOinNwL6vfUD9Y5FaeazBdM4orQ4F5GTNNBjccrs3GfnyyVHZ3dIqTDrOpx3+ApNmKYe&#10;bRVZF5RpMabB2oZCJgVxJ1MAxpJSYrMZaJoWY4rcW6pIs7jVaG1JyTBN9ZrPGUoUd+cYCdOISgGV&#10;sjQDO3H8muJEigL8EcEWMnaXgFWGo5lnOjsiJBEUrjY9cRyZrAiatUacmLViiHIvdr6hUIj9Ctd4&#10;+iGTpolhkEZvbWS+QLco6+i6llwgFYWYjBuKKkxhpJTMNExopZlVMbB3AjIxRqGtQWlFGEeGIeCU&#10;5sHdu6yurwlBIBHaGGIMDMOAtba61he8d8zncxFdZIMyWkRFubBctJydHrOZJq6urjieneGMqQJ3&#10;GMaBCCiXMb6tcKIMJVVXY1lnX71eyzWZM413TFMQt0dlpBE5CRzk4uIlKU7kkpmiojAJ6Mho2nbG&#10;Zj1x9uCEmGXe0hXokSeF816cUKuLnrWWzWYj7mV1zN+u+VerFW3bspx3GKMFGhTFKS5OMn+FnOmH&#10;Ht82DHVs9d7TOi8OZ77hxfMXGFUIQ89mvaJpPL7xVdglAlRtar6ZxHk1pghkmlYcp7ciVQEJaYEZ&#10;aUXbtuIYFyVnXK/XPPn6KUop5swwS1uFXKGuKx0Uw/HREa2zGK0YhoF+M1YoQCSmUIEqnYyqxgBK&#10;1ixK1XWIzIMxBUrK2B2ATSAqxljGQYRa1nkRN5TMet0TQkBrTQjxTY6SCrlkNv1IzBnftRjvsY0I&#10;sVJJPHj0gAeP7hPyRD+sKeW8roPkOIhQ8l8eN3OBXBLWWhEYlExKBY2IOXbu1N+pHah35nK31Upu&#10;5oo7EJlR36mp3Jav3HRV3vvfvdpPqbrNbQ1DRCrCAxMhVikiYDPGSH0jpF39w1jD8ckJDx49ZH1x&#10;RU4Fbx3LxRJnLJvNmsuLSy5fveDk9JTTk1Pu3TljMZuTo4iur64uKSjuPHjE+d0HfPTxJ+LqNw4M&#10;UUQN3hjJSbTlzr27hKNjcghcv34pIA+tUErgLGMY0dWtNgQRD1hn6eZzTo6Pmc06Yph29/JqvZb8&#10;MmWMsTIWGotvPKUoFosFAOvNhhwTaYr06zVjCLhuxMWRzeUrvvnicxGUKUOCKmwROIut9YEt4Ewr&#10;zV1neO/eCZCr9lTWImEKlJTIqef64jWhXxGnAHV9EoO4mBo0zlkRHiZZHylrcdajrQcl67Vpmig5&#10;M00iYNxmBiXLdqQsbsW5iICKPVhiCNsal66iqyi1DqPR1mKMJxVFxGBNA86j2xnnDx/x4IMPaOcz&#10;xmGowri9+6mCNgvlOzWw7WenVO+zbR1ESY5rnYhAjDG0rsEZyzQO/NM//j1/+Wd/wT/9zd9gxw33&#10;5y0zW2i8wliNMYpEZDX1bCZZb+jt+kL0e+J+OUXJ86ylKCW5AYVUCk0zx2jHnbsdH/3wfX70yYcc&#10;Hc3YrAc++/RLnj17SYyFV68v2PQbzu7e4+Mffszp6QmPHz8W4GQI4txZZP0/9CON91xPK4Zh3I21&#10;znmaZo5tLNpq2q7lwfyIP/6352RteP+DB/SXr/nm66+Yz+Z0zRzrGzKaqBXWtiLkQ5GNIyrF3Q8+&#10;5L/4kz/m/Y8+QlfRaKn5jc4FSv4WBLHcGKtuc2m/KeC+rcb3Lmf4d9W7ttdGSgJXuw3iuBW03xwT&#10;bxvDv1sDL7fW1b4XSqK2BMUb+3VDBP9O6OT+77d/t/e5+07f+/Xmbe1bVXf6nGJ1NRYhpdWaqAVG&#10;aJ2AKcamYWxGjHX4zjP0LcZc0+sNYRxRRe/qG/vA0aqyJsdURdci8N1ufKGgrcHTglbMKyRqnCaM&#10;NThncb5hGkb69YY4Taz6DX/9f/yffPHVY/7wD/6AX/nwfZbHR1JrUoW2mUkZoGRKSlWgrTk+WnL/&#10;/JwQE7PFEb715FKwxsg6tmS8d5LX1eM0jYFpChi7Ffnlb9VprNGy3vIWVXL1Ope1xnq1Ybk8xhoZ&#10;g05OTvHeMwwDqoq6tZE1V0ExjgHfZpw1lJwZpshUhXAaEX3ngrgHO3GbL4W6XhAX20JhDCNHR0c4&#10;L2vEOKmdQ/gWyiBgDiNQpSigse34qSuLcBoGxiCAKWsMzkhdoWyFfTWx0hUsur3WrDGSj+bC5cUV&#10;MUxYK27MIQRiFpjAUdfirOX46IRpHBlHAQemLI7O1/01bePwTYNWitV6Tdu2aK12Dr/bZyXGGPpN&#10;LyC6oshFcbnaoDc9L16/5Ac/+AEnR3N+5f0HXK1XpBxpZw3TFFgsFrRtw3I55/69O/z938FqvaI8&#10;z2xW1xwfH2O1IpUsztQo1sPArHE7iMw0DgxT4OLyCm0MbddycnIqYvJhQ9fNMUoTRhGPG2dp2kaO&#10;N4Efffg+iYJWeScwj6mgtMVZg/Oexkj+dP36NbFoYkzEmGQtPDbfHpeU1MGKUm8E5nUZuYXBkAUi&#10;WbS878MH92m7GW3bME2T/E2BlCKbGLBGIHTOypoBraUeUQqbYWTZzfFtna8zoC2f/eJLtNL86Acf&#10;kkthigITjDnhi9xrMl6k3bMvVcFQ2zXlOMp8VlLAiFaXMAp81TYNykW2S4IpRnRSHJ+ekFJivVlx&#10;fLSUed8a5vMZRmvCNJBSoOk6jLHkkrFWM00TX3z5BZvra9q25f6DByyWR6RcBGgmqZGMB1nGgHEI&#10;xJhZHM0EaqDUTqybU8ZYqbeWrSu0MUwxEZJAGNu2ZZoCOcraqLHieo+GfujRCvr1mqdfP+Hu+R28&#10;VbRtg3eWUctYswXJaWMZpwnfemIpOKV4fXHB69cXvDc85IMP3qdtOqYwEfLINA6QIzFMxKmQGbHe&#10;yfXmG5yXvHU7f/TjyNndM169fsl8tmS+WKANPH/5ggf37/P0+XPSJHX948WCohJaG4HTYSoAOe5y&#10;hu30JmCIImL3GEhxrONVBZcpybNDFHiEohCCCNuNteIunqJcz7XeF/NIiqHChgupPov85ptviBm6&#10;+YwQE1OYKkzRi0B4GgkxMUyR1jhSgZQDznumoef09AzrHMpYEtCPE6TCMEZeXa/r3CrwrJAy2Vj8&#10;bI6pgCqrYRwnxs26OrLLWtXkSEwNSQZosvUsT48oSuF9Q8mJFCcuX7+GkknJoHJGGSgx4P0M72U9&#10;3lhLSJlitICYVAVYlkSKBeNcrRcbqX+XQs6KkmU+MUnGum6xpEmynpUahjznSSkx62bEFHnxQsAR&#10;1mhSTDTO4bwlZdCxYCiUFNCm0DUNrmmIecBYqXs6X5jX9UocR65ToN+scV0nDu1VoJ+mUM+rPFPM&#10;FHKKpBgEuJALjx4+RCnN5eW1bG9KxBhqbaUQo4C0XKe59/AcYzVouT9dKUwpYRtPiwbrWPU9Xz75&#10;mvfee4TRlpQz15sN15vNt9aJs7bFe4/W8rwmpswUJoGh5FjhntTaSiYlgQxvEUnb57/GOWaLJUPf&#10;o0uh6zrSQtb51DHKNA3kSD8E+s0V85nUj2JKIk7XAjYehkCo+y6fJ/AB6x1TnFiv1zjXYLQ42Ftn&#10;aZqGcRiYwkQ763j46AHWGq6uL4hR8uSCIqVCmFJ97l+hytqBUjiXuE49rW9JWSBBy+W8zlMj69WK&#10;nARl7Kzh+uoKRWIYNoeGnEMc4hCHOMQhDnGIQxziEIc4xL/qMH/6p3/6p4fDcIhDHOIQhzjEIQ5x&#10;iEMc4hD/3yNM/TsbqW82Le43mfJW7W/5Vr/2beJl9Us6A918j/3P32/S3heZv63x8KZj+/b725ox&#10;b4q1b27L/v/tb9v+Z73t7/Yby7evvelUvn0gflMYvP+ZbztXbztvwK0O9rcd69u+3iZy3jrA3xQs&#10;78e+yP82GMD+6247ft93Pt/1OxEE2luba2/77Ld91ruO+/f9fNu/m/dTuSHM3t+efUe+297/bRCG&#10;24T6N7/evJ/etp3bhubbQAv7UIltc+3N7bkpDL8NfLAPtdi+fnsf3Nznd90LbzsfOeedC9U+CELX&#10;6/K2e+e2Y/7LfvbNv/+O8H7396oKVs2umVNrs2tQ0kZEct572ircQ7F7bcnbpuK6T0qJS+/WgUy9&#10;ufe39+DWmUZrizKadjbH2tpsad3Ooa/kjLZaGoVUIRXF5dU1Tx4/4euvv+ZoseD+nTt03QxjpUEy&#10;JWm4FDduEYuO4yhNejnROIOrzVKlukShNG3bYZyjaE3ZHpstJKA2fxpjds5IpTrseO9w1uCdE+Fk&#10;SXRNQ46Bq8tLppg5Oj7e7bfZE1z7xrFczFldX1Fy/H/Ze7Nf2bItL++b7eoiYnenycxzu7oUiM4q&#10;bGxjZLCEwJRlELbkR/97WOYFCb9YCMsg2w8WyIDc4OLWzdtle/I0u4tmdbPxw5gRO3LffTIp12PF&#10;SKXObmJHrDXXXLMZa3y/H7X3TKM4yHhnsUaKh+cgYHcojkx75785BHZDzzD0bPsdIQRWi47VYkFV&#10;OeExUyx9BrQSwQNrDDqJk32MQcBULddbxE8Uu2Ek5sxiuaSqakIUd66b29tDUf9ut0UbRdu2VLWn&#10;aWvapgalMMYJdI0UulbeleKoRArSdlIUqA5F2koJQJpSLA5oiNuxVlgrruExyzFrpaXwuwAEzhgg&#10;M8/SVvM8MU0jKc7M0yRF5mTiPJLCJG4wRkEpHNdKS8FaTFjnqKqKruvEESkVR3PriiOMIheHXW3E&#10;lVsbQ9Zy3kqJA7suTmfaGIz1TEFcY7wXuEMbATjEFcsdXMX2wF8q95VBoVUugg0WZSxZGZT1+KaS&#10;cS89FKqJK4z4VErbSRG52o8fBamOIXG/2RCywvqarDLWGbrFguubW+7u7okp8uUXX/Dum9e8fP6c&#10;pmmL0ETAFSA9hFLor/Xh83JKTOMoDnZzIIYohbhK0Q+DFCha6RPb3Y4pTNSNp60qvLEi3JDk2jeV&#10;l3urOEPlLMC5s1acrHyBdmM6rAcq73EFBHPOHBzKQohsNxvu724P47wqcLxCF4jMFlPNIooRxFVp&#10;1/dstj1ttyDEKNddyxxhnYBGIQR2fY+zjrbrZFyMCUr7SJ97EJogRWIMxVVTkXMqIK5Au0YrlCmw&#10;mBIAYJyGMp+oA/Rhyrk4K+BnmKXIdRx7+mFgCiKgsBu2UhgZI947fucnv8OrV5+wWrVAZBoF4M8p&#10;s1gsWHUNlVEs2w407IaB16+/IpOZUj6Aqk1di/NUznRNI2NxfgAU+37gfrtFW0fIipBycec1oEuR&#10;fVNTtQ0o2PUjbbeibiopnjT2UGgucyUMuy2ffvpz4jSx2Wz44osvcNbz7Oo58zwSokDGMUUS4qwb&#10;kxyjMRbjHM47FBprxPW9bWuM1QUQ0TgjX3tvD9dGKQjTTAwR7yvqppFi6iwuV8LyintXygLnffPm&#10;La6q8N5TVZ62qlm2LcvFgnmaZAwyGmM8Tbug6zraRcPFxZKXL19wcXHJcrFEa8N6vZExOAW0Fsd3&#10;lSMxzIR5FiC4FDeXRQdzgd/FlTHK73M+CGMIFONwTsAAmdcsvkB8OYlTkzgPKpq6ZrVc0tQ1TdvQ&#10;tK20pTYiJhIDvrLiVmg01tmDg6PAiYFpDrx9d83//f/+jD/49NfcbgZ8uwJbU7XiAiyQq8DTKgNi&#10;aI/V4MqcMM4jWsE8jvSbLVPfk2Okrjzey7pAYGVLylK0PwwDm/WWlDPnFxfklLm8vDiAGuIunWia&#10;jo8+/oTlakFVWRZdjTdaRAXKGmvvtiVTe0SlQC6F/fM0stus2d3d0q/XDJt75rFnGqRQP8cZlQNK&#10;Ze7Xd+x2ArTGLB5fvmpI7J35FDd3Gy6fPadqWpRxcj/FxDCNKOQ674HVEALr9ZpxHJmm6bBG3sMe&#10;Mhc8CEKFFEOXPB0AACAASURBVKVIGpjmQN8PzEEAp912xxwiTd3g7F4wy/DF519QWVn7vH33lmfP&#10;rjg/P5M5Wj8WvEqyVtQKV1WgNMMwFhdkjVJagM1cBBnmWcSXyjj89vqaX/7yVzLfO4tCUVVe+r8W&#10;F7Sq8rx4doUvoKnATRPzJED7XgivbRtZ6xZ3VIEQRGhmL2KwXt8T5iCOoQUuQYkI0rAT59dnz55J&#10;W8fAOM1lPW2Zy+fUVVUESQK7YSQoha1r6rbj7OJKBCtyQluDtZpxluNt64a2acgp0rQNZPi9v/af&#10;/9HyK/P8xP4cnLMCoMVE34/0m5626US0SKuDON/D3z6dd3i8P/muPMbD/oYP7nUfv++Te97jPE/5&#10;yeEYi5DWMXSs9RGcmgW4zDHI/DANqDQL5LPbMPRbcpxZdC3LZSdiOXEmxMB2s+Hrr7867AmctVRe&#10;5iZlNBjL6tkzfvyn/hSmcgxhZrvbkTMsuoUINA2DABDW0jY1MYkjekagJW3keFMRsAjFLdx5f7hm&#10;IUSmSYC9ubzG+Yq27cQR0dcsl0tWqxUvX76UtXlVUfka57ysFSor4kGVw2rQKVDrzKKytE5TEXE5&#10;YMKAnnrU2KPGHQxb9LjDzAMmjDD32DjhiXQGls5wuai5WLWsWs/5ombVdbRNXdwjHQpDzmU+gbKu&#10;QeAfa5liJiHjgFYaooBcQz+y7XvGaWYu825VVWUM42hfJKB+zgLEPuQLi4yQcxjrcK4Sh0pXk7XD&#10;1g2+W3L24iU//OlP+eTHP0YZwzDOsufIRzkKebvvzGM93qfv15mmwOC1q8hz4PNPf8k//kf/iP/p&#10;H/5Dbj79Q1YqcNEYlpXGmlzEyyJTCGx2PbtpJgAhBTKacZwF0Cvz8zzNIoyiFU3TcHFxRtu1gMK7&#10;isurc37nd37Iq1cfoY3c6599/iVv3t1wf9/z7voW6xv+7J/7C/zkxz9it9vwzevXxBCK+6fsp4Zp&#10;EjhXW4bdwN3dmn43opQuY6sDpfFNhasci9WCy6srnj27oussipHtes3l+SVd24qom7YMKaOsxXpH&#10;Uo4A4D1//i//Zf7G3/07PP/BK7SRPWqMIuylUiKnKLDNYV6T/e5T+aWncqRPjTXH+abvgua/Twzk&#10;IZfwVJ6T38qFPXZO/+2cmnoyv/OU+MiT+ajvEHSUtVJ+Ml/0obGafRs8+vlTue5HyTlU3n+GwiqN&#10;NSK4gbZQ9mPWmiJiUf41Fu8qEY3TFrL0hZjCQTQm54djTzEdxPcE3M6yty4tedgHKn3IhWljBYIv&#10;oLjWIt5inKcfJ+7u7/j0F59yfXONcZbnz55RFUFD2a9zlKMMmCJM1nUt1lmMtRilsVZTV17+VmsB&#10;DaMAuUM/ynrMiMvpMAqAOPQD4zjx0ccvqSuH1iUHUYSrtLas1xv6fmC5XGKtZbFYkFLm+vq95OFy&#10;KkCyBqVJZR41zmK0xVoR/NPalL0tBfx2eC+iFiklYhARnf1cJfORF0f3lIghHIQW9u7wxhgBdWOW&#10;3EFxqPaVxztPCoE5hEP+JMf44GifM7k4clPclY0pY3LOzHNkmGbmEPiDP/i37PoRX1XEsr6NOTLO&#10;U4H7Bab21tL3O3b9jpAjWltef/21rL3qmgxsdjtubm7wlZe8VMkZ5QxGieu2dZ5xCkwhMs1R4FWl&#10;WK83dN2COUSc93z88Uu6tiWlSOUdi0VL4z05BqZp4P31O8ZxgiJCqRQHIYTLy3OW3QJNRilptxgD&#10;682Wt++viXJRUUbmwDgHuqYlxcR2szlAr9K08vfOWBHx1HJPhjnx7t01U0hoJzmv7W7Ler1hHEfG&#10;eWaeRYBnHEZiDlxcXNC2Ld7KupyDuJHce/M0E+finq0VKVHEDAQONtZQeSewbXn9brtlu5X9S7/r&#10;2W3XIqilDb6qWK3OsL5m149QQF1VIG9f1ZxfPqOpG64uL8p5zSJ+p3UZWwoYXsQ2c8n9ee+L4M/R&#10;cyulZc8/zUzDyJwS1nuy0kVUrWe36xnGkfOLS9plhy2AqzHyXMJbK2Jo9xvW6y1KW5QydMslZ2fn&#10;1HXN+n5NjuI6nrLi4vI5bbuk7RpSFFjUKHnuNYfIPAVCipydnYnwnlaSA5gmNCLk6IzF7XMdWnN/&#10;t+bu/h6lFIvlUv5mmEUswogAqNaqiPeJIMT7t++4v7vDu4oXz5+jVWaexqIFJDmPEBO363vWmzX3&#10;mzXGWOq6LTnNIM8QiiB0irPkM43sR/thYBgG6qqWMdhastIM40Q/jPi64fLZM87Pz9msN1y/fc+4&#10;G9jteu5v77m5vcU4z3q9ZegHGWONhSSf4YyW3Du5iCmlgyv5/l5WcrGBSEozMYlgp61qmsUCa32Z&#10;Q2S8EYGGhCsiwaaI3GitmMaJfugPc3lKibpuIGXev38PSgm0nSQnYqxFuwpf1RjryfIUBefrsuUQ&#10;mLeqKnKIzMPI2Pf0/UC3WJGVYYyZrA1JG9rVCt82GF/RdkvatsMbB3HGagjjxDwMTP2OFGa8c/TD&#10;jq++/lLmBsAZx9nyDG0Uz19c8cnHH3F1ccZq2WA11N7hjcYqivu62kvOYLSBAuI3bVfEdO1BnA8o&#10;+WJ9WJ9L2xpizBinabuWylsqa6nriqb8X/sK553siaw8Q8sopjkyxUhI4hAeUcwxlbHToo1jKrlc&#10;ybXZch2siD6UtbYxhqY869q30x6AJ4lQQogi6lL5SvpqEeB68eIlq7Mz6rrCOkdd13gvQmLdoi7r&#10;8Y66rqmqWu6PstcOOYloG4o5J5JWLFcrrPdsi2jZFCbGaWJTxpowz0zTyHa7YbNZc3F5TlWew9gi&#10;CqnksUIRP+QgomOMrEGUUiT9kCPzRbzQe4v3Hu/kOUtdydcxzHz6s5+RU2DZtdRNzZyQfLCRMW9O&#10;4fAsRBtLzgpdvo45E2IkhkQKsTwjl9yQiIfJ84J+17PZ7djtBnbDyDxHUgJtLCEkwhwOeYqYUhFW&#10;hGlOrNc7rPcsVksury5k3ppmUorMYRLxgjlwd3sjz02A/+hv/b1TUc4pTnGKU5ziFKc4xSlOcYpT&#10;nOJPbJwA+FOc4hSnOMUpTnGKU5ziFKf4Y0YMI8AHnHE+DHeXVx6+/3YRoDi7HL/Xd7nifJ+j9vEx&#10;HDvHH4Osx+//oSLJp1y/904sT73mQ27ZT53DY/ehpwohnzrPp2D+PSz+IReiY3f4498dX6cHN5eH&#10;fx+7zR8f+7Er92MH+6ccuvcPvY/ff/++HwJ9nwKsj8UA9q5Ex5/5ob7w2C39uB2O3+NxOzzVDz90&#10;bE9du6fA7Q8d3+N+8JSD/VN9/ikn+P3rnhJ6eFz8+6HP/q5zetw/9VFhzHfdt4+v4fFxHh/rvv0P&#10;zlNHogzfJbTx2G3rQ+D84/b6rnHmt65DSkfFgvlb5/R9QhgHmPzoOJ7qR/vX/fYYUmABpEZ1D0Bb&#10;Wwp0j6B4SuGx856mrg/FS3sAdO8kknIWp3htSts9uExYa0kpicNPzOQElZeiJp0zTksRpKsKiG/F&#10;aappKpz3pENB08j97S0/+7d/yPvrGy4uLzk7X6G1Yp4ncdhJgZRmyEncXULEGUtdeaxRB+fQECLj&#10;NInTSV1jq4o9VLO/VHuoxmiNRh0gyGmaC4yt8M4W1ytx2SBHtFI0bSvuU5PAyY13aDJWK+raHxyt&#10;b9+/J0wTUz9CyjhncF6K6kovYJ4j0zSjnaNuGsZpFOevJG6E2ihWbSsQsbVopYjpwW3N7McjBTkH&#10;cYfOiT1MkHLGOUdMpU3g4KCotSbmVMBARcqZylsE0xNnJmc0i8WigCniamt0KY4DgV1LP9u7jVor&#10;LmvinCpFfinGAq/s5xtxx55jAK2x3hNLAfS+UJtSFD2OA/24E3c0Xx3ADaNgGnvGoccUSMYZQ5hn&#10;VIYUIqn038pXxe1LE2JgjpF5mqgqAfVijKXIFylY3ztLo1DaoJUVmC7HAkeKy1pEoO+cIeUkBd/F&#10;KU3uIxAPWoWrPNpocbhTmcpZ1BHAq6zD+uoA0c/FWXm725ES+Mqj1ENx72HeLa7holGRCQmUFfeU&#10;YZpom5ambfn667fc3t3Ttq0A7NPMZr3FWc+yW1JZgwG82xcRg3dSlJhLkXoIoRS39oRZnLHnlJhT&#10;BGOxlWecZ26LqEJTVcUVPeGMiEqI45cpwG5xuSvFo6oUtO4hRq0FhLTWUDlffu4EWE6x3M9SuDtP&#10;geViQdt1OF+jjRGHaa2wzoE25NLXxlGKDrU2DOPIxx9/AtowTSNt10lxpdZy/ztL3w8CbjpbHOWm&#10;w9gqugRZ4M4CvIVpQqWEBqparqkAcDNKgfeWtu7QWjPMM/3QM0wDTd3KuGoEZlRQXKAFNh2GHXd3&#10;N+xGgcfeXV8zh8DV1TNxKDWWTz7+GHLE6ox3jhgTi7bj3dt3aG346NkVi0oKTrUzvLl+x839Lao4&#10;JYqTjysQfHMQJtj1PffrDdaIYIPShrfv3/P+5o666fB1XWDkzDwHQoxSOBkCfT9yv94U2MIL3FUA&#10;2VTmy7qqGMeBt2/fUDnPzc0t1+9v2O1EfKCqPDFH5lkcXMkCw4a5FI7PAaMNvnJYYzlbrbi6WKGL&#10;a7cxUvyp5CYvBdKqjE1ZXJ3LvLparVh0C3JWzGHCWEfTdVLsmaRIWhvD2dmKs9WCZddQe8e42zIP&#10;PY33OK2wSmHQNFVD0zRAFkAyg/dOhF605u7uFlMK60MsfcQJfBNjYBomcV9KiXGe2fY90zQWx81I&#10;mMW5ah4nESFJ6XANnSuu7EoEFtAaqz3GeRaLjq5taepKineritVqRV2LA7zSuhS9VwU+t/hKCoEp&#10;YwJZBHPmmLhfb/j8i6/4w198xpu3t/zsV5/zf/6bn/PzX37OejuSyZydnwOZnKT4XyEF/jmJy908&#10;z/Sb7cGhc9ztGHc74jQyTwJGNF0j8EuKTGFmGCZ2u16gjCRCAF999ZrV2RIZGEWcJ8SZGDOLxYpX&#10;P3iFNYpFW+GNEmEKKOO3Prh+qiziFTmJ4MB2u2aaBvLYM/UbSLNAnSFADMQw0I9b+n7Her0hZUPK&#10;GpRFlbHPeQ9anCVvbu65fPaCbnkG2uDrmmkcub+9K0BscanTmmEcmYrj+/H6cr8WE3flKMXI5V7c&#10;rw/3oGm36KirSuB0a6Uw3AlAGkLg+vo9XdvKGtRoXr16hbX6MJ/vwU+B4cGWgnhXyf2/2/VSSF6V&#10;NZ6CcZ7EkbAIL2SlyBr+4A9/zt3dPYvFisWiO9wTz55dFsDW0rUNdVUdwJtpmiQnoL69H6zrqsyH&#10;AgJZ51BKsdtt+eKLz7l+/07WDdrgnAgNGOPox5HPfvMZ93drmqblxcvnIvCg3UE8pWlbuq4TwAxY&#10;tAuB34HtOPLm7XtW5xcszy6ZJnFwtNZBhrbtSDET54nLi/PDvTmMI//+f/a3/0j5lWmafmvPsBeo&#10;+fTnn/K//rP/hf/jn/9LfvWrz+i6M158dAVwKCTfr33V/j/1dM7lu+Jbf1PumWMAU/GwF1GK78xz&#10;PFwv+SLzAL0f1ovOHQQggEPfy2T2jFdKgRwj/W7D2O+onIEY2K7vIQfauqKymuWioaq93FMFwru/&#10;X9MPQ3HPFKAxZ0VCYeqaH//u79KulozTyDCK0MSiW9DvdsyjFOArrXG+kjWe2u+hBGiTNWckhbQ/&#10;XWKKzNPMME4Cg/U9Q9+Ty728WCxol4siNiPQk/eelASkQinqqqZtO1arFc+fPyuQsmbZdVxenPPs&#10;fMmi9dROsexqzhY1q67ivGs4W9ScdRWrtqL1FqsTtQGvNTpGVJyJQ8+82zJs16zv7wnTSO0d56sV&#10;5+crrp5dcra65PzskpfPP+Lq6pJu0eK9L3klh68aUAXANAarDPPYk1Jk24sjsNYWpS1d25U1nhYQ&#10;GhGU2u9Fc45ALuJSWq6/tuI6aAuU0y5wVUvVdXRnF6wun/GTP/27/PjP/GnqbsF21wsodZQDyEnE&#10;yw4E1KNcxB6cU8i/2hicNQJaektTN6gEX/7mM/7ZP/4n/MO///f54v/5v2jmkU/OOxY+03hQOhFz&#10;JMZU4CdIWUDVEAT0pgDA8yQOoTJdCxzc1DVn5yvaRVPWy4aLsxWvfvARbVecjOfI7d2G33z+Je/f&#10;33C/3vGTn/4uf+n3fg/vHF9/+QXb9b2IpBXRs1zW9MMwoTGkBLvtjmEYZazyjpQyxlq65QLrLBdX&#10;F1w9v2IOE8Oww9rMPA8oZXG2wnnLHBJTUkwxkbUhK80UMu35Of/p3/qb/Id//a9Tr1ZkVXIKWfb0&#10;Bhm/QeYJhX4AblHfKx65nxf3edin8iT7XNJxzuip/OuHhEeVUqSD3+ZD7noPiu7HV6F4j8bFJ3Nk&#10;6rtFRw6/P0pe5PwtvVj1gTH6OKf9WHD230VscS9AwREMv8/NPt12Gc0+zyLHrPa5dmMKjF2A+DLW&#10;SU5E3s9XdRk/y16wiBc9iGAWsHXvQl/Avlz2YAK/y1zhnC37Pvmc/X5S4DV9mAet87iqYhwmUPDm&#10;m2/4+c8/JcbI82eXsv9N8VsCDHtn8qrco7LviagsoKAvfxNjPDi0TtMsR69EnC0j+9LaO7abLUbD&#10;Ry9f0FQVioyzTkS+Cryes8z/sl6zB+Gf6+v3ZcwVAcIYZb0rQm+BpqnxvjqIPh5Nu0UU1GK9xRhF&#10;Spkw54NowH5Gdk5EC/Yikfu8itJF4IjMOEykvBfVKkIHRnJW+z2tcw6NOojeOV9J25W9biprvD3A&#10;mMllvSuOtz//9FNu7u9ouvaQd3TeU9U10zQxjSNN0xyEOUOSnNg0zgx9z5s33/D82fPD84Ff/+bX&#10;WGPpmrbsR6R9THENF1FKEZoLURx9m8WCEBObzY7zy2d89PIl1uqyf5kxSmEVhJLL01pzfX1DJhfn&#10;bwFkUVDXDZdn5zRVReVFRMdZQ5gj/TCyHXrOzs9ZrgSQJ0aBIIFpGsu8uH/WJHsxZy3eSV4rK6Ej&#10;M4ovvvyKt+/fE8r6c5xmxqM+GaPkAlOMxJxYLBacnZ0VMSlFCjL/xihOyLmIWiqlsGUvb4wu40U+&#10;iC51iwXeOSrvGaeREGa6rqOpa7q6YRwGlNayxl4KHDqVPa1Ssq7KKLQ1XF5ccnF2jvNFCE0Vh2lj&#10;SSkf3LplfykjpHP+sD/iSDRqnzvLMXN3t2ZOiappMdaW/GBgCiKCVbUNxlm0kbVmmGdQ4KuGpmlJ&#10;CWLIoCTvt1yuODu7wFrHXMTJTMmZNE0nTuf64XhzETBUCuIcyUDXtSitJCcwTPS7raypnAiRGiNj&#10;6jAO3FxfSzsqha8qnJHcY7/ZknPGV6UNTBl/tWEaJ8IUqH3F+dnqQbRXS84zUXI3w8Db6/cHgYLz&#10;83MuLi/lHtcCm0/DUHInIv7Y77b87Gc/I4bAanUme2prRdwtQUwwh8QwjEVMMvP5bz7n8uJKcjtJ&#10;AUbGvHESIFrJer+yGqNkv64VvH//ntvbOxkznMdXvkyIexHJiFLiEA2KqqlxvqbtFjTdgnEOB9A9&#10;zIF5mlFG03bdQQjPlHFB7pF46Nt7kaK27A+rppU9t1IYW5GNw1jP+eUl4xTQxpWcbySX9UO/3bFZ&#10;r9muN6zv16w3Oy4vntEsltRth3EOWzmUswIea5l/dC77b5I8fzAaZwxtgZqz1kxx5t27d4R55u76&#10;lpv319ImKuOsomtrLs5XIrqiQOWIK8JxSsn5xhiZZ+nDseR6nLO0rYDSIYr44H6NoZT0H2PkeqeU&#10;CSngK0/T1ZL/licR6LKOddZQVZ6qdiKsqzSxzGFKa+Y5s9nuaBvJR07zzDDO7PqBYRiJSUTLtBZh&#10;RpLkIOd5YrNZ45yjbTucd8RpghhJc8CWfWRM8szHHK25tDFM08R6s+brr74izpK/uLi4YLVasjpb&#10;Sl6saWiaDtDEJLklrSVfMof9eh/GacI6j1Kazf2a9+/esdls2K63TPPEOIj4Q11XWCNQ+u3tDSHM&#10;nJ+fU3mPtyJ0tlouaYrgX9yLn1p/WOPImmQvxC79zOoi5ljaXVKCEXIkxYBRmbryLJcd2lowImCm&#10;jSp5ecmhyfrqSFzbyH43xcww9CIyrhVzeY4m4huaeQ7s+oF+nIhRBA3GaSKJlmxZW0QZn5xDW7n/&#10;5zmw2e64ub3F+YrlasnZ2ZJ+HBjGgTDLHjzFxG67ldzzLMJJf+X3/+tTUc4pTnGKU5ziFKc4xSlO&#10;cYpTnOJPbJwA+FOc4hSnOMUpTnGKU5ziFKf4Y8beAf6xw/R3uW4/FBl+yCn5wQH+KeD5GC79kAP7&#10;U/HUa46P+/i9f9tl+WnX72N4/vFnfcil/rve87va8EOu3PAAfB9D249dfI7P6bFj9f73x4WOx+99&#10;fI2Pj+X4tcdt+bj9jl/32MH88Wc8bs/HjvEfao8PFbc+JSbwWJTh8e8+BLQff9bj4tIPCSg8dc0f&#10;X4/99x+Cr79PQOGpnz91jzwGzj/kDv9Uv30K/P9Q3z52zXiqTz8lCPAhh68PiUvsX7MvxHnsuvW4&#10;4Pn4fY6/jgWI+65+9Pjcj8U0vs9l7Kn22X/GsajEh/rS4+v1LSeuXAqq4VtV0VIQ7NBGildUcaZW&#10;Sh+AEnEntqWQrCqO1VKQR4GllPiLfktgY39szklhcUoBawTa0AgQnxVkbajqBqWkkNZoja1qXC2u&#10;i+LKHPn69Rt+8atfkVFcXT2jqWu5JoibRohSJGO0ObhEKZWkMDGKC5Q1npihaluUNsxT4PXrbx4c&#10;Vwo4q5Wh9hVW20NRXc7ikNP3A/0wkrI4G02DAIeXF+d0bcN2c48m44xGA9ZpnJOCpDBP9NuBoRcX&#10;nBAnFssFXddgnZXirBDZDgPXN7ecnV9wdXFFjlIM6Zyj6VpcJQByW9VUxcl3joE5zAdwfQ/rZsSh&#10;WSlzKG7e99UQozj5Kl1cv2xxmoqEOTKNM3XtefH8imXXSbFrARTbpsEYyzhK8So5CdhpRDglhCgu&#10;S3V9AFH2n621JqQggFCBzXVxf9XGoIzBuoqqaeiWS6paXGQFlJPirb7fEeJcAFKNKkW+OYojZApB&#10;iuwRaCqmWKDQWdyQHwmA7OfpFGPp0+Iop5WSNpmlKFiK0OLhd9ZaQgxyX2TEFSxEQkrisI04gVor&#10;zvVaqyIIIMVi2mqquiLGmXkcqesagJjlPVK5Z/dQzt5F7+27d9yv19R1hXOloHAWtxpd7l1SEkd2&#10;50ALaDlGKQJbdC11VfH27Xu22x1tVZHmmaauISc26w2r1ZKurjEqkQtAanRx7ysgyR5qyFmcoeYY&#10;Dk7UKCtDj9Fstlvu1vdFUMMQovRzlMFZDwkRsUhSeKeNFmeu/AD0aaVLAaYIJ1hj8NYeCvCVkqJC&#10;a8XpN8fIdr2laRouL6+wXu6VpDLaGrT1JKVQ1qGsRwHzJO2z3e5YnZ/j65quaairugChDm2KMEQl&#10;RYmuOBtPs7gv11UtwgDlejhjRXghxeLmLiDOXmRBQFzNHOZSpJ/Z7rbiDlaKxe2+eD8EcspYYw73&#10;grOWKSQ22x1zBFfVXF5dCaxe1dR1zUcvnjMORXTDiht6zpm2afnyyy/RGlarJcooooZt3xdHr8jN&#10;9Q1D3zMNI4uuLTIPAtxMxe2tXSwKoGJIWfHRJ6+4vLyS8SdGQizCBjkf+r7MD15cfoIAg77y2CIW&#10;oo2m6RrGcWaz2bBYrHjzzRtizLx69SOatkVpAUB2uy3zNDONI9fX17x+/ZpxmEqxrBIAOMzc3bzl&#10;7ZuvifOIMxatDDlBCoEU40HwRRXRmFCugTbiVJXLvWitFdcm5wS0DyKgYZyjqSqBDY6coSvviFPg&#10;/vaGcRiofY1zFauzC/pxOGxpcunf0zTinKFtK3wlRf0UZypSEgh/DkzDyDBMDKO4HY7jSJwmwhwI&#10;00Qs7klaiWiEWFxqgYS0kvtTa4x1AsE7R1V7quI46bxltTpjtVxIsXhOqKzK3CjFs6asG1KB7A9w&#10;IoA2OFejrGeOGVO3KNegbMPN3Zqvvv6GL776Gus9F+dnhDDhrREwfZ4JYWK9Xot7U86okElTYB4H&#10;0jwTRhE+CEkAgaQUMWf6YRQXwQKeWmuxznBxeXkkUCFlwHMKbLcDVdVwfn5Ov9vgjSLNI845fCXQ&#10;dOU8VitSnJjGgRhmpmlmt9txd3tXxkbNdrvBWhHRmadZziNO4hY3TWQMSRmMqzGuEtcsI+OKiDkE&#10;QkxYV3H17BnL1ZLbuzvefvOaeegF/EmJpmkE8Jmmw/rQFKBoL1CjlJKi62lkCvMBetgX63tfCThb&#10;1zgvYh7ei+uqCNAk3r5/B8DqbIW1hqurS6rKH613c+lj6iCs5JwIGcWUubm9ZxxHuq6jWy4wRVyt&#10;73umcZBi8xA4OzvH1w3/8l/9a5TKnK3OaNsOay3n5+dcXV5KMbvWpBiYRnGV12VdYIyW8T2lUnRt&#10;6bpFAVUfjjXEgPeO9f0965trFFqc2uqGCIzzzJdffcEXv/mMftvzgx/9gKZt2K+itXEC6zQNdV3R&#10;Nk0pPK+4ub9nCIF31zf86jef8fy5uHNf39wI4FAguabpuLu5ZbO+59nzK7pWBAfevHnLX/lbf/eP&#10;ll8pDvDH6ytQhDnwr//Fv+CXP/sZ2/s1wxgYQ+LHP/4BlXcFBhLARitV5iae3F8c75s+lLMAUFog&#10;VQE0iyVdeV9xoT2CNp/Yu+djqJWyF5FdEMcgsogrmQI5lgf4BcIUISeFUuIGurlbM/UDOUws2hqd&#10;E8SZprIYDZV3nK+WXF1e0Nay7g8x0e96bu837AZxwHRlr+OrhsXlFc9efoRRipCCCFBp2GzWB1EI&#10;6yuevfwItAjXxBDIaWYYB/pxZpqTOOcpJU6Dc2QcZ9brNevNlmEaUcZQNy3KaIappwy1GK0Pa/4Q&#10;ZO2qrUE7gWFiTuz6gTkKUNh0Hcvliso5cWGtK+rG07Y1y9WC1WrJxfkF5xfnvHz5khcfveDy6orl&#10;akXtK7z3IjhgNMZ7fF1T1dVhPFFlfTJPEecqFosly+WCqnYsuo6L83MuLy+p25bK13RNS2UsVivI&#10;EaI40HabTAAAIABJREFUnO/GnnEWd13vPWfLjsoLyJaUuDOTBajKsvKHlKm9wxqFrxzGVZgi3oE2&#10;BKBeLTl/8ZLl1RWf/PSn/PTP/jna8wt248QwT5CyADhJ7oUy0cORuNQ+H6mVOfRjqzVV5UnImqwu&#10;a883n33F//5P/zf+h//uH/Czf/7Psbt7nreOi9ZhmHE6kVUipETMilRg8Kyk/6aYiSEyz5HaSRv+&#10;4a8/J2jHjOKb9zdkFD989THOSl9XGSpjWC5bmsoL5Fo3vHl3yy9/9Ru+ef2GeZax73d+8kO22zWf&#10;f/YrYhixZg+UZ2KYRXAnZ5gj0xi4vb1j2w8CSTmLc5q6bVldXFA3NR99/IIfvPoEoxTDtieGUP7N&#10;GCPCLnNITDGhXIV2NWhPVIYf/uk/w9/4O/8lP/2LfwFTV4BGZ9nTkR4g2EMCY6/kV6Dy78vDHBzC&#10;U/qtfNxxTvepPOiHckQfzKXtUywH6FcVV+JwEEzY/6eVLsPjHnjXBbb9bgFX/ZD6Pnye4gPilPx2&#10;jrz84INCin+UyE8eLb81V6TDeco1PexpC0uvjRKoyigZY7TGWXFn18Y8uKkf8lW6OBfLXpCDEGa5&#10;VhlMcf1VSh/9X8QgUwGqi+Ccdx5nPSrrA9hIVnjvmcZZYPOk+PWvf8NXr78hxSgur02N1UbcnFOQ&#10;YYNcgHoFMaDJslaOQUQmCkIubrIaYz0oyzTHkr/ROCvCa9M44JylchZX8u7Geuq6RWsR4tltxEF7&#10;nibmaabf9pKniEFEEBMM4wiIgFwm0tTiQhxCLDkOAzkdAGbrnDjGZ3FwzxnZx5JLfkiA5f2zgBT3&#10;ebj54NhqjGOeAzmHci9HplnEDUMZa2zJXwlQGQgh0LQdWpkCQRvZH6OofCXA/d4V3Vhy1lxf3/PZ&#10;11+jjWPRLhn6HmscTdMQk4hn7cVElBaxPHLm7Zu3tIuapq1oFx1GW3LIrNf3dIsFTd2Km60ypChC&#10;hm3Xstlsixu2xfgKV1e0y5ZnL16StcFVnqqpRHQrJXROpHkkzRNWi0ioryrmEBnGEV9JzifFKNfa&#10;VqwWC5aLFq0hzXMRUKjFQXsa2GzvGLZr0jjQuCIMUPZfe7EIGc/KyJAyaBGI0kaL2BSKN2/e8vVX&#10;X/Pl51/y7t01293A3f2au7v7IqYgQoO+8lR1g3dVgcclv0kK7Pn2MM2ACBQZLe+/1/dQGpw1WK2x&#10;RlFV4lxsvS05Zk1T1VRW0dSebd8zhkizOuP88gptLQoRRYhBXMWzAmMlB7kbesZppu06gbLPztjt&#10;dgxDDynhnQC1+1yRKXmBVJzpcwG1NSUXkCGW/WRVNyIEljIxKULK9NPE7e0du+2WXJy1JT8lLtXe&#10;CUxdt/K3KWYWiwWL1RKS5ASVEjDXV56cE0aDs5K3mseRWNpfa8U4TGijWS4WkMFqma+3my0qp7I2&#10;lfxcyomb22t2200RhNIHYQ5jDUM/CkAOdE2DLterrmrmKTBOo+SlF604vmdZe6cMCRGsycrg6462&#10;KS7XXcv5xYUIRaXM1Pdst5vDyj3Msl/76vPPmKaR84tLXFWjiwCAMh7jGpzzqCx5+6HvmaaZjz/5&#10;iGfPrjBG0+8GNDIvvPjoiucvntM0FWka8N5Q1zXTFHjz9j3TnPjBD39C1Xa4umaOkZAiIYtwkrUl&#10;b5ETwzATUqJplzRtRwgJlCbGmRACc9yPH5rtdoc6LEfUYS7bf5tyIuZEu1yyWJ1xcfWMul1iqw6l&#10;HYqyd8mKYRgx1kkbaI1znhgC4zDQ7wa26y3jNJJyxlYV2lmMMzgvrugomS+9d0XwVcZZpWQ/Lmsh&#10;LYJC2hBzpmka2qYhTrLGC9PE+7evMSpxsVqgsuxTGm+5PFtJPsbobwliCEguz4DQmZwD5CBraK3I&#10;2ohICYAyqAIvS27AYp3CO4NRquSoAoqESiKWo/fiHSphjDxXSDEXMDqUNWpmHHuGqcd5g/c1xjhC&#10;CMQi+Cv5R3n2VFUeox1TmA9gfM6JaRhkLZkp89dEDBPz2KNSwiqxTRfxGtnbjf2W9d0dd9c3pFny&#10;uu2iJalc8io1OUn+VBsFJqOMJQbE/T3L3nS73dDUNcvFgrPlkmdn53RVI/u7cWK33XB/d0cIkbPl&#10;isZ5nNa8/uoryInzxQJdBIRtEdi11kCCFNLh2WUiy9pi/19OGJVlvCniiJKflesowoKJppHxSWtH&#10;QpH1XsBIhFWM2/ddcxirrNPSR+3++VAowtbi+q61PuTSY0rcrdeElDFFCJuccVoRQ3l2V54jaWtB&#10;GeaU2PUT/TBgrJE97GJB2zRsdxumsSfMk4gll32U0RajLDEm/srv/1enopxTnOIUpzjFKU5xilOc&#10;4hSnOMWf2DgB8Kc4xSlOcYpTnOIUpzjFKU7xx4wwCeDxuKjwKVD22G39+OePQxwqfvu9PgQiH3/+&#10;d7mZHTs+P4Zrn3Ktfwoe/tZxHrnyHYrFSiHmh9riQ27Yj4/zu+DZx+16/PVTAPH+6/0xPgWYPwZ5&#10;H4sAHJ/vh87xWEBgf20eQ+aPQfYQwm+95vG5Pf6bx87YHwLNj8/nKRfw7+s3T8HZHzrGD4HP+zb7&#10;EJz/uG9+33v+u4glPBYYeCzGcFwo/CHw+zFw/fg6fJfAw+N2feyGvo+9y5Mt0Mzj8zjuP8fOVsfX&#10;9SnQ/imxhePjfAzKH1+jDx3rU33nccHxcRs+7j/fdZ9+S0xBiUPt3nXr+DrsIahvHQP7/v0Ah+/H&#10;0G9DM+UzS4GKLYWV8q8rjl0CFhhjCxiTD0U2x8e/d4KwzgpUmeKR46QUNFlboa1HaYGurHHi/IoU&#10;w3gnLk6+qphC4P5+w29+9Wtev37Dcrni+fMXtF13NE5EjDE0bYtW4qiIisXBtaJbLOlWZxjnyQUQ&#10;evPmrcCMyyXGFBczZZCSW3E+2vc/gdaloKyqa7zz3N7esGhbzs9WQGaeJ1TOpBDE+VllpnlknueD&#10;C5fVFl97EpG2bVgsOwGIQyJlAbDevX/Pi5cfc3FxwbJr8UZjqoqqbVBW+l/tHd5ZdHF5DVGgEb3v&#10;A1oK31IpCnfWFUehMn4DVV1DcZBPQvVDEsf1MAcWXUddOerK09YNOUmRrnceUmaaZlKYmQvE6Yuz&#10;R0oZ4zxjmLl+f42xBuulOC3EKIBzAakFZJV50VeVONyUosC6banqWtytxgmjFeMgjrtaK4x1aIzA&#10;BKXIOoUgBaIxEaI4ookbdxDXtiPIdZrGhzFLaXTOzGEuMIKm3+2onCeFKAINypS2imgFzrkDFDsX&#10;8H0PwW+32wfYd++SlcQFVxd3oTnMaA1Wqwe/wHJs6uCsK0Vr4zgDirppqOtGis/KWDCHcCh2dN4V&#10;Xqw4JiJFd0MI7IYJrTLLZYcxmjfffEPX1NTekdLMarlAa6SorGukGDJOhHkWmEMGOSkyjBGtrThu&#10;FSg45cyu76X42WhCSvTDyHqzKW43jpQg5Ew/jYSUMIgjNjmhimOd1uLiShm3fOUL6J+YwwwpY7QU&#10;NO+drpXVZezxVFVFmGZyElDdVSK4sdltUUbRdguMdcwZtsOMcY7ae4Zh4P7uTgqgUyrAVkVKUQqV&#10;2a9vojiQKY2x4pa3J0GstRBFMCPFSNd1zOODq5UuFeHWe4xxDOPEdrclFAA+hkRIUQD2pi1zXy4F&#10;0dJPNKXQNsraZnV2DtozTIHNbqRqKilM9uLQtVwsSVHaWiGgjTiKVqSYuN2uUc7SjwL7GWVIc0DF&#10;TMoJZw277ZaPXrwQEI5cClSL+6lzMoZbJ4XSMR+c82R+mAVQLc6LKYuz3sXFJRfnF0zTRD/0pJzF&#10;XTQGAbYLeOasuDWlrLi926CNo1m0jONAv9swDAOqQOGb9YYvv/iCr778mpzh/Ozs8LqvvvyMr7/8&#10;vDiXexSalGAqDvKP53xxUgrUTc3ybMVms2bX7wghMA4jm82W3U6+TynLHKZlTp7nyNCLk13bLdht&#10;NtzeXhPmwNXVFVkZMCKc4XwRl8mJcRqY50nGBasO8O4eZNg75+5dFV0lDkhN05ByYrdZM40jGoE9&#10;nPPFQckWt+z54LaolMI4i3IaY40UJ3sR67BO7qeqaorT8EyMgTQXd7owFWBG3M1CiEX4YT44URrr&#10;cU3D2cU5H796xfOPP+HlJ6/40U9/yqsfvKJpG2LS/PhHP6SpPTnOeC/HbI0IXiwWCzbrLV5bVMzF&#10;dSsTpoHtZkPf9zIPGCsgZgHgY4x456nrGmMFNrDW4b04iom4hmGYA99885a7uzVd2xHnkRzEwX0f&#10;w9CTYjgIlczlHMdJ3NS++OIr6qZhcbZivdkCipRgniPTFItrZGIYA1lZjHdo57Dek6IipsA0j4Qw&#10;sdnsCCFxcfmM5WrFN2/f8atf/kJgqCISE6KI9hw7rHnvsdZS13VxrH+4/0IUd8Kqqg9OoVprgWu1&#10;Zp5m5jlQ1zXnZ+dyb1jDeruh3/VcXl1ycXGOcw/iZ9670s/n4n4q7pwxZrZDD8owzYmvXr/BWMPZ&#10;+TlVJcIQIQSGaRRgI4r78k9/+lPmGPn5L34BSvH82bPi7Gz5yY9/TNu2B2hhngX6b9v2YU+NDMFh&#10;nhmGga7pBKA3Rlwoy14yRAG0+t0WX1xItbX4uqafJt68f8/XX39Nmme6tuOTH7ySgvpMcaIu0EwW&#10;eEzgYMfdesu7mxvWux2v37xls9ny8Uef0HY149jLmjRMnJ+fMwwDP/vZH6DIXFyc01Q10zxxd3vH&#10;X/3bf++Pll95NG7t9yfz2FM7w93te5TKdIsW5w0//PEPqapK1oKIuEzO+QhWz7+1Lzn+er+/eJwj&#10;0MX58fB6ntqnZp4C4B+/zmh1eNlTeaNjIcSc5bNNAd9lbQd7mPf+9pZhu4EUIAUqZwSY1rI+rypx&#10;G+7ahrPVGctFR+X9QbhlGkd2u16cqK2nW50T0bz85GOqpiaXPVm/2zH2vYhBGenvXbdgvb5n7HvG&#10;cWAKM/0wgbagxLF8DjPGCQzWjyPbvmeOkYgI9ThjyaTilikOillUCw4ufFnt/RNlzprmiUyma7uD&#10;E6W1VkSecnGdLXtcbY2ImxUHZqVlf3N+fs7l1RXdcsHHrz7hRz/5CS8/+YjnH73g5ccf8+z5S5ar&#10;M9rlkrpp8c7TdgvarsU5W66FXMuqrmgaEX1pmoa6qnDO4L2IEHjvSDkzxyBjYhIgsKoc1hmmEDDO&#10;URVoyjmP01Z2aSlhtMVXDW3XoYzAm7aqmFKiXq149vIli6srnn3yit/9s3+excWluN3O80HMCjgS&#10;gCh9S+VHe/JDTxSHW51QNmOdwSnL3dtb/un/+E/4R//9P+Bf/dP/mXz3jqUOPF/WdI3DKHC25KUy&#10;zAly2bfncg+JO7GIeywXHR+9fEFC8W9+8Wu++Potd5st1lh+8qNXfPLiOWQRQrDalPnecnZ+jnWO&#10;r19/w69//Rtev37NarUSl8imJsbA3f0d0zQW+DUfHHFzzgzDwDiKA/zdesN6s8E5V5wtG+qmLntz&#10;x6tXr7i8uDi4GIsAySB9LBuiMoQEIYEynpgNY1ZQ1/zef/JX+Wv/xe9z8fIlymhxSk0RlXIR0cm/&#10;lSs6FuY8Fhj8vnicm9m7UB4D8sd5ne/KrR3nFh/nF/c/P55/H+clj3Nj+XtyfubIofuh90ln/VZ+&#10;6chN/mEMPnr9UQd+fJ7/f0MducFz/HkfyJVDEa3gQTCAsp8xWh8E55R+OG9d4EBbgHhrbHEYlden&#10;IoC4F/wTsYTHArm6zBXpIGapC3CYs8xpe3E25zx1UxWgS/bTMcRDX3nz+g2/+fVnvH79hqur55xf&#10;nFHVjmmW+3Z/Hs46jBKxHgp4e+zOrYuQiy459/v7tfR/wDtzEPZyVkDBuq5wVS1CAMYd8l3WGG7v&#10;btjtdozDKIB1Wf+p4kSvDjIJCl9XVJXHWl9EWVJpx8g0TqQcBS7nQYQ4RXFWv7u/4+bmhnHsWS6X&#10;IuJX1l85PzghbzdbUkpFaEnElkTYKco8ZrQIHhyEDGTemmMoLuRDEQGTvc4ernPe0nUt3lfElNFK&#10;1vRff3PNOEysFivGfpCxqpY11RwC/a5HK01VVWWPPYtLcIw0bUPXdjgje4K262Rfqw1N3ZDLGmso&#10;bTsME/MsIgF13eC85+7+jhcvnvPxy5dsNvdMY4/KCbvP7ZT1Y1XVOGtp2o66bbm9vSMX1+Y9OG6t&#10;pqosV5cXInaRKQINlr7vub+/4e76hrv379Eh0tZtuauKUCBahA8yGGtQGe7v16y3G7rlokDHFqUs&#10;GVhvdsQEu77n3fV7drttuSbpkEu31hbRnBrvnQgmFWDcOdk3KiCGmRijCPTlTIwlj644CDMqJU7K&#10;2mhCEZysK9nvaQW+qujHiW0/yLy9XMj6JmXu7+/YbmS/P4wTxgpAHWPi+uaGfrdDKagrz3azYRpH&#10;uqbBWSPCG/s5pNxnc8mH6iLaJntjyREqY1DGMs4zY4yo4rQdyngjfXpm6HfEGFktl+SUHgQanaZp&#10;G9q2JcwBV3mariXFgC9u2lprurbBWhFPs1ruQ6X2eRB5rznMeO/puk7g1BjxzpXxRh3ETrQR4Yjt&#10;/Zp5HstyuwiTVV6ECuZwyNPK2KIPYiF9v4McaRoZZ8QJO5PRpKyJGcYwM8dI3bS0iwXWidhEU3l2&#10;2zXjbkeYRRhV8vqyTuvXG9Z3txitWSxXNHWDKced0fIZKWGsCEN+9vnnnJ2ds1wuaNsGaw239/cY&#10;bTi/OKNta7q2JU4z/XYrAm3OMU4TX77+Bl+LQI+4ngfmNJNVOZcofdf7CrKWfXpIREAZJwJ8xUU7&#10;BNknee+Z54lx6CEXoVH7sGZSSp5ZaGWJ+UE4wVcNxrgi6DsTk+wbY5QxUR/mNtnr+rqmqVtW55d0&#10;yxVzCNRth9KG9a5HGSOCWSXHZooYQg4zWoEm4QwHgc6UZQ6Ve0Xm1cvzc7x11HXF8+fPCOOIJbNa&#10;tFitmPsd025LCvO3np8d+vw4Ms4JZUSUZr3dMs4RbR0owziV8TUlmbOdZbFYyNhhNM5b6qai8v7h&#10;eWFZg2aKuJHZ3wsyB8WYy/clN9+L0NJut+N+XXKAWrFcLKh8IwIuKR/WDVXTsDo/Y3G2wFpNXXuM&#10;1fKsp8ztKWemseSVNhumYUCLxgHTOBHDjAHapuHi7Iy69iUPrmSgNjBNM/MkYi7GaqraH8ZR53wR&#10;mJHnHhcX57Rtzfn5gtoZ2tqzXDSsli2rRUfX1Gzu1/T9lh98/DEXZ0sMmbHveffuHauzM7q2RWUR&#10;aPPWSa7PWnwtOe95mkWYsqwDtZKdok4RRSz5RS3A+BwIQcQxDmK0RSQ5lr3jQfAhK6q6pW3bkh+U&#10;vqGKSFWMgevrG1mDFeHflLLkI62Ias9z4PrmVtZBRbivqWsRPCNjbYXzHus8KBHsFMjfs1gsuLy6&#10;oK6rgxjk0O+KMEtZWyaFYS9UPPPFF1/yN/+b//ZUlHOKU5ziFKc4xSlOcYpTnOIUp/gTG/bUBKc4&#10;xSlOcYpTnOIUpzjFKU7xx4vHAPHjgufvcq7OxeldXic/AY5cfp92PH/Kvfopx/DjeMqJ7DEgfvza&#10;PXz6FAz7+LX7Y9B718+j9z6GGB67m38fQPwhF+7jr596j8ft9Ph8H593SukAIX/oM79V5HhUWLr/&#10;/rgNHrtWP3aOP/6cx9D9h4Dux1D+MRx83K5PgfyP4e/HbfF94Pn+2u0LX4+FAP5d74mn2v44Hh/X&#10;cb85juOC3A8JARx//ZTYwQeFJ57oJ4+v1ePXP+5/T0HXT4kMHFyZj9r0qfv1MA4UtkLvHRv2Ywcc&#10;iowft93eDfP4nEMIh/5z3PZPnftjsYgPjW0KKXR/6p75PrGA4+suoIciPxKROG6zb7WJkuLVg+NW&#10;fhhPFd92RdtDVPNUCnmNKm7ProBxmqrx7HYj1nmGXc9uuyWEsbjspkMxUC5uD2RxxLG6ODcV1ysp&#10;jHJUpbpIHI48ztfocSuOvsaB3pKNYmVWjLueOAX+zR9+yq+//JJ/7y/+ef7j/+Av8cnLF1Tec7++&#10;ZdtvwIpLnzVOCsKUuNdb54gqE+LEHDMhKZ4VQCnvq4NSYs4jWQsEGHIAEtZqcZTqB6wzLJcd49Cz&#10;67csFzVWZ8Z+i2V/DZPABU5gelLCAN5pNJaQMsrUB0frEGa0Tigi3llePHuJ1Z6MQVmoz5bofmb3&#10;/7H3Zj2WZel53rPGPZwhhoysrKnnZlPNFkWKMmBZsiFKggDbIAz4H/jSP4N/xje6kQ37woJhwNIF&#10;bVOwSdGQ1Gz2UF3dVVmVQ0xn2MOafPGtczIqKrK6RF0qViGrKoY85+y11/Ctb3/v+0x7FIUJmMJM&#10;iYm+a3BWo5UTWmKp4tRcUAqh0VdC43HuH9bg+nOrIFaysPcOYzJT77FWEZMUBzZeisjcgV6dpUjN&#10;OYvKXkTnBwGVUWgNw37P889f8Mtff8qTpxd45/DWsFqIkMJaW8UbYpSgjRF6VC2mjsMW6xzLrsEp&#10;zUcffcTp2RnwRpBirRT/HujDRiuc0gQyKSQ0uha+ZxH2ibKWVIu1Y4osulaEH2mmRCnk6roFN7db&#10;tHaYSt4sps7mJESYMA4ULSYDuWT2w47Xl7dstqNQQdWSknOlT2XCPFOK4vzJOcMwMA57SA3ae07O&#10;1uy3G6ZpEvG5NqRcAIOrmK2CIpfEk4tzPvzWt7h6fcnrzz+HIvQoIeVI0XnJUhAr1FmNDgVSJBYh&#10;EzvjuLm+pLEinDw7XaO1wlvFqu+wJTDtBqwutL7Sj+t6fFjfxmmu9J7CcikF8fv9Hu89u2nk5eU1&#10;SRtSAeuENpxUZr1cwrYQppHBOBqtyVnReo83RkQDSktBpdFo79DWYo0mpoizQnHLUzySa+OckGk7&#10;i4C2aVifnqKQ4ruYEzfXV8QwM+0Hnj57j3GcGcYZhyZbza8+ec44TPRdzzhNDNstZiWkO5SmaIQY&#10;GjOKUslfCm8c+I6oIrkUtC64xjENQvyzVhNDqsNWo0vG5EznPTvr+Pmnn3N2ukYVw3K1om0alLFY&#10;5ygJSo4YU4jzIESiIiRk5RzTNENRrE9Pidpw9o7QFIf9AM5hVGG/36F0wZi6jyDUxTJFVsueOQ28&#10;ePEZWhk+/OA9+rZhcg03ww2rxQqlDc93n3J9s2XVr46F+dZW4mzOoDVzCmAVw3bP6+tLmqbl5OSE&#10;bFsRfJiCbRzzPBPmCa23LJdLtNGYbLi+viLFibZpYM7EMOObhqbvCSHxwbe+xfr8CT/72c/5/Pln&#10;NFbI2U3jaZoWZTXjMGCUxpLYXl0x7XdkEpeXl7z8/HPGYeTddxLTmLAu4pwlJS2ibVMgBMQzI6ON&#10;wrdCvMs5c7vZMOz3xBC5vbklTjOlFLq+Z3VyQtv3GA3jbk9OScw6tjtA863vfY+Ldy6IMZCLYk4Z&#10;a2Q/dN6KKUtKhDhiYsI7I3N5DpicKTGQQ8KoJOPLe/A9yjmJzXPirO9ZVmKXsbbeJ41GC4VKIUKZ&#10;aapxsBR767rA5RpEJTIpRKb9wDhMrNfrKqSx5DKSYqxiZE2MM2EciWE+GuOow1qlFBiLcQ0Xpx3v&#10;tj1jSAxTYNhP3Lz3lCnOLBcdY8xo3xCKgZRE/Fwy1ioWywVOOciJ/W4jQnylmVPhZrNlQnOqDSZn&#10;Qi6kUo5FtDFHcopCEVVCxorKYExDniMGQ9/2bDdbnn/yMacnS5Kq6ymKMIykMDLMe8ZxwjULkgJj&#10;ZN3ZbPbc3mzZDz/j6vaCRb9gM084LXGo0oB1bMfA5uaWk1NDs1ySjWEuhaQL0xwwRpGLIWeFdZ6i&#10;FB9//DG3t9eUMJMKlKbFN579eCtzqFLWUsnEaUIpJXOnCPmKohiGiWEI9MtODFeUEgGRdvzq+UtK&#10;yjJ3lKJoh2+jiE7HyG474H1L27b03YIcE7e3GylCV4YQA7v9IBTLEGkazxhmstLErPl//vwvUErz&#10;ve9/h4Im1PgwV3GVtpbdfs/5+QWxmkZYY3GdCLicVThjsEoLFTGFKhxIGCMiAuccSonQx1hFIaE1&#10;NI3Hu4ZpHpkOQpGSsEoRiiIXhfYi4jRGEeeBaQzEccKalllFuuWSvlsIpdIYEaeGIDRLa3HVNGW/&#10;23G92bAfR65u99ze7HDGkuaBHEY6b3nx6hXvvfc+bWP5iz//d0zDlm994128c6QUGIeBUtJfK8dy&#10;V1Qp8Twob3n/w/f4o//mv2bYDxjXYJuGxWp1zEEopd8IP+/QlN92Djmcab/KtItDmubBI6T6jXmi&#10;g+ABylvzFsdzGEIKxlqytZhg0FqMu7QuzMMe6xwxJZwS44j9foCcxAjDNCKythZSqbRARdc4nl6c&#10;4RvH1fUGUEzTTIjXDKEwJPjZT37Kj37/d7HOgtaEIKYfjW85OVmzWi3JQQRhRYHveqHoGc9utycx&#10;EFMgm4KxmmmamdOMcRanDU3b0ngvBLzG4RqPa8Tgag6RFAJxCHgrAoBSoG16dDUgo+7PzolRxTTP&#10;IlJIYlRCFUeEmKCXOP4gRDz8UUoRS0ZZQ+t7lq1DayNGFkXOFCJ6i8QwE6aZ3W7DsN+KsQVNNcqp&#10;Z3PtmKcZZxNt6+peuCDFxNn5Oe+kyBQC4zSTkuz/GbBNKyTJKijVgCqFYbdnDjDGRAmJRjsWi579&#10;OBIQkfXps2esLi54+uGHfPu3f0h3ckJImWkO5JKPI1LOxzJ41ZGiK/thLrKOl5LJJeFdg3WGxjXE&#10;NHP94jV/8ad/xv/9L/+ET//yLzFx4p3esnSWZe+xToyzSs7Eg4lS0aDEnEPfia1T3ftWqxWrRQ+q&#10;8OLVK1kPm5btEPjP/pPf5nd+6zuEYcM0jWhrRDzVtDx954JUEj/+yV/xySfP2Wy3rFcnfPMb32Ac&#10;BjabjRjsHHXLmmEYcdahtIhFt7vD/TPEnFisV7gqdLt4coZrxODu2bN3OT8/l5xJhlJk31dajBqM&#10;MgyhkJUGrSlFEZXh7P33+bv/8B/xrd/+Aboa0uWURPwOZPIB8v5wXvieeeJDebbDOvWQAapSb84a&#10;o9htAAAgAElEQVSLh3zQ3RzPV5lVHr4n1OoAgPf+C699Pzf8kGHIcc2+95nvm08e1udjrilLxxwM&#10;S7/QN4VqivHw+nqg1ir+w4Tvb3mDL1zXIdd99x4djFaO11hR6CLe1JVkDNYIbVaEexPOOeamwfuW&#10;xjm893Rtx37XYu2miuECpRr5xRjQB6m9wK/rWD/sbW/uiXceSmEusFhq+kUvIrAqJG/blsViwW63&#10;YxxGjPXklPirn33Mq9f/jD/8B3+PH3z/W5wslsQg5OLGe5yRM0mYZ0IOb8wnM5AyWIVzBmMd05zJ&#10;ZD57/oLlYsHqG+9zenpCybEKjF01vJQ8QAiBmGSO+EbEhdvtllI4xvZGmy8Yd8SQGIZbliWxWvZY&#10;rSnGME2jGK7EUPMu1Qy3GpgpxLDo+uqaly9eMAwDi2VPihG8I8wBKvXeWsM8jbx++YoQIt57UopH&#10;oafWmikGEc05oWC7RkzYxNBAM04D282G8/PzaqICxoghpdYiYhfjpcww7Hjy5IwP33uf168v2e/3&#10;FBLDNBJSBBQpF6ZpQmmNbzynJytSiiyXCwqIOYypgmBnyaVh2m4ZhhFrRICP0sxh5NWr1xgj+dCM&#10;wjhHZ1p+9etfMu93dOdnLBrP5eVrdN+y8GKoYJXHaI13Yvgy7ncYrTk9OSFfXzPPGWU83hkWfVvJ&#10;0wGvNSjJHSQCfdfQ+4ayWjEAXhnSNBO1xWmNNZLLVEoEhZHMZrPh448+ou0XnJyf41HoRowLTk9P&#10;abuOYQpo51gZQ85RTMxCNZSaZzHf00bOxErE2iA5unlOQon3jhRlLtlqJrrd7uUcV83XDn/CONVn&#10;SuYojrfOEQFUEWMr5+m7tgoZczWZE3H6HBPzMDJOE+9/8A1W655UCvvtljlG9sN4tFpqmgZNEqOo&#10;ozHzm3XZGIurZmv73cAwTTRNR9t3qJD45a9/LYZH776H8WIUJGNTM48jl69est9PXF5es16uquGD&#10;iHGt8yiVaRon11lNfjKR1hu0kdybxFo1P5Nl0Tr0u9UGq7UQs7UiaxFwHwxntDGEFElBYpMYAiqL&#10;44zWFm8tqijiHLDeivBXy/2I8wwlk6XjsQYWiw6lYRxHmrbBeVdz1pKnzln6tOk7tKkmnDGxvb0l&#10;jAMpjoRpxBoxonTOkcLM2Da89+xd9uNAQcxDjRXzgmmaCQlSCihVePnqc0KYaZqGcRyZ56GOF0WI&#10;UT5LLpSiuN1sCcNI1pYxyvf3UyCUkRevr0WE3Fi0ypJzVpZhE4m5YJPC2Jau98RxZJgC04tXrFZr&#10;tFHEBDGLWW4pE84oyGJ06xuHQdaNxrdMcwAkDjNEQiyUcSKWG5zzjFMgV5G15AglNhczCINvm/rs&#10;JEHWOOtZrtckldHGYr0npMTV7QZnDWme0ShOTpbkMKNKxmmN8h6NxltP6XvQlmkOhBhxEmnR9x0a&#10;iWHmeSbOIwZDmgYCCVONEXMMzBkxg9CKGDKxZDHfUpqkFHMuXG9HpjmwGSKL1cwYAmEOKK1pkTzM&#10;crUUg2HxApFriEkE28qJyarWdQ+PVI8viVW0ovGWGGd5htAs2e82RC3GOcM4VXOQW4bTM07Wp7R9&#10;L2uv1bjGoaxiShNt6zh7ei6GAUWej+VqiHx9+VpMZZQilYLKmXG3g5zQxmKshTCiNPi24/13n/Hu&#10;uzDnw7zOeOcpqVSzyVnWceuquXA8PqNx1mLswSBHKO1UmnuOM/O4x2rNB+++w1/99KdcX75i3XuW&#10;i5anF+fsdnv+7M/+nNPTMy6ePOH05ERMaZwDxAQECiUm4hzFlDXPlGLFEETLmdYo2XdVNR4gF0Ka&#10;j88NJG6HmBOoQo7yTCUXxRwzxknsexC/55jR1rDbDWy3W9YnK3LJ5CwmmfthYLvbYaw8q1gsl8zT&#10;LGM/S+6m6IAqCl3NzGLK5EMtQDXo1lqMIw/PkUo14Q1Bzo6+mhupGi/9/KNf8POf/fyxIOexPbbH&#10;9tge22N7bI/tsT22x/bYHtt/1O1RAP/YHttje2yP7bE9tsf22B7bY3ts/4Htvij6IeH63faG/CKF&#10;i3fJPIcHmneFrIf3eBuROVU6zOHr30TKPvze3f/eF3S/jQr+NuHy4ZoOn+VtAvv7hLO3Uce/Tn8/&#10;9PVDP7v/8/uGAXfF6g8Rru8WNj3Uh3fv4/1xcPf+PVR8el9YfLeo9W7h60P39e773y/a/03mAffH&#10;1/3+e4gOfyh6fZvo/f77fNV9eZvY++71vM0Y4W3vd39M3v3sb+u/+/c7HwvIvlxg/FC/PiT0v28+&#10;8LYxfN8g4T5p635hcXnzpkfS1YGKpchfIrffXZfurhEPCdLvj+vD9w+k069aQw4C/gOl5fD9u9R0&#10;rfWRolUeMOz4wmvXvrk7nx4aW0cjCKsp+c7nqv8+rKWHv38Yv23b1ELWmWgMxlm0EyqXNkIOcs7T&#10;OI82imk0xDiJAGIO2CL0vlwyqrzpSymyuWOGUbIItJ1D68Q8Zbqupe0b+r5jc3uDd5o4jQybTHJW&#10;rt0b9tPE//l//Sk//nd/yX/x9/8uf+f3fsiTJ+foa8U0BowCXUm5KU3kogkxMcfAnDJoKWCNKfPi&#10;5SuePbugcVboLFApxkL/LTlhjBBDQowUClZBtprVopcisXk+0nberAUJo10VGYnATWvwjaFzLSln&#10;lBKCdQiVkGwt4+0O37bcbDaknPjwg2dM04wCGi8kjJwSJcRa+MObwugY5b5qhbVOhJt3k5zOEmM6&#10;miDknDFas1gsGEahP/umIabEqVoSUhbBuFKkklClCP05JfkMKWCUwnmPqeL3nDOpZBxFCsZqces4&#10;zlKglDLWeZarlRBxSoZ82CelKIokQjVxCIgkAFXY7raknLi4eCJUaSDniFZSnOa1EsFwkqsWcVmq&#10;xc3uSAo5FOYfhK0ppztzrBaCKSppamK96tE5Cz1bOOBSGB4i2glRi1Lw1tE1DUq5WogsBOecpAB3&#10;v9/jXORVlrHed92ByY33DaWLIornIO4XYazWCqstIUk8M00zxkesbxgmEeR5bbHO1/4wFCOCrsO6&#10;k0thsVxxO2z56Je/5P333ieEwMnJCX3X0TQN5EIKM401lBghRYwWAp4xQi2tFbrElKsAXkwb+kXP&#10;fhhZrU9Q1rALM7txxLQt3XLJOOyYw3w00un7TsS9RgwzYlRMaqZxFq0sMUUhtLoGjakEN1cLgxM5&#10;ZVIOR6qRVoachUg8jIMQryt5L5dCipm27djHxOefvUD0oRptHLe314zDxMe//DVt12Gdp2ucLMla&#10;Y40Rok/riSmT5hlb47qmzr2cZbxrBSorMFIwPE4jVsn6Kmt2ZV4pKQxdr1dVhDTRtB3TNOG8lwL2&#10;GLHGyTpiFDnOWGNomwatlPSR0dXwoBxpYMYYmtWaqkoiTCONd7Ima3uk1FIylEDbeJz3nJ+csWxb&#10;jBHDj80wwFhYrteYtuXXn7/g2dNnrBc9zmopikTMDZQxlBRRSrNar2i7lu1mz+XVFSUXlsslzko/&#10;TtOEynB1dS39apxQqZVhniMKoeEVNNpYUs6EmFgsOr59ccHF0wt+/le/IExSJF68iKusdnR9y5Pz&#10;My5fX0pxaclM04D3QuwrGWKUMVE4nA8sxohoOlUDEaUOtGOhPt/ebJjGiRCEUjjOEast6+XiSIGO&#10;KYrxhNZ45zCLBTFGbm5vMVqx7Fq0FrJa5z1FGYpSWO+ZQmS32/PTn/wV3mjefXpB03h0kftqlAKj&#10;mEcR1HutcL1FWUh5hlzQBWzTYO4IC0ilUq4UokPrkC1fH8mXqtyJbbMUwaZKls4pst1usZW2J+Q6&#10;ESAqBd5axjCTohRSlwJtuyCWRDIKrTK2dWhrSGmuQUii5EhJkRRGXnx2zclySfv0CSHJeqAqYS3m&#10;iG8bDBZVMj4HNtuZhML4BuMD23FCbXf4XKp5TTVTMTLWY4rMIWBMFRtoEVhdX18TYqBrG1QpdK0/&#10;mh9M80w2ljTPxDDSNA1zhDkkxjDTdY4QgqzN3vPy8hW7aeYHP/g+wxRRbSNUN63IaFzTos1e9E+l&#10;EGKslPTAOAeapmWOSQh0KG62t5VSr5hjZJxm1menoBTzPLPbCWUz5nQ8D3nr2Q8DdppQiDBiu90S&#10;U8ZYj3OaGBO+7fnDf/iP+PGPf8K//Tf/hnE/4r3n5nZb40sIcRbhbuPEbEFB0aBrsfFut2EcR3bD&#10;iDIOax2g6Rcrpkp+//yzF/zOj37Efj+h1JY1S5rGk7OiFMV+v6NtF5yfP+H2dsvt7QZnhQp3erqm&#10;9Y4SM7vdVkQkmkoVjTjnUUrECPM8Y6sRR0qZthXRvnOW283M9fU1rXd4Z6ASX5fLlYxfb2WeaUtM&#10;EznJ/NKV0t22b2iw221gmkYoIu7YbHdcXV+hlSYrhW8c07hHq8z3f+u3uHh6IeDJolEYPnjvG/yr&#10;f/WnfPSLjzg/PeXJ+RParoNSSZsP0H6/ztnuEHcdxkHJWUjaQOPFCAatUMaQsiKEJFFMPmDWdTUJ&#10;e9iU7aFz4l0Dry+ZtyneIl4vD56d75uB5QOxrorhv/g7ipzfxGpKGyGNG1NJcoGSLVoVpv1OCHyl&#10;MMeAQYkIPRdiyRJfVBHLHCamaSIFoW4uFz1d17JYrtkPA/M8MQ4zm6srMJ6//Df/lvMnT/jmt7/J&#10;PIxsjEFbEQSFXMgZQoxiDmMsplH0zmO7nrmIiZmxhjAJMXMcB0oSkc6iX4iYvmkwThMzpClgXANa&#10;kQFlDWfrNX3TffF8fBD1lixE9Sg0whACaH2wFkAJxI+UItM8olRDzglIzPPI1dUrQgjklLBWTAKs&#10;tSL4L0gcb2wlGQOVcEzJNN4e6d0H8ny5Q7ItJaNtPQcqRQyJkCOxiBgqJRFMHvb9OSZClLh3HAa0&#10;FpEsSu5jKoUA7GOiNYZuuWIbIidPn7J8esGH3/s+3/7BD1mcnjFFIb2mIlBYJccPlNIodTgtZdlD&#10;qvjDwFFQ6qzBeY8CXv76M/6/P/8L/o9//s+5/NXHmHFg5TTL3tLaxNnJEm0MwxyIQciKqoqH0FSa&#10;s2aexi+c551zLBYLjNb88tcf8er1K3a7LUU3OAXTsGG3uaGEAUXBGiPU0PUJ22HkL/7iX3N9fYU1&#10;lvOTM9qm5fWLF3L/tCaMs+QkU2bOQQzZSmHaD9zebhDTJkfJ0HY9vm0xWvPee+/x5MkZkOgXPavV&#10;kpQDWhtCyuynSEwK3y7RaLZjJBAoxoO1KGP4wY9+l//0D/8By4sLitJQDeJUkYxNUW8IvYf16a4o&#10;/DflD++bKN41WryfH7lvvHnXoPShvOT9HM9dM837eZqHDBLvfh4OY47yJbL94c8hv3Q336Nq3unw&#10;+64Kng4/E+TrXVH8m9zYQQT/UL7xryOIL9Wl4KHXO/TNF/apnI/r+ZfzVXfo6MZhHccYLoRQ45eA&#10;dQbrfSWJOrxv8Psd+0qGLgSyinU9lHPEId8lr6/rPif7SM6SB7Dek6Ksj85ZQMSxdhyYpklWBGPR&#10;ZhIarNJc3tzyP/7P/wvf/c63+L3f+RG/88O/gW800zhSLGJMcmfM+kq8LTUX45wDbTBW4RvPzc01&#10;292WD957SsmZ09MTpmEQYXrKlJTJea4xsq55Jli0rYj1RjE5iVXMHuNMmOej0c00jgzjnr5vWS7X&#10;dH1LSpE5hmNWQ3JRhqaaAoZU81sUTk5ORDgbYhXDekD2nYMoTamCsYbtdkvXdcQY2e52QuJ1h7On&#10;xtDIvptTjU9FxG3altZ7TtYriZ1jFDptHd+lEriH/Z7tzS3GOr77nQ959uwJ6MO6kdiPe8kRpCR5&#10;sf1A0zScnpwc19dhHOU+WzH00Eb+fxwGck5M44hqGhHdWcswjGhd8I0jxITKkUXf8rd++EMxcMwR&#10;QybNE7QtoHC2wXuP0aaSzGG72WDajvOzE6Z5pmtbKJm28XRdNRtMgaIsuRo+OQNWay7OzlAxYlMW&#10;cWOI2KYK050TYwJVs985C+1aG4bdnnE/gDZY7ej7jsZXem5MdL3Qxcf9TgwlkpiRpJqLm8Y9u43l&#10;4vyctnGUFInTzDzLeLF34sDDHuZrHuOQkzg+r8mJOCdSlJjXOxGIJgq5KNbrNSc1z1FSJMXIsN+T&#10;csZ3LdPtlpubW5aLFZvtFjNO7PfDkbo9TTLm26aT/GfOIpyOoQqWXc2NW9q2YR5HuV5jyBlSznTd&#10;gk8+/zWfPP+Md959j2kecUrhm5a+a+m7npLFzHEcB8Ayz5KzSnFmmAf6bkkKGUpEFUPJgRJnQogU&#10;5+j6Bc5qFCLwn6dATpGSpR/DNDAX8I2ncU7iHqsJSTHtRyiFaZ6wzqFMjS1qjJxKprGGtmsx3kmM&#10;mKrg2Jlq4BJRqoARcwOjwXUNaDknicFRQlsr+XQLHoX1rlKzs+h6U2LOkTBNxFlMAZ21Qiev+1y/&#10;WJBOT1Ebi/eNrF05Q05MwwBe8v4hSozXOEcpiZwNi0XHNI9473h5+QplLW3fsR9HlusTBmNI2qJK&#10;IZbC6dkTNps9m+2WtmkwCpbLTkzcEqANmUwqCmc9fdewi5kpBDGMnGa8d9zc7ghxIoVAniZyDDTe&#10;8eTpOVlbYhEyuHOeorTkHozBWUuqOYRhmrDWytnEWOY5MIwz65NTlBIjNWU0SkMq8rwBCimMZFWw&#10;3lfzTc17H3zA7fUNt9eXYkK83RImS9t4VHHHvLVWvuZrFcsTQ7i6xhlN4zTeGNarFVPjhdI+W959&#10;9ymffvprPvrVL3nv2bucnZ2StaqiZzFpirGKtLUYYKiiMc6zHydS0bi2JyFnn65b0PcSExhnuLi4&#10;EEp4CnUVt6iSUMj+pQvHmFphCLOMVUqpJsagnSY6w34/oABvNdmC1Q0xBPbDTEmZ169eEmPgvfZ9&#10;eU2VmaYdKY1yHbPFWXV8XqFQGOtZ9D2awt5bZu+J84TRmhjEuEAM9DIqASmQZ4X2DudbOufBSL52&#10;CvloLrzZ3DKMIyUEirZkjZjc1f3caCe9oT04eYaQY8Jpx3qxFnMEpfnwgw+4vrpk1TU8PT/l/GTN&#10;9O4z/tX/+6/58Y9/Rtt2/O3f/31++wffx0wTIc50fYe3luQMQz1DzTFibKz7kaLEhDdgdT7ms2Mo&#10;hGnCaDnPyrM6Md1MIRCnUYysEiQUi9UJISXGccRX001bLOMwVtMUjVKaEMSwMUYx6NX13O6sPF9Q&#10;CrS9+5xUoZQ870q5iKGwlijA6IK1hhhnQPIF3nsx01EQp4k5JWKUXN/N9Q23my2ubR8Lch7bY3ts&#10;j+2xPbbH9tge22N7bI/tsf1H3cwf//Ef//FjNzy2x/bYHttje2yP7bE9tsf22B7bX7/FeQQepuq8&#10;TbR+V4R6aA+J3L8Oqeehrx9636/63tcRy79NhP9FMtvXe//7RZVf9btfRe/+qvf7qus+vO79gvfD&#10;f+8L4O8KzO//7G4B6kPC/vuf/3D98EY0f5fGfbc/7xfr3/9sXyVk/jpGAm8jQv11Xu/rjrX7gubf&#10;NP7uF/jev+9fVcT7UH/dJ5rfFzLcpWXdHdf3Ber/PmPtod+7WzT6deaivifGP4r2yxeF+vcF/ffv&#10;99fps/smB3cJ9V9VXKyqAOH++Ky/SK7UvYfe+21r30PXc7f4WGuOlOSDaKRwKARWXyi8ls8ohYHW&#10;OYx1IlxXCn2gXjovwgcjRa/yxx4+lBBOUqbk8iWzg4MAvhwo5VpVypMQjV0Vx0qBs6XxQk6yxmCd&#10;w7UNMeVaWAOb2y2/+tUnfPLJr1gulzy7eIccC2EOLJYLvG+AQ/G4JuZCqDQhChQyV9fX5IwUVCuD&#10;1TAOgxS/HuhhIAQqpfDOsVot6dqWadihtaJpWhb96k7xvPSndc1R8Hsgc1orYmfnpUjNOVcJoyLG&#10;/ezlay5vNoSYWK9XWAslBaxxx7GXc8ZpS9u2UliKUFpCTFTlYzVUeLOOaqVr0WI5FiwbI4XeuoqW&#10;uraTQqJKg1T6QPOVjmgaEXhTCqSEqsItDWh1MJnJVXAN/WLBHCKb7Q6U4mS1Pt7vruuPRe/H4thK&#10;uHtDBFOVCCgDufEN3nnatsMooQ9Ps4iCnROBTomBNAt5M1YBUgzhOFalsDNhrKXrOkBImKoWUsWY&#10;MM5hjOH29pb9fsfFkyfH+39YDXMUgbPQjDwxJRE3JiETLZYLvHO1ED1yc3PL1dUlzjrG/R5UoW0a&#10;rNLYOq4aX4vIKVVcKQIAKQjT1YBCY4xDW08pis+eP2eaZ6j31DcNJWdKSVJonBJzyuymxJN33sVY&#10;y89/8XNQ8Ozdd1kulkfhXd/19G2LRkjYXmvaxguxV2shyoMU3CpFSFGIo87S9yKAR1u0sby8uiKk&#10;zOpkTdtKMb0qBedENNW2LcvFgkXbogtMQQwCjBEitbaOmDKN94Q5sN/tZU0rIs6dp5EYJ0wl9R3I&#10;fhpVSXapCoEVmSxF9trSth3dYsFyvebk9BSM5vL6mqurG7z3MmZixCjFen1C07aYWpiHEqHgfrev&#10;RPMqfi8i5LKVdGa0/F6uReRKyT50GNdHFTEiqjg9O+P29kbmmlK4pqFpWrnWIAWT1hpKjnUN8hQF&#10;MQZiiFIcaDTzHEQQpTVhnigxYYCSM/M0EUKq81RmlaIQQ2A3DDjneHJ6xrsXF/hKtb3d7Xl5c01C&#10;4ZqWaZ45Oz3Fe0ff93VfKUId0kqMQ0ohViF8jInPnj/n5cuXjKNQvLquQyldBVaFYRiPe5i1Ujxs&#10;reEgWtFak1M50g3nEDg7PeHp0wtOT084Ozvj9Oy0ikug8Zb1aimv5x3rkzUpJ5bLBV3b1M/e0XUd&#10;TduitD2SRl+9fMmr16+5vd1wfXXNHEScP02BzXZLTKUWLTe4pmW5XLFcrvGNrOfWyDy2dd3ylc5u&#10;jBjKhCBj67Cp6GqMk2JinCZyylIQXQqNc1LYDFgN5IgukRID427L/nbDNO8gBzRZ1hGtpaD9QPvk&#10;IGpNpBxFWGiEZl3I5Eq8TUkMFFLMzNN8h9Yp8/5g3JCTiEOJkThN5CQF9HGaCPNEmCZ2GyFyXl/f&#10;8vL1Fabp6JdLmt6TOQgeI7vNhjjPYlYjilm0NnWPqqYfVkv1cwFd1wXnLagDcUvh21boUN7hWxGD&#10;Fjj2u7USK0zzRM4H86HC5vaWYRwqHVmomV3bCB1LFaj9lZNQRbtuwXY3cbvZ17EZGaY9u2EAY0kF&#10;mqal7RakLCL3tu3xbUPKInpsFz1oxTDNbLY7mq7j9nZTzUQCm+2eKcxHemBKmdvNlufPP6dQePr0&#10;KcN+z36/fxNfyl0+ioDbpqEUmENkjpEpzCxWJ8wx8eL1Ja8vr1C24Rvf+ja3m1s+/+w5KE2oQqVh&#10;nFDaYJ1ltV4LRdB7hnFknGaM0fjGMc8Tu+2WQsF5LyYqbcN2GHn+2Qt+/emnbDYb5mnm6vKG29sb&#10;3nnnqfRnyoyjzPvvfve7pJQZxomb2w3X19ecnKw4Wa9pvaXvehrfVEqkqWYyAd8IPXEcR/Z7Eaml&#10;LNRY5xus84QQmKv4VB2MR45xsaFtG9rGVwKjZZwizz97zW43ooDzs1Pee++ZCHaNYg4z4ZDP0Iab&#10;7ZY5RMYpsJ8mtFJsNzdcXDzhR3/zR1jfYK3Q7fa7gc8/f8G//rM/o/GO73zn25w/OUOhsNochXp/&#10;8If/1b9XfkWKysVU5K7Z1lE8rjSqiiFizMR09/yivnC+/qpzbfo6ZxP1ZkRSvnyuuuNN9gUjty8R&#10;7ClfmYd56GyulEJV8q2cfxQxTmxurnn18iW7zZYwzThjKEkMOKhUyxgCsQqCYkhMdQ7ImLP0fYev&#10;oqlxPxJjZrsbiDGyXq95+vSCQiGESM5VcFoy4zSI8GyaCEli8xATzorhjLNW4sgQUMpyevaEp+88&#10;xTsvZlxGyb4eIl3b03U9bdNwcrLi9PSUru3IuQgltArN7wpSJdaQcD1WYZyupkwHsXqMM+OwZxx2&#10;IoacRkKYiDGQwsS43zGPA/M4Mu53IqJSqhLfJ0qK6JLJYWLYbhiHHdMwMAwD4zwdCY65FKzzGGso&#10;SsYpStZ6pcVcxVqJK7q2pXEe7xytb8RMRhsaZ+haS2MNRiHnQusoWouQ1AkZOhtNf37OxTe+wQ//&#10;1u/z7R/8NsuTU1JSjNNc6aHHA/pRcPbGY07+P1YjLWctrXO0zmGV5uXzT/mTf/Ev+J/+h3/Kn/7z&#10;/53hs+d0eWTlCuvesOwd/aLB+YYYM/txZA4zWhu6xQLnGxF358I4DOyHPfM813NRR9/35Jz59JNP&#10;GfY7Qor84Hf+Jr/3ox+y6hree3rGohFSpfMe3zY0vuP15RX/7ic/YbvdsFwtaRsRA07jLLFR05BS&#10;JoRQKcpRzohKM00zm41QpJumJRcw1rFcn9D2He998AEffPA+1mi61tO0EnO3fY+xjqvbLXNIZDT7&#10;OXC9G9jOgeIasrU0Z6f8/X/yT/g7//nfoz05qYGJOhqqlVIoB/8x6gHyN+SR7gvMH8p53c/NvC33&#10;9lWv8bbcy2GtPayfD+VkHsqzfSHH+pZ88X26+11i/MHY62iu+qVretiE5BAQPmTo+BvNXB8yQLmT&#10;933IHPV+flIpOZ/dv66DOcrdj3/IYYgwWWI5MTvT9XuS49LGYKxQjXXNC6WaI6ndIOZQWqPqP/c7&#10;/Qv5zNrvWomRkvUetEEdzt7WoEw9Y5aEUoZXr6/42c8+4uXray4unrI+PaXre0IQ4biq98kYA0a/&#10;+XyI2UNIkVwK0xwYhj2tNTVvEMTEDmiq6DTmLKYqVQB/yJFoXc+DMVQKaiSEueaYJIcak+QEnLO0&#10;Xcfp6Qk5RrbbzfFeTPNEyZm2a6tofhLzlCznAe89WilOTlZV4PwmB6q1IoaANZax/r15npljAKPx&#10;3nJ9eQW5cH6ylGtSclaxRh/P1G3bsOx7iQOyGC/qaggxThMpJjabDZ999hnO2kqqtqzXK3zrJdKr&#10;VN65GqsdDkRt11BSIqVc4xHJOzpnsEbGp1ZKBIFVfOmcOe6buSQRu4NQhMl4p7Fa8okff2Q3ABMA&#10;ACAASURBVPwx+2Gk7SVH2C0X9IuVmMShSDEKjdk3XFw85fXla05O1nz44QfHPOCi72m9E+FnKWiU&#10;GAXmTON8Jd1GrPP4tqXpOtansk6nksV8UUvezmiD1Yau7TDW03aS4+v6lmmaubq6xDgrBlb13DhN&#10;U433JHaw1qJrju709ISm8WJAUyS3lipdXYz4MikGhmF8sz5aW00C67my5odzltyGRkjOKVbRopL4&#10;nHIwfJy4urlBac27779PLoWf/PgnOOf59ne/x5OLC4ndaj4qVAr6omslZ5eykKVTrmurrnkjEWJf&#10;vn7N1eVrcqp5cS2xyXa/x/qGrmvRqoghoXP0bYfVMka2220V+zfiN1gF+zlnMWsMka5p6VqPIVcB&#10;rIjUtVI4bcVAKwVSmskpkqPQ3W+ub2QuNg3L1UKyNtW01CD53CmI4LxtPEZp5nkiVTMB23jOzs9p&#10;mqYK3DVN2+AbJwYWpci1aZlbh72/cY7GeyGKl0KIAYCmEeOvYdjz8sVLUooShymFLoWU5Pesczjf&#10;HMnh8nxGqN9wyG81pBhIOTNMMzFn+kWPMZqPP/4lKSW6tkcpTdd4hnEgZdjuR168uuLps2fEFJhm&#10;iatQkFPEGU0IibMnT46Gp9Z6+q7HWsc0i5msVnKG097RdAv208yryyt80+IbySl8/vkLdpst1hgh&#10;hcfMzW5P0pqzp+9Ivs04lDbVSMVK/kJrlJEkj9JK+kWJ0cowjGx3O9quo+06mq4lpVLzNmLg9oVn&#10;bUaj6/MYa0UkHcNcz4uJRd9itcTCroqAVc0Zz9UMVNXnLM5K/kRrRUqR3W5D4y2u8fzq00/57LPP&#10;2O8GQkhkpUhQxc6ZeZ5RxtQnIQrbNLSLJeM4M07haFiYckEbeXaUS8Eax2p1Iia9OWG0iMNzza0Y&#10;pet8FFMo6yRHG0OshqyBaR6rcYolhsjm5pZpGJiGQc4u4yjmMKnGEapwsl4LNX6eKCkRp5Ew7gnj&#10;QBgGUgyoQs0PiCDbaM2w30HNU7ddi/P+aGZ7NF5KIsxvfCumZ3WtOpg+h2kSwwHvcMbInoJC0lnV&#10;zDJnjFZyHs0F68SQKoQA1Yj6mKvLmb7vWK8WpDgzjQO77YDSju1+5leffM40JZ49e5dlb8lhIg47&#10;0jzjrDk+NxDTTzFQnus8cNWEC4WsaUaeUwkNvhpkkFEk4jwSp5EcM/v9nu1mW/PUmRwDpEQMMzc3&#10;N0wh4F1DKYophGN+4vBsMsYo8+MYC0qM5n0rn7FonG8xztW9okjMU+9TKfm4N+x3YnbjvWcYhnoO&#10;lrx8jGLU++mnn1EK/Lf/3X//WJTz2B7bY3tsj+2xPbbH9tge22N7bI/tP9r2KIB/bI/tsT22x/bY&#10;Httje2yP7bE9tv/AdhDAH9pDhYD3haj3f/6bhKCH9hDJ5qGCxPs/e6jdJ25/1e/cJ2Ef2m8Ssr+t&#10;X+7SxO+T2L7qc9wtfn+of+8Lld9GQb/7enf79SEq/EP34e737r7eQ335VfT2+/14X8h8t3/u/95D&#10;hLrD77zNjOBtY+Wh+/h1TBQeMga4e81fNTZ/0/h8m6HEQ697n0r1ELXq61zf3b58G3Xrodd4qL/v&#10;j+uHinIP1Lmv6os3AvKH51LOX+7r++P5N/Xv3Wu+L/j/qte+X6jNHdMAbcyXjD4OBSJ33+dt4+Q+&#10;ifGuIcFhjnzRpKC+nj501sPUrkIRmm/RIoQ3VgqolMEadxRuGCMkEBHFV/Fx7c+YIiHEo4j5oTEj&#10;tPtUi7cFx6fr+zSNr0JeKTSyxtK0Ldb7WlgFOStQhhgyV5c3/PSnP+Xy6prz8yes1itcYzH2QPgu&#10;uMajnaFb9FJEY6wUAPY9KPC+ExKUSoRJCqqM1lII6ITkqrWsid65WqgY6doW7xv6fkGpBZulHGiM&#10;hhjTkTh+ELUY6xEVZME5L0SOWsh+s90xToGc4fz8HGdAFSl4Loi4FKRg1FhDrGLuw55R6jg60KNt&#10;JSi/qQb/YoF/rsQZtMI6IfweaEHUsWStiDGtsaQYq86pkObwphCeuyYKqhbgicDi5uaWGKTo2BhD&#10;CCJO942Ii4/9dhDwaE3bSvEqB1JlyTgnhYxGa6T+9s1e9vrlK1aLhRRKh4BWIjCZponb21ucczRt&#10;K8W/XUvjvRhSKFWpsvk4R1wtNuz7jv1+h7cinI85vdlLtQi6jLFY60klgVaM44zzLTFFrq+vjwWr&#10;r1+/YtwPR7L0wezCGSui/qY5+BWIcD2ESkqpdFbjjmNPCi0t292OFy9fME0j8zSRshSoX1w8JaWZ&#10;mISgmYqiX5+yPj9nu9uQUmK9XrNer6UvjakmDtK3Tosov6mFwqGKB5XWVYQgNDethFxnjBEiUQgU&#10;NDFlIRE7KegO04RGhNu5EuQXfcfZes2i63DWVorPSNO0dH1P3/dSVBgCKkvRZwgTuRZbxxiEIn2I&#10;k6h7jKhnRKyr5PNOc5TifxTGNjjf0nYd69NTjHPc3N5wc709biNSdDlxfn6B845YKajKaNCaze2G&#10;Zd/TL0SolFJ6I3CA4xwqlRyUquDoIBjPdbwfKORd1x+LBPtuQdN1leQrpNYUw5EMRc5Y66RoERG2&#10;bbc7Fv2CEAPhICo+xF112qcYkdrrKgYpBaWFRC9j3mMyfPDuu/TLnmGamWPCti0hZ5qmPe57q5XQ&#10;+VLOhJRIh2vKVcCtwFqDVoZQryuGwDxO9F3Pk7Mn6EoUn0Mk1QJrrVUd3/poNqGqSG4cZylurARo&#10;Y6jGBgFjRdCvVWbRd7StrKm+aUQEYBTeCx0vhogxhmkSmrv1vpI4FfM0M44D0zSTKy3SGCvzKGW8&#10;a8R8RSkREjQNWpmjAMUahc6JadhjFJWAVtBGiYi3iBhdV1LvQbQS5kmoad5xul5zdrJmVQnETimc&#10;VqiUCNNAToGw3zPtd2xuLykp1LU4YpVBKRlTuRz2eBFtHAp0RdQpxcm5FFRRdf3Nx3UwpUrzPcYa&#10;dTzXfSHHmRjn43XnlEgxieBGG5xrWKzWPHn2Lv1qTVaKrFIlPGnG/cg0yB5rjaZtWpxzR0MXWccs&#10;1kmh62He6CrmNwoR+cRISCISGoY9rm3pl0sxDVEHmqe8LkoRQmSeA5dXl9zc3NB3PWdnZyIOUZpx&#10;EKKu0OtKNbRRGGcpyrDZT1zfbPGNR5vCfhgYQ2KKmRevXlNyEUFK21FQ1SzIU5TCWs9ytcI4x2cv&#10;XhGTqIG3+x0FQ0oijhXqK+SQmKfANM5cX93wve98j9ViyevXr+vYkb70TVvFRxKrdN1CaKcUUlUc&#10;+27Jz375S16+vmSaA/v9ns1ux+XrS66ur9HGc319y34Yca4RqqoTsYO1nv0wsdnu0cbRdg6lYL8f&#10;CPNMv1jQLySG2u52/OKjj3n5WvoClQlRxOer1YLvfvdbUCK5ikTatqNtO1LKbLc7Xl++ZhwHMRla&#10;9Bit8NbT9QsxECkZVSROiTFAAd80GC2mGUKFFXFx0zQM40gMM95ZvLfH8S3xkpDfYwzcXN+w2e64&#10;3ey5vLplGke8c3zzmx/y5PwMyMSc2O/3Ere0HSgxpGm6jpAzulKyb68ueeedpzx5+g5ZaYzVbG5v&#10;+Oijj/jpX/0l3ltW6yUffPiBiHdTqsYVIkL5g3/wX/575VdCCEfhu6y99exLQSlbDSyEohaTxFdf&#10;PnurB+nvD50z7pvN3T3blUqDFSXr286tXzxjvTEkuJNPKF/+2w8a6b2x+ajxuT7OhZITKc7st1uu&#10;X71mc31NmGaJa6uI2xpNmCTOyijmKTBPMzEmsQkrIpIR0w3wrqFre0JMhDnw4sVrMVdZr3jn2Tsi&#10;SKoCvTBPTOOeUL+OOZOzmPcYY1AowjTLfu4c/XLJan0i8UfJqGo00bYdTdNxsj6hazv6GrvmLGtu&#10;CvFoOJZSFLFlPTMf4lil5RycUiRWUWbXiNnHbrthHveEeWIexfjBKBHbiVGRCMAWi4UYx7Qtbduy&#10;Wi5YdC1d49jd3nBzdcU87pmmkeuba25vbhinUfbwQ8xoLOia47Ie61q0begXS9lXUXKetK6ajyms&#10;sTUXoGicoXGaxhla52tM2dSzHHJO6Tve/+Y3+Rt/6/f40R/8AR9+93ssTk6ZpkCYEwVdicgchbem&#10;0ggP40viVoOu8XbnGwyK28tr/uRf/Ev+2T/9p/zJ//q/cfurX9KliaXPrHvLsne0jcU3Dt+2KG0I&#10;80ycZ7q+x3ediMurIdE8DczzJKTQYeD09JSnT58yzzPPn39GSon3P3if3//bv8cPvv89VouO3mo6&#10;Z2m8pfGOpvGgNZdXt3z6/DnDOPDOO+8wTyO3N7fklOt53VbxS0YbS4xi+JAy9f33KKVomkYIycsl&#10;T54+pek6zs+f8OTJBdYYGu9YdA3GaJ5cXLA+PWWKid1+pCjLbpzZjTPFOGzXgW/4rd/9Xf7xH/0R&#10;3/z+99BNQz6sITHVU3AhV3MMVTQ6V6GyejjXczff95BR591czX3q+kO52/tr3kM5sLfl4Q75loc+&#10;x0Nr2xdMAQ+ZmHu5urcZt8LBwEK+FrKs5qhUvbfQfl1Dyvv55QdzbVVozb28sr6bm/qKHPtdAf/D&#10;ufs3Zig5l+M5UWlT8y/6SA0VsyyLdb6SiR3OiBHjm/2o9m41mjic7zmQ4PniHiVnW/m7VolgrKDQ&#10;WgTkYqDnj8ZM2pRjjgdlCSHz+ecv+MVHHxFCYLlcsFwv0PVtSslk5HPEmg8SozQ558SYJe/Rtdhj&#10;DiYKoVYb2rbFOitnrXy4D0J8LiUCGaUVYQ4igs1ihtb4tor6RQCntWK1XDIMA5evX7NY9LRtK7T6&#10;SnfPKeG8xM05iSGM1qYaHSpZA/oOayWPcaBJi3BazCXbRsyohnEkpkjTtpycrHn54gV91/HkdC39&#10;iIIiZgDHXF/TVHKzXJ8qRfJtpRyNDoZhYLO5ZbHoWa3X7PYDzz//nHEKeN/R+g5rHbkI9do7T+Md&#10;y6UY/imlj3G085628XhrIB0MOdJRBG6tOYpIU67nt5KwWqHJVQwpMcJnn78kZoU2jn7Vc3J6hnNi&#10;PEI1HdlsbhmniW9/+9vVzLPwzW9882jG5J2rhgAFU2Obg3GDAvq+Z7lc0i4XuKah63u6rkNbiX2q&#10;uhfnLApF60UIbazF+Yau72i8I6ZIrjlIbbQY+gG3t7eUUmiaps45EadqpYkpUlJCkTEHw6Oadznk&#10;q2KMkn+0YvDpqpHbwaxJ5cNaWAWhWsbBwTT1sHbmnNntdmx3G2zT8M47z8gl453n5z//BV3b0y+X&#10;dP2Cs/MzMd7Z78gpoiuF/GAAR841V2drTtPSLxfVUKSawqTDeqtJqTCFIJR2Z5gmMTwyxrJYdCiy&#10;mEzEgELjjJU+iIlpGgnzTE65GvkYtCqUImd9Cnjr6zMAeWaXS0YhJgI5J8I0cXtzizUW33h842QO&#10;1zHpjEMbyf+WWONZa9lsN2KiZg1t17Nan4iQVmvJMy46pnnmdrPBWstqtRQTg5RknTMOyBigcRal&#10;CnOYGcc9+52cf3a7PSkkiU+9O64LKWXJO9Q4POdCqLkxWekyTdthjK3zqGCcZRhnXt9ck3LCWssn&#10;n3xCLpn16oQ5BhonBmzKGIxp+OT552QUp2crdvtdXQs2rPoOh2KcJj5/9YqLi6eM44RxsoZvtztS&#10;CHSNx2gxIEQbkhLB7W4/MMXAai2mhjEV5mlEKyql2tAul1xvthRtMMbR9b2sq9UYRWnJEYoxi8E5&#10;jdaI4RZiEOmblsVihfUNpp7ZFFqMqlKStYn/n703+ZUsyfLzPpvu5MMbYsjMqq5SdbObbFJNgmxR&#10;EEGKFCQBIgUQEsCNAEEr/WXSRtNKWlOgVhQJlSiR4NBdXdVVlVGRmRFvfj7c0QYtjl0Pz1cvIrtB&#10;7drPJjNevHC/fq/ZMbPj5/v9NCQlcyfXwmTP7w8QuTZK5mH+LNo6UFKfmr9XSSkRpjF/d6GJUUQ5&#10;U8q1nCRnx7pestvuscoyDBM3d/dstzs2j4/cXF9zfXND1/eylim5Tm0Nhatou+EgdpASpCz4J7B8&#10;Yte2IhYQPSoFqZPNIHheB0Hu4UFEIESiD0QfZA+dz/spqZzT5DsJoxGBFG0ZupHJB0Y/EUJksVhi&#10;lCb0A2PXMQ1tFlNJh+8WZO2S9ymKQuqsKRGiP4jTpJQOMPp83pwFjo0rRZzAFdRVxb5tebi7JUWP&#10;H6Xu7azDGkNVFlycnbNoahG+2u9FKLMsMEoxDB2b7YZZpJp8D9uupe87Xl5eYo3O4gGRmAzogqvb&#10;Bzb7jh/95m+ybDRx7FHTSPIjKIMp5DsGqWsh60IS0QVr9EGMQ5u5/pprmimSiLK3iB4/9sScv7q2&#10;Z9+2cs9ITNPAOA60+z33Dw8HIYnJh/x9j+SYOb+P45j3sCJmNO+HBdY3pKRIGPq+ZxzHg7ijy+K7&#10;MQbG8YPIjvcirjANgwghJFmvjDZ0+55f/OINy9Wa/+K/+W9PTTmnOMUpTnGKU5ziFKc4xSlOcYo/&#10;s3EC4E9xilOc4hSnOMUpTnGKU5zi3zKmoQP4ZFPf8Z+fgp8zYPQUpn4az7l0PwdNfxfo+11g8ad+&#10;5/i9n0LOz73/p2DlkBvLnnO1/pjbzseg3gP09CdwQPrUZ37a9D4/n+fu31NXtxly/C5w/Lnrf87N&#10;/TnHpuPnfPx7M6x83Hz6XVD7U3D/ufHxMWGCpw7tT4UEPjUWPwVSfyw+NqeOr+F4HDy9lu96j6fX&#10;+vR+fGpOHv/u3Cw8w4GfchycoY6nz+Gp69fcVPvcPVNKiXvxJ+bgc8/tY/99TmDhubny3PN87vWO&#10;Y3YPN0dg/JMXOzQ5P/d5nsIo8z/RBxfvOaTZ9GMOZwLOACjM7DKV3flm53ej1aGRcB7fRSHNkuK0&#10;GrMji4AZ4hSliV4gkLmFW2uB6gXCiwcYFyXQWczwmzNOGua0Aa0zpCVuglprpght3/H27Vt+8eUb&#10;kjZcXF5Q1w3BR4qypKxrlBFnFlsWxJDYdy0+BKqqwmkDMRBHceMjJXFVsS67GIqjSswOdeM4UmTQ&#10;SmcHRhDILqWYoZMZJBTxA2MMzhaURZnhleng6ORHAeqHYWTfdcQIi+UyO4TEDBh+cOLSWhqax3ES&#10;INba3KxqUCk3yBsrjbf6wzqaMkw/NxGllMQZXX0QSkkZdvaTOBk550hJ87jZ4H2gLEuUVozjkB3b&#10;w+HzzY7xk/dMwbNve7pOHDX9NDFME0oJ+AqJuqkz2CjPenZhc84J9JabwWIUN+yYHXJCEkcdq1UW&#10;HNCUTp6VH0fw/gB+piQu7+dn52grTmQCdQqUP7uTaq0FGnLitrZYLFitVwJ+JsThJkVCDLhS3LS0&#10;sfiU8DEwThOb3Y7H7Q6UYr/fMw6DvH4M9F1HCAI82UKcTZTWLJqFONoahRgBZffhKM3VKQj0HELk&#10;+v0V4zCgjeP+4Z6Hu1v8NDGNEzF4xmHAFQUYadYevScqRVHX1PWCfuwpcpN5YQusNaxWK6qqxtmC&#10;lCLOaIFuc/5IWho7Z7/CdOSkOwP9yhj6YaIfJ8YpHMQzQvA4Yzhbr3DO5ebggaYSkMvmxlxjVf5c&#10;huVyIddoDY/39zhnD45Big/jLSZxZ9ZZDAKkmdloacbd7Vu0K7CuFIC67xAg2VDWNcbOTlWW+3tx&#10;K57GURxtIphCoIrNZkPf9yzWK/Zty/3dPcvFgvV6+ey6jtYklQ4QsTTh6zwW4yF/qgwji0P1REiw&#10;Ojs7arQEk3T+Nxk29uJ0ZrQhRphGT9f1hBgIQVzKSLJvNNkJV1y+JQ95P+GsNETHEBi6Xhp7iwoN&#10;fP7Za2xh2Gx3tG2PsS6TSXKtq+WCi/MznBNHuN1+izbq4BCntMI5gdaM1RRFwd39rczrJADWy5cv&#10;WZ2t6YeBfhiyO/2EUtAsFtn1PWYQUXLXmMU2JI95wUa0vIdKAU3AanEpc2WBLQoBCbWA6CkKjCt7&#10;aoMPgUgSGBYtYHV2zJ33qWeXF2gzg3nScD67QYngS95rkDAqovFM7Y52uyGOgwiXpIhRCqNSBvw1&#10;1prcdB5JIWQRAmQ9yc5/hICxMgedNiQvrnbk94vZwTcGUEkxdT1dt8caga1DAPHW47AWKIVAEK4A&#10;DEnZDPGkueVWYBktzzPFD6DOPJamaUTFD3sVk53Zi1JAxsVixfnFBevzCxarNaYoQSW6oc8uTgqf&#10;87hCBETmPYRz2elTJfw0oBBAXiEN/ykJmGIQ2HocJ/Z7gbk3ux1TSNTNQlykZtgqb3ysdUzjxObh&#10;kXffvKNtW/b7PcEnHu4fubm5YRrGD3vJ4BkHf3AE3Hcd27anGz2uFIfmbhiIURGTYhgn+v0eEixX&#10;a4y1TH4iJHlmtnC4qqQbJn7+yzeEkBhHL3CXsaQUsdYcBGs0mnbf0w8T1zd37NqOpq4/gGF5v1cU&#10;H0CKuZlegH9NPwwo69hs97x7f0XZ1JRFydlqndfvkeBhGCb2bc9yucxjsKCuBSBSSjP0vUBNdYXJ&#10;kO9uv8MaK4CFNmw2G3755ktu7h7ohwlbCCjvfRb/0PDi8gxI9EMnjd9FmTepioeHe6axF8fAlGhq&#10;AXSNtcQI766v2O22jOPE7e0t4zhxeXHJollSVRVnZ+cURUXTNFRVw75tM9QJVVlSWJPdZzNIpwS6&#10;EbAq0PUDSWliXvNevbrkxeU5lxfn2LKgbTuubm64ubtju2upm4ayLEErJu/z/thQFiWff/EFy7Mz&#10;0IYYPT/76c/45qu3/OiHP+Ty4ozdfscPfvAb+EnWsaosBNJLkb/2d/7un6q+Ery4vDlnD85oB0Ep&#10;BSrnz2xLTu7vz4ACn6yFfOo8qLUW82iVRVbU0XkynzPmva/sJ2UP/dy5+tdg+gMAn37tHKMOkzpl&#10;0SUOgiIzUGqs5JBhGGh3Le1mR7vbMw49yU/gvYCDJLq+J/hIMiKgQBZBIkp+cvPaMQZSEjfTonSU&#10;hWUaW67fX7Hd7Fk0Sz77/HPqpsqO5YqYRDQhJRH2ikrLGSIIDBT9lM8EsnePEfpxZBgnyqqiLEvq&#10;Uv5blgXGqCwg5bPDrrjJjtMoZyWt5Z7oDFQqARtCdgbu+o79vqVrRTDJDx377T1+6g5QDSmy3+0B&#10;Dmeb8/MLXr16xcWLF5xfnLM+WwuAV5UifLHboo1muVxSVg3L9Rll3WCMy7DnDJV9gCX7ccIHOdP0&#10;48DkvYBKZUlMCmUsrigkHyhNXVQ0VU1h7EEAKAYBqHUMGJVQKTB2I3Wz5uXrL7h89QXV8gytLK6o&#10;Kco6i+opnDUUzgoAYlSGQMBk6MRZR+VqnFI83N7yT//xP+Z/+5/+Z/7p//4P2bz5kkWcOGscpUuc&#10;rSoWTUlZWIqiEuhU6QyZT2ijWS3XVFXFvtvzuHnMYGgSMZih50f/zg/4wfe/YBgHvv7miqQtf+F3&#10;/zx//s//DnVVcX9zw/5xQxwmjBJHaOcKxmnk7v6efdfy8PiANpbNZsvQ91SNQLPG5rXbTwx+JKok&#10;0Hvf0XV9dvfUGFdQ1jWL5Zr1akVZFKxWK1bLFVVhWSwLmoVAcucXF5y/uODq5o77xx3TBHePO/ZT&#10;gKJgVJrFy1f87f/s7/Lv/Yd/i8XZpThlokWIKSjZP8VwWKNVzlEKUEZ9skb7FGp/rt77MWHM499P&#10;+uOv/bFaz3O13efy6HOCIsevG1MSSMeYLPiQ/y6LyhGz+/MMHzMLJ+lviZ0+cwHkpHwAiD/8/Plc&#10;fpyDD5/hYwKRRzD7r9WRnrxHQgSSPjwTDtB8SEHqDmRH9PkclcUiP9Q6PgicaOtk/TY2u4EanNEY&#10;JwCXMeoAwidZBpEtmLhAKxD33ATodFgjU1KZlf/w+aWuVeT9r4houSz8ZvN6URRW6ghJxOb6YeLN&#10;26/45dtfUdQNFxdrysLJepLEmTwlEaWYaUIfxE0+xSCiklqRopf1IYP4rqhwZSmOqCh8DGgNIU7y&#10;b9E441ApiQCgVoyTRxnHar1GZ5FE5wyLumK33XFzfYMC1us1MO/VoqyjKVFYR1FUdF0LCZwxTOOQ&#10;3a9FKCUmEXvpuj0Pjxu6rkdFWd90SmzbHXcPG9pOwLTz9ZovXr+kqkqcK0S4ZZoQl1lyfs7A7CzY&#10;qpTs1zIsHZOcS4Zhol6saBYNtih52LXc3G/ohvGwn14vz1guV9RVyXK1oq7qPH/E1XwME00la7ZK&#10;Av2R0kGEUBExLp+XY0JhJHdFOUspo2W9t3J9+30v6701kj+bBc6aw9gLQWo1zhSUhbzv2A8YlaiL&#10;gpTPRVoprNKoIPcxRlnnQ4wUVUnVNFR1I/nAGMzh7JTHdq7HWWso6wrtBDR0LgtFZbjZZjFTZ+cz&#10;u6FpFgdBv3nvpbUIlWmtpdaUgCQ5oCxL6qrMYjwBbay4QLsCnYUmfYjZ9Re0EYjRKJlXpSvyuMv7&#10;pFyriCHQ9y273R5X1mANPnqWi4bN4yPL5Rk/+/kv+KOf/CGKyGevXohoRBZgSiHiNJgktVWlkX2F&#10;sxRFgTUGnQFPUZXQxCTCfj7KvqVpGqyz9GNPjOAKS1E4cU5HoUKSGpaVvUQIgd1uJ47n8+9pOUPH&#10;cWJoO8nrzqBmZ29jIaYsS6vQQLdv2Ww2An07hw9JckEQF+egQFlLigJVT1MghsCv3r4FoLCliLcW&#10;Ukd3ZYU2Bd57Hu/v6Ls9q+WawpUC/yc5aztjsFqAfTV/dxASWuh+xr6XPY1CxkkWYJH6bRLhiMkT&#10;g+w9pf4p4rYpRbQucm6ODMN0EAhNJLphYNf1Ms6niRcvLwV8V9BUBYu65PxszXaz4/Fxzw++9xuk&#10;4CkM6ASfv3xJmHq6ruXu9o79fs9ivRYxIgXX776G5FmullLX0irXcz0pO60bbbDaEqLUFy8vL1kt&#10;l7i6YYxgq4rl+gJX1jTLFWVdCfSu8nzQIoSRSAcgd7/bMLR7WesSIoKgFdZmqFqR97kiAqGQw5KP&#10;idEHNo9bdpsNKiXqSsRYYoioGFAhYpQWoSi0iN4lcUHX+TwwjgMxBKxFamV57bZWS73dHwAAIABJ&#10;REFUzjvayvcXSSnGEPJ3JyXBT6yXC+qqoKlKEbHwnphk3Wrblsl7XDGvySYv2VHOYEaTiCJaGjxy&#10;m9JB9MSYvI/ItdHZGX0aJoIXB3gpd8ga0bctKQRKayhLS1UY1k3NxdmK5XIpNcrSkog8PjxAlPPB&#10;ME4oo7BOalUxBPwwMPU9OteTUvSE6PNYTvgsWtZPHpH7UCjtMKaQZ2wt2pXYogClGIceP010uz1O&#10;a6m8pYQzVurc+VlrLefTvu+4ubnBT/Kdz8PdPTdX12y3W8k5RYHP33+0Xc/V1TVGa169ekmMIiox&#10;BU9CcXt3x3bf8vrz17y+PEOFKHu+ICI4IrIrdUU5P5mDCHTK52irRWhZp5iFpxWj7xjGkZBESGca&#10;Pbtti/cTPka6rkdnAWAfPMlHuiyu2CxXuLKUs12YCD4c9pgh5O8lsliGD5FhGvEx4oP/UBceRURb&#10;ar8QQuTNm18hd2UWPs8CZikxDQPks9H8HXJVlbz96itu7m74c7/9I/7j//K/OjXlnOIUpzjFKU5x&#10;ilOc4hSnOMUp/szGCYA/xSlOcYpTnOIUpzjFKU5xin/LmMbu8P/PwaDH8THo+tjp+7lmxKdu5E8d&#10;p5+Dv59zBXp6XZ9qqvyUM3N6BlT9VDwHAIsToPq1z3TsbP5drvbPXden3N+f+1zPQdjHLvUzBP+s&#10;yzP8GsT8FIp/+j4fA/Hne/Cc6/xzn3P+3fna5qbRp9d5/J7Hrz0D2J9yZHru837sWTy9/ueaep+D&#10;3v804+dbbnzPOP3NkPXsqv4nff7HUPrTZ/fU+eo4jj/rsTP5x8b+DP4dQNyj53cM789z41vOWx+Z&#10;eym7YB4/44/B9x97bh/7TB/LAc99tuf+7mkztjlycHz6fqT07Of71DXM8OOMk3z4+/TBEf6ZfJEO&#10;wMy3nYestdjcsGW1OsDxxmY36KKgaZr8HOW9zSx4cPQc5T3ld0KMB/g5X8QB2J8bXwvnUErgcVeU&#10;2Ql7vhYljWulIVnNrh34xc/f8NVX7ymLglevXrNcruj7kX6cQGtsUVFkV9hxHDBaUZcFKkWC74nZ&#10;vWjRLLLbdGCaxKlPGwvaHJr2TXZitcZlUFOcLaRJNx5cjkKIGC2vWVVVhuing/NmCJFx6DOsEhlD&#10;pCgrFDD0PX3Xk1IUdyjnSCnRZXAkKfJ9lMb5kF18QWfg0UFuhBuGgb4fqeuasiyygxyE7DyklMAf&#10;k/e0XS+AuDYM/cTN7S1T9FxcXBzAXfJ7WmOze6+42EYSPkpT+Ga7QxuB+7z3PDxuZEwwu0ZBCD5D&#10;qj67E8vnEKGD7K4UgjRN5gY7udECilel3FM/DjLWwoTLcOXsQOkKcZKzVuXm+IQ10oQ65/oiN+zG&#10;GHEZlPfZyb5eNNiywMeILQSyjSmJy0mYGKaRrh+4urqhaRaklJj8hDGapqzECdt7gQO1PrifNE0t&#10;IgzWCMAWA6QoDXvaEINAUynCdvPAfrcTeKZvCV7Ad50h+wP0Ye0H0QstDZUhRhEHUAqrxd2ycE4c&#10;7tH0/YDW6dCAH6K4lbqiODjF5lSUATppFNTZyW4YJ3ZtL47xeVx5P0rud+KqF/0EKbJoGuqqznBG&#10;guBRR2tMoTUpBLabxww0qOx+JY7as+iB1rPresqkQ5B7haIdBnxMWFcRQqLvelAizjHFhLEug1YV&#10;i8Wax80DfuwprSPEBGiW61VucBdX6W4YGLoeoxXrM/m7eb3y3nN3d0fXddmBRtyJjFYUeW2bG8u1&#10;lnyvjWX0gW4KB0GN2a1QKQ1BQEZrVXbalmcSU2KcPH4K9H1P2/a5+VxjncY6A4gzEtkxm+xWF6M0&#10;/YYpN3mXIkbQLBacX5zx1Vdv2TxscUXJsllSVTU+N7pevrjAGo3RMAw9796/p6pKzi/O4QCyqAzs&#10;GS4uLtjv9/jgpbE4C47UTUPXdeLuajTD0JNSYrlY4pwTUYcMz3ofGMcR5xxaK4Z+IAYwKn/GlFAx&#10;4Ob1LoMy+3bP1dUV2nwAhkIQ6MY5hyuKDLhIbolKXOyjirjSiTN4zmtlVYpj2Lx+Zpd1ozWFVRgV&#10;UGFCh4k0eYIX52klllhooyBD+lZrfAgEL+PVWhEXKApLVZaoJEBMROZr9B5CkAZrZVAaJj/R7gfa&#10;fU+769BK4f3A/f0tTbOiLBcoXZCUJkQBOkwWshG2SqO0za6PYxZ3ESBC1uuQRWr0gWmKQdy4tFI0&#10;zQLnxLFQGXHjdEVF0TQCuilx71TG4ErJk+Mw4X06uFGnRBZuyZ/fueyYlhiHge3mkXEY8lpv8ZO4&#10;iUcUt7cPtP3Idtdyff/A4CNJidO1LRwxikBK8J6ubYk+8nD/wL/+1/9KHC4z8PFwv+Hm+pZp9CJG&#10;Y4zsO9BMkwDwSUPb97T9yBRTbuyGdt/TdRN1VXN5cYHRms3jBlAyhvP4RcEwjUzec3N7x27XieP7&#10;GKRBPIbs1ukoilJy1ejZ7jp+9stfcXP/gLGWxaKhrirKssj5AXGnn0VsENEhneE6HxOP2y1vf/UW&#10;k10gz9Yrzs/OMEYzjh6lHL/61VvatuOLLz7n5csXLBYNy6aW3xkE0KyqgrJ0+BB5uL+HmFitVjhX&#10;Yozjm3fXvHt3jbY1KVmaZkXhCsnPSdZVcXmVRua6rlmuV2it2G43bLcbfPAEskAIKo8Fw3a75etv&#10;vs7CFQItn52f8/kX30NpacBeLhcZ8JK16v/+8Y/ph5YXlxfUZUWKga5rDy7wMsbTgRVMJGxRUNQV&#10;52drXlycc7ZaCuSO4ut377m7e2AMkcfdllevX1PXFVfv30PefzhrQWnGKVDWNa6wPNzf82/+9R9Q&#10;FzVEDqBAkV1OC2slPyjZC/+1/+hPB8CPQ390DouiVfKkhnF8Pgf17Fn8+BzytPZxfKY+dlkXMS0+&#10;Wv94eu49PsPN6+VxLeZwDjniNefPozJk86xLs/o27Kqz+6EfBZoY+p52t2PMAjhGK2Kc6Ps+C1bl&#10;84gS8agUj19fo9DEFPHJk1QSd11Fnqtwe/vA11+/w5UlL1+8pKoLtAHrLD54ur6XRn4fsku7ANhl&#10;KeJXIQRSjAzThI/iuVfVFVVVYgvJ90m4bAHowoTShgj4FAgxYgpHVVdoK86bKdcvjDF4PzGMHdM4&#10;0Hc9m82G/XbL5vGefmiZQpT8HxPj4Nlsd1RVRbNYklLi9v6O91fvefvV1/ziyy/5+S9+yU/+6Kf8&#10;9I//mKvba1KCH/7wh/zgN37Aq89ec/niksVySVXXIiJ1tiYlRQjiXrzrOjbbHfePj9zc3XJzfcf1&#10;3R273Y62HfAhorXNYiwCWJVlKcI2zmaBFnH401kQpnAGZ6Dv9lxfXfHmy7d8/faKNz//kturOx5u&#10;79k9PjB0HfhAYR2lE5fjqihweW10RXFwfL/55or/65/8n/wv//1/x4//0f/B5ldvMX1LoxNWBc5W&#10;C9arhqIqBI7NYiQpRdq2y6I+6nCeeH91xfv375m8pyhLQhDH09/93b/A7/z2bzL5kbdvv2J9fsnv&#10;/eW/zOefvaTr9lxfX3F7fZXzjIhuJAVd3/Hw+CjiRz5yfXXNw/0jJPm9uipFFCzv95Pi4HIdQ2To&#10;B0CJmEddU9UN6/Was/UZy8WS9XpFXVXUdcHZuqGuxHWzqCvKZsE317f89JdvuLp95HHfsm0Hki2I&#10;zvGX/vpf5z/5+3+f7/3Wb2GcCJ1IzgXSXAfLAHze9895IKb4a/XNOWd/SmjwqTjicZ30Y7XDw08S&#10;n6ylPM1f87V8Z40o56Pn6sSzkJfO0Hea4bWj+uOviXo+rS1/xHn9cFA7zpfqQ40lze/7EfHRT9Yd&#10;5zz9kXrZsdN78FnILc9lJXSv7FH4kGgF/Hv+tdL83LUWIDSvQ/PvGmOwRnK+dQ5rZR8tUCCHOkNC&#10;8q+4nebxkEAzj5sP4i0+X7fSSoQWj95LaZ1dW3WGjAWKlfOcYfSeu7t7/uAnPyFGcfR++eIVhROh&#10;m65ts8O7OE9PXlzTnTV5D6qxSkkeTxEfE1OMlHV2VQ2B/b7NgodZIMYITGy0FmGtXN8QgT8tAj3W&#10;4pyIKfR9K27wqwVNXTHkuonROgs/yp7bOUvXd7Rtix890zgJtFyUBydtVHYXTomQXbSt1lhn2Wx3&#10;hAg2Q5t1UbJoKoqyEEf1yWchm7lGLDU9FUUwd+j7b+VQY4yYI6ckoHmuv2ljCVEx+UDXyVnYGUtV&#10;VtRNRekcdVPhrKNpapq6YRjHLPAlew4lBYg5GRxEwURsLmbH4HlsZHd4Zw4iKjEldrteXJjJALox&#10;FNaKuEWSGlzfiZN213UM4yACC0qhVWIYBxGwU2AAq0HneRliYPITrihkrcl1/H6Qc3RRFId57PP5&#10;ba6zHdf/jbGyhhBJSuZeCCIMeFwrjylBFg11RoTTErmeJmpGDH1PCJ6qKEUwINfarCvQrhDYvpDr&#10;HEfPNPqD6KHWihQCMXjMId/nfWyetz4l2q7LzttbjLWsVyseHzd89fYbnLFsHh745qtfUZYFr1+9&#10;ImSBQKvAKLmHwU8Hd25rZG557+n2HW0rwpQpC2GIcFnCuoIE7Ns9IWZRx3y+mOfIXN/RWVBzrrNq&#10;YyiKiqIoBLh3Lju7y5lQzgey/zNaBFDSQdxRzqpd11HXjYDNIZInmpz5kLOz0RrvRQjp9u6O65sb&#10;qrrBaIOPciZGa4wtsK5gt9txd3+Hc5bl6kwEOLwXgcUsSuC0nJsP2TDEg1O3cxaUYrfbCfhsBLI2&#10;RnKBQjFNgXGYMFYT8jyZRQiNkTpgSpGuaxl7EUDc7Lb0k2ccI2VZMo0Di6bh88+/4NXLF3z/i89Z&#10;Lhpxme4G9m3P69cvgEBTFhTOsV4s2O933N3dEbzUoacQOb+4oHSWQmvGYZCaeCFCInNO37ctN9fX&#10;NFVDTIp91zHFiC0cxjpeff4Z1WLJ2fk5dbMgAmVVUjVVFg3OuQgtcyolpmHk6uo997e3tLs9bTfI&#10;szGGYZjy0pzFaVP6cHZTUJSOoiiIKIy2tPt9dsK2rJZrqYHGhAYRX3AFymh8FDGHkAVDXa5dhiA5&#10;BVSum2VJHWMIOS/t+46koG5q1mcrPv/8FWdnZ1SVY9EsWCyXLFZrFusziqqkLCuUsVS11K9t4aRO&#10;74O4nlsjwi8xopNCpYiKiRRE3CdlR3dQh7zvs/gBSSBuletOovSQBSO1wljJl5oARBl/hUVrWDTV&#10;QUAPlXCFwxUWazUKGe/TOBJDOOwBEvKdwzCMdG3LMI6MfqSfRsYpEZNBuxKsIyaFLUuKRoQWffCM&#10;Y8809CJ2mAUFjJazgErI80Ixdi0P1zfUZUVd14QoOXTo+sP3mrYsRFhvClmMM4ugGs3Z2VrmZhKR&#10;M5Sl7Tq6vuP87IzPXp5jVaLIa9K3DtIxotSHOoGzBlJiGlqmvkOFiTiNRD8xdi373ZZxmLDasmga&#10;ptHzcHdP33eyZ1ECpw/TyDiMBO95fHwkJhHsQRtCTLkGlHK9XjNME9M05T20ZcyCbiFEur5nGEbG&#10;wec9juzNpvxvpmmSvUSSupnsCTRWG9q+x2cBlpTk+8phHPmjn/4RSSl++IMf8Lf+839waso5xSlO&#10;cYpTnOIUpzjFKU5xilP8mY0TAH+KU5ziFKc4xSlOcYpTnOIU/5bhp/7XwNc/qdPYdwHRT+M5MPk5&#10;B/Xj/38KHR8Dsh9zFf/Y55gbzZ+7ruca+577vfm9j11AnzaoP21UfO7nH4OhP+Ye/fSePYVt52t4&#10;7lrm33sKux8/x/nfPnV7+5NC30/FEI6v/9hZ/mkT/wEuPrqfHxMB+Bjk/1zj7TF0PjeW/VoT6J9g&#10;zD53Hcc/f06Q4U8zX54bW88JGzx9bX3UZPrc+zyF1Z/Ov0/Ny+O58nTsPf29Y+DiqQDEPJ6O3aU+&#10;mF99u9n3WETjaY74rut/ev+Or/t4fnxs7j8d208FF76VH3Iz9AzqHJ6D1qhnXvdj9/uDW6I6gC/z&#10;z47//Nx4PTzS43xisgOT0dlh0YDSJKUoCktZihOGtZayqqjqSpyoyUZeMR1cHPNjOZAu6fDgpKk6&#10;Xx0KeT0yIGeyG+zcYO1cgTUuu3BGtBG34hAim82eX3z5hvvHDfViwdnFmThijx7Q2MJRNwu0MfRd&#10;R+EM1mqIAWMEiAfEHTIhDkAp4qzA0ilkv57sSp9yE9k4DcQkvuXWZGDIOoFoYqQqa1xVC6SepEFx&#10;GAemacQHz+B9du1GwGOg3e+JMVBV4urT1DXOWfquI4aAsSYbmikIAoyGI0C4KAqctQz9gA+e7XbP&#10;FAOrs7W4w6fs/juLGWT3tClE+imw73q22x3TKMBSWTfiKnVoPja4wqG0wvtAP4wMkydpdWi8FCdM&#10;WJ+tKWpxkK+rShrnnEUrg4+BtuvYty0R0NaBzq5MIRJCyuC4uGdrYwh+xPuAtQVmdu5t96QQxPVY&#10;G/m7DMCa7H4tAMCcX7Q42R/n8+zQMwO4KbtFa2NyE6y43cxN2zo3TIcpMowTrqykoS3f17qqBC6d&#10;gTQS1okbS1XX1HVFYTSkiMvgUlEWAuRGabouigIffXbRnKgqgegUYI2RuZFzhbGSM6uqQhkj/mpa&#10;k6IIWoiTqDhiK60IwTMMA2EYpbHMe3HQ0UZcOXNSEPGU7OTsPziN+ykw+Il+HOW+ZJA0KcGFp0mA&#10;euvELagsG5p6kRuggziKZWEJ+SyJMI0MfZfXYgHuJX9lyC27wUpDnzglkpI0dmsICaYQMFaaScuq&#10;FOf4mEhRXDBnCKFwBa9fvuDm+hqtDSHDD6v1SoQishvaMAwMQ0+MkfPzc4FsYyBFyWWPj4/42cEs&#10;u9FrJUDs6CeSAmMcKHk+4joork+zK05K4thNEHhaGvTFaU9eU6DSEKQp308TXdeKS5iVeWitQyvN&#10;B/NHJW7a6sOavViIc5KxDmMNdVninOPm5hYw1FWDtpq6KsV9Poj7mjyb4SDo4MqSi4tzbGGxWjP5&#10;CUgUpeSrcRh4vLuXjJ6BFmPEBd37iX4Y0MbirGO1XsrYzOIgSgl0EGPKEFQgpsg0BUCJmxQpw9MW&#10;Zazc0+hxRcHN7S3bxw0vLy4oC5eFVXR2HZNm36SizCk/SWNshnFSnk8yTx0KmSfBhyzQITnekNAp&#10;A/gxkIK4EhVWAPGUIkaJw5ICaXYmw0FBms+VVgQvkLsfJ/w4iKsykKZJXLSO1mPnCnxM2TUvi9GI&#10;JTOL5Rn1YklUAttaa8EIFBEihAijj+LotG8ZppF+mBjGQVzftMomYjo3Z4d8j20ej5aylOZ+uVcq&#10;uxsKJIBCnmdR4r0/gCQpJWIS8HUcRqKXRlyTBQqs0ejcoDuNY25SjhlqlmvR1qJMwe3dA4/bjuv7&#10;LW/fvefFq1d89vozxmEiTrJvmrxnGAce7u958+Uvef/uG4w2LBaLLMKwoK7rg+BEWZQk4MWL15xf&#10;XvDlr37FdrfHFhXDNKGNYb0WeNz7KC7MPtAsF5yt11xcXhzWhNIVxFl0A5gmL1BkiJRVQ0Dh6pKL&#10;y3PO1+esVytxjPOBYQy03cA313fcPO6oFkt+53d+my8+e0XhzMHd0mVHM61lvdjuW/quY7dvedzs&#10;2Oxb7h8emUKgqRuKQsRwnHO50Xhiu91zd3vParnk5csXvPrsFdZpjE5EPzF0LSkGgTjKEqVgv91S&#10;Z5f5mCApw9XNPd0YKIsaV5RZSEGgnKZe4owDpbOYiTS7xxAln/YiGrR53GQAy2bAuCKEwP3DA1VV&#10;cfnikrIqqeuG169eUTqB3GJMjH3Pvt2z2T5yc3vDze0tVdXwvc+/wBhF2/b03ZAdaLUIU0SfnZ8N&#10;GEOIirOzc5qmOezFjbEMk+ft198wjIGQFH6KVHWDNY43v/wl6/Wa8/O1NHWjCFHGuB8nrm9uuHp/&#10;jfeJoijzeQWUTlRFSbvfo1LEGkP0gd//j//en6q+MgPwT8+7x+fl43MESh3y8LEo2VMxrqdnoY/B&#10;8rOA09OzyNNz2iyU97Q28ex7HVOpHznvfAyEnQU7YopELwDd0Hf4aRKRlSDAHch+TymDNQVGO0gq&#10;Q4Oy30sqMXmPjyKOEokoI/9SXDd9vseJvhv46u1XDOOEdYbFYsV6dUZZVfgsruKKkqIsaJoF6/Wa&#10;i8tLikL2eMoYbFmhXUFRlizXK5rlgqKUP5d1jbGWqEXwq6gqTGGpm4aziwvOL8+p6lpEnpTBOpf3&#10;dYHN9pG23aFiOIgl1XXNYrUCbZi8gI0xiMDWxeULnHNs9zvu7u8ZxhGlFP3Qs9ltBDLIIOs4TazO&#10;1gzjyMPjhruHe65urnl/dcX9w4Zd2zNOkXGKkpe2O7phxFiHjylDHAKl9MPA0IvQWEwwjqPA8Mah&#10;8x6lqKqsLGRkr5PFPsgO0sYq6tKRhpHN1Q23X33Nlz/5CX/4z/8F//LH/4x/9eP/h5/8qz/gj//w&#10;j3jz8y/56hdf8u7tWx5u72h3W6a24+rt1/z4H/8T/tf/8X/gx//oHzLeXNGEwNIoFoWmcLBY1lSV&#10;OP+aDA6GlNjvd3S9gI3WWcqqJJFo93seNxtQmqZZsFyuePnqkt/57T/HF198xn6/582bN1y8eMlf&#10;/Et/kbquuLu95t27rxmGnsLKa5FdOrf7Hd3Qs+867h4eefPlG3GfdI7Vcknp7GFujsOYAT9Zl+f9&#10;r9VylimqiqpuODs/5/z8nPP1GWdnZyyaBefnSy4vVywaJ+OmrEnW8PX1DT//1TtuH3vGZAjGYqqG&#10;y+9/n7/99/4ef+Vv/A3qs3OS0ofTvDyi9AE2TjGv9+lQQ3uai57+7LnazNNa51Ph0qd1ow8Jg2/l&#10;w6f56Lk6zXHN6zlx0Kf1z7l2M9d0nuauT4lwHufapzWkTwlOzh/tmWLUr9e5juou6ajmoz5Vc3xS&#10;W/vWc3kGqDcZWlfP/l46nN2Oa2jPPW/Zj38A4LWZ9wpyPhQ43lCWVQa+iywyYvI5MWRwKgs8zqB+&#10;puQTWTAgfShEzbWpWfxKZxjYZkBcayPuvVqcsBOzeIFlGjxv3rzh6uqWtu159fK11G6so2+HPAfk&#10;zZ01OCMAqbiQgw+eKQSSFgjZugLrHNut7Otm6FnnM2aKs6O3zeKEihiDnLH6nrbrMHo+wwxYA+dn&#10;awrnROQvZsjVigu0zcKWMUb6vmNoe8ZxAKCqKhaLJWVVEWOg63vuHh7p+57Xr19TNyIeFrxcY1XW&#10;LJsF69WKRdPgrDmcjeVMN89ZLedbZA81ix8cxmUWvwsxHQD/4D3eC8CsjKHve4rC8frVKxaLhq7d&#10;E7yncI7VckFROrqhp+v3GZ7TIphgpe5grMUWDu+ltmZdkfcxKoOISgSrSpfFOcVdOKEEjiwqXCF1&#10;NPJZr3SOFANhnNjvtzSLmrqqpO4U5HylVcoiPSJUp0lSH/GTQJvThE8CCNvCEeb9VxARPHcAA9NB&#10;4GLOq8d1+qSkjhNSFnxLiEhamms1k5zlsrNzynDulOs9ZVFmsS7LOAyEyVMWBRAP+7wQASMCaCoL&#10;/Q3DwGazYRgG6qoS0QTvD/dI6sPzXI8Y50hKYcsKW1Y87naYomC5aNjtWq7e31AVJVZD4Qzvv/ka&#10;7ydevnhBYQzOGrSKWWRFxlfhRKwmhJDFA0e6bmQYvdQUtQhYRMAUln3bcnV7zehHEXgrCqkhBRGZ&#10;MerX97YiPFQIiJlrP7OAUwgBbS1Vdg6Xs4hsaVBkAVTPw/09q/Wa9dmZnK61Zgwe7RzGZdE4IwKa&#10;IUZ27Z7JR6qq5vzyBVOUfau2lma5wrgCW5Q4VxBTpKqqLEqmSVms1WmD1ZoUZD8459ZZeFErncUE&#10;RXQtxOkgAFGWZQatRfyn6/os4KkOAi+yP9OkKGNZpUi/37N5uKftR/aD7PusMXnfPvL97/8GF+dr&#10;qlKAahGnUuzbPT4MnJ2teHFxLgK81vHw8Mhuu8NPE0VZ0fZS4zxbLbFaUWZRA6mhisiJc45pmui7&#10;jl/+8leszy9QxjJ6j7IWUzrafjisA+M4sm/3JJWo6zoLkegsfiQ1DqUUfdfx5c9/iY6KaZj42R//&#10;nIftlrOz81xHnWHsSYRK5u/Mvcf7kUjE2YIYAudnay4uzgnB4wqp0zvjxMnbWslTVtzPg59ELCzK&#10;mF8sllRVhY+QkoDvzpVoa0gmO3CPIxHFYrVkvVqyWC7QCpk7SXKMyp9fgPeGZrFkuVyxXK1Yrddc&#10;Xl6K8N8wyRzJYq4pJNQsyDIJfB58zDUdxZjraX6cGLqeMI7ESVzrwzgR/ITRUJZSwzV5bhfOyjpi&#10;NEkltEHE87TGGUNVFqxWK5rF4lD/r8oSZ0XEYhbBlPmqDyJNfhJxkrZr2e5bfvKzL/njX3zN2/d3&#10;tMMExqKso1os8/d1EXzI+wvZ5xWFCNmE4OnaPdPkZY5PntB3TMOA0hpXFgehXuecfB81DrRdT79v&#10;GfqB5WrNcrmgripc4YjBQ5AjjzGOi8tLmqZivWx4cb5GtE9jXsuysNthbyf5UERVNVPf0++2tNtH&#10;dg93TH2LHzqmoSd5ER3w00jpCtr9nt1+zzgMIh7nA9oYjLZ4L2vG42ZLtVjRrNZYV+LKGqU07b47&#10;CKyEEA81oHGcGIfp8LMYEzF/tzavY3MNMSZZmxMwZDHnmIVbRi/CbePkc01RHO7v7+/5+quvuLi4&#10;JKbIf/oP/utTU84pTnGKU5ziFKc4xSlOcYpTnOLPbNjTLTjFKU5xilOc4hSnOMUpTnGK/3/iu5yy&#10;vwvuhQ9Q7lOH6KcN1c81Yz/9+481HR7/+WNw+XNx7LKd0tyIZp6F4p9zuD/++fz/HwOynxMFOH6f&#10;p38+vn8fu+/H9+X4nh5f33c929mh5fh1nt7n55rWj5/nx1zVnz6zp8/p6evNkPZ8PcDh2XwMuv6Y&#10;sMBzzuXHzzuE8EmH+fl+Hl/LU5j6Y+P96fh8KjrwdBw8/dnxNczj8bkx/xSQDyH8mmjA02f1qed6&#10;3Pw6x1PXrI997uPxdyzKcHzPvtXQ961rya/95LqfPsOn4+i7ctDTefexcfQJHvKFAAAgAElEQVSx&#10;cfJcU/VTEYlDw+QRUH+4nu/IP8/lvufMv+CDo+vx/fzw+b793okP93XuY9PKUhQGYxy2KBiHDu8n&#10;FkZjxwnVWjAZjHYl+31Ht98yjb00QoV0lJ/y/Zk7AHPT8QzCp+wO4rLLls7uQaFqGAZpSnRlRbNY&#10;0bY7Npt7acCcEtsu8M/+xb/hD372U37/9/8Kv//X/ipNVQvoZzXWFtRNQwweH0bwgbIoqMsFynum&#10;SRxUJi8u6ISADxNKiSOPUQavPFqJ02OYxsP9Iru7zE7Oxipx1snO5tIY6ojRE5UiAlEp+hDogz80&#10;QhVOmiin4AkolLW4skSRWC2X7Ha7A/yoQmLsBwbvsWUhzZHBi3tyYXOznmL04vj4/vqai8sLcUGO&#10;geDDwT3MOsdytSbojt3tHe3QgxcXopvbB7S2LJuKol6SvLiGBD8JxKy1wLHDwOvPvuD84oLlasX1&#10;1Q3aGl5crKnLkhQTy6bBOQFewyjuj0VZoa1jGD1JSWOfj3J/tBWgfwZouxjwIRJ8kObKaWLYb0Wg&#10;ICmKusEUhhA8/dCjc0OzNMlpvJ/wY8D7wBRjhsdtBm/DYc+xb1tx1TLZadNY/OSJRLRWOGepUslU&#10;SbOlLgqur6/F5dXlcVsU1FXFbr/HADompn6gbzvCaokqrTQNGo1RFmU0xkmDdMyNaNM05d59aUqe&#10;BSeCD0RrmaZRHKwmj6trqrLCZge5pDWmEOf3lCL7aSAELw18SkmTawKfFBakcdGkg8OTQOjSRCki&#10;AWQBBdjv97SDuNhoUxBiEjfNskZpxWazpW1bcVRSGchXCm0sKkZp9FeGqLw06GslTkBKGm5np1RQ&#10;2VlHE5NndqHVSpqJfYpMYcCnSIgGrQwpTjgrIOYmRsbdDqsF1vbTKJnGBFarFZ999pp3795RVQIr&#10;3lxf8eLVS5qmys350iD++LjhBz/8YXajSQJAuJJm0TCMnnH0DDGQqpJFXRGROazQaC1NvikFlEaa&#10;6G1BUIld15OSwmqLjhDiJI5NSppIZxc6AyQ/NyrPQj3yvjFpjPbZkUucd2zhgCh5JEyA4uLyAucc&#10;+66T/YFS7DcbDDLPjOYgkHC+agR6b/cUzlI4Td3ULJYCrPsQKZzGFA5IDNNIiNKMWFUlVmuICmJi&#10;c//I0A28ev2KV69e8ubrr0ghsFosjtZ7RYqy/lhrDo34MQa22y0hCKxhtcKaQqDTmEjBi6OZNVRN&#10;zfl6xU/fvuOmWvD6i89EFMBACpEQBLLWzhwaLefG3JQUXd8T8l5kbiaegYzJe2lMDxplFE6Ls6Jx&#10;JalSRB8z9A2olJ0OIZks0JBARXmOcQpM0x4fYCo8RVngp4nQj9KQ7qeDu5zKkEFZVvzwRz+krhuG&#10;rme/3TGMPRjwfqJr95iyhmTR1hB0YvATIUwYKy7jXTvS9Z040GsB1LpemsqtNuATUwgURUnhxBlu&#10;vWgYen9o3E5ZnAMgpoBRBleVKKXxk5dxqqDQmmQ0GsVi1ZCWZ2y2W7yfMEbgkhA83idUEkGJslqI&#10;aIN2BABlQBcY5yjrJY+79/zxm/f89JdvCMbxwx/9OfyUIMI0jIxx4nHzyOPdLX4QQMQ6cVl3RUFZ&#10;ViyX4mzWd0NuKNecXVyy2z/ykz/+OWfrM0wp4iXKivNYCCL+obQ4eS8WC1wljr5nF+dcv7vip3/4&#10;R5RFyVleX1Ne9wtX0qdAvVyyWC8J08QUoN3tCH4AbRlGTzdMXN/do63FZgEbZy0xRMZxpKoKXGGZ&#10;fBAXLe/Z7HcMbY9WhilEfErsu56qFFjJWktTN0yTZ9/2DOPIzd0NzaLm1auXrNcrqqpEm5IwjYzD&#10;wO3NDTFGlmdnKOtkzGqL0pZhmgj9BGpg9AllSoJSOCtOdK4oSTFgraNwJdZpxkGEW1JMdG1HURQU&#10;rsjzSks61wofFYOP+GFkHMeDu6C2huViSVXWci+Gjq4fGPuOzeaex92GfuwZp5GqrPA+MIQRHxJ1&#10;syTFQIoepcSZTsw+HdY4WeeUQDtBiRjBvutwZclytQLVc/ewYQpwc/fIw+OGiOH168+wVhGqRL9r&#10;2e6l4X1w4jz+e7/37/L//vN/yeNux2pZ0WhLYR2b3ZY4eVbLhnGaMvz0p6+rPD3TPBXw+xZknvfY&#10;KotVzUJbHzuPPT3zHJ+hE+FbZ+7jc8u3zhBPzjTz635MNGw+aDxXq3nurPttEbR0yLsClRe4qmR9&#10;cU7wA4+3ith19G1iGnq6ridNHqsMi6ZGGxEnIMNhQ+hlvXUOZwU6C2imMBDwKG04WzYoI/DjT/7l&#10;v+Dt26/5zd/6Lf7C7/42Z+drvvie4u7+hhSUOERGj0YxjQPVYslLJyIxU4jEJKcecfMVIa6qKtFK&#10;8fDwQNu2TONIvWhYNIsPZ7IsDGW0YhoGtpsdw9DTty1D3x3gsqJ2nF2cs1gscUXBw+MjD7e37Lcb&#10;xnGib++4vr4hZJEmYwzNooH1mqqseP3yNfWiwWlDVDBOE9pIrn/Y7Rj6XoRBJo/SDleUhOSIUeD0&#10;slkIYGgt9N3B0fmscJRlhfcTu91e1jJVkrSmrA0JjU8aYxz1qgI7gBvwWBpbYroW9js6P2GAZWVE&#10;gGTckbBYXRG8Yhq27B5vePxSM0VJN0ordOkwGSzc3NzR3m/QcWSZJgwenc+r5apCW4sr5AxMPh9M&#10;08S+bQk5V1krIjHOOWKM3N7fM02eF68/44vvf5/Li3PWywZnNde3Nzzc3fL555/zve//BoMfebi5&#10;5v72hqxpQwiBvu9QytBPgW3bcXt7zdW7d/Rdx6KusbZgsViyXq1IKRIzaJZSIqoZQk95r1bi6qWc&#10;KY3h7PyMxWpJU9esFyucFaGUxcJhTGLyA2AZfOLtN+948/UVrTdE2xCNpmpqfu+v//v81b/xH7C8&#10;vCApcbwkQ6rP1VzgQ41iBpTmXPG0rntcV/xUrWaukx4LUz6t8RzqQlrO3Twj2vlc7WZ+zTmXzf//&#10;XH35W0IhR3nzac46rms9fa/jGup8D56rRX5kYTj+IN/6PMdikOoZ93n1TI2MIwj5k7WoZz6jmm3K&#10;4XCWnYVK5s9ptCbm8/Zz69hcU4kxu0PnGrsCIgmlIWXBmpCFkowVwZ+iLKjqkod7ETuchpG+G9A6&#10;UFpHipEPEgC5ZqPtQUxtrigWZSmwthY37MKVFGVFVdXUU892s5H9pSvp2x5rCjSBr95d8c03V/z0&#10;pz/n7/zNv8mPfvAbfPbZ92n7PePY0w+tOH5rLWqRuQaHMjQrEWoyWYQrRIUPgSlEktIoLcJsCQ5C&#10;gi6KqFThHMbAME60vQB3su47to8DRkGcRhGFCUHAMx2xhYCvKoaDc3BpLd4oFPYgquMy8DqLwCg0&#10;u/2WqBRnl5cQE0qJC+vkA+MwClxfOKwVh9rJy1nCZuHFWVBP5XEww8MhC4CFfLYrC5frVVMeFwGj&#10;FcuqYleJYN1yteB8vaIq5LmnKDWiGD0pebn+DNnHGCQXHgRCxS28rmpSghA8KXiKqiB4j3WGsigw&#10;1oiDePICgeqCZApsWRCTfGY/TbT7Hc7oDONPlIUlRhFTm915h64X8YMg51wvhyo5/811OW2Y/IQN&#10;XgBzOIhWDsNAWVWyZqRv15yNMYe9XsprglLi7q3mmm/0B3HIlBJFWWF0nhspknykHwZshk+tramb&#10;hv1mwzRN6KxcFGMiKqQ+phRqdp7P8PHN3QMhJl6cn8n5MMzfG817SIX3CUJEIaD3++trFuu1iA0m&#10;RFShqkhZ1McYGaM377/h8uyMF+fn2alefZjB2WFeKUVRFPT9hLUFMWr6vif4QDIyv2wWQ+uGgbbv&#10;sU5TTBOpbdFAKD2LuqLI6xb5fpKFBqPWaGMxziAKd1BUjeQdpfCTR0dZG4wrRVhDGSiKgygAJM7W&#10;K/p+IgBD8Pjg8SFkAb+IsZayqbHbikhHQKNtwevvnck+saooyhJtLRGpkSyWa4heRDxjwocgYmDZ&#10;JXvoxB3baBGwnN24SRGrHK60GHPOu+v3+GLIApYJox3DOAk4rkXAVRuyI7mIAKYk4pAC4MocfXi4&#10;Z7ffoaqGpmloFnWubyqWywaj4fHujsViwbKpeHmxZvjBF/zk5z9FEXj98gV1UxNJmKLAlRUk+Orr&#10;b/BJcftwz6ouOV/W2DwnhmHE+4micJRVhdGKxXLJy88URVWgXUnoEBC63bNcLCgdOGUlX0yBruu5&#10;ubnLIiIWV1piHES414jwatOs0MDV+xuGwUNS7LctRhcoFRjHSfY+3nPz/j3OWhbLBlc46DXLlWJR&#10;lcTg6dsNxiiGbsv55Qu0KwhGk2JE6/xdinzDg48fBHdCCDhX0DRL9nFHVZSs1mumaWCz26LGCW0L&#10;Li4rETbUmhTFBTwxilBVgrEfCGmkrpa4xoExIvabhTuV0lRFQbOQ71iSghQAFdFG1oeQEl3fMU4T&#10;w//H3nv9SLpu93nPm75Yobsn7nB4zqFIwgYlUDJlBcO27DsLBnxhGPB/a9h3tgTLNmGR4slnh9kT&#10;OlVX+MKbfLG+qqmp3T0UzUvWAhozXV3hC29ctX6/JybJowdPjIG2LlExQPKk4FEJtJLPEINi+Q7D&#10;+0AMWejuVpP9SGmhqBUXC02Kid57lLGUVYMye5MvMeMvypK6EiMLq4VSn6a5rnRi+uJjYDcOrB62&#10;fPPtW1a7yOAT8S/+irouef3iOf/gH/yMf/in/wmvnl2QiBROvgfabLcMQ0dOiZzE3C6mSI6ePAz4&#10;rkcZTew7srFUZU1dlfSjYogBP0QyEIaRDPS7juvbG3IO/PEf/eG0PpD5JxGo6iU/+clX3Nze0JQV&#10;VkWS7yFPxkLTPj9nP5lgaSAy7nrWqxVj3xH6jjDsSKNi1AqtLVosWBi9JyePD0G+3nEWkzJGW4wt&#10;UNpQlpZMpqgqYoq0sxnaloQgOXtlNF3fH9bdrhRz0M1G9p1VVR3WXkz5UWvtIbcY40dj/jQZz40+&#10;glMHAxdjneStXQlaxuVd31FWFbOm5vtvvj0X4pzjHOc4xznOcY5znOMc5zjHOf5ex5kAf45znOMc&#10;5zjHOc5xjnOc4xx/x4h++EQ4u4+nihdP45geflr8/JjQ/bF4Suj+2HP27/c50fPp848fN8ZMVBb9&#10;I+rQYyTxx87jlMp+XCh5/PfHrt/eICBMBWPHRZOfI1Qf//8pSvipqHofxyS5v4l0f1zg+bl78Fgc&#10;v9dpwezxc/aFH6eC8+NrelxYenzsj/27F3E/RYk6PffHrukp8f5zbf44jq/TcXt4qmD39D33wvvP&#10;9bnHyFb7NnT62v3xnFLvT+/7/nOPCYTHpK9TYcbp+X2unxz3o89dv8eohU8973OFxU+16c8ZKJy+&#10;9ngMPG0Hj/W/Tz53IlXt2+zf1GYeu6afI94/1qafHpdFQLO/v3r6SXtS1p7WPhVlWusoi5KiFGEk&#10;WgRxwlDKnxCKnxoLtJZCHJSQka0rsEUxUbmkmFEbg7IG54T8IJRlR8qK0Y98//0b/vqXv6Qsay4v&#10;LrFaSCtKQVkUqCyE3so6CmvRU3H+nipVVm4qMttfp4Q2U9G02puyiGw/hnigwriipKpqjBHChzEG&#10;46RoaPR+IvPJ+8YMu1EKt1AiqKzLgsIYKYCefrTRjMGDUkJe31N4c5ZCX5VF6F0I7SfmicyrlVCo&#10;EWrMdrdjt+vQ2rCYL9BGH+YM5xzKGrQtGH3g9vZeCLZ+opyEwKxpadrmk7adktAx+2Fk2/XMZjOc&#10;Kw6kHGctVVkwjiM5Z5q6OYhPh3FkGAdm8xkxZt68ecOvf/UrfMoiwNOafujJKeGmYs3NZg1oKudQ&#10;MaFCII2jCIsrKYTSxgIiavUh0bQzEdWiiDGTEsSc9q0bZy15Em5YKwIWP44HMYnSGueKQ/F2zgnr&#10;zIFYkpXCuoL3797hg8co/cl8dTwuiug2MGtbnDFC1LZCMg8h4qd5PMWED4GuH8hT30k5U5aljF/T&#10;TwheqD+zlqZuaOsaM5HL4yhkIJUSwQ9oJjL1JHRSWkg6TORy54TYy4n4Tah4IjgIMYqYKUNMiaoo&#10;ZfzOYLWiriqaqsIYKWIfvWccPTFFFnMhOxmjiXESeWiNUUpo2ZnD+LGH9jknlHJQqCzmEgqZL7Q1&#10;ZDLd0LHe7hh8EOE0QudzzgrxbRqflLEYbYQ65UQwUZQiCtNGoY3G+0hMkaJwgBSga6W5ubnh2fPn&#10;zOYtPvoDbTPljI8BlCFGCCFR1zXWGsZuIAxS3GyMRumMMpqkjNCZlNDBx3FAZxExlIUIM/cELY2S&#10;4vYMKgk1jpylnWYh4+QQRNS1XzMrEXD7EMkoob6lxMXyQgq3M5SFww8i4lAKnNMYI2TFg2AbIQ4n&#10;HybTByei2qqhKu1EDARj7ERTkoLcYRjYbXZi0hAiOUW63Y7r6xtyznjvsUbz8uUL2qYBhP46jsOB&#10;ZpiS0LbKsmS9XtP3AzGKuLauyoMxQb/ZkMJA9KMU/dYzYgh8+HCNtg5XCjXaGE1ZFYf7vjcyOhYT&#10;piTjkj2I74XglmIgBE9pDc4orMpoFVE5yf1RQmssnJv2QB59tAbdE9FUVpOYR/rQfLFkNl+gjAad&#10;CX1PGAeISQwEJlFmTglbFpMBQYNzlpQi1ihQQgAjTVOT0YQc6XoZ6/t+ZPBByIk5o7QIYYvCYa1j&#10;u93RTkTztq2ZzWcUzgBCWoRMTgrvw2GPcVhDqWmfk4VEl7JQnawSwYRBqN8pwugDeaJcjsN4IECS&#10;M34YJjKbmIjthZgohXWOnOCvf/Er3n24Y+sz3755S9POef36C7qu42F1z8PDioeHB4xyOF1M51hR&#10;1fUkUDTUdc18OadpG+q6wVjD6Ed+983v+Tf/5v9gt9nQtjOev3iONoa6rui7/jD+7E2i6rohJhHj&#10;xJR4eHjg/Q9vGIPn9RevqMqKoqyEymwsPiZWqzV/8Rf/nr/8y79iHD1t0zKGkc22Y7MTEfX7D9cs&#10;lxe8evGc5bxm1lTkHOi6HXXTiKh1KnkfhpH79QPGFbhKDGTQhmEcyVlRlBUpJ7a7jtXDAxnFh5tb&#10;HtZbfvbTn/LsxRVD3/Htt79nGAeunr9ks93x+2++wbmSdrHElRVD3/NwvwKgKhtCTHy4uaUbPLYo&#10;KcuKupE5fRwHEf1XJc1sRtNWIoItS0CTUkZrQ9f13NzcSQF6WVKWIuZUSjOMnm3XkxFx29XlJVqp&#10;iV7s2Ox2rNYPbLZr3HSdU4IvXr7ij//BzyALkVDMZwoRHcWRTBJzFMSoSRlLWde4vSAfGMcBOwkk&#10;yJohBFbbHT5HEUePPc+eXdG2DWRomhmbTcc333zLOAjV/ssvXvHixXOqqubNmx9oZy0XlxcsLy5w&#10;Ttph2zT03Y7NZs1//d//T3+r/Iofh0f3nKcmXR8f1z/a3x8LOT8nLP3R/kZ9aq72mMHe6X7nqT32&#10;J4/xqX7zqf3NUxT5j/sY6ZO7rYjOlAHnDNbYA1nduYqyFJo3BjFuyYkxRnZ9Tx882lmqdka7uGRx&#10;8YymXdDM51RVwWze0rQ1ReXQKhO8Z7vuePv9G37xi1+y3e0oioKLiwsqV1JYJxRCV+CKgouLS168&#10;eMXL169ZXlwxWyxZLC+YLxYsl0sWsznWFux2Pdc3t2LqVFRUVSWkzGGc9oVifBJ8IIWAUYa2bogh&#10;UBaOxWLGYiY/VVURQuCHN2/5q7/8K3744QeG3U7WHFoxn7VUlVBetRLjJq0UKcp8uF7vuLm95cOH&#10;G27u7ri+vuX9+2tubm8ZhyDmKt1kZlUUWFfSzloury55+fIlFxcXkz+Y7IlE3DKZFTIJ0rXCWSdr&#10;iazJ2uCj7Cs2uwGfNKYo5aesMLbA2BKlDf0w4IMHElVpcDpD7CDtsMpTmIBloNIjlY44ldG+x69X&#10;+Ps7dL+jIpLGLU4HtIpUdUk9azBO1kMRKMtKCNBKMQwDfhwxpsDagsXigovLK4bB87tvvsV7z5df&#10;fcVPf/4z5vMZbdtineXd23fc3t4ym825WF6y2Wy5vr7mYf2ATrIe3pugZRRdP/Dtd2/43e9+z831&#10;B4rCcXF5QdO2LOZLlhcXtLOWlDMhBcm3KIUuChHMGkvTzri4uJK5sCho53MWywsWyyWLxYLCWJTS&#10;uEIEfGMIjBEihu/f3vCbb9+QdEV2DdQtX/7RH/Hf/Ov/jj/98z+nmM1kvZmnPXEUEaIIF49F6CJg&#10;UuRHc4yfy2M8liN7LEf5OXNCeY2edM/5szmSx4w8Ppe3/pvye8dmIafncHwup7mux4xen8w7PfLA&#10;U2PtYzmgHz33+DxOf/9MPlk9kltVEw0+53TIHSvUJ/fhKYPPvQnYXsytp32rUN4lnHMH0b0yGm2F&#10;RFxXNUoZtHZoa/HTXnkvehYTxgSTaaGct5CpJQ9sp5zXR/q7UfK7KpwQbSeCsZ7OMcQIWuNjZLV+&#10;4Fe//g3vr2/R1vLq1UtcYUlZCN5Gm0mMLNcoKU1VN1gnubOUxZRn8IGYEs2spShKyaUdCOmSQxi7&#10;Hk2mrkrJX3ghXDd1Q+Ecb777FqsNi8WCsixlXZ5kD2ONFuO0SfgdgxhdpZxk/2wMbdtQNzUh+un6&#10;iJld3bQYo7m4vKQoi0lQnSgKh9LQjz27fofVYvKyN14oSyES24nGqyaRrHFGBNExkmKcci3TfZiI&#10;sTHFiUytZR9jDN6PzJpacnkTIdxagzVqMmEI5BjJUUy61OE7Bdlqp5z57e+/4e7uHlsU9P1AIuMK&#10;hyuERu1cgVYGax1VXci9mMbYlBNmImrHyXRuvV3j/UCK6agt2mnf89EQTeXMOI4HMnpOcnzWWtnr&#10;5cx2u8UYuV572rKP4fC9R9/3h7WZmsaXfb5pTxuOMZKmPFIMgX4YWa3WrNebaWyRPVeayMHtbEZR&#10;ytohDANKQV3XVEWF9+NHQ1Mj4m9t7UT8jaQUaZuauq5ZXjxDG8Mw+sMYGGKYxmMzpTrkc/NkevHu&#10;5gZXlrx+/Zr5bMYP3/9A1w2UhaMs3fTeFYtZy+VySfRiyqmntURK8WD0IXk8Dv3GWBGp+3Fg23VE&#10;MmMIrHdb7tdr8UJwdjJWyozdQAyBuqywWkk7yln2vzlLXjtFjNHUdYUrCnKUHIb3XubzlPYNDWMk&#10;J7DP2aToSTkxn81pmgalDH7KT1xdXoqAVSnu7lYUZY3ShpiSGHIpWG82zBczikKMk4x2GFuSEOM2&#10;64QcL3nZRmjj0VNXsk8eup4YAk3bTMab/nCsrnBobSiKkvVmy+3tPcPoAY2y9iA8bZpaiNZaTeYm&#10;SQxOjox5s4KqrmlmM25X97KWM5a2qVkuF3z55RcsF3Pi2NNtN9RFSVkUklM1CuUcH95fy9hCkv13&#10;TCK6VbBabynblq7vaduKq4sL4tCTJuJ9MfXjuv5ouGpdIQazSkTsIHlgleU8nLMYpbm8umQ2X7DZ&#10;bNlut0Kgd2JqYbSYcWqtqeuadrbg7mFNNwzUTctisQCl2G23rB9WdEPHdr3m/vaGt2/e8Pvf/g7v&#10;A01do8l02w231x/44btvSXGkKh3OavqJJO79eDBnlLxSOuwJiqKgnc+kLyX5HtIaTQyRcRCzghRF&#10;PFwUpeS+cyZ6T1vXlK4g+cDN9TW77Q7nCqqmxZSVzG1MpvQ5H+YKUsRZLWYnGtSUZ5Y5XMb7ru/o&#10;uo40fR+4Xa/pNlv8OEx9SX2cD42Y5fgg817OknvW2ooBjNmbBMo+RRuNdZa2bambRvYWWqFJ07yi&#10;CF72Slp9XAPtv8MIMRBVxhYlVbMAU1HPFmDFJCtEuF9veX9zw2a35fmLF5LTndYhOUXGcSDFwNgP&#10;EKMYRfqBfrtl2O3ohp7Ri7GJMZKDTDkTcpIc/5RPt9ZSlCXGaJaLOWVhp32GJU453dF7Xr58KQZX&#10;MUCO0zyt0FPeRCnw3hNCIMVI9AE/jlxff2DXbWmbmhQC/bYDFH0/TPcX/DjSdT3ej9P8YTGuQhlL&#10;1hZlHDGryZxjJKG4ev6Coq4ZfWC9kXxtP4zSl6Z5OwRZl+zp78aIyYE2ct9DEAMvHyPWWVkT5fyJ&#10;/5JzhZgOlQVlXZMRUyDnHCkn7u5uscYwn8158eyS/+p/+J/PRTnnOMc5znGOc5zjHOc4xznOcY6/&#10;t3EWwJ/jHOc4xznOcY5znOMc5zjH3zH82D0qFn+MXAZPi5yP4zEC82OvB34kHP+cyPpQjPeIaPRv&#10;Ij2fFg6eUnaO6eDHx/LY9XhK/Hv6+cc07KcEyPvnfY4yf0paO6V3P3Vs++t1LAB/qoj+sXM8/bxT&#10;IfpTouTPFcmeFql+Tsz7mGD8qXZxbGZwbEhwXLi6f6/jQtVjgcEpfemxNvxYOzq936fn8BQV77Qd&#10;P/aap/reY+9xfCxPiQ6O/3583U6P//je7kWhn4vHiH9PibZPj+uUXHj899P2+7n29dRjTxlynP7t&#10;+PNPz/+p/nLctz93Tz9XhP3U9XzMcOOpvjr9ZxIuqI/FKAjppSgKEbYrLYSHwlE4hzNuEhlqrBVa&#10;7kEwrhRpov7klH/U54/Huz0VnqlwfV8YlMlUZXUoyLaFkLK0skJZ15msIpFE3/f88te/4fr6hsvl&#10;kovlhdD7xpHSTQRQRFhqjBTiZKXIOstxayHLToxJMvuiR0SMP51PSlIMtafM7q+nLZyIbmxBzkLb&#10;7YeBqTqdYfRENMo4QgykFGmqkrqcBL+oSZydiF7IGDmK8D7GSPR+Eoc7iqrEOIdS+WBAURTlVBgn&#10;Qqi+H+h7ocBoFG07Q5vp3kzi/5iF5H1zc0cISehjIRzE7G07m4rFgZykoG4SAoshgmEcR/wYSFGo&#10;W0oJ4dlaK2Kzqaip63u6vqeqG/IkKNxuNihjqGdCf/IxSIH2vklqRVUUWKWEbBVEoKqNFvpnWWFd&#10;iXElVdOwWC5xzjDVbE9vIiSsPQns0Ae0hqNCLKFiMlHkpeA9kw8U9WEYRBQfI23b0rYtt9c3E0le&#10;yqxzTpOA8qNZi4jgI9qIeUJVFaQgwmvvPeqj/pk0FWfHKELLH978AGDIQ4QAACAASURBVBnqpsZY&#10;IyYJ03V11mK1wg89Y9eRJsMHlRKkiMoZq4U+JpS8CnIixYDVIop2RgrPQggfCWJk+mEgxHwQ+7rC&#10;HWg6OScRspupCNIYoUFroeum6TOMUXLMRgT0CjCAVhk30c2sdVOhu4jsqqoS04gEOoO1BdpoYuJA&#10;/htj4MPNDffrNdoamqYRyrTRKKMp6xo9FRBqLeYdSiuUhuVyyWazZdftgIxx7lDELZQzRVVW3N7d&#10;sry8ZLlcsFrd0fc7KSyMkdEHiqIiZUUISYoiSUQfyVOxnzZgCktGk5UhIDTVlKG0jqoqRShnrVDi&#10;UhaaUkYKd7URUruSwsOqKpgvl1JwbKTYH4WIJ5RcJ5Q5jGtaaXKK6KnYtLCGodvRbTdS5GvVRC+y&#10;YpqAQmshOBZWCgytsThnKAoxEnDOCSl9KpC21mG0oW1amrqmG3sGPwn25FTY7rbUTcWzZ1csFgv0&#10;ZCQQpmLXlDK3N3d88813KKW5urxkt9sxjiPdtmccR5yZ2r025KnwPU9jWALm8wXaODa7npgzddNI&#10;33CWdi4GHfvnHwTwTmjg+3mJaQQO3jMOA+SIyhGrQaeAyvtrKcKIqhbB8dB3pOghBjQyT6hJdAVi&#10;RnEw9ChKqrqhmTUoMikM+GEgei9jqPf4yTikKisxe+i2bB5W+HEQarDVcj20EcKpysSc0GhIipw1&#10;IURiUoxe5pjCWUrnDgYDWkvBaE6emCNKQ4hSPBt8JHgRAGtjxIBjWguIAUcgpSziukmIQsrUdYU1&#10;Fh+CUOJiJGsRJqUYGQa5l1KoDNaIMHlvxpJyZhh6yqJgvdny/v012yGw2g38/rsfePXqNS+eP6fb&#10;dQz9FueMEN6bBWVRkSaTGedE0NzO59Rtg3ZyTEVRkol89923/Idf/CWlkQLq2XLJ6y9eM44j7z98&#10;4MP793zxxevJMCFNfUmx3e2EDpoTq/t7NqsHyqrkxasXaGWp6xZlRfzuQ+LXv/4ND6sHYswslyKG&#10;DjEQciCkzN3tHSFFXj5/zvPnl8zqCqsywY94P8paahKlaqXZbHZEJcKjvbnOerNlu+tIKUOWAuhh&#10;HHnx4gUpZe4e1mx2HT//+c948fyK7W5DjJ6UMw/bgTdv3rJ6WFG3Le18znyxJPrAu7dvaZqWWSti&#10;x10/UFY1TdOK0LwWoctutxODAz9SNzVlVWInsnVV1Rjt2O067u9XbLc7+r7HuZKLxZK6qDDW4n0Q&#10;onTwXF1ecnlxQU4iLnJVST+OrNZr7u5uJxMDx6uXL/nZT76G5CELNbGsClzpJsGLw7pSuqA2ZKWn&#10;tlyjjFzXcRyE9OwKERSNI9+/e892HMiI0UiKkT/8+U9pm5q2alHasN7syBkW8znjMDBranKMWOf4&#10;9rtvmc3mfPH6NfP5HK3VtDaAm5tbYgj8t3/LAu29AP6p/fBpTuAwkp2I3/+2ex558Me5gs+Z9D22&#10;v3r07/xYwPnU/ujUDG5PEIVMVpmcE30n84We9K5Om2mt5GiaGcv5guXFHIxm8F7Wiu2M5dVzlpfP&#10;mS0umM0vqRqhCWrnhC5qhKrpJ2Ln3lhj/XDL0G0Z+57f/ua3/PZ337DZduw2W+5ub1mvt/R9zzgO&#10;jAcjEXBlNfUhEciXZUkYBlare3a7rRDcy4LFfE5Ti/FU1/Ws1xtWqwfu7u7ZrNf0my1G6UnoMVKX&#10;JYU1mKzotx1vv/ueb37zW+6vr3EoZk1NWTqqomDRzmibSkiIiOFYDJH1w5rrD7es7h+4/nDN+3fv&#10;WT+sGcaRrh8Y+oEYPgqFZvMZs/kMyFgrwpAYRUQ5jn5a93oxN1EGpQwhZcbRE0IkpcwwDIzDKI9l&#10;UMqSssbYydCkKmjaGcuLS9pmRlU3oDQhZfowstntuL295/72nmHs8Glkt92IOY5WVNZSGIUmYlXE&#10;Ro8KA/ieFDq0CmiX0VaRp3UVSfY2dm9ooiB4z3p1z2a9wdpyMjV4ya7r+d3vf0/O8PXXX/PTn/6U&#10;i6slRSnGO+/fXdN1Ys5hjKPvBzbrDeMkaKrLWkSU1jKGwLv3N/zil7/i7uaW0hU8u7ygaWrKsmA+&#10;n9G0M1xZHvYNwyjUZ1cWtPMlddsym89ZLpe4QgiYRVmzvLzk2bNnzGdCfmfKF45+5G61YtMN9D7x&#10;w/s73ry/BdcQtKN98ZL//L/5V/yLf/WveP7Vlygja84cIcdIiqLcjClPZif6INY8pnr/TUaCpznH&#10;p8aNU7PL41zRYznP/T5V/0fkTk5zRMc5qMdyTo/l0Y5NME+NDk/jNFf2WI7wsfN9clydXEX+Y577&#10;6Lh9lAP62+aVPjnmT8b247U1B6PHfT7wx7m9j78nxLRuv3czk6i3KAox+5vezxox8ZC1pJV9iZE9&#10;pTJiGCfrtnx0RJP54bTpzuQfm79myWMZPQmz0BhrKAqHs2YSUFrKqkRbDUrTDSMZzdu37/nlr35J&#10;zIkXr54xn7XknA7CXFRGG0vSZtp7i1B7DInBB/rRs+t6MU5qW/l+QYkINoSAH3qiH4lhxCgRpiul&#10;8d4zm80oXMH1h2uMtTy7fDblo0ToqpUYVhR786lp7ZiyGFJVZXEQG+8J7iS5vw/rDWgxV8yKg8ga&#10;nRGcLxMN3lNNJn97szGlFSlHFPqQczh8/wMHmq6ZxhjJzxgyCo9Q4atyIstrjVGasiyw1kwCUSQX&#10;YS0pCnFYpYzJUFjZyyogKxFYjqPn+vqazXbH6CMhZbQRer2Mtc1kciki2X23SFmMSkIMKBLlJFr/&#10;1W9+w8P6gdlyTvCeqqwoi0rymVmo9xqF0xxy1XuDhcmTYRJyillbCglioihL1GQQ4L0npURZltze&#10;3hJjoCiLSTDNJ0al6ZDBZNpbeXa7joeHNV3XoyaDKWulXXXdjhgTriiYte00R0Fbt8zmM1nLBo9z&#10;9mBIaq3Mc2KoZzHT92DLqxdcXlyx3qzF8NG5aYyxaONQWZOitDuymM65usXHyGa7pS4K/v3/+5cE&#10;H5nNZzSzmrapcNbijGYxWxDGnhzDYRwwWkwVSAkxDBvoehF7tvOWpqno+07MMrXi/fUHNl1HQsxE&#10;tVEHEzOrNUPf47SlnAjcInr+OLYZA/aQG7HkBOMQxJBB5alfTTntKechBo+SH7BT27fWEWKa1lsP&#10;7LY76romK3j/4QZrxJzh/fUHHjYbrLO4oqDrepqqQqUsItGiJOVM1w+EGGiaWkTwxk7fgYCxItyO&#10;k6lnWUq+OI7+MPQbYw6mD/0YeH99Q85a8kpWcu5lWeCckbzRfg5IYt5oJhOuveFmyJmqaSiqcsqt&#10;WkY/sFs/TGbijpw8zmjqskAr6MdB2p8t2Gx25JS5v7smRM9yuWAYPNudUMa/+Oortt2Oftjx5asX&#10;VM4yjgNFIeL8vu9ZLOaYoiJmxW4Y6QbZ2zV1TVGIsaQxQg7PCrq+I2d4fnWFQjH2A5v1GqOYDDbC&#10;wVhBWxFoXz5/hitKVrcrxtHTdR3dbidGwShmbcXYd/TTPmG36VjMFig0u/WWd2++57tvv6GwlsV8&#10;Rt/tUEoMkTfrDdHHQ/5UqalfJ1lr1e0MP3p2u60Y2K1W3N3dc39/T9+PYlpXtxSuJMXM0Pfc3dyg&#10;UDRNM5ncaja7jrqdUTUtIctY5won/RcZt/w4UColxqopolLEAlYmTwqjKZ2lLBzz2YxZ2zJvW5mn&#10;yBgtBvJlOeUPrQictTGMwbPZ9WRJYmOcwVUF2u3bsOTY05QLjjnJ905GC+Hd+8kkbBQhPJL3J6eD&#10;EWjKYn4RUwJjqNsZX/30J1y9fM7LL17y9U++5uWrFzIWFJbnL664urok50hWmaq0GK2pSjHBTyGS&#10;gpitRO/leWS6bsft7R2FcyLkt4asNZvtjmH0GC35STEQK6iqkqapD/dXzF7h7n7F23fvqataTFNS&#10;RJHQKkmOCEUYA2PwBwPtEAIhera7Dd989x0hBmazlnEYCT6KeWvKh7nJ+0i/G/Ahoo2d7klJUoak&#10;jORohpGu2xDCQFFVPHv5ErThzdu3rNYPDF0v6+ip3ycm4xqtJqPQfDAMaRoxjM5Tzioxfe9u7WQ0&#10;YD9+5zSta1OGpp1LbseKSc/q4YEQPFeXVyzbOc5q/vm//h/PRTnnOMc5znGOc5zjHOc4xznOcY6/&#10;t2HPl+Ac5zjHOc5xjnOc4xznOMc5/m7xGPH6VLj6NwnTnyooPH3OKZn8WLAMH8XEj73+uEjyuCj8&#10;KfH9U489RnE+Pc/j5+/JHKfvd/y6vQj2sc87LfB87DiOP+v0tceFnMfXZ//vnlZ7fKyPibD38di5&#10;HJ/TqTHAU6L546LPPWnylKJ+SnL/XEHp6fOPz/kxA4Hj49lTU06v3en55qkI/lT0fXqPj80Inmof&#10;p8f9VP84vj/Hx3H8cyz03hPYH2u3p/fnlEZ1eq8/V0i7L7Q4bZ97wcJxmz5te08J+k/76um9OP2M&#10;fT9+bNx5TDx/+venzCUe62OPvfb4uadt97Gx59QI4nP/P+3Dxk4FnPLgo+1lT68+qGlPzvmpceYx&#10;443jdpRyxrqCVhlC4fF+oOs67ERMsZ3BOFAmY8uCohoYq4F+t2O73RK8nwpIhXB7uFeoA1VH7atd&#10;JvqXUK08ZVGKmFNrMJquV1hbUBQt9dAxDpahN6zXK8YhQoZf/vq3fP/99/zRn/wJ//Kf/zPms4bt&#10;wxpnFdkoEkZE4sYcCqVyijDR4GMIIkdXCohSCG0hofA5o62biKXmowmEmgpbGaWwJyRiioQUURme&#10;P3/Gtnsr5I0MXdcTwsgXL55TVSVx02O0ggTJRyko1ZrRx6lQNJNiPIiOtVaoHCch8mS+og1104Lq&#10;2e26qY9KKeyH6zv6YWC5XEhxoJFrbYymUI66rvD9SDd6Qop0Q8/DdsczH6hLIdqjRYiakPbgxBGB&#10;lDLj0EnxkjVHtC01kX6LSRyTWS6XMgenyLNnz6jKkn70rO9vGf3I119/JUVrCA3NaIvTmrDryFnE&#10;2dYVoPdCY4urSoqipm4aYhwJcRKROktUmThGtNVCbQGhyDPR5pJQuY2zRIW0BiXmAFmJmC6lyDiO&#10;UlStRCSsteb1q5fstlu+/fY7mqY9iLitleLyYSIde+9Zb9ZUVUFpLcuFEOpV0kKAT5miKBi9FHqn&#10;UQq4c8pigDCNtUpzoOFpY0lTQWK/E7LOMHp0cFS1iPK891K4qjVOKwpnSMGQRiE1D31PNAajDTHF&#10;AyXPx0TX92hjaZpW7iWKqgY9FYMnkOs/ibB22zUoQ2Ecupwo7Q8rwtDz7OKZiBSUFlJkFFqd1fpA&#10;3xOalLTlGKXNxyAifpTBOIVPkawNpmzQRSVirsWCmJPcL60x1gl5zSpKpQk+opMmK6G/1mRevn7J&#10;GMZJeJkms4gecgklE3nN8rBaoX7y1dQvZWwuywIQQURdV6SyENOGZDFlRcoaXTiCiuSUMcaxXvf8&#10;7s13LBYLqrpivd5w+eyKsm1JcUQFQ+gjwYv5g7HS96NSjP2Ic5Z2Pqes64n+1hFTJKlM27Y07Qyy&#10;xsdEnIw1gh+kIF3L0eYYcEZTOCn2DjFJEShRxpwUaKqKHIUop/YmQCkSQyAgxKZ8ICEJlUkoe4nZ&#10;csFX5mvqm1se7qQIuHAli+WCq4sFs1l7EL/v11GjnwrVJ0L4u3fvWCwWPKw39L2IxPp+4Lvv33C1&#10;W3J1eUFhpdA+eBFaO+0oy4rXX7zG3N6x3m64v7vn6uKCsqooXCmCjTjNOzpNghkRdQt1T6iCKoNR&#10;GmWdiOxDxKcdIQXqwhGVhgIZK1LEB0+Mnr3cQIjdewOSaT5XiuSDXMNxYHV/R1XXlJWhrWu6zfog&#10;+EgpoY2lLEpAxM95uheyFnSYQvp9DBE0JJ0wSuY0KVxW9D6IKA3wQWjYKUViDGIwkQKb7Zq2kYJo&#10;4zRV1RCGqTAYDuJ0FDKmazUZCGRG7+l3OykYT5GQE34cgUz2A9EPpGwOJjbkyHqzoiwKnFHkmBmH&#10;gdznA6EzZTGS0Eqx3WyYz1soarokbbaeivWds2RfMIwjs8WCi4sFOWXK2tF1HUpLv6ybhqZpiCRU&#10;NpCh7wbu7u6oqpIwihB8NpvhQ+B+teIv/p//m1cvXrJ52Ez9KE1zlShU+n4gpoBzYgiErBhAKUKK&#10;+BQJOZJIxBC4WM7ZdQPjODIGT10XWF3QdQ/suo75rOXqcsFPvnqNjoEwdsTocVaESVoZtNVsNiIi&#10;3/mRmDIhZt5/+EDwMsaXZTUR6qX/Z6CsKtJE9HtYP3B1ucAHEQ7ETc/Dd+/odlsuL+Zoa0UcPtHV&#10;Xrx4wcVyibEGExNt2xIzVGU9iWQsxmg2dcXt3Y77+3tm7YxZXWKdoiwrrLUyXudMVZVooxmGnpzT&#10;ZJwjcwEg18ePMn+nKAQxMpvNhtX9is16Tc6Ju/tb6a9W4+NC1qkpY50RyqLWkzhJTWs5J/s1RMgV&#10;gpex1TrKssTHQD+tCfbmPCFLf8oZnj+7Yla3VEWFwtD3I4vZnFk7o25Kvvndb1k/PHD57BJtxGBl&#10;Nqt59eol4zCw7QdZ3/Q96/UD87b9/51nOV3H5zQtl/O+DYogQoxM9CHPsTdHOihxTvZ2j+2tD3uC&#10;oz3oY/uH0+ef7q3z8T5EeJz7HjM9fPwaHtmH7fclnz5P5hCFVtJu2/mC7XpDjCOuLMVMRili1gQ8&#10;WYm5R8yaspljrVBeF/MZZjLfGYOfjJIiwY/kBLt+ZBgGIFOVjsI6VEo0pWITxLTEmoLN3R3/7n//&#10;txirsEZTGstyuaBtG8qqFJq7NWAKvvzqa776+mvaeoYi0VhHXVXcr27ZbbdTvb+GFCFFdE4UxmDL&#10;kuScEDZHz7jrsCFRG4fWMr6nlHFKs5zNcCiGbmAYhHhfFFYERoBRSgSWPgh9dBRjJ/nYADHRlCVq&#10;IkmG5NHWEUIkjAPj4BjGfjJisvS7Des7zTAGslJUTcN8PicG6f/WOUYf2PWdiPQOLStPpM6auu+p&#10;2zn1rCVrESq67KiqmrZpKC9LDDBbzKmalsvdK9arB+5v71jd3tJ3a4ZxoHAF7WxOU9WQhdCc80ia&#10;RKYqR1lLxkTMkVKL6CnFSDKRuijRzmHLghwT3TgSxh5QLJcX/MFP/5CXr1/RjwPX339HPZ+htebV&#10;11/RzGeTQMPS7XYyXxUlJJmvw7Q/14jwCxR91/Puw3t+983v6XY70CJOLZysv8qypCwLlpdL2VP4&#10;IPtcFIUTkmk57X2sdRRVjdGWodtRVTXz5ZxnL15Ql5XsRUZP3w/stlsRzRhLtgW3q1v6MUBRUS4v&#10;+Id/9o/5R//0n7F88RJlxNgrpbz39RFxZc7kHA/jTkp726PjcYDJSG//nPTJuLEfm07zEMe5ksfy&#10;j48997GxZ7LKOAivn8rzPvYep7mVNL2PmgQ5TOc0uckdxq/9flxOQB3IwhzGPRELPpWffuq4Pjke&#10;NRGOySLwOrz30ZzAR8Xmfo74iNfMH48gf3z8yRzrI0aU+w9Txx/+yb07ug6Kie7+kaRsjEapdMjZ&#10;yi1Ln7QdMbGRz1dKDNOE1C7mNeMo+yPrDKEscUWJMY6iqqibgl1dsV6t8OM4jZHp4307OicRgyeO&#10;RfhKgTLgtCUZRVFYUlkSqhqVRQDvvQOtJlOwgrEf8Bketlv+l//tf+XN2+/5p//Zn/GTr77EOPCj&#10;n4wiDVYpEV5bMw33gRQSKieqsuDhYc379x94dnUJ1hLjADGQvBcxrpE2o0mUzmBtQ1uLsPDLL7+U&#10;HN1BPDj14cxhry+mJYGsFaUTmrdQzj/mzd1kYNePI6vVip0PlJWQ0EtbEOMouU9jyGOgrCqa2VwE&#10;8MGL4ZVCxvysSZO3gFbq6PhBm4jJInzTRoSlKE2pIBsZy2ezmeyt2EneTkM/SN5M6OL771MyOUYR&#10;41oxRkh52u9O5kpVXXL57Ir1dz+QUBR1TUAxhohxBcaIuDEj1PYMYsyn9/0rSW5h+uyqLNmGOImH&#10;C4ZhBLUjo9HK0JS15DVHL2LhDDlERoRmPWsaUhRi7j4fpLIYctqqOPSzvbHHGAPb7ZbZTNYz+3yR&#10;3ue1Q8Aoi7Yy0mhlsMZxcXFBM58Tk+RivfcMfUe37RiNJ/pAalsqV6IRAfGslb2UMyJiTVOu1Lgp&#10;9zgZg8WsyFkRQ6CsalarFaRI9fwZxopxY0oZpT6KUpPKRKUo6oI0an7xm19TOEfTtmhtsYWjqkuW&#10;s1YExOsHchhJw4AtHaRECmJio7UY+yktlPRhGJnNHTElMVBoavoh0HU7xpSIGZq2JebEdrdBmYhz&#10;JU1bQ8p4PzL4Amc14o0TplywiOQ1iqEbsQ6cLTFWRLDkJOZRk7DTTIT65BPOWrQtKGpZm4RpjhCz&#10;jsC3334L1lDP5mAsm92OYeh5//YdD6sV8+WSL776khBlT1nUDVnJPfEhstttyDnTNtLeogpklSkq&#10;MbRIIeKqkhA84+jR00yxN3lQKaGtDLzz+YKyath0O0xRYMoSW5QTuTvCJFo1SEIwR8mzWmNBa9I4&#10;yh5kDBhjWMxabCljxz7f3q3XOC2GmCnKmGOSojIF4+6BtiwxGV69/gpnoKlrHvQDY4xsR89ujLTz&#10;Je/efMO7mzt+/uWXzFxJ4TQ5J5rZDONKMA5bFJRVgYmJoRtYrVZobWjnMzFrytD3I7ttx+pBzBuW&#10;8wWz2YzNJvPu/Qe++uq1zKbeY6ysu7uuxzrDP/zT/5TL5ZK379+x23VoDXq0Yk6htazXJuNccppy&#10;ayOb9Yq+6xn6QUTtEZp5jStKgo/UdSlLjBQZvIxrRVliLfKakBiGkV234/bmhu3DhhSmXFIlBhqo&#10;j/n4qqxYLi54uL+j7ztePn/Jl1//hOcvvyBrTcyQtCYpTdM28p1Fijzcrxi6LVeLmRhCpECOAZ1l&#10;/ayGgWQUtrA0ZUnd1HT9iEMzbwoWTXXILSmVD6aUSstcpIwhxLX87hzaGowzqMlQWWsNQYn5Us7E&#10;ftqbVZXQ6aMYlRml0dN3DGPfy/dP+xyzNcSc0VM/NKWjaiuWL54Rs2EcI8Pg+eHdB9brNcvFDB8D&#10;pStRxjEmJoMHxHiKGTEkUvQMfc/YR1JSKAwazf3tCm0rotZgLcM4fFx0ZYX3AWMCVhnimCYznUxS&#10;iX5vKBrh3dsPLC/mGCvzW1KQQib6wHbTMYZR8mfaMI6elBMf3n/g+sMtu7HHj56r5YKkJBcSQ8Sn&#10;TC40KMsYkgj8ZxWmKMlKE1MgpERSeiKvO0Ie0T6y3Wy5vv2Oza5j6EdUTlxdXkmOLET0Po+fsphu&#10;IfNkjAlroa5bcoLbmzuKupiWYmkyV7G8f/eeonQYY+QYcsZWNa9fvSalyPt3b+kHz3J5xXI+Q5PZ&#10;7c71OOc4xznOcY5znOMc5zjHOc5xjr/fcRbAn+Mc5zjHOc5xjnOc4xznOMffMZ4qFvwcyXpf+LgX&#10;0e7Fu6di5cfoz/v3SSkdRJrHNJnH4jEq9FOC5FPB61NEnVNhM/CJ6PpUdHsqRj4Wmj8lqv+PPZ/H&#10;KPOn53P63GP6+2OC5aeE608d2+n9/RHd+YhId9wGjv9+fF2OBdOPiaNPP/f0eh+3p33xxPE5n7av&#10;UwH+Y/Slx4pmjwXfjwmMn+oTh4IO+JGY/fT30896rP2dvmZ//ay1nxzjY+d4XFT82Hl+rg2eCtuf&#10;6rf73/fX6DHS1+lrnhJrHxdo7v/mnHu0IPq0D5++ZwjhyTZ9TJU/Ngs4vranJhSn5hqn1/uzfelQ&#10;8csnY9z+mh1E8Cft4kdjghZqzWP38CDYfqJ4/PT/QsWDOCbURHNwk0DT+56UDMZoMJmsQbsC62pC&#10;2Yuw0Dn6rqPfdXLseyHiVKCtjtuyVJHLOSB0cTvRjHWMuLJA2wV+HCmKTBgcfacpC6HQ97uOGBDh&#10;1Hbg//x3f8E3v/+OP/8n/4g//ZM/pKxqjDOkkEkockiTuYBC6wKrHePgGeIoVE9rAY22EHLGp0RU&#10;SPG1dXI/JqFQSpGYRvAQdMDHyDj0UphFQjvLz/7w5/z1f/glq81mEtFZtCsYglzbsqwOlCxljFDO&#10;o4gtczYkrWEvAtQikBSamJCyPs4pGqWMFL0ZTY5gjSOEfEQktKQsgpk4emZtg+9HiqJg0/X048jg&#10;R3xMVEroSClFCEKFuVutyUqOMwwjZCHTq5wm6pcUruWJCJiVmsT5TCQdKcqezRoWxuCKCpRisbjg&#10;brVCGSMk5phQWYhJQ+rJZIq6wrpCRABKBNyusKQcRMQWPYU1RGNR2qJNJkcvpGQjtEURQAqRqCgM&#10;kYwyWojkzhLJoPcmAYYUp3VDSkIaTZE8UYSUgq7bCS3dmkm0Un7Sv50rQGmqukLpac6NEaMNKCnA&#10;NylPlLskhDTrqKt6IgEn0iRwLIuSbCOqkLHdOEP2CIV8otUXhTsIllPK9F2HKxw6SbFpnvDZY99j&#10;rIydtnCURUkxFeyGUa59jHGieBmqtiZrJrq6ImUR1aSpyFhPlB1iYPQRsx9HSSITTlFIUcZMtC4O&#10;YuE9iNA5Sx97xjASfaZqWhJSuJiSpmwXzK6egcooawk5EwGlHcoW07WV4xEyvBKRfJai5qIoePbs&#10;GZvNloe1EH1H7w9UH60UKQQ2DytSEAK5QdpgVZaURcO2EzGXFM1GUoZ61lLOWsIwThQiS78L/Jt/&#10;+3/x4eY9f/THf0zXd7x9/47l5SX/8r/4lyyaihxBYQg+MvgB6w2FK/DJU1QlzlnqpiHljFF5Mr3Q&#10;RIQIGGOirCriVPhoVIZs0FFogaYqiSER/CAkpyDF33L5pyJUtAjonBPimRWyW06RnCPjKEYBQm6y&#10;B4GRtZaYA1op2lmLs5amrFndrwDNqxcvMFoIf3EaU/dFwGYc6fsHiqKgqhtSStzd3zGO4UDIq6ua&#10;EAZub+5JKXH17ILCOJRRQilPER9FoFeUBYUv2O06wjCiPmh+pi2LizlN05C6Hd4PhBwxcSItaSG5&#10;OWNFVBFlTaCzIceROHri2BMHEYL4cUQ7IwWeyaOlwQv11KiJNOskCAAAIABJREFUdCgCG6Xl8qac&#10;5D+IOGB1d8ty0VI3lYiLi4AfpADbFqWYOGg9kf0yJBFlaqXJSpO10I5zyhA9KQ5kHPVyyWy5JCkh&#10;r2WliTmxXm/wQy9F8n5AacXN7Q1+nNHOG3yIWG1o2oUUVPtwIG7KOiuK2VH6SI1brx+oQkNRFFIE&#10;vtnR1CU6jtgkVO5IJlDT90Izc1YRwzARLIVWvl/bFFWBomC9foAYKQtDHxJffvGc5azi2bKhdApt&#10;S9rCkYksLpYYJ3qDpqiwhRGa5p6KqTU6KBHza83q/oH1wwNKJeqqoSgLYorcre7ZbDcyTqXEu3dv&#10;hby265gvlszmCz4aEiiqUowVirKQPkmmH3p0YXCFYbMdaZoKqzXz+ZyqqqjrirKyjEPg/n5FSpG2&#10;afjqyy+YNTVh2NLvxoNJgbWWsii4vVvx7t0HttuOejFHAQ/rNTe3t/zjP/sn7DY7wkR1v76+ZrFY&#10;ALLO3mw2FGXJ7d0tpIi1ht0Q2e46UEpEJpNRSwj+YH7x/Pkz1GTos9o8sFo9oLXhanlBCF6ELUrG&#10;+FlVsTOGy9mMpqqAOBWjJymcjyKYKsqCly9fsNttReBZFGQ/ClW1LNh1OyKZPniIGR2EjHpzfcMP&#10;b3/gD3/+U/phyzju2PVr7lcVbd1S1wuM69FKMfqBJN2RnKGdtR/FdSEwDAPzybggpsh2u6UbR1xR&#10;yvimDXkc0dZytbzgi1evSCEQxxFXFtRVLST5quDly2es7q7567/+JU6cYZi3LS+uLqkLx827d9zf&#10;3fHzn/+MOAw4Y2ma5m+dX3nMTO5YvPcj4y7FJzmUT4SVU7vQR/mK0zX/wXBr2is/tl88zp88Zg74&#10;yd4kg5oovorH9lnH56cfybf8iBVPjBORVRmMLZjPl2zaFeOwQ7sCkyCkTN4N+MksJIdM1gZblBRF&#10;IdR0Vx7EBNo6lJqEOHuCeZTi/6auWM5nECLJj8wXCxbLC2LIdEPkfr3FRzGbiH6kdBZHJnRbYr+h&#10;UyIMu75b8/03P/DLZ79FG82rl8/56vUL2rbmxbNndHWF9wHvI77vyMDFYkHwe6J6RGVFdWFRMaNS&#10;JqdAyh4fErqwzJqWy4sLckzkKMKY9WbNOPa0VUnfd+x2HVVVUzVGjI4KS9W2jKOnrho0YpbUDQOb&#10;7U6ImVnWpCToux2b9ZqiECOJtm3RWjMOHm0N67Gn322wylBVFUMHq/Wa3dBjnSOQxHRqahNNWdN3&#10;O1bre8Yo/dU5R13XXFxccnVxgbN2mosC1jgp6ciWqmpxrxyW5zgtpFaVE7vdjn4YJ5OagB89wUdG&#10;n0TsAbiyErMkrVAqi3FKLeusm5s7UvCQQevMYr7gJz/5A15/+RU+Bm5Wd9RNzYvFKy4vLlguFoyj&#10;GA6s7h+mfYKWYTJFQgzAx9xM8pHNds1vf/s73r37AaU5iJXKyrFcXNC2M6qqoiwrjDUMYzftBRVo&#10;h8qyTpe5zoigxxbstjsK67i4uuTlCyG/P2y29MPA/WrFze0dWmlsUdGPkc5v8dmgm5af/Mkf8ef/&#10;5b/g5dd/gC5qxPIqEb2I/1L+cS5nb2732JhwkMTvSc9TL/5Iic+orMTo6ig/e2rk+FjO8LH80o/y&#10;K5/JczxlevhUHiofj5OH8xUB72MmjSgl5grpE8uHH+VYT8/tOMf0WJ4oH34OPPNPROz7TZVSWtTG&#10;cKD1fvx7PnnH/eP60dwdn8kHPmYYezp/HYZypWTjkfe53I/j/nG+lkMWSA71k/dA4Vwh+SFrpz2e&#10;JnhPXVU46+i6HVVpZZyraj58+CCU9XFknERozjo534OpilzLfbv82L71ZErEZJBTMl8sKMqBbuhR&#10;k4nWMPQ4YwjO0TsxZfzLX/yK3/zuG376B3/An/+TP+Pl82e085YYMw7oRi/5I+MwJuC1l/OzFn2h&#10;8UHmodJmrNEEHwjDSOEstiomHXGWXJGrqMqCsqpoZ60YTlk35QJg6DtijEQlRPG90WSMASOb8Mmg&#10;SNquNobSCWE8pIRzJXkMbHadiK6DCF6VUhA1aI1zJWoixCuThKxtZNzY9p4Ug5gd1TVOFaCU5Ey1&#10;EZMYIGs1tWoxSyhNIbRoV4opojUonTFWyNT7/aox9qORThYCrUi2P37HpBDSehJVOCFFblcrsjUs&#10;5nNGH9luO64uFrLOmfKvkpxgMg7QEIVeKzRtxfOr51xdyNxlKxGF912HNZakNFTlJMKPYuQYEz5F&#10;dl1H1jBfLgm+R2lNWfx/7L1Xj2Rrdqb3fHabMJlZ/pzu0900TRKcIYcaOmkECJIGutCF/hN/li4k&#10;yAwEAQIkSBxwOE3PPnWqy6WNiO0+NxdrR1RUnsxqDjV3jAUUKiszI2rvb392xXrfx4tYec4HKC9n&#10;sRRFNIzW+Lqi3+6IMX4yyS3zuIc5r43kiihondFaDEe9M/TTdMhB7XZbus1O7jcm0hQ4Pz+nXq0o&#10;KLquo62FqE3OxClQyLJnEutBnNYobSTnM+dyrDH048DN3R3nZ2u8tXijCUM3t0NhoqC8nA/inFP4&#10;8PEjz188F8ODXJiGEWs99dqz8Jbc91Te4JxFKyVi9PkzLWMlJ2WMZdF6KleRUmGcJgqKZtny5vID&#10;VVPjlZi8qVLwviZMiWAz1aoVE6PFkhwD3faODx/e8eqrV2grYmSdwVnDOE1MU2C5UJScmKaRFIbZ&#10;e0Qd+rQImPPc1zXG1zIfhYhShWfPn/Hy66+43exoFiuUMaAtl1cfCf3ENEwYbbm9viUX+OGPfgDG&#10;gjFiXmTnc1eMNE1DCIFijazXszEnSotxpSkYY2WNPTKjRRUx+cyJFArWOn79p7/G//unf8qUxHBw&#10;Ne/97UxwTvt1WGmmONG2FVYbQkjEKZJDhCxmAU5rSohilpEkD2iNIYZA0RqLFdMy7fAms6wrxsrR&#10;dQOvnr2gaSrsbA637Ue6797x5t0H1qsF2lZ0Y6IbM2frBahEmOb5OAutPsYwG5Q6yPDdmzdsNhva&#10;puWHP/wBdV0TQmC5XBJj5PryipIybdNQeY81K1LKkNWcE54/86MQx4kpjPzkV37Cyx98xcery8P4&#10;b6oaX3mUkpy7ubmZjSwiMYwsFq0YauSAsU7WGOtBG8r8ecDl1eW81lniNNEul6zXa6yr6bqRrhuI&#10;GZxv0CawaGuapsE6g7IW4+QZ5KIwSrNYNFROc319zc31NXm5pmlbsFbE4/NabVRBlUiOE1cf38ka&#10;Mu5YLZd4a7B7sTkZmwNhmhgHRWkaVIpY60nTJM/a1wjDHpRRoNXBENlYS60lBymGgxalLDFmSomf&#10;fSYnn5GIIUgOiZHxM7O3EpO8L+CsRWUx09tsbrHeUZwnKcvivELpmYYexChib0ygSsQZMWMclcJc&#10;nFG5iikprDazWSBUzTwOYsQ5x7bAEDuMdnhXM6VEN45kaykpSo7PiKWKVrK+T+OAMy1lNktKRRHG&#10;wK7rUErx1ddfSy4/p3nMZgyacRLjSaXEFGCYRrQ2xPkMlTIsFkveXV7z7es3tE2LnhMkSsl6GGez&#10;WeXtbIZZkRAThFgUwxTEcJssOUXtAMPN5RXTMBFD4Or6iq9fvaSuK66vbmbjLw8KQoyESXJaWkt+&#10;LucJ5xJ3t7d0fSemZyrPnxUG/uXv/y4vvv6Kv/qrv2Qch/12kXJzR90syCXz+u1bVnWD817GbZwO&#10;RqGnOMUpTnGKU5ziFKc4xSlOcYpT/FMN8yd/8id/cmqGU5ziFKc4xSlOcYpTnOIUp/jHRwrjZ/++&#10;L8Z+SGi+F6w/Rlf+koh2/zv7v4+FqccFhPff5/h7v4xyfb+o+/i19+9RzQVc++uIMX7vWu63zUNi&#10;9y9d70PC9Ifa+osmANwTDfOpoOsx4f19cvVjotsvEabvhz4U3aUHjQOOxfn3n8W+7xxfw31x8/Hv&#10;H4utj00Sjn/vUDRx9PX94tOHhMzHbXB8vcf3eUy5PzZe2F/3LxPA719///3vmzPcF1wft8/+38dC&#10;9fvv81B//YcaShzfy/2+/VAct8tD4+NL/fq+gcS+bY7f70tj+yHK1kPj+vj7x8/wfrvev879vT1k&#10;XnB/rB/+fsA85Pge4yzKEpKMPhQ48sC8xP77UgV6kI7cb+/jrx8jj332vjOZay9NFwqnRWuFsXoW&#10;EZhZaGbxrsZ6oWA76zDaCmU6Cu2o5DK/nxRP7uleal/ZrWaTDi3kWSkKEkFrVVVYY7HaYo0Vcfy9&#10;8e1cjTIiIhz7jr/567+i63YYo1hfXOCreq75FgpZzhGllQj5C3S7bi4sYi5iF5JUyPlAdKqswxkz&#10;i3alkJajcTwMAyFNIjqa6VXOOXabLTe3t1R1zfn5OSAEVOsc1okA11iL846MEJ20kkIlXWDRtEJd&#10;Qgq2c8rkIpR15xzDMJCi0GCnICLvfU9o6orFciH0QaWkYEgrxmFkt92JcLoWanPViAiv5MzQ9yJ+&#10;n8X1Bfjw8RKtjJgcKBGzey9kXOscMUZurm9p2hZtpFBZaUU/9MQgFLScEiFMTONIjonlcikCkrsN&#10;KUoR69hvqb3HO8cURoZhYLFcsF6vZ5GojH9mMbbSmlL0gTK3J4iO4yT0FS3jagyBlLOInHKWgl0v&#10;5LgClPm9Rfw7Mo6j/H6MQvw2DlVgGkfefPdmNh0Qges4DlgjfdXs+7aSYrTz9Yqq8nMBqYjIRfQu&#10;gnkh1aZ5fZyFwsYcRPMi5pnw1lL7Cmf10ThUc3uIWLeuKymcTkIk1lqTUxbyTk6UGA9zzH4utc4K&#10;lZ5CZT0FiDlS1L5wD4ZBxLR7AcNysZLi6Jm+IwLIQMkZqw1n63NSjHRdh9Gatmlmyq4UYMv8NJNt&#10;5jbe76X6caAoBdoQsyJmGYvOezKz2B4t846vMdbP5MEMWorVZ0bjgTDY93L93nuquqHkwtXVJc5a&#10;Vsslxmiuri45Oztj1S5k/i3gncNaR0ExjoMU91cOY0T8hTG4uiYXGfPGen7++i3ffvuG2nvGYSTG&#10;xPmTJ4QYQWvatqZkhTUiNChFBNl76vZ+TKWY6PueYZQieeP25huKjMIYCzOpU1GwVmMUDNvtYT4N&#10;IUixp1JCgEv5EwdSfXpPZxyVd4cC7rqqqOsGa6wIxY0mzCLBT+YMUQTkBRGoF9jcbVi0C5wTAcl+&#10;XfFehMNXV1e8e/dBiNW+Ouy/mqaea/kVy+WSs/UZu65jGEZ807I+P5/7ugWj96sIu66bSd2DGIxU&#10;NXd3W6ZpwBhD5SspwCz7vYNGaRGb2P06WPJBcKPLbBqQEyWXWRQZySVRNfX8u/I7QrUWwdN+Gdub&#10;L6CUFOvvi6ZTIseI+JnkA/WwaVuqpsU2Db5tMJUn7MenNlRtS7tY4yovpiJkNOJkkErEecvqbIWr&#10;hKikNCJ60EpMHUrCWiHMaq25vr6lHweauoGZ3KdnQq3QpGQOFeL8bCARI9Y6hmGkzHSnkgsqFSwc&#10;iGAoEWiN08Rut2G33XF1dYl3Bmu0FI3Pc6UxmkXT4owlhgAlzsRmEfT2fcey8qxWy1nwINdnnSaX&#10;xDAN3G3u2G62dH3PNE7EmKirBuccbdMyDhP/5n//N2idWSxamrlPa2sZx4FpDLRVjUIxToHb2zs2&#10;uy3e1zx79uywV9uboLRNK2YAJTNMQYwrvGUMAaMUX796xcvnL3n65JybmxuePHtC5T1dN/Dtz19T&#10;lOI3fvOnrJZLwthDToRxOOzdYpA22Gx3dF2PMY7zp0/Y7Ha8ffueGDO/9Zu/Kf1HQ4gTTVPz7Pkz&#10;Uo68+/CO7a5j0cp6/+bNG8aQyFnIg3uTFmNEuHF7e8OybWkbT9s0pJzoup4PHz8SU5K5cNGiSmZz&#10;J0RV7yxnZyt+5Sc/4Xx9Ri4JYzQxRuLcZ0II0pdmAZG1VsRP1sheIAamaWTXdyyXC0qBECKb7ZYP&#10;Hz7w3es3hCnwzTc/ZBx2tK3HWk2cEs5UOFehsQzjcCiCz7lgrcFYS06JpqlRmllUqdh1HbtuxxSm&#10;eWxZtruOj9fXIh5rF7x49ozz1QqnFJXzOCvCeWMNy9WCuvb0fc+Hyyu0EYr2ixfPef70KSVnri+v&#10;aBcLLs7OuL29I04TX3/1it//r//7/6j8yjgOn52tZKreCwcfJrrf//pwBtyfK+fvffpznIuRvYqZ&#10;i/Tv51geOssdX8P3TO3mXMOXDPoeOqs9dvaT7x2dj7XQ0kuKTONI13XEGLFa6LbjMMq+tRSUkvOI&#10;c3YmMGtZO7X9RAaeTXKGcSTkzNn5OU+eXojR0Zx/aJpa9uQxs+sGpikwhkDTNizamvVywdlqRdtU&#10;MwFXUbLi6mrL1dWWD+8+8OH9O7rtLXkKXH78wDCMcxsZmqbh4vyCs/UKZy2Vq/DWUVkvpEXAaCM0&#10;dy3iEaMN3lcHk4WYRChY1TVVXaGN7DOtF7F03bS4qsLXFcvVisViwWq1YrVasF6vqBoxZzk7X3N+&#10;ds7TJ0LaW69XXDw958mTC+qmwhhNVXtZQ42a52VDmY2YqsoxTCPD2It4qSRyjqQ4MfUd/XaDolA7&#10;Mc/KKdDd3bG7vaXb3HH9/h2/+PZb3r5+zeXbX/D653/PX/7lX/DzWTg+Dh1N5bFaCR15XlOGfqTv&#10;e8YpkksmZ0WImW43kHKhahvqpsE6S1PXrGejEucc796/5+b2Fo1isVjw/MVzvvr6a9ZnZ8SU2PU9&#10;UxDzlovzc6wxbO5uubu7Y3O3OYyvHKLsuZKYCJUie4KSMtc3N/z7P/8ZXb+jbZvZVOGMdtFycX7O&#10;en1G3bR4X4GS/eYUA1kpwIFyaGtplwt80+CqBc1yOe+V4eWrl7z66hXLxZK77Y6379/z+u07fvHh&#10;A7thwtQN2Ti2YyRpx5Ovv+GP//W/5g//2/+G8xfPUcaS0cSZ7nlsqvEl8vp/TO72MLc8kJc4Ngh9&#10;LPf1UJ7oof/zHyJuf+h67wv69T6nUub8xZHo/P48KNmFL+SijnMwxnxmfPhY291riKP8TH60nR/L&#10;36E/mQMc54z4JearX8plf5Y3Ovqjvv/iw5pQHmi/B40zkT8H4f+cv1BK5tdDX9qvaWr+2jqs9SwW&#10;C6YpzYKzaT4Lfp7H+/S45H85mOccpdbUId8p5wnrHM47rDZzPsSirRHCrPMoY4m58O79O/7mb/+e&#10;qm5oa6HjKi1n9ZQSRgtRvm4aAPp+IKZE2zZ450TGHWbzqJSofCVUbSN5t2kWY+eSGYYeRaGy7pA7&#10;QDH//HPTVjFWkX2/r7wYlBnJpVijDwTWMu+bumEglcKL58/nfFAhZ8hzzkJE58xGawGlwDt/EBru&#10;zelEsC8GW9Mkz4Msbf1pv8MhJ7DvzylnUtrT18UAQc+5wv2ZOadMSYUwBmL8ZJKs5/csSJ4lxMTd&#10;dgdFMQUR+mmlmIYBrZA+M07k2TixzOaXehaiamMOJmNKaxarJd7LmqiVnIX1LI6s2oqiCilMUGR9&#10;BggxoFDUdX3YW1g3n5WRXGg62usUENFf05DmPIm1VnI883lc2k+jzGzQqiR/2ncjwzRRlOZus2Ga&#10;Jpy1bO/u2G630r5zPkbPBmhVJQZ81sxnyJm0nHOZBdcBrYWu3O06Ss44Y7m9ueG7776jn81yYog4&#10;71itVyyalm63xRhLN44sz89ZrtfEFNFKs16vOT87QxXZs1QzuVtrhVFQWUPtxYhVIefaUtJsaPdp&#10;LvBOzI585UDBFCLtcsnV9TXee9BzjhmEWj63+Wqx4On5GV+9ekkqhZACN3e3tIsl67NzfF0T4yQm&#10;BSkSp0n2OzMRO4aJMMk50CiNUZ/6cymFcYxoYzHGE6P0f8njKpq2pSjF2cUFi8WSKQauLq8IIR5M&#10;TW9u7njy9BnPnz9nHMaDMWEuha7vUVqzXC1JWUjZSiPGnhj2NjQlxXkJmOe4IuemGeYu+aGSqWrp&#10;z3e3N2IcVddYZyUvGOe+MO9JAZrKy946Z8ahZxwnFm1LDIE4jSiFGCikjNMaq4zMHSGj0BjnSbmg&#10;rGa1XrDZ3Epu1hpevXjOxdk5uRSur2+5ePKMcR63qMLZekVd1eQs584QEkVpcpZxdvhcpRTqumG3&#10;3bK52xCDnH+997x48UzaLkXCOMm9zQuAM5LHEVOMdPj8NMRCmunxaMVqvRYzUGNomoqq8jgDdVXR&#10;VhWLtqFqKuqmwlrJH9Z1BSBkd+fZ7XZobaFAyhBC4vLjFdfXN+y6nr4fGMaJfujZbnuZW1HEkDk7&#10;e8JyeUazWOKrirZpaJsKq0DlSBx7NAVvDVXlUbOhj+QH07wHyJSSSDGIwaVWrNdrvHNcrNcsF63k&#10;Q7XMdeRMiROh7xk2G4bNVkxI9WxkYrSM1zmfVNgbo94zR9+boM/LcS5iNBJzmnPjkRzTZ3uJmNP8&#10;/0dSkD/kJHuMIvnqOE2MU0/XdWy7nncfPqK0p26WkjO27tCnd7st3XZzyKdb6z7tizIYLWuOpsyf&#10;xUjO1WiFt54wjgfjSG0MGIv1HrSWnOWce/S1m437Jpm/s/wZhpHr65s5d2LRWgxfrAPvtJgCZ3k2&#10;0zSxXq9QGj5cXpJyEgPfnMVUcP6sw85zubGOgkUZK/lerUFprPMY65iiCPZjhilGxlEMg4Z+YJpk&#10;7fJVJdda4Ormhu/evOabb77BWcvV1ZU8kySfk8QQKSXTNA3e+0PeNaXEtt+hrRcDwpiYYuLdhyt+&#10;9z/7Paq65ur6mrvtjsI+Xw2bzY7tbotzjuWyZbFoqeuKu1sxBvnD/+5/OBXlnOIUpzjFKU5xilOc&#10;4hSnOMUp/snGiQB/ilOc4hSnOMUpTnGKU5ziFP8/40sC6uPvGWMORVf3RcT36WLHAuSHqNf71xwX&#10;Rn1J+HosmL0fX6IyP1aUd1+wvf+9lNJn9/mQ2P5Y3PzY9d4XcD/W5g8J+r/3PkURY5IPr+fnoLUm&#10;zwVa94XAD9Hcjsnh92nhj9He78f+fpVSUvAzF98ZYw5t9pigfv/z+224b8fj9/4SMf7+M3lM3Hz/&#10;Ph8k2x31we8JFB4xUNhf7zH9/aHnenhG81jZk8gfG1vH13csethf3/0+8VBbf0mc8NBzPP73sbh+&#10;f61Cz378vb5EiX/sOo7FFcek9fvP6SHa131jgC/Rwx6kLj5QZH3/eR8XID4k1n9oDuOxeUspjHO4&#10;2WCjzELs/c/2r9X3ru+zQuqZtvWQ4cb9/nNsBPEQIX7/frkUIcZai7MtJkVMndDKYbSn8lFETaPG&#10;GU0/C958JeKLoe+YhoEUhEAUU5rF6gq9vz32fayI8JAyi+akba3TRBUptcV6xThY3FhhfUO36xjH&#10;AaUHJqUZUyIrzf/9Z/+OP/2Lv+Sf//Zv81/+wR/ww1cvyGTGMKFUIcSeqqpo2oq69kxjL0IgVVA5&#10;0t31dCESU2bZrqmtoygjoqIU0KWIUF7pT2LBKWB9xWLdkmJiGAbGGIBCWzlqK69vmnoukHI444XG&#10;VRKUhLWOnAsqTBjn8K4SYWOKZJvpxyDUHO+l4CgFchbThMoJEasPItiYJkeOmZQK1kuhdkiBGEaM&#10;1Thvcb6ibRdY62ch4cSHq0s+lMyPfvQN1hpSgappiTERQ2TVtkJmtCIoNdoxxFHIMjnz1Q++lmJn&#10;JYWJOUcgohEy69RP3AxbxiACupvra2KI/OAHPxSTBK2YohAIlVbUlcNZMQBIgLazyKjMxWhaxoia&#10;RbcpRCkGRYTfWluM1UxTmovD9SwCEHGl1o6stBDHSyYrQzd9EsBuNzvaxQUFaOuKH7x6wTAEqmaJ&#10;MtJHq8rTNjWLRmhs796+xVmNNUKCikUKTNWe2qUVWomcOcVADBE1U7iFxq0wSOG10UKSLyUzDhNa&#10;SVHeorGMMTGOEyn1GC3F5361kML1EEUINlNupPg9oIxBOzWT3qSIXbLmCiKkkImhR7XM1HeIqZBL&#10;wjuHAtbLFduyoR8GvDHopmUYBlB6FrQXcooMY6apa6HSGS3FwlHEX97Vck05yX1aIQUfZHRazCI2&#10;H29Yn61pqkYKfpEC5pKzFCJrjTqaL7Qu5BjEnKgUxn5HSom6qmlXC8LQQ45SXO0tKicunpyzWC7Z&#10;9SPWiLAhIQWkIUob6AzCVdJ0/cDt3R1n6zOauhUavZbi61dfPyOME8MwMo0T1jqeP3uOyprLy1u0&#10;svTbnrPliqZq0VYMNTSFUoTaNMVMP4WZsmeJqaCNiKAKMMVJisQNKGOwSgSMMQT6DnIrhcBGG3KM&#10;qJTwzpBUEVF4KuRSsMZgrfRFlFDLrRKKlVKGKU6oLAJdnQqqgLViNDDFAKqwWi/xrqKuapq6lTFX&#10;tFBQlSIrUNax6UZ2wwjGslqfsVqt2d5thI5YVeQUCTnApLC+YrvZcn214cmTZzjvUSmIGKLAdrdB&#10;GcvT8zO6bmB9ccEwDPRdx83Pr7i5ueXXfv2nVFVFGcpBmJFSgJSJeWIaxTxEKSGTZTLKaLTxlCRk&#10;vBQStyFS1S219yiXhcaqssCtCuQY5/VZz/sCWQ+8sVCSCN9LYbfrMXouiHUa7Q3W15iqEcOVOKFi&#10;lDZGU9UNWIPJiqpkqlRRciSECRsSuQSUBl83xF1PSBPTNFCSCN8b5dBGz2IXx2az490v3kEqPL04&#10;I85nhLZdEXOixIAuMAwjKQgF8f3lJSEKJfJXf/Kr5BDJ04ixhWEYCSHJ2CuZmAK317fcXN+AMjTe&#10;EacJa8T8JKckc5fZEzeFipVSQqWCjoFp1/Gbv/pjpmGixEDVLsk5c3Nzxc3fXdL3PdttxxhESKIo&#10;LBcty+WKZV1RXZyz2fT8zd/+He/eveHXf+1XaJpGaJ65ELc7nBORaXaJ19++odsNKA3LsyVt0+K8&#10;ZwoBhcwjKUeU04SY2VxtKMpwdr5mmse41gpiIqZCVdegMstWSKTXV3eM04CrFuy6nncf3vH0bIWv&#10;PN46ppzxxqKsGFu0TS0GCr5hiImhH1kslvgqstttSHkkpQmrLKvzNUZrNpsN1zcbFssli+WCWArb&#10;KbD2c7F7yWgUlfdAksJ+rZmmAdVYxqFnGEZu7jZoZal4yC6VAAAgAElEQVRrS86FbpgLqqOMu9XZ&#10;Gev1iqat0VozbERwKnO2nAEUiLnLfD5erVcihE2ZynlAMQwTL59ZuruOq6sbctbEHBn6HXfbDctm&#10;RQyJunKsVzUlw9D1hGaSIv0cD8ZzoFEqS9E4YrzhNIQUMTAX+yv6cRKhR8yk2ItRw9Bh2wZfVSL8&#10;mg1imrqllEQIiarxqNmgIRfF2dkZ1mrWiyVPzs8wRnF3t6Ube2qlGMaAsZYnT55Q+eoflWN5zOzt&#10;+Fz7mOlWnumPB7OwI2Mg2fMrUo6zqLAchJUiKiqPCusfEy7eP29SPjHcHxO0PnR/j53T5KbUbE40&#10;z+NVzWK5ou939ENHGCdSyazPzqlcxfbujjAM+NlQQ3+WC5BzjVDFE9PQkUpGG8OLFy9ZLRdoyidK&#10;bVWRpgnrQBsRjIxh4ubujnHsefrkgrPVgqatWdQ1YRrEQKRouj7x5s1HjLH8yo9+yKLxbG+u8d6x&#10;ubkW46FSePHqpVAtFZSUUaXg0DhjqZ0VQymt8UbEWzklYgh048DNRmjvYZpm4f1MVDSWaRpljtRm&#10;FlsUtJGvSxZDkqQ1yUShMyY5562WLd66mbJrmMLEdrvjJmVUFoWOthrj/WxapkkuH0yhFk1F03i2&#10;3U4MjrIiZYVuqoOxUGWFwr5atpw1NXEMhCDCsMpXYtKQM74yPDt7wmp5JmetmSicJhEq5pTod1u6&#10;fiAje3uF5CimMWCcZbUSExk0VJXDOy80eqX48PEjN1fXWOtYLBa8ePGCdrGgFM1219EPI7lkYs54&#10;74V42QuZ3RrDYr1CAbvNVva/ezMdLeKp25sbPrz/wO3NDa5yPF09IeVEP/bkkjk/v8A6g6sqjBFT&#10;tJwzqiSMFq2z0hUKg7HgKkO7WLJcXlBm8etPvvkRL18+YxxG/vbvf87r128YpkBGk7C0qyUYz904&#10;0j5/zu/95/+K3/qdf0GzPqcYMZUREyxBL6oiZ/K9gdRDuc3Phuc8Hz2UV7xv7jif8g/C4uMc2HH+&#10;8bHc5D8kP/1Qrup4vvmSgP6h/C3IPvr+nHs/vyZi2zJrpz6ZgdyfQ8sj5pQP5bHmBAmgvpjD+mwC&#10;/t7r9WfXoT69wYEMr45fXebvfPbNT/mrx0wE1OH193J/+588Yjy5J1oft1E+zjOrT+RYZTQWh9IG&#10;5/xsXCg0clNV2HHEOYc2lldfe66vrzHaMI2DGGHN/e84F/e9fl0+PUNn3YFerwA9n831fNYMk8O5&#10;CtQWlKab5zxlHN0w8D//r/8bf/GzF/zO7/wO//yf/TaLhRiW9EOPtR7vKqqLBm2MmOvMJlTTOBHG&#10;HSpnMZV0Dm0ktz/Oxi9VVaHCJCaKGDGhKiJs1FrI4VpLTmRvzHFsKGuMxdc1IUVCSowxiHg6JYYp&#10;oIzGeUcYMt3Qg3MMYzr0YWssbhbVxSAGeCEWumE6GP4ZK89qGAPL9ZkY3aVMTvlgnNQsWirr52cT&#10;MZjZiC+JcN4aSoFpCihrCePAh+1Hlsslz548xTjJGcSUKCEeerMYVWYRQ4aJlMUIKjuF8xW73Y7r&#10;q0ueXZyjZ8OAuvazGQiElIklYhGjGus8TinJ640jd3cbQOGdxhlHKTNBvkAM0/w8pM8pJXO5917E&#10;+CmyrBezCV7BKkWxGlUcIe/FoWKUphSsl0uqr81sRpipqkrud36O2hi01YQYxZggJoahZ7PdUbcL&#10;VCl02y1WicHc3c3m03ibzfL6vqdpKpxdYIzGGsU4G16b2cQsx0Ak453j9vqKgqZkxeXlJV3fyRl+&#10;CjJmi4hC68pTtD7kaWKM6FmMf3F+Rs5iEFK3lZwhiuxhlFZoXaODgij9q6rcbIogouQQpI+JWF5c&#10;VQtyBh+nic3bt2Ki6isYOkoqaOeo65qPVzeSM+h71NlaxNUKVmdnFFWYgvRPp8WwZBx6jNJQElPf&#10;iVi1FBF2z8ZwYRyxs0FrLIUw55Dvdh3GWp4+fcbQ7WQ8KYONCeO9TMVa8dWrV3x8/5Gr61us8aQE&#10;FMPdzY7+6ci3377mxYvnuLqm5MI0TSQKVdOgxpmYjRh9OiUUeKUMyhpKzCijsNoyjZkCsg9WBmU0&#10;RSlymHDG8PTigrppMbPhIbN5X8lRzE1VATLDMFA5C2Sa2tF3O7rd3WwKKf3aOkPJ83RbhEitgX7X&#10;ixB5/lxg6LZcnC1YNBWV1eQYsdagcsEZg24856sl/ThgzYIpRrT3aOchJ7bbHVUE62pimOnvxoJK&#10;aK14/vwZH99/IMVIUYbd5o7a/5jaO3Jd05ktKUZ2ux3OGuyyZrlc0m3uZFxFKEXmr5gykPhw+ZFd&#10;31HVFdZpMcBIgVwyta9oLtbUtedmc4c2GlQSU8osn82GaWK33RFixLtacj5K4X3NYrlmc7eRcWAc&#10;KYFxBm0s1nmKyrh67v/WkUtmdryjpImx35KnAavULIa2lBzR3olQG/3pHK3VPNeIYZPSmqZpWDQN&#10;JQS0KlTGksLINAyQI1GV2Vh1omTobm8oJeOaChssOheMc+RUUEUMAmKec+yzMafWBmPmPWJRlDBT&#10;z0vBWDEozvvtA2rvajqvY5EUEzlF2VHqT+fcQsZoy2rZUC3WvDCeqj2jFEMMGWNh/7GTM4bKO1KG&#10;XORzOOs8RRummNFlwrZO9pMlH4zlVFF4X4lBinUYGxjHIM9Ta56/eEEiM4yjrJfWUFU12hj6bsAY&#10;y+3Nlg8f3nF2vqZpaiiK3W4HqrA0NZVfMUSZQ+I0HUxThxDoJzFtM1VFSEkMEVLCOU2YRm7ubqle&#10;NGhtyFpjKi8OA7lgrEWnwq7v6EPEYukHMazQxhD7HSlFrHOMU0Ch6aeJ7W6gXZ7TNEumIPmYXJLM&#10;MUaMstVsDnq814glYesKW1tubu/4+etv2W47UtL8u5/9JZW33Gw2xJzJQcxSja14+uwZy6qlri1o&#10;GMeRm+tLUkisFstTQc4pTnGKU5ziFKc4xSlOcYpTnOKfdJwE8Kc4xSlOcYpTnOIUpzjFKU7xnyge&#10;E6De/x3gUdHwQwLSh97/+L0eI4vBw0Tnh67pSwL+4/c5Lio/vv4vve6xNniI9L6PY/H1L6Mg3aeV&#10;339NzvK1c+6z35Pr/1wUfkz/uF/E+pAAfX+P96lvX2o7kEKPvUB6X5y/L3o9Jj8dC3LhE3FuL7K+&#10;L9a938bH/35MhPzQM3uo8P+hYtPjAt2H+uRDBayPEePvFwbHmXawJ7x8qa/dF+I/Rul6qP8dC5+/&#10;NBbuP4eH2v/+WD5ui/ui8IdE7F8aH8ChPY7NGI773/GYODYAeGg++dJ4vT+OHjPhuG/G8BnJ4oG+&#10;+JgI/vi1B9LaUWHPflwcU9geG2cHmtcD4/VQgMIsBLonPLk/xx3fx3E/239t9kVSRooZbeWZpokY&#10;ggiPnMcahzUOP05Y66kqT991TH0nRcizSCHMrxGyZTmQ1aW4+PNCajWLFZS2tO0S6yqaNmG3W8Dg&#10;qgZXSSGZ8xUh9AxTzzgG/u2//XO++/vX/Bd//Af87u/+NpV32FIoZp4jjOHi6RO8d8RxpMxFd8N2&#10;y+u379DG0f64mdt6Lp4G9Hy/Sgvltx8HxnFis+t4XnnGceTd69e8/vY76rqmbYXkXjuHdUIJKxls&#10;ZWmrijiN9P3Atr+b680zphRiiXjjUUVQPQJfSYRpkvkbBdoCk1wLUYpMx0g/jIzjhLEOa6UvxUle&#10;01Q1YZggC50tjNNc4FhYrVbsdlumKchYoEjhcOpgpqcv2gXaQEp5JmWvmcZnbHdbhn7AFYQybRwx&#10;RJISYbt3nr4bSCnw4cNHtDJCe0uJf/+zP+f8/JyLswvIIiYMszhvHHpSKVhf45XGGS9i9vJpffsk&#10;+ALnHeiWEETcU9kKVKQU6cNCDApUdTW/T5rbV4jXxtXcbq65vbnBKCkgf3L2hEnDD756hXU1xtfs&#10;djtCCBijWc2kemuk2FKouUKumsI4U7sildakHA8kelSZKVuJMk1UlZCsrLWz8YTFGBkzY9yPNSvj&#10;AjVT32X9aJsW5xwxJUKYhbkcrW+5UMiEmDGpsGgbmlYKq2MSqvR2e0OIkeVyKUWISjGNo1BQx4mh&#10;6w8kNuccBUOtK5qmJc9TkTOW1WrF7d0GbSxV2zJ2OwpS7CqUGzGQIM/ESa2FiKc0aEWJCZMDzijG&#10;sZdCw3mtnKZJivjm6zhev7XWVM5BhjBNOOd4/+49q9WaugqkONLWYlSgtMFqw7Onz5lyIuWMdY6Y&#10;M1M3YowGDNVMZo8xMg4DXbfju9ffsVyuWCyWrFdrmqahbRuePX/G5cePhBhRUYTg0xSomkLXS+Hj&#10;difF2HndUlcWb6V4Mc5iBKUUGE1dN9RNTdf1xCj7NZQih8Ck8ywMVAjPtqCdmYUm8mymg8i5BWsI&#10;ObOLPTmLyMItWpSWOUWKygvOerS20q+KFOzu23ccR1LSeO8oCYZuxGJJMQhdugScmYvUc0IVQxgn&#10;jPOHfWZd16zPzzk/v+Dy8orb25vP1gYRPYgZQgFub2959vSclCfGKTKMA/0wcnYhZPizs7N5DCS8&#10;9/OesXBzfc3zVy+pak8II9PUk2OiaBFVpBCJYfxEfCrSilopshJ22hQicRzZ7Tqqyou2Qol40Bh/&#10;GL+yt07zWpq42WxYrtb4usGKQwchjCQKzolyfpwmpqiwMVO1NXVdoZRi7IViHIpCZxiniNYWrTQ5&#10;KQiJcdhSKFx9eMfzV54URnKcyGm/hzQiNFdK6GTKcHFxRrfdcHd7S+1ECDiNE9BR5nsvIbLbdTS+&#10;IaNIxfB//J//F03d8vLFD2hrTyyJOEkfzanglIiDSkykEGjrZi6818QxkGdhNMwk1Fyg5FksUmSs&#10;JaHn1t5xfr6mxMJmtyNMIr78sz/7M87Olhgl9ONl66irihgjTV2zbFtyCmw3G7Zdz+3NLbtuoF2s&#10;WS4WB57oruv4+2+/49WLl6Sc8VXFNIqRw9NnT/j6668IYWK73Qo9T4n5xWbbMY6REMUAwsw0u8rY&#10;WahhyCnS7zqpq86FHCMxBHJI+KWQ5J4/fcqyrRh3Hf04MY4jxnmapsE6R4OimQIpQ9r1PHv+nLYf&#10;572wUA5DmGhWC4w1DEPHZrOh7zrOzi6w1lIOhgwILdB5dtsNw9jTtjWvnj9FUw5k8ZQi4yTCscVC&#10;CpnrymGdxmKom4pSCuv1ksWyPQhl27ZlmqbD2ptSJGrw3s5nAtnblSxilbZtyLtMXXvW6wUpwfjx&#10;AzEF+q4nRJmrcyn0fUdVO5p6xZs3bzFKaGKybqbD3LY/I5qZOOd9hdVC7nReoY3FFRnLzjlSFGGR&#10;8x6tDNMwUJbpsP8u81wXcxZxltEHSuhuc4c3ihQDy6Zm1dYorem2OyrnUBT6mVD9mInZPySvcv+c&#10;nVJCK/PgmfB+HiHnLGdttRc3zQTI2RyvFPWokd7xGfGhc+D+Z18UjZYjsC4PmxH+QyjMn+UhCiLs&#10;2J8FraNuW1ZnZ3S7LUM3sL29JZdIVdWszjSd25JCIAYxb1BG1kWj5HnqYpnGHikVsKzOFqyWKzFv&#10;AbQB7SuGsdBNUUwFY6afJnbDQNGai6fPEHKiUDQzRcSX3oPS/PibVzy5OMM5S11ZYhwZxpEpBYpS&#10;dMPArt8R4sTw/Ak5Bja3G3a3d+SYsEpyNlqLKZJGzonTMJJCQnuHsYqC0AHHUcbDomnJKTH0nQjW&#10;QsR4LyYyWtPv5PvGGNwshtHzuTPNAkvyLPy1lpjiQTyp57VTKy1mLgBJzBXRZTa+yKQcKDGKMcbc&#10;DcWgSSjGxMAUI7fXM8WQPbE3M3VQOcdqtWR1tqSu5fw1DCPd5g5j57kmyJ9pnKSRiuwfYhZxpfWe&#10;pm2x3hNLJsSAnQWbSis2d3e8f/cW5zzPn7/k2bOnNItW9qclk0UPTohCrvTeU3k/E1BlzR/6jr7r&#10;GHsRJsq5yBFjYOh6UogYbVgsFjRNg7aGHAoXT59y8eQCpeB2c4cylovlOdZ7hr7DUaGNRRWFQgQ5&#10;zhkWqwWLxQqjHEZrfuXHP2LRNrx/956f//znXN9sQVuU9mAslfNkbamWK/7wX/4uv/F7/4Kz569A&#10;Cy04x0BISSjNWs/i93nsHY3/x0z1HjIg/IyifpRbfMgE8n7e80s5xYfMOR7LeT2WvzzOgd2f875k&#10;qPiooeH9a+SQvHhwrn4or/bY/Pfpm4+biXx+LZ9+R2t5frOO+2CC8j16+/22O/xbcVCIKSGrkg+d&#10;4/ttVMqjNHl1uAgO973/+77x6P79JBelKMerSUHOhUqjrZ5punY+q3jGacIayzTPZ957jLUsFws2&#10;mzu2d3eMs3iv5HQgIR8/i3mrzuydIiJOaz/l6kqhaVqsdXjvGfoepbpPc79SBO8Y++FAQf671294&#10;8+4Dr3/xjj/6g9/n5YvnaG0ZxhFQVHXFarVCG8Ou72XuUkXO/VrhtJMcTYgHwW7OCaUqEQunSMoR&#10;rY2ICGMmzPT3nBP6KEdynFfX2mKMI6HQJoq5x0yWHwfJBxlrMN6y3W6gqri6uWK1XPL04gnWWjHm&#10;o7AJk5xPrRXzQtw87mXdHsaRKQTquj4I5lOM3G3usN6zXtdiwnFIZ2YK6WAWaIxlGHpyL+fBcRAi&#10;crtY8uTijKgUNhciA846tBbq+jBNTEHyGovVCnt1yy9+8Z4f/fgnaK25TZEpRjGb2255Vj1BaREu&#10;hxBJMdM0rZiIaY11dt5vWlIKc97SkEuWdT1GIbrnzDQOTNsdddXgjCFQqHyFcU6EpkXNn9fsx4QY&#10;KxiE4J4LlNlsQRVw1jKAnI2rCjeT7YsoyA8E45wlnxZjoOt79EwDZl6bl23L06dP6LpOzAVyYhwH&#10;MdqLcV7jLZp8+NpoCyUT87w/LKC14e5uh3UVpWRWyyV91wmlPWdub29RGi4uzqjEQQhfNYQYyN2O&#10;VMRYxDuD0Rqy5MecEdM+VJmN1RIqJ4zWGGsgadkSkg9zkdZq7jOgdYXSWmjGUfKhUPDWEYmSY5/b&#10;sIAQlEtmN+entDH4qqbPPSFEal/hjGG729E2DdYYefZ7U1rmeamIiUJJ0o+FGq6Fsh4D02xC4atK&#10;xnmKJDTOGIZxkD2YNvz0N34DZRzvfvEeV0kO5ObmhrvNE86fPgGt2Wy3cn6ZAt4aUko461FKDEdj&#10;jNze3WK1om0qyW1qI+c+BSZbEhk9m9EqM7dpTHhvaWmp2gVGW2JJqCzmhxqFU2JOpCmkmJhSAsSU&#10;yRrF5cdLXNPMovp5btcKo8zBKLbynqwy282dCNhVwWnDqlmQqkRdNSzbmpvLS25vblgtGmJWGHPO&#10;ru8JMXJ2JnNmBsI4sd3syG3hxcuXOGcOn2dYLc/7xcsX3Fxf8/H9BwrQ9z1vfvELfvrrP53zJLKf&#10;ncaRGCfaRUUu0h9MKSIyzooUxTDIaDFg3W538+d8iNlozDgr7kUlZ9q24W635eb2Vsyfqgq73zsj&#10;BuF749uYhIauUTRNI8YLYaJpW9ZnazEm0RrjLCmJiUSWDDqQUUpMVnNKlCnAFECLcWzoRYjtrEEb&#10;Tcpi3mCUEhPfDEXLXl0raGcjqj7I5wSphNm8p6DmcVI1NSkGul1HGgd27wbQharx1E3LxbPn1O3y&#10;QJrPeW9Erg+fC3tfkaPkH1OOInrPGZXUwaBHDIgSFDBKrrloUcY75+a9g4zH9dkaxUr+H61RrkZX&#10;LVl7xlRm0vmA1oYYg5jz+YoxJHLMOOfwTgxbVUqEFNhuB1aLGu20NJLeG/4ojKtgiowxs+k67sbA&#10;9XaHdp6nz55S12IwEmNCYTg/v8Dbjrdv3/L622/FQHoa+errr0gx8/HjJXXjmaaeEjKVlc+YYi6s&#10;FgvGGLnrOhIKaywxQz9MhDiPQa243m7ouo5msWC1OCPnQj9OYqZjDNp5tDPsrm+4urujqmVuOluv&#10;CFMPCqyzpFy422zRyjGmzMfLDQnY9QNDJ+YMKUaMhqZq5TOx/ecC5dM+O5aM9RW3t1v++u/+DmMU&#10;VV1TMPzsL37Ger2S/F9d8+76PRRF07RiepbFcMJbR8pJPrvQYj52ilOc4hSnOMUpTnGKU5ziFKc4&#10;xT/lOAngT3GKU5ziFKc4xSlOcYpTnOI/Ufwyes2e6HMsnn2oePB+UeSXyEHw/QLsx8TNx0WOD4m3&#10;78djxKH7dPb7RPH7BZIPich/Wfsdf+9LheLHIuLHfi7aMRFnpJRmRiKHIquHyPYPiaE/E+c+0jb7&#10;orr7FLjj15u5EPFYIP0QUepYfLz/3T2dYP/++z51vz89dg/3r+kxIfJjRgmP9ZPj6/2S8PyxZ3x8&#10;jftnsi80e4hm/1Ax72PFsPcNBY7v/Viovm/LXxb79933u/2z2/99LMJ/qH9/yfjh+D7u04nuv/de&#10;FH788+PC6i8Zcfyye3uIRPilcXpf0HG/je8LzR97z++12y+hl5W52O6z1zxyz4d5bv9/lCIikgfG&#10;y74N9//n8f0dzxn7gtp9wZw1+iBKwRqMsVjradoVQ9/j/JaqEuHoWFUMfU8IgSnMxZ3MRUS5gP40&#10;PyvUoXhmX0BrnBXyBgWLoxhLsyj4qmacJsZ+whlPt7vDOi30Qj3Sbzdc3+74H/+n/4U//6u/4r/6&#10;V3/Er3/zA1aLNVOK7IaRUsB6h0oJo6V4+vmTJzNVxNJ4J4RkCtpolNmT7ERorTHYzQ6lDePU8Td/&#10;/bd8/cMfcn11I5TFJKIS7720Y8oM/UjOUnBo5sL5bTdwdfUR4y2LtqWxlilFzCzKVnOx9tBL8W/l&#10;PcYooehmEdfGlES4wL5WXQThKYpoLIeEyuCto/IVfT8w9nMxWEpMYcTP4lN5/ooYhRzqrMVajdFq&#10;LhBTRBXRWrFolxituLmpCDHCFKmqhkXdCpFYK6wqItjPRcSZxYISgfd2e8v7D5e8ffuRl89fsl7U&#10;pJJJFLZdT+WNCPxzYRoDyiSqpsJrQwgTKUZSUqQiohijDVjHFKI8t8N4KChlePf+DZW3NG2DihNF&#10;Cck+TJlmteby+paff/eG7u6Of/ZbvznrXjNV5bk4X+N8wxgyWrVM44DWispbUhyJIaNKZtE2rFar&#10;uTBX1sJhyMQYMHPxXlV5FlnGQ4iJkBLD0BHCSNu283goOF2BEoODlMUcQeUi4pwC2sjY3VNstRKR&#10;ZlEz9Xb+GVqIUCFGcj9SlGXb7Xj77h1N29A0LdMYhICeC03V4P3AXbwjpZHKedarFVYb0iyaFiKR&#10;nQ0izCxClP9js+tYLJdzMaLCOE+lzSxmzId5h1lEprXQY5RWpJCojAiyMyJsoohpQEiR0vcoban3&#10;hY5I0bsCnBXy0NB1tHXDerUSsk5OlBhZrZbUVS00K2Px1kCY2O526Lm4fRh6SklMQzwYErx7+5bn&#10;z19gtaPyNUM/0Hc9Q9/zzTffsFwuqOpKRO9BCKQFWXeHYcB5TymRmDN33ZZUJpbLltWyEYLeNM4m&#10;Ge5A5Qo5Y5yTcT2bB8QQKCpTt/ZAkUtFaEAKWS+dkT2gLVIkmlQhTZGchF6ay36m+LRnV3AoXtwL&#10;XeMoJHshSMma65xn0azY3u64vLyirWu0gpwmYlFklYkporSYnBSlKVnIf6Ia0IScePLiGe16xd31&#10;FdM4YrQmTYF2uRDjhRDZbHdUlcdokcMM00DK6WAW471ns9ngnJtJzkKyv76+xVjD85fPUCozdj0l&#10;J0KK5AgxBFTJpCjUM1WKXCMzSTcmYsyElLjdbKibCkMi5XQgGHovJi9SvJtxzpNyR1GFmBOLmYAY&#10;QpD+XYpoCwtCQiQwTJHL62tc5XFVha+EoB1SEQosipghhQA5gRaS1DAO3N3eYexHtPUoM1NHtZa5&#10;PucZ5ik02rapePHiObvNFqUs3rXkpGeqYBTBxjCSQoSlQhmHrxqMqbm8vOXb12/45ocvGMeOEAK+&#10;rnFzIXeJiTxO1FVFqZSQa5Vmmmax5ryXO97n5ZIP3j1aS1G2VwqvFElnvLVsdyPX11cAnJ2doZSh&#10;mvuatRZnDOM4sFyIyGScerQSOn1K8PHjLS+evyIXMUJ5f3nN//P//Sn/6o//iBQjzjuePH1CyBM/&#10;+uYHjOPAx+srbubnUXlPUYptN9DtRmIsvHq1xluHLuDm4nqlNfPyTFM3pBgZUuL9u/esV0uePjnn&#10;5YtnfPXVS+5ur9lsNoRhQGuNqytc08icljPWWXLILNdrtBPSYAFWy4WMEadZLc8Yhont9o6+71k2&#10;LevlEussfd9TW0vtParAmBJ1VZFKwsxzQ04RAcbJ2mi0jKOcR7RRWKtpmgo7i4lyLtRNNRtlBHI2&#10;KFWE0KeEEDlNkaryrFZLYoxU1Zo8z2naGYwzKANNU837ikEK+DNMxlCKwS4WWOuxzvH8xXO8tcSg&#10;aRbNbAzGZ2dEEKpmXdcY4ygl0Xe90K+1ExHMJPsBKbh3aOOY0shy0eK8wzuD1WKAsVy2VLUDpcnI&#10;PsU5Q4qRxjnuYmRRexZNJfuxXFBklm2Dq2oqaw6CwCmEf3R+5b4Y/X5e5LFz5uHcoMon4u3hnDub&#10;pBydKx8TwX9PKHnP7OshOryIZsu8fy/fu+4vnRO/nGsCijpQlrURA4PVej0LkHumYWDYdVhTcJXH&#10;0zD2ItRJOcse21qhkcZIDgmtLEYXFgsvQrAoQnKVM5X3hNmYYduNxJjIaNCOKRVc2/Kj/8DemzRJ&#10;l2TneY9Pd4ohx2+sqm40uhuAAGKQkQtJNNFkMpmM/Ff4S9pwp520oCiSZhJFWjeA7q75m3OKuJNP&#10;WhyP+KKyMr8GRO0QpyytqjIj4t7r192v+4nzvs/Pfsaw3fD1t9/I+vHinHXbULuKEBJtk1kuGhm/&#10;MdJvM93KMc6e91fX3G23ZJ2FaJc956enrE6WXH94J4ZDZKKfCPNMiAGjhTDpx0D2mTmKyUxIM86K&#10;CcSOTkiGtnIfzQatE3qx0VTGFiH9SApCPdXGoZWmHwbZjycx43FG5ndnLfFAXKsW0HQtKSTiLM82&#10;tCrrFCX7xJzFHM05mUeR/+83W1JMtE1D11TUTYDhDLwAACAASURBVEPlapwzWGNQOaFU3o/ZqR8Y&#10;J8/kPT4GKlXLnmqepV9ZgzOW2Uc2/SBzhFJljROZ/Uwo+8hccg3b7cDr169YLDpevPiMy4unVHVF&#10;KEZMKUOc5XhZgXPynFdaoaNis7ljGHqCl/WUM5a6qkWAG8KeFD8MA3Vd0XUtrq5ZrVc0XUMInmma&#10;8Cly+eQpXddRVQ3DMBFTRluDURWVtngfqBvDy88/o2k7godhGDm/OGWcZ7788ne8evWGafa4qmWO&#10;cr+DNlTtgj/+iz/nL//ZP+X8xXOUs2SlRSDlYxFsKyE2p0LQ3O0eMw+K3w9zPw/lNg7zB/fnrYfy&#10;aod5jt17TVm77uab3T7h0IDyH5qj/pSI/bHzOhTxf8rkkn1GQNpOKfYC65zFkOX+OT2WO/zRdZB/&#10;mOb5Pa//gdC+iBUfyzH/QLh+3+Tg8G+H79k5QxSzqJ1YPKvHc9k7cRrkjx+lFBr9oCGk1mb38pK6&#10;Kn2qEGRNoZsbY6jqCm2KoM5onDM0VUVverRS1IX43LUdt9fX+/31PI4/zCWSUOnAcFLpQq/fna7B&#10;Wl1MZqSdOm0w1tF2HXMxfZymEWdH/DwzDAPj0BOV5v/6j/+JL7/+mj/9kz/hn/zZn9LUNcM4krLk&#10;Abq2JRfStAZZF2oNSYxrsip5LWvJ/uP3EiKGF7NBpSBmiCnv98KUPPxuvMqeqcboCq0dOivEQNGW&#10;9V3a3wvZA8oa2yk5j11evm1b2rbGB09Ti4gxKzHHDCnhZy8i4GK0Ms9zEW86qpyJSmN6y93dBmMs&#10;J6ensofVmpwL1RcFxtB2C/pp5sOHK6Zi1udD4LvvX7Far7FNQ7XLA+REymkvIh/Ggaw7Lk5O+eUf&#10;/RHaVLx9944nT57ys5//nKZyQKRrG0xdE0NA6UQ/DFSuEbO19Qk5pT2BXSnZY+nSD0Pw9LMn58C6&#10;qdEZ8ujZXt2QO0/bLcSkBTHODBH6caZxFmcNGTG+Jcm+MaPQ1ohJVc7kEMu8oko+0WOLwcNurKcy&#10;EJVStG3D+fk5QSTPpCI8ps1YYzk9PSEEMYHc7fPHcShCzYBqKsiJylXgMloZQgjkKLnEGOLelG0c&#10;BirneP7sGbe3t0zzTD/0xCA5kDnKPjnmhK0qYplrdjkqrRTRByJikpmtwc9B9is54oopUYyRuqvI&#10;Svq1SoGYRfAr01Ui+MQcNqQsuYOYk6wpyqTjrCNnGMYRVzlcXaGNIRZjRpXl+W9tRV3lImhPqJSJ&#10;s2cq+ZGdIaq1hhjy3vAqFZq5KrnrTMZqS107dMxM00RdV6xPTrjdbIhZ8pmb7RaFJudIt1zyyz/6&#10;I66ursgxYYxjnCduNzd8/pPPiVHyKPM0028HMfScZrquIwaPRmOd4dpPbKeRGDrqSnJcWWu0SoUK&#10;LeZuRukyl4iMuq4aNv01oR9o6qb4jiQMikpbyTvOk/TFnEk54KwiJQ85MY0DIUaaxUJySkZyP8oo&#10;UCIa90kMmKKPRCZcVdE2K0L0zH6krSuauuL1q9eoHFl3LShLAG42FdtppOtaxmlgHkHFhDG25EDn&#10;veHDXIxiX15eslguuf7wgdvr91BMGm6vbnj35i2z93vzA+McKXi0M5I3zRkfEzntnnUZg8JqTUgZ&#10;P02E2pEUNJWTZ5HSkCjXmjk5OeGu7/nq66/45S9+SVXJXG2cGDHoXX4sBUJOqKxlP5IklxVi6cvO&#10;YKtK5pC7EZWRcyDgtEJr0GQxlDCWqBU5BiIe0B/N8bTGGTET9LNnHgYxhStmkH6acesVWhuGXV4s&#10;J3IK5BQgRZqqwmRp49wPXH+4wdqatrEo65nSHX3biOGHq8W0NUreR0wDD76LNwatFdM0Mk0jAHVd&#10;UdeO6GeSUhilZG2aczEVFXNP6xzGWmKYJX9SVegsBjLKWKZY+raSeQ5jGWZPiJEUs5iQ6N19k9yo&#10;0VBXlhQyYZ4ZppGhv+VkvaSuaxTynZcYQGSu77bc9j3Xt3f0IaOd5dWrV2RgsejEgDEmpmFLDPD2&#10;9Vv+9le/JueINpp+0/O73/yWoZ9ISXFyskQtG3o7ohcdN9e3OGNoc+bm9o7NMKJshdKOeY5s+5Hb&#10;uy3WVLx4espysebvfvdb7u62ONcQi4FKXSWZZ5TkiX771bcM80zWHzg5OaGqK5L3uKqicpZp9gQ/&#10;cbPZ8uF6y7ffvQNt+P7715ysW9pO8m45UVzjFLaqxG4yy3fGddUSFWw2M99994phGHj58hlVVaN1&#10;xWK1JoQZyHz15ddcf7jixbMXGCOGJ4vFgrp2GJXx00hVt3RNg7HuWIhzjGMc4xjHOMYxjnGMYxzj&#10;GMf4Rx3mr//6r//62AzHOMYxjnGMYxzjGMc4xjGO8f89/Dw8ShDbxV7UVOK+0PSQDvRQIfXh5xzG&#10;/ULMT1HM7pOL7tOFfp9g9/6xD4nbj73noc99jOD9UDxUNHooZD4Uq96nij9kCvCRjKt/8Lr7VO2H&#10;aOKfEvjeF/s+JiD/1L19yCjgUIj70P37lOD6/t/u/9xv18NjP9Q/H7s/j53DY+3wUJ+83z4PjYeH&#10;7uun2uG++P8hcvhh4fB9Mf1DBKz7fzu854fkpt25/ICU9Mg4+JR4/6FrOTzGjm74kOD9/hi8T4k/&#10;7F8PGQo8dl6PEboOC8B/H6HsoWPd70/lF/IvhMS1I7GVMlChpz4ytzwkitn/rnzWY33z0CxkPy/E&#10;tId2few3Ukgplc5aeEVKC2lLlyKYrERsYSzGSmGyiKWFZo22pHw470uBt8q769lRfA7pYOX6Cp5L&#10;G4PWhsoVeqFS6JypncNZgzEJa7UQ9LQlZxHevn7zll/9+lfM40jTdiwWKyhFc8kHEZcqEdigRXB3&#10;fnYuNFFjhTKUkogZC5UiFYpRPwyFNhXZbDbMwe/bd0fyXi6X+6L6lDPTNLLdbumHnrqpubq6ErJM&#10;ocSrXArZNDgn1MXZe0JMe0MDlUEZOc7dZsOuSLZyFqsNy06Ihjvh8NBvyTljtcFZjbOOqq731DOU&#10;CEPJsF6vqSopcJaiPyEzdm2HQgSIKaePdLkUpQgxI22upYDXGl2ELULqmecRHyIoS0LTdB1XN9ds&#10;+p6cFU+fPGHRNlJwTRZyo7WFGKLwMeEK0dJZhw+eoe/ZbO6E8LozbCAXElNmsVyyOllxenZG1TY4&#10;a2nbGnIWOg0wjiPv3r6lnye2w8DN7TXfffMNdVVxcbKmq2uskrZLKZIyNI3FWoqgPxaaecBoEUG4&#10;Qm/J5L2Ay/tZSKRFFF43LVXVyLmW+XNH0Hr37h3nZ+diZFDEA7kIREq1cxmzMiJDKXDMpX9N4ygF&#10;gyFwdXVD23W0i44M/N1vfst//tWv+Oab77jbbLm5ueX16zd8/90r3r59T4iR09MTmrphnidCjNSu&#10;KqS7nWCmPBfI5CzCxLZbQBY6NGhOTtdYa0BlqqrGVTWxtLvVZn+vUmkja8xHwwmQQreDtglBRLSZ&#10;j4J3laGq3F604QoJrR8GXOU4PT9jnGYRbxTKe1WLwNNoIXLHFHnz5g3r9ZoYI30/0PcDt9e3XF9f&#10;8+HDB6qq4osvvmAcR7bbvogDJkAo64vFQgSsKTOOIwpFVTVM48yTp0/52R/+nKEfuL27FuOGFFit&#10;l7iqnEMQ4RlF4BtTlKL0GERYmBIpBiF9axG2m0Kl89OMUlAV2ro1hnmeGEpBac6ZYRgZC63UOkdd&#10;V2gtc7HRtogjGmKUudcaw2azYbPp0WU8Q5njlWaz2XJ7cyP9HREvpCL498EX4xzpK9dXNwzjIISl&#10;psHVtZgD7CiMxpBj5m6z4fmL5wC8efeGuqr3z5CYEnebO4wV+lldC5366upqv3aMMe+FIcPQY7Ri&#10;sejwfpaC/yCiNVUK2D+yLhM5irgjhsA4DgSfQAuFKOWEVhB9hCSmIMYIjctYEcJUdY2PgTlErGvQ&#10;VmjAMWVCyigjgvikFDFlEpppTgzjxDCMQsWzjphEeC+CFb2fY7XSdIslTdvRLVYs1ycYU4tBRPDE&#10;GNAKERYYQ4qRaZpFsIAQkMdxonYNWhvImXHo8fPIOI4EL0XFGTGXqZuOcZyYhpHGGdpKE/0kIhkl&#10;pDCrlAj+pplspPDVx12htZjX5JSLGDcV6pcTcmUsgicj65Awj0Q/Y7VimGa22y3v330gk3jy5JJU&#10;3AOWXUvljBgjGMNqtcJVjhgjt7d33N5uuLy45OnTp3TdgrqpePf+Hf/513/Dmzdv+eLzL9BIfzk/&#10;PWW1XnF2dsI4T2w3YmYjJjCK7bbn7Zt3fPnl12y2A59/9oL1aiF0Qh+KEY2MDe89VSVE981myzdf&#10;f8P5+QXPLi95+fI5lROaZvAynuumYbFc0S0XJAU+eEgiDEkpC3G0rlgsOimUN6aIzmV+2/ZbwuxZ&#10;LpaslktiCHz7/fecnZ2xWixFuDp7tFE4a+i6jrOzU8LkhbK87GTOSUkIdCGUMWpYrlpMIb23bYO1&#10;5bmXEtM0lfW42a/5U4qcnKylLVQZG6aI2ch7EVbTNDRNAyjGaWae5iKGUSxXS2xd8/lnn3FxfsFm&#10;27O97alKG7jKklIgxlDom9LXd2vEcRwYx1HmL61/8NxwlUMr4Wz6mJjmmbZ2NJVj0bR0bU3bthit&#10;qRtZGwQ/Y7Ssveuqpt9uWC5aDJkcvVBCYySESNPUOOeATFVXtE3DX/zz/+kfmF+ZHtzPodQ9MZ6Y&#10;xOxEqh/X7ocE1fzRAIsfm3Td3/s+tGd6bP/40B6Wg/1KRuaqjy/+wRsf/P2j++PdDqjc7/2+yRic&#10;lUJ+7z1TP+Jnj3OV4MY1+71E3TQsFgtylvV7lkWqzEVNQwqBMM/kKARMZy3jMHJzt+H6bktC0XRL&#10;Tk7PWJ2c8Ms/+mOePbkkBM+r129YrZY8u7zkdLnCWid7gxSAhJ8mpnHCT55pHLjd3HFzc8Mw9Uzz&#10;RMwimO4WHT/96U+pqgrvJ6ET5lhMb6DrWpkHnGPZLei6BcuuZdmJyZQGuqrZi1ftzkysmFyEGEkp&#10;UjmHNQZnDVUl4pG2atBGi/C6GG6kMr9578uaTEwJg/dM00hfnhs7Sr02ihgD0zhBzhhjqZzl5GTN&#10;qhDQz05PefniJb/42R/yk59+wbNnT7m4POd0vUQjz6Ld+PbzxDDPDKPsq7SxZAzj7IUoPM+knETc&#10;FyI3t7dM01wEhUV8Zi1zmMk50TQN1upCgU6slgsuzs7pugWL5YK6abFOBHKbzUZorVUFGtlrAtN2&#10;4O72lm2/IQah0jrnsFoEgv0oovd5Gjkvz58nTy5ZLpaYyqK1YQ6yfzRVxaLrWCwXxJjleawUSmva&#10;tqWua07Wpzx/8Zyf/+LnrE9OuL7Z8v/8p1/zb//9v+eb776h327YDgNoC8aBrtBVQ3t+zp/803/K&#10;v/hX/5I/+2f/jMXZGWhNQqOSgrDLCSjyXgCc9+2WUY/m4B7LIT1kMHqYIzk03NyJxFElp8BuiKv9&#10;/JCzCP124kJdDJpQ/L3NRQ+PfT/n8fvyt/fNPg7f92PfQsUPxN0c6sp3ubVUtqb32/OjwH1vVHL/&#10;+srvd8Lzj0dkP0fu5/KDNjhsWzjMNbHPFTySGCoflPbPnwO8fZmRPwrnd4JQfni48qodaV1Izfs+&#10;cNAPpJ8czvt6/2zYHV6MXTi49rxfV1gj5nzWGlnn7vIO1hYTn49mWVUl4l4ApT/2/Y+5QVX2RMWl&#10;ERF+l4QcSgl93jmLKrR5s893icGELev8qm7lOV3OdxxHfve73/HNt9+xWq9Yr9Y460rfkTWQ2Zne&#10;mZLjUiLszsWAsW4kf6H2wtUIxUhgd+93+xXJ/cn7XKEPu6rse02NKcYkUxGA5rK+9rOnH6cyscuD&#10;dNkuWK2WRSBoqJ3b3xdrLLaqD3qjkOln71FK1lNiLCLPBVknSf8MIXJ3d1fealgsOxFCl+vRWtq2&#10;Kp//9t17/OzxIcr8D5ydn+Oqap/7ybv1ijaElLm+vsZax3q1Zr1es1qvabuurAllLbVarzFW8oHT&#10;7NFKxHfeB7abLa/evkFpRdt0xOLgaa3FVTXaWLZDT4iRRdtAiJiYGO/u9ueknQVjiCrjS5rKOUvl&#10;qmIElcTIMSXC3tRAY5SIQynP32EY8DGiiumD0OiTGC6VZ79WCvGaM2SlmGfP9fUVbS176ZyFch9C&#10;KGspTSp7scViwclqKeuPnSFFMczdmSNMk2eaPbGYJEAua/oypxcTxpQTXddR1zXL1ZJF18navMwZ&#10;xlqZV3MmhUjKAY3a79V1ymhS6ZearlvIXqWM3X3GfEdiV0r602bL7GcheDsrtOq6whrDOE5c3d7I&#10;MXPGOTFGcs5iFJJ/KbRzqxUqJbIXIbyM+4N8dmnvXMxZtdb7CctY2Q9OxSBoLnvrpmupmgbrHPPs&#10;RcBr7D6fp7Sm7RpQmbevX0nfUJk5eJpGTHacrQk+cHX1nquray4vLlguF8QopgYKMasNxURmGMZi&#10;YupYdC3jNBND2psIKi3rAJnPHMpWDONETHLNWoFKGZNlv6+QfC8ZFAmVo+SlUma77Yt5TfluMSsq&#10;W6Fikv1/7VBKvjtISXJZP/n8M7pugVKw6Fq6bsHQy1rKWcll2coVM1y9X8cnH3BGF3FvTds2tJ2s&#10;neqmlnxwyekrpZjGnrdvX5NSJCfYbnt8CCwWC7Q1jNPI5u6OdtFyfn4m5gI+MYcAhVpOIaQbY7i7&#10;vWPbb6gqR1NXYrSVdwbTsifOWUzarm9ueP36NTEmXrx4yVz2eiC5S2stqRgxxBSJPuB9ICNGV0pp&#10;bGXlOwElRhQ5sc+tWK0xWovJnQKrMkaJUaq1DoUmTNPBd0qSLw7zjELMRXMMxOBFiO9nfNkTpRjQ&#10;SuFnMeQiZywarRXWOayruLh8IoRxrURA3lTY2pG1QdlKTLbKGjfG+NFMm8zr9++53W4Y54lpnpm9&#10;RxvLYrGAMi/mUNYQSkl7N418hpbvoFJO8l0HMu/ElDDWost3EmhFzNIfJNcR5Ts1LXNlRswjKyff&#10;jRglhgIpBmL0ZZ0m+fpUWlBrTT+MvLu65vau529+8yWuW3L59ImYcwDWSs50njx3txu+/uprvvzt&#10;70gxlPlfvlOpqhqFKaYkAWsNT54+o20b3r//IGYOKTOHiHYOayUXn0seZZpm1usTTtannJyeUTUy&#10;zo0Vo5sQvOQcE3gfmUPAVo6qbcUIsKyN6sqyWHSknPAhMk6Bt++u+PKr77i9G1it1/zsZ59xul5h&#10;jS6mtWIaRmnDaZq4vdswjTO3mzvuNluub2958/YtTe04PT0h58TpyRoUjMPAOIx88823pBBYr9e8&#10;/Pxznr18xqqQ3udpZuwHcsqs1yucNfyTf/4/HotyjnGMYxzjGMc4xjGOcYxjHOMY/2jjSIA/xjGO&#10;cYxjHOMYxzjGMY5xjP8f4rHiw99HdT+MQ6H5rsDx8LX3C68PRbi7132K3PzQuT0k8n6MgvaQuPmh&#10;czskxB8WWt4vKH/oHB8Syj5EAD/8jPvC98O/P1TQ/pjw9lAIvzv3+7/7lMD2oaLRT1HP79Om77f7&#10;YTveF8E/RNe+L0A+7CuPCcPvn/9DbfbYfXlMpL4jsnyKIn94bff7cCp0nvtCgofE3feLeT8l2P6U&#10;kP/ws+4L1nfv2425HR3GWrsn/+wIXffH1G4cH7bV/b73UBv9fUwjlFL7osnH4iExxqfmrofIZo/1&#10;/d19eugcH5qLHhLFf+qcfzReYC9m/UicUXui40Nj4+BDHxS5PHa8w/60oxsZ85G0lgVCgtKF4J0h&#10;x0T+iPLCGEfdKKyrmMYJk6GxFusMg9GlaLjCVB70FtVr5mliToNQhXUWATEfi8J/0J818jvYi9Rz&#10;lkI8RcZZQ/SBpnV0k2Pb36HdiLWO7e2WFCJtt6bvb/nf/+1/4Ovv3/CXf/mX/Ol/9ScsFyt6H4mz&#10;JxIJcZZrSgmnNcZJAeiucB2UFHEazTTOJA/j6PeFvUob3r59T9s2LBcLXrx4zmq1xlnLNE+EIDRH&#10;oxWBxDj23G1uUdagjClkkkQu40fvqac7unkZV1GKvFBZqO3WMM2BtqmpXEUuwndyIvjMmCPRz6Xo&#10;NFM5Q9s2oC3DNKHUTJykuIoslEHpQwhRxxpIuYjIIAWhiaQsxXLkdNA35bhGKXRVkWNg8iPzNEj/&#10;SZkpjLh2QSJTNQvQFXXlRCwaghRWKoPWrpCDRDTqQ2CePVUTSoGiRxfRyK4AP2URyWelmL0Ijdpl&#10;h60shES7bAkjQmqdPTlJ4WLTOPrtBpJi1bRcXl6ICHmSYsCQA1YhlEVXYauGrBUxl2dJMReIMTFN&#10;o4yTUoRrrfQP770UbvvEOM8kdBGPZ7quE9HOPJNSKiJM9vNwVqDKOMk57a97u90w+YmcchF4pX1B&#10;c0iBzbbn+vqa88sL2q5Bz5bnL5+zHQf6fqRuGmYfMLZi1SzIZN68e8+Luw3Pnl5w/uSSZrPdqetE&#10;tKwUlXPEFPf3e55mNrebInpUdF23p5mZ5KRPFgqxnz1z8h8JhSrvhfDWGJzW2KpCacMUAnEYwGlS&#10;VgzDwOWTp8xzMaPwHm80TdsSdoW/SSihxlrOLy+lDT582IvltQKjFFVlmGehIzttmcepELxgHCdA&#10;cXJySlVVzPPE3WZDCJFhGFiv11xcXsrxvVDj266l6xpOT9a8e/OO92/eMo4zL168ZNG0LDr5meeB&#10;k7XQoRORfrMhZiGqghTNKqWFSotCOYO2hmkKUuDZz6SYWJ+eYWsRSmCloD/tKHHW0vdbQgwioCWL&#10;WF3L83uaJ4wRerVzIiARwyQp8PTe769tmm9ou0UhQWdCCixWHU3jmMZRipqtFR+IlIgxkBE62jzL&#10;OcuzTHN3d8c4zZyeXXBycsLUj7z/cE1lDT4EMlA3DcM40rQtxjlCzHgfaTspFn337j3b7ZZnz57t&#10;RR9t22K1zLPD0JOz5puvvyXGRLdohECohVpdFeqU1ZrgRSSei9YyayVjO8/4lOnHCR8i+WRFV1Vi&#10;cpEy3s8kIsYIWTqmTNV21DEzh0waJs7Ol2STMHoqpjFKhI1G4eck1EREqCDyE2knMTqIRGQebeqm&#10;iBozo58EjqhE5GNQBC9E334cmcxI1TQEH+n7Xp6/TsQGbdPi/USMfi/ISqkIBJcLwiTC3tpZrNP8&#10;8S++wOE5P12Q/Ywu64AwDpicmIspgy3P8BwjNoMyhljoZboU9jvnilFSIuco9yInfIooEv3dBlc5&#10;2kWHtYFpHBnGgbZpyBkxN4iJaZ7oFp0IG6xcW0yR7bbn5vpaRPROA5GYZlSw3N1uePXtd7x88ZLL&#10;8wuuPlyJOL7rWCxafIjMcyGlpUz0IggctiKqzinxZ3/+J1xcnFNVhjBLYfY0TVRtSyjk35wzm7s7&#10;+m3Pz3/2cxbLJctlBylxc31FjGIUEwhoTFlry3N2GieSD1TGkWLGTwPWOZxbMs8jaENlHf0wMfvI&#10;yekJ1si5ZLIUa/uZrm2ZppGqUN5i9mhtcM7Rb3tSTBht9+v0uojrt9ttWQcrloslSgnhcrdHnGdP&#10;3/diYlGE/5S1qrWOeQ5oLXuHcRSRfEyJbrEglkJ8EBJiTJFxHqVPGAvK0S0W2KphUY693W6wlQjX&#10;xMgjUFcOjdoXviulpDg8iBjdaBHE7cRd1ibquhJaoavoh4kUPJVRIhIgY7SsoWIITDHRVDWESCbR&#10;jz115bCVI2fZB1jnhAaaIeadZDTR1BUxyty6oxD+Q+NHe0E+GkXtRHh7syyVDojAZc2c0ketYv6h&#10;CP6xffdDe/3DfMChOd2ncjvpYD+pjHro4n6cS5APejzfoD8qK3NWpKREvKcr6lZx+fQFfpzo7zZs&#10;brZsNiMnJyu6Zctge4Z+I6KdnNFoKlcRsoiirRZypQ8zPsx0XUXV1tKH6gYf4Ps3b+kWC7LW/OIX&#10;v+RsGrm9uWWaa84uzrl8+hTrKhaLBaaYTG377Z6+m4tJweQDwxCY5kQ2mqz3NmL0m56vv/qWi8un&#10;fPEHf0jVdLx//R399oZ5nORZmhLKWWpr8OME2WC0Y1kvWZ+t2N5tid5jgidXFbYIv9LeCEHjqor1&#10;eglFnGOUwbqK1XKJdQZjCzE2gbOy7wleDC9yETVp9VH04KwFCrXbFhM1JUY6zlW4yhKCrIsUmqqq&#10;CUHmhu32DtdY6soSxolhc0ecZ/n7NO3XzSFEcjbkaRZLJKXo+wE/TZjKEVISgVdWYk4VEtZZum5B&#10;t+xk72rEQCpMEyZl2lrE7qv1ki9++lO0tfTjSEiZ7ShUVZKslZLPzOPI5OV5FLxHG01j5VkGQsEM&#10;OaGdYbVoODk5pWs7bm5v6Le3QtuNkbZp6RYdRttiJsTenKNpOhHlaM1i0XF+ccbZ6QXdYsl29Hz9&#10;3Vv+zf/5f/Prv/0ttqqoO4WtV6QUGCYPxrG4uOCXf/FP+JO/+ivOn7/AuAoQcWMMfk+ITgc5q0Q6&#10;mBfUj0wDH8tFpk+QxQ+NEg9/9u8vxiSKtJ/TDs0JsxwUW5uP85aCkNMPjUxl2/DgeTxmdHmYT76f&#10;q71/3Ye5lt38l9JOGM9+f/zxODyYB4oxHBgNHv6dH+Q7Porh75nBZoVWWtb9qB9fVzGL28+T965/&#10;nw/aZ2zkWDrnHxmryLmlj+2Qy+t316P1Dw1NynHlUXQ4b8uY455Jwg/vVTq4/o8GAomSa1LSHjll&#10;xK+p0Gh3/QXIOwNXo3G6KnOWL6RZoabbylE1QsyuG5nv3rx9Qz+OpGHLNG4JXkwoDJC8L8JQI+Tb&#10;cg65GLBoZQFNVTcobXBVxnpPmZ6YjME5W8xDNMOwZZoGgh+JKfHt96/5X/71v+Yv//zP+bM//mNe&#10;Pnta+kjEWI1FQxFZG2cxSpF9JoaEyiLCHoaREH0xz0h7If8uv2Otws9CUq+tFdq1LoJEYzBVLXsP&#10;9VFcTRYDyqRk/FW2Io4jKWXW56ckP7O5m4u41qNmESWiRVyctIhatTYohIRcVxWVdaSsUEmeQ8a6&#10;Mr8bLBXDNPH69Vt5TpkvePLkkn6zFUGj5ZZFiwAAIABJREFUFrO/qhETJLkmzTwHYp6pPtyyXL/n&#10;yZNLlKsIKUqeylhimEq+uiInxd3NLYpM7QwhJTRC/baVKwJ9hbWO65s3xBBRxuKajn665suvvmGY&#10;PKv1Odo4fEykmNEWtBWxZgpilOL9jFOZ5Woh85wRIwFlxfAtaYWpa7kHWpOUKmvJ8hMSIPO1chVz&#10;iMQUylysmOaJcfYsVmvatiOhSFlDREwFVUbnRFtVWGPxPspeauhZLlpUhrauUcAUpjKuFUO/4cP7&#10;97x8/oxhnMWA0ChUjJLLigld9v4kWQuglAjip3dUlRMj0vWKvu8JIaDRLBYL1usVpMTd9SjfmRiL&#10;sjvTxoTS8jzQqqJyDYQRlRLaGuxuLZJiMfUQ4wuVxQSRlPeGENY4rAtUpELsViICNhZbVxhboaxl&#10;M8i+zmpFCC04g7Yam2SeH6MnR8lroTK2EuM2XfZN1lT4eYSS39LKFkOHDFnjlAUiN7dXZGuIUe5l&#10;yGL8uFguMMYyTZ4YRFWdjZhg5Bj57MVLvv7yq5IL1YRp5u7qFqcsuoa6sXz+2Ut+89vfMk6j5AOM&#10;oa0c0zTI/GscMWZCiny4uSERWSza8juPThqdDc5Ue8OSlBXGSHuGOUAlZga2GFLKGq8867IYCaoE&#10;OcjEsV6vud1s8TFANOAj1mWctsUgkWJikIlJ5v0UJppOkRuzN5i53tzhx4G261C2jE00DZZUOYYQ&#10;JSccIpWzLFZLnHXYugajyCrTrToxY4yefuyxzrFYrnj75i11VRPCzPfffcswDJydnaPLXvJkvaaq&#10;GzH7MHIc44x8V6Gg7jqsq3j97h0+Jm5ubkWEv16WdbInhUBKHpRmZU55dvmE77/9ntvrLR/e3bBc&#10;r9lsb0nRM88KVzuYAylrQsyEsl6qXSUmBtutrNsrJ0ZNShGJpBjLVyeqPK8iWkkOVTuH0WCMxfuA&#10;N5J7Ish+MuYMRqEiqBTIqRiU1DXKWoyRvHQOge04EuZJ8v9ayboxBIwxnFxecHJ+ibGO96++o9/e&#10;EeJMjJLPNC4y65mqqggxMQwDm81WjKdqBzkVA8/SF8liShYixlVoDLZSZT6iGIIousVSnvVRjBZI&#10;EKPHWkfSSnLajmIiIeMIZdC2Js49WSeMSlROFUOGYgKTKCYJgTBLnszYFtt0JOOASAKaqgJrmCJ8&#10;8/aGX3/1huV24LNf/IxaJfw0cHuTQGmGvufu9pbb6xvZtyt5btR1i3M1TdvSLmCx6mSdGSN1I8aH&#10;V1cbhmHL8+dGTKW7Fuc0JmfIM3Vl6RadmAK3Na6pOAnnTDHy6rvXGONYLlpWJ2tSCvgUqetavguo&#10;DAtaFJqmrlh0LSFMjH7AR00/Bm77maQU7aLi/HzJarHE2IroM/M04Jwlp4SxkELg9q7n/dUt2khO&#10;2YfApt+AyqxPTlHaUDtL3TrevHlPCJnrmy3znFmv1rTdgssn59RdTYyeaR7ZbgfmcWJ7d0NbG2wR&#10;xh/jGMc4xjGOcYxjHOMYxzjGMY7xjzWOBPhjHOMYxzjGMY5xjGMc4xjH+C+MMI/7//4h0edhIthD&#10;//0pyvj91+9iVzx5eMydEPc+mWz3ul0cHmsn3P1UIfhDAu/7dPHDvx1+zo5y9xBt+/61fkqge5/w&#10;vSvYfIgSfl+8fL+Y87H4fQTzTxG5P/XexwTP/xCB9uHnPiYkfug4h/3k73vtv49g/9Dv7xfU/n3o&#10;7/fv0074/lB7/r7zfuxeHfaTx+7r/bHx0L09fM2O7P5Y+xzStA5F9fePdd/E4KG/HbZXjHFfdLwb&#10;V78v7rfxQ8YaD5lOHJ7vodDjIdOKh9rg980Lf5+5ck88Kq/z3u9NB/SBScL+/YU2oz7+ck+keehY&#10;6gfCGfUowVEr8yOxi9qThfRHYQ3sap+FpmuEtmWcLfR1jVUK60wpJLNUrsa6qhCoyjUVOlje9SPF&#10;/r/VrrBb6z3JXus9ExKjtZCc65qcFZmErSzKWlAa5ypqW6GyEhIvUlh2c3vLr371N7x9/Y7lUkSo&#10;tnb4OEsRc6EnNpUQd3aij51YJ8VU6DpSZHl9fYNSiucvXoDWDMMglNIsBT3nZ2d7YWpOiZiFXgUi&#10;FI0pslwuWa/XQn1JkdpaKiOFQhnws2eYJlIhEVlrSzGamCSkJCTSRdfRNTVVIUNnElqJOA4yrnL7&#10;rmKtvCYVYleIuRCxIQShMKEUdSWFdM5arNb7AsiccxHXKayxzLPH+4jSQgnLB9cYppEYhL45h8js&#10;Pd1yiasb+n7iw/UttXM8vbxg0YhYdxxHYk7UrkJphfeBcZJCOldVTPNEihFbiDu7sZxBBGtlXIkg&#10;Ou2F0VoLMWdX4B9jwhqH0ZoYEhpN1y6o64aqqli1DW3tUDGQooxL65wIM5PQs0kK7yNkhZ996bIi&#10;NJq8ZxiGIlCTAudxGBinGR8S3kfGeUJBIUwZ6j0pF0hZih6LUGK1XBC9CKWbpuHq+ho/i1h5Ry50&#10;zu4JYShF1dRcnJ/TrRY456RYrqrZbLdCf0JjjIxNiqivbRu6RUfVVLRdi1JSVJ9iLGPC7I06ZHAY&#10;lIa+H/F+liLaQrMxRhUx00fKYfCh0Goh5ShEojKmtLHUTVPubRbCT5L3f//qFcZULJcLnBaxUoqR&#10;qRg8OOd4/+EDr9684fbuluubG5TRpCTzlHMOZy0aUDnJ+ylzmLFF7D4zTSNGaU5Pz1h0i0Jpi7wv&#10;4mtjDBfnFxgjItKUxQTGWcOi67DK8u7NO6GiKs1P/uAnIjgnsOgaLs7PaBohD/e9GHWoDFoZrLNC&#10;WI5iZrC7Z1orfJiZ+5F5nmjbTkhASQiL1gqlauwHtNZcXV0L3VWbYqwSadqWpm1lnMdA8NJn6qah&#10;7aR/zLNnnif6vuf25o4PV9d7UwwfZsapL7SiWEw5IMUfqJHEuKaScxvGEVWojApF349M08Tz589p&#10;uwVD3/Pll1/SNJUQCyvH1dUV5xcXXJydC0XXzyyWy/35vX37tuwBpMDfGBF/iBnBxOx3BgmR9ekJ&#10;qYyNHVHUWqHUxhDwMaCNElFbphRpVkJBGifubjeM/czp+gytMuQgpKzoCVHMOkIGW9fc3G349rtX&#10;9MNE0y5pugUJMEZIWGhDSgqfMj6ItUvMCe9nVqslbV2RQtg/FytrUTnz/t17vvrqSxpnIRcjFSXm&#10;LORIDB4/TcyF+h5jRCFGFdaWeR8lgjw/E6Mnek+mmAfszI5SQpGwRhH9hJ96utqhUoQQy3OHQgrz&#10;xDKOVQroLCKMVMwy2rZluVgQJjFJEbrfDEme+0YVUUhOvPru+0LZakgp8/btB8Zx5OzslLqpRaCk&#10;NVUjNEtjS3/Sisl75mlis9nSb6XYvesajNHMkxexg7X89IsvpFBeG1bLlRDMrOXDhyu2/YB1FSkL&#10;9XdHMo8xcH5+zk+++BwK7VjlhJ+9iImcLWYZsgcciyHEYrGUObStickzTfKaFDMpZZx1VE0NWrPd&#10;9mIMse3pNxuGzS3Je5kflSLKQhLI3N5uGaeRi4tzurYlx8zsJ1KK+NnvCWuVdSwWHd2iY7lcslh0&#10;QlCzjqauqStLU9ciEnOOzWbDNE989tlntE2DcyJyj1FEpsMwimCztJnQzwPjOOK9rIcAbm9v6fuh&#10;CPw0dd1grNkLyKd54u2bt0yzZ7VYUVcVIcwY5/jsiy+4uLjk++++5fr6A6vlkq7rRHCvNSnK82a3&#10;J5imiRADPniscbiyzkw5MYw9KQa6rqVrG5q6YRrExCSmBDmyXC5Yr1aosnaw2lBZI2R6Lesr60QI&#10;d3t9w/n5OUZr5nlGG8M0icA3p1Ta5KNI/s/+m//hH5Rfmafxx3sZAKUf2W/kRw3p7u89Htv73N+P&#10;PGS+dmhYeD8Hc7jf2QlFd2TJx/b1PzDxyjxo2PWpXNJub2KMRmSQQlrvtz3jOIkZVici55QiwXty&#10;imidMWq3NrLFAGmWsVjtSHwOkaYbrm82bKeR5y9ekFLi9PSUZ0+f4ueZm5sbtpue9+/ecXF2ysli&#10;wfbujtu7W7yXNZL3Iqyf/cym3zKME8Ms5iXzPMl6dp64vr3jZnPL++trXn7+BU+ePcMX0WxV14Ri&#10;8LIjEpMV2jmhAdcinlgsFtRdw+nZGaenZ5w/ueT0/Jz1yQnn5xc8efKEyydPOD095fLigidPn3F+&#10;Jn8/OT1luV4wp0DKSsQRbUPT1GX8tayWC07WKy7OzzhZr1gvF3RNQ1NXYrpVVdR1ETsW8maKibtt&#10;z+xntv0gxE2/W1dsyTFwdnrKPE/cFoJ73/eM40jf92x7MfrIWZV1nUEp2avEENn0W7rlkj/70z/l&#10;6eUThqHHOIOrHGdnZ1S1Kz9iXnR7fUddNbz87HOePn/Gi5cvaLqWfhjRRkz+nHWcnZ7StS3jPOLn&#10;man0KVmKZ9l/FPG7UorlasXzF895+dlLXOW4u9vw/v17hkHMZ9q2YdF1nKxPWHSd7G8PCJpdt9yP&#10;u9PTUy6fnHNxfspyteB6O/Jv/sN/5H/93/4Pvn71ju7knCefv+TJ5ZOyD0105xf8xX/33/Lf/6t/&#10;yR/91X9Nd3aCKrnRXASCYlL1w3zHoSj6cOzfN5W8nwt4aJwe5pIOxe4PGTfezwM9ZNZ3ON/cz9N8&#10;zEmwNwU8zFsdXt9D88+hGeWhOPv+PHT/PHeE9sNc20OGh/dzRIfE0/s/9+fbx3KnPxKxF5eTj4B2&#10;MWATU5HybNi1i9L73IUQbD/mMh469uG9/EhrfzhXyr2c3w9yTY8YKfy+vC7FDOrQkPO+oeuPz0OE&#10;mrqQcH/0XYGze6GWQlE3YqBknf1IHM9JRHsl95iAWF7/w3P8ce50t283Wp79quTFxGgqUdWSE5PP&#10;T2jt+Pbb7/i73/6WYZ64ODvDWYuf52IwIusbawwxxT3RffcM8LMIww5zvsYYEcAf0OxzhrZpqKuG&#10;VMzrtJbnc0wBHz3DNDDN437dkrJisx2ICaZJ1utPnzyhMoZ5nqirWtqt/JMpebwk55iCGGEZayXP&#10;UNpGINe6GCi5vfnTNHvJcYXAZtMTQ6JyTgxcckaV/I5zjnfv3qOyFop1jCgt8+hqtZK9Y8kp5pQI&#10;0Zf8dDHSUUKuFqKywhSzPbEV02LSZWX+zkDddoQUi3lhMYwyWgzC6gZ0GZdJ8nrOaNLsUSmRgien&#10;gHGWqmmp2hZbN7TLFadn55ysT/Yk7Z3VkSqfN80TIfl9/5/9XAxmxewvpfIMqmqh2O/mJjIhyDV7&#10;75l8EDOYtuPm+oZpHFh2Hamsn+uqwliDNkao3UFo4V3bMU1TyTEqYghyX8sYT2R8SIQQUVrR9z2v&#10;Xr1CKUXTNHK/i/mE7NEMMZT92a0YwiglRhqS34h7sb3VlkW3xChdDDxD2b8aEQCXHGoq3xH4eSaH&#10;iDFCyK6bmqquJVemhfZsreTCFl2LnyYhg5e5Zp5nrLNUleQ2UxRydM4wTxPOGBmLRowbYpLrts6h&#10;tJK8sCo5+mLWgFJoZ5l85O++/JK7fktWcHq6Bi25Da1kbIjhUC79U+53VYmhUgiB7bZHKajrqhii&#10;Sk7cGjHzu/rwgW6x4OnTJ9zc3HB99UGmXmVJKWNsJYaoxeiubhqm2RNCBKWL6Z+sJ0OClJXkga2j&#10;adqSpwerDEZLni5GLwYIZTI0SuZOhcLZitPzc8m3xyj7dqXFyMA5cunjaI01WvLUZf6OIdC1DX6e&#10;ubu7JacsfVQbYhFn759HZU0hOWwlRhtVhTFiUrMzLT7ch9RVRUqJaQ5iMptBa8MwjHy4umKaZ+qm&#10;4fMvvhADMyUC++12K7lhH9hutkyT5/nzF0yzF9PPTc/NzQ1aGdbrNSol/Cz5uZwiKUPtalbrNdPk&#10;ub27IxNFtOxqXFXTdC1106C0lXO30ped+WgCZA+uJeUgOfp5ghzQJDQJlYuZp1FU1uxN4mIIsndO&#10;ucybCmNLfrgspJRSaOtouo66a1ienRaBfSB5MeGS72HEwHaeZ1xdY6qKpuvw84yfR6zTqPIAjCWX&#10;tqO97+albd8TY2TygRAkfybmFVaMB8eBafacnJywXHYsFwuaRvpxTFHy3xlp3xj23wnJhSDfPyCm&#10;siD7rRQCXbfEVZLX268ms5L+kGLZW0g+K3ovZpdWzMZ0GQu7776Mtrx9d8Wbd1e8fn/Ll99+T0Dx&#10;9MVTrIX+7obtZsPt7R3TNDL7mdq5sr9qWa5WtE1L03WcnJ+xWHTUjZjJtF3Hu7fv+O1vf8fvfvMb&#10;Jj9z+fQJ1lVoa0CJueRuvcTO7MfYfTvf3Nzx+tUrvvvue774/HOsdfgg12NdhdaaYZx59eotv/rV&#10;33B3t6VyFXd3m0Ks33J1c8vV9S1ZwfNnT3nx4hnPn11CiszjCDnhXAWIeUxMlLVDImtVTNVgmmdQ&#10;mvOzy73R1zjNfLi64eZuw29+8yWn5+f84hd/yGLRiqFvjjhnWS6WfPft97x/8w5IPLm8wFrLX/2L&#10;//lYlHOMYxzjGMc4xjGOcYxjHOMYx/hHG0cB/DGOcYxjHOMYxzjGMY5xjGP8F0b0UsD/EGnnvmj7&#10;MO4Xb++KtnaC9MOCuF1B5P33HIq/HxOj3//ZFR4+Rjp7SDz+ELn7/nsPf3/4t0MXefmd4qCM/cF4&#10;jKb+qdc99PuHxNkPUY4e+7xP0bgfK6B/6LPuk7XvF88eFrXev+8PCYofExY/VEi6E0b8vnbMj4iE&#10;HyN5H8ZDIvyHXvdQ2z40Bg6J64/dk4eKZe+3x2PChcO/P9S/D0UFh33+x7Smx8X6h+f3UMH0/b74&#10;UHveJ3bd7weH53RYfPzQvx9rl8NreUigftgP77fPfRHIQ+f62Dx03wjh0f597xx39+R+n96REw9F&#10;7Q/2O62F1H7wOhGT5r3Q/kfjWFGKB9X+//Wu0FN9LJRCiUg2H558ea02GmeFsGt0KSB0rojNhERa&#10;1RWudmijSVmo5yKXznthMmUOTTHtC/XKRRTiiZgAyHsS2hiMcVhTYW2NtQ5tHaaq0VaEwNoaclLE&#10;kHj3/j2//tu/ZbPtOb+8YLVaQpYisRBEzGytExFnoZDvikX9OEtBGZlh6PHzROUqPn/5EmsNm9sN&#10;w+Spm0aOqRNKUYToGlc3uLoiKUXwM+vViuViwfXVNTFEnKuw2uwLdEOQgi9rDZW1WKMPCjA13s9o&#10;pegWC+q6RikIwe/7jxB0QykYNPtCQm0N0zAyTrPQhoyWe5IS8064DSzaDg1SeGk01mohHvlJCmQp&#10;x6P02xhIYZZC8CzUV+8DOUdCmpnDzHK1xDrH0I+kkGhbx+X5KctFgzUitE+FfqXUR2KoCJh1IaxT&#10;hMNCekqx9AWtpEguZXKU3ysMWeU9wT7H3Xwin9l2CyF7ZYT+VTmM0VRWUWmNEV47xlqatqNq2lII&#10;a0hB6Lt+nkBljP1YuDhst2w2m0L/dWz7LW/fvdsXCCYt1+nHGV1MHSrnsEoom8oIfejm7pb31zes&#10;T07QpSg2Knj97gNzofq2riqiObUv/HVWiL1V7agax2a7oWpq2rYTYaw2tMsFTdOgUiLMM8EHbu/u&#10;GMaRrm3o2pYQhYatyLRNRc7gg5eic5QIQ5USUvrtLeRICjNhnsVIQjt8zAybnmmcubu7I8YkhLTd&#10;Z5TCxd2cl/LHOdxZi9aWu82Wr77+ihgiTdugnWWOie0wCvVHC+3aByne3263UjQdA1YbDJrKqELO&#10;K1QxpajrirZtMdZwd3PDdrMlZbh88pTlesU0z8QYGAcp0tfWcvHsmZh67IunDU1ds6Npvnn9WkQN&#10;JH75iz+gaWu2fV+I7IocPF1Ts93cooGYRJxdlc8we5OTXER88n/DdiMCucrRNnV59kZ0FjK4KgXI&#10;4ziisphvBB+kwLptWKyWe+EHZJS1qKomFlEDUYrtjXPMKRTDj8jd3R0f3r9jmmZyVoSQMMYV8UjA&#10;WI3S7MULKWey1kxzIKYMhUo7zRM+eC6fXVK1Nc+ePeP7V98Xgw+hsemcGPqRtusISfpj09Q0tcMo&#10;2NxJYakikXPCz4E5eCY/SYFvEQynlFkvlyIm8YF5npmnEe89dV1hyMWQREhjCTDWcn5+Rj8M5JwZ&#10;h5FxGokpslrXaJ2lqDilQiOEpISg+/VX3/Lt19/ivYiXbVdjaoepK7Sr0LZGuwaUox9lvkgpSpHs&#10;OJV7btDWoQr5cpo9/d2GV19/i8qRpq7w08A89czTVvZmUYqcU0qgrRiRGCeCIiXFzqEI66WwWYxB&#10;cs44Z8WoRhti2BUVJ6ahZx4GIWTPc3kOiSAzhUgOnhyDaLNj3BcRhxhIJJm7c2Lot3gvVL24M4IJ&#10;Hlc5UpLrf/PqexEoKYuPgcmPuEqKyitXE2MUQnzbUNVVWVvIPQshMs2B25tbvJ+p65qu6cgZxmFA&#10;kWibmkXXYoz0+3ma9oX3v/6bv2HoBy7OLlguV2gndMJxGKmM49mzp7Rdi7UisBpHKQD/wdo0570w&#10;wBn90aBNCdEzpUT0keAneY5XDdo4UoZt30OCftMz9j1+7Ikx4KoG42p0VaGMYR7nvQjdGCXErujp&#10;+4FpnnGuJseEUYrLJ+e8fPGM84sTFouOnEUgD1A1NU1jhOSJiAM22y0hBP7gJ3+AVaaYTgRurm/o&#10;NxucNXRdi6ssbdsQY2L2M+NUzCZiRmlDiHLNxhiqymDKejB4MdXZ3PW8f3dF2yzQWtN2DaenJ7x8&#10;8TlPL5/w7v07/t1/+HfkDJ9//oWYJHhfln+69JfEPHtZ05R+gIK6rqnqqswHnqZq9kKylBJzkDms&#10;bVoW3YJl1/L/svdmP5Il2Z3eZ9tdfIslIzMra+u92SRHoxFnCIkiZqjRQkkDQYBe5k3/qN4EARKg&#10;AUSNOAvJ7mqyqrJyiYzFw7e7mpkejt2bnl4e2d3gI/0AiarMCPe72Xru+f0+lzuZo7SiyHMRGqiA&#10;1iE9b5MMBWQebNuaiKeuatbrLav1lm3VsK1qjHVcXT0jLwp+75/+6e+UXxHTmMN99iAzE9qxQo0C&#10;xoHUe2wvfmw/+LG8zGM/PxQvPipAPJKnObbvOjyuUfqje/XHDfgixIDRelwb1nUtdNSqpW5aoZA7&#10;hyLNjSoJx5wTAVYIMscaM5pKhRDpWg/KUJQTHtYrnj19ymw2o6lqgvcy7qBYLpdMi5KrywshFiZR&#10;+6baUVU7NpsH6rqibip21ZbtruFuec/17Q1V01C3NdvNlrpuCFFEa0pbPvvsc84uLuhCpPWBpu/p&#10;fKBve3a7mt5H2dtoQ5Y5rLagNdoZzs7PuXhyicvFtGgynYgAvOu5ublnu9vStA1t07FcPlDXLVVT&#10;s6t3iTqpxTAsglUK33fUVUXXtNTbHV3TjH/quqZru1FMRISu7XlYrVg+rFhvt9RNy7aq2VY76lYI&#10;6r3v07MzvH17zas3b3l4eKCqK9quQ6HYbDdsq4qu67EuoygKER/6nqZpqauaZ5+84Oc//SnBB1YP&#10;D6zWDzysH5gvZjx9dgUEttst2+2W27t7zi4u+fnPf8GPf/ITnj59JmYlbQsoOa7WzGdzirzg+vqa&#10;+/t7MTlRStZUWjObzfjyyy949vwZ52fnPHv+nOcvPmF+tqBpGh6W92KoZR1FXrJYLCjLkrOzOc45&#10;mqbBR6FyDvOzVobJZMpisWCxWDCZTum95/p2yf/2v/+f/Jt/+9f0KuPpJ5/z4sULZvMZxliuPv2U&#10;f/Yv/jl/+j/8OT/5x/+Y8vxcxKgg43HvUSGOgsH9uSq+R5d/L2d3mJf5WM7iMFc25CyOmegNP3ss&#10;p/oYgf3YeDYagPD9HNkxs8RjueT9vM+xXMgx0f5g3vX4OPpeIfWYQeJvyuse5hP3c1uB4TkNx0j6&#10;J0ncjIaEJLr7OHd8mKZ5VLT/sTngseceglBdu64bTfWO5fRUut+DwPxRQbt+bw6q1bCO5/H7Gd+T&#10;5oe/W2uTGDwRmhMlXoygxBDMOhFNWpvag0ntMzLm7mM46BtK7c27H+YZjZHclk5iNKWgLB1aS95M&#10;/k2LoYdxInCta968ecO3377EastsOsU4hzFyH2Wa8hBjMiQSEehgUCjC6NTf0veHEGm7XozvMhGy&#10;WuOE+KsQkrYXinvbdWx3m2RU55jNF0ynC65v78bvB7g4P8cZi+89ZVFg0v7KJQEq4/pX9kVGKxGk&#10;JzOs4VqEqP0+jxpC5GG5om07tDIopVHSmnGZxToL6VgaxcPDmjaZ/8W0bzDGcXV1RV7mslbsW0CO&#10;uat3+L4fc2J1U4lg1mYYpTBqeG4ZSmv6IHvhPC/GHEQ5mbBYzCnynN73aK0oJuW45vTekzuLiUD0&#10;6BgJvhM0toJ8UkiuKM+ZL85l/RHCuP+QNmjGvGrT1njfpz20rAtCSH0GhdIKm4lRnE57tmGv0XVd&#10;mmM9bduSZxmXlxcoFPe393KPtYxtWSZiS5sMCtq6RaFGMfxsNiVzbjQ4i5AM/EQo3fae3osB1mq1&#10;IsZIWU6kr0OiT2tURMjmXY/veqp6K6J3Y9AKCGLeFrwndzllUYiwmgjBpzxSR4w+GVgks2mjaZtG&#10;SPNKUZYF2tixH7Nn8mmMwRrLerUi+h6V9ifee6qqIkZPnsTCUSlCjDRNTZGMt4wZTJMkV5jn0he7&#10;vhVzIq2S8YQioIjW0Suhr+dlyeJsjk2mpJkrRhMKkM8N/d2nPM1sOkUrTVPXkstIhl9tU7PdbgGY&#10;z6bcLx+IRD7//HPqWtZX1rhktmcxyThRDBXdKJZ1LkdrRVSIOD2f8LDa8vbdLevNFmscbVqrXV5e&#10;kDnHYGa63W5o65ppOUn7JRmntVLMpjOmsxlZlr0XwBsjRk3TCdP5jMlsNgrrtVJYpTFG4awmzzLq&#10;3XYU1w55tJjG5N77lP8VwwE5L5LpyfCOxqRxUp6/y3IxR3MZlxdPkvB9zyRaa84uLnjx6ad8/vkX&#10;lNOJmM4FMfUIbU+123F3d8/93R3X1++Yzea0bctyuZTcV9/T1DUxRM7PFvRdO5oCxCjtKStKysmU&#10;7a6i7TtCDJydX2Jsxnw+EyOkZFTTH2ffAAAgAElEQVSgk8HB3tu29+9hYsQHMWONPuC0xqiICp4Q&#10;emKfTCNSu48hUNd16kvJaFnr0dhBJcOZCMlcS8YdpTVlWaJipGtaQtemPIZntV6hlWI6m6Osoaoq&#10;dtsN29UKrcSYVcxo5B1GZsQwKvRimOlcnvpLoOsDddsSI+RlSV5kTKaT0dDLGk3XNfL+hEjfi8GY&#10;9z0xGYMYI4YKKpkEKIWYW1gx+WvqGgUUhRDX66ZNZhayF8lzR+YyqmqH7zus1snsl2SsY8c1pxh2&#10;KLbbHff3K5o+8t3bW767viGfzvjhj78kc4rl7Q3OGPK8ZDadMZ/PJcdmLS7PmUwmlJOSoizIiozO&#10;92RZQTmZcHtzy9/8x7/i+u1bydnmOZ998QXaWh4e1ux2O66ePJG8Qe/pfMSl8atOuc16V7FZb6ir&#10;hh//+EcYJ/OpNU5yNMBXf/sNv/ybX/OwXLPbVjx5cpVMIlqapsXlBd+9fs18NuPzz17wybMnTMqc&#10;0Hd0bT2utZTSRGXwPrJcrzHOcXl1SVEUtF3HrpZ3Qw+rDW3bUjUNu6rixaefc/+w4eXr1/z4Jz/h&#10;s88+oetbHh7uuLu7ZbvdYIzjr/7DX2O14fx8wfPnT6nqij/+r//VqSjnFKc4xSlOcYpTnOIUpzjF&#10;KU7xDzZOAvhTnOIUpzjFKU5xilOc4hSn+HtG11YAv1F4/lgR4mEcknuGgqPfRAr/TZTzQ2H18N3H&#10;xMAfE/c+VvR5SAAffj4UYMRU5DUiig6u+bE4Rj87FFgffv5YMefh8Q4LOQ/Pe1+I/ZgQ+WPnf4yK&#10;PhAYjj2Xw/t77D4fM0cYrtMm+tZw/fvtYfjc94hEj9zj3/Yaj13rPmFiv7j3NxWXHmtbj5H7hjhG&#10;kDq8psN7cSgePyZQOCxS3qehP3Z+Q1Hkfp8dfm94No8ZFRw770MzgOEZj8SZvaLtj40z8SNEq49R&#10;Es1YNPNx44RjdPjHhPIfK7B+jBj/vbZlbRJ4PF6kHPcp8PJlH973I8YXaiQGffyahRysRyH8vqlH&#10;JH6UzjhQk8brMCYVEopoQ0QnZhTpoqVIbNC2DIXtA+NRIO5CGh4I8caYUYL/vu3JeeR5IeSaLBvH&#10;Ym2ESJE5hzWWuhUK8XcvX/Krr76iKIpR7DJQ1eJQYG8SWUwpoY723Z7Asif0PXVdEULgkxcvcFkm&#10;IrEgNCqrLXnmpCg2UUq8l4LQ4AOzSUkIkfvlkt12y9l8gdaaPHNJqCgFsMT3bV36hRDLvZci36LI&#10;sc5BCCJC9z5RseJIQNbWYaymbTucc0IgrxtCjCK4Ts9RKNgNhEiZZUynJUarkTgf0rV5L0JieQ46&#10;kYcjRqeWEvYr86U/3z88cHN3z/1yxeXlU37605/y9MkFeWapqy15otcE74WkExFKuTVkeZbE0VKQ&#10;KSRh0jn1qXAy0UiVpk8kezWYKCjkvvdSoKiNUC8za+i9JyQDCGtF6J8bTZE5NJEYoA8BYzPysiQm&#10;w4jQe3wqhtX2/ZjYJ5GsMpq6abDGjYWZUqBviEmg13e9GE9oM5L6yqJMRbeWh/WGX/767yDC2WLB&#10;bDZls6t49fYt3gcyY5jkJZm1UnB/MBeKEBaqqkYnYotWCqUhn0woihwFNHXDrq6IWtH1PVprJtMJ&#10;m6pmWwkVq8hcIiT1Y8FzVMP8EFJRqJC5FEJ7d1mOUkKRq3cVf/v132GzjLwoMFbI69oYgk9zgLHS&#10;92OU70wCebTh3c0Ntzfv6Pue+dkZk+mEoizZbLe8e/uOruuYzxcoxNCh73tUBGcdBoUxEfBoDZ3v&#10;ab2IocuioG4abm5uuXl3Q4iRi8tLaYtJOLDdbFBKY13G8xefkLksXSdCvImBIi/Ii5y6rlk+LPnZ&#10;z37G5eUZxaTEWUvwAZUEs3VdU1eNFP+nPm6yDOtcMhqIo8jPOcekLNmuHsicFZq1tcReCt5D73HG&#10;jgXxg/mBMYbtekM5KTm/OKfrehF3kQrhs5ygRGCWWYdFxlNlND5GiqKknJTpeYN1RTKf+HCdYTOH&#10;UibBChV9iPgYeXd7x3q75eziHIW0dWsdzz/5hKBhOpuxqyqWD0smk5LgPU8ur6ibltvbO9brDV3b&#10;spjPmM+mhOCpKhES61RArpKYUqth3jJpbIoYbZjPZ3TJ1KOuKtq2o8hyZBQH7yOgR3J1ltk0J6U2&#10;aTRBBc4vzlBahAIRRd17tlWLsg7fR1599wqFFIPmxYT52RkRlYyxEFMVl6O1tEvve/SeCD56EbuQ&#10;qIWd90Qfx6LcopB+23YtTVOnMV4TQ0i0NScieyNjjA9RClQTwUsjYtvohSwZvAhWdBLbtGnMN1HR&#10;NkIx67uGEDoZz2Og61tCEBE9eKyT4/jg6UIvdDlEcCKExEjXiiHLYBygVRwNefqu5f72FoVKZgl+&#10;HBOm0xnW2tRmG7RRlGUJQNt2SfSn2GxE7JhlGXmW41yG75MJhBIafZYJ/bxtO3a7LUbD3cMDr169&#10;piwKLi6EvJtlDt/3QvGNMF8syPJMCshDoNruUhF2GIuJARIDUAr7rcVYk0RJfm/93JMXhRgbNM1o&#10;QlBXNdWuYlfVrLY7vvr6JedXz3jx2Rdo59hWFW3dMJ3OyVyGVjCbTzHK0DS19AUldPqzszkvnl8x&#10;nZRJhG7ou4a2qfF9R1kWlJlFhciknFDmOcEHdpstLz79lADsqh23d7dcv7um8z3zxYzcunEuGcie&#10;TSttYT5fYK0br2s+n8maI4pRR4yw3Vbc3tyz3W6x6fkuFnMm5QTf99y8e8evfvUrqrri6skVz58/&#10;x3c9u902fTejim9Y/4/7g/BeXNU0DTFG8rwgy6SvoTWb3Y63b6559uwpeRJD+77HGJFdWSNmNjF4&#10;lArjms/3PTGk/XjwtF3L8mHFZrOjblsxq1CyjggRvvrq1/yLf/W//I75leb4Xim+/8+4ltr7wbF9&#10;0T4191i+5nDN/5gB2++au/ht9s0f5CN+Q/7m2H553JMkIy+XhEUheKGnth3r7Za2E8MnZ20ybXKj&#10;QUNM4hqtNT5EIY2HSAiKrveAZjafszg7p2lameO1pa0bog9MJxOePrni6ZMnGKXo25aqqnhYr9hs&#10;NzSNCHh21Y771QO39/fc3t5z/3DPttqhrOyLolIULmc6mzKbTek6j3UFn37+JVfPP+Hi6ik2K2g6&#10;Tx8iIYqgpmt7dBqf1w8PPDw84HtPHz29D6zWa1lf3y/57rtXvH3zlt1mS4yearfj5uaGpq7pup71&#10;asXy7o56VxN9oK5aVsuH0agIL2v40Inww/vIrqpkrRxgvat4WG+4u3vgbrmkDx60wUeh+u6alqZt&#10;2Ww3bDZbmq7Fh0jXybluqx0BiFrTe1kPdX0Hdp9SqWj7wHa7Y7vdsjg/5weff8Zus+bN61e8evOK&#10;qCI/+NEP+b2f/5zLy0vatuPt9Vustnzxgx/yh3/4j3j2yQuyoqDpWm7v7lBak+UFwXu6puPm3Tv+&#10;9le/ZrPeYNL+lwhZljGfz3lydcV8Ph/XpwrYbLe8efuG++UdxhryvMBaN+57Y4TeC/Wybnui0iKy&#10;1VoM2/KMxWKBzYUwe317z7//j3/D//F//T/crmpmF8/49PMvODtfMJlN+OFPf8J//mf/gj/98/+W&#10;z3/2U4r5XER7rcd3PplwCvE9+DAKno6RyEMMIvTiQxr7sXzZsP8f/iSNYVpjhaPmF4c0+GN5wGO5&#10;scdynh/krpLo7vh5fpi3OTynQYj9m3Ka3//O8EGe48Of6Q/uz3CPhrzwx3J9x8bYQzNGEBOUwQBF&#10;RRG+qyFBko43iAUH8SDEj5rAPmYAcPj/h8/kcM4Y2tdhPm383EHbOszpjfciBFn6ksj2+3T7I8L5&#10;ECOE90B7pVXai9kkzlIoY8TcL+UWjXUiNLd7eShtZd06EKaDrHWHXBPD/Cub0jT/pDk2iRO1UaPw&#10;T1vJVwxGjc4l0yZjk/hQ5iXvA5vNmu9evmS5XpMVJbP5QgTCRjO0DpXMWpQWc6Y2mRbGGOl62U9F&#10;FH0f8T6iraXIsnEvEZPMMciF4L2n7VvaXsbxEGA6nTOZTrm7f6BOa6iLiwvp51EErdY6jBMzujiQ&#10;g5Ua1yZaQZa5tD7UYpQZ/DjfKiXGeWI02bNeb9OZqWQGUpJnOXmZSY4k7a1937Narel7T+bE4CUv&#10;CvKiTOsuv2fYI+L/+/slbduzWCyIMdA0DUVRkDmbclQ63WdLiCCZK0QAmnKdWmu6UazuuLq6xFlL&#10;74OYyCXTK0PAavCdmFQNe+0sz4V4bTOMyQg+0HUNXdemdqfRyZSra1sxiElRVTV1XRPj+7akreRA&#10;0GK4hpI+0PWSx4vJiK2uKyaTCc5afN+zXD6w3mwI6T6IqFrWvTHEcd88nU5YzGeUZcm0LMTMLAas&#10;kfW69G3z3lRUa/I8Z7GYj+Oq0tB7j9aG+WyKM5bQddLuUtvTWtZmw5/Q9aOgUqtIDD0qRkKiVxMC&#10;ipCMY6QPqzRQDCT7yNDXDEZpnEljQBINd20j7VAJed17EfF3XcekyMhsRl03aGuSIN9hlEEnwfyQ&#10;g9Fa2nXvA73v8cn0K0qCVfbuWhO1wmYOlxdEBWU5E1O8ZGgmw0mUvWUyMem67oN3Wda9N9PcrNfo&#10;GLm8OGcymXD99h2993zxxRd0bQsKMU+1kksTgyfJXYcAXejJixLnbJqvIC8Kqrrlr/7ql/zF//uX&#10;tJ2YPPzlX/4lD8sl87M5F+fnYpSQOWIIbDdbJtMpxuhhcKIoSxaLM9Caqm6IQJZn9KFHW005mTCd&#10;Td+/5zEGjeRY26bCOWmPu10lomal8SGIcSpKxuMQR7H7sObQWswWNBD6DuOycbw2KRemtX7/biRd&#10;szVi+reYz/n88y+YTafkmZj0DnlzFcVQo6lruralqmr6TvpD09Y8PCzlvI2mDz139/doFNPpVHLu&#10;yYhGGwPWkZcTIkoI540YdSltmEzFgDTGKP3NezEZVjq9awGbDFasMWluNKgoBgKh7+gaoZzHwfg2&#10;zX27qqJrm2QuqNBK8qA+eJlP03Q2rBVdJvPUerUSA5CipG9lbxCRXL9zOUVRYKwjKwqMcUzzgsJl&#10;dG2LcRllnmO1RceICpKjN1FRZDmL+QxnDZmzFGWZvkvM8qyzScxt2KzX5M6JMTFRzHEQYy7fS45o&#10;eM+k01hujOTPQ/DUVUU5mYzC+xihrptxf9Y2NdZoppMJMQSWD0tUjOTOJSMQyUWFGPG9p2kqdslQ&#10;takbUIrp/IwmBP7um2+ZzEt+8pMfMCkcXVWhIkxnU+ZnCxazRTIxIb3/skxnU7JcBP/yLszSdR2v&#10;Xr3i7uZmfBf44tNPuXr2lNV2y//3l/+ed9fveHJ5CSiquiZEhbFyztvtlr5txZjkYUXdNLz47IWY&#10;ujhLUZSgND7Cy5ev2Gxr5osF2lieP38+7qW1Vrx69YbVas3zZ0/5wRefcXlxhoqRaifHGPMjPgKG&#10;9W7HerMGo6jbhpu7O7755iVff/OS++WK6XSKD4HtbstsNuf84pLbe3kPdHZ+xosXLzg7m7Neb2jq&#10;mqpu+Obb71guVxRFzmwx5enTp/Rdyz/7l//jqSjnFKc4xSlOcYpTnOIUpzjFKU7xDzZOAvhTnOIU&#10;pzjFKU5xilOc4hSn+HtG11SPCpY/Jpje/x2XHPuHvx8Wae8X1n2MOKQfocI8RhM/FL8PhfOHQulj&#10;1KHfVNy9/zvHiib36Uf71zDEIVX62HcfE8Pvf/7Y9+6fi/f+6HkMnz8kn/+ma/xYUf3w80Mx9LFr&#10;euyaj1Gp9u/lEKO4D36rQv9j5/MYxfvY/T4moD80EPhthNQfE+Af+9whNeuxaz081rFC4kPi/f61&#10;Hgrl9wX+Q38Z+ufQbo8VLT9GQN8/r+Ga9o0vjhkeHPaNwz56TPR/+GyOtb3h+/fHm8ee32NF28fG&#10;w6Ew61hferQtHRZuaz1W9B4df/aoHcdGp/GZfKTfDfiwfSH8/nj8fRKlYZSsRClWHenEB/117KNK&#10;Yc17IbwayCNaCnldluESzXD4vaFwHx9HMrQUOorJiFZ7Y9ggzN8bc2IUQiJGRPzGapTVWGukTjx6&#10;tBHhp5CLI13X88u//orXb6+ZzmZcPrnEZVYEbr1PhXcKpSLedyLLD4GuqyF6YpRiz6ZryYuC2WxC&#10;VW25v10yLafkWZ5IY5HVakVdiZAj+khmHQq5pvVmzfJ+ydliIYXAzhJDoG2bkWQ0UL9Moj8NheVa&#10;S8GnZhAmi7jBJDF72wphfLGYo42maRu0sfS95/5+Sdd7iqJgOpkSowihFXC2mOOcJvS9lAcP4vsg&#10;9yYkMZGMf2Ptp1DHMzeKd7U2KGPoQ+Dm7n4UyaxXa2IIFJlhUmTghYqdpUJTKWjX4/phoDp1bcuu&#10;2tG3beq7QnTxvZCoyzxPAg2PdVJwFpJQru89RJXoX5bcWTJrCUjxeyRinIhNZ3mB0yoRbFuapiOg&#10;mM5mRCWFvm0jRZIxief3jQoGClOMkSZRp4VE44hKo40VcprvhTyUjBGkWFHjnCPLM26XS379t9/y&#10;9vqaZ1dPubg8p6prbm7vUEoxLSZMigJnDSaJ15V6b/ARUmF/3/WJUikFp8ZobJFjnKMocrSVZ7Sp&#10;d/TeY4ylqht++dWv+ebbl1xdXjCfzUQoEIQUHtIY4GPYG681WebG4tO8KBMkOVDVNV9/85LX19dc&#10;PHmCMYn2hqL3HUEwfJg0xsQYiVrJkGAs292O25sbIfgoQ5YX5HmO94HVas1uu2M2ndP1PhUqgjUW&#10;Z3PKsqAoMrJMnr3LM1rf4ZxlNp+zeljz9u01u2qHs5bF2YK8lOLU9WpF27SJ3nTBFz/8UoT7ERlf&#10;kP7tMkdZFMwWCyaTCRdPLjFGCFfOOhEvdA3e93RdL+RZH/AhCh1oOsdZJ4XKWiWxqEt93NA3DV3X&#10;sd3uyKyjbTtWKxHBOefQxowEJKU1WSYE7a7vuXr6LNHshaYWEFJ518saMXcZmbW4zNG0DU3bgtKJ&#10;ui3zcZYLVVApPRaukgq7d3VDVUthr3KOpuv4t//u33O7fOD5i0/J85yYRAzzswXlbIZylvnZGbu6&#10;4tnTpyxvbpnO5kwXc96+vabve5wxnM2mZJllW+2wJiNzOXmRp4nApHYjY41MEZq2aWn7lvOLC2KI&#10;SWDXJvrTCO7GGIsPAd9LYXvTNcREf7KZ4/LJJbPZVAQKSgpOlTEENEFptM1om5bbmzvOzy+IaCl2&#10;dzl1XYnxQ9XQJqps8B58RKkwFjhLIa9JghVFVgilMneFjBt5JkSuriNG6X++j3L+6Tkr7eiTmJ8o&#10;hf7GGLquFWOUGAihTxSxgFIicG/bJpHfRVTVNUJ87zshbQ/ky77zdL0UBeNlzA0RdOaIQJcKqVFC&#10;ZrdaKIMxSh+MIRJ8j3NOyO1NR1vXPDzcCzXNaBF4xIg2QnoT8wBF13VorWjblt1uR58MDqqqYrXa&#10;EGMUKl0a27qup2karNXj3NH3iSJcV4QYePv2HW3jeXL1lMXZHK0jfQh0bSvCHhhNJFBKCsWTKNR3&#10;vQhmEhlNRL0i3LRJYC3zQBiL0mV9YthsN6zWKzabLevViqYSQ57Nesv1/QPXt3col/Ojn/wYYy2b&#10;7Y7lcsmnn36WDGqatP6Ra1vMZ+ROjFqeP33C+WKGVh5tFG1boYg4YzAKZpOSMhXTl0Ux9mMiXD65&#10;ou0a7u7uuLm5wRjD1dUVlxcXaMD3Hm2kSH2I2WzO+dk5WeYgwi9/+Te8/PYbXr58yacvPiNzGXUt&#10;9MLteoPWhvOLc66ursY+dXd/x7ubdwQv65AvPv+C+XSajG1iMj4ahJZJ+JBEIgNVdni+XdeN62qh&#10;wufEGLi/v6euG8pELxTiZkVZFGJQ5IdVdRJaDIK4ZCJhrBD1VqsVq/UWZUTE7IlJFNFy/e6a27s7&#10;/qd//b/+bvmVPQH83kp+1FOqpHpUScx2uL/YNw57bF/82H782H7xcM9zbH/1WE7i2J7n6L7qt/j9&#10;Y/uswWRQJfMsa8TgKMSeeick8apqaOpW+od1OJuhtB3XP4PAMKo0pvlAVJrOe+qmpZhMRrHzbrsV&#10;AUgy8hgMvXzvqTZbqmrLZrtmtVmJMhWhIr95+4bVesN2V9N5TzmdMJ3NRYSXxIlFUZJlIuizLufV&#10;23eUi3Munz4lywuKcorNcpmLjCUrhOqutRJhTtNijRj9hBCpdjV3d/e8fXPN29dv2G5kXIzei3Cy&#10;bYT+GQJd0xJ9ENJs31NVDav1Ns35suvLy1JMPBId2TpHsZhTTKbc3N3z+s1b7u4f2O4qlDOYLMM4&#10;R0AosU0n4u+H1YqHhxW7usJHqNuOuuvoEpXSuRwfIqv1GuMyotLJbMoRIlRVRQieF599zh/+4S9E&#10;yGNEAFNMSn7285/zox/9iPPzC4q8oKoaPvnkU7788kvOzs4JETa7HcvVmt73fPrZZ0ynM3a7Hd+9&#10;fMnr775jtXyQ70vk0jzPefb0Kc+ePh3bwna3YblcpjlnxcNqBVoxW8yZLWZJCCdCRR8ivfdUjey1&#10;8nJKiAqPYjo7Y744I89zNtWOV2+u+ebla97dLtnWHp3PmJ1fcP7kkqsXz/n9f/wH/Fd//t/wn/3p&#10;n/DJDz5H5xkBCH0gdMNcnmSbcdiDDELo433fj4LR44al3zcIVaPYelg7iSkdKZejf6tx5mPmosfy&#10;qUfzrIMYfE/MfiwHesxMY8gTxL3r/1gu+8PPH7tPPHr/hnXTx0w2j+Wcj4+5KRej9sm4/BbjsPre&#10;/x/LVT9mHPpY/m349yGHN+SZ901Kj70LOLzu/Tzi4Rm/P9b381njNYznF9M8cPBsE5V9TBsphUmC&#10;S9kjO2wirOtEWZc1naw5jtPq496JxvR7yRAvhrT3EqGuHUSzSYxvk/Be2rAGNLum4W75wN99/Q19&#10;iMzncyZlKYZtKDEJiUHWaYoxNzVQpLU2NE3PZlOx2mzJXC6k5CGHHMNo7qejdOOqbqnbDpROwmJD&#10;RHF7d0/bdkwmU87PFpJfspa8KDHWjOZHIQ0A1sr+fTAhMslUQKdcSNqKjbkI7z1976nrNhlYGepG&#10;BNLWGoo8Jy8yUAPlXFPtZLz1IVIUOZdPLpjNJkRgt9tyc3NDVe0kj5j2D7ttTdO0lOWELMsZSMpZ&#10;Lvvz3W7Hu5sbOh8oJxOMy1BKs9vu6BoR+CkUvmmSWd2OLJd5+82ba6pa1tX1Zo1TkGuD74WKPinF&#10;lM9YJXNClLFTUrvSVrQRgxVtNH3aq/TJdJBkdND7CCYT857gsVmGyTK0dUQlYviIpmk7VusNxko7&#10;Xm+2ZM6ROct2s+b169dicOccbdPQ9T1FkSeieU5ZTtBaM59NKYqM2WwiJp59N9LUMydC7b4PhMCY&#10;U8yy9/3dOUdE8llt15I5y6QsUcmUUmnZ09lEVS/ynGlZQpCW0PeNEOF7ITz3XYvvRQCvJTmOthk+&#10;KHzaU6E0fYj0vUcrgzNGviP0KTeM7EOtkMd7Hwjey5wJEDznizlWW5bLJSGk/KUxOOPQSo9mlsP7&#10;gq4Xw8ree1brjbRTK2TruqnpfIfNcpSRPGdEidDXGJzL98ZsPRrCxpRpR0FV7Wi7ltliTp5l9H3H&#10;6mEJIfLk8lLytsslxlom04mMAUoEqdrIGNH6DmUUWZbR+0jTtVhjmM/mECNd15LnOS9fvuZXv/q1&#10;5ESAzWaNCgFtFNvdlvOzC4xz9FGMi0LQknfRMiYb58iLgqbt2Ox243GstSmXavHBizlSGsfHd7FG&#10;07dt8kjVdF2HOAPIetNHiEoMzMQEQvLbSkNR5BR5hkvHyjIxuRrmpH0zMBBDJqs1k7IQ09G+RWtF&#10;URaA9MnMZeP62FnHerPh9u4WH7yYmDihyXvf0bYtMUZmsxmTSUnX9tw/rJlOp0ymEyIRbRxKW4JS&#10;KG1pkhHgerOmroSGfXd/jzJmNPYLSQQfkdyNTteT52K2qZMpg4oQuo7QtuA9Gp/MeGvJ2RU5fdeK&#10;mH7PENc5CzGZlkQR+islJidlkeP7Tsw42o7MiFlITGT6LM+Zz8+YLc5xRYlyVsxUkTnWFSUuLzDD&#10;WNG1tPUO3zXj2OsyRzEtODs/Y3E2Zz6fkmfZ+E5K3stFmqqi3m2wVpFnueTdtEumM0bMRSJpza0I&#10;XkxqxQxTUVcNq+WKPBMDs94HEeJrQ9e2NPWOmIwYI5HNagPByxqi6/F9x2az5u72nrv7+3Tf0ntQ&#10;74nIvskTub27RdPzg88/ZZJnmDRePX12NY6txtjxnabLMrkXSfiu0ruym5tbvvn6G7q2lXY1ndL1&#10;PWhD27SsHtZk1lIWBevVhtu7O1BiCuK9F7OQlCfpOjGN+eTF8/QuTgwLtDas1mtu75agNb//i1/Q&#10;NBWXV08oywzrLLf39ywfHnCu4A9+/xc8e3qJs4pqu6GpKqxRYz6463o2Vc31uxu2tRi8LVcrXr58&#10;TTmd8/t/8Puj4eCu2uGj58mTC1ye8/rtW3a7HUVZMp/NeFg+cHNzx/3dA2/eXtP3gfniDGsN01nJ&#10;82fP8H3PP/2z//5UlHOKU5ziFKc4xSlOcYpTnOIUp/gHGycB/ClOcYpTnOIUpzjFKU5xilP8PaPv&#10;6o+KgQ8LCPfFq4ek6X0K+0AxOUZ5fiweEw4fK1h8TwrQY+GFkBffE5EOaeWPXePhcfb/Pnzv/rUd&#10;nsshOeiQVP+YWPixczosXHxMwP4x4vghiXv/XI+SoY8Uy+5fx/5nD0Wxh5Tx4VjH7tGhQHtfaH5Y&#10;qHl4TsfpTR/+7GP3aP/4x4TUw3kMBZ/717pPqd8XIuzfh8Pr/lhB8GP34fCYh8/zsb8fPutjz/zw&#10;e/cJ98dMK/Y/e/i9+/fg8F7uFyodHmef/D58z2GbHIQvh8XMj92Hx4wCDu/DMZOI/Wt5nBB2/LuH&#10;+33se6Mc9KNj7/fasFJ8UIl9RJzCEWH99wqlj9HVjt03FEoNY+ThWMIoRP+wneokdNcjXcgYk4rz&#10;VCqQNePvuSwTEWAiCBMTrZqkOdQAACAASURBVIoISkvNfSqSHJ9BGAjje8S09PtRRZQWoogUF4oI&#10;V6dzVkYEgzFIvZ0xjnfv7vjrv/kl213F2dmFiL6MEYKQ70dyrpygT8Xt7+c6HwLzxQxUZPWw5PV3&#10;r8lNzqScoLXCR0/TNKxXa77+9d/S1A2z6YzJdEaIkaqu2Gw2zOdzZtOpiOZjTEQOMxLNBhF8kRc4&#10;m4SHbZvmtY6ua0UsuE/M00ICGorofPCoVIx4d3eHNZbz83MW8zl1XRFjJMsyzhdzCmfxvoMolF8R&#10;XgphZWjfIpY2ZJnDGi1Up1RE3jRCfQQRN2ZFzny+oCxLFvMFmbNkFgg9mRUiunxverZGnm1eFCNh&#10;UWvNdrPG+x6bRN/BC7lkEB42TSNmAAq0tSMteKCwZ9alYmno215IoOix6H02nTDLc3SMNLUUU7dd&#10;R1YWTOdz0Iq2aemaVkh1Sew9FOQbJ0JirUWk2Hve/z1zI3msbVopbnc2PStFZjNA2neMkbws8QEe&#10;lg84q5lNi5H02Hc98/mMoijIM5OozV0SvUsbNQM5S2l636NTUbMQ2SI+hLFfaGNpu471Rsi71jmq&#10;uqVpWs7nc84Xs9FcIMRAnucY6wCFdS7RZszY542xUmQaRWjtQ+R2uaTreuaLBYvFDGWGcTw9dzUI&#10;mWPS3YgAjCSIXd4v2aw3vL2+5vbmbizaX96vuLtb8vbtDWU5HcfAECJFljGfzcgyi7VC0bZZIs0p&#10;zdnZOd573r17R995vO+pq5rVZi1k4apO5gsdk/mMJ1dPZbyJAZdnRCIPywfqukptAWazqcwbiSDf&#10;VDvqajuqhrI8x7qMOhWwn52fU06naGNRJhUzI/1oIO70TSNist1OyOtaqOqD2cAw/utEgkdpsrKg&#10;8T3aWWyW4WOkDxG0UM5VIiRZnUwhMkfXe/rQC/FN67GoWdp4TEI8aDsRmReTKfeJNDc7O0NbS+c9&#10;L1+/oQmR2XzOdDrFKYtC8e7mNpHRpqA0RVHglObu9pb1egPasNtVOGuZ5Dnn8xnBd+yqWoQDWlGU&#10;QvsmqpH4LnQyQ9f2QnxvWy6eXIyF5EoJWVLvmUyEIIYhgwGGD0LUG+bEEAPGajabDX3fiZjYGAKR&#10;cjpDW8vd3ZJquxtFe0pb2i7QtjVN3Qh1salZ3t+z2Wxo2iYVNJPobWk8Upo2eHzf4awlc44YPXVT&#10;E9pO6OvRJxGNGsnqUsir6EMSh0rpMsH3UuwbpXC3bZuxWDaGXsZ7H5Io0+G7hrv7d4DQvLs+0PeR&#10;EDRdF+l8RCuD0Y4QQBuHLTIwBqVFFBxixFmH0pqm6dJaWQrc26ZNhK6Gtu2pk9jeOkdAxiOlZL56&#10;T3GT4ukYA5vNRua3NLbEGOk7ITQORhGyH5M52hg9kvWstSyXD1RVQ98Hbm+WaO149uwZs9mEtmsS&#10;AVzETF0ykpB7JWv+mIQTTdMIHdAKuZQQccmgxVgHimQgIONkOZnINQZGse2r717x6uV3yWRARKq7&#10;zQ6tLb/3i5/z5NklPvTsqoqmqjk7Ox/3mXIOrRDuixxrDJkzPLlY4AwYrTBKWoEm4hIp72w+Y1aW&#10;2CR6AlmPOeeo60bI1ff37HY7nj17xuXlJXme0TUdfSfmBcZaurbHZTmTSSFmQ0Zok29fv6bMczKb&#10;8eUXX+KspdrtaJt2NOmYzWfM51MWizmr1QNVVdH3Yvxyfn7GdDphOplgjKHtWmJEzDMISaglIrX5&#10;fE6WORELJQHHIMiTNZNDadjVFev1lq73WGOZzkp86KnrHZMy5+LsHGcNk3Iigp4YyUYDAzGlctYm&#10;0dQtbdeL8Khr6XyfqLEyfkymE/67//lf/475lfbRPf5jJnCHhmWHVN6PmbHt72X2930fy+v8ppzE&#10;Y8d69HMf+b3HqNKyxg9pzyNEWaURqquG6D1V1dA2HW3T07cy3nS9iKmdy0Qc1LXUTU3b9GmeC6A1&#10;q82Wd7e3PKxW7LabkXBbb3fj//ddR1M3bB5W3N7csKu2NG1NH8R8oap2VLtK5lVlMNYxmU0oy5Ji&#10;UuLynCzL09rKMj9b8MUPv2RXd6yrmtuHNYuzc55dPaXzPm2wtIjPJxOms5KsyJlNp5ydLWQetnoU&#10;UDnnRFDCe/qyipG+a+jaRkxCkugqS8KTAEKaj5BPSiEYZw6X57TB07QdVTKFsVnGZlfx9vqaqmkJ&#10;Qf4tm+TkZSkii0Q6bruO+7sldV2JkC4TYWMfEaKjVhiXUTUtd/f3QpaPUDcdSltm0zlt2zKZTfmj&#10;f/ZH/KM/+IXstbpuJPRePX3Kp599SjGdobTmfvlAWZScn1+glRg6dV1P5z3GZUynU5qm5VdffcVX&#10;X31FU1XkTkSRRVFQlkIVPj8742yxoO97NpsNq9WK7XaT5k7pP/OzBeVkImJGBT4k6rqRNdV0PmNx&#10;tkBbMQXIyymT+YKgxJjs7n7J9e0N6+2OgCEqh1cWVxZ88eMf8sd/+if8yZ/9c37/j/4Ji6dPUVbW&#10;aaH3+C7ggxeqLpEeL8f34QOx9CDC/p7wei/ncmy8OZ4b+TDn8z7fIvTtx/I8vyk/dZgr/E2ibq30&#10;e3Hvnvnk/n/38x7Dnvlj5pMfy++mI32Q//vw/I4bhA598PCcjuVIP56rVB/kXoZ56RhV/dCQ8JAK&#10;PxiRDeZ0+9f0QW7qiFD/sXzS0BaGHMXH5ohj93vfBOCYWUA8mnuSHNCw9gVZp4tBTBIaay37aiV9&#10;UiuNMirt1yX/KDRgh9YOa/VIupZ1thifKJ3OIu7f5zB4QXzvHlmboYzDJJOOYR/t0rkYJTTcvuvA&#10;GDAapS1d6/n2m5dcX78VQ6Lzc1yiro/5NkTEFwIoFZOwznF7d8/XX3/Ddlfx5PKSssxwgxmBQvZ6&#10;WmG0mAHuqppdI+tgayQ/cn19zddff8N0Nme+mIsYvcyxuQgQXeZS7uK96UHXiSmc97LWHeniw1ye&#10;cmRiPPHeIKttO0LKCTRNK+Z/vicvMoyVY1iXobWmriqqSoSdzmWUZSli2CAk9hAD1W7LbDLFuYy+&#10;62nbVkwClKbIc9kbGEOeOyZlCTGy3m5ZbTdMZwu0ydAqmSsm0q9RCvqerq6o6x23tzc0TcfNu1s2&#10;my1KRa4uzsmT6NpaQ11VLBbnaK3YbDayp9OyvzVayzNP9yDLRbDedz19t/f+KBHCAwpj0pzpPTbP&#10;0Fb+oKXNhBhlD+UDWhve3dyyXC2ZTSbMZ1NQsnYe8mdXV1dMJ1OccxRlwYsXL3jx4oXcHwV5ZmU9&#10;RXxPJB8MlhAR9K6q2Ww245iRZS5RjCUHmOU5k0lJXdcYrYRcnYTMkveSnIxN+9vcWfpeclbE4U8U&#10;o4dOco82icxdNqGP0IYOpcTEqO08XdtTTqbkzrLbbaVNpXd9Qx8Qc1kxT8ldLtdlNGWepZyblvzF&#10;dCqGYkoEnnVdy/sGI4Ya3nvZ3/meru/R1mGtmLrtdmvarhOD17ygT36uzpqUj87G8Uv2+zJ3yjsl&#10;Od+maQDJZVij8X3PzfU7ijznk0RqzvKcxdn5OO/qZBQ75NnbRAMvy5Ku69hsNqxXIgjOnBOxOdB1&#10;Pff3y9FUNXhPmWdcXl5STicorajbjofNFqUNs9kZxqa5X6e5QivavqNpO3yUvXjwccxxoWQ8ti57&#10;v+fQ0qb7VtbrfTIuG/LGATEMkb1yoE807hADmRNDQJPyY0qJ0D9zuayD03zWdd1oDqRTjjiEwGIm&#10;BHtFJM/FaJCUH+n7niKtYZfLJd98+w1t1zGbzZmktaNCRNi+D4DmyZNnskauW4oi5+LifDT/CBG6&#10;EGjanrbtKcqC3vdMJlOyrKAPPW+vr/EhcH62AMRMVKW5SY1CeJmTuraV/H0M8if0KDwqBHzf0XYd&#10;IWrm85nMD1rRtc1IQh/eucl7FjE8VOneGGux+r0Rse97EVUD2hoxQiln5JMJpiyIxtB5T+g9UWlc&#10;WeImJdqJkHoynUiOTvxN8cDsbMHs8gybZ0Tf4ftuzE+rPdOTzFrapuK7l99Ke3c5ddOObWrI2Rlt&#10;0juQjr73tJ2M+4rUzlD0yXREcupiBkCMxGQm8/Cw4vr6Gh/EtNGlfAhE2kaM1C6fXKT1rrwP0ClH&#10;tNlsyDPLbrfixfNn2GRakznLZFriQ2S72bJaSc72YbWiqmsxedQqmUDLvPYXf/FvefXyFU+uLsnz&#10;IpnBlGw2W+q6ZlpOcNayfljx7t0198slZSlmbXmejwaTucvIsnw0ePBe9kBZXlDVDdtdxeJswdPn&#10;T5nPZoTgsVaxWMxompa319fUdcOTyyf8+EdfMi0KFJ56uyUEMSRVKJTRtG3Pu7s7dk1FPilwWcbD&#10;as3bt7f89Kc/4/LynK7vkumL4ZNPnjKZlEDk1es37HYVRV7y9ddfs1o+0HWBtu1RxjBfnFFOJ7RN&#10;gw8duXMUecYf/dmfn4pyTnGKU5ziFKc4xSlOcYpTnOIU/2DDnm7BKU5xilOc4hSnOMUpTnGKU/z9&#10;Y59wvE/eOSxi+x5FJ0phbtd2VLtqLLx5jCZ+jDJzTLj8WJHkvnj2A5F0EMf2Y8TiQ7HysWMcI7kP&#10;BUuDIHqfMnRIux4Eu+N94XgB4vfOGx4tEBz+bSg8e4zU/ti1fUyk/dhnPiaqHe7RvjhcHQgxh88M&#10;z2n/e/fF1Ifk8+Ez+983/H2f9PBYe9m/v8O5HBNsHz7jwSDh8NqNMePPDs9pKAg9vL/77WSfor5/&#10;zx8jYX1fZHy8aHb/9wdRyMfE38N17FOc9u/t/j0wg6iO75Pp949/SLXa/739fnQokD/2+8Nxj5G8&#10;9n9++ByPGT88ZhJxeA8Pz+Fjn9nv14dj2X573P8znvuRNj0Il4/wpkZh+yB6Vwf/HveejXrExCKG&#10;kARyR8b49F0x0Z3eP0c/FhANJCXvw0i83u+bQzsaSGtohdNur78oWq2FumUdylpcU+CsJc8Ksryg&#10;aSqapqFuG9pUhCmXHY8WrYc9oWwMcRSMgwh9YyBRfwMuy/C9iFFtKnKLAWw5o25r/u9/85d8+81r&#10;/sv/4o/5+U9/zGI6o21qQhtGsJ62FpNEz9oHKTDynma3xeYZReaYFhkPy1u8b/nyRz8gKzMRewbF&#10;TfGOptolCreia3qMMUxnU7a7HV23IHd6fIbOZR8YtQhRTAqwXJYRQYiQbS9imXTvh34yjGtNU1Oa&#10;CZO8wKPwoWM2nTGfzbk8W7CrdhB78lyEfMQegsYoJXT3GIjoRNkVCqYxFmezRDcyQqYJnjaRpvvQ&#10;U1cteV6QZTlPn1wRiGy3W9qmx+DBQxda6DRWKUIijHV9PyqlVCK6htRGrXVpbLJSRKaSuYLLCd7T&#10;dT1toke7oVJ9GGuVSr4Kka5pqZsO4zKs1iiTEaKHricYEfcrrdHWUu92PCsmUhjcM1J6YhAxyvj9&#10;Wos4Oj0rYwy5V8zmM7SCum4wWhNiR993Qgs6MKdQqd/1PlAWE370g884mxVcLWao6HEuZzYp6Zo6&#10;Caxb2qiF2kXE934897IsyXQut3IosE2Crq5t+e7Vm1T06ei9ZzqdsdlW7HYVWeaYToUIlhc5VSLA&#10;DEYBIRXZ2sxR11KgaKwREX6Uvuisw/vA+cUFTQjkk8lIEep8QNtEvxrWllEIlYOQUYeA0iI4LrKC&#10;xeKcrvN0PtJ3kfu7FZt1nQqW4dtv/443b2/5oz/6T0WcqaHte7SxYiyBYrdbUt9vyIoJk8mErunI&#10;XUZZFGzWa7z3bHdr1rv1KBQzVkS6Ssv1W2tRMYAK5GSUec5ut2O33ZKlYl8Z93Symwg4rYSabZyI&#10;y5XQrG5ubxMtTAhwyhq0itTbhug91sh6QjuLzTOuFgu6rsNYS57oYqOxlJf+Z4yh8z1eKbJJSeM9&#10;k6Ign0zwux2+bTCIUYJShq7rWPUdMU4wqY8P80mWZfR9T90IJXYymTCfzehCK+S1PMNlGbuqer/+&#10;iYjJQZazrSpCjJydz2mqCr/z3L59R996HlYrrp5ccDafSvG2b2maismkQBH57NMXXMzntM2Otmuo&#10;6w5nHYVz6MJilNyjyvdcnl+QFTm//OUviUQmkwkGWQsF78mMRVB879d6TdOOBlkhBPLCYYyMLUZr&#10;QMw18izHJyqd0QqFiCuaLtC0HV0y5ACNyTJclhN8k0i9huilKFvWZSIWmM2nTKeTtJYIxKjwXU/V&#10;ttAHiid5EtxFfBAjFqWCmKP4gEKLQD54XKFQJk8CH0QA2tb44NHaSUFzAK0tIXj6LuJMNs7LBFlK&#10;5JmYAmTFhK7zbDY7NKCi0LaUzumTAY3BEKOsCyNiVBGVFNy2XcN2WwE6kdN6ur6j61uqqsKTTHJs&#10;TtsLkbKuW6azGSEEnMvQTuFcTtPWoyDDOZdMVgIqiUO7rpF5Mcj+I8ssxshcVdcVXdeNIo1PP/2c&#10;1WpD33+HdXoUomzXa4rM4bIsUcSFyNY1PXXbylxibBIPBIievvPEIIJpEWfLWJblOVppmqYRMYTN&#10;hAiYeVSb8eb6hru7e84XcyZljvcd02nObPIpT55/xhc//gFRSzGwRlOWE7bbHSqNF9Zqgo9YK0Y/&#10;fddQFBkQZI2nIlppcmvQMaAzR2Yt+B4dIzZz+BBRKuKynNVqxc39krppaNuW8/MLnj59ik6iHd/5&#10;cS3c92JokGU52iqMEjJd34tBQF4WuEmO9y0xapwzxOiJSBF+1zV431NVO/q+xVlLkWf4EChyx7TM&#10;MVrR1N24J6nqWoRVaT6JyFqub+P39pxaa4qixDkhZ/Zdn4rqRWzjjMb30Pct9/d3TMsJF4sztLYo&#10;5aibQNe3+D4mo6aQKPQkCrKmaVt678Vg5wMxqP7dcysM+/xxFZ7W2mkPMVDfkePvC9d1EuQM/eKx&#10;vdl+fGy/ecwI7tje8nCPc8zcbn//cyiyH/Yxjx17f09/cPaEZOygUGhbYLLI+eVzQhtpexnDt+uN&#10;iCLqjqqq2GzWTCYlRZmDtmx2DavlGu+jjG1E2rqm3W3ZPtxzm4ips3KCMxaVZel7HxIRNOKjR1uD&#10;0g6NCLZCVOSTGVOnqRPV1VmbKKFOxPbRMJ8tuLy4YDqdYIsct6pQ24bOR/7df/gb5vMFV08uxz1m&#10;7hzVZotvNIUtyM81zgSq3Zp6V3F3t6Kuatq6ot3txBCrE9FWT2A2m/P06oonTy6JIchaXwuds2oa&#10;bB4oipLJpBRKbwg8bLZ0bSsCGu+p24bb9ZLNesduV/PwsCLLMoLR6LYH29Amurzvhf7eh06MhozG&#10;aCtC/nJKjJH75T13t7cYZXj29ImI4GIkn8B8tiDPcn72e7/H5y+ec3Y+5e3bd9zc3qVxXs73ydUT&#10;yqKk6QK7qsWYnItLMTOqmpY2eIJWXF5cYa3j+s0bvv7660T5tExnM0xazzlnU34i0LQNcfPeMFNZ&#10;g0H2VR6FtpY+7amqZkcAymKG0gZtHbOiRGnN7fKBtu0oJ1O0zVntWlarNX3bEGKg6wNRWYzNmZ9f&#10;8Hs/+yk//yf/CU9ffEY+mQoBlUjfdvjej/vtYT8sQ4aorQbDK8m5ivlcHP49GSMppUae9n6OZ8y9&#10;pa8jrXNVEhaLYEiNOQql5ZeMUmiUKL0GCv3h/6f+nrx+GIbRwzFiyNMSxKBIxYMcyJj3iGOe4nB8&#10;2s9Jfl8MHr+X3/tY/ufDMVDEeUK6l7E5pUkOsjV7eWtlRMwGYvgw5GtJ16aGfemQw0nj/969VuOo&#10;9/3clIz9/feO/z4H+pg56Pu88f7cNfz9WN7rWO73MXMDrW0ym+Kjc8thnn4/R/uBsUtq5wpN0CLO&#10;U0aLodt+fjwM9z3l1qKX9hmTIU5RiBld5mjaCldY+tZhcy/r9Tz7/9l7jyW5su1M89vyCBcRASAA&#10;JFLyXmp2G7U1q2rQr8YX6km9QU/KugZl3UVrGllUN28mgMyECOXiiK16sI47HJ4RuKzmkL7MYADC&#10;PY4fseXy9f0/ZrtG+wpX19y8f08MIzkFUorTvTI7/bL93yLMIk7PWllUMVN+yGB0C0VLP1aSx+yN&#10;5KkimSpnEfAZAqu7W1IqfPfqJ96/u+ZX//wr/tNf/SWfffaUuqnpuw1jiAKZVhajETEqV3F+fk6M&#10;ibqpmc0q2Xdaswd2VQajNMY5jPPUQ2DbDdyuNqxXHc+eX3J7e8NmteJ8eYZBoFqrNc4a1us1t1cd&#10;Ty8vmc9mlKxZrTtZP80avDV4K0CqtlbEKXVCpUwOiXFaq2urJzd0zTBsZS+lFDGJO7c2FhF9i1i1&#10;E3kytG1LjOs9nKm1RudMP/Q4ayYRPmk363EkKxFI07oQ48BiMcM7hzUKpTQXj5+QlOX69o4QE2UM&#10;OOdoZnPJj+SEKuCcpd8kxj7RjYFuuCJPgP+//PO3vH71mr/68z/DOkseBpyveP/+PU1VM8YBYyqc&#10;gRB66naOyY6U5d5Kfo+9WJMxmjGO5FKw9YyRcS88sL1bk9aZpi34CrCemGQfenH5iGI0r16+4tXL&#10;VyznM3bCVm1dcfnonCcXj7DeE1Nis93txc9Znp1BiczaimgVy+US7xxxjGjtiElysMbaaW4ze/GI&#10;GAPjGCmIKIHsuay4RTuHVYoQIiQBjY3W5BQxZEJMhBGiM1ROAPoSBCzXKIpW+3XWUCAnUENk0Siq&#10;tiUHTU4JqzUlj6y3d6SYKJUnpMx6u8E5K3CtsmirJvEJMNN5tsieQ/KXFd5DXUW88/imZlyvZXxV&#10;gNLkoogpT0Iz8txm89nkvg7WaipfMXYd4xiwk+uzSol+HJEkqmbWLCZx0/JBsGsSzZEcvuLq3XuG&#10;bUehMMaR+WzG+fmS2azZC2Z2IVFkpCGMkZwjua5wtsIUzdnyjG23IY493abj17/+NT++/pHZrOXp&#10;06c0bY2tar765it++ukN3bYjRVit1pydn9FUDd2253a1YbPZoJXi8fkjzpct3kiuV5Nw07jtvKM2&#10;DdYYumEgjBEFOG2IKQpsrczkHp+IcaCUadxXDuccSsl4VVlPVJJHVBpiSOgYcUbatNGaYRwYY6Jp&#10;WpaLCzAillGKfM+RyfRjJKKonNznMI4o5zibL1C5UHRBFxExCyGCMqTcitAWmpwVxlTM5md8/vnn&#10;/PDTT9zc3WInwQHrHEOIJCTv/ebdFYuzM4GJtxtKTowh0g0jSlkWyye07cBiMWfT9WyvN+iiefPD&#10;G7y1fP7ihYxHSvJForGZSFHmiRxkTChGRL+SKlgDuihy1sRhZLO+5eq94+mzJ4RBSV5XRzCFVMIk&#10;gqOAPAmVJLbdCmUKs2aG1pNTetzltJnasuxjlLe4SThg9f6aLhTqyqGcwTgr++KSMcZjnAGVCJsO&#10;UoQQUQm0txhtIY+UOELKOCv9I2RFM18CiXdv3/Lmx7fEIPOHdzXzhZXcbxThshwzIRXGmFit1/zw&#10;w4+UlPnLP/8TnLOsVreQIOVEyJLHqJyGVHj//j3v3l+JmGSs6bYRpabvT0rBKFlTl5ww0wJWa1lT&#10;55Ag9Hzx9DGzxkMOaFuB0nTbnr/7238gF816taLbbhiHHkpisVywWi756utvqF1DDCN3d1d8+/23&#10;ZOWpmgVaF7RRIF9XYEohq8J6s+aHH37AO0cm47zBGo33FkWN0YUUA3XjadqK9WaLdRaUZh4W3N7d&#10;UQo0lZ/W44lFW2OM5my+oN+OxAB9F6ieeTabDc4onJI9h9MGb52IhSqwlcFXnqokHj9/xs3NHdtN&#10;R+UE3h9iZEwRX1nmyzl1VRNC5LuX37PZbrm4uKCqK65urvFVjVFK1mEl0zQNxhrQ0I+Rm82Gpm1O&#10;xTinOMUpTnGKU5ziFKc4xSlOcYp/13EC4E9xilOc4hSnOMUpTnGKU5zi3xiHhWk78P2wAO64cO0j&#10;t+TJxXSz3vDmzRuePXtGVVV7EPawMPE+t5xPgdz3uX8fuv0dAjwCErqfFXEfu4ofHus+N/T7AGWl&#10;mAojpZB293ul5J8VhB9e10PO08dFnA+5uR0WnR/D6J+6b59yPvqZgAH3u5E/5FR/DLU/9P6HXIZ2&#10;sObumR0D8ffdx0M49FOw8kPu9sfg9u54xyIPu/8fF4keiiSEEPDe31vUeSgwsGt397X/h9r44b3e&#10;OTkcHv/YJf4+WP64rRyC758SONjB78fXc9x+D6/72LH98DntnvN9DoTH7egQdj+GLo7P417o+18B&#10;vh8f/1Co4T7nxfsKro+v/77PPxRUOL5v940xu3PIpWAOxrSCOB7e5+h+/JmHf8cQsEyg/eG92gEp&#10;E3ybd+egP4D1UqM9tSPuFx7ZQ5iTo6eaHHS11gKB1RZjHClHjHUY54ghMFaebrvBec8w1Gy7DWz0&#10;5BY17h3gP9zrXRG6uEwZJii7FJyye/dXYxV6NqcUxWw2nwoCRwZf0TmHsYbtpiOGwt3dBqc033//&#10;lv/j9X/m62++4H//j/+J3/7Fb9G0jmHoiKGf6tT15DwsblMuJXLoKVqclJ89veT63RVvfnxNLInP&#10;vviCtm25vFywnC3othuU0eQciGEQV/e6JoxBHF6MprYWqwSqEkfbD1B1LPmgbwoEF0KY7r84Qlbe&#10;i0tgTJPLt7gxxZSgZKzRvHjxHG8dXSeOTs5qcbRCCrB85SBpmBzRFOL4lFLN3d1KALcJ0tiJJAwT&#10;RFcmFxbv/YdzKRmjFYtZS7CjuNKoQo5SLCmObgKXF8RFd+cOEycBEa0Us9mMvu/JKVN2sKo1GFeT&#10;TKIqikVVUbUNMSdSSOLWOrnIAqQQ2GzWhJJprMZVFToI1Bi2HUMYGfqBvhdXmUdPLqnqiqHviVmO&#10;Y5Q4FYljnHSSAvSTY3jbtoQQ5VpSwlkB4rM8AnxdAzLGWWshF1Qu4mxvmFztNRdncxpbqK2ibWus&#10;cQz9ltpJsT1FHMCy+gDQWTmAgMvdBu8rvBO3cqtFZEBFGLqBm+tb7CSm4Jzjd37x25ydn4nLdxR3&#10;nbpypBhIsWCmZ95tO4aQePT4kbjNxEROsgbMMTLGQN/3vPnpDa5pwEqR+e3NiuXZDvJTEwMixZIU&#10;pkLFgkNgV5TBF6ic2H40TwAAIABJREFUZ7E45/p6ReMd1npxQeul38zaBcZUfPvtd3z9zdf86Z//&#10;MW1lePfmzeSsrrHa0M7OWK/fE0OPLpa+6ikl01YVVimGGLCVR6FZr1d4X1G7GqUUdV2BKsQ4Mg49&#10;SgsItJzNMShSSIx5EFeqpsagJpjAUKIiZjVdq6KojNLwxVdfcvHoQtyEC6icpV7auMkNLYkYiIKm&#10;baTwvBRpU87v3a9zzvRdNwHETtzeYYJdEzlIu22rhlGJA1gYIwVxUdaTK7n3AvDGHAVSntyUQNpu&#10;3wUun8yom4aUAjHFqTi7iEu69ygyWssYbZ1hDANKtywvlhhnePP6Le+2I9c3N/z93/wNf/KnfywQ&#10;BDBvWjY5U1ee5dkCVKEUAfi98eI6GEac0WgmQDwGbm6u6MeRvu9pZi3nZ0tKzoxhwGqFM4pxGPfn&#10;OYxmP8fFKHC61gXnPHYvKqBRKgMGbSqUcSLcYAyz+RlxtcZXnouLc55cXlCyIWFJaPpOXBLLVGwt&#10;znEBpTJ9n1itbqnrhsVyga9qKTRWIprgtJWifrF7JOVIjCPGKkqIUKRQWWlIOZJSwFiBoAWOz2id&#10;SDEyDpFhiGw3W0KMMmaXQjtr0ApCn9CVw7mGukn0g0B7224gb3uGYcQWNbm9K3JMhBzp1iv6KO5t&#10;RWts5RnHwLur92y2G7b9AEUzm80wSmB9YyDkyBACQxCIIeWMsg5rxYltN8ebyflyN6cYY8VN0Vj6&#10;YZxc5QPDOEyucFpAlqYlxkTfb1Fak6MATJeXlyzmZzIW1hbnNVWt6YeNrFtCoCAiHu2slfEYRU6B&#10;PgwoX5FCYBwF1N8JY9jJjX63pkop0fc9zk3ugJP4xGy+4Or7l7x+/aMA6l4Klatqzmy5YLG4oJ09&#10;wnjHEDvIoLPBu4phGCdBFYW1NU3dkMncrlYMXUfjLcNYUCWxmLXoadxhcixGGxGK6DtmRgQqjDKy&#10;rrSWm6sbgV9D4NmTSypjp3XcbsUp678Y4jTm9rjaYnwNwPruDmstla9oZy1NJSD7rK2p/CXdckGM&#10;SdZ9wNhtqZ2f4Cw518vLxzx+fEHOhdVqBBIvX/3I3d2Ki/Nznjx5RNs2nJ+fUdc1mzDu19s7gE+E&#10;DhRjCLy/viKMgaauKWiaWsSWYjJ02w2rYaTxnqePH1OUYbO5o++7CfI3aC2ATizS1lISIb1hDCit&#10;WMwbtDL0/QAoxrH/n86vKLXbCx/u+z/c88O9QJnWWbs92e79VVV9JML3EOh5/Pp9e+GHROQeyhUc&#10;7ufv22sd70PudXY/Os7x3u4DOP9huyNgqcLYCusz54+fEGKi7ztKEQi+hDS12ZG3b1aEMDD2HUO3&#10;EQEPZSg5oYWaQaWAUwpdOdIY2NzdMJu1hNCxWq8ZxwGtFNq6yeVToDLjLFXlYa1QWuGsFcdLDc56&#10;tHP4qqZu5tRVI2NKzijnUFbEUnxd4b1ls1nzq2+/FTfJ5RJyZj2BxtnLGnHeeMb+jtUq0feBEBJ3&#10;qzXbu1uc1mil+Pq3fslXX39OVYugyXazYbVaESdXR6tFwKWZzVFagLldjmMcRsIk7KSmNaHAx5qq&#10;atlsB0CTcmG1XrEdeupNx3K5lPXtNCvv4PexHxmGkXo2xzjHMA5oa/iDP/pDHi+XXL2/4oeffsI4&#10;y+WTxyzmC7744it+66uvePv2De/fXuOt52y25PrmBt/UPH/xORcXF6ScuLq7RmuBCDfDgNaGZnHO&#10;3Flyyrx/d82bH35kHHq8siiv8L6SsU+pac6U/W/KWdZ243SfrJXnhSbkKMDQNpLXK4y1zBYzzuZL&#10;rPOg7OTAGum3PUV5bOVZ95Hu5p3ATUBJBYXm7NlzXvzyt/jmd3+PL3/5C5q5ONmXIp83DiJopUpG&#10;K7N3i82T4NauI3zIUexyBomUP+yR4efieveNEweyeuIoWfIeAH8ot7jvv5NoxW5V/9FYUsrHeYaD&#10;nM9HoorpIL90mPuafvdTooQPCajeJ6RxX57rvrz3h1zabg34YbzOuXwy11qKiNDs4P28G7j2N+gD&#10;PP2Bpj8QD6Dw4Vd+nvf8INj5r3Ncf+gc78tV3Sdied98cpzH/pD3k/tzX07/MJeWc/5IwPIh8YKd&#10;HIBGUyZxH6ULHAj87d4vY9j07HYO0Pu8rUDs2mhiHBgwGA2Vb/F2K4CfkTm/bVrevf2J0HcMkwu0&#10;UO+7+7trD2YvXpNLntzhJ3FICto4HFpyJUbhrGEcR3KBzeQ2jjU0TUV0lhwLm23P//jHf+blq1f8&#10;2Z/9MX/w+7/Hi8+eYbRnGDpyyhivRbSKzLytsM8vaZpahCvUh9ydKgciQTpOsLURQYGQWXdbtFFs&#10;Nlu5LylO+63IGOIk4AbjMPDdd99x+fgJlfds+o4+BMxgUHisNeRJdEMbI8I9KdOPPWkMOF9J7nES&#10;FttuNiht8XWFCZaqFhA6l0QM0G03DP1IyZnFbAYFbm/vCGHAOTc5zUuOaCc6LCKSG4y14mhsRYBp&#10;5/a9a5chBBbzJQVNP44yWxUBQhezGePQsQNE0yTA51xNpDBfzPnhh5+4ur4Blfnh7Vt+55uv6aY1&#10;Y99vaZsZTTOjFMUwjthSqNtC07Zstx0hRGIKAlWmgtGSl0spEUqhnc/wRaNKpqprXC/igygjf7II&#10;fg5DYBhFePAf/vGfub2+o/nmK8k55ULlHU7Pp/yfIRULZGJMkHdCoKAm4HDWtNK6cyHEqR0VERC1&#10;rsK7msVCY7TkRbbbyHq1ZrvdYIwIj56dneGtw2hHiYlhWqMrpcgxyvg29ZMYROBLVhZKBOcKe/Eg&#10;bQzOVcQMm+0G5Wq2V1e8evWStmmo65pus8VaQ922NPOGqm1Rmzvu7u6oqpqmnokDeAwi/uUc3nsR&#10;WQSqqp7EKTTDGGhnC+qmIo0RpSMmS94zpyj7bQwpJ0oRwTdjLEpbQkx452hKIYAAr1OeLKVI3xc0&#10;GmdGOY6SXISxZi8QOwwD8/mMfjPn6t172vmMMYzM53PatmUH43pvCRnWmw1nZkGJgaHfcre6JQQ5&#10;t816w+vXr/nyyy9k/9m2DOMo4HgIfP75C2azOV99/TUpZ358/YMIVyhYr9cszs+YLRasr66gFMZx&#10;5N279zhvoGkwyPPcbgfathFBXKXAaOqm3ju/5yTjwDAMVE1LpoiwhJYxcz5f4JzDKEXJAWsTzjd4&#10;64mbDTlFHIYcItZ69DQeyR5I+nlMInbirJvEV9PeTX4cg6x1rWcz3vGrt//CcjGXvZSoaUm+uSi0&#10;FWEHZydRE6XAWnCWbBRPXzynXsy4vbqGlHDO0Y8jymhc5UHB6x9/4uLxBbATPYz0fWC+aKjrFu+3&#10;xJixxuKdCFmUUnj/7opHF49YzBds+o4YIiVFEuLknlKClNDGUMjkLBCyUoqcMrmI0Od225EpzOat&#10;wPNJ1rSTjA4oTVVVxJxknM8iQLvarCZhYhGOiEHmVTON6TEmMgN9jBRjqBdzUlb4pplEDQoxi6Am&#10;CsY0YkvGaMt2syUXCPEnHiuDbWsRvJqAdK2KCKAaEf/0laOqa87PH7G6u92L2o1DYrVayffsuRDz&#10;yHa1xjiH9Q6U4VffvuL29pqvvv6Sb756IQJ63ZaiFAkRakApwjgQw8CsbUA7lPaEmBmHQbR/40DO&#10;cZpHo3znMq2VYojklJk1NcZ6zi7OuVutJG9QMv/w9/+I0wZbNYy9tFtnLTnJuBwmYa31ak0hsh07&#10;3r55w5PLr/FVDUSct8Qx8ebtO5yTttL1vawZ2pZ21rBYLGnbmvVqPbX5zBgSQz9QspJ/D4FHjx+J&#10;+OY4YpzHGc04DoQ+MQ49jx4/lhVnTnTbnpQywzDuxSZLHKe5U0SBnXcoZyEnLi7OuTBPSEbaaNO0&#10;GF1RUmbsRtqqRmuFdxUKw5uffuTlyx+o65bl8hxfyXcSKMlv5JQIcWS1WmOMYrGYi9BaKSLKcIpT&#10;nOIUpzjFKU5xilOc4hSnOMW/4zgB8Kc4xSlOcYpTnOIUpzjFKU7xb4xjWH33s2OI/LjQbVeYllLC&#10;WMPlUwHI5MvOn3/OMdB7+DnHcR8wCuxd0HY/P4aAD8Hr+wDzhxygP1XErbX5COSV930oHP0U3Ht4&#10;nfcVrR/DtMfA9O61nevvfQXs992/Q6D5Puj642v5OZz90Hkcv3ZYlH94LveBwseQ+X3P9z6hhGP3&#10;8oefk/7Z7x8/42PRhMN/HxfqHx53d4zdczgEgI+h8Pugg8NrO37tN0HeDz3vvQv3J+7jfeILDwEJ&#10;x5/1qfM9/rxdHLaH++7N8bO7r48egvjH90jdUyT9EBh/3707/PmuXe0cze8TIzgcB4+v/6Ex6Pgz&#10;fnZuU5F4ObqGNEHCaucCb4y8b3fvjj+jfCib3jlFhhj3kKv++UXvAa7D19QEVn507mKDMRWlS1F4&#10;TunQuHI6hw813yhwXiDl3fXYqRjYOykg67db/NjgqgpjPc5t6brtVIAcJye0j8dW/ZHggzi1K61B&#10;SbG00hqFwWlNXTLJOqwxeGeoK0/T9mw2AxgDMUMa6TZ3fPvrl7x785/5o//lj/iLP/0TXjx/Sl1V&#10;jEOH0hmFwiaDd452NkNbSzcMjMOI1YrLJ48wztDOZtzdrRiGkefPnlI34vphrBZANCdxzyqOnDLv&#10;rq5o25pF26KBHBNZJYzRDMMobrTOCTA+zbGu8ljnyTF+eFYlY7VGW7BFY4zdg/RlctrzzqBIOKMF&#10;4s5JChR9ReW8CA/snU/M5KhkqKoKYzb0/ZZSKpxvCaOAkEortNGMQc6lqurJuUMcTEopNFVF0OLY&#10;k6aiJ2WMuE1lKe7bjgKRN9YRc0EHAUBTlOJG57yAIbs+qLUUf2eFNRalNf0wTs6IUhBukOJdoxUp&#10;BLbDgKk8mSIu22OhpEjJGWMd2mRC3NAPgV+cnxNT2rtCkjMpC3gbYsA6j7V+coWHmCKpQN221MYS&#10;x8DQB969v6YoxabvqSuP9xO8ljO6IC7dlQctIgXOGsLQ41SmxIxRkJMU8zqlyTFgVC3dbupsxlpK&#10;UZTpeSglDkXz2QznHSEltv1IVoWnl5fcrdYUFI+fPKEbei4vnzKbzxn7joWzxHEkxxGFuEGKI1gm&#10;DyP9ZkVdOc7OxWVs6Hu5/hAJIbDdbEkpk8YRqw2PLp+wODvDG0MqMibpCejTWhzgnHVT29OTs578&#10;8c5R1zW+bji7uBDIdegZw4hWimHoWW9WKGX5l2+/45e/80t6q9h2gRCvefH0CYtmDsqyWncM/ch2&#10;uyUEeYYpF9rZnIwIFhityTERCeAqzpZLgdRTZgxSeK4mh25Xeeqc6LstxmjaugIKIYwYXZGVRmuH&#10;pRBSBNHQQIO4UGtQRU1zpEAaGEUcEzknuu1GXM+sJ8QiQGyM4pQ9tf2cCtqYfXsq0xidUySFArGS&#10;fo7CWgG2QpKC/KwUOSW6ktFq6pOl7B1DYxS3a4pGTQIKTVMz9oV+u6Voha8rYkyEEKl8xXyx4Md3&#10;73DWMg4j6/WaxxfnLOctV0bxq3/+xwlQzvzd3/8jl08f0XgrY1DlqdsG5x2r6yvKOGKKCACklAgp&#10;UFKipAhZis9TEvi7bRqccyxmNTkN8nycIUUBypgEPsTduVBKFvgiF7mHXu9dwEWYI5NSxhhLwdIP&#10;HUolQsx03cBqvWbRtlTNnG7bM4aBXDTaKBbLxX5PULtK+mISQM0rT86R9fqOWSnY2YKmqTC64I3A&#10;edo4knYMWgtgExA4X0n/nqzVZNzPGYOMPeM4CligNCGKANFq0zH2gc3qjso7vvzic3E/Hke6bqBu&#10;aoyrMUUTM9Rtwzwsubu+wSpFNY2VGSjaMIwDw3qL1przi3MUijfvr3h/c8t6vabrtjR1O91LESGz&#10;aDJKHLlCQHsvULR1LB/Pp74o7n9qciAPY9g7R5YMCdknhBBIcZTxPCZs5aiqimHoJ0BNUXmPqqr9&#10;Mx5Dx2JR8/TpY7q+o209IQSqymHU1O+mtUtMI9ZZfHD7cU/EnKzMh8ZI/1NKrsUK+LNdrRhDnMBR&#10;GZfDJOZSSkEZzfnFhUC0vub555/z5PKSbgjkXMSJPQb6fmC9uaOdt8wXc9brDUM/UHlxVLy7WbHe&#10;rPeQeoyREkaqqkGTOVvOMUaL63DKKK1ovSeVPDmeT654QNdt2KzFOVGASylMzyFSWYNzFqzB8mHt&#10;W1cCkcYQiSUxn89QStG0LRhNCBHrLG1b0bTN9Exk3WOMOERa23N1dQ0ozs/P6PotCnHw3HYdr16+&#10;JIyB2+srrt+/4/lnn1F7j2EHZuqJqZS5IuXMMI5st5s9HCVQg0brQlM7rq7WDJtOwAtjWW3WGG1I&#10;MaGVrA2NsSIiEiPrzQpjNc5b0nYtx2kFaBiHQAgBQMRR/ifjcL94nzDc8b65kD7aa+x+/1N7/t8E&#10;th/vlx7aK31qP35fLuG+PdVDn3vf/ul4nyQCAB8EsHKSMcL5GsgsH1/wIr4ghoEYRsYyQMpYZ1Eq&#10;s93csrm7pYwBhYB+sh4UsQPtDYVCGAdUieSUuLsZpS8OA9Y7fFXtBY1MyRhrZX3sHQtrGfqOnBLe&#10;1zhnSSgWZ2c8efac2WxJ3w+8f3fFZjvw9PkZISVc3WLdWgD4bcfV1Tu+f9nQ/vKX1E1NGHoZB3Mk&#10;hcjtek2/vsO6imamGIMIQHx2+YR5U1PXNb/8xW+jjOLdzVtWt2uGNIrzYpL1cV23VL6SdUP5IFy1&#10;W0sY46h0RU4JrWTNU/brANnQxSjr4dYY1PTcrLUMYZyEaAbZq5fC2fkj2vmcR5eXIswRe1KMXN/c&#10;EEn8/h/+Pu2sobKWuqp58eI5q/WGzXrLYrGQvXgsgOHJk2fMF2cMMXG3WlEUhCRw+ZgDXb9BaQ9G&#10;8+r7V7z96Q2fP3tO0y4oOeCrCuUtFHHW3MHuWheUMmTKXuRtiJkYgogBKdlH+brGest8PptEZDSb&#10;TU8fBsYYGVOY1kEwhkAshazEvfbxk0u++OZrPvvic158+SWz83O0r8TNMiVUFJfZNMFjO0jIqLjf&#10;x0u/2/XX3V5Y1hiSs2I/JxwLVOQJVD/O8zHt0SmfHh9+ln/N94vt3Zen+tRYk3PeO51/Cio/zkMf&#10;5/4OP+/j+6UezKt9Ksd8nAu8b8w6zifvoP/dWiIfiACow3s8QZgfRE+mn6mDz59yGoexG+8/Eqf5&#10;KAfFww/ygWd6mMf814hGHudFh0GE/IwROHnnyH2fQO59edcPQD/3gvPHedzf9F3A4Tnun7USkQhr&#10;/CRq4Bn7gNayD8gajDN02y3WWpx13N1cs91u6LstfdcJKD3ZwZZ82F4P5ketKEV9EA+bRBRSVljv&#10;cGNAT2vIcRgIQ0/lROiw74ZJNKRj3Qf+z//yX/nu1U/8xZ/9MX/4e79LVU9A4jgSQo/KIh7U1g7v&#10;ZF+mFaQYZL+2vxmTGFpKjH0vDsNAGALffvsdTVvz9NlzvvzyC9q2kdzHOO6FFb33dF3H+/fvWS4W&#10;KGWw1pNQhFzQIVF5BUrWxSklGb8msY+SIMSA0pnaNxhtyZOLctXUeL+D3ws6wxg7hr7De49xnseP&#10;zlguF8RJfEmAPC9wthXhsFKm3KZS6AlYbOqayntKzqQsAmc5aYrKeGdlnCWTs4gv5kmQMIWR225L&#10;THHqgyJS+fjJJS9f/4B2DqOhG0bGlNDW4ZuaHBPbruPsbCl7iDGitCGMI5UWcc4QR0qOOKNRk6v9&#10;Tryr325RwKOLc4yV/UMumbppmKZSSJFhHLm9vWW12VJVLQrDOATWdxviswhFRARzCuKqXhTOaOZN&#10;LUJfKpNDzxjKlIeMDEM/rYU03hm0sgIUh4jCQlFUrkLNJkdg5+j7nn7o6LqOFAtNNSP4KCIVZurj&#10;GZzV+LomF+mXKSS2cUu0I1rJHjxNc0kcI+v1huXZOYvlkm0/8OPb9/zf//1v0MbizCQgWCYQmMKb&#10;t+/5j//hf2M2W5BinPqRrM12wpK1d2htxP07iZBXtgZfWZQytO0MZSy+aSFDjgIhxzBKXrAkgemL&#10;iF0w9XFjLbkolNE0TUOtDXebFdoaQFFXFSB71KHvsdbRtu3+uwxjLcY7zCg5iMunz4hhgm9VQU/j&#10;XNd11JXkeyrv+P7lK0pOPDpbyvotDnTdSIqZt2/eTXuDxGKxYLVaUdU1q9sbyWmNEeYiVvHkyRPu&#10;7u4I4Ybnz5+x2W5JKXFxfs7dei178pQwplC0QRmBeTOG7ZhRLtE2NbkUxnG3H5JxMaZESYWYO7Qx&#10;+LrBWI2vPXHoJT+gRfRFhcRm03PuZygghJGY8rQv02hjiGNAM4n/GRFMGIcBnRLOGlIKIs6qNdZX&#10;e4A7pMQYE0OQ9Zk1Gq2mOS9NglvGEMaeMIzkFLHG7kHzNK2Pzs7OEV5b0287ru/u+PyLz+k2W16/&#10;fkVMkc1mi5nEgGLIk+iG5OrqquHHn35kvphRVRWMMp+HEHj58hUvXnwmwrMl0Y+RnCJ6muetUlA0&#10;JYlQYEmZqJKIjY6SO2jbGTEV3r6/YrGYiQBsSuSscdZhjBcxUDQgOSznK1IujCnQeC/5JIq0P63k&#10;+icoOqXMaruhG0aevXjB4vycoetQJWOywmhZsw7bNeRI6xyLszPJR2tLCAPbm2G/l/PO4aqaJIqO&#10;aLTkT9uGs7MzaWe5oLWhrg1dt5V9RYikCequ2xpfec6XF5ydPebd22v++9/8LXXtUCkSxyDfDzgp&#10;E88pUXJkMW9Q2nK37lBGTQIsQdYNWomoSxYxyRTDh3qE3fdugNGKOA7kENBKcXe7Yrve8PWXX5KV&#10;fF/ivIjq5CTfeT16dEZVeWIM+NozrldoJVB6XTcondEatt2a/+u//jd++3d+wbPLJyjgsxcvcNbx&#10;2efPef78GX3X8cOPr6DAo0dPCCGx3nSMIfH9yx959OiCZ888m/UWZ81+PrTW0HUdWiuauibGyM3N&#10;Dev1LZ999pzFYs7l5RO80dxedYRhoGQREKmn/A7jyMX5nGIMfRx5/vQpj5aPKMpOwHvhbi3jonOe&#10;zbYj5kxB4ZwXUQ+lsEZEGbxzdNsOrTU3NzfUtWe5XHwQhz4B8Kc4xSlOcYpTnOIUpzjFKU5xin/n&#10;cQLgT3GKU5ziFKc4xSlOcYpTnOLfGJ8qSNzFrnjuGJ41zoCC1rX7YzEV9BwXH34KPj8E4e8Dd49/&#10;77DwzUxOjunADeYYxP4UCL8rzNu5jBw6r38oLFX7IvxD5+aHihDvg3SPC8gPz+nQifqwmHV3HsdA&#10;8PHnHP7/Puj+GBh/6H333Z/D39sVvt332nGbuu+zjwsmQYqsdur29x1vB9rv2sixyAGwdxHfFcMe&#10;Fv/e58T9kCDB8fV/Cqw+htYFxIg/e/0hIP6++7XrZ4fu9Mft+Pjn97WN42v/VMHxfdd0+PpvgjaO&#10;j3/8nHcF2cBHwgEPjQ333ef7xBk+9bsPiVIcFzEbY3429nyqTz10H4/Hx+O+/5FL2e6ZHF3f3glr&#10;em3v2L47t90xDtzc9/+f+mbdNB/97J4buq+eL5PzfJl+ro6e8+E5S/8zuwuYnLDKVGC2c3hGivm0&#10;QiuDNVqKKK2h78vkpmpxwzC5kjpxaq0qtus1225DGkdyEVdHrc10L+SclVIYJa4tpRTSVDheJudz&#10;bzy+sozDQEfeF48rY3F1Q9U0jF3Hdr2i0XNub65J3ch/+3/+X/7u7/+Jv/jTP+av/vLPWM5nMAxT&#10;UZXCKMs4AXs5ZXFLz1Lo9Oz5U5JybPtI3w/c3t5xtpyjjIzjpEzjPbXSdP1IDAKEWKNwxuAn+Ndo&#10;La721pCzIgVxKTRGnkndNuIS2/ekyZH3Z20+F3Fc0hqSFNPFYUDv5scQ6LY9/TCwPLugsR5lJueX&#10;JP3SGUVKAzHvwJGBlCLOGeq6RikB6lMS+H6Ike12g/eexXIOiDt6yVB5ByXT98MeXqknB9n379/x&#10;j9/+CuMcj5885fnz54Bi6DtWK3FePFvMpdBeZdCGEEdiLqjM5Jic2U5AT117abNKigBLEdB/2/Us&#10;qgajRXxAG4M24hqZcqGeQNoYMyEGcaGPAaUgjCPDMLDtO0LJfPb8Oc6KA6T3Hqc8VVNjvZN+k+CH&#10;1z/x8uVr2uWM2/UdIQQuzs5ZLpY03tPWNW3bYIwmpIGuG+g2PWHoGPseoxVt01CKxmpNW7cMY892&#10;s6VtxEFaKT0B3Du3uoKdnLXGvsc6S9/3hCDu40+ePsZXNev1lsePn7AdOlLJrNdrnDE4azFAIE+O&#10;clCUxnqL9Y5+6OiHLct8NoEBZXJcE+dMpZU4s8ZEGkeqqqLyDqsU2hTyGMWhqBSMNVhnJnGHQiry&#10;WlVJwXpVObSGR4/OcHXNGCPaa6w3bFa9FKm3FSEVNpue27st47Dl9atXWCdFw+dnZ1RNzfLijG6z&#10;JQwj3bYTAYlScFXFwhi22624skUZb1KKLJdLUoh0XYfzjpiigPwhSLF9U+MM5CxzxzAOjBO85p2f&#10;hBmAmAjDCNpQ+VoKqFPEe8+Qozg3xUyOgVJ2gHJPGAN106KtJ9Gz7XoR4nAO7xxWG9Q47OcCo6Af&#10;BxlnlaGkkZggZ4WtG9pZSwFSWqNyIYZAVpkUDDlkhqEHDbP5OUpJmwvjgLKaEAMzKryzbDeFIQQR&#10;XlDQ9z3zxZznnz3jx3fvEFgRrBVhDavh8y+es7p7zzAEfvHZl1zfrbi5uaUsWmLOzOatACRKo4tm&#10;s97SbzZY77h4dEFb12hr2KzXOCNOwL6uqOtGnJCGnvOzOZDZrDcYbejHsJuiCDFg9LTeUwIplSLw&#10;sTKGmbXEEGCay3xd4ayTMSJFrq7ew8tXqAm+LkqjnaOeW8a7OzSKdrZksVhQSuHuVpys5rMZIQaG&#10;YSSMERQYo7FG2n47q2TuTpFS4jSPyRrB+Yocd2vdaa5DHL5KShACGUXIiVwSJQoUH8eArWtSLsRU&#10;eP/+mlnb8MUXCmMN/WolwPDbRN00zM+XqJxp/Zzz83PGriNOY2kpoJy4m5UQgUxRchN//f1L/uW7&#10;73B1i7Ke2dwFysiHAAAgAElEQVRireVus6HylbjtIS6TMUbqSsZla7Q4hVcVm80GpTRNO6NuWvq+&#10;3y9nZI2hyFnW9N57Zk27h4ClyDxNa0wmQQ1Zq8QUmM0bQNF3A19+8bmMLb6ajq0F6IlSdK6mIueY&#10;M+T8QaTDGOZ1g3MidpJKZoxBYIqU0NNcaa3Z7/5iSqhpLtxs1yyXC3Fzs4bLpy9oZufcrXrGcRRB&#10;EK3RznK7uuH97Xu2Q8vZ+ZL1+g5rLBePzum7jrvbFSFFvDdkLN0YKbFws+poG0ebE1pB0zRsu54h&#10;jlMBN5AzMQ/EvmOzuqNtPDEM1FUlAiw5MHYbESoylqi0uHVqyzAM4rSuNTGMXN/csFqv0M7grCel&#10;yLur91RVjQsRNWsxVoESKMoYh0JTVzVd18sawXkxqJsK4zWKMARSEBdqaxxDP7BerUhDZGBAWbUv&#10;/BfnURE+GsMozptWILOUsgiRGEhx5MmjC4wyNE3DfDEXqFfLmI0Sl/tSsrgNaoMbLe1swRgDQxjo&#10;pr4Qxsh6vSKEQNM2NG39b86vfAoSF4fl8jMRsOM93n3HO94bH8Prx/uZY1Gx+5zdj0XBHtqT/jxf&#10;U+69B8cA5OHre+BSC0woYLA4Y2vrcLplljNpctnTKN6/eUsKEaMhJ8Wji3MqrVhf3RDGiDcITEUB&#10;ldFaEVISeGyCncYYyJN4REgRgsJ7jVaGGBPaFIx1hALaeupGM/S9rBnDSASwPdWm527d8/79Ddvt&#10;Fu0cyygOie18gb+7ZQwDJQcW8zka+PHHH3n+9OnetTcZJw6faM4fPaGyhjAEnKt4/vw5jbcCx3U9&#10;3798yZhGxtRjrWU2m+F9RVOLc6oqmr7vuVutGIaBYee6qsUNFSUCIzsweTf2y17TiAiSUsznc5bL&#10;ORePLqibhiEE7t6u2Ww3AjY6L9BFXTNfLokp8eq7V5Rx4NGjCx4/vWQ5n+0FwZppnri5fc84BtpF&#10;Qz8OpJhxvuGP/tdfUrcNN6s7bu5uyRQq79HaYmxFzJnvX7/kzbtrhpgxWnM2P8e1c9qmIqeRlBMZ&#10;GSuwlto3e2GjNKm1xfIhf6cqES4y1orIhjIUpbnZBm62I6kk+iGS0CSKuHZaR32+5MvLSx5dXvLs&#10;xWc8vnzK+aML6nkL2kyOh7LXyCGKg+QEr6epj6dp7oklo9THOcx9HkibqY/lD91L85FrutaaeCiQ&#10;dl8+r/BAHzxWtvt5Tz7OpR6PM/v/I5o9B7/50eccfu59ohrHuc/j/Nh9cP2nBEjvy80c5xbFcfrj&#10;HPLxdR3mse7Lvd2XD3tIMOA3ObB/GJt/nsv7kNvMB6ke9eC88+F578Q/d69/IPUlpXS/C/3hOQ3D&#10;iLWFqvJo/XMxyp0r/O6Z5yy5ApT+2bzzqRzifcKvO1EAeQbidrtv1rv8vFakkqe8U42z4Gyk70UE&#10;iAl6q+uase/ZrNZYa2m6meSgNmtWqztZHx5c987Ffn/OkwhBToWCmmBx2UfnIq7RWonzdVvVDINn&#10;262wIX3Uj3IuhAh/+z/+iZevX/P9y9f8h7/8c3FEVyKIlcaBGEX0yztNET/z6XuLab8+iQzqUsgl&#10;sr5b4WzFl59/gXfv+OFNFifgMdM0Mp7nHBjMwDiJmOzEhY2SccQ4TzubEZPkRez+WjUGTUhpAg1l&#10;QNNKkac95nK+oG0b1l0HFOqmwliZc3KKxJQxSmGm9WBJIiJinQg/xRTR4wcgMcbI9fU14zjStLWc&#10;a054Y6i9rCtjDLKPUgYmqJgia3tlRPCoTCJdJUU2qzSJazCBvBGHEsFOX+O8R1PEnTbnqb3rabyw&#10;+7E2TYJX281GvscoCqs1sai9kzEoqqpCBYVRmjD2LM6WIqilRNBQhYBSIhwqojIJZ4y0qRhFXNNV&#10;tJM45jgMxGELpVD5CmNk3W91wThxnI9pnJ6NiGNu8opxFJBzebacOj6knEjDQMrI/jIN5JyYzWbM&#10;53PW6xV93ZCn9UzOYIySnEoqNO2MkiUvWTvPMI4iTpkSyVis2QlmSBsZ+pGr61vq2QJjPbO559GT&#10;x1yu1/z4w0+0y4aYIijDrK0pCtZdx7urK7784nMWywtCzNjdOKig8RV5AuZTDJAlTz0OA0M/gnaS&#10;W9FaYMssOSij9bTPS2zXnYjnKI1SmTzlqUhZxBe8wMXaOnHEjpEhZ67eX/P8+Wd7cZKc8yQMbicx&#10;W00Oma7raaqK5XLB+dk5t6tblNJ4Z2XvPI1jWkFJkVlbQymiRWsM/bpnHAMUAfGbpmG93uAqEa+Y&#10;tS3n548oKRHGwDiO1E1N3dQ8e/aMbrNltbojJhGnOzs743y9Ztt31HXNYrGkmc0FFJ/222jDGAs+&#10;i/BGDIEYAnVd4b2TfHu3JWRxH/eVx3lPCDuhjIwumhQD4xhYrdaEGLm4fExJo4DOMZGVplSWlLSI&#10;ETqLsiLWpLWGaQ4Y+p7tZk1SinYGTWOlvxgR6UwpgsrTXFQml/Qo9xawRcbBEhPOWDSaftPz7u1b&#10;Lp8+ZYiRboysbu/wzhLCKIJSbUOevocZhoA3WvKHgHWO1WrNr3/9nUC/BbrNFucd3vtpbRa4vr5h&#10;HAMvPn+G9xZj9LS3FTFUO31vIKIi07Q+CbuElOnGgPfy3cHt3QplFNU07qaUiSEChlhAGyRHYgxV&#10;0xBiJmEwlayFcydzYp6EB3LOhCT3TWMoRXF1fYOupQ3qovaCTVYb5sszVI4YBe3yHK1lzZwUxJhZ&#10;bzbEMRAL+zzfMAz0Q+T66gZnLMY56na2FwJWSok4QYgiQJsCIQVM0EDGOctvffMNm/Waylfc3dxS&#10;WY0qknswCrIxsp9LEQOMoYcc5Dss47Dmwz5HG0PJCaMKRStSFJEUozXaG/kuQmu0tTRVxXrb8+an&#10;t1gjgoGxKJy3WGtwzpG1mubRaW2kFdttx08/vuXrr76hbhZYZ9G60Pcdr374gZuba2KS+ddoTdu2&#10;eO958uQxXdexWt2htKZtZqSU2G63vHt3xbff/prVqufi0aMp/xpEWCuNWFvjtCGGkbqqSDGwjYE3&#10;P/1I5S2Xl0/4g9//Pbx3dJsV/dCRS8F7h3EW5z0xifAMSoMWIReLQnuHthXOe2rj8E4Tpnlws+0x&#10;VuD4xWKJtZZXP7wm58x8PqPyFVppun6LMYb5fMZsNhMRx+tbvnj+/FSQc4pTnOIUpzjFKU5xilOc&#10;4hSn+Hcd5q//+q//+nQbTnGKU5ziFKc4xSlOcYpTnOL/f8TQP+jm85BL+EOuyA85cB8ec1dEeOiu&#10;/JD7+G9yq9kB48DPAOqHnKPvu049FcHsfnYIWx8WOe7iIXfsw/M/vE8PAbT3OY8fFwUenuNDReSH&#10;7jq7994H3R8X1h+f++F5Hd7bh0D6++7np8QUdue0u9ZjUP24SHX3/l1hqjHmZ25Nu+Ptznn3nuO2&#10;oz9y63kYnt4VfpqpKOQ3PfvjZ3h8H36TuMRxHzp+hseQ9OHx/7XHPm7Xx9dxfJz7wIf7Co6PC4Tv&#10;O959ogX3uXUd99fDtnEfpPHQ+dw3NtwHpR+2mfvgjsPruq+NHJ/rQ+3kN7mQHfaJ42stB5D78XNQ&#10;Hw7yMwjmo9cP3rf/e4Ltd87LO5f1w/8fFq5/1N7Ufe0epAz3AO7nsD/unr+eHFXFac9MhUTOi6vY&#10;HhiISXxo1UTGqQ+CI+Iy+uEemKmIVD5LnrlWmqryOOcnF1CPAil402CspmoqxpjJBVIqfPfr7/n1&#10;9y9R2nF2ds58MUcpGMZ+Av6TOAZPIJyzlqpqyEWcvwQOBucsYxwwRpGKuF/rCehPSWBbcdGRY4gj&#10;o947BYlr68A4DgJFOofVAl7nlD4SCzlso3Fy/HLOitPg7hlpKTzuul7+9D0KLbDxVFw8jkEKdJUh&#10;BHHD3EwFvbu+K67whpQiOSe8d+Kgk8q+WMoaJ4DZBJFr/cGBVlynPNZZCjAEceR+d3XF7d0djx8/&#10;Zhh6wuT4Z6fiNBC4X1yCs7hWayhagdPU8/ajQumc094t8erqGkqhrj3GSPtQWqGtxhmLcwLQbTZr&#10;7u5W5MkZ9/27dwL4VB7v3VSkZeQeK3F5q5uGlLM4vhnLr/7lW16//gFjLPPFnHbWslwuySVjtGK+&#10;WHB2tqSqa5QWMZDrq2uGrqP2NWGc4MRaCnAFVFIoLQBtyeLYw3SdKaXJETvincXZCq0Nzjvevb9i&#10;2w9oq5i1c8ZBHOlmizOyEmdfjUBf4iQu/9ZqAnWnAl+pvZSCdO/8BEpkIE8AKnvRlxAjQz+glKby&#10;Xq7FOyrnZZxIO1DZToTM5AqW4r5NWSPiDWiFcQ6Foqobnj59ivVWCsa1Zhgi7WLB7/3+73K+XHB9&#10;e83Tp5cYNWl8KOkHMpZpZrMZF+fnXF9fE1NCa3DOCzAxieY0Tc3ZxRld31N7z3w2p6SEr5y8L5f9&#10;mKmANEZSzIwpCswfIykGnFGUOIojkTaAxjgnheOlkHbtM2dyTKQQ2Gw2AmRqEWhQRsaDMLltGevx&#10;dUvVVIDeF7GnKAWpZlfYXwSWzhMUYYympCQm4sjaz3s7FeRmUk6MYcRP9zrnwu3dLd22YzGfiyMa&#10;4g617XtSzjgrhZW2cihj2Wx6gSL0JKaglYwNWtFv1gxDz9fffMPZ+ZJSMtfXV5NJe+F8uaT1Hp0z&#10;Q7chhpE49Xk9iTOEEHBeikqNteKqNQEfZ+cLrDWQ8yQiUohRCkF3cIZGkTLEVIg5MQzD5PJtpKB6&#10;GAFxtXbOSQGrEtGXYRyoqoqzszOqSvpX0zT7uWa3Jm2aRgAYa/dQbtO0NHXLrG2wVua9qvL4ylDK&#10;rkg7EmKQua4IUOKdwzojDnTTfJqiQCM7YTGtIeeE1oUwDPT9iPUVd6st220vfVQrnr/4DKb7slqv&#10;6PteCuWnuU2gcI2icHt3R4wJYw3oaQ2QC8PYg4I+BP7p17+mG0a8F0BcG2nfOReM9TTtjJwL203H&#10;y5evuLx8sr+nbdvuoT7nPHYCbrbbLdvtdpq73HT/PjjKU+Qe7yAoo7X0nYN9gThYfvgMrQ3L5ZK6&#10;qkSkA3FhFCipTPOw9MGh6xmGgVwKbdvK5xu7F0spaFKBYRQBCLT+/9h7syXJkuRM77PtbL5F5J5Z&#10;1V2FRneDAIaYAQbDEYCrjPCOwzvO++C1KHwFipDDIaQHA/ZWS2ZWZsbuflZbeKHmHp6eHlkAh3dw&#10;LQnJCg93P+fYMVNT1aP//wuoRBvKqmIMopLsqhIfIm/evhW1vmFgNm94/uJ5BmfpnRLcOI4ZBHrH&#10;d999xzR5vnj1iquba379619zfXtD3dQkIs5amrrCKFFkvrq5w1WVkDtEjwacdrisTq/IqpNRzosY&#10;GLqOvu8wVnN2vuJRBth3bQvEDNyBmBQu+22tFX3bcX11zQ8//EDbtdKIPWtwWfFw6/dJAoozxqDQ&#10;FM5RliXWWi4uLwFYLhecn59TFgXOOrq257vvXnN9fUMIkbKsWMwXvHz+ksVijnWWru9Yr9e7uNjk&#10;eMll9Xaycl1KAmSpq1qux0fOz885Ozu7j81zLKSUqDsOGeReuILZbCEqnpOss8KVVFVFN/R0bSdg&#10;k6YkhMC/+bf/7h9ZX/G7nPRY3niYKyj9cE5zmCfu57T7NYJjNY5jucg+OPShusZhDvkxgC8erfnI&#10;HqmOXuNDx/zoGEicsbtUpTOwTaFIEtNb8d9d1zFOHmMNRmucs1R1nZVVg5AlbRUgtSYkiZ+DD1k1&#10;NhOB5XG3VtQT5VwzKZkW0KFSGuuKHB9ptLGQ48Lbuw3vLi64ub2l60dGP+K9gMhSSqzXGy4vLylL&#10;x9dff4VR0HUd1oqvEhKegHWOuqp48eI5jx49wtoCbeS6Lq8ueP/+HaOfqGdznr14xk9+8iUvX7zi&#10;5asvaOo5TTNjvW65ub5lGEa5Rxm4CKLYKURKSoha+l5UPBO0Xcs43QMPjbXM53MWqzmL1QLjLJeX&#10;F9zd3VKWjidPH3N2tiKlyMXFBZeXl1xefKAoCn7xh7/g2bOnrFYrqrqS9VkW2KKibmZMMTBOE1XT&#10;cP74KWePnrA8P8dVJd98/z3vLy8ZvaduZtTNDKUcU0jcrDfctC22mfHs5UuePX/B6uxc4uIYiQp8&#10;TESlQRuiMoSomCL4pPDKkozDlBWunlEtFjTLFc2jc2aPH1OfP6ZarajPHjF/9IT548ecv/qCVz/7&#10;Q372x3/Cn/1X/5p/+Vd/zV/89X/NX/zVX/Onf/EX/OyP/ojnX/6EZrXEFAUo2aOCjxJ3+CRjLKh1&#10;2buVAMpElZiPALdbEPF9bn2Qg+8Urz9dX8aYXe3qk/pRPs5hrUYp/RFlxUd1viOg+R9TD//I92yJ&#10;/I7UUj73PYe1qocIVO9LG7JejxFe7h2RfSXvYzXbz/nNB+szD9RB/yHff8yv3h+bXQz4+TFPez8c&#10;rXnJfPpYjX5L6Hr4uWM1dGMMZSm+bx/8/nF9EgScvruyXe0nxnC0fnb/mn7wecHxZwSfziMfvOQP&#10;ef/Ru/oeEufK8kMbIWh0xqCMQhuT1dyFdEny6rQbs/QRocM9mdb+2tzdhySqt1tg7ba+o3L9QStR&#10;3I05JlRZkXscJ7777lt++823JKU4OztnNpuJenaYiMmLsmpZUhYFRqkc50n+Po4j4ziiteL29g6l&#10;FMvVivNHqxwrR8Zx4NH5I9yW7DckxnHYxSdaa8ltQ2B1vmK1XJCiKMU76ygKKzWrGEVlPPsRa0yu&#10;4Wnm8zlFWbLe3AGJ2axhPp9hJAgXuswYMUoUngMRpUTZPiaYzeYZKNlLHSvPPSCTZSUK52QvMbLn&#10;61yz10YTfdydV4ghA2ATKQQ0W0XpnjBO4MecS0b6fqSezTDWsdm0dF2LNZrnTx9zfraC7LPJdRhr&#10;jMQoKqGNlrhh73mRIoPfU9gjURAQrqh5TwJSnyZiFKIxpTRh8kQ/UZaOpiopclxdliWzuqYqLaXV&#10;1IUhjCOFtRil0dZRlhWFc2ij8v4jYHrvhXTPaCFl6Iae9XqNNlZAvDHS9h3rtqPtOsaxx/tJiAhy&#10;LuusqKsLSUxi8hP9OFDWFbP5jGHoBDzpCm5ubulyXGGNkRqFNbvcrKpmLM/Oefz0Wa6HGebzBdY5&#10;xnEkpUhVVQJYdlYI4FJiCp6mblguV9RVAykxjh0qJZy1AuYPPhMh3PuTTdvR96JwnJKQL4Dcy8yR&#10;t8uRdc41USoTxCpSEv9QNjVVWaFyLShkIPmbN29JCaqqljFWijETdlgjRGlt1/P9d9+xWbdcX9+w&#10;XCzYtC3aGqqi3MVkxmSihSiq6M45yqpmHEcuLy5JEZ4+fc75+TnTNGYyhonLDxeQYJlrFQlQuSZt&#10;rNRSXFHw+9//nqHv6ceJX/zRLyWHnUassyxXZ9RNw3w+Z+wHhraTZ3Um+zK1JTK+B8AbpZkmLz4z&#10;evFLJGIKWK2ZNTXTNDGMUneR+ouQlaUQCH7K+WKBy4QnU87HbVFQlhWlKzLhwMTQD1zfXNO2Heu7&#10;DTEFTFagFmLIrYJ3JuzIMXwIIZPwOmIIdF1H1w00tdR2r66umLzn5RdfonXB5fU1b15/T1FY5rMa&#10;ozQfPnygahqePH5ECIG7zRpXVrjCkSK8f/9ealUpMYwDVVVR1/Wuxt73PX3fZ9LWClIUIlxn0Qqs&#10;NVgtZBXEhCJS1VJ36lrxTzEp2q7j8vKSEAKLxZzoPSpFFFLjEnV3Q4iRupkRErz54QOjT9iipKhq&#10;lJP6XSIRUYxTJCZFyH5YGyM1x7LKhC73MY8QnFrGYaTdtGy6jskHWS8xoTWMw0jI9c2hH/Ax0PcD&#10;6806E2EjBBrxnkjFZ9X36D1F6ajrmqIsM9lywlot/j4Flk1NYRUqRSx65/Mh4ceRFD0p+ntC6Zhy&#10;PKBknuU9I8ZAVQgpbgxCchS8nNP19TVd32OtISRY3224uLjCGM35+Ur2rOjluYKCqixwzlLXNa5w&#10;TJPn4sMFN1d3FGVFXVWcn51hraJtN/z7f/8fGPqRX/7yFyxms928sLnOsSVG3ZIK+kmIJW9ubnn3&#10;7geevXjBL37xh8xnjSjVT5Psidnn9n0nz9NCYBpHmqbm1atXPH/+nKoqSSng/UgKEyZJPlHVNWVT&#10;g1I7EsYYZW5F7yFIzT5mQgKjoRs61usNxhghOlQwm80A+ObbbynLiqoqd3MoRqm/yjkkgg88Ojuj&#10;cJa//h//p1NTzslOdrKTnexkJzvZyU52spOd7J+snRTgT3ayk53sZCc72clOdrKTnez/BztUZvmc&#10;8vMWFL5T7HpAVRuOA2sPgbeHAObPAW2Pgd0Pz2P/tYfsc0DifdW0kBuwDsdq/5x+DPD9OaDyQyrs&#10;h2N32HB5eK8eAtkevn441g+B89WuOSDumuy36t2H9/DY3PgcCcIWzLL92T+n/WvdXts+yOXY+e43&#10;0B825m8/s6/edEy96tg82wd/PnRfDs/78PoPj/e5ebM/F7djf0iKcLhe9+fQQ2vuc8QPh03S++P8&#10;D7WH1A0PVbz2x+Uh3/I5Va/PjePhWP/YGj0Gqv+xJuhj4Ptjc1BngFTam7fbOXnoXz4C4O+AH0ca&#10;uPeA8LtGn8+s/13j+b5lpabt97BTsjoy5kqh9L1qnNo1AktT8E75PYPT89sEcKg1IUZRLs4NwFob&#10;nCsYR1HuNMZiixLnHNMgYKOqLKnrhrZds1mv6bs2qxOKqpNClDnCRz30uZMYCMmTQsJoQ1XVTNOQ&#10;AXUObQTUMbgebaBvNfW8xlYVm7sNRBjbnt988z3fvfmBf/Fnf8K/+pd/zk++eMG8cGzubpjGEa2y&#10;khMRlTTESPKJsetQznB+fibgQgvRj9JYHBTRJwpncNZQFCU+JNbtgDMbzpQoOccMfjHWYI1hzKrU&#10;22amaRikedOY3CSaBHRupTSavCcFD9FJs6sVgoHRS4NrQkCAzrncfKcYfWAYJjRQFNU9SGEcdz6z&#10;KAppqNxrXLLOgoKiKKjrGf3Qc3t7S13V6AyiDyFlQNw9cYkPARsi1jnOzx9xrjW36w3WFbiq4vb2&#10;hvV6zeQjy8WCFKa8B4tKcvQTKGk6TkbhyoqkFWM3MvQD0zhmteGaGMng9g3WGppZgzGiUGS0xRYG&#10;fNiBcfu+xYeR5WKBMUqal1US1afcjKa0gLCTl+Z1azSL+ZxpELV4lDSbdl3HarXElJa79a0ohxcO&#10;ZS2RxDhMhCnijKOZNyxyA5uxWtRPE7mhVGKQoiikgUxLs6kQtAjQ0ftw71+B65sb7jZr+sEzXzSM&#10;XSvN21rLORQFWgWSFkCoViqD0AVAMU0+N2xrqrrBOsfFhw90XZfXtiemgCJiNUwqEaI0mE/9IGq+&#10;WqEVaFXgjJaG+5i4ubrBuQrrKiBijMX7XoBf1kBKWJOoS4cpGqJSjJNHKygKTYyOxXKG0Y4//tN/&#10;xuPH51RO8wdf/YQUA01TE1Ji9B6nFWUpSnEpytx1haUfe/GhKAprSNEyTZ6+FyCsLSx3t3c8Ojuj&#10;qkq5ViONyNFPAlhIMIwDWmmqouLm+pYYZf3Z8xVWIwp+Wu3U2pUSYo6qNPekAWni+uaWrt1IU6kp&#10;SEphtKKqKmKMtG3Pph+oQsRETUSz6QemrsMqjdHgqjILguqsdBpEFcpYIf5wcuxp9IQgitHjGEkh&#10;4rRh6HucrUURd+gZhonry0tUOsMuZszqhmkcuWvvICti3d3coIqKn//85/zt3/6KdrNBkahKUXxr&#10;Sst8XvP2zWvCNLA6O6MqX1E7S9u2qBDp7u4Y6gqbkgCiFRl8C34a6FTMCnCWsgwMk8dPA2GaUHiS&#10;9ygl/m9LCuGcQ/nANI2Mg0cnuQ9aO1Gm1hNJaUYf7pvfs29M+l5psmmaHZhsC2AYhp52s8FoIXno&#10;J0/f9Xgvjf46gyKstcQEdVlirWIcNV3bAYU0gSLzInhPSNKYm7SmaGoIgbHvs/o7kJQoGCLA9xQn&#10;lLaoFAhhYug7qqIhRlGJ1BgePz5jPp9RNQ3j2OOqimaxom0HjDYEH9BG0w8dIViUhqASNzdXPDIC&#10;JB76gWkYmaYJn4IoYyqwWcG3rkW5dxwHyqqmcEI4M4SBFBUvXrykrmeMYy9Kyd5LQ3MGGG1j+zHv&#10;NUVR7FQoQUhUnHPYQhrWp0kayPV9sCLxdo5bZrMZxlr8NOxiLOecAGTzfrnLXcgN8TFmP6Q/Ov6W&#10;hAWlMM6A0Yx+Imm9I+YIKbLuOsZpom4akrBjkBJMo4BbVufnVE2Dn0JuDJfj2PyecRiYRs9i7ggh&#10;MGsa6lnN7eaO3377HY/PzphVFU1ZMo4TbTtwfbehXixxOjGvHFrJHN0CcryPZNqYHWjAGHDOoE3N&#10;2UrAPGEaKZwVIpXoRamOhNMKZTTr9ZofXr/ZkYao3NT87OULjDFcfriQ5uyUaGYNs8WCYeghRcZ8&#10;r7pOwOOz2Yymrum6Du9HjBGQ0fsPH7L6dUHTzHj0+BHnj84pqoqYiVGKosj7WwDSDjBMSlxdX4vC&#10;oHYsFgtiCAx9h3NuB07RxiAuOO328S0JgdKawpUobSitZdYs6LqRvu+JSCP/Yjnb5a3HyLD+ofWV&#10;w1j9MF/Z5Rg/Anb8MTDqdo4f5sE8kFscU5A/lm8d5mf7Oc1hzigQmHtSv0Nywv3PH6ob3+eM2/dq&#10;UoSUlUzreo5K8PjZ810u8Ob719xuNixnM5wWZdKyqWjvbunbDf1mIyCLdA8TjVtykZTwWSWW5DFZ&#10;bTuGwBgChSsw1uGM252PtobSOAGY9R1tP7Dpb4hKlGaVUozDyLt3b/GTx7mSECKPHz/h1asX1GXJ&#10;zfU1KSW++eYblvMFZ+fnaK25ubomRs+Hy0sMieiFLOrq6oKr6ytmTc2rly/5+qufAQmVxFe9e/+B&#10;iw9X+MnT9wNqS4ADjNNePF+Wsl+OI1dXN2zubgWw4RxJCRixKApRQtWK2WJG3RT4OHJzdcvd+obl&#10;ck5dizIreZ2crRY461gsl9RNTVkalJFzV7oiRcOH97d47qibmrvbG5lPugTd8/3r33F9c0uIMQMo&#10;5rx89dVRMdAAACAASURBVJJ61nDbttxdb1ivW0Yi5WohILDHT0QlOsp5KBJG51jLWIyzmeSloKxK&#10;qqrB1jVNU1NWQvRRlMU96YsxoIyoHmYSBGW2tQKLUhnEuEWSJ4m3lIKQIn3XCQAuCdAyZsK2uFuv&#10;CEA3RfnZkcwJ0FxICtJebeZhwkASpB+pxxzWdY+9V+U440EwN+moevehXztGcLjvRw4JBffrJce+&#10;85Dk7dO6z76f2n5WlELvvy59BADfP1fxMWmnfv65MTo854d84kP1tmPEi4e+9Ji6vbw/PgjG/4fs&#10;Ofe1vk/PYUvycWxbO15D3xKYPEQ2q3fjeWyv2KptH86Dh+rh+/XJ/XrZsfu1jWPY1k8zgZPRGmOF&#10;uMQ4g3GS70wpopsabSXGK4qCpm7YrDcUtpYaVN/S9z3ejztwakqRuN2bNHm/DtudYUf+glLZh2qw&#10;GlNaxr7DGpMB+U5UezMp0vrujmmKvP7hB97+r/8bv/q7v+Ov/9W/5OsvnzO3c8axZ5hGzFhQGIs1&#10;Avg12tBuNkzDSAjiU6zV+Knnw4c3PHv+nD/8+U959+4DV1fXXF28w+CZL2aEMO3u1VbpfMggc0Kk&#10;bzdcX10I4VdVCdDcT3R+wudaS6Gt0C5plfeansGPlIXNhF8lzhomH5h8JslUCp+ixMVKMS9r/BSI&#10;48Q4jBilCeOEzbXU7fy9ub7hw8UHXrx4xk9evco1kIRRGpwjEvFxJPmt8npCp4SNIwlRXpeaYcQm&#10;j7IaoiFaUVTf3K4ZpsDZasWL58+4ubnKQPIRp8AWBb6w9F0noGiVMCrhbH7O4D3skXWpHQGPp+/v&#10;CUG11vTthpQUqXAoBU6LCjnWkEzep1Xi+uaKyUchj1xU+EEzjR1aL9HW5tqogKydc3md7JG/7pEH&#10;h+B3vrLre9p+Yj5v8H7ih/fvUNpQNTOMVjsF8RgSs9kMay0h3T9HIQlA8je/+w1//Mf/BfO6QtuC&#10;MQQub6/xXsjcVCaKSyhsUaCwojJtjJDPbQlSgZcvXuBD4DbHBttYfVqvUSlydXXFb3/3e2JIfPHy&#10;JVVd03V3JD/l+acyKDVyz0lrICrCONH6O6a+I/QtzXwuvkIb/DQxTQP9FEj0uKzorLUhJiHWKEy1&#10;IzCESIoeqxV1WeCM5e9+9R95/vIFP/3qK8lFSLx9+5blcik1YUQpfOxHhm4gDD3GGlHO3vpDBSEI&#10;iN+HRFPVFHWDtgVdP9BuepyTOvnZ2YoQJ9p2w+W7C6Z+EJICo5nPl2zaNitCC+GTdU7IKYqC267j&#10;5vqavu+pmobVasVms6EoJKYtq5KidGyU+Bfx1Qq0xmQSA+99dn+JsiqJIYmvLAdMU6FRxFz3LasC&#10;iPQpPyMMMPUjShl0gLIoaJo5SSkmP4K1hO3zhqyCrjJRRVmWFNaxXrf4BO2bDW/fvmY2W9HUDUol&#10;Fk2JSkLAqrWWHF4ZfIyEmDClAatxVUlSiuCFIOTi8pKnt3ecnT/iZ/rnbNZ3XF++5+mjc6qi2tUe&#10;TOEYxpF11/F8tYIkquLX1/D2zWtm81kme7yiaRo2m82OVDulRNv2jMNEWVqCH5lGT+E0xightLMG&#10;H73UEDOp5ersjMViyYcPH2i7likE3r57hybyxdMnmCR14ZBijj0R4k1b0I9rfv/t98xmZ0xJ88I6&#10;CldhygI/SR0qGSEp7acBHzxhCtx1Vyg054/P0c6igid6RfDyPPjuuuXt97+jmc14/OQxBs3oe5yz&#10;lM6hohAcTn5i7Fqsc8zqGWiNK8udHwhMTJPP8bsmkrBZwt4YQzKOaZooyp6qSMxKTWktJkqe5lUU&#10;wL9STNNE8vLMIOYas1OQ8po12jGbz1lvOvo4oNBSj1RanhmEgA/iQ7q2JaZE1VQkDN4LWZp1Tgg6&#10;tUIpiUUKZykrIQW2zjL6ibZd40eprUc/5fU1QBSClLPlgmdPn/Hy+TOmcdiRRRpj6PqOvu+pqxlF&#10;0RDCtCNJRsEXX7zi57/4JXXtIHnquoQUKWyBycrzQ9fL+EVPjLBcLOS5m9X0Y5+JPIKQ7VohGAkp&#10;fhTTTaM8V0mZKDEl0EVFUzYYq/BDBsTHicV8xnw2R1vNMEx03cC8WQjhYD9JLp3JXKRm1+wI84SY&#10;1pyacU52spOd7GQnO9nJTnayk53sZP+k7QSAP9nJTnayk53sZCc72clOdrL/TNtvKttv8D7WjHeo&#10;Rn2o6rX//ocUvh5S3T6m2n349+13boHpxxozH2pSP2zIO1QH3wKtt8f7sQbDQ3D851TvD/9+2Aj5&#10;qaLRpyDtY6DnY+prh/dx//2HTZb7TeeHxzpUUj9U5D42vvtNq1uA5v7xDhvmP6dstG0Y2QI89xtR&#10;9+2YUtTnxufYvDr8/m2z5UNKUofj/dAYP3Sv9n/fjtHh/Nu/lw81CT/0+/73H1uL2/PcNpjuK4bd&#10;N6v+OJD+oTV9jKDBblWHMrj/cCyPqagfU9v6RC3wyDXuFKEyacPhPf1cs/OPNXrvv77/nR9dcx7L&#10;wwbefWIFyA3s993bPORxtoo0SuUm/e3vH5/8/fdsz+VgHh7TQ/sH+bvcpCKAkSDK0UlBBqbcv21v&#10;7isyOEDO2eZ/jbX0fY/KoC1fONyQG4qyEkxRFNzeWIa+J2RF3x05AHrXSHbUByVRA9ZWVD1MUdJY&#10;UZYtXCFKqUaUO6JORCJhitKQ2fWEBP/7//Ef+Pa7N/zlX/5z/sU//2cszp/SrtfcXd/QdhvmTS2A&#10;3+BFrapvmRVnKK3wWblmCF4Ufa0TVR9tsF2HGqVJ24dI24v6clOJYpifpo+UdoL3JGf31qY0R07T&#10;BLBbt1v158O1+hExgxJQ7eQ9wXs27UaaRqMANkOMcp5GQP7n5+cMw7DzE8Mw5Dl8P1eccxSFKDJ3&#10;fcem3Yia+TQyDB2zWZOVis1OxSskacYsy5Lb9Yau61kUAsqZQuTD1RVaCWECWuH9uAMMK2OkEYxE&#10;0op+06KsY+zGDMCFwhWUhSh8uqIgRJgmAfpbJ+dRVzWKxDCMdH2fQfqiIjMOg5A1TCPdMOKjKI4V&#10;ZUkkA+N1IkyeebOkdiWb2zXWWerZjBASw9Djx4nZQtSF3v3wjov3F5RFyeNHjzhfnWGVIqJBaW7W&#10;G7wPVFYAet5vm80U1liKwlEUxU4ZPmTV4SkDO9t+QOFlvRm5L+t2EEV27rC2FvWz6CkLhzGaMYjC&#10;9BZ0E0LATwGbYxuTG5Od06jc5C5N3nGnQFkUDrTGbzr8OKJlaARcaJAG9qCwWgCEd22Hu1kzy+ri&#10;PohylDGiktf3nYDhlYIUqMsaZ0WRZzVrMCqh1YK//ld/gi1KxnHD3WYgDh2b9ZrVvEapRN+2JCvK&#10;SltVKaU0dV2xaVuGvt8pnDorjeHBT7Rty2K5JMXEOE1C9AAoNNrkPTiKwpiyhrKoMNayWW+4uLjB&#10;GUXXj5RGYytpbraFIymdQf5WSCyyws9mvaYdBqYYCeNI6TSFAqVFUdmHkqvrNf31LV1IaK2Y+p52&#10;c0fygVlVMqtE7WscRoxLaOdoqnq3P2itMcoyxkBdC6i+6zr8FPMYGIyWsRqdYxoEQPDhh/ecna0o&#10;XEFhNE1V4EdD17ZMyqCrkqKoefHiOTHB//V//ns2bYtP5/gYmEJidbakKC3D2DN8eIcisljMMEYx&#10;tC3rmyum5QxtLWVRMJRljnU0XddTo2iWM1xZMoXI3WZD23ZoJeQL7WbN6uyMwjm67CMECB+JAVQS&#10;ABp5P7DG4vO8R+msxBiJec567/PeEnfK7lswrfdegNPTxJRBbCnBOASmsc8xjvtI6U6lgJ88RI8z&#10;gB/xQ17D3gOKwhUSE9gCn6DbiGpTWVhZ4yFAFCUzUSucBJzpJ7wfRCXRgVaa2azJytuGonD0fZtj&#10;6AzwmTUQE95HrINIJIaRMHmKosJVHk9iMwzc3d1hUISt+rIxzBdLFIayqDHG0RhNVRbEEHDWYDUk&#10;q5nPa5bLBTEmhj7SbtrdPlUUxU4NTWcyl23j7zRNmdTF0A+B5XKJ9x4PFGWxA1VrpSiriqauMzj7&#10;Pq7sBvHnDsc0TmzWd/SdgKLLQsZapa0Srqgi6qLYEb34GEhZPVBpTcj77Hw+l/jFSPO/SZZ1e4f3&#10;ntl8Lk3t44SfAnfrNYvlgmY+x1hHu+kgglYKtMEZw92mZRo9ddXsgFeQWK2WvHv/gct3HwjDyLPH&#10;T5g1DWXT0L/9AR8jm7sNq3K5A7ps93tj7gHMArQUv1e4glkzIwGlc2h1H0NpJYB3jZBPpBDYbDa8&#10;fvuai/cfsMYym82o6poXX7zEVSV3t3dMfiLFTBQXRcH95uYaAkyjgMhFvbDKhDtCsGCtoyxFNXuz&#10;bhnHidWZKA8uFsscX0QmP+H9RFHYvbgdpmnkw/v3xKx66kNkvlhgrWXIgHlr7Y4EBCVjYIz6hIRr&#10;HAbCLO5U4WMKFIWlrla0Q8/t+paYkabTOAHpH11f2eYgnwLW9xVkASXgsIwq/tFaybFcfz9Pf4g0&#10;7XNKysfyqofyymO51y7XIu0IeY7lvXyidKyO1gn23x8TogRvHFUzA6V4tM2ZteHd2zf0XUdhDEVh&#10;wVrKqpb9cn3H2HUEPzJ0HVFHjIn45AnJ40Mk+oSzSkiUXCHxeAiM04iyDqMyQCkltLEC9nQOR2LV&#10;NJTDQNsN+CigizRG2k3HRbxgtVrRNDWLxYzCGK4vLwVAc7cmxkBd1fz8D/+Q5WKBion1+o6xb5lC&#10;JPrA4D3aOb746ic0ZcGrFy/RRrO+W9NuNuJnh5GqblC1whY949BtIb+gCsERZXDJZrPh6vaaYRqw&#10;VcHibLUDw6akBDRSuAzeC1zfiOqhs5ZnT5/kGLskpCj+NyXOlkuePXuGsTb7JfAhcLfpuPhwjR+9&#10;5Iwa3r2/QAFVVfLNt69Zb34N2tE0c+Znc548eYyxlrbveH/1ltthpKwbzr76ip/98pd89Yuf8+jF&#10;S2xVZCI3tcs5lSDJ9ytEmcxkS6qgUFsMH1sgupA2kDIYPGatcKXYgn1DSCidiVvi9g2a7eFSTDnG&#10;hkCucWznN0CUXFMrOZZimysnVAaYPbTeP7cOReHyntCODJomir/c7nWkdD9MRmcyiLRTSxUgfK5h&#10;Kb0jvNPZNx4jSX3IRx2rtx7W9g7rjvu+Z/s3qYnd/80Yu1dj/PS7tzW0j2tBW7+4X0sSgrF95e6H&#10;xv4QMH5IKvJpzftj8PqRkflIPXw7ce9z/P2x5qh/PVZj+7F7kCfsXqlIjiVDlj47x+73TXbnt08c&#10;8PFcSEeB/h+P1/01by9J62M1vrRXZ7tXfk/p0zkYQsDsAFTbOpzUq+R+yetlWWGUpleaME1oa9DG&#10;UpiR0ZU4V2JdQVFVtJs1Rbths14z+fH+Hql8//PaV2jSXkVNgMa57umsxFc+17tcgdaWcvJMk6fr&#10;ewCWyyWbzUbyBeBX/+nXfP/d9/z5n/0Jf/5f/jHPnpzhUiR6LyB1kuSRWX18qzBOiugUMApMCtxc&#10;fODZq1c8e3LO2Lfc3a1Zry3NTHLXWmu6TP4WghA1lVUt8XRK3NzcEmNkMZvnesG9nxAwt8kEi1EI&#10;mIKMTVOV+fod2mpSUOJJt8+bYsQHT9KKqqmhFyBo33Wi0p5jdldWVHXNetOinUWnET+M9JsWU1fY&#10;whEyyYgPEj+FFAnTmGvxkcLI3qbKAqONqJd3Ez5abFVgreRp3377Hdo6Hj055w9+9gcsX74ihYm7&#10;mxuW85pZXVNUku9sAcv3e6WA6JUxTOOUn38YlIqoJOQs1hpcJpDop4TVoNJ2f5F80miFthpnFQrD&#10;cr6kHUch6UFRWU20iOpziIxhZJpaZmdn+KxynZKAwbdrY6tK7r1nygRvhXMMPtF2A9YYVqsziR2N&#10;JoVEHwf8NKGUwfRGzs0abHH/TCei+f7tO27WLf/6L/+SL5+dc3l9wbsPHyiqkheL56CkhqW1gNOJ&#10;Ez6A0oZx8qhhEgVya6mbGc+ePsU5IWmLMbLerAkxcn19TZw8379+jTGaGANWwd3NHcvFDFfVqHEi&#10;bNq8swtgW7Eltpkkxo4BPw5sWijKCpxiConr247f/PZ7mtrxky9fom2RCRYUKebat/fETO8Uo/zM&#10;mhlf/vQnXN7c8vvff0OIiT/42c9YLBc8ffKUEAJXl9f4EFmdPeL25haLxo89PiUciIq0K7KKt/i4&#10;rt2wXEm9eoqeN6+/5/rmhrpumLzULY21WOsyYVFFWTc0syVnj5+AuYLkJZfVQszx6NE5X/3B1/zq&#10;b/+WL37yU1KKzGYN5/4cl+vlfux58923TP0ASQDKMRMfGG1xTsj9SJEQ5bmAEDFFxnbNZDVx1oAS&#10;ksibq6s8t4yoYzcNRCF3mCaP0prlYi4q5N5LTc7JmvYh4kdPNCGDjB3BGJ69eEGfiV2vb24kH9c9&#10;MUKKUoswWmFiQGuXSYnjDpgcPbTDIOPvnJBgBY/LhHBdP/L46TOePH/JNLR0XU8/TJw9OqcfBr7/&#10;7nXeazTT4JnPZ4RpYj6raNtWiEWirL3bm2uMlTqJUoYweYauZX23QZslMSjGYeL2ZkPTVDw+fyS5&#10;uUuEILVrIVgUAgpTWKl9TDPatuX6dsPZcsmjRcPUd/gQmfyAnjzWjmhjePfuPet1y+Q1yhbMlyuW&#10;S0dhDa6uqTKZSt/2bLqemMRX933P27ev6cee5WoppFcoQgIVwWiLHzxtWjNrGqKXuNcaJUSxgIpC&#10;NFg4iy2kpk/2yyT51VrLMAkxqR9HxmmkqEpKl8m61CREJNPE5m6N0UJKQmA3RzGBaepR2gCJsrBo&#10;DMMw4KNCGUtMiWmchLC275hGIQpLwzZuVtRVRWEcg+8zrUgS0kvj0CqyWjaUhRDb6EQmWbbM6lpq&#10;tt4zDD1TkLxyioFxGiicoyocQ7dhnIT48OuffonSQqSijRHysmEAEu8/vOfi4j1/+qd/xtnZI/qu&#10;RSm4u7vj/GzF4yePefr8KV27kdpFyPsJMk7j0GcSWqlByJ47EXxiImJjgdKKGCaIEYNCKc0wjLRd&#10;h9FWCBevrwje5/qnplksOVuuxMfGgA8TzliqUghyrDWslgt+ePsDQ7dhsZgJ6TUapw2zWcls1tDU&#10;NcZZ2q6j7wdK51jM56eGnJOd7GQnO9nJTnayk53sZCc72T9pM3/zN3/zN6dhONnJTnayk53sZCc7&#10;2clOdrL/7xb88FEj3T749SEw+07VeQvE1LkBbF9N6DPKyls7pm507G+HTd/HVL+PKZsda7L8MSA+&#10;8JFa+P5nD4G7DzWCH37f/u+fU4Xfb7A8phJ0eJytoshDYOet7QPPD8/rIbW3w/M79tmHxi+lxDRN&#10;n9yDfbDzj6nc7Y/VPpD+2Pgfmz/7wPF91aBj4OvPNfwf3t+HgNqH/3/s3osa9r0i3lYNZp/QYV8x&#10;/RDM8GOq6fv36SFQ+v7Y7yvu7YPtj63Fh455bA08BIzYt6268f55f64JeX8dfm4Nbptht68dkjA8&#10;dF6Hc+DYOe/fjx977+E4bYkc9u+F+oxf/sT3yQe3f9x/472i6f7YfGZtqr3PPXiP9o+/7z9V+qjR&#10;+5N1se9j83/b/xcQhkJnMgSyL7DGYoyAZJVWaGNxRSEq5jYrL0bBOXgfdvdX1tG98pje7j+w25O0&#10;McTcrFUUjkTMaqhbIITCaIcAJSwKjVKGq5trfv3b3/Lt929omjmPHz2jqud0XStK90ajtOyBRVNR&#10;z2bYwuGqAldWxASXH67p+hFXVnvzWxFSQmlN6UTZu66rrO4ra9BPPoNyBZApgFkLKRHCRAhe1LKt&#10;JpGwxlCW1Q4I/xFhCTJmMR8zxITPCsDee8bRSyOaFoUzrRVVWWOtZZqmnU/Y+VB9f8/rqhYV7yCN&#10;UNYIaLNtRfFmNm9ygyQ7kOP2ngzTSNtuG/YmVqsz+r7l/YcLnCt5+fKFNM+xB0DQWsYoN+ENU2Dy&#10;ga7tubtbM44jdV1RFSVFUUpDtLYCykEAPEZtQYzTboxjBrRGBNxkjCGQspqXrF2tDQqFyY3vpISz&#10;lpvray6vLkUFfavoGAJGKebLJTElbm9uWd9t6NpBlIy7gTB5mafGMHlP222wzmG1QuVJvAUmm61K&#10;1AFIbDsmSqus3I6oXlrLlJXhjdYYI3PHOU1ZOlIc8H5iGkfiFjDpAyRFmUGqIcXc2C5zqK4qnC3E&#10;pxqNMzIeIUTGyRN8wmiLNaKyZ51DZ5V1Vxj6YeJvf/Ur2mHkxfPnouybUgbASyO9n7w0Fqd78gxn&#10;NJWzNFVNVRYEP6KBbnOHYsTphImR2lrqukSpROUsQ98JCN8KoUQIAR8Cfd8xZgC8VgqjpfFXgAyW&#10;1eqMsm52zfp9K+D+GIIQL6i4U6ux1hKBt+/ecXl3y3y1QhtpSjauQBtNUdbEKGCwaRIF+Xom6uLX&#10;NzdsupYp+Kz8bsUvqSRkHWXJmx/e8+bdB95dXPD9mzcMw5ABrU0GGBhc4XbAFAE6z7G2EJVAwE8C&#10;mnZO/O40iVK0yUDpqqwBxdnZOV3bMrQd/TDy069+ynK1AgI+jkCg6zr6cQJXYpyjaWqsdbx+8wZj&#10;NMvVgrJ0WCVzr21bjC3wwWPz/CuMQSWPH3vGrqUsXW4QznMV6Lue+WxOUwuY31oj16Ok2VppAeSU&#10;mTxjGzf3fSeq6ch+UBSi4GtcQd+PvP/wgbc//MC8meFcsSPnEJDA/j4Zd/FDM5tJE+g4Mo0j05jB&#10;ASmh2QLNEt6PxODxfsQaizOi1rdZXxGDJ0VP365pN3fEFDIASXy9j4n1esPt7R0ge6A2mhA1KasO&#10;oxQ+r8lxHEkhoDGkiPgrwBiFtYq+75imUUA3YWKaRvquQysBOSgU3kdSRJSXlIC9hxC5vL3h4vKK&#10;KUSaxQK0qPUplIA9TN5vdaIqHSl4nDXMqhKjFVVdYq1lHAeGYWCaRiEXmSbZb60o622VEnfqk5lw&#10;JeT99ez8nGHo0UpTVTVGa6yReeCyMvgWZGOsIURRlE8ZbD9NI5u7O1H1zH4tSZc8Os/Psiio65qm&#10;aaRpe0f+lYEDWo5nbfZtO0KYkb7tUFqxXK4YhjGDfhXv3r3nxauXPH78GJPJDpyxGCMgzJQSk4/0&#10;/cjkA2Vd4QqLK0z2yxOFLXn+7IWoiFrDMI68e/cePwXqsuTlk8cs57NMFiKA9zFMO+BLDJGkyP6o&#10;ELBBBhGUriAGAVNppbPyYMBaRyLxw7t3fPPtN2hn8THQtx1t1/HTr7/m8vpayG7WrShN5/j8bn3L&#10;0HdbvCjDMLBcLimrCu89XSsN3GVZoZWhLGtCiFxf36KN4smTxzx/9jSrL2qmaQCgrutd/Chqzjar&#10;e8qaL1wp36mzkt2OxCzldaQzCP0+v94SWmitqaqKsiyZ/MTd7Y006hvDNI2su00Gxm7zBs2/+Z//&#10;3T+qvjKN46f5pQK1RaYqduQWh2DLh/LIh4i6trHBMRK2rX88lrMcy6k+R/52WFM5pkafMjB3n6Bh&#10;B5DfXnf6lDjwWC5+/zd2MY/Oit1KI/4jBMZhYOxFtdQ4i1JQ10IwIYrfZVboK7BWFFfHSUABSmnK&#10;UsgTTI6fQopoZzC2QFuTFRZTPn6ueWVyn7puKOsSk9f5NIUMBpQ8w2mNVRDGHPdOEg9s2o6Liwt+&#10;+OEdJpOoVFVNQu/qaTEmqqrk+fOnKJWYzefMmhneR1xRM5svqJsZWluUMWhtsYWlrEpm8znz+ZzF&#10;csni7IwyAxN9jFR1w2p1xmp5xjCObDYd3gcWyznzxRwfJkKcmM1mnJ2tODs/49nTJ5yvziiLgqoU&#10;0pCzszNevHzO+fkZ88Wc1WpFVVWMo4A8g4+gDMoYIuxip6Ks6QaPKWvOHj2lma+wZUnvAxe3dwxK&#10;8fSrr/gX/81/w1/+9/8d//yv/oqv/+RPWTx5iinKrMquxecpncEvZrdWQe/AtiRFDJEweQHXZdKD&#10;lATwHoOAEP0kYEh5TxB8fBLwYAzyuRSywnDOA2LITi/t/ZOnsBBrxAzOF9Fo8nr0GeS3BRdD+qQm&#10;dWwd7mpFWW16K0i/E6bf1l8TH9UZ4h4IPnFPRJFIGaR5/Lv2iUOO1WG257slZDusVx4SLx4SIT5U&#10;h4sx5DjjHqh+X79Ln62JbUmvdvc//2xzcLa5GurBGvGx8T9Wj/uUmHMLBI+7/98Cxo+9b5/84B40&#10;/ynh7P7YHqvtfa4eK2Ov9sDv98fbv+5D4sZP/XH6kTrwQ/vFdvx3ZaIdoH1bCz2stacUdrWmezIA&#10;9u4dR9aEzrUydnHAlgRhm79v6xnb+E6hQSshuFOSk6sca2qbQcHbMVP75LH316aSFkdycJ9VPlel&#10;FTEmiV1dgbNCHmiz4qvJIMStGWPph4nf//57Xr95hw+B58+eUpel5M15/Wz9lJbNMQMLEylI7cga&#10;Q1VWkODy/Xtub28py5LZfIExhsI51usNFxcX/Ke//3tiTLiioCprtDasu5b15o55M2O1WlFYiyKh&#10;EQI5WV4xK28nnLO5DhXxfiJFAdUPw8DkvQBHlahqT5MAGxfzBS4TY1rniClyc3GB957lcsHZ+Rlt&#10;P0itQMOXr15SF6WAbseRcZrQWuI8H/xHMZ4xhqoqdnu2sfLvOE1CkGnkGm43LYvVUlS6h54wjSxm&#10;c+qioCwELKrNvR8xWbXcFo6qroScbpq4vrrcI7u7X0vOSf1RCCy9qCA7l0koBQxMrltqqzE6zylt&#10;ZV9TihgC87piOZ/jtGYaR7qu4/r2mmY2p6xqISQMgZgCwU+kELKPz2tRyRqwVpTYu67DGMtivsQ6&#10;qX1pI3/rhzH7dSEsMEYJuVB2az4Efvu7b7i6vaVwBWezGX6aWLd3mMLR1A2VczRVJXnoJGSmIQkB&#10;ncokyzImI1VVCGlhfi7i3H0dOKTI3c3tthRMU9f8/ptv+Ob333L+5LEoDwNDJlFU29qxXDgh7x1F&#10;KSrpkURRlSht8SEx+cD//be/oh9GFssVZVkKCSeKrutRSkjYhGRVzj/GJMDusmD0gW+++ZZxlNjB&#10;8lcM6wAAIABJREFUaENdzTDW8sO799yuN5w/EnDzer3BFQJA1VrhnKEsjIyvK+6fp2qNcY7NesOb&#10;t2+4vbtFKXjy9Al1XTFNQtqoUfSTZ75c8dOvvxb/sluHiZuba/EDVcnTx4+wxvLq1UuaphECVKMJ&#10;Y16rwRODR6W0y6VCCCyXC4pCatspSVzvrKXIc3gaOsLYE/2EtQ7rHNdX14zDSFXVEj/FKOdRlxRF&#10;wXqzISrF6vwMtCJEqVPvVLaV3j1f1oA2sm5HH5gmz6svvsz3yGCtkFYprTBWxs9ok/3CxHrTYpwD&#10;FFOI/Me/+3ve/PCOn371NUVVselaUIonT59T1Q22KISUZL2hrmoub6758ssvePLkMW++e8Pt9S3T&#10;OLJczKUuOQyk4NE6E9OGmHMNLSBvZ3DG0rcd6/UdxhWszh6RlKzjy8sL2nZD8IGqrnbPTkKMxAyk&#10;LqtS7mmOx1arFUVTZqV7qX/4GIkoWWtB6vzffPMdRVFjrdQ6zs7PSCTu1mucdTmPUpgcJytl8ry0&#10;TEHqRoUrxN9pi0oJYkRFIWo0RhOTkMxOeR6pFEghCBGBtWjrUMbg8/1NMZFCQMWIUYoYPcPQEfwk&#10;xITW7IguYgq72Fv+9cTohUwqJUKK9EPPkOu0o5/QRpGUwnupJ4ckfqMfR8bJM/qRYegxVs59HEdi&#10;iNRlRRhHus2GvmuFMDimTGoTaOqSpmk+qjnq7Mul/tjn2oKhHyfu1msgsVjMqEonxH6j1Lm1UpSZ&#10;mHKaApdX16QkBLrffPt7ILBcrThbncnekyJt10muWtWcP3rENI2UhWMaOqZ+QCUhOO2HnmobK3gv&#10;dTMrxGRlWQpBYCbR7bpOnie5gm4Y8DERQmIcA84Z+rZlGAIfLm94d3nNL//oj/DBo7WQNyil5R4r&#10;2VeapqbvpG5e1xUKsEZztlrw4tkTnj19RF2X+ElqZuMwoBI8Pj/nz//bf3NqyjnZyU52spOd7GQn&#10;O9nJTnayk/2TtRMA/mQnO9nJTnayk53sZCc72cn+My3kRnPgI7WX/dceUmZP928S1eO9z6iDzz/U&#10;oHfYKHnYbLl9fd8OQdX7536oYr7f+H3YWP5Qs/lh4+Zhc/dDzdqH1/KQkvQ+IPshcPHhODx0zO13&#10;HVO4P0YOsH9++4DeY02V+8D5H1OHOyQpOK569ynQ+XMg6f17fWxefu6zx85l/5oPr3X/fA+v99j1&#10;HTvHHzunY0Bsn9n1t2D4Q9Wkw9eOrYfDaz5UHTxcb4cqVtvXDhUSHyKv+Bz4+yFlr61iIwgYdv94&#10;+03Rx8b7IeKJQ2X2wzHaNtV+7tz3x+Gh6/oc4H1/LH9srW7JKvbv7+calz+637kRLL+w87sPzrvt&#10;WGq9RY7sGiGBj9QZObb29l//6LtTbuaXRtDtHN0/ry3Ant26uj9oAoy1olrjit0YFKUoaaAEIG+s&#10;wxXFrkEYpTKoQZpn7+/1Ef964B+tcbmhWeMKK811WlOUJc6WGFNA2ip6iaKVdoauH3h/ccFvf/07&#10;bq83PDp/zIsXz6iqEueybzEC9rWuxBYF2lq0sdILrTQ+JnxufNbCAMCYyUGqsqCuSsrSYZDm5RjD&#10;jtBAwPpup2wmjauijrRTTlNalJmsy+DWj4lHBASQciOXgBCnaaLrO6ZpElVbbShKt2s467qe9d0d&#10;xhiWy+UOhBaDqLlswaWKlEkHUl7bAqEYpxGtFIvFAm3u/UFZlRRlSUqw6dqdys8wTLx9+wNX11eM&#10;00RZVjx98hjRsVICUoohg9EdSmmmmBh9kOZ17ht8nzx+AkoarlICH+SanSuweRyD9/RjL+rJuZm5&#10;KAVIZ60DZVisznj85AnNbJab5AVQIipJE0ZrCuu4vbmV80uJu7s7vA87kHzKIzKrZ1xeXhEj0liu&#10;oOvbTPRQ0vc9N3c3KKOorNmtC5NBlyqr9I7TdN9ImteQyc36oKiqWgCqGViuMjmC0ZqqEjUpa0Vx&#10;SgDv0phd5gbVlATobotii2OUYzmH01bA9FrvGkuD99JIHqG00iiOErBAWZWolKiyqnfbdbx+8wM+&#10;JF4+f05diZpQiimDGuNub1BaQOvOagEYE5nPZhTWUDpH9JOoW8URpzWF1jR1tSOXOVus6NoWtAD6&#10;ZV2J8joKhqw+bTIQS/bMQF3PePToMT4mLi4vaTcdKUqz7ZSb9VCKvh9wRYErCjZ9z6/+/v9h0/c8&#10;fvpU1n9Wlhd4i96prsk+GzDOkVRivV7T9QP90AvxBpoYPDarzTtX0cznbLqBrh/ph56+F5Dw06fP&#10;pLk3BowxzGYzUWUNMZOEyNGlEdbLmSSYfNgpKJaFk0Z7RJEtKmg3rajkxsiXP/0pVVOjdCAqAWuv&#10;Ny0eTTIObS11VaKU5vvXrymKgvmsIUafGy8DfT9QNTNCCpBkbRTOYI3CkJjGnhh8XmMGZwWgGyZP&#10;WZYYbYh7JCrbOImscmozMHwaRUluHIYdKGS7Nqbg0dpycXXNb37zGxIwhYCxlrIschwQ7+dC8PRD&#10;zzR5ATp3PWUp53Rzc813333L69evaYpSmrQREKYAjBIaKKwBAsSRsd8wDR2GREqeaexJ0WcF2oDS&#10;EKJivd5weXEphAwIGHILftBG7SmaKqbRC7mELRhGz+i9KPJmMo1xGsVPZ4CFMZrb6xumUXy+cyVa&#10;WyFAyQDCznvWXcfV9S1XN3eUVc3jJ08JMXJ7fb2b/ynPGac1ioQxiqYqMRqKwhGJDENPjEI4EUKk&#10;KMq8PgM6+1uVFYaV1vhpEn+TY9HZbJaJQTrquqYoHNYImFwpuaYQI4VzxJQYM8A/7IijtADw+15A&#10;TyoDZmEHTLPaiIJX/rmPP/VHMWFRuB1oRIAgorbZ9R2uKCiKCmtNvkbD1c0NX//B18zmM6L3FLak&#10;LIrcKC573jiOpCR75U9+8iVVVeCnCT9N3N7cYpRlNp/jQ8AWBb33vHnzlqas+PL5C54+OqOpCnQG&#10;Q20b5pXShCgkQSiFMaIOGGLIRB/ScO+9R2dwVsqKhsY6bFHw29/+DqUVi5WozL94/pynT5+ilOKb&#10;b77h+vqGkNXeFFDXVY7JohBSJNl3Hj16hFKKYZR4oKoE/B5DxBlHWVYMQw9GsVzNWS4ayqywGWLA&#10;mi04TIvSYVnufHwIoh5YFAVaSRO7n/xOlVUbQ1GW4vONIQAhxqySeU8+VtczrDW0ueG9cA4fPJu2&#10;pe1bzs5WtF3P0A9UVcX/8G//l39UfcVP/lPStAdC7s/ldg/ZsfrCsVrAfq5yWAd4iMDtOADyYcXm&#10;/ffqLRjxGNneNq1In+bfD+XnW3VkUdsWggytBFxhMmlRjBKH+pjBb05U/6x1lGVJWVUUZUFV15RV&#10;LTlBJs6Zz2dUdZ3jdwPakNDEpDI4UubPjkQhRnQm7hHAiM6ENwVlWWTiLllXpIgfBjSiEtu23X3W&#10;kvPivuu5ub3l8vqGMUSKHIsqoynLahe717M5VVkzmy/xIQrg3TqJ672sCVdY6lnNcrViebZivphT&#10;zxtM4eQatKaZNczmM+bzOTFG7m7/X/burUmOPD8P85vHquoDGsBgDrvaXXJXpGWKssI2RYcZIV/Y&#10;YftaN/adv6PvHP4OvrBJMWSKIikGueTszCyOfajKoy8yq9HANoa05LBK5PNETMwAqEZXZWX+Myt7&#10;3vf3Ls2myZdffZmrp0/Ttm2ePnuWn/zaT/LrP/lxPnv2LFWK3N3epqrKbDabXD55kuefPc/Tq6tc&#10;Xj7J7uwsXd/n5atX+e7lq7x7d5Pb20O6rl+uN9dysbrapKzazEWVlE3msslhSqa2ze7Zs7z4yU/y&#10;X/w3/zy/99//d/nt3/1n+cE//Fkunj1L1W6Wq8E1lD5Ny+TDYRgzDsukzGmc1sfMmcY587QUgHXd&#10;MmH4mA2f1rKxcVyu745lfA/vj8z35VAf/vn7QHUeDQpPa1h2PE4K/uiT6mOFnZ+61/B99wU+vsf1&#10;qftx7+/XfvoeUvGJ+x8PQ+qfeu4PixS/797QY/deH9uG7+8Dl/lwovqnt9tj68VyC6P8W903/FQB&#10;6MelsI993ccB8e8rWn38vSof/P6n77M+XMeP/xzLAB+9P//RPejjvx8WT/67+tTPBI5T4t+H+4+v&#10;5zjdfrqf7l4Uv3oP53155Yf3Kz/83vnkve2HxQofbrPx8WPsWAy6Xmcs6/gaANy0y7mlXgKWKfI+&#10;vDcvn+3LlPeFPMfygl/Zv9aihSU8WKSumuV+RNWkrJaSreMaU+R9sW3TtBnHIjc3+/z5n/9lvnn5&#10;KpvdLldPrtK2m2Sc1s/6Y6ZiKVAsimVS9/H+3LyeU6uqzLu31/nFL77NOM45P7/MOE5LkLbr0tRN&#10;vv6rv06339+HOquqyrt379J3fTZtu37fZgnHzsu9n/f3D+cURfXBfdhpmpdCkXFZd5v1Xt79FPlp&#10;Tl0t13Bt264Fi8t04JfffpfLy4u8ePE8m80mXddnvz/ks+dP8/TqKtVaKLLcd1qCyGVZLKH7dZEf&#10;hiG77TYXF+f3+9YxaN51Xfp1SnyKIheXl7m8uEhZlamqIkO3T1NVqcsymcbU62eIpQhlWspxyjJ1&#10;22a3O09TN6mqOq9evc52u03T1Mvdn+JYLrm87sOhTzcMKaoyWT+fzinvPwctAe3l8800Lp8V5qJY&#10;r+mH7DabXF1cpF5Lk4b1M9L5xWUuLi8zrvv5NI5LwHCc7vfp5fNAvRQvtG3Kell3druztVCsSFlU&#10;Gedp/Yw8pG6bZSr5+l7Vaxi+yJzLy4uUVZHXr17ls+fP8vTiPFW5nP+mfshZu83Zbpu2rpN5WgoX&#10;p+U5l9USoK6rcplaPC6FjEPfZ7PdvC8Uq6rluSfJVOTu7pCyrNIPYw59l3c317m8vMjTqyeZhiFD&#10;362laO0a7K1St5vszi/StM1S9pakaZucn19mnt8XwH373bep6yZPnlwtZaabJaQ+r0WcddP86s8N&#10;i6WMs+uGfPfdq7x5/S63N3d5d32b169ep++HfPfLl/mTP/2zvHr1Nme789zc3KZqqpTVcm/i+bOn&#10;OdvuUhbLdcvxeTdNm89evMicOS9fvsq7d9epqiZv3rxd1o+6yX5/SKZxvTY8y1df/TBFuZRU1nWd&#10;m5vrvHr5y2Secri7TVVU2W422TT1uv4uZRlT3y0tQHNSZpmMvj/s03VdNu0ml1dXKevl/l5ZL/te&#10;0xTZbJo0TZ3ucMirly/T912KqkrKMvu7/bKO1cuxmbU0ZJyXe+IXl1fZH5bPwduz8+VeWd8d79zf&#10;/9yjXEs8m3aTIsX74rVpWVN2u22aevn5QbsWaEzjUpK43e3y9u3bvH7zOk27y+bsPPvDIf/3H/3r&#10;3O37tLuzPLm6SlEta/XhsNyvenL1NFW9vEfb3TbX797l9auXefLkMjfvbvLu3bvMGfPFF88zDV3m&#10;eS0OSJFNu81ms0vd1Os5Y7lvXddtbm/vlnLc16/z9PnzZf1ZS/k2mzZlUaTr+kc+98x5/fpVhqFf&#10;39867Wa5BzlNY8ZxucddNsvPOsZ5TtO06Ycxf/nzv77/vHDo+mw2m7x5/SY31zfpDl3u7va5u7nN&#10;4XBYyxPa+5/ttE2Ts7Oz7Hbb9dgfl+M5c5q6zMXlWdpNlXHoUhdlykzLvdlM96VIy1zy9Xx4/FnO&#10;nMzjcs0+jMOyvq0lU+M45nDY39/rORa9jH2Xcegzdod0h9tkSsZ5zt3+kK5fyhOORZBzkfU+51Ii&#10;Ns7zUoDaD0vRYVGkn8b13kKdcRjflybe3KTrulzf3uTQHTJOx+Kb9X7QZrv+PKq4/5lmXVXZ391l&#10;v98v5a1Vle+++2Vu7/bZbrZ5cnm5lI6sgfSsxbqbTZuUZe7uurVoo8jrN2/y3Xff5unTZ7m6epqL&#10;i4sUxbKm7/f7jNOUpt2s9y6Toe/uS7Wmccz1zc37GwzzvBZtLNfo9fp5uSyWQpJpXn6WtNnt0g9D&#10;3t7cpKjr7A+HXN/c5t3bt+kOfb7+5rv8xc9/nqko81u//Y/X0sQpL1++zuXlZbabTYoyOT/bpd00&#10;mcYhV5eXqZulMOfq8iJffvEiLz57lu2mzbT+HGPo+/SHLhfnZ3n65En+838uAA8AAMDfX7VNAAAA&#10;8O9nc3b14a//jr2+xlvMf2T+fW92tLvTfF3bh69x87c/Vv8u3fypquOMuveKv+Friu958PuikY/+&#10;qHzk76k+fEzx/+J5Hx9b/X+5Mdpkc37lgIe/B/75//x383X9t//Tv9vX/fbf8nH/438E2+B/+Bf/&#10;ix0c4OF18yMTgx/+2a+G++ZPTln/+Gsf+zs//rqHj39YePcpD8vEvu9x3x8CXf98zveW3z38/Y//&#10;zk89p+NE34xJszlLP825vFqmcS7h7zbf/uLrHPZ32Q9Dzra79EsbVZp2k7asUo19thcX2ZydpT8s&#10;k+q6bp9uSLphSt/3S1HFNK3lHWvIZJrTtm2GcUxRroVkc7UW68yZ53EtUUmadpPnzz9L33U57O9y&#10;8+Zt5nHOMC1TGatiCSW2Z2f3pVFvb27STXMOY9Juz/Pk8nwp2CrnXO7aVOWcJ+e77DbbHKYxc12n&#10;Hw/p9rc59IfM1TLdb7PZZLvZpK6qTP2YYexyc3ubfXdYyqHaJnNZpt1uU8xzqrLKT3/602zPNst2&#10;apo8ffZsLVgqM3X77Lsuu7OLTHO5BmjLTHOZ29sleH97+11evnyVu7vbLJOe1yBPUWbTbpeQWVml&#10;rXcZpmQskv04pD47yw9+/OP8+Gc/y6/95m/k8x/+MO12m7KpMq/hoXl8P6l9Xt+TY4i9KI9h03Kd&#10;jDw/Wnq5lBQkxynUx4DtOC6FQMUa6DiWpxTFcXr0fF9w9+FU8Q8LJj8ob5iWApvyE+VyH5dGHEO7&#10;D6dgf3yMP/zn4XH82PH8yVD8g/86TtJOfrUs4+PiwI/D8I8dl0l+JYz9sFzw+PqOv/dxOenHa91x&#10;Gz0Maz8MQ9d1/cFr/bhU8FhAcHyfP34t37cufxxe/3ShaD7afu/3i4ffaxzHR9fej7ffp4pBH26n&#10;438/LGl4WDzw8fb8eB96+H4cyws/VXr7qXX44+302Pnow334/RT2D8s33xcodF2XcRzuy0webstf&#10;3b/fH7/HKezHYopjsc3D4oYlQPhh2WexrnNlWaZq6jTr5PO6bVMfDmnbNl13SNXUabfbbLe3qdsm&#10;1bvrdHf77G/vMk3D+31impJivp/smrUEeE5SzEWqlJmLOWVbpVwLOsp6SqoshWgP1pjb29vs724z&#10;DlPGYXnsvrvNH/yrf5N/++d/nn/yW/8ov/c7v5N/8OUX6fsuwzSlLNaQ8zynXAt++mHM4dBlnscU&#10;85RnT6/ys5/+NH/yp/82f/gHf5ir50/zn13+45ztzvL06ir/7Hf+y3zz9dc5327TNvUSjC+rXJ5f&#10;JCly6PolCNluU1Z1Mgwpsh5nZZF5OO7PSVksJWeZ369F47oPNk2zBFWrZtkDxinFPOfsfJd916VI&#10;kR/96Id58uQyc1lkGofMw5Dz7SZlMWfoD9m2S7lRXS9rSpHkfLfL1Pe5vr5OWZbZtHWauvygHOHu&#10;7u5+v+iHIWVdp6iqnG+W13R2tk3XLRPg67JOMU2Z+uSQPsO+Sz8vAfpxXeM35VmqqkmRZZr88+ef&#10;rWULS2C8XPfn5VyznHiOE5GrqrnfV8uqymazWUq2ijlv375OW20yr8H+qizS1FX6wyE3mdLvl4Do&#10;MI3ZnZ3l/PxsmaQ+LIVmx3KfvuuSYl0Xy2opcDgeV2WZtt3kfA3+H/aHpWin2+dwOKQolnKzzHPK&#10;epkE31RlxnkpGGqrMr/x6z/J86vL7Ha7lFVS10WeXV4sE7H7LtM4pO+mtTxyzJxiLYgcM42HpEqa&#10;pso8L+Hyuqoyz1Pu7m7zb/7kT7M9O8+UZLs7y2Z7lqq+yzyXOfRD6maTr/7Bj7PZ7pbg9DQu4fF5&#10;eb+btk2qJkVRrQWZZYZ+n2KuUhXVUqS0Tls/hqWX0qElbJ0UmeY57aZdgrprUfEH5/CiSJk5bdPm&#10;y8+/yDQWGacpb968y7u31/nrr79OUdWZpuT3/+Bf5uXrd/lHv/mbS/lnN+T8fJdqDS7XdZPrd28z&#10;T32maZnIPE1jtpsml5fnS3C1LHM4HPJnf/Znefr0ac7PzpJpWqaAF0WmeVxLL5tkGvPl559nONxl&#10;f3uTue+TMeu14VIumbFPmSp15mRe4sN1XaWqmjR1ncOhy2azFA9145S2qlKshWP9MKTImLZapoh/&#10;9uUXOdzeZZrn9EOf7Xa7rt3ruazMOtE7mYsyw5Rszs4zFeUyWT5LgcU0LWvKOC0Two/nt+P7U5dV&#10;Nm2brGvqnCpvXr/N4dDly6+WNfHrr/86dV3n6tnTVG2bYZ7Tj2O2Z7tc397m2YvPcnMYc7Pfp5uG&#10;vPjiyxxub/L27dv84q9+nmkc89dff50vv/xiKWIrysxlmdvbu3TjkKunV7l6ep6vvvoiN2/fpNsn&#10;+9spTVUvAfjdLt045O31uyV0vj3Ls6ur3FzfLlO2h2Etkl2KJoqyyjj2qcul6PdYnjSt4fiyXsoG&#10;+r5LXS9FDkW5TPTuDnP6/pApRc7PdqnqOldn58k859Xrt5mLpUZ0WZuLHPb9et0753C7T7dfSjK7&#10;fimXePLkac7OzrPbnSXZJZkyTkPevb3NPI5pP3+R3aZd+hLmOf04pB8OacsmTbWUxBZzkbHvMgxj&#10;yvU4nDOnWs+L4zCkW9f6aVpKO4uqTFlXKcch3WHI3TSkbsoURbNMt+/6jP1+KZMsliLksagyzEWW&#10;jHq5HvtlqrrJdrdL5jL7Q5cMU6Z5StU02Z6d5ebuNlOW7oH9cMjhcMi0lvod7vZr+UGVcqozrQW/&#10;Rbnu+9NSTFzXdbKWC3drqWBRlqmbNsM4pR/GVFWTzXaXcZrvC4PLosxcHq/t5pTrNcnx2uzVq9cZ&#10;+jGbzVm27TZ3d3dpqvL+3Hl7t8+uKHLYHzKN/bqmTamrKoe+zzQu5ZhDd0hVLSWv1Xq9s9lsl89u&#10;05RyLaqtqjIpyqUQZ3OWm3e3+f3f/4Ns2yZtXWcc53z97bd5d32bL3/8k0zTnKbZpOtvc3e3lGTs&#10;qirFPGeahuxv7rJpqrz46ovc7bv88eEunz9/nqunT9KUZcppSjEOaZOUu13KccrV5cVSwAEAAAB/&#10;jwnAAwAAAAAAAPAf1GMBx/J7QujH/wn+sQDipyYCPxaYf+xr/jbh98e+98fhxo8Dko8GcLOElY/B&#10;vmO4r1wnvM5/w3P42DQtYdZxnbZbJBnHOU27SZ9ke36eZ2soqa6rfPvtN7m7vU03jstkwrJKWZRL&#10;eG+ul0hOWaVq2hwOdyk3bXZVm75fpsRO85yu7zOMS5itzBJqnOY55TSmKJbXNA7LpMmqrjMMRcZx&#10;SsqsU1eLbHabVHWZbdsm4xKwKOsqVVVnnpcgxebsLE3bpNpu0m63uXzyLBcXl0vwZ54zjoc1hFam&#10;L+ocUqS726cqy9S7Tcq2ytmTJfAyjUsAqq7aHPaH7G9vMwx9hjVks9m1qdoxm2lOdzhkGsbsdkV2&#10;m22qdglGDOOUw2FINywT+g63NxmG4+TcJfA+TXMO3XfpuiH90Geakqqqk2KpuZvGMVVTp27XSe9r&#10;oLwrq7SXl/n1n/0sP/jZT/PVj36UF199kXq3TYoy07xMvO36aQkoFkXass68vh9zinUibJFkfDRA&#10;vfxWsU6jfhhiPj7ufRj7GGR7OLX4fdC3+CB4vIRf5vu/92Eg+/j3LQ9eHjMNy/M7Tjee52UG+8fH&#10;0ftJmY8fD58KHh+f98MA88frzQfHf4o1rz3fT+FeH5jpE8Hpx0orvm/i+GNr1MPg9Yfv0/vn+fA1&#10;PAyxf/yaHvvenwp/HwNkSylF8cnn+PGU+4eB2eOvP37MPI+PFBA83Fc+/H7fX1QyfXKK/N8U3v++&#10;9f+xbXUMWh0DcI9NS//UNn0Ymn/s/f/49R6322Mh/IfPeRyH9P0hSdZA8/g3nveWv/+x/bL4led8&#10;DNM/fG/uixaqpYikSlI1dYqqTFGVqZs6dV2nrur0zRICbTebtO02dze3aZqb3N3eZuj2a6B4fe05&#10;/t3LFNpyDYS/f05zxjWsX5ZLKK0oiuzOz1NWVcZxmURbV0XGYUrTLpPPU23S98nbuy7/x//5L/Pz&#10;n3+d//p3fzf/5Lf+k5w/eZp5XqYAH+7uUsxz2k2zFL5sNmmaJkPfZey7bOoqP/jyi+yHIZu2yXff&#10;fpumafPis8/y7OoqTVWmLssU85ShO2TT1JmnOcMw5rtXr3P19OmyfaoqwzynmKfMw5C+75eGzXVT&#10;j+u5v3kwNbsclym9x+ufcg0QlknGoU+mIuU8pW6aXH7xeaZ5mWx9uLtNUcy5OD/L2fkuTVOtU8nH&#10;zOO4lA2sU9a3u13evXuXrtun3VwkSfb7/f26UlVV7u7uUlVVNttdtrslMHp3d7eEpusybb1Nt1+m&#10;ns/jnClz5nJI6ipVVS1lDdOczXabdrPNPM/rJOvlvRuG9fxXlEvYuyiWKcPjMt172+5S1nXGea1I&#10;KMpstsv7lCyB/zev32a3Ocv55ZPUdZWiaLMfhgx9n5u+y9Ad8ub16wzjmBdffJGyLHK3v8swTmsx&#10;x5S2aXKoyrWpo1hDjsv5O2WZuUjqplkCnW2bfrxZ1qKqTMoi7XazTJVOlmBvXaUokqossznfZNPW&#10;ads6fXdIU5bZtnXaps40jmnrKvO4FCQcSzCWbpgp87RGostkGPq07VLYM87TUio0LVOS66rO7e1t&#10;phTrtVqTH/3aT3L+5CJtu8lmu1mmUff7pbwmSxB8TpXbu9v0Nzf54qsfZrPdZhiXAGyGIsPYp0hy&#10;/e5mub4rqlRtk2eff5bb65uU1VImMc1z5mlMU9XL8Xjc14olbDvNc9qmTpky280m2902m02bfdfn&#10;ydVyTB72h6SscnF5lXb3Nv/XH/xhfvjDH+Wf/tP/NF1/yDz22Z5dpJinNHWVpuvy7Te/yDjeUplM&#10;AAAgAElEQVSOOT/vs2mb5fnMUy7OzzKOUw7TmGkc03eHDE2TtllCrk3TLhPWxzGH/V2askxdlfnq&#10;iy/yV3/5l8m8TO0ui6XItlqnjxdlkWIeU0xjypRrSDfZbTepmzbbs12Kqlret7Ja9oemydgtwen9&#10;sBRM1c0mQzOt73W5FC3NazlGksOhz6Hbp2m3mdew/nKdXB0X8LTtJn3fZx6GZd0Zu1TVUpBytjvL&#10;nGWKfDUtxSYpisxVmb4/5O2bt5mmMb/5m7+Ri4uz7Nfp3E+ePMnd3W3mLAVJczHn7Pws1SYp6jL7&#10;rstm26atkk1d5utvvsnQHfLy1ev81V/8RX7jZz9LWVWpUmcch9R1lbPzszx/8SxF5jR1nXpXpC6K&#10;9N2yxu02ddJNqYqkrZulHWdejsu6qvLVF1/kbNNmHPrM07gWXyxXaeO4TCZ/MMQ7+0O/TH1v2/W6&#10;dHntWctGxrnMNBXpuiFtW6c+32SapvTjlLrZrvtj0g9D2rbN9fX1cv4fp1RLdDxlWebu7i7X13fZ&#10;bLe5vLjI5eVFqqbM0PdLodk05+b6Ntttm7lIhm7Iu3fXORwOmcsh1ZyUxZwiTeYUGachZZJqU6Sc&#10;y2Rcrh2GvluOpzkZhinTlPSH5X0vizLNOmW+LIqlMKwsMxZFpilp2m0yT7m9vUu/FlglVcqiyKZt&#10;cjjsU5TJ2dlS3DLOc8aiyPb8PPvr27y7vs7bd9cZxiGHskimMcU053q/TCOfpmWBGqY5Zb2sZ9M0&#10;JdOcvihSHuqlyKRcntcwLwH5aZ6z3W5T13XuDl3Ozy+yP3Sp6ibznHR9n822SVVXGfoxfd+nH/qU&#10;Y5PucMjlxUXatknmKd2hy3azTdM0ubm+SVmsxTFtu056n9IfutztbzIc7rLdNhmzlG80TZOqqu6L&#10;Vx6WdszvL5bSbNpstk3qqkzmImVZ5/auy5/88Z+kKas8uVi23zBN+fWf/jSpm/zj3/6tzJlSlnXG&#10;aU5V18vr2mzuiw2KTJkz5fb2JkVV5cVnz7LbNJmHPuM0ZiqScp5Trde5Z5tNynlOMQvAAwAA8Peb&#10;ADwAAAAAAAAA/0Ed/yf0Y4D4Pog7vw8yfipYfnz88c8+fszHE6jfT0mfPgicHn089fhTQdaPv8fD&#10;5/HwMQ9f469Mh56mZeLnR2HaJI+G3z8VEH3/Z++DzfdB4mkJlRQp09RN5k2bp8+epS7L1E2Tb7/5&#10;Nnc3N5n6IcMwJWWRoimXkFVRZK6aVNsqVVFk7MqURZ2mnFM1U+aiTDtPGYZhmfxZJFVdr9u2ug9K&#10;j+N4HyatqipT5ozDmLquUlflGtpO6u025bwEwOp2meS5TBRdpthWdZ1q2yyB8TI5jH2GqcymbVNU&#10;m8xzk36e8+4w5s31PnVZpG3qbNsm27Nt6rJMU1VpmyU01t2OGaYy7fY8m3JeAuiZMg7DMrGx7zL3&#10;h8zrJOV+HHL7bvn927t9hnGZ8Hk4dJmn5XlP8/vJsdM6kX2ZZrtNU9WZ52QYx5RFkeb8PMM05rrr&#10;UzTJ+dVVfu3Xfi2/+dv/NF/+gx/lyfMXqba7zFkCwNM8Zxz6dfLlvExtneZlIm27TpqcxiX4mCJz&#10;5mV84/zYPjp/MHh9nqcHgfWsU6PnD6aDH9/Px46X43Tp48T0x/bV4z5w/P7TNOaXv/wubdvm2bNn&#10;97+fFJ88zh+G8T913D8syPj4uP++9ePj4/axIoy/Kaz98XT3Tx2rHz+fxyaqP3RcOx4G+t9/z/nR&#10;wPuyj7yfLrsEn/NB2Hl5Dt8f2H74vB8Lxz+2DZZ/l/dB7ocT2j+e1P59a/zDfev9c5s+uQ4/DJA/&#10;nNz+8cTzx17PpwLtD9flx97HT+0bj72Xx+39fh8//v77SfAfT6s/vt/HoPRjE+kfe059398/7w/P&#10;aeUH+9L7bVfmOFH+g32hWNaBslwCY6mblEmGokxdlOuU3iKbps2m2aYu22w352k3u9Tt2xz2N+n3&#10;dzl0+8zTh+feD7b/gxUg67YY1+KDuqnv95O+75f1dZqz399lLpJpHlLXuwx9uwTtxiE//+Zl/tf/&#10;7X/PH/7Rv87v/Ve/m5/+5Eepqzqb7SZZz73TtK7V66/7bpk8fHV1nidlmbkos98fcnN9k01TZ7fd&#10;5Gy7Wb92yKatUxa7lEWV19c3+frrX+TJ1ZN8+eKzlFWZpm0zDf36ytZjYZyWSefJUiBQL+e6eZqS&#10;eZkAXGZ53H3RxDhmOHRpNm3Kaco8junGIfO8nK+6Q5dinHLobpNiyrOnT5Nx+bPiuJ9XVYa1MKWq&#10;y9ztu1xfX6dpml9Zk5qmWcLNRZHt7jwXFxcpqzd59/Zt2rpOWS6TyO8Oh8zTnLJMxvV6YxzGfP31&#10;LzJmzmcvvkhTb7LbztkfbjOOQ6ZpTFUWaes6VXU8W2WZDlwsU5uLYpm4e39slEVSHEtI5gz9kLHr&#10;MxV9imlOMc1pyypzU6ebp8z9Ehxu2zZNkt1um67vMs3J2g+Uvj/k2zdvMs9zPv/885yfX2Q8Xjcl&#10;qdtN2s1ZxnnKOIx5/eZ1/uRP/zhPn17m21++TllV2Z3tkrNk07TLPluU63TlJTy92+7y8vWrJaw8&#10;z2nOz5ZSgnkJjffDkKEf0lRVcix6KdcQdV3dHy/TPKdp65Tr5Ot5HJN5zg9+8IO8eXed20OX8/PL&#10;tNtdLi4vc3Z+lqapU1dlpmHMkDHz2GWe1+uRssztocurVy9Tt5u8ePF5ttuzjP0hXablOJj6FEWZ&#10;bhgylWXaaZsXLz5Lf/UkZVFkGIdMU5JpTlW2qZsq89TnvkNmufBMWVVLALoq0rZNtrttzp88SbvZ&#10;pjsc0ndD+nFOnyHzXGa7Pcsf/qs/ys/+4Y8zF3Ne/vK7FGWRF8+epazrPH36LLc3N/nld9/m3Tiu&#10;+/dSMvH06ZNcX19nHJe1auiXAGxVnqdt2/s1bxiG7Pf7TGWZuaqSjLm6epK726X4YSkJWD6TtM3y&#10;3mQaU2RKfVy7puW6tt1s0m7aVHWVaRgzjkOKYgkmz0WZeRyyPxzS90OGMZnLJv1hn7Ickk2ZpqlT&#10;VHXGccpUlJnmKneHbpmUXTfpuy63d29TVuV6HV/fv5ZxnjMOU8ZxzOvXb1NVVS4vLzJnTIpp3aeq&#10;jF2fzHPOznYZ+j7TOOby4jKb/pA3b17n/GybJ08uMgxjusNtprFPMi3X5uOQ65t3efP6VZ7sNnly&#10;vssvi+Sv/vzfpuuGfPfdy9y8ep1f//UfrefmOU+fXaVu6lxcXmQcl+Mn45Dz3S5d1eXlyzfJxS5D&#10;d5ep71IWRfY3N/k333yTaRry5PIyl5cX6e5uUpZJXSYpqgzzlHmc0nf9ep5MMi8FLsOwXNxU5bpN&#10;i6UspimKHO72ScpUVZOuHzKOQ54+e5YUZd5d3+Xq6bM8e/Y8w/peFWWZzW6TYRgyF0shQFmXaasm&#10;SdJ1ywT36+vbDMOQi8uz1FWVqqxT1uX9el/XbYphSlXVKeZiLZNYS2/mLIVWyVqsUCTTnG44LNfv&#10;6/mg78ccDl0OXZe76+uMXZdt2+Ty/CxFkRzuDplzSFKk3Wyy2WzS1HX2+326uczbX77MOBa5vLhK&#10;WRUZ52Sap7x7c53+MGROkT5FNheXads2f/GXf5S+H5OyzO3tTc6225xt21TrutwPQ/quyzBPGef3&#10;YfJjUcPD6/Tjtco4jhmn6f75TfOcfi1PG4alxKUuizR1lbZpU8xJWYw5HA4ZpjHTOGS7bfPixef3&#10;7+tm0+bqyUUyT7m5ucn5+hlvs9nks+fPk5QZhyGHu7sc9repq/P7APq0fhY9lnItpSzDfflWP/Qp&#10;iiLb7SZNU6esilRlk5v9dX7xzTd5d32Tzz97vpwzpilFVWV3cZEXX3ye58+f57Dfp++7lOWc7dk2&#10;0/o5uWnqnJ+dp6iLvH39+r4UoK6Xdbobp2w3Tc7OzpK2yv4uaca1VKBMisxuGAEAAPD3WjF/30+v&#10;AAAAAAAAAAAAAAAAAAAA4P8npU0AAAAAAAAAAAAAAAAAAADAKRCABwAAAAAAAAAAAAAAAAAA4CQI&#10;wAMAAAAAAAAAAAAAAAAAAHASBOABAAAAAAAAAAAAAAAAAAA4CQLwAAAAAAAAAAAAAAAAAAAAnAQB&#10;eAAAAAAAAAAAAAAAAAAAAE6CADwAAAAAAAAAAAAAAAAAAAAnQQAeAAAAAAAAAAAAAAAAAACAkyAA&#10;DwAAAAAAAAAAAAAAAAAAwEkQgAcAAAAAAAAAAAAAAAAAAOAkCMADAAAAAAAAAAAAAAAAAABwEgTg&#10;AQAAAAAAAAAAAAAAAAAAOAkC8AAAAAAAAAAAAAAAAAAAAJwEAXgAAAAAAAAAAAAAAAAAAABOggA8&#10;AAAAAAAAAAAAAAAAAAAAJ0EAHgAAAAAAAAAAAAAAAAAAgJMgAA8AAAAAAAAAAAAAAAAAAMBJEIAH&#10;AAAAAAAAAAAAAAAAAADgJAjAAwAAAAAAAAAAAAAAAAAAcBIE4AEAAAAAAAAAAAAAAAAAADgJAvAA&#10;AAAAAAAAAAAAAAAAAACcBAF4AAAAAAAAAAAAAAAAAAAAToIAPAAAAAAAAAAAAAAAAAAAACdBAB4A&#10;AAAAAAAAAAAAAAAAAICTIAAPAAAAAAAAAAAAAAAAAADASRCABwAAAAAAAAAAAAAAAAAA4CQIwAMA&#10;AAAAAAAAAAAAAAAAAHASBOABAAAAAAAAAAAAAAAAAAA4CQLwAAAAAAAAAAAAAAAAAAAAnAQBeAAA&#10;AAAAAAAAAAAAAAAAAE6CADwAAAAAAAAAAAAAAAAAAAAnQQAeAAAAAAAAAAAAAAAAAACAkyAADwAA&#10;AAAAAAAAAAAAAAAAwEkQgAcAAAAAAAAAAAAAAAAAAOAkCMADAAAAAAAAAAAAAAAAAABwEgTgAQAA&#10;AAAAAAAAAAAAAAAAOAkC8AAAAAAAAAAAAAAAAAAAAJwEAXgAAAAAAAAAAAAAAAAAAABOggA8AAAA&#10;AAAAAAAAAAAAAAAAJ0EAHgAAAAAAAAAAAAAAAAAAgJMgAA8AAAAAAAAAAAAAAAAAAMBJEIAHAAAA&#10;AAAAAAAAAAAAAADgJAjAAwAAAAAAAAAAAAAAAAAAcBIE4AEAAAAAAAAAAAAAAAAAADgJAvAAAAAA&#10;AAAAAAAAAAAAAACcBAF4AAAAAAAAAAAAAAAAAAAAToIAPAAAAAAAAAAAAAAAAAAAACdBAB4AAAAA&#10;AAAAAAAAAAAAAICTIAAPAAAAAAAAAAAAAAAAAADASRCABwAAAAAAAAAAAAAAAAAA4CQIwAMAAAAA&#10;AAAAAAAAAAAAAHASBOABAAAAAAAAAAAAAAAAAAA4CQLwAAAAAAAAAAAAAAAAAAAAnAQBeAAAAAAA&#10;AAAAAAAAAAAAAE6CADwAAAAAAAAAAAAAAAAAAAAnQQAeAAAAAAAAAAAAAAAAAACAkyAADwAAAAAA&#10;AAAAAAAAAAAAwEkQgAcAAAAAAAAAAAAAAAAAAOAkCMADAAAAAAAAAAAAAAAAAABwEgTgAQAAAAAA&#10;AAAAAAAAAAAAOAkC8AAAAAAAAAAAAAAAAAAAAJwEAXgAAAAAAAAAAAAAAAAAAABOggA8AAAAAAAA&#10;AAAAAAAAAAAAJ0EAHgAAAAAAAAAAAAAAAAAAgJMgAA8AAAAAAAAAAAAAAAAAAMBJEIAHAAAAAAAA&#10;AAAAAAAAAADgJAjAAwAAAAAAAAAAAAAAAAAAcBIE4AEAAAAAAAAAAAAAAAAAADgJAvAAAAAAAAAA&#10;AAAAAAAAAACcBAF4AAAAAAAAAAAAAAAAAAAAToIAPAAAAAAAAAAAAAAAAAAAACdBAB4AAAAAAAAA&#10;AAAAAAAAAICTIAAPAAAAAAAAAAAAAAAAAADASRCABwAAAAAAAAAAAAAAAAAA4CQIwAMAAAAAAAAA&#10;AAAAAAAAAHASBOABAAAAAAAAAAAAAAAAAAA4CQLwAAAAAAAAAAAAAAAAAAAAnAQBeAAAAAAAAAAA&#10;AAAAAAAAAE6CADwAAAAAAAAAAAAAAAAAAAAnQQAeAAAAAAAAAAAAAAAAAACAkyAADwAAAAAAAAAA&#10;AAAAAAAAwEkQgAcAAAAAAAAAAAAAAAAAAOAkCMADAAAAAAAAAAAAAAAAAABwEgTgAQAAAAAAAAAA&#10;AAAAAAAAOAkC8AAAAAAAAAAAAAAAAAAAAJwEAXgAAAAAAAAAAAAAAAAAAABOggA8AAAAAAAAAAAA&#10;AAAAAAAAJ0EAHgAAAAAAAAAAAAAAAAAAgJMgAA8AAAAAAAAAAAAAAAAAAMBJEIAHAAAAAAAAAAAA&#10;AAAAAADgJAjAAwAAAAAAAAAAAAAAAAAAcBIE4AEAAAAAAAAAAAAAAAAAADgJAvAAAAAAAAAAAAAA&#10;AAAAAACcBAF4AAAAAAAAAAAAAAAAAAAAToIAPAAAAAAAAAAAAAAAAAAAACdBAB4AAAAAAAAAAAAA&#10;AAAAAICTIAAPAAAAAAAAAAAAAAAAAADASRCABwAAAAAAAAAAAAAAAAAA4CQIwAMAAAAAAAAAAAAA&#10;AAAAAHASBOABAAAAAAAAAAAAAAAAAAA4CQLwAAAAAAAAAAAAAAAAAAAAnAQBeAAAAAAAAAAAAAAA&#10;AAAAAE6CADwAAAAAAAAAAAAAAAAAAAAnQQAeAAAAAAAAAAAAAAAAAACAkyAADwAAAAAAAAAAAAAA&#10;AAAAwEkQgAcAAAAAAAAAAAAAAAAAAOAkCMADAAAAAAAAAAAAAAAAAABwEgTgAQAAAAAAAAAAAAAA&#10;AAAAOAkC8AAAAAAAAAAAAAAAAAAAAJwEAXgAAAAAAAAAAAAAAAAAAABOggA8AAAAAAAAAAAAAAAA&#10;AAAAJ0EAHgAAAAAAAAAAAAAAAAAAgJMgAA8AAAAAAAAAAAAAAAAAAMBJEIAHAAAAAAAAAAAAAAAA&#10;AADgJAjAAwAAAAAAAAAAAAAAAAAAcBIE4AEAAAAAAAAAAAAAAAAAADgJAvAAAAAAAAAAAAAAAAAA&#10;AACcBAF4AAAAAAAAAAAAAAAAAAAAToIAPAAAAAAAAAAAAAAAAAAAACdBAB4AAAAAAAAAAAAAAAAA&#10;AICTIAAPAAAAAAAAAAAAAAAAAADASRCABwAAAAAAAAAAAAAAAAAA4CQIwAMAAAAAAAAAAAAAAAAA&#10;AHASBOABAAAAAAAAAADg/2HfjgUAAAAABvlbT2NHeQQ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JFGEUUAAAjN&#10;SURBV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DUvh0LAAAA&#10;AAzyt57GjvIIAAAAAGBBgAcAAAAAAAAAAAAAAAAAAGBBgAcAAAAAAAAAAAAAAAAAAGBBgAcAAAAA&#10;AAAAAAAAAAAAAGBBgAcAAAAAAAAAAAAA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AhT4K1iUC8vzUAAAAASUVORK5CYIJQSwMECgAA&#10;AAAAAAAhAIPc4HRLoj0AS6I9ABQAAABkcnMvbWVkaWEvaW1hZ2UyLnBuZ4lQTkcNChoKAAAADUlI&#10;RFIAAAXvAAANEggGAAAAo/xE/AAAAAZiS0dEAP8A/wD/oL2nkwAAAAlwSFlzAAAuIwAALiMBeKU/&#10;dgAAAAd0SU1FB+UMAhMMJ/J74lUAACAASURBVHja7L1JmitJzgQGsPqQWukAOpCW2umYTWhBejhm&#10;mAez9dUi/B+q6r1MMgZ3DAbAjEVE6FnPetaznvWsZz3rWc961rOe9axnPetZz3rWs571rGf9a9br&#10;eQTPetaznvWsZz3rWc961rOe9axnPetZz3rWs571rGf9u9YD3j/rWc961rOe9axnPetZz3rWs571&#10;rGc961nPetaznvUvWw94/6xnPetZz3rWs571rGc961nPetaznvWsZz3rWc961r9sPeD9s571rGc9&#10;61nPetaznvWsZz3rWc961rOe9axnPetZ/7L1gPfPetaznvWsZz3rWc961rOe9axnPetZz3rWs571&#10;rGf9y9YD3j/rWc961rOe9axnPetZz3rWs571rGc961nPetaznvUvWw94/6xnPetZz3rWs571rGc9&#10;61nPetaznvWsZz3rWc961r9sPeD9s571rGc961nPetaznvWsZz3rWc961rOe9axnPetZ/7L1gPfP&#10;etaznvWsZz3rWc961rOe9axnPetZz3rWs571rGf9y9YD3j/rWc961rOe9axnPetZz3rWs571rGc9&#10;61nPetaznvUvWw94/6xnPetZz3rWs571rGc961nPetaznvWsZz3rWc961r9sPeD9s571rGc961nP&#10;etaznvWsZz3rWc961rOe9axnPetZ/7L1H/QH/9//5/82/83M5c+KyPAzQtdfyedfmJhEhISEvr9O&#10;QmI+4/1+j9/tr29dS/cz+vP874lIej/MHH7G/z1/76t8Nkwk7vOY2Xx29fnd6u75ujb3HdO70/+9&#10;rkdfb/W89XVnz1RfD/pOu+tqnsq15/bPMTGrz9DPfLhO/3fV9+v71//079f/vH8m9j457Inq+cf3&#10;uD7jfd2/v87q2te/v99vs0+y7xb5/N8dO6H3p94z/vl1dib7s/hsRH3eeusU9mr9ud8Tnjwj/37W&#10;v1efW+13+T5Mvx/0Gaz2TPUssmvwzzJ81no+n/+9rJqoP5BD54PY6O6cZ3Zlegb+Z/3z0//9er1I&#10;RK79juzlyp8g1zn5zdfrZc7gtD/9/li/7/eO6HcnH/tCLPu/1dH4eOjZ9ooQvUUuG/D57uUPRZ1f&#10;GW35/nNrrzMb7M/e6/UPvV4v9/PuPazP/f5T6Pu+v9fOL74MJxMR8+t78nG/W71T65Nk3E+nK17T&#10;tvn2TLCyachZlK+NX8/687vdOan3iyjXq2LD5J3qM5D74H2f671XsY73N/5zs7OV+R7/Z4gfbm3e&#10;59AEO73uvYu1qvjU2xARIXm/9/m+7oWsgf8YhOvUM7HatPt3JfEZem/ofe7jhLUnv7cd9tH6syxO&#10;WOdm78H6udT74PPZL359n/t/6f0WEnnT+/1O4zcTIxF/cpX9IOkV4jL9avPzIUxuX+3f+z4CYydW&#10;biEk3/eShr0mj2LBz/k+l2LezWkeUp0lJM/IY6LPuxEXcVzPQNzmLL7vTZKeGf8sp3NW2aMqDplt&#10;yz4vbMPS7TSKZ+Ptehb3UJJzVp+j83G/Zaq81N7bsq2vK24JsepO+MvPqfKA/d0xnijf0TovhL1j&#10;H+9XvvB7wMy+XDgANWfG5FN6L4Pxb7W3sv2XxbJpLLru4RsfLdtzvXPaNm7Foig+VPpH3q+Pl9No&#10;bHqWg07PyJ+Dzv4gsUMfe77as3eOm9U/3/1Ohb8gv5/ZFP97FS7Q+YMpPuziHDS/PcUd1vXrOCvD&#10;H6s4q8rZqv3h78/b4y6/UcHGhTNqmyHOXnf7Pv0+Np902QBrtynJAbTN/8aTK26RbVf0ZyzfkO0v&#10;cflAFl+2Pl7tyS4/z+xmh48itqL6nsxe+vP0f/yf/9ffgfcd6MCNEc8PsooGWAeUO/CSBvycEqQO&#10;nL6zMCDQBfhJtOODTZMzgw7vJJHvNnYVeNVgrIzJeBWsaqN0eg/o/ffJ8nrQkjyLnbCKekunjrRy&#10;qG1gXOzP7L2tgF6kBwinZ7ySsf39f1MIywGUe2cr+y7vBE+ALZ/YryT0d6Ntn1+VbHTJ7Ah0JYWd&#10;ynkhDg45L+GaRIH05IB6ueqvP9lXfG/VzwNNGDI/1RWKKpvYFUC7xD0L2k6uvwNDkCAlA3iIyWbo&#10;Emo21i+rvZkBPKKABlEAsSww8Eq0RYF3vvjn38MC9iJQa79/2/Zoj+x71vfureG1r915/Ye/P+lA&#10;lC54qws5PXif2XMk+aneO6cBPZn3MAWq+Z5Xz7aIazLA274/oQzF8cF45Qu2P2O4qI/Y/Aq0RZPF&#10;E5sncXO39s7bLf/ZVexqkjT17uT74l4XgOmeD+/TLeE8ZgDYLvJge5YL0Kz26/33z0n9AkzpJVfc&#10;ziwGaO9iXYmo41XM8Od8FSbSmJzEnVODZplCxfUuPtXGC5AMvl8XKtebE6KTUru1s/dzj5PYrYuR&#10;Pk+Fg63QMQpLH+ssP5T6VwXuVvHTKdiWXkPR9LWLUd+z5b/nEEzMinlVcc/navoZZ7kHFsdoP895&#10;+CFnOUK0xXjxmymPw+acv475bRFxA13+N+Y9Y2H7DvOYYtEsnq1y/BCzOvumbYu269WeuZM/m6IZ&#10;c1osQgt9k8+uYoBf8IkOL0M+d2rEy+xjhsmhcT9S7GljhyF/9/ddPYeqSaGLl9Az28esAn121uR1&#10;ByeZ4hFdHMjeTf6527qYoqT4uKG2HbqgeuEtl+3iOlZg5YmZ02amkFqKsj9XY4EtAmR21zTZUp9b&#10;dM87y8G75gw0ljlp3Lpz7n4G7zvjUjqBJFjwuKpJQOgcxKnA52rTdx3GVcf7mGwZ4J4T2Nh2gogH&#10;xpLrRYEhX/1EgNzKGHXBKrIhsyQdAZV/cZAmYVIbjC+wSD9z3W3u8Jc1+QEERJ1B1YDfVEWdHKq2&#10;kyL+2nkEBqaAYDJ6iIE5AZM6e4E46JPPZ84CTQv2ISBo/Xz4273PZSBSdV5PQA4CnKHBAlKcwN6r&#10;2KAeBLxOA62Ta872UXddXRDbBQR/UQjOQFik0xCxzVPFH55QYgWOXIV046FM0eZzhnTnGJvimEnf&#10;5RsKKvCe0/v152q9D91lt7biywF4KhVkchM1yb4g3cHiRkgW/v/9oKv4I3LxDfKwN7P3bfesxWLQ&#10;wP8v9qC4lsrqSCJBrYjEQh9vH+xTgLqzyhZh0MTQQADMKdCYA1ME+b0svul87ASgn8bbEyjS2Uuu&#10;X+y3i0uByuvar7Msu4B3AVO2wIcVvaVJujgFPKaY3RaN3rfsr/73//5XVJEQe3fXu5EJ8KA2L+LL&#10;EKx4hY3983HMCVBlwH45A+F7MBMv7iGdoWiBy9qq4ixvY5TaPdE+6UaX6HTdVdxf2Z8qXuQGZKyK&#10;SkizxgQiiLIDZ6WeuvnInylzTc5BVPa3a4pA4+3p3VY5v48nbC1lTYMov9fEj23jicxF1w7DQH7n&#10;BFtIcyTBYoRpf9S24htgcgSq0Xde5b6/FN0m4L86R2icPsVZU35wutfQhtGJfeIkx+9wwi6uyvAB&#10;BFfqCh3ZO+mwm5MG0srNvl5s/FbF4NGfE1ZNAhZ1vDI2wacQwn7gPdfXTdQyEQkzvVjjmd73FvaM&#10;xMRH2Rli4rKyO2FaVdGiaqKrMMuuqDdNr6GFhTs5wn/o5tLt/yeUKT6x9ptMN3kcVW3dYcs6vk8C&#10;DhQ8apMM2fUwUeCXbqoRRSGgO8qyIsIdI49SaaBV824SYgLhEMN9C6w1I4dshhvZ5FUeDHJ/w/y1&#10;E/eBEj2qjwYDaEffAquyTtUuOJrA4el3a6fFDmhZ+0LKbrhTYKnqDkLASN+ppjvmuyIZDoxYx3bS&#10;hZ05CvR9TR2+M5By0+Z/zxoyPXLikJAAELnXOyObHXA/+QDkfVfB+18XMSGAqUjq/EsW13W/tzqb&#10;TNt2k+oTsYM68uf4u4dE2eZNmRG7prNn9X5v0Pn1YmcfxVyPBsktuO/t7vbJF4yvcEXzs2+Bp00m&#10;KhOROiBF7NxJMt93rulnyMe0LwZ7ETtqa/sWctolD474gL+b6os/w+k9TB1IJ/QXJ0l2F5fNNHcZ&#10;DQ3/SfA/x4sIcJFfn/79rJiX5QRjPF2+wzd10xrove84nFI7dNJYEH92F5XS+Ixs97AHDRF/k9Eh&#10;BNtOtIuUgB05Bebu5pJHZ4xV3tjsUU33Yd6x3pt/ERcV4A8SR2T3d+3D63wJTOeBgEtIg9tlqZPJ&#10;yq6DP883eXqAppntZpQD576/2ccqMpbyVo+aNK5iKkHx2lQgqPZd17EtDTD8/9tyAdh0Zn7NMaq9&#10;UvlZuTH90tnULrdAG3PQRrEMEJ+A85NcswNDx8IVmPPqn8k69TN7en0XU0hw0Ld5Mh3BZOnHYqzj&#10;sAQ9STdQQO/mmO3Tr777lcM140wdzHVdA8sQAwgFtr51TUXutHO4Rd/1KguBRL09q3DaX6diT3CM&#10;k6nerEjT0R3/z8D7zIkjSeRKsH3czqrz5/PfryPQBAliTip1vwJSNk0V6/ndmCw6UoUGfRPAjoJ9&#10;NeAgUFf5xM2HAk3dz2muQFY0CWwCdBvE++vffKDLYOHV5Q5sQUBXtGvTRTWjs+5/X8rn2AGQFnDy&#10;XWEceFqRrmjPC5gZ4or+qe+MlpSKAunkrqqvFeBw1xGgRhul4rgTWKL2rdsfJ0nKL4n9STEAvY4O&#10;xDl9bhVtHNJp1AX4Jzx7J347TfhICqocNrzkb82lzEz8cvyHL89B7L77C+6zJPDLNSdZ88pn1EYX&#10;/YUKjDGmAUtNZgBnlZO/+LWLDyJ2yutgZBzl/MySoGkqr9t3nR31HZJpswC5houLJkfIMnDXFlLa&#10;M8wgYIzrHt1Jsu/Yi8ofowDpqS0+oYZE9RPuNVTsGCDePxu++zJ2KyYlstgjf1+UxjR4nKvpolbh&#10;yMZZ0xTbmlbi8n2fUc4gjUf+77Oxe/Nui+OFFLNQgAXd01N36AjsUQ7co3SUV4d0wR+PNjBNZwgt&#10;3OfUHTlf+rrHjE95OjMTAJg9Z5K6RFK9R7RQcf2d9Nc539PsJyoKoeqZdO+6zMcPmw7Tjtqb2Msv&#10;eQj6naJjH5poLHIaPmQqTVQ3xR38p+qa7vz01EBVxVQoxoI+d59HTHYDBdQ7Ct/seyv9ReSZnOwx&#10;rxuE6glOE1tpEcGMMrmJOW60Y4igCQoPatspvhirkGOBWDC8vDtWDLkw000/Q1cuZab02OrjaLwV&#10;yxFx3PAOxbTv64gNVZJqodxp0DuhhfoFS0GmQPTZq2hA/wy8r8BiJMmwRltvXkVvwopn8MbDmjjA&#10;TwCqSXDwBPxGNh1igEeqH0k4LkGOteq70A7bLqlB9hHCITYl7dvXb2qDi3uQuA24rgD+gygRF/08&#10;eXeDNs58KwG2QVvkzPdc0PUAAtb5t4EtHrto6vddvQusa68qNuD8kwII9Ekr0NVxomXvUweUGrg4&#10;OSenTu5kaqI6i5UNRBPUiWc+625AOlZ+nU658xynRGyiz4GTsEROYup8mgp7J/QCp/zcm/r602rn&#10;qXJ0GewTIL7p/bVFu/NFcpCEEkG6RUWTdIf6+BkRfZ6bBvT12XF+A/iT1qsR1cWyxec2psFHBZX5&#10;3G5ux3WeFh9l1V2UJctVwpXxLJ9TCthKiE/ipcMh2PLaxueEFVT7Z2n9DwIeIVSPXQCe7bmK/u4O&#10;2Ik0yaAxJ2LfdOLmizn2Z8VQDq446n00qs094AzElotS0AtR10neNjQ+Oc0KAdOe1Bqp3blubfNV&#10;JORjADDLx9Ju8KuYyrCvOO0KQ2nd7lLRbRvNaef9VBxvtQoIo5W8c+5OYgPPPc5F0u//vivudhoq&#10;dyc3z/LoGWhhyvO9i3YNmsKkIMiOgrv7u864ya/7YNZqP/izE81XLRCwVk1koXlI608dLVp4X0sb&#10;hXvh36poO8XVF5UbY3trekadn0f8NGJPKkoXZP8gXPxtPvSW4DNOJjFQauOq+IEWJe8UXCpMr2ve&#10;y4pvRthaCbFf/pboomnioTjRFWIuO8DZ/XDEbq64RUxzVKe1FoJr5q9uqCp+fAF+r4/DSssoq1ub&#10;IiTpn5M/8w/771+lH97TChzizzQGHpgeTiZG/qoBcSrs+bzutGBwBN5nL2dv0rn66OkmrnFaJnrR&#10;6wIMODl4p2PMd0SSEOXxLrHoALKjoFAk7QZpgWFWAVCaD29UxHBsgsA8Agh2YGrnTNHNCr07tliR&#10;1huQ4YDyqlgmYEoFFHwoYiL9gO34zsEJSfhH9eh/Jr54xzFmBQAE2OsAEm/QmansUK8EdVExVXwP&#10;WB2Dih8W7c7SQN8CKywlkKUIOjXiqGDpVFRBOkZPnOok3nPixO8IvEy2c9rfU/db9ry7wt7qqk+D&#10;/7LUt/nTO4Ahs4UnfqcrkpxoSKyOanFwvtF3IM8eH/mqRYLxVZNQScLsY9GCYqMKfjpu0/jMpbQB&#10;tvNW3ykrTnB3fYnw9a9aD3pniXwoglYX8GrQyAvI+fuY9kTn77eN50vwkrOpSY70FBaw1/tGLk7f&#10;TGiwS9bimfECvJ46CRRtHZL9qpu0s8V3RakncAk7y3MRcBqxt9owTcOCtgft5JFLoA9E4fNGAWuJ&#10;uLEb+Z7nvBOOIpc1khOwax7JaYJqQCsfMWeKPOHxrK8OPP7H3afsJJm/AttReBKnlJi4pe8K9Z0l&#10;ylrEl/rR/4T31+dM2fMqn0NSWOHM7Ssig4xebDq3WsCYFV1dVnj4TAvzWIiZCrrBvrHNUdh7/KGo&#10;lRXEJJyNJi4ir6EiiX+U5Nxve1E1moRnqCdtKRfUtdtNrvNE5MVogTjfxY9ZIac7oyciqMQxKZ40&#10;RXS+TAro3Fv7a0duAFqVHQn3wfWRrL5ZA7FCddPRpAGIgvVVPNr58ixWnejrfGduaNrUQt2U2AL1&#10;/iobwMRwYWGKJ05jXbzpkJvi4Ky5qP3nyts/NtbzvNfFbE9d6KlP3u+301mUgHtG6+LirlVEqNjH&#10;hBXThPLN79jAm9o4pVnhQxZDH61gp3Bm9eS108w6bS70j4U5z63TuFzjnZLn44ju5GlxCb2/Eyrz&#10;00IBDN77blZmoUycXAQBsJgsXzbvMXk5G5FBRtUr43qnwnKnCyUYzKvSTqRhDQY3iu9W2CDvi0zH&#10;mSToyAEgVhnCCezTTicDdDthuFOhyjDWr1jAyIuTUgdk2Y4xvTf7pJ0D53v9bJLKK2FOb/NB5wap&#10;o0XIkuEJmK0TLk6d0On5QXnvMBAvJvNdJoYAmltkrn9fk7jiBLDftTunVVq0axwdE0aA/aloOXVO&#10;nIxFoo52UpavnmkQFOsycdkBkKGCU5yiFcXZNNo6gXI+uEFpVnQ6ffEC806+R4HA7H1InWppMT5N&#10;EcDruySg6jfoMHagXp9VsYJP2jdr6h5OgE3eSRGD57kuMrEBSz7+8x+qxDyzRjkULMuAaDZJvrjP&#10;NND7t6uHHW3Q9/+9/SHZ0xXyfm/KQAN0SHgXs53itIARp6MYEopCKBprm3HacYR13J1qNaEivJ4n&#10;dgaCsuaBhKJQvC2R3SUdwGdufPh0rrPCS/MOnd+OlKpVzCC2wUIS/nHhGlx2z4+bTlKldLnLpBdw&#10;ywrE3Z2vVxL+3eMv+tA+fjRB5Koo7FQ/h9xQjS+0CWHar3e4tENnOQoEVfGdLrgQR4g2bXSUCzhx&#10;/EjJu5drSilQwvAW4xzjUNqihJluiLW1PkK191K+O+3PRJ0XpvAsmHwzkconymmnXRCPPlj89jfX&#10;/nbAvS5s2IcATDgpWopFfSc6TdTi6gvwZFJZpbJhLBpL29N5y8Bkeh66EJO8olXMZuJb1Hr2Xj23&#10;9/feuPZDKfWosu36Oe0tg+nulaAx76lOtsgdsS+GXcjrFmIItBtuO/jvQgoH05Sw+TdgygOJNTqc&#10;JaOWDe5GbGLCBNUkbVxJOOtFpfOxmpx+ASarybHOl3TAff7I2Dw6N68ZzuCkwed9jv5czShSNXKG&#10;vfH9Hw5nIVI7X31ibOEZA9I7OprLxokr/DA7HC0vkunpt/VQxYVRQh02oponWCgcZud7SuwxtJv1&#10;lEAddfVJUyNKZ/i/pDk+Bu93Iiy0xzuyDqi62rGd335RQjImMZ0oQQZcnChj3wENkQ2SCiqoyjaz&#10;GGe7XNIlLDV9F7nqvQoKJUspJP55NsY+Ja2+qz7bmKcUOhWoC3fuqOzMdjQwibzHDjYtllcBtfvz&#10;psPo3WeevNl9S/QRpPXXoYsEnD7/ajrCnp9VQLDdpROAYf8859xHE75fx5D7kXgxcbOPoTsguaZI&#10;yAAuK3zbAcoMdChN9D/otNBPPLI0a5hkPLx3uOFRnY+7tvkvRcqCHfSdeo4KxFPGSBKwMGGimHfO&#10;SAamT8+aE4hW2zfdzWxHWrjll9TTXeHMFdiICdqSomjWbd8X7uO/Z4J6GtC7AAqT2MfRZG/ipzHn&#10;O5zn//zzGvxeJvoqEGCdedAkDzEpjQblycV+l/sSMt16HF4yltDl49kdl3EE9REfhIqkLgqjOsGP&#10;ADNajJtG0hE/O71rT8eUjexW+2tsOpAmIGNfHGID7FXgWwXoWz+/gfuyM7wqQCwATnjv1UqQUtNr&#10;EU6ftu1njN3SvUga7HRFTCHyTcg6QQ/AoO7MJyVCJ/N+QovDyETJrFkgrX1M9/aogfpOt47vfmY9&#10;8sVO1yPZy8ZPBBuw9pBtlFoAZVSCjxRi4d53wkzEknbnk/jOaTt5MCaQDgx/y/vqxr1YlsT09Kpi&#10;NRpTvpu4VMdMO94QB9BYsUlRpNJiLqZ8jhaONvkihc57oTiUIaEBI4BICZUDh8JDVic0BgbKl0v/&#10;yQ5403pvGg9AqGXC5Ain/17lL5BmnGio0jfGiaIWsZU3VkAHJ1Q/JFQC95k9g+iGkvdKB4wPiKCm&#10;sYVO92LTFhVtdNm0mDc5vnhqnmPuBLtpYTT3RHS90ImSKg/FGhLZTNGQUNTmorMpVY8jXfGL5/Mn&#10;KeIpXcxSE2Ns1aSsnWFDNXa94pdC8bmCvNkA9w6cpUB1yjap1d+rqcbMuyuGED2dmogX7lVemYm8&#10;9lAvEkyp/5Qhz0aBewRTnmhskfv4U/DePkg86SpvfuD9Q0CJ6vM73kwkwLxbHTkKZDs6xCTuKoPb&#10;1QXB8bBX7I4YK3leQDl5dtV+QMWNUaAjPSg8H6gKrO2Sht1JUo/S1wnwxIWsnwtTRrNTCTNNXQT7&#10;n3IB+ES9uG7mpOzf5eK+d7rBK/ACE5iOIN2nCyD//Qxo1FMi9TviANhnZwShU5gEVzodD8Qe3n3+&#10;f2EP7hQ/Jz0CdJ+i94LSyqR0YVkFtANEdNGNNs1BF/AiwcSJkODJlA1vsrGii5WSoj2nXdPx/C0h&#10;pU//BhtAbjm++IyzIC73YtwGx/rML4GurKtKU2Vldq4LGE/OAD4yLAn3ZA9UV10mna3NgEeROfma&#10;xNjvc1xzO/4ez2c+SZQ1G/ifOQ3iI18/VgTIBNG7BPlu4fHXn+/EJzvb52Ml7aNjIwC1ft0XkCxl&#10;RGwUqv1JkeqJ5lFvOqkUmC4koRvSiMkV9nCaPLWTyfN0UxrzDZ1qWUfqFE9WsciKmU5iSMQ/9U0g&#10;Mu69a9pNzuMPNG5AaC8iQJkVheru3QAOSx0ztTFy8pw82K+/0+ussB1TuHid/Xcw4dPxiPAsQlXi&#10;4xahnA/e92PJAS1tRRnrfakBgKXJa7+6IB3dCEJXqSeokAn1TZdLo8+52wBzAuLauIvNEJMi48gb&#10;O4fu2o6+rMsDu/ygPFxi91W3T08nYs13vHMarpaVhWzHd1rg1pMVhOeE1QRBtY+QZs07MeKpZoHd&#10;J5ROQEFFp+Y61r//888/l029crZXZG2Yurjf8k61fnLbQbYTvgGda/0OixxykWtoe5vuZcoZRdC4&#10;oMuVNpXn9799AUZ0oVZgLHOyVUh+fbJvOlv5J+B9CJwOk65fHRUCWJ6IhU4dpRnNyElX5yRkspWW&#10;ObXThtpxSigTbkeN0IsOIBPeP1+9y75vAR3VWFIHRiFCoVkieyIA2tHvIDQcp8EJqsQ+FwtySoMq&#10;EfXK8FVy1fP098E1DuzyT8YKSaiqgOdUrLRLSmPgRrCtQzum0evV3Z2dLUGcx+kzgopihyDkSYL8&#10;6xjZZMN+AVOpgIore+y599hQSHz+2anMd0D+yXgfmphaoN4KN7m+OPu8PLguenw+f3KZXkbwZ+Qn&#10;fXhPqSnNjfgduEj7S49s60kBya3cbsCXBJw7E6o+DR5tgSMHOb3QZpfQpBOBRbyGJnEnotSIzZqm&#10;ipBnmAGekw1COHE7gDETAkPO8R0uciQuRu/x9HrNrlM37X/uLRI6PYnshFx+br3+xFnSY/2luvcM&#10;2BwoTLTtxoogvjey4MNOLNcJ7YAG8bJ9Wp31yXec6FlNYFV3blGxb3MNanrtxK8jxW7Ertwpkp0W&#10;07Pr0PHCVHgNQrB8fp3GP4vl8A/+u+lc7kRyqxx+ij3DdyldjQqQTiTG2ueITIyUZyvJ37Mu4Ux8&#10;Ez0P9bUCXcjkmZ8E9i+nMX6GA4R78hOsGrxAbIOLJa9pF8KK4HeLGBfQKUNxIomzJrFX+5LsdAny&#10;boyu0Bflrx9DrpdUgamooO+daVPUxp7kORN9ovlZKNa1bn1P9EjJ0x70wPx0DwAUw7HRIKzLiiYt&#10;K+TytEtEIEF7bmwDilm8nZaS+RxDE7V41zfdXDet19nVbh+hhaJzetczXawj2hw/xhoPAz6a/Bcg&#10;RJZQdaOdGU/m7qalQhgr/iwRwyJP00goZ3P9jSGrHGPYpFIkOKCY5J0gCjGO04ZGBZfQvdQGWAcg&#10;RHY90JjdH9E1VWDKMsKv1ysA+vm95LzCvxgkxMDdSbyRIk1VVETfVQ7snGludJ1/3Z5HE9sJfPoL&#10;+pmTrjP/TE+KKXcAzOpdTRzoJ1zXXZIVEk3J+HHF+JGEldYE3nqyPnLAMpQ8TMHQtGeN79A8jUzE&#10;9IpgekYuqsZ7dcJ1JfpMgaP9ujaJnXbWdtkO3Us8j6tySuSkLrf11f2/6OmIXmz+SnXiZkJzOmhU&#10;INyPdq8+C5ldsOAnV/u7xwAAIABJREFUAkD9pT2YgMHOl5+Axvl55dud5miTRzdJphPj3GfUIP4E&#10;xiJ/fycxvpMgQEn2SgJfUVRVT21gVCuSnl2Uz3+irqLKdIx7gdyJj9ettTXCF2T6Fsp36O5glE6t&#10;a2hAil35/pTQpamT5+67kRi8Ax9PbJAX48tSn+paO/+JTrOd5Ew5/zoHLZyOG3z6jvKaUFBMUWqY&#10;IkGVUAZbx2Gi7S9ynuydlPa7s9NsCHFu+YwT+k8uOsYRcLPq9O/2k2R0jp2NF4G50Kf4ePInEGXE&#10;d7oj1GM6P8iK1klpCJoijWC5Wlf0qYoeO97lcldVdjnTvEos8Rck5bJYCU0ozz0tRAVdVJf/oY1Y&#10;1aTkRC2CYERdPnQa63BKO6d9+m645ZfmaxfVSPTVRSmbYvLpospf1bHPRxEkE6An8jS/1etmQ2mZ&#10;9ywyGY0hcfOJfC7kitgIJAY2DdZXMYJJWEiceG8fu50XFirtPjS2qbDb/0nnvU8W68C75hQ6BfWy&#10;w39S2egFLSgI8emOwPV3O0EjInorypF6LOWUq7r779MKJAqu/pq8dx1ylRgjkmRVxh4BsjpAdkou&#10;UMqjXwDPO/zgZWL/3aAftXRKA8z6fruRKwEc/CzSenIeECCr2ke7sIYVP3RiMdEU9CP3eXJa0bFU&#10;Ra8OeK6SwL/ouj/ZlycaH38BFJaFqoJmK5uGmQpJKM9uxv8pFsY2LKqVXob93Ixuo6ItmYudpwWd&#10;vPOJv0UJVuLYHAqFQkszgyjjSL+CvTeR6ZzSoLwByOtY4bM8V24dnOY2fAs/vtyf247E3cnx0t25&#10;Uo9s8xDoIVRyiMBWfm49ODxrUZyCvehU2alI3Rxj5nbxAyqxEhOPyc7dSS9vczJqhPxnSZ0H71+5&#10;FROeCm8n0wYd2HNqz5E4POuc1Kavu9a+U7ieZJkaV+r7djZF6zhoKgnqugW5Tf607WMuxtF1wnsZ&#10;G0Uze6uIhb/H/leixpLWetjnj0qNJZSKDon72s5NlZR7AN8IX05id018NXH+d/EIVAwi+gh5c/99&#10;dzqiw/OfhEWdI44TgTKA2rUvrHKvU72Tbm94Luv8s1TSIzPgWOWv0/tPCzRgnnOaJ5ax7Y3Y+7S5&#10;suvIPqHOFYlaAUgH9CpMSUr/JE1DsoyUpe27EqFcJQrznVW8UjUjWfwJt1XX+6CzSWcR68PvFAu6&#10;BtsTIL6Ki6ZC2HjeZuY1xUahfI6arDSZn8FlFj76St+T1tLSk0xZseP+QnAadnSuVsihrve4qWPJ&#10;2QLMuZD+3d2JaWIsKkovSMIERBXvo3u29zu5r+swbGTC8c/Ae9/hmgElerNkwHZlxJCOhclQINXg&#10;nDNKVHXJCvO+335034IbqEO+w+uFjG52QdyvHeF3OOwRkAx1phjnev+8so6bE5Bk5lqXW8/+NDAL&#10;97B24qr28pxcZry/5zRWYoCJO/eCip12gMldQGklJot/7iQhOjGwGc9kRbdUjc6ifP93QPYzcR/s&#10;d08TsAp4/osJLTgQp7MxuK1mJxvEdnG9yA5uel7cahJgXe8LAu//qsP6Iza6bIgbz1/A1kVXsAvY&#10;uqt+gSafcc634rYnI6YoV8c7kZ3o91RWdI2Gnow4Bh/JW9su0hlpkbylR/AN3lWV8860CzKCPyUt&#10;ttiD24R56nAWRu0AYWQM+d5+zRNVez4wn1UV6LrGguq59D6Cm/gyp2WYgMM7MRvyjO+AR1UxdKJz&#10;q8A7lBqpigFP/KG2b7p0KCHF7H1iKo4I2qMUpDKibAwhb+n4u9vnPZ9+JpZnOwv1dJMGMS/+c9AO&#10;3J3cweyGXP4otW0XOPGlr5O+sHmnmInkK3PepOIGig1HmT2q7H/qa5awZVKYygGZgtZJUcnVzRBb&#10;lHbK6ZCiTUVrW+4xIQqjfCWghekJneQG/lrEgSAndJHoRGtHQePxF1R8E7FhFaUTAtBKNwop7M5B&#10;pN3QDViaj7vT85lA9SMsSTZ/9po2zc4WqvdRxTnBpglul4KWQCamXAGtlHdgo1Rik1/KdCJOCltI&#10;bDqdkysW0EPTboJ3CbvnxbFc9N2I/077gebmhv6ZN4VIprL4pZuXVRWh3RdUFTd430elh8SDfe+w&#10;ECQ3rzTZsj2C4l2TLljXVIxMwmdx2p2CzX+Of8MAE7r7a3PTCnzwfwMg7ozWeBsWVe89RyZWyUKF&#10;WfwIKtKtgQDPldGsAFQEPD/pDMM7/iUku1UHVdVJe6fYgYDjSEfLL4Wmkz1dVvnEQU9sgTPjhMP1&#10;5iNxKM3C3QrpRMOUP38hn+/GvSrKFVfJybJJVRdNnng3k7iwzTkVMdGiuXmnz28FIaRggYgOz8mv&#10;QM/ubqLcgX6edqUKYzqByi5oYOUDdbSgAaDuHmKh2+/5XAwaKVL8ohlgusX0168WeVHBrgKBmD50&#10;Gfu8fNKF12sXAWIHf/TF+1lYIdyMzs74w6zIYO5pd2TQpTug9ilfV7nvi3jcvFMncmZvuuTQdsay&#10;okET83eWV53JD4YwU8t53Z/rXSCY/CHC53oKOufnjQMoYposDm2UfeZvqoSWUVA2ew937BoyZfiX&#10;Qt021TmgmikAGbS4hvK55vYxF2xeAAVEnaNsgHiwLUnSri5kyTrkpcIHjbD59V6/lKzsOpw8+VbX&#10;4d2BmlU85X2OBLqyeC8WKNP0UFgRBaENnGyJjwF3V6hk3jEW9ehg796M3aazmxWv9PSUkBw9lyq3&#10;zCZI1jSdJMGYf4J8cP4zqlcBJ2UOwrmUo7gDf5enz8GUWhz4+twv9ZcufmjAVoNWHhy9QNJdLen3&#10;3Yp2GrqWzndVYBVEhaPCnZPiQK/z0ucOlY6Y2becNKlJsxcTgu47zA4neM56flojyRffmLAcO8RX&#10;2Us0075zfJ9iSqxD+arYqnwi8Dy7ibwJ1+rs4z5DYGGJMexHSnpPv8nomlTyYqzap5/GRPHv3npM&#10;LOxpaal7Ncc7Bd9O6mMrP3wVGviMRszuKb6anyo9FI0Z6++0BTpHxaNEP1EdpwmvusNsUulmrmeq&#10;m0D152l9UKTp9LRJ8xi8Z/adAT7eYUK6cX0ietLB23eV4AGHHr2P47o+cRWIg6kCKdefryQAFRm7&#10;2zk/8d7eEaHp34XncNtFED9OTiRQgQLhVuv0AKbRKrT7+8TZn76nkz0ekeYvSP/lad4GcQfqEhI1&#10;+26m4LpO2ikAo8g4fwYc986dnc15K4DKO/8euPf+WRwpYhbQeKG7qXg2na+qmyoTI45BsChea2q5&#10;lCeaGLRodJJU2PPt+OCp2MI3gfu6GzPuUf/fZry6Ae77c8uWIkKlddb+IbaVQ/duBaYhHNhI0t/t&#10;CQ2Gi+rMYP1mVfKio0Qmore8NyDqnzH752/BsP79sdNsWZ37e/STxehA2cKNLKKjb5ipummZdle+&#10;EOObtAjKq6I24sN2l+sCDpne7wxIf11FHr/3vZ05OUvoRNWdmAGjN7EgkgmYSdHFyUZSdfk26oIK&#10;ZdQ1mh7x4zuYPAXUKhBggmecAqOeIuv9/iRt9rPw5AT1PZc/qeAcEYt9uHjcx/WT3+uaINCpqU/B&#10;ztrPjJpLd0BaCa5I2iriOWZz0Uor6pf7+vV7bMTm5AKTtynkL52hpyD4xmWsBd8cGChnxaM7wqo5&#10;GCZmDy/bsy7+/V7n9a0KrPwnWjuZ7czoqhRT5IU0abKUzT+8C8iIZoLJ/rx+kkSwYsq5Kj/QVEs3&#10;sKyz0NfLAoOS27L9Obr4rAtSftJE32PU10ljdf3TQaT923DAfbwfgc2MUkxdE3+5oynXkwkASEOZ&#10;Y3PV5EtFlTO+ZmCJ2asvN9e1r1MD+KsTNanrucSJL9pTZ7NMR+6OR97GF5GZ3CH+iIKT1AXPPDfC&#10;BT8nn7OoMyyg9bomM3PfIhG0TajwqZkwqADkO7nFRGVxFRRpi7BT0ElLmm8milm9i1XxR2uikAAg&#10;K2+AXjTgr/dcds9mL57nZkybJubyzW7i9oyCx0gNp7GW0dzS+ifEfdOlbbe3WLGyncS1nRFns3cG&#10;JCZP6opOO+TgT8HQ751COdb4dq3l4WNfnjneW8yAbXEyrUxpakhJnpfod1jgsvpNiOKuNzFd0sGf&#10;PCe0CTfLfSemAa8FUxUHkOJ7hhXfwSRvdN4rNyMZaF87heh8J23j2oD4iu+9hDPjHu44/akA/Hue&#10;6gqgyxwr2sH0V53e6GdM3SUib0cZEYW7Yid1LACJnHUYHwmUgQlEBsogYDzSpRYCArJ8kS0Xt7k2&#10;FQyqB7rexe4I1PtaWlyqGmFCwo7u+WXAAlbgEzXOLQ31TAXCsjujPoHV0A9fRYIPyIKBotW77avu&#10;PWdmTr+gg11uJ4AwsGQWiEE4XXPgvi8w/AUYmDtRX2SO3NMi/Zh/BZJw1uKswxtl+5CRawvexamB&#10;v7Ljp8/d00SIH5fnBG0n/naVLlZ8In654JGTUDKt90saQ2RdSnnnEudFkm8qszEedgHvR6JXChRt&#10;6o7oqFfmn+/8UPmglC1xEmqHXPOdrUNF3icbgyQMvq9IbwXzXgzo5YTjOLuXJE0uQIT1pSi/fMoX&#10;m6Cxnv5oT6jiRe9fznXrvY2wl9XtqAo6nYh6lpj015v5DQm2MU+iN36+z4KWLuQthuh/l2dxeq/5&#10;8RnTEZIsRlDz+Kp5zMAEnKQcuszyV5RoZ78bp4+tXfLxmOVFP+0am2MjoawRgA0wYRmnbSFHyPUW&#10;5bSNCoAtDIP9fLpP+1g2PahWST0nZnJpnTc5/JndPZdTkNtTu4JFD9ouIHC1QV/Xd0idSZI/VQ6o&#10;lgfwM1Cb0u5ikno/sm+60BMJbsqek8KFJYN2ACDvDlT9vqqGtM8BclMSXkBW+aP397Pe3wamF78c&#10;MOrAW5qa+xQECUzGIMB+LLpxw3Aw2CkVZ14CoSlewiXI2jVQoJoV3o/5qT2WrNlDiHxRdPg+/U6u&#10;1hSRmo/dv9uEkiXzL1Q0PolvyGmKeSkutSjVZBdE9x6s8+FUm4N3Y8/GlNTvscT6G23Oc+b+nQMw&#10;RpyYS2niNrWOaaxr9An0db34RfKldTPTzf6CnKh5sM/6fLhRFSGBdV/Ce277qoWEKdrGbH/6Z8Fy&#10;nRsTc4ujyeL+JbEu7rhpiF8bCzL2kmgzuNSN7DCiiRbuf8h57w3afeB/H9Dd/eTBP/vwKE1yK5GA&#10;MulnppxXlZIR9Huj3l2Sd6KUjXZbIuK3iKjcXGzJHN3iN9YBf0Z/UnXdJdKPDb8iOlbaPedJqPIO&#10;7/ap0O11YMGEq+qSNM7OJF/aqUSqjokjuB71dcUDOjOaaCee71o8H8HlcJ3xM8g4+9U5XXXI98Bx&#10;Th3hR0o1bVYXCMORxuF+m/b6KWA1g3ZikA0GRjI7wd+5OOFBM7wbKev4Ta81vPMFaPBIQ1YnyX8H&#10;wCMA7CzAhnC9soIE6MuZ/3Lgvx43z1rtkr0iCahCCWURaZ79qtNFrvwppVnQ/PvUU0AiQPUcgHn9&#10;HKsh4D9jxyvS2LIZAK6aB7o9c+rTUPq18j6TAhjJQIdiqoRytVGJol6pfrwWEj/R2BFTFK7EzPQz&#10;RYV2Z58nKf+/sZtDEUyzdMUz1Bf7T33yeTFCWg9oqCqan0x/hnWcIG0Cep0dRamhBdGMWKoIvavn&#10;JBnfPEI/JEkcd6Zv1T2ffHLnv+U7Z8a7y1HNrLxh4UVVg9dlRcMUiUZxiz2r6CV9o5axMUkjZJWH&#10;dAVTaKpG+x8R0/GYdW7COkAcW9TaQkUxIXr9bnSkt0pEGrDWDQOSTT4MnMT6/FHTMCH+/0tyOyIl&#10;YFqet4TmpRcqJtdZnQBy/hEQZluzCd46BqE/m6CJIJfN+Yk+k2dEM10NUd6ckVhE8loN5cTHkMt1&#10;0zPltSaltnjQ5PKx6XVeE1j7LMRJFcbOHPf5XqcjeLdo47UANEWcjqOmiW5TGPNVb6Ea1f0eqEun&#10;ijloIHTiyvE+pD1vbJolK5AZ84l6kqvOX3b8jzYpn+giMRUNNRztjv/st7NXiMYXU5J/lBJzkbqo&#10;sKg/2Sw0v4lFrZ4+/Bemgz8F73NwLAKtnVGu+H7tqGwlfFG/gAWIXQa/qRqtz7LfL2Xy1b9kAcCr&#10;HjzzYxk/8QS67zsZX54S//ozasArG8utwN4gSCX1OFxH3YGAx6fdrfxHooVdwosFXVlBhNuAEaVw&#10;qN5hB+5Xz3TqbJ6eexBVIQkjSyi47q8dAc+r6inCBV295+zdTg6iLkicc8D9hYBcbyOy7+K20Iu8&#10;syoor/1DLUYpguuiTO9KB6xU+B1EuG06hxNVXKds3/mD9lxejpBTjuQYMH1+57WoZzjB4hO/j6T5&#10;aRfX9UG1qJR/Uczk6EJElwNuBVDdnvTaNv55dV3XfRNABi72/kTHGlYQuC7q+z2k9Tg6wOfEN6Yi&#10;qF5MdKAqzIo3QtKAbCAg03I4dzEah8Kzx8vwUCwCmvaZ2T9LkLYeSOQ+bugoHbPYbYpf8iknOwmH&#10;iZgzeb777hGGaRrF94wIIJf6Q9k+HgC+jB5tLlrElutoX2g8yydC19WUoymKHGr6dHssxlbvlFYV&#10;KhDOxN/l4y8n8URyFP8Q6D1rXqFjqqSwh8+YaSGaMJiP3YGQImegBhtx58+9vN31+SkGaWIvYaJu&#10;tDsrtCLc6FPuZEC/Ysqu66Tucgwv8Di9syp3M0KwP5zrbu/rTur25ygRSF7hnpoSi5o/MtqJ7Hsz&#10;Wzpp4rGeDNAd5xmYdzXgyw1TNT+vTcc2C4d3TaJz/pnv2+sadRz6/vwBimelYO53mnd1eXPR/DXl&#10;FIgN1mA2KyrivKExjzk4yXOnSdxxMndN6zG1OFhmgxDaNmkB55yuycfRE6Y3xZfp9wM0UR7cx+L6&#10;GWuYGBFQzBGjoT6YELkL3tddP6cieedUOfFlcBiTvEb3rwypNmIVD3uVfOVOIKfr6MCSLJk+EduY&#10;naPAG6cb1cjEF+5SE3V84vkB0uPSMia6J5v+bmGk66rJ+KsQsTw0APcAUNybOQ/9CYBbqb9PThsF&#10;YTMAqb/Pfab1hEGXXKS5Gc+BzMk7aEGnotJ/57znneve7lIDUAlU2T2dMJmv/UWWo1ASKgm6BZRW&#10;gFIEQva7fr1eRXA629Gs0KMDi4tqQvBQHO6WO0ja7xQU7duwY+Kkx16pHn+uXt2L+ep0vxggA4e2&#10;JpXM97gNFUQB7BbO2j5//ypffy7mfdl7v7cfUa7E/ozldip/t54+RxqwOQcfziZl6HjfnXbcl58l&#10;+DW03bsh8FeCWVA8MQE3uoNQ+yr7fqag/sTvZgKjsbC2J+6WbeIOJHJFuBOR0al4PtFMef2LO/kH&#10;Ef/U3ILSS6HdqR7QCJSHkp9tu6cy4XO7x2zhj38G0dO0mGfbN4ks35nCzDVg+vg90DQ1tGuIHlBL&#10;z3JgIyf/3n3PHUH08D18fy+gwP2JFk/3TNsuyPU2lfZJAO+/ACYJlu/FgjomxNy9vzGuP9g/0/ND&#10;r7PGP2ScbEdjhPJ6vybvRTselGgK8+HLSzvATjVMTWAnuoQ+dqnO22ocKwtq1NCk/hCn36VQ6xp6&#10;JopEFLtIz68TYxelJYHEmbsf51K00qoc475GMLNqCtnmcj12twq5nGAOpwWY7nlfz4MptXu/TLre&#10;iQsCnafCf1EA2+/plaMTUdlY2WLJHEXE7+AJnS7m9U7e70BtiMQjVXEF1QH7GbyPG20WAZg3U/05&#10;bTDt/n2Py1g84I6KctftaZM7CsBiZRARsOX0UHl+9ImC4gTAR0diLT/lmbgsErh8ONrrZGFKuDID&#10;uYR1UPB5cqDTnp8SgXyf+A4/HqY/ZiXtyUggAEL1nV0S7Dvmkb3OTC1XHu5sKIzET93UY7d1cxar&#10;652cUteVX+lGnIK6p4Ff9548pcd6Z11FvrP5p4Wgeg9TmNixDtVy3nfn2Ttiz/GbgcLeOZ109md2&#10;vQJKZsqbIZkUIXG4urx3R9OXUfUrgjaDCMYXX0K3YsD0xRmx6+qiAnuhqlylu2C0mBR/u/3F8Xqy&#10;reoTJ1yyDCe5TcfVQDkXhfKkoD6rE67q3OcJrPXDSIzTdUijVFX3ODO75Mbqt2BAn6fPkBKItMBn&#10;1ZVuAf867kkKTtRTFGbTErO9jP53FyCl8c2KQ5fqjr27RZi7wHkVU3QTR5EOaNbFQEBM5D5OE6sK&#10;LODwfSu+3VSHem/FokFGYxSbkhD/gProGGfXOmO/FPA6DZDw2ZVAHqlO1057jaQF9fL3fTaef3fP&#10;ZF3USB5WTQb6JrbTgspEnYrmeesRMs1dkuFzCv5zT5lTdaheAKt+kyIZffaQj0bwJWtuq2lWKNCL&#10;IAD6FC+iMeLeJ7HwOVFqnnDj+2BYdOzFpflKdEIk6t7wPuNveRMJhSadkxw95zPHc8Gs98R+n1BX&#10;iBRJpgzu5Guc2dF5impq6kJtT8XKIM17iLbGgrJphWcozl27u6B/tLRgX2FwY+LrPNtMgZhr8rkO&#10;p93qHc6Zg7kUGJMy/Gv6npoamlttwsrtZZQ7meD8aez/er0uwetpDxrbVWD3aLMsgkuuyZrV0Fzp&#10;reaTvvh7OrEBP3TeY0Y/Oh+b6OS83EVHB645AXDE0ZhE+bHk2FGadyWegtWII64ORdd5fupskU6k&#10;KujInlPXje4NBCeJr0je9f9LBdEDE5OAcJeEd+PIJ3Q8GgjVhYsqIZ/AfyTgRkeo83ti6vhatUNf&#10;ho4AJ24Ba1HTLWcjRZHiYzaYXZCOgNydKE/HBdfRn0xJxN3EcSpaIAmmfr464Z67Ari1dfc73T5A&#10;iMhUJLpfzNibMxdPY96QktB5RR0d1Z0Si7oooenB887p6/19RRkv+8yWot6KXdKmMAkiWfrPFEf9&#10;+21EucwEkXtZbArzXuZuC4dpnlQmN+MH0hednoOuw8I+17lztfLpSOLpz2DlyxBQPiveazvejoCu&#10;IJe0MBUZntCS1mbFU4IJtXVid9yIbU3BpI7zMhpF360+2Yy8049Le2iLNgLFJmj8Yu4RpkajlG4I&#10;ncqYn5GUUwh1jCXt5CtaaMr8b8cNPCa7U2Ep0B6JK9BjNJV1XDb7gj7hpGGKNNcemz671peI9/rh&#10;xn6Xv8/f4rCfoMOnzvjizBbCm5W6yaBpLH7yJ6c0hXi1rN8zXVcqqpMGxzd0NtUaEnFqaMK2oy91&#10;xNjR1nT15ZNpXbiwsseifip0Id9VnnsR0lKoKZi7YjQHrKxueAZi1d2UwaFw44sqKW1Q4N52e5Sk&#10;9I1VXFY15pzk6O3eK+QFhKXEEDSeVE0HTEWuqyAzTMJNFMTT/p6nf6STGzl7pkVoFyd546/x4OvW&#10;//AVJ24BaqGv6+Gs4WJRNRZaIEnsdjLJkxZF/BlMNAQ6H3zHXqF5qda4RCmbj33GGPNHnUwUs0GP&#10;8B6IFMf4YpHmjI7sUxvi47joT8H7XzfAvqH1slH+WzdeLGweWCU6kXEhVZZh7hbVHer9dXsOuioJ&#10;6CouJ4Hc9MzuVcxBkSXWIK7AwDEljjgruHx+/k2fwTsugZMqmZo4C6cOos4B3gn2UE57D1rbYlME&#10;JqqkqKq691RDc0Vxgw91RwryjvrikBZy/EU5nEKR4UQXoQPYkErzSSHgr3jpu5FChGf+l45KW9F/&#10;/6DhcaqRsPaKlMDGSRzjn5PWVfEiebHbHt+zXecLYt9PCjHZJIqOXLyoLNsMxDxbIXbibkJyAfib&#10;7P5qxPcgWcy58zOYJX2ym2TsvN2e9tEUQOjzrs7OrCGT6ynY7issTjo+e2K7+hFB6FPB+8zmpfy6&#10;gftUgS4qqasp+zIJOPmJF9Ikfdf9CWx/qjjw5Pl5gEECb3N+nVoc1NigBmi2omNMLPdtno0J8H1a&#10;nbEILvVdbuk9yvTOch77FrQkLgFGb3d8x+RbF3oUB2vlS1H6ItTeV3SmFgx/X/uM+WU6cG23P6IH&#10;dR6LfbiuMT2Oz7+/yQqLytXxyBcZGhMTuC2y+/FCru2kmspNQAoylOprKljBoGyCQhixQco1Lnxh&#10;O51sppr+AxIIJR53zRh3fhPvQI2GhlrDBH9nqye9oOl8r0Kpgp1/xlhO4ngrwqwapHx3bWZ3PBAt&#10;bxJmekmTd2jgXsXDm+aNx8aCqVO57/jGcpo1wWVxIyy3RsBmKB8UXUascZu6aLB5I6t4AO3oPWfO&#10;4BT+XF3KdECHh/HSf/wIv3gEY6sJlOXrXi92rAC7MFUKSSdFh0AfuXjieQax52f9jYedZgJCHdy9&#10;W/bOr8u/C35/VYckNoWQuYg96SGd4JU6Zq4wVD/9WEc1W1sluBUmYnq5XDlWjHrtT0zD4n/UeR9f&#10;0OmIjQUiBQbwo8dVxuoSirKgCmwAC+OcUXlEuhzGq7OHxhAVNsz+zFN1/AIU9AaCA7d4tlGryrih&#10;TDBdnBySssoJolXIDojvDGzXpVUdyk5gqA5AOOGvd+aFpTBgFM6WvgcthjzTBukOrpXgnYHgqEha&#10;npjkgo6nVWTfNXlx8ImOKTkZZ2fbLUp01I17lzO1B6j9Pd3vAOIhWcv2ODQWLNnY+5Ri7151C35H&#10;CpTp2nT1Pe8QI/VdXD7PEhgXxcXpQe8FCKxA+oi/LyvwUVEEiODMlKvuCbIFeNvuFTZcyirZf8Ur&#10;FGOrLZjPBHJj0oEIuAtc9RQeJ0knUsxA/Ky3+/We0pRZ35Ydehk7LvI3YE92jkIRRNvNMN4qEbmy&#10;SoI/ibPnm+XbIe142TNQ9+pgEnZxRUYjJGWAfvG9h9F1SXfzX/CG3qXIyKbqYrGBR37OHs7u3EWM&#10;s6w2SBTKrZ5DL0Ca7XUO/iIthnuiZKlOQIPVaX+vJqTSQQxxs4VXlrqvYYPIm89BLFvY93N4mH6x&#10;MZ0vjuFUEJWf1UWST0E9il1Lejar7zIm13VafhLkbFJUnD7TqxQFlczG8VZhCS96+TQZ8DT2NgBr&#10;7BG9STJ+brBT9gQcm0SSw2v3E0sJJ3Gcjua9rRMgSudkbmDe5meB3sFPv/XCw6PQ9Q4CXDBmuar9&#10;2zI2JyRL+NSO3Ud5AAAgAElEQVSOp0jo6C6yP7tAI+Yf2pDO8qps7aaG73NibaeyZ+7y1vUmFg83&#10;6/gsOXkcm7EkEcEUEdXvMTeloFoxEGB9TQjG4tyoQWGYA/pGQPEAn/SAv7W3Eo0aK4IWyYu//jzr&#10;4v9pJ7QXNQ7XaSb5NuR7ukczcNrE2CTEby5tBhd4zrr/t7zNdJnHHbTalw8GqmKhfz/S+OuTbnxV&#10;DmmndXyzobXfZGJ+/sYpBOr90DXUUWCNSqOCJNdQOnnniN0rn1IxiSuKf6ia6N37ZtkouXJ5PdFN&#10;Gf7Cc+HB79e/aNy60XmfCwpNwgT27yIgfnS4M4wRKCbFoLW7jwrc2R0qFX9zX/XrErm/W6fjYdN1&#10;td1y4sHeEyCC89g6VPmEMnGMim4ABUXSsdzDEXSk0nZ2vnRym31Pd0+2i0kLgkwdexo0zC977vqf&#10;ALvKaGlRIKRrDhNbjImsaEBJyFbJhcj2QdizmwU9yPQHAqpP3JEafNV2CRXOOtmbHXBQf/4WnK4E&#10;wbkkvLTvyNMn2edQgYvUUOa8iu+xjv/z368+sDUdVGQClqoLoARBkuKDjYXFJb7bzlaixFlH+AKH&#10;oi9jF6CJMcQsSZAq7q2prrKOG/akAF2dDXP+G72ZX3QykLOdibVu//SZFhN5lXQjE1ATzx/noJwT&#10;dEusRgPUxj/nG++nSDWcKxPyY93ld5j8iCkbZh2771yClYlgduO+nc/pJrKqWCK7XtvI4sHOqC11&#10;d7SW9Dlhct2FXgA1B4DPCrhYArOAAJsLSJ0gXvsiKUS5Ym/HM8obVSJdBQx3Lt5KMolYQJ+rSskK&#10;KMSjW1nMEsftT85cxRu8/ZmohiNbnMkooaKQbqPf9b3FFLdjiZhO8rBK4UntpYxKueMX1nQH5ssk&#10;QCu8kbau7tM5BAsKqCJhRXuQxY5ZIn9yxsLPsd12AUTR9y4e7I4vKfij62W7M6eKVdZkiaGym3j3&#10;R22TULRZcch7LN5r+gkNvsHSzQlw38XuXdz8jaqOY4/TCbqc7sqBwQqQDIUF3kXHtHjECm/5bjzm&#10;6FfsPaxvljjBRGc6TqfPZsyvKrFd16mbF7ccXWPV2KcKafLl6q/KSHWcqN6PegfeH3W6jV3jFiJA&#10;XU5PfS9wUR/KH8STET+bJ8/E5ZD6/qY8WWsuXcUZwxMnoSuflKgsfZtOWaznqVg4WsYNptFIadsU&#10;fJCQm7vaho8l7ul4HUyEUL/y1kvbrUInOUNf3O72xKeQtCd8Uk2na1+6i+bKt4uLLmUfNs7jiirO&#10;7RgQqsbmE7zwJm0O7nz7buw8aIduoKl2VsI4yIhpDhxzChDpxKqiz+gSmWmk6U4H/y9iVXe6bW3H&#10;KrUV9PzfPTh1xtXt328lDtpRy9wHK/DxvZN3q6mZ/PmoBL2y3gmEtiYvWuSdXfajzjpsq6JS/cxx&#10;bQaUHisCxmzAZtEA/2oxATmwTwpW1TTHLP406zWgZ7uz33cKfZJ0NHku3Zj/euCFWkB+fr7voeDE&#10;JWCyCjqvVy+qu8flbEIYOD6H4Hc++2L+HUk387NeAchOH4CKADJJ3CxZWg/I4vsbK3Dc2d/od5w8&#10;17i3+eKv1mB+NylzWuTV3Nimn9BNJ6B+LOPvPIkjJBFrlqTgc42nw3auel52iqQE2G6I0aN+pjrH&#10;WXJ4Rom1+c7jlNVv8YRtcinfeELlQjf8FNY8UT2fvNDPCdKRTSQ18aMUXbicl7ikCSdsxFqppdlD&#10;4bUv7oJ3yMQVGiOIzOBJJvzpiwQVvq1tYrWfuwYZyTDzGGX4qoVLJ9gl5KLEzbn1BR3A4vULpvhq&#10;skOL0uRFNziLHU3DZYe1zshqrNDNVazrqzKChmmRtK7LOCDpN6oYbkBJT6lT0Q5d/cBZ92wzeY2I&#10;+B51xAOUHJ3PFgVKIT6hK5CZ15UAhhP1bHbOmOqCx9qLWTdxp42WUcYhMUnXvMHU8avpQgfX+464&#10;9ffBR2R0QcA5lzqMTHSgMAHibrqno4mq9roVc8V92QnPOhWaK54+02spVBzy3VaWEG5o229jKpKE&#10;Lk9q7KnyP+Edq0JaR4mUBQIs7r+dYFllxzKMKYvZzEROyBEPixV0PlXEqhbNiQ0170/3xKzqxaBZ&#10;Zs9nHTMh1z3Fu1OD6x+C9zig8wuNzAS+osJS5Xg1MKqVvRTU0WY/u5yQB/A7B4UkSRnVy93Edeqc&#10;qj8vF3PU3GLRkKOdzPXYSSbu24E7qLDtCQBUvbfu2npBzToj9El2dzt3gKnT9346Coy8l4w64C+u&#10;wYKTHIEL2ayU7EamULC869KZbVJNv4TQFCAdkQg/4FSYOCliVADd6xW1Hfrfz6cycEDQJtta2T4W&#10;qmZezjRIwOE2s/fsJNe9oq2IFJm1HZ3XRQIRjE8w3x9cCrEiwqzIhBMSEJ0Um+7qOVQitBlINdkD&#10;WFCUcnFomxZKpHIakttTUWhU5D6jwYhg4XxOmaakzrKomPtcQE5DO2NG3iNCdeQnU47og2JqZxsW&#10;tchfFh9qoLJP1E/ixpP7rm7vjj3wsecdkbSO5x2lrEN9NqK9cbIHO3owpKsSBtVXY4MqdZiu0MQH&#10;5bHvOxy9y0YIpbpl2+LlFAk5GlPES8VYgLeRIpFlfxJBz+xD93dLl0DUBGoF9tjfJdNKGeJKTz8l&#10;d6hdLTc42qDWxfi/4gJlQQUETSabMMUV6LmO+hdzGQNqWDgEfU47O0861yMYnQPzWXMd0lw2AcuV&#10;TsFoo5nmAkJiZ2KcvSdPEfqskxzV6MvxfXymsz2nZ+2Olh0yiZwCw3p/dw19l5HfOkkpE8OyZ5Uv&#10;Xff4GvJpijYXfZZQvsICTw1HG8e+nhYK1vNZjhQ4FSaR0fd1dmliK0jPO6t2OV0MTprb1me9+BXo&#10;uSwAnxcvkOLpSV6E+I476xC8z2EKBhOemWsbcxY+GEApUk47XqtNNtFnoGNL1Wa9IyY7UfIgQNQE&#10;4mEOyfJPafqW6pBO9A+fz8ACx8ywVMBSBzx0e67rvssS+ZxqaDrYkgB5Ap1N3TlcFbQmw/16MSHa&#10;Fj2nbd+514t7YMWWX+mmwqhcUmJFkvG7gkDoqCtRLwyMBF93p3tOgvee0sjbvmUruHSmGuTpzkx9&#10;bjFgy4oXYcLbiJ/KAb1ugudk3+b7M9o93SFkNUr6glANVOm/O+02yP5+iyrm/qH2o2JE0Oweolaj&#10;pwOWkC4JXRR6v2XYv9zuqznI5Q6XGn13Np6ZU25ggvPGM0nWDRXtOa+MImM+uRIv5Cx94aSsk5BV&#10;CaBIOAqsHAamqvfobUh2Jqfmkq4bCrF5iPBl1sDS0j0cTrVUsVX7GW0HJJZ3/EWTUGVjtv30ml0w&#10;AYehfvxFZ6EUxTzIGTqhwJYukpvDs3F3wJdKmGIWQzdQFGYXVYsGJgDxtzI+IA6AjO5Gl+y7lX0R&#10;eYemq44i58Q+a9rLOyCgiJSUHCeigJ1/6Xm+ZcwPfl1dQ8oJHUMdj0Vg+Jdp7cvHgtRBJwXh7l7v&#10;8E+jUwHZ8mdCNy1WIBl7oSZyWguXfZnPuL7nShDahXC5raG+CUUX8ZBYYcqRftEcmpq5ukZCdLL1&#10;Dn2f1zHz4TOc3zta0nhfs02rBLr9BN2yu6vBqwXyC0qe6vwgE6ydLershcnN3hLOwZEN4JwSqt+f&#10;HArvyN4qr40VtdfFitCLfuuJgAkvq2JjdHK0K8xMIP0pY8OP4P25Uz29oF7Q0/7MSvh9gDNxeHWB&#10;VDcG4Sl/fAXvqvi4TvPpwPhu/DvPF3HsHb3P6dhG/v11UvV+vx2vOcbzdMKPiICMHXCPBjV94iSm&#10;mzVSzdR8oxHcx4NcSycgR8+lF6zNzk2WvM0dw5UTmLrd7o6QIwm17rLOeI2RRLBLyibw98Qude+0&#10;FPC52bmJgtLnoEiT+F9JfJ38deKfU8IzTaiEQg4I2s2JoSRFCI1AsBOFtOfJNwiiSYIFSOz3TXoe&#10;1YRDBeBXz2YqHr7f72YCgg6Sb4ELN8gzRLojli3MCjIn52OaqMkEySfXMI0npzY1EQCuN0VSaJLa&#10;hht/4ot1wiW3bJoEsv35FeALasfW7WogwD0C4h50norQd8AwtCPnl66e/NwwIULTJz4OjZtY2Sku&#10;ogjPeR3zg99A+uo9xCLhPFE3ncHqWqdGpglAQ5qJquncaZ+ZfOiLYHe1FiYa/HT2+5Ia79RmJZX8&#10;qomos9105XDbHlz3kN2IFFQ+SexYvYtJ+PQ0HvMTSLbAyuW1mp9VuFfKG+zYMKZJOqQQiJwftMvx&#10;19VNBEw4AQLGWZq6D788Yi9OOjRPJ+2n+KAqUtwpgmTNbEhRa/to3WC79RTkRnz3yiZbrs/yfNfK&#10;txSc2sSvQNnR7ePpfnPaneg4ugIN2gGPTJdUjbIngL9tSCSiRPsT6Qxntpw5mhCNLZFknU+wEtPW&#10;e/yimfnGQyxpQQeZnGM2cvcxT3LUbV0uebq/mTkN5U+oSC/8dL+cNkcymm2kphe47sJH7VUWbwjN&#10;vsWcb8l85kzZg/rmO1hsh82i6z/nju5cYHYa37zPi03HlfDsYZ0KTH7A9nX45IgmoOsMQQ3pOVfu&#10;WXXnxJDYe5Iysc8Ae7TbIESYw4FF3mFXPOCkjRBLmD0PcuQH3eA3jwATDphawcys658P6QDqgE9C&#10;Epbxgfnu/ylQzMFaImRE/f4o/wYuEKqpU1sHOygA/EF1Me7Yg6nafCJ8ff/7xe1lKYBAHkGh+j1T&#10;SvOix+mY37QFbrH9Fh3+VMSyAL7Wt8j3voznIT9jNdCE+IR4jTss1IWO6dmgvg3p0s/BeakwHcjm&#10;nXakxa7KXkviJP6pfeIc+yC8yu1ECbmkKnv2Q6320xhTAFhS1QJARmStA6MnBDqwMeVpjmP9cV/x&#10;UYI92WmEVzvzWX6SZnrnZ0Uj/Lkh34l2f1sOddpimC6xjmfs/LwiSVdXmKk44k+6YzP+2NPiAubn&#10;asAfnartgJ4CZo9H9FectRDrmxobNjWC0EjZIwUSTyEUSUGDivP+DuAy6WPgUxDx76NAczHVWDzP&#10;z9F80ykxIDIVckI7ieAKvwAnJ3kzMvGUxgMHMfMd2rK/yGOmnBjlKe/+HS4CXKLUkuoVbMBWRsqa&#10;Kq/fPP15JCLUTwh0NDLThDq6Xy9qzua5IV3Op7lpNRmPXH9/HaRwIpXjSB9zZxMTLN++bKZkTKO5&#10;ptVVTq8gKCAiH0a3xG9DNkeJOOtrlUv0u/a3RpwdwEj74iIR0QvK+TJcTorko97XNj846fjvGoo7&#10;nAyjRFP+7xIWJrgocwd3Qn3OnfjuGLz/K+767MIRY5AZqdfr1QoM9WAnj4l1JaT5fosCLLXwLFE+&#10;ijGDCqdjUZ1xQ7p3/XNCeONnUICh7tb6/c5dVNXYr+9s2sKBrnnG/F7knU73ZfMC7buOzumTk+pO&#10;ek+HE1W9MzBLJP7svs/1vZ6HFHNkiGhQVqDIADQ9fTEVDHoB4DN7cr8T/E1E3CaryPX/0qk+jbZx&#10;w8t6ajNQQadfbX3/jKxQuP5z5m4/xKw+TkNZMBW9DQ/gT/s3B/AzHzMlqB1seq84giR5uN/RdBHs&#10;7NrZtVXiPEjnWj2q2BVGdNGHoKkNlEYvgor1pIT+M9OlwrFQ0vN5+7QSSJ6UT1kTDnoy0Hbd8yg4&#10;1iV3de7EJnaOWLrqfuqStxWH0z26EN1t2wOMNRADTfmIjEBN1zRSUfRl8cFdgCbQGdEZh/6vBbDL&#10;XgITPjo2zDq2q4YiRBBtiT/K+90CEx64n2LxPNuon+N9PuTZpnWiaEix6aRb+m5Rwp4+a7uSXz4D&#10;vtJu89hZeQKi0qBPRE3mSQN9zlRQqQoK6R75WN8Ncjqu5gUMVlR+5n0YO0RtgeROvH5Xf0s/M01z&#10;0dnuk2JLRalw8rv2fXFLacZKcFO/SIQCFQXwkaauSafrpLiiaXNRmtHqnWmA08ccJ8VJI9SrbI+f&#10;wi3f6bUnisYiR+2FUkb/mnOh+Ss6LaB/drFcdMWeVIDV1F1sw5LJZQUs3KlO+6zwgolGM70UvYrG&#10;706L3WE/r9Et1rG93XNM3OxtDk1BDGqs2NiOYR//J0VPvspsI0tGF6O4F+WoUbH8RMfQhv4n8XZ3&#10;dSSqAsophnriW47Be9spjIoD4vxoXVWr26CZ2GtHy5Fz9WYBerYZKoqT1dnJJR3K7vjEASUUOPcO&#10;chIAzO/JJlX6eisusb0XRBVUaATNYmdTlYjqQeppL0kECgylgTu4MnHJ7wCKFUojYyDqxTO678D1&#10;C4zbKgAqy1+bgUNVBTMCTz21knZ0+fmZAW1KChoRqNIUIp4jNYK5dVEo/hwrzl8JhUAs6JHWZkx8&#10;nyeTNGiSeQfwZZCL427HoKet0R2UeyQUAVHjJEv+fCyow4GQgZszlQGliN2hmQqgOAeEgLCUdcrW&#10;gP+Jlsud0f0TuoVq73pe1C4ZyMBObSPqgn1853WhhVKgv3rOtmAsoagxUWT46QpPcRR5PLe9qtRQ&#10;jLdUoPpbNi9/qhUEhWu8uzS/vJOL0oQRWyBVcsfj2bqYL0WuTjtkr/n4UHfcc7bnv1QZosTs0vgz&#10;KyKK5Fc+gY1CJPwVhXxxakxiYZlNrOMfY6Rd6rqu6qJBlsRX1B8tsKT3ssJPGQC/9JmItGMzYH8B&#10;Kepgv0XCWfm8wrcraNTf1d2v2QmLnknLPSiaw1qonOcjMvj6TrC6tvXbJo1dyQujYAayvth80p76&#10;hFdai8/SFG9yF/vw5Td07AdNcV/sXdy+/+q1igL/7/BOdxm3fwka2Mqemd+j7IomzEz8z+tiENIx&#10;c9YskeXg0/lGuzMnqpBu6q8TFEemojptqskeGA5mYfXI7f7W4D07SPJ6d6orNkS1h9z0Prcll+dO&#10;7/EETJuuzWA6+s9V0b4Ebh291fU8Ez8czqyYwCRwfEuj66QYdUI8EAHrIh+kSEnlz9Bb5OuXcJD9&#10;pLiEAtJ58wpvse2KX39hKV8HaKfybYd0RWFr43YudQ9OfGMZM3gflOzLkMuSqNKcd4JJzh++X8U5&#10;IKjO/jmI3Xdzk8qioMzesxi7gu8ruuL0t7wt9RSUVyrs7QqY7ottV0WfO8WJKSbufFOXB5yyTdwA&#10;7z3Xe4zNfccxkYxVnolXSz+ciuokggCS/J8Nxn3isr9Lg5i6Q18CCGVHed8mqdLXsYUZs2fGPwC5&#10;FrRYRnQCUmxQQyqgljznIgQsss8LO2QxmO7BWRpoFegLUMTOSPZGLkuUzOVvbr0q+QijUkBSdwKA&#10;evHWHPxGA/1coDBeDqsgHQMT4z5gynh0s321n5WkhZpNwcAmZGXO9xCQ2uhwyjyXTuuiKi7pM3M5&#10;PYn2MtqZ85HFLOhCur8QIcKs0OU75BEqiTSAU10ogZP1KwK3OCe77mgRAHCWb9ODqCCYHJrK3rf4&#10;hC+n17EGRA4Aej7oENYgsPeT/mzQ8YQK+t7ucjF2+26iyjqhMrO/F99DR2URbYeEgmLF598DXr54&#10;zy724GTPcQW9m2aAVM8kob25GsvZcz2urGmmO4JofZjVCOp+oEBD++bi/PKMZp30YaKLmT6zzBjl&#10;Xhsv6PvlotlE3UsegItNBRwLByOWQQOg33f2IgYBGQ7x254A8bZaSDccf/YSh6LtHVH6WRDUxlxs&#10;npwY6oJOZND6VUmFICfObaJPUeadcDBf71wo0Bruc0tUdWPqfW1eQzjTsdAnYWzfA/Zcxs1eQBdN&#10;YrFEOC9yv+Rtu7WF/FtV/neE6BtAywF3GhkRgGxLT9pYK030qqd8zBUW2L0H+sJXv98Xt7nGCfn6&#10;/9+rB7q5RnCb95OXxQtOHPzCqp+9eMO+Vye+Go3S9txksi5v1Pt3ndEMfJxpBqnlV+98eUd3kNmo&#10;9fOVuPjEed81zkxNNeYdbVhYiSuybthVW9fZYrFnQfV+K2ckqTCnAZuZYmys/n3tb/kKX14FUFNW&#10;yM8wSq+ZxlUqTn+RNqo2TrqenxAJv/b98AHlr7tfnxewaQZMqIMcPsqcgYSi+Me58A1ibQ5n5zvX&#10;izuhC0ZyAYTz+6RbWHwMEYqcFueYpmy3sDiPMewJnZH5LiHK5pfY7XxLMSNZZNg8r4C2K6feu4VL&#10;uFXvTU5qBlxTjsoVf2nV5qzBNacFlyKOYldAMK0yLKGoZS2c7O3PMKFmv9+1li7fA/2rczFhRFgR&#10;WxIdvD8F7xfQ1TkvbrTOBDYK04PFRVLeReLLQNdDDOQtOGk7+EQi5YfuUsAA7PpeJ+qLCgyZN6EO&#10;urIu8hrs9eDH6USBTiIjWGKBYCIZnYx9Bq/YgZ4G83NHv6jMrOed/U1MN6/kcQNMZ/s1H+PLk6V8&#10;HH3aN/F+rbjsZOT29b7J6yR0nW6ImnxWqOr2pu6s6VTEq4prBD68McaKLJWQ9AQII2NxnWCSBe79&#10;dJCkRcZqP+/uU3YjarxBmsANGGs29dgzAH47cUM2LWgTLQjy7GNB+G7S7QURLXDT+SMN9JyPd3ZJ&#10;Z1cMOqV4QBO3qmMOjw/qonHsso80N9VnZLhKdo5EfIygiy+Tv/c2Yi6w5nQj9rvkLaFgy/yi1W3j&#10;6Rs2fUKzhwYO0OupIlQo66x+gaYs0LbP4X1UpGp5or/vKymvjMd6gSecvk+dzHPo/A2AhU8PVWes&#10;QLQ+lIC9bGBKk3yKwEW/qUibNdOk07PGj6hJxgKErsRi1x6YitpdriAUdQT2nvAJNQcfXz4PT+NA&#10;bjKDueSU8jmG93c+DpRUNNpPF/0C5vQ0n8vW7QQ9ip5WwtVdchrAHbF1NX1mFlAx6qmIhvnE8vGq&#10;H9NUK1Vc4CJdqEPuiqWG+8/G7xEdOBPjKODS2zENGl5TaqTqZnrCwRXZqkaeToPFg+NVDnsqduop&#10;O7q9XE1M/coL3xUK4Ng9+Xd2heOrc5zp20SmqFw4cmxnxRoer4GvzljvxhZwzcz0X/rv9VevtVep&#10;z6dOpyjGXNPQVrMTsU1iVVMm6/Mna6IsjMhBi8pT53i3UceQWkB0FwxY92s7v0JtsQoRkEfwtDxf&#10;xjA6nzeXBTSKTWB28nqe1LfFU3J9LHK7+z5oOjlx1HX+iCz42000VnlWltd5o5BNdsbzq/VIXJOa&#10;2sf+vegYULST9H5R6gKR/rPSjoZUW0LRTxrELWhs/WifabCJiL3K/FfX5DmJR0esVY780qFgbca5&#10;LamwaK8sLEAS2zvyWcBW2kR8EmG0ibeEymDFK76NmU8iuQBhZAQlO37KudvofPNXz7objeqcyokQ&#10;hR9XrqYxTkVKL2PnO7vVeF1hVs2f8BgS4Q6kKmZZMBnfJ13wk9NKzE4ZDbh8x80sAlcZfyYvwNud&#10;zep7NMdixzE7dbJ3oKvuyssyVzeJ2gK7k/B2lVwiARfOZew/x044MEuYbElxbS2U5pLJzGZofsia&#10;biIDqPwZzwPz/R1y8XpLIzY3+5i6+IIkJoj/yZKM03FtZDwc5U1GR7JPeO87Gh6sk0YS+gm0uCBh&#10;XHefVW649LHndLIH5utkRVWWXb/1D20XvU4OgBgRDSbFdwEB9ygkY6KGPK+7nJGVZoPnNw7P8MW2&#10;W5UKOsJvtp7a58SoGJ7Q9Rnl5E8OgC+Qx9tOJN5FC2+zptRx1BmagnxscCKa7n9Od7CWtlDKN4M8&#10;FFWAbriuhQq+c4aed/f8PJUa0kAxTRfmVCGS+tq9h33Bhd1UHx4bX1RXRWIM893naEL4nFRg/Ir6&#10;o04aAgR8G+HzLuXk3ybhzV4niq9uTHF5+ks5kKvjUhSlk3T+B4kJ9oR5ZktP4iMk7p0EmSsbl3Xc&#10;39GbyOKyUy58xAZPfjrviE1mZhyNyZqY40IkPLuWq3jCTCTvsqnnJKfSVL8jgK9AbZZYqCynoynn&#10;Qw/PZIGzqxlD0081U2lS8L+dCMSOdqTQyPlFCLfLGU7iARR/yrQjSqqdLu7RjVhCbRf45P/WNWnW&#10;Cg6FB9UkF6bN8py8asr7RdPA7tV+0rjLS6XjKyxslaZG6p716X68Q/mEYFCZrhETtUXdDls5zXsR&#10;+24KKcf566FgrU4kKwPlO2iiYc141n0ohPPuVsAgc248q4pR/G8ywacPSF8v/h56Ic1773na40aq&#10;x2FPN6l/tj7Y7X5P/2yXJNzluYaC6lD0EQWGapCXU8C2EwQOnx8mKPjKrwUA6y9+31bgsDfQpx0f&#10;mvM4S8y7IsBp0DCBc5M6dkV/UQc+kjq7fY9UJu7TGC7ynE+eVXUmYmGOzP61wtjx87TWR8VFi0wr&#10;oUH9hD8E55VwFCNOyXBOSuTmy/hOr/yRuyCgFpG6/p4TITrqO05PREsrS4EGwp2WBAZU0k/2uAPt&#10;UVCvC5JPu/NT4VOg695PVfmY5A6wKNJxr9d8zYituS8uqn2jOKBM3MixjB2R60G9SegFgO1I0SiH&#10;Ew+GQAtQGxH27PZIBfDEeFMg8MD4IWnO0qIBc2f9pDA8P+NZCyiL8VCgay6+5wl5GtcJfhZOBFkn&#10;rmoLrnP/HUIGzKqLMnXh+tMlK6GTMNe4uJ+g5jHYzjfq5xLjkPxnOeUix+JcSb+n85tV8tvFkCf2&#10;faJbmbjkuYTaqfevCT+zj3dYgUPTfu/E8RDbqEW7s1pK3VFL5Bvy7LNbOVptjyah2WoP+KagaTq2&#10;+7OlbXCnQHIX1EH35cQrXdmhEIOxriNGfGN1kjNNPNa2OTErODIwiYf4vGl6OOiRAY17Bq+hesI+&#10;NLklYsEdH/zUOIVMivwChPt7OJ16mIr56H0h07MnDUvl3r/e/27E6hqFu4mlzL/xsF88+F0VJjM8&#10;4gTTbP3AivNljh/bqTTe04jTZH3XyDvjI1j+idjBCbPyRdXM50/5ZZaHZnSOSHzsr08XK+21nGOu&#10;/zl3OGfVhTzo6rowIvBdAfb65rVjnq4T71B92fCNPa0LK551P97qn0EO6iHJcJ0YnYHmaFJ0RxgC&#10;3bxIQpZpJ6yO35wP1SYG+TOy7+IaeQMTAST4rMCTzGB0e9Af6ljQOHvGPomvgLfuz7sAokrqdQd8&#10;rNjiwp5bIzgAACAASURBVJkVaHwXzG4T/RuAqtW+yCcbELX3CXj/5Rn0+263vVdFeadNndBNbJoO&#10;Vq3Q+/rzcfGIgFRB/+YU7/CsDxUHEb01257iA2TsmXbBzEnnKSIEdZZECqFj+5N9P01ApzPRBeU1&#10;FZKMQVG0OZlejBWuRe6r0xTxgLi3V10XVPccprNdAWK2SeD782/ZwA+R7dwe3pEoUVZzfn6Y4NOj&#10;+IsGZo+3x5RID8+uxmtRvDvT1FQFQE4UKpr3PdNvQkBikRxEENk80kLT5MHuBsoSjsH7BgAfjbF0&#10;XHDH92FxgXpGo5C9tLF6Z1Mwuhyhu9SpHRVAiKdcl2xI3IfpOzSpzzrgbOeWO2Fy+h6FPLXots/z&#10;73Mh1oecrakwepqjVM/tbp4EgSso8CY0ggjT9ULxuuI+9ll2B3pFv0YlWFLx3XfxbS4I+6GCyKY/&#10;45nhcnpqioEr8BObyL/fRZ39PhL3ZCBh1eiztGSoEDDftFRds5V9DqvrXgzNEh918N6KJeSjH7HF&#10;fFS8NoHU31yAAZs6+ZYJ2EQ6d09i6pPplHJC4UaO3NmDLkepup6re67OQzfdIglstiJKjzNUtgYT&#10;MxXbrMlW26jTVOhYFNDnDu0TyYv1p0wcd+zYHbYPRKy1iw1QjOOEfhgpJJzExtMUdnc2Mtz6z8B7&#10;CyYSZeNxOlqoBKQ+/3w3G0mcUBuPnUK5sAXD4Gn+YjiMMXQdglFAzwLGGYUO2mX0C00BAuQhQNIp&#10;QNoD7fVnvl7xM95vUcWSbuwQeWZ8W8Rk6sbNAFw0+aveecU1edqBmO3h02tDEj8k2fj8U4Dkio/3&#10;G1qgOgnaEKouFDBHnOcqtqAjvtWoHOJkLTe9Gp/VI6NBpse+nfXzXkAoFjjmPtyaS9OnnfUPsgYm&#10;mUInzURRVIGyXiDyL8Cg7rq83/Ic6lPnLErDhNOi1LyyJ8BFluDkiSlRNb2S8zxjHU+Rpivnk56A&#10;pypZ+2UUOdt3u3Ctz5vqxnRPZOowMnEcu7HxhqYAObgcHJX7IU9JIXnSLiTnYNgQYPvO++WDZOhA&#10;TameBlBaqBLiVQmho8oJNGIDtDH5yK6Tr+PYngpqs7VWOYLkewuxWUjSO4EqoUiU7mU+KoOmMYIa&#10;p08BaZlpCbP3Ne1Fn/RJVpFriiT52ep8bE5sP4mGVj9z2oXZfQfSOHZShLoDztbntP/rzmZNdCYn&#10;uds0+VfHjExEOcCvm4sWyHsyxW0aqkjo0zQnIaez9HZ5kRvZS6vRr8tvp27w0wlqNJeu7DH83hcn&#10;PkkTaya8+eR1Ryw/+ev1z8cvy/sSRBaa3+8dukV2YOn7v+/8MxOtCH++gjU80AFBaJGqvDqzsSkt&#10;142mq5M4/XS/4Q0lNMaYyHlBm6fiGa8bmKrYBqICFRsP3JkQmBo9kfM8abmsvc08247S93BfROji&#10;tTsTuQhlYzbxd0rhNPlUtLEqO8819U0tuO5xnVL3oGj+/RPw3oMHNScXBgTWHdIygu+nlSOUlylL&#10;5qYksUt00A17B2TMAu1eULUy9kR15zrTXSoqpBJcdXt4UYwdRLyug9BVqwTgFl1cXvcC89xh6WfZ&#10;cTPeShDl7NlXgQiaOCOfX1Xqc6FFdmPeeaCs30m2J5BqNvI+7xVpzj8PtVcVN17VIYMEzBNw6gOW&#10;MDJKZ4K6/TQFFUApKXn5Ohi+8y5OePamse1KVJabJKK1/0OBrSpiaI68e9oGOLCMjqhX56BKYDIQ&#10;Sk/RbRAgBwnX3zHPYEW/X6mMWbpgGAWM7nTqxRjFasCQ78xeAH6RgHlxWidMUQJJZxMiiomzsRPQ&#10;s1AhzS9dsjVwx6EoVFHypd9xaW83xauJvzLhmrafNYlrx25YaTn4qUw6KsAOAy16EH8VYiYAv+OG&#10;RTvI8nFpHkHSbHoBSQwDzaa8g3hi1jFXxYUnnfg5GE3KJjIMvFtw9Dy3+iWZxooJ/X5EdLd+A4yw&#10;PDADF+e9RylAjzRWzU1sWFG/E5T93OuLsoY8qxODxaSzDs8G8X2xfgLuK82PLJ5En+udRi8kRkeA&#10;xFvUUIRRonGSr+a5GxvmgE/c2gP3WfxwfB4v/QYs3srzhNrexWZKfc03ANUhV0EbvO7Y3Ak4P8UZ&#10;0Lhvio3v4F1tvqf82qJ+8no+nc85xSMrqhRu6Onu2uXzKQ0OCPxdwV5/jioB966p9DTX/F+wjCC6&#10;aeiUE2rHp0mqipUi4q976ux/TpsTBVmnw0FmvK6rrNmxKDZjKqd8Xicgmuf4+zUg7TbC/p7+ANtg&#10;2lZqvLjrqoyPTXIDCGcdiSQcsfTTO+gqohmo89kvC9DJAUEveIa8jykImzk9ueXz1GKK2vCL64zy&#10;gjqWbzAvnpx2NGTOZoHko3L4raKNHE9uEDE0Nt91sJ12TkzA8ynn/AnlQO40FoCZc2sG/sfGcU1g&#10;XCqgyBFAt3tfQhe8yPRcpooyK76eDU59pnB87wwegE28jCaRgwRmKI6669+VWPwoP0+E5KALqE6u&#10;fjmj9HN3GfozFWi/AsU8mY8+EPPlfeeoPQ+Wqq2/nx74y35Wn5cO9Ol8oekyko/IOolcniQTKAxC&#10;klz0F19oH4fPMCAz6TH5IhkRK/55gbb5cEQpWNvROt0F83UTgF4fO4t97xYM83/nzs1A4XcVSW80&#10;/v7SDID8TCWCnO9rVjFidc+WgsUKyW66NfPdZk/Gs7DdVFY8SfxfCVRxUso5j/HNbi5iWS0yN+lL&#10;IcJ7cRJa+1pt/6SkFIvPc7JtM3f9FPNn338KOmANWInmleD+q/KLqABw9pVBpUIo7BnkuXn+d/R3&#10;uokxHGygsaseBck6kMQWmjHqWZ+TVd3Y1peRkeXgcKLZBFwhVknwYei9uKnWLMZD89ew75bmypBr&#10;2edoBabrMyp76OxHypyqUUnH5GIaE6yNRRp85gmKkAEZLMHqKnEqVNydI0Q89Y7+QjcFizx7UyB8&#10;CwnLFrW+0XR7Go908UyJ0VwTmbYAhew51MdocfN0j3Nsqtj9GjVW0FGgnXC9a9FaftljPE1MRt0I&#10;ha1+N3pKz/OdHAz7OAkPf9FdRIoFp5Tcp9N+3QQ1al+6a5YyPrSx9f8EvM8MRs6pHcGdDdzXFA8h&#10;TmSBvEQ0pGKcThW07p/3YOuZsrDvvsSMBQXQeYPTkgAY/nlezIXms+w4OI9gn8g7bMQsWVrOPX6W&#10;QBUs34k4VUl1gvJpuFeGmz3+wIPIo7SVOYzjToJz95t2v6fGcXp9BBM97k4HL1h7Mj6LiojI0N2Q&#10;TxecaV105++znzIBWK6DOrCgdlJcnJJC/0w0x95RcBCere+i2+/8/f5v+hxQR3m7m4N9PlLv/fm+&#10;JSm2EYm83H/7Yty9qZNWOCgBbUiSpLrsgvoWn5VGgCUWlQh4lu/rywy+AH9/XUVCrYXR70xsdQWx&#10;CQQ56bhHC1hdkOuF3evzH0XlbUcKUTY1kSWqfUclheJx/+xz+q/jruJ9+sz+2HvyPYOObyF6fe0W&#10;Xxb2+h/36ftEcGa38wkrWXaCCwCQt+DWpZbFNj7UZyebopkC9Mr+9XtT++N3KLikAFZI9tkCtZtU&#10;Gj6PJtGnOgYVmc981013RhH4NsAZNpqcgcALhBHVNKZiG81PzElcFKYmO/0TNv7ksu/iLK0y48z4&#10;eczgQw/OW4Je2dQ9PzG1SAIw7emk1cW1/1tfJZd6PPGdSePLiRI3WcaS0W7nU71/QWFjp160dhpd&#10;4oYLOJXhbE7xc5bzpTmFa9bRXN7UxBsVOIhMnVb+vZpKzBpCLLAplKHU2k52nNVdTO79czVF7fe8&#10;t7tTjBi4qznDK6L/41UsJ20n2AQEKgu/3msZqxAZrRnhgEaU5R8ITHKTTjp2/UxQxHw1b5LIJqus&#10;Hz/Fi7pCTUl3pqlvhM2f0yW8q3+PTazGTGX3hy9IVHZtKuwhDWTVGTnF2yof7ClWkQaiyyZohkNR&#10;rvm4uUi+laPEd69zIhiONuXWn/OcT8yhDQ45/Z2bEKedn+2JKh1jrHOy42rdQX1nmqsrZu6GI28h&#10;ZD9/c2Kzvammce1o2OfPxBU0g/mXMpSZGi11rFtNSiD0Q1POiRSYp8/vtB2y4mGFX2ZTddnZ4WZS&#10;6A/AewmVyBjEJAmgc8z+ZsMDkas36bsXJYyjVsC/rXS+i83hf1Z3n3yA/1Ow6E6XbgS09iG0TjXh&#10;6OQ6mK8+P7t2T1dgE2ENemN7YgJOkUNRjz/Za1r8+FIETDmHcT0alT2bjHc8BjhcBF5FAcv9vShj&#10;aWNIToPSrsp/AlRne6BymneEDPtRUM8HFrtMs3HcO1xrk4NBQMyfkslx/0cR709BjU3yPWs+zBQw&#10;FWhrcejvyCr57gZx+1ko5x4nAyJkZ4KTjgabF3Ei3Nzf58hPyDtp3kGr7+wSVUfjZDpBJVSqm/kD&#10;+/HVxcKt4XVApcTZAh6AOF30Od2vyD7pwPYTvYDMfuRc/lLwDO7ibH6flY20vjIHIrbP3YJssfu4&#10;01exZ5iTPz+j88m7BZnovfIiCdMfIqxAqYI/USlOr4T3eq4lcOCLU3xZBD+xoEFKDoCE7r6+muh2&#10;IYRjV/QUCGPAcxUH7D//9J3klI991w8nXZPiErzmzEzAxuJJJ1vU9PFW5b+6M4jHp2IounTsnMV+&#10;+b533dqq0LOsrRhbypR5jQ6on99/xKW1fDIfxgKd/zEFeJMG+Q5XgZNKb4+Y63vPnnndUMkG9M9z&#10;CSnBfaSIFAGsvAHoT9cqCqr4SfZOU5gSxm2M+LzyHJLV/qjA7erP9Z/5/KwrLCDX3cf3HV2qwPzm&#10;GB0foJ1R+BzGtEtVQTCxHkzxvK6zYRBHtrbKN7kIBeA8f95iKO+u+Ht9a6INdRLjZVNHpHN5qgXD&#10;u2krdvHFnbypxX2SnFwomXrTsaAu1OkO4uA/KvBbWpykm3qPYstRaBptfLmTx95tzgrv4EKcNdbG&#10;tpBexFQ2ZrG7W0rUBczXwDi5K55Mtq/TS2gFwE0c6D//TfK2DVwdpY/+p8abqgJRvFwx/i2b6tG2&#10;9hNySxITORrHyw80RlZszo4UuqY4C2Fs6DSDkEJCdn5KbOTGZCCq/bgdx7eZj7u47jZ4r8cxO25E&#10;bmln4s2yqxMR7S6Rjh8g8mZbYMN2K8dgwHdmYqKIU9UICVhigi2GMqNyHHuTe1FfMnyE6/l1QX7H&#10;MWqBM24StB3sd4F8BjKh/JSY6CeBIHPNu1h190XjfgJgswOQJIZHfPXgkpFWE8xRd46qoo15v99l&#10;gjB1OZ68I4QjMN+H+dgswmP+F+B7Z9R/+Z5aqER3i1j7gLzvOw6x1yuQBkjOeTJ3tx+7zj8PHBTF&#10;M4qjvtX0Twfct5ok7mLM+b9AIy7t7oIBKj1AJqb3ooJ4vepE3OErIQD+copmRe44Pn4u+ocUfqoO&#10;B5SbH6WTm7qkY7fdi6qOdg/m5z7VgcgjsJEVyikBlrs0JfdPJ1ze3d8z59RrZiJOvjv8Ogts4GfE&#10;z0pxe7qIoIsd8R3vomTGM/9LQouLUUoA8KvGC0vFIsVHdDRodIEP3uZWQlhG4JRzEKsD3u4KHU7g&#10;q76GBb5agcMICttu/T3uvQAuCxoz9dB89CsdXVW1f0vb5SjPTs5oiBsoSXbVsEkG9GBJo56yzXIU&#10;UefQQFfm3XFoDGHKKHHkoDP9BFyKZ//vuu4vShLZ1I1GV0UX3ke6vzm+HG0XwAU/dRpm4FRmMyrf&#10;MlEDxb3I6cT35LtTO3ZYCOn2ClLgqDQ7Lv8oHAPa4f3paJipKM7S3nftuTnY7R1tIAoqhRLqkL+M&#10;mlxAjAnpQdz4s/LvlF6W1veBAGeqG8q6aZs7PrWbhpmAzr8U104Bb9L0brvzfmqWC81NCSPCNZcm&#10;1MbIeGGxto9o1/0U73bF0W7y4hLwZh8zSYg1TvdLmttShr1989SAmeS+SainYOr0ez63GrVdTuzB&#10;qchyl9Pe0RJZRRPdwOX96p24ebJtVs9TMQH8Pec9l44kOvS+or7pjZlMlsIYoFA/NHaGoxOiY3ot&#10;0GZ1Fb3rQ1UFUoiB7hP2eUSoLqZQe9Az+p91Le/3+wvi0tBdbjPWakzac5BOAe8E3CPVt4rjK+9O&#10;6Q0iwkF6djg5nQgQ0kkc706SIqqrHJenqjoJmLJ7fimwEQXjeyE7nKMYAfqmwD07Q2hRCBVWnqYT&#10;zsFKNgClHmvd11VTFkzJIFo8OQF6MJqc7AzP1qWjzPhVTM53DJU2XNH21PoAEhIaNoAdIOIkzZ4E&#10;hCpPaN3uACydv51sQEdPhiT3/r3re/fFi34qjFqatvX3uqMxXiOVmg4Vl7+97nq0F7LbrseBEyFT&#10;fjG9IlPH19fsGIdJRlCo3UMcp9z8dIzmN/fczBXIgxYxUGB/pmrg1p+yGotOJ3+W9gDpIuss2nhi&#10;t/xocrV3POVF+yyljqunYkcsZLiEVqHTYnrupC58SEqaumfNmA0YfmfiTgRP/O5MF04287QohXRW&#10;19RduWBj1F7qJoRl1OY4La7lz/dMS2W6Bg+OkKOy+kXXqRNERGPjIzCysNHLRk06CEgMUOWsGsC3&#10;hbic9nR6R5mtyWhE0BwL7bZMG8YcAA/tg0sYUyC7qepGEdxPAj/f+Kj/fWqKu9uNf/J3JwAV+h47&#10;epAMOEP2e1Ww6s5sJWiZAbN3xLczKuUTYdkpRvw1f8s4zK9ucUUzhj/33XzLCZYQJ7lxu4uC/afa&#10;SOe6fDQC0Rc3lq7hZ93tjJ1LG5tmOJqU2EJ6rUpiTv/5lQexAqrcpK+eFBeO95TlFFmsjzBwnJ5V&#10;VCOrszOv16vE1lChd283EKYA1jEvuA3/c2b8xQCO/mY+ACCXQbMNrtiOp11coQzEdppaZgb+ooPV&#10;3IHb2ISxyj9wjKeBFDoKdSZYkotmrMroP/+8Pk9UqUxbkAQDTjMapeldICM1VZBQdfSjRr4rqsRq&#10;Ls677R2aPj8T0IQAE3f4vjpAvPpnNsJVd9cIBNQiAGDX5TvxHk+FnROhrelZIwD+HKjKINi1A4AW&#10;vHetxJ2Iyq90SKeBvwVSkvPO/OUjPgNE0G7wU1G6KZkz9Driux9i93E2/cVNAMlsD5K175bXk+gs&#10;WJ2Coa57786z6wIljDrG+iHmVwKU9kk8knT3einn574vQuT7s6IWki8PpSQ2QkToRS+Sz8yHoyVx&#10;o7byIqI/oAVLNAQ0LU92f2gxCClQIoXbPoAXU6CLPiVOj1rapYiITx1TiHi6FXN1ZAZJw8OLX/Ri&#10;prfsjuPAmykFvKu5mg9BZ03rYHIN0WQ0AdLa/6XpyjK/4POEJtY89U8I4HM3eT8B97sCZ+98pATu&#10;Jzodr11wQjl3R0Q6T6554DW/H9OaZ+zwiwDqEp4zdHHZXeAHBYNQwc/KPyNgYU5nR5RpD53Y3cpu&#10;IfF397NdYaDbUwzSN6BNCsVGsFNwlznmq6BUC20q0E/ws4EWkn7t3s4oUqrGOcROn0yRnxap/mL6&#10;uqN+ROMX5HmiFFyIn0MKlOlk7XcDGr2BpGjpmzFq++4azwgr2k72+FeQ/pd3NjXuenFdzVklV+eL&#10;Bdu76UvE5/VTPo4GJzCiiNX8WYzlV7MPhSkC/moTrV/0mi539vxdu3SXBSErCPoC/S/6FNN3hb/P&#10;/MBfgvc2CJcvz6rGjNgl2t14zBYMErOJlJKyT5zY/z4niaiUCbc5CByrHkp1zW7+m0AWLuSId0sg&#10;3cc5cF/zLO5EkEm+XVw2gMNA6ykB7zqYJ275qXK9aGB6541RTWQGel+7FsxlwKg4uhzJ9sC955qB&#10;YKcK2UhCku+x6LA7wakMDP81sUHOTPcuEZAeMeSTM8LpHqSY7OG0+yY9D++3ObR8+EzLZ0y7CN8l&#10;U32QaPe778oXslX+LglEAvU0uKQt1On3uB+3zz/fdeeT5qx3lAkd8CmSdtSGwI068SuibEIACZi6&#10;sfe/Aq4yGjZmLsWA0UksEUzAvrIBvxR5KqDiLtUYAhKYmIXyZ/rpFInUBnqEfHfsR9HDqeiu9+7F&#10;Uy6OTkiJyVW/Pj2nv9AswfYuNSCo/ZmY9OQcxuufKFdrt+e9zUrPk6YeUp1zmmshiYxtYsk4GDAC&#10;vIrqcu+9pOCxOqJz2mG715MmJCTWOekyrRpfkOeCgIcdtcjpvt5Fy+x7JnA8PuxuRPz0mXTn2edo&#10;In3DRvX5SCHPNjTsXO+Xznv0HZ1SkSA0q5n/QffcqVBm9Gsvt+9wDmofg23/T2l33GlT12me87El&#10;X8q9Q0qGkyaPq7vYcNp+7Z5w2XDIToEyo7noOj8nO9M1XxwXaLwANOHd+5Ww82lc2lGY3AES0Wn1&#10;Kc9B30+WQ3UFgqoRrdIK7K4pimrbiU5WHddCPbVgxu+faSBeU6M3AN5zuzX7EkQ4ucLKsmdtQPsE&#10;7PmilZ8mNVYNy4XQ9/rczZDBQZerBIO/8aFvzJAsoKCam2uFGtmwnKbKefFrPMu/gPREfZMFWhzu&#10;Ypf1rJEGG8ROHAYVZJqAwMf0nzsP8TNVoLlL+Zz/2cD7HMZJyoyK+67DaUwi1BXKJOYe7ypeHSfK&#10;urZOPr8f/6WCYqDmRq26RP1Dqri7O8eUGU20Y2cKRqrKcH6dd40JJpSXCd91e6ragJkz946yUrk+&#10;DUzRYlDGAawBHPt+cGM8BSRTFxGaTHTJhQViMCdwKiyEJrs5aNwXai7zLxlETSW9BxKcVtMBZ/sn&#10;FrNsciVll3PXNXHUkUfDVJcat/c20WqI9Mlbv0e+0kLvogtTg9ztffE4hjz5kVPhX5RGrAwqX69R&#10;uAoN1CcuwZOCQydOOuksIJ29HRgAgxQStV30hJTR+Fndf4uCJDmrd4Pryk4yW27gX4P1UzuL3ofV&#10;KMA6P60ukT/nOchyMsLOVeLUJd67bX5rhrj4OsTbCTcq3c01ku9J/VH7PnOdCFZKkNIURE51gFCw&#10;vgPmp8m9v9BvyK8ne+KSCiyfAtGVyDUaSx51xANxLz4V1Zw7rvc2YnNrGrS/A/sRe3FS6Lxrbzta&#10;sYzzvvNr5X0vDm1StICqXw45wxL8TLSWYwxKPALUKTB00GHq72e3KErZAGOfPB83Dlbg5O82wX32&#10;DVyk687/xf93kxgnZ/GEDhWN2wKY6q6xovvtJqT9++maIY6KGOaIcurB73KQT3Ha3Q746V7vFmh/&#10;6Xbf1EBcqnGZwRr5NJ4iBYLjWNiEiBJcrgb0OQvsKh9Llj6n80UnVJfI+TzVGP0Lu5lhRaeFAXRv&#10;XUUE8Bz859SIrgRxB5RsOrQ1t3jqEGXrsZcvK/r8nSIlaueb91bGjWErjl68ZkYeMzBW3z9mgIS0&#10;WO2J4ak5nXeCufQS7VQEpePhM+e+FcfNgrrPFMa76ST8G/GJytHa+9DPQdzeqB3SbLSzSY/sZ2j8&#10;DPR3cnAuM2D4SFoLCIT3nu/Z/BFE0eoqEZyoLKqK9Kn2wKalQYIMubramC24AyUWYVpltkH782te&#10;7fG9Zs9Kcnsm5TPLaSVywJhKwc/KF1RgMyWQjSgwbAImxo41st1BHgE94oXVRIHU3XeWBMdOWnLC&#10;zIZC6LCz/BfO8Eqo85QjFQmgXoe6HEiRq+tcmSixKm2EnVj58yCjXd/f/TLizpPol6UlTEIQ1tvX&#10;2qQA3h/uDd9F1L7/QpdXllAzC/Q9RwkReP67IsyOz6yBrLqYPLWGtSNs+UL1Myn4oCfhtxNKhADA&#10;K0Fu4bzDLRQVyfHUZiZfrG0r3M/mu2/iHjvF2RfKp8QPjYmneOoEMDhJNtHPOhEXzi/TCwPn2lOo&#10;X4g2+Rx0xgtXWox8Bnk6QLDl/79o7VxhQtFKoeJ6996b/AzgT88A0VyrbLnnc/dNCnoyVEXKqhHC&#10;iZ7rKSU1QWPjmt2oIA5wqvKBz+/vb94eWdJDksXE4kIycx9TjEVCd/B0REgxfS+ucaf06zzlcbpy&#10;Mdgw5vTnzd5Q7xZ9HGjhq+WvdjmM/7zXt+HlLzRLEFq+KZ/1wD2q7bfOwfuLp7z4FQDXyafc0hEM&#10;08MCA/MIHeRJMeV0cu4vgFv0WiZBYdmCnr7MHj9HTdlkGg9TzNIJ58a0Xq7eNJM7VPdN/fmeJn0Q&#10;XYs77+k0XvilqFf+ucaNXbo/PYe6OUHMXvhz8H7qoJ6ET3cFyHUZkhgHW/VnbDBu0/ecjMTbAEMd&#10;J+cIMyeROxadBFIBokoSW0gbGM58axmwIdd1LF+nwYNp3MYH8PWG99QNeXKxDQnO9T51kFfX/Xp9&#10;Fb6T4D0DGSvBpX7vE8mXM7gCbKsky4JBmrfUAsUTaGFBljcF0Tjugd5KtFMnNsy9EE4szmWd1/mE&#10;g3c0L0XTlL2Time/c6r5n0t6Jvff2SkCKUCynG9PCgBXAnDt748TAchoU7ko1Og0SiyfbQbUSJeN&#10;syvQyLUPjH27Rn91+sRl7G/Pt1ekNyHF3nsKZGOug6s0OEjm+xgoasWxR9ceQUzC1dQOG6HOnGqM&#10;le3cvOP2viQWziQG0sG7DDYdBfu7EdHuWVX1Hwb8aBagnmhS3EnGJhC1Bh/lmjDU7z6C85yClggY&#10;lNuq4qi6bZEVyTsO344juEF6Pu/8RUlhd9sZ3aX4i8h35QPO9UfWz799+FkCXazPobKf5t7Wmb7i&#10;1txGoFz/AexXB6i6Lx1Tm24q1WpvdUqbWEwixsO1abW0+mKFfn0aqAbCVPzeQ2cd8IWcYURY88RG&#10;djHayRTpaWJ69nsSfFFvTBJRYZ8WNcBuB2j0BiyLxXqA5ogvVzxIv/bay56BYbKqfPemIL9BzQwQ&#10;RvTJKhvXdTV2E6qU5NDiaAu58CM+T5XQfKAAef054UR/fIU2tmmDF/T8mbyenqSRRncG9Xuyrpar&#10;z5G5ye5Od+x4QgpmgTWVqTXUqoghLU6wzUmQ/LU8h6ucMhTS0EnPYE+EQkLB2u7qvUg0VhOQmGfS&#10;jpgmZNDYsuqg/wB4bwMSIsK7U3wxFq5ZCat+87zNZCptjopOAFe6dHd8Jpe+6jefijbdQb+bxEqr&#10;kTj4cwAAIABJREFUEKjPzkSl13HjtwUIVr00nlvd4GKL1McdIyGoKHPiu6uiSddc1TVQVud3Oqtd&#10;fhkLW6JoiHv6N2R/pM/t+45exP+bzvtKMBSpCOX8UDn1pakAenrMq2NDygR9NBxCXzDGfdvq0lDg&#10;hHSZTgmqZcFpdsDnqjw3gJvtcuU0+NaAYuRE04ZPikTbdshoKj99zwuI3Z/H30A5fnYH1qNchl1C&#10;q0Fszw1dHe5K0dv+d8635IEM7UiyTtwc2OsDP7vH1n28yNJIC/CZku7NVQzQkwqep9wDRXbyxj/j&#10;M2FIhD8dCciiiG5VUFDJSTK9oCeLsmJKPqkgyTPmoaJOaXIQA1pddBEFcIsbBbbSQOaKpOLVFyee&#10;q/cXW2CbyVBy+bHquFd2wmGKpWxKn6qzVVyB8GRcnb+TXVaEiekG1ZLoMWcxumMZ73Blm+2E1SoM&#10;8OZFNXoxCwIU3SassFM2wUPVDTR1sSNB11my6c6fST6rgutr7BjMbMMdIff7IqhVApQl9L5ILSWo&#10;niUun8/0vsmdUYtyBGC1Szwn8HFOmpzeAztRM5KRMuoE7JuKOK1vSX3uh+7RTlpJqWewkqur+cGl&#10;NpJ0Hl4FTrc1ELAu/7mh+KNmo8XhXLKRjvA72z6+thDy1e1BpiAX7Lnb9/J9GBpI00mhfCdt44Qr&#10;ExdJ4tR8g09knunP3Pl5LG47B+pP+NCzDGoC4j7rv8oOZKB+RXchR/ed5Rz2+u7phIzvSqwPujrm&#10;hK+cZnoVU2ORoUHINrScF3I6X4bELpY+iK/r1KmBqOJZRonJGT0tueImWzDYSmm4vvgiRrmo3RzA&#10;ld8fB4yA3Pd1fi4FTBTNXESys5eIAXonnaiUlij2NHtoqnA6Uul0Mdt3sgXNyU5BuEmE7DGWIK2a&#10;8pr26uKTRpo4dDPalUt7H+cLLMQGp0A1MtocwF2v5hzXdCcn53kqPL7lvZt21POdaJsQTAW6Xtap&#10;1FzYQHzWb82iGVKiozG5KGJOYt+piHTKt59+jgNmt9YZX3lxldN09Mjoe9TNVZIFBEKxT41C+5GZ&#10;7kHfdWxUnHOxCsCfpm7v6FxM8UWgWdc2we6+8pzfaexgwvEOGLw/HVueqoXiHKhQIvrH1XUI5ZQv&#10;eTAWBNkUKEPpi1Bd4+1BkYM/l/LvqjHr3EhQCKr6d23H7nznYOb8PcBpPXqcm4+V18zsYhXuidah&#10;fkbcOl++QZdxPsYc77UzuidJXC0cm1UOJ3BR3D73NCjS7FlOixG5SJqMScYJmIYY9r57VRcrtMhg&#10;97wQHlhpghEu9+E9B+P1Mmq7I8m5qDpgNHCuaTysQGhmbzZNCFFOVWEncArGUpEAeDLPItbp0bPV&#10;M3sOHe9fxzeYvwsut4rVGsnsgft8JTBoJife0gZa+lV7upMMtNcJtxzYOR/MWvo7Suk2zDNk2uDg&#10;j0FXF/xUkzoo2KELt1PqoPey9avZE+acLz0A93kwtymqfECsz82sAzAVSeBuU9Evvk7ypndQTVic&#10;+MlWwyPhdpe3uGdJRFVzhqLasMfYxohixL4UrRxt1ZHs7EAi80psEy54uF7UOr3wRsQY64pwn7Jg&#10;M4PMUlA22AmKMJ+cgfEnkyMnsdcdUAbZ4xOwhL7n4WoOrtt/5zSZd/b5d68TEfXF3hFbsIfra0AE&#10;mss/J0eX6AFuoeN7PS00lV3NNGtPsJnkjk1bV3OOAxB9gSA8D6kBqUBfO2IPW8dptav4bZs1wUBT&#10;Lx6sKoAkSqZxT8/uJAhd6cYYEI8svWSIATqQvGqACO9LoNPbNQDcKT4ZysvrPdsE8/qu6/Y3fa9v&#10;akG7wVEBTBQju6tVcTW/iKd8wp9dRwlZYzZnmiloMSqLBZF9kMatqjnj0pUo0nGBC8L2TP/67ttu&#10;8u+1X4PoBXifxeRHuoYqrjJ05Rl1ln5WWd2ScR/0V2sqOk30ORMt8wmmrXFiTgwgF7bwZM97TACl&#10;zf3P3QeLHmwICAWLBWZ7sgbhZpHJc5HI3/iZUAPfbboOMEZEequAJgcDzwPHydCJYEGn3y+oIImn&#10;EeqAqwk4qrg/JyqoE5Apu+ezz9mAEIfWFxnB9C7lzsaz7oDu1d+fJiO/JLYdn+rUpRxAH6mKV/21&#10;r32saW+6UBjhdp7AifxeFlVLnUy837aAF7p+B2VDzfO9Rj5/9SfIfqv5PSkduYV4P6nmtdxd/Od8&#10;8BrUxwLlWCTN8LOqO+Y1cG3e8VeZLRrbO5mTEVe5/f3d2OjJZ0/CYFOMUHVWVPFDf3bJcezbYLDy&#10;tdwUkiY7gXSGxHO3NY8qca1fNEqma86uN47a2y5b/rbIh6Z4J4bqbeZbiORb1FkxgIgH6z3QciEp&#10;EeQ+mCg8SWzIAd+Rvm4ADprPn/QaqhjPnFHTfZv7F12E6hLVqRkAtQHdCDoq6H6qCTKdiXu+vXof&#10;crzPAkVehGPb+BEpXmTF4FN70DWFWbHFFft4o7q5BJZW13QNJ7R08X1xmMCdwDZ0T1S5hLUNl7Ez&#10;1DVpd2iISclMWlGEMI7ygup9bhBOAnie03FKsefPcvVjXy2XtQ0/f7KX5+/JqeIu4F5PrmrWYd1d&#10;f6AzV2nC9XhNNZGNYBKC20nzrPJ4R4v8ZjpZqG2dGkt0k0d1/qqYqNPiCTGdygn9VE9W+J8aP09y&#10;5wxbqfJdRLB6AjGPc6KGPaGKh/4/3r50PZLkRhKIJFnV1ddqRtK+/+vN6GhJfRXJDOyPCHcH4Lg8&#10;kr31fX0Uj8zICHc4YDCYuTU3KIsOpSSweg60yYy2Vvpnt2IEI/W1dVWdQs3iPwxlcJGzIiOflAgE&#10;WPMjwgkhwfRs8OWg83wvwx6r8kyl3Kg7rGvVjVq9UsktepirdkyWwXvn2nG2jZkKz5XipXIQ8sVz&#10;AE/DoLV36B1JmBqjt5YEVxPtbGyiMlYhDe0wTZQzYBEKB3C1KPFBR1/Tu5rwZ0Cyhcl5I6Tcm6Fq&#10;apwVlFcB/EphmR2MHPCxTIW9dXTls0iJgfieRYFzlmuBcN14nyOSCBmFWytGr088zMGahGwK4vxM&#10;5oPKB8I4IFZJjlYZEjymeQlJWz8iFVY/j8V1G46Z49o1iyHs6jNrgB3CzJRiRU9fYzqJkChTL3wf&#10;AcGX11+/XpzXTAcm5SYxR6stOaYQsIv3nWbLiodaqPtWAPYqAFYhCqwaFkVawhHbsY1WVxJGyzeD&#10;qGY0RkzLHKHIll88m6brL+Q0qw2UlWdaBj4YMM9LYS75BbQfLCTn/Vo8JiWlJyZYSAuUScALjeZA&#10;dHaZgBvEZ7Un92Y9MnPdkirwzGeIhvzfDNx7zHlS1YGZBxGV9IotAsTyOPlCnL7aZKkwxyugbGYi&#10;/RFmfZb8H/+vniiSOrlr3lRX7rWdf1LiG+EV2ijkyXSOo+99WitmAAsAoNHI856x50+y0sQxpbUa&#10;eOOtx6h2SkQHV3Wgr67h0WThMp3kxqMYrCY3d608cwRIgfssT/DyZMY3FyCYyGF13cRNypW9lX22&#10;g7iXiK1+pH6uYVRPtqszPKkyedFM1kXsbZrhVtRNX6esWDU8t8556/eb/I8LnAYAYu1sMSai2OSL&#10;FxO8PCMiL3q4wDz9mcceD0yNcrno7DOfITp67JifG5xM0Nc7bwoij5FoSlE+MpFH84YVOVPkn7OK&#10;ofJqsRODKJhFQHVWwOzhNHnLIdrDOr1roO3FgWnGr/sIVH0VsnW/SiiS/hskPUPYudpipvYAKeN9&#10;QPlivgzet2snlai3JJp9vQLcW+a3GQNbH4A7Y0YheugBLTMn9r1t8P1iokHLrP3KAov0c683F6gM&#10;HleTR0+D3+uyRp00zWLRyYeVtF29H14hshq0V8e5HwMG7XvrJ820qKOaAyzV15A6mtx4Wr8PqgIS&#10;p88stf7j/anBh9X1YR8GPgN7Xq/zISjjnm/mop9rZMBXKfDrcUYf7nVzQU9ayFqr9nXJiYfK9Iul&#10;Q8voYjOYSSj1/hggJxnNWqbtccAkiw+TEReohIGNsLtxmbHEhuSOjvu2xIsD8c+gINMhRfUNKqyT&#10;aH2usFdNXdjFNV5l9XrnVctFeHG3sCImMEkn+1xaCQXbbv49CUqR2bqJmC5mI5EtSbpQVKyybJcL&#10;lnbmIQKcEjlgYMIHkSZYHy133Slhydn7A3HWqy03HdRTyqbfeIMTcZZV7Co4BRMv/75nTPF5tD/K&#10;L80EhmIfA2/yxbqvq/4WK+SFjwLMqzHNIlpEbLYq4ahO9KFJ9usjB5E9fdzVpoDdDLO0/Bf2YADg&#10;i2cSxbSKNHECemZGfqX6QFtOaImIDJC7kNtU9wsx75ZM7kLGu/U8q1J7ZfVvlHes1hMWsNkbPsaN&#10;J5UHkjYlUTm0NqQ18DfQk9vj3LTlGwSRI8ihruxf2VCa9fdNkSGhWQWThGPlPSu5pgUiVhnslXMX&#10;hSa63bCwGuSNMLKiT69rS4v5vcrmr+BZVSPyrOkgarxpZdTk1A6vuCSnKca7KPewsRgAi1RoMdBN&#10;pntAYqSR9Ek5F2aDQTR7oIw1yP1A/c+LToMNp+7KmATnGLj13lENZpE1KmvVu3eVJjIpmaYxvXuy&#10;c5TpOxlSZ2V8j1hDtJhjLTDvg8RHTLURHJ4bsfmA1UmxxsSjzdJejxuJcFZ5Y+VXg7al1XxN3gTT&#10;ZLD9jDR6vd5xqwJ0c+JHbkJ+hSUxm9bKEexso/DrG6YwmIIyOshlertRohHp9j1SkK0k3dUOYxTs&#10;VsbHo6LKbsw4XVlnv7sRy/l/PbHBm3NaIzw6oCsFZyUmWOsLwG5Uzet0Nh6sjtr60x8xu2aGg3AJ&#10;RL26zskyWcUZOPS8KWQWvt49twoZc2+jAW1uaAJugHoqYfFaEuApZOCa664Qlwzbis4KgFlbVf+y&#10;ZoaP83CO7wwWuQwaVQFzfQ/0/lxtBljsx5XpM31elc8KnsP0W5lJQbTkdUyEtCaoNAnVDC7f+HTN&#10;3BPNntKjxm2PgH5mAYxNb74ORvVcw8hDJ3lDUysbBKPooz5vnAtziTi1q6mQlypzxozYYefI2TUP&#10;pewqmOZpnkbSflWQZkWm7ZEcb7UpsPo9L49FvNaAeHSydDU/XX2/iq+Jdzbk9xTBJ4pQnFad4GFG&#10;Nlslfq0+B89Ho5mXYgTMn5/Df9/1+nNlnwlJs2KDcZXZuFrLVZ4Bz0e8pktEXAzzdjTyITgaz9wj&#10;xJq+m+z8nGla7/PtRG7Mnrxl8Fpul+8t5GMOTj4/daUmb4sqgO5plutnxIlEV2rsmkQPlTXbG4nV&#10;wtEqJDwvfnpTQN55WsVaLBynkpuLe4W+XGcu1Uy932MCwa3+gfg+WHW8N5k7xQYY1tueUkfVENZ6&#10;DZcQzc4DHiSkX8bwaoJE6hx1PaDk2NBpyk17AXzp9OyeX6kll/Mw/XOcPOU0OS39eyghYXUp1CXm&#10;vTvarDcPUliAmwkGQLrRvUDbwPtWPF9hS+tTU7uMtwJPAxzS2BHS6/U290ryh7x2T55Xbhpaaz5U&#10;ACn5fLWsSI21Y8vDcNYhTtJGqe5qaaNDQevTD2P1ruvHjz4/WlxF7C7z8CMwwIJc5kcaS68VrRYI&#10;nu2TChPNOyg9M0zvQL3SmKkUFPHYKZR8J6LGgRzJ5UUB+0wgN7F2rnfZSoyBSgUwWzZeclOaleI/&#10;8xeJCoto7LnCFlxvADa9bnvkvtU10TViMYKNtxgAoJZ70izwaQT0ATAnOhezgsEqnldylytJnv45&#10;Ddi7ifdUUavxUcjADlR7HgFgh32Hc9wdu4yaZJwie77BOoU16RG552dG///ng8wsNLSxditINphN&#10;pkRcTJvZOHkUaJDl2lnMztSKmZZI+2nG46k2KcSNKL1ipALG2DHdfkU5juwDC5E/kg5uFY11YmxN&#10;rAJJxfypwoD3zguPYVeJiXNuVpNpW/G26tdHXCt4DRwyYw7VJnJjIB4FE5jfA30/xN/FGsDJfFsS&#10;kWzZKSrW2lcB/Ktn6zgXZ0AAEWeQFD6uyeX+Ljj1LpNhqNSYV/94+YLX9JjOZJw/A9e59mKa/nl7&#10;+lZKO3p3Y7JzgqGfrWO+vFU+gN/2suWVYk4J8I4L1QDr3LfOm0AFMUE7W1mhaXienVWRQW3mPZbV&#10;gCvvP03xLOpz82ZCBdisTEdUa9mKJE40FZs1UWo1vn8uWBPb3K9hWdrkohqFdRHEMMRISmr1mrz7&#10;ZTWxdB1vxacstnuynTo/qHqepp5/1OSAar4Z2T6uyNZpqVIoSKlGvhReDbt6tpXB+3HxLBVXXdfu&#10;Wg/kJgERgG8ZtFQ3uVxwVV0jyR7mxRmvB/UGmEFfz0RnPoo23Ka3t4LbNLLRR9cHkIZE5qiG1NEm&#10;B2yRQIKuhDSjLKiRC4cbFcdtURTaDSTmwP2cxmC5WInBaanvZrOYtIFkW2uzxAFPLrjG5hVjRbsB&#10;o4FObiboHFmTlt1a93LcOyz/fIS3RMJ1euTfZroTWEwSRFgC8COvjVqzhftsoF3oOc+0fS49lTSz&#10;6ua4wqURfJkMyc7kkmNSxxmBkIZWs4f8IgL0iRjonUQR+1tcE7BNNlWkNZY/vkkVFWsVbc4V4MOT&#10;EUr3nK1yIkyPELZ8pNWq8sS5zW+y9Iix4nzb9yMuU7jWM9ZllKRHDcSoiF/xVYn0Px9ZW/z1zHyB&#10;/UtgKDC0bvVe16CgbGaTmhwn5xlrqJePY7f9L/V8K5j50JFG1ZyNi40qMywtTNjFxL6FBJyqKFYu&#10;1zdlkgXHVIQCc1S85WZ56Axy5wVE+5rParQm0GQzjZ8h8ext07JucZtQxgJAlEwgUrJhkyQQDy2L&#10;EkqAea7jAMXEz50kpu/KHwCJOou1loiN58z1TlcN2n3A3TqDdnWP0C1cEbSRJOV5mdfbYYQsRDy8&#10;H5SUBakz2/18jtZu1+MF5k/BcgbSsmDTW+GcDJOUwLNzSxrEohZzlQRDa/IIS2iieWuKXNjIX8Gf&#10;Yq3EhhVmr9ccwW7Qi/N+Oz9MdVIfK+9NFi4AIm5gj6dtfSDTakahb7/yeatAl5dbCHYq0Fwut8+g&#10;cpcGeHFwSZvb9rwADvZ8k2azDiQE2wTVnG5suQavM2Hk3+1XhM8JUvdN0pXUhgiAW18YXEKSZNvN&#10;9UqoNBxTbMdsDhjkLdK9JyaJWWCMV5uFHlh/GcD1ao2O7UBZy/2jgN7sOYWN9MLrWEBnxefwasMu&#10;ey528zxWFNCLjw+ISEwFjZpA5kpWrVjaG94eYrlpyxMiORnrfTNz3FWsigIMSvfb3LUGY49XvAFX&#10;vl+p5bzX8vZAJu9jNW2vTH4+LR+EzSyPdUNRBFYMF0QUBHkgjHSOo9F5Cd7PN0uoOKgDaNzcarKE&#10;vWjVTPOpwBXFUPvfwKyWF3U0BqkQdkDYVBfaq1jJBGoHe0wD+AhaKUIUqgguMGrresVGsnPxOgrP&#10;BhId6wDdwFM9TGoGFiTupxxJHyAo9gYMCZajpcMuAxfAxxDttSGXYn4ZLASivRcU3MjTDxRaKkQ2&#10;KixJAito+ZI8vOmFE0vSv5fWs0L3R5Dw1HejdOQvYgn4YKME7kcDyGG5mIVZW/cb26sHs1auG1Ry&#10;GN71gAnK6gmhqTFBY2BQGsaS1I/f8Cw8uLcqDdd5nFN9At3Iippxc+M0SxRWE+jIiLQKLq5oq/Om&#10;CZd587adlrYhAtiBzFgfJ1cnDCFm07VMgNa7R3a2cZBW+hF4MiFuIvewcbSv0Z6NkXqj0F7xU0li&#10;o7jh+Ubwxa3a5WIfzGxPfYNZcc2IFRrI72qNKLykTkMpDvf7+ZsV74xsBTz2d+RvdKUhpnyjxNcs&#10;A05uQjvWP+tUEZ23EwVAIp8jDlOzBnowgy7U0mgn+OeZjtNk7qplwqC4d3iulE+1TXGLNfuI45H8&#10;+jrjGicgjo+ZS5DJ9MsOAfgMOOTHCjcLg4rsnaoCCXn7RTJm/WthU2dsyfNznNib8ecQT2Xx509G&#10;s2lj/NKdNa3QZCwTnJ4N573dNgncEpcltHYyM7gbAKMsuMf6b2i+LbPBGcW0H6ZpxMog4mKyxMBd&#10;GFPcUiaMrcm2RwlhJzpBX6uBhgKsbs/x2Pp3oBO0RNz6vRvNMIBpGOeU5gIFiauWGsMTyZVX8c6W&#10;bGp32YSdeJKHoiGWNghYrJsUunBuH+nGnGyEjF/aQJpzWzmsrKvzRognQ1GpE7ukBMhept4ocx3B&#10;sRFQU3bY5JF5u0h41hxNFhXouAyeus9e3kgsz++GswzURpBpINDe9+wALgcg2c4FBCnkQoYZe/bH&#10;kxTE2BXXfjYiFpHSxZfAPcGaBK0l75wZZVs1RSXPdUE8FmC99mg0AVyZSI0kPTwDYa/m2bbN1M3P&#10;ri0DSqvXXJcnJvcz9tdlzSpXFkhZoplOX2jLi6NhDpvhA9VJqGFwMvJaupBrV5RLTHlZ61xrsYnk&#10;594AJlzPxGeI5gYAfKxMZ3RvI9mr6nls+dmseGB9GHjfDha5UFEhtnm3PHO5rvxsRT5h0gDjI7No&#10;g2AW07s6Ijhrghv6gVhgJfascW4yDICHFedAapSbDHY2qNE4dI6GmfXnB0PJLJ8Pwxk4tUEeNAHR&#10;lc6y18WsgH/yGsf9nLuGXPc5OsyJsfhjPdyl7YdzJ7O9hGx4kQvHe+vOBuUtdvscFD09Wm9/a9Nh&#10;PfWRARByv5HZMGvZbKXbHXVX4+dkmSnb5qbRmCGXgJq797Pcht/8giAeBR1lMLptvHOAMlG2tNnJ&#10;Ap2cZo+9b9Y75N7IYTU5ic6frHGQnT1tP3o/H8ZE/dlgnAtlxjLCbDgoYoOXOFmNRupgvuVBshbD&#10;MExuvDgeFVur8b8C0ltnRWVUOGpohH+fGg2gGsdz8xbPRtoEIIIzQaZCk0iqydd+1n1jcqUB7CIp&#10;apouNXCUVF6dOy1BSLdv1hobjUql2M1yWkm+vsdGj84MT9qGAIWZK9+XosFHAwA9wNGBLSPOJrJC&#10;Co0344hU+8BgeAKYn49YzEI1NmWZG4v4HJhUmvmCmk6gNlEGc9GoZSCIdKPafiq2rFT2BYCd9oPp&#10;rN+PyzuonHOSdgI8QLU2TaGb8YBwcndgfHKUTTjZn5X5BDLAnEF6fT2w+73TPhi6hILJS0JoaeTG&#10;28bOBkYq3mkH2nfoswTbWP+9mdBkrU4mMaoPIklY589sZ0tjH7FuO+sg5DkZZyWTzkuOKQzA0TBp&#10;DTpkTSpikoF0NrO2bQPcNjCGrwGnPJ3SKa8VAHDVdF0DSMvjjcQnI+S0fY+bGkxlSPBowNGc97W6&#10;HAe0k+UQlc+bNUCEDjXCHEuoIju1Cy1pc1JI1cFiLTfZoHbeoOFJRMnJxrtx3KQYvRpQ1a4anDZw&#10;nTnKrAFlWQNL1iOj1qnk/6haaW3PYgHq8+qBqsRtJaepkNoQcWqIYQDu3u/3lOiaYWmZnJDn/RfJ&#10;W69M1Wbegx5weiV/RJTrxKyF+7RSFGdomItWQBajHlvFf1LsiE2eYoDrRWs/e8ZWc01L3y0cJVN+&#10;YxO+QPitEtZqrUcneyPSWCSvlRnORz+zeg+XwXuuk6QDMTfOiBIQ0yRl392AZ4Ef+UOoFIi21ITW&#10;V/dBw2JywUZ0+Zh11iMJdU958XNB/mTC5i6Mbcxa2vWNMksm2QwJz7Qw23DV5C5apx57NDPcjAGk&#10;mg7tFQBz33fAbTMkGKKEC0UTZuwzPYJPUJEnqhg8QZCQSOC6aoCJwf6XAAYHvj3gt2YqNDewVqQh&#10;rNe0YmC1cKsClOY1ZoBpGhsofA8IEqaooI2A1SoAWNFIzNZnJRmwYoJ3uFeMya/oIF4Bzyt6lZMe&#10;9x/wJ7tPFZA9Y0YtA8UX7n8VuM9yIi2rohsqPNeKKgddmPj5BEx67zMQApOfki0j6Mf3SmEYFSg6&#10;XVv1tvFk1KR+Li/05N1Fo+gYMTD6uwHrRQU8k3EYkxUnJNFA63O8fgMcRQ0DNykcSjuaNbzxo9+7&#10;n4dgMxgzxlX0c5E+tH1uDXkV/jlJaSWR0eDxy8ZZv91lGe4k8wjgGtCaEaaK55NgQAKVo8mLglvZ&#10;6XW6q3GTHpsn5vtgrze0gA92bKckRpffITJLoaNoxiGpxWqjnkPRgPL67iHs4xuop2KYZEqX+kD2&#10;rJreNwfvOYhH5wSpMRmzNUYfax7gtOclRxK1bhn/WeQ1yPG1fSfYiWDf73B/v8N9PxoSBAi4zWbQ&#10;NGt6FH3IauP52Znl1TGedK1Vc1dqj/4sIQcubfYsGbXoHE8jmaaV+tWa1GuTRRaxbgUImiYwjFzL&#10;jZtn44mcGqUyCWpYHLjnKsYAhruWqtdlvZ+eOnUnKHoknD3MzPyZESbReSKVes7Tsb4y1btSX6zk&#10;yHrKnU/zRsBjNT/2auGorq3KB1WlWSrPasUrC0QOQ2Fs8t6rTxdArqDgNUkiSVgrhlW8EzUBhNiY&#10;1MrerNYsI2aC6303N6LWAHRtMFwRWvBw4kdAeS9eV2qZbL+INXXBd+1pIXKIUQzrA1smUlmRWrkx&#10;UaEQGTXG2tP65vPkFJc6+KWAzHSggSpdOpynE7XWKNDErPLAMG+MCrH+eeaEyx9LyoAz7xnnjO16&#10;p/KKIWX2fL0OszVaFwH71SBZARynRlFnrrDEhYyOi4AkyHmOswi3lpZaLSwy4FkX7StAmTAxG1V/&#10;qWETyW1kBckVcHJ1PVfi0aqJWAcHHODOYoH710flfbkCzFb1zT1dxeg5r47UWcleBE5azYaV/b76&#10;nKPkuGrIdQX4rrCqVgwSV8H2SFOzAvJyo6YV4L4y7VGVirEMn7mnzZjIn31wuBeJVaSlTasOAA4m&#10;zTzJURk/hxRIivZiem9oBs7X5LPmqSZr0sTyETnAkaapa09O6SlmrokufAqkFkKpUSkIHWTkdIxA&#10;QXpkUyvt4QlI78rcTUkREIICQuly7LKf5+wNND1LMRJA5pQaGpIKc6fHSMhhNsvUjbHGDCeGbO+4&#10;dSY90QDWiRNhaPY1ACU1yWVzhAI1Y98TcrnS+T6YZ+wp19Hq+g0QtvPfhAcTvsnyAZeBgsHy0Cdd&#10;AAAgAElEQVR+1wsHN4SNfe7zi4BbA2+ZlCpn6wom7fnPNgB8CdgPxj2vedrP87U9XgOEFGQD2zf2&#10;ewcovLGpa/WaZPtC8bW/E8H9foe3tzf47ddf4edffoWvr69w399ho+3YQ2oh2h5U9XOtelZ6YP2V&#10;fHBVxzsiTUV1u/zeDmPi2mq80fK98fImH+Txp2UrYBsWQcUIDKNA7Dz0xpNdTjPvqJqRDskqCBtK&#10;mTdRBDyLBqxGZUi1WdEUJpH3bQh+ml4mlRq82jCJGiFX6vsVgleljrIaRqsGsB6A7xHMMsyk6kW1&#10;kjt7a9klR4EPKGdxcvL8RP8atRRP9FmzmiAjQ4v8h2TlABcNeWsS02vr2Vtj+YQ0Mg8P6HJ+2d6L&#10;1nR2vS0Xtup3j1Ts4QHRfrlaa6+D90RC98zd/EAAO9Ok5IAzzQ7HUfcjAqKzIBUxwMSyQK0pHeur&#10;r7ImpxHrBUkhia/iVJNMPJ8AFCVDdxFYQr3ShWy/p2VmouBqbTJ5n+VreoaPVtC2PtcVMOWK8YwH&#10;3tn3QALSV5LQ6Flaki1ogNcQXicH9OfkWRvWZs2WqyyGUfTUjXGm1yamy43z5qswnTPQc9YuzgHm&#10;agOyuh6qyYsHtoqxcnMtU+E5xexp/SwrAL732fmYaHRgr7KgV59b1CysJGkroLnXjLxq0BolaZXG&#10;RwUoqH6vkmitTE949+sRnccKw7valJnOwRarVdHav6a2ImeSEpwiA0rCZH5fchsNXnGzohVbiRNV&#10;8CicjAKYzGGzteMxzjRgr6cH0TDHbPFullqsNTGy73l5m21QR6bK2VgINAuvNcmTHTrrHnEbxBvW&#10;zLG8c1bOJ73evOfZDLhbsWM1Arm0G/cPET9rnFk4GXUe7Om5MTYX5CIHZanV8fu7lCCCUWESSINf&#10;od9qEneGOnhPVQ79Fzbmj93MEM57NjgabaoXxb0EJpm2IQKe/lEDBqMJGO/KHdtgv/N1J/LY7WDS&#10;btttfKDteJ8u8dZfcxvXIdbxiNfb1pi5W/95/k9jlyIC4G2D7baJ1xvs01MGCgFut9t5jQNcb/mg&#10;zBXV5ASed7w/NwLad7jf7/D19RV++ukn+J//+Rv88x//gN9++x3e7+9wow1utycYk9XcO6tuip7l&#10;kRGxKTPAq+QhlckACwj38tDo6zK+6diZs1WrzY3snBhs74YJrE/xCdn6gk71dE41n4rteg2AvARc&#10;/LNSZ3lfq9YiE8lK30lrMMsjGiJIcH/fgbZt7Oeg1rBMZ0uN9EVg9CqwH2FjUT298l7ZPqnWDCs5&#10;fdRY8jCdR55JlRDoTUVyTXxieXm2x70apCIBlHmyifciMp1zqvdnBYMQDXNC0fOUkp8kfUBQxtfa&#10;e3OzdRiThlksLdYblRq4Mol2pSb0fu/DDWvHeGjs5M2nO4WpF4Eyk41BgcZ+8YAaq/haD4x8TG9R&#10;s6nQpdXJIWfc6EUeJlyGhA+B0n8MAG1diFTG7a+AiJUgZiV8XKbFSwavLPKYVeMDtxXQr/pz0eFU&#10;CR4VYGIGBpgxks4qIXs/jBEIBxQs74MEcK7Kp1SKEm6u1xhlFeAvOlzlc7xmkOqtoWh9VLW/vTWf&#10;Ga6kVQn6ia9MiLyksT5pUDU7ray5SkGaNZ0y9ot3TSsjnRX92koxsMLYWxkx7PIESl+zEgf9NRNL&#10;Ka0C+I+O7K6eedVrWJ36Ejo5bEu5ZvEAE2nBer6SWY7me8agA3SKT3bLqr4Qeq9msljDK9T3QcrO&#10;TKvZoCUcqs959rQx3RwdYD+XxtJylPxZ0CQPo+mScxAnqYvSX0MbCg4pw900o5eTfnGMihifG5dQ&#10;cZ7Tfid2HVu/3n3fB+sSh956fyYD9xbmoUqAZ+i7b+31EbgR8EgjcDLf3LaNWawyJjlLPXqbQulr&#10;Dxb6cR82Lq2JQ+YPsIHh29SkOL69nZ99gxveYNskYL0xlvvwTTkA9QaYj6YAncD9uMam674JXe5x&#10;vzc8vg/n88EbAt5ucDvfH3HrTH7kzPf+eYA1DrbxnPvnR2FqLK4LkXlJy+YNAmPno/xZD7gR+4PO&#10;CYizSUT7DjsRvL+9w5cvX+D5+Rm2DeFvf/s7/PrLL3C/3wEA4Xa7gfRAojR3WAGhq01m78y/OlmX&#10;1SurkoN+fJ71pLPc2Wt2VvMCgXGU/JkchvnFRozIeQhNjy6L2GiuJWPNLcm1BFO0lpnpKvnINJ7X&#10;d9EBRrXEmVjT3Yz6PM9YgCfwyYReHhIRSTWRKCIZrt5/b6LYOlMfkWNcWeOV5pyXh1WIWplCwVVi&#10;pbzG8xntUuYMEVMkTJraQhgnrtQgWV2YN36RuV3V6sZVQjQpZkv3BkAQmvuqjSn9Rdl3yHj2tt+Q&#10;ZCpj3oFZIkdWGlcZ+fhK7X6VBLYM3vPaIOu4YXBIExHANt8ETxMo7IK55gW50Yk8DtDt7mda+xkQ&#10;4VRS4derAEwG6HnPqBoIq7IhVwOqLn45SynSlP+QziFrElns4Qy8qwL8GliP1ks2GuX9njxg1bLi&#10;HU9ev3rSVir46sFGbL6GSfezCn6mOWTSOPDXKCtyFR0l6vpHScpH/1lhakfyYRXQKtZQLSSdlAGS&#10;IIyc51SoohV2rZisJqg61VkBYjOvhquAcKVR5zUNq+ywRxgXXkPLK5Cz5oUnSWebg4MAayx5Dc1G&#10;vgpQVHRKK1MXkWH3UuFGlp1mMmqrRuZtzwma4gwxFoQLPgiCg7yWqxNkVmGU/SwqI86syFvJeSzp&#10;JLvZw4F6hEN+BBVgJ+97ZSqrUlBZpJYBNHvTeN4aH/rlQ/ZSNnEIBsNayPMEAE772ZZb8brAEqqA&#10;nQ5DU/V63PAb6BB9afIsNzxA0uM6926CebDLuXynA/CdnwNx+AVgB5tReH00kHo0sPcOJt+22wGA&#10;n2zxdk87IL9JiRh+L7fbANcb0M7Z7nAC+9gA+dvGQGgckkMngL7dNrhtT3A7wfZbB+9vB3jepWK2&#10;GQAHuzjGUydf6L83QH3SYN4GsH/b2H3B2SgQUZh88oZK31sifWAtu/6sEfSqcsFyJ/UQDGBkUlcd&#10;vN8Abm3Sg+BGBLfbU29WABzr/H6/w9ffv4reqxeXMNETj86kFdk9D1Tz8t9HCFLR+35U3n8lt87Y&#10;lPp99we0zrnMU7+nAGuTxzgDgxXzw3md2/V+hWUt42cdeGpxw2raT+9PtWfoSfe595OaseVhPEpY&#10;r71WG1KVZ/LIdH+FfV65b1eadZ6MbDV35jGwmvtcyR31e8bTn8DHD+3nNPmjGHUMa85HMa8quevF&#10;qIpfWlpDGOvPqy8jsg0muLBlTQWWQXDbl/0cL+LO/L0QTImyCl5XicU5WYcuxw0rx1/xL7wE3guG&#10;BAvS04eYDKUUUFt0J446mrmOVMyc9Td+/BAz53qpvVYJLrNszJwIQSC3Isda2/f2ndjrkRpDJNGw&#10;EPIqqwCYGUxQFZU6frRr3Rnjfny9Ml6a6eyt611ROfHTzaHZVEn+nNa2zQxrMzDSupeNjcavh1jw&#10;RhPXRhPQpBOdbxNRSNIwhPgIlMHkrzBeMEnAeNGv15WUXyEFyisGJCkRIUs2i20LgnlEVz+/ASCu&#10;A/NR0VM9BKqa4ks+CaDYa8xJvmtsI/9dCQZGchBywmhm/674JHBdUQ+El3ESwGMJE5CQrR6sSl+3&#10;flqNffmROaZoZrM0K3eWNVFDQJHcxqOXcHhryksaV5q+EbDtZWhE+ozUZ8mhh8vZ5SvA/dWGSmWs&#10;mhtX67NggEJOY7B7gvNW6cw2IRbPGzAwdOo1iEVuFmyawFonmGYkqekaKR9DqYRY9Cw681toi0sp&#10;ix7Dm177NLWo2K4kGw20kwIM+VJDB1lGg+V+/HfbNtgQYCcNbICctGRgyGABs/tAkjfVGOWCkawk&#10;Y6g/HgX07DtAZ4MPUFTEiQaeggTj2wYUhqftzjNDURgZ5LHsHB1QPZ82e1DwvS2B/g0ZoE2nuI7K&#10;gw5GOALQwcKns264ta9PaxnFXmxszPY+t9ttSL6w7w3pFRSyn00D/tYA8o2D4nCA6bdxPcdnuvWv&#10;4wn8c3Y7gmKc49lUwHZtm1vYN6C+ry8hU7MpZjsogNyYGNEE4Lb2XW8ItP7jAABMvqeZhZ5rpjUw&#10;hhcx8Y5dN+rtPgAkYybp+gPANHTWm33vrw8AtItaiYUDgG2Dp+dn+O677wGI4O3tDd7e3uCnf/4E&#10;9/vepYesqWqRXyUggZ7wJCWZpvOwfiaw+2SBpx/ZKMhy3MjvpPIeFNQw89L0tac9AoJoJpHi+1xt&#10;RrPDsWMlUJV3lDkiOgC52wCHYbvuAVuiauI5x7lZemyEJG/T/jPcF5GvUy1d5vMSphw97b6pOt6z&#10;rO0BBcf9ETWyxq+YKTegx9K26kmphiBeb0+IBEy+sE2TWYSZav69Ynps1Q2R6kUO4PsAuDUFbunE&#10;X9FYj35lyKUF90EcFlmnLvbnzMxNs3puteFJXQOc72FwwXtdP7UcXBD2dH5AnNh5AvF8XXL5TgIg&#10;CBoqGNda4jWnhgCE97pC/l2RVLvCsncnFxIPzeqfNcNasQmczmXvcKEJVEpWxxojtwooZxIOPCZb&#10;xrarBgfiAbADgiZndOKVj0hKqOAvQWKiEyfJn16UdDa71dlSiQJg/HnKLM9ISgQVcE9AtJ3Xh2Bp&#10;3UddqRVzTitptbT2OfgQsrmnqQ4Ci5FoNZQqaWG+5mgCl1tR1p75Eb+JjRfKz4nRWhamaQMTGiZA&#10;ZDSeYmmgWkMEJkBZrjeLMSiBsbEPkB0vAAa2pT4vNyDEpMFmHJq0csji8njxSlzM2E8WQ5NLARDq&#10;QQXqkxbD+G1umMxNKnD2WZ60hLqtxMMoT8LPfxlA26hLZIJOU0uz2D3nTGWSy6ffS8MgEikuQh4x&#10;masA/dk47iNAd8WY144PWmecjEb3LM2UeShkTDHvjOCvoyWCoj16/M4uwOwRp4pJGRpTp33JnxrV&#10;Yg1RN9M83hvDcwMc8sA0rKXBBAXc66kIbtZaKy4B9l1N/NAwpBJgOvNJolOHGnvQHxfBpW+pa1WP&#10;e4VtA5I0ueN52w5S9102i9tz3PvtaDriGw1mbt//rUEKrQF+rinc5Hpjn2HrxsEHlDhySXYdG/bz&#10;fcigAHSh5EnGZnPJJF3K5HYT8aBJnQBjjvJGkcyljmvccOuxVzdZG0t6aJbzHO6QIjnAe2CmpQ0Q&#10;vx2scmwAewOmCYwy5ATGb3Dbbl3qpe8rrqEOJxC+HQz+g7V+O4F6HN/bbnB7unWWf6tr+lkIrCGz&#10;cf119V8Opm8oGfS9KN0AcJPdZxGj2fml2CNDDodPhJCSDoTO1p9zKgqYi6xp1U5d0fjXJsp205wM&#10;xI6UnGi7qUjIwCx2O9j77ETHujPPrLFmd5B+Ca3xAhhIsjKtJdJNs3PPPL8AfPftd/DXv/wZXr9+&#10;hffXV/j551+AaIcNN9gNMIkYdVA0yFwJPlRkEYKzP2fm4Ag8Ji5qtqfeSGtgWtkgtTKFJPupAIRC&#10;/AoLfith7dj2Gqmatxl6n/uLSDr/CXCGwVpiX6gGa9isAOUHMo1S46TLPzVOGWRmpR5D/ItYXSRJ&#10;WpjVHKw1jYROo25MTlmsfNEv17lyL0Z4szAiRioiUscxSbCpeWTEblausAsauVZ7VSsXFKhAXwO6&#10;mhhTaq4XAVnRUTbOCXLZmSrgGzXOMgJkVTonahRa7/MIiOl9NtdbEbGcq3pNokrd5d2vqrHqmpfj&#10;QWwCNjGZ1TvW5B0nTm66xjUwPhL1CeqU/vjO7nk2geu/2OWJMDYZXpGujtai591Y9ZZLr4FLMToI&#10;wGqzfAG8513J6ogAB8WYLIez0VfkSfLEI9BMdU05ayCE3bTgnd+RaUoTaDU2CnysjljxrQPqNoHF&#10;tkFaG/O9GSCrLNqjZoElS5KPT6FrOCTN3YiBreOzVA4fjz1SWfQ2C0ECEGuayp7ZLqra6zHnbWv9&#10;xnGEKwLDAC34rFcGYoHseEqSoi+L5Y0WeQGK/wyftNH6u3IETxA82HqbNUYJpIzQlChQ5w+OohTy&#10;e2s9/1Vg9cpYo1UMVYH7shY3u8G2QwklAKhu1oHa74UCxmsCNXCAZpaZBD4tANhqno1xC9QAqgFy&#10;C1kJQ1taM2xlwQ7aSzotNLP7ssJeW5kiywD/CBxfGRfknZjWjNZrbTSMJHCMTLoLcUsBiOzvGOQk&#10;rt73lMLK69LncmRYNUBm6IB8188WARAEgECNLQOxIfHMNHcSSIfmwlqjZVkDzxSX9kM/GoGGxEoD&#10;24kxzbcmO00DeBfkNjKeAXat6xGDmuY2niDxLsw8m9wKAoLNalXdOMU274B7A6EBhEZ3JnGIbQ3j&#10;KKDmWInT1JKQMuE/y1ARxNuQrDkBTyA4gekNbl3SZcSt1mAgxL6uwvPtJGFoYk6TctmeNni6PcHt&#10;6SaKxX6/ugzPuG8NuL+d/zw9PcPzy/EaiGMdbtwgtTVVmPxNf0Zicowx3Lch67IJo1am677dug78&#10;TNAw4qMB2plsv4mQsbn+W0QS1NOrEkFKZknO2y7yF4QIPCTV2rbyTZRn2nDv4whkkKfKiUmBbSJN&#10;HgWcyUzqXuy4y7yV+CchlsdICQDaEWDjEh5y/LIzGY8gC0R4Nud2Me389PwE3333HfzlL/8Nr1+/&#10;wv3+Dq+vr8caozFNNp2jwAkxtswaTlJl0KfPZC2bJBULYP1qMz8jSlln0rIsLCOWeKn45Ou+YE5v&#10;Sc+0/HKfptQor2lwnoLjgFjFew29FjuC8J8K839w9KN1rdN74ex+B7X2wC/sKT5UtSZKFoKMAmh3&#10;9wggrVcTNH0QSbvag2oOgCFtTGan0c6x0QN2UZA3iYL9Kcba1bGgTI7I2WdhPQe2D2K1xqiy/T0g&#10;NPt6BfNZmTooRj5Ys4BYn4w2J16MuJOZoZbjMJDTJK+Dww3Mb9KMSPNSJ70WnX3a1yxB4rlJouaQ&#10;jHvVwC/411Uk5SqyOpEU6jKArybwkOzYvPrn6dLSj0bTrezSTFjXkoZ1KZUIipsZ5xEAkT1wT8+z&#10;d4540OJdMX2CAiQyNNbnQtWYQAeI8O5DPTGzzGr09+LwwadW8aEAWutGFsBKB5CMk2hP0sUylbum&#10;B5xrcdnBZtK3BEqbIBF4RbYWyuVDPAKxLaDD6kJ7uu+VBCY8yBEKwfq6Dl1m7PNIZzeSNbHWSARo&#10;zsXFPALpT6bQNMaomzHea/jeJjgxV2bjRFb8ByAuwqSmsTjxgJM5nh4zRLimYRc1WSIW22qSYZmG&#10;Z8lotajPWA485s5AfDypkSXjUZK4ahC+kvTmnxevvaYo4kgW2sUGqf/S6LTk5BTgPGUGRmPCjkEi&#10;1tAA15Dg0CzfbvD89HRqzR+NiL6NNxANMzqnGs5WLzNQPhnHwEzpGAB9fICty7BwxjQvCsbXdVMF&#10;Z9mXQwg8XKdDt1w3+GSrRXv+NCZ6uwlcTqcxz/nnkED+xkagj9dtbPKWixyx+NRrv21wux0g/pAZ&#10;RyHf0kxSeWNUqA6p4qrJw+BpYrrdti4TM6RhGMOUSMlEceb9MDs9APym+z4Y3l37vMmn8K9zxrpo&#10;VmFv6gBbY8h19lo82oYsIZEBPIPNqBxMbRIQuzwP9f7dWcNJx3I5Rj6rwOwa2QNuwIpsLe9J/CIH&#10;vLeWOpFBe+iNuABosPIPJm3B89bxfGChSUuyicGadb2hsW9qigkmtv94Hufl7YNpiAcaC8+fXuCH&#10;H3+E379+hbe3r/Dzf/4D9/c7vL7f4Y678IjQDUItg5LlnKNuwrTWWq07wuZyUptXcgD+mrY0Jpj1&#10;pSi7EH3wt3CNVu1q5VgczCKaxR+qAKcEt4cUpZuHMPKMm2Mz8McC/yoa0FbM0v43YY3KuBdkePGg&#10;AQIJOTtDbtJKM6Iawf1c7P+R7B2i6yD0NM5h9i2Yn5kFoJKa1pGkHzSwe++jUAL1ZezjK1MzESYW&#10;TXWv6Iiv1kSZhGyGD6bXQCKy2LjXdP5fB/yr96aCe4p7QJA2SXrG0YB65VlkNpd4iOr5kT2xHsUj&#10;Mf3Wd5iU7vGJDjXD6ehcyWrTK6bseR2GpkIhAV1aM5fB+yx5WpE1WemcVDWl9AaMgCj9e9pkq7oh&#10;ST+irm1I85hIYnbiA8gx8FcxubwaQKIAvwJEu+MzwWesjlxW2MyWjFHoH4S6OUKiELCA2aixgIBT&#10;0oJgFPnO862M8kSu75U14D3TTDvM++wV45vo2eXmtHacpwJ74tH+51XjnasHdmZOS0TTiGcmT1Pb&#10;6zNbYUiQEQDYe9WLpxXAedo3AIJ1tHofRZpAUz20nHxNBUAykjeAC1wmynnFZVaEV0zN25pZMa/N&#10;NCwr8ZePoOLCmP+4Dzg1gatmUOt7m0wGJUDe5GiAohWPvPtqvw6Ab1qbNMMnfG02gpvMydFnjFkT&#10;Y9F9HJ/rAHKfn17g08sLfP70Ai8vL0fMYvuigfdH9U1NkRqOauE2GNq3Uwsdzxi0nd/ftmEi2qRM&#10;kGmQW1430/SC9BQamvsnYNyLDxg65WqdITrJIvqFDjUN8A7eUwfVJXjPpxcRNrwB4AE27fcdCOgw&#10;VL1tpyQP09jv2uznPxy8bz46XT/9XFvtWtEGD7t0S3sNZfQ6zN7ktILOoMfTUDIG6n7qPEw2E1AB&#10;8RrwxjEhO40zMsRnJyDcZ6Cng08JaeAUOOJ6x0SyQ8bl52laILIpTJOueztnT5lMtdDE0KWH2qlG&#10;4ySuqGU1MMnniOJY453fNMb+zfhXyPvH3y0fHpQyf20t8/vG5IGmdiduTGnnNMXcELbnJ/j0zTfw&#10;448/wtvX3+GGCL/+8gu8338bpshefhukAkS6TsGHyB6VXNSrF7KzOdZx98H5ScKRHLY44XSvVs/x&#10;jMFrPSfrnKy8q71+cxAODdkLcR2nfJzXZPkIlnQJlEobJeTWYFfqkDWgrPYz1lrI2PXVtWZOUfD3&#10;Jz8aS8ISgvR1W9VCx3AvrNQ6Ga5SZddXgdL2c5z8Va2XfemuBJNkPkcmPkU5ZzpqmlypPbzX0c2y&#10;brQO65jZVFuKxj9TTCEtC5bHH7dOXcSGq/hxRkSt4FErygDpevb5vo5n3wcb1lYOiIo7cmRKsWKY&#10;44EHWUHsbYQqg9A1nCDfXGbF7M9771WjkgrovXIgrjZcKhIqq4fyakc33vSka4Zk7Q15h8p69NeM&#10;wexprDtrESXJswZRrtzvTHMy61pHzP3qM7bY2ZW1b8vIZNIdCHiRuCTXI0wSUF7suWL2mV2D1+G2&#10;uumrciuWRJSWCKjcwChJXAFW22fd0qRwBpTIMeXUUkwCIFHvqw/iTB82fLZYG3Ov3K+qvv3qORAV&#10;utnYeb0BMIMTVaBHAuIze+5K0uxPfhxxP26W2mtu36W5fKWgtfbYuOdrMgVXwBzv+YTAmwPiUNeD&#10;37uMyqfPn+C7776FH3/4Hr798gU+f/4Mz89Pg619Ar9DkuPwEzju4e0E77dGDG/cuAOE226A2/kz&#10;jJG+4SZkZrhUzADgWydvomJIFn3TmNegKOqbh7NanWIk0/T7xNY0zkpbvJEAu9J93qCp4QObatET&#10;ANIMkVMoWTPgBO4BNznthLMsgtUk4kzvw/9zF9cPjJU+DJcnFXZmvHnIStK0OM/GTdsLO2Ond0kj&#10;DokPSQlZsJ93ZR/THEyjpQPSxHmQCrw3/YNw3gvjk6IAjVEBgx1E7/mhd+LS0IgGEGdkN0xoTQOk&#10;abhgfBYY5rEilskKFEEOu6M6TMlg3We1xNXpJr+h7EMExKf02tJHhMkqDZlU5Hlmb3hjEm6n8wQR&#10;PL88w5dvv8CPP/4f2N/f4e3tDeCX3+bJFG2OmRrY2yQ0ofENcaM+OiceZcROk74GaaBSs2zKKNqM&#10;Kw+CvBVJv1CaEHwW9ypeEkmLeLKXXIJFE+A8vCNjK7vNgyLxMq7N5zr7Kl3KIjFadY6+AAowCU/G&#10;BKzd5+SmuRBZ7nOWfHChZrFSi0d4WlYrVHTqo71zRQnBWp9Rk7GCQ15iwJP/7Kj4/Cy5zZWYW7pu&#10;NslCrPEgzz1y4HLWoCCYvIwsYFlKZiEA1AhaLt6Aug7PSc2rPoq6Xq1iqxW/guUYFlT9VxqYZfB+&#10;dVN6B0g2+k8JU8ED7aus4vaz1nhG9HqlEXeC5U1Z0eiNAMGV7l1lcVeuNTMw8lgYXvcwYmBUGB25&#10;ma73wDxAMgfKUFMp1c7Un3tiEU+xlbrReQYAZhMZleYNAPSR0KrbeQSqW895mc2RmNdUNdzleDtO&#10;h4M0keRmZjE7Zi5Uzt9Hv6zORrwqIPqVGFEpeCPmyWy0HO2Fdj/tQvN2GiI+EhsJajHRD8Moxqwn&#10;kL6tgwbge9MnUCuSvFidmdWsNHlXtNwreywqXFcZUvnZg2yKKY8ZVqyxmq6Vxp/3vOavS9dhHUdq&#10;5/hsdmBJ0TTJO1t6hie5no56PIVQeVY89/eA++paM8/mDeH2dINvv/0W/vp//wp//etf4Ntvv8Dz&#10;yzNs200AXH08Bhk4eThFAsBt8IORS5NQB5wJFSsettnUEUzVW/m9Sd+TO8iierTcm0Of9YOt7QIM&#10;3CCsrRql/0nCxFQC07Rzr4Sty8AIvdCu/8sMQ0lbLZ6+BLgbd2RogwswH8guE6ld9672q9AtUwC7&#10;Mm7sGuRK01y9Ier72tjxE4gT74ODxe6cncAN0VlzABs5GIX8DA5B6XnPGgGMQDU/kGUpTYKB7FwW&#10;VJNHmQKxiV+pfc1Ba94kJJiX7DBIhtn7BWgZm/POowoAYwPDshkcxjzVvABlbHjcc3kScEbm4Qlx&#10;GHPgDeHTp8/wzbffwm+//gq4/QT7vneZqu2Ui8rqC5kDENO496bI682PDOzwvM2iWiKqzTPvJSsP&#10;5V4Vgi0JH6V3XccuZvCFhI9ZxIi1MAyE2pqO/UVqhBdPFqjSPKiA/LA4OSzOGw57F+rcbAI9Bmzz&#10;NRndkxIgZzQJMnwkAwLJ0Cpbzee896pOKXgNuqiGtWqGFTLNKsmtGvPI8atQFYmQo4geLGkAACAA&#10;SURBVLKvh1zPiaz2q5IS9T40Y+x+GLFbH4lLLcKU87IawfJ6EXng/LqecWzUyPEbuFTS5/d8Iasx&#10;Kzrnqo2wyjlZQxxzbKb6ekvM+wjoqWymrJu30pGq6vouF5gLbFDdlZez8SSmRzX4uTq+ZwXSR7o2&#10;1SbACovDSxK8hkx2yHkHUMWQsw6A2cWcmTToUWKEqZjM1k+A887v4QD2XmALky3IpxhWAdYMBFth&#10;zldjRBU09cxlOXAIxEACXEsgGiPXahpo74nMJPhqR7kap6qNQp894ze5NFYwmScGccvSxxalkjFq&#10;lmovMt1qoXNr6Wgant4EiZRZcj8jUJ2IzAIsfwa0LHmlmVlVKa0rBcxHFs4rAEEUvyuxq148y4Ui&#10;61fqoHreMFViaaixNc2wx3JzK31vij8nXTQ9jBpAeg3ebjf49PIC33//PfzpT3+CH3/8ET5/8wm2&#10;JybNIsyjZeP1uM0bAGwKMCbgWuwkzOKcQRdJunbM/WaAXdrf2Ey8/kNC+tvW7CZdgGH37JSgEez9&#10;OhGQgfHjYg+de1IFmTQV0+P8XfKsfR5mCsxZ5h0snMCbWZ5G30TU9xuAATekngUB6RXZGjEE2naU&#10;sc7obNjM4D8x81QHM5/2Ifd8ONbmAFNF8kfMSNQobtvkDSVgFQcH289vRlcCyRKrZs+2m/PSnJ+y&#10;BY+GPwvn9rcR/F0B3RtuXToKUBtO2lEkyk0jckKU53vGvpKYkQNFWbEt+O2o5RQ2GC7bANv2BE9P&#10;z7A9PXWz05ETkjBHzupqmSfh5J+FSk6j0lB9REJupab08vRIhsc10uw19XVD3iu6/SZhgXuWO+BR&#10;08k31y3CNKFf8X3KSB2VicsMN/BYzX4Nh6HkU1rf6fPLW0tQZzub8Zzq4LaZw7BzyQW3QeqMW0A2&#10;Lng90kQKZKfBojzSqkxRdq2roOUKvhepcjySj8rnFWBMQMf5qnmZ+nepjl3UFRlqWAsyX5jDTsWu&#10;fZHlcdhyAtcwmgP8yPxysv1NkwddDcPQJIK4Ds6aHut+qNeIz5cAe5yn62Rj7jp2WQbvPfdkr8tW&#10;Baati+YSGhU9Pu8wekSX/xLoYBSEmRbTKtAwa37qnxnavNpM7WpgXDbMSDZPJO+TdaSrgH/xky3c&#10;C6VVpxIxXnhyMHfbcBQUnOHYRq5pDrxRglsZ58lYPVcSoVW9zVD3v+CZUD0Y48NxXv/6eR5FGdeR&#10;vWoCiQy490bVanH1UgwSwu3EjPjqCf5qk4tPOCD6bMUoNqT6c4Fb3qybbDcU5qTNMREVrFTw9xxJ&#10;qSftMZB9drlGcFqnK2N8V/ejvsda/qCZ6wkzdrrKgBtrxJCQhYhZVGE+WM0emXBjkLTP5+jE+iNu&#10;qmsj4l6zxDq39d9RAasSYOQaln4udNUkrMT+grhJX5kOaprzn15e4JvPn+HT8/MBDt7vQ/YEUcmn&#10;HDrvQ7LkLGRxnzS5jwIFYUgM7Z2JfkyztYpnC8xFZajRTcDeTGBrgcS/UP0MdFb5eH0Ue06+6/iJ&#10;ZoqNoCReABijXIZ8UsQRbgILxvql/mIS7LCAwX6OnB4EiEE8EMLiAJ4Ga5ekMvJZBvGf78Ot/oZx&#10;HCEpn6Dxs+TEBd3Mre0FfsYjROPo5Oq9SzhYTyGM5zmMZd0SGiebWGbQLAt6vk62Nt65DeN12VRW&#10;eQIx21uCcxpjY4x06m8i60D7mVpxKyKi2LJ7szRAez5DVoQeOxONpzandTi0hlsn4zTI3glgVyxt&#10;NII/UTXXIvPsynLiCihQkUZdzTMq7GIPtNc+CNrM+KEa/YFmBCBOZthu/m7k3QgDUDNB4KhGwsGJ&#10;pUKT68rntMhdHl6CmdIA+iawPXbxaTKvxuO7vah9zRvj0WTdBOCDrOfrjQklXaX1rNVQsmiIo5Ry&#10;67kMN/ZtjZJV9QVmWv6IjOaqn4UVw2vvPefyiM7xCTXZnen/g+eKKp8IwWc06m/1zD2SpT19JAHE&#10;sCZG6E0GUbtO+QH19A6nyMHxd5qvQcjioWOyilMdhWwqlELfGzLrttVaJZrMKWOt5weIdPE9IL6e&#10;XwyfHSrgXR8K3mcAUBXcq7IwKvp8j7KIHwGzzI0vFTEvJg8ogthY4DNQ0Fg9M7AgzWKsBKkyRnfl&#10;/mmwq0lmtK9ruaJ9JzmK6rAJHx1ToSAtH8abe/i+IMaR1DsQOSNFDJcAqZEuA3Y7yFmZWmQlRVI5&#10;lVFWn62Rs1pXJmaiAyzSs1sxu60UONMCIWkUV90CJKYvZkbwvtMpXVCTkYqS+Wyf8kSV6NAYFlrH&#10;iwlZ1RiYj8E+5vJOkx70aIaAzdzsmYk0+CMB2uZanNH99fTyLYZ71nQc+9RrKkB5Cik7W609ZktA&#10;sIQFG7/HanEZgRSzJp9+lrah2dWmoPXa+vmOGGZXm0R5gw3Au+fea9LSqHKXBSHsCiK62VSTCJrz&#10;Bu8EtCWp1DTS1aLZ0DRut+t2u8GGCPf7Hd7eXgE3gBvdAG+nuezJsN77Hd5ZQXTeJ9R279hZsT2E&#10;0ACgsQPYKNlHbU/uhgY46MK8GbFuxgpQ8YdIgofaENX8f6WriqgwWF7gk5BjnyiGqIrJCUyddVJp&#10;AnHku3ZYmenCdqb47KvHiArE2hHWmvG9iPjvo7WaOfldyZsIkAyHMnFVt9QuvAGqhA8fCLUne8QT&#10;ZPreFuuTy7aAYnHZMWpnr7G5cUR+ZjTBKeEP0D/rbp7zOndelYWrgtajVyQbttE14ap3DihyB2No&#10;tnBDgLATwH2nozY7mcOozOCJbFNPLgVHJKcL7HrYzm+t2i6TIIlys0flMKOcvq4r3JpEUR6Epfy/&#10;6pswfQaA6XlY177fd3UqoDAttUh3kVRPW2ioY8QIFlP89O63h6t4a+Q6E3rIVGp2MK9WXEkcfhw3&#10;qTh2ZmfSn5rd2sgopjkhySpqhD3fGM3zZeCNYXH2oQGuogWksvfTjT8uf6YSFjTkDinNVGt5dgWI&#10;XyWnWjGGWCYy5b8Xm3Cxoga7Z8TiOiQNkZ6b0XSDe/NGgbwlM2x1zhL4Xp5tAnPsFxSNPi6ZSIY7&#10;MgrvNkM1AnkuZdxDMnJWYORVklOq1uT6uB6fmBTjU7QkWWvWTvwD0LxPuFxujzUouTmWaoPYP2DJ&#10;/sTEhg8F7zOQ0LpZkWFtJLmhR48yoNkyqstGzLJgs6Kl1Tql1NkzsVmPf9hYwKEF4J9mbUiGMROp&#10;Dbml5r0ZUyMCU6tFC/+nAfhu4IC1UddQW7AfBxUZJTuI9I4bSqNTgplNMLO66NRQJYPINkrTBrSS&#10;AtZWEs9VQD0HkOvPdgUEjUaiVptr2VheWCwSgyWQNVAWtNPm62QFL9mtPM9ge7UxwT+HkJoAqXHb&#10;GouVcea402HozLDk0ZK38kx13YfB/su1hXsiYLENOKgCltGuvubcdN0d2xe5Nbr31Dr3LEaQFfus&#10;vVPdH+UxWZolO1ABhaKOMFJaDLpjo0nBmxUFyTcrq3E+C1GsQTY3wa31PLNE7DjqFUkwrasrxYsV&#10;dxVZrQQ02nnD2FfWudITU7UQpkKexRGvYe8ZqHcW73awfu/7Dm9v731qBYlg2w5ZDhKNuFEQcD9Z&#10;dnKOgpckoD/1LptcaPv7vg/2uyHNMHhr7Hf3HbTkEcHsfcPtSDl2zw1UPXA22gPT2rfySck7lw04&#10;r4ngxWS9hkBKgci8FdVk6IjJ9vdtesUEmnc/g05fkieQpSLD5GcQHpPd0DHNazRE+58D4eOMmEMS&#10;AcT2h2j/DoMVwXR26A2fXZgv6qmxsVYPBjlv3Iwlt0+yNXZDnNwP8IgZnPbb4WuSTzNkU50xaOtI&#10;YrmNf4L9JCe9v73D/f3OzMpB6emjeaboiQIOzvta07ZU4QogsDoRXpme1+srmnLIci4dV6OMdBCy&#10;8nr+0iRj0AzoMV+APAiK0OrmGe5UNLYpI54e24173cC32aMU6nFP+0Lkiis6hexjY3obZZ6BZ6NY&#10;NLFi7y5bRpPlJOY1nGxr1izv5B9cadISTJNA3nhCl8LB4WUzTleVX895Wn8E3MAdRn4EbMrPms6q&#10;1uuZTHNGts3iyNRgBOjTk/KWrhuZh98jVe/rxqzyybN+X83QzfsFZ7zUxDpMRsIcKHRzDQFrDVhk&#10;OT8jtsk8A4+JvCDWCTFDTSphaw5PzAPBJnDtNLzltJdXlbAZm2TXjaFbw6i1GuVkp372ZJ8z1tZW&#10;2KpNlLI+X504ugTer/yp6UXjUmLhfS1jlGeBJpMTWTGvRcSe74bgjet8jBNQP+tqk3lQSDM9pveq&#10;iqnm0F4BsKqAcNQEqLo8r8ilpJuVaX0NFGBOOiKJFf89RufT1xyms8GC7Hmp7JMk4F9Zy1kjpdIh&#10;f8RXItIrt4Ab/nqWtMh19prfuFnRT53WHeYJRrSW9aFsh3f/AFpmuRiJo8cbqI6I1wF8+fdWPO/7&#10;7hZuHsjckhGC3ZSJAKyukbmonT/rrD28JKVGj4HnBIoloQrwiD0fAb5ZYjO9FqOnIgNLu/QC2eAF&#10;l1jQwGMsoeY3ra8YWsXAfcUjYGfNtsqZcxbQtHgWBd/35OLGM6wVPrJxyBNB6gNhPHn3r4mVfAKQ&#10;kAyeVb+dIUtDnUyw3+/w9vYG2w0ANoIbPJ1rbxNFkJCTYePtBmdB/hxIgy3PVEt//gG2zCJqXIYs&#10;MnPuNqCozIABprFZ/qAndhLZU5yWp1C2Z7J1Ghc9vAmzT/ftML73Gc+WabMLkFpneGQ2R2A0LrQE&#10;gd0Esz8yAaXEOzTjWS4VKuVcJqY4+YCRPEPsD98aGa3pNP0OncVzcPZ5n1lPiiHa0l/2FC0KU203&#10;PiRnwLzXyAQ7MtD+EQlJVKzLDmmc+sP7neD9/QDvyfQAsCRzahrU/tQZlMDq1Tp9JX64eV3BJLd6&#10;xgmZJ7LAFK8pAuG5u+S7p+RwNYjVUidiIJUXx0v3Wr4x2Mx/VHut0KwkLtEBUn8NBsKnwXusUrhR&#10;BV2aJ6oQ4iYaTnIx5LJVMyNkcCR5QEnYrGBTU1wy7nHE0OfTVWYNwY5MJFTAPgoSUHfh4LmPcbez&#10;hlU2aRNJhFbqgMjwdtbFMaMm+FN8FMYi8TUCBTLb1fM03Wo04qTEUVCWROmLzit5DqpxHVpoeqpV&#10;wAmGogWg9ugks0MAnerCSIG4aTNfNI80/vKkhA09/KOC6Ua4VxbPeb49r4RZZoiLLCCTs+oTqOjX&#10;5pFp8fjeGsmkDN6vOtlXdLgr3/OMRK4mBB5AHJkqZl0eC8jUuv1ZYh9vvgE4VUE4Ltdi3T8uXxO5&#10;tnsB0AIeLKOWKJBeGbPKmggmUEbqpphrpaKFimrawQ/H47439dL8c0X3nhccEYi8AqhUriUyydXv&#10;dxTxtjM4N3F61G/BAk6uNAJWjU/Kz4sWTu8CIJvvAbsYnyYoPsArIpJSas1BIuproWIQjkzWAD7A&#10;iPtKAYoLbCLeGMyAlrgwxLQBEHkCeMmxnlgzPUYM+QP0aeWlRN2OS7WmYNQsXwXB18x9j0arhady&#10;hrH1eTTAWZ2UqOYnq4bI+vr5iC0QThqw05nM2Ht6aIEMR5DK85zyg/NW3/c7vL+/wvZ2fA0RYaOb&#10;AWwNuZN937ukiNVsFewkR+OzgRE7A6E980FvzYRjuFlxrP5icgbIL1M94D5s1AE8OA1C/f4f8X3v&#10;71Ep5lfi7hzv2p3YBTjHQWQtkyX35CakG+bnS2pijoyzdZ4oICJXfk2ekbKhZuvAstYYk2NBoZ1M&#10;XlWgTpNBr4tA6qzw9c8xP7fxJtEigNqbzIsam970dnY2rnqAVMzjka25rTUm912y7q1WA+VTqQu7&#10;SugNZ4BFJq+Z3Z+sDtB5CK+FvWZKJR7EhrdyV7TpEURIc4MygM+9ThxSBhEs1bZR/CYn2SaK1qwN&#10;Qk6/TyK6Df+oFnGITZyRlqmDdR2WK3+QTaWD70l22SfsDzBrXokdGXbCwdomcV6pO/iZzM3GV+ta&#10;n5xYAMdhbRp++KSgMeGLoytttUKVQoJnBJo9s0ocRuTjL3OAb+awCNf8QmQNho5JuY8HdL+EIK7Z&#10;0wTWZ599j0TKo/gYXpxexWkzeTfvdyNDZQ/nJDExIFI+4fkW4gG7PN094l1m+Lyaoz+tLqxVV18P&#10;EI5AeQ8UygJFdvh+hCFP5bX5vdKJS2WR22Z7ON272GBmXiwcQDWfDVuD0gCzHvRmEFu7rs9JVaYj&#10;uMJEl9ekCiegqRs+Xh9ZMWgVyGiaG1ogjiwyCTIzyqxR5IG6lwHIQhKdBcYMWNY/2yY+rP2wmliV&#10;pUEWGhYZILWEbtPH3/vL195yt81vXK583qvyPnnTBhkZnOoaiuem1OPDqXFREXRf+cw6PrtJsJkk&#10;5WevN+FkycxlQLAwdgwmaqz4ww3cPBC/AgTp4iUbG8yK/VUQRP6MZAlr6TMPuAfwADwqff5q8VQ5&#10;g/XZqjFIC3czz1eiSXO9a4tDbX8NEMWWptvvd3iHHbYN4HZDuN1uAhQGpqdOWs/9tsGGN9MQT577&#10;aJKhOpvQAQWjhkTEEJ4lSMguNBUg0tnSxL4Ac424ygasMPE9sGwGVUEw73Wea+X1FTZcmTVGQz5t&#10;LmItFrwGmuU0avv/ptfO8zv+tQHWWQA+wORdpHLaEUtomq4dr4USdGPvhYDWQuCvPmEz/H7ySbgM&#10;8K4D8qsFJwpGcrYe9T6LmtnRtGLEwI80y6OzYj77RhPrdrvB7fZ0aN/vpAz8fPC1Oql+BVDPwERv&#10;70cATJR/R4bEK89lRRLBmq5EpEmaKpInjKb/tOGlez2GhpepV71C0nEANc8ryJvCmCeh1LpWQs6k&#10;Fit/d0EKCDAtWsRMnG6J+aIe2eMq+UrHmzWjVSzhO95eNck1Ro7Z/HaWmw5oS1xan9HCiDJ8ouqJ&#10;kTLju4WZbMSPwtBZHTrPdfBGszlWBJvl15l3gvJJ6pe85YRgqwExfTplfixOfq8OVDK5NtaH5iTp&#10;fAVcdFBmGijEJFCutT4ZgstYRraeKudAxV/FL9/kBGHL1833pTwWeGdqdi59GHivb2rWCfG65BUD&#10;zSugUsTAfYRxEbH9LZA30nLkD9JjLM0gyNgYPBHXi5K/rjaF1Ye91nKXxQG5Z6h9j5g7NerEQILa&#10;vLCWxnyWHdnc2l/GUw0dX/tz2MbAduMlYj6Q8TkO1tj4nAjeiG80tVJNmFcOzPKhWmgiRB4WmYt3&#10;BdzKuvxXAPuc9UcCuNMNIZPtRLU4tfonip1pd1i6uD70pzoynXWe7QSGESySA98fxZwbbFkSsOIj&#10;QVQPRJohOBooAhK+BDhXGCNZMdxzzwKANzUP8GBnQXLvJuM/p5jXgFymeVgxI4ryEOuQq3j2eAVf&#10;tF4fMWjkMnc61szkBzSMbmnyvqiufQuQreVU1oTa6CjQvsN9vwMAwvsbwtPTE+zPu8oTpEwNl97Z&#10;4MbW0aw3OqSf0GG1kyhuKuBZxP4115sAbEfZxRVSwFvDVAPNrL1QAd2qBl9WEcUnqqp7NHpv6+fi&#10;KVW7mWlN/tgsdwDNsrfiD8+b5/+fp3L8PekDM1JWEaf8154eGRrJ4vmohgn/p8UQ7/0rjDbr82Tn&#10;/wz255Nm0etVQOsKkF1hyEbnlchXujwWAjXg694Ma3lcIsBtG882YRZ6MdcjaVnfr0gDVhseVfDS&#10;Ojsrkx8roI0NtiNYBKsIjPPyKTeuGT1tFS1O5+La2q6wlAVwLsykfe86WbfM8QARYVuQK/qoeiHK&#10;ISKT4soarRL8rDjonR8VzMeTfswA/GzSVDKw2eRkAYBfaWCsfj82gMW0Xqn45k02qPwzmtJNQxoJ&#10;F2RHMrlnNz/EGVyX36cg9zCm4inIo5yzotXJZq3SvDYwltBBqjHfkTiUL4n3PDbpqV6n5xLWR9lk&#10;SUV1Y8WHgU9SIJP8aSbz3JczwrozqWKtSvEocL8E3i91Mpzfs9jz0YEWJWXeQZ+5qXs3rMrm9Rj2&#10;lUARae3ZAc83D62MMHHjoxA4JHXfSMYmCheV1PGcEUwdyHYD+8KwHUbk65xFSRboYsuV+8hAeW8M&#10;GpxicTYPHt08/lzyceHIsyFiuHoAVGUyxWPPV4Hb7GcqUkxRINeFcM4CXWtOTuCXsS7H9d6cVbGW&#10;MGXPRX9e6ZaOrsExCCyJ0qmOqKhcMYDLJL7cZxslWheeY9VIqfJ9RATaa4nBZDAkqj6SAnqwprEZ&#10;xYgKuCw0CwvncDR1ExXaiDVQ5urE0KpJVlZY8AKBgNzCz0vIV2QQvHheybHsmC7PMgEscnBhMXlc&#10;lRLj1zGML1E0rwkQYAe40w6I7/D29g7PL0032mf2tr4Z7Qc4dqwvcmIEinMfhfhIrsVskTYqkzkT&#10;u7FrH6t9nuQbV8+x6KyvAOjRuj6uf7sM7lQ/X+iN4oAuXkxpNYfW6PdyBi+nX7n2iFmpP4svhYiK&#10;kV8DtzUBxJNNqzLwPc+Y7Dnx9zyISrO9aEVW02Lge2fekl9QELMjWcpJMofHqp1gvx+SOa1Vt9MO&#10;W3cJJNHY9HKtaK1NIOyG6SSEntbWxLEV5n9VE9y63rBmc871iDkrr2f24iaCsF6q5InTPsmD3HIM&#10;DxuW5rptAP41iUFueFmXConzQ/FaTeoF1qV03etnuMSVXFnHixV/seq0kJeHZyA2xuOmbCCi1uSe&#10;9hPUeVuZTO3V2nq1FjYn9MnHYOwTCib56up5l7LykbHXFzERT/K22iRpXDxvCgjBlpTUTQHvNk7r&#10;F62pLEYYgFzuc3XNrHhfRg0wT6kkW39TnhntfcPZsCKde2Vi6MPA+5UDyTZkq8mDrHYoMgC/Asxf&#10;kRSxCglLyqACXGgGnd6NGSsr129n3bFQlsIH2/xJh/n6xz3iY8lLsGcd0HJtQtNVa4JvpJJu+72p&#10;kseVDHfq4Ng1U9pojGdlXHU9CeBM3DxRjJp5f0Ti4B/u3gRItzccBAlPi7Mw1uxJimUFJFBQCJA8&#10;fL1YkiW+WfyegGq46Glx3quJEYkgeIgrkpvaQHe1WbQK8seJ9HC1FyY+BYMeC7SKEpg0uTfGGqsx&#10;IypnLSPeSoywPAGu4PLSABhgRZy1MVb8+6KmJxw2YAYCVArNKvjvnTHEkfTgNqwaX+U7mKZrQdwO&#10;TegOoyPs9x3e6A7b7R3e397h5eVgCW+bTW/cEIG2ZpJFBsMwONaVcg9CvdCogPYmi7kXWWQDtkCp&#10;NOEjurwZOFZpismYjuUzw1ujFRDPuw8V0+FKA7MC5q0U/KtNruzZjAkDglk2s14nVdjW9s8D6Iay&#10;fI0ZwPeeDWeveZq9+lny5oq3Ni3yUzT9GRXo+h60PGHoMAexuBlon2Dltm3w6dMn+Pz5G/j999/h&#10;7f1Veoi0Uxfz81Hr6Nr/BRdUr677fF+ieU5U5XCmNRf4ZEQSIjEjPyaAmcA/QF7/wsew0Vf36jBd&#10;H1KSY9oGp/wjjLNKGgMBy3G7KreUFr7BueoTSHKjUm//VyVlvYZRNR+++vxXpVCBTXpZ8dWbAKAe&#10;o2q5dNbU/qP+XNFG9xAiKp7hkadjiJl94H3w6thQTaGQN3qwWRQDstpYri8UcjmdOGNo7z+CJ1WI&#10;4l6zLFOEkAXBYN83yXDi+42Ce40maFuOf55U5QeD92Qyb6oi/CvyHleKyArYp/8+mXtAbqhXATyj&#10;BJGHmCGNo8+9OmjJAWYfLPU18npAYMa4KwFXG37J5J+/t9KSKjQjVtyjtdEZimLd8RgRG2fcNw4G&#10;cCAom4DgybbFtI/lu7FUuIYJaSGBzjqVXsE3B0idWJEJHkXa0vy1kJkueJqnqw2KlaRqaC2TsYe8&#10;Z3Vo8Z7IvTzAmu7dxWZCeJhp8ClkJ4E0tDClrfizkXquQT7uarpVp5LQtKUHAAXU81RHaAQqaQ6a&#10;5Criw336GYH8sutQoEXGwLbkRjiLSGqMjsS8fb2NIfJ3pZnW3O8FMiBh5jjiYEGJe+zrlsrbe2pd&#10;s33LlZZ9Lb9qImNFZ77uuM7rDKBDArTPDVOd6uMM4IM8P/T7SGY5pGsrjzvXY4JI64Wm9+xz0E21&#10;Cgyr+Dpwel9rxHQ0YU7QHcc/BAS0E7y/H+z79/d32G5PgEiAsHXggoOKDdgb5tbWGbG1D6rOqDmv&#10;qjbFl5rapArn4Ny92ixZAcXjKQ8Seu6z14PdjPFBtMdA8CrBZ6UQtBhYFSCt8j7VtVJ91vLc2NxY&#10;6hd6pJpmc5PYAmWkDCY3BPZqhhlAtHJw+fVYclSz9bNJREu7OJLI4HKikSGu/wxJ5VPMvoIINtzg&#10;m2++gT/96b/g119+ha+vX2H/5Q73/T7VSJaZqs45rcazJbcqvULABTEqgHn8szjlxFbciPZEl1dg&#10;L7Iy/eTHveFNkTXruewfLcZanotprWp0rjOfFETDC46pW3e/GTTydJolRDR5x8u1F3MP7zwxwfNe&#10;d2MprodxEVkRXwCUM4+MFgsqTPKKTMdKzpY1RqLcjh/FO5Go0bxGVCdDGbyt6Bz0JNUeJ3fEMp2l&#10;+t07FxgxKj5Xc6KMCW5ziYawtpV1Yk5wJYia2nYcpzkN7zAESe9Kp8HVzZAdsh94Q3fCAIOd7c0P&#10;CdEQ2YECnpTHigzEv6QQ0wqNqealqRGmVb41vnOF/Cpvaz0mLBjWkgmMVIoIKznOuhDXC1h/8fPk&#10;LdPgrh68ZuLn9LVsPTYyC3APRLcW5L6TONC1BnS4IDpWhiA8arEG3OtARwJY0aZd7Wub+rw2EFTZ&#10;BNGBP7N0yQSJPEdvnhB6TEsNUGgDs2YyY5l1RcDBI0z86n2yOn81YyxyAHzvsKTJCNha+/y+EeXS&#10;4o/ohUWs1apUFfdr4DgesQZQO8giTcXKc9FjcaT1rINxv9mLwtb1lwDpXFxEGvZVqQHz0CK1mBBE&#10;jCBu0Cd0/VTNYiVgjsmV/1xxGCY1LTxgzY+k+RY1MOT5wPxGzriJrUHOPtnGkzUujcKPepaosbxN&#10;IrbUlDvwvN80gXJCP5c9oL27lc6Ae4tvUY4djfVraQgij0WNRsxBlQhr7o2hcRQzPQAAIABJREFU&#10;I43SHHK8Pwl8V8paohqb5Gtpm2RqVkC9R0zH5Z6jCXgVLL1EHiQzUyLZOnMbB2bDAAC2TeD27H8O&#10;CZz394N9//S0H2a0txPg3wl2ugMAwdb2P2cTiiYfDrQDdhgGYjJDkZN/dgOyOtJvP2cwzXSt4iUr&#10;oKtnVyQ/5xfFs9mqjANzM9sjglT8IuI82C/UMh3Uq6CBB1hcaaRlMphXdU4t7dw5hu7q3J7zfw2y&#10;1v1VsMt0jJxt7zk9TpO54/0Gzjwz7ldNWFeKcksiw6v7Ys1jmT/JbaBiC27wdNtg++YL/Nd/E7y+&#10;foXff/8NXt9eYf/9d8mU39QtCZowuqabJZ8aeQTddZjFhhzAJTUxi+Z54+1fc28UzS+tKSBr6kbW&#10;JgSOHgRYHpgRaGL7kZDwpcUF8FjXNSPOokkSI7beeC7HT+JDv9oxmUVuMrsNUApizekwFzDqRXMS&#10;Ax6ULlVgYYY1ed5qfKInM52vnFVxI8b//pXza5p21UOJg/UmAECCmdzTyUEBXmDt1VX98ZXzN1K7&#10;iDyXLJwHeFNtFUBFq+YCUQdSY2Sf+bTtCzYVKXa+o86Q7PlPZz9O9BlJCMOCj2ArdNBn4hOQWVIR&#10;DPY9nykn1mwkRRCreEJUiL1ZA2+F5DuvjRFjbdlRlIQ5sKlnlcYz38PDP47K3p6LzHvbYCkaa62Y&#10;vT4aFKwHmXX3HhkDCg1tebDEKEhJczZdVGngLO5ckQJKcCloevGjpqvvASt2FzJ6LT2iqsc2VwOy&#10;TCudhG6y37AB+QikswGrx3XirhhwrOyViu6bD+pTeOg0AGAAAeTIC9EE3PMiMIsjulFQBTHyw8E3&#10;KZljDE7GCdTiQJFp4V2/aR4KM1uNj3qLz9u8G8E3m5s1Q/W49MxoqrBe8omR41+kCjpShyO7CLu2&#10;ZSQE4uxzZLruuG5ebI0eZ+db1VHevPaw0TGPIVrKauIeSMql+B0bkNvkmcJzGbJM0OdJLWnCCDAz&#10;e2nyZJH/T67UjSe7YANI+izxGq4st2Hm1AJ8RYmzDBk1TE0cs2KzUrTVz4vxea2JwqPwoImNk+2F&#10;PgXi9q7QOftH3Ogx+pS9QTwmk2g/1sv9fof393fY73eA23PvgPbzgzfU9h16YGPgh/AQU6PDmVzq&#10;1WfBv9fuOdEB7nBD6MhPJlsXmTziUi40xS0yJgJRnc3XpgI8QLsq23El11sFhn0T2dw4s9p8qEgc&#10;zj+D5bW579TBZq6BLvPq4+tNAviYhNmED44Eqy3wv31jU806a/+jIGxUvBfc2OOQJqIcJDPH9Axi&#10;OQg8N4U1oNORUdjgiLm37Qbffvcd/PnPf4GvX7/C16+v8M+3O7y9val7sgPQFtQjdu2jjYAz34Wo&#10;qVFZo0Ob35swjpvzVSKex7asTh5zjx0bxEUGvIBsSjbQjWoxZ5gUU6p9FDFvda0k94YB8HRUjgTx&#10;Q0xoqjzPmAuY1s2qjHAkSaHzv4oHU3jfMF8vkRa89lz0PUZq8T2rO7N66Mo5KnOwGiu56bFH0lDV&#10;a6vUeitnd3Vawp9+QrMMrGKPUY0lBqKZNxjhaNhFyEcm02kp2nimxvyH5jyPy6+RjElYm5LQGv4m&#10;HgFjH2rjYNbLNKSaBu4QTSSt1ETVJtlKHjjFEoOgN3Tt0YVLG8awkodMSU07a2n/WPBeglq+fECl&#10;6KwktR/xxwPONCOj4jTugZji7xpbSsaUiHIgyTLi0YHMMuzJOsmRREq1cWGBWjoBicZvM9hKu3JX&#10;JGeu6pPFnjHrbMg1jwAKmdOPHEiPAEkxIy077PnI92j8/f/Qj/SSG+9z527k3uvyKY04oQ2LgULy&#10;31/XGfV1C7aesMda97HpLBpTErkxWrjuJCVejawlGzVaP8QSG+i19Sg22eFsrg2aA3PmL/JHnl9/&#10;RJNOT5a0vSrY2MYBtjI2awEfoyGnH2NdK/DqZFapuFJJvNVYsSUaaEmbPzLGvALElgot/dkWCqw+&#10;CXEWMJQUeZF8IbJEF0/zWiKC9/c7vH59hZfnT/D8tAOcDNONAfQo9jfkSTuRaFp6wOoqyz41UOeZ&#10;TSL/t9KQ/0gjsIpm9tVYVx23z3K2SGqnzhyPWbyVn43AxKjG8JovmcShJD3U7vUgV4EzJXesyBOv&#10;7wF5fuZyGsmWHOPNfD1LPxOQ5P2xJAlJvX9rFg+Wtz72tw3dfEaDatl6spjciNn6x4Hdn8B9Azue&#10;4Rm++/47+POf/wy///YbvL9+hX//+9+w31lRviPQRk4NQgtnOW+y1aY6M238+eubeC+boPXYGZbJ&#10;D1ZygRLoakp4HmbDXWoN6tIn3rPJ2exyz3jEGTvWdZZG8V7jUt0dNdyqOSoRlBQgVhqk2XtXppuv&#10;EuC00fMfXQNoYpaFK6xM0Vw5Gz3/tZVJxCsSdf5Etwa20ZzMiLw5Mn9HFA0+BeB3CVVJ6BGvzYc/&#10;tcaK4kuRK1E9N238cyH3dKnW/CsywzzXJTbNw4lBcsp5Tdv9Su3r+SB9NJZsS/bW75t5TjC5IQo8&#10;YS6D91oKZfXAjg6DbIx4ReM6G1nPxhkqSXgIALRFJEyZ8cKC2VTQAtAyL9uJTiHgKW+QvBORYISJ&#10;QALjtbCg5dvvtwhU+vDBMsvMS+BWD6K5mVS+4y5AE+uP5dezeuBnjP1HTEErgEDEYh9matHzwOng&#10;rRqKSWk5LPtorJiJZkbR/FCMGnaIIBoTjx6GaUOIycNspYMQh0xFoVCLGFgr8Tz9uho9Fszx6Pwh&#10;cDttg6xgD0KjKHyCZHeBhZUl3lfMea78rDdemgFEXpylVlBiTcrLa/DNv6InbWwT5SjZX2XtrrIf&#10;+hgpAkvYaRrPHffcPt+tnKSxvzyQQjfAVp5nmMQSTBq91WaHywZMgNV2b/i3dyLYaT/v6pB92N/v&#10;8IZv8Pb6Ci/PL3C73VjzbRvTc0xiKx0557+zyACNchVv/fBni4Wz9RHySrWBvcJ0zED4SgFebYZ8&#10;FKiykhtWtHb1Hqycb5nUZyQJyuU8tWcEos/Gz84WC7SoN6A52UID8cM0dxCPcWLvS5NanS9yXyya&#10;ZJyOr2GX6pFrijqYzHMv7+xtEwZd3JDiuNd+Z9ukZNR0PxuCs22HWAAr7LcN4eXlBX744Qf4v3/9&#10;C7y/fQXa3+Hnn3+B9/0O2HRzZDibZOZCE24AuJLyR2Qif99K2ZyZlEVhk2Clqb4aBx7T4VZTYSr5&#10;W4lFlWallFPVaSwlYLuwL3aBe0vO5gpGk8mVlOSNhcnuY/luBaPJjDarQLdHWqtI1kbX702hXQXZ&#10;s2dRkeHVP6cB1pSEhddwwKseMw5kk+KA2X6QTHcmhQvaIHbOhb1GA57ToXwQGVVD3NtnOE2LEusK&#10;zHhFNW+LapSK7Oc8DdKY+aRwRDtHr9Zqj8SG6oR9Rsg2934xXFcIoVMdsHh8LWjeVyVUauBgBex8&#10;FPSoMNMoYVlWDn/rCMbw864kJYL3J1hlgkXBzQ4ZYwUMpQnSYBj/upYvKT4npDHO5zmi2weZres5&#10;y+ZQabLAulafMQJmYrVyKF1lzFnrsTJWdCW4rRa5+c9Gv++D4Toh8E1/5o5ypbGTNV3W97edeGmN&#10;tGFwTGbivjrS5bKRtDRE5ZDAGMyoNhiabMpK48QfqbUKEqOKTV67eq+jStfUiGUSKqtAVBXwykAw&#10;6xllzekq6DQXjt6ZPDOcuUE5Yt7IGZ4fBL4xE7gF86OTOsuMLgXEt6RqhxmEvxr3owY2f13TL8FJ&#10;tr11yMF7YHlD9d7Ouo/1pj5vEtEJ2t/3d7jf70D0JO7vwb5/h9fXV3h5eYOn5ye4nUL5wxALhpan&#10;a57+iG9AXgxE5BIRS5ok2KL/zGpRbwGPa0ATQIWIk5FqrLiz4i2lAb9qQ2nFo6AKxPM9mAEgkXZ/&#10;tYHLx7WPULh34JprnFssNg2cIxuZj0xfs2aLNfHKWfc8J5B+VbomshjG1n8lyBmz9LhPlg/c93ff&#10;dyGFsNMeTgxv29aliPi5NEsSImx0qN/cO+h//veG8PnLC/zpv3+E+/4VgN4BcIeff/4V9lOjnrrh&#10;j5Q99ZRY/D1kA+hRnR0BnV7OP5ulXgPmVmuRFVKgSwIQubCxtkeGndZZVybjfJ11LbuHptdAyvh1&#10;asQZcPOJOCuyknksn59FlQgZAaxZLeCdQ5XXsxqrjW3fDG6pMJVbyfOrMjurQH8GWFcl3yrgfPWc&#10;jSbcrjZzkHkmUZJDefshkvsmkNJUgIM8G8kojzNr+Lnxup0UgG+rYBxYGhrhFknKe9pndg0wX/Hi&#10;cc8GBNec1ssjR4N8S9djJCn0KAFmJT8UuAkRkwbCudlSrPHFviNfBu9h8L4CblXBiRX34IfBoUIX&#10;agXg08zFyQBqGgPdJ2i/jaVKSWIyiphjU3AtVc7SMRTa1b1CMf6DPDvWq42N0pJKCkkVqHrSgJoO&#10;H6x36S19YuMVwBsjXBsT8809vU5qNcHIit6KGUcE4mSA9cp6r2jGZ0WuP1aMgnHpAf0RiC91Kn3g&#10;PgLpMzDc/5xUSooto8jsMMzAee/5DQYZizFVUMQwq82YvfPXZ13kK14mZpxs7JxtliASayPQzBXP&#10;RSQSaNa3FXAdk4PcAmesIqLC3Mn2aTVJqZqkjrPFYdegXQrLZ2ivh+qEkgbBvdi2mpw9Umz366Ac&#10;GIkMoavgXiUeVM6cahxAgOVzS1zfwrqVDL7zv/sO930/wDOYz7193+H19RXe3r7Cy/0FttsTk3Ta&#10;AGA/cpwNjeY8ZkjC8iSctZZLjEQQSmBJDol+LFsAfzOQICuWq+PMWZzx4qL1fhoYyV67yiTU752B&#10;LnrqZXWqgX8Wy2yvAspgBwgGaCz06U8WH+JmNK6QSe1E9ySPHfP1zlIy+z609pvO/rah8jKxAcPK&#10;2sgnOUgw+0kLiJ+JZxvnR91AADn5Z5NmeqLl7yEiILjD/U7n59/ENd5uG3zz7Wf4b/gvALgDwTsA&#10;Evz8y+/wfr+DNvyzPMxyqUMKQRMvHlR1p7PzJpouuioTuQr0c5KXRSLiJJZIchIXcojqpGk26cAB&#10;G2EwPzW4+FKQ4EFslF1v9Fh5bDW/n9el7TO1wnKt1M8ZHlCZtoryVy9mZTr32RR2tj9TieaFZhkV&#10;CBve9ys1RzT9UcXWqrr6Mq+qN9GihqA9dUxyUlW8MZZyO24MLYlhAJGUo9inGG9fLqlUwWUr/kmr&#10;zZVonXp5bUa8u4IlfwRIn2F1HY2k2tnk7Zc5tpJoBvwB4P1j409XzLUq40GV90gfyAWZA3MBobfP&#10;tIyLzaCwTJ/4e3DdNTGPw7o/MTcCJjNIVw+X1OgQK7Q6SHV2EptGECUHbqUonVlVHwXUoMvQQ5QP&#10;8KqBS2UktxpIhDySoYPlFaVtfH9l5LEKlHmfZbwnv4frAXRlT2fNCjuxiNZJruOtN3pmWrQqG5BN&#10;GHjO5ub7KfmPanJq3V+iGvO7AtwPbUA+lqFipzfmGCaRzVwIulu4LNSZ1rZNP5rexEo2Vj9z5Sxa&#10;kViynl11nR3Jng+Qz0ZhUYzNDQMrI8Ze43B1ZLs6Aeg1CnDkULLRDTRJzsj7T2WwrKK7XgHyvfdz&#10;PWaods58hLfDLBUw9qfW6G7rqPl53N/f4evXV3h6eYXt6QluzUS5EaEsQ7HMV0d1kVf32srzGDlR&#10;Pff8o6borGLSz3vWGl5WfMumGKw4E8VBXpjyf7aiJmhFLoGffbyJkAENlUYcJ9toMgZn1HPAnvbx&#10;O02OBXE7JPJwSOD5MW+eHtAxW0saek3Twa6fpW3u+w5EcFwXIBBspp1bRDip+KbY93mWbums+fM+&#10;takXEsazuv7x/W+s6/dj4w5E23SfAABuT8/w5bvvAGA/Kv4bAv3P3+Dnn3+D+30/PT+sdWvVg75/&#10;QLVm9p53tLcj+bAVWdMK6BdfW9ZIR1V7MCa7KnhJkW48iMNje9p1KpUbF74xpd0w4+QZ5OdMyZBR&#10;NodM9j0zRM0moGrnwnjd8u+RBFCjcyKdPoURJyuEkqy2jIxiq03vav2f7i/ifHO4fBZmjZ+rAGgE&#10;jK8QkKTXm1eNYMhYrnrMeDiZBNfWauc5AcdFySU51Z/VVvq6VhVRKpiLO6mQYLMellVtttmE24/X&#10;zb/yezhNase70yWqIixp4T0tXSKOkckQmFkE36Ib9pDshXBkH50vLB4qlcVvPQjdQeNmNByQtoFO&#10;bfIwDvOJsdWJF3QmrEzygRW7cw1PIBWcDK0TsjW/9EG1IbLQ5HWZ5oN9Bj1o6d5Xxt11DOZN1PEs&#10;7HsQJQwrmvYfZZwRGeZETu1xM4snxKTWbCUZsT4rX79yJDQDibkkRwXYj4CBeTnzgshqXUXJNooD&#10;2LsHGYssi4eTrpqpRX7+W/vFscKaa9y3FnHWoMkARE+73JK08vaM2LNcgxtDKfv5XifJFpd8aYkf&#10;9beKwej+ibLGGb8HwpOIpvfIGOWZYWNVCqNqUCTvpzqrRMCE6RzzmnMrRnJegVht5maeNebvkwR+&#10;JRmTPc0h5DyeQ6k4VqPiQq7GzqXGZ9hOAEhenAad4o+J0nC3F+Q0mjGcCcQNnPtloyjiC3YEXtI1&#10;yW50k9pNNhOHsx0C0cHMf317g6evr3B7eobnlxPo7EkTiH+G5rYq/AefQMgF6RhLVpBhH31aJ0RT&#10;Q0DcJvLBn0dM9K5OXmjZEylHZ2u9PwrEVYplz1zMA8T4zwlvgYsSOVbcrconWcWkJRPEAfB932Hf&#10;x+/fbrfeSD0kWvajeXW/DyIEINC+w7bdAE4JqeZBgqw+6Pk5kjID32GWrsjPkZGbk6o9+Jk6pgUY&#10;FH5+bweYjOvQbG7MzxC7Ga08a/QkZiwjyXNRhLm2QjwaJQSRPjKB7dsyX7PpEXU2Hp83hG+//wHw&#10;hrA9bXB72uB///fv8PPPv8Hb2w73d5pyEFF3WcdxNxamhViQN1Iq+6rCnq7UcdaEZdTQbvhDhE3Y&#10;9eQAzpCf82b8t4FR26g+rz2co3rOETnJxpUMJSadgyG4FTV77JDIfq4ZdyaSFdH6IqAQrEK9zkH6&#10;QKJQ+8NQQjYDsyPCYIZNWVI6VbA09kqr75mpIQfrkjMrhu9XpSqr0zZXiCnQCFl8ghRBTlpZa5Mi&#10;0pPvuWUZBFcBcY43CeUdlHXC9HpmIhlN/fs501XDV12vH3nLXn5O+n23Ng2vFUn4RH2y3rwzYZB6&#10;pPY3smYkMAlcXY9xeVxNXA6vxyBVg3hsaDrDTigD++wYFZqPg/fgykNUNuRHHPArAP4I/uMRuf4w&#10;fLGdjJhI2zYE6YhOE6PzLXYM76e8LzgYpOgnWHKvMyCls08VuASskGX6eT25ZzgrtgQCjQ1ngHGC&#10;0Vbq/pEqEKZa2DgkZ9mOxWPFAUD4131AKmKfVAq9ylhQdSQom1zI9c5mczALysiMpmRxRdP947JQ&#10;GuDOp2Psw3Tl8JEFqAK2jcTV7xxbYZgXdNfX5SzTguod50RYgE8sUe4yWv1fJLExsoEkv4i2n7e1&#10;ZiSAhqHMkXjN9jvkx/s5wUGhky2gOA6eqrHi0pgzSukxiylKssqzQkk5ya0ykjKzrmzSyQI1ZExF&#10;4cckGsMXPmAmCVMZ44yYH1mRE+cbqJpeQ9uSmBxVNu0yxwgG9HQsrds39fs8A1It7m5TemcvD4wB&#10;fBp6oCga8NA9aUCN7nZzKZZTzi1NZCO/UfFi/KY6E5APD3Y6xWhY3O87vL2+wuvTEyAQ3G5Po+Df&#10;Gphvjy5TsxhGOVHIx5bFtZGRk7l9XeRCgj1fGpkY6kS5BBxUGtMRwOazPemS31JW8PuGjDUZS78J&#10;Jr93v99DcP0KYB8B7TGYPdcJFng2N0Ko+zkQkwgD2gFut35e7rQfslL3+0nUuB2SNADn90CwSbFL&#10;Z8zZEutXnUA4TECAPYGgG27Ss4QYmx2OS4cNN8DNAjT9exhJE21bkyBClWehIt8Ekw9dUpSklrkA&#10;JRFoo2kiwpMgstcHuk2KDt5vR531tCF8tyHcbk/w/PICnz5/hr///Z/wn3//Cr/+8ju8vr6J+E8c&#10;xbTOML8z7O7ZR/9ExpjZHvNAsUqTQE5p2c2TuZ4k1VCXppMmbwnjhlakqx5N3045ZiOsKE3tsMnC&#10;z6qgwZDVndqYU3jaIG8kxMzbVAaWrIa+Bmj8M5kAGRnVILQY5//4aDipG+DKBEBQP1dkZ1by+TLo&#10;TrIJCZj/jtdgrky3V6alrpqKWlOwpbOd12fsXCPu5ZQy4RXhCg1QgOoAd/AOA300gUcSytU9ouN8&#10;oFdIA482bLz8LsKhIjwWGbEFgU06sUYGns8OF9aO29dRfiwST8H49DzXweHbObAELQ8uPEXNolBG&#10;MlTvhm3iq5EHSFZiuMaSWmPeV7qKq/qylcJ+ZRze200ouj/MEKIK7FQ3QWOt90CCwru6A13GgS01&#10;+0iw1s1AaiycIyA0EAEFx56Ufl5noAOKr+muOS50ZWMWmWUy5XcZo9de6S4ObcF5IiIzblxZF9lk&#10;SfWgihgoFYZcbIIJU8YqTWXH6GZV4qiNdvEESo4P142QqolOTUqHpsk32/eAJPg2gWdojNjajPNL&#10;jAVjMme6PpRFdjsABihPs7k0+UZZVhdbyyBZXgCe1JQAsRI9/YGh0tDyzc4IXTB3JrG95rMk1Eoy&#10;RlIRsUSkWc3xsTeRZHNmV6Q5u1oErJhrVhL0ae3OpzxY4568eRNJrnhJXcQUi5oTWXMgbWSo9EhY&#10;we9RHoFuEm3mR8hwcuCTHwdIPzcG4xJATjo4xuActZsajjQVfb3xr6YMxgonILkEpoRUng2cqQtm&#10;7G/gHDITWlTZLp2x5+3tDZ5ev8LThocgx7ad13v83mEMuWmsXDD/Ogig7yupO9PuAc/fSN1bhmhy&#10;OghvtFICdkHh+1lu4RXgnJVunXd6Pci8ix4+w7xYtQrgVwyhNfM+q0Uq+t6VpqP3d+vM5sZ3tN+B&#10;lK4/l7a533cg2oUs0NPTTTEI6XDP2vcB4J9rEbsWvjipz/2BIajoy8XM8UnnntPr9sKW+pSBvGcz&#10;i52fB9u2neSpzY17VgPKawx0eTyEqYiPmN7j68SmNjEF76dcamvF/jFhsT1/gi/bDW5PT/Dp82f4&#10;4Yf/A//4x7/gb//7D/jXT/+C19dXxnTEszmCkpGMl8ahSnWVV1N7eyVjK2eyVVXZ0/F6mDSxvUlR&#10;sgFvw0wyq/usmObVKWaeDWOvIiMN6Fn4qakFy8RM54xgkpUYgJVEy+9n5WAip6AJiTWltlgyMz2z&#10;aeIFgJ3Fo7bYznu8B40GqxlTWa/Z886eRfSelqfg/Dq1Z7NiRlrDDig0P13Bh7zYXWnmTZboE0NQ&#10;TttaBNPZlMjKt+sSwhPIYti/kMLaePLas0mSPxc1PSr51Cp+ZeVOkXyafX2DVqzTTN7cEw3D4gSM&#10;vb5QmADzIxKz0uqsmRCcwnDq+bCcB+epfRnzZFWgpQfpHKPS00pVXPNpJTCvgIQZ8Fp5UDn4QJUL&#10;9695ZUMuBCNqnRyerJKc+hYMwAJwmRluyeQuWISVHg3lHTcriHM9fM584PqDkglNYeG0qrsWF8rS&#10;zVmbombP/or5aAbQXQWvruzJSoeWS8sQVdJZdPSGj+Ktsb5WWXNRolMBZDOw1m+OzNMvsZEx1iZk&#10;HmE9kZyaOe7tXm5qWqz9FTmi2UQnKvLXjHi9NesytvTrJQV89byQCcr8ORrA198TpxvgZAbggh3V&#10;xrBZCCWGWKgkX7DSZGSfR259q2HmP9OsMF/xDegJ2IJutcvkZwVppEtoA10Un6XkYOU8BUF5Bnkx&#10;nkuHzSBVFJOVFI8ofA+mL6E9UWCewRCt8Rn45YOH/GzXpp7bqd99PANZnLePd7/vgPgOb69v8PL8&#10;DM/PALhtff818DbTcTVqtwEJUJr+zHozoA23c0B6VfoqkpaxGJ4+4EzTo+MGhrLBEjxm895iOU/N&#10;9qj3+b0pHCueRv4+0ZnS/mzn2opy20gqNLoXQzJnN19zZ2z7JqfT/ukEgb0Rb9jrbAjbdjuY74gn&#10;w1tKXnj3J5oE1UA5z41mk2gdTzpFCbZN+uTI58VaDNM1WrlALtEWTlGoJn82UXIw/4lNjV4Dyvt6&#10;7QoPG9yenuHztsHt9gyfP30LX758D9988w18+vQM//znT/Dbr7/D+9v70fxoJLANL+eQ3hSa9pLw&#10;cu0r+EAE8Fd9bewSnpx8JJrMX5iMNXKCq15WMRi1N6qdJAIzkG96HwYwVSYMw3qLDoYvyk7+w02g&#10;6u8KVm5YywV1iibvwMy7FUBu8bmuAM3ea1XPfOs5zmuY6yvMLYsr2Miq9nulfroaLzKGd/S8JFAq&#10;RE9V/quX1Ml/JlTkFJRTuFY9tSgLzne0d01DZm1ev1XcpJpfRmfVVX8ac9qne8/RtAeldKWpCVfH&#10;4BAAdmeSz79ZkwSmxZYXuT4mWYDjoUfZ/X8AGnq6stl00LkCdl5Nhh45NK4kIqmOcPvvOUbbAWzA&#10;SdsNjMOlYmxQYWqvyhFlQbKqP5wDx1rn3i5GG0BWcWi+upayMekKcz47FKMu/SPGdbqwtYrYrIiu&#10;SPtc2Uve+PUBwuS6f/Z1YiCj5IPCVQZAdjB7AH62P20j1CBIUwJwYgwKZ+BFFSz2zJlqLGF0P5CW&#10;F4gYH9bPeF+z1t2VkU5Xdx1hBvAXizfPi2JVFzKbsvG0OYdRL4gmxFQMnsALXCisV85NUxcYpHYh&#10;X+5a/zUC0yJNVmRaNtY5EzKvVhJhUoUjwlkgkEsUeERf1LrQeL/T0A0tTFXZMUKf5e3NJfO+AZMN&#10;bLzdbgB0MOJueAOETbHx5KTR/Q5wv7/D/X4HRICnpxvsRKc+uK173hhLXdpDCOQz/wsyohmbQFh5&#10;Ht7khxervb0bsdx0vpTFUH4f5VQcmfJN83pCIXsnDzEM471+Lc6gr+gm67zQ+x7//mBsx2dgNLlX&#10;ne5t51kUy7hZ7b7fYd/v5zo+gGHi4P0pmQN01BDts/T4TEPWEncUTLWC9i6+AAAgAElEQVQDtB//&#10;jFx7K+WR8zmFZhNHrpkW13wdYS6jx9/Pe0aWFxHRei2mjXpXZNhmbx7rGkHFPP+87Ga5QKLxh2cD&#10;8+XlBrfbC7y8vMCnTy/w+fMn+Pa7b+Gf//gJ/vPv/8DX377C+9v72LPcY+PC5HFlLaxKhHivMwE5&#10;D5OVpAeMJ+twnDt7ad2s4BJVU95qzsanZXUWTU0HOWhQ9ziS+Ih5n2MPZKuy5Keav1pgHqCdb5sN&#10;OC0UbuZmZF4jz02qE1SVZlRUs1fM0bN836/j1P5BLPdaKkTAR3Cmj5DjqgD3+hrcCbAOtKKbAxMz&#10;WMMpn/mAGKC0YCskWI3jVOPpFYw1klWKcAGuwqFVS+SzkLeUkj2hPTXjmNkKLZzqnrKBOrt2l/Cl&#10;OItINVy7Ok0WxYlq/VEG79thkQVpD0xcCfoZSKPfI/r9TJdqRctcgg1yFJTb4WqlJffBJqz7ChO8&#10;AlxUEpkKcFRhP6+OTXksMmvLIdYX9xWDFH0dFYZztfBbNdmN1kPlfVYAOFm8Yemgzkenht6rlgyi&#10;pEkjdyiWGQGrSXrGEuasqwo73O5Ay/PGBI7SuLUms2QVNZohn5thDqBGT2MQaaYe2Ew8FaMrfg3V&#10;Ca3o/NEGs1EhGXXDCedAjcy0zwToYV4zRASogIur0zTZ1y0pA5omQlHKoTVtdi6PEsT3FYAz3JvE&#10;wHpkN9zQdl3Z2zbYn++jyr3Nmm8jywPF6ImZ2VautJKwh4Umk3pqjLuqweicY9FkZM3vbR/rJhu4&#10;bkxhGXNQaJA22Z6d9kPvG48prg1v8H6/w34fEjHN9JNoFGyEY+qIp2ojJvsayo18kZlIR0UPFZ61&#10;1XStSMZYZ33M8tSLFBVQuyUsRD2VZiWuVAJwcpACSmczn4ziAHGVKBDJ7GTgRETg0M2FfT/X7y51&#10;paUk9DiIt207SEACJW9F85E44O2sMbY2wbKZTXZP079SC8zANbrF7/EJpAwoZ/QiDd7h1sdwLZYc&#10;znHUM6jv0lbkNneyuG2tQ3222Wt9Bu6r0y9c9gtxg6enDW4bwu22wafPn+D773+AH374Cf7+v3+D&#10;f/zt7/Cff/8HXt/eDsml9j6seRQ9zwwQqEzlRmulMtWYacBbdYpfL9ElKcEII6jmWhWWcHRGLE8N&#10;G/egJoOYy2EIMAwCCSOC8DOsMIIrOupTDAW6TCojNiXr8dOtM+NK/Zg9l0xmpgTqs7hugouFJkp1&#10;/WVrPWJpr+bVGWaksSFPlnNa37wW1aOXnZhgGJkaWFOUi7jxA2NZs0xZwKoBKpKrj5CbzdxU+FFp&#10;BfkjJwllUbvYBjNmnUgTGdBunXOOEexFstkctyXGUcGUr0gTluvkR8F7a6FpwKRqXFPd/B7wF92s&#10;uUvjpP7B2LxfCElTDATd/TndldWIm/9g8nm1StcmM8xZ6cZVF5IFxsbgMkzge2r8QbYj5CNTGJl0&#10;RhRkLedxT77CKyw0+2hFP3G1YbDadGjjzGSwONcSG7KDebFZlwXAaIJCHwr22PY1tsBKcTQ3IlCZ&#10;DsXPrX9G9NdCdr/8PYJePSxYcH4h40iLFO5zNrHlJS4ZoKoB+2rjZkrikUP00PVJhW5vEIct/X5+&#10;bVG8rIIOpeJdly3CnwC7AY8eUyaqrbMKCycHQIfO+LBMINOUeXV/RvI5HmvWzj2YNnwE3GvtQ+XZ&#10;tnJWVs7GSvzs70N+vpGRFmrX6xde27YNMJqbbfax1Xl0+WDuNEmRg31PcAD4N7gBwB32+94brESb&#10;nAZg/ZLj+rdpDXhGoytxv/IcPda8lOioETa8wi8+L8loJs65df6Z1hlFFfCg9HtdZoWAO7Q2fxJu&#10;mGr9t1p0ReBvRRZBG1NuGwLSDQjO54wgwPkWozfcAG8I2+0wfwUu+8TMaW+wSVAZRyHd4rYp+5bU&#10;TVmu4LZzJgYdit7QYNvajSNp0GqYsiohWmJMASqut7RWXACsq2s4lE/YAU73AiGl883tCZ5fPsM3&#10;X76FL1++wPPTEyAA/Otf/4Kvr6+DAAD+BMOKeaF3xkTeXJmk7SPkvKwp6mXOmS+Tl39cNR1d8d2q&#10;5nJh/u+cv3zyLDPcXvVdweI6uTqtzc+elhtM+X6LZY5xZ9Rc6PcEJEibPadHWeTlyYvkWWiPhHlK&#10;o+Z5kZnvehiF1XB5dMrHauSs+mSWmy3MwDaUxqRaXAMnj48gZ4/QkHnmeDJmVWmjlb0ZYRjE9RWF&#10;4vXwDCXKcWFkv+s2aVSdN8V0NnnWjWMpX+urShfSX0/jAjg1VSuYzIpp9GrMeFoJvp7jesQCjzZd&#10;1VQwM8WbgoExTqW/xhWhLwGjydYt31eVuHoJd0VjLQvEqwdspWtcT9rmzV5vmqwl6t7arR7UleS8&#10;ouHqgSAZyHW1I7fGuq8LHVYnBgbrchiXVgzl/h9z77YlyY0riRroHhGZWVVSqaTu/f+fNmudp3Nm&#10;b6mumRHhTpwHvxAkQRL0yJ416qWWVHkJv5AgYDCY9TR8tGQ1TwzDCG0tiOuFAjUTK/N+UuDe1rrX&#10;EmmOwHYqNpVqV5FrHFMBdJfgvqYni0jOyDrV0isDY01Aj6yrZiJDymOyFqwMhXmhJ9ulg72WFJgn&#10;pwpWBSQAn2zfSgPOyrXZnjFXAPEUDJfG7nHyDTqW3JQmKghkYi1C5qol9pZiMqcRDrRz3aqb3UoM&#10;tYZpKU72FluPFK/b9W3gtFuZwhA47AZKRsZVa4dz0bafcZ/uuN9vmKYLTitotYDvvmBEH96KjHm5&#10;kZRtP7fiq+Usr5nMt/+sbPLZkr2Qmz/2abFPJdZzdNvP9gKoMdtOWd2re6MjEkx2faIkzaFLfiG5&#10;Qbv+l/R10mqeXSKGHDAIm8ldRiX+3NDYXc2ckcdnCK34nBEm3yWpwH16zdazstRwZVLyC/l7M3Y9&#10;ZX6US1htGZAmgMxWLxGD2EegXNoMK60nNY9VyFYWr6UmiCJzr625SB5+/Uy3G5E6kANO5xHj6Yxx&#10;PGHYvuY9/vn6Fbf7FLAMQy3TAi16SUFckJorfX9KWOghG9UaiL2eQRY8o1bP9DQwrKD9kXyudrYe&#10;kWJMGbHZ9ze873pqTqthePTcEy8dHYOhSDdfk1ti6FLPuj9JWyq4Nqljzalqfk3Fa1gfRioPYzW+&#10;reFDLbzO0uSwsOhLeURLPaJUf9drZoG5NvK5Gp7VxlFYybH65W3yaVT92qxx7qg8c3TfMv8olHcb&#10;finjfW2KJ3u+lWslkavXmkg9zclaY6o0cUeoT1/WPGVK+LnlTHo38N6ayFgOEqsJQk06obqB2YIl&#10;cCSdUwJN1O42h7xTKxtZKQ9L479sLKJqB0aqTZpqvT3S5bGaeNW1JNuHYv3g7DMofQTEsyR8aQOH&#10;vd8LrFbzqfVOWkmlDCzlcd3306KrFXv6fRCIWAGOU6kWisD2EhgVOYgXxvU3Y58cKEPDHFvTtOcE&#10;DMoTno31srHiIoOpRhvPoo1JucOidFEMBRK5jJkc+5sHQDTcJxVaDBobwqb7WGNwWPVOW+wHK8u1&#10;J2k+4uthKorU/ZgzgM0NCwM8np45pVFCFeRnkaJQGYDr09mNG0WxvAoJwzES0grhh4koN6tlZQya&#10;2WCrLUs9GKY5QnM/Zrgaz04B3pdAwbyYRGbwaGmGlL43KwJSrAz9Or+tSRn9ybNqSrnpcrNoeEnD&#10;MWaGB2Oa7rjdbjjf7xjGMfwcM+Z5juJ/+vsgz4Vsj1L9/Wn3KPeYYAFvDC9WDLBKhWtN+zdMsdbH&#10;tzUSQT23zk1Btf1QYnRWJSglMwmxATblaFD8jFQAQt4776Ct95uWP6uxoTWWrzXzpTdDqcDffm6e&#10;Z/h5XsBXwYBWgR1HuYeHeCac5O8h19XkAkht5LRA727vEuEPEpGhGnuHdoC+7pEjCQ1MXDzctPvc&#10;80SmaG/X3oEtVnGUP5Zy8SO1clz9cCTdJd/rdtY5Irx8eAHhL8Az5tljnj2+//iBmX2UN2tm7o8C&#10;xUfqqJJMbgkofGh9ojR1GLp6vbXtEb3hOM9BE3izPPeWQbYGNpcaHqWfz0zpM8mR1SSZ9a1uJdeE&#10;np2Wy7IK6DUNHUVZuZNQOPFyMoKkJdBWSuWSMABP5RtVY0ugewKi6YlHwsw4mawFH5xka4DWj3hd&#10;1XzTaiCnZSK7RAyWS4WqZ1P8LsrxECgvKellUjirChMj+nlIqxn9+5gB76B7h0a/lv9tkwmBLMN5&#10;3Sj2h/xMak3IEanXmOEIMl84cEb0TDdzMqmRqhbXnqm1YdtSB+g9Cw8Z1lqMDtL/Ti/8iE51yxAk&#10;MOY4BF3SIT85OtyT0OzXshvRkZRrFQB+I62mnPlaA7xKXyOCUtAlJ50BfKqN4Fm7uPVbparJYB0s&#10;YADUXGstIPsRY9+siYFkfK/A0CwlO3LssZZM5kUoBDiOrKCz55657nmv9bWV8b2ZSEVQGklQj8XI&#10;t9RM5mwdE5UOV46+v6bdF6/3cF3bZ8aASdxoKB6y0F5C3DUurXV5YOwAIzhaV5z8akqkbSLdaSxI&#10;nSaNo62THod5i2SPtUlViiNHGG+tQ9xietvbDNBWPEHKnLNY+wTAZwzYFjs1ZSnEgAAnxkCcJarF&#10;e4x+r56FpmaD6dqwPx82xCElvstGFEeVWpwISmZj7XNQ0lDMZRs0HKr864OjESmAq3XkNdWPRwb/&#10;tO8v+r6MQYIYZD5QnJX2T7lxHfth0KrrvYDwvOiBc1jK8shnZsyTx/0+4T5NOHsPNwQDT2YP72nX&#10;vo+TfmnI7LMzSU50qddOYh6EKJYIkQX9dv+sFB1SYtEoyaCZdmpj2ESL8SCSxkSQIuBE4iwG7Wsa&#10;03YiAMUDXCKnJTS0XzODOaiNBbmeCQw4zpoxXImfrfXbk/f7Fbif53lnzQ/DsJrFOh2oEGshOrOF&#10;Tt2WA/k5pgFQpckUM/BDwys1KLY0jtTfT/GkPMupJVbiIUWVkA08UM4q+c5lep1aiBAR4O3azhko&#10;nwL3CHJaNTZrf+1A+2SIbJDHDZnYCNC5Ac/PL/jy11+Y5mX6aGaPX6+vyxphAR5tTW6G2sRrAQWa&#10;l00viNAjqVEjYpQ/10bqICrnEj3ATv3+qeAPBbRMKmu1nq4HXTMjL+fltbqa86Iv/myxsZN5yLAL&#10;hQxGK0/OuEdJ48CSU2fNgGgiiwFfeR6G2qVEtGDwgvMglkiO4rJhQre254wbTLqVHaqLVKDSwARu&#10;nZlWdnmv0bG1rsyaUVHaERu8cwEkyd45hF4+J3WVZmROyfwZodpkkM2h/XdH/Sx5nhewK4aej8Im&#10;qtRqqKT1Q5DgZDFczjvOsOUGbNjEhJiYUlxXCpLeFlLrX0fxnoo/J/Wc0HAF6/57PJd4B/C+2i0x&#10;aPJqY5w9oIpVricNfqx0giyjc2WkJtFI0oC8A42RkoGFrlGOBLTEoc8ujUVa3vvRrmGfbh5ngGOp&#10;idQ78mVJ2qrj9Lx1T6GuL/nvkuHVo7eXAjwhgeDEMNAU1rJ1kpua2sHM2thbaCblKV0oYDhK8xbm&#10;u9+vKUxvSFY8i+DvMwAbkA2BUqKbPnuG1I/VjgiNtUVcih0oF7ER+44jMCTCKbdGYVT+0V5Rc5q5&#10;RLUEhcSC0v2jH4U1gNsif5QWI1a5HE1epGUO2NqzWsJqacz1Apr7faaa88kUydG4VEpW8rqBwFSP&#10;a8V9um4IqxFeDSCSky+ITEPXvSVpXWLvqJIHCbOKAowX0lyqJFQKmyM/xzUzChJa25SZnnKRyU3R&#10;9e4FoZBn4K4GhwfvjbiaIWm43p2VKVEdmTp3TrDUpsHqWtkcFfzOOTg3BN3vVFczfV9MYM+Y7hOm&#10;+x3zPO9sZ7fpnMPHBSIAWhPuvHwPn9Oab9jZ5LJbjBCHU8kkpmTaZTtDmtIzKMRYDbxlAQYuayOD&#10;j6Kps0V3PWVzl2J1LxDA4lRiSlnVUJhXpCQdy/kWTxTGBaz8y21MNcHajsxSK4zfUvG0ramaJ8rG&#10;zmcfrzdKGkXR72fZ19iY+i6SA4umC4hFYUvFKUv5c2FqJ0y5lNeUIQdGMjmBVdueWcTZ8O6idxAS&#10;ts6ilPU/Ed0Dbaa5dV/FKWGxZ/dqjWGSoerRu10+QwFitySPg6k2HIVnuungf/yAP+c/cb/fcLvd&#10;MU0zXqc3ePYCXBKATaIrTHmhaMrn68bvtlhmYT1apDpiuSgUG2vyzdYwhJoUbCvnLE+V5FNSrXyx&#10;lPe29m5Ncs/ybqMzVkwrFXPRjYkP0cVLn4aCE7CCb4ctTaWxZzP2Iw/qItlNnNda7qr97pSkIke/&#10;U8Aywn0M0r6l+KLFEI2BX8oXejCsEjmTOpQDrO+rZwrB2nCzED538gYpa69AVpDE30CiS2T7UpxF&#10;nIcaia6KdamFGppgc8hzlwRvF9rbUn0WTYxCYzBveupycyxwlGBSj5DTbjGZU98qJPlhylyn4i2n&#10;vm2hlo5/dM/15U4/0KzlwEwonweMrtjcm0sfVQgZe3+g1THvNXvp/WytY2hxqi513XqmCMzXTo16&#10;XH7RMLVQe366rEq66evJbO15p1pW1sCeMsh2h+8D0hfLz9U12q3yDr36i9rhG0aLxJhm6gvY0eCw&#10;6OpadJALuVBzYiVujvSbUtVigp645IVmCrxLUCo34KuDvvbmTD4u3fpaDgwSmtY1hWIoS6rk6Sel&#10;G5ijlmDUlChc+i47IqkIxGoObwXwSs+xta9rbA/LHrH6S/Qcklbz36PJaoy79R3oxeQ2AgPLuoHW&#10;MV7Lu091VbXEDw0oiBNi/6Z3vHEemiadGgAhGwSkn/tBFqjhZ6GAn1JOSGuMW9lC+5mRlP68Fs6O&#10;Us1o7T1wMp4vn70OXKS3a2FRWdd8rRhMG6bOLcDiYiy6sO63uJqx71j2IQJoM08zbrcb7vd7YDvT&#10;YvC5GddG+6ZmwKeckdq4rjaxueeRCRCYFcQcAxuWib/83yl9gQmQkLKGAj8o1UNu5pRJaqWdV7Gn&#10;VPyJ6rPKazkV4KFqUbQB+D4DyEgxOe3RQ9XO4jDZWIjn678NbmHbbz4ORInRbAIMpNNW+2c6yvb5&#10;Bu7bmbtBZsl7eqxu0RpYSWERTZ7KApvbzz+XOcnKaLGGZV7K+lWxjXBDpDeN+mlWNumJmLlYKg6T&#10;vGZjMDraAaRhGPDy8QP+/OtPXN+uuL1dMd3uuN1m+G3SQer9r5JipIC1Fgay1vCSOYAll6hNOZfk&#10;dWxEDFTzT+38a5kDtmLjkdzJ4iVWmnqwPJMjBvbZ+97PDUMtLP2HJHiWbEW9uUg6U5xz7MOa21ul&#10;/lpiiq13nRvHisYbEl+kgndi6d5qn1Ujw/RgbbUaqjcfPFJz9agi9JxXrb0g83durB2Zn++xAoFJ&#10;znFlkK9tFbvTc/Wj4G0q57fvG0aM12z3EbpyuYwN7Maq0VpbG3jplAOl+4FsNVaaO5fWQbQvBBMi&#10;uw6OvS1aQHt0xqkedfk7reG5Fv89eR3ynWprwFqbmcH7UjHQ4xStLkSUNZItB1/6gKrGCWizMGuM&#10;c2vQZGm2V9IlY0Ur9KDBl84OpqQooMMMq0dc5ktAYZ/5J0UBs9RwsZim1AypevXqYlOPY4BiVhhX&#10;QX6oB4QtVKIZrC33a/l6mqi35IBqa6U1EdILROVNLUaqMVtKgNVO9sGkJjqISQcjIhS4oStY2DWi&#10;cWkxGI1ZLTXmlWS3MNoGRZa4ezQh7Pm+1FD0CJBZ1K9Enuvlz5BVaKt23qSAF4O71nptDLvO/oUK&#10;cNkAGq5KTu0MLMQTedo5blkr9nMt3u+pLFX+jrngFdFRPAceT5jQkozJgnqExZS+9d/v7X1i1xMO&#10;gN42LUUbw3l7Bp4L4/QI5rZYdMbvtztu1xvGYUx084819moePpwYG2tr3/I+KNWpTcGUSCYthjFJ&#10;Yd6Tc9E1brll2ppyztmYnKVii3LAGtKIVIKBREpfrc5ujZ4nx+1vPca4SHov3IswUWVOpPjyhpbe&#10;lEjulNL4zDvLzrnwvtLcbQPdpe5+3PB0+7RIKcZvEwAWpnPteR/d8xyB8VwGxbjdmELSmEUiceiZ&#10;k2cvRDooAPNpoQsJGhjMHltT2aVM2RJPaueq5Wd1EA+7uTEIGMcBHz99xL/+9Rdur2+Yrnf88/Ur&#10;7vOM5dHwSrl3YBfrHRclSwwSqNs9aHK3j+hjl+qzdm0BBUSjxC8GuwRV67MtU5j5dXJdOu8/dMZq&#10;YI+Ww9nr6ZhN0cI7ss815t7b+VaV8QH3F1GG3D6aXKY+ud0jf1FHzKkS9QqvqsSYN9dAbKsbrHrp&#10;tX3cOodKNX0LX2oBsTWPnpb0Y5YTdEhDPfpXDylSRkCqnCdFvIIPNLU0DyhgzXkQT63tqnnH1UdK&#10;8dpyrpaM5uuTSHtXQF+jRMVGY4noYsGtH/Wc6AbvW4vLajah3bxJQ60A0JYYzOUkKU9CalrvrU5h&#10;78gGdwKr+vWVgE+7y3Vt8x4JsOXkt19jMBh41UH2ngZS6b76NJyDnrXbxqA5djavGaSVNmjNSDHv&#10;7Gr3EoPS2h47KnFUY7i3WNmtpo0ugVReN7VkUJPEidl06WdQ5hthf06aKZltT0TMjYrp5s7arTQs&#10;WoYp1gIuL6ORqTZEeoJJ8s3gw2wQy4i6ZTS7p7n8SEJWMteiSizVG0f6Gqv7EFBV+9LShKwxRY7I&#10;LeTvMe9kxE2vjY3uDHr1qIKAlmKEov2u5BkKiiMnhWqyae3zlCPNVCTs1Z484Ohatphkv9dekcC9&#10;1NVw2iSWMGYNYH/ewL3fJ1yvN5xOJ5BzC9CJBFza9UfbI+hFM/GtmSLMSFtxPD1fCWgaHMfSHcr6&#10;y0BlyrjHlOnwLxI0mglZ+J6YtcSUo/WUUuk3tYSdTYlduoOo7p9UyimlsRo1Yl8A8LVzLo4xAcDP&#10;c2UJ7kdcSgLyhqqMMQ6LN/zifRA1w/dL4OIElGw21ZqfNRPjWry1TG6WcrcquNcJUW7vlNkH6Z3E&#10;/yeY/XG2Jomwm2UyL34Ye9MmY/5x7DPRw1RWgC3Ne+xIDDyaUyzvMlnLa1FxOl/w++fPuL/d8Pb6&#10;huvtBv/6CqzPWUqEpdNhXKmz8qkTLrKAtVq4J0crfbYF/JPSm/rPUXOaqjcvL68fLa7E8Ya5H5gr&#10;SjwZAUkr+UXKeVlANnUfQJ9Ka+eEFMu/bucV+OHGo7bHpU68BVBWgWXUp8dQAbtr745KMYgEn5m5&#10;DPQ03pfaABb7hfKDMROF4oTYUoodVm+0R1notedrMQ2tmQbHeZJduruEj9R/rg4s7xUDVUDtVpOF&#10;bLhpCzyv5a87IYnEvZNNmtOyhq1GsFYMs3hfYgqv9j5aZuitPOu91/949IH2AqaWgvTI6JRFg/+R&#10;kSAW2rVBt5K6g1L27BqaX7UkqAXglzo9PWCWRZfPDpbrzHjbWCJnZ1jLVKm26Y8m5Xqhkh7gbAJy&#10;tWKt9Dz6khlRKD04Oq0l0qmhT0sjr2iY1FijWqJc0zwvAUixhm4MLDXPPtM6sVjDtN8Ztw5Z5WNa&#10;mqERc7i2bkU6F6xkODLSyWID8nXL1H6GpUKwNQ1TGiO1Jmj/iUNUvwaKiu5yIZq/UMvkR/q+ahMP&#10;raJ4Y6rqXhcMzdyytO/0WJxHwvzekGuyF3xf1CagMlOSaTtGHH+ov4MrsaCmtdujOZsyVpFJLNHu&#10;k1Az9rPJ1NkaG7VixsLWsYNZDEfDmjtJo0of61buBmHCjHVloC7s+xtutxOGYYQ7CZby6ltAChBc&#10;f1a7U2qknQkiRdLExmwMOugxS7tVOFqN6Lh0f3s1RXDM8J4B+GjxkmJgnGo57XvBIEFgJSUUpxYM&#10;aVdZl79V2GmyGlQ493Ut6zi0b2iTA/HSvIiaIGIK0+IlUJNJsOyzVh2VxtJ0DRdz/YbcQKsp5ZlX&#10;H4q8uRAkprwwUw7xIMTrlXUv5HIWqWkWWrdlYkoNqAixN86NiG2Abs90U2oCq+cLXHhvYd0No8Pl&#10;5QW///kFf76+4uevV9znCdfbLTbCFexaDYy37MnSNHKrXqs1/Gs1bYnEI6V6NPk4XZaKd4ClxXRs&#10;1ct2oAjN89OSq7eelXbGt+ro0kRIRLg5QORL165KmASqpKRNQz7ySqkZ6VZkWItAspAOteb80Z7n&#10;PBfO1mtyEpXqmmoNkR1p0a5WiVSq90ayKOU5u2mT8262ocjHQk5TI/GZimOL9Syy4iBHFQCsuXAp&#10;N66TmeoeGHLCsceMN5xdmpQgQ5q6VsF5buS6zBmZ1JK7W86FrFnM8Wdageiah51JJUVejVGCp1Tj&#10;bfiuGlsKJLfSJKW1NnqkWdltWFsKdr0bVjuErIZDNXC7BKw3JSYMhXipi/zoX6XFdhRkbiVJNSCs&#10;Bn6ZTBWLzIByQ6UtXcMRGy/TKTsw3tp6rrbmgJAnUlyqdcYBdWvy5wGBI41RLelLNUgPj1IbAZ5W&#10;Ut5qumlNG8vP1NdhxoFMgHsyj2EVwURuP7PqmDC4CMgEI9RjpkGZLmOqH5ciPxR5xKneDTWPhg18&#10;tE4naUBC7zlUbXrANiJubTRYY76tpaN/lwU02HEkkKkg10GMBERXbMU0ObYSeFF7Lxt7siQfVzt3&#10;tDH2kFDlDYx0/VF2Xb2TIZR4dViajlpxRpGWdlw0tDWJazHErGXdmtDpAC9ak5Tby/U+MRnDYjYL&#10;BmaiSDuXEeQP2LOQFAP87HG73zC8jRiG02p+6/a90CqUs4W/S9dsUh0CuBf/Xsqp5F8y4afknlSQ&#10;XgDtdZDL72dUDv5sxn9JA3ZrRhADPt4fe8wgzfRdGCqvL6GWS5dMrK3Sj9J0DUKmSMvrdKm8MnjW&#10;my/UgDIpnRXOK8BxnbQg14aAtgW7uh1De8z7SpPE1mnkOOxXziWOC3Tt93r2K2t++T63CPMv3x8R&#10;QHjHkSia7lg+Y9ey3ftsGZzVzOGrOXT0e47ritcazWWwf9mju6RYNsVCYdqAgOHk8PLpE/7897/w&#10;+vaGt9sV/O07pmmCZ782OtafF1NDR2rGVvP4vXyCpCxSMCJ3XTRUZwkAACAASURBVNcriQgSuC+d&#10;n0dNXmtGxkTtOthydmvTzamkhwW8rDUCduIg2eqJKl7TwkpQIeJsZ27CjlDNb0Wd4JSJuFrjhRt1&#10;XKnJEjU56uORWV5niUXp5EiWBWqTeFzeS9HMjnzvDLVBEJEF0iai6p9kx+1aIPuj/l8tOdBSPLN8&#10;Tkli1qqsYTHJZtE8KU9wU32SPZTs+rVsjdwq8ZdN2IxW87NSS6USO626sBcn1tdA3GSxSgXF74IT&#10;n64YwN/6XRZShmWd19ZmD658CLw/Cly3zGx6btoSLFqslFIX7l00JNfNlV0DxZ1UNhyW79EcaOmR&#10;93Ytrca+6chjDbjvux8J8JbZkds/a0nhI8D2Pj4OOdb+n9FHC889Z+wUR+Uf+KuX8dVKHKsHmgLc&#10;p0m3XW+Z9gIp/hH53OxNnyKYiP7xrihwg1XN7SwWViRWip8R5IlDiyDVr9uprlQ0bakB4tGBzmya&#10;OGnJLpWmUo4elO+17ntiMWVSXxQBPylgno7gRk2WQsJekkIiI+AY/3mq5SpZqm2GZ0kfNt3LZfbs&#10;WrRTDstUJ3WIYBaAaJjWWt6qJUHXYlgudFQYm9YkSETh1KNbaQaz8T7yPPr6EGf01thbQXc/+6TY&#10;WGQy/AroLCaO65/Tsj79jeHcFafTCafTuGrAA57nAIo6weYtvasEwC8VITA09TV9+Vo+RZvBa8KC&#10;19YPMxU1nOPtKouqMP4Lx+AILJUm5vJzbFKXR9dG82soez6UmL+9OYG12VUGgpxoQi7/LWOcVnts&#10;4KTMR4CCCbCh4VwC4lPPkPReXUECKjsfNkyBOYt7JIFq1pmqLPbulhuDAXYObrv+9d/T690/KfPU&#10;CV8jHLGYLQDucUG275wjzf8aYaFUUzq3eYGICQRtImTvaHiM5xM+/fE7/n2/4u3tFfN0x88fP+En&#10;3qWKFjmxx7TpawSNnmmu95QsXOIgNfACNu/rHtCwZ8q+R0rYkk9oa6tPoiNvIGiGm10Amsbal9gO&#10;0GYOKzlseUoV1Zw2ynWEBGpEXepgRqfAev1WOJh0NHIqlYCyTiDUzsW0/Mv2NHMyWxqmlY4C5JZT&#10;ulbL1ZQEHm36vWeNJ71yWEx6Wtjn1ussSSQxl94ndimaQxiRrDUa8ahXRlk9TziZVJGTIAYsqJYI&#10;lvAfSWyUxvU9RLvUG2PL1fZrlZNslRxM20vmzwcOY3bd4L3FjKPWGYvHkfKXlh3DHPd5TGA3B+Aj&#10;PrCwglfHuiY1YEQtvnQV6SzNsHQO+2AGwU+hchJhAWbS7+vXtGbEtbCWaEmd8th8LBRHaXIZ2FCp&#10;MaJ2bxaGbW3tZmteOnsnfXMLozhlZW7rVV2bnLBtiTPwWZojRsw6kBrEueNwqzIbCh14Te/SnjiX&#10;E8wWINmaYKmOEst3kTykSLOaAKrCDqWCgpVXwfGBLj4vVUUoxlrxUfthw7RiOhwM0ICM6SJOWUNS&#10;oBDzSHwuNwBKtPWRS8VjT+OmFdOOJJBdMVhKNkmTUoSxyBzeXbWVVywu1uPLFl6zOJXxJwVvtris&#10;A/fi2knGXtbXrYQN5XVzkIGJaLIszUECuzBLBktwJSM1Z6gGkr0BIvQRQqO1H0Aof6AWp5Jx5qjp&#10;wKkjQBRnonIs8ZkIz5nqjaBOwLIHcOhLUrGfV0uTJmG18Qbu+0gLP7Biln/37HFbjWvP5wuGYViS&#10;7rXJ4ThvPMXXF6aLoOjFJ8kSIi1+2UxJYqhzLpKU4yxXDUod0dlGyGImRxrhnAEkpBaAQoGUeW9O&#10;ZBr5+/d7MbXCXYVdj7naJrVXjOOCWc0iLm1/eRbyK+CmZInFj6f252WPIBbgdDIBxToUJdcDJU2i&#10;bR8shBIq1dgmn6mWV1faXEqlXKigKcgi/u/Q+V5bYZ/M2D5Pk1R0q5/J/t8reN8CIM1n7cp63d5J&#10;FJ9beWIGGlAbtFSao+XpuLp8XTBazWM4oEgCrM/u8vSEz1++4PZ2xfX1FffrDdM8x4QwMa1JhpxB&#10;W0dUaRjX8rIeXzQpU2DL7/O6J5Uh0qbbWvGiJVF3xA+m2eQmxHlIdBa2Gwm85/SJ71ahjxHd6/qc&#10;PMenQ4YVlEqFvKJBVnE2CJqW3LqFO8REDhyqb0vei1J2tAXEMpXPHZf6svCu5hMZS2+gcepG2tGa&#10;TvJhAjkRCqOJgvj7Y/lfuZqUC4Kdya7FmNZ7tZxxVJEkzbcAS+RVQCOc5Ee5NFyrEVF9Dqxvmv1d&#10;bItA1u8SUUom34tguloIyUAiGloIdYdlf1AUTxH8Z8TnRL42hEy6MsZQyibqoeZZ8gyfEJfka8wQ&#10;1S2PPlDfb3nJjuZ5v/ruJC9Qemh0gO1HJ9/eFbzv7v6UgD4o6DwLoJnl++AMlN5jS1UXlLOXnYJv&#10;2595ZaS/5uZuYdVuI2GQ+tJywplsQc/SJMieb2RGEx+i1nGxNGBpjZJSYCsnrSkAQurX86IIxY5v&#10;CxysaWJXpUyqEhDZPPwOzmmj9q0mkycRhoj07GidKSZFj7R6kLHSAcBeg5kAz1YBYzmQW89Wb1gh&#10;M8PrAe0tDZo0BkUgmmBnFjUZk4Ow1MSLziDmDJQnOTfO5TZ00eRXZtky1yIBWHEAjlk2SrdkvvE8&#10;OW0kUMgLONT1KqPQaorVq01fKygtv+s9xr6Leu9SDzPpU+9IHing2o4WxmA1Z8UrRWdkqckYQKJc&#10;P7Zckm3355X4zNmkUx6vxaSHBCOVRG7/BdJMjYodkSQ1zxsP6mgnpfEaKmCir4ntmXMVuE+Bx/go&#10;CFaNssSN/AlLJkn776Wotadlx1wxXuwxrLJMVennpwRQGEQcgd/ODZGhOCfAfeiy+HCvglnDM2O6&#10;3XEdrzifzxjHAcM4wLkBzi1yPLvmvJNFKeUgqmiI7JIdoiTY3RIYQb4jPTaoErMiDVXR3CfxNgu6&#10;w4EBljSimTKpWjnN4xxtrp9hTVL4LJbNY6am5EyaA9YYoC0ZiNo0CMu2dTSaJIpQxe+opue+fU86&#10;cVkrwrkqFeSFVjuL6c864KA1AgDCRjp3jpTCuw601rSeNQ8ZMzjKuy3bOvWyfg9xLJcDXdJCArK1&#10;Z16bEK0Bdak2/57fOETEhT3sM9RcRBo4R1GikEPUJFp7yAM5U9iJBgkbQKDl2T49P+PLn1/w+vMn&#10;3l7fcJ8nYJpWvwGsngNu875UCUElFnAR8K2YCPYSKywyGL3ebqUGusVXTANPLJJytVin3sN+LuzF&#10;TXJuCyZ1Tc6WNk8YQUaQuQYHQKtWL2866NGm0fzmsn2yfYw410RKm/ou6LWTbQayJMcm44AOCJbX&#10;aZekSoNBFUgIVCeusiQP0O4nJlswEdZKui9ZNUQIXEtiZMw+NgaPKle9DomB/Hbjz4KftPCAHtPl&#10;qvGsJDVEnio54KvXdHlu1ENaQGKXQCxJUnGeE8sabr5PsaRbyYOKtMlRKTXHotbYc0jREAY3weMA&#10;xicKGkqDPGoURz01ivOK2n4V2FQkCJCQtvaeWCS5yaZmYIoRSrfKfV+yjOUoyntYsNXWmklzqHcH&#10;7993/Dp56og7QzV9ORg6fjuIXRtx4FjbKxvhNOqUq/ryWyJMupO6BZQ6MiK8w0VEYsSU6r4XpXEU&#10;2Mc6rEa0tSSsuD4eWI+1hkea1G3vv8bUbq7rRkNDPfh93rHkLMESQAFzdZoiLYCTAWFRJpC5KdXz&#10;vAFkbLte5soG+LSmJdp7qWHcy4K3Qvp708aloikHwORXUYqRgeiQg4y1hIiSMdUA4oefp4Rdmo53&#10;pqqv6X+bdiTFLu2PGJHXWJIWDTzLPk1jsVyrLQPclnklbQVZmsin5XnC2t1/n2iooMAoKpU91qmh&#10;6tmqgsAlcDtmuZVWSEiWCytLbYhVRpkpqVQMCfXeTC+ut1aD3FJ21ta9cpZvSbVc51wzB42Z3LFm&#10;MmfxsmVAWEs8d9kag5+M9YwPoF4Ojnq/aWR7AXDGcWr7vrv3cFfC6TRiPA14Gp4xDIN4Rywaoul5&#10;krxLbqaTGVtol9QBRwl+MWeLmjv6iqk1GqN3pGwx+bneb89YAy68Aia32ZDp9E4JDGvlRqmki3aW&#10;poZ4u0wNh2fIBWCrFvtahI4aqBjHzvhd1kgtOuDJSvMxNAaJclJLT55bA7ytDYb0XexSTyJfKZF+&#10;SnrUNfDMeh/RHkj2TzAvD6MtxJSRPywyqJbi/2hdbDkzsmdHLBqcy1oehhHPHz7gz3/9Cz9//sTr&#10;2yu+/fgBnv1aHlAgSTE1UdKS0V9tOsVK1mk1DGo1brxeCCWPoFTzXosxrXVp9eWyrKFaI1Pm5pJ8&#10;szWJW00F2WJmihmvOZmgsgYZ6lQGF5cpRx4MghGUgNjttRbFEtRruVpOns40a1hmzduvtt8fkYZW&#10;gXsqvwdkPRR62FdCBdSjaQ8kzH9UG3SW+KF99rFGXTtnLa2JvSFFgrmd1sHN0MvFHLaFyaV5mmZO&#10;K5Ia5blT9Rpaa1MSkyLJzfTMFG2clFQR1S1cmPpHWT0kTHSmk8fp2SbZ7LJ/yHETimW+ThnXoVfm&#10;XG3OKsV2zW+tVUvViIUtrOT/CPO+pg9YvoCyGVgreBNRdd/FoFrO0EnZLzUQvnVot8ZVa53Cnk5l&#10;9wEiwLRaU8XKtk+vkwodZltRz31aWkDVYKYfVOAqCFdL9K2aZjWmWnafqhKGUqFTYj6q+CmwYE3l&#10;8/pxwCw9i6PFSWvft8ZT9b1eZ9/X4kNt/VrjWgsw7mtUtkD8IAMlmwY13cA0ojK4YlIXDNLkQSmn&#10;YDhpaPaVmSju3TQGlkDBnmKodGj2gPY2sKU+yVOS+qk1jOya9I+AAu24d6S5Un/OXGieNX6WWR2x&#10;tp6BNXYXJa68Vq+VfqNLG9OoCNKGsRUdQF3/f+OGcCaZEjcZHplgkZrVPc8iL35ik88A7iGwwCOm&#10;tFeZ0+m+997jdrvh7e0Np/Np+XscF/kFCd5s1OF0IoSpIX/Uzq/CK2PTlI9u7t0J+DSK2hjIInUK&#10;ozVFWmr2WcweW/dRAt2jpl3JbIyRsVGt2rNazKUDEinx9E2QPdHinASzN6mdpUmsnTsQBqYBoOxp&#10;nmkNFcuzauWwtXOuljOVznpzPlN7t9So2eRz5b7f3wuMHT0/gheCazYPdwkcQeckRzidz/j022/4&#10;81//wo9fP/F6fcN9ui/xbdhgUXeo0VDau0cmnVtnuRX8J0WLIQbEuDhJRx0SLr21ZKsGikDmgKjV&#10;6/FKTBZtv/peEYQkq5SeuZaXcisPSpLXCEPV9XHgvVl9FdVaYZ+AT3++sY6oIFub+kNx3NRR16x4&#10;p1bgPmtAg80NKOv0tDWv1oD7o02S8jUF4J4leU8yOI7gal1xQU52RSMpEXB/RK6yjSUkMBJzRCbL&#10;THnLYKpRYEd5H5H6R2X6T2GzpwbmWS1UyFst5smWJm2t2XRkrVr3QyDgsCJP9B8A748VP/p6eHRD&#10;xz8fTZuLcTXko8gFM9ee5MI6hlUad9WK1VpHuL7JU7uYsrSAlTFh/Z4SuH/clJYPJ941LW2VYf2A&#10;froVKCwZNlJNx5HtMKrMXSmacexjOpmmBjpMk9IiTisONPAyjBQfScr0gjE31Ww7q9cS3hK4XF+n&#10;ceEvmcu1Inx7nymjnlamWepOrzOq4/WxAwbvaCLUaqL0HGxHE5vaxM1jyWEMzvSAtSZwoufQrNyn&#10;BVBsNzsYmu+ERRoAwkwon8LR93WPmXGL2dB6rzWPjva6sr0j+1rTC/YA3shxVFYbB7JPWzcDhylR&#10;bRX3+vqiAoifahWnjB5WY16WB6yF6zxPuN9vuN9umO8zcGY4Inhe5QQAsOeI3bR7CBABm6RE3TAB&#10;0mhaAx1MnjYHTVVr+URuXB98guSf12QBazqytamNFmGlV0rEVEAldnyl5m+NhNE6323vZjkrl7BP&#10;YgJGz83CNfnE70m75/o77zk7e5vjlvO1RUBqApiFNWe59qg2aviVkGAa0kFgvbamW4V+7b3lz9dX&#10;10R0n0IyhQigYcTl+Rmf//wDP19/4sfPH7jebpimGYtKBi9yQoQiI1ojGmlNnw1QOWrYqO3RY816&#10;TpGpbgDRuq57c9DiZMIGhDVITdbnuU/2E4z1RR9pqStnNWB7Kr6SyAOldYs9abIz1GtSzpbcf2N0&#10;M7jczWgU5U0PMIhphOCdGq93JtU90SzpbGzYH8ljS3lhidxokbSz1qChmc57vhDta+STji2sjowy&#10;KfnPaZuEVTNWa46okcuq8VjEiFT7XwjEZLjdI43pngn7Wj1aw2BqUm81GcEadlO6by1f7mX1t6ZU&#10;Q74R4qH0VXoX8L73cGxJrvR0nNSfJdRNLBCrROhnD6VnQRRQLCM+6TWWAJ0esKClQ2gKpsK4rA6S&#10;wqQDqH1+S9KjNAJ5RGO9tS4sYFWPu3ONoVt7ll33sY0NsWCepZq2MDDzs0KXEu8aUtd9j/HMo6Cp&#10;VjxrRmfxAchdeyO9hqXmYKRMF8sofa1x1GpoxAE//YxUt7pRzLpc65s1MN/cJA+SD5LpR8gTUwma&#10;aTqMKVPW2sAoavc/OKZ6JKb1xqpaoXeUQbKdGyG2xMaW8fsHNOZWK5mwsM8CABzr2h/Su5Vi5+qX&#10;SGWKl43DbKBWTyEjl7SluJZgXSqJU9Peb14fBSOr4nRCFi/KWve957clQbc3cOLr2vcFhcaHbpDc&#10;ntiSsWKeZky3O+b7HX728I5X/VvK/Et2lj9hYaNKD5kim52S5kO6gOvgX6lwaJ1Z9mIpaPJv7HRm&#10;AE78ubjcrVhOgThL7HwYfC/oz1uLRWo8D0uDrwe8L5FstnwiAAUUAQdB9imPvS4xaq2khFVk7igw&#10;WZPd6z1LarVMy1xS08uNAOYkl4kAFyK0tDl6JFKstUNvzVuqHy1AUNZAW+951+/fmqCOMYwjPnz8&#10;iD//9Rd+/vyJ69sV37/+wOx5aV6uLP2WbKr1WfQC91ojoOUZYNuTHE2PWiQWWzmQlnc8KllSZE/X&#10;I3q14cENrEXKP1ilgGpnfqvesgKP2bP1x5rb/+m/iveqTLJtCzA18M7WbMF7QzYzpB44ogmMrQkU&#10;GKkx4B/y7N4JWku+aJeoRRP8LDVzegHSIvLBsX4/VWJxz3mn5XYWsDdU63luXNo/j8RG21kl6vn1&#10;IamY5a4MQWZvivSeWg381gRf6flYiL01YrSlQXO0nm/lG6l85P63D3LrVpfq8f+WYKkBIHmRGwxr&#10;S/eX6m1rrt36oVaWP6k5Z/c0NXokI44D28qhQ+2DuzWSXUtKS52uWlArPVt7J/wx1m6r89dTYNeS&#10;rVrzJkoKpFGpAvT2MENbRf/RddcCvmvFSPoz20h56f0HcLledGr3sDQE6kWUNM/WxrutiUsv+7KX&#10;9SfNh6Q5Yen6rGPp0XMHVdeuDKKsTAe0CpgaQHukWdQD2Mo/13wteplWvSa6td/ZWyi3EtyiMbP6&#10;O1lvaJMORPfGhbTJoDYKYGO99IzwPlJstONqCTyKDW17QFtOTH1bsafM/ELXnjgCxljPRGluLBmz&#10;ITFff877zOi31Tjb9K2995juE6brHdNlgqMBGDTlyuX5evbr0coYHKk5ESc3wbXn2WiWlkDcntjW&#10;bn5SDvlwUBxlBpxDM+eyTEcd8S0p5Ze9xTmJqbSadF1tEsoGnFPzHAvFlywyWc03amzPUr6xNeKs&#10;ZKdHzd57CEWls0U35s2ve5G2wt5IkwAYSYNFsb8ky5iFSWc1lm1SbNtnVaa0Hol/xyaje9fl0mhk&#10;XoD4XQ1s3dzj+YxPv/2Of/373/j54xem24S31+v63OIcriXpapm0KTUZrA2+2oS9FbjKAXwbWN/7&#10;Th6dNMjuXZ7eqqg2gkeBBngSLbr4pGjVp0azYpq2d1JWxrpinHhQLme3amVUYmEjHxaG9733aSVy&#10;BYmPgtORICa08IVSPiNxGhY+dTXmeG+O1psD9uT/PXKUZU+LMg6TmVJTJVYW3l04F8zYaPU+3kvK&#10;WQNyNek5ay5QxcVCES98Yhpec0qsrpGZW7lkLf5bsB1rPC5NkLQ8cHr9eKzNq/Sa5D+DVGnfOfVu&#10;4H3Jmd46itUaq9SKrFIw1mQ6el6KdaymVez0gN9WUKrdZeMgxpIUoBbjhSPJpoW1WAMXjzQqHgFT&#10;S6CQ9UCyFoFNAL8EvXBgV0tTH1qRNY+YuXBsDDwGoSxJd+vZ1orQlt+A3tXmpGBuB/loDAmyuGbV&#10;SCiXmskbHKUDNL2unkLZuo44a7mEd9diNtTWcLPjvJkb7VMQVAXua0nOUQmcR8bwrPG4xsrqkb7o&#10;Zdb2jExbHO17mortuBX2kGbcXr5WdTa/6122zgkNCAzXV1d/OiaVYW/kHV2nQU5VgFlZD6S/qdVj&#10;8vwoM5J286scm9gAe0e5B8Jm8iwLiapfEhHYL7I48zThdrvhfr3BuQGORpBzUTG96QNvSbJzBKIB&#10;Q0bWAEyOe6i/C5W1w0H6hYGHCz1RgxVyDuzyGtww5e0F1I9Oglom3dTcSzmHj0pv1BqCWg6iNQPK&#10;z0uwqBSXt3YBHtZVkwRUu09Cl4Z0rX55z0I2ep+J2eQ+XZHu/YSBv0tVsZEoxbZ8QupuZxrJDwLx&#10;NXZhM4cS4+Nb7g8fyHkMgNyAy+UJnz//gX//+xfubzf8z/zfuN3v+1pkhipb2WJCtgDsHunMnv1a&#10;O3N7WPEWE8EawG/xLmpNI6YSqCyNHAtSNJT438jaDwlwXpXNMAJqpXurApQVf6xazruRFThhmGrT&#10;WQyAFcKN4Rh+CNjWwd8g3saa/mhnXDDhFRIjqHksFPZZqdFd8iJ7OLYbJ9NbuXQxPzBYLORGqByD&#10;9+GQLMrKlqQBa5KB1ua5hcjRoy5wtO7YY7t4FrqsMz20tx5tkPdgjLUY1ztxZLknS51UYtpL4H7R&#10;uQ/M+3eXzSkVfbWb7RqDoViJKbAy6svIOgK+G4SiT54nKyQ41+EhHO/I1JLlbkmJhA0WOm0UsVfK&#10;QFIsmyCBu946VnOj3vRYZUEZQNYKGLwBh6BCdoJUAjH2BxH/zzhu0FrST++R34l/Zs/U1INY6rZt&#10;QCoIewIvDUeTp638dyW9e4ChWjvASvIeS8DyIoBxZCQ9DLRPSDMzZj/v37MxOJ1zGAaHYRgX4MYF&#10;GR4QMKemH4lRdXCmz+0wYpkMzZTSbuSyrzkhgeRIcVJvpHAlhmoJcCsZtKhrNiqSV81AFkUCczNH&#10;bRkFlvaQJXZbYn4NHOnVFm0xtloSBLXvs+gyHz2HtbBsBcxjHW09JpfPW4q9ZiQrTmWrkwKbICvO&#10;47OnlFgyyv5gXLyXimdSVXOXG4KzPQyllFG0S+esmI0jFxh7wuS1t5jqZdq310x6dqznmM+B8G3C&#10;Sr4cGVFlk6hZSPOm+br86zTNuF5vOJ2vcOOI0+AwkBNSY1pTagv6IrfkkBlQwQclfldSmC42kg+5&#10;SoZYxvstKSAfmRJRGWo7K9EXvRBs71vm5VRo2rSRlJ68qpRflopQq/Rfa9Q9GImGdSvlbiw/3wLv&#10;pVRdCvyXYq4K2quZCGfydxaJwFqDtpRn1OTMSkSuiGmf4SlSUis8Cy1ft03e5UhPphQt2P8bXspp&#10;nWc4/3r9CMy5T1qvrqUcKOieEzkM4wkvLx/w559/4u3XL1zfXjF9/Yb7PC+l336ObKTuPrlMy+Rb&#10;aaq6xNq0Er5KE5xHWfElKR/rdWi5W1/sDo2qaK9ymmOUPytkVAEcieVykOMohYZVKshHHbVtgVkU&#10;7pIlNsL7eY8CcJ/FknAzWS0FBZeoybE8BhSGp8279EPAp1o4Da8Ji3zmMvhpcdHao2D5TICH/CK1&#10;adGWz8mRph2Je2Xj7wnElsY9JHsp/gDbJ7aZ35RhU2ldY60LeiQJW7irRY9/z2d2UHnN7WSjStlv&#10;ZdxLyvCmeaEFs0zkVVlvHZTkqnuni3uaVDXFBIvPqdb0kX+2mdNuzHu/Pmf/3sx7y8iLqfvCoWgj&#10;gZzthfq2URPDWRIJFgkWaElLKWMkswTC6l1jLZnNofrkgDEEQyv42TI8qBa6mdlpfPilAEj8+emt&#10;sKK9jEIBx2qSEiUGGdMtJMwysdQKOkoT7MIBHr+bRDS+wEpqdTd7pDKsgGC4KRLu42nwDDNeTJGF&#10;N0jtYOgAem6gkoPRlJoIki3gtYD7aBzQhyJ1kT7YJA1itpsjYJcmZoafGdM0YZqWQEcgjMOA8TTi&#10;fCY4GkDOgdxWqHgA0xIcfQC9A2CChYGZAftQC+tgVL9dpw7wqHs7a6RteBdFZsIpwEWIwU/Otret&#10;UWJmPFPM6IrYvqs+NFUSkRY73Po95sIBMOm49wDkFh1ozdjtaFHQM47aDegp51L9OdZLBV0HGmqs&#10;iaTuBXswMPlzAKVUpBMhabrp/hhc8LZZvs67xn4gsJFyxunPps4gqTOdUu3FUnNLqLPvKA1TaOJq&#10;gGAvuHukiEjNIvc8YY2lmX41gtdH9Kz33x806dmvI6M+NxhLk3tGNFMIAJg943q/Y7heMZxPoNMA&#10;NzgQhiQdIgzD0uDdGgrkZAgPGrNpnlcc44+aUhxVjS6YhGgbCVrTXivSqix32qY1CkDP3hzODdBb&#10;hq6xLM/eSQpGerFOT5jMakiEVU0YI51f5Dm2EVx8BLQojTXX9tHWVN+LsY1ZsZXF0qBxm6MkVmIn&#10;oxqyJRM8Sq8kPEZFsPpobCixcDN50krenPnirP4usXE1734VyzcxynYqdbk1BhJPAmn0mTcQZR2S&#10;RRkDINIirx2Jw+o6X0kV+zZ0K5GFHE6nE3779BHXv77g9dcPvL294vbzvpx7o4y/dgnSXqm81PjQ&#10;MnVt+b2W69Km7XtjRasp8S4yc/vaor1BE2JIfd/KuEwZ6B9FmHaOSZSHciyG7yQAu3Qv65488YVQ&#10;6XzjQuVSy+MpzhUTLqIJj62t+ZrErwo4r9JFzNRltMt7TicitiAPMPuQm6Tl/65pn5fvspnRO0FS&#10;MxtvEVlL8b6pcrGtEE5fX8WcElBNepvfx8noFulNXXlOzMoB5AAAIABJREFUgNGWQWKOPLv23cjx&#10;+07jYQ3nk35ElpxFUyOw+rlt+TixJGVwJOEc+YGiNckv8CjO3wZXvAuXFFU++K1BXSMAt++xdeZq&#10;yixajZs+5175XxZTRjtZyS8ynuw9PPPyz/XR+03i8z3B+56DtxowEkMzQs5G2RKUnWK1myzkb7Rr&#10;3EeQrpAAzqViaf+aGkREsKlo61uureW0XCvkil2mpNjV6siwaHkvrmNjPlM2EpjhSTHPWScvrjwl&#10;bBpYm6KTvAMsFEnB73GZGOzX5VICoHZdAirU07aE7qjZXxXsEwzz9F1F749lQKSk6RW1N5BL4hi6&#10;vIkuHNA3lZDvo2Cwg63DOHvMfily5zmMDG2Az8KmH8AjMA606PWugYA9cL/dcb9NYM8YB4fT+QQ/&#10;zUsX+XLBeBoxOLeCNAzwvATHHUMMjK5NxmFZg3r3ODynBIIXf06NZ8W7BFJaOAYWhtY6SM0GZXaQ&#10;soqT2r4qj1GMJVuM5XiMLlQE1H0OlIBLHaSlou6f5UxqGcta9OQtn3HUKNU6ndZT6B5qHCTjpxnz&#10;WzRxNSPUnJUG5b9zUyRNTiVlI+cyFXnCzlJGAJoUV3xPAVyXmvT9jAzN5FbeT027UQN5JMNXO5g3&#10;XXdQO//qYc6Wmgv2QjYk5MRSfkyyaAOgGe0dkeSzDxNYvD4LKsgJ+OQ4cbv2PTB7j9v9huvtupwH&#10;4wDvw3ONdcmFpM7ajdyn2QRJgZgyxo9+dm+NhUBfINGwypozrE/Z9e5l447XwXGDTE60lzkBm/aE&#10;Lx711WNDp+kXR6IS0STcUemSktlZLXfRPFJ0ab4UnPZ74RXNQ+7ri5ImJwvzbopzp0quncKAoU7S&#10;KQgW9r0E5EtTdClRKvWQKclkZI3LBAiJMyzBJjbEvmrNmaBg20SMh04MSuUqm2B6pZC3Skdo8aUK&#10;Bkj2rg+p2TAMuDxd8PmP3/H6+hd+/vyFt+sN1/u0T3Olh5dlCsCiCd7y3zlSQ5TA8x75vZqsYMtY&#10;WcvPHp2SiqZ4ELAPvzaySWnUaaB7hF9wGaQq3j/JYXWOcBVOi/IKuAWujLoXVA4omYBP8/79GSE1&#10;6BX5BmIyVM9fpffbzNUpxXzimVHbpK541hF2xEi0kFSMKQJCKVen6NlnaQyv7S9rLVIC8COgVAG5&#10;5bqp4ocWAY8YNUJEKuDc27LWDygBw3GOQlHOrnXEwpnu1+aYHodSH0Br3WttxmY1MuS6kjmsvT4m&#10;pFJa+QuhmjwzpQ2UGP8iwzlhweWO4ljR5HClXtfipGZIuxOWNvY9rwD+Gi89M+b/hGxOrRi1dOYO&#10;NQlk4rCOQ28Jcit5Ug0/iNRVVkqgUrZVuSkhDplGslArsHu00Swa5DbTHk6YjlTWS1XZOcm3JDIc&#10;aZtcHjqZaZV4RbRr3Hoh6UB74Uj7qC2XWivKW+pjnfSCahbPhtbe0rV4k+YHWAGiYhC61nVkHU0T&#10;QZgbCbuemG7sxlgbaem0s2ewnzHdZ0yTxzwvwA1EoPTDKr9wchgHAjkHRwTnBgzDgJlmeDDm2YPu&#10;dzhHcKPDOA4YRgdyIwZyGJzDPHrM04RpmjDPHI1sLGvLRQWi97F8VIlVG4+2VsxrpGcBlfdoe31o&#10;bD3ZZKMEELAZBEaAn0gKpblkayyt50DsMRu1NoOtn2XZfy1t0JKxV889tuJGywTPqhGpMpJYYKvU&#10;6HCXMto69pYVd1yKMeKTys+MI+8MGXdCQV369bWCjKLzIz7/qFiUtMDc2uhkDTDL1nkBKGyZaves&#10;qWpxb8nb0ulFRhUwdXK/rBNXvAKk7BluZcI7cukKEIw9Tk7xJfmd5gnTdMc0TTj5U/LMw9nonIiH&#10;lDevolyGDQ1CJJMHQipKMq/20iRh/VLl7Kg1PDMQhgt7kVgBjjvyfQGmRpOSYlJzk3JK79ea15a2&#10;reaB0DsBaT2DUoZcTy4e65eKvFQQheT8nd5ACzlU8fMFqYJ0/dAMTGOkchp1ILokd2M957WaRxaq&#10;pXN233KReWMCvBjXVJExSnnMkkx9JEW3SwllHWB8rzF1KZ63mqnkXOTtNI4jXl4+4I8vX/Dj+y/8&#10;+PmK+fsPzOsZM45jdyPsEUm/o3u0dEa1wJNDDZ5K/lfDAnruu9Q01GowEo3pNHfI1jbK7O82kZFQ&#10;csvT0kPTZxzsP6cs2OD1lUh/gqPGmmVq1Vq/14w0A2jLbYShtWdLNZlFllQQ/R7xXWo12GpEkFrd&#10;02pAkpBNSFunEYJzYB1pq9mO0ciMcslPPfx+HkdrIhJASKawBWOJMwB/zUEbuUhLajbdJ9SaVGBO&#10;n65aG2ZSXI3caSf81UD1A6PCWbwrkPHKU5D2s8Ra65fiQm3SK5bHCYa0EXi/lUJ+Ae2995i9hxG7&#10;P25Y23tg1HSKa0n/ETPBcgKsb2pbF74dVFLAs8WA7QWAre+iNQLVllYpsbM51zclMfaSjRGt7Hpi&#10;UWzrZi/OEdzg4MjtunhbAu3nGfPkoeq4s2R4VlApDtpzVlDzaCLYs3/qWq+c4etsPegNgTEzdxFH&#10;aclcLx2Dl+y4YXBh7I83MGa54IXVNWGePcALW56F9v3SpNn0EBeWJI9ulUFYgP3z6YyRhsW3y3vA&#10;MYZxYduvQvIgwsLAHwYQEab7hNfXV1yvV0zzwvT3noFxBe/X693kNZBw4UtGeRI4l+9Sdmo1zcbu&#10;dQDkMgZImzM2BlEtwSyZAFuYKkfWYElX9IiZnhV06Y2drfPsPfSqa0laj5lt9nV9UhpiFlc1bK7d&#10;b651KGNUAoBx0HAvPlNKQM0sDwgyOa3pEStwIMFa7xktmaCWZJh2lpQA/6KBW2PfWf0XasmpRbLK&#10;tIe40JBYp3aYEvPdZL9Q/IsyU0VtvTESTVPEeYif52Uq637DeT5jPI1CAyfJCfbmSEn+KmgSo9KI&#10;L4HrJh+cDagk236r56oUAepqEUePgGdJ/pGyipBPWZTikvXZ1ACBWhOtRz+2BmjUmupFWQVKpFqQ&#10;mzumnjqtsyaefguFN8Pu6bJdUXn6Nm8OttioJUmU9M8kcG+ZDArUyL6ivKXJXhuLb+ZMhhj8XkB3&#10;T7Mo839ZdHQwns74+PE3/PHnF/z991fcbne8Xa/7lNOWF5eayi3p1tY5qDWaLfVtz549BFYD1dzK&#10;Ov3QehaP5ihHga6enNY4TN/9fHuwDZNJKlHReLcWR1vybZb7iYxzEzCup94oAeB1qUgy4TiPxJwS&#10;McsKcPasyTw2U4TDRNN7SoMkZWMHryvxnOLEQSRaEpdCQUI6Pqv9OnKYTqLtJDfm3UdEb8QQoEif&#10;tADnUlzS1q6cLM1+j2B1xGtW72to3iSmWnmndlDyGI81aFVcolB3t8gFPd5jPeu7lmekcSKdCN9l&#10;crbJasZK+AC8B+aZMc2z+emNRw+LlqZcDwPRYrTQk8yVwVDkxSa4upC3BK6pu4mYLVS6t5YOtJVh&#10;nzPLbOPRWbIMrkpuyEE3+TPxY03G59YOqwevXVbedd0WnXPsoOnGNHSDw+Vywel0Wn7W+/1XzbPH&#10;dJ8wTxv4y8p4MUfMmuwZG1kVloP/aHJuPQzzhlOSUKVSRB3NHtWwSbw630ji8mJ1+c5hIIzjgHFc&#10;gPOBFiDfOYJnxv12B3DF7TYBuAuVnmCQ6hww+x1aA7OD88PeAR+GEafhtDQD2IPh16bPEOkTu1VS&#10;ZxxGzOO8F5L3ecb9fof3jHGccTkDp/FkjlP64ZYbLkZMEYNxSw+bNp5NpWIyVtPfrjUWjySIpUJP&#10;60a32PzWxLjXPM8CcraeUa2p0XpW2n1bG9ClNaIldeo1ZZFcQKBFkH/PfhEzN0mVjVHjl8UfqiBR&#10;kMpX1aRh+uIvrVqGnHhY2IB7iwH0o+eFZZ1aEuCW4VLvtKSskbL9Jpr0LNjesvG4Md9zRgrvrFtZ&#10;vO2TEYnERQruee9xn+643W54miaAzwEDTDVMN5yroqmdesrUTLZb+7akN6xtDeu6lqynNHfT2flH&#10;J19JKqaZgMtWc6g14SEL+ZLpZQn80M5ACyj0HoDaco0OgK9MvpEySUwqsBB/z7puiaocIvU8K9TS&#10;oe0SJpKp8h7jWIes7pCmuzUmm8pQE3ISJPZoOhHVo8NcAkA0QF/Tv5XTkzBMSR/VW09zmLiGC4co&#10;FwyQ9+b4ulHJDbg8PeHz75/x119/4na7wXuP6+0GP89dkwE9nkNH6tre2uUIYJzmcz1GvdYasJS/&#10;6++aEg8tLspy1fJNK0herCkqNXGQmc0BM4sud+0stBjJBlIZZZ5I7wFE19Zd78RuTw2gxaSttn2v&#10;SRVrHlJreNQA5CP71Orl2L4pIdrIlWcjJT/JNkUisQgouZ/Vl21j8nvYZJgtZ1UJuC7GVoqnmmvT&#10;htY6u9iUVBKMTuj+UM1xpLHYOsN717YmDSzrmjgvCNOpjI1pvxEcZE20+V+8M3ivFX21wqa0uK3j&#10;DRqgY2EGRId1QOrjVVUAekvAPGg1Iisdkgh6iUccjY/I5WzMROa8FLQYhYU6ies/w8nW3JqngOoC&#10;vknlMIKevkcwp2MAjnfxEgxuABxhGAc8PT1hGJwwN10+cp4m3G43XK83TPdpXfR+Z5Eytw5zhnCy&#10;Kjp310YyrQnUEV18W3jbnv/j+rhZsrZdL0dvtTjmnR4i4zjifD7jcrksDPmNEQ/gPk1gfgW/3jDP&#10;i6aXNBBb1sRi3LGt5GFdZIMYnXQOQo82HLTzzAAmMHgB7v2iPcu8gPun0wnn8xmv1ytutwXkGdyA&#10;+TLjcnnC6XTCMDgB7pUP1NzwWV9vm4azTwBSCyOxprGpsSBbzMQjSX8JbO6RvWl9fq+Gaa0g6NFq&#10;1H6mNaVgYegfHQm3JiY9zfDsHjTvkYyUTEGzPvudGljY6jHRHiuyNZ4cLPm9hTPNKllQerd6k6be&#10;XTgy2aElclrh2yO703t+WPdA96QKG0EZ9ZEuwP0ylUW7xEgE3kOZq6MYPN6ZT+IWvfdL3J8I0/2O&#10;abpjnqdlYoukYWhyvz5f5mnOw+9QSOsGf+tYNai4bloAyM4/K47Rx2agR2PVLjKX+hBsIA6RKi/X&#10;kguomRNbz6Fagzr6DEpjHuXmMlnTiIsgtJ47kgDwEZk2701Pt5mNbgbwlBmzcSmXLID7TaAqcQ/n&#10;RGM+HrukmFQDRIXo8uv8Li+o5UvMvgg0F30DGGAHOI4csMygUQ/D2/qz3vM2zGmaKmk17fWfTViV&#10;iaGn9ECo5yfSb8NhGE/48PEj/uu//gu3630lrKwj+YJNKiWDrKBr75nVM6WpNVQsTPdanVwidfwn&#10;wNkSwBXHMM2rTD9sTed8IiMjCRla3SJZykU1g853WYqXvRNQeczrU0nQPjtlKKdxrVxn2YhGpgZq&#10;g63b2lsWLMc68dGzF3txCwuJy9IMs9SI7aZdDMDXMZpYWEYqN6ry4A80rkrSK6kHgRYDTcC9yEfA&#10;9QnxXvNuy75tSZq1CHXlHLQPT67hBD0Np9I+TPNgjZAU5zl+93hctO6x10ALYI/VD9Jj9vN/Dry3&#10;AVv2hd1KflqM0OoLkYyrKFDmx1SJJdTSWZMdOzYW/BZpE/szjLs8re64hQke2F3SxIKFobQ0s+Td&#10;LVam3x6bc/JS1AynYWfpzbPHPM9L0bQ6bU/ThPt0h3NnuA1MXX/ZMLrl78HhdlsS0uk+ra7Nup6x&#10;2o5EW4NQYwjUmLPWAPGoKd1RXlg+bRFTZ1nsj21KIk3w5KGxADEkTD0GnE4jTqczxvGEYRyXd8qL&#10;Nv31dsfb9Ya36w23+4TZM2a/sOyXwCUkkNjDMRZzwfW1+XU10cxwtAZLPy/P2xGGVTPZ87KW3PbZ&#10;44zRDStrf4CjZZ1drzewZ1yvdzxd7nh5ecbT0yXI/hBFK7nkBB908T1UfdSkZ1hrEFljnJWlYWlO&#10;WaZ9WnJlVnOc2rVbGTmtONrLxu5lcD/SkLM+f2th2YrhYWosB14hbV+Yi23C9M+Yuci0V6cHuMyS&#10;3Yw+y0VLYlL+Du9INtwk6MRKJ8NiZvcocNTaEz15Q+karLlZ8/sUUF4z8eXouabSai5IKu2yaWvu&#10;tIJKQ8IA3hml6d+bkfnqfzP7Gffpjuv1usvmjOMI54Y1lxFZiwC/Y/AhSherjFvrBI4K3G3jCdoY&#10;M6PZNCr7r2QrPdMMtRJtgmRV3oCT9xF7JHF3jEwnXKFMgfaagGoA18oJB2eqYkGvttS0z/SYVWB/&#10;yWOCbw7FtcZukkzxhmlJCFFkT1mOcXLxKpMdUlUyECc2bwSK9plrSMLtxJkdvA9TNfLMSHObKhCb&#10;eH1Y6qFWk6sUDzfZAaljrPl3vOekbbp/A1C6/pn3i3GpBBSJgAR8rDYcxNcvlyf8/vkzfv16xc9f&#10;P3G93XG9vmGaZ2CVuCQasljXZFoqe+6ox0+ttq/5f/RMiLYA5Fqj7pH8Um10Cp+q8vpuk0WQMV8p&#10;a9hSNTdEldG+x4rC2deDv7T8LlTtfYUQac1Vss8qKOn25lE9WI3F1NnivVC7z9afWTw0rABtqfHe&#10;Q8SyECKbcm1KmVKKVVbpyAi0Eh9QWx6kPaPGWX60Rj2yJvfGFY5hkC2gvYYHWN95apQsJVzjPRy/&#10;m1JD3+LZ1SuFaqmtUqBeA+8BYPYzpnne80Newft55p3MNM8z7tO04qLvDN63Rsd6uuBN0KHys70G&#10;MpQmZEc18yTri+sdIktXUmPJbElba1SnpDF4FJQi5HpW5ftJWxXxYbv1Mj17zMwYaJFTuVyecD6f&#10;QUS43++LFvnbdTdUWrQZGdM043I+wbkB21ihc4AbCWec4IYFxL+Tw/1+x7xtitTclTUDwEIgg12a&#10;5hEAz540HGP5HUkypTRBri+XF1/OuUUaZ3AYhwWo3742rdJGzIt+1+1+x/V6w+vrG15/LbI508Tw&#10;TJh5A+5JFHweft46kBPczPvo+GZeuGvUY/FFGFZtfBn8p/sd91XCBwzc74txrV8nP273CbfbhNv1&#10;jtvtjpeXJ1yeLrhczhjHAdIaWGrM5WPNsvgRiybxxWbmrMlmjX29RYpuyBOylFhfukmfzo1I3ylJ&#10;LR22FrPdR5Ki1rW3miztfdtnyntEEkY1ak0LvJKESgrs7EdiYGxAMypP5XCkpFx6roqmoFYsp3r3&#10;+onU8U4bJtvlBgXtIGUmw1ZKVKFMpVEuOZLpcjYaTtXipzaJwGVzqBrzszX1V1t32e9UHx1FzOP9&#10;dXOS/CJJhBXmncY6IsTgyzRNuF6vOJ1PGMYBzg3rZGLydEToi8JjFLDRBLst8TmLKcDiUpVsQjlS&#10;WzykEwNTVo3T+yc49fwyLWLTRk3wmOFik0PBmmrxTxjabcgyN3Icvz5Lp+TWm8kfF3wM5FqjbAGL&#10;tbXtY5Jgura/pGm8i2PAltenm6lyAsd4AsVroODFFTWltsYFx8QaLoFGEOB/MTYsQL33m/SY3xsX&#10;kileqg0jcGQD7hirZxGJxCk8u14z+d4admMrE2LSRek0b4FMLXDRC68nye738t06WuAXuUaz3Eqs&#10;RKIot6OR8PT8vJjX/vyJn79+7abezAx2JDSL0QS4rXGjdcahtE9hIyRsUiOt2sfCWm5NvB+VByk/&#10;I17eKVFmlAnDGkvrMmDzmeEcdKw02rNRH0Is7xn7cj7WyAKLfE/RBleewp4TFNZLS6ope1aMqvyV&#10;JY48IoXYO91xdO21CIlWoLYWBx7RCM9wBZQmYeLaQZJsWhJ+LZxRvc8sP+Eq1qb+aHKWE3TvllqM&#10;1CRuah4/xfx/U6NIc8xOknWP112tEagVEPv0qCQ6ojGBsuW9huuokWvey5tG07iPfX4Qse53nBJB&#10;PWL2DL96MU7zjHmaMb038946AtUyEmj9fquJaM9IBsvNxLHWb8s9W4dkluxun3QUGq8tMxz7yLse&#10;2FIGsKXbmmozZaM7UaBZ7jZAJ8oI28q25511H9eXHmEsHiC4ccD5fMHHjx/w22+fcLk8gb3Hj5+/&#10;8M8/X/Hrxy9M9wn3u8c8XzHPM+b5gtNp3Fneg1Ded87hdDrtbKn7HZimGX72STGb5CosE9wEnINU&#10;H42B2CNay8fNLLn+J2TZo9wE+/KlJoMoq97OMjAOg1ulcQbM3uN+mzDNIUDN3mOaZ0zTCpLfJ0z3&#10;eek0+qVsYKadYe9WxhfIgf28Mikn7AoH21gZexCH73du0do/nYYVTLjD+xnz4HZzrq2reb3eAADD&#10;MMK5GdPd4zpPuE8/8Xa74en5soD4lwtOm3a/c6vpLu8M++hZ7jk4Z+pSiEpmFAuvki6dORky6ZPK&#10;98+JTYW0KI6ZqHkaf6wx1QKtNb17qoIIOHTO1J7lo0bhGtBVa3y0GE31d0lBt1tLKCW2Ez1XjoDx&#10;HdjivAlAVNDbhc7aJ/Fn2+RWKk2XM0YRaVnKT+BGcpZKDkTnn0ycWYPAWR7cCiNOfJ78s4Zvfczq&#10;z30pWmeC2gDb0SQJjskY3Wf2V2I/VYuzXZ6uUCxzggowhFIdRWxSEgtO4s1B/56zMKoyp+T1Ypnm&#10;u90XWbTz+QwePdi5NU/jIGkCBWCsZHvvlfwjKT5oHdjaHilJOjTF+ym6Rjk1IwpcTXgKBqm/8uSP&#10;7HOwvMhEo71lvFqWkchyq0jOihRZr/hePHvAL2DkIsvkAgbsJNBOKmMvoAJJHCOA4VbjOUkwEAZ4&#10;uzROmBpwGArG3n2sPHUfCpkZgd6BOBjU7d+6se87pyE2+UJfmShxboRzvBekYb+QiFFlgDbEgfXr&#10;GzmDSBwBnP2uGtu0JqO0FMo+/j1RnCWoy1nrPjVyj5R116ovedf2JjgKhKlyI0T+HZ8zu9fIms2N&#10;Z8Knz7/hz+tf+PHrB263K6bpHvzECtNmJX+UI83LnnOpdRZafGZ6ckQLpmElCNpzYVYaoXr9LqW3&#10;ou9RsI0QNmk/iqn1HAr/ZHHI8IH3GpqiaxOO1n3gKMsRWE4LEIrNTD0vitM4qQWZse4b9VJJdaHW&#10;lLM27kvxoRqHG0bfrfrFuv9KCgOtZ9Py7tD3CGfN7/SFkqxJIqlrzpKceLK4bbBlY1lz82xBWjNR&#10;vcFmwVK5oy5Qv0+mZ8q5Ubr/1r421aUJlpRKNWYSzPv0bD0tks30DYtI5QM5aTDKd+WcOzSN3/oe&#10;raG8gfYReO+xyzfPK1DPK+EhmNQuONk8e3g/Y5qn0MR/L/C+thAswchiGGBhObY65VqXjEBRQXi0&#10;YZHbtOZMKQtAX0760tNID7AWtoCWSOrXQVFjQ4IChHRTBm4902J0u1CeaGe3bW7KSzcJGAbCaTzh&#10;6XLBh5cXfP79Mz5//h2n0wlvbzf88/dX/Pd//42vX7/j9fUV9/sN98mD6AZmj3GVymFgWfiesEH5&#10;NDiMp3Efnd82RmbylHZFBWKQa78nGv7MXRz43qQ0lx4od4XjpkRp/7EuZyBApZD/pWwMTiYT4gZG&#10;JHnhGX6acZ8XSZzX18WP4H5fmPd+ddNetLyEPM4K3O+FCQEDEcbRLX8PBOYZt9sVr9cbrrc7pslj&#10;c07w65p1tJjhDo5wGkdc/GmZCHBueQazx+xm0PKRu9aYcwPGkeFPALA0FKbZY7rdcZ0nvN5ueH56&#10;wsvLM16enzEOI5zbtF5ztswCConnJAAOhpYA5hPzRdmDzoZm2+iW01Z8km5QwqSUjB5qshAssboG&#10;JvbI5zz6mT3FuB2wi+WWpH58icVgbYrn16aw7DO8S3vWiJmie8yAoBtyzPRO1xHLJFvRCU+Y2OqZ&#10;mGlNc9ZMpM2YClzKE+Nm/K75urIW9+Q+l+wJBYFI/rNiSCSQ2y0xqa89n+hK47RNPkrNF9Z7oqQB&#10;QYyYVU62ddSaBqgu7eYOoDCEtBXmjATY42zQgZIkPNPyVSZy0inKeZXeu91uuN3vGMfTItUDB3aI&#10;4jRxwlzlHA2QjbeSv4gVXFK7PBFoHwPuGorBoIWJK/ISSppxJJEbSvKfBgin7lOSQA6reYl+n7JA&#10;s5mFQ0YcWkBdgj51sZ3nm18OeJEeIbc8DUeEQQFeVfBBghNCJHKR4ludrhwhVmTH/udyyqgG2jFT&#10;E8OvnqnMSzIj42qyfvesbfOR6CKPrAUnyiBRkEokDANjGMZoqhAwgOxrrKXUwFcU/0sThtVGfo9X&#10;TLpfdw1ssbTLquNlxq+2d3rkXaQW97LOY4kAEsLLW0xYpCrl747NkN0+Zby8D+cIF/eE3798xl+/&#10;/sLrr1+432643a5hW1M8bSQnTC3eP6113KqHa4CkyScDMJ+lvQ2Gnnje1whglUjFwr8tlvdNJyel&#10;uXty9m40nJpPCMscK/7nLi/GDzRkxJokYoBcMi1B0cRdiAsxUEuVPDjKTzk5I5UG/JH831KLWZje&#10;2prOZEMK6+69yII9evVWULNUHxWf1VZbSCOjDO+guA+tyCGQaPIyJWm84f7qsrFkvp+9OZ7macSi&#10;LmBTnU4C1JbvvqSTH/13IoFKQNU3pLVuLdNWiM7qeCpRvtZQWlEUt7rwZaSQKOUNPOjkDmsTto2T&#10;6lNg0rdn17T3vMt5+wjQx2pSy7uk9ALcL8Tj2c9myZyHwPs0obKOWPSaJ1rZatUFSVrgx0NAkZqo&#10;OVfcbKaiFz4CkLUfs4yMaZ1SdbQRwnSWAxASgztCIkfo25NgLHpeQNVF7mQFXPz2IwMGN2IcTxjH&#10;xTj048dPeH5+hp89Pn38HV++/IW///6G//nv/8E/X//G9e0V7CfM0wzPHm4G3LCA92CCoxEDjetm&#10;dksBMRLY37CcibF+7a6vTCywrgKAn+NUh7qRxwBXW7LIRc9a2a1n5TCSzEmuGE6yuga35+Q3WRpe&#10;dON//XrD69sVt+u0TEAwLywqOHi4lSW8aM4vy8atIPqilX+5jHh+OuF8HjC4JXl8u93wz9dv+Pvv&#10;b7hPt2V9rdrGywHPcEzw7OB5Wlhvw8q+cwPgWLD812KIHIZhxTlPy3qa92kNXkD813ltQMxw5PB0&#10;PsMNI3j93KVruhTRLJPgBBhktOQWysB9jZUtk3AUrQ+lAAAgAElEQVTJJqvtffk5W+IjD3jGsUbV&#10;ke51697S+KpNM7XG1nubzkeYteUk3iJHZL/mlKUa/pniTgJwJFtyEl/zBrR6VX5DlTSqxcVORoO6&#10;OaJYKGIZQqNxByGEWZvU+k7mC/R1QNrodukcsK8VZts6aCf2pEqJsAwiQs7GqodaAqAqqGq1IMrW&#10;mMAJpPZ9CeDjlOmaMWT19SQ/e/Ye9/sdt+sVp/G0+5gsL3llZe8gasxO3jaPJhho8UDQYps2Ypsj&#10;hH3xIS8Iw9rYJxtiuwszmFUef+5hkoXmPCWSDCYGLwVJpFRaS8oLbXrt2+/3zMA8Bz1z1LFytUBN&#10;/syln+3D+3SruWtVoiyZ7ORqTtB4xqxL+anrw1ATqJ/JuQZ6GTylxRharhGOm2/KThIFOFWBjC2f&#10;reU3NYCtxiQlOeShGSWncahwFjdBIpKgKu3N2OganRP7RNdUDvej5UtpozggWm5wePnwjC9/fsHP&#10;7z/w9voL/utCWOHZYxOcIpBlOEQF5lsyOi1deUsOVlrvLWDKCtL3fF+PnESpnmv4dRcnUbO9usYF&#10;KrBMiwaRhb2HB0xPM2kecVN5LKrIAFqVC5iUZFMAfAcH5FoM+xJIaFJwUAiVJTC5V+3Cuh5L+8uy&#10;jjfDa+16S4oPEdjUSCq7p2E4yZMVDMWig2+R9Y6a5dHPsKBQcNQUrf3+psa/YlZbamRZuDW1HM+6&#10;1lUcSuVuhAm37NlzO4dW34fijyHzoVqz66hZbVzLbP40KzgvgfkNtN8Z+LyD+X5l2u8696syxbwC&#10;9/Lvnlr5EHhfAlTSBKcXuDjSQe8FVi2H+lFG6ba5j5i66A2LeKWXitZIA3YbQVUMNtVgKxL9LRHg&#10;7AyVEwYyAdiAeoZfRz/mya8AsVuSUjg4GjAOI8ZhxDCsQP5wAjtgGC54fv6Ijx9+xx+fv+Db96/4&#10;9vUf/Pj+Da+vP3G/3+D9hNkv3Sk/M4AJgxtxcgsgvH8ejSvIH5tGoCD/kEaiCOLh0EHt7eCZNt9e&#10;zZXL4vLv4kT+tk/PTtPLTr9eGudcpioWA477fcLb2xXX6x3zFAKPIwcmtzIF3cq8GJcmzjDidDrh&#10;6XJeZWrOeHk+4/nljMvlhPNpxOk04j55/O///hv/63/9P/h//7//Xtn3Hrfpvga5pXFDbgCIMHvG&#10;/T7jNt4xjm5vMsx+BhgYRoDcgIGGvbj33mPyMzwxZvZgv6zl23xfinS/FO+fPr5gHIe1eFh+zvNc&#10;zsKNjR1pAPrImG69cMrjSCpVEWnxqjIv1AU4WAwdrSZXj4LqPYWp5WyQvyv+d0QMbKWaOHym1Zox&#10;Sr8tatBZfVA0STYNfNbGTInShiJHzdH0nLInURCTtqTKhnDp3Uhd80aRpcmLBL3raKamEshpb5pq&#10;TNVSblJjQJPUfud6gi4nFHqJA6bvq3x4WaNyiaEkwNyt8aTpUtYS95KOZa6Dj8X46X7D/X7DaY3b&#10;bpsoIpc0cnJWZE/V32LkloCqR3RwbT4cskl/LJa27rMWL0kWW6Q3z/o0dmWYo2Wiwm3ses6YnDXg&#10;rP3s7AzGIM9AooeiSzww4fBeTJsEKjtO/r8RUNXiPXGuL06JD8Uep0DAxhxfGyjESaOVkEz3BvBe&#10;vRYiYZbcL4NX+poEf1ky2HfJmTDLku2iWIpf4IYNgGH/PhfJwxEFwIccxTWc/LlcNFhoRqfv2e8x&#10;ltkv+24gjOOIDx8+4I8vf+Dnjx+4Xe+Yfv7CPHu4tQHTXb/0grnoJzSl8VPznSrFViur9IgppGWt&#10;HYm1lryXDphipudq+iyt99dbm7AC5PaS3dqbPrGpKaiUWX0bSjFTfl2TLi41skpgoMXglCrSZb01&#10;o6UerT2jksydZf1E9yybThqLuvSSKVcx41LMqqRwLWKtVrvq04jxKt9Ox8ANiaU7a8/+IQ8R5kia&#10;0jIl1GNG3s7XWvuZxGRRHzZrupfEXNji8VV9npX/3iRqPa/SghuBcgPrV217vxnQ7uB9mBL1EXDv&#10;A8C/kUFB5vrjMPNe29g1Joj+MGxFpk3TmcxFirZILJMCxcR9W0Zhlj3RUA+SlIusSwhISHR7MyY2&#10;k9Do53wzcNo8wN71YdgNh1Rm2L6WWLa49pnz3ZTB+2XsY5ox3WcwL7qYAwYQ0zrGvJibnoZFJx0M&#10;+HlJas/jgPNvT/j44SP++OMP/Pz5HT9+fMP379/w/fvy769vP3Gd3zBNM+ZpAviGcThhdEPUhHA0&#10;wNMisZIbNBJK8gVy1Jgot0o86hJeDnpSUgAAlQEizgXWYWHp14H/lrl0PMYZvpd2WaTpPmGe1yHn&#10;YcRIm87Xcox5uOV/w4hxPONyvuByueDl+QkfXp7w8uEJHz894+PHJ7y8POHp6YLz+YzT6YRp8vjw&#10;8RNeX2/49u0n3nAHXHhCnoFxWIyQ3aoX6pkxTR73eQa5IbDxGMDsF338YW34AHD3CW4Y4LCsRZBf&#10;kgQP3K4zvk4/l27p7PHx4zMul5XJiZgJZ9GV1Q9JCLCPutaXfO9pIh6DYfm6SnObyL+KoZvLNeJ3&#10;ac32sstbSaRMGovMwui6Ke1KmECjLUnP95eQMCGOERkh3VIyWWomY+a4kzgiA+J922JSmwnSMnTL&#10;x7s57QLhEeMtztdo9vuVeyLEzFumOihdSkD3f0nN0CnbScskWuwTIfWJt311FBBoNp87ijbTSGz9&#10;iRSLx1xqMAYbF+ZW37qPi+NWEbYk1tM0YbrfMJ1GDIODX7/sov9zejmwnf/ct24teWeJvdZ6H9r3&#10;14kydvZdCZjXAAk2awdTIjfMpmdT1N0W8la0StUMLrxzv456lmqR0kTEI3tImuLCU0Z87p3WqRbL&#10;QlefqqA2RU3bUl5Qxkjii8+/nxCHVKHVJiZaopdPQSaHKYD7G9M8niDaHClyj4JiP7FBgCkW9kAA&#10;7oULjBrzhHyUl4aLqRl3lm9IUF/zMkH4HZTEVM6jLgsNgfiuefWQQgTeD7QQVc6XM377/Xd8+fMV&#10;b2+rHOV8XUgqLvgO9Nbdre8/IuPRY/5byq+PeI6V8IB3a4AfBMJ7AG8Lc3YjL7Uwjpa8YxMzqQKj&#10;OJTPRPdTmjAtMXQ7CVIlL8fSVHCxlhZ7V5q1pqSQ1uSE5aw4KpvT870W35wa0Fuc0DU0+Ijyn8rk&#10;XBGwNKtcaasZkR8H5Yk6TTL0iASSrVZsexb0xp5H2evahNGj0mOlnH+botM+41GvKimJs8t2IwDx&#10;i7+jF7r3Sx46rwD+vAP6Erz3C8l59Ybcfi73SvsPgfct8L06+mA8PPFg8G0d8JqGorbBbABRDqYH&#10;7Xgf0TJDYFEgDs2RXXYqK0U8rb9/6wb5Xf5ASQobyVn0PRRfG9FmLMV7seRnLJI508KMXxbqDDDB&#10;D8MeSAc3LKPsblgKZ++X57Gajw6nM07nE55fnvD5j894e3vD9+/f8Pff/4OvX//Bjx/f8evHL/z6&#10;+Qtvr1fcb29woMVYdBjgaCsGFvB4l0/YNSRT40ZEOoAZQ9U4pVE1pFJMgig9slKnU9J/T2pyWgd4&#10;SO8cBpQRqVmVPCAlwyqM/KyNGr92HudNumJhNtKqTuA2mMQNGMYTTucnPD0/4eV50ZH/8PEFHz5c&#10;8OHjMz5+fMGHj8ufny/n1WTW4Xad8Had8OnTb3DDiGl6AznsmveDW977OIwY3KKPOqw+DH6eMTuE&#10;gpKXQMueQcwYhmE59F1A18i5RYaHeJGvAjBPHj9/vu2g08ePL3h+vixrDfH4lDXZz2WStgTQdQML&#10;GsCSs0WMoB/XgDp6CPhoFYI1ILlLHzzG6JMrJ1UDWBuDr+lRpg0wSppouyeIAFFabF7Vp8XEmKcM&#10;W2gSqBusHSlvUtI91Vj0elFGTYC3xjzhkj1DdC1xLI/PaNpZMLXxVVZkdaL4j9jkXhYNMZIUyxoc&#10;afyqxSBrsj6sFkKMPqZer9mZZbQ4JQOw2Ae8JrPbiGj5OaUNxKCBrT0jmR95D8zTMhk2TdPS4N2k&#10;VDjkLqV1E4A1W+zsGTmukVy0GFAr2OsNwWResvA7palX71hxaQw7NKPjPLF2T83PZmHOSG73ZnHO&#10;Lee13/67vzFq9e+q7iXaE5+9p0sMpMrU1LGv9NhfeV5ExQmZFpsvuzYqTVjHImSxcflWb3D5uGIS&#10;sZISeTNhoko1k3PxM9KLITW+5PaBuMd+kfNTESyMZbxon+JJwYoEXE+YmBCmgqluvYSGdukF5chn&#10;0dHaJ6AZiWzmAgwQAcN4wodPn/DlzzteX1/x69frLg/J7KIz0uLb9h4gdE3S1QKq1ePPY/hBD4DZ&#10;2xxvSWmk54D3vnpm1H4+Zdv3SLMczfOjeFIBFC1kndp6M+msG+N/6Szo0YovShlLfydhyE2rtbRF&#10;r71VB1kbXmoT80CjyrK+a3s19l5o5xehtqIk96ZMkrE0IWjFakwEG6qUzg9iqaU9UtKdb12AxXC8&#10;1KjSPBviiWSY90vpM6wYh4xrRJT7ZDWup0YyKklehr9X8F4Y1Hq/APUsGPbz+mceQjpHAPd+Izr7&#10;RemhXvf8B8D70iLQHk6p0G9JK5QWUO1At4z91L7e013cEqzWYchpeE66rzLry4FdvbAr6WKlJr2E&#10;ejKkHZ68jn7sz31FY2k1SyIWZiEMzPOiFT5Pi0FtCpaexnEx/yKHcTzhdLrAuXEZI10NsmYs5g5u&#10;AIbB7RI759MFz88v+O233/Hz5098//4d3/75ir///hvf/vkHr79ecb/dVq39ac/mnRPsubWSCqP6&#10;wt8xM+xEnMRz5gB5eH9EprgUr6IIGCK0NcZMnWl9L8bAWsVUC8EBfZ0M2kEXPy+GsNu4zwKoL9rC&#10;SyPlhPE04nQ+43R5wtPTM55fFhPYDx9e8PHjCz5+esbzhxc8Pz3hdD4tjPhh2D/9xA7Pz8/48PEj&#10;LpcL7tNXeD/DYwYIGEUiSo5wHgeMjjAMwOgWuZsNMFr08j2YZ0y8dD13c+Vlda76tQzwjHkDYJlw&#10;v8/48eNtkWKYJnj+iA8vz3DDAOa5WChbOu51b7q+iYpaQtZO9JMYVJBEO8pI6p20qiX31fHbffIJ&#10;UXJIVNahr01hqSZ5rJO1F5kmL5ps8VnRMmCryWSYiueK/FIt8df/XH9WLXZHZIJOfLjYj39fHK/C&#10;9dH+nIssH4JqZtQF2jGHpnWyZygzQg/vupY4dgEHjJgRqzScNnYXF4AnS9JsSabpCAgSxRNazxEf&#10;TbXE94TVIyWmMYcGJ9f3z7rt/cyYpgn3+4TTyWMYVgBEHufqwFPk9ApNd7u+XrlesBr2o/Y7uuUG&#10;GuzEGlu1dl8147e40CIhM0LV2NuSLIj3AmXNQmAx8/Q+3x898jgWYEjT9U2bfVLl31qW2RpAtOPz&#10;RT336FFRtTmYvU8gA1X0deKCV5bYM+p+1CQHZMN1+/4tJmx9kMHtci6pbwRBNElYeHJx7POQmeh1&#10;PPNiLepcArG7ws/G5vVIjM/jyWxKprRD0zn84tSok7JcJ1u/tHkcM4gczucLPv32CZ//+AM/vv/A&#10;dQXxFx+nmLgw7Ln4+/xVAjlLJIBSfWrV97aCVbWJpiOgv6UerOnzt/LAnhw6Be41vfW+XKydN8U5&#10;0bH8p2ctyRxHw2IeZd9a6pKqPGJan0BjJueKAKX3XcLYDuWWxn3DFd+hPgnXnGjWvy6E1GxkeC6k&#10;QkHrJF573VhyhNZ9906ypr/DIiejXWfLQ+fRRlw1BmyLlx7bv5a4XPItWCT64inB3rVtwVp3H08O&#10;5KMAxM9BHmeTymEPz8C8sfB35v0C3G9SOWA8tJfH93ihrXENrejv7dAcPXBKgIwFwK8vOI66fLKI&#10;LzL5IKR2NhD/gLlcLBFQN3Pixoi69h62hYkVvN//9uko6zICsmjRQ3SSFqkRXhfoJplzPp1xOp3h&#10;aADBrQVOkBli75fpY15Go50bcLkMOJ/OeH7+iN9++4w/v/yFf//4gW9fv+Kfv//G13++Lono2xtu&#10;1xtm7zEwLaPy6yj1YlIadDRTvfhdAoVl0RPYs+mh2xyTS4DbCGiJgPrkPW8yStQ+wHq/LjuI5fWV&#10;N55CAMOqCb8Zva7j/6DdkPh8PuPy9Iznpydcnp9wuVxwfnrC88vGtn/G0/Nlkcd5uuB0PmMYxsXI&#10;NgJYGW5wuDw94dOn3/Dh4yc4+t+4TjfQwBhWqaQlKQUGB5zGYQHwR4dxIIxumebYDvJ5nnCfV+8E&#10;9iu3flljbi1wWOA2yx4Apolxu094u77h1+vr4sHw5Q98/PgCt7NBfXNd1KaRJFjaw4BNG6RSNxWN&#10;fZ91zkmPje+lf3rkIK0xY4rnDfc1zyxgdnQtojBJvGJXr4cY1gDKyUivhEqRqSViRun2bIVefL2W&#10;+KZfO/Y421o+5XFY7bopCZskJG3K4PF+HlOhgFL2i2a0daTwsbyD2nRgytstyR8xamw1JAzPMjBQ&#10;XZdC+kEzYtWKmtDQHWLNaYXUkeKg2zTS8rXAvm81sLE2mqdpXmT25hnMp7BnlaIjnIv2ZmmrQKoB&#10;sS3SR258mesM9BSNhAbGXzOba9x7fm6ISMRlfd8ec7QKZ10ln/Xo/Kfnb2nqaZ7nSJ4SJUbfLiGT&#10;x6aWxm7uaxL/bqfkoZsMUyCsIGGIh99ZkszY/8z7hazDuWZtiLluQ9y3LCo8E6AgP5Oc0UkOPk0T&#10;brcb/DyDBreSP06rxGHFXJeVybftsROBbITlolxTbW9SQ582fJ2T3CQxypH6/0mcDYh/MjW+X5eP&#10;dI/DsuT9PbHIdS+XJ/z+++/49eUnXn/+xDTdcLvPi1p+IT6XDDqPgJ0l1nmRRNSYlm/Foh6ioCm/&#10;PACMlSS76mbQ7cZtrzSl6ZxXzLe74yli54gyUfAYoNjjn5Seua0GtZWgYsWoOIwHJT28GCPqOWu1&#10;vMuCobXkSHsJAnr9VbG25yDPdeTdaydM1MgWpiTR+xNF0Xs2kazr0fJnFh+hVvyVtd8RlnvJ9SnY&#10;M+a1EXfEw5rZe4uQuH3dORfwyWRd9Big164xB+5XAB4CwOfAvJ8FgM/MK3C/+C1OqzwOVsn0MI0M&#10;lb35fwS8L2pTNpj2xS5SBRi16tlHJkqx4ObeOVnymVDIUxJgKUVkZOGRmlwTx+7mmQ5h/UDZXqBm&#10;PBV+W65rLA8BUoo7aS4VFTZbwyDRy961WNnDr2Otnv2q7UyLLAqAxfVt635ukjkLe35h3G9UjwBm&#10;je6E03jG+XTB+fyE0+kCoiClQ7Qkjfs1+wBE0WaE5QZczguI/+H5A3777Xf88ccX/PXXv/Dt2zd8&#10;//Yd3759w7evX/Hj+3fcblewn5dxag4mWtt+34CMiP3HQseMNSOqpL/bkczuX2ehybZLbgS3cqlp&#10;Wu88U/OYk4UfUQySxSAF72zZNHfjxGjDz+F9O3I4jSPG0wnnywraP7/g5cP698sLLs9PeHp+xtPL&#10;AtpfLmeM44BxHEDDsKyDdQIjXfvkCOenC377/Td8/vwZ56cLfl3f4MgtoLxzi3SOcxgHh9M44Oly&#10;xuV8wuU0YhzcYjJLBMDjPk94u17xdr3hNk2Yd43c5flP87zvGL8+r2mel4kSZjhi3O83TNN9Z3+9&#10;vDzDuZXV4mXzhYKES9VZPZYy4sfm75JJIOxrSZcJ52jafdPRJQhz521Sw/WDwa1E8qiHRP1ny00r&#10;yZizgGfa11LJI5bABuUJpl4b5cabLUmJtlZxtGnBKt5FsWPGuv6JJHCPuPivNIss7ymeeKD981Lg&#10;sN6UpFokjI9q4VVCUQqaP5MAipM4+yk8ykpT80hyXyuio0vT2BiJbS5L9hEl7zfRWNDMftN/piPH&#10;JM8kcW0UrWup7x/kuTKm8Boft3+6ralO8nlwdC9EOdIXGxBLvyCK3uX+xLyHn1ZflmneWdlY5fOk&#10;h1AAvup68pZpKA2csoIvJU3P+MFEQRupxvb+TuRY8a7pzflay/INjTHcO0UilGBFXCzGMJlvCf8i&#10;KZVT3jtcbFxF6xD5+5XeVLlDx5pDMQX/JJFTLSbIbgdaJXNaQgtBGiaWk9HXRnJ/+3oNMY1K50TU&#10;UFhP/ahhLYyiC839xXzWbb6nSIkre1N2nUrlPV5Ik9rYOFg31g2TjWDG/X7H2+sbfv36hfv9BhDh&#10;dD7j5cMLLpfLzgLnCAQvG8HvY/0U1hbnJ0EbJGXBIOYIGomZ8iWmbPZvm8ykWNUcDwjsq2lbn1Q4&#10;HPY1THEeEsV+Ei2fpXwbTyM+fPyAL18+4/Xnd9xub5i+ff//eXvTNsltJGnQHDzizqPU8+7//3G7&#10;O9MtqY68IoIkfD+AJBw3GKXZmqdG6lRmJA/A4W5uboZJ63Wa1eo512nY1zJXSyBq2ueEkwbntQBu&#10;bc5a07Tc+gxqpgj+2Tw4vF7fZDX7/eRxyAKVV3ZklmIZG0tJxw3mvrU1whZGfYw4Gu51ifBGvu7U&#10;/+Fke/r3e7JgbOSwKDi/6/LGreTXR9bao9Ko8tx2JhzZBrqFkOFI58DN+8hDhsl7PcmmqZzoYkqW&#10;Fow6ebBH9mYtGc2fBXcaOZUEEk5sPv/nLXkpQnNYORZuLSXzIn+KkBwfF1RPNz4kt7bIP2rtkHmk&#10;ROhqOs8cbU6mzrCl1mFvLxtZaGs0u3qIzvidNKSdtJ6BekNkNpNuhlAxzl9bY69jfOvVaGKqsHbr&#10;VYP3Jd2oRzrytYFls9kBiZFKyaxeTibR9fQJzzbR016gcAtpEoU0eXE/YPWVahy442brZtEJWQNR&#10;vLGT2HkgxQzEk/xJbe5eEVZmMs2SISvbXplMz4LYZNNKIQ9hgFz3GfO88AkKbdOjb3t0bYddv8du&#10;t0fb9sZMdDJJv1JzoUnxw0C0V80mbRrslELX9Tieznj99ge+vr7w8fGOnz9+4vv3v/Hj+994e/uJ&#10;6/UT0zSC5y4YkQVplg6efEe+ybA1ELaFGyecdnLjbLKZwmvQcLU9yWf6b2B+hKmTmTKQIL87zktC&#10;gxhe6UqrdI/VuteYhgnTNL9X1WHX9djtdtjtd9gf9ziejjifLzieTzieTtgfD9gddtjt9oZh3zYe&#10;GCF03p0mgtUlabsWp8sJz68vOJ6O+PHrl7MklDKNgK5tses6HHZ7HPd77PsO/a7Ffteh6xsoZVhz&#10;759f+PnrHe9fX7gPA4imuaGiQMyYGIBiTJiD7zRiXNaIUtAMfH7dgL+/r0DUYb+HUs2sky+aMByy&#10;62uw1y3JFjmgrfuBJJt+jAhE4YE5RL4jqC1ROe75SRvXaK2hTg5AyxZduQJgnaz4zYLJf29eLF9V&#10;aHlb8ffI80ydfVH4m4IjMMq3IEfnu2wWl1+zHD3srIErB/uCgwZ6Zj/w2t4OmihWQYnFeR7wGW0j&#10;2wFAOC37kCxWEWWd51huy9eVMJYO0m52u4CLDMLyoJjlvvKTc6/IEXvB5jqeMaIENQO5bdd3xzaF&#10;OQleOdFEAPmrbJ2nUuM2jnhluqzkC1kEOxijgOjmdTFpY24/jpOZBFw0Zsn6AylwxA8njD8lXeUY&#10;AF9jthgDdMhqo6yh27JtZS4qpaRoJXuIlsTM1LYa8cxs5ZUC8IDE8w/VeLebV1aACvNLd9nvTskZ&#10;Sogg3gCMg3vkGLw673HVwhIHHLkwvjFYVQAbbVNe8xMGGks9IAutr7kc+U1eij9PC2SQ0FeF4zOV&#10;ShQcAEJ457gS6+xCHqn3Qkuzwp1GDYlarmcEWEe1m3PrRc83qacJ9/sNt9sVw/1m2PcMTJNG0zTo&#10;mg4NNQ58ICkvKbkTI2hDQeNHVwMHcORBHfSOF4myAiOVlv0Hkfc7FZxzTEod30UGzdjjlkDacD+s&#10;a58IjSiKlVLY73Z4er7g6/MFX18fuN1uuF7vht3UNK50J1GSFLEtFmzTkC+x0mOg+KPyjCXwMnUu&#10;PIpv1LC2a8gS8hmUlA9KZo6x98QkvH5YYg1Y40NUySASZFKkzC3g86Os6WzjhL1mM9z8MQ7wCpC6&#10;tDud657PXk8xoWbvpOSUolrgmWcdk+Yr+T5WNckEcC/nkmKibhJwDabTPG6Czc7Z4lHxbntwLFGM&#10;Gk5uXrbk6FIquqYmrQWjk9PhLrchiw2W3gNTeBiwfC/L5C0ofGwUqWQcLBMR4pP7ozkZIb9pGItx&#10;WQkiMEjP96g0hKnlKo2cVTmReXhkqlyqS1jMS8jcCExTi6+t3qKLCe2idT+xldFZ1pXmlXWP6PV6&#10;3mqVf9pHD6AacD1rjvSA23yKBRWMD3E4/lCbdMRetMWRXSAoMpUTMR/KPc/4q7JAQIYNSggctZ17&#10;48TolHJFXzUzlGaAlkVoWWq0MIso7N47BgxCw9YsbkBBoWlbNG2HVrXo2g59t0PTLHr3OjzEpLkd&#10;i2Nyqa3ITdbatkXbNOh3O5zOZ7x++4b/8/F/8P373/jzz3/j+99/4uP9DbfbDcN9WM10lWDZ8YpS&#10;LGyipUaSus2iWBbM1k3jZNFiiRxAm7UWOrEpU6MtjGdECvP4Z1jQTD4b0wCYNGOcGIoU+m6P4/6A&#10;0/GIw2GP/XGHw/GI8+WM89MTTpcL9scD2s4A9mqWSyD/mbt2I5F4YXQ3d/s9np6fcDqf0Ci1jjAB&#10;QKPIyOV0Hfp+h/1uj/1uh8O+x+nU43I54HDo0fYtNDPe37+w2+/Q/P0Dv97eTfdUabTNbLi7Fv0z&#10;8KOneT0acGcxLfn8uOJn94bD/oCubdF3HVRD89rXYu+mRs8jbIN4T6gsF0NhghIb6WfO6cVYRGwF&#10;HRL6erlCpgTo5oqTrePKOZ1zyhSNqWS4xOaqAbCd5CijuVojr5TSVs6yCAqLLGQu+iboGimd0lSx&#10;kHtnKWAlKhMNlym7tZElRzvJv1+PdxkWbunJPxIMk+TaI6FxHfGTCd955FyGBe8cxuYsTRHwiylM&#10;AKXmfsROqip/IwFGykI93Pf+u/FAT8meXhr73vs1Ry874HS8ceGv17XdIvyDRN7EVlJinCbDvp+m&#10;1TwK8zkLAJqMrN6Wwr8od+Wwxz1zr4QsQe/nSpIAACAASURBVFBwQEh/OJJoUpTAnyghr5DWa86y&#10;SmIsXj7kdEsi64UCUGMb45WzAE4MrFvyR7ueXS2wtJwTB2esr4kv14pzV4tmvicZBohCDiY/NiP/&#10;y9SfihpkY80dxV4nToKgTpxYETN2JAA8Skna88rzuXKlA1gMnLhn4GKIuRByrCbrLLWzvh8lGPhu&#10;g012XWVeH/WUWSe+sLLbmsZ4HB2ORwOqNC36vkfbtu70Auoa3xIAdvNtuJ5eCbDLDijH2fix5kFw&#10;LopAGe7YcHqKAzDRjfzpc5AQjlTBQWCWH1VEoLbB4XDA0/Mz3t7e8PHxgWEcVj8rhVb4VjBKs8C1&#10;Tf3URP6jIHuN2Wvs/ZZIIXX+Q481Nmvke7d+TgngLuEfro60rEFz1x2ffFkn96j+HcYa41umDGLP&#10;sUbZQQLBHIOZPXP5oM6R/bySYS4hShBI+T/UsN9LwH4sJuW8KX/vzzLtBadZvuZ9ESBaKUqyjEMl&#10;ewRNimjcZQ/7kjlsQRK0RhZ5C86Tb7qF5/mqzuBNsubICSXpK46s11i7KoZGUmK9xuR6S8SXmudT&#10;8oBDzODV27vRBu5yApPNkGRtspKReQHa4TR0HKPaWRZHatyPo5HHmSbLtF908pdrWSR1KKm050/U&#10;/i+A948YI8rPyI1vxWQE5OcvgTSlIecWfunPqQFDUgldrjPmPKsa6fIIqBc6D5elCnKmZSswzJbh&#10;viRmVrfJ6ICP47gmcaZIWZL7+GGiZ72ndZGvnSaAmgZNY2RVmrZF13Vou242Bp1ZSpLFw2lAip2O&#10;vgssLN3Tvu+N5vrOsMBfv73g16//Cz++f8f373/j5/ef+Pz4NAa3mr0iFHZTLQw/8sADwbjZmly5&#10;a4hDdpIIQP6yqtXfzAE1HNfR8MwgF0PBRb6IAF4YiYyua9B3OxwPJ1zOJ5zPJ5xORxzPR5wuJ5wu&#10;ZxxOJ/S7PZq2A8269PYabYG5zhisDNB1SMQFdojQtg0ulxOeLmd0bYfb/WYZYVj8FAz7vus67HY9&#10;jqcdnp+PeH454Xjaoe1bMBFOzxfsT0f0u515Lz9/rY0ArRXAIyZNUI1C0xCaiZwRcvNsjOzD19cN&#10;v369rdfXd63DtF3uVRZu8WKCAkCzFkh6KCbkYmCEScIrxRZBEVndpCoURqVCI5eM+s3QZT2nJ5bK&#10;11vDDioZoMcKtFqWxtbmRdUZ7HgBLKzKkPISS7h+R5u01JBJP0fpUcJVY6MMrmqQuMlyHJinoKmc&#10;WAsLVgtXti4sRm10d/FbMcXnm2wxB8VRnNkabxL6Pg1EafgrxwYs/W/3HhE0423D3zWqJR8QIyvr&#10;tiS6uUI2XYhamUQ9Gfkzo32v0WgNVsqZPDHPXdWDMEThM/Tlj1y7HDvi6zd9HDDBNoqMobpsU8gz&#10;hYN4LT0NyGOyg2YDTFJewUjBrEeqKbW1sN3UfFsKQK4vmkMjWy43XdbiT4tpHYoy9KVckJQ6NJMj&#10;aiaA+OswMaIW79sk9JFnLx+oiB8RuWPtdsNUg5DLnWmhv+runYVBpl0j7Ll2MzKBhTOR8jUjCSC9&#10;a1soIuy63tZ4RkvTkfSUz6ik8yxNOldJIbKTyjlw0JVzoCxgViUpk0g8pIzlet6J/cirDBw7wFUA&#10;4CDe05AEEmK1kp+W5lO363G+XPDy+oK39zd8Xj/x9XWD1hOIFYgaR1rrt/d44ez4LdjwAUPX2t+Z&#10;jnu/Z1hZcw2l6/+n9LudGOBgBIiaeqY8TBz8JibfwZzdr//EPeaY0cG+Jb8tuq0+gZxkTbW+H9Sj&#10;r5VuStUMMazGb5THWPu5Bk+52ZTxE/DeA5GRaKNZbrYW4GXmeB3KluiZxE8i+NE/FYNiZ0jKsDfl&#10;y+accxTP4f13+Ghci8GZiNVTXO+/lrqXR34eEai15BNQ9nwi+3AF+ZixgPJaAPWAXrFNoUQxN1W0&#10;ZoyTAe6H2VdLS3PaCiUFFhLkPn7xj4L3W0GOraMlsREKf5Sl5Lzu6D1nDpaSaU3lQ6gaC84ubMH2&#10;4VwLkuuSopKJ45otzt83acNMM4aeE8ZxwDiO0Hr+PNU43m7+aJbVgvJHT8z4rmoatG2LbgbW26b1&#10;xm7FImb/fsLxFojR41VhheAk6G3bom3POBwOOF+e8PL6Dd9+/Rd+fv+O739/x4/v3/H26w33280w&#10;0JIoFzka5msQE0BOsduOGJjh/W+t7Vj1OpHNm8fqyomjy5Zw3iWUlWlauNesoEBoWoXdPDFx2B9x&#10;Pp9xuVzw9HzG+XLG4XzE4bhHv9+j6WbQHrOuMMibz/I1XYWMEAkAX4x4tbM0zel4RN93uF5vYDW/&#10;B9ZgntZ30LYNdvsep9Mezy9nXF4O2B06qK4BSKE/KvS7A0i1uN3vGMYJDIXbfcAwjKY4HY3BYtd1&#10;hqU5TlaaQhT306Tx/vEJpQzIeDmf0c3SQAuI78h1UX1yvz3hD7v0sWS2pM2YnYpEHWOolplZc14k&#10;k7eUhjisVEo2C/gHQKeagrG2wE8WNzEdRIajKby5OFvCC+cTrdg7TE3E/W6ym16PBKtJxwglYDiJ&#10;leU8SfwJn1gesmVdcHFtuzHQlyXiimeyyigU5FscYMcHlLE92a8Z388x/qSWptaMaZwEu1p8xoqm&#10;FgoCigydRjwkFukRnn/nOI6YxhHcdd70oQW6qgtokPUdIDhgmx9oFviNhESe46ngT8MRJUphT3Jq&#10;/pLU0HbBlXiXyWrL2zH0KJgpYP3fYcWWDAKtNr95UsvZuel8Id+vKpUfsWjWuM2uks4sKQWQIQuQ&#10;Io+ZrJNgb+yz0/lh3LjWSqDIpoontblK3hSKYHZjZgAGLXnpMi0Dw46332clpigsgMReQNLEen0e&#10;MzmoaZoVgHGaJ+ROY9VMeEfBez8HTshNpAKvNOne2pB3G5icPJskmL/6c2CRLgnjugMiMzvgRozM&#10;tvxzkW9STYv98YTn11e8fbzh4+sdwzRC3yf4Hia5eqQ2Zv4TRI8cOFRrUFjLds8ZSee+N9VoThkh&#10;106cLqbUWzGAUg4e5pxwza8Rsu59wln0M5deo4frcEX+kpN7qTW6LK3HlVEfkSZO1TChPJCU1w0g&#10;wocaWznpp5ih7laJqOXnHa9DrYtM/2y+78ssRuXxwhozldOm93bop5Ik1yLuYQKqizFb980mPDGD&#10;6bHQpyIxKcde7hld0+RN6IlGBeGxOi2FsTqx0f8ZLaZpKybZs8+KvfvfIL8WwHmi/pWSN8uU8IKJ&#10;Oj6Pmh3m/PLpC3Y6LLKcy7Sih8VYIppLcMrvt7ra/mHD2tyiLuoYMVdthtQGKTlt54xjfwdsoMDV&#10;L6NQJGRtogDKzNIhqu9WlTp9KTMwR8dqfm6jnjAMBqw3ox8jxnEUo74AaW0Pc4/tbv6Gkhw0a5kr&#10;UmhIoW067PodeqF7Li/JN9gLjNf8kVB2IY8F4FmY/OZQMnro+90BXdfjdDrj5eUV3779wl9//YX/&#10;/Pvf+PvPv/D1+YlxGMBsEiMlGUMkDiXIsWcqgpS5RIw4dpjCMQ/1jYxrNegoAh6Ea4sFkD4bXpES&#10;8gamUG2b1ujJ952ZaNjvcDqd8XR5xvnpgtPlhOP5hH43v1eljNmZo9qJTDHL3j62z52g1gJVKYXd&#10;rsPxeMCu34H1mwFlmI3L9zRBa1NwNIrQdw0Ohx2O5wP2xx2anTJOXWhAqkF/MIZd58sTvq4DQC3o&#10;8wvMXxiGcS7sGiP5tGqeYWXDrcWPAsZxxPv7++ofcT6f0ChxwDFbJ4q8MGK2MI3F0ygDpLLRmQY5&#10;3dyLxbJncFAQp/aAz3LZOl6YSugX/WsLvHjSDhw3dbLXwNhqELU1aYu9p9pYLiXbUvL87CU0W02X&#10;fofJlG+Yp03oa0D06PMlTzTCIydwZYc7NTotY3LNWk1+D5ebOvGYSMJzh/NNNioVqxScTQ44YLVH&#10;shqVMTZLCRCw105Bgbb8uyI1x2xt9jB7Vl1k5TlqzrocOKLZsPxBZOTPpjnXGQbo3c6ajK9qHxRM&#10;MUhZICkpt/xTryCnm1+tZn2Lp8MiUwNfysUtdEkWwuQCy+nYKNa9TzAjaWAsbZyXn1FRmRlXNvIx&#10;b5KcZJj7/SoJkpTY1eF5A+QYlMWvI87usmtDWR8CJjEhIQxGU7GCwlw33FcUMAaTTUZEzl0uT55R&#10;RKYwYAkCVi6CHdH3VTInNSofdCwj68IW+/Fc2mlpeixnP7+NSmFkro0Tk0tps+nQ5DiXm0QrGXaF&#10;mFPnZ5DnJJuXiMokcqRGJiHWI5t9S6Ox7Xucn57w7V9/4OPzHdfbHdN0XeWMCIusGVUbZebO/FzN&#10;npPUSu3bkp9MCW+oxR1SxIWcz0l147+g2/87UwWPaHinpKT8SRY5VhZ//khiN1ubNbEJodpnED3b&#10;qEyEydVSsecGQcCDQIbcpn1dM6oolVqxvnJEi/Q7e+z8ZJSa5nAwHSe+VtyXnTKyES26j/xkuYDN&#10;bWWu59ZUrkEUP4sRxFVp4EsRqJ58fx4x2y8N5VepM7ZuN77fOVc8pmyMl6bEPhHMl+2kf6ZpW9s4&#10;j040siutaeW+rVOU1adnR21EmtMuYU+vcjl61bh36gEv3y8t8wX43/KnGrxPdbtSmqCbxiIqNlHu&#10;kI0n9Ciy1FIs0tx4lwssFN7KBtfv+KHEjplRDcgVFNrWTnpNXic9YRhG3Ic77nfzdxhGAEDX9Wha&#10;FRTlS2GtGgWlGtPlUwu7Wq8j8atJ0gzed6rBbmXeN+Ja4mYmbgEmN4LphgU/RYtBpNmdmrUg8JmA&#10;33U7tG2Hw/6Ay9MzXl5e8d+X/xf/+Z9/49ePH7hdr0ZCSJpdxWbfvUKiFlQP9bfyNY/fKa0BT1yA&#10;Mmb66BZ3i2TEAuADhGYGNbquw37XY7/fYX/YYb/fG1378xnnyxOO5zP6/R5t11oW2iK7IwyeKVbP&#10;iWXt+yj4xxZW8L7H6XzC8XgACJjGCVOrjMbYOGKaBmg9gHkEkdFPbdoWqm2N8fIcmKcRGAfGpBlt&#10;2+F0uoDRQDMwDCOI7nNDjQzDDtZUR80afTQD901jmj3TNOH942M1zt3v+/XQdlzlk51WjgJvpaIl&#10;kJ7IxOnSOo3Fa/a0V5dGylatzlzSXjMV4P68ZJ7A8aRgXkyNCsycDV382gKo9jNq2RkxzdCozjpn&#10;zA8z50qpOM2xm2rZj1saBclmkJQzIx+4sgbL5E2wbZX2YOQB7dR6JGF4ycX1j+SkXomZJk/zWiPr&#10;AExN6TcU8odHdXTl0yVv2sswWmRLw425WxL9WBODYRJqJoLSprk7TYsk4ADmHmqWdVsmBSU4GdNP&#10;90FzEvmBL+nqmMEmWKtOQUquHvsjRWTwHthvbsVzrOx+XBsU26ZUa9ZG7KzZAgxakJNnuZ06073A&#10;HFjEEc7to4gjttWTlRr3qWfJ1mA7CtTE34uraa/TcgkUNgCS14Gch5hCo6R/L3sAns2Dou88I83l&#10;6O+XVBc4kueLJg1FpnSKsTFjAohELRLj0pZY1uuvCjxe6vMxrwNgryLWNybK7L2lUUfr2P/E0+wp&#10;pdDv93h+ecXn5yc+P28Y7hq322AmgoWUVa6pVgY2kQSHS7V3dk9tYGPX/K4t378lt9kygZryPCoB&#10;0Vule1Kf7XpT1L+38JrS91Ujw/dP/knFTN+Lx59c8JuBKRmeWOTewnQuNSZqfBtLpC15Dz7BNtZ4&#10;3/I+fDA3ur98PIJnM/jKBoMloaiVARmr7bbs95LvWW2DpETgipHt2Lve6Ltnx65X6PaHslQk15xU&#10;iMj1Lwq1cE0OatPcCJq3EFH494H7WHyqBfHlpKuU95609Sdk779Zxr3GpA3paJymdap30bqfZlkd&#10;CKlOi0mwQwrKSk2x9UusxRvaRwPh/8bhmOquVB3o0pBq0TSv6CAVjQVjumye0GBp1Cn6u0HR+YDw&#10;sOewvUnpokQmyCxYLjZxs9r2wzDgervi+nXFNDF2uz1U06JtW1Mq8ATWvIKYNLOSjZHtAnI3oEZh&#10;wjQbwprYqkBoSaFTCruuQ9/1aBojw6MDHa9U4GCf/BMFA62ZFqChRXNlNtxSBFI0A7bG4PR0OOLl&#10;+QX/+e//wZ9//on39zcMw2B0ruaxmQWYds0QER3drw0oRUKbXyM+sIdsa4Qi4LkF7hcN92Zmmndd&#10;h67vsN/3OBz3OB4POJ4OOJ6OOJ1OOByP6Hd7tF0PtUggUWxszUPpvcNVHlw2mYj1uxhKAbtdj6en&#10;C56fn9A2LW63K6Zxgm5pNgoZofWIcbpjGK4Yhvvs40Bo0IC1xv16x+1rxPVrxOf7FeOk0XYddrs9&#10;+n5A393RNncQjVg9DfVyKzZWNI0B71Uz7+CRcb/d8f72jq5rodQFu10v4obt8vsjb+zpkKfikT+u&#10;5u4BCow6/TUhGyR+8mZ/t0xI4yKOFkCva9KWWFGbgGX2m1L++l5AuNyUg7v5qhPTLcVYomlbYve4&#10;zR6KmhM6ENNqROeaapWepYytcZ1c/74pANZKzYEtf/JsFgZIFcAB7yR5gDBAyXFaqlUvE2aVHG/I&#10;5tY7u036oEkDy6DZ9lzZNSfe2EzJXbPUUHX/WwTFprQ+pZHnUys5YDXdRUEGIZUvrjr5em7qzybn&#10;8zlhZAGnFagk8pNuH0j1NYDDPkgSfPAkN2pB+Po9XKeBW5NTJ6MlUSBFFtNhLRXFNahqCYhztjqJ&#10;SKk47ufArg9GsnEHKjZdS0SfUsNzfZa598i59bHcvHIKZufakh7uPhkorH3WRoYyk7Nr/eRNOSul&#10;YEj5nG745GQBNKfPaElaItdDZFbqX9eKmqc8q00dxf0z0ubLBAIpeNTE9B4r6e4yLPNeggO2GaLE&#10;NCNHNP05GIncog8NNkQk5lkak6wUEjSjaRocjye8vv6Bz48rvr4GDPefGHhaVlpS57+GCZkyjs2d&#10;+1ua6LncbMv0f835t72RXD5LY1MAMb35apmJyvMje0awO6WSanBRtkblcnONESgCxK5ri+Fu7l6D&#10;fcs2vvnTQX7NlNrvYYOVEzGtrDBRvZfE5+amNnJNa399bX2epZoiufeWayQ4jcFH6zHn2SJPSyAV&#10;NrBrPj8tuVkmC8QNZRH1eExAYbPnvcijxf9+FKPdWvOG5ymvE4eUWqv+2ov45vmYiEs0Im/6Gpsm&#10;+u27MeedXO8ry16QZhYZncV4dgXvJ2307Rdd+1Vqyn6utJFz46L1CAqv105baCFfVfun/Z0XnJJz&#10;CHSZOF18Mj/ABpMSLkvCRbK7YcFL+eLZB1jIwxxJABUcnjAsO1wlnEj80dKMrH5ayN3NcXnJNAtL&#10;/lOMK9nFafSa7vcB92GYNeoVmjWZNAGCSa/MbCNHY5JbWrR7l+KATCdrGie0ABQTWiK0jULXNWi7&#10;Bqpxx4hYMLTZmSumwBhIssotlmecnw2ergXoKORKMIOwZIuCru/x8vqC/eGAy/mC59dX/Oc//8Hf&#10;f/+Fj/cPDHcD/iqmGaS1QXPRgtWI631teaUB5l25L9hDD5zuHrRNSNbR+EWqaGbGL0x7UmhUh77f&#10;Ybffo9/32B/2OJwPOJ+PK9t9v9+j3/Xouh7UqFXWxr+ZoJvsN55WbbFwXNEmQGIkbAZNuq7D09MT&#10;vv3xDfvDDtfrl5HMGQnTQObf9YhhvOPz6wu/3t5x+HUE9T32qgFYYRyA+23E9euG6/U2B2eyhawy&#10;Hg1EgF4Z/bPevaJ17ypFaFtlAjJrTIoxjRpf1yuan78MgD9LDqUMNV394vqEJV6AMGIatDmjx3B9&#10;+axS8qv/9Q6W6ZoU86fEZigWFeybU89fJjEOKP5/Aq2IIepCmzHvKZFK0GOILBV+d5Wpnf8svUQn&#10;eD6F4rnqLPWTJLiyCG5xFpMOQbEZkQ98BEcbKObTXiJScmnUMGzWRFlfqxZhXKYCkGuSvOYwSbOF&#10;DDgJJKXM1vUJJyehKPOTk2cG/GyHrTxfyBIoHEBIM4j8aSm/0bP89Xu7sRe9SOz5siDRApA5mROt&#10;kmt6+QS9mqNr1vPk1YRpHFczTvtzNLvD5s9caSrFqGMJMTgrPVRie9WOudfkDmHOztn3b+3lXdkX&#10;+SpKuvhVbOggz4ucAyTMxpaMxter99cbyaoj5ptRbS0kZBDiK7m2GRJl6Tt5pJSB8xUqWEyEmj/K&#10;IxVx9NzgbONWypIZ8Noy/+xEbdYb15V9FO+Q1oXjS2J6nT4P0CCkGsl+nN7AxHPMXxM/Swg1Bdaz&#10;nt3lmpPiY/bkf2T9ZRh8pgEh/TbChk8N2SDpS7OM8qtlJ0sixBIHFNqux/l8wevrH3j79YHrxxXT&#10;+BUAm6lz9BGwz2i4q7jRuQNuoCiJtUXy7p8CtWrA/1TOmwLHalj6JfZpDZiV+txk9hST1iw2kuOg&#10;tc8qlvIlJPIe95indXKpXswtAEDsZ60eEZFzp7IBsN6zUs6QXRjweSbKJarByj3tyNlFLaD4H3n/&#10;tXlJ9HwUzZBIq6eYvaaMXlPN6EBdwLNTXPMHEuQa2Hey4ofkXhuL/rJUZiUnHhUA/yB35yDnYLJk&#10;EBniHLRUEoZjnk9EmXZZbkvw7DFIUTJwsSG+NmAw02Vtcuh+BIVNCInBcijnF3hfcf0ZGJNW154M&#10;zqppz7PczfyrJs2GTT9Oq+/MxAa0H8dpxU0NQz56eU7DAGI9cVRiTEr02GZAbYB7SDan/D2yM0Qy&#10;j64EJzOjVOy3AchN6XiGgykDUEmGl8xlF73t+YJ97UEbGzhSlCYCmh9sFhYI2QSybJjkb05ydC+z&#10;Bz/LtJVngxazaMfRdJQ0A43XAVdNg4YIelIr+14pBdUY9vFShGjNK1N9GicM9xHUKCzsmKYhNG0D&#10;1ar13jnWoXaASI5sgjDL1ytLxU4HyI+TED6T1VZnpdCoxjDJ+x2OlzMuz0+4/PsJf/75J358/46v&#10;z8/ZXE+seao/6KMJG/vMJF4rTkLZbZoTQIhjVspLiaFs00UA9oBaNe37rse+32F/POJwOuJwOuBw&#10;OeF4PuJ4POBwPFijYWnSFgFO2ecdsC3A2APvIQxCSjuIiNC0LS6XM15fX3A6HfHz+w/oYcKkgKmZ&#10;ZXTGCcM44PN6Bf8AtCJcxwmX5yf0XQ89aSy693oGJCetMUwa4zxCNelp1kgeMQx3DMMAEKFRzRoL&#10;1Pzsmsbst0XqYRwHvH98ot/v0fU7ULNf+4NybXJ0yiQd/3JxVzYZYwkYR1gl6e66/LpfJLNnOJQ2&#10;t320QKJIcuGmQmxlyhZwmb2HR26+HmUOcVzfuAZ8sgAi22TVMYEM4RKu8K6IsorJvdZkTzfBBs36&#10;biyxaM7AFgkix7skeB4cmcjgDW/VNgIoYmLNJF+MaRDHnmEIgqb2UrnMC3WNJdueXMgnmPigLDAf&#10;/g43Tvt612uCFKwhTzA7+DZv/XMI4HuwVYQJ4BITUkyiqPkkUTRhoVmbk5SU27AAoFJqzSnM2RJP&#10;0gOfIY5kZLPOHbEYcYecErBjrksSzpqBBuacDM5kF0SVa1aa1ueArEfH0GsnfWrAo9zE6jpxldzH&#10;7lwke1uAAoi1/p7CBoHXrHT+nayx3TyFktva5CwV8kQD59ySlPMOQWWfHr/97pluVAGFJIFjCOdh&#10;jsRTqW/rNAalsLJlx0t989hZRLGozC4jfCF/0My5NoWvnj2hAKDJsGBdubM1Bni1mpyiq21IuSaN&#10;Enx3z6ucjIGrl58pvGHNX2MOUhLQZKS9XFffqgjr3jDsNKSB8gJkLw105vLeKdbk8xI1bHstCiM7&#10;Gbs8m91uj+enJ/zx+g2f718YhxH3YYDWOpBLLOWmOcA/MKBk8mqZPMs7BaSnNMofJTek4utiqJ2S&#10;fIw9p9rmQc3UwKNGpan3E/eGQDSRZtRNK6zXmNvXcpFziHUgAD49/wbEp5g4haqJ84ukbx6njbVj&#10;AHogawo4BuBMsRyN4fM07HVYz5+s15dmF7wm9zzJdaJrcpBaj698E4uLDSefllLKcdIAfjSNFX1V&#10;kT/M8AfB80hzGrnhCyQnDaSVYMrITF4wZ6oBP72yZGHJ1nZ8Fh1YiAL1ITddYIeUHNynaJat1ykl&#10;8KRUaWRDkoOtzdmC90wolnwkitiQ7+TfXyg7mZpciXuSzLr2vJjU+uz7me0+X+Li+2nqA6wS4+M4&#10;GULnpB0TW3mdkiCy/PclB2WOT+7wTI5g2Qzgen+LdmvAj3U4XEMJZOkZXDgESsADywQE7qTlqoHp&#10;b2Ky1lIJ37ggsM67fd4Q3jVnXLUD5gQJJgtc04RcgRXTnls3aW4sVS7kCAtnNVxbF+ECFqmVaYN5&#10;4ammhSINPTEIDdq2NeD9zL5nBqZJYxjGdXNoDWiatTObBk3boO3aVTJHQF+RIgLeiLrPhpMMc3YJ&#10;RMxBx3/9eWLB9gaYDaPaNCMUTucz+t0Op/MZl6cnY2j71194+/kLw/0+m98tA8u0fk5S7yu1fikG&#10;sgHheEhMfzzs4rKUREADqzmv1pFX0kujRZl30rbo+w77/Q6H/R7H/QHH8wmnpzNOlwsO5yN2hz26&#10;tkXTtIZZQGXNXLJljyuPg0c1I9lJmPeHAy5PF5zPRyhFGO8DBsVoW2AaRwzjiGEYodSAcdL4ug34&#10;/vMdp8sZl/MZx+MJ+/0ekwaGkTGMGvdhwn0w/7ze77jebxjGAeM0YBjuGMfR7AFuLLgIw3ZrqDH7&#10;umnRqAZgsw/e3z6w3x/Q9T26roGan4wilW5cFYDXovxJ7DAvMLxDgIc8PVm3nF2ZL5HvqTGjyhdx&#10;sUYBBawOa8RowWeSjSuShbWXuG80AE8WpU5uQUJn20e4kH0+VQVXRLtQ3mvsOZZYt36iRGo5D3RQ&#10;UKcMsLcYaMUBfLgAq58oRnCWGIAf01bNgZDl2ONKpfhm6hz4iVhAKqfd6Y7XZgB8z4jRTkgkU9xo&#10;2eTCeDNbhwENjhZZktVeys1iBZmUlLGDFLNXCKtVtm7Jg1bwntSqn70UK+zJ+5RHur3qYllX6/4w&#10;4LzWxuB8HBZmjV7koINmh/TVCNiwXiHSbwAAIABJREFUBX3lqFlwhd9FTJqlFsRPSS6kAE12QBNd&#10;Jo0k1jdXtchKPi4il2J2TO3W+16habLZvWy0eAwum+2HBBEbP2WhSLPEUogkUWSHuc1PVOcxDuDu&#10;BZKVqEKicBdnnDVEZMeLgIO6Jn5Rq1Slwwhj1yCVrP7qUvtYoJnsP1GuP4zHr5q3FznAcYxx6uv3&#10;phl24eqLAZopIM4aCFN8FbPN7x1NZk/6wdZl3lQ2IZSA5Ph9GHafXhsRShBk7NmWJmlVy6dIyS8p&#10;q8ozO3/2iToeD/jjj1d8vL/j+vmBcTJAhhZ5eK65AuR949wYYBswcYJWpplY6beTmkbdgnnkCBKl&#10;hm3OjDtXtyeZ8BG9cl8ysZT/p4B752xjjocvL+bWTFWl5O8WMJoioZJjRtnRtVE9NuUw7XlD4zw7&#10;6WDBHHBwdpJDCIhJusk6IkfGgcR8nHqAhKxiuVlVykO2gvycWCfZa0De7yKLh1FIyl5A2lheyAI5&#10;Jngmwg62xh4BMnEvjKghaeweJa4V4m+CLEzpqa0Ag6fMs+XI76fIhCiFVVFMk985NzyTYfInNslO&#10;w8d2F2WukXJ7lqzUYC6exc9+QzyY2ADxK9a5yOishrWzDM7MsJcAvVESGVcJHdn4cGVDGbRO0cnr&#10;QrT2dLFdmecCW+aKqsH7khazZC34+q9xh+rH9OgkAJ06UFmCPEjo63n5WFq3NG5SEtNhSjYa5PcV&#10;Dms/Ec0+75I5H7n1zfIZat0QZvEuGvUEa0jVEKEx4t5QbYOu69G1/XzTGgwNrSeMZBa7ahpQ04IU&#10;oFQHUh2oadF0Hbq+h2oaV6eU3I50DMhbWA7LRokdFn6BuTKI2JmfErMHyzs0o6t61p1s2xZPT0/Y&#10;7/d4enrCy8sL/v0//8bff/2Jz/cPo5U7sZkiIGl2A5clS3mWRbb5VSE5EXPSXpJgWsypoNbutnnf&#10;DVTToOt79Kue/R6no9GyP18uOF7OBrTvu1nPPgbaJ5A1H2jz1n0JvM8WJIt0TtvieDzgcjmj7zt8&#10;3m6zhjFjGFuM04hRazSTxqSB+6Dxdb3h1683/L074Hy+4Hy5QGvGx8cVw8AYNeN2H3G9Gdb8x8cH&#10;btebMXAeBwzjiIZNYaPazhRX4prbtjHTJUqBtenO3m93fH184Xg4oO9aKCJM81qz90dJY9nSugli&#10;zQzMESjbAKxL6Cg9HRUYOKpAo63Myi0ky0KP1vnMFPjDtnm21fzGjG1vN96NJVAl/dVU0VjPzArB&#10;8yWZLTWBU1IxMQkcu2785qA33VNR5NYwe/wGXyDXBM42RuNG9fFkOfNivZrU5VjGCa9bDX8XkB/R&#10;5x2aYvqNGlonmbKFJ9kGNTyT9FqgNaW972iDJ9iFQYbHbqG/yMho7QJVPo87NbWSZpjGWH0WsFx+&#10;fpqM38/9PmA3jGjaDsqMBgTeCfFVSg95PtWYfJfNurHpv5cMy5nzDHZENEtjpmS8Za+nzgqERl/u&#10;83NB25xGfW0DOwBpPAeqXI+o5v5ZsJvl5Ez+nGLXzI4s88whqgbmd0KaiSIlINuYoD15Ay1kceAx&#10;vsnTnZdxzGn6I2TrMpu+GC+yEkh7JdTkCqkcMqUjnf1ZxqyvpSIeOkJ2VegKO7XfPIrPy3QEqWAO&#10;leZ3T+zWmgvYKr02lulhra0OftM0bnO4ML0XMPo8fRNfxnZZk5o1iBmkGW3X4Px0wrc/XvD28QvX&#10;+800GMRayZmX5vLAGAOXOS458EjTs5R35PSEc7rhWYZ6on6vySlTEpdbzHdjTYKa5kDq2dWCtaWz&#10;ygWi8tKTXHFepWIES0Z77N1VYmEl75mYzrZjhikML9dmij8tCSvREpPQQcF3hUg556RTD1Hclyo1&#10;iVLjX1WX1/rYn8pKwdYQE3J+aHW5hM0zi/r7G+pFB7fMdK8p8GpJXGumhnTy/po+FZe/FDxjX6ue&#10;7VnuxGj/mgJMwCUcgeNpE4Hqe22VMmiOfr3np6jBAqAXZ82cLy3ydQt4P/HCrDdg/zQD+eOkZ3b8&#10;rE2vWUis8ir/ZnHHMN5K/7SU2bqdSNT/PHhf2sAsWRXFD0kXialOuU16KEj44xuZsiY5taBDFUi+&#10;oZgrMRdquqU11+x+XyR4L4ZX84jIonWpmsYw5psWbdNi1/c4HU84HA5oVAOtJ9zud9zuN9zvBFYT&#10;lGpmne8dpqYBNT1ItTN436PpeijVOsFhOdusy7Pd+X6S6D7DXPCV6waQPGcWvMNYsqtmzfNFSud0&#10;POL5+Rl//ucF//n3f/Dj779x/foy189WLggkDux1fAhRrcatxbt/T2F0pnWsfJ0UAYHQQM1awu3M&#10;tO/3O+wOexyOBxzPR5wvJ5zPZxwPB+z2e3S7HqptBGivUGLAyAuUbt1griq+avcCEdC2DY7HA15e&#10;XrDf7/H5/mEAGW1dwBWRmQ5RDZiBcRzw9XnFx8cNP39+oNt9B2tgHBlNu4NqWiO183nF29s73t7e&#10;Md7vGEfjAzFNExhAx9362W1rpkjatjGgvlIgGBNkPWqMw4jrlzGBPh52oK5xpQkCueHY8+AALE2y&#10;rwoxp6QJm2w6Rv5/rtjJGZkVJVzWHCCexMY+r+ZMqi00ahLVWMFh1z8V8/DcWs+CdOt4pbsfpC1L&#10;bZEYB1jlhfsscA7yNRfXo0Li70ob1CTPW9ZNnRlbqkFBFuSW3i2x4iBReJXyB/8aKOF1kwIInIS5&#10;iLyz9wopoikd/xDmcJdThGiRIjVEr40dFF5kzgQ5ZRcfg8w/45IOfAoY0XoB7+8YhhFtNxngTYUi&#10;ME7fxGf7Lmo9GXBpS55YAxDVrvva308SGH4w96/M9rMyPuXeWt5DZQvYm4zzWufrFM8kN1MzR5I3&#10;LhvpJWqeGvm84PxwunSWbSYZ73qesF2L15lZtjYBFhJPo7yz3kwbyt6gz6ZemvBEaSO/kvFpitiQ&#10;y1+2SJKEhzUL0J0i7P6USe0Kr3syquz4jMmYotQyDWR1bn3D7JSX3Nbaz0ZXdn4Hs+WkqsUjhM0e&#10;6Hcdnl8veH17xvvbu5EZ0zVyGPm4VpKjScXCpKdboolTYvWW8ICS1GRMlztHwtjCXq55lsmcPRMz&#10;tk4c1O6fnPmqbzQZX5jCWyOT56UnBHxAFQCl8/Ct/jG5RtHKxEXEmNNvIIh8IQbikkiqY+t68XQk&#10;pLAgOBODtWD0o7l1rvnMeFA2NdGE3IatKSdXT+YchbiVza9AgV9f9PqztQ1FG9g5L5Hs7yN3L1Bk&#10;ije1nuU/FUL/HMc4lst9hNg+L5EtctKvJeA+/GvBeb1K47BQ3ZjlAKdp9krUq+b8pI3KiGY2Mjkz&#10;aG8m1PL5BicaOkvzG2AzRUAhEVGvv4f//zGsfTjoUx3AUgJ6SgeTrwlfA6pvAXpygWErkFJrWla7&#10;qMPgZwtmhljkUr9p6e4SoVFGMqXvelzOZ/zrj1dcLsdZYgH4+rrh+483/Pz5gUkTlNJoGo22I4xj&#10;A6ADqwZoWqi2hWo7oFlkXdxRVMMWMuaf/sElGzbrNcviJhyEEhvUXQuekEZS0w4AurZF9/SE/eGA&#10;8/k8g/h/4u+//sL72xtu1yt47sy5OpWL/A95epzyHcTd7X2zHymVE5g1s21iuP+foGa5orbp0Hcd&#10;dvsdDscDDqcjjucTjqfD/M8TDoc9uq43RsJEFphYgXsqdHsje/CBhMBPvlkak86XoRrC8XjA68sL&#10;DoeDoxNIBDTKgOu7XYeu68EM3O8K/AVcbyM+Pz8wfP+FYZigobDbHdDvdpi0xtv7Oz4/v/D1dcVw&#10;N4x+U9AaI2Q9aYC1MattFPquNRMKtKxTQte1s+QUMA4Drl9fuN8PaJp9kPSzx+pCgvFXBVJsPUwz&#10;h2xgYB+IHac1RWPFRQlIoigAyI4XSKpZEI+ndjzyETPXmqSJg0YMBRg7ZQqQzaAeezJjjgE1ZxuS&#10;2dHq9b9L4CK+BpNpbLGJUijEwNVnY6l5lD4HU+iyeI9kGTvBu68kjNQUAzngPtcMS11+MK0mqGZS&#10;NCRk9pabJCxX+jqy63nGyjBGEdl4oaK2aEwaQinNwJWadfBDLfswjlCVuSiJtR0DRadJYxiNnnM3&#10;TUBjpM2Usg2rdQg4mIpaPqxcYOXAgK3meKXia2vRLQtM+q0jg6pg/PIEgfsvNQ2+Emiby++SgJ+Q&#10;1wzOXtHskHq66Tjp+0wAsenJEBw0vQR29OjdeOvLpQWA4nIK6rC41axn/dZx1ng1MlLMejZxM/nM&#10;QlBYAPymUWDWa65ofxNZxiVcObkUwFtD2ohJpLkN1Qi7nuKyrXWMSrsGtVNAsOg/irNSNoYDU0xX&#10;2shfRuZMJmhNWb+M0h4vNv4TDSFpt4B1EtTcQ9MoHM9HvH57wc9fb7jd77heh+w5ngOX/NzHB7FS&#10;wJ17n3mAZMukT13Dv9xIzU3M1uh3b9Gu3+KDkiP71RgN56U1t0xfUtTLa/3smCxA5JwsSRbZtGaR&#10;oCVEtmR1rpZ6niUCZ3JCQUoSxiaImVePRiQm9gilfEOSvuLxImlqXVgTlGgoRN9/RPIudgakmtI1&#10;Pm9+UhzETE5XxTX4XA3rO9dktkV54hkJXXii+N6JxYnytPdcI7KYIaT6KcXgGTnWT65GoCNsW6yz&#10;KU00qIhbVcA9IIxfF4Nabf99nsJdAH1efT+tjj3PzPtFIkfPhrYyhwr3OyFmeL1Of0gysZAdXqbr&#10;DLiv0+oi/yR4X/xgokCnNtZlrOlylhYYSsUN5fXkUxrTqeCV2qiPJjGpBkbqs0uMv5RkhfsOZpfl&#10;WcfSLuRZv14zxtnAs2WgaVqcTic8P1/w/HxEt1No2w7X+4R+fwDjL/CvDzARmBS0HjGNE8AKrFqg&#10;aUBtC2oMo9sn/snNzxGZBB0wojwGifN1K2PD7OvBx7V+nU/WGtMqX2AaB13X4fn5GYfjEc8vL3j9&#10;9s2A+H//hbdfv3D9ukLraQUo9Pqr9FqIhQzVtHZwyPjxoPkFzGMLHMoRqOWa+36H/X6Pw+GA0wLa&#10;X844ns0ExW6/W6WMiChiUpor69kxOislxrXJsrueQxNIRYT9rsfT8wXH08GsGT2BWBngvlHoWvO3&#10;7xoo1aDrGhA10PyF233AOI243m+430e8f3yg7ToAhNvtC8M4GI00PWEYR2PSPO91PZvYgjsjsdS1&#10;6LsWZmxqAisCUQPm1oxaDSNu1yu+Pj/R97Pfg0OREGwRSgGdcIzkaoGgJZ4th0OswA+A9iVGMa8j&#10;mD6twx3b9xsOZYmoGn1MBxcvALaPAvOpJKKmII2ed06+RslkMHfdVdJna+KXbpLUauBaEjYnP6vI&#10;9ijuYcAfI3zknW0FPKMNHbKAcPwMpog0dbgHSud+mtXH0YmxWgYQeYSF+N7iNTQvDaygaIPLog/k&#10;+jTH/TjgGWL6Pi2Sxc22WW6ZafZ7ln+Vpk9+f8We3+SBnhQdy5YSH84YbcTUyyTpE8bZJ4Wadv46&#10;gRSbtrWyuUYqUEUU1bPASSrH5ESj4ZFc3DbjPINd1PjNlLwFEvtMGottiLu2ORlv+ucanjUyIv6Z&#10;l5ONsAUrR9eNoyErTb0R81hafojDdm/kzIkBlER+rru8UwVUGv3Jf5cF4qQnjMOwmrON44hpXMgK&#10;en0WTdOg6zq0XYu2a41nBVhIUVmCipRgM97RykhzVhC0akDV6MQHLxJBrsldKNfhG477cQ1OPiZl&#10;EQgpWRd7v5xECaV/Q3xtSnJSjX9NiQCTaoxJpih73AN3OkxZ89qXF/zrXx/4/PjEOL5jGmt9Y9Ka&#10;73GPI0Q9QuL3y5vji7/3axpJNVOSsThemz/GnkutJ1MpTysB91smH2tzyhhBM6GiYX9P7V7P+QUQ&#10;3IkXltMwj+WcJQ/CaIJOmYYMKOnd5BOW0k0k198vJj9Usw9je3GLxGox1qTqjUwcyHm9pX+JB0mL&#10;ZhA7U53bzplUjA32vduizeHVaabCRpmtYt2TgmpQT6ZkIJBm8mvc9dyMyHzG1r6fh9bkLFlyMkSO&#10;v9Y8M5YJC9wv9cU0g/BGw34SprUITOTNJOIM9ovP8KCa5D5yp4LI1u2gwIdPgvU1ONpvg/epAOW+&#10;HEQBfJmZ+mYJqQMkO/KBNHsFwtipdKhuOXAfOWBzUj01zImaxV4HaqWMe8zPjZPG7T6AAQzjhGEY&#10;0Xf9rAev0O9anM4HtH2Pg1ZQzR4aDaj5Gx+fV3S3EUqNYL5jHDSo6aDaWTKnaWddSLLFP8wmIczM&#10;ewoBFB+8lxvPLcg5qm/nM0tjR826t8gGVU0aDSs0yowJ73Y7dF2Hw/GEp5dXvP79B/78z3/w/e+/&#10;8fH+hvvthmmaHA1uCaIS+WNSFiA3oI4Ah4SZo2umAttoWU1oTVOkUcZMuOtb7Pc7w64/HnE6Gz37&#10;0+WMw+mIbrdD0y7mwSoC2OdOH3YhoI1Mlm3BWpiACsCo6zucz2dcLhd0XYfrxxVTA0DPBsuK57/a&#10;yNq0HRiEYZpwvQ/YscYwDfj4umEYJqh7CwJhGO+Y9GBGmpTUOV0ahbKoVWgbhbZpAGJoJmieDCA1&#10;KTSNwjQBw3jH59cnTqcDGmWkGRb9U70WoOGpIBspC8jls9HDuMjVcSMNLoYHlK//7RerKVadXP85&#10;cKV25L0krZYyVi19Vi0AHiafbrpDtH1s33+XOSaVCY3eNWD7s3P+PTKmG7u21FkmmQe+7FnMSNYf&#10;86SNnN+cpJQf3t3rtGs2Kz2Veu9kJNeS17RKpaWr1VgxEb7jNHDDogGdBBDYEoFZsG7Xn3HOvIRk&#10;ALjKdyN2HWFyC8cbaI1SRMbcSYykwplMkxJFfs3jVuoS9Fr8cWjWsF/YwYsZ1TLuvIzErgbnzYiG&#10;FbQiKAagCMRqjtIyFof6o/4aLjHK/LyvpNWdZ2K6DZJQgYgC88zoceCS/raBHBtlKOOxaJ669Ig9&#10;sXNC5oO58fqtU70pdmFgrOtpMizNpPBzdFV94P4cRF6VI5uEUi65Jo0PXrIAs5tGgdBCgaDVBNaL&#10;WZspZAEYKc22QQOXdycnThEBzIFyzRUtWqtknMiR2LM8nZhEESeyf6tHD/aaneu5wAmWpOxelkD8&#10;ct671ghEUW321c9Lhh+ioD6KArtevr5+nWxNpQQbFERoWoXj6YTX11f8/PEL1+sdX/ru+YnVkQbS&#10;e9Fdx3ktbplb5Pfw1r1fC5Rs+aya8zMF3OTkQ2pkolKGmlulUGLXGZuiSAKsJE5IioG068bL1gbZ&#10;89HzVqx5nznWfJw8EwLFyttfjIL3TwJgN9iHK90VY8kz3CbFP0GE2bIeqo2xI3hZCufKTsWk6gN2&#10;SUfyKGBwro+Rbk6JoFLyD3PuU1yjrAOca01N6tiTw64DcDaPrFrHcGssztRF8evmeL7rty18QB4Z&#10;81ukp+hqJlVZKobM/65hgXqs0jgL0x4r056l8ayeVkBea1sfWeBer/I6YFpNbe2SdN9vzu8P8zXI&#10;msqew2n5rU3S81vB+yLLXAJufofJWfC0JoH+GDclkj7HYJDseEj03OD6rnxqgZUC0xbTsZzOXk0Q&#10;TYH8Uhs+lxjQKoWiXbYdzEYYxgkT36EZGCcN4Ibr1w1t0+Ll7Yyv1yOe9RGqadGoDkQK+z3j6emM&#10;cZqwOxxxv2m87wYo+sTX522WFunR73ZomjYJqDCJjrkYX6ZsgmCLfoc9EpC4PHbfUvB7QY1lZ5sY&#10;ihQ0GdBWsWERqbbFoe3Q7w84Xy54/fYNP3/8wN9//om///ob729vGIYbpmkwgWKWXdHQ5jkvmkNM&#10;dg/ESGdzx04jZnhhRpQVGWZ50xgz4L7vsdv1OBx2q5796XzG6XzC/nBEv9/N7KlmdsX29xkVAHtP&#10;eqEyUfodrc5YC6FtG5xOR/zx7Q+cTmd8/PqJ6/WGr0+Fr88v3K4H7HfdzMQ3Jr1Na/62XYOOOzQ3&#10;MyEyTgMUTwAI0zSCeTIAu6LV+G3Rfm0aha5t0bYNuq6ddfVpNbojTaCGoNsGbaswjoRxmnC73XAf&#10;7uj7zujwE+aZeCkgxY7ZsRyPl551xQQ70hkO9g9lGCAVo+z5ApWqWUzxtTJLQVGY1OeYHTJZMRoe&#10;5WZBqqhMGYD5IAsRO/smBTildEid5MXSHQrnrmQGsjOumDR/lsWxw1AB2G8nBs9ABU88LLJjuvK+&#10;VFikcAi0aFxAPs6O99ZEJnldi4c1s9TRxUSOG0VsxFQcMlHDSpqXHDveB86a53Q7yZV9jZx1W3RH&#10;M4WwnbagqJH4lkZarrhhT4JpGeP1P18RgZU4T1Z5qBigvEwtsOclE9+fi9mjUmoG7meSwPxXM2Oc&#10;JtzvdzTtFaQIbdehaRTABLWQCdb7UFj1AgmoFZrJr2WsQN2jxbcFRgSzRxYaXoPBQgTssBOpEKfZ&#10;2+dRBG31jrD6qKkZOpvlW++l6CFH8aacv86DJgKLNeXVH0kiDPz1i6j0E6QZLJOQcyJx32GB5n9o&#10;vFlgiREIAOPYORb6RqzrY/kERVBQ9h5MYgkA8zTgbOY5Tebv7AkxjgPGcQKDMY4joMzPttxCNcZP&#10;iZSUY9POvtCzIWzJ3NQHtRjL9N+K+MWbmj5x1Xt37FE//HfKiWkIX/6RRKMiLcOQ8aWqACRrWLFh&#10;Fzhk8qXzcWm67pkOzs96XV+rdCrQ9ztcni54eX3Bx8cXxnHCcB8Dk9ESWSw9VRTKRsRqXTevKANZ&#10;sUaAbO5u0d3fKp1R2xSIsTVrpozqcuvaqUhUe4eUzHSTQPuyT5lcFjAjuQZSmv01TeFaGaLqBo5v&#10;6ikIHbRWcBQFgCNgh8NslngXCzyrKGvkYWtSsrDkQZVrdNUqS5TXYdon5HFvrkz95xm21+ReUUwv&#10;0ggq/XaSuY6QOHVa2Jm44OQyvp58jR6ul1yx1LfMpKvkT4x7dUrcHNrmNpKkutYVkHsi3Nsl/DUn&#10;kctwmfK8+vfAkQNkUWvoaZk0FMD9zMDXE1uWvdbQevl3d8uueRxcJaQoKcKJW1glCCWJiu2CBROv&#10;nmsrEY/rfaQ2gfdFvzT4wdnV/HaYNmSLOleCY4NsAaXZFKiQo8nJ1NQC6rUH/xZZg5oucS4QxhMZ&#10;w+zQDJBSUDNzWCllNLrHEaQ1QIRxltS5E6FVhOO+xWFvJEiABv1uxKSB680Yeh6PBxz2Z0xTg9Nx&#10;APEPKPxC0xD2/Q67fm+0M8ky64IW5VJsKRF0HN1rl3VpjW69zrYn6+Eb6PjPZc2FWcpXL1MAtBpV&#10;aMVQ8/V0XY+u63E8HvH0/ISX11f88V8/8OP7d7z9+omP9zd8fn7ifrtjGkdT2AhWEC+A39xFZun+&#10;JZQA2Sl11TrK3DQt2rZD2/bodz32+wMOh8NsRHvA+XLG8XTC/rBHv9uhbTvQzOzBLE9ERZgcCNlf&#10;v2d4VNpjFNONIRcBaxqFw/GAP/71By7PT/jv/+f/xtfXHcA0aykzbrcbjscjzpcLdocjJlYr43Oc&#10;NG63AfebGRtXZEyMTfA2zDMC0JCal4ECKYWmbdHvOuz6HruuQ9e2aJQwhVHKvM8G0F2HYZjW6ZXr&#10;1xW7fofdrlkPOglUr+yvUIRBgFUZtojW9mAVxjIsWRtEyWwgNv6WBro5bKA54bZ+FDD8ul357IGb&#10;8QONgnOAKh0AauN8kg3ACnF2YXpcM/jayjpmazod2YoSnOKIKEDyd0ldZo8QSSvk4sbXlORMnJXq&#10;Nm0oMz2SZ9jAg10iz14w+61hVAzkJoHbLfmFdsYew1dKro67K/YIKZ9gR3MtS4Bifaao+hGHmdRa&#10;2LHXGIvsN44nuS6rNj45szDvCVzc6zWAQ66YkBMhVhbPa2SQa+ruDi3IBxo+l5BN7oILtBhtKgKP&#10;2suVloR+xDDcoW6L4Tig0ALUYEYq3UKa3PM46MoICbvSpGdqsrRUyCQ7niADeMq9soCPYirLnD2u&#10;sSZlMnu5ZhzJJ4qvbV7TOAYt8kaSSENYZZOWfS+9j5g8w1VvPbmYDyUaCzKP8qdxWTwTr2EmpZ68&#10;WmYlCREEoV6epypsVkQNBEtAmt/shOOdRORPbWD95/p1+CZ4ClCMhu35QbNhKmtt881uLmKnCc00&#10;Qg0N6D4YSUgCplGDeQAz0LHZJitbcJ5aXU1YlyKeTZNOKeXJbBWMxgG3pVoVdzj/dSHnBSkr5qwD&#10;7U7Uzc9WUT4fyMrcSL6evJaM3AAvBb/v5iV5DcRRApKUfwr2a6zhRtZceN3t8/NpmhaH4wmv317x&#10;+fGJ4XbD2zjN5K553W+k4IR1axy8TeVURbA4AUynwLytf/zPLDGYc3F8adzWmv4+wurPnSEpKeAa&#10;5noVjhGp8SlTddbk5KmzM4e9FK+3Ss2THTkzMK3TmOtUY+T52Xtx3U9seixqwIg+OUUkS1JYF1eQ&#10;Bx4xoc01loL8hUPLWpdZ7NYfFmsmJ09kJ+fP8yZKDZvkhK6viunkKtIUxM38fBPXqF4Bl0xvnZTI&#10;qaUR74NEyBIiOEbupRaxUSCPl5EgAoipNvbzfUG+Nees64ZEGcnS3F63zHVX015OyVk9ezufPGnG&#10;uDLt9SoXuDDup4lnpr1e/+nLWbN40D6/Lqa7716332hg6WEffN2+u/8t2Rx2TfmyB0PCqGn9fr8m&#10;ZU/iRFEUaE+dDY77M5WBmxRbvSZB22TCiHo9w9pAW+sNECZJBmBUpAyDuO/Q950pchczt1lHatF/&#10;f3v/wJ9/Kigwbtc7fv34wPF4BogwAVBti/3hhP3xBKIduu6Oz887htsNRIxd36Pvd1CqsYWl5hVQ&#10;CSMauSxkXhigHpveS77XQB90emfAhySL2QXuGfBOlBm09wz4/AkQ4wdwxv5wwNPLM/74r3/h/dcv&#10;/Pr5A28/3/Dx/oHPz0/crl8Yxzv0NM7XpNzgxjoKuiyaoaQaNEqhaVp0s1Fq3/fY7fc4HI/GePZ4&#10;NOD98Yj98WDkcWaGlFssUKVcBedD/0bNshp9cacpRbTKesgyyOhx7vDy+oLL8xNYNbjeRwzjHcM4&#10;4P3jC8fjHpenM17/+Ibn1xfZWzFpAAAgAElEQVT0+wOmiaBBuN4GfHxccbsarVer1rR0XzVY65l9&#10;aZ9d0zToWmMA3HcduraZ15KeJRYIWhGoJbAGus4YIo7jhM/PK/aHA7quMx4DazNT2Q6yLJwoBhYj&#10;MD7zfR840r5n8lgkHDeIysVJ++3kJbGywE7HqBpZl/XdOyyxfPLhNAwqWE5bmq11DVxvIkGwLnMx&#10;nARLluQBKCaCONJsTJnTJgFC+7FutiVAP58tTg644kq1hMUTBHCkNjWh3VgBt7BjL2uITPxYc3J2&#10;FgoFciauR8pixk3wGkIx00FvAoS8b6ZoIcD+DKl3H7ZbR560HxLavs6IeaaIXuNBZOR4TR4J2eKr&#10;1tMgqR3uRCF7FUopKNNdDZiXaWJlSk7APYaUyjFgtMPadwD8yQD4piFuPFOAJvwMp1bz4GLREVob&#10;PBtAiNIYe0oGQk4ariC7M5ziAoYufpwy3kISwE8WlOLhuBamgC8UCHZ/H0ESGty8zilMRZXLkmUu&#10;fwNbTwSjfGRlB6mi+F/jNbHbgAI5QCmxAFyk7j3bEk8Wlr40F3M46RC+e4oW4m6M9iUhZcPe9aZY&#10;iVNs82mlbOPWhCWFplXrPlVNg6ZpVoBxldARTSpF5OEG7HtOg0HQM8gkz6EYiMeCPcqcbk6HgJbN&#10;F9nLSYjtGHwQp53YKORyxE0pQnRyQE6Bx2o2Es120uFvjL33ZSKNfd1mcuUJELBcvcw+WDSibmf3&#10;a+vnKmmuad6bahT6/QHPL6+4fl5x/fzC7XqbJzLgNfU9oC2YHCUgKvPnTtyl9bdj5IA6ZnmJtJGT&#10;2kmB2lv8l2r96WLs9hwYvQWHyOW+JTIVPdjsD/Y5yzPFGTVO6vFvaYyUMJL0Z5KI93CkJOUaX9uS&#10;K2uWa+AmEy+W+4M76bzKlkT65yGIGsG4aAHxQxWKHIEqNuET4lSUlahKvRPNOpTAktfOnrH58qAp&#10;1qDnON5XwNGKsjNeHsSx3J8QNhvs3cxnGqXUmMtNBpEj+QTO5YOinw9v+iKxd6SMUDAhADfvThki&#10;IxhoXJpN7JE/rLeDdMcCP6jpL2XsFlB+xma0A9wL2RutZ6kaYNKTVb/QGhNr6MlK5izGtMvPRlVL&#10;MjV8TMYs/PpCvGNR58334UwPsEduoWr2/XbN+4DdQYVkFMGirXmHqYOl1pCmVoO4ZCJYHRAqOsCl&#10;wBO7t1iHXppR5pzE5fes5gsENEqh7zrsdjv0XQfCPMItxk140vjSX/huJElxvQ74+fMLz8/P2B+P&#10;OJyOOF32aBvDRAdaKDWgaQhd10AR0HUdus5IjDh6nuzK3bjCNp4OMbuGTzQn6trXRBQASOy5rIGQ&#10;EgxZuEHM/Lw9wLRmEGk7XjXLqbRti6Ztsd/v8fT0hH/917/w9fmFj/cPvP16w6+fP/D5+Y7b9QvD&#10;MEJPllljGT++u/xcZDUzaN92K2jf73r0+x6Hg2GXn85n7A4H9H2PtmtniSIVYfgQ6uewMmB9RSMr&#10;1bUvSZis+3wxTvVBOQK6rjW6909P6A8HvL+/YRoZ0+cdt/uAt48v/Pq44u3zhtfPK16+fcP+cFq9&#10;BZiBaWIMw4SmUej7FoDCcL9jHAbYvvHMHGuMDEPbzs2TrpmBHrM+ls81e3JC0/Aq2zAMA+73uy1+&#10;JRhC7EKBUT31eFJSO3UDr/uNqiLDFuiuznhJR9P10MiN2D4yXl555gvAarspesowLQZyBgBfxXmQ&#10;00UvMZ0YeXOpoFjbYNDkZ2sxKYDw/UjfDq4aXY6yuyQ9l61GhZlMoSjYFf4eSpz7BEfrXjZKBCtK&#10;yv3V6DASMgxALX+faM150j/+5IBk9MSGkGIMRi5IBwWFc1iJZIu62gK45n83Ss15gLm/piFw4Pfh&#10;S2kw0saxArSc86QUsyf0oJlNrqYR43DH2DaY2hatbsBagZXPWnHBhiCuVoAkKRCmlN8m12AEhAgl&#10;JjhoiFSPxHt+J1FEZp2g5VWOL1iLlKghPFY6x9ZflqHNrjcQh8W+nTzzGoQePcECphwda/elFiWR&#10;nG2FvE7TBWQFp+dB0TM0fa7TSjLwWfyShQ9iZyJ1AaVpZsPJPbUMuer5+9Vy5s97dJEd9A3dlFKO&#10;LBVWTxBBRBGNyxWEFjJvS2mqQCGWQhRF94PmnBPLLfxGnuFsXGvanQ53tPuZnE4XwdW3DiUwKLpM&#10;g4neGAi3vtSlEUie8bbtDvrgi7Pu5s9SET1y2XhzGuGLbjdZUsgiA2kHmE3tcTxd8Prtjo+3D/z6&#10;+Y7rfYRU+7Jx1/dl8muOmNdb3FMkBWY/SmjbIm3DzE59XQMUp2ruHPBTiznUgPJbyX4SQ0g1xmqA&#10;0i0mlLlzocYHK2ZsWnofNXJD8thglMEpTkh6yveQZH9T3fNJ3Wey3gY/SEBKNWrMxBdlTMej1xIB&#10;gnPmtkHMqqyHSo0sf1/4ks3+FKuLVwQo8pq/W3wCInbSb62/9HVSvilW3AMJ0gJHREIp8TsZrr9T&#10;RacqKyFVGdtWGRxtz7FFv17P5rR6AeQXKRzWxpxWi/82A/7TZP6b8fSBw8jXOi1vyxk8NYU7M4fe&#10;kDE2vkNZ4XDi838FvPdfpA8oT9OUBNidPZE6FESClDM2incLt4EiWwD5qudSqR+3tZOcWuj+98ou&#10;EkmjFZYsSiM/wgB2XYdd16NRCuMwQE8L00avXa+PjxtYE4aBMYwERouXZofDuUPX79G0vWHYTCOG&#10;0YCfXWfY4l3XzOaoFGK/nk6uJB+SdAxNaCMGbBavm+U0BmTxLhmmILe1KrvjsLI5K/uK2FVjUPYz&#10;VdehbVv0u94Y2z6/4I9/3fD19YXb7QvXL/P3dr2tgK7ZKzoETgGo2YS27Wam/W6H3X6Hftej2y3/&#10;e4+uN54Can3OlDCArYI+UWLcc+YTaxphKfOlgOHkFN72nTSN0b1/eXnG6XzCv/8H0COjhfEJGPWI&#10;+/SFQRMGTRg14emZoZrOMDVnZhmB0HctjocDtJ5w/frE/X4HGGibBk1rtO37rkffd+i71vg4dC26&#10;tgHzBECBoeaGgJ7NcmkucsnIT42D2U9ktJSt+YoHeRNFGx5b488jeoUcKXClzwIS5qjhvqbqeFhT&#10;mJXkJ3L3sdXUqTbRioLEXKM96wJj9ECjYqsZW+psSY0tlp4ZeaykksZmimHmgNsOI1Aky6iZEokb&#10;KMVjH1f0JV2m8hZDr5T5XLTZE5z1vqwVJegSFOgublrDFCbgMebJo39yeYo9m2Blxhw9fDGNQjae&#10;5EAQkyqq6LNdgMYFfIx9xiKhM04DhtH4lTSNmmWxlvRDY9G+94vFGsZl7f7IFedbmpqB3wKV10is&#10;eUDFvRePZzXXGeTzHgARi085PymCy+6LmbbSykQXmuHMq3k8g5Ox0PdUkpZzvGjfy9nqoBH3eyzW&#10;0CjS/UzL3JuvSRBlmFmkrWylixYAnTiYbqJ57yz7Zpk+XPaUWmUYwxlNrW0c09L8dZHQgSujhdhU&#10;CFuL8JwR5GwO5YLUvkNzBJiyxTkF8l4kSER+68UHfpjlFFgkN5CAO81SXlI+QoD1a3ODVKBNYDXp&#10;vX0proEk+C4AAnYaFbIZRMF5LqecF0C/2xHOT894ev2G098/8Hm94X4f5ilD/3zP1Rs0f6Zym06g&#10;YoyoNcTN1dkljCBHtKvVin/UODtHyijFg989r3OyOltqi5yvX5LIWTkpUauQkHruW8gIJUWGXN0S&#10;y3f93FCSMn+nPtn6TEqkgpI8U8rPq9QIoAovtd+55kf2Qp4Al6sV8vEgp+NeavI94tWQ27tORcHJ&#10;NlQ5Lvq474PPOdXkkJ5MK7eXJSve3pNl2Lvgu55/1mHiT9MK4BvwfmkGwDG4ZSHin5MWi2FXklgd&#10;q6ncvwLtJFfjnv38538LvOdCd0AGpvjGzRf4nOg+1gaJmkN/k4NzpR5crAtdG/C2FsaleyOPLeJ4&#10;wc4M3IZpZuC3aBuF69VoXjJoBe8nBiY9QuMGqA79YcSgGdQ06HrDuFfzeO19MLrhfd+Cj3sosNG6&#10;V/CKK3bkAgL9YsiZpVywFQ7touBftaQc3VQ/pQxBDJImahLAx8wuo7B55RtcYU5OVW+ez/5wwPnp&#10;gmmcpV1ud9zvA8ZpmA0ztCOZsGrVzgWU1bhv0XWdMdabDVibpoVaDWgtC5YoDLllAD8C3KfME5mT&#10;UFhtgpFljgYascq5/kYp7Pc7PD0/4en5CSDCbZgwaaBrFcaGMegRjBsmJowauA2M0+kE1phZ9ApD&#10;A/R9i8v5OBeqE+63G+63O1i1aFSLXd/juN/juN9jv+uNbE7bomuVBeEZGKdJHDbargOlMI3TKqFD&#10;qrEFMVA8PGu6+I8kKOE7YrjSEqk1Qol4V2+s+ygoVU66uAisphiPWwqnaAISOSOKwKpX6HKm15Zj&#10;PEWvmW2xXJru8p8P+xNNSTASqx5zFphLnuFpQ8ESEBg7C9LAdTycuVMl9etyy5pJTW3kmgwu2Fdu&#10;PpQK6eABMzZPEJYaZ7XSOksyrkCzXJ9bLFmJBa81n5zkCOOSBO4XADK2VnguEhb5HDWzjZumW0Es&#10;q0EJSFPOkJEGa0IP/GPNkK25qz91kiD8RSfjUoUnl1KH37mXzHuO5czxCahyrszQArCGAGeX/yPk&#10;/D0s7i3c2rBMZirLzFu+b5afXHJtEgn4lpqEOf584v4YItD53+dpuYsIA8tblwQfk1MqZQriZmaJ&#10;m0lEQ8yBzLlF89TIWGVMXOfER8/NN2JymiFZEM47NhUW5mygBzOD3AqSXR80gxfQfGG2kxVj0ola&#10;YXmnPOd75EwRe7rVZL+fFBn5UPIJG65vwar/LN+5Nyrsnwt+v4LZm1jyvEaczyCxyYX8l9FYNbG6&#10;3x9xeX7B8+s3vL1/YBynucbn1U8tThhyzzH3WyiZM4Z7nqPT0rE/suGUixuxpvuWfJQT/hnVdfkD&#10;oFct2TAGGKcaHJsYvw+SJGubLrkmTOwat3prRZnSSBvFbm2q1DRYfFBPKfVQc2Ur2P8o6F8ClXON&#10;rtiERGlqonYf5vZ0sbmX2WeLGkJtk2xLDh3LsWrMdGveSWxvUkXcScUUH4st1SClpl0+ToX5zaJj&#10;r1mve9Sw66eVIL5K5wjgnjWvgP04WgBfMuxX7XxJGqL0hGwoa5omPcm9Lb8nmssKuVafZPy/At6D&#10;04m23wlLjvX7SVRQbJcZmbFCOAWkxBa5q8HFHhwcXqN/0OU6jKmJgUeCbaopkWNTOnCbZJ+s9zQn&#10;znPB2jYNtJ4wDASQgmY2YyYMNAxg1LhPkzGzJULTNkaipW1Aioy2FDParsH+sEdDBOYJbd9ANUpo&#10;JQn3aM1eYRhjtoSdLjkOStL8amUCuaLRTGLAlRajJXKGqAkUFEEk/s8FVwSbiiNMMVgWC80jyGpu&#10;dvBRSOXA07GOMN8Ww1QnQRa/3zYaUgzOCBooCz9HVy7CvKsAa7ZMm+RYi9FDzKv4ljXb9R2ens54&#10;fXlG1/d4//WBadCYOqBtze+YJo3bfcT1NuB6G/D8fMOu7zGNhjXUKIIioO86HE9HNE2L8T7ix/cf&#10;aJrGAPe7HS7HPc6HHfZ9h741kjmqUXa0a7IaytM0YRxHaD2th8EwTrjfBgzDCDWPojvjzxtHy2IJ&#10;UEqyItQX5YyOKIoAYCwG+vqmuaSkdow4x4SpYcY8WlTUvouSXNSmJK+a3EobD+ky46W8j0sMWgDY&#10;zoxDcNo+9seNg8jsh7yRsNX6R9U1lQrSRxpuJYZuOrYjaNT7CTjD1RvFA8ynLYV72MDxTJooBGZs&#10;TPInfspkDD92LNIeMWbMCrTPQK0B7xmKgKHt0HXTPC3oy5CmNWARV9WRkTezUzmidyubDHXFcwhK&#10;hOEl1rDMa8Oyw6NIPv+KRmNa0i00D92295w5nfTvIZfuESumSpIM8YJXg6DWdaXXolKvZBCllMn1&#10;IkBNnJTi5mNWYiR2b35MJwdMhmOI58mEiUlPu8bVajKrWUGxNOcjM1koXKZZJA9KcWD+Fq0NmVd9&#10;VzktanXXXVB9LWxFnkwrNm8dTNZ8ar5WEk0HQ3JhR+/INlgEyO2cJeTqMkPq8uvZ9NfLjSBl0kSD&#10;QKnZSFsF/jXOhLG/jznUffbZ9zZWuU1QItGsDXoX7DT6F6Fnhi/xxGi6DsfzGc+vr/j+/Tu+vr4w&#10;3SYrKbWB/RpKffnnij/ZZ+VLS+d4zPskV59vPftKvnUlc9iUVNojQGAOX4hNAW5pxte8Oz9WlvLp&#10;rUB0jWTQFoPa6D0GPk/l3LUmx4sCqYmv1ayzLU2kEnBfwo22ALCPTA1TwrB7a9780PTwmqel3oOY&#10;Votgi7/bOEm989KUQw1wn6ubU/dTXo8xa0pKksv+qUbdovqxEiLndyOZ9QsOqDVjXL6meSbkMKZx&#10;wjiMIh/J18sLxmYhMheEp0I8l56YLqsfUYkdjpBjdflCHwPvOdH69i9CjsXlavZkgCks+poDrzqo&#10;+zItvnNyYrH7zYMcIFID+tSY5+Y2dCnQGIMNxuIrqOfvMea17VzoToYd3LQzgG9ZcGrRkpo7VstY&#10;rVz4bafARMbQSLcgKPR9h7ZtBIgQFq7B6CQZ5hKY4wC+HHWJmjNRqFUlxHV5xbrn1N0xF0wx68iO&#10;CosVwx6rySaZyrBSVpBAvCdljfHm7Nwm5I7hHIW6kRQry6mwe+LmhbQ6qEXY9pweqSqNh+FB0N8J&#10;lIIeJAH8JQS1rcL5fMbLywtOhwN+0k/oacI0TOBJgxRhGAbQ/Ybb/Yrb7QsfH2847Pfo2xZgoFEN&#10;9MS43e44Hs94Oj/h+nrFOIwANC7nA54uJ1zORxwPe+z7zmjdC4kl0yHWq/TRMq41DAOGYcA4jhgH&#10;83caJ0ALdvvK1ILwYSh7ZaQYB/l4EvorzNF61TrNSVTEroUixmm5qarSIV8rAVJKmGsZOrmYWdIy&#10;fDSB2zouuqUQ8X1ltjyrNOtz+/OvfScRzYRsQROPIQq+NEUOGA8b4F58LRQGv9N8r/u5cqMjuUfJ&#10;OyMcgMiC5DF91Fq5rdLzSBMnXABp8TShoIkT+tv4oGUuV5LrbQHww0kvycI1eRHrCeM4YBwGTOMI&#10;3TSmyb8A/fN5bteHhuVwW/g49Blx6AoRI2G4hlXBGc7Ve762N1bbAHA0PzOSCP5OLhFXohJthQZD&#10;mYFHDgkn+B6lVivQVIPY5hiR4ljAwxQ8R9twCqRBvcaTnALJFe2uZJQsMPPvXZJaSNgrkz/dpZSw&#10;FSZhbGsQ8cW/QIXjSkbSUa5jNaPoq12JnotQHwVwzxsSQID1evIlbdYbckljKyBOwkxaeGYtOvDK&#10;3svaClwA9lWL3/MumL+gZt+oFcD3wXgAWPMp9ry5IPy6RL6hmmiTlYWUkV/aRBvKy3PUDJd2Lw0Q&#10;4Y7jy+6VJFk4kgFiemiuGdXc0Ol2O5zOZ5xOJ/z68dNMqM4MVcSmBUBeYz2dX/mNWve+8zVDSffd&#10;B5lLQGcOZK9RAkjllsver8npamJ0bS6dq8kCj4QKKZIYBlKD05QaPDngrwb0L50bVYzsgsRHKUev&#10;qYulrF8qZw6nBevut6ZuKzVzHgGSS9Mhuc/02cmpmi0F0tfkRY7s3extQoVnW0MujK2DLf4Pi6xj&#10;bbOsplG49X4eqUu3NJtyGKb0OYhpyWutMS4se9+oVvz7KpHjkCln6RxmkMzVOcy1ggl1X36bfZ+0&#10;9DrzwfutTdotdLZtzPsloUdcP3QBdEma6sBLulAotGHHMLcAFrmDIw5uUOCea4FTFe201HaHaxg8&#10;j+id5Qx6k109UXwQG+aymgF8mlnhTdNAM+N2v4MaDdV2IDKJ5jhpMI+434z0xyQ0LXk2lVDKFMnj&#10;ZBRElQLatkO/69G0reMwn1637BUs4TPXzIbl7+iX5g8oyVDSbFTKV6YP3OSclFucxbrFK/M+Wkgt&#10;BZ41B4aQ8iHHqJREI0uuylUQMwSWOMaY97c8eQ0RmWx5eD1FzDI436nPBfFcFz9nOB37DBdBJEfC&#10;gJTC8XjA88szzuczGtWAMUIxwHqyWrYjME4NJn3DOF4x3PY47o/Y9we0TQ+FBtevAe/tJw6HgzHo&#10;OhzQNIw/vj3jj2/POOx2aNUyRbGwpng2ZJtflTJayVqr1Zx5DeJaz67n7BanS+EnGoU5iS5fyxge&#10;YJLusrv7yU3SHY5VdE3LBhRRvGCyagJU1Vmvbcxu7eb7fgmxAkXGxSRinaB5xZzg/ylGRimBKxm6&#10;pRrTxWeFFGN9QWY4W9xuuee4maybD9SOx8dA76hEwxo/6tZiaT1GC7dCYZgsgIicZu3vrCPymrtM&#10;kf6IN2glTT99o80to+k1jETjDaNmA0gBupELVC4gNzlMV0QahSGr3/+dS3EkTW0X4H01lJyNPvVk&#10;Afy2bQBq1jOYIsCGOyEAo40vE1fiUBZGzPv5FlUknoeN17TpuRerACIvh4AjGcDBuctZIsCjsQyF&#10;qJqa6MqCOmqRYAlZflKS3o09oQm39M9wYpfW/x9vb7otuY0kDZqDZGx3yU1Lqaq6qvt7/4eZOWd+&#10;9jqqTVIplZk37xJBEj4/QACOlWBk9lQftaTUvbGQIOBuZm6WKLSllUuQNyTP8srYPrKKuPCBDfI8&#10;EqA5JRLY1Y06UINLHYhRmSnEVos55XfubpHs05Jp6xBAz4KjciKGKDiPWXs/WKn4JxU9C7FnuyK3&#10;kuy9tBME/n3llMbyNEpyKppQIlkbgWKGBKAOhEW8AfkQW2JZhtYRYFWA4NBmKZjARRgCDE8OuGde&#10;gPcu0pZKIAiE8088PbQQLW69K9EtMjBrt8a1NhYfxi7V9HROSMWZYES0R2aUCXcklgYt5/IW0dsW&#10;sKvFtnFN4V8Dt3P1Va4/2urpnuvBWiaMtuzlxXohCjGtkcqtNikx9VvaD2MXAsQ1CnnSt2USoWVN&#10;lEDnmvJ8Sz/RUrvWsl+uDbWtfd/S9IsFqENcLBRplNbEZhvShs8je43w3BZlD0lLuTKI3iLKWZt+&#10;kTVZIhii8rMiBYRf439fMpW0tU8JcToE7hUS9J717M4mtngKe1cN8zPe394A+DP0vKj2o3BYCsYI&#10;SOCL5RwCHeVo5s7XGAO3f8VrL95rY4KuZiX9xeB9GC+aB+6c1/3ShSjIRgTB3F9VPRI/KJWk43Zf&#10;5xxLwNH7IQjdqYXilg7ALRYPTcAA6irOZs+6BdDsiMyYr2IoYh9ABQWznmYwKZBaGgkGpnFGr854&#10;frngfL5gHCejKp4mqE65ICrWE1hPUB2ZkM/dgG4pqiUubEd7ZaHsgUZ2hbYcv2XngSWYa9OxLUCo&#10;LgP3VsmjZAOixGiuaMotqaEM2BCmR1PQSFUZUtIIw7FkUwIHALumhWRIIyIb0PDAQWbMNFjJTMHG&#10;5PzL2K95ykEIQWJgm89xi9q+VvCWFDHMgGFbtG214ce+gcPhgPu7e9zd3WPoe2Aa0fc9GIxJj2Y9&#10;LPu11sA0AiMpjGqHXcegzoTNvrxMmKZPeH4+Y5pGdF2H08nY8rx+/Qr7YQBrk+dg/Ox10MYSKXQd&#10;gIFcqOE0z5in2ag4J3IhdhTnNFTsTTj2pg38izkSarYAyrQaJkSQEw8UNlBxqEtin3YdMH2Nj2ZR&#10;9eAuSWiEZftfCr+lIVTI30t3T8SBLYM2ZXPviDfEQdtc5AOkhvNLiqDVkHZmSQOWb82quj6vivb3&#10;m4rKt7ZR3lKBnCetkzVOGTYrNkYunMuygCRaz7uphqeVqGhpNCzd3DgHJq7rLqRN0WoNwfErk8tT&#10;sU2KiuzUKCKKbcHrMF+GCORM+wdmDySxmN5yW1hg+1b40HFwpZ7d2KpxL1fimWcAXWYq0oNRpneU&#10;k1EmWLyDWq4JuRCraZxwGc/oh86Awdb7HiZg1xH8tEzWUYyJC8hPelmKm88UA+RivUT25C31YlHp&#10;le395KJgAZ3D2ZnI8NY4rIykP3YMoUQWQ4isPLK7nnsZlTH6Iyd4yJGmcQCpC+3M7R2LcCUw/WYK&#10;pg49qMAZ8kdOiiBQe9uvq0jBTmPQYpHDYqoieGaTm0yCFIgJxwj0ofBaEmQ46mIL6epTdmcc+eLX&#10;r2mKQLXcpEdOrYwYkBMEibteZRCUTXORWNJg+T27eUplvr8OEcFu154W38GN1OtAlJJV18lnkRGB&#10;63acXqd7Fnnxl/RJ9vvzLPYwtli5e7ZI+stHk4tEuY0/DPSWd4Pj6QTYYD5dtEmUz62fNGfRz2to&#10;NjWvnnmZSpqhSNh4sqwNS8KsNWUpF8H+NJNjDbhDFVDmNYB3RZ1fAmPXVKxfqnJd8+jfatdXchSQ&#10;QOsaSF8TY0lis1ggZTRp2T+La4zM+o2FmYxcTyIFPbkach0/arWnaX2NElFTIwu2EDSt9UKrintN&#10;Dd+CvXGU7wdBBMdiU2RuD+eMBsgfns6WUdphU375tUyxb+lNvZjH19jJGqNMlo3sFwoZXUnuiiCg&#10;qXJ/S/hlS/ZAfI/WstjW+hEJhLupThbYngW/efGoh7dt1IAD7xkwnvYLaD/NRiA5LyJJTwggsg0M&#10;l068d3icUQcKer/P6Ggacj1rY80XPznnuR0f6LdcfV4B4CSYRJAqyFA5sHrIBUBMqgjeGgqTHLCQ&#10;Yoboe9mijOrpymsH3Jb08q0Avz1kSyr88D2lqsQXa2opSu2XVapDRx1mZhNcq9nYv4CAmXE+j3h6&#10;esHj4zOenp7wcj5jdxhAyoytAGbcqx8Uhr43FiW7YVHahaC9BVU5GnWW32deGm3poWnvl1rGftUy&#10;Kkq2OLdKlJxYHcKf0xVoyisnyV4XcuC9bFYJsTdn/hBjOYrLUePK+c7a/ZQF8KUFAoVdXV69lymW&#10;WRAdQRCWV3sHiPCK+LM6+pNJ266RUKVQy2LAD7RrPu363Q0Dbm9ucH9/j91uwPnp0Vwm5YyT3H3S&#10;rDHPwOUyQuEFYIVxNJNCNpy56xT6TuGw79DdHbDb7bDb7dD3HebZEAnaqeXNPVDLKLQFc1Rn1Faz&#10;nqAXD3w96aDJ98Ce9+eUS0kAACAASURBVBgFVwhN2xWX1CrNDQCCYLRSlezH2cllShAiMDgA60Jy&#10;gRuKv2syQFaDV8V5QyiEt3Mc8xAGoVF0oDvgh8SmlQFdqAJI+30ggtI2ch01C7b89Vy8jQlNYHO5&#10;OSkri67zum/9NCGhXgbwOa5sI/gvbyMUqnG8028OAGghJXKNKovHVwYDcvys2H0/G0iZC/FueFY4&#10;v0Y5R2Ihk3MSIMphGhDFgejMwZ9LokAtIDoJFW0YGsvhQagZegEd52nCNI6Y5gm0ZO106BvD2Kwl&#10;mAIwuzpCazO9R52vAbCEXk3ThPFywWUYQJ0hZckCjU7hZwFEDWa1AjCEoGB6Cync4r9qzm2s/Kfq&#10;I2hBe70oo7W7p17gUK42csm4VljhDzgmzoC2BAVKlMfhmcnBmstZidjaLQa+LfHPwmOdl4kLCsBy&#10;5djY0C4nE4KZmbjxNgihRYtvfCkEtWSgGXvSh1BAJyjKVMpccw99CP94xUEIamKlI3sHNyEbAg7Z&#10;2oyRrW318oyZa+JrjsT+Twp6OM3CCiaJ5H9nL17wanoOvp+8pjJjw01MxJSS+xwkbCXttBAvSncW&#10;z0HaW9nGnsJySExZxoA5hXt1IVuCBPEQP89eZ0PJn9seKrCwKYGJKs1H0toCIwa0n8cZl/PFqBvj&#10;CeBM7+DP1XVbFSnwy1mW5uqF9FyuAyprwH2tVy/VM2sK+JKQr0X49CUgf+411j7L1rqtZhEjBW/L&#10;DEygcuFSJBtTSiRS/jSDfF7tRHBc70b7mCXlcqKWlt4klzfYUhvW1saaM8OXeK/niLCSbejamivh&#10;dS09gMcIkQDZ7h85R/hxUmPHfXS4F6f5IE4RQWWmKJ8705bZlv1zkohbqd4SuzXJc15OzIc23tnP&#10;KEQypT3qejU9B5aBNYxobQIlCKXlCLgXgPmsZ6OoZ0+8z8yYebHFWey7rYB4nvVSszK0BgSH7mqM&#10;2F2FKXQNkOp8aX8c7GPRNFtNsL0WhB6r95O9p/EZ7zc8/UmoZvPiiHxMpSIgULdYr0JEFggrIza5&#10;DaUlpT2hI6jsRVlTrdbU96UNuzTa1HqAKqWSYIR1mIRMsasAOVbKi/UHEQGawfO8gMRsxscBzFrj&#10;cj7j+ekJj4+PeHl5wc3NAZMCZn0xHvfDDjc3N9jvdtgNA4bdEICuWwqBeZ5xuRirHj+GYv571yns&#10;eACcJQ/SAjUAzARcwfYLU4iRL8FWSvkR3YC5jBT6OX/emidb4Lsm0ZEkyBkB+8YcKvThsJSCx5ot&#10;qImlltg3AsFB4A8LA0iIBO4VxUzO3qa1yCj5SGYLFTs1wRyELfdDh9PNCa/fvMLuMOD55RmXUaPr&#10;GRozNDRYmXutSGEmwjhqnF9GfKYnKOpNd6nN+/Rdh/1+wOvXJ7x+czJrgDx54NV1HoQzj88S8Gxe&#10;CGqx1xmGHvvdDtNlDhSamuEKGavUz4VIegAhDaoL9iOEzVtaYEYkVhT0xKLIJSksTzyz8xYWAQmB&#10;sgdijrRtIW/WCiUiyp8LHAK3WRu3tdcUIEPcBIBJqABRHQVOn9E29L7mSdmiCAdVnj2hoG5VyRO1&#10;P9dbG828xRZCa6f4u1dKAWkVx82fL61Om0a5Sa63vL8/87bw2pwqpNb8xXvqltFvR09TqpQJVM8i&#10;bDu+B34fgveCtkGNquSjy0nDZVQ3GvM0Y5xMdsisp2A/NHULrV6jUkjXrE0uSidCqrAoVcdxQn+5&#10;oB9MFpAnAHJrQguGnQLyJ/U/R8m6+otA+3I4eaxW96BkvBeFdm6Jxn1RoQs/7JxYxZ0FjMywYsBm&#10;hWC2iuq23L3jSE2ZKpQCK7SihRgVlIdhA0fCHs/uQfF6Vw6ItxYt1KbcE+pCUioIPXVEiQyYjVLj&#10;iHKNkLDUYYp6JwFsZ3qfXD5WEUgU0xnp5J3/d1uva01pMxucORwiMuK1NUlwQyxhIdBhocQLiDKk&#10;54P9M2vdZe+dzfFiuTYhLB4WP39KlPZeBu8AemfLxeE+LhXwFBGnS7hxWmnlQm1jclVKeQRJFID3&#10;iKjaUFggLUPNLdDLtNMC3k8mB2SeZpzPzxjHi5lCRcYutBp6T+sAAVAFFyXZGUES7Za5TXVHPaeu&#10;Rem+Lqpb75eC/K8rAdvtYor8tVhzAQj+HuEpbm9amVKQFm45yxvOnDnh+3Jq0YOCyjhIpG9bD2sE&#10;Tsv13xIAuyW4tAVIXxPJ5XNgtmNUrZMiyfeQtVLpLEfhFhK+yP6nhagqPU9B7e1cRnhVyJZM4mUn&#10;h9j144hJDHHul87sa61a7dRtPD3YimsW90MBmHvHFnbnoAPOoV2m4LhYD1u800yCzRinabHRtucs&#10;e1wsINbhJuMkupXrl2ILH//5dShE2Wi7msMDZcjtFmHjdvA+PWdXP3CukVz1q3ONpFg8Arhz4OXa&#10;RrDCOJf+PZdiXrOw0cK/MacwroVPrj48Gxmu9Dp4b08ZGheoTcW4EjODZ71g2yxCmQDoGePlgufn&#10;Zzw+POL8/AKeTeit6gmd6rHbH7DfHzD0A7q+g+o6QNFVS4xFIzDP8zJWM7tshXmeMOx26Dolxvsp&#10;aZJJ+ps6T8f0EPAW8ynjbVVViT9ahiGvkTIcB3khDjpBtpESsChy0dmhKkzLPtlv8MH4uQwEyyN9&#10;awYfOQ/GtaC5mkegfa0wGDgGOTy50CmF080Rb9++xs3tCZOe8HK5oBsAkIYm7cKJrd9yRx0UdWB9&#10;AevFo2w292Q3DLi9O+J06gAYMF8pMtbHLO8rOULfghrEhhTTVvGvCF3XYxgYfX8xjZEKAQbmiGhH&#10;2beeKocF1zZlAbpGPkzZRtD/za+PZnW1GJWvFT65EeRiUZrJJanvlVz975sLmYpXee1IpBywhesC&#10;b1uL/ZZitKX4WjtzrvHrbAlDrb1G8TyklYYpEd1sC/3cpHISnUQteDr34Ve1D5k1XLuXtWarNZx2&#10;u4+uBI6F0ko0Gb6Y5nwtZAtnOxI7GZBIURecAVrrrJ2Hz3tJGyQpdDAqH7WQrz681ogGJozjiN00&#10;A8MyoagoAOD92cgOLLVAdPEZ0FgFALaOaK8+a46yzzURXrQQ1jBKgNVLToFSQoTBKySJ8BO1QLVT&#10;jHMwSePeD6phf7CgrRJj9UKJbe9TBHgyF5riQEUf2x6Rm4axUzMMjjJ43MmcgsY5C0CEqip2QKQK&#10;SBwXVhuc15za03Ep8yhn68VCBCDXmph0FmQPV9YZIz82TmIPrII1OjPlUxM/ybpVTOByEdhj0UMC&#10;oUnk8n/W5ie2lnF2geSoOU2zJyCZMvsXXLYRsxUaSUQpPwnFgR2dVMin9zANWvYj/L4ZppAoBOfv&#10;DzK2jKI/ZF7Uj/NkQPt5htbmn8/nZ1zGM/Q8LRsaNZ/x11okhntjeI3idRjkQ2C7kn4r+F3yM5bX&#10;uHTetk6WXuOxveW82BpOv2YvGIJ9ag02aqoVt9SnLddnSxj6l+QCfK06sxUvKtWbtfp9Lc9xq6Cq&#10;LgRacZhgpOIHAVbl8jBzBEEOTI5FNUUrJOTP8WZLISmAK/QB1jmj9NpJrxn5rktCLPdg5QjQlnW+&#10;NlFyzbPgpuOWM9CT5d7HXlpe64X8tor8aZ5N1qZzAwH0vITUau1ez4pvAKAT9SqBDCkgwtU5s/5j&#10;wD5cU+vWzzkCIM1eKO+ELSHVV4P3/gbqUIfJmfzMhibcekrW2KhE3Sv9EBpta7YQB62s5dqGt+aR&#10;tuZb15p0vTZyxfFGQr7x8EFPpumZF7XbPM3+Z8lb28xYlPePT/j88BlPn59wOV+w3+8x7Hr0/QBC&#10;h2mcwQzsFADsAOQfltpGqhSh6zp0fe9GcIm0Y8+01pimafl8nfHtpy5s7CDBFBVaayTAPTk1DmXG&#10;hcO1KkOg2pn4ppGriEmWvgvJNCCVQaHEr5QygadU8NeVV/CKEKEaMF8b1ywF1CQWL3aUrCOcjge8&#10;fvMKN3c3UF2H8WXGpDU0zdCkFym5HXdWGNSArusXAJ8xjiPG8whoQB/2OBwHzLNZ/6pTolHz9k2y&#10;vVKLrYQiQqcIelHdd0uAbdd1hlyywL1SgBZzXY5dWG8I4kLS/3Pr2CsVPUG9gq3unVTzu2QgO1bX&#10;XLRyjizyzSlFBVHyGmKMP69+jpZ6YxHCaWXnHkCuALOxqlZapVzTCnzNLJX/7f+1FI28cVonuw6T&#10;0yVHAnvFca1euIZIzz2j9e+dA9lS+4iW+14r+GNidYs9wJc3qfL5EvoXp7rhQGGXJTQstqoIvRqg&#10;usgTvRLQbcMhS6qjnJoxrjmtXY/e7wAMJvuGOPH7D9AysuoeitTReU/fGkC0Fuq+DaSw9n+hdt0C&#10;3e46sbWB4yCPxdkeVbxyS59TesBacYiPgaDFulFcI2Hv588l9sQIvDd/SBTY31UhcA8IL/Jasxze&#10;L7tGgusYef1rHU2NLKGlViThfkX4u8bEiusn3Lg2h+vbjbRIKD+vbmZO7a/cWaNFxybAcB/SG53r&#10;K01qYlETfSfI0NpIOR94t1fBOo7bPNf8WmsejokR+P5BkQemoxxpNy+Ta7Kdv74IBVSKoN2EYage&#10;1Ho24XpaKO+DfYLSGoel/SU7OwAWM5TuszudYKg6l7lgkiSQz66bPkMoHNGBRz8F+Yc2LHBebB9Z&#10;z9BslPjj+IJpOkPzVCbMcL0Vy3pPy4kwDUlftK2euAbQzdXprfVYq4/5mlL6a5EjLZ91C8C9hmuU&#10;rFu2TNBtAZprRNIW7Cd3v1oJqy31+Bb/+ZqyN/6za0H4FtV8u6AntKNJrdSQ9XAPiVxJbq+TLdla&#10;ryhAxmquRu0eh9NV69jeWj7Gao+VsdstkYZb9rZr9+4SnsPijLPe9lJprwPw3jtA+CBavfweg2f2&#10;/2z/sr2FFtMPioNJUp2pqTVHfYmYGiyTqiFDw8ASkKsLmHNcUQmbUVEnM2+lOa9R3ovgyPCDiIa5&#10;YKvTyubVGk9QZVS+oaEtsXWlzbkWerN2kOSUyC1p4TVWcdsoXJASC+uNwUtIm/SH1/ZB0cbPlZYS&#10;197PeTYF2+PjgIdPD/jw4SPuX91j2O1B1C0P5Au0Zgy7Hnd0g+MBQtLOqweQVLp3HTAMprS0LJtR&#10;3M8LexkV4OAVPI4CMN4C8i6ETlE6jUCUjG+HWCslwCWtkDOyW8wXAlJtLIBLFmFdrQVLpvFxDY/0&#10;WQ1OS1H4ryS+l57b2vOYY3mzrxEFHiqlgn5IgbDb73B7e4ObmxsM+x30Z4aeZsw8gpU2a0QenN2i&#10;8lNGKT9NEy7jBdBA3yuT9cDs9G5az857eZ7moNFVRMsBYdSZnSJwp6C7zjC/thRRhggg5b1Rc00d&#10;6LqCrQQK+XXctqOHZFQYRto8/knXFazyOiRZo7GvaaYBcO+tG65lYuOwuSwpAq3hT1Bs2Rv186kP&#10;vg/bxEoB8YXAK+ftfuJi//8PoL9OWKWfjVamHmL1g7NzWVGeXft9jTUPNawjTojXiHVaVcetNcnb&#10;A4O3NXF1v1f53bz1obTw0KyhmAN7wsD7URGIFRQzur5fgDNDgipSrtjPjbWmxXL6fX3toHLVgXse&#10;jH3OiGmcsNtpAF39+iVJs9Ibm/y+1aAwb/FW3tZ8uQMzANCJ0iksA5zbcFdOaqaWz5m3vYjsWqJg&#10;zeC5VcbWBGJtOBtNQuQT74Fenjnxpc81Y5tJ6YqqNlWyl8Am2ZhCCt69ylsA4ykxnYL3+X2gEg4c&#10;nPWx7aN/dnwjSUnLpy0wXRAxBVZ+nAaSlva5ZHpOhJIlGU+WYNM2wI4DsFsKcZTyeVYsj93IAomt&#10;x27kH0zKEEyaKCRgRCDupCfjA691oDCU6zy310l6WQvgIeunH03g+s/NrhUPBRi5OjC26okmeMXS&#10;06wx68mQETAiGK0XC52lDzTZUkvuGL7AmgHrSv1UvevtM3PgSutZXjtPvwTcil+3vofU/cevPbdr&#10;e1zttWuK+201BSXWIVyyel25jlunJFqyD/83atutNeQ1JFfN2mZtTa0B3dcG8zY/Q5S37wqf7LwF&#10;Vy3fraU/pcR+jlZqXmoGUmvEXatqvXW6Of4uLcRSqc8pCY9qn2ltz8rtcVYhb89IH0zL0LDhsD6X&#10;CsuZbDJXZswW9J+NU4IPt13qO+lr74j92ddVAaUdfi6s7DGx3Z3s42x5o52dX8XElZNuw+OGV25F&#10;/fYNyoAk4Vi0/48kGI046bhl8bYFeaTK4C0NxhobtnYQtwDu8vdlsyjDr2oJ0K1AXmkkz/rVxuGp&#10;JV9ChnbNBTMw8+wWq9YaPJn3enp6xsdPD/jln7/ieDphtz9AswLziMtlAhFwc3vE6XT0anfOYye1&#10;zV4pQt+ZprmbDTnQdR3meRJNBNxIt1Mhy6BNSptY+7NK2XFwiLHR0E7I/z0KwiUEIW7E5Hzoc/6N&#10;OeY5u9EyXG6as7sRY7BsAwSBcHoieb4izy+NxUOMF891O96s3di4mXZQPqg3KvZrI6Il4q1WMMXr&#10;N/scLsFyc8wmL/erH3ocjkfc3d3hdDrh/T9/NY2UJZ8sOWNCHRYrmx2UUmZyA3DXgFlD8+wQYNt8&#10;zVpjHA37G3jbKoZaNGwE+4wrzJ1ZU9buCQQD3pMhAzR7/3zpnVrc79aAhtWChtZPCMvibwDuE9W9&#10;VcnTulq5WEAGql0OlGpNINZKcYgMERwCGuvFGTcSt8ZGiArPp/05TsDcGNjdYjnTDjiHAVG1on2r&#10;j+SmYn4DMZh/D+8/2JQBsNJ4l0LlSg1nbk2sv28m8Ci61yUbsto1qT1X166bFoC2NnVCwdlMzpeS&#10;qU4ykFLoxBmtVAelOmBRhVo/5tw5E+cFyGspAf8g9NNafi2f36rvx2mEnmeTrbOg3yzC0CnHHJAM&#10;DvWAogXuW5RdW5v4+rMXxhNnQRKdJ0FSu7o8ULJW04WEmg4mFxPQRWvoKNgVSrnGyCmcgcTHHTMl&#10;3uQxX1lThsrnMyQaUvN+5hIYFZIessIOwtoyewLnlIUsVPUZq6MktJPktS6fWqVG25ewvn4MMhFE&#10;EHoSqCfTXzkluRmo9lFuDbhAWp369DOE6p2zNnvOznDZPyDBd62d5aEFoA0wPRmxxnJPTd6FCoKI&#10;9aKst8DBvFjM6CUpz4LpLnh3mVL32Q4ciI18ncvZ8yTIn4pU+8HSZAQWUpCTH4U6kl2mAwf/TSly&#10;AD7zIoDpzDUydjm8gPZK1IpqdY3VzqQamFtTkl4DYm8Bureej1tqEK6AZq318zVn+/+2IENOReay&#10;vLaA37L2iknYLcromkjjGkB/y3T9mvPDFnuaFoKlhVCqAfittd/WWsUzhC3NyUqNfQXa6fCwytmv&#10;NUfZNetWVPlaiJqe5VztVnMkyOXV0cr9qd3fa6xWW0gxie04oN5a3CyAuw2ltTlX82z+YgHgz5ox&#10;T9q4KVjAfrJe+IvFNzNI5LoweQE5i7qLc4QCc2AZXspKZRSECAC0Jd8h54yRX60c4RRCABIEMX/1&#10;wFrRBrAojp1HNUURSpFiZ81rK8ciFjfIYKox9qyi1YtQY8PWwmdKHoJUAXfs+9hF/CUNdW08Po8w&#10;UTAqG470+v3UFLEagAITQYsfMJ5RDJonnC8XfHp4wPDPHfaHI4b9EecRABTO5wm7ocP+sFusbFTC&#10;VlXvMfvmn7D4jZMy/uXM6PsemvtFiT+78WaS4DsggHQfQEUBGCCVNeTsVeL4PUAvHudBbJ/w1fd2&#10;PHEGpQ1ijr+r/XyEgk+gJQIEGBo0qczL9ER0KIJCVm/5fzbJe9IzpnHCOGnMmqBnjfEyYp5GAIzD&#10;fsDd3S0Ohz26jqqp4iWFzxqjnfuZWEEZMuS+AfXPjb/uqlM4Ho948+Yt7u9fgegvJjTW2uWwXhqN&#10;Dkr1GPoBh/0BwzBgnqdlHTCmywhS5PYWv4cpMM8m0Xw20x7SmtSovOCDjqnDpIzFg54nTLMhCPq+&#10;N+F0IqiW8GVArPMRjuwQbOOfLSo4LX5I+BJL8P6a4rHUKKKhwMCCOzBZmEt4xS+blLk9aXDVpqYk&#10;qni+GiCeacCp+gyUwPrU9qwE1G767Hxd0ZsqSMuk/lpx1xTomF1NnD1LufUbZcKjisB2RXBTbPyo&#10;EnQb1fMUW2IgDJ/KFdhrtdMWVVzLcyLPrjWCJReOHYV5OPW8zX9Ym0wLbepI1JiETqj2vQVOmhcT&#10;53XY1/TXihJFqgXKtNaYZmOd40gCZW8zOYAxvWEi+JeWEXDn6+5HwqVqmypK6xwxkLU/WwFls/t1&#10;4T04AwSEAd5I1OEt6q+cN2hN/enuCwHzrEFOYKVdaGkubcTbuWgRuIysgCTaWUpbR9qOMWcb9VDN&#10;TsXwwxLwkqoQU+CfKmHnMXgf7jexJY8XWYWfzdSNsS1Ozic9CMSNQ3KTusR/L9Y6GGMPBQD+ZjHr&#10;wPZIXnPWMRkSrgilFFTfOfBeL8C9nKz0JIB2wL2t0RQpD+CTcvuCXsLzDPgwYzaMZLDfu3Uu34+k&#10;VVGO0JWKPg5JxkrIeBwAiMC/H66XYM4BrEIYAYhpBd/7dZ3JivIWPdZPWAFM0XqvA9nXguKlM2LN&#10;a/6aum1rps/W/Lo4+LoVwP1adjg1Qj+Y2Ob1exLUBRT7itdtLtdA49LZISdsSthRq81h6bxqURm3&#10;1tittkA1gcQ1hMzad2i1eapNYdRsCXOWrpAB9FvXM+eB/5ZJf1ndEad7XyvptrZXuN+nK3vThvfy&#10;JIQncLMCu7VnTDyvbf1DOiVeqm1kEKv1m9fsccRZL1Y4S1+vGZiZDc6ygPce5Pd/bpX79pjTQWwP&#10;BRJFjuwK5WfU0USmrohKjepSvgaF+6RGGHgfSOqBHDJMIVIeEPS1HvuLwPukgJeIaYbV2j7iu2Vk&#10;n5JmIvgYnA+uuGZsKl9wU7Z5yvX+8ndtUxo3yC0HTf4qUHBwxKEeRBIcIL+gyNRfNlyzH3qAPRsl&#10;x2NJdUYRBWCcJjy9nNF//Izd/j364YDzCPTdDszA/d0JnVJL4KcKwDaimtsEBcIdcoA7B4SNYhMk&#10;Os8RcRGA9XGREgH89p8hVEOgxZaGMuOYvtGZZo1pMp1k3/XGQ11xYrNDFKpr7Egta/ZBiiRCwthr&#10;nSgAP8TD7BQ7ocrLePzKgDM7fWCU45fLiMenZ3z48AkPD494fhlxfj7j+ekZ03jB0Cu8ffsaf/7X&#10;P+Kbb99BdbtwrCe2eEGb7+52JYIAtsTUSOqDqwFlgkkOxwNev3mD+1f36NSAUZ8NEK+tssjY29j5&#10;JmLGoBQOuwNOxz1eTgd8/vyIaZwMWaN9eFjX9ebw4DNmraFA6EmhW4D9vusw9B12Q4+u6wACug4Y&#10;xzOeemWA/c4DV1p4/krvdbcKsvVJuSmioGX14B8xBX65PlYvDe+RgL0EBnLbHceFWADahV6xwfoh&#10;ZEdoq7h6wEtFKuXC2B84BnUor7YvqTsaPB+3Fs85ADyjg0Mc71IqcK9RBwXAAjhzff0+yaKcILH+&#10;ZC0TfoRMToEAIdYaq3XVDyf1hS/MQjIqbzkXfd3cOL4ciZRAiMgMKalM5J6Y2xpZ2OJQrILOAL8l&#10;IHMNDLimIdgCNrSrHgMozgTOKmUC7FVIWhZJvAqoC5igWUuuhsBRbu/ipd4yalqA/cSd2LscOAoz&#10;7WXGdidM0witd5EiC4FHtawzmKL1YNoD/5MSiCB5VoeKXHDhuCWke7hDItM9Mi1IhW93chaEKm/5&#10;XFH6AULAt0DusfAwdYArwvsch44aT35vn+OaG0n8cKbJcSoqr5K2dZC3CaHMMxcGwYVEeERsMML7&#10;hJxyn5NGOjgHM7WRvz4aBV4gyBBIkHFGcJ0Q7N1cVtrLkLYFefChqN4CJgTvw6ycJLOH0zMmCFHV&#10;obetzNvxV0wnhI9vcP0+Gp6VXmVHitCpzniyk1FVmoldj017H17t1osj4NQi+lgChaUNkH0toxyU&#10;REMICNnr69cCR+G40c8u60yzz1dSIsfBPQ/sJ4w90cFBqK+zNkLkqUvideIKkPzkrbMS1QyaLWtk&#10;xFjzvPQzcmKzAtzX7BfW6pbSlMk1yvmWLLkcKf4lAo8tGMjXUsXXFNI13IFjRUEYy5PaoLnHkbLT&#10;q7RyjWuEZIxr+N7IT/Nv0T+11DFZN4Nwji61yI3qPwpT94qAvF1b8f241jo1N7GwNg37JdMLJUjO&#10;Z2CY3ttOK+Z6idJrBAPY0n6Jk6o6JaVEuLnd51ObSgngZyazOb+fZeG/TGtHoGK+US5AN8kcjEUc&#10;sr1f9nTixv0mygxI8NPmvU2uM4qs9rBMpIXnILuz0p9B1q9+FuIrzcA8MyZeXCKEWn9e7HJmLV6X&#10;0yl35xoicABb25SEIxLMp4iASgUnCPraeCVSgEhzPI4d4XUsfnMRJmreLK5rD6xlMaHnTZLTRSzA&#10;ltZAktICLwLY3r49WJ92m5UjgWsb+ZaRtdznoIjN8mMcnASrSfC+dJjFG2TLSBPlrovA0pxKlzya&#10;TyD0fY/9YY+b2xNe3d/i04dPeH4+Lx5OABYrELWo1BnApDUuowHwP3z4jL7/DdOscDrd4HQ8ou8U&#10;hqFH33fBRt5CxITASahONYtbu5cKDj1m0ZT6QjRYgxawV8tfDucmYZcThkJJhQozY5xmPD694Lf3&#10;H/D0+Rl9P2A3DNgNO+z3O+x2O+z2A/aHnfv+3pbHgMcMhMokTipoOXEfjMKGwORyODqvf2EbAH89&#10;WGuM4wUff/uE//j3/8L//M9f8enjZzw9PuHl6QWDUnj9+g5//rc/4s2be7x6fYfdvvfhb0uBvurz&#10;3Riql1NUSADG9/YcHFgqHl9avut+N+D+1R1u727RDz3oicDaNy3EBOYZDAU9TZguF8x9h/3ugMPp&#10;iPv7W9zf3+Hz58+Yx9EEN88aWhNI9RgGhX4YMc3PmLUGKUDBAFF93+N43OF03ONw2KFTCs/nFyjF&#10;GMcJl8sMNTO6rjcfeWl4UAqz5Ayo2lKYJ6Fo9h+8d5/bGxGps2SBzhIES/ckOTIPOeYv1fsS9JEH&#10;HqXKlGSvtYpV2wp37gAAIABJREFU+XUKSuh8U7V4NgsiMC1awhDTGDBcK/JbwsnqI4m5oLUUjVkL&#10;qF0bO08/HxDhOgGAJdX+MYAf+ojHxU+JhMh3Vy32edXDTSpbCkxMzQqjoEQIPyPlZpkq48pBtoz/&#10;XTuV5fdODkCbbPMDWlX3bA0iW1MT1dRxLbVa7rroxdqEeQFiuw6q69wYfY4kaPk+5PYpJTJgwrXo&#10;/9yTi2a/tjaGlADP0qaNlom1eZ4xTmY6zdpwSFWQbGQs4W4Gw4xMn5Grg/1akL+HGLyPAXzkA36L&#10;NbYgViVxoFkGZpJQC4mAVw796JPM0RgELnJ57L9vAAKbk4hsIcZhaKet7+RULyMMFuPARsF65AtP&#10;U+tBTt5iRVsVt0AH/ORZKBIoiQpCsFh4mTtywavKk2nYCASOSVV2yjJGllrhEF/IsGYBMSMBtGDs&#10;WwDFzDGIQU42q4OQaSThLYxYZebXj1Ri64i0CT5nADxLoQIHYb920kqiO6aXooDUkYHYwWeIleni&#10;++kleDZQ9spni2NoTlj6EAsLH+37X/d+WtSvMocl2neEstSDmstkcGzRhNAStSYgYGZocJIFkkzU&#10;kLf3UZ1CB7XkjACk7WsRpkljmowPcafIefAR2gHzVovbLwXL11S5NcB+iyCpdKZuDRjP3cfW67RJ&#10;FBHsWZlSKALtU/KYgvUaTA5yBtBEYQJMnDNELEBPSvoi+R5E/s/5K62fei1CUZ/FUXZ9htQU+4i0&#10;ec71L9fmGrTkJ27Csyp1YdM0jBBsJA1YO6SGMLY2FGRxyytwVaOVFCocwi71ulnadVJI1iCvYw7c&#10;BNqxxfAaGutfj8Xk9tGEqBFKONmrw4HHlV4kZ4ohsAWtw97H+9DP4RSZ9bYPQt49qK/BmLURxWr7&#10;1zLdZoNgtQ4t/YK6Xd4nCdyLAFxmHU3vkHNCcOKF7ASXsOfL9LhpGLNkM6Jnwk7rUkbkEDuT/G8o&#10;78mZcJP3LV28fcl6/BJVjRfWwmtrIGDIXGUWmgrHctr889sa2jxoFr0Oh8zf2uZY8xpusfbxvu4V&#10;ljWj1OJl8XZKgboOr1+/wjROmMYJP//8Tzx8fhIj6ewmLOzrzppxuUx4fHpB/+EBRD30DOyHAV3X&#10;YViUyBZI5qZUhtzhCcGOzYnlkFQ2kdhhEruBGMBfGGKnMonGvCR4bxTT3mfr8fEZ//1ff8F//vt/&#10;YRxH7Hc73J5ucH93h7v7O9y/vsPrN6/w6tU9Tqcjhv3gFIesxJTAMvdjxoIlExVeC4rAKpaQUuDT&#10;iwSwcEepZpzPZ/z9bz/h//6//h/8+vNv0JcZHQjv3rzGoRswXyZM5wv0NKEYUhCPRTJfpfwsgppM&#10;kaJuKXq09a8XD/tS7PWDws3NATc3Rwy7wVwX+/tWfQ8NJqOkHC9nXBQwdITj6YCbmxPu7+/w6tU9&#10;nh4focB4fj7j4eEz9oc99vs9+mFAN42YptE1X51S2O0G3Nwc8er+Bje3RwxDh/M4YjjsMDPjMs54&#10;eh4XxSd5MEGqCuJng7MigTYCklPgJgZYAxW+FLJxTBZJUlIa8pQVnTL0MVSv5O0HioVMDPJHI2dF&#10;NRTBhYcS8jYxLXYjW3wAt/iSFyQQyIXXrr1/y4in/FyxswujZLYv1pUp08R3i/cWvw+UPJhDRTQ3&#10;BMQGyd/RPQzXAZMHOYpKIUns5kgfmzPiOGAK84RX6pcCohmcl4EFRfTfmlVNjWB868+WPB5Xv2um&#10;UQjJBGFHseSHWN96WlSs1LCGy88SsuRR/PdwD/Oqfb++7Xiu8gCduz9GwTPPGtM0YZwuC+Gv3Liu&#10;DUjNN+OLz7bz+89vchSNinLT2GwY3KbEe+QIEBIojA9w5WC6MVSE62DkON4bYqVhAlwE47+iw+I6&#10;YS/Vz9Y6TCm1hL0LgFZzoKjy5xMFQCizhtm6zOecXWMpyyxvzSOtlICC5RyHoamxOs/mCrHWpicq&#10;CLFCP3gJpFvVdUgGhrU70pMttqjhSCSSvB8nQeUhDk+hkrvw87kz29rcOPso9uq2QKVGyAhZ8vuP&#10;uybIhG4uNoV+3XJSByEmEVgqI0LbmdieIBYuhPc7tB8S3ZUnY8CLraIKx/ct0SGuHUWFlbL7CMP3&#10;Cck5ktbnzpqRPInq8SCO9l8Kxh2VInTcAeic6Egvm940aQOyaPka5bigmmq9ZPm6JrjLehIXQPqt&#10;1nEtpPVWy8KtIaal8OxaQOQ1NQPF+5IV4+QwF7H7U8YHPLS8QhESzOVTQNhR8NIGp2uaXW6FbAGZ&#10;6mDzah0vPn8pO1DOsgcZdMG1T7Pa5O+zEGy1itxKRFTL79V6kmuyIzYF1mZRc5/txVx+PoJ7oITY&#10;TBJGTThl4CSekiqh1D2d9l6pQznw7S63bYG9nG8w6gjtcjBKo+Z4UrfWKVLQ9FOI/zlbaQpzabLV&#10;KSM/oy/ONnkmBxNswqJmsb2x72O87U1m1aw1JmYnmGQdgfeCBPDYUMXCMBKvhPUPO6KQYbKVYi/8&#10;lKDlGIsvvC+Sv2frcAp/iFEOqf+q4H3QLFFmRFcUqwr1FPm1g7TmZ1cHfThQN7WA9ls875KbUfPG&#10;XTmM1zbTJvUytzHHqT+nsQ8hIvQd4fbmgE59s6jFFca//B2Xz09graGUIExceBNjnmZczhc8Pz1j&#10;Nxyw3x2MNykROusr36jEQIb5muc5AIeMGnp2YVLIKFekH14OwI/tD9KfCwEqN2pICkwarAnzxHh4&#10;eMS///t/46e//wRijcN+h9PphNvbG7x68wq/++F7/OnP/4I//PH3ePfuLU6nE7qhCyx8zPU0gVbW&#10;UidnD+E99a2CU4XVC8XYL4vJWqNOVMsIMcB4fnzGh18/gCbGvu9xORygpxE8TZjHEVrPLsAPMQC7&#10;Qb1QU7GUjttIGOWAfKIQNJSeuH1vrHNONyccjwd8JEBr8QyysSzQPIM0cBk1wDNIAf1+wLDb4f7+&#10;Hne3d9CvX+Pp6RFPT4/48ccf8fnxM7559w7H0wEKZEIUF1/QrlPY7XocT0fcvbrF7f0J3a7DiRn9&#10;8YBx1vj0+QmTXgJrg/0rBLNrzc81iolcE5MqucX9carAFEgkYY3GjDQI0O3/snkshOmhrZniQqjz&#10;mgVLdiSxolaRQeK1Bq41x2ErSRwrMxjX+6qukgauB6qMVSafaRtAnF4Digg/yrw1V5QfXPSrDybr&#10;YtCFPJEU72NJPVNYlUFQI9YnYHIBt9lCD6Gnu/Re/FLP25wS/kusl2ogfi3DQNpAhOHwJCYS1p+l&#10;2Poo/izM2wgupWhRDHnArkaO2jpnHKdFrdOZeHIHIodTTP59VQAqB8WatDujKHwyBnYTBWMkwIia&#10;NdeYeNN9Ad7HIGPueupA+KIL5Jm32GI/RZBZ50G4Zm5aTISFaV4aNwHmqiXXhkhOJ2h37XkJPEMu&#10;7ykalbYKrlw4Qo3kDoD0yOYl94zJP6eojsmhRhIgt+C3twZCkAMVtjlc/mcOSVj5vHghTT6A153x&#10;7l6rFPDL5lVxMhkqRSYWgPa5PxSMEazlYEiQzdjfRFZHgggxNbUB67FMeLiclIJ9i5yWytVRcYvi&#10;AAHN2RwzIjg1vqaw1ggmIcju2zoN4FUKahF9aNHfsJgiySl4re0UwU8XBD+zWDi6P7cTLmAzcUoE&#10;aAJpbXotQa6B4cRIXac8812p01ADPlb6hJq3ea1OK013bQXXW2q9L7G7qWWAtIKnLVYo+Qk58plZ&#10;uTGrqAa8ph/ZYg1Ehe8TiCA2TDJQ9P+zoqXIWiwWJcidnZiagfKwDvQuDK1hsjVwu2TBs6XfqOFw&#10;Ye3FVUyuFVfbggfInqXWy2WfS5bDT+0TpNvWNLKSomD/DYhff8Ik9V78/pn8ytIaWxUnB+0VByRA&#10;HHibu98WB3LXNXLUYkGGa2ZXv1mxK3NYV2jmRQwzOfDeet2bHEsL2iMk2bFi/Veww0nWO9dwaE+m&#10;B71FRpjFjWdFNou0rGrfnIK43fOeckxWusmuPXDXHHhZT7LqyHD9kC0rBmmdVOAy6JYDO7cEl9QA&#10;/gRg4zYFgXsYeWE1GeBZLyPlhMNhh1ev7vHm7SPe//YRHz8/Yp5n9HJ0lLU5wLTGDBOAejlfcH65&#10;QE9sQp6WEFgStidrSrLAz8sGrE6TCD/x6pu4sTffUwdFetZ6yKRQVYD7mHWP7yItxIHxuR/HGf/8&#10;+TecH59BYCgC+mHA6faEb757iz/964/4t3/7M/705z/hh9//gNdv3+BwPKDvO3SdWoKhOnREINKi&#10;0YhBoUVrFzSZFC/1pOmUigAiwrDrcTwecTjs4Me7NaZ5xDxPi7/vBXqeHSurOT2iuFEkvGp9VQSz&#10;UyWiU4I5IN+Punddh8Nhj7vbG9zd3+InRdDTDCgNPz/HLs9BT8A8jSY0RWQ89F2H29sbnE57nF+e&#10;oPWEl6dnPO4fQQCGXYdOdeg6Q4T0fYdhGLA/7rE7HdEf9+h6BSbgxITT3QnDfkDXnxGOe8aYaT3o&#10;a8veUAKQecUfr8l3nFf2GAY06fo+R5QtwFvtalqLwbVrtKWYbA3Vqp0ntUYl5d2bp+baR7gRTrEG&#10;di611xPPecu1CsfF1z5n7bNLdWLqaR83/hIYSckKROHe+bcL8kmCvQvIWRmVSLFSw1qzC7vm/ra+&#10;95rl0pb9urXhsaC4Ig/aK7UoqHWerC+R6v4M4KxqK08SVldpYJFTs0GyyvtpnMzevwCZzFhGfGdv&#10;0yECts2UAWGt7OEE7JWTS1qMKgswginIewgAVQG4OlKWU+I1ENy4a6g9gC8sdEL7SR+oLX8PGT/7&#10;3CSl/Y7Wgki2K3bk2vx9+RwB8SN9xEPv+ySPJQPex96l4R7HSaOZz2zhAGDSOe990RRLQkaCr0ED&#10;LMgKNyUYKe8zCo3iwR7kdQCJuoytMINCh3lE+55FQJTIZQol3FFIbPRMO4uYoCbxNV1K8nJxT/aE&#10;rfepD5ts9grw5XtrbZ5R/zxYMB9uT5Iguqw1KQm0LwO8FtQuBctaQMBPMkOQtiymPtiB8i6U0Hrv&#10;Lj7AIXrkCa5srah1UGOoUi+8TM1rse9rZqjkfIryxFSuoM2fITUANyHdKxPn7Xl49anKtRDXmOTJ&#10;EfM1xf/WieQ1IPja2i9XKxV+KAWXGurtlqyAqiVQBvhccxpIykRq6GuCARxKPdgzv5c4PGT2ozXR&#10;QIuVUWsPUsJ/ShhcCzm1Zb01rUPaviZbaspsIGsJsGVxz4ueq6gSfrUenMGbnsOcaIGRJ+y2ZGBu&#10;mRKK975YKFLrB2yuDAkgL1ana72o6a1QAnAe9SSsBd3PzTOm2Viv2XpPi2BaaGSFBbFlDXO+ZwtJ&#10;eQ4mPwPiIZrSC3tAOGs9W28E2aos8UtOcn1EJxG8MbNcCRTW9sRb9HLt4D1vYVejwnLr4tyiRs+G&#10;d9iipFIMtDTi9XFxX9BkixG0eybXQkWKDyqvkzkl0IgEMsLMzkJm2A043Zxwuj2BfiHM42S8YrvO&#10;ja1hGQvWMM3rNM6YR2O10nfKgJsdLb6yvilZXzt+43QP+DS5a02L7z6JQFYsipXYx5EymQtQ0jqn&#10;BjyIe2v9Yt2IrlH97wbjb+82ez1jZuMF+fJyxqePn/DzTz/jx//3L/jzv/6If/s//4Yf/vB7vHnz&#10;Gjd3N7i7u8XNzQn7vQnCU91ixr94OEgLIJuhQCQVbJQ002E9EwZ5ERGGYcDpdMTp5ghSwMQzJk0Y&#10;5wnjPGKcR1zGixktBxeQX0421ewzHORzULjRNcOTS+hv1lPbA0AGvD/g/tUrvH79GsOuxzhSaKPA&#10;DOYZYGN7MM+MaZ4xThPGacY8mWmD3a7H/d0NToc9mGfs98Y2x3qrmudEGaWS6s1f6DBPGueXC7qh&#10;Qzf00AzomQ05BqoWbUTbVQBro8NrhcXmJoHt1FoYthiHOq8ePAXWekseSryftzR0OTVdCay81idy&#10;S2NJhX/noLxbL75bisZSSBJXm1x/RsQjv7lzMt+k5Z/1NLx3bb3w6r2sF65Un2yhlnW4fspes16+&#10;5Pe3/M4W791qId+6vomc5YMD7oVfcys5IessCfrV7lPi9JKto+zoLENROdSNtVUFaTHJppaRYWPD&#10;Foz3Lp9P2l3ETb/bAyk2ngkFDNIaJgBUEdvJUgIae6U6xGdA5HXOASjK0nOefdqbFgCkA6opsopk&#10;JAooJB/PTMApokW80CXnmFFjzW502gKtbnJNfAan4o7IkMDHHSgGlsmOSkuveV4omFzwtL0OkgwB&#10;I+AsYgsbhBNVwVRQ0BgCGjq1lognwoMbiiAskgpEofwOOndzEH8X/1m1zIdYBCYqBqgRWkXENX9u&#10;z2eRCxZYsgX5V3qZ/kCUeSSD8lg6ewY2ohasJ5rhrUXVUld6QMGrzuNzTXZMsa1VuL7iWi7+mSKh&#10;SwK0tv66ZnRUXIeyutp1PwKIsf/uJofjyj0DerEkwkWYplQP++yB8FgkOU1UAXpLoPYakLXFn36r&#10;VW6t569hBluI9a9VR26pMVsAvuJriWdz7fzfkiWAiAbildqjhoPEa25NEV7+3JTUFXG9fA2sHeTl&#10;XVl3tYLda/99jUQpveeWe+3rl22ikdp3KV8XSoiVAHfkWre1fZo4uJaiO6vtNSxEIrl12HJ9tthh&#10;lQRqVbJu7TkJ6igkBLMpWlgILnjBCciF02Kp0bTWmOYZ01JPz7MA7uUkqxb9I8nzLyTMa9kPWdxW&#10;4Is2fzCerg6ynkJ9Qnb5hP00B0+7h71kxk0wcpmpEqNQ+68H3repxcBpc1BavDUmvvVQyC76Ajix&#10;1vhvtz0Im/pYTUJY9y+KlYNrfnzufcSILKM8MljagMj6y1kFBRs11G5vgjyH3YDLZRLhsRSohViz&#10;CJLQRn2ugL4j9P2iLA8M0MJrbh/AIFE8CIIzPzvPswuco2VTYM3g5XMrUtAEEHQZvLchvUo1suGi&#10;gHdFDDvVWNf1GPp+mQiYARjyQi2faZpnfPzwCY+PT/j5p3/iP//zf/C7H36Hb7/7Ft98+xY//PA7&#10;/PDD93j77i1ub08Ydr1TlxGpRV3HbkwczBGkx5mU+9Di04d2aBAxhr7D4bjH8XQAdQa8hwbO0wXn&#10;8YLLeMFlPGOaJzBrKHTJGZj6lueLQ0cgIOOaJhRasXCHhQ2Qu+KUO3O8Ukgphf1uj1f3r/D69Svs&#10;9ntcXp4xzTNkSpz/7EYdr7WGfjkvo8CGeDrsBxz2A+7vb7Hb9TgcDjgczLSEBDUYCrMGLpcZnx+e&#10;MZ4voI4xHHrsj0eMlwkPvz1gfBnNd1EIgtgSwmWDMvaa4q+2j9TCKuOCVjcoiorALocela1F6VqA&#10;2Jbia0voWO3zlNQg7VVhhoSJ7A6oEvK07hufUZGIRjv2TY5VbyKTyXigViYjyuuYIbM4tvqRcma0&#10;tKTAKd57pBNI2foDXCTzWVy7Lc+Z/LnY77hU87Q0VlutCFsIrrUx6pKwYlVBFdjWRT7jlQZmTZVb&#10;ElpIlX5lPjVUcS9/pRZaFIAX3upoUfbOM6ZxxDRNibJc+pxLhTgXWDwpdgk/lw78uFn4A/vvQgHw&#10;H9vohGGhFCiYpO0UI1Lvi10iUT0hDGSmoPHhyBKOAhGBVdLbv+Qac8osPQvg1U8SUNzgRDi8XSna&#10;+eb7cWgtr5+4hMzspw3hgVICJTWHVcVTRJiENpb5IEV7L9Xi0x4C4hCRPxLkF36vAZnOq4R+1mrB&#10;eUdz1KN4oYd8fbfmI0JJk/keubogtAqo7VOcWtWIitGuKb1MoMyxtRGTmECN7QdFMHLkn60UY5oo&#10;AeHDxpkSJb0E7sNnkbOK7JY+Tk4AKafwJ0cshA1+JBqjXN5HWWlpv4kWNqUqJpuifTs+a2ZhncP2&#10;c0M11V9rdUwLiB//bKslC19p/dIySVeadt16prdObW5V+tbshYp2LEvQmsx+ayE0NokNMjjRljDW&#10;uKa4nsSokTDb8N4iMHtlHd9qkVKaAml9RlrdKerPeRpu/KUTnMlnKhVQ4MSejsoXvXhDmwKAXSPb&#10;sCi47bu32obJf8/1FK2THrl6276e/XsIZLOv7eRkpCDJtX+kFwLaDI7xPBuhi9aYp9kD+HoGzyLI&#10;dtYmRyoQaOb0CpwRDXITWZngSMsUq2nwOAXuk+cr56UjNgnyv8jxmotU9zGZyVs2ms3gfYWJC8dW&#10;6kxlC0NUY6VyoHR2U1+xR1hTu7cdwBXf2wyz3HrgtgATUfzzJmDHrTXlvd41AKIOu90Ox+MJh+MB&#10;Ly8Xoc6P1+7CqjmQhNEpDpT3VuESkynhiPLSVNoE6kVx1XWdUf33feJzqzU7ux9fhJaV93LMk1aU&#10;93kQfwnCBEFRZz5b1xkQmDQADSINNfQ43Z6w3+/BzLhcRjw9PePxv/6Kn/7+K25uT7h/dYvvf/cd&#10;/vznf8G//p8/4w9//D3evHmF4+mAYTeg7wyQr4gABRArH2wbU4EkN1ePeM1WBURWa8VQHbDfDzgc&#10;dkbpD4bWE6Z5xDiNGC9njOcz5vFilD89B/ZYHoDgxj0m4xXqJYfRiB0Vnpv0GQvHx42/8DAMuDnd&#10;4O72DvvdHo/UgagT9o12jFwBpKCUAeB5Nqr758dnfOg+4LDf4Xjc43AYcDgMzhqn73swGLOeYbVM&#10;48R4+PyCl6cLiCdM+gylGIfjAWDCp4+POJ9nYHnPmF29Ts/RXlDVFBc1tXJJnc7FEOMSlYlqARuE&#10;zGwARFttaUpjpiVgXBaINZuWBECOsMK1sVYU7n4cZkdqnYyofccE9kxUlogg/GhEnkK/wRbwd6va&#10;jSM/5zRsNAyUXLsfyb0kGchZ+B5cLppq3uzXhIa1AN8ttUjr67QA+GvqyFY7nWSMVd5H66+slGOZ&#10;YwuJ8tqK1waqzxczghD6Ut2mKJ/BIL3kgzA6EZ45jROmccTlfMY4jq5mSdTd0jt+UaxK8Da4ViyE&#10;C35O2TdHQonP0WSbVfun4bOhmlj6k+a6TNmoyQggr9ovEL/RhIFUlhPJ58GIOqSiV+6JxvN0Xr6r&#10;gHOlH6j854zKnxFZxQgRA2cIFKu6d+Cp9oGcdupS0BjB2pDWOQGILN43tmzRRCBNYnogqnUCb1qZ&#10;Mxapx2r9AZBkJ7irRqXzNpzwsN/VBDqHNkEggi6A9zniPrRuy8bIB+uaCOhkEDM8kOCfF8oo+oNZ&#10;h+y+wUxV39qkj1o+UJx1EE+2+hwmSsjgpJZiDvcWBjRxVCNTYK2Y369TACPXxPDicR9r/DQAWlT+&#10;se8yc9rnZsPVKV9HrJ0brf13CRBdU8m3AKxb/lvtvGpVjl8LyG8VrGypUYo/Q6HIJPdzsRVUKxAd&#10;Em5t1p3F+1urSbDu5JKzZQxefuW/X+PtvsWKM7sfoU1EkxMdtfRTuSm1apYChKM6bQ9SbulZk/6A&#10;oxxOiSOsge+oq9VLPv+eDA174TZMktZz1KI6B4XPoZQKsrJqQqBWAD/37DjbUh1m8bhgWtkfLEKt&#10;edYLycsuq9LZMov/5l7DDnVqDibA3HPJlAXqc8B9U08kbWsIqXVeKVCZUuBepBgkdS/CDja0Scz1&#10;iECQEfZVwfsSQ15kmgqBd00jOwUwSL5uEES6kbW4xjcv2/gi1SF7tT21pXw2bOzFRclY3axWCxP2&#10;4WZqAUKPxwNOxyM+fXrANM4+xCjeHLVVrQFdB/SdWjzdu2BjZaA4umw2Bx2M3tgNKgbag1Fq66Er&#10;i3JwGlIrD3HKH1yix4m85TmBkogUuq5H3w3LZ1TgJaTu9v4GP/zhB7x5+wa7YcD55YwPvz3gt18/&#10;4vPHJ/z6j9/w/qcP+Plv/8Tf//oT/vLjX/HHP/8Rv//D7/DNt9/g/v4ONzdHnE4mfHXoewMyONU3&#10;Q2BRQQPhwfUwNMVuPKoj7HY99ocBXbcQK9ooCMdxxPlyweUyYhqnJbTWkgMycbvkWZpbb2WSSwIP&#10;snGNgVVfDCzqoazaCej7fgkMvsPheESnOjB3lnUB08ISL82VWqYxWCmopSl/eXnBbx9+Q7/rQMoC&#10;qB26fgCpDqojqK5brquC1grjREBHIOowTQrn8xM+fPiMeWaME2OeCdR1mYarTbnyJQqcGiAHCdxy&#10;5c8ov/eWQc7IRixSvYWHpRX41CyFqKngrZ1NOW/+nG8hFQr5YjMCqthLZTJYRAFGURBTqVgkhGFX&#10;WeJj5Qxw+1YCbOeOzaUEd4WkB8+cr3fFu73Fpinf7MRArYPO/NQUiW9BEpxK93W1MB8kAC8twogS&#10;1X2hCY/DDFuA9fpzmBZKOfVNS/BXqVGvkdMto/4ttkRtIIkGQXnPaI1lr2yrteS+lSpk0+cwWBur&#10;98KouRVF+14E1Hs1+KIaUhPmWePl5QXPT884Pz9jHC/Ov1rauQQKXWE1IYN7Y5W9UzSxr0NY+m4G&#10;zY1XkNNi6WaBYhkAmoR0ShWVKFMD+x0BugdajSB0lwLdm//cwnM/t24imxcfXOqvmfzMQcCp2Ksd&#10;IB3b1Ngw62g/z/nx28BRA56ab6S1Dc310392PUPYIjmrIfF5IIQCHgDVWWvI2IJOBsPK+xrXTIzU&#10;ljSwcwlsnjmY0jXXQLvJ22xvB0QZChrSNsb3NuEzEoPn0gomG3CPvO+/+ywqrAHceL0M1gy+ByNQ&#10;p0eBzxQISjgBS7hwKHHubIuC0uPpExe0HpD64h6578lBfpWvk9L7I+08w/vGjgRPvwUFZ2RMGrD0&#10;zYeYpnGTLhSR6/4ZUoqydjmt/e0a6FsKAa2R0TGRcg3ZXpusbFH2txL514C+W21Mrgbu5eTUYqMk&#10;n4WY5As+i3w2xKR7EiyJWi/OV4SIFiyHC/V5DrRquf6bJ5wpY74T4woN9RoVvlMUP1yv0TJ+bomN&#10;YWYSh3xwVEqY5/JYOCT0qlGcGZDP2sWlamRKQkdDWy9fxuRyvmprp8U2Mv7QDusTmSEkVARukqxk&#10;8VR2BMqSl9f1HFzdP0v7gtvqXU3GribQbKKrDIDPUsuL2eZVzla4MpncqHl2wL6s8Qw8RYIsECC+&#10;tbbhCKywXW/pAAAgAElEQVQnVPuI4hR1hrSnZcpIcwjeB/sJibBsytyqxCU2/SF23vgc6cV8Ee4t&#10;lr+ybU7LJpMm61IaJlUIwcv65ocYXxCI7v6BRJFdAp02fscW5QCCB8GXSizKptw4Y2tTvAUkoE1N&#10;dQy2+E+sCOj7DvvdgMN+h44Io56hlYJamnHzu1o0J4Yp6pVC1y+WOV3n7F9MZ4TFK0vY/IBg3Rg5&#10;WhiU88rldDzVVczOCz81vA0UXFxb09ZvPjwmtdYLSbCwnmQDSwco1S+BT4TdMOD+/hV+9/13+OEP&#10;v8Pbt6/Rdz0+fXzAX3/8B/76l3/gw68f8fx0wXiZ8I8ff8avv7zH//z3j/j+99/hu++/w5u3r/Hq&#10;1R3evXuLb795Zzzyb47Y74ZlysCrXSxkwdpuch4IZXGo2H+zmQb7/R790LtJ3FkzxnHC5Tzhchkx&#10;jhP0pMF7BrGKwtO8ajwnmA4VtWGzVHx+0rLDgypuI7Mcp9ULyesAdKrD4XjE7d0tjqejmbKY/c+w&#10;UCSCTFHZqQ6EzpAjikC9wqhnPJ3PeHh8xu7wDOoGjDPjeLhgf9hjt+vRq86DHwRQ12PoFahTuMyz&#10;uY7jbCZOVAdFnXtuZHPWukmtF4xcVJSgcJ5Eg+IZqU1UU9lRbemrmnb/nmXOYfzxCC6HMErum8QN&#10;VG76alMhvcLxUrSvr+632XY5vTXOQ5k8qVYDT4P3JeXOldAxQQL3FOBG8j9Tgd8mB7L4UGxiU2AE&#10;hm/k30Nb2yhG03kWk1Xr9yvUBgbCZ6Tf2x+wEhAkAWAiUclkmzzKEy7U2CCuAwJJX1sE48uh021E&#10;Xq1w/RISsFUEIYt/S3SaPZDMFBl0NhzYkvN51QnnUCy//jfk/3jbCQpt9RCHLAMgDRAwzTOez2ec&#10;F5ucl6dnvDw+YTy/YJpGkxNjQXEdTtAgAhyVAzQ4CVWVDU1cL3PUwEg1tue7IyVdAphYZZA2golM&#10;EGPubJA1VL4ZD21K5Bg2B+dDuksSISkkHJHhlO5GsS8DQKkAUEpQIvSaTxsDe79sfpJrVDMAsZ+I&#10;YGgKLXhCixWWTF+UvRFaRsq1r5TYKyLPaYq/ZwLiSGEFEsU9EZzljTmNdNnGTIC2sRUVZxAarVlM&#10;EMgMAnZ5KQl4XxA+wZEvWJTinpTTkW1UrvYM8zHCPZwtGe3WBofNZQFY8w08pQSEUNuHL0Hi7MmR&#10;1CRIajQJYShR/lFyZoavFwZ+e6vGcCI2nmrxe6OCpSV4Cf+dpyX/QwprUBfotdjlhbZk7fXcNWda&#10;CaRfEx/USPLWM7ZmBVTFQhom8bb2DWvqb9a8TH4LUoxTlWla64brisRZlNRUksBF2XFhLQC5WpNQ&#10;StzmgLgiPsJtBErpHlNEhiCErtI8lNwa4QhsFwPc8bFGHBEG7FxBPJjMYV0tbUpc3bZk/AV7FzPy&#10;g/dRRkxVfVsD8Mk6OC/fjRG53AVuAIkQJtefkaTqAWDdfmjNRjIGbnVgrRfnEQp8i7DaObKUFjA2&#10;72/XYLmJoECo4CEFFVJgYUUlNitGswPvbfCsVdh7n/vZgfdSFOrrRx2+L9gJhMNrCjiQqPEaBa8R&#10;ZNiEIqDrrmVss5Mj2TMAASEQorAgE746eL8WNpMDi7jwgOWYkjDkQyrvQvRBNjL2S29Riq3Z6Mgi&#10;u8pYRd7dMuyJr3iANpEmBmv2h0NmvrzGfIYha+bXlRESY+gU9juj+ma9BKaybR9sgrT1UjZKJKUI&#10;nVLO7sb5PizNkF7yvtLAsMX+JnPwqsijPlVVLEU4IQuIBgd0YVPWWgvPKQhVrPCF5dCnt+s69MMA&#10;pbqlx1IY+j2OhxNubm7w9s0r/Mu//B5v3r7BeJnwL3/6FX/98W/4x99+wi8//YoPv33C4+dHvLyc&#10;8f7n9/jtnx/wn/v/xuG4x+39Db77/lv86U9/wB//+Ht89/23eHV/h/1hj2E3YNgN2O0GdL1R/RsO&#10;RAGs3aHrFWXsADoQoR922B+O2O13wNJczwxcJo3LOONymTGORl0YVOiuWLPMoa5vkNxeNEoPTy93&#10;84F53nbAqq/0YpnEIOUtnQ6HPW5ub3G6vQGIME8z1BA23mxVz6qD6hbCSSlQZ0KDVd9h1hrPLxd8&#10;+PiAcZxxOD7h9uaI+7tb3N2eQMOwmNMa0gCsMQ8dtJ4wzwymDl1niQYlgp5RBKK3FOX5vTc3WkgV&#10;iJ+DNR8iYZQ5ccpmPyHQXCtO4t/hNIyPkG2MtlyXmqUIVT5abhQ8Vb8EPhLBh/fjlDUxBSUBxrVs&#10;kpT5SEOaKHMuEBGYFjBe7v8UKmz8H3Ok9gxVg2EjFNGtnAv7olYnpErgXPztpQd0bN/lVZRugkLr&#10;YtNXCmnLn5fb/F3z4/R+mqA2+t9ChmzNgNha6Jfef2sgNpyq04aTdg5Yiz3Ry2pkeb/YKcCIEzrH&#10;g6VIZ19TMYYgf1VmLxbnPogxjjOm+RmsNS6XC85PzxhfzpjHEbM24D3Ageo+Pt+CHB0KG7x4dDcl&#10;wUMhQss5EiC5dm2TBMd1SCp0yvmYJz24/DyFKI6YqAqshAiNvrlUILM0mJX77BwoySPtXyZkrUTG&#10;hpOVHrDWMarAzgzFe9SL0W5vmYIAwCcOhRT2Z9LJAkosKOw+Z4Xz5nyhbPBowGlKNeWi/Pd1LAsi&#10;WHsALVGhU6C+y1oNRw110ulx3bouUfHm1h6naBdlBRDsJhfCNijXkNcVXlxeoBFIK0iOODtAIkfZ&#10;cwSibitbrtTzuFKhTMliDFF+g7TjyVmNBigsCNoFd88imJCCwq0WCl9Ttm6xfWslrOvgzXXK7vVs&#10;lhDPaCXhS0LBNaFKbb+s+dJv+d6SnExQKqkmToJkyaun5bkeY1fUBowXLU1Q9uBP73EoBHN7FK0Q&#10;NRs93FvsFf00lGhHCCvAMRfYTmTrYKQah+DPAsGPaLk5IiWlyDPI1IttXoKeRPRCSzYGRV1QGcAv&#10;i3nyPVW5h5XBp7Et29q93BK4S0F3h+gsMMQGE1fBXRc4bkHcyrYYW+Zca42Te2acRaP2KnfWxjKY&#10;rbPDorq3Ags9W7tD8+ez1piX15n1tJwb2mWmxG4OgWhCKtND+X9Qh0pBZOzsUTsjXP/IGUsmLlxP&#10;bof1KaKQXGlj/1iRy0EMz06BVTVu0ZvB+2t8rFaf0Qhs5YKSKseM5by5WhfqlsVdG9n7WiNepeuc&#10;PaAo9T9kn8+5AWBAoJi1oPkwDOgWUBhau9BNV646QN+o0U2TbhTNiixoaYOuhKdV4TArhfbmSJY4&#10;hKpG0NT8e+17mi1JQThG+H6BwsdRKcIw9Njtduj6bgGEyY0IEil0fYeb2xO+/e4ddsMe33//Pf7w&#10;h9/jp3/8hJ/+/g/8+st7fPr0gM8Pn/Hx4wM+fPiEp8cXPLw/4+G3B7z/+T3+/uPf8B/fvsV333+L&#10;d9+8w/2re9zd3+H1m1d49foVTicDwg9D7zYCUouX76Iki7hmDIPJM9gfjga814ZUmWfGNDHGy4xp&#10;1NCzVCWxZ/nt2s80RSkRXh6Pzd5P4qDAsuorY1sATOOMcZwxTiOUYhyPOwzD4FTDu/2Am9sT7u7u&#10;0A09LtOMXhEUpGJv2TWZMJOZFOGlw9bMOJ/PGKcJT08vOH38hJubE17d3wLzGxx2O0z7A8CTUFcy&#10;Xs52HWkHLJDqkk08ByjVlDlrY7acGZuXTWvNT6XVnqPUiLXse2vKeKfy3EB2XqsqkIcqRYVy8jsV&#10;Qp/B2Usa2NxUmgFq/MxfSvbWlASJ/QRSlWEcyFgbwQ3tYMSVYlqFREqETKyA9zxiOD5SOz+3nO8k&#10;ishgxDUCpVr8XesKvvLPrYEaLSTfmo9vKXC5FTRoURYGBfYSNN8twDBVapPaWY2Vto2kui7jzb6l&#10;lg0bdlO7TDyBtQmovbyccXl5wXQZoWdjMcfQi31F1IAsZ7K9Hi4IVZynISAdEkhxCFt6vUKyPm+t&#10;Fe5eMng03Is752Mej86vZWv4s77AXLI5Z0vTehxI58P3sPlG5u+xBYMWiuJ8AKlfi6kdSWjBYgnL&#10;GCD36jlLzuTWpwTw5X7lbKNgrntMbiED9uXsB9nZGEZByJlzJxhOSZ4jFpY4Bri318/bFczVHsJN&#10;ArCcLiYvFEmrnQgwXj/7WIDHUnCA6HXi3JR0T6DMOkVgbeRfh4u2bjlgnCNULBYm+cBkTz6Gwbdm&#10;bdVrJaoC8ljx4y5dWwqbHCvJWoAZYcvlgLtwOkhOSXlXjXQ6MqdQL9WVtT0m59/9JZ7yXwXLKBDx&#10;177umsVFacqtdpZufc08EFWx2qhY+OU+J19ZO2V/pmA/mV0fbno4QxBSG1mzVqe15ilwGuCTvVau&#10;ZgusQ9rqxZacibVaq/asrYLfsv8QJPeaWIRLr5XY00XVIOWDu0OFtX0v1ZS3WcMucrW0E5vG08ly&#10;SrokJqIG4K6CZbaE364JhVwg7RyKOwx5O2NmdtieUdTPi7Byxjz535u1xuy88Wfvby9Be5HHxBEw&#10;nztow//uszEFvF/cF9PXz+8Zuf00N+FR7Yfk9Ke8515lnSWPHBbJHJAzXw28T8EISoI02gB8DsYN&#10;WRRnuXCsls3iayRrxwVCawr3NYnr16Te16rpQO1BGQW0AHMpGVsO117f9zjsDtgNgwE/tbHJ6ayn&#10;qi36lyexWxTMiijwQoxZsbUCrp3cyDP3awdbVnXvRueXMd3oc3iA3/67CTE9HKz9DAGkwFCYZzbe&#10;uNMMEKMfOhxOe+wPB9zcnvDu2zf487/+EQ+fHvD0+IyHh8/45y+/4u9//Tt++fmf+PTxM56fXnA5&#10;X/D5t094/PQZf//LP3C8OeF0c4Obu1u8efca3373Dt988w3evXuL+/t7HE4HDEOPYejR73r0iyqf&#10;yI+PawCqH7A/HHE4HkGdCWzVy3WYJ6O6Hy+TGI3lZGcMxwlTZbaoqooefCQmVpwCUjRHLJqFWQPj&#10;ZcbT0wWfHx7x9PyIrmO8eXOHu/tbE2isNIZdh+PpgJu7Gwz7HZiUOXBm7UJ7zfsxJiZAA7MaFzZq&#10;sV7qTEDybjdhukyYxgs6MG5PJ+jlcBo1Y54nQGEZ5Sd0UIvPdgwOIAkdK5GLNbuu0oESexMHN0Jc&#10;/9x0eK05qoF6tWdYNmw5FZDcV4sjjA3Br63EQQJQIgykTIF7Wj93thaxG+x91pq4WsPWsg+m+2JY&#10;lLSMWrvfcZV0yQKKgsDpLerC3I5SazBqwczNhAfnLY9azvH1qTnKBrYloZ3V4rHtnGtpftcagDVy&#10;sXb9/XfiBbjvjY2eEveD43gkchNt8bRd8Hm4TKuJWMvAAz8XFFkDixISjxk8mdCt8eWC8fkF0+W8&#10;qIlmMM/+fWVA7bKTKKYg/0dzuRHgzFh6mgETqWgReo+HquvQulGzUVT55sDWayr09qa4SkQ5qN4G&#10;wccPjU/gMny5Fv6vVArFQ7HeC6Yv7LXUFhjQ6YQvler23ASDIFeIoKN9yNigaG/ZQ/W1lcOEgv0r&#10;8T2lgExFRtXIrANFobQpYuTUjJR8T8CaVvnOkmVfmdv+Ev99KVel7DUsjozDA/1t7U9q81Ij8fIk&#10;snBfjG11pNoNsS1dfO8osb0pra9inkA5UzZz5bdnuQHpJHi458X7tnLrO3532ylyhnTO7f15UQ5V&#10;Qc7atcwGRWaygXLnnQRCtlgs1n4uB9zlavnV4MoWAKhSz9YI7hY84vqAWaye/a2e/GvgYgl7SQQP&#10;oCjTZOW7VyvM4gULpu5r37f2fNRxKu2t2+LrK8E/bqtHW2u32uvkRB8tgHftz2t5EmvrioUyNXH5&#10;wBc5Za+GYa/9bpLVJF1DGnuWa0i/tf2qhrmVeg2dWDiyn7xiYxlIpBZlPWPSM/Q0L8p7YZdj600Z&#10;cMterKE1VwDz8DjkZPGH4gamtr01FOa0W5N6+8d2/T1IDihaW1eFXFSrnN7MhYB/NfBelAih5QUj&#10;P2qfO6AtYkzh2B9n2NTWQ26rirS0YW31m712s7j286yO/0mVdBBf6heVQ0sjSw+rDBu6Hvv9Drth&#10;t6jvGTzPYJiQWIt3krHFQ68U+k6hs4SM9JBlSorkVfa16KMbB9K2ByCtky7eV9op7uNLq0yzawDe&#10;AX3fL6SFAqEDa8I0aUzjhGkymxmIoXrCrhsw7Afc3t3g7bfvMI2TAekfPuP9r+/xy0+/4Jeff8GH&#10;Xz/g4eEBT08veHx6xuPjMz68/4iff3oPgLA/7PH6zT3effsW3377Dd68e4P7V/e4vb3Bze0Nbu9u&#10;cXt3g9PpgN2+AxRhZnK+bKrvsNub0FqtzFOnl5CR8TLicrlgmqbq+FHc5PiNSNp7lO6LvZbhNZZK&#10;bAtyzDPjch7x+eEZ73/9hN9++4CX5ycMO4KeR6iOcHt3AhSh6wn7/YDj6YjdYY9h3xtQQk/mu1ug&#10;mxSYNcZxxCjUjtQR+t2AvttBUQ+CwniZ8Pz0jJenZ5xfXjAej0tzr9Grbpk0MXZRxuM3VOeFGzUV&#10;G/+1QqteYIc+9bYbJ/FsW6VZa/HcSo6WgNJaIRQUFakwpvmIbPUAD4pALL6dmTOGiNqOZqJqeOnX&#10;PJuuPYvifS3X2NcK7CBwPSFxANjsEy61RNjUvJZJhjqAvzVUbo2QX1vXLc9D+Xuz2Ac4q1SsERRb&#10;r2kLKb5W+LdMBpSBlAWQ7xdrMnsNwMlUg4mtURmfVa5022tIGAMbp1kkeO1IBl7UQ9OMeRqNx/2i&#10;uDfgvQ72fN9QWD9QyoJ3pckpLywQ6y9ASEu1jBZe7Ra4DJvfedaBHQqROWcJRj0V37vcGo5BZ1NG&#10;6hQKkR9l9vZuHijkyhRGroHjFJRnP56fnzJCAP6W1ahRwLAAL62dn2k+dQAObiXMvJULAg9iD0SF&#10;YeS5IOF0L9zm1Su98RFjQvF/AHxQeSWcPf48OVI+rhdLAax+XVDyejEwns+QzfUOlDTNOZepMnif&#10;mXDOfO6YnMhnnHAAqpcIdKL1KfUgby2X88V1YE4q/GROhQoyxfJ2b05hCs6KdL5EFb/l51oC1rfY&#10;xmzNUvqS0NjS+V7y0q+BfWsA65Yaf4tlXguxf821yNbvmb2sdX1k96xAGV4gN7j+va/BeYJzuxWA&#10;ZnzV56n2bJRUy1/rPatfkivPLHubptDeq+3ZLfXVLQB4DLqH/YEKzigbNEbYns8W9MK8vp7Wcy3y&#10;fQ9nsmhYL1lIAri3IL12damZzNOzUd7Pi9KetZn+nBc1vl4ylXTkca81Vz5HJi8CItMUuZp5Wz+X&#10;e4Zb7Ha24uMc5P+xzxKiUJCjl+lRmzGy5X/bA2tFMJH8MC4GYCVJ2xYI5oN7BT5Hqh0CJUrOraqy&#10;LY3tNaDQlwD3NU+60obRAoyV3sNvCiH4bcePieD8PHvVYdcP2PU9hn7ANE7mwSZtSjUbKEvWNsdY&#10;5xAi+4grDpxsBkLGD1c2UK3FTg2EMEe5htYmthYqHLd1IS4EB+D3XYeOOnQE9NSbQL6JjUp70oJd&#10;1EsAl4LqO+z7Hoejqe5fvb7Hu2/e4offf4+PHz/i4eMDHh8f8fj5EZ8+fcZvHz7ht/ef8P79R3z8&#10;8ICXxxf88rdf8MvffsG/7/4Dp9sj7l7d49WrV3j95jXevHuDd9++xdt3b3D36ga7wwAi4DLO+PTw&#10;iJfnZ8zTDAI74BkamKbZgPfnCLwXJm5ro72IJjvyzwhlwztsJoLWJkR3mma8nC/49PEB//zlPX7+&#10;6Vd8/PAJ03TBft9B6wv6nUI3EHa7PRgM1ffG0/+wx+64Q6cYhJ3wJF7+mhcgY5aeg4RO9VC0hMwu&#10;yv2X52c8PHzCp08n7A87HJbsgd1uQN8p4XjqTM0W+wCuApq1SZ4WVp6D8ZMMCk7Ca4/qwWitIGbN&#10;gqoGAGZfg0sF/roqrwWkyP436wZVAHskPlYEQCMl7Nq+3DIquqXobycE4obbhKQEytOSNZMzXSyd&#10;UfJqpFMV15yN5eazfJDUmsxrm1i6slBeK/rXtEGl+qYEoufW2xYyqUZsrwH38eco7yHszktD+ltl&#10;j47nXJd6ggIv29Lz6Z7l0kSS0CLXnrHsVFGA5kEoh2bTmDiFkQHvNc+mNgr2B3/A5ZuTWgiiAHmZ&#10;kdFwR77uwq80kxfBUpQgv6HkAVj7oLXl2Sc0hKq7kX4K68oEFV3+kcpAbM5yKdvXc9nFvGaxVPVf&#10;57BvkUG7OVB4C8md/1kSwL3IF4mmAprz/lYsrnKBsV4NRilBEgFaoSqLs4Hb9f2kBMoV82KL5E5q&#10;gZAPMAzfk7EWmh4Ta87vWXyWvLOBWNwkQ6HXwQPNdUJkSz2QXq909eTslGSum/2+ZmpXRfdcWE9K&#10;fifyx26vT64noVsn6recia3nY+6ZK33va+qgOCPgGougEmHfCiS2EhK10N96htP6fSsB94G9Su4s&#10;qFi7BXGiwluaVzBz2kgktZBMHNiVrb9/bL1SI8la6uCS7dv/HjC/fp9q4l8iCqwBS9ZJLfZV8fRl&#10;TGLWcDopXnRTtcBiYs5OKW7vWW76vGk6h7/s2uZr9jgglj2ArL3K3ivmWXjbw4Hv1jLHgPcmBwVs&#10;gP/ZWe4sHvdcrxdqU2mcOP9KK0QO6tuWfSpXK35J6HmV+OQUN5fGkK5v1st1VYDa+Kz1Ww6VXJ0h&#10;gTpe8S8uglMCrC81WK2H3tZGfov/15f8r0Ul2LrR1kCh6msXPoOcoHC+7l2PYRiwG3rwbEBtmzId&#10;WIEExTlHKmyqWn7kHuj2gotllHjwfeKCtLahecBKQ5MIUBUj3nHuDS0+vga8Jygm9OjQsQJmgCeG&#10;nhjQAGsFBpswU8wgkFMZKiLnj388HfH2m7dGEX654OX5BZ8XAP/Dh4/45Zdf8cvPv+Lj+w94enjG&#10;09MTHj8/4fOHj/jtl/cgpTDsBhxujrh/c49vvn2Hd999g/tXt9gfdmAmvDyP+Ntf/oaHj5+AmdFT&#10;h171AAjzpI3v/Whsf+Tmqsg3GtcUxPkibvGstSGGmjHNGtM44zKOeH5+wcdPn/DLzz/jp3/8jN/e&#10;f8DL8xnMGvtdh1mf0e+UUd/f3uMyAtPM6LoBNze3ePPuDYae0C3TEnbj0nrGtHzH+bL8fZ6hYTw8&#10;lUlpXhRIixf+5QUv5ydofcF+f4PT8YCuH+C815IQ5tDbjLleWGy5ntk9oOQoQVjsfHBVodeqwChl&#10;jpSUvt4igDKFaq7pbFcexyrExPeStx3I2XWMUKn/v3VWtHq3lyczUl9nLGHjtncpg7C0uv3W0KWa&#10;LUkuYC1/vdvO7FyBnGu8ttj21Cz08oBjW+5Ock42XLut66TVLqiktNpSy9T2FeuhCRhrPYAxz0jU&#10;47n71WqBmP1zUPV+lUbMk/JCSHENAa8xL2Gvmv1fgYc4heBnrBCyTV2o8k3VrT5AFRkSiCP7Kghw&#10;jRKPbu9ylwb4+ZeM7AgasgYk6FupsGMvDv+ZtW1w2wnlvE8xNxHLMYCVJcmD5Vm3paAo3D1ex6Fq&#10;ndxkYjKlEfj+8+o1CPsw751Tn27N30YBz7oFm1xeKh+cZeAeCZjuTngZGo2cP3/QZiO254m/P2em&#10;cZjRQC5meCaWwcwUrInEQls04q4htxkPyHs0h+t4JQivyBiQ0Gik2TJ14DRnnxMG1ypFSW1p97+I&#10;m3T3Md5za7XmWt7L2s+v1Rg50HvNQnDtrIhrylpNeu17bTn713qs2rVpxShaa/6WXuUa0qRuc8jZ&#10;3r9k85JV6VtbN0Lz1MKWe1maEM0B0FVca/ms+v+j7U23JLeRrMFrAEn3WDJTUi19uuebnvl+zJn3&#10;f5ye7qpSqaSUlHvG6k4SsPkBkNhB0COVdaKUGRHuzgU0mF27di/rTR32Gg70LaZE9r7HJQTZXHwg&#10;IsNM1nGukq9jttbWnqmW5Hscmh6vrGqQNedF1Udhi6gXtMo31lD+midQdbIn+pOaq0mt3fwc1sfW&#10;ZNblq0oZcH9WBjuZtZFZti8CL8a27Gvcp0SwcBLPkCB96Ug/t4ynMeKagRvzklWWknfbCwDYS9zO&#10;F8elOn3PfrEbvI8TvqwRTaRLumf8am9w3/Ow5vRO92xMW93hSzuNtc03pxW9dXNbu7EpGGUAZZNw&#10;aqs/K9B3Rhpmlsqys8ziV1qDSQFQFixXntM8ooLS6dDmNtIccF8CI0INZftOOu2ktmwgpWBgCP3C&#10;Ee8NYTX4XCEIfddh6Hsc+gGY9QriQwN61uB5YXY7zVStrWwAmdFUfzRbCAEhD+iHAXxzjds3Gt/P&#10;M+Zpxvl8xt3dPT5/+owvn77g4esD7u8NqP/xwyd8+vgFd1/v8fR4wtPDAz69/4C3P/2C4801rq6P&#10;6A89pOygFePuyz3uPn5FB8Mu70hCsISaGWrWGMcZ0zRDKw3u7fFTvRVc07xM9O3hKRPzIi0AqFnj&#10;dJrw+PCEu7s7c26fPuLDhw/4+uULnh+fMM8KQhCmUULpESDGPM94/eYJSkt8/nyH8zjj1evXuL7p&#10;MPQSXWd07KU0sUkphWmcMU0T5vOMcZzM3/VsHNWtMZ4kQicFbq4P+OGH1/jhz9/j+x/e4Ps3ryG7&#10;zhi0aKMdtW4gHAKktcbdJd30bTZsA+jamGhfyp7e06zMwkON0wnVGBoBcORJvC1AVQvrobXAXFk8&#10;btwsMFLay6LYI6nU0tDOy+jUdneGY5EU9hhv5Lilyb4ANiX93FzSsxj6xedfMnZO1ofHRs4V91vm&#10;rVvXu2ZyVD43zt6f2mf6v9MquRd/z/d3KY2mbxUV280AAd9bxDeWElKkHh2VeFUaZWW4eY94WTvm&#10;KC7XIvYWacDqAVYdTwUfvOeAscxe3OEM6uw3/Dgy4AyNYh0/J5DqDABljhohfo60AJu0Sof4oN+q&#10;JWrlfeAbNYfIPHwNT3fsiOR8CrGSY/NqpNcKW3qzXAgTVDT0LZrAbUzrcGWtp7ItheZ2EKs4yAtq&#10;zePA8DXZg1Kx1DV/9D6CmZIYExqAh4A/fGCafU4YeZ5HnO3FtNRDKbncAzAEQcAxvIP14E8WsvNo&#10;SEyFZKsAACAASURBVL0EEBnf+34XudqtkRgQYAjRsxleYc9vzAPHPW5RtsEbdi0qkyv+vff/s92c&#10;rO3xsWQlCWG+yPcZcPdfs5sk9mMBEe3OOFv2y5o8bCs4ntvTXtKkbslDWhvM8R9fkWCv1EbJ46m2&#10;zvf6Ab5kemIrh6rW5+Sa8cG+U4nD2XomipoluaetY2wlUqaPMefrA7+RF4WnmMXbAoS3SCLuXZvx&#10;ev+Wf3LSiLVjTyej3aRTenhU8dHhXeagcQ5B67r085OMisglceeCOrwm1+ni4HIM2k1qstOnXydN&#10;2UrgaIZWGkqzx7q3e4HSUNqSH7UCtDVVZuOwGMoO5khOnnwjPFN07WXTqz8QB81uR1SBPytYiW0e&#10;Y9/Pmwr+DpfEtFTaKY/H5CdOHX+G/kjw3rG0MwvyQgbpS0ClFuPCPTfCN4IqPfzFpsB2yVHdmFsC&#10;a5ww7AnGyc+SEVSshbeQhL6X6LsOk5zsaLjrpGmewWICs9G9WgpARs6QzkvKiZ2ch5+xIw/gr4am&#10;a6DmQLpiKxHfMhYO2T7adHYJIC2w6gIxgmKgkxLHw4BXNzf44fvvgVmhlx2Ohw4CGmoygLCaZyNF&#10;tEwnrDUILx+zvrkiU8wsuvqy69B1HQ4HxvXNNV69eoU//fkHnJ5PGM9nnE5nPD4+4vPnL3j/+wf8&#10;9uvv+OCZ3p6ez3j6eofP7z5anTGxjp6BGYPsjPlu16OTHcAC46jsa0+Y5xkDD14BXJ6MSJpq3pff&#10;0CFiW2TqNRFTmjFPGs9PZ3z9cof37z/g44cP+PL5C75+/YL7hzuM4xlqtg0FAOcz4fHpEQ+Pj/j0&#10;+Suurq6htMDHj1/w8eN79L3Ezc1r9L3E0Hfohx5dJ42G22w6xUY2h525ilaY1Qw1T1BqBiuFThCu&#10;rwf88MMb/OlP3+PV61c4Xh1NB3qeVmB49ZkQ1pCQ/UKXwyDOl7MZigUy3Abpb5YvSbZaNUS3mpvF&#10;IoOdv3YASnDguRsw9kqxLiikdASggJKmIgITUc/U0UuiQ3Mb/xA5ZNQuoBe5BJ1ivW2KQh1Co/AU&#10;q9rHGivrHYdSHOGPHbM3l+zEMgTr53KIQ5eAN7cWY6Y5R/CHK6tSxsj+5n55PHnfOP2WgfOeY3OM&#10;WA4Ak/hYavd5L5uvlsxuad9Xx9Uz7KWFteMkMnQU6NhvCXnSXitqiFRLrSCltxRrNhdYUMvlt0Wg&#10;1ZzzT+J0CSLE0Bf6POlUWsVoe9riB+wBCrTGssBgLYMGcmD+mW4LqSEbl+U6guecMux9NxHA7AMH&#10;lnXlUhKwL0nQ0EReTG6Nj4gzk0uOgaKT9MFmv9qp9lI5YmSHDfI4mPqAbpzE60K8XAp5zRyAnCVG&#10;t/+5cbPGTVhQVGLW6yr3vHEGgKZ0vSwgMSdKVAV9dq+J4E0FugczlsfhiApYaLxncwD/ZxzBZ+Zb&#10;GtrKLvmPhDfW1dJ45hBML/SUsrG3CnBWHSK51HMOGmFbhAZ/rabH5QHsBXQn3kW3mq7MvJqCx8Qa&#10;Qgjca80Qgq2k5cKmdNdy/f0KgF8zH61d+9KU6tbPW5jxl+TG8bROjjDWSh6rmcS3gOY1qZPaZO8W&#10;oeYSgsieuqWlUZM2fz2sYMnPC4YQpYZ/MCWbiSPpNhIFuwZyaDE/gu8zYvdi67vlT+qt+4TXgHc7&#10;NRdz3G8x5Vt6n1aPpD3g8hYeQ5yWyqzZeORZOWNiikD3pY7LSP35vnaZOLEPK4wDfc4vhsPcJo47&#10;HsjvlUfR0st7RKbPDmf318TQdT1XX2LRSeWwNRlkO92xgPQLTrI0bY0PobZSOdoa1c7QSgVy6v5T&#10;5qbZOIrPiPIMpFKYC7lzxZ9CjDZwDQpIN2k+4E/V8bKvrunxgh3oQuzi4DmsN/p9ycm2hmB4/wit&#10;7fDuJQ/itwLoW0Gil262+zaisiZnzrQit5lQBcC/tKPe2hVt0vZfg4x27ChaQAZG10l0fYdOCmhN&#10;K1tsNT+DgoIZJV+WuF5HX7yNiD2Gl8fcYEZQ2JW061eAlNa6OmH4x9eiNBJVvPaLoQZpa0rKEAuo&#10;sPorGxmWw7HH69e3+Otf/4RBEHhWEAQcDwOubgYIAUzTiHE8Q2sFkjIYSXbXw0/yNUiTAYA9M1cj&#10;Y2Qkcbqhw83NtdHf1QrTNOP0fMLdf97h08fP+PTxM+6+3Bs5nYcnfPn0BZ8+fsH93SPOZ9NIEGR0&#10;7jspIGUHKQfI7oDj8QgAeD6f8fz8jGmcoK8YUjqW/BZr1zey8htaDvS05hywo1eTxvk8G1Pez1/x&#10;/t0H/P7b7/jy6RMeHx9wOj3hdH422sJq0VlzumoEgH57B4AwK4XTecKsZvSdBKg3xTARjNY3QWmG&#10;0oBmAgkJspr/C2NUa6NfDD2DtYIgxuHQ4er6GsPhCCmlLWqWDUBYbXm2BoWAWAxIog2IGhxZaw27&#10;KhuHydNAzjNPa0zjPzLuFxM1ykMasUkNrdIObQrAPiM338Wm1cA36cp7TLPli3ymo/YRgOBDkuI6&#10;KKoDhp2HJKz7BgOc3ziq45WRJwx2gDdlHy8K6APsgTex3j8yRsxureYgOAqR/81Wd9veWVvPpTHy&#10;vUVp6+vLOQdvNrpaCvGtY6jpxdYK3VJDoXQ+aTJekSrgRS9TJ8Uwr3us1/D1IsE6zhuD68s+GoG6&#10;MSvVf/5cbCCHHhfMq9PEn50uqH/tSCRM4BCgR9S5o6S0YOQwAt4AcJAUabm/p5IjTtBlMUVlz0S1&#10;0D9ZA0qsCU9Lw6QsCl5DWpPjzIIfAeOKA0KIH59LwD9FOkKMWLrNfS+cfkBGRzwt5pNeRbwJINRY&#10;Lu+teW125nxBvzYoOC76HZiRYyOW1lAAnpPXFCOUqI2FddmwBAirCS+VOtmU/WumcYDkXppHm6pS&#10;Qls5TSKXifIgRwIKZn65qI2Oskdc0ljM7qfbu2cdmE1leFZpBU3QC4Cj4eUFntY9qHlf2sp7W8ht&#10;LzGFxYuuE9ok13Z8TqvRdMtxvtRo0d/P95zbnt9vmVbwA3wpqhOo3RSkkGmukricf6xyLOoWAD/A&#10;H6Im3dqk9RqUAhTtNRR47yx7VQ18fuk6vKQpdEm9uAmSZ+TKjBwLgimMcN8PgWsK8jAk0wxZw9am&#10;NRy3gKKpOopMa+Prx4gNiXKZonPPi6ZxwprP35I5yEWIwjxiacT63iVGyx6JmazSTu9ezRpaKcPA&#10;txKYs1pea32f1AyllJseQ6hjnwL3kSFt0OQIp0qXnEyDg9ckWh5LDI1jq9cc4GDqhcK14U0Xbnkx&#10;rD4HXoPGn7ZFJAVYk4/N7sM79pULDWv3bYqX6oltGTdeCoJvdbRiluCW3qoDwqNxKGoLnFujbLnC&#10;OU4EW3QEs59jb+lSWLPHsqZF+1AQhKR1tWsNqAWA1YxZM9SqkaUcc4m2UsvcmHHJt4ADZI/BWTfu&#10;PLuy0EbhEKsyzJKKkR0xZCdwc3OFv/7bn/D//L//G4///hewViBoSCHQdxKHqwGH47COI0lIb+Tc&#10;C7IwLAIHBJjNgJU3sGsldcjT5mNoCAEcjgMOhwG3t7f405//hKfHZzw/nvD8bAD4r4uszocvuL97&#10;wPl0BisNQQJSSnSyg5AdiCSE7HB13UNKYJpHTNNoGIZG+D0JvLWNegmPAm4kSsMEfw3Dth/PEx4f&#10;n3H39R6fPn7G+/cf8OnjJ9x//Yqnp0ecT884j2eM0xlKzZiVwjQpTLNyJiqWEbSsOZICneyg2Wj3&#10;G/NbYJ7NNVTzHJnxmnFhIcWq9dkRQXQ9BHoIOw0xK8bpdMbT0wnzrC3Yb0B/KTy9NisBpNmwyTib&#10;+lF19L4lEcr+nbF2qFvMuy4xlyrFllYDp2ICSIWmRiBFAKsnWEn+eOOz2APbM83YosINs5dwl+WJ&#10;iKipmAjk22JmowdK1kazSyyj8J6jCN6UAD5/jTL7FFlfx9cxC8p6np5sBGId4zpoX/rdnA59y9TH&#10;Jaz11gKpde1vkRNqho+5XOilWrR7NGs35Ym881vA9hhkXKeUKsdK5OcyoZFYoA/rvRfDjdCusjmF&#10;Yoiz3a3coxyywf3J6OXztPeZ6fOUuZcIzWT9JgNFQF/JiLLccGsHTx24q5O0yJ+Kqq3TXJFUMy32&#10;kXAO69xwbXsIhq8vy4EMUSiJ0lQCZAAaRqC8k0FoCanhbc6TgHMw6I79PdRcdmBzuK7W3I/jxk7O&#10;28RvflVAFyotGCvFE3aRM43BfBOYC80Z47XiEm4O1h3SJhMj3W99tYSsMlmtgUSbMXsT5CbOPuX+&#10;PajmKCgRKzIFfwxucEbjPgKEyLtXJSnL7PeIAmDMxXNewZpcXlGToruUuVurz2umpi2fEUvEXYon&#10;tDYWvrW8bi2mtE7M7QHw9xx3bVpxP/ibN6IsyTaWrs+2YX0m6+cy4752zXO12bpnEa/+Y0IIsJUf&#10;SdtwntRWZsqtlL+1GDp/C8371vvYZrJdrm+XfIC8Zns+VlNIikI6HecTjUImenrbff+VUo6bypBS&#10;IosELjRgC/+O84e6gXD+2falEpfjWqVuVnxPG48/HWrM60XP3prMaiuZo7X5fWUJlMqa0i4kFq31&#10;Oom6rPcFr4oxo/jax1MLvH7xSvKMSRsrgSRKamtNUJ9QH0hR0fbaDPM+cuhWNNEXWBZRHbMpYtt/&#10;FHgfSA9wATD1F+AOE6pcYChpPL9EbmePrExt5DybOHjsUN55bHuPKSedU+tot2jcOnaTdmYTmjHN&#10;hs0MsNWBN4FSCILWBKUYijUUWwBfc9RZ422giajAavHuGYWduZq2JrCYoS3rMdT4DGLrEiS87qT/&#10;R0q5gmxEgBSEm+sj/v0//orjscf5dMJKSbEAoOgIx+sjrm9vDNC7GHRFxnScPfDYbI7BrNYfa9YW&#10;zJ5BEBBSmt69kLi6vsbheIU3toBRasbT4zO+fr7Dl89f8XD/gGmcAGYL4JvXERm9S9kBw0HieByc&#10;VwG3se4DUDLobTpDP6UZ06xxPk+4v3vAxw8f8eH9B3x8/wF3d3d4fn7G+XTC+fSM5/GE0/mMcTxh&#10;mifbFeZVf42ZvIkMYcbqhFileED2yxqsCGGBdU3WPX1hxGuQMiC8lAIQAtKOcbPVin5QZhLh8ekZ&#10;N1dXOB6P6IcjhmGAtPJD630lAHbDzHHKyWMWtGpbbiaj8Uh7Rd7jkoKlJTGsxaqaplxLXHbhNUWj&#10;k8+uFU8Bwa9UAPn3iqogQByDL2WeJUVQLaFF3dy7hTm2xV5357VomIsMHkce0yMHCtTX0Jaha40F&#10;tJ1sbRcRW9ehpoV5KePp0nHnkk9Pi/HXSz77Er3NbIPFO56FTbQAQuk9zjdjDHikAU2QJO3EFBUB&#10;ozq47Ru75p91RgGks4m7VtpqWlOggdXcyKzE1lWKh7wJASBiUtfvY84QM2CyMYectQbQJwfeBnkM&#10;5dW4Qwmb9Bq4pkEESmcK4kt8XWqNyiz7PDvRwFk5k0vBjRCUL0/5ps86NzVpcpJAuXHvoI71Jsjy&#10;Nr6psTLvmCLkSPO5zHxsK2ATkj5tA505ULk95lXMjYv+HIhvbtJEXHmGuREcQvMYvd/w2pJz8a+F&#10;EG5/F/bfy9fSRPXB+1h2p2VfaQXVWwHiXC2b+/4eKdpa0/pb7JOt93BrwnLrfu4lQrYa5ub29pap&#10;xEtY26nVR5vkT+ne55sSdUOqrfxyk5DhFfSCRJhrCCPLl8SKRnB+j+RLbQp7q857CUmktW6srcmm&#10;+oYibeOoeRplKs6bxL8egMW3oklstJN/ylPmHvaEfSTmkhxdnshB0TQgB7KWC9lRq+h7lnU/L+C9&#10;dgz9BWtSSq2KByvA75nRpsOXnJHICb+fjStw+yFjQworyv1zHkSsOVDmTGUlkSewJDeGgr/6zkAL&#10;tqA8nC63jn3vztiPxypCGdnsP4J576ucVH4jG3D3dvdi3fOWzaj1gds75tXMiEUsj3B5t73Uva51&#10;UEvJcFXXDItOLNlxcBcQlFY4jyOeTidIweilhCQBIYyG+KyE69Jp9+Cno0x58DenzxoniPlyOr/0&#10;fNPk0KOLAmCcI/DJmXGUAZslwSUidJ3Aq9e3OF4doW1jw1CVeI1gQhJkJyG86xrq5+cZT75Wtyu8&#10;nOaXUgrPz2d8/vIVj4/P5uMErfexH3pcHY+4ujri5vYar9+8xp//8hecns8YT2fDPNe2mSCitSSM&#10;XNJhGHB9fW1Mdf2Ayrm1lXsmHOt2lcnRhg3/9Dziy5c7vPv9HX57+ys+vn+P58dHw8rXClqNmJVh&#10;/p/HE87j2YxlgcCLTA2R1Uk191oQexr7brSJvQbIqtggjMzB0i02UjdWq14ZgNhNnWmwNsbM4zjh&#10;fB7x/HTC8XjE9fUNrm+ugasrHIZ+ZVW4AO102gNWHF/Ofshu5OvoXjnG5XQ6feCs1NB7aWGSK5xy&#10;E0PYTKM9hkONEaHzCUHAiOdU/zDbYCkyujyN60pTtASYptcESbLoDGxagSDe1aCurRP3fhQA92WG&#10;Zc2oMB/3L1lTW+PhtXyg5pVQaozvTd5rhWTLs76nILhkXeQK2NYGyKVNCwMMSScJktEJ9t/TAEYh&#10;Q2cpPmY7NQUw+q4HDQM6ISEEZQ1Ra3HE7KcaRDJTCOYNIeNnjEgYBj78/YISpnTtPgWTbPb12it2&#10;qAImxz4dpXXC3sPLXnLHu+J2Tk6BMhPgvNmsSEF95MhzoXoX0lzjEjJPW9yhiOXuF8OUjX2XAJZb&#10;Zmbx3hAeR72ZXDqO7M8CgIEze2f5s7b2uKJpNNJpjV0s32B0YrXW9U+m2gTNVKyX1an5xDeYUsgP&#10;9rhCJAAoasbPG026b8HsXv2q1tgt1trDZ+AvwH5JEqBlP9tbd29Jo+YA7C2AvwVUbDVxb8ElaiSE&#10;WpNhC7huBhEruUzpXrY0ZFqlfXetA0/Wd4/3zx6ZZOdRVX9OWptS5byKg2a9D6iu9Ui0T3NFjeAl&#10;NWMOV7s0n21ZE1vr6JJaswzot+WvLu+I8woHyTK2vf22JDn35CitU+o+cSLdc3nFi+L8eWXY+6oF&#10;Nq9Tiq0csYvzC2lUaQVlTWm1Nsx7XwM/zJv84wpzqBzxLL6mWZWADf+W3N/TjCXEr9yd5g08Lsx/&#10;14ZfwVjab4IXUwMRZShrviecjFdjQtIM3rOnj1kd+aC0i1jb/ErarC2jW3vcsrekcrJmroRNyZww&#10;Gfd+npNDaEiqa+fUusHWxt1zySwJAWFHlLQIRyfnWeHp2YD3x77D0Pfoug5CCCcHoxmsNFjpkPK+&#10;q7DZSFZAwSh7uUPG4Rh09PYxk8pnAcZMvzipFV7/VgoBeRiMtjqt4d7ThLS8c2V11Bl2BKy8+bqi&#10;xM6VZ3RMtSacTjPevv2Af/74L9w/PFgAG+g6iZubK/zww3f4y19/wP/5n/8Lxz9f4fbqGre3t4Yt&#10;uJznqnwRGcZZaRIh5FqEuKLfn/l3fgCrDPH65ZmBwuiojdOMx8cTPn36it9+fYe3P/+C33/7Fc+P&#10;D5BE6DtpTVRmgLQBzlm7glJYwGQR5PGMChfwJExGHPvf1VTm+0IASgHQpikgEhMgT2tXaxDMRjXx&#10;DDUrjOOMcVIY5xnzNOP66grHw4Cu65CTEwkkA1CYuHgRiMnJuHQMtuQKkku0LfcWXN+qiCMQWtqh&#10;OQAhiJNUlkKrxVuKzBxbDNFqU1DuWvFFe9eegqw2tlzXpcyBhrzJhHeJ5HYRW3q/XEJUywf2SECV&#10;miw+CzExTa8ca26CZs+4+JbXRWvhdonETws5oe2596EqB3AL6ymybjke2zPRs183EB1cf6UUxnHE&#10;+XzGPE+4Oh4hBZnJMTIm77EOew0TWFn8cLqi6brilRCw7pnM0XGG8haI2pBldhBlCk1KjLa4cg7R&#10;YSagfHW6zwOft+NBqMfLCfs9ZVczmYY4rcbC6TGEKRr5u1iEqtJFa31PbGh7LmK5O1Sbv7WVWG6Q&#10;c8LISpr/4GrBTyU2xUbTJgvW+PPglCl0KoAybQHdmb2qjW2f1mkxrYcKxstJfLA1z0uA+0DiYeMc&#10;/Gdxzde0TvYaEXjk7NQeb8ilSnswF+qyxYS8Rm7a2pdbGew50O9SRneLGeweDGHX+iiAvy0gd6sO&#10;/l5G+1ZedMkE8BZDvyVXvPQ+7MGFink4ck1UTjCo+Jhbr+Gal1TWNaE+ubwX69raAy+5zq3S1y1g&#10;f0zQ3DZmra1xDuJUrpGdUwIJPyfFNGus/60Ys9VQKpFqLjHRjo/Xl61ccS3tJi0X6ZuFaGIY98ZL&#10;UC/g/fo+CkrN5svTwncqHXEu5J8fZ6X0As37hLwW7trMXPUM3VrLFPvaxWSZhunF3IR7beKoqHoS&#10;g/Lk/C58svue53w/8z6TmlFkQBY/LKWgn2OG7ukWb22OVfO6SMooYTk1uT0HKXtYrMMlQ7nj3TJU&#10;LTFUa2DB3od9LaaXnws3MimlRNd1ICJM44TJspC1ZvRaQorO6LEbnRJg1uDZBIqkutwYgTH/qMso&#10;lJNVyjg6cdP4dy7gmc6lXsGF4Jp5+pDwNGzJF7S3AP0yHrsERDAyI0SZ5pcjUgeMPiNTZIBozQIP&#10;98/4+9//hX/8/SeM5wmSgOOhx59+eI3/43/9G9T0f+P777/Dd9+9AQ0DIIVhh7NXYJLXZuBID4yd&#10;/hlnxu8NWO50Ws17LixnXs2L1axwniY8PDzh08dP+PXt73j7y6/4/bffcH93B0kM0XdGXw0aTNqs&#10;w06g6zqjCzgrI41DwrDvIZzcp2fASYHhoTk3IYBOWl37taNuAaRFn55gAXxAWjmhTixj+sKO0wGs&#10;zFiUUozn5xOmWeF8OuN0dcLt7S1urq/QdXIFrvxQEeo3X5YMZ5OqADPKT9sEpo0Zya29iXurLufe&#10;cU7aOu+MXn3ynHsXOdCW95lw8Xr2hah5H4CZYw20nn9tGmoPiPEtE/zce1VZDRkW3LcwtdoqklpG&#10;p7di/xb4sIcttsW228vGa23W7JEbqBURtUS4pjccAo++vIawMVCsm435OQVGXClQlLKGlFKYpsnI&#10;qp2fwXrGMPTo+i5ku1AevnfPovkMzcaIK3vtogmdRZt2NfVi7fTrkQcJF7mpFNjOj+yuoBn55qTk&#10;NXvrU3oMX1qQvC08FOEsEWXcpFEpEpmGdxa7Iwr0h9dzioB3J73Flc+5JBLuAy9anut8s4UTgD7W&#10;mc+Z564GhRVgJj7fnIxORt58o1iN1k5i2sxVKCTeDosAiD3gQOqp9O7eJEVJVq3Emm4FLYt+OrnG&#10;xLJ+I0C9lg9R9nnfN+0Wv7/2NIOLYD/Rxeu9BAa2SA6GhoeosnVrMWZPTlvad/aweEvnvbWW9kye&#10;tkjUtgLkLYD9Vs7T8vl72NCtOUsriL7Xj6C0B2xNR5Y+J08Y2GhgNmIpte+XCEXuWOqY2t5nqPS7&#10;/rm3HH8OqLzEI6KlARX/OyFPVtch5zewYOMhR4b09sVi3MU2ya1ln9rjJccXTFDl8Kwwd9arH97y&#10;7yWWM7DK4SiloJUhWmormcNaQSmFeVYBYK8jUD4vi7NV7xJCXx8nz8za9zfias28uRcseBCH93xr&#10;b2xpSoW1fpghhJJ57AiuUW5IL1Cq6XY/fdhgFoCqhf2WWVBtlPLSQn7zTBgB6JfJYxoaCh6q6Y18&#10;bXXKtgJoCEAtpVpo2nLJ2KKfZGutPba0AYqllBj6AZ2UYG11xHnGNCn0PePQCwxdB/QapNkA+NYh&#10;1DDNOZKU4mxSmMlWCx5avH0zuW0zDiQwSkwTrQG72cMrrldmzFIFeWP25BlxsdcAYq4vqBYQ04AU&#10;DCEZXS/R9T20Znz59IDHu2d0gnB7NeAAgfOb15hOI9Q4Gea/9THQNpDHgcYvsMmu3xWwcEN94fFS&#10;aezOeSfMs8LpPOHh4REfPnzA25/f4re3v+LD+w+4v7+DVjP6XkJKQHbmCmolINisv27oPFMfsRrF&#10;MonAqd3XEvNEzcFgSCHRSQkpjS690bvXEFJCC2BWS7LIq+HwcegxdNJOMxCkNRiapmnVfVOsoOYZ&#10;T0phPI84n0fM0ytc31zjMBhZKSEQJApap9IrexLnALBnTgCbPclddqPa8BONQcDUcKUdIN4DWhPR&#10;voK5oo2/Jb9FVEsCs15E2c588yjlzgS4yqAv6OPyhQBAbXqglsTHY6zl93LGvO51lJjh5YJ86zFt&#10;5SCtHhA1KaRLm1eXFPxZM/Ud5Ifa1EGYRKNZNzfcT2vxJ3/dQ9NXDmRaTHGxFBET5mnC+SxwPj2j&#10;6zr0fb/uTwQ3k5o3Dg1B5iwjO0i+yZF2mAO5DgfQh+dd09INrusytgxvaiBmm0emrXGMCvZlSkFW&#10;v7By47/xWqYwtnEls4/vv38czJ6uqyfVb/Pq9LpwNvJfMkkbA297ZQVqLNB4TL20MaRxrS7zs2V6&#10;mdPpb9F1j+eu815S+Tqn5lNSvRebTQmXPzuSTl4yKL0+bvKjNIHQcm+D2Afnn5NoVG9NaDfukXsM&#10;xlumzC9hZrbkhD4zcKkz4glW3x1jIXfVnsuaTOAlQOSlMo6lvTI+1hZmcSk21OLOFoGg9d6WYtLW&#10;ZN+Wfvae49iS43oJNlNd91WtBzSvGX+SMwDwGWDikP1OZR+v3L3eJJJkgmsoX0oo9EaLcemP+FPy&#10;NGh99raeo3i9LOTIHDnE90gq3QdmztvVcGEdLYoGoOYpglIDsKXJdkms2/KHKxN+3TVZCJeKtcVx&#10;jKSs0toy7J1k8EKOcca0BryHnTg15rQ2TwXse1OQp6cT2pToy4fM+3zJ7n/5N5SxoSwSTd9RRnCS&#10;qYxltJCh4kZMotO/vp/2MGUkeVvyfLxAYr675CFfwVjOIBtU71hcmmRcOupVfT2lTU+uQDzFY8oY&#10;HvICOPNLkpVAi2QlfDOhWRtxc3TfKxx5lRgxzPu+79F3PSQJaFbWMFRD8wTWJ7CWOPQHK5XDK+t+&#10;AYsDo0OuJ60Z6+dg9RPnpz5q770+LAWALsT4eL0Wa7hgDTAZ4NsvTKWwo61+Rze8nrFGfDPwyhtc&#10;MAAAIABJREFU6KcrnhQMFpMbYbT0D8cBV1dH9J2EAEFCQrCEgASxAM8MNWssfZRVCkgXNjjyjX2t&#10;zmXUnPCDYaiP6X5i2Iom6J/PEx7uH/H+/Uf88vNb/Pr2LT5//Ijnp0cQNIaDxNVhwPF4gCDCpGbM&#10;dt0IKdBJCd1J+4kCIGElbazUwbpeoySdnamIWDuv/u5hLycJCC2gtYIAoxMCh6HD9fURV8cBnTWx&#10;lTbRmGej/zbrxX1d2Y1P4XQeQfcPmJXCzfUVjscDhr6DkOS5iHv6hrFDfSU++ExPzhr/eVrG2WLc&#10;E53JsT/j6bJgeigvCllMZEvAf3CMmQSPwyYRRbtevIVnDbdtw4lKgNnCvGAuAw7sjddRe2eipXuf&#10;gMQxgLpRvGUuTnCpc4byW8XdFuhSKhpbEo6Wqf8Q1Au9ItLf5UTfvKXw3gLMLmn+72WE7s0BWkCf&#10;lvtV+37870Vvfi8o4htfrRJl6zRUXVMWcJNui8fCqgWrLfNdG0LAoqGvZoXT6Yy+H9ZcZU2OrDEc&#10;oS4/GBgTW1BRxM+Y753iN/qJfFszpIFia9pG2/tBkeZOOMVAxIUkhzJgOyUIrF9AVXXPA+PecmKV&#10;UzrkTCwLGhHMEZidSbp3FLZb5op7WLmtDYHgewW5HF+KZde0GVF2i+HSHp3I98TgMiGUNKJm5ZVc&#10;s6E5JlHZ9Dec/sh9BmdG79Ox96UBtXopXSBJ5svc/FFAeG0yMLdefSmxWEpileRpBPATI+zlvaMp&#10;xEXazj33IpTJtLGWoyZrqdnd4u9z6XOZk9OJr1FuomyrmbfFsNxq6nPFa+SSen/v1O3eY9wC7mu5&#10;zZ7GS9WXascELzfG65wn4FYOBB/zWPEaT16DuJgf5sile7GuAKNAJElNEf7EkTBBXKftzDdbvEn2&#10;5NB7119tr90i02RN1yMcLmlSLVCc+b8yjuRdXn86dMs/s+V7tXrq0uZB7MtjJHHU6jG4fDHDsurN&#10;v9XCyMfy70XPXlm1Bb2SVLTHtPc9BH2gvlSTxzkje/aXvqz4QhFlSxpdIQeiTD2by3kd1Ep+RsZU&#10;nBxslQot3cuQ8ONqgZDEY69aRV4nhwv8IbI5CXxP2AQd9i7ol3TadwP3IBekgzWyU4IGCBkvbk6j&#10;afQ/v6AockX3CkaP5QQqF+fbIEuoE7uGNZtIGmZbBykE5lX23ByF4hmzGqHUjEWf3IGZFryHyBa1&#10;eX8BRqyjuh4bN143qhReubtKYUTx+b3kswC1uwdMAGkGC0/bJnM6gX5khmRbYyWa60nFZ0UKgcMw&#10;4Op4wPEw4Nyf0YHQCQEBAitgHhWmUUHP2gYuqyUMBrS3qa3Xwd59iqcSMkVXUrORlfOx5oJKY7TA&#10;/Yd3Brh/+8tbfPn8CdP5BGKFviccjwNur6/Qd5157cgQShkPBiHMBEi3aO8bKQYGgbXZUMhOieTW&#10;Aa2O8rTqFgfB0d9A7OWXktD3Ev0g0Q+dAe9tMSWZIaWE6hS6Rf+NrZHiOGFWM56fTxjHEePpjJvb&#10;a9zcXOF4NNMrRv9Zr+uJ0egNEaypnIs9B42n4Pmxa8h/tkMnQK9jnDQUIt1bynegU1AjAzh5PhAl&#10;nT8nAOH7pjhGCoOakMWtSGeWOiUmbyEDz42y5mdi2sbuElZXUIinLIGWRk5uCiF4edTbaWHBAHWz&#10;nb3F9r4mu9+gzrHl85NCZm0DOd3uLR39lkKlhUlTS/IunXIoFaY1gKj0XLbkYiWDv5bj9Y2vF28R&#10;fxjI828M9pVSkkr2aRAgaK/pyjanELRMQZn95TSMkF3vAK91DxfFtb6AgsZIF9Zwll2TMm6MJWzr&#10;xaxWuYYiLXsOeUB2WYIC3jFmlcg5GLxFLMHjgM0UyN3LkKwDgk3CoOHeU/GIaNXEzX1ELne8xFRv&#10;r8xFEqPpshi5ORGT+0Qqs9RKp0hRXl/fKRlE+2N8TcKzHCtzxALfIyNe57m1x9kGRitwWNxPK9Nx&#10;LzVUrNW7uTi81V3hQhaSNvhpBUCoCOLZf4vQg2NpMMYTTJQB8uNndE+zeS/7tbWu3dsQ2KupvwVg&#10;tjYN9kizbDUXXrIevymusgNA3twbsk1BVOWG/eC42bSgCACEJ0HX0IDYmnZYp/Ua7iG7Mjxt4uYe&#10;+MKU7SXPQet6q63ZGsi+JW3ZEmNrz1SOPJYD8J1/C2XNbX351NZpj0vlzFqlTrfknldJZsBp3C/S&#10;NZqhNZwcjmana68ZWlumvcXrzN+Vx+RfmPYIZK+Zt5uDMXjBiNn1HAJ7PrIfJESuNnTAfSSPzR5Z&#10;yLvNPr6TNau355MzX6/JwAZNtwgDr01yFbGPCyfjd4P3jhfMRT25XEe0petQ6zR9640l0PfeSHdb&#10;pCz2aoFtdepik81cYk9e86EUiLeZAex2LnhANtGqe991EtMkzGcRB4w6zcqOt1tmsmUi+2ajzI65&#10;Vl+ocXaf0bBdTVZjoN8xqv3NjvzOevL7EWi/AvFeB15r81FEphnBBG1CpQdaUFHWhznegTc2PmLb&#10;x+AAAVmDFBE6KXE8GOD7u9c3EJOCYOAw9DgcOgAa0zRhPI+Y5zkwmVvOXvsa4LFO18p+omAEXlAo&#10;NeWuqplMUJoxz7Nh3N894v07I5Xz6y+/4uvnz5inMwAFgrYs9x7DYYAgQE+zDYaOJSSEgBTSsO3X&#10;WEJQrEGZoBtrm6/shCWQBzIEZqzMjee5AtKYcylo0+9wjEwCyOrhL8WKFMbGWJ80TtMZz08TTs8n&#10;nM9nTNOEN29ucXVltPANYMOAYJAWYNKIpRySzSUTncJnmjPPc/RsBw0NB9LHcXq9foGpC1fZ3Cmu&#10;mk4UcASCVEfKE+YnZWVqikUV5eOfR0lDzfTa+QSkTFY/AreyvZNj9gD8SFdsx97mYmraSOaqHFMt&#10;Kd+7314ChLUBdeHfYxPHFhCrJTHeuldbYGeNcLB1PUs5Qyv7f4u9s0cLtmTK1HoMsX66a8SlBRp5&#10;MzT+z9yzy8FrAawanMuWrZTGOI7oTicMw4C+760vif8epVFsBJ+3AlxBvIga2AtAvep6ewU0xbHa&#10;5Rb5tUle0zTUmqcg3nGl4E/fM3cPY0+fUnPx8mc1I3/YwFLLx29Kdgt/jwvAxmTglV8YF5w0S/Z1&#10;lR5GAqZu1DRttUG4XeVlEwrFP7X1GC41h2yfbMjJLqQ+AaFsWn4ZcTLZ7K8PBOtj+YxcAR3Lc7WA&#10;9XvY/ZfKJTTVjxXpnnhvokgXiS8EnNiLe76USHrupgZokf/ZCza3XEMq+CDVYlwLoL1XFiYnGbTV&#10;AMrt43uMQWvv12J6u3dNvAST2bpfybHD1W8+g5XiGiN1Gw3SgBwjOLs/RaA+ZxLOknRKMu2/gCRe&#10;rFmIDnnJQC6WAzl50hZweQvo3vv7rYBkS13g1+6tTdUtjwkq1X6or4EEgbpgMOtbNMha5EjXLwu0&#10;K8Vg7X6u2cgCGzNabQ1pDT63TLEugL3SCvNKtjVSx0pxYDjrpmq5KPVd9OtIZE14xVdWIo2IcgYs&#10;WKFfqlNguhs8Cd7zRdHEITZ8RWOPy1Jeu8rHsc6uOfILgUqz+SX73jcB713HgaoPXMkRuKXLvWWg&#10;tqeru7cjuEeup1QQbT2U7UkeBQVFaIJA3rgVNx9ruvHHrAtnoiKkBfD7AXK27HpWC/5ojsCO3Sil&#10;MM0zZsu+Z9YBYK9j5nMhDS0FgQVkXs+aOIPkeGxZsgepYVjOST+b4QvUp2ZV5AVEC6p7hbLWnjaz&#10;qOkqAqFn2MYoVXGs3HxfEGHoJF5dX+FP33+H//j3v+C722tIIgxdh2HocH17hJQEpSaoeQbYGr5a&#10;lqEuPJNuLDm6rHBJEAlKZEmWTWOaFM4nK5Xz+3v866d/GeD+yxeAFaQE5llBEKOTAlK6jqr2zFUF&#10;wUjVkIAmHai6LGxJnzWejHGt0icaSlupoWWXSMxKrXyOoJVBrm0jyjQu7OrxGUdCQCwbmmB0soMS&#10;CgIj1KwxT0ZeZ5pnO4ZGuL6+QifF+qFEOpQYAGcNJDkDaocxNmInB3i9Fx14Ww89lbLyOue0gSTH&#10;4HbW+bV9bNAHQ17StN0LssfHWivUtwrDchGeMj9KTVaqUSy5noTSC/fK1mIvv3deZtC6b8/novFy&#10;q4FuS57RIqexZ3rwEqC+VTYwZ/oWr9laIptj49eOPz9uH7LfSHj3JzJHj8H9mgwDw+Qa0zxjnmcI&#10;KXC8uoLWGhLd+jkEChg3RYMqYX1e4gYCh8ON4XF4sk6c8R7ivFRfCh5S9gkNuANVnWT/KfeZWDq5&#10;fj54H0/YbDWiWpoDW+uzzm7OgbV5QN4988i+Nme667/O93UIQf74PbdlHLJSZztJO2m89rP5/F5L&#10;W7H4G4Dx30pfvR7T8ulDUO9U957l+HTx9eHnUCJjuaXxn66F8v62Bb7TjuL+EnPl6nrNaEjXNMGF&#10;EBA2Lmpl5CHjuJLuw+VGxCU6/jVfmksAyy0pkFZQegtg2/Mc1a5TqxzOnnyplHfH5x+bhZZknvac&#10;e4sMTyprwwEAZ0o4H/ewr+Nq/7fZjyo3CbieywW541I3a0Z4Hg3rreznhaxO9ktB+VpDqna/cv9d&#10;JGey05XFyZ2yzFFzTQTa3Tgs+3pdto+37LVbpsA1MpH2mfLWfNbf1xavQm1/rpTx2jOGtAawV5Zc&#10;u7yX1s6U3PxdA6hPrZTqiHVy3kuoVjKKR85ZlQeYmiYqHKeQgzwoL7kdZlEtcmh+zMs/M/FreW0y&#10;lCbUWsD7lxDguksC/7foKm29d+vntRjIcWaUN2eMuzW2ntPZy32/ZSSmKK2QTRSjvWkF9nzkuZw8&#10;1XRPfQDfL5KXB1FIASE7kOgMa1QDYNvFg+n+zfNs9MqVwjTNmKYZSmkIyYnWtQ84pto/fjGWB/8c&#10;j55AuU61b3qFRefMwf/w1G7Cjw/Hc8JH1nQ31ybAqulrR3VWIxTOjrOHUiVi4zmxRZoNbNB2lG4B&#10;GgD0fYfXb17h3//jr5jOJ8zjaExZLXtcSoHr2xsMQ2/vlTWG8caScuZ0bi0iYKI5aQ0KHLTh6ZQp&#10;xZjOEx7vHvDh9/f4+Z//ws///AlfvnwGiHF1PViwHiDRYTj0kFKuDQ0pjVmsCYgC4G6VTdBKQ/ly&#10;BKyjZyENs2ynCwgamgXWdpdlkzMBksQK+EhhJBkWEJ+s5rImHVyoTkqIRWOZjQmOwKJX2qHremuu&#10;yHh8PEExQ9kG0M31NaQUq7eAr7PORcCPs0yMWA82QPk5AkfW5Jc29SyLDKMlbyyx5rliOAsAuBwM&#10;aClkgseY63tALZlqAftb95laIsBc3wO3ip1cchIkx3wBgNSg7/eS4vGluUYewEwTq5qkTKko2Fov&#10;W2OOe3xNasZnNeCnVYOz9B4tmuG1a9EsOwRvwoRoBchrx79+Fa7lytRaGUUKcpSYpmmV1BFCBkV3&#10;GUhLi711LwesznMqxef7z/iKZYGprWav2U1ZwD0HMsN+btszu3z+dtNti93YEH03vs/NoP2WrFP+&#10;uqTmrZzxmPKvS3jdnMyW00un/efqaZ2V1vyL/1C8et2zxJEkir+oeAfIsEfLeg/4sQ9QpWytw7wN&#10;YHNW+9JJAOWbL2FOyxlGRF4+CFnj4Bq5piU+7mE5b8mhtUkWUfG/S7MznnhdZP5WQ0MVg/eUmArX&#10;6s4ySFZm8y6Glq1YwV6QbWtCZs+z0cq85Q32dkv+0vIsl/KVrYZRLXf4VtfgUqCTEI5HxbP3xPtI&#10;OtssbJ/BXyap1kE6Kk4RteBcNRmhPcSkljW0pZhRktYsYWGl/HHvxPKeqaYtP46WNbvgwTXPwpfW&#10;N61Ny3iixwfvY+37VQqHLVi/fN+SIxVrzDaeO/A+fI+cAW3OeDZVk2A3DR5ct8x69/ipW/EvqO3h&#10;5HPz8+XeOZAD8ZdjWl4VNydLe01+fZUzgFxeXWvU1UhL3xS8f2nRvuX8/tLC/luMc9UKoBww0AL6&#10;tDLztxLuUsF3SfJQSsKMlqt2cjLCFMSreQczxMpgxupIPU2TAe1nhdED7/s1U9bRU1/WsvRlbVLN&#10;xnSUJdwcwyQ+tnhzSjvsqQVxwjwvbeRrm826bzujKXcKTBwUiH4jwpyRWgMfZZx0za8vUjnulYLN&#10;5xAROtHh9Xev8H/97//Ed9+9htYa3co6NMmNlBJX11e4vr42ZlSJNH+NuuscxUs/13BghVIa4/MZ&#10;918f8O639/j5nz/h53/+hI/v30Nhxs3raxyOElISSPYQgjD0nQGyFya7FBBSopsl5r7DNCtMU4eu&#10;6yCEwHkcMc/KuKWzBkOAkG9AZAH9pZvsXQchjSGtYRph/bsUxgRRCLOQlB01W4Elq70Mr0kAwMpM&#10;DQCZ6ZNZKQPga4ZmI+B0c3W0DHxaC6TqpYa7p1VAOKswZQuwhvHfauygfEd75wYQgKytBf+evYZR&#10;98dwohS0q7Bu0VZuZlMvhtZc1mfc1HZdeoWlpGDr8c7sTXsZZ5uNlA0mrf+z2MQwJ+dULtjLjZDa&#10;8ZdYUFu+MXueId/0qgRqXAqGter+ls6pJWnMgQilZkO2KQinY7/s5bFRbUshI2w8lkK6BrIF8Y0s&#10;HFufFAvSoTyFAfhyOQgmbNbpPnLmcZS7br6oP7gBCM6xxS+YBkryttRHp/aMLsWflPKipl4Z5KaN&#10;vJV3GUtvPRv7AFFKik+iUkM0d3ZUQ3Oj/JLC1yTLgzc+q7J3ct4emSt70SX12VYTqL128vLeZPKU&#10;Gs68DNj7MpBxKU1UO5faHl+KgVvHFk8Rs2fcvS/PyO0ve3Wrk729Ye9fRv+X3Hdh3y+AUAwgEaUy&#10;U9RoBriV69WA6z+CKFDCJGoSQPs9O7Yb9LVnbU8OnCMYtjYiSo3WFjmPS0HKmlRV8foWx2syFQG3&#10;N2XywDMCQkGNSV6MFN7v+AoELbhTUt/sWFsxAN8iQ9OKWbWsg1y+2EK2vQT3K31m7v7m4osf11Ym&#10;Ne3DO1smOgKyW2K+y1kinw/aLznz8t9FGYLZGdEqpY0cjl3/mrF6UWqt7JcP3PskSAr27ewExeon&#10;GMq3hns1Z+u+eLK3aR1wRMi176vZsflDd6iwgeD3EEoeFC3NUB/J25NDtdahe/fPi5j3W0G5tPnU&#10;NNn3FrG1wNOqvdfSJSyN5ZeCSIsG2B7gPrn+JVCK2u5F+iCl31vMag+HATc317i+OeL59AytlIFM&#10;WazgtGbGNM8YLYA/jubv86zcCI/WAYCYXHvy9MajXYooDBREceAtLXaNgGUeVQEEZM03/M9cxuWW&#10;op4potplGEMusbCbNEXO0+s3Oe3oM4OtvE3IKnXmjSDDoD5eHfCXf/szvvv+jWmqiGh0BwAJga7v&#10;TFNm6UoGhji1zdlZpJKv7WunEJQds1Kzwvn5hLvPX/Hu19/wrx9/wi8//oTP73/HPJ9xuD1g6I4Y&#10;eoboBITsQSRWIGahbBMRetFh6KQxglWMaVYYptkA5QRoPlvzQoZTweFqMrOwBdy99pWJTYOq6+TK&#10;/B/6HkM/4DAMEEJA6dl0sGdl5aHMmu67HgDWMTTF2g5WEAQkmAhaAfM84eHxOVBlu746ou8EfF3F&#10;mgYk2+ZDqcjImd2Fa2FbCqzFuJAzyfCegpJBm/G9xuLYYiZvxleOB27RvDfs+dyqtjjWJR9MMmwV&#10;R1kDptL6J8oC+Hv00V8GAnGSyNUys1TOoGXcsATslK9dCxOphZneAkLWGw5ta6/UHNqjpVhje1z6&#10;HnUgyDPJjvOLityO+5w0zzKAkoSQYmXxC2Ea0rOVJqMcuEqRaVzgNeEJ8S35ItNqQuWDg0tDYGlE&#10;aG9U1t9TiMyeGy/MbA+vgBC2eC9tNTrSfcTJ6QghrMantQbeYdzo1ma03xBXi+k6ySWFJErj+i/V&#10;a96oD6vAOjfVIF4TiGIAP1/2MSrGjBeC7i1TP63X7mJ5B8SeJV47j1rOhYvNIv/ZvIS51iYV1bZq&#10;nFFrqsfvn2trnbslw1eTViky7AvnnnqsGSKNXPWoec0n4ka0q72iCdAL8swSgLsXMKYGv429gH6r&#10;fM2lOeFLJIK3pIVy79sq5dMq4bN1H5qJN5U9aIskeYlp6F5fxRoQXYotYS5OWXyqBRBvnZSty+zt&#10;N/K+5BpvmdNWm0qUEi/2Nq9KxJ9WAH/Fmmg/eWzfM+3wn1Bj3kMnAqa9m4JaSJPr77Ane6OcnM7y&#10;/VlpqFm591iMaXVkIFtY8z7xhZJcySOmcogRuL+n+9uyn/hNiOy95HpTy1wHnTSPQ4lEqjY4l+Mp&#10;1Yi+H0XsZZUjRJWe661JtFbvnN3g/V7gPVdU1IrI+ObkEpY9ncPa+Hit0x4HxdjIoFbktzQ99jQi&#10;soxKhDqr8HDgPRus/64he0ug68yo++3tLf7ylz/hPI04HjvM4wTYQnCeGUoRgAEgYJpnnMcR4zhi&#10;PE+Y5wlaH9YRn8BfJk4uBaVojNf9XGKdKTipGFx8tsvCpKEcDd8g5f7zGN1HyhRXcJbZARCAwOCS&#10;PWAY0XAPRaZ6sTnKOiLthchVB5U1tDYSLRoEKST6oUPfd1H9nzIStO2+xiPFlO0s+yyGyAiNsG4S&#10;ataYRoXnp2d8+fQFv/38C37629/x9p//xNd376DHJxyuOxxIYpAKndCQXYdhOIBIWhYCr5uRlBKd&#10;/ZKyh2Zg1ozzNAOCzCjYar4yA+wZGgUAMwJjodSkzJkFaqXAnQAJoOskDoMB7Y+HA46HA2TXYdYz&#10;SAizGY7ueLW276EVZjWbBtasMM/aejIQIAQ0CGpWeHh8Nk0xKSAFQdDBTGx4BtT+s7oyNDI/C0dJ&#10;7TNMHBjCbiVkW03GBPQmp2V/yWjx0goibIMBrfEwOf5aMpc8i9sF/B4TseZiJRlLbJNZC/ZGLz76&#10;MZIjtCSIn9hmxrTu/duv8SegOJ8gkw/WcmNuwVlD2737Hr9Am/picLCBZbIHRG0tMrc+6xJGXSkf&#10;8pNytkk5LCCUK9p8QKhkLiaEmchaJ6SE06g3PiuTk85hGcRMjtTE3Ci0M7cPYpLfXIfzQIHXAIiZ&#10;PeS6cC6+sJuU4koc4IqfRW6KKH0WqFr4mNxLuRwMPptKVFnxoY8MB9qi/nPd2gjaw/4MSRWcxLHc&#10;87JXHmMvoF/tIKYQKaIROC//5Y33qX92KxmpNpm8tc9dEodq0jaxTFUboL4PPGp93yaJwGZAz1UI&#10;ObNEKnveV8GuUkxuka6LmY1xrpgHeMkBOD7D0StXAjkd+GGOs3XTXkZsrS6vXZ+W3K3l3y1r+5Ln&#10;oYWIUQNkL/EL2Mql98TL1ubCnumESyRsWhs0saRoTl5yOadFRWBTt77pm/A8zLw8B1aGb524TXOg&#10;rcZMCnJTQjrMSlZ5YLgz0G1vgG81hnOeZC3Nq5pe+tZkd0veWjrmVulILsTKPWu/RFAhP090CVlY&#10;u9n/GDlilUjmrKx531OSGdoa02rtwH2lFOZJeQ0Aw7x3jHuH6dTvOZImrcMmKJgoD7CkSDqnJOdV&#10;9EaNJlbj6S+s3lOl2ra2x3N2Orq42VN9si8XO1vq5dz+98eB9wmy6f7EzJ9LRglKoHqpc5JNYPzg&#10;4ndFluC6szNcjuGUAYajoMahm7hrvGUeGE7EXiIw2a9IQ436lkS+fL5Lk0Va3JFxfS3x13/7Mw7H&#10;AX/98/eYxrPt/mmMk8LppHEeNdQMKFYYx/P6ZRhxKgAfhad/648zr1rcazcNK8gKdlpaxGGi7AJI&#10;2v0y5+EY+1rrdVRphdk5drQP2bFrELbHxlrDH152PD4KCjPOGeZY3Z5Uz9+7v8t55oxt/WUQJdru&#10;Wi4sOAp+zxnCehsTqDISzV6Dg4xM/1Kwa9PFnc4Kz4/P+PThM37+50/4x3//D97+/e+4f/c7eHzC&#10;YQD6qxscJOMgCUMn0A0d+v6Irj+AAZzOJzw+TlB245BCQEjCMPQgKaEY6OYZJMiMfjGgNEHpM5Ti&#10;dQNL2y2lRC9kg4GwmrQAZGR7uh5936MfBvRDjwEHSNmtbzuNZi2dx3E1cFbzjHFUdupEgSAgO2mb&#10;UnY6ZZrx/HzC3f29lQsCjseDAbaWzrt2oBIJN/mRN3fwqysO1mK0x24C4bXNw38eAsDYYwcUB7SD&#10;PZVfDKgmiRt78loNSAwTkoZaS2G1l7FeK1iCaE55fe6cMSKK0zHhhIUDIJE17GoBu2tswPZpOEoa&#10;hMVghhZTvlQOq5RabK2lhX28dS32yArtBfJbZSr8Z9NnqbQwx1rNgdtYN9gsMpfvSSEwByap5FvE&#10;Z89pPVd2v7PK5WgJ2RkJta7rIKR0pl3zjGmeoJRC1/femJ3boTmS4wv9OUKz+DXhXvZhcvJw7FOV&#10;4LORorIzwxeIC10/N0Xy93yMTuUTy/dtuT5OH3UB7x2wbN6vqN6JnMShv4e6KRtqXu9Z8JTJy7kM&#10;mwp+YbixdpfckTYiZBFQa2pFFoAIoiqy45hbtOmCx9VLWbUfL2i2twPeuXrhkkm3lxzPVgNibxy6&#10;5LNrwGD5XEusO8bWx+4xI22Rrisei9cspCge+dNJCxAklvjvMT/T6xJ6ZMWfv6eZ3LpGazhArVlQ&#10;A0dapfByecNWPth6H/dgEVsAUc4r4VIAvQZEtjQr4uMrT9ztk0IuvTbBUqgExFGEpZTlJ4P9ztsM&#10;1sa/D9r74L39O/Eyh79/7eVlg9x/FiIaCsp2HCTKXJT6Y89N0EFYKUM+IRF5cSRpGFLs3+LXXiFW&#10;suZlu6Q5908KB+b2SGvkeE2U/C7zewNVwd0EuI/+aI/wEuD7HgtfWdPZxVh2wca0hvu5MvdGayOf&#10;szQAlP37qgqBxUOKg8nM7PMdAPOevj05X700VuTBe5Eh85TrDYqeK5fVCavIsEg8+0z+XHZXUn+s&#10;x/6SZCRlmxLJ2uSU9FgC7/fkPLvAez+7dGxkg4iEYERaVddMq1o0Fbc65tl/swumhNRei1HfEKqA&#10;TDDfwikOwVERhgwzdLnJvhRrImjpjpZAm/l8y+aXLpJl0Zki2zy85jV9L/BKXuPq2ONtB/izAAAg&#10;AElEQVT7726d7viscDornE4znp5HPDw8g1njPJ0wjidM4zP0fAZwDRLCFLfsFcfCSoYscZIsBLcw&#10;QBZT3IUV4gH5KRKD1eBVkycYYkGDVe/dBkRjzMR2FQsHKixFY2yMao8JzNCEVUfMEeh9ONMGWv+m&#10;+kA6uf2zCgwym+NONjwHTJjOqtcEYo42S0oAQWfmQd4UAXtb9hpt3GHbRak0g7SGGmdMpwmPD0/4&#10;9OEz/vXjT/jbf/0Xfv6f/8bju99A50f0kkHUg1SPjoCh63AYBvSHI/rjEUN/gGJgZgVxEmClYIYv&#10;GFIIDMOAbhigAchpBkhAQ0CzgNaEWQGn82hZhR6AQiHfggiASBOJ5RKYtS7MjWEjB0UkQMKY0nZ9&#10;j64zEw6Loe0zPeM8jobxqRSUNjJR49lIRk2TAoHQ6R5d39kNzmwq4zTh4fHJk0wWOBwGCCnAWtnr&#10;bu63IKzMSjfKh+wUiS/uFGz6FOZrWxrbxQTb74L7cYN9QM4+w20+bruSfyA8vWC/4XxjIzYm95O1&#10;GrujxjqsFRF1BlABiwkYQvm47rw/PKBg+YnrsXmAYHl/20qEW0bFl2IhnGhpB1XC96ViEuN+T1dM&#10;zvexFeJzLBXi30pKpkRKaDG6LY38ttzL1oZS63mUTJeKkihLcx4EEtLuZV6D22OwBAl3tCZMruBA&#10;/K7rMRwPmObJxH42I7PzPJlpLAAiYduFEO4SR4NVJDzDWvIY915jXlsAnL02BNlzNEnImrgUmp+c&#10;LwcyoyTsG29xyOrNGbqGEn5ersQcbecpqOoDE3kpYcoWQDXgvgTgFM0SPSlCWgrCKM5v9GVTU9dW&#10;kHbZP+oO37FwexPAngNymUvPc7o4YlkTvyGaW9v+JFPLVPSeeL3Po4F3x+atPXVPXfjSKYxSM6CU&#10;m5SMHMN71HY+lzDwWq5RSZCIc//2CBsLsNMChrcwULeb9C9fj1v3NccYbm6CNKzFEqDs54UtviYt&#10;DYUtA9pL2cPtYOg2IFXLh16af21NRVDAZYkbqPlKIGi4RjvU0thfYy05RMwJzTofM6b2Nb9lbukz&#10;6uF/VrIN5ye/Ii3i1BPQ30u89wfF58FrLcpIaxU/2+K42xB4AHqKCVyPwVta+exLthCqIHlgDE+c&#10;BkZqwx5bJt3iD05vFQVN08U4dSHvLcQL5XnvKQ0rfaPX5bxK5swz5llZ8N6oFSxsfaN7r7L+Lpwl&#10;DUcNBK+RsH6XyU0OBBhdKpmTwxlisD2WPPclrz3KtcUMrREt66oEj0vnYzlXX0aTytD92k9xZJPE&#10;1biIG3ukStpWgtnzZ5/mPduSzO8qVAiX8eIuSdS0JFu1zm02UWEkEhoc6aFevnnaTgrnsyEiXxk9&#10;B+RmEghOOwyRsnqxUNjSSWy4ux7Q5dcpbExGqYPSCufxjEnNOJ1HnE4TTufZGNTOIwjAeXzC8+kB&#10;59MjpvEEPc+Q/RAy0ViDlHmitDf2rZnBmqBnhp5NQT5NI2Y121Ego23L2rHfmABYo7qlMSCsya6U&#10;Hfq+RycNU48WM1JJBoglH0CzID5Zc91F74zNuNtaly+oA1PI92UkDSz2NXMRApBcIN7D62aa7qjT&#10;5DUgszFqdXr8/rrmQJpoYdr5hblert0aFD15n2haxLylXpNd1gw1KZweTnj4coeP7z7gl59+xj/+&#10;+//Dz//z33j6/S3k9ISDYMiewGMPPR1BADrZ4XA44nh9jeHqCrLrMU0K/TThcDxCKwUpBPquRz8c&#10;0Q9HdENv1gQJW9JLMAQ0k/0C1PlsjlGniY4gWnWS/WfNGHMxhCDLsu8w9D36/oCu6yFlt05tCEHo&#10;hw4HMeDQDxj6AV3XA/f3poOtCEoD06RxHidM44xZaQgSBhASfhrEmJXCOE24f3i0prcSoutwkJ1p&#10;cllde7Zrb5XC4Q0cPFhrZQYGoU2vOzemicT1PTwmruEafrKEyxhGC1BPAZBPiWP97qL2BYXyHtmg&#10;1HS2PFOfNFTiIo2RJEZr06/SiNgqhLeKLV8LnCLGw5ZfQg3Az7FVODI4zyVkPgC8Vwt+zzq4yDy5&#10;QQu39F4lqb6mZ7UABF2qq1trOJTM8ZxcjrSsNApTlojpiQKwBE+HWZCRzxn6HvNhgNYzlJpBAlBq&#10;xqxms0mTDKaP4ro1RlBzj1HAo/ev4VrMummjMAekoGhhDwzzn1Heig0L8UQvuZkI8kfOIb1IWXHO&#10;r4YsicKxvyhQ8U/B/LiYq5lO1x+3WGYjyqM59KBJOuyFBkHs+bTN/y92UDe7y20yYe0AeaUFkW2I&#10;5gg3rhFDyW78Eg3oS4FtFwO+Ge7cVBvukUJ5KUO/tSGSSk5tx9hNo/uGz62TBTLENN+jhEQywaxX&#10;0pQ/bc8e45cCeaAS+z3XlHiJJMWLr0sDlpA217hZTqp1YqWVDFIDx7dIL7lJvtoazO3pe6TRtnKg&#10;vQ23GlN/b6Rf1nww0U/7nv019Q7ygqTrWhsa25TT2OWNlMkEiDa3qPzuk8XJyn48MRF2Ze57GEMi&#10;FxcQFDiSEq7XI/GzmI25EQ6TPx/OygxvmZHukZUsTpzEUo5ePNWrfM1CGrVsedYWiNdQ3n8N+96k&#10;vVorC94rI1nNlgphcR8HkmekoZO9RxdlS+N2L3kYEkK0q+7Llmnulhuo6YQY7DUxjQtdbBSHMk8c&#10;pZa+dLVIGl5x7bBKWfpri/JeLyEJiBx0uMPX7ZuB97kAkIwuLQ8v5YH7mr78SzrqRVfumrN4HJga&#10;9V0pM26VP363rCmCu5gKjAhOGfZUDbdeZ2enSUxeg9gDgj3QZJomPNzf492HD/j8+SvuH57wfBox&#10;TUaHHQBurq7wfOrxcH+H+7s7PD484vbVawwwrGmlrHSLUa+xDtgmOE3TjHmaMY0K03nGeB7x/PyE&#10;x8cHPD8/YxxHw66bZ+hZGQB/KWCEkTsRkqw2rkTf9zgMBwMYH48YDkfDnu46DL1E35nfk9IY88q+&#10;h5TSAv+AWIEhXsdeaDF4Y7FuVWtyzqEFXsjzQ6QX5oU4yxYjjnuz6X00pnwUgFagODkrmcWEzuGu&#10;i8ieTI9tLKzdTKsJr0zTZJ4Unh5O+PTuE377+S1+/vFH/Ovvf8Onn3/C+eM7iPMjeqHR9wShJDAx&#10;9DwDSqOTEsfhiOvrGxyubyBkh/M4Ydamy2FAGEInjVmsEIPVxWcICQyDAKgDSJovCLuBKZzU2TQq&#10;7ITFcm2MVrIxOlyuHyw43nUdhBAY+gHHo9G3H4Yeh8OAQ9+h6+QKoBEZGZ+rwxGHw4Cu66wJjMKs&#10;GTSbTvY8K4zjBK0ZspMQmkyTil0UYJiOuQHwH9B1HYbDgK67WU0Z180IbRqAO6JktuPeHPYpY4tb&#10;iWNbRdFel/UEp+C2BiwX3CLjMbbWonBrSqF2vnsNo76FVMvWtMXe1y3HaBLHFkD4MsMyZ4i3c63u&#10;MLvbMkIr5SetZpB71/0e88h4lHnr2FsZXrUmwWbhsupyMkDCa0L4/i3ksqK4YLPJbqgV7zXmbVzv&#10;ug5912EZ/9XzDDWZfaqT0rFibBGyMOTdOTvGEjRDg612s7CmtUh9dCiNh26araBolrtuDWvfB/5y&#10;+d0WQB5mEwSQWK6Au87eV2kdXZ6bUwIwx8oxe+U0a+ubKh2EelPxwv0j+97UhpJgfzzLH0+k7czb&#10;Ei3f8Kg24zrRRvVyYRN0CyzcC+7taVyU9uy2WFpg5L3wntUYyDVWn1+Tl6QS/Ju5epmgXTrvErC+&#10;pVHUajRcA8vbn2s0edXUQPAWL5At/47WHKHlGWgF4HPmnzlSQO3z9hiutjQ1XooV5VHr9rVbIqPu&#10;2T9qrPK9cahEXMn715Sv90uMWWuSMiufocDCru3HreB4CM5608lFSyEqNK62642cPntLHeGzNn3R&#10;jgW3UcqREJlhDWYXiRxnQLv4BGpetO3hvqc0tLITqdoSHz3w3hyrSLzIamtwq5kXvj6RDlkxh1Ld&#10;vOfZSe53xiO15tERm++u72G9W4Jm9jpVEwWLVWu/sKtH78HR7710T7wIvA9kX7gW+G07U6QPeDyq&#10;XjOlrZ1kqRucmE5E7JyEdbVD19ZfFKsRSWY4hzkzjkCeLtoWywc5pXuEsh/+b1J5s2wBCtx/3Xs6&#10;IFiv3b9xmvBw/4B3797j6/0jlAJA0rDchUAngIeHHp8/f8b79zd489336IcrHK8mMElMs3W9tppd&#10;06RwHkecnk94eHjC4/0jHh+e8PTwhOcnA9w/Pj3i9PyMcZqMhv48QyvLvrfXRwhhmHmSDLteCnSy&#10;wzAMOBwOOB6vcDgeMRwG9H23Mq2HocfV8Yib21vc3Nzi+voKx+MBh0OPofdB/s6Asb6G/vJgC481&#10;uhh/IDLKWNhIi7N4Reu5pqG1NHZ88H6LabSOsXnSOr6Q1PJeIpCDgtVPMwYoetKYzmc83j/iw2/v&#10;8ePffsQ///tv+P2nf+Dh97cQz3e4mk8QfEYHoKcOBIJmDagZWs0gBvpOGiPYqyt0wwH9qMCQAAjT&#10;NJr7KSQgBjB1YJIgAfRCQnYMITWE7CFkByKxmrmoecKoNciajzgMaNnAeAV+AAMo9b3RtT/0A66v&#10;r3B9fTQA/qEzhrlikVwy58EAZCdxJa9AtnEwThPGeQaNE5gJWhkAXy9SRMRgVuuGKaU0BklszHdP&#10;pzO+3t/jcDTa+lfHwRyjoFUKprnTn/d4c7GAEego59ZOa0G0J6mON9Uc+N+a8MdajK0MqOQ8sc+U&#10;s3a+rdNjl17bLUB8jwFkkFQ0mJBt6d4bPe1v12jINzJ4cx3V8oWWqYOtddeq7xpLJ2zpubauhxLj&#10;p3VNXaKvWzRA28rLFhkc1gZo96b5Yt2GmLDCOT14IJJ/8f7nreFpmjBPE1gzRGfAatNgMg1R1uQB&#10;vAuTnQOG7CIRE15vN83n50lMlAXm4Zt6M1mTbzSxg3OF5CotWHxWKckbHGhKtrlhJX18jX7LMorj&#10;weXPCWXi0suBu7gYKoK2UdeiWkwHfimI6FXb+8k2qH05MFwChVvML0Ow8A+G7smfAoH3LNHu5kgr&#10;ENli7NjCrN/zs9J71aTN0ueINpoYaU24T4qhHYzLvZ9YJpcFJTJOcXOMMnFv7yTDtzC1fkmT45Lm&#10;zh5Accsgtsbg3TsBs4etXstf957PpXnyt8oNX7JeYvWFYG6p8b2W/XhperVMbWzv9/umRXMA5iXX&#10;PKdrvzc+53LtvG46BTlC0mjg/cee6TMmcXf9ParXnc3nsVHfpoC4hwMBicTL8u+ljnD69gpKKwPs&#10;WyB8wb/YKg4ozVCzJc0sAP5qZqsjA1lcfF1ba6s9/mitkyclrLeKfW0cU4qvYSV7m/1QBGokwfT3&#10;olwReR0k+Cvy8k2lia4/1rB2i+ngnHCsfnTYmSuZE9TGvvcE8yDJpVjTyxvXwTL+QM1dxzy7P2SI&#10;gcLP2r6oTubV1+xmr7ggimEnSj/vQh252nVcjU5XwzMTKE7nEefzCJIdpOhAZPRgn59PpnNog5Bm&#10;wpcvDxgOV1AscB5nnMfJgJ7ThHEccTqd8fT4jMf7Rzw8POLx/gnPj084P59wOj1hHE82gNmxIbaB&#10;SxvxGLGM05ORGFnvORGkFKt0Tj8Y4L6TErKT6DqJw2HA1dUVXt3e4vb2Frc3NwbIvTri9uYar26u&#10;8er2Btc3NzheuQZA11swv5MeiG4NRpdHNTG99RP1jMGxD+RTDbLzpiJ4y4jSrvdVQyoaS19Ap0jO&#10;hLW2ruWM+Tzh/PiEuy9f8O7X3/Dz3/+BH//rv/HuH//A+fM7dPMjDkKjFzOEYGPEKuAMbucJ0/mE&#10;6XyCmmcQCH3X43C8gpDarInzCOslDCE7SDlA9gOkFBASq96wkBokJbB2k023ep5maPVkteI8TUKt&#10;V0aklHItVLp1MmPA1fGI29trvH79Cjc3RxyOAzppisTZGiEuZrMEwiCtzM5g1kGoo26un5pngIXV&#10;uReW6b8ATqbRxKwxzwqPj0/43Hfohx6CXuPQd5nyN2Xfh6NgYa2cFPoZmYaa3Ma3NufMdiUjSQaH&#10;N9XBCkIo69C6PwTARgaiubRZUWuAbAG+Wxripam1PcVLTc++5T6nrAsglLGhTWkWon1rKgVkcqBY&#10;voGxx+xqT6OlpodbYqfFfxYty1bQo16g0OY6b3meawaIubytdl040ARfAPsM4SOiYCcMsmUKkBbj&#10;Ul8KkU2Boo3x1jzNRsNTMcZxhFYKZOV1TBpi/y0okC80jVWbp9jPMNggrVJQHmoFv20QmMXBTQkE&#10;muQNTZOtqRutOQPMb8kx+CJmbDdinQViFgB2SzN5X07ZXvw3saZrzNkIuOcNQJc8U0G/McOMrInf&#10;JQ3XHHNv/16a8yXgCjDA2cu1h80Z+pfk3Q+zvolRf60JFKBy4ykBeggJ6aAGLLY2X1vA5b1GkjkJ&#10;gHjfTZ/99DrH0ze1w681c1pA5BhkWLxFFhIMYEEhW3dhR518qcRJi0TdFplvz73bMgyumTiXvOS4&#10;JNXbAJDvnYjLxc+W56CVAJC7rnuY9JfsI3tMbVuB76KsUKHZmW/M+6/lixsbW7nfJXlrS863ZcwZ&#10;+N+UfBazx18GKkNwnovPmT952XJvi+dHjnlPuT1lzdfo4vWzt8mz+il6ddTChvdBfPLIL0opzMqw&#10;7pVe8Ay2DHxDgFXamNNq5ciWrKwENTg7KdUyKdMClPtNh1WnvzLtsQXc5zBhv2Hva+PXvFRaAf36&#10;XkDJ+l4mzXMTL77sa+pTFOZUNSLGXixil2zOqg+0M+DERgIlLfxLA9bWg5UTr9GWPf8S7bHgVlP6&#10;fQfKV7p3fqHoB7lAq5qap3G3DPLK1zoES9ZAouzIDQPOZJYgSBrAmghqnjFOyoDz5xGPT0/49Pkr&#10;Xr/6CUL2UAo4nSecTqMB/8czxnHCNE6YxhHjOGMeTdeQmEHQ0NoYki4XdzH+hGCQtA+KAKQE5Bq0&#10;4QBrZmg+4/l0xtOztXtf9OsXPXMhcOh6HPseh6HHcTCA/utXt/juuzd4890bvHrz2rDzX93i9tUt&#10;bm6vcby5xuHqgOFwQH8wzGkjxSLXrp3TMYuAC+ZM4werUdtK16uu7biIzWy0MWpCsWgPOd0vG5iW&#10;zu08zTg9j3j4arTtf3/7C97++CN++9vf8PXnn6DuPuGgT+hJoWeGFBpSEEgSWFj2ODG0mnB+esT9&#10;3Rccv77BcHOL4foG/eHKjnhpA5aQnd4YBqM93/cGvBcm6M1qBpGRp9Ed43g4Qt0A86QwjcYT4fk8&#10;OsDDThoIwcbILsM8FlKi6zocjwfc3F7h1asbXF0Z+Rwiwnmc8PjwiNP5jPPZ6NmP0hgjPj8/YZpG&#10;a/6inSG1ZTQuklBaK/s9DUF6XR/GY4EwTjPu7h8wDAP6roO8vUEvfdZkBoDISY41gBzUWBhcqifJ&#10;SeOPE6kx4oi5xX6+RllANgXwqViMbu4LzKvNJC4w7vsWY+B7WQfZ73Pbpv8S1lU+uY8ZvLQradsC&#10;hNICmYJiyTetjSWgWnKILQ3WVnBkL+DZck0uYd3tGS8vNZkuiQUlyRxgYQ75eVHEMgHC6TVyoBUz&#10;g4RphAsIMGloDlktWhtdT2PMZcB7rRnjdLb7hGN4rYa3q/4nZ82xUp1wb+wVntZmJJG+evWwv549&#10;hv5O7Wr/GMRqWFZnF7t1Q9mBT2aRxJycgewe5l6Osd+So9fkeZg5MdALQp3vE+VrDRea0yXgKf29&#10;l5mqtoKYKLaO8U1iQlsjMAafcjll6gMQN1CbgPooJw0YboTqdSD/9QSPMUmbwGKLpuwWo/JSIG7/&#10;vh7PWC/X6NtI6jQ3ijOxwcVbBTUbEAmRv0wLceBbeAvteR62PA+2wO9SXlC6z63yKS3r7NJrVJPA&#10;aJm6u/QefYs6Iiex0iIftOeaVY+FtiOZqyl9jIYuej5bc9CWtZS7z5dPlfixiMM9IHGxT78f53pZ&#10;gkvoFFi41qEsdU5OqipJleSbHKwpRN5+ewkvtXsQn0oA3nM06QlYEF4HRDvYnHJVqVDmdxCA5Qqz&#10;XsB9w5dlbSCDUMqxTXS3RsapAeVOiif/+tiMtgW49yda/PfJGdtuxbOt+q80zdcaa0rT3gnmatdl&#10;Tlbt0mbkLvA+0ABFZGzjS+HEQHZ08f2Oyh8xIreHTdiyiFuAK7xwM95MhCpd0NaNsa5VlSv6eJVH&#10;WNrTxtRILFAzNDOEdX3Wlin3dD7jNJ1xd3+HvushSIA1Qc2MSZmgsxpzaDe7LCWhk2bUXorlM9Ta&#10;LFCLJI3VpjIsaqN9a6ROYIFR1xVXbABipTRYGX0w49RtGwWaATUZ6ZUnjUkpPDLjru/x4XDAcDyg&#10;OxxwuL7GzetXePP9d3j1/Wu8evMGt29e4ebNK9y+foXb21tcXV/jcDhiOB7Q9z2E1d71GwqxZ17C&#10;lMq40+fvJydE/UATfNHsipj2vo7u4olrxq2s0ck04nw64/nhCV8/fcG7t7/il3/+hN9+/BFffvkJ&#10;05cPoOc7HPQZHWkIMASzYe+v40VwQJueMZ4f8XD3GeL9Edz3EP0AkMSsjHSM1gwhOnT9gOEw2OkG&#10;acxchYktPBqW/bIGhexwGA64uX2FcdaYlIb6eo/TeQxiEcUaZ+zFI6Vth1pgMSwmISC7DlJ2INFh&#10;njWmSWNUCudpxJN6xjie8PT8hPM0QrNa3eCNbI+Lba7brgGeV71n2MaRMWxmPJ/O+PL1K46HHseh&#10;x3B1tIRJJ1/1cjZfWyJZa6iW2E0tY8XOy6Mybg3PyX6joXvxvkEecIiXywO1AMAtAP7+8ec6Wyy3&#10;l710jDk1Uayfmy97k66l+DUpgz8H4C9mSi3eDXuLx5cyxPYzneqjzi+ZgCnpH1/UmGtgKca/b4Bn&#10;OKNZQRnckpNkcV0LwjYBNIE1Qy/sFrt4tDaan8s+z2x8c9Q8u93H82FCJMHkJAF14PkjhNW+9JpL&#10;5DW7fWA/LDiwdiEJ4Yh2bWqjXhgAi+RNDmRPQUp3LZci1ZcXAlGhkZ0vtrfu+37dXkr0hV2uFt0z&#10;jyXvVG3yBt+8GStL3zONkW9ZguR7Wq37FVWbOnuke8r3j5Bq85cKUkpAldzewwX5KP+/YWMm1cFN&#10;4oz/Vr6cC++rcUr6z60N5z3TKJew/svX35uc5TozuCbhsycxYsv2lFIGMkVB7Y52D52taa9L9svS&#10;+W9J/O3Jx7akYlomD1ql9l4iS9Pyur2mwLU1/JJcp3isRJ7U3Fq0uX17Y2+5NAd0hs07fMWWmn01&#10;rUcCNF9aR2yxcWvv09KczE2RxN5SXuswhu6TncDHHnhBpyj0+WudfEkmdzPXc0sdI5l2gZ2ozK0X&#10;v5Gw8fztkQCLyVWadRa8X9KelRUPtlK7cJ5RzCuzfrbYzBJ/zdTpjFnPmK1KgtZkm0nCEuRK16iw&#10;iRZiYQt7PvRB08HPchLpufuWaxDEzP4Sbll73/pEOBXXYe6YY8w69/vJ95a6gJxE9d766puA90my&#10;4Yv2B+N3vm76dgBNQAYhiknCJUX1S5sAmxvEUmTQH8PgeenvNwFr2Q1gAR8Nk1zKbmWXM8MA4nZB&#10;yk6ik/3a9pOS0fcSQ9cZRvbinM0CijsobQw/9aTA2ppoWAke2IaAEN1azGsNKNZQrKDBgJU/GYYB&#10;h2HAYegxdAJSOuBUW71+zQw9a8yzxjwbCZTzOGEeJ9CsMAA4gCHVDD7P4PMJ9PwMjBLzvcAE4FlI&#10;3B+O+HR9RHd1heH6Cofbaxxf3eLVd9/hux++x3fffYfX370xwP6rV7i6uUZ/OKAbeoius6a6RuJn&#10;dbzwaiJhQQbf/C5hVCQmf1Ga4xVe5He6CStQwXaKgu0olpoV5nHC6fkZ93d3+PzxEz78/h7vf36L&#10;3//1L9z9+hbnT++A568Y+AQhRsMih3lPX1KdFp01rcAEaJ4xT2eMz094+PoZ6A8Yrm7RDUdoCEzT&#10;BCE6CNkb1v3Qox+ML4GUJjTN07xel3V0CYCQEsPxgNtXr6wk04xpVmbEbN3oAOMBuxiQWKBem/W7&#10;mMw+nc6AME2daZ7R94NhPEJAygFCzGA94TyOmKbJsPqlAAmyxjHKfmkv0bDJHjMUq2C0XFrJJYAw&#10;zzMeHx/x9f/n7U2XHMeRpVEPgKSkVC7VVb3MzDmf3fd/rXvtnOm9lkxtJIC4P7AQIEEQVNZ8bVZW&#10;XblIFAkgIjw83L92eHw44LjfQ0oBY1e+3YMR23imx0exXFem2M8UONOgFnegtzAOkkKkkBbMAIGS&#10;Bn30/ZyEUI7RWq/pHUH334llNDXyqga8OJMYT6R9igUa111jaRy7lmGSB+nmF5IDADMkv7GBGH6e&#10;ZsDKvLjwXx8ToYXBk8oGyFr8q5M3qc03auQA7skd1mSXtjYGSsXlap4VxnQR5Gosi0akz5pTSZjY&#10;NNE+WxHONmMMhBZzrwbP0AG7SScFpXQUhzgCsacNI3+5JrDbwSbL2o1NHYUQMDQvjqbAIyFl/68z&#10;PykP1EV+OlMQYX6uZTxF/Pkaje+OhTpPJgWo3PDD6OdEORCmmJ+OrVuakN05btrm7k30fnSHbMfK&#10;rozu+f2knzzInbumUuE8NymuiT214+9zluX03CxG8FmDogxkIzOJnEb6tfNpGhxzUg50zzOigNoF&#10;0JBwp8TaBGji+Bo2Errmz6sOaEnPD94s6RD2vZebxJRxOZ5D3jtq88TjQrNnLZ68R/rm3nxuLZda&#10;MumsBbG3gFD/qRzie4H+uSbK0uec3aNg/DhKjyZwMTFGovR6U612inIOrs0ne7NgftBHpWT/U5TK&#10;xA3omQl0kK2gbB7PSLR151IzRNlJxlwjsrhvJqf9lCHMsS5gptGe5vAIU1TTaaHZGogkEYM8Kgq+&#10;ZFzWkU8mIKeTk8mEMLIqBDWxsnaSJT6zvRa9N5jFRHY0lh9lp3oQK5MYYz32tGEnF23Jp8ax7+HY&#10;+l5OWnvWPYRXK47k6fITdCVm+pKfwlL8yIHwNc2+5Xo2kux2cm1jjThvK9Ekf/uhXYgAACAASURB&#10;VJw2s0vneOnrpQm+6vMzkm+aktlKjdLvzrzP3udId5lj46dk4ia90JzJRxIA7iiMawJ5rhu5lc2+&#10;xVim1rCuNqmoSRDuGSkrFRMkCMTCqtVICSlbNLJxuuPO6VowWiHQSOHMayV2uwYP+w67fYu2EWiE&#10;vdPKWPb9bVC43Qbcrj1ulwFGGwhJkMJK8QhBkH7zuS6qMhpCa2g2ICHQdi32+x0Ohx2ODwc8OtNR&#10;21xwoD2sVr5SGtfLDa9vZ7y9njFoA5LaMsfhjW8ZxBJgiVZpdGTQwBszDsDlBnN9xdWB+Wgk0LZo&#10;j0ccXp7x+PKCx5cXPH34YP+8vODJy+48PWH3sLcyO12HpmkhpZwlxUQCJEWUBKSALSgG5Tli2Kdd&#10;b8Cb6qVFKrOG8XrxymDoe9wuV5y+veLvP/7Eb//zP/jtf/8Xf/37V3z99Vec//gdOH9Fyze0NKCR&#10;xt4neFaOO2DJ6rARYCccGDAgsDYwSkMPA4brBZe3V5xeX/H08gEkOxg26Bpp2e6u+dK0Et2ug2w6&#10;e42DgTHknNUtUGNgpzBABNFIK12020FerpDagA1cA8FXHiJMa3jjYWMMhkHjdLmBpcB16LG/Ndif&#10;r07GprMMfBLOaNblXkKi3e1gBEFcr1YTXykMwwCtFIzhsQFpGCQojBtro6G0TUyFIJBTghpuA97e&#10;TjifLhieXyBlGwFZVirKBmheDUBjfkJJQkpE2fp8aQx6kxYgUQm7yF3cpBk1gkpiRHQmUk+0ybHd&#10;F/vzErhOW3RtnHUOUpcTZr8eEOXw3pg4+JskuWcqUTNPXOoLr3hCbos5Vd58bwo2odDUmINT899b&#10;MtCNtbuzOGFyf8bXvi8GriV7tV/fIiFUW+hvWZe162IrK6/6c0zXLY25liAKw3aJidjEKNFP37EB&#10;BBkQqaToMM4Dh0DW5NwYG2u0ttqgJHyEQI7ZyqMhjW1mG+GKLmPjb9imUYOJeNS2JBH2o6Bxkidu&#10;vMcSiHk2cyIUlshBjUBgBvzkqfvRZKQvLqbi849psmMoK39ZbHT5Bo2ftqWoRUD5bJpjrc1pjrLA&#10;WqwxUl8Dsuo1auvri2WAKDcVxVGzedooKO1d3/TJ3UdkvUuWGgj+fVPjte9g9Lh6w4rdiWrN8eLX&#10;KprXPJOBSPdLsq9oZsWTZzAilYGYvubSDVi837OpoBi4o4X9lDZgaJJDre2jmQQj25xe+FyXHCM0&#10;MO7dxKiUq8BM7b6rzS1LEiNbpY+4oLldc005gKj67KzIBbZMCdRiBTXXu3Tft96fmmvKAtqTUZ0w&#10;HeckbqkA2ufqmO3XOJdVTuhvHLKB8TriszRyVAyYmBll9ojnmNn8GBvfWWDc/hx7gmXiDAV27/rn&#10;FZOEPCU1jFnFIrkpSc/JqQnQan2USdwjcsFY/0zPxdRLKDpzIwJCaMLS3Ih4xEsytw/bp5LXSFpB&#10;robh1CVMEvs9Ec+DzZ5lb41nnbejez0vmWO09Zo0QffeM/MpyOX49zDQiAlqnIkdNaz6pTOmVk9+&#10;SWqnVHPHua2/f+OYAo2S0oEcHjVAFrxmavzjSp4mNcSt6etO5Sink7+le7F1em4zeB93uaxufLQ5&#10;VwyTYuD+HpPYtSBZW7jTCnuqNpDfYxS7xY15zSSndA+o0oy3dI+E024XnknnTGAFCffsI/BYELqu&#10;xX63s4avTw84HnfY7xvsOgkpJQwImoF+0Lheb/j65Q1//vEZr1/e3Ji9ZfmDrJZ+KEalDTwGAGkH&#10;7jtzpaZp0LQNul2Hw8MBQkjLqjbKGZcyhLCsPFtoGzAZV3+7ITgBsBGAFoAQMDRYUNqLqpBLcMOh&#10;IgAWYEXQl284f/kd56bFH90e7cMjdo9PeHh+xuPHH/Dh0yc8//ABx+dHq53/+IzHx0fsDwerld+6&#10;P42VjhGNZfh5FNNLF5mR0pc0nmwAphGM8OCI8RWJK7i1hlHWZ+B263E+X/Dt6zd8/fw3Pv/xJ/74&#10;3//B7//v/4cvv/4b6ttX8PUEcTujRY9WakjSEMQg4jA9QMZOVRgnD8POJM8WAgBIoAEBSkPfelze&#10;Tvjy+W88PL9g93AEUwsSwpoAtxKyEWiaBl27A8kWWg/QBm40bAw+xpu6sJNPIFjgX0oYKWzSQ+NZ&#10;FYy4nHFtEE5gxm1QUKcLxPWCpiHs2ga7tsN+t0PX7ey66wcYY/WUpRSAe4+2tSC7NZdR0FqNI+ER&#10;MBNYGK4zb4xtioV8zzBu1xte3054Op0h6IimERPGRSozME2Cc2PnOcOeWL4p14zMmxCuaM1FBuEE&#10;WkymeZI4JvVr6FJTGCucpfaVxdJ0hHLtfF4bV82By2uFXPg6on2YqPtPWBHJE+OEiDS1Kp8mAyX2&#10;UzzSuDbGuMZGIZqwHmjtnlIGv5muYxSTSZo7ni6877p+dY1s3FID6z2ySVTBVtySx+TlhfLff4/m&#10;8BYWoRBuEskYqxSWYT/RhLWbNqxsrA75IUT0CxiNvBwTSStt4zONxZKVw9POc8aPYIs8pOZB8MR/&#10;g9LJEk6ZaDFwliTp052cZdHmqhXKnAIuhmcIevHUDueWfryPEDGgOdsCnYkxLjHup6BDIsOzQoIZ&#10;lf5osZ6ozbFrCuvafTvvsWw3pMv0acYzPsvm5wq9+LJcCrBW4MVFpfdMyN8/60+xDrZtZtG9A7Ss&#10;8ULLhMDSnXTF/3RtpwzbRDIiYndO5RA4Zs8Gib/puhnjPq1ujIksVEI+wMSXjTLxMI3FS+t4kejh&#10;zl042VE/UZr4dGUag7UN7KW4ura3a/S8q4gTFfr1mzGQd5DkStNy9zLqa32PavXWl/CGoqxOBpgu&#10;3WOaonaUxs5AHl44CJfOlZJsUT7P5IhAFDXEfHzkNBdPgHvwNKGIZGsxguvFe2Mm4GH6ksl9Ip7E&#10;73nuu4gHLZ1HU+Z8UlNOgPMgDZgmU4TayWdEckPpmRrXRLmpIn/gJ3Ss0OPMN3YzA1yb99WS9Nr0&#10;LEtyxqBpj8CYHwlZ9m/PnPc4qtbGqlG417Nse0eQjcxtveS0/ZNpvviaYHLT14D7GrJ0SVanNK0Q&#10;x/OsnM3kvs1q7TDhQvkamevJzbXf26J9XzzvBSWNkyV5yntiQIN3LOwiUJQJ8ktGWUvAw1oQzBWp&#10;tcXq1GQxC/wsmlz9Z/9b6sbkPmMNu2I7yyZbZzr2hQVC2ZgwSm6ZvVYvfLff4eH4gOeXJ7x8OOJ4&#10;3OGw79C0Vh6FIaC0xvl0wZ+Hz1CDxuV8w3CzwCfrUXqEfLNHjKGHokI6GNhpjUEr9EpBkMEwDOiH&#10;ASB7ug2DRn+7YRhuMGaAIEA00hrXwtjXN4DR0gH5GtA9iBiNACSshAnB6rwzE4gliKyEkNASRl8x&#10;nF9x+/YFfbPDa9vit26H9uGA3eMjjs9PeHx5wcsPH/Hh40c8Pj/jcDxif3jA/uHB/X3Abn9At+vQ&#10;ts2YSPsswI8Zuj8UDjsTDkF2YzDGIGjZ675Hf73gdj7jfHrDt2+v+PL5C/7643f8/duv+PbH7zj9&#10;9TuGb59Btwv2rCGFAXcWsG8kLCMnKNw5+R9YhmNi2icaCNlBtB2o20HsdxBCQCuD29sJn3//E7uH&#10;Rzz9wNgfn0BEkI2VymnaBk3TQcgGxsCaxPZ9kMMxM+3U0cAFTnNeCmGTDAfgCCEhSDjJJxEYFKIR&#10;oEaChUBvAKUUcDNoxYCu7dG1F3RNg1YKtPDNIgEBcr0bRisb589gu+JWhzlNQIhgJ0r8WDI7KSgX&#10;3X33vB80Xl9P+PLlK9pG4OGwtxrMYT/Wmd0l+70wAjgNGOVJIapzrK84cxNmxUR2h0Be5jk5jO5n&#10;cC3fs61mMTUmYPn4RXWHLAqyLhGdZEtTIv5vavhzv1xbHdttHp8jBkoo3u11vXcqrQSUl0D66est&#10;Xcsa++yeJv69RcQWckBtgb+23pcAl/zvzDRRArtzLpsxFhzJBNBkGsOEOG+glLL69sZKtpmISKKU&#10;NfEiKcOembK7pzmoibQ5hbB5zGigylk4cCQ32DgbY4Q5sCGeNrGgxLJ/BXMW8s3+2zftc8DEVJ5r&#10;EchaOKHIA7uZM56S5gvHmdnyK9IEAK3c3yWN8tKer2u8LYN7a3Ig+Z/hIoz8PvCgzih23jTKa8ou&#10;AfdbdJeLqDkhO36/9XxdNAiPJvNq5G1yGtrBk4KAGunqfBN9/TqpAKpz8SzPT8ikXjB5QHOa22XX&#10;uJjKbUXSOPE5EjFs4zwiJ8lX69NQYjzWNIu3TA5uNab/vxXXp83v6dm9lUU+lYvYooe+Bnav5nuY&#10;yEZtBb0m5JaaBs4Su7fUwMrFP3hpxpjZm+hhLZxNk7ngqXwLrcS13HMpTrJM34PLav1hLZixoTyV&#10;pJlO7+VrF4px90ltsnX9UzlCbqjn8s+jQkuzsCaXWNpLJqsjIWoc5zITfMo4qeK4MeKlbywWwNCa&#10;obQlqBhtwnQpM2Ac0J/qwKeqDEnDeU7LSK7ne2GUswku1KugxCVwkE50STRHCi4cM/ATD7UJSQZW&#10;wjjXJF7COtZiyFJjeun3a6bxl8gJ98SR5r0Pbgn8niaMuZGF2oe92kBYOaxnG5C3ddS/R/F+72es&#10;LVy2dNzn10NOj5MmwGikxwWvTW8ZzAIjA5yEcH8suC8koWkldrsWh8MBh+PeSqHIDiABNSgQCZze&#10;rtjtOkhB6KMiwxfmZNxrOvYcGz/qbuVZjNNr7xuB262BEDcIIaCGAcPQh8+hBoWhH8BaQzCjEQTR&#10;tGCtAaOdbg6BlASkBAsr+QIYSCIL4JNn+TnDPDMAmiwwjAZEEq1wWvtawSiCPgPDVwHVtLjuWnzd&#10;HfD74QHd8Yjd4Wi184+POD5ZuZ3Hlxc8Pj/j6fkZD8cj9oc92l2LpnNAvrT3GQ4MDsUHc5CVYWaw&#10;BpTSznz2hNPXb/j25TNeP3/G18+f8e3z33j78gXX1y/Qp1dQf8JhuOBR9JAPBhIENgRj7Ps0EhBy&#10;lDBib1IrxrHwwDKXLdq2g2xbUNMBuz3Q7XExAtdbj/O3V/z1x19As0d7OFowQFjQv2l2kHIHrQmX&#10;yxWvr284ny/Q2mnKJ/vcNhAIDGKGBNAIgvZmiSRHsCE+uIWEbKS9xq4DtTu7ptmZwYAxgGG0wWB6&#10;dJJwaFocGom2bcFgaKOgCXZKoGvQNDIEmjAV4TrtFO6TlWYIfgcOwNeG7WQBa5zcZz4+7NF1DXay&#10;ta9rDJDRKC4lIyU38/hcyTmul87Ze4ugKWEsHZaNwJ+FLvoa+2qxOIkSuXsmuWo1zxfP1zvMxt8j&#10;aRID0Etsh/fGqi2M9DUTpHtYazlgueZ7pc/CEwB57Z5MtRVLGri1I90lRuNa/rFV77XmM073+zqz&#10;b2zUCBFprsfyb3FNbKLx8gxI7T+XVsqB9gP6foBSysYgaU3NPWiulMKgBjRtCyHsmWzMvMAVRNCu&#10;FtBaA8zoum6e9PME2or0oQPQJax8XMziL5m2Es3Biq3rPwe9L4EaS3l3XD1xXMhTOg2QHYFOroMy&#10;2unrAOjSJNPael/TX10C7WokN2qasUtFail2vNfUfGl6I9egzMXDXC22ZGC4ChBilFFBtsFVBvDX&#10;4uVaYUvhfcvgFVM+Jyo9k5oGaZwzeSBkSkyb7dGcwTqN7cUpOWIKrNHi+izfu1h3e6kpYn24pCVi&#10;RXlaWDOGE6+tLWt5zW+nNn7V1OBbcYKtueCWHKk2tubW+pamQo2sY9HHZEUPutS4rzmX88bqdXLC&#10;a6+fO9Nqz5bp3rFTfjSXni3EizUJt1r55pq1vjqBttYQzyhuLvnXrE15lmqALb4N95wB1Y3j/3DD&#10;LWemSiQcgDzq3Qe2vNYRp2PMrxhWHscST6w5bYy7eZDeBKA/v8dLk0ypBx8XZXK35Z7rzy9X++Ux&#10;BA5YnQfqA2k1XuOZWm4k7nNRsnTqX1WKUSXJnZzsewkbWCOULOVr/1HwvhRIsvryFezJ95i41Byy&#10;OVCFN3zeWima9xwKWw+8UtJbdw8pAQWTzlYwd+Kgxy6ktEC9AxQ9WORHhowxuPU3nE5v2O0lul0D&#10;0UqQbNwmtTperAEYBjEFcC8Y2XgZDorGxY3tSFqWgk3gA7N8UBbg5VFfzur1W70wMNAIgV3XWob1&#10;YKcGQALG6d1qzZDC6q9T00Bqga4h7BtCKwApCFJ6gzwNNhpEFggQJB046wBZNm6kiayYDGtguAHq&#10;DeZEuP0lMTQdRLsDdXvIwxG7xyfsHh9xeLQM/ePjE/bHI/bHBxweH9Dud2h3nZPYsX9CEeEYif2t&#10;x9APGG49rpcLTm9vePv6DacvX3D++gXX11f0p1eoyxvQX9DqAUdhsN8D7bF1B5MJ0xRKK3vtFLMS&#10;JyOH8SAbCTTSSgAJ2QCiBboD0B1hLgrmdMKNB5zernjsB4BsM8KAwCQgZAcmifP5jC+fv+D17Q1a&#10;6Zkfn2cHSSHQCIFWSmuQ3LUwRkNpAxL2mSBuCLmfbbo95G4H0e6AbgcSjV1sxsAYhcEMGHiAhAYz&#10;oSHCTjbgprENHA2QVpCNxH6/x8PhgPPpjNu1t7r8ZNLEKBmnp1Cs+UkCA4LRBtdbj7fTCW/nA46P&#10;B+x3rTXenezVrcn+1gSpZqy5VisvMW+Z6jUXRhFzAXBmWrn6ue9gAFV83rVEfsqWicfxtz6j2sZx&#10;Tvcvdw/vjavL9286ssvRiGCZJbvOmFsG7tdAty1J0JJcSOxBUOuBUAS+KgvLmiK9Zs++p1hZMx0s&#10;scRic1q7/sW4F8h66IBtcaKUsv4vyAN2xhj0w4Dr7Ybb7YZhGGCMDtdgf9fGK601lLJFjpQySM5N&#10;5Uo4EslgY6AjRhJN4hoivxDfmDXxuG/mrIl1Xsd/1+e/NeDNWHyvAwGLLKAJ3M7xubxiXLbGZFoD&#10;5nOvNWWF1RinLcc2SjTfl/ZBrXTlewv/LQ3ZPBA2rsWaKaIqELwi9nLZ2MTG9EgiiFcarmv3oo6R&#10;RsHzaXGPIDVkXLsPJaPCnIG1B8dLcZhK99qjOW6vZZ9hvL8Xc5jynlyabB/lyWLPrSgv9WaKbCZ3&#10;natAmxp99hppnNr4997//m/4yJXW+5TJW7rHNU23ezTupw2oZamZ/8y9Wcs56kHfeVN7SQ6Ugnn1&#10;XPrnXsJEkBEssJLX1l8J3Ju9f03cDdJh0b1jXlKzy66NtbrjPc+6/tkDy+z9nMvR/TXfEgAbe4d5&#10;ORyGCb5i3mx2nOC03oBBmhHeA4+DDKRSGjqA986o1ujkvWLAOrcWl9djnuBQIh/dK3e3BFDXEYI4&#10;b06wUpdbxn0ZZ14iKtaQ0HLAfTmnLJ/zs/sT/dJ/FLwvbdoS46UW9F5iNr63451L/5a6llvAk7VA&#10;uQUwy32u6Sh/KZBMN+J9hj8jwGhHa51iiyDIRkI00gG5DnC36CNYM7TSGPoeVzIgWMkVNhq78xVt&#10;u0PbdPY1ncb35XSFUQbSSZvMzT/MmICzd++2W9t43TBtizRJAoeug2wkhh5g9qC8hpYGStr7qJSB&#10;Vjc3vi4SHWYip+kvJbqmQdcwDjuJfdtg1zVo29ZKmRBb41YyIDYBlGCQO5AjRrXmoJMZH/xEVkOd&#10;zQBzuYBvX9B/aaDbHa67A77sDxC7PdqHI7rjEe3hgGa3Q+MMb5u2tQA5LHtQ9T362w3qav9YmZxX&#10;9Oc3cH8CqRuk6vHACrJltDtCQwJd02DXSjQNADIgCWuYKoSTq/FAiYB0oD4H/TnH+veyPSDI0Fho&#10;ANHBiB0GdHjrL1D6hB6MVmmr+07CydsQQBLaALfTFX//9RmfP39G3/d23UkR1h2iUV5BQCMFdl0D&#10;s99ZBr4g3AYF+1REAHDISelANmDRQFMDFh0gdzCyxWAAxRpWCsguwMYFWWEAqQ1IM9pGBO8GIoHD&#10;4YCnpye8vZ3x+u2MYVCQ2jZAGmH18Y2bIAkM8NgdXViXeKNh5aQc+/7l+REPh914zwOgJKqL6zVZ&#10;rVLnd8soMQNZsHXODqlnNdwDcsxiDJWvvzaulO5VLRmEsM6kWtTNr5xYyxXBMSC2Bl4VvQOyQNYc&#10;PGDOwYLbAazY8LHm+tcAgKXvzeK7By6NSdY18/oamo6t/yeL/pr8ZwvDa6kYWAKC8iyYUY+TaJzW&#10;i+VoYr1Sdmx5ZqDrvFVbCqYppXBzwH3f9wG49+9rwXunDerifcoyGpue8deClM+MxRMZjWIsvuBN&#10;yNgksjrxep9Nbyw9I45LzTwgVyWLxXVM4XsYbmvAee5sqDkfS8DTFEhdknrJGSnGDbbULHs9Ly/p&#10;tN67H9eKwtL+zTcq6yZpl86ArXJaxaZG5MHGNI/vW4w/NzecvIwcrecKaw2mteJ6y/NbbiKUGi2c&#10;GF8u16pzeZ2RPTyXkljLDYmmU44c5EltnjqCImG/RaaQpTylpqbdYvS6tYldeu+lSZzapt5WGZ0a&#10;+a00dpqqPbuajxeAty2fKxidRufuUo6+RTN7KWaUtPaLz40ypyTl998s341/l9OJsyWfhmn+s7VJ&#10;cm8zd4kIwjV4E2EmJcN3NFG2AP01kq3bwMfcaYiZ/Op76o6c4WmuPvXNzfFvE+6pN5c1EdivI4F6&#10;BgUJSKU02CCA+CGHZhNeMxs3UEduGH+Pi7lKvjFxv7RZ6d4t5QIzKb+JbGOZpICZ9FiuKblIbiJK&#10;Jk9pYu4sYvA+Ijbn/I781PFW4sLWRtgm8D43alHSqbwn2d1aZGxJCuPkb03MYEk/fsv1bR2bzQH3&#10;SwVYbaJdm8RPXZx94PMbw7PcZCODFr1wLHmC1eUa+gGNsPBnIwjn0wVgQH67WJCSGkjHhlZK43K5&#10;4na9AYYcc84ZcoCDoSjAViomdDjJioppbU1nATRSYte1eHw4oOsaDEqCYbuWalDobwq3m4LSCqDx&#10;gBJilDDxGrZSCDSNRMsNuhY4HHZ4etjj8eGAh4cHK2PTEKRkgJXVxwcgRAPDQD8o5w5upWssOKGD&#10;lpk22t0zYQENxzqHlBBOQ11KBaYTjD6Dz9/A1w697NBTY1X3icAODDZOE42VBgyjYUASIGFwJIXH&#10;boDoCA1aO+XAtgEhhbCSQFKikQJCAOwZ41IAEBBKBRMV72sgkqkMDpr3xjnqWrkCCQ0JbQiDMjgP&#10;V3x9u+B80+h3wB7+844GskobDG8XfP36DX/99Scu5xMMG+ux0Ehr7tuIsOZ8E6cRAru2Be2NPWCl&#10;hOgHKANI2aBtWhCxlVswDGUIajC2ASMJZCQMSfQMDMxgFiCWADdo/B4cALCCNsC+lYAZcOt79H0P&#10;rd09IwGlDW63HpIEGilAbeOAK7jR5GbUHSSAJLl14FgRxqDve7y9nXA6XfB4PGK/6+x+4xEUm07J&#10;3HNOLhn8bTnT0vPUd86pmFjxHc3gKQso10HPAuycH5+fXxfNzek2Jtw5QCkAdZVTBfcUg+/VKN4C&#10;As3fPzaRjYdBY03DddZrvoCjuWHWQiI0Tn/d1/RJnttCUVPLDnwvS3ALe7lGMi+Xr8VyCjWgak3e&#10;NibMJmEk+R2Weh2MjFKtDYhMSJKnBASlnO/JMLh8iBALSviE32AcUfZP0BjfuBXRiuXIxKd8BoUx&#10;Xg/UG04kdaZmluvPdoIwMBKTsRxct9g4CWdW2vBK/71t79ewZetkpbZNhvnXjM/1qfxXDmRNIFIa&#10;J2Qo48oXs/DX8vLv1WhbI9osFW5l8/htz3LLM8gtZSqBPdFhWVr+cVG+FVBcIgvEfeNakCh97tNX&#10;o0nj+P1gFtaMHDlQYPJnMeZs2a2NpHIThpP3t3tQWlmxKZADNyUttsuclCQ2aglmWxryYWlsZIrf&#10;0yRYm8i7d4JzqZH3vaYQlvwIS+D8vdewpB9eazJZNj+NfcEwdXgtPy+aGz3HcaTUSC7VCLVqFGs/&#10;U9sAW3NDW1O+WMPQaolctdJFazlFbS6afy0kudM9uGJJmi8G7E3079ELxGEyLj/U2jjzWeuJ5/0B&#10;ldIYBm3zVaIgjxMIJWySXG4JqF+TGxwJLMs1tscZpwB+rvasyRGn3y9Nn5T08jmOzovPjQN2F/9+&#10;TFoL3pwFqSCK6o8kn0lY9yKVkIsI4DHZbNF3ZDxc0tdH2fD73eD9Vr3WUlCs0Qz6HkFqtRCNwKal&#10;JGILy6XU5Ki5rlqZClo0GMls0on25DKQggh4obTQpFHXXggL3mNqHmWsBr1WAuhaSJKQ1FpjVyZA&#10;A2ANzQpaK/T9gMvlhtvlCu3Yd8aPG1Es2UPRaJLbmGxPR8lWxqdtGxx2LY4POxyPezD2VtoGBn2v&#10;cHq7gk4X9KoHSXLAPrnP4s0vLJWbBEE0DRrRoesEjo9HPD8e8fz8hOeXJzw87NG2AkIwmBWM0QGI&#10;18aCt3ZCgKC0xqAGaK2gjbZ/aw0YY/nTTDBwTCYpLWtdttYE1eF+hgQMJIyxrH6lNQajoZSBgQsS&#10;xgDaQJJA27ZomwayaSBlC0YD1o1tNGgNGAXAHs4KBMMEpZ2HAOAaDQqaGYNSUMZKAPnP5E1FRgx/&#10;ZCAyCGwApRn9wLj2BteBce6Btx64yhbdQwPRWQkg0diGhxkUrrczzucr/v77M05vr1DDYA9mSZBt&#10;g85oa2orCZLIGscau14bKYCuCV1tQwRhgG5nJW0ECZxOZ3x7PeF6G6AlQYAhbZ8BBhafV0wBvBew&#10;DRiwhmRAsG3WaKUAM6C/XHE9nXA9X/D27Q2Xy9UaI/cKBGDXNlZqyQgYJggIkLBjLCS8Lr4zBgOB&#10;3P9rY3C93nA6nXG93NA1TZCAINaoLeVqTNy2/Hxpmmd8RcoW7oiK7VpwMBjJYTSWC2xyNs5AeRnk&#10;T9GyUiOX/DADaAGkWNPVz7HnYiaBVe5YTl5GGQzMQcFC3NkyMr1Fa/UeoH/+fsu3v8avYcowqS16&#10;a5v4JVDhPay7UkNsy2vwxn29Ri5YStxrvlYqJNOE2evdi5DsJifOhEXtp/vsz1EghxGJ+fPwxokB&#10;5JWBKcqaxyk7rWfs65kxtpOBC7kMRuNa/+/pA/AFBGFavKTofKoZXYHqNAir/AAAIABJREFUR/lZ&#10;kOfx75gxq0vv+Sj8GJuar8lr1RT2Jd3+6I4kEknTn6NC3jk9o+KGkjXTtOSC6TUu58i0eN7Ys6iG&#10;/UtZqa9SYTz+/3jebfWj8b+bXVOT+04rY+UVyMbqcoxN/zgLKtfJDdU2veuB+3K3IBeTsSAJOpoV&#10;z8E7QER6/gsxfWVvE/LNuAyPPmq65c7vtHk937NcXPs1jbdQakVNsPAZKQZTGIJF0aB+rXFwj/dE&#10;KRddBfFX4uVW9vR7wfIllnm6trYxXktg8JZG3hqwtgSw1jZ212JRjcRMcj1RmFx+29FTYnY/J8VU&#10;bkuXcs8lqcoceLmlqXrXeuRJFyMQYGhTA3Lt+r7nXlmcpihgVrnMeEooYka1PGU27+d0Oh481203&#10;hmfa957A6ImnbEZz2SCRY0xg2gdGvn9/h2cgZsr7SVHwLO7UePGUQv9aQ6BE8lvDfnOT36XmXNIk&#10;K7a/x+dnghfgsm59iXWf/N7sfBsbAx6rgcfqeOpdlZJGso08eJmq9P4kRMSNzdFN4P10rKK2IN0S&#10;OCjlcU4SIZ50KtJ0k2q730jHa5Y+TylJWfq9NWOomoAcszZHphhHd8IBQrR82I8gwIQxwePBHssp&#10;jqM1NNGstdIyBGvO2soGjWzQcw9tDATIsozDBhGQUqJpO+z3Bzw9HdF1LRppZUQIgFIK1+sN317P&#10;0IZxul7BNxMtaAfa02gExxQZW0aHm58I6LoWh12H56dHtF0DA22lXwaF14czdm8ndPs9mASGQeP8&#10;dnU+tZbFbgxDg6EFoW0bEAOiE2h3B+weHrA7HNDu9hBtB9EICAkQeZM7l3QpZRsKLnhIYyC1cqP+&#10;lnWv1GCZ8q4bC8PQsL0NZQx63bvHZAIobljAGAltRJDkUVEwsK/jNdVsg0VIAshAa2veq7WGVgpG&#10;K2hjr8EHGw/B+3Etwz7gaDtFEILRtIBAMjbkO85WAgZQWkBzA24OEIdHtIc92sMBD4/2fgopMDiT&#10;wculx+vbGeeTlZ5hw+NodgiQGpqtRJEGg7XrXBsrkmMnQxjSWA8DZsbQ92AG+n7A9dbjMhjQroOA&#10;gCEJIgnNhAGAZoKbibDNASYIJigAigiDsc0NKIWhV7jdBlwuF5yvV/SDCoFbKwUCo21lfMqMQIXb&#10;J95oeEStBBjWdf58uuJ0vuCw30NKOR7yTBMH9qrDG3OkeW4+lyu8S4BzpuqfmOrGgEgK4K0xeWbv&#10;PwG2eXLi8/Rz0kqC69mzYMDkfjVlsuYwhARQQ6iAEwAvvpaoH5EAcUGqg/EuibWaBLxWbmWZ7TUF&#10;keKJrfoGwNx4s5zc1er+l8D8mqK+hnlUWxjcW+gkpowLwN/SNdYw/WrlJuL/j9k5y2sxBeeFFBFT&#10;kwJYJsQo+yClQCMlRIT/BuN7I9C0Dbqug9bKRkWtXX4gIgkau7e01s6nhbMA17hw3RSZtCbk82dK&#10;mZVJ41kZg4GRDjRxTAYprOvI4N3LC2ECx1NMLJldVXR9QTN76kWzbTx/eW+ksWOuvT4H7secIA8q&#10;lpikSbMmAvVL/k5Tth3ztCJYBjiXnvusMc15DJwWRvnLgOK0CcKhkRU3ftamKLZIZvgJuSJBKKqx&#10;1gC9LVIES1JiudeZNXGSZ08RWpdqyuc+CycfJ52yTZo1hiPD6XmulBbjwu0D4y5judFKs2bXnPM0&#10;3vIMkhhpgKxPZeTPm9zUyow96e6PsyKBTU1jKYh64LhqsuM7eTOtxfdakkANA7/GL2JLTlaaFqnN&#10;HbZIBeY/E2bNuSUcY5FNWsgzanPBaZ63pJWdvU+zeM0JZhSMrRfOrRjrjn1sco2oe8il75nWTGod&#10;yiQCKSyWnCdIGMLrEjlbJBZrml6lPbkqwRc+E2USp4Ik6qzWncfqmddvlDLFJLFA7ELecDUB74M0&#10;Doe8nZ3/o9KOVBJr4UeGtonXBTMoEz848hGLmfTTMz+eepzLuWyT7yuZ3C+Zz27RzV/KK0b5Q0SO&#10;pMuTqIjyUGPGGsTnEaX8Ma5LkCWYi6A+kkz0ECWbavz+8gSO5QRYBQXGAiFlY66+STZnOmJRawJR&#10;40odH1Se3zS3xZsD/LOEG8iyRRYxrdWR3PI4ZsnUaqnrVMs+JYwmjyN7SIwlo8fgM47GcTMkaNPP&#10;ipRp0JvqfQmQM+IQJCAh0YoGrbASLMwEktKZgzqT2MDQF2h3LR6fn/Dy8oTjwx77zrKRtdK43Hp8&#10;+XrG/ulPKBCG4U+o882C3o55bsCWWU4j4BmvjUZKC7QSofFa9d0ex8cHB14ThkGhbQ7YPzzi4XiB&#10;YYFvX044vV6htQ4MQANAh+csAA3QTaE5XaAYeLv12L+d0LTSarCLtIDVxmAYBgzDEDanPbyttI5x&#10;wIPRgzXX1XYvWSkXQLE1zhtH8522r+v6GWNZ8uOfKAA4eQA2JrhvkyAwGwxqgFJOykcbaKWg9QCj&#10;nSSO8Zq+3ojPRKZVdgoimKyCQkJvmzS2GWNHwgAmAbacdkjZQbYPaPZ77A8PODwcsX96wvPHD/jw&#10;8QOOT0c0XReY5ufLFX1/DZrFRJZZKRIdTucryw7IV0OQC7LdbMegdNd0GS44KWtq3A8K116D5Q6y&#10;20Hu96BuByMkDOzUhPHyDlFKqBkYGGjIsvWNNiBtAzGH8TgbLLpdZ0fiht4aMoLdNMc4ciVcJ1e4&#10;A4gFQIYCeA+2ngnnyxWntxOeHo/Y7TrHRnV71fAI8KDC04JG09SRTDAWbpTRTK1pZs5AzQzIRFhP&#10;IBcT+jEjyzNkaDmRK34dsyARZNQoOROjbvrsd5d1FinpaqXACGe/npbIVFHALbElSsV9qQDNFbTL&#10;xonpTY6ZT8wpe2HW40lYETUg/rYGRU3cX9QOLUjC1BQ372VUlcaqa0gFW4rnWmBijTGY/mwqnzOO&#10;kKYgZ5ynNE2DxsmnxWBcyCHaFrudBe/ZxVghrOmt9+TxDU2tFJRSYyHk1pmZSYJQaPpz29p1arvx&#10;47QAhVmAEWyNWTQj6hUKrLTpUtgHFL9I2jhdwMwnVei0Yzq+Hk32YG7f1YNAlICK6etSBhCva+St&#10;XUMObFwC1OZmdhxdU8o+LHuLjDcyx/hO12+8CkTyfmWwOh+UUnB6Xtek5ysWTeur9N+xppG8znit&#10;bQBvmZCqA1QpQWFKhpBmBlpkpkTipo+bHE1ieyQZGuqCTJuNJoY+sybIhBjAkVHAKH+1ZNxH0Uem&#10;QsOJi02k5TRolMWJ/zPGSpvmPHNKQGatJMUaGFojL3UPqF+SNdmCZbznZ2qIFUt68DXTDRXvNmo2&#10;Z1IsXgC7S0DdGuazBmpvIRTE+XlMcsjpncOBqHmjSEtsTLt928gfSzr+tR6PS4D4/Ez2BEak+ntx&#10;7JkOEyxgtlslnLdMTq3VIauTIctdhuC5sVzveQN1TjsZnKlTMug+TaaMRsIYZoB9wrr3WAw7QqT7&#10;nldKUMo4KWWnZT95HUukNM5bUiQRxiAyxQ3yxMiyxMd1NK/DUDFpXysBtiQjVZJ4Kp3F42tRIGx6&#10;afNkDxDP9qiX704adxlz2Ww+wRnGvc/qnHwcOcKxvyiKmyOT/MCvk1ItNp2sTnDu/xR4nzMBuKeo&#10;nj7M+P+NY9BOQfUR2E/Zjos4TebQmjmoR+2ALSYC92hL1o66Jz8bAUrjDsx0oFAwl/QHWil4TjZF&#10;SOk4nXwgOD146YttkRwYBpZ5Fg45WM3xw2GPl+dHPD8f8bDfoWmsBMj1pvDwfEOzP+A2ME6nK243&#10;ZY1IhXDjKcZBxjSOucPr7VvwHmS18odBY1AGSlvdcpB0z05CiBaNZEg5WFCYBEDCsssdi8dAQEOC&#10;YeViXi89xPWMz1+/4dBINNZ7FNIxCoVDJDhqaimloLQJ69NoAx0x7628jY5GqQDFDM2W9e01/lOG&#10;MSK5EatFqV2w8GBwlIaPIAMjsOgZzqwVwoHyesxXAoPfN4PcgUrW9BcABFkGpV1rXu7ANk6sYa0F&#10;7YkkmKwWTSv32O0f0T4+o315xv7DM15+/oRf/vUP/PTLT3h6fkLbtRgG4xo2dn1ZvU0rZSOmhY9r&#10;EAGAUe7eKuWMgS3Qrsy4cLUGhkGhHwYMSsOIBu1+j+bhAHHYwzQtmIQD/UeNZBF1dQ0DGozBGIAN&#10;hFagwTYNjB69C6Rs8XiU2O8Uhr7HoG4QAtZoV44+ER6sYQ/ik2VPGtsmczp5jNuttw2NWw/zwJCS&#10;ZpPXPFad5WAxKdt5IVDcY2yYqwtiIAvuc+bO7FVT1VIoobrYkzQ2wRBMMcqVQlHTmFNraFaKH8j/&#10;XHiUU2RvUn+v6dz7JmEuYV4Dee+J3ctxstRCr1s4S0zde/67R7Zutl4qp0Tuv2f3NwVKzYHvfa01&#10;kjwpwYOjPT0FAcbvWxN0lyQHZHIkJFiA3XqeCCFCM9ea1Aoblzxw7ooz4yfMjBlZ8nHhlwCydkot&#10;PGNE4J7zf0nZNYTJgEERSJ7vCVrNgadtz9RTpNDUIszJ5ivkksqnPwMG4+bbXGqG37XGpgzPkmRO&#10;yoyfTxvU1CnMvNh6ngNR7IpizsrkbPEbmJ6ZaQG4tRO97fwgTOXaklmz1XizJp9Re01BUm+BHT4v&#10;gmMwmxMAf7ozpMsh0zMxAnAiQGQs5tMGGYFmjZLRAJujZg4l7Cji/HJKzTTjvG0a96iwD9fiyTpA&#10;k4+9nJyDbIyT+TRYkuLa2jiqBd+Lfgd3+g9Mz4RS/HpP3N6Kf2wBhJfPrs2nAigTM0pAeq35bomV&#10;vfbsavJXXhyByuM/xakRntaXVMSplggVJUJDqZlZs278uWQyLTqKwXyOp5G5+Dm35JPvyUmX7sui&#10;dFTcHJ98jKBEQXm3ylhGiZgyn3cinzTRgacYz8l8Hp+z5sH7CJzXJlEvUEpDaeNMbJ0O/oRx7wmY&#10;YkZ88I2A0VdwuSlEiexebHZb25wpav1n1sU90yRLk8mpD814RnFCxphglSFnF1aO2DevkhyisPdo&#10;JDf7NxHu96UjD3nz2TBZPCEZTU1yi7FnkvzRhtjwbvC+5uAtdVfqgCKejP+sB4XZNW5weM8dzDUm&#10;EEvF/lY35tLv09qpW4GRbEn5Z47yEXpMjv3eNBKNlJBCQCvtDiJfJ1vTzr4fcLv16G89htuAoe+h&#10;VAdjJBhWL180Dbod4Xh8wtPTMx6Oj3h7PVkNMGfgSUwQbFn4gtxmIhk5PttRmeu1x+evr+j2e5Bo&#10;cL7cIISAYQOltNXXv13x7fUNf/7xJy7Xm93wksLIKIQEC2AwhEHf8Ha6ov/6FZ3q0YJh+dl+AmBk&#10;6JlgLJKT2OCgWQYwRMSc1u4wVsY2PuAmFsh10EMw8U7mEYtQGavtm44AswM3bHMi7gpDkAMvTNTN&#10;dIx21zgYtJXIEQJW7iCMa7lmgomKUyEgIADjDlwSIGpAcI2Sbgc6PqB9esLh5RnHjy/49PMn/OO/&#10;/ol//vc/8PLpB+wPBxDZKYbdfg9mcia/BoNy/gBsmyqtm46wcgrk6iTbsR6Usvr/BnYiwa0v2bTY&#10;ixZN16FRA25KQUOC9geI3Q7cNDDCgvP+c2r2EjzsJJtsAai0bbpoViDVg4Yr+HaBvlnDWqPtc+66&#10;Fof9HkoP6PsWzFan3wNP/jW9/hmE/Sx+XZlgdsMYlMbtNuDW28kJomYsRIVwhja8MH80AY/dxEJZ&#10;/qNeP31roCnqC2ZiRZhcAldrNFcVXIBrmtQxSrawZ9ZGahcLtoozugTA5Tr9awz7mustxfs1neI1&#10;QCcGdtNmNBdZu/fe460F/pp55JaR4O8N5m9JlEuJ+RqAsBWg4cSc1ox6lAvf90CTn2DLjSp7gM+f&#10;nzFjHuCEXSMde98YO6bs9evH8MgzQsiMjRczc0OOETN5pmt2QtSNyBLjelj3ftgqQxIKtNzBn6k+&#10;t75+at6XA+V5kntsX+drNUPOlHwLSB2vjbX9ce/+mWbZRFxgHG6LGaXzfUtjd7E5RGPTa+0zLzVT&#10;aoDU0iRfFXA1+5q734kSFs3OGXZWNnm2+uQFlyQ5iHNHR3T/llDAaMfwyNhL9ivTzHAzCw4yz3KE&#10;WuZ77ozLAsSZ/C+eorL7iRYNDNfyiiSnm0yj1wLRNTlKTZ6y5b1KTc8abfnvpQ9eQzSozS1yhszp&#10;lE8erMs9363TFzX3rzRxWPRs4Bjbc81VUGowueBpuPTMagC5aR5W61OwKU/050DmOczrh9U2/+bc&#10;MuvxRcuxImf2uxbLxoMwYqbRljVd6M2E5kbq1zJb6yM+i4hHOTNy9eeYiXTrjYnlczSMM6tVSsNo&#10;p4hgEDHojZMqtsC9l4ZekhGskQ8tNUhrpc1K7Pr47L7nbK1t/oU1EG9ums+YjTk3j0x4xE1aFHIW&#10;SprzU3lP4VUfKI+kxuz+OOdcwium97GEOdfGjGbrpq6RwCkdcqm2fdwBifQ7QcUTZ23kmys+QynY&#10;LCUka8Fnqcu4dq+KI6fhYEklbsbDZcFUhiNtpknLlmOQhGLN+8lzigyqHDYPKYUzDpUYyDIzDFkd&#10;WjICgzbAtYcx3wJ743T6ho+fnvH8/ISu6wCSGDRw6xmvbxecLzfLlmkaQGswcRhhTYoGiInkAjAo&#10;Y4H2YcD5fMG///07pBThEFVKO111hb7vcbsNGAYLfEtpAXPjpxyEAAsJLRpcIfH1piBuN+wEQUan&#10;OYVxGnIHOrJa13bzi1FP0yVOVufcsv81a2iHjAs2IGb7x8eS0BxxBa0DeTWLSK/NJvjCTQdYhpgD&#10;78FgbZsMoHHMm2OJIJDV1ff+CHoskgJIEN0ja0IsvboYBDUQwhrkNrsDHh6POD4/4vHDE54dcP+v&#10;//on/vGvf+DDxw9o9zvLeGQ7OdC2nZW9iRo/ZtD23hh7bSSAprHGvQQ7fhYmLrT9OYab2BCOldm6&#10;iQluIbSGgoSROyiSUMYy6sOcBLED7cc9rLQGKesRMKgeQvfg4Qr0F+B2BQ8DoK1J8fl8RtM0eHl+&#10;Rtft0LUEE084RHI1iSqjCxyCBaT0p7uGMozbMODW9xiUgmzkCDDFsBiP3gBLGQwv6WcnxSttYtGt&#10;maUuepqUDFvjYIcxES+9xj1F31L8Kpm6lpjHM5CGsGoOuNqIvrOZsgTkLzWcl5iUNSZdS4yw+vF6&#10;XpSAyAEQMXsy16Nf1pfeth5qgIJ7WCdbC/USYLgGMNRey5oh3dpzn5psSinS18v8rP+eIAFD0/eI&#10;WS42IZaNtIA92camj4XT0dgJFleUVywXEyN4PTVPzoOJEd2C02bU3eaiFTnijOjClD0v48+f2ztL&#10;gOoIWkbEmoUJ0Pes7y0mh0u6qvfEh61a2WvnbQ4EWwLJtspn1YDda0B49vPO8BO6631KjZJ7vFlK&#10;8SMtqDkL1MTs1Oz7B9kQTgXwojx9BAVz+5gm0zWcfH221iOdvKkx9VKDj3nS/HR1EVH6eune5NVm&#10;UPJvw4DInPWJDwNnn+9M17fGZLQCN6gle9RgA7Wa9Et7r5YhX4OVvPcMrGu40jqw5uXFeG6CXZLp&#10;2zrVV9ugLIGIa43CLInDx2GqPxPXQMel+7EUh2qasSWQdZZjcB5IHz2zFluJVfusVAukctWIzrHt&#10;67O0R0audeb6Jl4Gi03EpEE6qadiwkNu6s0kLAyLmbj77gkhMXivjYHRBkqPJFbjWPLaWLleKz3m&#10;9XW9FDbPSkQvp2qWJksq1n5NLbtW36xN39TW/zW48VLzpKqXhcgqsMSuB5XrbRrB+ngUiRIrQI5q&#10;Ty56MJU8TnM193sk0L4b8742QWbXdQg3LmyycrFTEzh4ynLYMMpXw/4oFbg1i3ntPbNjYzQaNE0q&#10;tWh6hJaD26xBEmfsnBhN5tgfI/PMjpJIaf80bpRdB511K3CjjX3GfX/B+XzFl6/f8Ovj3srmHA9o&#10;mtZK1rCA0oTbTeH19YTX11cHMCOA1CIUw3bjiKRDZq/XMv0VzheD19c3a0BrRvM6pRU0W5Ze0zSW&#10;me7HYQKI4MIGCbCUYKPQ7nbgpsUw9BCCAlPeODSbErb9CMRaDTOrfybIGtvCGaF6UNIYhmwEJElo&#10;Iiij7Mp3nVlijrq+I4OAzJjwGxaReYldHIIJwjgFXmYwCUdSorRhw6OZnJcKYN+dAaUFnXDGqr6Y&#10;ERJCtgCkAyolIFrItsP+8IDHx0c8PT/i+cMTXn76gE//+BE///MX/PzLT3h5eUG33wVtYTv9YEe8&#10;YmajMcY2W4abNfg1GofDHs8vjzgerdGtfRZkjX7d36FpwmR7I2S72QaAFgKKCUozBraNASMFDFmj&#10;YittpJ1+qdOhUwrc96D+CtNfYC5nDJdX6MsbMPRoAUgS6Pse18sZRIT9rsXDw96Z1crgPO+Na2CM&#10;XWeCE++TsCON8z2Awa1XuFx73G49uq5F2zQR6WxqQF2Kdou4fkTh3FZQlAqjnIbyFlDENxtKAPbS&#10;tS4GRfZO8em5WRrpXjq3FxPzuKAuaIWuFi8bQLz3AMJbC8el8cmlz3iv6eu8IBUJOBuWbQaInK8H&#10;22Ccsi6m4OuS3uwSC3UNELhXz/feZLg2/8oxYZeS0RKTbE5w8PmDgJSOCR+RMEbd2cgMSrhmcdT0&#10;soNcVs7GNrkjDXEnTScI1lNlwraPgWXOOJVNWXi55+ilG9PdyAnBIQE7AMRis4SYBZyurxr94PI6&#10;ijVbGYlefvHwiCVu5iBjSY4mLn5S1iwvNsbWALBScVPbcNrK7qw43SLzwjJ7PXfNMaOVNzZu12Ll&#10;mnHkVv37CdRcpYt8j5fKVsBuDVCYNW8x2YcoSwnOADSax+qEDh83B6INlvNEiPdnbIIZXiUbP9a1&#10;pKcV8dyYMq3jxingdebldOw/nNFh6qVer/seLKD2+2smybWmreVGZT5OlprhtdIy3+PebMFl1j9z&#10;LJVFVVBvkeG8oRFTm9ssSmmW3pNxdyO31sujdr3WxK/qBlsNqEkpY52Tk5Gqz/fs9VPaTJzti9gU&#10;nLaf/SN4H0ljT8mk0RQkqEISbGoCztGwEy/vXwYn7HiAnPyxTvw+rVSOCX9r7b0C4cB7y7z3UjrM&#10;Y647MjOtxE+YMI/jKDitKSfrI76WtbOZHf61dr7GzYl7SA/5+D/rogTC8fz9KN9+om1ndXwYxFJy&#10;s7rHqTSQiPOq6XnHWXnD0hlZ06hamnDYEgfuYt5vHRGfXdiEFJ50TLH9NedGJEiMTGo+01J3dC0p&#10;zXUva5OOJT27mXnJ9CBlQi7nzjmx06xlxcnoJicFHi2YSIxMN6tNbv8tpYQ2rgkjhZNrEdBgaA3o&#10;24DXS4+v385o//gGIaIOqmis/jxk8OoM7GJ37YZHg1T2ZHUa9bzYOUxbTTEN7QB/sGVxK22gHSXd&#10;vl8DIsu0N9pAm8Hp5jqTCiI0gqCd9jpgmwPEApIILISdCuDRRCQe1fGx05rf2tUszHhW236BgHaP&#10;wbjXMYh1yYUNOjQ1zvSMoghMcPIu6dN29094A2F3dcaKgAYWtjcYDsDYOFUQF0Kh622cYY4zpbXP&#10;TUA0HdrdDg8PRzw9P+Pl5RkvH57w6eeP+OlfP+PjLz/iw6cPeHyyUxdCitAksrato1/AMAxuOuKK&#10;y+WC0+mE12/fcD69oetafPz0A3786ROeXp7QNg1YNiDJkGQAJ5tj2feWga+NwaANbtrgphmDkdCw&#10;z5cbAktjnylss4WNBrHtokMPYKWAvoe53tC/veH85W+cv/yF/vQNUg847nbY73duTWrrCdEQdl0D&#10;8sa6wQhYWfA+nH1R2uw06ozr4HsX3H5QOF+uuNyueHg8oHOsVvYa5+41TMWY4RI5PyRf+D7/vUfz&#10;MgliG4rHmsLJm1P5BG5tJDrHtinpj+YO3PcyO7cwZ5Ze/94Coza+3wMcjYnOPLmbM4tEJhnEJDHL&#10;szqWQJYpeLlk8rdWuG1h3m2R1NuytpcMi7c8h1qCw/prpcC2HSu2Em+pKeeoGZ1aWkcsLClAZmw6&#10;e61QrTUgRdSMF05Czo+jpoWYjTMMxsr5SOlkoz+Tx0LPzI0dXdchzpVy6db9+2v+enGuPGcdL/3+&#10;/O/YTLgGsI0LwLWzPcsOzDGtCqBQybxxqR7ZIt21teZZqg9SKYpS4ZY+kxybtVQLTMHWRSmcgoRH&#10;+JuyPeZN58SSHMI9UlClMyf2c5lNTE/P/JpcZ+08i9CdlJGMGZCfvt44OZS/V7mYtWycHnufGbgp&#10;3kxOExW8iEldPAH1c8ChJ8xM9ZS9/4j/2pY8okYb/R4z+XvyjyUixxqAv5QbxmDTe9b5UrNhbWq1&#10;Nvdem+pcsHbd1CgomVOu4TQ1OVXVBEFlc7R0fTWxomS0vdag+C6gf5jUWSEETdQaOEUQivd7adIy&#10;qwKRiQEE8hyZqnN9Jv/DXNMvXMyfZs87lldz9yYhyS0wy72GPQc5ZIslaa2DRLKXuzEOtDfON9AS&#10;Ch224/9tOCIaza2VOeo1j+TjFKYrfealcyPHpF/L2ZamBWn2O8uj/sn78KS37Eigcc7Ms9Y7LZxU&#10;y9NfABYbrTQx9wh+O548WtDFz+U1OQnBXD5bS+zeekbeBd7fO449e42acSv3oPMO4zz7NzNDxEV+&#10;vAmqA39+FHjLePxSsNjCQi1pXgUAdwMTrzhOF7lpr5sKcTAM9fr3UjZoWDjT29gAV1ikWtr3VCBA&#10;S0A5t21mCKEgyECQhmwEmkYAjWcqm8A+Zmf8YX9nNEezfyzL3oP3VondMfQGhUErGDBEI8HQrgEg&#10;3EiTcr/jjEMBSEloG4n+ekN/uUIPCsOgYSSjc9rldnbfmc9G0gAWH3cMbkHWMBeOzR8l8EIQ4Jn8&#10;2rgYM47/Q0R5eGIk5kfKnKyOoMC69veEhH2/YPosIhY9sZMjioTdvPyPAzjG7jSFeoApImc7U1Uw&#10;QQqJttthd3zA4fiIx+cnvLy84OPHD/j00yf88q9f8OMvP+H48oT9YY+2a1LdYBfglHJSOdcbrlcL&#10;2p9PJ7x+fcXfn7/g999+w5e/P4MI+PjpA/77//wX/vv/+T/48MOsoIbsAAAgAElEQVQHiKZFs5Mg&#10;AwjDUNqa/xomaGMB+8tgcB4Urtr6DLAQgFRWSoh6d3+siS8bBdYarAYYNYCUAqkBfLtheD3h7e8v&#10;OH3+jNvpG4QeYI57AE/Y7Tp0rcDx+IBPH1/w+HiEUgrX683p9zO0EJAuYEgh0Qi3Vp0pc9hzPGrn&#10;9YPC5XbD+XrFs1LYkzVMtvdOjw1KTgNfNlCvHvDz5HAJrK4pzmoalquBjjIs2nsBmAo5gDXD2/Wi&#10;qK6oXdf45M3mh3fF4kKSsspii6Z2aoqqRNec4mRqCmzQDOidFytTdmMpOSoD+KWdUWLa1hZhMbNx&#10;Dcj4HhqptePfW/R5c6DFUn4R5zgmGjeWQRMsBrtGplW20RKNqiYG0hGQ6V93vEYK7y0iPTuarJ31&#10;tWqiwiI9n21TwI1Pg6203aRWZF5fX+8BkuMjP2XmCqQscixIu9St6RoAZEnmYvq+Od3wu6QnIl+B&#10;6fdyzK+SvNbcKC1/jaXCca1OSM+zeiByLU7RgiRVqThEBbC9dr6kIHnBQLACWJ2e02Hqzhv5wdYa&#10;1ljaOLJJHkAP+3sVlpwD5/Pa076YmAHqy3t62bgy1XFIjdm5SPIy7M+fdGx/csHJhPX4vdFINwfU&#10;2NKD3PnFWR1e+34imCDW7NnvEcfuMdmulcipBVuXAK+len4t560BaGrzy9LeL99jLuZUNZ5/74kV&#10;W/Lke/2tap7pWqMgh5vUkpG2NBemZzLlXhtIJvvXGkBra36rL2PVMy3gbTNxspIhc1XdM4K561gi&#10;RwMJ7gxFnu08ms/qRA7Skuqs/A07yV4TJHOMVXpwTPvwMYwBa5OMB3MmX5tFpOBxQsUapXSe1DTU&#10;UrlLzpCiCDG5ZpS0TJvmpQnMMfaNEtipbv7Yao6n12kKtk9k60qxIVUNnxvVB8lOIRzqR6HUoEgK&#10;j6K6JGDLsYwmx0+JVlUCSjG+hId8N/D+3sNqml0Rp2EkyxIgmiQjEaAYqKJOWiX6HWbPEM53C8uH&#10;0YbPxCkoxOAq4P6eLuzaCFnN94ojdJiPfI7XL6AjU1Z39IWGCcEeWtqx4YWUNiFkB6ZqDQWgIR0B&#10;UwaAsgeVMQAxhPSa7nCvPf7bj8SPoI8/kO2mtI7e2lLeGYC2nVClNQwMSBKapkHbtpCNhNYafX+D&#10;HlRg3MNYzrwkglEK18sFMAwppJXi8RsdTp/MM9RjANx4p/GRtWMcM5+9vrrhkfHGUdQDjYUJxvGt&#10;uBUbjP7gDXyjAy8axTUYD8z4SBx3mpfKoSCHMy/wI2M8r7sPCRINZLPDbm+17R+en3B8fsbzh2f8&#10;8OkjfvrpR/zyj1/w6aef8PD0iKaz91z4aQY2YKMdcM+43QZcLw60P9s/r28n/P3X3/j3r7/h919/&#10;x/l0QdM0GAYDkIRsdxDtHk8vL6CmA7SBYQ0FqxWvDGMwhJsWOCuJt0Hjqh2DSRqABxjuoRwz1AI/&#10;GqwVzNBD3W5Q1yv07QqhBuxBaI2GZI1D20DudlA3xygFQ0pC17V4fnnCp48/4OHhAdfr1d7Fa48B&#10;GswC1DYgkFtTAhSmL2yRKAWBpQC7jn0/WNmc0+WKy+2Gw+EA2YmgD+jBpLhg5fwxlSRQWUC+Nrme&#10;pBaleJBLkEvac74jP+rRbge1Fr8XiQx61lkuuK4xmNeDa1qo1wL+OamzLaPGS9e5xag0n5TTTEOS&#10;IiZQzbRaXm9/rmE8lUXINZKm2uZESBo8ywXHPB2YayhjlXmxlvvkTJ62FnZT8IYWntFakr7VQHcL&#10;sJJn+cTrHuN+xjjBFUD4FL2fnVgUgfT+vJNCom2aGZM7AVi9D02cM00KI1Qm1CLy3+BIXzDJLZMY&#10;vpxybpGJKqTO6SkTa2hQvLdqmgaMqd72PZMaNVID8Z4ffQRiKZ/5vZt6Ccyb0IR8ip8WlfnbnpPo&#10;pIkXEGXB+1W/k4XriWuMktxcsv6ESBpna/c8f13j+D1nhIo5/j4vx3bOaPFyhBHH/wmqbZDSCAq4&#10;nN76VCkrW+gIMk3ToJEAgucVMs94Msk1Abg9KEBOSjL4Q+TYh7DyegICLNKmBW3KPyY1LEcTGv7L&#10;iUQDMh4e/vwZ3bHjz5wGt/EDh5wnmW5Kpw5HuQDh6gl7f0d9ZzOmACtNrjUgsdYP4Z5G+RL4uga2&#10;1oLStTlN7e+skfjWNNNL9229OYBA9eWoGV7Dw6+VF8ZK/rqa/xZ0ob8XgF/dXKi8HyWN8VK850JD&#10;hXN1XK7BN8l10vg45l3JPU703UvVDK2C6jFImkox0wQn42ninnwvaQrn1ncyXpgxX+ZMXOPRH9JP&#10;Vdn62sxyWO+TqI0O8YKZoYIprSOVsoF2cjgesLdse4s7kSNVshnfN5ZpS8go4fyaoogjEWVsQKyf&#10;V3FNkyPlTmvdKVcuqXOSFv3EO28hGKbSPiO2FKekPMtfMzFtgWQ1+kmKzOdn5CcbM8B99N5itLZ2&#10;r01OXjua1Qh5Qbh4u68MEuJjzYT1PY3pd4H3pUVTMvXLBkjy8gUcsSTIGfJECRdNA0tqzeFlSObj&#10;xEtpVF5HaQuwHvSTMdeKnuZptRp9a4zMpYSmZtx4DcTPda1mRQv7DhWFruLQD7heBlx7hdswYFAD&#10;GJwA7tolgJ7ZPsLI7hrCxjUwAXm37900Ldq2CclkosEfbVUTtMVsBzSuJrQxYFjdGqvT37qCSGPo&#10;B2itHWjqWkBsrOyO29KyacGtBow/yBHGbJiE1c+OEm8vgzOaZlEoGAgIUwfMY/pOZOU8nMy/PTCM&#10;Y/GzsaaugqLX9/pvrp1AlsFtYGaGRPGOsPIqMTAhoiZIXMSIwDqyskSOKQSClB3a3R77hwccHy3b&#10;/vjyiKcfXvDxx0/4+R8/46eff8GHH37A4eEBsm0gBaEREtIBxMYARjPUYBn318sV5/MZp9MZp7cz&#10;3l5P+Pz3F/z++x/4/bc/8PXbm9PiF7gqxl9fz2h++xvy8ARFHXb7BwzGoFcGvbFBVRkBbQg3Tbho&#10;xs1I9GylhARrQCkopaDUgH7ooZQCGw1WCupywe3tFde3V+jLBa3R+PCwxw/HA573EjfucDE9enQg&#10;Ykgpset2eDge8Pz4iMN+j7aR0I3EfteBmNEIgiRACd/PFaG7K9BAAmhcQqCUxoVu0FqBDWFQBpdr&#10;j8ulx/CosWs7xHKtIZDEwoiUWAxGGGwhweZCkTUxbfRlLFNmuWF5BG01iV8AFmrBoqRM5YmcBKeM&#10;vCUm2vQzLJlELRaEGwu6xfMZGyaoKhvqm5OEibZdzC6mO95nuYCnonzDFMxIC++5XMVcJ5wLfXwu&#10;SpusFZFbxrvXTIpyMVlgix70NiB+7drX1vyU/ZfYipEP8J6lzmlyHYC0lM3pbOkhgNDAl0KgkRJd&#10;20J3OysthjS/tPr3jonP6ci4b3qHc4Ej4D2L8HJE/B8Fzvw1M8x4vviYjZx55bYGyvxn42Jk0ucM&#10;hQQtEDJooveZA5Y5AVFrGrBrTaP5Z6AJQJ8jymD5Oikq/oAEdIqTQZqe2ciz3Xk2pUaFfJg2gEhU&#10;/Jo946ju7J8CQhG7fV0ea/r/kX8MzYkcMbg93aOLzYZpbpGsezHKPGbOV+Y01ht2Pj8u31VKoR8G&#10;qMHm51LKaIoFLk/ON5nTZTEW3j4vt804Jx/pSSuTuB2fKV7z2B4TLnsOE96UyIpSpgPl7znzBHxi&#10;GmUSPGikTQDdrVeWlxMV3rFlbGsm7MexsiUxTgYlrr0xpCcI0p0bQkrIpgmG4H6SSSkV1VwcyaFt&#10;a/ZubSbn4s0mI9YKgHjJl+k90wRr4PbadF2O4PKeJu9qTpDBbUuGpTUNjFK+cE/zo4YIkj0HN0xD&#10;VZlrrzTtcpOHs/OARiwrhoyYsAhUxpr1XLMmeQREKYuGuRMxzn+IItgynW4cffx4BtznJk6mIH8S&#10;axmpvLDDQxCTRWulW6epRVTs8owBMDZI7UehJCf01zVq2FufRKv6AAAWmNcOpNcOvPeT8VYWB8m4&#10;JWsTfBFD7IsBfPCI7YR7MDEcjkzT2f18ySg8P+2VXy8xaM+cyVSiRi37+spPf6FuSnjcWxHhxWOi&#10;gpIJWoBgDGXRWyo0B+bnAaNkKDsSIqLv+SVLHNQmyGl4e0npMBnn/taOTCWlJWByRDhckk6vrY23&#10;xJrN4H0tiLII2k9WCidH1fLPTEqxcbFGekUJcMlTIGS+MIJBWkWBnTV0myXAKWWopE9Wq4m0BCbV&#10;BMTapGRpk0w/a9CIAoE143a94vXbCddeo1cDetVDaxU2edDlDmOuHHXNHHgcOpFmLLAJkEJCyj4Y&#10;0nF02MUa7SbuoIaqj7IGhxbg750ZqQm/x+4wGXNrgiA4nfwROKdpMKcgTR7GTqNGa8Q0TxMAkxQ0&#10;tksrrN5NAjrGXaoc08a415ROHz80DcSEZYMxaPjLEe5zcaTry9OCDQRmYacIhG2m7PZ77B+OOD49&#10;4+n5CU8fnvDy8QN+/OUn/PTLz/j44494fnnBfr+HaGSQVxJOM9+y7TUGpZ3J6xXn8wVvbyd8+/aG&#10;L1++4s8//sLvv/2OP37/A6+vZ7CQaHc7NLsd5OEA0+3xNjD++HYG7894MA0gG0B2GEjjZjSUAZS2&#10;wPdVMxQTICSYDLRR0Gqw7HpXJA5Dj+F2Q38+4/rtFZevXzC8vUKoHntJeBiOoO4jjs9PaLgFDw2E&#10;6EBgtG2Lw36Pl6cnPD89oetcw0IK7HctJDF6CQgy6AfLsjeGoN3aaZoGXdei23UQQqJXA15f3wAG&#10;rrceRhv0twHDoGB0dGZQqnLKi5z7iiIkArpXAQqaA+upKfa6ZuXimUT3FWXjWZcmc1NJcyoUN7Qw&#10;kppnjS+Yl1Edg2lVU53vYz/VFnF1SGLiq1RuhFc2k/M/s27ed4+8xpRVfw+Aei/zq0aCqLahshT3&#10;a8CM2hHoNS+HKgYZj2AYg0d5NErzNooN1slNpkWxWjgWKDn5NwHLgpFSom1a6NYWWIjG/EdPHivl&#10;B0EJ63+21jhtD9IMrHXfi1m+ychzajoZJgr9R6bRq6e0L9YmOOZSM2kpPvXvmIK4UzJGrrGwRLpZ&#10;kgBZ3iOZE4JyIDYvNDimeycfHKaRjmL9fsSgaHInJqDqpFTMgE5bGMAp+LaQT9MCWW3+WEa/BlDV&#10;NFjaiORZvYQZcBT9HJcCUM6wFamcI8fd+zFiTBtZc2kaM3r9OFajlSPQMFpjUDbnaRoJIQWkFGBB&#10;0VSJf3bsyCWIB0YnGvU8zgwbJBOLwstHArOpGuuzkcZBmrDajfG1DiPmkMb+GJYARdEFjmbT1tDQ&#10;/u3vjiED4Ug7QiCw/xNzYQfs+8YDBUKQSUwrYzYZxQ1Jf2Y6GUcpZZAgi80E36PnTYV9tVVL/x48&#10;Yi3e1TTDlySqag3ja2L7GlFvSiCZTp6V8sJyDlL/84ueDIWfubdBsQa8F3Oa5XGru9ZQvIdqGbX5&#10;BnZaJ6HouUFL1p35fbZ0PyYSZ3EOE+TIIqPONG7OZ6wZ26SyKcXRJ02BSLOitjHmSIszAyNOczt/&#10;ncLhGDFJkaYgtvFyOdY70crgxMa01nxWaRNwI+8R4pn45GKS/z54bU1FeYh7j2yjD4gkl/ndfmnM&#10;yILkyVXNpoPGPICQTur550CUb7ZNc7l0whquQT56LafrwhOAynXz/D0oO702AvciTy6MdkqsaJGc&#10;dd43waltSGlVPNiY7GRmTiK4hI9vjXnNloMtd3FLRWaORZ5PE+sLzRywMh1LX+rYEr8v4E/1fsci&#10;bUGKIt6AFRrQNQX41kSndqOvAwiIOlGWWaOVwfl0xk1ZaRqlLRDKsKZxwnWmiDgAa+PoiohAee2k&#10;ZNJRGJ/QJwkBAHJMvXxyOXbLwniMGBl8zIxBDVaXPgLGvdFdwNpBrjtqJZiEHOUcRg3KEYTPsdn8&#10;+zLYTSBwVFQ7x3RvICvGwBOaER7U9w8gxgZ98uaCjPBrz0tS0Rg52Y+wZNM1nvSc3IQFi8B/bGSD&#10;pmuw2+9wOD7g+PSEx+dnvPxgte1/+uVn/PjzT/jw8SMeHh+x63YRcG8gXCPHeB+CQaEfFK63G07n&#10;C05vJ7y+nvDl81f88fuf+Pe//43ffv0db29XyKZD13VoDnu0+x26hwccHh9xeHlB+/wCfjhC7w6Q&#10;7Q5y11kw3lxwUxqKDQbDGAyg7U1yzH8NPfRQtyvUMMAMA/TlgvPXL3j9+2+cP3+FOr1BqgE7CXAr&#10;MDQG6naAoCMO+wZat8BFQQhrTnvYd3h+OuL58YjDrnMMB4NGAK0kNNJ2sIkISgHKjeIBAiQkmrZD&#10;1+3QtC32OKBtOxAJfPn61U65DApK6WB+M2ogcjLKtma4VZSJWGGfRFPbK0ZYXNXczZ0x7xmOnU4Q&#10;VBn3VYA0S+Y02eKTEWnMrp+v05h6D7O7hqVV47WSk+1ZKiySJPnd2vzbfo+zyeX7182S1urSVMYW&#10;4OJ7mGduMbK7x5thmzRU7ROd6Cf7rxamDcbGu51LggPyhZA2pxACgkWqP4kxrxCNY8QgkiyKZR/8&#10;HjXIsm1Do3taPESi+Z5FlJRBHJxiRqP3AkC/9P3x3i97NXDMKy7omZZiQS3AVcu+HDWTlyVvtuar&#10;MUOKVxNUSoDvpC3DMVeck0gVy7DEMmBbZI4S3WLKm8151ISXmqBe6TCSk+JI5smCLRMAl+dAU1r8&#10;x1JPUXPeSzA6DV/hpR+j9VTyEgnXwI7JTuPUW46MxTGt0suAxWzFwISMyD1CWClNKSCkiCReok/r&#10;NygBE1n5MTYRJtO64ySOYEATWYkc4eVjCAYI5oT2Y44Mfji/Kf8ZtJNU8BPG/hlaEIcjpl98kRSM&#10;2G1ubEGMJBdyz9x4YJ6m/AlyNYK/L+xwLQrSm+MDiNaev/9BY8i+uGfex0CRiUCstb26Nk1Wios1&#10;8XHNXLO26V0bv2vPylKeuVXittQgWCMUfE9t+PWm8vb7UZvT1hJAaySCa+578TlRCijWAKhzOdCF&#10;FJdo2ddxhYSZn1qua6YtqTts2YuLuNjKs05y7UKdMcXUYj30+KCnJQuSNDQATE7FwBEsQ8OYgxyO&#10;iSagjNO78Yaz2hjrW+d07tmMPoxeGiYYfJuURJxKgo9d1SmFYYsPRynfK/8eB0WImCkee7l4QmcM&#10;5Md5GGGaG86lakp17vznLA4yToJgnNKgKZFgqUmQ7j0vizMH8ikL7mfr40xNHkvu+Hi5FHOW8AOP&#10;bS4981gC67uB98aY5KZsBZjfw2KrYfkXu9eM4ujTvaB+bNwQ/EVj8JQoZGXv75px1jyxZtPUHJCL&#10;AShmMAbWhgiJnhoGaGhoo8DQ0aFpIm3FMckcN2F07SItREO30YP3nsW+ANpPx9U8s9xLhUgp0TTS&#10;Hc7agrmItYTTCGjYGZAYzAw7jDvcKdZs9X1egaAVaTxlB7Hha7SZkYIBUZvVJdgxYDiyq6du6cY4&#10;o9qochZy1NlnYxmEAun0AKKxLVsojs0ZggRRAyEayG6H3WGHh6cDjs+PeHp5xsuHD/jx55/wy7/+&#10;iZ9+/hmPz8/o9js0TQspLfOcfIfcaBijoQaF/jZYjfu+x+V6xatj3H/78oo///wL//7fX/Hrr7/h&#10;9HaFlB12ux2awx7NYY/u+IDD8xOef/gBL59+xIcff8Lx+QPkbg8mCQOyJsM3xjD00KShyEATYGAL&#10;NOeGDCgNMyio8wX95Yzzty/4+scfOH/+An2+oNEarQQEMVgRhp5wubzhdnvA4/GIp8cHp9uv0DUC&#10;h32H42GHh/0O+6717R80AtANoWm8/MOA280a4woyTs+aoAaN1+EEIQn7wwH7/R4//PABwP9P23eu&#10;yW0r264CQHaYPCPJ3vf932zb27ZkhZnpRBJA3R/IbKZu6eh8Ot6a0M1mAKpWrQC8vb3BGmdTpbVO&#10;vsFC+MGIWexFOuyNtyDZGznDDrNF9XXAH5XY8Ax4NPYafUbS1N5zDag6FuhFRBhQji6yEDpjy/AQ&#10;e4Euatj6ANxU3sC4VdJ040a/wIp06TUeG5oQXca4G2uELmmml17LoeHMJaz8ucHAEpDkVzEbFw8S&#10;svMpPSAYB80TvsmBCUZpyl9Y1oSHy/jGSSoRgTHKw9dFAND6NnLJd584gV0oPDpTpsxZzgMyWy5K&#10;WUtnjPOzAFkabcDHbCISk38gB2Og9uzfp9Zy4fE5tPYvBTHmmUE5IHnO2MaMuKgfenpm2kJ0pr4d&#10;tb/I++S84S8GyiWLKr83aMACpWCjoaeuJUp+tPkQPef29xj3k2t2ztBk7oHxnj3e365zO7x8kyYU&#10;bMOcqR7VoD4QlinVFCGvKpeh922PotoZA7YxxXnPhi99ZUV4NSFcsLTvJ1xXqkBCYIWVr90rKCnL&#10;8Fhk3vpe6g6v0C3WRc7Xk3K4Y7xlDxFAliCky/GyTijqVKdZ/ePUu8Yds3DZRCncMOV5BRtPAkNS&#10;8teNtpoBvM8IRIUtKBEEWZAmkAjEKUTAKCmNBKRyDEDpFcOx7o+mtD6fy3s1B+UAeUsgYTkSMvqM&#10;7twTeU6ddSkAeQ0ZYel+tPS45sDHsRp0Tkm1lCSxxFpyyjJ3jCD5s6qFuWNcosqb2u+udwhYnkM1&#10;p65dVg+l/ZzgcArYC+9N0FnvvxTbGgMWB88jL2PGTylgfnYgtGjIcMHzeXa+hoqJwfWpjFGPRmJ+&#10;b8itlhN4j0jYDLY2ztM+seytB/GDzVvEYOJAPD8gKr1o0FPJhwzJERxv7D6Zs3sduw6c3G+Qq+SK&#10;+6BQ5Y0Hci9Zx4fUm0MMdLeXnReKRMNTqfN1cNhWNeyRQ310f70cUzsNVrl53mAG6M+FluffCz8/&#10;lGd0yTN3tW3O2JR06IQsC+MabxyW+ryNevJjuf/anE9a8tQcMhPIkpF7QPQlE/MlTf5S4H5sijnF&#10;fignUN6ig1ywLAQDEu6vAKzV0Fan70cGOwPEPXshSszU0AQLylrjHhtuoIkaX7D8BC9OVvNrFopq&#10;47zEw2JLngUYghKDr33wMnPOu7BsokQqhGglP9wA3FP2YIvMHxcQInzmMLH1ryGFl64lX8t8QQrD&#10;MvegA7Ap6IqyBUNkYTFOzuMZRJai3ZDoK0eC71xUDjjAnsgxF6WsIes1qtUKm7st7p7u8PB0j4fn&#10;R3z89Am//+c/+PDpI25ub6FqZ/kiY8gHAHYgtdUauuvQNh3apsWpaXE8NtgdDnh73+H7j1d8+ecr&#10;/v7rH3z+51/s9kdIoaCqCtVqhdV2i/X9HbaPj3j48AFPHz/i/vkZm9t7yHoNFgo6NFbSQKg1hAK0&#10;bZwcmbwlk3Ge9qZp0R4anN722L9+w+HtOw6v33F6ewVOLVZsIQUghW9/SEBbg/3xiPf3HW5utri7&#10;u0OlFN5eXyGIoSRBSQkpXOgsQYCVghSAYcccAwsQSxC3bpBB1isrLLTRaNoWWreoj0fc3d1BShew&#10;HKTZzcmdQ2tdQC6KkMZpFvLYxjLF1L/U6oOuKO4GRqGzAOH8QHKZT/4cODy2LvdXfs7WyHNrreWN&#10;Q7mulU3zJY3MWDEydw3P9oremRzcw2jYHm5KnfcrGd7A8pDhnx3YXwJUzIGgc832VL0wBzRcek9f&#10;WuuNfi+XcHlmiqoqUAjdzBg1lO31SQHNJWgflXPCD9RdAH3btq5wrWQMlaKQfSRkVOUZY0HCE04K&#10;b/QSdMz9rcNfIagIFiuB2XPv2mIRLAI0adHgZ3hdo95ALwOdB7x9s7l/r/7r+8jn90QZ0lp6z9Os&#10;tUVZnwJAaR/TB+oDUMxnr5kAXwp+9RTLybOh8djzMlSXlzY9vaYyZ7LnQ6PCX74Qivvf4UJE3vuJ&#10;7DOXzsUEGjhnI8zdiQ39DLinEmzqT3nK9caBUAIyew8RSTluEOaQaw7Nfd+mgIZD4aI/PM6TwFJo&#10;IrJ6NdWyIs4enMWhyBrj8NcNHJLNgOVzKyCbSfnTrCXfV4NFZ0mqAQBhrKvZPQAfWZT++hnjwnQ5&#10;fFYfcFiMoYIfsnFMT+LU7NsQYggk5j2j8L9nJGZomktQsvfxf6V0dkJKSVS1Qq0UlJJQUnjyTpJo&#10;UnFbJIVybhN2zr51dmXB/mvORnautx6ygZnrga+p48b21TmAbGgtGRv4zw32L8k7WmIjNB0SOm1J&#10;c2lOwJI6Z2rfGjvnc1jLJSGPPxfgfUl/4gezuRUyTWSTjA1beuroSzOh5urCfgbVUlunJVaMS10h&#10;Fj2DA33i1D0wdI9PhQSXalwLaykDSbNslcKmzYfP5sB9ZNtbhyF4PCn8fk5PCK8dw3Oz/JQ+qaXs&#10;G/mM7DKFAS6xMxx7NvISKA2K++977igyFcY89PyP9XZDA4clGXLzWAYXdfZcQDlleOOYnc3g50To&#10;L7KBkGVYmIHMh2n3g/7+9zPhterSxW3p95ds8NdO+OYmG+eLRsayojLdem6Dnw+LS/IOomGN1NRE&#10;bQpsWDLJXzrdnEupH2UbeCCehQWUhagZpCwgLEDWM12sC0KSLswtXxxEnthcdmKZ9P1cxhIk73OM&#10;w9IPLID06didpYxJrH2bQphQ9GzuOlrrH0zL8aG0mQogSHql9EB1Fh5FLhk3LSg5IywElVgDZhuD&#10;ch1rJgVjIPfKTJOQQt4UbYww7DNG0SImqASSDy8H5VkcWHi2vaggSIGE8v7CNerVFuubG9w83OHu&#10;+Q6PL4/49NtH/P6f3/H08oLtzRaqqkFCetYkAO9byrZz9jRdB9064PnUtDgcG+wPB7zv9vj+/Qf+&#10;+ecL/ve/v/H58zccDy2kqlCt11itV6i3a6zvbnH3/Iyn33/H06ffcPf4jPXNLURVg4WE9moIbRmW&#10;PYAjyN+HGrAarL09zqlBs9vj8PqK3Y9v2H3/F/u3rzDHPaTVqAQcAB/vB7cRd8bicGrwvt/hsXnA&#10;48M9NusVYA1016A5HdG2jQ/6YijlPO8tKW8yJYCaAEuwxg0HwBogAfZLMMOBU+Z4BEDYrNdRes0G&#10;6NoOXdu5plCqwkiOMG31OJaz0Q+4oQuAzkF5KC9b10c3Wb8z1+gAACAASURBVMrBNSyajJ9tuIzJ&#10;pmQUlL9EMUYlmE+Z3K9fpM2tv+cWReX3UhN/2eBlbGAzxDw4K4qLQQgVFiVFIclYDNwvbb4vrUM4&#10;B2smrudUiNFcEbzUxu9XDQqW1FZzRXG/4P+/uA6DVJlwPYQH1304NyzHAZcgFEqV/DX6zBnpFssU&#10;ZKk1pJLlHhz9n0Vcs/uDvKHBE5jOAN1ij81ltsUy139Oyua+7xXevzenntvoYR19Ws+HaPmany8b&#10;zLkSlGIQNDPOvMJLdnW6hOfe9VwAzX1/9/7PDa6vA+D2GSkDnFmyJVQ1+HJfAij0vf+5HyK0tD+h&#10;PBvrfMyc9w+FP2rmjVoEmBfy7XC+hxhnlIVsj+0B/ecnKVrPwQPKAHcHjFthAUOe5EK+FnH3DPdq&#10;9WSDnHu3lOrRLCY12cv0amD2TS9Tfn97VmDOGPf2BhTtfQBLachmjPXkIO85HwYEAaiINj6lOYED&#10;bUxkvNmMDZ/zO601MMbAav/foJ6Gs10MFgud1tBaFzac4f2sp+5TBpgEGwb3hiLWOjZncga1LNvi&#10;3OcMQxfM7da/qlZYb1bYbjbYbtbYbFZYrWpUlXS9l88XE0SQYV3tWQn094/weZ1amRaSL+YJcUsZ&#10;27+iNrgEFOERUtiSYPk5a7T/qz+/wjN5ts69oo5ZyoJfgiUNDQnmVJNLBs5T2Mz575WJF5e+JnuS&#10;4NIhxaVDlylgfBlJAKO91pwy5RK1Zz6cvFTBunQwVtYAmW+9zQajAZjnZJujvW1O2GuNd2hwHvYc&#10;8aCCuc5Iav6zGni4zlkOti+/RkPqoLO1rFdEjvdoy9VLUxayS9Xm16qszm1wxnHTqb1raiBUvB+i&#10;iWe5X3q+8Cg53Csl87ObO4f87P6grlncfybE5lddwCUyt8ELljdYmb/Q0oXz3F5g2UY41yz8bML8&#10;ry4M4mcg58lOxJAroNoIqDVAykIojvQoGUKlgr9YAWCn5rZgJHGPsbpwQjUWSuiKZpt5cgI2a0Js&#10;9JIf2qTglQDwPmbJGxRsQWQ9A0h6Ka/yAU8cG4gYZuFBhAhICHHWABIBUggoKSCFQM4MK8N9RWTp&#10;BDWB8IV7Sru2hRc5F/daCufKl2fr2fw+O9sFsIoKUlZQlUK9WmGzvsPN/T3unh/x+PKIpw+P+PDx&#10;Bc8vT1hvNxBSRqY+gre90bCmg9Utujb8dZY5x2OD3d4x7n/8eMU/n7/gv//9E//88w1Na1GvVlht&#10;1thsN1jdbLC+vcXdiwfuf/9/uHt+wWpzC6FqQEgYAGwMTFBVeIsethrWNGDdgrsWtjlBH084vb9j&#10;9/073r99w/77d7T7V6A7QKGDIqCSwjU42bMdJHZtp3E4HvG+e8fz0z2e7u/x8vKEtx/fcTwe8P72&#10;hq23vJGi9vZFIjWQFuAasMZgvarR6g6dsRACkEpBKom6rmCMgRDksgGaDkY7lYbuDHTnG8/AIOvJ&#10;86dYIHPT+txCYgyb46mCnK9rIIrgx6xWHmJnzRYEvGwPGyt2LpFfnwP6/WHKZYHkQ4Hrc9dxjv3V&#10;H9qMAfcDB+OLXyfbH78Gw4GH14LF1zS+KYx72L9zLgDuEsbXpQSEJUOnsc9+yf3zsw33tc3+2fmJ&#10;lqTJgiQ0TyEEKveOx4R3q8vASf7NYW0XQjiVUwhYFClAKuy7MVNmZNgWgtiitdtI4xGArrgH54Bm&#10;7OfL9a8PiEVG8oRNISbggsF88cHM8Qy0zUK/huJLyv/yLPDVtxWcb6B7IbaEEbLF9HOR7h+7eC3m&#10;iaDiIWAiZ6TnatPwa5Pv22vcA1Dj4oNy0938vUQG0JcvxDlTnIQffNlMUSHSvSv6cndEEJ5y6Xtv&#10;ExehGWVHJkhKWILlfNgg4iMa/d+zZzsNiFKdbPPaNWf8U8qWivlXmcVdIJmEA7YZ4FLYVpHrLbQ2&#10;zu6AXW1mvAVMPsAK1JQyCNfGdcSa9Ltsy9wGNyDQ0K1G13WwbOMgkShkZ2k07Qmn0wmd7lwVLVXp&#10;hesB/MDED+A9Z+sEZySycM2k7zPghwXBricEIjo1rwvnrlY1NtsNbm+2uL3Z4PZ2i9vbG2y3a9Qr&#10;V8srpVBJ1fMCFkX2WN/rntlOqubn9qclIee/sl+9BFxcAtzPgUeX1gdLaqMl7PtLwiuXAulTIOIc&#10;KFYgK7T8uixRos6B7EusRebOyST73Ofj5KGdS++N4rX5PNvxWs/+wesebNAuGUwvBO9/ZvizZP2Y&#10;IlWNHcPc+YlWNuBB8D552zNMFj5rMvVl8rcPw1QUOS2RmLGw3p4aDo4B72NrwxSRt7+exZ1w4h7u&#10;qxOv6SP6JIMh1dIcljcF/g/dJ2E/Wzp0AOZtvAaHV9lzXLa/7ENpyto/t2uKtRINr13X2slfDd5f&#10;A8gvka0t9Y0bWoT7N07xmj3t4GQY0wI/2akb6lc2yFOf95JQuvlrkz/YWXq0SCMnIQiVkFjdVFht&#10;K6haQCjhi3/PoveWIQ4x73WJxRQqi7XqXYv+YtcHsofPSQqqzS16uNc9Jhm0yEW7qe8hF94lJKC1&#10;k8UwaxAcoCqkhJIKVVWjXtWoKgUhpQN5Y8OCYmDhzovMAADv3++DwqQkSCEhMrzfMsNoDbbshwUK&#10;JALLyFvlyMRIy4MjQ78TfDkJIdiWewut9/U3ALOElDWEql146qrGZrvFzc097h+f8PjhBU8fn/Dw&#10;dI/buxus1ytIJf35d/Jhx7jXsF0L0zXQXYuudVY5XduhObbY7Q748faOb99/4J9/PuPP//2Ffz5/&#10;w/FkUG+2qNdrrG+22N47tv/t0xMePn7C46ffcfvyjNXNHWS1BiBd8IxnRRlj0OkOXdugbU/ouiN0&#10;18C0J+jjHs1u54D7b//i7csXHF7fYE5HSNtBkHGDKUFQIVyMSzYDW4bpNE6nE15/fMOPuw3utms8&#10;PNyhrgTe395wOOzx/v6O7XbjrqkPWYO/Fkr5AsvWuKM7qFWNY9PBMkGqFYQQjgWgDbS2OB0bHI8n&#10;dE0HVDIl3VuOTC7OFCT9+3wWGDkzZx5fu3hu0IcRG4lL1qWBzZXzcLWiGE5rx2Be0cKA1iVMq7Ng&#10;p/TETb7m2FS/zGHp24rlzF5O2GCmApkCfodA+jHGUp51cKbC8GxIIsaQnVmJNA2DXFPh9kvA+jnr&#10;mFg8U59NvHxvXPozi4DrnxzED52rpUFtSyWoYzLRawCWQSVAxp4mz/jMg2PDkHw6QDsZbzBlYZZg&#10;SCHjvuuG5wIQIvPrdoBnaFbiGhmAQpS24OCkrDsTEhFlGT9UAJE5okgTPv5zawxoeOhZSJ0HapnU&#10;T3DRGJwplkpo+Cxkulx/qPgeaLgxZc66mDDM4KJ8zICE+fDunPGcAxyBtW6ZIYo1pdwt+pYjQ5vQ&#10;IFEj96MfYG+NPTPjk232Fk+c+a1S71qLpKkkv86Tm3jFfcWz0EUEvRNTP6klE4gelK6MFLrKMYAv&#10;3KfeBoVEvFesZegAXHNm9+l/XvhhVQAzoqqj55EbmOLWW8jk1gJFZrCv0+L59t76RjsrmgCQh+fJ&#10;Gv+5LMMaAzAiWabrNJqugzYWWmto7V9XyDjYcHWbQdu1URXJkfjA0c+YDRcqFPL3r7PIcX72VaWw&#10;Wq9QVRWE9FlfRqPrHLivtXae/JVApSooJf05cnaNuvProhCoSBQ5ViGQOxBFXMity+gyxkJ3LQQZ&#10;WCZYaWG0dufRWmfn4T/L6XiC6Trsd+943axxe3eDm9stNtsNtpstsAKg/PooJJQow8FzazBrnQp0&#10;yJN3Sb10KViLCfLWNUSQOSBwiDE6xay/5Din1OJL9t0h0HxMab4Em7iUaFCex/OafHxt/XWDmLFa&#10;ev4Yfo0KobiW2Yp77e8jy0VZ/Pn7G3DoFwaAe07et5PA5yWkmJkPNtgj0hXv2bdopiyrI1l6zdfu&#10;Q1kd5TCS02A2gPOcVE/WEwCDO0P46+zPwrAZKWAdqZjM+RslArW8pxjCvaasZ4Z+P1+vuSx0R57j&#10;wndu1HZ2bsj1s/la/c98Cemsv0adr9k0+rP9+zMNAzCce1TYpvcbUQzKX3jgvfrB8EOkml8K3k8t&#10;lkOThEtA8Esm0JdOxrkYj/UsGYhGH7Brfcku3TyWDjWmzv+YfGZpk1887N6/GYJdESwBUgBJQl0p&#10;rHWN1aZGVVdQUniZrkUuLXP2lNlDmMNCfNYJFgFdxbEF0GpkMlk+5NTbSMqgsljQDy1nVD7gkhhC&#10;MkiG5kb4grpCVdfYbDZYb9ao1jWq2gHZIaW7WDR6THgnXxVFsAoJgpIOiAiWPMyMtm29vy+h8kGw&#10;8MwjE5gxcAOFYB/AkYnEyd/LW/WEgt94L04hBQRLCENgSKhq5YD79Rrbmy1u7+5w//CIp5dnPH14&#10;xt3jAzbbNVSV+9q7xoqtdQGupoPtTujaBrpt0TUtmmOLtumw3x3w7dsPfP7yFX9//ox/Pn/B12+v&#10;aDpA1SvUmzVWNxts77e4e37A48cPePjwCXcvH7G5f0K9cVY5EMI1np2zUWi6Dqe2wel0wulwRHM8&#10;oDkd0J4OaHd7NG+v2P/4it3XL9h9/Ren11dw10JYCyEYwg9RRKRqctykY9/LDKs1uoZx2O/x+v0b&#10;Xh7u8Px4j+3zE9Z1hd1uj9PpiMPhACEFqtp5kBLJ6OsqK4WaAFFVWG23uNEGp1OHThtXrvhgsc5o&#10;HA8H7N93sFqjluQDco171nLQZAgJmnr+U8SDG7zkRsmjyzOXLNNi6PZzIdxn/+Y0EIiDxNwbOJTS&#10;nA0h8m0yY74v9X2cAjnPGE8Y9q9c7OGXPAjS58oxQepd2sgizgqtDHS/5HOVh8ElcZ6KQ0uXOhQt&#10;PVsAzkK1eYT5cIm//VBGyxzrJmeuMk/v00vZ6/PvOc/wmhtKDNVHc/LkKdnn1NeWBDdfMwgYXSa8&#10;fZ2IyqME3rvtSIwGqxXsz7wRIue/rOoKUkm3VyoJEdRvuR0ipQCKwdApyi1ekFlCcf649WYJHBu4&#10;SEKIjWZSBywjSZRAexGIOhoIm1nzUD8fKAs/w0DGUvzBBBQX5ybzA08/mnKbiowzJJZ2YiUNLG65&#10;j1uYEY48E7klkS3q9QQqWni1ZLbiRwDefz9cDwsRPxOhDLtzoHHPgz/6GpeDhL6tZq6oiIGtwcc8&#10;W9aF90YVwcLJA9DGExzI3y9OiXJe19owDLfuCAOY4EJGk/UMyKZgY86ui1eCap2p9PL11BM+XP6T&#10;iSA5ZfUq/PkOg7dAjAr3g9YaRjuvdxGDpE38+hCT22gNbUxkdIdaVvv6MeRkEDng3ujgO2/Bxv3O&#10;ul6BQK7ua1toPxDQxsBY9gGuru6SQsBaR7homhM6rYuQDcekV672jspXd20ciOOOXakK25sttjdb&#10;VJVyNjfeK7leVahqBd1pR26qKihPtAkEHWsMlJLQxkCQJ+KE82+tI/MIET2ZAcSa3qkwGcZQVE1Y&#10;ax0ppusAANvNGo+Pj7i52UIQcNjvcNjt0DRHHA4b3N3fgx/dnWuNhJUCdaV8rhWiktjZU4XrkmxC&#10;x1iCQwDL0H51SYglz66D0wyRISXiFMFuynv/Z0HOqWHBpUPyqX1+zo9/tB6htGIgV4cNqUmRBuGx&#10;HsQwIWSJAuJSXCcf/l+Kt1yrSiyGEkyTVpiTzGJg1CpmrC6LWjAuawXqo/mI4oAih+Sae3e2/qWz&#10;9uUcwFw4SJlaO/q21j0+wSAI3Qftc4KbzS1xmJMlDnNhZWZNUkiFPRvettZdf/aqsNzqjQcoCOV5&#10;WmrFNQbcz9l59c+z9Sq0Mu91JJs01o3BOi7VX+cWqtMg/lQfM7RvLF07+//OHSWK22ZAQTlnVz71&#10;Pmf7CQhMBI6FUZ7dmT8UhP5TG0kZU2oi/5LzKM4V4P3UAzi1SU7ZnSydFM9taksD3GanpAtCYKcG&#10;GUtYhjl7/FrfozGJ91QxMA9kZcyraPLkwmlFBcjasVrqTqGuK9QBnBQBKLcuqNU32jG8NZeOhMke&#10;Z51z9m/2RWMMTMwaB8a8DRFnjV0ElfKQLCliQ1NuhlnTAoYSgKwIa1buCfHsJFIV1psNNjdbVKsa&#10;VEnISkIqFSXEgfkjhXSsfCCyWAJ4LwRlMmLrmyT27EHnVanYyZgtMyCUkzTHMDeRzPqFAFNgHcJf&#10;Bw1tLLizkZnuGrUgwWXH9mEJZt/sVBKiqh2o/PCAx5dnvHx4wcPTI27vb7HZrKEq5S2HXHfpmizv&#10;+2k0WHvWfdugaxp0xwbdscVhd8C//37DX3/9g7//+YIvX7/i9f0AbQmyWqParFFv16hv1lg/3OLu&#10;wxMeP33C/csnrG8fUa1vIGQFZrj36wyaU4umdX+PbYvj6YTj8YDTcY/2eMBx/47jj+/Yf/sXu6+f&#10;sf/6BXr/BmE0ZBjuRAm3yICInPccaiIGWwPdWTQnwvvbO95e33B6ecbdyws26xes1is0TYNOd2ja&#10;BoYtpHYhvlJIVMpZLblGzsJYQClbhOOEaT9FT1gL8mAYUZrrhzCyxPrkRYBtGVpWFoCXLUAJMCUM&#10;m+1fwmimnlfgyBC7B8b0PxeVlhwLWA6XMJPi62bez2My2Um2Fo+dz97nHAAfucfQX8pkGNzf8jpj&#10;qlGORaoPyhyj2gCLQsXGPNiXDFrO9+rphv6a4LYlA6Y5deCQFPTaYf8Slv9ckNRUo7gUAFjSeDp7&#10;DY4+3qHWycE/QrDho5HaMJ8lUgLuqyqCC5TlzgRVWgStC6uS8+eX8saLpm//UI9Y4//rlW/sA99z&#10;iVYRCIoEhvRDY8tnoe8pP7TWDAxmsyCtrHsvhm1pQJfZkfWaOuZ+w1wuo3GwwPl+SGV2EQ0380Mu&#10;bHmrWzRQ+WFT7pZSvijna2No8fPgMmSspuxrzPkbhOGR9feMv0+ss4gUgkr/+vgqWb1q0/DAZmtz&#10;bgAXGzFfwxmTrMgEEQQLZO6OTlnHNhtc+2GG5RiY5kL4HPAbcqaSF7qAEI4hb4xB1/m6rBfiy7HJ&#10;TzUhGxsBuQDc5sCZMToxFYNtjfa/lw3ttNbotHavyTZTkHBBpIr5UtnXpJSoqgpEwoP9BkZrWO0G&#10;DMTAsVpBSRe0qz0AY+FUqp3WrqGtKgA1SDmWvlIC4BpKKiRffDdcCfUYeZJL6E+EFYAApFWo6xqr&#10;zdodm/T5WX6QJ6V0/vJKpTWT3FCevL0X+XXLAZAOqLfGous6CGvi15JlkoiWnFobCAH4jG6vPEBB&#10;1rm93eLDh2c8PjyAwHh7rfHtO0GzQV2vIKV0hJBOw+gOxitmqwrxvaX0x1pknZWBm0uz2pbsQVPg&#10;z9WM6QEF4FJ732v2158l7Y317HMD+r4lxdS5XFDEFzZ1ebB0HE0XSps8m+S8Cp2yu/kZe+TwN7d9&#10;GrM+HLJN/Cmbpjle08y9xCO5O0Os4pBxdt7f0FgLViiT5wgdl/RCs+erT+rmZddxDERlDHmv979K&#10;hQqiZNUnMD5n3ufAfey1bQbq22SbkyxyXM5Kn4hevGbe9/KIbecV53dqwLc0n5My8sM4cJ/jCWmP&#10;LqSpMzZY/eeqj232jy///hRePPW1vE8Yfq0x0B9n37uoJ6P+kIl6hKCSiHPO/+EFD9NlaIzCT/6Z&#10;2tSXBLVetZ5OeNnm/phJvjochHjNZj61wS5l+13KRFjqG3bpe5zdMOwamMgGleSA+5WAXAkQA+II&#10;CAWoSkAoFHYvOQsonPfcg5I5/Q2+oJT5srpgKuoxnrKJYi/M7hxTS+B59Mu12efhsg3MBwsuSM+F&#10;ldZCoBYKUqwgrQJZhtYWrQ2uo65pCAwnsuV9I7xNivCfqW1bx6Ih528frqc22smyohWOdAB5KPC1&#10;8SyrNkqTUzifaxRClxwKG2Otl/M6FlT0cOvZrjiv+gp1tcFWCUBVqDdr3D7c4/nTB3z49BEPT4/Y&#10;3mywWtUO3A+2v6H50xpt26LTLXTXwrQNbNvCNC10c4I+nHB6P+Dbv1/x959/4X9//IXvP95xbDqA&#10;HJOS1iuo7Rr1zQbrxzvcvjzj/uMn3Dx/wOr2AdXqBkKtAAgYbdC2Lvj2dHLsq7ZtcWwaHE9HHE9H&#10;NIcdmt0bdt+/4f3fz3j/+hmnH9+A4w4VnMd82LgEJYWCoAREZ7y7MBOFZQOtGc2Jsdvt8e3bdzw+&#10;PuD+/hYP9/dQ1SMOxxOIhCsOOg3bdIBhKCmx3a5xd3uD1aqGthZN28I2FlIKVEpGNUVVS6zXKygp&#10;IIixe32HlAQhvf84n0/HlzYNUd11YSFbRL/l/m8L1schj/Zl1mhUMIOKApYxyXhZOhQdC8Ua2gui&#10;911u2zCSzzG2n6SMzIXr8YXfHvN975+jcP8wj+zHUQlA5bAG856tYwy3nx2e/GwY26X78hLg/lfU&#10;TEvYJ2OWeTkwPqXGG2pkl4Ac1/sWc2GPo7WO+5OYIEaUTBSK+1rImEEv9CzYPgR/7jwAk3osnLAA&#10;9llaqcYomwIOAfM9GXZk4GfLAecqFZTrQ/D4zoH6clXt5QDl36U0JI3syD6riuh8hMVlyCwPtP/M&#10;+dgzs6M5a/AG+rjsdXstEUrbwgzY5vJTRusUXyMFEkNkX0Slk2N3WxDIM+CIU6Cwe02RLmS0A/PP&#10;RziGwBYNVJOcCcUEG+5Zr54MJA93fzmGdMpAYuR+9g6IDipNjsSVPFg4gAVpYGGS/Lq4zzj+O6gl&#10;070EGJ2z1dHzMPfM7K5D07TodBc91kuAw8DYYL9iPGHGEUuilYAHMRJ4b+LzYDX7DJ4O1pj4PAS7&#10;FXgLH1cHK8dIV95zPfRpxrrxiVek9okIgghMAiwY8N70p7aJtjRSSUgKrFyOxb2QTvkrBDxZxgH3&#10;MZg3k5gFa6JkSeT+qwCo2q03VV2jrhUsDExn3HUO94UUqEQdLYHiWiwIVeWAf6WU+yy5t7Ixkdij&#10;fPh2+H5uuUQEGKucHREzpPetl1K5nCQpcXd3i7u7Gzw83KFSEuu1U0W3usPN3S3qlbP7YbZo2wbW&#10;Giil3L0Y7M2EhJDCBwCbzFbv3LNiiqx27QB4iiCYMxev2WP/L4ITp2qepbXOlGp+CVbyK+qQQW4K&#10;57187zjpjG5dhqT/H+fyTZ2nPmnlkus6h6NMMeyHhgV9e0zQ1Dm68tzxPBZ3iUJ08RCDykqFe73g&#10;mOJm6FwXzyiniiIXdSfLQ05gPlMB3Lthds66z1TSPpg8hdFy8rPP1uSAjRhrAZsGWAwqbAa5YFQP&#10;k5OWnPc59Wv/+g0x8oeeif41G1W5RvIin9n9pNqPitrtUtLRpUD9nN1Z2b/0f37oZ4YzjqZw6qkh&#10;W0kC6uP4A3Y6KIS+EwOtcZ7OLwPvp6aYU4DN3EW/1rd9zKJnaoEY+rn/6z9zoMYUS24uYGbJhr9M&#10;SeAYZRwKYQFQBYiVgFoTqIJjBwsDFhqQxkt3M7ast44hGlZmuH/bommm6E/rhgUg8t6UcBW4BQx7&#10;a5YicAmFd20ZWhHAeAEI9iGmtufplWTjjmEgIAVBEkEJoAZhxUDNEmQtWmig6dAcT9AECLaAqsBC&#10;etVAGhSI4DdPwrGgmhbWWs/Gd7ptbRwzyp2fJFl1fShlU+RMro/SmscFrJg0LCFyPpla+7VXxAAw&#10;13O67VGIyhf6K9SbW2xu73H7cIenD8/49PsnfPz9Ex5fnrDerFxzIUVi3NvA2nIe803boPV/9fEE&#10;fWqgTyfowxHt+w77r9/x7Z/PeP/7H5gf71CaUUsJVhV4vYbcblDf3+Dm+QEPH19w/8kB99XNA6ja&#10;AqoGSMIYRtM5hv3h2ODUdJF5fzodcTo5y5zT+xv23/7F2xcH3Lfv3yGbE2oCZGBYkY/plSJKrEMv&#10;Hm8p61UPCIFnrpltuw6HwxFfv33Dze0W9w+3WK1X2Gw2uJE30NpCG4umaXE6NmgODQTg/fEr3N3f&#10;YS0l6HhAq40D7yuFTmt0sKjrGjfbW9zdblFXEl+I0XWts4qgVED0c1Nm/Ud5vPmYW2sGwW7QRWyk&#10;sfVutPErpts0O1gd25vGQl3HfnZqneQFrInJZnEAJEcGzOUsV76w0L6EFeYasTk20XQVMQX+jrG7&#10;l4LZY4yqS4ccS9UfS31pL20GLyUFXDJ0yskKYf3PPRvHgPs5ksUln/NMcioE2JgIQIUBe1B+KaVm&#10;P0//9YVXsEmpPDjq9/EYDJ+x8QjeRoVHWZg5ySCx/CnWMWfhMQXzxincHCJsz8DuBDZR7z4G0Per&#10;9Z/h7PxTHzcPUwmKbPZcqtsPxEVWh/VDypIaMTu/eTOT18dZ8+yciCjVElnzlMrqnkdopnCwxSAh&#10;CxQNHrI2AfX5awbCvM1RAv+PdNyRcuv2Cf9zNq+fiuCxwNSzyaImG5gEIDcw8UDJn579NCAH1JEp&#10;PDmX3cdnTqRZQiSiJBA33stIrD7rnxed+5v7gYILa/WkjiKnIA3KmiYEqRr/vjkIyjBWw1rtgHt2&#10;1jTORkVBqQpSKBjL0LqDMdqdbym8PSShazucDie0p8Z5wiuvMg1gsP/Zuq6xqleoVw7EJl/ba2Nc&#10;EKw1EEKiUi47KmZiwAHjwjPDhRBRmWh9zm4lHWOcASgrUVnPcC+eM/LkIgmlUkhrtEVgGxUMQjpb&#10;Q1VVcRDhmPsKJBxxxHYWZNzrOIscB8AHEosx1tnnKIVVXaOuakgPztuYZ6RBRO48K6c2cBY/3vvf&#10;37PGmJgjJj3YLrzFjwTcUKGqUNWVs96sFLbbDeq6hhAC++MR680a9XoFpVx92bYN2k7j1Hao2w51&#10;XQOoM1Yix1yANJuaBzuuIU5cMrzmAXvI8ffgQVLClG/8z/T1lxIHlu6nc7XqEj/40felabLCmG9/&#10;qZbKsjh+EktZYq3UxxPmfueSWm3YhnccOFxa2/ZtcIZtmkpLDcYw037JPTZ0/S4dZMxidDykiP4F&#10;r4uMYJvVPlEpxrbMMOQh5n3Ots/A+VCHZOHhJtunA3DvhtZZfmHWaXPPlrX/wceY8fkfmynapuy9&#10;hkhh0YFiQbB0UcON1tnBBSNTCeSfifI6mWfq9lKMP/nLfAAAIABJREFUmbJjytpq0IM/DNJ7PvBT&#10;ynb3WcUAgI8Ce+yvHVNWrLmqZ2ywmR9w5PLR9BOw3GKdLs4NUb9qo5paTOdAkZ+xzBkDb/rFRP+m&#10;+Fk5+zXTy6WgxrXBPkskimNTuCwmDiwshGSgEhArgGoAErC2g+YWhjsYaDAZMAxQeGZ5CxiyJZur&#10;8KTKN7XSDEL44jz/fmioCkZ9CDWBHzh4OX02V4xAd3FfnM8fETpJ8sW+Y+ATKhaomCEhIKREKw0a&#10;Y9G0HQwIVhoYGxpaKoLP4mbELuzUmAxkx1gwUfL4LTYkP4gIzKpB8NV7VjLc9NjzznzTTxAkvVet&#10;hFArrDY3uL29w/3DAx6fHvD84Qmf/vMJn37/hMfnR6w2K6hKZry24ANnYLWB9kFgTXNC4//bHo5o&#10;dwccXt+w+/oNh69fYV5fwYcD1rrFrXKetEYocL0Gtjeo7u+wfX7C428f8fTxI+6eP6C6uQeqNayo&#10;oFkAxkJ3HY6nIw7HI46nBse2w6FxXvfN6Yh2v0eze8P+21e8ff4bh2/fYA7vqHSDSlhUkqKvGECR&#10;8V7XjsEkCJDhZ/zmboxrcrUBWCRGpzEWh/0RX79+xcPDLbbbNaQUkLIGCOg6jff3Pb5/f8X+bQ8B&#10;wuF4hKoq3Nzf4/5xi8oyzNsere4i69Maja5tYNdr3Gy3UPIFYIPXH9/jfZ9b5BQsg6lNHOeWLZeG&#10;hXJ/WjAQZjUFAs4xYq7JERla65cWN5c0XEXRMxC2+fNMcToH969gig8VgKNFYrbODH72AUeapZ+T&#10;R2Sklw4bxnwfS4sS/iV781iTf00g3JL9f4k3/dK6Z6y2+Jna5poahbJ7L2axeBuMsG9N5ST1Xy2A&#10;91J6b3vrrPlydR/lRXcAgEOHOXuJuADci2MrUHv3PkIKWAiQtbAB7OrLZxkFIz2qpECj15Nj2Gmf&#10;GZWUBD3MP2MppwyQs4C2qWFtOH9S+ojfwLIqw4dRSNvhAE94TRTnrP0sHiBTNVggMrbLoVsvNM1/&#10;VuHrvLh2IPh1c0/HTj3LHYqD9nAOtHUm8UJK5xfurf5CyOvQcxOuU7xfRWLrM7OziimyujkO9tmH&#10;3mnt7WjQs2akzF7G14QB4A8DB200dLC88SB+YHVrb3tojO01qskL33nLd24gEppcP/yKzHewq3kq&#10;BbCrrYx27yNl5Z9dpxLVxtWAUrka2Fr389ZqWDaO8KIEVOXY4EK4IVr0UpfOpijUv05xatBpDWM0&#10;hG+ck+e9V+j4+1MqGTMDXGyA9ZlCFerKAeDhenWd84K3PtxaeJCxqlxmVHhuggd/IL5IKSBrB4TX&#10;Kwd+G28rBEIM3l7plbMLQvC3d+SctmnADFSVU1mGDKtIsOEU6ssREBfxPLt7k6IK1N2/wRXT/Vyw&#10;4oEfBhE5y6Zj02B/POCubbBa1Q7srxREQ9C6g7JVXCOtBdpWg+3RhX9XFVb1CrlXFvf3lskt9jK7&#10;xEtDVq8Dvc8tyqYUkkOA+aQn9wU99yyoO6Ji+KncmbnzmWWHjBF3pvIH4/nJMkmmMI6l1/SaumUu&#10;1HNpFsAY2D3E3J1zQxiil9DIuQ7HmIO64SbmhQOxsXvzWqugpaTaWLcsrOunBlDnfJy0GOUki9Dv&#10;UuY3VyjKGNHaLVrh+K+HPcJ6FVf8Xvwvki0iF4wNj31k3v80T9bqf96h8O8xdXQO1C913zh79rJB&#10;B2e+/7FOFymPEZx0DYGYMTdCYi7958tEIpThCFmeDvXILfk0aOh5G+q1wz451jcMDYCngfmlLis9&#10;dWzWtjNPY7xj606ef3lpb6muebhnGYo9f6tfyXAfW2SZMRo+cLY4LpiKX2J5M7Thzk0+l3hYXbtJ&#10;L/+91A8xe+a9YEAyoCxQMVAxWFkPCrfoTIOOGxjqYMkHaGbPTP5QlZMpOptglangSCyl8H+5Byjl&#10;FjtcLApE/Q0Wmc2Ff9gZvlhn5IFklHmfOjm1hCGGZoa2DMmecyVc8czWotUWLXfoWMP1ct7yxjcv&#10;MUzSX2OjLbR2n0XItAi5UDPXdEVGm2fsh5BKpjANhgMvioUyLMJhFXEgNESyx/G8TECGkKoa682N&#10;C6S9v8fT8yNePr7g0+8f8dt/PuHx6RHrzdrZtATf7cDisxbWs6aa5oTj6YRTe8LJg+jHtx1ev3zD&#10;93/+wds//8D++I5N12LlBQWVJFQkIGUFtdlA3t1i+/yMh0+f8PjxI24fn7Da3ILUGpYUOgt01nl1&#10;du0Jp9PB+do3LQ6nBnsP5jeHA5q3Vxy/fcX+y2ccv3+DOR6guENFFsqHENsQEuwD41QlUNcKq1WF&#10;VV1hs14BzGibDl3XoWtbtF2DtkMMYRZEUL4xOx6OeP3xit1uj/v7e1TVCmQBrTvs3nf4/u0HTocW&#10;UkpYZtSbNe6eHlGtN9CGcWo7fP/x5u4DOMsj3Zyg9hK32w2enh+xWlVQSmC/f8+m4TazkxpmjQwV&#10;cTRUfC1Q5fB5V3cWcDdWSCwpIpcwki/59xjoO7XeLlInXejfOdqE9WqNIkMsrnM86SGKmWyZWRUF&#10;Su/pHmyKnoh1NLtmKqhurJi5xJdz9jxcOeifu3eWDsMvBRjmwuumaogh0Lv/nA0x9i4d6l9brxXF&#10;dbCIk+I89HlGqpqzPYUQLjdEyihnDnWBC1kULl3z7Nhpov1I4a0xALbfLFDpCJpYYCmALve4jP/O&#10;kGwuehuahL2KgOoiw8Q3rnFgka8jDkDvB0wW4d4DgWXxtfxrCBY9IDiTSwcQODTADAc0FurJ8L2M&#10;eR6qK3Yguo32hVmzyH0FGcdg4/BHCAqONZENfa7xhpfP2wSW+qY9hMWH8FdrTTFMAtIQPA5DItON&#10;Cx9VG0B5m0KCY6aQf13j7QSN8RlHUqY6LzDfA8Bve170PgzVXUtEuxWXK2TQaQOtvWKA0rmJhqD+&#10;fEpB3ubQsb5lVXnrmiraNkoV/Nc1TscjTscTjOHIBiXBkCRAQvm6NE4LIDxgX7FCVSls1mvUqxVk&#10;VUUv9nj8BG/zo5NVErO/j1UxtEprh/8rpKu5e+xIIQirusJ6tUJdu2GDNQanUwNxPMJY4wkZzrZn&#10;tXLs88R+75x9ItJQA569XlUVVOWsatq2dccOdrkbKwVbBf9tCWKGYR0HAEQCSoo4OGBw1ntSBO1D&#10;4C13HdgaH5iLgn0XbZIsw4QaD8lrmX0YrjaOKLKqf0B3GlIItG2DrusAn9Hbda6e3e12OOz3UFLC&#10;aoNaVbi52WY5BBTBr7RMjtvN5szHMXBkDLQbqxuGa7X5fT0PBl2i/B+qUafYmb+StDiHaYxhB0us&#10;UAouSP7/+kMNLB+kDDJiz0C4ZQObn6k1xhSZU7bFQxYaUwTPnyUXjYXPjl3rocKcsczedEoxcMkg&#10;7RIVytz9Mmch3b8mQ8cx2pN4dwOXK0JnxLXoLhAAfB9Qy5l1nM2UfimYHIVnftiXnSA/WPFlg4OR&#10;Z3UMXJ8D7fv/O8cr8/NZhMfPXdM4/Ahe/jZm7pAQ8SbrK+IvciVhLuts7g2BuVTphDo4Wi9xbllX&#10;2m1Ped87ljyGSWk03Xsv6V/Gx3CYtdld2gPPBor/SvD+kvCXJRPmOSba/HuMT13GwlTyAikdhhi5&#10;OMs2+7np29wUZuwCXiM/nJM0jt+UmYWMIEARROWsckhZMDlGUKNPaPUJmrVjIgsvURepCc6l+wU6&#10;lTG6yoXelj57SEFxyKaAyLzPKNvcpKTo1+nYLrnFTC5x8cwsmxhdefNEwvl9GjBay7C6g9EtGqtR&#10;+WNoLKNjRscWDQPaEkCePRPN/0W0XgUcS9uSgM8n8+yZiLz7hdYC1geQCZEUBNFPKPfoFZFxhjML&#10;EwfmC5aA8EU/h2OSkKrGer3G7d0tHp4e8PL0iI+fPuC33z/i46cPeHx+xNqzyN359T6tXmJsjIZu&#10;WzRNE+1rDk2Dw+GI9/c3/PjyL7787y98++sv4McrHgWjqoTzjGWGUAqSKqhqBb67wfr5CfcfP+Lh&#10;wyds710wLUQNYwlGWzB33uf+iOa0R3M6oG2OaJsWx+MJx+MRx8Meh9dXHL79i+O/X9D9+AG0DRR3&#10;UIKhpI+o65nzOXmz8wi92a6x3a5xs93AaI39+wHSS7Mr5T3pDUeQRwrv3WyB0/GE07GBNYyqqtwz&#10;4NEGo030dz2dGrz+eMWXL/9C+IDj17cdXl/fIYhQV3X0WT41J7Rtg/v7Ozw+3MOaFt+/E+paRdC+&#10;sI+aKXQpR4f5J9aXouBfvuYtWYsusQxZugctYQxPbdh9n2YR8jjAV4WaL2HpYMCb/KyopfnGYW7v&#10;XXQsmGcyTTWdY0380tyDMTC7LNrGIwSWssIWN8UztcCS3x/zr1/CEJlurtNAfOmzMmeBeMnA5DyA&#10;zavBvGf9EkAi+qQH9lUIVFSOzRrAe2uTdULYT4smDgnPH1NpEEJDVq6jCfQth205OaYP3GMwh7on&#10;Rx64v87unYz9FEA7GwD8wMZC7hZICXzOmjORZQIlIoQ7Bhu+5l/bZD7bEWQOTGEPJFvOLGJCk9w7&#10;OewtN4IcPRyksQzt/dIxZO2Tf57YcdpIGgjM9GAbgyy3JYUoUmEpYy1nbH9KQYv+njHG+bW7zCHn&#10;Y55bBuXrp8gyiozWsJ2JIbIINVIYGFBmyWMBKQRUVUEF1ndPWBUGEl3ngH8SBKF8EHOwnbIMeHY5&#10;Z3VqGuR4m0sPljvmt/QEEEcGqaoKq/UKq5ULMHWgvjsvutOw2sJoCyLjz7MBYH3WROXvRzcYMdpd&#10;S+m97DfrDbY3Nw68VzKy7NMQx927hqwPeRUgRaisgrbu/YI1Tm79FXzY4zphCZI9MUcQpJIgKSCV&#10;csC8VG6w5I9TeKVMXdWo6xpEhE53gAfjQZR+1w9dWMN56Svlla4CbF1YrxQAZLaSGAttNbquiwoK&#10;IQIBKHjGCxCl59sYm7I04jCCoPyQJfd3d8HEFp3W0Mb4e4HAwoI4kdKCvVLXdni/eUddKT9IgFeB&#10;djDMaJsW+90e729vEEQwbYf1qsbz02Pyd/bKDxOtc7I1k+f3wSXg/NQ+MEsyG91zzhUDS+vJseO/&#10;ZEB/abD7GAFw6est/j4lIkbcszBuubM0u+/S41vKbJ0bAozdP3PkycuxpfnBDJbeb4SLfKwTZWaZ&#10;ec6cvdKlgyO6Qlk8Z0kyhHtN5RUM3W9BUcfeOi8MGPugu/E/a6I1nS2UiCm8NrfOKffkdMw9J4UJ&#10;As5S0tHQ/Tl17otzkIH38+faMy049a6WUw5PrNkwP1wY70nKXJ9EwqWz2jtm10UGfrIkHApc7ofb&#10;Dg9XeYSwPUxumhs2ja9Nrk+YU0FMZZMNBY33nWBSMPcvZt4PNb5Lg+CGTtKUBcLYFHR8ExkIRxjd&#10;hBObqZ9EzAXFlCYB/LmJ6yXAzRgz4VLW3KXAUT5xjJuMAIQiiFpAVgxSDJCFNi3a9oROt2BiCOXo&#10;1FwMSrgoqGKgXCFCFxkjIDCYXEsZgOLz1HUqAxaLh9XJTpVv8J2UXgJCQGsnP3aQN7uAKxax6LXB&#10;4zEyTtLi32mN4+EEao+oBUGoCh0kGpLQQsCyl/qShBQyyfajVY+IXqNOIpuYS5E85gt8eFZTZNJn&#10;qS3cazyzmzu77QNQYAH2F8XJKBy7UChIucJ6vcbd3R2enh7w8vKITx9f8J//9xs+/fYR94/3LihV&#10;SfeyPtxFhOAyYxxwfzzieDw55vuxwW5/xPcfP/D582f8/cd/8fXvv8FvO3ysK9zf3+L5fgOlgJYt&#10;9howrGDrG9jHF2w/fMTdhw9Y3z9ArrZgUUEzgVvjWUtApzs0zQFNs0fX7KFPR3SnBt3hCH04oHt9&#10;xeHLZ+y+fIF5f4U0HSQMQAayCLXLwGdB0Wt+vaqx3a5xe7PGZr2C7gR02/qomhrGVOj0CtY4oIPZ&#10;xs2PCOga7Vhr2rj7jwTW6xU2G/d6Vicgom0afP/2zQ9pJPa7nfO11QZd20WZeScE3nd71FWN7WaN&#10;ul7h4eHe+8hWjnEHios8Z4UMUcb07NvbhHH3hSFTFIfq2SbMOAtoWepDOccGn9tPluwNS8DI4nul&#10;Qd85QNcjxvLIBj1nI7OkOQo/I7KGa4BYtaipK0H/NBSkAsQ8HyyHBmKIeT8ny506jmuk39O5Luf+&#10;PszDaMNQQycy1mNfvrh0ry2K1J5LXJ9FM6VOOa8Dys8xB3D0mXA/6z08VYOM1jvZFQmAcADw56XU&#10;pSenIIIUbl93IGKwzbBZEL075zZvmsA9r2Zn1cdcMjXjz3DyA8/DbtHzyuT+daDESs1XQu4NVQIY&#10;XoqLqUzfKYYHDBOl36W3K+Xya+ox5MN9J6QjKvSCUGOAW2Se54QXkXnwchZun37OZh6y4AyA94q8&#10;8PN5wJvx9jVDe0X8neyesdZ4u5gORmv/elTmgoTXCLViUb87qxLt2e8mNrzOKkZK6XKIuja9PrJt&#10;ksvnJ/yODdYvxnq7IESFidvPCSSD7YkHzkNNRw4UFp7kEUNzLTvgnltwZyGkA9+l8pZT7ipCCQeU&#10;r7zKwvRsqEKtLYWA8oxzZn8O2PnaB7a88p8HgAfirbek9JY3IbNKwNdIlfdgt97qxoIgUFU1VqsV&#10;bm9ucXNzA1VXLnPJusGIMbpgPEq/DkqvpAEzhO4iMB0GFtEGK9jHcGI8RkulcDydhpDKHayv61RV&#10;gTKAHkSxztfGQFvtQ3UB6a+D8deBtCmUOMYPNayxsMKRMIJ9JbwvfegxnK99UD4IkPfKR2bVE+7J&#10;8HyFe94g925GHMgFm4fcbodNeoaMdlZBB21w2B3xvn7HzXaDzWaF1aqGlG7Qo7VB23Vomxan4wld&#10;08J0HW62Gxw/fcTd3W1cI4w26f0yatA4+37etm3U2uGiYXkJsBU5HlEaRAv3yuUD7SXA9c9k3FwK&#10;ijNyYD4LWD/7XS73K0JucV1suf1rW2Sl8LCX9oCYbLa+u1Y9eUkdMzQouuQ+GwNPZz8PnRfnBS95&#10;hPA5WFNmt/LFVsg9hS9NkLD6ysFr6/epPMap7IQ54L7/OgmEL3NyihwZy6ne4DTgtJ7YwDYw7r3y&#10;LbcGRD8IlRZb3Sy5T/qh7EO1/pjf/ZBqlbLQtECESI4PqbAMn0lQxrhHWRNODbCGezEUhBuO2Nc4&#10;KD4UMNvP71ui5Boj3s2B9+cEo/Hs1EuyyRKZnGf7zaFHtRwScEEq/qXg/dj/viQ9uf9gEJ2PKafD&#10;B0dFxwsX5uGmd8nrLAUspjyH82Z9apJ2DWtgatEdVQoAsMEARwAkHYAvFUEIH9hpNEzXwpgOBNdo&#10;eLPUxJQPoXG+6XGNu0zFNUKQHSWmFpK9TGApu6CwaOyQSXAQC3vAe1VKJ1WtqwpVVTumU1UDQuB4&#10;PMEcDj4sVnhGSgVrDZq2BbP2xHZ3DK6gJki/wmkAWhs0YEgWMFLCKAkWym3K1jUMCdBLAR4gv1mA&#10;PRtepPR04kJtkPsQEko/WyGQhY7lz01/8XDXj9i6UQVLgCWEUKiq2gP3t3h6fsDLhyd8/PiC33//&#10;hN/+8xFPT49YrWvP2CJnj+OBAmtNbMjaJgTGnnA4NHjfHfD1+yv+/vtv/PHHf/Hlr/9Bv7/jTkhU&#10;tzfY3N7i8cMjbm9XaNni26mDMRJicwd6fMHq8QWruzuI1QpWSnfchmFM5zZjw9CmgzYNBBtUgiGE&#10;Y+RLfQQd3mDevsH8+Aq8/4DsGijBkIKjnROHmzTr+yUJBwhJ6cPFKtR1BVU5xtft7RZ6ZXywsEHX&#10;aejOoGlatF0LtiZujG3bYbc74nhswMZCqQqb9Rq3Nze4v791TWOn/b1K6NoW+90O9XoNKdzQqWsa&#10;HNvWqUeUhG412Fi0pwabzRp1rbBe19isN6iqOg4gKSSVx40/ouyZlD4ZRKUSZXneR+GR3mPzDDE/&#10;lrBmhsHzEh3PSJOYWqFzeywsbA7GFAlFwRwYnllAUR4O2GdkXAKYLh00BPuAIPVMyqSSbTZ0bs6G&#10;IP3zE3858/fosYuD/+5YUTc1nFmivJgLwptnOoyNNPrr43mjWb4fLd77h9kVZQ1ThhsR+qq+6Wel&#10;f/zl1V2irJuyL/gZr94xC6Szn/dDdQfGJe/mfkMSQMSiPsrqgcAYkoG970Prgx0FWxMHbRQCQzmB&#10;HOxR1ljjUUbaIPbWL+QzcxLQGliwFj5PhzyrOlZJnDGps9A5nAeFxdDVjDASBgGlL70Hr5lgvL+r&#10;CWwyb5uShrRZQTRQBhM6/1rJJidZttjooY7smLkY9AaPbv87vi7rwnHYdI0B5wPvfNBtZOwHMoaz&#10;lLEFUz8036GJjphFqDdCc210FuYlIgjFvSGBlBLCA95VVTng1bLPrkme8akxd/eWkk6RSP41kYMs&#10;fvgU7FCYAKjK14mOWS5AHpSXviblaIkimOPxVFUN5cNJhRQxkFQbA8uANALGUApozfdEQaikcsx2&#10;b79XhNky4oDBAeAO9Ndag9oTuAvXwdfVsmQz2kxhwOQyHIQIgcAi61lElpHibpz1eoXVeo2qdsGs&#10;0aYg7JFeoRjCdcP7kBAgbz2jgMxyUkTwITSw1t9PggikRKzTw30tROfrZOfpbuFqNq11NgBw195m&#10;1kZu/1SR+U9ELmfgcELbOsKPMe5+J69ooEpBKOE98DmCodaH+wags6oqx5wVNtozmMwKqah5mJyy&#10;pciF8H2Utwszzg8i9iexBvPZAlYA2locjk0c2BGRs78UAvVKQcoKprOQpHBoDy6T6ccbfry+4/7h&#10;Hqv1Kj4bxY5IeV/Cs8zduTrwEjbweT3QK1IKwsp1eUZTjNgl+MaZxQVNDzZ+jaKeCwJJMdw4myCX&#10;+1CyoR0KAj7/GsPvk1SGUIZ8u0ssWq69H5bUkddmA/x0LlIyoMyL58Eg3IlXHJ0BzOaY9aveXuB9&#10;f8jSnw9w33pqpA6/Khh5wRCrD9AXhNLsPuccuA9MfFvWOCbmwnC2PmeMdYZXj2n/3FI2YKein+Li&#10;eeBRe5lL7qM84DVjaxQe+332f//9oq0M+jI+FOTkFETLifxAKMgmjGXreV8BXtxvbHtrfyLmxuHV&#10;WA4GlR0rLXi287s3YInJAvEcvE+9rBhUkyxTluQE72lrs/I24DM1RDoGIM/ZIu/aAdjFa9JF4P0l&#10;N+yU/KGPlgylw083qnz2YJ39fA/ZGL4p0TuOxF66hG126ZR5zGttydRncVDKRBhLf4gSHmUrGEIC&#10;JAkkEQMy2TdSxnT+r44M5CC/Tced5s3C29lQZMY45o87Bgvj9E+pcfKy2NybPHllcbbYemuaYGPi&#10;m6T1ao1qvYJSlZOKtm30DXVeackjPo0Fst3OEgQxKi/HFXUN9iFVBhKGJJgE2HuUk+BswyunifE+&#10;p/P7KXnRIm0T1JPJRdVqaPYZuW8YMiuYPBQnDXbdoEJVa2w2G9zdb/HweIeXD0/49NtHB9z/9gFP&#10;T4/YbFYxOCv42lutHWhvtGftNGiORxwOJxz2J7y/H/D5yzf876+/8Meff+Lz33/jtHvHihgsFRpj&#10;cQJgqhq83rjgV5agaovN/TPE3SPEZgNSCixcA+NYRg6scIwn44dFGgoGShKolmg1Qe41mI+wOAHK&#10;gKVB03Sp2ciZ4kj3gPDgTLIdsp5lRo75pioopdz7a8bpdHLsKqNxak44nU4AMyrlPGTbzuD9bYe3&#10;tx1OTYu7qsaqrnF7u0XT3gOw7j708nWlZOj4XCiyFDgRYLRGZwE0BKIG+/0Bb/U7NusVbu9u8PR4&#10;H5+d+BmEONssErieIHYTgBoaj6FZ4sUY/NgJKGypxmxQlvh695mwvS+UjVoodpAHLGYBRujR4mfA&#10;9RywKllKVHo5nE0MhtfiazJURveXgKlTeW5yrB098LoIAOde4dXzSiwDPlF4Js8x0YYks2PNylIm&#10;1iXhxueFUs8SpcdwGWKInQP71AsCnfbDH2J6lAq0oaZ4bBgRivawrlNRME5ZAy0B8pfUVb+C9RaA&#10;N/JKOClF3P9cGRiY3GJyEMPeOiUAwNFi3AOClFvBUGrAhA+0hy0Z8+GZds8OF1T3vIGJ4ZB+XQ0j&#10;cYaFZZOp6vz+TSVwbyLg3QNOvNWM6xcTU6qQggcSRfBQ94xb69m1XddmMm+OFny5OiY2qx6wdr7q&#10;nmHmS4f4ujazurHJ5iSsh8GKx0nQbfRcd1ZwCbwP60jwgnfHr31DlRj3QmSqwx6RJdRQ1pgzgI4C&#10;oC2TpYpjJFN8fePZ+ZV0fuUkCMJYGOH2dGkd6OvAcYLwpA/pvfADi9vZxbjPQ4KgvK0KFQBmGggE&#10;oLaqKoCclD+cXwKgVIW6qp1tjlf7ESFZFZGAUhLGKgcwowR3Y21bO+sX4ZnUwrhzobUbbkilXHir&#10;VJDCWQwJLdx9C47WPlprb5sjiqE4Cd/cymTTmOpY+OfYW78oiRoKBKDy50abDto6Vrn2QbRB6eAC&#10;c8nfU0HNYXyYrAOfAyMwsMwBd90o1GleBxmadJMxERsiGD/oDiSTpm1hjY4DgXCfBasEY6y/DhbC&#10;Aztt1+GwP/jviYLWLD05CLyGFMp/HkR7n6qixP40FtpYWNaJpMQMIqf0dPdT+iwEkez4srwGo43r&#10;l6oKpGSpvvH3jpASRNYRpEIOgnJKBJIV6vXW1ZsgtE0LsTtGdlbbMX687fHv91e8fPiAuztAVSLm&#10;jpXENj7LlLumJ17iJT7Nlr4+c2gJsW6KmLCUcFCoykfYu9f8Oc9eGjm+tJvFTShanw5DI6mGSWyf&#10;86FJZNVO27mMkS6vGfaMXbMpl4MllplL+5NZ4L5Qv5+D8ak/kYPs4uJe48tqurPPgoJddd43FaUy&#10;xTW+fzUJy1U0Y6SsKaxw7Hs5LliE3mfZgZwNx4OdYBhWhgG1Nil3p7AjCUz9MMQuLl36dywPwSmn&#10;Z8EQasrvvrxn0SNKiZi7mBSgZU8zrG5KxxwVFNFusBxxcmbCVDDtaRys7z+ffa/94v4rFhTRE/tz&#10;safk1tc5pnD+HPHk+pEwtUQiGbLz7fcBQ+qc+P+LAAAgAElEQVSOuVy0KWL32B41NPAp1y+K+Cp6&#10;++3/SWDtJQFu49M7yg6QJx4IAOAFE8sJr70eyDT3+2Nfm2KtXxrKu2TTmppmL1k8Lx2wRHKyZIgK&#10;UDVBKvjgUycz1UZ7FnQHazXYWu//LQHSqaGDiKC9IC/jFa6IVlI4xn5oGjXQsXV+6swx2CxIcEKR&#10;ysXNnRZ6ay3IAFZyBLsrKVFVvhnarlARozmd0LatDxNjL5v28lkSkCTj6yspsa4UalGDaoVuvULb&#10;ahy1xdEytBBxWh1gBCIaAB6zfbT/Dx6wdeqBauj7W5dj4VQeZD6/0feIJUhIKFljvdng7v4Oj093&#10;eH55wMdPH/D775/w6bePeHi4c/JaQW6CahOLTmuNzrjQrlPTukDa4xGH3QHvrzt8+fc7/vjjT/z3&#10;v3/g8+d/0RyPkGCwkmhZ4L2z+PfQYL0/4iAJWknsqg3w8IzVwwuw3sKKChYENgxYDcvaMe+1humc&#10;bB5WoxKMWjJuK8K6XsFWBrdmhVuzxp5u8Y1b8GmHr4cdrGYAyS+1P/kMbDDKLURC4+PDaFkQCBad&#10;7WDZomkb7A97HI4nNKcTlFSoqjVUVUNKia7V2O/2OB5OuL25xaqucHOzgTEaQgBd2xWNB4FcgRGu&#10;mEisNhvzBXzUsBSomgZt26FtO4Ct99JVkL4RLMCOHhjO2VSeBlj3SwrenH1PFzZJY+vdsBrrfJvs&#10;r+c2Ats9m5uwGfJ5ITBmuxLPN00X8RyVYGlzmgsFpR7dhS/YGyL7kKkYfvdm+rl3T6leYz7z2R71&#10;2mZMMjCGCtFrfUQvkZFfKnke/pHzAmnud8Pyu5Q5lRMAiEpVX05KmFIqnA/T8+OnYu/7meb/UrbQ&#10;NcFt+ZoWmMJ5HZb2djnsJ3o20GDPMBVgD36yhyVhKYbLIlPlxdBL4UPHYphswe9Ja6Mf7HPWYFkP&#10;XDt7uxDY6cHb6KluI5BoLaCjtRqnsLDo+40iHM39rolhp8FixLHXEzhptRv+Nk0T/bXzQZz1gHI4&#10;cdb7khvvlW29R3l4xoP1TeqLrfd85+Q17tec6KltTMEeRsbGJojMMjAM3rvIdpLSAdRxKGI5hg1X&#10;uR+8ZQf6czlMiQCsCEwrCWsN2rbzLH3nzy183aekAggwCOpMAqz0/9vZzjkAO1nOdZ1TKhgjsvWa&#10;0zAIycaMyIWcGmOglMRmu8Z6XcNYNwDoOu1VU45NHqz0kpexiwMOw3dZVRBKQUgJNiYC3kyJUa+U&#10;cvYvmZVKVE8UgEu6zkIIVHXlVSomAvbhNWIAMAFSKTC7a8lxSGWLayX8IE6x9FC6q5ms0WjYJNuC&#10;YEnjFQvBLsvAEzOMiVkGQApgzhUhQggoIsdD42Td5FQauUexhTYa1Jyy19Ae+HbgfxhwBABCa43O&#10;f40JcaDQNC3atvMDMsRjc4ofN3xLuOwqHn9dVSDh1jLdOUVv27bodBdDhd19i5jLEI7dlfmclBYB&#10;iDIGnWeHhh7IqSzS/mv8OTfaPfsud8sB9cYyOv8a4b45HI/Y7Q84nRoY47K9docTvv94x+54Qmcs&#10;ZKVi5pYQ5AMgMUiGmCJ+/Kxd29TusnRPWhIimw9RhhiZSwDkooYdEkLNBBMu6s8nK+QRCD+zyRms&#10;O3wNTf2qnvvgSf77fHEezxKC0GDQ60ivMAcsX2JrlL/3VfUsQug9J8pxxAJK5vdYHR8JJBNY1jL7&#10;0b7cb/y2iIBpj7g6Ra66BNO6FI86Z7VnAfeZ5WAA1LVfC20G3rNn1Yd9KNQvHIbCJgXBxxDa3GLm&#10;TMV7DtzP9SRjlj+DpGHukY9yS6wAcNN4FgGH/J/865YLS0WipEwIdm+F9RaP9wX5mrh00EYFiSpX&#10;cyc8K+IVlNUtNO58Mt5X01VBr3Nr0/D7MZjnSW0lsXx83b826/WnwPuxBXfxxLi3ww0HuvamlxPA&#10;yxIWJ+XT54UXd2w6OCVdWso8LVlqKEDg4vVAk4zEPigwB/iPfT3KZ6QFKQtVC6jaKYRJOEC9Mwat&#10;1mh151haPqRWSAkhFQSFIlP6gl35pkNiVVdQqoaqlAPvBfsAUwtrJNpGQh4J+1PrGkStXaMQGku/&#10;55GfUnIMNMs2SMWeCSSx3dS42W6c36PdovGg8/5wwP54wqlpYNlE2aA7NxZSSC/RdxLZVaVQUw3a&#10;bqENY9e04P0Re+PYTAjTvlwWhKiNjxLKc2/mM6LooqL3HADiYoPJA5iJKkjpJM0unPYezy+P+Pjp&#10;yYXT/vYBD4/3WHvgHp4l5zY5A607dNo1M8emxenU4nA4Yb/b4fXHG758/oI///gL//3jD3z7+gO6&#10;1ZAkQaTAQkLLGgdR49/GwP7Y41Yo1I8PkPfPWD08Q27vYEUNQMBCuGm4b0bYGpjOBeParoNgi0oA&#10;UgFrJfFQKwhVYa3XWJktVqzBzRGnhy1Oxz3e3g8wBjEhPgeCEsjmrBiUcvdpCG4jMLRvWrS26FqN&#10;U9Og61pXgJEASETwBnDMOxICp+MJh8MBxmgoVaOuJLY3KwjpvEmtZejOybm9BW9cA4gElKqcRZJn&#10;REpJqL2dj5SBeRgAZwNjKAZCjkC7F7E5loKuU2vNlF3HGBu4H9Y4tR7HJrxITMxZ5FSoWJYNVHk2&#10;8PSSofXwDPiCxCoMrw3DvJ6pgvk65lj+mQN4MHZNpkLChvasKQ/1sUH0taGpWQnwS/7MsYn691FW&#10;Q492U33QvgSzgXImfBlJYAlb6BLAft4KIatbAtId2O5ILOmgUqNMkVZaxzoCQPgB4a3F2K+DgeEM&#10;4/bXghHkaMIQ7MF7KWKGDPGwON2FnAWBDQMmWVg4JrFjnHedG/i3bQfdab8H2CjJ1sai01z4rAfL&#10;OU+KisNC9sNZbQw63aELljNBGu1BT0EE3XU4Ho9JAaZ1Cq/ldAzFIIJtYQMTwEET/V8d6CCVQlUr&#10;X8d5NrpUXorMnl3uAEiupO/D0nWhwPpA5mGvCMyu1pNSoaoU6lWN1WoNpZQjA5xOYAaqqkZdVd4v&#10;3MnZwzAEBM9MV9EmMYD51lrUdRcZ8OzPWXxGyalHpfeXD42iEAJ1XUdAOdyDq5UjaDhFqbNLCZ89&#10;rHOhnhUkvaWRQV0p3N1usd6s0HUdjscGBM+OFyIdU08VFuoP8oBrZSpIDzSH0GDLHOuTIPkO4Ha8&#10;D7LnMgDnMXxYhPMfAmhTw5vUFy5Y1w0kyOdNcZaH4O+lTAXhvPjdAyOE24uNts6qoOhFKB4LEcU6&#10;3gZlp9+tHejsgXhvDSWkdP2FV+hYTuqBVLPDA/Z+sGTScTtFhIKUTklBWqdBlWU3BLMGre6gpLuf&#10;2qaF1sZfM48vMMVwRNMZdG2L5tRivV451YbwobfSPRtdp3E6OXWm9tdCKRcQHBUj2XNONDycD9dS&#10;eBVFfp9HlUq4DzoD8nWoU4oIdFqisxpN23oVqcFhf8Db6yuOx6NTyEDgeOzwtjtgfzjipDUq1CmH&#10;C3mw4XwI7Nw+c0ktNQXwXhrQuXRAvdRSbnJgcAbgjxMBp8Dm2XNMl9WQo3gEl+zb80E6/9qaeGbQ&#10;cg0Bcug+m67Trvs849ci9R1DA4jcJnDcxzvTzTIuek6Gj4t6mXj5PUGltQ5dh+v9zDkbB/Bz8L3n&#10;g++P1bkBmIwEgYKFz5EgYVO9FXJDLPcgmNLBYIw4dk2Y9LSiaLyez9WYU8C97YP3veOPQbB8zgDP&#10;+7qwJ/VB5SVErbk9IWKv2fAq9jShthpcz4bTGgaxNJT5dJyRGaYCuZfc132F9pwKY0qJMvc+1+Rz&#10;XA3eL2FbXjppTkXZMgne1EZAmcvIkGff0NRkDMgYO/45BsLkz/W99zMvQ7ri/M89ZCOwlRPWkgWE&#10;hVAWsnLAvSNxOAaOMQZtp9FqA+PBaSkVVFXFRsgVva5QVUqhUgrrusZ2u8Fmu8VqVUGp4KfpF2fD&#10;6FqN3f6E6v0A/vGGXde5cyAErHVS5mgbYzN/w5CiLRXW9Qp3dzd4fr7Hh5cnPDzcY7WqHBjbdTge&#10;T3jf7/H6vsPr2w5vb3u87/Y47I+OhWOTr63zxPQLmpKoVYWqFjBComo1YE5pkEiZJ38v8BI0xNik&#10;uGPyhcGI3EeGin8HA14BEjWUWmG13uL27haPj/d4eX7ywP0HfPr0AU+PD9hsVqik8x6FBxqs9wrt&#10;tGP6nRrHuj8eW+x2e3z/5vzt//zjT/z5x//w4/ub83mXPtfg//P2pt1t40rX6C6Ag2R5zNTnuXe9&#10;//9n3afHdGdObEsiCaDuhyqAIEVSlNPnzVo56ZPYskSCQNWuPZABVRWwqcGbCt2mwr7eobx+QPXq&#10;LcqHB5jtNYKpEMTtNEn5RWrvwd4L674R8N6GAAePzni0wcJxicp6FKGDZQ9ih6oyuL3Z4dg0aLsO&#10;x0ZYeTH8LD8MIhghgyWxuDGmEGC9cwp8QJtB8d0vyxrX1xWa0qFzjP1+D+CQpNBlYdG0LQ77PVzX&#10;oSwtAEZVWljapMC3tlXwx4X0d1YZg0RGEs21WTSG5bVLq39KY2YSY1yGLURT0ox+ncwNOZeYLueY&#10;KYv77syA82dCuVd5xA95KxqqyGcJSlGquBbYHDcJk8X4VAM1A6nPsfYJZwKkMGyq1xYK5wqOc+f0&#10;Oa/AufPvUpb3OdXGS8PIzi+IadB//npgYv3g5HXOWwnl158GwD3Rz33GteyyNWtnfvij6yj6kxtl&#10;8sbsFx4C/cKS14I++3tjSH3y1TMbVq1QAPY2sVNtKBIDOmUHkYEl09s/6fsBU9bUsWbO9Cwu57xY&#10;mcDAGKehmAFd1+Cw3+P5+RH752c0xwZd24kdDffeq845NG2HtnNwnfhkO++S3Vru+d0Db15/u8Sm&#10;ZzCsMajrDbbqV308HvH8/Iy2aQZ7XGRkC0AttjcCWkvOCwcGmZgFVAIAOufQtV3ySi/rCturLcqq&#10;HAQKR2VizL0ggwyA1MH1aD2HEMCewCxDh6KwSZm5vbrCzc0NqqrC8/Ne7U0UHFcbG6nVLShQxhKk&#10;5CWfy+oF8K0SEC2Avdx355ye8XYAjhL1jHRKIco9s18GNZ1+9niNZO0WhUVVVyiLEgDJfes6FKWs&#10;zcjQjxlMUGm+00ylCKaPz6r4DBSkgH/MEOAYnjccXCf/9MS6lyFADuznayP3q0+hw75Xt/YWTzxQ&#10;e1AW1sxqKxSyfkUID0gZVS5aM2X7gvcRiOkVXnHxBmZ0+lyYjIAQQtBnLx8cGZBmDw0/O6f8A+cC&#10;nIuABqVh0DBXo3//UuN2CpQgKVXA0CykQswMBoCST9lZRVmkzAtj5PqGIJkQbduJHY8OmuQ+GISQ&#10;5xSwDkKMPm8uDV5yK7Z8iMaaoWDic5qF4LJ67se1DEOgJ6RnmgNkX+q69OyGADStw9PTHk/7A5q2&#10;w5WGUaf2gs+DNOdzaehs/XaOuTsmkayxRLnk58ceYW1Q4CIBYgCazlvYjQG1Jbu7MUlgTW4VZfku&#10;c5aRczXW0ted8z9fAqXmGKeX1v9rw4jXEhdydvwUUWmJKZsT9sZ9wdhr+5J1NTcImAVQB0xknm42&#10;aGSbwhM5uyuHMks95TlQe+p574fJnHm3j4DnwMn2rM8SEtVjPiRJmSiBZ2yJaOgPr1aVaS1kvdXy&#10;eppJG5sKkeZsWMIL+yDnwdQ8iWVzTnYLoU+0yzztTdZBzoH3awhXay1MJ9UxcY3RMGuD4oD8xDJn&#10;zXNN0/9/AvI/pxxYwnuH9wVJVT20WucTi9ZeFYizA8NLB83/Gng/nixONdfz0ycaNDPDQNWhr/3S&#10;pja+MYnFED3SGQP285ppySWb7dqDZnky1UvDiftQmKmJ6CVsuTWLk5nBhsEmADbAFB6mYMBo+Cyk&#10;aBeGmIdThg0g4H1d1bCF+s/HhshYWCP/tttd4e7uBg8Pd9jdXKGqrDLvRXYbAsO1DodDi8enI/7+&#10;5xN+//0v7A9HAdM5es7Gql83HVYPU2uxrWvc3d3i7dtXePf2AW/fvsKrV3e4udlhs6kBJhyORzw+&#10;PuHr90d8+vQV799/xPv3/8C1Hl3r4DmANDSqI0JLBMsB8EaLfMJz26FVBg/Uv5XSptwHaFhFXXg2&#10;651mD+Sza04dPpgzS84I2pMFmRJFsUFVX2G32+Hu7g6vXt3jzZsHvHv3Gr+8e4OHBwXuCwsDaJ6B&#10;ZBq4Tpqapm1xODY4Hhscmw7PTwd8+fwV7//6G7///jv++us9vn9/1OaLJNSzsLBVjWqzQbndoLyq&#10;sb27xe0v73D/y1ts7+9ht1cIZOEUGGf1HZUgvE4C6rwHO3k/oevg2wauPaD1R7TG4bkmbEsgsENz&#10;PIq/KTPKusL1zQ5N04K/P8L5oE2+0QYoYMC8t1aYf/VW/GQjaKTDEAnLdbCFQ1kHBA8Y2+B534Cf&#10;DwOZdwgsYb77gwwA1Fu/tBaltSAQvJcshdIadM4jePFuFb99g7bz2oDGQhIoSqthtTXqWkAYo+BK&#10;tG2Ajw1fz8fO8cQcSDwh3qzY535G1rXUaE0WDnQeXF5uJvXTc8/kSEDhpMI0XjdatW/ODTwGZxJo&#10;5qP0QYjnstWGTByeOTRowAz9mfNpag+aes08dHRpkH3JYPl84TSt/pj6NX5/69dpX/6dYz6NGRxz&#10;tU7q41eqUYbrabSm+d8eUqxrgNfsDafqAUqsXzIGhtWb3UfrGvWyzsBMZIBV/6zqOjQS4g0CgpHB&#10;qiQ8BoANALFzQWS4q0w6Mq8oBpxp0xe8h1ermBhGLpZkTj3igza4Hq5tsd8/4/Hxh4D3TSP1glpr&#10;SOCnKtW6TqwunNrQgNRPPvT2JnG9BFYFFg/aDyIgFEVqvIy1acBb1bXUWHp9UjiriYCsP2kay7LE&#10;ZrOBsQbeCSjdtfJenVqLxGtcKgM+Z3VD30M8RwHAkIL3ZqS+iVJuQPIOjE2EhqgcY2Vri1WfS/Vd&#10;bL4BTrZHeU0pvvRePeV9At6tLbO1KK/ftm1v9WIoNYqxgYxyfFE/cAp8NYZkiOHlv53zyRs9Xsey&#10;KgEmdJ3Tj+zQHBu4rk0+5dG3PbLbxe/fDoYjQQu4EgSKqlUDsCVw6P0uIigfG+5kC6PDl5gjEG0B&#10;QP0zGYcaCSyGSeeiXBertjc+ETdEis/J/lJHcqnO6KMZKYHRbdfB+aBqjD7fSnzthYhjC2kzrTHw&#10;hhJhQ8Jg834RCexm0wMZzjscj81oqALNvyANjI3sSq1zjpyuh4lrSj9L13VwatEUlQAR9LfGoDCF&#10;thtebX6y9anWikHtiEJmOxcHHHH/k8/XnvjVk4YCx88SQf18yDMEUKAgf4AxfvDceS/3LjJSozLR&#10;awYFQEkBYtJzZTU7wEuNfzxK5sPIxpPzDJwVQMcl9cfSQHhpMDDXX5/NbBqdp5xU07E4Vtu7vIae&#10;p2VcREw49/UvYbEvntE8/ARrz/NL1A1r6rEpbIjP2AitqQ8v7UnW2vgsKVHXvIcx2LwWIOytK2mQ&#10;nTc3DLnUGqgvDIZWoP3mQiNLwfN16rmgz6XrM3fNcgsrzsgREV+JeSfRvo8htZQoCsegf8gIIzQL&#10;yk6rY4aqk8H7HmdZpfune0j0ssjse0B5nsSwxp9ju8czLjKRCaMkYn25ZItjzDBjiTkNxMdM+7Ed&#10;6JJNztLgbewnP+cTT+otQkYVhybzfKdhfz5lMTMcoA2B+ynrzZfuB8tAez6oGT6nUluO7U5PRgmL&#10;A9uXYM7/GvP+Jd5hUwDIUrjc8vfRacM7osAtefKvGUqcs9KZn+rPIgan8d+D4mk0KT1zmF06VUob&#10;gwWoYNgSMIWwX+JUU5o5CSoTYBHgYGCNsOutyoMluLZXFVgrljlXVxvc3d/g/tWdBqPKwo6snuAD&#10;utZj/9yg3mzx/LzH/s/3YmNi0E8gtQOzppebbuoa19dXeHi4xbt3r/Du3Su8eX2Pt28e8Or1A3bX&#10;1yAyaFqxfXl83OPLl+949fojdrsbGPMr/nr/Nw77Q/IYtybAmYCGGd7Jte+cx6ELaBSIiB7lfcZ8&#10;75lOKnXNz0aaYVieFEC5N3ZeuMaCLF/TnE95DIgKWFuhqjbYbq9wc3ONh4dbvHp1h7dvH/CfX97i&#10;1cM9rrYbCRoDg72D71qRq3vx62y6DsdGgftji+enPb58/oo//3yP33/7A3+9/xuPj0/CcizU/dQY&#10;2LpCud2i3l2h3m2xu7vBq1/e4c0v/4Oru3vYzRZsjYAbQbxFA2Qw1HZdYr2x8wLENC3c4Rnu+Qk4&#10;PMG2z9j7Bj+MR1XKcvDMaJ0T2wEW+fvd/S18CNjvj9I0GyvgDlyyo5FDLIJiBqAi85zXQDonIWax&#10;0fMu4Hhs1WtXCobAIfkgN8cG+/0BbdOBroHSlrKBRyDHCnhfl6UwxZTxWRQGRWFgWycAUufBTAre&#10;F6grYUduNjXKskhFQS9sHoZ3nwLUw2JwKjn+RaqdM/vPuQZhEgyNIDfOeweOrXf63Ic8jCe/EBms&#10;TnnYz5x073yhP10j8/yLzdhlnd6phX08D2GdO1/48uZvDZib/xky646p83KND+b4PH5JgNgc2272&#10;Yiw29bzq65fUKHN/9xJm4pL0dk5BcwlocsnXrlGjGNOTLwr16065DUTJkkEAPgOGGRa8ma2Hcx5k&#10;ZXDvPeDlWJAaxEWWqyjE2k7OgLZr0bWdeE4nf3gNcI0+8M7DBWHEd5Exr37XnQKREhwpA+S2aXA4&#10;7NE0DVznEDzn2X8I7OF9m7y8hXVeoCirBMSJ1QgSwMkaCtp7kZpeaaAEiMAB7GWdVWWJoNYcJg1H&#10;5PrCEIwJYLYZkC7AZlVV2G63IDJwroPtCpRVlZjjEeyLQZk0wyxjteOJ3uc2BmtlQbKA+J+DGWVZ&#10;ih1O9OqGMIM9RNkWrWvkmvU8sgiyxs8W2cvMLPe2cym0zsDAFkaD44vEtm5aK/dJ/dwjICvrNA8D&#10;7tn8kQGf1K/GSI1qIsu199Y1OlAgQwgOaqcktZvLLVwydUIMjY/KhajGcKVHFcQOasB6V8uYISNR&#10;swx8UJUI1LO9twQ1NnqrM7zv4FXZwUosiTkQ1loJJ0VPbGDNWsCASUogtfHLfdk9y7PUdZLD43wA&#10;Wav5VpyA+E4HYnVdy2DIu2QTFZ/FOPCJWTa+lL/z1qA1Qsxouw5Nc0x5AlGhHX31U0ZFsv3hPqg5&#10;efbLM+hVXRr0NWL4IUGuC1ubKRP8wKKKVRkQ2KpCVwOOVS0QBoQJ3+ddJDusXk7l9XrH3Ibe9sic&#10;tIb5mZMH8A4UF5nKxKuvfwgBlqRXs5plYayBIWWuBobTPdM7yZsiBftD5pt+CTHjkmE9zfTll2Sz&#10;TLGj599Dpr7S3jcxZVOQImUWjqPakOdruzxIEaMebhpf59Xn8ADgAfe2TpNg03wpO6ewvARcX0tG&#10;WCKELGM36wZAl+Qn/QyRYXFNEQ0sjyfX8ITa4vR6M8b64bUA/draMSdEnLaG0+t6zvJqDc53Lr9q&#10;zOwe28qEwCcWMikThJHt0X0I+dDWJKHqF9W4+RWaYqAz8wn76nTt50SBUzLOUmhvH9SLHgDmfO+K&#10;9j8a4JvZRuaYUt6fTQ0HxqD9kkXqknV5JE31CkcaVfRKRMns/HIr0Dynav5ZI4xV0UkdmAU0L2VE&#10;nLN6XXNGnWXWjmrnISns1A//Z8lYP8W8n5ocnQ9bzQNrp4CE85vROa9lTofxELpaK+s5d2DNeUCv&#10;Au2RezQvW9oAiv1h+WtfOvFPF8cwTKFBtSXBFJHBppJyZYkFD4CNhHGZAmVRimc6ONl9hCAFUO9f&#10;KgzozabG1W6ncmpkABvDdx511eF46PD61St8/vwFPx47Zdb1h6QwmCQArLQWdV1hs6mx3W5wtdvi&#10;9naHV6/v8ObtAx5ePWCz3YJBaDuHzW6H7fU1trtrVPUOoAJtF3A4NmiaRmTm2rB4ZnSB4ZQVc+wc&#10;2gCwsYAyqeM1NUTI9ECDQyMXsU0V5Ces14lKbwDqJ9Y9pSkuswFgARQobIW63uL6eof7u1s8PAhw&#10;/8svb/D61T2urjYorAWxAveu09+SZ9C0LY5ti+Oxw/HY4elpj88fP+PPP/7Cb7/9jvfvP+Bp3wBk&#10;E+srhq5VV1fYXO9wdb3D7v4WD+/e4vUv/8H1/WvYagOGgVNfXAFnQmLdtz4bEDkP7hzc/gntj29w&#10;j99AxycU7oiSOzQI2lSzhBwr68gWBerNFtvtFrudQwgCShhrYSP7MwRdryKdPjYt9ocGXp+x2JCK&#10;NYJL8uqYxdC2Dk3TJsm6BCLK67Vth+OhQdu04AAUVSFhiRCgPRVxTCncrmkb2CPUNzHSRoUxYKxB&#10;XRW42m5wtd0mlmVfnY8B8J4pxSMOxZh9sPbweLEP5Axbak6i1/8sysJhedHHco6VMvf+OTEKM4nh&#10;AuN/as9fYwO3dMVohdz53DC5309oCAoPbjGnZXKOQbUkhTw3PF/bQC3lyGDFe3x5XcJY+3JnHZYm&#10;GGmXgAuXnM3nGGAvfT7Xvp+5GmtuANCDoD0zJvqoc8iK+2R2adWXz2QguGbZ+ADmFoENbOPReY9j&#10;06A5tnCdApKdQ9PIsPRwPKBp2hQU2TRHHA7qO905yejRs8V3PWjfuU5/S8BlyJlOJ9wqzmrWaMWT&#10;MYlIQ1XBsGobGMMfo+c8adMSbc+cLwY2Dema5YoEFvkzAFDQDAr0kQIhKzLI9OGg8t6MBJqrhYop&#10;LGxRaE0X0LUt2q5DYJ+8R8XKA6iqSgF/3zO11H6lKHRoEIcN1vbseCeKyKqqsKk3qMoSPng0baNK&#10;gwAig6oqQVTp68esm3imii1JtPuxtoAPHnQ0YGrEDk/tdMgYFJUq0ogSOx9gOIfky24Lo0MTmw3u&#10;fd88at0WoIoNSJhjiD7pjhGOYt3SW8bI9QL3QLHXobyEoFMazETiiTDEJUhUgoCdZuRY+VqtcY0q&#10;LAIy4D761GfqLg4sQyYFMmwwAza+MLrDoN8yRpQRpWcYY1Vh4MFBf+vnjwMlUQ709jMhBATnkgLA&#10;uQDPDAOGh2Q/xEBd5oCmKbHZtDqskfeZvHgAACAASURBVJqn61yyJAzJm1jqHuc6uLYbDFtcDHb2&#10;OVDRW+6MQW5h06tlT6yrI+lHM7lM3MsQQCmPY/Tw628BjOTzkNaK6V4YA8MSEhsVEUQ+BRLn9Vm8&#10;pr2tQ67U6G2P4nAo1vl5CGMa2iGGZ4f0OUnCA/S+eACMwhQobAlrbCIeRQCFAAS/FUKNC2JLyjSZ&#10;xXYOAP6ZX0tqwLmwv5cAmCdpQRGEI+73f1pm5Z6nACAjhpzCGWvP8UUwHNNWen19SKvf9aUkgFV1&#10;9gW1xxpLziVQeFwbX1ITnRtgTDHdBzXtGXoIaz+Hhc+Y24lcCoSv/qx0iisNWcvz62WtKvfcWjll&#10;lvOEukjIoWmgjB64995rzhCyAW2mcOM85y17bplxMn9LmXA8IkfyyX43tu0JzIMh3tT6G58la4hM&#10;wzwUHgDUyMJo8886Jrnl6zkGx08NB8b/P1eFnRtwTOG9Y7upfN0JcN9jZSa73llplIDuqT5ryn6a&#10;BuA/kuLvHHi/9tw5GQ7nq2pkk3bevpZW4drx7P+vet4vMc7OA/gZuDAhV3/JxnU68eRMBsSTBcDU&#10;sOGS1OylazPwtxxNuwZS8dh80ShghEbvOwtgvCSEYXLizdkmTjrFt4ApY1AtgWxkFms4ZraxEBMK&#10;W6IqDcriCENWrHTYaeq6+K0ejgbV3mL/XGK/3+OwP0rRbG1vhxM9JZ1HdxTAVFhbGipmTALzSH32&#10;jQbLRkaVSR63jKoucX29w+76GkVZwHNA5wJaJyAAg1CUFa52O7x6eIW3b3/g48dP+PTxExzHsDDx&#10;uvTSHaMJAU0I6ELfTEcZavQTHR8AUwf60BeLZzfVE9bG+L+Tx3683xnrvt5id70Tq6JXt3jz5h6/&#10;/PIWb96+wm53haLQZtM5hAjcR5/7rlPwo03A/aePn/Hbr7/jt//9Ff98+ITDsYMx4j8socUGRVWh&#10;vrrC9voaVzfXuL4Xxv2r//wHNw+vYKsrhCBAQNe5/rcyrzrv0Kktk+88Qtuh3R/QfP+C9vtn8OEH&#10;ivYA646w7GDBSZ7NADwH+OAAYxECqSeosBedDpKsAg4xRFDUFA7Pz4dkHyDhX6IIQJyaa/NfFKL4&#10;KEyANwxbGtSlxaYsUKu3rHchsT5ZvVGtJRRGwuCsMcpMMwgMtG2L573KuL2D8wbBEzjI82OLAtvt&#10;FtfX17jaytAlBtUkcZ4gDmObe0z636OXHs4VFEtelGt8RpdkznO+pYOfkYZevIoBcu6cmJV8GpqQ&#10;Qa4r7s9JiJcbu6HKikZeRjQzbB42bn2xS9l0sC8yKA2Cxr6NS76wl7KdzgHzl1r5LJ+3PFEInQ+P&#10;nwPpx5LHSxlOUwyOubphjZ3gWmbQ/+1fazOAItCW2CXqBW2M2EsI0Er676TZHiTWExz6rJVOPNmh&#10;w1bPwOHY4MePR/z48YTDfo+2adG1DdqmEYVY06Bp2uQvH9VSneuEKRvvFwOsDC3Zb4XFHVnsEZRO&#10;VjJqtzGwXwElRpVYm5Hm1pcJWDckwBsbBVG0eyFr0qBfQP5SEl+UTSbhnTaxyClKh0Lvr5lqsOgF&#10;b3prE2usKOqUjZ2TI+Rz2H4NwiMEC8sBJsj5WGp+UWwkbSE5MN45BBb7GGPlZ4iXt00qwygTp0KG&#10;E1VVoa5rbDYbaTKOhfj2h1bDREvYokCVg9JqdUTREqeIfvIG7OQ+FdYgRNsgYzOvdJ+pRN2JTdHA&#10;exgSeud96Blq0V+fKA0lBHiVz8+Q0Pmuc6I8MJR5yspaZtahjnasOXAfR8ay3jnZZDJikx397gmW&#10;uB98pXm+2j0lcFjAVw4CnEfrFGgj24MBPVMwrh1jVRnSOpCx6p0eCTp+SCqK+6kOFOLrslrxcEaQ&#10;YmbNjsjY5F7UMW3bwFiTPNr7gYJJ6zqG1Tpn0Bk3AMZirROPy6jOEfJEfK8KNiteFi10oj2XoajA&#10;EOa512tqIqFCe50uWe3F4FiXFCLRjIRIFCQhYz8nWy7OiDuEzMKB033LA4NlKOHEtih9DQ0KAQ7Z&#10;s2/6/iMffCYgJQLP+lqFVZKVZlKJmsVqXWv6AYIXAtYgT2tFYONS7tvSmU4v8NY+V6Pl14wmcLxx&#10;bckjb/DcuhdjLjQP6+hhTcIYCxX4QlLMGvb6OECRVvysNWf8zzLYz+UhTK4TjH3aLyAc/kt10c/U&#10;WLzwjEzVzDkzeQD2Iq9HadJTk5F/7bp7NW0peorm98xlWvZiH3wrryK8cAaIp6FqHJSGnkkfH9Qe&#10;mA9pT+PsfHDeq7qJUo/eA95R/RRGrPXsvSbskQd91Ck5iwaEydg38+yzOU/wOhfSOwbvkUOAWUZM&#10;UCLsQEwwDrvNbIfyQXD+3vLaaAm4v2TQNWDtj/K+ekUpDRX2cXp8hiiWW/HNgvfUW8he0sOtGZhS&#10;z0g6Be4BsYxevWdSRq6bOlMv24eKSzf6NcD2WMpxOsUaegLNv9Rlnkb5hnpOAr+m0T9nBzBXsIy/&#10;d3Z6GfVvnO/i1Acp0vDirGFEjjcEkeFmnyljG4h6XWxzisrA1gZUaHCr+ou50EuNWUPdSlsAVYm6&#10;bGFtqSwar4ywgBAIh4ME0xIFmIJwPB5RljWcD4ktHfQ3lClzeD7i0+evOB6P2hin5Ff9QyN2meAD&#10;SSPeeXSdBKD5juG6gMOxRaOS4UPToWkdvBPlgOsCjvsGru1QGLExKaxF17YSWIdeGu0BBFiRCas/&#10;OWlh3IP4ZlAsTqWET62T2alfpsrgrJCmQbhmnMgaGJQwpkZdX2F3c43buxvcP9zi1Zt7vPuft3jz&#10;7jVubm9QlQr+eoegQLVzbQrWE1Z5h+O+xdPTHh8/fsavv/6KX/+/X/Hhnw9oO4+iqARUUWZZUZSo&#10;N1e4ur7B1e0Ndve3ePXuDd78P/+D61evYKstmK1KxRlNI+z+tmvQOgfvGS4EdOrH65oG3dMeh69f&#10;cfjyEeH5K6w/wocW5BqY4GBJgxBBCIB64HkwAU/PB4BIQ2G9KDRKoDIWhS0QTIBzIisOnYf3B+wP&#10;EqDXdR2C94k5aYwVW6bdBtdXFarSwLsOzaFB17QoCdhtSuwqC1CBzshqcV0LcEBZWBQFoSwMypJQ&#10;FRalVXk/M44FIbDHsWtRtBa2cygLgqEC0CHTzfUON9fXqMpCZdo8sKbqpb00YLGeBNzwkKmzZEWz&#10;xv5sqkE7F3I19X0nezD3AP7PHLiLAKkZH8B8EXtrjfVayrsY+Rrm3rnij5gVzXTqlT85TMn6zXHw&#10;VF/c02RmyiR76IyM8Nw9BOaD2C5puuZVDTySpK9Xi/Tb55y6YPo980SIMdG62mitL+pai8Fz/pNr&#10;i+05IOAS+4Op+91LdPPgWsDYmCFCKThWmLUMoEPXCeO9a1scDgfs93s8Pz3j6ekZTdslkLxpO+yf&#10;D3je78X3uu3ACjIGln27adXShoPaqlA6IgurFjNkAGtgfAAcdEivfvJVmUJbjcmHOj2AL57mToE3&#10;BfOYgNCvFVJ7DmPkbAojmTolywvAFllzowN5a8Rf3mrYKgJnXuYKPoeeMQ7q2/rEyI0+5zp8jpZB&#10;IChIGEFy0qB0wNoiDQ0YDAsL4yT8N5Q2WQMKC5tQVhZ1XUst4INce4oB8XI+C2AhVipQ8DvuUhIm&#10;awBLYuvBDBRIViRd51INKM0nKRgclMxhpNYMAcF1CE7qgB685wTYggK8pyQ5d06AUrkrchYjBKn9&#10;rAxBjH4G3wlDPw79DQeQJ4RIHIlM5wgkgECmQKH/3jf9cu0iGBz0+gvRQEH84BEC0AanCgibLI36&#10;z+UHKrpYByRyDTSMOQuklfvjU4hqWRUog4czLr0/seSJyojxudCD+AkoyVRdaUARfPqMIYIzEDWu&#10;b1skWbvacQKSnxCJLxGQB0Jincc1nu9H3vc+/sawgPdmeL5GxTBYnikODPYBXfwMIVcxMHz0ndfP&#10;EMHv3js+TJAgQspPkGvDGfAUBoHWQVmQxsa17DM7JOmFKCNpRcAG3LPAx+q6nCQWhwCyD/S++QSC&#10;JYvClskT2ViDqq5QWIOqqrWX6m0qoIOKBFTEOpOngcrJoMIVHsprz5tLlGJjr3rqhf6rwREOwzZ8&#10;CGqmdINZWCbnY/MCSeHc0ON8v89De9YRpYtxmU3eWpvdizLaxt9HIwhLfclPfa3P23jmNVRuE3IJ&#10;ME9nhlNrP9+Jknf82rz0mWjkdsrzsB+d/tz1+VM0cqPIQsSZ0gB0vt7MCAGZsneI3/HAYiDkIL3m&#10;zOSDSM4825MlTuCUHZLbxvnAqm4aBtD2tTsna7Op3MxsOxsO2EbBtdA6lfP7wsNAX84yacY7wBTu&#10;OAzHne5Vx8B6xAbFzcKn/JxE3ODpPjn3tD+3ttfkE5wovM8MbVMfyjTtiU/ZwGhcZ0zu+9M5EHGn&#10;pcz9YIlgPtV3nbMHHQeR0ykDbDjGXQgAHli28ZC8ThlZe3z//hXwfuoDrpErzTEt+6/n1RP3RenR&#10;T4T2XVJYrGXPzYVznBxQ44RaGhMM6SJG3OBnxY0o8AlexXFHsoApCbYysKWBKTj5gfvoP+tjSEhs&#10;PEvYusR261FVG2VBS+EtLBag7QLCk0PbNjg2R3z8+AXMhEb9ZZ1Kb5lVBk1Gm3WRwAvOxgOQRcBL&#10;PQBImqz9ocGP70/49LFCXVXwPuDDxy9w3uFwPGJ/aAQMCARDFgYGrvPYP0sI6/7pCcF1IPYgEkZZ&#10;qX617DzgpKAnQwnUNdE/UhuX6VCLeWDxLPNBm7bTkrP3YCVYYcHTBmV1havdDjc3N7i9v8HD6zu8&#10;efcGr9+8xs3ttcjUleXlug6+a+Fcm0L2us7h2HQ4Hlr8+PGEjx8/4/ff/8Sv/9+v+OefD+g6nxrN&#10;wJxC2Mq6xuZqg+31lVjlvH2DN//zP7h5eI1icwXP4lfcuYBj2+HYiKd+q4F5PsQGUywN2v0eT58+&#10;4unjB7TfPoO6J5TkUFAAfAfyTocn0nD4WCDoJhgQ5XXaqBalNlIBRVGkwy01uy6Ag4I+Kt2Xa21R&#10;1yXubq/x+uEWrx9ucXezRWktjocjnr9/R7t/QmEJm6sNimqLAIOyqkDwsCagrgzKukRVWdSlRVUY&#10;lIXw9XxgBATYRlhQwmQUNpc1Gga92WK3u0JVaUjtQFY3lm9Sluqeny/5pHcZDJy3McNkYb3kNXrJ&#10;tHvwvRgPHfjifXs5KH0ejF+SyM41qcve/QvDd56Qqc4qdmbe7+QXRx7uxODgQpb1OUCfs6CkKQ/F&#10;cwz9S9he018af+a0JDH3Rp5i6895fJ4WjTipU84FtJ0D2af2/DWZE5cOsuYIF5cqL3K1ICaA/8hS&#10;l/21D6LiCNqDELwAuM4dJCS2aXE8HPD09ITHHz/w9PSEvQL0gSG2KUWJwMDx2GB/OOB4FPuVsrAo&#10;S7HPM1btesgnZmpBRs5oKyGZRSFnNTPDeIIpLIwXD/E82CyyUiOwkJg/CXgVliwQhvJoEtCsKIpk&#10;KcPBA2H+vI/khGgDGH9WnyFkBgQMMupNn3m7RsAWmd0K61g7wUxBAnUBqKVLSLdS7GSsAtE0YKBT&#10;EQNBe2AsssSHYEsEKCODi9EpW7xtO1GMqdItAuhd24FsSACZVS9uEOB8l+yPQhBLH2uKBOKDgLIo&#10;wGwSKzoCpF6JIaTXko1NzD2KikpVYJK+XkihntHbHwhGBzc6+IEOYsQBQZmAFDJbE7knAo5XUmto&#10;SLKL7zGEZNUUOMBCVB4MUYSEaCXo4rrTQVJUv6pPfq7AiAqVtO9GG8pUKwDsuQ9Y1ntIRAhGwZPM&#10;uoWZB2sBTAkgjHVUL2yOqpQMgM/q3j6MmRIAMd6PYokrFkLqW0yaRR0nr8T9OovDCBcyRYlJQ4EE&#10;CKmShxnp8xBUqaD3gjN1SgheA2yDWiVFi4SQFDX9Ed2Dcb2FAadQQgH8Q59rgVO2Y8w/YAW0iOJ9&#10;VNA/Nz5hkyP2I8U+D4bURJyFNMoz6NQGyQbJmDBW7ocoaEqEEAkwUW0aMvtFxtD/87zqcGpQfI6J&#10;OldHTeEFS9Z7IyHjFN4z8IpfJFNhwTUAo/d+4nOfzBlPv3YFKWRdZsAI8M1FnXQ57rGWlLhmADCu&#10;qYcsIgwsYM8RcdaA7UvkkTFuM/cZX8zkT/3nwpfgVCFNM/Xn5DonnOQhjm1b1mJeNPlQrBtR5IPU&#10;3sd7CFAiC5cdM+gFyA/pfBBQPwfphwB+rLl6IB9JpTe315zYnw2GewCPnt+TTMkY9szj52zU29H4&#10;nvHoa7OfFs/NiT4iDi1y0J+z95uuYf5+Qx6QzpNr5xL7qaXneM5yJleT5EHrlA07zMCmLRuwUz6g&#10;GK73sXd+VL3O9SprSFNrMeXFM2riuR/s50RiR73c+Ov3mEEdPThbLgiu/Vc87/+tcJCfAeAvPZjW&#10;fIYpL6tzr5PLUV5yQLzkMFkKcCEasTRjsUfqu2AZVBJsZWErKyFxKh0FI4H3fTFuYU0JW21wdRWw&#10;2WwF2PWcJJsMCMO+66TxPraw5gcCQ1hAKgEG+6j8TqB0cpg1mt6dnxmxOHfCMKJjiyc8AxzQtgc8&#10;Pj7iz7/ew1qD47HBITX8EgRVlRUKK6GfXecEwP/6BV3bJLagsab3ntUimwzBIobEFUmeSpRP3KJU&#10;6/RRX8tEnWQexE3hhHFLIFvBFjWqzQa76yvc3O5w/3CH129f483b17i9vZWwMIL4lHYtXALuFbzv&#10;HNrW43hs8ePHMz5++ITff/8D//u/v+HDh0/onPjGg8SiJoBAZFFWFeqrLTbXV7i6v8Hdu9d49Z//&#10;4Pb1W5TbHYKy5VrncWha7I9HHJoWneuSz6p43TJC5+D2B+y/fsH3D++x//QJfHxCgQZsAhyCphV6&#10;lfcqA0vHl9YaUPIB7Q825x24FV98mzyXs2cmNnHUs8gi6F1XFXa7Le7vbvHuzWu8e/OA290VfOfw&#10;7fMnfP3wHr49oKxKVFdb2HILmAIFAWCPsjC42laoN8LaL61BoUCTWDd4ZYWKnU5hi8QSrkqxHCiL&#10;Uj4rh4WJ7JApOpfavlSUz/nBLQXVXAL2XlwMX9hcnHvOlmR+axhGaw/9c97lnElEzxXNa4qRuM7N&#10;QvO79qw558U6NdyYG+ivuTfr3ue6ANnza2AsZqczr5sXsMBciNhL1t9LByr/ho3OJe9jimmTX7Ux&#10;qBJBznjRgjq+BAZ8AJrO4flpj8fvP/D44xH7/TP2T894enrC89OT5M4wo6gqbLZbtU0R1ZaEjIvq&#10;TvJ5DIqqUHwxoAgWHlZYo8qWt1ZsyyJInkL+WP6u1ABP7x0YIdUkxprT/UIBN0YEDKOfPRLQWlUl&#10;CvW5994jtOrfob/yPccYQgjy85N/OyjLBdDmqLBaoFNi0VPGuIvWbr1vKA0moBwYAR7eR2sPl8It&#10;h/CSAJXxPSSrn7w5DzywLGmdE3Wi5gk451JuEJFPrORZC0kj1jjWGAQrigPvA9q2TeH1EWhmC1gu&#10;EmGCFFzuYqZBxuTTVN8UMgtlrA1YT6CeYcdSS0KBASdwQrJVCQhZMGwWFpf5WsvfBRkoWQPysq5c&#10;55ItoVOP+85LWKqxBsYbsXNSkMJ1Yg0gjoQmAwXCAOlKGQFRXZANvoXFrw2+InnGFhmoRxl4IgO1&#10;CJxAR21jgDAyyONQIBKPDZlkB5XvsJFRHoHSOFxhhBMmnSha1GaHM4DbO3Dw6mfb9yI+EYk4AQSi&#10;UOgBkAjwBCUtiZKC05qK7y3ZUbH+XZZNEAHxFCKMHnAagDE0DKbkZIPFp5ZNnIULp/2jV/vE4OhY&#10;HxgN+AbP+w/L6/dhz/nzFkjzk6KHvr5V55zsIQE6YBL2P3NIAnAesCnWAUH/Vl7NOVBpvla4vE64&#10;RBUwiLGl829hTc26tg5dtITg9fXD2oH/ktLyp/CWkXpkjhy0Zg1MEplWWD1d+vdz1tBJTZCUfnPA&#10;X/Z9aeubJ/rM3l8aDRFfUMOtXZen1/x8+Gv/vobMeY5h3vH81UFhrkhLHvYZcJ9brIGQ8ILh0A2T&#10;Pe+cpescONqrmGmxP5tj1jNjQiHMOvY/tenpvzdMWH7xAMwdf4653IBxmPlL9sJzmSZTbHoT85pG&#10;0oZpYmq/pA3l5CwzsNbJBwSntjnz5KWlUO4la92zCnQMjVCmHGFyC521/ftwTdJklsm/Ct5fekhf&#10;Goy4Rlq/FhSdT/jG5KRqTQLxufe8xjpgHB6xdpBxzpJlsGAHZn+cwSEqY0KQ3LiSYEoLW1jAsLDn&#10;tElwQRoK7xkcBLi1pkBZ1thugXqzQVEWaFunHq+U5L6ehRXFzgsLJTYV6AHTWFGGTPQo4W3ZNG80&#10;dSZLIBg477HfH9B1HfbPT/j69RuqskhsHlbfSw4aXGaE7RJ8SFLZQ3NEYC+fnYTdb4JPDS2TNOd8&#10;AljQgN2cWWNNBj2dOxwXJUxxsEHyWXz08jQFTFWj3m2xu93h9v4Gr17d49XrV7i7u8N2U6MwBIQA&#10;30WPewfnOvUi7dB1Hk3r8fy0x+dPX/DHH3/hf3/9Df98+Iim7WDV1zYwy25rLIqyVp/7Hbb3t7h5&#10;8wr3797h5s0bFFfXYFPAdQFtp6Gwxwb7Y4OmFZuekNhPAWgd3OGA/eeP+Pb+Lzx9/IDw/AjLLdiI&#10;l22QzjqT2gEBfcEUABgFBFL4HnpWmnMOfqJQTI9FkBVI2ozFe1JYi6qqsN1ucXtzizcP9zBg1Abg&#10;4yOaJwdjCJvSoNzWCFQgOIfD8zPa5oib2y3qskBZioWOeOcrSOGCAD5qpWOtrDFrJfMhsvciO3Q8&#10;DJxLY1+zp54Lorm8cVo3kFpkmvQclRf97PEevmaiPpZ2r5ESpvpjJJ3DRIDVZKOBHsBf2uOnJIuT&#10;difSnU8WDWvP37kgsXNN56VhY5esq+FrzTW8p0yWNc1yb9k3LLqj5csS0L/EhF9bO6x5dpbkrmuK&#10;83PPzSVMukHdPZdvkIH7TASnlnbOBxyPHb5/e8Q///yDjx8+4OnHd3Rtl7y6g/cCitsC9dUGdV0B&#10;htG6Fq6TM7rtjvDBqR2PAG5Q8B7KXI3NgIlh4lYbC20KiPug9wh2G0uDZzn4cALg941Rkc4VU9j0&#10;GqWGq5pCWLLC+uW+DsnIHPIcmzTo9+SHAD/3rKuqsDCF2H54lwVaKosc4EHWRdpfImEjDEHfGEAb&#10;lRH5sCA2SXFtxcaZlUEe7UBAENVCYDmzMqZ3HsAbbVOMfj4eMOnke6NVUQQHvBfLHFFk5uxj9J6z&#10;SpTonEPbNMLoVyA5sdUhHuYIDuz6742XImQ2JEQConfo7XG8Djk48yMLjGSZFJlvud95CB5FYcXf&#10;Xc/4WOcEFlsaFzxcCJIDkQLstYEPQYH0yFA3GcMxpODjWHcCkj8VTEbIYU61WgTvo698z9SX7zeq&#10;ovQuC0tlwBvJcujzZ2igOpG6urfDMoZS3ZXusQ4+UvhvZuvTPwNDBma0boi1c7QKIOp9yAW86X2R&#10;JVtDlTHR6zg12ZzUq3k2QgzyO+3XYqUtLUm+xSUbnIxJGodwuWQ/WQ6N8lQ42zMNepVPshGI5zsJ&#10;YShBfhnQMR6Wjs/enAVJ2TPNLLaoREjPBmfDjWhHFYIMV8xpKTk8b07o7af11xJwtoagcO77pwHt&#10;dRziqTqn9302Z85qSrjrqWXIsG5Yi3mcI8GsrRlWgfxYZxVxKdi9vr7J7VdoEr6+hFSzBiD7mYHS&#10;cmhw72wgG8YCoTNXPQ8nY6ce2mffb89sXyKd/gyJaq6PGlqazileMWCTMwumwulM4sEeGjLv+rQn&#10;pdDt0JMeRkGweXbmqbUKz6qpl4hpPAqjnf++qbDdURc76Cd58L6GeRV8OojRmiD3sF96rqf6Rbp4&#10;Xc3vDXluw7QVTk4GwSCnctwfiSI327OTPWWvNo1rfK1CeTn/9PKe95xN+uDMWWHvNbdPn66Py3ro&#10;FwfWLgEdS/KmS8CY/xbDbG5CO/WeL5mIX3LjLzmYzk2LZt/j1AQxymtJ/TFjHLSJLBKRTgb2cF5s&#10;VURuLY1AaUtURY2aavgNsKlrVFWF/XOLEDQAjgzYkobSIgsBExZ5bNaIg/rYa5PASM1pbCSjdLsv&#10;ikgH3UbDtgLaroX3hM55FNYpow0DWTNrccocksw1ylRhJfnKBwa8DCGMMao46BupkBfWpp+i08g6&#10;J3r95gdMDsCOwbilwQ9nylVm9XkXeEJC6jY1rm52uHm4xf2re9y/usft3S22240A794jeAfXtdqU&#10;ShPWuU4tjDz2+wafv3zFn3/9hd9++x0fFLgnY2StaDgtFSVsWaHeXmFze43t/S2uXz3g5s0bXN3f&#10;w9ZbePWKbRqHw6HD/tjg0DRoY0ht1ymTLIC7Dt3TM54+fcTXv9/j6bMA98YfYSgkF/c4zOXMK80W&#10;sWk8faZPwNSJwy0fAzNinkPPLIyFRGRhkbEoqhqGA2wp9giGAAsGBZamizyapsHHfz5gUxfY1CWq&#10;soA1NdgYlUAbVQsUKKsaZdWIbY4NsKaALQpY9SiVdeMXp+1DdvJlAPslTJpLAfxzk++Tn0vnm5xL&#10;FCzn5HSXNAGT+33+tuNInswkC2QNKLv0GXlGHpkzH+bOh6UzbE34+Xi9DZ+j7KQZsG764uvc9V13&#10;9tOsdc6UV+I8JY5G73X470Q429BOreVzWTRr5eBrrXAuCZi6pGA9e0+mCmdDg11IWMpA07R4et6j&#10;bR0+ff6M3377De//+gtPjz8AsAwtC7FL4SCD8wjogoDWdXBth66VnBQXHEiVcS5IwL2wgX0KKSUN&#10;ZjUwGSAW6w+NGCVWO5sIZpkTfIEn1pU0LjZ95hgqWsSw18IO2HgcqvT9vfQbg+cisdJCrmxEsuMz&#10;GgqbAj1DgM2Z+dGaiMUzHRpqFoH9EAsH/TmRpd4zfDLfcvSho0EzYOS/FbyPDDG9nkUhg+fIFOKM&#10;HRcZzpE0YbTWiqHEACcbO2cEEPbOCaM69OFgUW7v4NXnnlKosPdeWPoa1FpYPTuN1evfZzUFDgNA&#10;PErwoy8/QELocD7VSJGRTzHzOuZYhQAAIABJREFUgCLQ4PvQYJ2SRAtIQ4SyKGCLGPAagQm5Hi4G&#10;9mUBhSm/JvShdPJ3Lkn6Y70aw1XjoyqEFJtZAglwLvlUcp9jEG4cTBCQ8g1C0ByHOBiiftgVgRUZ&#10;qEgfkO4plFiTAGi9994P2O1RqRBUOdCve2F6x3tiyIilZUa+4GyY2u9NBkYHaPEz9UMeSgiuDHIA&#10;kEmKA3neOe0DuWoWeagsJGw6RAucWLeHABYav+ZdidVS/v7I9ABFbk8VFQCxpwkxfBe9TVVAyGyQ&#10;xpaHPCAN5bkES+DB8NwKqU6JAznX+ZSBkXoj6slV+RE5JFksn09rmIZr+/21isBp6gdW1Y4RlqcV&#10;Z3QG4U8SCwBahRksAWxzA5pLz/ufxSPWAFIXkzIizJDIeuuseaZq2iUL0EuVnucUCCc1ciLo0aRa&#10;eNAnzID76/Kf5pujNcS/5dem1c/JQDQ8qL15sOZTYHgG0qdg2TBklDPy0NkwCKx1Tm3U4iUmHtji&#10;JBJC+tk0O0Rci+H132sy9vsp2UvNfoBJe50+M2VomTVU/y2FgU/1+WuUL+fy3s71gZM5dBOvOyZA&#10;Ei1jDKlGMHQWjyWiQQ5GIsS+cB9csi5dhSVkI8bxCXip1eyYiHeqWLmMKFm8ZANfw+q6ZGM5t6jO&#10;gUfnmPXnpjSXbHCXNNlrEuTXTOUvSXxfLFTyQ4YAWAJZ9FJpLWK9d+i6Fm17RNe18C6AmFDaErWt&#10;cVVtUFMN3gDX11vc3V1L+Fzne0kU93KhwB4WEh5lEks0AGwG99aS0ebBZEGtfZMTPYwpk9dEZn0A&#10;axp5Qnq1uI4Avodnn7xsI+slwIjMmiw8E9jL5mxZPDmZRbraS990bSdvtNMBSe8FN5wUjyVekQXU&#10;s8+mk6dzQTPDAGRBpkBV1bjaXeHm9ho3dze4fbjH7cM9drsrlNYCLA1pcALc++DSQKbrPNrWYX9o&#10;8PXbD/z151/4/fc/8M+HDzgeW7148hnZEMhamKJEud2ivr7G9u4Wu1evcPP2LXYPr1FcXSOYAt4D&#10;beNwOLQ4HBsc2w6dk2sf2fbEDHYO7dMjHj98EMb9p4+g9oDa+GSvl0BJbUDjGk2sSXNqcUAYM3OH&#10;4ZR9lihlMiczkLpxEDm5dwLie2XLwci9JWthywogO5DMMQK6rsXx0zMMCXDhncP1zTU22xpVXcIW&#10;BRiE1gFkS1T1BnXl4b0wFGITMd7QBxLEQUI8jabYLyve8vW3FJqyNjzs0uapz2H+uSZkTQjrGtbS&#10;4vscjt6TPUAf8gYFssIE4E3LgdUXNkpTXvJrJeFLjKtzZ1wuEe2L0rCKDd+T92glEI0V/750ZtKq&#10;Z2PJXmqqzljrx3tJY7WmQJ/LXrhU4bi+cYthk3lOz+mQLHlXhwbfvv3A/tDi6ekZf/zxJ/74/Xc8&#10;Pv5AWRRi5aYZKhHMNsrI6YJH1x7hOgfOmjdb2MSejmz9xIjVzBzR41Ea3g8mCtBz3ALW9GGQ4+dF&#10;ScCZlVoE6uLOHENTkXzui6LoreWi57q1KMoSEiLpB6DbcE+IjHefglYF4JTrGe2IKMsPgIKTBQB4&#10;Ab2dMtqTs22yS8m8ZUFgmPScWrXKAXtlyjsNL+0HIgL6c6qxou2HtQHWOvR9mUmgZdd1aNtOgnKh&#10;oaJAChKN7PJY94Ts/RPMidVOTopA5l0fWfyUfFVNqmXzsLugQaQxZJY5rw1M5KuoNU5mw5OrMxJ4&#10;H1LNZ3QQL8qIAGZRDliVkEe7GY4DjbheE+iABNxzCnmVfbRf36OzmHvAICn2VCnh0rAi2ikJwSMO&#10;kLxzCfSX2pmzAGaMrMJy8L7PFiCWAUrMf4q/4iDNO59Y8D1hZcg0Zx2CxKEL2Ujmic+Dlp8mfz71&#10;6aZCM7b6HoNSkS21ZRwYYQByR0eErJZCdm3Z9tZQuhac/nea71G/ZvKR5QCgoNwPODIWxxlFOYiZ&#10;gceGBky8mOlC1P+cnpF4CubPnlVpuDYKlg0+DUjyzzNlj3cuyH7tuXKODT7n4Tw3ID9H/lg7PB/7&#10;Dy/VhWtJF+fIg2uwiKWzfe76LAHbPwvgX6IenL1HlKbkk6SQVa91pnZ6ibLw4utASyOjnC+S+12v&#10;A+6H1rkYmq3TcID0krpuzWDo5Brx0vOUWeXoORdGHvdBnRBiixRVWjH8W/KyQ5/Nw8N8BM4IOOfW&#10;xblcqmmvfB4RLqeGADkOFfu8sSojDO1wgFW5C+ksHWXbLfUXSy4ia/aNOQB/CnudWgsZszSN4yir&#10;lxMBN33/0HJsag+bI+KtxTDWkv9WhVknk8V+0D5pa0XzRL+lXJhL3tOLwfs5xtkahvhLp7xLQMel&#10;4MSqTfJfYMWdG1JcOgVf8oKbSzY++9okQCQZgi0Aa+NQLIL3Hm3XoVFbleADiA1KU2BT1riqa9S2&#10;BjnC//znDbpjg9vbKzz+eMbh0OJ4bHA8tvAdklQqsu8N2cSiiSglhd40x5jMQzMBuPL/PccgOc5y&#10;fhmkzbhjBncueaMJM8kAxKkRyqeFRNF30oADwYPhQgC5oIMGq5v5qYw+aJUvPrFDAP8kXyBj3I29&#10;suYHU3nyOVICOsPCmgpVtcVue4Wb3RVur3e4u73B/f09bm9usalruW7Bw/vcLselgNq27dA0HX78&#10;eMI/f/+D33//A3///Q8Oh0Zsiayy1EiskkxRodpcYbu7wdXdLW5ev8LDL+9w+/YdNjd3MOUGni1c&#10;F3A4NNgfjjg2DVrX9Yw/DjDMgPPonp/x9PEjvvz1B54+fgB1B5SFrsOgFgfaEBkArPfYEGB1b0jy&#10;8AxYIm2usuiXkZ2JNIEyIIjNlg5FmOVnBfHrZy8MJenghJVkCCirEvVmg70tEJwHrIUpCwFqCsJh&#10;f8Tnf/6BJSA4j/uHe2yvrlBuahRlBSosmAx8AIwtUdU1OhfAbZvCesxor0gBP2FooXO2c7lwL7ok&#10;3HUtQLn+HKBZh9U5gHquKZoqnF5S4C4Vh9NnAyWmDWUMPKSixiAkT+iXgbprm99LPuulCrPTKm7+&#10;z9P3n3v7/Rs+tnSGZXFZs7lmPY8B9CVJ/yXF2ZJv57/VeP4MMWOKUSNWdB5tKxk3h2ML5z8iBODx&#10;6QmfP3/C89MTrDVilVLaHmA2FkVhYYsCACvL3mvBb6VgthakQeTi+07ItXVWgf/EboXUEMjDNDmy&#10;7yWbxirYGxvHVDuht3pOTYgxgt+xvs5oT0khmBiy24WZblJdk0BU/XqrmSe9XUPmOc0BrvUwcLBF&#10;AWMKZSowfMQNjBX1oe/gfQxv75tbk+6RvHmxGwzwTs8ReG2YOd3DCK7HwNPEHufeizYwYE2n9kJy&#10;sWJ4KAdWSxvJ1PHBg0jBW84Z8T7lzXAkZyCqLu2J/WMCflVJ6RODLbIgY2GH/nNrASZ+/vk9R0/y&#10;iIC41gRhAO6i9zKPoHpkEKag28hsd0rGCFq3hQT0J+uYBGxg4MOP0KszgewahWxAFevEnA1G4hPr&#10;vUfTtKLOwDAszlora0aB/RhIGsNnU8BcBjiHbBCbBkIZ6cF4Ax/iYKn/rMkOITX7/aAg3rvoj2tF&#10;6ovCWFhbKnFHam5p+NGHKEfknXXQZeLgL6TG2ijgX1gJfY5K32SBRX3UqNj4uHTPfNBaL0CeDQ35&#10;NcGogqD3/PeD/TkMTXBPQIn+uUjPFLhXE3NO6qFZZdSpfRmN2IoYsBRParIsByPuLyaB/shyQVax&#10;Py7q78e1ySXkuaX8oJPaMzvoL7WuSyrvDBx8qQf9Us08N2yfUvWtreUuIULOeT+/tJ54SQ7PcD2P&#10;WdvT13ZqyD7VP19Clnhp/TQcig0erUlAL1+bL8OrCPQT9dwagHPq+VyL6+Xs9GiXE8ahtGk4Lecr&#10;sSrxUtZGbp3DyWZngKHkoPkk6YJnfe0vVp7khLwJ7/P89nLy49O1DJ4cEJwlQ+m5dA7rXHrtS9b8&#10;KYlkHryf659THZxX5DSsjylaM45IP+e6u7Wqo0uI1vSCbDgazChmvbEwEuSfxY3/jTyzi8D7S5hn&#10;59hqaxbY2tTklwbdrpoiA0O2GfrQ0CXQhwfBhMtBk/nXEuWj1nXe0ZMeVXOhOr3zJKAFsrUMY0Lv&#10;96gT0M6JfCl4wLCAnqUpsSlrbMoaJSr8n//z/+J6t8PXr9/w7dsjfvx4wo8fz/j+/Qnfvn3H9+8/&#10;4LoOIXg4Jxu70WKp91mFsn8CAqH3vtdQpQiWh9QYiy9/3tylIC7fHxYEQhegljmC/Ao3L99PjAbI&#10;YeDvaoxHUZSpmcBI4tcXxn1oXGQVjSfR/WZkBmDWGGwcsz9Ss6E+78K6NyiKClebK1zvdrjdXeP2&#10;5gZ3t3e4ubnFZrOVgQUH+OCEde8kKLZzGlCr4P3zfo9Pnz7ht99/w59//YWn533mY9qz/MiWKDcb&#10;1Lsdrm5usHu4w/27N3j45Rds7x5A5QYMC+cCjocG+/1BrHJcJx73GgjGPoCcR7d/xtOnT/j211/Y&#10;f/kCdEeUliHzAq/XUkAYcUeiNLC1hlBoQ+acRxe6rFnMWJzZ4AOZV3mU3zPylHhl9UUv17TuKB3M&#10;sVmEEQCq3m5BtpRAxdKirCw8CLUrsSdg//iE72WJbbUBPOG4cyg3WxSbGrYsYcsCpihAxqKqa7Sd&#10;R9tJeOLQT7MPSRsy7i/f7JfYU3OH9FKzsmRJ85LiOHoxU3ZQDkIyU8DiWJY62FGT6juf8o9zKNYO&#10;HU4n971FxOyQmWZeJ5vQR1BxzKIZXG+iSUnFwATmXwqJW+OZespGm2a3516Gl6hBhl/Lp13QIsif&#10;W+IM2f1LZeJ80DutsqxZ27ivBc7X1CZr2GiX2BOurc8oA4Mjo0YA6SAB8PsDvn37ji9fvuHx6UkU&#10;V8EDzGIvU5Vik6Nnf2EFtLdq4wEApVrBWGsRXEhhoMRQP3gZ1hMTKIwtrIQcYKOSMHv2kctxI6gH&#10;kozbWHsZGjxcyb4vB1qz+i4yqoWl3rPMxE6nVFsROatsIYMI5z3QtmB2gKr75KP3rGOwsLmdlxDY&#10;suyVBxHUBYTtzpBA4MCkYW9BrzkUKM28RJVF71yA807Y8EbA5qCEDde5fp+MjTgwkLgHz/11zMhU&#10;JF4lGr7q0Hadhs6yWqNQz9LKmn1m1TMwejJEyvQY1uBRzRnro5BZZnCyTcEAvI/nt0vAOA8VjkxJ&#10;2TCQ+vOwpove7T5mAISQSAYctN4KPv1bb8XSb24p/DgOEHLWfQa+9kF/Q/DeUCSk9B7ArLZLuaqU&#10;UtaDKhGiT3yWN6VjHnldmMyrVggU/dlEAyu0OFwKHC3blHVn+lo8H6AEDgP/eVtINoHc6wLWFKJi&#10;QJZRYfqaL2ftGVVXGCOvVRQWVVnI76rE1XaDqq7kZ6i1FXQoke5lvFdqH9l1YtHlOlEPd41D1zq0&#10;bYtOlaMSOOx7dS/UWif0hKIczIrEoGFgrR9Y5WDKNoR5AuijQe2T8QD7+0X9+dc/L0DvGzTN88gE&#10;A9lPoskjkzPl9sV1R5YFlnudr2Eerg9LnenRMArc5NHloIxjOcPMfSkxZY5Zfi44c+3wIH9fudLz&#10;0gHJnK0xvQB0ngWI8/U6cpI519NMkUaXwP613tf/TvG8jj+VW9WdI9ucWFPmP4PX1XRTpJmBKjZ7&#10;Foc1+LIFzcBvPua2AAMLwHS2a02SAmrzXJTsz97zPmfYZ31bJpeLw/Tx9cttjQeP+yg/a47Bznku&#10;ZDZMR8xi4SExqQ8w7y8rjxZ28vYfZNZl1y+TF0z14XMKgZ8h6AxJTdm5McoSy8+uMagfz++kTM3U&#10;khTD1k1GHpnolykntWV++uf2kilS96Xe+KsHzhNPzTD7hPqMqaVBaa7S1744pKXU17P/Feb92k37&#10;Z6xgxgfR1AZ8iffRS2Tkg5812qATIJEZPS1b49CEZxmdABWyqVM2nKIT7+T1zM8MtKJhERazOYNK&#10;v42YLGbso/5XChLxAHuAnWwyFgUqW6MuN6itxaa8wv3dHX755S2+Pz7h27dHfPnyA58/fUX99wZt&#10;2+F728B1PivODawt1CfWKLAvXqjG29TsGJXCp8aRw0nIQ2TqB5bgsBiUxgywD/3XEsGwIrR6zazh&#10;rK5XaxZjhMnHgE8+oDYVdfFS556XeSAYD6Sn43U2X2T0f6cNFY0ebDZgMjBUoihq1Jstdrtr7G5u&#10;cHNzh9vbe1xtdyiiXQ53YNfAuwaua+C6LoH2bdvhcGjw9et3vH//Hn/88Se+/XiUsF6rPvfxTNGA&#10;2mp7hfp6h83tNW5ev8Lt27fY3T/AVldwwaDrAppjK8D98YjOR8a9FxDCe5H4H/d4/PgBX//6A4ev&#10;X2Bdh1KtDEx8rgwNJML5s2lNZLsBhhjWFiqd7wPPaBwemjfq8ZnhEWg62gPigCnaLYAMAggFEYqi&#10;QFXXsGWF4J3aJxgQMworfre+7dA87nG43uNqe42i2gIFC4JABLIES1ZAHmjAbyNssF6TN14Dy56Z&#10;a/bXSxU/a19/aZq8JFnjUXw7jWthPr1D1O/CKpsfI7/D4WWemnEJI306PBrZGIBTsRYmzozx+RUQ&#10;+jU3Dn4bNTTpLBh8HZ0yAjCtojh3Fl+qGpv+GhrY5MThZLxKwrpc8ic9vbenfvTnO6fhoHz+tac+&#10;+yWy7CUSwFzI19rMhkvqk/+bv04ZOUhsZOgZ2bYOz897fPnyFR8+fMLj4yOYQ9qvyVrYooSxhQBp&#10;RLBFgaKUwFIQCatVQbKodgvcA6UDsBecrG16+xEBs60tks0Jq31HSrJNa1GAbiTbnYR9JQZxYg2Z&#10;fO/NCnFtONP7V59vIkJJJgOEdW/wDGsl84SZELzY/FEXkoUQ6dlGKdw1ACQWd7YQexTxondglu8r&#10;bCFWMt6Lqk7BSO9lCGytgJhWm6MQAlznlBEPOLWRcc6ja1v1pO8BrbzFZ87vkdZfFHWRkWVl+hBb&#10;vSa5zUwiMITBDppqvL65yfez3O4xmi5mDLf4/TlYngB9BY7Vss+n9TWSgKfsgAhAjIP3OIHkvX2d&#10;Ejdibc1+pIzjwd5IWV2ZziLuSSMxNLNnQg8tyULMA1Bv9MSCjgpVY6WGNj1gGTUJZKB5CSYDJLL9&#10;ljLCEPcNarQ24vw65aqqeJylARQNPi+pwlGrbsm1KAoZKpFNv+MApGf4c+9hD1GoFNaiKCpVPlbY&#10;bGtcXW2w3W6xrWtsNzV2uytsthsUZQmyRlQ7ZqjEiOG7Upt2aNtGwo/bDm3ToTm0OOwPeH58xv55&#10;j/3+iOOxRdO2aFt5/sTi0IBH3t2x+gAoBd/mnv0xMDs26xjP+/M6iDEgcYnFUx+qizSkGQYGg3Kw&#10;/dSTHVkPRck2h7PU18yqdFA/YwCirVGZDc480lrtrFKOVhH6JmtgBoYZgBOkk7yu1koycF83ztlR&#10;rK0HLg1VXAKh19Yka5i+475zroZfC+CvrTEHNUR2j+KzsUaNOBui+l9SIa7BqDDVp+SeWDxBHKHz&#10;teY4iBlZfbL2Pc/bTtGgbxmBW8jzcE5BY5zayWQvIxhMr9SL55bP6jcfYkA6J4vlkM5VDM5TWS8R&#10;T+ltdMZ72tDyJidxcRa8Hrc2niUZDz9T9Lan7IplvcxUNuFoQLBIfAvj/Xn+5o5tdBb3vwWge3pf&#10;5QFYn/dUpCSa8bMcVX2GSBVco/D0SFSlHoccYxY5MD6FZ5x7zi/NHZvC3NbssWngnBPTII4USwO7&#10;yTMg9hqR4IDogmgEk433yfzLnvdzH3ru687diDUXd2lDekkTei6E7qRhzaZ4/aTxFBef89md2gjn&#10;Akjy4M3+c4d++nfmcw0fsPwFdYVke7ewWkLyUkxNjo9BI7GRlQ1VXUOkuYQBwcLAwtgChSFURYGy&#10;LLRBLwFTIATC4dDgY13jm3prAoRAQhUzPsD6XHbr9SFxiV2T+3lH1pH4QkLZ8SqBzjfwjLacJKra&#10;UKYJKDOMtaNtk5MEOtleICuIc/7vANDQ+4ShvGu49k83+LmpO2dLjjK/PHk3FsaUKKsa9XaLzW6H&#10;3c0tru/ucHV9g6quVaLrJHg3iM+998KCaxuxytnvD/j2/Qfev3+P3//4E1+//ZDGSocp/eZkYcsN&#10;qu0O9e4a25sbsct59w67+wdQUcMHEuC+kYHAUcMFpUmWhpm9R2hb+P0znj99wNe//xSPe9eiMEFW&#10;VMZG5sxDN2fNGw03S2U3GVhL+oz0nuO9/3h8bml0/ftnQ5hzHHuqwcClB4tUgUAGMOL9X5QC3nfN&#10;sX/FIOG1BRkYJnTHBoenJzQ3tyg3O5hSWItcMDhQamatKVBvPKrGwfljFtyH1HyPGVpjZsbPSMzO&#10;2eDMyX7XNHCXgZQj1nzWxQ7mL6Cpiikx0WeLGl4P2i+GSOfDUOY+3Igw8IVcbPho+LzTaH7K0yj3&#10;YHhxfni8rqg7N1xfCjodP1+9Rdha0JkX//+6dTXBj+D1Ddm5pnOtjP1ngPeXeB/+TD00V7gu+k7S&#10;kAEdAqPtOjw9P+PTpy/4+59/8O3bDxgCNpsK1pqU10I6ACVj1B++ZyIj2ZTEzA+TguzFR99JwKKC&#10;wfmwJlca9iH3ZsDOpgDI/8RVYjLblB6gin7vMQzNGmXvptfrm7YI8Fv9dwklDZrXQ7K/Uz+AyBsx&#10;13kE55Ro0LPJxcIiMtR7YNpkNUzXOTjXZQz/+PODsoQFXByCwUYZ+EKMSKxx/XnMkMwi57Na53Sw&#10;GFjYcc516Yyigee3yWyKlHkeJfAc76tJ/47M3C6EIEqLHBDgrDaNFjlRqYnewicx+gbkDrXACb7P&#10;SFC7Iuq98vrngZDqyhRUH3gI9I3yZqaevTh0SXYkyerH9Rt97p2aBmJy1pPhIUvNxJwleSZyckKy&#10;c8r3DTNvEzaofzJQSNYCDRR/kWkvOeyqV80HZqP1QaCTcyFXQpKy5m1hYaNVlikSaQYMsMkYf3pd&#10;ysKi3tTYbjbYbLfYbrea83SD27sb3Nxc42q7RV3XqKsKdV0l1QsMpT/TsCKIPZQPTtUDHq5r4XQo&#10;1rUOzaHB0+MTnn484vHHEx5/POLxxzOen/c47A/Y7/c4HlsJ8VXlAwZkK9KGSYc1PgzAkQERY2K/&#10;N7ktB4/OsmGquj5TpCoczWUKQ5BpuM8h9TbWGJSqWjAmU5km8D5gnLs0STw428ePWKYjUsVapveq&#10;3KSR9WL/XqbeMg0gmik/8X8bID5XLy/Wrwvkl7VKvZ45a86GW54Ftl5gTRNfKuZiXFLfrLEUXEvG&#10;WPMz5wDCxZ/BQzw8DT7BWQ40DzJG1lzLsQB3bd+Vh2L2uW654gSj/vIUoO8VHf1zxFr3J+xDz0vv&#10;NTBdXzMNu/W1fFD7w5CFtPucvZ4HhGabRT5AwBxRbBisy6MwWc5U7FPP2iD4ekTWHIfInrPmmgPv&#10;sxVwsq/Lexk+zzlx5SW9x7yXPEbkuiG2lQ/WrLXpfcR611BGlhx/xsznnikbxIyutTkTuj5HIlr6&#10;XJfvR7y8/47xhjh0OBX+r3o2KSNLxBqOAAQ2apPIWLtlXcS8H29qawMEzx08S//90oZ1zQBg1mcw&#10;s+k4mYCO4pXPT8eXN+GlBRU3q7GP4armP2eBEA8sG9gQYs0sxT4l4CvJfYG+gYken7rjeOfQGYfS&#10;mtTglmWJsvIoqxJVVWG7FUZMWRXJp9TaQqTqSVKs8hHWCUFsEo36xIw9MTLSapTV9gwx8dJM19ww&#10;DJ961cdGN8l0DGU+aqN7Rv0QBdpEG5ODpkNvNMZQWnpO+nRyCOR0cW3YI8OfuQCbEkVZodpssNkJ&#10;E/7q7gbXd3eoNxvxz9X0teBFFuxHPveHQ4Nv33/gr/fv8dvvv+Gffz6K93pRRKq9fj4LKksUMaD2&#10;9ha3r1/h9btfcPvwGmW9Q2CLzgHHRoJvm7ZFFxw8OwR2KaAWzsHvD3j+/Alf3v+Bx4//gLsjCsMg&#10;CrCJLdZftynwPmfkka5rE41mTtjJ2dCD+KRp5fw5T8B9BlrougxJim7Ui1fCgk1RoShrMBsJq3NB&#10;+jUPWBhU1oJ8h3a/x/F5j/rqGrauUfg6NVeRoVBYi6qqUNU1mtYhdF02tONBM0YjttVw0ayz3lgb&#10;/P2S4eu5n7FYbK9I3SVMh5jTijNmzRmy9u/HMsu+PueTYKdzlkMD4s4ZtsEY377Es3SqKZkDa9d6&#10;KjLPnUHD8L3/5q+1DczcGj7HAFzLLvuvy7P/C8yyJRtEjIruZA0HYQ83TYvHp2d8+vwF7//6G1+/&#10;fQMzsN3WvWWFguUcg1kzuNEHzUDR+kMs6hiG5axlDnBdB996ONfBuQw4jZwsjj6qDE8e5AnR6CWG&#10;hfbuZ/LfNkgDEveSwNEORQI3UxBqBOf1c4RsSBxrsxiC6oPXnB2DrihAphWyQgxjzeTjUN9Xiv8e&#10;eisca6i3uZm4XzFglBmwVs+BOORwrvffV2A7D6mckiZHq6DUdHPPdBs+v5SUCd47/drQN3wD5ZSA&#10;1SmITi3/IigIGrJ/hYmmg+2Q10jRIjGkkNtk1cR9EC0zJw/8/BkMypbnWG+qXc1UGG5+jDIjvW8k&#10;pWVveZgz0MZD0J6pzr16KoH/cr1iHTm0UDCpHtZ3r8HEJmMVmrT2p85lGtTDmCEIUSLz5O/59Pk3&#10;/W0fhK32YFTvtX7KBOQsNJeIUBSSAZG8+GOYrlpERcWENTaFWpdVgc22xu3dDR4eHnB7e4vdzQ12&#10;1zvsrq+wvdpis6lRlqX0IdG3PxE8tNfJ722QgY4NXpjgFIGaMACg2qZFczhgvz/gx7cf+Pr5K75/&#10;+47H7z/w/es3fP/+HY9Pe/0+9IMeyKCQxeMLgcbPM+VG9yfXfWiliWSnFNczTfUSgcGa70HZvY15&#10;Y7GMTkHGGv5sC6k767pOAI0Zs/5oot54SU/OPFIa0KyH8CUBuS8FlvM9Ma9jjNodTYFml+TVLOXU&#10;zD4vOJ9JdMJeHdiFrMdc1tQtczXgudrpnLd/v8/yxTXKWqzp36rFllwfpiyLplwQaMyv5mVgdRlL&#10;uizPYZ4k0xPcEs40AK6izREoAAAgAElEQVT7rLXxz4hg/CAfRgNnY08bs17iMDup45LlXMSV+oH9&#10;1CBhjtyzBGbnrzf0ro84TTgLvOeg7SXA/XjgcUoCCyOCYH9mD5V2Q7LAGgx1zm5nvofjEXg/rZTP&#10;98qYozO0WctA7lEe1nhIcG4AdomqZnxuXuIqsGR7Pvez57L4wNMn2UmPnfvmJ+UqpdcIkPzPtb8u&#10;Au/XpLav3QjXbM5T/nA/wzS79JAfAio966CX9Jxr2qfN0KZCfM6lRq/5XNODCAwlx9SDkxEEtzYG&#10;O4WB5pBi0ZVttN55tE0LEwqgBKiohP2lQHN8mI0xKIsCZVHAGgOvEvrIRuHRIcLKqoqhYmNpJYgH&#10;02KTQt6Ur3cywZtnekZ2TGS0xT9zpv/YJDIPSolfE4IU//1E+PQBzzfxuUCVSbAUFgbKNDcGZCqw&#10;qVFUG9TbK2yuhQm/u7vD1c01qqoU25kQwOq96jWAzqmfetM6PD4/48PHT/j111/xx59/49A4DTXr&#10;JUFkLKgoUWy2qHY7bG+vcfPqHvdv3+LuzWvUV9dgKuHZoO08Do3Dse3E415D1nwMMXMO7njE/ttX&#10;fPv7Lzx9/AC0exQUYEgCYuOaFHKnGR4AQ53hKMAIJywC5vnbnwsZaGTTkr9+IiidSNQEwAcVCuDX&#10;YLLoGgdfi4UCBUYBRl0asAPgW7THZ3THA+qrK7B34FANw2ctUBQF6qrCsWyThzK4D1qOh3g8QE/9&#10;M2mSmXFpeNe5gvVSYPCSEKmXgrbrPbvnPSdf0izMHvL/Iog7V8DkcvbFSf9Mw7HGI/DcoGcN2+BU&#10;kvnyZunfvJZLTPo5S7Opa3Lu/f43PsvFAVwvHISMwSQoGz5wQNO2eHx6woePn/H+73/w5fNXMIC6&#10;rkFk4EMQCzpbKCvU9CCt4wR097+pz4UxUtSG4MUCZwDgGrWr6MHsCLYb79B5l9gsSWKt/qVyXgtY&#10;adXeLLL7xX9VwHvZf4UZaKwy+aPnuJEaJYJj8dokRrbpQ2hzn/je11zAs8IW+hmDMHjD/8/bm7fH&#10;bSvZw6cAkOxVkrU4sZ3ceX7f/3vNjS0v2rubJFDvH9i5t5x5PY8nuZHU6iZBoOrUWXQWyBYbz7Ru&#10;ydeUZ+haVnnis25ye6F0GJHfzzhkS71qgRjMGpoMN+zw7DkT2HUiYxdahRzbGoS18+Enq87psrsy&#10;/wT305yHwLHz8PefgWFCbcPEIbheJ57x2et7/1VLhXe5CZ0BcEp1EVZbKkQO4IUw5GT/6NqV5Hsr&#10;BxIMEaCUzPqJ4QFNVIFwMtTynrsQ3mM+hhKDOjxhmhh6uwLIJLZFY9lLY2Bh9FIXaQZdvq5ccLIn&#10;x0jh2PYOvI/B0gkLD0ChCqzXK+z2O+wv9tjtt7i43OPq5gpXV1fYbrdYrdcoqyrkZ/hcCa8U1tyx&#10;JAhKkIT9baJVln+eQ0guESohsN5ahn7TNLi6fsP17TNeHp/w9PCA7/ffcP/1K77/+IHiWeD1jayd&#10;jjZojQk2XYwh0JKzIGSaO1tzGvmoX3O6/nosebisEMeJSoNqlbLEK0HpkIiSoGZEZap/bwttcrIz&#10;Nu2IuT8UmiPxLVUYzp3NS/vqpU4D59SIU4THMSubpf3/kvc4NChYWse+h9167jVf+rpz9e65dpFL&#10;SQ1T1378/WYmYz07p3F/+mU17HvWSvfsTwltYXid1Ctpf2yyYNo0B8eEvSPdk7yvvd+PtenURB0/&#10;+vc8W93GiDNrLyQkAi87WmbH3V2/U+t4mKiZE29jFg56NtX26xxq3e7vXNrjDgU8T4HdXVxrLPcu&#10;rdWz708/aGJbzEmtIGaA+3MHrz2sbOHrTj07SxVRg++zo0SbxCCGfpfHpHDeEOLswNqpi7z0kFsy&#10;BJibNs3dsHM3trGDZmpj/TeArfmgumEZxdjUfnCheg/1KGZywbE+sNY2nLYZQiJbpcBWSRlJutVo&#10;0IBYOBudZON3AL/WGgwLaBaFgjHaeb4CLMh5RBsXTEoOfCTHvhP5IROkJr75yx+G3B99qHjIgft8&#10;w4p/03xIZur8ru7mHH3BsrXTGdgMeqqNgIRxcmnZ3WABZgEpCii1AqkKarXBarPBerfFxdUl9pcX&#10;WK9XUIUAsQbrBmzaIBfX2oYON43G4Vjj4eEJ//3ff/Df/37Dy8vRgtHBN9j6ppIsoFYrlLsN1pd7&#10;bK+vcHF3g4vba5TbLUiV0CzRtIxTo1E3Nty4aTWMbl3T6pqf4xGvv37i8Z//4vn+G3A6OMY9g2A6&#10;8qOogkhVFuFQxlRQdD9LYqgg6FoHcmfz7RWs6RohAZC0/xTWx1lK5dihDVYbhVIQaklA4Q4wtGhP&#10;BzSnA0xb2+tjtB2ycBwkSReEWxYFDocDtNb+gXJ2AFEtIrqMu17Tzj3AuisH6070aYGEbewAW+qf&#10;vgTInGO5zE3i55qZ1Fppbvo+9/neG8q+lC0/dk5QWqRiuWKi+yeyzsYb5t8Fisds4qbYEEuavmE/&#10;T8wC80sbw6Gh+BQj7pxhx7nBSVPF5pLa55yCcHxYFK9L07Z4Oxzw89cvfP36DT8ccL+qKkglrSy6&#10;sak6JCw7nVwYqG7bIHv2LB6lFCBlCG5lQggHJZcxYn2qdSKtJhjTuvPN1xvRWi/15fcMfG/LE2xk&#10;AsBuIjPeDwOMY5Vbn78A9hExWtIJsN3PJwrWhGnjp43z2baNUFmUUEo58N5Z3bAO4J5l3fa9b4ON&#10;mEksfDzbPvipuv9uK70Ooz4PcowNu+nkeHRZ5pbZnFrLwIP3EAEMLJW1RBGFDEMArZ39IsffycyJ&#10;ny2y4LfU552NPUdZ+t8dg76FsOHz8GHBaV3HkdQR9rnuc+KvY/CHt4Maz3Y3aTDtyPnIyXCjV2Q4&#10;tn6wukm+Z3QPSEFSjokDoREWHfUVLdtvs/tteHiY0/kcPbDHW+gE3/v+WR2k4O41pZA238pbUCV1&#10;mnCyR6kkqrLEfr/D9fU1bm5vcHV9hYvLPS6uLrC/3GO1XrlsCPJpXWi0zZKwFlveWsh/Tk4snDhn&#10;x4ncAk9zDKUm57FPBLCUEKSwkSXW2z0+XF/j7fkJlx/22F9tsfu2w88fP/Hr5wOeHq2tjjk21mZU&#10;5KzcQdZ1B7Ttnb1I+5P58yX9PVnN5LtAwSDWydmOsKaIUiCvQ+AKgx/X3QS7JxqweRnKa8sYB8nz&#10;/74Q2HPB3iWD77E+bag27qk+OxjBueDTFDA49NpLvPDnQlznaoU5UsuSmuWcGmxpTbUkSHgK6D8H&#10;wF/Sy/Seaerbh8VniXr4wHuu7ZLvH/56Yi/JlOXzoRO86bEMTkBlryQMnvZBTeh6VIPwPVobl3nn&#10;gXtHwuBoSecD29NNYuxaR3eDYeVP+gm5m33jhv6M3KpsabDzGHifBtF3a6+gljIcPfNNtKROs8HS&#10;dTL0u6ZIakvXc/eMTxV9RFFxNNQ3WgWqCBaL2XtJB/UpppY4YkzVTd33l/akS0Noz+1vfuc8mcY1&#10;hmqvPIuBB+5dP/9g2R+F/5/+jDW+S+TrQwtqyod2zHf/d4YTS/zX8p+hQdB9CRCUf1/CsnnflUfq&#10;AxiCN4gD+957c/ZgTU4lSK6YNK6pIQ0jnI+okEGqqtsWTVOjaU5om9ayjqSEkRJSKWhjIGUS3kCe&#10;cRU9UfOmQoSGZfDBIyQejcMNjL900c+VkgFBH9r1zKmcBced8Cn0CtY4Z0juIaFnydw9hFN2Sgh0&#10;YgFAAhAAFZBqBVWtUW23lpm03+Pq6gr73Q5loSDBIG7BpgGbxlrmOOZ902qcTg2en19wf/8d//3f&#10;f/D4+ApAQggZr5UDpIv1CuVui9XFHpvrS+w/3mB/d4tytweKCi0LnFrG4dTi1Gi0JrLDjbFAhWkN&#10;2tPJMu6//hdP91/BhzcUcKA9LPM+hswiBpwEH22OrDPiAbkhY1jvkDB+J7HDJYFEnkXlhjkugFEo&#10;haIqoQqFtj7CtCcoqrDdFGBd4tUIywIjDa2PaOoD2vqIoq5gigJGSVArA0AgpUKhChRlCSkETp5p&#10;6qwDfNMsRd8KKptwDB6M4/vPuYfeGKN+CRvmPUD4lCfdlGR3aE9n8KL9fAnoOXUdzrGTmyo+RgsF&#10;ogEg7syh8hn2QOc0ob9bGKXXgyeUBec0bucWcL8b7HyOvH6o7pkrzMca2CkW19QzO1XsZwQAB9zW&#10;pwbPz6+4v/+B799/oGkabDZbFGUJwAaxOrNnUKsDiGqMDYs0wb+cgmWHdBk0NkTSgfGGURYlpLCg&#10;nWXZR8sxrTkMpy1472oZE9nJ/nutE51l12qtgVbn4H40RrXBacbRHBKg01pymMA6o/TsTxjRgekf&#10;Anetx33btmBjQCTQFDWUtEOJpmmsr7/L/QnBb7ofEpd+JiQe/Gw6dhrGOPDef34OzDlkJIPENlAg&#10;DD9SEDfkzJAIVh7hjGULniqpsFqV2O+32G5XKAoJhrU9qpsWRnMORIZGPLGQc9Y9WmsbqqtbV1MI&#10;GLatimHjQnnbaC1HDAgK9ziQPJK9jglDfoi2DrY+ixmpw+frBLZc4tdNvdqSUkc+F1Tqw6LiN/qm&#10;eRTY4oRJn9r4pe4+vk5fsH8P1QGWyEOjCpvufhQsOTjHf6Zk+z6fyCpcVHh+yRW4/t+JGGVZYLNZ&#10;4/LyEre3d/jz05+4+3iHqw9X2Gw3KCoFElYtoI2xQdNgMAsYI2IWEXlyhQh2kyRixpVfryFfIvNW&#10;ThUMcSxhWDumOkGVtjar1hXW+zUuri9wfXeD+2/f8M//fsX91+/4+eMX8PCM46mFMQAF1ZBbZyN7&#10;L/cUpcngJvXCT4Yiqf3C0L3vsd4Tqx5KiCkhMLAzbMRwqxUW0lCtEzPARs7ZVMCO5azpcwklS8/5&#10;oYHHnAXN2Ln6O0S+KeB+rCY7Rzn5bypslxAYzmWTv/fed2umrqXZuV7h54KhU44Qg3a4FOuoc9br&#10;OTXt6JrJ+P+UBMBy7K9Bgczg6x6T7Afe9iYNoPX5MIZj3WPzc9pQ67EP107OtTRDCF3MZCF4PxbY&#10;HAb/A+1OBKxp1Eo73RsGhzTcAxoi7cFwwvL3z0CSO4DcdSKthYaG4WPvb6zXHarzh9cEhVzJAL0I&#10;Gv25CN4P46352ZSfO921aQasYbq939QQ8r2481iG33tsdIdfuxs+3LGDoOFzz9fq5/bc7/K8/7f/&#10;zDWrSxbu3GH7HmBhLCSku3nTgHdhZHAvBdjHPkeczi2VeuQhJX1GRNjMXL0LF7qqjQ2H046xbUz0&#10;NPWWOODcp4yAxH4mgu/Ww7QF2DjQsbABVWRAZILNjAlseJExigPbS6QTP+5c+y44zwvWmRi8x2OT&#10;wDGrm3wtdtQRHf/UKfw4e133mQwMiI21znHKBEMCoiixWq+x2W5xsd/jYrfDpqqgCBCsAdMC2oL3&#10;2vndt41GU7c4HGv8+vWAr9/u8ePHI9oaUKpwja2Ti8sChRsQrPZ7rK4usb+5xcXtHdaXHyCqDQwU&#10;Gg0cTi0Opxp1U9sAO91aNrl2h/fhgMPDLzx++y+evv2D9uURBTcQwoXchXFQmiHQodkjTZ33DfJy&#10;GxhytgHEI3cgs0eyILn0uQboMu8jcAICZKFQrSuoUqF9aaGbA4wusd5UEGINxgEHrqENIAUDXEM3&#10;R+h2DdM20K0CWoGmjuHMJASKorBMVIID7xlSEpRjqFoAiTr9EE8U0gOdE8ZZzUtsy861MesW80ss&#10;ScaGr0Msl6m9ufd1Gj9/3lMcDO3972EULW0kKKXHTLwPRsePP00o5PwyzGXQ/Nv1wdjAY8kwYggw&#10;mFqvYw3ee5qnpfk95zaDSwZHUw3xez7TuaoRdkH2ujU4Hms8/HrAzx8/8fb2hrK0LHJBFMAub1fR&#10;GgNuWwjP2grBonaNpj6aQkjH6AKkUJCF/VrbtGhbDSlPLmwyAvY68VS3wDeFUKhgI8MI+6bRHJhi&#10;aSmdgvfeJ90zxdhwALQZHH3lOzVJeO58o+u87I3W0K09j224pbNgE+QA6ya8J28BY6Xo0bs6zP9T&#10;sIe7mSGdTV+Qn0EkYD0HFQLgbROt8lJCBNKUtxQJSgUfxAsATrVAbphcyAJVZZnTt3c3uLn5gPWm&#10;AmBwOp1wPB5tbeaY2FZd6cJ7deOsiqxdUdO0qE816tMJTdu4HILWqTkN2rZFXdc4ycYNPQxABiTs&#10;dRXJfQj1LyUKO/jgPUaCWSRBsJQB1PZsTvzv07DNDvEjrWGMdmzDTvBfsIaa2kezPSD9D5yx/c7Z&#10;Y1NGnLXIpCCHn1PdZeQSMIhF7/wIr+ObfbJkHQ/cR4mHzXBSSmK1sn721zcf8PHjR3z6/AUfP37E&#10;br+3JAYlwWSHgXagRy4HQIFIOiWvtc7x+40QMjD/GQYCJrA7fb+RUDHcJRFJfcTJtfbXxOZHkBCQ&#10;BWEjJcpqhc12j93FJbbbC+y2e2zWG5TlPb7/eMDbWx3JO2BbXtKyexf3/ik5PoW+JVWGZIOalB2J&#10;Ds/TBQbGAELXZ7nQPPS6z05rM5El1AP2wUnsGk2xad6NMcxZvoyRR4au3bnK/rnnZs6qYYxlu3Qw&#10;MfW9UxjBnLf+XD34O9acY7XzHMnnParKc61yxghAc0rWMa//bohyDy+YqCWn2Mbv7VtSC79Qszhb&#10;xK6lTaqKs5Z50aaQE7u6cJ2M26/b1oH8sfckkWYrcq7kQU587NeeJgnKzVGAwQFY4i+e5sTMDXRm&#10;LXICKbCjrEzLg8xjP933OmHlFHPBeKCpmxu8DT3/3TUxZM8XyKnoEGVFTgK0P0+Z373H2bqDMiFE&#10;n1E+AL4vcW9Zgg3MPTdTe9eQsuD38OvOmCwZZIMdvsb9mjHl9BIDOJN7r95zOL63sZ+7iHMA/pKN&#10;cwlgkm2qSX2U2qYM7SPxa8sTvocsVLrN+BJbgbEDbOm1DgwnD2gSIZNIGw5NZvB8BTLgnrxvaQg+&#10;il9n8mwb63OvpAqJ04KkKyYlBCRYaETRtbsugvMHwYfJirSwFkmgUiozmj6Qx4c++cM2zEykPtgb&#10;Fk0S/EVjAUwcGsb0YR9+z/4g1DDGfXYhbEgwGFRIFOsK680au90W69UKpRRQjnUP07qf9ffRsvoO&#10;xxOen57x/ft33H+7x/FYQwgJKRSsMt9ASIWiqlBuIni/+3CDi9s7bC5vUKx2IFGi1cCp1jieGhtQ&#10;25zQtjV0W4N16zzuTzg8PeLx/h88fvsv2ucHKK4hyThWVsZdg1dN5A5FjhPAzqPO38cRX7g0pT6K&#10;9KIgvt+GsKfIheIA4DAwQirBz6bxGoY1pBKo1isUVYETGbTNAaeDwGolsNmUkOoKL5VCXTdO0UAu&#10;xNcrIxRQR6SEmSBE4SbgIgulk1JZcEx66wIeAfG6+9awtn7IMudchu+5DdSSg3KuGD2XXTQsAR4P&#10;iJry/ZsbcIyBMBlLZCCkbmmDEz5Ph4k52GRn96l/iKUk1CmZ6v/FEH9qr069Iafk4UP7+pKibYqx&#10;dk5DuMQf8ZxGaqqpn7v2c8HM72GWeMAzMGVc42Q043io8fjwjO/3P/Dy/ALhbG2CPsntXwHEdH6o&#10;5Na/ARIAP83wsIA9hICSCkoVCUu5dQ2DDbtvHJgfg9Dcw8CwzFx2AbHBJz/1J3cDBG0yCWvwaNUW&#10;bIdjW3dZsYbZgcY6GQ5wp/FD9rMmKAl0eABMEiDpTygDpzzw/vnIPOUyb3bvEU8pm9v59HtLGcEi&#10;+msjAtdexUVuUC2lgFIWwPflFQlPHEBgoftaT6kCRWH/lkWJVbXCer3C/mKPm9trXN9cY7NdQUoR&#10;BhgUXiM2eoZ1uDaece/B++PxiKY+oWka1KcTTscjTscah8MRr69veHt9w/F4wulUo2lbNA50DOFf&#10;jlWfgve+iY7MautuwkiG9Ri3NbME79iE91uBJLhXCAjjBByBQU2WkU0jMmtK7V26WmsMbPY02ER2&#10;n/tsr3T2lCy4Rwwas9TLzjOOtind5t1/j/e4lw5I93Wz8PaAhcJuu8H17Qf8+elPfPzjI25vb3Fz&#10;e4vt/gJCKmht0Gg/0AKMsXaaQirXT8iQjxSVFQBJASG8isffd5MoU5IhG9lBRFZ4BsDCWUsIYRcK&#10;W8WoHxYUVQFVrFBWG6yqDbbrLTbrDapqBSkL3H//gbfDyYL+brCIjk2FB0cACmHKOVifsvf6DP2Q&#10;t8AGxBFo8fZIoS7yaoi0JmYLpvmhqy9zeQhA6dZUC86zrs0fE5Kw434YJC0caoyBqu+rRd6Rg3fG&#10;2T7muX/OAP0912ZpnTJWI51Tqwz9rinAbgioXwJaz6lxfwejmrMr6n623mAjWKMNY0NBnMU+c63D&#10;v/7N/KmpZ6PXJ3AEwzsIeLDICUB5NnjOfeyjfU5i+ZH62ff6zqg4CCHc3KEZ8fDAOA3Q9cpEb3/s&#10;XzdXDHFmsZsdo5RqrpAz9H3dYEwn77KP0aSE2yxfJLXt4/7AM73uwd6HaDyrZqEHe2qJ42vQIaVf&#10;1+IMvq4T5M0zeg4WfZVe/lpjv2fJGbGEADX1GlP765Le+t/YJyZfH6k9XId3785mAYQIZTrjPFP/&#10;1oF3LjNt7rAZs2kIhX9SYE6FM4xNRrtAV8qWjwVt9EiPLHbqBTWNTv9GKu8+q34c9B26HksXXyYV&#10;Cp5fxpZQFJsFOEBVuqA3S0ImFyBrC1ih3cJjSvyW47XxXmZSSBSyQKEKlKqElIUtptm4xsWWkcwm&#10;TERtfc+5ZyyJJCCpyxpBz8LmnKJsHOjI/RoHWZ3htiVFNSXAOxiDVe+g93pULzB3dMnMlgVDyjYn&#10;UkKUJarNGpv9DuvdFmWpIB3rnkxrQQs2Tl5s0OgWp7rGy+sLvt/f4+t//8Gvnw8uLFC50DAAQkAW&#10;JYr1CtVug9V+i+2HK1ze3mF/dYtqvQeJCoYFmkbjdGpRO1l729RomiNM24DbFvp0xPHlCS8/7/F0&#10;/xXN8yOUaVC4cFp792NwcQY6uwavu9FxAIUIQtmkc+On+62GzQjLg/OCJVPK6qe+z2bq8Wfvs4hd&#10;TDrFc4WBB3hIAOWqxGq9wrFQ0MdnHN8MioKwv7rEbrfDerPCqWnRaAZTCVUqSGW9R2FsPgC1Elo0&#10;qCEgpPVvBowFVYR0oWLKeQ6LzHs0rNEBlfNYrtgSP8klIPxcwzHHEJqz1xljs7znEM0/V5QzLmFH&#10;je2/Q4UHJwPN7Inn8V1+qpgYGz5y4qEZ1urAqCZ6bPZPFhq5j1N+p0vk0GlRPQ7cE8YsnuZY6EuV&#10;HlPrfMy24D2N4Lkhektrq2XS1/dZBE5/Pd0HfbPl7HLqFo+Pz/j6z1f8+P4LxjDKqrKWN+zY6mRT&#10;cDwbSTvwHolU1ng7DgIgJdqmwZEZUimURQWQsoz0tkWrDY7HI94OJxyPNY6nE5qTDfW24L2tU7yl&#10;T9tqGM9k94HgnZUfhxJRuu0ZZW3bQjeNBdpD0xlHBJYt7hj1vtE1XbmsD11HGCIwmx5AbNipFrO6&#10;QyT2Ih0GWfpc+9BPIUDS5QYJyjYZwxwA+vB7ja+jJaSSAbSXDsSn1K+dLWFDkUSpFAolUZYKq/UK&#10;q/Ua680G280G2+0Wm+0Wa/ff1ps1qlWJsipRlAUKJeMwhuPRymlYrVsTrQPwm7pB09RomxOa+oTT&#10;4YjD4YTX1zc8Pz3j4eERj78e8fr8irfDEce6Rl3XaB2IL9ie/YIEmBzjmnPWXtinlvRvlIDzgS3X&#10;qQWTTY6I7H3h9MwTPQa+vw7J0ZRZ9IBHhrRMo7yS8eebOj0QzYZ499l8uT0OqHvmJF7Arr73oIqU&#10;EqtVid3FDnd3N/j85Qu+/PUFd3e32O53KKsVSEhozWi1tcbxFaEPgfZ1axqqml5/kYRF+88XMh/8&#10;8+QymYTLsPA1n1eSKD/EcsMvNhw+F7MGs63RSBaQsoCSBcqiQlWtUa3WKMoSQgp8u/+Ot8MJMICh&#10;xLLUrTfpwrOVdASdxikMmIMkWiQe/mM+7JSBSoHGl4RIRwWpFRJ4ogrZQG7q3EcPxqV15VDo7qIB&#10;9pCF48JnbgEgPuanPEc2GbKNOsfnPFPg/Mbg4BxcZKw2H/uZKcXie4YS3eHRVD28BHQ8h5A5Z5M8&#10;tvaGAt+XkH6m6vG+GrZf7naHX8TTS35JLzXXI4zeQ47h8H4/C8x7SoFsBHUkZ4Gv0UpHJ8N2+99j&#10;fWK97C32EHCchCTZx244UQGTs7BL4fzkPQ9z05PrQJHx3vMPp6D+8bUtp2vCKxHJqy6594xzRpro&#10;/HPAHow6ZE43dkh25Uj0EOj36nOEuuGBT6wpotSrf+4HUB4UBrfD67//vnLiM52t+JjqZ5b0TnN5&#10;HEuVMUtJhGP79ZA1N/P8fsrdTYPz2l5g+dGo3nN4Lj10xg6ppbLvsZDPpRv+OKDUny6lQGIaUpp7&#10;+KFv74Epth9nDwI6G9lQXTQG9g6BKFMPdS/QkiMIyh02kWVfEYiczNVBrFJIKCkhFEEaCQHLQmFj&#10;YuAm8rAxAQEpnH93UaJQhS3ITQ0mA+G8bVP6UvSiTDauYJXS9673kOtSP79cCcGDm396gE30Pj1p&#10;uvdS5XSazsDsHc2kyJSH/ia+kCQkhCohqxWK9Rrr/R67ywtUmzVEIa0NETQIxobTOZ/dum1xbBq8&#10;Hg94eHjAP1//i/tvX3E6HMCkIChEoUEoiWK9RrXborrYYXfzAVcfP+Ly9iNW20sItYJhgbax3vmn&#10;urYhrW0D07bQtW2yTX1C/faCl+/3ePr6D5rHB6i2QUGA8oOaJG8AoutTB2e7YAUHwkn5QAwhBcqq&#10;RFWWkFJAty0Obwe8mgPatnVsQ5ncb04YpKnfKwbA+04wW+eGBY/jJF8BRFBKYrPZ4LDZ4Hh8RnM8&#10;4MWF9Fx8uLQDlvUGmgWYCoiigizXICVhPMvODQNAdQCEpLKflZzqwqo6aHjU5/0EGT2Pv1xRxIum&#10;4EP7/O9Yw4y91hT4eO4AeYy902NFIGkc6f02MbPXIfV1TRph6k4h39HwpQn3uYVCVAIN7lcTEP4S&#10;D/ixgcXweZ6uP/GQMNAAACAASURBVBoYJqdvbn4Au5SZ8R5W3Bhwf875OrTe5hqwqaHCFHC/lKk2&#10;9GwtU65EG7MgozXWb/7l9Q3fv3/H16/fUNcnFGUBpYoAntvjnEMTyMzhPPLD+gDsG+PAXMtMb30t&#10;JUvXADLqtsHheMTLyyueXzzT+mQtVeqTs6+JYkAflGaMDtY3xtnUBIk2KLMNCSC/C1jzNi2c2upQ&#10;3FBTRlhgzSZ+rLZmMdk5IaSwjPfOPQhNG+fAp7fn8aCal7lH1ZpjjxNBKAUhE3Uiw+aouABfp9eN&#10;Ab3ew19Ytn1RKMu8FyLkqfhwWXKWOOuqwna9wmZTYbNdYbfbYLvbYbffYXdxgd1uj81mDakKx2i3&#10;IaRFWWJVlShLb5lIeVPOMfOGQ/Adot0Ma7BpwaaFblrUdYvD4YSX52f8+vkL91/v8fP7Tzw9PuPp&#10;+RUvr694PbyhrmvoYNdoh1CaDVoTLYjigF+MEGuSZ10IC3h2smK5A9YPNdPdXJ4hwHEoZ4cTx77A&#10;KOzWpkwZ0MEA5MwQL4L8/aY9VTwFJv3g4DS1enQAcAACKFg9RosUCxSv1hWuPlzi4x93+PL3F/z1&#10;19+4ub3FZrOBUArMQNP6XAur2BXkrXIEyFvwJMzy1EbQPztw5C4CwFqj1U3WO7FXb4qoEiISttfx&#10;Vp0OBGdX4wtn62mMhjFtzCIiiXIlcUEKhbIAflEWDntn3H/7gZfXo10+ghJxBkEVCpt1haoqIRg4&#10;Hk54ezvAtNoOm9xnIUwAHJTL8bvDeg8SkQd22OYHUJafEK0sOfHUy32yk1U84webgadJT8SZgcQ8&#10;6WMp4/y9BJRxS4kJLAKc7dkYJSr8fj059LmWkmbGruF8Vh9mgWOeCRedsrs853q8h9CR2zUlq7iT&#10;d/Iepcfwe4nWLxaz6A4JONrNYfgZnRtwTPU7Y/Yp/ffLGV4T9nxtwqAzrWE5Ae51EtyuXb/qwXsf&#10;tmmSfKDu7+HO4WOcJ33erCa9OHPmlz4G2Mdwd/ToSuTZ+ASAnP7Ns959eLwH7t3ZTsFycRyrCzUW&#10;Oiz/8GZMh8TJyXvkgLmRU+EFBwCcpxrp9irMiQ2xEBAkQz0zHmI/tReND9BCf5D8u7+fae/na+ix&#10;gd0S6/Ml58Cc5fWSHmnJ/h1JPOk14lEMt69eS+4z97UpaavxfwLe/07Y25Sf2dIDZjJIYq5w5e6F&#10;pgUABg2A7X1WwZQ8bOiBSf2u3nugLWHEphPQzK/QF59hIVrfWeX8JJ1TCaSwDCKlFBS7YppjWBm7&#10;Sa0NnCVIEpBkNw8pVGDex6GJ6bE4uhNL/3/Ra9VPEpcNk+a864Y3MO6AT9RjkXJiMxTesLGNlgeF&#10;iUdpWwnYnwNoviDmZMpsWXUFSJSQxcp60a9t07zZ71FWlQMPOAjBjWG02qDR2oL3pxOeXl7w49dP&#10;3N/f4/HxEdr4AYoDuJVCsVqh2m5Q7XbYXF3h4vYjLu/+wGZ/BVGuYSChjUbdNDg2Neq2RtPWaOsa&#10;bWP/WR8PaA9vODz8wPP9V5x+/kDZNCiEgCKy4bRhwxLBZsg4i4Pes+zIR8L58RZlie12Y0ECx9aU&#10;JKEbhmmO7uB1c0sSgJNbZ1smjU9n/Lrz4X5dX1ofqBvC/JjBUmG92WKzvUDz+Av6eEKj3/DiFAnb&#10;+oRyvQHJEkIBhSijogIMFgBrsmF7Dtjy7DR7HU5omybzHcRA6ZgHrg15279/APtvFuJTjPslh+lU&#10;kzbU3GSNRvKwR5krTTZ7c+9r6DzL2G69knK82XvX+UuRLpfZvWFcpTXlGb8UxJ8eWGMBWMydIfr7&#10;AoPOGnYMrOElTdFSC7+lyoClHrZT4P3c4GtZHTLyv4NtCiUBVYxT3eDh4QFfv33D08uzrRWKwgHN&#10;CJJruGBJ48LKDFsgnsEWHPaAVOKRaZiDCFAb7ezYWrwdDnh6esbj0xNeXg+o6wZ1bcH7tqnt7+l4&#10;rnr2V7Sg417wbjrj8sx57zkfmixKgPXESz0DNkUEEWH8sJkGmEkUiAqUUlwTxVkQQ6bDrRS8pehx&#10;7/2pIQSEipZqthnXaOoaLSKbTDj2vRDChWjahku4EDIpXH0nFODAPUEKZVlivV5ht1vjYr/Dh6sL&#10;XN9c4erDFfb7PTbbLVbrNaqqslYnxqBuGjRta/3tCwVZFJBSBdZ5PjQHwCKyp4UPO7V1piAGQQNs&#10;B+IrzdjuNS6vLnFzc4272zv8uP+B+282OPnHz58oHh/x8vKCt+MBrW5BRsdG3YXtMqVNUp9J1m02&#10;JUnLnE6Vvsil+DkRqDt8i8KTMR9aJLBml8xPQ7hF2jt433aK6tHR/XSgax/3TSfM0cesxZ8IvunR&#10;Wz9eI6Uk1usVrq8/4POXP/HX31/w6fNnXN9cY7XagEhAuwBqW7MJ24M4IJ3I20PJwKr3zx+R6DAF&#10;KbNKsKHRuaUSm4SI4QAGIQAoGayhRErqEmSHT4IgNIXhgi/mCRJU2fsqlXTqyrhAjP6Ol9cDjIGz&#10;ErIDie1mg8vLPdZVBdYG4GccDscIWDlQTLo1Yzj4MGU9aLCGmgiIDbiTtzwNIb+IOREjgMKUP/co&#10;yIkhBmynZn0n1jCmCsktiToDtg5TfqyWnAa0OSNJpNYfY7XFENFhiIS3dCA/VOMuDfSdY3FPDf+7&#10;9eMccD/12aZ89ad87UftzEaCOymwuc9TGkxlMPWzv5KBF489KwP7PGGBgnW5rcfUdUr917M931sI&#10;JmzWFLgHEIB77bKGUhCfE7DeJNY6PIGj5c9pnhU0RKTJhw1xQ6MMEB3e9rpWpel1EW5YbZL8RtDA&#10;6xjuMOhzoilS2yDkyoGxNT+EBU4NiOZ7CwrnGbnBedjvXLYS5VtVtFMTw71A8MWfCKYfWqsp3pD2&#10;dkvyP4bsdPoDqWX5IkvwjKn9o/+1ZcO/qYFEdi3jcull0yxVc50N3k9NV89pXOcCVoYuYhqK8N4m&#10;n3nYB3rJppjeSB+OmhbKU9PQMXDjHMBk7DotB8E6iyTYcCAUt+SsOuzzz76ncgVtLNAJOePeeyl7&#10;GY6A88D3P4PUj9G49xDZo5H0nHB2OC04xyfWQ4XS+IbXqWYTxv3QQWv3uBg8koq4iJMQksTTkSbo&#10;rzwjnzMudE+QAEQBoSqoYoWiqrDZbrHZ7rBaraGkjA6S5IEP6wdc1y2OpwZvhxOenl7w4/tPPD4+&#10;oWlNaHaEdEOZdYVyu0Gx3aLa73Fxc4eLuz+w3n+AKNZgSLTa2JC40wl1c7LAfXuyf5sTTF1DH084&#10;PT3h+Osn8PKELRsUUkKRcE144jrrN2ViMMsRf1XjAAbLUCrKAlVZolAqXERJAquihFxblpYdfFtP&#10;eq01Gl9kMIOFAIU9JzZHYf0hYVHCAxsORPDZCzllCCQkimqD1WaP13INfXwF6xr6dMCbrlGf3lCu&#10;txDFGqraotpoVFsDlAWgFEQBkLOcILANpS1LFI7u1TYabdO4xlrEoD0Mebgjm3Kfs6+cE8I0V/zO&#10;TbzPsUCZC6Gd2wtpoCnlTuL7e8DhMXs3b5sDz5wc28cJucpoJkBpaoAxNlSYbNySvXep+uAckH+e&#10;0dUfmi4NZzvnDF3CJhta40PnyVyDfI5SYGr9T1tKYXLYPzX0WsJgSQH8NGCraVq8vLzg/vt3/Pz1&#10;A1q3ll1Kjg0Lm2djOJVV6yxkLADgGXhJ0UbCMFhrNG9vaOoWb29HPD+/4PHxCU9PFtRq2xZt26Bt&#10;m8DkD9GT2dlvehYHoW4hAmvTJ04KtgQtytlRaaPlbTVICDfk9Sox64ad1oL+a+F/UXevTtkUeVPa&#10;85WmONwXJAJYT8IOUMqyhCoKEBF02+AoBRopnPesfSUpZfCdF9I3eByGAZIklJCBdLFarbG/3OPy&#10;6gJXHy5wfX2F6w9XuLy8xG5vQfuiKCCVJWdow2haDQgFUeighFNS2veK1OoyDkeiBz2nkyNndYNo&#10;FQcLqArphwpr7HZ7XF5+wPXtHe5+/MS3b/f45+s/uL//jofHBzy/vKBparDW3kMvUvVEh0Dj/PjH&#10;WGiZdB7nZrfkLHchKLMjiNk6iJFKSwenSG1saPr99dTGPNo8z56L7Bl+HriXybCPnOUSICVhs17h&#10;5vYD/vrPF/z9P//Bp0+fcHV1hbKsABLWJsdY00TLnJcWEPfkHQ/euzVMSJ+9Yfa0kC4Qmh0AxQH1&#10;juHEHIkyIgwCRMjqCvU8CSjlPp+gELYcLoUQlmhCbt8Q7GpbBmuXr6G/4+1YW/8cUFh/wu0nbCwA&#10;plNLGgceGTI2WJYEDOUZG1lkwljIqGdCOl99Qp5VEPNAou1f3wbgvCE5EjXS4BpeAOCPESh6gbhp&#10;QCQ487ROPQtp4lmaqqOGSFhDn2Mp0DpFBFl6Pd6jUngP2eEcnGWJpc9c0HH6WtkzdobN0GCvP+Nb&#10;uYS8k661/Bm0wzyiPrh4zj2dI5csHT509/R+Jo8H2zs2Nh0nBe9frxPwnsN/y4Nd/f61BHeZGswM&#10;YYCZVUnHJz9/79zJ0hu3Pulm5mV9WPp0p7+TkQ8nqPu+EztkvN/LfWkQc8p8t2bEI8Cxk/EJihcx&#10;t8DLiQZTbP2pvmppIG1aT09ZzYwrvsfxgXMGn3PPVDcfYG5w2MUp8poqd20JSl2O+Ge3Jvs/Ae/P&#10;Be7nmPhTi3hIMn4O+39OfnQOiJNvLrmEYm6xvmcDXsoCnHywusnciXjRy+KN33yFsXYePuaTAOHc&#10;8kNArRCOqcFR8cOxFSfiZMrnAumScDTfRHEWNZdbQHjfRZPY8wwxlqaYBN0ibyyEeNgXL487Df0I&#10;cqaczQ+IQXCxyU7ndPF6d336PSM3bVwZBGYBQIGkZd2rskK1XmG722K93Tr/WBuDRe7eGDZoW+tF&#10;f6obHI81Xl8OeHx4xq+fj2hqxmq1dbumZfWLcoViu0Gx3aDc7bC7vsXl3R/YXl5DlGu0sFY5Frg/&#10;4lQf0bY1YFpIZ9VDbMCmBZ2O4LcXVPURm0JC7taQht17NIGdkB4QEB0pdn78JI0YOdk/oJvGyvbq&#10;BpKA/XYN2m1tQLKTNTdtg+PphLfjCW+HE5q2zQtERqfAp+yWW1aoCIHJPlAx0V6417BZAeV6i2qz&#10;x/HtCaJtIYW9L3w64qQ1SNWQxxa6MWhbA7laQaxXKIUEUQUpCEpKFIVCURT2ihm2Hs+HI4wxQWWR&#10;e651myueHV5NhUctCYodSoOfCh1fsscONTJLWOF9FowbvHj2nBRZMGWwAVk4hFhSVPWvjVtDYUA6&#10;3PAtYUANMvsnPOq7DIjRz4I8dPDcBm4pSD199p8nD33voOWc83Xscw2B3x50e+/gZ+k53n/e8p+L&#10;AVXnBc3N2emw8zDT2uB0qvHz5wN+/PiBw+EAIVXCiCKbaUPkckg02rYJwLFXlYkEgBPOqiJ4rBqD&#10;VrfQhxMOhyOeX17w8vyKl5c3vL0ecDx4BZIODVXIr8jCJhEVNUONvC8fBDKQqssaYjaDDlR2iBt/&#10;r6+HrKLM5Gsq3aSZJqz4RpIpUiwbMYzMKx6ktAB+UZQWvFfKsnNVASkkGlVAG41Wtz2mqpSRgEFM&#10;kBDW114qrKoVtrsdPny4xvXdNa5vr3F9e4WrqyvsdjtUVQWlVJhMMISzhWOQJLgY0cxDXHqlguEA&#10;olLHJ94r3tiD3YHKoK3ZnuQQHAq22UpSFijKDba7C1xdXePq+hqXHy5xeXWJr1+/4tv9PX79+oXD&#10;4eDUGE4xxyYO7ImTOjkG9aVEIZOx73LPjG4szlhorH9Oh3NoDIjkOKfI1yyd89p49CWxusKM7SNN&#10;DBnSdZLuK92QdAJ1wAORn1PO9rAoJHbbNW5uP+DLX5/xP//vf/Dpy2dcXF5BqcKRERByKwRJCGmV&#10;vwxnvyNEYNhLZYcF/gEZVUARINitc7ANgW5bO7MhBHufkE0hvA90sqdJGWpFIQQKp3ABGzS1QNu2&#10;LhQZgBEQwuHyAliBcX3jskJag7ZpoRsNvv+FU92g1QaQhOPhiGchUJcn6Nbg9e0ArXXHvpGzNdnd&#10;77sd6FQtwczJoJCy4QEQPZPzvWxZkHsfiJs7CK0qYi5raKy379c0YYw7SPIKLeuC4f0QwNi3maLe&#10;MGAIgDyH+DD1M2N97e+A8ktZ977eWTqImCMqLFUzAssUnoP9QtfOgvs2Z0N4wZJ60Zhu0ChNWpAs&#10;vVbnkDzeA+Bn4D3SDA7u1D8RoLd2giZj3adKx0isxCRxCgOWPe8BtsM/Gb33Tp0DNESBZlK2HMAf&#10;HHR2xw0U+2uT4EXEHTJmSjCl5Xbgcz37GGifMDuyMzkn+3S+L3zd1bjEg8OAcbuc9xDfeLAYGbOa&#10;6WN30/ZVQ33ZOfai8/3Yeaz+/tcoq/XyoXY/XPr/jHl/jkfQORPkpaBRNuXqyUhpMGCh6+k6tsEs&#10;9Y+LC4wnBwHnXJNzJtxLrl+/uHONiitQKXmAmA0ME9hJV7XRABvHfuYgMY78ZBtkhoTx4C1F4Fgn&#10;VkfumlufRI1EGp5sO+cOfJaAIP3Np8PGyFK0OSmSY2Ng33YMevMearbAdXIzkyTNBw/c+P6CrVkq&#10;q3ONmEkawyhvEpCigFQlVFFZJrZjmm23W8e6V65JZgueo3VenCYExrStxuvLGx5+PeF0aLFeb7HZ&#10;2MJWM4OFApVrqO0GxX6H/fU1rv/8hN31LWS1QQsbTnusG9THI9r6CK1rkNEoyHraClJgKBwboJQt&#10;diuCknsoXkPBBnIJPwBJDglB0f9z7PASCYBuD2lPEzCBPSUo2itZMMM2NnVT4+1wwK+HZ9z/+IWn&#10;x+eR4jMFWoY8ysb91A17/2QFtd6g3O5RP28gqIWSzm+VDbRpwA3DGIIWCloWjjImwaUBsb1GHnD2&#10;zbBSllEppURdn9xAZwDZGXkuxqXFc6E30wV1nw1BkwOBOZB+6N+79+rcwbCP5yY42ZBJma/DgOyS&#10;/X4xGDzFUMA5YW/LC48liou8kCYnn58HrodC4pY0ZOeef0sY7kubornPNVWMzTFI5uSt762Z5vxp&#10;h561McbLEmLFoJIjnF8IA+HD8YTn52e8vL5BG4Zw4qfWD9cdyNUajdbooHbyNYEFjKVjf1MInLR+&#10;qoym0ahPNV5fX/H49IDHxycc3o5oGg2jHVgrCcwysMXDoDzzkcSgaWRX9SL8XppaK7j9l0cG/NTx&#10;HoyM6mh7Bw/mA71cn6nnJdtnOvV+6kGegveWfW8BRSIK8m4lJciFCGtjBylaawdeR9sdX89JEihV&#10;ic1qhe1mjYvLC9ze3uKPT59wfXuNq+sr7C/3qFYrSFmEsDcfYGcHGO7/CWt5Q0mQaH7tGSJtJb0S&#10;k906AoMzv3QDcGtJEuzYzMaEGoCFVe8VqzUuihLlyg4eLi4vsb/YY71doaoUfvz4gZeXF9R1CzYU&#10;A3MFd1hPqf1S3th79Qil6Z49MH8YFO82k6ntZ84+o2y9ZG3fUKhcMJfFolo5fe9dxXCvRkgHY5zi&#10;H5SpoHNLDftaNti4wMVui7uP1/jy92f8/Z+/8eenP7G/vIBUCtp4xxrbH0hIEFnPeatyFEHxSIld&#10;YbTRnGLB2SGRJQs5IKrVYWgDX8O7v8QMLQS0bqG1ACtl1SjOikoIQlEWKIvCqYvte2qNfU0mASYZ&#10;g4wLoILA9Q3BaIP61KA+NWjqFr9+PsK0GgzC6VijbRs7dNP2PRo//O9l2owDHRCIwcCTAKnIBxyp&#10;ckKILPw2zIwYi8Pc8z1tbBLl6g+ePgPPqR/9uYXMvmTovSIbRJ1bI2T4AnctUKf39ff+WTqUX0Ju&#10;ec97Wlr3zvXrc6DXHOlxCbA5RIzr5nNMvfelisuoMOrkkszUq0uuRUoKGSNcLHk20towZZmbAU97&#10;a3djYt2X2eQ4ex0H5JsBJn96zSlTbXKoOwLKMjBImCJLLWHnGxd8xD4iLyGD+oDe9P53LXp69yeR&#10;HQ3W1tyLPswqRaukH/4z1dvOYohEWd1EgwhaCr53Q2o54KbkhtZdgsGQlc/cejx3H8n3o/FzIl2/&#10;U3360iHoOYz7/Gs8u8+NYSfGmOHXHFFRU5dh8W+C97OFBHB2CvHcxQhAaFj41AmapcmJTr+omJ4A&#10;jzXM+SSIf/uaLZ3ELpmQj7EEU2lwP0iFXbCbtJs22DLgjHZMBvvXB39JWPZz6vkeCkFJEMbXw8ay&#10;sKQI8lX/K0lgkQtiNzhrbkI51ijlm6+/j97DNperMOs8cMMgC5hy8a7xmjqvXiKCcDpv/1mZRJzy&#10;C8p87jh5SFkiWAnYzVNCuHBT4eTwRVlgtdpgtdqgLCp7L4ghwSDWlpFoNMjZrwhnedQ2DUzTYrfZ&#10;QOx2IEkwxDAgGJLgYgWsNlh/+IAPnz7j8uYOxWoDzYS6aXGsWxxP1tceugUZRgFCKSVWUmJFEsVG&#10;gteA3knI9gqKNSQMlGOTi0BzRGiUpQNwmHK5HmWgReKF68YgdjihraLDT5oD08t+vzZWKfD6dsD9&#10;9wfIorIs/Je3/sHhV0Xq99xJt6eMbZn48PnHgARUVaHa7fFSrdHqAyS1UGTfo2An2dYN+HSEFpa1&#10;CiFgqgpoNVB6j+aYByGkQFEUKIoCxyNlrAj0GizKGFrv3V9/N+Dqd5qAKbb4Ev/5FEdJD/xcCsmL&#10;9v65pmiswQxMzlnWGS9PpTkDxD4HwCec5x84xwTxDcBYQzT8s/2BynuYRXMN6VQ90mV5vCf0dgxo&#10;XzqIHlpLo+DuiCLxPWSAee9Ya5lzeLOhsfWpDsoy29BptNoOkQFEqxzEkFQP2HugCKAQGqq1ZaX6&#10;1394eMDDwy+8vLzAGAOZeF572ryvN6KnMfUAb89mH2K+pD879Dg6jnv+Y5yDzXPPCvcX+djiz84w&#10;GPRqOP/5pZTBLkcpBamUte9hRlvXMG0LIkJZlMHiTQh7hkhny5FQEUDM1naurLDbbnFxscPV1SXu&#10;/viIT58/4+7jHXb7Pcq1JRCABFqDYBdps9+clSKi17m1D0nCRQNQx+Fz5lZ19sUEmZBq5H1byRdg&#10;LmjO/m9j6zTHAHQOLSAQyvUal0qiqAqsthU2uxXWmwrVusD3b/d4+PWMw6GJ75cTSfTAs5mra2iU&#10;8JOtn4VZGOnzHdY4J7pYyoP5aIx6ENifPAhODe4t8L7vA2BBQmTwIEdE7tPhRRzOBCtGt06rssTF&#10;fos//vyIv//zBV/+/ozbu1tsdzsQSbTakhk82x7k7HCCz7217gxqHbeeQ95QQohJcy3CZwWDtHGB&#10;x/EvDAPCP8wOvIcAs4QhgpESKDwxxNpH2WGhzf6SymaBhUEaolJHsyMpGQkhAFkQVhvgw40dTNan&#10;GqfjCadTjebpBa1hGNhw3vCZOnY1adB9b5i0pJ4K6zfd/0RQXXvWPSWWYsbobIAzqeCbGhZ0iAxD&#10;OXHd2jPt9c7ti4OFEHf2fR5STGM+NHqwFuBELZ2CMOM16TnK17FrOtTzLtln5urZOR/r99T5S2v6&#10;9HvGevz31GJjFijxDFoeWtnHfLrD006EFece7XMM6qnfmQ4IxshZc7kKGdPeM+cT0D7iah07HW3Q&#10;6kjCsLN1k31ft9+M10MkAzrOB3XwpBDO+v5uHc5sJskyY2oCGEeoQxpi7ge4yf6T2EXk7z8yLHlg&#10;LfqzPiqsE4vETuIcmz5pY6h2X9qrpJZm8XNRz6K5by8+ELibKvWAjv3OuKf9EoLyVB8z13vPWcBO&#10;9etzvc6S/Xj66wP7a6LyGtpLx1wJfI0CHutV/w/A+3PkV0v9c+fYYv2bmVKs8mn4mHR17pCcfF+j&#10;IaeUAQ9LG/Y5tusUgDYl8x8+JAO/vuePmB4yIglESmt1crIaIit9jpwot2lwwmYgJ0sXrsiWBKEE&#10;hOx0y5xSedBbxOln6WYcDE7i3D3qA2nJr8qYHsnPGSvT9l683uM/u35ZlomIn9sdU0IQZCIPTxln&#10;5PzSpXSMIqLQX/kmTUhhpcLBZ9Na5hiqYGQFURYoywqraoOq3KCQpcsQsM0JTGv/yQYC1mNUub+b&#10;dYnPn/6A/PwJRaEglACUBAsFTQoNSZxIgTZbrK6uUWy2YJJoW+txfzw1qJsGpm0gjEYBRiUlNoXE&#10;xUriw6bARSVQkYbULSQbCLZ2OiJhD3WgcoeBWz9SH2yVPu++0Ii3wFkDGQ2jtdMjI2GQxe9rtUZd&#10;N1i/HaBZ4NfjM5SyYXpJrMz0cDMFHAJTyx/wnYKEAFkUKLY7iPUOp+OTvScESD/cYYBZwzRHNADI&#10;tDAEqLKC2TaxwXRAv/cmVg68twywfAiVD+Tz0MY5ZtTUHrs0wPVcRtGcJHkpC2fsZ6LyKg8ommMb&#10;zRUpZw0koqk+JqKFBuWjU9fsrMZi8T2ZbmLObeTGGBRjxVz+/TSBcb5PatxdT0MA/ZAUfe4enJPX&#10;sNSKbyq8aSzccko+P5ZzgAm7w77dngXjD4cjHh+f8PLyirbVjikrARC0NtDcAM7qwe9f7ANRHVNc&#10;JOzZoEjSdjDw9nbA0+MzHh8f8fDwhJfXV7RNY33BiWwWDyhY7XTDn2kEFD8nFJpopg7MmvTEpx+8&#10;PO9p9n9HWy8KQZLx+oWAYCkhpHDXX6NpWzSnGs3pBDaMqlpBlZ6Z7+o2IT0xPtjsCQDrVYXLiwt8&#10;+HCFm5trfPzjIz7+8Qc+3N5is91CFgXghEvGsLXHYV/fJPfU+5JTasUhIxuYTadkp0wIlQeud4Yn&#10;HAkTHrw3bM0cbQdj14hGA2YBUShsdltIRShLiWpVYL0psaoKSPkVP74/4nBscxVkCHRbpgJewvKa&#10;AtBohhFGvWe4D+inAE8kEnCuah2SbwcBbg7gB6VML0AwHRQMrFnHkPf5VkVRYL/d4s8//8R//udv&#10;fPn7M27ubrDebkAkobUr3UiCSEXg3gPiwip0pFeHCBHIE+T85v05G5/B7vANgXhErMGmBRsN8moR&#10;wS5XwTPvvXrI7TVIQRH7u1vdArX9zK0LwI0Ij/9+P4CwPQGVhPWOcXPX4nQ44u31Fa+vrzjVNZ7e&#10;3qCN9bL3AbjxKwAAIABJREFUzz5TJ9OIx4ZJ/QDWofPDuOc8YNoc2ZYBuHd9h/ABtkm21xSIOgUs&#10;ipAPNUAo4XjeLzl/5873PCA3H2qF7oMxCJYsJWkMWxT1X29pRs7Y+Tvmf74UO3kPaWYJQWSpheSS&#10;PXEsL2pM9TCVSTBVY0aCZT+EeYxVPIVvDWYvIBmcDqh6l9z7Kcb8WE04dh2HnkeT2N0MgfcRU4nP&#10;aqutzZg20eWCTXKOp8GkDldiHrDZ4sjGDz767O3JOsVVAPXNNMkqZc5x4lvjlV+AU+hx5pFu8YQk&#10;867r5JHaJEfUbOAepPtjH2sE9XDy3wiiHavT4yC9m9/mh+neZtcEjK9bYPT7o0Em+EiOZ/bvHWvu&#10;MRXzkBsG83w/MsbSH7L7W2I1/jv7Yr4Ux1+jq7AY2097w+0z9vd/jXm/ZIPNN5YhsGbYQz5KPnjg&#10;5xOQmrrFAvVw+J7v+ERqclyUPOjF3Q2J/N1J9dhhN5dKP37I5k9rZEbC0bxEaBClEDCGEj/IDlUt&#10;abQohHtR5otpQXuR/JWQSkKq0DkmUvXUSJ4zZvrkIeYlsSRCUIr13Y2NYhR/cmdKGq0iwu9D/HlB&#10;cTZPHSl+SPFGZAB50F4JASntP73k1YP2UjmmnA9ukyKA+fH6KMs4ksL+OxXQXKDlAlpUENUO+4tL&#10;lOXKNuLMgNGAbsFCwzivVnJs96oqcXGxR6EK8CdGqQooJUFSAUrBSIWaBY5G4KVlvDGhlQVaUmg0&#10;o24sAN42tZX4Gg0YAyUJaymwKxU+bCrcXa5xva2wUQQFA+HelzHaGZfkifRhYOLsmYKXbBII4/1J&#10;dcIACqx0T1DUCDY8kdGfMOWlgFAKSllvYMvIt42bEMlz3QlCCF56aWBLYgFghyYCDB29ZgWBlEKx&#10;WmF1cYnD4Qmn1wZoaxRsIMKwsbUuAEaDTQNNDFWVaOsNSr0C2DgVDDtSmAhsS6WUDWnM9qHhYeaQ&#10;j/0Yw+YcYHQIAO363BIon5xlzARkflm90D34rIFO8ePuE6Pvo0op4OPZtgkTkkeGgksagiWg+Xsa&#10;Ib/suozBJQyqFPxJVXehieCOgmnAtzv6Jy8HOMcsW8bO9yG106Deirln37CUVXiOj+wU0HDu0GrK&#10;+mRK0rlk8DXW/M9ZOy32Ee0UiNQt+mPrBWZGUzd4fnrBzx8/8eosc2Rhzy52Njncchw8U5rwIsL+&#10;mVpsMDPaVqM+NXh7O+Lh4Qk/fz3g6fEJh8MRWjdB7WTPD8ScEhIdEn0/GHqqAD6HTcgjIDsn3q1n&#10;hXl3CvYh66zu/bD1gbIAvLMdAkVZe103qOsazamGbhrbABuG0m2w1imUgpKRWCCJIAlYVyU+fLjC&#10;3cc73N3d4u7jR9x+vMPV1TXK1QpMZD1vg+xAuVDXBGwNQZ9x/48ZMZGBBxNJ4dS7Hh6IFGGoT0TZ&#10;l8jb77EAyEAYCh77ZAAyxgXcWsM0IolyXeFSXkEWAmUlUVWWBKGKr7j/9gtvh9rWJunaZx6wqcmZ&#10;vL4OSXOSkETFhjFA98xNlIKGhLU8JCSAKXcdc5K1MsMQTn7WW3lOA4FxWNEFhOJt8eALZ6ArKLGG&#10;9FaR7vNJIbHbrPHx4x3+/vtv/PXXX7i5vcV6s7F7BnywY8q298C9A+3DPyn3fk/6wLwPy++DVwwL&#10;QfY1YGtS1o2zcOCoQhESQihr9WlEUHX6epMNBdvGtmUY01gWvI4sVLgexINXwuVJGLaDgYKA3aVV&#10;tLy+2CHl69sbDqcD2rq1FlQ+HJcy05rYLlEEwVIwMrslYyBBln7MEXhLlAzCg/hwtW8gZuWBs0tt&#10;D1Nse2gWMeUVP8fEXEoM7A5fxoD7sVpweH/P4nd7AaWLakLqHgnD+QDptVmSazNFPhjykZ7DHM4B&#10;uc6xdlzytSkAf+wejuJOfgejdOC4nAk9RJTp2TVRH8qby1Oau28ZGOweom7+QPaz7LPv4lPWA+4z&#10;AJ0D8TH9mtbOMifb4wZKed8rc8Ju7DLWkRsVc9grOxbW4Swyifqss5+hu4chGw4Y5KQNRkdplr75&#10;Lms/JZUSOiB+/N/G9P39s5BazjlcSwhs0z0oZTYqXa/7kO80kvcA58JgB6rUs4/s/vextzG7r1E+&#10;Ql5iOZq/b0686tHZU7u8owFFLefEi6xM6Gnu599jvwvAYFWGFHuheRtTAJkCNrM+BHpqlH8dvB9r&#10;GMdu8PBmFf9diHQjHb95MUTVJFM+dIpO7oA2/UUZfc1zIL7/IHFeNhPQSSLtAWZLgZ25lOSpQ+Xc&#10;wJ14crmimzqLkuIET2T3w7LUAxhEHjhnEBMYXnbqQp1cEa6EcrJXW4SrsoAqZDLZG5CLT1BVUyaK&#10;9ch10nwTwX/y2mlGL2A+MHcSVokksmA2CedZaWWxdgCA4EnvGdAiCc0SglAkTbESAkpKKGUHIJYh&#10;p1AUCqpUkQEnJZQqHJu6dCw6FQD80KgXJYQsYbhAYxRqVqiNQgv7c9bGU4OMBgvj7ofjoTmv9KKq&#10;sN3tgWvXVLlNgklAC4kGAkdDoIbQnDQOpwanRuNktAXv69ox7ltAGwg2KIhRCYFNQdhXEvtSYi0B&#10;aVqgsevCBty0aHULwxaADzJcByyyQQjBsR56EbQ2WiehOCYpuNJUexNCPwJPT7hwMmEBpVPdomm0&#10;ZQ54NU7mddNXp4T1RpxNmXy+g9NZ2H9mSIRdu7Issb28xOn4huf6hONrbT2IQ39uAGrATinBgnF6&#10;LXB8WaFarcBlBaM0WtNCsYIU9nMJp2Kx8wITgJF+iCUvktSOJ7gvYxCOF+FRVZJKSruefSEjMG0q&#10;KS20J5qUDhLNnX0s3S+YO8XcbwafjnnkL7UsCQc6YXAIcY6vPqXFpmdcJoy2wQvngf2kcKYZYHPq&#10;My5hQfnndCgsnJMBwhTzbo45MQQAzDG2pjztl76HcwcM5/zs2FqbCjWe/T2dAtvfAL/Tic5gSGuN&#10;0/FkAaenZxyONQwTlJAAUWBneQ95ISizPGPytYMARGwymrbF4XDCy/MLHh6e8PDrAU9PLzgda8sI&#10;VwSSUQ2XEQhy5KffNCwAJKZCsHrsnqG6bMHwarb5ybxLB2Th7n5kxTxb9m9dW59s42qhpmlgWu3s&#10;PGLIptEGGgYC2r0gIJWAVBKbVYkPV5f48/Of+PT5E+4+fsT1zQ12uwuoogSDrLUJAxAysTaRDsAX&#10;DvgUSfMXSRDB8i4e0CHAe3CokdT33ftOJBP2MLvwX4FIrDSAEVACIMEwmqC1I/LAYLvfQ0hCUZYo&#10;yxWUKkGQ+Pb1O16Pp2yo2bfU46SkzE2u06G5Jw05RNTtz4m/rBtG5XwDyhQIxp8N/rW1SQDY2Hf0&#10;QKQM2I1PwihIxAtAWNfr5BW7t9H0FRkFT2FtDKQQWK8q3N3e4j9//4W/vnzGzc011usNpChi3yXI&#10;AuYUM42sQsQC96KTiRTBC5MRLAJkwgNUR9/T+MGSaWF0HUAw42o8wQYUMou1U7BasorRLYgYUiin&#10;CLC9gFWh2ByGwEi16VVOpUzOMtMNNgRQrTe4vPqAuz8+4tfDLzw+PeL59RlNU7v3bMAsomVReuUp&#10;YYsS9YEsdAZe6HgY984EE1WKjn0vHLnKWqGZxDuJen3ylL1Lvk/mClVMcAW6FnBzv2NJXXsOqWIM&#10;TOvXGOjZ8iwichAPXII0kbyvTBjr7edsY5fiMefgFEsZ6efUkb/LiD2n/qKRs3hJ77PEljFVcZ2D&#10;hc3VdhkZwlnvcs9zPpJLDdue2pMVPaPeGK+ec/mGJv9ZL46zP69tRo7mhByZ9hYjIaspQO+AbgPO&#10;4Hn7eydU4Z4EmviFB/vT5PtMRt1P7Xo4ObOtLVnIeJTJXmbyxy2QTzuezvbyJOcM5wxpQienCJG0&#10;NpS9ed4Qp+tpHzG6bo5Hvj6NwzooOuq5MzXtwWMJTbN77eg+0SUbUB/uHuvFuhhuOsT0So1oSThs&#10;GhiirxJ7OUJXJZjYhi8k140F7OYDJ8oih2gCz02vFYN7r9MlJi49wc4C74ekQ3OeR+MXIZHkdDyl&#10;8g2i23SPbdLdC3Z+WEzP3yjHPjqA9/htPofN2T0g0zCrocN77MAeDETglN3eOciYM/mTIILyMm3f&#10;WPgDAx2ZVT7HtP0ZWVZ5oQrLeHaMYf9XCEBrzthNkf3eb0wyOQ/H+amnjbp+1IZ7CmWHBq5xEknD&#10;JJSMh6Cx81kppfVj9w2CINvYBpDeeW+SDMC7B/cLpVAWBcpCQQn7OmVRoCxtwGhRVVitVqhWFYqy&#10;iLJ3JS1or0p3PSTg5OZhFxICJBSYVADvDw3h6ajx/FoHiZKXBMMwQm58EhgmnDoiHVgYY5uW2hgc&#10;jMFLY/BSA88N4601OLQGx9agblo0dQ3d1Ba4B6MQwFpJ7CqFfVVgXxVYKQG0DU7twUqKjYHRTnJn&#10;WmjdQJs2sJ2QBCHGv44RoC2AD8co4E41xK7pwGh2hWv8Qa5YMQmDwPrjEpLhDmGAgepWOsfAF0Gp&#10;k113EGj/m3HvU0iJ1WaLiw/XaI8HvB0PaJoDABNuMxvjlrKGOTGOLw+QRYGyWqMoKghVgGUBlhqQ&#10;MgZGu3tJbr0LkXuMp9djCUt46R4/tHeNH/LDZkQRZIgSP6ZhGX66ocyFOw4xZNNidAjAGHutpUz8&#10;ZQ0MTx7BPliSFwDG44yojsSR+0dsV07PCUg11fyOXYcl4Hp3+J1nrUx7+S1qkjAvMT03+N5ii+Ld&#10;w5zu674XsP9defuCb8xsMUabVFfrWGZ3jcPhiMPbAU2rrXLMe947GzJBqQVColJy56Vn5RvH5H99&#10;PeDp6RmPD494eHjEy9MLmrq1jYkiB/QjBFUOKTGnBoxdcJMngsfG1nn4jCP73RArdIrBNxdKhm4T&#10;mFhkaGPCM2tajdPxiKato32QMaHekUKgKBSkKlz9IgDjSS8MJQS26zVubq7w56c/8OXvL/jjzz9x&#10;cXmJ9WYLpSxwr509OMgCqiQiaA+Xy4Ms6HL+GUyb3Tl+U6y7RQZ2ZR7vXrnEcCx2az2oAxrLkI6L&#10;v9nuLQhLCqwFdGPQNg309184ta3zp3WsxayL4owPMnzyJOue41CGmGJAKnJWInUGM9G+UgRl6eKB&#10;YZfIhClQLPVoHe7GY+3VPTtE3rg6trwQNtdotVrh9uYaf/39GX/9/Rk3t9dYrVeWeADABLsl+zM+&#10;qNYqSpTLxEgUAW70lwhmBxTRhGG1NqJkgzwo1QRCSKqAsN77AFiAuYExDYxR0NquIyEoC3aFC2kG&#10;RyDcr5KYjeVsw3zAtiqw2mxwdX2Nj3/+ge8/f+DHr194e32zod9pd2OS2sXbA8EEFpsHslLLhAyk&#10;TMHZ4QrA7tvB857CoMRmIZjAKF7KFJ0Lm0wBjCkAf8zCZMm+vUSdvmTYOqXKXxIeOwiOcw7aBGvt&#10;IZXMgji9ufrsHELJ2LWYUyaO1dFzLP5zht7/5p9z1AbvIm+M9C1zQ4yxoUz2zIQ01nGFKyG3ywIn&#10;vfBAYG30r48ZKMwGrTbQrelkrFHWV+Vg/sCz4eEnY2ByZtwg1hbew4g6t6s06PWdnON0YV/mqByI&#10;6joPKHRY6FmGKHeIX/1zdnIAlbzYmD3W2L7WC6MdDYkf92P355/oriNC//vOIANNcenSC3kuOW5u&#10;ADibE5CcVdQBjgN2ScNWgsPP6Nj5Rp161i8cRyhH3mP1KhTO+/IwiHrnH/W7F/ic5jI14++mzU9t&#10;cvOsRF6UAbg06I+6UyoPClEfcP6dw2TIe/e9i34aVBs4Z1xzqo2GcRJkgcgiF5n3ZXowWNDcNrcI&#10;gSYEgpIKRVGiUIVlpxcKhXKvJwR02yYeZSnIlEwzOwufkBGerITQcBgYlKpAWZRYlRVKVVgGtsfD&#10;pfXc956ZArA2Nw68l0JYGxtn7SOktO+7rKCKElJZ1YBSCkUhUUj3V1kv8kIplKpwAwvHni8su14V&#10;KoT1eSBCuIGAD4ny1i0WXLcHnXWMl2i1RNMKGAJaw9DMNvzUtM5H3Xt6xtG/P4B12zqWTuL5xoQG&#10;hDcNvGjGS8N4MxJHFjga4NRqHOsm2OVQ20IBKKXAWhF2pcTFSuFyXWJXShRgcNOg0Ue0ugG0CyE0&#10;dk21uoXWrZWxu/tpTKJ8YTcbNy6R3nilS5RRedauMbkPnlWHUK/I6T4+Whs0bet8TmODQgnIlG/4&#10;ESQQmUSR4/8Ovs5ueOJ+WBKhdIqH+uIK9esTmscarDUUI9j1uFYMxhi0xoAhoNTKsgKrNUTJwZvY&#10;+kZ7BpVIfPmo5xm+BNj8nT/nBkj1fnfXF2/g3Gcs9/kcbqx4EiSesxd5T0jXUl/zfwuw7ctIMdgk&#10;M37/s537/X2Lpp5TyyK21FIrmC5YO9T4jw3Kp3JVzi1o5xrUc67fOVkDU1L4c2u5mO1BYGOgTYtT&#10;fcLxeETTNNm18s1UzrxG5l1tQSELgGptHHD/hsfHJzw8POHp8RGvL29onL+9lBa881YcaSMzey9o&#10;yPczBwX8gGZoveQvJQIZZAxo7wYrLrEkWLLG0vC+tGm1Z5kdRLe6zbqCbnMnhHD1lrJgsgEUCOui&#10;xOV+i48fr/Hpyyd8+vIJdx/vcHF5hWq1hpAqeNsbz26X9nXCIMXb4VA36BKDjVO3/FwCgvTWPNHg&#10;fXbG7QCE9TA39oxlIcGswNJeT+s0JEAbgSsm6Magrk84nY6omxq/Hp5Rt9rWS4mai5OBV9qUE4Y9&#10;YAlpoKurCaSIaoiBtZdm+8yFZ/6bf7p2cim43/cbzn3whQui9qC9gMSqKnF1dYlPX/7E57+8x/0a&#10;QokIGDnLJXs9/PDH2eS4dSsoAt9IL32iGOhbsnWBiC4b34JIbduAdWuHXNKvX3be+QTmFswtgNaR&#10;IjTYAG0Th2lhuKLT0GTTOWs5GaoAgi0TXxYFdheXuP3jD3z8+RM/fvzE8+Mznt/erB2DpIyAk/ac&#10;SCz2gpp4wf5ufJOW4VG2lhXSKR5ktPqkQCbqEiLeV/ONKsFpvh8/91wdA03fY4s4VmdMga9je5kf&#10;tqSZTBFABBJZe/j3IRukJfXC0n12SebVewDwJbbJ76mDfvf1FoORC/Kvxu7x2DU9O0wzURPme53j&#10;sfPQkMx9PbG/seeLrb101zInyQ7UJlrbgv3e1rWf9uQ7xpgvev/z5oNpGmFqBZ78iM9/yr6fug9D&#10;Q40M+DexNxKOkGo4dQCizDt/rGdZopJOs1jmetYhsmpmVYT+1707BnUGHmneokjA/nzvSt/LvBp9&#10;KjwXZ4Q/5/Uxze7XyzNAkNkHDZHplqhlM2u0AcVVlxyZdib9amSI4jEdlp3iOUvPpXcz7+cazvHD&#10;I5dCLJGrL/sw3LHDEYua4MnNlfIQCmI6JwftXYfJ8gHDMp+6PLwnblrGeZHWWkOztg0zKDDM/WTP&#10;gqgCJs64MnaHPRAso9g2jsrZxliAWxUqeL43aCZneF5uHDglnR7QF6/2zgoUssS6qrDfbXG132O9&#10;XqEsCyeRsoCtKhWKsnADBQvaK+F96J03v28epA3cKsoKqiwtI8iB+xbwJ0gSoeGQQkLJCNJba5rk&#10;+iRgqx98aKOBVmdJqwx2nuwWvG9Z4NQCbzXh+Qg8HRo0LVAVAGthm1YbAQ+SeZS71sYC58aGcpG0&#10;4YKNAQ4OuH/WwJuRaGAB/do4xn3TQLc2gFDC2uRsC4FtKbGvJC4qhV0psBKA5BbQtfXd19rDGkEm&#10;LliAWQZWfAwoiQExwR7HFSepH7pn5dslEbMaUikVJZZPHW1kAKHapoHR2gHgubIngDQ83HhkMkVC&#10;ErwTvfus356z7lEK5Wpt7XPervF4PEAfWhu0x2zhd18kmdYOWQzwiAKqXEOttlCrrY9FtmoYpaxv&#10;v2jAzoewD9rnB+kYE2aJXcfSfXJkCw73b4ghT12fe88iQ0eOmFpUnFH8xsn/+5vO3wHY+2y35cX7&#10;HFCbFacDgXZzTetY8/ZelvtcAb+cEM6zQY9jf9KifknA8tB1XgKM/9tn/BIgfcnvP9eub2pN+uKS&#10;veDYGNRNjcPhAGO0C00VTp7NGQMobTJ8EKII/vYt2lbj7fWAx8dnPPx6xNPTMw5vFrgPPtHCse47&#10;TUi6z2X14IJg6W5TvaSx6GYwpD/bHSKf2/zP2SENfa9JWXNG55/LhrxElpWIAxjhMnqkJGxXFa4u&#10;LXD/138+49Nfn3Hz8Ra73Q5FsQLIntPGWVda1aUDWlMA2g82iDJrNOKOxy31faYZPPr8LfJV7lhM&#10;cNYpOeDRsH3fKQDt3jdIoFoDV9dXAbw/nU5omxaPjy9og2k8skDiOIUcZmDFs3eIkSqyYczUoHMq&#10;vH2uF8i86kea6u4ZOX6A98HWcE673AnpfN3hbLT2ux3uPt7h05dPuP14i812A6Eo+BhbAodyUbDS&#10;gfg5eO+fPZHZVkUrAJ9nFeuxCGDAqx6CjJ1DfelrTHYWjoItjYchwKTArF1HIYMtEDnlBhuN1hho&#10;3drnqaPoNuGzIVNnB6AW0fFISIVqu8HV9Q0+/vkJv37+wtPjCw51jWPTWFJSyC5ILA+SfCZK/pnW&#10;SBSGr5T3wR5sc8o3dkwoIXyYuM3VCEMrV7uzHiguziyqhgaoc4DmUjb5GHh2Tq079Ox1n9WlA4Np&#10;ZWjXprBzHXkgF+oMEGcJgP9veNLPDaX/beb8UO9yjh3xknp7Khz23Fp0CEBeUucP5ZGN+WZ7S6su&#10;CSWC3GmQNnlDLmexZwF8kwDzXp1ujLXWo0k7z3kyDXM3rHYAAe8OH5I8u6G8w6F9ZK6/6YXRJiC+&#10;gAjERm/v0w2zHqq9F69vSvRpND1A9y8pspDZfA/v1gCUMr7T3zfkWEH9wRB6IPk8rjtIpgpVGWX5&#10;K8t6nT7z/z37x5DDCg/YIhNxsJGa67HTui+v1XPciNFX5k7iIh17nf+Ptzdvj9xGnoQjAZJ16Gyp&#10;ZY89v/3+X2z33Tk8tvuUqkgg9w9cCRDgofa8PU8/7emWSlUkAWRGREbM97cSl/qLwftSZbTnwqeL&#10;YGfF7pZR833Nea6c2uqH1xonqSZJ/4W/WkXK3mmH1khyUK87PQkwEcPAwlgGTQaXscdkjfMNJUrN&#10;mFDexHApVmKElnJRh1KFXY6O4KMrjNyGopTKVGWzLIoywbvcqEDQpHHoBpyPJzze3+Hnl2d8eHzE&#10;zd0Z3dDDWfIThmHA4XjAYRicnY/SPsBNR9UJYuPgQmZV1/vR3miqJYppsRj9QThZDxhG6MN7vgkQ&#10;K/hjxh5R+aYyNgLufVhoXC3w/Qp8uyp8fwO+v44g0jj07BU/3oKFDNJkdjqUrXUKeCan9DZEuBjg&#10;28T4bhUu0BhJ42oVrpYxThbjOMFOE8haaDB6ACdNuO017o897o7KAffE0HYE2QlsJpce69VODMfk&#10;m9g0SfabM9U9fKp8HPfzX6/ENUm/rf+Mqtjwk2JIkR9DFX/HzI6QsDaqQbNCqUYhxeYoKcYlyRBG&#10;0SySQoH8uiJNUMMB57sHTNcrrm+veDUT7HSBJus8VRFey5Ev09srvtnfwWoA6wNUf0Q/HKA7DVKE&#10;fugxHHrndWxZNGj1BPalJmh/qv1yE0CUhwNJdnkL+Cg9nkMfQ9G2lma2AuGXVEvXpozS36nNQNvS&#10;37f+vX7+zOOO5j9bZUTQXiIlKusZq/e5bERr6oS1e7VkmdMamd+i6ngPgbIU2rq1LilB2Vad8/8H&#10;aL8Uorw2hr5kHdOE5lrqfs5/rrEW1+sVl+sF8BkxcWxXArTCHskyxYkwhvNdn6YJb29XfP3yDZ/+&#10;/ILPn7/i+7dXTNPkAlS1jqBzJmnJUpdzP34qLFi2XKNSLd9uQHP1zXxPwMwmZmv4cG1fLpXXtWdY&#10;nqVydD7YGrraJVnYBKCzUz3OxwM+PNzhp5cn/P1//ob/+V9/x/NPLzjf3kB3vQDufSsWJgOV9sr7&#10;dN9DxhEJcJUo70Q5v5B5UxdH2Ocw8iKAkh365X/KcHkfSA8tijYF45XeHTOO5xs8fXzGeL3i8nbF&#10;5TJivE748vqa3ftZuGYaDcvO27jfU25dUFvfZf+0Zb9dIjZLoIdIyYudPPeJciWlsFUrs3Oy09QW&#10;FjuUj/ZrUjifTvj48Rl///svePn5J9ze3TrFPUL9qwSwEKxylAim1UW0KGePCzgRAM1rFhclJStQ&#10;uAwltsbVjwC0n2Qkbw9j4cgwrTqXZhTIyAz48ROxKdBHhHuzWARUiMhshDUIBCiNXh9wvrvDy8tP&#10;+PzrJ/z5xyf8+ekTrp8+xzrTEWeiBhIgUFmzBoFKlr8m6a7oFc359SUP4HcKulPR1swYk/YYmUNJ&#10;wTx12WplrW99Dxk+fy3bnOb/0R58S/23VYRRJTNKInKhdtwjoNlS268RI+997fIs411im3XSZStR&#10;s/RzlwQtS3aH5T6+9LVbRDdbiIpSOS5BRbZcAexZ2N4IMDqY63Kwd4WwzxHCAGsFgcQ5MLyRiFim&#10;gef/kqxtbBaa3iI0QmBzJDA2rIeyfkoA9izKI/ZTSRCB5h6wai+aAem1aeRgRS2zO4PYQvmvCbks&#10;JYAvD8o00SDPB1VMrGbvm6ik6FGzpdwr+kvc7lzlvj6Jww0RDW3M5RNPbW2fEH1P63OX9XxdCFmK&#10;GnK7JiLMsIps6oRS5tFSf7enV94N3q8W2ljx9ayMpCxZ52zZLOcsUtsrdel16t7FP14QLAXU7mHG&#10;tzK480UbAjyACcAI531O1gCG8DaOuI4j9KHPBBuhIeQwHs2JGbb+oAgbT2jqOq3R9723onEAudau&#10;WEQsHJMFSdnFNRvxwqKMvOrnOAw4Hw+4uzvjl19+wvPLM47nE+DVfDoEwnoPWCo2vNBkQPqjhXEj&#10;OOuVbDTW485JgS1T1G1I/xNZAWkzDSCHjx6J4ctx0yPlSBYDTIYxGsZlZLxdDYZBi/LbqfAsGVj/&#10;3LvEeOumKnyzESYsRlinup8Ir9C46gGGNCZjMU7OKseMI3gaQdaiA+OgCEcN3PQK98cOdwcXUNuH&#10;sFzLjwf8AAAgAElEQVQ7OSUU0kiz9V7I1qQxvXBdsskbyTAyUmNmLSzlzT+JUdJyz0geo8h8cAPr&#10;bznY5iTgXT5LcnKMCzWAjyBIdjvpVMrU/lHF4K15tNLoT2fcfXiCuV5grldcPv8HxrgAW/L2QGHw&#10;eZomXKdvmPhfYNVBdW5a5U4r6MMhhh8rTcBkI3G2l7V9byDoFjCTMi/dRkMQlfQLwCO2TTYtqzcb&#10;DsVbw2BXio7WOG1WnEI8l8W/UKmO2wjY1CoSCeBvIab3gvNbVVF1VTMtKju2KGhogz//nrO3dp/3&#10;fM6tz9PaWltrlvcVvzs+eyU0VAYMuiB6tw8bYzBOI6Zp9CAxspFcFhNSweaMYlSYAluFaTJ4e7vg&#10;27dXfPnyFV+/fsPl7eIsKILljlKBw858qmOJLZRFLMjTcvqJFFUD6mqEyB6yKDSMc6CUqs1GTT22&#10;h2xZBnXToVWCVtK7GmyhiHA69nh8vMPLyzN+/fvf8Pf/+RUvLz/heD5DqR6MzoGroaNV3tPe+9wH&#10;T3PyIbT5viq8vyHUa+SUwHNOlbO8GEWycV5eI9zMuoGvQXLVYGj4QV1ULQflcD9Y3Nze4fnF4HIZ&#10;8fp6wffvr3i7XnA1JtUqhX1jnJKsnbWxjlkPkgTQJFBLgnor0RxAM6W40mzmoCeRmp1MEhCRkw3B&#10;fqamZlOkcOgHfHi8xy9/+xm//PILHh4f0Q0DLJH/eWH6QKeJHGmrRUj1MFEe2Ctyj6wIM0z+sZyL&#10;k7wvNIcZYbZg66dCrYkK/RSsXYDwwZrH+n3F2hgQa8ugUk5bVRl+xllWk/9sKswLEw7DEQ+PH/Dx&#10;5QUfX17wz3/+C9+/v+L1coUFu/BYcNVGMD8D84wfIq6AIdnG4QVFFgp+Wsf3R0F974IgbcptqAgG&#10;9iqtt6iYlwj5bJ8MK4xyoU0qG3mTwm7LhGLrPdTqxDUCV+atg9ug4Bpgtof0W/u3mk3FVsB2zQqu&#10;vL5rE5Bble57chf2hPG2RElbRDw1bGePrVLtmtfBexs97DPbG2NSQC1SL5oyThDtcaxJU7txn2PZ&#10;UqwAtvWB31nWWC3PJdtHIiG7Luwqr2kty2ipjpqR6XH/ltN5/jwIlsy8TbhVJ+khgn3b4uFUv1FB&#10;uoe/41m9k5HyYmufKe4FbsKlJbXsHYF3AfXVfpcp7c2rmVDzZrbcW5dU/3nGj/+U3Hh2Cgwx5a/t&#10;nzLKzgYpghC6ji1Yby2XS1oK/VfA+61s7drNrqW0L4FOS0BJWaiU4H2d1eOm7yNlytb9vmVrDf57&#10;/e1b72MNJHCbOsESw4AxgXEF440NYCcoq3CdJlzHCb3WMcgkNBBKaVhKljuZGkYVhYcPmgue8tKj&#10;i2JBbz0Z4O1KiDH38C4XIEfYN36VHy8NSvq+0zidj7i7v8PxfHLvWeQrsCAbwMmOxcoQXstZarwD&#10;pE2mB8oaGrFhSyBBae0BCZoRENHDXxxkSWXs/Td9wzAa4DIxRgP0rMR15lhsO3sc72/HFoadAtIw&#10;w8Apwq9MeLXAG2tcqYNBB2MJ4zThenEBtXYaQdZAw2JQhKNWOHUKt4cOt4ce50Gh5wlqsmAz+RF+&#10;G1dh8MtN+RsyqqM+qj3/2wwlR+pfaf6cleEhcfKBIrRgLTtrGtnoUR60QzxnYXPvOJXyH7KOmGfP&#10;1+SLo44UhuMZD88fMV2v+GMacf3yO5SxULAxzFFZAqxrMs3rF3z97f9CKULn1VC3T0/ouh59r6F1&#10;CHJEFqIrAbStk0WMH1MS7fGjrFnJNEENDyCCtoO5y3tprhbbelgvFePbmiWqFLnF6Pjus654KS72&#10;jx0kzXv8QmtF81oQ7CIZ+47zbi+Avwag7cmIWD1nF5qyvcTAWiG5rByfg8mtgjL8d7QLELFh1hpn&#10;eWOM2FedFZubciIB+lG0fbBswMZisoTLxQXUfv36DV++fMP311eM0xh9l0lM0CTPfSRwrZDh56Ow&#10;5DzO5aQOZQfravO8xcN3rbHcMtrf8sTfM+GRK43yZplE8GQgr4e+w+3dGU/PD/jl7z/h1//1C55f&#10;PuJ444F7VoD1YL1QqTt1dADtdbxHc7I4o7zj00OcKJxZwx40UkSpjioArZZyPdSIeZPmzz0x7ZMA&#10;PoqgMCnnzc62h+os+gPj5u4ezx+v+Pb1O758+Ypv37/hz0+fozoRwQNcvP8EwhVEK+eoxhYr0KXm&#10;sAynq+2tct2Uk6y1n8m+PnOCEU6hpIrmpLd8vpX02vXPAwid7nE+n/D8/AE///wRjx8ecDgeAaVd&#10;3RxDbTsorb0QKPkskf/tTQd9UVxYBqBwfsE8n0jWDUwiOJbY2xWaNOVJIZdD7CERpPbvJUxFhtqB&#10;8lUn/yBK+V/5xE6wU8xJKhBB6Q7H8xkPHz7g6fkZT09P+PzpCy6XKwxbF5xbrC2q2qhIiy+eBRhK&#10;OzMpmAvXJvRqyluHkqLkj0+5JIMYTdJ379m3JcumDljbZNVAqNoy5mGT24DvtWycVi1UTvutAeck&#10;gEJqYCB/hV/8e4QXeyx2amrYLedm6+eukRhbPkPLom6rQGlLfb94bxcydKoE/Mp7Kvf7EGAulfcB&#10;yE/T/eT3eMCYpMBPuYTWT7enfSplzQnStNp7ib6RUbUzTXu3wFNq1y6h53kPz3Uofy+xsxqKHPeR&#10;XKiXEfArAOwSmL/0WUq8QimqPLfIbMUzu4fY/Pv3Tchyh3JbmnmYeSRoKFkrtXz5N9vBZC0vi+nE&#10;5off3PctibfyfLelV+Va4eDJBp4hUfXQccryd6QR2my6rdEPUDEZ91fs6R3+i7/a4R2cgXtEEtxY&#10;2vDmX5eYp/nIQy6gyZnB/OeUY0uiIdmYqv5XX7cl5r3++crrHuOVnUoOHrwnxoUN3uC8uAdLGI3F&#10;dTQ4dMYpzW1SwyhFYEVgr9owbECsoAUYFdsmv/s7tXvnbGiUiop3sAdTIyrLYmSLmunXct1nDDEz&#10;lA8gkWp6y4i+746d9qEsmUdXbaOlgh0WzUB0xOTZaHj+oHoVG9OsCJ9tAqXPt/8ZbsSNMU4G18nA&#10;WjECl7xn3GSAfxaNtzowFjAMTOymLAxpjFC4MuEKhREaxsJ53F9HZ8cyjlBsXUCtUjhpwk2vcReA&#10;+17jECxN2BZe9SK4OO6TCoociRBDnkH5RiuUQ8TuIGOxNUQX5poHrHKTC4jBLO7vnKOqC+cFX52S&#10;36fkEqHYewqVlP/hAayPDR1xpvqPAWwy4M0fhpb9xVeEXmscb27x4eUF03jFH9MF09crtDUxL8Hh&#10;VQowE8hOMK+f8eXfcCp7bwB78/iIXhGGTmPU3rdfAFvMaXw75VEUwIm45oH0is8mtcKEFthj1KYW&#10;CJldbelvX6FqMg84JEUAtQok5IVjLWQv9wxtN3N7QdNq0VIWpZks7K/xAa2T5VxtHmZAu4TRKC84&#10;1greHwHXy3N7rcDe4rW6x/91T8G/mfBaASW2+J22rsN7rAR4Y4PBhUI1njez4jIpScOYdvCMdvs9&#10;AdDxa5Tfn6xVPoTPe0CzO2+n0eD1+wXfv73i29fveP3+iuvlAmbjVdEplTKRsu6QyduNchon1XiS&#10;dIAAbCGAnjnQvIWoyYNg5dmdpshoTgQvghiVUVzL+4Ok5YSZqH8VaWjSIDirwJvbMz48P+LnX3/G&#10;L//zK55ePuJ4ewPSHSwUwFpkIYXMAZUr7knkGIgps7Ihkjkcc794999hypLDBKc4lMIEsrXzYLV0&#10;rtDcQ1/m6LDJffeRMofIE05WWWjdgxg4Hhl3Dw/4+PKCT58/4fOnT/j+zeUwsGUfzovkgY+EbmS+&#10;pSvTYlu87asKtTA9AFRJ0xLol1/XUvHKPSpYtGho4fWaU/ukEEk25W1uwrMx9B0eHu7w8fkJHz48&#10;4nQ6QWsNhoJPwPKhx52wXQpiHY5/UhGEGEAkqvb5JEDqMriWE74RMgpCYCuz071HYRZFX/sAoijl&#10;gHYS9R4TZuGtTJjZLZQElXxQbXgfokrqug43d7d4+viMjy8v+P233/H1y1dMV5MJgkC5QrR2PwNp&#10;Wt3lYvZE2gdDMLiO93MunMpalirE0T53tgQ67gHu03VkkYcigCdetij80Z77PfXIDDNgFoKt/cK/&#10;ltVWDeheUry2apD32UPWv2dtqqGlyv0rxA/vsQ9qYTtbFfNbzu7sfMwmtzJQo0rSlhlrlm0OzIOy&#10;4Fpjgpe9A/azosZ6wjsMGpmUoxN2GkWUnbUsEf2Qlcg8n0CjOvEgXqhNrCFZjmyth5aeoZSVV1fG&#10;B9JfjPAkksQW9QcXpQflPSuVfSYhI6Hz6SfxJSo5WThSmzD70hlmwYIIFNOwimY9fBEJhCLrWJC+&#10;tJnsarXCVGn4ysm/3MoH77Q6myvTuY4kzD6Lkn72kZHOb/Li52ZhIdf6uoJFSPmMwXaRs7ywWRbM&#10;ZnpjJ3jfWih7EuFrTX1MX69ciTnwXm58JXhRA/nZ/wyq+CMzytzg6GNN9cK35hu850B/TyL7EmlQ&#10;myCIDwe8Dzi5YVJLjCss3tjgzRr0YFgP5oZNP46hk2RHnLWJgQHYQLOGomQ144JSnG0LkfO97wvv&#10;e9lguDH01Co4C5mF0WCqeXsHn3SbpU1bY2CmCeNkMBnjx8XsPG0bYbS6CFuTAH6GTqZng8XBO2vP&#10;g/d6BQwIgCtxAXnGsTfCxMDVsvttDK7GwEJlG0+YYAjeLs4mB5iMxWQYhhUmBkbSMNC4oMMIeBAf&#10;GMcRl+sV16C4ZwsN4Kg1Tp3CuSfcHzs8nA+4HTQOxNB+pDb6zAeLBU7e5BQNy4W3rRUtOM0ZeBYA&#10;MmnpWZog5vK51hFcUJkSh0ihJ+1CyPjq7ruxEehJSv4kXRaQQ6ZOYlgPOJikEiPZJ+bj0gKNcEAE&#10;KajhgOP9Ax7GEeN4wZdpBF6/OuETO3BAawZIQ1mLq5kwfv+Mr//WXhXlpg+6wwm9Um4yxivo5F6a&#10;yLr5VEIJhs/OOJL+xe01yILsiOuEaBEYK627MgWdaMJmAaw8x+wIVNnwyiOPk/kw5irJpST7/ch1&#10;2dCm5ykIG/Yoe7aM6uX3IynyqmOGwbsXhU+dVEhsaHy2BnvN33+t3d9Pgm8JuKyNIS5d96UG80eJ&#10;nj310JIifqlRXFIdLdYdkCOf+S6RwGjXCDhlV4bQiiAuvw97Na31E2pkAWsYxky4XK54fX1zliSv&#10;F1wuV1hrnOpVhbqk8LIP4EZFQVRuYFntxRLc8yQ7lwpxBjBXOdWb8xrYTjG3J+U2zZ/xdH/q1mZc&#10;gDclIZlt0YyZ+koCncHrXlPnf2t0usPdzS2enp7w8y9/w6//8yueXz7idOOAeyYNy8HmUAbQOuBe&#10;687lEPh7G4KK8yyLCpzHhYo+3CdOp2uYVqRKlyoBiLxVS+OKuT++pIyLgLp8KM89zx6AJu0t65hx&#10;Pp/x+OERP//0Ez7/+Qmf/vwTl9cLjAe2JUmSkf4ka0WeAXJr67gGckUVIKloXWUrBEDrdbbsfaGZ&#10;TORZwTuXN1F8ahWnEBW0UjidDvj48QnPH5998HHvFrZNa0WpIh9LZOYFBXgCtSzYpvqFswqGsz4w&#10;gFkBFE2ZT+yJIQIXPU30pQ3iFyJApcZeayWAbFnnyHO0CGtgzN5nRm6xpEPC67nJy+PxiA8fPuDl&#10;pxf88//+E3/8/geu10uaNCDZO8y1hdbaNBUh75T/bNJSL1haSk/kOB2tNBD6Cyu3G2FzyPL/r59R&#10;rfNsK1ldDX0VeRMEaiMmC3VWa6pny3vaGiBftUlA0fps+FlL2Rlr9mu1a9+yJG5bW6zXLWuWQntw&#10;pdp02poIY4s9z9b6e0vNuIbntOq5nFyS19v1xCwse6V4NGxV1sKLJ4XiPk5IcrTDCYKLyTgRZsg3&#10;IjGh7XzuIQK9hStAtm/kFtfMAdy2M0V+tlKDl77k25kr1nmFJbInWsOETSlIqhMD8/WCBgmQ90VC&#10;OBjqB5uybpSqTKmHM0TULdkJOvv3BfIr4B3ejjJOv3EuskJFFR+vSfh8KrlrzHpxQuU+7Z+kX9Ww&#10;5Z8WuSNAA3TP1uvanlNOPM0Rc5auHIRCnJi9Ckrkbm7bmE95krSnBWdklwSL21pBKgTBYlKYWQiZ&#10;Qk30XwisXWPN19ja9sEwHwcscZqZwUbVn54K5XxZANU9NGXgZ0kurHlPaq0XWeY1xn6r9267QKAq&#10;kF/g0D4ESTk7FliMbEHWh6vCKbgtWFjtIB0Wvii2sCCyzk8yAMjhhPFeiUoR+k6j7zW6TmHoO+eB&#10;H210EmCXKYJpzgpmi9MzxjbukzpugkENBK9Ap2lyzLO10cMsDIFmB6r39Q/BTzaysjKwNNa0gnlG&#10;UpQXwZ0kF2uFSyPP3JUaZMuAYYPRMK4TMBrG5H3sERrpQKrIg8rfp8laTNbCMGECYSKNER1G7nDl&#10;HkYRLAhmmnAdr7he3jBdR8AaaLYYNJxNzqBxd+zxeB7weBpw0gTNBuDJVRFR6af8xJ0V95EyYD40&#10;fZbzhgdciJRJqhHz0bWaF5q0Y2JO0I9SyoUm+sPYGOOV9/n6D82ivG88A/JdN5OUWFQ0lSjG5UmE&#10;HyuXX6AI1B9wenjAwzTCXEe8GsZ4eQUzQ3dB8aUBRegA2HHC9PoV3377F/4YDhj6AbdPH0EM6HB9&#10;PWAWPk/co6ixz8wl0Jnva63/me0zck+WB86OJmymGKIZejCbbpMAdSzwG+1ajMpkbLaS2V24cB1O&#10;zHv2BFatNRTvDayhCIa0QldtJMby6y6sCDaC3FtJ6dyLN4EO7w29ku9bnsOtpm+PR/17PXu3WuHt&#10;sS5aa5hLVdFayC4VwVTLo/Dz0pt9eKEDMZXf7zkTwjtFrnbCALaYjH/uzYRxmvB2ueDt7Q3XywXX&#10;8erBJgV3THuwmFRhdxNquFwNGrab2HAtAUcscyBKIAQN3825uESCZvLnKkUIDiV5g1Jb33NvatQa&#10;edEAVNcbs/ADl9OA7hpqr7rvSON0OOL+/h4//fQTfv31V3x8ecHxdPa1X/LwjvmzSgSJem/yCLyS&#10;A+6D5WFZU9fPQbFrZ8C9yPYRBNLs9ZgzeC6EmJfXOa45VWnDuF4QK1JgpRGqQXswuL29xctPP+HL&#10;56/4/bc/8O3rG+y3NxiWli0pAjCAhym1pu11v8XyLT+vKdaCDAs2vJr7UXogW2tjrV0H832thMxk&#10;KFxkYW0U6jDrhU8J+B76Do+Pd/jpp494fn5yqnul43WXkxth/WR1VPDdD59TSgO5qjXPgXwJdkWZ&#10;R1KoAgCC+tQED3vHLZCvl6HgLG2CvZIH1q2dYMzkA5tVktr7qVMCFd7QObHG0uenCLKVzX/Xdbi5&#10;vcXz0zM+Pj/jP//+N75//YqJ2bvaUFQIhkmBmf2rdVOeoDpGw1IcE5aGdTZpzm60R9f1PrBXRfSe&#10;5GhsJjTKffiXwkRb03Vb67B84jLZO1VziThNjbVefw3gWwLE65k+6ziHfH+8gmNsrTPWaoQ1IFl+&#10;fdg7yvqj9Xm3ZLNsUa2v+cRvsbdb8t5fE+dsnZpYqp221HqzrBZKk9LSCqsE763NJ8LZg+zWg+/G&#10;E7vBz97aJCq0QbDIFrBuewhAfbkO5ESAIhn62cq2tNHCR9Y4coKKK9kgGQkuVcZc2nLla3MJvK89&#10;7y2f+/SnSsKwhvKZqipuzqRw8xNq7k9PoFzfNqv1pYUvZ+GmNRum2YQ1UUWUlZQFlIGo3HC2oA2C&#10;4YVaWdboYh+W1k6zbKbqfrlA3PKcuJD1fCb+KzDkjGwuIfsCH8n3C54JeKrCQS4U+60pXOYZAVEV&#10;8ABom+r+heD9FgB/D6BTaybbljDzxdduUAvfrsVw3UQA1Jrq2rj6UiHzHjZ4+zWnTYe7azgB9soS&#10;NgQzMSa2IGMxGgPDxhfRHP0QQ8MVbGfIAootVADsKW00QY2jtULXaVfgdxp9pzEMHQYP5DvLrsI7&#10;P1jqIG8cCMgA/mB748a9CNAAkQapzo16+5Fe+OI8jrdzjhyHgzEU/Bbl5p8UckTI/ZmYZnTjbOFC&#10;vHfmjLDIQUkUShrGZAxGQ5gmBWuVb5rchqMVoBVDwYA8URJ1Z55IcTpxp7CfyIH2V/QYqYeL7HLT&#10;COP1Deb6BhgDDWBQwEkTzh3hdlB4OHW4P/U49RodTyAzxbH0xBqiEZbJbZ9lTrQNZZi3KBwqNi5z&#10;ZbEvJGw6AJVvClUsFqzw+XPEjGJVX3dc3H+eA575eUXZqF8pYbOW4/sDA2o44ubhCeZqMF0N3n7/&#10;N6y5oDdA719f+0kCgoGxBub7V3z55z+gSMNMFoe7e/RdDwLhasMIpHg00WgyagqoxuFJDX/4aqmy&#10;Mo5bVxzQaoDppn1yDeza+n4agMgysNuaFAvPBUdCaakp3Et2VG7AetNYuYvVHKoNofBrr18LlWRe&#10;vl5LqqWtNUftDF67l1sm33ijwnBNibb0OX5EobY0fl4D+GcqNVF8p+aRfRCthZkmWGMKos3vkR7w&#10;0kqBlSNcyfupGmNxvV4deH+54HK9wpgpWpuFbC4SnuSVZV0B6pfJwrxWy4G0BLITAKo+HznYSbMJ&#10;zLpVkaANKwrAcvokL+htcy026/dM/U7ZJIQmhaEfcHd3i4/Pz/jll1/w8vITzudbgBSMARQcaBmz&#10;U4KyPoaJUvZ5laKsKY86Db+/pQkwoYjm+eRXOPuRD69l9n+lFEWqnrgAFXLegxJZ2QSXwrSj9/VX&#10;AKFDPxxwPN/g/mHCx5cX/PTz3/DHn5/x+v2KyRgpkxMIYVsNvSWjo2V9oZRKYErwqCefASOIu0DW&#10;B5/78Du3xDHNQMWlcz0fgUEWih7sFXrd4eZ8xNPTI56fP+D+/hbD0DmPd+v2D+17gqpwJZ6RcyBY&#10;KiIh7zmVFD2SGj4GqSLdJ2td9oa1YBsEHMH6i+L1TSR2EiI5oMx9jyIr6s0UwhjQJs6f2GwyJTyz&#10;Skj/SAg9tOpwOt7g4eEDnj484/7uHn/+53fY6wVyvLcWxDrrSystf+mTL8VICtrZbKkeQzdkRItU&#10;2lOl1JATXC0P+S2Wr3tqvqbNAHOFRNlOum+dcNsTnPpXYChLavgtFnl7fm4LJNzzva2vWcsOaAN2&#10;vPrzfkT0uDS9uRWc31obVp9PGf4c8/JKANqKM5czIWXwubf+DDYRwPcgvbU+vsPCFGeHvDeWi78D&#10;N+qh9j2lsoZsolNlr5zbBgufsDittwbOrynw5fcn54f8/kmLnSwJFlztaUrb3TyUmgQAr0ReI1fF&#10;vETrThwl9rGU7SDfR5o02J8fUW+358r+mXUSsDvDokVubF1TVGY0EBUTc5I85foPLV5oJuJu1OJr&#10;+EfReS9/NqI9WbX7wPvVIIgF5nPvIbd2+EsV3hID3AL8W+NWS6+z9FmSLywvvoet4YLbDsz5eMds&#10;UQQlpCJY7RpnNsDEDrRnZTBOhMn0MMEnltOQp/Ned59NsRJe3xJDIig49VfnrT3AjMPQ4XgYMAw9&#10;+qFH33fQ0dec5uko4MomiEwp7w65MDrp1WFK+YbM++wrLZrMYtFyKtxDyKsLtCp9wSl5t/qFrZCf&#10;M3P2bM4ANkf0qfQjI2dL5D3rGQ64t9aN/xKATjE6ZaHJQCuOHsUUGxcCKwUDhatVuKDDhXqMNGBi&#10;jdFajJPBeL1ivF5gpxGagV4pHBXh3CncDAp3R43bg8axAzo4L3a2JirvmPcE7XESaLNkZyljmmu2&#10;sWWxlR8C7IF79iNuAXxQMcCXOU2OcPT74/o43mzyRzLcKoytRDufcj+v+e2FX4oYne4wnG9x90yY&#10;JjcJcPnzN0zmDcowtAa0IujOKdKuo4EdL7h8+gN/epD+8W8Wp4dH6OGAjggjvL8+A8LheVVt09rX&#10;CQsqqfDvhJ2A8TtIS4nR1ZRbmFtqzUixncToevGyXJQCyIuGgtjaa5nWGjefKR5a95fqRMwS8bvl&#10;Xs3P+VyVMyODaD13YMsoequZWlLkb60ttljbrPlCvge8b13btb9vjbqXTU5NvTN/Dkncp2A7UajV&#10;EfJIKAveK7LGnM/9NOF6nXC9jrherrhcLrhcL65+8F7LSb2vigBaZOB6+VlqtdjyNa3ZzNCiHdXa&#10;GgnNXtm41sJVl0ChCEEueZQXyJkEG4Oki4MHEQiq0zidj3j48ICXnz/i48dn3N7eQanOCx+EBaEK&#10;tiYUa6g860XUtlyq9tJZLi1lomLQkzvghkq/AF+5KeARIXpylL+sGo1k4AsBAUTWSnbEOwBf6wTg&#10;Pzw+4ePLC/7xj3/hzz8+Yfxm/IQFA7rMNoCQaCxnxtSeYyAJPzLgvZQaVfy8w+uEfa+sZ4K/fLnW&#10;Q11CsxFvzoi59MxStKFhlT73MHS4uT3h6ekRDw+3OB4Hp+60TkFPqgAxMjuu0iM4Ywkk7J0A9mwK&#10;s9a9l/8ZMoiSip6jr3MQfXASBAX1sbSEsjaG3LK0jRHEWSt/LdsbmP1ccyLa2E8XEDSG4YCbm1s8&#10;fHjE3d0dhsOAt6vLBXHpTUFENH++wvplTwTOCPpgUVWC+hxELhqd6tCpPuWfSKvZvIF6d+++VP+0&#10;euL3AuBbwnOXgOP3WN69R929FyRu4Rg/Wm+viVn2vH6aiuXCbqwhHtjoTb82ldGyxNwLBO6ty1oi&#10;0llftfB8SIVyDbxP5653HAhAffC3D0p8k8D7mKNj88mKcM7sndwoca3WpMRSPVVa71OVQRbndBnb&#10;1gDu90y65p737f2p6s7awDPbdWklMHblea9m+20A77eSYvNaeuteVdbCdRFNbZ2GWmSblTqlbBzU&#10;7Qrr75UrhP8cU+AE7e3CuEPVSbySJ0JYzj9aEupQYdm98Qjs9h6S7TF93tW8LjXwLb+qqrfvRlBk&#10;LdykqRZeKcal+mXpUNsL4K8dCrLIrj9wwpLEq94sARPYBdROEyxNTultjBsl9enVSvlGm8VmKr3Z&#10;yAU3pMYugbK6U1C6x+l8xPnmhMPhiMPhgGEY0HWd92xj2I3+gXLDskUTTkpF2xgQQWmnwk8ga/B/&#10;ONMAACAASURBVGpCJDAr09nZcgHA5T6mso9uEyVplImWNlTZ3BebJ0v2zb/HkBrfa6BXcOC9slAq&#10;n5Z1O6UGQ2OCwogOV+4wqQETDRgn4G0c8fZ2xfXtAjNOIGvRkcJBEU6dws2gcXvscHvsceoVehjA&#10;GLAxTr0kDz9bHqItIs0rkOVBHIBFcoB6yi1czpSYF/iUgSdlsGli9+2MFKo/b8qTAcp7iXpSyP+O&#10;z4tQ+DHNPfxqKneGAnUdDjeEDy8/QxPhEwGvf/wLk7l4NRSBNKDJAf7WGrBljF8/4cu/O6hOQ2mF&#10;48Mj+m4As/Ljk3mD1tpvWoVOzYZm/jlSas+P+MTXmrf0HgTNFqd6amCW94mUB2YcD6fFk2+NaNji&#10;f8kzgqHM0/SBNgsN6R7yuPoZ5IxiAeByGZNdK0iEymWpOV/2UJfviatgxnuIkyU7mb2BcmtKta11&#10;yhqA/iMAw5bnca0ueJcwwh9m7g+K0ztRZRqIf7imr++Ut8nJle1sAWsspskk4D7+6VT3YgNOkF62&#10;Z1O1jlncLxq+t+692RmJwczR73kGmjYIkdb5k9cTjeBGAaKVkH7MFah4o+b7NdfZTeFT74oBhW7o&#10;cb69wePTI55fnnF7fwPdKSEsUhnJrZTz+daxwUIiZ7KQPDsLqQugalKrcW4hJMPuxPix3OVrn282&#10;rC4IW6nI59ISM49Mn5G88tUzMw6loLsew+GIm7s7fHh6wofnJ/zn999xuYxO4IKQbdbYLKWKcuGs&#10;qVrlENfDDImqJHCrsZdNb1TwFzVUAGHk11LUswiii2qkNPk9QON4GnB3d4MPHx5xvjlDaS/qIc7y&#10;dyh7r6qxp80zINKaYUFeiGmUmPcyo8myZ4GtgZmumMYLrJk8GEYR5FJOveP2QBZwSwTcbekNlXIJ&#10;mCpnbHnuhbrETS27mp6yekZpheP5iPuHe9ze3+J4OuLrt6+YrAFBxTDKfBo1t6wIV6Nce9XzXpBv&#10;Wml0XedtX9kRHGz9VARnkwbcECy+BwhdClvfes5vqWu3nK9b6uQt1rd7gfstnu5rAPaPgPZbrlNr&#10;2gFVaGu+H8r3UGIj7wHwlwDKlnXiHoKlhmuVQkXaeI3XBKWyBpHAffjesFfbaJcD/5uFhQ5HC52Y&#10;6+EtdsJ/hxqnZSm5lmVVWiuVotkauN5ELhnRgoxneUGUyPyIQ1GT7HjPr1x8sASs82yfbYHrzYyZ&#10;Yg20rtsSGC/P9q376j6yoGVLvmWfoUXwvy26rE9olzXMnv1sCbivXlsx2svIg3RbuDA1a0op36CE&#10;bc1sL7F43mXakh3b/A/Z5mz1K9ty+LRY2aXxzzUAf+vf7WGka755LUC+PISXDoilzbVsKOfeTJXP&#10;FroOIrAisA5qLWBig+s4wvIEYzp/KDgrmb7TOAwDhr53aiwP+ssACMRAXBbqZvdPWrvAWsPAzfcR&#10;NzffcDzeYBgO0LoHYHxB6xUymPtB1RrnMKqc1IBOEQjFgGJnm6Od8t5Yg6DOz4NJ842nDQCss5fl&#10;/Zj5eNeKlUpStrO7SYGjYeJh8sEzzIxOEToFaLJQZJxPvwound7rmxQsESalMaGDwQCrejBrTNYF&#10;1L69vWEcR7C16EA4aIVTr3A+aNweOtweepz7DgcNdGAwm1jUoxnCWR+vi2oprozzCsulEtSogW61&#10;Z6JUyFebZ0JM966xwNnreeAihLJlrx3T6Esyq7DaKlXgkskHgXSH4+0tOg1oYvzHGLz9+W/AXAFY&#10;dN7bVPnn27IFT2+4fv0TX//ToRt66KHHcKPRkXKNN60ztqt+o0BzFDo9t9tHod873hp/FuVsOYoQ&#10;1jxsr5ib2Fi4t4qNzd9HdaI0K4NWleu0izioVQOzpjNOTi3YuMV8nDmJuF9Jlktl9ni9721Ca4Fm&#10;NYuYJSCtBQiv1RpLRerWZ75FVOwNzlu6V/ued2kBEpoamynCwvXVXQdSKtYKYAvLDgybpgnjOGK8&#10;jrheR1wuVw/cm2LcmBeA+/b6be3z1ZFuD77FKU3hDxpFAHJUenbvsWuva5GdzBXFjVAfk2/KZPj4&#10;0n6UAdDBlsQD8n3f43Q64f7xHk9PH/DweIfh2MN5eAOAiiCqIp0AfB9gmWWlOOQTbMkbKRaevALk&#10;hM9JYmszgDNrbFn6xIspygp4z81nVYL++RkQrXo8wE6zRq02sRVwBAJpBd13OJ5PuH98xPPLC377&#10;z3/w5ctXmNc3ly9DabpxS4dVbaCJ5p9W1geWs9A1quTXpNH/kOdjFjMwrLUz4CD8HVERtC57mrgq&#10;g3jBT392GuebM+4f73H/eI/D8SjC4QiIk7ApC4qUmLjJeqdFSVpBxslgw7BRcBa7QzlrBGsmTOMF&#10;43jBNI3xmroIJIrrtGjdvaO9V63LoFqf65U/S0ktyhmb5InRQCSCoVgJcYH7e1LAcBxw+3CDu/tb&#10;nG9O6D9pTNepAL7S9Yw2Gtl9t7mFAWpuzfJfGF2vMQw9uk67PipuTIjvL88fCBPL6xk2tfP2PQR6&#10;uQ/WfI+XzuK1+nTvFHwrq2ILCL3JG3/HWb6WU7TWy27Zt1bVzbLtoFLIsi3/sAVq1QK9t4Qk7xYx&#10;bKjV5breSjjMn1FKdRZytwZrk71HPuVG8d8NM4xQ1zvg3sQaLUyWowrGJwvklod8WVvlE4bbJgja&#10;11QG25NEAvIBYt5eb9Wu8SYbJ16ZkvMXbMmye239RkCYlkm7Jfxiyz62CFKvvk+aia6A9TVZAvi1&#10;Pb5GdGzpL2V9XrcsqvWp2/LYZgRcUSuWZEa216AYUqT5veYFTDHmCy7cDxaChf8aeL/lsKqDbduZ&#10;6S0b9SKT8c4Nfa0JXxoPWmK9tnrIrVkN1YBT6cld2rlE0ZMikNaumUNqtsHGg/YqomWd7nA4DDge&#10;BvSdwtU/1SFBPHsM/YRpCIeFB++HwwALjeN5xPF0g8PhDK0P3gomF/SD5AbOzfEhpbUfHzMAMxQB&#10;SgNKO7V/13fQXnnvRmCtK/DhVVPWVsMgto5Kll83A4MJRYPXHuGR6jXLDMMESyqqXMxkMY7OhgBM&#10;PjTOAnYC2wnWKljvkc4MGAsYVhihYaiD1T0YHYxlXMcrLpcrxusV0zjCThMUAwetcRo6nA8Ktwen&#10;ur8ZtAPuCVB+esF6MqFM884bsDo7Tolsr+J9RKiOyS2txRR2WAD4Mf0bWaOffGKpGj5NvpHNg09E&#10;eIxQQFWVGPIQYZJ4lCj2yJMIgOo79OoWd8/Wq1MvGL/9CZ5GwAJ954CVjgBjAMsT7PUb3j4pfBkG&#10;dAdHgqnDCZrgRtpDjoQoPhYVf5XirpZVMAOOaLvN2Ja9uzrWCF5Jgpe+yOKzFQqFtfdY+xw/4l8q&#10;3/cW65PqWbExVJUZhS1Ffp9kuGQVwMeecfB8sia/juvhaEsj7YshdStWNXtrlL33dutoeo2gX76e&#10;6+FyLWXJWgO6dXKQBFSV1n2uaGUfekYe4FUVwswag3EyuFyvGK8TxtHgehnx9nbB5XL1oeDIzkei&#10;cgR3GyA6byIaNR/lIdeo1KPBL7wmikgWQvPmYz5ynFRzWS2Q5VVSMastVO4L6sa5PWF+JhE53+q+&#10;63E6nHB/e4eXp2f8/PIRt+czeqUSSFhMkJEA8GXonEQhrbXRTiNYFspINxl4V/OnRbA5jE8ZIXcJ&#10;53mouvC5Fx88KbEFWErI1cQpg53y+qPQSMlGycJ5tEMp9IcBt4/3ePnbC/7927/x22//dpZPhbpq&#10;SztR2xPia8i8IMqV2M3Q9uKHSoCnBmiWfUrpqw9xV/LnLNkNZcgcE5RWGIYet7c3uH98wOl8gu47&#10;P5FA0b5ydrow+1BkyoQetQmy2RnPXAQoyg6aY8ml4iCZUIxOI6bximm8wk5jrBtZpAgyC6JEkCZu&#10;v/PSmCywlpt0U2bbIwh0qtj9OXDIfUXfK5xPB9zennFzc0anO4Avbr2RfEzYk3BzEmYNxPDJvDFb&#10;ijTQdQpdr6A78rVxQNIoRXtVa/dtZ+KSeG7vWbZWB+ydtttz7m95/1swkT21CC0E727FM/aIKGpg&#10;4upEA9UmMQpai7ELwF8D5mviiz37cO11/upMwvL+JXtCG4l6Lqzo5FR7cDKIdjnW9/c+sJa96t4Y&#10;A2tCplvaK2e1pc2BQQu72LethRAvPZurAhOaZ3HwrBas18ZbBDibgo9DzgAvZSJsex6a10rUeVjJ&#10;7VyzwlmbAt1ChmFJFMFoAu5b1luc/WoA0jKnZztBSsKCLuE8ayRNjURorf2a1WVtmiDrg5E00aVN&#10;bul+kN27WFusPEPMu1zq/tLA2poyao932lJARou92vfA1hfPGnC/NP63139qT8DiUvESQXtugR+u&#10;aFNagfrO+a5Yg8k6v/ugmGLjmywb1PdApzU6raEVxTFKyc6xGCENCeTOwsPFm6uuQ2cV+v6AYTii&#10;7w/odA9mgpls8mSWYaBUHUzLtghSBFivwleErtfoB43+0KM/DFBaJ5GMaAooxWBXVbrvOZzbkEj9&#10;mc4be86ayBTASrDOrQbT5MbhAAVNAMF6f/6ggvcqSBAmS7gYxggFoztAdbBWYZwM3t4ueHt9w3R5&#10;A5sJmoFBa5yHDjcHjbsj4f7U4faocfSKe7IiNIBSY01IfvKtRzhX3BXsZBm2FyxbGJvGhVITSjl4&#10;r0SyO3EG7gZCSymdKdfkphv/wyZCZf41Qn0BzDLnWX5h4Y1vxVg2+1H9/vYOdx9fcLm84dM/Jly/&#10;/gFM1q055RpIVuzWpxlh3r7i9dPv6I8nDIcjzl2PvuvBRM76Xo53WRGuVhn4nI3MEWejhPVDshHU&#10;I65L1gQUh1nNi36tiNwy5rk+mkfvPqve4y1aIwTWAN6Nh22ebF8UYSgmWWZBc0WLT8vaE3GvcwC/&#10;Dlzs963dqlRfKiC3etVvncjb+nPnAFnNGxLRnq36rDcKtVpoa3vNUPG1daKLq2dVus+WGcQWYBWB&#10;WevPGaWcXRfPxAuAsQbj6FT2V//n5XLF5e2KaZrENFKylcsybSpK5iXQojZ+nwsXgJaNYGufyIIo&#10;s7PKFjVj/T6H9ZdPccFba4hmlIpGAY4Q4RWgpBZspbxHfac0jl2P29MJTw8PeHl+wtPjB5wOhwh+&#10;lsA9vJpakQagKsRp+MEmeteH50Hm1DDbrPFmLuvEoN4VkA6lZi8p+oMVWG4MQjFsTCiSiDPhCCri&#10;q/a1lI7q6fNYMEgT9NDjfHvG0/MTnl+ecP+Pe3z+8hnjdXQ/Ss0DWGMQGWh1/2ERvJoqiPaU1hIY&#10;0ZpIrHnbz0luET5dErwsLBx9XlGYlNFaYxgG3N7d4PHhHsNhEOCyU90jCFCQA8xsfe1OPNsP81qR&#10;BQmDWGhyxoiFciURHiwBbK+QN2bCNI4w0wRjjAPktaubw0QKs0r+0hyAMCteR5BIYZ0jt4IvVe4k&#10;Jj3c1CkJaiyo+tP1VYocKXJzxu3NGYehx7dv5Ep9JUsmqqpm87H/+V7h3i/Fd6Z8T6g6Ba0p3Lak&#10;OJVrupzoLM6sH7Gje0+gPIAqMdUCGdfWQmtifm8o7I8ovt8D4C/VyXtthf9bv0rBx3smYvfcl60E&#10;yRY8aevkwtokHnOubLbRhz7Y5dhoVwxATNW4Nt8GW0L/deH7rUlWza7XAzIrQ9kj2UQAuoBb2+x/&#10;auur9e9b/OZnwghPDM4Ee7SdCJF5TTnwmQPJUpCW3+daH0N1/GzHc5l9PwnbOIXqeqwD9zVrNGwC&#10;+reGR8/WaGahOrd7Xc8uzQV1Mh+vJSJYW1tlruTyz88xijUcYM8enD1z5SdmiS/mIpFYx4jQYELF&#10;qWGxL/svgPdbwer32NWU6pJaodpStuQ/J1ygWlFDQgzFVdBlzwhKa0ywBU4skRNrRcX8NaQSqVjk&#10;AbjvNFSngU5BTcolkLu0TzCAyUyYJhfsNE4jJqNFQGnBjGbC5JxFTv5tvhEjDa16KN2j071TxcMd&#10;SEp430oAlWaNN8dGurxMipxn4zD08bfqAsjg/RtJBTGJX0RcCcvaTyxVN1XUwBteBLxmDbD1B7xx&#10;IL413jGdrPPr9aBuDMMiwDBhNIyLIVxIwXQdmDSMMbheL7i8vWF8e4MZryBr0GnCadA4HzrcHBXu&#10;Thq3R+V97hnKvQkYP5UhQaD4HBZFSZk4L5W/+WFUJJSL0bmlAlX+qbxiMPdODqGK8oAgoYDU0NqB&#10;91Y0hJkDH+dgNAsTMlJJMReV/8j9/qXyX/aazPBj9xwbT9IKehhwvrvH08+/wBqDz8Zg+v4ZxjK0&#10;f/vB8oF8Mzp+dwD+9/MJh9MJQ3eHTulU6JVngH9G8gmzimc5MLOSkoHYkERLbR+P5A4qwEoKMXy/&#10;lmW5gN8bCLv3AN8DQm8Z9ayVHtxUuFEE/2hmNcCV0ce5MkLuTkvlQR00Lq3Z8odsj4psKTNnTb3+&#10;Vzaf7/GDXXoWJaDLOzMEilVYbXxrZ0eNlqn6rlfCQ4nYBxeyU2BbhiUFChZanCwSlO6gfJi6tTbb&#10;l9gwjLEYxwmXtytev7/h9fUN1+sIY9yzGTJ0pJ1GnexatyUo1VHyussQUVQU0qV1GsGRD3E9WOtV&#10;xJJgn5MjiYTkTO1NMzCVnJ1MdEcJ51OyAmEBrCUWe4VSCwQ2ETSRA+/PZzx9eMTjwyPOpxOU7mJM&#10;piIFpZ3SnsLnd8ZsKS8outtYYbdO2RoPAXrVtRQDMu0MRK16lhfj/ezfE4taMLdxkWd0wW4VWRvN&#10;/AHYXDAhz28i6E7jcDzg5u4GH54e8fj0Af/617/w+voKVgTtEPzZdGsLrK/u85yv0zRBGIiWwvay&#10;shZK4NZ5lifCzbJNtopWft7ioAc3leQUgGWRhdB1HQ7HA27vbnyegvYEn4ZWysm5o/1g8qv3rYYX&#10;MMgqmTL7pNlUYwC4i16DWIL27rmwUTmfAmfN5PqaaTIwxoB9NgT5lcHWrX/jrYesNbDGgG0X+xk5&#10;WVYNra+6iHAFUpCTBIk4Uf7e9kOP4/mE880NDqcj1KcvMJz273ziZ8lqhYqfyBkpFuswcqC9VoDW&#10;jsJjZrCxUOE5JM4Dv0QB/x7b2VadtuSrvpZLt8WOduksWazLGtOZW4Hn5Wm6bdMI7yU4Wl+79llL&#10;m63V9zFroyvh4Btr5LXp17/S838JEGzZKL4vSDkP/5Zq+pD9FwUOcaLGg/dZkG3CWaLiviKSqxIH&#10;hcVciVvUpkBb96B2/rfu4RxwRyTP5f6d1VuELOy4DbhKhX6a64uEuMzmKUD8cpqNIfWJXFipbPOP&#10;n/VbIj9IWpMuK+4pF11VvlaKD9cET0v7qHyvsgGlSIKsO51IsSBJSxgp0qC2OGF5PbVIlD3Buth8&#10;Hbbv163wXIEmzfJhOHODqNl2Z1/PtDk07oeU92sHSovZW9ow5d/JsIwlZq/+GlTHQmKzxzMAf83H&#10;r6W232KLszd0b3sKvdy40qantXIhl52G6joH3tur8AJ3hf5kRkzTiGmacB1HXEYFNgbX65gOngCE&#10;RsDZq+eVLwgDC2yCH65XlikNrTS07rz1C82BUXkP1UImABA9yUEuPE+RhlKdC17qNJQmKMWgiBOE&#10;lZRC1eIBwlhli5eApK0p2vI+ceaRKRrIoKK3cMp7y5gMME2AUhYKDBXDVKVKyqmur6xwZY1J92D0&#10;MBa4XCdvX/AGM40gtugUYeiVB+81bgaN86Bw7BR6YmihWoo+tolMTp6bEOF04AIgIW9vVFG9SfCR&#10;C6/dhmdluS6yewM/jqUCeA8o61WawSPQslBTpv1R0PVpFiBhDnEsP6jKAvARLCQsagE1RfHqwfOo&#10;DiPXKFnva68PA+4+PDpzIrb48g+LcfwGsIX211LBZRmwtTDTBZdvn/D1jwMOp6MbRz+cQdQJJh0z&#10;Xz8OHq6rhYcEbvMAunUpQqFAZBnaKAq3nefJGiC/Znu1NSh0T5Dolq9vjWQG2xpaQOio1jDJAjeC&#10;PZg360BcmzRDGkqKse7Hmcb0Ec/KrfeqdjZvOfeWrHa2NHRrTdiWe7lUb6ypbtpk8P4Q37IJS5Ms&#10;3AxDYrAYNa3f8ehb7s9GAoEikW/9fiqJavI2dBSBHIKzsCOiGJQ2jRPeXh14f/l+gRlNVMGoaM+i&#10;ijK/VJW2a8j5OD9XLXikKKNU7szODqWgmAHlv97vsXlAm3bB8Nn4s6uzbMX/EqW/LWV8QgSfHWBu&#10;suYehMXguPhllADWjgjHQ4+Hu1s8Pt7j9vYM6nQKSScNqM4RKNrfB608gI44aSab5njOiwOlBhpn&#10;LXQ2wRBA/BQcLC+RBYsgW3HfYPPuL/O3F3+HpBaTHqE8W2tUqT9sohIoJ4xcroPC4Tjg/uEBTx+e&#10;cHd7h29fvmKyI2InSsoBBhnJkdZmyImak1Gq2BtDacrZHk/Ydn5VLbfkhAscAMtyfTFJvf1MRS2G&#10;uFBa/OtO43xzwu3tDY6nA3SnhEO83yN8bUQF4CyfDcpsaxKJE++/PE+K+1cC4CTtXeBDc9nZeTlr&#10;0MkB9P7nKHHdGX7SNRBM/lFy4hkLQ8ZfTzUT2Qhr/Ua3OWfDWdoEhTrT162q63A4HXG8OeFwPEJr&#10;J75JIjSI3C80+925qEsCCn66WgBBulPeppFALNYN57OlLD7wlrD0rR7vey1QlsI1twacrpEKawKM&#10;NTu/pevRCkZ/72Tme6wA68Q5i5wbuwm0zM80Adjx/OzeCqBt+ZotoPsSebNVhLMGiGZ/H4n4tNZC&#10;qGwCj71KvqhH0lCP61dDTRWAfQ72td4qh6PvMMc8OWY0hDR1Ac7S+n2vFePSeRVxF/l3xLMeVT6D&#10;1edHcPWuxSGpU8ssANNEAhrioZTJF0QTRHPgfPdzSsisrOf+6C3/+/DZCGVexFasqRbAvXTfFKGd&#10;ASDqgBr5M8uaIUKRZhBfYMmiKzu/0kuJ/VLas86BuxQxUxfstPba2ocN9Un7a8qfTwWAPz/+uSIu&#10;yUsDkd3DVNTGfxF437oBWy1gtiyENZB8O5NcqtNntdS7VQNLB9MS27MGQCyxREtBF8gKbsqLXa/M&#10;0X0H7hRo9CpiD1RYstEiJASgGGNhJudlK84JX3B6hQo5AN8aByyHwyeE2YUiUNqVhNFtKXwPnrAM&#10;r/LB2rX3oWu6g/ae71opZ/GjVWy0VcFS5tc693JesrkIr0ELzHUWVEvLLHxUybIYpYZk1RXYegW+&#10;cbY5hDxYi7yqipQGKw1rFQwRuBuA7gBLGtfriLfLiMt1hDU2xB5g6BTOvcZ58L97haNW6AlQbN3E&#10;RcwvmCvAuGjmy4Ih81a16RCW3qUkAMbQHqyB9DWyhJDb6LiG2XoCyFnHOGWVU41O04Su0/WgUSCq&#10;EMkK0IFKNrnYT0Tj3mKEopVAUB16UtKA0YHQ90c8PD47qyIz4cu//g8ul68YtLOvUoqglR+jZgu+&#10;vOLy5U98+eMIdB0ORKD+BOVVgRaSOa8BtpVCvqGs3gxobxkxrvjbvmffXSu0S3XI0v4aixjhx9ea&#10;jNpL1tXGJLPXjyPt88Z4KTeD0LL6aUwTyeIh8yZEBs6veau/R/n0VynGlhrn0ut5i5VOi+RZC4Pd&#10;ohRpvWYWnclz5Ut0xfaVXFCDAm5vS2AlY/6K4nUrSnGKXV4B4HsAzBKBLABoaNLCNszndYRG1Htb&#10;Kz/FpIyNIovr9YrL2wXjNLn3TD4QVVHFKx6rtZDMlcnXaF39vUSyz+pGX9iUpIABMo9OmZOSlFqp&#10;3snt4MT3krMJkfetnu9RBMAurgFOADLDB9V2OJ9PePjwgIeHe0foAjDM/rprETqqos+910QXHXF6&#10;bmpEXFVN5z602LuS5Qhntjkow0tERgiLCVlpPycCcsuQctmUz4L25msyEApJgz6fQQq16jAccH//&#10;gKenZ3x4fMKnP/7E16+Tew9e3Z4s+2poVr63B3sEpYIvPItml7M8g/R92/uxALaFhldRmKjIAwfj&#10;FB5IrO0agMNRFRnOC0UKQ9/j9uYW5/MN+r536n4kUYQMvpe1RJqQSaIVsMp+tqu3bHHfrOdtgn2P&#10;sPMJABnnuUkUMqSMy/S6jiMmY70tGEeLitzFVhY+4fP4M8VaAE7kFPop8tZTjLxu4tr9kXZcGQkv&#10;m383RTwMBxy9JaLSHTCZ2CsQllThdcscuUZmgdOkoXWPrhvQ6QGaNLQXRLExUmZUhy82WNYuTd6X&#10;tdB7puq2kFlbwNwtgO7S1+21WCm/vhU4vVZLrefhbb9uWzz+lyc90Ozd12y/3nO/a6DkmlvBVsFN&#10;i5xZugeMueLdypxAzvtAK7zu3ddQAvy9FU70vvdEo/FKfWST3kUMtfDSr5Wmtd6m5ijwninlpTDX&#10;EuDk2mNUmTzm6jM0PyApy6sr6kKkkeV2BqHILKNlxf17bLOWAlyrvV08z9tBtz+C20KgAjk30gaO&#10;q70c5oM3hJzMA7WB9DlGlyY9a0QqVUTptWm0LeLqZm+AWo/YImSLXqvSh1ADdJ6fKcG3efuU+W7w&#10;fknp+B713BIjs0etXj8gaKYibD0ES6DAknKgRWqsbWpb2c61DSBUryWoY5mhAXRdh244AB3QjR06&#10;5Ro6a33YpRzJshaGOSpqrPelV1oBVgEmFPUWhp0xm5KsWMwQS9fNNcEapPxYLXuPcuQekavEDlIh&#10;6zxfg12Kcp/RqwHdz3STB+EALDcK9qp14rnqsrzP1BhfmoPJVF3mNbayzIdLgYGpiQg2BdRp8crC&#10;g14pQGkwNLhTAHpYUrgai9fLiLfLFdPkAHKtCJ1y1jg3hw53R427g8bNQePUAT0ZZxtgjW9U1tYV&#10;NwFTSUrE/2+Lkfri++qhgFS99tlRJywEHJiQgmujN6Bx49BWE6x1z54EMZOChPMxMgF8slc5hLUW&#10;ayhasD0pmrj4ktZ9f3Bf7VSHw7HDwxM5q6PLG77/dsV1uoDIuhwHuKkUbSzsNMK8fcPrp9+hDwP0&#10;YcCh79GpIc8iyLxi1wprbmZnoNboVvZHwjxsNj9h50DLlnW/RwXdIpf3As9bm8otATpruIy/xQAA&#10;IABJREFUcG9rhLymJKMs4Xl/wbZcevG7ifct92vtnmwl65fs6LaEw255jt7zvBDVgfts4o9U3sQh&#10;bekcQHaSe6ZcnpIsFWClULUyzRXscQ/lcqlL+xmC0t4j2Dj1aQx25EAkmwh8SvVysEGxZsLk1aKU&#10;o3ZV6mkeypk21HA9k0Xa8ppqkeu1vAkrwOZaMxvO967rFifwZqqhON5uvSWGU75TYzsM4B9tRWsz&#10;EQCh0xrH0wG397d4/PCAm7sbdH0XiYLgtw1S4BDUiSXLlGVQQ4bPZtkb8XpaD96HM9PWVUQsY+Eb&#10;prc8P3kqkRHpbFO1OpyK15Cptuk+KOTrU3c9zqcbPDw84PHDB5z+ccb3r9+qIoa86fUwS8w7qNw3&#10;b90oxPHJv71hu1UDQergCuUByZXdfouXeFJpO2EOVPBlH3C+OeN0PEGrDmEiV67olG0zBx6yGihI&#10;DOTeZTkHUDK7JfHsFSrS7C4wwNZ48dGIyYxeWZ/xXjPxxwzAJ3I1njHuvYqpo0C6pAwJoPSwnWUd&#10;yA6t4tlLpNAPBxwOJ/T9AKW024Op3R+tWc/NHj5BxoKUA+/1AOUnc9xvuwjgLNUVy1OHxZ3aAVAs&#10;nflbwPUtAC69oy5dAojX1Mo/Gnr7nun/vyKYdYstpOz7tzgaLNXwS7mBS8/KXlujtVpzyd44YQfi&#10;/3NS3sseP6xFE+xvgmd9Zh2IqNgPf0p1frTK4eJ0EyLMLSKW1t/nOAnvJqXWarPFVV8MK8bP6c9J&#10;69VpvKFmJ6G8c4R2hdhAWzi4Ba8L16oEoZeuxapfPeVWwHsCuNcmnrL3X3svBZZc6zQ5848sazcS&#10;gzg0A/BX13DzM1Ijc4qF8n5ORuybpl8WK9Ymg9uBx9TstkuhT4bBCFeUvxS8fy/A3/qaPY16S/mz&#10;vlGXI37Y7BW15cBZYyz/ikNx27WjmYInAn66Q991sJrRdz36roOOidve+9FYTMZ5Q5rwUGkVffN1&#10;1yGOvAtbDQfjc7ExC1AvjM1rZ51DoYmkOdTdupaZIt6ryOFBDkUemO40hr6HVirzeG4VWiRCNcoE&#10;6hbDDyD6i2beucVYV80eZKZOD35g0ktS9DjycCd0fioh+XoyW1g4xaRRBAsNYxVGa/F6mfDt9Q3X&#10;ywg2FpoZvSIctcLtQeP+6H7fHTRuOoWBLMirPHkBuG+F2Mx/+6kMmzPuWQgdgNz7dXkUsgXsy/Ba&#10;Kt5TDPSJqqka5kmi8fY5EaziiLssKDJbBmk1gNxrtx5gg8zegmOj74EVpXG4uccjGG+v3zG+vmL8&#10;/Jvzv2c3NUFgP+Y2AdMF09sXvH094nB7g8P5BrrrYJlgQ3ETlX0biriamiFbf+xH7lcOQc7V3dnx&#10;TrQtBWhDQbLFBqUE7rYWs3J0uLYvLHkKtgjuVgG1RFLXiMSckMaOwqRVI7WJgGYYU+UztIKtttzX&#10;PcT80pm/FUxY+6WU2mnxM681mOWUkvQPJxF4mH8dobCZEGvX2nziKfmWI6m7ArBOuRKJZb5IxWaG&#10;KJzxzloFMei+88Shu0fT5Pyhux4uwJadvVsAqKzIOmGqQLJFmFdGKIhiHxw89Zf8LqlKNrXIm5kX&#10;qwxDLZ7XrutiPkprKi8HpQr7nKAqZmHTxumMSGFe7Va27u8awH5CpzoM/YDj6YTbu1uc727QHwZI&#10;j59ogeGDaZOdkLBXEiPiS5sFc67OyKeFrMh/YUjlPbK/q5OEOTxZcwrnQoCTB2m7boekcW18z9n5&#10;m805cC64EHYmBOdBfnNzg/u7e5xOZ2ilYNzom8g78OoXSmC3e53UlGkvKEn1RAXgRfLi5ZLOEKQ3&#10;mNFK+CutBLdY3NVV94Wtj/J7kwL6ocPhcEA/9HFPUsGWpxFsTwvj9vnP54xQctP8NlfIF5OeM2NA&#10;r9Jn62wfrZmcNzSss8yEmJoR9XR+NXyAtF+gNk5girUSQ4RK5Ttm/tKl4IVne1PYgxX6bsAwHNB3&#10;vbfqEfsF9k2E14GHfPrJ7e99IiEaYN2P/nrvOdyqr1oWN++pwd5TO9XI3rV+fg3Y2WMNuReD2WMN&#10;ufd9bBVcrHmYb7FRbvWKf5Xd0JJoJtl31AnkKIDkIMrw+SM2n7bJfOutiT1yxAQ8mM822beW5rPW&#10;C+EI7cm4pX2hJkitXcuWKn+PoCoHe9MZxs0azYkOVKBuy0n/bOp0W79BoFVSrLWvrOUf7AmQpZUg&#10;WClukbY7S+KRlgXXZmy2yHjKBYlzwV2VqERRA8ssgQXybQ2HrQfT5rVFbiOX/7nvDKLV72th063r&#10;PyNbxZtLmTrpTQfnBxkq/ZeB91vHRbZspC3PtdoFijYcDb+4pYNoD1jQ2qjeC/KvXY/WZ28dZIuB&#10;WC4JVhS2Tl3hQmO1U4GxQac0eu3U9wrOosUahpmcRYuxjMkaaKWgO42u19Cdgg1e9sSAstFvmSxl&#10;gFemtBL2NV3Xo+t6kOr8Z1LOqsGK5g71MOL4mbxSUfrZBrsU7ZVyWrnQPcdo22aAGWICdHsTbiWC&#10;t/47KugXihPZOnKW8p3itoy1GEeDKYzNknwvafDbwmJihgHBgDCxxeVq8P3tgre3C8w4QrFFrxiH&#10;DrjpFe4PGg/HDvcHjfNAGMAg3+gkn+wc8N2m1uJMjRYViBL8xDJgsQTgy40vTlfECQgfzka513zZ&#10;qAYmuwlWioOeKFeUOesBmvfOFZXbrEANZ6BsF9lpzwwYkw9w7voeZ/2A559/wdu3r/jz8h3T+B3K&#10;WHTaEwv+exWMA/C/f8Hl62ecbu8xdD0UdVF9R0zgANoI/9MqOCP+u2pBsbAHZhMMS4EyHo17TyOy&#10;pPD5K/bpPeBz65zaQkKn8kxMEm1QUEkPasmBBLuJdsHTWrPbbOzeo2DYCtpvaRxb5N2PEAKt86X1&#10;7DTHK8tR4JpNAfLc4eBvbZGUWtFnMesIC71mICi9otoF0rvpM0kAZ3uXUL0ESxCtdcyVkb+1Juiu&#10;A3XOA/r19Q2vlwmH3z85qw8nB4GZLIgMJu3CHM1k4rkfAHwrPCsllEc5R50V+ATKNhqXWRPugSmK&#10;6zpw32pSqgKQBiEYQPtA0tfOOldYU+HZHia/GBwAT1KJ8AxsBlMGMC+p33PAkyLBrEih73oMwwEn&#10;75PdDwNIa3fhVLDK0Vkgag1MzO9OpV4twlNJZvYID99skrBYBzG0tpjIk+B5Bs231jgFFWPxrFAx&#10;bSYUximkTohLAgEqjculCT5cHsJwOOB8c8bxeITuOozj6Ms0f46Bk1cu597CQcFYjl6ncDxJykm/&#10;W84+GGXEAxbBgLjHFHYt9bqkDrAtNf5aa2fjR+RtHVJdBeUVd2FCg8J0oZ3VGvPpsWKSk21pBuav&#10;b15nZvtItMtEDFY2xsCYCbDWOxX5bC5VBnNLb2nI3Sp73sN7lURLVXwUQDwUmRBl3RTlT25v7jon&#10;sur7HkorEAFau5Bd3lgbLQnYxKPv7EY7Dd3puJcFcRRsbpnDaNsIbq03Zr1So89u2SVs+exL4FbZ&#10;r73HcmarC0DZx7wX/NxLfiyphZfwhRqgu4Q1vMcKeaud4XvIihYgukUE1Krpyr2SGXPCuLgWwQIn&#10;WAdn1oNRRR/2poSVxLBgtrCGsyBbGaguz2nmUizCi5PHWwHJNdB56VqWgOO878l3+pb4axGb433P&#10;GXs/e17BGWo2ja3PKSdB17IxWkKg5jRRJJZpt9Zt6/qqgedcC4yndn+6JrDcE2i+1n+V58a2/ZNm&#10;62Pt+d2zLy+tkWr2m8CxypojPE/R+cTapoj2LwPvt4zmrzFB5QGxlcl+70Xfo2BYVjLQZq+0rUDR&#10;+z+fbwSQ1O46WMso7b0pnYimI0KvNHrVQUEBFu7AMJzUgL4p0R2hHzT0hTCOScFC0FH5TgrC29P7&#10;4bN1hSdpH2zngPW+P0Ar7eAID967z2eTcobUIqMpMdPgR6u9RY5WCppUBO7jEi6ZVRGMIf2takXe&#10;EsNaAiBJAbm2jhLLGZvBwgbBqRxZYL3FQe0DbCZmjMwYJ4vryLi8Tbi+XWGnCYoZPQFHrXDTA3dH&#10;jYdTh4ejxu2g0CsGGQPLBnlbTVULunohgGIUjYomC5GscSeByQqP5n0W6kw5FyXVZSTGy7LX8uGy&#10;SisXkqyo4qGfVwvRu9g65hPQua+DuA+8EYgug+TiSxHApKI21nivZSiNYTjj8eML3r5/xeX7F3z9&#10;1/8GxgsUdR54YygmkGIQG9jrKy7fPuP122eo4QB0JzHOXXqh56rJHBzaFpJSI1FKf0VCxXdSvJ29&#10;TVALMG81FUsj1mthYltVAlsK4ibZTSHPkZt+gNXPXYDBrYDP7ddwPyi/dO+2NlxLQPx7LJLWmpUt&#10;12LN63OPcq8WGhYUuXKZaR0m0rT3wk5h7sF6hQjoOp2IaVI+EFNFoDnlyVCadCOVCR905ybfuq5z&#10;AfYC5CeCn7BzANxoRnz7+g26O+DPP7/iH//4zQPUGoocYGsm47zy/d5vmWGkp7RKZHNuoVOZaiuv&#10;IXGRETEfld1a2zXXZbHGSmueSEjU1nCEfdvNkBzBlRMF2XsqANZFj2kH2zsamTSU0uj7HsfTCcfj&#10;CV3fO5CPvGgDOtZ+ocYKFj7p89sM+KwCPRlwXxC+VsB7NgXColDlp/publtTiVBvrzWWwZllRcil&#10;LmNOoBefIvnsO9s9wA9NKPf8dn2Pw+mE4/mI7jCAx+8z0iPZCPlnQExbVAlKzMkHZAAvo1rwVj7q&#10;kne1FWP9NcBVKYrge4vchbd+CBZNrpZKPv7u37DQy7CzKSSarXGawcIpCkBaTATgPj1XLKZbJXHk&#10;xhNTsKPzvDfTCLbWh3PnYzBctfQSJBxns67FMxdCQzgXjRSUGBOqxFgiW5MNqNba79Ma2uc2KQ/e&#10;RwXvj/wSpL3WCn3fo+s7uC1CEHJyskFOhDQsZNcI1DWv8iWAvJVx0yIT1uqG2s9fA2LWapwlteV7&#10;AKBqPtJOEFuCjCWwuQW4317bYFc9tEVUsdQjbHlve95/637W7sEcwM/JWmsRfemZ5eS5yGSyVgDz&#10;8vutx0+E6p4l6Z9YSifhSmSm7L/fO3265euWxFBL3z/z37dcVWUD8zngal+GuQVcfUogTb76cVQo&#10;pURGTFs4vIZ7lljlYhbixj0gZScqX4+si8P2gs0tjLKV7VabPl1zp3hvptkaAblEiNZYoDVxVn4N&#10;5xPoVEwTtvrlpWwM6UCSgqxtdVrGIjlubL2v77LN2auAW/OIW7qRa8341gT7tQX1npCOchGVrNwS&#10;8FP6hL/n+sc93Xq21zpAHX5UVwsAX5FFRwqD7tDrDooJRqjurU2jpRG87zW6XoHeGBbGPd4qNH42&#10;FuGWXdit8xj3iuuoiNfo+wOGw8Hb7wiPYK/ikYdYNchCjrp6j/MQhucsczr0nQMzbMUTDgVQwJDN&#10;Z7vAk/dTBte1wSN4tR03F3Vml0AQ4+wkz2hEfZG0Vojvj2CZMBnG1VhcRuByYVwuE8xkoAHoTuOo&#10;gVNPuD0Q7k4Kd8cOt4PCQSNa5aCwgCDe8sxjFlhbqorq66ydCF6q9JvBprO1nL7OPecyWCwA+lRR&#10;pFGyYBLPBSWTnOx/oSku116tgG+P8OXXwLLLjjBsYGGh1IDjzQ2e//Y3vH7/gtcvf2L8/AY9mRjE&#10;CxUKOgtMI8bXb3j98hnd8Rb9uQd573thpO0aYEGA5ETWMqAtpz94SSnR8PpNwEtuL7En7HwJ1N6r&#10;OGgV9ZtV3rx8eG9q2jYA78uvw7sVYFuJ8K2F/VLDuuZLu9SM7yG/f7RYfK8apP1e5gs+gOnaK6G1&#10;7jAcBhzPJ5xvbnA4HqA7928FQurVlwG890S8B/BJBaBeZwA5CVAoBV95kL9QFgnI1J85FqOZcDyd&#10;MU6M+//vnyBSmKbJgWC+1rDT5EClEBAZRsE5BYLKEM0IAhMj95Ys1D9gkVVaWhNtH42P4YwMoGLj&#10;hQYJb0XxnAAPNfPRlNZHVPG73tJ48JbNBRKz5Ag0K1IYhh6n0xmn89nXVQpM2oP07jdIgWEjSRPt&#10;MUq/9vK6xoZDgKUl+QARcu0tZaI/eNiffPB9puyKuUji83IhGcgNTguynQFxJs8dwGiOelfjPdI6&#10;cRlMrgZTyhnhq15jOA4Yjkf0hx70nZJAP1H4eV1DFMuJrC+hJBCgjDFJF4OZMpW9JCHaeTrIvJYB&#10;+AlaU1Wr5X3ZErjmc688mNsFRXhQiXEx5SvIKAYXTfH88ebZnikDOXheZxaWTARBHMR16C6YNQZm&#10;mjBdR0zjCPah3w7z4qwXyPaoMFHBTtBEZEEZ6Qbko/vc5BLTxGV+DXLOiXyQrssOC5PKsVYFZ9M5&#10;78likYRY4GpITFV3nfK2kyIjulQHFLdxzVd5i9J0CfDf2v+WoPQW65Uf/VUD3EuCbIun9to12/N6&#10;rb9rXYslB4D31E0/kvu0Jdtva7235Fqw577mvc98qlJ6VYevMTbZ5CTbRLesLWx0RQiqfElwcrTn&#10;suG4FGr/NJFfUv1b7HIWPbg3EnFLNYzcv9euYdl/7wWfc4EgNjyPqPT12wXD73neWxlJi64ZSNa/&#10;rhagzfvPlj24JKJa1mJrVkB7c0F+lHAoS/XavZq/fxbrZlnk0BTbLBIC2IYRNPb00F/IM5YEeD+z&#10;0/lvgPfr5QJlEkGSKcLAalDW1oOg/kCR8I1tf9+PeMzVSImtXvpLIE8L8Ewbdu61ygLIyfU9FJv3&#10;aCsDhU5pHPse565HTwoTA9NkMU2B9XW/HUiooPxoZfDCZWJJfSZVlVe7B0WOtQyt4L10NYbDgMNh&#10;iN751toYWotCySY9xHO6lZ2iGsGPlqEU0PUa/dCh6ztorbxnv/Q1zXdyFuqd2SZB6etbljot7zjO&#10;AkIryGVQt0CM1cZwMOUCsjgcMMp9rZX2CYiNe3gWJsO4jgaX0eLtYjBeDWANOgUcFOHUEW4PCg9H&#10;jYejxk1Q3FsDNpOfFmA5MZ6Gu0XwCEdlDs8OxzyROyi+CMSqqtpZe8ZrhwcXbROyr+F0zeD9SWOA&#10;oAiWkdZFpMQzUaj3kRo58nkNKXMgt75pkQx5AQqkwPt8L2RmGDYwVjnyiy16rXH78ICPf/sF3z/9&#10;gf+8fcM4fYWagL7zHroMN11iJtjLG8bvXzG+fkM3nKEH531sLAt9YN6DZaSHtPXIgmCKsM2yduL0&#10;XC6gUVmXzoRNCv+1Qol+0Dt/sQBg6S8tK1Qqt6PZdUvWUyl4U/6MRABCxO8VmhNqEwTSRz1/9LaN&#10;KubXcx5W+15l/RIBvzWw7Uca7i3E2RbLvfcDAGEvst7HmKG7DsfTAefzGYfhgF736PvBBRMeDzid&#10;zzjdnDEMvZtQU2nfgdjzSZGfnnM2LLmim7IMFcjvDE5iAghPRPFcrRXBc63BFri9ucPpdAOlFabJ&#10;YPLB37HC8HupMRbTOGLy1mtZ4owkUUVtEknFbB8ScGyT3KJChZ+HBYfPR5V1mpGuzDEbQIJ25Yg8&#10;CRJCql+lmj6ejUAkSqTNVZV0nDnZ1jZQ6RHrbIuCYKLTCofDAafzCYfTCUp3oUJwExLKg/cQOQMk&#10;frIEb8t2mG30D5fCgfL8T788+OgBiCyEVFhAlb7nVTVzfEo4+o7X3mPVnzTez3lWQrQX81fp/xH3&#10;pl1y40i24DWApLuHpKzqzqp+M+fM/P9/1m8qKzctEeFOErD5gM0AAiToUvZTHZ1SSh7udC6A2bW7&#10;sGcUExx4KSZG6TMUQY8DLtfJ2RJBecBXJfCatse+uflIAMUo2bXZ5FvU7f7esfkXz8PfKvuAOIxt&#10;cCF7L3U+HP4ys2Pa+/tmGAdcrheM4wRSOmP/x8FHMc4og2U3uw0XfybeDqdDjxHq1NBv+JfHht2n&#10;f1sA1qww6wqzLrDr6qxggk0RHIafBprkh6ES0PABt5zUQ+ASgHfvVAYXk/g+0haT8vhdf6b8Wml9&#10;MK7sH0hYdJHPJttkHnBJCamsm5zZlTEpaKWhhyHa5ihPeiJv38ig4tpRVsP3BrQesVn3CBhniB17&#10;XtLPgEdnGfN7ff0eEN1LQDljIVQjkpxlANfwjb2cgb3v2WM/+Oz3/h71Zwu7ScRKrxxi0UFxxZ4l&#10;5NMFu5zCrjX8nfUWc8l6b5vDY7kkHaTuu7Z+pvk2HdpZHZ37veyq/NwQCuFik7hSV17k8/mMZSaG&#10;tPvYGHUOJ9JoWdaFR7YvZ3rRTS2evtjBoEkgdUrWyKKOL8Jej9TBR89Obx9Wklb3Mtta907vs9zb&#10;a4XadetSzJv8NqraDHL1npUE0FLJnq91JD47VwMHrLn+9SVRk2Gt8bY4nJNUNwPy/8HA2rhpigI2&#10;enrJU1vJxzuS45W+UUfJ8+Wk9OhG/R4m39Gm1wIOem5a2diGYKMURCYnTV5qDnh/2uS1mpjqjvk3&#10;YcBtuuDT9YaXacK83rFag9UAxgBmZdckcki7TnJOpRXsSs6ex0uk2VpYNrCkIvhvrbPhUZqj9HOY&#10;BoyXMcr/mU0MrmUPVIdV1g22GVpT8hkXAJnyTDgiQA/kbQW0e70q0qbLZpgqadkkQzBya54qkNwM&#10;kmxsjKGJBwsgRaTQxyk6efY9gdmB+caP4gPWHO1dfKFvLWNZDB4Pxjy7wGEwYyBg8uD9p0nhp6vG&#10;x4vGRQHEzguUw5hf4CXZ0JISF452pLPSz99/Gw+Op/uhTlKirPk8kptxMYhhBKWGSqFwQcbsWU3W&#10;J/7ETVugOSTuidhYh7cQEurAeFVwf3bxfCZaBxCo2dTI7yYSdZOFgLVRLhU8z7QeMF5u+I9//BPv&#10;r/8vXr/8ibff3qDNitGzeJ2JogXTClpn8P0d5u0N/PKAvtzAilIxiKBWzBuy/BRLcK0CBrMf3NWU&#10;9tSJyHfgoN+zFp9Zn4+bA06IkBweUrLcyoYWxNl5DIPJcspfsxiyASwjZEM0au4fuY1I/t/1a7H9&#10;rnkxchZEbxWypc9zbejZkqx+L2h/5n45a523XyTLgbo7/0prfPj4gn/88x/4+ef/xIeXD5jGC8Zh&#10;wjCODjwZB+czr+oBT1yAicmRJPdh5s3oFBHMkkBSZH5FG4r8M4LPvILGoNygYRrdYCHg7atx6jul&#10;VWpclxXLssKuJmTdxn1UiaYkV+5QhFLTsJy9xZ28t/PAxbwmypu07HnbNFPedkbBrbkBZBYgKns/&#10;daV00TQHoFcEd5cZ9T5Q3DJciCcJH2nxfCd2lawDRJg6F7Y6nOxdgoWIUsA0DrjdLrjerpi83z1D&#10;ed8XH1BLyTIw3WNGMLtEaG8AjcNANlvnEyBvhfVNHLVYCd479j0L9SNjaweT2aJIsJDEoLgc0pSB&#10;zrJxFvo4qgIdvKnvBKoOEEfPYuOZ28wWSiuM04RhGGMQcRY0K84jQ0bvUrFJ0OaZpoqdYz5k4swX&#10;2V3HtAlYkRWlwvW12+a7BHN79kFX9yhv7UUYpwHX6xXjdHGDIW/XpXzWEAdYPBcPRICmZQcVAmDD&#10;epWj3zbZLgmiELI0kOR/T+G8GOvA+2VxoLhl1xI5Gmymig3fMwD4KlzDAOCHDZmS5RGlEVD+vELu&#10;w2XtRCn/QmQnhXvZsol+2TauS0jWRJkCg4v8D0F6UVTkT/neMAwioKK/vtbO1lT5UGUIcomMjkqM&#10;fOwq6Vs90DOK9t7cnBq7tdfX/FkgqXy98QPtHlLeUQ5T61k8W9+0MgR730/6MLfOew0w7s0grKq1&#10;G4Gg5d+dCuTsHP7UcSCKOX+tPYwtw1jjnAsq54Y51RrJE1+A9HEtLwDA2HiHfJ20y7EP93AqMVVl&#10;6h6Bpa1Q3r06mUUQfDlFp8IIrVTG5FVfPigvfcDR8DWPhDoRZttr5+RIkN6HHt+vytn2NUkhQUyb&#10;XlcpavTaKu4nKtSsG5eFY7C99gyUbPuetfgsu/6ZvrvXOmsz6GgeFm/64PpakIfdbveP+mfUAfz0&#10;kCZ7vW1uZ47X2YSvUVJxEiUMJfQIvev8Kc/7I684kmFcpSVDhYVxRvp/5gap3cxnpEBHryn95Hqm&#10;nL0eTNvvRm30qyBtpSlS8rsNfx70gFEBL9crfvr4EX97+Yi3+R1mdeD9EgB84xY718wzlHJAulYK&#10;Fm4zsuy97X1hHYLqjA0hdiYyukkBenQF4zA4VliQ17MPYAPJtHauTHIDA8ZfhzAUGAdvOUCFbKag&#10;91TBgBqTi7KGqxWydFSoNAc2mdQ3K71986N86jTgs6MypnhIpA7tkrWM1VjMs8G6OobSqAiXgXAb&#10;gY9XhU83jQ8Xb5XDxoXTGgPpmycHGtkiRsJYhdvPSs5qhLiGtdeJYGOirXT5KfCNUnPlh1UyYJYF&#10;8wyCBZcZGAibGVmcgbcItLUMY2yXVzwVIHcYOsDaGGxkydlN2RCyPAz48Olv+Pm//m/88euvuH/7&#10;DPP4AssMbS0oDLbIXVMsM9b3V9jHO+jlgxsyUALct6ytEvzarjCbDZDr6xsV79FmEv14GfMZgLcb&#10;CEbJINzuXTX7oPjziioqh8azEFh5vrDPBj67Ad6UAQW5Uok2jMD6flhnzfQC90ehRT9i3+4Z7vTk&#10;GvQ25GeYYeXe4cCW4KGu8eHjJ/zzn/+F//qv/8LLy4vzKie/xovQyzQIz7cfu/Fmpw0Al9uwcJ7X&#10;zYX3InLZNwtLBodfKg9kOcVR8MiPnvyxwE1hj2Y13ls62eqQsLdDzsPfwKtUnEBCnuXAlbqmXGu2&#10;9wFtdtas2QJVBlg5Myt+zmbNo7gvcGOJiM8yJBhtU3MXAbV8Wcz21XKA50+M8v7j02XE9XbF7XrF&#10;MI5u4EAqC6gtl1wWyr9afWktoz4yd4x/GTobhiPJKsdsGPeUbTC5Yi9UFcRbQDkfm/D2Qcvcdyie&#10;lxj0Ju+5zLIpZSUhEiXcPzrLA4N1XbE8Zizz4nIdQM4bXOus1lZKxVwlznzYE/ufN4EGSd2asioq&#10;lHlpq1isM2FnsaJ2k8MuCtYrPnC5tMxJw9pO4MPXgoPWbujoM6xcIDIVagL5fLOoo64ZAAAgAElE&#10;QVScagmsZmsZxSK8OT10Abg3nrEqgXth5effKDDGyVtvruuKeV2c+lAOhFD39022BW4YFR99EhaY&#10;iuKgy/H3kYdOe2tC2pQ8oRpQm+pB7vHVjClIIEfeJ2Xgbxo05JZIxVria45oxaa1mJdYkdtFIjKd&#10;xTlWjhCzAxK39vc9G7+9QXyP1eFRD/a9w4QzZJNetnsvmHYEUB9lER4xqsv3kIO/Wr9X2sy1Pqf1&#10;/fb893sAxJblR49jw14ob1lvJDINF6SAUFv5YVsImeUU4J0IXamns5E8kdc2zI3OItuiGcgyWlTK&#10;OCzwKDlweYakUn99o7Mtapg9L/VY36EYBFZUPSzqDGllmy+rx2qV3LInt+Z7JnutDpaXytLEmM8V&#10;qNgQDuRA1mFh+Wl9pm9p3fe9vU0PufhMz3bW979ViET1ROHueDQg3NptUtdxlBgHGpmPRPs4cObq&#10;oFQkGaDo80qi0g8F748uel6I7sNZ3Di8owTgM/69raltb8DNMzfinoSlR5LfI22qFdicxI5eAqoi&#10;QyYRmRwAPw0TPlxf8OnlA/749hmv8wPzYjAvFqt1oHFieFhoYmhi5yUuGTGwYLJiIXchWC5s1WII&#10;QKRSLvAq+PYqAixF+an8TiGEr7VguKbYbZLDkML+3G8SAS6S2ZI2S8bR9d8WxbUmqFUQ1pgK+88N&#10;+UbI2yL4MBrDLsg0sn98kEmA7QOr3BjCsqxYFwMwInD/YVL4dFH46erCai/KQrEFGzdYgWD9HYUl&#10;t15Tm6qXgbXSHzC9n2wocvBetbzVi6IxC1Ipmp+sqRTeoVzZ9NOsMbHclJdD2+hjaMU9xXn7WYCg&#10;x4FLeWiiYy0CbCzMYmCGFWZ01lJ6uuDjT/+Bn//X/4Ovv/2Ot1/uWI2FVgwVOWAEYgteHzD3V6zv&#10;32BfPkCpAYoVDEvgbqdJEOtIL3B7tvjhRtH8fwrQr3mlRmD8SbYBd+wXZ5kHvY1JfT85bthqDI29&#10;Jntvb+qxhzvyvz3y0P8eWXsvQeFsY5P2GevVUsA4Tnh5+YSXl0+YLlPMWLE+1DI2c0iSakI7P6Gm&#10;kth6qCfPx8iU8j9sa4C/bNoRmKhur9HDgGGaME2TA24E+GWtcYqh1VlUuJwbpKFpBuCLJockk502&#10;3vPVaVl2P24ZlmHoVVpCcZCnCqA0BAEzVwbVYi+haL2TD9ZSmCUXzP2S0SbBwSD9Kmwks4a8qE2R&#10;9jBb1Cxaa4zjhNv1huvthnFw6ohN3URyDeA4Z6YKCynZiXP9WghgNbGcwxA+MaRZ2APmPua28Bnj&#10;zCUlH1oUACUhMxjLA9GDlaAYfJEIkQ3fRRVBhDbYFzr1yGIWzPOM9/sd9/c75nl2jFoPdCoBhjs1&#10;X5HJlA0W+BA42a63eUBzlTWZDUKKgFprE1FHpWtZ39/2WdPhlwn1OwhaO8VsUksGiyZVDOQ4EbeC&#10;Wi0bMBdKIZlPlQH0/n6yLO4tm/M7ua5W4nBN1xWrJxXJwUI8dz7zyfoaLNZjyrNbved/fGebyGlE&#10;zh5NDgRiPSiPSeZ8IA1auNBLSWVU2hcoqU2QP8ubZ7cAOOT9wdFGNL2X1sr3TypXcAsbRK4QDcCA&#10;Ku/9A5LC0T5/1tP8zDD/VB+NLeu71+6vBL+fqft6ztUz7/NMDZWDT7SrKHg2i2EvZ6rX3uPIuuMo&#10;n0F+lrSyceuPz/fx65CfYMUcCyeczln1paVO6B0lB6xc47lcQ2qcp2J/5gK4PHr2ei2G9sDTenq6&#10;qE2jOrlxHIJAUgXrheIo2/HZUQfkklo6a0isoVSd1frQGnn4yGa7hkNk3BO5xlJF2a5keHutx0mK&#10;bXBfX3N0/GfWldpz1GMFvmeZ9SPA/R7ceW8daAXNsqg1wz3bPBbBxthcQYFptRSm+dqCwwFs76/h&#10;mcV2b8qVCokao7X07KXdDaN1kfYu7t6NW1rwnAnXOTM9am1qe0ER3z/1T82Lko2KABkJgCbCZRjx&#10;4fqCj9ML7u+vWJYV87piMTaCxuE+VIowaIVBKVjFsJ5FxLCeWZ9k2daytwAJBahvrpT2TZAShWA+&#10;kVVZk825v3OQnNkEWga5p1IUQf9t4xOa5By4711E9oqBGqPkyO8xNjKiQWcP4EeAntifRx8y5Yt4&#10;GwFqir75xlis6wK2FqMaMA0KN2+T89NN49NEuGqGZuOZ3jayA8Co+PRRwXwU8vdi023bA9WHZMmf&#10;VAjdhStJBvaIXbF8VmKTWjbENnmqb6Bpoqql8AY4CYngvgN2YUQmeiDmjRQBSnm2V4tB0rjXQmHn&#10;J2UMgllnLAugRwXDAwbSmG4v+I9//C/8/vP/hfvnP7DOXzB6+wRn2aOhoIB1Bc93rG+vMLc3qOEC&#10;UhOIg33OXiH2Y38dBXJ9b+jN97y27/0YAJ0qhhK747kCKh9upVEspC93A2g/Loq46xodAfE9g/Zu&#10;GetOcFJ93fifHeycba5LsMQG6zk/kHU2aCYWcdb/jBX2TOVwrdagHHkhZp7qXDQ5G6Z+vgcnf3GK&#10;oYaXaXLsbq2hCE59Z13AvfO7NzGAKYRp54NTFE0O5WBQtX5rh2gdBcPK5yIMuLWwNbOeLQeq12Q5&#10;CI8q0JmRUHaslIKVTmCRyQwNolxquwH/SbQJDA8gWMBbA2pFGMYB0zh5K8LB57qUm5uE6+UQm7b+&#10;r4ViLlPJQf5GCr3NwNUKACiY1NJyhlAZFCd5n3stiwEHFQY6GWM6yNLlfsuCFFAA9wzvPQqs1mJe&#10;VtwfDwfcPx5Y5iXOKhSpZCsSSSqIDGWS/qecB/Jt7k3wZqC6Z21RG2zkub3b4FmltLNvsrbRXAcF&#10;Dx8SjFw9ZbM6RoYGUhmul+U5pMELV9RDTFzxSLYpQwtemRj+u+LTz5k+Q4lcD4YxxuV0+IGSin2I&#10;8vtpypRCzHxytZ5TR+kUOMs2HycFIU0DeNsAGHEdsU6GnA1p07UNg4QYaodWmUYbn98WUYi9CyrA&#10;YrAKKE3OEkkp5IoGK7ip4n5tWKS0wMOj+qSVFXcGfPwrhvk15vCZ2kD2J0c/X1NmlzXR2YFI7/fj&#10;hjVJT61+JoiyFwP5nl7jrM0xd5DRQj3nnkP2dmQID5PfQ9grLRHXEhN7bGSgsk3+GNh6jx5bRxJy&#10;lS4KZe1eX36E1XVfDz7oG+VgGdwkzZaAfZmjx1AbhwLrs5RQZDe1h+Ho2EfrKqwjAL9qBVpYOlZd&#10;SYR95Pa4OFo+10h2R3jiM89Hj7ql5zVnesszypg9Is8WZ6GuQV19MrYNL97m4CXcRh4WydwrcLWH&#10;TkM+m60JLRLwGSvZ4ZkFs97AFsUiFXlUSAUn+4qqp3nfA1KPPPjKTbFHdnZmc8ybAu72evre0Jzs&#10;tpaT2cxXPR8cBcBUgzDqAR+mGz7dPuD19QuMfce8zJjNAmMnBzL4Ap7gCpJh0LADYFZyvRhqrGJE&#10;n/Mg3Qclia3Wg2OTWQsoFoF7CbwvQZFQqEeJWJCf+OBW8gFMpFTBrM+bb++YX90se1Kj0+S3EkiL&#10;FAwoH8zqZ7AMygts++DZrgC4SX0oDJgLxrpIJbfWgI2BBjBo4DYSPl00/nYb8dNV46YZg11A1nm0&#10;S0YhaAsGyuOO36MB3m+eRREy1mZTkAgGpgKsofqUvNg0ZXEcbRYiIxI5W94PK1RZEJMc7OQBM1zw&#10;/FKBJYaARGAf8sW8V0CI8GxGNrlly7DGuPcgxroy1MLQC2FdncWUHga8fPqEv//8T3z+978w//EG&#10;xpqYaAwAGpoMsKyw9zuW93cMl49QlwEKGhYVmfoTjUzv9L5933N3Vm0PSPc9w4RWs9vi3PcUQKV3&#10;cQsYPPSWFBdJmFZVC6rjc99EAHZ9Ms+Exh9J1Vth32fup55muHk9DtUw3D28rTVL2wLTgStusLpi&#10;XVcM4wiQAPDFyFJe71JKnZbTHKTreW4iUNZgQZXQIgXbBQRbOo1puuDlesOoBwxKg0YHMrH1Q/5o&#10;LcbSuCzliNTu2XKUvcknimk9MXx8b5DekgZLD3ljTcFsb7cEEdQW+3zwls3vlQS873/PfpnyVqoL&#10;JAuRxExmpIwjUj5wMwsKzgFxjsE1W9lxXsBJkDcMi/zvLORWDvalN3n8121zSlzspbwN5gvAfSpR&#10;kAs0OA79lVKece+OM1mf+EpPCdWB9yZl45Shy7xiMS6r4e3+wPv9gVkqSHyNobSGVjoyzCM7rrQl&#10;C5kwyFl9W1AzvaKm0mwRQmp5XukJCvkKFOvv1n7TCm2r70lpIG1LFaVQwcRzER8qG4Nhdy0/kdFR&#10;harBQOYsEMQQrPSwZSeCcEZCFAE3Y6wnXdjY/MQeRCWbHOWVLO6SWrAl2KCWEYeYqUQyL0bqAxFj&#10;voiNqhsF5RUprmZdlxXLsmBdjbdQZCgOoeS8IV0wy2drawG2ydmI9bPMJQkWaDYqH6IViujZIfJS&#10;jmqaM0D7ESt8j8TXSxBoDRdaw4a9vaZV45zBEFqhtT+CdPCsFc2zn3d03b8XIPwRpJ2jIUU47Jwd&#10;m4Jls4EZJ1zEFr8TU18MBREjBNMIvRL42ks86qlHj4Jr9z7vWRVFju23hwjHw2oStStndkYsw21x&#10;zq89+zxKQ/dyDQsZj0dA84asi2TrWB3g7vRmES5V1D0ca9W+PZbcZ+63nnvnrGXP0b9t1xPusC7q&#10;xwVa9jmHweHcXjuymrZyz1lrsaea3vu7HwLe95zw7LUh8LJlqrzTvPcw4nnXV3u7oLUa+55U8xrz&#10;sXYTHW3qrWLl6Q1MsLpSAmpiq8fCTnk2HSwG0rioER8uN/x0+4iv0w3fHneYdXG/zQprBsf2NozV&#10;OIZ3OQQh9tCStbDBE1VsTq4XVGBvpwMQhmEAEcEY64vICoO6Ju3ntNCREgBu9G/Ugtld8cwnFw3C&#10;QiJaNk/pGmara7Y5xaJeFPeW96fftaGRCsC9H0CAU4ENCtW1eGB8060U+UaDotSYwBg14aKBDxM5&#10;1v1F42VUGGBAljNPUZZulhv2RzmQOAbva+DsXuBQJvutNXOUe3pW30vsgOUALUw6l2XBsixuACXf&#10;M9Eic9DAf3buly/XibD5e5sm9tJ/i2ojUPOsjYcA561qzOoHKgpEjHVhrIv2VhTGhz1P+PT3v+PD&#10;3/6Ox5d/wbBJ4UVMXlJoYNcVZn5gvd9h5gf0eHGsQR8+zfE+qoXSblUCLVCqp+FqFped+0vPvz9r&#10;f1ZO2LP3FUPOPZZOV4HWCGc/Bl25/nRUbG2O9kPJDOwdxvQ00UdAeLm/9nq17jHCWueqdl6OBjjf&#10;w+Rrvz5fh6xxHtrBDx5KDo5zBnJk0G4KRN4duO0z+7bP344WIzVOXuYNAOMw4DpdMCkNDYIeRljW&#10;MGYFfHjtZhjeCHqn0p9GsHOzgEuUw086XAdqarg46EXysc4WY+bGMGZrI1O7RwO4lcLItsB7uYbU&#10;Ap13h1Fi75F1TwsDTaCrBNlJ7D2M0op9E5wkL48A7TlaJkrmX868z5AJypsaSabIL39in8gcD5JW&#10;OOIeLfNAktqPBPnDZTeFfc9ag9VYrIvB47FgfsyYl8X/dopTBMWJZ2VD2O9FKya4gXm0cPLHyZA1&#10;6s4QULxGqdZ+58Cg8F1qTN4wBMhk9sKmoQbk5IOUA+De74HKK3fZOOuIYMnpwCsDa1dYq6A1CXYo&#10;xxBGdy+qfJpW3ADsewiOocc2UdvjPZz+Tg4z3ezGh2v6mn5d/bprPMHBK0gSMKTc+5H2AyDanH+2&#10;niUf2TaJLBKep6wf6AUO/TNI3non2IeysViXBfP9gcf9DrOa2BNEj1xKGQdb9USLFaugVBqGgqzP&#10;MFBpiKF87W45j3BiOfhCs/av+YgfMbtbtUSrtz7TI59RzvWTIGi3hpS/goVVL4D9PRk9R8QFeRxH&#10;56XHcugM8/esHdKz3/eMBVDbsmWPmJHnRNlgqWqcRWIgixk/cEv3gfiMEGJ/4v7bfK9KRlWNNHqW&#10;vdtTIwcHh9233FGU9Qyq5GdI293cO5yb9q+terNJ0qL2Pdga+pU9X577Uv/89jMTQls4U1f3ANp7&#10;bg89AHzvWlO3hNwOMmqvkcP+I9eWVm8qPe5bP783nKivX1uFQysnZH/ol/vWc8V0ePtaPlTJ/CXg&#10;/ZlNgzsXpqPp3DPhdnubhPQu7d1gemV9R5P7swVHz4CjYoMrEsxZctgE815hVAMuesJtvOBluuE+&#10;f8U6Gw8armA2ABzjiL09i7OsUa7pICGblY2ct3OxxrrwW8tYVot5cWwYaZ0TmVKVIKnN/UH5g66C&#10;zz0RlA7SZkECkl73NcsU7Hs6C7517kPcAL1jE10wso5Az5BW7Yrm1K0q5cIDFTlwXhGgyVkehYaK&#10;fBMwEEGPGreLxqfrgI8XhdvAGMlAsXFFP3l2Eucy/uYE3TeQJXBfUxVsfLUPwc3WJoCMZdfySLfW&#10;AEpn/nGZn5w/znme8XjMwiaBKkE3FYUKJa/8yGDKNuZ9H+r6poH4PvF7GPe8EVunhyG4MOfFwiwr&#10;7GTAysm3x+sF08sLaLg4YF5I7NhYkDIwZsG6PLDOd6zzHep6A2mdiotMLtjb/PU1HL2WZvXAxP3P&#10;+m7GUGbH0NPc9TeJRwVXj8Kn6v2Jugqgx/It/2/7lKqtpxE766/ZMyg/u38e1RZnGE3PDAXKxi8C&#10;+GAYu2JdZ6zrA2adoMfJZdFQYDHaGBRYNiV5oSf3nDaLtsYGaVm7VPuumMOR1v5RD7hOk8uq8Xel&#10;UhoAYzUmPxYxIChtzXLPe1UF0Y8yk86AC/I4WBIdWmzMWt2xE9xVDlaoYIe78Eyq2vO0BlCVqw9p&#10;XE8CEw8WIIrIgW6SNUgFQxc52CkH7cFZW+rMOANXxb8Lj/vkyZTY9zVKIWWOdZyHZ6o88wYsz54Y&#10;jIRgWS4CiW1ihFtpmeJtR4wx0ZpuWR1Q74DdALR44IWd7QophcETQiju0dZ7v3NSVVpfjJUlBBX5&#10;CTsEIakQ2O53qmn5mYVNiz2CsbV82Dzb9Fzfwf48pTOfPOldPWjSjhU931moDEqLiPTnHLj1AH0A&#10;8Encq9Zua2uh1IjsWeMCtFezuOOy/tisin7VUSFBYfhRhuUmlrw0uszIWWm5RJl0s8kpRs7DychA&#10;4ROsxTovuL+/4/3tHWa1zrKJaFPCMFe6lF0iA2X7gNbOEk1r53mvKNlwuiGhEj0CbQafPfY5z4Cu&#10;vezKM8DtGdB+zwbwqNY4CoXd20d+BCP+ezzxe/GG5xmu54YWzxEnDl4j95cNMM9VxXkgHMb5qHXr&#10;v4nAvXGB2NHS10Z8qVwP8jWZM/CYjpSxjKzXjQo8rg+Sns1qaF4vlka/qK4FYsz6/fdIZ4Zc/dnZ&#10;9rGZh36oCxVVwXSi/bWhrB9b+3h57JmFeFHfS3vUnvWt9iz+KAuq1iCjdt5bytrWMR2te/vWw3S4&#10;traOsXUcWyvAnT6/MYDO6oH87t947Z+xPf1LwPs9MKU1Adpn4aJr83xGwv+M1UKXZ9bBxv+M/9z+&#10;5rZdkPKbILcrATh6pOZgK0GBoRVh0hqT0pjUiOt4xaQuMMs7ltkVv9ZOAOloT+N+u4I6scZlYwEA&#10;jkm8ejaTmlcsVuFxn/H6+ob7+yOyoCPjhUTYaIO1WaaSgwmaHLg9ZEFtnvEYqlxKNOc8ZpR3r18l&#10;862YLBdAN8v+jRJ5/ABPpOCDWzkWQgo1ZMFKkyBBkMBOA2EYNT5cNT5dNV5GwqiclQ5gXbNCeUOe&#10;RBq88UOXcujUdPOWWSfOARfATe35TcFYLZCGDoFT6RWc7G9484gws7OsWOb4rITGhEpDvcwcGoLt&#10;F5gAtg04e0/VWshcZGptbizPEDNOJq0pMdS0cVkHDmAwUGp1THtNmK5XDNcb7PIK6SPsmGIMtgYw&#10;K+z6gFnusGYGYYSiIVOTSP/+nHvJOaPxJGh6yPgI9y1TfVZQSknFlYp/4npxm51o2gL3cn1RkUWZ&#10;e5RQ+XqxLRc44/76v63R0mu4Bs/5EDyVjEdq1+J4s5csV9qAu5LF0tsA77EZ9tRsXYyCMuzxoMbY&#10;Zex0eKv2qAV6LIm2dQlnFgbJQ9liXWfMjwemyxVqGJyfskryamyCOmvfl6v5NrVBaBvQ5w1QXb5h&#10;XFv9cSlSmKYR1+sVox4i6E7e+z4fXoSBhHgEK573XEOwKsA9N/xVe4dk0dKCAOKcOUsN0FP+fTj+&#10;uvWTs7QLNjTy0rHw2XA2HirWO+U32lOGZl9EstPFGqZEYK+NXuHiu4g9111fxjZSO6nxlFhp87VR&#10;WOFVvXpzVr047EyxFtQKJIbtnIWJIjEXqSBgWIY17h6TQykT1C3WYDUGy7q6GtSzr+PvkM0AgiIH&#10;XBIp18ST9kM1lfwlAbB1ajZrnApuY31HIdciR2cl63XTaGd2gfUMh/o6i43Mv90ocwY4I6t5+/o8&#10;yxytaqyxsKuJw5vtnhPCZGmj4WCWsE+ylgSXx+KHAGw8WGyFvaDdDKHzYNVUABhrsK5uSBPXOsvO&#10;NtL64GLPnFeyfCwIBmkI5t+dKbOFcDkmDaIXV9QtG5+uUMM65a0xFo/7A+9v77i/v8OsRpBItoVU&#10;RpDBsRVi6Af1oKEH7S0ZlQPv4yDK5vtxsGFteIztKTN7wdkzlg7P9Ng99cyed38vI7/P/mG/dvkR&#10;AFzPoOHs+3zvcdWY9a268oydSxdwXwDQVGIOaDDxRcJs9L/37HoTcimsiYNdG7NffL1R1GMyDy7y&#10;GJjQ0iJvAN+yx8FW5S7PUWnzd/b6tvu4rW1NVqeCG/VqRd2AWg/oF2XbsgrlXDifzTCFypC2N0Bu&#10;T5NquZQ9iERWbBAwE3ObdvGKLbDNWbdNtM0+6PG0783Q+JFD1DMZGE0ybMV1oUVYqoP3+2vCETZb&#10;B/b3wmyLYVjxb5ZTbcAbYkSZVxb6Q1tgL+cGnt8F3rfCWI486vYWDBZNYz5h6ZMjnmm4f1RRQC2w&#10;get2LWcGBFW0a+d8kFww408kKRebxIBxjHeFyRKMtbjqERc9OPB+uOF9eeDxWPF4rJiXFZdp8NLh&#10;1IQwIfeQ9I0kBbBiWTDPC+b7AlILlpXw7esr/vz9D3z58gXLshZAFhesoZ2MghAiBoWBBow0YFQa&#10;Q/A+BceNlZmKs4OteWVnIUZi54wyaSZUa3I4tphkZGegloTlWAavadEguNeFYsEyZ8BQst4BRh9Q&#10;exkVPkwaL4PCRQMakg0n7ie5CVreDCJYUIqy4LLIrisKAglAxI+QLPk8AT4DuUVBlX6XTQ9lsL6K&#10;FlAk9s7A2lLx/IX70RVX8M0aCeBWgveUIw5xrRPwMSXPUOGC6IMnueLbLE653LZ92JlhxuJZYvDB&#10;YYFFaKyNQAQUOb9mAqbrBZeXT3h/++q+k7IgP5hQ5CMkrAXWGWa9w5gHNF9BNITM5tyaVmymxGVJ&#10;eG7D71UkFfXnhhkRe+byv0VBV635Smc2bvyb6KQTWzUPkLO8tXBI78NoWSNsa5Ctlz4LIEzeg0QE&#10;5d/XhoGQCNKr7xvbQqEEfEpZ5RGQ3a2gwEk/0xqg0UkOOKs26C3wjix8WmyO9meFYK0U8uf2wwfW&#10;ecY0ORsrF7tC4mEkkateNkb5k8Nc3o/lv22L4i1wLyw+iosR2ep+MH69XPHh5QPGaYQiFfc/Z/Ol&#10;Mt52lrUjk8ghOtYQ0usXZSom3eV32lMO7AX7Jc90X7MwO9s8CBWVaNQoqgqQPd/SdiADz5SnQhBH&#10;tnFGrGDA+j1D1YZRXY1WUg0qH2zvhrQ27YWhGayE6RICc9fXLXG4ng8nqWAzczbS5cT459zPMw0K&#10;RU3E+UAp1oaguHyHvTiuddb5lccgWE7rkLUeoF8cCG+Nzf5+Wd0AfFkX//+rH2ZwZN1bodbUeoAa&#10;UsaQA/A1lHIsZFJS+sdgDyYHtUGwLip3swhcc309y8+HKgDDVBe1AP3U/NnqGp4z8VkoGdqs8C5V&#10;GLyHvD/31hh//xEUVFL0WQtW6YHPBhpsc1A/rBMW8dlk+NrSmoyYxOBmvoj1ZKR8yG5h7AprjXhG&#10;/PDKmqiKCs+Cqig9szW0GDIIfq4g7bSV3CnUQ6hLJBVfEdjCZS+8vUeSk7UWVgdrRmHbxPkalRMC&#10;uNI/ew9u/+wqIgxaYRgHDKOGHhyzmKQitwDisvu8w1/8e1nZvf35MwzzPR/wVvZXD5jfk3nXer8W&#10;a78XjH828LcX99gj6jwzNDl7nVtA4FEtmz+zUnmLSIyDsMfL8Sy57jpClTGuLwv7i7ESb+DUd9rc&#10;GlHmnCQ7MkF+iBkvO84NKKzoDu67nFhSI38e5zNuwsmxd79wbv/YBP03G+T2dSzXTVQy5DwOIjMN&#10;I1+jtMbhzA5VWuFxZA4oSPtcybSus8uFlwVvwWUqrHzJE+Y4MhoETsLPDbqeXVOPVBln7cOO144t&#10;073+57zH7iVwncnZqD8jtfeqDRpSrWIpdynf7LwNq6ge5v3ZX99lm3M0yd4DrEugQYYbEWEXdOiZ&#10;8LeZ1d8flFJrxlg2yISMifLMZ/X8iPQTpcwklL0kmGNAHikFPSgM7DjZj8uMD5cbPlxvuE03PJZX&#10;zPcVj/cF82PFOtmieRWFHOULYVj0jLFY5hn3xwNME94fBr/9+ht+/fev+Pr5M5ZljhuKNd7HMRaK&#10;dDQ/9w2pgiaNUWuMw4BxcI2X8zZ1gLdjxrS8fY+997ZFVS5TKx92Kjb9vdCWDDR1XikOCFHk2EEU&#10;kuxtZDOG/3ZWna4AJ0Uwo8VAwKQVbgMwaXZMbsuZ9J+5DGCVTUppnyIWH1+cgLfetsG3PRRBRAAL&#10;cDskbLvNS4bgbbGd5uJaPAxcLuxi6inmShlrmcERLPCtm2guS/mh9DxXGQAamv2kaKk3LZvvQYmB&#10;H0LZHEPMsQS1GmCtgVkJCxHUqjEai8UYwBCsMbAAxusNt09/w/3LH+DZQCkLJdif7utYWLvArA+Y&#10;9QFtDZT2QJItGzRRkFFFVtJZhB81SjUf5yrQTcLWqFBClFOmbLWIwGe4nlIeyioAACAASURBVLSx&#10;u0prsjP/sDZJ8YkkjSNYAqAhyZRFJDWH17y/YDfPdc3Pul18SfAn9zJuAeJS1vus315vuNymAOto&#10;ZM8ey/fcn73slVPZChwAPvfErxFcXH3OC2f3bZbBVRTz22eHvB1Fy75ru8flDam0OZHgWt5bBWa9&#10;0sDlMuH2csPlcoHWyjG8PWssgtLU3ldJBCWKBFk/Rw/g9Jbdnje/9SZdWiDmA0KKTVwAF8uFh0Xe&#10;jcy3IOS+8q17Q9pZZFkiog6UYZ9HdJSqDDoESpJcqx2AH61zyMv6KerEPFjt/qyg0oAIIqBS1iDF&#10;WkIow91QqXOQAddQmfATYIq1C2fKNnd+rDEOGF5N3EutTdlKzrPeDbfnx4xlmWFWE60LVmOwLE7l&#10;GdSJ1jObONNreR97pV347OD+XynlrRc1lBqEnaO4XVTIGUAkC8S6ELy546Vaowasu/ekwoJv+7we&#10;9Scl8YmqNoBcBZ3pYIvP3tMflvXB2yGHh63NBukZAy28eSA+iOwFbPZrBhuhIBT1JYnnKq5XFUCL&#10;HQk+k8CHJtmF06psQEU+pMqS9c8RZXVjHF8VJJPkf5/qk4xVi0Y4PEurIRLPlr9XiLEai/vjgW+v&#10;r/j2+g2P+QFLyaZJhfuYAK09gUnlRDpZj1aBtTA8ggvoncYR4zhAS9sgbO00+cRe/SOZ498D3Pe+&#10;Z+sZbQ2HWwopetLL/MhWoheIa2XynQHYa7X6j/Sg71E21L5Hq/btPjbR78Q1h3OVYD5BzZbQyH8L&#10;g+II1iOB96VdbPadd8nrIodOtRnGWUAMOAtyb9X6Ms+vlnF2lB9WBqQzb8HM7VrMR1XOhkBZMwsE&#10;pfVuk8NHyOxfN9he2F8qDC6ncsqZXCRwA4kLJKC/AORRWPcRMkJICfanWtLb/WLrntAzPOuxPu0d&#10;Nn5PRtzeullnu9dqGfn38rWc4WIlRnzGheWoFz06BUTlYKHxA8SF2nB7vEf5p/9j4P2Rd21rE+hh&#10;vjP3yzprC36PvONMwMqp40A+KXQS4SxmvFtW1/NwlWEruVd3AmqMkUEqTjJMijCNhNtlxYfbAx/u&#10;d3y4vuD9foGZZzzuM+b7gvmyYhqHBFRRYrIHlqgK//PAJuAY44/7A48Z+PPLK/77v/8bv/3+K97v&#10;b1jNkiWSU4bAkfA6VXETyn0+3eco5cJvx0G7IjRUtYG9auXjVD58aWOoFQTNqR8q1gXRj1i8pmCj&#10;0wa4DLovBSYNJo0VGpYUrFIIDq62CPHiAN7DWwaRBjGwKsKkFS4DYSAL5VlaXASXsWDwbyxwihlF&#10;GVDF1mQS+pzthcQQFmCFfNMgKYxeYIGJVJGJU4upWDD6JaihlCjAAlAZj4XyCbDHMpo2BZLhIHWO&#10;2d8nD1beWZMy1CgUj9bCrCvMsjgpv9YetFgBUtCrswBYjQUFpiEI4+WKl08/4fXlE8z6AGiFJgbz&#10;6q2irGuErYE1M6yZwbxC+eGFjcVsuYnRhqXXU8SfyenoBT5RKd65YfPBEBZTAUzhkqWCasGxH5JF&#10;MYguYYvHwUhn2RJ7DK/OvgTSN7h2HOWfwzD2RwSNdV975Fk49ATwfsZyr9entnePPWqqAzCtFMPa&#10;fMDI7ADKAHxhFHudlOp2Hl9p23Tq2sgw+w1dBBlLVBHAijBOA663C6brBFIEXkPIIsdwb+X3Y6Wo&#10;KgulYt+tDRd6QBY5gErPsAzEFGsaUzGo3K+3yjVBa71pgG0x7HMKO86Op1wjsqYLuUqTu+4/Enul&#10;D+a0BfggBtuZDRAFlnuwOLS51UjBiKIqs46FtBzR+ib/bHZ1SdgbI5PcYjXewpFNqhs8Iz4Mr531&#10;jQNH1tVEn3mzequbsNcGz2GTAgJDCLCzw/MhnFpHZqUDcDWUHkA65CRpEHnQXjnQXik/jPJ5TAzA&#10;eKAz1L3WKyEkUz4//8isH7f3g0qEl8b+1lp7Yz5UY407XAsKD3w+ImKFMTbDE3IWPB4zlmVNdSmS&#10;TWKyEA7PjH8mhTUEF6gwC0JIANgzvNzaLJxW7vvhRcYrQ5QS96e1if0qh4OxBrNgq2L9G6tCQeZg&#10;cQ1VCLwllQ36IAF5TuMcWWfmvQJvrMScveOCx+Mdr6/f8Pb66glOYU0hWHZh4WX/LXukFrjsMqf9&#10;mu6PSRNhmgaMw+B+LqhdQNvhBZ8Dh86EiJ4Fj4734O//3F729/eQCXrr6j2wqhzglQOGnuNvsa97&#10;1BV7+7Rc/1pDhVaP0DO83LsHMlykAO/D/8ehMgtbXeFdH9YtsKtnjHX5PiFLJYD/tpInxWLQKJ+p&#10;Wj20AbxrdrIN8ksYAssapY51tUHUI2vUOt+mQvajIi9k874Uh6RcGZYwuNkHeqZFhg2hjCmJ9mNH&#10;D7e3bBXLvSTxRbUltllFG5II53kEtdcRbSStgmj1HOO91ybnTKZc61446nH3nvdyaHS0XpT1+94Q&#10;73uGiX25dGgPHKTDSgs7ArqB+/1Mrb8AvD8zFS4X5r0DSzdAkBTZ7w6cqQEXNW/eXlnZ4UOWeSm7&#10;lHECdW+MzxQDkh2cNicLGOvkxssKs3pWkpdga6UxDRNulxs+XK74cLnhdbrg9fEN833G/X7H7Ta6&#10;Jt6zWGSqGEMG02VaIDADy7piXhd8/vIF7/c3gAA9aq9QCjLZAMb7RfMgJCMce7BOUcpZAYXgJWcN&#10;pKEHBq8O6M4sMUhiGMcP9D6jwjt5xPfnzNc1r3trG7gClIbVAwwGrNAwSgPQgFp948ReRuy8QF2A&#10;sPP7H4MkXytY0hgUYVSAZs9Oi/5aaIL3qTjnDFiHDTY0MoTYxkanlpSdGrGyqUR8lssTeFQ4Vjc5&#10;5DZKJa4epGiW4TxyzZadyfKKUGJpB+blZpqRgV/FMOeguVEZm9yTDgzDLiuWeca6LOBhAJPyocKO&#10;zRE8e8n7kVoC1DRiennB9PIRb9/+BLPxeA4l/9YwWFhX2GUBmxUEKzVAIuitZIPk4U1n/e5bxcWz&#10;a16vquooZb61ztffI2dbPON9eqaI+hFhZXu+yRFSsbb782qshWdDZmXBzg2P+x8xQDiybdqzv9lj&#10;E/aF0O8ESHlG8boazzJmkCbPeFRADMM8/ww8/wxtGftJMcJJm6SAYdSYrhOm6wSQA1zVoL39F0fg&#10;TQkwe3N/U9JCcUVV2XP8W8/5nE4vm6KW73+PpWLOlsImgK5k6JeNS/S3Pwga48oga3N/2VzhCAWw&#10;Ed67xvrAPEkgyUoxYf+mvQrBAuRtufz+TCg9WUns56Gxlfk8LOa9fpBg3fsaNrBsYCywGsa6BB96&#10;49VljsG9LgvWZXH/7e0I3Gvc5waAHgCGwZEzomLKH1e4TsG/3gKe2KFj/RPzlYYBpIcIejgLHe0z&#10;kygy8ZV2zHwmwPj/tt7v2Ppgea50etyxJqkwHCuk2ntrcwJnNLSu23VmhKo64lLDMTZhzlllQ0mJ&#10;aKzFvKx4v98xz0u0jmDPQA02RkqVIHuu8cjWHvagjMzt4eLnxdCcNiSpImsiqD1W67OO3L0Ftn4Q&#10;vyXv5HZhOfNcgvcc6tVAKlIqhrhmNkCxPs6VC1yAl1LNbM2KZb7j/f0N316/4vXtG9Z19oaMKiMS&#10;7PXfTTA9HDuHfAa391zGEdMwOKAq/JvvrSLphbdq41qN1wJ2zgbanxm2HwH6PbXjPoHjuX68R7n3&#10;jA/5cT9KP+T4ez7zTE3Sa1e8x8BvDSz2CBby2U1WhLT1pw9+1DYFmIe1JKrBPGiflPAWptr/hjWA&#10;dtPbHJaeB3CTcFDINwjZn/djV+k1lBMkd+ri5/C/NttevlaRzjPKUOQYlutAppxP4eSVsWgeXYdc&#10;lbA5Xqq1IBUiQ4X0lIHRQqJXA+2pQUqUn3FkkfM0BtmpGO7t8UriWyvDtHZvJmtXysiWra9wZqDx&#10;TA901NPtn6eaLd0WtK+pBVpWOq3r8cPB+1KufDZMFg3gb1s/WtFA1Nm4Rxd572ePJpCtDX3vQYpg&#10;4sENs+fBe4bhUG0IOUjCPCeGXLO0zivMsjr/e8t+oAAMSuMyTLhdrni5XHG7XPBYByzzA/f3O+aX&#10;CYNWaQGN/mBBTuabI1LRwx1ZajuDlMLt5QWflgWPxx1KqygHdaF4cGynxnUNC6e1DvlUPmRM+bBW&#10;RQTtAfz4elLe1zVLz0tBbJ1siOo9Wm7KokDIiv3UsqXFXvr3KgXoEaxHGIywGKGGCdoq0OPu7Ges&#10;9WFpa/S51ZowKBXDaBUBrAmagIEYxNuQ4uqzEVhNLL6HfDY5mRkl73wWTU2b1S8tEmTRkU2oG5vM&#10;npQ1MZpIhA9RYUPhZfnWyZGNYSilBbDEXg9PGRsj39yFBQnVmBJ5ZgOwMyUO4AtSEA9bnw3xmGF9&#10;MJm7h1UEfoLnPWkF0s63mTV5AP+G93ECzw8HnCnB6oQPTDIGvKzAaly6IonJ8WbcGAYM3MiyPNd8&#10;/KhfZ5uc2hrbDquhnfeiXXy5lNL1NDh7wVDlfd8nP94W4z1DizM+p2f8BJufgfqe2HPd9wYtZyx2&#10;eq10aue+hxUri/HYT4Tr6p9n45nFk1mh9eT848kxiuwPf64K2wnsmcXJ7y73cM9aHgdcblfcXq7Q&#10;gwtBI3Z7mlPFeY/qCN7TZi+ng8biyIqgnm0kf9cL6dYz1qrjopVKQ6WzLeQTCCcBuabqs5YXFa7N&#10;LjNHOm374a41WH1gnrWy9rBx8B6sdp06IgymlSCY+ABPwJMpxL1sU8hWVhNYv58EsMMamNWD73bB&#10;vD6wmgWrD11fVotlNTCLs4+a59mHwLowWLOuCRyNBBvKgnfBgiiiAHDIOKIIwINE3o1SUOwyZBQp&#10;T+gYocfR7f3M0HrAOA4YtIpkFqUUSLvXgwgzFgCI6gDL7FWNgtXd1TSzjHxwVigFkeioti/xdUlG&#10;yvalQCblzvW8+tSI/c9nGazrive3d7zf71jmcD4cgG8p3CfKe8gH1No2PyVlK8UFsw4IcYW1j1zx&#10;GY1pmD1wv2JZZqzrAh2fZyrUOsKaobBXYKq05sKKigTcT+LZADKhdZrTVGsQV0Mv6+KA+69f8PXr&#10;Z7y+fsNqVxcfTQ0rnmJt2gumzDLUCdBesXyZLpiG0Z2fIvMpahl5P8T9LBmtVYf1hr3ySdu9Fuj0&#10;rPLuGYuLM/XsM/Xw2XDJ3nPWA+CfPbbauTwziNgb+G+8pQXwy8Wg1Nr0Htaz7oOaKNhPOeA+qNwS&#10;sG8rfXJcsSIGxKk4qdrmcDWPJMvGQJGJdQCit65Tyt/bV20eP8tljpKNvTGD9+95Bqyy3rK0SNXg&#10;fXvhFo4h3TrkuZND3RbI3KNQruGN+c+RyEQ5wBdFrpl0fCg/qySK7K0pZwdiez3yXu1xREpr5kRu&#10;9olSUNEOrd3vzffXgxpBu3fdab2ubQ/E1dDmkohQe1aPhr1/CXjfniYdL8bckJSm16lDkL9HHsKN&#10;Zqg2dWkB971FSjmFLH3USPpBHiyaZ1ibpZw2FXLJKoSV8pLkxfuFeq9KBc/AUJiGAbfpgg/XG16u&#10;L3h9XHBfX/F+n3G/PzBNYyx8HauJYUOQSxgEKBciK0FZpQjTNOJ2u+Ll5Yb39zuU0j64jGOiOylu&#10;DjfKaWX4HOfH69n3mjCOA8ZhdEWyDQFNOXok2c8AH7ItdwsEBEmxm8CHJoWz8a8A64lS6FQI+VMa&#10;rEdYPcGqEaQuGPQVWAH1tjpwJIYOG7A1IOLocaujRN2fPx+SJ9nnLQ+6LJg2NCJZUSLm4myRmQ9k&#10;r7OxGJLBOAFM2WMEc2NotgfMWetBIniWXGGHI+W+wadwNTZ615dgW3WdCkBBBMEos+vhyKyg3Lvw&#10;8JllH0jMsOuK5TFjeTygiTBojWkcQNpZWrlz6ZiIxhpopdPRjI59P1xvMPM3GGvd0MbhMNDkwAhi&#10;BhkDmNUFtSmOYW2btaaeyHaKRXMGPP0ey5YjJvSehUCvJJjoHMvojELhaFh4dG7yIpJ3Afyzw48W&#10;iNqS5raawdJ+Aa2CsqMZ2xvO7x1DiwlytkE+YkeUuTykKLKvlFIYtLMmWFfn370aA2UtSOm0Xx4A&#10;63u11KbykWxVlu0D541TRXyzwc8UoAcH3n/49BGX6xVv39794CEHnanmM1osKWXAcgsU6Wn6HdBO&#10;mwKeipFR7f6qsYdaHs6ba4yk+JLPRRi6lvdtZr1Te/Z4Wx9mjYm8MJzABMPsfvuAc2MslPeIt5bB&#10;A8fsAhssYfx+qeRwHdJWkHMShq/RIivRGBizOvDdW964TIcV87LgMd/xmO9YzILVWKxryMNx9gPL&#10;vGBdF0dCUNI6iPyAXcXaMa9xfZBs2O/ZaUOUUhiG0YH3PhDX/byOJ1spBT0M0MPorHP8cEBrjWFI&#10;rHvtc4fCkMWCgWWBMas77mURuT8qrcVIg/NazZouHzWJRfk9kw+ntNbF2sMVUAGCGMKb4fPR4Hbz&#10;76He8quGUoR5WfH6+o5vX7/h/e0N5m8/RSYqFcV2svKUxTdv7OdSBof8+2TLmEFYFSvGUGOHe9t4&#10;9YZZV2HzWEAFRV/Jok7OXoOYvRyf+WjfaUvlavoQSgtjtZxKih4P3s8L3l5f8ecfv+PPP//E69s3&#10;p3JVlB1Tua9LoGcPvIdQFLhhrMY0TbheL5imCZo0FFTylubcivAM0FsDc/Zqkb26v9W/9wwEeof2&#10;PQD0Mx7/vezRnn3pR5Jdjr7Tj3rfM/fLM8eT2QQJ9bPM3SgDV0P2X7K4Q76netzERvscaU/nLXL8&#10;M2sr4H2tlao+i1TWRPRdeRF753pLYNonZ7UASrmmIxt28gZrq/X8lj3uRAGg4M2MNt9/sjGyt5pN&#10;ajASeZJpeCCG5Cfu29Z52w7GqSAfqriy0pGLQMH4rHnj19dBMfGvnSPqW2/ODlmP1AM9A798gKSa&#10;hISU49W2re7Nvuj97kdDwBpeXVNHcrVOkfbQNUC/D0/44eD9HruoB7ypeZplBbpM4Ga7ubGpw2oD&#10;kSVxzDrc84arFUZHMrgyt63WlLdkTz0MtO255sz3q/RXDTedkyovjiUHNwF1wILGNGhcxwkv1xte&#10;rh9web/hYUY85gde3x4YfbARcy2IUSRuK88xpxCspEDDgGkZobTCYgzmZfWbo4Jl7yPZubgGH9vY&#10;jPnQsWEYMI4j9KDB3pvOGmeZY6WULagD0B/2Ud/g4JUDbkORHpwh9CRdX3Hfxvubol2OVYP7fz0C&#10;eoIaJtfwKJX6meARa933csCQY+6EZHvrN2Zr4XMWSjynxtKRrHibLVDu721k8QWVBDLGvY15BNtF&#10;rD3dTY2ddUG9HZvI9o5LEl8Z/iZ9Wl0orPcotC4QiGUvWRQHWfUVfRLL36lggYQ7mkU8NuwAthbs&#10;PWTXZXWWFOOAcQreugRWwS94gVp9upv14L0eMV5fcLl9xPu3P7GuDwyjU6FoRdAK0J5NqawB1hVs&#10;VjCZBvsD3pJpT+h5nmV0llXTC1z3vK6+3oZC4ZxlS30YUD9XzyrRehhMPT6oe2qvXrb6HgP4jLd/&#10;tMwJA7EWKw6ogv1/hcrjGRunIx9ZzhJnxZ8oWXjAA0tryLjgLHWitgrJpejwOcvPX6URE4OSvhMV&#10;fs7ttdfbFR8+fsTlevGKNwUmjl7hrXDMGnBWe2562Zd5oDwiS5uIN+B6XNvFvren3pQgezYsrnwX&#10;zhpa3lXPyPvHGJM3bUUTv7meGXOPoqe98e8VfHitdQHotC5YzQqCGwivywXmeoUdJ9hBYVBu8G+j&#10;CIyTxWJgP1sXrBZ8w1ezOvLHsnpwdMHj8cDjfnfs5mXB7MH7dV0cg98Pyo23rFNqiEB3tKkpZemk&#10;ozIhDWXcd6MI3ieg3KkrtbdMdLY5gXmvvbd9tMPx/07a+dxTsMgJ/x5l8Sr60gfFo/t+D5h19da+&#10;PlTXcaO71MARVG+E/uVqDxuB6fCdqVgnFakd4JSyPJijvqO6lwf2NfugXibMy4K3t1d8/vwZ3759&#10;y7zv3TrnfoN5O0QQFji8mRamWjQ8x+C6OjZZL3Jmn2NZgfx1scYNmeAtNl3NBbBKfseUOpd8saV8&#10;WJAgfTeAiu9HVpBfRF8qckP4cO93PcS6LHh7fcPvv/+Oz5//xPx4JOaoourgW65nYWgo1RzVIaT3&#10;bBwGjctlwuVyxTBM/tnUIBXUOtbVmo29vkWO2FOy9/j9tvaCIyCjd288A+rvvabn2Hv+vkdR8D2k&#10;g96a+gzR5Axw/Gx9Vrv+rV+xX5VYSBz+5bWZFXkpqfdNJMQE3lv//xLUtxkmFTGFwlE1KZ+LWiiu&#10;q1sbql57yBpgefTa7xsM7DGFOf+SaKtqIhCeSZKQEQIpa8op7j8cz5mvjj3xVG387Qukrdj/9lxC&#10;joYeJfZYyw+QFml7ZCuHp9TrhOZ1klntUsFfDIP2QO/S3vEYa6MmSN/CX88w2rdkBalQpN319eyA&#10;9AzusDdwbu1vW+xr+2dZD/UQsc6s+6c87882vkegXG3a0gKxS8ero6DIWkjK3iTmaAHdBTZAaX3K&#10;6BL5U/2MXGxXEoktcB8lof5F1pjoAzlOAzAMPpxLYxxGTOOEy3jFbXrB7fIR7/NXzOuM1/cZ4/TA&#10;jR2jF9Y7qFgHuqqYwO0PJshKiaG0WzSGUYEUHENrXb2sXsXk72zKh32P+XD7h2ZLa4VhHKB98JJh&#10;V7gHb3/wlrFDdC4QePsg+WbAe15GP8mKRUBszijI8TUMKbAagXECxgk0ThjGK9RwAUO7c4TUyAWA&#10;3KwG1oe3EQ2x+WXKhwpUygaL3xG8LyweMvZOYBogD70Nwbnle8gAN1k4yHDMXOZWgB6og/RyQ49S&#10;Z5U296xxIslhTd81+Ogqi2Qd4wdO0iufM4mTjRPUOPWvDET2NuDQSAcJeQpVdQWjy6JYoD5cMF0G&#10;XC6T89b1XsTsmZ3ruvqzocCGQVAYxwsutw+4Dxes8zdYZgxKQSnXABMY2lsowXjfe22QLJzEXsLe&#10;u9UHNO2ti2cGtn/V3tH3zNagw5yl2C4Q6gXH9/yiJzze201WYjA7T+djoP+v+nWmKe8F0eMTKs/9&#10;DhjyI6znznzHrY1FxeNQFgExUJUjKxSch4CGwTSVztBcbvTlYDZff2nvXtoMf456Noos5nG64OXD&#10;C66Xqwc7ASaFQek4RE/P1g7zHpQ1aDW0vwUM5QGqVACeJZEBEUSMA2avfFICCK6BAbI+LANrw0C+&#10;dgIzi6LawBpIDOUdtn9j5SqOk/FYXIDovCzej51jgCtbiwcz7u/veH+fcBknXKYR46CKbJTCAs/X&#10;GasH4o23H1kWr9xkC2NdVss8P2KYrPG+wNZaV5tFG0TvL+8HLZqU842nlIWQaj+VLBFV2jcz+ymZ&#10;SxCIEACUSgA+AP8e3i4nXG9SUIMPrnUvSvWrogjoE3nihHHKvTCgsMYUjVgd0KwNyvZk+9sGX94i&#10;6X4hMRCtNemlry9JEglcvdoNNia9sKsL4CyQXt/e8fnPz/jy9Rsejwdu6xXDqAEMPlehrnquH2Ow&#10;ZhE5TJbhWQoif6Me4kjgjJwDC1/756SSuBaQyvpnFW2y8jVBsndLwM1/jFAaNBrRTUFRMvRTff94&#10;PPDlyxf8/vvv+Pr5C5bVgONwRu1auNYsvupDQCTbHK08IWvCMIyJUCRsjMpavqem+RG1QE8o7RkW&#10;6RkShcwpaSmCW6B7r9d/T23yYzJuciDsr/rVp2Lt/16H7yf2LWS1FmKIbElWcwA9ZUHnub0hCuDe&#10;2+qE5z30xpBEQCqea9qArcSVTDR/vMz9ZJ4jAs4xdnT+ZyljoWbdMfY87nf7xsxKt7Q0Ro79sPBF&#10;Tx44aSnjPBdle1/RBufpxd1yPApVazzKiDWSIFPu3VSAtluEv0kgzvT/4gyRyFNBqt3qe0Tre+bZ&#10;UGeZ9LWhUGsg0cJ783yq4wHrmbXmaDizVd/x4TNWz+AUAdcZCaHGPaDs7/cIdX8J8/57Fva+TYk3&#10;vlwZkMeRBHHI2O0JYumZgLW88zcXPgJ0xXCBsAGlnwlibFkC1MAdyB6ROIKAy7JiMkH+5Aq/YXCF&#10;3DQ6NoazznnB/P6G+THj/T5DKcJlmKCsB/CDdQg565K4MHGyHXH9kmOADUp7nNAzVZRnJNosOjRd&#10;6zIUFPmQIlj+KK2h9eDteJR4SJwPuLP6ljdOX+Ncu/6hKMpT6pP/ZbgvcwBKAs4KVilYGrDqETRe&#10;gekKdblAX64gpbHOwlcvfL4PL3VS4CTZD8y0xOpKm2LpyWezgC+OjZwMhXGLEMsdP5PSRjBESAhJ&#10;3N/OW89uQhzdbxU3kjBY4XC/wDfPAVgW91Mozggc2V0u70Btwmezpyww3G0aeDBUqgEYBXAv2PZZ&#10;bgR8+K2NjEL48+5y1uqM2Q1IFlQYIBdMy8CyrFjmB9jeoBVhmgZYAKt/6/D51gJmtVCxeWdorTFd&#10;b9DTDcubgrEmGzqArQ+dtEC0znGBcjZGs4mFIvOfPTfZ/hEh3HvD3eaw9LBY4UqxlBdU9XWYimHf&#10;eWlxj4LqfIOWez/WZLDnP4MOzlf9mpyxNtrgG1wwG5nrE2mqwDYnmuWz/rhHP1sHlf3Qa9PYCNsK&#10;4bHs9mEHBA7jCAU4v3vnBYI8zzJnl24Qfc7PLHXck02rneZQ263r4zDi5faC6/XqAdhk2Tco5zmu&#10;qWw3ODvEjdelUCta9AXXJvBGFWA6b5rN0AMGBrbb85LvvAQDWjXgrsoFiQ1V3BAbjg1V1Cd7rOiS&#10;BS1Na4MM/f6Y8f544P6YMa8Wk/V2M55JaNYFs1nx/vbmMnK0go72OYj7XQibtewUYdaYGKS+LAvW&#10;eYYxa6pjfHg9G+NzDrx9kRq8CtC6E69IAM0BGAdIZiVpYVUDJTIH8tPq9n0d2dEE4TkLeAucIbLm&#10;KQL4brDkxI6+VtQ6KfA8cEkgKK0x6MGx7v29YozBPD8cgG9XL5F3oD+88o/Fvels/fzfh3DSoLpE&#10;O2ops54C+UiemtoLKYMIqtKfCJYeSrunevaEXIuzTVRYIwbVx2OeL8xEowAAIABJREFU8eXbN3z9&#10;9hWv7694+XjDdBl8uKqoI2ToK/JhWtzFIpAlAAjkFpQMroY6S+JhUL+GOs39NlGp6q4/xQDKkAMb&#10;7udAAopDDnBmEUFcmNfshIvXAMuN3JPSZ6xmwevrN/zx++/44/c/8e3bKyy7+wUx4JGqfd92Pz6y&#10;iAn/7/IfhmF02Q7wVqNesQzLGeB3omrD1hf73OB/z6JvT7V/Bkh85rXPhBz21Iq9lpD1fai89iQG&#10;6F2Z1btYTRNgikUKdXv9fW9/wEU9lKl4IkCfg7mWc5BfDvXk+QmM/Pj/bOMQwHqrLBvJFoi1TwJs&#10;KRGghRVt6RDGom7bw516Q0TPZBvkYbd0gCfV/p+ba8zRfS7tvUK+CGNrG5TWy4KkTymtMOsJGMVA&#10;ISHoEXep9kO57zwJNjuJup04H3pS2HGjpVi6qilBSKq3KFcnkMApeohHeQxJhEYIpaKfK/0vF7aY&#10;+/lstWe1L3eNduvkM+S31H+I+n0nt/GZQPQfEUzeAv1LElG+d+dE69a6/sy+8peA972NcqvQKOUl&#10;WSfIVKSI81PH1nrA90Dzvea+h4yxN9XpTYU++s4cWPBMIB8qZVYDs1gXWhtBUycl1oPGOI64Thdn&#10;n3N/wft9xLrescwLlkFhYA1F2r+nl9SKxY+EhU4Ak4mAQSlM44jR+4t6l0rHJCYlFtpcyirDWmLI&#10;LKfgN+UbMTUMUHoE6QFkAaUtlJ+mY6fGaHnrHwWvgBG/42Yow0Fuyj4ozjUIDIIBwFAwpLGqAaQn&#10;qPGGYbqChgHWWizGYF1NBNIdkYyjdzs4NCEJpLfWRjA+YrBWArlimCB7KzH9DlLtuEFb4ecpAgyz&#10;xkYMrKJ1AZJsO2cIkbARsgXUTqGbyhUjxb4jU+ijJ6f343cu+EERESx9HHDvvISsuC8h2FRUqu1k&#10;hxW/u7ObErs475MQMqsEy142mHZgY9n5BN8fWO53mGWBIsIwjtAMLD5sl0VhGkPTwCCtME4ThumK&#10;VY1+SOECjUnbvNG0BjAWxG68pTysHyTqoTBg3pfD7Ul/e8JvvmdN7n8/wla6JkgvtX0F29ySZ/av&#10;s0PsPXnwtumWQD3jyN7oCNCuNYHu78vmm7sZQjWmXm7/Ubl3aklaFZCk+lmVq07UJ0vsLfiOzytt&#10;fK0T+E4JEPKAlDWOtbyuC0Y7uX0szjDDzwbGad44laz6+J2ZD8GSI+BeFpkgBosWi0hhHAe83F5w&#10;u96gtcY6z345ZWjlGfgqhIiWlhcUf5fHCzH83RjyHTQCknGVbiXKfLaD4s0xh83W9iGzvGvbQWxB&#10;keQVH7INHBBgKytPHZihvsVDDLtsrCuMsXjMC97vD7zfZ8yLgbHAAA3l0UnrD9aYFcvqlJeOPe7f&#10;z9vjWLt6wF00rZEJbWHNCmY3MB5IQWkFDQ2rc+UkM8CKodgP65XKFHgBIA2vVYo8Wz7UDypa4Mha&#10;JA7rlY5+9cleE+L9dTrHkTBAguEf3kNH25RwURUpDGrEMDh/+dWfg3lZcL+/436/Y12X4n6gbCij&#10;tUp3ewSCkYUgpzwmbpOWmsrQlBPFKFQJmRVTPaRRdMgdyJ6kmrMHkt3Q7u3tHZ+/fMHnL1/w6aeP&#10;uL1ccgBRDhECm14wKOUggfzf2VCjFYM/QZAVahHBqEUakLjWwylDop2Up8orTTGAkihkNOWkKtkz&#10;5achexW4Wm8gUwnEnCtxLpRo6BnAagze73d8/vwZv/32O758+YJ5WZ2VZLjXi+wEuY4EVWlaF9Um&#10;o2ODBfncLa0HDMMQs5TCoMP1hryTSbdHQst7gxqoLxW6Z/qvlgJ0TxnaC+A8Y5Ww917PgEG9dr57&#10;SF+5P9WWkO/O/SmdBQiFur1t79JzrWv1P5O0w4HIiEnAfIBSo199aln9cNr3w3Z7f1sbcmOkMr1U&#10;o1OmFNv4khPnwL20UeacynA0KDkixRz5f5dK+zLYtUZGrT0DEojcz9Ro51Pk5zofYLbC3rMcOXm/&#10;cYWIJdwe0vc5IoBgu4+LZ0iu9SG/xHtFZA4B7HGEWG5u1mreMN2fGipSbtKbF44229Zr6/DeMUig&#10;uWUdU1ubngWb9/LoQl0n8xlSTuE+8/9sn3f2uMs1uaXIkv9W5jb1kIKesTEbzn6RI/bQs81x8+A3&#10;ARZ46qbZA26PwnHPgFNnwudaD0SLXdhTrMgHOXjer8sKE+S/MXTTh1z64NrrdMF1vOI6XjCqEcsC&#10;mHnFOgxY2ICUgbZD4CohEGU4NPzEsUgMjBqllfdYnFywWAYIeoZUYFRxWfIFv29vEeEHDtqD9qHI&#10;DV6mlk0h3+fCWLYPkGsFKHG1bC/X2oJxTQoGBAOCJQWrNIw/bqUH0DCCSWH1wM6yzrB2BWChKC1g&#10;HDzPqeA3ejbBxkeXOSusGKjKhbL7PvO0ZxHMY2Pj6JpdSoBvXrcUAa/l88f5Jk1p46lxIROIlRc4&#10;7vsiMfMVJbgpyB7LAYaN8Ws+LyCxopI3t82l77JIkHYYe/7ONY9+IvE+FnY1MIvB+lgxv93xeHuH&#10;/ekTxsvFKVIMw/ISGYAS5ArDq2EcMYwTQBrWuOdDK2/hxEXzbS2I7cbSS6pGWjf0mQHXWcC91ZCV&#10;hfz5zRaN4CIqgHzebYRycJsy9nAJcp+TpVK1SKqHoZb2aP2b+76fIjUGH8eg9ZlQ19p1zu3mjofU&#10;u01eh8SxNSDpbb73mU3bddTGvB4VG0TAwtoFpAjzfMPlevXe3G4YHvbO81zHc5XHUUOdyXG9nm0c&#10;RtxuL3h5+YBpuuDxmGGMcYG25OxQFMgBtwH/yp65tqVc+AdFqpvAsH/tZKCtEs+a3d6HYpNiJBvA&#10;rAkCC56VqCuQ66bL5zjmxBRNS8yC6ACb0j7EkSnv9nyDZV7w/n7H+/vD+48HypoKqIejSZASqg6O&#10;wbPBr5zZ5IPxMHAn8pZ8Pl9HpSY1gfGijYyMWQ/KKxUDZLXwuB8Gyiw/wg4cbG4GD8KHYUV6xlX8&#10;bo5Rn0D/SA6ISG9S/MV9UzlbHhXZ+bJGUQIPYG+Xs+D+5gJaX19fsTzmZOEl9yYEK5IJwyDCff35&#10;kLZSTAwYC+ujYNkmBjgJ4L61XskhfrvRo4yhuFEYt2oWdvx5LnKinIIieKsTHvOCz5+/4I8//sDP&#10;//hPfDIfHfA7eG5J9kHcZK3l38sRUGQdaDnrAoRKy6bHLg7oyCstnbJpXVO2SHhMLcNn+wBKD7GO&#10;C9fQWFuAM1zONht7FEVciaTEKPZYaU0MdgeWGfM848uXL/j1t9/w719/9ax7ZMogYM/6ANUcjyrw&#10;G4hPcLWy1j4HQuVkh9wG4ASou+klqmlvzdplj21cZorssTl/VF36HPi0Xysd1RZ7zM7WMK/1d7Uw&#10;+lYdVMtJ6vFUl44wNVXEUa0fVBa1vy+/UpllU+ZnxL7QSNU6CSJb8q4PnxmZ+J5gJZn40TI1fqd2&#10;XhMVg8nDK3QQMLunuDiylar19T0knhYIKYcYmbrsKWIMJ1Y9HWXd1XrPnLBRq/HP2pxyqfLlGmmj&#10;DKqlhIuAq9bAtUFrT1anfP6CjVeNsd1z3o9OwbOWt/3rU/271n52L4tKOkzs9YTbPfDY7aTHbWUP&#10;vN/7lRQ+fDho7sEQfgh4v3cD1haFM5PD3akj51Mk7rzZWoXCXpp9K3jszES/tVie9QI8WpiObg53&#10;Exms8+K8O9fERlZwPqKDct73l2HEdRhxHS64DlfM9wFmXmAGAwMDoww0DSBoF3LEKhftB/ZhIm9B&#10;Kwfe365XTNPoGHoq+V1SnrgBqhR8pcwqSrWDbNs3i7ymEC3ZQPUOmLKxQZUNQYdgF4ki3aXcB9B+&#10;AIffWkOPI9SowUQw1mKeFzzmGevyAHiBVhZKhWbFh7ExRcAcwn9PssBYAOhlaM2ez1cKprVxY4qb&#10;VPACZo52SBxCZPx5ctYt8OzLfArdGixJOViY3JQOca2JflA1RPC/AEfkfhfVHZABaZyH5NSuo2xt&#10;srCYrcdhizGkfZPEbD0o7y0HjAEvFvPrA/dv71gfC64fyOU3KDh2Pq/5HRaUCUF5Mgxg0lgtMHEo&#10;irwqxl8vn7y0OafSooMFrYY6GpIj26+jjJHe9znLosoKRdCp9TW95xa0512mU7uY6TkHLTA/L+bk&#10;g/KcZLsWmOc8dUOj08+s2WNOnRsy53YEe9e8GUQMZIyoM4Xpmdcd2TjJxpkjKzaxfYIfuQPvZ6yr&#10;gR7GNJArPMCfYYj0PJe79VFcS3NZkdYDXl5e8Omnn3B9ecHr65tg0CvPS3LKPEUKtnyCaIfoIEC+&#10;3oGUBJlatVrZFDhGd/2apfKFs/BJGX4nXxM6PcuA2rFAiHtVAcidZQwRGFwQqIw1ztP+7Q3L7IYp&#10;1g9oky1aYseH72+NgYmgg7PnCLkn4b1DTiaZYGPCESCPKklKoa+uFLHJIscHxjJypRwFGyNhpeOO&#10;meKwRUfwXvq5Bhay3rD4idT2PEbgXjxXPnOISEP6j0ZLK2OxekvAZZ4x3x94e33Dt69f8fb6imWe&#10;I9OgJpfOP5uqdggUgeYw0BMWUJUypKzdKKpUtgzD7P4PQx/meO9bmV3U2lN9QDHiIEvFbAGllAtY&#10;XQ0+f/6CX3/9Ff/858/49PEjrtMVWls4bg7HkNrMrjKdqGwHqgVNS9ud0sYnswmAijWgZfbWoAvW&#10;ZY33VbCpkb7V2hpYsV7HawHr72dONlsVoYIkxEiWClGZyebYm1EpCm+dZgze39/x+++/45df/o3f&#10;fvsd9/vdZy/kVjlHZIqakm9b2+dEKeVzJRSFjKS+uu9oXylzSfYICj1kuB6QqDe88+we2lLDnwm+&#10;3auFeoN0j2to7A6xe2vCo+F42Zxx0QZTI+C4NQDZO47WZ7PwmA9ZHByHfS603XKyL0kkLhbhs+m/&#10;jbGRdZ/XFtvBU/l35XBMrk1UMqS4r/Y8sk3qqVtbLPkWQz8/13kuHh+oynsGXQDSIBXtXuOMgqaF&#10;iR2tKTXrMXm9JPO+BiZTkfFY1pl7AaSt99zrnc/0YtQgkfCBXSMRTvXZR9hoz57Vqn/bw1FqKokk&#10;Safc8zLN3o5i6ggjbmFnvf3lHgGtZyj3l4D3tWltT7P71AZ7ciLRCzidkek9U1wcARC9NjitBaI1&#10;sc1vNnj2/eK8043xvtgKgyLwoLAMGtOgcRkm3MYrPlxueNyvmNcVdgWsZscX8v7kWmkoFgFfQnEa&#10;zXGUglIDrjcXePdyu2EcB+gi/ZqDrQkJiVoGviZbHentRwQo7R5eBmIgTZDP1e/FIJqmKpGBii6K&#10;bW0h2W5sEWTzDWoA7sEapEYofQHrETxM0NPFsayH0VuoLHjcZ8yPB+y6QMFi0AytgrSBhRtB8nuV&#10;U1pCsgqKrY1ShUTQNsHweM44sS45C5cRhQlL1rtTYCgZ3AhpGeRYTVolz/rU7IRGvlYhkvBwzVPT&#10;kQ1ykqc+IfjhK8lDiSF43j3fFXRk/RDJ3XfZ8y7bmSIIrj7r2WfiuIZQga1xgxCzAsYCq8H8/sD7&#10;11cs9wdgGaN24W+rcYwQy9YF2EIARkQgpaH1CBpGYPHsShnq7QF8WOM+l22EoYXre6Y+ODfk2gEP&#10;TrKZetkmR4V+LhfsL3zCrzK0rFyHWg1Ruxg+3iN6VFXhfpbWOUdS5Jo/bK+S7Gzj2+uFv3fu9xr7&#10;vYa3t+jpbTjO+Cii+ugnxRPLTJTgc7wazLMLAR2nCRSASBB4R7565phagE4m9a5Y5mz3RFfc60Hj&#10;9vKCn/7+d3z86RP++OMPEDsGcdgDSGnPiB6SHU1mRd8YdgeA7WRBXAueymqFndCs3Me12HmEJVzO&#10;cKZ4PoCOYRSCmss1wwE8L2u2rhyorEBx55uNxf39jvt7AO8XWJ4iwz3e8wKY0L5OIPishSixpkxl&#10;4EgRBKUGDKPbo7VKfvIBoFbRLiYRHty9oJLPu6i5lA9ADoeolHLDjwgo6uz4iVUiePh9fRh0Zokj&#10;1TdZmHDGvqf4Hp76t2nuLDPs6gCg+bHg/n7H67dXfP3yDe9v707ZpgdA6awmqbHrJHMukEjc0IEE&#10;u57zwUO0XdkylLNnlzyTuwUI0X5/VlqZ5QHNBsYYp7rw6oaceerqxG/fXvHrv3/DL//5b/z06Se8&#10;3F6g9QilRhEGLXxgWfhTZ1ZVKNYhOQDNQ6BRePvLTKXwjK2+xwm5IkQ6DdfAVdat5URMgQSuslSg&#10;vd5Rkk4oU55GtrtfCxgOMHw8Hnj99g3//vev+Ncv/8LnL59hmKH1GBWfuQUEbQCL/cH8dg1xgdA6&#10;EjxUHBQck5d6hvCtwfCe6nDvvY4A77OBhmfq0tYx1jIHntmfj2rSI/yh572OmL0956b6/VhSJ5+r&#10;94/un53buHgWIIB5/zzboKqmCNhLuxz33xbGM+7Dz7b6+qM9mpk3edTSQizbwbutLPvq2JbipuXJ&#10;3XF14uutbdum1DJ69u7nDIdoqGV71wEZIistb45mVeE4qs8C1VGhDes+1D0AWNGGUNo7eNvLdDuj&#10;aDgTlF2/v/qdU2S+g7SIS5l++yS8mqL+6BjL4UL5SwL3qUe2VXtZ3lUr7ium9oivPWtZiQ+0sMln&#10;XAa6wfuWpcvuRT9oUlr2CPtfpM5UqR1T0yKk82Homfo/M7DoWbCPpCatRTw7dm+4GDwSzbrAmNXJ&#10;VJmhBwVAY9IKo9a4ePuc2+UFl+kFq50B1o7Ai9y7LQR+hQdaFcC9Hpy9zdUyPny44cOHF2efMwxe&#10;lo2M5cY2eaSiuBYR8yWODEGlAyjrA5esEZYFVPV2Tq7qlUBEyuMqWYIQTM0CN/PFDZYyCEyvEXq4&#10;gIYLeJxA0wRcrtDTBZYIy2LweCyYHwvMvADWQCvGqAmDEpJ9rmOIihQY1nvY2rjgqei3zJUoPxQT&#10;ds77p8getRnDNXk4+wk/wVv7EKBUYu1zWN6DdNFCqbTYRpZe1ujkErbS1mCv4JCedUGREdUEzBno&#10;QqAEanhLATBtdioqRwmCkQnuCzuMz6FoNJUP4FXkGsb5/Y7Xb99wf7+DV+PUMEpB6wFamWgFK4co&#10;5Mx0QcOIYbgAwwSl1uQVJ1gExhpgXaGMAUZngVAS4pAFLx4POHuZVD1g7sZSYqe478sE6eoAYkNe&#10;K856AfDa8fUUZnvgfjqX2+Dc/PSdy0GpF49yj+NTQ+8jBdieHLwls+5Rl22eNYTww/oe+GzA3XFj&#10;Xv4MCkA4KJbyvcha63JklhnW3vwgO4F66MhE2Guyj4H7BKZWryeHFJFkF6a1wvXliv/4+e/4+89/&#10;x//+//43HuvivrMikFZQg/b2dSqyVrMFlFOIbLbWBzZxsW62iusSvLLCNi4fTuRFu2SksZDil0NL&#10;m+LRsol+ZHBDNCtH91NW8Nt8UNL7zEqPfQ+0KzgG/eP9He9vr3i8v2JdZlh7AZP2I2o4Oya/x+rI&#10;hBd7eVDbxZqIwZ59rDRBa8IwKAxaewY2oj9+8pvXsQYLbHqQDKHPVZNRARBqPZIkBEIZPy/Vbsr7&#10;4kOCt8J7L9mrIGPmR1YFU8wCyMHjBJpbw1gWg7e3B759+YavX77icZ8B0s7mUKvI3pQbThjQtCyR&#10;SvuB2l7RYlBnzzBTVoNX91jKB4jlYCG9jrIsjcwZkJA9H5LCscwrvvz5Bb/86xf84+ef8bef/oZp&#10;vLj7ROk8x6IhOa9Z95BUMDByAD2uDZztjc5JxzrLDGOxLJ59v67QGjBUY+WJOtUmBXAIA44DB3LP&#10;EPay1Y72FaG+ssxY1hXvr2/4848/8cu/fsEv//o3HvdHVKxYroXIbwGiWs3UBNGEpaXy+VLBQsoR&#10;OGweesxnGYD9GUUtMKsnxPVoYNq7x/cC/3t1717ttVcv7dVHZR25h5V8L7bQU5PLZ6b5fpwUa0dA&#10;ZAvPqH22C2YXuXVZfeUZ8lFhbzas+rDHOLA+4QvWugGtsaI/jGsJ7eRCHYSLcgFuVmrSvfukJ+vr&#10;UDnV8e/9ZJrtcKa01WrVyeV3VIKsaZH874/UBVTLGCg86lF9TkqcinYB4yxrr5l5REWPmIcX7/Ua&#10;RxZJR31Pa60r+91eRnnZK+9ZseZoGVf3NpefSV1rfznQ2cNP/n/e3rNLblxbFowNgExTRl7dfc65&#10;981bM///N81t2TKSyqYhCez5AEMABE2W+o3WUrdMKSuTBIG9I2JH9O+t3EP2wD0lGRZzdlNT07Bz&#10;FjljdjpTtVx+PuVTw78D4J+kvB9rtKcOrFNZ8qHvGQfSlcrL6B87sKcYk5cWJqexn+NFyVQy+ej3&#10;y3xJ265z4WUdUNmmrFIClZKopEClFNbVCut6g1W9wbE9QJsOumMYqa1fJ0WlPKUe7/HYsHAPWFVV&#10;2GzW2J6dYbvdoq4rCCnAEEGFH4e9IWmwemUSXOimFAwprX+qUi70LylAe0udRG3OsZIo8rIGp+B2&#10;GCWI2X5OLV1K99k3cgwLDAsFEjVYVaC6AuoaarUGrdZgInSd9VZtjx26xk5ESBdUKwUSMqTo84W0&#10;KEk2Njc26MEGAYCUsp6sI4AaOf9O76UPD2V4YsI17Zrt6K9VlBk3aeDeR/CNF9mhb0eIlfKqPqeQ&#10;D882DRn2+NkvXXffoEaAvy/wtHG+viaz13AKPHaK/HiKIH7dHqyh0OzEdA+lrdWov6ExBmScslAK&#10;sJKoaoXVqoKqBJrnBrunZzw5kGBzYSCUcl65EtAm2BMJfx/ZgEmEwGYWEiAdGuwwfk32PnbagvfE&#10;mUQkY4TSxni6UZoqKMaK/kVemgu+71TRMz/ARYNw3lMaoFLBXVLDLSE9pq9D0MiOhMChqGhYUqT3&#10;xVNaHC050+ZGI08d+xREA5PWqdcoAhgzN34pIL+kNkiLyrFnhSMAxN1zQRBOSWzzTSzAJJxNSCAr&#10;F9QXc7k445+bCh6ujNTmjPrsGdfgkpBYrWu8ff8W7z++x9n/bLE/HqA7HaxOlLDe94SUDIuXlwfH&#10;cjp9rmidI/TyZy8GLHPgHgGiTm3nwr9z4HTeLA7qXjg17eIRclEkF+fDszkuX0IWDYzG8bDH7vER&#10;T4/3OB5e4/xsDWfzDuWygLQPe2NLsHuyQ2sNrS3nLsgGDttnyThhhBVHKCXcNJjoCQQHlAiyZI3P&#10;wLH/Fz2wLih4zHMiAGCIfKoyswfzYCohBeJjL1jm6EwHRRYO/kxO205mTtefv8XCe9m6gbjOYLfb&#10;4/HxGY+Pz2iaLiQfkNuzOHsuQ8ZBwUYiJu5EFORbAuLmszimbUcpAy+m+p/4e3k7IpAM04hxfc9O&#10;6yCIAG1w2O1x9/MO97/u8Pz2HTbrDZS0eUJCph7CY2HZ4wHbPTDCGRGWBPMZRFOTbrKpbd3eqoOI&#10;yGcaxE17mDTyAqRQ8vfnrdV1cLH+Dvc3IhuSsMPMQsd6axvsDzv8uvuF79+vcHNzi8fHx7BOjRnW&#10;wjHZVwoWnG984V7bTxFbAN/aK1I6ZQosVpKPrcmeFI2ynkCjIM5Lp+HzGnMORJwCjUtg9ak/llgC&#10;nepnPP7v02t6inp7qRVwGQNxnY/fY7lsT7mUiJglcCJLLbvHxrkXvY+9Nr1Vhkl87o0F5GNlfjR5&#10;k4Ri83Ad97DltE0zZ9PZzOVmZIln/VztWVrv8WT93FroBX408hxnuXoL7Z3Hnp9S5sqYymqOlItx&#10;gWGKUtbbjoLuXCQ9S8lMY5Y4adAtJgH8KdX9KX1UebLpNHJzjHmKLWCpMNWQXhsOLUOc+UJxhsyI&#10;G4t/7qSUkYjDTK6fub0wDlYeE0nYr5cAbJ5RPA05djYszZeY2w+WnHu/E36uTj88pse658YBlngj&#10;DaoXRlYE8Ivcf196gC71bh79bMCL32+8OY+N54wWEA54NDBouxZNc3SeuzWMVqBK2sAtJVAJsur7&#10;usZ6vcV6dYZds0fTPqPrNCoIGNKAMLZodupsX6zGFii9XymgpMRqtcJ2u8F2u0VV1RBCwmXnJptQ&#10;6sEbq6g52rCsL2ulJGpnw0MhlIl6EpwxBC6ysLL465KCoeAdOB64R2kwrA9XIwkjJVhJGCnAyk4j&#10;kBDotMGxaXE4dGiO1jJHdhq1siG3FAu7gieogWENYwBNtnEwXnUUWcsI6gFmikw7vTVDqQBIG97M&#10;rzgQKOTUDoyuM2iaDlofLRBgdAjC662L+gBYpSTWqxqXF+d4/fo16loFdYXWOgHYE9Aka3YRNfSR&#10;bKzvv4zboHWfeUCI15nI0utzl/0RAo6AyLsoC69NlW6DgstwmDJRSmK9WeH8fIvHsw2Ouwcc93vc&#10;393jzeMjtq9eoVa1taVKGsDo2XIgCdlxBhjPOIuePOunV3yInoZwzyq4MHUSXcOXjCWXMyLm9865&#10;YNG5Qr90VEy/Pi2y1DmF/E0++3CGdpKYmC7+YlKlrIqZfs8oevhPeQvOgkMLyZhSgzFWNMdPYVJX&#10;0HCMtUiY5sQvluUMTIPzS0aOC57XI4tSgACB0Dw2rbXOUZUlsuO9doqYPyUsb9nzOz5O6wPfSDCq&#10;WuHy1QXevX+LN2/e4PHhEV3XWmU+wYWSIrJ5414FPOUdbdj5VlsLFmYsLuKnJjbHAq7CpJ8H/Cab&#10;KReWBettn9ReRAH8z+3oStM8wzV1us9lDEIzW7u956dHPNz9wu7pHV5dnGNVWdKXYMkUY6QLpTWI&#10;PW0tgN8BzFDKNVPOu57JEfeCI6KdekDOHYPWAkdkwDvC1J2QsVI+Jy37c7f300dEWlIWeoziZMUQ&#10;BKbkIAjkXkaoxdYr/kk2DFuXHVs8Pe3w8PiE3e5gPZHJgqugfr0OfI8j9Xg+DTJmXUigUXBm+Gwv&#10;2L9GRFZj6jIvCkiJURte64cWhhO/BN1qPD084ub6Fq9fvXbWOQIkgIpkv48ZU1SnDYUjyMdei2Ke&#10;wfSZm+w0xk7fdl1nPZZdzaO1gPDTus4uxq53kQAASf3u16cTl+S+wCWxQPBB9tQT9cHPIDsBeWwa&#10;PNzf4/v37/j85TNub2/Rtl0/LcIIa2uwPguWFVMAX5rp4SZsTCU+AAAgAElEQVQ2AtklnMq4//1A&#10;6HRCbdSf1yWCaWjRNgbyTtUSc0DKnOVG6RmYUmYuye/Lv/eSezMlLFheX6P3d+sX34CwWVoHlOyA&#10;igB+6L2S3Tfqr06bchzbl5LAVDdFZDi3eTW90j7KbAvlR2KXg6C4Zz8NnhzjlOxz4exH/pwvt2Fm&#10;cNxSjVqDLukL5ki01Ocbs/vCOHnGUf8bWwqVJ5OX7BH5ZxXxVRwhn8bCPMPrRPciqQkIAyFPSdyR&#10;B9CGr8vsd0brtxFC8lTrmhLJMecvP+y70skGWpj/5euJUuZZ6u0/PIODKAOZa8WE5dlYr35qVpm3&#10;SI4/vxfjBQvurMYeCHSMSUissYmgqTV9SmbJGGGyNCfkHwHvX8I+/A7bnHgOu8PKMCeF3hKF5kuY&#10;9LmFP9ZgltLSA9HAObvJi9R2cwXJ5LVzSic2dqS0OfbKFG0MjAGkspY5lbI/V3WNzWqDzfoM6+Mz&#10;uu4I5jYAD0wRC2rYiVf6USjvnWmMDg+7kgp1vUJdrSClsnYvTI6QIOfZ7TFRjpg89CE0IBuWG0ao&#10;hfXQVzJRZyWHFE8D8KUHdqyInQI/TMzWC6u6Z1mBpYIRAlpK65dKAtCMQ9Nhd2ixP7Ro9gd0hwYb&#10;MhBVBUhEI6198JeBbUg6zWBtmxU2JpChfnydo+sohQ0l1trYRiop9lIlU/he7v5yrLonF7TGjFYb&#10;7PYH3P16wOPTE47Ho81T0J1T9GmbP+CCapQUWNUKZ9s1/vWvv3B+fgaitV2j7lqLLAcB8N7uYtig&#10;Z0okivzp2djvq7sORmvEI1fEwto8OM9ZUJTozuiV5/E1iQKIk/DaONEW0yOLzAZshM0HFIS6rnB2&#10;eY6zy3M83v1A2zR4fnjA48MDXu33qFbrLIgvDgJ2+4dw14asYtB4db5XwioJI0SvYYwBNT8iiqwJ&#10;wAKXohly81TP8KV78HIrmrEmcExhxtln720axjHyLLg4sZ2iYFsAlOwBeh/gU5rU8mhjKUQ7JzAo&#10;IT09gdGPF/JgfPJ3f0zZ6hWb5lxBFIdOUwbGAQW7MwrA/xixsGSC5DTP/sh+hdOgpHCqe7VyVKgS&#10;2327bRo0zRH1qgaEmqH2aeR+p+ugb+BKXz8Mb+o/s78PkY1ZtCYEWyX32XaDd2/f4sOH97i5usZ+&#10;vwOxcfk5NvCxGKscvyRllhe9B8tg7ZaD4pGEAc81ezkoGtcFsTWmDQKX0f44vN4lz8rJ2oxiZS8F&#10;320TnXk0AcAWg9SjvzdaY/e8w/3dHR4f7vH2zWucbbZQtYSQ8UNduTPIJLWRNh1gbI0gpOiFEjAh&#10;98aek5ROroUmKrLJ8c2cUw97j/0wnkw9OccYNnhCFCyPCvVzvx5S4D1Dtp0imiIyNQMpOCUOPBCk&#10;dYfDYY/7+3vc39/jeGxCDWDYwGiG4AgQ8N8rm9AYgDPhbUQe99G0DfMgzzX8BUWZN/1658x/Oq1Z&#10;RoFM5sw/PiOaXL0lPIiT2wlHoci73R7X11e4vDzH2Zldd6oWkIqcnSMHAJ+ifWVI5GbPWZghzDeS&#10;eM/oz3MrJunQtl1q62AYRhtAuPss01Bk0ICGTUkBt/6ZURjlzzBT6m2CPCDuv4dh68e/e97h5+1P&#10;fPv6Dd++fsP9rzu77tw6lZEVQA+ipaDDeD8dE8kmeYBCaLQQkELZrCSIMJFD0bTL0hqulBfkyb8+&#10;/IwGBExObL2EoJ3ruV/y/qeIAX9PpjyRT8ES5qxvpgSRFFm2DSiR5OAdnptLQjJnp2ujb8Rp9REV&#10;RiVhddZbDQhshGc5CUylHgiPfet1fJY5fEM78B4ReG/c31vVvacl04s1IFC4nzBI956FWAzH14aL&#10;gGtPdGeEQGE3ytu0MnA4vO35Go1tdWOwPg74TOrYBYGnS8gaHsmNoxkxiRdGpLlDNMiZI1BKJEVZ&#10;bkgskh3OhJ6A74UDKZA/iSfa4Dm7h9I8SD32mqPikmIdUSKQxvvgWLQ6/l7G/55ya8heP91bzKG3&#10;QqJsOq2fik2nTn2dF9vW9R/O3b3B26KIMMmvGzBma2fPGZH0vsGSy62r0tTuUswv6ecTjIoGNnRp&#10;L57mOv4OXv2PgPdjo81zYM+iAzbUqn0IXGB+Jnx0cyD2d4NflrCLY3VVAi4EqnroQz7meTnmEzXp&#10;r0W9N5yv57pWo+u8MtmGiSqnoqpUhVpVaHWHdb3Cdr3F/nCGpjlAd8aB7Qx2M8/EFCmODQwLCLYA&#10;Mxsrqye2D6MQLuRWerWWdIy6SYNCKNpkI/WJHb92/w4SIOHGve3I9+hGG+08nG16+Y98vH4qFC9n&#10;e721iVVDS0AqGKlghIQRCpAVIGtoCDStwfOhxW7f4rA/ot0fQV2HdeUC3dhZoghyjbQGiB1wr9F2&#10;BseuxXG3Q3tsEPJ+nd+7lIS6klivV9hstpBKuoLHEgC+OTKh0nGbjzGODOCsNINrbA26VqNpWjw+&#10;7vDl6zd8+fwFj4/PzndQB9U9DCCFxLqucb5d4XxbQ5otuvYNjGmhjQaR9Y+N2fFwDxxi7Uc1KYCM&#10;fREoIjWgJ3l84aY7Dd05cqPo1SZC006ak6MfubhepJBUpvubVP4EfzxjoJlsUywl1ps1thdnqFY1&#10;DscDjrsd9k9POO53OLu4BClhG8CEIeh/MgFwZICXw1AI/hPWckcICKbIroJTsCNW208cYC/xEj3F&#10;LmeJMmlsmmvcozI/MCmxVRr1saW0KBvTkvUHb09a5oBlCVTirGSnyevApa5s4nPSgq+nqMHncdiw&#10;4Lm85AxfkoEzRvYMBvGZo6AkTgD8RAmCoc/0KU373Nk+BZj0iq34J/pgUb/HROAFG2PB++MB3WYF&#10;K1Qds96KQb0pFWP6NTmI79UplAWEJ8Vngea2oK/dU1arFd6+fYOPHz/g77MzPD48oGtb9550mIiL&#10;g8CY+sbeeulHgaFkogaDB0RFHmQeB5f3UzTTtiNjgEuwNvEgYAa+aq2LwaFjz0Oq4o0VXz34I3z9&#10;xOneMVij6MNuAxgSr3S39zMDx2ODh4dHPPx6wP79HvyKoZSyymJ4Elw4MEOHetiC9wrG6GAF04e6&#10;mwHInq8O4Sa//P/D3iZcfR570WfbVKln9D7FoxMJ4VgWg3Hx2Ou+J0452xM5wY58LhBF/5iNRtsc&#10;8PT0gLtfP3D36xfaprGvIinySxezwaGJpyoj8ertF0r0/tgrtjkxow0Wb4xgBQlvE+kAXpMAQjxK&#10;YOdrLPe8twCGy1UQIspB4PQZZBt43HYdfv26w/fv33F2scXmfI3VtoKqZLAk9MATs+mFRChMqCU5&#10;RSYS3uQnWNSwuz1Aa2c/2bYhN8sHs/bTayLYeMbCiHgaN86VCO8bOZmX7qdxjhLAMGTJzr7GZnRG&#10;43g84OHuDjdX17j6+h13P++s6t4FIKPgqRzvb2Pkd17TMGNYw3qhjhBQlUJVVdHUjAh1/5LQwRIx&#10;mqo1RWRR1QOwhHFv+FP66yV1yFyQ+xwWMKV4zd//FL4w1j/O1UlzQpg4Y8f3AhQRgy8RWCxR6iID&#10;74hSgo2jnik4JfSn+XBCYFDj+v8L109zAtz73tKq7hHtx6ZX2RubWxITABwF0aYT9WPTsxQ9++n6&#10;PWXtcdQvMsU7WATwR1u3CALIRK2TnpujwkNbXfX1H4/6c8dEaCkPaMzSbCqodqm4C4xhphBHS4PS&#10;Wj45Q2MDl0K7Ry6zgBz9HApQjvZXCPih9N46jdI+YwEh6KdKaWaPXvoslv/N2AQTD+wvpzImloDQ&#10;RWLG5b7kX84oTHuIPIDeZyOyjUPM3pMxOvyZhDuTxyRMUZYECvKgXGUfE1LMOmRzxvtcTMgumeaK&#10;942YNMmnrodnROn+0SgO+X9Ueb/U2qDE/M2NCc0F5cWJ1XOK9ZcQClOsfgnQXwzaRyPWpcUAwiJ1&#10;11RiM08bSIYwNqMNTGegOwPjAE4tjVPHV6hUharrsFIrbOo1NvUGe7XCwTRuJD5TzsCFmIVmV1nw&#10;OWraRAQsykj5oo2BcB6ZPafB0ShPv8HaIls6OxEZDnki6cZA7UahtRneE+4PhLE1YkbGe0t/F28o&#10;4Th2IK8QNnDUuJ9aSLBQIFmBhUJnBA5Ng92hxfOhwfFwBLctauYQruaD3YjIjf9aVUGrO3SmQ9sJ&#10;HJ6fcXt9gx83t9g976CNAQiQQqCuFS5fneNff/6BP/+QWK03Dtw27uvS4K5ALBnTZwewBWRs8UPo&#10;tEHTdjgeNQ6HFvvDAbv9AT9/3eHnj3u3GTpWmgmVVDjb2vDjy/NzXF6u8fbdJS4vL1Ap5YoXM2h0&#10;KV4vkS1G+fnNPen68eigNIRJlPpxMFto7jIpb6/8d4STEIl9U8k2fslor3EWDEyAqhU2mw3Wmy0O&#10;Dw9oDgfsn59x3O9hdAehlAPmKWb3oibN+JI4NKXSKTnJabn6AQvTh5LFROjw+E4+51gz8pKA1CWq&#10;oqWNxlhjteT1ytYLGXgf5VeUQ+qQKAFiQIZHwKfBdcacaiVXJpY/59gtGFP65EcD0XQRWSKT50YG&#10;55Q6p4TTYSEZQC8ofqa8CZfatsRKJmaKPKRlXyB6tU70ul3XoWmOaLsWqlbuHEOw10obfxSKQRQL&#10;+/LzNfd8xk1bltZtGBp2gk5JicvLS7z/+B6v3rzCz18/cWyP9owMDZIAkQmqcw80MOfKtMhHt99E&#10;k+mQAWwXEb1CiCJIuRTESRquiSmZsVwDL6Toa4P0vfe5OxQ1CnZd5GPKJY0ixiytYt9Xl2myf97j&#10;/v4Bz087dG3n7NlU8L8nL14w0lnvudAuY2114AUUwr+2DE1abE0QXyQSIpzToRNmhDObYsUfp/Yr&#10;HCn+lj+s/nwqzd4UpjkK4D4ii0Y71derv7Qx6JoWu6cn/Li9wY8ft3h6eIDW2pFr7rM5RXW/Bn0z&#10;LSbAt5gc6kUKo+dPpsq068Z9TylcjVZ+fmPlZyngGRFoX1T+Be1iDyInlCkhZF5pY/D8vMP1zQ3O&#10;Ls5w8eoS6+0GUlWwAcP99Gywt+lPzv5+EUU1KYesIsoUbuHaBjCMHdHWomsb6K61077sa0gH2FPu&#10;7c6hxk4yVGJ3a46eQyrVFJzYDiSUvLshVrBhLMF2/4Bv377j86fPuLm+wX63D+HYJMQA3B7zRi6D&#10;SuXnye9BWvs9iyCVgqoqKOc7LIVEp9skfHGqdhvzjo4nUefOTv/8jD0DS60Uxibgy/7QNFkzzmEJ&#10;Y+DOS/3mp8QxcwKI5Nyi1BpsyXv5LTcEpOdmOskdoO8+hyyZfkISJceDniuf+qNoWsP29lp78Vlk&#10;y2UiW1jXZ2kdEdDJZClN4jr9eZFhBSNq9rGg1TycO7Z6jYnC+Hwzbkco9g3ciwRH65pYNFQEIofW&#10;Y7mFiCfSlzzDc3jdPGxMUSh6L4SkkVotkKoZ8ZxnQXggP9Qn/oxBb+0cD16VJE9pr4xBPlKMKczt&#10;0SdZhA9qXjPrnf/SjI7Sms1xTVGY9IkxMQrT/mL0/ZaIo2SfEzaFJewvhOF5NsgYSGtA5rJlrv08&#10;BsakuEHu9DAWVBtjRr/zYyjw/Gf2ZnXqm1gCHJdYoDy8qTTOXEyYXth8v9T0fyop+hQFwNRGxWMN&#10;CTGGnp7jKoApf77SdQ+NsQ8a0xq6baHbNtiuWHWyVbcroVCJCrXUWKs11tUG62oN3R1A3EE4sNxJ&#10;vUPT5sNhiAxkUPH01hNKEla1wnpdY7Wq3cOOURVG/xeR7YNvhIUD7SlW0fQFc1Jo0LTaoRQsNsrK&#10;RY1qas/q/H77BDQL3JOAkRJUVWBZQbNA0xnsjx12hwb7wxFd00IyQ0g/um5fW0rpQmdtA2DBe6u8&#10;14bRdB3uHx7wP3//jW9fv6NtO5AQqJXCZrPGn3++QyUFLi7OUFW2kReSoHkkDDrLFfBGg8YFg+lO&#10;o2k6HI4tHh6fcXd3j4eHBxwOx6Sssz63CtvVChfnZ3j9+gLv3r/Bhw+v8cef7/Huwztst2cuPK8H&#10;q1A4IClT2hYPrAhAIE6VpYEhjoAICo9c7LadN8EITZWQIvX8zVGxTCE26lHq4XL/eylRrWpstls8&#10;qhpd1+C426M5HGG6DlT5oNqscGQDiogXr1D1ntMxcC8EQTCgfROPPvA7VnxQtA6mkuCnFDtTe/MY&#10;4L/0oDq1+BkvalIFcvFrTyyIpuySBlv9yKGwJNj9dxrNMV9zKiih5oD30n49VqiVzvEpAH9Jpswp&#10;BPaYEmUqj2GpOg8ThaS3KIhJSUZqG2NVvg3a4xGrlc2A8RYcXCDTpkiXU+z0Ss9EXygPQ6t94+2t&#10;DtabNV6/eYMPf3zA9fU1dvsdhJSuFhDpfixy2wQM9nOvwvFFfAm4ie+HjAJ+PQge+7KOrZOp+11W&#10;SPKoMmZc2Y9BQ5EDten+WlabU0F3FSvvGAg+5WwYx+MRD/cP1j7n8Qnb8y1UraDcVKJw3t0IqjQO&#10;RL5Jpu2QiEwYBuT8hsnw4N4lSkH06LjP2YkFHqkUmBeTLiVrHLtGTbSXYwCGpP7MNFSah5waew26&#10;tsPu8Rk/bm7w/csX/Li5wXF/SEye44mPdC2U9zfK/ciyaeHi88j5XBYn68aG5YqkuR3sD0AxX4Q5&#10;snXJ+jDKMwJiICu3JfPZFrDTnPf3j/h+dY3zy0usN2dQVQ0iQl1Ze0ySwgpD3EQmJYoaHt7fGAyP&#10;AfKI/CH3b+3n7GBMB22c333yGWmwz8UNvJ0Q4AGQhiwroVTHUDIGn4KbxgGLTdvi8eER3799x6dP&#10;n/H16zc8PjzCAHbfFGIROT3W45YIzpTMdtYvbu+sKona5Zx5ywgwXmx3mFosjJzDSK2iltVqM33h&#10;AiBxEDI+YY23BAMY+x5zAO4/YSE8LR6gRZ7bvw3cx9cHIxNz8SQA0sB6/8jnkzUc4RQcnh2OFL6u&#10;D9ZR0Cx64rW3BCPoKMjWFAlw59pAY2f30J5krrfjhcG0U/jR1HRxsicN6uuelCjdeZNY5fXEZfw9&#10;jcmsfEasg8cCs5fgYkttqib/HUeYThQMH1tQ+7ZeRAR7nHXmrYhzO6PB3pq4fnCC/YS3UPCpn7tm&#10;U9heqWsc77cJ80ma439f2pNiQHtC4ZPWI9E1tv9ODDLaUhC8cN0Dd5MJLCnF3cQIWda/Ho+SJ0ty&#10;TOJ1X57YXWYRtcx+tZwvdyohc7JtznSAwjKwYynoMffg/86o/D99mJbuD4+oukAjoM5CMGqKJUpH&#10;il3XZ2yjYr0h7YiptRXx3ZkdMRIQkKRQCYWVXGFTbbCpNujaA4xuIElCOHV9AnZ5X3bjfmrfuFnf&#10;yLqS2G5WONuusV7XUJWyYLXgpLxLL1AaKOW9ynwTI0gEhQ1Rgc4K9tMUWSdPEyWltRmDBbFnb+AM&#10;wGDuvW0NCAZWgU+qhqw3MKJC1zEOhw77Y4vDsUXbdCBmVFKirsj690sB8j60QjifXKty0szojEHn&#10;7mXbNXh8fMD3799x2LeQUmG9WuHsbAOlCG9eX+L1qwtUSmK9toFiDDvxAK17/W8EBHMUugUIkFN5&#10;GQPojtE2Bvf3T7i6usbt7S2aY2ObALeShRSoKonNpsb5+Rpv3l7ir399xJ9/fcC7d2+w2W5BUkBr&#10;p7znqec1DZAtHpQedOZo1Msp0/sRbZtJIKJCc+iRneXjUW/XFH46IEQbP6ZZPNcKe6WzNALZa23s&#10;N5GqQr1eo1qt0OxatMcjmsMebXME1XVQS8WBLMQ92O4nJbwPraDew1cIq37xOQhGG4i43o4+bJLH&#10;MaFUOqX4mvIpPUUBNbbXT50J440g3Eooq5RKFi5z481z02PjNRWhpJY7deRy7HyYUswvLfByz8lS&#10;kzwH8P+OCuwUNcvkGbhgfS0lLcaombhB6kPVU19uihSvxhh0XYu2aWC0Bil7J0wcdmgxL7cH8KRy&#10;bxYULJIZyLxNc6Kn9342xtgsjarCq9ev8Mdff+LTp8/4dfcLSipIoSCEcsriHtRM1KhxLR75wPvp&#10;hLm1lJAhCSjMA/A8CaGcUTXmQXhxCFjpeTeZd3yR9JgJ7qKB938JyO1ByDwQkl3ouAGjbVo8Pj7i&#10;9sdPvHr7A9uLM8hVhbWSvadrlBPkr7dha6HYdV0A8VNvdAxsbii+9slnMOn0BqJJE0cm5xkLc2P4&#10;xXUNFMJgI2Mm6i1PYhcZQqyYS31/tdZojkc83N/j5uoKV9++4/7HnRv5FklNkEzCZXvHfOBnBDZR&#10;OednifBp7gzClB1JRGDE+QvJ82CMqx1EP0WREABprXVsWvz8cYev2+/YbM6xqle2fj1bQykF4a+7&#10;ENYQIwHckIgaAigeWYumDzdne67uJzn85+m9WiKPdZGAPXEoH4dJRkpCjWO1a7HOAMN+IlMUp3Vd&#10;h6fHZ1xf3eLvvz/j86cv+PnzFzo7SoHg3/DbYTPx+/afKJaakJvGsVlIqpKWM2ADNjqa8ODJempq&#10;cvk0wvifyaFbNmG5nJhYYuU7RzDSDNA/13uO1btzqn1aWLe/RDyz6HomRgJUEIf1gLtJ8uj6o8af&#10;IQwuZAn1tjkBvPee9qYnHD1oz0BR3tpnXVDYYgbTNrmlF3gSqFkqYFpyD8auLcNjODlwH9UgYVfi&#10;rCbl0QncnKiYC3pe8lzO5UfNhZhycY8hx31HgpZoio6RKu+8tbYgkZDodto/r1+GdtMkaCCUSbzx&#10;RzCJKWHIGPA7fj1o8L1TTGp4dDAP3/NYvTDVK83leY6F+SaWXsXP1mM6cSgugcpfO2EtE78/2yMt&#10;Oz/yacTBpMzoszouPpuygyvfZ/5HzkN16sH50lTxvAEaW/xLVQilBbj0cD8VDDkFZBoeFDPI/gve&#10;y9x7SwKiDEVBhVYN0rYtOt0FpY0AQUgJKRWUNFBkFfhrtcam3qJr9mgNoEhCoQJBAZyxmr5hN7D2&#10;NezV8oRVpbBZr7DZrLCqFaRyjJ3gyHssGqEKzX3vH8kOMBdORS4k9Z7fSMcxOR/zprHAyjKxVL6W&#10;BUCCgpsQbDKWBJP9CVFBqhWUWuHQMY7HBvt9g/3+iKaxkw8VEWolsa4EaiUhBYG1gSCCcuoYE42v&#10;a2+/EmxwdFAbGaPRtg0Oe+Dh/gHX19dYrysoKfD+w0eoamWvT7CFcU1cKUCTvW+ocEW+gDGEttF4&#10;enzG7e0v3N89OM9cvyFbpV+lJFbrCmdnK1y+OsO7D2/w9t1bbM62jpCIbsyktUEe1Bl53mUkT/Dv&#10;c0q6kLtAnHi1ldwLB4cg9weKz9YgLGFFeeRwjvY1AzAZm9kgFap6hWq1QnvYw3QtmsMBzWEPuVkD&#10;QiaJ7OQmPMid0IZdKHTwL0+ZcG9bEZptGn7ofjKn/7O5RuIU1cQS8HZOMb0EBBubTCqdVZyFZYVn&#10;363HZBS+cIacNHU14h2/FHBd2oCNWdOdApQvUQx41fDU95oi1pfWDEvO7VMmFk4Zw58D98uvEynY&#10;Od2lPNCVBpJZQq1tGuiuA63YTZP1tiwWPPT10rjab0xdPq6CSgUEA8/auH8lTiwdpJI4vzjHx48f&#10;8P79W9xcX2O/P6KqVhCiAQkJikHM3NqaaDD15M+EUoZPbE/Tg3vch23HiZ8R0DcMmZyeAI3rh9SW&#10;hGfAC0qOsTxId9QeBeOj717ZGNt4UGQmHGcUMIDOGOx2e9z++IHLN69w+eYVVmcbyKqyZ4GEDcNU&#10;EnW9QlVVIEHodIfj8Qg0jbVP1NoRwi601lsVZQGFYQWHa9vbsvl1GoPjNCAreFHDX3zeoiA6HyqY&#10;Z2NFsUmD3IT8NbXW6NoWu90Ov379ws31De7v7tA0jcsvAgw0gtkBT/vMlkFeBJW/1tbWRSo5ntM0&#10;IdLpaxxt67h8MnRkZY1faxpmCEQ1dNnKDM7mob+Xz8973FzfYrs5w2a9Ql0rKEnAyk0ABmVdv3Zi&#10;f+x+kjAjisAYblf9FCNz/7wb0++zcQ42cwb2+BoJsRd/ZEOXRAik72mYw8AJ8ehBxbZt8fy8w83N&#10;LT5/+oxPf1u7nGPbAc53v79ZaX7HKQKJSTDVEURG99OZlZKolICUBGYNrV3Nkyl3xwJZp4D8qZpn&#10;qS/9VL33T5IALyEbpmrVnByb87hfolKemgKcyodaSkT8ju3G2DHGnFpcAciAeCuf6Z8zRtyCDADn&#10;IB5A9hoRmJ8Erg5DYofvmaKTCVE2AyWWfgPQnk8jpE5Z85NfH2edcdr7xjawvYUSF3ucvodO+6Ax&#10;e858Lf3OdM7SGnw8YJWSXKE4DzFMrEaqe4tvUPh1fA6H5zSrBZM6Ink7FIH6YhbQHtsfTyUb+zqK&#10;+rwbIMsnoALYzwB+z1ZnyXsNolriEZA+JSDStYXig/XSAPBT9sa8Xw66j9BGUCKqCTbeGYA/Vbct&#10;wZ+Xihv/EfB+yv9uacNbUpmUFvyYGmUMwD/lxi61cFhyWJ8yrlYORxzUW4s3xhKAMmYHQc6TCgR0&#10;XYdj06DtOgsGgyHJWrXUdQ2tGa3UUKJCLStsqjU6tYXorPJXQkGhghQVBMkeWEevqPPPoyDrc19V&#10;wKpWAbjvp+wjb8wAbUTMpj+kwtliQIIhFUMpmw0LN/qVerk5SxGkG+BUiNASECp48IuIEAGDjQCE&#10;AmQNI2uwqiGqNWS1AoPQNA12uwN2+yMOhwa66QBjIJVALQkrJVFLAQlGxxoCcGG8chAmxT1KEEZ5&#10;pBJB9dh1LZ4ennB9dQ1BjNWqRr1a4+LyNYRUYDbBOiY+INJGsPdzNS6stjk2eH7e4enxCfvdznkN&#10;eusWq+qrlMJqVdspi/MNLi7PcHa+RVVXFmjwnoVTsnXOno/S8x15PpKTnQdbAd/ceuBEpKgUOfXd&#10;qFoeUTStXy/uT/zIJ4ewSmRhYQivb3+dPdU+1VEKCKVQ1TWq1QokBYzW6I4HHA97rLpzQDm/f78O&#10;RR/KY9g42yudevGTCKFs7AF8WJWXIAGTtcLsk6yRAvdLR4TnANCpvXbODmfJ951SDpQPQBr4vCeY&#10;RBQUtwRYn7NuK16TNIZ4VAGwtMl68QRARmTEwPwY8TB5RNsAACAASURBVDF25v++9cyyZn3U7mjm&#10;3s81y6dk+YxfSwS4KfHO9KBbAJx6ILrrOnRtBzYMWXlA2QPX/tcUQPy5SYrpQOA0tDMotIItKGfv&#10;HomNB7s1st6s8fbtG/zxx0dcfbvC89MBtWqgxN7a6pFGnNNEnLCYKQKIce/Q+DPFazMQCsGLPe5s&#10;U5A4tsiY20P8T3vNOQPlrQjBB6v6MNp83H6sli3VtvnIb3L8gsDERZCEwrQfwuTfsWlwf3+PHz9+&#10;4O27d7h49Qr1em2zFyAAQVDscoNUBSEFDBHQdiCSDuk2/ZnLFACWPOtl4F86UPjFeUDDpm5IBWDe&#10;+jGeUABbRV1QaVISeBcSffuI5DDlFxR1gTxrsdvt8evXPa6ur3F1fYWnp2drFSOoJ4iYBzaXY4Km&#10;9O96gIEd2JQT8mNEbPxn/bSHCQKFZJ2NDFBNedtaEHv4dYIZ3UhzGtTqwk08OGKtNS0e7h/w/dt3&#10;bDYrbNY1KmWzE6pKWcFNCJFlp/hOdqYe0UumaIcGHX1WE4exSuMtNUxuz0TRVC6lnt1uDbiU7QDm&#10;selzIuIhAOQ7F/eTwJ5w09paMD054P7Tp8/4f//nf3B1dY3d4RjCMGObAIqyPsZAnCVnPpDabsU+&#10;/8Ip7+va1udKiqT+89/fFIJrx2rCU8G7OdCiCKqccIYvObtPFeAtfd9F9HrmepxiM7J0wuEUEGiK&#10;fFwyubhUcd6D91YoZrfTnmBDZG3qv9561pv+LAzHfH9W+in/1IKH46Gxge3KsM+MdhdGpPyPSH2m&#10;eXuEhWtkiXinNBVIHNtbhYTW3koGUaivz0Mb1CI8mGRIgeAIEM4FClG+wimipqXrr8ANZ3Uhotyb&#10;uLjsiZhA2kee5sX3Ek3Fjq9tJKLQU57JuQmlqXDZ8oQOA6BimHC53p9+XmMSYMz2dK6/St+rGKmn&#10;YyIvDW8t+dMPxEVIjY3zEif+PnNAet67Fs80pkS8FOyVmFLTjVPP4xEB39QZuPTHSeD9UtZhbNHm&#10;qr18tGSumT5lA10aYngy6L70UM1xO0w7VC05+E+9BhwxkiDrJ9dpjWPT4Ng00LoLG74NnlCoKkbV&#10;aVRKoVIV1tUaXb0Btxqm1SBWENLb51AIz/RnK7ki3Z/WogIqVzhWtYKUvQInUf2UzF79JsB94S0E&#10;QymCVAQp+vHYUpp6fuVPUX2NbcK26bHNnQFBGAJYgmUFVjWMqkCrNeRqA0iFQ9PhabfH026H/aF1&#10;YI2BBFALwlpJbGqFtSII19QIECQJSCJ0kcrIFvweqHcMiPAJ6v2G2bYt7u8eIARwfn6O87MLVNUK&#10;q83G+ocJOyFhEiAdqbLMKf+00Tg2R9zf3+P792+4vr7CfrcPX0FEweu+qipsNyucn2/x9u1rvH33&#10;GtuzNYQiGI6LLf+MisRnPNbXk0OwaKxYQN6g9U2bX9N+bSIenvAWP6KcDC7i0LiBTULfGJmMfxhO&#10;Cgw9eDl8ZoaQEqqqUdUrkJA216Bp0DZHS7DYlDcbOA30YE4UWstGRzCc95r2Xqre6km4AE3758J7&#10;RbuQaYtJ8OgY4fihfTojPgc+TnnajY37TQWWjUmFKFdkFO7WKUpsmqRgTztP5sLflzV0SwzZMHki&#10;lYiJuYJ9qjEdC2Zbeu+mgPux15yrJaYL+FNqjz7gsSfbMsAWuarMQHcd2rZBpzsoVdmQReGV5uR+&#10;Pa2yH7wTQcmIdd6scpKhUSiYY4lSipoBYFSVxOXlOf768w98+/AdP27v8VTtoVQFJZX1nna2ZVHP&#10;lZFWPAjORCEgNleu98+6GVGcuubd8MASZEwRWvaaLQXW0oBMCG1j9npTSs24wer9QfOmFFH+Qfos&#10;9+/P7VOCwEbj8LzDr9ufuHl9g9dvXmO9WrsawlqGHLmDNnscmwYgQBttpy+1GQXRjMnrg2T2MHq7&#10;tGgfihzDFq/pNJTTvoq3zsloKFsnkgDBwBtRBRsfV0daCwKDrtM4HA4WdP5+ha/fvuHm9gf2xwPY&#10;gf7egkFQPwka5wLkIAFzrs7ytYYl05W3bhE98N11GsymD1CNrk8vAO9V9z2R4vaciaufn4/x2Hg8&#10;4p7bQwoxsbe6/3hbHZAlRrquw69fv7D6olBXyuVTAGfnG0glIcjYq+rugZ0ajEOYU+/4FNCn1P5A&#10;6xAQboyrZbXtbdhw8LUOoHhUI/YgFzsrRYom71LwhhIAnxNRCQkB6cL6fKBm01qBy/X1LT59+oT/&#10;+Z9P+Pr1O552e6c0CpIiS2YIyib9yuq+8j0dr2fiYWFvmbNer7DdbrDZblDVKhA3MTE3diZPZdyM&#10;iSjGRCBjdcPUn71UgT9lX1OqE06xB3np1ywB2EuE70u+79LpoFOwkHItmnpC531VrK43BsnEbw7c&#10;e/GV1iaEfFsooZ9AjwmBEGybZZiltnYJ1zzo+Qa1qU8pi4JLB/V+ac26/+ZWVBQHchaEEVP3JxCS&#10;PPz3pX2ejSmGbHtLwP5cN8U6ttjVROT10umNcUIbI4HXFGxzCEhsEvP6J27o42wdKirqc0CeAsif&#10;5ODERAalPeBc77Nkairef5aEUp+yv02Jm+csHJf0pWOfA4k9Gw+EC7P9Vpa5WLSWoZLcI38tnhQ/&#10;TN0jytqdeF1Z7J6TEGtCeaIsnrSdJ7dPnz79bfC+BCTMjYiVLvgStf3Y5nCKFcPYCOqpAP7iryl5&#10;pUVyN4q6IM56m38GRCiTAsHumezobtu2aJoGTdui1joU2j7YSEkVwPu6XmNVb9EdLdAgWIJYuiLc&#10;H8xxsiYCOKhNh4orCEFQlfVDt5Y5VnEvOD0cONoH4sI7fAfR20UKQbYpEATNkfLGNXC98n4c0Bk8&#10;ZDR0F4kV4OS9z4X3RZOQUgJQ0FTBqMqp7leAqtAxsDsc8LR7xvN+j6YzgAEqQaiJsFEC20pgUxFW&#10;EkAHaAIUWWIihIl6Nl0QlJTohISS1sMyacIAaGNAHeNwMHh8eLLjzNszSFXj7fv32GzWtuGABHMX&#10;jejHKktbgHTa+uIejw0eH59we32D25sfOB4OkJICAO/XS10rrNcrnF9s8e79a7x99wab7QZCyKAo&#10;9QCXHx0u+TYGVVJ0gA9C1sQQUAx+rsE+x1oMSXAYectiagegLrmmKlEnZKF8GE0LHz98jfe/d4+K&#10;EAKqqqDqGkJWMMbmILRNBxhrdeCdjQPwBgaxiSpie6eEI2SEEMH+iu3M//Qe1jMKEeFAA7uBEtv/&#10;soIj9ahOAbJlqsalUwDj/Gg/ssHMg6gNdgDVMOE+boyH14mSwi8vhAvEIo+pMOYA9tzjG5lnOU8A&#10;aOn7yIHNqYmkubDiuaCgJa9ValrnlC9L/Ab/yR+jJIAQdtcMGRTZZF3wie5vhXGEXde2MPUaQvgi&#10;UUR7EhL9yVRTwIMqdIakobh4TX3YKZuKYmdLIYXE2dkZPn78A3/9+Reuvt3i8eEZq7rGsa5dcGQT&#10;LCkwZr2RAU/R5HqxXgsAS7b4+xiP2JRo3Hey+GcYknEEOyHIxvvqmsgWAYlSj7LX82dPCYApP2d5&#10;GDqCjyvnk1ucWq/7LJWuafBwd4fbqyu8ef0a280Wq6qGlgokrVKx7broHnOvQouAAu8dbrRT8fnz&#10;ATQAKdIQcAxRkRigoJcBXkPwHoPvG7npOBu5XhEWB6j5Z9AYjfbY4PnpGT9uf+D7t++4+n6N5+cd&#10;NNs6k9lYwjwKqosfozyDoUT4xHdPkAAkJwpyrV3mgJV799k4FJFthdzFfGaXmYp1yAC4N+6ehwlZ&#10;0zfPaaRTf2oUjjOfM0VuCsI3wcfjAdfXN84S0+5hH/EOZ2dbQNnMJRGHDqKvawagVjSlRE500H+1&#10;B7V64N2v2XALolwsn5ElnZWgt1aEkn03xv460qAi8dcuqPjdvQLZDCmtDY7Ho62Rb3/g0+fP+J//&#10;+Rtfv37HbndwfYMM79sTfpSAR+MToWVQlAd6L183C/RZTUoCq9UK5+dneHV5ifOzLeq6SiwlBuDk&#10;CNE+R9q/BBCeA7dOm35baCc7g1WcZvVxWu0wZns39z3nBIinTg/O+fDPkQ5pLTr+3ns1dw/Shcww&#10;5tilPSIpPVHpoPCgtDd9qG086RXvWcmEPQKBS4j9uKMaB/FkGbtQcIAMDYQPQ5ieIhI/3niz64Eo&#10;yyPCSDJJUZTvF2+4FNT37KYOi2R7/DkKf98r7XngjT57312tEGfYgKPPdcJ64ogADb/2ljSUXtve&#10;X56SkNpBdyMiesT1wsNnOiJWElwnPXfY3T8iTGbxTAHTUzX62L43l2m1hCg5Bb88FbCffM0F+EBp&#10;GiLR7PhznyipLwfAYORr1/e9459pNmA279QLoif/FJtMeD7XV5TsVcdibl7Su54cWLvkkEgTiMvg&#10;fak5m0pnP0U9XwIlpgiF3zmI49YrL0J9g4xR8mWcoVo6jjgN+jsYlhlsXEMjLLDeNg2aY4turVFV&#10;DMG2YRXEEML536sKVVWjrtdoVQsjAGirdAmNjTt0CE7x58LPvO84w7jXk6hq5fwwRXAzIceqM+XR&#10;tbGc2ikRiSCEtN66QkAoCZIEbjNFEmjgc79o3aT/iQ4W6icKXPFAxhrwk6gAqmCoghYVWK1gRAXD&#10;wL5t8XSwdjlt24I1IEGohcC2IpzVAhvFWAkDBetjLsA2fJSGeV1SCCglUUmJzXqNs7Mt6kqhO3Yg&#10;pwbUUXjcYdfg5+0d6mqFql5js91ivVpBSAnPnAyeY3c/tTFoHXC/ez7i+WmP590BzbGxjZOwTZyQ&#10;EkpVqFc1Vusam22N84stLi4vcH52BqWqvmgKY04ym7pJveE9aB//9Jt/boHQC+so+J2G4GTT2zMV&#10;H70MiIhXnc8RQFZkDUf+Z55R7jUhIsICpCBUVYWqWkFWNfRRo+sYurNqex9CGwIRKWKowUkyhHCv&#10;J6WEVFb1prUd1YcX8xltf28oeLsLFjBhf+KCIiUHvunkPTJ9nVznTpMN69wefYr6Ic6uCOrjWF6X&#10;Ev19yU0lTU3faEclNlJhDE8Cp2PKX0yXvRloM9dccqFILze4uf/3P6HSWqocK1nzzN33EvH/0ve9&#10;dBx/AJ4gtUgWRM6aioJtQRjt5Awjh7V7aJoGbdPCbAyEVAN1cmg6MqXlmO9+3PelitHSZ0vRvgSs&#10;S3zkIwBLAHW9wpu37/DXv/6F79+u8fPnLzw8rnA41mi7Bq1pYFhb2y62U2L5HuCvmQkF+PhIcAqq&#10;L1tHIjpDSmB9ybrFN4xebU1EMGSc5VEfYh7upUltPkp1Z65+ixXUIUQzUzAlU4OlvLyo2bETWQyt&#10;Oxx2O/z68QNX377i4uIc283G2pY4hX68z4dGPpzDPrTWkd6xdcAc+h7fM8OZNy8PwhynJqxKfx4T&#10;OvZI9TUher/iQUffP3BWJ8ABAGqbFs/Pe9z9vMfV92tcX93g7tc9uk6HCVWGsQColKGu8O8xVQV6&#10;RL1nENLcgt56j6lvAq1vvbFTeD4/KQqJ4OQcGkQNZgT49H4WciMYCJU393YD7Mk5QuqaQMVx2Kh2&#10;AwwZ+EkYZsZud8DV92v3lcbWOx8J2+0aUhAM9dOHgxqK43Ot/z8ZdkGGFK6ft0ziSMxAWXPtRTZC&#10;CEhhJxsEOdIi2Etw1qIl6ZthkseTkeSBAzeVqjtjxS0PT7i5ucHnz1/w9+fP1ipnd4DNIpKhPjfC&#10;JM85D2rJ/kQRgrIakzP7BEqIe2tbRo4iESAmVKrCZr3Gq8tLvHr9yvUMVZg8jcG3JcDQP+GVPqbU&#10;HztvX/K95giIf1Qg95vk/9w1OgVkmxJNnAr4TeXmMI8LfEr3z7BT3ZssTDXyqu/Be7ivN706P/53&#10;AwIhJQDTupCGBH/8f2IMtFylZpH7DdeKqNLtItkp3V7UF08FjIcpq4YyQJHS7LfYta0M3pskrHZw&#10;/bMpxliZzpxdz6QnzEKHM6shZLYluS3LEGDxvxa9Wl5QnwOCyC43mprikfVJ2QQnRZgNYnC28F44&#10;ZuQJiVBiLEvqpWTlFNj7Tzyzc3s2/QN2XsWbScNaJP48Y6A9onucPEdUwFZy77rETWOa4B67V+nX&#10;EmKzhGFWFQenhTHbo9yW5yVn1Kn3Wf3OofMSln3KzqZ04I4p65al+v4eSD8HCPi/Dwol8JhQcvAH&#10;vZ58HGxaGpqb/3nuXZgMH7kmvOusfU7bdljVHHmD92CpUgqVrlFVa6iqhZA22Cx4yksKMrB4zDol&#10;TLwvu7R+6Nst1uuVG6Hl9FGkrEX3hapBGKHzymIhFQTJoGBExG4zz1+nWBkXP8S9lzr1B0jUrGjv&#10;rwkBUhYZNZWEEQpGKhihABLoOo3nwwG7/QFN24K1hmCreqoI2EqFc0XYSIOaGMIFvxFrADqwdP3l&#10;sOBspRSwqvDq1SXevXuHy8sLNIcmsNTahZkZw2gbjeenPX79vMf55S+8e/8e2+0GUm6c1WcMGvhp&#10;AoLRVk3UdR2en/f4dXeHX7/usHvegxmO2RaQSqCqLHC/2a5xcbHFq1cXeP36EufnW6iqcteae3DE&#10;g+/ebHk4gjL6vJdSzuMRLrC1s9GdV2FRBOIgJWRA0Vhl6sDqiyEwFxLdUysBAopf408WpiG1R2Qn&#10;B6QLrVWqhj4e4ZbxwL/VFjYm2G2wq257IN82ekpJKKXsgan9CCX3qBwbMIvI271XdPSPYzz6VVBV&#10;zjRcJTAm9VQsAfjDa7i0cTkZVB6Ezw1tu/LpveHoZb6X5xQQD74HZUF8jLER1FxtPXaYxD6WYVdD&#10;WWWfX38aBIstBa5fcibNEeglcn/u/uZiganzcyxAbyq4fIyIKDJ32ecTTuEporAtTvxCesKkazo0&#10;zsJOVfVQERQRMKPgNpWuC8/irYPaqRi8ExXPfoJISmzPz/Dxj4/417//wrdv3/Hr7g7POxtaLoUI&#10;werDzi1X3HMCEnPW5dFEA8IDCxMCsUkCzQb7iFf2GeNMeNmFiGffNyKNfaPtzxK/PzNb5bF0QfAl&#10;X9Hius3KREEUlMUmWA5FAXOxuIF6H85QI7hGVesOz09PuLq6wsWrS5ydn6Gua1vLkcw0xZzZb3D4&#10;TEH5T+PNEgbWAOhBlPB+e1s2jvarKZB53A5tnEBIvPYpD+Cz14uJoY3N7tk97/Hr5x2urm7w7dt3&#10;3N7c4rA/uAwFD/Y74DcIVEyyBgb7eyhdw5B1uLamQGL7+yykiEAaTnCRZOKmSAYPg9UGYExkN0FZ&#10;8F/ssZKHt4W7nocZhudKhPcc19vaGDw97cDfruCnuwQR3r97g/W6hpQCJBwQLmyuj63FBWL1KTyw&#10;FgQZfUPdr9NeJOStFlLBDYVbIjLSxQs87LZBkR3h8Ag1iPoLTx5ohtaMw+GIh/sH3Fzf4uuXb/j8&#10;+Qtubn7geX/sgftYpBIHmUdgPPl1xz2oaLO0+jhZTmyTEPU7bo0LAkHaa+kmkDebNd6+fY3379/i&#10;zetX2G43UErZj2y4cJTxizzXT8EPltgZjAtBTlegLp3aW1JzjuUc/S6ZMSdSWALsnTIh8ds/CDnL&#10;WLimPS5gOBkYzuxvvOiMnaVWZItjTLDNGdZzmRo8q2mpgBrnWSqIwqxjYoBjv59CrRdsNFLxf8io&#10;C/kg0d5YirHpp8WRTmYWcE4wMmIzDvrtCXeOCsYhEDltZ50TNPFUv8nOIEI5U2UcQwvy+cjNIM1C&#10;ImRZfPn5OgaIC9EPxVO6r+aTnhwFmvSBv4WEnolnamoPW9LjnPJM5nXunK1ZiWh4iTp/ydfn1lRL&#10;iILi62WCI44XfelZQLrvxvbGS86SYU9Ko5Z1ObkYC95iYemUsD22Fluypv5R8D5VKJ0G7C9hJGIV&#10;e4lFXfp9TgEkpoqKJYfx8PXSBVDyBFwS9DG2wKY8rsrgAyfArPelN8RoWaPpOjRdg06vLOjnLT2I&#10;IIVVVFfGoFIdVLWCEA20b0aYIfzOR7bxs2w5wbCMgFJbUAspsFqtcXl5ifPzM2v/0nbR7umKW0FJ&#10;AE2ueJJCQkgFKRSIJJitnzpBRKNO86Od00wnJcSgHduzFjJtp9G2Gq0GjGghzwjqrAJWBCMloBQM&#10;CIe2xfP+gP3hCN3ZgFoCoITASgBbRdgqwloAijvrgcwGgIaNDDODkSApJFSlILDC5atLfHj/Hh8/&#10;fsD+6Rn73TEQQpqtap6YcDg2uL9/xOr6GmcXZxCC8eH9O1fECwBVZH/kG3cDbQy6zuDpeYfb21tc&#10;X9uxcpuDKiGkgKoU6lWNs/MNXr06x4d3r/HXXx/w8Y8POD+/gJTSjt9rTtr7XmFFA2BxDgjOlVW5&#10;h6HRlpjS2oQA1zxg0B/oFCkbc8QqgWPzMdHoa3jqWR6o81KCjKS1zpGqClGRvdKLg4WGHwvUxhWY&#10;zs7IdBqSKcpiEEEx2hdc1oInEFHCau884ZjarfDkdR+Xp/y+iikByF+gPFrCeMcKkhc3nogCI/Oz&#10;IAOqhghoQESKxegYUTLxaZLXX2q9NuqiNGNnN3f+nJIRMxWmuOQ1p5T6L51aWxIoNnYvPGhJRJDS&#10;Arq+KA2kUT4q7UJrj80RTdOgqlYQQvWWTpGFWALsDbxWaXJNz60LigLA/UM4Vit5wEvVNV69fYOP&#10;f/2J9x/e4+rqCve/ZLCpkEJBOxUdMSd7XzLllFnh5A7YCaFDNAD0c79uot4ELtnPqQf+tDa96t17&#10;VUb7QqwWypX8aeCbAWN8THiy1kSvzhaO8BBkSQ/tAE0Ux6/j51cAkoIVGDPjeDzi18+f+Pr1K7Zn&#10;Z1htNhBKYiPWkEImwKx/vTSLgYdip5I6b0QMFf7MMHrHhDlndkLJBzSTgUdm5Aje6ZRZFSRAN/XX&#10;2Rj7rO0PR9zdP+D71TU+ffqM79++4+H+wdZewk52SiX7z+z29IGdl6DENiGucJKAXa8eL0yClj1g&#10;OQPvgwPzwGYzBbFQ+L7jZ2BeC+f5HAl5lN8qSsNW/ZSfz+rotMbT0w7fvl7Z92kYuunw9u0rnJ2t&#10;oWoFkgICApqtvaZVjcsw+ekvvhCU2DTE65SNnSLuug7G6F6o4QkRr76MAD5LHvQEhokAQr/yjeFE&#10;9GAts8KvbHZYp7HfH3D3y2UmfPmG79++48ePnzgeOwDWOsiDSmw4qQN8LhhF81tsovXFBBZOrhwr&#10;A7l/dq0yP7L8cLVeJW2ftF7X+PDxPf77v/+D//zn3/jw4R026xUsZ6KdtakJ4qepM3GKkPynfpxi&#10;eTAlblsiFpiy1p16X/9/qvRPAb+Wgvxz135xxhXHAFpKsMYTUz4PIpjLMDIbHG+L43LKCt8mZH3w&#10;xL2lAgg2sKUqEGfRRHPRzz+E2Q7t15jEIK9juOa4WLGn8H2hgosn0hNWNZ1UQDLBkAohTAFDykUt&#10;U1hIb1lXEg4tB2rT7ICCLz0iBweKsTQazSUq9ROWKIazgzORwKnQc0S2yjST91YWE/AsCD83/TMX&#10;bDvXr0z1wEvw1ynidGovGT4n7Mh8etFeM9i7M5D+VAHfmJtLSfCRQzSIsnEQaULiur8kDpvef3nW&#10;ueAlxKp60UaPgofryCKaC7EL+1IUJjEGxp86NrII0HkBSDT2uUa9k6IGhjFUaM49NKWDdRiWVWh+&#10;ONXMMBiaGAIGGgaNseD9sTtCKomKIsWRFJDaFoFSVVCqhpAKTG3vU8fc17hUAMYz1lpVCtvtFtvt&#10;Gep6BdOZYOFBecOeNMJ+JNSGtBIJSFnZEE4QYChVLy0swEbXVaR0801R13U4Hls0TYf9scPTrsFz&#10;p6HOD7j4ILCt1qiUBIREpxnHtsXx2KJtNYy210kJwkoJrCvCpiKsJVDDgIwBs7ZBa2R/kuAAqrBB&#10;CC6UUqISNc7PzvDu3Vv813/+jcPzM759+Y7D/ugsWQS0NtAMtK3G0/MOdHMLVSsIwagqYQOEqxpS&#10;ErSx/vbajXIbw/bPOoO27XA4HPH8/ISubdwYMix4r6zH/eXlOf784wP+/e+P+POPD3jz+hXW63V4&#10;37Hiut87KLMa6Yu4fDS9dGjarIF4tNi+ptHGgfe9KlIQRd8X6bhwRhDFPnvDKIvMz2JK2RKNWRYR&#10;Wg+kS2mbTUeu5cFMhrUNRSZngWUYutPomiO4ayMfVufjHoOhLtAOQZFmASIAYM2pHzEvAeKnk+Ln&#10;QdOJKQXQokN5bvx5qvia812OocHl42+5v2WZHOgBaqTAUgYMlcr8U4HopSOeSwnh8c/CiwLslqpP&#10;lo7uz93300KMp4vtKTVwsrANl6eDkHmkRyFJzNZ6oT0ecTwesFpvUAkZS1D6HnnMLDHfobKJmMUF&#10;I0X94UTYtAWsBUgKbC/O8OGPD/jr33/h86dPuL25gZLC7TOw1jlRgZ8W+zTYVVMxH4+os/qvLU5g&#10;Rud2b8fDidK/pFIqjXt773oPxIcclQBoWTV7UP0k67sMjsfZOuxqLSkE6qqGUgqGGU3boGmaBYQY&#10;x55NYG197c1uh6urK6y3W6w2G0g3jbVa1VA+BJ7gAFdOfMb70E4aWhNkQZmxyCFW8Oc2BUv2NILo&#10;Vft5/crpXturPakP8suAmuAv6n5vwdYj7u8fcHV1jU+fP+Pzly/4+fMXWt1FQCslNajx2QDuDDXO&#10;FlJBhq/nKNAnDiscKginhUyJHUNUNzPl95sW72/puqPZWjgl0GK1WW8DaLOE+h4kpuOsuMP+2+fn&#10;Pb5+/g7TabSHIw67P/Du/RucX56h3tRgSIA1GNoJcGCV49E99N6HceA1h2vCYUJUd9o1C9G0pXvQ&#10;grBB9mKOsB8Y7gFs11vA33ekJI0xBqyBtmvx8PSEH7c/cXV1g+9fv+Pq6gYPd/c4tp0VpZAzKCJk&#10;TX9Wx/ppV6PDVinc+6Cwd+i+L/MiJUcq+SlYAUuYrvwk7GaNN29f47//13/h//5//jf+/e9/4dXl&#10;OZQU0LqD7rpkwnMskHQJkX2qNV2JICiF/Z0iDlmiPH+JYO//T+B+KqD3VCuGU4SIp5MmsWABQyIX&#10;vWrbDrhle7rr87TWyf5k4v0Tsf1pdH4abytDz0NmKgAAIABJREFUwEhNHz5/FkQd77OGuVibJEB3&#10;wE1MYR2k9RjRHOA73kv1fXAid08Jhiw4m12fjthuyD1DQsrkTflzuw+pLt3z8TM6Oe2JivaFOdBO&#10;o1lHWa8dq+up/EyPTbsUn/m8+4pxqahupBGx0pTYqNRflqaFx3qJpMeKM8/4NDA3mbia6YWWvN5c&#10;ztkpgmdaUJssFZnFQoRTg8rjabdU2MAD8imuG01E4jNxsZaa+rzDep1n8/te+uMk2xyKgkf6N5UV&#10;qLFPY+Hhi0GS4lQEDcdx5tipsYvx0pT6UwCDOO16oGqJNgpG7vY6f4DPFeVLipXwvcmx36ShhYAm&#10;gw4dGt2i6RoorSyYSDYEVkaFrve/l1UF0NGNmWcJV36ELLDGJowa+yZAEKGua9R1jUopNGRphDQM&#10;jcqtnfebdcWtqioo5QH8LnxSoh7oXnJvi+uLSvefHNhi0LQaj7s9bh52qLWAevsBW6VAUoHJNorN&#10;scWx6aC1VR/a4lqgFoS1ItQSqARDhIE054lK1leYXLPhlUDe2lOAUFcVaLvB+/fv0B2PgNEQRPjy&#10;+Sv2h2NgrUFAZwy6RgOPgLq+xXpd4+L8DGfbM1xcKKiqCs2WYWs3o42B7gx2uz2en3Y4HA7QuoMU&#10;PjTYqnsqZdU9lxdn+PjxLf7115949/Y16roGQFZxwZlFB/eqgl74YCYZ9XKh7pegtzLQgSX1tj/5&#10;5kxxVdmzakmxF1sJ5RYBFFvuRE9XscHxXxHGMp2C3hVhQkprAaWk89Xt77VVoXDwH4bLQPDGkbpt&#10;oJsj2LQQom+sSfSjgAY9cE9SAiT6gynxtuWB2nVIaNKg6XyhRmiSYCum480QblMhQYNnvGw/WQCZ&#10;5hQlZbYjCYsaSOt78Is4Ut7SRLjSCNg+plw4xed1CsA/teFcYi235N+fopxf2qifQv5MkSCjoD1n&#10;SqgkKH2oFgtLJCK4265DczyiaxsoVQXbg1RpNb788kmPJbVDeY2MK0TC+DURSDCEJKxWK7x++wb/&#10;+ve/8PHPj7i5usLz8xOOrbIgH+C8WHswdfB8h0DUSC2ddov9RaO+RpgK+MsJwTxQ1hO+CWkbq/Cz&#10;1/N/ZuKReOrPWM5ELGWrx7hk6qd0fLNdr2qs6lX4Xp0D10r3M66hOfLgNu6M4K7Dw/0Dvn35irpe&#10;oVKVDeu8vADVVZhE08bAaB3lsFMP4ntrEuIEmGZOQeSEkEzAHO7BaD8xEK3dKR/3ZKkXfMGJhkHj&#10;IYec+6bLAxpdp7E/NAG4//vTJ/z999/4cfsDTdcD9yDRK79N/LYoIWmNMdDknCYzNR94uo9Y4m07&#10;JGjcuUk0sOhaTpz3Z7hhMzMJkQoQmE3S33mFfVw3JWvcA94GeHre48vn7zjsD9jvdtjtd3j/xztc&#10;vrnEdrOCVOMBcMaRS9ZmUETDO7bX0GyV97rroI1GZM7UEwlJiGFv4xnfy/gZFaJfpAZ9/Wi0zUo4&#10;Ng0eHp5wdXONL1++4fu3K9z9/IXD/gBtIpUuGxjLYAaQnDJATUgBwSKQCIFIdDlGvS2IAUFAkrUM&#10;tXZOVkBTKQUlrV1ZJRXW6xrn52d48+41/vr3X/i//vf/wr//8x9cXl4A7ALSu84995zMAiwRw51y&#10;lv4uUHwK0D2l0P2dPn+uPlpaO5UUz8D4tOPvXNcpS8t/lm3IwOwYAAt2ORxBRhz86z1hFp+3QYkf&#10;iR7ya2Y4Jaxzm8uy3VqKS3lrG4ysRY68yCg/0+I15kNbZ0Ioy/1Jv8/ELYOfsjKcA0lpf9Zb5XBR&#10;FYxkX47Db6kPL4ebEBwBGQf3mqbbtMlpmCjUV1BIPMzqh+HeUppgHHsmmU0ggSM2ZfCcTWVyzv2+&#10;B9vZfZbyVGha30SpRrHIhDEdmod0yjTAFxhfu78L3J/6709R20954E8FdU/9uig+SIiWxDi/qKfk&#10;rNTrt7OSAX+5vy2RVjF5sMR6+P+obQ4jZfpCwYZMwTXiMRaDKHkDSnFqOM0z3kvYnVMW1tRYzpy1&#10;Ta4WCv+mN+HKDGvTT/27B+2YB5aIWHIDF5YkGSwJRnYw1KJDi8606HQHKTsob50jhLW2kdJ6adfS&#10;KreVgNG9QiR4esaepBR1XmQ7IV+ASymhpLVdidcDCep997kHwtjb8btpAL/5VlUFKWVQqXgAOB63&#10;WsL0FZlUIRKPdOs3D1RVjc4IyIoAIWGkhFpvsL24wGp7DlIVmo5xPLbY7xt0jQZrhmCCJKASwEoB&#10;awXU0rgCvW+EwxgDkQV2hQK4tbYzbqMnAiqlINcMenUB4r+sRYMQICHx5ctXPD/vA7BgHOrfdRr7&#10;3QE/f9zh+9k1Vqs1GMD5xQWqqoKQBO58s9tht9/j9vYHvn37htubW3RNY+0QnC1ErQTWdYWzTe91&#10;f3l5jtV6BTCh64wL+aA0OBFpo8+ZjckUKBesk6SMfMYwUDbYMUsdgWe9cgFEmZ97bEtBif9a/sPa&#10;9KRA9pRiIYKCnce9gBQEYSyQXtUVqrqGVArkg/Hi9wzvueuKRj8m3hyhuwMIHYSw6itPBpArxoyx&#10;Tq2kFISUMICdrABCiF4WEz9ynyhRZrwcuGeMjWb/Ez+WgNC84N+e1LXENA0nNM9oGUbj2P8AnZ0b&#10;oxxrUnOVxxKl2VyBNqbmiv3+TmmSS97yp97vJQDA0uu2ZAx/aFdTmKDzhXnwyuZemVsaQWaEAPmu&#10;bcErY4PYg/9x77nNCfiZqbUmsg5y4qeUJRJ7vI7da+NAKcHWAk4oifPzc/zx1x/4z3/9B9ffv+Ph&#10;4QH7YwPTaQuuxbG+zkIPPPRL52zSKfat58izu0SsjYHcQZ0fAyOGwcKR4SgHyvb1m7u8ZmqsPg1H&#10;S1/LZORAasgWbFfYqW0FzXgIc0ZMcO/h6oAMz/norsPdrztU1RfUSkE5uzRcnKOuHWHvPMPBNpw1&#10;KLoZIQiUeTiunyaJiVgikinH3fvJlmeGp2Bk7Gv096mzDqWWSyGg3YoR2q7Dfn/A/cMTrm9u8fff&#10;n/Dp02f8+PETTdd6Q3RLclPv556e7xiQNvGU4NTIdEzEppZLPD1ZzGVvez4BCJ2a4l0KOiaJBqVJ&#10;uKx+ICEg3LMghQAb4NA0uLn+gbZpsDvusTse8LFp8Pr1Jc62a6xWFUQlAnQlnBCBDdCZzp4z3E8N&#10;BhLCGHS6Rde1IYDWZgPFpCYNyHP/3rXuwkSFkBTEFaF1gSNqWoPm0OD5eYe7uzt8+3aFL9++4ebq&#10;Bs8PTzZwHHDKfftEMMiSc4YhXT4YJZ2ysCIpn6sga1fHedGUfz/sxFQVpKyhVI2qqlBVCpVS9tfK&#10;/nq9qnF2tsHlq3O8ffcGf/71B/7173/h1evXAIDn52erunfAfSxDGWSRFOyUpoCWl4APJUuPJXXZ&#10;FGFbBlDmAaqxZ2cqo+8U4L4kvjjluk193RK7wd+xtJi/h0iECh6096r7uJ+3cV3GTXin4LNX4vuH&#10;vAfxI2I3C3MPvuWUknGT+17cc/LEdWAORHseeEsLgNAlwGR/nyjLwzL95wIGwdKDab6oOLTCtfgY&#10;8SCziK4NJdeRC1OXSXYb0tBccFl8M5o7AWsdGaaemCIAf17NPUUoxirr0lhArpAvBTsvsc4Jr5X0&#10;c4T8T0I0UXaC5g4tiPC5AuKf1rEjHcdcttgppOLYHlCyiBkDzJf2bCXgO98j48DmuTNpaU9fFMKM&#10;iJWWnklL7NxzgnGsFz3lDH2Z8n7qxmQM4cQLjpvv8nShuWiU/cQmf+lFLAXhwfk69kFVvcfi3Lec&#10;Lvyn04inwhhyRpKJwcKAJIOVBmQHFi0MOnTcoTMdlO760UwHNioloYxEVSvUqwqqVui6LlJO2404&#10;9/i0jSVDCGdB43zvpZRujFv2984VsByvIc+6GwbDBeFJcgUuQUlb4PYECY/mHywNN07sWiglIkgI&#10;yKpCDYXaCNTrI7Ys8ebtO5xdvEK92kCzgO4aHA4dDocOurPNrCTCShG2lcB5TTirCbU0kDDpKJon&#10;DoT1/yQhbXPMdn2xU/aQsAHA9brGq1cXjvgQMEw4ti2aL9/QthqxbWmnNfb7Bre3d2BmdMag1R3+&#10;YI2LC+tPz0ZD6w773R63N7f49OkTvnz+gqeHR8BwUCZVgrCuFC62a7y5vMCb169wtt1AShF5tiMZ&#10;nw+CPX/IhtqoD5UpjaHF61k6gJtiX3enQNBaA7ABrcbZ/8TwKjHCZEnqHWyLMxEB/LahG+5RRCIh&#10;L/u1NT+m6sOWlZQQziuZa4Oqrqzvvejfl3fusWSJtBfLBUXrtkN7PMB0R0ihoSoBWQmoWkEpBSnt&#10;OtDGfg8hFSAlDDO0D2dkippdlGUUGPrcL8W3XwLO00TQ9NT+PJUnMnVGFcExjOvPku+TO1RyehYM&#10;iQ8e2CeMESFUCImcAqLHGtOxkc+5QmyqWBkrDKca2iUK+UVTEzNN5hTIUBqtJdBvk0ic+LRTEoYd&#10;fh3OyWE2jv+hjUbbtmiaI9Zda0k4N5Plm9icAuOYOqIyN7A052XqmiUBv5nnNAnCar3Cm7dv8F//&#10;/R98//oVN1fXeHh8xuHYutDw2L6EC7Y8PHhs+r2AEwA0FVOln01rndh45M2WP9O9LVz/TGLo+x7V&#10;ux6cz/8+KIjiN1X0hM+eYZNPLQJaaxwOBxybI7S2a0HrbtIncxBM6moUH1rNDLSHI+5uf+CzkDYr&#10;iHwY6xlUpSKw08DAigxSA2NOlIdBie2fn6C8SLc8LsV9cOoMn4PUvAgMKU37pgS0y0CF7jTarsXh&#10;cMTd/T2urm/x+ctXfP78Gbc/fqLtOgtmRGQb+dBjGubzxGR/ST02Fo6tNY8+fy/y2J7YG0efbYqJ&#10;IgPglH1vGL7eZ3Fk02YxEefDeBXBdIRj1+Hm5x0ObYPd4YDH3TP++PgB79+9xeXlBdZrJ9ARBHZK&#10;chbW3k8bm9/kayThbMratrGkp+5svRe/H6d8V0I6IFwEIUQM8lu3HEdCsQ7CCW00mrZD03Q47A94&#10;enjGr193uLq6xtX3a/z88ROHp51V1BNBCQEI0T8Zbi1KRVCROr637RFOPW97GaUUqkrZfktJSOnt&#10;S22tr+QKStao1MpOL1cWxJeVRFVVWFUVtus1zs+3OL84w8XrM7x6/Qqv37yGUjX2+wO6tnWqe5NY&#10;Os2BPmNTdEsFD1N1y9S07RSpPkcsTE3nTU23j9livHQ6cQxc41KOxokCCizaMzELfvY5omXksIS3&#10;5IGz/rHzanptLHifEGZeRKjtxFcIfnd2oDF5ntuAci4QzPanMLFcmJwrnu2la4JINJgTlCMK395Z&#10;YZwULT8zfU6N/70phG/6GqDkU4/irhuHY5dB3nxNBaEBpVM4/x9v77XlSI5kAV4D4E4RMkVlye6Z&#10;7t3//6PdnZ0plTpDMUh3B2wfoAxwQTKqZvuc6KzMiKBwwgGza1dMKjgKg40zwq0jS12pQrm+RDyq&#10;h+NTe5Zkc2fXhOX7eWoPmCJyTg0XCZXhRAGwC/s+aVIyAuJJroCyaJqz0OE8jq5/LPYcrrJ3WurB&#10;pt7fscHiXN94DslM2lPOKQjL4RihtoY6P2tgTECYxknH2M4cgD++npjNG6rB+1OD1f828H7Om2m6&#10;sDzSoItiXk4Ui9/nlzXz9cI7hYF/LJn5GPi7FCa39BhTLIG5qdbcoTPlK5oZbPG45CB1Z5BhqMaB&#10;jAXrAQN36G2DfmjRqAYaxsuOQ3OujUbDxoP3rUGzatB1HVxvfcMcJ9PhEE4AqwrAbGLye9uYxjRo&#10;jfd3jWAoKQKrfFiD83HEyOCoZ12HMMD48zJlvVg3Y4+rpSk4BTlXDNidwjOJCMoQTMNoNhtcry9w&#10;++Y11psLKNVgcEBvgX1n0fW+OdBEaHUA7lcKlyvCpgFaZWHgoIgg87HKAVlcHwrOOhFiWAL4V3QJ&#10;54Cn3R6fvnzFl6936O8ecpMPwDqH/aHzobt9j8F5r9F+OODdu7e4ur6Gs16u//DwiD/++B1//PY7&#10;vn35BsUMrQk6eMi3jcFmvcLN9SW+//4tfvrxe7x+dQtjjGdPuNKWoGzwMr8ggw501D8uN8M2HNjl&#10;Ie84sjb8fztnBfeKUhCzCo0aEY/A1BRiiExqVfL1UMVFI5okyklfyPjadbCf0kZBsYZjgtKDsM5R&#10;CURIIbuJDRuzDxyGvkPfPcPZA4xiGEOh4fONn1LKWzU5BybP6PfmTCSKiUqSCZ683vVNcOrZ8lIW&#10;1twQYYSNnckkGE+FUSTZT6pCQJMARo5moWwjMSFxrX2OMWJdTBR2xe+d3oTNFSJ/dciyxHw714N1&#10;mTHDkwyeU1gWp/vZi4+Hj58H52Bbo0JaSU/Nmn9T2r9EZn7f9zjs9+g2HbRpPFMzDhPjYJvLgJm6&#10;sUpWKsSVTJdT9sii3yQvgylJsRRVYMwwRuPy6grf//gjfv7lZ/z262/4/OUb7h+ewNaG90G+CpE2&#10;DTKsjMb7krwX5vJsphpp2VROZtnwVBBsvrelbd74Ggj2rkD+uRrmSZ/wGVNewUfz4ZH7wz7YCdiZ&#10;QSAm7QCKEPZqYDgMA3YPT/jo3qd5gWOHt+++w9XlBZrGQCuCZQTv8bg8VeUfL87HuSDuya4TM9dk&#10;+sdkCzDXQMmajkjsv7GBdV510HU9np/3uH+4x/sPH/E/v/6GX3/9DZ8+fUbXdcFuMQ6/VKpBRCBB&#10;MXBgcW7QsT2oAn+WGtUlYFACO1wzo0Y2Q/L+ylZK+aMTOUMxK4AW7N9KHloJPkiFYB1MIJgZLkh0&#10;Xfh8emvx+es9doc9Hp+e8HD/iIf7J7x98wpX15dYr1qs1k2y1aSgiiD2Qc4IobRg5dVKEYx2kqgR&#10;rBoBGGgPfkfSUFBsJhAhqWEYbG0INnZhmHbAw8MT7u4fcX93j/u7B3z7eocvn7/g6WEHN1g0TZvr&#10;Na2BkPdBSkETwRhfK7dt61WWJjDmmybVeKYhNEaHf/dfrTEwTagVjQp1XQOtWhjd+C/TQBudvtrA&#10;vm8bT7JarVfQRod9oBd2OcIGBGNg8tSg1/PruvNqj1NZnFP30DFCwlIPOHXmLTG5T6mVziJI/gVC&#10;wRS4dhT0D1ZjoGkrlzjErsHvbGMj2ewhs8vxyK8+nmcO/oxz1vqe1snHrM9q4cLAVZ5U4WcfnifY&#10;7tAEUFeD+otWSHLvdlz4o/OEzz0DJysqqLC1Hw9Sp0JkF5UmCQiuFHspMH5MhBvVKqUFRmEHmIa+&#10;VNnA0MR7rex60vqrMJa5wNul4M85a1H5eil70Uz2s8dU/cf2JSrlDOJ55VSDR1Y9MueqIITitHSz&#10;EcAu6mbR1CQsDkfG83P73JQ69xT88xzl+tSanuyPi32AZ+uo6X0YC7399GuqFTvzaoQpHIKDI8O0&#10;r/50ZTW2Oj33f2cG1vJokjcHji9ftGxsytIsnuVk7+UH7xyD5ZTpOS02TLz0jhL4XDSnMwEOU+DE&#10;KVOk+dcxbhgjeA/lvJejAagl6JagWgYZB6Ye1nWwrh95dkfPfq2VLyzbBk3bQBvjZfEubxXJN40Q&#10;AjhVYiQq8qz5pvGFebtawTStl9HD5YZIpjtD+N4JiVJkr8Rr7eKkGk40W1zYsSRQY2HtpNzP+P6F&#10;bB/EoHDOklJQTYPN5TWadoPN1Q3INLAgWMuJrWOt9YFS5JnqK0PYNAqbRmGtHRoi6KIICexwZhBH&#10;xmI+FG0KL1TpHlSawKzQsMH2coObVzd48+YNrm/e4+nxCWyHZE8UGYcuyMk/f/7q/Ubh0KQGoUV3&#10;6PD48IBPHz/i7uudL17CwMSE5mC1XmF7scbVzSVev77Bq1c3uLjYAiAMlnOIHGZk5FzaS6hCsj7e&#10;lGXAmGdX2NCMqWxzkwpDyeCIFakK11MVrL0CQgnFFLEE+bnwYETFtKcAlDHzaFgk8f4YlubZV9rL&#10;qVVIEFJZkRLl0iobnmbGSbDMsX2HodsDroMm9gOxxsA0wYoKHHIWCKQaQDVwpMEh9E0GScfXPyZE&#10;TkYS/W1NRn34yoPxJU3hnN/c4gm2CNpOrd1xWUQVlFVwK7is56YeSxYC0v7p1EHFXzn4TxkMz7Hl&#10;lv79VC/6pXPx7wIJco0iTwFkT2xwVdWcdp3G6H0eICdGv2AB1f7kKWeC8rNbZ3HoDui6A9p2BRMD&#10;uZHlxS7YrjjIvBBhxBJrCrnXiiwPRdO5FkufYdHU1Kwo5e1W2rbBq1e3+OGnH/HDTz/g119/h/n8&#10;FXSA95CI76DOEJm56UfKlrHgeHzvR99yHgfSyn3GWieUBFlgVezr4cwvBszFueHK+zo0t6feH6Xl&#10;ZLC2C2dzmYw0L/FNw5aKowQpjWfG0A94un/En2GNWutJF+67t7i5usSq1WFdcAHoclRT8igCLkng&#10;U5YBl/srSdZAtfdGpnJxjQSzTKryJShbhqLmnBeX7I28DQo7RnfosNvtcXf/gPcfP+K333/Hb7/9&#10;jo8fP+PQdeFsjwN9lYNK5YCAy0D3qBIEY7nRlNOV8PdYj6gqdLlmmiVVBlDY2k2CggVBZQzEEE3N&#10;6EuWH8f9hRgTdv0Tz+ZXvxL7WW1Hkc82hrNDyO6J19kPz553e7w/9Hh4eML93QO+fnmN29trXF9f&#10;4ur6EpcXW6zXKzRtIPmEgjxSMZxl9N2A7tCh63pYG3bEMLR0wfsYxCALr0Z0xteO1oE1+wFnwJHY&#10;MQZrU/bI836P+/sHfP78FV8+f8XXr3d4ftrBDp71d3V1kZTEjWm8mjLsP8oYT1BqTPryNjdNUB17&#10;ooU2HpxvWgXTaBilg6VoqBOD6lkZFepcDUUmBPoqqKAoUEZBmfj7Kq2xmPUwWAsV7g1PfHG5sSJK&#10;GUBz7Pu/Gk74EnB+KTj3GPi2NBSbYhKfMqw4Vy1zEl5w5nDkJSqH+WuzDM2gyPBBFUwrwmUDeJ+A&#10;dRZ5XYjf94rhWCu7QMCy1oGtKwZJ9fDZCQssynQZwUjPfX18TelsirwnrkG5isdDbqayyHZ5asrl&#10;IREHx9aJU4DfGJzPO+qcD/gx0DPb5FFSYLKwuGFBXit87RnClkjY9saEbUVjYhfnfp2kpF/Unun8&#10;l8QvmSVHCgoZu0lB8HFE7ER+2wS+WCgviVJmEBGq4dOYyX/MMnNpcDdF1onrrLi2xSiFju5bLya4&#10;hcWvxFJmUaMyH4PvMTncmOvPTh3oLrPu63tkYZ/jnBfI4j6c35tppM7N93/5XHODsUL1g3GWAnPZ&#10;t5dEknEtlnsJ+XqnCJH/PwTWFiWc8Ll/uYys9MkvgrDOBLNPabIL+fcCC37OjufosCAVBkjhSkuH&#10;qlw05wAd8wGBUzcFJ1tSMgA1BGoBFb7IOBAsGD0c93DBJzwyZ+JjevBdwzSBEdJoDL3KvmxyXWjP&#10;QlFKB3DeW4ZoTWgbh7ZdoW1X0LrxwHtchLJr4zLsIdnbhXNFawpMZRKFRGyuWECudVEynQBeAhTx&#10;ZVMKGUUAfLwNgoKhFttVA15fQq/WcKSA0AB0hwP6voNzFgaAVozGAKuGsG4UWkMwyr/npFqA98R3&#10;xFBwUGBoxdDKAbAAjAjFo+QPTPCyWuUUTGNweXWJd9+/w+fPX/B4/4D7L1/zRJaSGaxn4e8PuP/2&#10;gLuLDe5v7rFeraF0i4f7Z3z7doeH+wcMQ58Y7qQVmrbBer3C9mKD7eUFLi+3uLjcYr1qQ4NEAVqi&#10;ycFWRuODTQ3G4P3UAVcHzGQfP+UHRckShoLfvbTFqIForuAAubtmtuusTBQCbeU87c82NNLHD4I9&#10;q3yDpbRfoxSaJ3AakMWGLZxcqUhh58DOwQ0DbHeAPexBdvB2OcYkphqIgrKC4diATAvoNoH3GWAQ&#10;BVtJqZi5Zqfv7cf2pzowblwgzI5GJ793LDB1ciBES1Zr0+Gf5QCdxkPbKaYtL7EgeOE9YZJBtVT8&#10;nVtoLQ1BltgVL/FEnfv5OcbcKYOaswcaVIKP0jeeuASilor3EWCRGFpuVOCPKTYleEcVm8cOA/qu&#10;8+Hg3HhQERQ8lKuHGTGuMbOQOJP9FU162sczPlmYzRT3JGzqHDuQs8lKbb1d4+27t/jhpx/x+s0r&#10;fPzwCfv9AVbIrUkUuRyUfZJBxHHohdrrElVjLxs5OsqgkpJbFwFS8SBFvcDTzcXId7Ye5nG958h7&#10;fPomp9Ea51Fs0PL9SwIQZsG+88NhDnuddQ5Pj094/8d73wgNFq4bwO/e4Pp6i7Y1hd93btqzpUE5&#10;EVqaTHK11PlIkyOIFcJCh5lzZnNo7EHjuo0Q/ZWdv38OPXZPz7j7do8PHz/hf37/Hb//8Se+fr1D&#10;33XpfHNgbw8ZbPTyWpDUlQAAi4FGPXwqlwuPwPJJAtHUvh2aVZpUL3NV3wuAa4oRVgUqosJgJFnK&#10;xV5FkEi42JdQBBV7G6ncszkRnBirBkXC3T3WTSHfSaswMHCM58cd3nc97u/ucHGxxe3tNV6/foXb&#10;2xtcXl1gs9lgtfKBy95KxmdcOWdxeH7G48MjnnZPPiskqFiVVsG2w6LvgZ4Ifdej6wf07YDVag1n&#10;HUzj1zwTfB7U4YDd0w5PT494fHjE3bd73N8/oOt6GKVwe3ObwPFoe2OMt6zRSoVa1FuCNk2DlWk8&#10;gz4QY4xpPNCufDaR76OUtz0MFqAqeOZTGKLpQPpQggjl9w3rh32MoKq0gNZg1mkf12wKP2aGJ3+w&#10;c6IwVZMK9yUr11N77nMsXpbycJYA+lOB/alBw6T97Ux9stR7H1fDn25lc+51mmMtn/ZaqHJAyDkN&#10;qRbiKs9JgOSRYR/Bs7gX2Li+BMAvf2+IQbUxKH2G1Mhi3/Az6Wo/YU61QnGOIJOv60DqrKYSjyWY&#10;2lTV67UCrlxTDg5UgYfT1zyrxMtg2XJvp6NrUaoHcugspX2sKEcol3+OvEoSIW+gfo/JejGQIHgG&#10;Xh2LiimdFRMfRbKRidcwOhsQ/GvCCDSfwWRqQFRRqWCg8bm5RC6e6zXOUgNRBvBLvC2vrWN9KZ/u&#10;QztWi1b9KskamXhEEDhG1jrmX3/MemvOwwVTAAAgAElEQVTKgmepZ5craoSzBrULk6hCJ9TlJYAu&#10;LZWmBnbT6pVTlNc50+P8z265n57DBE47G85k3pcNIx3xrD824Tn3MJ1bXEuH2nwQwukeckvWAVP+&#10;91ML+9jhf8zPeGnBZObv2H87npCsAGgGDMCGwYYB5YM9HQ8YXIfBdrCmBZEJm1O+AZVS3kKn8YV0&#10;rxRcBYKpYKuSJKqxOCRAKQ1jglejaaGDD7c/4LPVQNGjcG6Eo3++UkhKAJ9EvsxSjc1aBgmoSDIf&#10;eRoq8oMHFUHyXBB4n0oDjQaNXoFXG4AMrPOe9F3Xowt+tQQXBhaEdUvYrBRWDcEoD9CDvT+71grE&#10;ytfR1kErG4B7hlIO4AFA4zekUBj5ptVbvyhSUMpB62Bf8MMPuL9/xNfPX/B09wBm5y12Qqiec54J&#10;0XWMh4dHfPjgP6/nfQ+tG9zfP+GP39/j4eERCPY0SgFaEdpWJ8b97etr3Ly+weXVJZq2CdcmZBfI&#10;/AFh9TN1j2YP0NMCPJRSYOdCg6jEATqW6ylFScmnqAbzqWTSO7HmEHIfSIk8B0Kd8Qohk5ob+hH5&#10;hk2Hpk1r7R9Dl159FP1QtU6gln9MbwMEtrBDj/55D9cdoJnRaB0Cy1po04CZ0A0O3cBwpKCbFjAN&#10;bAA/WI6kQSd5np96MM0FkE7JzU6Rg5aPU7PeubILwORkfRLAndkvJFix3DiRmOzzYsM7d23roONz&#10;A3NPGWqfm5UyBaaf+tzHBij1OXdqONRL2WeT75Pn6xjGcbbabF0w9dkujIMoVqWl7sfvzdZi6HrY&#10;wYqg0FDESpVGAMh4YZ2me8vJjpTmWXdU2qXIENicA4MR8Oh/jtA0Bje3N/jhpx/w8z9+wocPH/H0&#10;+IjD0OXgSGFrk48GITEdTz+O/s/XALkplmfJZO0mQFqa+KwwYqFPF/pJ70A8uR9A5B5hQm7NvETh&#10;nofvqZCuoQy8q39FBbsl5X2Gnx6e8MG9D+B9j2H/jO7dK9zcXGO1XXmP8hTYSgXgLlKEy1D3CWNX&#10;Fs0k1xuuCL/1/6eC1YkHgUkE98VzGzxmWwIqqAk9u3gYBhz2Bzw9POHL5694//4j/nz/Ae8/fMTd&#10;/QMGawO7Pnv2S6kljwBs6RWfC9IRDYCFYQGP9xJ55tbNtLRey9iDQ43Bj28LwfgUQ+NILlFxQMFu&#10;ZLVENWHBOh8kGGo3F/c0FS2dykaYlCAtcDCMYpdehw5e7r70D5ZZLtTv5K0XldJpaSlSsAeLx/4B&#10;h90eD98e8DGQQi4uL7DdbLDZbLBZb9A2DbRWsIPF/nmHx4f7YDflQqirB8L92wqBmGEfM6bFZr3F&#10;xYV/TNMYMDzhZrd/xsPjI54en7B/fsZhf0DfDdCkcHN17ckRTeMVGzHzQivo4GWvAnuWdKjxlIJR&#10;JoXRKuUtdHTTBItEz773IbnVvJ/jnu1fv3alipniNUy1pwOT9g/hGBzUmzyhQHLOpntM7kc80Z/P&#10;Bb2eahdzqrr9WGbdKXXGUo0wBQQeU0gtBdW/VHW6lNs3d82mwKJznn/u2nqGM+e+GFJthAokHwNY&#10;LBTc8fuRUe9cmffnQlYbc1ZFW2eTHU0OSeesNoYMbp16L/4nXDr3xKkxUj+F+0IOLQq2fx5WEI81&#10;t0lpGAelE24JSyQaf71r5jEVYGBknC/hX1M9U3qvNiqJxiz+NHwHgq2QDF1FYWVYq8hQ1bhT629+&#10;DVMih8kgeKqA6Km+cYoJLz33JQGsJoMd60dO9ug/4fuSaz8iI4CLjCcajd5lfXQ+SU5O4qkaMNWK&#10;8L9qxXXKoGOeaDaNj8ytcee8GkelvDBe7FejVc2p9jjH9sfpNTS3D2ERs6rtRomWruGc1c7fCN6n&#10;cMklxtcRM6dTp95/xXfvnANuqgCpZRRLr+OUVPpjMsFj7+80CZ5gtZFk6jFYMZz23vdEDAtgiAFW&#10;DGg2GPgAxyvPRgoyfQrTbxUCQ5vWs+/9HuxAwetJ7NUCkKTsJa8VjCG0zQpN48FGQMWnz17SXEF1&#10;ofhVCqnYJQVfNAe/eO/lSUiSdgbKULPMnFNqJnk8bKSKPNsFiuA4M+M9c1mDqQHDgHUDRwbsCK6z&#10;6K33WO363nv/K6A1nm2/aQhrQ2iUg2IL8ABm6zEcpQKw7q1xVGDHgx2IvTaBnWfMOJslyAT2Pyaa&#10;2rZpcHV1hXfffYfvvvsOXz5/wcPdvQ/8Smo4FwJdgf2zw+dPDodDj0+fvkFpjd3uGd++3uN5twtN&#10;iAf327bBdrPGzc0l3r59he9/fIcff/wBr17dYrVa+c9SZBUQuUzwmQh9qkFPycCc9CoW01XSIvRG&#10;uOMkBlmwCKDATCQB3MtMAXYhuDX4QWvERklDKYPGtMHCovEBklwrXHiGSegLMj+Y8KyrJgytjNF+&#10;ssyANg2UNtmHNTR/IBWK4fBZOQseBgyHA4bnZ6hhQKuUZ3eFe4nI++gPltEzgU0TwHsDK/3Za5iM&#10;gbOrhxP35MrCsvAzXmJVzTc+c8zN0jdz9kypWCNTr4VQsmynDuF6kr9k+TQ32Z4L0TmW0XIu0P/S&#10;gcCx8+bUz+7YeXmMLXbO88yFTp07hFpqLMqGWrCBJgq2OjuCCvsNkf0RQDVnHfq+80xS50BKF4yq&#10;HJiM0s4LYzZK2SMJ1jBND2mEA70/Y+RgkUTMFtNEpgNgGoPrmyv8/PNP+Pf/+W/8+ed7fP3yBd3X&#10;Q7Cq0IBSSepcAt4TNcwRJlLho6r8frlEDElfkvl2JM9hqQ6jEp0t9ifw/M8XvHXpjzoB3NcBrwUA&#10;cGydy2ENw/uEDxZPD48evO977J+fsNt9h3fff4eb17dYX2x8eLpm6NBoU5AiFlY/NL/TZwGkg6RW&#10;Tp4O6XoJYJx9SlNJQmEg2Bt4X3ICY4C1Dv3Qo+98MO3d3T0+fvyED+8/4sOHT/jy5St2T8+wzN5S&#10;Ke3fLoMSyfLByZNk3KZz1XnXfvTp4XjElmOefdTRJSz9iOtvUgkMiA+DOBBPArsxhUon4kFUB4Ya&#10;Wth3KSDbUSoVbChRhESqkDMVCRF+H1GBA+HBe61UYKFT8luO14LIjwbT84QLqbW3mYnMUjcwnu6e&#10;sN894/H+AavVCqvVCuvWB7VqrcHs0HUHdIc9rLN+WBBY62PLQQdrHQgKz+0ez7s91usVlKJgldNj&#10;fzjgcDhg6L3tkoLCZrWGCR70RhsPugt1CgmmfBwcJJY8+foXyWrMS00pWPUohaT+CxweMOWskjR7&#10;87gjyHK695UiOAkQBXGuI+n/7MknSmko0uAwCHAu1MRKza/JE/rUpd59DiifO9NfaiFxKvC2pMQ/&#10;hfRwrn3PMgnldLDwJbXMHO4w9Vmko4fmfhaFXz2L8zoH0jpBbPKAvpUWYZyHABHs9+swA5skrb7E&#10;eDSFyAs8hiaJkT7jogyjRsnOD6+j4DFIJRi8ctI5LgLupUVgBL+PfVbz4GQJzslehcgdXaeT/0ZZ&#10;SRnrSOZp3ry0OiqCQ9NUuCS38pGu8CSP+EQKEer6eB4Iq6U54H7K3WLp/l9i2B+z+T4H1F8iNtW4&#10;KMczSZhnQgz6mamemqTz/CXDSyIaEwgWFE4vUSAs7bXTvVyufuNeMDvEZS5UgswuuylMDMpGWRkn&#10;DC/nGPdTvV+dC3SM1DVt+VQGLS/cLfM5WX8VvJc34zS7jYuAimMX9Jyp+znA/SkN/9L0fWoDPuVx&#10;5ibkS+yEY4XMYgO5GBCcQU0P3DuwdsGvxIGsg6MBg1UY2IK0wsps4DAkLzItPKdi4dg0Bm3bBC91&#10;l+WcIuQkR2oIuT0UtAaM8H9MDC9GwSRT8dqozPYhFSxidDVtddlPjWPCDcb7YbyRCqZ3uDHjgCFJ&#10;v0SyuI0yO6XBZOCgYaHhlAYrDQdC11s87w/YPT+j73sQfMBrawirRmG70tg2hJV2aImgoUEuWgB5&#10;b2PnYkMVJLiIzHIFZ2MgT3wvyhf2iEGt/oUbo3Gx3eLtmzf4xz/+icPhgF9//RVfP3+GHfqkblCE&#10;JDU/7Ht0hzt8/vQNICRPXE0hHJh8GNZ2vcLV9SXevnuNn375ET/+9D1ev36D7Xbr2VODZGKUAOXo&#10;AAWKxtPXDtnqRrILIwODmLKdEeJQKAI3DvGKMbMfcgSfRUXa++xVVjreEtUCLjAjQvPrQ5U1Vm2D&#10;zXqFy0sv31ZKj8B7Hu1r43tWhawA73vq7YUQ2Cg6euBHv9QI3oeC0Vn/Ze0A1x/QPe9g9zsYdli3&#10;DdarFVZhuABWGByjGxidJdBKQ2sDJiVwhtJ+pgTzuVAmnBIUOtVcFIfXaGfK0NVLPDzn/elLVst8&#10;OFfFOJsZOIyyjDHNED91uFv+zmnNKEkbhzM9V8+VPZ7LGpu7BucMFmIzdmqmzd89gFg6o88Jwa2D&#10;quX5QnJQRJK9JsONBAeMGbYf0Pc9rLX+viYP7HgAqGx2p4s8FgOm6QHXUvG4tL6Y5bAVBdtda4Xt&#10;dot333+Hf/3rX/j9tz/w6cNH7J4e8Xw4pJwBEQeevTrlYC/J+Xnpgxt97mpUM7G43ihsVpT0Smec&#10;mCmESeiVJl4bSwhYsK5pySOrWFA8yYKZ8ivmieRrisCJIOmTD3OBsw6752d8eP8Bz7snPO4e8PS8&#10;w3f7PW5f32J7eYH1eoWV8aBlJDNIq6BYD5YBbrXCzhVrn1Cy2wlcWAmgYJ+L1CPOj8fRcoH9oKvr&#10;e+x2Ozw9PeP+/gEfP37GH3/+iY8fPuLxYRfyDWQd6oc82a6wCvErgpFz/ZEa4pFqiyFR/QJwqv2i&#10;FwhPsRaqr8OoB0FUEGYjrThElMGxHOwvKdTsOWiaEujuGdzkFYEk8jHSUEky+6O1S87k8SqNSK7x&#10;jHujNYzW2eIhEhKUShxfrbxHOxOSF7bWBkQKzjoM1gLOhdfk63LXD3jqBuzw5F9DsO1iuNAn+Ovh&#10;HGMYAjM+2YBxsjXrDh2sddjvdiEbaMBgrWcCw1+LpjHe3tAYr4rVcR/PQGUpzyeQ0vn6MgL5Ig49&#10;NHz56Wt1xSorkZL6k7I6uloTsWZL6zDUytb5ZoDJ163O+fNBQyewLH5e/pK61EthtmucgxuXh/DH&#10;+tYlEGVpaPp3kBROeazzM/tOr0XOtfk711N/zpv6lKHIVG0tQWXnpMWL3wNj3+hsBOrz7zjOPWBU&#10;X2W7Oq/88HuyYHxTNdoWZxZPrIuaCOZCjoPjUkWZhpUuAPzC4qfIBFTZFqxQABxZz0ufRSR+jl93&#10;3SvyLJhYfK4jwLf0+i5Cg8Xnxzz/Wcf6W1qJEk/0DRhpRBd7vjngXlX+37XQuSZTzvcs88DzMfX+&#10;OWriuQHklNV2OaAfe6U6QaZN77l27Z2Q6xKmM3JOITbXmYNFRcnn4adLeWSnu6TQUdxTqitc4SYy&#10;T66ZAu8Li8yJ2jnfH/M4dPn38YDp1ED1GpAnonHtX5FXT/2fOeMUBI6EMCTgnsdvdEmOdyrzcK4I&#10;mHqOuQZ9aVIyN2A4ZrFzzEf4FKDklMNh+aCvNusoXVMc7HIcWFsf0OIADOSZ95ZgeAAZhZXZYgiM&#10;cKUUoP1hbMPai+z7tmnQNg06eg6HQJDKkvDYpVwoSpsl7wFpAnhPIOnMGJkqAFiTCFZCIZeKoL8H&#10;NkPK/NTa4DIJvUhEr06SgsVU+yOTAisNhsbACoPSYNMApgGThnU9umFA13cYhgHsrJcJA2iUwtoo&#10;rDShVUBDvsCGbqCVn8o6F0IPKQRTKRO+PLBrE+s+ABGh0aDQ0BJcaLI9GPz69Sv869//iaY1WG83&#10;+K//W+Pzh48Y+oMHqLVO/qopeDUwQZNtC2elQtu22Gw2uLq8wKvXr/Du++/w5s0brDeb0Khxlimn&#10;U4ILoLaQdqOW13FeB0RVYjiVXngpaC7KpDUGl9eaFy0w2AUJOSuoaH0j1CEkwpZ0yA5ojMJ61WC7&#10;bXGxbXF1tcXtzRUuthtoEYaYGy8ngLSp6FLKtjkxrExpONggU89sBFJBht00niUoLiMPFv1+j/55&#10;B+4PaBVjs/KfyWq9QdOs4EAYhgHd4NBDo9ENWBnP6GJa6NQIL1XVHdtbp0kTeVDATPjrrH+u2M3T&#10;klY5QecTwOn5A5kWLYL+7mF0LYmcer1zhewpDespg4jTZLKnN6dL7+OU1/ISieQSsH+uZd8SS4OS&#10;UqyUDOfmShZISMBNZNNb59B3PYauhzYtSOvcb3IGokbJHbPhyCia72MAwJQHci6Qo7+mBN99Y+xt&#10;JLx12w8/fo9///tf+PDne9x9+wb36Qt6G0EqlXCurB8o2f9TcwnJwqOpuo+5DGWrfDKlvH88yJA2&#10;PhgNRhbZqGcPGxeGaSiMahJTun6NOSZtYjxaXBMIazc/taeQfbIfBnRfv2F3eMbT8x73ux3ePrzF&#10;q9evcHN9hcuLC2xW60y0kA1hwZYUGhCm0lJHfB515LC0SYy+7YqmOJEIYb4Wgx3QDwOG3qLrezw9&#10;PeHrtzt8+fINnz99xfsPH/Dt61fsng8BODVin1Pi7FFjX2Mx8GFhN0OUVWvZNkG+PTceJLPIXuLS&#10;HmoUnok6Z4cLeyxJUkiewbGWUlQOeeFtJeWAzRNfFHQINNVBsRo91X0dCWQJbGBua5VY8iRZk0Bm&#10;4Ic/taas0gxAvbUOLlzrpHaNQI727HHrbLg2Coq0Z/RaC2c5KXSKANZ+8KzeQLLgSvVU++4Sos9+&#10;0t0C6XmDOjOFFvt60oQaOjLpibgK5g29kWOhhlIZLBSzt5QzFKy4XAHgc8qtSiuniJII+zyJjJaw&#10;fXpMItuasXOwZMszNX62pOB4EGqjHNh+9Byvho5zbMWXhtbOnUVTwbJzZ/gxMOVUxfs5jPi5emSJ&#10;NLH0Gk/N+jkGLE7hKEt5MDyTySHBrWS3STF8O7Low55oXQqB97RA6UePNOz193Zk3S+cpkyzpK/R&#10;ZwYR1lr50cf7x1tnlYG2iVlenf8kFTsnDK2WPudZ606UQZtzAOXocwFGg42CoBDu19SD8yiGZfm+&#10;iPsCowqIFZYvNA+Ex/WW9hkq+/kymL4c6s/hcPM95Gm9xtRrPfbfcxlcx3qWpUHdnMppZCEEnhyS&#10;TO1Vy3sGCZ4/l2eMrLPp5fvlqfvtMSXR9LmDwiOUhDphCXCXYH3pnMJFDzMmaDPmlPj1wGju/DlO&#10;fEPqm6rpVqrpzj05TwfvhTxzFnyH9EmnkxvnuYNNXpy5NOApMGDq9alg/yEfpwZ35kIXXupzJwNG&#10;jk33X1qAyNkKc7Gth9ONwdoD91DWe9xbX6u7wYIdYDCAnMZaP2OwQ2ZRCQZhBOO19uGoTWugtMYw&#10;dOGm0KIJKovi0KJ5Bo9RMI32AVSKwNGnkgRTS3n/3QS+B/YPMwXWon9d1jkMvfc75QWP2vCQCTBw&#10;we6HBQcGwbomsfpZsMOUBpNGipPVBtS04KYBWx9+Zp0L3qs97NCByHl2fsNwHeCgYjQwBvK+/ay9&#10;X70v6mPB4gF8rQ20ManQsGyzHymCXz+MV1UoBmBTQ3ZxuYXS79CsWph25S2QrMOn93/CsfPNiYqN&#10;qN/cjVLB59/BWV+UAYBRBuvVCpvNBuvNGhfbLbbbLZq2BTOjt7aQ3CX2HWFkKyFlZQkMiF54gFBp&#10;eK93lkw+EYBD4f37Bit4gDqh5IBvBg1peN49+fVFnIJgKVgWAb65NFpjtTLYbta4vNzg9naL168v&#10;8er2EttNC0+YzyxKLoKdxvIw31zrlP+ggxcqKQK5zP73TV0YbDUtTBNULUqF5wTQOwzPHryH69A2&#10;CpvNCpv1FqvVFsY02PcW/eAwOALaFqptwdqvWQp2Fcn7sGKQTR1OL9nzpg7qMeNcDoExQT3gE6q3&#10;ap8uv3US4Dzrwb54AC+z18+xRjtnMDIFTJzKHDlmA3LK+zgW4LrEclsqMqce7xSZ+ssCg6gCuPlo&#10;EXqutyzXwz1IVm0JVafzijLD17Gvc7quw+HQwazWMEqBQtCYtRZ914ewN06B6tEShIpaoKqNFtKT&#10;pT0GVZZaktkSj3IXzvcISjExyGVp9OXlFX75xy/49//xb9x/uwM54O7bE3rLPuSNyLNM2WWLFJYA&#10;9nyDRHNrITXeeayQbc2ytyyzE7Y7RSeMOjzuWNO+dM+8TJXDi6yflwwFk69vUhSG9eQc+sFieNih&#10;6y0ed8/4+vUb3rx5g7dv3+D1q1tcX1/jYrvFatV6UDOcYV5y70S9WTLQM8MrSsClz3w457nsHzna&#10;+lGoTSP4YoOnfW/R9R0OXYfD/oDHxyd8+vwFHz5+xOfPX3F/94DHh0f0g/WwplCHJFVmsEegMMTg&#10;UXZAJCB4ENaXr0p40wtgijLgGofvtd1CtGOIwJESQHZ845F0oVR570UVoFTyxGG/Ehk5CcCPg0Ph&#10;+56H2773McagMSYA7Ege9CR8kRGtLkXdokil9+PBPJeA+wTeC8UsmGDD5yazAxRi6LX3pLeO0j6o&#10;SIFZwTrPwPe9SVAOKAV2CkohhSdH8YG0A0xWEMkLmAPRIwQTI74PFwBFgoaCNmFgkerPuBfYkcop&#10;2z8I6iQTRtsOUDBl4zpCYTt7Wt4aC6ylVnql4Ze1XlHCOQgyDuo4AJixJyVBkjrnfMMJtdExIt4x&#10;EPuUPLslgO2vZOedcv4v+dJPPfZUnVO//lPrs1NJC8cHBSVonAH7YDEV6vJob+PEUemJWmG/cJmd&#10;78KgqcjiEI8vve9r286odpKZJnEolhVcE3UWs6hdxJnjwtnBLqkBIqgdc0FStk3w6FeUldsRL5JW&#10;PVMY0xzgW4DYZ/QIk8C9HGTLOoUCSY1LID+Dt1SoCuUAMvbRdQ+VVF9ccSgoV2V136TEGVV+puKs&#10;F8B9Ut9JMt9Mf1E/FxGSn8wxQu4pQPcpg7RzB3xLFjVTvefkmhC1Rf39qXzA0XNUw61iOIwx4f8l&#10;Kvhzho7HyG2j9T7jpV3f/3Ose3mtMwNfvg6XeoGSsDOf9ZJtT/nk6zBm+eTsKBkwrMSnxmfU++ZF&#10;i3rJI+7Mx6o9g08BIpZ83aY2gaVp29wEcdZ3VzDYjh3c6f0dOeyPBT+eJtOAaFCFB70GYDz7nsmD&#10;9xxY3Nb6/3ZwMHxAN/iwVZdeYwD+XGk5YwJDWBuN4eCBBcUUy+V0UEeLlghbkPI2MU3jbUS00XCs&#10;IQPMvCe/Tn6aztr8WsIwIH1uyfNu3kYgSeqp9Kl1yL+nkvW/D0KN8lUHwJH/d0c+DIq0gWobcGPA&#10;SoFt9P+zGAaLvu/QHw5wsNhbwmMPqB2hNworMMjZ1CQZo9A0BNMYmFULMqswMIls7cz8iawdKd+O&#10;B7cKLCT/dwelgHbd4ObVrf88hgFPjw94uL/D09OT990MYaiRfRReVOEXb4LX/Xq9xna7weXlBbYX&#10;WzRNk8Edx0I1T6OJcg3c18GgeY3kfAT/DT3aUWrrI61988qcWWI+NFlj1bZecBKGRKQ4NOOBuaV1&#10;aHT9IKltGqw3LS62a1xebHB7e413717j+voCq5VJwT/Zl42Fsl9K5GOTFwZdwTJHa5M+W+9xGH4j&#10;SlOJoI2XawOU/p2tg+16dLs9hv0ODSxWrcF6vcJ6s0bbrMBQGIYefW/hoKGbFXSzApQSAUUEpaJc&#10;UuxmR/ydj+09p4YA1cGK48c8FpQif6IMGpQuEUvnjAyomtrP5zWMuQGprVJOAe3GwTRnAvfnFAlH&#10;ClnpjflXwonPkYL/nf8757mlLdRSMHNdWxxXuR1/n2MWKFchUuJnw/pVYFj2vvfdYY91v0k2FGCG&#10;HQbsdk943u3grA8pN02Dpm1gTCMKe6kQEc9HPDv4r0/PKfvAgj0dQDgP5Qmf2wCu3dze4F//+k8c&#10;ds9ooPHbr3/gy9d77A49rEPFzooFe3g+4lGTMR79jUrRYiDIE++HgtKhHmiMH2/5nj7FynBuMFU4&#10;k1AZdDvJtjv5xhj/JdoceBf53AB7QMOCAyt/93zAft/j8eEJ93cP+Pb1G169usWrV7d4/coH2m43&#10;G7StV1waE9jaCE2RZAVWQV+JjR8Zgk4MfQQ46V9XsGZwDnbwRIhD1+Fw6LE/dN4iZ7fDw8Mj7u7u&#10;8enTZ3z58gWPD48Yeut/X4AFGetwcK5WmHFq5JRgs6fvELxHe1CbgijbBQnWYGTF65DDIwGLZC8V&#10;3p9XNSphBV+DHxwAcZWB8wiKsHwu/72SXBM8141OobLy3o2vUSsNnRSvwsAlfj7Cp13aS0qbLBtq&#10;Rj84RFKZqpQlFBWXPscpcmNSpkEA19LH4RiOXAL8CA5KBUsYgvePVwyNXJtjwhu2UMYJJF3JvKPw&#10;+THpNPjIwxaxHxEXO06h/qTSv7kIZgR5YpDwu/VEjmCNSDKvqQr4UhDgGlI9z0SBfVjqVyJZLlrp&#10;pAGODBmXPTJoknV/DsNyrtarwak6OHNqb3xJDXHMw1iCNsf246ODzxeS9ube8xJmcG6G0ElqUaHs&#10;yANsJ1impc2KtZ4gAAFkR4Z9vJuSwtrmfih/5ew4VGr4yNaParA4WAJ4QjWAkYKrrkdSH+Yy/uNE&#10;cL0L4L1NwbqyT3XpPo97hQt7ubTriX0ZnQDY1utttFarDBQWw4dTAE0nkdci76gcFM4ROpP9MZUq&#10;ZBEWVyD2OaiWyqEhYcKGWKeQ7JinQZX9aln8pl1uFoObwuRSn0ensekn7ymen5lKFQefSLKY64tO&#10;tuyc+rnkEjCdu8ZThS/OsxQ/gSp31qCQ6LTXMh9sW2Irdaj65GCLufiRSXA/hNYzOJyJMisj71tp&#10;eYhQ58m+oroRpshhs/33RK6jHG6dS/Az+Bv/J1k0UxPJYwfOuXY55zbUUwf64oUOjSlk6ACXbDUq&#10;5A/l77PwVaW6Sa4kklMbxNxA4lhREYFyMgRuyXu1JG83J4JjwsJmYCAfjmnZwroBlh10ANF9/BFD&#10;gaGVhgkhU03ToNcdXEiZJyWKgMF69rYTU8BgKdA0DdpVA60V+o5F0n0sthFAWWETQzowlwJwGw4N&#10;Ui78bN6KaPIGEQOOwDCwkZESbDNv3wgAACAASURBVFVc+kw5APyAIwWrDFzTAOsLqMsbKGPgtAfM&#10;B2cx2N7Lue2Avh9w6Drs+z2eD0/4sn/E2nXYKEYDgIJnKylC0yhsti1ubq/x5vvvcHF9CyIDRIBZ&#10;kch0kyyc6O3u7XRcrGOczcM9MNpG4/rqAm/fvsbbN6/x6fYWfd+j77uwQl04EEOQmQClFSkY02C1&#10;arHZrnD76hrf//AO7969w8X2EgQNuPKQrzinhc2RHOgnW5giPEcoPEiNfF9lQ5waWx0aGMV+2KG8&#10;7LldGVxfX4DcBsZ4tps2Co0xME30b/UsNdMYbNZrXF5e4Or6CleXW2y2a2zWK+8pv16DWRSt7NLE&#10;dgSvcPaOpfD4ugmDrsZkb1TlU5cZPmPAOQsohjJeSRD3KmcdhmFA/7xHv3sC+mesNGO9NthsWj+g&#10;0Br9wD6o1hGcbmDaDahZeducymChBDWnAPRlpvOpTcapti2ldHXh5yWwXtXEKfwoxV1NyyHToE+E&#10;7dWshNQY87GDewzKT+U9zJdItUVXqSpwkbk0k2tCOK4C4KnXwQRJc+aa7VEtjaUgraUsl2Nr5SUy&#10;9fNZNHO1wnjYe4ytdowtWNiAVawnRSH8vZhPyXg2sbqdwzD06LoD+v6Atm28dQ6AwVo873b48vkL&#10;DvuDt7Bbrfx+tb3AerVKWTKZhRqGNQUTSlY4AgCKDO0Y8Jb2PC49y7kMqLfOep/+IXjaWq/u+v77&#10;70GWsV1tcH17jf/+f3/Fnx8+4/7pGZ21IbwxNCMuMwKV9PXnio8i17MISAc7IQemws5FMnEVcfLL&#10;zr7kNLG1sDhLp/fBc4c8I2tDyYzjbJmSs/6qBmY242ic8JuVYYF55P0+vOpBKCuDyA2OGbunPfbP&#10;He6/PeDTp8+4vb3Gmzev8fbNG1xfXeHyYovNeoP1qg1nqGdA62jFJxm/iWnH4s+8zggUQBUnsgk8&#10;oaTve/SBYb97fsbT7hmPTzvcPzzg4fHRg/f393i4f8Ch64McWQW2ug7nbMxDiiz2MswtskShpc0V&#10;YFiBOAKgSFYq8VqlvB1hK5MtbUiEp2YLLa198KluDJRWFYYQ7WcUVFAFKqFALHLGkpc5CVUrErs8&#10;Bs5ystga73cqDCWIIBplYU8jgx2JR+GOEainXEwHaIlhIdigzIVtQ+HbLCTs2ZM+D5xSjVicpwqs&#10;AmAogKe5UHC/R3Gy3aSKmejvZVWCQszFHikDPQunTRbPLT7/9EMqfy+B9mHoIv3/ibMNlX+BVFwn&#10;/08UVBulAzIXfQ4CaSW8lrg2tb+GBaFrpsY7NqA85fyWg6KXguGnqBeXyG7ngv4vJR2cooKcGhyc&#10;469/rp1Ost1K4d9jADyGFoNkIC1nOxzHqR8sfo8BGwdvnO/jHEArVF5hX3GCGc8ivFzWDpwsMmRS&#10;jASMazAuK/XK8zN7zSePfc5+9455sgyPfvFeeM/pzOWUi8YjJeActhTzf+RnkrI/ohMBWAyuZc+y&#10;7ByBqh6SLROhzG+RxT1XAxIKykcSn8Ns7hSmOE0kekoqcuSoGBjRZJ9EKceDJ31w0kAVKNSRVL3W&#10;Y/7283U7FzYs4zqKjxLBziW2TRKGRF036rviOlRZJSHpbZJ8UrcUUn1LC8OgpNTAqerm6f6pBNDH&#10;WVPLeydG9648nyNWl+i/deYgV+VvYdUVMgO5zHoZZz9EhV5Wq5B4DcLUu3AsiMqgOtts/N95oE7i&#10;mkU7vEw+lISD/4XA2ikTrSXLm3MZfccOqjn5xZJFwlmT6gnggrianAsPKbmxQLbhJDZlscCyRxtK&#10;ifcJHl2zmwWL2Sw7P2xQgbjcANQiGq37kCgwbAo6jaEuXp7sw2gsLA++FFfaT1VJ+KqTDsFODdp2&#10;ha7p0fOhYGFb69D3A4ZugFs7KPZenAjJ26t1i81mBW2UBy5FUryKB7Jzgdfl5caR5aOVD2b1AK4H&#10;8MupyoSMTWXJcSwA+n7A8/Mej487HPYHDBF4EEx+BnnrG2NgLi6x/e4dbi6u0OhgMWPZg6t9jyGC&#10;99aiGwY8Pz7h6eMfePrtv8AP39CyhYEH5BQptI3BxeUar7+7wc///BlXr65xRYCj2FBxkCLHdaVE&#10;E0GZ/R3Y2/G1+yJBgzT5z23V4NXNFf7xy88YugOaxuCPP/5AP3Tp84h2M6ngC01iYwzaVYv1usXl&#10;9QVevXmFm9sbrNZrDGE4U3oOcg4g9DtmYgHFKShSuCClZFAJ1o+TXMopf+mhF+Xf3tfUGIN2ZXB5&#10;scEPP36Hy+0aq1ULRX5g5BmqGkohse9XqxabzRoXFxe4vLzAerNGY7waxL9Hi966XNiK6z6ubmKD&#10;TGlgoBsdmnadhhbsvOeri0MuZ31z12SmnWcf9ugPexyeHzHsH2Bch9Xa+/K3jYHWfj33g0VvGRYa&#10;3KyhVxvAtD6nId6XFVAu5aq1G97cpHwpPEb+/ViDMiV7nh8o1Kqvai+vNIC8ANom/+ECMs0F+/wZ&#10;VJJnyrgMqoB7PgLao2A+ERFqGyGGS+DbZHjuCUx0JsnQ43Tu8Oj8niHvnpB6f8xPdWng/JKA2L/+&#10;v7ksmsyieEkw8RSYL9USShE0+6bFFWzrbCEiVZXOBQVXd4DbbKBNBkYdMw77A+7v7gAGVusVDvst&#10;7GDBl5do2xbGNPmzZVn0krDakOCZMKvhsUQ1DpMKGxrBvmLLsIPDfn/Afr8HO8aqaT1je7XGzc01&#10;3nz3Bq/fvMb/9f/8F3799Q98vbvHoevhEKWtcaAWbDkgLRoJClwy5UeMrnIYIlqdYtVncIyL5rbc&#10;g5bDmOcBo/LengTZF+8lHoWI5y2by4YWFHzUKxKWtHar/XTjGRybmQDsIVqQOM/I3+/36LoDHu7v&#10;8fXzV3y6+YTb2xtcX1/h6uICm80abdugaQzaVoc/Gx9wG3y2KRR8jDqTIb8m63wYu/c5txj6AYfD&#10;AfvnPfbPB+yfn/G0e8LD4yPuHh7w8PCI/eEQ7hF/JntblzCwCvYwknnuLfFUUN9RHq4LW8gaiNWB&#10;CKBTrk5pURPZhpIdr4RpaQKHA+vbWyB6sgFUXiwSjlVaQUfroNC0+qFLthMkiNpJrmcWAaexv6i6&#10;+qgcTEQLAYyxuJ8cc6oXJAkDhS2nUDUgeNvL8EUnzqaaGZoAJ3GfcEUfEO+Ri0wBCJAbpZKzuP+m&#10;2Lsj6mcRohjtI0sSybi2k6oeUgpaG2FthGTJFFWdcX3E4daIXSnWQpqnJDULjXkVwqupzFgRgySV&#10;La6idZNvpmiE6px7xp3jXTzVp5/rj39K0O05oPsye5Re9HpOrQvOzb875ZqO33s+y0mcH8V5Hu5D&#10;Cd6nkNpIHCFBYGQB7nNeR4VlTn3OoAyTlG50tbLFA/sshuQoM36Saqv0tidBZOOKdZ+x+mwUP2WX&#10;mJQBAbyPw+eYOUMC1JW9Z3IuqGqCqXUkFXD5+ojXQnEIOmObU6GUqQ7iMuQTUwA+ygHIVPYXVeQC&#10;qvedRH0Qvt2hnmX2ijQPRnJm8vPYSSOdKYpGItBoITnx1NXQ57z8yuI+rwF80dRxRcCjE/aUU8g+&#10;PI9gL3jbUx7AE8pcm/L4LihvcdgLqSzlpYZ2fk8fvw+MsIOyn0KhqF8OI68VDHmNStUkC6um+v6S&#10;g7tIvs3vOTgaBNs+UqpQIJWvMVQSXNB4RsctV/2y58LQonKkVmAWFgFxHyaCWyCd/S3gffavPALc&#10;8/ns+Jf4AR/zxD03RHDpfZwy2Y+sRk40UJ4nk8pDtPCq5ZOLpdFrFIegt8ohb5WjXfjTy9FdOLSt&#10;lNU6iwHeOz6GOUW2i1LloaXINxrGGLRti6ZtwKH5imwnDqDk0A+wg4VxLtiWMExDuLhc4eb2AhcX&#10;Kzw9UgB1XSq2mQOjPNzQRsVAXPjQz8YEQEOVE3kqozmk9DcCqjYw3/thwN3dA/77v/8Hv//6O3bP&#10;e9hBWAYpBdW0aLZbXLy6xXf/+AdW794hpMz6m84F8H6wGJyFZQfL3uvzcOi8tPv9JwyfP6CFhYH/&#10;aFamwcXFBoquMdxegIjQGG99MHR50Sjyjadz0ess2gbFJsf/jKW88UTfe1IEdh7yv7m5xD//+YsP&#10;x2XG0+4JX7588Q1LGMZ4yxzfjGXmvUng9na7wWrVhoAsTg0YVQEgkuEt5bvjANG84ddKiVqGOGWr&#10;5dgPeuKa0VqhaTTW6wav39zgzZsbvLq5wXazhgohy6YJ1hJBmdIYjab1DPbVyq9l773qQvjwDoPN&#10;xelcujlNAJ/RNic27Znh5QseZ6VChaGNQdO0IKX9/TnYwD7c4bB7APc7GG0TaOKDjh0G12PfDeis&#10;g9MaerWGWW9ApvHDJ+uKgWM99T5lTzwWlnVOczMfJo4xEAWc5Dsqseba0mbOJq1udk47dzBj+SOB&#10;++VrK4OY6wl9Zk8oH0YtvaInno0mryMVRVtqokThv2SBM2WRcg4zbklW/5Lw9lOZasu1BB9ZgxJo&#10;V+NmdOF3S9aI+EwxJf2V53c1leGSNWOtRdd1sM4PfZUmmKbBarXCar2CelDoDh1Mr2H73jPxjQkA&#10;pE4Da2l5Ma8A4czDjwx9BhiqYJURlaxKqYSKnt/sHPq+h9KE1WaF6+srvHpzG8D7V7h9c4vXb27x&#10;66+/4dPHr3h8fMb+0GOwDIaC5bDiA5DpqwBXNqckmD8or5vswKgA7DOg4PtkBdHRFyA5V6wwrpq/&#10;eeuGUwZH2b5nrqcqWIxpbcjw09xMo86gCqBKAunCOcyRjRQJADFzxWX7GArnlgqfZd9ZfDvc4enh&#10;CZ8/f/b2eaEW2GzW/mu9wmazwnq9QmvapPygwAJXSnlFWQREhAd83/foui59HfZ77J/3eH4Of+6e&#10;sd8/Y384oO97D8Ybg3a1AilC2zZ+sJO8+LXwJPcrw8TvCUY7KRU83UVNpQikAzlFa5+jE35Ha0r3&#10;FClVkAlS6GsoaByXAb3JrgiAgw3XmRLIG9dODqUNFlkO4V5ACphNewRlFUOE6pyTk2thKykUJMzS&#10;EqBwvQ3Ds7K3KGAyqY6tGJ2SP1qGwE3syzxh98Cu2COl/yvV7FMa+zKXg7I6hLL+7yoUWNgO5e9P&#10;SeCllZASdhGZUa9UBaYL8H6s0OIkhFOyLplulOtCORHBSKhB4vkSVaXR/kKeZ3XdcC7T/JQakSfs&#10;QE4JbJ2zvvm7XuMSY/d/lTLAL88tOUX1OheYW6jqZJhpDOCWf6+5tQJgTkx2J6x2gmo/qpGd4xEY&#10;OkcWGQ9fePYshFCkxR9V4uyfq+0oKIxcqKcRfK+X1mxWgWNyL4vfkf2gdS6plqacFJJf/BIOxSUp&#10;Ym44xZUasNYsz9W14/s8EzYmKQZVr15YfE2pDqJKWFGRZTfZA9Tki3KHHa2RHOx+2rBtzsarAB2q&#10;olF+nyYoWEuDtXPubdlbMeNI35k7vwL8Bs9SQXiS2DKT4/mi/YonwHwakV8mnYBGgPm45i2uKc1Y&#10;Zc1iutlVhHliyIcyiFvmP+Tbd853fspb382SvSbJ5HKP4Dx0pBnyz98K3hcTQ0bBLhu3J3y0wZag&#10;3ksn2VMH1lQIzFRhcfzQ5sRCmWTW1cF6tWalGPqWAAyPNrLT2Q6j1y6KWg5TTQ/eA047/6UsHGxo&#10;g/38l+PkPbAyBjfg0PXo+sHbyYhPV0XZh/BUNCEAyxiNQassl01eeEGCGw5+RYAmoG0Vbm4u8e7d&#10;W/zw4zs8Pe7w+PgEcG5eXPR6LGQ0wRZSKzRN4xn3gaGEQlVG02uBfHNGoWG3g0PX9bi7e8B//dev&#10;+PL5G6z1nbEyGu12g+3tNW6aFuumwebmBtevX6Fdrz14z4AdBj+gCLZBzjlYF1hkhw77xx263TNo&#10;sCAdX5m3IdLR+iew3qOcVlotxJ/xU1pVHXjl5qSCDUhmE/nDW2vCetXi1e01+r7D/f0d3r//Ew8P&#10;9+i6AVpn5o8subytj8Fmu8L1zRWur6+wXnkLmWEYBAu99CvjqvFZsr1YCjitiwgZ3CZuovSeQQqN&#10;0dhu1/j+3Rus1yvcXF8FKwkPjGtjivwDSs15bLL89R8Gzx6zwbZm2meNFw+oGPpmdGzquID1/Mws&#10;KiYYTduiaVcAqQDqDxi6Aw67R9jDAwwOWDeEtvFe/ZYZ3Pc4DAN2B4vDwODWBxQr08CF4RIXhe48&#10;QwCgk4KVpj6zk+28FsNI6aShwvKZQUe9RP8qy3te0sonBZP7v1MlV62Ad5RWPS9hhdFEM3ZykZbq&#10;9GUJ31y4+6nAwMuCZ+cb8nMfbyl8LKmFRkyN6bXMIai9YI5VAH8JTMSfF1zx+BqIkn3IMAxonEuh&#10;k9uLC9zc3KLbH/DEj1g1LVZN6we2YnAr900A3oqGMcFUzX9RIlMmslfia9fBuicFbiJbnAFA266w&#10;Wa+xvdiiOxxgrQ05Ihu0TYvLm2tc3lzh9u0tvnv3Bt+9e4vffv0dH95/xtcv93h83GN/sOisg4rM&#10;ezCcC6BtsDexIeSWk2M3JgCL3JQ55xIJwMXwvcRQ5hRal4Nkila5ZGVVHcccgIKJ0FvJeolD8qUm&#10;J/7OSKUJiFBdKjN/QrAxR8a2ABFjrZTCfYsAztxMeuARIPisGDhvz/d4/4TH+0dordCuvJ2e/wr/&#10;3bZoTQtjgsosso8D2SKqRpy1nkBhPVmk671yses79F2PIdgvRUtHAMG6b5PyaXTwdWdchnNbgvdZ&#10;yReZ+CrYxUhdeWIph+wbP2zINgCKQsg7O2+3FJjUeU/OYWdKiT3I8igQPilc42ORzByKrFKvuMnh&#10;kDnEmZkByyMZu2Sq5d/JAdlTnso8JqALpt4UIyEz6Ud9oAQhpIpFsLsn6yVBYyPicJ3julSpEqVo&#10;44WxHrMUIHDihqZOi/LQRA5RauCAZX9RSOFHxgnCHkln8F4A93EYFEN2VTXoKXtTEmQXGqn5Siug&#10;yEYUpBmFArhXQLl2JRHmhMDZcwbyp9QStd3lS0gi557jfwU0PxXEX2T2zvjaH7PFHeXjzGToHeuR&#10;yoFYeU8naxsee92ne6FgxSJ5RbtAeHMOiYWPSpXHqIbffEatOlLfIvWSJS9m0tCkIIzJAPtI8I+k&#10;gykgcGlgkvftuJ+pZNOZQuCZYYMNrjTrqy3jFm1WXG0TiBHtIO2BhOx+ici0jv0+LapSlrK35khV&#10;5U/XexlGA8es6KTRWpfe9aUN6fF77hibfYqYdTbRCFKxfLwHPmdvq/eqwkZ7bBh/FFyf6gtHuUso&#10;bXHG/eE4i2s5U+Q4MWru32oLrKl6pO4n576myXdc5ChR6FUSh1rcY8X9TyVsn5uIesBPk2faHKY1&#10;N4A9hqWc87+zmfeTVlVVYYwjXkdK0Cyp9i1aALNPLQaWpm+LQHj9u7zgBzaZCs41YlLeGsLjTfRf&#10;R6d5c4F6kkHDYTdnAqAJzjDQAKwZTjEsef9+V0jngh+c8wdQ3w3oDr0P/1pln0REKWiQlipExp1K&#10;rDuQZxATXGJmy9eoSUM3DYgMXr++xX/+5z9x9+0eh32H3379Hd3hkCQqzln4t+EPitYYmNBkxoaL&#10;SIVGNUyYvWldaWGUvH9jsSuAfFLQqoFRDcAKQ88+1EwRVNNAt2uY9RZms8Xq6grb62usLy6hTQML&#10;z5weepvsdjxwH5rSrkO3e8Lh4R58OMCw80FcobD2yoXGN7pK+vHHcDkk78rYcEj/wGlGUG4EM1AU&#10;7HeMQrtucXl5gddvXuH7H97h8fERHz9+hLUuMPBd8sSjwCZqVw222w1ubq5xe3ONzWYNIiTAecT6&#10;E6G0x0Kpj4F6GVgow7fGB64s3hjrVYs3r2+9WuBigzaExWrdJDlxDoFzSQ5ZHxrR97wG3o4N/PKG&#10;n31HlQ7rD8K2IB4owYPSNF55QVBgZ8HDgOGwR/d0D+6f0GiL1apF27ZQSntFwDBg3wPPnUUPA6Ub&#10;KNMApJJ3bTZMOd6kHGvKlpq4Oc/UKYAfZzC/XqrO+jsA46Wfn5788wk+pTRbdJ5bbM5e/2qwXj/H&#10;0aIh6fdpmk1UXZtTfGrPqTOmWFDjQvL0z/Uc8OBclV4NyNSfce3FKplh8WEUjQEbdoy+69EdOrTt&#10;Ctr467Fer3FzewO2Fq1p4KyFaRq0bYvVaoV2tYIxZgTel9ev8nBG6dEsaxcZQpbfb/l7SoRwrtYr&#10;2O0G1g5Q5AftpmnQ0grtpsX6coPLmyu8/u4tfvnlF/zx+3v8+ccHfPjwGV+/PuDx6RnP+wP6boCz&#10;g7cC81h38oyNoDZzdNvmNDyR4cCRZe/Se0Ep4+epwLCyiS48tlFJlGfXS6284NFAoBoRTC1aoWpz&#10;0Zx3IvSYC3YcBZY+pbrC13nEDE1IoGIEQjxwHYHePHwySsFor0TzBAybvfMBDP0AN1gcds/ehi6d&#10;d8FqUSuQ0t46Lgywi8eRe020NlSE9aaBonUih+gY8q5Ehk4MdTUSIFWJwEAkQXif2CSZey767FOu&#10;s0DZC5iilR8yecf7zCNl3mS2pFe3UfQzTgGKHuyJtiXec9mV9yHKOnkccp37CCeYmXV/pHK/icKD&#10;SyJfJ/TYDB61dLVVRd7/qOIPnXEGUFSycBGz468bF5kVJBRpisuA51QzEwvLIhYkFhoP2YlGNj0c&#10;gMkMwFNlZ0fFGkvhwEnxQdlaiSiv/yqjiWbsUSPTdLo+FrZOlMlaBKEoFuQWXZFcoir5rwL4pw7S&#10;/2qtNgdSnwqoz4JldDwj6FxW/qnWvXPA4zEQ8pz3Uv9cne8nVcPM2QI0nhsu7Itpi09gvR+i2vA9&#10;66p+SGRkSHJKJnFSuf9EhHSC7ZpzOMqA1HgOxuy0ZFc8c4ZKxngecB0H1MZKB2FjxQRHwdaXqnzH&#10;pILiEVhZ7MRFaHB+/zw5UY27WR4SM5WKJK5VPDMKjaXQ5BHBcYYMo0IGS1KvJRwlq99JWMFNgZrl&#10;fIkLEl1y0p3IKzwGjE4OvMLGWq9V8HyPKq0p4wDolJ5iifQ2/T1atD5lTFjJYJqoPN/7sMi4O64W&#10;mCJdzXvezw8sx49RXX5+2WB0DrwvyCsSd5X2keyyo0asLHgmU6saKpCQ9MvnnlLTnXq+1vZbNVnv&#10;bwfv66ouelxxtRkfvdGAcQL1MRuKM6fjc4fiFAh3TFJXT1yWp0AzH2BRiPHRBPOlm6j80KmQjnL0&#10;ylIAGXjw3ngvNweG5cS7T0FR5BiwwY/Xeqn00Hs/c6ctiKJcmEAWiE6mgewM0iH4LFg9QDJ+kE84&#10;rQwa08IYAlGDn3/+GX3nA1YvL7b4+P4Ddo9P6A8d+gA+kVYwSmPVeo/vyLrSWoewT04hMTlkktMh&#10;o3VozGTIRLjxjDZomxZt6wGPpml9EaIUTNuiWa3RrNcw6zVWFxdotlso0wJKg0HJ1z+yxYZ+CH/2&#10;OOye8Hz3Df3jAzZwWK0NGuU84568P+xq3aBtDYxR0JpAigFyGVAOzSyRWG+RPREvc/Cx9KtJARwb&#10;Y0rNUbRs8Y3xCm/fvsZ//Md/hHBBi08fP8FaBx3CrRB89rXytjlN02C99sGtbdPkwLuqKEmAO+Xh&#10;Tj10Gh/odQiiEnuEmgWfai+xJJdyDloRNhvvdd+YKI2PmzzBOcHwTk14DoIDVLCIoBFTZSR7Lg4l&#10;CYpRYh1K2bR/OheGZg7ODnDWQimgaRtoo/396Sxsd0D/9IBhdw8a9mga+CGWMWAodINDbx32PdBZ&#10;BW4aqHYFpQ0s+3sjFdE85t7/VTBcfrZL8t5jjd85zdxfeZyl350qfuYa1LlC6Yx3hLlsgTK8d+ma&#10;oPAYHr3mytNwznZt7owuG6BlFtUxts/c4H2qoJxioE2p5pZYOecOZOSgDsUwvKxGmJeb7Ry6rQp2&#10;+tR7y8C3CLiGKppO57zqp+s6DMMAZQyIFJqmxdXVFVptcHl5ie5wAIhg2har9QpN246sbcafy0R5&#10;MvK/HLNBUxiZAO+TzQrlbBZjNMBt4SUOIjRrjSvjh/ib7QXevH2Ln375BZ8/fsGH95/w4cNHfPr0&#10;Fd++fsP9t3vsnnY4HLqgQPDKwdiAOeSwKWIHCiA7U2aWEweLNM7peMTIIanxrIXPTYkhvRDMPa4C&#10;/Ma2IaXvLEnwnmtqR9UMEQqbldI2pGRQh9ZZfCCcAn/j5x0fQ8UmWoYTS2so2XjHwFbKQAcisUGH&#10;YTKXnr/eR14nex2SqgVRZ0XLAKK4pjSYTfi3HK7pg9pVUo9QyMrR0QZHjesGFbzo5Wg6vWdIBQTy&#10;9QhqU4qWEbH2cM7PceA9ff3jWH9NwmflrE0gPMcCTA6K4IoBvncRyPJvikzSoLgLJuR5cBbWQs2C&#10;nwK+qdg/sv1T8iQmrhirOMkdjuofEo3tyGpFkpFq9+SK4T5/VmdgKLZmUzk4eT+K+2ipXGOWam8a&#10;sd05AI/SaF7ucXHYIj3j6z3eZyuoXJemHASVAptL8F4LGxs1ZuuJtVyDR0XNm4aqMe8gswojcG+U&#10;9sMurdM94wcGJtigZqb0KbXPOTXiX1XO/2/n3SyxHs/1yz/nd6Z+9iVZfUs18TJLdsyqr4F7x5XX&#10;veVsfwOIf/P9lQ1/t2IwMCKljFRnXFjfJPJnTbTDhCqIc72hggK9eEhBUUv7n1SvinxBSZY4tubT&#10;ZwUZjo1iSD6lxuOJ7U2G3c7iRlE5JfITs/2lAuBO7CKm19WxdVb35/LaFGp3lGHePvcj/in7ezVJ&#10;4pMTl5RaUrqBTQLTS72nBFPlmUUiA+mUfa8YQBAle7+lfmbOwueYvdXceqvdTKbUOVPEyKm+KPeI&#10;EwPKE1XcJeaZz+taMV4854Q13TG3gmMhw0v7aCREja6Js6UlGOe6ebLWmVwbXNY0glRWn+lL+VhT&#10;A6Lx755u33s2eJ+9p6jcyE4AR4754s8RQk715Dtlgl7f7KdMoZIU6gTrBZoBM+ubhUDCbpUXQ3iP&#10;e/tzntbEBlyx97hvABgHVhZMFsw2Ja8jNBPEDLYEZRUUDJTTgPOFtHOeqa9Fw5hDHHLLlIpTRYCj&#10;FNwVJ2ISBPHeqxpto3BzeFGWNAAAIABJREFUc4V//PNnaAVcX1/gj99+w9fPX/D08Ijdbo9+6H2j&#10;RYRG6xByu8Z6tYZpmiLkN7KxwMn5PbOeSRUHRyxsTeMl2E1j/HCgbXzzpDX0qoFpDXRj0KxW2Fxe&#10;ot1swaTh4D3oh8Gh7/oE3vd9h6Hr0R8OeH64x/7uK7aux+XtFtuGoBUnnlTbtLi62mKzXaFptAfv&#10;pccXxPpT5BkR1iHgvt6fNDI5XbZ3cjaGBrtUsBCpOHGBaQ2ur6/xww8D9s97fPnyFZ8+fQnMMRSM&#10;o9KLnFPD7KBAsCnnfHIaOlFYjJUvLBQ7nMAU5nzfTR1cpXWOv1Ku8p6Ofo7DYFPAEpHNjVfUPsZg&#10;YK29rU5owEq2bC5oy1uQiuk4Vxt7Yg4GxlW8Y6K90jB06A57DLaD0oT1pkXTGrCzsP0B3e4Rh/tv&#10;wP4RBhZNeDwojd4yBufQWcbBKljVwGw2aDZbkGl8kS0KmZECaGa2OD13pEUl0BwYPs1kWVJOnc7c&#10;m7dekkXE8r59TMp26mupPdOXDuwpX+xJW7cirmcKpK5i0yfuvzmv/GPvS4K39aI41RbpJWf2sUHA&#10;0nOc0ojNFd85xwACzKkLKho1UFPPrdLANRd3U769km1BAmitr7lzLoD3Fi3DD2Kh/HnYrnBxdRks&#10;zJxnDct1VrFQTgnlK95LImhUyhlh1YB4viTrDi7YojIoM/rUEyk0qzWuboDtdos3332Hn355xt3X&#10;e3z+9AWfP3/Gl09f8OXzZ3z98hX3d/d4etzheX/Afn/A4dAHtRtjsBaOHQZnMcDb/SH52fs93igV&#10;CPbxrPQEhqhCdDaAywr+YHU2s/KTrUfOFIr1U7JnUZ5pOPL6LuF+wSwT+x8JH2JRm3hQXBUBmopE&#10;ICUFJZeCZ7Ynn/fKvzOCh2I9QjIRCSAdGMdKZZY7KWhlEnAfzz9F2ZYjMY2TN6QrlKoeDM/XJDL3&#10;okeyHPx4ZZoIehZ+7gkoUKjsmqiwJMhWAnnoEZ/bQRUMTxY2AykIkSRrNOTqBEucBGYVgfWxEZy3&#10;InBcqVvi8zuEUGb/OaZbnivbJ3lPpn0CI3ZjDJKkOZB+JPqSAP0M2zjZeooHFGBaShWgqvGkKQbp&#10;GFjwvUD+Ga04KU7zXuUK1qc8a8u6hQsbsgwcqTQYqEVc2ec+kzFUCqDVyTbE5ylNe9cntnsAylUM&#10;FdYapLSwqp9WnVLFSJ0kuQiliUqDKWH5GAYHRptk/ahDJpkxGq53433nJObmMuB+chbRkeH6HCD+&#10;EiuBUxSAx5SRx0Ivz3ld5+buTT33HDGmrtckmOVcPoecKwH85F/PWVUWLXRjb8Ii8TpZwSYVm5u0&#10;DC4DrgVWJMZ/RFVuC0/vDTngsewZxqo1SuTRxEoPCnxMKJtyrA+dphZlnL0Olh43ZwfJ+zvnz8hh&#10;bj7DOZM+T1z70xlz5zHYa5bx1J6x+FUQDVAQGUqMoXZLWAbv6z1rKkuEUJEohFKDl3DDtJ6W97Q5&#10;xvnJRGLMRWEWdO+i9j6mLhq/Jp7t7/IBOM+En+696syKkvQUawHZChyzRFtyNpH3YN3TRzKrDfWk&#10;ZOJHy8XC8lxiA6ARIWQKt61fcxkKryY/izozo36vNeg/XhmnkwHPAu9f2qiXwERorRbZGOcx7ImO&#10;+zXLYr+eik5uzOFnXFgMcvoyAixFPPVoA5yxEJnzjD5WVI3fmwuMbRvCah1Yhz+VBasBoAGwFuws&#10;3OAl2J5xDyinoJyBgoZi/yfJw0JxgVtMFaRT149d9spjZjg7oO86MKlwIzIuL1b46efvcXGxwg/v&#10;Xvtm/dsdHh4esXt+Rtd3HlgGwSiF9cUaV9dXWK3XHsiESgGDcWdRJEOjMsCctkOloI2BaRya1gey&#10;brcbXF1vMTgL0gZms8bqYoP1Zo3txQW2F1doVhswNKwl9AOj63p0nfck9l89hr5Dv9/j8HgPet7h&#10;7fUGb2/WuLlco21NKqKNNt4jdt1gvV1hvV77hHsRylMDWqm4sh7IRwD0nXUYgl1PZBJGtqBSAAaf&#10;8BOLLqUVVqsVNpstVqs1FCkMdgA536Sk5hfevsgXbpmhXtgFTEjQXCzalBSrjzdmFYYtVDWUfvP1&#10;Fk2AC24BnAElzp7hqUGXLI0AEAy9A3gAKZvkztKrzx80uYHP1g+cBl3WenVCtI4oNN6hcc2ScQnc&#10;e4/9tvV++/6zjWvRwdoB3eGA3fMT+m4PbXz4ntbklRvPOzw/3KF7vIO2HZoG3n7CNGBW6Af/mfcO&#10;GEDgpkWzvYDZbOCMgU3gySRpY/JQPgUkPTYhryfWc0qmqT1/dtc/MpAumT+0MAyQnrdT61K0H4tq&#10;p/JV1/YYmf03vZ/jJAXE/LBlpFqbGPTW5KdTG8fJUCE+j5l2bPAz1UTL6ztV/EwNQc6tWeYs9HhU&#10;HKL4rJhPez9lkTdWDE2B50Tlf7Bkcoc/o7qLNwwyOZBdGeUDNo1Je3sKoXMu+7LK1z2a0lGdbVWA&#10;9CNbtP+PtndtkhtHsgWPA2Q8Uimpqntq+s5j9/7/H7a2ZmszfbtLUkZGkIDvB7zc8SAZKY3a1FUl&#10;ZUZGkCDgfvw8hIUFhIVJcx0yaplY6uL9RdWRscEL/UoGX758xV//+lf827//L3z//h1//vlP/OP/&#10;/AN//6//xt//++/49uc3/Pjxhh8/3vD2/Q332wOP+4LHEn8/Hrg/Hljdkq3CylnKaoiZgGbPHs6H&#10;c3tZFzi3wDsD70202aG8h3LOCQr1TGLiTtG+rzCAfDn/uGLYmiqPwJBy8MjWF9kupjDbS+FvC+Od&#10;wmtOszjX0vkcWeVGAJhGgI8qxMzKsNQC3gcAM9QbySaPKiZ2CflEBu8Z0geZRbZT2hMrCyZxXZxz&#10;SCh0soIpKon4TOXmi1XwbtmouDAxuXinZ7qJBAeYNQtbfg9B2zeI5zJfBa6tZkqeTgmL7AQDUtvr&#10;yB2/K1bPahANejND+Lz3c8gk6UzmmFQ6oFY9LSJjqfraQPCPd9YU+4d+3Dk15zBVShZJRacEBOR9&#10;xqjv09kwpIAxCIA7Wz0oZW657tZSzvJIthxTVDgF8lJ4jUTCyAoXad0UgXNZH6YgW9RZdRWzPjHo&#10;1bmpBroQllFFLZOtcgglO8sUJUB6XzLEdqRk2xpGHyE4bLHRjzLLe0P1jwL4RzCKLVXlkRDMI6TC&#10;5r0L4HhE1htd0x5gX1+nhFHoOkfXMN7HnsZzHDjr10rPUAqvTv1c6j25CnqWmE5bzWPD35rLOYkn&#10;1BdykMn1ftno2kp9J/p/ORDY/dlybtkh2Uh71z2y0dj2g6u9V9SkjeqVhkSrPQLrkfUqbdmoYuj2&#10;BgEtaG9UDke+FirjpMWOtoZ+W++7URVAK+7kfWcMzqYaL+Wdnu8Dtl7d68/1IEq+He2qcYRApodp&#10;+gXlGZk/G/p+86Oesr+22v7oWbLcaCBS9rPiNJHIueG/i5Kn1N+sCMrd3oWFXVMn9FqqE6jGrTvA&#10;u+zoR5kk9XrtqWEU8YfM/wx43zt0jnjOqU1CsIPqDfjoZjOSk9SbkNyMpIdkDXA0B3TeeFgnU8tp&#10;Keq6c3sDHU3Lj4UcFi9NJWFJADV5eOPBE4MnD08OHiuAFcwueI26YIcDxyAPYAWMM6DVgGBB1oBd&#10;LHKJ0pQlS/sF9T4D5CE4TBTPpnhKec+xWHBY3Rqm4xEgCaDogvPZ4Pffv+BymfH1t894+/EDt7cb&#10;3u933B/BjoZd+NzTZPHy+QUv1xdYOwVmfmJssdiYMgjrxcNHMLEBssbgNM+4vlzw9esr/te//Qte&#10;Pp3hwDDTjOl8xXR9wfz5FZ/++AOfP3/BPF3g2cKtjMfD4X5fsCxLBnjd6kLI6O2G9e0Hrljxx++v&#10;+N//+a/493/7A6+fX2PQWvGmnKyFPU2YL2dcLi/B1qWS6yXvzABIB0sjtwYlhY/WN4tb4dwaffU5&#10;o7bsAR97CibkYF0igp2mCCxTLuTkYvbOY4mDCe9d9npNzXeyLFCEK1lQeQ9PPGQBcHWAcQe8lBJF&#10;UgCXh2fBNGQhnyOC41SoAoZNbASjv7xJQAmpNVzWjPCDVPZP1FR1iXGJOKagGOQcbJGCP701NoYN&#10;B/uqBK6sywP39xsej3ecT0EFAuexvN/w9uc/8f7nP8D3H5jJ42wnzNMMshYMxuo8Vs9YycBbC3O5&#10;wF6voPkEjzAoYAm0ca840kXgsz7i9WvVgYpEHRiB+sVxXXw35L0tacCo/OH6UFbaKMXaSwdn9p0b&#10;DQ0aOYm2KNB+2FrWr+SwDYMBWxdGN/agjsUJmoKie2k2Zv21LBjYD6k70niNpKZbQLy2TeDhYGA0&#10;PB4VUPtrmYc3e0uqqtkn1DAz9pQqmuWq74VbFyyPB9y64nQ6Cf5u3D4jg5WlHYxUM0FywVlNdmrZ&#10;umxkjgYZNupBsa8rWwvJ2mPkUEWKzNF5nnF5ueLr71/xt/Vf8f7+jh/fv+P7n9/w4/sPvL294ceP&#10;H/jx7Qdu32+4vb3j/n7H/X7H7XbD2+0N98c9ZIGkYD2B15sUFJoGqH7F6lY8Hnd8f/uB2+1HvM4h&#10;UNXFczgpEFkMxUJ2SrHQgDgzGqYNJTCt5AMl4D2d7SkHJ10Ta00GBAs7V4BymRjCsJME+SNbMoHt&#10;FVM4NW2JTRnqi7p5pez1Go+2PIxQwy4U+0QWtVYOD5UdZDwP6oBy0phFiU/LljQCRY9Nm2KXdwg4&#10;apzKoj2jCqhmDRyTeE0FcHMC4WuAKH5N5W2sQwWrvBmkGkAmpXIZfmj0QAFHRQ1FDROO4h6gfZ3R&#10;POP56pDcFXQDS+JQDyQJLgHW4mIRyj0q6oGgbNnu10hkCsg+q+qvozVNvTcnSyWWA/n4TLKwYhDk&#10;QrVnFQADkaFucxisanMMYGNG0hS97UOgMTIhy9hg42liKDLLhUaa6NQMbOtBUudgJpEFIe+ftK/K&#10;LH9TMkuMUJA650MAtHOZ9XvkHB+dnyPV41bvf2QA8Ct+PQsY7WENRwcOPeBanuWE7ayiI378o18K&#10;tGJNKSngdVn7znEA76E98PPf+5QjFx6ExMTPrdro/crnlKH89DXBhoeWYHs2JKrCJ1FYJP90TnWP&#10;qHXEEJ1F3SRd54es4EQGGwy8erahW5aUXXJn1Wjkoa/qp7nEdbBmI5c2gfqvxLq2Gw6ohM1fM8j1&#10;KGLGlDuQiJJ5oIkGuO/uZ4RD2XcNXiBst/XAQzgACEVo3SuScKhgykVJtCIrCocREPssc3xzr6jC&#10;Upug+J3e41AvQ/3nVbP7+eD+WGo65oo4sDPIPJKLNjov8v6UHoHsTuGLVV7OJYr2hwPwntSlDzUy&#10;DFWEJH2+cz0YQrGF1vXmtiWsxiXHGMw2wfEnwHsZtvbMYdg9ULuAgWaZbHldbRUUGpGizDhJm8fI&#10;v6l5HfUSFVMlgTasj2vsBOD+LJOgAZtAJamKGJgYPDP4xPATw5PPoKt3QSLOLjHvEXTBjkDOAmzA&#10;FvCx0MvNmLQToChLMwRYAlkLQ1a9DzKBEZiGCmnav7o13IPInvJugXcPsPeYJsLLpwvm2eLl5YL7&#10;/ZGZ7cuyRvZ9eO3z+YSX6zUC2k5kUJUGswmlkEVztGU5nWb89vUz8H//Jz5/ecX98QgHup1g5jPM&#10;6QycL8D1Faevv2GaL2CasK6Mx+KxLA7r6uF8sDBZvcO6LHjc3sC3G14mxm+fr/jjj9/xH//Xv+HL&#10;168w1sYwLQOD5PdqwcaAjcXiim1Guv6BgRcO4XV1WJYVbl3BvMKtAdRZ1wBEEHxk2xXJebLrZUL2&#10;uQ/ESBOlvcHL01CR6XOyTXI+Av6RkeFcWANe+L7m74KSe/Ukkd3nSzEKwhtlBth4PX1T+4UPXoAk&#10;/RSlQb0He4oSSs4VSGKihz+30UfUwJKpAlC8AO6FFUmS1BNEiSV9TANwN88zzucz5hiWyxGwz0eA&#10;B9gxXLyX9nqCAbA+FtzfAut+ffuOiVecJop5DxNABMdhILZ6wFkDzCfM1yvs6QKYCd5TBvRSk06S&#10;SlsB3CMvvZp9MPL4o+xrLMHW4kub9468dXKLkXLF2IGUPbZTgrFkVQ4Njg4ddCmfFzNTfK+DsMr6&#10;Z0iwBb2GDY3/9NBzrzMMKCDY9qRfFWjc0zT0Q5OKcuWY8q0XoN4AlwLArteQLkBbRtcW22WLtfZx&#10;Nh53qDi8uY7KIKY0jIpVLQJAxx617Q2WjDTvHB6PO5bHA+fLNWeTsATh83knPheLd98ZQFLHY4Ni&#10;DeOrwDtp85D5uHGg3JWJ5pA3bvw1iz0R5bqEiTPT/DSfcTFXfPryGb/9/luwDXoEW7rH44H7LYL2&#10;tzvu7++438M/b7cbbu83PB5LCJBPO19iPDLDIAGnAbx/PBa83X7gH//8B/7855+4vb1heTywOhfU&#10;bOl3bBZ8mDoEcKy+T55V45s+egmSjCGW+fqhtf6jEgqXMlhInrCEbAMYPNujfU/l91oGCaWRVQAt&#10;MYwEAhjCFxv5vFLhyvUzIQCdEhpW6kQSjRKRHByxAnxTzgBlT1FUvrXB67+4ClQNF3d3M1VT6NUv&#10;QA7WgBOIGsC3tZzj4UCaIC45dfZ3gmgOewAjK7CPBVu3tldpWP/VFLaQEaqA6Xr/7yrbuMpfKL79&#10;8tpnC8J0dnuPrP+o+qrayz7ZKhBzDgpWMv4EDLEOeVavk2qb2k9e+Cr3rEnT9S4DNQl2RGVoBOfn&#10;NEST9maxj7HWiAGZgZEDZ5nxlvZ1YTEkB0iF7SfuZSZJiXGUuBYUvfmNCeofjvZlCbxPdkouZnE5&#10;51RuxR4AtGcL0mOHH7FmGzEtcRAs+wig/wxIv8fK3rUDVKQTaXlV1hiBtrOHUAeacx153nk/oR9K&#10;SuWcjyZ+Z7scDnYTXgzbC7jvqvXImlwzsrwUgYvZ2pErNvATBIldULKmGIvJqTGA9wYgr0JtJeEy&#10;/Ykf1LsKK6q2fK2GKvO6PcY9c49xz02NzvW9b6S04uNWYBqhBQTLOdIfmpEymSn/kwQEaTFGImGW&#10;6qyDrEDq9CiVa8PWM9tl+UOqGUkMf+XQHd2fnwfSeZgfzy5FfDgO0j87CKwbT2VKp+b1x3uwEVAs&#10;AIu8ljK5Nm9NrDCy7QEBoyfc5WdC6g+C+q3CReDBBGEbyxnIz8SHtO81VqVSKZCeJwdmkzO5qElP&#10;btdcCcxWW3tiuAzVa/p9tDkEW2T4XwLeO+c2E5Z7k8demGGv0CZRYO812XsLI28snRBcIorhZdwN&#10;hlCvS533yiUlm1nB9k3xsiUFPDJ92i4gZNMfWPccve4xcbirNjTFPk/UOa5xKhNSGBi2IG9AHEBb&#10;t/rgJesY7ABYcb1SGK41WRpKwkvVGoN5nnA6zzidT5jnOQLPwSqEiGDSlMzFIUFcV5YINE/xoLDx&#10;9SfYaQ1rL1qbnE4n2GlShUbdiNTsBz2gCYemnQxOpxdcrhf8y7/8BYtzcOzhYMBmBk8nODtjsTPW&#10;+QK2MxwsHDsszmOJDX4G7tcV6+OOx48fwPs7ThPhfJ5wfTnj+nrF+dM5g9MGBegla+DJwElpV6Ap&#10;RoYiYo5AVDG4BN4Hm570396vADw8kZDVksSLw9fGoi2HwybQOXcwUAyv4oUYWDxk8uKP85qqQK38&#10;8rcBxvh3ppYKJQ9XVlYj+lHwoWkRvroMH9fFGsAPL7wQSSBlalpYaAxpopt8IYstDxUX8lpqFosw&#10;yVibYrBsAm6yfZRP2QQiHIooPCcgrPd33L9/w/rjG6x/4HqyuJ4szqcTyFisPry3ZWWsMOD5BHsO&#10;Xvd2PsGRESu/3CfF1IAEG3Ux/XONEwvgvvwMqSjlHQZvuzZYAR21TVN7yHG3sOjZ1dQHqFzDij1Z&#10;v9dY+FX8S0j/EeoA9r1mZTxQqIGW8UB7a2AufUfba4Ih26gesBz9ufXZv+VXKW9oLwdgtD72fPC3&#10;/m50lur30Ht9v3m/ZJhiwUsr9nF3D9T3gTv32XufgWu3Olhjw96tfobJ1iD1ulQ5C12mJ7VByQK8&#10;lxkjvZZCerjWsv5if0GZpaIUVeksAuDIBcsYz7DTFECoecZlmkAvSWHFQUG4xvM2BsUvUcV0u73j&#10;Edn34ajVOQLEHiYW+y4ORb59/46///2/8fe//x3f//yG++0dj+WB1a2BsRrfo+fklC9sLdLn9cgA&#10;Pwmvf/ksJJZaBskFwUDeIxKgswRata93bFSFPaGcBHG1DyZLH92Axe93aHItWAwK22ej0sqqmr+z&#10;y6WzABK4L+vFR9CXqR0mStWY+n/hhw+i4c7Kivmv3xvJzVbMOeqAPa4HeJ1kxS6rCh1LCRnAKJtE&#10;UFxZNaiCQkCIIEpPVkVSbE8YgmPo5qBw/xRQzeYY9CwD2vAJDJPw4vfq68o+AT1Aqc+K/FlJgaFy&#10;HdaAfv7W5A0vfoBXgdCkVMyhhynDpOLAaYpdjvDRlyHcyeM+1amGquwLAdhXUBc6o3nNACRtKSl9&#10;xVO9TmRT8SyA+2KjxeBge5lCa3fIcEdUbEeIaM8E3dKOqnIrwH4PYN8LiDw8WNghJPbLSi5TTLQ2&#10;dVuERGWnpenV4rVZDauCatuXASxzXMssOU2xtSzgfT7vufjbKwyDkYNt9+sp7lgSSv8O2XNpIOsZ&#10;W0YWCsIAqHlFnggDcA9Owz/PzaNmBPnKd9ajF4GluudDl3ksPenTsSWXdslHo4rolL7Il31QKti5&#10;Vn+1O3fdZ9TWeCMsuFHSoGABMncuZRoy2r265MHRpmWWzLk7YvHT/XuBMdSPWz2IkHaR7XCsKv5r&#10;G5QOXrdnPbZnpTMcetYkZqkOx/ZrjRQ8PSuYGiT2sfbawxsbIP0DPVhvrxudJa3nfVU7EooOVkwm&#10;OfYTLGoOVHhUyf9ozzwm6PO9Uqvq8ZbulxWDf6MnV+f5TnD0LwXvRyGE6DwkuyxzaotsBu9Pkw4u&#10;GB18NZhU03GmgTo0BhPCrffVe0A+EuDTa07CI+jBxoOtDwC+5ewzm6RwYeEmwD7aibANfvdsg9c9&#10;UwbtfRpoGQnmJhk4olwzFLDS4uV0OuHTywteX19xebkEWSkR4Bieg3UOM8fGe4GPoH5gjxlQlNQj&#10;ApEspvo5+NOH1/KRTZIaId7BFqNzbSjoXbQ5maYQWusZD+fwcB4rLFYTDnXHKZDOwIEDwM8Oi3NY&#10;vMfiPVbn4dY1+N1/+wbc32FmAsiDo32R5zVcTCZ4H9B0IgJZA1gLmCkyBMvUNJufRJuY4lm4gn3w&#10;6XVuiQWXz0WejwlvaaKYgWdKnmA+H6R1cCPEAW5INEKKicoNRxVqEsmb0ji1vo1mUfVamq0Qpzb5&#10;vITNWmvAbETRRMqPOgyVUpgtwcDEEEPBvodU2IiAuwSMxPUnvYKLzz2r+8JxALIuKx5x8GKswfl0&#10;Atjj/vYd79/+CTze8HIivJ4vuJws7DTBwWBZGKsDFmfB0xn29Anz9RXT6QqYKdrlVB7P3b1IF7r1&#10;YfKM3Hj0sOlQKn2LGmlxr1BAB0A+EMj+TMhpDbociYtRdTBRi8BKSzhmdMjHB4od0iBbby+rztt0&#10;5hG2bdiOMOR6w/QjMu4jzXzN/KtVCr1i8SNrcisMfu9ejPIcZFM3qlOKBbgPCjQqRePetdS2eOXP&#10;3OqwLCFfZZ7nYOEQC07nt9kz9X3dmx/lfJHKcgV6pjss+rXdGEdFV4s9BCVX2WcJADkHZz2Mc2Vo&#10;EHNapsnGEPAZdCZcqAxc3eqwPIKFzrIsAaxK3udUwj8oAvgUB7yPxwPfv3/H5eWC8/mEf17PuL29&#10;RaVDuN7pPTpOZ3/0tRfDXfYtCF8UD8JyhX0yHs/rO1UkBfw3MUtdwLnZAshn9q8ESJ13+Uzq1ot5&#10;yAwdYs6jWrVI7rfq2d06nVkPVIHsxd3sC9hrFQh9fv0x0K4HAFLVyNfBd9w7DLpgnh6YJsuS0fuh&#10;eh+MYJJP2TlChVEPRzTrnNqBAbSHMm0C9C3w09o7jFmpEpRP9VXP8qIAQEbZ7RSgvmXqG1PYngWg&#10;LDlaJcuKhAUAhGKl/Iw0REhrT+5PElAqPvmFkZetrCqFJkxRF8fxmlI8UUVmocrTiNGqCDLIT9XQ&#10;D8Vb20TGfbbIMcWK05iYl5GUz4xGqZhUNVu97t5Z+4z67Zmhe5Pd84EwyCPDgmeGC88AUfIpbJUx&#10;LetymP/UU5CWjPPShQnSScnLEcC95wy8cwqojVZKvgL0EjO3PsdREwDEz/UNUNYSRCrHnKqupI87&#10;EYg9xKR8Gqk8DPR7aAFavxin6n5q4J53LSO9b7GnZCenPns6UAwJ7pgY3Jv0PmVWAWErE2z0DD1j&#10;98JgmDiiTPt5svvbBO4AQVih8jpEOW8kBYNHv9hGNdzvyTrEn4EueBdfqM57mXswwimP7EEjHHT0&#10;Or8ir+vwvicGZyTJOTKz0/tsQ7O3Zo6+5z3bNDU8qDI6GuKP9IFnmQfm1fnd26+2Apnl3pSwIDJl&#10;+C1zadRgmaFVfiSIB0JtK0k7um4bn7U9lckvB++fmc6PGuij/vh7spqtBSYL1qF32sCC4GjhcWTj&#10;2HsIjg4p9Gcu5pwcWfcwDjx5YArgvYcP4Da7NpTPU7TLsaDVgvwUAHxjYSkGsHH4mjStL8VtYGdb&#10;SyogCbH5tJhgJ4vT6YyXTy+4Xi+xKY1hZs4FP3LnsCwPLI8APJtIpfJs4BwFgHJxWF3wn0VsiEwE&#10;pA0ZOLcGEDolTYtmpw+5CQIDezhi8OrB3kVGHHLgVWLrrOnr0oryCbAt7IU12cqsC+4/vuP+/U+c&#10;lwcIM5xbsLoHlvUB51cYmuAWBjvOAWwGVljdxAPPF/A+gNEO3pUk7aA4cHB+gWcX2HjEhQUfBxWJ&#10;2Z3yC8L18w0IyjXzMzEajME0mTzgmGxg+rhkJ5IsUypJXjo4RqncDNYBbCkZsGriRoVurejJXnhk&#10;Os9t8b8y1mR7hgxeeA/vKfsE55wGV9ZtYwgth2cpw8MQzGTDdZpKgFkO6jMmMJo9sCwL7u/vWB53&#10;TIZgifF4f8O3//Mfo7PXAAAgAElEQVRfWL7/HWd64PUy49NlxmQNPFmsDhm4dzSB5ivs5RXT6QXe&#10;2OjjKE2roViFyuylsiHZ8x48cDqgJjN02QE7BdBu05gm5KCniofjjZdsnujpIis177TxOY94KUqb&#10;g+EZQuOhQq0k2A4dOg62Hyk+t4rOHvO8V+xsnbNbXrlbbLm9hmfrnO/uYVUhmixkUlChZw8Dc+j6&#10;1rLU+pf3PoDJjwdwvoCsZgvJNUGVR+tHLIVk0zYEIAfXda/myesxAu+pUaYMTET1kynWPFgY1lqc&#10;TifM0wxjKQc5ghlmsrAgzLAgu4ThdmoUpfcnBwAf7GD8BFiLeV0xnU4w8wQTmbaTsWAbrPo8hebc&#10;MMMwQFH9BFOCtJgYToXjFhaiDNHSfqMyDJUjWwJh4C8GfzXAniyLMlM9fibVxMgXzzkZgtGXMct+&#10;1B+LpPORndXewCg1QL2gP7XWep2NfO7Rer2rYdQTQMZoTXO8/iwCfeWcayuUbdSYG2n5gvySxfdX&#10;sLgC1SaQB5KvsBGBkSXEVezpddJ0F1+hjRT4hnQozr04RFBs+UKKIGnrFAORARvqUhEa643J4c5h&#10;X6SGEZhCmtPA04s9qNT85X4550Ci8S/DgzI4sbn2ggLjZGOeO0FFTkkNvFH1ikEBx0167gxlS9UE&#10;dqVvqJWv/SEIQ/lbUge0p5INUN57scpJ9XK25rLBstFONitEfPZC18quo6GdW8/3UbD+qGXs3hD9&#10;cNDoh+vY42SE8cBS122tCvM4+WVUBGeAPiu/OIPxQSWdCG6lZ2Vpl5NAetL1S/2cjIgjW+SPIY5T&#10;CZ3rLf0ZG8T2LDI5f6WxsqRqkiCG7LwBNO7VP3pY38naoJqQEeqAMAi0alianw9OtjPb59wR/Eir&#10;FDjb0TbnVnzDlkyxQO4CiZQtIZtepUvykHtYUV6OyGJbuFoCauVAtgypqck12apXQH0MYes69nq2&#10;LcC1t4Z+xnbnI+C5NrsqzhlcWRAb4V6wlcnZC1zeykXZU0yPXrvOEUufwkccUKtV988tqdaTKqWk&#10;urPWlGdulN9aBS5zVt9V6soKm5DWW8ZQF8Cve8tn1sn0kQXFByRuvYZQei7tN7TjQnn3AZXhG1sP&#10;AlE30OEZCdev/nUkVC972FEE7yPbHpbhTQDuHTswuegPnr4nXpcI3Bs3w/oZxDbaCSXJd7FQaSdE&#10;lIFZGwv4AFaEQrFItIXcT4bmOI9lWQqzzTs4BF9Z54NX3eoIqwtMtwJChZ9vI7skezhmJssWLVfF&#10;xuci1jNnL3IGsILhyMKBwnsyRrDf4tTPefDq4NfAHPSrA5yDv99x+/OfeHz/jguvIEwhVDY2NJRZ&#10;gh7sQkOQDtYsyeUyGUXONYiesGbK2l4Gx8GMD5CtCR6iVG02xeYjHN6U5NryUK8KM669X2OAnrUW&#10;djJgX9hBskGULGbp0TcqADWjg7vy9yMgXO2pJ4ED9TWqGfdFSmkM4BmOHBCBmcC4XIstRWINsH7P&#10;UsZMCLZRWWodB2FZxmniUM05rPc77m9v8I93XGYA6x339zcs3/+OE+54PRt8Ok+YJxvmaJ6xesbi&#10;CCsTvJ1xOr9gun6GOb3AYwI7bRPACQxCHRN1rJj4yB7YMO1rNkrD596WNveXTf85rwuLZ0DmVr3x&#10;Meug1NQTbwPmWyq23p7VBf9rYIbyjCo2Ah10ZmO6P8p+ebZ5H4Hb3XtaR1qoQf/Pnbs9OeveWhsx&#10;CreKxbrwNKYAb1v+wE17RtIipQPeLwse9wf8iwOmSaikoCwVuHIn33wwsd/IqL97ombZUheo+8sl&#10;sJJMaa5JsFOdC2enMS5AaZ5B5DO7C+wz9u08w62xDiGuGlhWZ5fzwJp+u6iKSjkvboVfV+F7L+xn&#10;fAiDL17BnD3i2bOkVpTwPi/t3eTErYAKxM1kq8+eTecPQQQAl+eG5BBSJRWgAP091jvX+44eCx5l&#10;5NYS8x6jsR4cd0H2VFvAFPsAwu7+tBkOvdMkM/ts6zMaqtYB5FTVLrn+4DLEAQRg3yEDkAjbI5Q9&#10;JDSI6FoRqrXA0kZIs1u5GeTs9RtFpZiB7ESSAWfAPv0z1Vqhx3MqVLWwwk0Vu1OaWpvIB/H5kte1&#10;9so3xkTySrGpSplQAOdBgXRGToSXhqxABZDKAFq0nWG5LyUyS2bjR6ZdBv/jGvbRiodMZQPZI0qw&#10;THnUYY7Q7L8CqJlCVBLrWzLy02fnqLYO2RjFVuuZPv4jANJov3+m79+rV/bqvF/ll38EmN7/WW3A&#10;9NGaJROEvPZFr5VeOaNGcHZ89LjPX+dZnGExWDp/jd+pQds9pWf/o+952cPlMDnrhbjvZnAEg6n3&#10;vwTEFZ9v1udrVlElPCH44Y+sIZ+xYpL9YNkftUWGZnkDxrQAaMLGpA3hHpg7wq3U3skpjFvWpjqP&#10;LPy5jUOFfrhuYCZbFU4u++7ydVztbxBe5bWNaF+1Cg0JaHyC6sF0YeEW2IG6Crka2N7uZZ+rHz6q&#10;EtonOPHhPW1TaUw6X6u2S5LY7BaLfW9Yu0XSfm6vrs6QlLNInf1YAOg9TEL/ezlnlSXoCLiXr0tV&#10;7JIYfu3dl35g7XYv/svA+9FhtZWye7SB3pzYdg+GjQOfeTPugYRWNF34LZuarZ91BADbUxtsFT2b&#10;RULeuDj73Xvj4bAiwuERcBTAAyOw7r0BuRnGzzA8l+YoWakgybSppg2JHYCU3z1iQJ9bgxz9cb9j&#10;moRMlowCdL0voTqFxe7hfWDfuyQDN+01rxlB+b5vhhFRo7kqa4mQSlwfgXtHgXXvM6MuNOx+XeGW&#10;FX4N7Gy3rnCPBcvthtuff8Lf32EsZ6DcGMIUVQ2JEQGOoYZyop1c+GIwXg61M+FrrbWhMYn/THYw&#10;aXpa1nbxd5e+sCwDhFKIMXsobzWSrl66UCQFDnF72ArmVpIkjcJQibQ/60g+tPXvo4MkA2jJ+1R6&#10;wibmltoL4vc5F9a95zJwiSyqtD7zAuLyTIT08eAuZYkw2SmGoFGWY+Wi0jPcsmB5v2G5fQetd5zn&#10;Ce7tG9bbN8z+hpcT8Oky4XyaQIbwWD2W1WNdGc5beEug0xnTyyum6ytovpRCvULtkld35iwQPsS2&#10;ejYgdGiTokfhuz+/UQUwd+dzI6B8256kw/inOuDzyeEF9v1W94q+0ghsnzPcwcEhwDztef6xZrZ3&#10;bu8NzvcCiNRrDAqfVPyPZv29InUk09ySbj4zsJeS8r3GO4V/17LJnk2JzvQghbUnf2iAgtXW/Y51&#10;WTCfZhCmYsFC9QSHO+tE+Ghv+B+P9uHuhv8BYoJePyKIkQsDOrFjjJCyZuZg3psJ3pBYKz5b8azL&#10;CufWCHDX69bARsbM4jhYka3BRi/8jtZ0a3iNBMw7CeIzZ/9gbmwJCnBfBhQaEOcqa0X1Ktz8R+e+&#10;1UrCFojPwL08FEStpCxWus1utCLoKJF6zX1vf+3Vy1uqnmFDIwQLSs68AeptDSSbvU1smGSKtR7n&#10;MN0e0wxN6KyJQfEmMRktiZqLCwBcxit920JDwUY1hUxhbDPQNryk/JeTZ3VpQEkw2as11vgUS1Z7&#10;ICBQxxM23JPAgGVvck2arXJM5SsLHb6bVIosWOJND0/FNsFaF8F4FgOdMkgIzPRSdyVVlBosGWk/&#10;VcD6XLchXjcWTldEoKj6kV7mqf5OFqOFtCEMAkkAZYbUrEw296a+trK2hxGM+5IdIe8VUOpVTmxq&#10;X93/g+z1TXX7k8r4j3zNsyDY1l7w0dpn631sMdSPhvbWZ2M+84XVSgbhZVi4OHdSJlmqFXwC72VY&#10;bQLuE0tfsPVRh91XQ8HxgG8Dp+BgBlYF9A2tX7bOkiMgKyhlnJUASzIUa0hWBD8qhrTN/ve8ZQh3&#10;zgRSYGH9eXwc8tXZIHu2Hx9Zv2FvTftUq3RLlq+GzJAsG66lCVgEGWXpxE2v0tYvI7VwbzpODO21&#10;RPpoU2VuxYFIh0yPJKbs5oS12bPA/TODyR4haC8wfM+i8GcGCHvuKXt93FGb8D088/mcEmSrPHCr&#10;dOzhCls1qCKNPNED93siOjh0/vkg5J8C7z/6w4/K9o+kvpeC+picv+tLK+SKtPPztoqEI5vqEeB+&#10;K3W5/X6xCRgKgVYWYMvw5APwzD6HDmbQPpnCeQJ5A8MTLM8wmPImyfGaZLAygseSQc+JoS+YQEYw&#10;nQODPoQkeeGtaCgcAMQIE1yREsU+BCu5CJym0KhgIWMyqFb8/FwBy6CVeDwChVgA+HL4obpgivYj&#10;DB+B+xSOQZGt4NYQELs6F8PyVtzf73h/e8P9+3eYZYWZQvNlrMU0nWDtBGum6CknJMlGqBmoSrGP&#10;F81YgpkMzBSA+/B7AnO8hinAToX2chkOxCLBR+ZBkUi6JmguNR5Z8gsEZcS6YnVr/B4S8qASJCh/&#10;GTMe6OlzuB9waXrSwQ4boWbuadlnC2jlfQPh/kTYR3n7Jl9Eay3meQYRYV0dfPQbNlJaz+kRMZiN&#10;xWQDW95YGeRcmJV+XbHc33F/+4Hl9gNmvcO6Ffx4gO7fcKYV59lgnoIky3NghC6rg/OhcbTnGdPr&#10;FefXTzDnMxzbHD6VwtHkwcIl8agrv9zzQB/tTTWDYqtg6YF/PdC1N8Rp2NiD/Xx3YLt5JulQXP5o&#10;0dys+dGsgiH9jCUbb69I42rw3P9MlfTwoOXJUXYF7bAUDrbhTRhwPWwl4s1ZT2+d7RXEo3W3N3w4&#10;4ouv1oH0wT62eHJTJINPKXpFee/DUPzxwPlyDpkzoI5vMtQgNvlFEmnP0L111vdO32/A9poVWcya&#10;/NxSHJx6GJR0kYBDUrbmy4xSkX9TrKGSTg2RCLDGEDgWfpQEohBuF9hGMRNo9TFAPPjnu6gI9NES&#10;j32V+BfBTM/S997nQX/m+0uJvvDpbp4rse8ox3WWexM1GU7cxRE6zwxzo7xqwqyrLZpyjlAkMOw0&#10;tyPLqsxejnWiVIMYY0T+K0PZzEHUrulvBGmjHVr2z5ItQlAdTgvpg5pZlMg1SVbzeW4yWQAG22ib&#10;ZgjWmOyxnuqSlCMk/TrTffFSWpDfY6oVqc/GVSoHmSEiMjqYYaQ3da47jco3qP3+2yGp7dZrpdYS&#10;as3a595ECgVJIo++D0aoSjOQjt5eAnieYi0qqAkCyLbG5qwRFsC9yvMwhdaRiEWMkv/KMsyY8zQM&#10;SDJ7CioWyuB92Js4Al0q4I5k3hLJbPt4XephSOt1nzKVpJohWVtKRr5UZvgYzN3zJn8GQO+d/0fY&#10;0UfDHJ+tI46E2H4E8NzDNPiDdnRHQa3y31QGwY19Gos9A8IqpxDhpC0MAyVwXQyg+3XNEbasJi9t&#10;Xx86TL44iikNB7Eq4DwCzEQAPJyrPyMfJlYeW5M6k4SIO0p0TQSx1io8a0tNsve87ZFew/6KfLbW&#10;PZbJ2SLI2ERDokJRUilVQfYm6BOmtqylVV0Ird6nGqLpznPHA6FNV46N6KctkHrUG48ICc/sc0d7&#10;76O4JH9AZbVHXG5A841M0a0g9D1ij3ymOTtQ6L786HXawowUs6qHPVQ9duOFj32XmL18GGmdMzqn&#10;fxq8HwUDHJU4HZFiHF1wI/CgXGwaBDWiYYH22JOd4+rwQ9MFS6B99tOf9hqqTZZi7uzFJJ4YifrL&#10;hnOz2jaFkfHNBPIWFhMMT6DI4KZmUsqZhRR8caIfPFWsL1AOriVpY5OBUGjf0lS8x0auSPwogvaF&#10;tZYlvmzUbp7ktT271KymQBV2pkK5AJlkU9TGupkNdYABGQsYCl79bsHiVjjnsLoVbl2wPN5xv73B&#10;3e+wzoWBA3O0UZlhbPxNBGtCUEg96VZNguTsGIpgcAlacasDeRbXdNSBx0l7nL57p7wKlGVPCdsS&#10;rxtZHatLLEQfshGMydeKxNCDugAsOsGgvZR3nRa/B9yjkVQLSagvTAPtW1sQEk7rzwc7mzLMI0zW&#10;YLYTLudzlFx7OM/680X2ZaIH28ngdD5hPs1CGRID0ohDRoFbcb/dcPvxHev7G4y7gxYDs95A7o7T&#10;xJhsAO6d91gc8FjDUAvGwpxmmGsA7ufrFWws3JrAlf6Q74ikSw6NukC4KKhkSJMx/R1TPvsKlJKH&#10;f7oPg8N/i/1PHQiYBCjghUXFOOVWgyTyy+tCgRoUvkUxiSpQlPZEBtyllFClHd221dk6l/Q+fCRA&#10;eqQMOBrKtFWQ9cF5OTDhtshumGDP5cvsEQTq9Vbbemy9lrbfQ96fE1UzMTg5UuC21wKJZpjQColj&#10;yHtUta2rg504skA7AAZVocMi9yLZ0dSdJYtzZ+glTkfoU+NGSCpoWqafDsHLw48o/Zah9Bz9W8mn&#10;+X8KibMwZgLIBnDdC4mreqYLQywPsiNrPzHunQsDW/bCAjACdhIMD+C2b9n2qPw5GxCd1PsZG/6x&#10;+trOrFDXkhyHXgo14N7moChr1NmZZBinsioWg8ZibUN5SNQMYiOYYZKCInmqi/qLM1BZD+OLNUpR&#10;K4rA80rFB4GzSlBZWsHUzEhjKLNapQ0JIuCeZdaJiW5YDWlKSVWUnNaaEv4nbGWkN3rRMkbwrbIr&#10;kvJutao4gCaek2+rDR7zYgBAYljvVbArNBves/Jl12xartikPFRLFAeYElIorXMyuB5tXbwcxieP&#10;+Hi90lBNNrXBOjINHTy8t+rnpDA7INgXhvfmFNCTvo6U76P2uS+2D+05mj3yE2sfDBPXD5hCrlG0&#10;p6AIrhJDrANtp1HXLYaK6iPnYJGww4l9E+WvsVnhEAhCpih0DcGtMVekCixUtdOgPOoN4fbt38Yg&#10;/kc8n/eU/Fs9wkcB9qMe1j9DXqzttyS7nbm24kNWpHDl+Sx97p0P/YjnymJHgPauE0r7JN+iDAip&#10;tThtsxT2yRRlkMUCjyFR/0IN6LsEF6oIC7GX38KpapsZL3NpOj7qz66lI1aCwf6Lu1Y5RzCmrZyy&#10;BoQUJ7hU6ijlTu0hH/+9DEZNPp9TnRYySfrPbq/fGL5vcd8VaBoJHAWSqHskqvoFwcSmhtJZ6t8P&#10;7FN7IOxezzHqhY543B8F4o8y3PfA972eaaRE3nq9UX7J9l7KRSnHLd7TJ0FtEwGVrbIA8GWtV0KW&#10;tTVeSyjcGhrUcpH+YEgqb57Zaz7EvO9N1UcWGXsH3tbUcLQQjADeAohrxCY1YCXVDWX2h/Pl0npR&#10;kDeeW5T9DyVrphbpaNmYwGVZC8cyMx7H7BWaEW4C6k34zdaDbQQOwJDOqynK0oBg2GJiC+MtCNqX&#10;kWJzT5nRkmxrOEt5WfwvneIpBJTYB99a8pHR7AvwXknwMnMuEdo8kq42HuIscAeObGnKgVGF+d2C&#10;vi34yIXRlW1pupbRMdulNNxMBmzC4f5YFzzWJYLZC9z6ALsFy+0Hbv/8B9bbG2Z2kSGYWHuhKCAE&#10;xo4RIVPiKuv3UK5w/tzJ2Mf5MDSwyYOUTRM4p1GccPCZnBmgf8vGNA9SELIJwm8XwlyjfNzaGPbl&#10;xEEqGCIlO7hiaaHGf2g8Qa+GXCQAvs1pOwyU+bcamulwIe8LGJQOhdQkzdOMl+sFL9cr5tOMmBCZ&#10;GVXEDESLhfWx4PG4Y1nvYAPYecqeqYisLjIMD8a6PPD+/gO3t+9Y7zdYdwetgOUHjGWcThPm+QSG&#10;wWNx0TIHYDODphPo9IL55RXzyytomrEy4LJftGRuS8/JUtR2lUz1FkfhzvgMNulsqdLccwx+oXb+&#10;pH5wa5kjg2AaPDAuItkMaCY7R386vSWWUMbezIK2QdNaj1mougWUL+6dgxMmDjaZ896u2EmMDgDK&#10;DXOHee8EO3RCA/CbrPEjheteAOmzDfmw6aW2AdShVnqnlsMpFuzkI7Z7I2B5jyiwZWlHTIrlLoeW&#10;ZZhIm2oVuWeVxyCdfqF5X92Cx3LHY3lgOs+w0AFhOAB2sFJ4iSHTRuZIthbpPJ97bBc0FQbghXJJ&#10;sqwSOBFiaAJLPsu0iarzMf67l3lTlNVpgCn+2dCWRkYOk0V4bgLqvavCZVXYXlwLwsoggys6aUCE&#10;BbYMezFFRgp911liaVhPecA4gthDfRMH0ukcLhKLLBVXoN3Qn6TdDRVgwh1GEjR7WtfqRtilQD2n&#10;CZyUjoZFzhxJKeDoM24a8DF8q3xmkjKjsLVCvVWYhNZWNS8ZGGvyfZRgOIRPcWIkmh2bDDl8JMWE&#10;jsGtgmGOSvFXgLnUtEqLFRaevwxmE0r/+H4BwGQFnqy7TCYliCUs3kfvvbP2YuZalWAEi52U9Veo&#10;MSNYL0gzKWBaBszqgQcyU9+YojBL9ouJkAESvSbE+sn5VUK5ybHzIQQ2fh6C6NTMHH4NEoQgPQ0q&#10;zzmL1yn1eZAMhR0gB9V2FIUkzipJaJDgmCHpy0so2bTi60JFX4H7ZQBmjAXSfUqAVVIGqI+X6pbx&#10;EPzI3v6MPeyzv4565m8B+UcIgaNhwZHB/2GGrDBs6YH1+s86/x6JMz552HPINnDON+dLBvlF/oH3&#10;RYl7BKysTwhW4PnY5iZHcVdqu17DXTvGFda8GGAL5WA7jBZ/FntdJii7qJ4qS2LG5CnXRkTYIP3s&#10;41qaOLRPht0bnI2/Z1vhW0h5rEB7aXlcWPdGDbT1ayCTUdJ5FAbe1XCgJukJW7W6nxiRTsqZVM24&#10;Rf04rlMUVFfV3Kxc5fgXDfm28LpRn9XLJ3hmvx0phY/uQXtZISOi9TMZKUf2872zRlqFhbdhUFsx&#10;STtM2XcVMgJ17ZlrO99CNBFnerac7rnC9HCG0WdlRTQ4Qnz7HwPvn7kpW/7Ve5vU+GHR/0JUDdmO&#10;vM/ejlcvWt5I+laNUKeQUTsJtz7KDFTxZQMQJsGcLFVhGrg3wTKH429Ev3vPCUBnwAPGE4w3Abjn&#10;5C9WNssk1SQpW0+NCxE8lcO0BHWaHF7LcYKcfNacXwE2sCgSaWnKzarBFQME4gosQA4EzYFUefMn&#10;EcKKCPyjAgxjAy/6caoANGk9G9yFCA4GLqTxYvUrHssDq1vgfPTU9SvgFrjbD9z//BPm8cA8EabJ&#10;wBoCOx+CeZfgnWsUA8yITUNbsRQacLjONgamUhzChPAZArOBh8/sqfraJtgiMdyyB/9kYS1F9W8V&#10;PBNDW513JYDYu6wksGYKRWDFfpMbpxymi0wu8bWDwoarr1UgU2sJo3dOIX+StgpcFwYl/8Gnn+IB&#10;Y6f4sw3macKn6xW//+U3vLy8wE4zkJgJYMAx/MpYHyve3254+/ENtzvg4Etjl5j5sakrljlveL99&#10;h3u8YfIPEAPzxJjnGafTCdbOWJzHfVnxWBmMCcbMoPkKe/2M+eULzHyFJ5uVKhBMyFEmySgklSpQ&#10;j1AsC1o2bz1H5BZ7jIUec7+yUlZNHdNCqYhqGTY0hM65gdfpYFE2Zj/kdchQsY/p8GZumVRcsdrk&#10;4EmvZaBW7jVA2QeLy6QiYoxtbrb8WrfO4C2pM++o3Xq+6r3Gv22kqRlqyPVHtNdIfbww3yusmZvx&#10;lvK1lqHv2A1VR4ddVeBq5x3ujzseyx1nd4GdbN31doO6FHO+BnF7s6TePVVxHzy8l9vki3h9mJSE&#10;W9lNcSAmBHZtBPCzX7VW0mSLAdae0iFzxIBdOlP1ADuwzAQiL9e0sIdnLjZ6xV84/n0K+gNra6T0&#10;I6u6RgIzzcaoBpBQXWtdpso6QTHOKXPfI+mAdWoxaW996a8uAaPq0C31X/ojQwk1V0o9k5l7aGtq&#10;EjJosfJ6NnQSWUxe6t1crYTeo7KJ8UbsocVyJr9PQaDIYfIZvA+17DRNkczj1SY/klWrf/aaXwFi&#10;SPA6B0+KhkAOuSl7yQuWmVTGVeCI9z4QaNIghYoNYvLO72cQUdVoFma+dz6vcxPtgJRncmXpkzzd&#10;pcJBnbGJSCBmMVJhkTMuUMgPtUKPq4yHYrHEapBLIJAA9HMPkhn4VXijoSo4uDy7zOU6hP1Dbrsl&#10;rJGFYqIqbdTZQIpVaBobIkMd4kti4pOJuhVqCzPx+tlSReTgKErMwbLiiGL+6Fl7pEb4KPh05D0e&#10;Aa6O1gcj+9xNQE2pDLVKVq5jpeCSNjisA2md58yo12zOwrgvqjZusJPRwGIMrIn+ese+oiGiEI/5&#10;M0rvpSt5ViSkHpYjXko1MWVfrtdFstKCwBqUVUuF8Pa8zvfcJJj5sKXz3lBsBHrLvaXnZ196Ygi7&#10;rXhemzovo7rGVKzQyGhVXP55qlZorT+38i+71wzaconBjU0eVThAt6oW+69SksnvOajO/Ui/8Cwg&#10;/0yvcgSwP8psH2WFjV7zZ+zIRu9j9Hl8CtIm3d60Q4aeGkOe5+26U2G1vJW/pFfXnlMAZ/IEGvLZ&#10;qObaU8b/NHi/FT5QL1Tpdf7sjQSw2dgnJghhHGy1d8CXQm/c6H90kUqWVa9d704aRwGKotUhQWvO&#10;ckcKLE8mj/C/EFTL8f9T0RlO+tjMOgM4A/LliaAcsoTs15aKcGpE0+0emYD/GCEFQwbeMx73BSDC&#10;6UwZdE+yYckKKHm4xYql/rmmAe4rtlh8srnxQ60kLvKAE4EyXGBxeFi4+JthwI6xOodlWYL/ufcg&#10;MCYCJvawfsWZGNPLCZ+swcvLhPPlBEOAWxx4DcMTMhWgiiC1pRzYhdIkJD/NFKAWr7G1JoLo8b3x&#10;Bkilqn5kJlyWoGcFi+I/gogDsB/XoUuMHRW4xuKwr0AG6k0kSVuSJKk9Fz9mcMuckaCHmqA2q1Gz&#10;JyFtDGrQiosdQJFFecDoQLPJGpxOE6ydIttFWyysjwfubzfcvr/hsd5hThOMZNJ4D+cA+BXL44H7&#10;WwDv17c3kLvjPDFOs8HpHPz1rZ3ATFhWxmNlrN7ATDN4OsNeXnF6+YLp/AqmE5w3oSkjUmy0eqp/&#10;pBnjahx5GCDu7ml0yEatt5vwAfbJ7t7L1IBPXAFWRxu6EXeqlr5rC5A+I58wHlb3QrR3fRMre5Na&#10;rjwqkPvPFncbja1i72iw1xF//f3Xaj38lTXUxhrZC/86KvPc/pwdf/cIo1Jmj257SW4yMZJc3Dss&#10;ywP3+zuua06noZoAACAASURBVFQFlSXWpYI8xczZIz9wW7OMmoaRykf6Xodag4W/ekEnAtPWB/Be&#10;WGh0nwSx3sNweoKdLNZ1KbYgEtgSm0LxCa+vW7QgSFZKIugvu01IQCURHhRTcmtdywGIWEOi7mkt&#10;pCqQrnG9iPtdZuwzgiti/VUQwHa01OvIoLnxR6im8ZXMvQEyMkPa6GseP1uuRRQbXQ+6DnnQVqz/&#10;tOmnAFI5dM1h9kIdZ4xRTNTAkG8zBlCFtA73mDjYyc93kYaIn12YsITWqz4nAETvdpDPawYDOXhg&#10;Q1oRempQ+Iqt92ttHZreg/L3n8qQCskSpiJopOfK2qBiyIoKtSexGlhAMN2sUEYU8F7mhnTqDgFC&#10;NgBN/BlGKATagYVpBvz1fdVnsm7CZYi2PpWzk33IrMqfXQwP5SAjBwiTtmU0GIYDhyGEKaBFypSw&#10;NioMgi3RsqxY17XJt5C9D8CHRX4jUG6LpXk0G+eIp/dmrsZOndIjr3wkNPdIEPexz4uGbS/yaFX2&#10;g69Y+CHLgRuAXv64YPfpsjVLUuGMjvhnmeC7pI9MaWe1zhi9zCpUZJ+W3LXHbq7VuVslTZ0RROgQ&#10;QHn7GvX6rSNEoRZk7GUOUJcc1X6/HAiWsGuIvVPmyJmYwdKztm0GgIRsZxb6F9NYeuo+o/NpBr3C&#10;yE6n7m+GxKMtIlfnho/2qD0C0956PwL87wH3Hxl4PoNFHhkm7D3rm73JE6+xN4zds6HZuwe1y0DJ&#10;xWLxPBjxnJSepDDv5flsVJ/dDqDGgbYjIL4esj4L2H8IvD/SpNeykC3ZyGj6sHVIlmeTdouFjz4U&#10;o0C7IwtquJlLD1pxSHHX67dqnuRJIr+XosyLAsvKRwBfWdqkZtMxyCEE1foJhm36xq4NCSWJbGJY&#10;eVaAiXrQpOzcebjF4X6/hwPDGkzzDGMnzHO8LgaZ1aM8WWvGWZYJF4/JfkF9FDwiXR0RZ+A7NaUM&#10;AyYLxzNWzPCYwGxCoO7qcrAdMXCyFvY0Yz5NoJcLPv3r77C/n3CxKy4ng5fLhM+fP+F8vmCaZlgq&#10;BTeLxjInzsdJY82WMMZgimwxG38naa0n2s1jgGQhJaBXZBAQxSCyaG+UFA7zFMFkD7g1hPrlYRAY&#10;xpLwLNXA5l4mhQoZHjzzRwtrEo25dymgywXptQe8QRxU9cCyXCqVe8JljJHCeNm74HvvggqBXbge&#10;QZ3g8oRYsoTZeTAWGCawW/G4P7C8v2O5vQGPG64z48unMz5dTfC5JxOBe4/H4rA6hicLmmaY6wtO&#10;nz5jur4C9gTHQRHC2S7D7/rxbRYT8Z5qEKhKd8e2hFMCYKOglt5cqYve0/HiqLfGikWSb6beCvQW&#10;lk/HWQsk9m8esmTUvsrUDevtggTgw4VLnRtQ5wIcbYafLbqOqOT2CsTemmyBE94I/G0VEEeKxa1h&#10;wuHGtGnCIRj4tRVEUEgdleAPh/wcmMDB9/6OZXng7M/RUgTwhsCONxk1P1PrKeucJ+qs5nOl49YQ&#10;DBKj3itAMRDiuOP/y7vjxQS+TnbCYixc3NtGygbJoJeHgmSKq9zK1CGYYFzB3iGx+7OohqXxXWtF&#10;VDgEkq0GoLJNqXMBGgZabE68Iia0xIX+7itZ6cFypWeTUIMKWX1BpIB32ZQoZiYXSyBp3aZ8foW8&#10;X/4ZR59moLAIa5UlqGIPClKAjyz0XG9CS6rTr3rfyfZLsj8R9Ua2f6nOkQzfGs7PvATrgcimtzbY&#10;UxoLA1FHy9pIMMrIMAybbrPX9El1vVfdv9bXGA0DTTa3KWdAWkLlAFixSowh2Gkq/v5UhibJj599&#10;tJQDVECizMVS64FMMxwtgDXn4GDVi0DYXg5Ax3LNzCYYSBWztF+jpu/TeWGQqiJliUU6nJFaQE7a&#10;LRWWoMnM2RCEbBRjkMhgshOsLbZGKadqS2l3IIP8pwClPTX+R3+NAudHZ/qe7/ZHvOv3/n50Rupz&#10;rTzvyhqn+pr0/CS1bbZk5f4wQIP6hfleAHz+0LV+YoFAGZ2I9f8MDjO6d/v9TRiAsS8DydonWw7K&#10;SdYkvliPjhTLT10GMTzVmeS9p48qoopUsEurUlFHZNu6OHyM79NIb3vBum+JJjqovljloGv1SAKp&#10;b+yHMFambLPuiyf4Xn+X3JUzUUISCLFBlj0wiNuz/94a4D0L/u+Ri47ik88OHI8A8XvvYWvPPfK1&#10;R/aAQ24sos+Wa5XqWlGQTrg9cFW/TjnQHko53WfO95XfR/bQbh7YE2fr9OwGvrXYnknF3pvej8GK&#10;lnU7WvBHZDF7gXzDoJDOBtXHooTsFkGCjY6McTwQKLFW0gUks++jbU5g4SMHusW2BITAbIcjYDWg&#10;xLr3JBTl0puas4dqz/LCe5/90DkF4awrXGSkrwvw9uOGx33BfJpxfQFOp8AAsNbCwDRhrfWDVpNS&#10;jZKBetUMNWuweiiHgE22IYppv2GqAM8THKbAvM8GwQx2ARwGMywR5slishdMMzC9WMz/+RdcjMN1&#10;Bk4TME8G8zzhcr3i9fPnIOP3DGusGPEXr3WumJNJsl1CrJB/p4M8DU3kDtKkcnsEB3MjFBapeSeL&#10;03SGNxHnRAzZtRYEG7x/PWFdPZZ1xeoc7DSBLGHiwPyWg4ZeEwLlBUziWahidIiGTOIe2qt8zbJ/&#10;qs8BCj5+HjNkV4mGNoLtnhzY+nIQpFDDZB+UlCrWILTdBpfoO8+3NzCFy5hCDOF8GCAsC5b7O5b7&#10;O/z9HSdy+Hw94dPV4DTFde0A5xyWxWFZHRwDNFuYywXz6yumT6+g0wkrGThmOPaxEfaVD2X/+o2e&#10;F+m32/Ueq1iWR86JZw7gfUR/P5yJO8GMBdSts0dCgLBid9bDS6EdZT2BBTHtNj7USU9MBXZeR9U7&#10;VsA9ta+VP6dinGyx5n6+Gd0qOraYLUeA+73iuG2AWvD+Z1kqR4vPEflADrN7oc0QfvxE+2u5rqHk&#10;tUq2dd45LI8HHo873HrFdDqFYXtkepbQbr8LaDzNnmEcavsPMdJidxiASVu9ZxYAfgItfGkasT2w&#10;IQpA4jRNYdjKfthZey61jGSGQ4DIFf6QQfrcLDBpuTlLiklZA5qQoUNTJQDe5pV0/GSTaaExII4S&#10;Y0l8IGnZUoZMGXwmg1qP3Ni3VM9fDvqsQXeUUEWpPmIpTRBnLyEEsitWtBHZRQmcMATiwjBWjVLT&#10;fGnwHmAYJuUbL693Vj4CCqyWA6BMXsnDgDiMSN7sgqnFIh8GXKxKgsrR5HUtWe11Xd3bP5u1LT9z&#10;GqJIxjjpAREYuu6SwYAkrBZYWhmVutdYk20w2xwI0ZhLFhpK4JtBJIV4LqALWm/kBtyqvPUbxhsj&#10;KI5jKqw862XI5+ic6IH3NcBdfrYpZIZqkG9I9hmdgTONSAhQ+1m5biRIPQlIsIU5La8fo2Lkkwjw&#10;5eL5DerUfdB9Hv9cjTA6x7YGyKM8mSMEniNA+bZf+McHCUdeY/Q5pCGqZth3Amnj/UsWOYlxn+2Q&#10;fOlNfDXkbjEVDaQT6EP3+PiwXobMyuQZHoJ6z5BN9hSU8lntkUO44+tZ8kWQw+7r/aC/H9GGKmQE&#10;6DN6OdLbtTOpPYaEt7FBy+BNgLYxwRqONtRi+s+4O/jn5AeoOQBVns3G81hMelW+k4wG28IHpZ1a&#10;HpQLuz3eeZ3RMO9I7T96vj9KYjm6v2yp6Z+1D3uG9f8RsP0jQ7m9rzmiihgx4IuTRxU6K447I3If&#10;IGpjJjTuLO1+1a/P8jA2/wyDaldUKjv5fCTCyS8F70egd725HZVJHGHZDw9L7DNLR3509Q0epSZv&#10;PSgyxGrvoGN0NuinFnwBB7z38JS6sMKCloBoZnoCkdkWvOjhCbwyvGCPewlSZvZKhB8pGbca1WAk&#10;KV5gOIdA0zXJ8+KBty4e3i8gIvV1bnWRlSSK7HQQVdPf3noZsUfG6eW1r2XpvBML3lMAYRkELyxz&#10;GDYA+8yxeArKAngPA8bJEj7PZ3z9esEX+xVX43AxHifLmEzxvUJMyeb4OiaGiyEHUgWZK3kID9NU&#10;+AQLHQIwxYBZFbZXW9eoDaR+JuLG5KPnHQzm6YTr5Qq/cETvfVBLWIvJWhiyYbDggXUJygOco18/&#10;h/e8pVApvuFHWD60u8ETWuZ8VmhwXGMugDWUC2LT2bvkuynhrG51cFOQmSI23YifleXALn6rJWAC&#10;wT4WYLlHANwEVUw8NLyPobb3Ox63G3h5x2UCXs4z5gkAQgO6rh5rDKldPcObCdP5ivn1M+bXLzCX&#10;CzwZOO/hGCJQdpC58YQ/qW8CQjuvwQdAOzC2tCB1E0MHm4W9Zm5cxBT2DAv/pLzfxNyJDFx0hkVU&#10;/xx07BTQZ913P1cCQjoAfMlKoe1B8oHrRjtfeCRw9Cj7vjvc3mCK1NYTXjBPe6h9TyqsQ4OeVxA8&#10;Y92zX5gXQNCQ9rrnJ5rgLTl/eO3w7+uy4v7+wONlhZ1PTRHba+CfZet018rBTKHRGuv/fBm66FsA&#10;wgdbQPZRaaYGr312DxFhshbzNMG5Bd5ptm++RqmuYZ+tCZIqgHxg1xMDbHyh3XMAIkG+gGdG+1hz&#10;BKjz/WfJpvPK974Alx6aIJTAWdbDbSoh2+G6mWwXxjVDWCj72Bfrj8TkTQu1BMq1wEczKInAdbmG&#10;WyHeUBaJ8pk30qfZUNMQySM6s/Wj/7oEr9M9Sw1Y2scNtD1fm8djRICoZpub7OtOediBNCDh1jc1&#10;W9uI5s00HsXl/vbA+7EtFLrEFAk9ZZWAUnGMqqxSxyTAV6pBTfbIj9fVGFhrhO/7iHQEpZjLa0+o&#10;NXRoG1dW11RxtKhjwUc6J4YpP0+tlZ1RKpbRfq3shIzp5haUWsJ3riWULz1iz7CbZJaZ92hITIaq&#10;sGPSpJt0j7lgd4KpLwZCwjO4V88hqjfpCZD6CJi+t+f3zoWPAlzPAlJ0gHT3LAA3qnmaP0dtg8Mq&#10;jBYMFVqtQH0fyGNeqOATear2vN8jJB6pNz4K5iu1zyjarOOxfaR23lt7Xds3jLzuI2jMdSClR4oq&#10;874fdjtSsvRrOu3TLc/UNvjXbxASjCIAtMGwlSUSkfC2N7vOGNLzvrYuos5wUtfebY9WXyOSbvVM&#10;0vWssR09En49fP4Ha3vr2X2GwX5kQPfRX0etSH/m9Xt7c32NPkKAOjII2None/3K1n+32Yo0trCp&#10;ayuqLOqozkFqe/aevc2IWypoKDowN5e61JDQ+QP3e/rIwXUkXfmZ6fmePGSUSn30gdkD8LcW31ZY&#10;iAoiFIfDCPDfK2gGiFgB79nDRZk3EYONC1MlNcEsHpcMjkz/GBLnATgGHBT7W7vrl8S2ZprvQzgq&#10;59yBxFIymOYJhgnWBMaSsQbzHMBfRNnf6laQC/J+ZmHLIQ8drgNTis9j8rwvB4MswjeuoWQ9CjY2&#10;k4lgXIiCdfE3U2C7GGPgERnRq4N3DuwcDHtMk8H1ZPD75wt+O1tcjcOENbxCHIJ4yeyrAszSpmAi&#10;w8uBtVdXYlB5D0MI19jayK4R1i5AbrYI2hqESDPdiULg2GwtzvOMl8sFX15fYQEYwyDjw8+Z5gDs&#10;Xy/4/PkF1+s1qgM4ljWkisjNIlqBiWFNJfukth1tB4GKLSGRBAmOcRgqreuCdV1ABFhbGK86PE0G&#10;HQoOTCzkvAs2OABA1gLGgj1lQB7xmWIADoy7c3hfFyyeYacojUjTXubClH2/YbnfQH7FZTaYp/Dk&#10;JeB+WRyWxWP1gDczzPkF8+tXnD//hun6Cm9nrA5YvYev21He3/d67CYZ9sToW63o7IlfUzxs7XWj&#10;TnJ0nqjCg/earQIYcOV73Xsvve9XS3AP1JWFOYq0bzQAqIH3zQFHZZmjCnkBdBxllBxlQf2KwlR5&#10;nHeqnyOA+xHWxq+WwvcauAy6JFlyJ2SSeTv0aK/OUp7FDDjn8bg/8Hh/4Hy+wE6Ten2pTPsVTEMg&#10;ssKpUnUdfN3h+ZxIv9L6BCkYslirJOu6oJgR38fjIZ+1FnaysIsN9QpQna1iOCQeqgyIE4fhNADj&#10;44DJp7WbEg0cOKn2AOHxzrn+ggJhINjEdZB4lr+VoFYxvCKZCp9vdBhmeGYYzyrVLwWzalaztD+T&#10;1yqe6SwGEtQD7+PrxWbGJ+Vfmuv0Aqp7YBKQWaMZ54lnebFrrJ4ZAGR9dS/rY0M+j5K1155tpWkr&#10;dgK52crDDCr+7UBUAaCxHwj/7AODZV2a/E5L8B+650vPdk6y2mvzKKkuCGuMd4FGaceir6AE9qVq&#10;IVg2JBJKCppNw59pmkoQBOlcJ4DAhodex8wamGcVmsRovOnF9TIGA3Yrd0Ek+XpHrlEYrJDYx1tP&#10;bQkINEyt6pnVQFh77uWhklQpoEq2T1ZXJuRfZQun9Fwzw3tNslKZEBsF1x6R7Rm7hI+dOf265ehZ&#10;vqUu+wgp4Ui9dBS4ynuhF4NjESLLCtSHyFlBtO10eUjIEexNvvf7Kjv6mD/SzvWpwdoaOKemdj6G&#10;+ewFwR6q2bj1YJfPber+0hvO+yJFF9lK7SYtqJ59T71a8shzVA8va/Ax5QjmwaNQ5iTVjjFV3SMZ&#10;8yRRA+ScJvVbDGIlaWa0N3TtRaozugvO7jGTDg7NPgqo/wq2+RHs8egw6pna+hlwfauPOgrgH8VL&#10;8yDZ+919u9T7PATvez9vBN5v/WoUkHX2mHr9Xs5RdYzWdrWGmgyjuv8lhe9qkeT/CHg/amC3APxn&#10;F+5HwhUENNPiWYQm0bf9Gmr0yiNbguT/yuAPPUjb4IOUBlP2OiQDTAQ49nBwcFiEMJsCSR4cvc2C&#10;pz1TsEExJ4Ili8mcMJ0usO4Mi1P5fgoe5qfTjFn4Vio5Xj64kIH00+mEYLVCcJ+/BKZ2ZIgYIpAN&#10;oLOdbWCcM8O5AmanJitk05F6ALgqgKlbexykAgo/UQhA1xPlybvPAH54K4hMd44A7LoscMsKXh1A&#10;HpaA2QLn2eA0MQw7eLdGtUK4Xr6T4Cq9g401mCYbPmsC+Fkec5zvTWLD2xQ6I7xXkRtUQiObrzYh&#10;Ywnn8wlfv37GH3/8FW4NYarGMOxEmKbgFzxNE86nE16uF3z+8gmfP3+GtWG7YF8KmbTj7LHvE8sn&#10;N6hMQu48mjxyZj+kgL4MWOawXR896dfcrEiZvGxoa3eVYhNQbAkyuyAyDDwIbAgcrR04KWCYsTiP&#10;t/sdb/c7HBiTDc+OF2vALSse9zve325Y7++YyOM0WxgDOL9idYzVMRYHrEzwdoY9vWD6/BWXL3/B&#10;dP0CTBc4BlbvwrNCrELohuwpGQKJupfkwr7c8mxLDDfJbOtlLPF2sbIH3PcOrmc9u2tJnALIlVVT&#10;WDPaPqnPWCQZap199PcLGxLDHkqMqpIKsNvAynWZzzaxbrcLwnZfPOJt+0xT8lE/9czyTc+uXH99&#10;CkNX4r3P/Nr/rD0GWO+1t/6ehTd1WYNUxuAsAdzn2W11cxOs0BiPx4L7+x0vLw7WThEULj7i1tpc&#10;MJchwnEmZXOftxZR5Qney3eo/beLFaBmkvcsk3JhX7pqJbseqTjTsD/ZgFAlnYVgsyfPWzLB7zwB&#10;LIi1CEVvVcjhnyPABCVeOBc5g8vR/B5JzOjzwFiCdKaw11kD2AQCRSmjkaoH+c/ozZmDdKkAw8Uf&#10;XnvCZ5CPCxvaNBkwEP7r9b5ocgaRFUBADZxRpxmSNlNGWEdyoplwCtYzioiQWN+WbYYYSFwXrsAr&#10;qSzglEfDOlg4qR6TjaEMfJb3J32eZHdmyGCe5/EwCgNSEKFie1VBZnFwUr43Eh1YGaYXFYFGfYVq&#10;NQcMKCA+XCdWFhI61I2UPVZi3ANCVZCAHGasq4vXIwRET9OUr3e9mVMNllfDKKrY9+n6s7CCKnss&#10;ZSJI+BfTjXaQYIActvhqkLe3L8pBkFQo7CFOWsXX88sfgffSPLq1LKuHxXaaQhBlBO/Co11U0qnX&#10;qvNK8nO0w47essTZA2G3PH7HuXfb9VEdstwbeO8NDp4JGT1a/+yze0uNyfGZykqWKtulWN+loPSg&#10;OlpF+GxRAvlhZmBt8VBv8rWtUetwIDJEKgC+Z3msa/xKBSRsp3RWXQvuM2/EtRzAp1QgrW/r+jQ4&#10;rSqRkEPCugYP/fX+EKdXI7I48+thYv97IHLTWGRiSI97fa6n8zIN8EjYeBnpc58s5Uzo56SlXtl3&#10;awKhYO/v4H2jfSLXgxXbjAUpVeEdnZpyRGp5BhzfUkmoPSktvmpffNZd5Bki0tHB6dEhwiin4Ujo&#10;6+jZ3nK92GL0b33WPeb9aJhORMPOtnbaaCzIqVefYqgf7YXGyxot/wyvyT9UZcGTtLaur+UekfBn&#10;wfuex9PWg3xksljfkGMBlRIIzEgGZHySguapvSmsks/Ld3JjlUANTsUV7+XZUNvRFEx6MCc2zTRN&#10;EbA1mE4WZgpF+OpX3N0Dd37gYe5Y3Dsce/gpgvVmAsHAWGA6GVztFa/TZ3yiV5zxCRMusJgikwbw&#10;PrKN4+Z+vpwzY56jo0py6DFkYKYAJpsrwZoA6k42BNOayMxGtN0JAOWKZVmwPB54v91xf38PzWyW&#10;qHPF/+/fdyIIWEQDkUfIvEQyFAslJCjMmyPzPvHfhMzROfjo6Z+GFZMhzAawCN7m3i+AX0uDJJJm&#10;ZD3KTaBYZP4nH0MlIwsWPGwJ1hKm2WKeLKwJQwdjLIyN3upyUIWB7RACkGEvFvavM6Zpxr/9+9/A&#10;7EMgriVMNqgBEqNnigOGeQ5f7x0XsECyC3vPaeUbTigsNgajKOBJsSj1Okj+x+Xx8Mw5yyHLg71s&#10;SiVbIgQi1sweUeOoYUj6Q8+Ai/cDgm3pGfAwWNnh4Rxujwfubg1qjggaGAAOQcq6LAvu7+943N7g&#10;H++YiDHZwLJcHLCuBA8LmibYeYKdL6CXz5hev8JeXuFoCn74HEOsOgwGJcMGtUUylfBiZadCDID2&#10;h73Sn0AB7dIjcWOo2juYWNsefgQc7iuyNJMkAzadYqw0i6yBB7VWEjPRVwXnMdCb1I6VQkZ4s6FM&#10;+QO65u1/Xz+EjgvGR2Wgly0EDsw8PxrOdriY5WhXBS2pTV68UnnAGDemP6MQGBESRkXk8Gel4bYp&#10;wF+2WInQLqlGtt/4DLMABLCYB4hR0bMuD8ynKZy9RHAHvGSHTQLv1F0NsCIge+4P33q1YA4dY4pe&#10;7XG0FbyskJPm8nMXG2BvAnbPJThW7eHitzUm1CXTBOfWcubC5FUXTblLOJshkKUQDkoTjBF5J57B&#10;prAlg6c3AymwFgiWgN6r6TAjzBu88rgogKSyL/OCeZ/eZbbRo7a5SCSDzPVHVn5ANeEVUIvy95r2&#10;Qm2dDW4xygxoUhcIkhJ/lW0jBxVpjMo+MvAFOGEEkzD5x6fMJ5/27dIkeRfC48v1KozyZJsH1uA1&#10;4hoJikKf95jCOJ8KeA+CsQkMLtZnGmwn/Tx07A2lTU/NSiMQaIqqg9SbVGy1bWJUHXzK4r1HpUS0&#10;2qRYqxjxDUYERof/NiCKgw14BayyyNmhfL3SPTeKiEEV20wV5RG41yJNaY9pugCX7pNasLcAgFoZ&#10;JYfHx8CS2rZNDwCk17LOCULJBBDNC8kBiLxP1LmH1RCJKrQzE6Tycx8DN23Y0NKeNRxSCMZtXYgN&#10;VZpP/NoD0I9Y1zagUwVybNnv8o5f8Yfrh718AKoBSmibWC5e9VxE7jmgNveBPpHcUoBtIdKR6Ht6&#10;126fhKEbtj4Ymqw/qeTiKaJLGcR2wcEEvlLLzpFnC4nrBHWm07YF54GegBJONALdoVXcXmQOSESv&#10;gNgErye18VL6IZgvFUtj4Ff3ayRsa7J9bm7DDIplHkWbM9MFGPOA1tRhsR07YejwTww81ree45p0&#10;kUJOUr1XrneF4Yg/JxF0vpeNtQdCd3sk7jzK0skDGhsAnrW5/vivI3lhe2QsqhRgI5x2qPrewSuf&#10;Besla32kAugNADcJeio/SuYaVQoTjf7FvEgTQ91JnblyKFxbY+nfeo/Kn0MIGGXQbXHBgCIQqWse&#10;CUJJ1YhfHVg7AvB/FSvvKFgz3sWLDQQPdnhC6zHce0Dr0NQ6qI0PFjlbFg/6wCvvPzWG8zTj5XrF&#10;y/WK66crXr98wuXlAjMZOPa4rw98f3/Df337L/x/3/6fmGpTPpsxBrOxOE8nfLl+wR+vf8NfP/2B&#10;T9MXzHSBoSl6sSP75q1uxfv9HY/lkYO2tG1GkJRRlGuezydcry+4XK+YpgD4J2/GwP5wWNcHbrcb&#10;3t9vuN9CMKtbg/+9J1LgWT5Qm0l5klOHJsOLQr46ZzvAB6twr7x+qRyKyfE9sO6LZzmrkKAg2aYI&#10;cs+TxWQI5B2Yghc+yWmxYBFq1qwofBIoEFPkPUK/5nODGmTB1gCWCFME04lkGGL8byE9hwSDUAYE&#10;iUVhrMX86YTL5QznfK4grQlAvTWR+eVlIKMILGYu4TlMIqytHH7j6qoUrCNWDkq0cwEi5dd7H6XV&#10;CTirD3pWIa7dA4FUZK1UJOt7L2SCRVgYQmrvy4L7ssB5DzNN2f4hFenr6rDcH1je37Heb/DLO05Y&#10;YYjhPLCsDM8GZppxPl8wXT/BXD/Bz2es5ozVWDjHYHYZbNKAQOVTKCxT1BhMkAmafZH4WMGgLHa4&#10;/JTMgn1+r6cNw9Vnz4Ge92E1mlX7iQxabF9LNmC+z7g7CFozOuow3g7fau6wmOIXL+yDRawc7JMG&#10;4J66VztquC0vymFwPPpNmrQ0YfwaP8m9z9ZTFB6Vtcq9pmZ0FOaUFxsfddUuW/YyaXclEWi+Lg8s&#10;jwdOlzPI2Pyztpr5jwZNdcPDuTNkIOm/PlgPYMU4T3Z/rIA7iH3cqwZYA10ayJPnexo6r8sKz2uV&#10;CkOFhZ2BrwBKOxPC3EPoqYFzHmzCew31WXwSfQjbTeP+/P7isDkzzhNwIywvZEA9oQ0treXAvbo7&#10;A62GqmZc/lMHWZbn0Yh6qygfFEBWj9FVwKxRQZgsc1Pq0DxoNVQ+xuO9TQBUAugMaXBZste1ajOB&#10;676RlHc/pgAAIABJREFUNNfXQzLrElCTLHN8zM4x0Sox2D7aCN6Lz+JdDKwt9iR7wdskploGVJ3R&#10;qVgP+VTWhvyjDPSY4hecchU0RWnHWV2qPAzBwMOzicMtGxm8rMB7z6V+zUOamJlQgH7AThPIxNcx&#10;RqyL1g6IFNglFCxETR2GaFNkkjokkzOQmf5l+NazfQH0EuzL3ntMWL1/c7W31GzG8tdk+vZ8FdSX&#10;r4EEWMoOUbNg0zNg1NCNpM2FIBMUFq6NgHjwSM/JDaPgY0hix3N2Ez/j0fwh9vsBgMcY01VX4Gfr&#10;iEodqAOSxRoRVroSrE9f7plzWHfJKpEAviAO5e8rfVcCi7MifgdEbdblDphXBpFUGWlpxUj9/Bwd&#10;cqg9jEuvRHmir61/+6wwZKb8uA6OrzXInzhKTkmqpGzX68s5lXoqE3zqlK3OyC55697on01ZRZNq&#10;Cqvs2iBwjKLcS/tAUh2SyNaoQUjm/oZAvQ314KBLDT41ozBulr6mvzaEED0o+nmwXA2YGrqaJn4a&#10;pQTTjgAfUa7+agBf1X9ETSbb0f60B8Lv2aFvgezHrX3ktdwm+fV6yFq5VmpkU+33bTaDMZHwaqS6&#10;Jbk6sFCrYqgi1a/deS5IqK67WTuD6xN/vo339ZeD93sN+zOeU1tTmN7B+9MLn7amWAeYkAc2kWeK&#10;mXYxxAPaA/NkcLlc8PXrb/j999/w5fcv+Pr7F1xfrjCTgYfHY13xz7fvwP9r8I/bf+P2EIs2AsKB&#10;OW1xmk64Xq/47etXfLn8jtlcQZigWN/O4bEs+PPbN/z57R/w7ETble5JmPpTbBjnyeJ6OeN8juAB&#10;jGoSA/hZZF3hwZlgbZR6ulX739fsL4IIE4tNarSGrQ8eUkBJv/Arjb0szqkUTAhWOkwmMoiosP6i&#10;j6QlBAsiG0B1ihYc7F2CH0rhkME6SSMtbz4DxAb5Z3lEa6HMwks+dPHfE5HM+5Yxio53ubQzyaBK&#10;eL1ptpjmqYD3FBtIArxb4dnlJiX5L3rWHrjay6MA4UCnaOn4vEqwRZ+pJcQvXdUkg1ap82H6FGyK&#10;UnATcRxKkPL6pNpHlyFYAaSa/Bz2hdLMpcKTY7jt437HuiyF0SUYiN55rMuK5f7Aer/DPe7g9Q5g&#10;jSCQg/eAmc84v77i9S9/xetf/gr78gnfHw7/+H7H8nAxI2AjVyA1XdXgBh1mFx0ocoZ7V2+/q/78&#10;qFxuC8h+tkBrQXtWwV8jsLYfHDU6d/hQYdX8Pe+D7LuhR9Q5owg7zVe/4JJsDINtufne2bYXdrvF&#10;zlE/i7bX39Y1H+U5bALhB9Z6D8Afvodq+CADIRNYmMA+UmAoNRYWezL2BPSloZNbVzwed5zX4HtP&#10;ZDclsCNmjATeJUg3uqda21Jfm7GypGmoIkt9s87jNNwuQX7ZbQd99nH6O2sjeD+vWFKOiTxouMCA&#10;uQnInuuCEAKfA1+Tx3aRwvvAvOPSsCZ3rWwLhWC/BqIkyKjOll7tKyTynSahvofSBqW5Jsr/XnKy&#10;y3rMihFov/W6CZEAQc/bvfFqF6yjep82HOpDbzjbSMjPYyrySMkTYGVPVZjJrGwXEgO/EOO5MF9j&#10;fWUjQFqeQyM+nxXDeJ8BHPnZ9/YjNYippYhxCU+YIjuy5GXU4Jj2px88T6PQ0KQIsrbkKJiwtopz&#10;QQSpMiiQ6jIDQ+kZRA4HNtZmS0ST3594BivrnlKvkHyAuwPMbNWQ7rkPMZJS9i7DKIslCVdZGNR9&#10;PkaEqkOkAMWohYKCNPkkwHqFoVwFUeeJPBXVEYo61ZBYi2SGjF3JYS3e1NHyVHqk9z4jY7dWOWL7&#10;8DMA1tbZvWXzMBpojkD7j+AZ29+rQ2e1Lr/cnRAmW/vas/C7F0C/AAtZsMCVrz0XW6T9Nbp9P0ff&#10;p6qZznORwqK5Ufv0STBl2CxHuYSu/yaXPrFW1Te5VoPasWeH0QcExQBdKL0Q7erkoN+IzAxWxJI4&#10;lqVRrVX2xD7gyZXqvEMwQthzrZ0yazjZmmXgjwvRpQ5UTyQtaQHW2HcBbVaHAt71AGDPUhIygwPc&#10;HSIpKzDx8ziRI8w+seUIq7zZ76hdf83+yH2Hjb2e6KP2Okc/Q50lOCJs9fbzPULV1v63aa+1YYfW&#10;eybbw2fs1rLVU2pg3gyfvxrg1/Z8JeNI1sje+64lnmb0VzlHm9e3Vc7KFkYSBo6umulnDtsRMLL1&#10;PXseWc+CBU9N+6Xr8BMTrl8x/Ts2WQvSjvk04+XTJ/z2+2/4429/4OtffsPl0xXTFNhgzq9gY3Dx&#10;F1wuF0x2DroNpjjN9orR5H1o9J1zofi2BgYmA9MU16mLPonOeTCHgNbQrCbfHFl8JMCVI3gNBPhb&#10;hPZ5D3Y+As2IkkBRzAhpSV30MLeBMXmg6wsjVgGyG2srs/y8z6GikhXno7+5JxP+GaF4zzHjN//M&#10;sIYseVhK3uYB6E5IsH7mpflVCkf1GYUhFLa9j8w+74O3YZLEAcCULG2idZAXjCk2VFwGUDEoOuRm&#10;X4EmqcH2QLxfnIOuUkPm89DhWPbF3vPeY7fW0s7yMzoHhzxkOcjmnVvhvctS3DQUMFXaOKssAmjL&#10;hxQUlYZKHSGHdz6E0N4fYB9CfoOvchCUe+fglgXr4wH3eMA97vDLO9g/AFrhXAiggplwun7C57/8&#10;gX/5j//A17/9DThfgH98w5/rf4OXG1JA8C5Y0C28akk39xm0B/d8OsicOlq4fKS42To/RgXlVh5D&#10;L9hu6/WP+Ab2zpufHYgffc09yeORM/uIT2LvHm812qMCMIE8W36Hu2By5/0eIQ38TIGtCjFRuLEw&#10;LUvgrsDch9cvXac0gOzlf/z/tL3ZluQ4kiwoCpJm5kusuVR1V8///9ec+9C3znQu4YstJKDzgE0B&#10;AiBoHp11oiIzwt3NjAQBVRFRkWiIZt+71ha8X5YZBz7C6jb6wI8iScSo7iNd9z63Stn6Oe7aKUDk&#10;w/CaaBVABrNxwaHSHzltyANIpgYbvn5Y3Hmmi8WxB8mVUxIbZZy9DsXJG2nIKPzT4QJ2oyrUAYvK&#10;BxM60N8RxEzR/36r6VGKNi2Vqs06ZPBWVLOn3UNunRNB2zgdUSc/S/vlak9FBBRXQh1f5xlbcfl8&#10;GyWsWFb7teKkL13tdyZa4Hh1ea4WJZgA+CuXGxDBGBKWPCTIjBhgq4TSHJmoYGV2RusgcknI8krd&#10;1eoNaFV/9QifSlYx0U4NLgjafU4VfYpZWjwF2xdvqSMAczkNxtHmrKn6a/R8SS6FIDfrfvUlX+s1&#10;+JgDT63aFChMBdcAQkHopPWw9DXnZI2kILq/FyoRGEmisQzuCSPDZI0LAQoYZV/gj/SpnUKKDYub&#10;1jrufY9bBPs6WLp9Jm7n1knNkBHAvTylhTjL27EkKnvO7pMF+aXoJPbJHEVJWNtMbNVge3KMorVF&#10;XHv1ZxiR/GsC6Otw5x5bv+71J0RjvGaI16RxlgMgiQGllLM/VCFzz+MQhuHAck+kJG75SU5g+lrc&#10;JEJaNa3fK0anpB/HIewrw6BE3wmn6lvXAfFsWfeyMciWVmKsVKlemNTZ6CNyy0+ipDJOMBkSZG5Y&#10;f2p7n9qztqWrA4vXzMOxOXUxK+HMm73XVr+0JZJqWdKUcrBo1aNTkpfwM6YDSvtsa/qpBfTn5/XW&#10;z66D97R6tqoiklqtLe3sMhtBWXvxau/gRKjcshsqkY5UC3rbYWJwN3hPDeVETyHQm2q8tajvBY9q&#10;h0fvQ9YDtPQUNOuCTLmw0CMeHh/w+PyIh8cHjNPkFNA6et+5sKjDeATx4IyX4gi21guWecFtuOL9&#10;/I638xuejp8wDScQBi9adl9roBeNeZmh9RIKcx/CxhDKqNAQKhCUKzIWgAlEBopVOAgtg8UBFF2W&#10;BcuyWFUIx9cAN0aBg9e5tafx4HbiC9dSjbAPH7VNufKBpwG0d8C9ox+Ms7BZtMFt0ZgX7ZTc3sLG&#10;YITBAGeVYxYYT1yE1+MkWJKFMo9k4JoDCIwxmZpehfDfQRGOxwmHw4BhECnWRI71JxH6xglDLitO&#10;EjZFdvw/gh2KCAwdSZWwXkmMfnLq3bzjWS6Bge0AmXh/m0Emzn4ogjMynAlJWHX+MxT5hilLRhej&#10;9ciAazYGy7LgdrthWWYH+HjPNU4CjpfrFcv1gvlyhr5eADNDY8ZsAKYB4/EBD1++4ctv/8DX3/6B&#10;p2/fccMA9T6D1QjtFrVaNTRRNSF9BLHhBX7PnrnFpNeK7p59tKSSvhdMrY2p5oXPXuK2F/DuaRzv&#10;JcY/SqhXRxy5j1zvsV3hDq/1n1UP7PnelpVdl2VNY60HWzIBTubqecMMGFrZ8BFt1yNVgN3twVpr&#10;zPOM2+2G44OBzRNPLSLWzeQGkVNQ9exdq73rOIStIwWepDom/plxtYU8hyizyBDHnTvTBmGds8zp&#10;VIw7Pa2qzYWXjsMQsljs2We/iimC82n7KcB7B/AGUcKAEFwf7J8Iof6Qgajl69MG71sgeqryKQH7&#10;IoyTIFSgeZBXeV+tgaJFKxKsLTk4EN0mIfKUC1u2wDsyH31Hbrlw16DMY/FzVQy+zcUfgfwhVwMK&#10;8J6LIEv8PbXlKZ8n6ej22qM9D343KzJkLZejTPFZu8/191SyS5H1g7Cvo5j7wzExNSHlpP+zR0Jo&#10;ReBRSmiyt6ciAAWjhNKeW9inpG9uvpa4oBhthc219tswaZkF4spJqRzITWycstF9b7VVsu+xjfyQ&#10;5CEkQdqoKckLn8+pZL3qPmD6GchQOzt7wZnemq1F/O8RAdR8lj9SM3307GJeT4r7HtP/nTFx0Drx&#10;vjeu73RngzExjNb3iUlobWeQ5RZest1zyaevZGfI2fOFJlgpvnLtfrNhT9izBleQwcqGk6GUm2gX&#10;5Ef68KXEMpECDRYYCN+TkIFuwkXYWDIbV+NRYtsUP1+rD6CMaBSvE4jkQdjgiMLdEck2dF2FXlkG&#10;1Ubfe+Hl7jZ+vx/7+2zExAEJ0WHJqXVz3WX2MxKnTDV6KYEd9iGTkpL34HzFdZWJn3j181aP9W7C&#10;8x6hcW8IePEhoDy8Pg0uvscGrTXpsD7n9hIAtGvvahFcpenVlEhPrXPC9/qA92LdQTkzmNT8+QJp&#10;1RWxT0SwepY6KW+jGZ4DoFtUOd57qO0Zo6+BOrUPXALF8wJmtzf+jqYzZ2+2ioXS2HAPyM8F0zE/&#10;Jjm4oNBhHKAGsYA4soOKCIfxgOPhBIUJi74B7Dw73ftY9ILrfMX79R0vbz/w6eEzTocnKDXC6wGN&#10;YP/1omE0Qw0Ih4HhqCABIyjUlBpDwBZEcSI9TD1LHRisoOrmMIoe/o4LyafCn5YNQ7MWnoGWAePM&#10;R7joSSwePQ/O2hBQCnEBxifDK+VU9zY0KPisuvjBkYBRAaMDE0hYqqAReCjV+AKeEJWIJCTiGh6H&#10;AafDhMM0WgWfDB/1G5RobtIwmDqRJ0c+k7AMIqE85CTshTcKrEha+NzJ/kMjbQhyEAcJW4pEQWuc&#10;DQ2LAyw9rLli+5J44hqOvpLiV6jz3PXR84z5egNrjVHZQOnwOdyUyzLPWG5X63d/ucDMNyjDMEQw&#10;w4Dh8ICHr1/x9fd/4Ps//omnL1+hphN4YYDss2lckLOBV5pSIbAFAViSoGBJuZurZGq2GnuA+y27&#10;lRZgWvuZK8Kr8P56Lcq2SIctQrjkibu3YNl7Bq39detWcj3TYUXfvsJI4J5piZ77Xju/d1kP3VEc&#10;9hAPvfXKZpMZAv/SAjptMHkVIn6n/iXZhJkNFgfeL8uCaTok4L1/37mSv1ijRCSpO+cg+XOqNBPo&#10;mbxMw6FkU87ibPQKRHIe+BYQA9oKQWXV99MSFYwxUcp6yTqV9jgM0MMIgcXDGK8ag7AUctcJbDNF&#10;WVhghPyiCNAqY2wvmjgD0GqEt0RuKEWr+jL/VbJM8TYsApLO8gQQSH77O4eJgPAzUPZ8zV87fx/p&#10;PpNOu0q1umaTCAw06wAMe0uAaB84RLWxoYRwlyFV62uVnlPGpMvT293J+5ILakp7aP65jWEBthQk&#10;e1xqOrnom5/mFnBmU9g+M5O2s9gzFV7LWUV54B5i3YRqVXomZ6HHBBSrTJk3U+vfinY/WQ1b27vq&#10;CmQqgtzy63IiYL0vZmssAy5yq4vavmZ/TvTCHoZhFaqJ7LoGwojifVl7/XJ4Hnx2A3kizouBwJt1&#10;z0d863tA9C0RydZkbi8B0BQpALum7LfOysTCTdSpQTUv/s4wJ72EDKz16nr/7yF/zP0Tp/D6xDN7&#10;70+zDrvj/jfDLkM2Vl+uUDeox2XoLXOKXAdmCkKSsybPk5n2/Rl55Fu7MaPC+S8nsoZhSIB7C+Rz&#10;xzqsk4w2x8Ll1ig5jUSJtRayvU4C+HJKR1rUlhT38ppRsPRy+4rDYHLSvryPV1YRZz0E1hMZdvqB&#10;nEVzbSLhDpxSTjxmn7tkecp34Ikf7V+2/jw8N5UagIgyAHo/ltvq8Vvn+NbnTy3neDW1tMd+J31W&#10;qErIl87w/LVWNV1W/HGyqaQ1ZdGGq3QdSjl0WA937Fk5u8H7e8a0Wpt14jHUAaZsKXdL398fGlIu&#10;Hnoa0a0Dv0wbI034FownJyOP6V1V8M3miNPhhMfTM0Z1wM2cLXjvAEVigmaNm77hPJ/xcnnB2+UN&#10;Tw+fMR6m4O2aNFRaw7DBQEMENLUI72QCkRtHH6cQUiuB0xD4ySYUL96jTRavXGg8UgCf0kMHmfdt&#10;QQVeBqfjz2JvD+MaOc0Mb4bjtXjeZzYcdEJhRLDA/eR+jQoYOBrh5ustXfcUreDcYayU9eUhaIB1&#10;tDwKwIKCGkccDpNV3VOcVLDX2UTipKA0axG10qkgDgZ45aDpfsa5MGpnFyo1rXHazyIVVR6hoCeE&#10;gGaDNDch6vY5LUCy6xB80f1YPDidmwuWTu56Gxu2PN9umOcb2DDUQKHIM2zAWmNZLHB/O19xO5+x&#10;XK6Atoq/cXrA8eEBp89f8PX3f+CX//gPfP7+DePpAZoGMBkM4wQ1jCHgiqBDw5mzybnSpIKfdTUq&#10;rcKhx5+9ZD+zt2hJX2NdhHxUadWydqmN+fUUJr1n1p73uDf4vZVBs5f87iXHtz5rac3sIXK2gOMe&#10;tX8JiN8iO3rPc+Y0LNUT57FpqkySUdtQqTZ2npOni7bZG/PthuPx5M5jagKOtQbSy8l6/bzX6jou&#10;ElDNBlyowGyDbZx63XqfeoVbBF81yKiQIxCC00vFdGiAbb2yLEuYzgo5rU4xPbh8oGVQMKzgBwYD&#10;cO8tWzgCbsZ51XllTbAtdJeTnTwi94/Pgftak6JUuSnJ/e2jSEL4o6uo7GcuPVuxvmHYEFEFYQMi&#10;bHaK5EBln1udD1xWUftiTPmwMEPClsZOG5JSqUcvAzQoDAOS5puzvKPa/lLyiaYk+Sw/b/q9o72l&#10;jQwPDlUIswAK8mcz7e2CJWXxmiLJBUgB+0ogKTPyjAeE6+WUpkqJ6+eDi0UtTlFuQkgtbSgBZXJ1&#10;Wia4EIVnixDnDoChteev1njr/MoUKTkhJe9LCgCi+holYtJPuibPB6IVEZATDdGjVyU/V6hDfVDt&#10;oJyYKvZW2uhmwOCeumLvRGTP15fAoa0zplRD7FWl7xVhlGqxCDpRcdLOZMC+t1EPf+9Aec1mZa0j&#10;1b+52GZP+O5W1k1NiLG1Rhi8Ce63hWvra3nvxC0Xsm+ow+uExDRRsJxhDtk17Eby18M8LhNESSLG&#10;TszndjWRdK5na8nPnSvlw1kugHslQ7hDBkoa+puTAErFPBjKiI3U3isrT5HXqBF/aWFf6f33ksYo&#10;ZpByfMoCy3OgnYNSlaqkXy8YHbEJFrkKDBGdkpI+coqs49kq7S0/cypoDxEZC1zqmpTYg9/2Pu+1&#10;e5LaKqbPaa84TWYTFW3oKj+vZjuZ1EyMZGohY52KuErvNewlVnvXzU+xzckbwy3Au3cR9I7T1Rru&#10;GoDfC7L0FiE9YUcrUNf9n0o1GtYD3VnYaGcvw8Y3jg64JUBBWfD+eMLz4yccp0ecr2+OrbR2NiCG&#10;NoyrnjHNZ7zf3vBy/oFPj59xHE8gNbhQLttkWL97+3phBNMr8rUFuwfRDE+HI4Zxsg9SUNhT9PrV&#10;sgh2vm3DGAD8sL2LQFCipLMGhDIlaSEIUUVF9XTyOMUbA7iMU937VzBMIbQ0BFv4n+dsgxAU9sAA&#10;wqQUJqUwEEO5MC2pF5IRPUnAjfu85Bh12whpa72jZxsUa72MLFEwDBhIYRoHp7q3Jj92TZlssiE9&#10;iHK0Jz6jooBhygaBOJmi2KP2iCq+dFCyRdq1AqFaGhASDTclygUZEpx6gYamUyidVsn2YuzMF9rk&#10;goW1NrjdbrjebtCLRh5P5seVl9uM2+WK6/s7rm/vMLcbCITpYG2wnr99x5fff8PXf/yOz9++Yzid&#10;wMMApgGkFMbpYG2yFIG1tRbwY/VcOFfSqCwZCNUGOrf2ueI9yn609CyXCr0e4G5rwqpH+dwiVPvV&#10;BWlhuqcZ3FvI3BOg2quQQEFBcy8w3xvO2yr2eom6Paq3vYDAzwDoW6RwQhp6xbMrLpXyvsPCOiKy&#10;0QJE7mxew8hlDKjWLmjeq+8Ph6FqF9UsDN1ZUHsbOciVT1Tl015b1zVZI07lRUpZYJ78NVUAmegb&#10;7ZTsZDSUUWDFSVBcssfIc1BZ+5xhGLAs4QoCwslehRC4wRLnZGA4KvOCl72ES0PUiPdno0RrwSs7&#10;NpM1IJROlDUUQ/Kz5WPB1h5ApaBjEuBVAj0oqM7j+4qAlASQalOorVo834/yHISBCAoKhjTABmxU&#10;qOUGRVBDtBUMzxwcqUDKTWIaW0utwHtJ+JeV0+sHSwSsyuk1Ns1pQ2OMy1dQonZEYg9AyGP5SKgl&#10;hfUjTAF0ygNgVZhmCLWlmMLMX5SzkV1/HUmp5FeSWytlROJn+/qpUZEFsCap4ChVO6bLh9YCpT7c&#10;YdV/laxMqu9WEvaV4MI0g0AG1Ml9kho1LoIgiEjadghxwmqPFiB+4l0s33c6VeD3rRC+zDZTyfi8&#10;MaQA4V7yfwukb5H194BY99Zae2wKW0KTth9/GroYAsmdYti4CeaE5OFoS2Z7TxOnI7w1jsl6x0zA&#10;ds/1Ke1ZrRqynLOT/xz3uahEF3KzdqkB+K1+ZNsapcvlr0ISyr0XEWQ22b1WcQ+2ojG4miSC9+M4&#10;BsscuX/4fD9viZZPl8tzSeIiif2NslmI8jwLOzFHZbCfMPBTa6uaAry+cFnWUNp299tAl++lz/ZL&#10;wwc8KG8nGVQIUc+9yMOZlFnCVrHq4mdYf52vdxhZ3eCuUYQN2oDw1vRxqQ/qyQbt6tGYE5J7PXm2&#10;b8+tOSK1JtX27j9bIiw5MVy6Jumv/JwtEys1bLaGV1Ntj3XXvPRae3rtj2asfQi8rz20e/19tw6Z&#10;3vG32gheDbTfmgDYesB6gm1yMKr4kBf9hlXwLNR6gV5mq4TXBkqZbMMwULC2OU+nJzwdn/F6/Qtm&#10;ucFodh6x5BpejetyxdvlDX+9/omn4xOO0wlPx0Eo/W0AntY6efANW/AwKuuBQSlM44RxHDEMo9sA&#10;h0xtYIKCR2s/VuxHwKxKRNESrM2SEDUujDC7dHvpw0qrzIeC+sh7W7lxbBZjuTZvVwGsLIDPflrA&#10;WDsdbaAXY68nOw9dAgYCRiIMDqTmMGHAIqU8gplJ80epeokc0GyMtsC9ts2sBxQAYBoUDtNoiwFt&#10;hMI/FhlImi4S5zKvN2lKgdfwnkN4wJ2J6YnAiroO/9ZhFZPC03srPWC9mtFwBNiJLQDAJO6DmHSR&#10;qeIgR8r40ePEa1kHmwbNBrdlweV6xfV2BbOJfveukTIeTLtecX5/x+X9HfP1CmKD6XDAw8MRn375&#10;Bb/86z/xy3/+Bx6/fAaUwuKyI1gNUAMwTUccj0eM04SrvmZFvSsxnIIhWBMR7t6DSyOba+VPgYh2&#10;xSwxxOtzqohEu7jeOmz3qc+pANpEH+31FFvqbWeVLLzJrtfUTFv2QlsAf6vIWBWP/voWRmnk2J+0&#10;L1N5YOWdRUXv+++9j/cGw5cC61p1Q6voXoVp7vDV50xdHEhETsOkUCgSWQD4m8KC8L2x8WLmkMEx&#10;z7OdhhNNYO999iBgrU4J5xhRhq5FcJY/AsYExw4VMj6YGca9BklbHi8OYBX91PNRJE7PucE3x8rf&#10;GE7CHkOj6Eh1OEW4EQVK6p1JYLagXGKnI0QBLN4EAbAfJgbctcZ5idYKQum5nYaQxn0uVAAUzTWt&#10;AJ8KoLA9RxSpFFSGzBrYzrdq+bWGqQSs83dA1oJAZV7BcuRffshsFs/Wdp43yabzyntAi5hMJfA+&#10;yFXyGolCVSrJ4CdSKQbhpQclBmdFI68pUQTXY+2mEhu8IGpR6Th3sh/J+i+fPkAtKDwSVnKzSmxx&#10;QsNKxQylKHaQjx2thgFlLbuyuSCOgVUkYHSZE9GY8PDrZb2H14H7fHOTQHwOgshcqJQIQjIhUQMW&#10;VxIL9u9ZJEEIARIJQF5llhf+/vjpjhjs7DMibP1qp6Vd4CnKRHqpnslD00vX+p66rCay2zNNsQU4&#10;77GRqU0Alqb/89Ui4GtI1bP3r5c+9SwtOCEsc1xuR/rfcm+pq+F7rvtWGHDP9ZM8ddLXZuUmpUwh&#10;wGvCVLQtK9uUe+9jT21am/qOQi4KJKu3iXFcG2CUs9BBIrYgZmihYidwmDCX/0QyHeLMT4k/u05M&#10;QtZbm7x1cLoiRjimQ6Cr23/dhJpV6sd9Idp+sOjGhbVs0YTe1xJUOBppV58DR0gn0xDMGd7DK/sa&#10;GSTKyAtlZxNLhXoG+WTqGhaSVm65DSXynMJOcVBPr/BRNX6NBCj2X1Rk15pTSrRzz+3pV2rPYxRX&#10;cNF+rrZH95LPNUyjhQUn146Q+dyXxTR7bGa3rOJ7bGjvBu9bI/k9TXyrQW95+v4spr5ndGxLddgz&#10;rrcL6PTD5pmnuPHWG8sCvSxgo8E8WICQWQDsjJEUHg4nPB+f8QedcJ5v0JOGGobYQjIw6xmX2xtW&#10;1auJAAAgAElEQVR+vI84TUccpxMGNeE4WlDcmAXzMmPRsxvtdkC2tmGt2phQTCoXBqdIheA1UoR0&#10;yimOPOvB+vkRVGyggET3zH4sGpz4dhHEaK/3vhfFTVQ6RiWSvzMqazhYAOx2jJFcUC2FwFpph2u0&#10;VbB4nzcFBQWNkQijcsowjmTFanMgrNVQyMIMfeGnZeiqC9oxPlmebP6BZyW9h7EfbTdSHcZiPqHO&#10;WAfQVTRpoFVG/D5VqGw6P6gWkVWDJCGI4jPDTrHiMwnYf3oxTRBCa7N9WeaqQU7MO8Bfsw2RWvQC&#10;VgrLwrjeZlyuVyzL4jwOfdGEcB+Xecb1csX1/YLlegNYYxgHnB4e8On7N3z/17/w6//zX/j0/Tto&#10;GnG9zViMAWGEggWXpumAh9MjjscHXK9LAp55LQOFwqdvHGvP2FbevEIoEuL6kqoVefiTVStKpEKA&#10;C3vPh97Q2/TPqPhnktBiLjfqaXO+7U2/l31vFlANsH+luDV2NYTrnEiN20UXZYBxDyHdc+33TB18&#10;1DKndo1b13erQNqTo7AKShRqoXg//Q8yrpZWaZvBtKF7QVEVwoKsZgCsDebbjPl2gzkcw6h0OBMh&#10;w8K4SmzICbFYj3BC1iUjXZyStHnz1DPanFroRVUpO4UxHLHKIvkvnuEOcFR5XRXPNr8lKaUwjNYa&#10;x3sL291T2R01UbK6aUQjSGKWJIK71ybsjGl2ij/fsxFtn41CUOnoftb0p00Kr2xvatNLiaoXgpy2&#10;Erf19xSB7ggySgC01bjn72HtYR7BT87IAw9E+4kHlhOXiRIqW0eMbAR/DZqm3vG0rZriAsCnZM1k&#10;0oFQ9xasoMLEe5uVVUHRPlCYbskBApI1oyeBHLAdwH6kavbWRFq+p6+ITVc3o0IaUeG+pzkIpl6x&#10;Zehe4sPrPlOy4xFWewnQV7u0voZ5a7KTE8ua9WukAP66Ie89oyQJQFGoRdnrxGNkPUycTQFEYE9M&#10;fHibLNdPgFNis/eM77Wh6yHstyw2twiFnpqqBAS3LG3LXsexVC2ByoxMMCWWkTEcctiklU7ImhHg&#10;vTb2lw/dZinCEABi677sVXM28yUKv6dnXfj0yT7uNysu1C8rCR0LRXNBYPlRkH7v17bWVXjKFEpj&#10;QsknVU7IGD2sS/ZytXPIgpfGpPY1dkongv3hZygSWSokcm0ApRDtdSja7Mh9dD3NQdkGjFBvraxk&#10;yrRsz5XPIPVoo5dOcnaAoixSC5lSxUwuSICw1JPixJIFVJ6lF843UV9wmwjas9567bxaqv2u3p32&#10;YaapGIS79v4WOdj3LNYFnvmUZGnCLtSUlemb2vupZReFSRBp58Srp6gbqG9NOdWcYvbsa7uV971+&#10;Pr1fUwvW2zqgt0iFEjHQUubVvJ1rBUgO3rSYldW/c7R+IciHwTiAnqLyfllg9ALwCCaVrCaCVfSc&#10;Dkc8P37Cw/SI8/kVel4wTAQ12APG7l8as77i/fqKv17/B8fxiHGc8PmJoHjCrG+Y5yu0nl3hyGBj&#10;w2FDAC0J1ZBCscqUB5QxSqhIosKHhfJgBUtQOtYOx0b7ptb6y633qeagrCikHORllfZGwcAy6YY5&#10;2NlAKUBHRbcEjRUxxsEqu0MDkG9DJT/VpGm2xZsv+GZjsLhfNvHdKnNYKbCxTf/oD2dEBaQiwJr2&#10;xIM3iSup+kFTOq3AQi3mDr+esNl0Ey0firXnrKfhyZUeGbIaSRDDYTwRbswxV+pL31UBUaBkL6Nd&#10;9sOyaMzzAm0I1+uM19d3XC5XMDvgfnDD7u57lmWxwP3lguV2A7PBNA04HQ74/O0Lfv3Xv/Dbf/0X&#10;nn/5DnU8YdYGmhiGjLUQcEjBMIw4nh5wOj3g9fXsPqpJggZjM3ffWNb2PZHgIxr7cIQHKUPQcv/p&#10;PEnqo55v1febrSPfnDHXGsFS0173aG9NOLT8W3vuw5anI1E6yuO9xqnSYfQExbbGz3uUTL3rbgs8&#10;2DOVczdn/pMaxvK4fQ4gUrIfMqWWLizA3Rbo1twiHQCwzDNu1yuW08kpzFW0uygAAlXfTkF0r16f&#10;sgCxAhlAG9e9+bmEeF6GxqWFfgTug5VgTqSl+fVOpU0YhxHjNIJZR3BaKr28zzrsxKES4gf5e2ga&#10;PFepMq93WOuE4nUHJUrn/F4UVecNcEzlvvQyPJk4kkiksue6UCxRDn5TsnnnIfLreiv1sM3+Q3yt&#10;sMMBBWGGEmpVZNC2/zHBt56yqZZkj9nXq+Q2T+mEjArPKnnjRFkHe0tFsllUUlVv388g1r0EVbLX&#10;FpOTXJAM1kKBt/qQEmHjm/XEu14+B0ylO5vY5vQEcFOKoofv4uTcogIziXLhgfqZVlJ277HTKNUB&#10;JWZn0xO8YSW3CsujjHDMwXvIPBXUP5N0SmKEKVQ2nCmludmXhh5pQwXdawNRAo57AidpJ9nQ16O0&#10;+/TcgznLroRhGT7LiXVOGkpr/933I1KFz+FncJjWYubV08QfAKpb16FGuKz/bH04hHyUIuBKdQEC&#10;15/kPPS8lzDq7W1qBFFbKZ4/ZJRMWfkpIkMMBQIrSnqbPCRaqTqJ6AVgpWyDCNxzYpUVwqyVwMoc&#10;sO9td9LzR6xzqdFLfL05lRjn96FjT6j2CKLXJk5PlHT/p+rZnGbp0Rr3XeVHURQ0ZfcEKFg+1rzq&#10;ud333PNcbuVt7e3Ztzzdt5610h6w5UyS1yK9/fueZzfPdar33YytcN6WODw5l72YgZDlDPEqBLun&#10;763VbD/rn12BtcVAqjsb8C2WfSv8YYuZqgXYbi2kPQxIK7yjOW0ghmVZNIgWvFfu0NdY9AytZ6vG&#10;ZhPGJ60C24PbCg/HR3z9/BWff3zD6/yKq37FsmiMztaDCNa3GxqzueD9+gN/vIzWp40UjtMTbvMF&#10;19sZy3LFNI0gGNvkGiNCaqJ3/TCMiedqDrYyVx4cUi7Ah8NYuQ+KWQMkyEJYXMq6SsesrYqBEsuT&#10;dKyYw+tJVpllsesBcaWcB3/qbUhsInjvAtXgwmVTv/4ygL/2DSdLHBgL3s9sHIkA57lLwUbAAsXO&#10;n5TsGiGn3Eg9xvs2FEgFADsrH44ALBGBlVX4bz07JJqy/aEq/cqIXO0E6R3tNlib12BE0F5hLZQO&#10;Lvc/w4Bmg9nbUNyuuL5PMOaC17d3vL6doZQK4cHWL1jDGAeeXa64XC6YbzeADcZB4fjwgM+fn/Hr&#10;f/4Tv/3Xf+HTb7+CpgOuhrFoxuJkHoYdEODUA+MwYhwnWygm4Vj7yNG9X8erRHUgZlDkuQlYPSf1&#10;1+FqU7K3CGol0cfJHhIFdVuW0KuO721oa2BCrypBvkY+yh3AK5ZNOxU7v0TzUiioa2f8Hl/+PYB8&#10;j5/+vWuh18e/VNDdq3xYezR6tUiKRElrOml/4y3glDuIPBDbmzcgr8GyLCG4djocMLAoPklEyHTU&#10;O6UJwy1A5acVp0L9HYHiAJvGXlOotJkZZFyAUMWX24e/jeMIvcyh7orqbwVFg7sH7KbtkHhfp/uv&#10;VRGTckQDMgA1BKKn+45SLtTWK7UVJQB87zRP+dnKgnC9tZpCzPEJZz8lqF8IHHYkU4nYTtTZwraJ&#10;hW8uuQBAyoDw1FucUqYGkXgnWuemKDFVWav/e6eIqsSrBDWqYJTKQFRrU2CJEUBROlGRK1nT+7Mv&#10;ELzk1V/0Ne4c7ZZTD+n3UhDIZ3M0IeMBLui2BAivkM8iOJCBSqv3ywVC/Z7psD2iMgu0AW3RWOkM&#10;Kf3eGy5KGTmyOgcpFSf4EPQYhB73QPt9Jthx2NBaA6IhAehLKssecvojZ3TtmnwEuNq7HlpWurwK&#10;qDChPzcCjE9971Ng3pMlRgD43hYnqPE5C2SW9RqXJ9fuqUe3nAb23NOSTzt4tTu0xV68X/i55Qve&#10;W1PWiM6ez11Tm3v8QSmboedxBUUEHqgqXkvfq38vKq1Jlfevd+9XufwfpHZZMk9QBt72ArIf6RH7&#10;LaW5aae4Zwp7RdyCV9PTXNpcud+WqWUttbcf7X0uaz1iiaTeY93S+7yVzq2t54kLofM5oH9v1slW&#10;TbN+bTSx3tZ5tPUae/qxrUm0rTP3fw28L3X9WyGxPR/wHv/cj2wsew6xnvfROkS6CA5fMygF1gJs&#10;ZnYe6DPArgiDV8sMdtIbVt31cDrh+9fv+PH+ipfrC27vZ8y3GaQIowJIjVCD83DFgutyxsv5T7d4&#10;B3x6/IbbbcH59opZXzEMDMNTYEo9MD04dnc6HDBOh8TnnpJGLA8oidfSWo0oERgaxxXD2FYyvuy3&#10;aWNH6bNwwL5RnUw9EDpWb/XjRq18GBqRs8GJ/vIExgDGqIBRWd97clMExD5EmEQ4YWR+E4UTEDzy&#10;DICFDbRT/RuQCzuK1Zy0Z1HCt59FgvsK2PZHm/h7Spp2JAAn8TpskIhglFdhSXKGk+YrqPFo+7Do&#10;LTTbAap+jZgICFC87uwD7blyuAowl0iFNc7uZ+rFOOsig1ENmM83nC83vLy+Qw0Tnp+fAyHGsAp9&#10;vWjcbjOulxtulxtYaxvO/HjC8/MDfv3nr/jtX/+JT7/8AowTLovBbXbh0NoTHxxGoG3DxXaAIIB+&#10;6Xom6vBvuwMET+0askkNsBgr9vY0LL6+VcSkNk69xWQ3QRzGc7PzKrdLyB6UPYVZDejd8iLcE8Qu&#10;X6foO8vSR3qj+aoFAmN9Xe4l2z5KGv1MVVlP0Vpae/dY9ZSKa69+soFhkfvkrJEhAdy3yJStGkIS&#10;5UZrLPMNt9sVJ/3gPJDJkX+CoizssVtEypZf497ifOtzpkGOiN7gJEPVUwsdb8exir5xY2QEf2+G&#10;yGggApiKVAgaBplY0SisbD6ihYBQjWWUgVKAYVoRmkopB95bhDQNn+3bJ1aj1e5z2vzZlDyyQEAE&#10;jTmxAaGszhIKTax9vld7kfPHLok0EpA/BzvlQxHACxOcfVYqLw9cMhXr6x7xT3Ptuf/Lrr6bbKQK&#10;IM3CnxwCuio1tem1TqcC8x1gO3OoZg+y1dzT+iBM7HFI1I2c+ei7E6lLINL396kide1Xz7vOoCQg&#10;dIOmjjYplAXQ0qYPd48NzJ6JDypkFVH2QazFX4lMQ6K8ZbIWkha0t9O9nrTsrRG3evNcwdljoyuB&#10;cZLB0DtJg3vqlC2f5tW+y3IPtH8eJhnYCyrSn2WMv+5GWHrLgNoYZps8P74GiKb4QuHOzTO3V6zw&#10;EUviOlFff7Z6wcG9ddeWUPLn7EmFfdXZ2NSec0WpupsTK13umCKISnr/THsrVqd1DK8jgfqQzyZU&#10;+lu1XMsKem/mQOt+VLHDzvteEz5tTZelNrvtGrOFQ25NQNf2+i3yqJfQLe21tfO8Jr65F4/seV+9&#10;ZGJOcLdIkdrn2Pq6Vj5qy12glTFV+ngte6Qt0U2Pw8A9QsZu8N4Dk1LtWzvAS4V8j59dLwO15Ue/&#10;BbBsHVBbzMhHFGZ5CBd7ECwTWsQkc59+LQKO5HguLPD76ekTfv/ld7xcXvB2/YHX2wWLcv7sBAzT&#10;4BRMBsYsOM+v0C8aZmG8Pb7BaIUfby+ABoaRMM838DCB2TO+CoMaMI0jpsPRgvfDEGR9LBY+rTag&#10;lLH2CiVSBDKU8PaxoFXZCJgLhhU2PivXkJrvFTgLCYMYL6ekoeQECBZ2RmwwKMZhIEyDu6Zl55I0&#10;rMyDlgHjJNBgX0MbjUXbMFTtVBo6TDpYdc2ggGkanG1OVGdwRUpJSQYLJ0FXpcnkuJ7k8yKCW4RH&#10;aUxgjACLcn58fUXf9mHVAvBjUe3WgEkrSs5JCM4KzKCQiPuSQrTSMdqSZGw09PWC5f0MgDAvBmqc&#10;8Pnrd0zT6NQNfi1qaL1gvs243W7QiwaIcDgd8Px4wu+//4Jf//kbnr5+hRlGzDeN26KxLFYhRX5t&#10;gmKomyNtrIjCBDutHFiv2QPcC4qX91MSHoVcZXPz8eySpQgLMusecK/5vkPYslTdA6VUgHqj2S68&#10;ejxY99qylM7Q1usYNpuAr2ywatYJEo689zzbG3Lbc+ZvBcfvse0pFZJ7xjx79iqvwGJwAgaV1bWU&#10;TbbQamR6HyEiyXFr2zXfbtCLDa4ltVbX1oB7eQ3kNMG9E4z3rCPKLGwSdRpL31RZb0g7AHHWrfIs&#10;7F8OwxAs/CIBbrtkpZzdkLH7u0CcQq4mJU2i9MsM8XXxOhb9llWw1vHPpwfw99aaedBWFESI6QUB&#10;3nNWP5Yb4ugF3noW5XizBbhMqAvkOL8/PUxpmsuRCUwsxpMpO7I5QsxU3i96avsexWU6ok/VnJYk&#10;W4BSI4CSXV+pwZS+/PGtqIygT8NSc4/1VuPaG6SenwtI/LcjcJ+f7R+ZtEnufwco2ZqOWn/PRkOQ&#10;XN/CtMoOQr9F5m6dl3lfRMK2Uq45peoAkvxlHDmr2WVnyfMoTPKW12atN9/jydsz6SL7BBZKC2lJ&#10;UFIPbylA7yEgSt8vr60RZJCR6vrkv22jpUNeGSeh7kFp7+JTOA+mRxQabWUA9AS7fjQvqBtUxLaF&#10;xFZt1srpaAGT+ZrNgbOWbfKeWiQ8f1hnrq2wMRLULYspsjUjXHktiZXJOgZRWCB/iZye1nRAC8jt&#10;AZhL6+1+PIwTc9XaviPJ+F7L0XyqmA0ndj2tNVhT/pfO7Vq/1oMntsRLpWBVqtTt8ozzYhSPiRmT&#10;467+MymkVljcJOG37HV6AO1Wb9zan1siuV4SZ2tKq/S7nPhrZdlsTSLfg3vd60CwS3lPG4xVz6a9&#10;VUj3jor1jt31stQfvZClDWfzZ4gwx7z+tEGcFtD1CSrRf1MU1kQYFHCcDvj66TN+//Ybfrz+ieuf&#10;b9DXd2hi8MBQ04BpGmwsq15gFo3z9QXX64y/X1+s7/3V4DSeMC0DRjU4rHYEQQXQfRwnTNMBwzhB&#10;qdG9V5MUM+kWUxhiJ6AWEOU3eLkBUfB3j+Bt8sMqCrGocEg3d9+gRHBAiZBTCqBKBO6d8l5Z4H5y&#10;nveDD7lNJtDX8l/KUs29T7sNRDVYNNsCcNEwWlsLBbI2AIdR4XQYcZxGjErBaJ2SFwmQQwH0T/3h&#10;qKCiE1pBCezL0DgBJoMFGaCAVLWXspa5v/jeAqq1r9jfjTDTS8f3E2uFAtQsgR4fgRwWhdHQtxv0&#10;fMPVhUUDwMPTJ3z7/R94fn7A4TgBimAz6pziZtE2XFprGzh7POD58Yhff/mKX3//FY+fnsHDiOtt&#10;cffaeV4y21A6icS5mzIMhHGwlklaIw2P4jSpfauRrgHLpUY8bQ4pBDEh8R1cA8TNWyufjw3FzD0j&#10;ZcnkCadjlcnroh1y1vr5qT3KNoDf+3etc6p2Tm6B3AGc78yZuSdj4B6bma7zcAdwuYdYkCFypSaw&#10;59q0Ql5JTF0l02FF6wy5f0YQKd07S2G2vPp54XcD6GXBPN8wzzMOBw1F49rPuwMQ2RJT7Kmv9hS/&#10;EfRVDhTRKagsSWk2YKOc771x03MMBVVeVi4w2AbXWrvAcNYn4anKZqYYym6BAMm51iR4exfJJ66V&#10;UtIEiGhtidI9eivQ8CRolNLQVAlS5qGBvUAcVXIZgveukXscI8/jlfWInKzwWDHDKROQXncRQ19t&#10;LnnTpqXcCP8M2890Ki4lRaTlTS04cx3gJoF7QmbBX9omd50zpaOZZHY21rxjDcDpnZpuA/il18mn&#10;+tqEbPlM6hmH7ztXeq3Feu7H+ndO6/SEGJMhlVx9/TTfxs0pGxPtJJ29Rwv0KIFmvXVlC5AKr6Mo&#10;9dDOiBY5GVwCqkv2DD9LcJBOBUV71ehfH/PSgh2OV9Mb+/dGm2CfEt+/Wan0KXrKYuUpj7Vtzhao&#10;v1dIsTf/qLoGGs5fH1HubgFxLSX01vRHzaZFXtdknQl2tXnNRXZhWqelDgtJHyX918JSSKe1vKWe&#10;tfSLvwOU/C89K9tiotbZv9Wb9CiljTG7pjxa9mNbUxql+tQ4wiylDPr7mxo5VHv+Sn/fk4XWAvBL&#10;tUsqPLLnwjiOGIYBi8Mp/Of0NVmaKcnJ2WgMN+9zDWNtkYhbWQFbFqryGtTOqx7CaWtvqQs6tont&#10;vXvuFkb9kb18F3jPHY18reHLF0X4uoK3oa9eN9PVxXNZZdg4KrV6wvtqn62nkd3jv1v8mpjHBif2&#10;dr/WiipmAxg3VgVrafNwPOKXL9/w8vZPvF9e8Pd5gZkXmJHBE6BYYRwVWBE0Zhi94HJ5xdv5HWQm&#10;THSCIuC2TBiHCUQjBm/dAhuOOw6jbX7VkAWHQlpjW5sbNplqIfVHLdz+tZKM0rFeo2AbRXAGWjc2&#10;RK+OFGPbnID+fnQbwQInhAqJMLJBhNVaFbwF9fMAz7o6mALIo7V2vwzMwuBFg7UBG3vTFTGUAg7T&#10;gONhxDQNULCFeOpVlALvJBrlECos+3xAKJTl9zNWNoycPGCZuhQrgDQtWrh4QOxhIMsZFkgafG+f&#10;Y2QGgPwSAXKwsyeKG7URAdIMPc+Y399xPb9juV7AesHTp2d8fj7h65dnPD49AMMIbWzhDgHeGwc0&#10;HY4HnA4jvn/7jO+/fcPp+QmaBgvcG3FJQwi0XcmKCYCxE07GWuiM44hxGLGoOeyH3jInWtrwJsjY&#10;+vcWCLIKrM2ak9LJUNyrBehW3O8bB90eMMKD1sx9DVvZrmkfmdT6LPubLioANeVwIELbMzhXAUsr&#10;nnuKkHtJuJ7rnkJX9137PfehRdq31Cet0VppdydVk8akxSGtbAdT1WFcg5QobyMgJQEuWeIYGA0s&#10;84LlNkMfF5AaXPh56k/dY3W4x4u0R21SIxnleRJAbPae8+sg3VBdGAMiA2WMC43zhDMneTOptzcA&#10;DLbpGYfQNwe1XEBK3e8qDYDNMtKSJkWe/4aRqJaREOSU5ONE27kYjOdzEfIQtvQMLwAB8jwv1UW8&#10;hxjjTaC/pZIsr5WUuFrbf1FS0zCtxRc9+0qtKdwLdm8+76vPtVaY1RR8tf2fuQbSr5/7vR7SzT1T&#10;LHXiddBwb0hpazw9vV7cvK1FMG2D7O8lk/Mpk5Q05UbAZNnvfntv5CZXHQH8+NRLK4wW+KSUnYj2&#10;dqQ+s8M46xxwGSDaC9puWajVFJEAMgKKMzFH7ElaCurac1ybKOsVSqw87OHV8hxEVl6JHxX0VmwV&#10;J+Pd5ANz4mef11rhY1MMoQkB5hncuFckkdZV9TVTBhCpQaRVACzeVvnvFd/UJqV67ChqPtY9YqDa&#10;82sd9xhVGzOiUGWnfVHhmQ8Af9K6J/27n/ZQg8/gcarp7BxZ1a6+DwR1iWlLPVdvEG1Jyd+Le0nv&#10;iOIUbC60rJwhRmTxrYg3zsOm2dnQUhfZLz+fMSxq7zIgS6Au0YX8npzMz++tFHPkeKn/pURWkrWj&#10;HqBU+vPi/kPJeWF/j3tbnICi1dkSHEAyAUV/byCnWAu1ESjYu9XA+9rZ27Kx3ZsFUEa5+783Xz8f&#10;8fzv/Wef571IYl/79EWvthZQ4ceAAkCa+4eWDjtOwynkw5oA9xKOFEwnp+I1CFeFBiCF5kjNT1Uc&#10;yhla0bRbOx0KjD9Jv1JfYLjKWwGYhhGfnp7x+y+/4e3ygtv/veA8/415MBiHBdNobW/GkZyfNtnA&#10;VL0ExnTWB8x6xmIWTMaAlPV6R8JIizDIMCbGSfFri6A0rCcKDlyXIEnRYDzKgYVeAfOUKvI5Z5xz&#10;wKpUPZLv7wVv7W1zFSWgNRsLpntyZFCEQY6iMoL6LLnXlbwzEoCz8RZAOm6iHFgbDTiyZBoJBwfc&#10;+78nogQwj0lrKYAtiRDJuqYuBKnlkXGTBiDu2gzzUa743NQLwloRvcVeykA1D/D4kTHr+UvRh9ZZ&#10;4pBInieKo3TW196G8rI2YK1xfT/j/fUHbm+vgF7w9PyAz8+P+PLlE56eHzEeRizwQcX2tbXWWNzz&#10;MwwKh8MRXz4/48u3zzg8PGBh4KYXzJphxVAEl4Bl7X9c0aaUgTEDBlGAK2WDoRlk12FSHJbHuz6i&#10;Stq1l1XUazVf0fxozJntVhPWYsNXa4fXZ1YiQEDme++T5CHJnm0geG9+Sv2zUQGsWfvRczZBwBXC&#10;s9aQrS0+uBjwvdXo7SW97zoPO0CTntH43iDsmuJnb3jv+l5SA7jO13KJOFvnjKQEAInmwu5Hy2zt&#10;uxatMbJxTaD14NJaN+9tr9VgD2jfY2NU/xnrfcJaRvnpKgPFGaHFsoWl5NqrJPBeYZrc9KAa4O3P&#10;YnPiazAl72Z8nliERRKEKp8i6E5YeeDnK0R6P1P0ChQ5NKiuB/nTylkX+fWk4p+X99gy0VSeY0Oo&#10;4whUYeC4Sc1F8jz+rEhOxutSe5a3xrRbRDPAxTOMqA16eLusFCziAklHwiKn57xIJyjTXqBvb20S&#10;ElvPM7db13tUufU9hJLrnH4+IFUK7hV/pKKG2jqPXxf3VvkzqBJ3EPKWOAfn17ZJ+fqKFogQQow4&#10;NbgOO15Pcq1+CStSAKEuluRgba/3/dm9GXOt83Oldk687+X+RcVatlfIcU/WU/qeIwAr/e1XAD7i&#10;1HS0b5VnlhN8IbXeIWlVkVmtJmpp8TWhDF1NwaBBijaAe4GhlPMhslAtULJdMrKfv6OE6xV93Fsz&#10;loBR2w7nYpzaPp2dDRSzByUpU8Tls7WdECjBrgqr3q20n6ugqlZCyOCwLEpt3dbXjRKhx57wVI/9&#10;lELREzDX5e1BiATD+UYbgpjQe8Rrw6saqnN/zx6GFCgVVsicUWHZFEWrb0veY7LkC+BxVimyEGl4&#10;lUcOtMu8IiqQVcx5/RvxMW+d6ut5b8cI8lbbxmZo8npCayCywlsApIw7y8RaRcRQQBZ38NetRKin&#10;hJ57766QSOuZ9XolKRaQ+LC4Vv2CgDUxkOPOJfK5LFjpBexRzI1b1zRUteL5CF6z0zaHijUwucrP&#10;gyJNax22qmxvDSNdRojX/Qn5Q4dpXXQzUh+tSJemPyNvpnLJdxICmKc1YbdaoWe0ROi0k0A7700q&#10;f8kdhOV7dAWfB/YHEE7TEd8+f8X5+k+8n9/wf/+4YrlesAwzloMCHxTUNLoA1AHMBK2Bm5jGHwIA&#10;ACAASURBVNYwvGAxV8zmikWfoAcNxQYGVrm+aI1lsYpxo7W1spGNBTmFAvxYIUM7H3cj/MY5hK6m&#10;oX1pDcHCf93+PCqsOxbFEBeARM7BuiCqIyhWgCYYdtfZx7xzHH9gNiCnhCfYEFHlwHPj/VglyxSw&#10;4qiqyMOZPHCvNQcblUUbaAcCB7W/skr/cVRgMlbR5/x3wylYDNlpge7pMydk+1GJ5EmABoNcVm+k&#10;6+GekOiWjZVnnO2at4cUa+2mFdhOQpAnQFzYkAgttaGEPrTYgvbQ1irn8vaO179/4Pr2AjIzHk8H&#10;PD094PPXL3j+/AmH4xE8KJhFYzH2lw4EjAV/xmnA0/MTPn35guPjAwwpaG0wLwaLK/TJXx8TAySt&#10;At9NXgyWcmBjWevB5UoYw5ka62MA6jYAR5WN3heSjMwMtw10Snaf+tUz2AD707OFM4WuBAIowZHy&#10;syb4I+5Mrq8DCNwAkdrg/fp5S4EBGZxJJXFtRa2agAnc521ZU9S1JzbalgU9oPqWV2eP3/W9hMOW&#10;ioyLTYPgUIuFKmX7mAhj5VwUIVWpeaOdgoGxbraB54sxuM0zlnmGORztnqFcem4j3LLHlmCPLcc9&#10;QcY5kRHtqgbRmJq1sgqpVXe0X8j/2/6apgNOpyMOx8nZpmk3RWdrIkUGrGJdaBtoN5lHBolft/Cn&#10;YZGfIu+9cfVEtKgj4UGd+8vUQHDKoPCI8KdrhZKmKRcz5Oq9LXw3D0aX+2UK9FC5R8jIgKJdSgVE&#10;j1ME91llpHs4it7oUdeRgjoycDCeSdHSpUSkpdcehZD5sr0cERXJjggMl6x1uEnCtQLME7h5BURg&#10;U7Cx0SSmdXlhn0xBomi1xLx9pm4RgX1Td6Z61qTWPUjuvaxv8wlib2cImNX9DPaDzIJUoESEw5lo&#10;gEVjk+RICIAjAJW+djLsvNfN6hGsAeHya/fWOj1npf2ZKvF1T/BPLiudemuKXpI4+dnGJGC0jE+T&#10;z34C3BsL5HrgXmuT2duJYaiMUE4spwU0kYegB1iChVu3ied77N9y9XeRkxQWsUiI1lXrt/pvSgiN&#10;nFWPmESfFWSvr35X6HELXBbh7+H6EVYkTfpsyro5PTE97pCxyWFa2pPLRSvRZKKiPrWSW30FG7qI&#10;bLo1ZVzfpRLMS07X5EBpq14r1bBNixOOfZN/fRVs+Dhf3uva2F0V9uQnUkIk31+L9TghmWyJLhQF&#10;YQFRhgGWgfviviinYfPzVoCxXh4Idw1CcuNq6i4SSkl97YUlyotZTRSFulrCWnSZYN9s9yOzRs6k&#10;WwRixojMjvQCH6VMCEWW641UzIOCswbTzrPXn4fG6PD+AnnjHAgMmYBF6vBZyIU+y2o9320o2KpR&#10;Vjzt2e+9qGJvbbi2byvVQJQJXKgiqEHVCrHFeN5jQ7tTeb/2ZqMVsC+sSUosAzhOUYixWflzfMhg&#10;/gBRocGgxo1NGhheBy4mLGBSiW97WPWAk01wAdFvmzLALBYQwuJFepsFkCp9eBUIkxrwdHrEr19/&#10;w/lywe12wR8v/43bdcEwEaaDwjgpTNOIcbAsHBsC9AVmNtCYcdNX3PQVB32CwuhYPAW9LLhdrzi/&#10;v4NI4TAd3FiMSgoSf+9tEKv9FUYKV45HlJH8wopHPOz+/40jfezPIzBQVZTJyYrwUEu2lGPIHJMC&#10;qSEWSX4jDDY1xoL3SoVgUf8+1uNEWSiRW4fGAffaFX/aWOB+XgxutwXzsjhFOIKn2WGaMAxKsMj2&#10;BCXBVqdNJop+pbX3hwKIvzWWVGNBe/y7tgC/luLGNhueITWBZWZjgoURnIUEG4CdxRK8X7kPAQID&#10;2sAsC/T1isvrK17/+guXlxfAzHg4HfD09IjP377i+dtXHB8fQeMEA4Jmm1Uw6wV6MVgW7Q5EwvF0&#10;wvOnJzw8PkANo7vX9j1zpuYRlXq45sbZ9/iRN8vS24BcbagYYrc13bB1H+rFdyUSVVhRoHx2VZri&#10;yK4SqJkEX/MRbHmAckbuJZMa+RvMKk3aMBXuBSxLhXD9/Kh5b6aFQlrMyhHd9WUvPf973n8NtOkJ&#10;hq2NPNcmMWp7yVY4UQ8ov0dBv0VE9BRUHKVHcYBsRTqtG6Z1aGFmL4B06mLddPKq5jKGbXDtPENr&#10;DTWM0UsZ5fyG3lCz1j7SS9S2fp4/o7XMXEnGaAEbCROn+1iQ9JHkd/ZoHEUAIeCbCGoYcDgeMR0O&#10;7n0bYXU0gJSBMhyUTBAD3yxsdECi1Ze2eRnNRqtmhFakTqn5rp/YJILjaUXk7A08xqp6w2aGSQkw&#10;IlC5eaF641Iaxa+9yZ5AxPX+xYlyzQO3qRVVHyhZAuW37pvc17duS3q2l6/ZngyU6r4vgIyanzh1&#10;noGrP8/UjoklSV6nNhrnrT29nTFGDVXe1n0uqzllvtA6DL48fSpJtVXzzhnItAlkRiAoAi5qZTEQ&#10;VfcchDpSqbBlnbi13vbUQqXaIAfoPkoE7z2vAyjPqbWg/zMPzudWr+mvNdHmh6bBmTgqbdHre3s4&#10;zwhSkrz+KOVaktd+LGIanpqvH6wmKQXUqtZnQACVe+zIWpN8ped5r7tBTmitCe2yqlZOPZAk0JgL&#10;l5wy8JYKNa2w00sKO17ZJcrfZQ6TfE6VogSgpiCsU6lNdKZIz2uqWpYFbwmu5OfzeT4eIWF2WDPn&#10;V7n4M20VZapkjH8N3yfLPLh8cpvzvbpUKbG4Y+Kzp9e6UsdzRhAkeYJxkoKgMutEpDk9DhxXw4BB&#10;qfAAGmOxn8VZJxuXrWhtk9kbAjix7BLy9IzRLlvDRPOKbG+Sa0wNA8ZxsOeDkAkrIgyDwjjZv7fB&#10;t6N7nxZvkMp5H4yrBguyJwJknwtJntSz3zQMrpbXBkhsIikhEhn2e72wMnnuN0RGtV77nrzS9llD&#10;lf/eqrPbxENv7shPA+95LW1YBbPJB9gIu4ewSYKLyl7q8blH36gBZbIX3mjsV6pPais/9rCbzcVS&#10;2Hqkd1dqMUdizEUQGRQVHQMUTuMRX54/Yfn1n5ivF8zzBX9f/j+czzcME1nw/jBiGidM4wEKA2CA&#10;8/sN2mjczBWX5YxJHTCQDa9ViuwGxGxH869XEIBxnKwFD6nCdRcETQBOkSSpQ9mws1zxUy7KIPwH&#10;OW2cG6nryWFJ0YbIsAUK2BoDO49gWei4Az9sesColL0OiGxoEiaa3U/jFOE+JGQxxqnsOfACetGY&#10;5wXLrGE0Y3A+lodpwuFwtGNOMqyv0grX7DV/VsBTe8zs/lDaHqVF0XfOGOvtmQT4igBD5kAWBdWm&#10;IZAxMPOM5XLG+eUF73//icvrC7DMOB0PeHx8wPOXr/jy/Vc8ff6C4XgCk3JAvAXI9MJuCsW+9nSY&#10;8PT0hMfHJ0zTJIoqEVLIedByTvxw4rPnfe+HYcC8zO5zKRHo1vZUrTVQfQpaWo3wN1VQVAZvik1F&#10;R2PWAhDq6yazpegEdpERx63vaQf8ltXquef4FpgWR/g4CViO97wPfG8Sx4Rdo897ALSt7+8NCu4l&#10;zLemBkogVa/yq6/AkkyKHKNeA7S10MGtMLY1CVUAndz56MH7ZVkwTodEvVyqe2qv3eNpXSLXej1U&#10;a/dWuYwaqciyX6+gVOrTmYxOh00g+pzKjCA2CuRIAOUaFiKVhBIGQpxEA5j4mcvKTdSruQqsIyhu&#10;3dD0TaR8hCBBDzWQDe6kwcwFUIOp4bnCRTC1Vp+V/I/v2RfSc4zSLJC9oa5ExamB9Xr3Xu7pMxvJ&#10;A8bPCAOtktcb1nN39Xe7v69kXBlBxFRD1Vc31qbx9tS26ftbKzZb9eb6/ABaCteciJeK+5TtUp31&#10;T8zliqB9BO4D+ELCo9hwgSzEZm+990zdG4DaSxrcs/56Jntl8CwE+WtEoL20MU2eeYZQnZLQ33Ca&#10;D1ZYW5tkBzgRm9UEWFQataQMWqe9z3FfMSgJrFI+U21f2npOe/f8niD1+qnW5cxSCJ1t70OryUtp&#10;C5xjv1lvldempZ9ddm0w4ATvEKA60O7TOmrP1r4pJ0rMagoSyTR5y5O8+lpenOlIlOI97eodOLHX&#10;4cqeXv8+/7spTosTZQpvN+FqA+DJmTjYnn/RBsviyEFtMC8L5nnB+XrF+XzG9XazCnfDTvFuMaHr&#10;9Ybz+YzbfINeFnu9nRI/ta32ZCSHHpgUBdA9Wm1zAuofDiOmwxQwhkGNNmdvHDEMNm9vOhxwPB5x&#10;PBwwjiPUYEF2FaYPYpbBoJxljgD6/ASZvVy8nh837qFRdLdTwD21yzojZG05Jetyf96W+xteEUC0&#10;trZAbhVIBVJpzz/jzzwseRNEx+pgKgZwdHgFbx0OvQBBE1BhXikbe9KTS69f3rhkIbGeuecEpFar&#10;GsF79IEZiuwDMCgbdPI4ncCfvmL5/V+43q64/vcFb9e/QO9nDJPCdJhwnI44nU44jBOsGNngcp0x&#10;8xXXZcCBJhyGAx7UCYfDiMfTCQ+nJxyOJwzTGENIFCVhrCkbqGD8OJuyYSx+ZIcIIUC0BO5QZslB&#10;q1Umt4K+BpGd3Y3WjMUAGgrGRruDlAKGAWQ48fQmBpSzzBkHp3wJh7vY6oX3m89z8NZBABzbaqDZ&#10;WLscQzFs0LGqfuxIwYYDT+NkR5k8w5n5epYJoT2Ne1nFsHWot56JFgm3Z1wyUcoUfPnYgd2BlTYm&#10;qC6Z4nSGVSyboIwxi8Z8PuPt77/w/vefmM+voGXGYVR4OB3w+PSM56/f8OnbLzg+fQKNRyysrFWO&#10;Cxg2iyNgmKGGEcfTA56ennA6nTAMg5s2KQEIaaGd+gxzAPA9iDUdrMUVsw4Ts8yCKGMkxXoJqCzd&#10;y21we13ct/Y4dKo+e8Y3a3t4S4WdjP03Qg7zwKnS+VXau0t7+VYDUg2YqozQcWYzkN+LaGFxnz8t&#10;OvUCPSRej1p9rxVLrcnrUf73Av2tdZiH+tXWZCmssgReFUO5dgBhazsIRkmpypzaIxitcbvdcLvd&#10;MB2PGAeV+CNTh+Jqa12VQjlbxFhtX2oRjFBuNFkx2Gh7LjpgX07XsTQedueCStTxaQYSmK1lGhvn&#10;h48wyYVoVhjrMhKNeTL1ZJsT44o4w4XzTohWyk1Bvt/1P6W15r/XZiQzUNleEy7wnbKdRDpf8IoZ&#10;pC7Sr9emrJXP0b5W6R67DQrl+9bWeVKyS5OWQveFmLXEEa0MrhoI1Nv8/gz7lHqGS1z7vVaKPaG/&#10;uZXN2r4mDZ/sfbZaRGdtTW72nqsAyhqxQyFXK5KRlIH4YhpY+n97ywT0ZST01OglAH/P+qjtUZtW&#10;NzumwWpn9cqT2J+X3tY1s8nhPMfNTWOHye8AuFDiIsDom2BjpBNk95OvnWvug/+0PKhbeVAtG9V7&#10;JrNbZ0c9Q6g/5PqerJ8SYRz/c21EZJ/bNnldeu7CP4bBiqObRcFz35jc4qO9v3ZNsq7EJ5AxdIlw&#10;d7VnpPG+IGSe9Fy2EZPCTll/1EiCXWRB8RoIxwcu9cLxz0wyVRMBfIbBstxwuVxwPl+sC8b1hnle&#10;cLvNuFyveD9f8H4+Y55nZ5NrcR92IL+3QDMuHw+A8IOP2StG4GPhmniRaZ7f497jOAxQo4p7G6LQ&#10;bFADxmHEMI4B0D8cJhyPBxwOB0yHyQpLpwMO04TT4YjDdMA4DIHUsKC9ghogRDhiGszz14MX1Jbt&#10;Sz1Z0yPubZ0n9X2ld+KP3Wcr7RVcrHso81HdmvSM07991j/jRzf0UsBP7YDO2cEexrXW3LXUvlvj&#10;pJt/hrXedAtcqrL8jQaeV3uWGJtC9EZfj0PzivEXAnwQCCMNeDw84Nevv+K2zDjf3vF//ueK6+UN&#10;5+mC4+GAx+MDxmHA6XAAANyWGbPRWG4LFr7iZi7QuIEGg8NpwOPTA56enjFORxANzrNrCIr1lb8i&#10;eS9LuxEpV4Qq5YT6xKmALmc3syaWSzCUCL9oFi8cx6eMYae4j809E4GGAXDTBTJgxb/6AMKogIGc&#10;UZBQ1jCv17YxHEaiDMOFm2oshrFoYDFs1dx6BowGsbN/ccF6lgUd3KFpknGuakO5o/CoFdDDMOwu&#10;bEqTNj0HZmmEr/Q10s9Qhh/70FjjAPwAiAwUi2p2NghBcX/F5eUFlx9/QZ9fMZgZ4wAcjyNOjw94&#10;+vIZn759x+OnLxiOj9A0WMDeMLS2Vjna2+XQgMNxwvPzMx4fHzGOE3LVdLno40SpW9rYh0HheDjg&#10;dDrgeh2gF+2Y/YxcZF4f0gXldy8Qsm6y12Nv67XTJd4p7sl7LJS2ARoSGUiF/SC1vgeXbklP8dxR&#10;1Je8+HKlTvo6efgdKh7J9aa4p8GOOSD1e7YFlGzZpPQqsEtE/B5Q/iONVk31VFMilprQRIVJ60Iz&#10;/mxlCThsW36U7pvsm9bK3jTDYdEa1+sVh+sVx4cHDOMU/k65ajVXeuzJLcjf6xYB2/p5RXssQTAQ&#10;CDx4ItaP4KqYY5RbG/imi2IorH/mDWwonDELbtcLbpcL2JgwXbhoDW20LdSZRLHO0W4tAYG96oiT&#10;yaMSGd4GT7mi4tletz1ARztYmKvgXHEfLAExVMos2lZJ52vGn/F9NlV1AqMEptSyeGqkwTCUGq9K&#10;FZoA+BIgxorg6gWA9tpX9Z67reyQHoD/HpBvTRv3q7Rb4HKfSpeze9MWEdSydmpnbOnztu5z69qU&#10;dQVppkSJgrdWOTb1RGubweQtQaVicC/JXTrzeomzvdZ7WyD+Fnhb6iFKPUXcByj03cZPKzhhFwsA&#10;P9jZcLzOwVYnUyNSA7hf7Vmr3SIvvGnXM90rauhRv9+LAfXsZT3v896abqWm5Xawbq+DQ40EQhGP&#10;cDWW9Mh2/65K4lOznfWxuke+9wsWrKIO9fl9HDPJiEpTCLQ5ebRypRBAKkskqtI3rfsODvtS3JFj&#10;YUsS2xKfgaVynthlE9afgz3WmkDNiIqC/Q0zEmsya89E7s/jHrLMM7RZMM83XC7veHt7w8vLK97e&#10;3gV4byditXNgWLQXjSiMasSohmB9FqygBmXdFyh2t8ZN5pOgGjw+rtk4Ua1K7PHkvjgbDbppEcIL&#10;gVv4a6DCvyulcDhMAbgfRyssPUwTTscTHo4nnI4nHI9HHI5HjNMhqvR9vpdKr12wY1JtITZVeoUt&#10;YnnVn1W/JmKIbUzZFCzT9guzSqRTr23ph8H7sj1AykAxGqG1VHAJZ97cMFs+R2iALnsLth4wpufa&#10;1MCp8s+gEGQUFAHOE8s2/fYBJwIMcfDGSkJXnBUMOWZ3VBOeTk/49duvOF/fcJnf8O8f/wfn9xmH&#10;6YKHwwlPD484HY54fnq0wLLWeDXvMHqB5hsWvgGDxnhQODwccDgdMIwHAIPvkCOAHopJY3c1WHZQ&#10;SZWJ8rmwzgqCHAttc91LZ2GCVjGvu9pob8ttUoXFaJezymHjfMwNQ/mgEJi08WaGgv1ICnDRgAbR&#10;lT9NJZfeqH66gFyxp43Goi14b4NqNbQH7wkYFGEcFA7T6DbJAYMCYFyx2RF8QY3noEVo9XqLtQ7E&#10;WrNa2jdK+0itMc9VBSH01f0yzkIHYBgVx/uYNXhhMC8w8xXL+Yzb2ztu72/A9YyRFwwKGKcRx4cH&#10;PH7+jM/ff8Gnb98xPTyC1BCtcrSBXhboZYZeFrCxoOzpeMLDwyMOzkNZG22JN+ZkZDr9zH6xIPMu&#10;jlMpShEOhwkPpxOulzMufC0A1SzsU6kKsu5RLPcW1jmjv6VG2donP9Ik5OFvRU99FKwfVmHg2yGt&#10;WyPAW41wCdxJ/7wR4Ej169Ji7EsWDzVyoLqvdPjCl87uPQD+PUDRHm/U7WKvrQhvAWHKB1BVnkN5&#10;bYwxCUnaC3S2QKbQ/hgTrO1utxsOx2NQYdZsN3qb4639/16VoAc0AtkYgrwZipUF8I0jh5XYUsTU&#10;kmGGygD85PXIntraEb7MwDCMeHh4ANjgcmaYqxaWE4OXUYDIhD0mKPIz1ZUC2ym+LLWUuoESzuxq&#10;yvtmjRjrtZ1J1y/f9XxFmyK663ltkXs9wN/2VIG8hrylaSg0UrQiyvKg09pr92R37AHL9ufV7Ds/&#10;91rubNVqecjbeg2VgwZr4oMeMmr9HKwP+bUSX+zdG2q3nnXayuVplkVUdiWvkfSl+6CNBhlyohKR&#10;BZL0Yrx77cjvSaZeG3X6lgXRHnC59z3WzqkUwBd5Kc6y0qvuo9AqauIMI1Pf18V4jFJfSpUpOg7E&#10;AZcdu7v2iLbyvL1/f8RK9R7Av7Vv13rNn2H7xR3rqzYN0LM/rd9nNBLJMzjy++SnO1KynrcJLFcX&#10;yYn0mIdmEkwuRP1l28veaRtJI3Ljuc6fg9R5gyq6hTRPAMI21n+bJcwcKUl6k/CpTvfJjMtolRDP&#10;A29HU+j5PIA/DBY0v80LLpcbLtcLLpcrrtcrbvMNl+sZb28veH15wfv7O7Q2TrzD1h5Za6uM917y&#10;yirWx0GC9zo4MEU8RdoS2WtBgwp2aZ5QJKxDj+XageEgDvY5T35vD2HcMhvAve71Zj/fuw/fZSve&#10;tQ4RI44H6+Tx8PiI4/GIYRqtt/6ogk3P6XTC4XBwqv4BA1lyoka8pusptaTx1sjxPC9NP9d7ZplL&#10;EyMx68/+vj0ptwzkIiYs15UXVP2vgPd7RhWqhQ5RVI7+L/3TCwRtFhKVRqIW/pEHkOx+39m/2yZz&#10;sQ8SGwvgk4kLIdlk7Pg2sXdHtO99UAOeHp7w+y+/43x7w20548+3f+P99YzDOOJ0mHAYRpyOR3z9&#10;/CWAoZf3GzQWLHyDoQXDBIwHBRrsmCZI2URQp2BIVC0qjv9YvzCVpW9nUxqKoFg5DzUuAn7pxFZW&#10;2Itwuta9BJsQchsKbQI0AwszlNagQUG7zY0cGONfcSDYe2AIIJM2cwVRkSIFJkCRgXbv3wb4Wu90&#10;rbUNFlwWZ/kCqEFhcmNKh2l0HvtuJF+MHeWNfY0c26dc3h/a2KsQ2xoZrxX4RUW+vwwiJA9hTNBN&#10;LniJujYw+gYzX7Cc33B7e8FyOYP0gtE9T2pQmA4HnJ6erF3OL7/g8fNnqGmC9gW+U/db8F6HZ3wY&#10;BxzcOBmRCoHEodioXpcIAHGhYbOMtfWtOxzsz7chlN7aQU6miBHDjaJmS/VU8mQGNnxLXYFFqAAT&#10;1Ndsfdj/tBQ2VTpQqb9g3atI2iK2egvO3gaWGrZjVbufLMSu1ABuKTF7PufP8imuhRRukSktcLCH&#10;3N+69vHnR5sGezauQ0hlER6bN5NMZGyFRZbAm3ySwxO3WhtrnXO9Qj8+Qg1DJSANm0QGOsngVgh1&#10;DxDpO9B8ONWHrrEIZczNfj1QxYaBQQJi63+UGjAdH/D8+SvUMOH502e8v77gx99/4K+//oB+f7e2&#10;Ot6yItQARjShlIYSO3kF+dHun+TlvHev2UfI8m7iC7KZ4v3Pdes5lc9DL1jc+zl7wMk8TFg+V8ZE&#10;/9ZeYK3n/rR+TvtZp80aqqUS7/nvPZ+xJEZqdzr9IquturR8LfzUbwqIxVaBiiGS99Yj9wCZvm0q&#10;T9fVJ59KoJonL20AYuwRtRMe1Se6tj22e/aXLSC5TTrvX/8lIjMnBkshsx6ol0GWdmqXveV0GlZr&#10;OMno4zvwhlU/E4ItC3/fI4PZIPb3ECOtaefeNb11D3umffbe+z7gnpu1aU+N2VMf5greEkid2mNB&#10;TG+U4PFWf0Bh32C0cyhs3RTNaehOnKz3v/3nKb8O5TFF2GiOkxBU7/fue90aqVsLps1rnghOp4Ry&#10;bnmUCxHZGCwOt3l9e8fff//AH3/9hb///hvv72fMyw3LMmNxGXVECtNk/eKtU/wIohkGxln6emW6&#10;FLYCUBT2KamO9xZJSe6Te+d+TVGYEoggu6eVrAc0Z9M9HtNDOtkPChlRUkwTAmZJQdEAZsZ1vuFy&#10;u+Lvl7/d99gPogZgmkacTgc8Pj4Gh4LHxyc8Ppxwmg4YeUycFeKz6q2BTOIlH/9d5sHVarrec3ub&#10;LL+nNpDC6pbYoRcnuxu87ykksAU0MAI71GpQ7xnjKjHZ97DJnKdwIFWYMupM/44XKlGZ7o+UGwkX&#10;oZysHSQvB5bSkaU4G+685B24OQ0jPj99xn/89h+43s64zRe8nf/ED/WCUZFlv758xel0wtcvX6C1&#10;wZ/6B/SNoXnGYmZo1vahJw7huTG0I/8g3iM7gpDkfvlE+DQYWHhqC08HySDKh5GUI4BE4FNpCCo5&#10;TMRBKYbd3eFm34c2BqQ1jHA0UcoexsqNw5GdnwSEBZRkNRNSAvZ7FkTLHMu2W6JFGxt6uji1jA39&#10;sEzlYRowDBRsh6QkxGJv6xAVsAB1w8h/yX9WHlYyTCv1oevx9+ZOYLhnBHaVByGKaPk8evY5MOKi&#10;GVJucmEYXDDtcoO5nmGub9DvLzCXV6hlxuAZ5QFQ44DpdMLD58/49P07nr98xfTwAKjBuhV5Zf+i&#10;7S+j7R6mlAXWj0eoQVmfe7AjaDgoOHN/Egt2r4ORkes3HNHlQXxFCgtrcYD5IBhCLf8gHnglK/iW&#10;xzwgPZlbqhCutOu5Fdm9ROsdm3jhbNi2o9gDmkVfWQpN4Ee8NO8B7mNBhv6D36nOYhhnvXjYa3tz&#10;D8i49+zcM7GxBU6vG1hk/vVrYGJ9bWIYJSWqkHQvK3nD95JrPWrOdcNkp4Tm6w16XkKIdvRVp24b&#10;wfV/czY1Uh/z36vglc8v5Q2Z1oBStvExK/Qq5sz4c5LYV1JCWGDDHcfpgNPDIz5/+YZlvuL8/oa/&#10;/viE4XAA//vfeHuziinl6xcQ2CxiorQAKOPOFOhG4b/1+NXXMjfJvXQv3AeK+4Mkr73yNb+qxZIg&#10;7jQgbOt53pp4agHzxWDznt7LNanW9syv+9hAlhqy8jWk4mtydk2p0vj5OsAI0io/l/eAXB8hiLby&#10;TWLNwSFgveY/La9Jqb64J68p970v9Yj1iqX/HN4jZCvu6eFOlvz5M0AOZQVxXsoF/3ZtgvVLCxzN&#10;839oA9RtefuX7sMeYU83wVsE7+X9roD3AkCRIjE7tZAq761djvueoI6OoCkJg4/dD8uD5QAAIABJ&#10;REFUoo4kFyQH7tFlmVMSHpaymfb4vPfasN1jadbam3tqw63XqK7XVXVU75HyvVruTyViqLk28weW&#10;8rrJCKomYkEMbhINtbOiJbzZqstbwpc9fQpzSnD5XjOG7K7nnhkVW6PEoS9OxgS1PG/noMia3oPj&#10;kTOu3z9FVs3OkMIbe41uNxsge35/x+vLC/748y/8+PGC9/czlmWx75O9AwBBqREAwWjGDI1BEYZh&#10;AqkBmrVdB4pEJhKDoeO1oUxJTuLc8AA9UZL7RB5fExMg0lKX5BoKSD0FISSRslZACekRCUc7XWzt&#10;cML7dniUh6iIAAPbf/BicL4Y/HgBBuVEkqcTPn36hC+fPuH50eYEHg9HTJP12Z/GCeM0OvIp2iPL&#10;wsgETAyBzEmfsb1Cxj6rsv66RNY/NWKhP9/jQ+A9KcoerK2Q14KVCMc05NYIz5YaggtBssmzmVhR&#10;7FPUJRtz5mcnNxzKtqRSs7DdBOVq+yzR1411eEZtfTJQ2fPaBcX6h2vEgON0wrfP33Gbr7jezvh/&#10;/33F2/srlHrFMIzBU0sNI54en3A9a7zO71i0xvl6xtv5FZ+uZ0zjoxshR8IKyvfGcD7+/loogBQ7&#10;zys/JjIApCyrBuFX65lCr9B3IbzDMDhrFAaRjgcYyUJBFOciCIhXBI9nUeN6IS/XZlGwEVm/MQwY&#10;FTAqqwqkJFQl9X6FLCAdQKKNwbxozIuG0YDRBsb41yGwU3Upb5ujCNOoMCoC+YkLsSZk9kfJEESm&#10;0KNSW0DaroSNnRL3xmYBUVAdbLGUrb8vjxTxupn1N9kV2DHrgNwomr2OMAv07YblfIa5vgO3d2C+&#10;YmQTFKoGNudgPJ5wfPqE56/f8fn7dzx8+gSaJmhS1ipHG+hFW6+6xa5BEDAeRhwejhgPE5gIiwP1&#10;47mSPuAsYs3JqZ/DeLOzjSJP3Xm/O2VBeyUmTOJWYCCqjMaeQ5UDI1ef1EIyqWjhsCq2K3vcXsB6&#10;DyBcakLXNWFdEbLlxV1TDa2UqFzGBHoA8L0KWopbfsG33k87EUqBIjJYG1RvuvvUCttjxD0gYo8P&#10;6x5f1b1glPQx7Me+KHlOIp6bPqPS13bLAqK1Brd8Y9NxX3aTSLaAXm438GGCGgdXh6W2hn32JWvb&#10;i7K65T71vVcSkWxiXQeYq7HtcjbROk2xnTgMvzgJEMxPRqtysiD+NB1gzBHHhwccTkcM0wSwAvO/&#10;8f7+FsAzqyQaANbx8wPC/gDp2ctZjVcINGzvgdwkGvdYKv0skDapbXM5C9c/Qwl4Wg9cULcKswU8&#10;1D3GRU4BrU+Dld1L0hB6km7IxA4mAeZrHu8B/AFVwCRKCrPcKZio9fft6743WLRERJTXQ9kX3Tb/&#10;tBYjyNH/BKDMa499a7jHHrBVlJTI4C3wuAeY3vSKD/aWsUKRRDzJ1ynVLhFtskPQsFYLWi8OPEI2&#10;7UzNWrwkfLjHsqbWC+y9fn1n/NqaAAlIvwb3QwBkElprgq+9MRCWm27Ki3nVY3ELyERhCprKO2Ky&#10;n4XrL9XblIluuJjf0Zt/0luTtkQD9/jm14jUvXVmm8Qp9auUgXOiYOYCdMfIT/Ii+Vi3rCMhi2NR&#10;hluldTwC6vY+JVu5eA2cOpMEsaDcKcwVAg1uItALZzcsILcmKKpgP1NVFMCE9XNQsECOALXAskSv&#10;vxLztWoC/9wbitgSUsHTSrjkrIZ8QDgzcLve8PLyij//+gt///U33l5f8f72jvf3dyyLdjiRs7/B&#10;AOXtMF0vaskHWDvk4wGkFLSeMS+zFYwKmzcj9p71lpzV2+6C+C9VSkVQPwO+4nVJ3S/suWF/hnJi&#10;BSWsvZBMU1BoJe30ggagM7cJ57SRYDODFRMZjeX8jsv5HW+vr/jrzz9xnI44Hg44OgD/eDzi6fkJ&#10;nz59xtPjI6ZxsISKDxcAoL0ox98jxBwSwyK8WbIdQAdZiFW2X+/ZV669a1lW6XvI7XJ+uvK+FXK3&#10;pcaMQRWVcIgNj8hkE/OPNaVFDxeKkB6AvsXoNsETX+CDVjegVfxJBoyRbeQMqwpwX6fgRupNRJlj&#10;IxnQzFSp5q+19FQihUmNeDg+4tvXX/B+e8fr9Q3//ecNb5cZ49s71DgCilwg7YSHxwdczguWWeP9&#10;8o6/fvyFw/SAYTji6TRhHMaywpUjC0sBGEdQ3NvNwf6Km2jo2jOg0X7PMA7BH5hIBwBCPnEkAQyh&#10;zuYEwxYAaFDeIwC/pAawUiCjI94V/M4obI6xCMhGcSWJEMZ9nMJeG2jNIRzJaHbBUgBIQSm24P2g&#10;XBjIgHGgJAhUBugmRI9U0eYASo1R5BTE3yqitiwXtrwCexLCC20vpC98laF3CvSRFUYCyCxY5hv0&#10;+xn6/A5artbbfrA+xqx9kU6g8Yjp4RmPX77iyy+/4/nrdxweHqGH0TLmWuPmEuLnq7XMAQNqsHY5&#10;p4cTxmlyY2tC9emCg4h4xfaHIEZIgkkoC2gQ4L1/bga3H1AkDTndnUvKv2hRRdnERWpDRcSNPq6s&#10;DisFElENmNjBYG+Ft/SQouk3JOVgMUuhVy22VjvFZzAuSCqS0z3juJt+w9m9ocaTI3Bc5NOhJIyX&#10;9tyTrYa8x97hZ/5TUzLsI0z2jb3X7w2FEFWvvCj5iufEU49CpAeY5UjnO9Wgtd2bb1csywGTImFx&#10;1W6ESue6VPymUwdttm5LfR/uV+I5Wm6YSSko1xCtnolYgKzOuHht4h4Nb9lHA0gRnuiz3Zc1hwD0&#10;89kq8AflJg2VBXRInEuxceVkj+UsMI871nLeTLQ8cNd70bY/ddmSjguB2X33TjY9fU0Hb37uHrBp&#10;S/Fbfo06CV23WkzPDauAR9YIc4PQpGzKVPQusicSzxMloF2poavZSaJITGxdsy3wdT2pQZmvvAzy&#10;U5s1ZJns4yLos3c/3/J1z1XTe+3bWsriVpZK8axPgC8LnlBm7RfOkgLQmwR8KwIvvFLd+3vSsnll&#10;Qb6RCIfcG2Le07/vIRLbBADqQCE7CxzDidDPgzvSa5xd+KORgJn/7Cb+OyVoRj0INeiMaU3UoDEV&#10;kjxLTNXRoNJn7amNtv5ur71q65n4CBC/B6spib6KZ4VAR1Kih5IimZFPZRFaKu3y2g5K1bQFovVr&#10;5rVhjZBfXwPj3qcCDQBhWO2z8nqoLPOrd0q2N0sy9EEVQVgQtIheWJIlgcyXdWlyPfvDrksksywJ&#10;I3if/Ux3y4bB75cGl+sV72/v+PvvF/zPH3/gf/7nD7z8+IHbbY4Wj/7MIxJq9SFZfIoj0YowTT9A&#10;KePqWI5FanK/KcvCS+tCGeTrA2olPRVEI0UbIPuF1q45fr9KcFZe1YjSiTDeTzFBBwvqy3syOLGu&#10;DFpetMaPHz/CmhnGAw7TAYfDEU9PT/j69Qu+fP6M58cTTseDtZAeJwyD9diX4Lxx4lZjrLV16oWP&#10;tUNFx/6216pvj11lzRZ67z8f9ryvHgDMCfuUM37dPyd/KAsNzer77vDVr4Vp7mWA74AfxO9ZEyXG&#10;25Mxnow9TBZpFtDlGSqGtcc5TQ/4/PwN377+hj/e/sLb/BdeL1eo8c0q84YRp+MDjg8nPDwveH85&#10;47Jc8Pfbn1DDiHE8QtEBj6cRFk9X4UFKFQf2/4J6WA0YXDCHDeiIn5mIowVzxdc+D4VJDkLph+uU&#10;FEaMSxLsxkpJxyNRfeGdL1QPyRAEAiULKBdqSxlQRgjWCdYjNS0q5EirSXzROXifDcOA42HC4TBh&#10;GP9/2t5zTW4c2RZdAdBllpHp7pm9zz3v/2Rn75k2Ml1V6UgCcX/AMACCJksazafRjFSVlUmCQMSK&#10;ZTRUmBz795fDpZA+rAuQ0pKPcp6yzVwOTCoxd9Yavb0si/XnKmOtE2aMCYoDLOtDhA2UseChx3g9&#10;wVzOUMOAWjGayuUwwGqXPzBaKFTQTYvu4QnPn3/D8+dfcXh4BlUtmIHRjBiGEf3QO//ooYex7r5X&#10;dYXu4NLVtdbObzmXVM7WKs/YOTI4h2aP9MT407ryvtUSlLGr4d8lu4ByWOo+Btm+3Yw3oLwfB2vX&#10;iunyebA8cC55a97nfc7JHsEbH3pvCNlW80VYZ2kv4WW5zU4JAHwPuHZvIXPP/d7DBHqP3UIeZneP&#10;RckMRJtZvFFS+C79UkotFnXvqiWy9WPGEUPfYxwG57vpC/y1V8/BnvSa5moroGQh824AP1QtXlrO&#10;WfPsJLteORUYlAmlK7NLoPSMtJahlDc3Vpzw8aqqwvHhAZ9//RXDcMMw9rBmRH+7OY9sP7y3sM7G&#10;MB/csQiMD3Jl5A2ZBGuXgSk5dN0LUO/JHNhay3O11dr93OMpn50OXH4GI5C9UGuUAMG7zoC9e2UG&#10;3Mev41SNlg7C01rHERwoMtED+3HeSE7qTQqDdlBxgM1wYCILiy5kQwV3phP22M+shWrvPacie49V&#10;YU2ssdjW7XS2+rP3nKV7gcg1kLBkS7LGfN4beh7/t+gnpvNI+LVnIechL2yyI53CBTcZ9vKa0r7r&#10;/B5w4r21wNaQOt9f5CA6gvSZ3z2L2S5bjhY2cQ+yqbo33lfffCfDNPAiWJg844nXhSR5LIRd8fxs&#10;kJaXpfP2XmLUe/GeJZ/49w4B7vn5e0k8tGRHVKxnMatp5mfW+rpcV1JOQ9jyeuZCX7Yc7pw+mwSl&#10;rFfu+yw/RpKhJHv8gIltWT2V7u08+LnMpEvtqzCrqzlmbYmheKZ0WLK9vidce5bZJfcJomgVMw03&#10;g/2Ms2Pprz3O5zP+fnnBly8OtP/75QVDP073Ndo/qxCw59n9k42vhEDDexnHMcW+4nbDQrFLC/Ug&#10;zYkFC+cNJax8hlQTKu9jH5UhQqg9XTOKAL6NwyJKhxLiQ+ZZXq6PyHIu4VUi/j0Mfh+2DIzGYBwv&#10;OF+veDud8P3v73g4HvD88IDHxyOOhwO6rkPXtjEDsK6rxJXAKdBoIk+GvBKiRcJGGSPJB20/99c2&#10;yeQng/ecyRHu8Tb72Q1/ElSK3FZmAlC3mBI/UkBsbR57fZEIWaEgxLVxEhdcU5iSw0AyXUtJy6Fg&#10;iDxx6yxpKtWgqY9QqkM/AvY6gPTVpUPXDiSs6xbHxwPG0eB2uuLUn0Gnb6iqFpVuoXWNjh6irxdn&#10;gLss0pViaMUwZKMNSHj/0c9dfobgKxqAeKFqWEo1D7K0mQ97/ggmqjmWVvIJAMnIhueemU9K+2JX&#10;IUbrJZ7HNE3FiaO833hJqzEusNZY/3fWeCYfoEijrhx4X1cVtFKAtYtMmHICww+uY15naaw1glv+&#10;mHum58mBJW8YccJWIAp/WpAdAdOD+xusHUDjDXw5QY09GkVoa41aK7BljHZqmLWu0XQHPHz8iA+/&#10;/orD8weopoWF8moJZ5UzDoMPFna2OFprtG2Dw6FDUzcgIu9UVxbE88L+UwTBeFq10VddKZfM7ifj&#10;TDkzdR2MWAxjAWYWBnsPkZ/hr/ujh9dSA7G3Mb/7vEGBEcMo2nNshfRuTfJXAf2N65gwmXfeM+vl&#10;mz/jni5Jupfu2f7gSawWPWuvmxe28yZl371hLliEJPZ6gu0IC7I8kzMvNcFbf7f7Hgh2aQhFH4YB&#10;Tdui0jqxW0Phvey1JpFEgz22J/vXl1O6Qchh4+v4MC/yBmNRfRgaDWYn2fVDVuLJJiWcHRHAL+SM&#10;aF3h+HDEL7/+ir6/YewHvP39t3s+tPI1wzjVw9bFy7DBLADTLmWRbA61i5XLLjC25AG8vL9QBgrl&#10;jPLSMCBfx1JhQgufBQKgF5aPBa/qe+XKa9ZMe3J2FoGp7NyWdi7TcGstEygf5nGxvJoscWh1UENM&#10;XjEjwMOZdddc7XaPRcY+wkUKes0zPjhh5y8993Pv6HQoss9bH4t71z2q6y2y1hZIWmLS7c36WAbr&#10;UmVkDu5N90sVPIgdoL/WGKwNou8h4ORrrDRQX2Nq763pJGgeamSeDQAzj3srA2r9YMNblMY9Kwy8&#10;BLIvFVPhzKHUz6gM/IiOsyhICyHJzCizC1kMfEv7FCO3pbsnt+ZnAvv3ME/vJUKW+qS97P57c6fW&#10;SCBrdeA9Fm+l/VyC7Gt2jUtk0mizYq2PQnTrTtbxLrzUkdaiZmQltHfp50ny4fL9SWvjRWVHwK14&#10;HYBYHsKnpAFJ6k2G5JBnECWK8JiVpxSUdkC2ZYuh73E6nfHt23f89dcXfPv+HW+nE4bB+dlHx4to&#10;V6Q8oY5iGaqiM0Pap4X7PY7jdM7RHMlZy1eI1x4p0F6aOhFJwuNUoyvta2veJju44actKAEg6u70&#10;7yeQnyJ4L2vvaXjg3oMxvkeyjnAbrsMw9Hj5u8fp9RWV1qjrCk3jMJfHxwd8/PgRT09POB461HXl&#10;1AyRyKgcOda7WoBIDHJ5ZidXtqgquxH8KKaxRb75j4D3yTLYKbtZawh/BGwMwP3ShSgdn/f6CZUA&#10;g9yOIve8f5ePnGDyxOmU2JisTWV+yXQ/n8SLjY8kk0r+tgRYghkJfc+43hiKDZQeUNcX1JWCVgqP&#10;RxfGeXw4wIwD+tuIc3/G97dvaOoOdd1CqwpNHbxAKWOUUQS02SdT04xNjzjfK600ElPxwFSfT6zn&#10;n3+6Bpg1y5LpHA8cP3EluSHlD7vyvlvRsmhiwvPkoj97T9aH0g7D6DzTA3BvnEeldRrsGLQaWPeV&#10;diYpdqlBvPd5wTZreQ/AuPjMbYBAW+9zdmAJNh5TYKq4sGCCk0e5rzFg08P2Z/D1AjIDah7RYkRV&#10;E5rGDUTYMobRYBwGjMaCVI2qbXH88IwPv/6Kx8+fUB86WKVh4iTYYDQjRuOHLP7wcenpHbquQ1Vp&#10;Z38kDtSEZ1+6plkmRyZ08wfbBAJqL4sOoTZJbS+Qlz0haUmxQCsTmwIYUS6Al0I6kSk75j9nr8XY&#10;2jrb8gPfKs7XWXd5U1s+FaO6B9IR9T7Z+D6peEFrvTEEv8ezVIYClViFa68v7RL2Wuzc2/ysDfzf&#10;G264FNa7/ixwwoYLJ5i7flOBOtmy2UkZW/BYvnd4s8k0FWbszBbjOLrhozHQVeXPLcFUf2dDf89w&#10;dj+AT2IfDUGhBZa9kP5yIbDWMoMswyqOZmOCESHOF5Y8B7eWqwqHhwd8/PQJ57cThptTLoCA0dcJ&#10;FMJDPYtfKU76GWlNdA/49d694V5QRnqgzkFcCIXXvKZJjx0FIpsB+/P9MlV4UbFRX1YHYrN+WQJ6&#10;9w7Bkq+l9FyjxNYRhUEeJ2SiqUaffhPuWBBLtVfc89PXWTuP9z53e4LU5vc4CxKc/fvcUrQ01JXh&#10;tnu38feouJcA5KV1dQ+TvGTfURrYltamBEQ4nxxlGQ3zMxC+NpyYowxbeHb37RG0McwpgXpLYP/P&#10;AoclIF+83kiVwzIaKwTQutpdORDHTnv1RN5KgUBeALckC58gFdoiawhzO8kZGJ9ZsMsQb6Jl7EXe&#10;qfcMO+/ZA+4NMl3aP/Z4qi89K1YomrdIZPeeh++x8LnXt/+e4cYS+XMrgNZZn5Rt8kKGX+AZ7h2E&#10;3LOOwtq1QrFS6s2idSEX8nyDDcsyZyHrISn9jPB1XgTSKYHKwvnNydnsvsQw43K54MuXL/jzz7/w&#10;5cs3vL68oe97MJyffeVDbOUAWwbGQlqYyQIwu86xR1A022tLX1vqrxJL7BhQ6zOujJkTeYmz9x32&#10;pMxqTIbCohCaLHO1RHaRDPZ1ZznH2jDv/6Njpb+u0tqJ9JSZA3Jf6wivBre+h75c8HZ6w8vrC15e&#10;X/HhwzM+fviA56cndJ0jJgXrHyIFpTHZGRkDM8vnWccC1tTY9+bU7SUU3APg3wXe085C6d6p7BLA&#10;sbzpQlh98M53ur5ZBzbNfZYJ8yKmVPSsFUpxM2GOigEA0VrFMbW9jyEEozvB/tO4UvkHSwTfD/yt&#10;BYbR4jZYXEegUsB1NKhvvQ9KVdBU4fH4hO7QYBg7jPaMYRxwur3h29sXNE2LuqqhlEKt2xnAJ+8V&#10;xxBYeCYcRf97G2VG7IP0KEqPFFFsvFNgF6kTSZo0M/nEZ5YiHIYjPHl6xRFloVhMbG3Cf4LHKVIL&#10;U06m6D6oxFiMg8HQDxE8sV6xb6XSwmcC1HWFtq1RVdVs8wZCQ81pMUeTEuYeptnqhJ/LjcwWcP8j&#10;hXqJ0SyVIxG4ZwsFx65kM8D2V/DtDHs5ga9nECyamlDXClVFqGpnNTPcBjdEGS0YCnXdon18xIff&#10;fsPH337F4dGF1FoAozXohx7D4EAbYwZYYwAwqqrC4dDheDzG+xSGDSprwmQPxtkgiZNEQzGsUnD2&#10;Pn4RB8a99rZKpMLPs/7nqJmvXWmfibJ/EYw2PQuQUocFpkl5Xy3ZWcmvnYrt5UZyL3vynoNw6SxZ&#10;8mZP7VNyH96FaTqvQfn3M8z3XhdkQNDWZ35PkbG1V2yFWd9TxCxZOOwB7Uq2R+8Z0L8PdJgzq3MF&#10;YHi8aeHzLe3b9zDwF4PD/fB/NAZD32MYBtR17RRkcrBPWCzat9bjnpyIvUxwydyiDNxVSs1zhVT5&#10;7LMxsHZq6NJOj8FkQZ6txol3ffDgrNEejjg8PKJp//bfacHG2YQo0u58thaWZr1kPANmYF5ek+wg&#10;lfwog3KvnU558IlkWJWux3xQWYKcyoObaQ2oKXjvDmDkXTk6hSFvEZCIFhc0qSqLioap/gpNfGzk&#10;JUBA016wHvzHi2csQxAsFz4j8759do/95/oZyRlAMLcAdBYOXKxjHRCRAv6RlMD7Blhl9dQ6YWvp&#10;z/fWskuD2CXGZG6RNlMKJKSmrHikEiFG3Cdw7BXDviTLhHX/avJ19rJVaQmI/VnKyz1qBpt5Qc/2&#10;WKQctRycd8xZ8Tp55A3TREwMvXiW32A9O9RdV5Ww5Nk/8zNGNSYnAIYEN2dvILV/S/KmlvIuqDgc&#10;uBcIKu3L9zojrNVdq7kPGzVqqaZb2sPzPWbPgG79nORMfbWPWbt3WFqyotmr9slrJkXz3JlkLRbI&#10;U3vOzNKArnSvZd++Nmxg0MImLz43LQ08MUP9SWBMVijT4td5e0T3vPpAU8vQpMEgjMbgfDnjz7/+&#10;wr/+9b/48tdXXC89rGVvV6tALiwvkkNye9vJHm9ilBMtr49IBqX1IZiseWdYTH62iD07APhhECyd&#10;YKx3cpB7554hX1B826JiizKLIJX00ykW6G2OSWR5EqC08rWgt9YJgwG4v4/ZJOOIYRxwuV0jkP/B&#10;h9t2XYdD1+HQHdDUjbfnJliCsB6n8hCOlzIhKCGjlIkp2IVfbDHu7/W/r+48baV90iJ4fe/hUQzR&#10;2WL389rmz8kmsae5KTHwpB8lsATUzOWaa1Od+cJIr5ESD4M1dvrN2TQvy/FctL+IG6YsQhjjaNEb&#10;xsiugRoYuBmD63BDdSVUukZdN2jqFm3XoO97XG2Pmznj7aLQvNZoagc0q05Dk9o41AWzGC4kLljo&#10;WE9sUpRKbin6+yPZaDgDR9IUjUxSLP5r7iQxTU0hvEmlkjmVWzG0ArQiF0JiMWOETKAJYI0rqMfR&#10;wBjjhjAALFOMKQ0HQaUVmqZy11QryGA95xRAPoc4l2RR0UZjSemyVnyENRSZxAWmQ0lm9LNYDXmT&#10;B0wHF0XA2oDYgo3BeLtgOL9iPL+C+jMqO6CrFbq6QlMRtHbTXGuAcTToBwvLGlXToTk+4fHzr/jw&#10;j3/i6dNn6LaDJQ1j2QfUOrBrHAeM4wjLFpXW6LoWj0+POB6PMfBlqeBNVj0lcEYCEpAAP8KAKEhs&#10;lVLQ2hUR2jMARmsAG67Ofd5sNAu7DSz8rWI9C2jm+bB0HpZXGujxbpC4dIb8rPyR5QaUiuCsZFon&#10;+z9j5tVYUmPtAQ7uGqBzmZWzxSLfy1hcarL3SIzv/Tl71Bf3AJR795t7rBnW6pnpe+b1A1tOAgQT&#10;kNlLnCW4s6eR3WpGp+En+ZwVp/wa+h5j26ISg/a4F/ByY7nvsy+znfeqG6LSheV+MrGEGHYKISzY&#10;HknJNgu/4zRviSAD6qRKYQJ73PXRukbdtKjaFsaOsJagA8mAFYgZBiTIlhwyDhdMUjBTOizfy7mX&#10;+h4m5NpAbV/g3vZr7WVSluwySmHhJYLAPeDpPc//XsUhS49qyoNlOZL30udInHf5+6H1DAFsDVp9&#10;rlNkEWIZuFqzGSvbgPEukEgC7VtrUZKrykOK8sBiCYjcGhSvDUWXzpA9A9K9gGTps+ZfY61d3OPl&#10;GaCIkvq/ZKESmdois8qMow/atrBsoaDAxCIAeRl4pzuqyD0knnv2lEWgT3rYB+C8oPTMQXtmSixR&#10;bWQGTyzunHwV1zamvJJpcOYV8JgY/MGmSLGwavMEG05nWgDYK/G8P7mVKtss1zQDLqXifGbzIN8/&#10;zZW+91rpLPV2S5jOmg3oGnC/VdOVvmfPgE72YkvK0aWa5EdtNZfONmljM1mI2HcNMtbUDbLGKYbo&#10;8vqwZu1cnPL51oPvU+OCJUV0psJCeoZKZ73Z52AWamieMsbke7K5N7wPnlY2Ac6hCMM44nQ64a8v&#10;X/A///O/+Pr1K8xoAaU9QXPChRLUVgLVGXgeveVLNbLv50kRdMgn4bIdWvjfIeMknA1aa/9nBV3p&#10;+O9mdM4O4+gsHY0xRbzSWPYOE/Kabg/qyjX3lpqMpnsmLp97JqZBjTunJqvBKRdBCJl4cqFgZoz9&#10;gL4fcDqf8e3rN3StI1Q+PT7i+ekZz09POB6PqJvG2yPpyPRP1zKJAOM1C6u8fkszMoi2sYW9ivSf&#10;zryfPHT5ro1nbXO8l8G1tZiSclB65M2xmOX3QqlMj7KJTQEGSya9Swdd8UZyIcqSgper9+yznEjz&#10;p8+0A5wSI8KwVbJnU43WYmSGVRqsFaxiGDBuxkIPA6rbBfW1dZ5pFaHpKsdE7m+4DIyXs/I+VC0q&#10;3aCrtd/A9MRGKDSqYTKnglcjqTiJS0qpZMyV3typiZoapbh+RG+Tsx05BBmLsFpmJFc2Wn0ocn5o&#10;lYbyidyaHHBfKYa2Dky3kqwVUf+pYLY2KCesD9KlWTisIkJVhaDaCpV2wAAEzU/GAAAgAElEQVR7&#10;OTGXaRXu/XLBLohSz0spa5L/Xx5uccDihyZLxXkxuCb3zGUUraxwD7uVwrPA8bd7IAzYDDB9j+Fy&#10;wnB+Ad/OaHhE11Q4tjW6tkatCUSuiRlGt9EbC6jaAffHj5/x8R//jQ+//Ibm+ASmCtYShqiUGN3Q&#10;ZbSwxhXfTdvg+Hh0h0JdOS88a9NCvJSmNUkkkv0kBg7TdH1iboJ/PaUIWitUlUZda9RjBYzuWYXA&#10;Fu4tPWdyOF9UykBTgvy3stdtftP2srGXfOTXDro9tkCcIO3rHemWsmsO5m9cU8wB3O1h2Z13jkRB&#10;tGMokXzGmV3T2mtQEsq41lCtnfl7bIqWZMP3MCX3gok/Y4CSW0hZKwaxCbhiMxuwuW3EFO6kis3x&#10;vSBmcv/8ijTWROuccRgiU4i9rU6+ZUlv1FlzgZRAEMM0w2tlvsMBrFbyeQ8FcpZf42PYUlZLrHy8&#10;X320FyCXAaLS5ioJ8hJe6pAgu7RFEIGHMVcoAvgKSrscIOq1Y/JbxBqKE3JBIAKIvBwuD784A8tK&#10;a32NBPMexcs9PsFbe9OeUL01Ms4edcnWddg7mHx/thYnjGVmdgoLUeuxKtiW5cB9RgSUZBQS9S0X&#10;epNIpuACYQhLti7bg52t86KohERaSy79zDT42BbOjPBzbRL+y4xsULd0PWhXllkJSF8C8faQAu7J&#10;Z8mZdEugx1KNMwNFsoDivBkiX7u5XC0z/UwFsUMt1xPSwiEf4r5nALaXfTy/puVaQwbNym6IBZgn&#10;PbfDmczRctYD+ACsMUn/KN2wSgqXidXv920BoEVlUgCNVVDGuzdsZU5gCFkHQZNa3fNiEKYY+DBz&#10;9NO21oDZFAHaeOZ4m1fyNQYtMfqFF8iiTQTPh49LGESprr/nfNpnCZgu1lLmQT4ke49lLHPWa2fj&#10;nlRhzIu1Yon4k2BqtCcXgNKeRKhxpjrHYjVvi/aRAEp1cgDw80Dc8l6RqoPieUGB7MSTOwJPNVNJ&#10;zFwcJM1CRTmz5ZNKJ46DDaUmO8u+7/H3ywv++ONP/Pvfv+P79++wFtHDPllvxFPILEMmyCZu+pKM&#10;NzsnBTFPBQtmn+kU9hLZC7C3UlZKi5Byn7fXdWjbDk1dg5TCOI64nM/p3i9rmEgeKKyr7JyXfYi0&#10;0dnrjDJZ/IV6PCULckYahHeysKDCoImj1RIpgmIVCVGG3TB3GAyssbheb3h9e8O379/xcHjAhw8f&#10;8PnTJzw/P6M7dI6EU1XQmrwdj4G1JpkQUKzXeVbLlDJU53vFttJnK7Pnnhr1PuZ9AWjfKkj2hIjM&#10;wXdOgO24eSbp0bybsc8lGEYwnBLwkyl7J5OcjrNv5Y2iZpPp4Qc+FigC8wkIHjY/EinVU7mTsr+s&#10;mD6H1xWbDZP/mUQOvFcAKwcWW2YMxuLS96iub1Aa6JoWdaPRdBWMHTCYG863V1RvNdq6Q1t1qFSN&#10;unIhrnIiSgvFvZSIpg02iQfBlVIJi02EUqCQO6CIkgOeZsgmxWuReuVzYkUzBXwoaFJQZKEIqNQU&#10;OrQUfgg/PZyYglYcThyVEKEBq7RC11To2hptXftQQQsDTr0cC6HEHLzcSBwSlEYPSGa3XF3TeccJ&#10;ULfGw8kB++R9CW9Xyu7D/EGcotfkyD7xmY23wk5hUmbEeLthuJzQn1/AtxMajOjaCoemRtc0aGoN&#10;TYDlEcNtwPV6xTCMIN2gPhxweP6Aj7/9E59++yeOT5+gqg4jFEbDGI3FMI4wozsU2DIUuUHV8XjA&#10;8XiA1soB+9aI04iT5iFqXmY+uDI3JDDeaQ6MJc2VmxxXVYW6qpzPP1uf1E4F/lrGwkaQiVBy0EwD&#10;BHFoxvXCSX1EtG+PWzvsCTyTm0m/6nxPXWJn7vLS5NR8eo0NvJf9kwIVQSHBKLzxXQOJxcM6D6pb&#10;+GcSQ6GUXLOE7E8hRoQ9ljGFZrqgRLuHAbsE5m3JtveAAe8BLvcOG9LzOy9EeQ6mZYqzyWNyndWS&#10;/10o5PeCkHPf2uCFOWIcBwx9H705U5A9B0vEgDn/+dKuwAaQwsYA+pDlYqPdnz9LSS0zY+P7ILGH&#10;hvfjX8f/DMdIqlDXNZqmga6qqelI1qjw2KQAy6TnEou9jwW7y3riBHyIrVIabEYJ00/DGmGYL7ed&#10;MBzI2WEJt15IpFmE00/e8/J8fpdl+rsHVXszQvaEVG8pRdZ8yreYuXvq7z0sy1lgGYR9CUEMTcUg&#10;C4XsAE7ZI255WFG1Yway0E4W1hL/SGZxJODcyvXcMxB5394OAKWg7vnAc/7heBoq8r7B8HtUoEue&#10;9Lzhi7sFYufgfe5bvGWp6my4aDovxBBUvn58LYh6P3/vK8qdFKDydTtzKu5eYclvDflmAH7ek23u&#10;Pfm9mgOQMgvOBdSK4EyZFRc2dPls+r6CRf84Dd9pGsjGobWCEszZODAQnSpbZ8cGSpV3rienOBRX&#10;pKBJJ+zTSObzZC8SZABdaZFhx2A4Ig+k6iL2IqEWUQmAzZaFkpwTi684tCeZAzMrKsWexQLool3g&#10;/drfLe/vgiFLJYWgj/Fju8os5wJxYvd5hzxDcZ77Ii2DZS1DM5WIrBEIlJT4lAyqQhHByBjqqWg7&#10;rflZ1PYqdH52GiDMjql9Qb25WrR8r9I9fP6PPL3pzI5Vqgcsl2uLuK7k4ytqb2F6kgxXtNKIphD+&#10;Z52vV/z11xf8/vsf+OuvLzidTmAmVHU1I67JvZat9eI6EjZnMsyaI4ubRe9GygPDNDlKuDp58qiX&#10;lmrhrFRKo21b1HUNABg88aZtWrRtA61d3p4ZR9xuN/R97wd7VsDj0/pRkuTC7K3VaLOPX+uZZI+d&#10;LkWeVK2QwNr0RHEW6iuxBmaKfYVSnqijtWPgM0MFBa41MezW8ghrOTLyX15e8fzhGc8ffLjt8QGH&#10;gxt6KK1hzRjP5xhqLoa4k5XOWrhsTnRbd7vIaxdZH9ybp3E3eM9Y3giXfBLv8d/mGZCdmsYmF2UF&#10;eCi4OiT2FZQDFBl4ntggFAC1JYxkS7aceuIKVa70XPJNMHv548Tis7HIgvf9toWiRgZcxSNHYkDh&#10;eioFUtqTzaagt3FkXPgGIgulAKWBpmrQHRpYa3C79LiZHm/XV9SvX9DVR9RVi0elfWCHiqeQNMuJ&#10;xyCFUInUoia9Mzm4A8EmpAwMzf2raGLAkSxXCFKZH8/8yD6hWAg5i5vJM1f5NGsHQNhkrbIE83wx&#10;YazFaA2Mb0JiXrCdjmNXxBG6WuPYNji2HnhWBKd64pSJRNn5SBngShkLmzgL0OTUA00eMHGYFIJM&#10;9ewAXwzZEqwDV9hi8n+ngt0epWgie39ZEpKJ4NMevk/5Ym7ob+jPr+jPr0B/RosBXUPomgptU6PW&#10;GooAtgZmHNHfBvSDAZRG3R1weHzG86+/4vM//onHD59QNZ1j3UeLo8BQHTH2I8zg5HZNXeNw7NA0&#10;NUBOlsY2B+nKu9hMgxCAe6H0mB0Q5L362LF9lNKodIWqqmDMgHHGWFrdtGcg8Oy5Y3F4CFBdgrVE&#10;ywf7PvMeEmy8dGHsyVHYks4ChbDyzKt/mcWWXrAcLMttyeaNR2gGl1mhJVZ5kWGT/Sn9UxPGjcQh&#10;aV5Iy+DP7NDEFs6frqsknWU34Hcv8+pHPXTvBZn2/Mwy+SDs92khNoEzhUeaZZATFYu1EiglrXX2&#10;sDhmZAp/k40dMQw9+v4GgKG0EpYCdjo3BZkgHaylQJKVtkAiH8baMYZMWeMBfP+90RsUE5AhPYA5&#10;zmk5me5Ntgl28qTXGk3b4HA84hDksVpP5zBRtvNSeg5xVm1IllnICvB2d0QKutJgS7AmceP3TEub&#10;U4rEGU1JwNjqU0a0gs7zngd28Tm8N6B+L8OqtC73W7CULXW2auolRvOWJ2/+s1ZB2JQi4eqiwvQk&#10;CZHNd8gcYeEApYhcps0BS7ZQBUNsaV+SVpV7VRWbfrcJiALIILqyJ3dmh8N5UFVBmcZi1MnLTPul&#10;/fJedcnW95Sa6UUP4gxkku/J7SGUWKMt2r1mStr8UJchhVoAPln+oLdfTe/JoqqLU/LTz1T2QNYg&#10;tDCYyvgjSd0lBrClNeXOHfG1AbS3gplvERXKIUstnkGYLC1C2CGLOjHAXxMxBzCD8fllFsZbVIzD&#10;gGEcvG2RSZR38hpwVOmpZI9xtUN4vqfiXBFF4o5S2mVgVRXq2tlBBDBdBaW1/6swYHDsUjHYI8yH&#10;NmE4lCkYFqeFlNeD60PTpUDjJWA//XP6OUwpUaZEaNurCA3P8tpwWjKIJ3P1FKgjIIbFcs4A5wzL&#10;5oRBI7CnbP+c7e+UBlkzz+p49oGGlDbzyZBhzfZ+6UwoAYu7cnoKhD2pX4gDhsTqEFjKGUh60C3V&#10;XSCEerCdeGqUzpcL/vjjT/y///H+9tcbSCmXjadoNmyO4D0Aq5TvXye1Uk45K/XBkclNQT3qDs4A&#10;3EvGfWDmuxpXxb0+4H/D4L7ner34s8Xi1t9wu15hzJgAyRSIqvJcCuePtWCRC7EnW6JkpctZX0MU&#10;VE6cuAkkzFgW1swo+dFSwulUWqFuGuhKw1qGGU20H2MiWLiBhVIaSjnFwOl8xuV6xevphG9/v+Lp&#10;6QnPzx/w4cMzPjw/4Xg4OE985TIDQ8aow1hTXG9rvc8dEmmBSMU/nA/5Y+A9zze4pYZ9abK3Fa4Y&#10;AXOWMlGawKQFeexdDQk4A4bL4P8S4/QeZkeRvcLZUCDDrMPh75pWE4NTEb2/bZGtukhfwBzhCXGw&#10;1jKMAYwmgDSYLIwZcL3dUGmFttGoK4W6rXBABzChv47oxx6nyyv+fvuKQ3tEU3dQtYaiGkkiHqe4&#10;kZMNpZujtShacwRvQcr1ExEkKTBBFAmQFOkEUKAqFuyGIzSdrjZkDdjU8iBes5kkkpEzWS1bjMYF&#10;a7gibwIgjHXshpCqXVUaXdvicOjQNjV02ExY+MzFz0/JdcwJX2nzX/AZnXm3yp6QEnZH6RCXB400&#10;jaICuxmzn8HJ9CFMVx1LRTnlh7SQAYPCZsoWGAcMlzOury8Yz6/AcEFDIw61wqHWqGvlrHJgMQ4j&#10;hn5APwy49QMsNOquQ/v0ER//8V/45b//Pzz98ivq7gAmhdFYjIZhjcEYCvHbDUM/gq1F09ZouwaH&#10;QwetlfO/TJiaNjvk8nCTjcZR0eS7LAd6grnhbJxcET+MOspceY5PF4F7TgD6tNQo7edpFyWCN2mj&#10;WFsCRDCF5SZgtATbf/RcE+fFomyW7vs5aQhUwTs486jGAki0HzBm33pnobmYJPTKa7BpgY4b7zHn&#10;/Aue3RPQHgBpm1WVA2fv8aDf83c/q/i5x/Jv/meZ/xrtypDJaQsPSQl0Kj6HO8CoNRuS8DOdxHTA&#10;7Xb1ha6Kg+ooj/XB8ibsbywS/zhCHZFV736zYOAbx2bxjBb57yWGCjIbGXiprpT6RvA+nMXBM5gI&#10;VVPj+PCIYRhwfHhE23Woqrp8doFdEHiwhCsApOyluGz9+T30GMYB0hIpYdqR3HyFOpT9Tkf712Bu&#10;pUJA5ug6f37vGXa9t3FYsyMpgZZ73tcaOPyez7Dmlf2e52etX0i/hrfnKRkgwSuH6FJ4NQW7AVJ3&#10;9WlL4P29Q1b5viZZfdkGYs3CZ7KPWAlmY1ErCCB8b07K0mda+/o9z8WaGmxtDZeyTJaCbmUQawxt&#10;XGD9OQa4mhjzGdC5VU4l7zcHdTf2q3ep3zKF9NwqJ1+3wr4tguzT82TZEaGsFZYMkH2KB8qTx9WG&#10;YjoOkuGJWaGfCzanYVhsrDs3+35wilxjfRbWiNE4ctY4GvQeQIvsVzuR7uS1lYo0eZPCMMYBUEoM&#10;XBS00qjqCk3doG4adG2HtjugqqqJOECESlcuF6uqUFfO49k33BG0C/10wBEim9m/X0UMsPLnIEcV&#10;ub9sU42XqXO3fO6X6q7lYNO54jSAgExpps3SlKEERm7ltSxmMfD8ySp7fs+6Y8yZa5w+DwJsoplN&#10;7rIF23T9cuIAQQaHE/GmYm/Nemx/eG56GFJmkTKtuzmJqrQ3pN7183qIsh9OFFwVwh4AuGXv1vP1&#10;dsOXL1/w//7nf/HHH39iHMbJDz0OzzAj5CSfKh/OztYNF3v/3OJKWtRob9Ujf3Zg5ff9DcbX070n&#10;FV4ul+I9Klm9UuE9g9ftrkq9yGLvFTGcrKzh6Z6lJMVMaUuZzbLs4UlBaXIknUMHXVXu89sLjLHT&#10;uUd+XK2UC74lBeWJSZfbDddhxOvpjO9/v+DD30/4/OkTfvn8Cc9Pj2hbR/qxikHGY1LszpfpvS31&#10;ouun7Jorzc8gq1U/8s17C+l7mPdTvcuLYODaZkI7ZCBrfnOlCfFa0NceuUnZyoczi555o8++oTQ+&#10;hIgFc9paTpjtlB0MVGj5JBhNDGgQyAKjsVCKMbICk3Ze75ZhzYDb7YbzxXluH7oj2q7xswOC6Rm9&#10;GfB2ecXL+W8cukdUVY1aEcBK+mKI+fLE7gVNHmAsTD+jL75S2X1A6t1F68XBfFXNkKqpSFMWZF0w&#10;sPVNvHXaeVEUWi/dDxM6TmxpwsZtmTEagyEwNHyRae3EFFGe6VHXLgS1bRtXjPkCj61NlCVpcO52&#10;EU07Gvwgo6KVhPtVhp2Qi8WQ4SXyYH4f4cKd4BltVnig+uPWb84GPPYYzmdcX76jf/sOGm7oKsax&#10;0Tg0DrRXBHf/LON263G79egHA8MKunHA/fNv/41f/s//xYff/gvNwxO4qmGYMRiDYfR2OZ5xP/QD&#10;jBl9SG2N4/EQ5WvWmBhqyEWwd1+o38QQFUVXFu4M8f9CDkNVV1CDBg+jk5CRBMXTgzAvbNcsClab&#10;N+HNeE84IN3p97Bqf7bnZ2fvcw7k0IyN/p6mdI1NVGpQ7jqoKVMPMO/i25YKyqIabUcWQPR43Am0&#10;38Nmv3fw/SOgQalY2mKZrpEQ0kU2WRaEZ56SAFMkLHziMlOjxEReAnz22BCWr7PFaAz6vo/DRmdv&#10;48F7v57N6L7OBPDDD1BhGRZe6msNjHF/Jux5eUZKZj5ycFcU6YKQQZjCBSeWVeYVb6X/qkZ/610Y&#10;72jwZBmHB4VaZ8MvCVBlyONcXm9g7Ihx6NEPPcZhiExKqU4qMadzgGqNibMGKJYeU8n8XGqu7gG/&#10;f4bKpQTq3n2urOzta8G2W0D9EoNsMSdrxZ98eb+Q5zTt3uvWrFnm/zYHadZYciXuzj3+qz+yv24p&#10;PfKv3eOHvodZv6eO2GOddk9NspVlU2LdSfLLEvglvbMDgzohBmUye4dJp5aNQqieUADuCex9Txj0&#10;LgC/qIpJutQkaJylRRtPFlU2hsHPB2zkfZQ5q6eU0lkujSdajQb9MKC/uf1+9OD8YAyGwVkwvL6+&#10;4Xw+ox9GDINTlhkP3jvFrvseG/u2oAQoB33G3s73i/Cq7tw+Y7oHClVVoapqVHWNum5cH+CZuXVV&#10;oWtbdG2HQ9u5nrLrUNW1s5XTE7iltI4qck0qhuxaa/x1Iigml/EhrWlnQZyTb/VeXGT1vCuomGfD&#10;sZmVD4uA+//M3rY6+Jo9N5jt07m3fVqLClBYXNe9QeTTMzwRsdJ/mxf7S6+T2p5JvAirdY3sGWSJ&#10;vIaNLYGhzGkMLYk3xBkSUt5jpsGSe9ZdTXq5XvHl61f877/+jT///BPX6y0+S7rSSU84z64qZAru&#10;JCOXrxdH8mYIn3X3wAo7Oaf8HMcxvo+Q35F/YqnaCa9vFwhnOQ64h6wlzy+pHJvUE/Mw14R4EPZg&#10;SnNFA4YZibqEODB018Xhjk1To6ndvSICzhfGOA6uHg+KyKiY8lbXmHJPHaHK4nw54XY94+3lb5xe&#10;/8Y///kPfP70CV3XueFmxCIdlpQHkpbq571kgffi6T8VvCcPOu5tBraKuNn3LYTq7WHT7Jkm/oxC&#10;ZEn2e48MeUo4piJwQ8Jr33pPp6QJpeDJKh2zpT8cJcQwi6lZJgYqKDSkUEHBmBEDjeiNxmA12lpB&#10;qwrsN4/z+ezY8kTo2iOqRqNuKsAYWDa4jle8XV5xvLygbQ7QqhLcUc9uZ5t59+Ty8/Q6hJ8nr7NS&#10;yisy5kzSPVK5pRAsYw0MGSiyztQjMN+NcexvJda5tWBl/QaVqzcmyX0EOQJon7GkiRhaE5q6Qts2&#10;aOra+bP5r1Ex6ZwLXtZcBGHTBPcCaFV4mMtfywkjJmH1UIlJICfG6fuUvoxyWks0hbVObCsrmJ4G&#10;MCPscIM5n9C//g17+hvVcEajLI5NhWNXoa2cF6U1xjPnLcbRwrACVAVdtWiePuDp13/i8//5v3j6&#10;9Z+oj09A1YJV5QcHLqV9uA0YbkMEbBQRGg/ct10DEMMaz/oJ7E3el/OxZQkgHn7v+yysJIR0hRTF&#10;lHkigjXGH+DLrNuZrwr2qaEWn6l5IuNdoMyW8mppG6XCmbPFmk6+JvjCglZBtaV7tscDegtc3bL+&#10;iRJRmppdhKBtuuPazq4Nz+4hgzcaHpoKatoG1tdAlv9kM7WnKdwG4t6FRhRcLQSgkrdOJK3j5qBd&#10;AGZCQ760xvcEIJV8nI01GEaKoD2boOhzZ50JyqPRwBj2mR8GbCzYjC741jr24aQIEwHXPGdQBT9a&#10;Ug4sYAHOYAZg0hSAK5haHJVubugNC7CxGDDCeKak8Z6V5KWwdePOhQRpEPSg4FFMJLtNdx3GYUDf&#10;XzH2N1jj1FeBmcgQeTk52LDTCuWeQdcy2LX/+VqSP/OdA9U8iHNPXb71fG4qVDf25HusUvYohNeC&#10;UH/mHrZHaTQLniM7Y9+vXz9a9Xa/F7xeAi/23o+0vleLQ5UlO5y9w5219770vXuen6UzfO1zlAY0&#10;m88CpeZ5S578yWBT2CTdU3MtndU/0jff42lfAmwlaD9ZtIWh75TDM81BKMlDIUVQUNECyFpn7RlA&#10;Lmc/4XyiT+cL3k4nvLy84uX1BdfzFcPQR8u0wbivc57Sg+/nClaiws5Ze+AJvkePLHvx4dM+ilxW&#10;nHLM+UDgMsZG8heBoCsLpUZYPnlb1wlorLRGrSvUVY1asPSbtkHTtg6krCvH3O9aHA9HHA8HdG2L&#10;WmsQHHnNHW/aKcC18vl4IruBU5UYeeu4EhC8Vp+vZRqV2orlXpeE5fY+LGpv3/MjtnKln1UmFKUE&#10;QAn+bw3b0r4mDdUMlkCl/bR07qXeBinRMsLhK2que/ZQXhmuqsDJZ0fUiMSXjCi42rdFAoz7aZfr&#10;FX/8+acD7v/6gvP14npmrVE3jSflMUYzzIarXFQ1z8k1W7+mgGv2/Tr54GvtAePw9xMRSJ6RARND&#10;NsiVxAl5TZVQK3Gw68ucS5byDPYMwTgJZ1ixnlPzIOFpjZpob5ZkX4a+QvnrQyrudS68lycMNf4c&#10;NWF8GUFHhZBgODvlt9MrbtcLzqc3vP32D/zyy2ccHx+cNY+unMRIAbDOmpxRrhX27CPvyRL4z4H3&#10;2fi15Ie9F8QpflikEaT5YbBmmbOXNZEDwns357XJ8pKceHlCMw+qlEnNE1fdS+98cRLDapMQkAyU&#10;co8ifGoJEH37po2zUgpdVeNY1bB2xG20uPYWbQV0dYO20kDVwAxXXK8jQBcwFCwDlWqgKoAqhhlG&#10;9OaG0+0VL+dv6NoDKl2jqRQAHeV5ga3OSb6AxP8oA40oCV3dEoMuSX6SCWUYCvA8ATJfwyzCkJSX&#10;Vk4yU47sBBaGNlZIpKXjQLhzCJ6/vsCrKoWmqdA0Neq6dhsTW7D1G7vfOLLjZFaoLx1exWeDsjDh&#10;RfBVhrPZjGVKUxAvcwq8RDunqbiyzOk+IWwTIEJVOSgOLMOYAba/YrycYM6vsJdX6PGMWo84tBWO&#10;hwpdU0F7T1FrrAPuLTBCwaoKVHdon57x/Os/8fG//huPn39F/fAENB2M0vE9O+nrgL6/YegHWOO8&#10;Mata43jo0B06VFrDEVAzH0KwdCS6ixUbEy5YBEEBIqleuq9xZL8opXxyusYw2vnaLYbFLhRtuybH&#10;HhiLH12EOFCcFa76KSJJnF/Zz7ngl5h9gNWimtZArzIws8dreW0Y8yMAT9FeJ15bMYzLGHh7QZj4&#10;HjOLtpght8OaptREbYF27wW67hkq7VXX/cgwYUsmnP+zK9KVG1hHRnv6PavZERuMjvcDhCEQz2C0&#10;HO1twG7oaUbn2TuOBqO1MKOzEWPjgGuw8SC5+3MC8VRaF07+XMnAjQ1gYRyJgOfD3YLxVmpJFZlC&#10;/ue6RHIYM+J2vXq5dOQd4cBHNE0LqtxQmEkOREkw/xFrLGs84/52RX+7YhgCeG/imR5tD2QOAOeI&#10;+rKt0t7BIAO71Uo/ukb2gq9S0n0PYLdeB28TZEp194+wLNeGefdadeVWj2ufce39L+9zXKjHtvfF&#10;6ZlSKZv7B0DdtSHAe/q+rdpjC7zfOvO2zt2lYMTSGrzn5+xdm1vWPQlxg1MQKAf/AJfZJK02Ocss&#10;WiIsLGVJvBekXLunsi9yQa4ZuSK8D7Hmk9+WFzIWJkJNCGyFdiGTxhj0tx7X/op+6HG73XA5X3A6&#10;nfD69oaX1ze8vr7i7XRCf735PKvQsyL64bt+WkVwKc26mbZr5RnuLiSSwWoeaM3Jc+zO0bpu0DY1&#10;lFYYxxF93/uBNEewUSkFWDjwnp1SnOCsXnv0TiEncmF0VaGqtCP8VBWqukbbtjgeDng8PuDx4QEP&#10;xwO6ukZdKTRVhaZp0TSO2R/wCAcqBsISgWz4DCq1P7kzPDpfhylgycK3fZnRU8oj2Wvds+dM2utX&#10;vQvfmg29Jz96Zt575KfnCE/ZEKXnedEKCJJIioJtLqX/TbaoKk9em+ee9cV9dO1MyIvkRIKImZIz&#10;3YeUt4ZiKAL6/oZv377hX//6N/744w+crzcwA5WeVCtK+ZGBTc/K0jD5Hpu1pfppsmCkOEx0hBg7&#10;t5eJ36tm+TI5uD8b0vBEiGRmZ58l39/OHKRS9kxcsxYiIHdeu6TYUPZ8BttOM63TsJcaWGgt+gy4&#10;PW8cTcz2iT9HUfJ50kER+9wPgZsag+sw4K+x9wPcEz5+/oSn5w84PAsFYhkAACAASURBVDzGPBEX&#10;KWIBTmve6Rrvrxf3DUT4PxhYS6LzX2H13NMYl792Pq0psd23Cqw9QNoWQ/be180f8HWJPqYkbM78&#10;923wkeUYWiu64QnUK8Q1TyHQPhgneKYHfz0AtdI4VA0emg7jYHDrHbPgohjHSuGhrtG1DzC6Rt9f&#10;cL2OYLiJ5bGzUNCAsrCw6C1wHjSac4226dBULbSqoGPq6DR8CN79k+dgGkid79tEGTBYCPzdmnjF&#10;ZHA4wF2xswuiZNxBc1DWA/dhiltpHTURCi5MiMM984xpIxiXuQFKOCSd172zzGmaxrEfvH8h2/nw&#10;JxHjB694cFGKyxl4X5Qm+uto2E0W80myAyhMtO9JPNzCvxtnnRA36PB+7VxKbr3NQhLgFLQlKrwv&#10;CzYGMI4BwsMN5nLCeH4F9Wc09oZWG3SNxuFQo2traK0coG4Yw2gwjhYjNCzVUN0B7cNHPP3yK55/&#10;+wcePv2C+vEJqusAVcFawI4Ma51FztD37vcwgJmhK6eIOB4f0LUdlKocaOWjwEgM19ZwlhIDhST7&#10;cwGoFnm/Iqjd2VgQyPla1g2GwcbCbXHfXwHW9zZnE5hMqSSSC/kkpUEaUtbGEnBfyKvOAC0seKci&#10;AQuXBs+8s6DfE2S69XXr4XTLg8ZZOJtg4+89z2jLhznYkKwwBGdF/B3++O8ZpP/MQJ8tkG8PwLYO&#10;QMzBNBmshZkn67xn2evzvwcA2v66CeBg673pxx5m7GGGwfu7O1a99axGK0K5iSf7OBKNItjEhi4b&#10;Ec7upQl2OknzxYnPcXofUgAzcvI52VFgzID+Crx5No8xo1MkPTDQddBaT/OwTF4cB87WeOD+htv1&#10;gv56wdjfYMwwDWGQ+u/HIHqe3t9eoHP3fU5qmftq7D3P0x6by73rb8/P2Hr9vXlWa9d1b0jYHuB+&#10;myACIMk3oNU9Zu9nn58H+3za08+PxI5yC8zaYy90j4XNe+y9tgD8tT3vXiXJPefI3kH/3udwXVnA&#10;CagmPekTYE70UcwmAvdJD5qUEcuBz3uYs/cOesrXjLPhN6e1HXNm85rWRJwAJmmjSFBOHcuurh9H&#10;g9utx9vbCd///hsvL3/jdD7hcj7jfD7jdDrjfLng1vce+HfqMCIN0mlvKqvxQMAKPbsLSneqbMd4&#10;xhS+zCmoP90DmwaSsu+TrPaMfSuuhbxvjh2vtYKOrHOKKuAYuO7XhmWD622EvViZog6lFNq6xtPj&#10;I54eH3DsOrR1jbZtcOg6HI5HdN0BVVujbms0nqGsiADDIDLRxkOu36Kt0wZTO/9zGoZ45R5W6lyk&#10;FqE/clbtGViu2aks7U3rwzBRR3J50L32etN12A/8FwcgpBL8qdxAbocBSxvePbXJoorpHYBmAOID&#10;eA8w+mHAy8sLXl5ecOsHZ1mslLPKUSTwk+X9PbVvDvYxEmS3iVoktw/OyU/BVSIA95L0GH72hOkI&#10;382C9e36YJuhQGCveMXGs7Gk9p0PjAXhGHaxLhOol7Bfymt9N2CQ4dHhHowjOUeE0VtwDyOGYXBK&#10;JFKA5Wn/K/auLNaRTSyqoAijtfj+8oLz7YbX0wnPH894/vgJj49POB6POLQNKl37ZyvNwdxbf99T&#10;K/1HbXNyXKW0SS+B7FtvkLOVHtnnP4HBt6co2dtgrd2YPX5Yslih5RePB5cDSq3wBEdiPUOzprEw&#10;NQ0eXjxJfmpdoasaPPIBBhbXscfVMm69xeU64rFhPLQtuvaAumpxub1hGEZcrjdopdBoZyPCyjHx&#10;+hE43RSatwaH+oCmanCoH0J77fxy2X+OIBVTPv3aM9sKUB0ERjiF2gqQncGLBXF+j2yUJwoHg4WQ&#10;G5Zr0RdLju1MUMRuAMBBViYUIzGThRPbAHk/Kq1Rey+vrnMyxqqqYMdxdThlw4aUAUCyYIJg3ZQ2&#10;mmDBxEBkmChyLA1mjvYJ0gtZXtcQ6BdyGOK1BkerCKKUiRn8IeWknxQlMla2BmTcbx4GmNsZ5vzm&#10;gHsM6CrGoVboOnfN3Pt1rz2MBsPIMJZgdQXdPqB5/ISHT7/h6dNndM8foQ8HqKYFVZWbpLKFGUeM&#10;44Dh5oD7/tbDjK74ruoK3aFD23XQVe3nZcpX7DYCpPfuTnNGe5zczQZ7k1LGH98crB6Apqox1BY3&#10;PWD013ZxD1zIIKA7d372yBkVsiNAOxrrFZ/43Y0w+C7Adx56hJkMbg/AvJj78M6Qt7XrxLxtB7E6&#10;QBbNsPzwjH2DjuUi/v3n7B5m488O9NkL6Gyptub3DjOgOSWySB/3cN7LMOP19ysL2b3Dom2rpknd&#10;J1nmQ3/FcLs5n18zeisCcgx5/18sAmvFBDkDr0UNFXYISq2gWARMbX0O5nRgxCKUcMpJmdaxMQNu&#10;N2/PFxmawAOApm0ReZMycNZ73EflQX/D7XbB9XrG7XbBMPQw4xhDfWWQN5eIKAX4fg8wtjZjw8z6&#10;6j7/7z1e8HsHSD/yWe4FTveA03v2ir0epfketea1nrMmJwB/nob+ngHnWs80jwGjjWuTgn/vAbL2&#10;gFpLA6wtm7l7APy1XLKt7JIfCaXdJDagrM7ec5/nuW7itcW6Cn2bBFJcoN9kuyDB+xRvvm/YcY/q&#10;q3RmL+Ux8EyFxll94vb9sIaCPU1qvclJ3RzqHMuMfujRjwP6YcDt2uNyueD17YSvX7/h9z/+wPfv&#10;33C93fwwVgDk0XZB/vavn4WjOtvgaWDn7smkdZ+yVCSIrZDaiwLWzu1ThsHdQ61VDM5l4VPjslfI&#10;uToQ3PsOVriB6Rpre0qGeDkwR3DX6+u3b/j+/Ru0X1+V1ujaFg8PD3h4fMTx4YiHp0c8f3jG48MD&#10;mqqGDuvW9++KhE+/Ul61EBR3Kfi+x2KYRE+5VYhuxDftevb3nil7Wdf37//l2mHPeRXXmlh70tZo&#10;63spsT4krDmlUnK1KRvEpUoS7Ll3O/Il89feE0yuyA/xzIi+H3C9Xn1Nrfzzq+PzbpkxjqMH1ENt&#10;u4wrWW+1GAD4YN+V59RMfQLHLJNAAg3fawt5GDK8nGRg1sY5pCa/HWit0dQ16srbAY3OFpiZnRrH&#10;k1kGr+4J2Exg8gdcJ1h46jCczIdHPF8zyf1M1ByTawWESqLSbv8wyiSqKvb35XZz67vvBzCAMRCK&#10;QAUL5/w6ImZ7uA8o8VWKPPRbP+DL1+94OV3w8PKGT59+wS+fPgGfPqJ6ODjXBbZQysYg4fc95/sJ&#10;Kz8XvA+2LIWiaK8Ha4lFU2JOohRMsiFp2lOMlIqJPBQ1L8CWlAV7QJRdhVBGmY1O9R5AsUak07Pw&#10;d1IqstkJpaJTWG2IuYhS5ID7usahbmDIgjWhtwY0Khi+4nqzOJ0HHBqD4+EBh8MRzbXG6fTdgaXD&#10;EMN1VMUwg8FgGdeBcLo2eDk9oGsOqJQGQUcgeGITpECAY5zbdFMgpCbxCduRRKCvaKUF+zEBGsK9&#10;4zAQIpRiQRmOjW5l+JO/J4oI2hdqihjE2ldrFFHcKVTE3a/4mUMB5t+b8oOApq7R1jUq7e5lAM1D&#10;JWjD6wRffn8dXd3kroE16WZCwit7uuZWAEPeisdvjtYY76/v/NPdJm8TP+KiB/OMVTpNVp2gYpLi&#10;TeG7U6E7DZTczwrACvOIsb/AXl5BwxktjXioFQ6NQlsr1HUFrSo3FBgN+mFEP1gYS4BuUB0e0Tx9&#10;wuHjbzh++Izm8Qmq7UBVC9KVA6as83M2o8HYD+iF1z0zIqu9647Qunb+z74gjXQcTn2Z7xnyzfYM&#10;0WNRgSYf1p8rTLyKxBfaSnigMC80/xJQk/t5ifk+obrCxgxxn0EGfnPxBdatAOThXtoOE5ZB/Idl&#10;NRaw+HLptc9YXfL95ZP/e4rOe/xy15qACdykhGzBC1FNizZySSFfyAcBgRcmT/PiGFgaUb1HubBk&#10;N1cCBn+WNdHSOXyPRUb6fel6lxYyUn2iQiPLy21m/r7Cnh0yLbaAs3uydmKWi1dOjeOIsfcBfX2P&#10;0QSbgDSMm70FEIs1mPoSI2H1uZwWintPaJo4y95I/W1TVcP8/mdVDcvnENHdzQw9LudT0tge7AOa&#10;poWqquihGc9DMzrgfrhhuDnwvr9e0d9uGPoe4zg4AN8Pq2WgbkkJkzxlO5mHi8B9st7msqT3FP13&#10;rZedDcfWYHJvOGlpD9piIW5ZqZQ8f7eA+z1D1rgSN/yZ9+5Xy4oESoeC2c9PiDpSpZI11mv+8IvK&#10;wBUF0myfRvk8KfVRe2xWt9bgFhHsZ2es3EPS2mP7tmzBwLILTMlX2fdqb50YAlwTBW5gWAsW6JKt&#10;64+E+S7dm9KelbLoC0PreD5Q6nOPSS0cgMpQm1rLMOOIy/WKr9++4ev373h5ecXpfMb5fMHlcsHb&#10;6YzT+YRhGAFmaF2h0s5KJtqaxlwVhrukqdUs4jB6yjcLOEW47tbnm5GIRVGkUVVVBMY4scxB6pmP&#10;ECwvWPeUGx6k4euJD3niPkRxkA3JBrYe9A82sJa9HR6grMsL6/sRb6cz1JevqOoK7aHDhw/P+PD8&#10;AU8PDzh2B7SHFm3r7XWqOoKCOjzrvv+lZAiDycIjUy4FRb5wstt5ZqTkpDXLCkk225NJsaZO2no+&#10;1urWdC+U1lgy86LQ2DCKw2VHdLAxQy6oE4N92ozAlb+4sK6llXDbRIYilWacDh5Cix+GWXvO6K1a&#10;Y69ljVxbt2uP15c3vL6ecLt51n3Arby9TuqLQNnzOQ2/pvoAgjlP8R4qZYUFljz70gFsqqKZiDr5&#10;53V4C82GnXEAAYpEWEUqDiwAR+x7eHjA8XBwhPV+wDD2zi67qlFp5yJwOp8BhrPbQqp8yZ+V2RrG&#10;pNxe7wNTMH3K76GIB2mtoKzy9scmQqLWWoyDGzqQGuMZp0j5/khBWquVl0Zuxw2fJZk9Fwzcbj36&#10;4Rtu1wH97eZzD3/B4/EArQS+uMNyd++I8UfIMNX+g1kYiixMJNem7lvsn3STmAdvhhsv/eHXLsQW&#10;ECOnS3sLk70S9RIAUWT+kJxocrbM3OZnnEUTrBHNb5A40QRILwECxhpXZPhnu1JuKtc1LY51AyYL&#10;VSswMaqbxmnQsPaG88Xirenx9Gjx/OEJh2MNRQaXy9vEgFeAqvwBZEbcxhtOtze05284tEfUVY1G&#10;H2AsovR88vUmPxVzzPXEL40msjqJCpZUSN6dCqgImvgwXDuTZ05DjxBSZ/0giie023vW+zBSG357&#10;Jr2dJJHMBCab+DLCg+KjZ5iHoCETbQcmaSOHwlspVEqB2OJ2vQjg3DPbBYuG2b/2OMKymeATO7Hx&#10;Q/HIcdNNZvDpOvTPjxk9ozBMJ5mhlYqewDJ1HcnhTEDwW+MJtImsISU83JWC4vB6LkTKvV0b7aAU&#10;AO12a4z9Feb6BgyOcX+sFR66Cl1boaoUyDPuQ5F57V1eg6UadfeE9vkzDh8/o/vwEfXxEao7QjcH&#10;VLWzvgEQbSPGcUQ/TJY51owgItSVszJqW5dCbnjykQRxBiyLCfAOGX45o0DIXtMyCIo0VPCs1BpG&#10;qcl6Cqltw6ItSVx7cwCYkuBoKYmj+GxwcaSAQtb2StNKEyMom9QWX5SzIR7vYO6xAOhJPNtSWbt0&#10;Nm0FJ27ZS+w5D9a82OefK3jVr/t4LgJn0Qtzmuol5wtvNeqywbwPNN/r77c2zNhTQ7xHBn2vX345&#10;02fKHJGX2ynJSPRDND05UibK+8C+MDA1xuxSNZTWEc2o6z6Y1RpYD0qb0frfZmJsUQrSz/JJxHA7&#10;hMhPw6J0+EZe6i8zfZBZzkwAxXRdS+BSDI3F5G8cBsAMBisFM/S4nk9wnsoj+v6GrjugblvHVCXl&#10;2Zo+iNez7qffToU19L0bbIwmWr8ZXwcgWgB5b2RKm+vcHkI2gCx3Wy6w9WVDzXPQuORbvQfo2AOk&#10;vwdk3gKrl+r9e4Jn35utsQbQ3KtCKA/wMGPH3T2o4XWPsykwPLyOSWTnVEgzz9dgMVsF+zPL9gxg&#10;o40LtkPd9173tYFuHrB3z9pes1Mr1VMlm4Ky5/I+hv98PabA3YTnslMLZ18fGJHkw/zYs88Td1HK&#10;OqHMCuFeEGEpCL28B6VvQO51aVht6FNTcgxLsDBmlXjrNl+TGGtx63u8vLzir7+++EDKv/D69orr&#10;9YbBAz/wYFjbdlO9Lfo+4qkflez+tIWalOsTSEfiHOSo9iJBJNOVRtu2rnY3xoXhGuOTzDja5s7c&#10;IgXeMdm+hnUpla5iX6D0eyWOEsF7RZHMFUUZyvnWV7ryXv2OFdyPBpe+x+vpjL//fkHX/eksdboO&#10;bdficDjg4eERz8/PeH56xuF4QF3Xk1JEO4azspNlKvuQSgmKBqB36mVTr9x8b3Is49wnfl8A5B4A&#10;eDXYdSFXrFTb5xhTbnGbkt4y7r0k7jBisGcK7socAv9fdjqO3BJXki4RnytKLHAIAoxaDIFlwbqn&#10;kNWWzJLLrg9LWOHeIWEO3q/bFbkB39iP+PLlK/71v//G1y/fcRt6h5sJpUjsNInic5i7fUwhqJ4o&#10;q+b7vgO7y+eJ9NUvkVHydeby7Gq/flJXheCOQEkWgcdjxJ2y1qC/3qAAVJULeK0r7Z5tIhgz4nq7&#10;OUWCMf79ixXoyYFYU6TwviHvHA/OyCcU3CR46qHkOUMim4q5iB9QzEOZ8A6winbTVmRXQuz9cmBF&#10;2r3yOPZ4ff0OM/YYvfL2118+4+F4QFWpYl88KdVXwn3Bq3Xte2ryu5j32GAR7GFdrBVLhU9c2Ofm&#10;qdWl5iSfUC7ZiNxTVL835K7EbCl5Wk4P5sROt5LBLZk4pLx9xwRO5z8rSszF9E8rhaaucWhbHOoW&#10;I49ORqQ1qqpG2ze49BfA9rheRry+XPD4cMDD4wHPz5+9x/jgHg5S0ASw8mGhZsCVr3hVL+iaI9qm&#10;gzpoENUQ6GR8kLQP4GEPSMbcThIBFJl/owXAZgITKD0qMPnYiuJGNBTOMoBhrYJlitL7icnAM4Yd&#10;M7vQo55xI8CSgbKDsJRxQ4FRMN2DH6DEQScKjJfvAxj6HibK8933TQz76ZC2xoUFgm3iH57LSieG&#10;ShqKohTB2hREgGZoRXEaPQEFcw/1JQBtzvhwG3C0RorAjigYmEUB4ffvcYS5njGcXoHrWwTuD02F&#10;tq5Q1+7wYZAD7ocR18HgNgKjqlEdntF8/AWHj7+gfXxGfXiE7g6o2gPqpoOqan8dnSfyaJx/Wt+7&#10;0JK+78HW+PT5Cl3Xom5qKK3BxqBkdpMA7rMAUF71SERW5hAWQJhYCFeoqhpmHGDtCJtkNJDw2OZi&#10;2SXQ+wQkimBdAs7NA204OwdKLI15rTYfLDIKsu509SR7PQmK0drQePY+dzIoeSO/ZS/TbA10yAGk&#10;PYE2jH2HegloLikb5kNvWrVgKAH5exqdPUDKHnb9j7Iv99y7tfexVs/kSywAyuT9NtNhUTrXW5SY&#10;bjQte9ikS58pHwjFr7UMNkGFZKcME0VF0EdaxE2sRKGGC0AiZ/WN8HOdMaBFPk/u+SobmukawFt3&#10;TXY8AbgnH8hracQwADg7Zv3Q33DrOtRtGxujqE7z4P3Y3xywMgwwZsQwjFFuHJSDYTAfcgBS3+It&#10;T+w04IrloZkD9H6vnvNZ7s9nKrGE3gvS7v21l5W/ZQ11735wrxXbPTYpZTCZNpu0rcHDkl9/+hyv&#10;vTdOWPbp87UDcGcuhgO/Z0jCEvAE/RTrszVLtb3n9NbXbYW/7/k577EBSpt4yTVIaBAFIEhD6cpn&#10;hk0EhWCxCkFcYJpYuOv5a/vrjD1n0Ix5z/l5MQ0mrSAVpQprTDlpzN7ulGCMxfV6xcvbG75//xt/&#10;/fUFv//+B/7480+8vp3S3l9cMxmeKB8qrRUOXYfu0IGNweV6we12E9nruepCFcLFkXiHB/98FXLd&#10;OO3jifIHm5KeIpAvkuc56WeR1HP5eUuzdSYHepQ0vTTBsfGvlVaoCFDWXe++H3C5XPHFfnP9pFZo&#10;2xZPT0/4/OkzPn/+jI8fP+Lh4QFt26JrGjR148hgRN4myMCGc42mPDlHJlGepW8F5WiO8SR1mvXA&#10;HPFmbblG5ijVYWtM+63h4559L7caS2wBCwOuSI4o9JSh9pmfPYhhx8hagtzqcNv/NV1L8qyTg+SJ&#10;sJHnC5XP9XsJNmvh5gH8ZWacz2d8/fIVf/3xBdfrDaxIXAaKuXXKs7/D/ajrClXlYNFb30db4Qlo&#10;dr8su2segpzTMzzdK6RzQXJPIVWpwVZHR9UtYMsuH/6tKKXiXsBiWsvW4na7Yhx7aO1soqfz0j3P&#10;wzDCjAaTKsCvIdE7KqZFzNfZQS+fm1suKHLdTQMT9hZwZcb//DraOHQikMv5QFaf8RxzSPoOtm7e&#10;5TEqRYAxI86nN1f/DwP62xW//PIZz0+P6Fpn2WwteceLOZifwTfJvdlDENl71lb4Cb/22tXs+bu1&#10;14oeU8zFa/EeIOBHP+OedPV7wg2CNAYMYcViJ/adYKErq/wEvzwsYc8cj4Rhfw0rXaFr3AT9Nt4A&#10;stBNjUrXaKoa56rBMFxhucfbW4+vX05QqkLTPOBwGHG7nkDEUbLJPgXaskVvbjjfTng5f8ehO6Jr&#10;WrSVt0shhuUJmA6FlRWFFjgF76U0KWy4FtaHh/pJKHxwrD9JbAj2kTZD/jXG0WI0wMgKxhCsVWDo&#10;yHabLHckk8GBG33PuFjGiAFkR7fZkIoTTbAsUsWBFvwB/WaiFDnZpp/Oh4DYwLaPNjPZ2alE4SiZ&#10;iaUihAv+4lrPmVYcg5ookThJYs4amFUE74MHPqYDgbKCMbL7GSAzwFxOGN5egIsD7h8ajUNbo6k1&#10;dK0BpWD9wXMbRtwGi54VbN2gPjyi+/AZx+fPqB+fodojqO6gmxZV00Tg3qWVe597H9LY33r0/Q3j&#10;OPhcA426qaPUNQ/zne0vJD3yKAGrcuVCKbC6BOhJQIhFwJSTplaxsFVaQWsCDUisnsrskUymi+3B&#10;TPF1MlSAxMkVGUmxsSjnz85fWzILl4CevIDc9kffk0Fyb3O6uNe+Y9BbsotZmsZvAQxLTMGFqcpc&#10;77DDLmYLZN5jGXePZcV/+hzfB9DN90DpDTnzw5WGB14hUwKjtxqVLUn3PWt45qHpm0GGgmXAGMYY&#10;7ddY2MEVKlHBBw1NzFTzsx8Q0wrTmctKjoKlQumsghgsFu0/rIWFO5sHhADbAeNwQ3VrUOnK1QNB&#10;Im1Gn33igHtrjLOp88Py6XwWg3m2IAl+husx+RisK4REHVe2wKHVwfm9obI/45m5h1l8L5Bxz6D0&#10;PWGja/viXsbxFsnnHiVWaW2njV4GfC4kuZeYzkse5Fs1iMy1KQ0LytZf0lRPDjT2+eXvHexseTbv&#10;ARDuqQHW3tc937fn10TK4hi6muYooMj0VLntjc9/ssb4nodAuG+YtfcZKxEG0v+dBpFDwLFBIRA/&#10;P0S/xFP/Ni214JnOMIbR9wPeTid8/fYd//79T/z799/x5csXnE5njKOB0qlNjd3xXBIR2rbF89Oz&#10;s3F4ecE4OiU0kZrevWRu5piE79mgKWZ6RdW0VwBEW1QqkRlFeK34efPaap4ns7VeS5ZPidusAF2t&#10;tcnaIXK2FlJhGOxcL9crrrcbvn//jj///BOfPn3Ch48f8HB8wPPTE54eH3DoOjR1PdkTe39Uaafn&#10;J09x3cYhz8JzHj8zzfuCewZuoQ6T13ivfc6ewe/avSkNWMt40DQdCkBw+PeExV+2/xb7gwxokdo/&#10;SmxR14D1rXNUEkxTZcgUZsuFAybmIQlCxl7ve/n/lSJopTGOA86XM06nE0YzQmnt9JHMLkxXsK6n&#10;fA1nVfn0/ITHxwcYa/Ht61dcL1dPMlQieJVjc2uC1SQW7M9ozVpc+rar6IsvcZgiCQyTUmjpTA/2&#10;mMPgcheHYXC9R8hJIQ2ldKzhp4HhpL4nlWVVrdQdWxjp4lkqVLtbJI782ZvWv4IC++sxnaVLOECu&#10;BEjD3x0+B2YM/Q1fv37B0N/Q91dY8w98+vQRXdcJGzQrzrt5vkeK7yzXF3tVtD8VvL8HtNgbVLgt&#10;zeXN5qK08Etg59bA4D2snnyqRCCUfI/KP39eGFkREBr2PqUUWLObPs+kWCL5OxaBXg4HQCuFtmlw&#10;7A443y6wYw9NCrpuna2OrnCrawymxzDe8P37GQzg06cnkGoA1cNyD1LkAXyDcSQYco3yzVzwdnvF&#10;4fw3jt0RWtUgqmDtCGNGz2xPKAETGy7/uwSMnppo9zqc2BNYDlYyXtqep6MTYWTCYAkDawxGwVgN&#10;6DoqAMgXYVGO5h9KYwzG0cKAociCrAVgYYihfRBIsJ5h6wAQEidYOAC0Yud13zYOJFYEWMdM0Lnl&#10;R5SZssgE4EITh2TaO20m82ZLriH5AuyLqZAWT1JWxFQEbvO1LsFcEp7I0ac92TDhfo4dYW4XjOdX&#10;4PaGFgOOjcKxa9C2lVdnuM80Got+sLgNFiMIVLfojk9oP3xC+/QR9eEJqulAdQuqGui6ha4bwFvf&#10;GDtiGHv0fY+hd6z7Yegxjg600lqjrmvUVRUn+NhhVZI8txnmVfK0WwKk10gPrjipoFQFa42393Es&#10;AaKbT28sARM/FwhBqUQRhtSS5Dt5b3LpjBbvA6t7Yxze0XbzvFX03QMOb9lMrLF8cmB+zbu5qCDY&#10;uEerZySLYGia2wXRnfd8M/CqoH7bA5at2RKsATJLsv29Q/VSMboEiOb1gmye5q9LmcoLyL3Pt4KS&#10;ZWP2M4D7eVHvtgp25a777QGVAE6ztztLFRzOsi6yWIiF6zatsnzn15OLdU9q0ZTuoXtAvbi2rIEN&#10;kDpbjLCgENIbWU2e3GCdEst6axzJ6gsBWpI1ae0U3hs/SalxFm5JtHBU5N83k7ELEGdJFXQveLN3&#10;aPSe+v09w7979rd9vcH9BJu1Wn+NHb9nva8BzfLv3L7Com5Ln42toeM994Y5D9Ur91Zz9j/NgIpE&#10;Pg66C4BfO0/u2fPuYf7tAdz3NtFL9cEeBV9JBR7tcjKv5SXP69EmkAAAIABJREFUXPZZaM5xMvgF&#10;e4sAOZwh/uHndE29k9cJ+UtNXsfBm38aXnLMIUOSzSUJStYaDOOI8+WKr1+/4V///h3//v0PfPn6&#10;Fa+vrxiGwQObDrgPAYvW2qk2LQxFS5+lqlzQo/Ihs+mePP1Z3INEkHBQr1lmmGFIhta0EgwaJhnS&#10;FjbdfwNfaGnwu6xWyQFAqciPhaKsrbKBUVU5C18NHb/OssVoDF5fX3G5XvDHn3+iaWo8PT7i86eP&#10;+OXzZ3z6+BFHYamjtPLXiSKgay1g5NCG10kXefhx6V7uAdr35FPsHfRu5jkWzwGa7aPlHnE5W5IE&#10;YWrxvguQnATeMlkVz5PRtoYZef7jjIAAsazCaxLKewTd15vk7yMERytvC3W9XR1zXhAsphZ9IpGE&#10;oRqAqLjvDh1GM0JXWlhWlTPH0h4WM//1dVXHdP7KXJLwfpbXjxve0soQNsWRKAL1YQCkVTUN4uLz&#10;ZLP8zW1cQipC1vrFIlEtyeNcJrGFfw8E5rSvBogsSHsSbRiIoxwiXHyOKcVq5eDcjCNeX1683Zc7&#10;nz59+oiubT2AT7MMC1lHzesrLH6+e3/dBd7fHca6wThYO3iWPMWmibFMLabiVHVPgbY22dn6+kWv&#10;RDl5ZMlLkZFvtNDR+WvDwurHsivMYhObmMEXZaTJhkXBi5egGFBKo6kbHLoD2nOD0YxgkAfwa1Sa&#10;0NQat7HGtVe4DRd8/35CP/Q4HGtYO0DRiKoBDrWGrhSqSsFUFiNbDDzgOl5xur7i7fyIRneoqHGs&#10;++h9x2m6tJDjJ9M+CrYx49xPPgbEMqRZfgC7kUkOmQDDhJEVRrYYrYZxlHYXXqQ0FNmkfY48Q2If&#10;lEGoFDlJUXjcPbufAR8sG0Jqw9DEAeCVJtSVxqELYT81tE/0mcJ8p5NtssBxXr7pkIaTyWE8QCRI&#10;nky2XXHspGU2sqLzIm2yLRJHfhgEcbbhzkDJLISYpYRTFo4M5f2Gub/CeOC+QY9jTTi2FbpGo641&#10;SGmAFEZjMYxAPwKWalDdoDk+ofvwEe3TB6juAahbQNcgXaGqa9S1Y9AzHCtpHFz6fN/fInhvxtG9&#10;n0qjaWp3TyodC1PFNAtbKbHaJhWDBKJ41deslCY/388oNibBQ9JaQFUuWLeqtC+QlphUtAvUuJf5&#10;nMuGpU/zEsi/5guHwoAzt6QoWTntLczXwMS9ns33DHvvHvQWQLIfSrDHJMGez0ZoUYWxdcZtNSxr&#10;9ga5l/se0HEJoClZ5P2MX+FnSq/J0r0PYG76vqUck5Pn19PZZ36YJSsZ+brRWk78/b1Bu8mww7IX&#10;BEwNhPV7nQvAsql/qO+s3PPrBuKKpr/DwnNfXrs8A/BzEDBnAq89V+W16dcDT1JYWOfrb+0A5dWC&#10;4Vy1xge6R1A+1GASuHfAmAP3bfYoBdXRNMiIdV+w+5oFcItQs+AmW7A7kWtxDZT/ETuPLVu3teHZ&#10;PaB/qa6/d99du+97sizuHYDtUduuAftr5J/5uTtnKpeCapl/dKhCGSOMMsY/kqFRCWyYhglTnUh4&#10;fyP6nmyS0rUvDZOXzpt7M1MW+9G99gB71iJD9EAcrbbyEMQkKB3OUnP0YayUAWUE7PIn3mMbVwbq&#10;85Da+QDI+Sl7NqjozeAB8uBLHPpbZ2Ph9qNhHHA+nfH123f8+ddX/PHnn/j9j/+ft/dckyRHkgRF&#10;ASMekZG8ye6vu3v/l5rprunq6qpkQdzdCKD3A0wBgxGPrN2arydZhIe7GQxQFREV+R3fv33HOI7Q&#10;TYOu69255FX3GeG7IELq9+k6DODvP6C1wvV6xTTP1d58qz6KZ7lXAAcrI8MphFF619fWp9RC157t&#10;0DLQjTVlaS2ZPL8r+5gtsmgkiK918Zwhm/x4uT7jmRlPjz/w4/s3fP3yBR8/fsTHjx/w4cMHvH14&#10;i9Yr8aFCaK6rPYw1UZEvjXzqll+JOa/VsrcKlPa+fs8yp2bNXDu3q2QM6MAU0jLsFFmVxquK9ews&#10;4YyjWXC2DN6cVl4TvQQAnXkpLky0dHGIkdyn/HoS+Ri3WZHlGVHTNGGcRkzzhJkB8vkgtBrOy5im&#10;CY+Pj7gOVxhrMI5DnEIhUtEKyBb3OHt+mRd2OdI9Qva4tfPdCVLtDom0zLLK15//c7AK0gpaFb74&#10;YChPxgfBaxAr7t3/JUi973hSvZfMeVVciKNqouRAbFBme+YwEK3TRLP7PMhImvokfjooyzDxMOFk&#10;rMHz84vba/z9/PjxA/q+hyL/Ptkp/21izKX0IrMgfX3+0U+A90fU53sKQjluvlcobQZfIffvqo6G&#10;rfgkr73vLZb1SMNMtXGgjIcMB68II8NSfWqteBD8ZzDGq74EoMpHvYhDIKm3M2kU0DUd7vt73HV3&#10;GIbR2dAoQqM0Gq3RsEajFJQHaa/TGc9PV1yHK5Q2aBoLpS1U0zlvPO0Zde8nfp2veBle8Hx5wn13&#10;j7vOFzWaMCvKx+KCf79FPoruAWeOtkFGqNDtopEJhxcTwKTyh5XIBY8aG0eeiCgLBAKV/GpKF9fe&#10;okRpglaAEh6HoQG3xiTwXoQgWet+Tqs17voOd3cn9F2HRqdQjeDdS8zgoODICuDSHkmtPhf1ktOD&#10;CEr5jBBvKySYw6gaJRYKemRBwjJRKRIX8ifKLAKFBPYghP4asDUgMzng/vIMDC/oMOKuU7jvNE5d&#10;8rgHEYwFppkxzQwDDXQ9ujcPuHv3EaeH99Cne3DbAbqHaloPwidgO0xqTPPkAgjHGdMwYZ6cn7FS&#10;Cm3bJOA+2P5EC6ZwsKbDIO0XvGiuCcgyFG4FUso7qBSDVQOlDRTp+NN0o9C0OlfLLEi8vHjbsygp&#10;g8yOAAVxhHX3AOJD58fykJPAnATzj4E9Rw/GvTNn6+v2/KSPKMrL6yvPyZuakeqYQ7kX3Bb0t3Vu&#10;BpX4EeBlD9y/RXW5pcI9omw4uk7WaoHsWZMp66j54hMAPgyErk0JStC/6oe59RnZgWxUhKGWwD15&#10;H9CYe1ezPBOByLSyxmuAYA24L0HJmupwbV+qPhck7ctc3WTD1Pis8tFka8Xz4XN1hCjAinojBOO6&#10;hpPSVByyPGJBVhYWKBn7mGx2SnsEuW8fVZofAZ6PTWfwT3/PnrXX2r5zpObeAtJfAwDf0vcc3YO3&#10;JoHXX1vQ4LROupcKzVtCYInk3pRb9eQK7/oUn9zLlsSEPfw+jvZPt663Wv1ydGJ67yzZ+rlrAN3N&#10;hDKVz0/tTFiSe/Ps8psc8JMU31kZwMeu6RFrqfqkd20f95ltYWpa+tsjqVmTnVqwmXP73zhO+PHj&#10;Eb/953f8+uu/8dvvf+D79x+4XC4wxoC897/2gH0NYyCJeIMX06jhe8bRTeQGMkROda+JFdauVQzD&#10;rYCaGSDNfsJNZrr4rDRVhBRHIFjlHte8eGaXGSxbexNzvfYI2khGPkq7WNvFuo/BvPOMH48/8PT8&#10;hK/fvuL9+/f4/OkzPn36hIeHt7i7O/lcsSZZ1pbXi7fOMlSV91vEymtA/fXrxlXQ/gjxm13rSFPI&#10;9Zmr6kuC5Qj4V4a8xgyM7POs7fPbuTSb1tYqCChtXhNxmNCmDLCNamdvZUjghUprb5JJnmvOKmbC&#10;9XrF+XLBOM9QbQfdNH7SI//Ibr15EYs1OJ9fcLleClyDE0XiQW4bQp9JRY/6aZpgjImCG2m9u3bf&#10;aqTTWj5mVutT8rxPrhzi3iuVhLsUyHVKe7IxzmmC4OyrkWphyggHXkxXrOGwtwgy0ufwQbVF9kA1&#10;26GCHcvJxeV15gN1cGWCiQUe56+htRYvL2f8/p8/4vv49OkTTqceihSst3hTXJzjAjjjnWf41jr1&#10;MHi/pXDZA+5vVdPsv5d1r7CtA2tNQbnmiVQDAm6ymthIQOfKnHUoFlQYtYhKOT+yHdgxOpAvIqQy&#10;WblOjoVr2w73d3d4e/8Ww3XEebgAxh2+mgAFB7TrltCQU4xfpzPGcQATw7QWWs9oGw1unVejUk4p&#10;b2EwswfwL08492/Q6g6NPkE3GlqHEDqV2+MEqxhO/nsuIM4mG4hIRjife3L0Amoz6mECIowxGmth&#10;YaDJjf4pUiCrfDCws8GJP1xsklp54F65oFkXRBRM+L0dkbUwDO8dbMXmTn7EScWw4LZtEktYWrNQ&#10;Stsu145Ualabi4zNxOIQJO+r5opjiundruGh3IMwl+vkgaFUlhViGxdJ3kgWh/EV2VjYeYK5nmEv&#10;z7AhnPbU4L7T6LsGunEHj/HAyzwB02gxWwJ1J7QPb9G/+4D+4R10/wZoO5DuoNoebdeh61q0XQtS&#10;7kAOzc08OsB+ngzmybjAFnaJ7F3mcy/2DWHnkFsHitGacEhw7u+ZVCTbyvs1NV3SYCmQYmjfqLRt&#10;C/IC0r7voLXCOO5bbawVAjUrhur7RR2gJZkVwVuASr6ulsBFDsyvhW0eBadqxcZek701Fn7kbKyN&#10;/u2NNR8br632+eL6U3aqEOHgIXHsLF8Dz7eA7j1A+eh45RGyZUv1ukei7L3HrTyFHDAuFa3h3+1q&#10;zbJWa/BqADVWQcHVzysZPEUu555CFcIofSIz0IISqJ2Po4UkxHWQrB7eLHYSWu4NzPsA9WZ4erzi&#10;HINlSQkvT7F3B4Ce/Ghx2IZC2HwSEljhBeqvlhjNZazUo1wovCriDmxmotwWVv0zIpyj2Ux75OMe&#10;iH0EBNi7Dkf2+aPN8q2g/a6qdcMC7Ai4swYY7hGXt41g04q96NI+p2aLkL9HXvH8vZ1kOfKMbxGd&#10;YbReqh1vIfFr/eBrpt/21kj1fdEKGrIigIhAGbxycjaRCMwowwOq+9cQKjmoU34IAdxHEjQo0P1E&#10;AUF4PHM8IwGnrrxer/j2/Qd+/fU3/OOf/4Pf//M7LterCC7UHvjWkJZrYSI73ktp/xbtR7AgIwJw&#10;rgTwDsIhL+I96yQXcGjFoZCm9iCuo/KAm7NmW9br+ZoOuW6UKz2pBKPyqY0SdF+dagvnFmH1XA7X&#10;LHwOGycnVCYoen654OV8xddvP/D+9y/48OED3r17i/fv3+LhbfDF79CfTiJI3k/pF8KQsrVds845&#10;AnT/DIB/9GxcO1czEJIKi1FaCm9Km6CyL6Niz17sq5mSJPf5xpaN08H9Ouw78dli5UyaCzUhrdT6&#10;+Xu9jSyXr2GtxTgOOF8uuFwvgFJo2tZZafkNsWaBGSdqjQNgSWkn0PA4jvU1YNz3FOHu7h6fP33C&#10;u/fvwGzx7dt3/PjxHdM0e5san/EhpnSlzz2vqNzXwPu4ZuIehaxOjdfK+/8z1fDFnIgjRdAeQLeR&#10;ZaH4DLsMqe1ahLD9/mvW5YsJMjo2QbqcMOBIYB+1RN+qw0jYEbnXVn5duczEl5dzvA9KKXz48AF9&#10;1/kMGvJ2nZTBHYz/M3lUt3neF4QFB5CztDXgakWajSWAaonD0mt8q5ahwhtwnV3eYlxJpK1j7WbX&#10;Ajk3xAwkQFRkynqqNnbVXVNRVKHboFgw1o94c+7jJ0duM5mtKOEKXyYihbYB+v6Et2/e4noZMAwT&#10;zGQAxS5pHgqKGjSNQt80OJkOl6bFZbxgtFdYO2K6Gly1BXqFRgWQ0YfOwGK2I67jC14uzzh1b6A6&#10;5z8eFPhKE2hOonepWihHPbUvbKLi3iv/FLkizvn22gL49JC1SpMHDQizAbTVIE7FEs8GaLT3A84P&#10;TUeoOHLC+apxUpN7D2HrN2kTSZZwKwlQGgCj0Rpto9Fq7f7e2hjeJL3qy1OOfEFUKl4WKk4JtFdU&#10;EfHQCCO57OPS44sslRvSuiffRJGr8JnyAoEEWw3PulsLMjPMcMb48gg+P6HlEXe9wsNdi1OnobWC&#10;BftgWQNjGGYmzEaBmh7dm7fo331E+/AW1N/DNh2IWijVomk6tG2Ppk2BVbOZMI0TpmHENI6Yhimq&#10;7tkymkY5pb4/4OVhlEJhCFD1UcjseS/3oSJXYL9YzEfRyz1UKfdegROYrAPvTwZt2+B6WfJAGZmQ&#10;+dzSLvu/RkauhaDFKSFkuY2FyuFIk28XCq4i7vaQum1LLXeLz+Vrmtw1/82jo7mH1K9Umq9xNilz&#10;pF742fG9mvd8GQYkLUHWiqZb/LxvBfC33t+Rz7dFALg9WeiuRaPrVCTpz1yDYIoOtMwrCf6XJIO+&#10;igdLTs/mk7SpMQvvSxEB7LNdypIjeG7LwlrmmVA2zJ819HuAWl0Jt03u8UpNRYUVnvzgIZAsnH1k&#10;Aauc9RmlgjWfPEBQf4pyz0p7OI5TWCinAotrUIYAMvm8GKJVb/u1YNot0nENKD6qLvyzFNFb/qR7&#10;oGXtvR6dkq2JcWpq4D0ybg803jsbjuR7rJMRnNnQyCZ2q5dZmzjiA9k82R6BvNDNlmglhHS910K1&#10;5i6VwMeAsm17kltsUNemr49Ovb32vz2l/2rdQrUOcw0YlFPDyEGlgwTJ+gRY3nyV53n58mlKHEJs&#10;ErLHWKjvbexlE9xoo2dwECxZa3G+XPCf//yOf/7yL/zyy7/w5ctXTNPsFKJKeTFWmCTPp8ik2lJ5&#10;VTsWX1NZXwFgIxUFPLwDFO7tGcv7zZD+5XLC3oFB2n++lK9SsyGJ17gEdGn5LOXaF1pFLVL/XVr3&#10;5bBCWW9IwQ4zuzy9Oxfo6HLiTFQGD9cRX6eveHp6Rn/q8PbdAz5+cr74nz9+wru3b9G1HdgyJprA&#10;8yzU4bmlbJgKKMHg0iLrCLF6S91fO/PWVMlrZ3JeH228B06hqrz5Prm6b3CJnxVgmsCBIaVZW/tI&#10;yJ/LidslMO+WuwYjCU4p+ni5Zz9NXEAQULTwya91gFJtLwderbUYpxHDMMBai6btoJVORBMBOnrk&#10;q2y/kCRXyEwUMux4v5QidG2Hv3z+hP/v//1/8Le//w2WLX799Vf8478J377/gJktzGwioezCrwmt&#10;B3pR6XVy+zyxtv3fB8Gq8ngYEVWB4Wj1nOZ8QKTQaO3rWONFqc7ai71NN2kV70MgAVipaI9spUVS&#10;fC5V9VypkaM5sWvjvVgjuqrAOqkIWSXMM5EktXO/puRftaAsSAmXz+GnbK3rxy6XC759/Ya2aQEA&#10;H96/x6nvfBC3qEtZTr7lkzWvFd68Dryn/AyQKb3FbpN/A1WOjCKBudielw9rZZKTsD7CtLZpL5nI&#10;9Eqx4S2D17JEdvHvtAFDFR1dOOBK5f0iAFQ077LYsdGTyo9vQ0WgNI1ts2N92K2Y5KfmP4efGw/g&#10;ugKhbRTu7+/w8PCAl/MZz+cXmMFAt94GRznrnBYaLTXoqEGvOlznHtf5AmMGDBdnd9N1bqSPyamE&#10;yRKsNbhOVzxfn3A6PUCpDsq27joqhxtTUAMyRY9aiqoJgmYliohQMbgxH7D7mqAch6Wols7WSlAC&#10;EEFBuQ1jVoB1inhiOQKfK8hlKF0I21GKwx1IAbnGwMxzUh8QxQxRrZ1a/9S16LsWXdv4f+fsAHLL&#10;QyXQgGsjQsm2pdYkSrsbXgOHkWyL8gWPCnDDaXxILNMATiyKAEqkWEo9dyGCPE2w1wvM+Qn2/AQ9&#10;X9C3hLuuxV3foGs1LDPGccJ1HDBPFta6UGFqWpzevcP9x09oH94C3QmsO4AakGqgdAfddF49r2FB&#10;sH58c5xGDOOA8TpgvI6YphlsLJRyoa9tAO6FIpRUyjIgIrCp+RciJ80WTXNSp3LwRl5RUqEAxbLQ&#10;MgRPP+fr1raNu3uK0LUGTdO6z8xc+CNyPki7qfbjogGvvE1/GAXFl7QGkuN8afR/j+oECo4pa0jy&#10;9b4V6kSb/uSvUdD8zH97r7/lAX0INK9Ws+lR3gJVbyEKXue5T7tkzVYOxFEA/TXvsQYy7gXgbvmt&#10;s3je4uwDh31becsu4ZFJZXmNaJMWhobdGs897pV2uR/wZL6qAl68+D0XRRd5QkEpjvkZSYGjoLwC&#10;0haWVTG/A8KOBvsheXViUMDzjIWQolpDVXJcIsjouoO8vhMbhbXO8i4pwqx4TUostFC35dkzXMku&#10;CcN5tHgmpWKRfBgjbeEmm81/HXD6GQBx67n5M/fEI1Yza7YGe3vi3hr7mX1+j3jd2kv2f35uGVVx&#10;nlgNZt/qa9Ya3vreVek7Ft/LGwo1WpDozJzVHPnL70meaBWQOqp03mvM19bbFoC/5w2/de/31k4V&#10;QKSanzlVrk+Y+HWWA+G8SYHaNgtPpYqIZ7l26qRB/r6T3U0+aZHU9XFySSoskf5sZRCrnNu1vnu1&#10;jPPlgt9++x3/9d//wC//8yu+f3/EdZicgAuhv1SZxanM7AqQlVSPpntmF5lV8V4ooV+m5edPYF+a&#10;gg6vYURQcLq24WfYjLBLz4afVBf3Ofp2KwLPLkzdWusmt+NnIOSyKJRCzwSEiomyLasLuTZS2K+0&#10;4sjr+WUtziDtgLW+6/Dh3TvopsFwHfByPmMCYIiciwDgerLnES+XZ/x4/IEf33/g5W9n/O+//y98&#10;+PARbdOCoJ2brkMXYx+abGYkOIlVMnbvLNiuLwvbO9Dm+XZEILI4R4CEd1SDNJd93DaIT4vThint&#10;Aan8yeulQ6ekCNIKyQ1UmZ6kLBNJ+QkRSRQxCNqJG1bIC/L1Zl3KkbAyFnuTE+sZDNcR4zRB6RZK&#10;N87K2D+jytsNK2WhlXbrnbR3JJBEqC1EIglLarTGqe/x5u4Ob98+4MP7BzAzzs9P6NrW7WcFMWeM&#10;cdbJLceMiDxgWAoR4o4gro/zsHcWzo0Ts4Jh/PdaWxKYeW3dti0eHh4AZryczzDzHAWOhpEsheQ6&#10;j/gXJUFMAKB9WCvE5FXYI+WeKPfJJQGKQ2dtSR4x6xwkl3jNjm17+bxUNNVYZpSTSwngIM4FXl5e&#10;8OXLl3gW6OY9urYBkXb3PxLVQqzOlFnqvMai8lXgPUvOVwD3iyIIy4A8Bi9S2wOLwkH1wTuaTKo0&#10;eDsKndWRXQgGAkKlzNt6kCK3flkSc3qf2aZuuW6TU1IfnJTRoDARJ3y3OQF56cEqwhB8GJASM+7h&#10;noEYxm2n3k6G0HUNHh7e4Hx5i2EcMIwjLDOaTkOThvJAuSaFtmnQ6R5906OfOwzzFYYH2GnCyAaq&#10;CddVgS1jZoOBB7yMZ9xdn9HqEzoVNnDrNnFFIBu82B0bG4JsHZZNmSML2CsElXzSKPr6W9ksQzzQ&#10;cbrQe+wHe5SYeE9RuczZSVVuEMkjDE47grBzWmujX2K+/hSaRqPvO+913wiVIwrLFTkA54MOOfll&#10;1YJTs82uKAbKMaO4GXkvtEywRiXky6usehlQlpK6k1rdNRWuYuBphr1eMb88gV+e0JoL7lvgzanB&#10;Xd+gbTS0bsDWYJoMrtcJs2FA9aCmx927D7j/+Bn9u/dA28PqDiAHapF2ALzzrG+c5Y71B/k4YxhG&#10;jMOAYRgxT5MbjSNC17Xo+w5NE54WXj7zgomuKdn27VwoBhfug9dFCFwGDIZ9gdPUgw+QanRJBkkQ&#10;qxZYuv4earZJWTiNJCsYGciVNZ+EXdB+7aCW1+NWu4WjuSy3AdL7r7UFOB0Fym61ryHxcBJus4y5&#10;hXg47htcruFt8OnYa/JNzdeWZ+8t96EGwNRIBxn6GIANrihXU4B58lUPz4/K9vzkwZndZ0UCIBYT&#10;QZVrlBrrMtjMfV+wHYgqRnK/svJTAyFgUNh6SYdS2c2sAVW16y394UkoCPOKqNKmZt7F4rOV92xR&#10;c0sPZGFtRjUZmlARis2NC0u0pPSsNwNy9Kh2ruNA6HMO8vAhMuoWReFrlT41oOIoyXbLzy/tIo4S&#10;kWsA/NYa3T+LjlnfbKvs5bNYdBG0nJgpxRlba+W2iSIWwF+tweNNAqbsBJdgWR6yuhQiLDN4FuPc&#10;KzXDVk7C3vqvnT97GTU/S97vkQz1nlT0y8V5HtTgCfRI8FwM1faB2j5sKoIFdOg5pEW9l+6VzH2S&#10;97QS0lkB7+XZFvZEC5vEWz4v7HK94Pff/8B//fc/8I9//A+eXs6wIOimjWIVZPlkyAh0FpIVKbwJ&#10;6y5kVuX5DSlgUmvK1rW0gVGZ/U4Cutf8zl0bbqvXWV4/+T3zbMFqBkIIYpyIkZawiURHJbyWGPk0&#10;giCmi+NuQcIt18eSPE5YTYD0OKmnFbnssL6PVhLX4YppEiRS9EUnzGbG0/MTrtcB5/MF55cLPn9+&#10;xPu37/Hw8IC2c5agzJ5IMCYpg0GLjIhbxCp707dHiPG98Fo5DVZ6eYcpk/JMWAPkS1J3e3LH15XS&#10;556rKHzh7Y5NoDPHJ7io9fMaOJ15+UQ4ZRhgcRYIu3umJREsP2Lup88wbKHg7FPO5wvGYXROCD4L&#10;JIY0K8AYBmD8fXA2vc4ehWOAa8BmYoYKpYwOMGMYB3z99g39L7/gcnkBYPHHH1/w+PgIM9s8dNo7&#10;NxAATSoGm5b1XtjflfLcbE7JedfL5A1PsZYnGKMieRsTRUSmY9/1ePfwNgLrFxNynHjlLK5Y4gZy&#10;VAWnCWS212uq+9rzF+2J6XYhSSQ/Qv9AvNsnrk3XVacYxW8sguAnrHcLtsA0TXh+fnYuJl2D/tSh&#10;7d666QZjYQ3nBBqSTujPqsebm7+jkD/WLkaN2V0o3Coqz6NjkUeBoE2rHC5dQtaVGCzAKlC9wCqq&#10;lKrCYfl+aiCH+H4i790aHkpRdhMVExA5CrdM7A7snEkJ2URomgb39yd8+PAe4zTi27fvGOcRYcqA&#10;Gh3HFEkTWh922zcdBnPCOF8xmTPm+QprJqca4ADAW4w84zpdcL4+4667R9N5dioyEcjkxQKXFBMX&#10;ZTjoIoXTK/gBxWUqtxITCiJkNb4mCQBd2sRYN8qJFIQbNkql4FQgDFiYuB4Y7Ccl3BiSEhts02g0&#10;jQtRFU/xkgTKCm5veUQ5I1z3SuPI6BR6jshLBWCEZTAHIbNvYJIgkeS2qVDX1zWfwUctFJEKBGsY&#10;Zhxhzy/g6wtaO+DUAA+nBnd3nfe5b0C6AVvCODGG0cKSRtOdcHr3Efef/or+/Xuo/g5WtQC0g72U&#10;RtNotJ2zeCIiWLaYJ4NhcsD99TpgGkbMswuoJaIYUNtnsGGoAAAgAElEQVQ0TbK3QGFFwrxh45Lb&#10;W6w3y7xQ3O0p41aMwhb7cBiFa7vWjTOa4ueIsXzetatBNqK61FMgAwvLUeuStL+1GN7a84/4I6+x&#10;2FuN/mub8iON+p/R/B++hrjNH/zI+72FNFn7vj3w8bA6aQOoWwPZyvHpn/1vLetHknvIVEA2f5ak&#10;j7IAiSm1wJnikki+FiLovj3pUyNTSkRbhkMpMQarwGTdMLOieF5Y8UJr1j9xjHklMG6tQI4TXP4P&#10;DKySo1ZO39zoImlMsUfzcu9eAlm8u/Y21y/zwm5uMQq+E1YG7Gc7ccUy4yjZtrVvYud9rpFct+4z&#10;R8GRNaL0VmD/1h6iRpbsEa/r55kAMCs8TjmptGfBUPZfa+tpsSdT5d7KrWoDGKtNBuTj/vXwh/A1&#10;60DBcgLhSA/42rW+NrWwZk30Z9YM9TMlB3ukKjMB9iopwCkRiw60MXEyOfSOtYyiNYFJGZaZk06h&#10;f0w2OBKAdCCkFJpxnBgPL89i73UCM46hsNM04Xx+wR9/fME/f/kX/vu//4kfj09RZKW0ysCtMtw7&#10;nmtchGFyEgm677fIbfyMWAuSJFHZOiiB+wTQ28VzmE/xoThHJPGyzAcgsj40MuwPSky9pe5k8QxV&#10;fMUDJrwMPy1DS5chv1s9TcpX40zsFL58nmdcri5QeBpHzLOJ1rBSue30CE6BN88zvnz5iucntwb+&#10;8vmv+Pvf/46Pnz7i7u7kAkA9YG9hVsjEZVjyn1D1RY/0pCTHKlG8R+weFbHUaui9nMdq27ho0I+f&#10;p9v7HRcYCy1wLWeXg2ogcrIooTKUIwL4qR8vnSkkayWz1rzyfp5xvlycYG8cYBgg0mi7zvf6KoLK&#10;82yckwIrYQcUCDObuXvIa2osY5oGXC+/4/HHD5xOLQCL6zBhnhhE2mVyUCJcVZzwCfmCLFiVgphF&#10;YduY9TgeD6x49+fh2LkiHswYx9HnSVjRo2BRt5eCmJSLkBaZIumV4j32hb9/7mtPlfeXk881LHkN&#10;AyBSfoKEpfflKtYqJ6Xy+7ltM8mZeIh9z6TjtRvHEc/PT/jypUF/6tH3HR7u30B5UpfYOhyMEytV&#10;m/Z+LXbQ3FKErBUza2GwW56VP7u5rnnarwEbhGV4Bwll1ZHGo+ZHdrTRX/UkzRYUiRC19OAaMRbJ&#10;bP0YVM62hweKI6IvN4Og9vOqcP+9ummgFKHvO7x79+ASqC3j+48fGOcJbCe0Fmgb5RhDaGhFaKhB&#10;qxt0tsPUdLiODYZJYTQXWDOBYXx4gwHYYqIJw3jBMF5w195Dk7NciWB3sAeSQABkBmBQE5ZjXnX1&#10;T1WRk7F2+eGY0SJiogTWgpWDoBW58Xvlg2vlGJ8sVllMSTjLHJdG3jTaMbzBT9FiwbhLlVIcTaVk&#10;1RQLuWxTXFfwUATcVVwkQR0TVq8SBMgCuo3jlypCTFQx0KPE9WZenGwd6sLTBHu5wFxe0MwD+gZ4&#10;07e4P7Xo+xaqaQBSmC0wjBbjyJitRnO6x+ntRzx8/hvu3n+E6k+w1MAI4F63DdquhW7C+JjBPFuM&#10;44ThOuA6XDEOI+Z5gjUGRG49d70jUgSPIjQFSTXk9gjrDyYJjttN+49MLZMRIbTT4FPGWpPcrygo&#10;BDQAZ/vTNBp952x/2B/OslHYD0BLwD3zBpCCdfsdIroZtD96DfbCZ/5MgHYLJDl6/hzxtscesV1R&#10;066Fim0Fhh5tLv6sc7hUk0kF+NG6Yo9s2fsce76/r1lDpWqq9Nq21rrcFTmVyDsZD7yujQDyICoi&#10;C40mghjunLY3EzDIzsz8rKToHywC+xjJQx5CyVelMevcXRVU5pqHa13lK3OQYsAhlUIHeX5u14SZ&#10;332hGqUVfxupKFsTeCwBeF58NtrZA/Z8q7fA9bIRoJ0g3J8FQo/8/Vpw659JFh4l946+RgkM/kzw&#10;dU2sU06T3ZrbtXa2bH3ubP8X9Uh18+EjJQMfItBTvXgsQ+Y14ZI/M3q+lZGyZse6f/7tE+f1PZ8L&#10;AJYWIJ5SlNkDhH+w1mA2JhKzESDC/j4iewleIV/jmmGGMa5XC68tRWURwBcBsKV0JU6Q+hp1nmf8&#10;eHzEb7/9B7/88i/8+u9/4/HxGcb4qWwBUpX2HpntTxwKXfocS/saaxlK2QjirZFHW88lC39++fVa&#10;6wikJUKlNmxFi70mw0T85wx2sJat6x24boUq3MJrvFhlnSff8DVv6hIUzD47hJWsFPRYxtWMmObv&#10;PsDRhTzGQF7KyYZovQK3Zq6XK+ZpxvV6xeV6wWW44C+fP+Ph4QF91wEeELXWRHbCcsoHlOToz9io&#10;JbuUwiu7cFDYslTcOleCpQgRraHseX1TtY/ZwO4LB0Xh1lHdo45OL9UmBOo1OsQE1gbpWp3Ops0i&#10;mTJHCYoWPeE5sMyYpgnzPGGeZ0A5fKBtnVAvOQLkUwHMeXBqNLKk4hwPmKEXvEyzwfQ8elEsQanW&#10;5yFyFpzO2SRm/nmVt37O5lBX+qb69G/K4IrBu5bj/gM44P779++R4EgWYvt13VrNoRT5kNvkAmJZ&#10;kGseUyDUA2dfd45TnKBw22++59VqEXkfqMBbl5kiVD2fFwlz/twdhgE/vn9H1zbo2xatbnDqe+/O&#10;oR0ZawxwY3/+p4L3t6pa9kYX5CH42rGlzSat+D2VzwTx5nv7mf8OjxTTcqQ0jZZKpbUrBIw1caRH&#10;MkJxg/dFCmeLjkQSOGUKg7hpKMLd6QT66ABRpTS+ff+G63CNI+vkfekVu3/XWqFhjVY3aJX733Vs&#10;MMwXwE4wmGGZYMjCEGOYRgzDBVM/iLChBNxHZbyUfcdrBO/jX1Za+6PiMtTD2epQPABsCFWK1kmi&#10;suFylMmFhCjtGUjLAqxxm6Ux3oYm+qOR9yjX3uu+RaM1Cv6g0izKxVQkgIPBYoOUxaG7TPlkQfL1&#10;TYe6KgH6MjFeeguSZMg5A/Ulg0kIkwZJhcmwsLOBHa6Yz8/AcEGnLe56Z5XT9y2atoVlcvY2o8H1&#10;OmO2QNu/wd2Hz3j3+e+4e/cRqr+HVRqzccw3KULbaDRNC91oMABjDawFpslgGEYM1wTcO885RtNo&#10;dF2H1ofaxjUWvdkQ7Y+4sVFBm3vJHbAA4eVv1yaStjbyPKSJ0iSJDeA+R2IIlB/u1it26aBlzhpo&#10;EB6OdYCBf+rM2PKb3ffw3Xjf2A9J3GP5fxZ0OHo9jlo5JIUzi8dxnwA5UijsAX7HQAgUAL4AYCtg&#10;2BG18B5ws6aKvw1AodWcnK3znMW9IGwA9gL4DkpzqiNoArj2NZJyzYb257X1zd8aYLR6f0UQ1WKb&#10;8nu/HLtlSlNpnofNJyvl9SmId1QECnKRULU6y5vW+HuxgQbXPF6A43QIAAwCgKNZD5IUWFtPWxYt&#10;8jX4AHifXk+KFraJwyPhtnskwV4A41Ev8W3wur7fb+1bW8TDWhO4d8bcWr+vrZEj50UmRNlYM2tE&#10;21qtcev0QV4vLom7ci9jbNkn1KcO1/z6l1ZBVERabF/HrXuxd6+OBikf9ci+lSAov69O/onrl7xX&#10;q8/swlEMDGMtjDHZa9FOxsbe85vXn4hWbzYL7c7tcVgE1Gb5If770sQux37ifD7j11//jf/673/g&#10;P//5HefzFbOxYK9GhThn1sl8LHzdw9c7wA7iPVlYW7MzSuQEUa62rwFmpR1EqYKt5//k5538nhLA&#10;zwgLG2xvvJCL8kwJqgBPNSKilmNzizhDvjiVRERUWztw2oapPhWy7IpnPcNiAFIa8GD/8/MzxmnC&#10;+XLG+fyCv//tf+Hjhw/o+97bG4X6yALWiRvlVnOkJj8Sqp5qJiHZ2glGX8vDOEQcMOUA8UGiuwY6&#10;kjSCta5ukpMrtZ7r6L52jJTnJB5c3W+EpytXFm7RNEc8w/9PKTH5rXJyxPj71HUdTncnaKXFuZPW&#10;kDWMGc6NQgdshmWtjGWAOwClNNrGTbyzNTBm9tmtalnzQpCaSFiDdqEOThgbsJ1o8ZNfi62aSfYq&#10;YS8JNmpOcKizc3htikPuXXsTfM7BmkRWlAO+FBFYp0k8tss6Ngvnhcih2hBx1J6r2GtRqkdk/8DM&#10;m1PpdeorFxwEj38CZc4XQcxjjCMbv337hqZpoLXGx48f0Xedu89+coutrWZW/F9R3q8xJ68F3rcW&#10;xhElzx5wn4/crDTTGyFUe2q/I+93D+lYfh4xtiPCM+Kv3ooGIYCWy9C3EomTTS7ciJBg6ZQ/YBUI&#10;baugVeNCPPxG9+XrF4zjFeM4RFsYDUaDBpoUtHZMU69bdKpFqxroa4PrdMVgRlgewZhhSGOaGMM4&#10;YxwntP0JpGRgnnTnt3kQhQwmyVSmlDUDOxc7ufMI2+4U6ELRJ1IWyYoI2uXpOqLDX7/kZQgxtmoj&#10;GWAZ0B7s11p5wNh5socDpz7uTMVIjwKU9QG9AKBhrQbRHH9m1pCFNG5hCVQkOmWhslUWFxA6+jSu&#10;SfEQs9F2J60l76UsujhrLXiaMF9fML78gL0+o8WEvlXouwZN60ggZsI4GbxcBlyuE2ZLUN0Jp3cf&#10;8PYvf8eb959B/R2M0pgtYzIWbAmtJm9FpD0R4zZHYxjD6ID74eqUHNYaAAzdaHR95+1ydLaeKDtk&#10;Q0B03VphDdjkhU2CGI1joOYpdySgT6qY4qHhgXsA7jq0rU+PpwrIkf/opTq87lOeK8GwqvIOH5HU&#10;PhhdI233QOO9yaij6vctgPYIEL8FGu2BEEcm044DTtuEyS1huUdf4zWhsaUC5ygYX2uKFyDGyj09&#10;2oTsqZP3CBpZKBvDmUqLKoRZ8p6NLSFWhHKi0E3TM9ZaKPlMI4VFHwlR5EqoUNhXjLWe+PREuvXJ&#10;MaTyszKAMBUiUljyps8rzhyuXk/aVRWVBTgXxH0NEJE+vbmd0ZKoXANlb53oWP45/9SJ0D5K8P08&#10;8LD2edYIhi0f8C1V8RZ5VtuL997nHhF1K7B6a6j10WZqb7pguRfZXYI2B9gpgVQFsbd237b2RmGE&#10;snpPGGnSpeblXf6sugXL2v2g9YDCxTXnzbP+ViB97etKkHZtLd6ynrYnfmrrS5A0cJPACvWJHo75&#10;QkmUZdnt34v3S1gQ/PXXrEtLJIBvmWEsZ5PbIbQ7gfo21s/IrEhl+Hry7x+uV3z99h3/+vVX/Pbb&#10;b3h5ucL4oEqlNZQWQNiOjQeJTBFZMzrL0gZdB0xT4yw0pykGUqYg2vXa4haRoVS/pntuF6C69NVf&#10;ncTZmPIikpZXueBsDZCTFlm8Q4wdmx6hzFtdkYpBnem+AdIdpXQvcOr54jkhwuVyxjAOGMcB18uA&#10;5+cXfPzwAQ9v7tH3rc8ncJlwVrp/FL7SRyfDVns6SnVbjWDZwrNq/Ul9T6FMFxfFitlOyNskeJDY&#10;CwFJWnYO0K4pkNd6pOVesqzjt8Uz7mPlNinIek6WtSKJuljiV5RwhngmclFnU7KZNMZimmf3eXXo&#10;i5Wrb42NPvbhmXdWugRtdbQlE+CTz3JABJid2BQJx4mWtDrDq1DYaoVrqopAKwUvCvV/b8mmDM6d&#10;/qi8Vyls2sb9XHkBadmTBJubmjCkJBNXRW9E2WQuEYF07hwQFPmEXEibr3s6VBfF90ckagkvWozT&#10;XnJrSfZxAacLn03ibVnwthBPu22VPA7o3ULElK7sNcbBTTYQKVhmfP70CX3fQWkV3VKI84mnn3Wi&#10;ud3zfmNBbVnrHPEsvlXRsMpyZixsIQk52ED9zPvduw6pOE71VR72JxaUB+ppgTjjJoDG+daXNj3y&#10;gXCg7/29A1UVERQxvn77istwwTgMYMtoLAMWIDRoyXmVq6ZD33bo2xad7vB8eYEaLiAzwPAIsoA1&#10;DaaJMU0GpmU0Qv1vhd9XeOAkS4hcAFwPH8c6U0gCRBAZtSCVwvuYyIdwWBEWRFDabX46fi2yw9z6&#10;BOp5FpMR/tDS2hEhjVffR391a9NEBNf940JhQqSyIL4QMGiNdRt92EgyT68KcCTsEgjbkyaUKqDM&#10;wom8BzIJ/y6F4McclKQufArTAHN5wfT8HfP5O5S5oO8IfafRNu66GrYwk8VlmHG5jrhODNWecHr7&#10;Hg9/+RvefPgE3d9hhsZkGePsxoMVNfG+gBBBJ2PdYXy9DhiGqw+ndePEjdboO7dOm8aPt8rohGKM&#10;L3jDucW+X8hW7U6Q52rQzn6y2mhyCsGyjPg5lQJ0o2Lwrm60D+NJWwdvONrk2RvbRfpaMGoB1R0C&#10;PvdA4pq6RfqY71m2balD9tR9hKWKaw8k2VLZ/awC/Bagfwtw/9lgvv1AxvXGeou0WAM19mwj1n7+&#10;UbBlD/zbs+ZJv1KsMUipeKYF31x5ePEihbZYn0LvETw4WShb2FoXtC6A+y3So/r+SYSNMeJUX/DB&#10;zMLRYWODXrvNiyYvFufSKqaIAeclyLdUzKyEgWdMIeXN7i6xtW5ztUYMvbYuzRroG/3e8zFeWgVV&#10;1gDQI+t3D0j/M/eItYmo1wDne7kme2v/NTZmx8+xIq9q8Ssvwh/X1miNxNkDhMv3uTrBFouSFcJB&#10;PEJrZ+BWzXPUhoFoC+jnKul7dK1tTe9VhT0Hz9yfmciWGWmr61wEsfEmwZyDXNaD6tn+KLOu/IZa&#10;Amk5eL+iwA/gvbCZCJPrSbwUJqiTXU4kqgVpTIqglbNqncYR3779wL/+9W/8/p8vuF5HWIRARAWt&#10;m1jfc9YAru3JvKjTAzD+9u1b3N/fY55nfPv2HY+PP3z9nIJo3ffYVPtbu6L2XLfRaZoGbdtFxWtJ&#10;jjirHlpVtdZCTWu1ZPl+SktLWZdUAb+NumxtumjLCiZtfpRNS2TiBEWFS0qRl+XXv9KufmIozPOE&#10;b9++4Xod8fj4jKfPn/H580d8/PgeDw/3aFvtnQCsn5iA8L/e3zP2JsAi+VSICffAtqOh2Vvfm9cP&#10;GyQi5fvYVq2+t09uAaY4aH+Wn2SCwOHluRbyi0Lu0bK39NVjlhORPxMOo3HfM88TpnnGOAWLXCfq&#10;m+YZs/8foNA2LZqGoqtFsKdqOan6g31yDL5mivtbINStNSlfIu7KFIUatkDHZU5I/DutAGihYOdD&#10;e83W1Hi6xwmH2iK/tybSaxZyEGdK+LW2jpRSHvCW60Jle7YL9la7Ey2ZjRdKi+mk8l/rU2pBsWuE&#10;av5luV99du0JUQDNIEyzwePTE073J9y/uUd/6pzbR9ijKcfetuqoPxW83xpJ31oAMlU7fvBCvZWD&#10;7SR8Gfcb6AM7yM1qiTVw4eYmJl8ZyDXN6QIQsEjqJgHcZ35ZAlhe8zRcXO/q53VqCmLH/gULH60V&#10;TqceHz68BylG0yh8+foVL+cLpnFy69h6xhDKK/A1uqZB3zbo2w6t7tHoF+jhjHEeXPgHu0TscTSY&#10;WwtqUkEnUXWimu4GGYPPhbgkzwX0ozweRCeVXlCxGB3zQHwo4GwcuUqKdkUkQHsVFQaxePWKktnM&#10;mI2BMdYrETxwrzWa1gWKupEaH+RbWNrkIGoaMWLvESCLHvKjWYps9GCXfpDeCbDalEXVha2rrrmW&#10;GChCVPxPjoAwiQAm8gAwWwsyM+z14oD752/Q8zNOLeOub9G3QONH1qZ5wjAYXAeDaWZAd2jfvMP9&#10;p7/i7sMn0N0dJksYjcFoDCZjAAaazoH/IK+Qt3CM+2QwTiOmcYQxM5idx73WHuDunMVOKAyUVtGx&#10;LV4fpWKQYyBnwoGzpcRaAyxSEVOMPG8QcIHcy+Y1/d11JIWNXpJNo9B3Pe5OJzRNA2Om9LP5dWTr&#10;WogurWEMnMD/NZBhqwk6AjgdUYXeeo7VrrkM+pb3YamVoaxhPEqkro/O7ytbKffHEpocXwBjOSZY&#10;9cX3D/sRoOx2cI+F/RsfPkNrqts1oOM1Xth7IP8twN5CNQGORHBq0J0qkcHZiPsCbGZUrGTCWeAI&#10;XBkGqOFDr1z6/C5xxWthsyFrxgalvVRx5WG6cv8qC2bKgqIgGnjCOmWZA5OHi7jd+7yuDtsCYHOV&#10;0bKYr72PvXC8PzGGY7OZ2wP2b33NWyw1ju6vWw3pkX2HCCn8cpGysLUFcy4C+Ylrv7V/SIujkrS8&#10;BdxJoPXeWtq7jlvWQzIHqT7VFercrZ7uSE7LMlyTN5tnSYKshffeat20V1sEG5U9ALMK2NFSNJRP&#10;XMrWzyn3assjgHCUQpaihZkrSXVUq4e+hKKFmidfrc2zsMTrYHGWQpBJiQBYC8u2ELlecOKt0L8G&#10;8ZL1QBj73kt6HTv/dq+mVxpmnvDt2w/88j+/4p///BceH59hmcTXamERiQiWLa8rLYDWBLDB2bdY&#10;i6Zp8ObNQ/y7aRpjeGMCmgjMDkQyxiyUynkvVZ6R7MRvSkf1q1LBA1uJ7DDaDZiWf6+1XlVrU9Eb&#10;ELHgtb39Z0SzKFq/AnQoX2WPKJUAXdxp2Qo7PRT5dZQm86i08AnvP/WTWitYVpjn2dnojBPO5zNe&#10;Xp4wjH/D3+xf8O7dAxrt+3crs2bUpi3QkVyqZYZZ2sP2LLn2zsI9UnTv9WWQ8tpeJPeeFNhchqXn&#10;QO/mtF+oX2uCCS6vLYqpUlr0I3H5sggyZyzOqZTBJHtpIA95DXl3FtM0YZpmPyFKmOYJszF+opRd&#10;bqHHc5zQjUStLa5J/LR+OgsADEenBvLrnZm8MFb7n8kihyNJWeReEqYA3Ht2DhRafG/dgqu+Xrb7&#10;auVzOHS8uOU+HwjOBaGIbTtbGwlhStO4wlo4KvjBVSGA+3qCUmkaYgvAJ+kmISFBCp/JeoeFIGRV&#10;QlBUTAkXPvdbz56zDLVesCyGfsP5psjjQynUehzdGuRauPgNgpA/DbyvbT5birSM0c6kW5Xg2EpR&#10;ysSr1h7HPrB8/FY2o0o9SQfAmCMgB2cRPVINkSCW2oIsNzkOPljWwhoTixMCLYriNfVYYNurYJQP&#10;bCXLIMWx0OpPHT6o92iaBk3bujT45zPMbDBh8pupo7sUAY1q0bQdmqaDbnr3q2pxGc6Y7eS+1iqM&#10;g8W1mcBW+yKPC3+3oujnnMHnwis4KYbToS0frFDHJj93VK0NCEjvJ4AQioSXe/iztKhxG7iZTSwU&#10;wQTSCkoraH/tgsc6ed8eAmDj5lw2DipTH8efxwmoC4Vm/OzLQIdV9Y80sVyCE37NES9CCIkScxJJ&#10;B3aWQmlDY5C1MOOA8fkJ49M30PiMXhvc9RqnTqNtFBQxjJkwDTOG64zJaJDqcXp4jzef/4o3Hz5D&#10;9/eY2AP304xpduErTdNC6xZEyjcN7n5Nk8E0zZimKQYChUyHtm3Q9y5tXsVD2q/1bExVgbSzj1Kk&#10;VwpWyoI41yYYcgUaFoFapRF+ZO0F5EAyMJhYvohbq8r9e9u0uDvdoWs7DNcpAYIyLJewqRrcB/FD&#10;cV0dezksyrjFjzIy5modZLoF3JXNV06spxG5WsGakWfI/UxJPG68c4bcerbsXr+4sGhBckrLFS6U&#10;UHFB/B9SG6YAPv7TPv8RMmBLbXlLkPARoj/VIq5hdcHkQXWfRkQTGa8AqnvRZqtN5J7EsdAw0l8o&#10;7+0OIVFOdQVEJgWsWxj2/qARmFdxEDgPQavYEIpuPFuSoF1QMc8QKRcvr9dpK6+/5TW7Rv6Vo8GZ&#10;jzDlCjBJTL123cSPIvIB1gEU2ryWew3dz9rHHN6fs+vCOJJDdCu5kM5auwB4a6BDAiNknXO7veee&#10;UqvU5iytUHIglPl28mkt9LUEx7moiZfPVX1tZeCzOCaOWsSt28Dk7yt/T3lWDu9z4KuqwPX3WLcB&#10;3BOhHe15M3vLQpAmp7vJgxSleIO9P3BWd4s1kPoBROA+t4lIKk5n/WCdKEexr9HUUhwHFMB9fv0c&#10;AZCTKM4yB/G8SHauwX7JJrs18TmSapWi1YGzVbF4eXY+97/88xc8fn/CPHkrTh9EGPLIiFiIr5KR&#10;5yrh6N+b8r0bW2dncD6fcTqd0LYtlFLoui6C9HEy3eMVoe8KHtgL25kCvwhiLcBZN8zT5DOzTJqU&#10;1rkt0hrYFu7B2tR+9c9hNdkiA4bYK1HDHqgQ/LgpMDIC7C9R2CMnhbScys5Y//MSwSBSsGVmU7RL&#10;8dc1ZBKw9wRXCla53LTr9eLy0+zswE82YDAeHt5E2xG2VmAuhC2bMgl8r03hRUElUh7FFnF5pA69&#10;lYisEYlVu58y/DXbUzliF/k65KWn6mrdXYxwc95fgurnY+yZiv2/JGtrx1/+WZd9mRR7ErnMu3Ga&#10;MJs5guzsicVAhrVdi7ZzFrMBMHZAs3a6WLIxEDWA/NrbLVjrflVxpEkowp1nr8/rCFlzKheLBtKF&#10;FKC8xc80umvQ6Pg1QXS6Na1MRb8pwX43uasy4jf50qezMYhMwzoP+3jCz3SGLcr3oP1+HaayghAo&#10;WBQHEF2BolDYWX7nYiUWYzJbffNyH5SYHsUJLRIBwLGjULIfLWv97bwqKXQK4ldHWBQwC1vMxqAx&#10;FtPkpj+CdVPwvseiBixzu/4vBdbueQrnB1F56FFSrFXsGPZUUseVWOtBtuzzpGs+sLUC9cjICgoM&#10;lamkJcu90gWo0SqNyVFFbkxQ21rIdLxyPHs1CCsWlyS88SkCVgwL5XadGKbRn3q3gWkXDNq0X/H0&#10;9IR5njCO1gWSWgMiC60A7QNElW7c2KPSaEhhGK8xId7MjOE6gY37+cbYWHhUEKgEInjSQwFFqK0E&#10;EoIfO4M0JWDZP7dKAYp9jrhFNtHgCkyp1xIecr4IUwFEFXkEzmbHZGr9Rik02of6ameX49QkaeNy&#10;+324BxxDfSRoEBXtKCyD2H+9P0RsNhItxWlJlb/0zJSEkjzOWfgTLukwKPhDSXnLHCQvfLbgacT1&#10;6RGXH1/A1yf0NOHUKm+X4w5CthbzOGEcJxgLqOaE5vSAu49/wdtPf0Vz/wYznBf+dZowTROsZTTa&#10;AfdaNQArmNk7hDJjnmZMkxuNs2Z2m1uj0bUpbT4csrGxEJs3KceeB987qaLNR5hZhB4eDFRlv2g5&#10;t9CIe6gEgAXRycUYSh5E7Mkm64qBru3QtR2ILt0wDD8AACAASURBVLl6j7Zhi9x7esMiInsrQpd7&#10;oOne8ljcBrrSM1AGF70KGM8s00rEpwIaFvA9Z5j0+mdfGzHOAamfVIJTdprmSmkRyM7IGLhFKOFR&#10;kO4IYI6bWj9s1hE1JdoRZdhWA/Kz/sjle5VqRxUAilA4UlLDcaxxsPG5yoC73Isx7hkVH80jNlJp&#10;z0EELmaTFJvsfZYTpMeLVm95TbeB5r17ttwqS7IhhOGmayivx9qee4v1Sl3ZJlVpOTB7W4gcUFVB&#10;e6/Q2rrKm4YjpAxt1uGbdgt/imWObIr29+e9fWR9pNgWxOD2nlOzXXotmZxqpvVxuW3gnnfPR/kZ&#10;697w4e9VtTbLYGEupRfi/jBHgDTN/BMygys6dl/KvXVJ5tSfdUm+lH+fvv/nvKrhLb+O94pLYG/N&#10;8zftQRSFLrJ2Zrlniz6uDBRlL34pzOlFAJ9TipM4V8r92FgDM5soPIoTsdWpSxRCr+XUUbSc8TUr&#10;A3HS0/U4oieGrZCfxb0viLNpnPD4+Igvf3zB448nsHVdnevxVFVNT1gC90trGZXwBC+6cnamE378&#10;+IFpmtF1LaZpwjiOC5VnEBxqrSNuEVT0mc1IqPvtctok2HTaiH1424pI5IfsqvWp+LD2Sr9sCdqV&#10;NXLCFjgnPIlglXj+YUHQwtpDvCblp75CbsVT1q7VsyPsL34KgQhuMkQq4sOz7cF5kMiM8+CeAvyU&#10;hkKjG2cPawELg8vlgq/fAripYSzj4d5Z6KRJheBzrVYFjVtnY7gPSYGca2T2Mq32vKz3gsr3po7r&#10;ExtcQcxzMQ8KsV8iw5MYcFt9T7mAgkuyoLImSP57SRwsyTcGVm3XomBUvkaYKCG3V47j4DzvveVw&#10;nFglHd0QXK/vrJAxJ1tKYxiWnftE4/v/IO5zsFsScyYhTFr6NnIhKS8qTLIpca/dXp56iJDBobUG&#10;tY3PnHQ9BHtAnUrCaIWESoSvLrzdQ/0QgrydjXDbtTDG4nK5xFobYbJLTDQEglgSBaHPsYphLIHI&#10;COI1noiR5F2oCENvHyaJD+G+/p5LbMQD6lqr7Pqm9SqfDwZE+Gz4mdkUS9mnJa7I3RcFKCsyXsg5&#10;i1hrME0THp+ecPfthDf393j39gFK+1xGYwsByorN9UGRzas972sPWFWFIb3QSiBpOQGLLeXwLc32&#10;atEpwZgVr8jyQkr/OzlVsPqz19qLRaAHr1rfyIbbso3K7mXwXP7TpK8h1ytjocKkZSGaJvygSYG6&#10;Dm+VA6D7vseXvsf3798xDIMrgowB8+wAbq2hVIPGb0CanK3O+dxgGAeYeQYsYxgGzNOclCe8Nloj&#10;QA/JsiIPp4kAePgu6Y1NCTylANwLdYv1tbJSyv8+hY0YZrD2igXlAV4Kxa0LgZln452M/Capkk9+&#10;49WYobCKfvGRmaTMQzJsd/F28cYaF4MXag1EPgAorAIFVCh1ZAMZAmopZbmwZdhpwvDyjOvjN8zn&#10;R3Q8ouuBvlVotY4jVvM8YxxnzMYCukd7/4DTh8+4//QJ/ZsHWNVgHr0P/jDAsht91U2DtmlSuAsn&#10;4mSaZszTBGPcqKgLqWrRdY0nT1S2HhahktE/z42ZxUwCqhcmLMInZUOUFyNcB7wK3yzX9HG899Gz&#10;UjbCnKY+tC8qrPE2RQDapkHXtlC+aQnP+NbYVt7wY3PUdAmQcGmmc+jgORr0SlXAk3bf45pnJ4Ec&#10;GWJXABg69p6z52xpdLJq9bYFONRC87YKmVoQYbXpXbHo4XX0dJWgLn1ZX0P632pNU4Jbr7GwuwWk&#10;23rt1WnDKshdgrF7a5eXkzk10KUQEJR2DptguT80gzrGGuOIAL+xsw9bl8F/yJ5FRmHhn5Qzkui6&#10;4R4ffdYK2cGhRncPVK837nW//SPWUkfAxoxEPDydQ69a02th3kfu0TGCgndJhi1S7rgF2rLxWn+f&#10;f85kwbFcE9757Lx5/7bXTq0HosKeZy3glZBPw4gx/orxMK+o/df227Xn69j+nN5XAory0fKtye69&#10;198nC28PTl+fMocgW5bnQfb7QnGaT1YtLStL8Zm1BsbklrOSQJagSgB9amdpeeQvQwklsOEtaOCU&#10;lQ6853QOiedSKvbz8F1KlkBwfek0TXh8fMLz8wvmaU7e8HDKdRI+9Kk1FWtbeuhn4jS/gav8bLTM&#10;uF6vmKYpgvEBrJHTC2XWUm2vUj5/jMGwlT09KVcTQC2tkjgAPjv7YyDXcz/+PKMKG8KG+PmUs7iN&#10;98c6oCncpQDASQFb6q2pSqKVpEm4ZgGn4AA0Qog0gziPbOyzmrbB6dRBa41pmnC9XhekSlQNh6Bk&#10;3xAMw4Cv376DvHLafvqIdw9v0HetBy2FJYtD/V+NJyWBRqr396ZA5dlrBShZEzGt1dm37LsBIi3P&#10;hpqNZrZfwwvEskjIA3VCKTbLoKT1CanyrMoEHyGfrWIHHa+JECmSf9MpCBWY59nhTMZ4YtThL2TT&#10;JEgAy41ykzEx6wke2BfCTLbWYzbl/ab4CBrjrHO0btCdeuen3zYwZsb1csY8TzHwm4ppfBck28Z9&#10;imcnOgy5hgBFQqA8IyWkJ+9pbpmtFpbMwZJMa43+dMLDmzdeFc+4XK4AimtH7rrWiZmUI6mCOKyY&#10;xuE0orD6rBEArgQby7PTitBvMMMGGzlCzJiUxFvbtvF+W+s/kyr7YcrCZ/cyIDLugXKhpQVD+3Nz&#10;HEb88eUruq5D1za4v79z+KGlFdyWYj10S297M3hfNtJbYR/O39sBfLWvWWVvaR/EOBrgV930KqJJ&#10;FgcubYBL8uE4JEqirSKQNllORggCSl7XFmWwxxoYW5ANof0lrrSGns+0AOc2aiBSaFvva9916E8n&#10;9H2Pr1+/4nw5Y5onsJ0Fq0Y40R2apsGp69GQQqs0LpcLhuGKcRqdp+A8J599Uk5Tz0UzWGYELA5Q&#10;RMJB/j0plV8R5f2oggI66hBkEIWC1k4NEEOOMw/SsBk6D3S2cCG1xsbCIjCsWhHaRqHrtAtH9QW4&#10;ImFdhFyMEz8zL9EE2crVgjC3xuW3DuOqXxqzcOEgLxri5G1PYgzWF9yABZsJ0+WM6+N3mMsTWow4&#10;tcCpc+r3RiswA7M1GCeDcbYwrKG7e/Tv3uPuw0d0D2/BTYNxtrgMAy6XC6Zphm58foAH4dknvhtr&#10;YMzsSZTZH6Recd+36Lo2htOW44ZA8q5DsC+iFL6bjXNSyTBypRnjjce/CG8CPOuhIiPNyEdzs8kI&#10;AfRrUrDKkWIMgI0F2KJttLNmUhRBuRQAjawCWFj6VACFNXXdUaDnOAiy8n3S9iU+A5wF1RwlcPeK&#10;9J+2kyhFjhWAaiswaA0EuRUAvU1Jm+8rqclevyZHPPtvUSavB/LhVR73t4KRRwH6zTUkpx2QAvyU&#10;KkcblsDjgmT1xXc5jl6e56E5L5WBW+uHRLCuHLF3SiKVgXgclOGUwhPzyZS6JeFrpmv2QLNbX+d1&#10;AbPba36NGDyyLVShWKIDIeJ1AkeqqW69PrUz8MizUq8rpOLvWE1bUyTuTdzUAMif26R/3mt0e93R&#10;4p4dtSKT9jnJtqEkxugAeVO3KCjP+5KGy4jCHUDpSHBjnQCTVjn5xE5NbbxGeGyt7dfs/Wt2PLX1&#10;VyNhbzm/Mx99HCOUc/W1AKc9+KSIYL2og7JJ7PXQ43BWBa/6+nmDlZBbzu5ljSCKntBKgZTrYS/X&#10;Kx4fH3E5X+L0l+FEBaiaeKC0JuT0LCQApbSRygFXCcIGO5zynhtjsu/NgNtMPEZV+xLZ25XgdgCg&#10;1jJoamBxTYXvzg5e1JqlGKRpGhC1mOYR0zT63iifjgpBlrVw3kTa1+vU6p5u02Ir7X/K93fqezw8&#10;PKBpGpzPZ0zTDKIZwQKIFZwymggWNpIBYW+8nM/46vPbghDh/bu3OPW97xEBC7sZfL2VN0CLafXX&#10;/bfWq6/taWuTk7Ug8HVydOlVLnt3uQapRCRXfMCPiCDyM+vG2j1OWO8EJpe6U0qE4jRNuFwGzH7y&#10;HoFw0+k15nkC8+SfYfd8OVucJiPL5DOhhBhUOhlYT8jptsX7j5/wl89/xfv379G2GpeXJ/z227/x&#10;xx+/+59po8hKYikBZHZTAymLo2G3T6XpBO3tkjmRqCtiDWZhWyXqhdAvhAtp/UQVPM6nFMHalI8h&#10;bduapsmIqJgV6bO3SneA8p5pzs+JZexXRYgUJgwIUKwihpGshzll1CnnBCH7o6ZpImFciq7d10kl&#10;vKpMO1KVyJV4HWeWYN6GWRHO5wu+fv2KTx8/oO97P3lR1rg/V4M2r9mE9sZ+cnKBM2+mtU1oUSBg&#10;g9nEMuBtITLb2jhoQ6xTUSyXIxW3+Jy9BhAAvCrb5MqI4GvIEsQtZBu5fyHn4blZFDvl408evJEW&#10;NiF82wHbDe7udPRw7/oOX/74Ay8vL5jGEdfLEBOfwXAeg02Dvm2h3zyg0w3OWuNyVRjGAeM8wnh/&#10;LAsFBR8UCirLh7ifs/AHD2xVACepYBtLwD8Ctf584OCRRSrzJnP+eR6E18nvDGwTSRACgWwOhCiv&#10;tG9bja5r0PcturaBkhMnOVpaPYxzQI3Wl25xSJdBxctDlY7ZXxSevOFtyyJA+WtujAHmCXa4YHj6&#10;jvnlBxp7wakD7jqNu5O7BiDCOFuMM2MwjAka1PZoH97j9P4Tuod34KbFMBs8v1zw/OTWlW4adE2H&#10;RncxeGU2kxvlNSlrIIwXO3/7Hl3XoWlUyitY26sisC+LVc5ia2RKck3tVmt8ano4qnbPIhyu/OKg&#10;QlDCWof92gzgvXVEmFYaXdtCa4XJM/iSNEhBQTUAp9DfVQ5YuuGcKBvUrf1+rTiOtlU7TfxhgkDa&#10;898Ijm9Zwy1I9B1AeE1pc9Qibg3wvklNmykeOUcXKS9ICLQemHaATDiisN4Cgo6om28DxtYDnw6D&#10;sisBjcHeKZwNlrdJiExRRJT8kotzm4VPvRIig+RluZ1dUBJ1kaz2AXuKFGyRBcJShSfcmEH7Yaxb&#10;+RS3Nr5H19M+2LxOFMkS6kiInxR5rH5tcd7zDZ8z/3sW+QAyVFfFpuOWmv1nCa58/b/me9brl1uJ&#10;yWNAaQ6gVwE3op21lADxvfWRHucyNPEI0UpYDC2L2qv8LPU9M7cxWtZ+NZBZilR489w5EgK5t7a2&#10;Atxfk2eytdbWJsle81o5ceVtJzZUe7X6RGYeOVyxTtZukW9UgEzWi1ao+vlLsk0Cxcu8j3De2ADs&#10;C7ul9AXSgjC3zImis2AjqlS0CBiGK378+IFv37/jfDnD+GkvdsFGi+ikfBIzQ+xiSGDcD7PnpABd&#10;VybQa/dlK4RZPsY1TCB7rnxNmIHYnGrytSmk8Pu+79H3PYwxOJ/PxWdJU7WlVVGyxWjQdg30pGDM&#10;jHk2mXVJZn9UmzqgZGe8lyWUWqkQ2pgsk8vA5zT1oFyuGBTMbKPwiryVb2iHiLEIkw9/Pr+cPWlg&#10;0uQAafR9537PFBXaR0Qaa3VubY0cqR9vIRP3+qQt0F8JMxm5bqVorUqIVRq7temArVqCpMgDG5PK&#10;PyHoCM8Uy51A2EpbazEOE66Xi8ubEJM3UmSTMBLlnAO0A3nbtkXTNHAaas6AVmu9z72873G6wWXO&#10;vX14i8+f/4JPnz6ibRSeTx2u1zN+/PiOaZrEuazi8xruT9M0EVh3AP4EYxmqaaC9dVQQ60jQOdi2&#10;rPdmVDyfuR3c9TpEYHuanPhR5nDKax8shyR4n61dL7gLAtWIURYiFstYkGNbvWVmV+ZvvJyUCpNO&#10;zts+kZ3jOC5ETtmkERDxo/yszCcsiNYI/fT+ggtF8L4ndqRLnOoQ9tVUcU05ZL38M+D92gO41ZxK&#10;L7UjxXYJVm762ErUhEs8ftv8v7TN3FIBbYFytKs52Qr2pRUlTHlgpGIqeA9yBKGT5zkXHn4LO6Pi&#10;h3FR1GRBmpkNLwufc0LbNHj78ODGbroe3799w/dv33C5XHAdhnSIWAPuT+ja1lmmnE5+qtGHGI3A&#10;NI1OeWFdaJ4SbGF4KCABfdoqHmSobB4SnJ5Ab2tBeVhwGGsSuorooaV1/vOTetk61bcYyQE1TgHd&#10;OdV31zrgOoZcBlKluPbl5iQJZXEiriioaPPgZa4ra/aUS7n6IwW/RRAfDGILsjPMdMX4/APT01eo&#10;6Qm9mnDqCKe+daOMWmM2BrNhjLPFZBWsbnB6+IiHz3/Hm4+fgf4NrjPj6eWMxx+PGIcRrdZow8Gq&#10;tfCxnJ2vnTEZG9w0DU6nE059D93oHKzCusVVHmcfVo4NCQti7W0DeHsFCxdex9FDDbyaq0GZtZUs&#10;4H1Tbg3MPKLtTuhaR5YNwwhjbRy9y56Pyn0msWuuInS0X1xVw6sqXu81IG0VnKlwXkfAm+qeDkQ/&#10;1JrSaW1cdauZX3vfR6x9bgnb3QNBjyiEl7ZO5QxJvv+HqZtyjyjX6S1WSbVJuC3V42vqkKOgTPZr&#10;UHBsgIQ1wD73zqVsukWSu0eB5nLbDwWoFQB+RgSuWHStAj/EyZpAeW/aAAYVFjihKI4KP48W7Pnb&#10;b93vvTC21xSxtwD4R56nIwITKmssoMjUOPYza1NNNd/72lrc85E/MhW19vflHnWUkKntpXtEypHe&#10;4Naph2WtRK8iPfN7sL435dfj2J5YV5AviaS152kNvF/aoVAM0pY/qG6nwhWNybHzem1yYo+MPgLc&#10;3DI9tWe7s/W1R6b1tvaztedk8RlE1vwWwRDFMiplMTk7A8qyS1wtHPodlfWYtc+ZB9ZC+HuzsIPg&#10;5JZu3bQr24K8ozKMmXOrFJ+vwGCcz2f8/uUPfPv+Hdfr6GAyQm7Zc4QIlm6rnNfvjFy4V/a1e+Bk&#10;eW/X1M5bQaKZASrlRC7RUrBQekk3TYO7uzt0XRctZcJUgCzcJLGf9go35W3ZoGl6ELUYR+f1bzmD&#10;PrNw3my/QZpyXRecLGsL9tZIMiS0di2ttbher9GOI9jokl+7CbBzwqnQd3LxnFrrvLoDcKd0yJZ7&#10;i65zQiZSzms6iLu29p1bapi99XC0lj+Ct23tvzJDhwvlfPk/XnjcULUv3JsOqE4GrNXVJTFVayU5&#10;j0pmXttP0/sOGU3K9/bWGEzjiHFIoG3IppDuCs5ePYVpt02L7tSj63qnbLcWpIBGa8BbxpjZgIlc&#10;dgUn/CfslcMw4OvXr7CW8f37N3StwjRe8eP7d8zTFIWx7n0l0jTgK0EV3ratA/CnCeM0gafJ2VV3&#10;cAB/dWJzWYeVxOJarWaZYScTFfgEOWG0fP7lOVRaQikfymrChAEq1k7emz7L5Ft5nzIXo9VNBO2N&#10;V/qbBRaSE9rBo9+JOBuRY5i+Rn6OHLgvcZP1CcLMnoj9FJAxIH8/Gx3CkSmb7NrCCI7uDYfB+7XR&#10;H97xuEqJ4wcLbQQx9VrTJLwfxYNcA+TWRhLl4jpSPK6BdYwiu6OmsClBc3HIbjUDycsdTqFgvMLC&#10;L14J6svwnCNqpaAk551R01iU+BAZ+E1Ba437u3s0WuPU92i7Fl++fMHLyzPGcQBgYc0MM4+w/Qld&#10;1/vF3IBxcoEPyj2YiWm0mHlOjDG8f5YCyI/3iUem2NzlLBUJQIpiSGxQMIMJsAApBsgmlYAH1dma&#10;vPkBR3AjYCXWWsxmjpYtYRMLqfeNdj7rTeNDUTgRB+yDdRcBYXLEoEIOLdYXS2UeMqZ42TwqVP05&#10;K+n1dW89UXSqFFILawAzYz6/YHz8Br78QGcvOPWEu1OLvu+gdeuD2C2mmTEZwFCL7s17PHz+Ox4+&#10;/RXq9IDLzHh6PuPxxxPGYYD2KvrWs88x3NinejubnBnsx8vatsXpdMLd3cmPoiGG066wHklpX5A5&#10;MQOCOUrey8KnFma91aSz3AsWI/a8sLOKz2GwLZL7kGgOmBlmntG01k189C3UC/lD9HiBml0T1IwQ&#10;tg/cI8DL0RHUVX9HWlfD7IEkXDQu22F32433clKmftYcCesNX1M2UNvhVNgdrd0F7v0Kqnm4E9Mu&#10;oL1L3O+EVm7dv5+zA9oGSWtNeaaOwP64cqZ68qOjZQMUwHvLSzCsllkg8Bz3Pd7/NygtEbyNrYVu&#10;GqgYzsZx9BWVBlOO+oZfHWDvX9ePppMPEs8yK1f3Csr+fY/IPBJAvEWc3UroHLXOKd8bHxB0MIt6&#10;oGxcc0nOodfauk5bDXTN7mwN4N2qBbeyOMoG+mftA44QM7fkmRwBxHOf+GNqy/XJ2aN19lLWWC3x&#10;y2eK9vfY7XXNi8nb1edi1Qt9eYZsTUi8dg2snWVr9/WIgnMPjC+vpV0RPO39mUQxTNgOp9/qc9em&#10;d/Lvz/dxZyHZ+GBVhjEWZjYRgDA+KHXruiTFPQqFqnfPtjn5Y2K+FHvwXjxbnOdW2oipuElkpRoP&#10;2Bhchyu+f/+O6+UKUhoKjJktLJIfdLgvwdKlai8kQ97FxGxmSBOuXRaCuQVoLtdqqVyONhqkqrVA&#10;SeLGJDbO96LQc5YT8qUP/zzPmP0Ubaluls+wlXabDMyGQaMT2jnwG5G4l2V8aW1TA2O3CM3QswSg&#10;nbUndwT4JdeS3D+macIwDCsCgyDcQwTTFIkpDXE9rDG4XK5Q6hHaK5QVKbx//xbKZ4Ax8e45thaS&#10;Gq1BDmBERwUrchNQpHbP8N19yYd+SlvRbcK9Tl7t1SK1IO+Ey/CC+F3sxTXHjPA+ol3vXhYQZZBJ&#10;CLE1s8+8m2cPpmqRSSc/o7c+jqpsFQWK8+xwKxDDaA2CB+8DGMvsMvEo9U7MjGke8Pj4Hefzi8eA&#10;APJ5fAQ43KsgvNbqEK01Wn8Rp9kFoAaF+Knvnfre7/GBDFjuQ6qoK2gxNRonfQlglfI8Un46Z5NM&#10;5X0IZ094z8kZBG4TICFqqQhStohBud7e3N3h4eEBYOByOePlcvGYnAtZtiJIPdU+xoP3Jg/XFed+&#10;eKaDtU64xmVtHfAzIrsgXbNVTGlPmmcn6DVzeM1wT9bB+9fU1q8KrN1SXljZSB4E7vcA9IViYTvm&#10;Ne+EaxsAY7dx3PI9zBsoWvysaLNG+WZVDWQtfJwzby/hX2gDgC+Cg5LH3NKHsj7iJRfbUl27bGb9&#10;eH44aHxYqQPwlfNyUgpMfrySLF6en3G9XsB2grUT7DzBWIO27aC0RttoACcXiKEaKNWAcMXAY2TL&#10;Qlq1shrUuCKwDN/IrmFk6RO4n21EAbywMQg8qqytsTBsoLT1qgWbsWtEDpTXjfYHrYGxM+Z58lMQ&#10;NgK8UTmhnVpcKx2lICQ81Zkl2cA50YB0wLJNDSPJtcRJ8UKUF4bp0Sub5ZQuXwV3kHu6lQpxqQKK&#10;oVXWwAwDhqdHzM8/0JgrTq3BXd/h1Hdo2g4gDTMbTLPFNFlYNNCne9x//AvefPoLdH+H62Tx+HTG&#10;j8cnjNcrtCL0fnpBa+UBagOG88d0XvfWe0urqLi/uzuh69rEugctAvOCEImjoWH9CPukjD7hKgR+&#10;CIgoi0GqFl87wXYBMJD2N0KF4tRXjnRy0zAdtFaYrclV+9jyhHdkRQkwVj7uzUzxLWqXRUFKXGbk&#10;HvLvWVX3IuVorAGOqypYojjdVGsEqFCNrb2HI2fN1mvsNZx7oPpRogSMTcuinyk69sD9vWv32p+7&#10;pVhes9XYIm4WqqDgsUmqCLlH5nNZU0+XZYllBgX/ewk4FY2wVQokxkfXwFciAml/8KnZHYK+uGZx&#10;TspplwUeGQBuWo7EHqkXt7IzXkXmbdyXW1X8kgjf/bpylLdCxKCoG49kchy5NsuR6O29nSsexET1&#10;7IUj9gA1wDe3d8lVvfKe3+rPv/xZa/sRFeKFY2Kc2rXY3ouX6uXweZVa//lJocb1k27ppLgLStee&#10;cebjYoLy+uX2iLd5HtefxYqHPuXwzVH12RHCZY/kK9f56qTjTgh4uh4JiI0Ci51MiZo9ZumfXrvm&#10;ZX0u/YhdmK3JlK+uzqcqiB+Ae2ul6t4KYJRiQGi0z/EEsVNVy/6iHPsvrBaU9sIbb2UwjU5Fbi2U&#10;VvE1fZUrQjcpqiWzHITadcz8gsRRHBpxyqfU1kQ3tTNDqXqGxeraoCR9kS6Yi/FRmyYXavY7oQ8O&#10;nz8DjzkBpenZEuHBDj3HNI54AXvF55ztnTVhpLST4KLWXsvVqHVFDh8ISlSCJVtYU+T2OfsMgRB0&#10;rljazPOM8+UC/eMRSil0TYNT30UxXfmzjuwtW0Hce2KCI2R3IFsY61N3ocCgVatCiRXJmmCrzj4m&#10;2Ix/70WNWohF6teBYzu9LoKo1Cry3OBMv3isTkBaA9M4YZpnsMePQk+2IOuEb72x1jlATLO3l5pd&#10;hlzbou97aN2AQZinCWwZTcNoGhXdB8AMlxhlwXbGZNgRANaibRt0XQdigmUT94BWqcwiUwq34K81&#10;lAJpC+PJg+vgJlWCmLFtHcbkfOpFbaeUx5hyHKisvbM8pmAbHftjjhY0Ye+W7zEA5G7/0gvxWWQU&#10;KE27y547kb7J9iwUU5ky3p8D93d3/vm1GMYBzCqrs411U2fWGmdvLexyUk6AXexBXdeh6zoAwPV6&#10;valWD/tlJPmI0DQaumlByuB6veLx6QmPj494+/CA06nLhL5bvcGfbpuzpuJY3agyRk74jYsE7CqA&#10;If5f5lkOXoJJnMCsUiq61ZhnHH1uji4ORFqA7nFkb5E+KX9PWUGxrWhajsimr8/tMpzywSbVhOXq&#10;ZrwVnhkbShlIVwRZ1gqb6MetkbzpKfm8n04nvHv/DuM04ny54Hq9wvIMsAGzgQXQW0bXdtCNdhYo&#10;XQ/lPXe198C7DldMkwfwDcPCRgawIfKsp8LCYyYWDcWIYraDhN0paffZcgLgrY+wZRtDOuKYaqPQ&#10;6ATsBuV3XvS4DaNtGvRdF/3HUagZlfffl0RUWMdcED4cxriySQ1yB0XkxrwVQkEiLYsyla19Wawt&#10;AHxQzDlN6pa0Fr3EB3aaMZxfMDw/gscX9NrgrtM49a0PT9WwljBNFsNoMFkAXY/T2w948+Ez2rsH&#10;XCeL789n/Hh8wTAMccPWvnh313uGZQNmXzPwpwAAIABJREFUgmXrVOXsCtO2dSOmd3d33utQWt34&#10;ZqMEXsL68JZMpCgLeAn3QRrX5NiBDLLdJyKVsLegStGSjTtWACEomUuRyAY3FuiUS9ZaNIpw6ju0&#10;bYNpNqLRSCFXzHZZzHBQ5dAGoZDyJY4qSV8D9m+Cf+Vrc42sXU4r5AeDIEWKj1gjeRiVvOK10FZx&#10;7m2Bvnuj2cfBxm0F/uprZNkhvABta6Dsmn3DVojtawH85RkoFTTHi5wjCqu99bhn+ZIrtiu+hlkt&#10;QxmouwQhCAt6mjmeF5nPsQy2XSEDOf6fHO/MiUtG/mvSC9JiMeQWBPUnbC0894jF2BaofWz91Dwl&#10;N9Qcr9yPlmDNtnp4T/V+1E5kqV7KI3GXoCs2w+3lprYOpNbJTi7sk2qTC1sTult1cf1aMpYW1jlI&#10;/P8z92ZbduPIkqg5QHIPESEph3PP7YfT//9Vtx+6u6pyVkgReyAJ+H3A5AABkjuyeq3OWlqZJYX2&#10;QBKAu5m5WUmKJ1Kh/Lvcwg9WgJkc5A6vY70gxIbpVPnMkfCd39yH5PfkxQBHUv6v72VS7FG/n4S2&#10;uhGFL75cU1QlkOTkZ35tKflTx8vBwp5w/Rn4yPpsARVb7yUVz/kofXtyLptyjfJzKqRD2/ZKKPdv&#10;YQuDimUdCoLGWKcaZBsAF4rAvMp4eG+f6VodYZUjJjX8vm9t8hMurVm4AH4587zgKmnsLEYN5ml2&#10;9i3Ggkm5ANdwNloGK1fTBw/qkvxaB3lzP+80VUtZtphIknHApAQeIYM9lQAAfU2pAbaqLYApe20R&#10;LUeS2VQExRB2CzkxH+xkMtcCQhYa35ww8e9p2eJ+v+cWGETLWlnYGjulLIsgyH0kMgtCIVjYECnf&#10;V/n7R6mXlD1oefZkBJtcBiwmFzi9lyKCAWM2M673K/Q3wnHocDz0UAQcjsdM+Jdyhh7zq99Sypa1&#10;cC2wuH3Gl/iSZMTl/ecF/J3b565MJ7HYl+QeHK6nvB6UMiiCUNQW32ehQG6WVwQZrbU4exdStbx0&#10;y5e2OG/il/dq52nGOI6YRqdUxwrZTGLtTNOEeZ5F+Lezj9G6wzAccDodMU0T3t/ffeC0I8dIAYoB&#10;S+FZZI/D+OffT4CEfTUCrlrj6fkZfdfhPt7x/vaOWVhiBTsfRQo9KXReaR8mAMbxHicFlFLOPIiR&#10;rDBLOyvU6ouEYSRoTI5RLc+6AIb3fZ+ESQFHEnMXpAiKc3y0nEYOgD5bh/FZodR39jjJ4WKaJtzH&#10;Ozqt/bOXwP9E+pJ3uHBnyKAI7HMEwgRXCE+XEzVaa59z4MTISqtI/OS4bH0fiEHGSKG+wzCg791n&#10;//79O/7440+Xg9B3lQD0ugXt/xHP+7VQnrUmS245tNWkFL6irZUe+Po8fLWtWlhUqdJSowjWlSFj&#10;XAF+tlQiW0rUfSPDyRyDmcEmjS26zYME+bA81LPrIFhI2XAGYIAaDGwsvH2YjGKGZobWgl2DG/3q&#10;dI/e2+OM04RptmDMDlgEwTDBMjBgQBeC8pTyo5UqfU5yNjqTmWHNHIHbARYd935kVImio/Zc+U3U&#10;qwuJKIUHivqBjQEb9iJEcoSBtyYiob4Iv+CbNGMYswkFkQKRCzTptMZh6HE4HhwrihCOa4vbWoC5&#10;MRkwznjGQoq9ilwG9TCpREJwedjlT20ODqrsz+tNiYo5A+Qb36AYY88cElvwbDFf7ri+fsN8/Y4B&#10;E/rOjYh1ugNBgY1T29+vI+4Tw6ojhqdPOH/5EcPTCyZW+Pb+hm/fvuN2uzuPs64DaQ0LwmwZZI0P&#10;tsqJGaUIh0OPp6cnnM9PjuGOI4hetQ0FUnkChsxFCPkG4SoET0hFsmGlFFQs4Y4KiVnby6jVMhcA&#10;Jcu9Uj4LoulgP2aplYZVGlppsFFxf6C+wzB0jji53yMBFhREbCn67GutMpAhSVw4swNbFJk7ppa2&#10;QKgqwMcFCB4aA+KsuYj7FurFbDjU6yJHzqKIq/2JGNnhwvtP7so2lZKwYt6HVsD6PYfz3mC9LRVz&#10;DWinonmTuTGEfCpNAjZbVjx7wdd6kHY9JyGBk1RpUtrqr9az2SIKaoGCe4iopGgWnWXwnGXEPTq3&#10;78pg8SqsFkAuGWQLoU4Eu6CleH6KszNORAm2KWAIWZ6KHDrKyH8ByLJo7uSMsrQPWRlz3qv83bp/&#10;q3ZVtB2pnYMr64Bajbhs2pbIUK6N+q+25rcsRLYmDapVNi/Vtk6ZhernCeFnVemqD1fjUoaJUnlO&#10;CxBfKsH2WK6se/6zGLPmAkQu96hWACtSODe45my0Y+JCFdfI+uvqX88CVrmmHtlemqYkJQDVJpdK&#10;5TwVncg2sN2yJyPhJy3fl1laayDWUEvldqofiCSYwkKVbDNixzt+5feORR32AFG9mS/TmG6sTTu1&#10;fM/XzqjsHEcuFkh7PC20XK11HFW3tLy7DDkJoRYT1InENTELTcf6N4TpkviIQU3vRUuckzzWcpro&#10;9srK4A3NXkUtdXKybmvt/czWgUvEHniaIrimdD7hJ8Oga6DumvKWiinmtt2hmH6JKbf+wBb5aB6m&#10;jGKVoJ2JiqaMcBH9VLbvBGVuThCl/TG33/Vj317p7MFTD4KnHd5me0SriHBqU+kRHQRuoVbgDNKQ&#10;QH2ZGVATai7PLrEPsuvZoOH7dABkE1FAnNuTov2aoTLNRwFyxU54jhgMywaTGfHt+ys65e7j58+f&#10;MRwcLpHjBUsQuZYn0noGF0rm6mTauk1gehZEoCUTaoaKyf5XTFxwKVZtTzGnTpfyjMilMs0vC7+b&#10;BQLP2sWeke1rYf/jlE+QNZKht1wIDbkqLMrOQynK4Lx/c5MlzoZpHEdvpZtbEpAkQ6ltC4fQG5OK&#10;yvvj8YSuC9a/swtHhk0uGP65nq2B4kTnBnEosfU5j+469X2Pl+dnnM8nXG83tyderg57IILWVBA6&#10;ziJm6Dtwp6Od1uV6xeV2iwD0MAzo+j5aDMszw90fRzyEPT43oSYvNAiktY2h0mFvHYYBx+MRwzBg&#10;nme8v7+7CSFOEiGm8lnFoqckJegEBZBNe6kKmBczyIel325X/PH7HD3jp3n2tXdyIiFP+JLWMQMB&#10;wXpLiXmCwqonWBK5Ps6491fLaVUJ5K8JIqQji/YTEdfbDeM0+/ub21fv7fX/Nni/Z+x1tcmgx/3v&#10;F/wd5XRAZm8CeugzMfZtsqXS8u+kZy/BgjWvzfTgB8W99LynCEbxOnAvTmnp+1e9ReVou7hf7MMY&#10;wl9UImwpBCURabBSuJsJxtxh0YPJwvraL4IH/cGNRerAULpiKRWz7tc8ufc01mA2cwyzCWOjDPaW&#10;vQqFG34abRdFE0UnlOQVzL6gtewS7+fZwBrrmDwkVjUWtcbCzO5nrQd1tXYs69B3OBxcSK32XUv8&#10;VCSA+Y2oY1o8L7VmijI7lQT2oOntnD6HbTD1wjYHyl/b8P7WbTvWFZn2PuLy/Tvu79+g7YhDT+g7&#10;ZzEEVrCGMc0zbrcZt3GGYY3u9IynH37G+fMPYNXh+/sVr9/fcBtHIFgT+U2YAczGQopYgl9z12kM&#10;hwHn8wnn89l73Ku4QXP4LuBs0mJhD8TF7yM9MwH4IqGGIhAq8r92Y1lRBy2UhcUPS2sXsfggfaaV&#10;D5p0I2vaTbcwo4MrDoZhgFY3WGMSOJcB0XYRGsMFMM/ifbHbIGP7ny0AStqNCd3Gcm8SAH7Yp8Ke&#10;QA2ilatqlmUB38QCy/lVqitSt8C5LUBrz+G9lyxpAh8RUOLV87ZlJ/DoZ94TLJw3SywAN8pB50zp&#10;u62MXyM8Vm1s9oAHAaTyxSIj+f4KnQDK+OkySLlpqyVGx6UlSabikPqaYkwkC3lDEYBIabqM5POf&#10;4Wyc/b38nqEJdLesovaqard8o+sWMOtrpfzcj3q5Ly246s/xGsm15jO/5tm9Zb21BKq3QOkcBOKF&#10;Td7SLmId2ObFePWedb82nVEDUkLt16a+RAOJ0uoiD4fMrzmtgjPL93Q+qIsMwIWMJJ8cjqo3AbTW&#10;QMbavWBuk6ryZ+vrTaqKqbA6at2j+l6XXo8ykMWp5RSYTVZTKsULC7Ga+qy1lraIuyxTaEfvtWVR&#10;s8smrVYGBgBaCX/yDeJ4UT8E8CLUenAK5qjyC0IOZm8daRNIC+vqYD+dbeS+Ita6jfagToNlYz6L&#10;TSpwK3SyNicmVrPakIPS4WemacZ9HDGOoweHCAwNMgpsgqWnjt8zfK/wmUD1+iTuB7xCksZ7K4F7&#10;TvaaSpDwjLyuBGUlv7VecRpJhiS2YdFHqDJgFU5NK6fhwn0icv70zE5pOnvlcPR+j+r/3IGgJEnL&#10;KRJmdvdOTvVJ+81ikrZ1XpcK3Na5mu659RgVZ3tvfA2tIllEe872qm1M2s+0v9ZdpzAMPRiM12/f&#10;omDxyw+fowI/WQ3X6/qardJafsZaeHhpkVEXlnLefzWONpnJFgM2Hx0Y5IU6J1P4K0oqfMt2Ac6v&#10;KfszSxQxqaeUSs+YCLkGr/eAsQyNdoaUZSwINBgMB+rexxHGWGGDG0JqVRLkFWuoZmWmtcYwHHA8&#10;HnE8Hn3YMXAf7xjHO6bR2Sa79ad8LcCwcPiYUhRBZGIGaQVvPo1xHPHt+zfM8+SEqcZkhK1ljiSA&#10;tNTplMbQ9yAizMZ54U+zE7fexxHX280FpHY9+q73mYs9VBf83imGjefTirV6kuKkVu4Zn6aywqvE&#10;5yRzNBA1SKwJ2d+Lou9RCkrUjG5PEAQDM8bxnq3FeDb4Hqjv+4jD2UpGieF6+qnzuZ+ROf0QivoG&#10;VfB+OeHq/vx2v2E2Bvf76M7tSGDW7a9KwjC37f43g/d/J3CwBpjsASgWG8UO8HwRurrhFbzX62gV&#10;rFsB9GoeoLIgXhSv7BqEaKtirQOyjbOiIer2gSgkOn8sp4mo0VQqpYSPIoS3vk+T9yRoKh4Z1r/P&#10;bA1u0wVMGkwTDBtYmNjIKGgQKXSkoRWBug6MQxiEA5FTFU9aw8xz9HCMHozWOo9RKL/Bt4pt4RPp&#10;mwjy6gUbgHjrw3uNC0I1flxUcX1UznLwFw6FuYL2PveHQ++83rVONV1Iq/agMmHLc68GhlCloeZq&#10;AyNvMi0RL1/MKj86RpWiIrGgOqo0UvVKbGHHCdf3N1xe/wKmKw49cOw0Bm+rxNZZC13vE643g8lq&#10;qMMzzp9/xvPnn6D6Iy73Cd/fL7jfJ/cs9B207uJEibOGshEcIKWgtEbng2nPZ2eV0/fdYv3UVLot&#10;5YgMDoNKZM+y/a4UK6UOZK/X4RaggfqEUkqDD6oc7YMmOaorddfhcBjQ6Q7zbGMDUm67tdH8paoR&#10;mRKvLrP6QBG5SpTuB9D2XNM88X4LhKJVoGALWCs/h7Sm+igov7ZX7CHTm3YBvFaMtG181s69Pfdm&#10;C/yvA3gt1SmaJPSHBAI765uqV7JSYu8o7C0qy2RpCNR+BpONmZtEsd6GIBbVlHJNCt3O6nORr43k&#10;EyrJuzSxV9QOcZov2WMsyNH/C/5pT4XSClhJq4DUHtKqtWYeWQuPkGCtv2vt0lusJMm2BClb0xI1&#10;CwElztGmgOaByaHVPU2q7ND2aG7ZfiXffFW9b63piryWX07/cmVS7ZF9u947YGWdUQZq/bts7HLL&#10;HhYK/JqCHavT2Wuf56PWay5EtD123urvanttLeh3Dxm13GuoCHGkwgR9SeiVFlFKYTF5mMQlXlBj&#10;bATGXIAgBABtM0/+8LmsUIxYP9VqOVfe53MfvEngVe9lXF8W4zjifnO+zQQnwgnWD84zOS9GnY+x&#10;zdcXludPIKADGNOskSgnw7M+Vygt1aL+R7vmFZ6K3kku2xdkKK0MtCVS0QoXxDidjvj06RkE4HK5&#10;4O1ygZlt3pNxGrDfS4zK7yczsuQ0WiIPkdWtci2U+82224L3wBb3zomNVNVS6tF1VgoewjyCNU6V&#10;rAAYO+HrK6M/DDiejzicjiAtlOuUTze3arxdeNTf8L5v7dO1a9563c39O2LinMSNBcufnIi9xUg5&#10;RUS5uKmWj5hbXxfkPK+Tftv1ImfYiMR8LDPGecI4Ta4HVsqjsSTO9SXQunhvQWQE+6qb37Nut6uz&#10;dR5HWLZu39E6TpqFcFRnw6sclkEoctKAaZ7w9a+veHt7g1IK82xiIDOjTgg5WxaKNjDKe7l3fYfZ&#10;GGcXNDnAeBpn3NXoLJz7PmYHdp2OVjEBV0x2zxT3TzmJJ1cbM3wQK8efk4HrNcsosLNbIhX2AFW1&#10;c4JS2bkbAstDfyPDu0MeSPgnTB6E13bfL9WFLKaZmHMCMglWOXO3kPmVUuhSqxmUcvif0o6YDRZL&#10;19sN56dnHI7OxlgpBeGOtCru+T9im9MaH98L6P+7mmmqoNDN8eYGgL8Wgvbv8Cxd28jz994RrOYt&#10;ZwJT5Nguzsbemt+fKteq+DcyZZMY0Yxq4bizixrIppRma2OxBW8TM/OEux1hpxEzJhieBQwais8O&#10;XecAyL7rPUCYQpm01o6h9J5kMaATKSRMQS3UVDUvXKUAxQRS6dCyweLAujEdw2GoRTCMrHI2MhaZ&#10;bgQmbKx9r53qfhi8qoSFLVM+SrulRFw+l7mSLHiCNdeYUmnsTa6P0FwhjU5Ww+kyBboV39sC1mC6&#10;XXB9fcV0+YYTzTj1CoMGOgUQNKwBxnnG7T7jPhMwHHH+/COevvyE7nDGODMutxHjNPuDSDm7nBDQ&#10;xGnCBKSglcs76PsBx9MRT09nAdy7wzu316ClsICoCSplnpQQ9kENhJoL9T3vKDCxAQg3Si4BAIgG&#10;KvjTKwJD+SbOAfhaaae87zRoJGHTlCD8shlKJBMJdW+h8ss7FiSLDvhRT96sHnkTKG/PpKwpUXef&#10;Jw80CDV1tlRC7PVM32vdsvUZHg1orakJ90yPbYVZ/p16YW8gZwvwXxtf3iLf16xxHhUllNdjfW+R&#10;2T/FZ+LtNZFs76T6nn1QocoBzbh4BcBB1RvjxQBp/DeGfIUclYpaJSOQxblUqocz0OCDwcJbjW39&#10;eaYmyVKC9JKwXCeIKgFrtfwNbIWJ7rPB2SI+tojh5e9ZsbeXKkHeDaDnP8eoTVu09o9H9rAWkLO2&#10;L2QE/KIvWfoK5x6sdr3X2Di3c2vK+tmxzzt6/ffTNBI1CbjyO7ZJky2yqU58lLkGKssKCkuDi8Ba&#10;bu6zW9kse84LaZmzFULaes3cPsau2qS11PvlXpP5wasC6wVWMxgCOFULIJZWaUFMlKtl2YuaxBqP&#10;PV4C4mV4LfsaOr/H8uzP6+jddnmxT3Tg/fV6Axjo+s7ZebED2rquA/Mc+xMGe0GKzb3iK2vfMkP7&#10;+2EK7+ga4F7mSZXnlPRBDn2n9JNXtAS7mZSbZhZge0kIWSFECjaWpBid7vHycsaPP36GIkI/aBi2&#10;uN1GJ8hhMXXIQkqkcsAs+lAX54z2U8yLab0VQL70bG/5M68syihqU0qBVeUIRepF92bk5J9PqrKd&#10;GO8+jjDzjEPfY+gHKKVx9Tl6boNWySrJEyhYSLBWxD+1Nf6gE8PyDNv+uVZ9g4plVLXjEZY27JU7&#10;JMimBMznm1Ruz7OcZq6Fb65nYFExOdvG4spp2DQdl+fNWTgHBWfVPCUCP7sEuV1lOyA4qMWdXctf&#10;X93Uz/1+w/V6xThN6PseP/zwAz59+oS+65y9GDtcbhxHv8ZcNp9Kng1ZXlTw2lek0oRAvD75fUyB&#10;y8m/HXGv8r7tWmMeAgbg1vk8Tbjfb7hpjcED+CGHMfjxhykYrbsKDkAZgRdsuOLn8aRpcH+oEuF+&#10;z1b+cy+nHPyEUpgUqwRbR/W8nzYIwH4A7IPXfG5lJ8WOylv32cwGeLlWS3KIFs9d+kV+b3Xv3Wl3&#10;njm3M4Jhi/f3d5zOZxwOBww+WHiurJVWzui/Hbx/VCFU9zbm6qjoruL2g17yW0znVoOxBfa0gICt&#10;MeBVMIcQvfhCkKoEyWtgWTVUmJP9Qe59WwfKygO82byQLA5F8IRikAZIM6yeMZHzrrcw0RPLMX8M&#10;xgBGHxfi4EOKUnReOkSCl5mZZ7BS6HSoptjTAV6JXGm2WSy49EtFT0jrmWgrvBfZh5HZYLZuGcYw&#10;MM+wxl3XoMdWBPS9wmEY0Hc6jZ9FtGVJnKC4D1KpVQu2kAe0UhJ0qB+GJcAgz2XaARiRIpGn4Jee&#10;tbDziPHyhun9FT2POB0Ih16hj7YRCtNscZ8MRsOwesDh6RNOn35Af3rGZAl3Y2EMu+wDSvkFbBl2&#10;tvH5dqSs93wbBpxOZ5yezjgdj94qxwewZgG760GY+W/mKFd6NrT7/ry055DqAi4IsFLFQLUAyoJM&#10;KRn/ItMpKW3C/Y25B94ig1zWvTFuModiaEoP4LZQ4CZSojY6nheCmTKflpZBSRXE2Xg4Sy+9+DVo&#10;EabzyDmzpv6uW2hwk8ikB5QxjxTie8D0NSD6EXXfnsmvlh3MnjN9jczeC0LtyXfZDq3dAmJ5FXSr&#10;jTe3QOE1oLj2XhFQ8eFeVG6unKsEqULkogHgV4lAOcXlC9owWh+DxvP5moXdGsUpPjHJF4hS92VS&#10;BEsEdewiKJOz16dqE1cq92rq98WWvIOcW+YUiF3mAeV42td58zUWz4cQPaztOXsItEeIqz35Ssv6&#10;tkZU8AYRENRtVISmSiB8KT75COGwPonIHyJsczBh2T7ULSZpl1hHqq4yK7YWYF5a7n3ge6XXpRVQ&#10;OdmI1AGxZbbncm/NJ/KY6xZl4bMQ1cROQuxS7Nu0Ibp6hODI/m4BXq6phFvKfDmKvyXmKvujqk9+&#10;ERW0mBSL2Uxt2yQu+oGQExbBVGkh4EwfYm6S8yO28YxhEVRrvSCHY0YKZX+ertN6Nscq+W+tz+xi&#10;jOOE+/3uwRbtPqu1IA++hBo8EAnkQR+pqkdlr5Dh7Xv2fPlMl/uzBINKMCn0RFppEJx1hfG2nq5m&#10;V9l9JqL4Oum5glijgCaNvtfoBw3lVeGhhFAqqPNzm5AA3Jfge1CnyueEigns8s+4qOPL18wVqstr&#10;Gy2cynB7Ag7DgOPhCKUUxnH0ny3VERYuOZnxuCglfYdg0cM+uoCd9zgpdJ1LCJgmg/tkMBv2/vgq&#10;YSq0DFpfA6JrgF/r3Nk647IaVJAQ1fo1TO2T1MKT8O2n0gK/qByL/TuAQEqcTULnlZrpRPjFd9yo&#10;yatiwAjwrtsKrpGqVGQEKkqWT8YaD97PsR21IW9DAPhAmfFUF1dZtrjdbrhcLzDzjGl2QdsA4XQ6&#10;4eXlBT/++COOxyMAhjEzrtcLvn79C29v37N9TitnoWyVcC8I4pZsJHcxG5+e9ZrgIGZ9srNs7hSo&#10;9/slA9M8Y5xGzPOEaRpxu11irxIU+M7H/oRhGAAQjHHwsu7cZ47EbqGKb927Vh9QC3BWgThQGkw2&#10;Cw4OQD0AHA7OuogZGKfJ4YTDgMPh4KeOHZZn/VmYRLNpT1JQGblfOivUhBGSPCnPG7eHOwLheDxC&#10;aw1jZkzjBNIq5g+4+9I70gVU7RekgOTRf7pHiuEtkHv1z33BQO19b3vjFicwb/ju1VJ8P0pG7AFB&#10;WkrNGiCxFgYTHpgAYKaEa44KaKeUC5vU+vEXOEfOAnmoGTbXVBHGERkJOpPfpJRnAcltWJ2GHhSo&#10;IzDNmO0MNhY8Skd3NzIYrUp84TR0PRQ4JYJDsm8++MErTojJF266yarFAVbJKjoZPjgUi5ZhZ4N5&#10;dtY57BcoPKCc3t/CTi71myOrx9Ba4dD3OB569L32xZRvtGI2APKgmDgHmRB15X3J3OdPQTZSAZM1&#10;gzvAsvjsCuUmrSgdl4FMode34HnC+P6G67ev4Nt3PPXA06Bw6ABNroCdJz/CNjNY9dCHJxyeP6M7&#10;PcEqjYmByTjlQ9f1UT1krHXAvTGesfWKJUU4DAc8v7zg6enJq8o7KCK/NpbWNTlIrFbVOByClLyv&#10;qNKdf57SyBXWwgQzcC1fK/Kwrn4GTqqRXXtTANIQu4DYeDklrnF5AEOP4/GAt7d3pzrRCmt+NLly&#10;Ds3w3eqYaW3/qVSRJbBZK1Rppzpu6wyqhZBC0AmMbRu4rQmtNbX1R1TyeycL1oCM1nVrqhwrgp2P&#10;5Lj8O2qHGni513/+71i0fOReLa6tL/yUV6RkFzYCd1k9uTk9uPBXpkR726BodINQIK+cCar5RPpB&#10;gGsBWWBhh8cR9Mr3GVl82+zsSUuJwA3PrJqKZpVExeMTJjUA/1Fw98PPQ7HnPRJS95HPVgMR9hBW&#10;W99rPUC2QGOKxnKB1qyQZntG/mvf2WYj59QWKjTWT7pu+eeW1zOBXHkw2da9q9XHrSN2z2TWfjuy&#10;jbVCFfueHc9DTnRwQfYsxQtpSo+r/dajRHPrWq2d8bW1t5eUbZ1La17Wa5NrD00JhL0686NAhdik&#10;hf2U0hqKlLPvtD57ywRldzgdSABYiXyVSn7LS0Vv/JmsWvrYuS8BYevFVw6QcSeU8RO2AeQmpWGM&#10;iUrvvu+jdUJtGiLlfeVWMK26USmKliBlKC6E0IZErQ1vrUrew1p5lWsU5TA729XG/hAsHNx9EpPp&#10;HqQPytnb7Y5ff/sN1hiM9wnTbJIyXaX7oLxyXAY9l89ICQTJ66Z8z5AA/2QXVl4PSUxmwGbYk4Xq&#10;OxP3EDAMA7788ANenp+d//zrK97f3+GwQT/dbyliGbv21wJIS8MQ4lyU3tQADDPer1d8fX3F6XzG&#10;58/OmtV54gJsTdVKs3Umhe+Z7wm5J/bWWbTce9rT20mtTWnymdIkNOdoQtF3tTJrlplevGIfJGud&#10;vWdJ9dqBdu37u2okFgHDnthzWRGzsy+xgRgqttVMw6Uq52y6lsHlYvZ1rFLOrqYPwbBd5yeIFKxx&#10;DhHOKkdBK3hLnQQ4a6WgkAjAEHIvAYTaZGP6jjPuZZ4QckwpkH9ur9Mg1aPvvJuBF+q4nBTjr9mM&#10;280RDTZkWpL7fIEgDl7yXdeh73u/hxGscTmUFj6HyGc8yn3C9QA5aRPWe7D/iaJi3zOkv8cYhgN+&#10;+vkn/PzTz7hcL/j1l19wuVziueB5h7g3AAAgAElEQVSmivyaCHYUzDlM4dlUVazbZT+5tBVv2eJK&#10;otflDpK7lve7+//KZSZ0fY++H6BIL+ywa8r7R3vZh21zHh0vzcBf5vLZfPh9H/X8fHTMOAtD3MHk&#10;f6QRq/GjbXWDFd6JCcAvi7FqQbn22Yvg1DWf49ruSSGkT7lfnVboe+e3fRh63K0GBgtWDDYGdja4&#10;8w00eZViSgv1nl9+g+g0FPWZspmFk29Y2KFg01olhjgja3Lc0XPtoimJOyYssw//SGpBVmKhBQA/&#10;KChsXlAchh7Ho/ve2mcFOOGEEvkF5TGdLExkYCoU3NBr5jGeq+cIjamWhgIoBN6GDT4DnauKewkA&#10;OUshO82YrzfcXr9hfnvFgSY8HzscB6AjN6prmTDaCbfZYAKghiOGl084vXxCdzzCKA1jbPTWg6Lo&#10;126MmyoJgDtpx8yezid8/vIZL58+YRgOacwvNhopyb5G962Nj4fkc4rPscrDWYgXtlQ14H61+Fjx&#10;RWehppeenJw/uEgh0+L5JXLjul55H5oYEKMfepyfjui/dbiPdwAa2WhCo0jDSnAd8QapuuKZXl6L&#10;GqBMeBwEfgQUb3HGj54ne3y9WyTanlDXj2ap7BnfXahBWShu/gb4vSdTZm9hUgfjcvuLGN+8Iz9n&#10;C+R7hFDZAlZljk0kq4qpbKrsG021UlaTiG0u+hhYsCUwWVAhfuPFshbjxGJiLp5vlt3rMCXQLgPy&#10;UQA9glFoPIutZ5KbbB8qKu8966qWJb3PZ35zWqe1hhqTHX+3Plyb3Pzo2lwDFHa+UmX3XAL4H/m8&#10;rc+YW03Q7n1a/mwCoJbWCK3gsb21+eLZqfQ12ecOisamknsJAi3vUX2fjUQLLUPZWVrW0X7iimjd&#10;97kFcG8RSmshkGvX/JEAZHnt9oJNy94pBCeu5zXsmT5vkTDpnThXhPp6UAXrEa0jwKqDatoDn9YY&#10;Z91gZJ/oskgYVoD1HowOQbRESfm5EGosl8FHMm+kAMoYB8qY2cDAwjDDgkSgYsozK9X0NVsXeZAE&#10;9W1b0IDoe83eUiiz4vK9bJwANikrIID07D8va+vFZq5nCOB9CComLC0Wc4A6PP/unDXGYpxcHoCZ&#10;Zw8SdlDURWA8gvdRaYqoti8B97WzM05kU7Kmlf3y3nssbYQWQjkPbPUe3LTGous6aKVhfIRyK5NE&#10;1galL3/rrCa5lnwvz+KzjOMdv//+u5/i0Hh+eUHnVc/csMyR50fKgJBuB7kSjxZ10frelAP6QJk1&#10;1gqib2aOyV69kg+RB5TTY0C5OJgetYcug7hDzMC649L2RJpUQLNyUzDjnIKepbh32alSdo7mZwSl&#10;aQ6PTQWFPCmg73sMhwOGwwCllQuNnUan0n9/x/v7O5TS+Ok//gOn0wnTNOF6veJ6vWGeJhgwOujq&#10;OgJRpRb2n9NazMaCYLIpwRjWLSx2rZn9RD5iUC+YwX4KKEz8B8seay3u44jpdou2NPEaexvt3gP3&#10;UZEPODLAuukV3ek4KeTwE0cMBhszmZnDzNBae8W6BbFxn9n/fsJf4AKDDwcMQw9jBhx8eHAU01ob&#10;Mbx4LytVqgzSLV0t0t4ppwPSfSifZ3lOW+vsj4w1eHt7w+XdEwukARA63aPTfZyeK/OmaiD+I/88&#10;FFj7URZ+AWTtKPJWX595VeWyBeBXXZa5BLbzpPiy8eYHAft8xJvqITyAT0PHwq+TY1gsO9V95juK&#10;3BeQ0jAbSxV19p+0quCuHqxIyjyZ0RVUh32ncTwMGIYeetaANqC+A1jBzAyeDGZ7w22mWKzF1/ML&#10;SAXPwaCG8nrDoGecMDmGUEwiMDl0caGQKahahp9YiInZYeE7pbwVYRXyTltvM8Ca07SS3yB1p3A4&#10;HnA4HFJYBi8T7dM1lQd1PpYerqvzMyTvV8tpVLp0ZaiBS5KPzyxCEFn8QPkuiIMCdArAPc8W9j5h&#10;fHvH/e0V2txwPigcB4VOsw+/JEwGuE0Gd8uAHnA4v+Dlh59xfPkEDEcY9vYu3redvV9dGEF1OQbe&#10;z6zTOJ4O+PTpEz59/uxG1Pzma4MVUpUlFcBeGDOtEn8hrCWl0i+CtXdON9TG8pEtyR2+qyiUEFK5&#10;68OryZHbYLKRxIFvSiz7cDNF6LsOp9MJh8OA97d352etOVMs5IEIsrMXn0aMTHIlAnNLLV6GxRLn&#10;h2Kp2ywzGqqE1ObuW8hhhF9UuXfvAZ7XQPEt7/i1wKv6c9QePVw859IiJXNuoCqmXU58yGtDBUS+&#10;tcc8QpLTAyBnrfDnCrArsCqUOcr7yOd99ceejIDqRoAkgLVS7Ru34HZwuSwwl/tVqSwNjZ3NQjMj&#10;OR6jMXyhr2TmBbLzbTYzAOsLfiWCDgWHmD0cVAUDaxYbZW7LGki8BsAnwKzca5M9UEttu9fXvXyv&#10;6s8VDMTaCHiLANqaSnhUdPKRf9aFOGV9yjur38cFOFukwhoYtfR8V9ngYA5KbRGaVBNAF+dy+2yK&#10;AZDF/6rSjcVeX3vT2p7J2f2QUwWhFs5kOZz7/ZbHY4uUqREJEtSWoGQKvlx+l3LiuNU8f5Ts2gtI&#10;Lab24lXhnOAoKClkVhXymi+DyXcT13GrrvdZYc8mr2h0KkMlwFsPHphUO7u6mJIdY1wXNvnZW44+&#10;xLJHYptsAx4JNm7WN/Js8H2e8YrKaZ6c/ahSIN1BYRkELgVawVK1vQ482Mb+lXxWQJyqrSgFJfgC&#10;2GglkVuVODsK6LwOm80MLWCT/LZSBPDd65t47VMuR+rZnT+1+0XQ6LTyL6hQcHDu1VU+WdyqIWtn&#10;nswOCFMBQTmaLHdsQjtKQCm66pV5WcvnxRiD6/Uap6rnaRZrlMU5zQuSMYN4okuAJ1iUBOCWGE64&#10;umwFSQXG2/t30G/A4TBgOPToTmc/vdD2nJf73ba9RVtFsmaV164lqfCeX+a2tEjKvdaiLbHfI/je&#10;XkIzTf8nf/SFV7/o0QK5lsWrQdb71jsUOE96B6JPmKbZ53jIfijYzuS/V1q71UgUaVcclN5EhHme&#10;cb1dMN5HvH59xevrKy6XdxAI//EfP+Pzl8/48sMXl8Mxu7Xw/fsbvn/7jtvlEkHtIBIkIsAG/CWt&#10;i+VERyu7SVgbgmPmhCKf4SjU58GmLFjrsmXc7jdcLwOmaXRWYBTWsRNUxkkW69T24RzhMPU0pfsZ&#10;z6mwXgpi0Dl1UCR1Z+tstQF4q9/8Zy+XKxh/usmKaXIK/zAN7MkaFgZSVUFI3Lca64IoTjhJoqH8&#10;2fAM9P0QrXLmecZ9nHC53PD16ysYwPFwRKc7R1pq7Se4jMjR5MKerhQOqX8/eL8nzHVTXSg245wd&#10;3wY/1gLpHin4YiBPaHZ5RXFTqvC5LOXXv+1ewKKsYFRURojRdZvCHdIen3wTE6qRN/LVr0W8qw+T&#10;bDMVSp5yQ9QK6DuNvndMOysF3fkRQmWd4mIacTcGdjIZcB8/9nBwrL3uwIMHJ5VOvr5EmD1DGPY5&#10;WC8slup0WrY6QYFv/Lgpe0o1guMhMDdGjSRwxBgDE9TNYGhFIKVx8P5bfT9EBtDG0Z28HVCLm8EL&#10;UZhsLyRQEZpCBje9W6XAq2aNE1tCq/KNKwtMKcEigI3BfLvj9vYN9vaGo7YYhi6psywwG8ZtNBhn&#10;AwuN4fSMpx9+wsuPP4EOz5hYgSfrQ4LZM7OusHPFOkHrDl3fYxgOOJwOeH55xqfPn3A4HPz4bfDn&#10;DB78lR6bZNFHK/sUBGgvAHykEUwqCrOaJUsqpNd9gKse3lHBwdlesyjcKT2f7jMmD0KlCFZ5Jt3b&#10;T3Vdh9PpiNPpiE5rv3+IEOo4dFmwRjEQt2aIUPftr1+Ttt949P/2YXetUfdmMU2SX+AlMUxyWfnr&#10;pCgDGwkfn6TaA9xjx+t/1FIjbbzy7iUgAmKNbH5eebYVdXTNIokaoYAtYG6vimZbWVs2WpzVE4w2&#10;ibQVONn6+d0NTWgCQtEcH1IWephEUstArVrtVAuek/uxJIFzjlgEy3s701Cwax1Cv5WbkNLGKfwC&#10;YclOwRlqIlbJi5aDAIDld/XvWHg2l57JqUHC4v61gaI2gF4DTMo6qwzuRMXj9BEiaQvs3VMnr1l5&#10;PWI/uSfgs3btHrEIYubV9eZ+hooMyX2q+L17YgCXHts/w7NnwawyQH/X1kriHFxufAs7qVqfUAoo&#10;8tmEujVBC5Csa0Bk08f+/BTgYlAUq2WD7xrC9BlKhWcADZoKTyHcSSQiLew0WewQa2GMayT2XiKo&#10;Vl/t7hG92AEN337ORD9Y5FNhJYh4LTA3J568KAM2891V3qaFYhZTGM9X6Zp71eQ8GUyTs/xkoSol&#10;T8AG8DwCLuGMijYDdcJla9Otr4G8UAxtlWFHDk+zsz21zM5Cwvc3STiVzsAA4GdWEqEPBlytm/U1&#10;VtQwnAlR4vkrcsUisWEtlGJ0SIp2EtNVRNq7pPu9BeGzehtgcp8lATwkMhQCkIYMcF9uGQRSnbDY&#10;LDMqYkxtaZSSkZgSXF7UQmGdxsDJEDpJ3oKXF8R+ymKTpONyqyrX3TzP+PbtFW/v3917aN9vKmet&#10;qgSQC7lvCZkQeTsOlZiu+Do2KIG47PFTpmLKgXBYiplnXC8XmGkCjpxdaxkousg4kqoWzuY+q8D9&#10;GplSXzdSQUM5ls2P43E1TG1t+k4KRmo1xF5w/pHaSmoBSCinU0FBOX4iBHkUamhvKWyMwTSOGO8u&#10;rNjaQBAoj7lQ9Mcv39y7SCFZpnCBC3A2haGUwu12w6+//gqAcbvdcL1ccbvdYGaD89PZiU/7Hqfz&#10;CafTGUPfY54mfP36in/+85/41/XiQGhK52h4TzcdIj9r2lDjmSCeWVpezPjMlBKvZIns+mHdaWit&#10;wIrR2w720HvFvI1BtgA5db1X1MvewwkGHem3yGhEsuSEwJi01hHcd5mTSS1fOyuttXh7+463y1sE&#10;vuO5uehX2/k0q716ZjTByYacMhbHX3+Fvh9wPp/RdR0ulwvu9xFaaQz9AUppvL+/wxqLl+cXDEOw&#10;0bZxj3Xkks3WfnDGSL+/rx76W4G1W2xi3ZPRN307mvhW+NNeFd2a6sIBvhw3g+pLF1KSNZV6c1Ou&#10;KDUSW1bxh0ShbOM82ECOEyulYJUbnUdLMSRkist7w8JOpXVPULDjokBnCSokvy3txzzDwUna/Yyx&#10;FmwNDLsFT4bQzRr91LlFLSoDrXQc2QELix5SuMMB+NlYf9goQsOiaGEE5zYMG8dHbebxGMJnfaHh&#10;Ymz9RuSvu7ftAVsoBXSdwnDonQ+7V93Hop8Ck5d7eseYGa43N7IXTn+39J1tqEMzT+WVMEBHXhdC&#10;yvxQSOndFvM44n55w/j+HcqOGA7k2FNvNTbPBuNocZ8sDBP04YSnLz/g048/YXh6xoweZrIw1hMn&#10;vjifZ8dcsmV0nRtJOxyPOJ3PeP70gufnJ/RDDwJlavuobmsEoLbsWuThHRwumYOiQ6EYgFyo1JYg&#10;JVd7eDlRseWHiMXB0/AkL5rH0ORpReDOeaqRduRDpzWOhwPOxxO6rsP9PrpiRFEGLjQVh4UjBm0A&#10;MjWFSU1FLtUUZXBQUy1UljGUnvXwyLNvRpnKBqe4fCwBmscKz4/4VdcmE7aK2z1Fd7onCn6YO1fs&#10;NGZTmwU11QSfhJbVxCMA3V6ru9a1iWFaLAGnXJm05vO/9x628mj21T28UBVZFjZ3ReCrLE5bAby1&#10;6Z68sU9jmOVYPoTKnyhX0YWxfPLnq/aEHwFpEq6oPwq4IKP1c/s1biiIt5vGPSHNNSIntyLgbB+N&#10;wfSV+1+fblg/Rzhj0td93NcCZlvP5xbo13q2a/vLnmDQNaCBOT8D63UsNYJM6z7kj4R7A84XdU0w&#10;lN/7ZRilnCVaEzw090FIm6olYLX2EqX4Zw/g0eID5DXOr4fNnuWgzmWLTN1NGZrKtUdYBFvnFkib&#10;JCaKglXKfbi+9rdsyPY8K61zcmtqZgHgo8ySEt2QtHtAXrdEjIlbFky5Z31e3/HigXOvx3lkQajn&#10;lRMwRZA4iJiMD/ozxtu3eGV+UDQJkYiNxzrltoxARnCu+fvzRo9PJBB7Ty65HsFi9KGPTBQtMWu2&#10;QtJrPftz5ujfT/47yrwKQJLeMnCTwdYR0xo6E6SFesIa9pYuAsD3wHYS9cBNNoT3yc78kkRO4bRa&#10;q6oQIdtnOdn25D2HrB0YuZyIV8nP2p9JS4pQl5iZYf31kQplV0Kqheq7ZnlcO0MtM+w8O0zAarHP&#10;+aw5tpDThBTER8UZ5p4TFd/fgYk2TgmE542RCxcJ6Wzq+x6n0wldp+NUAdj1+pa4sNitZV6ktQNb&#10;lsj7cjLWeqW896eMNNxDjtf7SGTZDmsEY+0cKqcM9ohaanaoec+c9gcWQHwSo3CGOWVWP0oA1L6O&#10;DerncRwxjRPYumkZ99osLKKKRr6YbAt1RAKH0z4ULK6036/macbtesXtfsM4jrDR152glEY/9BgO&#10;AzrdxXxFUm7fMbMLU/7yw494Op9gmXG9XnG5vDtcieDIQrEWqGx+CcLmSu7hnE31xP3Di31D5kfw&#10;7if//aw1LuZca0dGmvxZVNEGOuFz4bNZaxZCxvwzB8LYEwZaFwIwd59atrtu0iwRu8HmONxLJuwC&#10;6svweimQUiIDlC0LrDdd/zS97PZPtoz7/Y7v398wzwad7uIec787+yGtOxyPB/R95y35Taa6L504&#10;pNBpr5jhb4P3DysOsR7yszmqLnI+H/lnsfkgCdZbzU5LIff4ey4P7i1VX3x/yjflFE6ETF2Wa7al&#10;qnYJ3OejsQxi2p36Li16OJnwIiiIQxIzeUV7tLRRFlAGrI1nnxgzbpj5iNneMU0dFOmoCkBnXcFK&#10;LgSXUj0Wr40Dfq0PmHUFA1nrxqmiujwxlwBBWa9K8VYjprxfwl84ORC5Tc7AArAgBWgi5/E/HND3&#10;fRwV8vqLTPW06A2DxQn2+EcGSwAWDdaKcizbECpriwFWudVLDEcSQcQu9MXCzhPG2zsu37/CTu84&#10;dYyh127ywBde02RwG2eMhoD+gOPzJ7z88BNOnz6D+h52ciOixlqwcc+wC9pyi1kpwjD0eDqfcH55&#10;wfPLM05PT26si8tRo3zcg6rEnlCWU+Ni+YBdwtK+ahl011IdUJUbSMrEjQY0G4uv+PJCCgELv3JF&#10;UJqgWEGxdkKqYDHlJ0KOpxP6fsD1dgdZRqzjeMN4ULxdHQpvNwhrwNDCOqKQfD0S/iY/EZdpmoXn&#10;YZpyqAMsW2dQcxRfNNJbgPweEHwNfGuFfO6wfd8m3NHyEs2Jndpo7pon8Nb3XbMp+TsKzZZiaC8o&#10;1HoGWtMztSBscJr0ykCFFcA1qffUhiocWYh5HP9XVPGtdoUjDKC7XkwahZB47YlynRpTsT+QHGUu&#10;apnlVkLYPUDS/H4kGnqqqMgkgL+lnCegogJ+1GNyYaexESZda85rwpS9BN4a2C9VUQ99J0F05M82&#10;RWAnb3yQgVt78jv2fp7aut9eAwXwmQljuC7zQzvklZS0zCjD45aA+t5imXfcg/XJn/ZzW1rRuGtW&#10;7OsCzJJSzmVGBAQhwxtEc2E8KvaiLWL20WdjXSDV6Jt2BCTX7gFV6ubMng61oPp6nSNBIHnZ2pMN&#10;LCpRYbpU+pN71aL1dhHjNHsrygCahIniVGFyETqZX0uqPthb4ZtZXcUil4VkT0FetGUwe1sLsDvf&#10;goWbtZxNAEtwmYT1D0T22PKslpUQiUkTxIBGa6yfVE2vH9ScSiEF+DJ5ewRXS4epXOv7TGbre1rh&#10;3iutOuN3ateWMrwxqS3V4tkq1dCybq4PR1Bz8qu2huTrV4fZuCIWU/TQqSmB0TJ4uD5dKL67ArRy&#10;09hsk8rXinpqqaGiqOwNoq95njGNE0yY8o55Cj7AmKmZySHFEVyxEqrZ6ewVuZQ1ODfFYOt++rXa&#10;dG9OTI1w2DvttzdPStodliTQ2s+XPbWsfQOQai3jfh8xThMgiVWVcJ/SRjlXvbf39vA+7tkNJJcP&#10;emaCJu0Ec/7s6LseQ3/AYTih6wbM44y37294+/6GP/74A7//9geGbsB//6//wn/+5/+Dru/w9v0N&#10;//sf/8Cvv/yK+/2O2c7Qncah79EPzi99niYvGl0GwtcytIgQraUCGcKZ0Nb9xuxDed2ECjtnCBEQ&#10;TspheTk7m3oUh89YGDNHK6AU/O3PYm/b1qz/12o8RdDQnoixxQR/iZ5R5blVkXRpP6/ICPNYLXn7&#10;UFIU7XLCvX+/XPB+ecdff/4FMHA6naF8+LjueszzHcMw4Hg8ou87N/lj0x7YFhuoh7r5D4H3e8OD&#10;qo2zoNXKQnFLCSVg590bSWtkkjZQj80ituEX/9HGteZVzFiGo0ULnag6TxuR3Nwy5UaLMc+CUdc3&#10;YBIbaO5FFilAwVBpX2D60UK2sLDOq9v/YgUwDCwmGDthNhP0PGJSGp1SIOqhwQD5MAzSC89MAJim&#10;OVnViEM0fIbkZZ5G6vysowtNCuG0iRmICZ3S2sltcBbaqyl6TTgcnNd9p7uoqM8V2Y3RUv/a1aT7&#10;zKYFsJbEOFetYZKRvlT1VK0+t5Qr9GWj4AdTAGsw32+4v3/DdHlFTxOOncLQkTsbmTEbB96Pk4XR&#10;Aw6nJzz/+DOevvyA7njCxCqOzM7z7MgnEzwJFXTnPNrPz894+fwJTy/POJ3PrmBjeHujUiEU7k/h&#10;053ZOlBDCoesPVI7/MXW/ARpnU3ZfC2W4BIvD0mnUhA5EyJRnrWCsp6lFyOeBHewno5nHI5H4Ptb&#10;tBOoFXUfDUZ8xMasLDCDmmqPNcKeEKhHAkmzgFwSIEs2Lr1uhVMNqWLOAnJK66yoSmicd63ieQko&#10;IDflLU4OKjwAt65nrUAPjSmtqIYe8YTfA9isWX38HZ/vlrf8R167BuDL/7aWoTRn5y6vkFita1N/&#10;n1xxXIJ84fjLVRy+WAwWVWLthQJZae1VznZFdEFgoOoTm5Odj3u256B3G6xsKb1RaV5quT01gLFF&#10;GJaK07VpnNa92xto+Qi5USOX9qyr/Z+7vXe3zr09YdWPAPcSWConJFoE55ZXfis7JAZAFvYJ5bqj&#10;nFv6GEnamDRbU+G3pvdaBEAZilqvSXh3z7MOnFOjzqQqqP0okbp2j7fOmUc98Gukau1s2wqqX/uz&#10;JWCVrAw5Lz8iSJ8RkOKeG2NwHyeM0wjDNjb+LId0iSOB3PzeEYBfy7dYOSu5/DssegqnmjTT7Owx&#10;Z5P9PYtANFA2wRWIu/BZjRFsOLAAt7uuQ9dpADoCbaXimEVBQ6Boy4MQQthAFspppEwZGYJwvVgr&#10;FOC0EvQb7CPSNeBsuUgCg4qQxT3B0Fu1dysEvMzuSJN3yXaIFC38mKs5RR6j0FrF7xqv945zLPTz&#10;mgiH4xGHwwH3+z3aLiVRCeX5CpW9W5HCPE/49u0btNb48vmL64sOh2ruUEmI1gjTmoJ3bS9ovc5a&#10;fbqn3sSGqGYPFhbAxD2K+tq1qn2+rX1dApilgGBdwBUIGxUnK4wxGO8j5skp70nlIgNVqPjX/gnK&#10;cOluEWprB1KnCX2tOqAjaA57tfu3mS1u1zve9Duulwt+//13/PLLL/jjjz9gJoP//t//C09PT/jp&#10;p59wPp/w/nJB1zkR6K+//YavX79ivo3QuoPSOgbKhgBvh2sJexUGAnyliqkeZyHk14iYMgthr2xN&#10;8bzLvY2EfQ5ihkQ4n47HI15enmGMweXyjuv16q4Zi5S8sjcyNmUfcEtsnE/pByubRzDpWkbE2hkv&#10;AaQgeJAZB33foesHH7puMU0zLpcLvn//hmmccT7fHc4i/L8PhwGH4QCtNKR9yVoN+KhIbTd4v6+Y&#10;Wy9cqRII1Vr8EpzMD2IZpNYeM26NKJXJ0ns2nfoFpUVgZqvZ3gPcy5p3U2ESgXsrxuoo+m7nhZUs&#10;6HI/DOb14oyjXx9FH/V83IOzIBullAMCwliND1RSIamdi7FTZjAbWDvB2tkFQEwTJtJxzCeMHZL/&#10;767vFoe8MUGZ4T0Jg6mEchZN0oPQWobx4HQE70Nh5n0hM/g3Vmw2+vB1SuPQdz4Je4AOwSOZwqbR&#10;vAuAI6jpF4SKIEuUKkL8fCAb4DzHYnhxYfLfGk+WI0rkffgzxREDsBZkDDDPmK/vGN++Qs0XnDrg&#10;0BM0wSshDO73CffJYmaCHo44f/4RLz/+jOHpE4zqcB8NbtOM+33ENM6YZ+PvF0F3zp/9fD7j8+dP&#10;eH55weF4gNJhpGutMaOMRV42SdQgRrAYJy/VUuX+85CXKh4L+BGD/cn7DwUxKEdzWUWSzI2jWfeL&#10;AxkHwDrbqdP5hPPTE/Rff1U8RPeB9iWgVjsA/w6wuoew3WrS9yjAqZKmJ6erAtiZepamoS2WvgoV&#10;uISTmo4lWUzYLNo3ryktxRB7g/MeBRPXLSseC7laayZKEr+lEHrkGXkUTGsRc2tgexUgZCFUIPKC&#10;V9okztY8TJNqRoRcrUHtQkkt/781Jk7vlYS/G5Etp3/koqAMCN8Cr/YC0CUJsX5r62FS5f2SgWT5&#10;M0S77r8kOfbubo802q3PsFbH7lsD5bRnHSCuWVS4mom8/yZXz8ZtkIEqfur7c6nW/t0S+6zV8Vs2&#10;ZqmlsPGe14kfWuDeey3Btu7r1sRZqYpfI1fKNbA5YFdRqu8NeG4BhGXWRa1e2DqzW+r5PcTC3lrt&#10;UdBqq9ao/X1pxZDXpqKLImf/wcHLUhe2gtI61QP34zThPo4O0LQ2e53AvDNy8LWxnWYiEkk218xk&#10;q2sr5J5Qsb/CnTfjeMc4jbCcrgUHS4cI9gvbzgrYDB9LWLNcc8CbC7YNdpzpHHR5L7Xptq5zE6p9&#10;3wEgzLPLD4jTAAJoDNNNTgDLUQAS85QECKUq4c6154cUQXEAqfJnqpw8ktZYpd89KhaiW+DwVgZR&#10;fBiCt3wIwpYeUmhNuDjFc9c5O4kAhkrfbKnEr33ew+GA0+mE89MZWmmM4z0D8VSog9Am2ZjZAW9a&#10;4XK54OtfX/H102c8P79gGJP/K0UAACAASURBVIZNQnRNjd4iU1rn4h5LvLUagjasPtfu5VaYbS2I&#10;9xHxxdpZu9r7PiTmweKct9at9WmaMM8JiA6h0ZRlg3GeV0BYEJS13j8Rcsk7P5zF2qvSw98xs8XX&#10;r6/4n//zf6HvOry9fceff/6Jb6/fMN5HdFrjfh9xH0cXBAtAdxqfv3x2IbjXK16/vmKeZ2jd4dAf&#10;MJsJ0zhi9rYrpEIYbbJ0MQhuDhZEgYAIWBa5c4FEoLOxsJg9MO1Ekvf7HbNX4Qc8j7M6JU2fKNU5&#10;14nDwQW23m+LsO909siemGNuSEbxix8q6yJbUe7XhGY1wiyRvybDkMO+Ezz4o+2233eV1ui6Hl3f&#10;+ywwityxVhrH4wFP8xmvrwPe3t9h3xmTcfdsmmYoIhwOPYahT9toUW+36pN2KPbfBO/Lh/uRoq4E&#10;EEu2pXbj9hZJexU9kjFvhfHtAShS+EPbJ5AWvuUbqpNCIbEYaYIDTOMhztz0Jm6BToylJQuYmmN4&#10;EJoPYsoYpLKTcUWSU/AprVN4q7HRZ96NGvmRSSZopBCOkFw9+8I0+Q4qhAQuUs7Pmzv2i9J6gHdy&#10;voZ+EdoCxHCBSMG6hTFbYJ7de1nrxollEjSVtjlI/oUdwanuhwHHwwF9sPQJ94rSYi0LoSUwUTEV&#10;lqEjFb878g024EAhC5MRAPH9ZWFTy9aKZJo/lESIE4wB5gn2dsX9+yvM5RsONOPUE3rt8gCm2eJ+&#10;n3G7zZgMgfoDhqdPePryE47PX0DdAbfZ4jbOuN1H3MYR8+S8ORkufGgYeg/cf8bLywsOhwOgwrPA&#10;C/+vqt1HOTILeRCUtjbF+H/hId8qrlp/tubZ/riHOrXvfdxuAgHmGp+QK8HsCSs2LmrZur3VseOu&#10;UL1dr9VGeC/4IK/jFjiyt2HeUtMtm/hkY7bXWqcaCC4KMvCii10AmKX3fj7bQTnQWQtVpWXEFSpF&#10;/R5io9F7Z5kIrfvYer9Vr9Qd5/sjZ/De4n9vI/HIz+z5uS1FczUjoThv8mfO1zkqjZLKe5sHQa3f&#10;ZRa2BFmWSgA+sgDR2p7mLAyMnePIftUCKYIltMiE3nOZl+r5ukhg6/l+pDGtrxfebBS3gMpVD+gH&#10;VcR7APhHJkJSsFoNZBO71crnrJ1DORBLu0iZtbySFhDaGtmXAJZseNZVie1pmM1Q4AgkroArvIwq&#10;3LtH7yEAHyWw1yxi2qcEPbwGamfFmrVbXfkvp4b229S1+sFHAPqt/Tv/97odyR5bsMdIK69SjIru&#10;ZCVjiUGKocQtDM+eYcZkDMYxgVbBH91LcgqBCGcTLRLIYOSEm4zMaYH43Azrii7mPlMOsMY4cG2a&#10;hGWOipkw0pNaWhdJgBcQoiZCPDMDWB/tCLw/MyNHhcLrB6GbUoTTydXGn16e0fc9zDzj/f2Kb9/f&#10;MY5TVi9prTMPbKlez54ZOQJMMtA9v0Clt7YjbhKoVNriLvbgSLYT1qZcas9fOZEg/aUjWEmimfSh&#10;niEEvEWil3WM1g6811phkusY8HZ9KrvH8jt2XYenpyeczmeACLf7zYWCGrOLDHeqWZfn03edV/8z&#10;btc7bjfnSc0+2FRaMZWg/B6MqzzPPmoVt9jbsSEi2jhHPpL3tCX2eVRA8xHcrn0WpVrGsttceLbO&#10;734aYcwccTclFNCpDpLh0TKXQ+5wyYYmWJ0EQtXlQ+kkpPG2ywnYJszzjNfXV1yvF8D72d9u9xhG&#10;63R1xtfgFrM1GKcRt9sNb29veP32De/vF5zPZ/y3//e/4ceffoCxBl9fv+KPP//A9+/fMY0jjGV0&#10;yk0bBV94cJAfuEmk2F/6oG/FKhPwgBm6U9B6gFZO4W/mOT+/OFgFYTFp8vb2Fm2s3PU3C2yybr3a&#10;ztCrnftRpV/BZGNWRsMyqibAlGtUa42u6xwJxO5cPBwOGKIVtnb35fUVs7Houh5PT88Yhs7lMx4G&#10;kALu4w3GGnRdD8uMQ995tb5OJHoFO/8IofUh8L7F3FEDhGiF7jHkoD+vNmUt24+a6n5v8JEcU9wL&#10;NtT//LHwrV1MZu3BFr5q1oPhxhdsAXhlysNwm2pJ1EKIuIn958okZIqeRL94kJ3cSI9ruNK4kmWH&#10;nJMYUQwhNB1rdLpDp11Ih2WGmQ1mGBBNLn1ba3QkfBGVgu7cZtP3feQvzOQ2mrDYXchs+NAuzNIA&#10;mAHMfuN03mWIngNujCj/rkqFXwpKuU1da4Wh73AYehe0C8o8xXKUMPmfK7UE9hJzyFmaevUwK7w5&#10;QYIhRSaCyaw/wmuyhGWEvUB8Peuvg5lh7zfc377j/v0Var7h1CscBwUNi2lyQVn3u8E4A1Z16I9P&#10;OH/6Acfnz1D9EZMl3MYZ19uI633EOPokeOUyDA6HAU9PZ7w8f8Lz87MbY/RFvbGNEdFsZDIB+NLr&#10;uRrsyQWISgK0XwFOFsr7jQay1aCXdg9ZwSfQrubIN5Uus47II6XiZ7JKga2BG1Rxz3/XdTidjjgc&#10;D7jfb01Aamtf2jviuWcP3BrnbL0X7Sx+904C1AjapATgZhhqEwtxmWlt7KSYduKNQnr9vMiLWfmQ&#10;8AZYsTVFUgLP/45/ttTILeKiRuKv/ezWM71WNK0RUnVvcGCNLqmJBT56HVAQyaFprqux1Or9tdY1&#10;D9bO0cMXbGPgfLSXQ2HVg2X+T9OKJBvfhVgYdR/v5b7SBmPlwqsr48oAumW4sPz7rVDa1rj8nqZj&#10;D3DbFLasPN/Lz1AqgetES0m65r7PtU2rXru3VHx7Jgz2ABBr5EZpl1jNnxDec2u1fEnGJltEZJYV&#10;NdKXsd9i7iMTZY1XinX9nimg9kQLL0itLWJgfcKmpvgtvy/7SQ4UuRVonksfCY9/FLivP++oZjrI&#10;71uhzR8jmVEol7OpLBUBJBYASNiWozAKwDw7kVOYqLRsPBjVZZxJmbsSQqBL4ou5VdxwRgrX98Ti&#10;usT3dNlZ090HSrLwTPcoDimnXleUW37W7aBYPHeU2cpM8wzjLXMSiSEth1L30/U9Xj694McffsD5&#10;dAQBuFyu3rt53gwglUB+vTaDUOnS4rqA8/M69H1EOu5zQS1a5gAw2yjgCkGu0larhb+0plbk94ln&#10;gQTxi7NQkUrCPIssc8WRHAEPCCIz/zI+nJIBqDiZqFz2W5EREax2Rj9ZcrleMN7uC29+Eupg+b10&#10;UM52Or5u3/UwvY2CBJmfV6sjalmCNUJxb025Vjc0RS4bWNRHJ55rpO8e27m1+vSRen+tzlkTZqXQ&#10;W2e3FaZs5nn29pDS9rgEcCHIwtJ2Mg9qhsDWQMplHHoCz62RHOchpEDteZpxu10xz3Pcm7XS7ln0&#10;5KJli2me8H55x59//InffvkV//jHv/CPf/wT1/cLPn36jE+fXvDzzz9Dd4TPX17w+csLvn59xV9f&#10;X/H7b3/4UFSXVWW9CMdYC8BAR8top763SGuPLWDYE57elaLTnbgOxcQT1Z5Pi9vtivv9lmGXLERt&#10;ZZA90TJ/cNPmsOiUqTJJS8RQnlSpAfWBVKhNJlprYTw5oTsXMPvp82ccjyewZYyjExFfrlf89ddX&#10;DMMB4zjifD7D2jkSJfN0d+HF1kJ3Gro/oD906AbtdMfEu0ixPMPl3wzef5RNy041AV5sbSDV9+J1&#10;3Ly1ueZgmPe44/3fs7qZrBTbyBLtNxAd8WK1CJegYGevDg+hK9CJBZQWObkSgDIwKvN9DcVFlZTJ&#10;bpf4TcqicREKTu9DFtXMyjcc8Eyp98MKPuNKETR1LuSjG6C4AxvtNhdjoIgwTRNUp70Vj3Z6Eq8C&#10;0J1jMlNtZIEZcfwlMIDWGoAUrCJYH2BjbPBcp2zD5sAspsSTyMIq75+myHm0D0OPvutcgWJFeRhB&#10;QM7C0/LxblosVmahJF9pNIVeJ41ECYsOlPcwG4NVwv4IReiH//7GwE4Tpss7rq9/wV7fcFCM80Fj&#10;6BXYuOs3jjPGycKig+qPOL18xtPnHzCczjBQCbi/3TFOMyzYhXr0HY6nI56eT3h+esL5dMbQuxFG&#10;Y2zMSUhqonazTEhp5XGtZ8Rc7hOdhZLI787IgielwiaEK5e+nNV7UwVX/F4n1l0MQxGsbE3VFhUY&#10;JLxRI/OvYtFMIFgisFEgWP88WShyQcCn0xFv37/nAVXFiHttZ9urtF2eOIXKFnl+xD61YG0/pke5&#10;0/z58dYftQmCUklNDRCEGmpEJ1Ti3LKJsbwG8vmkbVC9fo04atHKmITo50+PndsLP38Sejf+99jU&#10;7PluLTudR8imGija+veeYmqrmUcW6intc4o8izJToeJ12MpAyEGSVGg/RqJ5qz1r/DiqgSvtK0Ds&#10;os6inYuuBL1ykok5B4vqSl7e9Qy1wJOQESNrlYUfd+1cTeqHfeTW33zW9yiJ25My5S9U7GpykL9F&#10;ptbK9K01shek2HudWjZstbDN5d9bC1RFVbG1mGrlYv+MfKjfAylvHrf25tbnW157rpAs+4VAMlSv&#10;rfrmKrlTX8/5s7Swyaw8T7X1v5ZNUZ6vW5PJjwJjm2QqtvMdQphl+L5by3vt3IrvTTLkPhvednWJ&#10;StaymX1XEKn4bBJjHXg/jTNmY6MdqAPBObtbvAKQ7a0LwucDVmo3cb+Z8n5+Gh14vxQvJLW9nH7J&#10;nm1S0bqFYQXpmNdMDqQpApmz77D8+ft9hPWhjZf3d3z79h33cUZU7dbALHn/uL0GmFHUwKJHt5wF&#10;gUvBmFLO8iL8L+QHOIDdgZbh/39EX1FO/NX2jNjLxB7T3yvl7odzVmWXYYfc1g/e1pWZ41RIsuJQ&#10;4pChCLSHX3K93O93mOsV4zQ5cNbaSPCkrauwEVIU1bRau8853sfYU7tASfdnSimBFUhcRAYfc/U8&#10;XAMdH8kT25N58jgRuQ8oXyNtH3mNR3N7WgB9jZivEwpyQdmIu6SJVAu2BNK5gVeoQ+Waq52TefRc&#10;Is6c1zwJwsgKFX8+ARuU9SbsGdZA+3Vxu9/w9etX/PNfLnPh119/xf/+X//AL//6Fe/f39B1PYx1&#10;RKRSzj5KacfukSIY66x55umO55dnPJ2fME53XC9X3McbZmPA97sTQvr9VHsbIaUp7kMMhp0t5vla&#10;TDim7B9im2VcZHt1VkMVwd379AjOOSATQlWeH0YumvQOGsx5hlXIV4nuGeE++JyMQL44u7QOQz84&#10;DG/oAaLMlktrDVZw1tGeML+PI75/d97+z8/P6DqNcRo9MdO5qSC/Lw9D73917t5trJc9WT5/G7zf&#10;s/BydpRy5VjWO9WtKMrCuhxvjTrhvxE4F0MVqGTB9zfDvHpDuIFrLQ/1xZNbAfGDH3u0hfHgfWgq&#10;YIXXrgCNsoOOkVcJlAqyqjd/TFcSo5UZXFQo+rPI5sy0xQEFMPEzatIg0lDaAeGd7tChB5OGmV2h&#10;PFsLmmfQOEHrDlp1LhjEFzgx9CcAo9aNNxmY/HmTqoew8C3DCpI2+z/BLzJ65Lu/7mKJGL1XjQ+H&#10;AUqTmCDhElpBFvyz84AlLBUui+cuu2UklBsLvRZYABnx4EL5sTiOSNlpxnS94fLtG+7fXtHbEU8n&#10;jcOgoMhiYot5njFOMwwTqOtwfHrC06cvOD+/gLoB42zwfr3hcr1FfzelFPqhx/F8wtPTGeenM46H&#10;gwtlgffuZ3ErvHrccir8SKXijwuijOTvZ5MlNrPXIeQgWvg7KpBOoniNqii/6Sulop/lIsFe7mWV&#10;CZ1YxHqlSqcDE89NQjKB9yo1+v41XBiZcj5s2t0/JoCsf/L8aKHWhNPpgK7TuN/vybPdZ2a4QOSa&#10;JVZuQVQ7B5qByFxMgwAZCLxa7FYP8Py+LoAHXsVtijOmEpQTirmg7uKtEXHKQL6YgZ0RmyTGYMQN&#10;pvXCeLefJaSaZPln0Wdd7BkELJ7PuodtPtmy3/V7X0PTBg4fIBgaRdAeT9GthmTveDCL0NdQ6CtF&#10;0UaNQonBBeDvCbwcnKkrTte84NsK0crzUIKXYsR16XOPQkNT+tvWH+Tas7t8vtpAXGY3CPHQNs9Q&#10;LqYQOA8rXzIXbe2HIEcJaIZWtxr0rWyI1nj9HjVbC7TOCLsGCN+yAcnJlBycLa0h9oDse5r9OoDK&#10;i16gpYRsB/KFz26zRjqFTCZ1XdUWSwqH/NmanX9MuwiEvG8pn3FU1lAp9Kkpu+sTxi2v+mUfU1q9&#10;yByM9e46V8pTlhtRy1rJyU1JMsp6iVO/gHbm2SPe3Hv87OtK6Xp+hiQe1kJ4t0CtxX0qSz1FCzBD&#10;kVDhh9A+35OEiWVmg3mavW2ODAkUsatMZXUcQdUyMHL9zK1PydcmUxgMSyk40dmjwofVzumsCYCQ&#10;7Iuts0ENBKr2NhUhMNEFLBZholIUYhlaCWV/Y+9hdqKwv/76itevrx5bc2Cbs9TxqlXx+XIldA4C&#10;1tet6y9lCC7JQYvFWS79tYu4LkoBkFRkwK0Hv7fvb+7hbzKbMnctLVglSxmlFQ7eSsIYg2kcYe28&#10;CKi31rppe0NOIGCNwy3Ce/qenUXNEcC0w+EAAJimKf4yxkShYkb2ZZYcyZM/vJbulFfdzpjGu89A&#10;IJyOZyhSKR8hNJ3N9e3ucbD2eWTdPALiPwLG7xK47qy1t6wA9xCTj5IOa+Tr1vtGHMe6LUSRy63o&#10;u87lLCJhCDoqO/P+axtc5lgHxtrcvZl3L0jPL2Ue+GF/JihrIsGWea0D+PbtO/6///E/8K9ffoEx&#10;Bq9fX/H69RW36x3Bo+o+3nG9XXC739D1OlpJ3253F9zsbb2ezk/4+eefYKzB29s3vL2/4XK54vJ+&#10;hZnDJKEDl7uAY+k8AyAQpsoLCsMGxMJ6ObPPpJQ5qkKoehmAzungSEcfZ7iixGSk6l9S1hTI2qIc&#10;oghghb3fxDtLAttw31ej18pZ2lgLrTU+f/qEL1++uEBZrTDOI/786y/8+ttvuFyu+PLDhNPp5DMJ&#10;OnQep7rf35zN0f2Goe+jH7/u3DmldYe+G3A6nnA8HtAPnZ9+8BPO4FVhQlpH/+bA2pb6qGZTUVsg&#10;tKGabBXti+KH2IeQbo8VrTLPsahpgyWbG2phr7D0Fa4c0BWF0+JlKQGRya+QM3sXa41XvPsiwYag&#10;VRtif8R2VQvbKovrDBbKlRTRkkG29ZRdP7ei3MpKIzLhvx0Qa7znoMtkMvHw1kpBswIrDSj48UeD&#10;aUobkFYaXd9Htj73AkTGxAXAtwyGyqT67LclLjzhOfd5DuNTmgidVhgGV2h0fedAG5uoPy7/PoRt&#10;jfwZuSaoVPUuFS51/73wein8KAHbXFHekFCUQDw7och0TCsbg/v1huv3b6DpgueB8HRU6LQbQZqn&#10;CdPkFD+gHt1wwOn5BaenF6jugHG2eL9PeL9cnbLFOvBcdxrH0wHPT2ecns4uzEMRDFtYk3t/pu+Y&#10;Mh5YAboCPoZ2MFt7cWxuU5DnksUhFbS+cNde8aNsGlmmHJ4NUxoSFFUZO5+Acsvs7JvCmKlngsF2&#10;MYpfKt6S8t7ZP7EH/6xn523IhkAHkAEgpnPAOBwO6A89bnfnzaa9LKFaty78eXZXZMkepAHI04rC&#10;goStU6kcl+GRVFEAZ7D8VgDgomDNCTYJVleVI8h5juSBT5WQZMpUa7zQCq0X51IRsVz/dvssYW6f&#10;weU1lmcd1x+Hj/porqn9HgEA10j+R8D4NRB/73hyVq/4xp8KBb6Ko+GuyJMhTgiNYHgdorrypMny&#10;rzdztXH5WEbEKThhm+ZD6VNjvUxFJlSmxYowzT2gQgAzJSER/yz7mnISpBhjL2qsNL0mafQ6IdhC&#10;Lbmxj7SeZ/nna0FTtWvzSB7EGri5+PvZtclBuxgC5p/Xtu0D77Ir2RNKvbYeW+P7e/qQ+s+qxudR&#10;C+A+u4+CKJc7ZTztidftDDP+Z03RnD+zXHmGa4BjLeS11vi1vIKdWrdUzVPjhEaVpKNcBYRSoS/J&#10;oLwBXdJlcf0LFeCePIiWlVUt9HdLJZuvQ148/9J+JfH11LhvtEuBmudfkbMSJRHSimSDGD3EKdXt&#10;ygP61lhM98kp72fjalYl92eOpD4LMKR97tJicFISW3IgeEnK0+LvsfI1OYICe/bBf9ZbdiIBPKJ1&#10;DPV/iCKVgBKTk+EgAnS2ILTdc6ajB/JS1RF+1hjGPE+Fv7u3UuCcU1lk0ZHIE6lYmEJOAAeSHEhq&#10;70IxmuUAEme9XRL72fh74btJIPkRIUVrHYVak8hN8VpjYSlZSjy/vOB8OuF6veKbMeB5dDlwnY7q&#10;XPagmZyMiEGZWonp4QKAR8pCCGRCsLsI57CiItetwB7IX+O+dxYlWhGU0gAc4XC53sCsYKy/b4qA&#10;mQXBK3/lE1F7BSZbwps9RP3WBO4jE36PgPKtn91jC7SVA9Syu1uzY63+3UjUeQxJaxz6AcfD0fu8&#10;i/wnSJV5Wv818UY+/SqgY2kfxQwLJyZ0bhI5WKG9hS08SdX3HYyxSD79bl+bpxl//P4nfrO/Y5yc&#10;nXAAypV/DWMMxnHE/X5H13e432/468+v+Mc//4lff/kNf/zxJ/puwDhN6Poen58/4+nlhOf3J7x+&#10;/Qa2f+D19Q3jOKPr+piB4mylbSy8oxBRKWgNKOIkkARgLCLGkE2EkZyEp8zW2fo9IBOhkgTv83oj&#10;QHIEmbnCRd8h7HcEcB8/P9jbh7twcq01ur7D0Pfo+mR39Pr6DQDhy+cv+M//+E8H3I93mLcZ033E&#10;t9dveHt/x/v7BT/+9BNO5zMYBK17l1ngM1yutxumeU7XxeNDfdfjMBxxPp9xPLpnkj25YCsirlpv&#10;8IjbwcO2OVv+xATstqPZGm1vdliEqhJmrclebGAkSNuVTbW9CS9VvmvfeQnqN1Tvsj8VLB9bm2xd&#10;rA8V9Yw0jAXZFLghVUgcx96SupRFde6aFnKjRqXqTYA8qUaykGrv5DlnI+gcvO6yhsMb3zmmL8YP&#10;OSZcaWhWsExgBfdvtk6JgTH54PkwG1nchkLKGrdZGmMBE+m53A+W5TEQDX7yx1WAeA60V+iUcsB9&#10;p3AYevR958FSzgHH5ZVDE8UULC9xG2po+Qrnz95yPDPzC/OgtFSfE1E64kIKuDEw0x33yzdMl284&#10;a4PzoDAotwEZn+w+TbNTlnQduuMRw/kJ3fGImYG3yw1v1xvu4xTTzru+w+l8wvPzC85PZwyHQYRL&#10;pQKeE9UdP2PIdFCV4CZaAWGSCpZydWbxb8qUKEpsyO7vJUWO8kV9fmhzAT7IcVRZGJIPCsvHVpHF&#10;drcD4FLQbmmLFMfm4QF54z7vPBvM7JQrnU+GfyMXMqM6lTUdkhlHPpRQLIsVP8IMZGsIGiDVRf61&#10;VD6tQJUtMZEyAviQytBG87wVCliHFvYrSbGSn7LEWzPD8gII/ZhKp1Ugl9tI1XCK9jd6j5zl/w4P&#10;7NXv9YHXe3Q0+VEbELaFHV2pciMCB2uLoFLz4D5VhAC14i54zCrVpn9aCqmoRglTZ95qIbG7KiN3&#10;ywMxFeo18UH5+20ioVaoliBhVfQhslmWntpokAyV56RCkGBl7bWemT3P/SNrYI+l07KGVKJxqoBB&#10;vg5LFiClH+iaqpgeAMy3wf21sNqPrL+9qj8Z6Bt+1cIgqz3MghimDSGTnFyw2bVO6rv1zIdHfIVr&#10;z+jeayn9f9PWQ5XPk3/mUlBQW+81UDgHrT3ZxfmUY42oWCOwHllbtXXUyuGR1oLLCYp8vyKqZ9Rs&#10;kVyJIABIFTlWnOr16B8eFI5+PVtv+eLsRNhZRERLkjBp5SxWMsGVsIApLVKDN3seep56E16tSzwZ&#10;Ec+LtOcYO2OeJxgz52uOBJkMZFl4JMJPU/+be1mjYoUTQONU9y+fx3T9lbOBKer15TkqbWaLPsty&#10;wXFTpo631mKe2U+LqyoWUO6t+TOXT/OH/UyC42sChlYoeAvfyPZ4qp+vpJSv2RWUJu8t30cVfxBs&#10;yf1FKpCDNcUwDE79Ps+YphkXvsQA4gDgJ5/9xnoSxIdSCkPf49D3OB2PXsnPmI1B3/e4j7O3tkjr&#10;PNRjdUHItiBlrSZcm1h7hGxZt1FslzJrIbaP5JY9YouzNw+neubuqMMyLCsI71SHruugVOcxDuUE&#10;blxYtxEiiZ9PjiVBWOq1XZ4cGevoRs6tdJe+6xQtW4KwVHnbGmNs/P0A4tvJuP7cMrTu43fUfnLk&#10;fh/xxx9/YhgGnL6d8P7+jn/9+gv+8Y9/4o8//sT9NuLp6Qnf395wvd3w9PyErutxOBxcxt3hAObv&#10;uN1u6DrrXud0htaEcbrhfrs7G25258DxcETfDZjmCbO3N0uEpiPFnLWVI1MDp2E8IRsyLlgIg5Dt&#10;n5zZA+e1FwvLb+m17226tHZ1v2WwMdGyiL2Nl9baTV2Q+5m+P+DLD1/w6fMnnM9HdFq7IOGvr3h7&#10;e8PXv77hr9NXHI8nHA8HzPOEy8UFYt+uN/z+2++43e643Ue8fPoEkMLl/R3TNIsWiXKrIeHqoZXC&#10;8XDEMBzQ6S6Pwsu0R/wwKfdh8H63V8+DAR6tZm/LMqAM6yo33zWVCjj3wm5935aaihuRya2ish7o&#10;C6xh/5w9+Am0Z2PAswEbAxgD+v9pe9MmSXYkSUwNcPeIyKuOd3T39Mz07nI+cJdCEf7/X0EhKbNC&#10;CkW4ZHe/q868IsIPwPgBlwEO9/Co11sjNfW6KjMywt0BmKmqqbKCMq4xp1C0wXnM2+T8Uch7RDcT&#10;xo3gij1UgiWogIczuzmwpDdjwCsAGLZQbN20RATE0wOsvFKi1Q00GlhnaO+ZVfc52Fo3Itr38doF&#10;AD8tIg2trfe701GpMGNTA80nQNUseyT4GPrJjkYpNI1yqdyNQhvYPK2TTQsvQvUrz0cqIuVY4ZLA&#10;koX/EQvgPWM2a2Fq0vKo8M9Q4bCy7JTv0wQz9ji/PqF/+QJtj7jZEbqWQOyDYYYJ42BgJgZBQ7U7&#10;tDd3aA43MEpjGCe8nnoM/gBomwZN2+Jwc8Dt3Z0D7tsOSitYgve2D48RRelDBGzgAlmcqkV5r3hx&#10;0BKJwzgNg7l0eKFeLpjwZQAAIABJREFUQqGsD0WoDK4VZJBcm7mILAQ8siC+kFkM5I1gWvvBy1IW&#10;5EHdRVRXzi0FvEmFn1IKrJHYbSZYA0zWYJwmTMZAa439/oCmbTGOowfNEyC2zaeOqoWXjZMDeaDv&#10;6mFEkjSlmQvUVtD4Wq/Ib/HK3apm+hbye4taRobtrBX215LtWz4bbSQTSsXj7wHHt1jsbAFqtj47&#10;W+7F6vMljkx5v4K6OQKpbrHO9gpxgs4nJSrihktNer1WScp7a0PmS8jzKFRNERRJlnDz+DRaDKqV&#10;dhPbnjdC1VKKy24UFQ/+JdJ7HvC5BTi/xoZgTXCy6ve9oi5emlQpG0b3p/FATn4euOcrhLgrT/jM&#10;VdxSObX0viTwfI0VFa9MP12yc1ia7v3WvTuILGrTBHKkfQlUmD/fS3sQr0wzcJW8+tazZusEFNH1&#10;uRhbzoq1vafMWSinUzgTBvg5txWr1EsEbEnGXLpul8DOpesnAdSaRmELeVKzbApT5PVMJ9/faJWp&#10;H621zqPXmOjLrqL03v22USI1D3GePX9R+ljurUW+WfW6ylpBJQI6gPcmgPfjrO4OB2ewAAwTpeGz&#10;Wk7ColBLy0DTqM5GffJ9OeRb9qoq3s+EG1GeiVUcQvm1S39aCu4a4T06sVl4j6E2qGECAdyrkfZL&#10;oG6pco5+zxtJ1pIUzmsXztbt+Xz2UxRjDD5WOoXUOpV78OzPPcVzAYL7GU3Tom00BhCGcULv+/tL&#10;weXxvzkJI8I51TaNV7/usN/tMU6jA9R0g67bgXwGmPJEQ/k5q0gTc5Xc3LJHX3NebbXTWX+/lKmc&#10;f08f9K3nRc3K8dqcm6XPa31/G+6/sYzJWBgb7pGfHJH7MyejFj9inwR9AmcLxBjEuUQEKKgMqLVk&#10;M4eE8hokS6/5mRE2uQg8k04WYiGTQTeYxgm//foB/dkp75+fn/Hp8yc8PT5jMs7kdxgNnp5e8PTy&#10;ipu7OwAG537A8XTC+XzC+XTE8XhE0064vbvBbr/D7e0B1tzidDpjGEb05zPGaYQxFpMxHpFjTGby&#10;eRXG210Fa6sOrXIiWmtGH8prI3kWziEdzixSmIzMDCSxphhKuxxLts6KeRontz8o5bIuPXGtlQIs&#10;w7CFMc5JYH84oN11LiBWKYzjhJfnF0ABh5sDHh7usetaL0qdYCb3eT98+A2n0xnnc4/v3n+Hpm1w&#10;Ovfoh2TT9eXLV5zOA+6entC2LYZhxDD0BU6U9tiwBwXf+123w67doVFtdEuRVkHL6wHLtuq/B7wv&#10;m6iZbpy3qSSu8Zndkti95TXLxiV6G+P6wAzZoDGWN6y1jWpN4ZS/h/nGYKYJZhxhhwncTCDSIOtV&#10;ANbAwiVOOz8mr8IIQTNBUaFC06a8el4aT6hcCZsVqzxTZ5AHgpUiKFaZP7fx/vwEO1Pxht+anP93&#10;gwaTJViy0Apg698fCGwtxnGC0mPcSEMBFxRmAbi3VkflkyR7kr2dTKFOYWVWenXBKYC1IueXpRVa&#10;PwrVta1XVviN2tvCkFSQSLV/WfjC+SGXzA2vHMbOVowy6ipTz7IYgwiekt53OQ+/5UiaRBMC9s/N&#10;OGI8veL09Anm9AU3jcG+a6DJwhq3sY6DwTBYGEsg3UHvDmhvbsFth7OxOA4TRmOdT1jb+APjDrd3&#10;dzjc3HjbIx8zw2kMNrsInAfvxo0yes6LZyz+Ww7Uz/mqHLhHMZac289KsgyxwbLsroN7LpHU0wFA&#10;r+xfDkDxUw3RWkKOlVqgQkRe8rKVG7HyEwyAS493oysUU+2dhZTCbrfHrtvhdDx6wqDJx57pArwm&#10;wmioCJAJ+8HlYpVQjJnM1Ig1j3UZ2AteB9e2gMvfEpj7rWBHzaf9EhgjAwjX7LMufe5ynD/zda4o&#10;IaTSjS54ml+6Bkvq5C0g1FZ107eAotc8O0s+0qHBdaC8V6IpEp7CReCzKN6rCubQYCz4oV9qgEow&#10;ZRbCZS04KH9i5ov/bUUOT1DnS7MFLqJyaM06YZvlUK2gDFNI1cBx72krw6nW1948IGApT2ArSLn0&#10;7Cy9xlom1LespflrkFc9kRjzT3YZAKLth7WXia9y7UkbhWt8di+t3bX9qgTTtxBoW9aFtAJKZLra&#10;UJ/Pg9KX9+PL5MAlW6kt9/2Swnsd/JbgJW3aT5eyG0q7kWiZx7JmWPhcogbmhWdHkkZb1MRLn72s&#10;q9YI0DWyY8sZttQHXgymlvkCOQPogF3lQvOUv86WrQNRrc09hVkASlYIt7BGJgpBFq4jeuL1Zkli&#10;p77VWuuAIDN6cCiElkr7TvFsx9bUK2y9p7D1fvfwgqoAdJMAYcNrBNV2WZPXnyNkk0hy3cr6dk4q&#10;19eJtTYLPdztOmjdeAvYAHaZzEO9Rlqthncv5H5cCk1dEjXOyLWF1+mH3gl//CLXjSRQGErJzzPP&#10;Awj4RbBRNdMUFfVKkZ+2r683SSLL/VZrja7t0PjnoW3aeN/HccTz6wvO5zOMr9V2ux12e5+z5u9V&#10;zcpirr7nqwUgaz3HtwD329bk8hov9/xvBfCvUdNvrQO3iLHcU+U2NbIAtHITSIOzDwMDipqY96W9&#10;2M+yAI+JMttVFrl2mT8++1BpJGwp9GTWkjd85sK6WdSEUX2OSOI5B83cAz8IN23Rj1nLOB1POJ/O&#10;mKYJp/MRfd/DsjsL4EUbz69HfH18wv5wgCLG8/MjPn34DR9++4AvX5/Q9xPayWLwwdxt26E57NE0&#10;HU6nM4wxOPc9TqdnqKPG7d0duq5D03YuL8K4rJLJGBg7uvfv8yIYhGE0GPs+rq9Ga7Rti8PhgKbt&#10;PHhvs/PceuFQxHOg3PkwTBjGEbppsNvv0Xlraq01rDEYzi6Ml0C4ub3Bu/fv3edWCpYtnp+e8fXr&#10;I44+UHa36zB0LayZcD4e8fT4iJfnZzw/PeH5+YhxdLmN9/f3mMyIcz9gnJx3vvUB5sMwOJcIv7fr&#10;UJOoPA8o4KvWcNxnunYHRdrnk2I2oVWv7+qk0D8MvGepjOU8QJOAagDQpc1qS6Ffjr/VCuFyNG2p&#10;CK2GghbXbK0YzBY+bR89WgP115RIAdAyZsI0jpiGAVPfw2g3LsRMfqzQguF9rQqQnLyxIIcNTKms&#10;wgv2OYjsJmahbekzcAFSKmjSUKzTqLZyD4iFdWGaXqHLhVYDSHYYStqkKJVVn9a4AigA9zKdXikF&#10;3TAadoWSA1ptrjDzQSbOcYhd4KrlGM7hNhX3RYoYCgqNIjSNRtdotK1G1zZoW8cIsp0yVIMLMCNd&#10;J07Ae7TZyIPSsgYz/o9cVS7HvFL9woIsyYNUSIkAPn9dVbTlFgaTBCg4X8rh+ILx9Su0PeGwV9CK&#10;feE5YRgM+t6gHy0mVlDNDnp3A+r2GBno+wH9xNDahfne3Nzg/s09Hh7e+M3cpXoHwMj6z6/85Edo&#10;YuIdl/ZWJMeHtZ/sSKOdKvjHEyViJO5VsrMQQSlE2ZIPwIdl68DvAKxLTsRPqmSF9sL+ETd2Ih8s&#10;G4CD4FWfVmhucbBmI1FmI0hQPXlXa6VhlPdCJYZScOOtbRsPu7ypU6iH5omfyqUCUQTNCDXM4n5Y&#10;gn5xDaiKshfVBpdDjgYWwvlkKhhta7Br58zamOlV5+QKGL2kJr8E9K99b/7fNMsYmN/TFbuJlVuy&#10;pu76vdfsGoBzrUFYOrsX/TSvmBrIvcM5gi9ycifYmsig6lpZxoLI5QrYd81nlqp3otxXPj8/slE0&#10;xPCqeE5nT5DYI6UdzZJ9xNzTe9uUA/z+WwByYGF95q+T9N+sNcvi2V7ziL8Ehm7xp7+kdlzy4P4W&#10;0mAJ5CnrsS0WN0tK+9r/viZI+lqScw18vZQ/sUUYlCZJkqfqGtBQ/yzL5mrrlj3L128rgL8FNNpi&#10;QwCU077XT45JS41oz0gcrbZiLo/lRfs8ynQavKgZWAIb5XMwt3+pP8OyL5SgbrlWrlWCXvNvS8+G&#10;orwnlYrvYKGivIev8xcnr1QcYdlEMDXlos3zgBh1i5msEuP5PrL2vM3WCSP2neF5sLDOHmIyzvPe&#10;Ax1LUS7ShlWC8SG/SQl1uiQWp2mK+3BtSkla45RK8JhBVbObq9hoASLMunaeWIsJI7RWDizeddl7&#10;SCCgzYiHS2f8tUroMiupRoyuEbdSRBOJCX9/g9qe2YnqglghEAAQz3I+3RX6bAN7PKLRTVTq58az&#10;cp2kUNtA1kzT5PocT5B0bedbCddLDoNTIH/+8gUvry8uSLLtIjiptZ4F269NOZT1whZryaV8la0C&#10;kjX7wdnXEar5bhn5wHRRkLDlnFoimy5NCGx5/dVJSV8AGmaQCvWqW0dt2+Lh4QFsGa/Ho3N8iBiS&#10;A31I0Ux0hhKv5LzGrZ4R4pmRBHPMi/DPf1TqR0cKJ/7UWsccDIYnkCwLstNEe2wAGIcx5po4X30F&#10;giMmzqcTPnz4AGsMmkbh5eUJHz/8hq+fv+B8Hp2I00w4nU8O1B4GAB2Mcev25eUVnz59xul8htYK&#10;kzH4/vsfcHd3C6UVxmnE+XzC6XTC+XzG8WhgDWO/33scRrtsAOsEj8Y4wXDb7WLmgBMHuTyXMGFF&#10;SvvQaA07WZzPPV6PJwDA/nCLh4e3ONwc0HYtAOD48oqX5xc8v7xgt9uBlEbbdo6II4W+P6Pvez+h&#10;8Bnnc4/T6Yh37956axzvQjBNGKcJwzjAfPiIYZrw8OYBWiu8vjxjjJZBbm+bxjGShASX/RH2vyAe&#10;ludN0zRo2waH/Q26bg+wC5cP7gZM3zYB/LvB++g5jOSWksLteNG3eUvz/Xv9bZfUlIsjlRFooizc&#10;sqb4XN6cQ+GzXR14XaGcA2ZsGWZygaFTP2A8nTApDSLt0re9R3tI/4l+nzptOFyoK+J4jxgdTOXc&#10;doIlWpEEia70DQ9KCr+QI8sjGwkPJpJQ7GiloDwbb33jZScDoyaYZgI3TgHP8WcqcKNhrRtTnJhh&#10;DGe4KrMLJJqsxTgZGKYYAMoigJcI0ERotcauadB1jQPuQxAOsR/NIjf1xBQBenk9gjpfPnJWKI5o&#10;BvoKS6IiFGwWDCXJk8x7m6IlSvheHQkWpOwBtuBpAk8Ey84ffTg+A8Mr9hpotWvEhmnCOBkMk0U/&#10;WgwGsLqF3h3Q7G/AqsVgGANbt6nuWtzd3+Hd+3d489Ztwlo3EaRlP9LrirvcY54CECQCFCGTyD2b&#10;XgNXpad9lqRYU9AVRAgL/0zmBCAlkCstSgkacSRAuMw9nVVSJclY5kFQue9kuAzlNz1r0sN4X0i5&#10;cFMKrdbg1h2Qiix6PUKrxgXSrDQMy4Uozf47fz5zT/tLigsZXl+zypkVloHkW7A7m4ddbv98l4jV&#10;bwWnt4bnbVH4XgpYXbJxkOsjgZs8CwWuEeS1MHei69Q7W2uAtfu/pAJdBjPXVfNrzdnWzzH/2pSb&#10;kbxpMxZv2dMc8/W/HZjMgbkMYIj5MykbJk37pD3Pyjwd+UwhTaZh4U8iK6y8Ltdn26YaLwQ/ch6s&#10;NSt+cb1d1CXg/ZKaUQJEtddd8x/eAvYtvebSa0iwZqtYZun91oBHvkCOXFv7r63/S/+2RR0Yz62V&#10;0OFrpwZqxNnS/doCENfAkUvTSFvV3et7B11sJLMQ1dJQK9vPaJYtwUsjM+Cq2GsrcFWCkmt2O2uT&#10;jZeylJbCcLcEOK+dkUol249ZHYtkaxjASydYAox1ikhjTLYZJ5GF6PMKy6jqe1nJ7dkWRklR+EKK&#10;nfUodCaKYq9iJXirxfKeMGXPUwDCIlgLR2JIQkZasUjQzHlgq+zvl54Lp9SHn6ammW84iQwYlu1r&#10;sJsV4JsUqYzjiOPxCGNMJBiMnz5YAtjX8IwaiRWV7MUZJYmN8vtrVkISfIrCOMA9Y9aKvsi6tW0B&#10;QJIQtrJvqSgoIlI+KDP1M9YyDAyYPZDOuRlJeoQ52gqVtUPspxVFD31r3LQ/jCOMzqczoAi3t06I&#10;p7SCd+ddFNXkf89XA/db99xLtn7XKe8Zi5wsy1DQbUT5lvNwbar4GuvMLbV4/Fl+IsdlNBL2XYcf&#10;vv8e+7ZDqxuM44jTuYeUuJUYFVvOJmTlmsknF5eyKRSIkl2XBHONMQ4/EAR1EJy23nJ5GAaRuZAT&#10;WxMMLKWewbBx904ph4P57DxixjiM+PzxC07HE7Qm9OcTnp+fMPSjx0rcezqfHbC93++x3+8wDCOe&#10;n57x+PSEr4+PGAafK9m0uLt/wM3trXfDYHRdh2mc8Gpe8fx8xDO94ubmBne3t2g7py4fxt6H87rP&#10;+/LyiuPxGCd59/u9F2oSdNOi61xOgTEGzy8v+PrlK/q+x2F/E8N7mQlmckTfy8srvnz5iq+fv+D2&#10;5haHwy32h4MP2tU4Ho94fHzEly9f8OnDJxxfjhiGAeMw4f37d1BEGCeDcTLRsqgfevz28QOeX5/R&#10;tS2macTZW3fVnBTCPQz3u2maFMZuLZTS6LoOu90eN7e36LodwH4ymxhM67371nXzTeB92iByNnqL&#10;iqWmiL9UdK9uakthbRXmtlYE5wnvaXeL4Uk09/udb7gBuF0OGPtdv4p6N6oQovJ+wKTPICiY0cF2&#10;jQ+VIOWSl5UmEBNUgwiGSpWF+8OK0Do31pgp19benwDtmPOx7UylqwiwFDcfAoG11PxBxMd6hXgs&#10;bJAGBJhhjYEZJ9jWAFonr0cFaOboMRhsAeL3+nttWPqkeSV4AFB9cam9f17Xht8tuq5F2zQ+/I8j&#10;wZBClxy7OC/AU/HIBGgB5mT9DIlrsKKkcsWkKMpU4VmebRKcTTSoANzDgtk9SxhH9NOI8XxC//IE&#10;bQcc9hqNVmBjMBmLyTAmAwyGYVhDtXu0N3fobu+huz3QdNgpjcarG969f4+37966sSat/MSD9YMK&#10;ybZGKx3H85Onp1B3RdBWAFCC/a5agESPuzLcVywrb5ckQavUTNoIymcWLoJUQGHJ5F80WmRkuDsT&#10;5lYW4e26tSotD5hzRJvBgmyc4QSZJz8JsFYrjbYBnEWdhaKz+3tSsKoIergIVOSKewngzWwEcF04&#10;YQn415rFFCp0AYDDTHhWXUOz/BOq+JjSNmD+GhB6CxixFlZ1aULgEviY7sVGVbx41peu4aWm4xpw&#10;9lIAY01Jdw1A+a3BQFs+mxwT31IHyCY6I56ufA8SOGeWirfa+ymAe7BX/xgYO/l/l2INGxU085DN&#10;euBjbTz7UuNaruESZMi+VhAMS77Am5z2VwDwb7GmWrIx2AIEXxo5X2qWl9Si24Nl517ul3KkriE/&#10;r2nYM0HJAiG39jytgbaIsWH5uozWV5VmbeuevxwwuQz+hnBRZrPS6yyTXWtE6jVk6iV/+ZkHdcxa&#10;WgFYQLNAr9kZTlJQcz2xJkHKrWKr+RlYP9OWPfxZ1GOp77t2yvzy13EGsKUqjRKgPTkfefZg8Pxa&#10;0sWJhlmw8BUEas1Ky507UlUUBGfOp1hBeU8cxNwo8tOyEDUvYcFqpdjbbPBJ9r8D+Lzb7XB7e4u2&#10;bfHqAx1lwGvwZw89hySi5eOUTcSVy9L3LI12Tew0OXVsmhJjTJOBMU6xKteTtCOr7XdLz4YEr60A&#10;1JfsdgJ5Uf5MqRSNinqbFPVt27q+1loHInp1sxVZOMwWZOY1ppx0L1XKAbRXSjslNGTIMgMFDpCt&#10;OY99lMpmJfaBtvM2HTS5WWJr0XYdmrbFMA4AM5RW+ToDZrZnc0CN47TAVbVjpcxeyz5Zu/+SoCmL&#10;JUI9b2j+IgAK14Stn+daocUWjG8pb6Ccpsr+LWBVwYKGHFHnsAqL5+dndE2LngbX16tkjYV4Ts8t&#10;D1UxTR+eX0m2KUWYphTEXJtsSYSS94EnBdIcMzCapkHTuABVKTIhDyRGgaty2EfYGsNrOoBcgXz/&#10;Tsww44Tj8xHTNHoQfUTIHgk20MM44vn5OU6qjOOE5+cXvLy8ODsz33/0/Rmvrw6cl7mS1hr05x6P&#10;j08YhxE3N7fgH4Dvvtvj5u4Wu2kfA8n7vsfT4yO+fv2KaTK4u7nFmzdvwAx0+w77zuVPWGvw+vqK&#10;T5+/4Ovnr37la5xOPY7HM6wlqEZhmkZ8/fqIz5++4PHrI/p+hNINdNOA4TIsjq8veHx6wtPTE8Zp&#10;gn094bffPgJQGCeDXdfi8fkFx3MPy44EhnLB70/PT+le+Xuhtd9nvId/8N6X01NZXw2Ke/R+t/MB&#10;wC3SiCIyEepSPX0tbnwleE/JdqMKCvz+XxdBgoDQCFVuYrxlAV2wznLbkunH0VWFswO7rMVnjYdA&#10;ispm86LyP4flC5yEM1VLeOPBv9p4NYKZJkz9AMUEMzmrD9IaaBrPLitAM0grMCv/d06iyza3+EKw&#10;Fwle6YJ1jh744V2L+0AcbEosiC2CsTyBs3FQyVZar9BIQAKi4toBzD50k1LQmFJh/MgdotPkAii4&#10;0c6Dixx6z4qF9737GYaNt4EnwCBmAYBcEKr17D1H4kCh1Qqdt8vZtQ32uxb7fYdu13pFugM2KGt6&#10;ddwAZmGz4XqRuwc1T/cMGhWBTjLcKbOTEVYNKhRBMw8ff7AIu5wI1pgJCsA0DjgfX/H85SPs6RkH&#10;Bewa5f7NhxoaCwfgWwKaFs3hFrvbe+xub6EOB6A7oNkfcLi5wf39Ax7evPHMqA9p9er0fCS2BIUk&#10;O577ymPBRma1MfL2CrKQCoeZy0AQv7Pk4sTZh5Y/jSbSjCyM0zeVFPGoSZJEXJwMUMluYqXgi0RF&#10;MtCG3CXySo7id7gMCh8cHd6E9aE+oSEh8WrRXaiiTkOyKWLwgitbmF/JmIvKQtgGiNRpYyrr1ILQ&#10;nVvm1ACD7OjIxtQFPc1L9ID4rzKsertdXfXcqPrxCjkdF+fSGqCfI8rpGeat7ETl42yxmCizRjL7&#10;nvkASZUcuATMbc0t2DolcTlsbPnGhucyNqLxNXJP1bXrWtpNrdVUZbOemghT8lELtUbI4HD1hLXu&#10;LDBmSt6b88UlQI5tFjhzL9nUjIQGqKoUK1S7s3pQHAcsLX2SjKAIq99iO7O9+VwD/5fU0iUwvjUH&#10;am2dLRE0NQC36mIm7tWW+n3J1uta0H6pnl6yMdqa9bAWmiutC51Ng50FNW55DsrplkSa8ZJLTPWe&#10;l8FksXkXr5WsEvPw5YsTCFJkIMDgbM8PU72KFrNNqhMycRqxJMg4t6yi+RGTprQlwceAsvEvqVRY&#10;1ph5Kurjyo4lJ8KLdjBNWlf2mrLPJCDmScj9UyoENk/tZR8p2CQ4xFiLsyPah4nwUGsMjDVOBe1B&#10;azOZbL+xwsa1tu2TIGFz0cvlc/7i3gTfX/kR0PBcWcMYR4NpCgpTSvszcs/7OBSsyK/RYj8IoIk/&#10;76bJhZyO4whjrfM/7zp0XYvDYY+maTEMA4ZxjPY0TiGuYjAlFQQQi7ObeIGg8J9CkQujdQHCBsAU&#10;H/o4kQuqkp8sJoO5JLnAM9xCaY1Ga5BSXtlrRd+Sr9c1YqBGXsl8JTmF5zAGA2NcD51aD46Du4qS&#10;qEpO9AZiJFxVSRAkYR/H9cneLo+QehB53cP9i8+KF9c1TePUycZgGMY48RBECE3ryJxpmqCUA08p&#10;5JCRrIfyHjBNZFv/3kwhbMDFOi0VuvKe1oUNqSfETMgkMSEUli/BtowgczO4Iq5y7yEB40KCSxI2&#10;4CqZn57d4jyJ9TznfeJC35RPtfgQapn5BswU8bP902f5cSAB2D2vNlhreYGai/LzU/RgAMaHw9aD&#10;rWVuRvi/cIwGS17L3tYGdhHjc3xX+FQqI8/CZC4K9b6KYs6Ql5EyHZVWIEtRjKqIQSpNbekmqP4Z&#10;4zR6ETJ7gaJxEzRmwul0iq89TZMLbe1758zgJwfYAq+vr7i9vcNuv0ejCePgJoheX17Qn86wlnE8&#10;HnF8fcXd3R0O+z2aXQNjNIyx6M89hnHC6+sJ1lgo0s5uhoCmc+JiZsbpdMKXL1/x9PiMcz9CEeH1&#10;eELTvaDtOoAUOm7RD4P7eX6K6XQ64/OXL46sUxr7wx7H4yteX1/R9328J8fjCb/99gF9f0a363A8&#10;vuLl9TVmFCbRpI05X6QSKConvGLWosSWYip3mrImKLTdDrppQCTyFvzrMy1nbHyL+v468J5SoOCS&#10;p29NIVI+4EtqnkUP01qBJBGvUNiJolLWf0HISkIlnQVMfQPvIDew7WFy1Q9QFPWc/VvUuhDHQy4A&#10;0+4BIuhgQQIFZT3NatwBTJpAVgOtBrQCNUkBkUaJRfNnc+IgKH+pVuiSV1MrC7bGgffWRGW6C8ml&#10;eOAqr1SAEXYkMmTNBz+4n2tnfuTwCm5jpjiGqJT2wYHOS8vd2QYWrugwljMP+TCeBDjmniKCnx4l&#10;rQidVtg1CrtO43DocLg54LBr0WodCYx4aPpE7BAoFU6ZpFPyjUJRWFXVernhWn6AzoDs8r5wNpqI&#10;sNGHM9+6UcLJAJMZMZwHPH36go9//yuOH3/Gnkbc7Bpoz0qOk8E0McaJMRoAygH3+/t77O7u0N3c&#10;oLm5RXf3gJuHN7i9vcPhcIvdbgelG7dRxgkOiiOm5Zqw1nk0RyABuec21UJVuQ6F5SHa8yZTfjlJ&#10;7/us90kFDoXQV5u8luUe4B5NP/pRm1YpHHCoqGKiWlaYfnJZXMWuV2VWFgw3YQMVwonDe7DueYaN&#10;RBOzAVvjszGQci2yko2qatJsDSIP685uC8/BcLp6X70Q/ljH0iON4rZKWlAEijo4fGKGCDC/cBZQ&#10;nsvAJdjJZUjcZQuURfVxTg3mRf1FsAqCbJlfKxZvdrX5wHoY2kVwDZeO120qoBoYeikc9xIIsQbc&#10;zgUEywrh+MxT0TSHpkBYDap0zAAFdEFV0H1+/cKeWgNo3T6aGuRkmaMSEMVJyWY9aO9+m0RSyvwN&#10;FxMG8gIC+czHxnAVxE2NGwN5BskqUErr6vjq/k4ZW1pOQNRecyl3YinkbykE8ZrCe8nHeyt5sOaj&#10;XfO0rjHD0l1uy89f8x6/Zk//VrB/y/6zpIqPoZw0B12us+Sc2+Tkg3g0W795BlLKwoBUnlaQammL&#10;B9BiyGqeDyHUBc85AAAgAElEQVSXgZjYQ4W0LUH+lckY6e0bSVjwrDaQFio0R6x9vpJwDSeAWAsV&#10;rMhRk00chVqHPfhReWlGUZGk95JVh3K6Exc892stJ6fXrmUTLYL2hKwfEJdxJjarnaPG+BwvY2FH&#10;AzO6ILyoXg8AhKxz4x6Z1yws62qmTZlDteuTnr2M0oqBisYwJg/eG+t6ERbgiCp8zuWzPgPutYLy&#10;nv/GWvTjgHPfYxxdWCXtkop7HAaYaYI1Exrtzr6RET2y2ZpiQnPefzE5+59coBX62hxQZeQh7/Je&#10;ZqHfsSbgmIEzk7+wvw7kwCQXVhzAJplxtS54lOG9NlhtFFkRErC01sZQ3ew6+Kcqn5CleK9TdgNF&#10;QHWubjfeIiRYgkrpUX7lnKd3ys9x19c9+0TwE8UNdh4kAzOGYXA+1+cTTuczutZlrgGOYNGqQdO0&#10;aNudU/4H8oCNxxmCoIErv73QkHILY/DKGZdXz9l4fS13JBMeBUKDayQZo5yWC8AjFMVATbbSy93f&#10;dyTBZNx7/X7GnOMtJC14PNg8w70ggHtmzC1U7bx3mWWiccrpY4+f+MmODMz0Xx1txhQlf3rytZ0i&#10;7Pd7vH37Bo1ucDz36MfRP+uObFOh5/FrTxUTr8Y4cWggq5R2eXqk/SdiA2udyCWRU5V6l8mr720k&#10;VsPzHEjJCBOzFTWJgtYp38HhfAQiDa0Aa6fYGTqS05NkPsJSK4JROXGttbOLAgHjOGAc3VTQOA5R&#10;8KO1Quvz8AYP1jsbKsLL8xO+fnnE8eiDn/3u0/c9Xp+f0bUNdjvno386nfH09ISX52eXT0mObOzP&#10;Z7Stxs20wzSNMNOEl+dXPD+/eD9/91n7ocfr6wu6XYfdvgMRoz+fcTqdMQxD7LH6c4+PHz/CGIPD&#10;4YBhHPDy/IpxNPGRtWxxOp8wTiOIgHEcMY5jyiVzKwNQGjbs69qtHzM5kbEO545W7rm0Lj8w2AGB&#10;AQ0FVu6e66bFfp/yHRNG6yeYGZG8Ls/Qa4RDV4P3UhFR8x2up3Uv+0sufd83NQlcHpsA1RGLTUU6&#10;rRAIs3BQbGtGrp9O4GyzzLTB4eHTCg01UNY9XBmMy77Qs56pZAY1CgQN0grQ3uYFIuDNGGchA6lq&#10;o1hEswBb4wFPDCYLS27TM9MENq7wceC9BsOlOCulPIJhhQo7KXaV98s34YD03vJKFD4hFMh5IRpo&#10;7YKMyPuAMcFB97aB0RZGIXry+XXk/nRGYr54tT6s1qJRziO+0QHA19h1LXZdi65t0XivwzBRoPxI&#10;lKIU3BdV9oGI4ByML8etLjWSRBXwGpT7sUvwEgVzRYH98xkC44TT8ys+/vwzPvzt/8Xp17+iHY+4&#10;2Su0jXJhHcagHyf0g8E0Eiy10Psdurs3uHnzFoc3b7C/f8DN23e4ffseN3cPaH3COJHLYgiHbFbw&#10;qyWWcSWgE7OJv20bHs1HIDJ7J19M2XLv4ARQW+usmspgwkugjwz9rDnjUqGqzkMZUWnmWQB+cirG&#10;5pkVlsB2iv7/caIoBAUbW9ZjM2CnRqyuBg1ibsDAMuyX0jO5aIuz0XNexEALEoZmH6VKLGM+gVXa&#10;IK0GJm559lZsCMpGa817kmbFfmWUf2Xcf+lYmtFZi/7CdSuXqyfsqEKgJPY3H03ZAOhtCb1SRS7G&#10;pQJpyYKkZjE0e63Mk7VYWCRCwwOBWwgMJMlCM4C1PlZpRTC3JNWIZjsMZOC5HGVnEQ7LXvEYvXsZ&#10;EfiPgBXVG9YUzpsvqRqYmfLrKE7urYkfVtWtzHPordg71zzhLz1Tl4LXaiR8TaxyqYa95r2sTaHM&#10;62aq2rCU6sHrBCfr5+/yGtoGwm8F+dfIlZrIJl8juY3nllBfFiP3tX340tmVFPSUecYvTfcskeaI&#10;IIaqPy8lyS0BuA0TJ9vJlDVf/gLU54r1o6Qs4xhNAmolMS69g/MapTwLg1custeBD3jNnlGiLHCK&#10;sCW0GMJGkbJ7urYOqBCj5uIQSop18d5i7pd2wX7aexcHkDWEwAYbBUVIyuXynOd5bZKJVegK4cTC&#10;hGCwX2UQiFUkkY3x2WKTq5/jhDAn4UwUGRVUSgbce4tS8nvrNE0Y+gHDMMBM1gO03pNYKS/ucnW7&#10;s8hpADJRTR0RTqIoJgpeyHFNc7g3mOX6WcswZsI4wttrTJX15Z6NYOWz2+1grcXpdMIwjvmUv7RR&#10;JcxqiGDh4YgHjhNyFKfTUc34KhXF8mvWApkzoF2EeNae+dqGa8VUMtE8G0QSqpyRYH5q3wdzWmGv&#10;RIp9r92gazvs93u0XecnMawDHU8nvDy/AGCcz2c0unEYgWrQNB26dgetWpev4IUVbvq6DtzbCCJL&#10;fIkym6pasGqGb0uBFMODz2pW91guInQLD1CZK0YFcRhIn8lar9eSmUdzQpjha70o7OIo0lRKJaEd&#10;s1eHp4luyTpyRkyICjauZ//8STtH/xwpraAbsR/EyXtxFSifJiBvtasbN0XR+oBQrVwIbH924PHH&#10;Dx/x008/49ffPuL1eIyOCop0FJ2qaMuLDDMz1odIx/M+2XalftFmk3MzMaYikFVlGS4mW4QgVtST&#10;AbgPfurSMkx5gajD3qyzlVFezGf9NA44s+8hcoTGbteJqQabrIGBbFI1CGGPr8c4wXI6HvHy8oJx&#10;HOO0ngP6KVrkdF0Hay1eXp33/MvLq/tMPmTRsgPPn59f0Pc9LDNeX19xOp79WaGiPUQ/DHh8/AqG&#10;xa7r0PcDXl9eYI2FDlkmzHh9dUr8tu1gjLPgcYSLihM5zIy+Pwtfej/REHlCBU3ksyDznCjrNveF&#10;SdaUc9LoFko5gvDu5g4P929w2O3dvfLkaSDYggAhuj9UJk6vqb+vUt7ThqbqEtiztUG/FOK31ohf&#10;VgDx6qggF4TA7P1I1T5d/jzXqKrmzXoZyOk3Na2gmwaNapJy3KbvcxY7k1PNWQMyyv9OCnxqXIBl&#10;9BYnT1vBAZoR8FK532wc5TTGjQwSAw2BlQtTspPxKbNJ6ZeNZMmRJzH9QAyvvHcABVv/d4D73/Cg&#10;BQPWOIBZGYPW+/uHo1UpDa0ZjWZMmjCZybGm7ET/xjrvewupnvaFg/fc1wQ0itAogmKGNROG3sKQ&#10;Y+zITwkopWCMG30NG3AgKUiVqis/aiXA/xC8l0GycpRzMQOCZoowojwMODY5nvCwk0F/POHx8yf8&#10;9vNP+O2v/x+OH37CbnzGzQHYtQRNjGmyGAaLYTAYJ4YlDWp32N3c4/DuPe7ef4/7737Azdt3uHv7&#10;Hof7B7Ttzh12kxVNAs3sIGoKkdnan7Wrc1DrGlAh6/aYI4BGmQqMM7csWfyG0KzSt3LJc1VWXKWN&#10;zgzEXwixq1t3zAGD+D1KOeW9VbDGWUQpZhiewDDet9ETEFCozVfPJyLsNl/1FY/rGPilrvNOXFPI&#10;YqG5rjWjazYDW/xqt3inz9SZnNTxa4Gqi2GDXDQCG87Na4Coa8jjNWDiH/NrO1C4ReV8SSCw9d7X&#10;iipgOcgxKuzEa6vC2iUL1JZhjdHzd9v7qa1J59+rZqqmHHrCDMQHOeWNFZ8t5I8wqGJFWO5PVGTc&#10;1MHZ2MJmZA5WyZGlNSYVn6VXtAQLpVfypbpyLRT50rOT2VdIsOQCsLz0ubY+q1vX8trrrvl9b1nz&#10;W0NmL12/awi7a0H+NcJj6R5szfLY7mkewIB8z7toPZZZOuS9QOm7y8jzIGpn4IxwKAItLp0la+Tv&#10;753EKC1H072oN1qXLj0V+U9pzxBVj6xVv4F0WibUcvC1VnsEP10qMrDSmaJzywU4C5GgkJ6MdTaj&#10;isFWEKOS9fBqFMJy6Pw1+0r1LBU1czz/VFBzD77/kmpTIcWV7EYtz8KDLOGcNNOEaRy9st5GkqNt&#10;2wjahJp9GAan+PekugNuxGSotY5Y4BBA67O3yh5fiHDY51tNkydMiLLAVhKERLgfzmt6F+1+jO+d&#10;Zza9Yo1ZEyYRkpWII0HSOefaKyXKKIp7TFJeUxQhgZJHc5q+9B2QSl+bIY4UZu8uAfcCGI7gZhIt&#10;ZLoNFoSdtNHhVCNocjl5TPDEjLMccar7zoGcbes8+rXCOI44n89omwYvz8+wo8F+f4DWbQT8u3YH&#10;TdrjEm7i3nrrVLuovC/ONyoJxtypn4V7QhLSS7xIOesTT0pFYWQQV8k1RPl9Dc9skHLG+ssbvEpL&#10;jpiFhBpAmO/77plQWe9BaeQJ0i4qtzSjbM8JeEawdZEGtOT3MGdv1WK3a7HrOuy6Fo12QclKa4fd&#10;KB3XfLA4cQGs3jteN2ha97ttXBahVi6j7/XlBT//9DP+/d//Hf/H//7v+NvffnL2vxSmgsQZwHmf&#10;znFkAZkII9pLVWqdWp6E+5wUyUZJ+RjjJ/kXcBDln/VAgIa1xMyZGKaWnZHVMBSCznW092K2mKYk&#10;gA32ZeGXVuQtpw1eX3qc+7ObYjKm0uuoSEaeTicX0H064Xg8wVqTpn+1c9wwhvHyeoR5cq4ZLlDW&#10;OLvpcK/9Pn0+9xinT25vnSYcj8doc86ClO/7EadTj3EaU6i5PzdJ5BgwAB6n9MgHoN6vESUIdGZn&#10;vT2vEWX945wYCO5Z73SL3W6Ptw8P+OG797g5HHz+i/U21TZa5KW8Uf7d2aibwftksVIHAy6FH11U&#10;NSwEvX3LCPG3NDk08xRm1Dx4wkHIFY+y2ntZSpTf0qhbv2BVBO4TswetQY0H3tlmB4RTTgcfW+us&#10;a5wfDKjRoMYFNlCjfXiDSoVmOMRZjFGpNJIY35txfrkOvAfIKrAGrJnAk4n+AMY6tXW0klEuRJes&#10;ylVRQaXjNxQFgmVyNj6cA7Bs3SZopgmT3/Ap2u2E79dwEQAKo1EAjc5KxypMFpgsYEHisE2WOY0i&#10;aAW4mACGNSPGs/XjXYEkVH6Myx8q5K1ztA9i1ek3ea/GMpzQ2bLko2Ek1BhZeG3hkUgiwDU1IhBj&#10;xhwn9qxlTP2I48szPn/8gF///jd8/PvfcPr8Ad30itu9ws1OodXuADPGYhxGjKOFhYJqd2hu7rF7&#10;+x4PP/6IN3/8I+6/+wGHhzfY39xBdzsQnGca6WCIqDYBjWugzxrIcQnwqMoL5bVmOa6ZVBXJ05Xz&#10;XIYVT+FNwNWFhmjNmmENYErX0z9LVsNoBZoIltxzbuyAyXjP1IKgJKrm4FatJpbBHKlLKgK+wJut&#10;VraoGDfhwISLYWDfAkLXw7nmyn+m+TNbqu+XbC42AX3hZ1x5plwNqfM2wHILKbIEUNEVE3FrZMQS&#10;UX4twDlXQKyDU3IMc03osLw1cbL0WwpbFsGFa+smD67FDOiOdhOUA1tKqTQhEO12RB9DlAV+lWDg&#10;msJ9Bu6VI9cr5NKSLWP9+VhI4tgYLL0FqNsK+i/ZR24lAi+97zXQTXrTbiHHaufq8pTVOtl76b1u&#10;EbFcmnhY6hmWztKS/F/LD/iW8NTtPQhme8nae6575F/4mWJN1QIRc+X/HH1dyzOY2/Nsm5S4Jpi9&#10;TmhT9VouZwzM/91tbySEUDNJxFUExKWwybDPUeW+o6zpVZ7xJD9IsC8jATYEf+9xnBzAE0f4vSa3&#10;GqaCzEt9yx5yaU+W18rK62b9JChbWDNhHEdYYxatzObvRVpweMDd26WQIifa8krKcPZoDxCRUrDG&#10;wrCFmUYcT0eczwNIaez3B+z3OyjVuug3CuSuwmRS/xwIASnMoaCYFM9fAPuyfb4onIxhECb0qo+B&#10;szkpNSfFXdAvnHUHAIKBDQGyvu8N36a8grtWA0c7TqVmQ3OpnaaUfSGmIhLQHl5cIdmOyTojKZDn&#10;GTu5PVOZxUS++GORCxTIdq0D+OjeV+N9vbVW6LoOWjXohwHDNGG332G/34OUI3CcF7aKk/xO6e7/&#10;rdHRkxzWW6F64D7PQZl15EVPFJv3uN6SJZXNiCwhr0gQuKXkZet/VHT35TiT47y0Z+It2VerZH3K&#10;lGUGgKQtqrdcFjB8EGgob7cTn3epwvbXPwDKbavR+WusGwe468aB6cqLFt2f6TWdyFF78N7lEXZd&#10;i13XRDeD1mM4bg17MDcC7algTdmJKv68MHGjlQKxxXA+4/27B5yOr/j577/gw6+fwf0AY423F5J2&#10;SPO5K/ezxVQq1wU7EmyXNjeBfHEZFeREf5bFfbKzsN5yf3WkLXxI8xjDkoP/fvCol3sKFUp+SAII&#10;nJ37TsjHaeJBfHYdCQEVQW0pFIi9grWxBhhG50vf9wOYGU3Txp8ZpqYcgO8s1E6nAX3fexsag6Zt&#10;Xfg3+eBYBYyjA/ijal6eOyq5OrCfRGNGmn4OU44ed3OCZFVMqaqccKJk10TkpgtiPcJF1h9z/FyN&#10;btC2LW5vbvDjD9/jL//6z3jz5h7n0yte+ilmi5mQ2UHz2qm0iPvvoryvjuJtLGqXAun+ESqipdde&#10;bBA8aEsLJMSsqBWfP6nIkz/fWuG9pQmpXg/hjRW9dUUTb4lhCCCyMHAgujU2NuHWGq82t3EMDtaB&#10;2sQarBTIKpDfOKEoO2SzYCmiDFQOqsKmaQA0zneMLEZrwMaAJ+N8xTJW0G8QXiWvlQuxCGNETN4f&#10;KuClYqwLlkWhEJK4CUZrqMaFOaVQCfIHGblxFq2dKl8xLCZMTJgYmEKgKVO8tiqC9w6418RQbEHG&#10;wI6uKEzAeV5Yq/BnCCnxkxHKH3JhI1F+wyUisGQHy/HnMMojDuIo0CQIxp+lSCJmIwRfLjsZjOce&#10;L49f8eGXX/DL3/+Kx4+/Ynp9QmN73O007m8a7HcE4gnT6MZcx9GpPFTbYnd7h5v373H3wx/w5k9/&#10;wsOPf8LhzTu0uwOUbuPm6PbNub3BUqhmrSlda/zXlJObFYEBnJcK1WK9Jx+/ECCjM9/XrarCrXvd&#10;Fg/jJYBC/rsit27cyJ5CA+UmJ5g9mWciGUey4C6VMVeA2CVIIkVyWQzzhvPh9ygbJXFQA21rxM81&#10;oM0ayLj1el0asc/u/ZoqjspojG2ve+1nJF4H1pbIncXQwVn3uA3sWyp0tooCLu0JS89bIt5r2xoX&#10;6tXQLCY1zFJ8FxfPazzTVt43F3LSGjE1U6GXwH72epypPFlM2eRzYCuhjpBqv2Wrrex9ChEEeFv9&#10;tzSRdOkebpny4QXV8bU+7XJKaWnP3kLg1t53+fxdfna5UF+u5S5RAc7XFiclgIBy0CYDaVbuwVqu&#10;1UWCbyNBuEioQq7ppTMZi/TbllyASyHTDuhLjeXavjM/q+rWXzVgoahoVkUH8bMxRe/gpZ4qmyyj&#10;5aDjazJH1tdYGWVargVaOEQoKpZLIFjex1lNuHDWlJ9/s6gMl0n4LJeNaiA+xawsp04EjHVToFNQ&#10;jEcvecxqhlkmwgYy8dK04iaWyvrpVmswTaML/JT7hFLe5oEE6JmsHlJgs+ixPFjHVn4+JdVKbirB&#10;OuB+8krQYZjQtB06dgr8tm3Q+ABYeGufvndg0ji5nrmcqk1npRI1GIuJbcSJdXkNg+/86JWm5M/Z&#10;hA3PA0YjmGt8X2yTFUYCmGWA6ByjmU0GalUlDsJvzYQ8w8FeIAvd+w7BoqU7aVL0SvsWVSEB3bPi&#10;vMQ5Tv2Fr1OK0HYdDvs92q71QZ4NpmnCpy+f8fT0gv1+jzdv3uDm5tZNoigNrZqo1CZF0K0jANxe&#10;Z2P2W3AOCMpYzmxyEC0BZU+RrAIRrW2kJUmcYJSh5CFT0D+vlr0FAJDhSQFXUN6rnrNgBuU/mxJq&#10;dHlms8jXcKC8kgC6UtC6dWuh26FrOujGgfJa5dkMSusoQNRKRzuXrnP+5m23cxMPjVO+N35NKR1w&#10;EJqt3wC6u9fS0Jqglfut4n6poro6COjAyQWCk8Yz/XvsfR221Wjg7v4W+/0OWjcAu0l0jq/jLSpi&#10;pkKaRGUVrJoQ8avG4ze5rXYQTvpJgMbBqNM0ZQBtFKESZ9dEnlvRA58KwlLgDktCtKUA6hDKTCFb&#10;gq0Tqlq33yXyU04My7BrZ63jYyhhy30gZmeErELOpg4yRwJih/eFAN4gtPXZBiFwmL3fvNtrQ52k&#10;kpWSnwQGJSEsF1aIWjfCkiqZPYVw8axeD+RLIL9Vsm4K2QpxIsM7crgt3gt4lUbbdm7iq23w8PYe&#10;//qv/4x/+7f/iNvDHr/++hOOr0/Oyio8t8Y6HhTzc1hOYdl/NHifmMR5WXKpIK8Fh10CtdYK+UtK&#10;iAtVVcl1X1YhEMSNRAZwbylwLikcqt62hWKHvf+VNQajMRimEYMdYUnFwDlrvF1N2Mi1u1uatHs9&#10;FZIt0kgV2MJY7/FHeaBK/N/FwR0WRGDpLFlMll2Yh5kiKxcmBpiQeUUq0tCsk0WOJxhgrUsIt4zJ&#10;+sM1jPj4a8CWQUqDiWDNBGsaB96zjsr9yB6TglLOt41Ju82bLBjOh58RwkSsX5BBde8A/EYTWk3Q&#10;wavY2Lipkw+pgCI/kkggtmC4w95MjnVVWkM1fjogjIX5g06C/8G6JRQM4We4bQORAXWWXZTscAKA&#10;LxT3LhOAMQ0jzq9HPH76jA8//4RPv/6M0/MX0HTCjiZ0LeHu0OCwb9AoCzMSpokx9AZmYqimw+7u&#10;Hvfv3+P+D3/Em3/6M+5//CP2D++gdweQanxugMob+HIcdBb0Ktc5L6qp1kX1fBHou7w2eebHiAK4&#10;L33pasrrLb/WAkZpBZBbIilnoGnwlddO46EbVwSpcYJl5dYnJ689bAA6t6rpotshLbSshIuA6yVr&#10;k0ue5zK7oxxD3ALmfgu4vX7EUGFftaxqnX+2Ofiaq/6jRGYTGLhFCTv7twp0W819WVpvBCyi9xU8&#10;cU3puRU0WVP4rnlqr1s2USxQL/1c7ZsrGceWb4dSFp+IJpf1Mic+V8FAbJksECHT8KFk7AAKlnuB&#10;B4nyRsGHLAn/UzlGnD+rtgrgz9a6opk94RrgtPRs5XZBKvek3ZCrtHTf18C6a1TFa3vF0j5Q3xuk&#10;0lEEFlaBG8qCU8uA1uXPwTNF/RzAL0EaqU6kKoi9RlpstSNb2iOrEx0VMFtOpV0iFXIFKWVExoyg&#10;vqJ3yd+TzRVfxZorr11u90JV4nJmy0fz4Pn6M1tozn0g9Xz/K+5LJrzYdn5uma6U4+mpBubFGjCB&#10;aFSpF6l4ZmmRqIsD1BfW/NLExlo/uqBZuAjuS7KB/PoM1qXWMiZjMBkbh8NN6LdEFkKNXNwC3G+5&#10;b0v7ZAhzVf59s7WwZnQ+0myhkfzdncJyXt+pmBtjo+dzAO6pmJAIayf8/KEfMYw9+v4MM46YJgN4&#10;iweHtTkQp2tbD+aSt7CxHlx3nv1S0ZrAQddLcnH/mGXdSwlclL0QA9NkvX94mmRn5HUGeL6vJlBZ&#10;KsNpkYQEkIFpUqVrImBt50BWQd5n65towyQhF882L5JBufUre3W98s+wm6QI5Mx+t8PDwwMOh30E&#10;JY+nM5iB55dnPD4+4ng84f7uPooelW7cI6QIqiE0bQPduKBaC3bPo3H2He7ZrNvkuDXImSJfTh+y&#10;B+ZI6JdDcK+sgcmLCskHjMb+PuIriPYd8WujKFBHdbcL3XV2MVoq3HUA6BNg74gOHW1TmrbDbrfH&#10;4XCLw+EW+93e+cVr54tPivKAZaXjGg2Aps5CUlVULSfhZE4mxOspFO7hfRKJMAVmab4gVPEStLcF&#10;gM9ZnptzTVBg68ScBhbdvsO779+geTni9XhEb4QCX9RSKuTN+WfXhtwGD6QrpZL3fAyopkwFL4Fr&#10;J0i1kdxqvY+91jrzsHcKeHNRBLWEOSx+T8zRcuTh5BXiaW8op5vC53D3xe27RtSVHO1/wmdWHow3&#10;xmAaJ5/BYgDYeM2aRnsDBk8g+JxK6wDHSD4FDpaxnMcRrnN5xrHEQwoSigTJEMiQOCERz0N/zdiv&#10;o/D1hfaMPMkVsUrvXEKNhmoVvv/xPf7yH/8F//Kvf8btoYNSE56evuDLl6ckUMbcArFKzPz3Ud6X&#10;Sdrz/nwrqHWNOuoadeNl7J5m6pQtKtoZmFBcZNnYXiI0tvlqiqITyWd+MsalMh+PaNsGXds49jh6&#10;ztiodtYCIA6BEKz84SIV9vGhKppCJpmZEpPuOQbIWjfKSIzJTolEsCZFnvtdmSmNkbqsWBUDjCQD&#10;5zF851voN8F4TWwA2gnkVf7WjLBWg7kRzAynMMQ4PuOZdxhYUo6JZDEZAHYjWIrQNgpd02DXNtjv&#10;Ouw7jZb8gvUKy8zCKHLjPsE6gB5+4wsFE1kL3XAGWBClgjXclqgyYQKR9Yp+F9wDlYT3YVQuebZb&#10;Z2dkLMxocX454uOvv+GXv/0NX377Beb0glYZNBqAsThohZudRtcowFqYyWLqLcbBwkCh3d3g5uEt&#10;Hr7/Ee/+9E+4+/GP2L15C73bO+AePtwm9ktCtcBz13pkNhSlJQVW5bicjXXXlcfLavu5V2sVKGAJ&#10;ZtAqwHqVsrkShF0NQZmF8G1opIosCXj/TuVHqN2ImU5NBaWvy7AawgqAuQ5WXWslcO013OTlHsba&#10;RKOxVYF/jcp227m07TUWzyzGBSJK2GctfT9h03kjEZPaeijH7S+SzsLaB7SitIykDmZet4uvuXI9&#10;L3lH1xRqSy3pHORZq1Xy4isLfhUAXCwWswYbSaWFC8GHxa5Z98BH9rPCuHvMYQjqMGOiJVi250TP&#10;W0kOhDO5Hnpp2SlRiDau2YVnc8vEUvk58xyQBf+AK0D1Ws23BKxeszeVYMkWqxo55lyGAAO16728&#10;71wmsGtnMFVJ9fS+bVVxL31Yy5r4MllRD6FdVQNLx4lFC6I6iJqDMjWbFspAJubLJEPJTOZ75WWS&#10;8tqzploX1IJ0GbPmnoqzUtrnXK43KrXCxvG9dUU+kKYTZslkxdfxaijzt5Bt1/aYS/czs7irkUCE&#10;1aDc2b3zoFWwzTHGxIc6AC0pPLZONFyjuL/mWkkARYUpL2sjQBqD+4obTag9uxVhSkl+Z/756Tw3&#10;1l2b8+kMa4yrg4VFBoGglUbXdlCKMIw9jscTXl6PGIbRgZxd50BA37eFadWQ2URIXvdz5WsSt8Er&#10;WEO9zZe/F+gAACAASURBVNHTHSBr5cy0E4QpscayrKmaRWHeOy1ZByZFqgNwpTe3/B3OqNXg71QQ&#10;5gHLtf6L8rcYrqUkFQI4HxTJQdCmdQLqEjnvgC9nT6LQGoP9YYeu6/D18yPM+BVjP2K337sJet04&#10;xX3Tut86ZCEwjGGMMLDjBDMFK9Gwb1PlfBWkuXLklOv5/SQah2fek0TBaiSo3SPo3qLtWuy6HbrO&#10;vacAmkbQPVjuhmBWf9+apkXXddjtOnRdF33+lUr3l7SK5Fkihj1QHvIzdIumadE0HVodXiPgRpwL&#10;jjjHn1JP7yevIl2lkoE8h9SEJIAr3escRhGEJJwCPcOzEvMHbNozuDJpJitV/3MbraEVsDvs8ac/&#10;/wn/8//yX/CHf/oRHz9+xt///jP+/tMveHz6KgJpAa0pwyRCXoaxJj6DZS0os+9KQDgA94YTYKw9&#10;eJ9qAOsxoblvvqydJOFam7ZfqpEkdmCNBWuGalQkL5um8YG0HINcw3SEtMdJjkWemPLf37ZtDAqe&#10;zFTNVXDOE85WiRTA7EkVM4Fhoz138MRv/HXKiRANIpOuowDww56lgjWOyIrQkRydXzs5AST/rm2b&#10;6OMP2JRbIcOWY1/rRNCGGRNbUKPw9v0b/PjH7/Hd929wf3cAqQnH4wvGYcLnz08wlqNNWCl+2DIR&#10;97vBe8oMZCQQXpRNaS1XS6oy7JWF5/Q3F14lHrU4QpvJQedFJxcBcxeKwW9R3W99rVgMcChOXEjr&#10;OBn0w4B+DGoBzwWq3CeNPWjPYvwyJWxToe4PwGWuqpOHdRZCE4pG8uA9T86aw04RcM8CitiC2fmJ&#10;hdfMmOe4JlTmz8tWhN56Ly54JTz8+JsNhIEPtYmhEBy8LpUPZHHJmc6Jx3mCB/Qk/EitFdpGY79r&#10;cXvY4/7uFnc7Dc3GFV0iyZ1ERgCy498D98KVx0suYiiLnGaXimHyqhP5MIeDmCLLrmahMcEqyUwG&#10;Yz/h9PKKT799xM9//Ru+/PozeDxj3yh0GsBoAUw4dA12rYYCY5wMhn7CMBhYVo6pv73HzZt3uP/h&#10;D7j/4Q/YPbwF7Q6AahDvbhwbRJYVke8JnN2TTBG6oLDNwY1a810LTyzWHFfazaLvT9sAz0TB8jWt&#10;ZdT87y8BirmcrKJ4owK8JKSMi5WmdO7N6IZuwvnC8ZxR0UtQAvdMnO/fPA983bL/rdnRXMMIUwFs&#10;hn1ILWQnzNUGwU5LFpY5WBtu9qrCrt6yiPtVGdfn4oHC3Bbk0rRZTZG8Br5nE1GFQoqXCKsc8sTS&#10;irpmsq58FnL19QqeIhm4rF7gVZDz2rM23ndKQXRXZOQK0GHufx8aUWu5uNYcQbDSfz7az3Eiw+MT&#10;wxE9E1lldA0tVNQ9LAp0PzrsJ3DYq37cZ7BiYiUPiMwBWspvm7DVQwEEkpzwqQYvJ6rg2j1j7uWt&#10;5muWt9dia/ZLW9SoS0RsyA66RlyyRtSuf3/te3LLpyxnYeF/lyQ6LYxSSTuX8FllY1Q2upcsrrZN&#10;kVQ+a/AjLRxHSj/putUEbfisZd1y/a+kEs6ncHgleD3rjxjzzGhC3rtwBby/QGNl4dqKAKuct3cp&#10;pBD2YOk1KRuuourhVe/oUr9V68GoyCMqiam5qje3IvD9Q0Hq18QUlUcpD6OkOVHEFSuxNVKc6fL6&#10;vmgJJZ7pYZxwOp8xefA+8+Qtc7K+ca/baico7eHidfPXzFgbw1mZbSKPo2WbKnLaaWZHmgRSwioh&#10;BHtaTh7TXgAVroFsRYyx0C2g2wZt16FpOzCAfhjw/PyMr4+POL6e0HYd2s6BpFoHX2cWwjnrQWgb&#10;wb/gEc2VvdFdQhWDUGE51dekYvhnAPMUO9DaKX9RWLfIadukgq2JHKS9pySPJZEqpxZqU3Kz860Q&#10;DUSroKX9yqb9lgQoao0zlVHxfiaQuGl3uL+7w+Fmj7Z1ntbn0wkvL6/48uULXo8dbu9ucTgcACa0&#10;bYeu7RzgZty6UHr04LdTjmvdQqkGSrXQyv13zJ5T5MBFaF/CpGBo5+OuUyhu06Bpk+++Uyh7gN6H&#10;Tivvux76c6XI2cq0Lbqds6rZdR26XeesZnQjwqjnNjNKeM0rrT3o3jglvQf844SSSiAKlXeFWGA9&#10;QV5I/s9grWLB2T0W9kHCpiY7iERYbnwuYs6HxRz9y4mnfHo0HXTMXqUswPtMKBv3EZv2Vk7YlVYa&#10;t3d3+B/+7T/hxx9/wPPLCz7+9hH/5//1f6P9X/83/Nf/+opzb+LPttYDydJSyRpBxCPuNXH/ss4K&#10;JqzLAPhPk/9em9sgBaujJIbJLZgkwaZ1A2sZ4+SJz+j24X3+SQlffDXrD9PEuXZBvsECSYWsAPdM&#10;W78/W3+vonA02LMZ42s6DZcDLoLB2yaSgQwbiaZpmuK9J0FKaO1rH9g4RQSPV6ZJD5WRduF6TxMJ&#10;oi+FHs/q7zAFIoXJ1kbhrPweuUdGWzGVT7ykDA7RrvosBChvsUQE0grtrsX9wx3evnvAzd0Bt3cH&#10;EL5Df+5xfD3j+Nrj6fnV6YmJ/QRRDgByVof/g8F7EupRlqZCYXMuELE1tc2Sd760pLk0OsD1+mYG&#10;AFy6GJT9P65Uo9jUfC0F5l1qzlbtIiKq5g55E4CCaHzvg1eQmFawSspsEs61sqIpPrxUa0jgcxna&#10;8kWED4yw3vrG2dqEYs17mGGpOUlgdNMotEpD6wZsXRq85bSBOysdxyKGkX9GstKxfoFaZpeVlBV5&#10;MqmbIsiZHiDKgIlGOfB+1za4Oexxd3eLm52GspPzvxfp79nGIYOFA3FAkqBC8uyqFcecq/GjR3EA&#10;5Y1next3mIeDWoURb2aY0aA/93j++oyPv3zAL3/7G54+foSyIw6dRtcQyIywZsROEQ6dRqMJZhod&#10;GTSMGCYDKI3d4QY39/e4efceh/ffo3t4C7U7gKkBoNOHK5T2JcGTL0euMo7rSsg5OFUCS1W1rOWZ&#10;0pcXVHuULX2adclu3B2bGvg1oCJr+UiMl4aAM+U88mL6OSMLdMrVfbULzPkkolfZNToctjpb76gq&#10;beZj8Wve9OV48ep+J6+fHBiIXc38ui0pxrgy2TFzYxH7G21Q2c7Qay4mGyqKOa7cgyWyZUs2C3sl&#10;M198tmgecsr1xyLLNpC8OZc5NlIP9m2galJKbTjD4zKjxB6BskyPa+uTOXBfA238ui4ybeZiAAFq&#10;Vp6dBODbvK4p1As1kktRnivD7HJsSA6dJw+J2DAvCRSqKlmRf0OkC77J29X5YjqNdvrbRpQ1f7l7&#10;HlfOP9RDTLhcQZQUWlS3YFyvtWrgeWoOl/boaydwanXdWlZG3fPcbsozWfJpvyb7ow6I14Dp/DzJ&#10;fx6ir339Z5SEcgLwJWjOlbC3pc+wJYh2/ljxIhZbyj7rEwlUFcksTy6geM31Z1NeQ2ZkFgmr6v0l&#10;kVGxlzF4bmlBefjc7HwtuiTiOp8a72lmECJVmZT2zFRUFSKsoMhEeZjmpENOhxbnXiIgC2pfBNIj&#10;NvrpGbaJpEellaSgckCupgvXVIQ8ltedstppvs1c3R8WKwkZScyZsAnkeqJ+GHA6n32YYRNtOhjf&#10;Fsz9LZMgNaU1+eBaWD8h7EP6jJni/iBtNGRtlo45AiEXQ8nARJK9k3V9IROgdYO2azFZA9Lua40x&#10;UcEeAFndNLDMOJ5OeH15xtevX/Hy+gJAoe12UOS9vdsmZpgRKQzDiNPpjHPfw0yTA04BN1FgbbQB&#10;ch+CnTVqnCpPYGja2zj6eiOo0W3IaVMzgryuiM9DuJdUm8HfehzHav25+L0yW0LsZVHExGkdxOlz&#10;Md0XfN6ZUgWuPTjZdS2a1oGVxlicjj32uxu8ffsd3ry5Q9MqGDvhEYSvXx7x22+/wbLFu/fv8O7d&#10;e7Rt6yyRIJ4LFfzSOfbjBAWFBve3D/jzP/0Z/+Ev/4q37x7QNSrZUYUAVEXR0rYNoH3boutadG2H&#10;tgvWJypTvVOcmg8WNiloWisF3TrlfNN6f3jtcA4H+lNWk0OA4AXDKgSOVJ0NkyKT/H6GWtyLAkHI&#10;bcQ47rHZRGdtT5PrP0x5MmcZSiCIqU4Iyz/OpmTClH4GWlpGMsTBbFJHeJzNywB258Bk3HP2/vvv&#10;8N337zGNIz798B2MmfDTTz/hv/0//w3jNMAyw7AVUwJpr3drOZH9REV4PCX1/DRNab8RfUCwSZJh&#10;0BIQdq4YydJFkfNs10rHXJNxmpIINirRpYI8iUOydc0MrTTapnPWNVoDpKIFNXLNTZwAkSKdMu8v&#10;TXJ4eyeVhKuc1eG5MJP9ew/3yrBxAl/mmFFJQkhQko9ujzDZBIC08Zz7/auMUAnqfPk7TRYk8oCF&#10;ACsJGlTMC43dlwjA1apB5zM57m5vcXd7h65toZXG4XDAH378ES9PJzw/HXE8ndEPA0j5UF5Zw6TR&#10;lqtEIVeD96VEpzaaQES5Pc0s+4oWxi+lFHNF3UBYqjwzNR9hvQApFYiZZ6QIr1zyZL0ExPwelVWp&#10;+GEfOBHH15EASspSuQNwn5QQVekySa+9rAafA/WcH+juvFKpAWcb2bNReaYvKuApqSyyysCN1rRd&#10;g/2+w02zh+Yd2DgP9dDgu1E3i8kwjGVvzeO86gxbx18YjmNIlqK+0lvvpIJDKRm0Qzm44q+z1oS2&#10;0Whbjd2uxa7r0HYKZAk6cs0q8wqOQb9UhMZloqX5WDZX2SgWYSxeIemDh8OB5xQM1isX/X2eDE7H&#10;M758+oJff/4FH37+BeenJ2g22HcaXaugeIKdBmg2OHQtuqYBW4O+H3DuB4zWwAJQTYvdzS0O9w+4&#10;ff8e+4cHqGCV48NG4vUr/O1psRnMCYpVteyGgM/cq3ZFqSer4OI9cv7uKmtQjlAmAP9SHsdSUHf2&#10;9cK3T6rPSI6dgLP3XR8Rz5Vg6WBzzw75A7hrO6/syT1UU4ewbf/aAuhXg++CzpYryEipwq78vFrQ&#10;Vn3EXIbmUvIdJZpNhHCFsEThs1tOiWUKwaKR5+xy0uYQzhmAvwW2FmcwiQZgwdlFnKc8V0FmX0qb&#10;PfdqYNsMUK6yKoheoRwJvQS6cUGq0yXl39oZTBWC40r7BNoCYmSqJEGaV8frCWlAjDOSIB0HFElR&#10;qQilRRIrBTXWrF+slfONycJDWp2lM94d8ulelk9kVU6ahVld3htLAUi9BtoWEJ5pA6sExho4vCaq&#10;WMvMqAHwNUXw0vTIJfuQLQDaNoKNZ+dxet4oA7jLiTegRgik71v1/Mb1QbX13ASOyrr6Fjj3pE+C&#10;DWSZAbVrvGUio2YLtTbmnE+DUPVnVi2ZCqx79sNTUMRsLqy4vbVgr2ISphRC8Iz8pKqGkmZflxG2&#10;RIDyaU3+vdowbZTTeICoC7KEBeLZ8xvvd0yDXGCri+GB+DyQy/aqSBXiySMtz2b4UL5BZzdpbUJw&#10;OUtI2Hsi92CWIJd7fefXPU4DhqF3IXokSZvlAOctIrJrfs3WrhdTkVf2pq/zwirjwxHlmmApJEgT&#10;AxKAYkGjxOljD3oG5TMROcX8rgP3vbPG0doJvSy7SWdy4NrxdIQ1BsP5jPP5hOPpBGsYTZvU861X&#10;Swd/b2scAXE6ndD3gw/u3EEpgplcL8rWwiqOFqJeW5VZpoKSVcy84iJBSDFKz3kXmmphjJ1ZY5Tn&#10;zszPvqK6r/lo57gIpXuk3PuxEizj5DXu3rpXz4awYpuH3TMBbddiv7/Bzc0Bh8M+9tbDOOKXXz5E&#10;X/e27dC0CphSWGx/7vH0/ITTucfxeMZ+v8cwDDEEOKiSSavYz7nnxIVK/viHP+A//+f/Ef/lf/rP&#10;+P77N64XJkCTigGa0b+dAjjvA2KDlU3wmA/2NAq5wKokySlXqEMq6gVoGZ9zLgVAcv+yQhvv1wrP&#10;IDUkPogrtRsV01mViUj2wsZw1iqqqaGy3lsC91whS3OhAM/j8JBb6lbxgfBexb6QC0PYT9l4fIQZ&#10;Vis0Phy37RqXfdAo7PcdTqcG/TDAThakAevBeofNukxIlRHwOUAc3qe1BuM4RJDXrY+876CYG0Cz&#10;PVl+fXg24iSVZQ9aJ2Iw5F8ocoK8ZNVT1Jp+AiHsx6EWsT48O1iZQaj+g/2PtOwJayKp4A2GQaHd&#10;dc7Fw9u4yQBcIptbNgFxasnKiQwhHFNao2nbaC0U9quwJ5TnTrQ2MiazMIo5EWKqKGQNSGuiRKJQ&#10;ZsFTPeMoFx06ksPtLZo0GtK42e1we3uL/X4PIgVj3f5zc3uLP/3TH/H8/ILnl2f8+uGDy6oRxJAj&#10;Or1rCq47jxv8jl+8VghQDioQ1j0ha3DCki/o2jg+i+Ltku/8TBFXAfK/cVL2m34t+Rdz9BMPTE2u&#10;/A43PvOE5Vy1EW8FpeZ87sEosU41B2N9CnMKXpEAhIWBBjeEM0/QfQvLLkzJKsxStokIulHodi32&#10;hz1ud3doaA87KbDxSm6f0DwZF4g7eSXHOA4YhhF2GsHGgfs0WWhtoRXHhGqG9WnyOWASVPoGNjs0&#10;Qwhv48H7zofDNNq9nkJi6gmFcr8A70shd8X1fP0BzhhqGz3iYviHFSHG04Tjs7PJ+eWnn/H5wwdM&#10;pxM6pbDfdegagoKBHUbAjNhpwn7XQoEwDhP684C+H2EMAKWhdzt09/e4ff8dbt9/h+7uDqTbyDhS&#10;9PX3hfUa2Betn3hxKS2BGutBd0kBxuIgl9hQZiFSIRfAa4BgxR7iiqbmUnMUC77iZ7CogEh40C6D&#10;IDRTWySFkz8Y2IX5KCIfslQ+w4LGKJr4NeXo0r66eF0qfuill27po7yFGM2De2kGcAaCjS8pcqne&#10;rK+dG/nP+Ef9qgf1Vb2Io8fq/BnngrjiK57db2nmqyPYJICOGSo1dzBgoeqk9UzeTSGy33xfMnUg&#10;rxIa5ee99POowmmUkwqzgMgLIDMVE4+y8Y/nIc9oGlc7WKHwKtYBCZ/HOSDO2TBNTdl3SY26NRB2&#10;HWjiDTaJmAEYW4Cp2nTRJeC2RtzWvmd9AnP7JOfS5567ai1NbF3n5X+JBJHqqVIdtbUGngfJ11ZQ&#10;SWLnYMHsTN14Tl+yD1macij9TGsA2+KZKUBYBi+cVYkYhlJJRbfSO1RfBHlmQX4OL5WpPFOJ4sJd&#10;YRbmnJnYwvq6heo/5+KmPFcNE1HG03Ilj6zGimdqVWE/c2mNsVA8fVtOTh6KzEK8EXNSAuDhQRZj&#10;RkzTiMmMPuizuDcLz9aWs72WNbG2L2bWqpI8oBT6GKwk2NrohZ8Apsp95bmwySnsTTZpwQJII62i&#10;3QRoiEpg8jlhSim03mN8HCe8vr7g9Prq/PjHKVnhGOOCUz2IBK+s7fseLy/PeHp6AgO4a++x2+/Q&#10;Ng3M5HrRcZqcyMyDSmwTyGhMEl7B2yYo0ROGvlRm1eSZIUmhG/bStX2p9K4v738EsVCZkmIxOxPA&#10;ZtYA3DUyxrg+TnqfWwaxReNVw4oAaJ/45nVeFoS7hzd49+493r59g4e7G7StU/o+P7/g06fPePz6&#10;1dlrwOL27sa/P4rKdmsYL88vGMcJbdv6sGEbwzMd+JimBsPftV2L99+/x5//+c/4l3/9Z3z33QMU&#10;OYcARQSCrmQvQOArSljUYGb1CxWsef31LYI3HdbgKRpPHkaCRBDh+XrK95l4HoS9X5CgAcRnEqKh&#10;WZ1d9RBMxFvcm0lMH1Ume7EgEOK0JtM6LYPEl8NIy95kRjouTPPV9rUwCWsMgRtnccQA2rbFu3fv&#10;8Je//Afc3n7C4+MTnp6f0feDD1B1dlUQLgzSO345RLWJALpotaKyPFjM5NdmntlXZtWEdSoxlJgd&#10;oZQ4qN3vIOp1gHeLtus8WSomLQLwPU0wxmbTTNGVwloYHyobsiADWB7DX2eEjp+1UwrMWgTgNlBa&#10;+7PA5454+xvLKbxbqvvLfIyw54XPJvc35b3uWQDz5f2Rf79Wh83t9xKxGiZTSNRomggNKbSk8HB/&#10;j/v7e+z2BwAKk/EuJCDcP9zjX/7yzzj1J5yGM758+QozWWdlLMVb39B+/y7wfqlJWWivigaXVqtA&#10;wtqI7SVtIkcF4WJhlZGR+Rjkkmfw1mLoW4N/Zp+10oCBkHmiNZ4VjuPQ/iFTVNNZcgxbUCqxjeFA&#10;kSyxoryQjKqQANyHwNlIDDAsJjR2xNhoHIYj1ElHBXASZKSDyDFuHbr9Ht3hBp26gTUKdkwMPhuL&#10;xnv9T9ZgNCoWBcZ7K1oLTJOB1gaNtmi0jj5mlt0iglbgyYUaTT6kxtVKfmPwhV6jFVqt0LWNG5Xz&#10;DC5IR9A6AJ+Z5imh+8vazRmwQ+vsUzhkffBgBJHYwBiCAWMcerw8PuHXv/+CX/76dzx+/gwyE3Zt&#10;i/+ftjdtltw4tgSPRwDI5a5VRVIk1RTFft32ume6zeb//4+2eTPWEsVNFEXWcrfMBBARPh9iDwSQ&#10;yBJHZmWkWPdmYo1wP36WTdeglQSCBqsRZjyhYYVtI9AKgtEKQz+gP40YegWGRLPp0O732Nze4eqT&#10;T7C5u4fotpaJCVF/byfIUGSB4oLQtTUh1qlkrwaGgafX2b/jVSZh0dRN54uVAOkszGQZFFi0ZEAu&#10;d6aJdcwSwFCurVzY0iSWUtqGO3PYCE1gSNnhS01/UAcrLgkFnayFZ9ZEPsNYW3pmzg5LfPHLOM8K&#10;LdLg/9Wgu39lHzgHlC1ZUZwbHs01eDWm4JIX+CIIW8udqN30Gcb+73L9ZwKZecb+IFYQlK0vy0At&#10;Kow2rB5wzd2ftZYHURFUIUNQEcRG0S9VUJKDQ5WskUwFObP2g1aBzHOD2o8Bd9esQbXneKlGnXuW&#10;a6B7/eemq1iN7bg0+Mr/+/qMlTqoTCsyTKgIg6fVQamXgpZL4bzz6pn05aViaD1XXtTCZxkALdon&#10;LT03a7ur6WC7fv6TZ97l0Cx/dv496ZBkjl5wzgZlAtquXGu5YEqWe0QtrJhLa8VZi1We9F815mJ9&#10;CAZLWjizPoRjTRqsTMNIK4LlMbXTytZkV6/Xfzdx4/d7ZEZkcH2XY/sKSeBRQ40DtBp94xZDUfmy&#10;AfeiXevawXj2lnGWL6CUwjiO0FoBjg1PQjoFBlXsgzjrqDix4wgWqMLZvCHmEzRN69iOJrOw88Gy&#10;YA52KMbZw43jCJjU6o6DLZFSCmCGUiP60wnH4wEPD094fjmg22wBwFpSOC/0btNCG2tndHg5YFAa&#10;LDgyWrsOBEC58F7w1Ao0WNEQQTBbkk2iyklBrPQeeGbuksps8u4ZjqzgIBjkkMNjQn+Q2MIwQg/h&#10;77eQAtRIZ2trgfDNZoPd1gbJNo0NA9VG4+n5iLZtsd3usN9fYXu1hySGGkcYozEMA3797Z94eHzE&#10;4XTEJ28+wW63xTCqaBPsznMcRxhjAiDqPeHDsYITso7FGK6ur3Bzd4ur6z26bQc2I/SoXVFn8QGu&#10;KnlQYCHIVDKx9aVir479mMlIRdEkhLBscZez4zlxlkyb1bxNXRaVTtfpHAzPa5dLAMVpJglma6Nz&#10;1rNza3Xt+Z/bs4PTgqtxN5sNvvrqK2y6Pb755t/w6z9/wy+//IIffvgR33//A357+9a+t87mya+p&#10;3kqmRqyw4a3WWmkcIxieDYuLniB6wqf5QCmuB9egRka8Z7UL53YRglsb63ABzjPyfPiqlDIPo2DK&#10;VBkpK90rXAJ47/4opcHQATBvQvCuqFqC2uNLwmWFhBSNeyRMdOIgEc9HiMk9Ti1vUuub8n4Hhn1R&#10;d9QUSOW+n96rvMdN645Yo4jk/RUk0JBES9al4/7+Dnd3t9hut2ASUO6YiRmylXjz6Sv8Wf0JL4cX&#10;DMOAp8cXsBF20kdp7yv+/wHv5zb7pYYm/B1XSuu5JoHKIn3GMuIM+57cgnnO07Rw3ao0CXxRc/2v&#10;MBir6BwlXpAJaE8+kbyxALPx0lRMQ0yCtZGbdNkASy/RoSQMQrpNUgRw3g/v4uRZJJLF1G8OMFCQ&#10;usfYSuxPz2ifOghtU5kjGONBbgFAAtRCNBuIbgMhtxBGgiWDtQUfWRtAa7BWYDPCKOt235KVO/Go&#10;MLgwnHF0gTUkEzsnd84sobXCMCoorcFwjAJjANaQYDSC0AhC2whs2sYGfhSDjmSVTWw4InDPhf9q&#10;GcU8w6/LLDfS3+YU6PAVl7EMDq0Mnp6e8fef/o4fv/0OT+8+oCXCfrtF1zgWBBtoM8IMRwjdo5OM&#10;ThLIaIzjGFj3SjFIEmS3web6Btv7e2xfvUGzuwJkYZez1FlW5fZcZ5BlawYVtjTzzMYArHHpyzr9&#10;upTdFBfkBYCioI8RCnZEkLeaSVLT2qHdHOBc8/mnGXljeU6cpAt51r1xkjalRieVM0XoHBfP3lQV&#10;RUUjsQQO/2tDyzlu/DLAttZGomQyL8zXsvt5CdC3NuBtfuKfTq95wmi+dJC+BEDO762X1wKXAuzn&#10;9+TLB3tzdk3x/ah/5uLQgZD5qdfuW+a1WB8Nnl9zgKnPffnvxZD0HJt3HmClAOB731ZdlF5crp/M&#10;KEdw8bMpySriKst76XlZshy75H6Xz0j5eTWCydKApOZNnTaNk4EI8qDfdC1dAt85kanXAo4vGTzM&#10;DZSW9p7S437Ne3mOybQEJq1dK9K6YAITzjCZ63vq8pDzHMC9ZpjBXB/UTIeptaFE+c/loXkO8ohp&#10;vcA583Nu/Z3Ny5jMVAvQp8p859U2VSlI5uX+qew9o/gwnx04xBoJQaW6dv8K4HpSA2UZMFRX4pQ3&#10;PrWDOWcjVT44ae7HNCfYBWE2Mnisq3GMNgWCIYp68Fxddsl/n3xWxcYu0TfYCExvW2FsrSmlBYjY&#10;9ZbW8pOdgptCmGsI3KxZSokIzJg0TNOR1Azb3k9pFawiTeU9FolNCgRb0hooHKPWGi/PLwCA/nTE&#10;09Mj+lOPYVRgd4+10dAOzJJNA5D1bU+95aWU6LoOm80Gm80GTSOdYnyEUtbuYXRAviWPcmDOWtAp&#10;Bt7Pva8pG3WJhDHxtyfvsZ+/B8EuKknV9sC8z+ixfvDWz3m736FpW/TDgOfnZ7Rtg1evXuHm9ha7&#10;zDPmiQAAIABJREFU3RZCMsAKp+MRx37E8XDA8/MTNtsOaABJjKE/4fHxES+HZxwOT3h8eoJSCn3f&#10;4/7uHswa/dBDaW1V/x4UdKze3GaIMusqEgLaACQkNtsdNtsdRNOEoYdS2vbR2QKOzAIXHnP0FiBM&#10;hRe6C55MfOKpEp5eaIKqQ+Raf+wHdOHVq1jYLKkwlkg9dXCTYuDzRT3B+fD5nPA2fZ5TgkyNYT9r&#10;a7JAjvHB1l23xRdffolP3nyGr/90wMPDB/z6z9/wv//yF2w2LU6nA94/PFojYhdy7evj6WWKz1rT&#10;2NwGC8yL2TU0BaRjHRDtHqd1XV4Pamc71jQyBNu2TZv18IIkhDAO9Le4lVcSiAwg52wA6S2iamp6&#10;rS1WRiBnaWUVTAQRnuHSlkuIBk0TP1OETCwRBoUEgvCBzcmApPbnXO1W1l3pIGCud6zZiua1Xj6I&#10;poQwLYVEI6S9FwJoG4m7u1vc3N6g27QAWfsm4xRJghjdtsOnn32Kb/7thJfDCd+NP6A/jWGeEZ9d&#10;g0ty3n4X5v3cBpP6m+Z+53nzPC3G8srgEtlfif9X7ReQF2xTS4H1C9ecvcPaBmfpYcoDK723nIhy&#10;LtmgaTs0bRPLTsqD5OC9y8LEUIDctM0WRR6kd4WNEBHAJwGIPLAjyvhFgui7gA9WaE2DDTO22yts&#10;mh3EScIYctMxhM8GBDQTNBMMXAiEECBqHAvJgfaBDSDsHylBbKeqLQkYKaCHMQCVo1B22ifIgfS2&#10;gFTGsjOGcXSLswwyIrjEcRmY97ZIaRsRwIuMjZP1Wd5WIQbHpuaj09KcC74KFl/YCejvMorHQeHh&#10;/QN++v4H/PDt3/D0/gMaEtjutlZWCAYbBW0UoAbw2KOFwbYhSDKhSDqdegyDAlMD2XZodltsbm+x&#10;e/Ua3fUNRLu198Tfb66/IgFkpvlNvcYgmzbBaQChWdGQ8LIGp9KIhNR4zAdrpmB4eC9dQDL7cOZy&#10;ZZuxVFkCtYmQpc8jscoJaxNzHsDmi/t0OGeN8pwwg52kd8Q49BiHAVopt2kLN2nnfOK/xtLpAtC3&#10;ytY/K7nPpdVn/cxnitN1thR1sHapSFgLIp77jLMh5aENOL93pEXKuWMqC+C5n5tj2a9m268Ydtfe&#10;6TkW9jTngi+4/5RYwlVAFE5tpOcj2svvT+WbUsoYPoboz2s9OHkxUC4FgVLrBzFnXzADYJXAcpX9&#10;mwQGBhJAygovw6aYg+R7FoQm5KPACwDQc/+tplxaGiLO28csW7ItDX7mhoRcNNIlCD83MIrfV7LW&#10;CAURGGWA97nBZDmUmJ1TVgYF9b/n1cDAmvu6BkBfs34uratr1+u1n1kbtNRq/SWV3MKKsrjnTofm&#10;y4OKtFa9BLifAOczFmse2Mn7Eq6C+cznhzx+P5JSriZJ1dfPvIaZY90tDdGq4xOuvxdpbQa+rM6Y&#10;DD0DUldYoRJlDFyG9RxWSsEox0Zknu07L11r59a73Pu3JHf4/ZNgiCAFgYQBjFVmb7YbXF9f4/Hp&#10;GaNFUq3dT7bGWEvQ0F8U9bcNcbVWDNnz68LdjbcQZW/toqAdOO2BXm97AiZnjUrQuiCjOfbp8dRj&#10;HHocDi84HU/hORdCBqan0gpwQY/jOOJ4POLxyYLPwzBiu9kAYLRti/1+j65rYa1nNE6nHk9PzxgG&#10;65XddTaLyodUKqWgRj1bt+WWOvbvvD1EWZt45nD6nnddBzAwDD3UqLJ3P/pfO/DP9ctCCmw2O3RN&#10;g81mg7u7O9zc3oCEwOPjI7RW6DYd7l7f4+7+HpvtBoYVhtMBx9MJx9MRv/7yDi+HA/pxwGv9Grvt&#10;BnrocTge0Pc9tNFgJjy/PMMYxvFwhGwE+tPJgpdC2uDXpoms2SQgNKw3DEAQGtlaILHtHHi/hRQy&#10;hO4azcHeiAKKj/AspGstmaj0Sq100rlrmk2Y7fFU6fI5zfCoEYV4dp3zjhJTxfa5eoVnn6cSaWBM&#10;B5e1+qj+HVxVnkZrshTMVu5YYpaAxXumuQ1r6rO87iJow4AyIb9is9tgu93g/v4Gb16/gpSEd+/e&#10;4ttvv8Xj85NjnVt3BotRNdmukK7d5aA+ff/KgXQ5gPAKEW9TVGWDI3rHe996y6q3bH9BBO0GgdEj&#10;XoaBghDCqcyjB7x97h2BT0S2vB9oCiHdQFCHgbQxXsFAmdUucxIabnxALyXe8vH343d53BIhhLe0&#10;t6kRBsu+Lh3Spf726XPhPfznQrqr+GuSwZWGQ0fgXqARjb3GTg3XbTvc3F7jar9zdYy3TtMADAwB&#10;DQnsdjt8+cUXOLycMAwj/v7TP9D3PZYsi3838H7NRH/SVDJKPkOUYAcmxxTNK/3np03buVOkquf9&#10;JQ3DUmN3CVgzH7S5splJc/CSYk5IgXazwfbqCk3XRimcYwGmjEMfPBGT0T1Qnoep+L9HkqAeq+N0&#10;gU//GYtLYkCA0TRbbNodumYHwS3Ag/Ow90GygDYMpQ1GpTFqFRZsD6gadvIdNg5otd55BoARZENt&#10;G4aAgGQJZbQrgEYo2QBEUMpYqxchAWetM4zK/ixk8JQktoWlFDaspmkE2ta9oF5GNXnWk4LbN/CG&#10;kkl58ncT2TXNNGw0w8iKlEijDPpjj3e/vcVP33+Hn777Gw6PD+ikxHa7Qdc29v1wigXSI0gNaKCw&#10;6xibBiAeMQwDTiebgK01Q3QSTbdFu9tjd3eHq7t7yM3ODVNEfqylpRTRFAyj86y4NJF+yq4zdXZY&#10;0lgST1aXxSYkAz1DCFDpS4UcRE3Be/bMH5N5tDOmTVyepTFlsuXrWfSQtBckDfhNmuUAwPl9xuc4&#10;mHBsRmsYZaAGhf50svf41ENr7fIcmolsdwrcc9Xrbw0oPsekXTNPjvbatMjiWDVFR+7DeBalT8GZ&#10;lcB9DRBaAq6q4WAlawDzQcxL7Pn54RBNwOPLwi7nB1MB8J0Zss/6uK8ZYgDVYq700E4LuXP2K/X6&#10;pQhL5DRUMjLRaiCSZ74J6QLTCBPLrRqh4ew9wzRnF4ln5tww4BxoaJx/sA7XMKmTEv/TSREZkyJn&#10;9qvoNfuxQ6411jnlPVhr2zI3BFgDgtdrurkcFJrsdXPflzfN0zWpZM3PMZqX69vzzcAaq7q55/dS&#10;ddUlrPulfWZtAPBaFvTUJqfGJrxsYDu/bs9ZLQk3fKdqdkh92EIZ2YFsJVAd7s0Fv1fVw5WgvlIx&#10;kAci1oD7871QGfKaAsW8YliUdyE0sf1Kv2PV/cosbyIxhGcJCVN1zdK7PmFXuqDPdLgc9hSK7EZ/&#10;ltaP2Pkr85TNW/v+S+xvZpUOldR5KtTC5PdKHxQrCJvtFtc3N+jevsN4PIUfFmQDeFPXIEIRr+DX&#10;bUFopIQQEoZ1ErQOxyLnwMpmZoxKWTsZZ0Fg/d2tJ7TWtkfkAPxIa5/qs6EcWMYuqy3teTnJRbDA&#10;o8EAyzp/eHjAw+MTDoejZchKiXFUCUjKARjTWuFwfMHL8wt2uy32+x32V1cgsv74/dCjP/bOisOe&#10;ix8cCJFbQ/jaq21b7HY7EFEIcq0NALuuw83NDQQJ6+M/PMIYg67r0LYtuq6zioFuAykl+qHHw+MD&#10;mrbB/as7XO336NoWu+0O280Gw6jQ9yccXp4xjh1enq/Rdh1GPdrzGRX6XtnA2Q8fcHg5YlAKvepx&#10;f3cDAcbL4eCO1yogiAjH0xHjOKBt2wDQW3VE44BGispnn3GFmAsgYC2apLQBuJtug671IZscwi5h&#10;/HtosrWjZMD6OtAD5talWKCuOOLoWkCRrQ9m128iMJfrpE9gaslKoTWc36fr5VdNrTFPeIh7DNMZ&#10;0gVz0V/xZA+YnIf7vRi06oJRHa5DZEO5a9kOtf0/deud7kcEtnNEaGHXG2vjIiAagW7b2SDbxL5G&#10;KY1RWXvmtm0n++6UiIPwLJV9CbnQ2HL/8esReVslk/uzs7Pssu+/Tjzfp9ZZxjlO+PyaRjbo2taR&#10;cK1jhwfILevf5HuJ1uH4RCD16ZjfIHw4uIhBy4nrRLS/p2JPjh0MJ/tqYOJ7r/oCkE+tcfzxpYPJ&#10;MnS21kOnA9k1wx9KcOh0YJ6W58LfS2oiLi0IzabDzd0t7l+9wv7qyg1oFbQewUZH9Yy7N9c3N/j6&#10;6z9BKQWtFP7+939gGPpZS83fDbynpRVirrhOTUPmgjsphlmWLFZObSDmCSrTAjPxzK/eNMqBhUt8&#10;Ps81LWtD2MpFtDZ+CNPVdArspkBN02Cz22Gz30MG8J5CsjW7MBkvU/GM+tQDJws3SUB7z4LgzNQl&#10;NXzLS2dOpgtE1ueqa3fYdVdoaINBn8BSB5Bfu+mUUhr92ON0OmLc9Q7sd1NCdmC8USGcVbvmRMMy&#10;L5gQPCGlFFDaSidHNTqPdiubAwlo45K2HXihYYNsfUFGoBhY66RJMQTHfn8KaFLClHH8kIi2hns2&#10;SQHG8oPMlX9y8PHUSuPwcsTbX/6JH7/7Dv/4/jscnx6w6SS2mw3atgEJwBgN6BGkRpCxwP22Ba63&#10;AhsBDL3COPTo+97KB9GgaTbodlfY3dxid3ePzc0NRNO5pjIWNcFr1ml+vOogre3nAl6pksNAmNo0&#10;5Nk9hUyXU7b8EuOplOjlWAn7YiqRLQdVxUzAjx8opBlsQW5aOe8UCAiywFB4pwCNCc+OfdaSYzAJ&#10;gA/OmhfnVQUDD9w75s6gMA4DhlOP/njC0J+g1ZhIOpOhHmjyaMaci6LAq9jJpGY3i2toeZ3nOvGV&#10;DM9zHr5lcC3VLEdoOvzhFQOCci84O8ydvNJJSF1Fho8VoBtjgWW5YK9RAiaXgE/Va8+5xQFd5Jm8&#10;7ucvkVOuHbbEz03XobhIcMLCYEwlsKlUNAwRJmBrHEKmINsSULyWOTmf5UMLgLWBNjoEAKacsMDw&#10;TI+DEMNsS9m33/mZqlqypBDL2LFnBTBnhnK1xnNJ8XRuGLD2WpcApgVZGbVAVMya5E1B/potU/qc&#10;zFpRrnj2vfcr0ZxCdCmMnaf78UcM/GrXcS3xZQ1J6Nw7c0ngb35dLmdEEeUWOVOAnheOyQBGFK0R&#10;BaAkBZSjxWB88wSlQNbCuVUGqtOAcUxUyZltDk/ll+mxBKVuah+RWNss+90jqzXORKNViVopCHBJ&#10;Rk/W1CNalRLnA+o1w+GyRgo9KU0H04Sp1VEekGntTdXo7D4gHKAro883Fqy5EuC5vq5S5btpZk0x&#10;yTOXDJpcT+A/rbFMMmfRKnNYx7NBgzc4Jxl0HHztU9IZswWqgq1MNdyKE7txA+aY6+Qtbby9TcY0&#10;grOEaS0cIqRIwCyT1WYMhhoVjscDjDF4fHzA4+MjDocjtGFIYf3tB/ddts8lMI84Hk/48PCAx4dH&#10;y7ok4Or6GsIpvZmdb7bxYKLCMIyQ0mC/32O/34MI6IcBSo3wSvrOh+y68+i6LvPKt37VEl1n/eiN&#10;1m7AIrDZbnF1dYXtdoPWfY4UEsZonHqDUY0QDaHpGmz2W2eBxOiHHi/PB7x7+xbvfnsLISW0MTj1&#10;J+yvr7DfbkEAhtOAcbAWQUZpPL3/AKNG9C/PaKTE4fCCvh8ARD9vYzQ0a5COpIBGxuEF4K2BPTDo&#10;Qm3D+Qo3MCGbS9C2aNvGEvFcDhgbk+QxcQxn9dl1nPeRnPb2TG5vJR8haG1KnRpbsACEDJmA6bNj&#10;hQFUi2OJvTAVZrvsMxxzQNwP+pjnSEk8yaw1bIr+In33c3yCZ6YE2R6SBus6Yttkvyri71KrNZkc&#10;v5nU+KnFULnXUBGEiyl4zzE4mcBBwdM0MlmprIXLZrMDkwRJBaFVCNgOjHXXt2ut3T2QIVeOHT5l&#10;vPKdY/1cWuZYFY8ACbYqJBH959u2cb74HgT2gL0n38SBB0gUMxEOPYh1k3B20e4Hoo2ZTPZglwsh&#10;KDDV0wFRXH9dxqVT5pCIiKC3DC2MCmZrvgx3rexX9jg5q1HSAN8UvM+tiKZKiNJuKYLz6cfn+YXW&#10;lki6663ddXUDZJIAU7Acur29wVd/+gp//OMfcX93B0GA1iOMHh1e6O4RGwgykELi/v4WX3/9FcZx&#10;wKk/4Z///BVq1B/Vl3+0bU6t6Vz0kS6QjAhQUT7H5/jShwn7GebmREbt7SQmZGeaoIVZgZU+fSkr&#10;4IwUfE0I1tpCr3bN8kKXgm+9bCREKyEaEV9mD8yHqY+JoFtSFKbSrGyRFQIgjjkF1b6uYI4XxyqE&#10;wKbrsN9eoRMbHEaCVuw2LfuiK60xqBHH/oSnwzOuty/omh3aRthZOBsY1iFAg42BZg86uEm5AIhd&#10;SEbTAM7PnsYRQrYgaiBkCw3CqA0GpTE6ZojxoLMH7hELNiEtC98vUoaTwtBvUq6AsE28RPqgkvey&#10;JM5s0evp7ZN2K0f62Hrcj8OIl+cX/PqPX/DDX7/FP378HuPhGbtNi91maxnVSIKFlILUAwSP6CRj&#10;v5G42kmQUeiPDtwdBmgjINsN2u0Vtje32L96g/39KzSbnd0gtcnsWUKr4UEp48+VQmHORIWiJn2J&#10;02bFNXqmBLqLpPkEAOVsXUhAtRASk3GlMMXjY/FhwAWzYd4H1hdv3h8yNCyGs7BIq3Kj8I6ka5lx&#10;G73f5O3hshuEcBK4Fa+Z/fzE0zWRBSJh2hk2TnI7YBwGqGHEOIz238cTtB7AUG4AY5l+VLy+Ne/j&#10;2DwWTyvnr//ZsFueB1bSoQ6BKyA2leKO6aSfUVnHywYvnTCl+0ER0ETL7JWal17K+K9DPZwB92VV&#10;XTIiawdS81Pn6vvF4Eq09NzAYY2tSdUzvBbaXF7ECvr3MazVtIibfU9rrGCqMyfXBfZRKSbOhugp&#10;+JFbT/hhrikYt/NPxxpVY21AWBbGpZIxrKteouvWGJqANKlcPCLtJBIvd67sVJMmrlwzYyMDXsf6&#10;PGeVdUlmwhrg9hwZox48zpVIgpr1Tf17Uln+lBWNbHh6bsgxx0Q/QzJGru6bK/hoosKaY3Nfch3L&#10;8zi3/pwD3tcOvZb7lXQNjtcltzOYvr+l5UF57/M1YEbF7Jo8u3q7XcxwkrNTDM+SbU4QgaUIXVRi&#10;CFg0y+eDLfP+K6lbMY3fyDGcetoHeTVw8pQxnxvmUOI8SYuTP5obrk/IMvPv/uLaG2wy2Ysio5qS&#10;cwLYZD0vPOLTPcl7a+fjlhTk84xES9ZiYzAOCmrQAIuMYcgT0lDyfie2Hj7czxOujOEcWDTR6zcO&#10;XPIhtreoIRAMidzvXzBYACQt41hpxjjqoBSwHuoGokmBoumzZa1wtNejgNlAKSQ2G8lAGNZHXyvl&#10;WPi2b/OM1PCjDrQ1Dnyz3+MzC8hZITSWmW94ojQRwt4pYxjjMLpA3gEvL88YhjFcJg8wa62cv70B&#10;SON4eMGHhw94fHzE6dSDSGAYFE6nHuMwopEiAPBDP4LZ2iscjye0TYPtxtqhdm2Lpm1wGobwDLEx&#10;OJ1Ogalrw2G3AMiF2gJNYxmsfX/C4XDE4+MjBAnH2t9iu9uhaSwwp8YRL4cXvP/wHo9Pj9jqLfaH&#10;a3SbDbquhRESehjx4eEDPrz/gOenZzARBqVx7Hu8fv0afHcLAcLL0wH9abBrmhBgZfD4/hGHlxc0&#10;jQhWQrH+iPYb3k7LGEyAewt2GWdxQhBJEKwgcoAZY7tpsd20aF0GXLA8nYDYcfDIJom3Q6GCYraD&#10;BaJkiOp7VsSe0FlmpAze+ESZoAwJ3S3ncbGEsuHhAvyOYOekNqHMuTenJgVSrF+LZrIkudYIFWsL&#10;I/T6thfQzkGhCBwvllMkayi8dRan5572lgmrf4bomF0X35enILQjMUjJAEkIQ9n5EZH1kBcSO0nB&#10;GstbcXECynvCHksubH4Two7x66mznRH5UMIkdbivj633vASRSfYFyuyahEhxlpykxczOItntTURo&#10;mw6QyLI0pBBAYwF8IS2zPrUB8iQfLm+a6yOEFM4mFFDgCiUltdzOrbzs+uv6j4pdTsookVJmFuAp&#10;cD8hdFUe1zS4Nl4rZGTFUqXvB/9CikDWJADSuXKQAx3bpsWm2+LNmzf45ps/48svPsfN9R4CFtdk&#10;rWH84MgNSIzW9rOkwOvXr/DnP3+N06mHGke8ffvOrdPiLNb9UeB9YFgWQbBr/Ea5+s7VzLN5yj+m&#10;vKCct+CosXtzD25awfJBBZxaAgkuASEuYYFxkgBf82IMXvB+EUjZ8ZxIdRgOsEsmy4l3ZTSMJDA5&#10;sN+x1fNNhRJGK6Xt+YQBIQSh61rsd1ts2g3EiWAUA5JAMk4Hh3HA4XTEg3zEptmgaTa42UsIau3m&#10;Z7T7Y0JYkQ1GsiQlEdKZBaSwjY+djBq0RJBdCxYSg2IH3hsoZaBNUkD7BccD96JgxIRwUk7CbThs&#10;wi6JINv82DOXkUtB2fs9psYIlEz/EAcuHtCFAdSg8fTwhJ9/+ge+//Zb/Pb3H2GGA3bbDvvdDm3b&#10;goHg+chqhNQKpEdIUtg0wNWuQ9cJjCeFcVTohwHjqAFq0W626G6usX31Cleffort7T1Eu3GEcB1V&#10;HSk4bncmp+5wmzCRnSRDBGlU9t5wZNdk7B8wcpTdnzvPsu7ihpr+f06r+qwUyhchZ8VkUklwPhzI&#10;m8DYdRo2WXEfmiJE1YtIMicoAe7txhWVAKFJMfFZT8Nww3DEFEzrUPRw0lSZ0FCocYRxDCM22k6C&#10;2QL3FoyLjWMGuRVZDnONcgrMlc3yPLA2H9Q06zXuOiLK9p/8EAlxlE5hDcvXN4ofYp+FTEAUP5cn&#10;8dLnh66zQDCv2EuzgrjIPUhRE86L/3DXygBEB3QYLshDM8dbkw+eG46XbL5QOk2sX3gC1v6rTHn/&#10;z1IGuQSe1AZ9k5+bA5I5Zy5FAJKdFDV6WArZOKaFf7i876Opgr6pNHUJqFwLZC+5Z0c2F4d3RjgF&#10;X+ph6c8FZDKgLYKCJTgflVeTZYNwnmZ/plZaa/mwHFa8XLtdauPCXA99yYH7c0AzksA7XgS715Jn&#10;pu/zOVsdniEOJLtm4sc/y6Ra6TNfA+/n7uG6wdr5wcza34nA+ty1KMaThQ1aDDDkIm96fZh5qaLy&#10;bGEPzufnUngCBxsaypvZib1hgaoXg+iU6R+2IS4zyM6rKTj6+kWfXCqG6+euBVGy1+dgS2bVhrqK&#10;gGaeq7m1pX4O+eMQXhvD2d67uKZQJYjWgyU8Bc+YYj0n2IR1xWjtLFFGGOfBbQyDoJ2dTBwi2/4q&#10;z06LvWJKlSNU5qpIdfAkknWNbCaaVSa3aKRlaQsP2AgCpIBsGshG4unxAR8+fEDbWNbzqKx6mEEW&#10;0EJpZ4BQT4T6nggsTADgCx8ON+QyUD7LjCkne6TiL3//nV956F3cWieEDxs02fWLojoGawOlNaAY&#10;vbsfli1rWfOikS6E0Wau9cMADIynxyc8PETg3gauAsfjCcfjEZtNF8A7ozVOpxMOhwPGcQTY4Hg8&#10;YH/aoetabLZbQNgMt3FQOByOeH58wjgMkI3Eq1evcHV1jc1mm6wXGsM44PHhEe/efsDpOGC/32G3&#10;HzEqhZa9zzXjOJzw4eE93r17FzzppWzAhnF3f4v9bodBKbwcjjieeihtQb3TaQS/f7CBvH0PQYSH&#10;hwc8Pb9g1NoCp4KcCn60OQYu4DG7P3AK+EY4uyOvTiZnbdu4ZxyuFhOhlmEI59HNaCThar/FbrtB&#10;1whrK2YS9TRzVIsQQcDZ7Lp3gFhUrbjSvouc+jklWDJ80KlJ4iziQNLYaNR8PUv3WIcVZL3OjI1m&#10;FXdz55/WdoFFnjLa06y+AlsiSkmaXJDRKCMhccm8B+dkKFTsbTjv8zgjWnHRUnAG8FPSlKeMe876&#10;dxRECHtigu2wQI8jjgdrX9UfexsgLQW22y2aRkKNI/phwKnvAR2/y+MGliFuQs8lBMAQMNpeY60Z&#10;QnJQk0SVhAlkO8M6IQJFlS45ZRUZQAjj2PoUPe3bxp2XDsMuNgbjaPt9IaUNhHXgvA74ggkWu8zW&#10;cpoStn5ktCdqA2PXa9+XevsuIgKPBkqNbiDqHzynCmsakHDW1Ea74aoJ7gLCAfciyQYIDH+X45H2&#10;NTWSiv95/6JwqjIoSFOUkB6oMBAh6z2c2eVEiyyJtmmCQkQ4hdB2s8Gb16/wxy8/x/39DaQkGGeH&#10;E3AehwUxCEYYdz8Fuq7FZ5994nInTxjViA8fHu1+RFjtet9c3ljlDBXffNZYbzV/rTTFN2MLLrmI&#10;VKihc83NXNJ16c87j9rnX/yx0uu1zKBz19oXGJR40gYwW9s/QpsITKUU72ST8WGipVdjWDPd1Acg&#10;sGDHJgfK6HQLkFEEzdKwJffySiHRtR122z122yvI5w6KR2tAJjyoYqDUgBOOeBYSEgJS2JCZfXft&#10;NlXlPLgiQGuNvCJo5yfydqraOEmRDbOVsoFiwqhHDIP9o7TzmsxknHCLSFTNebjCGAN2MjuRgvdp&#10;MyKSDcVteuTBbIoJ7uSpJBAFkzhpHtnYCba7t3pQeH54xs8//Izvvv0bfvvHzyDTY7/bYLfrrMTH&#10;sS8885r0iIY1hB7RSIVONugaCTYGfT/icBowjAaGBeSmQ3u9w+71He4+/xzXn3yG7uoGgmyxBsPu&#10;eaD8/XP33KRAM0U+gTE6C/rNgrpKz2bmXFLtN0oT/SgRFuZCogb//+N/z4MDyU2lOZn2x3eIs3ck&#10;mRIbnlIGHODOhjGV603l0WGoYNJjTP3sjVOWaMcqSuWcETZhk0+ZU31GypDS2m6SWis7hAvvh0uL&#10;INekILHQSp5pTsJysya3QOwoWG7xatCpDPtbsp3Jw8dpNvA2fYdRqK5Ka4DUE/djQmZXsUGDg1Sh&#10;FKiAVMv2EFQMnzgwgGKwaAFOpPtvwoi5hJV8iVKsOuSajHrWeequtb1YGjzUSQM8AXhqCjfCPAGh&#10;7jXugvco8UENwXiUMVBsYZoDAsx1mP2cld7S9cmeS8q9JjkJuxZhQJ2+I2UIawR1yNUVxBOtR+Uc&#10;lodffEENVQPG1thXLdWFl9Rks/7PM+Gw596nc981F9SbM51zS5Ypw7+0Z1oXLL7uLtUHZHM6BF2u&#10;AAAgAElEQVS+tOW9qQH352yPLhlcfGytXQL3l9yz/Gc4AUmm57fmHGusstrgtJZjYjNvKFMKl/qr&#10;iUN6wWwrwzBRGQhyBfA/F0SesqQZvNoqbe0AppYB4kkUdUUbLs59qb3jc8q0XAFAs+9WZmVDyHx7&#10;Sy99Yxx4P46BRWhrbJOp3YzxtUCyVwkB6bnJwvZnHjyRLqslAhlwTG1r4yClCICNkBJt22G73WG3&#10;3WGz2VgA3zOhHXjvM9fe/vYbulaCYPDzz//Au3cfMD6PgNEwOkoCgilnRYHEBTcgt/YRAeQx2gRP&#10;+8CgFJSxeD24GJUT+Z6Q9QQFISiz7nAgXgyKFK4HlWik9dUmsmG2z88v0Frh+fkJh+MRYEbbuOsp&#10;yA5l+h5aKwwDcDwe8fLygsPLAaf+BDBDCaDvTzgeXrDdbbFtLGHLnHoM/QnPT894eHiEViO6rsNu&#10;t8M4Kux2NqCW2aDvj87u54in52fo0UAIwsvLAe2mRdM1ENL2cy+HAx4eH3E4Hh3ZbcC7dx/i0+uU&#10;4MfTCcOoHFHBDiz6QYEfn20YLgGHlxec+h4hpkHAAe1wRCJOrJ8Ab3cTPcB1WFulpPDcpsMVKSxg&#10;mIHAAJpW4vr6Cvv9Dk0rkSrGOZDkkp6KKCfPzLDdyyGr9qxkKkmNKTcy6UGCXStlapk5nI0KwHxp&#10;3w3DvoldXj58rltd0nTgW8PhUCjqI50nI+PVbG1yln1lk+D0/Y/WNVNAPv684UQV77/P5GaoDAYZ&#10;EfCC4/GI9+/e493btzgdj1DjCIHGAtFS2PBtP1hgq6DxgeH2cgmHRcXrTOn15WiH0zQy21PTay8E&#10;OZsWOKWOjiQySi1s7RBRSgkppLP/0o4dHm0xDbtEBYpDAe0Z7259U8pmTAoh0ArLKvekqNRjP3UV&#10;8FZiSO6H1hrK5VX6PcvbFPkeI7XTocT2W3hLniKoNqzFbGb36Sm5kvwGEtTAkzq9fJeS3s8TDAJT&#10;3tgBDLFTAInGqt9gFRqbzQbX13u8fv0Kr1/fY7vpYBxxUqsYIAxmGH8fDLkxoYEQErvdDp9//gf0&#10;/Qn9cIJSI56fjyHA+fcH74P3EleBiNRrcLFxonxyFxrEorxZU+hewmSf/R1GxctrfWG3FIy2htG4&#10;agiQsHEicK+D51acFolgVMt51mmyMGdGvw6QNxH4N4l00zOIRR4AZBev1JctDmIESXTNBvvdNW6v&#10;7/H2cY/+dAIbd2hu09ZQ6HWPZhDBk0yIBnRH6GQLIssYsC+zn4ZzUpRSCI6VEmhk52RHDaS0wR1G&#10;GQzDiFPfox+VFaxJYQH8ZNgrBCAFQdr6E1JY+xujFYxSduGrzJE8uzKdvJPPDUBuLcAEK9kSXOTS&#10;JlNstuwOozT6Q4+H9x/wy48/48e/fY8P//wVkhV2Vxtstk1iIeE2lmGAHgc0rEBQkBjRCUYnbDLK&#10;qR/w9HzE4TBgVASSHbrdHrv7W1x/+hrXn3nW/dZasBpjbXPYFkgZTccX1om0G2wXKIu3m2Blk4Ui&#10;ZpuEB6ZN+Cec3Chcu0T+5G0ffGCUDzPyDPoI6pvYibghgDYuFZ38AMyFV/mgZM433gy8d9/h3x/K&#10;mqqS9R8bhvSzssKF803FGB96ozN2UZKkEK9R8gaXm56XpgE2IV5KAUAmEm33qaKIwySqrncpc4sS&#10;ULkGRvMCM/M8LDQtWJfW3jU+tucYy+fA4DmgaNGiIvEUWgtU1lisVBT0c+DE3EAgBW7nQN4aW3BJ&#10;RVcNbKUVPta8DpT/GNBmFrTnaYMyex9m7JyWBzyJnQaX72GCeqdjJm+jtsCgOsc8XgKvq9c1CYtm&#10;5PvTxNuyBARTUkXVUYoytmSmMCtZV8kLvmQfvqjePBPSvCZraNEuZEVttuZ3PyZUevkca2x4AOAZ&#10;r/3cCmet0ul8HT3PmD+X43QO2F0DpK5l40+C0j9CJXtuYHHpO7r2O2phq+UevzQsyazsalZPlf11&#10;bg09t2euUVIs3cM173S57yyB92sHL5cMic49w0v2XZNjOWP9Rdn7nQxUEAcqDEbbdbi5vbbAlnAW&#10;IzKC2D4sUzhrVSEbtE0bgju3Lmy0aVtruyo82BMBIw8oSSldEHscLsimdZ/n/NFJZh7ehmLt+9mn&#10;r3B/d40/fvEH/OUv3+I//uP/xV/+8leoUUMSQXO0IPWaNcM5sBW8jqWA4Px9IEEhm0wphVQEKEiE&#10;4bkPWrRBtNY6JyWE+OfLKlejV30J3NthgYBsZGBRWo92Y69fYKZab21mxjiOGPoep1PvgnQtk9ze&#10;38ax/UccXl4AMA6HI56ennA8HsNxhoDcwX6WlBLaaJyORzw/P+Pl+RlGazTSgkzjMOB4OKBp2gDq&#10;HY8nvLwcwnH4YzseD2ieraJCKYVRj3j48IDn5wO0MrC+G4SxH/H08AwCYewHaG3w+PiEvh+tAoTY&#10;O+5Ca4O+70GAzQFw2XHSZcmFfYkiyBuCmkX0vvc9TTmQSwFdex0doK/TwY1E07a4vr3B/mqPpmks&#10;IdBoR2by6pliCJho4zP7ZsxYgxmTkKiEwyyStQbOdhdxMJZZiqVRgpQz2ec4pWW9VstRYXAWGl7L&#10;deEUIOUKiYOKPYNysLRUVgf2eAC9kWADPLnW+VpNGWgMQpXsFx1RearAykhFRRnsnQ/YKmZfXl7w&#10;9u07vH37FsqpW4zRGMcBUtp1ZbfbxrVhPIKNAsFA+tBt90exHxwylLY2z34wmj7HqYd9HtSa/owO&#10;5EDrwGu/RPqhq0sHN47wp5SCNhbIr+9bSThwYf9k3HMjm8a+H9nQlAKfUqSgV4LFaKMn+XEZUTNy&#10;WUGT+c+0rkndLow2MROhUu+kJAPp1nqqEEFyQUp0G0gPe5IvA4DYK8+cioEkwMB+v8enn77Bl//p&#10;c/zxj1/g9vba2X8paD98Kd613NqKQGSDePf7Hb788gvLvh9GfP/dD3h+OWQ5ir8LeL82hHWJSbJY&#10;iGO9XOBcsfSxxbr3igKvdx66JOj2ow+qYL4YtguE1gZGM6BTICWdNWJKHk6ac+Io3MrJ+onsxCHb&#10;5IoXNsZJbbgq+wygo2iw2+7x6v41fnu4x0v/DKUGsPCBVgwDA2VGnJQ/uwcQGggI3F/foaEmYaEk&#10;6oEQsBfTr5tGoGk6NI2BkC1k07qg2hH9OOI0jBiVgYEAQ4SAJctGBBpBaATQCKCVhFYKEBsHpKuY&#10;SJ1uzI5V6X34U9AeziInc9ViigMIwsQPyV96oxj9S4/3v73FT99/jx//+jc8v3+PTghcXW3Rbhs3&#10;APFsbo1xGKHVCBgFAQUJhU4abBt7XmM/4On5BQ8PBxwPCpobtNsdttc32N/f4frNa+xubyE3W4Ck&#10;VTxoK0eFkGBBkKKx5+BAfaOVCz80RR6n20Cd9xe7xoMTyVlgoqaWMYYzW6IIppvgF+9/Xxvt5GAm&#10;C5r1ID4nzB0vAwsAkg9uZM9cKof/nIfXcirpRBLU5a1vzPR9L/wSmctQt7jB+YFEGD6YaNMkUn9x&#10;k9pZJLL0UOQYJ9+lKA1mApOYbqiob6izjTpKvdl09aYl4I2mxWfJsoo/j6zwXAMIrAEcwqBMiI8G&#10;kRZZ0O5azO0ea/cle/9EUHpcysr2x2ImPtuXMVvnnoUyGPjcQKX270sgX/ldl4ZOpmoar845p3Sg&#10;lbXMEniJhDk5G8OYWzsuAlC17170/E82+uiNmT6VOcM4HYpOORpUcshy1kpSzOfAbu2sY8gtPhJH&#10;nbOJyUBNp0BbU5euUd5ccm/WhqHmz/bSe8cFQF87h/y/V5v4M0qn5XM6P5xYAkPn1A7nhrJrB69r&#10;1u5zJBrKWMrLQ55L18+SzDTHoi8Z7P73ymtVPu9csdq5pD87N0S8pN/iJJtobX7H0l4+UWxXwsrL&#10;/39JDsa5gdPSoDkNK0+BhNqQJdYec6oQzlbJaKdmGZb++ZRNizeffIK220MrhhQWCG3aJviZ2/1H&#10;ZCA+CRlA067tsNls0LWdBaC9UswbNfu+hRBA0mArGI2WM4VpqsFknyPlTnHTNbjab3F/dwNBAh/e&#10;vcfPP/6EZ3UIvVTQDSQK0hjsGL3PhRAwZLL7LhCZ2P7aSiEC61Y4ML1tW8jGkp2CXU5SX8pGOiWD&#10;iYBYEoToSVoejJPOEpQyRn/s9MpgxUAScjYtSo2uTgeAFsYYvLw8Q2vlmPdH+zMpe9odX3/qA/D+&#10;/PKCw9OztcsJ5ynBDAuePz9iHAcwGzw/P7s/BweM2edFaQvsM4DD4YB+6PH89ITTsQeYXOaCDV9V&#10;o8LDh0ccDyc7EDicoJQPv/XvoA/6tbfTHlcHZoaU9lm1qkgDr2zXxgCGwu971US0YclBaU9fCjae&#10;SYafZQnbPMC263B9c43dfueCOlNf+IoLA0eLwXRFnSXsZGposnY4nNdq6RueP08V8kR9DjshQ9TA&#10;+/R5C9Y1NdFPsrcHBUptXSYLYHKaH1aA91HpkPb9hUWkQSEkpqQ/TxjmSL3gnWYswVDK/KAUoCek&#10;gL7HAyhaFRUzCK00Xl4OeHi04dGWiW4JjkopjIMdEkkp0bUNxraBVg261oLc5MB76W1wEkKtB+jD&#10;WiFFwWgv6zJMVG8p+92//z5IVQiKGIbWUHp0VtGYhJ5y0gdE33oXThuGBu5cG+mGhYkNMOJzmeUK&#10;hkEzJSreXDmWDjbBDONY+9kNrSgTy8EQz7x/+fBOJDVThpYi8o8pJxtPxmNeESAy1bYnFEtp98+v&#10;vv4K/8d//3d885+/xhd//BT3d7cgQmDc17DuVDEihHAh5iOapsHt7TW++uo/YRxHjOOAH77/EcfD&#10;6fcF79OGTdTC686wmpYki2sZ9ktAzVxTsRrI94yHBDnilYV6rcCbY26dY6TkxTCX9t0BYA8vuUkC&#10;LKlg1AYAnzJAPy7IZdgdxyky4pSYwosWGf327wSQsJyJ84azbTvc3Nzi9d0bPDy/x+NxAKSrqgKA&#10;rzGa0fqKjRL08sHuq8bgZn8DSU1QKHHuFRI8hm2BAVfQtg68b2AAjEpjGBUGpTAyw846LJPfWrIY&#10;yAS4bwTQNlY2xc7CBsEqhbI9UFKUdlHNaFhYgx5faqTDlVBAIA9CMYPB6dDj/a9v8ePf/oYfvv0r&#10;nt+9w65tcHO9RbexISSaLdCrNcMo6+FGWkHCoCODThhsGrKyVWac+h5Pjy94eTphGBiybdBu9w68&#10;f4393Ss02x1ISHscWsNoa8OjmCH1iLbrbGGm3d8bG85hwXW7ceqUUW9saroaVWYL49nqcdJsAsCP&#10;WuI8R+A/SsRTVrtJAF9vd+TusUlpBDbIyAT5rKkWaD68Kw/HStYV9xKahBGFlNkePA4TVnpIf6NM&#10;sh4aFh9Wa6IKgQAnu0IxfeYQuuyZJ156GrwNQTAgb4wejzHLrMh6skk4d84Ez+1rGOk6i0lxWQc/&#10;psg/T1LFqbCFSOR3WB9ueIlHcs2eYMmDefa/L0D3tf2v9OCNxY8tIpgYZOgsE766pyRWOx87dK4B&#10;SBlQVLkn2TPCWOF7TjM/QkkQ9OXBpKX10iyIlSB3SwBfrRhLQWPvce8tdWI2TD7gyq8TLdYRpdph&#10;rlYKlnpLoGhy3xiF/Z4xmVwzd6mi7F3PKguekVdP3p86+PyxjORzw6I17+o58LAGEJ4Dc5fWnZpv&#10;7nnQmxftgzIB64JiZem8lo4xMoXoLNN5rrY/Z4n0MYPSNVZaa4eSqQ0RgMU6fum/L/merw0Izwe4&#10;YtW9rO1Vs3aiE1//M/uC29dN0viToGxfSYeAAIJC9xIW/rn9u/YeXqJqWMPIXxp8nVuX8mtcH2Cc&#10;e0+I0gGy8w124AoRYbvd4vrmFl991UKK1vnON4Ehjwz8y4dvWRhf2EMi4B6UpWF3MAEgMh7oDgCp&#10;caQZjqQv91neT5sStvx+v8Or+3vc393g+mqH/W6D4+FgiT8Jozd8s+8J2Eq0AzADOMKaZzcC9rSd&#10;6tS/F0JYn2avlCZC21nlQdPIELDrn9emtQptb+ea3x9KGOEUwwwJrvfSjvHKzkYP0W/cfY/WbhCQ&#10;DPMIsf9Jax2lNUalgq1FShIDCEppnI4nZ5804HS0jE1yQwwf9ErC2t+M44Bh6DEMIw6HAw6HI8Zx&#10;tLkFLpdAuGFHf+px4hNOvfXgN4bD8MizgwlklewYwt4knO2SbESw1ojEJhv87ZnFKaBJzs7TglZj&#10;AJpzYJYCQKiNSWyPRAL6ur7ZgaZBqeGY99vtDl23sc9F5rdOgbwH1ye5GGMYntaM1aEyClVh0RcZ&#10;Y5zn9XyfMbcmBavdNJOrYr82Zx1GxEWJm7BG2A8h6/k9MzvDlLjFeT/AhRqwpm61fXxe26RqwYjp&#10;lp+V4lmo2O9wFlgLb8cUyGP2WfQKm9PphOPhZIdhidrdescPMEYH1rwUhO12g6ZpsN3tIIWEVgrD&#10;MKAf+iwUNZ4XOwa/hFIcFE3W2iy+2+WgL/j3m2m9XAa2+iZLJK4Y1pLK/UkUSvk+QCD2TH6RYBdc&#10;HJuElJyx0v3x+hDpQB4kj8NZENy+6w2INMCAIB162/je1cl8/jgNMyjxv6/ty0n7ZYdNPH02MaMw&#10;RPk5wgeTixD0Gzh/QuL65hp//vpr/I//8X/iv/yXb3B9s4XsrPWZVUDoiVIIfk0xfk3Ih71NI3F/&#10;f4c//ek/YehP6I9H/P2nX35/8D4DH89IuM+xKS6VLy4B9UvF3CUAfhZgiLr37ZJE82MK/7PnkCR/&#10;J6KPHEQhr+GxvoP1ZO6pTzWX812egjauNHLf5ybqYcrtQAqRTHT9BJUZggR2my3u717h7uEVXk4v&#10;0ONgLWmky9UlG+agoTGaAUd1hDjYj1N6xNX2BpJatxCnOyZlzClvoeKTu4mslMUD94PSGA1Dw0o7&#10;jQOYBTMkCA0RGkGWdS8IApY57gvZFO4M196w8xJ3gRei4DS7TSMqBYpADH/lvdxq1OhfTnj7y6/4&#10;6W/f4u9/+xaHh3fYNhI311foth1ABM0GmhlK2UkxKw0yBgIaEgqSFToBbFpbKI1K4eXliMPLCeNg&#10;AGohuw3a/R7b23tcvXqD3e09ZLOB0QytRqi+hzqdcDoerc+mIDTtJngL2mJJAwH8sTY0SuuEVc/O&#10;b005sD+yygPr08m5gv8g85SplE7kUyY7uACTI/vFMLsmIxaB5Dz6uQDv/aaSvhdeulWGw6WsezC7&#10;QZDJ2OITLiwlEGKW7i6ygB4UXpscArlicRJCWUL4lnCfx6E48EWUNsYNjUS4pmFwEGBNnuSOnF3H&#10;KmD9HFM1Z6osARtU4xAn4O46EO5skCXlVlbnmLnnBsRr95nLWOT2ueUZye45EK30HF+zB64dLMfz&#10;mALZ08/hM7UBJoOZ3LN7WsSvZTYjec5rzPvoSxhZWEvPcX4OiZ+nG7T4wLQc4J5/Dsr1Yo5sUKod&#10;UoYnT7TByfkxhzj3SeFbWIRVAdxUMl0O+lcC0GvZy2ssTmo/MxditTa7Ye17ewlYeEnNuTxYmGmE&#10;Vw4rLjmHNYqeNYz7NTY2S2Dt2iHJxwwMZsHWROlHtH5AVANfa+zwSwYQa9+XeWB5ebid5tdQ8XeZ&#10;tLt0C06vEeaH20uqj5qv7Zr/pcDEkn3OnBf/Gnu2pbplzTGXbFxUho40Oa4pkWFiI5CANUIKXN1c&#10;Y7e7QiPa6Bue+HObUBfH4HpO7RJYB9KSYZ3lL8XcqoQwA85C20PQYrDDJKQe2mnfJxzjXwiJpmuw&#10;v9rjk09e48/f/BlXV9f49e07PD4/WfW3v7emZJ4mvuJaYxwGC/R6QF3KzGYh2Gj659l5Kkt3LJSq&#10;CVw2GiXMUf+93qvas1vrZENO7HQi0D/Jy3L/aKSEoBZKweVRCTdIoAxAJmeHJFg4wF+6YZlld45i&#10;BBQwDANGNboaPxKcPKFIawXAApU2FLeHUhbcbpxNhgyqhcRGj63CWrQWvE/z2eKjZgJpSTYCAgJC&#10;No7RS2BKrEQTYmEoywRBNgJgG14rnMUQw6oUBEebJu+zjXT4OJMhEttGAgmJpu3QbraQbedCKVXy&#10;rNO0kUmU0iZkhonz+2TxjqRgqynyqM6RbuZqmXPk2FJBSYJT11eUSZhzljursLjsX3LVF8/UlWmf&#10;nvb4IRqbptey/J1wfRNrxjKwPIJYBCITnSQcyGsMQ6mYH2KMgZASDWBdIRweo9kOAP273jbS5kls&#10;tujaDloZPPMz+n4IoiVwdBIAWveuybC3CiGDLVA6aMrXk/w6lqz8uMboMDyLbH6Eft9nlfghjSl+&#10;j0hANm1ce5kLRRm5ddCuncEmzQ+KmYPKIF0XhfBWayLLKUmt0MDCqWPKdSj2v0iG4KmNllcZ5EO+&#10;ZHDqSbBp78n5ALuKa4tod+3XW2PYWdMJtG2D29sbfPLpG3zyyRvc3l5DNgSleig9hozKGkbsg4qN&#10;cWoSd2HG0R67kAKv7u/w56+/ssPZfvx9wfvM5uGCon+u6VrL+lvLFlxqJNY1UzT1b6rqhuOCccn5&#10;rylYJ2BTDY7Jxr1uKu8lk96X3DMn0t9Pgw45Z2hysY1RBrQlk07L9QWCdY6bvLmCDYnlr5/Ade0G&#10;tzd3eH3/Bg8vD3g4vIUalQXMnWkYCScn5BGkCWQMAGttMiiFq80NNnJrfacygITCy660gtI2zMnL&#10;IJVSGMYR46jQK43BGCgAJmHQC/LTQmed48JKREBNjVMeIEwwM6A3eMe54ovE5H2huBLBryZEMWRE&#10;awM1KhyeT3j7y2/44a/f4udvv8Xw9B77rsX19d4C90JAw/q3a61t8TYqkGFIGAjWEEZBCIVGNJCN&#10;gGaD4+mEx6cXHA49lCE0XQu53aK7usL+9Wvs71+j2V6BQRiHAUM/YDgeMRyPOB0OGMbB9iRCwkfS&#10;euCdjc7Ae+2sX4LPu/sZcBoExYGZn0vvogdiyl7iUo6UejCXISehAUFWkHIKYLkNjGOSSjKsSiRX&#10;Tu4a+zGynp4FrhUajsDA4GJYQxm/wKqXZExKR3gsfCUWptPEhWx8UkD5xts9dyKa2Hg2FKFgswDJ&#10;6IiCL125Xp9joq0NFF3PhCSUFhxE0/V5bajgzHQ2AzlqDf4aMJ8Wz5Uz1vilQ9voHckfZ8t2xvbt&#10;Ulu5OSBuvbnc0nCgPrCp4NGrj70E0AkLQZmgj6ovfJ9AriAVoQBOg2am4ZX5vsWr6qRaFsEcW4WR&#10;hxWvCVrMbVIot3zj+tQufx+mSsWlANPLCA3TUchSTXWOMHEeBKeLweMlkPocUL98/Ly4Rn3M8HBt&#10;4PPHnOeSQqIGVs5dn3/JZnLF8HG6DgBz+QDnrvt58lC+x68ZuvwrAzEqwJW0V8GkvZnxS6Y6gYgx&#10;ry5ZY2l37jk59/NLANe563dpdsFSH1kbGJ7tbyfvWFFnJaxGD9iI4vyiZzbHsNrkGfYkEubUaiJh&#10;2AcSFickFspVcpQPdlHYYnh2vaAc7PS1JhsGUyTvyAZomxaff/E5CP8XPv/iS/z9p5/xv/7X/43/&#10;+I//B4+HA0gSZNJTlWsgVa6jKIIWPVicKsmku7WjUjDGYBwGaxmDGMLYtq1j34ts/7b/HxlgNl0r&#10;0zovtz7xbFWfR5BbwJAN+nVWLsa4jCqS1lpGNiBypCZXE0shIB3Q5Tsmk2RgaXbWMyZa6hK5sEpj&#10;LDs/sF6j3UQGjBkOtjVlbURAYPYDBt7AU0gH3gsEH96UIsgJgqyZADW6/tcpBRw4x+zBL0xATE+s&#10;kE6NYsHeGBYcs0EQ1I9C2LDezWZrffaDuj3tM/KAWSpU3/be8iIBB8yTOpgTFndQVqOe47F2H8wt&#10;QWqEFs4zDg0X/51yNvIZUsB0faRsr6wT1DhRdZaAe3R1KG3QqFLs5+rDlYTdLCSXgr+9UiNABoJ2&#10;MK0lPA6DzbbIrGUS73NBxf4J6zagxhGN6EAkIYVVQRGNYUDgLWnatnEM9QhwC3JqeOSB4n6A5rvx&#10;aIUbz7FUydrP5GydSu14Y95CvM7WDkw5QJyC2sqHz9p1ApljQKkOoMxmgic/Z99pW/NMBpnu3wQR&#10;2qZB5+zMgi2au07eYcGv8R7gT9diooQoS9NiJbX8tLZeotrzl8M2Edl9aNsWN7e3uL+/w93dLf74&#10;xRf4wx8+xfX1FYQgKDViUEPI2mDmatqdPWYA0AlRlKGUC9xmq6J78/o1/vM336A//c7gfTG4m2f9&#10;0cc1Px/7v6WG4WLve5pA2Cm0H8Ek712+wk94yeJn9ueZZxvJeDQ2gMOyB0SiHaGk6EkeJR+u5+9l&#10;NpXlIiAxMsOFM8fnNEiFALC2rENPHhYMQpRlChAaSHDT4WZ/gzevPsHj8yNO/QuO4xMA7RYFBrN0&#10;OcwExQMADe4tEDwqBbXXuN3eYtvu0IjWFUkUpJFKW/md1gayaUP4hhoVxlHZMFetoTSgWEDDyvDA&#10;MUxDwtrgNAJopAusJc8It8UPWdOqdHrlpHupGzAnDI8pABWyYRwrRmsDPSocng/47Zff8MO33+Gn&#10;v/wVp8f3uN40uLraYbPtwIKgYRn3xrFcfLEtJNASQWqGMBoSBo20qoBh6PH09Iznpxf0vQLJDtRI&#10;tLsttrc32N/dYbO7Alhg7AecjgNOpx7D6Yj+cEB/sknsng0Mztla0ZNeB1aOgcmm45RaLJgiyTx5&#10;zFPwG0moYmSN5xtHUMlkAwFXnAr/HMIFFaVokEtFB2JWBJAxZ71fuHCqisD7CHLQZHPw7HszHQhE&#10;H08k6eYEFgwBUQ+dS66X96szBXjvNyAbFmWs+oWFq5/Jgf6RVWPMtNBJlVQUBlo1Bvyy/cIaIC73&#10;y6YMnI/MpXNABk2AvFrjfym4v2SPkW765blQ6qleWa3ng64qQxi3rqah6cxJAttkB6jJvFPpfixs&#10;cgdPXhUwczY8NYQp8ww1h6thsAs8nqwpng5v1g8EqnBz+u4kDQfxeUCJiqyHMFxxg0GXVZYMECm6&#10;dGWMsPPnsGQfseb3KWGs1KWiyMd2XORSVJ/NC2ZjK39vKeyx9nx4+xai2jNaU3B8VNA8SCUAACAA&#10;SURBVDW5nliR2B5RoVxKB1K1wVza+JSKk3JgSTPv+CV1drler7eryVnC87U+T/45tTqjDAiZrH4T&#10;dRVlINgl9XwOEJTHUILhkRGzJix7DvCo/85URbQ0EC7e4Gzf8WBITa2T7gmc9CpAnttDmGfHB8l/&#10;RWlDmA3xmL83FC0CPbsvXYszP+ILBv7luc/t3WueGV7xIPEEV0q6qgUVeTZora4sPAEbMoYWcUbW&#10;YgaMtv0QQTvpMGf+7Z5hWbN1s/fV5O8DkAU8psCNCYpYjv1iAk6YhEWT1sbBzcGDl9BopMSrV68s&#10;+/7TT/Hq/h5PT0/46cefrAe7YqCxz5ggy5RPgW7vR2yBbQWNGpPNelaDC0sKEtDjiJEZ4zAk98sF&#10;qDr7ISFlwt6fehd7KxavsMvt/hwgwz7vzYcGU/CNhwP/tNZoPBgWmue8KpSyAQnPlo0+7m1nBw3a&#10;aGsDk16F1GYmeFFTYNpb8EgFW9Pc3gGIyapJxpJT8wohIBvP2E8BSWMfUxHxBq9k9OfuvcC5WOe9&#10;jYg/npT05BUbNpTTPofWL791QD+BHCjog0HDc+LUxyQEttstdrstWocHeBKZVyAzx67HYwH+3LV2&#10;vvEsMxbz7J6Qb+7OutRdmgpQuC5IPrFctSALiNgF4CYvWhHKOVkPU2VNrd/2FpuT3iPtJ2gyxM36&#10;uontERcBqOxwFMSctwqpJd2706FzxrRnKqwdkYSQckIrstZINtsuqobUqHA69ej7IVhPQ1CGBac5&#10;Vn7vVUqjP40gHiFlCyKJtttgR4wtbC5JavEife6cz7ALAyaXSSKlVQ8VVjghScRhK3btaTOVDEAB&#10;0FZKZ0MIysiIceiLkCVih3aNc2bwxN6g3ElsiYny/SqQBJEGzJqwJma2qW49Tvd5Kgew0r+/SBwR&#10;CkDdk2kFOUwjV0sS7CCCFvraOATxxNnkXkBAQKIRMigvRNfi/vUr/Pt/+3d88+c/4ZNPX+HV3T3+&#10;+OWXuLrewrD1rddKB+vwNNOAKnkTfi2nuGi6oHWGaCQ2my0+++wzDL36fcF7DoBwPKpUankJm2ot&#10;Q+Nco3eO/VObItZZESWAlbBgiYqFIfGgXtXgrQQeOOUIeuk6V6wmPNPeTePYBACfhECRCoHMUCTS&#10;6JOH33uB1W+6Dr6GrsSkzCY4ug4ElkdsuiQEiFpwt8Or21c4vPkDDodnjB96qOEATdp6c0ljn2Xv&#10;UeY9xwcfymtAxoB2DNpcoSHhvMvtRjaOBsNgA378Bj+OzmvdBepozTBMsOYyFggHM2RYiABBDCm9&#10;l6Jx7AZrDQPvIZY2fG7SL9ywgopCLPM1ToAR8uenGXrQOD4d8ds//onv/mqtcvrHD9hvWlxd7dBu&#10;G7AENGuM7pyDNRAatI1A10jsWwHqD9CHARsy6BoCeER/PODl6RnHYw+tgbYFZNeg2++wu73FZrcD&#10;EWE4nXA8jTgeeytPHXqM/QlqGKCV86tnk9QMuWQWzp8MrO018ptGusD6RgAEligCTBNfd8MVhmtk&#10;xjOKhsH4zYzBLqvAL/y+iagQXxMb+tQiygEchoJEzNrtOBseL9F16fJILG5iU5dMxpzPXugCRToM&#10;NJPA1lQWWmMV1G0LRGTom7z/zzMXBAQZt64EQxF3TQuVwPTrVzXv82seTXy+S+ZSjf1YhjydA9nm&#10;WHYlJHkuUHW2yOZkT0CiUqIMFp7KORF9LAOXg2qWNwXww1Tv98+A7Tz5uRxmrxU6a739z6MgXPnG&#10;pV+kCkhfCzL+F4DZdD7tAUGOResSOBWYUsnaHhhssMWldKwTpgKDS69G9l7T6ms/lztQArMlqFVT&#10;IPggQuIaK8P65sd8kbzuSc9h9n441PZS65j5+oiKNQIz60SFh1F81nINWq4tlMl+pwVj0awAVY/W&#10;KVNueh2J0toybyyY1wHza6/zOfVPTkjB7LWoHf9UMZGw/sBVVu3cwCV/T7i6P5xnwPPkO5jn94/a&#10;EHjRQ76iYMn/e/RnLn2I69+f22ikQ8I17PIUxMgNHCm3b8ScFVghK0zfCKLZgXH5npGw5AEBkViT&#10;0HIhcebZXTr3OSbd0kA0DLTp/LqUZa8kFAeiXNV1LiMD4VniLLCcnaqXjN0/jANXNWtID7gH5rAO&#10;djhBverB+wB05ftmastQvh/hZ8PUMCrIYg5KPtyqE06o8Lxmy882Btww2rbBfn+FpmlwPB5xd3eD&#10;3aaDNLAEJqlBUiTDZELSFARAJA1styGozqIBllAmCCApAcRMACEEOIQ6kgNOTFBPhowuNgFgt9YX&#10;yABwmfi5l77sqdWDSMCyYA3qfJFZ2x4FIdjR1g7GMWOV1mDPYmXbhwYLpTAEoyl8QdZaSTgmvQXA&#10;CVICTeNzBAgwItwrjx9w8K12z53Rzs7I2gfZ/AXbczZN46yEhBX4+1qCEBmvXqXuTABMcm08gOB7&#10;Fa2sXazPBWikRNs0aKTEaPzQUTrwsoUQjfWkJ0f3EyLYgtrrKQGyXtJXV1e42u/Qto21jDI+SyAZ&#10;UCaKpDxvLV13Y2hyde0BZu1tUgB/PjB9yW6UkzoyUSYkazR5j0PfW/vnubzmJhnUuHudliXE09FB&#10;zDuJzwhCXmClJ0nUpplHPUxQE8frVDCzJ0r7sk4IsHGlv6EE6XI1lCAIAXv/3RBZa4PTMOD55YDT&#10;6RR6ema3bhAngcWUzL8JxhCUBvpeW+Y62UHbRmwhnK1O03T2fTYW3FVaJc2YzwQBBGQI2w6ODsmG&#10;5IF3i2lJtE3rBgYiEF+BBswKStkQ68YPQKVwdjcEaLseSSnQtI1T/dtBaNs2aDs/kNNhaGuJrjpk&#10;myLLt4t5E/aw3fpGIl4zt9+Q//skO9ITMJOnI6huxnFwagiT40Jah/wSKeJ+RWDbz6CsNWcGYYlL&#10;BhGHcFoipx4iaZ8sSei2W7x+/Rr/9b/+G/7n//zv+MMfPsF206FrWzSSoPQApcdoA43cOg6cq04J&#10;bC3REEmbqcWbcXjTfrfDF19+/juD90UDtBR2dT6I63zBNBeStaaRqYUbzUmDS2adD6NkoM6mTFl8&#10;az2iP4YD5goXJs44BkF+RRZYDnIZ4Yzkk58m4uDDNb9p5HBTeuSGCy4upfASTZiNVirjN24K9jmt&#10;bHC9u8Ynrz/F4XjAaTji3dOAse+dhI4AYZn8/jwMa4wGYH0E+gQRIYFNawM3DAOaCaNSGJWyXu6N&#10;nZ4pF1SrlLbe8NqG1drvoHAedgMTCVPe3n9ttJ2qGW1tacgzmU1eNCVe4gTK2bPBwsUHIUeWi9EG&#10;etA4PR/x68+/4Pv//Vf8+O1fcXr6gKuttcrZ7DobPgSGcn7yIELb2MKUWom2lbjZb3G9kRgeBE76&#10;gA0ZtJIx9D1eXp5tUJHSINGA2gbtboPtzTX2N9do2hZqHHEaT3g59hgGV7yq0TUGFIJJYvBxHpSX&#10;eSFyMwGzI7Ac07/hAn28tFBKF9LJsWDgxMueQMnsKXe4N4YTIIWL6XveyHhGStngxMl84dXqp93u&#10;WbHP1YhT39tNRZsJZJkBZmlqOkd6x5yXesY0KJjMnDRnqepDCMr+zsvlBOdrRmD7pEgmpw3sZVY3&#10;l69zc77ndVuQejhN3dd6zi88ZYqXzPY1bOcpoxBVRmJWrJ5DkXnqu19jLAYGdzl0mhS0a4fvK4bI&#10;C3tx9Xd4kbdbKLrO2VLw2brjUjA4Y3ymQD7V2aRzzxYmADxFP8ZGQsiEiUJF8cAzwAnPX981NVHG&#10;qK6/WJNmlJJwQHJFvWFyKnQKz6VXppUs4NwXc5lFXLOSWHre6u+8uBDo84SECwdQBXBfO6782aDZ&#10;4Lh47jnho7g12XqW/24EzEURAPox4bnnQmPn3rElYD3zMF0EPqe+0OcGVgUUPQHu54933sZs+g7V&#10;z21OKbsUFDg/SEVWL6YDkTV2TbkCwQ92+CyzvDrcw3mSVZbDNGPRtX5YP11jJ/k3FRuac7WFB2/T&#10;9WjJVmrO7i9Jlp3YWtSfc7G4hp3ri2vs3Px5cNYHbtgRAlGlDj8Y1a4O4HKsZJ4ZTNXW3tnrUfyc&#10;t70pYP7qYCMyfvNrY4yxGWO+/3QAryCgkQK77QY313u8nAYoY61YylBl74OutHYsbc4A9a7rQEQ4&#10;HvPhtRDWEkdKb1+hMVHXUPTL16SDrQSznrDu03NisAPD08+K9ljp4INN9EKOvVMEjD14p5WGcuG2&#10;hp3XfbnHAglb2Q+PRQT4J4P7OAQWothPPODvw2jdz3lvbOHsPKZhkciGF0JM1ZHCYxfOnikof4L9&#10;hoifLwAiFX7P+/H751gIayHkGbhEAqK0FnbbhPcYl1Jis9ng9vYa+/0WbSMCyJgSuVKDjXLdsgx/&#10;Z0/rvNFbZ690KSnVFO/90t5c5hjVfMNREFP9OxPj2SgH+ZOcwBBe6hXwE5VWvh8EDIi4OJb8d6Ky&#10;lZJ+NSdLMUxmoTPJiEG0oeUkzDmGwVKwDaPSwx9F0HpSd0n7kEEIAW28jfAjjqcT4EBnTgedlB5f&#10;gnewgWYFrQcIoW2ugLBrNmuF08lAiNGtOxSY/qlLhx/YtYIceO9D4AEjbH4kGQS1DZEF7224dND8&#10;zNYAccgmJ/uftceiXP3iemNiyuyM2RiwiIx4IjtYk0KE80n7Cq/QoSz7i7McEGMSnCzl+riMDjWO&#10;MC6MHMlwXBs72JM+G8PZpGV1CWp2iFypsSNRgT3rngS6boPr62tsths7QGxbvHl9j0/fvMKnn7zB&#10;q/s7MIwNKh7tgIF1ks+C/Jku+zMRLLQpy33wVkVGEwwRhGxwfX31+4L3c4vOXCFzuec8/iXwf40C&#10;YE3jWG2Ez1BQL5MiXwB8JYUlyG6E2hhoYxdq/0J4uR4X0GX6OeWmkFqTxLK9CElLmqbUzies1yZd&#10;2N0iZDyXV4TpoQRh23a4v75D/8kXOJyOOPZHPB1/g4FlGrREaMhOv6yBnoABYzQK0EfwyRWtELjd&#10;EVqxAUNi1AbDoGAM0HbSLdCMYVQYtcagNXqlMSoNrSmRlXrWtAtv+v94e9MuSXLjSvQa4O6xZGZV&#10;V1WzuYiLRiI5cx6l+f8/ZhbpHXGoYXPpqsrMiHAHYO8DNgMcvkSS59WcVg+rMyN8Bcyu3UUwMJx1&#10;sNMEw/CMf44TUM9kKNlRLslhdAwPTdfHVYwvz0ZxjmFHh9evr/j+D3/Ev/+P/4Xf/+9/w+XLX3E6&#10;aDw+Hj1w3ys4IMmYIubqF5sex+OAx4cjHo4HYHzFZbqB7RXdwH4zubzi5fkFl+sNxil0nYIaBgxP&#10;j3h4/x7Hhwco7ZkU1hgQI/j9a0ATXN+BXS9khmFaHhQPjGywSfE5yDydwm/N2RhWi0JGKKWSOrAm&#10;2EX7CYdE3xfhI3KAwGk7ywyYGDIMCBGayh6iJEJnc1Edg55cloF5Q+vA7EBYuCfw6wXjOME5wFrJ&#10;HJgbzyT8MpHdox/ivOiVhXEht69tq7jof5P8gJwKCpYWO6c87/SuF8yZNRB0my18z6C2ZnRGKW4a&#10;MqyEOq3J5VfXWGln1ABs1/wmSwyoDKW7z+qEioDUZqPf8KxvSl53gOyr29hb/PRxv71Bq3ZoAXBb&#10;x791be+1nLmr9gEXJK3cHGRPSNG3lHYfs0tNBSs4+jsuDh8awaytZ4bjEDIMRFuAo2uEauYhJQdb&#10;s3IQWHuCtwYRS3OcpTqwVS+1GcZcMJLvDY69v45cBkFrFdBeb+01a0m5ltWs9z01dOtZqN+trWNY&#10;BqN547rvC5O+Z11aO6elvmNtcLS8vqzbrGyB02vWB0tqjLesr/PgQqCdO4GGR/J6T1QCy+3rcU8e&#10;AmR9IuwWZvdHWndt9GZOEI/kMclgU7UYuofFnIeCMCp6mxZBrc2OnT9DS2tbsUbP7pNgabPzIIrj&#10;BrBVgffWBoA9+o+vq0ra6zYW363EM2BKKrPmO8y1BSsa4fCeVa6UP7e+7/Dxwzf4p3/6Fc4PJ/z5&#10;h8/4y+cv+PLyglsIpI3nEvcya21BQtPaM12lF7J8Xjzw3CUQdgrZZ8YnxqbOQGsfsOh/1+d2RYvJ&#10;cr0PzHdFVbi9rCmzUkqRhlYdWIXfhRJe1iRAUSosOohUCL3MzG/Pfp97ThfPfejhvOVQIJQpVfhn&#10;e2DewtvLdCkwMgYq+uuhUn5PiwQZCYMyB0zuBfIYS2seKgYr8R+tOd0jWfvn4YToExJWwdmpIFoj&#10;BTayD9fUeHw84+OHb/D4cEbf64rQ5QoFbKsOrYMt61Dvt9YbtGGhU6w3AqtINiaV+nAeli7re5r3&#10;LQ4JkE2goyhQ64y2Kk1pph6lArhHxTIXNV36HmEHGoHMilxaqlpQ2uty/r15DcmzLLz6XTHG4Hq5&#10;4OXlFcZaz0a/ZdIKhMIzDsucyBEhODhlQOw81qVc6M89NqdI4XQ64XAYvIoVBArhrMZ6LKnX4e+0&#10;x3EOwwBrLcw0+vdQkScDOUqYhLeQsmnAVg+W5XpRDmFd8rOXZKZUUwcGe1TjynvrPy9fvzhAcE4q&#10;Gv2aodM7XVrnxLzM1N8j5glwDoWlPDCLFkBx6GmVTesrc3vI3+qd5pZnKgXSehUFQ1EHRd5e68c/&#10;+TF++ctf4OPHjzgcBmgC3r17wE9//B0ezycQMcw0eQtpx2V+I7fxmezJCjjysGZU4hTrSbwHChgC&#10;GezvDt7fC5bvbfQ32Y4LhelWCNfeAcQWw28xxGMlse9uH0eiWfebJsMUk9hdYmD7UJrohYkkM5QP&#10;EkHI+Bsq5HkA5nwKzWIBZHnSoliStiNxiqfYeeBTKSgAGhqH/oRvnj7iu08XPL++4Hq74HL7DIZJ&#10;SdVgCyKdpuxsAcsGF8twV78hsQUeT+/QdUfvY29dSq9m+AX6NhmMxmE07MNqLcMweUlq8pL2oKdz&#10;gGMbmNUGt9sN14uXe6pgG6SgYKxB1/UhkKME8rTWwbKny7IgIW2NV9Cyg5ksLs9X/PmPf8Z//K9/&#10;wx/+/d+DVU6Hx6cjjqcBqldwRDDR98+G4wgsir7v8Ph4wuP5CLIGX798xuX5r+h5hALhdhvx8vyM&#10;l5dX3G4THPV++tf36M9nHJ8eoYfBXw/rn/1O6yRBzP5rpe0Ns4Nl772fNmLnkod8Ad5He6A0eXXC&#10;M7+0FlBRGhoCCFTcxAIgb132KkxMJZafQ7FqDgs0C5/OUDAn0JybvrhOSOggAm29zyB78H6cUgiy&#10;szaFvsQTL4d/XFp/R9sgVTnKEhVDHlm45L9rAFvIDBfv2+e8733Rw1FxzZi54fe1B9wirNkbbALW&#10;jQVzjx3BViPaGpwuFctcAfh7lWB1iDiDhAS+8fO15YsECGjffsrCom7mX0lvA7eLz2CuIFdqepa3&#10;fOfvAVDrvfreff/vMSTaAi7fAvLLQWaStYPmtjg0z5mZvxPrrN8W0E2tMBXB7GPmsFfUzbtki5SB&#10;lq5QR6nUK7VAe17J5VkDEdeCI5f+W2mrtTQmaB9Dqwlvs0dru5yttSE3/n+v+vktuR1b78wednoL&#10;5M7sTm6C9JnZeT+hZg+YvycUdu3Z2u+PT2865qX3sR3CjoLksj7MpoXvqm2ZuDnwis/72gBk8bvB&#10;s61+z/5eskKrTJcWMBzq2K31YnEfL/KWuOmzvDUo3Fv3LA76Mxuj+W7V687WsDDbj8qMJxT5Wew4&#10;kEsC4OUqggwv11dLg556TS9rjZyDkD3oq2sB4bPPy++CZzATOk14fHzCr3/za7x7/w5//fwZ3//l&#10;L/jf//b/4n/8z/+J//j9H3Abja/hKQexLjEbjTGYpimA8hkUUUoXwNbtdsMUBgMRYPJWEj36fvAM&#10;z2AH0xpue1C4Q9/3xXflYX0G+RXpaj8RDEyV2a9cBdonxiozTFD1Kj0Pi+TGQ8yJ7d+o5yKIZ4y3&#10;xCENpTwJDGkQ5jPLdMgAsMaJa6myb38CA3m9rhfNSz726plP3vIlwJbJAk6EXlKu310mvyiloLQK&#10;OERgNfc93r9/h0+fPuDh4eQZu9YUwHaRAbayxkXlwd78ofvcJZbXdF+wRdJmVsFkf/qcL1CEqjoZ&#10;UNsAqFx2AIiscOn1XtvLsqh1m9kiVS1UkIIIs/Ba6VMmbcPKdYkKkoQM3MXW/gkUVrj1sNoag8v1&#10;isv1AgYwHI/oxgnXcfRrAzzWkxj4cviQMBwLYptOngKx1lkHUozOWuiwlsT12QVwVpPPc+g6jX4Y&#10;cDwO6LoOt8vNH6fyxLuOugDau8rLPz/38d2Mw6/4/qf6v1KLRTVQDIKVZS4VgV7lMC6qdiK2YYMD&#10;QbYWU1lVVbzHnO25nBVq4Dz1deyg4ddFP8hz0Nqz/n3471x90lLDLWEDab2kqDBSCE7jIXC4w4eP&#10;H/Hr3/wa//2//w4//elPcDwMUMQYug6fPr7Hoe88cD9OWXFV5zoILGZGroyQlMtAPmQWAQGWHFTA&#10;d/dqje8G71cD3e5oLpbYjmuMma0idI+0da8KQFp0NAs65lmAb2uK+pbvz0x3FAUxwotjrQd0rXVw&#10;xqWGWzLwM4hEVaFKOVgGZaHt19YKZGIqf47FRInLCStFxiF7hFIVLES/cB0PJ3z85hNer6+4XF8w&#10;/fmG6XqBJouOLKA0SDt0SkF3HeAI1njm9mhv+HL5DGe8Pc/5hGTTorWXtFnrcJsm3IzBZBmTY9ws&#10;Y2KkSWgMP6UwGHFsYewEa30heHllfHWEsfMhtpHt7pkcXWo85KbjF+QueO4FyZSxHuC1adztj+96&#10;w+c/f8b//f0f8P3vf4/p5SuOB42npyNOD0d0Q+cDap3DZB2s8Z+hwtSSwF6uyA7j9RXXr5/x9fv/&#10;BI0v6DsPMr++vOD55RWX64jRWEBrP/HzJogwTHi5jlD2FUzaM8vjQCiE+iRfRlKlvJf9EAJiQCHD&#10;omJB75ABfufKKWUOfeJZSnfycFQxlNV6OauTssHoDSoGWNKuguvvk5JVToB3eteoDqIMriVRF8rs&#10;pa3ThHEcMd1GOGMLWgDJAVeccQkpeiq+RAETbQdiQVk2UihYFtIfsM7LKBhvUf5GSRJRHFfBbMgj&#10;tx1roqpYl4yWR3Sz8a2ylWpAV/5vyXBZa0D37i01N3gPrsPrlNICnKjtS6QsLvsFx7V17odPS4G0&#10;a8dxxzm0BgMFQBO5LAWSgEr+Sk3QYe8+f+/9WgOD72E67QVj1vbl1ogb8X2NTD8Rnl16BQFlDg2t&#10;nhsvMEBr64rFWkio41zhsZybYa5qF5nnEYF7b8WVmTFLlgulLzqtgptLqoJtkBSQct8dkJj4NzWC&#10;kHnxO+4hqewdmO2pW1u1cOvf89yEkh2/7MG/PihbY+kzo+Hvnq9XO0SY71KhvkW9unad+Y0K2U1r&#10;Tdynri1zC7Z+vrTJmTMRK2ZkZVHSOselwWlzK6Ey/+LefrB47qj9jLtAwnCgZj7HGoBeA/drqoDW&#10;vZ7lLez8veU9bYW9tfo8oQq3ZkE8KdfT6MvLwcoziUpZZppxMYRt3Zu2rRevDjSzvVAJ3s3Cgl1d&#10;r6Lx/BGYJ4A1huOAH//sp/jwo4+4XK/4/k9/hu47/PD5B/zxj9/jdh3BAJSm5K8tAZPIQPX+yIxx&#10;HNP/f8aAVwRrfdgkBVuW2I/GYFkdGOrR11yS0mKN68GlzFI3xohMAKQgSAlcectWU9pGFIqq0tYz&#10;D2Hy5/dqWFyvZQ4AEafjV5U3v0uYgU1EswRKO+dzFmypZGFdq29KdUv2pZY2cCSyxuYgW1RUxz7H&#10;Z9HZ9jPFNjGGkxq56FM4WaHk4YY/hsNhwIcP3+Dbbz/hfD762FK2YuAnwMmdZI8aCN07hC6t8Oo9&#10;dc1GLSvb2ZWe7yzDaiOuTVxkFclg0/n6hmod9f2Ga31uev+wQN5CRTxr20NK0thWPTQH3e8pAkqV&#10;efzL+F4bY3G93nC9XuGY0Q8DhuGA2zQlB4X47HvFvpvhcMwW2QoqCqk5ETbHcQTDe6rHgFxj/cAv&#10;ZmMRKQx9j+PhCKUIZpxCcGuf3o/4PnuXhQO07sLak981qVaPaiM57JPXIa0/KtsBRw98Vg3yTNWX&#10;W+tVO9bags2fnBU6Cd5XiizGzNJLBiDH4Y+06oo5I/HqRuJRvWbUNnoFsQ855JfIk14VacARFDro&#10;rsenbz/hV7/6BX7723/GT37yIwy9BtjjbTqQR43x+GAK357V4mrhmaYC/0jddoFNUMLfYAyI3N8f&#10;vN8KStvL/llrIpbYLG+RK+2dmDbPo7FYFYsOLf9+i6G2xZBqH2OcJAr/77jpGQcbA1mtS4B0YkOx&#10;Kx6WUlpEyQ+fRGgJgxsFPaqHr2QazFh4HKdMYTlTzoPmwfep73o8Pjziu2+/wzheMI03/Pnz/8V4&#10;maDJQCvl7VM69h5bfQfXOZjJwY4+1OL5+gXMBOOAoT+DaPALHyMw5z0zenIOo3OYHMOGqIgEZBbF&#10;r/fcmsyIcVS4XCZo4zApDuFDBK26EBJLQMV4dknypyumgwUbC2dN8Ee3mEaDl6/P+Pynv+LrX/4C&#10;e7vifOzx+HTG6eGE/jCAtYZlwFiGCUVVTrT2BZedJjx/HmFvrxi//gB1+4oD+efhMl7w/PUFL68X&#10;jNME4wBoB02AI8JoLH74+hV0tXDUA0pl8D55XXLwU88bgXxOXCGb9YFMfrqaASGXwkEo+Sin6S/l&#10;oJZYdMShQfakz0U7gt0Qp8/wahPJ+klezjJakhvkEK6CRRSJYlZIrwOrwysAVGKe+M04BvjGoZW3&#10;5oleggUwXzVkKWRMUZNBt9QQl4EsWWRQ+LnFZw82SNQ4+dqVjaEAX7DegxKhETbbBnKXwFDC9n6x&#10;B8iLBchSo92S+hbXkdZB4LX1OA9U172XZ3EF8vPaAobCmqzlw1kyEpfBlbXcgHqPKm78DOQh7MNK&#10;9wHlTauWxn//e1ndbHmKLlmMNPdprs+BKjVa/X2ufN4JZRA972Ntta7Rpi1LvMeNIaDMCZF2OekY&#10;w4Bbgt5EDKV4JXsoh42T+P6lWrFu1PeAppwC6uaA8SJ4uALql3707UEU0ZYFOdcQGgAAIABJREFU&#10;TmYmbfmOv6XGboHtc2Dey5ozo7seWvAm0LBVx7cZ9yjuSa3O2QoXXav7twZve2229trarBGAWmvS&#10;2h61L49gaXBLm2BOrdaRn9ti3Lfqc66plYKpGEFgWlA4bKkhuLLVnFl2xdot1suCY7b0rK/tIa3r&#10;HFmIa/ecJdAE3gThWuogaiilN4d7lM1Ns7oyh9cmsCQBPDSzmGRh6VIw7xeG7PWwY2/mRLQQzdfM&#10;FZ9TsDXRtuwpVNlEsM5b0xin0fUah+GM/nyEJfgA2+MBHREUsyfOVHWr7E8liOO96m1hwZntG8p3&#10;hNkVZBgXQCgKAZ5gbryDmSXpnA1M/ynlE3BBqkEOvXQMYyZMAfjxXvqA1hDWMTpZ/3hynk2M23qf&#10;K33Og/+9AJflecveyomeydsN9SEAU+VEGyLYkMXGjmdkHu9prdO1aIFUNQBPoq5MbHFIQggXPvz5&#10;d10iG0Tmrx+0kLAJRbnXqQztn04nfPzwAR8+fIPjYQi9owvX3xXLX8FTXFm/96mXFvbzRs3PhSdh&#10;O9+rtM6J5+pmQwdmDuA9EnjvryEt1utFb00Uft+lQZns+Us8q6rpalITY6FveFsO5t4hSd2QZt/1&#10;stb05MwLrtcbrPFWS13fo9OdV+aQv5YOrk1OCNPTxOp2JTGQncMY1qToRmGtx28ifsQhjDzayET7&#10;p67rQeR8fiOi2mfA+XTE4XgAEQe73owxxHc72ohFKzFq2Fal4Y7OeAWF5FlyyCzbMHgglde9mD0S&#10;rczyNYnZCfmak8oByiSsRZ3y36/SGq0SVkSQWSGBLBuCsjMpyi3mmXKtKi5suDwZ6enpAT/+8Xd4&#10;/+49wMB0s3AW+PF33+Ljx2/w7t0DTscezAbOeitu5zxR1Tqb7XLQIjPxOoYQyaCgAs9R2b0oEGct&#10;lNq3xtwF3u9hqywxfLaahdbP7Wb0y4k7toMM7z2/uuzmirl+TwG/5EcaN7vSEzFLJwGGDQ83W8/q&#10;NqOFnQycMWDrfBMXbGpcYgL7EIwS9AleVsRhcpg3hOT7VbFWuTGNm03pYkBO8LwPtvLBhxuJoTh0&#10;Pd49PeEn3/0U0zTBWocfvn6P62VKTO++MzgMDN0p9F2HXjsYcpjg0+lfx1foboBWA46HEzrtA2yN&#10;tZiMwWgsRuOtcwz765GZ98HuwLmgImBYNpimG8YRGLXCzVo4imFrvsDqlBZZKJQWsuwBSGlj9KoI&#10;k/4x44jpesP19RXPP3zG9ctXkLU4Hw94eDzj+PAAfRzAWsE6bwVkjLfLKb0EfYF3u7ziOl1hXr+i&#10;m17x2DM0GNfbFc/Pr3h+vuDldcTNGDjSUBpQnYbqehjH+Pp8gSULCx0Y7N47M4LyCio/e7IIluxo&#10;IIHb7MLiHooRx6EIVPE6BSmos4WPZywyI8NGsq6z+o4TKB1/X3pHOsc5cMXf6dK7jjPrJTEohD80&#10;A7n4LYAdGxLr4zRY+Ldx9PB36TplTzZXvBVprFY3fPH9IF4F8ZbWP8sMxQTSFcjn2IP3RNBOg9X8&#10;XeVCw0qrWGybOVh7Xa6vuTXrfu/5zj2Y5wyvzYaU5oF9az7Qe0Cb1V2CUEmpl5njzcFBFWba9Hne&#10;OQheC3acDwVKaW4tA9wa3NzDWN3rpX8vmL83wHEtMHrp+ayH3OX5CMl3CJqPDbpztAjYt0DCpedl&#10;mwSRBwXrBIk8kIvWOopVUEplYEaWAolR1wDvi9ZsYxByr0qzLkdqkDgpq6jO7KEGUIqClVl+R8mi&#10;bdlFvbX53Ko568+Qvs17nuXaH3jP97V91TEL1m294yWAv3V99l3HvUSbpfVwrce4NydhDfytAfa2&#10;PQ2qZ5EblXT9GdwA1+cg4prP+tZwdPG+cqWsrc9n57O+lssQ144ESoJ2WxFthcEuKQyWQocz2M2Z&#10;yHPv0HhhILKU8VIYjBTAB4o6LK7JJNbVBIokwLH03E3MdMyfo8iKdOyyYnhjEFJYWXAZNpnv3xwk&#10;awGVBdGNAOsI5Cw6ziGMWikcDwc8PTzg/fv3mCaHy82DVNDRYikE+imV+gTrbLnchdyxyIKX4Fas&#10;y52zhVrFWBOANm+L6gLzXGvMWK25tzOBhRrg1NRflKGUNnwfO5ty1SIYHe1ptC4Z3XFgEvsUFXrO&#10;+HvynJprRfASjfleLhx3yVZVCQyXwLv//ciqV4VtDpEPwQQQVAxZKdxmR2dpiSTc6BAG2XVd+Ow8&#10;TJmBYmGQpZAVKJDqD5EzFIeBSimcjkc8Pj7gdDpCaxV8+m1hFcg7a8a1Af6WCjTba3GZrCsB7nRO&#10;DbIW5MAuDy6kDavU3vhnQyrd5drCBSmVmZNSPuWONcD7CK7O66rc086HeA1SpyBbt0he96juVn+G&#10;0zTaY1Bpb/DP8zROeH15xXi9gZ0DkULf9RiGIXnLeyg6MMjD4CqCrTkgnEtSK4uhklDupyGjs2Cn&#10;ArveP7fjbcRFX6C1hjU2P+uO0XUMRQOOxxNO5xMOhz7lTdxuyFZXwgufKiWKzJFLTP2AV+jOv4cq&#10;BjM7m87NxyXwbCiuhcIlv6tZrVOH/bFUmYffY/LfrYVFc8ZorB92TgZ9F4cQOrkwOFfmZkgnAFlj&#10;pL0+WgOBcTgM+Nk//BT/+i+/wy9+/nNopXG7jLheblCdxsP5CIKDtRPYGVhjElm0Hly1SZbL9VuB&#10;98T3loIds1Mx+SHjpjv/vNnzfm0itqfhXGPabbGyZOGAJPeP7DFCLYls+R9uy+/r9OrCpTr0uDyT&#10;6OwNUVwDuLIFRgWKh++01vumm8nATAZuMuDeAspLAhEB/ODHxQ0ILdkCIT/ghZBjKViFqFksK1qQ&#10;wSarjsxK9AD+gPdP72F+/DPPUHcOn1++x/UyAkEC2HU9dNej6zt0qkOn4G1hJgC2S15SfafRKYXJ&#10;eCbFFBKhb5PFZB2MAxwTHJMwGnTZ0oS85/1oxgTe986BKQasKnS6g1M6DydIiQLQFcFafsO1cMbC&#10;ThPcNMHcbri+vODlyxdcvnyGshan4wkPT2ecHh/QHY9Ap2CC36GJsqS49sU0b+Unt5OZYK/PoNsL&#10;ho5x6BScsbjdrnh5veD59YrLbcRkHajvoYcDjo+PGE5nMGmMxmLiyfvScwjeTUs3pVCN3FcoCPNN&#10;z9Dg7MmIVMw5wYRnKM7FYzynCHzXLMy40WUJZi7Y8mZVNqiOGc6KHZQ96yX+PoRVCXNYHilPfDmC&#10;3exVAxym1qk4ikb54Rl3HDwfk9KAQ0Zs6fPoL1NWafjNBd6TPl1HD8BL/Dw1VpgXOq111gEhOEdY&#10;bVE5bRNfJywzqCRqFssdpSZxL1BVN4+LzNeZowhl2x80PB3BCyBG9XW8MHtozCUIc8Z0a49o7w1c&#10;MHbKr+dFEKIFOi2ya6VnpLhG6X/jLTZwtAkAl4UXF2HGNRAVGb/Mb/fkvkc+u8UA/ZvAVSpiwGbD&#10;+fTohmYr2g6RaAyinyJFf8v4OyG3w1KZk8ALmQl7bFqaz1jaaxN6jzqesfTNzT7CXjqr8363BKym&#10;WqcNEvPCIGQPiFrWGTLUDCgtuaQNUM0IK8Gr+t2QIEJ95P7HXMV8W6/XagBuD3i+dW/3DjLbtlUk&#10;hhC8aJWxxK5vMenjdVjy8M75AKKpp2W2HXP7vzE3NqKdwPpWn7EG6i4pfZcZ3lHtsEZmkkOiVugv&#10;LwL+cxbX8pC0BWrTQn1eqq0aGFuxr2aweEYq2rlWS+KRimuOc0EGn/8u72ucLD9px+Cy1S+2wmYX&#10;r1n97KUhf1mnUN50M7mp8GjmmaqQK+uJdF4VeFWDWRlLpbJ+jb1urGV5rtQsfKWFVQUXNop5l1uy&#10;HpJrr6zj277XVFqqVKVZDUSm87a+H9Ba+ZwtED5+8wG//ud/htYD/uP//Cd+//v/g7/89QcPNjmV&#10;AgxTTxSuifc892AQrCss3qy1GMexIFiVWSVi6ACvHvZsbwWtSWQXUCLtRFA734vMEgeyl3XXdQCM&#10;D560JLyjM9veg/ddIoEBCLY+ygc3wvfvyUJ0NpCI5DJPolJy0NDYd3XnQ2qjf71/5LnoRxwLJQhJ&#10;5r6Fc7rwv45M2JmqpUZRRH5D7Otj8GVUaHPq67LlRmQycwIklQDmKJ1nDNZUncbhcMDTu0c8Pj5i&#10;6Dt/nhG8b3ckRd2yRrBYY4Av/XcugnIXSA08B77TtQzXqMjYEkNHrlZvJzLm0vvGVFnTcl7LfCMM&#10;ruNpHQcnECpsVuXbHUwW5n0Wl3t6OTvgXZk+99b4Ug2UlR4ldMfscBtveHl5xnQbQQ7olFeiHMwR&#10;xlncRp/ppxzS+xrJgA7whuUOIT+vnfskB9PRktQxw1oDQCd1zu16CwOsHELrv4+gdYdOd2HAGYeH&#10;XIQ9M+tg5Wy8gqDzuRxdeMc5DSLjz9lEuOy1z+/QWoOF2ocFiVIF3KfrOhyGA4ZhKJ5jF7zvIfCw&#10;pOiAHxpb4yqbnTy4pLAGpCxFa72TSBgguoithI1SKQ2lGcplT/9o0eOtkfxz41VOopZRwUrrm2/w&#10;i1/8HP/1t7/B+Xz2yqjJYLzd4NgC7EODEbIj4rAEi0Hwdz63An8h8rR7ReWwQ2F/f3s3eH8Pk31/&#10;I0Kr4P1ssSUS0k5KYZkr5NFdzL/mcaciLryGYoJKoN0F5hbbqOXPHBcfFRbgNCENlix2snApONN6&#10;QDqYf+eg2/pTJTsuXgMVl/6ar1ZsGNQC6GWXJyRyCQhhhODSwNwgX3QoJvS6x7uHd/jJdz+BMSOc&#10;G/Hl8idcLzefeq+1L8xUh6Hr0Q0d+o7APYEnhQ5e7qQCYxpwsM54yxxjMVmGcYBlLwmMvvwqwNTy&#10;yljnME0TbleHGxG6jj3znr2xmdUdbAB2pcrDWR+m6mxOb/euRc5b5UwT3GQwXi54ff6K68tX8DSi&#10;HwacHk44PpzRHQ9Ap2EBmDAMSMEYElyKRu9wsNMVPF4wYMKh66DIYZwmXC83vL5ecb2OmIyDI4W+&#10;P+Dw8A6np/foT2ew7mHYy1j9ZqoAUgLOycG+HJnlikHBFkjaSBhjQcqJQNtyQ3OYNxckjG1cmH5n&#10;mZcLIIsqwATp1zxjVcpChRp+xwSQU0UTLCWCSMwDBlub5GRZFBA83QihibCpICRmuMiaYiFD5zKE&#10;NuZMKBZWE2GjRFUo71k35bV2IdRLgRNYSIGFpHS2xWBiMeNt+G9jXQneAuTawExLYkmztS0CglCU&#10;k+5FTkCrkS/wg8BwBnvZZ9F4c4nCMS2DjFtM9aV9oYin3REC3PK1XmRSU0nWAdHi7rY2CNiybdsL&#10;HGep9P1WFPfWB3vsGZYYt3st+Yr/TWXh7cEGN7+XSQ0a1mOVfYk9M0wBsNnvlfOwp3637gG0l4gH&#10;zC0wuhVaSMjSf6lIQpLIE3wh6Ygb1holqzAP9zKBQTaTS9LW7ftfro0ZRC5B4aVLFodJWw31EhBa&#10;2uWo2fs1D+mt34d8nduS9fuHS/tCWHnh3rd976Vybc4cQgHgl0B+yz99nnvCXIetz4+xZnDVL1v5&#10;zG8D9HsHhlv9xTrhp1RwzBcIbqyZrWFPa0hcfzbPwP97gYytnmY+Ci7JOc0NTbBfF3urVPMQSCAo&#10;ihSgs0rJg3bzjqd1xluDm5bv7frAVxI+UmOZA004W5bW4rNsN4HUBxTIfNg/iEX9KRjChHmAZwRn&#10;CzVBZBfGfsP5Q5Qs0AjUzcF8YZkgTzcxf7kkcjRAf/HElteZy2ELokcvUTG8oka9JdcWqwguMDo/&#10;fvoEpTq8//gJn370e/RDD+ssvn59Cf3ulABtIAI5KgUdklIgx4W3vAs9XQS6Pes1A5FKdei6Hn3X&#10;BQvM9AqgtNvIvvHVOE4A90ie05FR71z2b46s0Mh6l5Z1Oc8qBKSGAYH/vhA8H8B5qX6I11VRJjQq&#10;rVMorgufYUVQZSQucej3AVXuh+GZUAXDVXpeq4qgx8U6QlQ2EpExr2asYE9S831ugzyCzCxW4jjS&#10;cEF8VgQPHx+f8PNf/AP+8Vf/iB/96FsMfe8HEtYmRUK6x7xFIFjOhtj6naWaVaZTF+z5BS/4GELN&#10;jhezjdKSDKmyKRWJ2YqobI/mRIt6DxZrYSMsNkVviGWzvo/lfsZin9sRKL6DANwc4srfzUGMnqA5&#10;3vD68gIzTiE43b+z/WHAAO+2MI63cL1UsCQM75a08wprfDkPz/69LBKp/TsfLH85OF1EHC+EvmbL&#10;r65gzptpwqiyNaJSHY7HI4bBBfD8iPP5DCKg73sMQx/Uvv56D30PUgocBoQ2gPxak8+VVCq5LVDK&#10;OPR2LjHrset8qLdXy3CqyaPDRNd16Ps4ONCB5Bj2Jms9gG/8OuRVNzqF0fohnoUJQydSPqxXdx20&#10;CnibCpliBCjWUNqv1XVgrdbKDxgovwdxDfNM/g6HwxFP797hwzfv0GkFMON2u+Hy+hICjW3aO3Lt&#10;WlX8VejyWk+Sfo7r/iQoV5RK+0B6V3bCyHfb5qyxePZMKJd+dqvgLAqwAr0RYIdQrSwBKHvseGZe&#10;zfFriHeHjr0FwJ8xQ2iGLGQwMUyGbExyhpBSBpYFF40PQZgyCLmVLLpV8PSqC+oNcCExZpUYdIgA&#10;ngTiOriYzM0OsIxOaTydH/Hdxx9hGl9h3BWX6Qsul2uYQmoQOuDkAfxedyB4K4JeDej7wRdGLk/v&#10;JmNgwkLpWGUvd44sAAeinLTOLqoZGBeMeLYM1g49haJHh+kllQWDqwIyIvhMCB5i1gLWwtxGvH79&#10;gtcvn8HjDb1WOJ6OOJ5P6I8HQCs4eKucKTC6XZg85iAMlySycBP49gJtruh7B60sxnHCy+srXl5f&#10;8Xq54jZOsAzobsBwesTp8T360yPQDbBQsOwBen+rXZaDhW4r+UFyThRXKhRvhXuyJ6an2CzmFHAb&#10;CwQbrwtJv2EKEr82G49TsFFdJEUmf+nnpmIxXNcQki0bVCtMcZMtmWapMXEhtIkIWuUpfi7UObNC&#10;AOEbWeEZcVES70iUrcGVRYiT68cOoFX+cY59A0UEHYvmYEnkm0IAtmTCgGgR8KvDuJfWt5qx5Tcn&#10;WkSwWUhGpUWLD7jKjBBZwmflQiMUTQDokt1WrFv15rsxbL1HbTA7N6xPkGu12eK1rO9KK3fkjeDG&#10;mi2BZACAIaLP531DvNd7gmu3APU1H+MtIO6e/Xat3mDUAxIqCi9uSFrksCiphLx5Y37PassdnoPr&#10;ewH80iZCAqGV7KSqODP4nJkoilTBrFXKh8xnVmb+wFyjoPD6L0LGaZ6JM79Hc7/6GsBMlYhqESNq&#10;a5xaybkO8JfPGjC3vMigTbQoWA7QbbGic611L0i/h1TSBs4XWM8rGSVL73SLKrPuwY6m6qA8nOWQ&#10;4yUW/tqx7and17IV9vrgt0J75YCpPFdavI65Ydter0qVSgZT66HUGnjU6kGKfYDmrFiuBw4Lw+is&#10;CObZnlLaHVbnGqwBKSh86jqpWK4IM4LI1tpYe7rX3uytazWzhOPSXUJwxTF7k+TQtxUGLwB+ldYS&#10;mtUoee8I9iBKWpdUz1sgBDlRU0fwp/S5Dr1IYDoqyp8LllYeJVhfvEMhy0tK/FHvjzHIUs4/CE0w&#10;TtZ6qOw3XLBROZyO+HYYcHw4A0T44/ff4w9/+E9cr1eMUyDaxP1OZFSle0B5mOEZqroR3KhSGGDM&#10;s4rhrY4peTszYxZ8mNikyX6Fy3ysdJ0DSCe828sQ3YLWnljViNdckpwIAbinYK+DbJ0bvabZ97lZ&#10;HZUZ+sZ4IpuzuUsp7FQE4Sn36pywB8/m7dI10sKes7bKYcGuJyK4wMqv/a3j+5rsRAITOKpxtPbK&#10;A6+ioEL1zVHdEd6pruvQKQ0G4Xg84Je//AX+9V9+h9/+t1/jZz/7KYah9++BFT7lzEV4amv4twec&#10;37J9roe+kgApv8JVe1arbq+PLwdJZyA5PT9cEke48NQvK9j5eVOzh0m1HwtyVE3HavB66rpoKRdn&#10;D6F3ryVoi8gSSyFrLW7XK66XS3B7yOoC0l4xw/D4gJ2myjZKBDKTSipVdk6oXHKGIgn7ydgfROKv&#10;W7DJ5MDOtzbuOBPUpDGZCcYYb3OjAkCdMKH8fGktgnmnySv/Ow0EMN8FtdOQAHSFTnnSqFLRzksl&#10;5n48d8/a1ykDqwidDbVm3w84Ho84HI4pTDwSmrRSsMENRIfhIqm4pimwUwA7GENwztsK9X0H3WVQ&#10;O2V5gD1sXaifGCqw6w+HA7pOV+oPxul4xDQZjLcx3NuAeTnvMX84DGFtt8l6av4qUNXLbJOFSrIA&#10;gWY1cEUKCh77f3fwfq3R2BseteVT2VpQs9/cLHlN/B2LBrwtnV7zlN2SWy4BMnuuz1sVCIkJKNke&#10;3s8kFG5BahKLKBLFgSIB/JZAfbJJ8ak3QibJBZtASq1az2Q6PykxFSxxOZe3UYYC55PfYWGdD3LV&#10;THg4nPHh6SOut2fYLyOut1e88AUMDVAHUA86+olcR56tMfQHL08M4a7TZGFMYMKH58ED+JQKHMcW&#10;jk1IDA+buvXXzcHhZm54vo6YaEKHGGjSoQ+TwFwQqtmzES1VKOaRMoOMxXh5xe35Gebyil4hePKd&#10;cTwfoQLj3loLYyyMm0IACKcCDUHST86AnAHMFcpccVAWx44Aa3C5XPD88oqXyw23ccJkLEAd+u6I&#10;4fiE4fwEGs6wqoeFhmUV3eFF2GtmuafAYWS7Iw9KBLshKrMZcnGCGa1BNp9Z4hQ3RIZzS2AMZhLd&#10;MnSwDGosZIWcg4Rr1jDTujVX4UGLNLgvWErMpZ/cTE4sWSjh9x0zKAwxoII1EWLYkGg6UYY/bq0v&#10;0UsuXYeUIk8pc6Bk29EiV1dRVkUshU8uASK+gWh5im8FTGb578w3bpFmu2+wsRQqe48kfxVo35lP&#10;sAdwlp7ii2G4d/zZG5a+dKnbT8rcs7fVeKxdo79Fube1l+6xnWkC92sD+Gh90LwnstGuhMWU7fXQ&#10;ZIluH3sExmLTm995VTZWzWtEgiXDpXWBsKfJ8mYS4bS8CJpyc3RFIusBq3ZKy0yqDDy3fLL3AN3b&#10;WWbUBLmJtt/v/e9ifX/ra9m22V5bp/bkTW3Jz9vnQlhi7ksmeL1+1++AZA8W7nE7g6Pr75fWCfUg&#10;YdFfuOoZ/laLLfme1qDL0qZEVH8GFbX13ntVX9s969oWACWagWy/LH3f44UP61Zdz2fmmatAxpKh&#10;21LdSFYkV/ertBhY2nuwCpbtDWItnr1GRtrsd4RVaPGcSpYcLVxn0GwIz8FCgWKmVFBz189q4TMd&#10;M6msCyG1LoH3yce78HYXVjnKBfvGeU3NUSFc0Efzz6TPo9mp5s9v3qP2eztXKQHOGTi26PrOM8aJ&#10;YCaD6+WK8XbLatpYzwYClY6YQLTTsdH2xv94BKF8gLEnAhljArszMtApP8dSVVA9mzMLWcAzVlV+&#10;dmP4q7UOxhgxVGrYE3FpdhIVGQzGNJn06EiLjKRsjoMdzoMqlUC1DHZF9mjKTwngWwTi5XBaRRs9&#10;wdyOgZH176TMr3pPFhk6JEA1qpRUUQ3BIidAB+skUv47/ZAh9i06DGJ0squNOWvx/jrH+PTpA377&#10;29/gd//6/+BX//hLPD0eociDoc652X1esiF9C4azZz9ZA+i3/t0E77GAgcVzXNwbtveLeR/Os5nl&#10;nEgkJ3hSjbxNJFhTIy/Vxy0sr60Wy7XuNE64Xq8+rNbaMNRy3skj2bkMODhggoIN77FcrxRpsArY&#10;gOJNu6WljM+lbJQ8NIw/Z5KvfbS5yWHcqPzfs0+/E2C3H4p5QBzocDj0OB1PGIbBO1YYTn72Svmf&#10;c06lINw4fJPZH8aYZPvlcyy8DU/fd2n42XVdyAUMhF0XBwO5NtMKoE6DaBDrZbTAyf/oMGjtug6d&#10;NTAmWPEEt4HhMOB0OuFwGJLCSOvOuw8oQtf1cMbi9eUlDG8ewBY+eJzzwNa5lt2kmu1fa7Z8s+eQ&#10;5/tnHsh73HGGcf+9wfu1BnOpkGxtflsN0dILWfx+ZXs8lxHx6gK6GEq3I4zk3oTsPSBM7bdJVJhg&#10;5ymbc2DlAXAP+PrAHesslLNASISHAOpRCRUSqO3/T5rgR5pMmdzsKgCgBharkEN5jdJLEYM7/HEy&#10;OQ+Vs/WBQXaCuU3ooHEeHnDqzhinCdPN4EJXEPUAeijuoY89lBow6AFDf4BWHZxhTKPFOFpMxibg&#10;3roY8uu5uQ45tMi5CZSCZn1wLTsD4yZc3AUWIzpy6DoFbTqYrkPf9WlhiBPYzJiJPih+AYie8fZ2&#10;w+3lBebyig6M8+mIp3ePOD+e0fUdHHnLHmMtjLOBze3ytQvgPcEBbEBuRMc3HDuHh17joBjTeMPl&#10;5RUvLxdcbxOsY4A09HDE4eERh4cndMcHoDvCkmfeu+C3XiWUFbSrDGy0wPPKI09s1FyZEslhEDXY&#10;rUSYsdPaKhkS0nUqZFMtBQuDUeVl5f+TisxFLnPV62Zkijl7C/qCllpD1gzCx/8dJGcUk2pTknRj&#10;3ajWz9YwdLYWx8eQMiuMVlRYkulGKH2Npd+pLBLuBbr37CMxvX4Gzqx9V2x6V8Lm1mxH1vaye9n5&#10;e9bzvQXqXkboNlN0Hbhf35OE/Rf223rcC8S/tSm6d5iyrTaYA/itAiyCPcnHGVle3mJhUm0j17Re&#10;wS5Z9va1oBQiNwdVKbk6JFaly169Lqt9SwXQyjMzs2gCZmDwPOhz6xmg1euxZNtUronl+t2uJUuL&#10;mJZXPfPCmKKhYlnOTJorx8pB9NuBgC12Ws3smoMHYg9nzBp0VPdz/o61/f9rBn5tCdDeC9BsjuYM&#10;vvUBkJeLu13Xdms4WltTte1vanCyZavDhQ9s6+eX9p2te75/KNu4rrz8s+nZadh9rbH719R5Jeud&#10;mz2XzNaQ062t570O/t7a3/bsv0ss27TWIlrYcINxKnzqgcJmprB14AxyRT/12j4nHosMJYyexE6A&#10;dh6gdPneOk5DF9kLZ7Wrz3NyHHs8ydAVA9x4DARhqlmC91StrVywflsohWqUAAAgAElEQVTrt2TD&#10;I4QlWmjd4fLygr/+5c/44S9/we31Ahc8kJVSqbD1NnWU8wicy+dL2Vu97z3oZK2nZkXfZQrDE3So&#10;BKeZRFOHQMrnKyrTomIt49jSDz730D4kF4kRmkhZCcSR6m0Lazmx7SMwV1t3xRo4Ko4zO1YK/uYZ&#10;dGXuTbUfhd6tZcNUZ3ekkEpRjythBSQtfuVepESArgv5As76Pirmo2VbLk9A5ADsU7DXTCzckF2n&#10;lcLTu0d895Nv8d133+L9u0coxZimK5yZRFaCDIDlMlBzVr9Qc91f63HWiJ+tunJpDV1bU1uKp4Io&#10;ydIOaznz5R47zbTGKU62klQDkWI4KftGv/6QGAS3yVBvJfjMe+DcSGacyuetjLcRl9crxusIZ8O+&#10;7HKosw+p1SGvIlxTuaZWikxZc7QCTGtV0x5CAQvLI9kfp8EjletMXB8i6D4MPbQWfXp4MLTWUIGV&#10;fj6dcD6f0Hc9jDHgK6C1gVamUMlYawurK611OqZhGELIrxXqHJXCfaN9jg5qJBsY7l0X1yiXFEFd&#10;8OXv+z6s0ZyInfFd98NYHTztqSBldkOP8/mM4+GQrMUIgA4DyJitAnaYxpv3tXdeYeGsyTZ0Iiui&#10;lWi3Rxm+1G/4vMVgSaZU0WeD39YH/03M+1bzxBt+iFtMyFbQ32xiKZq92tyFdhTtS9O7RQ+tO0MB&#10;/25/WIKfkbERAyUsrDUYxxHXyxXD8dXbfMAT1cG6YOyzZFQk2WVMwXaFHUgqOqwN3r88T4EvAFI3&#10;T0GPRY7NPoReJWDBsAm8d84HmY7ThHEaQYbQ8YAeBzgLmBvjpiZ0dMNAI3o+oB+A7nBApw4gVpiM&#10;wzR6iaC1nAYT1rH30krqBV/wOjhYtlDBwkSBoZwFWwPnJj8YgQ0hoPEF8+fYdT1YeWaCr/9UbjbY&#10;LxggXyDyNOH28oLx5RlkJpxOA56eHvHw9IBuGMBEsAFEt5EBk4YeLvnO+5feAmygeMSgDM69wlED&#10;bG64XW54fbng5eWK283AsYLuBxzOTzi9+wbHp3dQwwmOOlhWsEGpELgQBchEwT4hssEjE7+USVLJ&#10;ZBcSZBmYF/8lB0E1EC8B+doxZv7ub7+bM/9ckvaklNYMCUyuMe5yIHYJLsmFnkNWRDHcKCGcZEOi&#10;hFy2tiXxDco8rHYTbE3y0mxoxEFJktQHyambigazDpGNwxfpi1ozYVsN+h6W9x7ggWa+kPfZouwd&#10;pm4xIN9qf7Z3P7gH9G7tT2vg01ssZeajkfVrv4cJvAay/D32zr3Xe9UHmsTUCzwbRJaXQRgpKB+i&#10;p7RGp3OQG8DNELfWlC17Ky4PItZ972lLnDPzK0eoHyRzM0rpC0AIKELK9jCHakuE8r9LSy1eAbxp&#10;dbhWEAbE2sSFJJ3u8Nhv5WnMWdJbte3SPrQuFafNdWrtfdl63rcGeswNehCW3k15fZeHKNIrf59f&#10;e32M7q6BcD3kj43RFsiytXa2AHx5LVgEhypVv7P1oFiyb/ftW2tK5T0D5i1wqJX/sXdovbaebtlO&#10;pFybxrGkc8NyLkU794N2Db7fOoRvMa9lOG0zv6YxXM2WknVGgiBncWQNqsCGhPAb9893suuUZBcb&#10;rEgr9rgMHo2kk4B5BtsATxYicjPGPQlP/zio4Bqcl4qbYhUpLWDSd4UFQgXSEwVbUiLAGYvnL1/w&#10;5z9+jy9//QH2NgIBhDkMhzRwgGCDx0DBmPHkUkijSs+SE8pOn19lEyDedT2UVrAmD/0k4BwDHyNj&#10;1BgDa10YOMT76hLgpIMdRalwiJ+lc5/jSha4VNxysEv1zHcFYJ61kp7FoEKIthbZ6qOsP1ywqPEW&#10;QT4EWKls24Si58gbVxxkRBBNDmMlW1TuCKnfc7xofZxAdBU86VkFO1vKeTcifJRin13ltHRa4/xw&#10;wjcf3uHd+0cMxw4MT2q00wS2Ad8QhIV03QvTzdhHCaCNW3ld5WbHd+5V7XWJZ8/LGngvQd1yCMjF&#10;vVgjQdyjyi3sz4RJclSklrVBJtM6aS0bVTPFIGo5DLj+I/f1JdJEM4Mx/D/nGOPNZwJO45QGj04O&#10;10NgKCuFTntHB2dNyDMse+1Oa3BYF2IgqzU2DEPn97q1jygRQD0nyFFB/HCFsipagylRn3twe5o8&#10;+52AkMWYE+Si3ZgcukUCUt93sK5PeX8RvEdYM1LIbDhGa6237+GwRiqd3kwdcky4Y2hN2d6NPXjv&#10;LTq9RRccwdlcY3lffZd6G1Udc752HtAHkffRD4MFa7MdkkLMuvBrJDPPFINR0eQVQZ7R7wch/Yzg&#10;s0VoWq9wueis6wH+/y/g/f7wMSyyk/bYyCwx7tvfT8XF3Ru6KCfqi8z3BdbZEsNkrdlqHf8am2T5&#10;ZEKCujWYble8vnyF1r7A6w4n6P4AVjpvCAn8dwHUdmKDNSlVOaa+S8ZAZOXnBU5OdbMPeywcWXhi&#10;IgIDLqamR4++sMghB5QaZzHaEeZmQBOhd70vUi2DJ4K9MUxnYRUDWkPTAYTO28obl8JvrLMJtI++&#10;90n2yVyAxASGJkKnPHgPO4KtASPa+zhYUjmAEJTSwFlx6THMDGLv4Q8Q3DjidrlifP4Knm4Yeo2H&#10;hzMen57QH45wWvljZM7e8zFGyNVFnQXBQvGIDhMOmjF0BGKHcZxweb141v3rFZN1oO7gWfePjzg+&#10;PaWQ2skh+f9bYfmSfMV1kJMSJWsl/+8c/spCal2HW0VQvAY+HJehtWXDHb+rDmvNPn2pYeAFgEsi&#10;ESLgk4R/YzHsixtHLUcXjG8Xgp8VCnu1NFBxLkc+UWCLKXk9SSUmwmw9Kdio1RqGzCZfW1OK/1YE&#10;9cZ3HSkHItFuqc0yzfbwXDDF9ti9LFmmLAHOrXW+udZi7v1fqirKQnFpj1oKKd1rZbYEmizZsS2p&#10;y5aAv7cyTu4BbZb2mfnfvWG+vDBc2GTyLNyTLQ/8pT11T93RbmRQAbdVjsPCQD2+NFopDIMvHpXo&#10;LXMz1WpcJUNx/7O3fG9bYH094BRjmeifLPb0WBeUHp5bHvN81zBrDzDW9F69i5CBu2rLPc9/q4ne&#10;O2zaUqourSNbNpRLf3fvOrIUPntvM9FiP5efucY2wwyUumcAvFexssas3qsWa63X1u6z8lka0C09&#10;N0t2UUv9yF3D8Z3Xa8912XrP5lkvJeN1zrwXoPGKPH1roDNjB6+uobRZP5QWP7y+RhOVBAzKIEy0&#10;fJGyzIJRrchbdGpV2KM5OXAVnjpJ7i8JQPXzDs6AfWTdR9V1TCUTpKtieCgz0rgE76NSgioCSPLE&#10;T2B1OEahXIte/9r5vTOB99//CS+fv4CNhep7HPoOUFoEZFKwQ1C43W4pR4qIoJNVJNKAw4dChjDX&#10;4CmcAyJ1MyNDrsESvI/hn9ZYSNGFUjEsNv+MB9iotLfknHHAooeuNy/PGA3H5sp9sey7ygG2omgp&#10;lC1wbVDnUwDdlM3XX5FKPby0BVWVbR0zF2v0bJgfCUPh2TFR5VAF1bZ+b67GoaQEVqBQW6lM9HLA&#10;6XzEP/z8p/juxz/Ch48f8LN/+Bk+fvoGXadgTejjIzEx/CPZ92nfSTavJEJXyyDn2id+efS8Xl+v&#10;1auF2qU4BkatSG/tfSRJkw1AcMsqemsvLPLKwnelWlNRoWqn0Be74AzBaaDWgTStKhaXsjQlVre4&#10;dhMVJL04/FEgOCbcriMurxdvTZWGeS7YKmddkYL2xEwNOBAs/LPM1RoX9xattceelEnDPbcQmN4K&#10;U2/Vw0Rqlr2R6w0rCJUZmzFmgjFTAsgzwSArI6wxMNOIy0Wj6/qCpuUtxnimKpDEiPgzAKHTPejg&#10;8TC/ViDnvGidSMG6i2oGZO98kfFirUsDkFbdEM/Zn3dJKI2Ex2kaYa3xIz5SICjYGCgs8gwleaoc&#10;nvvjGMcxhKB3aR9r7fdvqvtBM/JVmNaKbIX9xMHu3uJ8ifWQQnkWLHKWmEJbXvhrLI4tdtIaAyW+&#10;SLQgdd9mvb3RTgf7m77Z1DquS2GztcZgGm+4vRAUOUxmgu4vgO7B0H6q6CJgHnwBHeewBmY4ZxLo&#10;PQvpSYC+Fcx8FMGaLEu7yFiM18MJmRoLv8wUPhTYICHIc3IWdrIgo6Fdj44BCwdlNMgqwCiQ66Ax&#10;oKMBcArWcGBCuGDBY8Ni4Jn3Nm5kRbiRl0dpZmjyV4p48kGwdoTlEUQ2BYtGP8BonQAAmrWwvlQh&#10;mZugQxE6vrzi+uUreBzRK4Xz+YiHp0cMpxPQ9bDMmDgMGIJ81TMiY+BUCKdlC8BCkYHmCYOyOPYK&#10;vVZwo8XtNuHl5Yrr6y0kZWto3aM7HDE8PKI7ncB9BxMKKhPDe0NhGRddD2srH1ooGobMJBP3S8p9&#10;K4y1UF9AskuQrJ9rKwH5c/Jz5s1v7bVepr0vBa3FjT0NlkK9Rormn0u5XCv8e8XGaa0L8icBSgTf&#10;SCK14L03B9wk0Nbm5i4XfvJ4M1An/r3EuJMZGiWZJw0OJItDAglrbM+6AdpiErfBxurneANc4fWB&#10;79J+U6/xW8PoLbbj0l605FvZYu+sqRe2gJh7fLlbgEo9MAP2Kdj22lPsHTi0rK/uYfgv3ePivGco&#10;LQk2IVBaHdMyqBjWs77vMQyD93dU+cWVw/fURAiJbVLt1FYPqTGiHeCZZOiUNmQSwC+vOxcB2QWC&#10;WgxCS9l4MaBdLm4y8LbIbuZNELcdJrvPI5zC4Flavb0NdFcztk2LSbW0Ju4ZPC0NqvbaQC3Z9yzZ&#10;kdwDvDLz4rt037BG2uwtrc9zQHAPKL3FcLznfmxd76V3sQWwLw2vt9bFtX2IdubfbA3/toYftFSM&#10;LPQvrTyz5rpbsO7Xm+El25V797i3DrW3hjXFQrhxjCk/KUrzyab1PaCkIStlvt6psAbFS1X3Zylo&#10;tCBj8QzA52pgHMF+//NeCR2/xPd7OdQ1b3Wy58tkOedcpUQoIU/psy898l1Y6BUR0DEMe+Dk5fkZ&#10;X75+we12BROgA2MdWiFy0yMTlJkxjmOwQRHgYbguNva+zuVwz2pPdM7BGhTAUZ09NH92gi1OBLG6&#10;LlhHqASFyfsk71tk4EerCU++yYGgLhKBFM0CgrMy3pPfyjrO/2Q/9OiHIVj1ZO99xwwthgUSiEvX&#10;SDCkkrc8SoDQufl7GUGnOBBIVi4Na9N1zIQToYmSS6kH77VS/vmx3vLo228/4V/+5Xf4zW9/jW+/&#10;+4Snpyd88817DH3nrTCMBYcBAst8iMq5AXl+Vku7o0YbLEhfuc4hAf2tEzBLK7nWXpbMjAtiUiJR&#10;IZMiV/sJCXZGFWXjPiw911v1JstzEXasJNKqS2axUFGQKo5hrVdcqrHa+XINAD8y7gOIG4Hw6/WG&#10;l+cXmGnydzXYt1hArJFheMras/CDWsCTQoUylcTgKQwTbbBUnigSSV3zes/sfRv++ES6WVe5tKa1&#10;/94H3uqwFsWsR04YU/S/V5QHhDFANpJ7W8/ANE3pOZqmCbfbtah92AHOuoBBqYxRWjfDWZm9rXQ8&#10;Z2s8XmeMS6C8f3ZsyADJx6S19l79SkGpvOb6UGqAtA57Rgwh8/a6LqilddcH+x9Kw1cXhhteReGE&#10;ZTASI5Xw9uyLOErCDpzhnj/3Me8rH8JabrxWNK35965Nou5tiPYyRe4ZLuyxVpATteZnRRcRWi/O&#10;50GcmPn7uzDhNmbCNGqMHUFpD85CX+Gg8zTR2cCsZ/Hic8GYd2wz455dLvQic5eFD7sA5dMipiDC&#10;6ihMyTkNCsS4tvT0Cg2dY2+kY50FGwflFDruvRQRjI579NyjR4+BBgzdAZ0aQNDg4BForYNxDpMV&#10;/xgH4xg2eiUqFaSL2sv0HIHYAvBBsMQG4Mnb55CFjQWoJjB7z0VDxr/GnWfaOwBK+UWl1xqK2Sea&#10;f/0Kc3mFAuN4OuDx3RNOjw+grsfIjFs4RmtdKpojK96zaPy5KzA0O3TOoINBpxw0EdhZjOOEl8sN&#10;z69X3G4jnGPovsNwOOFwPqM/nYC+hwXBMAdLISoK+Wh5FJ8pv8HqJCEswBSUBlViz0bLESCxe5yw&#10;bqEQestzZl7hvuC4CO0qwHWq2NeL1gRtf9H8eSLQRhQckUlAah70lVgqkSFGYejRGjCiZsHK9bC2&#10;emgDt1QBZ8tSwzJ0UClffKdQLsdiiMHJJ7G4tgsy0L2qqTVG6DywD0VTALTAmxI5KOVnC8OaO8Ga&#10;FmiwBgRtAf1LQNd8P6jgi2rCnxkRXD3JvMgC2t73aOX8qGTezlqSjc++16KAyjeUSn+R1c9bAodW&#10;/70AOnOyc+FycEFU49rIIc7hmBXQ9T2G4QDdaRgWyURCNYQgGeYoCxcsx8TcSyzHcm1rDpCI5kHC&#10;gnVEkq0UB5TECYCJDYgiFYADYZ22BkYlD+x2yGjNSopFe1atUQHqtAaazLToN7+H8JC9MGkWnjo/&#10;Xp6pIOq1+m9dU5bWh7U1a/5M7wN+501hKfddU442gdYNFuFbwfBl4IZXSTNrx3gPgP0W4Hft+8vn&#10;HDNZ+j176NK+s6UG3hrG7P0eue9KoGZpcL5UJywF27PjWQ80OxdGMcRcG9TtHbwXoJvoXbhMnJ3v&#10;HVSgVpXCkxprcckk4WKqGVTIZJN9BMlMEgmACRAqWeog256iUqskm1MnSTMlSzvbWbgUgGutCftS&#10;aW/jj8mJPbI9WEsADi28Q1wF5daulqSC/zHhdr3icnkNwL1nZzrmBMKCsj1MBIklEE1MSRGb9iAx&#10;+HDOJc/hvh/Q952wYyifqRZTPNvoBOAbLthVdAksk+QfqZQwxkAplWx6ur5H1/eeITtNAURyWdEb&#10;bGaV8mQqDtYf6ZyJwFolG6FIsMp71xxgj+qBCNol8N5xETCrg99+DKylAIZxAONamYYUAy2JkrtK&#10;6/1vrTt5/czPtwfjGIFYm3ozTQrD0OHTp4/45a9+gX/653/Ex08fw7309YszBm40wTmgtEWpFb2p&#10;/2KXhlKyTChrEU4NJxPXhWzDhi6ea4D6VzPWBJ7C0m6VRW+A1bp3BurXQbYr+9CqY0TRn8jPiNkf&#10;oY9jCIscgtY5VKK0PnFzSmux57T3kCWni2LfSUdFIquOYK0NDgWvsMb6e6Ek+5DELchETznA9GuJ&#10;zeuwcynollI2hYLSnuA3BcWLsy7U2apJYIjrVxwaRoshSZyJ77Vzpe8+s4MxLigc4rrhylDyCN4H&#10;z3xrMxE4DlX8OtMi0qhknXW5XoFAYIxh03AQ99QPFiPQz+wwGZ9r6YKiN56Lcw7KeV98azPInzGo&#10;vAb6gYQ/9mE4oO8Rck9UsiGOeIwi5RVQ8XkjBQ7uD13X43Q+43A8hTXVJocJj5lo9P0Q9sq4N89b&#10;nDfZvlIz4776zPtUx/vBe8E04AZYtMkwBHbZBuxl1u1hPt4D6u9hGa4VyjOQp8XqEPPapf50JgEX&#10;haMEDy1bTGbCbVLoJoIaCdo5OBCMA2x4WZ21we9OWue4JJNLzHnx36T1TXwpq4egZBLoUGwGNjOH&#10;qSGzq1i0pX9/PEnnHBwQZPsMxX7yqbmHYkaPAUd1wEkfcexPOPZH9F0fErG9z72xjMkwJseYHHCz&#10;jNHCXwvEwKUAtpLc8CzYGcB6AN8bcHk2inWelalYoVMAaYIjB6sslPOTPYJDpzschx4dadxeXnB9&#10;foa5vECxwXAY8PD0hPO7b9AdTxgZuBmD0Vrvx+9yAWMDC98XUw4KFh1ZdJigeURHBh35DWdyjJfL&#10;BV+/PuPl9RWjMd4vs+sxnI4Yzg/QxyOc7uCCbMyF1UNFX1HRKCVbO8cg5UBQAnyugJeq8CFqeOUy&#10;hYhgmtO3oABaWgDDYkwO5BNJZ2z2ItCFlppA0XyCCy9nCtLawiNPTu1rb8ZYCoifj+qR0vNv3gTP&#10;bWrKQrAFsKSCiLm45izkkFQNBZthmZBTtVriKsuvKOt2s/1jqTFfYwW2Wd1IDMzSS7sudFHIiAk8&#10;d1gmEnvRfczVFkB2T9hrCyi7JzC1eKYavuVUPStNF+qFPb7tqS2BSV6xxpmD+0ycCvLGLLlYC9AM&#10;sRRsd1pGgKhFENhliVFKr2fNYXFoNTEgMoM4gOlV4R59JytVUPZG9YXtcDiiPx6guh40mbDRUBqW&#10;sZAas7BIi/tuZNqxqhqU5nMrUrApvwcpIFEA98UaV1lWxKJcrnUq2m8pBW4hdGivY3kIjyaAv2fw&#10;tRcwLY9hjVUuAQzps98aYNXPLS0OJO7xSd8zwFtn1cvXgVYZyXUgbSv0bH/w8Tb7eK0WXrck4rZt&#10;2wo4uIeddC9Yv9d26F5rpD3ZXmtA9J7hTCtA+K09jfTRnR3XAnAvLW3W73ebeV/2PWU43AqRfcbe&#10;29p7uVopiudOEBgWqXIV8242sFhh2aHYQ6rrRo16BpnEENflCO7HTDHrssrKCe/eWGO6yt6Uk22i&#10;JJZlwk689wm8j9e59gOPdqeo/YJbfe986MlykM15f5XhsmAN7gijuWGcbjDWBPIJMFn23uXB9qYO&#10;jqXgedz3wWbVWZBSOBwO6Poet9stkVcioEjB47nrfLgjqrW2BOp1ArfaQzlP3qIU1hlJTpSed6U1&#10;YP091I4zYNZpMLzqICrG/bvt7W1AjK7r0AfQPRYTmYTGqadjeKWEzLCR70TXdej7vswDmCmd/XFr&#10;pZLqI6qzAQ4g4ZSDf+Vwo4JOC9vXhf6gyNVCBj/9kCWHccZnR2mFYzfg8ekBHz68x4cP7/Hu3SNO&#10;pwMQnAissWBj4IxNfuuzIHSBYZFTYo1F0c96AkBjEDgrEVg6szbWioWarlEFE6hQAci6c40Tz41r&#10;LjPU9uaBLS6HVPaLhd1rIiPVVje66N1zkLME3lV1DLxrP17cQ6kkBCLgSrdxwuvlgsvlAuNsOB+f&#10;TwhXrcg1jhlqacUAO6r6tHg9lGfz6+DqoB207jCpCZOZCvuWAhcTgw2ZKZdJeJRA//g+MudBnLUW&#10;t9uY8rOSgkq6XkQ8Jj1T2cInZh56Em4eGOdzc7CWAEzeEiiA633XQSud9gSlKNvaFAHpodcNn+0E&#10;VkTGeEVNJIsplbEMEgAKKZCq8lVIFe2iIhnurdI5Kcq5hMNxwMPjAw6nk8cd7byWjnkl2OAPNa3D&#10;lt6jWANR3UPnLJz8mftx6r8psLYFTL1ForxVGLdktHWjsjalazU4e5lCW8FMm3LiGZNxzqDcXjmz&#10;9F4C+Ib9VMuYDmby0zDLntFtrPNyFDPBBUlgDB2KID1RBLVZhBFxChltha61QC9lc2CmIgVHrgJg&#10;XGKPRCDVcQZ2nYvhrH6QxwxQAPAJhIEOOKgjTsMDzoczhv4IpboA2vvp3mhcAu5Hxx68d4DxcbQh&#10;pNdP8dhZIPo8Jk+8wDgRwb1wXuUA/5NQlD0bPTuB0PcKp+OAYz/A3EZcn58xvTwDdkLfKZweTjgH&#10;33lHGtM0wpjAsg+LmwxzikFGGg4aFppHaHdFhwk9WWj4Red6HfHl61d8/voFr9cLjAN0N0APB/TH&#10;E4bzA6g/wELDOioCXLhROCRgI9i/ZAYUF1GndYp9i/GXWRyeUcqqYhw0GngJWjHE1Fv4lq4NB1uq&#10;l6VsCs9IVYvARLG+IDOLFeWBhZ+6+zBbH8AiNr8q4JaoDX5Fe4cZ47BVA8r3M/y9qhhO1V4hrJ68&#10;TK4sjsS1omwdwq0sALRljvexMLn67vKg870ogdI4xODZeorZ3/0tA9s1u4QlT/YttufagKN4IriB&#10;DHATAp9h7SQZOQVjm2ZgfU1on1utVk+ekBNza/zEy0AVrdYLGcSR7EbGfFiwNBSqZc0zLri0u5JF&#10;krApIsggeHHeUuUTf8cFywcx79PaBxv1wwGq60CWg9zVicYxhkf7fyITHyo4oqWhoLxv8yDVVJjG&#10;QjgE5Crh8RtBvQw0CJZ7BGCER27coyVTX9rnJFMzbj+rLYVA620sg+5W1v4GcL7ERt9+v2tboq2K&#10;nAsAZ49dTet47vFsX7MUY8HIjUot6Uu9lbdRgv/3kVC2gXhefi+b+wJXWQbtsOW1/aVmGN67lq9d&#10;/9ZgZu04WjXFXQzwjX1m7b60yJtLrMotW6FaLZw/i9Iq3dD4YE82QX0+a/79EOGQyWWmwSiVPsP1&#10;da+Dv1OzTDmvqAksV3OKudd1uR9EdnJi3JdSxZK0VTxf5XOlQpZWSfTI6uAI2DA8UctbXVIC5aP1&#10;TQ4XdYW/d8oZc5yU17HGl+B9ZCejAO+lrWrOM4t9Y8ZXQt3onADmK7VTVIpxNVhNPsoEKAfFGsYa&#10;jNPoQaAAiVr2imomhSGA9/KZ11rjeDym2jt6Nw/DkDzeXbBi0EonRlwyQxF1df2MSdBeKg3S4MNM&#10;YKWglVB5RVsox8lGs9MdnI6hw5RqHU/Cc7hNIyZjwj2KwFMG3buu92G8lf1PzZvQugt9TamMYCBl&#10;BHiWMCUcIObf8Mwyw3+ookz2kvYzzZ4JKIB7qUhqORH4ei+An0pBUQZ7VQjiPQwD3r9/j2+//YSn&#10;pwecjgMen874+c9/hm++eUTfK7Cdgpe3yQG11q2uTUvq3rLXkarMeTEr2zqWnCLkgR+BCpUzFgaU&#10;81miIG9VAH6d7Vjk0FUkNEjbpg3gfpX0VNTwVb28Uru1crWkr3sG79vHdo9dYpPQBMAai+vt5sH7&#10;6xWWHVwijYd3yQnVF2OGV3jwXqXbQdXAFcIaSMHjSZ32gcq9G8IQNPvVR0a5zIWIa2sMbFWNgNmo&#10;KO37XiiQOIHOKb8yumsEsqfH3eJwTWUlGGeHDBYDVT9A1vn6MGAio58dDCxcCjl3ftinKFhzO+FI&#10;FbJA0h7HeU/mYINFgFI6qI/z06aUC94TgehkncfjIjEpBG4rHRVZeqYK8d/lAGIcTwOO5yO6oQ9K&#10;itJKeNbhFvll28SNVcJ5a9wWnrO8p3KhwPu7gfeFwf6sPafMYmt4Om0tDvfIiOuLVReFa0XrEoC/&#10;J8hoTWK0lHpNaLM7l2Scq8eNuW9SLpKc37SCVY2zFmaaMI4TzHqB2bQAACAASURBVDTBOVvcshQw&#10;WwH3rUJ4i3EmgyOU0nBBhl9euzKkw7EM9MiLFQMhTNXb0RABmjR63ePQn3AcHnAYzuj0AEDBWgNj&#10;PIBvbLDIcQzLnm3vvcy85NAGZjuzZ9YTHBRcgnZc+Cd6cSko0ao4uLDgKaXQaY1Odxj6AefjEefT&#10;CTz5sKXnzz9gul3REWE4HXF6fEJ/PMGR8kOVxHhxMCFc10mTLXbeix8OPRyUM1BuQq+9ZY5zjOto&#10;8cPnZ/z1r5/x8vKCyRiw8iBSfzqjPz2gP5zgVA/jCJYIfv3PnUxmwjV834NXWm6qMsOHuS3nlxLI&#10;ghkeQUQJ9q0xszbC3fY0762fb0lhV5mT8rtTE6JKYDPIZlFteusNfV0w8iz4F4swU8nokrLANgAU&#10;zl1REZLrr0d1LRbe8xaosHT9lljtdSjv3nUfNIetpXc/Ybnw3su43BN4uvaZW2G+SwNfUd/P9xds&#10;M2EKrJ25eKe5Gg7NAYv6mlFjZDRnGy7ZuTSZlnFFZwFqpCIpn6ET1iVyWDCTzxbwqwT529YimDHC&#10;UBS1M+9bATSoilEWGS8OLIbQAKjzTBvtw7i0ZnS6g9XekoDZpj3eS11VUBT5YpUVe/u2BNhIVk8O&#10;+FZKQXchDC/Yeikq1xy5F0dJfKyPctiTHGCSaPJz46kgVT/l5SzZQ9V7k8KdcgpOa6AY/8iBbP10&#10;zxyWGoPHtWaulmXfZyfCqLNV7gGI9wDdtBJGLvfWIiBeyv/Tu+jBj/hsoWrml8DePce6xXLbavzb&#10;tTZXSr312nrLdmGJ9XQPaaj1Ha3vvH/Po7sGxEt2Qffka93jBX9v2PHSXlbfY3kuJehQD6YWBlmN&#10;WkgGqK4RtWbXnNr3mdaeX1kzNfbiZB9GecAB3s7AkOpHoprhmN/RyHROIbdwAZCxCRBOvvWWCxVX&#10;BGEj05xtCTaTUIj6DLTM9pZrhkMJ3Etf9FKpIayQindWFYO7dK6xFpADFeftK5Ty/vW38YbJGIyT&#10;wWSRSE5KcwboBeARGajRIi7aw3R9DwC4Xi6JlRnZ9/GapcB21ApzCOaoS3soABGamIMUoyWOIr8/&#10;s8gfAOfeStrYORfY9s4WNheyl5CM3FS/WFvY8aS9SoT4Js//8LNK0czWK/5c9MP3gfU2D4fifQ/P&#10;rSIF6in8DBfB9rUygR3P8/PqdTUqBiKzloLiz3kyNIFADnh6fMI//dN/wa9/88/40Xef8Ph4xMPp&#10;gHfvHvHh4wdoRTCTZwU7YxL5TfZIMsunVIq2+ey1yml5v0SyuZkDfbRQ01S6Rs418OL6LdcpkXUB&#10;oUquB1DFkOENzhP3qMOoAF2pqm8wO3eZR1SuzW+3SizX6nJdNdbierng9fUVt/GWzyVlL6LIa5Jj&#10;axb9VQTwZU0m8bu49hDBvyeO/SAxnJmxDtM0Basbk0B8FoGlZQ2r88BtgRihtcbhQGI9comBn95l&#10;a2GNTUPRTNajtN86h4IcqLWGN9DI7H2pcDbG+FD1cMzW+b6mVOWE9a4gbggSJKI9tMAgWAzkoSDF&#10;TnHNj2C91ioMOIIqCwqA76XSHhrWMK0VjqcjhsOQLMC4yvlo1WBLuPEmWL9hty4HnJFIHXMOWgqv&#10;vwm8L32hsVKUbb9sSx7BrcT35hRwBWjaA+IsAu4rjJclpvEao5IrEJAbI49N/+LqwZfp8kk6ElgW&#10;TMH+xlrYycBOPn06gggsAPcI3oNINIWUw/Y4B9eU3t+ll1YGDDoRbNoK7apsBGRTGliNLoZeOBfC&#10;JTS06jB0BwzDCX1/gFa99543nnE/GYPJ2ATOuwDEOFBICgeMY5hgHwRnQWyg2EKDoZWnU7rIOkH0&#10;A/YFkUO+tlorDMOAw2HAcRjwcDzi6XwGOeDz16/4/Oc/4fL8BWQmDKcjDqczDucT0HWYmIPHfRgw&#10;OAdjfIBsYkMCUOyC173zPvzWeOscxSA4TNOI15cbPv/wGS/Pz5isBSsF6np0xxOG8xP60yOoP4FV&#10;D8cKzARpTcloe86wmPhz0ajFIrz+nbnMvgDvae5XzkCTRbck4V4GN/YzBJcaq9bgL26iHPyfFQis&#10;kDzq26nlJXtqeZ2JxbZqFHTU9CfOn0El3XqpgGk1kNSYLRf3tc1AXANE7rFN2LJEf5OfcvL+rpgf&#10;GxuqZMzIIeXmMPYNAN5ipkuyWOSZN+g9wynfOBBqU8qcUTHPjCi99WiRfbTWuCwNdOaBUiHnQgaI&#10;FsyrknmZhjKymBdKHgkCuhlJQLLtybNNCEGOXb2j0lM4Kk8koy4O+4jQ9T2OxwMOhwHOMabJy8aZ&#10;EIJqdSggFbpOo+t7L/EGwbIRweyuAmApNdU5HBUJnK+Zi745pur3UAzcI8AQA/SICCYU7NmCIR9D&#10;Pv9WtgjNgmtpgdmUG1c5RGqtUdhV+FaTKck5281YvkddWe8za+Drmif73nd3L7gb71PeGzlf43g9&#10;yFcLNRtua8Dxt9jEbDX1Wz7l99Tdi0zAO49/r7//WwYye4H6vcB7ve9KFus9w5alHmlLDdZSOu9h&#10;2rf2uzoPYG0A0qoLm8Aft3uMgoiAdn5PPTys/0g7kFpNM6snk7LJiaGo2py6131kYrMKgDdj3z63&#10;zJox5WMxR/9zFqF7LgMSsWcJwE0EfFkYeSf7VOF3LushF4YBVlruIIPm5TXhvHdR2TOm/VzikJI5&#10;TgSyAE2M2zjiehthrFeUW0ew6dmiBArL61cQcoRHHVvPamfnoEmBlQJUvu9a62BHQwnwykPueT9T&#10;/4l+8a3+QoJoxcCcsh0NMxJLlURlFPvheJz1Wuqz7oKXduhVIsCnwyCDwelc4rFKcmUmRFACgm3I&#10;S1CKkv2OtTadU9d1s75JJ7CSFteYpXcaLK08KWFoSsEHTTKjUwrfvHvCz3/+M/zX//Yb/PRn3+F8&#10;PqDXgA6DmqRCsa6hSJKBr4x525vYIrO1bg/BM5WocjhVg8fFX7EIaOOSMb9TUcY1myL7phZsoBnR&#10;tVqXWnvMHrB+y36HqFRW1/ZNJYmLZ+SM1mB3Ty8miYepEgrLnbUWl8sFL6/PGMdbzswLWAuBgzKd&#10;IEruZHOdVBUUnje4HEDOeV+OllRKKZAlWFjxHJCfSok11Hu52xn20Hr3l0gG8d2P65dU3Xoir7eT&#10;MspAiX0grtcOPruRgsdEzMWs1QetoGGlvGW2c1ld4oHx8DuhL5LD6Kj+otCbQSM5NPjfEf0aOxDn&#10;59baEPbOYf3ue3RdsNQJ+2Ic1CaSanjGhqHH48MDDkMflpfSYm6PRc49hPMlzLpVM8UB67216B22&#10;ObQK2rQKxz2Mlb2gzVYxfw8bam8T0ip01xg/zevVANC4IjU2i+wipbbySaz9biECKMNUPG7enrVh&#10;ZuB9AowVVf725SSGiT0LvWhuBTszdO9+UWMAtjF8WSj2BYjji804KQxp1FDodB/ChfrkVxi9DY2d&#10;vG2QMzDOA+GGHf4/2t6sTZLb2BI8BsDdIyIzq8hLSndrdc+9048z8///TI/uS2shxbWqMiPcAdg8&#10;YDPA4UtSGuorsViVGRnhDgfMjp3FMmPxHgsDi6PAeLcW3i8gv0CzheJgqKMJIZ2aCnjqo6wqX1ti&#10;aKVhjMY4GIxmwPVywcvTMyZt8Onnn/HzDz/g9ddfwPYBoxWm64jL0xVqHOHAmJ2N6oDib+ijZUOB&#10;0jj6kvngve/C+zQGUAhBPPe3R/C5//yGZQ4+96R1tsoZbs9Q4w2sRzhoeKg4YY2NRpItNYnxQNeu&#10;b9VAtQD1Fhu+a8st/Jd7Hr3veUYlu2vLj10+o+3XbT13koGF2IQoKpI0yYJMAVFZKtv416/Bpe3w&#10;ncpShNu7Qp2RYP9ApU6ouQwFJVpbHx2F1J4F7tuvz4Mcwe7t+6LyinW6dZqu/NHln5Pqfh93vGPO&#10;5LOcsTF4D4hTAkfDI54ZGxsD6VNAoETBJZhNsiFcD9mJjs7Ntc1Ij3F5fF7H52PlK7kaGYb3mRqQ&#10;7DMs/XZ9Hr6UMNgCdhQ7thQGGFh9RASjTbS4GSLobmLQnAmKMR9YMfPjkQF6rRSutys+fPyADx9e&#10;oLWGtTYoneLec71dMU4TKBbR4xgk7s5oOO9EILyvnm3JWGuf41qmz6htRiR4X+6v9y57ZobPVfyB&#10;XUYLwnV0CdCJlgLeuxiCSL+hXqotrRhb63c99N1lqe4Mibdsd84U2e8ZuG2dc1uNbAs07gHTPTB2&#10;vbVxZfsj/UR7rtllfkn/cOD+bDbVls3l+/eN9wHwW/d/i9RzFIR3NIg9cx5uWc29NxdBEhv2GOdb&#10;tc/WPyp7ZPtdstIeCWuPqdYy8Pd6v54art0rt8LJu+tjI7en/Vxb92IPkKxbMArA8G7NJAyINu0h&#10;VMUgzZkhEZxcFhssPxkxUyVZ3CCD6hK8Rwwv9L70gbXPeLBLyW4RnmvgOqm4vZdaqoaI1dxzmYnm&#10;ubbNygpc6hIArXOY56AWd84HECfZCnBQGahFVX70cu16nwJOfQaeEyA9TRMGb2I+m85g9DiOIKLg&#10;i9+sTQnat72D/PPjGq0OrlUpS4xLz64iySzZ1SLaSFDDbG/DdDOukIA0Fa69c+VekgoMdm4CpvPr&#10;SQstIPp16wyAyWFNGhwsy5JBQ3k95L3Y2veSTSEzKn9qYzRenp9wvUxIhlFGKXz99TP+6esXfPPN&#10;R3z99QeMowZ7B3a2WEI5zvhBSwzhCOptZMmK2pMPw1x7FjC9vploK5QKKwUAn+xHu3tbO48gWill&#10;85rZ6KjOsvLP5BL1gXuu+rk1ma3tR95HIth09hBQvvMO9/sdb2/3mPHBVQ4IbWIfvlSiua+Sapp6&#10;6BueDZsHXSmMO327VgRoDRcJs8aYag/rnZdpgNYD9HvPYNrbiCi4OignLNko5ipGKy02ucdw8XkK&#10;SgJa5f9Jl5O6fmJBylGVIjhhduk9Jvu2tHDToJBau7l075hyNicAGG2qIccwDNBGgSjtr7XbiYs2&#10;2GYI1mofPrzgcpmyTVJRW9FpzcfevkDvULm09zEp7no41T8AvC87h5y2V1NISKnMb2fyvBdQOTsV&#10;+a3g/m9iKVFvWFHAmxNnfglWlf9HEhOpA+uKZ3kB6pO3VvJuJFoz5RJWwvlQRTW18r4JvJSdohLl&#10;WHMo0Y63m29Y/I5DWKvPayx4c2ltMJgh+P6Z6NcHDmC9s7B+gXVLtqRJFjqL81gcsHjEP1vALgD3&#10;iNY5ioI9jSGPUQFGR18zG2RAyU/YaI1pGDANAwatcRlHvFyfcB0veHx5xS8//IRPP/4I/7hj0MDt&#10;dsXzywum6wVQhNkHT37rwlDFeg8HHyb2KaQkD+ejP7FbALdAKR+Bewc7z3h9veP1yx3zbKOXvYYe&#10;LphuH3B5+YDh9gSKljk+p5trFKResLcroLps2AGsXjdQLbNoayM7o3hpm6E6rOUck0yC90fMafne&#10;W1uvHoMmy3sRrkdwTWJYwYQLL8eZcXQE7vSvTVHQiHKzG35b2Pri9at9RvriBxCThet3ZX3Gfaz2&#10;TNO/x5rbZnesgbktL+NDJn9TtVKHQb4HsrTNxtbnPssG7bL/TgH6jOIsQ6fYLdVr8M6Z1Khn1oCL&#10;Eh6tItio7mg2wYseUFfZ0CTfRghPewHgV6ZHTUHvuQFI0nBVmeIrqaJdjTEwg4HSCs55LNYCSJJz&#10;DaUVjBlwvV5xe7rher2GZj4C98EDNoAky7JgnmfM8wxnHUgRLtOE55cnPL8852LbiWbcg6Fj8Bwp&#10;ikFOCj6B9w14UrPPC5u+BebTuStBl3StSoiVgEaUrvZg1QGUmBMT00fLuSg3T6FSKHZ/vslP2Hqu&#10;ZKZPi7dvW6acA4R7eRNnQPf3WI1g49nbUnsdZa7sMW2O9rb6eSp7equM6TUMJQSyP+B9D2nlbE18&#10;Zq/rNTNycHEKiMU5xvgWCHxUt2/WAAeff88i9Mzvj2qbdK0k+LdHRDjbo7RKvSMgpPezeoB/+7U9&#10;n/secL73c3vAPbV2etxaUazCXA5qsBrUPDrzSDAkTnsyA11rxRZMTT9Oq2DNaTkEhS6LDR7r2ZOZ&#10;CkDfhNWmIX4C3wMw40qQLdfKy8DkD5YsleIWJfhamPGtysf+ZyofPOQzBXJFHSIcGcHJimGxmB8z&#10;vGeYYQSUh52XTEizsFWwY9V3iDXnMwAWbCsu0xS+Xgy9x3HEOI5wzmGe53DNox+8cw7swudP+ViJ&#10;gCABmvRMJnBK1vIlbNVnJj5QfJYVEVQM0cmkuyaoMoHock/SWsMYA5cIBE2+lvdBqZGtclP/vrUW&#10;K7JgUfnlny3WQ7IIyurkBlzUWlcDoE0AP9aG6X/DMODb332L//mf/4Hf/+4bDEbBxMfw+eUZ//Zv&#10;v8PTbQSRh108vLOA92CfLKRKVlx5/EmEtXYA94osdf5s3GPkn7bbOdg3t3CvQrQSQaqoFcXSJQEV&#10;cfT4LNuquY76mz17u/5Z9/7B/RkbH6mIyvlWse+wzmaAmgVpkrnxNGeRgyH2L2n/Q0L9Lq+dtRbA&#10;Q1jKlK9TMdmaiEDe5R+YvO6ttdlyph3cS0C/tcXs1kbiOgdSUaojDVSyQstQQ9j7FzAcuZgzmCyi&#10;67O3Pq9Sn+DgvRwymvh5g3NGsjUDIAjFXoD9+3ZzChomXQvj8nUKYL6GGUywL07qG5/25vCztKbQ&#10;/10ueH5+wjSNgegFX/VVR6ZN7+nNz2DQ7ZlZ9tzzmPk7PO97v5dM3JYdit0HvsdSkpOdvQ+6VXCf&#10;9aw/KvaP1ANnAa6zINDWzfcyPok611aAPwW6Q9CeKcqAXQ4dkr57MhgqsTG8BMZKcGnNl6AVa7M6&#10;UoR3pW+AmiITkX6DoaBxuZiMYaKqeAFrM2AaJ4zDGLyCPccp54zFzpithXUM6xiLc5gTkA8E/3t2&#10;cG4GuxmKSlgtMUOTx0geo2IMRoFgwBQKIAIwGI3rOOB2ueB6mXCLjPunyxVsHX798Wf8/P0PmD9/&#10;gQZjul7x/PIB16dnkBkwc3hPi+Po3xjUAV6yJqIUKCgBPJTzILdA8QLDFuQ9Frvg/jrj9fWBt/uC&#10;ZfHwrEBmxHh7wuXDR1xePmJ4egbGCayHEFTKFBLS5TRFrTT1VXHYSrV7z9mW9VV/vR/bprTP/hYL&#10;sicl23r+t1jkbdBZr3nLwzaUkLIslE4+n41V+JbH49bv25+3J1EvzC3hLR300oBiZPcUwd737KFi&#10;U1clGIoCMzU+fMKLfo+ZesSskwBeew3OqC/WYYx12IxqZHJ79mdbAyd5387u0e297jEke2BAVTgc&#10;MDN7dk8SzOmeZaLdls1dfq5FYVbk85Ll3ZwRTeGYirHeOQwASuvQmBKVMKLEKBSWA71nuQVugiQ8&#10;/FwdmWHJomYYDcw4RBk7cpMcgHkDbTSGccT1esXlesFghhUTlFtmWPSrJQDK6Dgc0LnhG6iwBWUA&#10;lUKQkRLpKI8PeSM1GEvCumdfGpukuoBkCEUbIqDO4IDfqUu49k2P68c6h8UucThP0bO3gCmM2u5G&#10;Prs9ey0ZdgnaV3u8F/zeO3t67O7fUlzvgaxb9glbYPre+z1qQPeuR5Bp7wCRcTPv2S0cqYnO7HVH&#10;LKKtYNmej/leQ/5bauajGvyoPtgb4JzxxX8PcL/FsDpi+LeKwyOm1h74JH1ze7XL2QHN1vU8Anr2&#10;ejb5S3p+Z3C9kpoI1Q8LwOXE9eh93jN7kfBSaMIo9yx+sPo5cohbGNQq+/rOy4x5XvB4POCdjbUn&#10;op1AsHtz7CqGZ8ZlEnjvY4hnrFuT3Y44mMrfc1s1BDuOEg9PaEMq6wBV7l+v/Gc18JVBbuewzAvu&#10;9wfYM8ZxBBYHtdhqKCnt4dq6PdXmCbxXOvS6Ybje+XoqNXDIlTGgyEo10eN6nEYM4wBFCo5t5UVv&#10;I4Be1SlaR7C8BMBX9zsSC1Kg7vx4xIBhzrVSb91lv+c05AFWfvPZRjezaV20k2nCo9O6JzFwr3zh&#10;S/ZPCyRW72GjPzsKMC+WU2F4cb1c8O///m/4v/+f/wv/8X/8AdfJwKhQw5phwPPLC55uFyBmBCCp&#10;9MUwCr29m2ub1jWeJeOpzwHqXHnOnydz9nrolrm73/+1lIleQUVVOL3Mb2MJ9J+si7rP8cHAs/+a&#10;wFaO0HtZyls9Zgatq0w4qSalTBpNZJU0bCNOgzVERnYE78VWV1kHq1CD+yrrQwHwcDaSY5TLe1Bh&#10;VVMMZS7nmjEmq34fj0e2xJLPmwTr5ZqRNl8VfsLF6ifYsRDAsV5glVVVwfM9EiehoTzl4WJ7DrfP&#10;eMrX8F5VQ8xhMFWeXrLOCfsGVQPqvZ5fZewv9HqE0Kc+Hg/M8wxrLYgUBjOC4WGdBXMkS9mwTygC&#10;jAn79zgNuF4vGAYjrEvrxPo9S/itGvGoDtzLvavD0SkD92dr3d8A3ssQOknjJkijqaNG7QioaVmU&#10;Zy7eUWNyVJh1QwUPpLUVC+RkEX+mgeLKcQsNEFMAe8c+Sxtz5I4g4pd0IMGQ82vfcxm0wtWMoICY&#10;EoCDsCT2YKic50m1Dy6LQpGLV3FK305+jU4E+wQrBAWKQM1gBozjBKMHACoXcNY5LEv0vXcI4L11&#10;WKyDjaG1nhieLZy3gXmvY7o1EQwxRgWMzBiZYUAgowGFsJmRwmQ0btOIp8uE2/WKl5cXfHh+hmbC&#10;zz//hB+/+x6vP/8CXizMZcLT0wc8PX2EGSYsDpjZBVVA9PJ3PiRmy7uuotxIs4cBoNlB+wUGFoaC&#10;9/3ymPH2FoD7x+wwO4C0wThdMN6eMT2/YHx6hr5c4fWYve7DtUROU9/zAd0Kj+0VZi3oTTIvoWI0&#10;cAWqbu0BZ4ZsR7LrowGdTHZvwbp0YKw33JB4Xl+bAKAoUF2InmB3dQeSe6HV3dyAujBTjNVQLzFp&#10;8nCV1hYWFYv/RHO+BzC0APZZhmrPjmL7/JGyb84DqdRME+gQXKHGwJuaBpybgWZVpDaeRH0rje0z&#10;UGYmZBCmU8BL+6VV0Q9kW7QteXI4jtsAuTrTg4W3e15mIkslB7DlIizIFBNrHQAWa0OOCJL/oShM&#10;4z6uk13NMMBoAxMBeBKhWxLAyD9TBNBpyQSLX5vCioK9vYsDnFjwRSscpTRI6wyErNeSWHNEQdaa&#10;DjZfzirnfXavDAMEVSzAsmqhePxztFpTpMCKAejMhKzN/hufVJKMepE5k1uNOv8m9CkFyA/tAxd7&#10;1Qx2+GyrALm24tDGuTDYDyVcstKS2Ro7rN6Ex3CpVfrDqDa756BZ7TQRZ8DD1o7tDOu2Bzac8+Xv&#10;1bl0yO7dev1j79nadGJVo6YBz07t+vcG122FqrZD2C21wtbgfw9c3QOhtyzztgDhI+b7FoDf7zf6&#10;uYd7ANbWoK43yC72ktzAOPXgb6tZTM07IJny3FmHYWWl4NGtYOAa3D3225dqyjNAUO8a9YKtA9iA&#10;2qZFFDF8Yk2zIDNs9Xx5EE20stpLA9iuiHEVGomKdS8JGwV4FuxFXYBYZ4Plw/3tDcwue2uzD8rk&#10;5F0P+DzLZSRGPlchY5I8VYWdgvuOdqjtW4tjRLDhaAllMi6l1FaFoBAGwyInJQ6LiQneecyPBfe3&#10;O7xnaD1ggMJgg2pgWYI9anrPtfeyqv3AY33DcpCRMIV4Llq7AGA4G3yUE0EggHhjHhRN04RxHMsQ&#10;pKN+SWz4pOZjtqLGgwhRjTroGLZY22SGv9Ra1X2JyORJPW+xvGtDnbka1Be7rU6uYH7/FMN7a7VK&#10;up5KBBy7aOlDjRpADhB6eRf1gIGiz3+896Tw9PSE3337Lf713/4Ff/jDvweWPVzc6lReQ4Fxn4B7&#10;8avBXtoB1GZd0fQ9vsr6OwDjT5yRe4P+rfNrcxDM3OTgUv1eEzmvOYdwkDWyNUg428f+ViLXGcLS&#10;GSJejxyWSWII2EdZgzr71CeCg1QxlYwn0aNVb2JbeRxAcpX5T846ONhoRUUYxjFYaqa+BQGQZh1q&#10;tmAxo/G430NfJYKy24Do9HfSH1/iFzlUPaqrGaXHDXl+AEQWVgrjTaqluuInYW9dQnqVDqx5uV+p&#10;aE+qtMrD3tSfh6VYh3B7H/Zh77w4hykHkxujs0IqfbZhGPD29hawxEiwTYHXgI/q6yUA98OAYQj2&#10;qMMwYBwHKEXw3kZybp3FtlJYbJAP1s83YcvK8whHkfkB7yGEvwu8X4VxsNzo1y1e7eeOaiK4XWDv&#10;BKOdtNLZmyKe8Sl+D3hV/fx3+K6eYciUGp2EFY00G6BcGJQDmUCe89dwG5AEEUYkrVqqnpoKK1T+&#10;/AMwzlMEEUnYv8SFUDy9yudABCVyGFHHC1gbjWEYYcYRxgwlMMQzvA1TTuuLRc7sPGYbWe4IoaOp&#10;MKXUBOUAQILRCoYYhoOxTNhydASNCIPRuAwGt3HE9TLh+fkJHz68YDIjvvz8K374/jv8+sMPWO5v&#10;MEbhcrvi+vICfbnCkcLDWjzcEpUALIB7mRRP0BT8HTV7aO+gnIVyFposlPNwbsZ8v+P+dsf97YF5&#10;tmAEOZCZrhiuTyGkdrrBqwGLBxbn4JjiSIeaoOTCHpBrVUoee5YivUY8A7bsBejZgK5cCugsSev4&#10;mp9hBewx+rr+4jtFUxtI1W3uExgeGezBYzF4tyXpGIEadhE2QaMVq4wIOxbvmXVEzfWssDCm7OtY&#10;QocpW/4opUA5WZ1KE5MPepXPn9qbvh4clIAX3gyZkyzdVeHVKHBWigXsh3pDyBZbtk1SFlWsZcn6&#10;lSzUZE2FtY92DY2K6wQO+0nj25+k6dV6T16AlfGIbJK5E5pbN00lS6HIrKVVCikFE2V2CZyvlHAU&#10;CqzAVFd52F41U5qyx2nL7pCgfW5Oh6EKKPOeS0BdHIjWjZ2KWSEG2hjoxDBcWbBQVcRI5kYNAlCV&#10;18zMIe/ELlG+HW10dGDKK9KVLL/1jm5rFe/rOiUrHMDxc6nCfqf0fEUrN++z7Uz0oAtWWxy/hwlK&#10;efTSkYoHLglwnaIaS5ZatMkeS2tMkWDLhxT2HFrlrKvCZ+UWMAAAIABJREFUFROSkvZth1jQKl3Z&#10;UQniY4mO5TXaQyifnQXwI9k2aHN/dggPZzIkevt2kiK3+z41FgPvAc57dmfbdSO9i5F8xFpf/1Sq&#10;cNz6LJBNyLHdz1FjsQfmbt2/tnbYskZb1d7yPPF+Bfru2Rtt1fpb9b1krldD78RCrsBgrs4i+W+i&#10;9ZD9qMeQVhh7tjveuwY8KIHWLU8sD+yr11Di/bMANSBT+fL7l42rrI3qdXtkSQNU1nyeG0JR8yxy&#10;2++gEHiqYTmvLKKEOVSpquWgsM1VoaKeXH8PVoBIVlxSdQNWRIGqB5aKI6qBe1AfeE5KNAUFTRqa&#10;inzeOYvl8cD8eAAcclgACs6fTHkgn3LMWBCkAMp1A0kLnCb8HaIfZOoBajV5pJxza4hAssILU59y&#10;PyqJPtKekhmwi8Xj/oB3DkYNMCZY3qSAercEywSK4X4q1ixykCNtQ5INkPwcyY7cMWfQSBFhigAR&#10;qTAQSfXENE0wxgRGrLLwxlT5BM65UNuYAapV9YlnyeX6e8j3QqkA1mutsEgSoPCQTtfPM6ItrC19&#10;ZAyWDMzawN6HKmev5+D3HSz1yn1MhIgCeJY1o9Iz6T18KOriYL68J624qvOkGnNlixWfeW0MpssF&#10;l2kKGUORoQxS+PjV1/j29/+Mj199jevzE6ZBAWwzwc85F4KTvSAM+r7dzZH6rjpDsFHP5Gc/vv32&#10;LBEgFZ/CpNqB73lSZxsMXe07rZE/H1jPxDfQc5jYAu6PiKZHSuU9C8Pfaqvdew3p/sExRDiT22If&#10;opWOYdaMxr+rXFuOnRsJVUeRL1R2pFVhLIco2TIyPJPOM7AsEXw2+fwP2VShr/DeQ8chrl6CdRiP&#10;kckfa4FMJopZVUWxpXKPGBTHSVkdnntOxB1ED/no965UUfqQB7xXBaBPSnaua4xcE8TzuDg1+KxK&#10;KUclr8jfvWxEL0hciH1kIo9ppTEOY84RSCrBxz0w8IdxBCkKIefWBmUOEcxgMAxj6F21xjSNBbx3&#10;wSKOfKsl4zUx41SfwNmqq1i4yfNVbRIKyiAY6Nkl/2PA+y02ZK4B1wzxAsYHgPYIiCvFH9csE9TT&#10;EIqd6V64WJ+Jcsz22GJi7TWarWzo7/X7L6xa8Zkq8mxi0gvAcCXLlEU51QnrRHLQWDHvOSZpg0sC&#10;dH1OcAbDJB6Vf5yPiAPWgC+3FS0kOwHCHywCRjpYIgxDmrxFsMy6AEZE//jFezwc42E9ZuuxeIIn&#10;HYsfH0ENysNTAkMrQOsYLuNLwxbYSgbToHEZDS7DgOs04vnpCR9ePuB2uWK+P/DLzz/jp+//hvvn&#10;TyB4TNcrri836MsIqwiWGbP3UQlgsbjAdOWcuF0GGYqChQ95C7IPKDcHb37vYO2Ceb7j9csbXr+8&#10;4n6f4R2gTBhqTNcrptsTTPS5txaYnYXzXKJYBJhGwnalx/SSVjlb0v/u8+JZqCxITFvFBJuTHQNV&#10;DJEzNi1bad1np/or5slBoLZkI2cGPrvoJxlBwChdlg1hrUCoUWQ68Hfb3Wi3mAiozUVZbBiKFTQU&#10;NBGssACCjC+KE/XsFQhk//M0AQ/3zm+CL9mOg+tgzUoOKvcqZsEwp7JuMkJIzV7HqwGHvN4yiLuC&#10;+xlCQpj2gNKoFNZa8R1Pe0U1tETDpk/PUpJBCv9BiMaWovJBKjSoZXHksJ4QPB3yFQr7gJQKoLcM&#10;GSPpiVrAeylVTHuoZDwV0D6wxxN7IjXBOlmqCSs2UqU5k8yODGxE8CGvbyXVKElVpGSXVIZ3XA/5&#10;ZVO/54vMYmDDcU9FPB+si56sXkX2vWpqCHEvGg9R6u0tcS2mcwOewRQC9RQIHIFpJpL57fG/uR7u&#10;MW1PpIrso1KqyUHPur7g9fNQyd0T2zAAGc7ZOOSS17gQAfIqZ14B96Gxpwz4MapvyM/GFhN5ZbX3&#10;zlCyI1C/B5B2veETcMd9Zju6I0SsWIWyni32Rm3h/371wP7ZRpldjypniBuAgDebpb1G/D1Ae/8M&#10;2FfsbTG0i1ct8nC1zZ9pmU9HCtm9NdKz3JNZG9lKpEqxq7WwbVZHAXqP7fu6NqArvnN97lTDA+Yc&#10;xC3ZgLSjWPDMa294NJ+L1/cxWZRUDDEBskt7Fdl7cAXyc+4X8oC33dNbK6g8WxT7sCqALyNYTZY6&#10;qFHlQTK+KQMzEJBy2hfTepPqLIr7fpUL1g6SsWURKdaASsz9hpQgAIpEstBU1G4BSA51p7MWblnA&#10;zoK1giIN7xFqfEYGcjPIKT+PUrnfkIOGws4UKkOqyVzEYsyxGhTLspMqlma22CFqTlaqeoOyd1IV&#10;WuuchzKcbSXGyIT3HLLInIvWNoqgBZtfST/6qDKr9+R6YETkExMi9oMpO8dFNqrKdjwJBBzMABoI&#10;3gciw7IsAZieLhiGIQJknDNwinoRQUlu4vtlB0AHAkUE8K0N4BrAgcVvNJioKLazWr2cU0Qs7Cg8&#10;mNP9Foxt7wGtI/Be6jUW6sLU5KuGYMwJE4jXQAvVSOvHn1jByUJIgvdmGPB0e8Lz8zPGYcQyz1iW&#10;GUQaX3/9Nb793e/x9PIBpDSsd6AIsHlXAjYZBVBs7TfPqsv2Q66pwnQ5KitJWM7QWk4LdNRBa3vB&#10;fiTq6feGtbEHU63a7p7lqQ5tztj3kkvPAvB8UrnwntrviMxHVJ+PKVtD4u5DVMZQJAakrEEvMscI&#10;gCNu8C6qh93ZloarWp6bAWaYe2kocaYmcmTq3YwxUCmzi1S2h7krlYPHk72ldTYGjHNmyHvvYB3n&#10;NRAsuWzuewJ5Swm1OTKbn4hAyS5P+PsnG536goozE1Rsh0hgBD6q+zjgItl0WxAEWgJVGmpmJVvO&#10;NlP57E9guI5/plxk7bPH2/0OjkOQNKhEVDFMlwkm9n5mMLjdbrhME4zS8dz3gON8ZqDzWJ9dmyzw&#10;NLFiyllKXGWSHlkk/8PBexk2Jqf2mSUmGhZZdCqiTiNTs/KrgY1kf2/8/E4HfLrBOGJaQTAiz/h5&#10;vWdIcHSjtgK28hSsXWO5yFN50i6DZ6ogWwHcU5S5g9aMKTmQSQ8hZNgusLLNyV6DsXFUrGrvNXEY&#10;poMsTfud51yYERGgU4GnoPQAYyaYYSybrYvhHhG8dzGcdrYOD8uYHWPxGp6S11f4rMXeL4EXDKUZ&#10;ijwAB4aD5+BbPMSA2ss44HoZ8XS74eXDBzw9PYE849Mvv+KHv36H119+BVuL6WnE7cMN49MVThMW&#10;drAeWNiHwCnvsTibbSoUlYI+2eUob6HsDOVmKL8A7ODcgmW54+31FV8+f8Hb2wPOepAaYMYJ4/UJ&#10;l+cXTE/PoGGC9cDDOQTb51pKXyry0lDxCUndHiNxtR6ylUPDW69eM6ajw8dhjP9NhcNRgdDz6t9q&#10;onnD5y2Dkdw8H6iDYTh0UIDy1WCqqF1oRcjMXvPAqaTzvUDGwtARChlqGM0ZoPBV7rUcLFTfDw5M&#10;5OjbmVn3YhzPkQG+3sNQgcnJoiWB4jlUrPJVTykbVDeY7OtCSYDySoDEDDkwoEbhIXB1pWAyq72B&#10;PisgiQqrPDKVslQ6hYtqle1ZVLJSESzGANyj8nlvm9YUqqp1kPepaPNCQmqsY5OvhAVOSagXtj9i&#10;gKsq9rrMpmnAcTTABIpvLBOq7yvFF2eAMBdg6TN50dTFm+vgcjG6PtfpENjcyg5Iz6DRA1iv7bzk&#10;gBANkCObGWkRIyXYRAQt/N/LoDLJ2ZXwno/PhlDy5GdbnMU147GuZhKgVFvxHTd4a1BS1AeCJSgf&#10;o2qoE21yCkO2D7YHwKxjFFFtcSTAhRr8PqrBzgxnt7x21wxg2shjoJ3zLgE8vCIWr3Nd1gqIekDg&#10;TwXn7tmI9YbkPWb9Ckw7ULUdDUO2VHdb2SBHtfTW8y2fQfnnSt5r7NcIR4F6Z8B7SURqPB+xudA3&#10;WGSbCrqGELG6ZixC51lQAqhYcTGXJjwRMWpv8oYpCBlW2fwFteqymvkln9cCOgQrRnkOlXm7yo18&#10;uXY+qo/WQ1mgYdDnIlIqEZvnR9KHGXWtFX5QfC58FcrZ23vSuvLNWq7BPFnTsgj5PCa0dFmvErhv&#10;1r5U1qXznSJQkrzLnbXwjqB1qDPZRwY5F4uFNGzRWgeiqLDf48rrOQ4cSQINNdFBRUA4hc0HIdd6&#10;Dy3jmbr+Aai38ko/L8ghzntYG+xxPMeMtujPrJQKFgjM4HkJQ3vHEcThzIz28CBfbCVWgccta5al&#10;4gbB+9rX6h+7LGCt4+shZO1kFmgA3c0QMnUCmG+Lh378Pjc4QIUQ4nEagy+0onzfiBAyfazDsnB8&#10;bZOZwsHD2QIcSF5JPRdCJTUGY2CMLoB+/J9WCi7aU4AZOg5DCARvowUQIw+Q0oBCKYqByToD8qn2&#10;b61y0nkhA4Cl0j7lD4zDiMvliuvlGi1CIlipNF4+vODjVx8wXSYg2guyjQHKrhA0OJIW67P3nHr7&#10;KIektdPk9oBvz0GBwRzbfda5QWcspfcsa/MeImyVe9a01VBidd7xqf56K9toO9fj/US8swOBM+S8&#10;dG8ynhSB4WkccbmEAdvjfq9sJSHUptszFqoEXcydtdPUCSwwUmkp63Nm4wJrLW63G8ZxxGAGuLFY&#10;Y2VbLudgvAGjhEYXQF+y4Sn2Zi6fIYGJr1YkO6UULBDsczp1yfo87NWjpd+XZ4+spynXwiGPLO0P&#10;7dAs70GpJ/Ohb3TeRX/7cD2XZcGyLHDOYp7DIHeaJihjonWrilY5Og6dPcZhCEPDcYLSGhydE4K1&#10;GhWMY3Va0ybZXF6XTslQUZSTaptpXVOmPTTco/cB+X8X815uRpXdQgq5IaoCFntAfP0cUuVZtS0T&#10;59UGvhX+8fdO/fYaxN6/t5jJ7/1nJfGuFKuUF3zy9aUkp+TgeptYm/UciDakZvFhScAMSlAexYIY&#10;1AuNbB5r5sjcLOF6yX+xssYQ08NwwJc1kXzwlDIwJrDuk2VOYBCFB9Z5hnMcN4QQVms9YEPsKxgq&#10;VK6ewc6JNHoPBQ+tGcNAMBT+W2nAgHBRA67DGID7acDT0w0fPrzg6fYEBYVPv/6M7//0V/zwl+/g&#10;Hg+YweD6dMP1+QlmGuEVYfEei+Ng5xOVAS5OeQl1+JNihoKD8QtGnmGwgGDhfdjc5/sDn1/f8OX1&#10;gWVxID1ATxdMtydcP3zE5eUrDNcnOGVgmcCkKpmvZK9RCyxvWBCc8exdr/m1aVZrSVOz3CiSFtTO&#10;xvg+W6stNl7789tmrvd1BYCMAx+hJkr+eYrk61BjK09VgH0gH1MdItROM4HdQqln75OBNqpB6HBw&#10;F2ZXZVHjXbEmgfRX982+6gChxCjSONHUemEBxWumdGqwnLMZlMh2YIqgPDXWNdHTMvnvidcpU/5Q&#10;cBV/2GQT0zDNSYkCrnx9AN2VYM+XfA2la/ZbCUw1mcXA4uBNwD0Jhnch4Cef0+gTmFhPVCzJwj6t&#10;68GAsJqrAC4W7KDq0eMKwKEVILQ9JM5MQdTgTWLisRj0ed9aI3Hly5h8V7MNj9JQoB3AMO0HahfQ&#10;3Go6MutfUR4wtSy/tqZOQ8N2Tcn9qqs6EmdXqk0S440an9geMC9JvQl9ZeYusHM09D9nzYXIwpNN&#10;uarsGxKTlmM+CkvAilS3UJB5LfX7KHL9YuG79uY+2s/3AOE9WTmqwRiduF7oFOhKMGj476jbwuBz&#10;qyHdA9J7jPcz9/89AXhbQ+ujs34LSMAGm0/+nJYEU53RG0198iH+LZaXRz7mW7Zvq+EJF+sPOfuh&#10;JgeqFWv0rqf0Om+vY+96tmH2qmG9Vm1mYy+ztW/u5QsUoB8ZAJb2guVcSMzCMrBWcR+XrHuCEjYs&#10;pe6NhXB+/hR1iETw2X5gM7+mVT0oKn1HHO73wjV7z0K/7i13uVU67mWhVXkgQpUg5z9S1RfASSp6&#10;i7gve/awNgA8LgIOmRQXpfbEHsw22zkmVqVSQtGcgm0916QvUDM5JqQxrkIS+0c7HsWZAMVx6M4C&#10;uJds+30iW3mWlCB3LMuCxzyHAPW83lyuQxJT1XmGjxYU6bP2/J+3BmXV/oj1Piufk8pzmjk/EwkM&#10;07GWHMYhhNqqEFZrjMm1XnqPHHvjYTAYpzFkEPnwd0ME1J310DrYEpqU2xPr2IDwK7AjLHGIa5TB&#10;NE4RlDQ5q4jj9Sjh1oEkEmw6dEUSMNrAaw+jNbxLdaouzGDhU5/ARrk3pH3her3i+fkZNvp1Z/De&#10;M7QxuEwXDMbAe8ayLGFooQjaRLBtCKoHplBjeO8DcO87JBwcOyKcyZPpESW7+0TPz1kCX9h2YZDq&#10;89+KR3XBbMnHzDmFfIr8skfKO9tr74H5e69zlvG/93W94PViV4JGYRDOqevlgg8vL3h+fsHr5y9h&#10;ACj2YM9eWJuyiA9gmeqxwjjqs7wI7bPdbgvIinD1BHhbazEMQ/Gzj3uOjoNCFtZRzsUgXGehncp5&#10;VuF7IM5rFr75qgKawxrl4CQg1q2uFOTbdovluqeesORq9fZeSQJIZ1mLtWySlgE4b+Hn8PqLXYJP&#10;frwWWrtwPigF0gpKIdqq+bwmxnHE0+0pKqMghsORcOy9UOzRyopJ5s+1vfMqk0KwITJJKpEUPCLG&#10;Wg+WQ99ZrPL+f2HeM/osjio8UTKcWLJvO76J6AP38r/rzQ84kh+daX7aov1sqNR7As3ewxTuNRpt&#10;gKHclOTUFxE4CtYNqXj3lZUOKsuMwlopvlY+g28+eSVGWaoCbwbCdK9f45FVL3RkloVLE/X8PSr+&#10;SoGEA4bxgmGYoJSJAE+QilrnInAfmmQGwbGCZYYnA+gBxBrg6Iu/LPBuAeDDVBIORgPDqDFEdqxi&#10;Dh73esBtnHCdRjzdLvjw4RlPT88wSuP11y/47k/f4bv//Rfcf/mEUROeXp7w/NUHTLcrYDQ8gswx&#10;gPcO1iW5Y5nC+2RvwAiDBLYYvMUIB0MOTB6Ld1iWGa/3B17vM2br4KGCz/3livH5Ay4vHzE+fYAa&#10;r7DQAazhpqmovNjr9dMekL3Ne489WcsBa1BxK1k7sXqTZ2HL7N1qsvbULWfDQSSzMAcnbciYCjOe&#10;s2VMYY+JsCdhf0Esxq6yp2/8o5OckQ5AuvMAXu2BW5jF0a4k0Ilkj1b5srK0sckVZ/koUj0DcaBV&#10;2wKtAbQk29M6BdugCq+SoV9FIaAaFUBh0OkoMU7WNkoC7jGUNDANip2MEh7HEiCX7yHq8QsYTA07&#10;W8lQOcEaJBGw3ZxfJL3P8z1JLIOavUCV3FsGzfWApMTq4DWFrErdbZlu3BmENwM+2WwULvkaLBHq&#10;uFQkWmuzIooUBSbWMIZw2k3GrKqg7SNv7TVb1YOhs9pHDvx7NUNm2MFncDWtt9Y2bMtrO31u57wY&#10;gNXrgTvs9MSiZcHq7bGa90DdrZDLPaavXPvFpkFeX1VCLYUFS8/zUarnekANN0A+Nfvte4exW7VR&#10;H2zBhhVOxwqtsWKsX//4NdaZ4r1hcb9p7zVEW+z7PbuZI+XC0Zmy97XnwuFw+N6OB/71YKubPXPw&#10;/t+TJ7VdX5+w4KO0V/SUDWUg3XvtBHbtszMZUiG1DTILL/hOT7R3D4/2idUaiOekMaZquFONLt8P&#10;CXWutJepdgQuWQZ7PZS8bofKZ0alkmNFpd7ZyWVIdXEbHtsOJLfW0d6AWa4ZovWQM10HEMGTimzq&#10;Ov8FIDgfLDcTWJHUzexctghg+HhNXQy09bkWCbP0cE7FqUnq0lFZhFHKSIp3yjvMboG3M8AuiswU&#10;lDbQegBT6HOYBbhx0BO3e6MkJnhmzPOMx+MBa20+Z0JAbBkuBEA5XKsEJKehlhKh9r3hYW/g2/5d&#10;m/GQ+hWX2aloSDxR+cg+kFNiLaS1FtZ1AhhTBG00xmGA8xbOEYwJz79eLLxLbgWhz0vWsVopaA+Q&#10;0bAxVDfU0hrTNGGaLhiHITMDvPcYmTNQRjFYsthhUAb00zUYxzEPhaTKVGuN6/UKIsLb2xvu93s1&#10;SEyAXQL7mTkOCUz29R/G8FnYM5Z5Lj0RcR6GaJ3CRTung1AGoaMKPFMj9ZRiR0o/EiSsrA7KlmqU&#10;FR97A4KCd8k6F11l31lgu7V7rMKkD87yM8rHvX2uvZ5n3rskx5wlzb5nCCA3FmKZ/BbVoqRwvVzx&#10;zTff4ne/+z1++uFHvL59Kaq2dC6t+iqsLCCTX3yNfbT3ueUrN32UyO9yzmGeZyzL0s2LSMQwFW2v&#10;Ur+idQLuI6hvXZ1pIohIztmG0JQy++prK/PA5H64Va8Glr+vh/vsVj2UJHlJZU7aFxPhINUaaciY&#10;yFHWOXg/RwWSFwNJglKAMSpYYOtyH6x1UECwXRunrIzinHVSrPrqz+fR2qz29oi2DszR3xFD9d5X&#10;uU3p/rX9dnounFur0P9h4L3zXEKHGvZSG1i7CseMIRACE0Jdm3MTaCv9L+siqv6Zxz5ne6yno0nt&#10;EQC/l4q9v5lvv891Ew+0vpeQIIrwYFYqgNAV67di3eZTCFQFNUhftlj4QVg15WYd9ebUAPvbwVs1&#10;2z4x/CuPdCUCrZSGGQZM04RhnHJRlr7POR8BfA/vOAY3UeLUg0mDWefQImcXeG+hKBS3ihw0AUYr&#10;DDoF1RIGJoyDxnUc8Hy74vnphqfbDaMZML898NP3P+Kv//vP+PS3H6E84/J8xctXH3F7eYEaB8wM&#10;WO8wLx7zEvz4fWL9+4acFa0nUkithoMhDxMMfOCcxeMx4/Xtgcfi4KFBg4GeLjC3Z0wvHzE8fQBN&#10;VzhlQjgtq1ho+ALCgFHrwajy8ezZLrQg+t7wC8IG6cxzVvzxfV7Xe+zDPXDhqADYC9eTn1l1rV88&#10;Sq5NAfC9CERLipWQ1CwsFyrwjruBSKJdr75m91ofAhhFrietL2QjbLRBIWAVplyRxKrMYtMqHDgs&#10;mKTFA91kP1CWoFcC2hPzXylh5aJXoL38fT7Qlc6+uFJlRapMstPAIkjldJy6qxIAR/UwIwUDJT/U&#10;AtwXy5DWxxj11tvdw33aKFE/D1mxJHdKASiT8B2FsEZz3ovwZ95Cehr2swiW47InS8YfdRF4ynk0&#10;MqdAKqSq0NGmms35CImRF+Wg6ZorUoBG5YnfgYNPn8mrwZ4HPHko0t3XL4G6zaFJq7eQrQFW/IRk&#10;4aZoBd7KAVjt+bytcuvJrfd8W9+T7VHv4R2VglCOrJQ7LHeiVh3ZD3lsm2XeALq3FIx7gZ29Gmor&#10;uPTsIHfv/FgD/NuNc8ms2WJz759Jveuxtd6PGIQ9YPy9w+ytNbR1Zm7Z0f0WgL1HtGkDBbeC9o7W&#10;0Zlh15ZNwdbnkQSGCgRMe55Sq+FNS3yog0ATS5oq1nwXTEo2a5XKS+aC+RJs+A4lcN+LH0XVFL1t&#10;89mmals2olap0yiAEuiR+zy/fZ5yrezp+0xXMxOhBKBMMGCs7d6q/SMHr270eyzPa9pVdWyC91vP&#10;cjsRL2i2YJBLpmJSIVLOXgre6D55rYn7LupVz5EoVMLWc2orcQEqWFXkD+8dHvcvuL9+grMzlArs&#10;6XG6YppuUGaCRyRUIQ6l1PG+Uc5iqupFD8ZjnnF/3GGdK4QRbob20d84vX5RJPhVXsHKSuPE0Lgd&#10;tqVnNrHJk82n964QYJgxLzOcZyjStT2ReK1hGKLHtYI2GuRKTUpEsMaBoGHMUtXqaRCglME0DcES&#10;SgW7mfC5TQa80mcYjME4DtE+Ygi+/PG1EiimdQD+L5cLrF2gtcbb2z38bF3qHaUULpdLfn0AeSAg&#10;VQWPxwNa67xm876nVfYad87C+2QJWfYTY0x4r1rX6mRp55c62g1rm60srt4zeTYjcaWIFgz8OrZo&#10;Pxy3JsrUPc17gft2CLjDYz31Ty/nceuabQH3R3XpmTpgr3Y5Xf+mnBr2dZCsIgzTBd9++zv867/9&#10;O/70pz/j9e0tq2EIpa9nAZRVrZJ0/ZAjad76XLW6jICu5aJSqgqQLNrd4CixWIr5EeWoGIwJYfRD&#10;uf3LUvbCbE2TcbaoMogK54DDuRUw3fbiPSJJfT98Jk0lG9f2e31ktfvY1ybrWpkboGOgbNojW8Wf&#10;s1FZFu1ZlaLKukwpDom7QLBl5qikUAGnGMcJ0+USBorRYQQikJerXLF2zXNlKViuhbxuJdMsXz6l&#10;8qDdR3sRrUkMJlRTN7Ag8qlTz+558J598A4XN4iaEWK5EFx5MJfpYBWvKJrIdXL4yquY/nEhGHuN&#10;RO+gPyufPuMPLqdbewU0bwA3jJKkncD5QFyPjFEVNiRuLIhYTq8ZICUTkiGm25Rf1ycGJ9WAPSpQ&#10;jSuFRTth5biXpmlUAuBrdmQdsBcmcAPMMMIMA7QxIK0isyFa5VgP68KvwMAneFbwrGCTF2QaEFAI&#10;GWQE1r1KYJu3IEMYhgAsDiCMRmG6GFyvE263K8ZhBDuPz798xt/+8h1++f4H+MeMy23C04cXXJ+f&#10;occRlgDrHB6zw9vD4mFdlQeQQSIVuffRLkezwwCLAQ6aPBTF4KbHgrfXGY+7hXUE6AF6mmCuN0zP&#10;LxifXqCmGyzpYBfko/clFysTWTBIKJkaAPFoMt4/WJNVRb8okgFGeyDKXvN81s/wDEDRk8m3rPv6&#10;eY22J4LV4OOE2zsvRmmNGkYAp/moZ4YDVw1vCu6tg93ez0poma/cNpPMIISJ9vVyxThMcZAaFTtK&#10;NOuqNBOZ1Z782uKekKbjw2CixLc59IgzMyA0J4llrKBJVwXCCtjIknAhFeYmGDMaGrIoSigrkMQh&#10;KNcVxRBE+IpRkA7xdC+qUKc9u4EKTCoHVDu8bi22K0AWImgoSaPTIAvFi3c1sN25/20wXaxiItuf&#10;RFh1GswW4D5cijSkqUObclnJvbUaswuUxmjC3uKZwwCmCQyuwTda+XZvnaGbeTbxc2QP+qZhaodX&#10;1CbyoZx/4QyUMugasOOeVd+qmjlVJVTshffsaWcCt7fYhslCoiiDWQySUFj3nWHVFhO1trAoYdD1&#10;2X+soDoj3z4C3Pnd17Ov+KgB+K2mUZ0YpNBuzXrukJTPAAAgAElEQVRE+uidW2eb/N79PyOV32rc&#10;jggmWwHTpwZwWCsBK+XVDpPwvXZMR+tky4/+jO2QintaAta7ypWGKV/WR6rRvQD+eZU9QNEmUw6i&#10;a+9Vlfup3npPr7tlpZP2B8oAnsrEbOkZXisMamJIZUmSyQAAqyJLD2pZruy7EO1T5MC4B8BmBSSj&#10;GU5vr4vVM5PPQb8zhKJqcF0Plmil0Nlal9nSTvrgpn5WBtOnAasuA1ZXhYyHD82crENtDBLl6khu&#10;CXUJmFBZ/elDPgD7qics1lCcA0+dW/B4fAGzhdYmeg17DBND6QmkBpH1Q/sWR03mSEX4Y8a8LHg8&#10;5khmQFUnpWDJ9HyN45hfLwHFa7/l+n5UquITQKFk9Nf2BsCyOAA+AtWBDQrYzKwsNV342SFQ0Wd/&#10;/sxM1dF6kwGtgWEwxeqGko1FuIfGGFwiA54DxRSP+6PKF0r5ANM0wgwmX6e3tzcACsMwZDKNNhqX&#10;6wUfP34M99UX9T1RshCsn49U+0tgLV2Xt7e3bIfjXBguEQGD0jCiD0i2FkqpAGgpg2EYMJqhDpMU&#10;auDKwaEDlq8GqXzOleG9pLAje5i+gm5FDt983bO1S7HN4Y3K7Fy47Hs+51HNdiYbciuw/sxQbatO&#10;Ww9X0p4rbCCJoI3Bh6++xr/867/in//lX/Dp0694e32N/XHY8zxQ5VtVMbhUsMqejU7PA31LRVfl&#10;awnlrvTWJDGQD/hWVLhEFn7KplBx4BXUcT4Pz7xz8N6JUOqAG6YMFY6fW9rh7lnLSfu5oEgqZAEi&#10;qXpiYdsZM/ZAIYxdN7VkBN/HaQx7Vtxbknooh1VzUfek8zvtoVqnfcEXkjhUJhCGQWbI4wgWvsJB&#10;gFBZBddZX7L2wKZNe57TUMLGKWQ2yczRyG5M6qSt+p6jSu7Ms/Qu8D7cfA4DjpVVXu0xlcIgpGcU&#10;coDf2u6hTIZQBRZKdgqtmq4m2BDtVP9c+njva6Qk7L2b3tn/PtNEnWJHNcyNIouUpMKW8YUom6HK&#10;MqMN1kx+9CoV2gJHY64PURKs3+yDzagGAa1FRNoUI/aWNzutAzsh/Up+0mWqyNn/K9nnOBctdbzH&#10;4gk2BmSE6WoC/CyYbWZZWsvwmkCaMI0aF6UxGYPpMuByHTFOAxQpfP7yCT/89Xv8+JfvMH/+AqMV&#10;bs833F6eoKYBFhQDcx1mFxn30oZErGzFDMUOBgG0H9lhUh5D9N733mFeFry93vH2esdifWDPaA0a&#10;J5inZ4xPL9DXG7weYD1h5uRnWaOFVZ+CBgTlNZPMe1+8Qztgdmb48LbtQNvs9JiTafNPC6odaJ31&#10;2tsauvUk12cKh7qRk1YnDHaIvqGJ9VTHpW0hXrnYTCxhpTbVNWf2qW2pI+p8kQxch3s8DAOensYA&#10;uCtd2SmRkNEmC40kQw+BqoHpk5sv2jgg0r+Is6SNYygXmDZlmd57EaRcQthIMB6Kn2A4ScNrclGa&#10;OBcOzwRQcP2+uszHzLxHc4DTJn4pw2xz89ug9BnKUFJG2ShLmhUTn/LM9CgsyjisrcB8GUYt2YOF&#10;cCIBkCzzFZ19CW5dn6kVeM/nGL9aaaghBCTlwmeTUVwHbr6nIWqfrnwlD0C5LVCaUzBedQ7mrak0&#10;mtRrxijTctroShluvfWs7L7fAzD2GPSVoc8srJ9QhU4X0AUgdgHOSiAjd4AOyXqlEqoJYMXIB29/&#10;hj1W5BHwvdvAnWr41pZT3A0n3WfaHt/DWv10NKg6ev0t5Rjze56ZFWTeXZ6ylm6B+CNm3REwUkBa&#10;VODwpiq1AS2olauLxvfMkGPLm7+tnc6CEa2VTPsaNbDUPETVetdorW96KgIZkCxBojaAvf9e695K&#10;fo+0hstDe/YxhDyuC5bDhxqMzTVI1qSL/sTXrP28b1O9f7TnbFsjVT7tIKxt0ihnV0gLu2SBkmtT&#10;AK7JKVoNFkUTXg+f63phc21QrcbrHUJylpz3PEpSehstA3w9eEBRSyphYSeHQ/X5ymWwGof2FAcz&#10;IePMi7DAADoHb/YJbrmHPskDzjKW2UEpV0B+4moIsV57vSEPIHU12QZnWSJGoCqFV8Efis1dAmOS&#10;fY70U052DNl6Ig5bczZRU3/ld9IM5bz30HFYkJj+KWjSRXAsBEe6nC0g76vSIfQ1+/OrALbrwWAY&#10;Qq0drGQW2MXC2QjwEyIxRuUahJQClIE2CuPkMc8z7GLr54QL8W0YTLAwRFLJFEVqAqzqAUcM2BUb&#10;SfrM9/sdSinc7/cq30gOF12zTnVk76fwSK0IOvYE2U6SCZoMBj0Ej38KFkTsQtYW+8ayExs5YBv1&#10;1FYddQaHObLUOUMALcRUybind5M/+4P0ugrecz/Yqhu3rhWftgPqD+/3Bnh8oFJ4D3ljs6zJrt1x&#10;dEkE0gqX2xXffPsN/vDf/4CffvoRf/3zX7AscyF4ClC5VaiuK6beZ2wyoFbp2ELV2uHzdGTCgiAb&#10;7r9lhopkpbxnxew1yer2zsL7GJgdSa+Ilp4h8Dyos7x3+ZmvmeVeEApUhY1mZa9PVjVF9V4x0cEg&#10;VtUQXNorKxVAfROtwNIglhpcAqgV+2GwbbN1WdVjM6B02s8UzGAwjGOlTKoSZVONzi3Joa6x9oZL&#10;6R7knZhUVjqriLWkzyKV0W2dmTPK/tG2OZAhXtkmj4pkXvgjV9YcIuUmy0uZhIQSdfO9Otybp5LR&#10;HOo9V15Ircu6mH4HAN++djsoqHNL6FTzt+sZ39swSHxuURBl0CnJ9NNGlXzwc4o8rQr4/AC2A5Aa&#10;dQx2L4qEPQatgElRhlXDlwJ2MIoduIqNQJzKCeyl2GOE6WKetDHgXWQ9C/a9tQzrPBbrsFhg8QzL&#10;CAx8MFyUl4ZrzJFp6uF8YJoGmwSFQStcBoMnM+A2XHC7XHG9XjGYAcvbgp//9lOwy/nxJ7BbMD1f&#10;cXm6YLhMgFJYPONuHd7mBbP1sL5yYwi2PIRg1QPAgDGww8TB536Ah6Ygh53nGa+vr/jy+orHvMAH&#10;s0eQGWGmG8bbM4bbE2gY4SgOKXyxl6KqqaLVQZGByRWAWJgixU6lAay4HRtjs7HsNbj594ogksxO&#10;50PsSSC3G3Ichk637JLMUqY4ZY/TY+85ToO5hKwRrYoGiI9HTJLQ27Bnyzni/45wRGnAk+xLgsxM&#10;R5ntgGEcMU1X6GEAITwfdeGuKt/axDDNEv0EtlAMlMWGR6TU9zGF59Y7EIeoaPB6zSRpHaNMr9cQ&#10;hNifkpwnfmqPErCaWM0yuV4OYnOIMoXmSiuNhEy0+GRv/y5Bb1x33Y0dlQSAsyKtyQZZN5C1RJil&#10;UU3FYm+YSCLEljfZ2vUBqAQYQDs867J/UB4KUGYl1iCOLNry+23Yiv0G/zwo2wvJ7uZVNHtgZkhA&#10;MHOExVFVXCPaeiWGNfXB2NZCrn6/YnQu2LBM5dDtsaPPNFBHLLNVYShBtqyYarIu0lpgMbiparpo&#10;I0G1Gi+x+P0qzJ77T/GBLJqoBjRRDZiAvQruiDG9VZvtNcz1OuuDo9tg9kYZjX3Q/qyEvL8muQHf&#10;2+eO1+xc7jecW+zxIwVI1zqjoQcH4rNf1bO9PSkD/cIrNj+TycJArMs9L/7tvaZtmkkwyNo1g2ZN&#10;nvMq3cs2SE1oLa1vgU/aDdqtyU0SZG/XcAv2i88g9sc+CJu43GsAv3q2BHhCon/MYdi8HnCk/kWR&#10;Fn1PUc+B670Y3eeRmtft+0sjZk5JlSp1HlY62Ce2h1pcAwLN4L9Y3Alleu7bqIQUZssWzqHshfGI&#10;fC09x7qMQiXiU2hec16GoNBgdiPvZFIepvsUGNwXsHdY5gWAgjYjhvECMyQSiKqyijLIQ8mOb21F&#10;RpQ71ew3bRePebZYFtv0tlLJVTpZEvZCWmssy4J5noN9jXVZKac4rCOvfP5vJRSw1SrfUNy7FIab&#10;B0DI/WdihxKUwDgAF32oNXsQCtPVOQcmYBgNpmmEVgrOWSyPJYTF5vfFIFpgtIXSIcjVR0sQAjDP&#10;D7y9vgWrmmQzSYCzLgNv6h7A9vvbG6x1kQDHUErnWvntfg+WG/OML69f4KzPJIXM3GXG6+trBuhX&#10;e063rwks08EEVv1ggiVOIgvmfd+H+1dlIyXCpJfEiw37SKqxp/5wens419sb3gOmHzHFZY+WcTHG&#10;qdphK6eh6vu6xJEeo7dvKfReAP391j7okvi2APke0e8MUWVVO4u6PAlqgaA2+fj1V/jD//jv+OWX&#10;n3G/v+GH7/8WW0kVdk3mHaIDCe4aNwD+Nmy6sgjvwZMr4L5Zw9nmheG4hOkRRatsFKtML8ijed+k&#10;QuQL7O9CrOPUf8fhm+dgVRNyvXQcxOlqCJGUYlTZ50UrXlWIxQrFVnVN+AoDPkoEzvg8hr5cSSZa&#10;2IOjEinljSUVT8qcS5cpKPdDPt44jrheLhjHKWR8JCIfRzeOuKfLrL7St9W4Q+79KQW2c3YVqLL6&#10;UOwNs2WdqgkJTaZ9TUQ5+c9p8F5JGUp6wCSLV4B6ve2EaC1Jr7yjZfAjNQB+OiM8S8xvezNpiroW&#10;BOqJ3PubsCyaa8Ygs2yael6+hDaRup3+bjUZbbDsGi0t+FW2vongazCGDnKatHiKlzEJ0JAys97L&#10;4Fju97rc+zNBz0xlOkFYhnANSuZpXG7eymswhaKSCYBW4v1TDuBIBVMIhPVYnIv/ZljPcD7ZXwQ/&#10;R+8drA9+WfA+O/ZmmwwQBkWYBoXrOOA2XvByecbz9RmTmQDL+PTTr/juz3/Fj3/9K5b7a/ja5wsu&#10;twtgQkjuw3ncZ4v7bGFdkXjmxjqG4hoAIzEGBkZmjPCYyMMoD0Jg3H/+8gW/fvqMt/tbsKoyI/Q4&#10;Qk83TE8vmG4hoNaRgvWMJUpKEygjmSYyT4JIBdVLBfjWgZmyuaiAmNXJtGcTwbuFRL2iaRVYu/V9&#10;RxYBrS3HkQfpbkOfgkuFHAtiPRdpt66A+k3G28aeKBsGOgnirQeBiaWtQKwys9E5C68VGCZOgU3w&#10;YWOGZ8mSUdCKxaS9CYtLwzNwFVbbcg2k126SkJFgK4ddSOVmWYbdMQf7K84FAXWsE7iEEQlUmTqs&#10;vWqVxgawgPicm1PtGTAlJwRc2GktWFPWmhd2Nyihq4SKfRx+GFVMSsjmXQDyKxUGiYGnwC0gmfhN&#10;AUmdwOB0XyRLKk/+Y4Gz+SyshrSCrJD3bKzeez20RdOw0GrQ17PO2WuEuj7rO1LoLouz5vNWAYNc&#10;1QfpuaAuYFvXMWuGTXVeSzsLWi2xw+e8bZC390XOXv9bbHPvkYv7ZC2X3hTtgO09rIyB7KvZAtx8&#10;QGLo27SgInVQxbDdZ8ltedduB8pyB/DebsSwQSyhjh97385IDDboTHgbVXtqzcJWNeuIy3otXurr&#10;4UerSpUDJlnT1gpWv7pPcj9pc0xWRDjJXhZDIo866HKlzKpg6AI1ysF3UbUL1dU7JP8tGWd9z9Ja&#10;qVnzrTK4z8RDd1/qE49UF3Df6w+2LYD6wHsP4E/PvlL9IVCmBWS8iKLl2sYQlmsm4ZYlVRs6mb4s&#10;NdhpBfjKGqZkbxCOGl3qHmlSWcdcbNSoBWGIq+Hwe/KW6nO8HnSGP1PVMDv3CIqgdAni876A98ig&#10;fSIk+bjXF3JTWvuek5o1WhyIz+W9h0r1kOjhpPduYnqS0hgvNwxjoCApHaxMtRlASoGD0b2ABFh8&#10;JiXWUPEJrzgEPhCv7m8PvL0+cH8sAQzXqRaLTPR2aOV9leFS1BSM2c/hsztkJbHSQnUJDVacgZhy&#10;RqkAAlWZJshqb6JARAE4El0MnKNsKSnDKeFkYGSoq611wVaGPZZFwS0LSFHORAt5UIis0vAzjVly&#10;ttRDK3z+/DmoMZY5hz9qreG9w2DHwFz1DPUlXPtlmUumEgh2ibZMSkE5BessPn/+HFUPtpBZUKw0&#10;vPd4PB7dZ7gQHdbZP1ppDMOIcYis+sjKtc4BikCkoUAww4BxHAO4DwpAKte1AzXzyIYo2xkdEloV&#10;6VbPeE5Bt08sOcM0r0me7+hFt6yYQWVgjbVqiQ+Y+Ftg+BFp7qxa9r2vvTcIPeOz38x0JN4d9s6I&#10;fVyuF/z+n3+P//yf/yde315xv9/xy0+/NF7m3Kl318q8PtGhTxpeET9YjnU7EwBCZyBNNesrgeUJ&#10;y/M2u02U4Vo5MWs7n2L/mIli2TZGwSqCdi4T+IqVX1HKK6Iq967UZqoMyKuQb2E0Gm3FVLaMi6+l&#10;gmonUhoB9PJ4xCRYqfhLnO+q7EGXywW32xOm6RJV4R4aOuzPRGCFOp5AeMbIuldRyfmpgo7zZ5E2&#10;v+m9RvxVZPTtFi30PgLneea9DHBIzbzaBtTa4Ls0VmHvm+JvzWjgFhRKD69QWq79V2tmfdWuU11R&#10;MR3Lc2pZ2Tbrqj+9pV0QcyvtvG4Et29zAqRaqT/UWqq+Zs6It8e15LZll0iWdnVvMqAuQ6hYMDMl&#10;mMOdQz95VotwH/IRRCtWHUoJ5r1PIaKBybvYBbO1mK3D7DwWBmws9hkOngHrZ1g7w7kZ5C2U8tE3&#10;MuQ3KAqBtZNRuIwGt+mCp9sTrtMNyil8+fQJf/vLd/jbn/6M+6dfodjicn3G9fmG4TqCFbB4j9la&#10;PBaHxXK0r0HekNI6DNFODMMeAzuMcJgUY1QMYgdnZ7y9vuLXXz7hUyyolBqgxwH6csX0/ILr8weM&#10;1ydAD1g8sDgHGy0x0gSTOnZSafhWrEPWjRWqYmyHbUSoNuAzDLMt5p5sbo4kfEdFUivj3Aw7O2y6&#10;BJhFMs+hbC6ZZYpiTQMZRCTDX2jfjxVNoOgZyWK7L9fKmfS8+Gzvk5iO1rkcoJJyJxQUXExur312&#10;qWp2OSnfgU2AOHl1tueCIpWBYnSGK94H8N6LCXsKn2PBlKcI4Et273pt0gpkknJ6KV/z3gPWguWQ&#10;8Ehe6mvgtJ62h/csc0/RYakq9EOiuK0GZcdywhe8WmMCiPHOZ0miir66YBWbqI31JdYu9QBn7oD8&#10;7Xl0ssg/uu5EBdyqmhFh7dJ/RtI5Sg3gLGUPnJ8TFioWTrJSDkOYXkbIGvzbGmTy8cxzB/jbBhyp&#10;yyaTrJEew8nHMMN0UeQzn0OXZOh9ZVDc1BASXhXXYuu+9vbB9WduZ0jn2HJHTK5tEL9mALfs/zbX&#10;pYIJTpwvNbs72W4o9C1rePOzS89RGWwlh2De7zPbpHQ/ZV5I0L/+Phbhx2urq5b1veUNr4T/p4rD&#10;R52tlYr3eZclna+AWq9nUc+26tLeMOUoy0oqUrdva2t/ci6M92i4eGY9b+0Hx+uuHchg8wxbDaZE&#10;mDtXWwAJq5rOz9wJiNz7vKXnSP3sWj1AOJtL1oS5t578WDMChRde6Vl3SCVn70G7pyWQIQ9NhJok&#10;1U/eOdhlgbc2rn0ZXib8in1dtwVPfAdOcbJU192pVm5zFQpI47P9gNYmWJeSAikNZYy4t1xUvCkA&#10;MfU8cX/KtSkVPixHz4XZOczzgi+fP+P1yyvubyGw1igV+jihzMkhvIgWMsSg6HucbCHTPbWLzapu&#10;SZrx7KHYh9wIVWrMwKoEOCqO23MiMD3DugsschNoPc7DuhgonOppBRinYaNdDkWfaUqWmRzWtLUO&#10;RcdC0Soy5KSF1w1DGu1cHnz4yIgvg/JA0nHOwjxM3WvHHiAFSXpmwBYLnrDuiuI0PwOeS9+S2aTb&#10;VjOVeiha7xitYXS4TsYMwobYwXkHMMGYYJdxvV6iyt0UgDH2+xHJb37mxhmf8r2Sl3WfR3kw0D+f&#10;t9SegVvXpt6zceIM2reoqb5Pki3o/EBgvz44/rr3nzvv/7utLKfNvoyk8pnFucUiRyzscc8vz/hv&#10;/+3f8bjfMT9m/C/7v/Drr58F8UGq/egUQbH9uzrfeDVeqUH4Zp8iye0nSdBl9G1r+zbGpT5MNje+&#10;YBZeNnVUWZuTUhiVgte6UuMHgL92UqFNO5NY96k6IaAA3XHfjUC4NjrmvSDvbTUjvn517wMWaEzE&#10;GyJ+Qcn+FyqGbV9xe7phnCYorUPfSzqw7slXrRlEWLBUuKHKKxTkQhZqSKk4b/cY8TWb+uHfEOd6&#10;GrxPAQFnHroKQPCcAUEWjH3VfgBuGtxOQVVktf0wwMoXmRri+iHDCasGuO+rv5bKnAMJ94PQjgrC&#10;tb8lr8AeEgybBN5xvTorAMMzBIuYO+A96sa8K2eu/R9IFosraVErQ5es2PggJDlkepjjpuXZZ5/7&#10;xVks3mJxNgDnjnF3wJ0JlgCvQoCrczO8n+H9AvgFGj6kUrMFPKBZQ5PCqAnXccDT5YrLcIGGwfKY&#10;8dPffsL3f/oLPv/4I7DMGK4Dri9PuDzfoMYBi1KwjrF4ZMa9FxKhbCXEHMF7Dw0HwwsGOAzKQ5GH&#10;swveXl/x6ZdP+PzpC5aHRZCpDhjGC4bbDZeXF4y3J9AwwZEJHv+V+iEBLiwCgbmRAXEXzDjLGCvN&#10;HB82qluv1/5qCyDqgoHcLZgkQ3wraG5P3r81EAjS4nb4XZnprRmazCuPvCC3VSsGVqV02Hk/J0ul&#10;1VR7vecEya4XPMo0OCNhlyR91hMYLZn2zrvqzufDOXunAp5apieFP6vuR51M72PYctivFZQtg6Yk&#10;1SVFyLuBtL/ZYpVExlVihfbOM9nM9oDRI0lsuz+X4N1GXVax1Aso6rMKQcXhyVaRSLt/XoO40vJh&#10;DV6SkF96zzvFOW/pkVd2AGeBjN5+IO/DfqFfvBcrMDnaxG03BoX9VjFoKHw+abFTVGBchbpyDJQD&#10;VKe56ttVrO021tYWZxmdvX1wf6DZP89ZYFO8qis8sqUFNkgGrbgx1loyO+eIsbZlaXa2hiLi043m&#10;0bN8Bkhs99Et1cOZ35f/lrYS3G/sAKw92KkBsHu2OZ0BOHjdQCSiBeOA1cbFagkQX6/qXI7e9SA5&#10;oG4spqJsuje0aUt/RalOrJVGlQz5JKi6Z5NEJK1p6iFxz2KITgC7PXubvUDiI0bi3oDvvQCT9IFf&#10;90K8Q0ba83l/H2CzNWRoh2NdK6Z31K+9gOo6I/DY4/oM2HW2jiuB50Jh6KMHcQRdi7+6jSzHZItK&#10;wY6R1yOuTDARAD2gKyseWedKcoMW1ibBd11jHANLOkQ/cSR/BJA5WANwzFBKSJOuFOt5DxC5Tuwd&#10;vFswzw/c7w+8vn7C6+tnzI9HOS297B9Fzlb2aq7XhlIK0zhBKw072MxMz5Y11pXwSu3hlY9WLipk&#10;svmQgsBMlYooq8UR7CaUVtWz7NwAa4PffrCk0LFuje/Bx5+NAsAXU8QEL1L5vHF/VVHOkFj/ieHa&#10;+jGn92mtXZ1dYdTBmXTDkTQH9vCOqmGw1iYTk5RKhJti47MeboXDgCiEaCamawbttYFSBkRasJ9D&#10;z8DxSBgGg+fnZ7y8PJdASYestA81iY/2HkK1nUgwyWlA9iRaVyrmtYUrbWbY9PbZM0PCrfNE9hXb&#10;pI++ncwZAH8L9H+PSmjrPb2H7Ha2nnpP7bVlsXM0bBHy4IY0E3AYohBi+tVXH/Ef//E/Yq6IxR//&#10;3//Cr7/+EnFO1PluwvpZqtIKSN9XedXXiLJVWtsDlJJIKoCPySq9umZtYSx6vuwmIPNgVCZyADXR&#10;WmnKKpj09yoO9Qr5UtZfdbZGYNJXm1bO32idRAA0WW2t4p0qUtA8z8HSzJjK5jmTf6Pv/DiNuFwv&#10;Ye+O1j8UQmXikLoMxMscIjl3+MpRQA7/Q+2pNhWIK+KIeGX6O0H7d4P3WxNC2pRGcgPgNrYv1IT4&#10;CcAgMb/kJiyXfGIuEjdTMoG5t4609YepvT8BmfPYNua0KXvdL7Bls0ndJpx22Sn7A756SFISscuD&#10;4EtDIxqoXCDI7U0sYOnDyF4kyfbfhPBOJ7S5AN2CuWVCRfm0ihM/pRRI6yAX1DpvLj6GhTofAmEX&#10;5zA7i4ezeFhk8N5HEGzxPrDu/QxmC4VQCBA7KLbQYAwKGBUwDQZP1ytu1xtGPQIL8PrpDd//+Tv8&#10;+Nfvsbx+wWCA2/MNTx+eMVwv8MbAesbMHtYX4D494EqA9xohjFazh4GFIQejHIgsnH3gfr/jy+cv&#10;eP3yCru4ANxrAzNMGKYrLk8fcHn+AHN9AswED50LICWktyTUDyscrglFpU4Q1xYj6wiY6zZNO00c&#10;C41At3CBCLWLv1pZfo9Zl5rRv5c9kIFtlZhEjWcvC30JYRVK2PX5p5rJvtWM9hr87T2gH/a3ZrZz&#10;8J0PpXAVRpoZCrTe25ipGtLlYjQ+1i41lCyt7oUsfWcwubqXsugVQHgK/lQqDAHSiZ7zMlbNdjhD&#10;EossM4jT/ykVGz/O7PszQOBeGGMqCDy5LjOCRGZJubYQa9tHJu42eN9fDj3/99oirX021sXd1hlZ&#10;e6b3wrIUrQNIjxqAPXuY9jUkq5OTz9pqY1GZcbX62WmtoC6QqfLCZzBUrR6THuBCfZcA/PU5t12J&#10;VcPVDvFmD/w5zcDaaRz6JSM1QyeCZxLhoTU434tyJQFggqiEXm0Ah5u2Kl3gvgUQecObvD8ckOsg&#10;7Vm9PVWGWPeu/xZb7hxAjwMShrTSaZ9zFn+P7h7QNg1bQ+oql4gIK1tuUaNXgxyua/DctKbXY4b3&#10;wSeWQCIzBesBG1DvwelnKVoBmM0Ca9M1mkEOVerQvZBfqc5r12PJr6CNQenabunIbuEYTF6fMS3Y&#10;c3Zf2AL/e8/EmT2lr+ShDTCsefY658mWaoh2FFN7tdvWZ9t/5jphsQc2DGdqgN19OQ/tI9DYGQIS&#10;OjkXsTFzkXkP9jHAFM1eIWvQ/ntw1gYP9Hj+y2cghYyW3AWVAw8La9RmQDvVUs4GZbPSGoMZoI0G&#10;dCLQaDBrgIfi9yvsjlj49gMM7yzmxx33+xse80OQkHxvLNH18lZieD9NE6Zpgvch1DX54S92CT8X&#10;BOccBmNExheyHYTWarU2FAjKKAFyc5X/lpjyFIN+KZJOQsBt+LcxBnYYgiUO+zDAyMNPin9WADIo&#10;XQ3FlUqAV/h3srtr+zh50fKwVtfK0pI3UELO34EAACAASURBVAhZ2QIjgvBaBxuhbCVZpTEF8CWx&#10;94kImjRMAu/NAG1MzkVIwH2uQ8HQSmEYB7x8eMHX//RPeH5+xjgO8HaulDU+5g64qByVtWm29BDe&#10;2xwtlaT1YV0UbYfPr+xdqT+0b+vdRDBSSnUIBOfA198CoOdA7UTK8v4U+XPvzPh7/jmzn77nz/cw&#10;x24dVhte5j9RghCsCNBEoGnEP33zDf4zrm/PjD/+8Y/4/OuvguTiI1M79gFUn4lrYsmJAU9Fstuv&#10;8Y9Ut8eEshLAizjwFU9A9b7le/cR2CYELE7ifJy84rmMIIkAo03OrUhYQBo2C2MeUYNSM2DzdQhz&#10;hSGulfrzPMN6j/F6icpNVQhe2WdeYZhGjJcxWLFlJ4xo98YE9g5ZUJDPU6765z5njhoFYL8Wr1UX&#10;DZb9dz5v5h/xsPYmiRWraHW49BpC0ag1gRPto7IO96MK5E8sAVDfL36LNNcDPbfk0UcPWe8HFnyc&#10;Gise3mgwa+/PIhGTqGEBbaRdULaHUFQx7ta9iaQUJS+dZCOg4nVkbEXCcCMBqr3DehtypyGKE/N0&#10;4Gtpm6PqQ9zGX4vzeFiLu3O4O8bdERYoQMWpmVvg3Az2wUyHyEORgyGPUXlcFOOqFW7DgOfLDU+X&#10;Z0zDFcYPuL/d8dP3P+D7P/8VX37+CeQtLs83vHz1AZfnJ9AwYGEE2ad1wmtf5cNCxbAOxQ6aPDS7&#10;8IssTHwv3s+Y5zs+v37G5y9f8HjMmdGihxF6umC4PWF8eoa+3AAzwSkTmuYVeB/Bk+Y2KRn8gWPm&#10;91FDtwcgtQzgFVKQPDFlmK4ctG2wHNaN9jaL/QxIs9fUFuBZhK1VjKZw0Ot1ClplJ9Qr/Nr3mYDj&#10;PYuJvaYxK406XgMSqGEhVWYk2x9aeW7vBxtxpb7hFJDmy0BU5ibU1xQidJtPFay+uS7e9QB/Bong&#10;1vYYDdJbJ66LCtsD1aoiyWytrlvlB0wVg6xcsw6kuApTpDogWkr3g4Vr9MDu2bShs59SZR0XzpME&#10;+KkTjEE5WOZdH86u53kG9LfPvj0W0xlf6truYP0OQlGqhJ/8BmsnMQabFyv1SQ+eRhWU6FEsCbSm&#10;vncp1/+RvSF3JvC5rD3J8NrbC7ZefTU8aAaIocDWIK9KYx99fBPXeTUc6RSoFFUMvrOfbimj3tHS&#10;dgHro+FsAj16Sq8tO5WelcoKLNth5p0F+dZWJS1YsB1ku0eiqVRGVDuAtMyqJEAhNFkmPrAjVTF8&#10;j3kjqMB7UpHV25zRUvXBYp/LGoBEzqFG6dHY6eVKkanyA63VMoUOsAeqS5VV+nOtdfc8leSbLUC5&#10;N6B6D0ixNcQ/2hv5HfZpZ1iN2+u5zVVZq726720dx7IZurj5PtCxswFO+VRvAR5HVlt7pI8jMsV2&#10;/yfZjTuRmuLbssVgZItbu4C9z/Y6zrXrVOSINfucUioDxBKw31qva/IGBwsazxWYam14DW0G8Oig&#10;fWHeEykobWB0DLUlne1UFAXbGPbCetJ7PO53vL29YZlnkBmwso4+oCv2CElJcVnUkBxtW6KHPUo2&#10;WGJupkDfdg0YpfM1VI3N0DAMcWDB0YI5ervbJVjIGAfnBkyxHrCZkW/z8MQ5j4UtHGI/oFoyg1/Z&#10;u+0p2arBZlLkI9o0pWsjepBwf0xm2mutobUGxwESRGYUkcr3TikNY0K/rlUE742B0QNIhx6edFAV&#10;RIwsjh8IgxkwjRM+fvyAb7/5Bh+/+grjQIB3sMscwjNj/c7xnrmYD8CClhtU+ib8Uhoc9/SiAiJB&#10;hCykq16P8x4QH6LHCOoYl8NAg1XQdmj9MfmCqoGzszawjElFC6tSgFLn688A4Ec1zNa5czRc6NV5&#10;Z8gMR2fcnlVkVdui0wuL/SPFBClSmC4Tvvn228xE11rhv/74X/jl519CPoX3IB0wKBbEwh6m1RIr&#10;zta5R1/7WxTNq3sWSRCggthtINLiXqjIYldVT+m9B0fmfXLEoBgOq+PQTAbUZlJ01xmgTOKytRoT&#10;mu6t2tPDGeZDuLlwG1GkIhoQrHESHjeOA4ZhEHlmRb3L2exeZnaU3xDpmujSCZmv7UO3aq9Sv75X&#10;cfMPBe+3mqS2gKlDTOpJSqO4WIPcqL+nK7eXDMb2jG+ad3nxCtsIDSDTbBI7n/9cwvgGPl4xqBj7&#10;9PoGwE/Fq7Dg8ZUMvsjJdLTsoFXoUgeIl28wA3ssmv/15Ln1S2dwAzRtuTtxw5wKEzJjhjKxNzoX&#10;BEQqs0WcC57y1ge/xIf1uC8Wbwvj4Qlej8FYIR727H0sPIJtjSHGpBg3Q3geNV6mCR9vz3i5fsB1&#10;/P9oe882S3LjaDQSqDq2/cx6kkvylXTv//87r0SJ1LrxrruPqQLyfoBLoFCme/euntFyZ3qOqSoA&#10;mRGRERdoaA17tvj8/jNe//QrPr95C3M+Y7NtsLu6wP76Eu1mA0OEc9fj3Bn0vbMmCsFQYIYWNjlO&#10;cd9Ds4FC739ZsO3RnU94ODziy/09Hh4f0XUWgIZqNPRqjWa7Q7PdgdYbWNXCQMFYb5cDAdzKZrjC&#10;7MUmXITZlsX60kZm7HnPNqX4NEr/6HSQMOd+7FkxJJ5HiqOidY/wMSVWGUgUipqpcckSUKFMMpgn&#10;ubNlH5CSe+GDMKOqrxdzUz6JtUJymGVRHL7lFAzbuhpuEMDHsyrATAHpx5fDl1chkLDSiQdGnoUK&#10;mstjWg0JkfRZc9g/AwdFoa6CZZp1YWec3WuRUVB4DMbJCJV895JqV+Uqz1K5Wj4/IriLC8/QqIIg&#10;iDHpklDKlQnDe15Tg6ZAXURybMwuCmIibFzVEc/0jDDBgBQKJNRYuOxYAT6951CRbZNPsGVnSbBf&#10;K1U4lK9mHmGTmThvgrJ3DcGuFkQmKr7Ktc8i6A/eX9IF5kGkExeKkgGouny8eGovrpfIaVcmN+bm&#10;M1m0WzU2nJfi71geBJoPmziVky0jhOVTa8oaQCGJp5rS/Cmj5sstygiljdA0GD+vHpsCCKfC3ubA&#10;htIqJyNrlMgpEkOaTMkmg8u1V/GXJ7lukBpjKspJlnorriufISfwkBO85X5HGK+52dd4VKibB+S4&#10;/B6Uqzuf2lQvAcqXPNNjtn01q7epzzRnwbcEJCifvzkCsQquRMtSFqJXqtoIjQYgLvSBnuoPn7Pe&#10;59b2HEgy6PtkHztYIyLzi4pznryau++ibY41TSSbyhyO2n0PCnorar/QEzniTUWlfQCIpZo7ANnG&#10;9oCwZAmfOewNpnfqRYtQ0zsguG17tM3KWe54qwrdNA789z7tputxPp/x+PCIw+MjemOwale+5iDk&#10;hsRcyPrq6yjYzIRfbdu6/UNRDJ/t+i7mBFjrfJO1CFW11mTXkZHsG2Vd3LYttG6wWqnMfiKsX+0n&#10;x11MgLeB9OB0sNXpTe/CYgH0PcewRTlNkbztTUbMjIY4QtoHkxDIOXBZ+0ypGG4PEp7ONCAOHCkc&#10;pmETudC0DVofSKuVcl73wZ5C5IAFm07j/fq1bj14v8Jut8PV1RUuLy+xahXABufTCabr/d9LAodw&#10;/0yfgpzJA+ar1QpN64G6QCb7IMuciwye3fWzfEltmomKrMHpdMbhcIC1jNWqxX6/x3q9TtO/WEa+&#10;1no/awzO5zPO5zOapsEaa/9ckZiKQGbZ+jyBxNPqzKcQ0rVrKf89NpX5lBqxJqJjLwiIoL2cqPVr&#10;Y71Z4+VXX7mg1KbBer3BP/7zH3j16hXO5w4KgIYGlK8TJj9nLuyZmzKbsvldegdHzx6uAPQkJ4vr&#10;vR8ESUcCPwzPsY62YX5mmZMLCjsVmieg40MZ7Rkz8dRoLybIAyGmlNew713OyGrtgq61t/gCAE3a&#10;TxgQFGms2jXapvWh7sYRBEp5bMoKG07JwlDMQ8km5oMYxYY9Ht6nnzBQzY5zzU/sP/4A8L46krtI&#10;MVZpmznxP1JEzuJqBT/g6sMqlIwS1AkFuipGUwJt4oIIfNHkw7NKg83Sg7/mzQqM+y0OC2DMKmum&#10;NyiusGJJ/ZRSpaWCigY2HQPlYkxzHlcExs9v2Svahw0aFQdH/j3GPCeTbUUIqNTiV+NHMYPnvbHW&#10;K56dStUYRmcYp97g2PU4doyeGpD2BZmxLuQpHIIMNIqwbRT2rcblmnC9W+H24gI3Fze42F6h1Rvg&#10;THj4csDb317j9U8/4/xwD62B9X6LzdUFmt0WrDV6r5awJlvZTgUPZMB9E3zu0aNBD80d4AN3D48H&#10;3H95wMP9I47HM9gCulFQbYN2u0G724LWa/SknVqls2BlAE8WJLAzyYkjmDl4rmgQ5jmmZpqywhoe&#10;GJxlH0gCIXodSismdgWs9bY0VG7e4mlRgm2t+fWXnp2YIfxGDyqkhHIqxt+igtqrUUtF5qRKrnKS&#10;lmDY88PnMAHoJuLNln6RXKhx88iEIuiYI5dHyD3/KXh1Juk9rDiws4tkS6Pt3MYpXGPmfIInV7jY&#10;IiSbYjguU2LfbXi/7MwK1zqQefm4OQv/UGIzqhhMdlgzxXhGrsmzSRhGqTzgJgJoTJNBhfMNQADm&#10;1TD8kere+VNWNvHeIvcjDPMOFi78e4klSu0MnVaazth1yee53L/AcUw0qYeF02y5dkqwkiESmhMI&#10;E4q23B8+edWC0xnEbGNoOY/sO1PP2tj+8hRQDRWdAGXhS36yoAi6ZQw9laXn5FJQfiyLZImqdolN&#10;0FKVc010UA/KnSazpprSsbyWKeItJ+B4tuZ+kuqqkiVWnk81ta08y0fVQb6uSor4BPZYsU/nHJuY&#10;FIpTzhyr0LFch1lQNkdnhvdGMMghx0UpDdLKKzynz9ynNlpLAPaxmmvu2ZpTzs8RBlOqxnHV+vJQ&#10;3kLC9qS1nBdXPGvLOvb+U/Z8tdDesTOwtvbGRA2DvaJGiogJ0CzcGyoDT8FwU8Zdj747u383fTGR&#10;RsOaebBf+DMw5PrYtC4Vkle5tQa94aIecD7wIei+VJYq0u71jIExrg6IBJmxbluwKaem1xrKB732&#10;tgdbB8Cejic8+LBahrQeQSbyYqZsUmFI8InzNxN1uNDdjbdrCd/JGAvtAXanlnbeycYYdJ27P9oH&#10;rwIcgXbnPZ+IgqAEjdebKLOgDGR/ALWtNegVYIzy1joKvdIgEHptom8z/OQTkbOI7M7D57r05g+E&#10;TSlykkRE45XEeTxF8m+WOT9hUlopCDLCWSOFSfm2bfx3U/56NtHuJ1jdxomDvoeCgl41aPXK9fna&#10;9flaOzJgtVqjbRscg4jFvx8p7TADsM9L6Dyh4u5T3/dYrVfRZrNpGmePUuQ2xVOCalZsywi9MsfE&#10;GAfgO5C9dZPzukHbpnybMYuUMRyp3JO1ShM5AWQM9rI2BDuPWErNWeNOEZVTZ8+YEGEubHYuU2TJ&#10;JG+1/hQ+9VQgr+VkvyPz3HOw2qzw1VdfoW1X2G522Ky3aNsVfvvtNxxPx4idhMyIKCCJFoAc98yS&#10;VJ0iVBhcFcRG8k5ODtXEkoV91/DeQQig/JrmMvehXpZmbtuxoWUxLRkyw6gAEpyCngusQU6dD6VU&#10;ZTZmETBPKaMtqO4d6eotupR36WB/LnEibjebHdarHcAKxjCgLBQh3/8oD36OWRqCeGBhoW782UUK&#10;aODtwUbqRpkdN4YBP8Uq+Q8B7xeHY5S+ApyH0PDYeJwA/GoNf22cO9+haXSBMDvlLBPFvl1qVqPV&#10;z0SBtqSAHre74IzNGrfNQQaiZf6dgRUvizmSIbv5Ic8DSiMfuXwaKYPMEoIGP8sYzj6W3weZkpGU&#10;QuNZeVc0AYZNPJDh+73eB8R2vcHx3KMzADcucIeNQd+noCIwQxFh2za43BBuNhY3W+D2covbqxtc&#10;Xlxj3e5AVuN0OOPd63f49adf8OntW5j+jPWuwfbqAtvLC1CzggHBMMFCeQLCuhAna4ObFjQBmgFN&#10;7MB7tmjJooXz27d9h/PphMPjAcfDEX1nfJCQGzlt11u02x30egtuVuhBMMZ7lKhkkQMd0x9cY0C5&#10;SrC0JppqivPw42nsrJzg4GKUKGZVZ6FZ+T6iFAa5FhlUNFEEqEHQHY8GxNWCO8cKjgCmRU/Iwh0u&#10;DwaWJ9+E5zFz5hme2WQQRve3xY2uOOzyFSeK8FrjHA8lkYY+CPlJb2DFbwWS2lrOrFPCAS9tEnK2&#10;TxxmkhwIV8bmanQW0z/WN56hIHV7gQX54K1AZJEAHYf2UENlfFQ6yed6YgTSgjI1QK644OzIUyoH&#10;BCXolYqaFBjgGlT2ZISaBOtrALi08ZE+4ePWNsNFXi0qVGFcTWKKItxzHl+rY2DQmFK/Hpo+BkAO&#10;Hd2TeiXKtjJV/eC9M9JjqA2JRWcRFJpPC6Z7bHpHzrpnRAsVXPHelE/VlfdXNl5LlKglUZ4FAkOq&#10;7x2IydYLGqxNGSMoInBQjn9TYenCg2Desl58qs/21H69ZD+cDqIjDK2ipgKGpnMcavt2HeQvybWa&#10;LVkJ5mP2TJiyHoEQukydlRD7FovvW8sDqYKkjGjbFcLHkzI/n+yK54cFWPk9n5B7qsr7ldl28UDd&#10;VlebDbzRcmVeDLkOdhJqoOyfyv0ZArVJdR70wVwFpIe9FFdqHq7tyaJWCj+TLIOoGm0+bec5Xtst&#10;tfCaeu7mJoPGiLHhOs1H1HOJAg8Af5QZFaHH4gLEAE3idplFKS/bc2RmUynYiHWln8bjaKlGybtb&#10;CK+s8epi40JsjTFO9UipdiAf/pnlwhXXU0UlPyfrEeQ2V8G6paIjjeG3QaQRLHBcmGoPa5ynPsip&#10;EBUpWDbo+eQADgiyzwstQtCpNc67+HQ6oeu64uQlAfRQ6l+p/pyn30uB3JYZpAJJoSMg5rzROVdZ&#10;+L+rFKFpXO/ZeOtW9lNpzgovERl934MBByZFb3qKQbjhejgA3k1jx7PTT8QqIjSNBnPriRSOYpS4&#10;BVr2itcGVtkqeK+UiqGv7AkmmRsFgvey10nUp6RMmKKwKnhAO7BKCeU9RWuYkEmno5rfPcONB+MB&#10;ZyfTnxKA7yYw1li1Gw+8abC1OB4OuP/yBedTg+PhIT4LSjkgjjVBW19jMqAbi8YEG6g+EkxhSiDu&#10;i4qcvSkN0XuVZFtVgnuJnY27BxqbzQZhUkVrhdVqXbX4WyK6qAHtgVxSxT2X5yVjWfbOpHqeuTr1&#10;NCUmqYH2Y7axY3V+TeQxb2c4Ad5HAF+Gs4r9PoL87C3/NJqtxkvdYN1ssNvusd9d4P/+5//Fz7/8&#10;goeH+2gVBgCIkw/ehtaW2Uy5o8foucF5TT7ImhlxGsAIPFOvs1kM/spzWEVBHVFFdFaZdYxXl3K7&#10;toxQrSlGUMsf5Xj9c4s9jFqEMVtPvPZQ5LBCTdoRglAg5fddf0btdxe4vLjCbnuBRq2djXUQhboR&#10;+JiDEgS4RMO6kaUgIdg1DkJJ6+sjWhZNOrPwwGb0DwXvay84pporx9qjb2WhCqLx+rZawIaNuaac&#10;GKpthviRTbRb2lxLxmkBejk3brW04JXNWX1FJm+mNIngl5VSqaAtQ8gKy5psVL8AmIJ9Q7UhojFu&#10;msputPhSw4c6XwaSjPBFmlKRsQ5MfvAptNY47ae/XcYyjAX63qLre3TsNlKyPawFel+kGmMAa9Bq&#10;YLfSuNo2uN0TXuwbvLi5xM3VLXabPTQ16E89vnz8hFe//orXv/yM4+M9ViuFzeUOF9dXWG/3sKTR&#10;GeBsGT0zDGwsGGAZRM4LXQPQYGg2aNChRYeWDDT3sP0Z/emIw+GIw/GAc+c+M0iDdINms0Ozu4De&#10;XoA2e3C7AavWF1EAWbfp9dZCs/AkiyGqpQKbsvHJOcViUj9zyjAoibCBb5oVfugKAI36aJeTAVYU&#10;DCR6rWg7UgH+l460jyXWy+Yks0MpRk5l4GlmTUWJvWZB+VX3EqIEWFARFI1cHTCuFqvvu1LJWNtb&#10;YlI6xOfN/Is5y3NiecgzDRry6N3OAlDPgmJVIl6Z89BDr9NmW1dUuOBbGajNqSC3IrhWUuax+GGQ&#10;JW9/QkIpzDngKu+NchY7ZD2QI7yTMeLDGNZC5q0alVbl6DrD2gL8EYMIZMvr69eR3+SUmg4mmgbV&#10;ghrEinwVEmqGceC+CvjY4TZOogArnz852j0FPE95ao4B97k9F6rAfa3IJWCRbUJm0VWJyqSYgaDi&#10;ecoDxW9xX3nCEgJFns2MAqysN6YnAkuSQRpq+e8plFss8iPEavA1hJ0AuUvV7fPHtpdkqzzl9Yav&#10;j0p+hMhfYRqIDIDn+I5yYY9YJwsGFlBiDS9pxGdrTpJh5OU6y0HnXPWRW3lW1UHMg49uYxglDUQn&#10;ZUnIvvmFwNHC5/J4U+5/L0iCesCx/J55Llb6uHlgNydH6CpIv4i8KLx2Od8kwUXQWRE3k/crMSdl&#10;mMvCQNWKnrPVOg6ajAmJlvoTS1Vgtbkt1s3vGwvnEXA91bnMNcHWMOSdBzWRJ9C4vidn7yJIJ0xF&#10;muW4UaylCLnEj4LfeLCEVMmeINQTocZhMRHm7F5SY09FErQVoov4PRPSAssORA32L0YpKHKAVO/t&#10;dCibePDgp1ZxejPYRTbaBxNa66eiDUgRWmoBDVjTozsbX6+pdP3I113eFtUawHQ9unPnwDFf55Fx&#10;NV/oJfI+lALWPFyXlBTlzFIEmICmRgDYwdNdBvfKvJFQlyrt7FxtDEMlbzNko42DtckKtFMU/cmD&#10;dY6xBqZpoAjoTY+ud985TBUgkoj5+8daSms0gXSgoTBFawciB+KHFEUBnBXEi5x2DjaLbhrDg5A2&#10;YPm+/vH7UVTWN020QFIeqA/qex18r8lNjjDcd7XGQmuNVrdYtxusVmv3OqsVmkYDbHA6PKI7Aafj&#10;EX3fOdKFNBQnrEYpjd7XXYF8OJ9cvkDf5+eZVhqNZrBihDgpCagWWsdBZTM3FSpDkoF1JHwCuB4s&#10;c6gyWTkmTButWZAsZLN+zIsnqcgUGvvsNZCQRphwaY9XAzTL7zKVyTOHlS1R608B+6XLBSLKVIgg&#10;kOxVU0+gYgaEXjdo7lq0qxW22x2ub29w+1//wD//53/w5vVbNx0UcqGU6+Msx7TTXITD4+GknPHN&#10;CWcYq6nLgPMYQynvVS3ik3Jr2EwzRDzQ1VbvHyOzHx1UsDxRG4xk8bHEX7Kzu7QUH4rj2FuRBrsu&#10;l6PiRdieqFVKo12tcHV1jaura2w3W2enxcZNEVGoeG3lW00LWp29kkZwn06iWRTiQBRirRGcuhCb&#10;LgXunwTejxWuY97XubKN8sKTuLg9NTo9V3ZRsfhqoH+64GMNJMXRRelFJhdD8FyqqjvqE8+zINvU&#10;TasC6bJpQq5ABRgcAnZkAjaklQ1l43t5k1ZMIWSaPMZgLJMqt4dqlWtdgSdhWaIULBa9gaNnu1NH&#10;KD8Co4SnW1CnumLRAfcOpLc4dz06T8goduGxvQ+2sdZ5zbcNsFUNLlcNbnYtXlxt8eLqBle7K6z1&#10;BvZscbh/xLvXr/H6l5/x5f1bAD1Wuz0uby6xv7xEs1rj0LuQ3JM16LyawCn7nbeeAkMT0IChuIfm&#10;MzSf0ageDSzYdDgfj3h8eMDj48ErTlwgFJRGs9mi3e/RXlxCbfdAuwX02qk3mUbUc57HCWp2yLGo&#10;fB2MsejDcR4B3AvfaeJE9OS335fZiooxrYoFRM2TjvLWtwQ9xkaYZTBVVugW/z2qoCjY5RygU3H9&#10;hcI8Fs7eH8lP/VdtPgaFE+WKsQScE57T4ub7DefgbJZzkT5amtaRzH4AymkQNi6vU1TUg4spprBv&#10;eQKNC2DY8wDB8sapMnNwk0K6u7QXESpg9yEpkQ522Ni768vDiRNZWIo9TVmC9ZYmCKozygmdXNEu&#10;VRAqY8gpKwe5ymlGaxUIbkywVdIbumahgYnGIs+EkOuPMiueBKjkz+uiEFRRcZIAV8Z1n3VgaImy&#10;UxbjU0S9lGiUah/pHTnwkFwwoihHU6tz11LJG69C2n8a3YjMhEHMwiQgXD53S+qMOhCuhLVPEWIn&#10;1iSEEjXhsemZmQKwsymCaTHr8+x+RgDVMXudJZYfzDRi75jGhIf5RPMCDql2GlrwVAQqsx61bg1L&#10;oKAG2E+v27Q+uJiCy4QyxYSQpFwDuJN9Vjk1VELXAmQfqwUyocDI9eDa6TgqYhuGUUvbJ6YcxA8K&#10;Wi6CeGt1+pwVX/R5l4CQ/GpSBEESbC+mcUqrkJqoiYd7X7pfS8Os61ZScwrJUbpOIKY8QiCMkQmT&#10;xMLo2maMqIqyEUQeVYZxFnRcff8w7e6nDgcghdzzxH+XRLEUD3Cs11Vs3YJXb5zWo2CV4O1ttANc&#10;e2NgmSNIKskIljlu4W8Sx9di9uCfUt4qip2XdjyfjAdqnWrbks0m57RSYEuwxBGQDJ8RYFgOFjvO&#10;DtP0ztaEmT2Y4v6SA8IVYA2gGlhD6Dtvu2O9NYLhJGIgSp7lFRCo3OdY3uusL3Z1qYLyimk/7S2e&#10;KzklbD35yI0/z5sGjVKAB6ybpoE1Bl3fOyW4sLdwJIlF33UuHNeTItbnfBHBXZ+u89815QukKVnO&#10;yJsMaNXD9ZPU8Do73124qRrWeTbvH63I84o2m8Fqyb9+sM1ptUYTwHqfT9d6+xw3HeDsnrpzh/PJ&#10;WT5p5exw1u0abbOKFkKr1Qrb7Qab1coRWqYHs8sVUsFbW4h9OLMJch/eejse462fqCdo1cC0Ph+A&#10;s0uKkg6lYn/gGTCzJk7ROvWsZRbBU4QHcyB4LftLEblQ1YnzqlarlAp+qn+gDMTHSN01lT20JM9o&#10;7PenMn6mpwwKBTsKwIJDze5Xn8jgbBqNq6sLrFYr7PY73Nxc48XdHf77H/+Nn//3Z3z5+MWTfcFZ&#10;04K0F/R4rCAQhgmTHrEPldBnJSuueu1YTsCT+FnUFQED2lMgdgRvA0TZ8xQJinLcjUtMtEb6UDHQ&#10;RINsUyrrbaIhHks5kC+Jd9dfOYKOoOD1rH7vZihy2RN3d3e4urpCu2qjODBgZJxN6eVig1qbKf+R&#10;9mQkiYehRqOq2VoyvfKHgvdzTcKcoqZQPgAAIABJREFUQjBb1CN2E1KpEDVgLL2lKCcDMB4kUr5+&#10;GvWmivIIGcgFqm/mGdRG9XH3oTSmpr7BoGEomTmaAhQk98Vls54fIFOKLae4sxlgx6WSoRJIVuhZ&#10;BlYd+XhqAgJK8kUqE11wbfC2U2m8MfgYskVvLLreoLcWvXXF06k742TdOExjdQy1caJQi4YsViCs&#10;yWLXEK42a9xeXOJ6f4V1u4EyGufjGV/ef8arn3/Fx1evYbsjNpsG+6u9C6ndbmAVoWOLMxv0ziUY&#10;TApKExrlGmOyPRS7UFrNHbQ9QaODZgtYg/58xuHxhId7Z5fTdR2MdcWvXjVodlu0F3s0ux14tYHV&#10;DYz38WZKoYiqONjkeLtKXh2QflvuQvtCGkL5xkUDT8BoXArVoebgIzsWapwHSQr1uQDuY8NbTNeE&#10;QntszxljKufCc6I3vxhPy/4sxNIHC4CBJ91opPXAwiqD1AtPd3lo/Z5x9fruIe+HH/HLwJd5z9hA&#10;YqSmV4L22Uw5cixGSgM5hrxk11nsYXICgz3An0E4lErtUQuvTJ2Z9smglJbKABtU95kPov9/wgpI&#10;KrJS0Zs3zDWwb8w7OBbglPSeeWg6ibWZP99jqprhJEblHgwkgsuUyiyauPD9M1ClcliVZ/5zA1dz&#10;65AREFlmEBSNDYp9ZODzOJIBUgdL3cRKTm4hTcGx8/8NxV3pjSxz4KPtQWnltwjQxeLsHWnrQbIG&#10;UgV5AzFRIwGwBWKEKniCYTNRKrdr9klL1fbjQc5YkH0CoS4Fal60c2KLqc8zbafIGAuvm/LGl8Gr&#10;c4Dy1Ocva4UpwY0E6EvSMvna2zgWHIK+ebDmMOtVO3YGje1xc8CyBDaHpXLd9meOTJs6I6sBc1Kk&#10;MEYiTUzdTVk3jN7/CfensZ5sLkNjcLZMge8Y2pI9O/SXpkUNk5NKNLNPSO/oEUJwINrKXnzee7lm&#10;/ViuwfTccBQ2BYs6CbDC+9KzCcBzk4mrSNRYcgrDWcBoELTz0e8NyAPF1qvNy2tmfa8Sa79wzimC&#10;9nYEutGx5of3ZO97g+7cRyuTYN0CVmDrcs1INT7YkL2Vijtn2rZFu2px9gp2hnFirqDwHwmsRmW3&#10;HL3nvj51NkQ25lzF2px8XYdQ8hv0na9NjY02OE1QursUWgdoNy1WrfNvBxGMNTidTjidTuh92G/K&#10;6TIwJpEEwQomO5sIgmgtberGbRdCUK4LuHXfNwBN8meNMbDeBiSIkpgZhkPvLCxbdCOy6Bo0bYvV&#10;aoV25aYRdLAH8sHHXdfj8PiIw/GEru9B5Ox8Vqvgcd9EIqn1r+XIAA1rGY1pYLVFjz4jkpRSYCJo&#10;ZlitwdxAG4NGN+i19lP2IZDdZrjKnPVL6udKG6V50UG5D6lCBT9GXI7995gXfe05p+hYkFtghXVd&#10;1olTqt4x2x2ZaUgT12CuLn2qaGPqeR8nOMbA0vJ4SIJg7wsWczKCEn+7WePrr1/i4mKP25sb3N3e&#10;4sXdHX756We8efMOX77cw/Q2Kr6VFJ1x3tcPrHNnMr+mvuNzxC9D4nP+Pg4EiYNJv5wQq9f1yz4v&#10;gQqrQc6uX3AdyWwdIyHOGXFuTA+lFS6vLvDy6xe4vLrwobKpQHLPci4ur/hKVxxRKp4+GBcsPeX+&#10;PWdK8cng/dyDtswLPtkUSIV9UMhElTFjWDRKoDi/fcWmWU9fJiqXcQG5D8aYaaByjQEWJBRI8iHg&#10;Mad3ofCfYGLioY3cVyp7ZjIvSNeQu2JERWWwPNQlcJb9HmyWWo5itDgOFlNBOJAA5gZqsJwc4ahN&#10;VQPlZ1hGjKQUpBBAoZxKgxkeuO/jr1PX4dR16PoOFgTFBgGWU+wKE8UWKwLWpLBR7MD77QZX+wts&#10;V1tobmA6i8P9Ee/fvMe7X1/h+Pkj2oaxvVzj4uYC6/0WaDQMAG4IjW4dUG8YbFzaNrEfN+wBMgbK&#10;nNDYE1p0aNADfY9zd8bh8YjHhwOOhzPOJxe4w6SgVi2a/Rbt5Q5qtwOvN7BNi560EwWHQM8RBjwv&#10;4BhKWci59/A0adFkhhGkMqxjbL0PGriRP5c+yzRhPyLBe4VidD8yoWrRhlcLs50qvGQwWAjUrQNV&#10;yIDmLJ8hC4QWTRsVajTIAxGDeyf9UJ9jC5HWJUd/UVfEJ/+3cABKf1Q5shbsbyanh8ReV7O+qW/6&#10;NgvtHU6PFcE2FQVkCnINzeV0cQvKz43UpxvnoRmtf1JodrxfFgDZSDZOPVtJocuioRdetEKNLb0P&#10;S7vd0sqi3B9Doz832VUWXMyoNhAlUDFVQC6xbEoAKAahdnOkQ2g2xsGZIYhfnpsqjNazDAXOlXdg&#10;631kkd8rpGC+8hrG4DdK9k0womhVgrTEcPRYKTUYxU/kJGdk2BJQeOy+TP0Ml+HUwke4fF7SZCMP&#10;rnWpFh+t95jj5OLcdxoDNedUWzXwcs66sATFJbFXIxCeug/X14ud/M5zllE168bJ0PWZfKUxQn0M&#10;CB6z4Ek2bOkhiQGIlK/b2rqqETdz12duD0JGoNbUilIVP0LmY0g21VSEtQyfP7K5ngMtFtkkSXuA&#10;sc8qbqHzvkZU+1KRDbM0CHcuY2UxcP/E67locmzk5+T3zSbusrO7NllGo9k4NQCORA0QwXufWUVC&#10;XS0FLNFmJ1rXWISUM6WEP34URtgMWQmZbko7CxHtbVSICKY3OHfnBLILEjxYlUJkIclpzAAYRuLO&#10;g83OA96Ji5rWZ5CFXLYIbIXwXkBrhd1ug9vbK3z4/Bmn8xmWDWD8NLGfGlhK5kwpc4MCn22atlBQ&#10;yWpHubBDNSDf3dQDd26SgLTC+XyOPuRN03j/f+OA/LZFA/f76/U6Wer4X6bv48GqKPnow1vjBhV8&#10;yGzLQdc8SFZ+T2stuq6Lz6ExZjCZHP+sN7D+9WU/Zn0v5GxnVPw+rScmGq2xXq+xXq/RtI3HG9zn&#10;Pp6POJ9POB7dvy0z2jaB9vEzKAXVaA/gO6Fe6EjcpIgjChgMWw05pWgV67ytG2jdommcL3/btGjb&#10;VfzMKtpaTPurB8ECLwDpy6mlMjh4bDL2KaDdlAJ9zEp27owsa4Gl/QQtPMeW1KVTe/9cbTh3HtbY&#10;1rLXLuW/JescW11NWOkWbdtgs1rh8uIC33z9FX7+/jv89//8E//857/w9t17HE4H96z2KReE5PQX&#10;C8JgBpOYw13ouYD9QJBRr+nr9zL1uzymmHvCva+uiar4q8Q8yXveG3Rdj6ZpPc6pYl8f8KT95R7f&#10;/fA9vvrmK+wvdtBaCjVFf4xiKodRF39xKbQg6Ug3CuAvyT99KuH1LPD+KcXWHKNGxYh2iQcPKumB&#10;gp3FZJwISpxQxgwX6ngxUFdrDYUbKJpcFuGv7Cu2uE3EUJH0mcNyVhCJkwIIyZcspVFkTj550oM7&#10;jPCjsC4pN/2gTg+bjfswNhWMomOngijILDmALCim/gxQFvgnVfeMMJbvSAePiKRfXgVh2adMm7R4&#10;z12Hc9/Fw1MFbz5CVC40zNgohX2jcbFqcblb4+pij/12B61a2A44PZ7x6d1HvP7lV3x++wa2P2K9&#10;b7C53GBztQHWCmf0OFtCTylMUoWRPuuVKqYDd0egP4DtEUQdNHqQ7bzi/oCHhwMOhxPO5w5971Vr&#10;bYNmt8Pq4gJ6t4ddr3EmBcMEEzdtK4JBQ7jV8Jl1TYFT2A/DagmWAcUCzA1segDJWXqfc4UwQxYW&#10;XSsSpHqzptwdKDWFl/qU7cxT9qa5DbEc16/59gV/Twg2PnkEio0kLj2q+ChS7qNfhNTKYqG2wS/L&#10;0aDBNU3rsvzzyLcV1ldpX6gqd7m0hGGMbZASxI0KfQzjqxO+b2d9d1OILVcamgrgU4ziMQQwwaFs&#10;sxm4kSYu0uigBGIHILhcAxgme1C0rMrTgHiBOnKqoJ0qBpbmrixVW069bvlsTC1XniD6uBLKNDXN&#10;luOjztMUZVMjVRaC5M+DhYdTcVkAp6KMEAW7ZlKxhtYMxdoR5URRbDBmE5SX7zwJsP6ef6YAfMbQ&#10;/X6438jpBqqCVjWFWFBs2rCvqlxVM0cIjT3LtT/jhYTHMKCrDHQeL56nVHPL7hNPNjRPyUYat7bL&#10;iaJp8L3uPT/3OQZrnm20YQiBj2MepZnt2ghRMTeRsxS4HmZ51E7JIdg6AO8X7JlTtgCybh6zohlb&#10;92P2Mk9eK3L9MQcDkiIIlzIlWbo2pVBK2i5WvCdG1kwNzP8jQPsl+9/YvRlOSiSBFJUe4lBx2rd+&#10;Fg2VibN7QtE7xZ5FDWvPIKTSSmO93kAp8uGwBkQuFJQECauUjZYzhk0+HYne20TZHPxsvQo8PHOK&#10;Yu1vrfEBjRZaaa+qDmScU1Oz1n4w1dvzKRVB2rbVUKScT393dsG73kJGU/hZjaZdoVmtcGsNbj9/&#10;wZeHBzw+npCeWkbN7IRANSXecoBRXOfcwiHdA611fC9r3HUKlo+n0wnn8xlt28Z7Ama0bYv1dhPt&#10;a6LAwPcO1hq/Fl0AbSBdrGFnsWMMYAyMhfB5F9NOtiBRCiA6APYS/K/V8tbYqCyN56kA50Jo73q9&#10;dir7tkXTNF4p7/43COj7Dl3nLJLOZ3dN+r4H+fDc9XrtQDaZTxSeef/LssX53OFwOHgSyGQ4hFKE&#10;OMQR+2EFQgD6W6xaFxSrtcZqvcJms8V6vfUAn87Op0B6ASk4PtgVc2HpgUIsF/zhuaIIpYWZcnN7&#10;YI2EmnrtJV7xU2D+Er/5MRLhjzjTl/YlS3C64etX8MXo7FGx/wmgpDwPlIK+2KFdtbjY73B3c42v&#10;vn6Jr7/9Cv/4r3/g519+wcePn3A8naNFVrQPJgkAC/xuAekxuE4LpwPnrnNmyw2qPiOjgomst1p2&#10;f8ZsloaEAg9eOz2z7oeMcQRlbwza1QZKN0nk6/uq/X6H77//Dn/58c+4u7vFat1CaVfGuIx4znCX&#10;OJtczSXjAqPmgbiM/oB65bl1UPOUN5p9MBYwCFPJ2nPFcalMqvve1f13k3p8GAxBNSxq0t8eA19i&#10;OY7NgiBgcAEQYLCIM1UQZ46YBTZG1c8Zxt4yywqB648GfaYZrGQVUagcMvZV2uMKz9MU5ojCfzhX&#10;uA2S3YPnPZRX4DsAnz3QbNkH6hnvdR/A+77HuevRB4V3AHLIAt53nhRhS4SrdYvb3Rp3l3u8uL7G&#10;1cUlVs0asEB/6vDl4ye8/uU3vPn5Fxy/fIJWBqv9DpurLdS2RacMOnPE2QKGCSANWB2MvMG2B/oO&#10;6I7g8yOofwTh7Apq9DifTzg8HPB470YJT6feFcZEgGqg1zu0+2u0F1eg7QWMWqG35AJ/yI9rhuIb&#10;gNI+ZAhqdOHL0XgS4arJV1GA51CZbxTzsBUvgcqyYKkBKtWwz8J/nCqNUWrEqaiPhqOIc/7HU+AL&#10;x6g6ZP6eqcDPG/JQ9MWcCCahmioDkJISEeL7kAD6JYBGGJ8UmFWVyfcvrIfCZ43/u6DPOfM5Boae&#10;7QLu4/I54Cq8GvcJlpZk06RMrRgcHPQ0VIkOClFBapH3WaXyOwtLL2abWYsokBvzBlfVMxHMZWfT&#10;xVlod0WOAPeMS/LWGfTRLOg6B5zXzkpJkk1d56cCVFOKnqTMGy9Oy/dMXvDzyv65QndUqcspzQWT&#10;oJ4ktdz5YlTvwpCCHU4APirRPFlTV1E3Z0QFpBI+UQq/p/5aCuBnBYgMCKc6AcdZQcvzeytLQjY1&#10;HIzheq2pv59ioTMHptemNIaqdl70fkuV1U8lXqb8aOdagilgOA/HGtpopbOKn9AYS6s0m9WjStFI&#10;Lbxsn38uiJsDxTkZPmVpM35Ph6xqNbNHkLkDAK2ixJ56hsYsi5ZMH4yCOKVOqfACZhTjbxWhQd7o&#10;S2CfMC17wiho9Jx/5s6g2rpbOkFWDdcjEqITAKYkMCtgmpy8ngp1TMnRxRQmqsIRZqBpWux2e1i7&#10;zu1AQ29lkx2D1i2UOqPruxjASiBYJsBwtFEJa1NrjXYFoDs7MBfJMzhquhC86p1NjjVORW+s86Un&#10;Uv7PG7StA5nbpkXTNlBE6PseSjfoux4MRABYNRpN23pgV4GVxov7R3z6co/z+T16C2Shkij6UQJA&#10;9KxnqEokgkfJnxAGG+wjya/9vu8dWN31ceqAFHkbmDbzoFfSE9+aWKtqBSirYFWY6gvNDudiIQQ7&#10;FBNV+mk/z1+/JHQHtbIXJiiouI/ZMIHt/9sp7B34HsJpnU+9cgHF5zOMNei6E06nM7quiz3ner2J&#10;uQDu7zjwnbz5PFPCK0i5e3zuznh4dMI7RZJospUJwvRMtu0K2nvnAxbaP1dBeR+ez0yMWITWkyAn&#10;FbEQRUIILj0gi5Qbw+Q8+LPafqFIYQzILM+Tud62hqFV684R0c9z7Drmeojn5hrNkQdPPUtkazYa&#10;nk7SpjvPnyERigxmtKsGjd5js17h4nKP69trvHx5h3/963/x008/47ffXuH9h484nTtY44Kt1SC5&#10;tMTSlpP20aN9pH5eAqLnltiBUKBR8UuqFXOba5L2MQssWJ+CEU9lqAbLMSKFtnXZGelnGNvtFj/8&#10;8D3+/ve/4bvvvsFFUN17fCv4/BMzhslvefMw1qssf86n8xp/T+/wZPB+6o2WqqmWFGRLlEey0JbN&#10;YxaWZJOyJFPbhzso4SeuNH5RpVlufDTaDOb+4TTKAORAfioMUQDnpSJQ2n0EIMD4sTu2Q+VysM8p&#10;7QxiIeFDzKIClQU7LUvWzOM7HHCueIyhMMIyKPMxj0SEbPLFZyHtAHv2KnwfJcJhjFB8v/DLGgNj&#10;+likMgy462ENQStAK8K60bhaN7jbrfH19Q7f3t3g5c0ddustiAnmbHG4P+Dd67d49fNPuH/3Btac&#10;sN612F478J7XhDM6nNiitwBzA4UWigHFbsTSsgXMGeiPUP0RypyglQGsRdefcbh/xMOXBxweXTht&#10;b63z21YN9MYD95e30LtLcLuGpQbGKPTwo6NDCsp5RsJkRdpS9SK7d8/COxP2Uhlzp8JPWhRDpSI/&#10;e15QtxwJz5KS6ezCTy/3o6aBysQ53djRQrX2vqP7lRgLr1mKpHUWGhtp+zMEBfI+MOU2DK1zyiJl&#10;Al3ENCBABYgfnpII4Ht1D1mOgHbpXR8aOqWcmjgjTIrigbMwp3zagjJLkvzfQ3V13nzUwL2aul4S&#10;LIOzwdpYZJP3/4wkpmgGa4q5spkfHTv139tCkE9lj8/DKpKz59J70kJFayj200X5M0RRATZXQMwB&#10;RfJz1Xyvn6LeqH+GnDRfouStFXZTnv5LmiIMCtR8Iq5KEPlRfufFa6EsAUqLMCup0xSgTWkZU7WQ&#10;4yxzImm8hvDp1Gd8ap02uBYi0T4TS0d7MpuUpoxsRGTKuzJbs1QhBnk5UbcE6J1VB2X7y9B7U/oH&#10;1wOfuerPv1TthSEXsghYys9xGn2dsfUxJMG5IGfHR8nHGicUQG9+XoTPoGL9WFqITeUt1Z7XGng2&#10;BRYk4H5eUASau3fLQIeyTpAAGwjPXrtTZ9+UFeBSoZSsIJ8MrnBxRtDT9qGxNT9ntbPkGi4JSJwS&#10;gNWe0wHhCRqsy6DeL33+B3Y5hU0ZV9a4tDm11lm8GWPRNA02m52zkokksrQCTJNcxhi06871GL3r&#10;jSJB7MFiwHkCN1qjbRuvqNboey+QMj2IrZsw85YmutFOUU8qkrqEcprUq8TD6zatB/uNt43hWMto&#10;H/oaa1EiULPCy6/O+PzlAfd+OtkyFXlw9UDKp4BYw+eAMnvM4V5DUGRjxhh5z//wXbqui2p3rTUs&#10;M87nDqfzOb5G8IpPdZyzd5HgvCNmetdLisw6JXLfnJWPFlPuXN0fSo/zJN5Kz04kREh5Rb+N/v2O&#10;gGmShz8AY4x/noDeT4C4GOeEGbRti6ZtoZXOBEq5CMg93z2Axk8qNG3rvKp9WC4hTGoPs/MC2aVV&#10;A9Vq34eyz/kjb7VEvu/Ssc9V1T2hyFbzYpwMvA89hdwjJNnp7castB2eIRvnwM3fS95O1VNDW+mC&#10;tCpsUOat/ZYR8DUAc6ka/ykk/mKxB1JQaiS1qWzdvBuFTdNZUArtusVle4X1foOb22t8+803+POf&#10;/oSffvkFv/z6K16/eYv37z/i8HiISnyoXPnurrWc80j7/+TUtZgcfTrom6sy015Ay/+uvH78vBpg&#10;CqeSeYAu2D3fR8JfCXsqKeXxN2C32+JPP3yPf/+3f8OPf/kzbq+vsF610IqENTILqxyukiPyM5VO&#10;BIv7Llper8yRBH8YeP+Uh2aueZ8LS3q6SmMEseCycKeMlRs8myIgt/aETgMkXlkxoqgb31hzu5Ko&#10;zqg0OxIED6OMxloY6beVFZAUv3MM/xEei87D2v85j9sfxI0tA/24KLA41xNKz1xJWAjgnkkjWAUJ&#10;fMEnSHMKRos/4AOPfEHhFhgBZEAMaFLY6AYXqwa3+zW+utzhm7trfPviDlf7CzTQsGeL7tDh/uMX&#10;vH/9Bp9ev4I5PqBZAfubHS5uL7G+2MA0hI579NzDKACGQVaBWEGxArEFmx62OwHnI7Q5QXMPMga9&#10;7XE+HV0x+nBEd+5hnXTe2dS0G7T7K6yv7tDurkHtFqxbECtn3WGTQsddLxUGCYc+6cLviwqSpqZI&#10;zQD4CvMvi8rkea4y64nUQSCGJGdWOFNAoPh88RninNnJ/e7Te6pYZCU7HgnoZq9H0ypFSeG5wlEN&#10;GFlpneFsprh6qNUOI+WvW0ac6eG+F+7FnF3JkiOWkGddGGOhjAUpDk5UmYVEDM8MfxgU1ANQq243&#10;BJQ5GEjkHkolKWX3sxYqNOVjTFUPTPn3/F6myHv9J4O/sSYtH5enSasHCfAnEEPME1GyzJGqLpnn&#10;EJShITxYKTcO3fdO9e2AdecH27Zt1sA9RQk8OWIpAJk5gHLM71N6W7vvaGNbX/NvHGswxwCdJSB9&#10;Gcw+aDDK8SHKp8uybjYUht7rNSntvDdutAcS/t5xjU+Dz7ZQ7qd1z6ME4IDwfEadlo/LlriHNMdw&#10;rXg8X5FA2myChmim+aKcHOPx9Zp/vjlPfxp4dJZAzqCmm6wTp4HlOaucOT/WcrpyzkKlHiZH1SnN&#10;aTASgzOznK6iim2b/Jz1UeewQGyRQRLORDWyRvP3ncvDGfvv4J1fn8xdsBaQVOjZ3l8LKntCA5oL&#10;Eob3eimwMRVYPWbrtKQh4hly5DlgydT0zRLx1ZI+8bmf7SlrJNkcquJ5DkIAkWRWTIPKzCMe2Xfz&#10;mgIZgF9mJin/c9a6XC/0Bl3XAXD2JdZbXZIIzMnqPHaq7NassFo7dWJUacegVi946jsQAN34usLu&#10;YpBr3/foTQ9jpd+6B/KVs8KJZ6117+tqWmeto3UTgWrlrV7SuamioCXUSc5qzYJ0i9vbO7x8+YAP&#10;7z+h6z6g7wUxMrjQw+DvJUrdQZDkCHYgVdnW+gqOAPLfOdQdTdNg1a7Qtk1Wo/XGBdZ257O7p+cO&#10;Z5wjKB3qC61Tn9V1wQLWebjnNV9ORI+prXOiCdHu01dL6Z5m+QYKSjlyp/H+9qumAQEwfeemC4xx&#10;fXjI/vH1aaPdd1DKkzJKp3DTQW+JNJ3n+43NdovNZiNyxJRTxVJdMR5zHhpKwiJKbruhR0xHnvue&#10;qkoCU5wGoIzZR5bDmEKNOTMVS+/FWeUz17PNWUTWCM0lU4lT9mWOPCvDj4cEEEtwOYe0ssmFek/B&#10;Ayuaml3m793Xny4qGgqLQL6WhTSKyzMeS1tfF3ANEDRU45739WqN66srfPPtN/jLX/+CX397hZ9+&#10;+QU///ILXv32Gh8/fMTDw6O3IEvXyZFl7MlAkq7FAwFKsrYW4psZW7r6dVJJMU/IpEjDTE3yWEES&#10;FkZwm6Yn8MaJ9JrtLo2AjFSt2bMAd5Ezst/v8MMP3+E//uPf8de//RUv7l5gs9lA+0n88fmAzCAQ&#10;jN+HRcd7MvaGIjNQrhfG8wRbTwDv6yqXKZC+3qTnm0JQXE+9x9JCj8UI41iYQq2ZK/tqxgS1RDIC&#10;dPjgcSaFXVaESmuTOFJGAuiRwIa/dtanw9sIcPuGm0og1v3SAVz1CmJF5LjzAPYrHcYVCkDBg/HC&#10;NiVfoLk9BiUcK4Gw3mc6fRdfOELBhgdYepB4xtsSRS9dV4g6VJ+N9cVoB2t6sHKFooJCS4Rto3C5&#10;aXG72+DlzQW+ur3G1cUFWt06hcnJ4PDlgA9v3+PD69c4fPkIpTrsrja4fnmDi7tL6P0KPbn3sWy8&#10;TyBAVgPQINuDuw72+ABzuIfuDyDuQOhhbY/O+9yfDid0vUFvLFhpKN2CdItmd4nV5TXWl1dQ6y16&#10;1cJY5cgMYoCsAMEpqtyCL/dgXclCt1D7VoF7ICqHySsWQhBQ2IByn8yg1BCHBuUBMC782GbWJBgD&#10;6qKzk3KhkBAHlQhVjQVFGBtj0ZyGUSgR+JT5+/oR0TFgrH7I8wCeH7PDkOG15b7HFWbQKXmpCEZL&#10;6z+spZpyd3yv9b+s27MkeGysRW8NlLVQaX5wBMxNREy88ly+SQ6aRdLEmOGzVn53wgBAkkFogzOb&#10;ChWEsBqaVuHG5L1MYRL/f+VM8CvL/R8XFl/BYomo3u35Yp8F1xv9+3gcVEvAritCzucuqpuCAqoc&#10;f50jgsesEyBsnkD1BrgOsCICc/mzrwaNdfxvVSEBeFwEsNTmoNak1EDqKsjmNyqqAgAcp1ZUsFrS&#10;yu9tYVzakalBlMUYLqVo2OdBGQVHjAdUnDPVhwg3liXkhNLpqQrbOlBFFe1isPOxg0Y0gC/MotmZ&#10;JBirldECaLW0uqECUOGBjVcZpss8BPLnmoqlntxjSplpUBZImRpUEA3555wSsiyeepgE8MPZwsU+&#10;TFmhLO1gZFFbkixjkzHD54wz4H6MnMotMHMbHkk+LFX3Va8Ej5ADKKJJJkiwpJrL81QiIFLYJ8yp&#10;C2tZQFTc+GqA2sgaI7GlcXHOTAH4zwXA52xOn9P8LiVQlj4HdeCrJJWGa42zHq54rkla8uUeq8nm&#10;RQngHoVtR/5MGZ8nwYZg0UVLBYFrAAAgAElEQVRbFoCgmxZK2F1KgUEAVYz3XVcK0MKiDaIOdr2l&#10;gel75ysOjqKboKp3vvRCFBUyEQTwHhTjwcYgCD9csK6GVk5VT8W6VdDexsR7+vt/98aAqcPFHri7&#10;ucXt7Q3uP9/joTsC0IJQzvuCXBm2ZIKLMmI1D+PNz5iM2MzEKz1gMfCzZ7aZRU7btFBEWLerOBXR&#10;mx5d1zvbHMu+pzRxH+i73ok5NENrjj734eOXQoWgYh+bSKUgzAMPpj9kj6d1El+RUmBrcT67IOOu&#10;O6PvOocvkMMMdKPdNIZSUDQkMJmtq53U8HwjUWfpRmO92aBdrePzowkuVyVaMxVgr99sFSkvmkBW&#10;v2VcbDhXxFrmQf8jczyohI2EQk60QkEUJM+uTHRGk2D8VJ2x9NxYBpZKkQuiBWLAyZSqZQOJ/MJI&#10;ENLiKi726ESjeQvPVdYPhUM82kNMhthSLtujakfAYn+lCHpHix1SUNphIu2qxXq7xf7qEjcv7/Dd&#10;n7/H39++w2+/vsJPP/2EX37+FW/fvsPDw6Nb/yZM+npdH9MAuw5iBaBG4GOYuTDWZCG3Ti4J5yQI&#10;LU69MhM00zdJMTDlot6xq07jU1Ox1h+g7N6+TYlsT4SAWor2Xi9e3OLHH/+C//N//oY//elPuLu7&#10;xWa9dudQmI7nokvjYfYYL+xNFz2vVMG9OM8HLTHm59AGzfIPNf42S0ZshgusdrgOXYjqixfj1TYv&#10;Lwizz5pt3xh5EDMn+mEII9X8tYbfW250XBSR1ivLo5d1ACND0IT/b5V5mgnCKvzy42NKK+hGAawA&#10;tjCmbG5TIapAlQeaB1hVzqaH080WHumJbo+2+kUwnmULCwUocoeiOJAtW8C6nzEevLeGo/ej6Z13&#10;fG8tFLnnr9EKq0Zj2za43Kxws9/g7uoCV5d7rFctELwKj2fcf/6Cd6/f4OO7N+jOD1htFPY3e1zc&#10;XjjV/Vq7z945cNKgB1unvGdW4B7oD4/oHj4D53to7gByRVnfnXE8HHB8PKA7dTC9hQEcQdKs0Gz2&#10;WF/dYH1xDbXegpsWxpDzelRJPR5G8VQsnlOjIG1tagMklhnyZkc1OJADpkwC5CZ3qIeJDmO9GoQL&#10;y+QEApDKvY0zz3UI6xUaRBe659yPHRrrxjddKJS39uFACTA4gA/+2Q+qV0dOccwgkERSmCqpTiAM&#10;tAdyuqQoBMWUCQt1y9DrHgNFkDyQ0v2kPDySKNv/KBTBi5X4JAAvjsqCADakvYHq+2UkQgj53BAL&#10;FYsVpOIQGKgpHWRTlD+h8nxgcIXkGPryjlmQFap4QmE75r8R5a8bmpdU4vtShGtDgsX9jEWULGnC&#10;e3CFbR8SteWZ6Mgx7UO4FLRuMsucGhAxqnocXKr0zYklAO322MHkiiAl6mcxY4CSEiqq7nkg9ylh&#10;jUsAn7FJNSoCF2kQAOX31HAt5AnvxtLyMjfzYk2hb9FKRNlIBLm9z4r+YVlQ1xIv+GXAfVoYOdnB&#10;Iv+kgO6JB3kVzE+cBqJx4ma4V5Z/iaqTOSXAW1NTzuUuLCWMfp8qOAfuk+KNqjYvU0G8U5aS858x&#10;WOiU1ywHzWtKufLzA3UFo1LlM1mKdLgAE9SIur92jvKTvM3nbLfk6Ubl/kAYJWlY1AuqUNtnhcAC&#10;647ymtcUapnNpGgcmGu11AhGUVnzS8mnJaD+3DTY0iDusTrn90xm187GLDzc/+/SQg4Yiq/qoIPE&#10;BEof/GIvoopNmifVrPdLd+pYC2WCvY3xFiEallSyiozCAnI1MbupykBClZHDWZYZM3jlLVpsev1o&#10;xRrUxGxjPe7AX6e6rz1LDNRJiTKfDgpaad/3uswvDfJTtACtgNubG3z3zbf48uke59NbdF4wxYw0&#10;1ycBfEIx8TlF8nEhEMzr0tpZI/3RY65cReDQnc8gRdBK+6kDYYEWfPOVBhrA2Pw1rbVefOR+00iV&#10;rpguDgC9U+1T9c9DPa2UhmoULBPIEjTpLKjVkoImla0vay3YBwsn0t4TA9qTNj4UVmsPnvu+H9aC&#10;rbNpSiI8RGsQRSkMlK0FaUITpjQaFYF3HtSNlFnwQPQe5GuyzKnNafvE0uVMsIORdS6xmFFxQabV&#10;oWyPoCfUBuVeN5y4q6+n2t5bm5qvZVJFYSvXzmdhgyyU3ZkpK/PE9YNULS0mgX9Pzs1czTx+zTkT&#10;yVUUbGlCLxOOeLKMKcspifuqIqy3azTrFheXl3j54gW+/fZb/OnPP+D1qzf49dff8Msvv+L1qzf4&#10;9PEzTsdTAui9CjuA1IaDBbYQFMnvG66bRYz1zunmACZKv/0kvkT2d2iQAVG9MAMwn0Bly5ddXyAP&#10;45Nru/6ssNg2kixCuhI4e0ZFCs1K4/r6Ej/++Bf8/e9/w48//gXffvcNrq6usGpX3gUiapFjxlOG&#10;4XDRoPPve0azv8NcqCmka0kdVy2Qhj8avOdBUT72c3MqwRLMWepjOhjDwvi4f21cuEZAZM1KbBZQ&#10;PHDpQCmbG55QIqUNQYzBWM7hqnJckxMLkPlqC/BbeXAuPHDhmjtVhFDdk1BKKOXyl4r2wKkkVGRj&#10;kxqIMpIhD9rMCY3yWRuqhyhbiKnwYFhCNCthMfZmPZMR1AVhPNR4K5CudyG2UZkAckE7bYPdqsXV&#10;doObix2uLnbYbtYgAkzXw5x7nA4HfPr4Ee/evMKXj+8A6rHeb7G/2WN9sYFaN7ArpxbRpEAG4LOF&#10;sWeQYai+hz1Z9A8P6B8/o7EnkPKfr+9xPB5xPDjgvu8sestA00Ct19DbPdaXN9he3aLZXcA2K1gQ&#10;TIG5SeCTI7hXMKcTB5dkZ7NmUSpy/Khu70dqpXrR+qBg+AJfhblE9tHCmrBatVit18l+KZsUQBZI&#10;KxvlWGhZi643OJ3OOJ7OOHdn2N744jG3F4nqWHKZBq1W2G432G63fvzU5yXEcNZ8ombJRiwD2rIg&#10;ymySYNirp70l92eL3pQ8XrRJ394a6VcLJa3lCISDWYKJAVCMhbsMK44/570wRTM0oO9Y+idTFcAc&#10;299rYZIDICY7/EtjonwcswYIDsHAiq9eMRg3CE+WfWC8XzwRWs4ZQFISnsQ0qXKXnz2MUUvLqinV&#10;/TJlDwlPQx4EUcemjSrgBc0VKRaABgtAm2TIV1Hsza292ncYa2rqZz3PBnthcCbVfJyTkoRiwDML&#10;a7I8bEoqZ8P5mzVHnArkQFYTk1CsPR00Xgq6DTM4Kiq5jL8n8XnDuQGvcgmKsyk1a0lL0Kgd2LCh&#10;qzfMNbFHncz84wIxx/Jaap/7aQ0oFftT7T7mSlCAnuTjPP55xp+1KaVRaZu2hDCo25lNARv5tC3z&#10;vO3XMDslf+0likbC+N+rWdhk54ai0byEpet2lIyb24CBLEjxOcB7ea4ssR2ZskF46hpbQoRNPWfL&#10;bKOWr/9F9kaV55G4LobgrK8dng/ynLQW3nfcrfcYdCrqvzglzYJMBmWKraBqH1itBqEFi16P4Ow/&#10;5f4egVrnWa4CeO8loqWyO4D5LIQfUiCNQrgRLHecH0s6mJxYwdURl1fX+OabHvdfHnE8nvH+/SfY&#10;GC5Yr1G46HHmn4uxcKIhSZ09i8KjWtYo7ueCTZGzv5GZbhmgGvsIEiKnRKYqpdO0sgDIQo1uwYWF&#10;EyfPerk2iADrnzkisLIgI3oPIlilvdJeqEE51KMJrA+TGU5prPx0IqKClZwkX2SB5daQcj+z3kNc&#10;e7ul8FkZQNd3gDVQALQMmaWRdS/cAEgQVVGxS/yEPZXi6zEqU0oF8EUTENucancKkJ+rSWr/SFvN&#10;ubO8nGaTCu8sK6H8PJOCETnBOm3P9kdZZE+R9s85f/ICs3YeJAEt4hSjwDJEXb1at1itWuz3O7x4&#10;cYcfvv8Bf/7zO/z26hVe/fbKBdu+/YDPnz7j/ss9DscDemPivmxscAyo5B1SGgOpRkpJgR4lEibZ&#10;ZAuHD5GbkWxuy8y/ghgtxVoo5Xjp2iQ9jUA7OREOUqxDZTCn/zsqw40YCoTtZoO7F7f429//hn//&#10;93/Djz/+iK++eontbosmTqyHqeGEaeRW3pwD9wtEPk+Z/EMZ9MvIxMwQ9ne/Z00sBu/zUd/58Z/p&#10;oFqaYBl5diMrxxyHG0VuRVPJ3hwF8GWzkwoxGniFSmsOLuDUDMwTbE9g73Nxh/d0Lw4F2RBnIJlQ&#10;yLEWnhkEx4wL+5M4clIWE0Jjp4LqIggDpQ85qAiuK1SSY3Kr2sYoVAjJYiOB+yJOIivVwqiJU+Ab&#10;B97boAzxHmRQ0ERYKYVd2+Bys8b1fovrywtc7HZYNRpsLUxn0J87PN4/4N2b13j/9g1Oxwfs9g12&#10;1xfYXO+hdy14RcBKQSug1S1a0zsgnjvnY3gA1KEHDkfQ+QgiNwrZG4Pj8YjD4YjzqYM1jN4A0C2a&#10;9Qar/SXWV7fYXr1Au7+CbVr0IBivenF+6KoIsvNqDq+Q4al1F56TkdT6WPBRWkC9MXh8eMSnj59w&#10;f/+A8/nsrZicIiSGr4pNvVGE3W6N27tb3L28w2a7zYOrIvOa/L1KNTuD0ZkeD48HvH37Hq9fv8Gn&#10;T5+9CskKAD/tdYoIjSKsVw2urvb44U/fY71ZQekVCMr70nMEo0OTXQMCl4ScUTYaTQJ/oUnfQgwI&#10;GC7UPiV4U1MM5nYGtb2zzDXICugQ2Mr5SGQaNxAjkpx7itQsCwZ69IoKaYxMrflW5ySsf3/OD7Sq&#10;DU+pkKJ8vA8TPuGjnsWog+yxnlO0TBkj1BsykKimtK+pZsrXmwrMmQv3K0OppgraoD4s/ZtLkl5m&#10;JZC/X4zSPiaINcbzCuZUNEvCDGsNy1iDtGgMOZ7R1jW11fOMo0VSeBaD1ZEEaKQKjpCs5KLnIcZd&#10;labED0uA+zFFlmvCC595ykdSI7wgryvyUOwpf/q82U6KpTGwb6puHfiTTyjOnqSKmVGCLW0ylxT2&#10;04rx8SmqHCsY9zxfMjI+9RmWhM8NBTHj1gBPCfZdIthZAt5m0RVEk0A1Fer4uedoUC/T+BTfUwm4&#10;8kittFWLwfmahZKsWxj17JElz8DScOHa35+qj+bqr3JvH6yBGgG7ENj/I0EkGiSXDGufIJ6YC40O&#10;9iVN0wIM7zVu3JSpUiN1WZ3QzIU8QrRDDIKKQAKLfZ1J2gXJ8wHZ1BgFy0Tv1x4mZTNLH0rTr6iJ&#10;HCy7iYEQjgvCekW4vbnFDz/8CQ+PRxwOZ9wfDgBZUAiQjzUfCSsdrmYPPJXUmrqHtec67T9UtRbL&#10;foFFnkxa/0k574BxN30cwjLTRHsUElkDCypsynK5jWULNhynKay1sRZ19jg6ChRCfyfrF6UdYE8q&#10;z2YQekQPiCHa2IDkdKuowyMh7exylehhw58zW5y7M0x/Rqs0Vk3jbH4JBb4yRvpTNqlERd7OlF97&#10;rdYZmwJ67v4xVbs/1we+1ttP75lDwN21hzzoKcvvPZ/jwhkIOz7F98cC9s8ljKtza8T5M0VlxltS&#10;7TPyfTHmxYnR/abRaJodttstrq6v8O133+Lz58948/oN3rx+izdv3uDN6zd49/49Pn3+gsfHA05d&#10;B2bjITcbXTnkNETKxRRvSEVGoJzsp3FRAgQONznpQZT6ucF0Ys2Wgwdu8m5ihQv1OcRZRBnI7yyU&#10;vf0cOeD+Yr/D3Ytb/Pi3H/H//L//gT/9+c+4u73BdrsRUwVugi2iiLEn5wLKmLd7n6u1xvpTGvTO&#10;ScCNAuOenhL7A8H7udCuKWVHrWGrb1w5oDV88CDYoiHgkoHvKEF+wRFRrkiqfx/B2WZjKEIZJTy2&#10;h3Y+PATsB1gUpZDXippIEgXsrVQUeU9BzrljV+T5tHU/JkO+yGLpaS3sNYiHFs6lx+AoOAdxiAPV&#10;KYRJ8YModGxC3wpfMh/IxAaWe1juYeB8GRkuYLDRChutsV+tcLld43q/wfXFFjcXO+zWKxAD5mzR&#10;nwwO90d8evcRb359hfuP72FsB725wPpyB71bwzSA1Qxo7wNvlQsxBIC+R3c4oL8/Qx8M2t6iYQti&#10;i8726LszDocjjsczjGGANKBXoPUKen+B9fUtdtcvsL64Bjcb9FAxr0CJCQSQUGYrDa1cKJC8xrFk&#10;UZR5FHMFtMnWGEnmmMDc43g44u3bd/j551/x6dMndH2fB6WIQkspwmbV4O7uBsb0uLjcY7vdQHnW&#10;09icsIITpuTr2WcZdH2P+4cH/PbqFf7rP/+BV7+9RnfuEnjvQ41DYbBqNPb7De5uL9FoV5SGMU5r&#10;kzc+i+Kx1jhh0AzxpFdh6RU9ads1eNATqx3H74qg3RBaJW3BJDGZQAPlA05p0IzX1IIp0Nnm9h6y&#10;IRl40CfLniUg1ZiX8RTYkivjRdifvzbhVw0ssfKzFXp6SfuNHbB5UbIQIGUehDvPbm3ZAGAKra2F&#10;JD6nMaidxXMTb0ssV+R0DirZO3kjwIN9PKnvqDoZtCxY7mlB8UuCvObqGQiuHRWwSAYQhzOPBcGi&#10;VPC/zaduSKpPon8cqmGSUw3ImBXhMiW+LBwpgh9Zw0uEQhKT9yMT9l2lLQmyoNQxVXMJVi+0N2R+&#10;dpAvzRB7YwCb9KfGTAhtPdh53JNeWgnmta/ceurj8VNg59Lm4ykBpmPN+xwgPAfWEmESIJ7LrKr5&#10;7T9p5Fk8kGGCOgkWxLNMS0n7ynflomnkcfbqueTUYB+tEN5/xPs9hZyZu1aTgFqtjxV7FT3hbFj6&#10;nabyJ6qkP0+dO0NgrNZjht/XWqNpWmitYY1xQKoHc4d1HjzYK3taGiVzAvJKbAGl/FTsMDiEVAhR&#10;TZYNMS8nALxSzEPO8pQ8AB36EQ6iNORGDc62WEFZuUaUF58Bm+0WL1++wOPhiMPpjPP//oRTZ9D4&#10;1649IwxKDgWLLHTma/4afjFG/qY/VwmQFusuTo+Di+lzOTUvvOiNSXZLpAae9k7dyRHwD9MTJeAm&#10;z+NArARrH10hIeVUBal8wiiLWBQK9WDpGlW2IhCVLTsbWH9Fgu1PmPgPyv6g9mb5OrJW5uXrepih&#10;srzGHjvHluTLTAGkU3vIWK0xp9Cfq2dCT5nXDONgfU2ctay+zBibLFtB1syE32eTs+Q+LhHp0BCE&#10;LMjJAvviHOCXKvWMJKdkdx1eSPtQ6qbZOhD/6govXrzEjz8+4suXL3j//gPevHmLV6/e4PXrt/jw&#10;4QPu7+9xOBxwOp1g+s65UjGD4MV40h5XHvQKIqQD0bZKYazurtVdKu75zjIt2RMHmzYeFG7D58YG&#10;4J2Q9UqlY44j81QG3DN8zqWxUCAoYrStxuXVBb7+5mv8+Ne/4Me//RXf//Adrq+vsFqvooVXnqWY&#10;53oRl7HElR6ngp8EnGZOADpbB+YIUsoiWTwx9jvA+7JgXgLgBxAmL4yGivmh5Uz+dfPwL0wC9RUa&#10;CMORONk0jlz0bG1UBq84FTVBVR+fHAEqyVAZoiEbHMECxGhAMXKWktNZeIlbMBTnVm6SIY/K+xBO&#10;A5X+fpXqqPwGF2P1EmQrdoASGMzvac1LVLDycQTU0Q9cssReneDGEg0sDOCV+MwMrYC1VtitW1xu&#10;V7jebXB7scXtxQ6X2w1WWsP2Pfpzj/PhjIdP93j/+h0+vn2L0/EBugWa3Rpqt4FpFY4wUNxB+3vK&#10;1oIsg3oGTmeYhwfg4Qh1Zih2AU1sLbpzh/PphPPxjL43sHAKB73eoL24wObqBpurW7T7S6DdwFAD&#10;G5W91hfTlAHlpRd6IIizg9BCiChVVFvRSEEgiQFnL++DTb19zfv3H/Dhwwd053Px3LrnatW22O/W&#10;MKbH1fUVHu4fsNttsd44H0VoBdNb2Mig0qBXZWacuw739494//4DXr16jd9+e4337z74QZJwb10z&#10;06gGq1WL9XqDm5sbfPX1V/jm229wfX2Dtl1579AAVFO2vpcXfNMFfrIgEcFkM8WCnLiM/usVv9gS&#10;5KmF9KX1rSY+b95QBILCKXi4sDYaFnL1wN3lqqQ58Gg68Dx9tpBrURayA7U/TRWSC+wu5PTj5Mg8&#10;CtXyVHGYXtuKBtlCeJeKmci5ZuEpBe6cWnKRPUA2UjkB6nDFVk5MxQlXt5GDhrOJsKeOC88BUUPV&#10;ECYb9fjZqQ7eh4LW3eE4/ClGzinucZHEhggvRjoj3VQ3V/fnJcHENSBb/n7dx1k2KYWqEnmIIzj3&#10;xcwHSCgH80PjknEDwSM0B9ima7R5FcyYlc0cKTPVEI+fDzxsbAf78vRnWNL81p/9UtnJs6TOk4mq&#10;BUILfiK4PAa6j0/F0OR1zPfDsuGkovZVkyTYZK5GtPoqraSQhdNOPZtL9y3miooJQ0uG8lqNnbHT&#10;+0V9RPs5KsjaM/iUyYAlz1uNBefyXCUq8ZYnn5Fj128MgKsBbVPmGVnOCHgwFTL2zMeprSBeAGUe&#10;umXAdNofqMghSsInWauGgESZ1SKKW/cZSuVt9M1Pez0pymxwwiRvEvgod1aGcE/kKvxgPRX6ekUA&#10;KwJDoW0VLq4u8d133+Lcdei6Dr/99hqdMS4CWPZEVFhbeNZ4LO/iuc/5GCFVsHLpOkMQGOH9gzgr&#10;ftzhZJkD4ZMQy/r/rVVuW2Ri4HAO6g/Ae073lPzknVLTwH2WHSWmtQe2hlT0oYxMNCW/g6LiKhH5&#10;fm6NptVQWqHRK3CrQTZNGozVxmOBqGP2Z7W/M3ZGjO0PY8T+kudL1gHVvWQEqB/b+5fa+NWujRSV&#10;lIBkFtgd+1Ou2lzXSjjCULAx1Ys8p/aQddXc3j1a71UyYwZg7ijGWbMQtIClmBMWbemtiRlYShHW&#10;6xZt2+Dico+bu1t89fXX+OFPf8bnT5/x6eNnfPn8GZ8+fcLbt06Z/+HDBzw8POJ4PKI793H9KLYw&#10;bFP/RQDZPGhWhskm3EAV9WRBAMRsJC9EsoH0U3n/jWEGbdjvrLUCKKf0TGSCXZtcCfzFNuzSDd2z&#10;yWjaBtvNBjeXV3j58gW+//57/PDDd/j222/x4qsXuLjYo2kbTxDYAgCpwgH5ycnz1u8DO7IFdXC8&#10;PsKzOd+PORHpzxAgPQu8Lz1UUVE4ToXHlQVN6eNc+msO85+oUCrxqMpmTnlEJJUREyohGio5Mx8j&#10;WVZSbiXDmFYMSWwkMH0WWT9cpDgTan7T0WxGsOs5S5/ABPaBMTalicqhlsFGnkH9hMUgUW7lUSdI&#10;AtuuSDnJRWTgKIZyZbZDgXywKXAihJeuW4XdusHFpsXVbo2bix1uL/bYrVZQDPSdRXfqcD6e8eXj&#10;F7x/+xaPXz4D6LG+2KC93IDXDY4uIRfaACvjN6TOgE89zOMZ/ZdH8MMD1PEEGIDRwqoWvXHA9+nU&#10;4dwZZ+moFdSqRbvfY3t9i+3NHVb7C6DdoGcFE/yFoyo6byLH1B3ucFAZ2ElehZHmpOqTE3ETl+Wu&#10;Imw2G7x4+cIxvNp5GL5/9x6nwwlSPWq8v0/TaNzfH/Du3QdcvXoNIuDm+hrrzRZEOgOxpOrHMION&#10;QdcbfLm/x6vXr/G///oJv/76Cp8/3wOk0LTagfCGvR2Sxna7wfX1Fb797mt8//23+Obbr/DixR0u&#10;r/bQuvHkTjnWz5mX55iSVhY3NXY1Wk54v0ca+MLnwDThaUzqeLOQg3sDa5PKhhIOnOivWlU41tXz&#10;UxkiY9fsKd8t7V8V0J/z0NryXkyRCYOmY8YCe1CEC0RorKkmLFcm1oEBFkQuUrCZJ1fGwNvnFrj5&#10;0udRontM8W7ZjkKrRHl2gHvu1Lg6ZnDgsRz8ih69cyGic1Y6y6YXaLxgE58x2ucU6y8CHnFEVYR/&#10;hn2B0j23XJJlEK9BWe1TTgJNAZBz4ZMlsVZmb8RgMiQwPvI1lWkEUW9ioNbMDP5pXD4x2sTNf48p&#10;wnBOPbnk2SiL9bw+rIlAhvvEU8i254QOPwcwXgLmy3NljhxY8j5h3y7zIGpARU2cUOmzM0I+KuAH&#10;vUGdPJiaPqpe02zKiyMYSGK9PoX8z8+QsXwomgS8p/qr2ZrCKz4ItPh+zp0zS4mpMaBlEeAvDrJh&#10;zTPlOr28D1x6DaeuVw3US/0PTz7Xg37OusBSA8AYD85QDgQP9y0JS1C+FgL4FoBe6buO1GtAuD6U&#10;FpwRaLYspllTf0eK4KQ6nNnmSPuc0GuG905++f4XwdUQxGBNWGuF27tb9Mag6zoYY/DmzRuc+15M&#10;oKosSF56xS8i7J753JT75ZS4JTunUJ8+lec+4AgWRcrteb7XDVY28VkzNJj2I6qA1cJ2M3jX52QH&#10;ChvKpLaXQGw9E6k4M0SQcrDHyap+L8qyZNG2Lba7Hba7LdrVyoH3SoNYuamDcA6DquD3FIi9FAta&#10;ZKU4AdpPnYVTz5vsa2rfZdwqmhcJEMZEC7VaSFo85m8rexASgZ9jmb88EPWIefP4MwR61vmzZH1O&#10;1UfjGWvjdWWVNEEevhrJTWEpQwi2xV5FTkBUWArSsV01aFeXuLi8xFcvX+J86nA6HvHw8IAPH97j&#10;3ft3+PjpEz5//oxPnxyo/+XLAw6HA46HIx4fDzh3ZzeBlVlGebKuINUYAGmK2SQDyxsA1rjzQkXr&#10;7RSqC0XF7RbkgJjugQTtC2P+GIweeky2YPTxmurGYT1X15d4eXeHly9e4u72Fre3t3j58iXu7u5w&#10;ebHHar1yOYfORD+5REh1PU2DAVJbzCN2hWV/XusvavsQYyJLK1wfKrJWs9f6/8E2Z+pFp4D7dIDo&#10;QVhC7ktfBmSxGIst3ysxwmPjTUt9b0c3eAw9WpntuO8azTWqY+qz4s9ZbH8yLAtKRNgmEoQlcAfv&#10;dU/kvMutjdfaMruikG1MxODRInjoU156scbPXNzn/IGuqHvFCyql4FJ2VQoclcqbMMfMBLbk1eKu&#10;4tTUoG0abNoW21Xr1fcOvL/cb9FqBXM26M89+lOP4+MjPn36gI/v3+F8eoBeAbubHTaXW9gG6GwP&#10;soSVJWijHPB/POH45QGHD5/RffoMOhygux5kgZ4NenaA/el4Qtf1MJah2gZ6tcJqv8P+5ga72zs0&#10;+yvQagNLDSwTbLAnsegYz9sAACAASURBVCZVsHFzk+yd25qzotEzvKUdS81MOVsT1h0kVqyP1arF&#10;9c0VNtstdvsdVpsVdNOASOHdu/foz33WgBlmHM89Pnz6DBDQdx0ePn/Bt99+g7sXL7HbX0C3rR8j&#10;S15tFu7ZO5/PeHh4wOtXb/DPf/4L//rXT3j9+g26zqBpG6hGA8YARNAgtG2L/cUWX311h7/85c/4&#10;y1//jBcv77BerdzlssGbX3nlCgsgmwvbmbofnwwLzdQlIewZuZe1sRZa+JFnRHYZVIJlhd9wX8wb&#10;hnwfVUWxytkIbvxZShZag2IbyEYpy8Jsidpz2hqiNjLJWQ5ASZSG1wzAdgnu5WE6eR8flc5Unzqp&#10;n1fsYnCemypfORI5m6DJD3RrLfq+gyGDlls0TVMEF08XtrUzbdr3ugYyoqqkqslQ6sr6cCgUwW+c&#10;PIhLlWyaIwvTCMjGxgjTXsk1OykaKbpiuGSF8Cmzb7LVKcZkWKy7Eqxz72Fjoxps6hRVAOuBuCVv&#10;5gcN/kygpZxeHAOPh6rA9Oe29OHlyjhrHWMsZTYjlbD4LJx/xvz5psUN2Vj5vVRxPgYmlr9vY0Cj&#10;jaF9cjpz+BZcJULnQMwxEuope8/UPrE0NLWslTPLENSD3ueAzvq1RfWepzNMkDjIw7RlXV2+DhdE&#10;8FQ9zyIAsv6M8XjN5K1E1My6nCIGfo+6ajCVV1mcAyUkD8P2xoCppb3Q3Lr6I153CADRqGCBxxjr&#10;kQDhRVNzk9+LMMcfjGXXDJ/R1F1KErM3JtZpiSwWezLXw1bdSxRh6TLcNHyGeJal8MKIxhD+P9re&#10;tE1uG8kWPgFuudZeJcnu7ull5r3//x/dO9NuW9ZSa1YuJBHvBxBgAARIptzjftSWpaqsTBIEIk6c&#10;ZTBoYqnGonTmg1LKqQxJZJuRyHtikgln/bXTnS2E9W22eTqLRYXb2xu0bYumadC2Lb5++4ZW644N&#10;bNmuvU1byLyf8upO/dn5/TumgUCICTmnQOf+8xAzNHUezp1Pfadnc/WGZdJaMM7+t7Sis7l2SoQO&#10;Sz4eh6C/rNu64Y+32EUQpr/mlbjHov8ICJvMjDzPsdlssF6tUJaF6U8s+NcpBDggEsy1kfmjQ+0x&#10;IH6qRp+rcJtiz8d6l7G9JdIODesmIg8gjP98DoD8IXAf2vjB7T1+QHav4JTkU5+Ue66CK0bE8a3O&#10;5uOSsZ/Ztu0sZacdRlHQ0/YNhszII1/JLGyO7X6aVRmqssRms8LV9QXuH25wOP0J+8MBb287PD+/&#10;4OnpCS/PL3h9e8PLyytenl/x9vZmcKdT3f06oalb6LbtLZQJ4JbRtA1Uq0GUuc8QDpldLocG7FFB&#10;1ipHt0I0ZG6wdra71Pv+a5Ku1z2WadedIigwCkUoihzVokBZFagWC2w2a1xeXeL29gYfHh5wf3eH&#10;y4sLVNUCZVGiKHIXSguBEYdDAi8om9KDqeE5GrGnDCyfpkhmgO9S4mPC5A9JEQw/z2Ti52dVVJEH&#10;Z6zokW8my7LIoUbBQTFM6Y2rXuZZDYTSh/hBzAjZ9KFcmjlVoIrZU8Qm2X9fkcaV5UQydrmFr1+s&#10;CWJ/iKBZD0MO7WFuwUujUTSLxabNk1AMJDbVQDnfefQDoYYmxpLxwAaR/2kKSlOkcGtk9gjDV7V9&#10;T0ZSqBloHYNVocwLLKsSq0WJVVVhu1pis1qhKgpAa7R1jeZ0wvFwwOvzM56+f8Pu9QlQDcp1hcV2&#10;hWxZ4QTgeKqNT1mhoDNCe2qwe3zB82/fsf/9EdnuHUXbGEaEBmrdom2BU92irhtoJlBeQFUVys0G&#10;q6sbrK9vUW2vwNYqh5SzMfFaUWt1JMM+lIKiTEzzSASXxBQt8IKRwudDMwOtdvcyU1nHAs6R5wVU&#10;ZtaL1hqHwxH7/QEvpxfBLjVr+Xgyctb6VKM+nnDspsF13eDTTz9hU1yCsgyMtj/AGnOAHI5HPD49&#10;41+//ob/+3//G79//oLjsTagvbXaYiBXCkWeY7kssdmucHN3hbuHG1xfX2G5XJr32bYGkArKFmmV&#10;IT0jxwq5FItDAq8md6EVVhk+6C19QOeAL3FpaDx0SAL5Kss6Caws1jkaYuQ85bhnfsdBIB4B22ZS&#10;5aSVSjTsdqi6Cg891+B1xRh5PoPkeQyG4H/cnz3S4Ad7knBL8fz/49eGfaYbBWC4t19Sb73QNVf2&#10;Hra6hdJqUtKbagBSDP1hcTp0+jurcLbe97ECBX2BN8RP5jFFiTGUYSYwmShwL26F9Vr07n9kjYev&#10;x4lhkPOqFQNApZQbRtpnixLgDjkmvg+Yiwx58SxqETrFiVwNHijZBoF1nlWXD9ZbgLptdRdKbtie&#10;urO4CesjT0EVSSbmkEkYnx8nGtohsCitFVjk7vCADDAfxI9lgYyzJH1rBpmXNCRtTD+zY4qh1LM9&#10;hzk4Z6/4I2qA+IyFIvWo//f+faWBQlbWK5Ixqp26g6LgrPd5WI4EZ6PgnSWjzJxgDxgdMqBEUGRk&#10;b50KRo+B6ueC9dHX8fYpKY0nhw3yiBXPXBA+du2ngsfPCZbmiHWYrIHYb8MT09Hg9xwH38ZsKNJB&#10;dv4PI/KJSV6AYKS/lGqRcO37c3VRF5EFwzV0LchXbuMX01XmAYtU1sCe13VnR2LwI/IzfCgqjTbn&#10;FwOkfDuFcG1oZij73mlok+nWJgUgC8N4ObNPYNME5LnCZrM2it2mQds0IAKenp9xqms0TQMGmawt&#10;6wUNTgwphwTA4Gqds5PMGmZFtWjSds6eMIr6TIHAVlfFLECZBGgvbW3UAITtf0iaPT94iIIzTtr+&#10;jH5+FVh1BaC/G8QphWpR4fLyAqu1sb4w2bQmSJkUdTl82nMymHPmTQHxU44Bc37OVM0xR0U3NYiI&#10;g/mE4RJJWVbDORREbZKjuQ7xOoi6CQ93A7NRopC0z5J2sULZTSLj0VdyIoprpUB787PJG37KvXRK&#10;qRtzBZm7thhBrwvfQtIQMbmfi5LItXT+fFZZxQ7jUZmCynJkOaFaldjyFjc31wZvOZ1QNw2OxyPe&#10;3nZ4eXrB68sr3l532O12eHt7w+7tDbvdO477A071CU3ToGka1E1jrJw1d6RR31GDOu4+d4RL0Zz0&#10;JAlRm7kjjLuBkCIoNvhVpqy1Wh/ArpSCynNkeYY8z1FWBZarBbYXa1xcbbG92GKz3WC73WK73WC9&#10;2WCzMmG/RV44JYEZRCr4KmJxUzjCJRrcu4CuzMHfBENsSpKJyOUKhLQQuV8OVegksBujWqNuTShS&#10;/zvgvZUmhCGOUz9Mslr9B6Y/1IcM1elg2znenynfshhzfvxjpBq/cPPwWbCysU3+HDPWGh+WcGzD&#10;7pj13FvcWGad7cRdKB2Zyb0JKlKuUDCbiu78em2BxlH2JAmwioQqACPBaj5kIm0t+qa97dQAqgvI&#10;UF2IhbES6/2EtVHIoGVG000W80x1rPsKq0WFi/USF+s1VosKCgbcbZoa9eGI/dsbnh+/4+XpEW17&#10;xHJT4erhElf3t8i3K7w0R5xOJyhukKOF3gP1bo/X3x6x++076HWPUmugZbSa3UbYNhpNY957VpTI&#10;l0uU2y3WVzfYXN9iub2GqtZoKEejpR2R7tPZVdYBNzRk2Kjeq8wWOMrlScjDp5dfamg3ER1tyLq7&#10;ozomTlWW2G43uLm+xs2N8b5/3+1wOtbmOc7MMKHRLZqmxeFQ44XenIxquVrh7v4OgIaiDKy68BHN&#10;aHXTHT4nPD+/4svXb/j27RGnU4OiykGZCaZtNTvmY7XIsb1Y4vb2Ag8PN7i62qKsCpN3oBlat67h&#10;sddVXjvLLkpZsIR+1jGPdQt4mc/coG0b4WMNf+AoGxTEQHlCiO33/njsNV2jDEqtobvQMWaC+XjW&#10;M1P5YKOV21oAUYfvzd/f5kyWh+uoC4SRBbsoXuRZF/oqRnEiDj24MRhOef6uNLS2GWOtS4uxEWqt&#10;AHq6RpbgCye590Xu34qvDGCrOBSBdKEn+b+DfRsHRiTITd6w0PvzVDNi72l0L5FFS89w6IctaRBI&#10;gr2gEMxN+cqG8xfyZJjESlr39gXzgLUYDPqCEQdhGFYX5lO4WpE0WAYRy0VuLdBCAEP174e8PWns&#10;nvIAmInK2YHkkMxlSbj8GO3CpbRmrxFhZ3DgS0CZhX+OKGT7OGYM1EeDBg/T9RYHW0HKjGd+qNo8&#10;Rro9J5SiSDBzGAoYB3x+xE/8R74vFqyZHOjFmpgE6cWtb+fLKTw7g+FvAuH3gIaUfVd/7lrlaKAC&#10;5fRPGAuQjF4Lef4AkUwnijZ6Y17EUyA2JzItpu7/GJDEAbbhDSBI1B88JhdPWwhN1YvnAJhzzrPU&#10;EMRTQ4EDc1PfBz60JmLv95xkrLKWSWY8Gu7LkVBaioADg0we+PlqnnJWgAGqqw3KskRVVSAiHI5H&#10;NE3b7+Mcfj4eMKrsz+oJXN33hSCVEmcVQhUheUCH+Tm98iR2bzOp7KTh0JjBA1tD118q1Q0h7OBJ&#10;u34mzwnb7QZafwAzoyhL/Ou3X/Hly1e8vr2ZQMEuhJWEatkxhSFqgBEFCsRzpEhF72PqeQlXhKeQ&#10;ofFpqMQbOcIg6NuWoQNB/3sWIa1D4iAhZSFHgS0wIMzuERzmrqb3hyDsbaz9zJv92sE5p5h1vt1e&#10;4Ob2Fpv1GnmWQxGDWHf/7ieSpONK5HNtY8Lzcg5ZZs7gMgWIp9bJ3Oyd8Jzx7eU4Thqg4J5nYuDH&#10;/VANo3UGuz5UEfWB1V2to1lFbQkDxsoIa13U4wGmNJgpRUlGsesW1xykMpPkPm2JvTKQdL5NKQ36&#10;nAFuidDZgvqqWniHans2CDcF1WEgRZ5hsVy4vUy3LU6nGsfDCfXxhNPphOPxiP1+j/1+j/f3dxz2&#10;exyOR2Ovs3vH2/sO77u9CQE/HHA8ntDqjl4vGiAz5OU+hzN0AvDOMuX6WkUKWZZ3vxSKMkdV5Vgs&#10;K1TLBZbLJRaLFarFAuWiwmJZYrmqsN4ssd6sUS0rVFWFsixRliWy3JBKlV3LnScyoR8mdX45wb4Z&#10;EtU4NtMPvjQxwGYOsjrtutG9Y4j3jGKAi/s1jbA379RFdkBr9k5pa/Zvts35Eb/jVICVPzUeMvX8&#10;LJ1UmvaQgab1dHif//ANWffDep4Hfydte+SEUv553G8zRh3hWQBreI4yM3Tb/dJufbtfBAPUy8IR&#10;GE7hDaCgAM1QiqG1ApH2PJn8wbwvUXLQRUohQRgEI/UBxJ1iAMK3qwtEQufVqDuv9Lbz6jef24wH&#10;izzDsiqwXpTYLCtcblfYbpYocuOb3jYt2rrpWPcvePr2iP3bK4qCcHG9wd3DLW4f7qDLAse3V7yf&#10;jgawfzuBmhNOL284fn0BXg8oNUEx0NYa9ak1YUKqs78hBZUVyBdLLC4usb65xebmDsvtJbJqBa1K&#10;s0Oz7v25gi3eMCINO91YG8F5O0rLl7LIUZUVsk4+5CtI/GI5GQJpWfTdwtfQLjCpKgtstxs8PNzj&#10;/f0d9emEL79/QVO3JjgpV8iVQgvLwm/xvj/i9XWHl5dXvL2+YbFcolotDPu+Cx+tawPcv7y+4vvj&#10;Ix4fn3GqW2RFgTzPAIWOwWPeY1FmWK5KXF0br/uHD3fYXqxBCgZA5z4scggPUGS4xrM8omOFk1W0&#10;tG3TBanyoJBOQ1AcLdzk8NKCQamtKgoUaGN/FNpRhB7+meoT5FNhpGP7ZDz8MrIXD1gRw36FMQUM&#10;+KysvqhgMSQgr6H29zZEfP5p0OBL4N632JEsO7Ft2TUjFc+MgaLIB7P7a2ffqyKFIi9+WC46F1gZ&#10;C1rjODIRBW8cK5GGQYjetYEYyrproKPPYF8X9QAxeWxB2cj256oEUHo2GAUdAXmkndD1MMbcZzFH&#10;iNU60pO2B9GGbCUbYUvBSrfFGmk2x6zWYsgYYb5575oDhndcFeiTCThaw9ghpNatYd6781SwjsV9&#10;kHUPMyLvyb/IYbaBXz9xgkFFicHMoBfrgTggAbBxEjidZDMHRJN+jYVvxq8Je/IJzwJjp2wczmER&#10;hvvbVF5CirwS3T+85kVcRyJAM2IW8RTNV/HrZf8Z7s8ERtwOxgNkZ4ei82Tt75SMnA7ZnQKbo/dq&#10;JACdZvq0j4E+chLI7DPrp+wbUnYMcwCxOXZJY0OBHxlMAXFiPcVANTE09baNKdvUpLoZ/uuK0Nlw&#10;IDZlF5tmfLN7xChTKMoSq/UaVVWhbVuc6trbAxkhN4R698zBPfbz4dD53cvhgTfTt7ULRYZuIiPL&#10;H3WQRwKjgOEtLefY1lPobVZdLaI7EK1jn5NnI0jI8xzb7RYMoFxUWG/XWK/X+J9//oKnp2djm9m2&#10;gMr8faSzAqIBFkOeatnHoGnSJiy+X0PUKQkbBkzniYDDMzxUccADb5mRtKelged8UENHsAhrraeY&#10;EmPToaqeHfeFhWe+3depJ99oAjLCarXGhw8fcHd7j9VqbcJz7fMFNiQZbS10Zm+XZ/9zjjItdV7O&#10;GSKnzo6pr7UDrPiwODIoiASIWvst99/h2THYq/vXVUoJwN/cBmWH+tHaQ+REjpJKEDDnER9GcOos&#10;Gh+I+QQX/JCicQw/5JHBeL/d9mpxWeIyhjLjPriV+uEX2F5slyVBXeB1lufGSni1dK9r7VhPlqHf&#10;KZNOxxP2+0MH7B+wPx5xPJ5wahq0jbHX0Z3tsAPuOxsz7noF1loYH1EPPnu/OveGzLDriyJDVeUo&#10;qxKLRYVqsUS1WKKsKhRFgbxUKMqs+1WYPZ/E+tTaWX4Rcz9YEMPoGKnKs/yCIEhRrPfwe/dBARCS&#10;2DSjbVu0bQOVZSgzJbIBxgOn+2Uq7HHcSytxPqv/Lduc6TCOFPvdHeIjflO+DcXUB4gVTWkLm1Ry&#10;+Vix6h+YmL0RDFgHHpMw5lMdNscRgIGHYG/bmml12wH45gG0ErxuimNZ2yCv0JSsYmt3SIqgdd+Q&#10;xsI7Y4dPTD4eBoANikwhSWeQCwM118QmTmfgTpLZtsZmQrcmyBRMyChDVeZYLQqslzku1xUut0ss&#10;F4UZ5HReicfjCe9v73h9esbb0xO4OWKzqXB1e4Xbhztc3VyjJoX3psX+/R3H9xqH50fw+w569w7a&#10;18gbMwxpAdS1xvFk1ApZYRjjKlPIihLVZovN9S02t/dYXl5BVUsTasvU2buYQFxbf1n2eNO2ONUN&#10;9nszQT2eTmjbrqAV0tayKHB1aTzBFosKWaa6XAO72bKXQD5Hmh82dcaPcIUPH+7QNjWOxwPedm94&#10;eXpF27ZQWQ5ShkFhGT2nusHb2w5fvn7D9l+/Agq4ubvGcrUEALTaKCDed+/4/Ntn/POfv+Dr1+/Q&#10;zMjzrJPkdc+Kgpk2Lwqs10tc31zh4eEO19dXqKrK1IFaO/Y9J1hQsUn7FPssBXiGoB2BzmCahV7b&#10;NGi0rLzMHsRjAEsI1Ji9lQZAds+ysr79cBkANrsjxS6ZAoRShUvKpYYEe2PsHOn3u/h9Aw+Lwz9i&#10;HUGjhduwMA797yKnkqcwit0z5+U/8VpzgZRQPZJqLs4BC1NNTsr/0zX03EsJfaaQ8s43N+zRhmkH&#10;8kHnkD0z2Ux5VVaETRG5HwHEPmhq0gyoyHmvGVBhoWjfi4IiDQ4CaV010MlAfa9aW+NQlPAgw0ZD&#10;kKi33vGbvLbVXbHeCgC/Jx+YQWg3zHX1GkbuAyWDm9J74XAIc07DLIdJ8Gwhpn1mpwBaeY/9LBOe&#10;3Fumwl7DLJXYuTxHLZoCaM8N3Rwb8oX0N69mF0OeMfuY5P6dOh/B8dyEFKo6wWKcC8DHbF6mbI6S&#10;a1uEe1JIIYyjDpMgoQ/OkBcGOAUonQ2Un0HOGiWGjLzG2Gtz5Hme3Wdy/PVTgxyXu8Xpz0WetU3i&#10;PNXas4nrVZU+mcIpH+2AWv6dUo51X5YV8jx3ZBfjwQxhn0zxsJdgDwv3G0KgNBRKy14V7Xsxe4zu&#10;JDGlB3Ri1ljeGiZTc2ot1NqwA39TC0jrGBbvL8tzbC+2KBelsVTYbFCWFf7nf/4H378/oq5rELWd&#10;V0MHhigKADNvFNjTzgIA/0cB3jlDsDmvl8qdSu2nU0GmgzsolA8UkBw0M1RHClLheZMi6In3rVQH&#10;uFu1pm11W6MyL4oSD/cf8Oc//QU3V9eoytKw7dErL4asn/MB9hTONMRjflwph4mBaaynGrPGiQ0C&#10;/P0kUluF7p0RMqxRY2OwR6ZqLKVU30dEFieNnVsEqcFEzOonNtQc7NfMwqJlSPwNiTgDtvVE3kmM&#10;lDNmS/ojPZpv9xoO+YIbKK3bZA8vCC6MXnng7HLJ9A1ZrpAXJcpFAfDSEdSYgbZpO/ucFnXbdsrb&#10;jszTavffrHu/e4MrtK5fQGDRbLFFlfXgvVI5sixDlilkGXW/FPI8Q5YXyPIcSmVCmdOafxOcfae9&#10;SP3QL2JxQ/GcsEE9yIIaEstpYJKtX9RazHdBMhkCrWaoDFBZ5vz3hwoZmSFCAakwbhuvzvS7Pxu8&#10;n9sMpJgXHAk2HRZ4sYdyCITEAxKHTfCcC5IKW4x/Lko2r2MNy7BhCy0kepsP10gP6n7flkdrEj5W&#10;neVMlrnwGhtUY4OA3HtzlPehlw/RdNMydlANvg8IlFEimJVFOn1XcNrNRJECQ6FtdcdG7yxLtIYC&#10;UGQKi7LAZpFjuyxwua2wWVUocwVow7g/HY7Yv+2MN9jLC06HHaqScHWzwcPHezx8fMDi4gK7U4Nl&#10;/o6yJWTvDbK3I9ShBk6AbgjctGjYSIzq2rw/ogygzHiUlQa4397e4+LhAeVmCy4q1FDOYqdtOyVA&#10;25kMaO6Y9rpjpL/h67dHfP36DbvdrpPM9mu5yDJsNiv8/NNPWCyqblPMA0YW+gab5xWLg+dPEYoy&#10;x3q9wu3dNZ5fbvHt+3ccTzVOh7rzzlSOJcNao24a7A9HPD0+47fPn7FYlVisShRlBqIMumlxPJ7w&#10;+mrscn7/8hW793fkRQYGwQgpzDORZxkWlQlvubzc4vrqEhcXF52cWHXX3gyomFrDBJSlAvmDqrCA&#10;ko1NWFSFRZQNTm2aRjCX0qjvnIDRcA8ZMFnPAFhjvvsxxo9UyoSs2jEwaQqUSu6NoZd4OL2b0ZjH&#10;lUs0mq9iGd1IDalAcf9PhGGg/b2RAP7A+5vJY50bdupQgScHMlmWubAa1hzZRyMN8kQI3+jemygQ&#10;5ww54hY2Y8PAUAVjv0b7TBTBT7e+lXL47jFSEnZsYcgapP+hHR4wOa9GSj079utHfEhdGHJ03XVD&#10;2U6BRYOWOMJYc/nksuDkoHGPr4H5oEIfOmhAE5vXEQwYLJDBpu7w986hMsCys2jmHjjcR2bYaSCd&#10;QzIM5IyD8mNrJly/oa1aai+fAo5T4G96v8QoODPn58wBSMc+S/TrAs9ia9sRGpicA1KlQ/bieqwp&#10;IDix3CNAQqCOngglnAPCRc8soUSlCPHlHCggOgTz5Mjj13nq84zlhOEPvM/x8PTxaxvuE1NnT2x4&#10;wsG6Gj3fQvuWGHoaOwf69Fdv5fbDVfnf8fdoma2GcWf2nzw3lgP2vbZt49k6eD77ci9gqfKiITjF&#10;PvAvffotqE4D4F7+W404Co4DZC7nztoPUsTUoFMYG1IWetY2A6wIpAHFgMoz5EWOsqqwWCywqBZY&#10;VCX+3//7b3z/9g2H/cmAzxm5MPj+rB2kIUVtz0LS3dxzYM65PAQh5zOCx56BURWNfYZCHMUpOHoE&#10;X8mxRuh+af9b93WLVKAo+D7PEBY8ZsbFKIoMN7e3+Mt//AV/+tOfsN1uUWTKvCgCf0EeOFOfvS+l&#10;zuGxAfqcPXHO0FxiXHPUSWMhtT3oGxngQ8RKEwb5CCSDf8kH8GN+8CZMlLzgZzs70Byv+/19WtaT&#10;3VCGCBzmlgR7tD2nfQ/zxMAiuib4h8+t884/qUwat7i0FtTM8Rm/PzGkAahMotTSLAepUo5ilDIW&#10;5M+kHUuHq0Hifl7/21saS2taiRMStLuP0mbLy/ZzjHHV2ywqXxRNIHdmaec+0SvAWq0Nicu9Dw0N&#10;3QH6DO5cGWDV72robCKH7vbM6q2Z4tffrTdFXg4MRazAOQOyLEdVtVCZQlHk5gwPwmZJOK8QhEWd&#10;xRACKyLXg3Tfe85qzM/dGFMTDxmUOodl8ePTbX8KFz/sYr9nb/o13kSmfIfSyN2cQ9c/MOLgvFIE&#10;rVXykGHhl2sWhuoeeDLyFZWBlRasDuWYdUaeqHuH3gSL45zQqTlTSxeGAbipmrH6YfQz3gwM5f7c&#10;biRGqtJ2VjIaIEaWEZZljmWVYbPIcb1Z4Ga7xroqkAHgtkV9Ohm/r5c37F5esN+9glBjtSlxe3+N&#10;h48PuL65BfICh+MbeF9Dv7wj2x2wqDWoAdoWqDXQasPkt4A7KENW5CjKEvlygWqzxeXdB1zeG+C+&#10;yXMcdQ/0szY+5a0D8UzIkmIF0goMQtMC74cTPn/5jt9+/YzDbu/CQKqqwMV2g5ubK1xdXaKuT9C6&#10;hWLlpqg9OWuoshgrFmMNU5ZlWCxKbC+2ePjwgPfDCXlR4fNvX3B4PxgAX/VAeMuMw6nG2/seT08v&#10;ePz+iM1miTzPUZQVDocGz08v+PL1G75/f8Ru9+4Yt5p7SV+uMiwXFa4utri/v8Onnz7g46eP2F5c&#10;IM8Lt4iIFBTMWtCkE0wQGoRNSquhVFElZVD2630VSnyIOFeKzuIg9kFK/qFGugfi442Etcewf6+5&#10;P1gmBzmRImee9DfFz5lugMYYZTEQYmBLliiCKfRWTIIbcf86Jn8wIL3tw2A9GZzW25Vo1+DkKvcY&#10;KvH7nlaRzAK1AkYOiawRz/5HfouVXs1kN0X/njlqlzqM8oUA8BEE19OAaZNccwIQQTfUkzWxH+8d&#10;PDeQFijcVZ1iHYkQyzYCKPnv09p4qUFYXgqAZoRsonjuT2oPn2LAOttjT9HCESuHtIXYQI89A+Qe&#10;e7bm1njJr51pLTb3GqWY7T8KdI6pXubsd1Pv55zGM6amGtszRlW14HQ2xsT9SN4bDMOi419L0Vo/&#10;9BAfLBnVsz+n/h6h2AAAIABJREFUBkxjTK4Uk3vgacqIAvdTe+csL2X4ex4F7Oq592LsWf4jANnY&#10;WTX3WsRyRiRwndoPGDwEh7w8FY4HdrI3Zo4PgKLPzpBFH65Vb+Ai/dilDZ20mlCC6W//O0U6kdeL&#10;ZMvvn3Oxj9yHJ/rnUWpgmgTvgWQdHRvqGD5lBmQCvLdDcU+cJ/2gFQhZxzNjMLcoW42qLLEojSXD&#10;er3Gf//3f+P337/g9WVnvJwFtZylf7s3wKDee5rSn2nu/pqqy2J/PrWHhz9X9h+p14kHjvt4haeI&#10;QIw0SV69LIefJKyanHIeopbsVP8MLSx6CKwBleW4vr7BX//2N/zlL3/B1dUlyjzrbrjuUzJtwTJi&#10;+5xS08wZVkoyzY/UDGN/H6sNY2dgCqQfD/uOsPepn4b11sUxdURvP5QeHoh9yyoorC2ps8zpGNFB&#10;XZp1ZNGQ2NEnJ8HvveSBL4c0gmXt8isSdZCr188482L1zzlZSeFwIg3gDwN4OaxpvU1anAmd9TUp&#10;hawDw919kHW7NoC2Bcb7oUyfjwgRFGy+LxOs/V5pbK0zbXAte72j8GlHYM/kRM7CRUP3z68k7crM&#10;PUfa7ezYNHd9lyKxrAlMCqy0CzBXHdl4dACHyHABQ1cUi5k5bKgjPUu7KtmHuL2xkHuy31k6iys7&#10;uKJILpmz4OOBLTx5e+v/Ang/5Zk4x1c0DBnjgZ3LEDjxHzi/MIk/pHZSyQFABhH2FoAzgnk59Lk/&#10;3w9yztfGZV3jDXpvL6KERxLFuIWevzZLqxZo49cU8UBmxmTT6Tf249Ys0k+3n751Pv1M0GQSOzQM&#10;056ZemC/NdKenqHKUMQocwKWBZaLAherCtcXa2xXS5RZBmiN9lTjeDjiffeO3dsO77t3HA97ZArY&#10;bNa4ubnBzc0dVss13g9HHJ7fsP/6CP30jPJ4RFsb5r6uW+iWnTWR3eWyvEC5XKBar7G4uML27h5X&#10;9x+w3F6hzQo0rMGNBlvJUfd9ihRYAUr16eLIFBoGqmWLarFClpfQmnCqzU6uCMiyzNgc2MAMb1MO&#10;/DUDADtWTMQaAhmelefGGmfDwMOHD6CsxHK5RlFU+PWXX7F73bm1ZOvktm7x/n7Ay8sbPv/+FUop&#10;HI8NVqstDscan3//hn/+81/49v0RddMYOZ9JNUCuCuTKKCmuL7b49PEeP//5Z3z66RPu7m6wWa1B&#10;lKFpuAOi++fYkwiPNOCh0if0N06BxWEzGRZSqWJ68plg6fE93z5iWFT0TIfYPmHtMkhlo2PJ1F4T&#10;7u0pgMuC06kiWu71Y0OCMfA+pgYYHI4jzF+awVryz4fgBHCN7zw2oAs7bho0TdODPB1LIv4aQyWF&#10;bDaibIMYgGo2XFNcaB+scGQqQmhwm1wd0YbFSuBVquGJA+f9wo3Z41DEmz4s0igIpxYFNXRSSTO4&#10;V5bNIfg/tmFxoEZX4OpujctwK5k3YuYeFABOvZ9/WKTZPBcLXihFSZs+onFwNVUDyUyQ2ICgfx61&#10;R+wd34fSjfPkIMFlsUwB4+MSUsI423cKULe/Dxn3qXVzDtgaey4lA2/se+aG784hh6T2wDHboBk/&#10;ECFhlX5g2Oddaxt2DZxlZzAEY4cDHyd5DvqJH71uc8BpnkGGOcfqyXtN4VEx5tU/ZqURKszmsEin&#10;9p3Y2jrXQz8G3MeGuVGQte94HKPY5YYj/VwxImK05LCYvT7SgeUcrhe/7yHLQBUe9xDvMyS92T3S&#10;hNtnHjAQ9sxerqgYhPvoSgBo2P9WNBhSSFJCmEcX67fPyeYYPk+A7nojFiCVC7wFoCjrVOOdKoxM&#10;hlbR5iiLAmVVYrlcYLvd4OrqF/zyy6/49u079vtDx8LPYCGoYfYRPEsinrFv/ah/9rDmnybEpXqR&#10;KcwlhlpI6wi3RpkDJaG/huUAilkybHtChNtXuVPuOVfYHvTLVIab61v8/R//wN//8Td8+HCPqsoN&#10;aK+1US06AL9nHJvar1cJjFnATil1UvcqpjI+B8BP7e3h34+x6sP+NFXX+69hB1EsfNGR6D1lGGqc&#10;B+GB68pk+0lyEnWAK5MlXurIdbUByz7LODbk9ig1HPYH7GVpJFsHTNecY/c9tddP9VZT5If+/bEX&#10;uOH1dDQMVbXgt8mcyKA6MF0qo8zLGvsWtAbw7t0GJLhOXZZhRygQOJFlvVvLYS3Dv0i7vdIDvgle&#10;9iZ7PVS/n1vrVIIUb8pgdKnw6fcQ5WWoAFDKqbLZuMKbtUTsrz3uB8M+/kX9Z44MZnXLaMWQ0aje&#10;8i6vg2b1M2HUhG/rGeShin43rCF8u2P63wfvpw6SqbAuCfjEGDbyMDk33C9mSeP7DMVT5+PMS442&#10;rgiYD4gVwAkcZMyGhoNibgr4Cg8dCxbJpjw8IPoQCjWDCCf9EWM+/DJgMp3uDe4CORQ55r0raZk6&#10;6xRCq1XnD08uVI/YZQ91jTBQFCa4Y7sqcLlZ4mK9QlXkgGa0dYP6VOO4P5jU7f0ex/0e9eGARaGw&#10;Wa9xsb3EqlpC1xqv357x9OtnnL59RXk6gNoW+7o2Sd5127HuGaw7b/48R7FYoNqssb6+wcX9B1w9&#10;fMJiewVkJRomUNuiIG28jhsNrTqfMdbQYsqpCKAsQ8uEomqQFyVIGa9/leXd5qZ7HZJ9bliDyKgq&#10;zH33C0M1IjkfFCvSPsLA4cgzE0BClAGqQJ5XKMsKijLoVuOX+hecTifzPmDY81oz9ocjHh+fUdcn&#10;vL684fffH7HdXuBYN/jy7RG//vYZr2+77mDOQWBklKHIclRFhvWqwu31Fj99esCf//QJt/d3WK2W&#10;UKTQNl1orGZPvu+8wuSzIa5BCDC7MB4B5su1a4EWCUg79jr3wFLv9aZGmSApu4NeEk2jANGYJZV5&#10;KFSS6WM/Q9u2ZpIvAJg5AEbK2znVcM8BP+Y0+C4oODgf5MBJs+4zUWcMWec1Vwgkcxgy00aYHKn9&#10;vGka1HXtgLxM9Qy02DnpBamj9wMcY+fE3ocPMrBPm5AyfBHllrKqi94n7r3rocT3sB8cRCIUd3C3&#10;vOI9zWiJGLgMmjbDescsANb7fAIQptjnCxhw/nNhQRmzJ5OylmKZREZcfonzFOW+cSGvsBsSC/xw&#10;2jBPYBwwNXueDkAdDr6mHwrHniUv7B7TgWtjSrw+vJSjQFwoy4/61M9gdaeAvrDunBo2zqs3aTbA&#10;OfVszQXHUtL3FMgZggnToNSIN+7MXmHMR342EMZpsCpu2yWGggHjLTYE+5HBDJ/hX+/Wr+clN33m&#10;Jl8Paau/KUbh2Br5d5CTpgYh4wO74bUNWfdpe9IwilQCRTM/C2GGAifI7BCARkyJ7vZ0j5Fqmc+d&#10;LUCnig73cqWE7Qynaq1ujB24jsADpgNAIACrpXVODLzv64cAZKBhjTG2V8WGuZ76ABBhp9L/Gh44&#10;k+UZdJeRprI1irLAarXC9mKL6+sr/PbbZ3z+/Du+fX/Eqe6sh0g55ulg/3LWeTR7rz9nYDf2fKZy&#10;5aau4eyMGXcxh176oS2N8/8n3/fRKjX7ldTrFvqFZAh3DhDsvqoqC9ze3uHvf/87/s//+f/wpz//&#10;jO3FCnkGEBnlNMnA04C8SCNWL/5zlh5aTp2hY18f5rxMhVKmsJ2pTJspT3y/BvOrYaWiNhNydxji&#10;xeTvmj64qDzLKas2dq4JETwqNQBxauOResfDq2zmobN7pjTozvN6lNSQ1WaOnVOHzXUTST2Kk1tM&#10;B273OQcczRgga/ulLS+rU+JZbIT6ns/U09rZajtAW9YkXY/igHxFjoXPAcbn4X5EIr9Fsu393BLS&#10;BpNV0ratK/bNvEd5ZzXDKs98lRmHNmB2zcg9VQT8igx2/7nL7cCxu56df/94TzPEgynM8STypsJz&#10;8tIGGUygFN3tj4H3Y2Fa5xRpqc2LI2ElQ48oHrABYqCFH/wWn8ymZbCx16bE1FLI9mUKDPpD0Hnw&#10;EY1xEQeLtM9mC4B7ryHwZZxafq3H1LbMbzUMgvBxeHFYQRymBJ+wyEHxBu8zDhe9mcyzlYx0gLSx&#10;lDG+503LaLUB9K3FjCIrkTJKikwBRW5+wna1wOV2jdWiMioC3UI3Frw/4vC+x363w/vbG+rDHttq&#10;gfVigVLlqPdH7L4/4du//oXD1y8o6xPQNjicjjgd9jgeDqhbBmtT+OVZDipyZFWFcrVGdXmJze0d&#10;rj58xPrqFiiWOLWGgW6Zr7kiIM/ACmhbjVo3YN32153IA43kPWwFYwci4dsxJKVcqQNg3PmuOukP&#10;9dNJ3VndZEI+5YEa7n4Z6welFPIsR1kAegVcM9DWGm9vOzx+f0R9qnsAjRjUDRKOpwbt8xt2r+/4&#10;9u0Fi+USTavxtnvHbn+ABnfhJcafLc/MsGBRltisl7i83OD29hIXF2tUVQEGd8xljbYjaNgtu7Nh&#10;NEAvs38tE7LVsOiLFYQhk1w+d7ags4OysAD3GrsR0KIfrmXyYYvvkxQD6vpCWjJVexlj/zO0Zihv&#10;D+EkyzbFEpzbxE8GaJ3BZAgDY70GlKlrWv3Q4tRZlA5fk0D9kFXnWCuE2YMLn+FF3j0hGHsaDqq5&#10;MV/suX7FjnFP5AG8foPtM3UGEQF9wvAIC1GydRiBjV9g9TCYxvuAiTgfYzkwRJbt0ftwyvC/VJGe&#10;AtGiz6PzMhYDHPYBjizYB+T1JEEMIGFVo8gr7TxQSjOC4pwGrCJEuVKUAFmHCkUbPNU2JnzKBTXS&#10;MJxsGN6ICKuUAlAUSOV2JMFhEmwZDmA2ryEQrxPYCdEfAMCnhqtTwMvcuvgcQP6PeJBP+enH6nF5&#10;9jMiRBsgbmHjzf/Gbflmq6s6evygZRlh+Hv3BxwAGhzpH9jrB3r1R7yGDZ5uHwhJslwFSzTY99x9&#10;lcBJEnCL9Qd+FgGBogz1GEFp9ByR1GOvYKdJ4HtcTTidz5Ac3glgcypTwjfpjtwaGh9apEgDoW1b&#10;eC2dYpmHn93rM7tb7mpJJZh46EFzFgQc73hJEMNCIE+CJoPawdaJjhFNXt8B76hP2d74+/+AfRix&#10;eJus+8gyfNmBvl7ZQeQFF5o+lizRuLOWICyyBfIix3K9wv3tLT59/Ihf/vUr/uefv+DL1294eXnF&#10;4XhE22ijeFbKKYw5tPgjP/ejN1SiKIPAswUZObbnOBbEzoE558nQDhKBx31fD0pQMDVs8fN7TXae&#10;rCYRzYay2XtG7ZARoaoqPHz4gL//4x/4r//8T/z5zz/j6uoSRdGR1rp92+We6HkD4VhdP1etliKx&#10;je4NNOwZejYtBoOsmB3G5NBauqkEScIUUyFSv2AH9SJFziU51Kb0vhfmonkOMA4UJYPhaMnkDkNF&#10;ux+lbG2tPFcLLV5bZb0vu/FD7wBYUtEhQV9EB9gV86BwkDWmXK9e7UkYWJ/5++80scN/byzs1uz6&#10;EBel62X6QahwplAdyQfUOclQwCYP9+h+nCYzTXqXkWEYuelXBMjusoEoqOrJy4TxhxDKew581RrJ&#10;Qt+9nqKQ4C33GD+Hj4kHnY600WP2a1CHBzH5qnZif1gtHDDIDgw4sFPjFIclbeUaD5umUdVNjIit&#10;uuv6bwfvz9kcU9YIMbAhZMFqzV6xTRSb7I/LPs33qqCQ/3HJW/J73ESy+38a3nDv/YoUbddIIAFw&#10;EcTClIUFiYGEhoTwbWq088DufLO0G6gRmDIxWQ8jyHxADB4QBP9ny+yBgfAJQ5Co+6TWfUaWELrz&#10;wG9bQGsHWRvgQTdomhq6rQHWxkZGAUWe4XK7wuV2jcWihOqYunVd43Q44PD+jv3bDu8vr9i/PINP&#10;e+RUIEOLev+K76c3PD8/4f37d2SHHdrTHsf3d+x3O+z3B5xONVoNEOXIiwJZVUItKuSrJaqLCyxv&#10;brC8uUGx2kCrHHWjcahbnE4N2raFIoXMBhATQ5ORMeku9Yc6jzOt2+6XNp7TzhdMe56b9jlRKgO6&#10;bABj56OFRYLZ9CGmoxKwlXeD9dArnllDN4zWnKrujMwVoSoLrNcrbLZrLFcrvDy/om3qzn5JMHoI&#10;aDSjbhrs9i9Qz29GbgcWtpMG0My6a5RnCqvVAtfXV7i5u8bF5RbVogIRdSG/Gro1zzSpfpMDaz+E&#10;2U5eBes83Ewlezb8+xTY4cJg3ACFPfDDHWZyxC78socgsiwwBFhInkVq8DSRlz0qR8tE1kOOxPBX&#10;d0BxH1DdD/QkiMHzG65EM36OVHWOnD5a6FJ/SIuRqY9rxMAeDpqvKGG5Z5ZJwEeyQxSU876X1y7K&#10;zhJts1KEgnLkWdaDk6RcEcWRw5ooYA4GfpE8xTphf9jtAqSoLyQ9U5ewqcE0TYQplL9G7i97kxHf&#10;1UhK5e05p+EFyZH0IwaDIic6DZQvndxSqGSmgAX/Gsm1gICNCC8AzFNldhJPwyQCVCczNt7U7Jgm&#10;vpVdHzjVMzqHi9S3skO0DpL2WTaAFtzLnLVuffUF9VwqsWVF6ii7Qg0bxzUkkl3joR1zwo37ZzdZ&#10;K3P/NjlkiSXYb3P2oxgwOIvxNoOBOfVasdeYI9E9t25NKV9jPv8he0o2me5+cLgx8cBmYoy0M3rO&#10;MCSXMzKI4ySoKNdJyv4x7EcsIWX4XqQlkPBfhTw75cCT4B/lvj2l/DA2GI5E2PJ43yEGYtQrouxT&#10;mLafC0EMDAK/EQ6nIynmqeZxKhx5LHCZx0DokbUUW7dDyxypTgpGiwFZY0x5ErMJ9Oa1TD7/mCTp&#10;ZXhPbC+lwQYwEHWIzSQzCi1DVjJnR+YyzMD+npwMiB8lSfR1Rl9/xOuroYLAZqkJdiWpAETq66H+&#10;3xP00m4nV8qeQNrP6BGnPyvu1L3kZVwo4RucZTmKosR6ucR2u8X1zQ0+fPiAX3/7jF9//Q2ff/+C&#10;p6dn1KfarIOOwOZl5fTpioHKkhCaClIEq/LAbBo/e2QG0qAv6YvO2XiEfHIJBJXGcn3GLYV7s4MC&#10;3XcrCyqxtdpg4e3c9TnyXuQZlusVfvr5Z/zX//kv/P3vf8eHhwdcXmxQljkUse9xzwazIFE79EDb&#10;9LAtRco852wetceBb7XkMibcnmHU9D5wB+GbjUmVBEkiD/UzVSUAc2+PIopgi+S3CeG2QNOErbEB&#10;u7SyYZdzYHpyi2pxx1hx361JYqNuoKkYIkxbgMQsQk9JpWsh8j3zySnQ2eeqc9+ChAONQU/Akfss&#10;7Gh8VSxH7Tw9y1XPykgN7h+FRF6C9+yRDCCGAOq9oFgaDJX7wawc7FLn0S7Cqo3X6UBxxeGaJB7y&#10;KYhG+F2y8OpzMUj1bgj9WdnvquRZv0m7HvKteuQZ62If+vwZJRVNtk8Lejmlel97j5DF8eHsFJEt&#10;pUCZzIGJ9N00uev9IHg/J4E9xsYYm5oON1UEnrdxYGPqOPNZ40PZmDvskp8l7j/sF4f97jDhaCor&#10;wI41Op4N4BK4ISRtkH62vQ8vc+8LzzbQs7P0sA+aDWXop6Xs+VT1z5GYBPbUyP6+dRJ7zdpvyJij&#10;3GBr7SH4+x5AZGMmjF1O54RBdiPW0LpB257AbQMFRp4Zb/TVssL15Rab9QpFloHbFk3doD52ljm7&#10;dxxe37B/eUa9e0ZJRyzyFkrvcXz9jlN9xPHtBXQ4gusD9m+v2L2+YL/foa5rtFqDKIMqM+TLAvlq&#10;gWKzRnVxifX1DdZXNyjWGzQqQ31qUOsWp0ajPjVmAWcMggmUbV1oKPdwl7ae5JYVKb3s2c1ebIBG&#10;poyVTZZlUCoz4bkW2HbNIaOL5jbri/tN3TYLqisMOVJYGNBHo20YrHQHcgCZUsgzhbIqcHGxxe3d&#10;DV6eX/DyXIOZzaSTevsdBkETm/M0I2TUuZqx7oIftRvQ5RlhvV7i4eEWf/nLz/j550+4uLxEludo&#10;defZrtkLIrXvC5rM4CPYOFNhhKEMW3oRp6SOJFhKPSOA++arY6aEhykHLL7Y/uSx9D1P8iDx3Ic0&#10;fOaVQ94Eo5Z6xlKYbM5AMmwpVdRO5ZhMsoPODHucNSAWm3qotJDsKdneU8BU8iX6FC1AOLB84Qj5&#10;edx3lKLqjGjzQAHzmoVD5Ej46wAME7JJec4RzbefCxsB7z2CYqXaPOYteqNeJt9b02fKkrPk8dlg&#10;8EKDKWnvwaP5LXFA2R9Qh+B9/8j568ExaDSg0YIUu4ZOcc/0dWM4GRilrchcOQstn+kRC7nnAStS&#10;AvgQgXKdmaYHLmmwy09hBMO9IfEMflttwQE/ucqjA3CcHeek2WIIR5KYwJG7ShRdZHSGdc6U3D1V&#10;l6YGZOdZONIIySRdR095I/8I6cTf02SdyX3DGVhViIzNCDiQZi7ODdN1n42jHpPephY7p3xbGoKf&#10;bRU22jyA4BxoxeH+KcAuZo9WSQPQmKSDxJBhFWFRRsFjkns9yS5jeCZFh0iSXRsZ5gTAhj8oE3vu&#10;GQOiMSbilP9/6ln1fd3jAxuKgNTcm2V763nKa3y8PvFZrkkFSEoBQQKIDk4U06d1GSqd57HtC8xa&#10;UbDegClySbg2ohZXEWL4MLAyNQTwmZaQZ9gP/yMZnxy3s7FPACmQYhD7YBOTr4rPsgzIc5RVhdV6&#10;hYuLC9ze3uHTTz/h8+fP+OWXf+G3X3/Dy/ML6rrpgm2tRYPqyErszLs9aM3dW2vrIwadna+MG/gT&#10;MAAN4OefxMCb3hIi2EeCYZ9nhTIYJPTPPw00fTy8uAO7ky7AyKfgdTUbux4WisA6c0RBrTQUKRRl&#10;iZvbW/z5L3/BP/7zP/HXv/8HHh7usVotkWc2INjIp8kORbXu2YVS8niG0u2PEIbGcK4BgC+CQ4Vm&#10;oPt/2wuOK/midYdYS1H1mWBXzLHmixPHe4bzVI0UZjr5AxLyiR5iYzPf51uH+HZbkoBCAcOfOmtX&#10;xqQxn8cl9d+bf+8pkl8ZDBGDJTfI+oBC7zoRMI8iZ12MpOBUV6A0aSNUWZDEi+QgVfXPeeAU0oP7&#10;gXt6NwgabsGShEMu29h//aFiyifYp20OhfnIhIqOopixXUsOwJcWz8zCHNFaKMPZLcEbaPr4ezJT&#10;hIcq5l6tPG6DFioG0/j2iJoe54XW/pDn/ahNwIgvcpiaPuZbNrfYGy1GJt5rjCnkX1QfBPDXJ/eB&#10;gBPFKI9Oy1Ml44RsFXCBE7qTHNnrmCllQN5OHqKUQpZnHauDe4kmyeT4YdPtydkliyiW+Gx97Qdl&#10;RfhpBNuAzftru4ezNRk2HmvSBggqIhRZBkWERVngYrPCxXqDZVmCGAK4P+LwfsBxt8fxbYfj2wv4&#10;9IblRmFVMTI+gU8aqq6R6xr16YD96yveXp4dcM+skeUZ8qpCvlwgW61QbrdYXd9ge3OHxcUF8sUa&#10;nJWomdHqFq02U9osUy4wS2uNpm0NsK7M36mOTa657a5la9j4toi0m6+SKfPiPmYZVKY61g+7xjvL&#10;hIxOsFqNx7YS3sqIhBVxABr5MqVMEfI8w6IqcX11hfv7e3z98g27tx2apjbvMfPiV8xnyJRjxtqB&#10;jW4a6LZBS4SyUlguS9zcXOLjpw/4+eef8PDhHuWigmagabUhoLDwE3MSKXjKhBh4b/cbuc9MySVD&#10;NgwLho6/z6mOlTJkKUtWWHzjHpGdJ/aG0HsuxRzR2pEQEiAxzw6+PIctNwcwG7DmJrIZkmPQyOeP&#10;H4ZzdtoZwwMJ4NNQGusHMPosKEwc3EPQhwbYFROLwCmKFjxnsYnOkhiHtgoQ5FyesCkaBzQ9kHAM&#10;/OcUKDEOpAw8sKPXxPcynrL4k6ztkEFiPSaZGaoLAvCeIWajEENv7aVbPeu+jA0fwpDloYVNrzQy&#10;6jyj8upzGdruTEdywCMVA84+R9hu9CxlRBq+IesvWkBTPLJpjEE+VSuOWeGkmooUAeWc/eNHQ/Tm&#10;7Kkp+8ok+BCrocejE3pAnYb92dj7nwoWnPITHwLPadswz54raunI8WHsD4A60a/3al8MmM0eaCds&#10;26a81+cOhPznLHz2R1RG/GPXIhV+m6qhxvq5VG3gWxcylILXEMcGyD64CZuc6CmYw1owfC5i1j0W&#10;aJIsRprRG4dZKun73Oc2hRlMptbPjRVoxFNEZq74t5WHsKOg4s55nzFbnEEYdHD2zGFJC9R4oDhM&#10;Bm52b0DJ0EQx/JA2VOSY+BnyosRqs8HN3S3u7+9wd3eHjx8e8OXLV3z9+hVPT8/Y7w9oWgMeEzQs&#10;pSmzvZisDxxWSAHRBpBWvnJvGDu3UiHicrA/AH4HI0N/QGOXO41Uvk71N+gN/Mwf7iiz3JHo3L5K&#10;DGirDFFORb1ab/Dw4QF//evf8I9//AN//vOfcHN7jWpRdgp0bSxjddvZDLJXExD8QD3fVu/HQ4Rn&#10;1aHJNesPr8OhDHXrUqO3k6KESmy8DpDBo5EZWiIDcazXGgzFaRxPSzGDY4zioZXKME+Hu+dw7J44&#10;pw0BJI/1nCxkbc63nni0jxy+DifsRsP75FIWPaY+RmhLUwPpKVKIdy9J7CkBCdkMA/wGUg5W/Ps/&#10;XE9hbom/15N3bgYegoHCKLb3xyyeeoLdlAplaJPUE4uZe0K2V9sRAoIlBc8OByrJYe9J0sUAPl7U&#10;u1TTSP+FAVF0HlYtah8+ryadDd7P8Q2ckiWlmpnp9OZpWVQMeJ96r6PsDkgpegzMmeFNlDKVDzy3&#10;Utu5x60IN1KlhL/V0BPf+ivawlB1Vg3y4ZVeE8RwbPr0NewP3YGFDxAk2iv/gfYY/d08TGUA59Ag&#10;tAzkLRtv81aDdR/yl2UZCma3WLNc4WK9xqoqjRdxa6xq6lON/f6I97c9Drs9DrsdTu+vUHzAolph&#10;tchQKg3V1GjqI+r3PV6fnvH0/Qm7tzecTiew1sjyHMWiQrleI1svkW83WFzd4uLuHuura6AwwbTM&#10;ZNKziUwgUkYdK96wC5xUV5k/JyJo0iaE1m08HThM5nW0BHAlEi/YcXK0nuWZ2LQAbZnqMH5yjm3u&#10;PUvGfkYGHA/zHsSzrAh5lqGqSsO8v7nB3d0djqcaT4+POJ2OIA2orJ8wS5aIZjjZFpGZZZdFhvV6&#10;gZubSzxqYWGpAAAgAElEQVR8uMPd3Q22l1uUlQnGNWtADZ4loyhoDdMBvQXPVOEmZdP2moQWOCkA&#10;pm1b75cimuy0JeueRqTKJHqBHwaJEkWOHd55Hmt8Hpgba6pTyoZUQRmGF04x4MaK3LlDZQuqKpKN&#10;GKLvd47txhzQ0Cu0QWeAHfCGa+F6pAnLt8HZNwNom6WGEMCFDPQbH3hP2zHNbRxcUaVoIAsWrtYe&#10;oyWUr8bAhdAahgiTVgrjIJZt4AP5ffh5All+DGiMPV9TDZsfeNu/FzdQ8GoEn4XPWpwX4n2HA6pe&#10;mTL8uVa+GlquRO83TYOSIYg75Us/py4cYwqPPfNxwOx8MHvOnnkuaDtnUDf+df2Qe+r9RH1nR/aj&#10;5N4UUbz495t9wNTLovAzaTwyUMDiPSecVTakUwBA7DNIJVyMFOHqE81eQN+goccftPGM9C7etZBK&#10;4UjmmICRPEsNIG2JE/0cEzZUoaqJgwBMFmGMMaCT5gB1ok5OWfHM2QPcvhfxQxp97pAeEPojeOos&#10;NjtijnsWFZTq1Gk8ooZ0dbEFGH1mdiqLhAQZIZbpI/3tw6HumGphNvggwgYl2SHsP10RIs5Yx9of&#10;DIDhLkamFFSeoyxLLJYLXF5e4qdPH/Ht2zd8/vw7Pn/+HY9PT3h5ecX7+x7H4wnN6eQY+cqypxhD&#10;OJxl2pzu/L37QMZzsJNo7yEBbfLgXWExFrLrZd2J5KBQ1ifhDNKSpKRyk2GU430em+4yAxhVscB6&#10;u8H1zTU+fPyIv/zHf+A//vpXfPr4CRfOJgddOHPrbGEZIqg4WN8+mDbnTEwVFdMM7rFMgb6G5CgN&#10;SD4LyqGa/oAFEQuN1NnRn3ckzF9oALzGhpCzlNSBmouEWluusDDPyLO8gbFmtgtGmUWPMMgztKQd&#10;qxGcnQtUcpgqv9e3P5ODszTBwd9/bQ3cr3H/fij37Du2PWPgNy9tu6fqL2l7PEbuGAynyQ8+hXc2&#10;B/GaFK+PUxk7gWDPZ9P7DK2BcouCv6ORzAUOnDvmnhMkJsckHAkYoa+wb1PkgeZSHe3Z5wqFpn1q&#10;1dA2TFnSKzDo52J15hRhZ2oASWf0GGeB97E3PVasxfwDpwrPc5uTuUX1jzZIPrMgwVxKoSUM76DH&#10;zM8wAHV4BCRyU07tmnJfU+qD7f4m4CdC84RsvgeQjVeh9W32QQHJFCfxkPQMEN1JqZgy80tlaNnY&#10;yzSa0WqGbhlt2xnhMyFTGYqsb4TKKsd2vUSV5yDW0G2LtmlwOp1w2O+xf383tjm7N7SnHdYVYbtd&#10;YrUskSmgPh7x/rbD09MzHh+f8Pr6irpuACgU5QL5okK1XqK62CC/vEB1dYXF9Q0WF5egcoFTo3Fq&#10;NRQ0SqWQUQYmBc3kAlyITDFOKoPuPOnbVqNtTBFjQhAzw/YgbaxmrPJAQ1gHdQA/dWZxJBLFqfc0&#10;50z1VkQEr1HrpUPkQoDhsTH1cH2wyScg1iYcKlMoiwKr5RK3tzf429/+hsVyiX/961/4/Pkz3t/f&#10;wQTkzqrJV9botj/EqtLY79zf3eDTx3v8/PNH3NzdolosjX1SyyacFjJ9m4XFgx2C0KCgShXI9jPK&#10;g9M20mNMLHmNmg68R6ZEIcDpfSa5WQMxjukctmUSZKJhMeuaM0WRbYknQauUtHdMEpbeQxEFJM9t&#10;/mjCUzRWNI19xrEDOQoUxny6w1BjPuOMEYVHbF3KTJhRUM3RD3ymzr/lHIVvHyT3krls/x/9hzGM&#10;SE2dvcNBMw0yJhAlNc3LbgifCetvD1hwW9wD4RdplW7UqdJDJn+KvfRjAD67gPeBco4RlRGbLV8J&#10;ubTNHrDWDn7z4ynruPd2lu1h9HMk6A7M7A8Mkk16BJCcCGyd21zF9v8/CvJPsf5ToZ1Tw5sxZlks&#10;xDStNBuCkbJBFsQpL09iXGEztKuR3xMOckNSiC+l7u0qHEs5aICBGONY/hz/+1O1fcgOGxvoT82V&#10;YwO5FCghG3YkgtHHLJ1Sw0X2AAc+OyMhNXg/B6Adu36OeE7ssU5D4Cvlf+8Ack7XSHNPo/DZaNt2&#10;QPToh5Lz+7gwPHRwXztyQaY6W0xllKou3yrrbEn0sH8kwIWeh2+LIuGLqTOeIudgbAA0XqNikswS&#10;b277Gjp9bcm1tDKjY3CiSw97cW4hy5Hlhni03axxe3uDTz99wvOz6f2+fPmKL1+/4vHxCS/Pr3jb&#10;7dHUDXTrB3J6gF1AZ7XrkLUetVcYOztCqxK5BZI3kJfR3OwBaYRYYG3KIpCCmVSYVdSp6Tp1oFV/&#10;UEYo8gKr1QZ3t/f4+U8/489//hM+fvqEu4d7XF9fY71Zo8izLoy4Bbjt1OjsSU1JHDIxnGPabSE8&#10;pOyfS1u0c5ZkWP9Pqxj8v5AqCUSHd7Gf4YeH9qOY8D6mFE0xVbOsK/1+QyFWaEX4R76/uQU0icGK&#10;/KwIZv8+wLDuxwb3/gBXDQbnKWsk+7pS/dJbVaV70H6P110m1tAWu8evMs+eCgNrunHwfiwYOeV5&#10;HgLuzmDSgt+KhLWkJeeRsLYRhFlPATLVKweqXeKBRSuBAgCeBydN6gyeUytE976QFBESpBC/v9Le&#10;uw90DxW/fWCZQoePKBqo29nL/sTovYthJpM5Fxiq8NMK8T8I3k8Vk6miyDa6MRbEHLbQuX6fMVlP&#10;rGieYvALFVe0sKDEjJdlYOgZrJlYiJZk1g8ffm2CeYNgBuNxD8/Sg70DQ/XWOQEjz39fQ9lxOAAw&#10;e7cW+Tok6Yz9RN/tJAqgHKAMLTI0lKFhhZYJhQaall1AKRrtPIEzlSHPFcqywGq5wHqxRKY61n1T&#10;oznVqE9HnI4HHA/vOOx3OL6/gbjGer3AdrNCkedoTg3eXnd4enrB4/dnvL2+o240SOUoyhLFskK5&#10;XqLabrC6vcbq/g75xRZclmgow6Gpcapb6JZQqrwLKbQMRuqti2zCuimzTcCstoHMhm1jWBsmDEjr&#10;rkjSums2jd9lny9gfPFbrXGqGxxPNfKsY/ez9vwSNaPzgbehjgZcUl2TkGcZFFQCmJLrqBuedIGt&#10;eZ6hqgpcX11AZRmWqwUWywpFmeOfv/yCw37veXQ7j3Vlwo4yMsG3F9stPj7c4+efP+Gnnz/i/u4W&#10;m/UKKsvN8MKP05TVKmSo8hyGC0dYZrEpfgogJRr6sHoknO6BjxYLmJD8e2GrfZjVKLsvCtyL0E+E&#10;wUWCDex8e3kQCBSC1imm3RRoPpfZgomhy+DPyD9Ex1iA7p7a+4p5UtGpM6y3QJvwOxTDsbkM7nCI&#10;Gg6bUsMJ2UAOIh9HmF6hrC/FmI+BfRGMKQkypkLFpobu0stacy8HZxFmjxFQqQeDh8z7lMVe6v7L&#10;zyMHKxIo8Aj+nZzaD3xlV4W6BovIt3jAPHvAuJJn3DoHsGo8JfI6yM/uIBWE9g7P+sFry32O/byO&#10;c4A+v5ecHgCO1Z+x5zJllTOHEXQOCeSc8O8p78xzat6p14sOEETh6g+k/EGMB7IFfvHMOliD7IHF&#10;Y3ZPITklPpQgpGSq0rufR88T/z39iI3R/BXMcfA+4uPsDUnIdJIxX/w5WWMDn9dEeDvP/BgxZtk5&#10;YfOj1zDSWhD5TOExW5HQdm1MFTevz+r/rG1bnE4naK2N4rcoutqQ++DXmX2sVycO5dtueGStLZUA&#10;77NMdWefPUi0YxC6sEfq88pkPtxcxZuPFPEAMJSAyViNfR5IGigGhGUAT4G0MJ9/kAwdzUqX1pVG&#10;hVzkFaplhdVmjevrKzw8POCnnz7h5fUVz88vePz+hG9fH/Ht2yOen17w/v5u1NiCBMMdCN1nCoth&#10;vurAoIS9QmoolrZrhLCmQNL2j2h6mDxwJZDXztZSqsdqWGtn46BAUCpHURZYbze4u7/Dx4+f8NNP&#10;P+Hjx4+4vb3FxeUFVusVqkWFLAeIWpA2fSuYfascCkkXts+THtx+OHeKVBKXEksQfJ41Z5QN3/2f&#10;gk+wGYJuNATuPcJPCrgnD8Af/GwP0qOzaos4XuM/UDLEPTZ+EzBWX+MpiticO59eMTyZJitIwgaY&#10;psHNaF/SAdyqV2QxxXutPmeRAxKLb0JFieFJ7L1NgfcxAH+q17BrwuBgjVmDSjgFaA6CtlVPqJEh&#10;x972ns5k85n73gMEgEYIJdPP0Vw1+9g9nzsQ8GyrFA0DA8OhgfT29xQ2Yd3hq/hi+JJ0ckj3aOHn&#10;hPdsnuvAcDbzfg64Hjsw/ljAzb+jsD6PgS+9cKPMPQpj+3xZ5zmgfbpATjMi2QVzaR80Es2vYXAE&#10;bGL4ckoWG2D0/iL0IwwDbuA39wOZVjft7TyAFeXQVIApR8sZGmRokaNlQq01mi70tckJpFvjCdyx&#10;U4oix6KqsFouUHWSvLZp0ZxqNMcjmsMRzfGA+rDH8f0NzXGPKlfYLFeoihLNqcH7+zu+Pz7j+ekF&#10;r6/vqOsWWVagqCos1issLjaoLjdY39xg+3CP1e0N2rLE8/Foirm6gdZAhtxYqugWaIC2BZqGUdcN&#10;2PoYsw2r1S5cWItDR2uNpqmxP9Z4fXnH7m2H4/FogDvVX1etWxxPJ+z3B7y+vuL790ccT7UJinUD&#10;GO0OJO012uj89jNUZYHtZoPNeoOsyExwcggwssh66Lzl7bSaYHz7F8sKlClkuclS0Kzxvt/j8+fP&#10;xktZdetZSj4VkGUKVVl1DJhrfPr0AZ8+fsJmuxFgnRKbm3Y1eu/JTIG4aTpvI5SshXtZav/yJsKi&#10;OVIumIiiwPcYQOkXUjQJFo5Zhg2KBhJeoswC0O8T2WMH8lxm2hRIO7XPjga7zmTcT3k9RoOHR+x2&#10;RguBxAEs93dp30A0HjUTXWuBD2Poqx5jGSSvMwue+sTgYKxwStn9SHYcz7y/KXuGsFidZEejD3kf&#10;G4qMvv8zawN5TcaHatwHRMshmWjMlJNEC6C9CxCf8/7mgcbcDX7JA8kk68Tmpui2BSsFbUPMI1kL&#10;yScxki86R+buyWxjYJPwriTvcvYDGyI5pJhv4ZIa8IwBfOfUmnMCcGN79xiBZYq0MpbPMNtyUqyP&#10;AcEFkahN8oeXMpTOAUPsA/2pDAIZJDvNUk0MbGQDHvUSTa/puQPpSbKRbIJB8QBX2KEeeUNAWbvH&#10;7Evmkn5iVl6DED8hQR+h5EXVjEl2+5ls/JEPlBjkJcgKPFELzXiuY3VL27ao69rdH3u2KyUYzjSv&#10;nkgRO5j1AGB278cCAVlm9uVu79O6A+51L9JQUOCMBzZIaaBrHMSn1IYNTGRqzK95XM9qulRn3cZB&#10;MHn0GktLUamId8C+JMXY6yIC4rs3mxcdG39Z4eJyi4e6xmF/wOvrO16eXvH0+IzHx0c8PT3h9e0V&#10;Ly8veHvd4XQ8oa5NPgzcZzCZc8QKGQisOFk3T9XzUQyAp+15nVUOd0QHInFuyn1Tid2qxxHkXqSU&#10;ArcGIMxVhmW5xHqzwdX1Fa5vbnBzd4P7h3vcP9zj9vYGFxcXyIsMWaaQ5wCh6dKErSpcCxR4uA6t&#10;b/lgLYk+djTIXaxdFtADU3xrOSe8XsIYNNovCDtEAd6Tj3CO1tqEHowduoiHuEu6TzknY2SO53+0&#10;30oOd4X6eJB1FGcluzOax+ul1HMjVZnO7inWoEh1A1v73dh5YVUsibNYnPEpNeRUDszUvSExBNHM&#10;BsAXmE7btuYNFwXyjnTTI/AyByRNskoPmgR4Tel+KGWjOCd3Kp2lwJOB8EnijlBhKATPHPl9i3st&#10;NVRme/02s8T0e9A/ETo+RhQIyRS2f3GKbU7XC/8W8H5uDTY1CR7zwzo3AC9sKs9psKaCvUKJecy2&#10;ZuxAncNzSbEU5aETFW5Z1okOwpYkS4kMw9t4PgdhMPJwEqwgG2QnD5KoDzop9zCY2ylmld5JaosE&#10;1W0sGaByaMrR6hytyqGRoW0UmhYdq7xBXRBy6H4IkZnQ1LIsUJVFFwyrO6ZMjdPhgNN+j/qwx6lj&#10;3XNzxGpVYllV4FbjbX/A8/Mznp6esXt7R9M0UFmGarHAarvF6uoK65srbO5vcfFwj/XNDWi5wE4z&#10;MtpBH4+o61PnpS3XiEbdaOx2Bzw9PuP15RWn49FMTq1fIPqAWQtG67ZF0xgW/e79gG/fnvD4/dGE&#10;wCrLZlRoW4339z2+fmPUbYunlzdUVWXY+6xdAKEdDsgBgZ3ulUWOy6sL/OXPf8ayWqAqS3dv7POo&#10;u6muDLzt/Q+1gy1JMbKcsFxVuGwvcP16jYuLC3z//h37/b47IJUrcO38RmVmAGPtd7brDTbrNaqy&#10;QquNrZArMANvZv9RInEwpUdl9mDIssw9W9LjPxZAGS+I4FQRsngZbsjTwL3vyYZ02O0Eyy3Z3LA2&#10;cmo2nvdsAyqFpA4cZ46PBh+N7Kfnhjqe+7VEcU9WJQLLhEm3X2kNDl8KZN7k2QtMFovi/o8NgIY/&#10;luKemV0TO2RKjof6eM2/ZxNwvj1COhy491F1Z8LIa47ZI401FSm/98F74Qh7aRQ0DtzxOVVg8uyG&#10;JnyeQ+a7HZxpZqhgYBf6d1PnqWjOiPEwxDH2bQ9s+xJglixHO/zsGCeKCNrbA1UHXs0FrHvPSK85&#10;ggRME2pFydgRgw74JBeP2SMtwaaA+3PW/xS48kf/SbGI5gwxx/fJsdcZBjb7qjoSLiXxlUch8IxQ&#10;Wh8+sxQEwoUAvnwNeR2EICzqdx8H3l1QZO+ePAjDHgIRw22BwEMAZrCnjw+MKHgvobJH9pCE0O+f&#10;xeyBA+B9npIj/Hn9MCXusyzI1qOWGnNsoyji6zwJGIujNoy6c2rN4EoP8omYo2ozb/Xz/AwEWcNY&#10;73lbN1IIHEdeP2kNZPNYxMDSqlUUcV+3a21qNepZ3qqroTWUAe4htkllwGrjiW/9yFmoPSkYFPis&#10;LY7syTwYTITEgaECZrorH+7Bzm4uDEyNnrHDpRmqasiDOIergUSLq1kEHCpCUeYoyhzL5QKXF5do&#10;7z/gcDji7e0NLy8veH17xffv3/Ht23c8v7xg97bH7v0dh8MBp9MJp7oBdQC16cN6HI2VglJZ/56Z&#10;PZ9+72HoAEWnLjQ3dhCbNzgku77Nsua9/ayzYuUuUlUpaT2kOiBQG4IcTHuuVIaiyLFcVLjcXuLm&#10;5gZ3d/f48OED7u7vcX173bHsFyjLAkoR2rYBcwvixlzk1lD13HJjH1AdUJccfsZ+llEXBC6zEAIr&#10;7/6+B4yCPhuAkr7f0X3UqxFY8LDH6uUhyUbaPGFy2MceIIzBtaLBOSaB16Gnu3yu06HJksxFNK8O&#10;SZFjLAhJFKm9qU82YXHGCe6SNyRM23jSYLNw9yxSG/ruEcPzD8KyyFlfeRsReed0CG5PscYnlevk&#10;+Qv4a4+ADBlyznE8NqjrurNzs4TEzO2hBt+zGSC9RjnWIyJy3vahrMMMEXmWxvzdYxkMc7CDOfis&#10;XG+hGpQCI/6+FoisT0LgPiB+nnhuKMhdSKnTp+qhlGsBEQf5MRQJjf9fCKwdvqi/WYTT9ZTP4rTl&#10;Dc/82mEAQywNeyqELs4IlA1F/ILGfFHH/P1T4MYo+8d9Fj84RUoOdWerotvWsOm0aJq4Z/tYubz1&#10;STSHRQZGG/w8DkfVwQHlH79EPNywOZh8u4KcwKTQqgwtCrSqhOYCLRdoidBqQtMCbcNoG0amDONe&#10;gZBlhCLPUeQZslwBZCxo2kbjdKxx2B9x3B9wfN/j+L7HYfcG0icsFmvkOeF4OOLt9RWPj8942+3Q&#10;1BpKZSgXFdbbDTY317i4f8DVhw+4eHjA8uoKVJU4EoCmAeU50PnXa92gJeo86E38bNO0eN/t8fm3&#10;L/jnP3/B8/Mz2qaFhhbXoc8/0JqhdWt88FuN06nG/v2A/f4IDUbWBdwCJsT2eGrQtG/Yve/x+5fv&#10;yLOsL2rCAEJxaGXKWA1tt0sQtzg93KPlxhWK6GRX0r/ZsUUD37/+2dBg0h3rpO2+14LtrWsklFaw&#10;sJRRCQC6ZXDLQKuhmwZN3aCqBBgGOMDZTcHtISUKdAKiPsjSckQFIWBDb39MgjVeLkBnd6SETE1Z&#10;b02ioQ13ENI85r49BoCnmKODvydCJsOTlM88l1aBcxkaY/vaWMbA2LX9sQPdb068EBn2KTsiGzTy&#10;WtLuK/Z55kvA4wUZeVNX23y4WL5Qlkhp3lvo2+mDz4Ffc1gE0PS5OxXmKcfB3rPG/s84xxs63UBg&#10;dl0wHKTT0HPa+RTr3tbGXR09+voWKJpilMQgI2IasMxYlJfuHFViwC327bl2Lv5gxHPssS29p7Zj&#10;gZSyQExtyBOJGHWZFxAL1dTex4v7HYzbZgQNFQ8tUGK2Xg5uPSOnYEr9OcemaN7XYMB2nLuWJ8FO&#10;pEOSY+rMcF32VszsgF0PPJPMSPlsTwwaUvV66JvfD8jsc6gRC63ohz4kvOoDHJH8ISUHa9AfWPW1&#10;g+z8JPPJ7r19TSEHCBwF2vz1N4Q2+3woHpAN3Nat0edVgZAh83qYsbU2viYpCrT0+wW7QV50b0Yq&#10;vHQmIDF3vXvgilAlUXrY5vnZcryYcmuQ4utzSr6vlEJZlub35IdyY27+kAdIcx8iqyPbYMdQ1rqF&#10;Zg0F5Yar7HIQFCjr6mLSfc5V96zqLuMk036d0+//ugNGRY3ALJwWCGGY5XAwPeSsefJ/+BbUCOoF&#10;ec+tdWj/s1TaUxzpwGDvHJGqvAhoibDuJecq7Z67oshQ5AXKqsBqs8Tt3TXqpsb+fY+Xtze8vLzi&#10;+ekFj4/PeH19xW63w273jv1+j8PhgPpUo2lrNLqFbrlTt2k3GNeWOCes5lw4pisLrUKGA/CWfWoe&#10;SSWf/Xpye5gbknYPAxF1gwWGIo0sM/1RWWTIlxnKqsJytcRqtcJ2vcbN9TUeHh5wf/+Am5sbXFxe&#10;Yr1eG5vUqkCe9Za5TWOGFkoMuvzzAMGn8Kzv+6G/F9BrHGUt7GH9qMP0Lpqq0SK5E0NrmqB+FmuI&#10;MG1fGsPnPTtypPeOWL9Bg1wHCgYX0qJGDrDQ7/GgCCYX2c8TZKOw7htYvA32O+psmoNpHHsIvU9p&#10;5T6owfapYQZflCA19MgKhjs06MU4uMeDswVhD0HRvJCxIUe4BpP9IXzNUA/c+97yKidQZgZkTce+&#10;V6SgMjMUzLK8GzArof6z6roOwOfpAHlv2ISwLw2uXUTROscGd6x2GCOyDOyHw7xaQb6KKre8Plue&#10;DeH+Grf7TOXgjWeVjtkvIzKIgyB+YEr6/GPgPUWm8z5jZiifTXvNxr3IUj5Z/sWiwTTS36zm+1vG&#10;C7DzPEaHbAGatahnNYbh71gE5Nj/6S60tbWJ7ll0uuYCF3UP1LOGl3Eb3SjJv+axADT78FBPTTWT&#10;QOkBDQPcN6pASxUYC7AuwGyCWw2mS2haRtMyCmJkikCWdV/kyHPD+NedxPVU1zgdjzgeTzgeDzjs&#10;9zjsdqgP71iQhiJGU59wqI94eXnF+/veDAbyHGW1wGKzxOr6CpcfHnDz08+4vH/AYnsJlBVOzDi1&#10;LVptKgllg0xabSbIOUGpDLrbN1qtsd8f8PXrd/zyz1/RNG13gJtuzXKFjLWN7ptc3U/9WBzekpXL&#10;ZGx5jscTdLM3QLIyhb7c1GwDaxuxoiigKO8KOACkAZiBD3Wsjd6Ln50EU0GEc3LPDGPWADOapsH7&#10;+w7fvn3Hl69f8Pz8gtPx1OUTKMcEUV2+ghm0GIujw/6Al+dXfPv6HUVZQWUKZVX2gwHpzQ7BugX8&#10;nZuGAHboST3mmTgGkHsewIa+Yjzp7c9nDBitqYBap3BgBtnBggD7ZeGQYmaODf4kO9K2aEpRb+9j&#10;vSsJaBOA7dQeNsa+ODd09lxgPBmxyD0z3B/cDkEILxDTWzfGEipkjsSKNMdyxoRNkmsM++ChsJAY&#10;OrFPS9K9ucDowKn/ueda18nmNhw9ydfkkUCXlKIuZa80JSdPvf4gWCv0vHXscy3OLp+BHwunHNsv&#10;Yl7qPvbBXeAVhFzYBzW8z6kI0P7+kGKzxN6Tu7boG1wE8lD3JjqVlq0VnAJSgLXy+gzW4oCDJjFf&#10;DixTIgW6aMIHT7YbQCpzTcCjllFzwfcfrQHPB/nn7WvnWPFMhZV6o6FAK+4TETkA+2X4mU+DpnAm&#10;w/PeZyzo1f8cvsR9+GzFbF8Q+hZ4ZBKnIhV7fi/D58GGGPRxPiOe4sO4WKM1vCi+naVvBSSINwIs&#10;VRmZvCrL1FWQKa74/3l71zW5bWRZNBIg69J3XSzbs9a39/s/1l5njz22ZUmW+lZFEnl+4JYJAiRL&#10;9jmer0d2q7uKRQKJzMjIiJrvQ1k31c6KJXkg5ixDmKUyG83fjUSrUvrsovUtGiAMvkirnYFlIL3i&#10;57D1330zU5zdknW/8YxSk0LlwQwBWIlcWT4va4IxI1yImQZMDo7Dn86l6zJR3IqE5EN6LQMjDaGJ&#10;YMuJVppP+830eKke7yReRzXTXEmSmDVjxL0ACvJF0TjYZJ6bDa5p1tSs7GloU0gONRkMoTfWM/Lp&#10;gJvba7x5+4DTecDL8wnPL684vb7idDp5YP/rN3z5/AV/ff0Lz09PeHl9xevJM/OHYcQYSFrOec8y&#10;DrUWk0mTFnGyOX9sKuryCPyHNRqNNWOuqZ5HJNUFaT7rZW2steiDb9nxcMDheMDx6gq3tze4f3jA&#10;/cMD7u7vcHN1jdvra9ze3uLm5gb7wx79bgfbdTCdCdN7nAgC0buHhJwVV/zyuEFTYQluQ6+J3Ghm&#10;tc54zUhWUX00SSYzqDHTb5eyKPnf27Gv/Mo+Efr84gKryueRbjbq69D3i+ReKH5fT5OhQvrhObtb&#10;Nk3FtFz8ipNHNbyu5tngvZP0+8V7EE3jc84emjWiEKopVSgd8aJRN1tD9cNP4FPL0pjy7tXxyG2+&#10;KasEDhI+I0KSlFXzNHh1wKLrOkyTSxMOidip9NJpNrEonF4vbsCnaYSG10N8LtIrcAkTuDQf1vgj&#10;Vep93Tiq9HPElJGMRpX9skFZYAuxZ7lJUsO2ofZLBtz+YdkcPY45B/BnDEnlkdgu0lsffAvbqQbe&#10;/yzF3oYAACAASURBVF2jxRy8UO2M1pj2S6DbpUXali5V1P8lEXxdSgrmhphQByIFrXYXTGtd/ZqV&#10;TEJrUbJamLOuXTzUjTeOYVg46jHZHZzZg+kAcjt/TecBk3MYJwTwfoIzE6zxAaLrDPrOorMmS9UM&#10;A06vJz/CePIJ1cvzE56fvmE6v6A/GrCb8PT0hNPrC56fnzFODqbrsTsccbi+wtX9LW5+eI+7H3/E&#10;zfv36K9vMJDFcBoxMOPMjAle03BHO/S0B8PBUAdjOhjbgYzLe854xky8v9ZKuZI8uskJOPfAcGcA&#10;Y22h1ZnvskFm4hA8+9ta6wNX0NUXmh5BT9mAqANgQWQViOycH8GaRi+VkEw34r4lUQyDYNhPbUxu&#10;wjBOOL+e8deXr/jl37/gf/7P/+CP3z9iHEbs+i4E9FBOByDGTQ7jOOFEZzw9PeP33z/CGAJ1Bvur&#10;He67O3Rd5xsKRozUO9ZM4KR1GToaYKVHXWqdRpCqNBMpzWpr+zuzDUgVD06MKcP54soY2sTiz69i&#10;hPzOfLR7vTCcHxyp6CRSI2HMLEyXsjlLU6JkJU4v6dr9HU+SZlIk6/Ea1bGlzQeqmpPKl3COFSDz&#10;PazwNTOsBqZQncJYn8iSbM7KPS+a6Vu0vltNc6Jt0m9bNObXfBG2TIJUwZEw5SUZtrJAmifedQMk&#10;ueeXzIbm16vFG0i2axpj7uk9w28aQ2BHSbKurRG+zhzVSsCs8hkOcT82JFlKrElzJsybGUtTQxnE&#10;5+XJyVigCLy4zV4t2GYLzcSte3TNNPqf+meLwWhtv6/5IOm8E2qPa3C5LN4bz4Tmpmw6j+UKiN3+&#10;TCU7b26IpxtnpSmtYsMrRlzhpzRDq+fxr9Ycau4botn5MLcT4cVCnUAzdmUNjFTFr+VsgqkakhLI&#10;o01rqcaSrqX0me7NadKy0T+5aK2vFeG13GarKfXsPm/Z75ATWHrNrZHD4n6SoPuSceKiRBxJQTXS&#10;TaMwxWmMhTEWQqQU1lpl2gnAy5xFfXi53+TEavqdDH6VMT1edya6ZOKCMtGsgPm1hq7E1mcMRbCS&#10;kI3EEgANxUsS+dhltXu552ogBimPDOFTmKbFeRanvJ77HofDAbc3t4GM5ODGyUuePj7h29evvs48&#10;nfB6OuH19IrX19cA5J9wOp8xDAOGccQ0jpimCeMYvwZMY5jCdg7T6MK0FBVm0x4wN8EDrut6dH2f&#10;1o+xFp216II0ab/boet79H2P3a7H8bDD1dUR19dXuL6+wtXVFY7HA66ur3F9c4ObmxtcXV/hsD/4&#10;3+86GGuy3BPlyeo4JcASd0CWGubEcm1kwARhvLwk7SKY5CK+08bcm5XSgPTmQzDkRX09E2bYRk3r&#10;ez7JrXPzBBhKmVcqqxos1grVOqHy06UkmzoGqwRNo7X52TXJbq39VtbOVBCX9FE9n7IrgfslaRKV&#10;E6Ai/SWJR4WEEmTsL5sOlQnzclKh/O8tuGJTijE2dChOv2achFGX5LVW3PPo4cElVkcz37UWO34L&#10;BglBQKKiqZamhf7hnHmWh1YmbHjWEJxf77whU0pqrTT/G/dvqU6t5QHb5IOolaL+M+B9KTWwJo2Q&#10;E4IIELvFw3dbl2MeupZuziXu3E0TH1q+3naXbvlw2TKK3AKSYjFNhkTnixQYyNI0z9CM9emC5I7s&#10;tErXZBn0SpBRJ7315w7p7k0RPO7gaA9n93D2ANAB5HovoYIxgPYOY9A/nzqHnkK30RK63vpkImnd&#10;n/D6+pK/Xp7x/PQNz9++AtMZnT3CjSOeX/3PDaOD6Xbo90ccb65xvLvDzXtvTHt8+xY4HPA0OZxP&#10;z5iYvExOCKQ76rC3ewx2AFnAkoWlLgQQ5/8X1nnUF+SIl0cdSyKwC1p+cF7SIT5Ha1PnesYaYvYj&#10;hIiO1vGZZmMRCk0Cz9Q3vjsLAxgLhvWeA2G8KjH+GaGBwwHEDHIOzifYmZjn5Yzc5DBOE15PZ3z7&#10;9ogvn77gz49/4tPHPzGeBvS2T/I4PsHj0GyIgDnjPAx4fH7xvgGdxdXdDR7e3mN36HF1dYWus7BB&#10;j9lNLo21luO3OVF0M9CAwp6QiUgE5VrAYW1MUHWWC+ZOMtry+kKeRbdyCCiWRsFOKo3u1kDk8mCI&#10;prxlI23WCIgNIPp+4OpSUPsSgG0N9GbJyL0QyGuZpbbYJa1GyUXJz8o1XMra2NwcWnm91oSbAv4K&#10;cK9trL4dgF86K1tshiboGotEhtDshZL/KqWQlhrlaxrJbfaKJNRQmnaRDfbMBZzfQ2Mt2PlG41Ky&#10;3TJuygm8zo0kA67gaWd2RZRZEwa7LWZ/GkEuGNPp84fXWN2PvLT/6+ynS2PP1ibbWqPpYjbxAlv+&#10;ErLKNlNMXm0MLH0GAmb3WwP4c+ZQ2byVWuRb8+p2k7NuOC5H69d9ACRoRKvFFjW8SJauvd0I5apB&#10;cussb01SzGNLW7JurWFcbca0aixks88tE15bap9yr20x7lzal7wwEqJ+h3KzYskwurk/ip7r2tRm&#10;9V6F6WPpL7GmPRxrJmMAyzZJSTAzbHg9NV0qz3rKnlW+7p57rUj4wgWCUbnHdeM0TOIaanoGyOlw&#10;Q6RBHkBN6eVeWTo0ZnV99ufgRWygLiW2ApGQVgvQI0bx+gXBBaGZxqGuClPgQAcwcDjucXN1xNs3&#10;9xin0bPrxwmn81kA+SfPwh8HjMHnbAySocMwJmDff98D+v65GF3LOD81bQ2j6yz6foddv0PX72Bt&#10;h67zQP1+v8d+f8Buv0O/6wOQ3+Gw2+F4tcd1APAPhwP6vg8Gvl6Cw8uMeoKYmgiGC4S0vPYMIUk4&#10;xeeswF/iivfIfGpzfu5o3fm0RwqfjE1yIOyyRS8VcpqKjV/zOEQT4F0Cl6sxK8mY1pOgWlMyf4bt&#10;NcZyTm+gdOhJGGai5YHSvtdr96YFZM7OWfAiIVbWuK0NX5vy1NrmoSeuJCGh/51yc5WZBC1HN7pn&#10;0qdcq1SXa1stHRVjv0nXId+3WqvL71Un0Hnz+lyKmGmvllNkoRHK4NVa+ZL8uXyO3vHFaAEQzg+3&#10;hDbk43DybKJ2jtHKnWWsW8qxyrply32vtuHoMgD/IsPaSx/CXOpmhRUCXkzuZyMGWGb0bTEFa7Ev&#10;1hK1LbqlWxsKS0msDFi6K+rZ2JG9ITd4MkBioSkomXkiEJbapFyOVQEL9zoc68ksiZRBXx7rMd6g&#10;Fj1G6jF1e7DZA+jBzoTr9YnAODkv44JMJLfWoN9Z9L2FNeSB/XHC+eylcs6vrzi/vuDl+RHPj99w&#10;ennEYRrBk8M4sE+MJsB0e3SHIw7XN7i6v8f127e4/eE9jm8ewLsjXibGaXjFODGM7WG7bHhqbI+p&#10;P2DqJpCN98bATb6R4KYJzJ4V0Vlg1xtMRpsHExH6EBDjgeUCABz1XVmxNHOSY0Doug5m542GjM0j&#10;k04mHRSZ+R68t8Zgt+9gujAlEHRnmWWwd6lodI4lTp4UF6ZxwjCMOA8jnp9f8Oefn/H7b3/gy6fP&#10;GE4jdn2PruuSDn4eReW0BkE+ATydBzAT7JevOP7+B47XBzA5vHv7Brd3d+hs58O1A2Ag7o1K8WcF&#10;Zk3LvmxItTriLf8KD4rHfcWFxwBCoaWNTrB0gC4UzTWt7TIGQOhYp6QmOM5TDXyD8mhRLKgt2q1r&#10;zYhaUlbrONeABn3PigqrUvil35MgA/JYXxWYWYi38n4v6fu39BG/F2S/9IDf5HeAUn8SSlv1kqaD&#10;YizQXBZjiRG81IBe+0xbWSJybUizKW22WGhmryRtSyDt2nMmsS7TuPWMBKW9A+L7G2NCc9ZLoC2B&#10;WIvNjrTeTWLzKlCfqCo3RAHAn9LEgVlkmZYUb9UEC59la85Ylxicj6n/3WmeWuPj7xTBa79TywO3&#10;TlZelvgvAPNlESQmzbTebrtJVH/r1rXSKkGnzPf1JFQDHBBmY0tTriTAOK3hvToz8l31z2yfhhjk&#10;GkXzJZO1EPlNq3ivMSTXahMp38U13fsga8XQMjZbivItTa5LZHFagL4GS7gJeilHhIqMYksmTRab&#10;tFAvXnL2c+lrM6vTco5qrJkNkzTXC2Vpg4BWKNIPc200Ue+POH0dc9u6IXHe48ZUpsCh5Qz0IyIh&#10;BzU3GvR67TXQgotmfFkBzBdvbWJGar/nHgHPHHKp+GLpAcAk9OgB5ilNABMRup2F7QiO+2QV4pwn&#10;Orlp8qC3aLY452vG+DWOE8ZhxBQ90EbnvenIg/egkCOwA8HBGEbXmcCq36Gzvvaytsdut8Nut8du&#10;v/ff6z0ob8hL3Vhr0PdRgtb7gSlpMsQGkIO2j437TTRI2b+mW6eFqzVT1mJL5IRyonFrXInfs8YI&#10;NjNpzevqUCTP6qgt/kNNw9Jkuju/MWWzsXl+Y65JvoXYMKu3Eimn8ERLxFhdy14Sv+t7b725stbU&#10;rTbzsTJ5pkxshWQJAexM+hkqlCWiPDGiQbgErRtQppQG0pEkSFIn+U6nmickyM1puhCeyCnneKWy&#10;kNyJyueL8lRKTYt+7axqEprkpJKwEUuSP38TI95UJweJ6UwgqjTBlXVTY1accZEH69bmh86lueql&#10;J3NenbPKyfaGnOg/Ad5v1S+aJ9j1DrkuJGudi23GtjVWy5rB499dcJfcs5a2/1LivlVeKJnDcjk9&#10;LMBzikHaKGPLGoAvRykTaCk65W2zi3jYBTPPMI4VKBtwZOFg4UwP1+2B7gimHabJYAqMQ8eeQTlF&#10;PTuyIPKJSt932Pc9ujA75CbGOIw4nwacTmecT2ecX094ffZ69zQO2PUWAGMYHUYmmP6A/niNw80t&#10;rt884ObtO1y/fYP93R14t8fLRJjGEeM0ASD0xjPkLRl0JjDY9wQ3ADQZTNMEYkqsRWsNdn2Hq+Me&#10;D/d34ChPwFDdVA7afcl/AIBzwDCMeHp+xbfHJ4zjmMyufEA36LoOh8Pejz3eXOHq6ghrbWqcOM7j&#10;2YZCUsY+qFtjcDh0eLi/wfF45XXwjQUFkzT/3JGKb8/gyRI/0+hwOp3x+PiEr9++4cuXv/Dx4yf8&#10;9vsf+PLpC3iaYPtd2IMObnLedNfaZO5KYDjytP7JOZyGAV+/PaL7zcBY4OXlGafXE/7FhNubG6+3&#10;Z/yIWMQEpEZrZFUxeJZwlIlACSC3gMcWuMNck9PSjFYt58IKbFD7pfwesrailIvIOr1FA02AFdFA&#10;VzI6askjSi29/w/i2xJQtRnANpX7w2G8cN69mfFVas98y+G7Rd5CIxzL7JOt586aafKa5E2T2RIb&#10;fkQLRlm8+Wz8p/0MLp1Uaz+JJEaQCjS1hyq5xCUg6tLfqWdn4iRA1J6H0ouMRqHaZFObzsXzeG70&#10;2WaKz9Ya6YJMF366tKjHOa6anc3yDSoAtAXpl7XnumWi5XuKgK3NxxYBpNxztedy6Vpf2nstY6xL&#10;8tclf4aWVm0pbal/d0ucImWGu1YUzlGetlmYLnIXDPRm5B4BFm5g4K+t3S1rtpTsW9KYrf13HXgX&#10;EoEwzd+J63OpEVqVLCg/kwu5X9RSFyBbzbBwreZqTgkBixMK63t+rls7O88LYLl2pi36B2j0dxPr&#10;frbeaU46MMnvyP9lBHAzgG8jYtFuVJV+QMnwlBPoxMyY68dD+DAgMfydMyByCoSTkldSH1tLdlX8&#10;JcqnRMIHLR0hxfoHo5HRyUegPIvqevfUaDjOzeNR8zYSLOkZiJUybiSZmIRdGAMY8juUs+xR31th&#10;jqmlvxxz8Tr5M0ZCF9kOZPxEtn+8nmRlDMNYBFJZkMwh/2fXeQZ+1/Uw1ooPKCV3PGs+NmLSVA5n&#10;XwwO8qwxoUlTLMnnmAVpRvtXoNQ3b5xtSw196eGFwoR4MzGmbMJViClrecQWUk0rLpbeDmuElu8h&#10;JCyRFMprNEZOs5lUj9bA8+Z52bYsqp7hJbDfyl1r50ertlyNuZX8zZDxxELSxtclITjJ0Tc6gXJ6&#10;xzcv5e+RLt9pjmRS6b2wYa3VNOdZ+Qdk7lKrEaLjdtvAWDfJ2wC2nri6ZNHWO3zNqUpq51BSelTd&#10;4A0SflVkvSZvunn/cTXHKkol5efs1TfEO5mLsPvt4L1MDi8ddyxvhRrfWUgoFxO34qAuWRVrY8Rb&#10;i8lLR6ZbhcFa0G8xR1uFWNqMyKCiZ09otj1RMRbmtBbuLAkvE9L1EwRkLUxk3sM/26QWTibIz3SY&#10;bA/0B3C/h2OLafIa6s5NqWDwg4ER+LcevO+6YLxqvDbgOOF89uD9cBq8KdB5wPn1hPF0QmcI+10P&#10;MuE67A794QrHu3vcvnuH2/fvcHX/gP7qGq7vcZoIwxCuI4DONoyfmshsthY7WEx7xjQwzqczJjcB&#10;boIhwr7vcXdzA/fzT7i6OuJ8HtQUQmKnwWUZqWAWex5HvLye8eenz/if//m/+PPjJ4zDAEPe/NVa&#10;g/3eNwV+/OkDfvzwHre3t+j6HiBk8B7R+NZIQ+3A2jc4Xu1wd3eNPgDt2iAj07JiB9M3VhzO5xFP&#10;Ty/4+Ocn/PuXX/Hrr7/iy+e/8Pz0jOE8wBgbxiq9FJOTTNBo0OsyC8GbJjJeXhw+ffoCN414+vaE&#10;aRjRmQ6dMbi6OsJYP7rJBmq8N/eguVpAlYVsrVisAWGxCaD2r2NMbhKsWdZavuX7oK5jXk1Q41dk&#10;uzHS/lTd9eJFY1JqZKLbIBfyfLvOpFDWEsB/rIu+EIdBUB4b0uQ1Td9SCdILEHeFfdoCvbewaFQi&#10;RO0iogZyVYvuovtOInnYop9f0+CcdfMvKEIWgft/SNnw0rNxC6tfRi6pAa6T52WN5bXm+to612cx&#10;UozzgU5raieZH9As8amNBbeMpKs/w62pnnogqIFn+XJao9P1dDaCGJJ5/X0Nn3U2q2SQXwL4rzUV&#10;tjzz7/UzurQJsSgfxnVAa+lnrbVVSQJ/3pkZY35+b2q6vlDSFrrhU/u5OQDX9lK67Nlwq4kOrAIS&#10;l4D2S2e83N+tRlHc3yVYn75m2v353XJt2ZB+KoDqugQFCmPCuXwBmFIu3po+W9pfSw27Vk62hRmo&#10;zrcQ9EvCgvb6IpUDyzUo/Y9addhSk3Nr80xihASSraowZRUY2qMH8OO1xRwjT2ZFM9W8MAwR2JhA&#10;dIqyEGGC1nFVYhbJw4pVc8JaSsSb/FxqMUmaE7LwwOMZs4IK3XmC8SCw0sDnuTY11v15Loi+1dNl&#10;bj6cTYm93cTc7LaeKyZsO/lN+VdzqfaV/gOSRGONAWwgvBkvc+qfvf95NgZkLGBszvX9CQgi9s/M&#10;kDKu9JisgSUTCAX+fjsX2fI+N/GKqQznpFRXniwAS78CEdcUGYi1CTBtACErZ1uLoEKJ9cuVGYv8&#10;/4zLJ+QuIQjUJrIveT3vPZevM9amSZp4AfMpW9xr79/ycJL1sOc/GhB8g8g5+TMQNXC5e7SvkgTK&#10;KxeZJU5RNHZQ/7xbyU6S8AJ5Zrb8pUirQVjiqr8JC+NuqmCSZMp7jKrhu/wcfhDVqHo1m5jTRWup&#10;Xis55fnFMfZH7xMKcsykiRbMWBRCWZL3m53tYFxaIhLq7ueXTHJfgkNslj/FPG8om76lZ1NL7lAR&#10;OliSUOK6ceKcDZ/NtZrPfxO8LwPZEkBfduH0ZxIJlnzuBeNEdtdrsgCy0PyegmxZG+z7TdEuLUCW&#10;3LvXf6coxF0NqBCAkwx6XBiBpqTCggObt9CyaD5vQ8JCJhrjMQDjE7WJLEbTwXU78G6PyVqMI2Hi&#10;oBMPFxIeh4kNpmiSSgadNei7HtbYwFTxye4QwfvziGkYMZ1HjK9nYBix7zr0u95LrhDQHQ443j3g&#10;7t0PuP/hPY4PDzD7A0ayOI/AeZowTBPYTWFCkWCtvwYm4+8HeYa47Tp0XYdhGIFpAhiwZGB6i123&#10;w9XVFT58+CEZwviDRs4+uWAa6Jn5w+g15J9eXnG4usK3x0f89ddXnF5OScfeWov9rsfd3S1++vAe&#10;//3f/8L9/T26XZ/GwZwL0kUxwRZsChOSBWt9oh4NZFMCGpJ2IxjcLiR94zDh9HrGt8cnfP78F37/&#10;/SN+/eU3vD4/J6YQWQLz5KcmHIOMf2b9zmvgj0HiaHIudBgpjZi/vgz4yk8gRzju/sTt9TXubq6x&#10;23XozS7IMseJEJod/jOwnqVdzjYNthmYXpjbqLEWgvLwoErRt8YQmU0EzMC0opuPAsOXvx/2Sg3M&#10;oUKztSV5sCYXssWPZO3nFsfz4oHOHPS025I1CeRGAYjOCj6q6FcuYIZcWR9S951QBe5rOrdr52dK&#10;E+QoYvjGjEWw4b5uBXK3fPb0PoXNQyoUsY3N3AJKL9HGbrFjs1RMTgVLRok2IV5/3dZaXp2AK6ZA&#10;WDbditMzacsb6EKIs+/JlkmH9v3PAaA040wlQ/xeiJuuAt4v5XakpJRyriZDZU3OY83D41IW2Rbd&#10;7C1g/pb7+3fMuOvTDXWZlJqOpywUW2SXGhO7Jv9WAqZyj7TvDakzqZbP55zdVKQys+FgSb5ZC5lK&#10;u7Z1TyIYvYEBNJtaBfQkHaGQ4Vp45jWNXbRlZGpSbXLSNZmkVggz/ued8M1AFbhvGd7P8hMIEZOK&#10;f8VMjIbrjYnLJtbm63WmYbzQHC0BfG1CiUp9yIoJqdmWNG+6EM/YslRo65eTBkvTFQKiSRs2LVfi&#10;JKXD0fx0CjWPybWXMWEdGj9tzOynVuNhZ8h4Tf24t4MEGhv/s4kxLmUW2avrpHsbPqGl7NuUQQee&#10;5SylZrQ0zV5OLCiB5KCwTtP5wwr9q53B29bWcixTTb6ZBSILzJ7mzbjkYQPhpxHfMTDlI0CX7i8L&#10;+VkhL6RqjWhanMlD3kfLgI1NQjWS2JImuRN7Gpnhwn7qmSYXEEfNgHZTBFVZnOUhfgOK8KeniSSp&#10;CHXASjCTW741skaqSnu02M5V8F5LldXzFp7hUVvIAuVZWnoCbgLdlf8DwTVk5VYZ2FSFPDc1Szxm&#10;EuWZRvR976faw1k9xdqafDzuyE9xlCQvZVMhG3PE9XsuPC0omUFLSRiuxGXdlKEZO7v0y5BLUtf8&#10;czEkTZRp1yg5wSpB7+b5UYn7IJm3mXkzhtpTgbUcQuU3JKfqc5xSmEW6XHEOElcSSKrSErZikCWT&#10;Yat30zxHpGyOe+HU+tp+qNdTrFhfpDATqvh1BDUK3dHNa2aGH8jnMX9vnftBKC0A/7hsTsl6rOkX&#10;y1Fbngn3iZFXdoFtWknkLwDb6+N0mmXwPV3XrcXlVjPDS4pSXPr5xaiyQzahVdptJprtWEzGZHPS&#10;2CEE4IwBHMNYcW0JIGxvmHkXPCepXjqPMFjCaDtM/Q6u6zHBA/QTuwDgBz2/MEkwTSOYvUyO11Lv&#10;/eEXDiDPuj9jEF/n1xPOr68gN3ltfGtheoLZ73G4u8fdu/d488MHHO/uwX2PMxOGyWFkYAha+wwG&#10;TX4T9cmM1IR5Mw/g2w4w3QQyIxhTQF7Ys+Rth4OxiBqL0RB2mrwBrw/onIxWp8nBDAMcESYQjscj&#10;Doej145nFpJS/tl1XWxmWOz3PWznxzLJmHAPObE9vJ5lYPNQnseZRpcNYoKZDzuGCbJHaQSS/V4e&#10;R4fn51d8+fINnz//hW9fH3F6Pfkutu2CvrLzwH1I5Pc7bz57d3ODq6srnE5nfP78BV+/PuZRWpPX&#10;1uk84uX5hG9fn/DX56/49vUrrq4O6LoO1Pkx4on9NRlDC/qHlHRbtSENFtlg2ew1Axo5iJO4p35h&#10;uwjEYZs0zhpYFEdVJSsuhXlqyx9UwTuwNtBUcZsVS7kFZi4Vpq2E/Hubm6imDgsyRsJUiGZjbnLS&#10;pdQLJsUg4SaIHe+RQUEk1dewUlzWdCrLM44qEkq5yKOUJFPxGUtD65o8lEzsakxEKNIZV4ESSji0&#10;gCFoYfdtkC5ZM4vdBnQWGFqp5U5tPe1L1ikV7Bw0AC/R5RFVTn4WTsRTBsO4aDCugU9jAGcoJYlc&#10;AaiaSXLhTxDXgJxSVYWnIXjp3nxutIsx8b5qL0iJhvlIcauhsz4uXDdyXgPhWxKEa2t0TbZqawOy&#10;tm63yAQws2Bx8QyIktKSpfkysL1Y0gbu7LWboeXh6oB+ZNny6udo+WHMwTWeTcnUGVc+s4XzTFOW&#10;OFIyMJWmia3dPm8WcKZF6ZhZAnuM6l6bnZs14L74vpSfUez7BaO7OoBCBSbKIgdfaKrG8zPsZW6c&#10;Qwq0FKQC3tAAbdYKlYm7Sw32avle+VxQu0/QQA/pH8oFe3GvqXgudY18UkBm+nycJWPSe0aj9bAu&#10;rJSyQJCzMBYUmjVEBibIik7ThOE8gJnR73rf/FB+S0EchdnrtANCFnMqDO2RJjfzGhSEEMHkzPKs&#10;sslkFp+/PiMoXZz0sWByvtmgUBF9X6X+eN3nYRnsKPMZlAB+QBZZLScqyBSkl5rIKTlohxsT6wSk&#10;iTtpQqzySUGyihImplgDCIx8EGWfTbD3uTM0++wqI4ks+rCGMPPbohkYW98jUvdb/pyW4kwAFTNg&#10;aGECMGSRRbOg2hSVpB6iZn+GN9UWrdg6bzLUX8vvn3EcPWjWeY8BCtMWLJNOCdBBr2NDRnwurX6u&#10;not6rsum6mt5srUW4zgmAN85573zTAbvmeFxH0Jo4AWzZNIIT5L6Vec1NbTqBQ4nJn0IhftFWU8Q&#10;F3WYXkXiNJ2Rs3iBUMTCfHRNf79cH9IjxMcgUpPfsqEpyf9zrw59ZtVil8L5wDPDWG3+XeZuXsIT&#10;RkytS/vJctdQrVnG0CLybcxTk7B5EcBtsuhrYw48v1YlT0S10p2LvdSaeJ2ZkYknyACb0Mh3QpoZ&#10;uqGk1oM4R9JLurTeMh6LmcRvNCGX9dolWPKFzPv8gZc6jxGclJtcj1nksblyo6tuWvODlN36y43m&#10;LgHLt3ShLmF9bfn79piqZGgRnJDLSYz6IEznc4As22Jtj64LLI9w25LZbBynFEXM1q5WCmRMiXRI&#10;ZOBgMTjCwBaT7UH9HrA9eCLPPB+D0Wtgk5gUTyYAFn3f47DfoTedN7MNxj7DOYD1LycML684UFxE&#10;OwAAIABJREFUPb/g9fkJ0/kESxxA3w7d1QHXb9/i7v173Lx5i+P1HdDvMIEwOMbAjMkLvsDRlNak&#10;Z6e4PHpEFtZ2QYe/xzgSTucJGKYgB+ME6MvBdIrgJhfMoIL+PdgnecbAmM6bmEwOxlhY04Xn45sW&#10;Jrp5OxFgnAuAPMMaf4qO44iu72FMlF5xRfDN5rgcriH+XdY3hjJb9A0BCk0B4PnlFR///BN//PER&#10;3759gyEDG1j/jl3SbjTGoN/1uLm+xsP9HX744T3evnmLl5dXWGvx8nLC6TzEdCjotRtME+PldMa3&#10;b0/488/PuL29xn6/Q7frcLTXSZ+PYzHTTNxoZmhdAve6WCTNeCmKk5ggR0NYDpMi1mSmDJb2yIIO&#10;ru7Q5n2tlbFpJcLp+lVrgeoRV1qJMXMwiTcDWq3Pf3EXXowuykItAY4SoGBUTGPLCYolEEfMPHMG&#10;XlmsmxLkZ7RHPdsarFT/jJV7VgI1+bzd9hy09qM2bUo/beaZTyr0W4AR5Og/VRod20Z5txoWbpGL&#10;SXlGIUum53fbZ+4aA5wEyIUGcB/XB3NuslGNOyHZ1arOJc1sozTcnp871XOMrdOF8byYTxcFYh7P&#10;yRPc2Jo599O/o80h60VlzSD8ext9l47O1sD0WjNgSY/8e8Z2y0mu9u/HOO1mBZ1sSJUGzK1rre05&#10;6WuUc/R5Y1PKnZamtcx1hlZ7lBiqwNXNgbaR7IyokowUJUiZJ02jpAjN33Q5/qMEb2SZBnWGk4Rc&#10;hFbX3MkCBZOMQFzIT9TWC2tAZy5DQZBzeOWOTWcVbahJZlJ/hUymyAe9oTWrENZi2q35vrS8MZau&#10;t7pfUtwvnqLwlmrVUVTp19fZ2FDru9640pMlNQk7lI2o1GwOnkWGknZ5BIPZmz1lsiQDxjKMY5Cd&#10;ABdqhs5qDWRnwAbKZFCKkbrQBDBhYtbnsFbUDcXEtpBX4jT9ivTz5QR4PiPloyJ1f+INN8Yz/Ymi&#10;aa+rxDya6QrP40kYTQBvIN6R0p/PEhyJ3y7k76BA+zyxhiRjg8KvJk2ScJxipgK8FQ5WVMqMUWbd&#10;R9XY8FyNYKSa0ChQvr80J4Bkom12vSYWa4+KhnzBpldOWyUDtSEFyTkREmscqo5RrylfnPWoouyL&#10;6QYTzyL4ckFRa0i3PVbm5zdmPmfqbE8kx7C+RAMo1S+RhIFC0kvlk7ouV8z2eNZcgGfJfKvrumSS&#10;PIuLodaPsk1l00lzVHQjbSmvmdePghhXRmCpwlEQGGZeUU2PTMzm0hjr0w11nI1mzcNyknu+joJk&#10;tJCy3kpUa2OBEpauv6daM6gTO+R0++zaqHaIzq9uXeawZoawYnysJkpY+IXJWinEZsrmviQnLYsJ&#10;caS8y80aIVQ2YSXgH3MKnjS4zjVjdNkQFcJQsSYOmF/Ei2I8peJ31PQzS0mlfxi85+JBl4VZuZml&#10;YW0TbWKg1Uppaa/Ob2bNiIkuHnVek4T4nobAOhPp74P9voBx864NRcNCYZ4XAUdnvKRMBPy9CJ7Y&#10;oJqBQmbLtUuBUxO0+now7YBuD9sfwd0ejizYOUzjiGk8w40+GbXkF6MFw7CDhcOu9wxzMoRxHDEM&#10;I4ZxxDAMiWl/ennB69MjXp+fwNOA3X6P3XGP/e0Vbt6/w8OPP+LmzRt0+yPYeNb/iMD6sA7MkUE/&#10;+c/pYqc9dtWyJiEZP3I2Hgj964DX1zMYo2Zls/OvwZS05AA9WpPGJY3vjFtjYWiCgfGa9TCJoRCN&#10;Y5n96KxzzpvQBrNar3HmQGSTfl1MFGcBVLqHC1ZnKeFi4DzHI/zwMI749vUbPn/+gpeXF99ciOPf&#10;nCcD+r7Dfr/HzfUV7u9v8ebNA969e4unpxd8+esbdrsdXl8HODgwOViwZ6ASMIwTHp+e8fHjJ+x2&#10;HQ7HPQ7XV9jtjjC2A5nMJmI5YkTzcoyDUW8bwJ1L5eRkwRcoxsCvYy6biQwbDIS9zmVVd0QZUSpA&#10;BSj0ZGmWEJtqUVRPilrMXFIMQEp7uBaTa9Ihf9fr42LAjTRYUi3CRAFYlzuhmZkZUR3PyYlM3pul&#10;/r7fL7yJZV671jJJVJJKC6+nRqwLXk5ieNI6eMjlmVHIOuniq3pY6+RXjFMn+IGWGzZrwP0l6239&#10;52hmlFV+b23Srg48Qhn/zp8VzYtN5oVFnhWQpSYoa0pWxa9iQQKM9JpL+z8yjjiParo07cazNcAt&#10;6rLoBWmt26KpBq7e69okzSUx5u/oILcaSFskdxb319/ILecSJ1zIQJa/S2jL6lDTy6VthjqfYK0C&#10;52iZ7mkwbFtDRjcAJJu/ZaKaGPFEwWwOs+LKqTFxCvkQVZi588JUTyO1ZDqhWYCVPSrb7iXgmJOV&#10;WlEsz4lscj3T0m3Ay0aYDhaDuClHKz+HLnK5CVrLYtOQgEcKuc4yn2rtk6V9sNRcpYqvUPX5QDes&#10;543wObawoRWHUnqDCubd5vOJZG3miStd36PfdR6INwYQGvbEBmQ4EJssuvi2jmE7C0sZLMrSPzat&#10;+aSt6wISbOCB/yCPGkkpyaAR2Zw1nScRvDf57NDPfQ6Glvur9FORIFQGA8v8tMWUlvHGiecimw11&#10;nwuGlLSpTCvGz1/mSyimI0C5to4kIMWeDzJ4pYyY2uvz+kw1AZnBboLo+vkpC0R2P4EqKDbNCBtc&#10;BC2tQ14HFdt0IW7sWykDMWtmUI20IhjW3MqeG5jHRWczzxric5yDGprllOIyUZfOExuMgKWEaamz&#10;Pncs1e9P1QlOqFxcMrmXcuEljCqC9wAwjmPCJCJQ7+V0ffPQE/ZIkTFbkLNqhm4i5VTh6sWzX/8M&#10;V2u9LSVlK9+sn0e1mlHm1STOehYqF1D1Udn8rdUUiz4y0Xi3ODdSPJVryoR4IPa8/5lCAlCrKefr&#10;SR+nhhnNI1RNFL7eUBOxWuQZXOz/2YpQckGsJuASI77AgTIDXjZQnPj8XjGByoSg9COBzptZEK5E&#10;ZjXfd8yCtM5wPIWzd0oxVTfFPHaXyK8hJzCL+r7fCd7n3JhmzPiaHq3Udmz1Z0BiNIfKrux8s6/J&#10;N9SKi/Wxe7rYTKxefC0XjWsAf42dUmdzFsmtGMOsAhTCLEHuWBIjkhNHdkZdZmBdQ4qy7EckipIF&#10;bA/q9rD7K2B3hDM9eALGYcB0PsMNZ2ByMAx0RNgRcCCHPYC9BfY7g643YDd5nfth8gD+ecBwPmMI&#10;AP759QXD6RVdZ3G1P+Dm4RZ3797i/sMPuHn7Ft3hiJENBgc4eHZKLPK8NqSDJ9YbsAOMCxvMISVm&#10;UZsQZLDre+z6PoC3Ro+UBYPTKJPgfQRiIpeDSdy0FDUr5egrZ5NhKFNOHziM6WBMB2KGMSOc88a/&#10;U2D6EyHo2lVYhkTzsc4IVCaQxoCnCePo/P0OX845dEEqJ+o3m6DV3Pc9DscD7u7v8MMPb/H+3Ru8&#10;ffuAm5trEFm8efMW798/YRj/g6enR1X8x5RyGBweH1/x56e/cHP/CbcP9zgeb3C8surAYokyKaNK&#10;VgcMNQrIJYd7mYhGSu2UmjAh2els1hAW49B1tm2FkSgyhCXW8ZKpdj1uCAaCUPEwcf0JcHyNjbBk&#10;5lpj1G5tZK79DjfuXQYXeQOjn2ej11uvbTZ+WQFil+RylmI5oa7ruSYXo9aBNPDdABhyTUB74Xyq&#10;sYuaZxi1P3PrnF6ayqAL2UWltuUcVFnXuNzUkKkSSWIBke3IJGOt+usLRsgl2zAmjmUWVNNdrr1e&#10;ZlxrXW2vrzyl7+nYsVywU2U2WerXLrHUt8jntGTILmG9t+LmJYB7CWCvGdotNQNaI+0lA74Udm/F&#10;/LXGQ6tRtSVOV0HrSp6bn0kduF9u1EnQX5peLtKGoKcC5ux+bnWmURtPz+zbkmxXFvpVXebi3kgJ&#10;KQU/EaWzeA1w0k2QevFFFXCrro+MTc34xdpHma3V32fNALhlmrsNRJlrTtebS+rUB7nWpBcrr68l&#10;0/elukfHW92wUa9FczRIKaoZgu0s+l2PvvcyHMZ6QJ+IYNhLIBAHD9VQJ1jvgthsIOQJ7MjG90QZ&#10;D6ZadJEFaEjJDHFlCj4xi8PrOcvCaI9nhnuS7SnlcUplBP0MTTJ2lPVPfTtz0YYzM5A03nsj/Doi&#10;4cGUoFSZd6E2NVQQZVDcN5bJmFEyP9VpwfI+KVkbmee6INkpcjCeQk2acw6pMZ8lXDgxwBM/kvPk&#10;ABfY20U5V9GEKOsBKQsmfbkww03qwGz5HluIj/VJ2DypppjsC2fM/JlRmsKO+2dGEBXT6uoaCqLc&#10;1jpp6z+X5LAmNAlhCNM4KSzAGA/cG2NAtt5M0BNLYmquUEpZVCi5kCCx9Xxo1a61uqIuebb0vlo5&#10;RPpmRLPxYThjHEcYY7Db7T0+giyplSYNatKni/eFUfZuvIdGkfMoTw8uLF4oEXI4NvbiuUWSMKIJ&#10;Ai0YXnUBCOJzsmiaF7KuATInncmJuDm/PywkETNkUpJXREM91UsUVDDinhTEJYV9CE16h9J5WLcu&#10;01kqvWBqrEpXnI1OfGkPKZmHeDWMnGOZ5Df6D4L31GAMLjGc1rTdlSmGjAkzTXteTDbr7A3MTG9r&#10;heD3OBsvscq23scWGNYCdOQN4oLBTcUm1UwuSodPSgyF/l6UPKl1WHMDZu3wc9KuOwUuZyy464F+&#10;5+Vy4M1Lh5MH33kcYZ1PRXaGcDCEux643TGu9wb73o9Vjm7EMAXW/TmD9+PgGwBuHGAMsLs+4vb+&#10;Hm8+/IA3H97jeHcP7HYYyMIF8DJrk0Y5mxFME4w1sJ3XG6ZR6Je52NXMfcOuI+x2FtYIjbrYuEig&#10;iBx1zkZgo3Nw05hMozhR6wNoHIAVCqOlxgY9xTBe23c+2TfWBBa+9zAY01icB9TjoR3X1zRNatTP&#10;KMNELX8xTg7n84Dnpxd8+fIXPn36hG+P3+Am5+WD4DuLZIDOGnR9h+PVHm/ePODHHz/g5399wLu3&#10;b3B9fQ1rd9jtjnDOelYQgP/89iteTy8AAW5yfs7AWjgAL6cBf317xu9/fML19Q12uyPevzfY7fdh&#10;3DcGQOenI6Jmn8nJvypIuF2IldqA/mdM9iWIK4VdeiY2FFggKn0ptTlsA4xUMiMkjzVqAt1LYE3t&#10;7xgMS1KbDQWjb6Px6YbkaO13LkmWQAtxEhCmYLQI+F4iycFVWgQ3Qfqtz0GPyEE1S7ECSM609YsF&#10;xNub84vmf+r8KYZOy+vKzat11vSWabVLpjRqTYTZuHFherXERF5qHjSOwsrPCXBA7eWaCq02mm7n&#10;VjQzbvMNX7NafLQaMRK4l9OQfqLOJPfCkkFVsRqsxwO/OBamF9rNyLmkDIo/t4HNS81HLvQ+LmkE&#10;/B0pxC3eDZodyJvfc8lbYg3sWJOu2gKs6r8jpX89/526abRutC5dY50FWhZEavRa7YeW9mz9+Gl6&#10;raDBqJ81nzSAL5+FW2+51gtDAYyYBotwbqBd32drIFJuHEJ4ZtRH4iWzv7bmLllLFzehN5zn0rSb&#10;eb0R1967NTSqLr2hDG9nmiakfMiMNSmfjAxYaz1RCAF8NGS8HA5PmNwE50ixcl35jFjWOAEcCPHZ&#10;FJr3BBLSb65t3h69WmZ5MyfvDJeACgleGy09IpoKmYhDCRBice1UGkqnfJ4r8gJCe1iu95WmZzL+&#10;ldrlyIAQzabQKdFX03WSzhd9zdUg7lGFgEKt2BTbDUFuJ2lXMyhKoyZp/oofSQSzsnFRs7k3A+V5&#10;ez4Z68ytjeIWIXExFjWagMu5pZzqyv9ey/NKPfDSL0nmJ4pJHdcZ6UlnXd/Nm62Xyv6t5RGtnFmC&#10;9DaQzngPxfglyvFmFne5eA+9iGeHE2Hh0cbzgeYNzdaMKqNNJvres+LSxgc3yQC+Jnp5ecHj4yOM&#10;Mbi/v8fxeA0bfA8Vw51b52it814A+DwnLmQFcxbynsXaYHmWa4NyOC701eI6Fkxz4tnziedh1P2P&#10;94GZM/A8S4sEdlkw7rky/TeflpR5YqkNLwFxJOwx+29KBn1ct07kAy6oV2AW6yWxKk14cn4eugnh&#10;MuGKowycyzWYy1OViVDl9BhEklb7p5n3s0XMyxuqxm6Q5ibJJJ10t2WpKFkqXLbqK9eYFktspSo4&#10;VmGXLSXU3yPJIyU/NDMvH5Q2JH85YSj7ZBpETIkU5eDsAngc5XHmrIoyIS7BLTGegmzu6owBWwvu&#10;e7iuA5PF6OBZ3K8nTKcTaHLoQThai6NhXFvg7mDw7rbDw80eu95gchOGccAYvs7nE06nVwznM9w4&#10;gp2DIWC33+Pm9hpvf/wR7378gMPdDbjzxrTjFNgIMeFk9mzqacLkRpAJbAFyoqvEhYN3KGbIobPA&#10;fmfRdwYngp9ccFwx4qGgU587o26awqSDEYHZb+YxSAJN0wgi9uNsnUk6h9Ya9H2Hru9gyMyKQQ9s&#10;RyYLJwkdLhhHBgAnfUbP0nDh802Tw+vrGV+/PuLjp0/47T+/49+//IIvn79gGkcYa1NDx3f0LY7H&#10;Hd483OHnn9/jv/7rZ3z48B43N9de2scZEPV4wx0YBg4Ojkf8+usvGMYxMYr82gOGyeHx6RUfP34O&#10;0jQWYMLDwz2uro/oul1YcwYEB55c1USGCJuYc+1CF6moMOH6jDGi3OBslklzVvEmKRquZ8qXeGzU&#10;YhmpWOXUOGuNuV1nVbcZ57UGyFqjc+0ZSDZTywSYZBLSAHNb77XE/FUGrTPwpw0kL5sQc54GYf05&#10;VhvQRFppQYJFVDSJFgC+pXOn+rsV6oxkGkHl3YT2SOtl/ywVY2vgb0snMp9N64zNxaKganhLqLft&#10;Sm1qiOYtLRtDV9W3eGZOvLQXZ0afwgDbyTOd9P5WGrfR96Fm0lm7zgvYcFt0rpclXLblqOXUeq0w&#10;31q0XZrTLV1v07ehwZJfMsJdi2mXnCNre2S9ocArz3tu+qnPsDYwUzfpxayBFyO4qTZylp4DKwZl&#10;bW22Y5Ae+y9l+oihNMmp6PbX5SB4JrkG6Fqp9uykrBloqUG2XQY0k1CK6xRgVWs9Xiq7t9bgXSNX&#10;LZrHF8bOtVxtKW5hQWW7dd2RcCPbStqWhZU+stJOjzl2BBdAcM4b6cUFnibck1k4FXspistH9qGb&#10;eVZocCJPl86kcASBi4vpIGN8Lu7clGpJmQ9LnW+OMp/g2e1kFsbdBVQogR9tSq/Z9coUFtQ2uK/k&#10;+1tMLKOUqcynZzIrBoUXQLGemlrK4tkEwJ3U9QXgft4PgpwkElFNN2oKXJAEU3YmfZJYPtu8jGTj&#10;IgL5NYC8vFadckoPlvYZvFZv1O890Nbfrv1e69zTBsryvnIrJmNZ2/wSEsFSTrDk45QaDZFsaADD&#10;Ju/3Ir4ps/UZu357TjZvlEHqLql6Ru7rnHFqbxz6G03e7z2b1nM6JGwmx6LsDaIDlmzSMyqCiDN1&#10;PSUP6AqZOtTjeZZMK0kStEyeYBK5fzxrqNq8yNMsUTbINwP0XpORXNTYJNT8E1t9PnUfcw0jn1vC&#10;45xg5lOQkEZqmjiBS2YVhQzix+8lYN+VZE+k8ySeTS4w5ctp5vwMs39LfG+Fv4TD36WGgauC+Ni4&#10;PrvLF++yHtlakp9HFqgImPMxvKWir7UhZcdfLvbv2bRLnc6lYuiSzmp79F1v6zn7QyRJhsToek7A&#10;cvJksspueG0XQU/nN4AJwWcO+BYdKSqYJywsMY0BG4vJWExdD97tQfsj0O/giDAOE8bzCdP5FWY8&#10;oQfjyhjcdYybnnDbAw83Fu/vd7i96tAZYJwmTOOEaRgxns84n7xUzjQMyczV2A7XN9d4/+E93v7w&#10;A453t+C+w9kxTlNIWimwtcM9mtzomSzs4NyIaQQsTSBHsGzB6ELnzCWdMA+NA2QJu95it+vCOguB&#10;JLDko8xOZly5WZdRaZA7xjR54H4YznDTpFSRvaFMbNREFr9L5ri+FjDKEG6apnpREh5i2i8RxIfD&#10;MI44nTxw/+svv+H/+b//xq+//gefP33GcB5guw4Ug1a4G13X4Xg84OHNHT58eIcPH97g7v4Gfd/7&#10;63EEkMU19QAB4zTg8fErPn/+jOHrV3AI+BxAbEeM1/MZX/5yWi7FTej7D9jv9zODrag6JJkSWxiW&#10;ka2fJxScOgj9mKTXDOw6LxcUac9cAAwtcK6azIhirQVMbGlC1pNBqJHTeNBEnUNUJFeYtTMnKUBk&#10;XcpnC6NvNdamgoIaIA7N5ENqxfiaVFk5FVY1qay8R00GTn6vmhiqf2U1UgxguTiK+1QaiNFcluV7&#10;z5u1n80NrMYYuUzANrzvWoG8DYDZxqDZAq5sA7CoyrjRzWs5Sq8qOQWo1TR2l6SDIvbu2AX2nVls&#10;3rUmEuLUXd7RrHQdHbMy32z37hhy3DdrUmJmWrw1z4q5xpygsFyYrU3a1MzSqgwe1OOA3KdLDbG1&#10;NVpjcMvr0lMReUR7bV+2ZF0uXf+1adS1Kdf562yL+TWyy5pcU359NwNfZ40lqkfUUm+72YwlbGp8&#10;1qbk8muXZyjm5nBLRCKxp+brRct7lN5j+YxYbjRtZeAvrsML19hafbV0Zn9PTVUzmm5NYG5tsJWA&#10;di3XVHs05JRVLV1kht7kXGDUu5BTWHTBz8o5B3KBrWoC930mdyLtlEv2egQzWMjS8GzvcPj7qoeQ&#10;BO/Faa9jsoFzlPTwwYzSVDKdaWYugxUFY9TkOBexm5DBF7Qk+Ooa3TXAfhn0hQI0Z5INzN7WzYQa&#10;orBKUr4BRQOunb/Lwy/U7KmODOQ8cGLDtqZU45Waou2ueX2iQRAZ6TMkkVaJDbX7GXONfM+d+vQS&#10;68lYUAskXCaH1HJ3zO4EVmPTkrl9Cdyvkj1me2xdseKSmHYpTpUJsy4ZvqvX5rjedN2Sz5h8fjrw&#10;DPvbIiun+lJqsJQLoD43rXJjifW71lkZf6tGuBwLzPna4XBA33fBW6AHUfA9LOtsLmKRkFLiIp+e&#10;NzaF5GUAnY0h5bmXJFXjFAWzmCREwgVlg1/VcbLhS4WFe6P+z5JCQlfezTTcCjNsUYkIT64E4C81&#10;XNMUmQMSVhMs2YU3JIeJtGQY6zRwn0DzpFFdSo3Pq1ovh+3CM8iEXmWgzRK8Z+EP47SLqJDMSc/U&#10;ac38fxy8J1CzgGwlXfMujzB4gGbebClIasG7DJakXBg2gGkr171Nr3V7J5VWdIcVOI6KaRllZvUE&#10;grMcWNNR95wDIGmCAUlmKhhjggkqCzNVUkUDkRzDK3QMAaUnLv3UHRm4ANxP/Q6uPwD93kvmOMI0&#10;DpjOr6DhFT2fcDSMG2tw3zs8HCzurzq8eehxf7fDbhdY2uOEaZgwns8YTq8YzyeM53MyXyEyuLq+&#10;w7sf3uL9h/c43l6DrcWZHYa0afx1T85hnEYP2GPExCMGd8bgTuDRoRstetNhZ3Ze8gfBzDYEYxKd&#10;d2sN+q5HZzsMGME8efmWlHSFkUIyImGNo8aUJihSYJ4mTNMYXKrZc8jYAI78WGQ6yILczzQBROg6&#10;m4xIMvjAbUaRXGGBUU4A2FHQcBvx9PiEP/74iF9/+Q8+fvwIdmEKgGJ3OX6WDrvdHtc3N3j39g3e&#10;v3uD25sr9J1N68RYE3T1vGzRm7cPeP/1PT59+oTT6ytOpzPcJACU4BvwehpAXx9hCLDkZYpubq9x&#10;vDqAinFtCSIsBb5yvcdk0yecLAx/fRFFgqIe9xPzNDPhWgIma6AFuNYMu0x+S0WEQrvaEIQZFIuO&#10;9UKySTmB4gYTny5MiGoa3M3iXDFbKmD8AutHfb9MTrj9eyVLKE7HtH5H7iljzMXNCs2SrOsWSyCp&#10;BH4ItMga38Jsbl7T7P5Qpf4hlWxzcU1bz+y1gmwZRKEqiDbfGbxaAGk9yQXj5xmArz0Sgg5CExxZ&#10;06WvsUJjM5FdrsSzNFiFsTvT70WWBCDS3mkQeou8xmlaXdSLDcUt5IkM0CGdL2Xus8b+1uuJF0zC&#10;6sBD0zPoAjZWK59sjbSXkkFbp0dr+3sNAF0jm9TuRwscaTdGavuwDpyryaS/23gkLErCzRqPiw1k&#10;NDRHI+A6l+uomWLMohOvvT1XQI2yeU2lNUJVLmdL7N86oVGU8U2z9DUppzVg6pKaas1rptzH1CAE&#10;bNlvGaSQEz2k6lm5vrPOty7sQfnZOnYgpiTHGAH86IFlrQVFZmBkzAbw3UiptiLekQDB8weQE2h6&#10;Gi2BUOxrjNokSQLdIGQvUK/XTZJpc5XYSoloM296UMo5Z/JGpTZlYXjbOluokOWIzzHnXpQnn0UU&#10;m6u6iMkBSCAmTuTOkBHtKYe5brWUGSkng/z+ikbCNnithRoertiUxevLJkJFq3++t0UTUExD6El9&#10;0zwn2+edDnq16af6vqOGkTCaTfC16b21OLJFnmYRqK/87pY8tfZZtkwgXULwko0hdlQFYSXbl6F9&#10;bJQ5AlVtKDfL+JTnoLIEwdwgOuP3mSHKK22QtWyCC68QVY9fUCtJLKHve+x2vWpyaD+gzCoPVWex&#10;Trk6eajlM0nUGRTyeoKNfonCZ0WGhohDsWjeqpxLqGoFiGuuPy/XtMAGJPsdLFUqVJIdahh/ljnV&#10;UGcR66GkcJyTvoZII+g8ebUMCEkaNVnsCI49kA8hl5OmvZKBuwDNQxOAoSUsnRhd4NA4cFM4p1nE&#10;KtGIyRr2wiw+fl93vYRHKOtGwgX/XATetxglLdBgLei0zCOb3ctN7K5l86G1hHZJh35LInxJ4bde&#10;cC1ozYfxPWLAucjUYLjJL0prjddLr4JEBKWzw1CGWRIIrKXx5TMhMt7YkwxG6uDsHq47gu0ejjpM&#10;7E1qh9cXjC9PMMMLDjTimhh31uBhR3h7ZfD2fof7+z12BwtYxskxxnHCOIw4n88YzieMwxnTOMIF&#10;8H5/OOL27hpvP7zD8fYasBYDTxgCOzwmPgxghOdwTewwYcTZnfA6vuB1eMLEI3Zdj+PuAOqAzlhM&#10;PIlOm4hmoenXWRuMpizcFPXRfStDlnzysLYAJqc11eVIoSFCZy3QdbDGgowFcTDXdUGcfDKlAAAg&#10;AElEQVSvbnKYJudZ98IYRI5WKQ1DiJEkyoNykTUiTZ2GYcTzyysen57x/PyCaXToOv85JRvXWIP9&#10;/oDr6xu8ffsO797/gLv7e/T9zq9DngLrM48Q7/cdbm6v8OGH93j69g2nlxf8/vvvGKcRcL6Z0Nku&#10;GAd73f3Hb0/4c/cZN7fXuLu/w/6ww9X1tQqeag0zFSyPtcYdi8RexiYH5/znnabJa35aAxeNiGej&#10;httYEvmBa1A8gcaEwhOIZ8VzqZxniCqGqywa6aGgoPkAokpoaH6ZWWeunRgtmQWtFfearUZi9Fmy&#10;1jRhaAkAIckukJSixghrFVhGZew7Hc6heUpcNE8KplVh9Ddn4WqTaKrCzivASINpuQUImZ2HpEs+&#10;Fvcy+8fIolkw8DcCId/HPMqFs8YLSXCatHnf0ltnFjqqWp1L+vOzszDtK63V1cp1ZOOnBOKlJr5v&#10;sEuGJhfFfQZA9Pmh9Y4VIlEC+3JMtSIRMf8INANK5Rm2lKMt6g6jlEVpM9BLbczlwnwDFWXhWrdO&#10;hSzlimsm1DL2XiKzU9vrl/pKtGLx0ueax47ynCiBcm4C6jzTLa3LHMk/l3N4TzhhaDkoDfSRPtMU&#10;WJ7nzWY+UGECJk7BUJhkxUofUe1aWgYX5K2gmpa+OAhna4CEQW6BQG41KpbN6DR5wvPnWUrurck1&#10;rMlOXWpS3gKJNoNapLXRt9SKWSaAGibprOJJaeZcPtOkoZu0pwOYwA4z80zywDaxgaUgDyANMD3z&#10;Rk0YaF3uDEKrc1sCKU6jNiolKBAd37QnkJAciFrwUbpGgvfxc9ZINrNzLTUHSMm2VhmgKEwFiUV9&#10;A6FZjwSeSFmdmNux5kQKqUKeNcV86ZcNBamYruN0n02VUBTf20gSY/DvUjI3xsDAhol5I8oF0j0Z&#10;9XhJpkZadIjKM5EWY3KU4W35cGWiy+Xncvm9PPVcJ0JJ49kWdrQcP2hGjtjS8J7HG5pNmxIuP3O3&#10;1khLcXtpArHa6ISQxZzFXwH+Qvo41IB0bMa52udCcdeK/FMepWpnFvrrdSGzdTKAxEaobFptoBLk&#10;z1RI2BTyfuXEXyZ/Sga+ycC3OL+zoThyzQnAkAWsTeuQaD7Nn5swQmqLtRRmYuKH5jCkpru4l44R&#10;5KWFAoXCWaMcTMS+WEnAJCa6izjapGWokfe9vP7Ilk+s+VjDuyk0ApyS3Inv66SsPSSwnvO62HTw&#10;igSTkriRZMc8CRfqNHFG+89Iag3Fz+DUpFE2pGWJRzm9f2MjgcT7/aPg/ZKJyfcaEZXjjaWsQO78&#10;kmJl6aSqPGQq3ewLTBMvAfC3jIRuOcDWx300kE5CEDnr8Okue9y4nkrkwlcE8jwb2i8kPw5lqCzG&#10;iwIsiVWR0Msz6hk5Z+CoA7oj7O4arj/CscF0HvD69IyXr1/gnh9x4AE33YQHy3i37/D+mvDmtsf9&#10;zR7HvXdFH5zDNDoP3A8jzucBw3nANIzg0H0z1uB4POLm4QHd4YiRPOg7CXknZaoRNCYnOJynAc/j&#10;C57PjziNT5jciNPQ+87ajmBNjzEkfSzAVWYGTz4gdp2XzjmfDIZoojpNPrktpDlMSOYcdKVryCTH&#10;992ux/X1Fd6/f4dpnKL0Pqw1OB4O2O33sF0HDkk8UkDJI1WyCVMbp8ySPZS6i86NyaD206fP+O23&#10;P/Dp0xcMwxiMXINBa0h2jTU4HA64ur7C7d0dPnz4gLdv36HfHTGMjHEc4NibwHYd0HUjyFh0Fjjs&#10;Ld6+ucPp5w94fnzE09MjPn36DBjf2GDDsMaAiTBNE15PI759e8bvv33E1dGPqP34k8Hx6grW2BA3&#10;piLXzkm1Y1dI7BgF3DvHQXaHQuA00LqMnJzZfcJvFJupPXLZwP3EfuIggxIJDlyYSzGJQ64kU4nM&#10;hYU3rXRiNyRFPUrpCK5I/WgAXDS907UsTSatSdW0mrbx701YZ1krnmY11JJJLbMnQNMcb1yM9+U9&#10;0GTGcOg71kW5y5qAVBtHXGD7IBZ3M6aJAF4XzglSwDVmAO9W8+FajBBdI9Qk25QH8gpKuqZZXDtn&#10;q2duSEAxKyxoBproJLoC7BReMqrtI59JYfasKhijpbNm7e2FomsLm9oYAhvKWovhfykPEP1zrjTb&#10;/HyWBPq1uVM8AwybkLALcy1aJ4AodlEERlSDbD6V2Rqx1s9Ks3tlmFMGXUBVF1wxObkokoDZWO6S&#10;zM0lz6xe3K0RNLjQADbi/F5uFiz9uQXEXAI/t2ila2lHHSfUlMcCcF+//zWgqf2sZPODSOuzt/SK&#10;VUNQKqowF2zA/HKOXZIh9HsnmLMRifH+doO1nFht5/ya6V6e2iTAzbQTSKXmsxvXahgtrSllRAs5&#10;CVZ/NltN3LcSl5b23Rbt/nr9lgG40mponc3LVU3mvI+pTSQDgtdBQTRxDEcOPHEe66fA0DOhbEvj&#10;/6zO3AhymjghQnIStYjTEVBOuQoXZBeeSd/N7rEC2UkwMCVbkIOcAyfpiyQxQ6xY3CV4z1IDmjMY&#10;nYmXWn4OM/34Gc1DGw6C68bzKlFvNAUkCQZUTLpqMkbkDpHI76CAU6FBz/ndnDM+9+OMeRixbqm8&#10;zCTjKmQmBTGrbB/qqZEt2Ez+99p0fkmfjuC6XhJcATK5CtzPteLltdCMhJXPmBbjvjTwXZ7wWcRq&#10;KJtf5pQwfI/kE6o0JHnLveZNPo5L07VLWBRLwL5akDooGFtMDDHpBkA8YuvvxXNiGdfybI3Q82yB&#10;ytgCbfpLMkvMzcSU8xG3ZWFljUgG1lCxD4vlVHxL1YnEScZSmVOn1xfPlAvptIp9Vtw/3DC0Df0V&#10;FUscnPLUCeh51lOHmKRgUUtzBu8dT+qZu2Su6pL0jNR3VzFayL8RZMM1y3G7ME3mQfIxgOROAPah&#10;xnHzvC5jwlMA6V1qOFDJaq9p/EvlgQqJJBNdJ33dsqktDGSVbFE6X0wKevLvfYlvkjltJrmFcz8A&#10;+iZMTrjgv7l1EvVi8H6tYLksAdPsqpoJ7FxPk2bJVN6MLU0mugi4v4Sx1CoC1/RI18zRyqJJszvk&#10;fTBZ5oJZjyaSSDJi4iQCjZdyMSEYM0wY5WSlRacBm8QTYARwOgKQXueeQWDqwPYAYw8gu4ehDnDA&#10;dD5jePwG9/QNh+mM+47xZge8u+rw/naHNzc9bq53OOw7GGswAhhGh2HwMi5DAO7P5xHjMILdCJBD&#10;1xvsjnv0hz0cEdw0CnVUodxNmk3rnMN5POP59QmP5684Dc9gnmBtB8cOljoc99dwAQRx4NQ5JCH9&#10;23UddrseXW8xTkNOLpgUc5cEY4oAD06LhkDfdbg6HvBwf4///b/+F/71008i0fZs/L7rcHV1wJs3&#10;99jvDwCAaXLaOIPLoFUAnqrY8J1VdhPGacQwnPH6+oovn//Cf379DZ8/fcE4Tt58mAGeXNLy3O96&#10;HK/2uLm5wsPDHR7e3OPq+hpEFtM0YprCNVAwBQbBGAYZg94Sro47PNzf4Ycf3uHPz3/i8ekJ52H0&#10;B4CLui/+8BjGCc/Pr/j8+S8cjrvEwD8ejrCdSaNKeabPpH3AwpmcaHkkU5oRyXLZmCxBJZuHHvTn&#10;FcZHzQCpYGpRO1kjCdrXKmeav1/JUJfHuAkJErdYILr9oRsIfDmj8xImnhojTcnYNn1d9TlaDEaW&#10;4O0FTVWeS4wZpW2u+STaoI5mIAJJtrairM6nDGaK8sXEB6lExM0Kotb51DTORIVxxpp8J49lBlWB&#10;vktAmtY1zYuoooEAapF3ip8rmvnRr4NQ3U9+S2rmHJUAfixmqG4yuUX+TzMPhXlcbIobBrELJlI+&#10;sS5CU/ZyqRTdQlEW0lReMmyiPJ5zWsO/mkAWxphcgEozpy2s6/rrolt3haimdUPLnQW9BvWEIPO2&#10;gnlr/GoD0HxBjOTqx9oChq75q1wChF4icdS+95o7V+p3Lt/vOmFkae9Iog8V+91V9x9VQJzyWRTT&#10;VJyZb6l5S9DGsw3WfVqLhFXErCXXZWZn4vxfLpFLqtVE9abMQsymNmh0KTnq77xOHWRf2IelZFpU&#10;IN0kh1qTiYrXrzXR5RlB0KBv0rsVjMpIvlEmr0JGjApJTN3w1/IPc5kaZKmnGRAfCxkHMrRq4s7F&#10;lJpj1mzCOJ0XZHhy/kR+ElmB3CXYQjlWkPa2nDdWUEx/xSYFzUxWsw91nVShPp/wE1INNmbV6VHE&#10;lmISkUk+e1JTDwJiVEkUOwYZl+8fSiGyikeBgvkqrHdGqFzr5+La+UIVs8xMbkKSN82jvNwMhTXg&#10;viVxNZfXoYXQWQL0y79zKSNeHxCkiBJStxxL7HslX7qO/6zhQlvqqfq1sAK6W4OkuVlF0H4RlH9b&#10;WYjMdfLT2hT3jkv5E8FAkzn0bLpahlQjGqAVwkeua2lRNolZNgExawDE/RlzZyqn9sJP5ekUZJZ5&#10;oZtO8hyIxBOlbQ7BlqeCOBPOCTGdlTFPJ/z59P2KQHCcFBSmlCGHgahpJ6HLHsD6OAmWvB6LpmrK&#10;izK6IAuSaMDq2CVfTfAExpR8GgP53b+nI3UOZHxXSntOCbhPz9rFtcaFmkCMN07Lw2E+EZfjTv7Z&#10;aEqryXYZT821kgGRU/HNNzqCh6h6T/n7Ga9zxsA4J1gbPFNA+f8FvN9qptHuiPFmQxBpyLp0PZd0&#10;KVvJS5lULpnpXaJZvZWNtFwskWpkZJOKrOVFzIEoSIqN4FmuDGeQZGCUyj3P7rjuIKX/MGCyYGMB&#10;2sF0B8DuAOo8q38cwacz6PyKozvhoWe8PRDeX1m8v93h4WaP66seu52F6byq3+CA88Q4j4xxZAzD&#10;hGEYMA6D0LoHur7Hbt/B9L7r6sdQOUuEcGYncUgsmb057On0iqfXJzy+PuI8PQHE6LseRIRDv8fg&#10;hsB35BQIXbiXMRgaY9H1PYztQiAqWBKCwpVdpUMSFNeKAUxvYI1BZywe7u7UYUgAumBWa61B31vY&#10;zmCaplWmXsu4Nevg+Xs2jg6n0xnPT8/49vgNf3396sF0MmHcyBtnGUvY73pcXx/x8HCDH398h3/9&#10;60e8ffOAw2GfXtvazFRnx3DwzHjDHlzsO+vlc378AU8vzxgnh99//xODAPDjwTa5CedhwPPzC/76&#10;8hWfPn3Bm4cv2Pc7mNtb9H2HzprYeA7GJZHdzmmt1zTKI0NGS3cJ9osJGvJmytp4lQKhOunQYN5z&#10;hSGTTI+LOFI3QW3r/iYvChYiO6wZkBRHnrFNYzZLp/AmzchNTJDG77b0l9cA+xJwWG7SZNZP7eyR&#10;4E3JdsCCfv92/xf5bDTbKDHMmODiQe7kGCSpJoUc+cR3mreu/1Lx+0azz5aee4vRKP+sGQg3Tvzq&#10;a8pkV6+BGrA4h05LrX+qGO0pWZwG233mC1MBxGosM6nFG+ONX58EZpvi2ZZcS7HfIyNEGS0Fv5Rk&#10;kFiYBxItTlhWnzeKuSBeB7TnpqXieQm5g6qB6kYgtD5ZxBcZaK5OhHx301KP6F5KKNnKSG6dITWz&#10;8bVceOvnn7GXgO2GdisxvgYobW0SLzU/Spm2+NquKOJIyFpp2au6YWb7rJB/5lrGOVYsPUqGdHUA&#10;6LJGUdunrAXgL+WW8fMr8siF778VUFuS2tkyVbIldl6yB+uTeqXGuGxCUpH7BcBf+BGRJF6VGo6r&#10;a6r0R5N669mngWuN+koTQ05gtOIIJdCYoDmjsdCS/k5aXi4MDRfAv54ekPdVk9e4ALY5gd6O0TTf&#10;ViBmmtbJe9FUjKGX/RoqQCFRhVATyWORilM02yWjP+DgVDR2W41S1TungnGxMc62PqMkWMo9Kz10&#10;mEjIJnEjzvFifrckrbfkU/I9AP0leYPKEGeE6Iq4C5XXLAh0FblPtU4rjRqJ6UgQUWeuSl+1XV+x&#10;Fp4kpabAgvktwFHSVsesMj2aga2ZhKbBXirY+/IzmmI6JQLDZLT3VyKfCihWNrsgptfThNFS00d2&#10;/0jUUMSikTAHUqOW+mzNREmYkC+wuEuk8iIkgDsC5wlbF2bdWT7GA+zTNInJb6E3r+TS/AtkXXan&#10;qF9RbtlPeQVCkLgOJ4F6OQmlcntSHi+5YQMl8aPyv8iSxwSQCwofEciOeI2cYBQNjRQTojZ9rD1d&#10;luch6KmsGuktfI44RaDqIxaT60KXn0RxF/E62QCSk/5pz6RHQQnkj7vGX5ZrysWRJBltLMK6SwPc&#10;fMRpe0LYBLMWAPqa3lmrEF5L4Nf+e3tQXy6qaoD/1oN0jXml7o/RMZQlAClHeZnUBpcgoGHCRE7g&#10;fyTcxrmS0Ai2BBGYDBxZsNmB7AHUH8Ddzn/fObizB+730wlHO+HD0eL9lcG7mw4P1xZXe0LfAcb6&#10;y5wADI5xnoDRAePEgX0/Yhw98AAwbGdxuDpgf3WA7awftXLaMIOhAbjJef380+mEl9Oz/zo/YeAX&#10;dNbAMGFwZ5zGV5zGEwY3eN37GKKim7dgaVlj/Zjx0rNNmmJBMzWCq8wwQcKgsxaH/T4kuSYBLCaY&#10;0hpjAOcwTgPGcUhj3GtF9hy8iB1Yr/s1TSNeXk748vkrfv3Pf/Cf//yGp8fnZL4LOMBYWOsZ9zfX&#10;V3j//h4//fQe//rXz/jXzz/j/v4eXd9hmoKxb+gAQ4xR+oaLj7Rd1+Hm5sqz+gEwWRjb4+Mff+J8&#10;OmFyWWONQJgmxul1wF9/PeLXX36HNR2G84iffvwBD2/usT/sQcb4SQQxNmaCNn+rcFSJqOiqJp3+&#10;oJGZ4kxYAyY0UyIbv1pYA02d2iU2ypZCeC2G6KKpHl9aeuythk+tgL+ERVK9hgaAf2kiXhbzS2ay&#10;a/I+iON0kAxMJRa42qyVf2+trbJgsq4y59HJlITERmMeW2Z2VT1kaYxd10teb4av3nOdKatRbf7O&#10;wqnWZFkC7ltrca412eKA6Wuv+wrUCqRCJkQBW9QuuhAbtRr0WwKafLzhZMTuvajya9VA11zYBIDE&#10;hE41prR+XGj0xj+TTEN5upfGSgvPVsUrKEXkhYZx7YyaN95QFG7pGVQ6SkvNkksBuzKvbF33GjB8&#10;CbOu1exaamJe4rG0Fqu33JtLfKDWxvu/p+lR+/ySBbr2eWpxZn49rplHle+3dL7UDM21nBMKSaf8&#10;pzFCC5sK0Zwi0LXW+PfIPC2B4K0c4VJAvCVr8481mRt5SpMEIc/3jUQGff31fjnRfOIns/NRyN0J&#10;iEf6FkguaPRAaV5nqZ/LitimpFALo1s50ES4sCGkADWRsGi4Qgnna8kUVM2eW40RLmX8QqNZmR4u&#10;5hh6r5X3Tk77y2kHKfXjf3bh/lSwe+Yyn5DnWSTRGGEWKhuJrCVpivOvnHaK17aFnFjDdMrXX14L&#10;W2RhWJlmbvVkkk39Vh4rWbVbm8qXeMCQmCogLlQfUEr6iWZV9F7hzHIu85zZBBTVJeRULVaZsEga&#10;6szKw2g21UszUULtGAsB1osjxxTG7YyK3FRe6EG+y+kRBbH/pF9KPlPlJE4Es0lNnaUp0qQ57kTe&#10;KWp1Q0JXHnOSU/h5F16LxTQrCzY3wJqBHQhvTkxLZZ8Qj+pHBnvSbE+eFvG1RaYxTVn/Xaw5xxyw&#10;j4KhHc3LVT0aWenBkzHk9SXjPK2l4N0I1msrmqZXtzIploFuKHEjBIiGRNa1D5MCFOS5YzMh6NSj&#10;4fukJQa54mFYNLdEnUBFs5iD/KGquwXMHxn4cgqZyj1QJcDOGxlJaleRqvQnY9UI1I31rco5FzPv&#10;1RFDRWKJ0lmdNnVM68aochyxzoDfZjSybKh4SfImAbya5uqWQ2IpSV463KqNAbEwcifNpc1tjAng&#10;8ph0aHMRX2phoObRI96DFPs+AveAZ97D9KBuD+p3oK6HA8FNZ/D5BXZ4wh4nPOwZ76+A9zcG90fC&#10;1Q7oLcMEuoEDZdb9xDiPE4bRS+VM0xTY5l5+pessDldH7A8HkLXCVIYFaykEwxCMp2nCOJ5xHk54&#10;PZ1wOr/gPJ3gaIQhCzYOTA4jjximM4ZpxOQmOJ7ygWNDUiEDe0xQxIE1002kEAiSXpe/nyZNMoRC&#10;w8RRCBfGjQiT49ChzACMLChrbDeWo02p28uiw0sYxwnPL8/49OkTfvn1F/z737/i998+4vR6hgvr&#10;xVqLzlrs+g6Hwx53t9f4+acf8L//93/jx58+4O72Hn3v3daJCWxjIjM1ilmvmd/bHjdkwPgBoA7W&#10;dAADv/3nN4zDkNnvDBgmuIHx8u2EP/hPuNHh/HrC8/Mj/uv8M378+SccDoesPwYtjbEEskqzpBrT&#10;i8O68YYikXVnwxfNWCpqO0WZGi5YK0Ah6XEZQ3Qp1jHWzRu5wnrZUoQvFcZtQJIuKoy3/n2Lbd9K&#10;8te0oefMsvn7O+e1jyl247FuUlxjvCrDIxV3M/gqE7jUfBx9DIz7Ka4na60Gi4Ie/xZg/BJAZNYo&#10;FItJy5Xwpue2pbGwBF7W5C+qjLhCykXM5ItELcqbCRXHsqhycXwXxd+zYpllVo//GRNHflmvFeXx&#10;w5nplDWCNXDTfC5EFWYYUhGStCzj6CmxzuZWGh7tnKb0D9CyXC1t7Xls0pJSZdxWeru8fG1rcjg1&#10;RmYLqGwB2Jv3R8FaLKPwEuC09LpL4P1WkGTr/VpaA1vksra+x5o/RivWL7GzZYNvy9kJ8OKU1uI9&#10;lX4MBbDRBsBpvdEkc/LKfv87/gxLBAI0coTcTJ5LnrbWwxZ9+hZY+HfMbBfXNG/f37X7oNm5lXgl&#10;Nbm5bE5mgF16HEgGISngizac0QhTotuacamWjROFqPMVW3GNhP9NPj5IyVQq6c7qdKowfwQrX64S&#10;PJRDr/G+RbPFCAoSeRkGydjX4L0GtOJ9iw12fR6VJsR1P45yGIwKLe/CI7iqah33NnOJsEjJPypA&#10;8fK65jhJzc9kK3ZSfv5ZbKB5HUHKb225yd5qDNbW9NL5vHX66hJMRtcBlXw2j2wK4C7/RWRo51yw&#10;Xi/JPcKNHEGmr6q2Y6iJXGGGkWSNo5VolEeWRq1USDpRScwp8IW8n0xuLam1FM8Bk5o2M88p8oQ6&#10;5ZyKLOESaxuQliednMM0jpjGMWigC48/eBli23Xouw62s+n3pE+hnKJwjv3rBSIoACEf4xKozVLr&#10;Xcjl8uSQVGuSrGwwJo1guADw2bGSM9Z1ncjTXVZ4SKx1ZMPaZBAeXyvegwj0JxCe1fqAAtI5SNZI&#10;Pfj6RCuDldQSF8Ly0vOnAJ3yf0YMLHQvHEk5oLzmytw+rl+9trhyhjnhkYd0Nlkj9hZrdRKuVKmM&#10;MLlV/J2akhRyWXJCQjY75NRAem010UzVBh1jbkr+j4L3akRU6EKBZd+YUTWKAyo69rL7rhOiyFgo&#10;NTBryeL3miItJpYLYzdgLAJClyShl5gLzmQlAGU+ygVD1CSWkElj+dHgNnXvmETnltUIiWKFCA1H&#10;DgcEg8DGALYHdTtQv4fp90BngXECjSf04ws694LrbsT7PfDu2uDhaHDYAda4PLIDAweDKYDV4zTh&#10;fD7jdHrFMJ4TgOqcQ2cJu8MB+8MRtuswBcaJ3+w2r88IvroJE08Y3eC/pgHjdMboRh+kyYHJBk13&#10;L1kxTiNGN2JyYwi2UwDhpfaxv7cePLNx3kslb7WkKALBkl3lnJfoCQozmXlOwDQJN/BilG5WRDk9&#10;CuRlE/LoVezZTI7x9PSMj3/+iV9//X9pe9vlOHJkSdQDmVWkKKnV3XP2mq3Zff9nOz92Tn9Iosiq&#10;TMT+wFdEIIDMUs9qTKYeiSxWZSKBCHcP9//Gf//3f+PPP/4C74yXj0+INRRrxRoWXNYFH54u+Pjy&#10;jN9//4J//f4rPn/8iCVQCunNgSiUWXNUNQnUAR0ZWHhBWBdcrhd8+hTATLi9v+Pb17/x/uM73l5/&#10;KNgtiPi2bQe+fn1FWP4P7vGGy9MVn778gmVZ844vsgYwGseUPmU6zFaCoAWs3UrRAOSgOl0s+8+o&#10;GE8Ed56dR6rF2XueAsTl0BUgpfbspalVwtmR/LN+jKNm/hEV6VkQ/8i7eZwngkNv7jYSiW6dHIET&#10;Q39sMLowvF0JClzVdkmmr6C+A+iDxsD4DGycNT/9dfOnTjziaKR6PX82n/V49i312FZhNDvv+2db&#10;Kb3YrxcK+aI0lkHfC2k3If9szkwpFJscteLZhrXu/SwLydYIJkJAqlBkwXxGuWZsiaSXnphkmj1P&#10;fe1miJgTyvkza2cW0GnBx4eFLAc+vnNA8bgG/ZkpJFurau94qmeRVg/zqf0BRjU3Ap1/xs7lDNBr&#10;A1XPfb3tKeinCesZKNQH2wUD3rMi+UeWLl3WA5nm8WDS9yyoHXJQmr0WZ+oM70wbWdU9kvl1dN9H&#10;E94/M1E9Is8eJwOi6k2tRYtHi6otjnoRK6hZ6MQ66atBZaBX9GnrHC1EYIeM2ve9WTTIkEVjvE7c&#10;45f1rFBBvKxDWsm+3178IRWqEDlhdorQtcFVAFJSD0uezVfbY7gf1KndbNEQwoJlWVw7TAzvroV8&#10;uZE3DtHTCX669c7dWaGfoR4bGZ1Hni2lX7834eTweWV0ORJlUVhi6wwe4p0h/eefi5KOyOefIQTP&#10;EaIG4JTnBrT/fff+mpG677nvTHLZ9yYDchk9QUBdHc76fin1r6yf+3sUqh1jNBgRKUKgvscYhRuE&#10;NrRnSIFccVZgUGiCJDBj23bc7jfEbUcLcCYFju7bhi203lyB3+aap74+CUKZLAmd1ewsgPEyqVos&#10;YWIL41YZgyb0tGZNRRH+rsB1SRpwFuD6QHWx2FE5CmWv6movYV1UPffLnkIqr6oZaaRzJhbwufQ6&#10;cr1FPcFQMz6kBSxrWy85+ZWszQSxwJoA65c9w/rgS4wjhd8W4pBULyJtiNQe4kxe138KAYg6nD1C&#10;WxBbQJ9ZkxyOLgDaSMlM7ciBNZwLFH8YvLebtPRDs2MaI1CobYRyc+Fc6Hpe0n4RfXZM85xiYcDm&#10;kmZDWa4qsgTsXNl79N4fAbL0fTB/imadY9lgJXCQVPghBHAMDZC2CqLC8ImNvNPuaoIAACAASURB&#10;VIbgUluITAEIK3i9AJcnhMsVuFzACOD9DevtDcv+hhe647cnxn+9LPj1OeB5ZRDvuN138EoIF0Kg&#10;FREL9gjszDVE9f39Hff7Dfu+gXPyNLDicrkiLCsip69PfUhTkESpuI9RgPcb9njHzhtAwHpZwLTm&#10;Q6k1XXuM2DI7y1zGnKIq0EL2U1+WFcu6gu73tFnb+8x6bLVeX6HGlJtuIcQKsG/HqMgcRFJZXzzs&#10;pGq8EB/texjb/Y4fP17x/ds37NuGL1++4MsvX1AI81iuKafPuC4B18uCz59f8MunT/jw/IyQPe05&#10;qszxdC0DNf95lIT0vEstacIgLITrZcWnjx/wv/7rN2z3/x+/fHrB/XYH0PxBW1hsmqhYVsL1uuDl&#10;5QlPLx+SzVAJCi7kgfDsYcytAyQoMAKWmyqUar4BcKT61MQkTZD7kRqZHmyA5fop6yPKcekTvs9H&#10;xaun2B/50Z6xCRtdgxk45u3xR2TBmfdlFTKFAOUMdrABr4ZWJgPlrc0TYOFHKcNtvDW5LAvWdW3P&#10;slBVb9uGdV2FHzOr86u5LpALbp4lmLsmVfnSdu4OHYB/hvDwf4YF8GnqBzs859XrDrIjeHw+90HD&#10;UFMY7pRfuQdC4afC3zpBQgqsDczYmY6vX1FCSt0et6BqyQ41b/1c4JIOe/LCU71gbwmO6FFPDd77&#10;pI0mWNq9ORfySjg/Jn80aSnPVntvPIL8Z2pMfz0erEOMbcvOgZ6kLCfIBEbK+nsWDjv6nHZPlWqy&#10;o/d5xkbhjDXcUb6I/H415HIQeuz1LlPCrACcjhWY3cfO5GadeY9eg39GCMCDfcs7y2dWoSMC4qxY&#10;6cjGY7YePCDydHAt+vDVIyJ7DPxxrQPV5BtYhxqrH5b25IBklxLk9ZA2NiGAudhQkPpOiUVLANtb&#10;Q6k2j1pqLgH8LEyq3VOAyERDA0bkOqJqlN/A/Q6015ZqNFB2yusjrTQsnDBfNzqvYgQWj8IAS5/0&#10;fnvH+/sb9m3Dsq54+fARzx8+ZAD03GShDAdutr/zTAzvmTzqC0bP9SM5IvO6ayxOKmpyO3VStJY6&#10;B4Sn+/Lsc8g/S03riQfOgvVnp+eOBANdIO2Js3Pk1FDA56MMx1nPVz25LZEiCD4yuRgF32EdJ1EB&#10;xWL9A1GZMTMixSqIZJHVUX5Gq2Wl4FC/uObSYhUXbtuGbdPZb5EZe3ZeaAKllklXCAiumU4ZlLf+&#10;4tzQlVhtbqLpl7MyHrGB7oWkEEGvKLVzVtjXa2PCTpuAMr0GhZRt2DCdhlNJ9wUu2Y0Y53fK6W0y&#10;Yirn0MlfH9R9LmklaV3EJvqUokNQDcku30sqq0Ao2iuQju4aFCW9zCewroA9gWi+SJwpXP3qKWfE&#10;FXgmi6MU3iYvh+7J2grP+wvpM0lyCHJyqir1832IMOSM81zJPCOZVWrz8M52FKfBe7WhMZ+y5RmG&#10;vVKfDqwlBH4itmSmLaM2bJyBn/dWZBWt7SoaMGmqrCfdWR/Q4zFjYTilO/b28AsLnQY2ibWVCwsq&#10;fmdUvNi5+pN1d0Y9dEnmwMsCXhOAH65XhPWCuN2B+zvW7Q0fcMev14jfnwN+/bDgaUmb8T3u2GkB&#10;0RVP4QkIV2wI2LLaOTGxyd99u9+xb/fsm0UIy5JCYpE88SP0Q1YALWmHwMzYOeK+33Dbb4iIuFxX&#10;LMsHRCwZmA+12S3sbCypGipgsqhDErAclgXLsraAVge4saGXcgSnsn1EKtAjFd2kAm8s6FDHx4Rn&#10;e0sTjyJ1XBQSgQEs+PTpA0L4//Cvf/1eQYQQysaUX4+TDjSENIp0fbrgt99+wfX6hEBL8msMevKD&#10;KKQWg/b09qtFk04+RwCWJeD56YJ//f4rPjw/4fa//3f6N+I86leagQBgyWuPEQJwvS74/OkFHz9/&#10;xkIBcefq31mKZnYUPDMAXAJoydt+abYkqmmL+bBYKiDmNyakPNh8vFCE6CD7lwft8zwCpV2vROg1&#10;1+3DIjrLEhtnlYheMz0DQYbFJ0ErVDIDrqYmSF/DUTMti8juXDiw0ek+u3hWO6AVYiRTHNpFIREQ&#10;hiCEJXAKIVjHrAPl6Q5yfXXr+ymNsVBw7/suPq+2nmQ+hjyPAPVmw+U1FuQo0Vit+aPG1Ce9PICT&#10;TjXSI8ClN6cF3FnKAahEYupQBt6RsZYzp3/ah6MmUqjcy27aJgH4S1bnjMgqW/mmTBU70kltl7GE&#10;AhopWUaorY/yyJ9e1oIlz6VSBvlDqqA1IsfzWesy1erxfWW6htmbaPHvA3dAGkRzWwsj4wHt771z&#10;FZ6dJNDfzifX/xh0YcaJZ2ly5hDBWT7DPWDkwa99fgFfrWlDV8V0Go1J2DPiHC9/axRKO8526Qvc&#10;lnXTPLZhPp8EBrpcQ0/1zKzVtWy3JDpaTkOC/bFfbEg0dHv30eSItdB5xE/6bB/2UKaZ4x87/bl8&#10;grzBkdBhRDcPsVCIhFiRc0KqptDnTXDIBjL+tFD1Y/t5BFAD/6u1Rl70SVUOxL19zlC8o2XYJTUB&#10;irKgkGuoCroKAMbt1CmKXYEbhIVAMQiwn1SujD6P9fM4vic8VZ/P1uQed9xu73h9/Y5t2/B0fcL1&#10;+tSASzKhgqcwBFJ5B96im9l/zazCjp8rL2PQD8/ubDUZqn7rX59QTL9rXoIJZG8AsBc83xAtngS3&#10;HwWem6PF7YkesY2cZc64lo0EAXj65DERqX4giAyAZsMsAjtdoYq9ro0ogpNnUSfDuYGYcn9o4LCY&#10;mrVAYlcLM0KxmMmgduToRiRbm95GJMaKdaQJVQZzwnoSgB8Rdy04LL8JBfcJdRtTttGcAlljTCJP&#10;zqI1CdJaZX0RFCr7mALFCpcDkqHSjIrJRAHeI2cuViW96OnKvQlEWMJS+7UqeKjTVo34iAbQZXe5&#10;N7W7tP5qtbbFHdlgT6Imq/kLeqJaxhRPSVNRSNXrTg3IjjB5LyR7EMnvsMrcLNcNAuasz5vsJ5gr&#10;dqcyuMS9IBEG25m8s1bHVwIeEk+RXy4JY2kjZe6ZJAlY9iEavJd1+tlq7jHPe+PnNjzA+Kig9IYM&#10;xIyeDKoR38GiISOVykuH6pkj9tcrtiwjolRmx3k+DmgApVjzXsgLTRsD+KhqY7FPtPGVas1SKd66&#10;MTALRgQJSA1V6Z29lyUACBEgQwEUVmBZEEOyulmWBZf1gjUQtu2O5fYDT/wDXy4b/vVM+PJhwXVh&#10;3G/vuN023BnA0wue1g/A9QVxuSa/+8jY9pj8ne8b9vuGWBXwnIDy6wVhXVMoblkjEgwHZUubVmAy&#10;M7a4432/4xZvoAW4rlfwErDHgG3fckCrCYsRIEc7Y0vHEzPxEZJdT2aKgwxz8vIgaNyflcc+1vvU&#10;ex6Og9lawx5zo5gsZ5Z6KIQQsKwB4fkJHz+9VKUICcCwBbhAjFulDeZyWfH0fMW6hho6osbETPMb&#10;RAYAMXVjasQJwP/48iHb8Ky5ecgp40VtREuN9t45guOGQIx1SQD7vkdHfcP1s5ATNiJHnGPURX8C&#10;GlcVGlP89pIiKn1PCC1sUut6R5swWTitB/ILcBubenY2hq4+H4lnQISe7vueCYYG2rDrGX6uyD2T&#10;F6L9qtu64G4/JIeoLeuG2/OWH8DgeuSR83CxJe4P1azVkkEQH9LipDL+mUhsKrU2xhcR075s7G6U&#10;+hVtDybTSAUi18+9u7ZCl7BnMGXbtrxPFgV30GPo8pvE9bPAulU3NeBeB/G1JqMVMi2MToRVDZtP&#10;6sKFbMP7iML+PCFBankUwlp/dnJrm85ipxxAkWExY1LloFbUFP9QhJAAd6meQyr0mQIo7m2qSlpw&#10;dVQGCV8u7sKbqO4JrLJsElPYgPuxOk029HlfIjFSDN0oteVGYlpPgCD52u1IQVZe0Tu8jxMgho0y&#10;FVIoKEd98xcsCOaBIJfw1XvGUZltFcE8WbfkADz+CcLGU3RW+2pizbNgwNSv/Aj4GKtg/bqktV8e&#10;CHjuDJrZH4xtVeB+fmlx19a13nv1xE7/flWPIHIfBPzVuhi2RFGrwTvg33hLkwF0jhTn42tnSYvH&#10;AuNnPcmj1kkjMHJEwBwD8L09iUeEKfXhYA2pSRLqaRUPJNZkFnXAoiV64ezXLCwVKkBAZOzeWNWK&#10;iszsEmlJvX9SVXoWSrCuiYNu9Ps6y3H+oNaUZ5ud0IyjOjvc9O8xCJCH2rSgtF6wZEa79vrDetNi&#10;o1rZU59f1hUfnj9gXVOvtK6XLFAK0/NmtOfLema0j5+1b5w9h3NAX58TPkg/wlA0kWcn/Vg/RB3W&#10;IfeW/q3x8Bk+O3nUYVJivQSirlYbnmXGeoYHZ6grDC29ozmx+3uTMu4CAmL5arZmGh5x0iw1pAUI&#10;+sfSWKGYCSWBbxYAe99ZkYXSscEiqlI9XkI6m12LCHjNOFGznOkDU0tQc9pHUoZfU8pDCE+3DOoX&#10;W7KUNZdwKbmPCKcF6UFi7CK5Zg1GFSjLEpyV10GclSHjGMWrvfbtxhKmCbhYgO/tcu5E2Ev4rHUs&#10;sdZwbj3VP6vl/kYmhIHQRWV4HdRK3obKQGeNmv5/bGvEoNtssd465WtOaeam/s/3M8qeqqjqJXjP&#10;nk0Z6WeC7AaRnlNSeuxOzSx9O5UQUkWRsJziYrOPid6I57Xp6Pqfrekes81Rlk0DFnmirJi5AhWF&#10;LbNpRL3x8wc/5Bk1xzTUiKQhS5/vNnoQrPdhf5MeV6a4PqUMEUiBCrrqJpmNeqf5RiFbnXBRAVYA&#10;q6kLIzcXLKIApoANhB0AhRxqSkDYbqD37wjbKz4vd/zrGfjtw4qnNeJ+v+H19RW3OyOuV1w/PmF5&#10;/gS6vmCjFVvcse/AtkVst6S4j/d78lTPwNmyLrg+PSUAf1mydYRgdPJ/L3KkP7OBW9xxjxs4RCxr&#10;wLJek/XPxiUkWzPigPKgrCA0MtMpphmKYkQFzwyeh/EkiAzO4E7pOgoJW2pgb3uaAocWnBIFqUMJ&#10;LA/ZV25Z1ma3Qe0z1XCWiGbJA2QVOgmGPDr2UC213Q/WRWLZ4x0Udiwh4HK54LKuuFwumXzY0xoO&#10;eRSKFhR7rSWGhJNxAs9ZeNPVkT3RxHkFewMZm5pA2icsy1L/7vZ+w+39PZFSIaCMn1nVca8O5i4f&#10;Qwd7+nBHaW5AsflW49izUXr9y6+LkbHv9xyEGTJhk9cuHb+uR354jetY9ahmvNWhLkXbJAxgC2hP&#10;aMo0gmlGHbViI321ZkAy4rN9tp4PeS1Yy6ky2VOmQ0IITSUgFQxC/aub+6CARWZSBUYDW4/DBAGA&#10;liU9s1nJkd7vDuZkL7UYAqEqfESWSd8QhgF4zSZoWfCYRsUpayGpItSBceQ8Q5zXZw+WecFtRwqq&#10;QwCpnuds1NzG7kf8CTMRY8cd+xkBFgqQouAJIIrVgtBTdzVAJRGZtTkJQqEIAZhIFkjcK4JU1dsD&#10;h+yA4WFoaTlHZLBWJXxFfZjn+BSAb5XHVaWTx6EPA48Nrj310LY4kyHE5LNWi3ITfDUmgLhjc3pc&#10;gI3//8yihn1WbViPD08P53k85+892u/HYLn/37LusuGRckLwUcehM/YKPpjvEx16z5PB81p1zwZ8&#10;HQXWyulgddpYg1UyrXn9BkMu9LBgtSZ45FrNgMZza2oO3J/Jezhr/edZ47ifqcOYZPAqKVWfe99x&#10;IpRarl3vFXguVpCAQn0f5HqdKrEAz0gt0hk5JIAGDGqhYskQgBSsyFTDDRcAYVmady8NCE9xnT0i&#10;VdVXNaCP+zD1KhZLYJO2eyyhp+IsDd50TQ9kEdlaYR6C3AP4FyzLgmc8t9O81jpxKrZr94yFAlSI&#10;VQaTVGeemZFt5VzEQ8P2k9xsn55ctkG49kVqLUZCRFKtde3H9a1/lI1EQGe94u0XspZlix81I5AE&#10;8goPeDkBSJOaMBhlvVKsswhAbWm66utIWmUU5biYnIQhYUOwky5sgp4NLuFiVxmYzjbJNcdC9C2S&#10;qI/CmaFNQfQq9Wq9GFseRBFqIPutUwXvI/YyhRlZWAwLcZzssct73GNXSCSQfcceN2yVBFgE3lL2&#10;+uK/3/bMQMKG1Fj5JRwoQs9K9Gdss64pYiwSwrdmaew9253Pu2iIOMa+dxZTso1MYUXqjmtFJCyi&#10;TCUpgM9OJ/f1zLAWQrN0ncw4qfcudpP8481+SZ1JiMJp2AiQLfDOgojQtcdRfaxfk4cNRW/byV7d&#10;zGTEbH1tqVT58voMbDeZrcDl3K/HlPcMzVRJFZkDVPRKCeGXZsdAR55dnnmu04MeWc3MVB5nOqXR&#10;ZjoOaSJXMf2zv0YhNR6TrTxvRRq1PJQAefDonxOqP1XejPMDtse0kSWPqYCdU8jsdVlwDYR1fwe9&#10;v2F5/xsv+IHfnhi/PQd8WIHtfsfr9+/49voDO65Y1hXPTx9xefkEWp8SSMyMfWfcbxvutzv22x1x&#10;K2NQOxACLtcrnp6fsa5rUmtIRlja2lSgKBEUEcn3HiFiuQYsywUcInYGIucxq7hn/L+oCiU3Gytz&#10;W4rwYjVXPIaUpQ2AMGk2/furlSV6TLQH7mvB0alm09eFQIgxqd1jsarJ97410Olrqn+cASOYyrXd&#10;s8dX830oanTOY1vFe08Xg31AbAla2fP3LksA78meiLPdUcpjiALwJLCEyHLhEPP/lRMAbB7WEbmW&#10;ahuZJK+LLK6Btcm+iWNMKllC9d2z6pI+yPHguZZNEazKD4NieLDHSTyvbYxgZEuVAARawBxqcCWJ&#10;tXIWQLGN9SmwlLRChyTwKMhdUjAFDDkGM+ZPGswoxUDAoS/27D0TgKiaeP1qiegUY+bUnLWaJ7qP&#10;gUhAG5kErKQrK3j30G/YmxgIIWQlS1OIjEIVx2ovuR9JFaoN0uWTgbNNjSiVRaMnQvtwH+cenM2R&#10;OQIjbZnRFOtO7UFyHk+EZB8FMsqzNWawiKBGqiXZmfYkcnU3SlWlBAZ8ANO13A6WmMP0vpR9NioQ&#10;Vk8nCtsc74JWnJ6MMo87UI0HIJEXSKyUyKIet0pLq5rvrFdYcR9DwtSOtntfM5qUZCdsXoPuj6zV&#10;0RqfW/D4YP9ILELT3BP9c8j4HVtOrJ8u+BkAfxZgOn725nW4bMa0N/0xqdH11DzFwEe2tI7q7ud+&#10;HYcz8uFk9HnBCT0M7o8EAfLvZS3W9Ve2ybWA74lrqEBXx3KjKePhzEeWtRuH/WQqk+1UBmtyS/hB&#10;N7UmG3W7OAOVwl3mrY0+c7HBlFNmaUowlloO3l7cQmRbRlevNhvOQhE1MF2SF6Hvk8l4pFuXY5lJ&#10;0vocblaAhIOHbVwX9Gs0qByXFOjLg3qGdf+teg92e7pHCcnR+7SfYZZbRISp1eQMT/EyY+r9DaGu&#10;kJBzxlw8YiCQsZumJL1kMOaoLk22Fpoobb0/NetRp8ewE0/S0ra1bNl2hrg2YNKLvFi/SswhUEMo&#10;Y8yq8miU3qJPDCFZ7oY8HVvwGpmtBdHPRm5YjnJMFvYyiG0yWIrRZGh6Aab3LIo0GGYD7KMJYK3T&#10;+OX/x0wGpt97tqGJKry02HxmscceqytAfvON9Ku3PSbMhvdMNACMXYiKWn0HMzVXXexNlpFam4TD&#10;nE6WPvdggRWwtsTj+QGvoU2NuxSQu9WeTXQ2cz9v+zV1+4x+F2RlBD2ITY/tm4rcgZNZ4ZBU/vc1&#10;MSkLJN8S8R4A3hO550D8MzWbBtLRT4iSfC99TSuJBzlFB0uuK1GLPFbo7FH2IHiPNmrtgjegOZhO&#10;ornk842K+lmCp+8BBhqOo50tcEdKRz8JfX4AAv5h5jUUZw/WGYjR2KISFCISs1WscQtmKO8zGoBf&#10;iNgrS8o1dBSIIIAWLMsFl7Bg5Q3L+x3Lj7/xxF/x5WnDb8+Elwsj3m/4/vUb/vr6DT/uEXS94uXp&#10;BZeXX7A8vSCGNZMMwL5FbLcN2/sd2+2OuO3grO5eAmG9XLBeLqAQDINslTppne0csfGOje+I2EAL&#10;43pZQWsaYdv2NL7Fe9S+2jVAJB0iGrTMHmwBFcCXKpi0QUedwK4O7rE6+WgcctbwDJtvSoqW4jMW&#10;DdlRrmFNeDchQ9U3n1uESXYmqh7LZRMm1rIoWQS2wzSz4nsqILAHYE//n3fG5bKCgtzs96bRqHZI&#10;iVAhaRU1OI+OwvPKvy9L8qNbQppIKEXSsqxYlxVx32sgaLMZIleJNQpd68BTGqnBjQLjjCp+iv4k&#10;71MuJAjzVEk4+3lnfWv1uqROzVL+1IUUdWB5bSZkGWKCPO356Nr6GPW93+xQF0orA6EYIxuNWAF0&#10;z8dZkhOl6WxqdKf1PlJHyDFfs6dQCIkECzQ820Y+01IN0Ks8NLBlLd76cXEJ3AdXGeerwghy9Nqz&#10;kvMa3FGo5uPnqAnOs9dLTeRJq6Pg1xfQTWQNIpfE0AAsLuuPxWSHZ/VsCS2pOLGlfcvF4WoDdqaW&#10;b1NssdnvGMGFJSz1epI1Y1BqsBmgp15LkCWeGsibKNHvBarJt/ua2ksPvY3PASLeWT6vU0l1FUfP&#10;ynxSYvZ+ILzq5+Sgr6Dm4WjwLFOm/8z8U8KbIwKvfQ9hPvVwDqg+EmKcCXufEjjOWPssSFHuiV7w&#10;9Qi07wOyyQiO+LDxPWNtNCM7jgiX6b+Xs4GPQdnpzxbDkWSvOZ0TAMjrpqw1jIaiagvLz2NNsJXw&#10;w44gkPkh4lUJVtmg6ClXO1AsKyTw0RTrY7W2BFTYTnxbdTLktEPqOcwgg1AvC+DJ5knknmTbtprl&#10;s65r9umn6d52tv8/b88VMJpCZKG07z2MxzXxYXbT5JcXdn90DSzoNcsZIZH1NMo6QQHvRWhpur+s&#10;6tFhryAeYPW1ebLQio+lgxOprJqycbIm/6vksJFjvcUFFFtP6K2BpJd3sXaBALfjnskGAVRHzra/&#10;e6wq8urfLoDfBN4L4N4Azo0XKn1HVMCyDESNe5s8b0r3OBCYpve8xzyli1K/CsKsvK4JYa1mWNVm&#10;Z8/CvpjsbPM1K59jCdnuptzH2Oo0SZxUsLpOpslplkwCUtRkNzW5StmD6qQD6zw3JdxgkTU2yJNU&#10;U0vMw8kHW0t2T261ADWbIJEznJKEs801hpQfvC70db3IZsasfTmNBTwqQHXeeg5J6lPCCXu2+8KS&#10;JmJ03sdwspJEMLgnlpmD+BqojwKQZ3cScUz6kDPNQcLG2/sW6houfoCIfiiwtjErY/94PTZmvp9Z&#10;L5qTo5Q9oOl/vFFA7tlgxTONgQeUzlPC0bFt6uYyqqrgXMCO3oS6AzAyYtyxxxxcZ0NDBIhPlDYD&#10;7Vuu/QuLYCLuoqHMHu8hLFjDgpUjltsblvt3fNi+4pf1jl+fCR8vAPY7vn39ij/+/Avf3m6I6xMu&#10;lw94+uV3PH36BTFcsDOw7Tu2fcO+bYmx3nZstw33W/K7j8xYieoY5b4lVnvbW/hIfR4QwMTYecdt&#10;v+F2f8f7/o4dN4QLI6wBYU12F2Gj7AG35yIkINCCJTS7jgLmFMsY+SR2z58Yq+FOisWKaPIAKW9k&#10;0irCHynaChifgnGj8mKr6hJxKJXPWH6XTXEJyT+7FarJSqf6j4M71V0DunUxmIoeAu95kiP/W6ij&#10;iFAp9pDqH+nXaYIxzyk90F2fRlqUAy8VHGXKYL/ccb9e02QGzcJn+YEwK03NyzCwHhDRx4JXGA+B&#10;2JCth0IaTa3KFZbjoee0fh5wcFZ5p3Aa4vFUAkmw3g99hfJdN5NOdKSqV3G2XaBkDRLNVlTK1oW4&#10;I1q0zVIU4H3w9/TawUuPcaOm6HyyHQA+kFKelBdf1gUhhjYya8NCu4BZcjMP+vFqq0zwrV40yN+r&#10;uKzqrv0sVv7cI6Jh1Jjar7F5A6MmFc5aaOFPc7sdqM8XDsADEmRmUMoaPWvik3zJIq5ZOmnkCtWr&#10;mJ3cDxZvWKp8gmggvOC68WdPhHCoAYUafCRD9nj3fgZwzADvmVpbkoKWCNF7Nnc1okfgzAFLXed6&#10;ivBHRRndp6FZuBK5TUX/ebxpUKkII2Ptc+4MOPKbH72fvpY+Br4fUY3Ozy36R69zFvR7hCDwQohH&#10;/ZFtHL0Q5BmZOfPflmvEz4mm02uEqLcY0fcaw+yxcX9mFI/KHlCfI48QM0XQwlYEIOyNSPjj91YJ&#10;/SRQmzLsSYfWAwfoeSO5b8uQ2SKO0eF5au83OR9qvRMrv162ID/LjCoogqusoXJOpMB17rK7WI5I&#10;1rBaKbPTNTtLXrROOvfP/7ZteH9/x77vzdozhOm5MQPEj8Jsu76KSj8Y3GlFzmhkmRa2542tP9SZ&#10;V15PhDLWfnPQD5aeyqu9CyBAGAd5159fLFKrj3dshHrQ1jLjkNhQiRkSeEx9Fkb+HCTWQM09k2BZ&#10;m2CwjzMrI2kSZCcJu5W83qOzM7LxFhd2R/W1lZhASm7QQHEBoifxOWetXrEpTXjCXoNT9xymGh0C&#10;2xNg9IHsDaOJsK68LFX3xUYmizfrdSQSE/3pBfaYsBYuNa/yIRdrsPrOF9FFqAQb86585Nns5UyE&#10;EDaQSYFq5g+x+soDbZqDFDkjrC2l4KuISY2FdWSeuF/oPt1aEithsMlMbMNSepJU7R/UY3Ud26mc&#10;35177p3qyt7FKuHJTPtZi0xTt1abS+r0IioE+EHwnjzffu5zSRQeCZkJBoeMLs82uWIyOBMKuibv&#10;7wOb84lEBp165tVEvyXUxPXs/PXFp6H+ZwOT6cAHytKHlfeYhRuyXyB2YIpgDfuwnzYq54JDpSji&#10;sc+oLWDPqvSO1D/y9WwQ4T9p1sYN5KgoFtkQbIoKcBe2mvNoVXAei+C5OkKuwha0Z3dADlzJm1pY&#10;AtZ1xUqEy37Dur3hef+OX8I7vjwBLxcC4o7X76/4nz/+xN9ff2CjFeFyxfXTL3j58huW54/YmHDf&#10;N9z2O273G+735HW/3e+4bxvu25YOvdAOoG27g0KEGiaQVXYuH4s1yz3ecY/v4GXHsjJoBcKS/bMQ&#10;QDcCcbIQWWjFJVxxDU+4LlcstFYwNyxrVkG25lru8czN/ViqhWHUfiPgqcxLjgAAIABJREFU83ia&#10;Y64+HT9zbEJZYrfJsQjHLUVyWeNJkd4Kk1hUm2CtfnDAkgKMS3V7KXqu1+R5FwSw3ysxYCaWbFq4&#10;w6JSU0KQKbxtkR1CqI0BgaqVRAgh2wntCEsZb5QTKm08samKyQCd8yZcFgh9wShGtpxC2AJ8Ui0i&#10;vyZk4qneT0q2VyVQFeSDYSOF0IxkPQF9QNcZ47BuIt1kSnuiztaEQqv0JlYupJTPumohQgfkamW/&#10;JeFwqI7qmreu3uABiO57qxqIRikzSAD0tJCYjoPK7NAWMGYqwj1nuANR7D424aSGtnINIB+NpcOt&#10;DY6m67wmd7Z+/TAyA4wOaitJMj32HKCq1L29wXu/S/76GGO1PCidc7PcGQF63AHp6RyjKiw4A0Qq&#10;AQf3E56e8kR6bY7u3VmwU41+y9VrLK9g8m7896TDO9Xr5D0SNFKBt+Jeri+VjTG5hn2N+vPg8bHa&#10;2m8eG1DHTgP7MKQ9VVrNAPwz6q5Z7X5WwS2bMu0z6ndNR2r/M4GRZ96n9VfnA3BdCyTYOZ/moCYz&#10;JlZAPMwG+DnCgw1R5O/p/b7Hog90ejxIj2sBEddeqM+L6q4DpICANWgPE/woA/Ry7tI0UNPUD72S&#10;XTQuJMUbyYYyxh2BFuE2ZpIryQgPyE6ys5g4kUDzaK/RnsgwGGnpeeIeRRi5USmzQyqIzLrhtIqZ&#10;8m1hzql3uF6v2MXEq1dXjYQlfR2r11mbrmvfG8Hgfc+2qLnvKz1vOWPRrEdqQKqYWG69h/7cMcZ8&#10;XTQBETmK8GGe7n8kxrzt1EcSBWjbk4ZzZ800wYhiGESLAtxZrBnyWP2InMdF6t6TVC3bfdGGN9uQ&#10;UbvHMTsCee4yErxzsLgNDO3ZGM3PXFjaoAaxwniRC7/47P2uIIeiDM/vbd93xJyVVQgeCdwXNXub&#10;xDVZUwzVD0tFfqxAeq+mr+9bBcY2ERzLUUzmvNfEJDAlalMBtTbVa90LZ6diSyyJE3lPcsAt5fwy&#10;SE96cd/T3Yr6jDASF+7c0hjWI5eBoThn3o9rIU0TCJcJItK9V3FTUh7vravlSTQXSXBdZFHJOJxe&#10;b0Bq2qyr80mpZ1yxFQyuV10QDFIvVfvjnIUTImhjA1h/dCHMi+WxyUeq9QJoAkDP60lpZwU93KXI&#10;jWYNJ+41a7LQkn8kmDNmTWRPkXmR6QGih8Qe/wi8rxzJqD5kkdzM46a6irpPKlQ7X9J6QOjVPQI/&#10;j8NdxkD6XElKpwraMyOkDz0QgAn1hRrrt6GV7WAkTRBRA/p1EwKVhh2zz1uMCWiNxAgxYiHCGggL&#10;b1hv73jeX/E53PBljXgJALYd319f8T///gt//PkVty0gPH/A0/MnfPryO55ePgHLmmxy9h3btuF+&#10;v+N2e8f7+1sC8rcb7vEO5liDF+sIPnOeAGgPJJVimNHcd4mxI2LHBiwR4cKgJTbLl0008bwg4ILr&#10;8ozn9QOel2esdEHACmBJhw8CiISvmwlkLKEqxJzCU4jq0WQ33ZFKbeZpP1JUjEfNpV94QKCkdpfe&#10;rrr4gfBDjqrIa4GY0fVa9JrVUkCWe9eIAFK+gWSYWo5c/es6G4RcJET1PJoijdrftz+1pVdRR49Y&#10;YX2Ytc9ffkDxvZf+3J4ydPrsc580fxa4QKdeMkQwTAhptvtJTFhQkw2WkT4Djsz2M6/BAnnnAqDH&#10;FEn5zTodYQfcq6+nA/WzGxqHjk7QCnRyAO04AHLYVZprxrVfnzKcB0rhhwEppwsC1YZTnrYQ6KoN&#10;3JY+9GOWnocWVB7oOvIFl8rIM98/s7Gb7TU9AXQUUocJeaTDx5laKDlNAuhmln9tLJQtd1LPbQkA&#10;d6q7EuyW99VmmSSIT2E3BKnwk6QYBYRQ/OtbuK3d+/rr59MZyu6Iox2E9QGsB9XU2o6JFQnV71Fk&#10;GhZPFT4G4I6zo8b/OAtOHXsVz2xx8BCo7JLZHUFGY1XSCZBd308GDkJU5wG4fV00y6c6C9z779US&#10;b/7X/Kx1pQtdT9ZDj58eqdv66UZyyf/Zehh/Vhsy/PO/eoLBku5HfVs7K5odiQxF9dMBONdj82vB&#10;RtbL6BETZaOjRGneej/Oq5BTb/KRL0R2Cb7fM6AW1gQacwSiDBYlc3ao4EALcMocD4afPypBBBj1&#10;c/X4af3OgRjF2qLZSTppnzbK3Ulk9IJlWbCuq9ori23O0T4hP1+5vs1mlY0ynhV8nzCKJfdL0sZR&#10;eKITg3ZOp3KQRzl366cKaZal9TLyWu1Reyt7NjXQPtkyEMomxpRMsTrxwK12KRMUxBC5cEKoxzqM&#10;kjQjbkB1Edoq9w7xvjwVbp3GyGRVCUJV0BzLIFLBG0Rh+SqIChbA9Z4tWcUt09epWMVym9pvHuct&#10;sLR9Xg3gy4DUUhyWFRIzKM4iDJaoJ7iqLU2Myh++7G1B2nXCBMx6wiphCVhfN7b9xdZjspf1SCRP&#10;TNvU9a3vCtlKK7JAQevzEvJ7z9le1AvM7FpJfvihJiiRtHJj1ElPqhZebOHwzna1r2vm5xtrhZXp&#10;P1n7pBMNMHpy/pNq+KqmnbVimx35O6lRBGM9TpLgION0703SUSdqeGSybm7TaM4GrQFW9lde3T4S&#10;U4zr8Lloo15XS4zCeUPyHllcjaDPAaGht9SPxZEfFeT8x8F7jQyZKtAZkxo2sTwvhmVTJkexlJIP&#10;emH7AD2mHpcztfxIKTQa9e6VhedCmo4KoPHoqwZu5Gi9Hivs6T+Zp8g1QVxcV8Ngb3vEvkfsW8Qe&#10;GRwCwmXHyhFX3hH2DU/bKz6FG76sjJc1IsQNrz9e8T//8yf+z7//wusbg9ZPuDy94OOvv+PTr79h&#10;ebpiY2CLGby/77jfN7zf7ni/Jaube7xhi3cAjIUuCEsq6JYlgHOIKQE1TKQU2tJPrATVRtoB2oCw&#10;J9UA8iGR/YrBBI4ECgsudMXT8oyVrghY8iFUfpNII+fmTSZGLNPDHF1lYBu9GxfC0YSiVIUtt9G5&#10;EdE09te1m4ve/Or93vYOVChfKvMFvDXq2VOV1y2KmVZ8p/cUETswgAWSzqNRaKbJ/m3Bem1fJPeF&#10;5A24A4gKBBOapxxAxOk52GO1/inKnT6E1QHuRk086TFVtjORgjC1ClNWSq62RzNLr+w2HkdIllDJ&#10;/kg2LuX7x2EpZ4nFM0pa+TWlsOxDeAo5qWJB69/3uQGpsBplBPRnD2lVgwHwNfjsfaYgih6p8svk&#10;XXAU1XVNEWzsC3nEhilEleLtIKiNDDpV1TdOpTn38x77ovZnpSawpFK0zwHwVfenwo8PzvAzeSFd&#10;/SfXmxm08PEOEgU0Tws2lme1GMGuexFaVsFCVBV9WrlmMh8s+AKtRCcSA7pEzkh2yM+eGDc395xG&#10;jQn7Hprpj6DG4dgZBwfrJt8jIqX6iifn1qy+6jI1suKu1+319B2hH09WNKfjE2/Hbt1nekAsPiJ6&#10;lz7unnd/781MhuT2r+Esi2mk5AKAxyJWvaFw/354z9OZ6UQvgNuC9t6k1T8DrHsSXImNnL3gbHOs&#10;pxf4gGwJ0z3QBrLpZt6zhcEhydPbSVmLGekNrusxV3ii7gfXQESdHtI/M309PHjPdOIOKlt864Fr&#10;7S/HZ4zOg8vBnoHUmbiEJXtfZysKMQnNTYiu616gsxnhESEpALOYA0Z7MKuJ4pS/cwaXC4FQbTjZ&#10;e7ZkBoAVL3CnfJdrRFslotZIy9KAUwKSAMU0+TWjSNiWyL1sWUKdyEgEgLOe87ULKPagcDOLVA0U&#10;gplmyBYwJpcGxgayltmlX5Bwijj7x6QTDQlTO0WtaljRX3oE8ZHHtH5m5ddq29ry3iJr4FerezkH&#10;kgqVvPTwk32wVMFLSwoWYLWwvKm2MWRIDfFaLRjWuhRkVXxkt4ZrHvRcQ1gTjhCydiEKdXye1RGu&#10;CHLaknOorfSUt3kQJQS3huOaOqVOSATde5f3X+xolOc6t14eUmFfhRHcsb1cITfK4r6c8SW/l1uf&#10;VsmpzB4x6IBVFniK4LKpClJYKaRZV9EV92le+rqH6do/pQo3U8WgSY2ke2x2AkIsNKFOoroWyIhE&#10;eisfEAMTfJvJWLAoa3XqsVtD1va0H7pnlDDziycROqs/qxQT6seaHxI0j4QYR8LrYRNmGhhlkceV&#10;C+8EqjbX1fYmfJLgqK+hS/iOcP7PgvcCJCIBBrjF++Bn1wtCBwCQ/DeW9hSkfmT1/Oo8YuXitIF7&#10;PzHiflCYeQWyPMikr+eIbZopEv1GRKjssw9ZCdqsCtusREEZGcwPo9zg2sEVOo/xvYLqybONiLCs&#10;K64h4IqIa7xh3e/4FDZ8vjA+XBgLIt7f3vDXH3/h3//+E6/fb4jhGevliqfPv+DT7//C8+dP4GXB&#10;bdtx23a83za83xNo//7+jvv9hvt+x7ZvuPNWxxJDCNnDu4F8LXw1KrVAKg427PsNW7whYgN4A3EE&#10;5QaeAOG3nkD6wAsWXLDwBbQHYG8WI0SN4xUWea3IDVnZEPfkLy/8rJXrhCigrKo+Okp6ymqLoppg&#10;ERJUwgxt8aYbGaGokKM7A6aSY/E+DFVlMnoOzlqq6EDk2EaBuQ8wknQzjZ43E7Q1I83kv5VnpQLb&#10;sXjktaZSjtlaHzr5GgUAsxYrj+0r7bOyGTPT3a/xf0V3WqoilLv1RcKupE0bsI/TThltT9Xs3SNP&#10;VeqFuVqykWRjLENDrb9sVZLzUE2vCRF99VxyzfVHHoGGY3/4qgyxwZ5EQt1UlnCse7bygDYKfnoA&#10;uO/OoFzcB288w1ENnAXuewCSlC2ON6HjKUCOgPojkGsOYI5JdoOHJDJYAvKBRFi7dqy0003Dzykm&#10;g5p1I8ObLqFAoBiEqgh6NNMpH2xDK8PA6v9Yq9tCIIDzFFmkmmHSyBbq23bqQXaWU32CaJNNJsES&#10;SZKoE5OBxjNfqtC0KScNQ/GYGTbhwvoU28tIivBtd9jzY2fHw9OGm1lgfRT82vamki/zyJp3Iyld&#10;oHYuGnnM8lGekfo98ZBEfxzg9+oS6va22bk/DwTu7WJG0xQjT377Rfbcj2ayoVPluXv40fQC3HWp&#10;AVFt6TQiZjz/eVSAFg44yHMlu6S1g4C9iToP2oRV7WNRQ93HTC0sLQUHlysq/3E3eg9kRQ8DEVVP&#10;MtOQ0E9qbv/8JSlIqIAcJUuWYgUj8gZKbq19qpLKlVrvIRXI0vNb9njQSmXqChY+fm5y7VUU7COx&#10;GcznlGCvXGsNGIlZSd1eu9qFWAETswLuK4hW11zAUkH3kNTPgjDq7y1V/3Al7OCxfqEorvt9pdmW&#10;KBC5ChbZUWno54+q2j2CexckUQf7oo9yPaQwTBFpQD+RQVCAsHoeDYGjzqw8vSDPbShLltSnxmy3&#10;UoFik70Xs/KeeoZE9MOx3icZ1ErCN729vg4n52zpIqdxpXI/CnW8OjTFeyhrQwbNkgCbyxQHZdFe&#10;ISNYfG21iHTPflaYorpeVdRB2tSFtTCh5QZAEaKUbYGjzIuLevGYlaLrycgabIPu0yOX3gtQE82J&#10;ZXPU1i2AW522DPXa9hEkNpOWaBgGdwIbduuDnpMix5rJFwR6ynU3bFkV5d7L0QCJH5yt1lsdbZqa&#10;Jfkn+ylRfStRGYt+RpwL07LMBLZ69ZSy6873ikkSovr77V7sCUH73qOtSyK/XvPyRJVAiP37V0kK&#10;MQ0wdbMg52D2SFB3dJ6cg4VP14D/CLwnOTZmghS7DXgwtszm30dgNRmQJQhLmOZLRUbpIVWwZ8ZI&#10;j0NvRqD9se+zVbKMffiPXteqlOwoflksYSm+7IvaUKms/Mg1zZnyqNeSwV/uWPGkMt62FB4LBtbr&#10;iufrBU+XgCs2PO93fKAdX67AxwshYMf7+zv+/Osb/v3vr/j69YaIFcvTE9aXF3z48gUfvnwBLhds&#10;MeK2bel3Udy/35Lqfrvjft9wu9+x7Tsul0sr7MSnZjaHfT0kIra44X17w9v9B+77G+KyARxBkZGx&#10;y7TR5LMnpaIXv/tnXMIHLHRFoBKUJFTc4lQqiuzm15gDbDhqIC+HDRL797pT3IsiuW6K3MizZiGk&#10;E+pHwXFtSqPUWUEVCNWTEYmoJxkAOlFknwXUSlOV3mfoQwTFSDRsuJ4pmr1moW3YQSj7VesjwqdC&#10;9YeMFJFNHPv08xrwE1qYcWhNl20Sj6ZtDsFJGuy5LlCTg8zyBAmr5qEBLWwKFjX1EAXByeSM7fvW&#10;TJ510xjoF6B0s+tU1zfxRA2Qk8ZfZD3hFXDPaoS+NhEYkwvado1MMdCe716JiInCTgN6penogHsl&#10;tBDPl1VJSBcgGcJrQol6RZQEElmB6aQKO3FuBpgQXjvmfjZcnhxbhLkqcfasPBIsfzRGPyTAbdMB&#10;yuOVsD4POkSuNGUQ/svcn++dfQ/5ACHX5zYKNYeC7xVYFeqZzdVKQQ+EltA2DZQwx9YIZa/NQgAn&#10;b+l4pggU8i1BClRPUxLWAaQmDnzImTrVjxJooE1E2LpxpLhRIYyZgm7nqDjTVL8miMI8nk3wcxbs&#10;+cNq+iLgjIrcmxQ9c6aOCTceNAA0AIH9hlbXJTxpXkc1r3wtdsQrPS9tA4R7ILG3F7Og1dEzP7RI&#10;mnrWo7u/LsgvJuNYBi9Kdd1YhdMzcWf2LvT5CZIQnfUYPXDAQ9LW9lmjZl4D6LL/sn+Ofqa51ixA&#10;JNYT1xZ07+xJuqBQTcJIlz0e1TDqm2TtRAYALpOweZbXivuyZUQQk81gEmR9aDVAURHvCfisoJ9A&#10;rKlMNsmgcFOXyWkrkgBQ/kyjSXWLNySxVBAgX7HgIEMmjezvUEFyuTZLdtS+N4U4hSAmx0sIaHTw&#10;dK125DppTSqGkLlNZLflUM5ByiQSVwJTAdsedi/XJbgL25a+4/b/KwV4bOQKd3tQzCpypdlpWAtL&#10;UIwHRLpYusISA7UmZYEvyqkN6VHe1OcRrNQDVRQQuTuvO995ka0mbZgkeI8iRAtarJnh8URGWBsn&#10;SfEbQqjkX1VrPOJaR3OdvGtAeRFvqWm5qkCn+rzF6qGve6i6z5POJiOh8AcH1S8mwF8X+kVZH5mx&#10;Z0ubspcFDu60W90z8j2zOGV2oy+J0vpZUopoVrlYxZe+DZZKL3mNXrLABb3zrORx6DBSFZmNgUYd&#10;ItaxM3Tt3Eg7WZaeUfDjxPqzBGT7oXEdNxNF+IYBrBKKeXrGk906TPtHDu5q73GfLUAxP2ukXVxV&#10;HSP6Gp8k9ydmm3iWwKYV6epMDLjxSYqrFqJQtwakWIIO8HB15vM4P8PakXd1hxJUmg8gAsjJIUOq&#10;7RIfXNt/Ct7rgp7dHzUSBHbF0YmxRftlQRYE3NRxOvxOK+690clHwMcRODBW8s39dHsgr6lgvaZO&#10;KgQ7L0KxYFuAKJRHOaiBXMxRjWKFEHI6OZoXmSRXxGEZELCuAU+XC54vC66BccUNH7Dj8wK8LMCK&#10;HffbO759/YZ//8/f+OOvH3i/A8vzBev1Gc+/fMHHX3/D9eUjIgLu2ed+yyG1N/n7tuHt/YYfbzcw&#10;GOt6FaE6HQpmLA7SxMBtf8eP91f8uH/HHe9A2BMAHwQIyCmkJWaAdl0uuK5PuK4fcFmesa4fcFmf&#10;sCyXWlRSSMFFkQvBsSfwPnKHbbgNCYqfXQuVrHY09iAFuoCe9P1jIHEGEsiGo469eWEkxg5C2jPN&#10;1v8sgLr8TteRxbgxK5WC96yxCKDtCpiBJzYPpFkMnVxPeaxQWgLJUCzpR1iKu6K2b5/tQZ97mPBH&#10;EqP2ZlSOjOS1rg97+LMoqoVHKpuDo2URcAe8EKwn+j8L7JO+6lU9Rfp5aOoKCKsP6tecHFsjo/AH&#10;TYnWkY1CZ2vBPATHjohg2bRYL0n/HKG6l5Ao6GDXM9HkgKUu5Gf2XrVNYzME8MIEZ9dvDKrrbIFu&#10;NHOwZs5YyT1Cgukz1J9EcDcF0tU7HdQJFZLI1z7ghE1fBhpQyFyh3Ow+o5wqNK/TJq54XEgLmZUE&#10;Osq5w9p0v4KPdlS2n/zg6iNprXpEW+lOaJBzXpCTsNXthQf+56PaCY4NFRu1m5686Zu8bjJNhOeO&#10;GoyR7/5MhU/O+Ky2gJgTh2dFKg3c1ecl0ahpYq1YE0AcJHFq/s73Aucut6MHh3uVrDpLus8/BubP&#10;5mCNSLX+PrMvqJJ21Y69GZ0Io7VEUf/8eKSNJS6pE/i4koADktRanoxI6rN9lO5lxvt+BYTZ5Ked&#10;AFRmpIVHwLd1bD6/kYx6IeZlrW/blmtpQlgIkUMj3TXW2AHs3bWtdpxRTBBQnf6SU4jNODhmUVYU&#10;09Yi8JJbKKgHSFhSspwrdrqxEWhh2hMrHkrCc9L+kLJCCDInSE8oVyWnsJlOPW7sCSCEap9S1M/a&#10;3pNMzkJEEmqPR07tmcAGJC+v0TIHuAs3rY7WIjC0WaSQsYBgIOcdRDZCR2k51AHZGmDt2NFynnJb&#10;V3UippIZhesXYad7Ac67zjCvN+SAV1bka1G3l0l4Co14r9e72NxYfIesGI+VoITZTsuwBu/RhFY2&#10;1nYkbJOWPpooS+ceSYKTWQUsKwhaeL13+W16KKFN1xALQqo4lyYBSUSzV4mMLNSCwgbq88kw1jdy&#10;35PCCUOMW8GEtQfpPOrnz4kC8ckAlJb4he0BB32mpOTYO6+93JzJ+Aw8bMYc5Tzvo1ja3rODQrPt&#10;s7wyg6YKvpESX+LHif8JQxEZ9JXuOAT3fDT7yVBK3JHnjQgseZLMLQxXTvvYKQpTbZpalJRt9FS0&#10;cwKYP+ppbU2ubcgHF0KFN/vTFCytAJmn5TufVN8/pLz3RAl9UajVH/1BKA5z15fYt8w4ak76UFt2&#10;FTSjonbmrfmIN5NeXEcK/jAtpPvuYPD+EJN/XFF7l0PH2HkUkoNCwIIyosd6zIb1gbcsASsFXC8r&#10;np5WXANw4TuesePjwnhZGQt23N/f8f3bK/7n33/jjz++4sfbBl6fsFyecP2U7HI+fvkN4fKE942z&#10;Fc+Gfb9j227Ybjfcb3fcbxve3u74/nrD6+s7wkK4Xp+rsiIj6AV7Vwd5KRz2uOO23fC+veG+37Av&#10;G5aFEZbkd0hrZsCFioBAWMOK6/qEy3LFulzTn+s1WRGVgJYQQAzsxGDeEXfj0V53C2d0tyhsBPpu&#10;RxNxaOvE1ZPLGyE/4wlLwhvSA+C9RrUB7zRs9GzT6b+mfh9S/e8rtc6DE2p6QFzbBMSnYpvAiBRb&#10;E4JmEVUKwBBbMFaMO/Y6gssDKsDRk57x6ibHukUtl/65P1Jwlq+vIUXOCWwL7rMTSGPAgM1kBVVr&#10;opILkGzPyhRH872uzVUNMbbAPWn/dvI9e8+QrYf3xyisH7FAKg3j/X6v12JZFveZKdZFckpE7RHO&#10;+GhPTPnWNo+R8GOA/Mxr+tMNFrj3wxXPhL4fedqPv0eH8PUEgynsiFXROLPc6a7NoA4bAabkqZ5U&#10;UxCh1cqtqbQNVrEd6N4zoY50VwUrF2152gu7CUi0yAs2U6mzfYA6CxDqALrZ/WITvmabwZGP87Gy&#10;eK60UeO+E/ul0eefP2vj7BOPuBpNCXl2PUfXcnQu+irt8TSo77Hu+WTz9H3Pzo5enDL6rFbxbH8e&#10;dSDN2f1sZIn0yHXWd5w6Atb6pbqCCe+8sRPKg1Ohn+KkYdD47LOObXbYACR8SGSPyZtzYhNy/v2R&#10;2va4ic3kIzkBhnmTpoPPWIj66h0dlqq4VX2dAff6PlXW/1yJV+aAIuWnznyBsuVZAEIEELBiUYBx&#10;vZLCv9cPlyUF3lvRTaygZXBDsG0+jAxWLqBnEDYa5ZkvdVCp2duEGBTIrcBT85sKug9GtBiAIQRq&#10;z8EiKFRN6873iQKeF1V5W5dRgJysFOxAmfQmbYuqWu2idN9y0Knxdgc56nWnBnVIZsjMgRixZ5ua&#10;JChvNjJVSMaMuLe+lpVSv9U8IU/2lalzOR1SJgklzqPo1hgN9Cq94FlYInM3GeNNyDRip0wPtvqo&#10;/ZQ4xLKaGF/azxTAPXagIMtpAXkjC8FG1iow1ZZ7vT59mFLNziuZWVQMDwXwXqxQpWBHEmwDoF1a&#10;4zXAnpT40Vrs8aAv8nouW18Tjb7O1g4+tuUCxcrPnXV3TIdbvSFMZ4IhjX3YDBj9XEowWl9nKtfd&#10;ZuuMOztF8EpSTtlu1lum625vUvyIHBgRE3pbJ5d0YFdQo0lOV/GO3o6zHbTkCCfGNRePrqFX0z1Y&#10;n8rzEANxnxaYivtrGygTIYxTQev/j8D7IdneMer+F8lms/OqhY6MGP2cuceliXNkchQ0eKgxs8Dk&#10;UTN6FuA/ao5H3kuqsVLJ5bFu+sVqKFBACAuI9nqQ1tBHRj9yX9UbBFoWhHXBdb3guhBW7HiiHS8L&#10;4+UCXMOOfXvD6/fv+POPr/j3v//Ct2837OEJl+sVTy+f8Pm3f+Hz7/9KqnsOuN1vuN2THU8B8O+3&#10;G97fb/jxdsfrjxu+vb7j+/c3rJcVH14YkSlTekGEQebx0fzZI6cxvxJSu2MHLzvoAixXwnoJWC8E&#10;WkikXWflPRMu64qn9Yp1vWAJa7YhKr6UifRIFgM6loNk8RRZ2FN4ivQG9tlgKElcecU2RLGY1nR4&#10;uMEZARrWO99bn6PNhk8CnqN17ykbR0yoDzD0DbAEkBJwnKQiDSz2A2zq/eEdYMK2bbhvN2z7vSqs&#10;PN/2s0p7D/sfFhKwPosY2DdYX3ZWEzjWP72NMjvr88S+Ze1ARu+nkIVVVczZv9HN9yA3jFO9Z1Xx&#10;iuE+/skGHr79i+f5PSN9C/lTfjNzIn9KRgfa+Dvl/av43io2nqAspMB8Wp3+T8GM/9TZ1n/9DOif&#10;Ey0jD8T+flG3ZmyooFe3sLFbI/qJM5t0SXqo9M2gkVfUtrOg+cNSyagQjQCJgPTSlHJRL0rlTM70&#10;aCPuVFNvatPmFMLsKq0NV6n20DbFxAx3jzijdjkkSk4TmKO6cE6szNTxR2tfvx8fwH/k+RyB0I+K&#10;SOZiFQ9IpwnRK+81nyYVvPd0lnTxbX88YN4PCH7UfuuooXLPX2YEnn8/AAAgAElEQVT3mX70l86l&#10;GJPvs7VXw+lPEM8jMHeU4dXWwfn+ZpSH4xE5ao8cNckn69vDdUlNMKAnS9S27gMB3nVX/a20gySx&#10;p1vRjlA8I3sFF4/rEEBLUGP1yoe6qrOyZ3wWS+iJK2lpBpWxQTQIE7e1ptwDKNltaiCUHHUjKxU3&#10;zISVWzvmhVbFUNUvPoO9yqy7MtKl01UEQDnM1TQYt34r7s2WJIlMAM8b33tWIu8NYK9WlS3wvSrw&#10;uQWXSuAxCnA71vyzCN53cNyR5ewHE1h+rxYF8F89/WOr82MmmijkjBWka8GiX0iEVLJuKlmDak3k&#10;+0RJISCuI3UTjw3Ab7Z0PajHHVCHHKpcrH3U82KCcaV1U8ugi2YPgEtK2vOCO5V4Wl1sSqCSP0eR&#10;NWqprC6N7W1dF9DS6Q59JmFlGHuEmBqgyuzbpnggpgfOtu/hYTYOO6BvN1UInevhAfZu4ws/w2ZM&#10;tpoy9CD7q/t+BawfYB2SDJH7r7plvQWdNvzm7loUy1Se5oRSrsHFZCNC5zDh9cx9qHrfz/JQ/W/m&#10;7uX0mJN3ZTEKJurvD2sLTb+XpHntX6dqGvjNo1E6ZiUZ4/MrZNwbyNdRk5THmPhZooA7Y6j/IHgv&#10;wW+p7LCHjDcq4oI7YiF0ifUDXsUjA72Cc8Q+nWkwRkEKsyZk1FiNrDumjQDOeQN34Cc4qYT3HXFf&#10;0gHD1m9OD5ORSM1Rekxq4BsALERYQsQC4EobXhbg45VwDRFx3/D6+oa//v6GP/78iq/ffuC+L1iv&#10;K64vH/Hpt9/w5b/+Cx8+/QKEFfedcbtv2O4btj0B+Nt9w/vthh8/3vH64x1ff7zj729veP1xw8tL&#10;wB5Ri9lie1MOrlhHGWMuFiKYIrAwsKbhs/WJcHkKuDwFLJdQxCgIxAB2ECfLnKf1Cdf1gjUshYNS&#10;CpHkAbkAvJsiJIOLwj9vtI5LoFEU6oMZQ+w3aKXo2Yfb0oyU8oDgI6DDG7GVKvfRzxjZ6Oz73oX1&#10;nvKSm4CY/V5Eytvdb1B1EUeyUMrZD7GCslH5Y3qF4UhFegbc50FYMYgO748fNtlGfG1JNszx4ONz&#10;wE46lc9WlPZyfJaIneLPApAz4JlUQcEgjEcL50o/NTJeG3gbnNSDWUdWPHLC43K9pPDwJRGmXfiy&#10;8JWUXuX159BYiyJB6PPn2+NBkUeA1hyokSrZ5v89e27PqpK9os+GIuuw6RFQKhXDMvxpvH6mz66x&#10;iZkBw6B+zNedXKJmCeX5xZcJjhI2Kw+HAhpQseeJJYdBK+JaAJx8RNkRRTkjxwShkCMXCB6dIUfr&#10;4FFF/QgY9rwrj8D5swC+d4bq7z0WgJwnA+Yqct0EPGIU2YfBeteun9KBDnMXk1dnz+zzIoMWwDre&#10;l0Zhs3RQR52xfhvfE/XfItTFW1Nn7h1EppFq0JVH7sjEQPprk7vmpBXgYyqvfpJZW370Texo/z0d&#10;Js6PEQ5HoXf9zyJBuDj7vlFbKusSlXGRppP9cwhdwCo8zKe+h5TJtCwrnp6esFwudcqWY8S+7Y3Y&#10;ra/fbNTU9Aei8hivOVlydcUCJkZ3Dy6CqJYXEkEUXXKHWfPoLAHs2JTVVfgiwmflvY1ZiEalfhD+&#10;6dRNneVpzxwDsMddTfKmbKoGGjdgWkxLUESMvRrVJ+2k4l5MJSgl/67tY0Sfl6z2sl2r/P64p3tQ&#10;BDVS2NURezQkGlpgagMRE3kSq2VPZE6ivkUHuMr6v7zvKKYNyBSmNSw2W0Sy9IUmJfg3Qof+PXdg&#10;KjM4UFXBc3322l7P3KkJJoHaGOAypNXSnqWW2Fo9pS/L91DCdCMAijq30aiwZf4OBvlh3cRosD9X&#10;PO+e/Yvj/e4HfpMRoMCx8DPPBvWzQGUC4Ci1EYPpqkkG6JTQ9/+dh3/l/RwN0ovrzAND/ArmU+NQ&#10;HXsi7zwflF/e0aOej1Fu1Hh6cAIWq9dzlO9CnDOs2R2ivf5gks8+j4n6B6pUFqMQQ0wWvtj07DSo&#10;PPtkbecNk6jn+yRmO4oLAGeb0P8X4L1d6mdCXV3ge0apEc1qccWQjg7Z5qHnVkiHhbo7vn1SVXTW&#10;ZoGNF9rs5zf1LHVNVPff2TIm2ecsqiCKHPtUeUpecxEkxhTbIlsyUL4gYkXEEwGfVuCXJ8LzQsC+&#10;48frG/7+6xv+/PMbvn17w31j0GXF8vSM68eP+PjLr3j5/AWX6zMiA/dtqyG427bhftuy4v6GH+83&#10;fH97x9/ffuDv72+47xFXDtixgMKSwTDUUb1Uc8a6Q1IGW5k2IESEC7AGAj0HLE8L1qcFYQ0JgN1S&#10;IUocsNKK6/qM6/KENTR/e6YoisC1+e5LtYnwGlcjdYr8njdL/Ch4RqiAzChx2wsU9dR4I5saaZNj&#10;Qfaz6iYdStsK76LWKE2HVI1AgVPhFHjmNXI6ICiOk8wHCvoCLK9rUlE3X04ZUkbuiPpZwKI2/dwf&#10;ArVJpeb/eka56t3XEvrU/p7G+52QNMyU9RYY8yxi5PWsll3kqaThED3NUkypfsBDkkSH0g0AAkdm&#10;3XnBD/y07b4sr0taI6hqexkoPVK02IKARe6A50/rkdf+enOMu3H+XBpOxbkTE+cUDGdAsNkz/YjC&#10;dwYUd5YNmiUT9Q2G196+TnhYM+HfDbknqvVGBKtQk2RZCv6L2pJBADfSn9aCbr1NmtOsdL6efdqV&#10;Dos6P1k4I45nwojpPVWheayuqw2zpBPE6Mxbvz9TZd7SsZ/5WRD19Lp/dB0KX++zHuajCbujBmn2&#10;3Htkdw8Kj64ZD2mLM9f5bK7LdG1SUHY5fJDR4PrhGssp6Dw0dHqygS939dd2guZ/Dry3K8y35dG5&#10;DY/lEBzhL2OSbKzMP+z1HqC2mf330GrU1oMhCHCE5NSs7kkpx2lDzptTCold1wuuT8/gXC8nW743&#10;7NuWfi6TCE4l9RSwCPytat8S+qhUxuJMEAprOU2o1s2AsGTxM2otU8HiWG0epO0biTNXiRasn3uM&#10;DUjJE4tFMb7H2Ehs5jTJLb82hJqVF7Pivp4JUdy/+pkhRP09kZ6A+FghGxZ5AgWETxO7mvworxm5&#10;+PWnnxmRLWrijtyFiwBSfXaxhFgp6PBXsffFvfnJV3Cp3KPY7IWwU12vEmALWUwTa/5CmyiQ9RKZ&#10;gMq6FiAE5crnuRc38QRgL6Hx7OIkAnQ0dYiXN+N7gXv7gkPYz8SXxJqc6IgWWUb1YbdcbETNm3P7&#10;F2tlM0KjO6AdSrivmBUnQ2t0PaSNUSVYiNyo2Udo+fpaClT2p1M7jJk9/Js6Anv2hhjWhV9D7e61&#10;gJcLOP55LHFOYh3oSj5RrY97ahbRJDU2c3D6FGANM+3mTZNZbYAD3Mt1Rvk944BoH5GkZ7KsztSa&#10;ypFiWHPJ9k/Q3yHo0Rbn0Thj44d+1fi1CeH/pfLesnLngKphweVSEGLjHRT7bXRq1lCPfLd+brT1&#10;YTsM+9gOmFV2vNE9MP/ogWxAn4j2yqGWcnRQK8LFXsc2HCaB+hSAAMbKEU+B8fFC+PXDipcLELDj&#10;x/2Ob99e8ddf3/Ht7x94f9sAWrA+PeHy4RnPnz7jw5cvuH74CFpWbDHivt2xbxv2Aty/3fH2dksB&#10;te/v+Pb6A399+45vP94RlgWRFiAEQAAa274pRWCZUqPswxc5gsOOZSHQdQU9RyzXgOWarHDinhQD&#10;xADxgjUsuNIVl3BFwJIO1FxwhhCwLBcsy4oQFqdwjepPmMKl5QZ1N9YF98dAUXUGBIEQic3zMAYc&#10;PBBqZLWjQKkMdpxRNXlqZe/3bEy7gLaeZ/IZkG8ELnYhXIPvk2APERIgTYTbesESFuxhMUG1RVl+&#10;7Ok8L2ImI1PMHSgwu8e2uYp5dJYjqzHM4vPp2Q+4woWTKkttw6TvaVWK0XhNwnjdW8DjyCLHejeO&#10;tuVqdyXOI6JeceFZfyg2PoeB1WcjBN2U4tiOYQY+SCKpfC7rc94TamxUj4+B3zP7qzmYTePiyJ2Q&#10;e8ze6Ge+118HcpzUFqokxCPH9htBghF8poZgVcOMACZLmEaGswcHLGERNmrl/e/Z8z5WREfjab2/&#10;cwMLSWW46AApPgRWR7WLl21CVRUJN8hWksiPqGa8deZNNY3W1yMA4KhpHq3B2V5wxnf5EZX4oxZX&#10;x2KTeT7Gz1h7nSff6IAIn1vk2Pd85h6cqZEgAUkRBm0nFWdA0WPXapJrAJVtP7WHeqS+OtsftdeK&#10;eSLo5wgCGf8m6xkp8Hh0Eqf7PjoHMvVTLZ4nbtu/IkdQVnKTEjOQBtKQFM4JlE9nehRCoMjJKoEC&#10;KY2tAhVF36anKvKeH5syPAGvTsYVbJAqulrYXjv7b1Icou5X9oLXSYv9dKydImj5ZbGdYYAih1rW&#10;QJ4C5gZ4168N5vwuk2f5mpfzG5LQ4CyeEKQBhGAnXUPRL3OxE4qVHNBTGm1yKGYLO8o5UBHZdqba&#10;5Wgry44wRcvJk/dB35t+cleC3GWPqEIRQZYQiby82lwKoI5Ye28XsNN4QnMVosfUQ6cES1VXaNSD&#10;ulD0aKcCDdlc12kHuQqgVAGNPD2zZ73CsL2LvqiKndcgss4j2mqHLQ5PUCCvn3F5ltCnvjTn/kNK&#10;wzb2m8BupOqxST8c1jfyfs37N5+/IAVynxTTqr5XTioweAj2UqdKn06WwgfdB9bwqi5WL2DF+yen&#10;Bf1raSyEj8BoZ5HLa0wuzir7Ek1ezZ9HdAv2IWtopcjTvf5wPQnSmzGeYDi4MmphetPyR33s2Vrs&#10;Yc/7M8C9p5boAQCY1fj4qLTezNtrdWFvoGkjdhiMMHkAxkAHT8NEmUcevKMQzKa8s75uMok5KT+T&#10;R3vIxeWSFQi7AYPLyJwNugn5mgVEXAi4IuJlYXx+WvHpClxox+39HW+vr/j691d8//qK29uGyITl&#10;+oTrhxc8f/4FL7/+hpcvv2J5ekYEYds33O/3HFK74X674/12w/v7HbfbDT/e3vDt2yu+fnvF223H&#10;0/MC5DFSoqA8f6u9TFGUQIztZXBrvS7AhyuWZ0a4BCzrkgKSsn4CMSJkFcRKKxZaQVgATiN7RAFh&#10;WbGs6TcFyl6ArXRJhXcpJGMXjtTKC/iHvFE29uCwJKTKqRQQRECvB6y5ViGOynzkdT+zI5CAuNcc&#10;eT/HU+7qgNM04bCua/OBHJASnbWME7RlwSIPPJmp/ZIKhZJAhaA8NM/63c/sFkZbv4y0oZPgZVHE&#10;SH/5+m9SBZTtNJIdFvUhuVLRYN8z9YKPkXK22edAgPCNUMQhcP84cOCtien5VdRdgbrCenquGVSc&#10;WsppA9RVgaInwXT40cxbn3SgL0mfWq5/trckQWFW3zMHh8Ye/z9ZkmOmaRyH3Nq17lZihkgCRtMb&#10;o7NdT2mQIrBHldpoepAkeVzBJh0y55FLCQQgJXzSGR0jMteo3TO5HHgBx7Qekgg4qOkNsAyuFeOn&#10;zfpefHbpZy7J5XHQ8VFgdAdEKNodLeh9BradAKm975WTXfO1fc6P37daYef5w7CmHdlBnQGyfQU8&#10;DgNKx8/HzN6Rh4TN6Pw8mpSQU6c/1xiNrFke0VGPG+1Hp25bhpQUyNhrypO1ZiEdhjCKdsCRXhmo&#10;whM7z+GWe2Mt644/4yh0Ds1vzFgOlqA+KT7V3uPHxBeba6GCPu00miUrnJqG1UKhHrSYrrvWUwZB&#10;KBRwWItNtAiDDYhI1DZVjox933C/lbp3w7YlO9Hb7Y63H+8ItCAsATtH7Fv69wYoNzsRj5hhZvAe&#10;EeNWQXTVd1cP+mTTUnoYdkJhWXh6V493MWkcc84azH0qoa0VAsv/XpS2gbRQAyKwFIawkeR3CQqW&#10;94n7oAR9vkJbdu7brqaLYewYOdtlSkVwyZUpxUL6bM0bvlnWWDCM0EJnAVBUPQ4XyxyOZncQuuAq&#10;0IsZMBPKf5ArDlB5SuBqUVnXjFPLqykK1nYwiLleFn13nf4QAKgEHJkZHMyZJR8L/Yg0XPwAbGdj&#10;DxoxFltIgL2sOXl/fiYjhcGixvKaKLNLW1sp5Y9OFYeBAC6LZzib9f2I9Uibail3qNkmTsHsE1N1&#10;j9hQnxFDnBXJMvOsZJMf4p/VAzTWQvOJteOB8ecpFzi1ne4BR+MObpAra1SBunDcvn8mxVONBYYz&#10;0XSPmeicGQ/M7zOj2HnO9NeouIosvGXKew3mdrQgM6Um3g91bZdvs+VZ+PrYw9gVQO6h/1HwvoVA&#10;wgXRrMJbKoL7B5hF0eOHJng+jbp5hGqaCrCpWR69GGYN0z8JufIbSajgvL5Z4a4R0X9nF7V8HRlK&#10;k325y4iHGrFHBvCbCiHKcFcx9id6UBATAhgXMK6IeKKIlxX4cGUsdMe23fD99Rv++OMv/PnX33j9&#10;8Yb7DtDyhOvLJzx//hWf//W/8Mu//gtPHz8jLgvuMeIetwTgbxtu9wTc32533O43vN/e8fb2jtcf&#10;b/jx4457JFyZsISAdV2q/34bhWyHWgGxI4C9hIctAcv1gvVpxfoMhEvx9CPsMWKniMCULA9oRaAl&#10;gSEICLRgCQsu64plDVjWgLCGFPO+sxoVZWbsufgFRyQhTmiHsXyfQ56aDllGRUKBQKGsgejaA/TA&#10;+NiCZgTAjwJpZTF5pBq03zMKRks+4QuWJYH3AW2aYQTET4OlnO85M+ofQsCyrikwiCPutxSmnAp5&#10;bYn0n/hFgOOLp8EtYwdpWF0zuEioDYS612VsNkTEGBBCU0Mxyyq6B4cgbdpB4EWHj0kAuSj6te9z&#10;U/00pRW5eAZ3BCyrJn0UmgsFnkymTMSZz+RCiYdgl2x8majdP/FvDHJyFWgK7ElgS56N7dzVDEpR&#10;4Gs7CVYAhVfo9ITJOU97uy76s88H2Ox90IUclJ+pPbPFkylePwy+BkOizlffa0xHhuqxBJW5r5HL&#10;Udv8qNk918kWfbXR5bYImTqfyBSOHYQVW6MLysh6eZlAlEbhaxGb9/+OTBINoDiNYsNL6u5jfU19&#10;qz4+FRbd+dATlB1B7N7bHFCdg8I9ma0FFjwBgm0+x0hdbkkWNvVoP7ovp5VooM6eEZP+OefVt0c5&#10;TDyw2PL+/3lLH89ub7xu7J71QMPu8qj/XPE/bKhO1Tuk1bi27e0CX7kXZMj3TSbrRpKFJkmOJ+93&#10;tNZtT6W+x/s+Y62lZWRSL50zgXrpgSO0MkQEs1GmNZVuAe/rzw55woEaxkjZw77krHS5fSAj9oGY&#10;fh0wFNy/T1V/BFLXopv+NDSvAkyKwn7fsd9Tjblc1iRUCgFxj7i9vWNZU/4WZ8Caq1d7f+aXHqmc&#10;H/u2I+4bOO4C6C39QxA9uMx16i1xEKXlS5kMiGJKYM8WJw3Mb2B58bzPnz0KWxdzjbx9tqjVa+hq&#10;BsmjsMzRdidOTScO7xjzZzWK/qbUFeBsZDUVy9VGwUyECJK8hfyiqvIDBe0koGpdSbCTsR5qbz7G&#10;1tOjTnMTrFhR11O29oAChIkFgEw64sZWxDJsVvqt13OsPB/oCbRu/1PXwAdamYR1ErOzXzj7PWnx&#10;k1oTdbsSJOOEvZMAP4/AYWON46N45Zr174uKKELY71TciFh8O3cWYmfOzrHa+jzYfgYvG/UFj+RH&#10;jsQAZ+siIqeHK+KqkxXNtN6azBh4vQUL5TeZfiJtC0dOCycRBrGX9J4m+W+l02Xdz2hYn7tBssaa&#10;UAusxkK5McZFLvap+1/x03mCoDQna/N2tOqezHlv+3PtYiF6U4m8KSGCFEb01o1efzqczpAszcm6&#10;9WHbnJnyXgeBjFSitqpqSsPRuPIsiE/fANmQBwWGhEB+YXJCRfSo5YBWvPQLuCkledpEsTN/JdPk&#10;y4fl7PWeAnt27DGP0lfAIx9XDD3OKE81oR4JRFiZcUHEE3Z8CIyXS8B1Yez7Da/fv+GPP//Ev//4&#10;A1+/v+F2B0BXXJ4/4unTF7z8+js+//4vfPjlC/hywcaM254A+/t2x7bdcb+n37f7DbfbDe/vtxRk&#10;uzO2nRERAFqEV7YEWNN1jNmrsYSSbrxjRwQHxnIJWJ4Il2dgfQ6gNRdvOyPeOW3qzAgcEOiCgAuI&#10;lwzfp6IwBGBZGBRa8KYsuBLwEGtxXM0YVIARK8uBfsPsFeWq0LZrUIDdALvKwqP16angR76oR4d5&#10;KaKtN/4RSy2fc2nPkxQ9UQ2sWZW/t0foMd7YERnyfU7V9oUcIkLcdux7snja9+RlGZY0BiqZ6ZnK&#10;cVSQqPsqE5hZHL/kAfdwyc7Ogk9MotQJnCXkCRbqQhXr3u14r1lGOECTBtwx7SN7ohZWNvgUfSEg&#10;QcgCfg6V+x77Py6wVIAW2cLHKSClylKqmiSxwHmqZ3I299elP3d6oINNVkrLXXBH0ev30KRwP2d/&#10;dbaYl77f40DD8Yhh//4xqCFoWMCP1t/s50uIRdkPCKyq3g35POebKoM8x8CpUciV/cqGwE3Xdlcf&#10;pj0LAUxpAqw+wzn8MHn/tjA6NmPBsZIIrU6o/rZ87E8pi9RRvoM63+AAkzYxGsde1iMi9pw9FTvN&#10;hQ/K+o0dGcX9ebHH2WZ45KuvPycZomEOPp8Ftc/6ic6I+jm5MicVjxtBuIStbL5OqxJPfP5ZZoES&#10;K5V2eSDQsWu0V+iTf/6OQBgSntfGmiH9jDgFb9zP492OiYew/DZ04+bUTVqMxSu65/E8+8vPa4IC&#10;bf9la4Dm0UynJ0IaqNwA/J501gF5nkJTyGyGMExVo+879u2O++0dRIR93/G+vGFdFoQlqe/7uB4B&#10;buc8MyEpaJOWsai6ZV1MBiRqoatV6SuvvcrzQg3RrQB+ol/BiDq7StbI5fmIcUBG2lqJmhA/amKg&#10;WciQ+Dk6yJSh1aMMBu9crwmb2sqCzgzux4PY8vDWd16S4A18jQNClGr4ongP7IPK7VmiaVj0eArL&#10;OQcswi4AUCsS6vd8HCaTjiZz5RRpnv3vVadsJ3Bo0kPLrWtsxUKGDAX7U46qRpuIECQBy7ZZk4yC&#10;EJx2FeFg8h48P4uZeVA7HwO9Z38dOU7MAO+jyS4vzP2oVxhNIE4+gL/n/kRNZNfmtMYgcZZrxXOz&#10;p+Jx/9XvzfYe+yb57ADm5BFLdG6i1AfyJZENY9c5w43pVP94fD8csTcdF46j9WjrEiLfuty3KtbE&#10;ZF+D95MIM0tasP/z/zF4f1TAW0B+/ABiWPTPRlm9zcF78KXlgHexZoCkB+gfbVAjkN8CLQkYtABF&#10;7EB6baswtuUhIsXI7jGmsct9Q9xXUVjYndvIdWrhwWDeEZJxDC4cceUdV4p4XoGnFUDc8OP1FX/+&#10;/Rf+58+/8PX7K24bI9IVy/UZ15fP+PDLr/j46+/48MsXLE/P2EG47zve7xve73fcbgm03+rvW1I3&#10;bzv2mA7BCCRrmLCAaGm+wvKhIx3GGzkmIJ0isDCWC2F9IlyeCMuFQAsQI7BvG+K+IW47sEcsvGDF&#10;BStdEGgVpfYOoh0hcFIpE/cHe/YTTwVlLmArcB+7h9l6+9pDuAFyfKrRl5Y3FnTzgvFGNjSeOu/I&#10;61Uq28+AZqNDPantlzrSue1bBqHQQCdgqvKfkQ5nvcYVIcEMdlROBRSbqb9nYWrDnztxGplt5t06&#10;Ym1zwDEii3OqjVZSi4UGQPU1iQnPHTvy1307v097v1qz3RTrcPfrAfhPLf/EA2j71+BpWN4ZAYp9&#10;RsnMxnHnjeitwfNAkX/2aOuVAsLrUUefeNbTbzQAJedg1iOhsD/76yjI6EwI9uh1znwW7zk9/Pxe&#10;Zwx0RNgD3yrO31A94Ec5IV69VOk0iqJmyIu4hPYVAL8oopm6fYVd8BwivFpPRMrPJXMmPJDL+nJX&#10;QIthkq9IgTI/A4IfrVVLtPjr7cg6yQftvfc8yoE5qkU9MFzXgdTZT44mYo7Ov5n10OxzjcQuZWrk&#10;sf3gjIXO+TXws+Ib714dCYnU6PkDe+Moj+PR7y3rSF9zdqb0DuqHA+CiWOLYWqUjMgBFAp7JadAE&#10;SXRUbU2IMSPv7XT42Ymd/n7kPSqgZoEo4rAQJsLiqNvjpI2PWOP2ekWOuN/vAKUsrtvynkUkQQev&#10;GnVptWuxIa/GJJug92eOWs1bAXgWPvoiyNSqjNla44j90PqwK6B2Iggq9p8sDhQSAGu/nzYfdVI3&#10;XvQJNeC2BbMqX3xZy6mpu96CR68R+b0yf0AcaUpEGV1ASBIiKuPBISa9moZ/wtrkdGC06QXcNNLy&#10;Qdl+XuGvL4UKdu1C5/VJKQXn5Nujt3q0J0/3uRMCNbC+J/7XUsdmlD2CZs3G5F4dvS9pGzlqbvwz&#10;lcz0oMab5tNsA8HXgEwYZdb0RD4fEw+T6Tppo8z/sFcZq/076m0gmqCOLNYWTY0QVq/LY6X2z/8i&#10;F2RwiTjnPbDIS1HgNmRfcH59n60BjuoStYed6L1GQbm+ZQ91+Jl0shivq96e/RGyQgIx/3HP+3Me&#10;W7760Qf5zxemZ8GDswDiIxvomfc5O0S1fYczXuMoLFMhM2atdePM1f9wixH7HsH2we2UQM36oyh0&#10;EvsdsQBZdb/jSoznhfG0LiCKeH97x99/f8Off37Dt+9vuN0ZwIqwXnF51j7315cXYFmwM+O+Rdzu&#10;G263Lf+ZFPf3+w37fUuWJIycOhuS5UQej03gw1IL2HJo1aCnolKn8u2McGGEawLww8LZpqkoVfYa&#10;mBu3iBAvDbzHgmqATAwKEWFBVr5Q3bCKVc6+72nagVPoUPO+N9e5Hi48LKD06M1ANeecxlZZXn55&#10;I7CPbHBHhFX5b9lQ2a8bjc834D6pweX0QBlrpUBgDodgwuyZt+9h1qDLxmLfNkGQJIIhLIS4tz16&#10;DCBjALA9VpSMmGhJSrqldrHHySGXgSCIpdS8tEBw6L1JrTNUFRAZL13ridj8X2dqeP/f28htyRkI&#10;vnphcpBrcOU8cz1C7xk8OfeOGgqfyNHAPE+BMntGemfE7PyzPriz89UD/2Yg988Uxf57kFwODZ/p&#10;GRl21KyOPrvrnXwA4I8V5Ud1gQ5j64DbzjqABoDWfIQ4UNBtN1EAACAASURBVACH0Pb9yEppU/bb&#10;PYaadQNJDhiV2Th3wAv1PAfydqoi4ccvbSz+WcOCA7CS4U2G9IA6db6gZ5qR2Zo7S1A9AnR668XW&#10;nqPnZhRg6pEwj6ikbKi5ZzHznwTuH6nXz1z7kZjB+8y19sxBl6Dx+X/c19BpsHsG3rm5HqfXG89y&#10;3bpjjp0b2I5uJ+j91N6dyMYYya3l5mIRGu7JY7LdAcoEmMjwbAjtl5JS1soQcyZtQIACKBfYO0Zs&#10;9xs47ti2eyJZMTiXxD4pr395nY4kEFME5bui8Ejj0hPlc6PuHXlvbp+DjSCozzFRYKgB7pu/uyaJ&#10;y+WsZ5JRrXPtn0MV+KSfv3frtgPvyzTwAKTlEXgkyi07NB2Nd3ojP5rzDcjYUbrAqpxmIAQvhHIA&#10;vM+A6TM4zSGh1UP3Qhkvw4d7wl/Vq3WyoIH3kHl1hrzxYCKSuDg/jk35GTF+EGv376I3+Zm6I1AA&#10;n8zSGdmztef56LzyHNXHwH6brPTEo+RiTV4Ci4Ym+mwk/ZyT+nqAFXAvBUr29c8Efg6fG2BqA3mO&#10;3OoY60bs8FykZ/Mk2h5uPOzhBwFboe5jIcGkeDZlZSVFb/DsvrV1qwyq7tYbOdeIz9dm7j7nNFvd&#10;NfnHuC51hFX5+datYZRzIK3avWd5BvwrAeSDmX8PKe9nKnAPwB9fyMcK8aMH42gMb8bAPlLE/8yB&#10;4RWHvVfqyD/1RDNRizJqHltUPCFJjKc3hQTl4oMbHp3w6gCsvGPlHVdEfFgDni6EJTDu9x3fv/3A&#10;H39+x99/v+PtDeB4RViuWJ5e8PTpM16+/IpPv/2GD58/I1yuYCLse8S27bjfdtzvewqqzR6P23bH&#10;HrOXOAUQLRXRqX56QArcDaH69tdPU1QnlFFKSiuaLoxwAZZLAvOBkgeUlfIxjVDyDiCmwKiFlgwc&#10;cLbLaarwJSwItFQAdN92bPc79n2rnpKRk8VKjLFuyo2gGUeV6CDLtpl0zYkoiEuh7oW+SvXbmQJG&#10;soqSaJIe+XqD0sC1tLQ5Y2FRXkuqtBPpIVQ71MAH+z7PkHZew/d/afu2Lbl1I9lIgFWtiz32OfP/&#10;/3eePPaW1N1VJJHnAbcEkLiwpJlZWtuSWt0sEgQyIyIjtOuz1hY2GWfw/awL+Sysyu9PxE1occ/s&#10;kwdVY9eMnZdhlqNyO3tnZsacw1SIv8e+AeI6KRMZSGXNx5Hmn08DktoJBVMqzwJBV/v+QwvKReuv&#10;X17cGjAzIpwLAJ95CXjoAbrM/TWQxqSpbxVXgr488W+vz54xGK5fyzWAaxW8HIHvKyHFM7uc3hTM&#10;Sj5GPzdBq1dapcyKEKG1LmpXX7KSqpqLFU/T9DmNAbFX4JdBta5Q+Flj8nQXN3QSZlNf9TvPPM4Y&#10;6O7ZyKPsq4KL3rTlLIC8boQzSLke/DaBMpcB4OzVbC4JRa6qxkeCkitkhNbUjuwme4R6+e/qs2JO&#10;Fvaufza2/0rQXo/E5I76OOdL9In1VUBtRhitjJf3lbn9/ku3+ewdl6RVH4UlwWtncfx8/Um7fl2J&#10;Abk4zsPoE/jeWCwq7+eTnwpQK/qveuuQQBk75/O6nCuwUarAr1yrtfVutL2RBV1JPpiivonK/TOK&#10;joSFYwFSI9vkEBAmomurTunNHr3egx1utPFJNn/yGbR1Ewc/+jyJnPuy3v7OMZRXBhgWhAYv753l&#10;OqjseEJ95eIAq1h7tQ269DCv3+uWaOUiqLSxBmr2IJFth3I4os3eG4CQjdiEy9yfBkysz3EqCSxF&#10;eV1EuHM7XdAXaAkCbRHPubpfUvBFZ6L2ZJ9MNvQsX/oWHXzhbG9V7mVuVp2XovzMnoqeOpkIw2ti&#10;1aK6j23QNJOmrAWoi9vJGnqY17MgjOD+D2n67kIwV4WWcvXzuNNV1u9telu4fg7tND5TkQjfgu/c&#10;hrcWopRiWit7asl7kD5H+nn5bWfpJd+OqtarrmI8y3foSl/JzDpYLAR9YGGTNWAz1gSU5XrVRJ0z&#10;oqGHS+kCvt8Tw70E3vceQvshqSgwas/C37ngtQ9MKoCyCsr3CuDR+Gz9d9q/i42bpoieNUT1RnAG&#10;YNOEph8hhMgGj8SSVctgd/IUd2VoEBHBOIZ1J27Y8WUjfL1ZbNZbzXx8fuI/f/3Cv//zgZ+/Tuyn&#10;BegGe/uK+/e/4fs//4m//d9gl/PlK9hYHKfDcTgc+yF+nR7MPw4c5xkKOulxyEmp4c7s2WhiISmU&#10;zzAhkIQJMC6A+A5kGWbjoMSvCkRQMAaymTBAHh2N9gUxPNWaLXmyRzD5dGf65Tgq7k84d8CdetBy&#10;/2WVjLPY4EXqEEVwBtk3shfIKoH43qZTA/vx6+KfW2u7KmbpUR9/7zrXMwKhPFh+YN/9tEhsLuQk&#10;gRwH74WQ9n23kcB5PVy7BO9r5ZEhkxqa5B8aD8FaBUV02WpEB63aAG+Zyj5ibzkbSAryB5WHZGhu&#10;khImBlkbtfJYBbbSAWrQBVJzkC3a4p9ar0p0MnvaJsh11B5jclkd6eQF+5OVu6GMs5Y2QrQAunH3&#10;/OqRI6MbqFlw1OBH79rqfWzJCmry9zTzdv8DBc6M9O9N5Wjrzees5GcSBH3LwECPiKAwUcYkwii5&#10;zRPRLHOkTYaBAUzYt3EIqh4BjMlBgW3IUqm8n6ms2qatJYy0+lAD0lYnPUaTFzMrgGXbE2a1kO+9&#10;471zbWZd07fCubKGdFJo7JG7/h6NcgtmgPe8OdP3mhULhN8hFWdK9dG1TNVTveZm4Tqv9D8jBfkM&#10;ANLe6dqKaWYHVQMyPWuEVUKh9zN6AP5KTb2y7of/Vnh7SMVjSxaWdjRpLzakvJucFJb55xsPwCXr&#10;lgCaU1Cqi3BB7WrrydZaCU8awMQoQlZjP5j3/8rnOCgcU89B5EEDItGHUCIGin5C9r5xQlr6LldC&#10;JRaAd1ZsyzXpfD9XjjKkEMhi9CFMnkpVCFWe9gIGFWHx2j5DgswRwLbjQI7UoG9VJ1YkgJhha3Eu&#10;4hwCzSXgKEOdw93N4Jrwy6MqLLP116YiU6y8ehI5NHqQdi9vceZJvwKAdfsLjThYFLRMzxmpon5x&#10;H/49C0lNAFFjZrpAtvn8FXDP0vdcqq1JBI4vXzqJHD/qAKCk9Hkt4C6FHyMhbjkRVucw1dPjF2xT&#10;55u/uIacjM69BmERK13VzBdWO9KOttlc2muv7drSfdWyHGRGCGohT7/2Hq2PYi6MICzYFt8TqkN3&#10;Kz48tup58xtOb2qCohGRFn85QfxecYC5ggFpwMIft83RFmPPv3Ns7fBn/m8EoI/ItZ7a6orKfvY9&#10;2pe29W/sBYSuMMc5dCf+nhPg6AFJm/68AHHFSGK8KhNfFg5e9zjxxTC+3gxuN4DPE8/HJ37+9RP/&#10;+fdP/Pz5xGMHYG6wty/Yvn7D13/8E9//z3/j6z/+AfvlG3i74WTgeZzYnx6wPyN4f/hfZ1JiIAEY&#10;OVQpfrYAiLujKPKoKH382+yNf044OmEsAxYe3CcTrEPYB9HCKxTBJhW3MfDX+yhaGNpg7Q237Q67&#10;baFIjgRlBj8TqJs8I50IFaJ+VgGXB1ihGBIFrgzDIvH3rGxKPUC+55PsBPlTf020/qHGr5NSUK4E&#10;/DVbgBoML8mF+Gz9JIb3yLXYtlsXmK9H8bUxf62xqScLKIW32sZyKE5aIBEkIVNB9fGkJTDmCtDZ&#10;L4qbGlP/HgKMi++LIQMbgHNT2aog+J/C8OS6qjGzGgQQtpjp50pgsQZJFZeQZEslyTnl0I7Ncg79&#10;hlpM6sUCdZqAoEoTAWSzyop/Q+n/JwnsniVNJH7WPRRbq7arAHqvmdJB8vE7NAJr60mjEbGBDujR&#10;vy7tHa5VT3pTVReQI2/abHdDaaKs7n97E3ya9Y8MMJXAPEkgSgD4zffS9iDWG5qrjesr4PQVULMn&#10;fOhZlqxdYxvAfqUxHIXCa+t5RGboTQc1gadrU1p/VixzBUDV8gakH/aV9TKeWpqvEc1LfeXfjHqJ&#10;erddIZfKeoKWP/MsRDdblojwVi73emrCtuv9Y42UzXYF44H+VUKFub7eK5ZH+s+d3f+GwOPWF74k&#10;IQWwg7p+zgBXq+ArxT1ghiPy4qQgNGLibHWYQsR7NkmUlOcVPpPsESOY61LfwiITzVWCAS7EOS6A&#10;6rEGJqJkqRMFIMlyT9xTJ6zYynyTFjTywg8qPNQTcC9IBccO5CgJzmToeZziYrSgfvbElwAYZTCa&#10;8j12haitLUCb3gtQzk5hVwdSgPzS+13VspMpiIyWPC+g2SJ7RnpacbdXyFiuBgiq5yVD7T3X9mxq&#10;SAL9vZWZV4zam/13bZE18Gw1e7FfG9MEPOzTAnI/IRrfo9H+K3F5piJxAEwlbVP0QdRjnDo/R5ly&#10;nAmDevvwUs7UcC2hmT4orXuugOr9n5FuD/2BmkoQYKMzlhK5OVKBj69d5rd16yuqSMTOvVl1GWnu&#10;b9s2qZSh/FrZpTOCQFf8Rb2nscAk6pp4dK11Rl1POT8X2MwJsJ6NMtV2g4AQWf1B8L5uUtufMWAE&#10;Ow3uysY/brxoiXFZ2ZCbay0iqEr0rAiikCOnFUMumynpF6g1bytNS/11zhvAJ5sMY3zAKzN7QJud&#10;928PIEEKPjIEuKgkIFhw8LpnfNksvtw3GDA+9yfef73jx18/8ePHOx7PA47uMNsN5ssXvP39v/Dt&#10;n/8XX//xT9y+fQ/APWFnxnEw9t1h3w8ch/eaP/YnzsNbzXBg5uK9jMGzvpjwinsE5X28ZF/EhSJU&#10;BNU6nHA4fWCtAchmSxKC8fcgKuYcA8541pltqhkNWVjjgfttu2O73XHbbmGSIT9XF8dAzzORDakA&#10;SeAjGlub4n1gWfCSspO1ahtNPT5rUuTakmCEpoAsA6ZaX+j45x6YP9WvkfYAcXzWGouc5SD/PhMI&#10;Hjg3BXsssw5yMc6q5U97rdk+Sgb8ZpB+Cwop2cwK8iGFdYnwYSPDV+VzYzXBPl4zoR5j5EK9v6I2&#10;XCEkk0KKIxkhMiNAIkQNYCdn8DBV28smP+nBqA+89kN929HLMqDW9MctCQPVB5rsgvaQ5A6pnH8+&#10;i/28B21XUXBdcqAGR/J0TV9tMgvG0d7XFmRC4yGpe9xLAqQEZ0dkVQ9M0rz+RpkY4+akDLMaFZDS&#10;umsEyKwrgxk9Cxm9mCXoXtElsF/kkiQv4vo+cFf4oNUL8XNGy6+YBRMn69K+mdP/hNW8sAEDSlWg&#10;pr6nnjBBgy7Xa7y6mSCp6g33SbXzivcCSlhjdX5K/+W6oebCEFRfl5KYl+/Uat0m14w2UTFqLPVp&#10;Tu08YHVSbgxcaC3U9THhGVHSeviyAJ3W72F9L65YD/VIsBHBnCdXJtcovdCrg4LBooZpn4Ovy6gi&#10;o8t9WpvSk81qEEU3/ZAxNcg/a0BjjdjLS6ht6/prsLdG9bWe37FcG7aiiV4Qcnl7uGuz0RNYqedu&#10;Rw3XTh2h6Hv7NXqZd+Ncno/ajBcUsYnjk3kzdtVkVDw3/H1CAu7bPQOFdU6yDGX57gURldw/i3dd&#10;ljWmBRfilERGydP65fhzxWRoM0HBEMGzJKbEK1t1ymcWVbt0bT3B0g4ufRGJ681/xiGvIn//ASZQ&#10;hdPW96sVuVAa5iS0fUEmMIQdUrWYZ+BRz3JmNTdwll0yEofo52gNpvYFIlrtULwzyjSExI9GZ8wV&#10;sjfr5QhZza2Fs86AzFEtq9WGudar98pRoGWj8hBWwzP4nyHWIjXb0pptHUTW4gtnbk/8dnU6sBUD&#10;cJfALZ8RQQ/pHa8Z+cUrKnQinbyZWRaVVrZK75XAbG1+p3zYUSA762E0YqX3DGb24+WfUQGVdO8b&#10;DarQEeCdzm4S9Y82/a6d2VSsmV6fOheKa4KasgbS9qzWkUYn6f8IeC+VwhLAz03NWKU3GjO+NFbR&#10;KCips01BZVRnijgu5tXCwqIwbJYOYxLKAVf6F3Lpb9gqSHhJFTJii/IfuIBzG28vQ0FZyGcqRlwE&#10;C6KiwnmrCQMCk4FhB8sONz5xJ+DttmGzG/bHJ97f3/HXjx/48esdn59PHM6AbhZ0f8Pt23e8/f0f&#10;ePv7P3H7/neY+5cQmsfeMmd32PcT+35g35/Y9wf2/YHz8OFMFLx3Gc57xjsx2s8slLzB0j6GzgYF&#10;oYsAPoJljmXQRrA3wFrABrLChJd7P0+cxwl3MMhZbNhgcIOlGwz5iYXNbunX7XbDtt188EywKjpO&#10;/yvaFsFlr0Uy/l5GixDfOJFaqhRjUcWqFSGdg3E+moQZjTy7Y7PagvaUpgxyE2kCAJxHic7TNX70&#10;1lpQVPE755XtZFLYL3MI+D1d8lz2avutUMHHfSQC96WyKP9XY+3TdZC/XoSQK2NNAQxlZRGFZ0fF&#10;XhaDXRMgHhocw6bwkQOVnUUngi43YqBSnUbjfbMEjtZUJE6AQ4ZMM4Irf7bXe40VzPp/Y6NBJWkF&#10;UkB5aggPbkA1Qh3Wp5eg4+SqFRJUOzCV9DmlJMq+mFRAnhpo3yscxiFUK0rhke9vXf+1Vgf1+CZX&#10;RS8NSULtZ8/s43oFUZ31QcSFeibfBxra+WhrdGU8sg/89EnQdi1p18Zqkyb3LW91F0EoU6yoVF8s&#10;gKER6DrPE4/HA+fpYAs/HzEZFWuXetIlnzrFuncCXCjtBtAQkXXTeaWpHra6VLvotreYteYo1EXl&#10;3toCetJuqx7hjiB7/vuyMVyx35lZBV25L7NQa20qYgS0y4nQNmxwDNL+rs2LvJ9aPdxb9zPl+7g5&#10;Gnvjp09aYUupIYx+sT0FtzieamsJakg+6rwvOkFTTcFXBG0GamugTJJELYDRy6aINYkZPDvtnOlB&#10;R1esNOJ+dggAP0/GxanIsX2OBOP0yeWa5O/apxFhHu1Zqz7HnzVPniZaFQTgdAwml8vDpKKtgfsI&#10;CIc/ceXeVHuzS3Dctypc1rkVMeVV84LMjTYuJCdYWZ8q4arujSSFAJBiKUxU7dicxTn56OESq4wE&#10;gQ9tqxTpEpYswZtkO0PkXWnSlwcFPoSIqiLZymtYs1aR5CSS7Q81IGMCp4uf304jrdQiV0nMV+zP&#10;yr2Wmr1Ix2E0gF4DMBmovO2z1z3/9rTYVCFcvJdaDY8BwU3DHmOsBO+R6OUkCQtL1OxbXrB5GOCi&#10;bQsiVRo8J3jie8wVf8Cy/xvgar2z/dJk1wBALgVfK+tfmsRomW36NGZNruk9k1EzAeppmeSqUNSI&#10;aqxMe+pI2xjqdMzUEtCrOOtMgDF6VoUwIVqvdcJb6y2x6fCnvR+D2RR2dJkMY7XGzZMyfl/2UJhu&#10;zbfaP5aiII3EEb2W8p6kY78QL/5B8L7c1OZjnr2bPfJWHDUIheUD5KgRdZUqVx6C2hfJZq6juJBj&#10;S1Rv/Nw2fisH0nT8N7HSGWw8zxPgoER0LtvCOH/tRAS7WYAdDncGKxmG5eh17/DtvuHttgHM+Pz8&#10;xM9fP/HXr5/49fnA82ScMDD2BvP2Bffvf8fb3/+B+/e/Y/vyDbTdfEjt4UFyH077xPP5iefzE/vz&#10;E8f+wHkeRbCiCz7yyUYHCBY3weIk/rIGIAeXwjdEJUYMsxmYG8NuDnYjmC0GLvlRVnc6uMMXbBtt&#10;MOYNdrvD8AYiDxbbzWDbPKi8bTcYYwEYOHf4z3WeOI4AXrtw8IX/nfzgA2jchDPFNRwsj5ys47hi&#10;GqlUA2vjNaMGVW6kUq2kbrAVkG/CvS59yiNAztg2/+wiCB6JhmQj5NjbtWxR3e4bMiIEcD1uUiap&#10;7eWhcrvdcL/dQWR8PsL+xCmauLrxjddR2N4ww4UcCDK28hrNgTTu9O+NO8+sEnKhUEkBx64Ao3t5&#10;KmrVpNnA1ApsKqHiusHUQEEVEA0qe7gcfO2cJ5r8c/EL7QwFdyRkaAKKqnuxIJmSJY/RfGkL2r2E&#10;uolq8QjajGZSQYdeYbeSMaH9nvvsSA291E8CaljUYH2sqKJGKvEZkJ2eK9GwkNDUPvUzlyP0NYA/&#10;uq7RNdbPXVq+aM9n1dKur8rsB1prJNFK8VQHjGskXPzzeK7FM5hMCI4u/EipCOsG+mGLdbPgnJ9u&#10;O88T5n73pCn5n3ueZyKaOSlxSnCjDoaOE2G1CrH0Cdbem98cV26C1jptGLcZGWWemF5J14CBXHtF&#10;TgjqPAOn1K99UFizMVl5l1cmUMcA/uJ9bvYEagQ5RQYPrYWwjmxi2ibXLWVGXNnfV73r1X1APvsG&#10;1OdGMT+8bu7COl1iM+9hvYww7hIg7f7OXaWjVKi194Qn6k/ts0iytb5u7pIG5fuYAeVopXich58m&#10;hp+U3Da7EG7NzTuukVm992MlULL9t9ctwcpanpJ1iUtbF2Uwu5rzi5YYXKAFYV/mSCCwYiuJbu8a&#10;JwDknu64VQ1yZZHZPFsWNjjkIEUtGSoLsgcWNUj6uhKs5woRSa0eAQbOiykYao3cTNsV97QNX+1a&#10;LbSo/HB/aQM82wwjIirV01zw6EMBymhK8xqeQl1idjUXptxzanwGA4yHMI74LEmmFgBDQfzOp4VH&#10;n0cH3fQej4a1znW7ujk4mmQdzWAXVbVijX+JnlLb0zkTaP3AYMV5XHEUKPItdQRzCMCvCHNmlmuj&#10;MHZNmNBOHGcQt38O6AC+TnDPJ0wkyVk4dNT/qjdBLPD7WVU46idfyY5aUenTZP23TicIFjlqVT9Z&#10;U9rUDCn7Eje928hGaxWbls9Y2ztGvUP+qOZSbtJl5f1shH10k3NwITeF+1KB3W3EtDTu32NouTrm&#10;68ToXGOxEglFHVawLeJXNn51dC4US845ELICTwLgUX1riNJLEVXJXs3OoPMEH0/gfGCzDm/bHYaA&#10;5+OBX79+4ufPn/j1/oHP54mdNzhrYe532K/fsX3/O+7f/paBexDOABYe54H9eAbw/on9+cD+fODc&#10;d6+8Tj7yJAgOTkp5BMDeRHA2ePnDQ+lpqJeCHQ5ZB7MBtBHIAmQ4gCTk1SnOgU9/aBn4oFpLBpas&#10;d8IPSnljCMYC1lIAsKMtgQuERATwg03BmUF8QgQwTVA1VxtBeA5FyFmBYok1NZ240Iv02cFY/7lU&#10;HckDedtu2LYNRJTsGOLXR5A8AuXO+fBZB4TQZIPNbrBBie+YQrFgqvEk3R/fOYfjPEFweO47ns+H&#10;J6MMNSFdpRWOzRMLTjQjzk9mGENgGB+g4lwgXhju9OHDLEK8nDvB7sS+7x4UIwNrbGoC6jH5EVg8&#10;VRdgpC7E1AohA275MJL7a2y6pG1H8Rx4HuzWWtxIINeE3AqzoAjXVYe9IPQeiDmzzlkBr2oQuSny&#10;NKKh8hUdgUgjj+wrINRIud4D3rVJsxYc162Nog1N7/nPPrMW2DkLp62bpK510gKx0bt2/XvMmrRe&#10;E0DVfaUieC+9Yz6Qxe8/EbgP4D1Un1M0AH5bQ7X38n6/g5lhrcEZSM6sqnQZnGBlP5HNYafJ4sYq&#10;YY30uGIJBYx9RetGspmUlOcq95qqGclEFfCgKcH5EtD+6jTCtXBS3U6pvy+hsQHqqFdUwnQVPJ8p&#10;53pTPrMmcnVKaUYmFBYNCrlckNBEA0apJXpLsknfVkZnlX72t+TSlV5spCiVqu3xt+QGqOjZY9Q2&#10;Lj3Cppgkct5ik8N0ph1McOn3cp5/MAuVvtIrroN11T4j68jkT50fcLIQhTKJq6GOUbHt/L8y4llo&#10;Uz8574SLQMNmdD9a90DzXBYAtFSLOy78qHsOu7VVG4szSgNRiom9ZtK4FiWI9UADsneRNKThPtp/&#10;H2cTRJKZYAVU7K0fZiiWhyjAwOka7G9hA0KiIsClmhhrGMzMjaFrbdn59pr9yUpwegdr7pCis8DQ&#10;6nrrV3yR3OPJRfFg7766Z8XaT5sarLEBqRRvFw2hlOJjSgis9HOjpaSLt/RJ2Noe14eF12tO2Okk&#10;q8n2YlgLmkZNnrQWjAVg30z7hr6h2qdkluEMJJ/V1rPpw3FQPakk+PBnKiKbYe8ea/gA4ss7yItn&#10;bz3RXexTBSE4w5f5go0TNfuvth6Hdls0erv/AHgv1XGzECZ5A1qQpPUNHd2cUlGnjyZevfma+lE2&#10;g8yFDqABv+rKuvGPAsug+66tydVGrggKFT/LA6guFWHRQdASYTMGewoaDeP78KA/3AHsn8D5CFYn&#10;HqT+9f4TP37+wM/3X/j4/MRjJ5x0g9nuMG/fYL9+x+3rd2xfv8Pc3sCw2E+HM6j6j/PEcezYjyfO&#10;Y8d5HF7dfDrvLw8PpCJ4p4MZxL7gNBzCd4mSXU72i83p1RQU90QOZBxg2P+XGC528MEdINoAEIdw&#10;CzGxQDAgSzDWA/cUPfNNUMScDkcE7gNo7wH8I9jwBOV9WBd9DzIOanttbS6+tJWty2yTn4Gy9b+J&#10;StsI0qe1Vr3L7Nh/9qDujF+zbTfYmw0AIHCeMfzWB6d6v/UAJlH2apbr+vPzM4URu+B9aoyBgVWC&#10;w0rf5zwNYJJX8hHUpmQIBJManDwGnK/f/xuvuD+OHfv+hIs2QMaUzV8X9lkrHiVJSKBOsEzLzPdY&#10;cD8twA0wEsecU+CXmKq4UlSObFBq4L75Oup/v9WfPfs6GUw8+v712ln9/DWLPwKHsiqoJXBWfu6V&#10;YK714PTx55Lru6dY1SyWRtkeq+GT+nVSMxnRJZM6wMz8vukA5qV1Ib3d5C5QAYOGCCbYi0kvSG3q&#10;ZlTf1ARNnBJD2Lt2cLAKEw2+sDaUSuul/UkpeBmtAk+z45gJEn4XMOOFJpcm4ES3hmNuRl5nJKKm&#10;wO/acizch1dAxd46aj8fADg4Z4bWTyuKdq3Gnf37q/vDivXBFQC/xM142KxqiSc9eK1LJqANfFxZ&#10;2z0yRgsP1PqmuqEtspaoBIIZ/MKay6TYSJE3AmPj38fJ1Wi3aIyFNbbKa8pe/q++F1MwlTr5uwrL&#10;3zsvE8zTyxOS9heNGlvszzR4Z9SMhWgvitTrdNcZke+JSNh1JpV6VctUIIvvA/KFOMdTQLW/3svQ&#10;9LYWxiTbjgogrAbtZteytsrHQNlKnTV6X1tFMBriSSUFVwAAIABJREFUtBTmjPYSEpMT1ICLOtjV&#10;qwnGinMC9ZugGWBHijEetyxldjbItp8MaiwGpQAjk+9KplC15tK7oIDnXFnkaNO6rGP3aO3Nhc92&#10;Yeskaqe4N4hcoqsuF1dCb0tg2n/2ci/PNWO/3uH5+TepczTSohG2ETWWMKNPykXIRTxrTEHae6tf&#10;NASmXFCSfO4B9zIsV/M5l64ZOd9DITMrgciMEOzZgV/p73sE5Fyc1qW7GqKLRHZhwTZX9yS7UJTP&#10;4rXJ1LWv0d0OrveEq+eBbt9Ll2qvS+C9HJOpF02vyaxHN6UfnFwgpTUFhkBkMvdf8NZ66cYrzDc3&#10;/nqCh1OukVPXTGpQqDwoS4UXdfy75GipK3wGk3pWWLnkSXhfyhlDCZh05wG4A8QH4J4g98TNnLhZ&#10;ArkTj/2BHz9/eLuc9w88nicOdwNuN9i3b7h//xvu3/6G29fvsG9fQdsdJzxQe7JX3p/ngf3YcRy7&#10;t8k5z2DnURV/jBSwR8LS0BIlq5xoAxEV0z5wNr7wDsAJxulHNY2YPsnm3AULGpXVOB2MC/+Gsje3&#10;D/oMYLs7EzFynBm4j/7txxHU9wnQLU/tAmQVjGLd0TFXinuaSwZ6IM8onGcEyEkLmhxMyyII0f86&#10;jyMRRdHqwRiDbdtgjPGq9WBJU46IA2DC6UIgMSFb7YR1/Xw+cRxHaj79yPRWKOu1X/H7xOuwlpJF&#10;kbfEccAZng9LL0GXrjcfOP5aImHTzcyoH5Om8FO+sAfQ9ccX9QUhvz49nyqgplFXRaJMNO00IXZG&#10;h1DOQ8DQG133tO/v8z1AuLe2S399kwpNLZhx5os8Vi3MpyE024PeO3gVeF5RvV8p0upnPgu4XL22&#10;xlu/ArrlCPzY3mes/H8VBJYFue7gQiqQXUxexGZSfCZWGjMWeTMUA+VRelfmSIwx2Njmk0QPfQr7&#10;FsFtG6zd8iQScnBUPfWk7ze58Y1kIC/cyz8BMl9R2fSeZ0N2X7judg33PdlX190I6L7aWL1Ctvaa&#10;wNYznUqbDEVxOZruY2UaULvXo3pktVl8pdYfAuCk11UtIGM8cFScnVl1WE+FlL25LiNcschYITy0&#10;3kt9BpwBXlKKTQKWCJieAvkK0azVE7fb5qdeY9i58IWWhNoYrCB1bWrroQvkJ995dG38R2RVkAnJ&#10;GJ3SI1p2mVyuwRa+ysHdzVuZbFdqMJGTu2j9nFJeFRHI2sZrPPsxMJj7LNQr1rf1NcQemjqAtJyq&#10;l2dXnICL2WLlvyUF0stEfUlIl1lFWgZOC+xoXwes+rP390htz6rhYVIwBLmHtoB7aTfMDSkpgcfp&#10;eSTOVd2/HpVxNzfANYt8kDaPS8Lr4rMO7HZI+/6oPOPRkmdtEDT0iRiJCRFVwK68PvEOFU4ZrNeT&#10;kLY41WSXyGRY3Ufb0OTF2qe2hCk+Y5t5NusjroCXjV0MaTlGnGiXynGqqLpb5kQC8oJMJSlqKTdT&#10;HtQdsp4GylqpBPLHIqZeVToXL2MIsq9MOtR47f9GXkYpfUaa0GneAMrbQ0EDyUEOgY2tiIJW6+lR&#10;XblSe/dIjnEd9FrGw2+D9z1AW2sa+n+3zkT3GZ72gJqNpmnqldlCrz3cmlRwGjRn6Fs+lAA+Kwxm&#10;uUnWv5xzrd9/+Nro321NZu+K0UsE4NR5uxw6Hthw4MsG3AxwHE/8/PkL//nrB37+esfjeeBkC9Ad&#10;tH3B9vUb7t/+hrfv33H79h3b/Q1kLBz70KXj9H6Vx37g2J84nk8c+9MD+FH9HAo1FyYEvBdvVAgH&#10;v3tD2Gz0n7deiWMI5II9jTiYGAzQCSJOfu1RmcOVgiWpOoLPIyj76vscQYaxBGsJTBGw5vzfZKvC&#10;gShhEXpKeby1tzZJhJ+lIojKcUm6/iL3rEZqELRmaHsbebRhkmQRM+M8Duz7juM4878J9zqC7tFm&#10;BuH7WWND0ZiZCh8k2wLwAIJCnlL2gLUbts0G9XvMI9iyv328j4wUFJyu9zzhVUGZKIq+/MwuOI0K&#10;b8EQTuvcWUwFRK/91cK8PsQIAzV0RdzUjQIRuqGyBWDCpdIrTiDE52miP6r0koxrcqJI7dmnpEkH&#10;kA7ak/gZE5BmGeAbEry1UpIUwncdLGk99/WwWe28yiTClcMdQ5B89m9GKteVM3cMxF+WHVRNXN4r&#10;UlXWZOdQ1USvf/4VwFB9R2eKcWGFUzZ3lApNzX0lemcbENhSOaESQKF4XjAzKNrbUIbbXUydr/bo&#10;CNynX4YSUGOtwe3u90gyZci2pgzX/ncCy8QUYgH6iL1ldn9XzyugFt3Nc5G462uvA5Mr786ollz1&#10;BV19J1fItqt1gMy6mVkVjXIVZh6g2vRbV4W8CDivAH9XSJKlnoL65CDVOQz1nsQl6kMsJndrlffA&#10;AqC59ioZkKsR9Pp719Md+pplwUWVaHRxZs5yYC7sw/3Q1v6EkSceudhfSvBetyNowVhSJ/JSPdQB&#10;RQpgNAKJ1Np2zEC1wipJyDZ7WHiP4CmsZUIT09SXnJFQToxDC/rqvfSo/muVxlnAoBN1K1M/xd/F&#10;6yJqprxq2wFdPNGrEUb2UO3ftyQBKrEhK5l7bcDsbNJyTKjqk53aJIF2j3Sguo/ZoEebawoV5ZaX&#10;dmBUESe6CElm+7BEQDNFVZzenEgoDjkH3IDTLNE+AeomAQX6U1fSCKU7D0/6vy2qDWprXynzYikE&#10;YDSTOe3+W153Dyh8VTihEZ5kKtKl+N/cEEWr1mHNlAJR9t3nUrTI6Nh3iXuSnxc3RGlxXyvmlZV+&#10;ewUIbnvKOiuI0JtYnPWVV/qZEUh/ZSq0zgmL+Mv6lFDf7ryws6yyGmpqKZdT4i0lYSXDIbT9N/7v&#10;ivhHI6NG4b1L3v9Kn8ncEqxX/+8ieJ9Diuowq5GlQh98vz7i0T1sMFemjCxrVj3YYrEh9zWqvDDr&#10;gFp9k+XCWkFX5MSvc8n6QlPpy3vnArCcgkATfUfJ0sUEgJX3J8z5wEZH8Cc/8Hg88ePnT/z4+Qsf&#10;nzseB3CwBW53bF++4vb1O25fv+H29Ru2tzeQtT5wloMq+3Rwx4lj33E8dhzPHUfwDfeq9g3BBthv&#10;xOFWOscpWA9JAW+w3TZsN5vU8FGdQomWC44Fxh88yfal8EaMx3y8J3HzNQn4iL9MsM8hm+/9EVX3&#10;7sR5Ho3XvTEWJhRLHEEdESjcrNzYNDALvyvdwqEBN5wPaiKsqYZrQHhkL5WU9cF+RjtIjLW4gbBt&#10;/i5aawO45b9HVsqbxnvdBG96Y+/h75FU/XbLHvnHceB0JwjwxE0YmzbG4na74Xa7CVVpyU57gN5b&#10;Grnz9CTQZgEwzpPxeOx4Pj9x7EcY0y6DW6ONTrJFOo9gm2OqQ7uoSPt7GaMcTa+20xqUn43HDQ8k&#10;tYAQuRKOAcNpusCbSXlwsW6UR2CP/suEPA1TTIATVap4Yy4VLKNRthXVQNkI8R9SGawA99T4qs/y&#10;XVae+xioHoMrK0XkDOgfhf3V/pioFUV+81Mag7H69ko45aig1OsSGbioWCrVoF3VeNZKnIK4j/9v&#10;SvVS/H18b7KdnSnVv2HPTDVHpZ5X14UBDBts2w23+x1WAPi5GeKuiKGskTj1wylTxzkQGdxu5vIE&#10;xOu13nxipW0e1gri0QRUMz0yICpWbZ16QpLeO/8Kgb/yDqzsL7OaefRZrhCPr+SUDG1wFoPwmj19&#10;EF7WvWZq10lshEtF4dgrOSvMufp6LvYVqUCbTSGt+AirFnKUa5PZZEoPhLzqB19PX5e2fnXz29o4&#10;6BPgbZaLBPBHNVUCQKt+Nf0d8diLuSw+iv+mZ1e1fXro4uQ8bCYCpK2EZhmigN0q1HptmkoXlaxY&#10;1VBBBsj7kAEOasLE5f6+cpltmCq6wH6ZvVMq0tvMiRJAL6aMX3gPanIgQcOk+SmvglIlmF+4NBXN&#10;SP7LbN3CfQ/2hWd7NX+wDaKvQF9m9btTA9dXQGHXpqgEilvvfgVnqm5AD2DPFswCwK8AvCRfGdbh&#10;1+qlaC9UTHUO+qNkR2TKn8ULXvPatJN8UUpClUsxvBD3cMj3IMlu9s4giWthQoxr702YKO0Tldfq&#10;hrV8ifXa5orAeOS4sFJva5PtKzVaTyAwxFEH+4c+ccSq3e7VPuFKjXJFNDISnY/qyBHx/L8I3lMR&#10;xkBUAmeSXW1ZKahq+ZVCeXRizNLX6wO/Z3fQA9faUFDlaupkBdYW54jpUyxOCu9D39zLryWhsoge&#10;3i4h1VQwyQ7ZKsOY6HPpcB47jDuwbQwDh2M/8f7+Cz9//sT7xwOPg7E7wkkW9vYG++Ub7Nev2L58&#10;we3tC+ztBkcAuyME1Z5g5z3z9+eO/bnj2L0vPAcg1gawP5MRQXXPzqvaRfFurA3g/QZjDRgsgkVz&#10;wUHBXoUsizDeME7pYj2SwRj2i9aDKJzVHjEQ1SvCg9998HT3/uf+M3nl+RFU3UH1JFhjOVbYW5dy&#10;TRTtGUkPMBQNSPJ8Cz+HFG4cldpebjLan2nqSxkAWwfUGhuCSZGVBS6qmqJ9Tvg6MAerIReU9Btu&#10;t3uy1/FZDf4ebsLm4TzP4DV/JtDeX8fmgfvNB8dynIhgh33f/f8OoPu+7yHwLG+kx+Hw+Hzi8fmJ&#10;43AwxhNE4DDVEe6it8w5wjN2zaacSB/qNz5UNWwq+FNM+VHHfoCXmxOq3vUc5CiA/WidQ34agcBg&#10;Y0o11+RQKpW/plD/5mAjMSpLZUjPK4rzFSCF1VRA1niWJWCsG5QmzrVxyCJ3m7jVgkovFKEEz3Jj&#10;0bNSeIyA4JXwNf3vpN5IkaVrjUlYI7XF3CsK3JXirgR7qjpEYh/1OY62kffvnlYDoSH8JKiU9nJu&#10;AaLmXZBNFhQv7KQSNYBhv9fe77iF0PGs3q8n+Bh1OGthyydI6GxNpoNKVxuXppAWBEkiGpgLz0st&#10;7OvKdIps7UlpvgtFHLipW0dK4lXgXBJHv6PKuvo+zDw9rxGYeKkJ6lnt9ABY/dnKd8uNr6sTIkuV&#10;t20RSNupmWaWYiUgIvYS1i0f2vXMJXABZOBQCfPug9sjoIHFj8mKUKqUoSW5KX6m8v7pa7e19qgB&#10;ptF99XWF7LmosWuI70+vQY596kpAnU7+yX2u2g9Y34ckMO9W3lU1fHOARDU7WUk+Kze5W5/yAFhp&#10;7Wuo8hPviQZaALANgq/31novETYY1E5QaGEEQ/KPlPsxALa4sC3R73+qrxkNxkFm5j1Nyj0pbVRa&#10;73UjDfe7QJq8T3W0ZuvvTmodtgi9TE9Ydb9bIIrHZ2YP6CelRuOF6/R7jQaW50kBVPuiTl5q00+t&#10;9Rw362hEmM/q8rHlF2mGaApdsmrpp1tmQ7wuKojP1XOJoaREtblKs18wjxZeG/A+yge4VltRkYl1&#10;FbxdeaavCF5ma+J3AHhtPen9Ei5NhK4SEFqNuDL9d5Vkvmo11Hve69ax7dmyKi76Q+B963uVDqsi&#10;YCErIiSjLhlp5vENb4OWWClu8MKDu9jod+ohMXuTx7yZ1AKmtrypN20ZhCvDW1Lj2mm2ZCguE4FO&#10;h2M/4AIIHTfNCOxz8A0xMSDzPGDOHTfDuG0+Pvbx9JY5P3/+wuOx4ziBgzewvWO7fYH98s2r7798&#10;wXa/ZUD99CG1LtiMeJD76a/ndAlE9eOwJlmWOGSPfJcpaJD1gVXGBuA2gLrOZX95MABDMGQB6wDL&#10;IOutcwg+8HYjAzYBXCZXqvHhLfjdyXDGA8BE8Mp7k+0dXPDv92DuE/v+9F7+wR6I2RWenMm8kssg&#10;sMKvsrIhSECgxgglawWIUV1KZyIpNHpvc5pt3NLn/jgO3G43fP36Jfz6itvt5okUY4LdEadnLhvA&#10;6DtOydOefQDxZrHZLStRmeGcTUCZ955H47FvLMNig7GeTMEBnO7EsR94Pp74fHzi/f0dz+cT53Gk&#10;SQ9jgw+/NeJn+P96yx3j1yEDlk14Ji6tYf+5fNCkV8gKm5gagBdVR6lAlqqLnh9uaf7YNkY8LQpI&#10;WmOEn2dCIyGvNbttswpK9ZSodXMQLUBQK9yImvNCs0xbBc5rX3+1USYqmvm5SgFThcKoePXBbCtW&#10;b7XyHsN/176vUMB6SqBErRZpQYeZhR0NVQL98MbRhEg2CpaAT9LdlFK1+KWJvNKKwpUAXi2IcKmx&#10;B4tGgorgpLpw0JtwKlROsyJYtlCyQaeSsc1tVx4dKwmk2quTIexzvI+x36/vMMYW+CA4Kv1dk8HD&#10;HYPj2mP/dwiUbmEcUyLjnue4adCZWFhEYBw8zYraJqMtxVC9AjVcCjl8ZYRcK+BXzugVArQ3RTDy&#10;AF9tKFtbt7FV0BXQZqroa/Y9U5BZQ/BOAamoEwq62mzqZABncJflO66w/dnsvLLzqK0zK1CmsWas&#10;iYPmByUVMScHYVYAeSrtghF80et7UGB0rARUAoUKpcqeYG6vT2bWGFPfg35fWgI8cj/zik5tXY38&#10;8mtSt7V2K7ZqtSYJ7UmTFyKzEgoLENbPl/L94S74rdWJZRDxAKgf9snUAeCzDmS1xyYaA281iZon&#10;3CobBtbeI41EUIBeapdr7Zde/PjW60G0ZtTuLVRP0lP7/bT11Bivtz83ZdsN7DkahaesFYsa3hSi&#10;F6Ka2s7WfawchEw0eB9lj0GX817084IKnEmfMqXivcxCG+qA5FAFL71aryVe1gDLWebcFcJ8VM+X&#10;fQM1nvwSQKeKEG6+rjnfS5JQt5/LQdftq05F1mGu+bKNzuy2juuSPiEiiej59yLVdlWr6XsijdlZ&#10;M64TS1vXK5OAvTWihdvOwHXNsWGktJ+t21FPqZGPI4LgivivR3RdIVBm97t3r8d2cfU6vW4NtL1y&#10;se0Pc8XCzeC75gPHXQV+C/b0wBQe/nvtJZhRyJKt7jXtre0NCusWeewlEX4dMFs09K7xCSWTx9uT&#10;p7r28OuNAhTCYV22o3EsgAEG+IRzB87nJ87nJ+z5xNvN4mYtjuOBX+/v+OuvH/j16wPPp8PuNrC5&#10;g25fYN++YRN2OcbaYMXhge/jPAJweuDx+PTBo+cRQHHyamwy3m7fIXvdn4FciON6xoP3FDzujfHg&#10;KarPihhMaQAiCyYHEIMMe69064MB3QmAXKNwco5xHj6wltmlYL6YmpuVhgje50F5H0J4j2PHeRzJ&#10;koeqdKto0uO4AqyQpw60SkL6gsevcOya5dx6BeYDMGH9TALwbIOSNdBLgubbtuHbt2/47//+b/zt&#10;b9+9hzIh5Bu4pLjnGDjL2Sc/2udI393kNx8+T8xI2B9PPB4P7M9nCLOVASWA3bJdzmY3gAjPx8MT&#10;TT9+4uPjHfvzGYqBbDMFyjY+2+2G23aD3TZs9oZtM0WRHAsXH0LsyRrnXFiDtgDtVY/QXrCn+Lsa&#10;xEtBsigzMKTqvrbeqgFBbXIiEyjVr7iI2AVwNZAS3aDA9lf8bKYZa9eCfOp7xcPsEW30Tlo6dUkE&#10;Y4qGXT+MMyjI4n2r1QUrrP6Kr3pLKJSge+9zZEVuBjn89kdKWNIoYJe7X9cnP9ZUBD1va7WQRiks&#10;FXBwVUXwZXJdK5J6SpHus1OKdFY0S/l9EaPGMqAc1xqxhAHkuWVBcpRlDsl3ilHYlBXWeOHfnIGg&#10;NNbiFuzI/Hnk7dxO50DsQHBirJsqpRkKf/sYBH7F+mZUvHb9pjkrGuXvSTbNNFC4pCyPGBxQ7TMs&#10;NPfEVdYQCvuJHrDca5J6dl8aMTezaewRmSOvZA2479XSV0JgX7FD+l0blf7XaKGkUK0nmylWVKBb&#10;x091BLCMgXtSQT6RKApSkVOuLELq9Ve5ohcTOwPQXL2JLlkUFOAv5GQPFVtaMNZL95IF+knRhlLs&#10;Vd76gCqAu6JEKQL4VOynKCz86tDIOjCUOuHKfVurGeGn/52en5NOEKLCZ7mYWqLsUV/3b4SekY3+&#10;2WuAVYn5U0k5rtQgraVPG8BYCgV64dT6NcwBzpGlAhUeyBA9UA6Hr/3Gtd/REOcT82v+yRWW6SLO&#10;OSko+vBBSQ5Xal0lHkN1hRdrKr+DsjOgTNqzTqQ2vuIaX0nSrk+ul3rChEWeD7W9Z3Mj2r6yBu9n&#10;LgkqGN/UehFDqh9IG8Q+W4vGTNbJwjnfI61XpwfWSP4xsaBn2slMpmD9VJGoxVTswKql3hdqn/TC&#10;Hk6baKsWZL3HLofqTgHbkswvCYnWPmxqmTYJe73qpT6yVtV+fm0Ld4UYWlkvMyB6laxYqfM0a56r&#10;+VGr5FaNa6308r06f9VecvX5z/snXhYMXQDvTQIF+g0HlwUN50JTU92PwYdrgQ51wGN7ExZH7TiX&#10;AK77knE6SDXFX7Q16YFrktiQm58PZDWiBBk0VvJ7U8igdQx3uhRoG5UKxgQbC+dwPp/YH5+g44Ev&#10;N4svbzcQnfj4/MRfP37i5893PB8HzmMD0w1mewshtV5xf3t7g92Cbz07uBPeGmX3ViXP5zMpoL1n&#10;LwAyCYAXGa9BGcPF70EGFNT2drO43zfcbt63l5yDNSb8bH8oOYpFs4E1hNtGuN2MB2cde1AfKCHS&#10;oBjn44BlCybrbyCcAPejFQsSmLs/fVDrsXvVtwdBCMSuekfE2G8AtYtJCecEQOPXmQ92NUXTxijB&#10;lBrs9+oeqg7BrPL3ICvhVNcgFWSbDuZx8oz3ljcevD8dg9ik9XueZ7JI8n71PgzstjncbhussXDO&#10;4ePzE79+/QqWOP7+fr5/4vHxgefzCXc6GGOTjz7AIEu43254e3vD/X6HtRanc/jrr7/wr3/9D379&#10;+InzOGCtv87snZrDiG+3G+7nF+AtFBxkcBwyfNGGgoSzX354RoaybVC3IJPFeO0dK+HKWrGIrIKr&#10;w6nLgFWduVbVk0kJrHvi+o0Chd0NOmG0FGyQ/Gc35V5Iys9qgkd1z+iltPrq8/b8arVAWf17C5Ym&#10;EmXcAsu9arIeq50V2O2fXfV0VkXqQ/VCr+C+Gg68Ujhp48Ix90B+ZDlRpKnPZRfLJMLrBjWBFio5&#10;Gocc3u8aJhC9eg3gtPVMuA6+ZttSq45IgtY1KRtJbSEQyH60mWhIZHi0/DoPsAtTeOL0I0Eip7Oi&#10;8keWa082/OXzR7NHjd7p1n5woHhprAmp+7uxAqskIpgr0ohlg1SDa9zkyswaoh4AvtL0XWnsRzYz&#10;s1DZFeKgp7xaaa5GiqSaNNTuV396BkVv0U4C98fbKWYQ1ddMaPabGQE1O19Y7idU/Q/xjmshq3V+&#10;Vf0ZUtg3xkp0fVJB1tkKmFkA9zTEXdlx4dVMlb1J2XJRExeieWgz18Gb888q1ZTl5xqftdqaGwMy&#10;HTBfBhU3fs+lbeawnuAxcKJNZJYhpjycJCz2BSptyWpPfy38tBudMBHXjSYNVSJAYMcqaSbKyB4x&#10;p/X4KnglKZkKcESVWXDV4WB0zzRDmZaQooaUlyRzsU9wfrdKEFU5L6t6/5KFGs3exbruHCtTR77e&#10;Wih1Sy7NAG397td7zCwPZnQGjN7rWBPXws1VpXJ9VvbO+Pod13uD4sUp1oPGeLT7RhZFXcUvNZvp&#10;VwN2Z/krsubLuByKun2kcB5NRI7OjivXPF8D85yIUT7eyjT7SLB1dZ1etazs9a4r0ymvTItKcZ8m&#10;ol79vIUdGfOS6GadfIqkpLv0PlxS3o8K5NkDWvXUvepjtML6SFXLiMXKhx+rao2qlCotbhZAjhp8&#10;0q/TFRO1vYawntjLQG/4OezVdmTI+7sTwZ0Ox/OJ8/nAGzG+frlhs4SPzyd+/vqJnz9/4fOx4zwJ&#10;DAtjbzBvX/D25Svub19wu+ew0Ghv4u1jTuwBvI92OacLViqmBYSz52+85gA8hOe0WYtt86rB2+2G&#10;t+Dda2HhjMW5nzjOEwGF9BS6sbAW2DaDzRpslsBwYCYYpqA4Ct76wZ7FwAEUQXuXWq9o4eKct9U5&#10;9gDc7yeO5xF8/ENgLThY+bjGEx0IwcABCI4HiXNnCkyJVi1eJm6S/55j6clUgaHsFeJEAJKtkCAD&#10;EK5NNBccpiROd3pVuij2jDUJYM9e7yf25wP/shbOMX7+/IW3+x12y3ZGZAjOsbeu+fzE4/OZ/i3D&#10;q95vtxsMEfZ9x48fP/A///M/eHx++rWz73h8PnA8d4CBbdtwv79hu93CBArDWML9fsfb291/L2Pw&#10;fO7497//jR8//oI7zxBIuyWSJAWfgYLFCQF4+PDh4/DXLrymozo/2/x4K6A4CZJV9/J+LoConPMW&#10;9H2Eh43yXJmCJrQ3NrSGOkCJYyR7bur7tvqMS0qZAcaU9jjZOieq901TMa8HrfKkGMsEaRlqR4Px&#10;1pE/YIiulkojqptyrRFh1CF462dV61WsTb1kElDz+L0GEK8Uan8qZCkC98s/i6jR7BHnEfmrxH1v&#10;Ym8Kkgqv6/EobV4H2TamCiJsWvRxeGm87oLA19Z1mhIRSJucIol1jfMZI/ux4/F44OPzHR+fH9j3&#10;ZzifWGjqMnAvrX17wVO1n7W8Hytj8ONJjXFz1jbTA1CIWjCsuLcQU4uV+riwy2CIgN9xfXpFkTVq&#10;/q4ErM6aGBoEqV+x+LnSRM4ChXsk3Nh39QpIMAiiBVeWbuvquVlzKKelWnV42TMUa5MuNP3Ct/sV&#10;8INQTjOyYilV2++3IoTJGSPIEBZATR2EuwrUyHUiz/1RftTK+l3NuVk5P1qQUdzMF62p9BDT6xM7&#10;2rup7VElztdX9Rb7eVW7tv2xQL2796gFDnVgts2bm2VSjMHMa8GPs31vFtS4Du4x6snKGkMAYqkd&#10;xEaQxIesZcfrLU0no2cR09rGjaZbatC9/nfXVKtrSvMrdXC9H/dq4y7Zs2Alef16MA17X8XS6jX/&#10;ypock/vSl16fhFrBBmcWpRppMiJWVnvJVojTOhGUNkqvnQ8r+/Gor5fn8+w5z+v0tdp6pca92ieu&#10;PN8VvHe1Tv3TNp7aOf/qHp8oVBrVrv+rtjk8LaZHAQDaaPssGKA//jc7iCuYnfvFS/e/4G7IBKLy&#10;rPNA6lHs2ktWqiZq1p8Lrz90C8CUuF0VxC6Af2rwAAAgAElEQVSp8SmPsBKBmMDHifOxA/uOm/Vh&#10;ncd54P3jA+/vH3g8dpwnw4EAQ7D3Dbcvd7x9+YK3tzfcNm9bYiiEke4H9uPEcz+wB6/xfX/i3Hfw&#10;6dXP0fqmBqFTwnpj7RvAVGuxbQa3bfOq722DQVDunw44OIDzHpQwxsCaEFQb/bitV+QzThAdydPd&#10;uTPcMwvmEycfODkmnvs77wubE8fh8Hw8sT927I8Dz88dj48njmMP9i9exe/OMyuRwhitn4Q4Q8EV&#10;g3Fcmo6IKohoIxMLn/N0aUxU2udQCIqNaneCB7y3bSsAYYbLWQMBUPNTEh6Ujn/HnL3ojbE4z8NP&#10;TjyeeO5eCf8///oXvvy//4cvYQ28vb3h7csd97sPnnXMeDye+Hz/xP7cszUO2AO7QTH9+PzEzx8/&#10;8P7+Hu5V6iBB7NXvOBnuOLFHr2NikDE49x374+EzFpix7weezwc2Y2Hvt+xrT94TOdkjcKxpTbqv&#10;5/loQkdjEK4x5f5kkmWOVKePDze16XYALisWuAvg636D8bOYrNxPoZilwslMvEfL0HF5eJnkR5uV&#10;+6ZQ4vfA93hNK77ko+I6221Q1dTpClptzyRh8UNVqG6LAfX8NbEMFtcetb2ms7RL0qchrpy7WtEx&#10;D+pbaxLK6zLhuVwkCqgT1njh548anN50SlOYoQ/glypfP0GWoHpFy1BYvlBWp2qZF/L6alJK2o1J&#10;mwpEr9rU62cPAHc6uOPEeRx4PD7w8+df+PnjLzyfjzBZVun5iESYZn7n85RLbW3UwVomgPDVYneU&#10;vcD1PX6ByHJiCq65TuYyU0CpSXv712rQ1ghonIEJK/eY1EkJVt/vFTWbVgNrYWYr773MS9DU/aOw&#10;33he9/JIhkDQxF+Uud9L1IDPlVH++uqS4rkKq88ZVdfDgYvnjraREFxfk62hA6ntLZWe3WTEHqhZ&#10;pcSpZKr7GypDBjr+sBqQ2gPs9Dyx8Zl5xUe32wO+SLJpE67aXiRuJMYhxHOLkBn4GHtFHjM/or/I&#10;eVylDVlu5uTkWitklRl58bpNRZaKLLB0froloccKULYCBs08nVfWxIpVw1UyO5ckpVqa7HqAJC+d&#10;n4zZZF33+jD7jH3TqNIGjV4Amq8TeCvPZFQ7r/Y0V+7jyrVfVT6vgpZt+Dg3nvhQOb/5xO6q8Km3&#10;T6/mWunPlER/xch6WilIWSMiXgGCe5aGdVZaER+3SICtTgWM9sQrQozVbCQ13HjBRnJkH1nXlFdI&#10;wqvk+SjPQGbYoK69CKhlXb9jFfQyeD8ufHk4ajQqYK42fLmY5m4zVISQCVsW6Y+oe9CXY9Pda1Cu&#10;US6gFd+nQQWW83BFaG3z8KOKjPOIP1H+Pj6c1QDRQscx+HRw+xM4D5iN4c4D+/MTHx+feHzueDw9&#10;GH86A9wBeyfc7hvub3fc395wv91gQaAQOHuc3vpk33c8w3/P84A7vRd87REuG6S0PTLXw8YiKMur&#10;nTlYrPDhQdxz9+rCAwfYOhgAtzcLywYEAxM/vxjVRfKw9yC2OxzcHpT4fMK+hTA8ivYDnAmKxxOP&#10;zyeenw98vn/i/dc7Ho/PAMx7z3fnXHpF48/IHuT9DYDEGCvgn9N5nHDCjsKF/IPia9yZiI6YPxDt&#10;Yhgs1P4yLLJ9f7MtircHeu47jn1PwcDOMX789QObtd4vfvN2RsYan2HA3jbp2A/wWTaMxuSQIXf6&#10;+7QRwd7fvA9zaBoMEayxMNsWingOnvougZ1RnRrzE7avX4MllAm/PFEQyZAMeFEAtS1QWVklwMzA&#10;I+xkE9lhjCc17GaDZ/T6XlVu8IwXiVXFCqxtWqMvv1e/F/lnyjXlv0x7doVOSJA9foasvvfPnML9&#10;qBuyEQiqNeRXlKptgdVnrbtFtjrO3KpxUHj0k+IDS0ujh+31cDcktnc+rgDZ+v+enz8rhb8WdiQb&#10;6kQqvqLwrxR/dOFaZg3Xuh8lGlKuVumUdhIB5HAtyFKHq0YnZIG0Z+s0dlVoXGkLEMld/46fAXBG&#10;de8DyB/s53zmzBPH05+Tz89PHPsT7E6kcXtTBvRl/aTesLyiYO2JM2YeojMByKj+zO94K9hon6vm&#10;GZ3FD1DAe622le+DnKq84h2vgnmTQLErTcesWe6RiKPm7cr4skaozUL3NOW9tD+aZ2JpwLsefirV&#10;bjpYxNW70TvrNRBKUSNHqkwBT9P5PVLdDUqJFJ5dw2JVeQ0REF6TsClItf6saRtrQ7VZIwCEoKBE&#10;f0kFo0cK8XqN1uPrsa4HkOwNtXP2FdBrpvJtwsgVxffVDAlZh8VgX12Nyc37Uc5/sQjtXpjejKKW&#10;yvqoyQOmeuKMVUKoAfBbKiide9Tcbzkdo4OGV1SXq4DJKwGG9Oo0TPPvxvt3aRE29s7u7cUlOGu6&#10;WVex7l0BtXsh9/13Rn6dDEJtQeKV6axXnt3K+34F1BytgZWQ0Kvg3WxffOW5zfqy3rnf25OuBN+v&#10;kiczULlnJVO+R/W7Ns/quAJU94DuGfBdnlfjvmfF5uUVAnq0HrTefcVeZzYVMCLRRj+nd4aPgoRX&#10;r4Ua0ePgelTQRThnLDnWXFf1vwDer7LDpN68NmQQyw8rhxfOrkMq3uOD4lQIMU/ICLTe/BrTKL/G&#10;BZ9v7Rp0/+po0dJphDqe93LBOI4KcQYHIDWCDMZYsAtfE9TmfO5w+yese8LAYn+eeH//wM9f/tfj&#10;c8d+OMBuCbg0NwN788BtVOQd+wGQCXY5u7dKOTxoz6crvI5lOFgd3unSC+WE328EqD1I/fx84j//&#10;/g9+/ufE/njH8Xjmz04neHO4fTf42/0b7LcvAN+CEtQ3CmcEvgN5wUG1/nwc4A/CzbyBLODoLQH3&#10;58EenXEO+3PH87Hj+fnE4+OBz49PvP/8hff3XziOHdXUcbC0CbYrVSETP2sNeJX+yRxCX6PCyRQ2&#10;Tq4azT7P01vMJB9SFuun9GLPIJX8c4I7j7CWvMWPJQo2MkL1Dw8On7ufsGgOTb/qktLUEGBgcrip&#10;DaGv8fdCgUeI1jQWHKYWtgBwsQwEI4KxVgTmcG46JVEQg5oDqB9oCvVgSN/X2EJNbpJdTvZzzxMz&#10;a6N/DE779sjPHY01Swm452KIkQN5cqBtWjthzcdJDoeQS8EGtrLrkcSSIRRsv9yjrbX53sATJKYp&#10;+km1H2nDzeYA0GxclLksECPAXmAGvUKJAGIaBo7Jz6GpLq8o4mcAe30GlrYkpnsfRt6FNUA5KkZX&#10;Pat7n1sLWKyBsp5iAZUlA6l4/pjo6Hul9hvbpjGpnnUa+0bdYMrJO6XdprrIFe9vEUQXpuOcA9FZ&#10;KG5z6GGeTpPTYjJYjoFCmegtwXY8Hw88nw98/HrH/njCHWcQu/oiMivr8/nA3AsDnVs1rLy7I5D1&#10;snckkQqg0sQSpVYAyyXr8SNupxwW8ix64chX7tVMcb4KOvQU96vg+qiB6+9V4z1u9C73yJvWhkgH&#10;tq7cJxks7XuB+mvzOTIGJkbWnOMsL+YS5NT89wla3gaqOmFgQxTXdjd00BSpuc1ZDSm+J9Vap2QG&#10;8j5V48dFnk7sf6hNrZA/oxZBzVTV55kziqL9oZzuGAGAv/t/V8IL5+F/rNh99fyXqekVuQ5VDURJ&#10;zlNSrodIWVfUEY+QSrKjsk+b7lfcKqsJ+p6gEXry+6XpZUjLSEzJk6nIo3MWjeqtV+0HSwB2pXYs&#10;p/nre7CSUVI6E/RUzH08Rg/KvgKa19+rzsoqa5ur9cfoekY144wYeIUc6p1zI2B/FDq/khd2BaDt&#10;vWer/0azpCFa3wd7wPfsHZs9x/GEYZ0hgJd6pRXxxBXCryUY1n7OnzrXZutew2hHfvJX7CN778uK&#10;9foKiTITCM0se1XRrey0HQ8m6NopQqioc7k2/9fB+1Gg3IpakHn9IWfgpg4eYSUMtrQhiEzy6EUt&#10;PE8xSXdWrjOqP8qmo8dkZiBX/ayAZl+XgF/vWed8aCoIjjh/5lhkhVBZr4Z/4tg/cO7v2PgJwh3P&#10;5xPv7+/49esX3t8/sR8ODAtrb9i2G8y2wVgLNgZsCA4hnNZnXuI4HZ4hHM+dZxiDRQL3pOhGBlxB&#10;FB6OvT+7B2q9DQ47BM/1A++/PvAv2gH3if35Abfv6ZvRBtCdcacNbzuBeYMhC2OAzRoABue5J/Ae&#10;7C3u+TzxfD7Ah4F92wDrexom4DhOPM2BzXnF//PxxOPxxPOx4/F44vH5iefTe7tH9UIR/po2NK0Y&#10;dnCu9A43lU0CEQcP91DUcF5vLoXf1gGL0nO0Mjso1IgB7JXEUViohgFsFiaCuMJyKTVfoBy2y2WD&#10;ZU0A0KWS1ZQWSUb4IUaVfAIyAwDvwfv4KWy+h0HJH7320ztcAOt+EyXjL8LaGPKmqErrxlmCkZAB&#10;N+MRuiGjLgREdcMqGxaqwl1LkBENgC+tVSjekzCh4dLz8c/WBQLPgirgvgS/jcmTEjYQJPG/fj17&#10;0N4kixQJRkiLLh3orscA+/t97+uoKOw19WwBoCjPucY+VMCM+gDRVfC+VcLTUiOYwWLqXkcEenV1&#10;Vd9Hb3Q2jwGP0qZo/m7QUJ3bDk0PB/dVIn/kTdorANXRRwTfdwdh0UtoQ9J6gEaBhzX1ANRaIfrO&#10;R4s1l3JQCpI7qEpLuzcfXZHPAgafJ47D29Ydzx2Pxyf2xxN8nr6wlCG1pAkRBirmpialKdBwpWnp&#10;PdvXVH9o7EdI2wME5czR10yumerBa9f0apbE73jkzt7Xrk/ybygSr1qF9UEjXmqu9THyuUq7C5SG&#10;wFoq7KG4S1b194zx5N14pJ+H1gJpLw9B6qrNCYmA6l5GRigO1feMqCBUdYFUe/6ujLyvKguvgGIz&#10;pWXcF3Mt3hIAtThmBjBoJNzIjq4+c2Y5bqooQUhu9HqoDB2uHrUsMtHTQBN0u7hUyyuEqLRye2Xf&#10;gFbxEhQBBgrhxwgI1fa3mcL8VVLmisXgrB9YVZDS0N6L1VDmnjK3d4+yLz1NrJh6ZCQWbXf0mkEj&#10;k2YCgCvA+e/6aq96fq9aiIyI6t6eM/osV4iEq8GkV85zvYfJ/cvK+3fVdu9PPr8r13B1HaxM+vT7&#10;xrmX/8h2ZjStcuV590gn7fmPJtSuZiGtkj6v7A+v1tvDmp3FlJtolhIJmTA1LGUWrV7j9sqHmPlk&#10;aoxpu0HVQDyWWR8e+ANK1XzZaEdlTTnG3un88vwqa/xIUHJzCaBIwK0gDiof3ATQudLfOKrvmEcH&#10;oFcDO2fAfKZg0ggCJMV+Upw7sDtwPh94fv6COz5g7AnAA9gfH+/4eP/Avh9gGBiz+aBae4fZ7qDt&#10;DhgbVLzBfocPnM7hcCeO0xfQ0VPXNAAXJ7WFVwcH2x1EsoFyAcr5sRhi2CD2cucJYm+PA2OyIs54&#10;gNiaaL3iLVVuWwgghcF5MIx5Jl24kSCtNTC3DbRZwBJOdtiP3avdjfeNfzy9JdBzf+LxfGAPqvP7&#10;/Z5AdxaWNd5iJWYPuLLwcly8zMljWIDvYm4aMvyAkSctHDgFFuXN2gjbgAw+5KCyBKkVKkOX/PYr&#10;5VZ6RagEcDjazyB9ZkPSIkl4o1YNdBF6msD70I6KYGNGDZyF+2VClgFpIGSSa8BERb4ApBlUqn2o&#10;LChlEyOFl6ZocqTqvmyu1MOf9F69mEoRf68WtbLDirYbAWyiKkwWwvJGEons2D82hKklYthKDxzX&#10;kLVW/DKltz1icK8Rd4la7/vqYK8nJUqAWtvvyhtXA9Hdw09mokhfXnmbxSTEVQCrXm9ELYg5D7Jq&#10;Aw2z6tsUzZVa6Gn5unIRk04WXC10yqIMTUBpD4RKj4Ek2MUobJUoZwvIoXpuOEdNgVgqFBpgXTa2&#10;nPc0STa2Jz+lPTKSTP6dykGU2qQcSYW8AMRj7kahRqkAnqI+cDkHRX69tIU43ZmszPLe7c+D0504&#10;zx3uOOBOT9afxxl+fwZi4ISDC4HtIRA9fXbtHhYnF8opi46S8zfA3NG7XduQydDZdM4JRSh31nJL&#10;rob9kvNkFzrg5Su18RVbqpk6b0Up1KuZR3aWM2BeewelFWJdm4/InfQ1tXicJJltCgIyE79lICzR&#10;yECGm9/VWL3Wc8TnX9Yu8ltSBcAzGPXH0WwwlABbbsGOVpUqCKOqOEgChspbNdcv1X2mEjzV7Ofy&#10;3tLLmRk3+SsA/pXGvCR7g8BFAr2C9KAJsLo6FdP7Ou1c1HJ9Zu+RCuDWYrFyPmgM3FF5tjRfD5S2&#10;aJTtWBFIrRXAY3VyYaiIpcI8v20UJuTQlbplFcCZh96P7dp6k31X8JJyT6vFKDVWUX6OXFuPlaM1&#10;iL4WXq4H19bTlrMMEqomi7WMhlespV4lo1dBy9690YjxK17uI1X974DIPTLnz9wrSQNyc35B7siT&#10;tfUnp6JeBe5XrbKuTFb/uYwD3dKnJnOlPVE5OYwhoL5ihSmzR7SaX/vMcvpplezQ3E1GpMNKzfrK&#10;M9KsPlfIO4nZssSMxesiMwFJ3dvLaac/Dt6/ugm2BxkK+5o4vl0WxnoBlQEpFKBHCYpw5UCr+OaF&#10;Yt5QHxxKo9QCVcg9POMMau56RLNugguv8UIhIwLY6rEO+RIphzRHJZEhkKOkiJU+lgQfYAfnwOeJ&#10;/fGJ5/svkNux3b1y//l84uP9E4/Pp/88ZEEm/LI32NtXmNsXwG5gGDjnATjH7H3OzyOBCgQkm5Fa&#10;0RTBafJeKn4dn5SgZJAFIfwiwmYZX7/e8V//9Q3/+K/v+HonwG04dpsU/h4xdsDm8HYzuNkNm928&#10;N7vZYMnAGotzc7hZg83Ag/zGwtgN2/0OWAt78xZBRCZ9LsM7HDkcxxlyADx4v+9PMHMIiN3Sxuaf&#10;X1AlWzlG5BDNkdM4PucmhKvmKAcyCfsE5DViIiBEqNZdsGNwXAHMIhDYcUFyUfI8N5I+TK4hVANq&#10;yV8hva2g4LUPdv6FIgGkEDXjwAWxZyiFXUGCAdRackj7Hla+XwEKBDCGjAfvkcgAMTYum2at6S89&#10;XqRNa1G4TguEtNcIG53iPpSTEvrBku851xZNiYvk/BxSY5b3IR8iXDz99I8NZG6At8ixdkuq+6QG&#10;hIE0zc52WHkCoH92xDXOxZ8lmy8qfRKJWpX9UiJ72PcMiaDufk+hWAZw8vTtgxHU9dAeTaFJQLqc&#10;HKMmyLdW/bbFrqSqJeKd1wnxGECcBQSVnuHyddDP6bKR8++oqwKVc9hrZFCqgDvR3JXhlJVGn/J+&#10;xPV4WjqrWaxNk/ZArvZWQs2YRXLc5SmxGnyXZARyBk+dk+OnylwGSwKhGyfm/BnhwXUEoj0C+PG/&#10;0tPZha8RZUj2xD8POHckwt7b5bkE3sepnDNMtsk9oMhcKTgw6vjZlkXnn1Dcj5qlZpqpR6oNrCXL&#10;PTcH30qyop7WGb0jmh3kqlrnarjhijp4Vel8jZCgirwbN5j65BCXlohyrTVncAtglw2pE/tDnGIE&#10;+hZhYvqTBsAi15RxuZeR8s1zalML3+dr7xPTkgSQU0x1lky+RhaEkxxpDYqvQo0t9NiDcHr9z3io&#10;oNMa7B5gcHXqo/g3LBI5Ql1p5IwWAbAb7jdPtLJjX4M4bxNK1ajfq+Glo4DqHnDfE611gaDaVz5Z&#10;H0EF+Zo9aXKvuSGqS8HKSj7Oq7Yh6boM5QUZ4tjA/XU5UrXPBRLzZ1j/Pk9LQ4iuSAWfr2IlM0Co&#10;r6aFssfWe/Na9khLSIymRWWgMCnAXQ3Oa4ApKhKQmj+bTUSuvqsrfv+jCZrhhGhn36i/nyQ4RzYd&#10;vxNWObZxHvcevfU3uie1ZVx8acv2mBrMZ8Wm6lV1du+8mX2/XrbPSm02ElZcqeFW31f53pXvnsQe&#10;JDBTk2ASeH9tyrMF769nsK3iyis5obM1NMqLWiEQZjbv2t/VfRqEeCzWjCb2HKZ0TWjPkutTYpfB&#10;+9lC7m0ObRBNu3GXG6BrGY7GTkJjQTLI13tROBW885Cw7sbtSrZFnd6mGmlD4aPKHuFY2tAzmO+8&#10;T3kIojXGg9TRlzopjeP3dYxz37G/f+B8fOAOhjUE5w48ng98fn561X1QWZMxMPYGe/uC7fYVdnsD&#10;mc17wZ8n4ICTXbDPcX6UXwD30WM83hsTlMHe95zAhmDIwRwe8CcOmniyILIek98IX77c8f3bV/zt&#10;+1e8bYA7CYcBjn3H6bwXugsNkjE+VNRGWw9Qsu65WYvbbYO1JoGUNoD2ZLfg5W+92j6oyXc+AXfi&#10;uR/Ydx/iuh97agqirQ1XSmyvGjPiHSmgWd94cVQpl8Uzc6toqNo9f5+tKUkgQYrFoQSVhbVUgvBB&#10;gQk4MZqebVCy9xRKybIseMnkQOWqusuFDxqlfCYv2jBfkg076UApz/YpyiKfCO4VY+loQ7TkSBNX&#10;igBiUvawElygnisPh0kJ6WlEffuStsDIgSeN92y9LwnZMhVq1DglxOLxxskEg81uMJsVIL7J4ESh&#10;vKcQVouCPe0FZrXPxiCrmUtQtlQ01oB3Br6Ho3VAMQlFnSK1CxByvnea2lAD75sgbsUqR1ow+f+6&#10;7ih/D8Cv2vph/A0xFUSd5kk7H9PtT7iVgWOsgroNEU5+74/2WxBRqSk3pjmDMVRisErqiPHFSEgq&#10;PsrFmoUCnnEp02URSsTNz3Lpaxw7SIW+S4C8S8C9C+fm6Ty4j0Da8hmA+GgjJ94l5/K0nyJxgHPZ&#10;uq6ePGQOAeBO1kimfa4VcI+m1iN0sfwLhXpvLc5CvIoGX/59sr+Zjc/HM5rDWS/II7Ed1WfOqDG/&#10;0qC+AqqPvDK1BqP3M0bA5Vy1hCaErsx16INAjR0IUSLdCHWYV7v3ZyKRBZHADbhUfm15BrMMDxud&#10;HZoar2frWQR4IrvVN7ZrWbgh9dRNkOtCWCVXooLiWTJE6C5KG53uJ9beNTsEcVdtDmYTIKP1T1VG&#10;SHHSRCFHOFOMtdjyfHrao6RQYvYOzhT2vaC/drq7rcuL5n51n1SO1yvWEvWeDXnftJe6s+5GKtZx&#10;nUd9e5iObeEKwXt1qqOniO5PQGm0RzkFPMzPmZxhWgaJ9jVXwa/evj5TkF8hIK5iRPVWRZ28jhWg&#10;dAZ+XgVUr667qzkIr9zTeR/ISzWF5kc/CjZev6dUPUNWp8Vme37vfVzNBJhlao6ez+hdmZ1rq1Oi&#10;vXVxxRqpfA9UpEJ5Jtr7NrZPHWG25WSjNlFRft8RObK6Xlfu5RXhy0jhPzrbVrMTGkwaioK+IxyZ&#10;PZM/Ct6/spH2ww4Imhd8Buy56zvZ8yNs/OKpz6xFsNExLbOiPdaVg+8s6jKzDhDSamklCXt6YHAZ&#10;OGkoF+2e4cmBnmDg3E88Px54vr+Djh33u4E1hP35xOfnJx7PHYdDsMwxsLcbbm9v2N6+gLY7GNar&#10;8o/DW/XgwClVfMzYbAbuJfiT/byRLExgLRwIZJyYFIjg/eZVumDcbxve7htum4Uxzo+2b5u/p8eB&#10;I5AGJL24QSAO9jjxlyFsUUFsPIhtN4vtxqDTq+6N9VYwzgEnAMceQHnuB/an97o/jiOA5/kzSZV8&#10;DkylVLx48N4IMCdY1IAzKyeaU2Zqgj3rQ5JDw9vaR+U1aczYN5DStTm4kxULlDqcKrTacg1HQNuQ&#10;V++rh3W4L833FZRE1/wwK2wLe21ucylyEHA5EspimqActcbSYdEboyoBwDbUtAU6ufLc1dtnbSS6&#10;ttbpFbkcQjCZAylmTGHJRJHuYgDsQ+sMxXfBwtisvo8WORQneky2zxmpPNYKVxoy6rNwyNneSAuH&#10;cO/3ifgxplNQ1vubBPQZfSsdFGSWtyOiIiypVDKXFjKl1VOpzujf9vD9oq2aADiKwqs6o7gOlJMK&#10;SHmvq+mTfI66RgnCCTgzPlhPkNvJ7k31WS+t8ki+EySd7biwtioCmSsVXblHUhGcLiC4HHQPVHL0&#10;svB04r1jduL3LMD6M+e7CAA/XVu8VpftcIq5ZEbx9wXpFUEi9ir7eP8LIUME/5sYc63u0Qp504Ln&#10;cZ3zNWXPFQuYWR3WC0HtN0TlOUmL/pM9Bd5oJPlKE/jKn2uj5yMwbQb294U5NRmp7zvS9qGog3rB&#10;TbmqAE1JIKlwpConixPJXQP43OxtnYa5sgTrNXfdhq6S7qvgEMQ0VP+GiD5hzTu9IXNm+RyT97IH&#10;bK3aOa0272PgTJ449RlfzFOXRDv1gaOryvGRkr5HoGkgwVWf7eZrFNIs597o59Kojlqx9Zp5dGtf&#10;0wNBejk0q/dkpKZeAT5mn6EHdvcItXjuFbaUF8ipV8JQV9fsCm4xAlKvfE/tnVixwFgB0Ed5RisK&#10;2ZVnrQHIV/erlZ7ld5/lClGwYkM4ArA1y57Zu/aql36377pIolwhTUbk69XpyNVnOApaL9fzGmZ6&#10;ZX2XP3PdTqxH/kaMTuKbeYrmtUyRFeKsh72M9o0RUdV7hzW8Zyaw6e/5858/qyn/18D73sa3wnTU&#10;qvn60HeuHicYpwYnxV6lbuBKg1Urp8CVjY6i7J+xe3Uaey7+ZZFZsVdc2fDwQBgzaGO4aKZCM+P8&#10;z5Pq2ZOB/fHEx49feLy/Y4PD27aBHOPz4xMfH15178LYrbEG2/2G7csd9n4DrMUJgA8HcgfIIDim&#10;Q3gE+4DLbdu6m4kJIKKxFmQtTiYQnQmd9aC1B3cMESwBb/cN97sPn43KREMEthaGGQbslfo2WBeF&#10;xNlotZxEzgF4iQGqxhLszeB+vwHnhpu9+ckF/+Fwng5gwnk67MeB53PHsR/+HpC3Gcn+odkr1xBJ&#10;Pwc4RwFIiWvGeXU/lRkARBQsbEr7kFp1mlWD/meewW9e2uqUQH9nc09KMRMu1wWlbkddU422ayOd&#10;3oeeNegwBZy2EyTS6VMSICYp/fMbFD8lFRaZ/p6UgFbhxVeBUiTHdjuFzyh0u7VXkL/jjlqByxgD&#10;hUDoBqSxNvreyxCJQCKnPc8UAH5w1YEL+RQMYwjWGg8mp4BaGw5qT6gZE8F7vWi/4l84K+h+OwCy&#10;dGkRkxYqPqK/H6r1k34WlJ+fiz25ts5RwuYAACAASURBVAjK9698f3J4aAkIV7BZtb5JGDnnKRa5&#10;QFOuBcLkCAWrAccdrWd8z8sweOe4f64Xn9vknyctj2RT4HIuggYYF86uzVkPyDGlDNRTVk4LkjQp&#10;3OOEkUT/wQJglH7zwlJF+M8XOlDRwLMrwfsM0HM4A/KfM59CNJDtcaR/JYMbVQ3JsXXHxX0o1Khh&#10;wid9HwneJ8X9qMmbNekamEqVyln3rZkpcWeBo6sE3Gg/L9cUN7XlrEFVg44HAGvfB7cUrrzaFMr/&#10;rZ2vq03BvLFogfx4pumkBUSWCQtirR9u2tuP6kyUPtAkptSU9TwiKuqTYcWzepX4qQncYmpH2HtR&#10;cYfaM35EuBT3ovKh/h37Gm3dj4mx/oj5KomX/jzZn5YTmenvSbK/fEkIcPVejACtK969K98j23/l&#10;mpGZy7wCtG0l4fc8smdAySq4NgLuV/abq772K9ZlrwCQ8u86mfNDsPSK8lSG2s/8mK+u5TH4xeo0&#10;1aoN3FUiqtczXCUgVtf27/piz0REo2m4FcD/CmGyWqfU+TmrX3uVgHr1LHmVxJrtmVfXzVo9MH+X&#10;VmqC0c+XWT6lNWx/UmjmYa8HqL/yfGS914rNpOC0lweyQvStkMojwFxbx6uTNSsTGSMyvt4PfM8J&#10;xMn6HoF6NVD5fw28X93Ye8C9PnrIRYAkgYox9MKTVPGi1cD9GKaQfpYEMYgaDyMNmBoVbcMAXPHB&#10;W19hVEqi/gbd+KEHKwuDbPUQQfJtu2HHBx4fT/z66yeeH++4WwcDg+O54+PXJ56fO04XRv29MbUP&#10;b90s2HqVpAN5MClY5kRJNAX/+G3bcLvdYK3VN0R4JasJIbJsLHAe8Ip0k3IPXLgX1hDum8HXL3e8&#10;3W+wwc9SNn8REPZ2+QxDFkUIcPwVFBLOOU8KWP/rtlmYN/LgPW3YzAZDPsKTHYfQvxPHceA4DpzH&#10;AcTAXMpwMglpuPRA5WLz8wr3qMDPkWIFgoy+U2U9tun/ygQ6gPIC8rbzI1Vd78CRqvQFVlTGrZIg&#10;FtYLMeWjGuGFX8OtCVCV123Kd2JwwJEMxiXdRkRVBBhTYPMlaA9MT0UtmI+KWYYuUFICTSX40VMN&#10;eC/YKthOXifL6QwDu/lg2gjcW7vBGosY00tki+Dk3oTB6N43Sl3Udgs0VBVoDHlXYULlGi0AeDmu&#10;3TuzSJBDYs1IcKxfuLsqfJ2GQJgWUJMt2Fi8r2HNsrcJKz2PAeAsC63U5FeTaIMiqV1LEgQSdivc&#10;KjlYARAkmcIB0G785wPIHkPbtRfHaSOKMjRWEBkygNuFHJYzKt7dme0YqA0tTQQF5+cmn4GcIJNr&#10;NoHk7J//GYJhm2tml4jcRNBEcqCw7kGayJJhgiTD3KvzQnotCqFmMSxQ3GFCZQVSnlvjYr4Gccu/&#10;H23/M1Lvyt+NbBBmtgtyYm4FFK0BlvI6jAo/lxM19UHAquXjq0X8ahDXq/V97XdfkzU927AyY4qn&#10;oHlDvFckVls31FZrwCDwoEuwz0blV8blq0x5vcGOOVXKkcAYW3aOQLh6olmaR+kgcv2uZtJi9g6P&#10;gLDZezRqZpvPmbJGsrqJte9PQTiiALgz0qUHvGnk/FWboNHa6b2zpSWSWKvxa2XODHNnNa+RMKvA&#10;2NWef1W5+Cf2qBnQ8ieARn2f5qZfn93DEQF0hRC5ev80cLYkkdftTdBHNrr7Q/0+rYaIzgD+Fa/r&#10;q0TVK+RDr36eOSm8eq0jwqiPF63tWX9qamTVDnEVuNf29JWacLYv9LJZZrYqI4Lk2gROGUItHTyo&#10;mgRctYzRRYA6SddbB/N3tM6t4E6v+9paHk3czOq0URC09v1ma3o2paFZVOX7s/Z9r5K+L4H3K6nF&#10;q4WAdrMLlkgJxIshb8l2RDScDtFXGkKqyv2f5bgZNxz50fUOJv04o4rd5snGMk9aVn5EVl1RDqy1&#10;1iRwI/pWP59PfL7/wvH4AL/teH7u2KPX/XFmlaexoG0Dtg3O2gRkRRAg+swnZT8MrDG4bzds260A&#10;5Brw1BCM9R7zXjPv4JjgmHDG7x3ukzWEt7cN3799wf1282p/BwGShO8H6wFf45KFQszr9AGdnpBw&#10;p/9Daw02a7FZg20zMM6AzA0bNlh4z3vnGO5knMeJ8zjhjgPuOIAA/sPU60Y0jDGMjTRGkYourwBt&#10;WYSqBaCfIX1M++AmicAygrcFMkLm290EuAZPIxWA6eYnyQoqRexFqHJvH5B+/IUPJoUGDYIQqX8A&#10;8vNPYHXTiK2kkbdE27TxJCwXlAmw4PKeCTRu0LRXlkDpps2L6mhRBFf3gZymSU4+sfHNA/XbDcbG&#10;kNowgZKCu0wO1G6mGmioehoV6nl5klqsM/c96XveoRpD7olMUyn18iJUz67m7AmhvsESrJyCIQVw&#10;blua/jvIWVVX3UuX1PeciFmIqYq01whlKwXiFspIYD0xlhXlnQJV2s40nr0i0Fe+q8p9kAB9JteR&#10;Aie58Xavw3GRpoycCH5lWZAKv3N2AbA/zwTcFzYz1SNKaliX74cE4ahLrFbfjGUBrhEOrnqHZbCv&#10;zEUJ36fy4kqwXMyRsbYsBsM76jjvOw2AV9kVlQBrIOQ5E8/6sqVmAqct7Ntm4aoafKWRWK3V2sK5&#10;nB4b+TmPQJ0y2K+sB2TgchF0AtdYvqx4wo4AoBXv5d+ZXtD2up53riS2QkXgpyanYBUPwyvVySO0&#10;Fn0zoOlPKZ7G16cAKeh7DWu5YL2R7nkzWOfxUIeA4wbAr/fdWSO9AupcteCo6yeWAU7Sro3Xe88R&#10;MLPaWPfey9lUxNV9rrBjTDVjIXVU86VeAbxV4LEWfSi/mwFnMwDkiohA25OXcxMufp3m5c9MQ9xi&#10;tPZe9UlfCbecEU/jdYxuXf07xMkrpMOMGLxqbzcDqlfCWmfg9izjYdXD+5X7OasDVome0Rm4GoYr&#10;r2Ul4Hx0v2bK/x4esULW9QiXEQA7IwFmYafz556FUDKnBsrkrRZMvQbmZ2sbWsjYW7euKW1iNe/7&#10;V/NwZuTJyv5xNbx4VrfMiJ92XZuUyTSyXn51T30JvH/lh/QfQAvcR3WTU9J4Xa2IRzmDmgNo8+nk&#10;XNtIF2oOUaBK/7rRBrwyEnMl/f1qk9Ubd3fMIPIKQg88H8Fn98S+P3DsH7DmAHjH43Hg4+MDn5+f&#10;OM4DzjkQWWy3O+ztC8ztK2h7A4eQWnZe8emKosGDY/fbDdvNg34gr3qMSkrZGDBsUDFbf40OOE7G&#10;fjgcp/cJ9gA/wI7wdt/w5e2ObTMZkUcepDVkAEvwhv9CzcheMX+eFsfpYEGFwtEak2xCjLUwZGGd&#10;BTkKgL8P5XXnCT5P8OH/S8Te654pA2iggoVMjsIVIFc+LBnQ1lGHk/eBd3CenAA1tk9pk4rgEkUV&#10;oFeuc+/ARhviGSdSgqdGHuGqvzaBnhILoyYkTbXI4WyJJVXJ6bqp0CUKTf/oPdL97+qwO62/IZrv&#10;V1KtPzqUaLgnVMFN0EBTuUe56jAMkxqkwmgKSIBsjyLvUrIIiR7ohM1u2LYA4tsN1vjgZn3/4QJU&#10;l7/i3jkqKE2w3ZFgUAkKUTE+aITnfGG/ZUwXGNCKtLaIgxpcSJWfUakyL8MtW9USK170HQJDgMIs&#10;fdYrMifvty6o7VH6LcS/4xB4GhSIMUw4FxxxOsWD36UvjQB6q6kFZg776CFU6SGnw8RQdJOA84Ik&#10;EqAwo5wk8LYyFSGQLAK4odbix/bX4onmOsiXBAh7ni4B6C7Y1LTTIlxOSERbtUQClAR5TYZ2i9yS&#10;HSrXkMLr5IByEmuAkwVawzcJ4JlDcLq8X+luVyB113JEAM8Juyk8ujS7lFlBTminS36/me8pU0YN&#10;zVWl7GsAfg1WQ1HcUxc4WS3mZ0rOFbvHVcBi9Xm1GVZQVfdQM0DKsFZiNOHTbbNUnt2rDVEkI6lk&#10;GC/X+jMQtHljikBsVq1N5Pk5ArFWgYTUA3WfX2vnVhJaVJz1v9MbzkCBlZ5HnisrAOnMN3sEcK74&#10;09bvkXx2r4Kg6ntZASKcRzpeAuynADdzZ8tf601XwfKVvXXFn37mqf67Kv5mmqU4/50aer+CCbya&#10;O7FCWM/2+tJjO9cceXrsoqWUmNZeeZ9Sn/kKkfdiJkDvvV05V1fsnTTyTn7O373uGSE4EzC8aoWj&#10;AayjyY5X7U5fJdGvZqqMyN3Z+/s7NZPEEdoztRXEacD9jERZyWrpAeurgdt1nSd7Xp//wd38gBlh&#10;1vOf14KM1TO9Ux+8SiwuZRwNLPJqwe7vWBb+MfC+Ny7SX9zaaGAb9uqE+i6NxYMzSAGoIxGNggBZ&#10;mdiweSIUTworZdjUyDPpKjO6sin02J6Z8qBYsJHscA5MJ/Z9w77vOPYd5/+n7dsWI9dxJAOkpEy7&#10;qntn//8jZ/vUxU5JJPaBFAVSvMrumnGfutiZSokEgUAgYt+wrZ/Y1w+QfWGZAJDFtr7wen1i2zYH&#10;dsCx4vX8gJ6foPkJ6AUWGpYJsA5IPoOPuz/TNGFeZkxaO4IVIwEurqOwTATLgLGM3TJ2Y7EbV9qo&#10;SUHtBNLA87HguSzOaJZN1Dk8AoYCgRXApAIr1ZjjNXeonbwkwgkYAaf+PiuC4hN85oN174F7ewD3&#10;fj2oQyNeARf/AhYaYIdcRwBI4lyYg0lyLLFxfBPBm4keLEtSXpKIggRQLhkKozoCHIQE+SUwlrCX&#10;3Ej3YQrpJX4o1p+mBEg6THejCRAVa6OleuBHUIvWRoFdn+L38b4/TaFzmuRRh7soZ5UrueXB2Ug2&#10;rqGuEPgzI+oSPuNrQ/MMUDFMn/8sJxDOUVMpZXY7fXulZizTgmV+YA7gvftv5CKflaA5fBIoGH4q&#10;sZZiUF5KFZ3NiXJRRhewMZ3k6NHUJzlynxbDfG2oUGrSys4X4GCFH/9wJv6nqzz7aSTZtDoLvBix&#10;C+bJAmCXLDpOGmWWj0kzDjHmPLusM9U2xscDjiS84kY1InkXkqzuTJy2zLBCMiyYrVrXVJmmyUkt&#10;gZImW+Y9xT/zEYcjRn8G0RSvgXAv+PyslEmCPZPfXvw4zobquZ4OQ9greB9jJt6YjpSX8uLEWydm&#10;oV8aOCyNgnEBcONJE8koPmIEiXsKf93na18AWiCZbGDhIZTsNXFmtYC2vOZ9GbCLme113eO6yRaJ&#10;/RkTPJCR2RwrlCleI4OYWB6MLpFUEEn1pGdCy/yuBDDUzNZq4GBPEdvKf9NJnNgo9gp85QqukB8d&#10;+yR67Tp4l2Wvy2aqyKdKhH6KOzDVHKGlZUsCyOJIVPCSINRrh6w2nzQJj9XxOccNaQAKuf18eBjk&#10;pOxy97q36O359x6W8leAr5pMTgkkqNV0R04iZVjvXJskPWSn40AR4aOH5d/DTi7WuBfp1nNTMvpe&#10;9+5z+irI+RWQpLb+zmaiajbvvwOsvQuulmJ0vRlLXZIc5RO0Dyit5e6967UH3B81wezRwB7ZTz2A&#10;fc7bhf9LDSgAnpgZE+pyGFoJd7rjJfGdDbya59jIfap7V/Z7tckGWF0i8poD5rujtUk5upBDcvu7&#10;Pd1wbaa3vJx6sJI4r0VzHeXO9Z6GUNOHQjYSM031VpOu1Qyt5dqp4kPqC3aXBNH7M9PIC+YKh+uD&#10;oeyDPr7n1M+N9WBlV/s0RC13SHPjfyxGDCW7jisHr5Te+MohfNe1vZ4QEGIDKopBqKNQ9yDSvm3Y&#10;1xVmXWHWCevfP9g/f0Njw6QcALKZ3YH2lgBoR17XE2iaQdMDUAsMe+CeSYBu7hDQpDAHnXsFUo6Z&#10;z2yDsSxk8FWHPr0SCSH5iQF4s1xvaKsANSn8eHs4vXvyJrQ4x1HSRPKQE7CWYM0BwDsGPgnNe2dE&#10;Czg5EHWqz7MFLIENYHcG7xZ2dyaGjvyuvJY8wnXgUBa1YiKAALAKTFAJu1pcyDSIzEwP8E0wPgkq&#10;AIMHgzZ3+F5NlOmiEoG0EMD5eaSchftWFeHp+RHOc4/CyzblGRhxwyUdQwVdD7BsoX21ZD9/qsR2&#10;oksJjKs2Ll+64ERXiCE3aiobaPK5XQogFAxjAiPw8naXgynU7qkSDx+GrJI5RRGIppSPpUTQ0wSt&#10;FJ6PJ56PB5Zpdga1WgcpDoqSD1G8K+WnJChizwtldm+MS4m+fcxayiVwx5+NyemfV0D6ZL0F/dsA&#10;VidSGZzIqESMYoqaMPJ6OTJvtcIc2IafD3GO4TXer81MZmmUysKYjxOA95CKEdca7Wmv6747eZjI&#10;AP2YFICNps+CTwooi37KZ+Li5e6awB7It9ZCK415WVwzkePGLOUAeLnNUyMla88dyQnbPmnuBdZ+&#10;Mk0XyUuJaYMjrkjzWK20IAWkL+GmVTgB7g95n2NYKn5/2XxVF1CMDzRNjL2eBIJ8UxPJOgznTMLk&#10;kE1MKSF0kjO5wvKmCKhL90heEqrU6EQ23tWA5dZI6pFrRA0pnCbEkd8D97Fj8sXVFcQsMb/74YsS&#10;cH8F76+6+LgtvdEjGVIqnnPMphKLPy/5yIE4ELPFznNBFliR+Wi24uWmhvDFdC9cjIw9dHnWkGe2&#10;EN/Mzfm1GIMXY7gjV4tyK/FajGRd54AmatAKhJ798VmjobE8IzqXl6S+JvGaKBvSj7Csa/IfvU2n&#10;GjDY06iqefC0wL4WSz/HJs7VxrckVFL2fadc0WiteraD+GIbT53geAtI7r3uXimd3vjUCxi2JSO4&#10;KGfVB/aNmyOPMEB7taPjpur3AUktU83W+dP3DL6OvfR4YvQ0llIcrEYuzTZZ5X+FokTx8wxmHrnY&#10;0po66AHbS7H1LlB/Vyd91Fcjd1634lZ5b8u8J59TXn+GI7m/65OkrGxdUwqwue/bn7fHHyGXH9fy&#10;5bTxU8spUxy0dxrmzjk0kjfUrru8B8r4RU2i7e6vYdmcVkJ2sg4pWuw5g9oDuI9BERtq1dwDzbm0&#10;XzadYMedrEsP6CS4xZ3A0uNefMfBu/y+dOnUXR2qGWx37OsL5vUBMwOv3/+B+fiFiXeAnfHqthkY&#10;cxRcGqQJalqgpgU0L7DkgHu2EJIoh+SMxjLPWJYHJj05oMqDMCxZZb6IcaaYk5PWmSaQ0jDMJxCI&#10;mFUEMJZZ4/3tiXnSbm0Y49YGsdB6PmW9g22jcQC9M99VAHl9Wa8hH0BqIg/c40xa2Unm2M044H63&#10;MLsDbTTpUDQF4O24/2ISgYQcRwyV+ykBpCyawvEcsc7OtX6w70tBL/55IS11sHFTgDCbnMcmtPV9&#10;1wZaY3O7q+Fj2J6ilS01yovFTwRkl4J761BLi3tK9OfKB2gasClpVETf18HiV+GGn3HvBHcokkKB&#10;AAVPs0s6dcWP/WE5YeA734dlWfB4PLAsC6ZpdnvlYGZ4Rn2Q8pBrVTD4HT56mGSfhWZa1Fw1iVWx&#10;ARsaDXzGTuPlQdKpm5JBjvVM9XNChQOwI5vDVxAjsxMzniwHGHxoq0fP8ADvcZVoO3/WxiaryYTZ&#10;8b6OaW4jzXb5TOCBeRcbT2ma4xw9tM85Mr9VQqKlrkXOnulu9g3bvsHsJmQLtG0ORI3YI3kA3wrW&#10;+2FUS0DFqD5O+kIzxIocAdem3AmMClkcsAhRPtbYVMZKYobppIgwpM2EhVMm6GDlp/s7hgVZNKwj&#10;sJBY9uMD8IesnvUVyovel9tJbFibw4kjd+cuvYZy+XPMPWepF58z7j66Lb0ar1eQ4SoFlI4G14D7&#10;+lgzR02HMMVhr42VlnFfb3HZwxyuPYceoPV6DUig77y5eUwoIDFZI849IJlkGZwQoLQvl5eqieR6&#10;cHpmlNZpSaotWxBLLxBhTkuI/XiKcffSZ6jnIjHpgrqecZr31Nb8CNg14gfUA/i3gMivSBm0gPMa&#10;uHw2EPuB6VYdmNehL6/gkXvf5c0ULS9qrJ/xOvmO4W+6x0o/H0888tDURr3Bm05ExDrGvWB2y/y0&#10;1qDsWas9LOqv4By1z9izrnvPlO+awLgDdPbnJm3flAsGVMkmOMn7q0aiDTi31OyiiuRjjuHey4hv&#10;fV+LQNHbNO2NeXekrltxs9S4KGEMBQvn6N9ikk8pRpxx76grU2nvnvUeEUMrsad3quHaYBg/g0dM&#10;d3Ogeo+P6lcMrUeNps9rOiV0iahYG3xXA34IvG+NZEng6GowlSvYGSdJO1NY8sm+j1h6jWRa6vid&#10;zNVEF7ISXHLBrrSJS5u6JcHTWrBptystME+JoeMDWShiaDCwr9g//mKjHZ///D/Yz9/Q2AGzY99W&#10;bOuKbTfYDTuQnjSgZ6j5ATXNMEROrgEWRAZKE7TS0NMUgL95WUBKhUZLYNr6QuwY3VX+5+bHA3pa&#10;YBiw7HSUrWfSWQGoKEVYlglvbw9oTWDeYe0OwISmQKRvIWjCJ1PWQfOK/Ai3+ArsEjolEuyh628Y&#10;bBgwp6ExgaBJRXrOttSJoxT4xskQp1zxlYKIV01t2fiSEytpd7DOTBHBljzkE+kapx4TJ3jeMsQJ&#10;OuvCqDkP3ma019wDiu5nME700kGlbZGy6bNxIAJYKCqDpFlMtH4j0J28nr2QIgEumttpFySOK6e2&#10;dP35ULHAjuNjIYPjmFF8jdUubGqtMM8T5scMPc9Q0+QmbMhNxjhj1hOEJpyAJwvwXMpYKTqeVdzM&#10;aR2CJRmGtNkrGfynmW48ERHpp3s5FpsYol7A+0QWqJQMHAD62bTyrHdjY3b5+cDdjrKSUc8eaDVe&#10;2o0i/fXomYX3NReZLKUonF/Hv5fOHQ6FuI3MM0M/qcGMZt8csMb9vJNJOlnzqYRD1IAQQEfKvojO&#10;V6ndkjTstNKITG/ThmeQ+bHCyJe87BddGt/WUjYOsxxrgeTjinjLyTRK+LxXugzLBlsA5kXDF4KJ&#10;LTTm8yamGX0YxAVdbzEiQdSe8f/SqG7t+yNfyQx7pVTwp3u/lBvFCkQcncutRD1nmn4Bcy8s6P7C&#10;8poDWhG3bdT8TjWTe4rbHtmSXg3Tml5qr7b49TRu57lSpq8kNddiJ/FX9E2FoQWDm/n4MGOUr1r3&#10;peeZBTaotOrq663lf1DyyrpOLbV9uVpATw5wHTGb7AEie4DFnqbDXXJVzRBxFPCuNqUapq+j4ER7&#10;ar7v53vYkL0mmDVZsJ59XztPak2hu3FkxIDwK42PfMN4DIiqf8Z7xr+9Z/kdoKy3Cdb6+569WMKv&#10;RsgAtcaifL2oRCS65Mq9DZw4v+Rm479lfF9qCt1pjOZY7b3Pt5cwcMcYfPR5lmITXyQ5ez4XcJXD&#10;be+91hRRyYw9vv8S48g3ImpNp/Se5yQhe8Dp3ude8lnInXdN5ZWBZkFPftwyp3fEnLiOyK2DWv52&#10;p3F5C7wvA/dlwC3PvOe8ZpgcTbcJOGC5bbogQLXSqEyrUCmNpbXcvmsJWi3Y9RwOl/tFR5FooABo&#10;WGDfsP75hb8rYf39v6DtLzTvsHbDvq9Ytw2v1WDdCTtPYK2g1QzSM6C0Y30yg2FBZKEm8sD9HBi7&#10;etJO8saDOJEOsQcKQQSlPfN+mkFaY9+c8eBujGPJW8+U9wXdpBSejxmPxwStAVgLUjG+k8qHSeA1&#10;gH5HIeR17ZVfEFaA/odHAplT756t/zsLp3GfUy+lTGEdgKNDC14wzMLYOMK4QIlVcUojJbrNTJdR&#10;Kjm6e00YYlz5bPIcwSW3TyWIRV1sJUr06nsZSYcUEJPTyj+THAryHj0HZa65FYPqlFTFlID+8YTB&#10;JYiSlBqJ75M01CyzJqgAE9QOcrro5HONKcuBhBr0wSP5D8GRJkXQk2uoOY0q5RslKngWBJAYQsOY&#10;OFlHot0jmN9S8oCSSYuUCV6TKjuaegJpdk0CtsE49mCos/e7CEC3iKvmmNpJwHvJxg+gb+YsCFIt&#10;9vRhIWaAjfg7qYF/vHecoFOIN/ZigpbK6oS7ZX2TwB7NFx3WqrUuPueaeSEOyjMDp4yD89Ggs4GJ&#10;DMtM3FeIRqxS6pSDYDfTFOlVi015eI3kjGilRAaE58gBlIcOkZeEy5k6Bka7Pc4rHEJjoItE1tm0&#10;iFi2kvKe6cWlUkcyP0ndL+REX7ivYjoICXh/NnaleIdM9lMYjy+N2Bb4eN7POFiUwDyiHlC6ln9R&#10;BL6XNG5rMoGpnmg27wwF8XWKoNVwbuV6OQ3L/M8n6yZrivc1fd8RcDEH3rcK3ZHR93Luf81Jcjlu&#10;KWce1RceAfSu1zvG+uoFMlrTEN1NEZFH3pUUGC2ce8DXljl8q8mXM3jsuc47BW25vjvP3dzUXwv4&#10;u8sS7SFvjcqrlAGbDl+G5BnXDJNbsaYXGCub+pXjV6n5kjtTDobqCLu/xugsNSZKuEfvcx6Ne/lY&#10;295vNaCzdy32fu8oZlRbN9+hrd6DzbSaWj0/02qkp54WF7QvwQ5SIkKt4A3ZYcWctGf93QHt/xvG&#10;m70GuaMNodYEUY9p/XWf5iWnqABC5O9pnMDXCBI1E+GkWklen5vPtjc/ru8FSpQVrtOn39HMG4lN&#10;d315SvehZE4v655TPvLEt9K8s8dn478C3rcSb/nhWjGoBNpfgelYP10W2gcs1ptUtUYy26wwqjYu&#10;errF93XWUtMLFiw0hgJDEYN4B3Zg/bODsMH8/QVtNxB2WONkc9Z9w7ozdjvBag3SE6AnQGlnIusx&#10;ZmaG8tczTROW5YHH4+HkW0gAlhQbF57T7gqkvJa2VrAM7NbCeLDlMGRk6wAxtgZaAc/HhGUhKH0G&#10;S2tImBFSYkNKwQjWsiwmCYr0yUD1EwqnxJCFtQAZr3dvHRDkNSdO2JNjOSBNKmoKSZxYXk9u6NWT&#10;lJHqF5eDcwwuOwasQm4UKhvEKqGToiAf67KX2FU5DdTRYBixV6KucMrgi81W8iNcfeN1QhU+E1AL&#10;SU3EsqHsoUvCL6BYAFKC7GXvRV/yWxrVD+orlnEos0QgpWUYspiZnX+CUl7qm0BKnz4H0ecV64cl&#10;8O6Z3HDTE5ZO3f30emUTQGp+5/XLESSxJEM+NHoUwZh0CsWB/AcLPQDAOEFfDzEHw9TzvIo1+CmZ&#10;pognnE5Qm8AgtpdD2cUyb/YsxGZH6wAAIABJREFU5IGkFNN5fImGXg68P+TBjmtkgmVzstmF2+qp&#10;iy8lj3DRWJRGq5FhLWId6kPPH4kx65mQULj/AGdNEnMJzxXAl8s31m4/GP3HPWXLwogbkSSFPa1H&#10;YMOapdNOQ5hAHgC1Et3NrIzeEW9YGkxLE1gW7GGRtKXxRDS75P6NvAyE5nB0XlB+b5zs5SC6lPyc&#10;/9ejiZcCac1Y3U5+66OriJpwPcy9E3iRnzFT+BDFAGchpl8nmfpz2ztmmXlWTp/+eG5S7Q448h0g&#10;SK2QqHsKUPf19rBzR+QvzgkWLk68xubgdDHqHtEob923GoBfXiv53VkDNdp5I1VB/h4Gaa32y01Z&#10;9hi4joCKd8xHG99xaRCO6PLXdMbL0gpl9mCPgWfu9VpNmJo+e+9kRi+AebeR1Cu50opLNR3rkk53&#10;bWqlFQ9K67zmITIOolMDS+jXLv9Or4RWvJPvVZU17t6v90C9UrOtp3HcywzuMXiXRubFz30QEUQu&#10;fvdXr4n23ftZ+r4R898eGZ9079YaZ3fAz1r8bMexcWP2az6SB/Bze6vlP0V0NciNa8+xXyOEESlt&#10;ef32Qobe2ayskVl6G3BfzS3Gpqrks0yVE2Iyasl4+L8G3h9SCrkEwVormFuUmHRdR4lO7cCK4Qxn&#10;mkkJEFQuvPo1tkbYNq2Occ9BOZYQxcB9xOYiwSRkB+CTNeCNsdkXeP8L3j6gYJwW/r5h23fsxsJC&#10;AXqCnmZgngGtYQgw1sJ4DWylJi+XM59yOfMMwH1fAEFk8eYBwTA+rBVIO3DQWPaa9B68t4esgv+y&#10;O6aZ8Fg0FDGYnVxOpFkQmPMEBSnZECwNYgNNf5iRFxvmAAYd73nI5ViwkaCUYE0KE0GJ45Y7pYe3&#10;AkXgO3lTRKqACzWd1xYzQCYsx0REBDymAbUg7avo1D9Hg7kjeq9dbIrUiDJowAKCFZ87hHJGIbmD&#10;K+PYXjDobAZl+dPkJTK4pHdfK+BOY+Iisw1Xc+H083NiWhk1MenQ1OYL29ayk4ICA7t2euhpA4Wk&#10;5A6sGHw6WO3GGaia3bHZASjS3qSVTvAtar5SAElZTPPkGO0UAadXYM8ZXjsAfveG27IBEBoBAXQ+&#10;TfiCZI1kdYOjvR49d078IRLpIjq06/11H8/GmOPvvck2UYSTR42BAnh/BfxP8PhgsrM0uKK4oDOG&#10;heaykDkCXRS7OD5QQzMHknmfGsciFtqKn1MsZ8QZKnc8HZeYQTPF72WFKeOJgQdAmiifSsdNbsqy&#10;CWJQmS5+ILlrFcsrrCqSiWs07XAFkuMiIZ6GCOusknDHhrJx9yMl18u+hRheiRLtMtOObkmVXMyh&#10;RTE5MtZMJRNzyPvEEVGAkqS5J8e7C2DEUxFUAMoQTcsdzFD5vim4kcsha9ISJXCqlfOWRvNHJCVy&#10;hvS1RnoOrLwzBl99Zkm+kjWVtRY5D5nWyHYJJOwhMtQApEu+R2MAy0gROgLgjRA0vnIf7gBVPeBf&#10;7SyVoEcam3tqshEj0RRkypF1Ru9DOqFYAtPkOpXGujnQqyWDVPXY6gAve+7T6HRGDoOoeSP0sHt7&#10;db9H5YZaprtX4L6fANlqftRArdr0WW1t1hrOd0DCpi9Dx3k0sk5H9ntPzPxKfL0QVOsX1jhp2w2I&#10;HsB2qHHecTblZFwl0ePM+erXVJL9ajX1Rj1T2usDkP41vabLJXyyFPtqjRgK+AkinKkHuB81E5ey&#10;0FfgHpfPlEpUtr0RvxtIzzdMmPMA+lfWeX0N5hs+uebiyOTTMHhfSvrjbvBV6z6AN9ZGRoQuqaBQ&#10;9KdJRI4tIAEBrumREgKA3NPlq7HqR4Jc6RDpBfDri5hDUUgJK08RQcGbNRqLbd9gtw+Q3ZzUhDHY&#10;9h3rtsNYAEpDqxlqnsHzDJo0rAf62EskTNOC5fHA2/MNj+cD8zJBKXJGjR6Eg9Q8P0YBhEGh0gpK&#10;a39vHNPeGBO+bGjCOI39x7JgeUwAjANvjImNOHE2h05cxoFaV5EBCXRwAOtPdr1n3xsL3i3YEthS&#10;ZHAYwhXlwYSryWJcSEZJEDiw7lvajaV1dgADh/GdDQaYCZMAp1mOZMmCVCSjktV9jVCycoBP2QO1&#10;jvElgUyA65rYa7swzDPXo8kM2fyL+KpU0LU973USUkSsOw/wauc0YSgSlQ/1OH5yol9XiR2HDEdg&#10;aztI8lC1UgQYYpCavAyLk8khIW9ivAkpJa401lgvdbVj33dYYzwwp6G1PuVUROPobMzG/iTsZnqE&#10;1wXH97MiNXaYvlrjWPbGmgCYs0R3ZZNPJvJS1xoIRpJp0iQ9i4MslOiHOLa/ORs8x16QBsqMC5M6&#10;fpZiUSF/NpG4VrfXj88hdnBgV1+6TgGrDUxxMVVxWiRwLB8EXBisx361R2wXb8eiyLQHDC713JH3&#10;hmBQzEgIuQOFqQ45pZDKAF2x3ZJRVN5boqxBmcrtxElYWRIwiQ6JmXwJimZKmnZUSHMTskK0nrLx&#10;kDLxvbe4/ArQTUIGCN0AQHx+xeB4KmmE6J7S1cKT02ZHmyV4xYDjOJzmiKdEUB+bcBRU72no97IC&#10;a0VGL0OvLLN09biqFSjp9dfG/kdILzn99tzvJcPxO8DhFmuqxvJtNWfqkk59zM8e8KIXnK89qx6t&#10;2R6W+XcA9zGwUWNN3gMMepsQrX36lZqwZc6aNgiNMUUQrMZe7fVFGVl7XwFpWlIxpbOlpwHTu956&#10;mM13QNRI8pBzRurylx32kUDhnBy59prHWtqk6n2+bYCyHYtrEjW9MbrHzLW0lqRkU29c7ZVN6rk3&#10;XX4sHe9/d+qw5z7H8ZeKoGZrb5fuca8cduvn6/eBI/ytT34nXxu0ZOl6zgnK4C5pg+BO3GvF0hj7&#10;pYrcZiwfOSJr1tNIHjtbOCt53TrP7p6B15/npsLCaCN/WPO+NAZ4Lrpz0ZYkcU72PV8AlOZDOViC&#10;4IpB5vjNrgHyI4f0SBCsvSdROmoRgxDBSA9OpMHhQBZ2NzC8QdkdXhwDxlqsu8HmTWrhda6hNEhr&#10;sFJgIrD/s54mzMuCt+cb3t7esCyL00dkG9jykWkkkSSoB715rRS01l6mw0nm7MZg353ufTh0Acxa&#10;4e1twfM5+6Lw3PyR5rRMckjI4BCByYlkGHswc42Xm7Beq5qBwLr3jQEDWENgo0GsZefnmueLsf18&#10;ycoJw/XK8ikfatzozso/8CmVkpO+CCiE+70JAB57aQ0flFk5URHB6g0JmgBQqMQIS7LMVAP/ioqk&#10;HeFzSoJx7Ypeu7uxmWNLcoYtw5KN71/QDORiezrH6I/34glS9ZiVBVVrQr54ZIr04E+MipPO8RWl&#10;5WDsHTeOjucJtgEkVkoHKZKjebZbV9xZa1wsOQBeK9jtR9NtNzDWuKmWA7gnx4wnpdz3BY1yL9Ej&#10;D3o/lWKPhDthB9WAnjClg7MBLGNRmPpiToyCkoSWrmP/LCRJ6NJwEcvca8QaY8WUGceouYPanUc2&#10;KcHUFsC4AKdTkPVc+851gw/PC/cEQ6yTHtPybGDP+g8juDlWdQQGc7aQkc1yqZfPKODkZyROgHuK&#10;zy2cjRZpTJ8HVa5grPQFCKI7dIL816Ig1qqMQYv0OqloTFVqpsWN9dz3CucTuhqXXX5fQieLerdn&#10;c+dYs5JpGT6bnBi4aTBXz4FUtlgBXU19W7kUiz2cK4NSED97u3ITGF35YNw4iHNLChM92R5qMpXV&#10;Im7kALWaIWRPg6DH/PbOr3xhRdV7XMobODPZc0xYjRieyuai2OX57+FYU74X4KmRli73nNp1h/ze&#10;IP0pG4XgJnhUnzbEkK78aLNkBJxqGVzfqZlar39tAJaau/2g1EhN2eOfUJPf6a1Z77Bj21IMY42U&#10;nrp7ROO8JOkzsja/qq3eaoT1mFqPgbQxkNnfdKDia+VAqnRqOfV0KcXdHiC1R7arZ0rmrgzcMdWW&#10;+h70aJq3ztPRmNG773ON0caLf8tarudcXG269zYTKu8UNVTj/CBdwzT8+VoySTEWEzeweq8/BeDb&#10;9yXGQu+sqZbpdM+EzXe8f5yntuQzGal8Ss8U7ogHSOmMG5FRH8mRan9Xz1fTupELjZ2xZvctw9qS&#10;llycyDMk++z8M0f/Zm1/R5vySHZWs7imMV1qQuQ2fM+o353krjau2Jtg0aF3DwbBAnb3YPUGIgZp&#10;h90Zy9h3hrUEZgUmp8tsiRyArzRAGqSclM5jWfD2fOLt7Q2PxwNKHcC9Z3vLIEaIrFmVN8LUeoLW&#10;kz9YHXhg2clerPuGzWww7GRxFAHPZcbPtzc8H4uTzZFMWeKD2nmioPaQemBAAzQBRjld/c1YTMZA&#10;73Qyc5mcdA3Dy4AYp79vAVgFsIrvPxIjXgFiRzIEGS3+y2GVMiGlaaYA9VIAIR37OZsaEVZ4yuOc&#10;WPApF3PIUAgQ0YHsyj87642grWuAsGOnnRajTkpHEUWizpFZL64GjogmAVJUnAKASRnwKnfP4+BH&#10;GWA/wcEyoKDUdR5PeOLph5ZMQC73usiXiGd9TEtYwSKXhX3aCEgB4WOtKmKwAqw5jF/3oJM+Tcqb&#10;Vr8cKxsKu7HYd9fgUon0ktnNuQ49Cz803HZ1gi6kTpkmD+AfcU+RwmkWjfD7A0R2kjh0YX/LX1aA&#10;96DETJZPlj8RRZM6qfRQ+PfQdDwbOCrzzOKx9NwkSYElJfZ1VAhBsN1ByXZJC40TkI2+kc617d4q&#10;NtgkOsWcotFU39wNEw5Rb9Iz9SJzX2G8fQDENjHSFs0n5HDzdIIJZwhhPzUkp4dq47NXhhRFsnvp&#10;Hk+B1BzImKQR1SKyZrBMRBfg/sLKObY1nZJBJJsZ2bCUSD0gI3EjDKRrxqBohr5r0zinOV8tbA4v&#10;As5J3xzSY3WPkHwYoGjd1W3AKfKZSA1o09idz89ysjBJA6wjT/4KMPAdxVbJnG0UHKx/T86YLH7+&#10;Ncm4atN7QJ6CkAPQhcZ9aKDlxr/HiqfcNEdEXOACkJCQG7ghYVjap/GZ0w/SjwLqo8B7SxKmBsb2&#10;jrF3N3SS+5WCKTJm54xfa7q0rQZbjwxICXQZZXX3gFsloH0U9CjpMqf3rMai7JHuyMmClZjCPQzp&#10;XtPgFrj7HRrtad0SexQhAgdHmjXpuVZimbaYua1JuZTp3hM7elmtd5uQ8muUyd5q8rR02UfyxNrn&#10;bmJfae03eFaVVCFK8aS2Du7IfOXB0/hTndPp1MVG7plcq52hqYl5LxjfA/rL3PWaC49PI5UMcUvT&#10;xHdlrErPrSyFk6uzyvhrT5O0tYZbIHorf7jLdL/zSzZLc02X9H6OAPjD4H0rGEXyIWChxXTceJsd&#10;CSuNL+V2T8q4bQWcVvdlxIhk1Hym1hErMTB65HsODFsxQ5EFsQHBALyDeQdjd2x3NljNwbrXTota&#10;zcCkAaUBNYFpBmiG1guW5YG35xPvb294e3tCTxPMITnDNmIRgtNgxFCeuT/NC6Z5gSJnhGs8Y3Xb&#10;DbZ9w77vYGuhCCCt8P72xPvbE4ueAN4Cox8k3JwPRik5rN0CsBrATMBM0ArYwP79gM0cmt2+acHO&#10;ONdYi90YGMOAVSAmqBQQpkzSK/wWDg37AEYIQZbLOopCHcc62mHdi6SLKcNU8/eeOGLBhtkDmVyx&#10;aI7xCfKwB2DJkmv2SLDRnkaVED/PICjlGPuaEgCcEZ6JgGeyyYDzABB6+gkAXUtyJUjKLDXvY4fv&#10;HCB32XsEELcYgz3yCm2dUBm4KZHvOZ5zaIFw3ABhcPk4PEyOBIRFfq+4RozXrodnze87rDVYJ4Vt&#10;e2HdXt4wGth3p9fummjKyzJ5Pwg/iaGUcmtYmL6SX8fWHgA9ws+czHuCFeA9Z2KalFOrNVEPYBl0&#10;7ew7KSB2ADyXGVLR+RAmUyTzkZtFZ8lo8KIp65sOqSeClNfJAVsgyoCIl9QzKFtxZCwsZZ7Ia/0n&#10;EZpToPj8+dgM2Ddf1JU9kb2iCDsjodafQaZ8vJFAV2uMtCdBKx/Nxz2lbHLJhSGcXtZzH5AkPi8l&#10;SmwpiBRp8HMh309E/yuFsJtygWjGlMaVC+9RSMmlobU0EUauucniG7ieHzEj00iIr4I68rsrw5Ah&#10;zaRzcea652PwPzWCHi2K7mgEtwCmu8a2tdesAYzX12WkrM9rMyUPutTy7pY8yGWVpOQekPDUqU/p&#10;ls6LkiZzDNpTItNXGbuvrJ10+u56TxK/nWRq7KvrqU9DnprFfq8URgss6G08yF+xhEY6hXOuR2Z0&#10;NYm/Ivtyp35ssV57p8xzYFxp0rtmLtlqZPTcgxYzu1TH13y9as+pp94efW6jTa+Wl4CcFo2vjRuv&#10;Wzt/KJPb5O5P/TPUmjSlnxv1EOCGaXgvkFmUVx44c3slb74i+9VDTC01ohouQNV79CUt/hu4V9vD&#10;gDL5OmWaT2MGtC2ZlRIb+sAQiHAr3ud/pvzn3P4dPWvSKd8WXlvbvyX8sYRNnveUMthu6imDS4M8&#10;W4sX9mFL8u+uN2kuZvVITqWNwlLdUFr3lLVgIyE/+V9k3tcMNFsBKithkIwLd28OIpDKg6OEk91W&#10;Y9aPdl9KiUWtk5N7EOlocCmJbi0i4CSOKgYUOWNWcmLxjoFvN6zbite2YrPW+1Zqp0M/aVitQHoC&#10;1AzSC6b5gWV5w+P5jsfzAT3pYBTp2LvuRttk1De6rkMzf54xzQuYFMy+Y/NSObvZYfYd8MC9UoRJ&#10;afx4e+KxLFCEk3EaAbEKgHVgNTMMGEYx9smtYqsZSlnsIBivg+9McZ00iIWCATnA0jJ2a2F2Bu2E&#10;yRLIA8tBSzfVE0PMPJdHwPWZc9TgSBmjEMzjwL8ih+pI/W4iFRlE4ph+OABPfzkHoHpol5sAvrqv&#10;w2OA2V5NoXFey/m5Wewz7YyLtYIOAP7B8vbNAhxcerrK2iiFSJpCuAwSYnClDsKcOz1l35YS2Raj&#10;tqVbX+rCj3ZsCbkEl6499EtcbDX1/Nr0UkhWSGNYtn7fGlizYzc7tpWwbRusMW4vGMAYON8H1+o7&#10;wdXwXyehkxq5SjNnS+aaPB9yWl626Igb8XN0128FU18y445plktDqSCrFBneZqqUSArmpKm76Z0M&#10;W5LDPiQHxI+Y3BSaUtwoKqixXoN8B04JIU4UAlJ5l5oOtPuvzQIYB+BdMvnJrnEkSYhoJtZA0hGp&#10;hHIySkVJifI4dR6UyCeubdAz/pmCkYdsZAkmcD2mUFk7vwBgXAAOMflzzVmuckWXeFNYy1z4pJe4&#10;mXn/cq7TNhlv50gcAZ2xFGGbyZl/pnlJptFC/qv6tKNg7Ag4JdeNNNptNbLbTbTWOV83621KAwGx&#10;ZJjIt3ukcUr3V75G9v2PpnKYqMmc5Zkgct80OR3/L4NgI3VOq4naq+1/B2jJaff2XHtO6kHG3xxQ&#10;mRbKI4a0PQDY16QlakaPfezYFsh5J970yGgUwccBCbBeb4TcM+nRAU9/LjX97QG4esHs2lmeOzdS&#10;lmbr/XpzkTIppo5x9KzZnim0GphWa+KWcsURUH2E0Dna8Kk1fut5YT8A/9WmbCpNJ+/pyBl7l6Hc&#10;nqBqS5oM19tUlt6RgPNRM1wB9pYcDzKkwdpE8LUK/HrDXUxaF+7VHePv3H5oNWQuno+N/ZWb0Otd&#10;Z629NtKQqxPBqNjE7J0icqoVZTnJXJ34X9G8T0el7hoQ9RoaFbslCVggEIv4Xyg/YpT772mySF3d&#10;n1ZDoHRItV5vxJAnRrc9kM8G5OBrgA32bcPr9cK6bV6LGkH+lohAHrynaQHpB0gvUNMDel5AegrG&#10;jhcG4WGceCQbHsgl5fTtSR+sfgXLhN0YbGbHth+mlzsIjIkAUgrPx4zHY4bW5HR+BDMzFEJHwCQH&#10;FhtF2CfCNhN4YmjN0ArYAexMMNa9t/XscUsEA2Bjxm7YgZZM0HCSOeSdA6h0oB/rSR2M3Vj/PgJI&#10;kmUZ2HoBXJTfQicT/0pODL+3UpLkAOf59BBwBp4G226wbpu/1yZ8GeMmHYJ5p2BsBvA+yKA4QFhP&#10;E+Z5wbIsWOYJk1b+y5mVTtPkv//4WX8YK8Qi70LG52TCXUHrEcCinSC0GT49hVpuv6axsFZEjCX1&#10;GC6cAWmsGoOvx5owxsAag33dYNbdTV/AwrgwcU528LnOz9hp3ZZMRg1T4IpjO98zNHEiJwBcGjCB&#10;S84sABA6G7CHLBSf8juxbEACVmdQpJTMe/EUiNsoUZ0lr406nlWvyU1JY7IEGMsJHRZTQAd6z3yE&#10;Jy4mO7n3OZonPcVRC1TPFYhpcneX1ZNLGuuNvuvvz+GiK4CfS75iVwKOjHMjFvtljecB78v7cKw6&#10;FEHWx35MC+6sSlFZUzzfR6IKmECX6UgKPgucnS4bLe5qcgi9k5R3AIVWARNLwdQ/X84fIf4c46DY&#10;XQbpnaK7xPJNAataMdw6Y2uFcUtOpPWed4G91lrsAXlKgMwphYWMFkYimzMofXCydONGd7xm+0HQ&#10;GluxBzQbBet6cq4RUDR3trVYcFlJs0oBX1obpX16x6S1BqD2sfq+1oy5m2O3piVb50OPPngt/hS9&#10;JzA2mVDK52sa5j0yMdfvo+KUX2391tZnL9B1na6L2cY1eZXc+TyC99SwnQNQrq3Dkrdhb9Nw1P+j&#10;tynRE9dasavVqLv7uVqs5ZEc7Tt/taYz7sr19LKtewkh7ft/p4bhywTpCPGjNIk3Qh7OxYae+9qS&#10;kPrO9VAjI6TnQm/MGLkvtYbDyF6hG+fsyK9p5JtrG+xi0tYIVC0Qv3go574X0vxJ/Ls/GGR3vcZG&#10;6AMHruPEI4drLqGRzJ7+5O9EcQ7te+e+ugK8gnnDvq3YttVpV9tT8xNe85z0HIB71jMszbBqAqsJ&#10;OFjf8lnKGVRGJPkBKC+ZM0NNE0hpWCYYw04qZ9uCXI61zkBWEzApwnOZsUwaCuy1kIVu9FGkCMND&#10;S4DRwD4rmIVhZwZpglEEQ4Bhg904pjhwGNl67X9jsVsnJ8F8SLk46Zzj/qSmfvH6o1RJPUh5nMaA&#10;QZg6gNbucwkAH2fhda7hBFT0jGhjdhjrGh9m98ahxt3T17phXVesq5uyWLcdr3X1f79h23YYY722&#10;tBPa4UTOA1YYgrI3G9Yay7Lg8Xzi+XRTEfOkscwz3p4Lno8nHs8HHssCrb21piVgIhA0rJfbYMsn&#10;U1+RWDtfkxPoZSXUGAx3EqQ7CUQr+a1JBrSSS8oBcwdAKaY0EOSiLOzujWPNoT9/AvBR8yiSnZCJ&#10;hxWSLad8FFPSOGHvV8GnyjcyrPgAjVICowtD05zm+QmQUSQHE6t3SFNkuUelOaAHRJBIOskGV5pm&#10;tUxGe5L85DWy3y+nHYTRbJAPS57NGaK5mKcWGwVi/PGIuSz11o/XlJNtwd+bookRCdQzM3ITNvXG&#10;dFcUOGXcis/gvM2RaXAXqClAs8Ok6fJsxJRSArJJPfrrexxdTbo+7yDdxtFnkPsyIpZfCvMUnJJM&#10;3fzYcm1JU64J1gD/sgDiKc7fzLHuAPg9YGXJsCxdq5eWXsbEOhoXJqnn36+NWj8/SibM6D5ncnqu&#10;NXAnV7S0jC7bhY1cY2MM0lIBV8odWs36ewXUqY1bK3zpYF/wPTC7HpPiMyll+sn1WNMi7wV5a9PF&#10;JQDgTpE6AqzF15CrP200IZNOKEh5hp7YdecavwJ45fZcjRk+0pjL1dRfnZboeVa9sg4t4ltJwuWr&#10;0ralHP8uoaD956tsUy+QVqt/ZCP5yAFrOtmlmHyHZNQ3jUVVuaaSUW739I8Ijr1NjRo4+F1gf6/U&#10;Xc2D8Tu8Flp5du36e3xO+IsTZd9loh2z6tPcI+97BMRnQp3ch2oDrpSrlXTPr4alOaTza/d0lHxV&#10;i+el+H6nQTaaz37XmXvLc6LTHFnmXznSdhkHak8a3wbv7xwwvW7ete5kaXwh+m8A7vMMQClVU3L8&#10;HikqasnE6Ghz+hqtMb7jtRSdpqbEBFgLmA0wG5hX7NsH9u0F3o3T07AMTdox7bWTyaH5CasfMGqC&#10;pQlMGoY0mBxrnmBPeZcL6HEkAcqDc66LrqcJelpAWsMyvMa9wbYdrHsDsNe6BzBNCs9lwjwrJ9di&#10;T6kKGQqZnG66BbBrwj4xzAKYmUETA/qUUrLWsY7drSQvH2P839kgJwN7ejdK4I6KheaBVJ0AKSjR&#10;ck5+QgX5HKFjHgB7rxHugc8Du2SLU/LGGuy7A+a3bXVA/ctNVLxeK7Ztw74bbOuKdduwbrubsmAI&#10;cNabUXoBHgIH2Rt4kNdYp31uzWFSqvD52qA/XlDql5M30hpvjwU/f7zj58+f7uvHO5Z5DhJIMxis&#10;AcUKrLysEyloLQHIE1skyoMMX+mM57rsrSSt1cjrTdS/q3jtPQwDmCeyC47mk44JkdMgfDcWEwnj&#10;WIF6B3g4AYBTBXaRIp14BV/RBre/nF8FMsC1NO3Lmg5GWy6rdB0V67kXCCxFae4KjjTQjwmiHEzJ&#10;0U+JfYq8vLfULufEHDYYi57tkgDEBj+NYy3y0VvjJPmjLHATv37BmFWgQOHuU+LpIQH8CNg/Pric&#10;lhA8ZUrp51RJXjvX+2H2zXEjAZRvpsoPnG2IZskFCFNPzj+ZhCfCCalzLl8Bosml0qRged2mS708&#10;MZCPMVQoGkiAXCWGT2lqoTIhmZjFttiXo2Bz+t/eKZZWYXHNMdualfX1mbDTL/92Ty/7yrLOyxrl&#10;8uYSCNViT7UmU7+zyO4BEGtTBUWAA2UOWzphVNVYzhxBzPH5xOKsjH6Q8vdVNl1zEnq9AL7Ul5Xa&#10;szlQ/448UA8AnP59TTe2Z79Kaab85+dLbMpJWJ3TVLHcm9uHNvz51MKPPUG+Mg3WE/tqYENPLlsz&#10;ZewFZ8bIYSiaDfdo2N+Ro+09N+6wlHubfT0Su7VJgNJrpHKiJfBsBAStG8yiCq4G+cXChE2NaZuT&#10;qapJGt6RgMk2R3NTqrk1E7NHmvFnhIB5p5FV28+5tVhqILbk3+7Uo6NTUi08r6cp0GuM3Vvzp74y&#10;NRD9Stog1IgF12ulCzFshVRpAAAgAElEQVSpNvlf+ruMEni0dOOzfSw37fFsqMW7kTjcQ5joyQdq&#10;k+E99UEPwaNH+q23xijlsz21SP58zcu+fgt4X/tALfOi0g3rGVftPbQkQN+bfJVH/dtAe+9Be7eA&#10;bSXS4VpADjyzFmx2wG5gu4LNBhhvVCdY91prQM9g/QDrB3aasbGTmJmhHfNea4BU0M0+GS3XsZBD&#10;11wpBaUnx7rXGoyTdb974H7fNi+Z4yRWCIRl1ng+ZsyTgoIF2IpWjIeIiJ3sjQKMUrCzgpkYZgas&#10;Ng6MZjhNauGcyGdWD1jHAmfLgJeeASuBbA2ASRmQ/mrQd45Jn6DMCQVZtgG4tweQdhh+7hbb5uRv&#10;1nXF5+sDfz/+4uPzA+trxb4Z7MZ1HkgpaKVASmN5aEyzDWzqbTeOfb/vDpiiUyP1APII5GRurHHT&#10;EtqCACitoQ4ZJD9ZYIzFn49P7LvB52vDn78f+P32hre3B57LgudjAT8e0LOFUk5aR08TSFMww5SF&#10;LgFNfbjvGt27O3rcE9zvxJuRxl8rTjjNcorwA3lvSZE3AiHX47MMJSWdIu9LCvryKMjQsNeJZ066&#10;xRHwxFcZG//DpxQV5VOtgsQHSTj2INF3j/cLgx0PzJYfWUfMzrIo/L8JmjTTVV5IGsyKrssJkFMM&#10;UAPSsDrVTCFk7IuF5Atiywk5fHA0H5kEm96ejO8MqivfKX239BpGmQTle02JISqV34FjaZscnTyn&#10;Xn6uJ9c/pkZuU8uBerS8s8ltaFT03rcSk77QAWsAvs0YlvREew3gwt+FZjcVpVn6Ynmd+dTKK3Os&#10;+KtsQL+J8WgR1XPmnPrHlJHSsFn5g1GAsbcAvzUyHE3gjDd3egC6qHgrADklAlD8mqKJnDFdjpqH&#10;0vslkQbkzIHHUSORm74Q5aKaw7O/gvl5Nm+tKdUrk9bDOGuxMnsK9hwAc67zMjjCl/RDNixlvMj5&#10;JNF4DPwCONzLFuwBRe7ku7Vnc8f3rQa2jkp6jMbZ0vnRalDUwKKR+50jH454EPQ0SXrjdLp3pKFk&#10;+b3zANgoSTOnlNBq/LXwklIThAqIJ6f1uCThiJxqxLPjK4zykaZO6ezvBVi/K2aN3pfe3KJnqiX3&#10;zHsnE/py5fSs4CJwnsaGq4G9PFP6pPvkxGet0XbmpoffEH3bs23VyaPTZSM55ndIRPU0iXqbHL3G&#10;1D31Ta6h2+NxkfMcK9Uc3wrelwD03u5J78hFz4O9q3PXMxXw1VGQ0nukuuNF015B7Yw3OIWynQ6w&#10;2hvVMu9eyNoZlMIiKlCYyLHi1QSLGSs0ViYwKyjSgJ5AanLiyYcetrVFUO1gcB9Ar5PbocDw3bfd&#10;se5X92V3D7YToJXCssyYlwlaEchKk8hTD53JSeVYReBZw84KVlsYZWBhoa2BsgraElTQNtCIUHzf&#10;xPB6OXGBhcbYHcc4WMS4jUzwEtxeqgy5nkEAsY3XqT8MeHdrnLHva8frteLz4xMfny98vj7x9+8f&#10;/P34i9frE7uxUGrCPM9YlgemacY8TZi0MyJmZq9zb0G0efa+0y0n7U1mIdlGHhhTE7RiKD6ejQ5m&#10;s+QdsV0NaQGlYIzBx1/XTPj9W+O5LHh/f+LH2xPL44Fpcde3iIKWvMOyW78KpK4mTSPxYLSQGZG1&#10;GZnG6R1N/2rRVX4NFjCD0MAX/8p+H1ix3o8tAY6h2MBMEzI2ktQeSXeketmpzG/yh5phVq0XdgEh&#10;L3okVNQu700qJSDSjPPCJBoZdsb19yQgnPi5nbJFpx+EA/3VBR6PWxkxUK5IXd+XUneYYwLDXvFf&#10;igMcR5T9BBDP/tlLJBFQdggYMbCjcpabQWFbGs50zZKzaT6hT4Illk5BcfS7BeCPxIiUcdveNLFU&#10;RItpc5HIobTbMT7CHfIt8Vqjest11kzeVDmzfC9AX36E3mb17GvPKWe4WdOmb00clJ6xe01pivZ1&#10;eYPuM5UIyUPM7qGcMfB3FJ+9f5crFkvTGPGo+iUyx3/L1wkgOTUVSYvlrqXDCLJUo0jAOWb+IQLw&#10;W/nCHemgEcmnEaPLc01K2TebgO3tmHO9N1RpMjBykgXf9auXETtiyprT+O2dWkmfSQlgHZXRqF1n&#10;72e+q+vdA+ynHnYtsLy3oXVH4jJuIjXVFiv3+joxlgL3krmbmln2AnfpJEqPf0ZXLVYgLvS+Xo9C&#10;eFS7idw8zWtooEYoNXpaRqGtvdgTL3vWf+7zfKe3Wi9juyenu8bgr2N61zONI4JHn/cGVc6n+Pxo&#10;3dpeYLy2BtrSnkCvJ1Nv7O5dO7npj57zojUpO1oX3Kkjeu5NT1Nm1Dexfa3jucht8D53GI90HHq6&#10;nXc2ca9+XYtp/5VR8EvhSwnodBQChzFjUSvwNN8VIgeBca/gZFmUN34hD+IzWxhjnVmltZ5NSDBB&#10;sFhhg8ZmNV5GYdMKmhSglWNLa3KyNkSwlEPazuLMfSmvN6DAULAMGG+muu0OvN82Z5R5MEUJjHlS&#10;eCwztAeFWQTGQ6+aD+1lRbDzBLtoGM1YecdqdzAbKA86K/aa3UH+wWnan3rzsqA/Lh7S9xdZdYpL&#10;aL8KHDijSMrdJl/w2WC4ue871n3DbpzEzb4brOuK12vF6/OFjz8f+Pv3A5/rywHxZgezhdYz9ERQ&#10;esY0TZjnCUrpAMI66RoF7eV4SPl1oRQOt2KtJ5BSsNbC7PspsUGnNWO4D/ZU2NbaadZrmjBNGpPW&#10;p9Y1nCnxnz8feH1+YppnLI8Fz+cb3t7f8Hw+sUwztGfzu0kBDgC+uhTPV4D3DgOCxf75CsBxWQNU&#10;gpRRpIX2usDXZL0C6xKRII7T8jsY2IkMVPCtsBZuo8VYXGDvSRyXUKI1i05XZkdw/1HUDKNci/Mo&#10;+CZ0nA8C9M4n56VkmjNr8vq4OaHUX40bWUgnAGLjRa9h7aHRyJGsTZD34vrIbW2NHdJhII4kwlrm&#10;mTUgWlYRZWY0pcYByY9Kc9jYKpYyAblXLqAIJhcKuKvBG2VBYSljAZyeHiOjn1/Lv6QW/sWJRTSZ&#10;pbm6mFqRaxFnI4Iuz0m2fip5kPTk5Jy8Ufm1a7It+edMhbOCIlATwij9BPYoW9hdC0w0weEe6bUW&#10;A7dc9KWxkqOGRE/hMqLFm933uXsuDRgI8Q7tlHq439Br1xRxw+4qqRK/ppTezKwxlnl7fHYQlRgd&#10;fopSyGkdyTKx9BZpx6r4OilNWS8TByVQ5ernMCpBmDsLc/KE7Qwg9ZVwfeR4quDYs22gpBf4zEkM&#10;oetsuAPa3zH4q5nxjYCcpf12yBO1DH1bwP5dnGA0FrWm4nPM7N6meQucToH5VvN9hAF8rMcyC1ee&#10;TzmTWU5yzXqOnZrVns0xaoCglcafyCnk5ODxxbh6T4Wa3l8E54Ct9E7JZ8P3ZBcvdVriYfWVCbm7&#10;U+G9gGWXTwV7Uqa4v+kkAhoNpppZd2mapeYPUiOapS2Hmo58ryxJriLnEpjTiJM5xn2ubo2nwq6E&#10;rXOCM2FFVWQsY08mbn7+0fU5QnisERhr00a9UjlfAdtHG1C9uO+d7x0hjbfjRv8znu4ErGoXsKKF&#10;WLvxtY526bDsSZhGuvut128tJIYsZoArOxKnyLovGBSpizmRHAU+ZGCYAMM2sO1JETQRZhBmUiCr&#10;wORMYu1usO87ts3AGOvsbAmwIDA5e9tPVvg0hBcITApPKKdrrgBNngN6sK1JMo6E1v4hu0JO+94B&#10;9+4GGONA6W3bsa079t0AQavfXftzmfFcJgAGbMWhSmdSwARYpWAnDbvM2Gbg0674NCtWfkHTjsdE&#10;UEzQvpkRm/t5wNwwjHGAPkOByEYQKIU/xQBEKkVyScLYJt2anJQIB3b97qVsXtsL6+YA+4+PT3x8&#10;fOLz84X19cK2bjDWA0J6wnOaHTDkGwTKI94Hw8SwxW4NLCZopZzUESyUJijtmjqWGdqv6UlPXo9e&#10;ga0J12+tdea1hxkACETar032/Rm3Xg9pCaUnvL05Q1u2Bh9//uD3n79QWmF5PPDjXz/x4/0db88n&#10;HssDy+waD0prECso1oBWAcAnYf6bK7pHQfgjqTnMJXsaeYQcEp1xjZR4BiqAfiUW9Y5cyfF7x06L&#10;AamM/o0AIPz78Jlfn+aw3oiTrV++KgL/JBgYscxlVUEnUzEwfxDHi1wR0XMWSBPUy31hyQ53QdKR&#10;zy9Qr0i0hNkCEOm8nzIVwvDrYDbGgsa+UXeu0yy7N6trTpekFZwxN6XMwUJpETOmHR0nXTgjXkUy&#10;rKcZLj+TBPDl5V/AJs6gL4kWcbS3SJ4P8rmguwExktNIhjszmsl3C0Sio8HeqQVZTiApio3hdSjD&#10;KSXE52novR2G0m7Cg/wDs6FRFK9dolRSq7RWkjwnSY5ygHNrGuGa2+VZ3deRaAnaU+H7c3IFuRy2&#10;zGIcyZlbZ08c/0+AhSg2002nML+iwdsuuuMDLpqnSRRKYtmSpOnDfYVhi+VZY2/lwKfzOTNyJqaR&#10;oR2U1Mvyv1Giwc19cgdEYNhAJDmk64goMzE2JldEsebZ2fst1EO5+KEUF0CH9pkcS0rVNYXj5lMu&#10;ZnLWsC2Ou+leL4Mx+djP4JS0A+7ehyMgSU3ypLaORwyYRwH8WgN+ZAqkZy+29It7ptxLTfUWljCi&#10;3dxijeZk1HLnVc2zosz6j8+p6zMgMXViM9NjMTCZ91ahxNA6Z44JANxk/9buPct/Q8ZfSEx9Ukki&#10;M7kxXPrzeSheW4il60uaB6FZEPy2ztftycVactHfKXHSs77TyViutorqsaeXaTyaV8TvmZ4D5aYv&#10;c31KsU2+yU2llSauKJtT5eOIJISkDbC4frymwbUz98w3jvsUN7P7mqN3PRpKedQdT4RcHGztoxZQ&#10;XyNTtwhao4oNveTzkQZDOyegYQC/G7wvaZuVNldPJ7e3qOg1k6wd3DUGVA/Tv6aZGeluJrq1JYOV&#10;y8GWO0BSs8iDQUEMTYxZE55aY+YJxirsYBhjYLfd68wbx4IHw5KCJa9FD4WVFF5QWKFA7MBYBy4w&#10;2Do5GljH1XdgsXWyL8kCOwsTn24wg3eDdd3x+fHCx4c0Vt1BYGgFPJYZb88HlmUCrImAQCIFUr7R&#10;QABmDXrOMLPCBzb82V947Stgd8zaYtITNLumhoLTdicPclpL2M2O3WzY/STCReyYZC1EzabOCfQh&#10;NozkOClzOvYOFF+3Detrxbbt+Pz8xN/Pv/j8/MDfjw98/P3Ea90cWx6EaV7wnGdo5U1/tw3GOJa8&#10;VgrTNDn9cq+bD98AYoZ75mHiQuybS/B0WvlyvZ5yThz08EPJLvahdVkQFBGMl0daGNB6gppmYNvx&#10;em14bTs2Y/B6rXh/e+L9+Yb3tzc8Hg9M8ww9ab83NKA88Cq02Jnr4Fhtb2eRdW4XRCHRi0w/4y5+&#10;PKlKxd4pFQ7WVjxLD4g8CGsRaZ4c2G4G3Gbm2NQ2/rBBRioYMBOiaaEItGa+Hi8cMyriEf777K3S&#10;fSixfhkMWDobjgdAKZ7Fef0ekGe3RyXAcB1vpitzE1woyk7klAmJmW8q8VEoasMHOIGaQ14nLU96&#10;k7P0jFZao8YuvhbN14ITyVl2eozgBKqQlzIpn7ecb4FxbLQby57VmYT947yoA5hImX6IEuy6LAlF&#10;WuZE7esdyW1ikNdeTNezn53SBtMVDCDpL9Ay+BMA40VDPKnbRjQ3x9guMaLcMmwtgytp0Undo8Jf&#10;MRiTTYT0rJHA/gF+ngxlbp6Ptft2AWrC82Kk3gpcvXd9I9c9o8SlCbTe+y1j19l8iRvK8vnKhitf&#10;ah/g9Asa8A2oyBK1GlWXZj5zzBuQ/dJu/VZ5BuVNK3sL6hIAUVY3uzajpHROatacx+zGAOW08fYV&#10;/6Re4lqr2dQj+zLSTBiZTGmd9S3t6RTc6Z08yoEtspldy1VyRvCAkP5Dv45+TTaodL4pP6ncu35G&#10;5Tmve6g2UZoza+7Zq1RseNXiU2miIfKrEmeGEn+mjDdRUcpLvn/RTFw0R3snBOIAlJQsfKnTRrTW&#10;SzVdS5K5RnitnskVP4dLI0LKZSYFTQvvyjHPW14O/ed4jCekDV9mNONHD154TsXiIq3YEy8OD826&#10;FFgZK8pJ29VjBF2kfmqeTT2xvYVz9qzDUXmz3mmzugdRPx5dq59a02/yGffs05G4X2uo1KZZWn5e&#10;t8H7XGAsdaV7tfdq0jl3u369heD98bdzBDEOoNwM+tF7+DqimBh40fQTyHSM9UkrPCaF50T4sShM&#10;TPh4ETZrnJb6vmPfLYw337PkmgqsNHbSeDHwYYFPAnhSQVl50gpasKDdtXsg3QJExl9nfGAp5SUD&#10;1GFsarCtK16vF9Z1dbIvh0ksLJSe8FhmPJYZk9Ie5Lae+eebAUrBgGE0gEWDnho7GXy8XvjYXzD7&#10;hpkNZgCLBSYLJ50DJwF0gtYO4HYAvvF6fjaM9ZNnJB7MxJ5DjbO63rIgdLIUlq3Xn9+xrhvWdcPn&#10;a8Wv37/x69cv/P34i/W1wliLaZrxfL5jWRbM8wQigjEW226CoS0ImKcZ8zRDTe6+HZ/HWutMgY0D&#10;7yE0c0kpzPOMaZ6cYTHiA+3AaudpAmuVxWSVAqZJu+fMXkOdFCwz1nWDUoRlnqGnCdPjAQNg3x2I&#10;bxluTW67aywYg8fzgcnO0NPsPt+koT0TmPl7DZ4geitUez2//mThLIFXjkbjYwClEnCyzI4Wg/DK&#10;jLChgJf5e8yivSZ0wRBZfFnJyvE+GOAY0EgN/dJYX4/lnBnZ5W4TqFaxmU3QC9ksS8AXiQxBcl/i&#10;Zh4hL7OQYMrIkOQ96EUCbI/vTYVZKkHQgN3T5WdL97JLA1A0FXJneTomGuaJuJR8nUJOXGCU1YqB&#10;ZuJXaGqX9lMvQDYK5Oebb8oXI9z8fiJ1kULJgfi9pkdZyFrIfBAquoy4Tob0gIlVwLKN3Q4/pztg&#10;GnUApnV9Wi4CtQeQMyJ9Nppjts80TpqK6DZLLEly5Pdf6PBEmz/6fkYTAMkVhHd+jZpqVrCbZsE0&#10;quFeKkp7rrNlgh2mAcWZH6adKG+unV+DwNUbhpvn76j5aM85X5cRzMkn3sj5OkC4u7FmFFj6StNg&#10;dG+0/JpKtXvLM6ZlgtzTnGxdZ0uW7AKmZQ7RVhOl5B9QaxKn712bou1p2BCpLrCo5ePU1rXmLMjY&#10;O8Eh3+sAu6IdWmisFLp3zX3R3NeDsh/Ve0ME6jFDb+zzkpdEj9RVjzRWjryUI038N2PKnXh5jRWS&#10;lZ5Ih6Iuof1Vk+ts8TaIedKAZ8PItediRh3/aJ/dPTlHD0Ddat608p7en2s1F3KeUqXvHTFrH2ke&#10;tCatas80JpB8z76b7mzkO4l46WdGA+Ooc/dIctHrcF98UIG1025SoLc4DyiLk0uZlMJj0nguCu8L&#10;4cdjhrYaL4UTID+03uEkUByAT7BQ2FnhZQgfsHjBQlvG7JQyoLTCPGlMWkGxRVCoD/I56gpEkvgC&#10;w1oHVu/bin13jHFrrR85BrQiLLPCMk+YvKQLAFickgikFFg5jX6eNNTbDDwUtu2FD/OJ1/4CthUT&#10;LDRpzAwoJpB1AHxEHvbsSAdsbzDWhKLTeQYof4if7Mhy8loC68+nzn7cyXrfgW3fnJb9uuHz84Vf&#10;v/7gP//5D379+oV1XUFK4/l84sePH3i+vWHxALsxTl6HAZAiTB7Q11pDkYLyIPvBvt+2HYA5kxLS&#10;ngCsnEQNkZOrUSoY5x6AsFKESWvoWftnaC9gpSI/0XAwR6GCJI9hi9drhbUW8zzj7f0dy+OBdd1g&#10;rYEigrXAum74Sx9OxsgaLMsD82wxL4u7l/46wSocTtLhvQYCX5IiYSrHXE5yiiAZp6TRq8+BfNWW&#10;Vj5XkuKSsR5FWtUURuaPYv6UzHFbnkqFi3UmycQMYyysORsB6Wh638gYqslW6aD9qmlvL/jKiRt1&#10;jkcdyRAhsSY8gPtSnpeQijkrQJxj5/cx8+QEADhf2LZAyWry4T8b23JBTkdDR7JSfVODETci5Oue&#10;huN0G1ToZXG0RtTvvM8VtLuWSFepGDSbTancTr5gbDcOjuY5UcIcOWSjuu8DXcyMc+PDpTztsvYK&#10;OrI9a743ac7Fl7rEUBtULz//evOmp0ho/V1p/eXy4f7YMVacV/WeM/Vh9P1Vf4+vxfk72vn1Yper&#10;a6ma9wtD+BHd7hLhqQbgl555NL1V4AvU5ZlEDLooAnKEl9dqshID/i4oXoqVtZfqBR5GGeyj5qgl&#10;pmLrWfTcg5FcKWVH9/hujJydJeD+jlbwcWalMnI90rUuX7FnnRimgznkW3kCAt+Sj/iKiWj9NWqS&#10;YegCF2v36a5UYGtNhnxDHJClOua7cvwecP8KlHE/KahTGrln+mXUy6X1ukPTieULi7yPRp9La7+P&#10;65dTxssnrjFKUwAjAH4+b4vz5xKBZgQn7DEzHrn2mkx4tggdBNT/G/4OoxPNI1IzPSTHXGO1VTu2&#10;DKd713z/PWkbHY/m9LfA+xZwVhsx63PeLWvL9XZNenVG7xT7tST/AAybhywR2PJFiyz+mVPTlzxw&#10;v0way6TxnBXeHhOejxnYHBBndwNYgEgD5JnZzIF9b4iwWcJqgJUIm3WMd+3BHAJjmhS0JtjNJUsn&#10;wnUdbT2ZvBZsDXhXMNZgWzds6wpzgPeeea8UMM+OdT/P2jH+2bPhLQfJHHjwnrSCepuhHjOstthe&#10;O9bthW19gbYV0AQ1aSgGlAft2QLWeCkML8PiNO8P5r2T6AlgfbD+JRHFKRr1zbHtL9IXOGVnrP9+&#10;axn7bvBaN3x8fODXrz/43//9f/jz5y+stXg83vD2/o4fP37i7e3hWfFnAJlmDShgYqnVdzRp/H0P&#10;YCNcK0JNANlQoykvs2Ot8cxPBa0QjIyZGYq0Y/xPs5ua2JyEj9LkJjG8GfKhm249Bd01A3yCwBa7&#10;MZjmGc+3J5TSYfIClqH9dIaxjL+fn/hcV8zzC8/nG97fLIAHAIZS2hkwE110VXPd+NKYdKSJTeOJ&#10;o2S3USSrdCOOJCBZSQos2+gEHDtEFrTSoAinxnwe5JX62HI9y5HCfFzOGXeWlBRjiZl0f4wn8aWR&#10;sljzOpkIpYxOZl5UBZGHwQXo56utQZCXQkW0v3z9NYOaaFxS/B1gQ6NxRIuwdZ6en5NCA+84s9Mk&#10;O9aT95MmnJr+Cv0GLjd07hSVfd+fgj1UBdbHmaLS7JALeU1tjccJXE6DnahdW6UmnOl7kMr7LORe&#10;J0yd4TxbcubetSm0i7Epxx4ErXt7t/l0N1erJecj8ha9QPwICFcDcb/669500xGQYhZ0jtVJN69h&#10;pLk2ou1fM7HL738Um0PHx7RsI1uZEeCyZ930AEShtqAYmKmBsNK34TScT/WlIby4eoCDflCjVPt1&#10;TxQV9mTufO3RoL5r/NqKUTWj1Nbr9Mis1EDu3msvTb/VJBtrDdJavV2aPsoB9s21wHGCRqE+oEBA&#10;OEZPwz6FVH6kJpBUIgX1Gs7fmewomUGf4OI427XULLgLHJXIOFLKtwUyd8leDjYXRiYnS+cHNXLD&#10;mqJEC4zvlakbWTvdoGd6/QPnS+37SgBo7b70gu2tNWytHZp0LDUOYp+bsw4ekW1sfcZa3njH66pW&#10;U9TiRK2hW1qvpc/T07AcbZS3vEJa97Gnpus5r7sn1m9i5a1coUdu60vgfU+HsGesrqWFfwd0H9HE&#10;H00eWy7DV9OB/s4lqSsTJipWPKtWkYJSGrPWjrU+KSzThLflgWXSeH1+Yl93GC9LYncLYxi7BYwl&#10;WPgvSzCWYJSChTo15b3cgbXmHCPzjO4U7LkGVQYbC2YDJsZu2Wm7ryv2bcO+e9kcttDaMe4fjxmT&#10;dix+9/Ps2d3uc5JngavHDLwv2GbCun/i8+WkeMy+YrY7lJqgjouzBFjyGvPsjXrh2e8euGd7GpeC&#10;BCjnASAu6wKmmmwpgCwZ98wOHF+3HZ+fK/7+/XBSOf/8wufnJx6PBW9vP/D2/gPv7+94e3sCALbt&#10;hXV9BX17pRgTkffEVc4k0zLMIXnjdIoCgO8kjhx2f0ijUADvlTcLRsxcIYVpnpwOvZ68vr5xoP88&#10;YZ41tHYmuMa4yQ5lGVpr9zPTwdY3ABjzNLlnRwpqJ2jtmjCz1iBS2M2Oj49PvNYVihR+vP/A9u9/&#10;ezDwgXkGSBMA3Uwqc1p2KbAVcPcBAN9pN1IETNLFyZj7ANoB0CItmA6GfczwTu7F8eGiMVz3XJXS&#10;0MpPSBhvjO0nTVLd3wtEkDV2yxn10GUaJVEhQmzQ2s8YuCbPh2TXaS4bN9aEqesVT7/A+ZR7VpnE&#10;O5K+4faYanscvVRMUSRNGsxseczwrlYssJAQkiyX9FxWlD+TT38PTsxA28BsC4BpaYFf94kK/1X+&#10;gq2VCVlseF0jApQBGkLKuu+VDbiyjSgCR2N9yxEwi8oV29HG9bJ+ueQ9gPfVzGVAH51jk7FWMyQ3&#10;vtuKhbUppZEiuv3sDmYWV9n3vcDbd5jJ5orl3obCyBTAVbYxQnezjVNJ2f4uw77vaejJtYoQJ7pY&#10;VdLXXJy91ntJtIznvwLqVwvuxsR/l4GcTJIOw/X0sKRG+4DaZ/ZocZuVa6O+1/nqusvpSpee6V05&#10;pZ7p8ZHR/RbY1fQn8UB6DhCpgfk9z7bWFCgZ0FblGI/JF0mm4BPUO+tlLxNpLQinpv4hV3c0vmoq&#10;AiWN9xHJjh4WeP35clPWrFeOpXaG915bPhb1e3b1glqtpsjds7IIMgpmUU7yqEfauecZ59ZSD5aV&#10;awiOrsVL7p80M0Zws9Fzp3afatMSXJnqaK3PEigra/h0umV0fbUMWEfP/J57F9+X/kbCVyXiahMF&#10;XzUxPr4vlaHsaQSV/AN7clvu9H6402jqnbAZuf4vg/e1Q+oCZGaKlrTjPtKpGy+WxxkWPbJAOXZB&#10;vOA4kRWoP/BTiIMLB44C4TAXJcyTk7V5zBrvjwXPZYFii23dsb1WmN3AGgtjjDdnZezsjF8tEwwI&#10;ljSsmsBKA0qBlOzOZEQAACAASURBVIbSju3M1vqN5DcVn0A3Z6zij+aCNQxjdpgDtH69sG4btn3D&#10;vm2wxkIpcqz7x4xlmTEpBeIEBFIaetJQ8wz1XEDvD5jHhBU71pfFx+q048kYTABmcox7eMCejwkB&#10;hvvs1oH22747WR4Shqx88u5zCIgEICV4Vly7nvVvfONg23b8/XCg/T///MLv33/wer3weCz4n//7&#10;f/Gvn//G881p3APA5+cHtm11THW4Rsc06RMwI+2aArvFfvgECHZ/yEP8f604sRy4hWDia4xjyR/7&#10;8hiH3I2TFFqWBdM8Y5knKE2w1rHxj/umlcbb84GfP3/i8Vz8NdqzyCfXNNGTgqLFyRiR0wre9h0f&#10;ny+81hUEhX1n7wuw4X/+5yd+/Hg/TZCZBM6cZ9OR0G1yYJ5Pfo+En2In+7TLLrWhr6DvOS6fjwed&#10;h6H/5lZcyTVA0wn5KEkRCUmR2S+Mhw+WEsFJcLHik7kEyoJYEig/wdCyFnMM5McJR++51GKilExP&#10;+YK45JCIKygbSQqg4ALPgpyYO5cyEiS535/gYOtc4qTJEpv5Ed1LlM5FVWYVBQCLrmvqZOkrAf5T&#10;lnFfau5n/1xdILGk2WnUKacxroa3NXPcXNIlwQwplVbo8WTWfKngIGFgUALAcZnsqUSTC3M/Hb9p&#10;NUUo293iqNMZFVu4eiTk4lVvTofKa40W/CXA/+7rpPlYT57YiuOlRH9kbL63edQLxKRrMH5tzsbO&#10;kkHxiM52DdCrgae1Iqe1xtIm4/mM4i16hns+PXA6gPPa5yyBEqXGafHzZDygx0B8QQjgmAxQa9wR&#10;UWIOGjdHR7TeU+Dk6pNCXVNII42TO2uyZ+qmpTveA+qUzuCROrcWJ2LA7HrEHmdeBIJ/0ajPGNOc&#10;Lu1tdh75qjSpP2TiwuS3dUQtaxnruuL1WkEAHo8Fj+fTE8VoaA/3+JbUzG/LMekErMr3qCYb1e9l&#10;EHtW0fBe6Pm3UjPm7p6tNfxrQNmoln+azPUbfvdNDpYA+BGGd880X889GfVn6AEle5qYvVMrPTEx&#10;ld1qeWOUYyNn87ucD0Yv8P5dE6HxXsrV5CTysHp9M9LY6dk/rTPqK34ELZmgdK3eadr3+u31NEtH&#10;TehbTZC7v76Fed8q5HpHr2vBZ4TRMTLe1HpwNb3VfILLF7f0kpFbqJMDuz0BEhmAImhyzOVFazyX&#10;Ge/PGW/PBbOeYF4r1teG7XMFjPHSMV665QANocCkYJV2X6RgPDR5Gs46ZrZkkoOtUPk+dQXd/wdB&#10;BSfLw4zdOIPWdd2xrRv2fYe1O6xlaDVh0hOWecGkJ5eO2YPlSYBWTiZHK0zLBP18AM8H7ESwm8Vr&#10;t/hcXTNggcGsFWZS0KAAKh+ApgWCrMy27c709fADsFawZ0n8X1qgcSSJk1s7qbSOtRb7tmPdHED9&#10;z6/f+M9//sHv379hrcXb2xt+/HjHv//9bzyfb5gmt/0caP+CsQZaK8zz4hock/ZNFNeUMIaxKwNl&#10;bDAh3XdnAHtcqxXPJhSgAbBhb6RrfPIIABrWWtcUAaC1xrI8sDwWaK1gece+7/j8/ITZ3fqa5xlK&#10;Kczz5H4fDht2BHASrHVmmN1g/Vzx5+9frNsGZmDSM5iBbdvwzz8btu0FY5xcz8+fjGVenISOUlAB&#10;lI9h+yw+SkAMN4ktyXn4/5KIpntUrgDmLpBtNCGKwdV4zIORd6dPf1cyE7fMrpnDp69EMGWlGFg8&#10;ZWgIOZ22+lhoDICnWoMjSXwJtD+dJRIdRxbNUIGyZ6yQstd9gqE2MhNLDWeie53e/wjI52Q6JC3U&#10;8lrRnDJZ6QgAx73iPHg7kLyczzceqT2Z7GdUVCqdQCFhXFZP9HqYYiz22GVMhmPZK7lu5b3JgewS&#10;hMyBdqOsEQksXc2HzqZl3DSTAYlCPGbRYgxxjI/PS1GJkdjNRdMgeR3TOObJxsjp/SGBDC4CA5T+&#10;bWpYnHg814CsnoKih9DRYw4m2dY9DN4Y3CwBKYRSRBkBEUe1pr8iwVBjul1jQuF6qAUcjTEhe8GI&#10;4+9SOa9Rzfprwzb/b5w0ek9Zf5bbu72gDkkJPhvlpOiSr9TiZFXKSTQV4iKCLw3L4p2Ibscp43mG&#10;q37fDJkDX0Gr7Oko4hOdvvCcToP1SSSMNIx6vDJa+6R3D6bg+YiR8Z1Cv/49nJWXk3J5vWa0vUBU&#10;jmnca36Y3wtiRYTJmPOajbV4fb7wn39+4ffv31BE+Pf/+Tf+j9JQTw3Nx1rzxJ4K4/doaLRkzMrT&#10;ApQxYO5laCKbVXKWiJKTlcznLRed92SqVMaU3ERqTXG7V8t6ZBrhDtu+1AitmYHKHKqUd8jG5UiD&#10;or2m+3OBkamKEuA7YuTZC9T+t6bt7jYjWmst3Ue901396zJmj/V4WJQnPb7P5LxEEChNzHzludbk&#10;7GqyYyXfvBFgvLU/avjuiFpLOqU1em9Kz3zktk93FsDxKx27K3Wrv2LaMyoJcEdPscuZvPKZovfG&#10;KTlgU6Zm7vgj5RN7zjDzHLA9aYVFKzznCe/PBe9vi2NFA3jtO14fn9jWF9juINgAtEutbCZyoD0p&#10;x8D3jPxjwUwp0/tgAgrmPXtJGD5AMpCTVyfAMMMYxrYbbLvB7qcAAsOdTv10ZoZh6wd2nUGtUgo0&#10;aah5glom6McMO2lYAnZmfLxWDyBvIGUxTRqLUphIQ/uxSCiGhZPuIQMPbluYbYfZd9h9gzUMzRoE&#10;BWIVgfckUIig73z0LQiFwvUA7nds247P1wsfny/8+v03APeHOevj7Yl5WWCtxWt9BXmafXcyOZOe&#10;oGaFx8OB90QEYwwgwHrLnPze+ikLExgo6fo9jU3ZyejoCYCFtc4DYN8Y1ji2v9LO6NhNb2zYthUf&#10;Hx94fX563wJH4V+3DR+fL+zGuPXuTW3necLj+cDyeGKeZ2hS2HeD3+oPPl8vJ9MzTX5iYIexzkzY&#10;GuOaRb7J8v7jh5sAmKbAxD8ZvhLiOptjTIJtfxSXFeA+LVRJAm4ZONX907ExKDu+lk0s/IJqjbDK&#10;jIIO1l8CYkQa8pyP9oGNJLQpLeCkRdQ5OszZWMcBuM/k9UOjnLHe7smYrknAlF5bXi8Tx2pjzFe4&#10;kZNHlkUjS4DElflw6urjamZMhYLH3yvlvTyu8j/xWRKKBKk1HxazApFFrN3cL+MSn49Cu96/vIIC&#10;Kfbnl4vJshjNgR+MMWYNZ8zOKVN4SqCLxD2GPw8h5H6Yjiaw1LodYwDX2ItxA4uTpFwsNz6u2927&#10;s4kTp/QHjzCOLteFKd1wOALZZMwqmAMHvw8q9TdF+wCZJiAivwPZ0KaI/cvR68nmRA0ka42F98SV&#10;+jNNJW9abDfOxLnUnL4lMpT/DCVgfISpPgKKtIqF282rTBJ7Tn31s0FHTX5zQGZ7AhYFUIvLr53N&#10;7HxzMG38BvN4zrcFos/qJmhDzOqYmMoyeNlPjgYUkyuTXoXnLPeulPEqPHBGKUbKn1DXyoavkkr5&#10;xSRWDiUyloMTKb3ARY9m+Xf+yk1XjI7d9zIEc7GnLHeFkHOMgval+CWNaGs4wMhUQn6JUzyQSK42&#10;fa0r/vz+jd+/fmFeFry/vwdCHftatiUNl8shekmBMsfLGXP2ADTXhhfV9xIkgFTTbi+zuMMrH/lh&#10;SuuVxlIVPexeWZyWdPJdULimwV6VNG14cZTkpXLvW2P4jsgJ9UzdjbJ/W42AMYnor4G6ufO8tpZ6&#10;7mttXV4l2Y5nZVEyE73HMD/q3PQ1uXpWx9eZI81dfy7/d50Ywzc0U0alI4/nLZujd9ZJz3v1gvi9&#10;193ac1/x8clJpX0reJ+Os9YuupZc125Mj6xErmOZXltPAZNLrEpdn5ahSRToRUdbUTqVLu+Z230q&#10;HL4QwPHJSJ+UwqIceP+YNd4eCx6PBZoYdneM6Y/PD+zbC2xWEDZYNgFohzdQNQB2dl8GClAainRg&#10;3GuloLX2RckBFlEwsg269gxY9i0CcuaplgEDYDNO533bLXbr9ewthwaEVspJ2uzGKbiTk+9wWu0a&#10;epowLTOmxwK9zGCtYa3Buu34+/mBz9cHYHYoIsxEmEljVsqD9+RhEQdKkyJY62VmttMPgC3AVp9N&#10;BVZOngU5tnAMcBBnWFDgwFz/+PzEn7+f+PX7L/759Ru///zBtu3Q8wRSCsYYrOsKZmBZGOqhoPWE&#10;aZoiMMwyY912WH8/981NL+xejmcze5CFMcbgta5Y113onyM0flidCTrArkEzL5j8tWzbinXbMGkL&#10;otk1XexnBODv+wZrjH9WBMuMz3WF+fWPT/iASWvM84RlmbGtOx5Pg7e3dzweC4gU5nnG4/nE4/Xy&#10;e8pdr/Xrx1rG67Xhn39+h3vw4+c7gIcYyxfFMeVJp4zTfJGAYussB+ATlQV08n/XPjh58FCMdNY7&#10;zICodcAKiI38JEP0PXTVVM8PAXAzdtcnC9omie2kkXERdZAa7siDSVHJlhmDKurPV4qC+EZxDGYe&#10;MSRIP8VSALVE8WBrIjM5eR7y1CjU2oAei6ZWKr900bIXbxfLZtDQuHLu/nHaJDr2pJAMYs+eP/4q&#10;x1CpjzVS9zh2PoHiCOCNNd7F66grM/6UxeNTPYclOOYbdZlYwXKNHey3438EG44TI8oIRCwsOEIL&#10;I6E4pmbk0Dk1F2kUULVEPLe/+pPZGKyP/QO4oqctCyVO4l3c7pA/HwChAWC9B4gb0cbtAfNyEk6j&#10;Xhn19XLGi1oBMwLC1mqJlmxDHRQpGUEWahRkQjBJkT7Eeytp+Ebtf2tx6BamEkO9mrWMFuk/ZrqX&#10;1ybVBhB837sOYF0l3EhMoKZ+IUmHM/l9trF10HoqsaKnaTMCgI+C1D0xqrY2W1IBpbPsnql2KhXI&#10;XzIPvQO01mQQSrFL5m+UainJKVm/MbTWeHt7g1IKy+OBn//6lyNBKRXivaJyo+ua++ZNbWsNxfP7&#10;U3Zvekb1NFPzckcy5OTkE+Pz7CTMZH3DcmGgkC+wB/hRMIT9LtPH2n7vOVNqmtYX1n0naC7lpYyX&#10;l+1ppvUA0z1TBqWmdSuHkusnnkak6sRXbt33PJfeay/l4jWZolauU4sv19r1usdKzy6/R7nRgOOk&#10;iXct6Ep1YPxxOdqBvZOkdxvfucn6UfWS0v4bJVmPSPzUyCF3/OF6G0F3GlzldTk2cTEM3ueA8h7g&#10;fLRD21vA9Wz2O2MgrW5Ps9Hgd1ktSSc4VighTqwPAEcTYVHafWmFx6LxWCYnp2KdXMrr9YnPjz8O&#10;vN83AA70PQ0dnfGtYYQvy1532YcEReS+QKcGujZQVgUtcyYLZuukcawD8BleR98z+XdjsW5OLmff&#10;d9iDUT5NmCfldO4jHXHlvvzhOE0zlscD8/MJejxgiLF/rPj7+YG/f39j216Y2WKCxkwaE2koVkHn&#10;nsO99Mxcy87A17AD7VlI4VgK0wMgKgZSTjKYA8iwXvbHWoPXtgXG/Z+/H/j1+w/+/PmL12tzTRzr&#10;rk1PM37+/JfTin88AMBL0jjW/rbtsGzxWjcP9G9Y1x1md14EDsB34D1gA8Nl81I0Wk8uyfCTAioJ&#10;EEoRpmmC1hP23bH6tw0wZoe1JjC2j9d10ksWSmlMvskweQCYGdhWJ4ukiIBlhlKEbXNrzhjX0Pj/&#10;vL1rm9y4sSQcCYBktWbs8Z5nL///x717vGftuUnqriIB5PsBAAmAuJGtWflpSyN1V7FIIJEZGRkx&#10;TZNn2qeammzdn5WaAOkOLGuBj+fLfdbdoyAk7wxIBQFyy2bfNbQ3bhLQKtOCLx16+9RFBIKXE0Qe&#10;GtUrAlAX2A+lZLn1s61mJGXSI0ksDuDTPlHDSYVwV7eS0RpX5IGkh4HMA6QEFvEZks++o4nzFbJ2&#10;PoH1I4VxbzQ6ND/FJ8wc87H2vMC8Aha2GE8J6LI3tOJuwz0zxub1UQ425X4NZ5+BGurU0pz9rNle&#10;aUdyPGYeTwNQP/U6NKYzyYpBvVnOwXNOBnX9pNy4TEPxHuXSHL2cjMsJbCuBv8JES2NruXk6+joZ&#10;HJF9QK4CoOm6EkmTYHSN9VhHd4rjK6D4iJbzeW2U4zZlAG4vxuR5da9YbwGcPdAvl7TKWchnYJa6&#10;YAh1QIP45YtgFqfNx+ug1sjY901GOaVSWPHrxn5ltTXjZEM7+vf5h6m93iDYkK+hHnhWvl/3a8QR&#10;cKPGOB/Vt+5NCtSIZ/W223Wjxjt6xq093DPsbDVQasRAIQTe3t4wT/NeczrpT7lP7R77h4c//zUt&#10;dCSyOXGTPyWv0208ohSbzw3J43w7iBpUDCj0yXNltIncum+tPd3DcUbAtKZsR6MBP+KFMTJtejVH&#10;GcHQrmJWcQPoDvOeO/ep12gdrR1aTfoSaffKa6YTP2PN0/Jn4VPueORIuScZov135BqfmZKo7ec7&#10;fqGt9TNqylt731b9fC1X78efHzVZMFR/dabGRhsn5XUOjEpRDoP3MYhQ+vvWhx1ZDC2z21pQaS2O&#10;zyQjLZ3QEWZjLYCcDmAO7PxDViLuqityuu6LFHhbJnx5zJhn6RNl4LVu+Pj4wPZ6gj346kxn4SQR&#10;WIDZyeVYCBgW0JawWWdOqjyIt8PoAcQXBLbe1JI8g94z+Ddj8NoMjNPhcEaqJA9WuDa7DAozQwrC&#10;PCks8wSlxC4pBG+aKaWC9KztZVmwPN6glgesUmCz4bWt+Pb9Gz6e72CzQQjGRAKTkBBMsMbCEkGw&#10;PIAc4WEMNjAe9LYctOOxazAQC8RoS1nCLAbMDlmA0IHfts2ZJK0rPp4vfHw88Xw+8Xqt2DanYa+k&#10;wpe3L/jl73/HL7/8grfHw0nPrCvWdcP7xxPra4U22n8534B13WCMQ+KtNxO2bGHZ+ETRORc4gyiR&#10;NhsiffOQ3DrZIuk9Dg49a2d8a/acT5GCEBISAEhCkCvgJuV8C4Qv1IzRTn/aGx+TkLtutrEW5vXC&#10;uq4ugSbyTH/XmAAR1DRBTQ7oZy/7Y4yGeb7Af7rHZJnBP31xUh5BS5rE8Rx3Om4A4w+26cHeGkNy&#10;00QsBYpaBkstJgTf6FiDG+P9Fw6wQ3cXe8MkMahl7P9egme4AGblGyWGFHflrwxD4NOIfwNBaILE&#10;ObcxSmZwgL2RuHfjffr/1jMkS//tHEMO0+GzKXKrGC/JitSKsx9RdMXGb3CwZNJ43gH9QePRbhGS&#10;Jyue+r+z/yveAMXcAnSeJhkEgnvFWolpkwD81aZRadw9bTSUzANHmg1dxmR2u0YKqhEd+VGw5irI&#10;Mzo6n2u3lthJZRZivwAYBThj07TDNIwvrf/RwvPqvfosuN9//drkwvUiqmVyeMXEsN9wi6+x1yS4&#10;LlNQeyuKJop2KS30gft0jddrhzqQTgDoh66LnuQTX2z472cJsonH/Wzgovn5XZ370frs6j25Il/R&#10;M/QunfU9w/ESgH/OQ3N/HK6u8xZAN6qL3DOQbAGeMY5wRU4h1DYEgpIEWrAT0PLJvt4k4OiUVB2b&#10;oAbQh6yBcB8Uz6/9zHTlKnC714aDRuCjgFVr3bbOuyrxcRBEG9nDLXY2DTYejun1C9NSNwmr/Rzo&#10;Kuh4buDVzE7vNpPu6H5fbVyUYtAVYs4VjLD8MzbK6WvPNiWW9GJ5+XNS0iAYudarTYjRqcdRE/VS&#10;o6R3tlyRjRw1UO7huaPr7q9sBJTX7vX3U9cDAYaC52hA6I0QfcZZ+LPXUkpeax3Hy8UsB/npmEvq&#10;/iz8XwkwFAGzEvjymPHwJqLMTk7FAcUfTgfe6yozSTCMY9yzcKx4CFiSDsAHwVjAGAthrWsgIMis&#10;RKaMYcTfBg1tQBtg3Sxeq4FhQEiApADDYtMGr3WDNsbL01hIQVBSYpknLJPCJP1ALDOIpAOIlfKS&#10;KjMeb2+YHw9gmmAI0Mbi+Xp61v0TZA0mQXioCbNQEEyuWSEd5LRfPDktZOMBdmOsm0awnpLOAsTS&#10;S+aIZhEaNEbDIw4M+IMZvzrw/rXi9Xrh6QHrTWuvaT9hmia8PR5YlgVCSmwe9H+9Xng+X3itq5tW&#10;MMY3QFwTxFh2ngiRgaSEgCLl9KnZ+veILBDZJnIWYS26hJYiwMH92zQp16zhcCA5g1glZQSoHQE0&#10;yCsZY2Bt1nyzDCsAwanuutYaQghYa6GmCW8Upi0k2ALbpv3n32A3C202fH//cI0Kaz1DXx0NCAuQ&#10;n9rITeTiwxVIlIROgNvxmQtAxCf1GJNm5GBM6mlqxlqisaxOj4HPrjvjpiuCAWD8nllCl9Z+R1Gd&#10;AhI4CSFzIqqLpKmSe3rEtzge6ySv757ehyMo5b4Uyec9lUqFP1RZ92UD2bEzKwUO+TTjTIlJ2khy&#10;3k/WyiOYKcNmHHyI77e1cPr6Qe6nJEXUMfxrrvOoqmQcBtApCHXWfz2xW8BDYGSLSDBqpNos3AIY&#10;nzyLPDEby496oFM18Q5vzHWA5Eqhe5Uw0QPDe4VsT74oZh2lRSinEk8X8sb2v9WbfEToAnd3pj9b&#10;ZuC1NUwXQZjR7z3eg8pnA0a8W+8Y612vRcZM9Vr3tjCVN6izWkKlY833o5lNBYV5KkrUHUawjFQt&#10;hFCSayqBdPkeuLpvW8ZquRHrqNnpfk+BzECVDk8ppsikph77RnwzPttcvMPSH5EE6H2GHpt3pKl1&#10;/m9Ugfs6+F/Wp29NNtRiWR7j78is1Lzpgg9XyBClFCAhHPHHcgG05Ga+0jSMHgJky2f/XVyiFPd7&#10;DSJqGI0z7k913QV3R+SGWofKKPO7lzsVc8CBphqXRcgv5Rc12aVeztOfZkbTYDtICRa4YUMm3r3m&#10;zJU8o+fT0Xv/1nlWmypsyam06oTz2RLWg00wkdp75q8z0pSkTNa1pyxy1TPlrgrJyNpu5Xy1Cbkr&#10;0olXa5CRumKkIXXFn+pOY+Agif5Fmvd5wC11Wa4srhaDppWsjRQIrST0SiE74m7dGsfsFgBRsh6A&#10;rwDcEznwXgrgMSu8LTMm5djletN4Pl94f3/H6/kBazYH0QsnX2N2OQwBRjCpdV8M6YFu4YFax4A/&#10;vg799wDAGuOMX1dtsG5eNgcEawnEFhYW22accaoH78EMKaQbX5wUJiWdvMpuahTY4BLTPGN+e8Py&#10;9ga1LDBSgK2G1puTBXp9wGwrJDMecsKbmjELCbIMEO9mta7h4JnxYGjrjFwNGxirnSSMdbr+gsmZ&#10;NEbA1EmOwP+y0QHuQGsLrU0K3K9OO37d1h2M3ze+B/3XdQPo3SWW1sJoA8u8a/6TPRyYpJSQQnrO&#10;LkWAewCKLLReHYvd/7tlhrBu8QjpgPZ0PSIxIgsa9QG8dyD65kDxfVSa92QvJMLBfBisIH1DAARo&#10;a8FeKsnp8bsGhpuscCa8j8fDNRKkY+lrbfB6+Xu3vvD9O2PVK7ZVQ2vj/QEmLPMEKQQYyk8CwH2+&#10;sAc5O/hyo1ris7TOPlIfDHGRdb9RNG5ryeWcmNO9xDE/GJidn0R+aOdzeDv4icjoLb2eMO6+N1b8&#10;2j28sl0LxBgvJ5XbafYk/qgHovAZ6OdsPaJsDHk6cI8Perw2lYzwItZ9Jh2UA+w17eMrhUnMAi4l&#10;wmXZmsr1F86VmFV+vl4ugJlR7VNYM4EVSqCGvrZn4fuJm+B7Eo+Dj52nfSZoNCsTXbtrIKRF71nz&#10;kbneZBvVQBwBqfs5DrIR9NyXgKNGYWzaVJeSuUMGAPd/ZlRmsJcf5bnZlamBWoIdvvIpz5yh8hn2&#10;4tjePgOr5+vhrvZoq+geIbuMsJV6BfFV4DGNX6UYU9Ze7RXALZmckfUyyvQu7+uSCTsPNWqGwKhg&#10;KBs0320k00PO9wR+WFDwkeOdGwY1cJAKutdckSTJfTmuGymOAi615ubQSP9gUV37+xAjxiYSru2F&#10;z7AcW9IDNQZhS05nNGa1vZHi9U1J7jHCjr4b12vgf0tqoQcANZ9VLL0XpYB547cHAl7VYi4bOdcb&#10;vndxiJ5nVPl9KGsGpkbbIwBoCwupYTYjZpH7tRSMw/t3tL3euthPQU70ylk9Pvdajg1NOeXGnoz/&#10;O46BbZyLE8Jey6vtrrb9qPfViPb/iFRaK4cdiaUj8o1gFKdsRwDmUTC9Ls95baKgZ/LakzVsSc6N&#10;5m0tLLTW1O43IelyQyudkB2Pcb1nGsiTo7nKHdLEXwLe9zokI+7ydzt2V7qbPVOPOOj1fn5EX6z2&#10;Xr3uIEVGmYkNIwOSPK+YACmBaZZQk9Pu08Zg9azt9fXEtj5hzAtsNxBrbyprwexBHyKAJAAJJsfA&#10;h5AgEYB6OmRzdsM9D9xzYK4bB7KuG15aw7IASQmQcGa1Xn/fMa2DWS9hUgqPZcFjWTApBWILgDzj&#10;3n2pSWJaJsyPBdNjgZhmsADYOvmd1/rCtm2AsZhI4CFnLHKCBDnTW0kQE7mVLCzYg/kBvN+shtnv&#10;CXvgXkBAZAC+Zxfnhcl+8FkYc9yPAHQH2Zxt3aB3BrmGZeN14l3DxRoPjAvagRtrPegsBITgfdxT&#10;SgnlJYxcAyVYGzpQnRnY9LqDDEmQ8saJ++hoHNQ8kBr+jcgB9wB2Ex6bMbPD5ycP9gaWo5IKj8ey&#10;/zzDXWeQ9zFaQ28brGVIZf3asBBS4rEseHs8oKYJxlp8PN0EwvM5wYKxmQ3rc4W1wPO54uvXb3g8&#10;ZkilMDNDQEMIhWmykEIiSDAxe2Mq5iJbuIg+Y+BbODX5GmXlUdQIayUuaZwsMH2zZNHmB17lk+yv&#10;E4AWy0nzDCRgrPGvx9UE4Mw66ScUVKtYCjJGJfCketBXzFM5E0dPEg+g6WkwkujdORfzMeAYuO/p&#10;dfcKp/BaqdESRc2oQuITyRW0zqbDfPCQWOJGQtlO6CrNBaLEDjzRhUbODsv6PwmFqCzJFI85j4z9&#10;39GgPDW2IoZs/OgDkMeZYX0Oft6Voxn93hxIqZkwUyW/68lqjLKhRskcpRj0mTHyPtNnrNkxAsaU&#10;ip6aLNbIWHD93qVgXI3RNsLwO38/R95JdVAmfz4tc9wWe7RVWNYM08cYpJRMKp3P3rGR7Nq5f6QI&#10;vBM9kqOSaAFfRQAAIABJREFUsOdJZVMyznSr02mS9Pfz2ilNgo0wGu/4iY1Kbl2RuymBti3Wamtt&#10;j+RmbaCbPjWp/Zl7c6UBWmKx543P1EfmPJVxGRy/kPP0GkOjk2/j/gDHgRqmdS24McHFl8DH0fO5&#10;r4fcyNMxZrzZut/H77l8R9Y4GwDw77Dza+A5V0D6JMDFeV3HY6O0NnoTfSdCxwDLvxlHLjacS/Hl&#10;Cou8FovH5InCmSMuGczGNdSdnLNc4/LQuh/ZVyOfocR+7zLHOeaCcSRtHVvWo98kQk3Wii7hoKNn&#10;TWsCo9fE6O2jnpfVyHWXzoerGvu1fHV0CvWOSftoHVPLR9pnXk1m9QeB960AlV94L1lsPbBewj8a&#10;QFobqfc+d4wfegB+/XqiVJ6dmzsBkAAkMaQiyEmBpEvMtk17PfUXtH454J5XMG+wO3jv2edsAaFA&#10;QrgugFBO60YqCK817wBG3kGdpMTY2fceCNcaxlrP2g8Ai5OkMdbsILMggUkJPB4LHg8H3EsiWD5k&#10;TISQEFI4AH+eMD8emJYFmBQsLBAMVdcVRm8QYCxSYhESkgGyLjEVUkAoAaHcTWPBXqcfO3ivWcOw&#10;9fc3WOX6QyzMNUeyHvnh4rTmD3BaawOjtZPjsQxjnUSP9eNUgDOHnecZj8cD06xAnt1utHaTERaJ&#10;DEkQglBqwjwvmCb3M1pv2NbVM/Td1ITWdr82IZ2UDIh2TXMSIpsg8GueKDJPEgAztDa7fr8xem8g&#10;7fpuPvmXQkJKtZ9ZapJ4PB5Qkzp6xZ69v75eTjop5GXs7s9rXaNpDoPlsXiTXcI8T16G3cm7POUL&#10;ejVg1vj4eOHbt3dM0+SbWwJCGDAMJuX0+QWmo8jFoYV/MnMiJD4GibFrQQOReeyArgSF5kgmyhyJ&#10;oe5uzRS3HE/dfkv9DxRAzmR6Z5LiuoRLlb3QdFVFtfnQPmi5WoBeZeDd7XiX2DNnhnW6gFqHcs5K&#10;vQIelKURIl3VeNImZuPzkZ2Wk6sMcAzJKx2H1ejIYznxiwApHJNN+ztHZtOcNbBOazuaDOqNVX/m&#10;V3X/R2uAEMb3Gbt0M/PxDDKMmJB9b75FRhmglabWKHBRet94Cu2ctzEaO7gQM+ugRQswLUtJIDE2&#10;PjeJuJ1nVddCSaqpBEgc3z8iS9JjLbVGt1s5baqpTEOa2uPALVWf14ieb79YKa+J3gTvnZFkirw0&#10;as/8L1KO2H85ooQ4NUTb5u1xE5BOwH1JAiSdlChMKXVi2R096dI0dk+vfVQ7ugUMfrYGbAF1V3KC&#10;0cbICBBxReqqlSf0m3N9xuZlk/esARxLuF0BN0dyneoZkdf42bYf1b0ezRfS76FPrcMamHZFGi2V&#10;jyPkQ6+x/wbXOgkDTZrRxlgJ6DtLSp5Z9vu6qOR8I7GotibiCdSeYW+LgNraZz9CHvBKA2k8ZlF3&#10;P1UbbMynTO9kMt6ZwLnTJDpPXYpmnpc/L5GpD/SavohJm7FecgDc92aGSLzMdv8EyuqWytke5yXV&#10;OBDJvI4a9N5tJPeeW6vOvjI5dkcqZ8QDpjctc6fGv76/7vmXpHnc+EzPpzTvRw1JWq7dvULjarft&#10;KpDT07i78hBqXaVS5/UAzDyr2rN7yQMSghgqmIROEgw41v1rw/ZaodcVZnuC7RPEG5g3Z1prLdjC&#10;Ac3+f0wElhKYJpBUgDhkUUTw+ySGFOwZuSH3IsfWBzvpHGM8oBtkFXgH7tmb3woAUgnPrl4wK3kA&#10;qOw+J3vZHiEV1DRheSxYHg9M8wwj4OVjGMZYb3Cqd/B+FtJJw8AB17veoR8wIOEYF07v3kIbA200&#10;2DIESxCHIHuAJrwD1gkMt5v0GmZY467HaAfea228DMkBVgohMS9v+LuYIIXEsjwwTcrpxCsFIoLR&#10;xknCGAMhgpY7HWayUkJNCkpK5yWwOVa+Y+kL71fgzGXJGzUFANxYC2sig9KomUDeGNkygw0DcM9M&#10;azcRwLuMDEGEVenNYaU4GgTWMqwwsHDX556Dk/gRQmKZLdZpglIK6vmE0SZpUhhr8P39Oz6eH5BK&#10;+c8vE93yeZrBBhC8YV2dJNP37x+YpwmSBJZ5dswawzAEL8dkPfPemTekQLQ/JE8lfGSYxbyzUc4A&#10;XTnelZj4pxiZQVy1WFE8MKIeP0VFUW5KbCtFM0WUvV3+JJbTAVXNM3sHZk/nj1ACTah6SMWJUP2g&#10;TER9usnFLTB24DBvMeH7STk1AfzLDaLidSYCLulajBIFjh7DDvbbCLzjbBHiil562gQ4A845mhC6&#10;1+R/C9Eouq8Ur4B0EqC2B0fN73pFRqk4oIQS66+Hae8DH/3gtFFCTMj7PnlcOoN1KE6WNNHxzySZ&#10;hZxNiFyeg6OC6qzbmHpB1Me2R/PLElhyLn6o2Ow7+2uU2VPn25h+ruNn+2D5aB7d0u2usdDumMUd&#10;r5UX563PP2KwNtY0GpGXaAF9vaKyzeCiapNiRDanWdjFRtRdgK/NjowndVJ5HapMWcXNBz5Jg5wl&#10;j3IIpgym3DkfR/KFz04X1X+upvfdX1stqYySrvHVHKN6blxcZ7WatRYXQpxyHjbxmuEh+Y5RY3dO&#10;gPojj3Y9Zeo2Aa/W9/V7yOe5Fu7nAD2M4AxWoQvK1p9rGbDrkSB713kYPqdbIoHH6ZyJ9/xVanug&#10;FjNGQNIcqqrdqJjAUJM3GZpci0H76DVHiFV3J+JGPUdGJn/ivwvecfHf90DynJAwKitTyoRQIdKE&#10;aXAxcG7wzaZRrr/KHZnIHgudyxvZYWinJtDx3rlMbWS9nso+VXGB+Hzn7FxPyXuUSfpebQb16uQ7&#10;5sE9U/OrTamrZ98Vz647jeL+OdPPh3NCXttX6p7/yDB439M17DE1S8ZGI4X16GKsJV6thRcHv9Fi&#10;64qTeMsIKNYTTzIOZoAdsDtPE5ZlgZTSyYlo7eRa1g1mfcHqF2BWgFcwa7DVsBaw7LqCxgPPBoAl&#10;CZYKVjgwHp5NvjPhCZCCIAXt47/GAsYStGVsxsJYHzDDaCbIs8/N3oggIkxK4u0xY5mdPjlbvWu3&#10;Q0gIb1arlJPLWR4PLMsEUgIWTuLGgbHG66ZrSIIH74Vj3gf2eGxE5rvpzNj1vV0zwycXmQGn9U2S&#10;Y8oghu3dv1swLDvzXL158H4zu8lqkAsCCUzzA/PjJyg1QUrpme1ea184rX1rNNZ1hdabA+yJIeWE&#10;SU2QaoaUk2Ppw7H6pRRQSsIYrwNtHctSSgFlpRsRdWJATm5JhvVvkwPBSekEpNpPEhgDbTZovTkz&#10;U79WJUlASpAMDH6CMa5p4JiyBMDA6A3zNGOeZ8zzgnl2UklKSUxKYVLK6f9vm78HYp/20Nbg4/nE&#10;uq6wlqGkgJIKAB3mwn5LaGPx8fHErBRmpTBJ4eRygmGxtW7igi3gZZA40bhvm6BxntjlYCoS17ix&#10;A6CTAOY6zzVALklyo+tMAPw8ppUS73A/otFit9xt0yG+1zGvNVwpYikc6UoJgLNp2sONRMu/LlPn&#10;OXbMcmq6eVdZPefaoA5OpcDVmAzcnfHRVO7C38/CyuQIDI/ZmVbAG3qn5qcHswSH/s4QOMMR06QE&#10;rHKSGAfd2nDdqUQOHZMzifFhXWt1dM3W1kqrCD2t5egwp70hxaf2k3dUbyeyuaxOL558sjgaIV6k&#10;IPwhyeDibqmXYDMGMV8CSauxhQ7gNW+apbFFIDUMFAmAErMlY0LFeW9zoek4MlU5zixujSRfAR7b&#10;hUW8xuOVJdBTGb4K5rY+V+l9Wiz8Gjg8OlHFXNaFP557+XOPGgLuoYvKZKA8TlBiapvGw/Qcc8/m&#10;PA1CSTM4fZYpIz9toKEHmd2aRusZp9Ym5K4UxGOMvtz0fNzMr2f4eBXAG5nivtIk6dXU9f2Xxt1a&#10;Hd5qTvQMHxOknGkfBKO8m0L987dWo7caggnwHZ78scmbQElvXdabxjjlc9xsFKDZuOutoRYDPLlO&#10;Ptvl5qDjftUViZ7anh5lpA7JmY3sgejZjkjM5Wsh18+nDIAebeSNNDda51b+K5ZtLmFRNZA9aG6H&#10;18h/ZsQ76WpDtljTZlPqXMjsRqSeRkHLFNQumTGXz9vTeujEgP2ztUymk98pEtSJyFFU9mUr5z9n&#10;b6zdX5BCfSROE0S9abHa93yGqHy3Ed3CQEbrshHJozg+ls6NKzn2HTC9h2m3p2vpMrnlMnjfYymU&#10;HvDdYrJ3gIwASrWEsiXNMwJetRj14wf0YSbJzCBrAGtAsFBqwpc3x153rGoDvTkJFb1tMFrDag22&#10;xhXJsHuxbBmwEJ53D691TzDsv/z7GssRq859BUZdzFzfNo1NG8/m90WFB/itNc4M0zO9hZCYlcQy&#10;SSghIEKjgMiB9n6RBob5PE+YlwlSCTBZL/tjIr19DRiDiQgPNWGRE1SmVZ8nKtZabNrAGLsLAh3B&#10;2FdZHNnUMqdazwHC980Ka9mB917HfdtW/xU07i0YAvOy4O3xhmV5YNs2/PHnn9jW1WnYe+a9M3t1&#10;wkhSCkjpGiZSeh1yP3FgjIZlvYPq1lhs2jrJHGshpdwNdA85FEpGqp30jZMrcp8xmN0GDX4Nozds&#10;2k03sE8IBDlwXCjnjYCILeu8DAT0y0knKTVhXhYsy+J+n920AQhQSsJaCTYG1romh1IS8zxjkQLz&#10;MuP9/QPv7+94Pl8APyHIadiTbzKxvx/ryvj4eOKxTHjMCkSzf6QCgixYhmdowMQQdDDNic55d0nH&#10;rzf6NwpU7PElSBVFPgK9DnTRfIwZ9gQYNJKLGuPLexawT/6s3+ejxkGtAzRNmg+wlzLT2BzIzo0E&#10;7xykI+PQo4ZKrfOnNp7Xk6AgcAE0KycsPWmNEdmBIGcW3fBznOQD0BSCDma4tXvzsgi2Mg2CNwfL&#10;lIqj6zmTtMHEaDRpWgVnzyjrin56C5QbZYkcTZAfo6l8h/QwmjiXc6D0pI0NnM6FU/79lLG++/Gm&#10;XkhelVsoS+3U1kkLZL7SgOgBHTUAuqbhPWoeXL8XwFnegZqa4VeYSuPFTj6hce1+9s6CeD2GKbNz&#10;oYRPnTnF+NyJKTEbfmRaw1oGkSMkCMHFdV1ugPDp/XJAN522uGdwPLJu7+jnXgWVUITq2t8/KsV6&#10;hWh2JYb35FE+E1tGzrWahO2I9Ef1faO87/T+FCa6y7lMXj9fNe/dAc6bTcYxIKwkxUnJnqr7Wolq&#10;TjCS/41gC7FkJZfyngpo3gKZetryVyfATgagNTZv+KxRjtGT4DoTiHAieHBGgGopL9zx6ulpZfck&#10;5UYaA0EK5q5B5tW6KBCnBM4SrfFUOJ0Tv26sHM3BrT0UBM7m2+kZ9ymQlo4audQcKVV38e8j97Y0&#10;MRbkhPNJpuA9WZO0vSO7NsKcr+Gf9IM0Bn+Ej2ltX12ZhB3Nde/4o9Xw8p6h++ivS4a1d0cZqkXs&#10;TUDmSkOgFhzumBy1QP1RN/YUB3HSFex0bgBjwdZAzgI//fSGn376gmlWsOykWrZtg97WCMTXicFo&#10;0JRnz46ziGbFSQAkQVKCWPr3ZjB54F4KJznjjV0ZBMOMddvw8XrhtW1uNMqz3S3DgczepDYwZmcl&#10;8VhmLNMEJYKcSRSghIUiJxOjJoVpnqCUAAkGgmQOWVjWMGaD0RuILWYhsYgJs5yg7CEjQJKcQYAn&#10;jzHcda2vDXozTiImMEHIjSEJCBCLfdKBdwA/NUVkhpMg0hZm09j0Bq1XbNqZ1L7WDVobgAhSuSLR&#10;MuP1euHbt2/49vUrlmVx2vBKwRgDIQTmed5lhxjswHNrIaXTtTeWPXjvNN+1b0RY42VslHCeCFIe&#10;5kyBgc56n1Yw3iQ3sP/3g9BYaL0dZsRGw1izM86VUG4SwOvuI9KSl4LA2k1xuOkCV0Ru2wbx8YFp&#10;mjBNE5SQsXCGb6oYGE0gD/YvjwXTNGFZZnz98yu+f/0OzQZSSCgx+zUpwDoA+Btezxdey+KS4YkA&#10;shDC7vchsLkDB99CHM8+A7avMgJC8tuLLUkTgLnZS60BOgno3WBJxQlH0HE8NyhTpsa5UHOgLIOH&#10;kqzPduFTEIWPjZvcaz4TEzoHZQvAykGw0qF9ZSR2BOiPtTpagG3JmKx2bUPXyue1mrw2Dr67EN7s&#10;ufDsD5iyff3lZDBrUFfBhvHGSynZqU3ztSRXctAgMfYuQLOtPTqSh6TPNfPaGAYKz5IYJUi5B9aM&#10;s7RLDJYxNl67kE11xmvNgisFSm+kv8RgbO3ddMoUqLKwPgG29Z5Pflb1JovuFEyflaa80hT6q4q7&#10;K+ulVdTdMeFMziquy+J9Rn915P4e6zwF8emvFvO/CVrfaZL0GK0US5cNNvhKgF8OAowSxFqfZ/Qz&#10;t9iqd+JKS3ol1oKugSAjYA35OrJk2kKxXAuVAdfPxKWeSWFPErdnDntVTmVkgrMH8o6c3z1wcp8k&#10;76z7Ul7camaPqCbUvATLwGd7LzCwE8pKeXt+Xrfu4YjG+2i8qOFHV/btSB3Yyz9Ha7URb4WRhmvW&#10;IU6vJ/wb86fOh/5zo6IU3ajs6EjTVghxmr4/3a+sLs3rBoqalaUmZWldJWcOH00Lgt1JCCP59qiK&#10;yNUpoFGT6Du5TImk0jKtL11biUz3V5nPj/oFVbEBjE31/BDwvgW8j3Y67hjuxAdHXGTXRspGzGdH&#10;i4VRoOZy5zOMt3lgmzxKzGYDscak3vD2tmBaJBhOa35dt0OqZVththV6W2G1ASwBHozmQw/B/RIO&#10;oJFeskQICcFe71o4Fv1uegovp+GNZx14b/BaHYAcpG9yI9cQPJUQ+LI88NPjgVkpZ+nBgEmPapAg&#10;SOWA+2me9sYBE/uxfMc83/xnlJYxS4kJAtIzWT3p2n8RIMJhz9i0xbpqbKuG8Ux1YuzyMsSOty84&#10;AkdjdWh2bLDAeLfGGdTqzbHU123Dc13xWldY69jnggG9rlhfK9Z1w/P1xKQU/va3n/HlyxdYa/F8&#10;WgfkCff+xmoHnBvjGbAaRNKz/d0kRYjiTlpHOd16a6C13hlcWm/YtvD1iiYDNqzbis03GRzA7wB7&#10;o03UqMHewZZCYlZOCkdNyh0anrEtiKCkAKsJNBHE4sF7YJfhMdZgXVfI3eRWHpptjL1hALZO7/7t&#10;gXmawIbx/Fhh1g0QtAP3E0+wxk2YGMNYXxrP5wopFYgkiCwEGRhl/AEXtDad3BHI/z0cK2dkMKmq&#10;3XgFaGBOTJ/3A76REBRfJzD4a3HlrGCyg3jHlzjyrn0fkJfLEk52h+wVr5RqUXGYQJ9RUKqaBnKs&#10;RpFonJ/6FFnedCdJzkdPf3SymX+0I+kcA2TusvmSNeGcww/Yvcg4xh7Pi++djx83CuFx06nPgXkj&#10;UyKjxvN5ws+N4uNuolUbux9hZFSr3f8HoNt5xPZcsVxlXPe0gkekGmoF+j3WWf2aShI6nwVae9IP&#10;p4v7BABfLzZo6P6PFIFXiuUf/as16dqaTvoRLO/zZNyhmBWk4XIwqVWs9ora3aOmIZHi1nL9AI+Z&#10;w6Of88o9GW3ejDY8755/6fM9t2J7RXYJqLyrSVv7zC2QZSQGXgEVat4UP9Lgz+WQHnAKLBmKWerX&#10;wLMWZtCSvOh5BIx44tTy8Zbe/dXzYCSu1Joc4Stm6Zbuhb2Qp1bvawzWxWSkC7lfc78Gc8+K9jh6&#10;EkF5alS6tuyhtXCjmnzoyATynaZNa4K2Bfi1jeDL67yXs3fVJrIJjkRiNnx/ttmvGty38ninKlDO&#10;Y0YxyZGcN/gEBiLc4QuRGcRzxp4POJigwz8MfQmpHHTeSZZHgbvXaHcbgz3wu9dIbREj7p4bVwiC&#10;I3XYCGBf06P/f/lrSFLsrzCsHXmgdxdWr6vRKxRKgWj0vVpd9JHrrL1ntQsMz9axjnFPbMF6A+sV&#10;UgKzcnIqAWzV2jgAdttg9QZrN7Dxf9baoeN86OiyB+f3juQOhu5K1A64E/7fhICQ0huaOgDcGMa2&#10;2V3r3gbAH87w1FqO2JqAJIHHMuGnLw88lhlKkDPQjQItiYNxryaFefHgvVIg4YBY6w1Z123F6/WE&#10;2VYIZswkoECA8SxrBbAgWMEg4aYNLAPGuikFo91nsMYCBhBMzvyDBcgb1yIG7yOTpaAjai3vz4DZ&#10;wBqNbd3wfL3w8Xzh9doQtHUJApvdXJNFb1iWB/7jP/4D//jHL2AGPj7ed5DdMvnGjbu32thd61kI&#10;r48vhDdyDWtNgFnAaIPn84Xn84nX+sLr9cTr9XT//XL/7QD8bdfkN8ZL71jefz8fmschOckJapqd&#10;Jr90hrXh91lNMLMBL27SY2JgIoKaJygPnsPfO2bHgJcs9+kPy8C6bhDyhYW9jM404e3LF/z08wZ6&#10;//ASUO7OKilh59mtcwI2Y/B6bZgmAyEtiIxbV1r7JpXyyWswkAyfTVxin45IGtRi1X7g58lZA5Cp&#10;sh64bJiY6NdWxvtSdrHcExIit9+dsZg9dLmtPWnrjSZ/RfA4++xlX8AzwzX32EtHba+x9GqJ0pWi&#10;/I4e7PFBUmOjWAdxVGO/xwbbzX4Do5sBkEBsDZaYAZOLWCEEUgXARPw1mHiNsgxjIs9n86caQNEy&#10;OLsCvl8pUlvyfnfMz0rpXLV4xXV28fj+OcCwH5Hvju65OyyaseQ/lms5m4mFfz+MHvvrLSzoEwM7&#10;+rtTEzhn2nc0h2vMo9YkSt6ECSDvCKN4xP+htAfGYxwuxd5e3j7SwBu9vqsgYe/+5CBR7TpqkyI9&#10;3dQcKC3F1sP89r5Wba+Z0dKA7gE7rTjdvu9c+MzUbZwl+Av40hTeaHOipuHe03Lv3fcrDMwr0iBX&#10;1wYRgY7Rr+Pv9gVXPkNH9l6rAdY7L0bA6pHPHwP3PW/4IUIOxmSOrgBMpziPs4xXLzbaSEIzEIBk&#10;/BxirfbgQXXBH2tkDV867wseYEl7slB39QD5Hin0MxjWHSyrRRr5EY3SXhwoNpHi6Fog+7Tu6/2Y&#10;WvaaGPe9KU81l2u53XDrkB8+PQ/ENFJv98FeFrrtI1Jrruz/7vXuKXqtkZqjddaO1PEjDZ3eXu5N&#10;MF6Z2Bm9/rsY9WfW5F3J9m4T8sKevQTeB43TmhHESIfkToJwhU0/KmFTcwTngW5vTTt19OHuwJ61&#10;ILsBWoO3F4TZvH74BBCgjd7NUo1hmM0xwNlsYLs5g1ptQMY49n4IoLzbsUaFo3D65wFIC+CwEBAk&#10;QCR2do4xFq91w/O1YdPWgc3+3xgOII9lOCQRlknhp7cH3h4LlBQRo/3o1AoSTlJlmhyArxTUNEEq&#10;BRLKfR7D0Nri9Vrxeq0w2kAyMEsFRQKwDMsmcOg9S5sA4djf7l4FKR9yFAT/Z2IFwQqCBQTCpIED&#10;/W2QDQlMqkj33+m1Gxiz4bW+8Px44f3jhedr9axm4RsnDrCepgm//PIL/tt/+wfmecb379/x8fGB&#10;7+/v0Mb6e++A7sBMJyYIOTkWv5TOpAQEywbr+sLr4x0fzxUf7x/49u0bvr9/x/P5xLq+/Ne6G+EG&#10;sL4Gwuza/pwXda6415ohVh0BvwJKOhPaeZqgZw29WazGYtIGk94wbW4yQPoGAEhAEEGyhJXY2e9E&#10;BG0Mns8nrNVYlhnzQng8HvjlHwQpJ3x8vMPoFWycJJESEla567MMrF7/X2nrmPfCQEsH3rNgP8Xg&#10;tPNb+oBXivc0ZegkPzmAcvOg4AwIcvlyrBlOEX5fltk5NyTcBI6UTp6JODLVHDDu7oG0tbHC+Dpz&#10;yZQccGiDmNzUF2zeywJw3yueRw26iuuKzoqIPWZZaww8bQLFxqE5uOcj9T7UUHhNiq+psvbDaD2o&#10;YIKHk5Z9r9k1MoZeSqhbz/duMX+F0TgCsMTrK54QHAV7mpqjvSIwxHVcJ+eXQLQ6y4tOvZwRv4kc&#10;YAu5RkmiZxTc+RyozyeT0tSHI//3MgDVXU+JHnT57KCsGOaYzTYIGPSYeKWz/4pvQK9YG3n/dI1n&#10;PhhZUyjWbi+No1Nkul6Kj7Xm+0gROQImf0YKZ1R/faRBWprocfmojZi56NZPo/vsbgOw59XSA7zG&#10;pLli07/+CCGVgHtkk1ec5VYX4tKlXAm4xIQfYez2GOa9hkozrym/0Pn1RhK6xjobkXgY+Z6ar91V&#10;QOdo6I4D0CM5RA1TaTVf4usUez1JKXA/GFtKcS1MWkOIs5tEwQi4df+akzqDzRtb8OZC5zzlAnv/&#10;qsb8He+HkdhWI4z2zqeRODrWiOLLUzAjn38UFxzN4WtrM61DaDhG9KWVkPl0pXKVp7M0TC7TWJ7a&#10;0sEXQng5Zf+9Qpxy5bvn9h0CU6sGrr3+lebsnc/Ryy8/C8hfqS3vnt29KZrRz3BJ8750s+oMHxo2&#10;1LjSxWl1aXqj8/H15kZWoRBodZ56+vYj17kD9+wY9zAGdlthtxdmSXhbZjyWGSAnl2OZYLQ3b7UG&#10;1noteLPCmg1sNGA0yLP4OejBswCHJN7CGdVawAjABuatlCCSTnaGCCAJy8BmLJ6rxrpqGMM7i59j&#10;QDEa11VS4O0x4+cvb1imCQQHfFt2YOt+3zzDPxi4qmmCUgpSKgDSS6MA26odu/z1gjUWkgRmpSCF&#10;8OCl08dnCQgJkArgfdBwtw6UN+6zCyYH2IcvOIkhYoft29DUsLwHb7YMY82hHW+cXM7Ls+7X1bHu&#10;53nBvDwcQ9waCMl4PB54PBYQEbZtw8fziY/n05nv7lCea35IJSHlDKUmSDmBmbCuG94/PvB8Oib9&#10;x8c73t/f8f37uzN4/f6O948PrK8XtNl8YmPPhdyuqcIRY5ui/+Yi3sBsfPMHe1GttcC2amxyw6o2&#10;PJ8bpo8n1KwgJwk1SUxSYfIgv5oU1DxhmReoyUJK5Q16nRa+MQbr6k2WAUj5wKRmzLOTS9rWJ8ym&#10;Mx13+OkQt760cXr3xpCTNSKAJUMICWZKDBWLMYcGQNUoUXUsZT514c/wVHpD+XDU2cdER+QK8hKU&#10;CtR1ytC0sEfjZDeM9ttwLygAOfbUIOjFsqEx7QTzaiURyED8jn4+n8r0ocKt1eEuaaNf1ZHtFn0R&#10;4A6rxU7wAAAgAElEQVT+EZ3/EIPDHs9A3kT+twDqhnW4m3pRtB8Ywfg8aPW7UdActD8DoFfu2dF4&#10;aOv7BzC85QdwpUkw9O/Z7zVmaS0RO2t0lhcFgcYbRw3gkFETxBgvqrkrF4TqO9QA/B4DuX3fxrXd&#10;R5nQadOQO3uak/hE1I8BJ0CCjn3VQoSSvDV61vwJwLReXKDb4qH9fOAh4HQE0KwbAVPSGEoKYT4Y&#10;bvnnyIH70jU5YkrfJ6smVdFnqPE+BWcr03WBgcy9mgDXTNnrExiH9PDuh7VL73DSRrpyztUY2yOg&#10;wsj0whXGOSXN6/FzOHm2hSZb8IJBTEC4+Wvk2fYmFq5q7Y/kPp+RkR29tiuvfdVgsHWf4/sZa0SP&#10;ND7G4urnJr/K2vGHmW3vzDsmp9IJmpIpd83fq7uXS5O/kYEnD3zGIe1tpHKMJ9LGUYxG0iXn62o2&#10;OwtnaGtS4IrawmcndHoNi89MaV4F4XtGyXfqlTvX328q8Sl/KXkS3Ykd52soe2KVrmvE8+CKigeE&#10;I7oKQU0G/+hzrK3bH+V1NNJsHVnTV6SBaudH3xeo7JfRa/LU9weaXmS1qBev57SBO37O3JLN6SVn&#10;Nb22UQCo1nGuBZOWbM3IIm2xdj4bnJnZFRA729kBrWQthNcJd+D9BjU50HeeF0CQZ5EbLwOjYY2T&#10;zLF2g9YvsNZwiDwn9eihbumNZf23aP9lI9CPhOuwkzeiNRbYtHtPvWvaR0lHBmwKb1L75W3BY5kh&#10;BDnQPBjV+kRZCCcFJDxTfponp6uuJISXU2HLMNp6zXin2Q6GB/hD8WFB0gH3NAFiJvffYBitI3kh&#10;p5PumiQCgqVn3QfJHAqqRbBsnT66N99lZm/Ga/avbXNyOa/XCsuMx9sbHo83fHn7AiUVrNFY1xek&#10;JLy9PSClwLquXsZHQyqFhxDgwIjyhZ/yjQyQwLY6oP/PP7/hjz++4s8/v+L79+94f3fM/dfLmRTv&#10;zHqEAMAn4P4M8qZ/TvXjsm4z58Cos4B1oLDBum14fz5BUkBIAklnZDspiVkpzPOM5fHA4+2Bt7c3&#10;/5wda98Z2ipnUmxdo8L5BgCABBHvRbzWrtkBf3gKAYCkB+5dU8VKbypsCIaMu3YZ0DGnw7lLIe2i&#10;UdE0byJRHjc7OAE48/C7/16KVVHyHMNFVNg/+dghx47zRO5nIsPTeijziU0JKGHAGrde7N7g8xJK&#10;mSZ/jb17qVhLs+b08xVfi5Ifoyy7T4zP4t95PBkcYYeOFrsjQH9yBu4QenxzKcPzz5JBVFh4R66a&#10;yRFlIAQiI7md2ZrcQzqt0f2xsdc9ilHh6GI5WXO9sdgz2zaRSKo0AHrMkVHAvmf8FXslp6Zcud32&#10;GezZJZ2igqKs8XtoYPI+CUFFAH8k9zsX6nQqiEGVhtoF4D7Ng+D9aMbA27r0Th3IaO3TO6aW9cIg&#10;NVUuNVvuyDml+/1oEO9oauSDkl/jKGP1lvdGIaaMNN76n58zs9Rj38TPN8j1HYBT9ln2nDvfX/nc&#10;Un/tJjq5dOjPkvfmKXrR3AJK06aWOG08DlAw9gF7PuLx6UzjYqQpAGKl9mK54VQayz/2MLdazcOE&#10;qit+ZyMA9Yg5dSpp1WfOnrXss+89nbN0iqOjbNgfBZyN6KPn8bLk4TJyzSOAyajMy1WQshb/e/G8&#10;9N6l6fiSCfEVbCM3m6+dY+Og0yGDefhQcAUsxck4PWb+x0BPyWgZA8aj+STmcfZEjONa9Ot4XwzL&#10;UkY3t+Z3mG9TKjQBRgmfn2mIfcbvYyQfLYHFpcnEXrOzZ5J6t0E88rl+BHB/3nsBo+ITdlFrhl5t&#10;FsYkgpGaMfafGGnotHDN0/vtNoHXNe9Hz5tRibHevWs1Q0ZruqtKCHe84vprlMe8x6JqOZfWrHtS&#10;8CkvO5MXrz3Ly+B9r6PSM2Ia1ZgbAf17gfHKuHv8GiWpjVHturiA28E365PmUPAwO5a3N5/dXi8I&#10;NpgmB3xKKZ0HLRtYY6C3zcmh2A2GN1jWTn+OncYWEMxqQ9AP4zYCTAIWwjH4vXmsJUAGRmYY0fEj&#10;1dpYaG13XfRjoDQdAQ9JtFICj8eExzJBKidrwx7oZRsMQCgaA3JSMfM8Y54nSK/rHtjCWjtpmnVd&#10;oY1jXs+Tcoa2bL10OsFKgBQ7o1qyu4mrXjfo1QPc1kIwvM698lr3wk0lWHKgr5cAMh44JdCuu6+N&#10;dsC9MXhtK56vFdpazPOMt7cv+PLlC+ZpBjNj2xgzJghBeDxmkCCs2+okfEBQagJb6z0LzM4yNpt1&#10;mvWvF759+47ffvsDv//+B75+/Yr39w+srxWbduz6lK6QaoDHbIxSoElBpbP8Qcza2oG7vDD0Cunw&#10;7HxYABp7kUrkjJEnpTAvM97e3vD25YFlWTDPE5ZlxmNZ8HgsWPw6JyLozUJKCyIBbcwu/WMD2Osb&#10;QcavrUkKGKNgjPTPUYKNBRN5BXdzfB5yDazDulMABfPFIP5NiLwdEoy0Dq4k8haFsVXOgdX4ge0m&#10;r1nSHTHiqeRKm7TpIrxDiMRoipwhBNgeIN4Rnw+G/oE/pgZFV0ffigXxCWYsA3ouNhZQeopHYceA&#10;grsA16iEwdC/RX/gGohGWVMjoVFT2pHF7sYMOiUF+chw1IRj9vctKkIpSxxiSJ4aLFWKpzl63gF8&#10;KkTzhOXYCnV90StGV1dGgSky1zv2GCValqkXQ84Mix+POLG7j2un4wSlHR/a/QQCBsV8Lqo5Mwpr&#10;Shucmj+F5zGYIIafDaO8RwGJ/TwfZQTlTeNWoTMq99AriPvMuBQIiWPiGbju63FXC3Mu7JdKn7N6&#10;s4DBzzQamzg7gkqFUB5n878/7lcuoxQXJ8xBwsV7LMXm6fCFDx+NLI7W6Aj7twRSnMg8AcBHFA8t&#10;2kbwp/t9nkBJciimMvjOGcEiNPsCUJA4k8TvUXv2+bMpx9G2D1e7KK7lkqPa9lckUEaYuuUGcc1Q&#10;mrI1fIClyfmTIqCRRvjYnroLdN0xvx3Ve29NOIzKhdz1rxttEpTW5hW52lGApwbc39EiTvEHKjZ9&#10;W/42qc9KGkvCV31/x2uYitPSYd0nZJxa4+v8Yc/4TYhXFCZ0cJ7uHACzm+smk9TNQfxcco4uNvFb&#10;5qClxle8Pu6w36/KOubXlL/vVYPrUZmp0e8bbTrclYO9KgMYcLkc+MzPfCKCMaZZF/Sbgjgxokfj&#10;emw6O9JYaU2e9mQwr0golcxar67hu6b2P4oIfTnGdHDfUy3ONVJECU871Cty76aab8aZaHDwenBD&#10;9HQYvI83zuhGH2VqtBZQSTOq1RnqNQVGOpG18YpLJmuUdWgQjchZx2A224b1+YReX3h7LHg8Hpin&#10;CQBgd9a9A6KtNbB8SGEEtjzv+p+OXe/AS4HANGZyxoQGQf7d6ZEzBVNW/7PWac3DaGybhrFOzsTy&#10;wda1cSD1IPwyKTzmGZNSXgyGIyNY93Nh/MdfOJRSjn0tlR/5EzAwMFZjXYPW/QY2BpLYSeYE4NEb&#10;1AovlWNgwMbCGu3Ae2O9Jj/vJr4E6Rn38gDu2X9ZhjXsAXUGQcBadibBRsNYvev/a2MghMI0uYkB&#10;ay1e69MlF4IwP2Yn7SMEjNHYtIX2zPtt0zCbBqze14uxjI/nE7/98Qd+/+NPfP36Dd++fcf7+4cz&#10;trU2kT/JR0HvaDaeik6UAHxOEsoT/lNIIK1vSDlWvMFr03g+V7x/fGBZZizLhMdjduv87Q2PxwOT&#10;miDI6elLoQB/8K7b5rwd2Pox5iPS2TARYVxji631zTALa1yaJ4hgLYMEg6xLQsNnFsICvsl1JqTS&#10;bhwc23wOJ221pCDOyLME+q4URI4PBHmROMkRQkII42+dddqY5CPDHjccrChIYFdg4WOsfhQ4/ayZ&#10;5K7bTVwE+vOmQK14rjFO/orx1u7rjjCOcDbojdtlKBQ0sWlxiZVULFZDE6RR1JwK0tzsFmcN7+Ex&#10;6UJiFGv2j048XAFHWkAwJcEwTsooy6psTsQ/N+8i0LE4Yk8Nnmt4P9+M59Z1Zn4PxSlE3B+Nba0N&#10;V5C4s/xKUyt+HrFR+ojW8hVdznwdU2lsJUuYA2OmZRh+RY6pF99sAWBqX/dY4V0qxmIN5Nb196RH&#10;zqzT3hpCsUF3GK/VylNGob4Z1hiP5SNOY+7RPg+8BAvumkD3Izd1mVojxnGxTwwRimBDeh+oKh0T&#10;3w8p5fC6ZU6Lx5InRInFXmuc1QrYEdC4Jk96fK+tNiH6TcB8zyPJy8pa1PZ0n68QBEpGhaV7NxLn&#10;Rkw0r5iWl87Lq152rbywJFNbu74rjNUr4E7MjL1Sw5/vCVWmtUabVmjEQ0J59pUz6Tok+z6dQhke&#10;Sq3WLqfrbXzeFlu6N0HHnRoi5rDwALY0zpgtN357eUfP5/FqbtAzCW3tuZrhac/Mvtc4uIrHjQCj&#10;I6/Zl4rqe1zm5tajsfrcWETz/uWg+xXZuJFzqnRm9iTYrpBoWpMbPb+3UR+eEdz3ThP7To589ayO&#10;p6DGa04gllnqTYWUcsmD+U/DufZlzftW4KmB3Vc0xUoLrAfel7ppvaB1JUCNPsSk0I7YrPv1CADs&#10;wGU2BlZvMOsKsMXb24K3tweEFJ717eVydvkWG+r76Mv9G1sNyxbGMiwcMG8AGGJY/2cNhhXO4BXC&#10;seAZAsYwts1g2zRWpcF6w2vVWLVjnGuvIR8aEo7J60xBJyGxTDPmaYKIzHICWLFLf5Dw9rKuoJiX&#10;GdM0OeNMIT072oHc67Z62RtnxCuZocjZt8Kz7kkRSAlY4ZTZrbXYtMam/X1yODLAwgP3ypvVehYy&#10;H4CnTZLV0PTgXTpn3TRezxWv1+aMXMlNObhnY6CUxOOxYApNF2ZsWsMYp8m+GYPnh9fId5R+GK2x&#10;ao3n84k//vyKf//6K379/Xd8fDwjI2CBmF0UJ3q9Mdte8Kkx9GNAsKrlVgCQ9iSZ3XSABXxDxfkE&#10;PD8+MM3SA/hunS/Lm/ML8OtnkgrCF5vWmChxc2mcEMI3YuyBqwWGOltYc7jEEwvfOBJeUd860EmK&#10;Q9M0NvPcbywOKQzERPQK44yoa15LJQrjAGNtRHMtT9LzaxSCIKXzmWC46ZLU+CkUrM7wKmjU56Dq&#10;yCF8FRSswyGNmN0Au0YNBXuF4B0t1Kva673ptF6DIMXy6XTvQi7RMnAsSSpc+uwZ4HGPuQfUpFRG&#10;gIk7/gOn5Li7bgeY/EyN6Zj6u+zXEU/ZXADEWznWHQblyD61liEELo+g58BjC0S60ihLiymbAcf5&#10;uonvW98oreeTUVuDRRAHdePVUbO33nVcBStGvv9OnIxHyQNwVy9KKdG1L63HWhOiqnVfAcUZKV+b&#10;wVXAqfweY/egdG73gBYu5R8X7n8LiBqP7bE5X9uwdMRH5g4YM+o5MFLgtph2rglJFQCHssI6ZUln&#10;baHLxtojOdQljeTBGHw1Z+vr/bYNkEsNxdIesAMg4tXPF+qoK9NKNcmcK+bpIw2JMuBY107uT1Lw&#10;Psk9sobi1899wY5zkqs14lW8qPVz+X0YMXe+CvqN5hOje6l3Lo3E7Tt+TVcln1oS0Ffz/Ttx9q/4&#10;1ZKw6eUzI/9+5JE8FGevxK1WvdIiWbSmRXrNsxrGMCoxNTLtXPvzX70WWvjzlRo0Vre8VhMcDd0A&#10;urffmwZxnr9I877FFsgZL63EstXlqQW4nu5gbTOPsLxGD/KRBIpAxxStXyFCuu642Rxwz8bAbCus&#10;XjFNEl++vGGeHQBsbJBssQ4IDaP3DBgD6M167XMNyxqWjQMwdwNWwBLBsoABsDFjZQtDHrgnJx/C&#10;ENCWsW4Gr1XjJTdYveG1rVj1Bm00tG8cAHDwuwfwlZSYp8mx7qVj3Qct7ZjBGFhPwZx1nmcsy7KD&#10;90KIHVTURkMbB4ob4xj1ZBkiagpAEmgSoIkACcBLPATGt7FeY9U6nVOyEgIOuHeSOfDyL/aQMSJy&#10;oDwcO9AGBrk2WNcNr9eGbTOwFhDSGaZu24ZpVvjy5Q1vbw8AwLptjrG/mV3r/uP5wtev3/Hx8XSA&#10;tje9fT5f+P7+HX/8+RXfvn/Hpk1mOmtxaCMiM4yM5BjYDrFUR5KpQxKBcfAE65qMrQJyl1qyDLsa&#10;bHrD67Xi4+OJj48XHm8r3h5f8OXtDXaxwAxMcLI7goR7tiAIsJNb8nIw7pbQLk9DDNcI8wEUBJAU&#10;ICtAFBJ4kbQcwnUdo+v52PqZAVJkhn3iwCkBbVdGe/fXifbX/kyC14RnIQrhGlJ627B6SaLdj4JE&#10;UTIhkcxvFKBXpMX6BWkZ8+So8VFjDvQAjhEj2s8A+D2D9takQM8o8XzvSylBuB5HL2WMTUbcuSec&#10;aeuP5g29pHCUbd8DqEcAbOZMjqh6TyhJ0koJGUXeDGUAq954PTTzO/duEMiu7gcC0qRkrLBNdVhj&#10;rd5+fKs1Q2qP5aop1hm8zwG3mHGfjU/8oKJh9HtrLMNe8dE3cavvlR4oeNdfYGz0nJoSWFcaE934&#10;neuSR1MoscfHLk0XvJwYzfMkNzjOWVEjHgs9YDTfnjHwWKunWnVPCyy8eh6PgGctz4GRHKF29vWn&#10;b+rPYgyUpmo8iJ97GgdLucp9oOKKYfDouXgV+BptMox4IOS5a04CKuVjscTLHbmf2vfX8uiR5uto&#10;g+tHgI9XQNR6vEZRtqEFPIVJ3fj744br4cmD6oRSiZR5Jc/sNqCYOzKA/dzl6rWMno251M7IZEur&#10;bh45U67GiNGG0kiDqkYM+ezE9dW905t4qeGKVXlr5tM+4ojkFue/pT00KuH1VzYvrq6N3uTTlT39&#10;WS+JERJbL8+80vQqk3I+JyOXG4iXyHYtU9u760Nd2fTFg3fwIL2zEUc6O6Madne6h6MA/umz7AZZ&#10;qUmhtRZWG7A1YKNhtg0AeybyDCEFLLPTpje8M+2PeVoBGxnKWjYOvST2pqsEwwwDhiEBFhIMCQOC&#10;8RI6CEHIg5jGEjZjncyJFGCzYdV613u3wVwVtGsDS0GYlcLbsuAxO6mYoxBKk7F9bFIKZ1q6TJiX&#10;CdMknZwOAMsGxmgY7aRvtiAzYywEvEQQnEwOSwDesNarAzmjWz+pEKYVmAHBBMHCfVnH/AdjZ+jt&#10;B69PyFxzxMLYcB0btm3brwWZDtqkJizLA0I4c9p13Q6zX2Oxriv+/OMr/vXvX/Hnn1+xvl5Yny+s&#10;rxe2TbvXDtruHJtL5qZaqQkaIPeRaLdGxg1I0gDW6vJRAujH7JDSaFkpyY2gcljr7r3zNXhCGwAs&#10;IISEkgq0CCdHJKWTajIaVnrZHA9esZ8+AR8Nmr0YJz8aawA2Xk4qbvh50P8g3ReQ4l1zPKjehzH7&#10;ylhbHN8SkzMqjqH2YtMIA5rP89sZeHtoSQZAKxjVvl4rns8nVu+7IARB+ZjjpibGR7ZGDuDrBxNl&#10;Y7pnZiJjDJAaAVGuNFlqyfuVjv9V9lBNv7uYxHCaTPSa7aOjfTXQnQYTwhqgMwpe9p5Nq/AYWoPR&#10;mgoMinpjqR4rCbGpNJ1/mDrvz5V1XPYfv3TPcnb/aF5zHufO9mRHXqEE3KaGe/Wc66r5VdrYsgWA&#10;j/bmVtCpHAWERorFFuAYx/WTpEslrx0BR39kE/IqAH0XBDxf40DjqbIm95/DoWsfeUH73MHtvxPQ&#10;crrOdCqjZuralrNpgz69GEWBjAG6LRt2SMHk95MKBTchl+AIP99nkV0HvkbPuFhipRpv6Xrj9nhN&#10;OoHz5es5mpVnr4e/5ldL470EnH4G8MlB3VFgrIQDtGTPSpIjPaJDa2qwFaNb2vO1zz0+LXltjefP&#10;qtT8Gcnteud9CRgameJq569cTzyQEjdy3500Z+eceTbUBMqr08+YUX6mqdaTRunhYCNyPiNG3qPr&#10;rtrsyuSK8snZes43JmF5l2U9Es9aMX0EPB83UEeqyhA10a21p2bXaKOnB6aX7vNnTNBr19YjkLTW&#10;452m4lUs9gqJbbSWHn2/3nvVJKtSXOzHGgr/MPD+zsa7qivfK4hajPpeUnBn7OrKgs8PNg6jwD4a&#10;WOt02Y3RIGthtAPvpRRYHgukUrA+oTbMsOyMNo0HppkBEhIgb9IZFougneXspHMIFhIsBJglLEtn&#10;WEsSLCSElO51EGRjLDQTVq3x2gBhzaEpbq0vJo6CiAhQQmCZnfnopBSEBz0J6QjkYX7l5DumSWKa&#10;FCYlvA4+nJyH1tB6gzabl85xX9YylFBQcoJQEhCAFYARQSziuLdGGw+0O4Y8eaNaYQmSJSRLZ+67&#10;s6+M07u31mveM4x1sjfGa90br6PvzG+jZB4MJRWUUljXFR8fBq/Xy8khsRsZN8bi+Vzxxx9/4t//&#10;/hW//fY7Xs8XrNaHjvDujZBKOOQBJXgGBOO32tJtafW1APpycROzj+J9yLvp2yE9wQnrNDREIhdU&#10;JwPkpxuMBp7vLxATJAks0+w/p4RQCoKdxNMeKOH2AlsLYzYH1huO7qOFoKDNrB14LwhkyHtDeB14&#10;eB8EUMYCjT4ruaaP9c4R3EtYwn1h3v0nTu1WjGs0XgH7e4cP+2aJMX49vlZ8/fYN7+/f8fPffsak&#10;Jtf021wD6ZAvoMS0+KrcwpXk99zwKVmx3mPD1/ZAS7O39xzuyJLckXXrSS/UC6YykztvDJUK2BFA&#10;gGLNngaRuaXpOcLcLa2fWmHR0l3sFUuc7ZeYrd0H7SMwiRts6ghAPMcPRCbEhfwFqS6tbUyclIDF&#10;9FmkExktc7Zy4+e8M0d01dPn1QAEGqDVtXy0xbD/caO8LR3PKw2BUQDtjixSbe+MxOhRkPCuVFPb&#10;pLHfuIib6CRSXZPY95wLOWldpooLf+YE3M4/c6/o7sXW3TgbbhLOTelSkw1Xvk9UaEIe6tFxPp50&#10;OnB+DjVpq1bTumS+eCWnGZHcSWP12J5rx7LW+dtjyfGpUT7UaL/A6usB+HcAlFHwpJd3ltZmzXuo&#10;9nMjQGxLkmFEOq8mSzbawI3PrlJTbwRwP5iZ56bR1ed4vvb6NFQPGCzlABx7/TQqxyLUH+eHmWl7&#10;+DNnIH7xzBvIukakZ0YB4VGJsFEAdiTmj3q59PKN2nM+puCP+86ZUTDHCgkDTYQrwO6VmNyb/utJ&#10;Jla9FS4A/qFhS1Q2wg2/0gmVduO11ewsxaMes3/USLklQTUSa1r76c70dGvflOJPySunl2eMNsXz&#10;uHwVbz972KDuEYnjzBh9n9Ez/JLm/chIZmtj1oD0FrBec6gfbSiMBrjWQdpqFPSSBxcwndmsNRps&#10;DYgtzLZBbxsei4JSEyCEl7xhZ7rK7MF7JwcDL6kSwDW2DLbsQOqEFRfMJgWsdV/GErR1QVsICSHF&#10;fgBbMDRbbNZg1YBkB95b/+UFAyC8LraUEvM84bHMWOYJUtB+bfvhHEBx360UUkBKAakkpklCKgHX&#10;xLTeKHeD1huMNru5q5OeASalINXk9NClAQuGFd6siq1rWGgNva3Q6wvGMAABsgSyAoIJEgISAuQN&#10;bNm6jWSCWa1n6ls/Tu0mDswO4JtgZktONkcqCakkmBnP5wvrumLbNv89DqBetw3fv33D77//jt9+&#10;/Q3fvr07c1XiyMDw0CZ3xsE2Y9zXDwbXFe4nvaOsknqnETh5r5bwl5CcIjRHeNer381I96qZoTXw&#10;fP9wGLFlsLH4eD6xLAvmZcasXHOEhLuf5A2T2cpD8Mg3CSwAEaYw2MkvsRAQRBAmND4EYFyRH1gw&#10;R63PScJo4YY6LNrMD+olm9HJUO70142IagdYDPoRqHooBO0+a90kirXA+trw679/xd///jd8+fIF&#10;P//8s49PNpH4Ksa5yIHgaqd7mCV20Rx3JHbX1vaP0JYcMRPKi5ecnb2bnTaTgz6gl+NO5eLODu39&#10;fvYyhoOWQYbjempncrmhRZWivmzRNuyxw5EtL50B+3P84xJ0304iPbu+xkqmTmMuFFdM9XhU897Y&#10;GXKM7nrLGa9nxgma7MOR/PBomuYM19hzJQ2fuR5luyA8342rEzKfneIcIYqMAEpX37s07tzLYe82&#10;0EZBjdFCPN8wzO0maHKvOs3QkIsmrHtuB7RjHXFkEH7c18DGuzvefT4vKAEOSkVrH+zMY5aT+slB&#10;+eN3LiZyOSv4DEjl+7s97ZU/11hTPv+59hRn9Vht1pflNcpoy6WlcaQMZI2YlN6TFchzwVGj6qsg&#10;cCtut/Ko0T1+N+calf2sxaA7se7KVENZ4gkNSbhynLliBFu+z6mc6iiA338ObYm5k4dLlKfAg8JN&#10;P7CG9xelpk5DkphXgLeaD0lt/7bqkNZeaEnAtYDKzzTfqosvS6yokodebTrWpAxH68PcB2MU9G0R&#10;O1rPsDWpewCx5H3g0K0vR+QDe4B6iwDwI6ZIWrLlpWdR80YYaay3prDypketOdJqHMU5XUn6K3/G&#10;oxPZWX8x85VrN9TGmlkcNYd+zOSeuhsYWsnoyJhKfnNrScLBPhbD11ljuY6aerUWfeuAL2kp7YvN&#10;GMAaCGsBraFfT1i9QrxNkEqChHBgvTHOeNUEVrgBWwuw3Rkj1rL7e61B1njJBF+U+yqfIRzrnhUs&#10;S8fE4d2O1X0/MQwztGVoS9DGMZfN5tjmlo0DJoRy7HkhMCmJZZ4wzwpSRGBtttn3hSoIUgnISUJN&#10;CtM8QSm1NxCscax7Y/QufbOuTq7GfW7h9fyFU8kJIC1ZMCy03rA+n3g9n9DbCmZyGvdWOtkcONkc&#10;Z5grXLJjPWBsA0Pp4Fg7o1PH5NebY96zdUFCTtJr9StI6YBlrbVrtljeR5+3bcPXP7/iX//6F379&#10;9Ve8v7/7rjZ28NhamxSdYZQ/Bx/KB3/KAikVTzXN1B7wmCdvxf0cG3oxDomZ/doJEOzY6BzJNvDB&#10;/CQA2hh8//4d62vF+/s7lscDj7cHfvrpC3768gVvjwXTNEOQ8F4ENp1kYQfcu/XggPlg5MzGwJDT&#10;zyfjNfNJgMD7vRbi0OcPuarYk884icziU7iHVd37OpvvSjG3M3Ojlz1MSSM5K7//Yt011yDiZM1a&#10;Vw8AACAASURBVKRWbxrv79/x/00T5mnC//gf/x1vX95cgy08t91XIAUnmdgbcx4tGUbbkPVHJCAt&#10;fcbaGXQFYGoVyVeM9Woj5IEIf8g78C7fFT9bigs8D/b2TLwSgJbRAGHOiUmr8OgWEDGYemKixXHj&#10;vB+O7RODR4S6OVpN6/j4mbPcTZlNWtatjwysC8nbIRtWbdFVwYHE/8MyDh1ZSu8KD+ZcoFN4oRKa&#10;FWEE3gIhkgrjT4Cq8b3mYR3X9HsYZ+ZhC5BLwch0DZUBtdy7ZAR4uiO71JsUKBVkP0LWa7RpcqdR&#10;8VkDsKvNvPNz59M6iIH08N/HeqBjoedHcKRx73Tu3e9Ryy0prEpkiJbPQjB7jMqz017uacDnEevI&#10;lbBLaY2zy+KPzlkNkpti2tO/x/KI52dADfiO9omlJDWMi/UTa5mS93ekl/Pr5/J5pWZLberw/Dli&#10;skNbMz+eNA0/m4L1wQOhP1VYAyJGGNejgPcdGZ2rcrJ3wfU7P98DuEbP4CuN2VrMLgExRKW856xv&#10;TFSOazlTc1QyIl6L+zqKfbsi0iClwTKJL6jFozgXojTziIkG5U+f7dRsOvQ8VVhro7Wf/R1z45Js&#10;0xX1hdHpoCu41F2ZkZZhbjHniAIiZcGRLr7/SH10taHda7JcadL17nltb6fSeSkO05pe6TUVa54f&#10;o/d8RJJ2ZPr1Spy/er2917wzMdqLg1ckHnvrKJVABM7kESrWGulUVWvPcjGPqeWGP5x5X1vEVyRp&#10;ekGTUR7juhosa6PCIzqqrfdsHeyna/InkvCHtLAWsAbEBtv6hFmfIDaYlHDSM0LCWMZmLDatXcHB&#10;oSPmGOPGem17b3gLo8HWm7x6pn4wrTUkYEh6uRwFEsrTk31B43X5CRbGAtoAGwkIvcFoHRl2BGl5&#10;r3U/SSweuLeekR6PZ3Gk3w7QwbxXEtMyY1oWyGmCkMppoBsD6w1qtTHYjMa6vaD1CwwNkII2GtIy&#10;Jk89ZGIwDKx13/vx8YHX8wlrLAQEJBjSAooFJO9ov//yh5eN8gtBgPWh2h6TA0YbWOsMUycljsaD&#10;kBC+4RICvFQKUkhsm8bXb9/xX//1f/HP//wn/vjtD7DhA1hFkBGSRemKcUOY9rRKi+Ednm0pcAT2&#10;ZRs0jMbx/H/SOY09rBqi/07G9xhOtmm1eOkV4vt3SOXMm3/+6Sf8/NMXPB4PzGpyUxMApHB6/0oS&#10;DFsHjJE4NOxDLR89RytCc8VJ4Tg0y8JmUtREBAvvlcuReG4elLNuST/YpqAZR1l8S9IlfLOTDgrB&#10;wP9dSsNNfPlAtP87CS+7BAYbg+9/foPeNMgy1ucL//N//nf8/Pe/QaopdCn25xMA0v3/6Qzqg/rJ&#10;ci2+3tVkroH0n2HTXwWoaqY+YeokSf44hl7PSbNTKAqN0GO+YTjZAwaaSAe4cjQAqXpejiS7ztel&#10;/b5EZQD4AH0OBv0ZrI/BlvzvKStk08/HiRllg9WZMFKpIOFRakak30OoG8TlbE9KCgMeU3EJzbn9&#10;xzJ/jRPqzSm+RRVk/DJIREUwtQVAnacubGPVcqa3nYN3PcPZ8nRJDUwalS7rscp77KLae7UkIVtM&#10;qZLXwyh7v2UIWjRlr4CTI8XGaKM61WA/r4XgU5CvvaPZSYCwIN965yMZTcB7N4lmD53fbI1ZO07y&#10;OT1fv7eZrsmWnXK9zAODck+bTmMt9k0qUgvobOycv3p9ubdB9PKpE+Ux+5Zvge8csYk5A/jPsiU1&#10;4D6O+7WzqTQB1ttHvXq3J5vTYv3W4u7IJMHoBEyPgdnTEx714OiBrXcNfkelcq+x1/tTQ3EzLP/2&#10;XGKpHfLSs7QlhVUGeikiypV3ZMJ+JyrWHQnZLm8gJslG5Zmio28fs/ALkSKXfYzZ9jz47K/INV8B&#10;7q+astZkdlrM/s8CrLWmT/Hcjp/H7gF31LIjTPrR6xqZqB157auygK3/Lk9UcSb3hcyQnovgfc+7&#10;o7Q+79y/0QbOSPNjZEKyJYVXy1GvPKvWNMqdxsOofFBrbR178VSRN2rWaomW5DNnTwyuvs7dJskt&#10;5n0JxI4BwdbC7AH73HkwLfO7WtHTKo5GdbnusI92HTHLEGwdE9kY6OcHeFsxSYllWTBNE0AEYy02&#10;L9MCz9QUggCSsAzABGa48Y0A65n6Gto681nLBEOAAWCJYKUEpAJJGXXg2Su3uyVl2GIzwGoNpDW+&#10;2GHffBAOwCdASollnjEpBYLThic+UvTEZsYzv2UkmTPPM+Z5cTI4JL22vtPj1tp99k2v2MwT2n6A&#10;hAZJAYsNlg0skdMj9xMJm93w8XzH8+WAe9qZ9gRpJSQrJ5jDIgLvIy3vuAygjP+5s3MEJkUOnFcS&#10;RI7FTSScUa61Xo7Iaap/+/YN//Vf/xf/+z//E7//9ge0NqlhWFRUxcz48fXFu+FuDn4dANaYA/dZ&#10;huea8djOAg96rREbO58giE2Pc/29YEBLzNiMwbppfHx84Nu3BV/e3vC2OAB/UhOmacY8T36qxPqG&#10;lgerbVx5HuPxu49yFEyFb9hAEPJJB4Zw4+b7y/AZsIqT02oCnl1PDMY1CokEAMpMWoMxJlMU13BI&#10;sEB4Vrw4GmdumbGT0Fk1vr3+xH9aC72tsEbjf4Hx89/+BqFUZm4Xj8OGLg0lRTkVjPBGZBvuJCmj&#10;HgE9zeye/l5L2q3E/D8Brcy7+W8iTrAzX3BonBdgSRoAalr9oWPyIgfuD/C1ZBpaK45K03KHgXkd&#10;7CkxWY/7Viu48/O4JO9ABXO1szlpztY9ruFc7ra8RM7ANVeTvSJ4w9VsbwhgiJvjlE8PlMBobvjj&#10;XpQuKBU+OWO1xShvJ6YpWJ83CXBqYqXyOmfQsX/e9dhqn2UbXc2jRyZEcxZXLG90Z8ppZKKoJktx&#10;BXiomX2VvBh66yOVhOEzi9sKsOAkBnPkiRT8m2JwKI9DVyZz6yGi7HVTAu+7wGgCiOEEiZfPIe9H&#10;hKOxEQ0QZuJ3KDbg0tcLjRKuNHuowNCniPcQm2VzktPkklz1a0qldnrPK57uurOdy58/BvwxfC0j&#10;YPz1GgCXatcWwDZqbNq71l5zciQHqxHsRsDWO796oFEdHD5Pg7WnVNIe+51Jq8Q/JwHE6QSec34N&#10;iRdZofYttOJGeNnJaR2ecbRRuJSj5NcW4mql+YCCMXgv17glBTmIW+WY0ujautJM+ivW8kmCKN+/&#10;lbhylzg7mhN85lnUcLoak7mUb6RrBad8o4QBtkDjEtv+ynRAi6Vee5/P5q7hdQIGVJs0qMn4Xm1a&#10;1KbQehLkARepkc5adczYuVYjB3HR6yStJ/mMI2XSoLV1VZvC+8vB+7igyBm9rRtZO9xHdOlHTWtr&#10;wP2QTnHj/Wqs5Th5JT+u7p02ITzzZNMa+rUC1mB5+4LHY3EsbDgg2NpCIQynhR/Y4FpvsNYAQZ+e&#10;LWwA7tkB95oZxtU0YAmwiIHfg6HEnq2/scFKDOWbDAAgKYDvEkpJPLzWvVIyASXD60TiOQ7wFxJS&#10;KggpoaYJ0zxjnmdI4T6v9Xr+2tgdtN3MCsMrLFZAaEAIbGwh4SRQwASrDTZj8NIrnh9PmE3Dw/YQ&#10;LCFYQYYvUhC73r3XYq+NrArhWPVkdt0zKb3cyi5145j4zOyuXR+mts/nC//85//B//7Pf3rgXmeA&#10;R5mp3NPoqh/68c+2k61aIM41w8IoeClBqRqxxeBW9Bnj789HzN1fngu5EKQ/ni9nQLxu0G8aXx4P&#10;8OLH1aXw++RIYJlpZ9cxA1ACwjqDRxnulzdi2sE6Toti9l4RofnEEYsNnLNuzkXt0YzJzB0bz9Q6&#10;Haz6ZFAQ3qcscURFUiPah/EURZDfCozp1/sTv/3rV98cdD/zeHuDUm4qhoSXGIIbaU+S+Qxkq2lo&#10;X2ne3gWc8r8/JobGmDWjja5e4RmbIZ4kcaLChmvFbJ5EFPTNhxkclMpBnM9V7rIJWudlnqpcYd52&#10;n0u0vniQmV5iwpUabvHZHP9szNZOgNFIJCpdN/fYJ3cnTUZB1ioocqMIHDNe6yfvY2zH1pQO7/u6&#10;nPfdM/qufU9Ni/4OoNb6+VrjvgV4xcB97f6OmFyXisBYE75mPHkHMOsx1Ubi9Mh5Ej5D1SOmOalY&#10;3yWtZka+Fbizpq4aMJead0e+XdmnnN9nzvwiMHSWjUj15EX3vm5ieaMUKskgx/ZZMUqwKsWT1Dfz&#10;Gou21MBoGdKVrvGqx8YIMHQX0BvRXW4319qxrBXve3JRV86+O2aJvfztahyLAb7xvAxD2EPP9yf2&#10;0StO9+A8SVxdT+dxlm7WUL33OUCfny+lzxQxwVt5C6NP+rnC8h5tMP0IeZvkMTXy/c/URSOftbYH&#10;R9Yed0xsR6T7fmTu28pz7vsGcCaXcl33/0oM6+WHranIHmB/d5KhJX9+df1/hhFfO7NK+emo/92d&#10;Btj5v+PJqzzWRZjvYLOw1YD44eD9aLJdS4KqwF80alwD7kvMnd7Ybkt3f7SQG9mAtS67A9gOCpz0&#10;Sa3ZnMY7gTDPM6ZpOoD7RJbDdZ4Z7IF79gz1zTFm9QrS2knXWIa1BMMOwNcADBiaGBoWGtabfAYd&#10;co7yaAd8GmOxwenICzAUkZMoERLKM+7fHguWaXKfhc2hsZcjVl6AOxjcSqk8eD9BSunun+Vd495Y&#10;b1xrHSjvZIA0SGgYcp9HgyAh3efcDFYYPF8rXq8VVltIlgCc3r3kCdJOTvueHagP30cJfgHWs2MD&#10;OzruycbenQyny2+MYzUL4dj31lps24bXa8Xz+cT7xwf++OMP/POf/we//fYbLPOuwY5YD7TRnKo5&#10;kOesrXyfOWA8dUHvmbaE51DuKhOk7IMAvcJqBLiL2VuxURr557Vpg+fr5RmnAiQFlDeAZrjJECEl&#10;CG4PWBuum2A5NKsO81YhsGu8E5+yKDeVItzPErl9GxLQWFKa9j10mA43E7iYPZsdOjbSoExZtunY&#10;ebGQ4UP//nib9JuNsdj0Bms0lPL+D0QwWuPrn3/iX/+aISeJX/7xC7789BMW4ScZPMNZlJQ5oimL&#10;ERbhlXXzmV+lInIERG4B8q3zqHpmJLT7w9SP8oQ+BtpjUP2yvFCWDHSBtOuFcwswPy6Bzlx5ymRe&#10;Il3Vfb1SOlIdj2+X+GI7qF4BGNJppDNbOz5qBQ62Wi73mk+cVAvrgYTwKmjQA+hHi6jWMx5NNEs6&#10;jq3vGWmG9e5HCfT8jHldVRO2MjlQk8Uav0ftYujKVGeN+VQaa75SyNRMxFqN95HrHmWytgzkruYX&#10;9fVXznNGR/prExIVGKAITN8Fm+LY+v8z925bcuTIcqg5gMisKnaPtLWOjnRezv//nLRnms2qzAwA&#10;rgdcAkDgGsVZS5xVQzaZlwgELu7m5mZhr7TJcy8N/46wpCKFQIfnxneA1Bl2YNzDT3s+LRe6mkbF&#10;zTUWro1i/LcK3I/YleWaWyGEteb8Veb5CpA3UzBZ0adeOT9mGP5X9MR7RadRB+VKPNqLJa+AkzWW&#10;b8vM9jQOlHe9zu4nZbFtFTSdjR2GnXc9Nj7GsnEzBZ0RiNzDm0Zn/8r5UeHzZE96xCSfiSlXTZZH&#10;5/QopplZP6tzbAWDq8VoV2RTUx+mK/vQlfhkJDU2IgrU5vzq3O+9pjanevKP6BQMR2SNmX8vf0br&#10;b8Z0+XcVmcJK7n2uEOfO7u96FCyB97OGMS2mzagCX2PJj5K11aCmp+k5wwiaZegfn5v3r1tj8Ho9&#10;YfSOTQqobQMJ6UxjtXFseU8nFqV/ZNCH1zvs/oLRO8hosGFYCxjLMF7K3QrAknDANxEMkZOcSc0B&#10;oyx90MGnaAAqBEFIgpQCSgrcAuv+doMSIprnwmvnZ4GETdr7hYSQTm5m25xefNoCo42Gtk4myHoJ&#10;Ha0N9t39WZBx90MMIwQMLMgSdjbYrYF+7dAvDexw7HoiEISTy7EKguVhhOUNtDjtbgikag6JrPcU&#10;sOz/zFGLHwCElA7MfzGMNXg9d3x9PfD3r1/417/+hf/83/+J//znP2GsTQWKEdswKE8ky3mZun2X&#10;66EFSDpXdBH1WrvgWsE6bTm9523qdV3SmQ15pvWOSJwOz4N27Obkc99dwUFJqNvmPRI0mN0zEUIC&#10;bKMRbZA7YnbAtRAGwuhYZBK0BaFxr0Ht5z5b1wyQ9JlbSRCF1I9bOzay0YU4dM2PSv5Yjz282iRV&#10;5RrAH4DdALRkvgT2MJBFAmsGrw29azxfTzyfDxirIaUrcQlBUEpCgPB6PPHzr5+QSnoz5s2B/OHZ&#10;lDIZTXh4LaHpFXhnDdBXvnOG7TTT5dU9Myj3fEibi8s8LbUtyOS7iJrMpHZgkhr8RVvQqtZmbvi6&#10;DoxlQBWl5ruUeXtwrhmUdx8xRaCLE0g+SmshNdUqZAwSuS3qFtVTPcOGKW7R5QDUtJkpY4GdJXGS&#10;65nUSR7FWD1zsxZI0Qq6Z3SYV+RWRuuu5x30uwCm313smwEmZuVpagX4K0DUCEicYVONJAZ6kgOj&#10;cVpnRI/B4RWWfz2nSDtl8jb4Xl6xOsdq7FNOzMbB8+fJ6LNT6S3uFLYC856bZywPgciVgu5MIYJn&#10;wK1Jbff5Il3721v76myRLn1f6Q81MhKcATdmAMuRUWLtfssiXasI0zJyPPu98NDEfQYwHfkirewn&#10;35UMm5E2+b58T97x0zNcPz/rvi7zFSxnRnZyJcaf9g9IWmNmsJYWoH6lqNUzCh7hSzVVh+44MWeG&#10;wUij7oumyjPFne90C6zs76O5851YrXdez2q3z4/juPAwo8Cx8rrROLcIHyvPYobs0ismX8mRW3Iw&#10;s8WJGcJor7BU6wa8kg+cY4V5bCP/TOE9UeY8tn67Ye2qMcjMAqw98CvtSvMMX1Qn7WwVcnmxUESN&#10;wdZgf73w/PoEGwO5bZBSICjraLbQxh5V6KTNla0z4LTawL52B+DrHeRBP2vhfphhiGFAsEKAhYQV&#10;Ciw3kNpAUoFIguH1rUBerzwHd6WAk8sR5MD7TeHttmFTnuFsvAEYUkd7APZgUpNwMjdCCEi1QW2O&#10;dR/G1FrrGfcG2mrsZnddBa8d+vVy4KzQMB5QtSxhrEtitNYO+H8ZWG0hrLMqc2a1AoIFJEsQCzgp&#10;dM4kc/LgCF5Xz4P3fhwDu8np8htvTsswWkNrg9frhcfjiV9/fzrg/j//ib/++gv7rhvBT3vzLTea&#10;tBOlBPTPm3o659MEbZyMrxx+32Vqnv8ugOznyneqJWksw1gNEoRNa9yNf/a7dnIX4bWUf254noCJ&#10;rFvJFtGZwTrQXwZJmGByCwsWwjPhLdh4IxvPNGdf4InPx38iU+rX5F4Tgf7kQAnyYumYHpq8Odsx&#10;Jk7gTA7GGBM/w/2diACn9bq+ltw6+fz8xK+/f+Lx+ATDQEinVqSU66Z5u99x2zYQA3o3eO07blqD&#10;SEIKAouMKB0XTVqrGBVmV7u1WsySKwldb463gonZyv2UXmwFYE9zr0xyKGllXtH1CxB32gnB1Bs/&#10;Skya5oCVOiBIxTyIjQan20X2b4TUIyMD54tqRvV5t6uTHXmXs45xE2Gq+eZGfX+u5OKHNuuMCWqP&#10;pXkl4FxJTGcAwxk/oZWYsaXnOSsXc3WPqRUxVoCkWnGkxSjsadm3ruu7rb0t8KTWTTAjD7CyX/dM&#10;6mbYYKOOlBld41LD9mhh5mhAl65/GpxXtXU524aegvcpgtyS3VkpFhxSF2cpiew+uA6lUil6j7kk&#10;9HtSBOjKL/Kk50eaqNcA6PrcTzs614pHI/Cu9p01udiRN9sKoHaFadlj9s1o4Z8/txybuS7EGYBq&#10;NBYroPzvlh8ZXcuoaH2OB9AA45FJ8uVGioWEU/Cra+yR31mzLSP01bHtye6FDkfqANgz67S3p1xh&#10;d5fSrbPvbUmOxGsqAc0KwM9hTBZ952ZyqtnYofV9MxjeKN9fjSNHcj2je839cnqZmT+5O2SZVdB3&#10;JTcdeYm2OhVnn2ct7m79SiWTZ+f8TFw40x26ui/11saKz2ordi5zx5wI0q7R1c+9drF1tpvgW+B9&#10;7YCoBRQzrRkt1/v5NlhcOrTKw3XFdGQ2wcnYst6EkwDAGOjnC/r5gmDGJqXTcEfOukRyYDuw2ZnH&#10;WmNhdg2zv8D77kxrjfXMfIrJQ4AnWUiQuoHUBhYbSGwgocAQkXnOOIoEQpDTuCfrzGkJEbi/35xJ&#10;qBQCZI0vRlj3fnFAMVHN0oOUTj9eQinlWPdhc0iYxjbI5+wvvF4PvF5f2PcvWPsCsYa2BGEktD6A&#10;3teu8fIgOgyiNI5kgoQD7gV7QJMBCxtB1NDKQAeMmwRKSPT7j0di2XjNHeC1azweDzwfL3x9feGv&#10;v/7GP//5T/zzr7+wv3ZPGK3Ns9Y8Of9b2ESDvE3NEPpIaDgauOUm8tTdxLuJ6JA5mWuAjiSARt4W&#10;9X3Dm815EHzXGrvesWsNowPz3mncG2sgsnFOPtPCFV+IYYWJ3RdSKCjhZHfY0dQdlOg7XCL5VwBR&#10;nD8B2uN3kZPQsdaA2XoAk8FsXPEgmVuZBn0CxpeabqeEl3KAIt/wXYEMDN814opNbC2ejyf+9de/&#10;8K9//hP76wHnXS0hhcJtu+Ht7Q3v7x94e//A/f4GJRWIyRXnpAVIOomdBQvVkXHUbPfSijHibJLR&#10;Aw1H4GJXImeywJWZcQ2uY6ag3AUZG9ea6ra2zK3Lz68lMiW7sbe39IDX1eJizt4aTcuymEkoO5+G&#10;++HpOyosy1gA5iaQWQdPi26JyeRopo14uqV7QQuzNJbsGxK3A+le6/4I1PsuW3iWMb9a2MiLqWNz&#10;r5Gs1+y9jfalle6nGVC/BerMJJKj5HjUmt2f2ykxgyoJY7tIuwp01brquLZX/EbpkxgSURtgYxzM&#10;++b+GWPctpxTNUEGqmfKTAFtlAP2JFXTv6v6JqHUxEX0PQqx0ayu+CrYMlNM7H327N47a3bZWsct&#10;uY8ReFfr7guxQ1hrzIiSkSkwPfJMWZFe+Q7YPrv3z54JK0WK1v2nsdN5bvIJ4G9d9syefaVQfOTm&#10;9nQPs/JxM7FtrchZ5sHd+V7ssa37XikUNve/hc6iZTIRXA7JC8W01SLWiuzVKpg4xvxoKnesnasr&#10;QKwQOZ5DxLUAvuhuSQRqK6SufgFgLn68NCcuSmzW9vlqQWmyUDTTgdpSSwlE1Fmd+tXzb+Q/0LvX&#10;kTzPGes6z4PjGqgqidMzSj7nM+uFo29p3qeAYm2TnK2Yr7AjmhIUk1pto81tRWdqtCNT8mONhXnt&#10;4H2HJHKA9rZBKFnIxod2TP+9HORoHOvb7DvYaogAJjq/y8hdZgJYCAi1Qd7uEOoOkgog6TQgEcBz&#10;gMkCEBDktcMFIMCQBGxC4K4k7rcNb/cNt005KQ6/+0U9bqbE1JMcYC8klFROM18KD95LJwWULhLP&#10;YtbaMX5frwd2/QVtv8B4+gBCwFoBrQGwYxy/dg1tjAscISAhIVlCsYSEjGA+QcSkBkgliLh6oDgz&#10;Tx84kEietyuJWCZoveP5fOLL69z/+vzEr88vzwRPbFsL0D5r3Z5kIqfByzmJQQYolyBQ6yCvMZpq&#10;chOtttjzugHKVtCzhmOZTMztDwxEWRhjGS+9Q2vtQWoLYzxQzSqyG7JN1AKGHPsesJBugrvPFBaQ&#10;LhlxjhBHAm4tHUatQVbJf7DR1nWD+O+TACAc0z10AlCUvLKw5giCpRSw1m25gT1PSRAaNfrtAQg4&#10;42cRNfGNL2Iwsyu4SQkSMnpIGG+gvO87vj4/8ffff+Px9QkQsG0bNqmch8X9HR8fP/Djxx94e//A&#10;9n7H7f4GpTYP2Atv4CyirFAODHOcz7MMtdmEtNeOuCKxMDwn+Gy2G9ngje6Ya9qm4y6YVYZMdj/R&#10;6LWMVQ+pp9KArwd015OYY33nLfRnw+DcCLsWWB7XkBle0+L8yfqQa8ldbe5QE7Ssj/XBqk9bvSNQ&#10;6E2v+74kqDI5AFGAjy35sjMg2UtoZotm7Xl1fF94finjsmQxT8/TToLZS1bKwvVqQjsjFzTSaO+Z&#10;27XakFfGol186v95VTe/F9NO67p3GP30TSmA00bRAcvOyXb+tlWG+xWAsOsh0vE5uARMDl4uCsPv&#10;XkFzaT9gBnfgl958HskBrGrvt+ZZiAedD9UTAOH9/QPbtiUmz+M8clT87MnAUlUWs524j8CEWt5b&#10;9x6hy6bIzLkeU3v9hk4WzsyAe2Bf72yYub5a/jO7v614EDSmfGXh8fQcnTlf22DwIRtIFfAz63gH&#10;pjW3Z9Z7iN9GRezvSvCVmvfVvTONu5F4efQYBIPzoqfAsEJoiHMbY+36uCdHnzJu7tNXvS5mYoqr&#10;++5oj5rB35jXzt951Y08Hq2v27Yvc9kFMwuk9jwIV/a5mQ6qVrw8KnyOulxboP9sUW5mv2v5w8wU&#10;FUcdcVfkOVuxfatbNZUbZM5ztZQMluJa5Y7uFCC4sh7OZrcrv9R3Fm6LEXx1w1mZ6LPtqL3F9V29&#10;xxQ7aOpLASDrJCn0a4fVDPW2Yds2SKUgSMJYB+47rWrpWOuEhOFLYGudXIx+AWwhQLAgB96zD6xI&#10;gEhCbBvo/R3i/QNa3vGiDUwClmtXj2ioSCAoIXGTwF0pvN1ueL9teL8pKEGgRDIkM6vkwGL3Bpce&#10;wCdvWLspp52vhNPaRpTNOZj3r33Ha39i1w8Y+4Dl3bGArYCxDGgDvTuwdjfag5cSihQUNmz2BoUb&#10;FDYISIApk2+I7PqTBnKisxykTbwMUJDNQcGQdqCxA2b1rrFH4P5YhHXG/fG9KXH1fAgkkknJtUf9&#10;ftQ3lCuHfxuIqLHAzxXJdoZ5JInM89V8bjhhOv12A22cR4LxjHvrK1cEcix9L+d0yIh4Nj0TWAKA&#10;X1MW0PDa9UZ6WY+jL10QQUgFkq6AFO7LeOZ9gN0NAVK4INta4+5ZHPPH+iJTCCDIy/TEgyJUfIgy&#10;+RCbsAitZZA45oM1DK33yPY/5qWF0QZaa7xeO17PJ/Z9h4DAtr058N53wby/vePHjz/wJOV1HgAA&#10;IABJREFU48cfuL+/Q91uUJuCVJtfvwLKmxqjEWjGK060yRlr3VIzQcwVs6DWv1Ma45MHXyspxCyL&#10;YqaLZTU4nQ2yayZm0SA3KQq1gdNzcEsVzZszw7qNJtXZBlyA/8XejKTomXwsVwosecCWnmZ0viQ+&#10;/FfS7196HlGCyHXRHWeejUll6ICK9iYkYmJxAIotbZ4ayM/V17T26lkNy7mEgivnyxmAygPWa+DB&#10;VIz1TfZyT8qoxy6fNVztz/3x+8bdorXAfj6GbRXOUt8Lonpy1PsVYtNeAWG2fb95H8mipUlgspYs&#10;znQ+jM6kroFh6vm0eI4szeeKYldKGMminuZnT/jHcOsdfNLTH3VaXc2xruRpWmv8/PkTf/3105Ea&#10;QJBEEJsCCRk9aY7Ymi/LlOXnmz3F5bUR7HUhtECKcs3Vx4inKzzVWJ9Ha5EyqbzjNXVT6BFANDsf&#10;UsnQEThU2+d7+3m9iHY+i89fyev7WLFomakaCcTPpRLY5no1BbjcsdUD1NPOzRUD4LnzjJO4Ksl4&#10;SnprITOT7Wmc+iG1SmTjNTDbRXMFjyr3VWpFWIXP2XeuZ+V6Z+bIiKHd82iqva+Ui50BrPuxTJoH&#10;pL4c1C2W1fMZUeRFvXvnaR+2lXV4lbXfK7RZa7Mi6MpaHhFUat04NUZ++EmVB/5v+DUbRwZN8PQM&#10;zOceVQlth6JHq9Di8dCL61Rd2fhnJAR671vR6xtWdS46po/+vRa4l+30VAQuNcZFuEa9GzwfL1hj&#10;IaSEVA7cNmyhtYW1AEnHdiUSBxPYrUBYrZ0W/L5Hhu+BRZMHoYT77Psd8uMd9uMdLytBRsByjpZQ&#10;+F+C4QgSUAK4ScLbpvDuwftNCkhYb6abXBdzYtLlP4uPapIQ5NnBDriXQkCSgGF2QKM3qX1pjdf+&#10;wks/sdsnNL+g7Q6whLQS+26gkciK+M1YGgEhFBRu2HCH4g0C6kikCs3xEDSFBRkSY84Y90d1PEqk&#10;wGuVRxDa6fkTHAOeDUfQKZ2SUf8/CQ4ZOUibdgWIU8BcVvlQgPrng6kVSLVawFoMIua8DT0F4c5F&#10;htZ6LoP9PmCSsj4OTc0Q8TrgPLDtw9yxxklKaZtox6cBNgEwnDh+h+IMwxiNfXdFL5DIrlsKASkV&#10;IOShyh0LEYj694K8wTM5Q+RUgz9IWVEE5hnkOwCkB8ZTLXzhO1XC5hKKX1K6ohyBYIzG4/GFz89f&#10;+Pz8hcfXE6/XA3rXnuXvvRuMm7e37QZBBCkEtm3D7XbD/XbD+7sD7z8+PnB7u0MqBZKOaa+Uk7qS&#10;UoHgTH852c+oPMDSmhjPmUC2wLSV5H+F+VGmSoSzESpjXeuvJyP3HUBzpKvdBvAp88pugwU00Aqs&#10;jFkjoW3fk614GBx7VpA1g/eMoKj9dXyr7aVjmZYzn5I+pIBaA2QexSTpe+OfvfRblGpA8FOBX8cl&#10;MErFecDZ/p0XfOvF0bK4MgIOWsygflcHdwC+slA8z0bsJbcrSct3WspnkuHeGu8lPKsM73mQiwpz&#10;aZyShqPQ3kGLcHxGi5nWSz5nZAdW2FzLhaWJwu5IlmPGTLRXyCk7jrNnCOph46ciQqvD4UonGdL9&#10;qcNMw2C1xvHgAlD01QEC5fEmtQsQsx1CvSJA7+97z8sYg+fziU0pGO1yJTqBZxTPi6oe9/R38gnU&#10;Po8wZ7ikk7kcG7Km+3dNLujcoZWv5/I9zUJUiDXT/aRLypkDxFYlEmfipBV9/dk8/wzcUz3E6I5/&#10;vfuoJTmKQvqF2wdtPqOKDo/VfbsrZzZgws/IjPXO9ua+XmHRU2rwmhAk0vcQUJeHTFj6eb6ytl+N&#10;yAQrcoPlcz31pXeYxP8OGZbZNTgCeWuv65mczharZ3O5os6DnMmcSCHzGY+osagD8SbPU47TsLzt&#10;WWnVVSJIa6xWpcVH3e49j7mZdT5zVpbSVyXDfRU7Xi180Dc9NY6/E16BA8353X6eJaaXG96vlR6/&#10;Ad6PtJV6i7oEZ1baHlZYPbOmCC338lVjtDyQz39JIpAgGKvxfHzB2t29SDqAXhsD7UHdlH3LluPJ&#10;zsbC7M7I1Zrd6aMxZzqDMfEXBHXbcHt/h7nfIZ4Mqy0sc8r3zg7N0DngDGqBTQnctw1v9xvu2wYp&#10;Dl2fg7hO3kn3AMU5+V+Q/5FKQkqZS38Yx6B2Oubas+53Z1prvSwKDIwFtNGAMV7KI1yngCQFxRuU&#10;3SDhfgSUr6CKQ3IljBHO7VspG5+TStkBrLj3CSkhpYI1DMDp+APCM53tb6gkElJWE02sg7IdrX74&#10;U9VoqmXElx5mx8EoTpVo9yMGrMbjTkqZnxbocdaD5izBcGbFBrvW0LtxUlTGYN8NwNqB53BA3vE8&#10;HfAshHAseGtghHYq9mz9GElwch1SEKSQEdSPwh4idLcQolUtAUoIwIPxQXuPpISQAhBJ5Zkcm31T&#10;G7ZNeWkmQJIvuglXvIMPIqSSuN2c2XMYQ73v+Pz1Cz9//oWfP//Cr193fH39wv58wWjrCky2YIb5&#10;ro1NKdzf7nh/f8fH+wfe3t9xvzvGvZASEG6u37YNt/sNUqjoTwEWbXCjmMEzDLOa/vCszt8MqNf8&#10;tx6oBopSRSNd5P5BPwdizSaDtfV9pSBdMiKuJ7z1IO18blJRDEzef/R+1xO5xQJ7+2wGUlf2led6&#10;FIpdhw6SYnDowAqdaOC8sJp2WZVAa411H651RgKnXD81KYXUUDAPgLkJ5Z3ZlPPkhpUkcpREfFer&#10;fsZsuQUujHRXryQHK8z0mmzSOUZFcbZTDQY6zYcSGxpd+sj8eCWxLO873S+umJCnAA8N5tkKG26k&#10;z52SDK4Wa2veDyuAUCvZb50VNXPd7pxOfy/nqB9wvrjWa/NqRY+5Bbg50oHCn3/+GW/yfr8n4AGf&#10;OyWIvmVSWK7R7wBTo87DFS+gkVRR9rmVzHWGxHD+3O8ZhF7xA5jVfB/tw60a4WyBrwe8nfSzizWV&#10;F2noKC6lz4JLAkJd+mo1js7+vQC5ywGZAWxn5Y9XZDbLMU3lc6ZjkKJzqzUfrxrersbgV2KKKzHW&#10;d/2BrhQNWnIoq13M87kUd+OdkjhUyj2e0w4+nRfnjti5Obuyj1x5tpiY07NzasYrqYb19Lwwyr9P&#10;O8e+4yc6s35WMII6rtbeX3v5STuvQLZn552h68D9Mng/C2TMDlbtoOsZ2fYYZDOb4azGamsCj5Kv&#10;wOZMNXylN7DU+wv76wEFR7EWUoDJsYkhJEh69i8lUSE7uRw2BmbfYfYXrNaQbKNcTgQIPEsXm8Lt&#10;7gC6p9pAuz5A6SgRg8Sx3v29IIIShJsSeLspvL+/4ePtDqUE4L+vBBc4e05I3F690L8gCOlASAhX&#10;rDBsoW0wH3U/Wr+g7QvaaGirYdgxq2EtYBjE0plPwQGlggQUCWxQ2NjJ5TjGvfSg6sEysxaH0ReQ&#10;SbhYm8vppEZMgfkcQFOC8G8QAEsYzXg8nng+nxE07oEfR7LJOSM2TabSNvFkUc9IQYX/Lo3zSsZe&#10;qzJ7GE+ViQPiWAGhWiiqiURdP24u0Dof+pQHluRmrDEW+0tD3xxo/3pqCLw8GB9gNnsA9x6Ak1KA&#10;rYI1BjscU14K4aSrBHnZKUpY8CIWqqJmqvAguy/mSCmhkh8pJYSSkEpBKhkBcXi2vxThtc4DQgrn&#10;zCBFAO79M/RjoJSCuimQCF4VTl7r7e0d7x/v+PjxgV+/nKb98/F046JdRwJbPnRehXDfrZRj3t/v&#10;uN1u0UjaXavfQ5QD7je1gcgVPEAEsraeOKbzttDsLtuea3O2VoW/EjT2ktQDuO8DP9wA/2ZA4naw&#10;StNB3yorv6Ux2wMdv22aODnmB8s8kXYoCapenqopSHkZEE4MHDE2JGu1hGafx7VOLse4z2QzCq3J&#10;HphStuj24pZSD7+dAOWB4jG8jDPDY2zmOwLHR/qVPTNKJ30nmp/7nYTzipbm6Lta7Onfkfi2Y+D0&#10;WdalrFrs0HRphUJ1yjxLdax7BYwyvii7jUYsqlEi2zMXHJp/J+zL2vyZle/osWdLNvQKi3HVgHnV&#10;cLhnpnz63JCj9OZrbTvK5C3mzrTa/Jlh+M2YqdaeGZHz/3l//4CUEtZY3H2M42RH2emX+hyLgMKb&#10;hb51/l3VOm6tnxkt4XR/LwH40Z5Xev/UBFpmpQ2vgJgjY92ZfWDGAL0VK42KMdfikFFXFWXA/Hls&#10;KmcorxVHrhYdsrUe5uOkjMmV+PVK4eZKp215RrTuYxQvl+DjquxJz6/jCn42ew5cYSSP4r7vFG1H&#10;z/0sNTzOv+p7Q/tMzk23a9/F04DqjA/bFYx19Hx6ne2tPbE1L3pqCDOA9+qZd6VotVoAuULcmC0g&#10;1GKsVfLK75CYuwzet6obIz3glaSsF9jOGKCN2iFHFZhZnW5KgmIR2m/gwGbJgGYLa3bAaq+/KCCU&#10;+93GDUvEbMvpYjN0MK+0BlY78J693jsFuQGvySuEhLjdQPc7bm9vuN3foGkDkQXIHnItQc89Ae4J&#10;woGLSkBKwv2+4ePtjtu2AbBRfzsDABIWS/xDMl5C+M/bJOSmXLECgGXr5E+sgbEau9mxW409APde&#10;EsWyiVKSggDBXm6ICAoCCtKB91BQrCAicO/B+1hMCE0DKRubMy35WuZCOMAVyxbWa+7r3eD12vH1&#10;+cCvvz/xfL68NErFiLF2WFfiMJG2CZ4CI5yS9dpcTUGQFMAPIGot0S6Z7uVYpEDQmUFaX9c1Q9wy&#10;8JkLyjgWYCiWxFwSZj04bXYD89Kw0q0lZyrMXmrjaIeTHowPn+TY7wpqU87QTCqAnGzNtjlzZidV&#10;IyC9NwXRAeBLqSIQvikJ6f0dBAXGvftvEq5Ah2AIHbpR/I/wBanwb/Bt1U7LHpBKYrttIElR057I&#10;4u67ecK13LYbnncH3htjYS1HwFQIcoUCtUUD6VB4EEGWRzntNSEl1O2G7Xbz48UZY8X4Slguj8vZ&#10;/5dzbiVBm02Qygr2KME7wIvjmqMkVTqvCzJH71pr91IvPB/7dE9Lspas975zhmU2l+ycx7YVSM7I&#10;H51BATrxzI+6RgIA4syMnkhZqkF2GZjn373YYu/llBjcNaYt6w89APQ4a876wa1nXsqk1b0FUBQ/&#10;w3XZSrvq6cSpFl5rZIuZNbzSDTNjkjWjxzkjtzhD4Kh1Asx02owKGKvJTt4WXnZscDVWOLwWAiOZ&#10;CqmOcszrz7OmaT8CodPX2qTY2/Nh6DGKu+PjweiZVvVaArhqnDbqxu0BQCsdWKuFoCXJjgaIdRrD&#10;MO9SmaxUZgW0BN7V5AZ64PXoefYAB6UkhHhzhcESWPHwafRCoZoS9Qow2geaapJ9rTh+tE+1GOSl&#10;SXPPh6Y6f8pxrsb283vqaE7XJIBmwaBeIfg7RYUSQG+v/Zy5237W1C6mEIZnFXPfe6VbfERBBisS&#10;yG7cfLEIPSNtcd1TYh5wq+4pYd+rFBFbLOLWvGmZf/Z8U0YeLLWYfxWrWh2nUWwyI6ey+hx7xIwz&#10;w52asen4lkt55FbOcI59juc4kgUfs75bwPmqB+HM2hgZyfaKSbNrbiSVM9qrR5+9cj2/01ulds6V&#10;BJlj3289Qy7yaJ7aL78T/y2D9zMPNn0YKfOyBt6NCgA9A49RO+rMRB5JOoRAY1QRCox7kbRPCjA2&#10;QZDWgfdsnDiOEB54k45tz4YzTe1Dx/+4X2sM9P6C1S+ATdRpN5agrQMrpRRQaoO8v+F2e4Pabs6I&#10;ExJEjuFGQvlt0ctrJN/p3i+gNsL9prDdlFfGsVkMkALhYaJHbW8ERSAPGG4S6qYc+OnZw5ad6a3l&#10;A8DXZnese+3BR+PBewKIPeNZSCgSuIkNG23YeMOGzQH3LADrCx8iN3sFcvOIdC6eAYygbWbBsBH0&#10;0PsOrS0eT43Pzyd+/vwbf/31Fz4/v05Aeb8tltoQEbU27rPczQxYXurB5u2tYz3y4z12QmoH01Xi&#10;XsW6NKLktEU7KXIJ4QBzSQJKbni7vWFTyr2WEGVzImNRCJCA131XeNs86O5Z8kK6n23bcL/fsanN&#10;MfOVxJawt4Lhs5CBxb45xnwYL+GLR15ehxMAN9snhGPiky94OUPdo8ihjQFbC8MWTICE9IbVxmv8&#10;e3BfKtxu92jevClbzDOO0lVKhgKEL2F482jp5X2EEJChmKGkWyvWRO8NTutzVNdmXTGCXGXrtNbN&#10;CngWVlPJqg6HMzGSrheeTlRaQV44P1pGc1faKXsA/ux6PFjPVAlsy0CZhuu1+918FENLwIA6ewSf&#10;isPtQk79+xllI3gvGGwlT7l2fs2UqZVwjIKxNDE6DMFLdlfaWnnWpy8B2PO/WzsHdqf3XrJRe+yX&#10;kV7rqI2/ZybYS5hXY9NZ8kkN2G0RR8rzeGa8VgGR+q1yBvCck4/8c6SU08Do6FkIIU4xT0vKKX3d&#10;oe853j9Wxmw01iss+Jnkc2TSu8IYHhUxVhL+1rrp7Zmj6+IOYQTcjnHb11s/b2alg2Yl5KSUaYU4&#10;K8TG7jsxI4cwZt/NghM1cGB0nzXd+jMYWBb7+vvreQ/EWRL1dD3l96ybMF8xG/8dwNYqONX7vrQo&#10;2i6Uld1NJRO8L21zhTF9Oh+TC+7JWjRne+llNVGsnY1RZ/fXFeC6eja3KoeNz5mRSm7tN+F7jTGX&#10;ilutYhARNaVGVtbSar4w22Fz1VuyHX/CdxeiI/V4cgwYqnCc99D8/asga29PvkKg6hVxyvhy9Zn1&#10;fLBSfHaWkNMq8gw9Qgdz5Mr9XT1PWl5f1pbEjrIgdHhAlrHD0cnKU5h0e87N34f6zs23WsNHTKXv&#10;SO70TKpWHvKMSVGrJebU3phIygTGajCFFUQwWsPs+wFAisBCp6PBnwHBLmLmqFPtvlsbg93r3Quv&#10;4WsY0MZCaydPo8ibt2433G53CKHAhmDhdbqFk/ogAozX/naMceHAOw9m3u8St7uCFA64DZq+Tlqk&#10;ZGcEYC+RoQgGnlI49rIUHrj3hqP+J4D32mhoo2G0k/xwsh8evPcBrJP0kdiE59rzDYreIHEDsXLA&#10;faA4J+Zd7nLFoZl+0kLjjH0f9PitdT/GuMLC8/nE4/HE19cLf//6wr/+9RN//fUTWu9oMVVn5/vR&#10;+toCEygaZfSYJ+XnBlZ1SKJLhmatUFUm6SWTp5ZkjXRY2+vrAKxK4D5I2KDsCiCCkApSbVDqhtv2&#10;ho/3D/z5xz8ckO7nGyiw74+CDpFL6jYlcVNufotgEC0llPJyMvc7lJQgD26qTXrwXkTjVhLSM7wI&#10;TOxN0ZwZcyisnTwl+NCuZCbYRIfRGhONdq11czDIHDxfD6edH2SdfOeBY+dbCCFxv79ByQ1mM/4A&#10;OkzInGm08MW7xKY1yAMl3hRq2yCkhIUz8zVhLRaSOTUZgVbQVAYhM4db/bCjRoJaBif5u1odH1X9&#10;PqAqs9IKsma1/mZAm9VCwWoCVGMZpEyy+v4wxxD4DkDWBfE6ZtzHXpHu69xgU/JpnrRA2tO1Zn5C&#10;50Ar7dwoPHN9Ib79bFLGUcr6qxcSqAC76JS8zBhUjRKoVWbQTAGn1fF1hZ3XYrDNrIEZxs5KkWDm&#10;HlZala+M/wywVZPVu5Ls15KsVuJXkxioJaG9eL1XHKidHyuA0aggNMtCWyke9ZLzOaB1rN9dJ2wU&#10;gDnWTBpH51GeB54lC2qJ6YoE6+z8r5dGUyAviSMSE/bciLvc+HuSAzxr1VKAAdeA6DL3jbkmuIpT&#10;ThWSXCaaP9+6ZelysbT3rFfB/JWizncKu2eD+bRITyewcPUXV2S+Vq53Zm+LMWwtLu8x+mufP5Hn&#10;jVQQVs7PGjC4iuekG1ErN+n5SFwtNI3OoVWlitVzqZaTzHS6zXSgzcRsvbik3LvqWFqt038O2Cxl&#10;gvvzru4vNXMO1c7kQE4Y5boza2HWxLtGkPmu/NJMHNXziGjtBTP5SA8/WpXsmTH7rXcuJx35TFUv&#10;hKMLtn8mjs7uM5ElxcX+DeB9ixHVAvBHG8FsAjejbz+jl99jWq0GCudoSWRGXATjpDAs8Hw88Ho8&#10;AQakl+YAABN1SP01eLPKQ4OdYazF/nrh+XwARkMIgI03zItmrAKCFEgoKHWH2m4OvIcNHnsZy56E&#10;BWwwYz1MZbdN4e39jtv95gB3NodpHycLOzLYgzaeBZii1EyY4AGDBZFjFnvpjwDgO9Pa3YPkHig0&#10;FtY4qZ/wmVJI3OQNm7hB8gbpde4lbhAsQCyiqH10nI9r0oKZMjn+49pTAP/oCHDBrGPea63xfD3w&#10;9Xjg8/HE59cnvr5+4fV6FGaxZ3ChztrrVaKPKSVEOpbSS6EkQXZnI6j9CmD8IaFwfEe7mNWS1JkD&#10;8U6FvIop0jnhAA6tI0TAm7zevpKOdS/IdZrc72/4+Hh3jHFBsVgEkRs/USgokYD0OvZCCg/ge336&#10;YM4bpTwc253Z6c+HfI7ZwhhkHRoAQWoFkhIgCYab82B7cHH40GBMx1hr7SRp/FoL6yrTlw3G1PDM&#10;R7/hC0FOQ18qGBXYjodkgitcJFI2CQOSEPTwhe+OcTJeoQvGeqZ/mDOtxKU2B0cMrJqWZD9wqbeF&#10;ly2QKVNjhUVTXz/1qviMLuq0qRxq3QCnMlcGAo+0lWeNC9MW08rtdtf9CJQHXCdD6fFR/krlOU6A&#10;nV8f0aelYUhbFiFiUTBuquQL1XNMyhOYj8MzJoN3YidLmiwiAeR7cj25L0BapK0Xtbg5N1vgfSuA&#10;7IHYraSjBUDXkpUeO2vGjOo7v0as/Zni9ywYPEpYrxQmZveqUfGhlJ/K5BQw1vntJf4hxk0LnqN4&#10;PY1ZjpgyR3tXDMJG+8rsOq8WJmpdO8m5PUx8izhnhsTBFRlKaq2RgtwzleSnxcwBiDQLttXP9975&#10;eHQK9UD+0d/NGHNW12DW88UTa5Qqxod1EkzfyHUsO9kDj2sdfee9d25fOr2mKJZHU+JF4H7VSP67&#10;gH0PiJl9X/46OsUS5zHg+XXcWlcrBetJc9AeQkm1J9lb7xUJndEZN+MpMMJ6aAEkXImzsej7NGv4&#10;u9JxwMm4jpQhqoWdjuFub02EboCZLuHV7oDZ4sxMfHMu7DoG/kwo2KhBVQ1rW3nNrLF676xcJVS0&#10;5l2PAFfKj4X8abZTYiQ7PpPXjYoLIxmmESFutAa/I6c118VYnyMtCabVfaKGDYZ8teB8/l7wfobZ&#10;02qvnzG2agWIaftQCxQdAUozQOOownx+dJSEhRSBMSIAlkACsNri8Xji9Xh6DWoHlIVYwIHpXifb&#10;g4cBzDEGXmP9hf35BBsNQY59G7XAyZlRCuHlP7Y71PYGSAXwy0l9kJPzCCx59mx8IYQzrdwUbneF&#10;9/c7fvzxjttdgVjD7g7MdgAbPIDMGRAeXGDZejMouPdYh26ChHTBApzBrrEMra37MRbGGOzGQFsT&#10;QX0f6nqTTwElFTbhAHvFN0h7g6QNwgqw9ZquOAxeLdtDtzpZZ/rEIuacmU7spVc46wx47cfPrl2h&#10;gZEbAHY9wOjMGl4xUiOv6WFMspHXgDA+2ukpKZikhQPrxwtljJ5o1aRJudPMpVMQwWmAWIiDnTdJ&#10;QmmIRdUkvTCD5EO3nmMCJI7CArED5Ddnuhq0qZ1ZqzwOOC/9w5ZhYGCJIVhAkQOsg5GxsRb7vsNa&#10;6yRFPPAupfWs+8NM1rHZA4DPvvvGFwBIwCbJUQTs4fTtA0NYkDdxtiZ2uIRryUwwkbS6QcS56+aF&#10;kw9yCV1ME6N8VIAcgzRW0LoP4KMr4AhfTHSsf70b351TamV3wMFK1tM3WqNl5ngmp1RNnvl0oK4G&#10;VTXNwzLBa72+ZRx5Ot/8OwSFTohSh5yqeWMKWHGxrtbAzAOYOKSvKZ9/aLdMZ+u3uOYTqMbtZzul&#10;nRoreAkIgtwsHYQ2AM3IJBRqsUmUhIodcyg07m2Uj0OruwpcbHVz7N+jaFvTpR8nXae1Ga+9mEdU&#10;fxYtPfkZWaRewt6Slpld6yvB+sz3j4L7Xgw4YgDNMOx6iQpNGgP2GOv1+PTYm7mKxbXJK61rOmm6&#10;+q2Dk72A08IzJT8V+JNqYDrl8zaLGSLgf3x8+LCrMmTl95wCFG68p6YTnnxe+naaTOjTQm3+mYm+&#10;eejOrQI95ZyjXEKG7aU1NsPMPGVHTaZ+HxBeKbCPinN9EJoAcFfaLN+zwhnC1bO3XTTv3TMX+UNC&#10;fjp1cpVj2DJX5OZ9l+uaG/O7wA4vF1C/A9q35CL6DMr1bqcUrOmvTy7C3XSc6FTYiVIKqIPUXcD7&#10;0GGoIpWMDoEy5G/M4Nr+1Dg7bMhVJgDdlgn1KiOWyj2U+5HtqcOgPK+KcaKF+dkzAu2Nhc3iSMr3&#10;/NLPLuTI5Z+Ls5qL5zQzn2eKLCsAfe259eKX2VhuvH5R+PSkjPrzflzuc/0OJxqcN9zwDqGMsd+S&#10;hOSLhfGW5HFvfs6M79W5MEsYmcFiR2fkqkb8isTi2EcORW5YKxrxoEO0PBu4Ma84ntvnsUylef4N&#10;4P0MiL9yYPaqWDUZkBlgfaaNq9e6unqtuTRHsuhE0LB1kjdm3yE5sHqTNiESECQhhASEB/2sB+6N&#10;hd4N9pczq4XRsGSjYWcK/pNUIHmDvL1BbHcYL/Nhg95oKA4QgYVwsiDBeHPb8Ha/4ePHO94/3qAE&#10;w7x2p08fZG5MAPBD8SAFOo5JbvkAIwlOk1wI6YsHDgCxluNnasMRyNfGwrCB0+qW2KTEJm/YxAbB&#10;CmQEYIUj5bOFsXDMYOtMdwMIGQBVJ2fiGNfMjNdrhzEmLlhrbfxhts5YVAkYy9j3Ha9994C9hTaA&#10;MQ5AN6GIwXV94vbGR9NFq7izBBPj1sGKnL0bgFoGIvhK/l5DB0Rvs8/YdOG7k7XHyJnCJ5mR5mZM&#10;OXh5YqelyYg92HmJzIsLajhq2xurYdi4Ygts7KiwliGM9aazvqgBzpKgMCeYnam0IgI0YI0+nmMo&#10;tgkTiyE2M2SFn2OJ6bQvjMXEMIypdQZqUsqCjZgUAEB50BZZk6HDhaIZbxxPa2EdbGGzAAAgAElE&#10;QVTdRhI7f0Q06D3mhPRSPzKY6RJ5k1z3vIJcldZOwipl29e0BYHDzLMWNK8kdWuMjpbkC09/Vyvo&#10;SAt6qVQJ+unEACA4vzwUe5w3wrGXogDA6EwjScuFp2LFbOX/FLhk301TY+mSw0OEIDtDG+Z3M+yP&#10;7LmkADSxNyRPzNhA1Rb/qv592hFWMcU9cnDOOt/YF0C5wnDJ5FtsPTaodwUgeom4GAGxA2ImHqrL&#10;a3CGcGauNHSAgmMJt7HE1eisqyVosya1K0H8DCi/klz0TEBnAc5VMGtW13wWoMrmCGHow1n753I/&#10;7plIZztQQPLpOLdjXJy+lrOy3PnykkVzgiQLcJoqjNhWwaF51lBJLciB9IwZ3Yb+moA9aM5kzgdT&#10;nflDXemZkr1JlTEsmfc9Y8bRPtQH589PrzT8vAIerHgAnF57NDEec5JHcXgqnZMDsz0go+zGrclP&#10;tpje6d/n/84VgKEl/TNpwFsDGE/TcF6CbLRnDddAByi+AjqGPI+GncpjuYIjvKFiPlNRDCqJGIfs&#10;JypdSee4ujh7UlB3RqcpAfBPXZ0j/5niiY/UClrn0FBmp3LPaR5R6285neeU2mcfxYAsFxl0OowK&#10;8i1Zz3SsW52zXOs0Lytwseufs/VoU1CcedidW7KWR/LSM0XZEa42YjRfKaaXjy50t57X4LlrBpiT&#10;zTnjMJwV4UJxdiYXvQqEz8TMtX0i7GUr3nGtgtSsVNJ3ikEzIPqM72nr/TPdd32MtybnzNWOu3Yx&#10;rw285+swlXm1p/k3223yLfD+imHNKEGqAynth7Cy2cy2xCyOQvwhlAktnJQLHDCsdydBIeloUxQB&#10;FC2APFgv32IdSG+0xv58wuwvCONYw9ZYGMselHRSIWJzrHt5fwdtCi9r8dQa2lpAKsfsF9IDRwRB&#10;DsiTm2fe3zbcbzdIKWHNyzGQ9/3QvTYBGM0ysAPsAEOQjHrxCCa6UoFIObCJjw3IGsdmdjr3BxM/&#10;bE5KKGxiw41ukFYBuwPPYQ3Iagd4GN82ZBmA6y5IA11rTWbY9nq9YKyJwGaQ6Qna/gwGSScd8ng8&#10;8Xzu2HcDYxALF9FQ9xiIJffoGnM330SP4o4oNp1Dhx6ZdmEeJBzatnxQuKG9mU56TdYygtR9Km2D&#10;zvpqmaCVEjzdg716mFTgvjT5SRi2IfFynREvaLOD6CgMuR/XMRASLhsALl9oU6wAdl0IygZfh8Ok&#10;GH78HXgvvRntIbcUx9B7M8jwOs/4Jy+BRUS+2GZh0/Ue7kMEbUo+6TRGMBlJVwTCXAjgIMfCjCAR&#10;gX5Q6mMQWPfKFzRE9kyNcSa5Wmu3V5kgHdUAMBLQg/hIiGsgRetAnZUwaxmdt1juM0ll/TBvBQs4&#10;sdXzwC2ftwczo4vex7EKJnpVRjZKyXXOgHuuYz3VRLU5TjHZSa6tU4c4Bc2VU5En4oceYznbPw5M&#10;vZjTBxDPvSCaald5gt1Of5PuX7Zgw6frs/SD6JmW1oySSsmDnpFluQfneysnsl4lkBMKwB3G7mC+&#10;tBL3qwlaD2BfTQpaOqSj7sqZc7v//DD9eTNFiVkJhlYbcnbvfm3bVHKtwn5PgZIp6YMBOJOut5Yc&#10;wDkeqKbE8wkxz+UZM9+fdrkVmFxZMT4XrOlc2KYOlJpdI52lFurPgrKz6pTHLOrWr/pOrDHdcUpa&#10;a6DIirldT651BPYfkkj94kMf7JsvKp5B+ZU8gZom1Clo1P/MMmZBV8aFJgH/3lpbNYwddfO3ikWt&#10;QkA5J1LT7J6hc15wGuMXJXBfGtdnvs4pENQoImTFcf+BhLxTE5UC3QgIq8UNLWAQHenLWa+JqbOu&#10;IKNQgc7yQLonPYeqOWVj/xxJcY0A/pkiEqPSXd5vy8+uPz7n8lhbjLFa1/ydeOuqF8BIC78dm+XM&#10;+5p0a46bULeQ1zdSryc+Na+gvIjLUzEiJs+cnnRiKpEzK+vYiyXLz6wVfFb29BXppVmfrhr+tBKD&#10;955NyYw/Cq01Yly942RcuKnkm9x/3ex6/K3M+1WzupWJNkqwRhNphmXf+/dTcp4kxEgAOZCXqBAS&#10;koGnsTDag72SPAiIGKw7eZiD1eRkPzzYZwz25wuvry9Y/YLwm1dgxFvmQ8t7u2F7e4O83WFJ4Lkb&#10;992uUgCSCfjJDuiTUkJKAUHC2boyoF8a9vXA89cn7GuPGvQOwKAo2ZOycYPUjRQSN75B3jcI5bT0&#10;hfSGsUyelW+hzY5d716CxhUi3I/TZ5MkoUg6iRy9AQYwuxsTYgvNGvDMfceYJwhSUaP/0PXzGxO/&#10;nJZ4WHj+e6zXKhdCgiBdZwCRl5oRkGKDkjcQ7Z5172R+TCMgHG9c+cFQTzDpbKaSBFbBOLgMZsIm&#10;nIKa4b9TsLbGKuitox5IUgNSR1Il/c250H5NgWG/LiI2LZwczq53vPYnGMq/PmjN5936UUueyBk3&#10;Owvl2EXCzHFtkl8zQgiQZVjJECzdJcVuBnJyAda4tSy994RIujJCay0BLDxwZm2UtCEGFEkQ6gZo&#10;wby3XrQUXiqKc7MEMCwbsLFgODkhgSP4Mca6Ci8Os1ytdTSodUbWFlQBMqvAewQ10EwSr+rXtarr&#10;NSZyTwd+jjVb61KuBYBH4TZlbR2HP43PLqoXxKYLZpQA+A0242ic2yyEXHv5iuHRaB+pJeal8eTp&#10;M6pBWVoPaSSnVeOrovW28zysl8ypjV8oNI+M5HotsKXmfy+ATcczBSWy8yVl6ab7fcZUrgAGC52O&#10;M3I6K7HXVUC8q4leMfL6TpFhBTSckbQZgfW1cR61GGdyc41iam/JrwC6vRbu0XVnyWJ5DZUEZ+p6&#10;wF3gaooZSGiuDRKecZvuR7VDY7poWMRjUWaoXjclUNVQ9FyopeZeWDtLZ31AZoDS1XO8JqG3akI9&#10;2mN7xbjR/a3o2NY/j5KYnirARb3yNAOU9vTGz0B1Sxu6/Lx+EXF137tSwJ0FSWe+8zD1HYNL+cfw&#10;stZ5Cc7Qua04Kxo1pX5T4B5t3XzCuGC5QrBcLbzUgP2WF8UZOzkz7YfxQxk+L3TuzMwlIUQWi9VI&#10;Em0vkfaZOHN/1b0BefcDLayzlSLhandj7btF4qM2wgBb3ba1+Or4PcdEegTgUcwyS+hqkcwOjIKX&#10;tNRn/GJmizGzsc0otm7GZJ3Ok9/hSdUD4UcSObP6/mXBpRcPnKXnOMFeZrsSuNHFlRcC6vN73X/i&#10;Mng/k2TOsOSvOpK3WoJmNRJnE6MhEFtqERK8orzTaifjJG/0/oLZNVhscaOLEifi0MpHFsgzWBvo&#10;5wP74wustQPdoszLAcySEBBKQd7uICGxG8ZzN9iNBYSAUNIbaXodbz42W2Ms9L7j+bD4RRpWWtjX&#10;J/TjC1ZrwHLCPvSyOdFY08AY7aR5SGC73yFuEkIR1JuEvMtD6oPdYjLGYNfag647dm2cFr1xQKok&#10;ASHfcBcCm1UQRoG0AO0Sgp3sjyO928iCltJJguTALR0mtNaBkUp4dnKmSxrkQ3wCSATLwJs2uL85&#10;UPjzawfbT+z77iSMjGnooo3WypixOAOW1QJdaoBbh0RTX0pqhkW50upc06uc0Zw8YaHI9adt0m3A&#10;YO9JsHtZDTqYp3xmeTG7Nn4mwGpnJsuiSCi9XryABBOD4YpEwjK8D240RxYgWCEjYyl8LzMHv+UM&#10;iY8FI5vIICFnM3LiWxDB4ABs2CQpgTgSwzhshyGd68rR7u+EBOBMdkMbYpD6MPbQtw/dJCN2ZSYh&#10;kAA/I43K0V48Ms9sGptOgDUzWnujQnC6hvP1fwbuh+O2UDw+B26+8pMlizTUHB1heElJFsR5p8to&#10;bEfMpdHZPArMckNiZCAWgxdjC4prIPWYqM45HPqjLcZSb/72mOEzScZIMid/DWUyRkQhsToktEBt&#10;QKZnRjs6n0Zan6mEQZrwjVp2Z+bbCFRuMbt6xbKRhFDr2cyC3DWz3JmzdyT/eMKhFxOC9viO4pK2&#10;7ERzDAoQ5pifNOUfEjbDkt16RaIJIzkXouN8TfyqsvlEaBoLpp1OLaCSqZMgFlI0SQNmopNPJxLh&#10;ipTT7wZlR0W2A1wNreq8VHCey9l6bOvaWZnLMK0YsdbXTGvv5iZwfwW0zjvS6lJGRxdh389ipqt9&#10;BBBdnUujQvgqJlGu0ZY5ec1UmAcmoy25qHSccyUxGnaRpHtaNTYiqnZj9p5VS59+Fei9uieMTHlL&#10;I/W0C5xS6aBKjTVG3gvxQG9/aoGFs8DrSjG0Z+5ZLVpMxEG/gxm/IvNSFmBHnb4jwL02RjPA9+yZ&#10;X0o/9uZzfT8cm6rOfu5soW0G05wpNvbWQWmCXntuPY+ynpddD0CvdV/0csTZXGjGx+pg3Ncka/jC&#10;+jl7otRiie96wlwG72fYkrPtE7NBVW9xrB70MyYk0+0oCYhC8dR2D0zASXK8nk+8ni8v4bI5I8zk&#10;MBLppKdDiAdw+tvm9YJ+PsB6hxXWg9be1DUY3QoFIW+QagODsGuD10s7NrySgJReZyPcjwP/DVvo&#10;nfGywKdmqIfFkzRIPwG9R6mCwFoO8hoRvGfjzT0FttsNpAi3jw23HzfcPm4QdwkWDMMMWHa69tpA&#10;a4PXrqGNdtI11sJaAwHGXToz2rvcsLGCIoVNbVB35TSPmTIjUyKCVBKb3DywfyRzUdveM6GlVHGT&#10;El6ypGyDZTC0tdi1xe3+xONlsP3zLzAA7Q1rkbRMCrE210dgeRN0nFibqc55b5OfOQwDGCsqjMxR&#10;wWsEoNSpQOc2eEqYSzYyVV3ng7XW6d4zYzca0rruEbZBfzq8VxygPJGbQ5ZgYcM3uEKAIS9pAwgI&#10;RD2h8L3kmfkkXMHNf54I5nnRxRmHuai/npL1evwXZQZ8rusmDEciixK/owCgmeK9sXHrWUo6uk4s&#10;wzB8gYKzawidO6GTwFoTzX55Zh/kw5EgA+5p/ewYsQdmPq9WzR6dGXUzo7FcyFnfrjRRGgfuozOq&#10;q29NRwGpBZr1DGKr41r4rTFxB3jIYYmZwK5XpOjNi5zNkPuMHKJSFL0+Ts8srLMG2M4d34DDm+Ms&#10;LdKT6OvppI46LXqAc2v8+hr0cwG1zYzN1xKBUSFiJnFe/bfeuTPD7JnVj63dYyqZlCY+K/HjiEk/&#10;yxzrz6WRjjNP5ihUSHDUpABpECg3wudwGanBNGEYm4wS/VV97apRbO16qbJfBtkbJHrq5RrN/+98&#10;bzRRrMlksPKOgegAMtFFMV3Qneo2mfOGab2vxT7v3cNIxiKVUjify639jQupvLyjbbXbYG5PScNh&#10;nibTrBVTOPqprAI/K4B5j6SxQtIbgXC9Tp7WuqnHcCtdmStFo9TQuC5XV5sTs4xlWphr5Ti0uulW&#10;fFdmxo5arR6dmKJGEKGyIlLkH6eqycVfrXOkJGDUANdgUlvb86/uFSf5tAZA2iI3zHYGzRIFWxKQ&#10;acFwRDyogZczcWmp9T57jvX2h54h7DjmPUzOW4SwWbPX1lodkX16hYMV0L8lr9p6Pr2iw6oKRYlV&#10;1bow0vtsxdi9XOa4rhxyqqlTNBPhTtGqnculJID1Qt9vl825Up2bkd+YPXx7rZF93ax/z8AdIAoi&#10;K4cS7QgCwIa92ezuq8PC62En7WPkAWDKEwhrLYzesb+e0M8nSGtYYR0TmK37NhKOVSsVSCpAKlgP&#10;3mtj/PdJWBKHzA87s1oH3gGGGAYMDcbOBooMNoY3B3RRrPUMXVc0YEC465bkQHO1bdje3vDjzz/w&#10;4z/+xNs/7lDvErQBlpwJLZsAfhtnABs07tmzfYlxkxJv8g98qDe8b++40w0K/jtIgRIQl6NZ7wHO&#10;BsNSZBApvMwQQ20qbhrpAjTWAN7dXBuD575D7DsMCPf7DUoprw/mwc6oO06L+p9hXorqptwK2Gtg&#10;arlxlJXTlkZzLRgoPzOAukQCLNA0e0Kiy1/JaNt7x3QUk2SmYWNOPAei8bH1RTNBcX0QRIT1QmYt&#10;4vUGk1CR+TAEFlhOdjuKcYHFmvt8UuZ+cUqc7DloyIQtrJfV4UQPKDs3DvFMSpj41ri1KWWiyacZ&#10;VthMb58sAYJjZwIjlVny9rfsimc2KzzkgfFJY5gPQIFTYIH7RajfUfgdgXd9k9Y6q2q+eLDeVlpb&#10;zBw6RSYT4tS0cAbgGo1TFUyhM5jXSjCd+Xn7ea8UYnots8eemTMZTpfeAsWK7pXyGdIJGCs6+4Jk&#10;XPHkV+VcZszcVn/1OrBmZChaBa+etNEoSSqLFDNkj5k26JlxmwFBfkccWJOsK5mvtTi018EwIw/Z&#10;LEQUYDx3dqqq5FnnmooyXZ6c0GHLnrcJl+DhoIhy0rzPdfp7nhJHmEBTXh9V0CjsIRP7KHfrEXQC&#10;fNPrC6ySejEcJ/mudhdAvt8x910CVqTPZs/Asxnr0c20CpzlBJpEdhAYArXtTibKPj8w6/I9jZNi&#10;1NhwbhRntNZyj8HZbvRYOzva1zMm88zk5aM5MQLdV0y/Z+TBetfcAwvLc+IKwNouKvULlZghKRSS&#10;OKfYddIjcBWrWd0jhlLF4T56n9W57tE9XI2hZmOLmdhlZm30Ch0zMSSK2DPsR3XZxHkQfybf6TGF&#10;ZzoTR/voaN6tSi221sRIluQqwaSHUc4SG1uvn5GCu7JHrWKqM9Jy35UPmin0hvelBchWjlU3kM8N&#10;itvY85xHyHgfuL6X/ltkc65oh85O1FpVZjVQmtVQHgMGaOqCx4eaAffI2LUitNiyjdIzUXs3VCzp&#10;0M4CUWFY4ID75/OBx+cv6OcDyuwZSMZEsETOhFZIGCFgSQIAtDWOV+z17GNiwRTZsgQJ4bFCoYD7&#10;XeLPu8Q/7gIbLKzeYXftTEH17gBucvr6Qgmnoy/gflcSt/c3fPz5Ax//+MD2sUHcBEDsgXsNaxxD&#10;WmsLE81v3VgKAu5KQb1/4GO74x/v/8CP2x+ehe9BaT60PG2cE9I9Py/Ho7U5jHeieakzxhUAlJIQ&#10;QibGfu5wFERgsrGlWXgpI0FO/khKr3fONjc0mzyg0uCu1KfOPdAaThbM3QC8x/CsVk4r4Ez2+kZA&#10;fAQOPunxMjR5m/shzUKEzBAlDUBjD4htB9FOj94iFYLlxOQxAPfRlzcYWnrt+wP/9tVVYhDZgzUv&#10;XAFGUA5K+JcmuvluHgg/N9wQedalL6IJwknGJsr3BGNp4dZrKtUBkTC90oIQ4eAMh+vwBbUDfAci&#10;BOznOsNr6vtrZuEKY2n12UYviLCXHKACCVeGTNn0MSlhxkHIptyJHX3QqFVgjX+XSJfMBmitluBW&#10;wraS0KSyUzlg0a6mj1opo7kqo8oWnwG1IwbUA7OvnNm1B5i0b1ffz2sgYzfhS6QozuZQc5ddA+5z&#10;UL8+WlzZw9PnNQLHanv/jLbhFUmYlYQ8lappJVpcMeMtu6tmWOUj4H4mEekBX7NFktWkZgakbyWY&#10;VYZ1hwncWwezCfVJViCNHTiXXuFpZn1ndWWLJmF2J8bbp4JYBRxtS+qg3oVXMz8vCpepv1G5dnss&#10;6brEEFUBYKLenE1ku/hg3DbZvwVgdTbOzalheYGCklxhvEZSkspqsXm8/9Ta64tSKKcANVUY57YD&#10;AHExFIl/VXV/xQmwP0sm5rqzqdxcLT7PC8bzJoj56+sHpYsh6QTgjzXZe0UwZMBDCUjMad7/HhPy&#10;XtGiVWxpgf2tM2hF+7h2Pp/PwST+p/GZ1NsTDjuM2A+TyRZ1C9gYmK02sI65eHbOw+IKQN2UbVv8&#10;rBXJllVcqZeLdIHi4n5OsoopKa4z7lXpjOS9VGEjp4Kc6bna97hor+vf8Qx6DPGZudmLq2ZA+VbM&#10;tSo7OPO9Ye9Mz4/efbW6dGbUEGbW6eqeN3vOt55l2l06up4aEXS1cDha47OdqjmRoF4on9lqyjPo&#10;lF9m1kd9olyP0DUrn3kZvB9tlq1Dki6Yi8y2xawku71DeFT1qAWgARALbFohHGCmpHABmjWeJexM&#10;INkH30IpQAhYMIJFZqjMs2fc6/2Jx9cvfP36CaufcFI3AeDy1yLgWPfbBkgFFo6ZbpkgpcRGCjuk&#10;B/3IIfUczFiBmxD4uEv8+a7w3/54w//8rz/wH+83D95r92M1jNlh2DjQnOA07MlL55AFKwH1dsf7&#10;H++4vW9QN+l09kUAng2MZWhjsAfZEz40vJWU+PPjAxIf+LG948f9B+7yDZvYIlM6AvHWgPz7IwuZ&#10;fTCcaFIba70Rp4lFAmuNM6cN5sAeHI6/exa+9oWA12t3BYHoMUCxeyI+D8xXy9IALvctqLfJTe8w&#10;QPJ51DjsjnavUMEsJQBsdp/t4sSxYVGmp5wmd4LQZrP5gCUH9rkKy1l/aB7SN8djZhs6SBw7VngA&#10;XEoBtkdh4DBu5MgWJO9PIShnDQYnecsGgt2zFh64D4xzSvNsHAWAcG3pmk5zLrIuaQ3Fi4zX6G9K&#10;BLA+JJIpiB47YXzRgiwsGQR5njCexzN073G+FCbOcZuYTgsp8fZ+x9v7O+TmPSVStkdkgCSFyoSl&#10;HWWKs+SSTqoylASjxximmo5nmZZR4FjzPhnpyvVYYbkhLSf7/DwA0mXyI9aVgKQvpJfsVD+PU8gp&#10;7LHJdjFx/jbXuZfkOYiiHc3J2BmTa89TzXWRKmBiNk0S5n/RxlgyjGMbemLM2QbLULCLK2PsVN2S&#10;sT26SAh1k6WZhKQGjq8SHlZiolZwO5I4y95XGPH2Ev1ecN1q6x4F4atFinWvon6BZVaScWQEOhPj&#10;jpLrblwbQLmwSXGlGkWFMSDKnpMcrQzfdxR7OFmnRY/KyZyLiz+PwcNS07e2EYbX0MkIhytJ1NnQ&#10;uXxNrmvN+SAhlUw5Yp0xaDjXQVWyb7mQfogkBK50LxKftJ17Z+SMMV+L7XdN7qEO3J/3wPr5kxYO&#10;z51T4ZkeHa9njxmq1T86+95ojzgXPtfz5FJqoXxG3I0vmMt1Q837cJ9V96kY20ZU5EAmiq+zZ0+r&#10;Y5gu+nGsnKMj0L4112pnY4gPT4a02f6TSlflcC7l22YWJ6X9Ir1x4cki88p4Ns/QSjcAT+wpU4ts&#10;Aci7Yow9KkK1ZDqyf0/Z7wmQfiqupDpbye9U2RCyXavozCL0zj54OVj2+QPlZ1ojtqhl1c2iWqNY&#10;0XrWI0+QFmFh1E21Qvq42lUy479XAsBlMbaaSwzIHDP+m7XxXWGnr+YMV8Z3tZNqFGu3ftUMx/uS&#10;mDzcMevfTyfCQDkfavMj7AipnGRpFp/Hn/XrWCUhLYH3PdOTWaB/9MBm2/RGjtC9ZKnXhjvS1Mpe&#10;mwAJ5HFxEgShhDOrZSfvYfQOo3cH5LN1QbiXyWEBcPizZ8Qao6H3F16PLzw//8b+/BsEHZOigsMB&#10;oTao+xvEbYMh8lI0Ekpt2ISCsgRhBUw0wxUgASgSuN8k/vi447/8+Yb/9h9/4P/9f/4L/vF+g2IL&#10;uzvmvbU7rN1hWEOzhbYGmo1j1MPCEgNKQL3dcHu/Qd0kpJAgIb0kiRsvZ1S7Y9d71Llnz+TdhIIU&#10;ApuQuKsblFAAw0n1gCKwbIxJwHhEAN6aA8QN47jv2nUMGCfLAz6KK1FjnFONLFeMcKC/wWt3nQ/7&#10;vifVR3dvzMYXUGw1+J4BEGPbG1B0buRIf7dqXwP7MdZoPMD7fMNJW6FHG0qNuX/oJieM8AQUSq+5&#10;DOzLynY0igQnoB9HrwKvmOoMjZgzo1qRjmWcKP411ut5s2eYCwOCAglA+nUcY2pfEJAIWvmekS+c&#10;ZBQC6x4ECkAfHwCG+42QCaSY4z4ZXv4mBGa+kGSdK7QvTLGXfXIyN9Z4iRuv7W9tkDnirCjkbt0b&#10;RO8vGLPH97nigBvHP/78A//9f/x33NUNJCUs5freQdMxGutSASD7sSxleE8yIwnoYlODsBLJnZSD&#10;WSkqj4ynakXZ1PTzbEw7d1ae1iBypk74zAzEnzAcjAAZV6RusmoRLQZbdAABE2d45JUFzV4+jBuP&#10;F6T3nV9bODtjYwcOA8YAdBGJ4tkcbGCmNAGqgMLJnOSs3pC5YR/QoGeEHnsEMmPKWsIzYqEN/T8G&#10;RaDRvEq16mvs9951nCUk+Pid6fD9mACvRyDOaD23dFxn5WtWYtA+KWMs+bDaGj/UW28Yyg+yoqwQ&#10;foi4JUuPK7AUZdWuzEelaXoNzoHuxPg436/r+2NPZ5qTPS/3oEjGhPNqOSVrNh27tKU6v5eapA6d&#10;9kn3+pKNmyZdFaCL2uBqi/ldzStCTtE6YuZkVLsxYI8JXSv2lWM6LCghNevsgaA5GF/36SjHlApJ&#10;HEqeLSdAN2fG8q0zv8WIrO3d6TY4u5efAfzyPSlowIMlTk2Q6XgtnboEj+Vd6zIYy7pdlU9pvXfG&#10;DLc3X3sd8r0zqpSBSM/M/HPo5BlReybnfY7bkjkli5qSuDf45XESTqPtIZIWAasw1YRJ6AyASFMl&#10;ukFcuWBqPHP+jvCgK745IwA/dp4W+XZtnLLjkPk0Rki6xCg7t88s/PDnTG6NOTlDCk838FlKrbhW&#10;Low8WtK8VwDemUJQCeKu7Buz+22vy3peFimJgasF0muFp976bO2ToxxgVj6sjIeuyNv01tZsnh5i&#10;iZ5fwwi/HcXPZQE1TYPLMXLnQA1UL4uytZzqjA/UgXpqnNfXTKIvg/cjUHumJaC3Aa+0xn23GjdT&#10;PW59jhDiZGAXGc2BreOZ3vvuwHvLNh7W7Cu5JJz8jFOedqCcMRr69cLr6xdeX3+D9wckcQRUApjH&#10;pCCkgNw2yNsNYttg2YHPJCSkFF7q49DKJpKAYMcoJsd4v20K7283/Pjxjh9//MAf7zeQNdDPF4x8&#10;QWtAGw+4MVwRwjKY3D1IJaBuG7b7BrmJCH66s8LreXsW/K61Y8NbC/YApWCCYAEJAcECrBkvvYN4&#10;j8GUtRZsPDPcImHNO03xAF4GcNKyxUtrxzi2LlAWRB5wFwfTkvN5ZuGZ99pg1xrGs+4FuU4G4YH/&#10;dhsUDVpg2+aSrQCi/O+yEinKIAE4mf3UCgApI+j4bCo2vfq6Ts3AWixEC8IjzAkAACAASURBVAfm&#10;hUIXNyrIB/M/mB8nSVmamGVuml5Ohw8AG55o54A3B04L36HiGO+HvI4NwL9wWDpLQErpYpvQwUFw&#10;XTPCacaXxQ1QwWqKBT0/Ppn3QvyXyH5PA3FXgDIw2vjfNawx7u/ZGz0bv3b07q7LWBh9GEAzH2si&#10;muz6zzLaAfew1gP3AlIo3N7v+J////+Hf/z4E/ZPA97YVzBKIIFPTI7m3hyAmN5ezKWOeSUwHgDx&#10;PW3T8OdSsqkXmJzNUVsme+gysEdJRw34SaW4athMOwHilBybSYaB1s7CAzhD3MCnWi0rzy8tQBIn&#10;lrCEs+4wBU4tZ46Q5M9IFJJWnKEix/ysacpyCjIiyY6r6YorGVg+ChGtZzejoXnFgLkHPtTiqJH2&#10;7TwAUwzdmVq4RKboxYYjjdZUy/UqI2WFOPK7vJxqSUQTDG8YqI2KN83vLZIEBreZc6AzsNC6f6JM&#10;NiqGFNTalwh1TfcGOy8X8z1WIaHpB1Jq/7b8Lo7xT+TsCBmwm3nbUCl1Uh5Xg5b8Us5noQX6dJZw&#10;I+kkgbyNv/0ZLYbzrBHqSC5kLKnVM+PMC4b1LrDzHBJCZsDV0fVZgqhonN9zBbczkDMuWoz3De7O&#10;qbq0TK8oxEcHNurMe5uSWibmYq3LoAcirRRQe6zLEQNxJEVxRUbj/Np65exM6uNqR04LO0g79I9p&#10;wGcjaqo58XSeW8UU9ncw8M/b8uDMbK0LnD2CZk20r3pfjeKuGYxICFGVeq2NTRbvVpjzVD4vtAig&#10;PWlKjrXyA8d3+bKTp02LQcW5GQiAIZ4ejG15P2M/nDVMbaYjYiUGm5Gbac3fkVFsW2oMl9bWlXUw&#10;Oy49T6srqiajAugq0aTWZbcSw4/elyoNHMVw7sQSdSC+VaytnV1EKbaT7vu9wuta4f+3gfej5Cy0&#10;O9YqK00jzonWkl5RYLYKNMveWtGaTbCHyBY8ZHS8oR8DWuvkMKAIkhARSEqvMW1hLWDZSewYveP1&#10;+ML++ATrHbAGHEBxeJxSECCl+xHCU/8dyExKQUtEiRwhJARkZDs6g0qnBc/WgNh6e09ASCcJY9lA&#10;s8ZuNHazY7cvPM0LT/vCDg1SwOZB++1NQkoCkY1a6AwZAxJjLbRxwGR4QWCGSQhX2LAMNhYaDFid&#10;6Q1zYEzzwSazEcw/AlRjnCRPyUCOJpycSkzUZC2CFMPRoiylhJQKUkhXkIldAyV7YzZAaGsDltfd&#10;q6hSu1zopVzECXBN31cL1HsmummAf7CrcgkeKWVSzeToIVDvkEkleBjWHvJITqrGrzPhTVc9uGct&#10;wxgLvRvsu8HrqfH82vEmjVsHzLAJ6z/eS2IuTFF3HN7wWMT7CBI4TipHOs8IDmvmYO4EE2SbGPyG&#10;H+vnOgd5qFgk8t0hUd7GTU5rHEPeGgM27r/Z2KwzxBaf69aL+wELCAjP1D8+H+ykeoj5aO30ZtRy&#10;UxD/lWB+7dCPHWzs0bJLvqCYBJjjYmrCgKYxmLBycPXOlV4RrLVmZoyWBvhl91zsSWSk7IMmGEqI&#10;LPYRm6QahBZJwehsawXBLYmiWjLe1PYL4PxAe5NqgoTZNWFQSGhuh/15RkdCfRCbuGoSXtOClFIu&#10;F3Fm5lEt0L5CcJhp42UuJUzmTdivMIt+B9ni6q+e9vxsZ8AscH+14HDFnK/FMq2Bt3kBdWAi14Bk&#10;RKMro7YXNpMvysS/CjmucSFmLi9AllSlMn9A3xeg1zHQC+uq72N0zdx759pxA3z40QzML0tmW8t0&#10;rXdvVySC0jnSev+547POBK6fq9Q9Y2fXSQ/EOZJ2NIunawBE7bPm9nDm3vpKuzlQgAecxL80PQ7z&#10;BvfjvWm0j81qO6/qQLcKBL25NvIyqu2GM+dYVgvtlABp4p7mJX15UIAYFKK+EbeUN14rBOQdUeua&#10;+7OvX5VgaYK/sVBMBzGuSBRocs+ZLxwWzyTk89apM+y7hhACUiqff8tqWMuVTagJHqev72B1s0ay&#10;9Y7mddB5tfC6OpdaRdbZOG7mOkaeR23j9bU9dzYPnfEK7XXzrsa3QX2jNUdmCDZz981T50n5vJnP&#10;cWYqJd0ruMwUnQ/PHu7KGq6Q1peZ972BrRlFtYyTVln1M8DLd5LAXndAaeSWXosggiCR6F574A/W&#10;A3PGsXy92aVU0jHmlQQpCQinVx00fMlasNHYnw+Y5wPEJjLuXZHVa64LBSGV27RJOoNVuWG738Hb&#10;DU8iCG090u+kOwLT3Bl9GhjDMFrA6B3764XH84G/YaBfD3z9+ht6f0LrJ4zVMLDQZLDTDmweuH9X&#10;UHcFoQBm7SU5PJAY2Mt+0bIxDpA0Fln3l2WQcRWJIFtQ/nKf4aVvUv03z3A2xuvVe4A1raJnepOU&#10;JFIFG8xJ7tgoWeLMTwlSSG90K5zGf1GV55O0Q3szSrXiT8fFYC7XDloicrPM2lhdP0eMOXh2JHY4&#10;aXAebaXszVxFVQfT/eSAvpSyeigFJn26EWZgbzAkTvVq0iSPD0STfdHGAfcar6fB4+uFL/WAsgqb&#10;kGBrooFxKLQEuarQmh8kd0pmUpiUTvrGXVMwyYudHonmfDDMtYFp70F1WAvWfq7b1AjYMyCS/wa8&#10;5I0H42HhOmMgYxX5MJi1sfAQpW9IQgqAJHlxHwKzTFsC3HOgZDzZgY4bS9BuwbsB2bC/BCkWrgIb&#10;7cObmvOpl5BRmd1MBCqrJnyjg3JFx7xVWBtpWq9FOvNBZ/3eEimjhnROi0kzA9xfScCvBMBz5zlV&#10;wA5GyzIklxcI9SxuaskOCy0DwsBoTlUIdNPttCu6xL3gOO7LVPUfbYJpffBrLsgv51YJCl81T6wl&#10;TrVYdTXhvmLK3NuPakXFXvJ0tTg0fk3OlqaECV+bC73rnBmj0ow1nXe9guW1rtoBYEl9YC0FRWe7&#10;ak7geCI7R6BhQahO0EDWhTjSHy7nYEu/fcRgPK8Fqui3l23rPeCDuoWAnsTBCltxtrA5WiMz/hY9&#10;8/FWDDQP3NsqC59OXWScPBvGihhGr2u+dT+rht35OPVZ7iOvlNmzZsYIslzn7f2WposGV4G5WSBy&#10;phOiR2DpzoNZ4LMD9FNlddeA0pJk8R1foBlZvBpu1eoyOjTnC536RLueG8D9DFt4HPtyFtNaa/B6&#10;vfB4fOH1emHbNtzv79i2bQw0T/golfAnLe4Z/bE+m4jPxJHfyR9mCoYjj5cWqakl5dUyYe+R2VaL&#10;oCtxaQ8A/45E0ep5MpKu7eWis7Fv73Z6Uustdn0Z25YSjSVwP2N+/Dvi2WXwvndgjVqce4nNFQD/&#10;O0ndqIIyu3gO1nFiVJk9YAe6WaudPIwgCOnkbEiIyPh125r1xqkG1mjsjwf2r0+Y/eEeuEjAPgIE&#10;SUBIEDlteSEUlLrh9vYG+fYOlgpsGdLsUT848N2PhWShjcWuBZ7PF76+Hvj89QneBfbHFx5fP2H0&#10;C9bszmpXAqwAcRdQbwr3jxtubwpCEgzvsNrAGoBYYRMbIAlsCcY6eY/AJrYR0PQXZRgw1gGXCdic&#10;tjHHxWbpSLRS8JMtjOWTCzyRSKQagDMXIGFEGxP1VsPBLMLzjaYUTZgHtXadlGU7ajm2fDDVayYd&#10;5UFc6sZTYx6n8jnW5teXao4ejNKADIsmkJUCZOXGlnUloGLaVGxyqVGou28+GY+kkh7W4mDeP3d8&#10;4QG8GI+fX5BEfo4FrwkDEwySrTNcDgazFECrMBdtmIcWxA5AJ04MWjO1Ez+eQU7Kg+YS5OSfQE6q&#10;J2r1pm2NaQLPcT47Q1zH8hfkWP/IWHYci1AiTGamo2uARR41Ux44UTDD9a0rAgLku11grFuH9pAd&#10;snzW/mtS0TtuVuWzHiIs32QZzLJZVsxzRsBUTfZqlMj3GNWz1fgmwFgB3FpBe+9aR4DG2RQS03qK&#10;I6BgHUBh9DzXygJqFbrsIHi1jqTR+MRnnhjgZuZ01L+mHuCzoqVfe/ZpB1a4OGtTU8x1ltpo3lwF&#10;mUes9+7YT/ghtVqLV5OYnozSTOGiNY7t+6aGJ0dbsrJl1nWA02efj99THGg8WyTeF4UVRakXXkuM&#10;Wx0q5R7QM5dLx6Clq30YjPJ1Vl/s0B17IlXvuTAE762xIP/Q9F9paOHOFVFHeRJ3Cx1nL4GxBvuo&#10;SDgCdtfPlbSDoJRXyQvFV0GlHrDTSvxzcKMGRtX2Qgz3wBXW58iEscVAP9bheZ9iniscreytV4qw&#10;aWfHGdCts4dXySRtUDE1Nm4UKzpyJjNg5DS2sXAv1fOlkwfMYEWjOL+WR6/cdw/Ube7PlWCSJsZy&#10;paCYv+coxDFb7PuOX79+4efPn3i9Xvjx4weU2qCUBCCa/gU8GXdk9zjhJTFbJFn1yVzJC67svf29&#10;DUv3UAPxSwJKK1Zvgepn0/bvAfejPHJmb5jp3OmROsoYY7ZLtUfSPsf5Nb8C/ta8S5UlWiSj+cLw&#10;ONdYwbXV71oIJaujp0s3s6BXgf5apWf2cOglUaMghrJWKo4HfNCcDuxfFSRthKgYnTDY693vzyce&#10;v35h//ULvL8Ar4jPcKAicZD4kCCpINQN6nbHdrvj/v4G9fYGQxLPl4YQnEj6eABSRGKtM3bVBo/n&#10;js+vJz6/HoCRMK8n9n0H8w7L2rGWSUAoge1tw/3HHdubAknA2h376wm9a7ARkEyQNwIJ6a7b5MC9&#10;NdaBqcZG+Y+oLZKVfZ10h2M1A2RTZvHBCOYUoKxpziINGI/nn5p8li2nMXji4/lYawppgTqA3wJH&#10;akF0Nudsu8391H5NqLTziJw1Up3rY9mS0r2+VjU9FVWS+wzgvfALoQU0pfvG0QngJJtO8h+xbSJk&#10;9gS2gNkNHuaB588v8G4BY5zJbAharJ9rwRwZxVoNSjI2aOQzBAibUK7YxpSwAvNxFSQyOSxJApJc&#10;14kg9153qZx0MbviT+jUgZ/fFEx4OWie+y4GDuafISAOLHp4KL4IXDnR+U73pTQh5eP6QycMzCHB&#10;w5ZhxWH+G7qCSFyvEM+Y1BCAQvjzWyyBlkRPmXD/jsLybFvhbGvzTCw2PNuSOdACCL7D5K1d92rA&#10;nV5DS4ZjJRE6awXjwrOsgyI94HfIZgNlheGqPmqlK6tpUj7B6m/pV5fdVGnOFta68DFKy+jp6vqY&#10;AVNmQPMZllLrjGsxamrsmhE4NAsWXpH4WAPww/OkzFRtvnOlbCMWJ2Paq3tCrXB5BopcrCAolfkr&#10;NLyp/12jJI0LrekaMNfyCCo1rkd7UDNx4/qzDUD7d9ZR7XXOx6fPOh3JNJ3Xw4ycUJuwkZ9BaBZm&#10;rgI4q7nc2Fz8bOzdMpn9jub47DnZut6+MSiaAH6v6251jPsAf2n42Gbez8QUI/3ldeCamrn9LCv2&#10;+4xhLgqoje9KKiGtQtzV66kZ1/a6Z4cAHvoSi1dB9qkOAnyvW6006y6xrhqo9+/6Za3F6/XC33//&#10;jf/1v/439n0HkcDHxwe27RaxnuyePf6Bzv5RLNCsq+BqAW8GtC6B6t7rVk1qv8MYT9dez+eqt/87&#10;7z4xncdeYaXPzOOa5M3q+ilj4pnCbY8YVs/XuCnJWsZFfXn09TwhjaFbcU8rZ5opYqLAsK7m9t8D&#10;7z17s3eYz7IZW3qcq9WR3kT+bsI5pwF4yKugBFyzBWNB4mDpQ1CWOBGcZrbVO16PB77+/hv71yfI&#10;aG80YmNrf2RSSwmx3aDu77i9v2N7u+P2doe63/G0BNJwxpOCIVhCkjgkVjz4GcwwX7vF86XxeOyQ&#10;bACjncElNJg0oAjiLnD7ULj/uOH2riAUQZsdr/2J5+sJ87KAVbgJX2CABFj47oMDrHf63s5Mlq0F&#10;eVA1MOQdq5yinAl7jW7h5x9FKMQeQKoUTn4HIo5tBDP9qFm2YNjEOdE/H5tqyrH77PQQ9D/WHprg&#10;dYLmGdQJUjG1VtPz3M11t8rNMn5WgHErnhLVnawT3NbmdioNVQNcj8P2uL/0Mx3wU3Sg2DYQdF7L&#10;4nhtUvhwyW+iPSgELAHaGPDTgh8a/DIQzFBSQCl/HZpiV4dU0hXQHDxxyCjF4oCFBGGjDYqUZ8An&#10;bf1loEwcPUMJcOA9SWd6m/wDU9rxEEwx3H1KFCap2Rw6jJ+PwgsyQIUSUyJO3UtD0QCUyTIFsITg&#10;94Cone86Cbybry+UCBDsEdQk0zzXbj3WU+9MaBlsRnYyn1P/3yGvlv8dd4toV1h7Ixb0zIF/eg2j&#10;2uUzy3pJNTp7rMbZwkgrsGut455Ofg9Iao3JVZmTpcTVy8ule27Nq2E2cM6Tcj68bqg8QeiU6I6A&#10;wNWYpRVsZz+pyWRRtJtJLlbNq66YX40C+FGi2TOqTrverrRyr2g1r1572z8n1QEvAdFRcYHOBeCC&#10;+k4D4DysGxCWCy3n/S6cV7kpKxX7YV0fnmLHXw00bOl+l6ZlWSEH1OhQWPN3OCSIGv8uXIRbWyPZ&#10;fohxB0GrI6G+f1K3gJYSNXLAlRsmqOd/r+8dlBXRV9nCrTlWypr25GrO19wuBOXmuDZ5j53yZzs+&#10;k5rM7VGBrmVuO5Mf17T7W3IhM3sQNUDj9r7LefyajX0ObozO+hFzsRdX9Qu54yJFSgL7Dii+ujdW&#10;pYbKcQjGpBNnI5W6gR35rZXiV/bfFaJbfy/C1HeOvJO4o0G/Er+1OsRnn/GqHn+rEyr9d2st9t1i&#10;3w28um9SXPw/vH3Zttw4kqQ5QEbcVcqsmp7//7N5mT7d1dWZlZLuEhEk4PMAgnDsYEg9qqNSSjcW&#10;EsTibm5upqL735/tLtHajvkZPy/dMlrsa3rxoC7x0pMqvYfhX96/eAhbHC0c9BjnvRj4qEdcLSc4&#10;mhNF5OTO82nlGCWcd0Re7edzPUJK2i3vHbRjWjVcrUcOL5HVU0+VmiRby+fnl4D3HsAHjw3kCKtj&#10;9GAbTRLvbcU6cujGBx92E0ilHLN+0gpaqXiYBI5KinbzTG9B5fXb1+uCz7c3XN5+wNw+odiACLCb&#10;vI5lgEm530pDnc44vzzj/PyM0+MjTg8PoPkE3CwMG1h2NPsA8kE4jmMzuASMZSyrxfW24EQKmiz2&#10;wqEG1IPC6XnC6Wl2wP1MMHbdgPsLrtcFdgE0NOikodUMRRpsNz3/3cyTdwDfy+d41hX2CjHtOuPg&#10;mPVMsnjhK8Rqcn9f7W7G6YFV9uaqPsHkzSyYna65AsEI81IPdJI3xt0KLwDvJqYUPdvUe77MuA9/&#10;J2it4mCpUIWWVX1pWOoPZk4kdkommNWNFXWdwlrwlm9g6abO4pqxewb4hNonz2MgWALY7cCxu3el&#10;FJSQngKT82pWGqwAZd2zck/X+VDobYpp0s4zwUvdOA2ardhEW1cK71r3+6cQ7R0ssii364oj6B/u&#10;pbZ94gXJHamtK1vgSWQHtIMUNmjyI3QL8J7Bb9bVqcap1OeheL8OAj7k5JEsb9I/XqqfHQtfiSrx&#10;ZgIM4oq5nzggK+eAlYWkqj5IuF6upa0CwIk0mREDO1Ri8O8Lm6KFQOLvLJjRvaRhBLz5GYbwUbCv&#10;6EHQARF7LPzeOdtm+x1gStaA1p/oxDj0TDhUjQhlU8S7JPoq8VLOsqdqADv+3AsAZUFaOAfvbQzC&#10;giPGC1VAsRKgU+tqGTXDPHK/I1IFPUma2roeSXRK4H4v9vxV7f05oIQEJOMUl2me5dH+mc3I4+CE&#10;nAstCa/wvWIPkEabfj5RGTSPjQ9rHTe5TGK1eIS4YzFWD0rOjtp+KGI6okRur7QOafOuUQKgv0cb&#10;GxQVe6uFbEmUKRQlICWMIDvVWLCnqTI3Q8GoZQRX0g6P9xZk8eJRkLTmCZKCNI5YUjbZTRP4ACDJ&#10;ceChfS07aigtoCAqwsWvZfQUqGts7ZqmeHbGsDhzmYtSG/cXyim7pyL9aXvutZymBc6PaPanmtux&#10;cXI6ZjmY1/LiOIolpKSn0vNqA3p5GL7nStF6Dy+m8kXlZLTCZDokU9wBpX+2I6DygpBPi/nb7ISV&#10;Y1LtBi6f+VHxy/9cstSScRgtMJUKiLx7+Sk8Pj7i3/7tf0NrhdfXV7y8PGOe53hPlX8Wrqc4JkL3&#10;ftf6LxBre/dRixFrsmw9NvkIEfhInC7Pl/SMis+tdidmDbjtdQ2VCvO9WHXcTL4fQ/6MBGJJBmc0&#10;L2sSTTsx/L3qK2lczsLAnTIp6bK8YK37ZuR5HCWbHY13DoD3XG13PFIxbQUCow7itaTmKNjR06Fq&#10;GYkFnWrJ/CDotJVKAPw7e36j2DJ4V4zhlXG73PD54wfWyztgrmBrQNp9pvWyIWqGmmao+YTz8zMe&#10;X17w+PKM89MTptMDLE1grDCsYKG3BMq5kRMBbBhEGkox1HZIWzCMNVjNCsMaWtu9Q2A+aUzPM05P&#10;M6azBk0Mwwuuyw2X6ycun1dcLyt4JTxMZ+jzhEnPIKVhTCxbwmwDsGm9xrb7bxUg0GAiumuyOz1e&#10;D35iZ8yzJ0wH+RPi3ZA0mHq6zdo4B10nwwMA1smbGBuYXq66veJyu+Ly+YnlegOshVab1EmiBZ54&#10;w1YAMdoPDZYOqaXNwgP2xkSyM/Iw3T9VKSit40LAtjnVXOPBvJvsHDYY3IO68FxC0sw7c5wh22Q5&#10;c/Cu6R66pJEKQZ+BZUBvU8R527qNdSYNYuuY4xZOv11RMJHlICnEAIynLGBbq1vaq3boyr3X7MbJ&#10;oesjDD4Ho0uOfQVMaPp318+CBe25vTKppziIDkF4AO9pM4COmGtwa4eIN7kdTkDbIPuUPmvLDGss&#10;tAFWa7Fau/WxbM9xB9KDBE+KqksTonK4u5cmI1ChzpbB1rHQSwMhCnkCGOK4ACSfV8Su5FDTiIhU&#10;fl1XdCxrZ0IwtQpFSFlIuAtUFgspxYuoAM4X16+QzakFQaOGmCMA/sjrS9+l0mK4TKopTsJaZ38z&#10;GOZ0nnJcsCFZBCrHCG05l5zFFCUCyZwsXl/F6KoHgudgvWhf2cYwtUfn1DNFFv729WJhretQsmAB&#10;uuWsVhfg5hWD/N8wAELxIBCDQ8WjI92ao6z7Vstw63tazKyReDUkIBzpSOdJaJ1xHs4RAVwKSIMp&#10;PZ5qbGZK9l8BFLHclitdCZLsn3gWcTa5iwq+hxLbZp6wFxwQyXIHqStOPGjEHsylZxBDREzpeAbf&#10;m2TjCe9MQc8S+MmxfOQOlib+BWGtUzGHG5vnbaZhbqwqpUBoN1QlquWGAWRtgzI1skq4V+/pVCqW&#10;t411aai4Xdtf5LUUi+oF9nnVeH6LQcMar6w/UBamj2OtmxfUXtghpBJTR7q96gBfDTATEV2hYDIC&#10;KNVMycvAPdWLaUiNgH8d037sTEPjOynsTwXQNZoFXI7IUZPl8yztamkln5VFeZVBo/ajv4qdnNHW&#10;G68NK6+xoe/OcoON29+bkUqUi6f3zNw5ocYBSCkDqfWE5+fnTet+wvl8wul0AhHBsN1VBKIxEWPA&#10;lSJ+FCV0zcrHJGx6ko7ytTbpsG/FXyPklrY/Cne9Slq+DL19SMqHl+519KxtdRqM+IyWru9ewktt&#10;XH9G3aSnbNIvXta+P5A5JCYXMCreu1RkfFKSSWsVr0YkofIi8X2dLT8N3u+SDkSZxMfRNr7awNT+&#10;XptgI+yt0Qc/qnEbBwNqY9E7gqpSlOVOcgNmeeKR05y3TLCGsS4Gt48Lbu/vwHKBggHIglmFQ4Y0&#10;1DRDnx5wenrG8+srnl6e8fD4hNP5EUqfcLMEywYWjqG/0dMBpd01KAas3TSzPaOfYdjAwIAVgSaG&#10;0oCaFfTGup8fNNQEGLvgtiz4/PjE+8cnLpcblouBshMeHoFJTY51v2nqW+s0/w1bmF3sxkmMWGas&#10;67pJmDi5kV17l2NgjEQr9c7mZziQwVhY441HRbFkYxXu92cN7Gqc1rd1AKbhrcDA7jPXZcX1dsPl&#10;csXldoFhg+V6c+ztjVc9HrRRtqlYyyCyEeNUthryVg3cTV/TaqV4X6QXF20msUt9No+BYTmLUlLt&#10;wWVZwHB7QijUOLYmVcG1OmGDYmNgTqJQsSkr8sx4wCAUEDxA7dnxkrXn/+dkYwiK7M6oDwa1nunv&#10;nreRRSBptiYKcsp3IMDL+ggZgkRHkNK6jUzWE9kAZkDRdr0cM8XjyrFgMUfFgSDHs/+zDQUeYw3W&#10;zdSXiYMWvzXbJCNhdh0nNrFBM6VUxWoSUJwDO5Bap4/5gDQCqAtJSikxJAG1MPnOmhgc9x0e3Al4&#10;osN8X5OFdd8wNysFdEV9vyIUNKA7KF4n2QO18/Eoy+GeRDW+vjIbzOeuYjVVTML7zBD5eSAJnscz&#10;g6I0kJsaw9X7pQahgPNMNwaKN7N7pe9KfHefi9BCVkjBZWKXnhWbPA6nibBjfCm4Lie7nbepvEHN&#10;GLMNWvWB9v8fv0a0cUfm95Ekt1bYGpVokvJfdV+CAY3vvdeIxRwOaLA/L6hbTBXdkvJ7SPaZURHA&#10;3y1rU3Z4tNuRSLgoijtqGrU554CrppjR9WRLhkNHzhab7uuDWHjZmEaukIAqggnL4lmUTi1O9pcU&#10;2+PkbAy5Wkw2yEAdLgPVJT33XFaEhwCbKHwjZPFDXJjgCFRNiw75Ok3Z7G0Dyjo4nq6jepdH+Ky2&#10;wXhg5+c+JnERBC0YNLo2+QyYuVK0Sud8vXAXx5EcR0pU9u/6RTsu+rsKKj5bZX3kniZ7bERJSdeD&#10;LLSUPif42NV8aXod/0fUBuJOOmR7vghnCnX7ONBQtWK3j6NLYK0EtusPZ+8yat3LPWD10fdzoYAh&#10;C1L+oRUxn9IGlSymEgM9ysn9ODWkulTnmY8QVpXSOJ0I8zztnSlK6aRzuB0B1DwR5IqUOUeLMV/D&#10;8I52xJbW+RHi7eicyaXS2rhhCo73ZMIgMJkj0kyHC1bJfjeCq/yMkXI1fxtY81QhJI2Sk0a9pMrj&#10;TVHHGpEfq9SLgIZIC7Xv7RHJenOuNE6/HLyPMYljyXovIT1SAGgFVaPVwZL2X2nC1RKy3HDKba6p&#10;1IljnQtwzaciTDtYZS1gjcFyueL6+YH1+gmyKya1Sdqwk7ZwoLqGNIf9pgAAIABJREFUmmfMD494&#10;ev2Cl69f8fTyivPjE6bzA1jN4JuB2Xdi5eYqaTAp91lbImTZVduNZVjrKreWHHiPGdBnwvygMT0Q&#10;pgeF6QQQWdwuV3x+fODt7R3vH1fcbk4y56yeoJTGpE8OpPYa99bCGIPVmMDwVbQZ99KuVU/kJHbg&#10;TTOthWW7py+WGcaYrSCwGchuJq/GWJjVwhphkLt9rzEWi1lwW25Y1wVmWbHeFqzLinVZ3Ws2MMNY&#10;g+Xm/90Z9erz5PwFQNAU0qkxw5ugpVWEU5IgKGI1eLZ4qY03AeMC+Jjop1Osd1litbQ25+jnQktw&#10;Bxq2NkFp6GGMhWwzrcn5dItnHOCFIJGU6vu6Z4bVwJp1m0sUhOGFiDxvwD+z565spRh2Rnn7y1no&#10;2xOErBLvMk57ciklcTJgnuJGRiHz4tk1soU8JlJJRmSF2USiyMFxBFban6P0jAiT3lhWYq2BA3Dn&#10;izPM23dtSYycDul8awcOwmS6Y7jZS+aOVPZlAJ5K5FSOt2MBZ55uiyJb33y01n7ZZLdwjb0mi0E0&#10;FLi1GDEjY3yX4a/Q06ZGUWe3XhhsJS/+e0U6JNWRzfXC+9JIZf36SnwCapgObm4rg0Zg9TGVoB9H&#10;y44icFb052wSc7uchrWwyb4dmgftzmaVhlxlAK9O2PhV4PyIEVgvSStd16j25D0twKMAf80ofrRr&#10;tQfcyXOdK9cUt5iPjGt5F+XKfOjvuiG+zqVExuZGzeekuHCQqwyUwOL95zaWNPSgSrhuFZ8LHLQt&#10;dp+XRiGIhcH8TgZCWc5hKB+L5nVsHspMe7waX0sLDkr5vvVzSfghFoDPGMCXnZwprhaBmNHZVQax&#10;8zVaAv85AnPL0i5U/fxe4bvWnRBA/hqoN3Lmpc8xZfp1AKKtEzjqYqRyV9+R3L3VOcHcLq6USAy1&#10;eV2SqygBLCGvUVH+IAsyELJx1WLHgf39HoB6iO3LPToDZwUcqsin9KQvfgb4OwLi/sxrSnHsTnjs&#10;+DByoU0l63BvnPc8cP+M3M+oNI9L3nilOSjldfcuyu5syAsRR8a8Bpi3gPSjjPnamIwCqC1AOCWr&#10;tPKw3r53xPugNy61+Lkl+3JEXuVIzH2vpn4Pj229fsSgt3W+tmN1SvxmqKhN38IYjnaY19ZsqdD7&#10;s0XxY5r33CP/l6t7PWb9SAvFUT2gWttJDRzptWenwYJhJy1jLcBaxyAhNsUOK6O8TQ2bbSydYi3M&#10;7Ybr+xuubz9grp+AWaDJseGscQA+oKCnGdPpjNPTE56/fsXT61c8vnzB+ekFen7AYgEsfjMnL1jr&#10;wPutFdqx8cnpc28JBMMCygLagGcCnQnTI2F+mjA/EPQMKOVY8p+f7/jx9h0/3j5wuSxYDUPZCU8P&#10;Cqf5hEnPzqjWYpMy2UxxjcFiLVbrJGHszQHpZN1gOVa8xbquWFeDZV1h1nUztzVY1+3P5O/7f68O&#10;xLergVkNrLFY161osK5Y1xV2NbDrCru4/8a6FQYAx8A37hoAgCYF/aAx8wn66YxJa0zTBK00iNbB&#10;pDEkFbsRHiRbVwD9coPQQWtLmt4CTiqnp80rmUP3upMjPUiSQ8AYIxjn4vOVU4ovGd/699f1HuW+&#10;4febwL3dmfO+OAYD16Di2PNKb8Zv27qEEgFLxLr37F8VMdmInDSSAu3MFhaAumw7ZQoyO2CGZQsF&#10;ApPa2o8Fk9W3PAt9yRjYTRO7kHSFeRH18MdJRsq0oxjotcnzdNuRuz5pOuyKia4bxRk8IxjuUq2y&#10;jkqCmwYfcdJ99OBqFZxGvFV6xd8UqRiSLWHO2OH7826AdSOycm29ycYpTIkLALeLHzVGSSn4HdEQ&#10;H8eZy9IC0fhQYWaJzgI0TKp2wEsJW/iBpGC0ZTNP8jjTnS6Nafp5O8DH43rrLXbFXjiUzE7mTPc2&#10;kvDYZBmIaAPuU28J2gH82ro7qqt579y5970jz7tm7jzipdQ7Z0dlJ3qa3aMJdmm/zeWapAdSqw25&#10;kbBvHkL+HPMM912yhOr4IUUFPE6YrzHjNd7DuAji1/dVQiojFHTVsfnyUOViY/PcNI7xcSjgZA1S&#10;EDIab4Vmkts7G3iTtOMOoFDfP9I3uzFxHIyYZOIzg/3fioDhHT4g3C+8hO4nagDWLAgeUq4xl49K&#10;O1Ta7f9lZj1RX9Kq14XQKnrXjHJLAEUuzcPRmmmDGPnq5lbXY2Of/FWF2CN7uTxzdh+wARAw/LJA&#10;5mvDmWpKlcSEvnnmUbD56Di2YxS5F9dl6Gp/ts6uI3HTaL7ZA0Sr3RQ9wBTBOwQteZHK+tvXtCh6&#10;SslXJKdsVWq5YNw7Ktfs48NagepIESjtshg9f1rzpAQ4H2XF94iyPXB9RNIkvp5gHNrTpj86xqPz&#10;PpVoGc2raudC6xpq5KrS33ukOknSvLdQ1yqM1ohkLaxopONgBCxPC8a16+rh2a3vab32Hn+16djg&#10;U9GsabTqcm87DP2Mecpgxbt1GNcWst0kWZxsjoqY97uSLG8SHtYA1gBwbHLaDhe7LLh9fuDy/obl&#10;4x1YblBsoNWmxWM3U0o1YZpPmB8e8fD8iqcvv+Hx9SvOj8+Yzw+AmoHFse4tC7YcB8YyyU3cbsat&#10;ikGaoCaGmhnTGZgfCfMTYX5SmGaAFGNdF7x9vOPbj2/48faGz88brosBscY0zTidTjifzg7chgJb&#10;xroyzMpYDcMYB+Ivy4rlcsXlxwc+//qBy/c32JsBLwyzGge4rwbLsjqm/LrsTPgIrDcOpDdmdX+u&#10;FmzYAfLG6V26z7Owqw3GoJvkDmwwWXWa/w6sVEqBJmeKqqBApKCVxqQI82nGNE+g5dZ0lg4bC5JW&#10;16RdlSS47RNYikxrW4eoPLxGtIJLP/dzNg2EI2NbxOa6Lb0vtQHgpWpmnqhQI6GivTd0l5BB3PLv&#10;abU708K1mSTsXRJsfIbajFf3/cwWOBKCSOZb+jOtdcl2EmCCEoZtTEKOQEB7Qb6Dqkkwy8ATUgec&#10;9gKGHxFnsBulqwlYKb5lG2vFAE0Es1rXvbB3uDiza44kOHKwVPo7xBqhVHnm0n/w2IHVev1om+UY&#10;9FmGI5qBP8dyPpEUwgE2cAugy757o6RzQdd6Z1iLZ91Mggb+vVYwaYER7ecqjJibkhcUEjC5TOKm&#10;lHpQJOtd1Tggv8/Wvdb1U2PAewTcSBMfFrr4rXlQDVbFjoeisk+yt2VMacdMVDrCGYtJR42xopRC&#10;uqulRp4jc6oHdPQ6VEqvv7dgOBon1go2rdi4pb/aa0+u+3HkxdQyGIxO4jYwXr5zhCGM6YOsnusU&#10;pCJIEp9XMaCcy6LEUn1h/SghMccVIISbu73UmY6B3vIeIcF7H5OGe1PFuO2Y2W+LxISiJ8sQECpM&#10;4VN9IF9wUcSJX5dFMSosMvLjrsh8HiXxSMu8vukbk7Q7MoMzQ9QUwHedBSVWfVmXnisRAQ+v3xHA&#10;ugSelQq+5fnDkaFw/NnxQyrn1XFJiwU7jxtAeN+PoBwX9OQ3WqBVdlZmjPo6UaJG4Mu/uw8eHyla&#10;HMFDRjo3WhJBvYLryDnWKh6NdIlVcPFGjDlWnKieOx2gNTWUzV7bmMM7mKdUkvck7ynEQXL/x2Dn&#10;a7+cGV5vOeBHpe/gVmdFJXYpnVm155v7HfEhfG6E2HCEnVyTuynhJamXR095YDSPOyITVVP3qJna&#10;9jw4e3nKaFG59rr0enay3yDRqNVN0IqbR6RL64z7sZjoHl+OUcmgny0o/DLwPjvxBw6qowtwtPo6&#10;WgjoAfjpAkkB0/bAE6TOMylygC8pxzpiBJ172bLD1m26lmHNgvVywfXjDevHG3D7hGYTSS4QKSia&#10;nNb9fMbp8QmPr1/w9MUB99PpAUrPMKx27Wqv4W4FY9nJsGysJWvBbKAImCaCnhn6zDg9KZxfNM7P&#10;GqcHwjQTSLlugcvlin/99Q1/ff+Oj88rblcDszLmacKkTzifHjDPJyfJY+E0/G8r1sXCGC8PxFhv&#10;Kz5+fOLPf/yBf/77f+Dbf/43lvcr+GZhVycR5GRwDKwxYOtY9LzJerCXzNkkRx0YvxnYsrMX1aSd&#10;GalVIOs8TAFA6c34SfEOThKRMyTd/AHIH9Z+k9n+jo0FpEhVmU6lhemAcS4E5TLZ8VJLQZurGMS6&#10;nVPgzYGFUAUHBLBYAwtTvdNi0I2i5WN8QG5MM2Y1BM4cqXKnoYza1qoCAYphYbaAzleuNuBPGrcR&#10;BUB+T0LF4e7eFsnsKwipm4TtJWjNmydm0IeXr4oD2QQQP1B0bAVYoHxOlJ4VEQDrgF8Fp80V+RTo&#10;reODrUuIScoP9dhZ5UQ21hIea1e7F4DvtRVy57DddZ4PasFHnhQ0HtC1Wr6b64QSTWRfd1JBL6u1&#10;R42ctSVAbDQQHA0legkakoJP1OJGPHTeMyMbjxi85wwAHA1y42Jif1yLRdaClM1oW3POsKJiANsK&#10;bmsF3dIcqLF55BlgI8PNwj7X0HhsFSpqYNCv1WTuFIQaINDInpGCmiWzTvn3e5iOozIqcv/o6XSW&#10;fUpyAHg0Zh81BK4ZAZf0U3sapIOwahQHHZFy6xYwbb5PpAWxHtNxN1vvyF3UwYnU8yJuLZfFAUrr&#10;pIl3BzV0nktjOhLfccw0qOpqc+2MEDcgDcK9JBBRXEDon+3UASLRlLeRBrw/s35rXg5uftdlKVN5&#10;mLQothv7+vyXVSQ3WfrcDKAcBPAPA5aNTjlJNqrJIZT+u9fJPyK/29u7jsQQR4o9LeDwnjOwZYg5&#10;Gvv290hbuZe6x8YQMCaIMl3yC+IOs/T8qhWqVFzFbd9/xZeh0Xg2NA/SYsMuV1uKExOCXYYjcF2m&#10;rUQKbHV0+ddYa6Mu+5Fi0M9ie701WOuMyeXX+r4UPWyixhCvETpr3zlEEDqApda+szWGtfih1rnT&#10;8lGrxXqlYk/p2keLwfXxoQKJYGzcRouvPRzr6K+j7z8M3kfSER1W31Gw4J6bONK2MPIAaFA6IdJv&#10;JOymWg7sNZnGtKIA3oMt2Binv379xPLxDnP9AJkFGhZM5Pj5G+iu9Qw9nTCdznh8ecHLb1/x+PKK&#10;+fwINZ0AmnaN/R24ZwFIgAWT1qHeRIDWhGlinM6Ex+cJT19OeHyd8fCkMU3YDHOB223F29sn/vXt&#10;B76/O7kcc2MoTJiVwqTOOJ+ecZoeACgY42Rv1sVgXTYz2e23WQwuHxf8+c8/8H//z//F23/8AfXJ&#10;mKwGWdoYQA6k3+UfvCa3oJWq7XDdrRm97uUWWE40gRWgYKHI7hIvRAArAFpoEYOhlAPFd/A1AVSk&#10;tmmrmug3J28o44PrwE7LdVtTHVIpLSP17QDXxZElDi2tuQRYpUaVPpZiEaBLSTswTehEocCPk9SB&#10;bUmdlA99zvYcSgxK1WZaC6XAZMPzJOkvgYSBWzKL2/H+PQAiSBNZmbXGDAb5DHez3Ai858DUpzpg&#10;X9JX3ENLrgclICl2Xwnmopw2JLD7c7NBe1Yp7XYLi1D1qCRzQa+WhoIMShDbUQ2/0cOx214q57l4&#10;unttgYa4puFZ1IowWVdNnQkz0h5aHQ/B1Aahq4ndO7NHf/ZrwFLp98DdpLLYWlm0wUzukYOpZAlw&#10;lgD+0YCZerI9GGP3hLNJ/VSwd28HSktb/Z4Ox90/Iyo0Idqj7jH2asnIDK/ZO5jyvff1GLQtI08J&#10;keYaxRwB+K2Ot5Eiz0jCOQLGRdscd8AcSgksyfokRFIw/v2yjblErBktro5oNteKyb35RkTQWu9x&#10;mtYaWut830coHpZ07mukoaJMG9dBtxa7eShxhbBLSc2Ht+CVBwDFmtRNur/VmfdcNOWt6XZn+6xv&#10;VSR017qUpzxSZL5nfzxS+K7JtZSYpCGvKMtVhNhfZSbBdvNlsxvDSU+TIzmhz34fBbUkwHcEgBuN&#10;U44QP1rX3QLrel1cNWZyj7U+AoCPAO0jgNSIZMWRWLD2PiKKYqr6NdblH3uyxq75lDL9/pzUNB4j&#10;3LNvpsS2on45jvlplXMWKQsmYjXZ6Vgj6wwUX0Zyq5o82Ehc9Stzh5G4t85Wt8XhaPlljOCCLfB7&#10;JI7sFW9HgPoRbHNE0aTmr3RUN/+IfMzIujgm51Unk4wWTUrzt0YAHyX5lYpf//OGtdEO1DKAqi+2&#10;nrFEabGMmleMLLTRxC5+CIkbpPxc9gDyBsypxBSRY5MQsN1Y7xYEC7IGvCww1wvs9QLYBQQHvJvt&#10;N0OBSEPPJ5wenvD8+hWvX37Dw5OTy1F6Aohgt7ZXs/22opXUsfAdqA8FKA0nAzMTTg+Mly8n/Pa3&#10;Z7x8OePh0ZnTKrIwxmK9rXh/+8Rf337gx9sH3j6uWG4GMAonAqxSmPCI0/SMaXoAsXLgrQ365NiY&#10;HbxamNuK2+cVHz8+8PGvN5hvK/SqXXeaB+Y5FD2IAKuctIeXJ3FghwrgPQFEGqywja+T6PFa1IqC&#10;bErKlgz+A3KTpQ0cdvrnCoFxT8nnxMbFap8qLplTm4FrCGbipL19GNgtqZBGaOglqZ3gNF1be0Ei&#10;iTCotLGJJCeY58abl6I2IMeca5CGDRC7BJVsvecEBdqfw/Ys7G6u6oDz1AqTGDsjX/6EpXbqntgk&#10;zHV/vem/U5gjgg4nXiMT9aTNO0HrI8J6emgWKg2JqvkOsEcJVzpuHgiSYbUoFDkJKtcVxAJYkeDb&#10;/XXlJMBPChLp3i51Hn9FETY+0DkZ2OjRVWVzZNkn7rvgGML3+y43klp5ogxqaY8yHfqMhDHpHqn3&#10;WUtK7w28WyaSLV3SDDiiCnBfMSSuF41yE70aqFkcM86DX5V4k7SYIDWJg3jbayWzKKaHJdZtyuau&#10;gc+plFprXcVnD2/nBCcV3tCxKA3X3VvVcKLTi/eOFC1GY8R7mVB1QKS0JiUhhATgOQ76+GL5qBlc&#10;1r0TraHEd6JkcMvI9vJ8TjgpNmwxW0FSfjdMlsB9LZZvdth0EsZeQa0JppXmvSJo6D0+01qXmWWi&#10;iF4D3zJ9/D04KDOuR7T+ixInIubhmnTMbsdlY5AmPPSm5EQph8vB9bySddiMtyzoE9ZOoTNVXpdc&#10;K6npbfrYS6zafnwSiEW9XLgFfkkyTD7GooNCxialztctOk7Pysztt2GImhs4j5w7fMgHQAIbLXA9&#10;1QMvxUtpF9nRonav0H0UhB8pno/gGD+jkd+bd0fGZKQ4AZTkQUudPzEgrvYcU+15fTi7KOrKSfMT&#10;agCGaQG6BvA71TCbeSuVNmROgHLvTYcK5kU0RlwprcfsPmXONuroPjA/SuBoXaIqGCS39NR/VWzV&#10;jtfyGRA+S8Fr5aad4i3VkFphPD9f28XiI/FqrztrRBP/SKEyfW+L8HXUA+oI/nrUD2hkf+vjyfV4&#10;s074omrho4Z/jBQnfz14D9mGeIw5OCKJ00vUWg/2HvOX2iaUMZADNrYDvc7gym3OmnTUqi6pDbQB&#10;bdYyDBlYNmAYMK8gXgBzg71dYK6fMOsVbA2YLcxm8mpAoMlJ5sznBzy+vOLpy1c8vrzg/PAAfZqh&#10;9ARjHdDp9TeNsbtUSwA5HAKntQKxwgTC4yPhy9cJf/v7E77+/oSnZ8J82pjq1mBdFrx/fOCvv77h&#10;r79+4P3jistlBRuCZgXLzgz3pB5x0o8gTLDeeG8z57XWwNhNn35dsV4WXH584vLjA/ZjwWQUNAUh&#10;EyLC1qYQno9lMKmdfU8bcB8C0C1o9Sa8u9u8YBL5zXo36WXBnkUwLlPaabYTNs17N2aTAiathZ47&#10;Z0vTWrsjoyk41MDd8zlNBKU1aOui4Mohn1X7EevYBuwk6LJT8j0hMBCO3Ihbp2UC5JNMqW0sNz5S&#10;KpLpSVk37r1lAyCK2rHVBiQL0J0E5kquGGbsVrDZeLjW2FBsiaxEE1XdvTDAe2Fmt2nbOjsi6dcd&#10;dKUM0JZmsVGYxRJ4EwCkH/OoaEJRh4Frj2QB5qfs2GA06VHMiImNuNMgSt5JmPBZch0xmzeENXb/&#10;OfbiRNRakZgiohoIeS3hpJFify3HD73ajdHaww/JM1lh/NdoZackEqRCAhKt2YHgjZNEI38+nOkZ&#10;p8HGvS2m9fOYC6e7WItCfudXmdVm49rtKokLXJy2zKTFoWhNJh4WKLG3+/OmFG+0AuuiriXniWzM&#10;2eKkUCmTs9hglgt5sfQ/qBnn+gJCzIDlYsa7zw7pbYH6ePh14MbF7nuY5U0qUD5LtpE+vwJH58TR&#10;NvpSkjTS9VKKGUfMr0fIIX35i5QQwpEedzC85+49p/43LYA6ZeTJs9+bHBKL2SmKyikjGgXgPiPB&#10;AKBk341vIsRvLab7vR26vSS8pbFd3F99R8Q2c0m7sVMqjklTJjcRRWu4tI8yszOS9+uOIQzRS2do&#10;aU427ksu7NL9U51BnY81V4AyyoD1bEz96ucAs/uyeFoUahdvCH4rywB6ecr6nM7GxdaSBE5rjtU6&#10;51qAZY2RPQJshdem4L1kByTPQ3RYuvdh3/OpbITiJF/9+lBBIrEM0PtiE4sY7zjQWzOArZ3BrX8v&#10;acH3ZD2O7CejBdp7utRGv/M4675HtLi/s671bDJ5wyj/pQJYSuVCH7Bru8schAsVTIriycy0pGlK&#10;W+pSx8DYS1mcFESXG3Td1WyguF56YuTkYCMN++1sJllEIMole4iGOgCO6XdLr5h6j0GLcFGK3Vpn&#10;5Fg82PBKQe7rkwK58vyuxf7RnkXlJz0ivdiaY7ViQU0p5EgOM4qvjsyPlCwwskeNxm+1s3K0a6Td&#10;LYSCDw4lHa/ytVxKQFGSxsuL3VwtkNyTT0/jm3afKXxUw/rIhD1ayW8d8D05gR2IIgFCyVyLEJvU&#10;SuC5coB6w1VrV7BZYFeCuX1i+XyHvV3AdnXBFrx0DMEqDa1m6NMZ89Mznr58xcPzC6bTA6Z5hp4m&#10;kHKgNlsHlFtjd+a+5QBcOm13QBMwnRTOWuH5WeFvf3vAb397xPPLhNPJQitnrrssN3x+fuL79+/4&#10;1zdnUnu9LDCLBYx2WvIG0NMJD/MzZv0AtsqZza6rM5XdfzuT2fW64PZ5xfu3H/j41w/gY4WGgiYl&#10;qtdhqK0NgeLOXlThcPLs/oAOKvEcUm1Hu3/4JpVfAJEkWksRIK3AAowssEYFwOmDxWBkViiDEYps&#10;x6jCrhQoaauhEsBYSqLE4R23bSfrY5sXnO9kkSkQaodIlDCMVZXTYNolAshYUETKFcCoIungDVu9&#10;ubN/PnZj86mQBceAVgAd/OpNx95uiJmKYHeKJHQCi21j25ZCNQ7SOwzBPA+OkXtQ6+wYtp9aLoPJ&#10;GdRacEDfkzfR7UHIGeO+0GQANhbsqoAOvEcwuEwLOMd/iQKKLHAI7zvqiUNWDrh7ZNOabZbpCKcH&#10;u9DT5UIB78h3kqgAseTAVhKOURZFj0kD9JLz8sO4hzEyYvBZDxg5Dq49U5g5Yg1mLAsxwl4KqwwY&#10;HCvup/ewM1OlzJrsgGF/vTmclZFzK7OIY4wzBl2ixcnxPXFcpArgfQDxpUxLupEzs9tXWcXJsX9Z&#10;s2U1yJghYctRBFS752uBHbSsGTr1gOi6jwuqZoc9hlKPMdbS4OzpjaYsRA+CSVZPL7nrGcsNgU4R&#10;sz6G1ykt0oq3jEhmSsBBFq7jzAlFtnCJ8VQbh/h++qyz0aQvmrdbLLQbtyfM0Z52rvRCKQJ3nHTX&#10;CNnGvdBC8XnEkek0JfOpAlRyLDVG6bt50L8j2zskAaEctTgCBLnYTMbXUd41CKLuBAZ/hub7a9QH&#10;GTHMe91ZnBMNBrt8avdd2p9687ok6xYRIiLQXspBCjNmCM8mGbeI+abUHp1G8o8xaIFd/rMkM0eF&#10;AO6IiePP/ntLMqpU1O3tiy1cYxRguQeYOaKN3QPuW3O0VHTpST+Mau3XZSnS7Z82w/FyocFynF9R&#10;GjzJ7tBci7Z7bld9NGo5V6lYkXW3VOzRD0pPcuVzfTHDyn1bjIMqSPXkuhH9+2rhaCkJgRLz8lz+&#10;b5y1XYrdeoXSWKqpNP8ZqVl6e79ud9243NyG57HJ5YGoPnkw3s1Sl6Iak0Y9CpaPrOGaLORI0aBX&#10;wG7hv61CQQ8XGCmglM6zstcUi84SCFzSOhQp8bbJY0zOiGKt4swvBe+P/Gq1CY5URo7qPo0cgCMB&#10;QTbYCGAvcWDDen17tTEWKDF13JnXAa/aDiELWANeb1jtiuvHG5bLG2AWxy73RpvQDqRWGmo+YX56&#10;xuOXVzx+/YrT0zPUPENNE7TWG9gvNDrhmRp2M6zd2OPk9N8nsjhPjJcHja9fNX7//YwvLxrnE0Nr&#10;C2NXrLcbLpcr3t4/8NePH/j+9o7Pyw3LzYJvAC8Mu6yY1BlP0wuezi+Y9MkZ1a4Wy7JiWRYYs8Ia&#10;A2tW2GVxn/v2gbe/vuPzrzfQjTGxY0lzCrZ7EDZdNAKA34Tv8mRBUJWCQVfQNLdxdB/AEArMPw+e&#10;Kr3J33jNz0LbjJeLoY195XVPU2Z5OOzUzj6PFu3GZg+MxQK7N2kXrG72pXVYAO9LzDJOK/sJ8K6U&#10;dh0cpY20kqj0wLxU2zerUopENgajnBGx1Ra8bkwjeVATR/z7qEsAcUU1bMDuZTZhRiqfJFFI/nLT&#10;SqGz78mKu38BCTBfmJnt0VbMhow6IDp6jiQ6TnJd+Rjw91JAu4ai3Rj3EhRNghuu6oITYskpLhx6&#10;jBojb59zAd0Z3t9/5oxodW4R94sGUsrkSHKVgiSUejBUouyfZTDkLIBWvidZTbQzMu9vYy0EVZ0A&#10;jIiq4EoNiC3uK41ELt0Pesln6Wd7t1WUKpHzjEixuIylHArN3En/Mh+WBCspyyRQBKxIgKUk3RL2&#10;rByUTo1nR1t2Q0cTQjdcRXYj1X8srbtW4N4D6Y+wukdj1xZJpJ2glQJ6mTzG5I/RrpuoM66TLHpQ&#10;OGI3VdbLSBLdLehJZiAQtfvXkq/R5P2eZ1rLObL5wgyohAEv7wdwnaZ+Xy+RhMKhUZ4fcQ9fJHG1&#10;y0e6Ktc2N6gAoCJb2828q0KIKCXcLe+OMpBfmQsidO51ubR635jvAAAgAElEQVT1aPP4J5uvsniZ&#10;bfksORyVoipnwH1fNocF0Y0HCtRlQCSNg5FBcrHUULSlchSkREcTF16CKLZW+z2n/hspDChj8NFz&#10;f0T7eYQQWJvfJXB2hJHak605glW0Yolah1gN5KqNwUjMWb/nnPHeG9d7QL/+expa3CL/jdjNzDnl&#10;pMFS78XxxWeV6pINrleUruugF04TZBX3pCtdD1EeiLyDvldUaK2XevGLC2DomMb6KMA9MkdZEP3q&#10;gDhlc28kP5LxpLUWxqxYlxWWLaZ5xvl0xjRP0b57ND/t7VEtn6Ihj6IBKcqjhckRuZt7ctUjBc+R&#10;AlTv/C0teYlNOfUsTuYOR6T2pAk/KgJJ0H9kz/+l4P3PGE0cPXRGkubeYm7p1451BvhMVrBsrdT1&#10;UoFR40H8fenboKeuCFAuYSVmYDUwtytWY/D59h3r9R1sl00PH2AbtMTVpDE9nHF+ecHTb7/j8csX&#10;nJ6eoE8nKD1BKeVkQ+Bkaqw1sJv0jmWzAdZb2zoDGivOesXzmfH1VeN//e0Bv32d8PQIzHoF2xXL&#10;9YbL5wUfn5/4/vaOH+8f+LhccVsseCXwQjCfFuqm8fj6jN9f/4anhxcoNWHdZXtWWLs6yRyzwKwL&#10;7LpiuVzx/v07fvz1DbcfF2gb5E2cVI3cSMlp2HuQixzzyT0OecgEWZKg5Z3rjVsnvur+LFTJ9uCW&#10;sWv2W7gCyTzPYKswTzMmPSHVupJtakgS56BXiR3ALQL3BfZ0U4v2AOB0FPxsrT2ttZP0kXp+EjwY&#10;YP3GwIovZLRbUHeWvZeFEAg4b+NsjYFiEvr1LCRaG8mCqKymoY5bWTL9dqwxQq4FYykw8ynSdLfb&#10;/FCCJZa0fJZaGksgDCMCDdBKqkP6uTOWo4Nme63ZpK28KbMljjXhC4WKGoA/BBS3QO2OqWZ0L0SF&#10;uh1VgBFUzfZKYG9mAkXHAogmewJ5+3CsK9wBZcXnSw8KKTvSZt2WQexI1IKD5ExNLqUGgrXaK/01&#10;BtA7Z8SmbPCUCdPTmLw3dum17paKsW3miwA6RKdGBpj7/YTKqVZpLwT3Yi3Kupl8zJIzz1H1H0iB&#10;kLQzugZoKaU2yQICWwpnskWQHhE+J1ImgysmdC2gpAbct5KgUemGI6BiaS7VQT60wckDRbtaS3Gd&#10;CdRfB7U4YTRxK+0TJemMltdVa/xbJIHW3tmL/YsJVcGTIjLZhSD4FK6LJOkEFW1VlutJyONtpvBB&#10;liBngR1Nz0bITSP5VF6kIMFDKDxTipngR0CMbN+syIPJvIAkQz+dExV7Fea8qDu+duK1XZNlGjmn&#10;SvtyjZgWg5UlkgcJUAmRlCgJLyknC0pNZmRpvXOBeJHKO4wY+x1hld7LJO2BgSXDxh6wfwS07nVt&#10;jX7uEfzkKH7TMidtzYcjYHlrr+Gk+3S0KDva3VArFo0Uh1pnbynPbXXPjnSrNvfbA96QP7tOykV0&#10;joqWrULeCEZxRFFjDIQtISmt59z28/Rkt/W24HK97sS00zQDXG06a8ZEtbl39IzukV5qMd1Isa7W&#10;EUQd/KE1h2sm8T9DEuuRiurvQ3PPTzuVvZ+KLGLna9TunUUlNv/PAPeHwPtf9au18YzcyEhwWaps&#10;3BPc54zphLljsbUsqWAqyjZsagqAoqAXbgzMssBeb7jeLrh9/IBZLuB1BRsDNht4xgCUgj6dMD8+&#10;4en1C15//x2Pr6+YHh6hT2foaQZAsGxhrMVqhFyN8SA+gcg4bX4mTGrBw8R4fdL4+29n/P33B7w+&#10;KZxnA8KKdbnhenXA/dv7O368v+Hj8ollNWCrAEOgGwMX4EE/4e9f/w2/f/07zueHrSJpYHkFb7+N&#10;uTnw3qwwZsX1csH3b9/x/u0N9tNgYr3LDPigMQWRWOhMOTXdwDmhistkkPcQu6nXEae6pAkX9hKl&#10;FCalwYpwPp9xOp1d0WSTxJHVegsGGYYVBrMBLAmNbtIQsHhoFph80jxMgkk9HbKRA79YPBDrJbQH&#10;xXI5cbEkOQREO3R6TRwZ3/IQu4QtR7IRLLjgbN0aQGKaC6Qnea51TVHiIYwCtx9aEBSl6ikJ+yNt&#10;w6KgWUx+PhMVT/adYQdpeJSzXAMjnmEz7wI0GH8FyYKNuce7YW1silY0asFYZT//2aAxFiMHzEtn&#10;QqRhnqsoc7YToAt8pmAw5VbDEIq8yTW0E7RSUFNKZInqXhqt82/UeKzNXi2YshNFeuelNUwNLdHR&#10;oDWuf9VlY4rJUdbueF/Qn8qkltsmIYAzr3PdBpl6euX7uFH+1Hts8yMAc2oQXoptgLYMSmDYtpO9&#10;dG575sJukkmpye9WvBgEd45LCPQTqB5AMQogp89q1KixtDf8DChz1PjrqG7zaBdAi100knj1Xtcz&#10;dxwpCrSKjf5M3D17auDOzgilorn0vsSSonAEbAoJtZIOa1gf6b+H3GS4ynxg7vQkUsufi1yeMRsO&#10;GgJ5qmdrAadOu332OJRkkARELZfFojZ3x6Rn0FkzJx/Zx8MYxPtyK56X/l1lOSk5JDlpqfR805yj&#10;3UGbAmcUGXCXWIfFAlenmF7bU2tx61EwfQSLGPU8GbnH2jwqd22PA539n2Ev0oyeKTGxQuZZqDMA&#10;5PtlhFkpiqXm4zXjTELboPxXsXZHi/OtYkar8F9j4Y5cw4h+em9v5YNjlp+pwmWK+kWx0Zhs9KzK&#10;X1uay7FnXBtHHIs/iJzcM2nCvKlgKKr3OYyAyvcaa7fmHTUKYK2O5SP4be0zuKPC4A3HRwpxPSmd&#10;0uePEHF6wP+wPOSu3BHkDJUiJHzbZmHlSBz8/wW8P9ruf5QNPCrRcURaoDeAOwDJFtaq/T1Kq01M&#10;nb04GaCcPplZVwfcLwt4NcBqwMax3b28jPHsXUXQk8b0+IjHlxc8f/2Kp9cvOD0+YTqdMc0nkNZg&#10;JqdvbxmrMVjN6hi0bMUCsNBYoQh4mCxeHwl/+zLj77+d8fKkcZosNK2wZsFyu+LzcsH75wfePt7x&#10;8fmJdVkBS9BWgVYFLAxtGK+vv+Fvv/8vPL+8QGmFlQ1Wsziw3i4bcH/bWPiM5bbi/e0D3//1Hdfv&#10;F2DdDGF3V3a/+atYFmBLijyjOzZlScCbDXazG8AZ2u0k2BOz8yUwmm52imgDhg14M6ydpgmKFCzZ&#10;rALtK8+9Vu9U148KuvKShRtLsyADxUdADiKCMSZ4B1Df6d5fl1LOg0EWKliyhEvGljX93cphkibc&#10;gXnBmadiBFoT7dqI7q8KpDzznUSXRUEWMTJKKxj8bEA8s8hI08Ra6gwKZvhuNMsKihnBkpmjZ5gb&#10;+NF+H7JtdA/mE3+NWrt6lJj5Nn9CZFy8y0OJREHKeFCybo6CAr7jJJUlquS77rWFomv0mUiLJ1vr&#10;GrUgb2RFjub+3nivByAJNHQ+9c6iktQJo98ifgTgu/PkRrHDqJO89M5aWSQCj0FNbQYTNcD2kTgi&#10;B57kgsrHXAGJ3nUMpJUZMK1CS6lUlL6vBmS0mOk5K5cbyUW/WBTJfKXrRewfkn3P1sIWiolATW/y&#10;OPu9l1zUpHbuBa9LoP9oUfPI2uTKXlgDHY7sQffG70dlFiJJx1ZhqJFUtxLG1ti3QMcjIMV+Zg6x&#10;IanR7i7Q+dLnRHJacg9OAOhB4GkEECglvz1m+F7MOPC5Iyy9HumqlwNGY50JPfNuZSXcZarF3BDW&#10;HssfZYGlJDXRGtsR8K2Vm5bIAbU4anQOjBhJpgXi3ne1wJpRcl7tnD0ChvXm8Mi50NMsru1nPTbt&#10;EX3sIwC2z/9KBf2RIrCUV0sJW2UbRwRZzCit4m680ZRvEwQyahSPjwDy5bOFmjlFL7+/x/dhZK7f&#10;892cjunupeI8XdDwA6ifpxDgeF+XfXQ+t873/hhxUuhO8/924XnPLAvni1YKNAEnnh1hVyvM8+xw&#10;Id/5TMeLbUfiw3u17e/9rhHpnVbRf0Sup7e3jRb1R02XywUbHt7by/mEjT5vJDaVv7zKwujzO2BY&#10;y90BbLVq9KpPow+79bkjVaGR4sDQQS0A33AdsfGcEg/brMbJxxgDZrNh+wpgwBgLY+xu0qkmDTrP&#10;OD894enLFzy/vuL88AitZyg9Y5pPUEpjNY6lb6x17GghxaE2UFErgBQwTYSXpwlfv2j89vWMLy8T&#10;HmeLk1oBGKzrDdfrJz4/P/Dx8YHPzwuW2wI2wMSTmyo0YSUGnSf89tvf8fLbV6h5gmGDxay4rTcs&#10;yxXresO6LliXBWa1WFfg8nnD27d3/PjrDeZ9xYwZWk/QQuohawWOQGzlmO2wjgmdnfGbie2GBVgf&#10;pETHL+30ek4YUrwhSbxpndNGh1xuK/TtBp6cdSmpreBg1b5Yo+totIPnepOUmcxGa6AQwGQmog02&#10;YP4zf8haeNI/CQmDNHBxsgdql7vwLG2vI19eH8KbQDLyO+tNyn/IwKLqXg8CkRZmcI4JqxB8KBgx&#10;eJyDV8Kka5PIIsTMEN9lsNeJSBRoKlfng6R9sxcsY5ayN5HpGkWBaKlNP1g+tB3ny0i0tzITmv3s&#10;54IzuUYatCXmskfbLGM2ecsyKVwnVwo/YQ7FbY3SfPdI4DPcXkeV/8aYAVFZS9ki7a9omWeNBOpH&#10;9TNLspXN2spAQD0KwmcFmxYQ1gO7CnJTvW6kfMuNtX2ddBpnP09fI9mFsnsnlhAoS0plMQ5zsQB3&#10;FPhNenYizWwWgHmQ66qvzOb3icyZBONYsjZ51zQXg10wNwvnSb/tNw12WwBWVgw+CKb3/BTuBf3H&#10;k4rjDKxWjNwy6713Tfe6E35mv0jzipo+78j+2ErCuh25e7ddAwjiOGYtfleh+BV/fxyLybyiBqrX&#10;Eumjz7XGCC0VDpuF5AHZBOoAZj1mnB0gx7DYTzMSTKErVIacsfnh2PqraXnXikY1CZKjnSkjOsO1&#10;7yg9y1Gt87IJYS2+4qYsWzq3RggB6f2mLM62oXp9/HqF9tE5Udr7egBzC/S/txh8BNyvSccVY1j/&#10;HmvbhbBITljGOpTFfcXn1xvrjj79SH7SOrNiI/n+WV7zVBmN13u4ViuOrHYBJDkkSgUVAeC3zDSb&#10;yRvquuF1wHMc3B6PIyjad/LutJH31ztKNTm552l2H661w4RA0r+MBzog47Mn764rdekTMt+T4ed0&#10;bO86WoTt7Vujz7iEbRzxGanhy1JWtjR/mceLcyXZn5EOjpFr/+Xg/ejAl3Q2e6BPj23Ral3oVdpH&#10;A6SR9toYOFSJliXv8iJS40gRQZMDnh0g67TXaXNQtRawxsKwBdMmvzNP0OcHnJ9f8Pz6BY9Pz9B6&#10;BqCg9YRpmgFSYONY99Y6CR9if11OR1zDFQP0NOHxQeHLq8ZvXyd8/TLj+ZHwMK+YtMGyLrgtV3x8&#10;fuDt/Q0fH5+4Xm8wC0PZCRoak36AOp1gLWHSD/j6+284Pz3CEDs9+/WG5XbDsixYlhXrYrAuFsti&#10;sV4tPt4u+P7XD3x++4C6ALOaMSsNvQGhhl3xAkoYdfIGM3gtxu3vDnjnRAfbjR0pgK2CAm8ANScs&#10;nKDzGyELOwPfbtq8BLMaLLcb1G0CYXIFFouguZ5t8i76l0B0nLRQnuPUCmIVaQ75z6OAWhqI2C3g&#10;UqJQUlsTEsD3wKP/t9Iva014PeWJqt/ZvCGvv34vQ+TNflP83psBe805YPNLUKGgojSg2AH48hAO&#10;skW5RIpC0NGXLe+KAqivxHykNLBMjDX9ezxwpXYTMGTX4L+3aKiWuKbu48257EtNXz1tj81AeF+s&#10;2hj4peDnaCKXJySITF3q2D1HPgHVw4yOA2NpQBHPZx7WK60llLmmPYpdMzurnsU9l84b6ifopXts&#10;sXfq98h7QalmYpb7d3Ax0GrFCH7dMgLI6z6ci9IHaSBNJWq4bN0eZGX0AycgbrHNdaXdfOZisF9O&#10;stv63QQvA8FNZksPcA0mv6WfE1InmEiNv9T1zqmIlCv8RbUJjirXxfPDS8aR1MrhtKPnuE5xT9fz&#10;XnAqjWd77cf3J5nt9xwFaUYLZ0eThb5+f/+aWtrHR76r19UyAoy09tGqfNwAGahkxJwXnltjgmjt&#10;jgIfh5J1IvTsu6kE4Avz1/TMq3cSpXFfGsf2JeDKRW0uMr5LcabcuEeKcHHnFUNKi4wV/CkpCMdg&#10;fotN2DKCTLsdWozVVvwzCrjcA2aP+l/0rqXVrTAChvfi09a+cJT9OVpIHTHhHSmg9WRCxuJiVGKE&#10;0k7QlipKjZ+L8l0Ul+ZHn2HJWyRDxypFzdHuqtLcreFYo+Pc63ipSQEdOSfvAb89y74VL4/tFaVi&#10;HBUlsmrv3aWQuY0jHpUtGjnz63lSHNsXpa/8C5UYBwoyvtQ5a7mRZ6W5BTMyOdU6Szw/YOlAHnlk&#10;fz5KlBj9zFJn39F4uqSjX9+7xteXJxfHl1aXGx2Jc1u+ar8cvD+a9PiL91XxWhDQawsubaC9IKV3&#10;CB+dHBKA9SzfXZJFueR7T46V8j63UJvBp4UwDfJnnmWsq8VqeZNPAfSsMZ8fMD+94On1Kx5fvmA6&#10;PYKhQaQx6Ql6mhzgBt7Z0MabTVovBwOobfGfZ42npwmvLxO+vs54edJ4PDEmZWHMFbfbBZfLB94/&#10;3vHx+YHrzQH3sBqaJ8x0wkmfoU9nsNJ4eHzF0/MzSCusm9nluiwwywpjLKxhrOv2+2Zw+1zx/v0d&#10;3/74C8uPC/TK0HprnfMA+7ZpUQWY9C2vHgRl+T92jHxYgtJCRkFRAIr9s4mYAHnr3s7IZzgpo+1+&#10;YCzWdY105uNNOnyu30AygJsQaRmQP1BlC2Fwto2SG+UB4C2JUop2oNtu4Le1HDoLpHagn/9K7YmZ&#10;bUjaINm0/D23dPX9fwd5FxSAeyF6UqhSRgk0cvBab6CrL5JZtlCs9gKP10+WbOxWIBOMusJ5yLBB&#10;Toc24D4h7O/t10zZJu7N2IiFQM4+vsoZ3kahrJgPvptHKrlz6A4AsM9lcAxGc/N+wzpR297lPHQF&#10;Hdc1VLjOhW0/27sXtnXJGDcNL7ms14CJLDEv8h9SqZL7ALNSy/9IYjjaNZanLjErkZgS74Yy453k&#10;mddhF9Wut+loL9celwoplMEwI6aXqUb6DrQI027vekrCj6TUFBPLcBXWb4HVVQMQWok3EWfyHpJN&#10;HxL7NB/lLNguz8sBqQuur6Xj8Qon6w3w/WTpIGc1aI4LxCE5j1pjIu1auVdxcm4A27nDCXNZsJBH&#10;k9VeEne0M3Q0qe/5Jh1JfGoARQsIqAETPSbbCPv6HqZtLwEbbTdugWWjEjuyS7Cn014DKVpSIySK&#10;+FXmrJR5lHulP6/3InqtE4szskYrl7GJzN09Mg1Iu05lMCZlBX1CHbV7tnYeLigDkYhdITr8BLki&#10;2liTbgQS7FEOxUOWl5x8Zoomtrn0I4BnvUhd3qc5qh1Ic245iGVtfBZauTy0Xn/VWo/XjgJQNpdu&#10;xQH5tZRJQi2/kHv2n96e3zMQPQLOHgF+WnJHvf2p7r0zdMWVMaLu+5hz82YW+1gUYpCQFCvEMRnD&#10;XnRJVM+wElCPZAtqEGl+Zm2UQPhjslkxQajHnB8FO4/IzlVJfVJyKB3XRs5Txvzb/ln1tIULHhlj&#10;AGetM+QYcByusWxu22KekzjHVFYgjiLvKLnLJStzcN3F6eWidHs/cDlMTHpsza2j+2ktD2mtrVpx&#10;elTKqvacR7ypWsSdPJ4vRwdyHN3ziMc4LfaUzrlSrCfJvRIbP5r//FLwfjTo7r3v3lbe0RbaGntn&#10;ZNP0shweBCNFG+NbBQNNIhh2y3CaJ2CaYJicbrjd8FVLsAZYF+vkbyygNUHpCdP5jIfnFzy/fsXj&#10;8yum0wOgJpCenKQO+Q3Q/QZb2NXArN6o1gGQatPhP58Unh4VXl8mvL5oPD8onCYDMGNdV1wuV3x8&#10;fOL9/ROXzyvWxYB4woQTJjrhRGec1AyFGXo+4en1GfPD7NTlDcPa1Wn6ryvsssIs7lqMsTCrxeXj&#10;gu/fvuH7n3+BPxYo1u6abQDkSRz08Z7lwHe7rRjnM2CCVrwA9F3hQgGKQAogCxjfDZEebDvYkDCK&#10;Ir19J6XCW6GFLccVZAQdfnQc0D3PGp45rpQA+901xnIRHlSVIBXtC15PGtrPOWO3uWBhmTJJl12T&#10;OLgxhsM7F0YeWldFWZM9sfLMeqGUUEhawv24lZUCXpJsK+Vxdtkaa3azZlizAfkhYZYgW/G6o8vi&#10;PfHcOPOgbd55UDuvNiA8p+gzCXH9gEWUK5JJjr8//vxY01EIqcX7I8X69gSqzL297BCBaETkNipj&#10;XUfQ9j9ZHJNFo9bhX/43iGfW2dP9a2Jr2D15p4PAWG/fHwkcDgeGQuc/A555V17KNECrKRWXf1YE&#10;gBoAfvlaKVr6YpcJs1Y8jxorqXgdgZKy/86LeaKwQ8KAjNnXckPxIoqvKTLZu1ebNk5WU0AiDuzz&#10;8U19Q7hpiNsybo5ADjkYA8+wx9wMSTglFRu5tyQ1ppLEQQTgp+YhrthTDtRVSNQy0DPes0aS3RIQ&#10;3AJmR0xLjyQw97xmFMAvdZweIZwc8cE4ymBtxeYjXbK1duh7vTxGTSNrHYKt7yhfZ7uwJs99fy7v&#10;Z5f0aRrH2obXf4vJWXwWaRGNKfKQQaoJn7HRBzqnk++I9IcFmC+q2ohbZBN5yJScsMeweTQnpcHi&#10;sJOT9zC4+RDagEQZeIw7Aspdh5y9tnwNfV+Omi75kUJhudtNdhfX9dHHCqKcdauVTBPvxQF6hcx7&#10;fC5ae9soyNoD4elgzlUD8YnqAGXvvst7f8gVakAjUYKDFouAYQVSChI3CjdEVI6HRZGPKh1EPWBv&#10;9LVHOp1Kc6Plv9iLS1okhCMEo+zaZSGl+DD7cUFc0KkxvVt64pR8Voll3p6r95jgDh22kJJplU5X&#10;yuVOi91he6icGvpyoYhQLrTVFEjy8cqzY/mcRoloo4D6eF4VF5F6UoUjhbh0P6+tqV78VOvwloUn&#10;+RysTQlRJAhcfWJPWhCkhjzVaMx6N3g/csi12LqjwP/IwLcc4luMrNFgeE80xUbn2c9K6l1thxUD&#10;MGxhmKGmCdAaKwOrZayGd417ayyMYQfqAyCloacZ0/kRD8+veHz5gvPDM9R0ApRj3Hu2Ne3JsAOz&#10;zQZo++q43joC9Ex4eACenwkvrwpPj4TzzFDEWBaD22Lwcbni7f2Cj8sVt2UFG8LEGhPOONEDZpox&#10;QbvCwumM+eEEpRUsm62DwBUNzLpusjkL1nV1sjPLgh/fv+OvP/7Ex7fv0LcVirS78o0l7qVFSG6M&#10;AvhiEl0GbGGszTS4nfyHq4wQq72djq1jaEO05PiD3xQ2St8ijO2aHOPdgSlKkTOt1VMGYkSmJkL6&#10;RQIzsvKmovdxxlSmJJiS2AupzUwXm+SS2QoXHExTs0N5A7WplHTvjHabse5HtTZZGApbyRhGHoil&#10;lpypZmWQpYmT4N0gVinXtbYVbYxZAWOhbdC5x4hGJMV6gPG0c3NNbaI56fFIlB+6JBDaIsgBaS7r&#10;OwUiKN0V41A2eKwFC7XXyiKJ3oyzXXcLRxa9bBlmNZtx7TYHlADWuKz325oPP3OWlKsrYwB+S6qt&#10;B4aMnhNtg0Zk3RJpUsMVpF6C127q0zjJahDUyhKAhoFwCQQdZ+8Rck+Q3OqUS7r/Eu3l2BAVUsMS&#10;97d/pgA3UEpI0AAquGh2m55J8ncJlCgmjvIq+DiYGidUcUGY5XjmmFwxUydRAC5P+NxkWQKn4RqB&#10;lk7nSPKWSdE1TAtbyXGvADnK7Cox5EdNs6RupjT5PSrpdUQ7uze2pe+9t9hRkwRoac4fKVS1kng/&#10;/0YAmVJXb6qhXTJGLBkClkCRFHiump5hbLuv7cujwGdZ8Ctc877Ws8ag+D5GEvn9GRXuNbu2AkGR&#10;i+uyBtwlhWniEp4Ziufc4uMfK47ViQu1f+OOHKw8Q7gJEo5qq48U/kpn9AhQ2d+j+jl3i0jXkyzs&#10;vb4nidMqSN7X2YKuZPA9xYQcAKViTlID7tLF0C76tZnRhAS4T99bKJDFxtxt5mxxjsZu0tX3lc6X&#10;3nMcVWsYJQP0ukza627sHDjU+VcD5AcLSEQOA4nnJm8yzaV7K8+7OB7MT78jJutjORkf2ttL3h2j&#10;eWF+TLa7QIjKh99+zjVY5RGikq0l7kqpDufhlflce32ru72Xu9zTiTJq9D4Ws6AC4NdWDGX77Uhn&#10;WqsTa3QvuAu8LwEkPfOOESfdEcPZowek/N57NUqzSvAuXRGA1/Tz7SaFw0SOiW+BdbW4LSsu1xuM&#10;WbEs65a8kdOyP50xnx9x9pI5Ty/Q8wkgDdJOu15P0wac2x0IttZuOuCAUhray4hoYD4Bjw8KL88a&#10;j0+E09lCacDaFZfrgrf3K97eb3j/vOJ6W7EaC20nKEyYecYJJ0w0bZryE/Q8gTSByW7gPWM1Bsau&#10;sGxgzIp1XRwT/7bg8vaGP//5T/zxj/+C+XHFzBpKA6SEaecGRhMQaYjt8bUA5z3ATHI+cUiQHMBv&#10;dmDcv4dqiRzHQBV7/W8lEsBN7EQpDT1pV7BJA1IRVPjNS+pv1fTH/PyVQEcR5LLbeClnErRu7zWr&#10;2RkyDngtNwGRBA5lESpNpmsgzcDmmRW7KokAMxed3+Wat9aEIG8ba5toUaMCbu7zClxNNHYzRSHV&#10;FHTuyxjyDhcK7TsWMhNFFmsiZp/p3CcmdjsLlXMg9SjjILRqb74RJCILK4IE62SXzGpgjYWrfTnv&#10;DN72MAIPs5fqbJ77AOgjrKURdu49QXEtGWzJ03i5qV9hCsmNQkWrUt/87lL7bEN39cg4ciKBVgro&#10;JLhVHScB/KS+Aq1z/LipaJ8N0gONR5nh7XkZJ6Ul/eha3LV/f9XQOhQMhelLl/V0RPO8ZjjY2vdb&#10;hacWq7LHSu+Zs7aAi9oaqjF+SvtCryuktm+MyvNwoXqkBmPyEjhRIt4c6WppgZGjYP+Ip1atmNNK&#10;ikaAmpa/wYjfOjFX9+me3nnco3fM5M8YE50FtWeafmkI7kgAACAASURBVEv8zNLEtQFwMGcSehGz&#10;LunSKw4iH9M2Tn10JOvY7ysRIOK9fhC8ZgIBZtv7CLs/UeuX93hKPRZGJQHyddGXg73X+Hkk3hgB&#10;/L1MQDMf7gDu8WvzUzsdz2weHQCTjsaQPOiRM7J/3WssPvK+sgRRi0kfr+VRjfz4GeaSTsfBNwrF&#10;erkvKvVT8XlMvqKhdTjqmVCTTesVKGv7VO1s7+UdR3Cqng9DKx4bvS73GruxyKVuPTKzdc6Ku5R1&#10;rfX2lJGuw14u3MYMGz4phWcxuo5rea/n9R4hdUjmWuqhOFrMkPhDz39opNOnNf96+0RvTt/rRXqP&#10;Okv73OsTIKSMashp+HCxKb2/owW8w+D9UY3PnzELq09I6h7ANY2+XuBSZ7WGxJrhjDmNIZAhqMlu&#10;rNVY19vuLEsFkIKxwLKs+LxcYdYFt9sN1jg1fD1PmM9nnJ+f8PTlC56/fMX88ARSE1hpKD1jmmcH&#10;3vt7tAyzOga/FfenSYHJghTwcAJenjSenzUeTsA0MRgGt9sNPz4u+PF+wdvHBZ/XG1Zjtoq5guYJ&#10;EyZonqAxue6CaQJrBUsOICfjAKplXbEuK6wxTnrDMmi1WD+v+PbHv/DHP/4Ln//9DfMCzErvRqne&#10;9FdJwJTE2G07H2+Hh/VgPBhK6tFF2hIkdORjYUypN8W7N4CUyfGvc+x9eY2kKLRAW68DQRlDHgK0&#10;ax2m8eGjokC5puvqdnJgZQMin7BRbKRSAICSXTwD6LmiL1hdD8npx8lnRqauWf91YqJYYGP6w8vJ&#10;FW1dE4qdSbO17tklZkmuE8YVWshwMcHM9gYBkO3mt0G7ZR+2HRDjGKAP7eE5Lz1OcISGPqlsfKLC&#10;gKwWCAZ2C5hoa/3K0abAOvMBBTZpKOs6Wlw3jIoLBxwz4I62AB8Fqu99zVEGWgsQbRlhtl5D6Gj3&#10;DQ2TWCd0PDApsVvrZxqKHh670TKVGQHdjrhNcyfVimYhdxbkyyrPmHn3IBkJ2o4ajIX9qa5xXgI5&#10;S3FG0QtlIHhrzd/huS/9Nfa9QiWgPTUS9/vWW63w+iv2glEd/HKBYFw66QjwUusqrWlCHx2LXoBf&#10;uydpEH/kvb3nmOrIj8hN9sAY6WuTFh178hcjwH0NtC6CzIVn1p1zvuifJqzMWaxDRVmWhsQJc2bk&#10;XCoctfaNps6tDDgyaQOuxmP5fA97jm/S2wvBgkQD+TpZjtxzKDuURPf3LBK+JUlxOtGoiyO/Y3ls&#10;T+riSJzSKkbV4jn5er92Wuzl0WuryWPEUg/lwuoRNnMNDK11T43qKPcK9UeezRGT3xG5sHtwjhEs&#10;pV6o6H0XEEtMccNY9DjZJO88zP06anJmR7XpewTPI4WBEQLMaIzQ0ukemS/3ds7VpKdaOVtrLcVr&#10;QUX4Vt7ZFsueUUlltihVcjwPHC3EscB9cuNXbsbzNePu4bM8mg9j2v73Fn0anwzmdo54tOhZwxzk&#10;3JO5UGv8jng+lL6vFhOVYsLRfatF7Gl1MUV+IIPnxtEz56fB+1Yl4uhrfsXBNhLsj1RvqJ/B7vsT&#10;w5nEWi8zAamF5X+r3QuSSDkQHgRjGLfbDet6w7ouDijeGN3T+YTz8wuev37F+fkFaj6B1QSQk9PR&#10;0+zMJDfw2VreNfQlm5cI0ApQk8XjA+H5ifB4VjjP7qqWZcHb+6f7/XnFx3WTy2FnjDphxowZmien&#10;ZQtyFXOtAAXHsF8XsFWw1unmL7cF5rbArgZYGfZmcPnxgT//8d94/+c3TB+MkzphpmnXD4/riyl7&#10;2+6mqozNYNWD6VYE0sIE1kvrSB19tRu/CvCdOTxLAeiD4SRomKE9KMK2qPmc+PtFB5ZPTPNDvAWe&#10;UNNxnuUobfr+7l27vomoX1AxRXHyphQxxJgRte7vZrMNvbVi9RuhFVpFG1TJFT1n5PgOEvnv/r69&#10;KTPIXavdpF3iz+LADuCEYdU6vJirqdyu1IOYyR/ez8FImGO5nLSgs2u4JgWfloUUCcOAXfKI4tbx&#10;Tm0EUjc+k+1PiX9Ch1pKMHFSCDm6l9+juzmSyLcCrtLBngIhPWPDWnBypBidMco4KjdWDnahVwrp&#10;6zHWZjzESCkwSbOxon5y0AZXKNIzj983UFjZ5OEY9eLUveSAcD/I9HhHtUVr1zDaclszeI4KopAy&#10;REXUXhSNctZ91DdEqH5Oqw15RDOzZgxYBqFa6/4YCNJiavaC914hr7fORkyij7D3aqBs7TolcJ9K&#10;Tv2MjBkJiUEJuBwBMVoFlNEEsi0rQt3iUY+VeLRozFwH4ylNxAfnbQ8UGEloR+aY9MUBqJEvcTWR&#10;RxYucKqMvc9BHz9QCTJP9vSjsqbtsWon/CP7cuvfR2Qke9c4ShyrPdPRrqUeMEBDxT7K9uZRJnoq&#10;7dAD21pjdUTGbNSP6ei4t/afETxkBJwbISbuNbiDRJeeYoLswhndj6rSf9x+pkc0rlt70C496+O5&#10;YtY5Ls1xbyFlVK+9dcalXQUY6DzpSaO0YpwWVla/r5Cfx6oWcdxfjunyn1Fk6EpDRJLmHEmfuSi2&#10;79EwlQoM9U68FMtpP5NSHnRP3kvdOLZ+DuWdaKOM9db8aXVAHO2ivGdfTkkKreL/aK5QU4U5dk+l&#10;ecvDngP3AviHwPujE6CU0I1WznoMT//wRnVOW5XQoQM4cVN3OuyBmaQ8O9tsCbRy7DeGA8QVOZNW&#10;z5b3EhUEgp4nnB5OeHh+wvOXVzy9fsF0fgD0DIYG7Xr3U9QqxpbBJlR9yGHrmBQDk4U+M56e4HTu&#10;Tw7QBzOulwU/3j7w9nHBx+WC622BMU7fW9PsdO5xhsYEawlmA6M1OfDfmhUrsMlqAGZZYa4rlusC&#10;e1thbga3tyt+/PkDf/3Xn1j/9YkzZpymCYopBhQiVkywx5SalwzrAPmN6Rw7NAtwy3Km36k3EGo3&#10;MhXftf+3ZRjrFPD9nx5zNcZAWQuCjoK2wAbl3YQysTXtbnojwWYqE5Hqp3qtwUxDLWKDSSMx5Kx5&#10;FpvhJkmkK61rkmXPVcC5JDMQnqY09KyxmvxrFAhmA++JbJj3e6JJ0ErDKoZdnGGv9gUN9IC91Gdg&#10;m4+Rwab4BzkxAMCy6wgoRYtyjHayW6LpLT6raGgnn5MN5sqB5ZatGgTGDG0lRLUx0Dg0ZDCiOeyD&#10;34yVY6VpLfejkQPAUCuQbSV0JemKWgvgfTJD/WJw9/yqSOneJRkXRN+jvX8EmGyecb2gktpBfffM&#10;pNh0tQh2NVgeNQb8aAt8b5zD3mMLwS7dzaJPn88REG4kkBfpE4LRowwiKSsJttgeR5OKHkOoleSn&#10;gW6P8XevzNQRmZ8jz7U2J0cAoNr67MXPPeO8rJOvIf9y7zop+dHUJCZqBYde4eOeeTkia9UDqsoF&#10;PSosv7LkU+m+9uchPNBqhccc4OQh0K22Jn+mrXzEBB0F0L6skc/FAnEJSB9h047ojreMJ48UeUeL&#10;UUclDFrFitH45Gj81BrPHts0XO/9hZX0/JKAyz1A+sh931OUu0cDurZ3pB4vo8WEHjnkqKzwqIdJ&#10;Sb5rpGDUH/f6niSJWuM+Sm1ZKUh5yaSg+jNzYIS0cz87Oh55ijxHYgD/aDzTik1G5Q/Tv/fvsyeB&#10;lrnHRX/2fBZ6xaf0TJJd9rKuoKiPa/a6C8dwxFIRo58TxPYO43tgkHOx0XgfzW168lHlXKqNY5U6&#10;VHv+U6XPlR2ho/v9iBzOSLdm/VmleJMk4QUQ/0gc8UvB+yNVsFZrYG2SHGGg1NiToyxOqTHealOM&#10;AtkoHg3bRMZN8KaayoGIihSI9G4uOk9qf7vSM07nBzw8PePly1e8fP0N56cnQM9Y2QF1EymQnpze&#10;ulKwZt0BTMsWbA2YLZRiTApgzaCZcX4Cnp+AxwfgNHng3eB2veH94wPvn++43K5YjQFYQWPCWT/g&#10;gZ4w8xmwGgaAgQWxAayCsgRrgHVj+1sL2NXAXFeYy4r1umD9vOHHnz/w53/9gY8/34APxqxmaKVB&#10;vLEpiQArDQg5Ay0p2pBJ2Hg7AMAKaRwWFVZpHELKFVJsop28A5ZADnB7Q1gpRaQ05mkOhsEUgFPa&#10;tTU5q5h6cNxXPyXLfsRMmTkHh3MmqkVkDyTYveH7A/NbsvPSAoK8gxKDOchZtDW7yutayEoxZQaP&#10;2ApC8UEvD2bhY7AB+goErRScY45tA6iJv4FUJiGOdevlf7tujtCRoITcR3HvQKolWzG/Rs6CzpJa&#10;SiIPYaq8f+4+ibd2dLa7tj5TkFvaCw1C3IWNFYeh0EBnpCWBfb2MskxazPfq+8Q8TJMhWawtFbdI&#10;BsCJFFQYd+oW1Y4mb0UTWGodzNTRExUAJwhWAvid4kbv3KwCwpG8AleVBQ4xokGx2SxyQzRQB3Rt&#10;eAoe1ROt/beXteoBA0c6REq6wIfMkoV5O0nj3mwF9wK/1hwn9Ay1RoDCWqdLPZ5LOwPk59ph0KwX&#10;fKfMnHtZ16NMvRZDfuQzR1qB0/tRBQ3hHqjS8uoot33HEjo1c9heYlXLAbr76WFN2/t+Vt4bfNAf&#10;ZHBaButEysla7nFSHQjw553vyGLakf5DBYcUWGmzKH+NoXyrcHK0YHVEzurIM75HRu0oq/xIQXbE&#10;YHZExkJ2LvQK3qPSHuUx4kxW7r51FTO6x+RfuApWjxUc7gdSf6YLRAJogC3KVhxZY+X7qviiidaW&#10;/u1zIT4Y8xa8Z3xHfBuOFrRYzmXXQg4JD6d3eG832ugzG90HS92VaTSWedN15Flq+cyRQlcJkO2B&#10;+2XiHVcLTBLI/CklDJQ7qSPUIGHdo+CX1c6bVGVdc1GqL6xDau6jfQISZUWOeKxSM9Xasz2Gq7Y6&#10;vWox/wgB+mfIViNndK9YPvI5JePauIskLoL0jcRR3PtHcsD/EcPaUU2yooFlhzXTA09G9HZ77UOp&#10;8cOhKr9YUwzHCA5JyxZ823jhK+UCebWZPzrGvQWdCYo0lJqgpgmnh0c8vrzi+etveHz5AjU/4MYK&#10;68pQE2NSBKVpZ99bb1C1yfYwDBgriAy0ssBsMT0wnp61M6p9IEzK6fKbdcX1dsPn5wc+L59YzAq2&#10;BI0ZJ/WAB/WMGQ+gddrBcd6AX2MNtNmkTAiwIFjDMLd1+22wXla8f//AH//8A3/8x3/DfltwwgxN&#10;2rGAI4ArNsDiDTVloSTu5c4ZOcfYM1MDEzuAGmHeKYDJSQx5g98NyN/NR4VMiNZOwghqM95SCtOk&#10;MZ1mGAVMekKJUiSXuBJJddhsc9mCo+2dkVkMYrkasA0HCziTSFEk9ZCdiXLLCEXth/PmN2DsVpSi&#10;iFUrn6ciFToBsk0prgSXjFTECO4HJKS8juig8M/TyybthQA/BlYU1qisRQ5OC29u5imIos4eAFgw&#10;KSjl7hO0rfeCbJC/DSvnJMUBhWf5e3A/1abdpWps0Kb3vgsSbFeKnB+FP9BpK1jtczsEWPvz9rJe&#10;m+KX4RWG18Cx93uZqGB0/PqaHiWHDm7KwQtpwkiNQJ5r3y1kpGjgEO9pVlaD2TQR4pzxMfq9UfjF&#10;uXTR6GfdU4wI182RsfVoS24pQSy1PFOhCJ8G/1I5ugg6lJhtae80USfB4SbIUQJVeya/rc6QXiK5&#10;yyWJ8fcSQu0brRdmygyYfifJsUSXoiSnHqTKR8LZ2dZOSEvJVGssjieFpbi0VwSo6WGnTNOjpryt&#10;teYJIilgO0Kqac69BgOpx1Id9W048t1Hgd3a8/gp8FaeI+l88NGq9woRnQqlTc8XkjlJ+ik5/1vj&#10;4kkYOfOQO8uAhxh9qIFKzAVpvvue0QjwPlQoBaEc3vX1cUcKcj0flCMFJylJNbJWZJdqkErsP4MR&#10;1mirCBvtyTbkXem8bTEVezhBqyM5juioy4DueXPcC9Qe7ZYL42IjsL21H42yT/15p1QAQmMwT0o1&#10;1HXccyNRjnwvRsB/+RllnXseXmN3n9fSu0zkYRGucIcJ5uj58DNFokhuVnarFvbcPZc7sE+Ors8e&#10;uapZhCzkbSVw92f8J0qFzpraRhogppK+EOC+reaCKsJpyibjyNQDRpKqPFYt7WNB1idgJXG3qlzj&#10;cfbLwkR1vIBUAvBHim1H5GBqseERs+nSWTumST+yFrngzxhyFc+kjyWIpKdY/3wY2Tv+x2RzagHy&#10;iAHHPZXnkSDkXoO0EY2vYgAWopctcdqYNrvZacyw1Uph1idoOsGYC4wBGE4DX00Wep4xPz7g4eUV&#10;j69fMT89g9UMYwgrGLMCSDvgbpo0Jq2x+MSQN+kecpIiiiwwMfQJOD0qPD9PeHrSOE0A8eqA++sV&#10;n5+f+Lx84rZcnfKH1ZhxwpmecKJHKJ5gLGM1DGM9bdzCGoYlgmHAkgZAMKvFeluw3hzr/vL2iT/+&#10;+Qf+8e//wPt//cB8VZgxQbMCcd4uFQlzULwB+9DDAIIhb0MiQSFhidjO4lusZYCN8yiA3QsSvq1Z&#10;moX6+MUn3NYCs2ccKwXtE2UB2pYSndB1obYgvc7AGAfXYv022SC264sKSR9/Mbsp8FZI8l0FqGl8&#10;CfDZB57WMgxWJzGxFQJYCRbQrvPq3m9Fd0sJzAsbIkdMTMfwY5CyW4EiAazYKdWYbV4a61p61Qbw&#10;KoVd9mbfcL1pptRh2tdwkN+x8F0gys0moVXv58gu2aO8EWcwGt4+Lgq9SCRZu7Els5NywtY1w7xJ&#10;24ihF/51lq3rCiCA7PbcNnNZx8hQUOzH2W7jsHkk0OZxQGrrHHB/7gWPiaAfFNQJsGRgYdx4KgXr&#10;8P2ooDFK2jvahhyBzZyOZUC/fQEqlg0Sr2XB7PCvy4Dc2rql6EMCS5Fjhg8a8iDJd7n9JXSp1Ejk&#10;Iy39u/4iURbIjyQZRVZdSR4iCngp6lYaTXTiYBpRl0i6+4PrILOk5qcFidBBBGQOJHuHjQAgpFmz&#10;3EM57zKQrGb/WmNMJfiV75HmXj7Ip2Tvq4O3+c8okcgpzNqo1lUG8euAR84uGQmG612V4loxBtxz&#10;1nnHDR3dunYqBIAa39uxX6VizSigWHuOoyzikT2mB8wfNTrrgYzNQorcS2zd/PXIuVAa85Ze+Mj9&#10;9gC54TGK/CWSLjYfe6m65BiD9xjYnXGbP5OY/4SeHnUZxNzjC7Co+VG0FN33h4VYYtOSZCgRABsX&#10;jamEnxG6LfCtIuHousrCYWu32BybNxcSOcE6YFG6lpa28VHmYYuV2yt85+8NxB9vEiyf6UiM1bu2&#10;/M+oHXTfUMP5aYtkibtl9jKgK+VQU3Pd/8yvI/PyKCtfXqv0DrmXOR0D9VyU5fCvkdI0Oei+L/Dk&#10;/THDtH89Ocg5UoD9mWIe5UhZ/XzisX3gCEu9ZojZK4zV9rSsH4pjshRV4osj3Ue9OGXEfDrbL0qY&#10;S8Nku4Wz3SMjVpyj4jqoDqNgT6qz+6dMhz/uFAj/5vZlEnO+VjXPc4ASeTHu1odYp8hA4riZgCNs&#10;JX0ULQPXUT+mIx2wtc8d2bNHY7FaESqeV6g+k3LhMp1JqnDtaeGzHT+nHRVE6J4tv5x5P6L7dASE&#10;uKe1YfQhj+g+9pg5TfYAQZhBpoC03VjBTrpi1hPOpxP0NGG13ugWUEpjms7Q5xPOT694ev0N5+cv&#10;UPMjFpphrQfYFGgiB+CTMKs1FtYaGGvA1oLA0Gpj6p+AhwfC09OEh5PGRAxjFizLDZ8f73j/eMf1&#10;doUxK4g1FCtonqExg1jDrMCyrFgWx/AnvcndGGABYH2hQID3y2XB5e0Df/73n/jPf/9P/PXvf4De&#10;DSaeoYlc0kIJ494bxrKFLRhl+f9XW1JC5AB1TtowqQQWCLYte3NhsANzI+BnD4l3o1zFat8P/Rjr&#10;DWjlzbfAAwiUfKc8BMImk27WMWOh1Zqa6305cFwyK3jT6fdFA/9bayez5JjYlIEsxaNvB+OVY9Jv&#10;LHdjNKw1sOxKKUppN+qWc4kcDmY2FkGWJW/18uz/uOUzMH2CCRHzVqxBMDDeO0PYtxXyDvLSpged&#10;eBrvBTYpiSO+eS886A2c10pDb+1z1myyNGYbfy025P1DaTep1t7AmG2y+csOAgtLvCWfCdMZvHlr&#10;hCskEKABTHq/MUsKpLbD2XfozBOmaYbWs5sPWkPNCnpy80Fphfmk8P9oe9P1SHIjWdQciMgkWayt&#10;V7XULc3cef+numc00lFv6o1kZgB+fmBzILBFsqb6q6+rWGRmZATgcDc3Nzvdrbh7OOHdZ2+x3i0u&#10;3ijfnIlgrh0C90fMbJqFHKiOQQoD4tCoI6KsYbfDn0VjTp6x3EgEkOdASX8b8xNh8iJqvrBTZR+7&#10;VtJuQkcko0R5Md8rFGYYX3VADrsGZcv470hxvGt0EBpGz5z0YtAY55UoBuUyT1GyRyS1OxmoiZwi&#10;Z3fXGJcpIdiDr2XSVte3nmMmjQzPUS26e7kNVZysieb8hup5FVXAde4UiCiKoVlwhBp/p733y42g&#10;QavoGMW0lpHqrOZ77XV2U3EVRuUtEl89k+uZNcDlc+Rj93UGkG+vXZr6/luayy2t33zlFSKJsm/I&#10;uVleCcZkUFnmE3L8fu2CAMs5Od6b0lekA/KcO0j4yC50r6GRT0i+Zq9Ng+Scms/ZGS+BuoP7fwQm&#10;9erImfqzbAbW9H/7jabgQ5RybiLCaNKotc/7zYJCvMNKs0cCd961p3ufAONG/rWLuVyALKrJuuyB&#10;PEebl3MNhnpTrfbvUkqsJ5k0sxd6Z1IOWKEjwZY3SYhGJIDWGUzizG3HzOOSjpiadKnl/zUWvpww&#10;n8mLZs6TWdbsEfC8OEqGsWl2OmnWe+lW43AWNQoaPpej/f7aM3sX9qmhjMBymqd1jFLmuxexHnJE&#10;zITpFP6NlOf1R5pa9WYvstxYKZlb2hxPmGiQzHh1tUD5Wz2zjk5kHqkve8B9+h4eNlXCM94bGNtG&#10;9Z6kkVqXuJ9oyL/3NRJkrwbvP1Vic8thWdfS4unXm03ee47wpdGUkLn0RrbJkXtdF+hVO3DQOgkS&#10;pRYspxV3bxxw//D4AcvpAQYLNkuwcGxv0gpKaSilYZlhjMVmLDZjYIzxEjrWsY4VsKyE0xm4Oyvc&#10;nRXWBQAMzPWCy8sz/vjjDzw9/YHtunlMTkF5AJ8N42I3bFcHyBtjASY4LrITvdkAGLZQcAa35mpw&#10;fb7i6bcn/PSvH/H3//+/8cP/+b+wv15x5sVJjEAUBjWjJCCy00u5i0z2RIwbJ4CnLFyQMZkYuSQP&#10;eckTWdxE4N4zk2SB6HwKNlh/v9us+8TASkxNahTIdfmCucaXC9paLdDag8qeJbos7muuMaQjeL9/&#10;ndwjYF+MJca+NdZNdWgFZu0MfQND3Wu6huTUctIcDM+mHMFtBeDwuWJADtdagHsEwboljlRtZtc0&#10;U0zR2JiRdOAREzMnHwWlxMSFALDis1FRT18p7T0vbGoieBZ+vJQCtHPMXQ+wG/8hNAHK69AzYBVg&#10;FTvgPRzMHlh3gLuK8lsBkFdagbR/tov7u/KTOUq7A35ZNNZ1xel0xrKsbspHayyrhtZ+CkMTllVh&#10;XQnLSWG9W3H35g6kCTYYlsY1sWfm9pLh25lQDMaxxK7G0uwnGnsmfY0gkbN85/bmTZ94V3xwlBGT&#10;OcNO87VI3GZ0r3tTar2RxhbbQSY+ewa2Y0OS6gCAoyJxRnefED0oZprxtZ/H8JlylszXxiRL8L6d&#10;nHLBiEEV5N4/11Qo95hjs4aGrSZE7s9CzcS9XuiOxLXm90Gf1ZPOsfzS2q8xC/bOkDrmrjHJY5Tg&#10;QU+/udyrLYBdnuszOfCRZzAyEC81ZuO5OYn79NiDI2Z9r3ibNTyfYfpNFVTi88e9bCURhHdNKkaH&#10;nSn+fTS5UNPOz03nx4BTtUHEEvhPPklN6RnJ7O80VlqAdg/catVqRHC1UQfE5ElwvieRc5TdfQsb&#10;vDWp0gK4XJ0UyDDyfD3GFp+NGYGMQ73eaQcAlExvaerXanK2AwgdrvNHeMJIImJ26r83IZWIS9zM&#10;V2fArzbANy8/M6sjPgJ9CwnxwwbNtxrKjzCgdpWJ5rnae7Yj0/fZxsNMDvHaJkEvlx+RZW9Rr6j5&#10;iqHTGDwqXXd0n7fOnHoujUMTAbXXkF5DtfpoWOcyRNPs9tqxLTtDwwbjrcDxLDls7jrrr9eTfa29&#10;j5ySLu9zC7eQ/pO96+35OaZ/R4EXtJRhbvfyuRm8P5L0HwU7RnqDow91ROdztuvVK65ios5Jv1Jq&#10;rbtkRzy8RQGanBQFnFY81ILlfI/7x3d4ePsB690jLK3YDHBhhoEb2iAokGfOMgjGWC8ZYr0kjDBZ&#10;XRSWlXE6AeezwvmkoBRg7YbrdsXLywVPz894ebm4n7VODkPBSdqYzcJcnnHdbGLCEmBhne68l+xg&#10;40fyLMFcDJ5+e8bP3/+Mf/73P/HTf38P8/MzVrNgIZ1J5WRjraL4y0wwM2aXNz2sqTuIlkDcEgRI&#10;remssFQUpXLE1oJkawcQyloLYuWMgsO1WmHsKZ8/0ugSezNe931uI7cA9BlJgloAC6z60+mUNOZB&#10;0NoBvIvWEbyXzvUk5Dbc9IdxzPVgnKwow7FYNFxUvA6GZgdkw3oTuyCzYg3YM9LZMgwLvfb4TCkG&#10;Ums5S/52SWO4biSlzcj6kRMXDNcoMRZkvD+CIliUGrAeyLdBqoa9F4WQoyC318j7WFgGNrKuSARA&#10;Gr6RRp45b8AELNrJWZHy64vIMd0XDaW1f02K9zL8XWkFKEAFQJ2Ue446PUetHPt/XVcs68mtJ/9b&#10;BxNrrUDes1dp97oOwD9BL2v8TEpT9A5woD9AyjVnQG7ChhVgiQPZKrIOZHNlFiw8lLSJKZjZUb1a&#10;Yl0rvnNmI2UM9ux9WDIduMPa+DS/qoAS18/5mebIa1hks2Pv+bMtL1ZOJM0UlYNznAb3QCbPE9qm&#10;1eKAR0kpFYD9HrgnoiZ430qoS5aOBKLzBHZv7NrbZyPT3F7RE67LxeZjRaU0Zr+F5DFvqCabILxr&#10;GtTAy9kY9JqcdDQ92jNfHIE4vULziK5+ucd6l6d0tQAAIABJREFUnlIjw9wMvKcUO2miAL8VJLht&#10;GmSc55fTP0cmlxicMb/L84QFQaQLTvi86TVGm/uRbhzeB1HLlydl8iSb/2Azv9dM6J9fBIyHFW7a&#10;8zNT24TbiQpHYlGqGziTXuLImE6j/aP+6RGZzn3+VGtU41X3YGxaXYvjbRD/VjPyWgPlCODYiuut&#10;OHvk2o+u3yMA8mvjg5w2HH22W86BI/JnPR33UDMfJZLOAJszoOXr4vlxCbLZ+9rycOrJ3vVkv2TN&#10;3iN+9F639R69enL23s9O4szmqum37F1wg6DDjTz2GLbaksGq5ZGjfLoFTvc8SusAObpNotHzrn2G&#10;Ur6u17SsYQD5Z+DGhEU9v601FtrXwpWaDqgbCo8lLY/Gi+WWoDoqWm5N2kdGLrMjir1u3ExQ6yVy&#10;JbsjyF8E5p9jHweddHJgmBdCcLruGqRPUKczlvt7nB/f4vz4Fup8hiWFi2VsbGGJQKy8AaryWtzy&#10;PZGBr1FCQVnoReN00tBagdnger3i5XLB88sFLy9XXK9OAz5A9wRn6houksqMjb3YeGAubwA2wF4s&#10;Xv54wb9/+AXf/8+/8PPfv8f1pyecrhqrWqChMuY94CREwMl4KdwrFT6fdAzPNCfKMcp8A3HBmrWZ&#10;7vXeEDQJsKQRvHB9xlpoAEqvUTalBNDdYUXYUc8qo1Nld7C1pmsHaHgvFTT3vWHqopd4AqQucJLL&#10;ievF6S9553TJoArJV3h/ld2d4OegVWL8M6yTd7HW12w6Xq8x4dB1XgjWOH+BaLQqGy2870zKBCuZ&#10;McsVH8aGrQPrPQU+NvzZAd8KC+CZ8lJ6x+n1s2PcE7mJFs9wJ6Wi/AgRAXHaxYPe5O+7Uli0hlba&#10;g9/ezFg5Jrz7usayLFjWxTVT1hP06qRrwr7SWmNZViyLdoC6JmjlmPraX5OmZEboQH0H5kMRBN0/&#10;6eyGzetBfPINBFLKTQrEBpZsKhFAFszG/Y4hgJErIeyLuKOSKVP6jMVkzszrzjA4U9JDWeevygYI&#10;XgGWd1lWn7lMhwuVphQPaGdym7Efbzina8ngLQVeG8Hh3Sht+MPRQiNLnDrNeap1ABqfrQYMWWvh&#10;na0zU+T8OuWIJO1Y3yUo3/6cbXMj2beujVvKxsHsdMERoDifKpjTEq+zkvafi2emJ4Bprf1c7scK&#10;iZ62XM7RPHW0l2eKlyOjvyMwqRfTjhgs9j5XTdKjN/6cA3s0LM571zPTbJv5uVtqj6BDzz4PUt6w&#10;jjmZTnYN5sCduCG2vg3eH8hN5eLEwphh2WMFZjnoJCBXL9SjZs7Us8zIDwdBpx4DrwveUSWsynNH&#10;1EUz66wnQyILkehrEnKEg3XvSC6jBWKn9SRY8FQ2E7jSXPBSZOAu8NECzkiYxFB5XnUYrfs/76VE&#10;WwzoWgO4Jhs3W9PPGgnf0vzrNUXKvKM1sXUEpB5JT/Saz63Y32SwTzVX0K1nW5/hNZJaIymWGmO+&#10;lC7qYT6tXOTWdXHUmHLWJPSWBlOvVurhXUcxtNeA5CMw+sjnnSMg3eK/IGueY1MQrYOrRwiR675F&#10;VBvFtVb+MHMfelOgtfeTUwm13LK310qvsVlJtHLCqQTRjzQ8W3VjSyY0B/Kl5BsNGzSv8VX5ZIa1&#10;r02ijwT2Y7pRNF2QznZVA8tMSoRYtrDeODJItATgx8Kz1knDkoY+O+D+9PiI0+Mjlrt7sF5wBRxw&#10;zwpM5MF5BimdZEp8Kmbh2LHW63QzefkN7aRz9OJMZrfN4uXlgj+eXvD0/IKX6wZjHdgZTTdZRRay&#10;UgRlCcZaD2D5zUVef9sAfLXgC+P6dMVvP/2Kn/7xA376nx9w+fEPrBeNEy3Q0A50JAXLBVMLdmeW&#10;SKRAcBMHCEwySsylYADKGWe+0DQPB7V8BkDSEw81kjB1jWlhGHMnBcPBtwARPFXw/w8AuVJgYwuH&#10;eG96qrw8TyUAHilsImivgwyKayZQ5shIcS0GAJ+gAXadWmuTWVICrBIwGXVXYYQUTJJgCQm8S4BM&#10;NK0lKOhFZ/qUwAKGglIWGxmQsQK4NzuAb+7Qy0GZqBNvU5NBrV4Ghty0hyaVChpyn0MpirfMSQxp&#10;P60QmOuB9a6xLgtO64p1WbHo1bPcVQTXtZetWZYFq14i4E6KHIAfJW+cML77uSX5D1BqwkBxYswr&#10;HUFEFVj6EaBXPp4I7f9MkYh9ixDJlJXcvrVeO1/512C4KaDgASFSEdenA+8MjWe13V7VyG2MvI9G&#10;2EaMkerrcweIlgZ//kv2wNj8jJFdD0ijSoKSFx9J0mAEzB8BHWfl6kYJ80i6qJTbANefrZRMa177&#10;IKlrAfet+91KtKWsTPGTzfU4X5CmgqDOoAdqzPtbGy9Hx+drz7++vsp+F+0aflNGaA1poHYDYbwe&#10;Z2JVdQJsMtE/UnDX9mtoXpfX23rtlhTPLfu/B+C34qzYOHXNccxPAs0WkTX5iRaw1fKqIkijPSFl&#10;4w+FqHK6M8KumPMFVj0J1FEQeYLBOJGbsMtNPhNYyfJ8ZUyBa9X9MDqsB3VSKVmYXYwwuqUWDiEk&#10;KI+CKrcwI2uy/hmAPwAjhkBrPuYZJ6wz89BO07g32TLTLKzq4otrKifOqPAzuIVDt1tvKY0+3Bxs&#10;gZZ9MJObTe5R/C1zq5maa3Zf3AIYzsnozeXUtTjXlh46dt63WKz1e53yoPJlw5nU21NHmdi9+DAz&#10;KVfep9q6aL323P2goZl491nX/t4iqgyu62jO15M36t3P+L2Trz3TyDnSGJhpGs2usxE7vz2xlEtq&#10;ohJzsyY9UJFPoalmwxFcdUaKa+ZMGtXbR2qFI2ti9PVeHOnl5Edqnrn9xbtnnuNVhVTvBMnm6L4+&#10;DN7PjNXMLKabAZ4J0LMXxLPvqSSiNdmFUvYkmfZ4+Qw4YrozmPRAt//PAs5QUq9QyxnQC/TpjPX+&#10;Dc6P73B6fAucTtiIsFmG4QDNUhxFVsEwk5PkiDMudWxo9rIXagWWs4I+EZRiGHaa+M+XK377/Qm/&#10;Pz3j5bI5SYzIJvdsEptMXOFBXGucBjz5ssaCQZZgXwy2pw1Pvzzhl3/9jF/++ROuP/yO5UXhrE/Q&#10;/nAPEwOEZGpFlW4lwRmOckV/OJ9x8HecKC+shOEA15J4KZ+iisTOJtkj8gCvYuVkcryfgJSziMx2&#10;peAQUGEswu7Zk2CajFg+rQ6ntRz1y7VecD6fcXc+Q2sNtiaauhrL2IIWPySqS14SPhXWNhhdKSEX&#10;w0m2Bcywm3HTEdYnYxT05B07G7CxSSA/m9YLSAVzIKeLb4NuvrXYYmJXdwGvgbABmGl4gkIrwvm0&#10;4n49483DA87rCYq0kPpx91J7xnxoRihNHoD3DHwvKaM9GL8u7veiFyx6xaIX98y118D34L3WrjkV&#10;ZXHCb8FMChYJSmnoZfHNDBINPg/ee1kdFtqBDGEcRzY9s/jaXGGj5sBDbHZp8k0lZx4dm1z+mSbQ&#10;wWZNLRYgTT3jZJGK5IDyUGtRvhQntv8RM/LRAZztvTxnar++CC228G6gYiKJMdYUPzKyLm+vahl/&#10;0TjBG4F5s+OVo6ZELykhdDQhC73o6pldxIidpE6joBnJH2TxBW1GmDQLPAoCzPgF5Hs3P/ryz0BV&#10;yYCZhksP4GitvFYy3nr+uRm5bHhwtenQ0+4ejZPOsJFnk/8ao+lWsHuGBNICYFoFSKs47THVenns&#10;jG7v6FnvijraSxjONPdGcek1RWzVR0QkH4GU4nLUdNmOEGCb+6ppEhlDlY0ob9Ql9/lvPjkjiSWp&#10;W0Cgw+BDPTM6XluFc0/mDSRqJO6BSMgU56audUZvuPz+IBmZraPKeE+oz6jxulPAAsuGDw3N3UfM&#10;/luarbv9i0Oe0DeD9vs1zvu8TNzgMemuLrHS+t4wDVxqrN9KCJzRWx89qxlfjdmc6QhQ0zvv4gQ4&#10;8yEwe2bCqX/GtYCr9gRXD6M5AjaOPuvR5srM/R5p+B99flnOwbwjMvI+BDXzoaNAaO/6588Y7EzK&#10;qeL6OXMdPUnHGTnuEWliZrprZi+2iGz7a+TY3ColXPL1m4D/10xsHwHwR3lsL89qSYD19mfvvs4Q&#10;8lrPsRdL9o2hJCVYfoZbfOH2X0umuCP/ghaefOTZ3gTeN4vfic706OGNDAePjDfX/t4cj5wAVLKH&#10;jcLfLqJrlCRgArecrQPP4bSkl/UEfTpDrSv0+Yzzmze4f/sO6/0bQC/wEJrQjlVQ5NjryQTVtQMs&#10;p9YAkwWU+61XwnLyrHvlmNKbMbheDZ6eX/D7H0/YrE0s0sAkh/bAoZAsMew0zD0IHEFwA9gXi8tv&#10;L/j1h1/w73/9jJef/sDyrHBSK07L6jTPjRUQjpCmCdryNUdu3pt2cbUmrJhFUAJEg754kuER+vos&#10;nrtnyUvmp4Jj1Vu/7611hrVkNlhjM7PWbG17PX1KaOeQDVbKx8RrUArLIk1oF6zrinVdoZWC2QAD&#10;E9nl1jIsTNTmZ3ZM85PSbr0tGutpxel0wnpaoZeTb0AEMNvprBMAawy2bYMxG66XKy7XC66XKzZz&#10;BVvjvn694nLZsG2bC0ZaR1DYt5u8MWooA13Tx8n67Bl8AaRn0WBgMXaUy0kEUBPQWuHu7oQP79/j&#10;848fcX++cw2jMFEimlPaa9Wn3w5wh0IE3ZdlweplcJQ3tNUeuNdeskYJQ9l4GBCCQQWCAhUR+8YV&#10;wMa3vtSW3peQJl208p4LTp4q4PcyqmQHIeWyU1yMcxOL0WnJmMuSDuvlj0wO9HMk+IspF8rMCDme&#10;WijIef7n/f4LoDd1QGrZrCCMdXaj3iv2RhhBg7j1mVMXvHVGcQbex/gjkUmWxoMk7tW+uE7XuZ8o&#10;GE4JFAlq8tvI79NIm7J3rqXkpg4e12OWABK4fhbHZ56Gg9KkE4l7d4Cpuyug0AZ4W+aKYyB0D4Il&#10;L3Qu0ZpdV3HEKO2NfNeNlRSkKk+VFVkrUGtgi5hg2N/numRBTz6laiJZkTcYPcuR4d9oHdY/T18q&#10;6DWjqqPicKahVstH62O/x4qvnm79La/d2ifZffXRsDTWngHcZwzUWnVCbT/tiEVVGaf8e2zhzxHk&#10;iGYA/Oo1FnEiu57O9DwVAOfIc6C9J9syP1ScYZSZ0ufAvfSjgnhd+fkSM7si1yPHHGTiQHnjnrLJ&#10;jXbo6El/5PGbdn4it9SkUipHCdnMMGVN5f3D+Oysab33zAR3r0EE2unsDnTHS3N2YChFkV8b7Vjx&#10;pcTaTAwtLM1Q7QIgn9jKJhw4z93kM25JI8z6iPR8ZI6Ca60cpkYAPArY9+SfenJMM3Ip+zWEDPCq&#10;N1rrUn+z8fxIbJuJwSOQV3rDHG3e3JojDM/UtkEJ6BUSRC3As2XCOgvg77zABHHy6D3syfn0tNd7&#10;4H3v3Kw1C2YbWPu1tq8diI41QWqxe3aKs9YAOdLg6dVNs7nxrKzeEZma+vdytzFbk3BMPX2K+Wny&#10;J+IcwxX4gXygUTqYamuNmo2cUZ3TbOiCaoXo68H7XkJV21izmlwthtctwXDm77OdPflLGkUEoAxR&#10;a9uPx3jQ1CPdYnzUyWEs6wnL6QS9LljOd7h/+xZ3j2+h1zMslPvZyHq3sIq9hvaSyZtkVqyOWh0B&#10;fLU4QJPIJZjGWFyuG16uV2zWYmMLw0EnVkHTgkWdoGmFYu2ETQKoZx37OiRIxA6E5AvDPF3x9O/f&#10;8cv3P+Hph9+gnhgLVixKQZMGK4aCijIchjlqrrv1aRFMMNP0MvmE2Gnih58NbHwOzCXKub6JVW8j&#10;EEgC5Axs4s0kBj3boIkvgEr2Q9NMjr2tEmv8ul1Bm47vZ41JmuxBfjywTKO+fK7jmBIHEsUOV8cg&#10;laKkfe511YkI22ZwtQ5YZ2ujnJIihdMSjE0XnE9nPNzf4+7uDufzGee7Ozw8PODh8QH3Dw84nc9Y&#10;ltXLqOQmIa5JZLBdrnh5ecbT0xOen5+xXS8e0L/gj6c/8Ptvf+AP/2+XyxXX64bNsNOe92PiTkrK&#10;gqx12vFIDRFmEzVg8+S0ZojEBchowWxBBJzuT3jz7gFv3jvmPTywp/UCIp1kgTzLLoD3TtIG0ZtC&#10;L0ow7nWKccqx1lkxyAPzrAFWiGvSZechyAepHuWbF47x7tayjesuTmpEqa0QX/ImYKx95R7JgG4f&#10;A0RhTcUYO+Ama6yYM5fTKPGgE9R0Fm8eZX9lwRSbbcVhl7Y3IGRnJJaya84xVwq2Cmsqb/nFeLIb&#10;Yg9yDrT3WOCpcyTFV5L3MMNgwl9IyB5QnT/D+3e/VSpiBBSM9IP3moC5b0p2/UyNBIokzNNNgONS&#10;EM8LwbiaSn4RZ7kLTdyfcp3PMH5q6FkVkBCsUzfpxBG0yePUXHHijL1t/RrJBRGi/b0G0qMgmX+k&#10;rSNt2yvPjEDUhbKy9XCUnbN//h0AcYLV0pqiiGbyDS+kenJNKDWra5/z1nHk2mebKb7ka0rgfjS6&#10;32Kuy58/WizRWJgzkjfKa2cR36jBfuppr/abaX35gVbRmvaYlBMEmNtGm0G2aJbVVpPkDDKLFPcc&#10;72uxMqYSJs29x/FNNjX3A0yc4ejhrJVkmRRFuHleUPCXqpjyJunJgjAVz868iRGni0k0uRnDc7q9&#10;78tYPvbD6a35BNAjO+/CnyI5oyYp1Wk+jEDBKrs4F7lv7okdABbXGU0BxDVCQ7UTVsTYXEqi1XQR&#10;60iYCVJ1kpCQS1Lk07itZ1tr8s001o9gDUfkaXpTcr210muczkw/9pnr1CAs1JphPt9jFLk0N5nw&#10;o3swez6OnsXI2LLXyLmV1T0CzGv7sQtgt/qVRfOUgMOGyjON4BoYHM7P8v7Wag0pnzO6jhHwPrsW&#10;Ro252bxrftKk3SgOsUoOgDFjMrYew1pHjcYameEo630E8h/x6JjJoeemh8upB1mz2uI8Sr5CRMjw&#10;DvJAPGeGfoHYoGJ9LzKdDgGn3mDoNVhncmHwvNzdTcz7WlHV0xg9CuIfTTJeC/BPd6symZ00estB&#10;xsbaZADKYVN72Q7Pfl7OJ5zu7/Hw9i3O9/dgtXjzWbfriZEDWkoLUDi9JnngHmRByrF6gy62ZYIx&#10;DGM3Z1J7ucJYmwAtctrcizpjUScoq8HWAxTGOi33aGgrwEPr9O6ff3/Cbz/9gt9/+A343eJkFyye&#10;qawE2MAgWDjz3WjiEOmYHAscFnQc8gAGsdNLZ4+asdf4TzI1CmDj5FziQePMOsPGVd7cM8q8e6NV&#10;tl4uhJ3yDWVMAx03kLEMsgbKWjCF9wja76Jz47R2kKimGDpeU8EQ4qKoUkSZvjqBcL069r97TTeV&#10;4cxRV9zf3eHx8RHv3r7Fxw8f8NnHz/D23Tvc391jPa3u93nFsq5Qi/tZZsZmNhhjHGk8MMrhTGm3&#10;zYH11+sF27ZFs9jLywVPz8/47fff8fPPP+Onn37Gzz//jH//+zc8/fHigPxt84Wz14oPj8xaMG8A&#10;TGKYC1AlAOuOJZpYukBi9JIvEOG14peTgloAWtJaZeWaWmnKg4XwkkoFZmDLK19ECgDeRlkU6+SK&#10;KJRvJhkiZ3V4Kl6zrEzVQG73uSwbsHF7pMSl4+qgxMQPzR8nz5RV5/ukO+nQuJ+3LAqhouNLnEkf&#10;sJCbErs1IdgVo2j55gyughK72MucyatUC9KaKSByiY6sKbCDoeVn4x4CvAPdpal1/HgSXS6AAyo/&#10;o3iOSRNYNARqo8XcKSaIILHRXiI6Qrz3SXDR8OCmFWu639TF1FFw9jI/gXxAuJBTY0ieRL+4xW2s&#10;k8xQiPdgfNLHrqxBMQGTfn6sByyNuXd5zc44slgKwacCie2UkVaFFAeTnEAJu/d2Y+IjxmUjtszR&#10;PK4HZozyvmhWjjoD7Ygm/mwROZuHSj8L2ZSoxYQeCNAqjnsarlOeT4SuZ1RWmNyYm7cK5xGAIu9X&#10;E8AMk1+eOFJjC9eaRUdqlwhOyrMQuYwQV4TZ49dY7E+6vYGbPVcZy4mgvecNx/yZ9oz3ShHabhCU&#10;R34BMtO+fy2/tpNY4urp1PVdqIOM8j5S87PUCDPc1Y7PvbZKY+AAeM3WsKNmRPbnYsDxOFP0dSaT&#10;EXSXExYJVWwAGXXwXuadOQjPlcZLpWbaSeWhMJCnQ03XGfDoiC9eDeAavfZozfSkiI8YlufnIfZG&#10;1xiDRnWSBw5LfkiAuL1WUJUZnJGMuXUftsC3kQTIKO+rAebdNbnDmsZ7/4j80OgckTnq0L8KuY+M&#10;NBxtxqdisX2q5tmRPV57Lj02/zhvol2cauOOlMno9SQka9c/60fVqg1n1soMyN57/dk12JO0S7l7&#10;nxyTK+cVuVTASrjMuQI4n47zvRRi8T0TzYsZol2/UObpKm05sgHKYNZb+EfM+3pd5poJTavTdLTQ&#10;q0n/zBRAsOzAwWDi6RxpQVBCdkGBoDJm73JasJ5PON/f43z/gGU54+KZ6VE3n+NbRPOSYHBJGejh&#10;0XTFUMSAZkAbD3IrbBvjsm14enrB8/MLts16FNCNgWq1RtY9sYIxFmazsMbp3UPIy8hheGMYlz8u&#10;+OPfv4N/23AyCxZSUY4mgqdRQ9tLiAiWJ8f8N4C1iaUPOEAWrFKCF5I8YzyLXzBuOQGzAXi2Xm/U&#10;+jez7FjTOtNyACLaH0ZrCJF1Dw1gZdAd4XQ6Y11PbsTaH0xEeXeci2S/l0zXdfXg5VkUtG/46CCb&#10;xF5qyLh1taxOAufx7SPef3iH9+/f4+OHD/jw/gPevXuLt49v8fjmEff3DzidnEROkHVhsvGgNcY4&#10;YN5sTkM+aLkrHRny1hpY4yYxAlPKWIvL9Yrn5yf89ttv+OXX3/Drr7/ip59/wfff/4jv//U9fv75&#10;Zzz98ezv/QINp0/EZAUitlX0noMUiWvGWN4zKpUKBq4Q0kjwDHfy1+u1yGLByQ4gJ4XAByYor3mb&#10;mgcOFHD72YChxD4M4Bmzby6xW2vyObrERYHIFrElB5gT04yqJm8EOWfMophRCB2+DJvrxe4dYC+b&#10;RZSuRpyCWVEpZHQo83HYNb1FgU87VvZO6xv9ceDyXhQ14z4uc+dQFbeyNSYMZMMFooNP2CMSk43f&#10;ggzszLPtxM/lpsEsaB1cAfB7ifb+DOSdIbRMgmpFdQ1cGRV5knm6zx+KRgAnxnaWiHEHqBpgE9Oa&#10;pt3XqSRjB+R9ZvKo+rWRaDodRdqRT91gPELfSpCPgBcytoxep5W3lfel5oUyV5Cm7y+ZZDVz2E9B&#10;/mh93lbR3nudmi5my9B2pFd6mKQC7Bh14b6VoEtPYubIFG2tFqgBojWd2vK5Rha9COi1HL+lfzsC&#10;7stno1RIriAmEXh3FrZ7W3ToOfYkDwLQrKAyqcp4DUOD4+rVNi99t1/DxNZB4+5SHqZ1D2pSk/vp&#10;rTbwOdu8qn1OAJkUX2uy5NZmXi3e7WzAKs2G1nXUpNVaNW3f0J0y+dLyKEyTLX1Wp2TyJwb4XnCQ&#10;+VZWMXW/Z1bj+Bbwt9ao74FqM7GxNznQ0y0fa5rnZzSJ5mFteq13bUfX/S0a972G6oz/T40JPwO4&#10;vxZQngVNWxjU6H6NJv2OmoD2moHNr0MawLdz3exeNWLrrNb4p5jcKH+m1Uy69Wu1XF9iPbVacmS0&#10;fPQs6TWRZvdK7zqOKqX0ZEP7GG6rNhUwOyWEoDqxGvC6TEKwqGe52I8Sf5k4S2YknDoAzeH1e5Ns&#10;zkhPdtZQ7ZYkv3Zw3DIGMuqgV296AKRt0Cl1wKY1FgoaigjGUq5s441QSRPUQtCnBcv5DL2cAKVh&#10;jZO4sZZh2JvfxkIgN0sKzQIbulEei9REUCtBL04+h5lx3Qyenp/x+x9PeHp+9sxpl1gTKWgsDhxm&#10;DVhyutzGgfNsPamfgtSIgmICjNNW583CPhssRmPB4oBRtomlG3TLKQfCAAf8yo2ilIJaXLFlsmLN&#10;a/oLAIOJk7Y4MWgB9OKAabUoKK2iprJlx5Z3915HQ1DyJrpqWaD04vXanZ65A++9gakisGawtqCT&#10;AhaFp8s16qPnXfIEkLpk1gHVKgL9rQM4AYNKERbtNNe10tBqgYIGG/JAtMLd+YTHd4/48Nl7vH//&#10;Hp998Tk++/wzvH//Du/fvsPj46Nj2q8ryAP/oQi3bGCsgbE2Gh1b/ywyDXhy3xs1wvwEALT2BaED&#10;j+/4Dm/ePOD9+/f48nrF88sLfvn1N/zwgwPvf/zhB/zw/Y/48aef8euvv+Nyubr7owjL6nom1y3I&#10;CeUjsc73rQBtZF1H0hfBS/MogtLasdgjbZizPg35deOWMkNZZ3qgBTjM3kOASfgtEMcxaYlnhiaR&#10;NCIJ3WLjJySU0lBKo+k4Tv1Ocu5gDm8wS5XyqqfbOB5xlWyIrHSPh9iowMvZ5CMg8yiwFJlbg2Kl&#10;x6KdMdtJI/5ybPs2RulOW1JKeRRmt/n3C0mwkplHbf707AhwKeGfa5+mbIJ652WW/cix6n2BTsQV&#10;Y7M8EWuTElgo7uylOsLhcguDjqjPRY/PjNLzqII5g/XbIxr0mgEjvfdbEvnxmm0XFUOWaOe6j5jC&#10;jpjXvdeYkWQJhVoAh3tmjbOf9wiw09Nxb42pv1Z/dzbHzt8/T3JInHEtMHt2FH4kNTKaipBSVOVk&#10;SzrDhIdLh2E923gbFZzONCgH7nvrU153C4wZmQ5X16cnF9UAie7zRuhBUJOIMgK4aCLuTkSh3unT&#10;YOeWzZBKs3dSV3u0v2+ZApoF7ffxbz9FGE2BC2Ne1HoZxfki98103d0YWCTaS831CHUlqF3GwxZ4&#10;1WrcVmMV+tcxc762iIpHn3kLfD7ChO1JvtxyHtYfqPw7Z3ncyPj2U+jA/2+cY7MN6moDslE7jNjP&#10;rXNiRue/9W8jw+PWa/X8Bz5FzKrlR638bpblfcQ/6HXnS7dNK2KIRTkRV5PKzBtivTOWpxp+s/fh&#10;SCNpJldv5ZvUaBjP1PC3TKbmeUsur7af/uFxQ1Cw/vIJxQRQsuUkB1h4OERvp8Z9qO0Jmqzp4hkB&#10;4Vv4qcF7eWG1Ed/ZhTVzePYO8pop3S28mZVHAAAgAElEQVSHWG0cKyb+LTCfOQHTANhsDijUGgon&#10;aCIHN6e6wZtZEqAJ7EFQKA1WGkwaIOvNbeHlXZJWez6eGXT0nd63lB0gTdCrgl4sSFsYWFy3Dc8v&#10;z3h+ecLL5YLNWK/RqKDhdMkVK5AF7MbgzRnUwnAs0hxDX2PRjjlt2cIqL7HChIVcwyLoAbv/27gB&#10;SClAeZYovL69AK4Y7ORmNHsQ028a5XTnpSY7FOGkitFkBZBS0IuGXnXUiQ/7VQXZmUV7wD1IES3Q&#10;ywK1rFBqgVIa5H82GJ4GL4ENV7yYC54uF1zZZiB3fETeVDjptO8DfDma7eRkkv66Ul5eSS/QpEDk&#10;9Oy1XnF3vsObx0d8/Owjvv7mK3z9p6/w2eef4eNnn+Htu7c4nU/u54m87A/BeoZ8kHMCGJaNB5yt&#10;mIpQydyVKZoZx0YHEsOVPUhHXrppXdz9XdYF57sV9w9nvP/wiD99/SV+/ukX/Ov//gt///s/8M9/&#10;/hM//vQz/vj9D1yvF6gIarvrY1uw7Qi5/jmR2xxA4f8gp6B8YKX9oRzHcJEze0NQZu/PkBVICA0N&#10;lZoFbAH03erzMd65BKh38MvCpJkgDhK72p9L86bwQiXxhgr9+C7ToGM4OzvqN5Ne9eL46OwagjQs&#10;2WB79jnR3PnVYpJGw2FF1TnlxGZJRXqWzMSiPW8GzPrM1Mx9dj/DIwBFNHaq+rMlA7pWCKIpKbZb&#10;VeJRZL4GDa3tmbN/lG9M63GGSQgRh0YFeMnijzYArypYuZlMzhUA4VnYTwC+zTFTamu2Z/I+A5KP&#10;iuyyIdqK5TMNhNdIONbA6BkTtdpen5Fr6pkTNu8fF16klIO6NQC5NznbArZqOv6lxFSPBVay8EPh&#10;zSzMVwfa2GXxWJ6PLfA/yVDYdM8qtUnPsG40jt0Gdtv7qccknGWEzYKE2edImcDUXqiyTjnz0e0C&#10;6VKDdq9DfHwKpbWGZ7WDW42XXmOmD/Ll8TnkWHEyJigpxrMy6YBy5QhvTbCPzpZ9Xrv3KBqB+K2J&#10;qn5czRsxtXjWAy7L9dWTROmt7dbaaK3NFsN7Roal1B6v5c3lvRiZEOfXnE+n7NfrPte9JT60nseM&#10;t0uv3qk1wnsNt9b3zkyLtY3B6+dbT0ak2ayakL/pNSVulao+8tzKZzeq5Y4SaWbzhOONqlY83X+d&#10;uaHzVpW0a/tLtd+PdntsNt+7telyFG896q8xGxuOkHD2Z2RruipNbdWA81HTbCfHKmsoQjXfnCV1&#10;UGdCroXLBKI2/28Z1s6Y68wmfLcA+TMduFmGzSFAieHcv9mDeMbJf5Bi0KKh2EAhSYKkhaEczVh5&#10;0J4ccG9BsHC66mUtSZR0mtVuzMZJgFDQqSGGhdPaZ3IALVuDq7ngai4wdnPmoME8l7xsDikn+7Ex&#10;zNWB97Dk2dqM1YP2y7LitJxAULjYCy7qxYHrC8GsDMNblBCSqHoAw0kRLCkwcehhxGSTCNDLgmVd&#10;QCp8D0EvGmpRWLR2EjpE7vWWxRV05AHfYECqNRbBvA97PICvkVFE7IB65Z8JKUQVdVJJu9TC6Zrz&#10;hqvVsC/Ak7k45ro3Ws1NvoIJbb+QdgbEOj4HvTiZmgDga+XvPxO0XnG+u8O7d+/xxRdf4Kuvv8I3&#10;f/oaX379BT58fI/7hwec7++wnlaAgMvLCy7bFWyvAHQE2gMIqGLCHWR40nrIvMI4AbYQpnTJ1Dcu&#10;O7f22E05gBinVUPrO5yXFffne7x7fIuPHz/Dl199gX/84x/4n//5H/zw/Q94eX5BMHJWyg15g230&#10;EnBrowjaJFXLOTYZgjxSLFq8tFHurVCBIikx7ZmtB+HYgxUEKa9kneOwl6/CTu6llJHpgfb7Dnf4&#10;Gfk9rvAcgTJZvJocvWoeDlQwbwRISoTdWPSRseZbdaFL93f5OVsGREdYOW3Auz2K3dMmnjozSbA0&#10;WwU+UAXJpC76Ue3No8+HQkxrFE17ul/rs9fZEcyoGBR32C1U28WcTabVkt1S4mKvlz9vGFktnNwJ&#10;P2yijRpvNbGKfU7UF7Oo7c9M27pp+dAHA2/RTJ8BzWZiyYjp0mu81IrNLHFn0XOPf+F9FJT5F+8B&#10;pSNx7og+6LxvA003m0rm/NSYvDAWr4FlJcjUA6dGjMDSRHb0q/s9hZTbzLoKwH2+Nqm0mMjiVZS9&#10;43rT5BYAd6Yh0tpPvVptdvyeB3GrVuRnMY3HAMLMepk9y3vyKaP6ciYm9b7eKvBngJcZCYjUTMv9&#10;BKggdmXxwAJtiU5qNs36zwwxL51tgPcaIXNNks65tgOF0TSkbp0XI5b1ERm5nrb2LX4qMwDl0cm0&#10;eeNW3hl8z5xFn2IqcAaIbpFHe1N0tcZRbQLltaacvWuu5lOeAFL6iQTZjhIW7jURRg2EWeC7JznV&#10;moCZieFts3ceyqgcWV+9Bkskkvq6O9Uo5flRNob3HoYS9Jf1f0UFrmPO3Z9ue02ePdqnvZyhnKgc&#10;nRVH9tDMM91/fS91e0t/qkWoynN9ysCPmmH0SH6xl2feSpi4GbyfGSE7AuL3N1h/DKEEsGZGi2a6&#10;wrLzEsb0M6s3ZmfcaQ2IDbRmqPUEZTengx0SKdm5VwtoOYGWk2fcB+DeRqkYZ1IaZOkJ1rORg7Z3&#10;yqg5WW8q9zsZulps3hD0um3YzBalPVJnRzn5E1ZgA9iLwXaxsFen2aOUwkLAaVlwdzpjXc5Y9AnW&#10;MDa1gTRhPS9489kj7Jt7sHFjugRvsOrBeKV1ZC3DyYA7lrzWzjDV/1v8z8vROPZ7YFEl1n3Q8CEP&#10;plp22uSkPKBK5OTMkQymAqM8SKvAA/0IGvu+eWIte3NSp7WfilQCbwS+MgxbXM2GzRhxTwM7vc6e&#10;CsHPFbcOrF706teFZ60H8D4w8Mmx79+8ecTXf/oTvv3Lt/jmmz/hcy+P8+bxHqfzCqWdNM+2uemP&#10;y+WK7WoSsCCmAXIusWfuxI4RRU1LiqvL32cL+E5GZoLK/vvZg+3WuR17LXaG1gr3d2esy4r7+zu8&#10;ffcGHz++w8eP7/D3//47/vGPf+Lf//4VfAXWNZj2GVyv3oC5IVWy08qThbP4pqhBKzTls31OUvXD&#10;t2Kooo8e3oMtLJNXVlKVrnxgRQmfWiKhrz5iMfMkO6DQcytBORqzGvpmNhyTkZ7EdzOxixJZ9cR6&#10;JmGQ8b6chMINTYnRe+3PNjS183tnzCy7E/VWUv69lQmGnTQEtT9/T4c3Z4t2zsaMYUcTq3Y8hp7/&#10;e92QrmSk8K6rXQdve3ISvYSKJvKUnmGu4EMeTrBlsyYzn60BmvFMO1YAk2zOspBcGDzN0X6dZaT2&#10;ipNZkLsnHzQLhuRFFwsj9OB3U8hy7ewWuGgiqWEeTAN98dlYPQLBj0wGzI4z8x4JG8rbjECxHjiT&#10;vy+i5N+RIkdeC1fOw97PhPttjNmxW/NYla+jEWu7BVqMAN6WDOmoidbS1e7VT7VIkE0ids4VmpAs&#10;m2FV7tYn7dddjyWfGa1DanvzoWmdW8wQR/utnMQ4wj5vTX2gkLSCkG5094+FTGi/2Td7f6jjHzGb&#10;J82AVb2JEilRWWtuBy33Wem2GYZwr2Hc2rszUjtHp1EPTaoelFqbPUtnDIDn8+B9HJuR4pk5Z1oT&#10;eDXyBeG4REn1vYiOC2yG+yU8rkrQHvD1+mDS4lMCg73abDb2jaSgRlOpo2fa29+jaY52DdIy4S59&#10;VaS81L5WzjXa6/VND9ie9Yg6mksPa51CWaUmk/ipZKuO1EhH13Ivj556j0m13Jk12iPIvGayYrn1&#10;ph7tuB4B8HtdktrDGI2djkay5Gva2P2kCOCX4KE1Fny9APaK0wos0FjIiW9Q0FlXFAM6g5w8iz6B&#10;SUXgHtZGdr0NxQCkgycLFguLEWAnLaI8A157VnlgJJvN4uVyxeWy4boZGMsOlPayOQQNtgTeGNvF&#10;YLsY2I2hWGFZFqxa4Xw64f7uDoteQbzgygaL1jjfn/Dhiw94++YRCzQA5a6dOQLPyxK05AmsEM0+&#10;nUyMZ5v7f7deHzzI7LhayeuyW+cAAC+XY31gsdbCBqaJSpBzkO4JDG6oAK67hgszg1VgU6cixbCF&#10;CfIOKtx6B2JbS7Ch2RKuC8i7dGJkuDve7ZsXRDrpzAdDYiIsWuPh4R4fP36Gr776Gt999x2+/fZb&#10;fP7553h4uHNTCLDOv2DzzQZyYLK1TjKHvC49R3PWsOBtgnt9YyTVOYlZFjTYE/NQefBZgtvk/RkI&#10;gAJDu73MNjLeSTH0AtzrM9azxsPDGY9vHvD2zRs8vnmDv//9f/D99z/i6fkFUa6hUoBxBeSKQS9z&#10;bUUGViXpqlwHJjbWqC6F4qZp0v7ftwsC+ygVTYRilDjNMcf33QOIMgZOFBLhdVRfW6cFrLXkKDIJ&#10;CaoBTPL7aVCUUJX51JMR6IEXIYnIgVaqSnayb6pyo/iSMgw1I8QIFFQ0zI8kRd1zMDNnHjDeeJ6d&#10;LH8oN40rjYl3HxdVQ1ZhMKEKs2XK/iwbXVRtTLRlmzhLiGcZKcNnwG1fhGrB7AsjbiVjnWI+Apxs&#10;3Z2paBbugK+KCW8Eq6yQS6J8aqAn/yF2n6RnFU+Dstepr4k5kP1WoGuUWM+AzlOggAwR8izhBOgl&#10;2UF3/tYaJjHWMcRqn2n59K+9J4MzSvZnAZSZxuIwvsUzs/66IY6G/zuvINUtZmTs7eq2i4YwoS9v&#10;UDtnOGMcYKqBUMbb6FkUz/NkAZ0bfdM0o/vI/e+BmOFetsDC0VprsqDpeA24n9SYEl2LTZra1+Uk&#10;Ugt4y/cDKpIEc3KuRyZXen8fEcTk84qA3SCW1yRSZkDMlodGKcO3Bx/2Mo2jeD/D5u5Nzx/RuLbW&#10;Zj4XecNub7o6A2DP7s1ZU9VbtKdvWXezDZhZZnld9nDuDO+Z8c7e3x7jvgfcvmb6ja1tmniPGjfx&#10;voW6VGAB07Fd7tF6Ejx/PmAQdxvo8WuZ3TVpqd5ZNJOXzEgatRpgreeX/o2rdZDUpi+nTqTEbStn&#10;3u/V12OlI9nAo15Ss+B6L0fr5adHJwB6DbhbGum9RkPZ4LpFKrULtAsdO8a8TF+qW6VJ7icG73sH&#10;U4tF0WOazB4uR5yWbzkws58XG29XDHvpHDIGdruC+AJ9Ulg1QeukXa6Ul3DRTgN/M9axmD3QaizD&#10;WANNznDVXi3Ys7q9kHtihNvAlvOs/gggO/NW8sxehnGgvmVcN8bz84bnlw2Xq42kPmJ2bHsAZAFs&#10;cIa5Xud+WTTOpxPu1hPuTiecTicoaETn2fs7nNYV7x/fQjNhoQWkNJgJxvsBOPAzaS9yZC5JTre7&#10;T/ATBsYYjyE7BIPZwhoDY4xrDAgdRwSvXv96NisYCJY4fItn41NkQVtjI1M8mg6zbwSEiYfIqvdr&#10;2cvrOFQ/FQkEoVduLZiUB2A4ThCUDGLyWvbLsuQmpkphPa149/YRX331Fb79y7f49tu/4Ouvv8GH&#10;Dx9wOq1Oosaa6HfALBsIDkSXBrhRxz6Cka6JQWIUSMSN+GIc97pvdngPg9xyxfkYkAmjIslxngKr&#10;X1kQW4CAhRQeHs7Q6iPOpxUPD/d4eLjHelrxz3/+X/zy628wNjHug14tekZhSBMTQOK9s3+W6Zqw&#10;d3cXUjBBVkIFeYmoSY7ifiafghzUidSNrIETteLRkvOioiXYKHoqRV2UsKk0L3oH7T7+tfXG96z5&#10;evEQCkEldL9bydMt8T0DG1BMQUnA2tq4FmoHtbyWUkuZSwdXsdpzBmJucjrNLogTeLRrtLSuNV8A&#10;ub6s9U0yqRsfjyi2DSM3bpzJe7mB3X2mtPbi1FcFGJYGtDko3zEgzkxyqctO6eY1ZVLF6dhADzho&#10;1EeyedVi1u+mKZjcBE8rr/Pi9nFNcV5UBQmwCMaFiTQR20pgSsaFJAVTAdJErNvJ3KFsvozzutnC&#10;fgZYGBUpo+ItT4xFkzbNZsV1DS7+j5Hutc/r5DqhfRRqNUx7BdaM9Nit5pgzxr1dAHa3emmq6Om9&#10;Tg60caMYljJwgkEP6rIpdw3ixsTM6J4sy1K5/r0A+wzoMMNAnWEpj6YXWmPbs4wuroxA0ajYbDS5&#10;JfmIK2ADyrNHNGe46L61NGDrgB6jlDPoMdtm/B9G+UpLwqX18zsPB0r5BPtc1uWiKvse+avWHJvd&#10;y+0ansbn60Q+WWsizYLnPUZ2CywOUzI1yZxePK2dMSGPnWETzxrSj/CGGjbSA6tnYvzs9MP4tcbg&#10;a+tztcyQe5+7Fs9nplpGdctRI/n91NWEJr8n/ci4VwPfuxJ3N8qFxaaW3NsNDyY6dObj0Ppp5QEz&#10;smuvaRz0PC9amCNz6fsgah8up7hq0p7cxTBvkX57bU5XLzrncsfW/juCr/akY3r555Fcp40rzzUY&#10;ar/keRqIJbUmZnfiOYMPhCeN5dy7pzN1kdQ75pqnh8D7VvBodStnR2hnNvPRAHxL96QE8Ckz7Qta&#10;9wyyBmQ26O2KRW9Y1AqtZexVEQQNo0/WWg+4wLNEHUM0FOYeB/RscPZscIdTIxt7txEEt06V3f+3&#10;gXmDtRustbhcNry8XPHycsVlM47VvRC0TxKNcax/GAIzQWuNVa24P9/hzd09zuvJGacqx9QHA3oB&#10;1nVxC9J6iR0QSGk4jXVkZr7xXhOSljmnfw9AqWLrmgcRz1Duz9YZ6FoTmPaAFdMFcqMx/M8HiR5S&#10;8RB1PwNYMGxg77OJExbOVNhL5IRWgL8Y9jIpirTTqycNFWSHkAcPC+uMXFXQcneNCcfS9qAvAqPL&#10;SQoxM5QG7u/v8PHjB/z5m2/w3Xff4i9//gs+//xzvHnziGVZYKzJ5I+ghK47grmt17MvwWQS0gAo&#10;Wewe6Igot4rgeWwUsMqCFzPDgqDkz/q1AA/0M7yEjg9gAKD1grs7Z6q7LhqndcV6OmFZV9B//x2/&#10;/Pobto2gFWMzV9+sqiU1FI2jrbUwxsAYW8hYQEi4yJ+U2j9+GgVB1YlE4y5MzkgzTJU1RmKBSZzG&#10;LgXImRWyA9CPuQ6a5TQo5KCo+CszV4HzFptll0QD1WK91mwoR5hjIws5e+GIKU6vuJKH9b7YTB2a&#10;JC3STh5mjCwJlEkoxeBc77dMGe0SElM9TE7kSWJFY9pPIin/Goqcf0horEn9xfR6bfklCfrKhlTe&#10;mAhgZWneLMZB96uwkQi3WVwyORYTw5me7ljaxZ8iNVc+zpsKvb0wJgLQTtKmdVXxHMoSOipY3ul6&#10;mURc4nDdlDdEWDRw/GrgzDh7f0/ybkTRSGkWVPUR4hlJiVECfrRge43RmnsL25b9kRJjaOt3S3B5&#10;F3d2dizU+FlMgR0zbLVeMdMbC54B7Xv/Ttmmmpt6bQEg+33DQu6tjE9oTqn0AL5AOOCGZEqvRgiT&#10;A7VnyMWaOfKrZ6A5u6/6MWpfiNZAsEPvWQJopXJdU4osnHSNwjtbVJ6lRmUEa09vjUBZCbhI4sze&#10;x+DYNA9NMmpr1xQmCKtsfYhrDz5e/nst9pIeLQmlI00+2UyIJxBLgILyzKXiW1PLE1/DnKzd29J0&#10;uWUeW0oAjli/M/dqRu5rpNd8VLpm1AQ8IhF3RGIn/yxt/fIW1lOLw6Xk5Ugy8+j1jjCpI3lIjzVe&#10;M9XeNaIL4lKNDaJ6kzOFRE5+bSruPercPxYAvgKya6IGo//o/mzVdEfi6Azju9f46cn4tAyB6+uJ&#10;Mi37Mocs9e8zouONQPxsM250Th2VsenFqJr8WOusO4rV9vbibGNgfJahmDafj60tU+ucsEnD+BUQ&#10;NkqsSiToNmEjYdKwupYFsXk2xTzMvD96c2Y6ND3g/ahu29EDuArqI2iCi5SSLWANsF3Al2eQeYHW&#10;FlotDry1Fl77xsmEswBIlANtlKZoRquUY/saW4zCsnvYhj2UrADSKtbkjiluYWCw8YYrX2GxgXgD&#10;jDNUvV43GMMwxssTkAPcF+URAwvw5r9GGstpwf3pDo/3D7g/30MrXRQpATBVOeIS2NGBGWhtYqZ7&#10;gBkAYKwH9tNr2ag5xiUC4r43oFaMxJZn+LLMpgItsvo9G9xLPVjYxGSEAPuFCV2uNcwR9AmyR2wZ&#10;VrkGhQPctZM/UisI2pudMCS90RWAks3BUArQ+uT19pMcy6IVHt7c4csvv8Bf//odvvvuO3z99Vd4&#10;//4D7u7uoJRywL2UAyEV77czUHXXpjyADw8+kmQ1UZ6OQybpMfCpuF5Td3m/fyJDhUXgJMBSWPc2&#10;MwGWhYFShGV10kAgAi3OI2FdV/yf//N3/Pzzv8HWQrN1Uk/wY41xfN1LTFmGNSZJKIV11wjsO3BA&#10;7HlFQuIqvAvVIIz89z7GtUx3+LBW847dxuPYNqPxVjNXkwDtnnGasw2q74d5bb5WkjYyedp9vVoQ&#10;UJfAMm3yBwYxVT1rZ4GbUqM/k5jBhKmT5CAqPzETZX8srJ1jK+919iXgpiqgfs5METAzJCt//9p1&#10;+ZWcVT/DoIGfbBkZlXK/WyKbIPtsfDimmb9XgNfHCXM0PSol8DIJrsbzJwHcB3BFGgNnTFcV7232&#10;0ZgqQHaabmiZe3J2Fs8BP2NzQz5chNf0b3tFTf15cBVQ6BXuXbA7yuTRcGr0iGF2S8Lstaytlpbs&#10;LXIRNSblrR5XVbDcew/l53OlJcZHijvOJMd69UNtjLqm8Uo1qTbgkG74EVO/IwD+6HVrn7G5d4XU&#10;537PcJ4LEXbseyLqU8yyPhBlMg8tw/YRI7snV1LmOjOyM60adbbBUp8u2Te0tFawlnHdrrherg7g&#10;B0EvGlhWL69J1fyLoicaTzXgamumLaPXBrdu9RwZNggPnM2yqV6qjez1p+nm/XnLGTgypJ4ltIyA&#10;zdr19qSzZoFYme+0fMdm7m2PDT2bj88QfXprccYzZ+b6hs+lI7MYQfICRM+aDKP9JPPC2ZygA9pL&#10;I9xZedBb1mrv2dXi42wcuWWypH0d2NVAGW6Atvlsz7Ospmfey/N6TdBe07gXW2Yky47mnMc9pm5r&#10;vh3LefnmidR+jJExcOL1qX6QhklsSe5sNhzLiexPCd7f8muUXL2mU3VEf2lkBFP9mQj2sWOqb1fY&#10;yzNwfQLZFyhWUP7frLGOkS4lAJBkdJZFg41OHS8PwrIf/QsoY2TgS4a0I1jDGnbgvLniai642guu&#10;fAHjCmID2A3GODayNdbLy/jXMex7CwTFChoKmjTWZcXdeoc392/wcHeP07K60X7LYkyfI0M9dIND&#10;l8kG8JY5asKHDpP1rGTooLXrzU+JHOBqOetKgeEmCdgDs2wSi1vo1KZigvMir3KASa3gcJ9JRGUW&#10;b6/9pIAiBSiCgTNQhSJAac9wd0A5SHtZGJtegALA7eWNbNKAX5cVp9M5GhOvq8bj4wP+9M3X+I+/&#10;/RV//e6v+PKrL/HmzRvoZYkyOYByTZA4jqM8e9c1R7QH77XWvtMj4oc0ZmVkw8mJUFUyV7mZHAJw&#10;RQW71oliBWaC9e9jbED0fTCi4CFgADjTVxBBLQp39yd8pA9+LakIJv7044+wdnPrJ0yaBGkWweaw&#10;nqkkNQdrBXyNAZwkcFRkRFCZXEnXWnAj4SiKHM7NbmUjkDsxrWtkc0M3fYYtUQd3y4mACSkTOnZ+&#10;9DRZjyb6u8ugBJQeNUrcAfgdo9ZMPqF3G7Kx9zbYvU8iaJdIEmEX72rn6swzzxOUnllcmpLqjshL&#10;r4yioXJ0/HLOdFhK4qA5BZHJzLSMzQRDovq+LCziJ1hjMS4wzYN4vI/EJeO1FQnkRISI3jvWcJAi&#10;q4N7oQFqm+DOa3RRj5A+agXOqODYvT4PGiwV9laPYWQt77w8Zv2UWn+fZSPVrueoPMPoHpQ5eq0B&#10;MDMCPfNs6oUqVw26R2dI9XqwN7Hvje+PitydOfyBRkgLaOtOIxycWBvpntfqm9aZG2UmZeNZspuL&#10;M1YmBukabZrk7IBso/HwGlA5MgeVzckaUNYCRWYbI7O1aC+mSPAZcESr337/Hdu2YV1X3J3PLhem&#10;4B/BIPAQHP00MhRcTPBRl9nYq7F705+lhn+LCLA3j6RMylKSaGY0oV9jSnq04XPkzCNfDx+9tluB&#10;tBbTvGXWOToDRoaMMzF8FkOanf47AgrW8mdp2ln7vFQfa92/LxJJsGVanmX1Lc+yyVKrFutabGHG&#10;bRMeI9PhUZO1FcNasbR3rh41Fe7FvnyKGbuaTE46z54DI4C/lxe9ZgL1SEwq13rvnrWea29fjfLF&#10;0f7tN3NsE7OaOc/rWDCazcvuJAFX7p0V8bXY5+WePUp4OgTej7qdM111OapRA8R6G+2IBl1vYYwO&#10;+iiXEb6PGWADu11gPXCvsUFhdUCmsbCWofym114jNWM7BjY3ex17JK1DWM7I7EwE0hpMBOO1nK0H&#10;tjc2uJoLXswzXswLrrgC2JycDxls24br9YJtu4KN8WP8BGJynqVMUNA46RPu9B1Oyxlv7hxwv+gF&#10;KgD35AFS4gIyosiUYiKwsR6cJS974GVq2DgDUx/wHEsdHth3r2WiZkJKEIMGfRAEihrvyHVS87WD&#10;HeAkJXV2cgCi+5zk3sUIqze+dTqUPptRXv8eCuz17/csynA9JkpwOGB9wel0xvl8BpHzFnj37hHf&#10;fPM1/uM//ob/+Nvf8Pnnn+Pu/h6klHvexnqWv5THcWx2Cka8SjkZH6Vdoi86hVz70JCmr+WILO8M&#10;v1rJuFKxn+LEckjDMLyWsk/+2YKVAlkFeEknJxOk4/TJ+bzi3bvHaB5srIUxG3783jORSAGwGX6V&#10;KRgLfwIWevbx+SfOpN/bSUvaFUYU71l8hbA/iaBYVxPZlIQh0yIPN4+7yTUXSUB/VBWV3u8RRuro&#10;YCfx+dEtpPp6pTW97aNyAK9tHgcmS0+mYE4/d9Bgl8Uk894oyle8VBmHTRIx9SQ3rNM9QLvXiZ4z&#10;Z6IOM6onbbH3Yqg+Q64tUKTmWcFIiM0A7DVsZ6fssiEZpkIphrNgR4SeUD5QadJQ9P6w+dTT9H7a&#10;CfYMCi3PGmTbfp6VBkJeZKTgl3kJT5IAACAASURBVL+byiTP6msfXnrMxqmx2WJp1ihvlKfNgsNj&#10;8HMOvKjlnDVwqXdNJfAx67fUMkatvXar2TDTADtiZjYCtqX0R0vfdSSXWV9HaWCYm+ZvQojugBTC&#10;CGCaLRjzBuVc86kFpvQarKP6aab4rAFMTc3m4nuDD1UdsBJPQsbUmjfOaOw/VT9TjZMjIGgPQJnR&#10;Y289vxm9/Kqk4ASQE8Bba2zMhcsG/RFzwhkWZvt6apMuYyb1jO9CDbCKeXg1fvMuF5VeBll8IG42&#10;p2vX15oQe43B7XQsQVuC52g+OtN8qj2LWxoAvVgb1vBIqmwkZTlzFt16T1om3XLCbNQg68XRdo7M&#10;2RnaMprtAo9AlUASNgUxV58x7QvYKsY2IhQcXesjf5mWHNHs67YItzO52P6sYdTkJ/PnvX/Sx2oW&#10;ujlmfIrvvyU/H50tTQPnAdjfa2Ac8TAopS1rE7slGWV+OoqaLbPd+cbJU4u6+VO9+dPK9T8ZeH9k&#10;EY06Yz3dql6iMSOr01o0s87x6S/S+MoCdoPdXmCvT1Dm2UngQMMa6zTkQVBawXrBfCIWKKgHhCWw&#10;GIrtYOzq5U6SJyvBWGCzFps1AAOGN1ztBS/mgpfrC17sCyxtzhzUOnbzdbvicn3BZq5eK91Jq2jW&#10;WGjFWZ/xoB7woB/wcHrAw9097k530HoBGwtzNU7v3IaGgQTBE1PdSoA0aiJyQnW90hCHDSSYBbUN&#10;bm3Sh5QseWbPZLf1UdT9WoIA+wvQdCfcWW4s2SGvjKsWA2wSnEpmq0GOxYHrRArrumLx8jDrovHm&#10;zT2++fNX+K//+v/wt7/9FR8+fMTpdHaGuyaYFiLq5ztfAQ/c+4SXPGBPYYIj+xwkgO2KaQ3t5TLK&#10;0bCekakn12fi8qwYi14SyM4W1nq5J5uMlQMjX8M919Npxdt3jzDWwGxXbNcXbNcrfvrpJxhrKiCK&#10;MweWsh9ujdikky9SIslMlTIWUd/cMphcoyFMd7BJuq2hcCex1lISlut019i7FBm1be7EjN7xbONy&#10;Or4hjXKFK7e7wyv/JScf6lNK6BYgs8aXPcOh3r3iBk7bG8WeLQ72STCSdADn1rZUXAhVU/XW80x7&#10;qmT79hLXOluk/fdw/rSkVCKg3HbZqdbYGQwX4lgORTSQeBwAKKnJlkfWNC/fp2Zsx5mcESO/4CPM&#10;EpL+CLvL6bGjCaWm8AhoSQ1AOXqARuOtz+yQ56q17Ke4+sDhUamXERO2l0j3NFB3n6FoRNdAh/Je&#10;9EANucZKduQRkKYF7imlmiy/2YbAiCXfi7NHAO4eqDKaJKiBZ6ExRsyD6WQ3BVZOCc00H6a/V4xJ&#10;74y8OTvhmmdH63zZGZUCr9LCLs+BljzLbi2KeCd9H5IptiC11NYF77rX+3VEade0ZRvmms6zDbub&#10;zu9Ow2UEHo4MVjM/roF5rNIa5/M55vJOLkftRvZnpmtaYNh4X+dTfq3J9SP19x6U2e/LpLdMWQ7T&#10;MgxEV3KQmvlS/3mSkD+9zVAz5FA18HTkOdHNZ4dN2vx+8UCyqtewyM+S/uvMNOBH39cC0Wufe1Yj&#10;fWayqXVfZ6YKasbemJWb6bGQK0SBapMVe2a2nDof1YjSYJcaNcVoUm62SXIE8xvheL3z9WjtW5uS&#10;rX2s2pqcya+C3FmvmVVeV83b48i+O5ofdptEB8kerabe0YmII9I9cg0FX8lejdLbx10vwGr8QHX/&#10;VoZH9/6S1J4yaE0//K+B97PA/QzDodUdn0kgZpO2UeGYhUppBmktrNlgrg681/YCrRcoXmC9YSaU&#10;glq09+xMYHQEYYTsAQdddxuKTQWQK2QMGBszts1AGYOrZVzZgq3F1b7g2TzjaXvCk33BxhtAxjHf&#10;rQF4w+V6xWW7OODem7tqVlj0iof1Hu+Wt3h3eo8350fcn+6wrqvTHjWMzTijUmMN2AImAMCcYA6u&#10;ARfyGQW9UcBNFADiXgj4ykqQXBg2cZIrAAvTp8LwNunXCwYpksZ9j7Upk5NELuFcaicD7AVgJJLO&#10;wFZWgQkfWSHamf16Vvy6nqCUxqI13r59gz998xX+67/+E3/923f47LPPoPXqvA9gnRwPBUb9AvLm&#10;thS+rhPT3pne1sG0lhmL/Er6ESqAv1BM14C2JCkS2dpgJz+jdQEOMgDtzIFJu8EFtrA+YdbaYlkZ&#10;Z2a8e/sG5usvcL1ecL1ccb1e8euvv3hvhLT3LXPuRxGu2+8n92frDYk5GkKnD+8THpsmBSzbOG3i&#10;kfqY3LB/P8eM5UoSKu5o4SGZM5dKLb15Pc5RgnZLXMyrad5pIPZApCbrgcbajDUm/Cjul+/ZLRIn&#10;NLtfU+hXm3YN4Cm2gCj3D+i9vTSO7YHaM8++/XUIzXQ+lHxlbCLO/RJkQUEiadk9k4LUMDPq3lzf&#10;0Zi6ZA3muFsJ2O8aHvVOhDAKK9ZwBeSSzzybMIgyOpVEEcLQlhsFEOVeCcwVk9pOj6AHHuUAU5ra&#10;agGgPT35HhuqBjKN1mtZmI9kY0b7oDbtOQbuqOo5UrvGWRCxxbZsPaNR0TqTTx8BhmcmVqfAjcZz&#10;rxoAoh7XSm+V4f2N+czY+Gu3xn0DPlu/TGCqa7DPgATZ9AInc3sW51V+hM5LtFSLTarekBQqOZcp&#10;igbqQWoQqBojSmBeGgmXxJChLvUuaqHbWOyt/V4cagJXE+d9r/E3650zBNAC8EuEdT1Be+JLzO39&#10;JMSRtO6oPn/r2o5Ipo2ka0MMVYqLeqP0kcKwOTdLYKnLeOy18rMYDx5KOvSa31Wpk0auW2sez2vX&#10;13xtJNljXo6w15zKpRtvmwZoAetdv8EJFnWr6X6USIBO/Hkt0z+LiZ2GKE/sK+rhZNjzxnuAZ5l+&#10;9wD8WRmS12CGM8b2rwWxuzgf9r5crQnClvF4r1k/yud62vi1zzebc89Ofc3e4xk2/M17pCGhNuMd&#10;ICWMa5OhR651l++KnGZGSqxVb2QNuEkywCcH72/RoRwtnKNAymyhdFSnMP8sIuiyM3Yl48xqld2w&#10;wECDwNhg7AZjTUyEnS495waayrPqg6SMN9k0wXATrkAwDGyWscHiYhnKWLywxYUtDF/xYl7wh3nC&#10;E7/gShssGQAGsFdYewXbDVezYTOBNe9AX60X3C1nvL17xMf7j/j48BEPpzfQypkmmW2DYRMlatxi&#10;s5497cHS8iApjD845/Xk8jMc9PaRGdDGqiiOJCA5oIavIbEZWfphSSYGkowP2aK4iWC/XBsSXPYb&#10;O8r6JB4mIek/RraQcrIxSrlbD998USppMCoibyKroPSCZVlxWk94+/iIb/70Ff7zP/+G7777Fh8/&#10;foZlWbEZhvHuxForL5fjdOyV17J3wH36WtQm5YJFLwqx8Dl5R6uXewkZ6JUB+MjZVMjYxSTuSh7g&#10;HBM+sHp1BMCVLx6djYAzJV4XJ7F05gXv3j3i+tWXeH56wcvzCy6XC/54+t09w+BRwLnmN4nC2Fjr&#10;GjjW+qYCpQmaghXr1iacLwMrcbDuG3wc7y3NdWJFgS5Rwt3BXb4A6lrYJXg0A0Af0aSTnuizjYBo&#10;NiivnW+LxSOAqmfGm/2Zav2m/HXl9MDRM23YZBaSSTXj25gkctJlbk0wtNZVbcQ3JaH51E2vAMwZ&#10;b8dYVuV+kkColMSTn7lZPALJ2BxzUnzVNkkT6Nwn6z2jY+Z0L6URXjoz0C26xB3OdhZRLtHDnJ+X&#10;4ZBqsQrlNdaLXcrkcVoNt1YepWIjmPsJ7QTTpweyh2uz1u724pEcrQueUZtN02ssyLifj0vP6+W2&#10;CpzWeHCteB3ltW0dcTqUW4+AsiOjvDPAfXmtsTHWPQNKZvyoqUoiFpaSdnmjIJuuoIymkZ/1jMxH&#10;5SbQQmzlCJzsJrPzA2wky5LOPcrB9YpcqxyUbPl7dIH7CoxUa97vzzE6XDf21l4P6MANzYBRE2pG&#10;L3t0PYlhvn/P9G9LBJi1DgB+H/S6BWwfx4GSiUDN3KlIb7vXEmoN2Sjm+iD01GeZbczUoNSanEFJ&#10;XjrqIRDOs09hKNsDJnOgMYOFWhHnJsCulBRsAWu3TsI092zRCKQGK31GL32EFR2ZxvkURu3V6bNJ&#10;nWuaXIejM7ic1zwie/0pf83c+xkQu90wxISGeK3pk0hAvUZcbxq8NXnVkkAcxbGZWnWU0zYbOXRM&#10;130m/56Vj6ztiZFEXD1HrcsT9u5Pj2gkazjpzyPPiOw60Sc3ySbAKM4f2W/L/8YmnGETzVz8a40b&#10;ZowKEhtEimoIzXt2kjS0bdDWYCFgBYP4CrYEyyusNd5cMxQilIzjhDFoSJ4tWxjrdMCdMSs5EN2D&#10;3AZOD/7CFs/W4MleofmCC19woQ1GG28Ou4H4AuYrrN0cCO91E40FwApKrTjpM+7XB7x/eI8v3n+O&#10;9/cfsKgF1+uG6+Xikg/j2Mrhw0egPFy5FVrNQSs+BKho2MmZjWy8HxmYyZm8DTE1gA/y8igMUs5P&#10;wLG2hdCBAC4yArSgU0rT3VbnNfsaJV1Psl4WJX4bR4CcMtVO3hWb7KUzlFI4n854+/Ytvv76a/zt&#10;b3/Fd999hw8fPmJZFjixI994gHLMe7VAeZBeKY3QNagV+sz7wz3A7KmpkutAlz+x8xIAVxL5HLkK&#10;hWfNcyB0s12DQQHsQXwiWGP8vzlvCCJgZdcoOp1XPL59xNdff4nn5yf8/sdveLk843q95gE1rg9E&#10;o0xrDcxmfO3uJgHKBDc8V7eeGVYRlHWvY4lBZN1kQ8WshBqFfMbkYa/fS7KZ4vj/4KIpCAjJAEpr&#10;jmbUstvJzsiXpKXDz6B+l5pzI9cIvMgmA+bG2o80Ho4VUXNn1YzWdr+AojrI5WUguKxKCdhJtkRZ&#10;MNEYlQmk0FjONdgTYz6u8bgjcrp51B8Wzytv843KBd4BaTnxvhDCIdnQKxoXNTRpF/M5MxIfyedE&#10;aZ6K2Zt8Dy4aYHXgm3Y7Lte6phhbykZ/yeYrPx95k3ZFQyrwvjFeFO0smpZJ5z7lMFJ3cc/Ql54J&#10;lBkBuvdQu0ZIGOk9OlY7kugp2UkzLNrRa/Zuazg3GHvAXLK6oz+RNzVPkzM0ZYTXk0hofW+Y3At5&#10;1q1F762SRrOARM9AuAUqttj6tYZFBgIGQF2eP5XCqHpvioKOiymheNYieR5RMUV05AzprQs5LRr9&#10;N2ifjvFEKI7xLp4PLqYQ9gZrLemFGbC6yhiuxcZeMzVE9Kr3UiILtIzsR4D1jGlrSy5rNNVFVGqw&#10;l+u7BDjLaV5Xt4SzOjW0UTSKWZyrKv49B8nnpnRmde3rDZMyd9o3i0d1dM5wzw/AVu43Mtas7ama&#10;X8h8o4Z3eaI7i9pEgL22fv6s93/uA1NSVqnnwTAjadLLf1sSiqPr2+d7dTZ2S/u6BMV6ZwNk4zbE&#10;7QDgV8hPo4bZazTzWw2CESO6+bkK4K7VqCyBdTm5WiYx1PisXDz8UmsfzN0GQGvvHJUw+hS/eqD8&#10;UWB7/3x5cOLu5ZLLtT1qJvY8PGv7TMqltHLMW+/JaH2P8oGa1NWoeTpios828UpfpNbn0dqbug+a&#10;QTOkmBpBsub70p62pkyXeifdzZi6zv818P6WMYmRvlUPdJpdpLc4UMt1QRCsnegea0C8AeYFuD5j&#10;MVeciKGYwcaAN4JaNwfaeOPZoO0dAXBOhaB0rHYmrxakHFovDTfBDAtgA+PFbvh9e8GiLrC4wigD&#10;1gbGXGDtBcRXwLoJgM1csRkDYxjGAAoERQtOdMab5S0+vPkMH999hvvTHbbLhuvFNxysQ5CJkWlf&#10;UmZWyw3AV7CfZSa4OzDKjYEkgwIICZzESiIEY1YOaiZQ1sZNYf03sijuJHAb/l2Rlz2hTpAXAEhK&#10;XpMpKSg3yo2mvQyhFeyTDg+aaaVwf77D28dHfPHFF/jLd3/Bn7/9Fm/ffYBeTtgseZ1xBYKCUiqB&#10;9nrJzJwy0JfZX04ut7CH3DjpyhJkiEEaneZcGknqu8apiDwrDHI5STKJUwDj9KwAD1iRdk0rIrAK&#10;+vfhEiy0WrEuDLMy7u8NPnx4j+fnL/H777/ij6ff8eOPP2UeEU5RKcn7MJzkk2ELTQoqWUmAvZSS&#10;gnLqVECxbin3OGAWpWc+bRJeLzCq3TremwWwBGBL4JIlrkkR3Isa3rz71iwbbzE8Rwd8f/RxrPeY&#10;NTWzzrT4V+oDaSPDyyOH+1GAqZWEzBTGs2yCjF0pGNwFklxym6uqS9V+o6WoIw8wwkIXA84JPAhg&#10;lJCdkM8q4tID7WUqmmBc7YEmoC02q1MQLz4c7z5brnmdmx62c4S6nEn2fSzTKwwL1bSFKVvTJM6o&#10;qrhhBHG4HoUrer1VUGvXY+W8GbxD8gLoSBizw2USauNOlkZc5fhw5j8DTOspj9ZTT090tOd72stJ&#10;6qToHTHlbSZ2jXIVzjKS5s1I8ilin5TEgF5+OjUGLvJ8BJ8k73PzWi+y8v5KRuhoOmIG/Os1DmoF&#10;U3vNBHlJ8TrImU7SUJ17usHZfS3yVMtF9koJLEJ+5o/WWa+47usj503CtixNfo4QBOBvxRSpyG9i&#10;E33yWc2CD9Upj85nj3uh1HoNu4+wizM9MDfEn1ngfjQeP2OMne/dUuYw1QUhHw3xU2qPJ6DIiqbo&#10;vsEbblV5P9JzGGshzzQPZ4H8MGFWgtXpWmsSanl2WE6o7UgJB8C31uTJjC9MH7jP5fWspayWazUW&#10;JIEhb8SkmG3tXsSktaZ7DcFeDivzgvL9k2/SGJSrYyco1kC7UT7SqO9NyXCxEWJjMl9we5NWLuZ9&#10;G7JsvYbgiN0904CGaDbkOTim7l183QqxRk4dgHNJ06rsHuCm2tE8UvYT3hMxod/UvC1Jmanfek3Y&#10;kXZ+Lc7vp4paOWk7Dy0nnWcmUEcxe2Qgfau0TavhMMybJ66xlr/3GPM9D6s5uSR5b3KpaycrRzku&#10;N5n/jCcF9qTfPpmMsjow8vHbvreH1swnAe9nDoOjm7eXcMzqe446d6OkAEBi3AZEm000quXtGZqv&#10;0HBMv81eYRlYVmfwGsDfpHGGNBIlMFYVmV15oUEgaPJBmBmWGEpbGGVwsQZmewHoCsMGxmxg8wK2&#10;LwBfwdbAGPfbmgTIM7vCbcGKkzrj/vQGp/XsJC+sZ3n5/yfMPXHnSSaqJHCmIsHPDWbzQomrjZLI&#10;RxaSJDlkEZ+1N/rdseoJSZaCUQ28SZYkJdm2eYDnI9Qxf2AAinMWiphBlgwFwLNvmbDoBafzCY+P&#10;b/DZ5x/w3Xd/xp///Ge8ffsOSi+4mtDgcRr2RA6w13rxkjuUFUJZMll4AMhClHfusyVgyDmjQT7z&#10;LFiViRYncJmQGeKWkknl2K1jMyqfZLBvVvjXtF7aSS1YV4vTuuH+4Q4fPrzHl199iX//+xc8Pb3g&#10;jz+esjEpaejJcMx7zkw+OZP2sGyheC/1Ak6THkGDVpqgpGaJ+OyJVxbZVTupEGLRpJJgN+3G8lsH&#10;CmUVPKrslpk4OBqhmzpdCtZ9BoMQJsy15jVnZ1kYVc1k3gMMR8+eUYI5Gqsvk81qIckFQJO9b9IV&#10;JtEUypZ1GEEH7SQloqTRzsGXsvg5BwTOnaNxIkuap1EvFRPFmEXDq6CV0JReE1Qt4kakg3x8n6vT&#10;BQlAzDWhURZFhKLFV+xjlo0LzhoL8gXE0/cyOrIDsJf+kSyP3t7ds1hqLER02X411mPJ0OpNS460&#10;3kf+CzVWTtOMl4upheyMR2XaBTupHBLmmy1N9iPmqFyOyVF578X73WAa2WKmj0wzjzaFW+9/VAdV&#10;+h1Jw/fSHybkGlMFWuk1y3LSMzd6rjEde9MFNXmiGVlQKiZquve19I2ZaG6nWEHTxvdHgJksD62A&#10;qDPm0zuAasDkHMmxttba6PMdZQYSoWh0iimsAiJLmu2h9mrvi5bUVa9JNJKQnb0XVc8Jbpk3Ul1K&#10;krl29Fb/XJP/aclPjJoSM42zfo7JVeY8cx9+3U9j5A2OPSO/Hn/DpECYaDtCTCyn1UrSgbX7xssR&#10;SToZG0NedATj6flZtWpzbsS+mslqCd7TIG5IGcfaNQT5YgnOHjKwzrxL0HI+bdYjKM4d+RpxqlYQ&#10;woYxureGBrlLieXMmg/3cu0jTf+RwXPLt2gGKJ5Z+63HN03GmGiojppBt+igt2raVryekYMakexG&#10;OEOPNDiKC+3PWcqzIfrCzBjE1/K4Md4gyVP9aVNQntiTYOCDZhpL43v9avD+yKK95ftGembSmbnr&#10;0D3dtUoFVWLF+2TYGrC5grcXwLxAwYDIadVfr9YZu64bFqdRAzk2CVaJauIBFmdCqqCVzhlFfpEo&#10;z0qGApZF4+5xxXIGDF5g7DPAV5jtiu1yBcwGYgN4M9vA/nemr8KMgwmKFTQ0NC2AJSets1kH2lsv&#10;mWOdWa0EZfOFmHekuuNK3WSUst1IkaHJueEk52x8ZIWWAhRDefB0nMwiK9zra6OgPVLONK7r4ToG&#10;H3lzWpcQMJTSOJ/PePPwBh8+vMef/vQlvvnmK3z8+B7rujjg3XpzWk1eKmeFjuC9e00UhV+4QhvN&#10;fm0E+yLI5JsoNuheB9xHAuwS+BL0ogQuFKB+AMwEaJ0bFlcx+4SXKHKsYeXGUUgpzxRgsFIgQyDl&#10;vBmWZcW6bHh4eMCHDx/x2edf4N+//Ibnp5esSRBZS2DAr38CoLQCWwPLAFmbm2paK0zpgr1C2Htu&#10;b0YmBKkdK10229paauXYMFWZVbOHcAsIGE0a9YCUHdiGvrkfCaCjZyA1akYcMaR7rVfKuJtPu+ZK&#10;mfjMjmSOmyP7+xkbHpJ9k8nmUNqHu/sjr6tuVDY29kW3WL2FWXPIOJeQaebPAE6toqRXdvOwSYMm&#10;czaTAuh9HiG1Vj/+BHveT46FxkrqCyR5Nqb9B8ilf7jBEqk14lgAFPsCaORVNNKk7ulp9mJSbX/d&#10;arA6A0Aey0NJNIm4GTd7yfiMFmlqhIc8SE3HzdnPdSsg/5r3aYE3M4VKS7allvd3PweXcl7uC3JM&#10;/ZZfM6bIJTiby/nMmXHO6g+P5IiOPMcRc288Wt435TsypdOTt+mtpVum5+prt5SNSWfz/mUKObms&#10;6YtDZLN8uqAdV3vyXDN5Si8u7/PZ9rrKv593f3b3w95E+hvJjZUg+HEWPg+nAuoNC8nclyz4fs4q&#10;2bszpMTaHtg3iynWnVGuVOIYB9bBCMTs1RMz57+8+zMeXrOvdzRul4b1R3KYdi49lzt39+sAS2nJ&#10;St+S74zygrYfJE3r/7fe44g8TEuSqLbvZ+vEUe42OlNG0z9D0/aDZ/2MYWzv3J7JmXo10BHPidn1&#10;N5Y5ys24R82XsCZmzoza5z0G6r8OE/8UJr+fFLw/2n07EoRmu3MzRUp19AluBENpEtIZFhzB+wsU&#10;X6GUe8DGWmybMxmljYvDwOvleFhBkRvP1lph8UZE2h/iVjDmSHlTT2Isq8b65g6nt2eok2f5mwvY&#10;XLFdXmCuVyhYLwfji3oDWOOBeMN+NNxfi3X/Z8MOtIcH7T1wb6zx4D1XgPucoceMKgCwC/7D4oqT&#10;8mXpopJeAVJDPTBeGMpByWQ9cFKMXle19SY6jhJViua18Aa0BK1U1BhlyfoUTAUijdPpjPv7N3jz&#10;+IgPHz/gq6++xPsP73C+OzlT47DulGOdOz0X92dS2mvg1s03jLHZuW6tTCDTBEQA75Pnr0jmCkmj&#10;JIMjE1tbN1yReS5jJ51UTeEjwublhjwL34H3Oo4Ha83QywK9Ljidz3jz5hEfPnzAu7fv8PNPv+By&#10;eUnAF7Nr4lgCDHyTijxDPnVj4ZscRAQb9ESlLplkrRI5zXvljIOTGYqAdLJRZ1QLOezA8HndxbSf&#10;2gD+0cT2aIzcJQ/YGwZ+igP8qF/K/+PtTbcbx5UmwEiAlGzX1nPf/wHnnPv1VpstkUDODwDEQiwJ&#10;2Xeqj093u2yJIoFEZmRkxLD4JYpyAh3z0vT5xUSBh2yvVJaj1E+u4aZN89GEYXtKEOlsJ9hvZFg3&#10;yUIf1+SQTG3Ufj7V6h0ymNBH3bli5lFNjlE2M2S64D2A4MTg5kIyrTzHesVy2Kc2icGFbFf4OS4b&#10;PMW5VS9wzkz6c4rDx9l+ZkrKtexrZ1JZTEnWy0wSL/HxGBWgZ7+H+ntIQfOanEevCDiz7bzkE5Um&#10;6DnTR5LjtgqRVoOld/+lXiMStnRPDqVXPIV7mxpfS4GeM5BIw8/6CHNwpAOc6paftirJ99qoVupp&#10;kUvO99F7jpj8qjAa7+U7Zy338R5sXVOtAJessWEjmEY67S3/rHoGXJOPmTH8zl+bxTGwdraN5JBm&#10;NcHLGpG5fh656VQqWOL151XTrx8BiC2plFGsnAV+zzUuN59N6yxqTUW1Gl6j+FrzgwnTHsN70GX5&#10;cpa+9Nj0kuZRLWditKf0xAB6Y1ykNg1XniVSwk03945dun7OJMh5JHJ2knvbygnasbq9bmv7sMzz&#10;pNdWY/lLprUkxsS9v58l9bZiyejMGoHejwK1jxhc95ux9KDZ9/sIXaOc7YxroIhB59cMYH1NiqwX&#10;m2pTT5JpiUeb4zO1TTVv/F+B9486qD/yIWtfo07acLOeDkMvrWItjDHAtgH7HcQWDIvN7LjtBtvO&#10;wBIAZRWlPED5yPxhUEXQWkNp5QBcZljYQ4dbAR64J9DTAvusYfWOzd6wmxt4v4H3HXbbwPsOKAtF&#10;jnFsdz6+zG5hLRwYjDiyHxj2bBlMyjcZAIAqOo+pgSliU6KTmNRAi3MgThklEWgDc6KRzNHsoUyL&#10;0jzpODQj8NpdTyWjsezYHegeZ9dBHrxflHbP79ChT7RpD5a5k8C5rFc8XZ/w6dMnfP36Fd++fcPz&#10;07PXf0/WhmfYUyhUqQCAE9Z2TZMtskZzzcYAhh8FMdvz2D+SMfJyJJ2DFI3Nis5STzoD7gvN4Z6M&#10;QzQBVIDWXu/X7ZtlXbCaFfu64/npii9fPuPL18/49OkZ9/vdNxU8g58JxMrJPxmAdwZ7vTEnG2Xd&#10;ZApbkG+aseVjw6WmTpbjaw/ACgAAIABJREFU+KTWOgPuY37GTu4pO3AqZpXZPctZWLVDi5qAr9ws&#10;SKrT2E6iUuYwn9vgoKGJ06gz3osbPfaLJNnNR35bxRo1xuC52ow5MQ7Tkd3StA6p7W9HzsOPaFNH&#10;/3VIJ89AQgUie3ir9JKIrNirtjTn5AYkOUDrbC754dWm1NFky0Gvco+UkxO1LgEJ84zT9QDD4jxo&#10;apfrIbagA2teJgVIiTFtC3SMa7WnA16aDreTzarJZhO859PPpflCLzmVGr+mr1UrNnpASPX7vQZz&#10;wtqRjir3nksrZqWyb8xZtDjp8vfYztL9V5siksjCSItHaTNa2ngo8/wWUN0qrMr4ljVrocBKqJsv&#10;KNybwHkDrAkkAcXqBGR35SUa15HKQfQK49HkQ+1PKocVjVa5+v41Q8t8EowLz6/HCt6WLEzMf6ma&#10;M83G+3ruxc3WX4x757iIRI5xvI+LKVfmk3yXtDEvBSXyZENgqFndz9z4d9q75tMkQ6/hVAP3bcOU&#10;frYRLInXEjC3R1DoTbnK1985ftfO6OjZZZOJYZz8EmpnbQ0oLUl60hgpxVta55YkPpWEIghkMHtm&#10;odI436w/Es+UzkW36wm0Gc8SFnApYdiK/ZKm5gg0l9R8vbg9OwU2AtElE9oS4F7qtfFeYF3yu73c&#10;bHR/W7EyrIOSWDWDvc7kuBJcYCSHW6tx0lqgrXpAVXxj9LlnPe9m9s2oCd3Ku/5n4L20E9H6cK0E&#10;vLbZW4ym0TiH6AYc0iwWsCnL3HdyrAWZHZotNFmw2XG/33G73bEZwqLDYRm/DhPQxEzThmvSzpCU&#10;tDqkTEgpKAWwIugFoKvG/rzgrg1ufMe2vcGYG7DdQWYD9g3EziTXEh9sersDZgfM7goXrRUUObCZ&#10;vE4/J9pppBSgas2QHNiKrIo8seSW7n2aip6Sk2JTHlhv0GvnBPiN5oAH1MWMnOedsFj9YdoziKuZ&#10;zh3droI4lBZ+zkhWYVl88yXVoz+076IkzKI1LtcLvnz+hD++fcOnT5+xrhd4C2Evi6OPNaOK+58n&#10;NRFEcvkYF/DQ2VyQkYL3FodJYQqIlR3NJBk8EhJOAL4MtczlpVC423P6e8eYcaHDnwD4irT7TMp6&#10;6ZwF66pxvS74/OkZ375+wZfPn/H9+w+Y3SQa0uSkn3aGuRvstx3Kkjf9cw7MTEGmwrp1RpwsG5XI&#10;V+EwxWNm50uhUnZ0Vuckj75WfFRzt1O8ylkytaJHBp7OgCnV+J00GXtxVMIKkTL9pEmYdIwtW7uE&#10;rolODT6W6ORxDGzVpgHVUOn6Czr/k0Rn81wUUJV1nq8rVY0ZrSLmuB9g8Vk9ehaypkpjHSXN895r&#10;ZN4wJ3mheqMYVfi6dn0DJiznJkmtXCXTPK1OQ1O1qKgB5SPt93A9JduxBqykOu71Hns9zzqf584b&#10;h1R6bicx/9ApGbPyWiz3XDaPc9+G45ypJ/K9PVxvRsrjaE9XtAeg1+5BLLLtgFIyD4D0CuVZoI8m&#10;JF5qIIm0EJ4prnr3v8ruLIYjS0NaaUNcQjjKvp++X5I3k6Coa529PVNkCXgxJ2ka6ES5iberj7ga&#10;b0rTy6QkHWrv1iSHZEBHrRlw3uaz7MJZaYo6sYa7QHVqkpi/Rl5ruRyRus211mQKVwlUpTcJTnVd&#10;qzkukTk7X895TYykDSQxprfuZ+Qiaq8vZetKwPcR6NmS5pF+1pQMJ/W2aDVl0hq9JsU4km2SfK7T&#10;7yYNwpoBZvPZF8SxUUxt5VqPEk+rtcEH/ZFKk44MeUeGz718pTdJOCtTM4qt8z6VtaY+EkyjPa2V&#10;4hOSGNMiBM+cpy2T59Hk3CNM7lHsGE2YPgLqz5ytrWvpN4zkcsK93PLRJuPoHJHmrD0J40fkDh82&#10;rJWYjs0crq0PXmpUSnUWZaMveaFojE+grHV6JMaAzI4FBgucfM2+3XC/32F5wXJ15oARvKcEuHcs&#10;YOvBew4gs6IomaL1IfWgLhrqqmGuhF0Dm73jtt+wbTfY7Qba3qDthgU7FG0AGzcdsLP/AuzuLjs0&#10;CsI1lWanDrdMpgJQS3jLQpKzZK7bkZsAFc+/mXoHREZrkBzgVJcedGLcdsGPDiuHD2pk5nMaSxA/&#10;OaGV8oA+QSnHGg/2vooca/tyXfDp8xV//Ocr/p//fMPz85P7WSgQNBRpgBYvkePNalMt9jBWn9wT&#10;TgwPk1WWmQSX0g7MYaIgyscgmXpwoH9y5w6zzBLQLyuiCvuEOd9SGJkopqsr0Yf3jRK9KFyuC15e&#10;nvD162d8+foJl/+ueDN7/E1mWGNwv93w+8dP8G5wWRco7fbZelXQqyqkTMKz8/vDg/RpE4QofI8y&#10;Jl26n1oJz1EQdQ6Xs9ZmjWY9ApjQZRxPswJolJwwbJArEhbYPX3D2YJs5nP0kqLSiHiUbFQTy/Sp&#10;FZ4BAYBsmRsmfLz2e7HHToIXCM5sufg5+uB9M4lEDWB6YMkImDWPaDDLxltrpw2qsaq/vgZmdYiT&#10;ZzXm91i/UwYqz7Gb5GPVI7O/MTgR1oxFSuiLOrtFs4THIGgLUIrndAJkZePxfSZjc++fZPTqIIRk&#10;UmkMKtZ9BfI9qprj/uecC0OwvGRotiYnRuCF5Hck58uMtqr0WiSASjp1cjhKcd0EWMJyajU0qns1&#10;BRIOLWTKvMxGzK+ZJul72eU9KZQ0JUy9YdIJzx6gXpIPSnC95cMhP3mo0ihglIz/WRm+2j2bMQ88&#10;A/dogqG5ySm3qieRnNBIu7vdhCiB+ro02ww57nw99CHa06Om3UdODc3Ia4yaPLM64ZLp1NGerWDa&#10;3QbMeUKVqvJ6M83yLojYyGfELGeKhD1JM6YF3vdql+E68fm8LeSoWsz6FtFxlAvO3HfJlHLt/oye&#10;Wa/B2gKjWzJXj/wpc9HSuLQmW3lunLLHx/prWSKD88j19xpZM1MfM+umd6ZJc7Ia1lq7N5I90zuX&#10;6mftOB60JBZH8URKFmlh3NJGa+/z9vLKDwPvpa64knEQSWeoFnRbLD7pWE7tAMg1a9mL01oHjm83&#10;0H6D5g0aBoaNk67ZdzBRMi5PmZFlGFkLGuFO5SOq87I38VRawZIz8lyer8CThlEGm7nhbXvF7fYG&#10;s91A+x1qv4OwQykDpXYwDIyx7mtnmN14XVu/mEHQpKFJY/Fs5mDYxcqeGI90OuyTJDhCGCfN+7K7&#10;ZaWaZcjlBBKIHtzcskGLJCbwich1OzgVgAK3z2IPcDsJG/bB3trIlD2aL55FlzKrlCZcLhrPzxd8&#10;/foJ//nPV3z94zMWb1JLXhOfaIGiANrrHPQFDgmXw3C2du8OPXfO7l86ucCWQeRf4zC3DQAIzlIg&#10;6XPnWlOGj7WeNguOe5opXaQsov46yPQjvSa+XjTWy4Kn5ws+f/6Ez58/4fn5ivvtdqxVyxb37Y5f&#10;Pxn3369YtMaiFZQirE8rvv3nKz5/+YR1XdzzolwWJ/uczLDW+Pd3Js9hTQcDYUXqNLkANII8pWu0&#10;BdDVx5hLg+izKQThrDU6jn3dA6ImdZQ1i1A1GJ05tEbgg5Rl33xPEbs0Bw5i/k9FMS0x3uJEmzyZ&#10;zqgkkc5TxBYAR+V9Dp0zZK99TqTemQRT1N1GAXcV3dtzkheaf/AG64jG1aERdshxJUuYDtPrUoiA&#10;M2a95Jlm8a8AdfKcoxFtsikum0e/4gK5wTZt5jRVkkBr8iNthuds4ZqRcl7AULcZJtFxbxV7lm02&#10;nXCw7FNf9wTJP+TkvFdMORkmBlCiT/PB+D1kF4p1n06uDGVfiKrWFPnEm4xgErSZWwBoj21blXXi&#10;HPzsxc1Rnh1iTZkfSxhWI3mHKfmYyc8w28AVGacFKcZB8SrR3m0BpqcYVQFpez4mI2BDUnRLz+IW&#10;UFG/h1yRlOaTDMq5BnB7lpsxkE/Sji2AfDSVd5ZkodOx8QigK5VXqMWD2kRelPbhEyAuzZui3xQ3&#10;mgRj2cFSGiz/ndTzjIvzk6eaxe1GMxVSb/UzcoadOt/Uk++Lck305FckuEZ/v40lQ9r7vtZokUnf&#10;tAHGx4BCCdu0NiU17DrUXoty36je2h99/kdMJE8Tl5xXs5y4V9ti34Yzuidn0lsrLSnB1iRlC2jt&#10;NU9poOU/M4lRO1eiPJhMtitFjmqTVzEfVRmgHxvOtXr6PB2fmo7XWk2S/d/z12mBzDPSjb0m7igu&#10;SxspEpxVKuUrjUMSGS2JLOwU9iGI/7PA+iina53XbP9H4L0USPmI7mxvhLIVkKVGZnmhzgVuwk7f&#10;ft/A+xtgblBkoNiCrIW1xgGhKUshIYwf7PCUkZ+A+476C0e8UgRaFiyXBfrlCfsK3Pcdr/sdb7cb&#10;9u0Nar9DmQ0rG6zKyfcADMMWxlqY3WI3O3az+c3vx7NJYdULnpYrni/PuK4XB1OU5g4Z6pomweVY&#10;WqIFnwGPfPx3C2xuI+WVTh7FBkcKGGZqySk1PgRbcLXDzpxnODZliafrk+PmYVgwESycKbEx1vsF&#10;eM+AYlRR+dfQivB0XfHp0zP++OMrvn79gqfnJ0ATdmJoz/hmUrDObjVKtPh74gDk2ChJmyxc67Kf&#10;EofUM6D4e44NKo6IbR1i4nOT6wB0FWUFFI1gqp7cA7HXvHeeDxbkDYI1lmXF5XrFy8szvnxyAP7v&#10;n79g7Q6GhbE77tsNvO3AbsDGQDGwaI2Xz0+4rAs+PT1Br5dT28hpDDOYDRQAqwiUSO4c2vppcy5j&#10;EoVEhNrgiLCbGtcSTklHLPpyAJ8SpLjGhBODIZ7BUtPs5kOOKgH3WcZG68kjzIyeSYCUNIBz9yCO&#10;SVweBqhp5NkChcL9QQa4Rah3VGy5r/OYfGqazcX+PCNT56JXchbmDcC2ASxxLXel7NxgzieaKAVT&#10;w/rJPkfx3xTjftZQPtiyxYNNzptwPQd7nhAnl1LD14zRTUWvN58oCx+/bFiBZKyWXtESz81aQZIH&#10;3ab6Gz2qP1qOF5evEe9hKneWNiSCbndpXq2UOqTnymGIlsFdja2TmctzNKoHqZMMSsu0TyRr0gHZ&#10;a3qhI7C5J+3YAmdy8Pd8HrRkjmYKhdEYdu1elfmhhKk5Ag5HAMRMEZk+o5a8ACcm0b1aoDZ6PSoM&#10;q/su29RJM5JiL/b4F42B+xlDwUeLSxkY0NI3b4PjdWZelN3Jfa94ah2cm7Lc9PeYyS9mwYPWz9Rl&#10;KWrPF1UQvwd0EBF04ZPQO+tH3kTnfIxPZ2G8fq4CjPM5YFk3pvuAivNvIJvSACtH+c+sRETv/OqD&#10;jHNTAo/mwzVgVPJsxvtNJisp9XrpAfdcS3iE8itlo6fnyyU1NR6d8UfdlIwjZTVw0TyvNx7HMnOz&#10;JCnJFKhUnlGSp0mu57w+y3gtm/yr51Fo+oq1GqTxkanGveUULilkNamZhz9eF8hxzFEe6qR41cN5&#10;wbQ0Yacmn73+1t59fK3J8On3Prfan5E/SzPn49x/78PA+1GQkzBZenr2PQ38tEM5usGtDmatmGUw&#10;qEikFDNgd7C5gcwdC1lo5bTl991g3w0MM+iQhOTEFM+Bs4q8tjn5L6XBZEHETnpFawfgLwrL8xX0&#10;8oR9VbjZN7xuN7zd3rBvN9C+Q1uDBYyFGNq/i4Vjg+/GGejuZoOxm2OHe2kPRYRVLXhen/B8fcZl&#10;ubiA4wHoYMaajiE1jTXDuDqlDMmwUGOQTAHl2lh+SNozU1w+m9ydmI82TS5jgc8oDXbzQ8xtIi93&#10;kmyQHNCIWr0EdcBmIRGyxhkX75vBdt9hjDlY7Gw98O7v22XReHl+wrevX/Ht2x/49PkLlvXipjTg&#10;ZXaUSqYOIjPegRQMLpsqaWMfhSEsV4CfAHp4nXsugPsD3OfEYLMoPFEA8ijf39Ixj5ExX3N1g6Tp&#10;k/5+crD6f5yUDcDWNTSsB++VWrDoFc9Pz/j85TO+ffmCf/76B6+vm2umsJNy2a2F3Qz4tmFhBb0S&#10;zGKxv+2wG0NBJZ87GhSn164sufe1wb3cAn7HcdLYCc87L27yQtXJI1Es5BvxsZ1MRpYWUZlM5zIf&#10;pWbpjAFUq9kW+NehATFKhnuHae0aaglG6QA/0tIc1Ru1BMbaXnFYY2BwHbhnNy2FVDKHkU0mtc+l&#10;8/NM/44Dc/mkk94CS0pQpT7uWS2qGm0ABp1HlY69XMiQcZ3dwIycicR1w+zYRIxN2byxSLmWPFPW&#10;IOFUEx10XPsZm+c8SBUgbnqfCWfPlsOXhcdSJrXpwbJwOZoSSBtLVAHMzkWFNAdqxZYqc4/okJwi&#10;AqyN/59N5fh/KVIuh0HCGKdMKEQERKZM8arcgqJDq5yL8fT3Fgy1eFOy6kca0pJip8Yk7Y9Oz+nW&#10;S5jxo+KwvmbrBVoPrBqx94f+FhLAR1gHSMbTj8m6AZOwxpo8E0C4yHkeH7Pvrasa4C0Fp2U/w5Vp&#10;Na4A+P3m0BmkLpuFEpC+1UwpC9227OAM8663T6Tm2z1AqGw0zBjcjWLMqMnUNziu3Ueuyv3MguTn&#10;NURF9iGbIG0bFst8OEYya20Ph76XQa3p+wieMpo+eY8Z4iO6/TMmsj3QdXQuna4h1CXp8y0A/azG&#10;GDT/pKbpknzhHF3au4NbxQXqsh2PxnDpudlr3o/MNqVGn+NGfL05JIvBLJgmyad7Sv85l2PHp9aO&#10;b3wC7QcqTWIvIKnc4uy+lHgfjZpUUkP0R157Pg/JiXcSELyVN4zicy0eSaVsyt8tsQxZ5yQ9Gf+H&#10;hrWzB1INsBGbiwEnt2TJyI+kcMhRBA96sjOmxX6HxoZVO9B8Mzvu+4b7vsNYhtYRQCaf/IMUtAIU&#10;mSM9UR5IZ6VAxFgWDb1qqFVjebrg8vkFfL3gdX/Dr9sbfr3+wu32Cr7foe0OzSYB7gPOQQ68t551&#10;v2+wbA7zU00KCgqaCItasOoVWi2+qVAZ20aUH8hB+ARgCePsKdpHKICrs3lLyThJGfElO55R70hx&#10;wt6k4lBMJx/qQS8C04fgC0dKlD1kU+jQNVfexNhaBqw3+7XGseItR+CXo+zPojWu1wteXl7w7dsf&#10;+Pr1G56eXkBqgfVGts7QmBCV5SNwn5ng1iYjCm40iuQlNYhNmTT5/ePciDExMG6BbCVIGGvSXkKf&#10;oGCVvwwyPpm/QZbS++egnOTTul7w/PSCl5dPuFwueH397c1nnfSQ+0zaadlbgsICxQt4B9ggsngR&#10;jH2jsv9RuGcdUD++lPSL3MEdGfs1I8hjlG9Q6HBH67iUcanHxZQZdU5CxjqnndFVlEMXNPwstYTr&#10;kZE8afe7yfoM+wJz5r15ji1wnKUzI6WmG19N3AagFZ9nNvMJog7w1WMKjRiwaYbbcmBoWcbkniqY&#10;07cs103ajOSkWRWaJhSbTvkRHqeX+PBmSM71igzf+drz8ytbZ0DzXOuBpH3Ao8VspSpDvtfgqn2m&#10;cm0DdaDr+HkV86yQr4W4r0jFZ+ulxTR0fs5WJjVaWvElc7/F+qmBKCN90JKZXdOiHRXqLQ1bSWHT&#10;KgIkQIxUAnK0jyUaujXwaXxGtQGt2XHs1pkxq/0ufSYjEKPWHOoV5dW/T86DmpmitAivTqS8Y22M&#10;noekKTkyTK2bwucBoSbpMaNN/oi8hRS0a/lFzGhM9zwv0gZIDgzVY19N8qokwfWaZz2zydwwtyaz&#10;kspKyKS8pKawgSEaGfh0anBI9aHHRJjHgM/Rsxw1PSWA/Mz1tKROZmVe5t4fU7FLwpru5tQ45/IZ&#10;yYPPKgmogPpS4HrUrJOuj9FZ0NK4foQVLInjvfN7xmxaChxLm/nSpVo7U2rklnpTTfLaQKuvUsaf&#10;NlmK3/WMRs98tFdnJhRGNaK0cdWLR9JYNJLSydcvn5o2I+nA3qTLqKk5Y8o8mkSVyqqleFyu7vD/&#10;A3g/a/gkSYYlY5SzDIlmRzHp/BNbwBrAbFC8YSGDRTFgDHazY9t37NbCBBCZCKQ09LKClMrMnQgW&#10;8EmK0grWkgMXVw19WXF5fsLTp2fopyveiPG63fDj9Sd+/f6J7f4Kte8gtlBBbsVfqwUOE1zLFoYN&#10;DO8AM7RWxwi7AoGNZ5vawCt34D4VZMYs2cv+mwPqfcjdllqTKVu7+hrV0anz3/MgMc5ZO3SSe+Fm&#10;8htA0QiWZ8oPja5tGLk+zEq9wa/SCovWsbvL7uasWuPl6QmfP3/CH398w+fPX7BeriA4mRwi7cb/&#10;k+4aITW08pu3BNgrPWpKQWYv4ZSC/JmRbaIP4vT8OZLDDnfjcwGRM08Tbm6QiK4Ap1Scci22b3pd&#10;xOeJCHfP1cG+13rBul5xvT5hWVYvSUVQWkNp5RoqyjVIYBnW+jFcVv4rBEXrZJOsa3Rp12lzoFXD&#10;CDtBKDHFQEpY96NCWOoO7yY+agCTKvaHLHmfMe2SGPoA/fHNGigiHZUXGys1nlLa/O0XoOfIMGJP&#10;SDSZKR2tPV0D4cyyr/hTDIqSajObKIsFvSk3KVg1aiLIf7eeBOfx7GjnZZITqZE9FRM+1GgMSD7L&#10;iLUyet4zhXR7MoJFerWt5xaBEdnndeQId7YdzUzrcoegfa9Or5U0FynKbJXM3JF2pWQfjQrGEoQe&#10;Ac+tgmHUXKxdi3TNzwBgvUJrOHoL2UTGqLk7y7iUyqH1mii9M1LKMh8VYLUGV81b65Hn2jvP06Zg&#10;q6E10/SUFMuPmIw+UnhLGegzLM3W/fmI5kXvLEjjxwicnDW/rMWtVPt59JxbzclWzJDqSX/k/Ryd&#10;VfU1mfo4yQHj/0Ujq3bfWmacre9JGrsSwKj22o+Aso+Ag2XTbSYXml0zZR6XTm2WXjUYNPlb5M6R&#10;9IvEMLz33FoGri1T+Ufv6Ywp6AxeVwP+R1Jc0ibJeXr4kc+EZrPzkTy8VTcJVq4YuJ9t4I3WRy3W&#10;S7DSmZpbEuck+753XdL132uUjKb7H5EWnTn322uFMgWTmVxyNpY+ZFgrYYs8CvaPPmgrYZrpoIZN&#10;mPsLeoa12UBmg+IdC1kQ7zB2gzG7dxWPWsdqWXF5esbl+gQoDcPscc0gS8NYtMK6rG6gXxEuT1c8&#10;f3rBy5dPuL48YV8Ib7c3/Hz9he+/vuP375+g/Y4rAA3yTH7P3g9SHIemuT3+OZjEnnVPFrA7w2zO&#10;2DYzQmB2LYDAfg6FqfW67snoRylzY62FRWl0SjnztNCVLzdkxvKgsRxBbiRZdOfTnwGdjHjDFaZ6&#10;3en3NblGyHF/OJXRCdfn7pciYNUa67JEs1q2IFZOMufpCV+/fMHXr9/w/PwCrRdAaSilj+mMCNo7&#10;A1UHSFlYi1NXmU+i/7leNVt7YtUfgPEJvHdAjOs5RD5DyepNE6jSvAqIZoJVGYdS+y/RUo5GtjjZ&#10;EoemAk5jtQFY0lhXp3+/rA68h5cZUooATYBhMIyXOgrNl3CvHfRk/R6PWDxlrNPUD/IE2CTdrlQv&#10;j7l2YCHq3UKm31mPk2NNz8NkGe9jKY7A9laR8IjjukRbsgTeAzs3GL+2CmGCyqRzJMnUKFluaVRO&#10;H76JRiaYTlr85Tg9c32fSYCrdNyYhUBDazx8pqiYKN+qUgy1pL2lLzkG2mLyN8OenMlXJMBer3h/&#10;T1Jd+7uySJRo0MbfUV46jnxsdY1/RulZkqwNKvqbjWJBMura23vveR498L81OfQoWPQenVNJs7U1&#10;QVJKD0n2bks/vdU86K0la528YNoorU1btMDEOOkxr1veaxC09kE6zTsb72qA6uhMYGGR25NI+Qhg&#10;dfasntlzI3ArXQO1M3wGBBg1oeUAAU8X+j0ZwdrEE1HrtesG5D3gcSYe5teSggrn952Rg3tP/Kuz&#10;Fscs79HenGGoSvZAa1/WPp9SCtZaUdNcOh0kjYE1H4JR7Bq/9liL/NH3aBlZ14xHyXvd1K9oPHH6&#10;iFn1I59LWteMntMsAURy/aN8a+YsaBEYWu9bP6/HIPp7zirJ77akclq5YP7MOJsimCE/SDTjR5Oe&#10;vVwhfUatvEgSl1v54EzN3s2FBjhE6ZE4uqejOnZGWvARY9v4zOLkvsQzJ53Gf2SWYwq8l4wdS5LZ&#10;VmI3WjCzh137tQK6RpFJzHAOV9aA7QbYOxSc7oYxO7Z9w77vMNaCWUPpBZenZzy9fMJ6fQKpxSuN&#10;UwS/2YGL62WBWgh6UXj5+gmf//iC5y+foK8LXrcNP19/4t+f/+DXrx/YtzdcwVj1goUUNB0K2p7k&#10;zbAwsHZ3X7x78D6ysR3Yr0FMYAOwYc+ks45J54VhMpGCAqxMwfZU1oZxNog6MaeDDEmTLVo8Q04s&#10;GhnNjm0GdBUN2GgIXK5X9/MKBD6Y77EJYq0FWaerH1iGx06yAO8G9/sdt9sN1hgopbAsCxatjg+z&#10;kHLmqC9P+Pb1Mz5//oTL9eKY4Eo54D4F7ylhevvXYG9Ui4qWPCFnBGdaesE82fKR9GQ/xXxouAfN&#10;dkV0sLirIYNzuSJONeKSe3xyxqZy7IdjQPOAZXR1Tr0RYsOIg958Yqa5LAsulwsulwuWdYFSBBsa&#10;T/4tjW9GkW+g2aQR5RJsgmEUzPU4yZGaS9fuQ8Y4RTlK26jJ6HEgsKct+97ifdRQKBmIEjZAK8lo&#10;SXnUwJtW/C6LovZZQCfN+xkT116xVjvXZpmAcaKmMHmusv3d96JOP4kNfGsF/ijxKRPz9O9qIFdr&#10;/UhZLNn0Fvgh87hxQZw2ReaB9veOMLfykJEGZk8PdrR+a/vo/JqV9ezjOau5semycS9N6iUs1vLv&#10;uk2qzj7gigfPSLar9nlbchWza6K212bXZ41h2AM736OtO2K1B7Zy6/62fl8y7fCe/L+U2ux5GdSu&#10;S2IkKK2FDl+Jyp+awZmk8JPWSiOgZKT7/R5Af+Z+SRurUvZor2ElNXIcgWESEkPKGs0IHg1jxZ4J&#10;buta+vFLJQlp+trjBtSotm+xjiVYwvk6c2JML36898+MaakEvFJKH/VXbw1J7nWvoTwCV2W516gB&#10;kwNnHznhUPoA5Z5hOeGLBSa20ukXCegu9QWQsqh750ZP23yWff2eRlrvLGkZb/byjD6wylU5nFqj&#10;qAW6zy7FemySPZuK6Z7EAAAgAElEQVTe3pD4A802Id4DtEv3XUlsKNd1yOUkcn29qa6zTwGffGpC&#10;LSLxzom/+3Ga+iMPgjJfGjfAeDpmH9iGdYAj4X8gmyMxpZWM2fSA9ebov2Bz9TZM/efhzdA8Y5ic&#10;/xqxhd038L6BlEP7rLHYtx3bfYM17obr5YLL9QnX5xcslyfQsoJJ+1FzZJ26ZdFY1YLL8xVf/viK&#10;L9++4vJyxY0Nfrz+wF///InvP/7F/fYGzQaXZcFFaaxQ0OQXxvFvgI2F4Q27vXmjWuNN3awHhhQ0&#10;acfAz3PEYxTe/eBZo76WIAYAif2NowS7jyBMMcqTvG33MEKQoI+b3cmAuJ8PbK4MpqcS/En8wbjC&#10;UrROvz5IASD8925hdgNjDIw1ThLJGFjjvreZHbftjt+vr3i7b16ChaG0gl6WA3y/rAueLhd8/vSC&#10;r1+/4PnlCcuqD0kWCnJGSb8ooWUXDRGcEpeTj3oyfYHDPNfm+tuHd5oDx60xXv5AwXrw/gwXs5fE&#10;sYmRcN0QJiUR50+TjmeZNV/KhZiA9hHAt1kjKOxRpRWWdcGyrtCLjqO24cBhi33fwfuOhRVIERjW&#10;GTmbzTVoWGUsOBcrrWPuF5o9UU4r7YFwNG88xUGuGqoRaAjWtQqZs9N9a3ScExMeeYLTKyx6rFRJ&#10;U7c1cicx1mrdlx5olmmIM6qa5S3tWEkx1IuNM4njuanV1z8cE/kfY2bWmjQS4H/EnBiNfddfg4cJ&#10;uwQM7hVgpdzUiEzQAm0lSWHv3kg0KGv+Az1gUUamoEq8ptxEmWPzuhWT6o34hqkz5IVNr0jMARI1&#10;NP+uAf7MDGPMsJnQekZl8SNtAIzuYW9Mv5f/9iZPa01SCWN1ZoKqJn+WNo7SZ9UCxFrF4UgmQgpm&#10;tF6bmvJ49YmB0XseHhAjSb10FO+BNTOqnWbWnLTIlzTvZhpZs5rbMqZePg2U+2iNNXln76+ExHC+&#10;R3lwLGumGvO+lff0gI76z1AFuK8To3rN5V7cn/KEqIInoa6gYVx8pIknwTNmmgXl91MJv1ZcmpnS&#10;rJFmZpq5vfd4hOktWXMjoLI1SVICfGXeV5tslu7VUd47+yf9DKlPzwzGNWIFz0z3SbXnJWu8Jscy&#10;2i+Ss6VO3OQKniCbRH/0eae58Gz86Jm1S9nVkjVcq2Va+WbvGY28z3oyX48YJI+fCSOXAu1LhLYm&#10;1+LU2LwkjgT/kMbWmSlNyWRAqhrAYDEFf5kNXNIiegb0l97g3qKc7T4eiy6RFSE4BjTvm9ObVwQY&#10;dzjvu8VuLAja69wv0JcLlusT1LoCegGTgmXjwUoHOmqrocBYris+f/2Cr398w/PnTzAK+PnrN/77&#10;z5/4v3//xK/Xn4A1uGiNlTQ0EwJPnMNYmfLMYGthzB37foOxu3/YOgYMhjeu1Y6BH8DIoztkI1h7&#10;/H+RJOKsYetDbcbspoi+D0cUc6O+YuH716mtl9IQj7PAnxz8jQBljMV23/H2esPt7eaaMLuB2Qzs&#10;brDv3tPAmxJv9zu2+4Zt27CZHdtusFwvePn0GWBAk8Kive46gGVZsF4ueH55xufPL7henKxO0MkP&#10;/+ZT1RHvxChB55MqUZTMcXJHhdlj9gIRGGfL3jQ3Fp5IfB/YWiAD9jlTnj6A6eQ5Znvx0JenamCO&#10;37PZ3ivNjpU3gA6BTSnlPR1cU8RtMbcXyf+/MRaa3JSDIoL1XhXW7iCrj+sOMiKuj+Nlk9iCfXMG&#10;iSEmo+14r1Rcm1nBC6QynlWWQ8uELD3sWozhfJ9RkfBGU5/ava8Mn4rirgRsl4CivddqAWSlNETt&#10;fcpmV6knO+NQnzZeayBy0/B0kJBTYQZbNtvqwDW1kxvfRSs9xEeJRVVuiAjp7Q0suN7zTgG6fuHI&#10;2T2dy7dINN5ezzf4aD7Xmo0SdvIss6sKmlI8O/Ou9bkZnq0XFAbxgqK1fq31BDn3LAmN4ByIrWnI&#10;D/M1jlI7El3n0WfrGbz11kUPuJWwaXvJemvCQcrg7xVAj7CR0+vpGeO9Vze814TSWot0+kdxkzv3&#10;oTkRVvj2pL4/YcPF83oM3E5GqOwkpRoYBzjpvQcagrO1Uq+xIym+Z99fygJNz/Ge/MJsPZdOV8Xc&#10;+EzU7cnPlFIy5/erG8v28qacwVz7uzYo1AdfKcn1RtfTGguty/iUZJza45mbiu/p2FPWTC4B/Nmz&#10;YmY99Zi1NTCx1VBoNQ6lcXZmsmHUoJzxl2kB8eWamTNrz9d3K6+mwnev3H9ZzQ90QUqpzMWY3TuW&#10;a34Eu+p5GbUNrWXAaPoZ0tpoNDkzyinahJ1aXclZQ3AMwseyn0h+hvXvL3VO3znd8fwz5a9ZepH1&#10;vBN6zc8aqW2mEd+qVx5piksa2zMNpf7P1r3e2s3L2mejM3F3EpuQqMLkmNbcuder/5sAvpcqJSZI&#10;yfcPgffSbm5rdOgR46QZkzAR2yjoglsLhC9jgH2HYgNNDA3AWHbg7u5AeWdAu0DrFct6xXK5AmqB&#10;9UmjYQvri6l1XR2wqIDr8xWfvn3Cy5cXYNX4ff+NP//9B//950/8eP2Ffd9xUQoracceNgBTAFoP&#10;r1OwH7k01sJaxxIHK2hFIK2PsUMFhYUWLFBuQXBgoAd99TQQxRHKFLiJAcqV4jaRZgES0KjQ906j&#10;NGWFVVgPKj/ki1H+ALhEEMMDpEkQoDQpZgYjadUfEwVRwuj2dsPff/6D//vvn/j57w+YbYPdDMzu&#10;76Nl7NYx7u1uYHYDtgBpBSyElz8U+Nl5ChxFarg+RdDLguv1iqenJ8cOV0EpJjX7c7rrimIThNg/&#10;51My3xudpQOMJ+TSMxVhwAjA8FkqKZjPcvI6qeROmpUdIZfzbnmWADrVfRBUFQjND0Bu+M9EaZqj&#10;6UTOkPYADNmbMJOGWhT2ZYFVu28AOQkcN2lhYK3FgiVOPXC4h65PwR7AJ7aw7D6fTXXui1YGVYqh&#10;E5sQydqdqE9Ll/UyLtaTybohUA1wLkdhi+06TBpao9KPAhCPjuo39fkKVketiEoT3fr7cZFoJEbW&#10;PPss260SrtfUOSDUkraiApAsmQ0Dw9OyAReaUaVEWQ94q52zddYYshh1Zga2coLHDBbz8Vjujuj2&#10;ACxp46qnP9/8GOyStWgwHn82ixksZcsRcnPjnHGfNjPaCex5L5TgvUSyoh/v2sDzjMZ4jySQ6rCX&#10;wIakEdDStJQWSiMZllxyjU5Mvh4QNKN33SocWuDSIyPgtXv7CEs3bd4HiRkGql5FLTPw/GTmqh/D&#10;qGhrSqZkeoEc895E5oOq4G5szpW5QMngH5kaPgLqS0zqRw3tERg5Av9bbFPJtISs0RTz0TTuh1iY&#10;goF5A3l05uRn6gyQHa9jZAjKAnbmWC4tHduvgaJjGQoqGI6MMzFEDpZEaaByjURd4PqEQD/Xk5z7&#10;HyGvI52868mFjfKVOdYvulNDUrKGJGdP18UIjDu/DItY2/H7JaOWCg1pORAveZ6SRkdvTZW5hTxG&#10;c3WqtpdL1KYVRkxe6dprSWbWCDlpzMzroDR+nbW+85zj7OtVAuA9pYz2RCsqDYW2d8P4nMTJayx6&#10;EXIjzo0Z+Y9MVsyA+C2ihLRh03ofiXZ76l/TniJ199apeJCovivPnfzn6ey/NdFUKzEyLjw8k5Pz&#10;QLRAEHkTzTWKkExvYgormpbNaRXsrYf3iDaj9IM/rEsbFh3zAdyTsbDbBuw3aN6wkGMr7/uO7b7D&#10;GOtZ1Av0smK5POHy9AJ9uYJJYfd628cIrtZY1hVqVVAXjZcvL3j58gJ10Xg1G/768R3//fsv/Pvz&#10;J+77BgKwksaFVmgvgRM0upkYSgFqIVi4LyLlgEtyshkgB9wrpaChoKGx0AIFDTaM+33Dm747UFmt&#10;0EtkNDuw0yQj9FH2g0EgFQxd+QDLj1DWwF8P0L6U1zmKnLAm7KF1nx4i7nBMQybFdgE7k94cDkg6&#10;9xz9AcI1ms3g9vuG739+x5//73+BVwMyTkInZZxabwPMzGAiqIsGrg4IJiIsenFGtEeB6JjeetHQ&#10;lxV6XaG0dptRnTcjlw2PgvleM/DJgi1HoP0A40tJkaAPdjRsTGLEGwH+yPjlqJsP9hr1CQDNlE07&#10;IKy51p4HgSnKzFRB+6zREEGs0CwiJigPwocGiQreAVAADFID3zDhwDuyDq21idwTKZBvPgXDYQfg&#10;xwmA2ODgs39CWFtIZYOoDU8VuYMqgKVeHG0l5Of341Onuhf2iOosECca1pcwmwGLpGDCzM+2pHMo&#10;y+DiNAmnvhYdE89csy5vatYBx36iVDJhTs8VAbhtnGvH0lF+sqgoDgk5SHoY9XIy/TIav0vXls09&#10;HVJz7JSl0UlWxuAiZ42pXuHeS35nCpawrutLjatJ+CONKNFaPuzUoycJh+IgjTUuUOSJJbXN2mqA&#10;ST7Bk5ttNfWtE2CxxuKWFv818P4wUse5QTiappzJ72rM+LPsnoylNGPSNWNYV7sOqf56CfKOdJVH&#10;1zzbgB01VmeYYlFyhhKLIXZCjxSTxjRmpvcoPT/D+Z8MZ0Y/IRUHCZ2vg53e29kkTxKu4jRrJ475&#10;g1d1mvglcD9TjPZkrkbySq2zqwXsj5ihEsmpnpfMDGBak885NyJTAJ0y/64a0FP7u3ICr9VkGAEn&#10;9X14fhY1CZb6+ZiDX/F3bPWaa+s69dMp7+VIq7ods+moDXJgjZIpLB6CN706f7SORr/f/lmqnJnv&#10;xylGa3f0Go+qDoyBsR7BcSz7WMuRY8Ns1DxKG0/A2Y9hdH8YPdZub4JX0rCXgJryJjoL9jO9e721&#10;gPBzfKUKSM1VwDbez/pzPxPFqJEPxL1vbZ29Lp1WKSeazpOdZeyXycnGZ8XV5lT6GUcSNjO1hMR/&#10;q3ZWjnDakQFtS1pR2qwv10u7CRX3d6xnWRgLUTSCuWh86WZdObWffAkWypfcSrZ9mkrl46U1wYyx&#10;w7Rh7aOH1kf/3sO/m41DeODeOpSPzQbsdxA2EAys2Z10ymZgDDsgQGnoywXr8xP09QroxcGIlqGC&#10;SS0paKWBlQG1YH254OXzJ1yer9jB+PH6C//391/47z9/49frGwwsnvSKi1qw0AKy7Bj/xmA3ACvC&#10;ZVFYPZBvQ+CDB++VAzoD2KnY/beCApiwbwZvb3cv58PQi4JeVvezWnnd7/TLS7HAM5QzWRO5m30o&#10;1g95HkTZljSxYz6L88SNToVhKx8a75bznw/PN71W15txDHM2Tuee3yz0nbD6hgdr18hhMAwsLBuY&#10;YIYKd0+10lj0Alo0tFZHwFBBHmldsCyLB+6jdEwqM0QHiZwjes9lsnKWyTgwyZRVmcrNeHZ5iDJB&#10;asGyjTI4hQ9DAA+RmBFbtsWkBB/P5jgog8b6ieOcFNFHFx7IWeSVbvoxdREL3VB4Ewhaq1igKBVH&#10;3xl+isSAmKCVgl0W0LFuU0mc2E8NIBWdkowUPaNmAhmaTy3gvuymgvsJ3oxJd/twQMaMqDGecobX&#10;eSxQqvM+Sh57vyNljbQSyTLBqwIHRXPC+mmjHmspvkYNrJ8rNCVFV9JhqwMCCNh7A9hAIiOWgfRJ&#10;g47ryVzJaAhsiBA/8rHpyG6IjYP6PewZlLeaIBLQs8Y6nAG4+oArF/eCPiQvqa0DrjVxi3t3yGsU&#10;+UqKd/Q/M6GcwsmMx9mTAAp21UjSRRqHTtMGodFcXF8NrJQUshLQo6b3Xhr6SmJxq5kzkouSFmit&#10;eDdqXvT0SUeeHiMZollZopG+ukwblP05HQgTfAD1NiFfgHI08Fz0JJ8/xM4gVXikM9xl8fbPp4qs&#10;yoA1OfId6DeS31//9EhVI2bj2ffKDvf+yNSuda73noFUdrUE7lOZtBrA3IudI8bmXD5UlwCL36Nq&#10;Mw+oTUKezRbLaQ1mNAB5nmyQYDqutRryZxkamrh/4/UvZZ6OjD6jpAd3Y/tIfmZ0rTMAcu1+tOQj&#10;R426WW3rkoHfM5utfcaUMJADrH05zXO+eK5TIrBKTfC6BUQ+Sg4Y/Xz9/fN9LJlOkrznDJnqPPl3&#10;zsfD5F9b9q59pkt8qeLnzydge5Nm432bN5R6MaYlYVbPq9oxtPa8P7pWmJnyHOXPPd/Q2r9n5NFl&#10;zRaqGl+ncVYyFVg748u1N5vDZj8biEukKpKieU3dOq/LeNNat03fLjSEKD4CvJ8NZO8BqD4GIGl8&#10;L4DQ1oKsY8wra2DtBrZ3EO8A7c7I1FgYG9ntalmwXK+4PDmtewsC2DNrfNGhlQIv2smLrITr8xPW&#10;pyuwaNy2G/758R3/98/f+OfXD9z2HRe94KoWXGn1MjeAMYzX247XzUKtC/gpwMDWFToBWGc6ip3j&#10;H1JQ0AA0mAnGMG63DWwZl1WD7VMia0KnHXCAqtY4pn+JD9UKxEHHqGzUZ0yZyqaIY+Sh+E803pFL&#10;yJyNUNnx5xlgS8fY9QEKez8BBeWeFQiGGYaNl4QhKHYSRVr5ho1yPws/qRBcWIOUi9YJcB/AtcQw&#10;F6RAOmmRUNHhAFc7jkfQOO5XAOOjzI21xjdFUlkYL4HDkaUfzXFTmZ5k/OgADtUBskTQP8gn+XWY&#10;VkecW+4yyOu7FiBoKtuS4Y6cNAdSNC0d07Mg8s0SRTA7w3iZowUaWmvwogETWSPGeAPikOwm9zNI&#10;Q2ntZJBCU4ConHqQjW2fkwTKx+YFiXo69k0k1xVNzYd7DLh2wsdd47KefEgZC3omVq0EoAUY9Exq&#10;q+cKoZsc9BLcMtF45KySJDTV8wnIPTE6LLGDeV/EY4ZcX7Wl358nFHFdjNjAOT7GzUKwNbYsAQDK&#10;P6XMyOwzqiXsLTboI4Bath+CkfJpfZ7XXLOo62jfj1lq/TU9w5iWNEfidIg7NyzscQZLgHtJsSEB&#10;8FM5nharuVes1IooyVjye0zoesXqI+ayNdBOwuASrfUCyEZFAmZ0T3L/ngqgnSaOXoaRCr+BMval&#10;HiJc+Ne0NKRle3xG61tWfPeAyxGjr7y/PfmpjwSpZl6vZSRd/smbx2cpjTPwUmf91oDt+ZqyNq4/&#10;T6yI8qAtgC++btlgDNKhOWjZBu5bsWyU/7Viw3nNf1z9LgWIyjUtmcDseZk8suZrRp6PrCuJ/F7v&#10;s/QmRyXTcXLd5xK8nGsQpo2n8znGyeRFybQv93N7n+dSv3Wp5FRKSgYE48PWddusOjxXOWFhxOCW&#10;5iOtZn3vPCljcU3GKAdp5Q3imfzoYzHDMWGhJVXak/OR5lI9WfFHmvE9v4R0vUty7ZlpglZz7KP3&#10;1Ph+8EkFoTV90P78Tl0kJBmnWPKOmmi0b9+z1pePvZF9oP+jgftacOoVaNni51AMMBQbEO8gewf4&#10;DsLuZGusgWF2AD1pKLVCrxes1yuWpyfQssL4oKWCbA0BSrM3i1XQV43L9QK9ahi2+H17w1/f/8Xf&#10;P/7F6/0GIoWrXvCyXHDVCxZW8IMAuG8Gb3eFVa9gpcG0ORAbJurJB0kTjqxMRRpKLc5clz04bSx2&#10;srCW4CQyCj3Giha2ZYZFzoxvaW+n4E1dCoISdlRhwko5wJnqybUZPcnBmPYAMv2q2FBxbLnwLcf0&#10;MmAQLwApD4Jbz/xSUIqP+QZFyknvGOOkWZJR7iCF4hji6rhvDo/30i1soZQH3SkdykmSjySh4RRg&#10;4wTpCZIu1jVwULDwiZNmACeGsGwzBmYOpgcWb2L4a7nRjCGkBrZlchTxZgsm77VAp9GC5Hf9xyvW&#10;RPATcJ4OO8y+wRpzSBdR4lfhZJcoNkQ8IdlaA7Mr7LtrwDGARSvA+udIgF401KKTUcL0S+XyIeH+&#10;FuhnmtCkTK9z8phrsPZAMxKIn/Xc5kfAeDtZkTGdeg2CEXg1YpWWTYDeyHA/UchZJa0DVHLISxvH&#10;o+urMpWrEMGgiZAwS0eJRcvgjyqyPeV9aiVvUtC1ZAwqpbLYPk74eFpGYrTe64wIHjLuHmngHPf5&#10;aLiUe2xifL5jzlRjtpyfDYHIioqOR5n4p/M+PMPk7E8ZXqNR9Uc1vtPX11o3n+sjjc5W46kGPtea&#10;n+VrlqBlC3iaKe6bOVpnPH1GBiAlXWQyMpT7Nhzm8BWmqKQ5E7VA26C4O7ps1jg8gVxJnG3F+940&#10;Qk4iqYGw3G0AtO71SH/5owH30T3/iPgnuabRBFwO6rXuC2fFt5yvhikJjdbE2igupKz7sjlbM+Sr&#10;NWxarN0ZQHykHz2O6WfWbf8aZCa3vT2T/mw6NVnumZqMWKv51SOcSMAy6Z6dwUl64O/M85SAveNG&#10;Sd4E602eoZg8rstx5BrpafPnNO2MNqu2BFLTekuqMFFvxDHKSZZZL8XWc6v5kTWxi4m8fXYtjABD&#10;aR13zmfKe9t7lu364ZFJ80fPyRExo6y/Wy/5KGgrfSaPmtDOxvZRXBzd19lJIsnPjCZfZ/T8xfc/&#10;YcKlXpA1MtzIYFp6nvTjy7gufBi8lyQ9IwPCR0eOe0lVtwAovqfyeTCAd8DcvN797qRobGTtBs1s&#10;pTSUXqEuV6jLCmgNA0DD6W07PW5v16k0aCFcni5YrxeQUtjMHT9//8I/3//Fj9+/YIzB87riebng&#10;aVmxkjeqBYFZw+IKKECtK9QCgO4wdgfbHQQLp/5NGYhNCKMfHrhn8q9HOLxIOf5OAKAVEUyEGVMF&#10;nWHyWyY2aUGaAvtt+YsBWygxMgsyOllBVjkjj24xRRa8e0YAacCS07a38BqTyt0Xx+xKEw0FTQpk&#10;GNt9A4FzHd0jkVDHfbGWYQ0DZN1rkQNO6JDOSdSPE9CckPgYHn/vVPjdVwI8Jb+nfPPBAcwBrA8e&#10;DPZg4Kfvg4rsTT4aURqwRepolphwpUA5gDfkCzMYDacJk/8NSy7ZM8YtUmsNtu2Ot7dX3G5v2PfN&#10;NSwIiXxHfPjWWAfwGwMCsBOgjcJ927BtGwBAey+Cg6WdrKEUdFdenieTWPBmwyEXbTFe4+uodDe5&#10;xgMkwH2/SKzvHxomCP0Dr284V5NjaP1saV4j1ZIcFfk9QLHdkIDI4Cs/OM9gwGgEeTrhzAIWxZZY&#10;OawyBHT5FFflLM/QUGoVJrGhVcb4FuDYvoa4pksAvzU2nYI4Sj0mQ9L6Xv7ftsq0GTWkzuD7eXrj&#10;kBxDDkDWGffczG1a7NVecl9nCdIwZ+sBG4+axUn3zSx7p8bGrMfSfP+nsgM1o9Aas7NsbI3A2BR4&#10;mgFG5eeDPP60irL3grSc6IEm9jaII3Mxz27VBpEi0VgLYZ80Yjgl1TY3gMzMMFa4trPR8DA5IwTg&#10;Rv4qMwDizNnXa0yM5OkeaaI9wvDvA344gUQ5MIYCPErvi0JLm34WSKhPZPQ9hc7nVyKP2Xn9Xu3c&#10;m4bsPS8puCuP3X0D05aMYwtIlzyPHpM0NSJv5aQhd5/RJB4Z8M6C/4/kKyMma4+w0wOZauTG/Pdy&#10;g87U06wNMnI3V1KKOuuGT2v8DLjnhs5lw6sHdIW/58Kw3MlEUuEv9zFy0G3AnafOZ0luXYtRPfDz&#10;0bwtb0TmZuCl5nyrXpoh7j7apJxtoNXxQzR8Ueby1ZG32iMs9Zrhcq/RV8uLJT43M8D4jKTjI/VA&#10;a12c14g8nz3tA0Q52Iz4y7LnUcv/pY3aNjb+wZr3sx2e1oeojcFJ30fSmR4FKCIn6UHk9OMBC9gN&#10;bN7A5g0KFgpOB9gYi203zvAzAMZaQ60XqPUCaJWbYapoc0BKYb2uuDxdoRYNA4u32xv+/f4vvv/4&#10;jtvtDQsRnrXGs15wIQUNxs6M+87Y7AKoFctFQa8E6A07bzDm5gF8zjpHyQCIN7JVHlgl30xQkQmV&#10;Fj9e9kUpDaUs2HqwP2jVob9Ae4u2rgWVjIB63ZRDp7T2fLOiLBaHipTX/nf/n5uJhuJR+cKN/fNR&#10;Hl1Vx5gMH8z1um4iMRx4D4I1Bpq117nXEeRPu/hMbkkZC2YD0g40JuWaRlqpqKuVQeiJw3Vq2Oaf&#10;RqKHAyQeAjHFYcAaB3CHJ3gw8G2UrEm75pl8TsWwhRKQkGOxlF4KgV1TJDXJ9M2gdD9kFL1EazrI&#10;N7EFjHV7bd933G83vL2+4vfrb9xut6jHn96tSGqFDZMT1hk9a63cHt4NdmNgbWqIm34uzr3FKZ3U&#10;KMbQm8aXOTAX71VRyLD8UGkxmGYP1hmzrpnitBXze4f7KGZL2Or9Q/p9DIzyNVpadj1W0pAxU2jS&#10;1xidtaRrNK45w9LIJ0XGRmi9wnC2sd8DMdqSTn2d3lbBKwOsOGtizDQl0maPkxUrmz8+biZeAW1G&#10;Xf3sDObHXPgYPFq0zHx/dC/rz2NOO3NUmI5iiVTbs/e7UmC+9XpS1t6jz+s9LM/a9deasa1if6iN&#10;DjjCQLKQqdiTmQhCGrcO4D6PgSlwz3TOA09AOcj7/IyMKOekbc5ri7Ipg1InWDph1vOJGYGNPcZ6&#10;TWdfIpsljQOjPGIGoBnHnHoRm/p3lLmLtMk+mmBpP4P+mS81EjyvTRlrr/Us0yahVIdZChDHpslY&#10;LiIHdM/PepYpPGo0yYDT8f6S5J8txrBMlhKin5E0y2d00yXr/CyvcbqqylqRT2P0TSznjYvrfkg8&#10;AFzzGi14/MX8lx4+Y1vnLMpas9Gc6AH3EgnSVjO4J4fzOCBdy33rz09q1tq7jzMNvkefX35+1/dB&#10;j6wqIdC0Jxj6EzwtnK1FpGpNks88/94zGHlotJ6HxND3kVgmAe6bpJEOAUpylrTOwBFG3a5TpAjG&#10;g+C9hDUycjKudaCkB/t7DLaKUyNh3FqAd1hzA8wd2sumsAX23WLfd7dBPOAKpaHXK9RyAZGOOb2X&#10;Y2FisALUoqAvC9Tq2L7bvuHnz5/46++/8OPnD5htw8v1CS/LiietsbqWsAMuDbDzAmgNrQl6tWDa&#10;YPiGzWyOZWydGWsq7aK9saoD7/VhtnqwibXKWCTkDzI6WAoe4LbBjNW9ukVd9ykFQHsLlbPAkwSt&#10;U9l2PqTP6nfpKHTUME+10zlIzdDRukiSDjrA/+BTUBrmHs0EmzO8CA4UXtYFy6Lhan7PdLdRqoat&#10;Y4LD7iB2LfEq9ksAACAASURBVASnd+/9CJTXWPfmr2zt0UAApQnTMSrhuveJ2Wwwmgx65+TllOi4&#10;B+53LNxQwYHcZ2TRpGtOKcDOBzIenlGqGBMPiropICnXyIqTFwV4TamJlZN0svaO7b7hdr/h7e0N&#10;t7c33G9vuG93J3tzGBAbP4YfDaed7FFk5BAnUzOW/Zf1Jsz2KMLyg7BzNCTSUL2k8HwwJ6wLriWt&#10;dRAvaEbPJFeSUcW2REzRQHpAQ3MEyvVYsRJwQwYMlAX/o/p7rfuUy8Awc/OdMaolBg3mVqH2XrZs&#10;y2iqlZi2/n/2+Uim8eqs9scMiKRavzWW4LuBcQqQpD1Y9/moePl5edgko0ERnmNZdDL1bBeRckbv&#10;GDw5s7LqzQ40E2pJATsC8kfXXsbCnjzXx+yz+aaJtDkwk6/PTkLVgP7sdRJT4ha4nrLzy0M2zh8S&#10;yikgSVDNZXFyYL0mNTZTR2T5wcFJiCSPKtFD0DSUNAqkGvw1E1iJkfAjwOIjQP0jNV3ZFC2vP8+L&#10;6dSYkTTSejlUHazor5sziDF+b9m+x1GftK73PSzwnslw/roza2bsE/IIeN+tEYvXbbHuH5VJLF+v&#10;58X0SLNWAnTOnk25tCmaRu5tgHhcD3yM1nUb3C+lHZv5joB4VL+nUZZL6oMjfZZtzf3cLm42/2nV&#10;TyOmvTQmtN5nVs/90TxT2sCYef8ZKZmeXE5Nrqt3bkgaaaOYJjeHJVG9M3u9tXjZyjFG8UDqXycD&#10;7fNGfu2MluQBGVEE40aLi618mhWV+yb167iZP2LwvuZwLikEpGyCnoGdVIZniOWUAI2zYwXzDjZ3&#10;KN6hNQ7m/b4Hs0sPbGsF0gv0eoFelqMYV76QsWFTK0AvDiwHAYYNXt9e8c/3f/Hn33/h9+svwFpc&#10;9YqX9YKLWqBIYTMG991gxwIs7ntqsViuBqTuMOykQ3Yvy8LeSFcpDa1WLOriv1YoWpyJKisEmFsV&#10;h7ZKTVy9Jq9rUBDIAvaELXBmKMp8NixrJZYMd38i0J40EThsiAISPUAQwJKCM61V/lAPxrXRbLXU&#10;xuPi/w+vVsNOfl6pk+FjYHCxZVhmqOwz4miCOLYeJVJBu9dlt94vwR6mrARAKwWjtXtWvtHiXoNh&#10;TSmTYGFMAtR7w1aQ+yLi45lZ40FsYmgdZZAOM1tGgO/zhksKSifsAwYX2nZ0+CqEiRLn75Bq98c1&#10;cUw9hP/PAqU9vYe1jPv9jre3G17f3vD6+huvr68w++Y/MzxozzBmh9l3WLsfkwXGWhDcfU/ZfeE5&#10;WGsTEN/GNcG+0QbOjI/CenJmYdY3tlRscFRHNTmDItpEfSq3U65tXjuKK/p75SioVEO8f8DIjSBb&#10;h85HsPp654gIMACdnko241Ij+xyZNKM0R+T0VbMfyR9eYKAef3U0xLhozJ1bPr1kqlUwtkyPZkbC&#10;WxrYKRAbmxScyRXwxBQJZ5MGAfjjw7ciHkBxJIAognK1zziSCxDrGhMAVhnoDhTzEGGoqoh1x66v&#10;ERQQpoo4a2RWnxUjWx+nFtQp5nCFgVaqMaWycvmzm8nR6oUNN0y9UoPFVDaCqvq1rSRdIt81AmN6&#10;AFVP/723n2aNe99TRI8+k/S1RnvgET3stOBBNmbMyEJHuu8L8Do1csYhFRgnDnFMlE7qmafXnU03&#10;nV9nNP0VCSTR70YKYEt1f2uxXQrgS7VpW3tmBpQZrfFH9MP7rNy8rEiB+1CLOgZtOJBVfuJwq1nI&#10;3eLwzLpEV7+6nqvEM7Q0ZK4DjaPcpxYjgfZkAjr3ogUKcwXYRHfPtDT+PwK4T6ehevntKL7P5Jq9&#10;JgFVqJEjA3CJT4mEMdqSRGntpzBNXAPsR75G9bP1XG/Itf9b0oJUrONcbjCtP8N+4pMVGw2kmvlk&#10;Hns2vebT68zK6JzXX7mvgZpuf/33KGPsj4B7CQ4mYUH3PtsoD3tEiuuRpkKMze1p6bpufaocoLLn&#10;E9QgzufD3J6UTANLJnZa8amXy4X10nsP6VqemdaTAvEzUjLn+J5KvKbVM1fNoKv7mJF5coZpTfKY&#10;pKtBCVwDYjivX1P/o7OKDHXrmyifmucglOBmM9XC8sgm6nWFZ7uWM4mfvKMXYRvOwJhwc4ImuAFZ&#10;CxgDbQ00MRYKyZbxUhx+c5MG9Aq9rlguK5TWhzyIJieFEiV0yLHctdPyvu93/Pj9C399/wf//vqO&#10;m7ljXS54vlzwfLliURpsgftm8bYx7LI41v4C0GKwXgxY7cBuAOOAe2OCFIqCUgsWtWKlKy70jFU9&#10;YaEVmhcoqzw4buHU+f0GYSdr4iRc1BEA1NHWSM1QUzCxIiSXnEjdxsuhQZ/tjFi8EXIX2sP4NQRt&#10;dQRcsAUbm7CtU3zIF35M3nDXJgx1dy/C1AK8mnwKeFiOjRjOeeeHuKtbFzgMZM2+OV12L11DbJ2H&#10;gAmesV6XfbfA1UBhhVoXv1bIs+AdC99YC7YGYANF4dlZAOZoXJC/0PB3SnGUewGOxg6nwFAyocC+&#10;QcFJ48ZmgSR8Ro4yOIhGroriNEa4F2m+Zr1Rb2isGGOwbRv2fffyOBa7/97tdsO2bTC7gbHmmBrQ&#10;yr8Rw8vpbNj8PdaUB1NFBNIKvADY/d8ZhtkM9m13ATqMkFgvmcXWDUuo4DPBR6MAMLDs/Sx00oyg&#10;1OQ3hXeBM9GCcmVzlYO9SdfsxJhBAcZR2QBgeZwcJW85uIapw7/H3urFeam3SUseo3VIH/ePy9sb&#10;Ne1i4yQ/HxIUPm9MFW2BY8qHk4fOZTPAxZ9sDfC4KSEd2Rt5vYybKcMTv/rvvDDpnN2ZSlBtkoTc&#10;TJdvYJ5kNUuGK8YAviTBzO6bogNg51MTDodsWdKhBJ8uM2fVJyJv3sOEsptdbXglk118yJFVbia1&#10;CpYkrlOaqCJjRxPGvhK1WJFOzeWFRC8nTNMENyVYrrteDCiNClvrPcgKzfwpXyv9/VFDQ2oA9jGT&#10;DO1YMcsgjX48tiqT0wKDemBPraBMfWi4iIsnAClh7cehwHM3m9GWezhNaHIOzVIMx9WySsQOD/I9&#10;HbZqzwy4BZr3pE568j4jQH727JjRyG8Z6rW0t6WgV//6c4PJ4IGSh1ZugNk5UHPu3reng2rAveQ5&#10;n0F563PK+YYpUQ3kbzd26z4gZyPZvHSrNzuqx3r1/KVCXkem591igrbMoHtAv0S2bATa92RrAgEo&#10;BY8w0NQfMU0lYHHvHtQkOUbnKjNnoFO7GR7NZs+Adw401/d0zInOtQVleztdo7V17SQJ+fjv+l6t&#10;nadUyZVKMJ+mQc/e2jpJz6JOcjgz79PGXlxjZUOjl6f0YrakiT+S6ZE0nEo/rN69nfeLCHGsRh7i&#10;Auilat0S1pv7tz1NjKa5a60hWcYbibSjpKkYftYYIyLjjWpl6fRZSz6mN/XdI4i1mrYjiZx+IyRt&#10;gPHpLG7VCdn7J7A5JTWmg5icnDYV+ED0aaScKAw+cpCz/05lcu8UkVIcyONqnEyPCvtfU7I5HzFK&#10;PNJkGgWJdsAswahKQpuygLwWOFsDYgtFhMvidN93Y2HZFZzGOIMTtS7Q6xXr0yfo9QqixYOjXgqF&#10;lMMGSUNpgl40SBMMG/zebvjn13f8+f1v/Lj9hmHGp3XF9XLBohcQE+7bjrfbjvvOWC4a62UFXQDo&#10;HaQMLBsHVvsv9uiz1gqLWrDQipUuuNAVF7o48B7aAywOrLbWwhovt8NRxkVrnZtzIim+jsWLoguf&#10;z371dN9OqKRHUDkt3tK+1Wks8ZyQOtkgPqRtUlnSQ+6FAbYJwO8Dr1LKs9gpA9sOplcJTuQS1RkT&#10;yHpgft92bPc7drM7xj657xtrPGjvQOT77Yb7bcX96YLr5QK96ENfnXySaPY7ds8893MH/ppsliAE&#10;JjrYFgarfBgx5oZr8d9s+TBjJiTM+0RuKMocpakVHaB9SGbZOqNZY4wH7AHD1k+uOKDeGKdlb/z9&#10;CQWNsQZmN76TScfzCb4AzmHYTUGE93BsVnWwFyxbKA4Avs48FMxu/ERE0owJHgccWf3KMli5yQ7X&#10;3CEoKDAFcD+Vv0mKIU6QYlDSaMqZOg4opAwkbI6MJmNZ0cuBqoVpLbGWsgb6bIa+AbkkwW1pSY8S&#10;DqkpenXEPYEoa6ZJWZKAOC5XsvMZbabcAbJSofecBKKMMd5IMGqseik42AN4Ws85/512llD+TG3M&#10;twTwT9eTAMpIkppyWqvGKmfk8lwEekimYTiBksiUlUVlmF6qIOnZ5qPi3KSkoVGUo5lvSFv/WMpc&#10;Kp4t1dotfGomlizPEsxtAbQ5cF/GH3RB/BJ4GskESDVFZwggkny0lp+25BdawJTkc82CNq370nv/&#10;Hqjae7/yZ2umu+H7rQKqHD9uFVRH02T02FhQjxRG3rMspt59lzZeRve8F7trhW+t4T1LlHpMh32e&#10;MDXLuGyDC+d8P88pCMyq8vm4kJfhSrzjEzOzHLev15TcjI0twCPGrvDcuKRniBrMI+Aryn7kYGSt&#10;CZ+fP5iSVas1kOoSQTQV4yRnwEdgE48ygjNQzdpk0u59uEiPuTxSNJCSZVo/Lzmv8uY7nfbnuJHN&#10;FYNpdKd163uPCiCfh03zltxli1k9arhKzojeXmoBocEnKc116+u/P2XbkywJ3+/5+kjWidRLY8YT&#10;6FGZkfpr55LM5ZmaP2eL+kRInqOmtfHsJObovvSkZ95zn3rroG3UO5pgkcfYkRyXZM/Xpz1wqh9a&#10;oH11WqnSqqdisvukKJJgiuwJpNaYRKbRnjxEm41RhCbBeUJKkuu+C7yvBZeaiV8/0XjMRGHmupoB&#10;5ADbOI7UWnbovLFQYHdzYRzAbRiWCYYJTBpKr1CXJ6zXZ6jlAiYNsApcZW+C6rh3etHQywJLwG2/&#10;4+frb/z5/V/8+fM73uwOrQjXywXrsgAgGAvc7jveNgNWjt3v9PINLDEsbzDmjn2/Y982Jx1iDLTS&#10;0NBYaMEKB96vdMGCFQsvgFUH2K8UwWqGObTynTFtZN0nC5jPYFgZzORBFVm39OiMChdrDu6l4L2t&#10;rPqcFcCn5+8Y5Eq5CQClVc7GPZiVlLAmE6Cao55+GIHhwCLfdtzvG7ZtQ2CCm6DR7ps8m28aKUVY&#10;Vo111VC+caKCOaoxMGaD2bdDHiYw4+OHUQcb3RoH3odCgcEHOM7J6DrjfP8ioJ1Ztka2CScMfc5H&#10;faxxTYkA5O+7wbY5YD6w9nez+8aJzQ+V0GhIgC+lgh8A+f/2wD3ipMNujNeyB2hRhw9FaEQEfwGl&#10;1dHUOXqbaTEfDhiVSKokUx4Ho4ZCx9WCrcoms2lCkjsFNaJBxrmQS++xtZz4FtfYU5VJIyF7r61x&#10;KZeLkMqStMxER0Va73ckzd30T5OZy9HEuCw28tFKPJS4jcDHR869D/F9QQ3zogqbKkpKnQs48eLv&#10;FKy1ouw8RcGQs6JmAPzjfKO8wmzlOunfp6C3pKDujdiT8LP15THyx1FLHmtyTb39dpbzyDOqUA+W&#10;psmtvdzzP5pd/71JnNGz7+lr9gwoS4Cl97MzhctMfB4xNlvGXL2YVCv+e6Z4M/d5VGCOcsBaIT4z&#10;fSBpcMzG4hkz0BmgsQbgjxoGkqZu7wx+1E+htn7e+yfLwxsFfmoU3Fuvte9JpF1HEzMfsdYkbM1R&#10;g+h8vMZ4jAKuiGxUFpkNjq69Pl1AVSmQVmNjBoTqgYstEp9EsqcWv1sYR1obP5J/SGPnKC6L85rB&#10;c5acf4/EBOZ6c+rclEz8wN6R/87n1JwBgCMZr5HMTH0/1s2tR5+jLVFDTd+NUsJIupdmQPxabHpP&#10;M+yxmoWHdVUgaY5i/AhUn1vr7T3dq1ulqiTSWDYjf/ioxvqoxu81fdrnYo499PcWTeX0p6k55Ner&#10;cJ5mbNZ97HDUfTdQ5ATXSSUxxGNYToGHcjPh8EFpnAfMPJPlozZgD4SZ2UAzo22t4rkuKZGMufOx&#10;2z14vwPezDJqZLuEhEFgpUDLArWuUOsFUIsDPL3Ja/pgFGko7UF5s+P1dsO/v37g7x//4vvrLxhr&#10;cFmvuC4rFrWALWHbGK93i5019OUJy+XipFTIANjAvGHfb9i3G/b9DrPvYGugSUORcuC9Wj1wf4HG&#10;6kx32TO5rQVD5UxqpkJLsrL5ThoeEHXJzhs4as7zSRBcYBrKaF5rtuFTDJ+ijIzWuT5V1lQjN7LC&#10;CfB/mPeGkZokHw5/H0Dm3Trd9X03Dry/bwB7hRRmL20DGGthPPOcwMCrW29HsuM3u2OJG1izOekc&#10;OBa/VnE0NbPLCBqgHiC3Xm/fhhHPggV+SEFZzqYYQE6Xf1lWXxzZwyg2fWCcTK3Y5DWMcc0AUm6S&#10;A0Sehe+aCCozsI1FWPh+YNwfz0zpg70KAGY32O6bbxDYY90ppaHAYOMbJcbvySJGqEQ067iWkyRA&#10;Js2d6cg5/4NUX04O3Pe1XWtMm4QBcBYTQJ2hy6iNscoOYDlbqhXfZ0Z/Z9zdh4fqoDDqJRKzOo09&#10;to3Eb2AWAJpJ+EcN9PP11oGRErxPId+4XoUeNzQCL9Pk7cy+TwGH1v2YSYKrgO/kHpY0Y0ZNp+bv&#10;g/MzUpiMl02mUQEkkbOoG3LiVEimlyFhd41GcB8t1GcajFLdzd7vtuS8xk0WHoD0rfjLQ1+Q1los&#10;pyt6MftRGS/J+u81D2YK2FlTMsmZNF4nNL0eJQW99HzojZZL4+A80DWOt7V7J2lKSadXUqZ8KaPW&#10;MkqeuX+9Zu97zOdmGm216QpZbpHLj5x9UcqzlrqvP4pXrb1V5hLSGCDZj1OAciFB1/z7iXMh/Nwh&#10;lZEpqNJD4F+v2d2SMatNgo3ArVG8rH2/JiE3f7a1DW9zYki7YTXTjO99Nq544aX10oyet1SWJiWl&#10;SCVr2j9DVcJkHbM54yi1M3mGPT86/6W6+4/G1HJdnbCIxr2QgtV9Dw/ZGSb5fNKY28I3pbntaLpT&#10;agrbkwaUrmNZvkbZOXWeYBl7norqP0YzfnZzAEWZ1w5bBitPrkyRxAoglE/eK/Hal/7c8sgmqgXY&#10;HtujP2I0X2D1CuMysQkAwTG66AFH8gAkWQ/emx1Qxmtj8wGEMtjJZiwKWDWwKPfwQNDw7GGlDhUM&#10;rZXvwFjczR1vb6/48eMHvv/4gbe3NzBbLCvhohYseoVlhbfbHbcNYH2BvlxBWsHyDrJ3ADewvcGa&#10;O8x+97IjBoeiSJAaoQWaLlC0gOCnAtgpovPRHYryKK5JoRyobEzSteTiMDhbhs0YA8bgmkIyh4pU&#10;ZIGfzGjO3bk+gzckBBbWOGNVgnYGq67FlksAsGOPA4CFzYFMQjQZRPQwWPQC7UF795zdZzKWsRuL&#10;+7bhfrv7EUsHcpNPUqxfT9YG0N7p5Jvdy8hYpwtv9t3J47AF2DimPty6ClJFlvMx4CChBLawmfXv&#10;GbuJmu6cdAj9c9FBU1R5WSKbJa906OBbfx2+u8gM0gp68ex57WSAUpNaFUD9EC+UwrIu0FpDax31&#10;+hMzZRDBWAPy2vhvb2/Ytu24tgDEa1KwGtjhxpoiJucldIJOlBOxd++hVRUEZ64ZPFJBbZVp0J2S&#10;6XR+Iik668VP0jEujMskI7tSIDdnoYwT4X4XvX5YPyKD00qmHmULPCIrUGMHSDvkH3W90iJCCgyW&#10;z77UqaWKNn0ODFN3lDe9aVnfsHlt1HhPOSNd2mxq/lyDdS5JdkeyT9J1HU2VZKZW1UZgV8KGD0m4&#10;GgNvpPebxocwqZI2N0d7nwZ64env1TRFpc22kXxfXRJovpE2YjZJCivJa9abKCR63R77sjU9MFtA&#10;zLLXZ/P62cbqiOHbYzYPwYcjFZAV3pJ9KwWDpbFFcraO5PAkWr0jlqekqd9ugKUGtFxvTHIwPM89&#10;SbL5Imr7/dT2wSPA0whYkbDHa2CNbHqsPiVI1M9Jy9H+GugilfTLzQRRyae5KXtSu08zUlOnPY1C&#10;Kit8rkRWjoTNzwaMmvkh9XLtUeO+R0boETJqoJ50Xc5OyEjMSls9Etnv8EkG47wOZO/f3i9cxJUa&#10;KF6fXJYQcs55X6pVP54+HjeOz5rsGau3YBdHkgUXTQoM484suCtZD9KJt9G0mPT1R5NrvbyhJSkz&#10;OlN7E0C1oE2N/Pg9edWo7uxpwo8IBa06vLz2WCfIDWpbvg+5lnzZqCaxbOTh59JpoNYkRB0G5nA1&#10;sxvc73fc75sH4R0xmjgSZFOJvIBLpXiRkpA/PHlLmiYus4uid9D2ElgJyNAzsJlPqIIRXjGeS3yA&#10;vIoNYA1gdxCcdI4DWJ1Wt9PwduYEtCioZYFaFjgqtwYpJ3vigF73lko7WHrbNrzd3/D2+obfv37h&#10;7fU3rNmxEOFJr3hanN79vgG33WAnBb1eAE0wvAF2h6I3MO6wxn/Z3RuZ8gEux/Cs/Jd2F+LdZ08H&#10;BSLoGgHxokAJzwbwrPRzJ7jGDGh91YCZ0ows7dS3xmtaCTZHWn98PeO1WpkO6ZYysTyCDdjdK+Qa&#10;+0eiRwStNJYgcaOUY3xrdbzObiy2+47bfcO+uUmOINFjbLS9ZQ+AW8+OjyC5x+uDvrnXwA9sefIy&#10;KvHZJZILXiQ6TFeQB+BToTDrnz0B0NqDOCoYGKUAi0omC3I3baWCuSMf2o/hWlQmQ0OFAQ8yX4Xj&#10;ni4a67oe+vakcoM8aw2wA7Tv2LY7fv/+jft9OyJ7XF/JgV2uD+N0782+w9oF5Bn9mX/D8fspa4Ki&#10;eWS10E9NnNsAW9Uw61SDcvNQO3TRHhjxlsX1Oog6KtalU1QtkFACkpYMJTG4jbO2XY8JUbKB0vhG&#10;QbpJmDi22BwS8FFiHigxK5w3cm1NRMyxKLP/TxMuqifLo3VGyOxjp1hSvaK5vFd2oqidGYnvFYKn&#10;dZ+eXTweEa4COd39SCfD2h5om8pTpIVpfj/be7sFSvWS+x6Ltwd6SXTI+2Ahpp991zi78sf6w+TR&#10;IqoEp3ss9xHj9z0NxZH82Wzh2ZvU7YGJtTUnARQkfivV36fci6a1RlsguMR07iPW6kdJG0jO6BaI&#10;1pqWGz33EhAuvVfSieAAynIqgwquSxkLm5Q1AHEGhK29jqRxI5F7GZEpyuynm382WN3SRk29bq8Z&#10;jtYB2BkwW7qHaQBUp+Sx2kSnzEvCGR2FUlUiPzZqvo/y39b6kDbGejWDJLeTAPijSYr65yvrrZbX&#10;DZ0A1pIYOq5ZuNGJTa9FXl/07mPJ9JfIRUkm8HLPIa6eNfF+ckb+SoHRWgw4Gcl3aiXJ+ZReVwqI&#10;Smue9j7OPQLeo8/e25+tWF7LuaT5X0tevNXYCT+bYT3FM5r1v+jlx728QdoIKfPU03UkPn4oLGBS&#10;6CZIatWJvI81LQ8/y0q+V34ty3K8zrZteH39jX+//4u3txtenj/j8+cvDkML76eQSD2nXmo4ncW1&#10;ejafVnf16IeC99JkXCJvIA2Ms4uu1ivPupKH/rdjNbM1gNmg7A4FA2eiaryet9f09vIaWmunRb+u&#10;0HqFXlZnShtGx8mBoaQdk3vbN9xuN7y+vuLt9RXbtoGYsS4Lnq9XXC8XgAh3Y7AxQ60L1KoBZcEO&#10;sQThBmtv2LY3L5ezOcNOJhCCPrjX+SYFBQ11CIR4fXetYFklox/GGZ1ag4WjM3p1nAXIzB/TA6G1&#10;+NNgk20SwF/3+Vk7kEDWsa0mzUgU7wOjmZ2qP3ujXrZ8AMRhSsL5v6YbOy/+rJ/C0F7XPrwOACit&#10;HDs8gPfbjvv9jtvthu1+B7OFVtoB6t6c1yrtunWB+a40tCYo8n9PFlB0uKE7xrgCeQPcQ3TfB3CV&#10;grpIDBbRAuJs8hzoAO+PmYyS/Z5JDRUgUghWR9FEuTkxI5fDUfHZH/I4WmNZ1kP7PmKoYa26J3u7&#10;E/bdBdFtu/t7F5+jk66yGXgf9gCYD7NcNtZp5WcxxGvsI+rrlwlTztAowTI+PqsomaboKh6nJ6hg&#10;1feNK3sN0vH45QjIl431S2OxNNGXsWiEgC1kzPcKWbkiDdIARipATgv4kRQ3vSS+xxjJC+UxoDZj&#10;ctsriCRa8ul2khSnTbAR1L23M0l6+bs2jh8M1+cMQDlj3tTb8nLwp2NA3MiHRkl57hVRMrzKJhe1&#10;5fcERI4RSD8jj9IrRGZ02yXrTSIDxsUakwLlvXtUghdhMm5UVLXukVRCbGbiaGaMvjeVMPJm6D1b&#10;scZuZezz+F06N76kTY7WWhk1n6QG5r0zdEYWbmZqqPUsWoSdGYBBmr+c/VmK+y8EM3r7XiK5NNOU&#10;GsW8XiyVNLgerd+lUoBjYL/i50LtNT2a3B81Y7Nr4oECXiLXOgNOl3UmEvnd92Amo3yoBOx6AJ4k&#10;V3ykSStl3rd131MguQT34p5uE/5Y3Kgop2Ojj1Urr8jzmv49KhtT7SZ62RiYkf2JOVdKkKQM1Czv&#10;k7sOi7NsKnfvUe2MbMXyVuO8dgaMyFsze6ZlHj7yXJRMa0plXlv5FhIso+e/MvpMvXwyZbIH9YKW&#10;/KyUSDbyn5qtg3q5WFCuiCoDHPDpTJH7vNc+0EOnaBKkr1vDKtPn53CjDb9fX/H333/j9+838H8U&#10;np9fcLlcPGDPkSRN6DQJ6VC+aBVp0XrtfwDeSzsykm4avfPw60v1wAPx8QCICK+XGbEW1uygfQOZ&#10;zenLH+C2A+5h4Zi6agHpC5blimW5QqslahgpgMlJoSjSR9DdrcHb/Y7fr294fbth23cAhHW54Hp9&#10;gl4XGGNw2zawVtDLCloB0AalN2i1AbjDGKd17yRWgiyIY9lrUliV07tfaMFC2jHlOS4G5U1A2Tqg&#10;woTGhDVg6Iztx14mKF121su0pN3c0wHQYdtngHoNVPC65XlwKRNBpPD8OfglWuo2He0nrwXpv5R2&#10;RsKgnB3u0b5s8xEA44F2a+wBAJNZAD+NEQxNrQX23eJ223F7u+F+v4PBuKwaZAEib4gMC0MEQ8ob&#10;2bp1GExhjTXQVjtg8ADv3e+6D2sTsD03/4nSD4GJwhnTJE1S2CLRhY9de1Bq6qu8nE0C/B+Gs14q&#10;Cpx1bhbkqAAAIABJREFUF3Vg+3PA98kD8/laiZML+mDkH0a4x3pyjRbrr+9+v+P19Td2bwgcPpfW&#10;Gpo0dmUjI4YpCdAMsxns9x3WOt16VN3oQ1eYipWG435S2tTieI/PoDd1MYK4NnMGfzkqSf2XmkyI&#10;gvkoqqa3NHozAfjS072bAaXf82eo+Zlm7sxgKjnJRZMjrI2TV0eB7pdJPKHK0pwBl+pMj7yjX9P2&#10;rBcybWZg9RynVFc4wYaLCqBvZkenEf5mMYuaQBuqCc8MMNdLklugqoSxTBjLALbYTHV2LmV6vMFI&#10;+fDpKdfu6XryE/I0sXOcw2Mz1nqul8os1ZkxvT0dGFgtU1yJhvpsnMh+hsb5pARYmWkMjJjqtXve&#10;0kYtXzsUHiEXcLkbRVYyjSdSZpitkn0lYXXWmluzz/cA1IVrJltfaacs1HaHGkYB0VO7Dfaexsus&#10;UVkJx0jkgCQxtwcu9NjWIyBaOi3Uvnc8+P/kGaZm82EiOWW+cX/9zxoLS0EaKehR/n+Ik48AFSOi&#10;3BRTERADcb3pqZiXqGYcnTWZr34v7OHe/SA5xtDOLR43XJ/52fLsKBsorYmJHhN6ZhrnURP5FJw/&#10;PNq4bABBFD9G58pZHid6yPWa2f0zqsyoCgnhI5+1FamoVlwklHIgOcu4jL0WqYxlKZfTltopCSNl&#10;bUdVwkVr//YA7BRgTgkEecOGM0mvXlBux6fW83h8L882OkswvbbmR+f4TM3SahK0cq5eLtlqtveI&#10;BI9gsu016Z+ajbVHiNV8esbzz0RcN9TepGjwhbwyJSI79Wuv3uDlxWMcU37PoRAUSfCblGmPKPOX&#10;xsiAvSHBmD4cvG+BIrMP/z0sAclrZB2XsLA8kEtsQWy9TriFtbuTzwmyK8aZhhoTgGwCoKH0Bcvl&#10;CctycWaw1umLL8rLhShERjczdmPwdrvj1+9X/Hq94XY3ADtDUL1eYJiw7Qa7BZb1ArUusGoD1Nv/&#10;x9ubrkluI8mi5gAZkZm1SN09fc/7v9pR7yW1pFoyM4IE/P7A5gCxMUtner4a1RIZwSABh7u5uRlI&#10;bWBsMPYVu7l5LXSGV8yBIx0rrFhwVQ940I+40gM0Vqd1DwvD8GzioDAvWdHFzvEgdGTnC2NbK0xN&#10;q1hHayLC/xsBYFH5x3vq/iH54R72mRIbSx7s7ufA8rOTMSs5OnkBxrupCL0o6HUBaQWGOfZwWYBu&#10;pKAVx21IoTD2EjwqgCEWMARYS9g3g9fXO7Z9AxFwuV6wMGHfGEb7dWUtjHXNIdn4CBMRlk1idwQt&#10;ndCNtH7dClX7RLYP2vU2StiUTZKYTNn0za0VckIioATgXQmjXGuNM+PVDrznEJDZeQRoraHjIdPo&#10;wvtno8hPi0SASugfkvJrVgHGYNt2vL6+4uX5xRv+wpvpwmvsaxDtDshgIXnkpYn23WLbjL8/lCXz&#10;UeYHQWqLYlFPFKY4PBvC65yFyQjJvZaJUwwENZZAMFOGk3RKzRYIWQWK73kmHvZjb+2woyKR5LnY&#10;2ojBZ0yeRkXFDIDWS+6rMj0Js0F51OZOZJUDlArgIKNhnS/WehI5Pb1TuTaIJLOtlB1oG+BNjW8z&#10;wFRUGgXDn3pgIEkNv0aCFbvMHGOPBMZ5wmC1dw9HazCA5C2zlUxLl4rvLBsn4On8qJXsxvVJBS4l&#10;2CsYyN4QiuYflT/D35l39WVjWmDCiO1jrc0k1d4CNsyRTebIKCMph9ni8Sw7tyffcfw5TnkAZRAG&#10;SjO+M/4ZM02KUbN05pyYMX7OitBa3JLN7o5JX07KEGCwPA/kW1GKcEwYTk2MgIEWM7F1T6rnMNci&#10;Tb0RNGMqO1uLnZXtOeNRM2JLprwk6EgXDExCReueIiHpjH/C98aZ0aRJbyrpTCO6F1ta+s8zpq8j&#10;SYjR968xUEuz81nge2YCsCrJIPbq4eeVClSEN+WoWd7HyMwG6j+PzNh9lq06E19qgOFbZC17e++t&#10;mEwuZQokqROqMKjHfgcyFrT88OT+SiSBuX0EHIH5HIAuDVMpaxLEKfmyhsjWAXXXR/k9WudomP4/&#10;NtPCdUmt7fL70Kkzu5fb9Zu6VnxnarLmjya0tfXHWWMi4R31xt/MWTMj+dKaKKs10Wabmb1p+TLf&#10;7QH3M3v6DB47Ox07nnxpTE4F7Io4lzhrlNm92HaGbJK9R24ti0xFwitbpP2YzhFSCsuicble8e79&#10;ByzLBY8PD9CLjrgYkfTvzI+J3Fsu4XwB+E8vnK8t3gzet5LCWsBpGUDMdnBnQf7qQZ/hKom9y8xQ&#10;bB3A538FeRWH0TkAdDcWxlpYEGwAE/UVy/oAvVwArZxsiCaoRTkpDm9aa63Ftu+4bRtebzd8e37F&#10;88sN922HXghar2Bo3HfGvhNAK9bLFawByzuYnVQO8x37/or79ord7LDGsRe0dgz7lS64qic86fd4&#10;VE+44IqFFiiQ104XoG80bXCgqdYay7JAKY3U5HV6/8Fs1SYFlsjwKkGhmoa3PGkDMBLWp4V8U4lU&#10;oAJ0ctZxlYx8RtvZXtZm8brhmffKm6kqgmUGWa4wuLzhhDdetcp6EFsddNuDVr0z/bXYN4P7fcO2&#10;bUk7S61YlMWuwsHr/muMzTrt+77B7EFihwUKJ41pvaFykAQKxSaTYANw0t9q7q/0XG2hCyiZEUH7&#10;PrD02aoEePkDWnsNeY4BUTXZpgedbbhJkODfoAQL31ryDQ3Gy8srnp9fcLvdXOOBCNZY7LvBbgw0&#10;6WguHQ1DfGJljH82u4UxPrmzCqTYO4eL+MQl8A63am1ocBFYha6W9dMHItHzoPyQcW1xJOozjoUp&#10;56BMT+OuD2rmUxp5cVwakuJNMfdM0fk9XfVRsjTF5Iwhh+K9zpJsEb+SlmSeALQMWrlo0tRAm965&#10;2DMEKpP1IJdTl3Ui9LRmu39/SPqlC16bQHNYg5ViUzbxkoEchAQWVU1be4yyM6ybw3t0mBmZDFgF&#10;uCfxzLkDTg5HZeXH+6Zpdn9QaD3P7Lka4MdjM9weKJgXtWPj255EzcjfqMbs6jX8eoBPZuEenxln&#10;GpizTPRjXHsbk78XK1vSM+HPzkzLnU2xWFDp3HIycki0gwnwvtXgO2MUPDJIPdPQKKc3M8I1IZee&#10;K4q0AxsN+fAQ0D57s5Y8NWJFp2B+0xRB7T24prHflsYa+YidbSrPMudbbMDM36gDFI6YwiVwdwCI&#10;c7htqtE7aqbM1p3f2wToTSnOkhd6Z02vkTJrsDp7/aVZYQ6snTNsngGKqkAf989DxpwsWG+dUCS6&#10;tZt6pfl6JsM60VDrNfbKPTbzc2dB/FG+VV63nBaRBCZrc2A8A8g6PdEStM9fy8XvOftvILO4a0L3&#10;LK0B6eXkf1EwJCyFciC+KVlI+dRiHqeRTSj0AdVcFzxf1RIoP2IZZQ0DfJ88Xm0d5s+hlVLXc0ku&#10;at/jsx/Xp7PSX6OGc2+6SEoKnwG3e1r6tTU/00z5I2LpWSD+7Oc5DLLE8xJ5l9Cv9UYNvZEZfLbs&#10;ippV1vEcWv5FN80pTxAenx7xZ/4z9m3Dul6wLsrvJ86bx1KJwv9fOeEdvUop/f4tUyGnwfuZDulb&#10;zcBGhfhoPCILckhc2sCcZtExD8A9GwtY4+VlPLuYAWMZxsKb0i4g7djyalm9XLn7XE0EeDCYlHt7&#10;Yy3u24bb7Y7X8Ot+x2Z2LJcHB96zxm4IzAuWdYXWCobuAN9h+RXb/gLgjn2/Yb97yRxrPUlRQdOC&#10;B/2Ip+U93q0f8EjvoUxg3fsDtWDqae3MQdd1xfV6wePjgwOn76YwrE2gNIKRKPIxl+ze11GcY/ds&#10;EEzdn+2BRZr/XQl6NAxxqWhxh2uhdIhRtn4AxUcWbdxc8L4Hi3Y+BxtFqZvQ9DG7Y4jfb3fcXu+4&#10;e5mW67p4j2QnVRTNkpUVB571TFpOTZeEzCPIybB1Ex8k5A+yyCT062ud33Kcrm7CUulOhk/S+vBc&#10;Q4A77H2fsRwOqJBwMpBBS2EUPkjo+AbH6+sdnz9/xefPX3C/3wGCb8Jox/4HsuZUKuo8RGMdyH/f&#10;Nuz7jtUsUFqAGuWkSGmA5UFY9qBIGnMqgMwqCXuGCYBUqMcEE3XSfqXgrSUeNZOf+mHXTjp7AMVZ&#10;Nvlcg+FtyeNswRfHpuWaJhwKyxKkTw+XDnGjmoyVUiiY19OevadccaQfFUUjH4Jsj4akKmv2HeVs&#10;umvbhzAmbrMqQN+Vd8xIDk0RCIrnehhN53x6Sd5krmzzM4ZRrUbY8e/qesh9ZuWR3XYGlGqDtmOv&#10;ohGju5U/jkDHWeA0z0ltzFPCGG8+ttuPc2dZvDNg3IyWc+99g08QozB49sA9ZbGHhlIYPTDzrH56&#10;a3+OJHaG/gZRIohznagyl6jeP+GFRNQFPmU+kJGTSJrb0ylN8lkAXMac7Lqp74PTe1a92mxksjor&#10;D1PzWAJ4uB96NWUrr+l5BMzoi/dY0GcmTc4wAkdrpDTkbMlnnTViHDXbWvei17zrySaNzxYWrNzx&#10;edKKvYdr9/+PGt9PenvxxLl8vJ+UEZtazbLaM3XNVptp18/EgVZMnpkQm2kGjXKtEThWssKPxuJW&#10;fG/KiyXw1DkkJWSO0r3czE8S+7/dxKqxv2O+UJGq5KamWs+Hpd88nN+3NT+xRFxMMh7UPcuPn8XD&#10;OrXnZTYXl6j5fVpeBEdC5dvMaWdeOyurU2s8n5GFHfk+zcakM5JtswSit4L943gi124yDqfmHNTR&#10;R2Am1+/9fS6LU69nq7vAA+zLsuDp8RHmeoX2JN5sWofqEsfxuioyquUZ/5b7vsw/hD/GROBM8dhL&#10;Srtgf8mYIy8gw2mwkuCBe2aoeAA5xrllggUBpKGCOe26grTGzhYwFko72Rx2fPJYHBrj2Ne3+x2v&#10;tw2vtztu2x2WGVov0MsFpBaAtQ+2gLV37PwMw99g8QxrX8F2izr3ZjcwHvjVUFhowePyhPcXB95f&#10;8QjXh6ACTE+yBYtesK4rLpcLHh4ecL1enUHqPRW3FIoTFlrcsWBxwwXSwy6OxPBYA6u+fmodVa6A&#10;9ZXR/xpbuaalJor28CflpVYgJGMyQmkA1S0BOmf4EAqJA78GdrNh2+64vb7i25dveP76jPvHO5bl&#10;CiLtJjQsedmdVFCz13fX2snxsJXaV+n+KrZgL1UDTn4OUVYh9qZsJMpylPlxD1ORSoFGNlrEWhFY&#10;pWtoZa9JN5VIjnMdkysfhfNmq5SVofxcJ+U72z5wW2bc7xu+ffuGX3/9Fb/99zfsm4nFs/breV0v&#10;UKS8ga2XimB/PHgWhjF7NHtmZqfSgULvnpMmGSs+rFEOelVOI6joIhc6qxVQtR/XyqIkdHXpVFLQ&#10;T1qO7LW3dnzPgs1n/73H1Jw38KwV6uj6CLTuY8s0qwuCwK+zN4w79uRDUsNv+CSmzti3nOk5G7Ut&#10;0cA9E1YeM0h7jfrZ5seswdPZO8mygcpSt/A8AN1iYGZMoInvd/zMttTOGdB1ppAbgXOt/UID7fJR&#10;A2bG2J6LYjFJx7WvtRcbZ9Ze+f16IM/YnBRo6n5zORFDB+5Cadw3km55S3w/q0PbyxNrm68vJ5bL&#10;cx3OD7T14mfOwZL8MAP0njHrq973qMMvx77rjfiZNdjS3u9NSY++Zw9cLY0qR83jUcw5O3H1PcD2&#10;WSCo1azsfZb2RJjRz8wA+DN6xyNgtzeBM2p29DGDSl2A4JmSsxXfCr7F7xwlrwjNytBLds5Ilsn7&#10;6iaQ5yRqZv0+vrch85Y1PyV7GcvvXBqIyinMTi4SJCLk809p36wpPU+w4ufWSk//ewbUrJ/JIgum&#10;Vk7GmT/Q8bu2gekZ5rXMBVqyLvX7xW9eJ3XD6eMePp4lVBgFzzGnyxr6rTH8jKzOCASfkS97Kzu+&#10;FVt7jcwzDbve1OvshPN85WSH93smv39r7fY9OHT4HK0UaF2xtjCBg0wOZ41b2ZQ4+6z+UPB+ttM0&#10;Gt98C5NpplisdSpZMGai5AXbg564k9jwAD6US5aVglpWB/YqFQ0tEQxeg8krObb7vu+4b3fcbu7X&#10;y/2G+745Q9tFO6b9or1++g7Ld5j9hs1+w85fwHgB0ea61rvBvltY43BmIgWtVlz1A57WJzyt7/G4&#10;PEHbK8B71OFHw2eHSGFZFseWVkJrPBR3FPT7yRmtIo0sK9fuyNUTWGqsHhMja20+fDbBjmVugPCZ&#10;mW1bA6++poQOHIIhKyVwWdFhRNrJszDIM8udj8EOWMds03rxG5PBMNjMhvv9hpeXF/z++2d8/v0z&#10;Pv7wA9b1guVygVKL14l3kjBy1MyYfB0K3Z/4+2hUo7z2PeeNjKi8xZ7xHv6sKDG5ZGJbJrnFb+N4&#10;D0ugKonEKhGYygKQBah9eHsZ8CID2jcXlAaBvByOxevrDb/99hm//vo7Pn/+HM1srf+MYHirScFE&#10;1oFgZymKiWhmEBJMzaQDeNAuYykzlaSFGBYw7j1V0CwjYbSZTzAe+rl96ZiyIMofyBnTwOM+o2aC&#10;+b1F7ugg6iVjB4wmPh/VBU/KA//UNcr1h/mx4hKAG4PBtd9Ts5nTkgDpxzTuMuxLzdU3ZjCZiWpe&#10;4IVhwwYbr8lyKvVGaXpk9HuMp5qfQf1cRoWJINTrn8joU/nZN5TKabCZm+DoAMDvg9/nGjJnwPHZ&#10;ZzHD8B593lmpgSyfkOdNRy949nv11nUL7J1ppNVjExcMpjyml5M+ObjAU8/we43MzniU9AGbYs/P&#10;rJGq6Xs+HcqMJtNrRkJkFrifBTp7gHh4gEEKqSZdPAv+ta73f0sPfrb5U2OhzTASzzT2oqRiR25k&#10;1gC9973KtTIL5pyRlxo9x56Z6cyzrU2D1J5B717KyWY6TODVDe7PgM9VINYflOH9fVWFwhSjCzr2&#10;gLMzUxkt/eazjbdWc6a3TnrNgtZ3qRIFMiFnbmPBxfeWcnenzeUnz4yW3EmvCUhEh2trxfvq51dy&#10;QRKj2C01iJ6xaa+hMY5LOXhfq1dQFXc8ynC+Ze/lZ5rDH451Ry6bJOWTWuu41qDorelWrfAWybpZ&#10;4sYs2WMUi3vyba1m+0zuNLt/uvEU7SmxM+fUbEOk5ulRX/Pfn6+MyDQJdNdJHlr4akT8q+I9VeaM&#10;NZLE/xp4f8bAZpScv0Uip9eN6jZ+pMiRZ+G4AGJheAebDWQNlA88lh24GkxuVQC8lyXd/FgU2Yxl&#10;Yq3F7g0279uG23bH7X7DZjZYYgc0LhqkGLAbDDYnjWOeYfAMi1cw7gAcQ9hs1hnVWveoFGlodcWq&#10;n3BZnnBdHrHQFYB2HS5KprNUuB07804TGw7G7LAwbuFpJwnDbJ1uEFPsFof3Cu8U8FDvN+vAYpsj&#10;c4RC66+5OcejmEdjGQl+1eV08jXDiUnuGxNpdMY6jfYsyZPNjmR8uu8b1L5AY61oeloYu+H1/oqv&#10;354deP/5M56fv+Hp3QP0QlALQZEGE0EpnX0PrQ2MIRijovSNNdZp3MeD3cb1xlAZYzs0HogKYKKW&#10;2CKfTjnIQWR/h8wYONxPYrcvElguY4QY8w6SS4XBHElEiSK6DgLBGItt27HdN3z79oyff/4Fv/76&#10;G15v9/g51htC7/uO3ZjYg4nxyXr5IdIA3LPS4pdSbuqFZeBNoyeHdeWmGRhMbgyU2B4mDqKNg5hg&#10;IDpzkI1hurdr3RFKCZcZQ8LZse0Z/dz8OwZtZhTANk0xT74LUKD+mXJ2hLH9MVyY6Y3lbEaAyxkp&#10;kdIcqsYKGI1/ljITstrgogg+fh+3IRjtiSzqfcbkeqqNTx/fq6/Fzb09Foo1Rr1RKTxAgoH3jKxA&#10;WXAOtcAt5ypdU7kYn2IAnwF13tLgOwPujgqs2c/J1xpHqTSi+dg6m/eOnmOr8JuRN5HAgDFmABr3&#10;G1g9wG+0dmeaLrMTSi1gMIuByFnzI0C0NYkS9uUs2DuSNBlJKdVM584U56WwWJJvaI+bnwWDe/dy&#10;xqdmBLj3no+8L1ILfDR51wI3S3nIGljWA4FGgEItXzijn95bY7Vrn833zko3zOy9M0DPCPhI5/QM&#10;GMldHfT6d0iHs83AZwYx5abU4MMUsdQdHwPKFiXxotW8lftZSuZMxbzGuhlJSRxiJZAZfbfOqUyq&#10;q2I7VzY5HKeLq3BaCdy31uhogkP+TOmnMBvjWufad+2lSGgRmb6vy+v7lw952Mx1jCZDjv+mJvZ+&#10;jUiU15+tuqDtF8AJZwF5+d9aPD3mJmdIWGdBzpbXwWwzcISDzq6nWQb7jJTSWFqzfv7U5JHfWge0&#10;5NTqZ3TYHz4eT8gG1eJj3b+txKPnpnFmc9ocD8slc7M88OBLNCbK5BNd6n8HvJ8Nft+rp9QalWh1&#10;nlrAAxUAfpK4Zlg22PcNxMZPH5PTuzcM441r2bOBA1tdeRZ/AskLzUzrQFdnkOkY+Pf9DsMGpAG9&#10;KiyrAikDYzfs5hnb/ozdOODe4u5Na11SshuGNQTCAsIC2BWMK9hcQfYRsBdYJge4g4QZW9BMSYeM&#10;ZYvd7DDGfe/trqIDNCnlGObBPFQRFAWJFkStdg9JFXr3JAyac3MGqTd//OVkinrFYq2LX24Q7uid&#10;luaqRLnOYskICYBueA/lpVisf57amvie5fVYNrhtG55fXvHlyzN+//0Lvnz+jA8f3uGyLm7tKHaA&#10;MqlMn06xgloUFrtEsHw3O/bdGdSytYAHjmEtoDnBsfHee2CfOGkbRbko7ibsbaZBDmBJrUrKDHK4&#10;CKpuP8WfLQOUZMQFUyNyEy/7tmO73/Hy8orff/+MT58+4dfffvfmR350HOQB/N03oUShH2l2FEc9&#10;2XKSzCG/tksDTjpK6RBRlD6JesJeWgdKxhMqlmXJ6OXssCnXcQUbzWRzWqy5swzYVqJ8BtB4i15j&#10;7XuXzQX3R5Ux03sMvLYuMqI+jjSMCdBnVY3IJ+RH9hZ3Wb89yQAK3RziQvfyyDoZnaOjxL8OolB1&#10;3fWS8Wm5o2joy5mJam7qNgMmlM29Y9GYjhhq6GMep7XKAqHLKon9tp60SJ3pUU4QMHgIXvYAxB4g&#10;+ZZR3BGbbdS8egtwP4oXLZZbTct6hvk9x2blev3KGIJ7vXvaM8Q8Y3o5OwUwmyOfKcxaINGIqfuW&#10;seqZIrJ9rtTlGgJIJc8MCdiXxd0IrK01OwLI3DITnvUvmPG2OJAo+Fiw9hh4PfnKkSTKLIDf2itv&#10;8UXIDQ97jdqxkW6ZF8mmwMyzmW1a1MCR7zm/5X1oPc/ZyYjWmmjp2fdi9tm49xYwLP+3o6a0BDjq&#10;79WJUZmcFmeNBAna03GjVeVepPlu/3vldZZsUFlrYYzpMnpbfgThPeoyfqX/nGhcUJqgzCZbLQvP&#10;sED+ooPMXDvRPv5dIgnKz6Q3yYv0QL2WDE5vMqPm51Hbn+U+zPZL5eckeC9Jfak+popHFWUN2V6z&#10;YSbGhqnlVvMMxcopvXBiDtuQhSnBzGMDmapSryNSQa0mmcktzkhhRtnjCe+x0dRX7Qxsxb9a3t5b&#10;nzNkLblGR/nmrJdQ+LeAkURIpDFBNnOtZcxtyR61yBzlOi1r5xw3OMpS9eJLMtJu5wHZPeX6+x/B&#10;5jyPl0bevX18kEedzKdPGdb2Fv4Zd/KZTfuW5kD7fKF0MPlga6yBsTsuyrGI2RgYz5w3NtjcOiBb&#10;LwuWJRhkcpTMAQHL4kD98HfWGJh9x7Zv2PYNxu5OMkcpLIvCshJI7TD2Bdv+FfftG3bzAst3/8sG&#10;NQ/sBjBGQ2GBxgLCip0XbHaFuV6w7xo7GOQZfw6pVV4SCAeAwhqLbd9wv9+hF0AtKmOjRTa8AL4T&#10;gB5AMEr/FtjJnI+GSUamO8xt9l7pPUs5ptKIpuyq8QHhiexLBurQUDrBlFJ5ESZ12CixgYMMSgCh&#10;3CZkKG9ODMNVRf7dGNxuO55fXvH7b1/w+2+f8eMPH/H4cIXWGlYgvkrQs0kRNDRY6QgoKBA0EyxZ&#10;MDnQntl4CShGTmbnqJUvtV/Di1SViVbgZcVIIBenbTMBQ0Uug3NJihDEsn3rJx/S6xybfrtvuN/u&#10;+Pz5Mz79/DN++e9/8fz8HO93FuwlWEqomLp55oax2LYNu9mbUhkkTUllk8cnRQqIcjtShCkfeaRq&#10;otSOfXnh0JLNqRWmZyehapI5sx4iZ0Gh+nXj8FzK+yXNlLNXKyoaK+2DVB5+xwSzYJ6U31X8c08P&#10;sHVvYuwTjHvm8P3b2q7t90XVXHoMrlJ3FLZ+N4qtGdgS2YRRCWdT1og5Tu8ANaaoxOopaU8JbWfO&#10;tMqJyReg+dWms5jnvm+ZfCLXrj8AzfHI4XpeIUy5a2vzkAsVTaHDvmJRQBEO0kR0at+JRupJ07S3&#10;SmrNMOJ7Blq9YmiU+I/2g3DoiUNVNZmLkQ/FTE46w8husTR7007nRpXrhXTLdO57ZCw575ZVJ2lG&#10;3gfN5xkICCQk7qr91yP4goOhL2UTlaitTW6fJ7Vx8Z7sQpYPT5CaqNrFL75tRzanBxqPRvMl8NQD&#10;FGaIAz0yAGEs8TFu5MzJqpVs57fkLbNxrvy3wLaug905iaG350cybKNm/IxO8kyD9ww4n+uUz8QP&#10;HLwceo2+erOkLTeZTSlX8+EaeC8/X2UAfj1XthkIW4vrORGNBbA7zltqUmFZjlv1jkMWB4kISlMu&#10;LxpvAGcmRWUDVObMtbwxkKastRErCITwFtgnn085mXRG67q2VmbP6xY42cyPxO8yidUGuzasS/eZ&#10;hFxKFYd674ykkpTLq3sBcLWOrBM7jnVoPaenLI7H9R3rph72eJysGcnj9ILFGcnDFiiay4uqLG7R&#10;hDdab5LyeN9VAoNL3CSA5k3D4znDWfme4fw7no0MofkbAe1t27Btm/tZrXG5XLB4xZF2zK8TE/Oa&#10;jKOxcm0ttM4/2fzKJdjK96DqdFer3qagGCIara2cKke6OAuAqULlKrfk/6W34JvA+9nOes+ZuvXv&#10;vS94HkBiCQ/4pN2x6tkYf4haJ6XCgDG7B/hMkv3wD1/rxWucU6YQo5TCuq4gRbDGwFqD3XjG/XYo&#10;eC57AAAgAElEQVTHvm8w/nMWpbBoC6U2WDbYzFfcti/Ythds+w3G3mHZOJ11BQAKmwH2XUExoEFO&#10;WsUSHq2CebfC2AXGKmdmikwcQzbeY2C21mDbnJnushJWWt3B4kf+rbUwgRVvrL92k4HtiAafgvFY&#10;YdWHnWaDZjgX2u2MimwOZ5sUBQNAMi2t5Tb9gHAo2EJBqZVKILxSJdnTDZ9R0vMP16iUwrosUB7k&#10;VUp5A9h0sRYW923D68sNXz5/xW///Q0//vgR798/OWNVePCdCDYwcqPxq2+wyHsYDtqg087kmeQF&#10;uBckG4ritgTqmSu6jzlC6D6rE3gC+8QSg+TY6oH5kRKcavAKkkxe25WZYXaD++2Ob1+/4ZdffsG/&#10;//Uvp3UfGCdRFz2YTss1I6ZOBDTITLDWTdTsu4WxjAXp2crxBVKx5Zyf4OH+Oz2oSrKXZJmQfXof&#10;yM+B6xJ0axu6tICmNkvhXGyfYSPMJpZlwtBmAcpmGBcyVjT/JeTeZ4KtlRpcNBVYJlQ0PMj7Um3S&#10;Pro2XTA2qpR7+xgPxyCDTE6aRXrtTTMAPeDWDRae94ioAUvZKKFgzcvx2qyFkxVQlcZg6QVdBO1Z&#10;87wDa0acYTxcTI2iiI5G1VUGSQlg8fE+WH8DSDTciTgzjj9+p/aYZrjfrbHzERN/XncVg2vAFAN/&#10;Vgrl7HXEtce59nkrnvaK+R6pZIZdVdv3I3my5uhyPHe52kynCQD/Lc+3p08rgepZc67R9w/nftWw&#10;kNEFkPOYTHnT8BCNOM8Hstdj2OSiEijg5CV15nkf4G6qBcE59uFbGv3lGi2vrZxCmJ2mIJwz9jx7&#10;zVPgz2RjdwYAHNXDJfOuduRKMELG6dYz7U37lGP4I1PwM02JEYnhuF4lIEg4Y5wupWhLac72eiMB&#10;4JdnI3XBwxZ7v5RzkuB9aQhayvelX26COyO3ZbVRHTRtrr9QqhH3tefl7yS+b226HnlieIb+cVo1&#10;1NCFjxkVvirh/SuSdL04N8MenvXtaGFNozNndN7mJquUge/MXo63Y0pfJy6191drEqkd80QNTFLy&#10;mDJlgf7n5pMlTUJOltcjYQgNX556k3F+YrB2DmUNJGqxsnMpoLIFw9UanA5qHb3zVjbkcnUI2bgR&#10;U/xRGaNoqkEoFWRruLKbK34dEjuQzSR3VpNvpuVKAVI1IxBZbvc7vn79hn03uF6v+PhRYdG6W3vP&#10;Eadq8R8HUD9dd+7jUIvRKRZjIp8t6/Ccsd/DptNkZ6P+pDGpalZKsyZh/YeC972xwpHm58xY+GjD&#10;tJK60giPhJSFUy8Q0JBh2M2AjQGzgeUd+7Zj33evQBOgQYfoaa95n2kzL9rp4HsReOs38bZveN1u&#10;uO13bNbAWAOwxbIAetlh+Rlmv+G+fcZ9+4L7/Ybd7N4U0+8Tr7m/7wrGaBjW2IwC7oTVEN5DwRrt&#10;Hh8tAIwL2JajWWlEpcSUgGVycizbBrOvWBbrXmcZsAxr3HuEXzaM0ZAAZ0uw3bJnUFsPPMsAWcjo&#10;oG6omOvXA6WO/XF8MGdbRpBLJIthtIsoB7KV0lBaO8kgWG88Kg5ZadLqjWFZiU0aWPHLAqU1AoQV&#10;mkO7vePl5QXP377h998+49dffsUPHz/gcrlivSKxEeCDqu/4Kt+VtcEAudIQkTpbWQAMDZHQ0CDO&#10;pieosc8COJfdbRGsmuPAXve+CgByYshTL4hFdMq9h9m9XM7zC37973/x6d//xqdPn/Dy/FIp6pDA&#10;dCTmfTZxwPBMEgWCArPyxs+cPlaOW4X3Ufm65LAmlEomvqT6nXUqmgC9ZBxHY9HjoUzdsfE/Qsu6&#10;NW7W04A9V/iVCUmefFpxmHNFm1Tu7OHnRE546pZTeepynWnJlRGeIL80AlvS+0UDhEpiM9Lw5kMB&#10;WytCZwD8Lsuf0v20UYyKvKmJP0dKcdhaTKZGqkZ55VObrJKTMpkyOeX2HHmWXVNbnS+QqkAtF5Je&#10;HGrVonnEBQ+N5vZVzlYj8d3y76JAYEGIYcEwIZRgQTozmXGIG7lG7Vjuqgfcv3XPv4W1KX8mFESz&#10;oBz3ulyN7VNrhNZAt9F36xWrtYbOGcPH5rUUja7Mu2XmfgwKjD8KNJ0xah2CKmW+Qan4bTXxJCuw&#10;NELPvTny80HmEWXZ2X8mEtEK75tm9WaLs6MXB00Via37fQYIHjWsenGgabweaxJO8W8ylvQk/mYk&#10;nEb+CzPg/FsMnNvfp6hZKmDXjLb3bP08kyfOyAGOvzM1gmwpzVFv1ubgEg4T2KP7XzL3JaheynmM&#10;cuAW8VCCc0GipA76c/bZzApJSgcFiYGz75lrqRfnRZyGd7lCs5AomrpSlpARSHgi/yAcmmtZtkd5&#10;vsPgYyYW8hblvd0Eke7MtPDsdNLZc2Tm3+vXJ2VU5f0kADab0p79TscJzSMjftRcyOMFGpMl4+sZ&#10;NRfrSQfl/JUGQFvb65Lg9iZSQWNcWALlZTMvwyICHliAueGkjvui6tWGLgaZ8tWSOV5pIliH9cTc&#10;nxJmd4znZUzlSsOiBKLDOat8zsFRRQAeD2WP5QSoZDcGL6+vuN83F9+sZJazNBkrchTnyXikORwn&#10;f3MvthTz8/OQCg9AZA0q+V7Whhg74w8j93ksc6s19aHBLtY4ScUELvIrnPPXKKV6pcfkHw7ezwcB&#10;rh5+vVHTVqE2ywTL3LVDIQthjMmiW2aMZ5fvIOskNXZjHAgfTyJK1pWcd/sW7aR0IsuCGbs1uJsd&#10;t33Dfd9geIexOwzvWJYVejFgfsHt/hWvt99xuz/jvu0wFgApb2SqwBawhmD3BWwvYHuF3R6A7QLF&#10;F1h7BQfgnjTAFW1HCZ77a9a+UDShU2g9WOlfr8jLApF1h7BVMLBHdlf4vAi4CTPVcI8lEEe58Zbr&#10;ViOa/DpN/TwIyYPpWFDUI3j8LEomvdkhDGcWqxcNE8FaKsCyXPLH2cNqlyxxijhK6cRAgmO8KK3A&#10;1uJ2v+H52zM+//4Fv/7yG374+B4P1wveKwW9wjVKLCJ4Dygo0r7BYqN0T0gE07SCH0kMwTTN/2dr&#10;W04osACcqslmjQWBsdHHiHnUGsOWHWpFgZXC2HaD15cbfv/9M/75r3/hH//4F37/7TNMxn4RyYr/&#10;+chi5fwQDyNwxOzOFRNMgNNnJ7PMBLaHQ9exKVSSVyriiTRhCXJMDohRxeHdN4uTupo5KngsgmsA&#10;0Zw0WTl6Ng+6jRziZ5oTrSKz7IwHtk9LVy4kGTSqH1GxsZZNo4p8SR41D0opGdOJioQ1HTli3IlQ&#10;STbquqalLmTJuq/v1jZwllg4A6ATObudwSJhq9znDMum6fO/ZGCU18diXkYu/aGEC1EXqp8p8ErD&#10;xHwSKS9Ms3+T45Mj7WuWXc28AS5N5Q4NT24JG5WGvTa+XKm6iVNLs3oWjJ4BvY4ghj2A0yMd6vKc&#10;OKunXpPCyZZWBBL7OW1Na/mMWfdMjH2LNEdzn4GaoH7u+UOH9f8WWZEz92ModTYJWjhVSJWdFfJZ&#10;ynyjFR+PbPk6oz3fv5KfTyK2l82FgiGoiu8lpnRmQagUH6nZjDkDXvd02menqms/W7v3EsDjIH8m&#10;yv1ZAHzWe6H8HjWPgtbPtti6I0mb0URF/QyU03HcBYpnJVXCdUiJyplJq9Y9qbH/52QJzknflqS7&#10;BLqRt+5qm9jOSKTUtkzrWZf4xKhh0pbPKGVea+B/7b35IOfQZN7X4q+ctA6DRDVjZySCH8WkU5WE&#10;0nz9Sq1DbudjJYditqHb8jWYNRqd8dfpvb7nZXKU96BoEuvyrSN2MOv9OPLYOO3pc6Kmq08LdPZw&#10;bDzaQ8OOovwyuudNj6zQuh9HqV4Uw6+5san0FIvT+vFnOJFiiEBQDVY/j8oOsV+Vf72KuEHKw4Mf&#10;oV/nPu5bcriEw5j8dSrKlCnS88m/MGX1Vy2vF7lehm14jIKlN5t/jWY8PF7x0b6HMRaPD4+4Pl6x&#10;XJxfY8jdjTEO/9LaYTCWigklFI3S0XnROjtIcLvKhixXpp4wNSnfkjVuG6Lzgewja3ki+cb5a2dz&#10;5FgH+v4Hm/9H4P2Muc0ItBklnOVibMkLNBMTAbSVuqckijjrNe6JHWhvrJPVMJbA0BHYtdZJvygG&#10;oFwCqgjQpCJAbazFfTe47zvu+4bN7jDs9cphoDQDZLDtr7jdvuL19hW3/Y7dBk29wM9RIGgstGBd&#10;30HTR1j7iG87YbMLgAuYPXgPlQVMCvqgyBmlBEArlUx3PSAcmUE+wCmlYMnEu0RKgQzDgrMxl/z3&#10;XPLks7+rCwfkbMHemmnLReDQbaSCXWGZo5mvIgeQa6WhlHbBEwyt/PsYK4AzypIgpRW0kNgJ/xrZ&#10;1myzhG03G56fX/D1y1f8/utv+OXdI949PeJ6ufgg7UB5Y334dEh07Ma6Z2r9czJeEic1SSAbKuVI&#10;kQeHSn+BWbBh1gSm+zr//EvdzxK8d4cVwRiD2/2OL1+/4d//+YS//+Of+Pe//4P7vglwwTUu4sEc&#10;1ntMQG1qYsA1h9I+N87Y1jgDYOLUqGJir6mOIviSGA9vAy8J7FeR3Ve6q/c1z/LRRtHmkiTKKZZJ&#10;LXkt5UjOMOpGjIjZc6J1DlQNUEfva237VcGcq/FZNNCbJ1QkzgsAVWVgj2BtMpogUO2zxqZv3C1W&#10;mx18saZKw+namV3TZc16SDgvlzQHBObjnSUrogXoHa6xcQ0jnfDa+GsVDJB7CecNO2NxxTnoV9un&#10;o8ZY+8/UZMrPasXPNN5mgekSrO/pcNfiQw24b62HFrN9tuE4ildnPJZGAPV8k2tcgGd/x3Xhpx6g&#10;VQN1Wvn9mXVZe8/SQLTHMjw7VTYjDzJjpt7S3i19epj40Nit3f/quqFztdT3/u979FVnGvgz5zyH&#10;2BcYF6LGHU1bj/LP3t6ZMRGsNRtrzd2yGSFzjF6cqJ8RHEH7ltZ67TpaYHJLiqvXPCgnPY/3JmcT&#10;z5E+cnmc/L0ZYxZw+vk0JcNVvfoj0FOvE3tGvSOW9FTzVEhiZUAP9WIZFf/FIT9vNd1ljTCc/PJ+&#10;faPzB8fWLxQR7BwmfCo2t9blTMzvMc/RyW1r50LvvBk1DOtybiOt92Oj6QwpYebvR+thDs87Tn8c&#10;gHtwPhEadeJTfdQzDT0reZj9VzSzo8yx8DEsTaJr4D2nMTtB8lOZzGSv4ZdL+DncRynyxFtUSYvG&#10;BN/HhNcEmV32EzwB7A+kxKDfnOS6jvWRe3/B3pckwqBuLUIlkQJ58N6pV5iIoyyLxrIu+PjhPS6X&#10;Cx4fn3B9uIJA2L2H577vuL3eoBeNh+sDrDW4v96w3e8wMc/H4eyQeMjRl02qpaTB0QK2PezBM/mS&#10;1MMvh8BKL8DRpF4Qt+dD4Z+aUzXJtWFTMhAX7XzQnQbvZ5lAMwGyx/wa6eK3Cu5qh1g6fQeNJHB8&#10;mKGTpIIysiJwkI4hZ2RLWnuZDAnO2bhxwYCF09LfrcVmjTe9dXI8IAMoC4aT1LHWj6ZsO4xxjQKi&#10;0GhQWPSKi3rEw/IB18ufoNVHvN5W3F+ecTMMQyssa1gWHTYkLf642SsdufKX0n6j7xIgFprTYkGV&#10;pn499g4XHdL4Xy716usjNmdGT2oakjHpQ951JA/gO9mcJKsRGiCih+5+pxD1ziNAEvwAdpMllpEV&#10;7wuVl9dXB95fVzw+XPDh/RMeH674oBWW9QIbu7IhoIphRHYs8eDLwF7CIukzJ416VBkf80lE54Vl&#10;jlpCnIfWDB+F5KpMy/j5AIyxuN83fPnyDZ9+/gV//8c/8O9//4yX202qVRy79+WIaADvQxBWJJ6L&#10;25O7NbDFLKjUPzse0nQE72uJOdU1D911KKFhXY6ZVhi1XYG1sd5q5zF2wdOZBGq2ETQLULD0Wkil&#10;fuM84K7uOw9AgF7f/9j4bdzI6MrUfo08g2YbXzMslOnGGXL/gDRNIJgM1Acpo5RMtWN6/vnPgmct&#10;468uaHjiXs4AT+Pz5mRFy/37MjK6Ha2JlknfLFFiRuJwZAbXYnXNGA22AKKZya+RzEfrzyMzyFbR&#10;NltwvhWEnTULbgFqoxy6NvnaMrmsMeVqz70Ev2uATe2/Utf3jDRSGadK/fWZGqXl59NssLiusYuh&#10;XPH4EOO5XDyj2LBQCsTjJudbGlAzTZC3mFDX1k5PgqclDVXNKSeuazTZNZJ3qZnujuJE3UQ8GXJK&#10;ybOyeRrZjEpl5uv1+iTdidDg7DHmqZJj1nLrufhPzWeaA+n155pfh3zWlAGabwEkZZMvvxdHyYQc&#10;JEIBarXj2NkJkyqIKE2HZQyIkr2FT0S47wVLeOa8ql5PwXJPXkRt4L45NV1MOwYQ1sIOr6l37rRw&#10;npH0ZM+LZw5g6wPcrfer+zckAmevvsqGMjvvO2r09aWh5hUoWvlCH+h3pLfDcwjElfT/RN2be5pQ&#10;pWnWY/rXrrPWIMm98pKXjNYaWusMg3H7PTHgqeaZVbDzVTS8ywmqNSPhRBzNpWCJEK9Ha4U0pUCR&#10;zGitiWoK1ktTW2sShiEIuezluEmsRUkoLD2tVCDoKk9MhJd9DjHBY2BMBAVPYlSEZdVYFqcksq4r&#10;rg9XXK9XLMsKYxn3+x377mTFn789QymF6/WC7X53/qHGJLwHUt4rES5LHCVef7aeVPJpymSZ6CgB&#10;BgzrenmcxfcQcqVy2tl2c/xiBLvQjJLTrWfIE8eG67l+6SnmfSthGo2AluO5M2B+bWNPFVDxdcUR&#10;SoIxLYDF3TrwHkH6RMGxnsEgrbGsFyzLBUovDmQN4H0YVYdjeBu22K0zeTVsYayBMXcYcwezk+R5&#10;fb0BvON222EMgVn7xauhaMVFP+Dp8g4fHn/Ej+//Bw/XP8PYJ/z6247/Kgs2d1g/ThimASJInUk0&#10;CKO/zJTV/b3Wzohi0TqB9NYmjXtmWA7fwzoddi47WJzhtIF0YCPjRth9MQpjj7zzGRxi865YW0tO&#10;JnjZ3x1MAp2GM8UAyL6zqeJ7sPWdWlGJZYOP/jXh/hhjsO0b7ve7C1pSi9Amjf/N3PD1m8Jl1bhe&#10;Fjw9XXF5uEBdVrx7T1A6eCi4tRS3bzT4dYHegdJSWiI9b2m26MWeqprdM4DfMSOh+H7Ekp2Ra7qW&#10;IHS2AgvdcrlmiABrgft9w9cvz/jPp5/xf3/6G/7xz3/h8xdnUuuY+YiNshDwg8Evh+abl8cpFG6y&#10;/RkOzXC/bMb0pgyXrGk0Uv7/si5r9iwO73GQQU8HEuXMFxYNCcqaIGN5kh4Ymx9CUmcVaAikdIv4&#10;HtA1C77UrpEHMi/EHW5+xzQnLzSpf60Dchlj3lh9BDzPmAKfMeo86CSS8PEQ95h57v2rsYRwKkE5&#10;NoxahdZxfU3pGotCtie90QNqh88Lb2NLSz1DemOx2WJ35pr3YyC310TrMePPTD/2TNt6678E/FTF&#10;FHwEcLbWcalfPzJcHPkx1XLVslCtGc71YsTMtfQ+t0d0eau0zchYuLV/WufP2Ym/2UbHSEKuN6VR&#10;e005KZid75RLfFEmp5dCZVhzId91YBiiv1J1Koxo2Lw6y6TvScv01uTZn2tdX+4BA//dx1Misw2K&#10;2QZri3nfnZABeaXVo99X9VxDmgrUSFMGdUY4CVP6o6Rsz+w5k3gbvHbURO3F9VEzpnVP3f5pm5ae&#10;8bc7ri0erFdMN3IOJpgzMqFx8iLJ6JGcIA8+eeCjQX2mi0wHD46Wj0M19w6/anE8AM6DM6/WoDxI&#10;3gzzaQxB5JnP7sWYGTPu2r7vse5bDfDjOZ/7MdTqqdyjAdO5/0wz68x9nv2MfqxoN7EDQYopTQ4l&#10;5nqOtZ31Iyj15XN5qUIOTyotKHJY1qJ9bCQQJSDb/aJsajaTkhFHk5RNzuOUZIorcb0QUwfy/joA&#10;fVl03IfX6xXreomqHcFPct92bNvmPCjNDrN7hQCPazhVEKdNr6I8r/b6+OhOUBnvt5ninMM2w/1Q&#10;SkErwrIsuF4veHi44nK9+HvJMMbgdXfS4iDCuqzQpLBfdmzbHa+vr9g3x8bnQFDwEdCyzQi/kmSc&#10;TT0gyWunMjXlTU6lQh1i0aGZzHn9n3t553K30WpReCGwwIa5wLhypQdMxa4zsl85JhbOk/8FzfvR&#10;KPbM685or7a6ee0EMnffjqxltt5klRNo5IEhE0BspcBeI11p7UBwb+5KiuJoimXGzha7dex763+x&#10;NbB2B9s9BoVtd3+37RbGOgNZIg1NF6y44mn5iD+9+zP+/PEv+NPHv2JZPuLldcXrt1dc1AvABsY6&#10;trIR8iNS4+6ggUo4GJAyCx3/Iqhba7BtDqQ2vqMW1mIwipXgH7N0YHf6X2kLUJHeShBHHoD5aFDQ&#10;1JKMc1cUs/i9Om4AlMOUXhddBRCVfdNFbK4gxVKRmIiNDGN8YLUgtgLDoqyDB+IIClvseN1f8OWb&#10;wnrRWK8LLg9XrA9XKKXx8Pjkm0EEtjsMq8OoqSIBMnMyF6KCFe9kdEowH90i8QzjI35QRWeMYsMm&#10;95pIhiksF6dgMRB2Y/Ht2wv+859P+Omnv+Fvf/87fv3tN+x+z4Apn6SQiRgjNlXgD2nWCtAMmLDA&#10;bSqqOHk7kNSvzZpdNGwk1hqSaa3YqCsXu+fV9Y+uHqRsfiTtynNFfK3gyUH79GxkElAWkzUmTY8d&#10;2AONZpNWVIuSgt5SR/eHXi+Mo3xOz5CuB9RJxtwZcOR7z9rWeZh5VqBeoNXkBppNiE6fhE8wClg0&#10;1EfsoxlzwGSEiKzheraZMMtGjQBOpwAascolK2kEdI4aDzIkp/HdebLDLDg3I0VzJj6MitNSpqJX&#10;vM9KNs4wumcBhbdMmc7odo/Y8O3PPu7EM+axs9dZW6+t5kJTGg3npEzOyPfVwLhWrGyt6RoQ1GKO&#10;24L5X+pT92R8Wk2y0Z6pTkdNAOCzLOOZ5kbrOluxLAIlwgOmmQ/h3CRUX2qTvyv2yxyTUJ/wOjSO&#10;ZKbbXbtSmqE/qTA7SXFGQqPXNCrPsqS/zFP1eO2/Z2JqldDRmbjqyaHM3sPW9Fv3fRmHIVkSptI1&#10;IDeTB5zUZK/GdO6ftTXd8dYzj/daNCWibgXjTefIqIH0Fp+XVkPgrX4zLTnZWYk2amh6zCpKjMD5&#10;6XU4kfPMGsHKvVDTpT+cjcG4M3jDnXwO9SlAj6mwNHz2jPZwTcKMlZQD7gPzHtCRJJppvgtw3jJn&#10;ovmBAQ8Ru63HDZK8TDjrdVaiBpZ7ZsAKix0JO7tcLljXC57ePUFpDaXFVJaxHrTfHVi/bbjfbnh5&#10;fcXt9orNs90DphiNUisT0MYTbwPp0ZFOw9Sf87tclwXr5YJ1WbFoh2s6yR+HtxljsHt5HGMMrMnr&#10;aWMMbrcb7ve7+zwbCKbh/qkYCyNTPkpWKyFP7NdNIKuGc0ZgRJHNnmn9F9NMXgKoQOtR6+Smprwk&#10;CbMns+WKFhEhEE0DmiA7jPKj2p5rNRn/UPC+FRDO6GPPMLhajKqexuHhwI9hVbKwPbBqnT79vrsN&#10;pqwFK+u1qYzfLABpJQxrfZeIKWqSK+3kTjhI5hgLY5yGvhuDCRrc1umlK8cM343BZjwQTAqLWnHR&#10;j3haP+DHp7/ifz7+FX/68Ce8f/gBjEcYRbhq4KKv0PQKWOuY93tis6SxPeFCXWmps036W5IVlIOR&#10;gDE7tm0/gC4l06/MZpz5h/Wga2H7Ibq11YJBPK98rSE42zaL17L7KeU48iDOSSoHgIIfZZZINKL8&#10;vPu9NKoV7JJ1XaC1cvqAKZzAOdC7BgGTxX3f8PXbM/R/NZbLBcv1imW5AKRwvV79GnIAPHNgkQbE&#10;1vrAZNO9KWSIhINRFbzv7S8qgVKWTPu8vDruuaP/QboWyhsxgoXE7PaJMYyX1xs+ffoZP/3t7/jp&#10;p5/wyy+/YN83sc6O0x5uIgEwhtzBZzWYFABduMqn50VeAUlF6J6goMDuLyMDnUSjJ4yjRZY/KLsv&#10;pQFVHJmW8fEN6glJyobjnj0LRtZ1vlus3MQYOAOU9BLAHiA+1M4u9NkPxRH3ASKckBQaJfcj8LyX&#10;lM+caX8EuHy4v5AshtkGT61zVDcu43Z/ZQg8SwOm4/3LTZXHsl7zTY5R0TIqeKLWMXiqQD2AYMWo&#10;Zmu9jYDXMmEsTdZntd1D03GYR1WAk97UZTlheaZglUXjSM96dhx1poAui/IhgPuGxtBofL989iO5&#10;gURMYZ9zlOGPmpukV9D3pJJm4scZ09PyHs/ICIyaoyE369UmPbB0BPDXSELlZEcJMNUa8q0GeRkL&#10;ZibeznuNzJvQzjRSakSqDJgp4zVzdUDue8/r1rMdmY52Y0pj8kU+P7neQvwqTbKPOQkdmJ4zYNxb&#10;PUla67Eny1f6U42aUbUzpgXcHqU0UOj/i/iVETaoO410tnlb6lPXQMVcbzuxeLv4RZHDZtdJx+8x&#10;c53Zmpb3KDD+OdUvYe22ztnjlFJqPCTCwtty0zNgf6t53Yt15V6bbTiPgLP6NdLhTO1NeJXXIfOZ&#10;sU8VJp/VuNlQ+7kZtYxSPz57NqBMZz3VGoQS3aQJ2dD630lSKGf3MT5vTtPEUiYm/HsAzS0n2eGk&#10;SpE8EjO1BMvS6k4AuYJUagnG2CwO7cY6cqiY/jVEULuB1grrZYVSGszAfdtBu0nAtMDgSJyTy7Li&#10;3RPh3bsnRw62jH03eHl+wfO3Z2zbDgvr9fITY1trJZoMBFqWhHVohWVZcLlccLlcoD0ZOWAclhl2&#10;2503oE3EXWusk4gOf7bWg/tG+BfJaR8bF4L25FsZZ7UgNWbr04rPENJj5YC1XGRU4FYBl63nTIL8&#10;6FsLsR4LvgKCoDXjXTHKH3p77hjzOJNh+8PB+9nA/JYkrMf4kPp3veT1UJRk8idp9NVavyCtSSA2&#10;WzA7VjxgQUqnIGY5UtvZj5MorSPDlv0Gt+xY+wEcT508QC9eZ90HF2PdJl7UiuvygMflAz4+/gU/&#10;vvsrPj79BU+XD1jVE6xZsDCwQGNRGloRjGEPXjLYwmtwlvp5YRQlLEh37ZaAfTexm5cFWuE8PTEA&#10;ACAASURBVMvZeD8JADglWLVxyMTeVQpgqyBNPyITJWUakHScGDZl90yOolGu617T+w2senHRWTIY&#10;TFZIJXBW+RFmlKSYvE+R/Agi5KuwKD9GpAQLXGw8SVK3YNzuGz5/+Qalf4FeVyzrBaQIH3/4iMv1&#10;4u5DGEELocVLGcEKfwVQob0pJWxsMoodjCZLcZY46CldtcX7x8kCQTUpS9JsFJpzIFH5+S62IUg7&#10;jfvnlxt++e9v+Omnn/DTTz/h06dfsG8bpHFJWltS55MBCEmheNrLfeDZqCySc9GAIRaJqnjm0q29&#10;ZPzH7xmKdmZQYNpXEvIsFnWpylwcSvneA88xO2ZArRIoTXURVVn3rWT3e1nkzesKt0KJjncJ4OMc&#10;wFRLxvsj8CdA7hYoUMoeSQQjJAoYGe4drzsvKAq3+zhXwnWvhg5Aq2SDVsTNFtdXShIW0pBZnJBS&#10;bpQVtErE6HRQZFM1JaMJFanh4n1bjIje8yRCpbmFLAIx5xJClO13zo6tTPqN8xvUamyd1WyVb95j&#10;M/eYyG+RKJkBRuoNhnPge2ZqXptyqAZTPrIhGyPsI9C8BX6d0dodkU1ajaNZwCOfmqJKkcMojYxn&#10;73+vUOn5UI3XLYZgdG1fnFlTvQbEKB70PBRmPRVqElTWWucvZX0eLox7D98t1juIzuk5L4K749cz&#10;e/cMqNJ7zykgV54ZRTf4rHTQaFJstObOyK8SckkklE0xEq+RZ1+2Hali+l7qxPf356xfzGjPtmL1&#10;yDy8ZOSeNZAefZ/MyFcUU27Nl3rV1GwW1YDVnlxaAPtqk17JYPEAlQudZBLmy5z5vWVAv6pIRoBO&#10;rdnDuhT5CjEJX7e0JrmzXjLvEVIxX5XAPQ3i3KxE5qhJ2gO2Zs6MmsHzCEDuafO3JtzyZSLxhVoO&#10;RhnpsS65g6l9dMhJsmkRhZpPWG2vlg2yWt4T9dIzYmCqfVX0b3OAl+VkmJqtnQJYxSFry1dYIOXJ&#10;ekaaOpNoUMU6QRjHhudv2SbQ2RqnTuGxtijTwpxJ33FsXIn96jGiZVlxvT5gXS9OKz6A/fK6rfWN&#10;BO896ZU7tFZeLmcBs8XL87PTjTcGZt8c2353EjmKlJeyXnBZV1yuFzw9PeFyWQEQrLH4dn2GIoWv&#10;X79hN7tnzCeZHqV0epZeGUQFn0dFXspncaRjj6smUJ4zWWtH3nVyPrvZk/+iZd8U4YzYSyrqs8YJ&#10;BTmRCI+3ORIzosKBimubQMpZixpjQEZBKY6vs5kPOBUYLwvWPgS7v5EXyL5n0h+DYgULW5TreYOq&#10;N1k6czY285iDWfnc+7xJNmema1hj288CI7JzXyuy5pMyJ5JCstMVx9jd4gaTe5U1IFgPyKpk7iBN&#10;SKwD72FUVNR395sifhoWtrfGjUFPBb0sEJRasNKKy/KE6/IBT+uP+PjwF7y//gkP+j0WeoDGCoLC&#10;AgvFDE0MBYPd688H8D6gtRIsogL8cBvTrQk3XeCNJHznkrYN1nj9dxAW0mDl7hlL3SfKQYhSa5CI&#10;oFXASJOeFVs3sVDrouVmFPL9ElibzHT5wHiW4GiEbjmqackVAFIqBi9F/vkEsE1Jo8nQsbX5QRLB&#10;e2DR2um2B1Z83IDByNityd3sQFg3gA9s/l4S48OHD1jWFUTaBzDlPt8ad88y1icJY5NU1RFLs+F8&#10;PLmFCIbmDpeifeL3KSElQAOKlTiGy06LaKBQerKgEGCdye/9tuHrtxd8+vkX/N+//QN//8ff8fOn&#10;X3C/30AkmFqNkfyYTJHyBisLtNIgq/xB7DwEHGteQy3ajZH5qRdrWZi5JM1Kt29YrCMuwER4WRaO&#10;zSLLDBX39FHHchwz83UfkxXpOUDlc+Mh62LElnNNuATgt0DeFmBSG6scMUVmRvXj2mOCVZz0FKlU&#10;FW6x+EfTPZyZjUkQ5XuaIolxlfZBZCRkxjaIsaE3lsycdxJbupry9cEYycU2LTKT41pQpPL7R7kJ&#10;W2InoMl0qLUV5CSY+GMNFoH01AjvolAxhJOag/E+5jqGw2bKxDrMi7JGjy371gXYXySYJRgRZCPO&#10;GEn2i/tU8NQYYCPWWS1W9BiStQmKMZMKGUN19J3kRGANfEmNWEbFE7CybjAEyXsyMC0pmxlpsLON&#10;i/r7SZm63LyRqL44nYyh7T6bGTbyTL5eG32fafCeNWR9izH2jL79TNNgBmRrSXuEArmcCm7eN2ZB&#10;TOciJeNoPDfbQDprnnxWCqPXiMpeJyQfe7rks0D9mdjeu75ubVr2y2UuJFkWRFm+Gkf/iRoTwTLn&#10;orYpaqfO7UkajRo55foszQ5b54A0hq5+PgRQPcH4zd8fsUaTZyWovdbk7zNT6EEjpK91T5DT3Dkx&#10;QqYjdJAQ5bJuiSLJKpPviOINDZLB/B6k2n9OD/uSypH+YrZr0gD5XMP2TNO4da625Jsw8fxnGyU4&#10;5K9HfCKffqSKj1N7+mFaJkiCjqQK8F5gPZUpyFy7v6zbhR56UJOINSw3fKj8+lUewDdpHSWyrX9f&#10;JjcYyA7oRwDns1yHE17E5T1SsSaQgLkzF/UyOCGGkSzUE0ZBERuiyEp30/YUwe2gdkCkoBftfmmN&#10;h4dHfPz4Ax4fn6A9k51js85GInAAzNkytrvTg3defO7DAxC+7VuUpeHgL2kZO+/YN8KuHfsdBCwe&#10;9Hfgu8Z6ueD9+3cgItzvN7Bn32u1YFnWFLtFja61PpxjMu5bY2F3jiD+bpzm/r5v2LYb9n2LHpV8&#10;iBHkm1ra4S8qTCQ5lr9j3idvUEXCM5E4098HNPSiwHYRvpXu3hlr3bSBFVNr1tc+UUZIypJaUXm5&#10;ZgMxeda/XF8qylYnMprKGrFyW5X5eahR5ORlkm+q5dhUiSc5l7lNmftO8D4cWr2Rz5mud4/ROe7O&#10;z40QZj9DqUMWRmSsAEEUUcHyzPW8AxPUwsLyDgvGooUMzm6x+/GSoMGd2PeeTR27TQrL+oBVP+Ki&#10;H3BRT1jpHa7LRzxdf8DD+h4rPWDhFZoXt2n1jkUpLFpBkXU6+gyvR5WmAhzDWTnr0wyMEaZ5Pnk2&#10;vokRunZ6WZz+1W7cZtS+yUHSIKmVGOcajvHvApPeM4hkkseiGy1BuxJylh3ZmvwoBfOUcChRAHbD&#10;c88LI6W88Qe5YGLZAVnOv8AB2exvlFIkHDSdjg5bx9rWSmEJkxkCfpKyNUGT3VgDS05OKRRgTAHg&#10;d+vxw4cPuKwrnNWVjeC9ZL4H0J4leC8+96jPWiYcXEBnR6C++Imo/xa+vwTPQiGpJDDJSVGckpZT&#10;7Ebftx2fv3zFv//zM/72t7/jp7//E7/891ds2x1pVC1ngYR4IXXspHFtcHfnDbBsvDZcSp6jobQ1&#10;2PbdmbhAdGwzIDXXtgYjrqVkSOV+RqE0Hqe64Sfqxk+ykJOJYoizVOkU1+InDcZj659JRfFIQ/ZS&#10;U05kAIKMQMMOjprdwXBA9xP9BPhXk3quKd5j6rtONa7jyF++Bg5MK+5XWTWJDAANE7gSUM6babVC&#10;NQIMnGSuCrrCEKihRpJAmNTapEmmFtcSHprOcWY0t/sPROgZt9YyF9cVwBt/xpZycDNNt5kJgrOF&#10;8YhIcVZyqAdYt5jMtcmeJtBZmwKivOF/+H4HhuKY3faW/7UA/HxKzFYlkXpyAGXuk3JSzsaAublP&#10;uTvaO/vsz0h79ZiSNbAvnOdnJ0CmJbVONFB6oH+5bkuGVY/lfDjrAhEFXG101zDjWk7XsWwf+gac&#10;Be5bTb5ZBjtJYHtSo31mT/bO5rc2J3rXMgQKqRi9F3uzRQIIOZi1Y1PqsvHZM5Ee5YIlABH0jdc1&#10;AUBhndeMy+X/VKZDDS+RqbIcI8lAIgPjmeWEMmW57ltBbWo9R8mzzaT/amDrOR++8uypyuUc4gs3&#10;fftmAPGWbO0Ma7PXqB7lJSMT9FlZ4zP5xiiu9/KkWZPrcSzgCsmDswlN4EhorBGjauSmY82FylQq&#10;Ym2TdNZzXfdygjyXkKvngVJf3pmT2uoZKdUEws8HmWkAWJYlneu+5lE+UXGa7TZryM3kP5FcKDwX&#10;LYu8gRJjHJSDrMozzpUA6bXSUJoAlQxnHWNdRSWNZVmwXhwgvl4ueLhesaw6MuuTWoRyn7vk98N4&#10;/71t83iDB8SdJEwAshVYV856dmD17X6HZRufn9ZLnJC5XFaHJ8KdC4teoPVykLd2Zr7+mbCL89bY&#10;aCYrZXG2bcf9fsfmJwKsNRGHkmcVizqHNEF74D6eG96bQGsnKe3wrFLa2XpSZ0oNHIjv5Y+0xrKs&#10;WJYF1lq8vt7w/PKCbd/dc4VyEwz7nva79x8FBcxtj1L4jqAN0VhOBuIOrKdI6qvmVsxN829rLbZt&#10;AxFhXdcB+76UzJM5X6G+8Ecz79M42TjYzmjPtVidPff3M4aISXdaJt4EtSwwWjmzBeNkSYKmNRt2&#10;oLhnoIPCCnC/WAH6smB9uIAWDRNGSKx1WiXWehMK45ne2m087TaSXhZo/YBFPeCqn7DgESs/4mn5&#10;iKf1Ax71Iy64YOEFmjUsKOpZae1hb85H5pMpqwLYZGcJHRgDOeMjmHEEDXdr3KiRUq4rRb54DMlo&#10;y6CxrfcrbCCKBDDKIVWK0CooxHQwvXVvkWu9p+SMDwcPwYGxyoPOKgR0711gwRkLGiDhKcBRf1xR&#10;cP1WeWIs2JfRIJet/3uLV2bYL+xGuoxbO9ZY2L8afPzhAx6uF+e1AAbBimIgl4Q5gndcsNIpdqhl&#10;4JRwaP2Wc2aGwpSYfhbWg9kkpoG5EpyEKbKQo7q93vH596/4179+xt/+9g/87e//xH9/+91NJiA/&#10;1MOakFp2paayDUmB+CLWr1EdmfBpnVnDMJtJjTVDPi9KDAanUiTG4AJrlNOIVwLZfXOHiqJd6pfx&#10;fJJccmcIchIEgiVxjhHep5PNSTW0u8kjhv/xu5aFaDWeUw2hJrF2K0Zvognb/y7tZsWoITF1vyuM&#10;4MOaaCHxeJukRT0BHhVydGzsNWRGZhoYpczRjLTDGQ3d1nvOXmNbC5mHfLXeGunpC7e05WfB9xYo&#10;UwLhM2PsZwkQM5I+MyaKslCUYHZIdEvfnW6spHpuUzLlhqbVE9NLM8zlnsxOiHOSmTNrine8j8XU&#10;IaFhozUHhHxvM6gHVJ8xqyzvz5n41wK8RsD9jAngCCzqkZVKtnK2l7LPq4A4gQXWleihqr7wWQCs&#10;B5qfMY7sgYxnWLl/BKj31hh7Zh3Ufq63FkdGwyN5j1rNO6uR38tbwhoLQAgR4XK5DAHaakwUfmsk&#10;uov55FnOFs7rrLz8GMmd1XLA7sSClOgAMuP48uxAI67OTBG9pRF5/mf5ACgnItucF1Gzdu/Evpnv&#10;eVbi6S33cS6nw5vix8wEYwnQx6lRhQNTPVuBlRxASl+mdU9ZbZYAaPFzSgmdcSklyJmkY06OSJ9h&#10;rSBF2oSfZKQI4RUYSKLlPTHGRPAyEKcC4WC9XHG5rF4lIklVB+30cupHKTr4bARiZZgUDhr2HJro&#10;XrY4Gq96HMyR+pT3JFQRUF6WxTPvZb6io1wxEUEvnjm+OGCa2WC/39JUQ1TUsEkDn0PzwzUzzLbB&#10;Gs+ih5cl1RoaklhmEwmKnMGs8eavDMa+b3E/O7UGHfHM4MO3rB64Z5URLtkxdB1b3TcEArte6tcz&#10;u+ey7wb32x37vsFYEwF1Jy2NrDGQdPX9lILwSQCR/3Mg0FLdnzEJA/sJBoLWfg0FnJaclLRS8KbE&#10;CpfLFeuy4h6nG4JckgEp5Yx4Fx3lzbd9w7ZtMJtx6iRBFklC5v6yOEonORyoVVvJWibcy5r02hAj&#10;Lyt14mj4O/u/edmcqCXOFQBxjrU4G9RnzQHnDgSOOmFKa2gF7K+uq2P2HcZaLIozMDtIDjARoF2X&#10;CQtBX1YorXF5fABp7eFVjsa0LPXJI9i4YF01tH6A1hdodcWqn7CqRyz2ARd+xOP1Ax7WR1xowcIK&#10;mhWUN2EIo0bkd04wtyDRrQt6XrYGylLePY1MQhvGZdyC0YtOY4eyYyyq4ZYsRr7Qken/laNQhyqb&#10;KnlJWSSCgt9tdU0kjTaqAnVOzkfDqt0dhIpEwPajU0JXPnYvUzu32AeZIEY2aJBrZQpdRM/+fr3f&#10;/H33+mLbju12x3b/C3788SMeHh+g1yDtE8bNkDTeiMBcmAKWmlkcPxTlTCRn49jcCCWii69I/JyF&#10;5cSucZ9ps0aSHD2y1mDf77jdXvD775/xr399wk//9x/45z8/4fPnbzB2T/cvHhC2OfIu/2eZnRv7&#10;tsOoFdofwnmDQ6xHb9YcDi5nfEqATWN0MSHjI6aXm1eRGP2j4s55RsCgiD0WcW3ctdQ1fnvRWmfo&#10;zGrMnil+Z6YBenJoJZuqpz9cY5f0zrEa+3Fk0Ddjepn5RlBDxxfJlPqtkhajookomBkNwELR3J7V&#10;2x7pkfa+S63YakkwnWXZ9sDnGqh4zCVG+QhNmXeebXqcaUy0WOyc6aDSNEg9W0zPggs9ht0INA2a&#10;q+U+zKStGoZVs7q2s3toVvKllpeOgMyWVFFr/chmRHbeK0o5yonv02MpNu9RhTl9RmLlDHheqyVm&#10;P+esVMNIgrNmqNg0NmVOxSrSBJLSKhFIRK5TvVaq9a3FNQDdKbzv/e6t9Tm7f8+8/4i8NVML/lG+&#10;OzNN5BZwXxp0z+Y3rc/vyR7O5Gctua/aZ4bJ1aHpcln/yRxS1Dco927Ip4mkwHDjupLeb83fhgZ4&#10;wWFtcj+naj+P+WbO2XP7LeuwD+Dnvy+bD7Nn2uhaWxOzM/VBK2ef9eio318+9WxqTZ6exFSpMZ/X&#10;/1IpIM8P6SCNKGWy8ukPJzmiBHifAPoAhDrg2gP40vxWaOoLV7+sro/yuZ5pzdzOYdhymhAOdbwS&#10;rH7Oipp4fYG5HbCGyBRfFjw9PeHdu/dRcUIpDTDjfr/hfr/jvt1hBGtfaycTs233+BqzG1jjybNi&#10;WjxI/ASSaZi+Jw84ay2BZcISgXsP3ksSSMAMhERKmBgwxsDsBpImHkkZxjo9eGsz7mFYLto/u/A8&#10;5ORBUAKxQvYy1mtIptMkyFXG7PleVgpkHDkSbKIefVRL8HmiZY6a9YE0aoxTIIBXcgimtI4VL3KX&#10;gJMpSThAnFLQWkFp6ekR/j1Mi/jpq/DfA8HzOEETJhWIlPcwcPLVWmksWmNdNIgu2X69eeWGx8cH&#10;vH//HtfrFYadt+Lt9YaX52c8f3uG2bc8pvj7E632dJBJN4XvAw/P0FYdW8cza7neCQzjPHjPSZeR&#10;2uyAFqDTM506e+j12AS1v1fKaWeRYSiw7+Q592jLBtZrbTtNdAJDAQpgBUATeCGoi4Z+ukCtF+j1&#10;AoROIVsY9i7NXpJDaw1NCsROf3hdnrCu77GsD1DqAYoeAL4CfMWiHvGwPuCiNDQzlLVQbEGFvjh5&#10;o83QKHBBwMnbZDrAmQBffm8Ms+smgjxLOeiHIdPrLjWuSHZi0WPac6+uOb4enB0M1GIdifUnk+Ty&#10;vUrhlzBmBnYNGOMDqguskjEijV8ZUgidRHcOQn8fshFS3CxptiLBQqfF7r/D12enGbcb3F5f8fzt&#10;K/7P//kf/Pkvf8L79+9wua5uPWZGM1T00jgG3NQwSdIv8wkLlyEkTyYJccIkKhQp36d3VuwpKPnl&#10;aYzB/X7D8/MX/Prbr/j3v/+Dv/3tn/jPv/+Lr19fk1cAUIwfomqemg4x41+vsFuLzRhcLXu2vYZV&#10;CuQPVDnmBb/fjbFu+4RpFUoJVZikyJLpGpU6BHtF0fDGBWM+Yu+E6RiW9NH5YEZa7o0SUJjRKgbq&#10;+WgPtB4Bq2cKlF4yPTsG32cZj4oIQktxpZRymAGCZsZy68957tw6Wzxm95LG15i1uRojvDPsJB4A&#10;ezX5lBojuXxNbV2fkXapFfjHax0/i5mR7/7PtMxD54rZ2r2sfbeapMdIovCMadz3yFK0zAVrMb7X&#10;dJGSX6iastfuL3X35qiJ11qDLUb2GYCn/m+liV5bs3s0bTQjMVK7pmxdDKqKWSZ7Sxu+G8c6zYVe&#10;g2VUY4y8B8rXywnAahwtJMlYFPzk/aK40TAui7qcHCHyoNQVGE6NzDQzRnIWo0bKWe+EM2anozjy&#10;PSzn0dk5GyNrjVS5VkYNqN73aHmEtPbHrM68fP8Awi3rmjF7m88moywdxXtL6YbcjEzVNduRe8Zk&#10;bqtSnu9gzVWbZjo2M2WrgYfnVZtIMhvn30o0mJ+GO36Tlv9JOc2b8h0akiRmJ7fOTC7V6ovWBGz+&#10;fcvzPvkSlKD0SNLnTA4UVzHnZDCSmES5D8X/SzIuhWmtB4jjFAoKyZfArFeUESpjhzfW/zZN3nty&#10;XYY3ZLLEtX1HUX7GERI9QC2MWxMG5c2RJXC5KqzL4lnY3nuOFPS64N27j3j37j2IFNbLBdfrFUTA&#10;tt1wv91wu9+j5M7lcsG6LnD68He8vLzgy5fPeH1+BVuOLHsqxE2UkooWOgLOTgpaQ5HTIU/SMiqX&#10;sEoiv+7+WYFHcMAKOIL8wYTVhSjr1TtM3rSMssHkmfc5ESVo5Qfs0BrjAGRrk4oGU0bUEOKxEfcB&#10;gJv3N3N+nEE22EafRycZw96410aC8u517QMxmG3CQMI6DIz64BEJgQEqFSYcKOrWZ8gUpbsb4xVJ&#10;ffdj3Rg8IQnARkePEWsZd351DR+/n9Z18SC/iQoOSilcrg9QSuHxweL+eMf1esWyLLi9vsJ4A16H&#10;Jdnk7UbSa8jvpUAk5fb5Kb1ganVLNXZSBjF6Ofrz01OnDGsdZkZd/fsaC6wHto9YMK0gPwKOsoCq&#10;vG+GQWQ8R/DOKpBip/VOcIarUOAVoAtBPSjQA0E9alzerYByQcb6Tbj7UZn7dsdudhCAy7rgai5Y&#10;9Ip1ecT1+gMerh+glkcAV7BZYc0K5gWaLljVAg040BHGMavFgid4t2jtpGwQza04+33Qaz8MCUpZ&#10;iQjsKFEEqKzjG3KwaJZZGVNvywggNy3kir49OeDX+s5XvQiXBYgMBOWhLE4mD1oTS4aTAO2EQUkQ&#10;2rFR1kY0AcQ1MTs5JGWDzA1DWcTmQGSvHgbZRbebciCHYbGZDV+fXQBxJicv+Pb8Dd++fcNf//o/&#10;+PjDB1wfHpx2GAkzVnaCOtHxG1KeSBQStpIsRUSbmgyvPJChMJd0wLeNaTxDEUejWdflNdh2i+eX&#10;V/z+26/4+Zdf8PPPn/Cf/3zCp0+/4PV1g8fWiwQsJPqUad7Xkj/yHXcIPdl4oJOCVgQNb4DovQfC&#10;s2M/yqC8YYlFepZx9O4AAruxQ61zkIyjSW8aE2Z5GAyAs4NBZmkcyjiANyPmWUu6Qu6X3uHwVt3I&#10;M8DKGdBnljUltUyHhfpkQ2LURKgDnqKIrHcJMqmw0f040xQptWV5Ro4Mc3qnI6BlxEhuXasESGel&#10;mFpA+YiZWP89H4zF8nzmPAu97uNTA+65+lDO6NKWDZAz0zK1wnmUs51t2JUJb0s7twTza2tNFheo&#10;FO41M3sK529G56TqvWuty1Hj8UycmouJJaEBVWmx5Jf5PVJqbXBvlnHZ2tet9XSID5RiUZ6/juUL&#10;eszslpxP27CyvhblBEj1cxP+IaGyI5bWe+bs9H0VqA0Ql5IGk6D8GQb+WydxWoSetzT+WiSvt67x&#10;2ebZqK6Ue6IV60dSYpKt37smCd6fufc95nJN4modTbd4mQhAgPdynYup59ygnnIpkCC32Wh+SePV&#10;ajPRA5cs3jvfqzl4z5lRfIqptWmn2dyq9ix7YHQrXrSav71pguN+6p4o/h5J/fV6rtEibYy+62xe&#10;fNacXH4H6UFK4EwmhiLs5ury5INGQhomb4bXmscSEI1nhLzBmReckIBCkUsUD4YUfI1ZaQAHaRep&#10;SQ9B+pN1JFunqGBZyG8WeVJh1gogsrDTs1WHxnF8fkpn1xDyK1IJCwoEuCgdrBQulwseHh4cOLqu&#10;UKTjXicP5FvL2HYLyzefaxuwbxiS/1yn+uDAdqUJy+Jq+NvDo5880EJu2USfDgDRszFng6soxbNE&#10;8F47U9wMSM8dklgJKVHrQHRS3pRVqygZzMywPgG1XjseSJhLlKmJ4H2SWZEAvpSRDOa0Winn0bfv&#10;bvIgSAtp8liQwBoCgZRU9Bi0Xqo4gvde4iesHw7XbI3IHWVORFE2R2sV733sy6rU3FFRQ77AO8JU&#10;CuemzqEBzI18LeS6we9Ryq0BrhlieffTABrWUsSeFAj7tuPLly+43e7erDfF7o8//gBr3mG7313z&#10;6HbHdt+wk3ENmHDd1kups3tPi+CpYJD7BcKvv+SX0JMBTT5xcjqfUnOQ0lTNbFV1TvM+xKaT2rNn&#10;Cvqe7thMYlMrJLKFbYqNrxbohUBqB5EFkdeouiqs71c8/fkJDx8vWN8pqCtg7A5rADYEa7zu175j&#10;94YURG5M53q54unhPXasePfuL7hc34PVFZavMKxBVkFDYdEainzgElr2EYH2mlnX9YLrZY0O1iBZ&#10;wRWMhfhnzsD3eExwACF1TCTDCBJUkooJg9mqYcKVAmAIIAmMtCK7k5I6CeweM2uYGV3ELUs6qBy6&#10;TD/IItCpBOCHDmowMLZ+kiEZp3Jmrps7mQtdsAp748AMTNg0gtbXZjbYVzcSdbvf8fz8gpdvz3h5&#10;fsFf/vJnfPzhI57ePeFyvUD5YMSC3503aWyxHzg6cXNxsBNJE00cWQwS4JcTEjGfcE0EggUpgLRj&#10;Aezbjtfbhs9fvuHnX37Ffz59ws+fPuGXX/6L33//4kagYqefUabbyJjuXDX7cUmP0ICLtAYUDSRk&#10;HeEwOhYki7gwFqVGoV0z60kxzYIpJVtzMie5qWgJtLLo9ZyVD5sBWg5SPydGXWdA916xOFuAzoD5&#10;9QIgHfj1n83JSXPGd5wl/y3gsQSiwvo7FNXMh5HwcUOgDvTOMgfrz5m7wNIZc8sWQNIDOWtASItV&#10;OQJJZ8GgasMssGInQLbeNbaaF23Ts5IpR10Qtq6j2s+hZggULTPC2ed+HpjuN/p6UxQWngAAIABJ&#10;REFUDYs4USIB7gqAnzRYC1a9YDD1vHta96wlv9STykgxlJrTTvU/UxegOeObcbbJckYHfOb5j5vY&#10;SVaDDt43eSo1A0yXa6alSTqKY83zq8rY5XP3pHgvnto7hd59w7j5jEzHsObreHrMNN96U3q13GS2&#10;UT66zlnJml6juD71c/yO0YdJSHy1Js1bNVTt/d4SY89OJaS6rc2ApsxjI5cQOZL3GuBzAd4fajuu&#10;wxaS0WorTe5SokReaZASyeRkhnjFfB7QmqB5q0dDmV+2J9LY1V8DAL8mlZITFtDFZHrN/bPxppYz&#10;K6UKEDU9A+Yk2UII/mc6CTZRqNkJJExWE0AOsLFZ47s6QSFlgSWg5hcziToykLVCg4DZk6E8pkCC&#10;Gxm/r0pLT1FikJMKzHupO++B3kpTh0nCzOlsVEoyLUV+TVknOcoSJuIZZ+cIlTkH+e+uwiSA8tP3&#10;CbzX2oHvTnIFIDKJGOnvjY1NIocKEbEAod17bZu7H1oRFu2+r140rrhk0/AuvrqfD/dReT378OyV&#10;1gLAd+B9MHwN6gFBQiYH0D32Y7noh7Aw2Pavt46V7xjsu8NDrGz0J0176+W04+f5Ws56fft4BliO&#10;MntO0tuIvREMaHVk/7vPoqQAEXAV2GyiIK5DlgoVLoZE1jhUxPDClgj3Mvo6qoT9xnUh8JXsbDxQ&#10;GPhQ62REMxYEBrCHh0IThb3oBXvz3cU9YzD2PcWpMHlhth3P2x717ZVykx9P756gLwsulxXX64r1&#10;5RXPzy/A6x3GN8nkes68GSImSFnpnLwZSlLIkSAkD0cSf85qNH9m0eTxMQ3ec+x8+s3Y6GT3uqsz&#10;oNMMe25uhE2JRgPHwGOshfGmFxSYLo7cnLSeFsL6wwM+/PUjPv5/H/H44xV0tTB0w84EawlgDbaU&#10;HrI3CLX+Pml9wfUKvNPv8PT4Z9DyiI0XkF2hvGb6qgiL3ATEzu2bLKggbi7Lguu6YvEdwBislBJy&#10;guS7OGkOMSUwJDai/FnXX5Jda8l+JuJuVz7mZaQyc7VQWATmorWc1x4V40AuCrSk698u0jhu/NyI&#10;ImNSBlEd37ELv5w7tYWFRGcTmyQ0Y+LlsmCuk4Iip6t27CwUQIpMMJmFySyB7Ybnu8FmdtzvG+63&#10;G56fX/D58xf85S9/xo9//gEfPnzA07snrBcnpYNCbx/+sCSSkxZ5bsIH7XshRRkOKdH+IEaxlliM&#10;D+Ysmfttx+vtBV+/fsOXr8/4+Zdf8Y9//Rv/+c8nfP79C+7bHoMwSRZCJgmE4qDJpzZaLCkpHUAR&#10;ZHUNmcRjoDjitu97lLcKgDuREh15htLWH2icBeJDLJuS7uKEk0Z9teI18bFxXocwDkURc9kgwqG5&#10;0C7Qz7Nma9IWI7C4B7aOgJOe6eUM6N/WKUpWEGhIdbQKn7QGuQD0cQBmKUuxcSh0AVRfkV+PLc57&#10;rjQTjgVnNMkuOlnS4kKyLcLIURpJrTPhZ0HBWY3knrTHWeCiV1DmAKs0907/PRqcUmbq7pJrP63T&#10;0eefZbrWAHjmPKGt7w0c1mRtrffY0S3QecpgqQJqzjJ8W82gHjtbypSk1wmWlGBY5jJ/bTZ95lnS&#10;aF70ZDlmJiLOGID3mm3l2XN8bW1C7Mjyq8e5oz9Qmd/RGwg6zSYW2lrukcXou9ZciIHWipkZeQrJ&#10;cpZyUj1gbtiUFKSJmryC1M0tCQU57i5zXhYUZgHmN6TlcrYlqg2ss42ZGQml3v5ogXvSlHAGEK3F&#10;1FEjoPe+s3I1rTNrhgnd8gGr3fcw8R3IUuV7yXtVgmw13wXZLJg5a5jb+dHMBE9p/1U/x4QcBQmG&#10;NB1N7UOew0Kyo+xnZ9PLFW5G7t9F1WjDzIKdk/ZbJPdke5XeZHw6Y9Ld8746gthcaQrW/n0+nuVr&#10;W0S0Dimlh+fUmyx5NizvcUlyak0Akp/Mj2AhEMG5bD+qVOs7rXPtAX2beRiG97TWmXMas8OYVFCR&#10;AP4zAJISCzlMqDIQJUUCuAhx3RFDyXrSFKVyJKM/ytxY2415UWojeFn5nRTlZBpTZUrUtU7TW8e6&#10;W3bGSdTOEjGBb1QorUFwTb7QjAj38/X1VdSgwtvCIbxe1gSRce706ukwIeM8XQlaw0sF10gtwlzX&#10;exZCNKOsE3AHswFZ9yy2e2Bzc9SwN9Z45QxP5OPAhucoLxOuz1r2+J5j2Esc4/C8hE46i41mrMnA&#10;epnfZZ4DRFBWZWs4w6OsAUQLM05FBfkkKuRpUCc7BzKJ9hMKbqJJyAbHJpRg2Csx7aTSlEu4xEOe&#10;lIZEcq4N59ODxEJDhv2UAMhrlrvuD4cGCJJfQJReDVic1n6SRcXmV1hh9v/n7d223MiRJVFzIEjm&#10;TVJ1zexZZ57O/3/b6d5VuibJCMDPA27uuEUwVTPqlV1VkjJJRiAAdzNzM79hXW9wVHCgROy4xcYV&#10;ZnG5PGFZbAxi3rLtURL+BPcGl0mbZPuUrJsyweMCjpstr4TwqIYMjJgoLhjRsf7xAfBecNqswzD3&#10;Cp/Rf88Kpd6m3muUhwem9PPynZHq+DGS2tqQAS0W1gLLyxNe/9cXfPnff+LpXy8wTwaOgi0OuwXg&#10;U2AiubBmiA9h8JEnABZ2ecHTcoKxr3B8htsM2FnAMU4wuFjCOVp8EAc7lfAQL+HQSGp6H7yZbPaY&#10;QmAUl8ikoowtQo5ekX6SEqNmrcWy2PxAerFgSBQ5JBadBDsPFTb5mRT+3QQxElaasp5NPwkAl6U1&#10;0CjQjagq3aQ/o2h44oSBMSYDNOwZZCObGN+P9xTuo/D1SgWBTZMGkZHWTmxj5k1u63lfjlkEnj2c&#10;37Cud9xud7xf3/Htx3f88fUL/vzzD/z55594e3vF6XwKYSzW5kM1FPsoQbZeBBkrQK8cSAnoL0yh&#10;+GIqBUOHJeUcghISvX/++oH//uu/8e///Df++vtv/PdfX/HXX1/x89d7OPAq0DgUBOHwdeKwTMUN&#10;Vx6DfeUahytPpKYajFQoqAIVccTNZc+zlFyv+OG4GCmbA0EFDqmmumON0lg8SAC/arybEV+UZieH&#10;NEMefNQAtjMFTll7NAe2dwr/uoms/Vhnau9ew9tTfxwNZ52qhSSZ0ZZJ2R5rHNLat0mRa6j126YG&#10;/G3ud+89TYnuPmBR54fU9ho1dVkGXEqslQSnY/UwJhw+8OsRb+QZUT+ygXjMV7Y0wDKAKP17VnhV&#10;oG8LSPCHPrd+BugQYDL+fFSNvv+edcRsyuFR0mYPgNu793uev10fWggRicw2Ib1fdwnHTo7JUa/o&#10;GVn1CLm0d01m+29vj+6FTtbka0dfsGvrctTPfgRqymmjmlBIDRb1EPBKaICdPeWIbdtIzXroc9WW&#10;y+LZZTEF0t1LaTR1AXVO0B4RKc8HLuSrnsIkLQQ4QKZ/lJzZW+Mj3/ZH/fOPELWzGuKI+r+bozXo&#10;UUcWrjPSexQ2PiLPjoSN75EztYWYFBtD5CtJdp9qb3rVzvQB46z+FWQUU2sBwB1P+lTL95kBLj0T&#10;t5sXKwxCv2Gur0Flwa/OXa6kXjwP9p7tGXuk+d6eVIsxGnEIjQnvUfbgaC0xHyOgj643LZ7rEyFZ&#10;pCj2iB7wnDZ+Qy2wXgJdiy/7YhdcLhcwAkhrrcVyOkVMxmdrC+ccrrcbru9X3G+3GEga3A2MsLTy&#10;6WyKr5HCXA0h2KjI91MRCmrKL0/9iY8VFdxirH83LxIQIbIsronRXgNZ3U8muwKkXt4khWrzJJEQ&#10;uiHjPdkmO9ruLKSfPa5sUVRgrgcAl0WdSbHOBPgt4hDS/hkFwJeZXYn8MNEuNwXBcsp5jIr2JEAM&#10;vu9bfn9uc9jWANon4ib4yxd1vBQRBPzEwXlhbeP19UpAsewttFhK+6gn4iJ72htxDVECiKXNszUE&#10;FusIwi7SGIKBacjOgtmUZ88YC2NNwdm44HGSEGOGAu8LKB8toIwOL9aCsfK8elTkhbwQDH1f1R5C&#10;xV+eTMBD0/7u4npxMWNgczCby4G6dlnye80xhhG7MhGwv/76lTMTU63sOfwMLAYGBqfTgtPpBO99&#10;mApyLoQf24DHpmmL9b7idr/lYONlWWAWGzIVtzIpT8L2h/L7Ec9kItWMtgKd6B0+Dt4jgcwxXAF0&#10;vJh+9NeRUcCx4oEUgCFJBhNHagJry3AcR6+MAZ0s7POCl//5L3z633/i8q8X8JPFjbaQLL0ZGAdY&#10;nGJSsY9hEJzVwt6Hn8ewILPAmicwn7A5g20lGEYA7heD55PF8wk4GR8P5WCXkx4Wz9FXy6dgi5C8&#10;DPban1sefiq8NT7AQnRAgu3JgLj3EdD0UQ3BagQsf7s81JpR6FoRIexnkmIuHjQ+CyC48vPUwV0K&#10;U+6OkVOlplAQVfh/EfLDaSRNhn4JZXmtecttUWR5SQB1ifmVHlisij/9gNSAA1Xm5gxgYwZvjO37&#10;huv9iu8/fuDvr1/x33/9hT/+/R98+fIJb5/e8Pb6Eu10nrAsiyIjCGIdUSm6SWyqZCT7aUr1SmgC&#10;eSVgzww473G/rXh/f8fPn7/w/UcIpP33f/6Dv7/+je8/fuDXryvWzRf1Qg/clglUclOX5M7MUzeP&#10;twUCJfnReUmjCF/6dDAH9lwE+4S5xwqc7a2EHtAjiA70LCgKkEtqRanhx6ZdKSwtNeqmPWr1IyPz&#10;veb3iEp31qCOAIJaBXkE3Js160MP1cF/51AmqbLpKCL061HVW45CtHJ1PnIzR41D7WcXsBrFo2ET&#10;Xal00+9kAK3DjlIVqngQxPsdT++ZiuuoUvIoaCqfGTkVVhePo6A67ds792XfA7nlmUBE3eqqV8/o&#10;98uH7CFmAN0j1lQfrd+Oquz3PscRNFVbh2hYfrh/MabA3SPEzPQZBubZMoNadi//aW9idWZTIzOA&#10;RhZjR22rPrIWegRV8zO5h3JjF5SfXbOPEsKlPi1vrNTAUJOCajepg5O5Q8xxFe+5M2UsPZozgD8i&#10;ZR7os2aWKUfAyVnP15voGNUHI1D/aADv7LPVgcOj4PXZ/v4IKTd6Lz2QXtZFvlLhzsic3r7ftaRC&#10;rbQWtpSpD0veyqb42isApxEy8PyaswjhS2u9EubI/Ygr8LC/pHnwz1KjcY904P6+kgQ+8vxQNqk7&#10;ZPtobz4aeN+fKpE8BjfCktn5c0RxP8q9Gr3vI0S+yaHcwl5Z2HYUUiSt9SAcrIPxVG8Qs/1GGSUJ&#10;KE8/Y1kWXJ4u2YrnfLng9fUVzjncrsED++XlBXZZcL+v+P79O77+/Td+/fyF7b5q3CP5fqdcxLiu&#10;DEwRQEaQXKHy8UbpvIUOaZfFlGIqoa79CMoyJoD3WslrTMFUpKI6WclIK+UcQMtckXhozyPhey+D&#10;qKma9mNoG1BuxEsJ3CVYFjZDAgeW1jJkgo10mp4XKJawLop+89H6NtnhJi/8db1hXW/YNlf6Hk9K&#10;BEo5dFZMZpikPBcZCxErY5MYjbh+06eM7zHl6GVxJPvcxyfxpGcWUxiS8Cpe8KjzGQHdA1ZElqxj&#10;i9OFuGbZzin8JGsLSJ7WMZE5gLFKnoCFMFLLwpqsvrrzNarYqfZUbrDbtLaS6UWYlAgWTcYG+2Sy&#10;Jkw2OAez2YyDIWUjqr6psnlj7UW/bmuceAgW0N45OEewZhUklAP7DcQMm/WhHuzCBIQhwOY9QOJE&#10;ULZxJIhvE1WnyS3GH0Tvl0eKD1CFk4pwjUdC5x5pNmbM8LDYHPQCYfMK4D3SF1nwYsAnA3pd8Pzn&#10;G97+nz9x+eMF7mKwkcPdMbaVgc3ijBOsIcDHUJSEp3N6MAjsDTwMgBMYC5wz2OLfJ/awxuJsCBcL&#10;XAywgGNYLYNS2AaZMDLiPZzbsLkVblvjyNeG9X7Htq3YNgLIBb/8dF3U0yM83Kjj2c1GgM7cjO9J&#10;Vkw+UD0AkbkPd8ogC1DrSo84dSC9XMq6GqsEdEHTWR8FS8sbqDz4w5gdhekLeDlRma8bi6AR771i&#10;Qrun3wRE7QWoKcAWDMcenj3W9w3vtyt+/vyBr1+/4t//3xPePr3i8+dPePv0irfXN7y8vuL15RlP&#10;z8+4nM9YTktU5BsBToYAE89e1Eplo3RxPInFhh9SysN1cy4w1vd1xX1dcb1e8eP7T3z9+g1fv33D&#10;t2/f8PfXv/H333/jel/jOiksuVxTMqG7FwLXUz31Gqu0dlMBo8LuqIRagUrBEoit6NcfA0myt85Q&#10;eTluvFAREzObkLpRUc0WWmugZl/jWQN5BORqN8UjYFkPcEus9BFV0WjvH4H8R8CAjyqE6utbf4Ym&#10;K2LY+MxsQnZAT+HrzDwAQ9RIa92wcRfw7Y9YS/sx7Y3MaEOrlYJ55zPvge+PAB9HwuMeAez2QPxi&#10;h7OvIJXWG7N640ig7fHPpotMDQELW7qRJUzn3s3UpLP94FH/5KOA2gy47gFUh5TtOTwcxZfzwL70&#10;EYuE3nvsAifMCpQdrdtZaOajQHkvlG6ouu9YtR997Z4n8qz+Hz0ne6TJI27yI9B1BGrNiC0tQoFS&#10;k6XX0cry3J11uXXGTqA38wOB66QDbMX5UrvgP/os7z0Ts0Di0Tkxu8az9zRbG78Lrs+esxm5tGcX&#10;NvuZI+C+fm6PPId79kbj6S2hmUmT0bG3UQGbXE3EULt2a2uLZmqxco5qiKjKxiVPaINUzSwDZ0f1&#10;4AgHoIZBHdRonZwj3QO0IHovD2FEWI3Ir/6eOKv1j9Xqc8KZGsvAcl5qIV5df8qpBFHSRiLd5CmM&#10;sp5NI5QIinFlhlKdW9FSSUyPQ4LcIuuPDOF0OuH15QVvb59gT4uwObTwDJgl/PO+bbhYi+eXFzy/&#10;POOPP/6F91/v+P7tO75/+4rb7Qqwawi1JEIz1WQAeyi7C9T9IgZCDBTrYpICGoFqB5W2iYGYpNTZ&#10;eq3UFjvIVnElfDQAnaiy+7ouUxWyz1RZ6wgysIRIczsh1xFaBqyJy+RLfqytUqADQQQr10V+e57h&#10;/Jotb1IwbLDEXbGtARfz7GGQchKoTPabxErKkO2Ee1Ben8xW7Gd6ijC8dc7rjA1Ehh8DbPJelnt8&#10;4/PPLr0nVWHdpOxueviBXDPZaqdjwZafM7UvGaXuV8JTxqC3nO8/CopOGRU5YHyQMSVDkNF7/WJL&#10;LK3PE/7g2SP4koQ9J1vobCSmciK2F4XPnJ1Ewh5l4vNQxh+Bzd0BIE5rrGDvM0mQ9kyZl5B+eU8g&#10;E/GouMZYXG8IEirDtHHvWqzNe0GYhDhuG3sYvO8WRYQODIBpofPRwJNH1VuqIBbjIhxvPhkCnUx4&#10;0M4AXhac/3jFy3/9gdOXV/iLxR0Oq/cRvAfMRrCWwGSyXQlgAbjoXRYTuaMvvgPgQNiiNQpHu5KT&#10;IZyNwZk8FgCWffDqygVWGIkJyn4XAyyCx1Ly7b7fb7jfbtieLKyJwHRiAqUKXSohxFOYVPSogzu7&#10;AKRwABcn/tCTEqQS3HtFn/q70bOeZcJ84884UUWxL4G4imGSjGscW4mWLVKdru0Q45oxKV3dAZ7V&#10;wQVqDzGpzSLsj22PQomCAiBci9UBjhnv64bvP9/x19fvuFz+g8vTBS8vz/j06RO+fP6ET2+veH56&#10;xuXpgsvlgtPlhNPpFA/+BEhyAPUV4xG2v+LrhqyY8RtjW0OQ7vV2w/v1mtX2X79+w19//YVv337g&#10;erti3bYwgZI+u6GpCUdtwSKL3HrUugcIzFXZVTNrsjNcfEYTU64LUEZvToKm6HiTst7sRaiCgnsA&#10;206GFs/cLdtcgI8A24/YYuSD8oDP69Fm/CPhbEetKPb+zixU9BHFqQx+LgD944C0BNfr6ZOjoIu0&#10;g+l/fwmjRvLiVSo93r1mPVDjETDjSNDko+t4DkCRKqSYa0Bj7l08CnY9AobPQKtaiVhGW71QSz6+&#10;Lo8E6h7JHPpIXfioN/VRgH/v+6Rf52w/feQ+fRQcPEow9bysHwXpZt7b3YDR2sPrA78e2WOPrJXf&#10;PStGdiN7UxVH8ipKxgL3FeQJbKlqv4+Smx/6cxl6dmAqaG8fHu0fj9qjjvb20WsceRaPgrd7AP2j&#10;n+EImTF7nVGeSw380oAAEid3S9ykjLAGWOEMlElf+UTycJ7ILiIYwrz34oGFKfez13c34vLz6msh&#10;a6mxhZ0GvOeTeLXIq8kka/HLaX0+F+3sT1E9claOfvZeTgl38uWkojaroYnRikvaCcAC0Jf3kSxn&#10;bAYXpQe8GdRR0l6kyjrhKtiAIID7gj/ZxeLp6QnPr69Beb8sAS+JwC4Zg/Plkt+P8x5Y1xCI+vSE&#10;y+UJLy+vePv0hp8/vuP91w9cr+9w25otWFm6DVS+4Vn9PyPfhG1GtvOwQj1N0i9e3+8E9hrQMEwa&#10;IlQ1kSgk7G5sDPtFwnwqlwIWTF1Wbwt8qJB5NA3hlgS0mhCDzpvSGHBZC77CfJLfevj+dE+3iIW5&#10;DKI6pwNoDSiosinZSlMFVrPONRCZBgnIB2x012CVPScFNLYmFOM1k0HZxe603t/0JilzIbr2YVms&#10;aMQ5osWoRU1egpoT+SOvdbuOapEsNftFX2TSEqKa5NBkRGsNtlM/I06bmLJXGRNyRrMlkIn2wuyj&#10;XXnKYwgTHcFqxxfyyYS1wVYKzn0UD3PAVm+BALLW4LQscYrFiNBirghPgDhacxGyd3Oxk4MiU0x0&#10;PDI2gPfGEOyyYFkWPFKYHwbva2+znq3+SEnTbSB+Qz3RC/HRgLCA4KgkLHsOnkXOB8qUrQnA8TPh&#10;9MczXv7rCy5/fAKezrgTcPMb7g5YN4LfAOsWsDHRhCSGKrCD9xyDL9IoawhNCOG4Ds6kAE3GyQAX&#10;a3CxjDOAJW4CJoauFMU0Sop1VN+HAIUI0scADBPZOL+tJdQhowA+jvAE1TGZCHD7yts5M1yFESIO&#10;X8y1vQJ3G4QjExPa77ECUDohnPKrd7+lGkATFv2NwaTEbkvwFO6NhQyQiSvFkDiMw+G3CL+1pg5U&#10;tortTOLeWGVb1soRPIJjYNs87tuK99uK5ecVP3684+vXH/j35T+4nM+4XM54fnrC88sznp6fcLmc&#10;cTovOJ0WLIvF6RRyDqwYvUvA/bY5rKvDGn3h1jWE517fb/j1/o736zve36+4Xq+43e64Xm+43u7Y&#10;kne8nDiI/+fBYbStelZlUWLziBxHH/6opMfcG5TytWG1hpOPXcsMx1wIJngXX4tjyHIuLqsEUJHR&#10;MGy2ZFhu1cRlEiIGzBCwGxDZBQelV/twPwR6kyca4J8HXPXUmkesyn4H7BsBtkfU2I+89tFzpp7i&#10;GVkHzQAmbY8yuh+1UlU3VbVF0uNBadqLcZ/oYLGGxoBuz1LgI03nSJU5+zujM+bYfd/bc8cWUkeA&#10;neNrYzY+75t7ogGOjxBKPH3G/onndy/4cgQoB8WKf4gIGHlHN5gQYar6pY7kbBfAPeipPtrHfoc8&#10;/R1iVr+vHaL4AYLio4DnqC7c+/tHrIs+CoqP1ph6v6ib+Oq5QgFwZgTFEduko6RFPzSXh2f73nv5&#10;HbvT2b64B1KO+rl6vXzUwuuf+nVkYnBWM9Xf34aUtpM7GrIvG5yaSWE5dd1QvWJIuAIU0ykjfMf1&#10;eTiqNXvhpxWBiiNiByhCrNRC1LF34e7+1fOKL5Mu1AGeJlMVCvxPfSUdOKM8lDp3st/tP/+MQxEc&#10;B6doerVpW9ehU+elv29UjSpBM2krGDzjjQhslX/ftPsiaZCQ9PEtNHj94O4M+sdru97v+JFwHWkN&#10;k6bA45T9tq64bu8ACKfTGefzBafLGf+6/AuvL8/4+fMZP75/w6+fP4K7gXPx51FWh7OwTYuyavU5&#10;pac5UDLz0nUJat4YTBrV22TM8Nyw1gabng74SSLjh7kiGtKUMck8igqDQVGTM5IFTT39KVGasUsG&#10;1/5xqGznZnVV+r+oijYUfN1TYl6wxLljW6OI1XslyE0/31R2MdIapgfeBzshk22wkXzJIxBuxE6S&#10;MzQnhGZNVvStNkt4uJpCANrgbkpruVg2BWyBs79+PU3O0eWj3H+j1P1Sfc/QFsmknMtao3oaTDGN&#10;J1DlJAYLgqKe7CrnkecSeG6SldKFcobBuq7ZSaJYLyXiJPzy7HL2ozUkplciFiIJp2jbxJ7h1g1u&#10;DZMdizUdwsKq3BH5bIcAX44WziVAO++Z0WorCIgTHhmma5ZlgTH2ofr8Iducst/SgMvuN3E9tucj&#10;QV89C41+I9A3uks3GEQga0PRcrJYPl/w/D8+4+V/fAa9PmMlBKB03XDbGG4lwFlc6BwWPFHwto+W&#10;KtsWrGzC+zFqUXjvA5BJDEtc7HKIsVAYGLKEnJZurY0bOcMjpFw7X36+iQCytTaE1toFxjJ4o8YB&#10;thxipeBLIb1ZfSzUfSS97iltHFzSrHnciJE6NMdKjQLccwU8lqAt3lVQVMUp1YWRUSwxCe1UVt5b&#10;wPEG8sX72iU/fDEFHcJBxNgaSg4BT6yCjj5T9eFXB93IYiS8HsF5h9Vd8ev9BksGi6EA0J9PuFxO&#10;OJ8lcL9gWQzsYgR4XzZK5xj3LYD1CbwPX+H3brc77vc71nUNbDfnASRd6grQsj7Ian/xYsWkwyEL&#10;cBmS7aVNC1eZBJngUa0N6YId+oAghNATt3l4DyzJt5BMfC9CsZCaABGC2+xnO6AEVYhJA1pK1VTH&#10;OiwrPaTiqgHc9lYfC8B43jQfAVNmHsuPqDH3VKa/AyweAZz66uN9lVW/me+9h/549QjUr4Q6WTlx&#10;xH6iB4b3mtxuqLh8dhkAvBqNlp6Jv2NZtAfgHyUqeBg2TEPgvqfy+wg4+iiJctz2oU9wz+qgjxBe&#10;Rz/jUVJgD3DsBenVU1cSwD+iPJd2az1LIK12GYHFqMiyxwHoHin/u2DhI+KWPSuedk2UWombDeDx&#10;vfojoO8ohProa+/Z3uw9K0dA/OFn5TEYR9B2BzOF7D8FMnezAz5Yhx657nvn9sxmpidM2COUj/SG&#10;M1LgIyGcRybJ9iyYjpwbpgHLx88ENTB8F9vXHsTMSj2vwFJhXYoKvNcgb5OWLp7XAAAgAElEQVQU&#10;lO1rio0NVbWLtkU4sNqm4PZoMmx3n44YW0/F+ijB189Z62wK4IP7OHXV+k1Y6+BzjyaL9rJP9GuZ&#10;Xc/7kVWotD7V0yLI6nv1EUiq9eWxQx07oypPLwUMd56T1D9573F9f8ftdgu9KRf0QFrEZNUyWdjF&#10;4rScsK0r7vc7TssJ5/MJy2Lx+fNnXC5nnC9nfPv2Ffx+hfMOEgAxNmACMjcv5M5Rzp+r7XCM6PcW&#10;u8DaAt4z+wg49+v9JOo03eeh4DgFPxBuCuzhPHJwr6yhlP0wkJXKwbIIVUApFcMb0ll4vXNArtdD&#10;4oX8fdF3nmOfHt/Deg84RALuNWFQShnK3uFGg9oqn8YXnCvJoAkw0e6GoQkQI2wYSdg0cIU5anGI&#10;2AdUbiAL8H5QsyhsRau8M2AsECMJyFOQdEd8SkxLkBYYkNioWdbBnSKCR2SLwuAIqEH53udSvu9U&#10;gkllriUZsAnvfrHhWV0ilkUA1nXFuq0ihNhlhxKflgMHtwkymc3Ne1S6cin7gNIeYwmEM6wx8N4V&#10;PJaCYDutqYRZBgGqydkFEKvCkFH21SZOv5i4TxgbFfiG4mSMUdMp/yh4r29meYEJMT0dgz+a2n4U&#10;VOr/GStlYWHbDOz5BPN0wfl1wcv/fMPzn59BL8/YjMH7uuLn7Y5f1xtud4bfCAsuuJxD2IoBRSLA&#10;t5sTUXPAB1gwBBksBjhR+FrAwZ9e+JKZaHWSQjySdY5Lvk3x4bBEWQmeNi0TVdrwteoyplOjjB95&#10;MWbZpJnLjZjDONNsEx4VVul7WoVJCf7iyBA2nqCMIZLWPxQ4P5IldCaGsXovdvdQSCyLBSzgHcMk&#10;S50QZZAV7yRUAckXMiVWO+eCd7rarI6DnXuBfuX3fHnWxObAPmi6HXlsnkDbBrzfQBSYRmsDYB8O&#10;/ZQYbnIhkbYb5zzWdcV93bC5GMDcufzcrWEjWaQIIq4OHT2qlSxXZKPQhlgZMdIpvM681+r8NJki&#10;ihUS45U5kCqq8dOUwX1dsW4bLC/53DBUFBEyFJSgxwV7h1ptO1UCZbhTpDaXcKqq32vJa6+6PnF6&#10;DDA4qhB9FLg/upcfaZKPAkkj7/IZAKyblvn1GZ9bvXV9HLDQ+QhzYG7UuMnXrlVPWgUhyiqWxGG7&#10;oe1NiDzmQT8ngR8BuI6u4SNq6jngyw/VKnOSrJ1w6E3P9EiZR6dNZgDnjLwbPeMz4qOngt7zvT4K&#10;dA4t+loUYkdpXIJu92ySZufz6Dz/3WmGEdj5sYkTfVZR1UQVPIK7zeRHSNnfvQZ7XuNHyJ3emjtq&#10;uzT+Mw2GtrYB2mODZsbVB/uY0Zqc2nTseGLv9V21MOpRgnV0LtSB0Yx9YmikWD9KAuydF7P9TL5u&#10;XbOOCKujOT0sRoVH4cT6jrKa6mjeYxWOOcLJSeR09UBhZi0uaOvM1pSnl9+TatqZpUwrsjv2vB9e&#10;iwIg+p26ZM7kjb34+9etkB6zjKvaCrPvdU7DvSH9u/LXHhGLOahT18cJIB2dbbqvE8HGnaENMvGr&#10;SuTQVh18iJDWU8+IQjoG3JYz7UAJW4iKWmlzQwRrAxBolwWGLIxdcFqWML3+fMGyLHh9fQORwXL6&#10;gfv9BhdBY6q9xKlYZOS+1ZgMxku7DEneJVWu6eS7yT5SPruE1mrR++iwEO1gU/BuArWTR3cAN8Va&#10;Tfl9YlJRYj7p2ckWP8YklFOTMITcg9fWkzKzpjcNLvv1vMYoYi0xZ5B9CJXchG20750DFZCsrInl&#10;k0dcOIlpb5lslYvaPuf5SXyAev2SmDyR6JSo/UOkA1cTUXIyAA0BW+xjQr9WLKQE5hUtgJIKvBfr&#10;YQSJ1+xbpEngxpefJBY1IjklydOZoBUoP8Wb3sCmEAHzVAgpYw3O5gxjDVazBrLMGVhvMq7ZOIPk&#10;oOK2Hg65lvJMZLBf8rNeyKCoujc6BNpEJwuJSxElb32jwpALuSemHEheE4YUI//j4L1KFc4P/+NB&#10;SLPNeV7MzBsoqpZWemA8OAcZ8GnBQhe8nD/j9V8nfPqvN5y/PGE1jO/XX/j+/gvv9xuutxXrCpBf&#10;YJZzUMfnQ8NHD/s4duMog6p6oaYHDRG4J5yJsBAiYOLBHvDRu6mQ78GHKTCQG7aovJcgXX7QM1xK&#10;+hBlK0aWwoGWvODSeFSzWRM0IC0bFwM53d+5dyYEc/C4WeAOIiyDW7vBFTuAT30qcNp4gXzYcrRP&#10;Kt58NhYrDoAto0iIOaYq8ZuyV3rOTfAexgYrmrAL6FTp3jo9ErxIGIBRqk6MhAeXAyX9NjODPGCc&#10;B62U4X4VlgMdFpQ3PPQCOKkP3kdmUxJUhHb0tv7sOQ18UuyWYJaRxzqiT3+6H2FKRXq9mRSexCE3&#10;gOPaX9cNt/uK27ri5M+hiEoTF+pTl2sHagsC6VM49Nc9oMbi5pivVDZi6mMGFo/Yo6Kimje889F2&#10;nvz84373j4CrH/F6f+Tn9r9Hj0xLP/SZLVE7bl6fP6SKPekrOmtoawBfKvnH9yoc/sUndtBAqw2+&#10;FGn9sfiZekZPH3y0Ue7XAo+vjQaI7q1cwmM/TwRyUUd9QsBwLHj2vEpirQZBetOFownGo/Y8R35v&#10;Bop+9O+OgPgZCTiyWZyB2tpPdFQ/csnX2bH8eXTfORKA+nF2Sx/CR6xV6mc9VwpiHI2rOqy3P0og&#10;5yN7/xGQvgea7in1P2KlMpv0GOZSYE78ESaZFyQAxNh0owp0O7SXUbWBUJaqdNQA/DBZwQ+8l5k1&#10;6lFA/xEwdk/5/0id8Mg+NpogeIS865Ko0ht6lyDr2B3KVqNRyD9qX4VujTOr+fog3H7+R/vf/Fv7&#10;7fQsSwpXtJYds0/WRj63uSRHtpxajAG05Efr7x9tVNSkdbRhMCY/18YYNc3cIwEoifusbaxeS95d&#10;AZ2NCUpRMLKSFaJHAXMn5FZ6uXNDcsq1yzkktCaIYi0Mvc/tiWwkWJvwNBMBNYBg2MPJ9x4DZhkM&#10;7zas7OG2FcGOxOBmDd7fDX78OIWekAjMscc/neKUoMu9WALW8/VOyngqAahlarXU/9nDPtvmyGBe&#10;0leNyow8R7FocnsoQHv8vc0VK5noi+x9ykx06gyvBWUE6NBTRoWdoOQARjQNYrKl3CejJnXVehSL&#10;vNcrUMx4DJPxW8SoXCFg0leaLKhq5/IvOtC4tsKShEFvQqhdamIfiSJAAxIYGWliBbrfFul5ys6Z&#10;0SdLKWJJ0jo5XPpixyRB8FFeyswJo6xRamtK+RjWuRQ0dlzJEwDN2ipTXzl7srIIInE9kid8Njw2&#10;xWJz3VZYtvkKBksdwBqCZyvWv7T5RlapSNuoFmdBFhXk7IRklW0i+wgd+tvkWiSLLGOiRY5RtlZq&#10;r6d2OpxmKuB/DLyXTfsEpJoVTB8F7vcIgSQbZvYijiMuYrIwSzzYLsDlfMLbnxdcvlzAZ8JtveLb&#10;r3d8+/kD67ZhdQ7eW5xglWIZMeE4JrgG9W4OzohsYfSoSt7zhggLGZzJ4EQEywG8B3uwATxTfM/F&#10;xMZzVEZvq9h8wzluFxGWAoZTpAE06JqCUBlgMmCP/F719iJHjgwMMWDCsZhG1BgexLUST77rYqEl&#10;x5kKASY96kmrybm3eONrqBE64eGGvsoMnuHJ54R4YwzYAAYGFhaLWUBkgjeWicrrrJauwmVy8K3P&#10;b9Iag/PphNNyConXcMMcuD3F0BHVav1ZhwqtSKa5fN9LmnYBn0SRWgHXqlekWalbES0itOeIQgR9&#10;SkAoP8L79N53VZfsZSZCIOc4hpQQB6IphCFHsD8qNLbNY1s3uM0p1VLZJ3zwN4yHKOViQXicmeIt&#10;JT3PZCAg58mWAzYUew6hHXuVY6DFPHtB34fBs8RtUXNUWblnbzIDcOr18yhJMPvcfR9CSTgZcf4k&#10;FQOaILX+96Y/kyFFNTmji7ZWtVo1Njxu/qRqo23EufusNj6vXGsR5mutN1oug8+0AvF4RTFbv0fV&#10;nuq1B4+Cetp4B2AghOwXqubAyynU2Be070cr8PR4vA7ClKq3EelUh3r36qWP2HB8JKi4fr6O2h4d&#10;IRFGz2k9xZWfGWkHMasfSa/5IwRBz7Lx0UDVIzkPuhmCljoN9s1prU0NbxGnzaTfHw8b6kcmWY7W&#10;/o9M0HwUbO09H7+n6h9P0NU2EEnPJJ7u5iynfIdzUlJuxrv3V8EI2hMXoENn7+jZPRq6uTeppAKR&#10;QWpysrZGPNzPPUjmz+ru3yUAaJJpsOd33sxH0LiWpgbNadlnxiAsdnJuzJ9fPng+71gDJRx3KABp&#10;lAMD0GxUGx17bsM1Z4xZj2IuoqoeQbbN7Gi6RFbH639ksaXsaZtQT30OeObYgYce1absNmEHEoRm&#10;GtCU6s8GvI+9nxQilXBNingE55w7pZSVYCjXGQfUsYikKrCz8rbHPCMh2QUfIX/lhIkhA9ha6NDD&#10;I4KrgXMb3t+vQeRnbLTNSKCczcC3MVpNz9DKewiCBdGlIe0BRtiyhlrPwTuOlh6mALueq344qNGd&#10;C2GtyZIZcX24bcvgdllv4Xua8FsxuUAJUPK+AO8Cu0k9cRDKUTPhYyDzYDgArzI/LWe/IZOWzH3L&#10;w0RMJLKBI3gvS2UTbau1578MqKNSo/cmQXokH1WZZ3phCkBd9xDyf2i84nsAtX5sQIQWQonX2MdX&#10;Mb0gc25Il66QmahL/qp7POnpMjZBvbOJtT0QJgLV5rzStsPp+krFuVXTLcjTJZBYIILLBCiKlNnk&#10;iYp6MihArZyzQvWe4BWpmUSgwd4meNXLSbK896LsNSk3kcjApMkea8L7di7sMQJLKYIwzoKOQmQe&#10;+/VwYO3vqonqB7Yb0tgB62bj1F2lKEc1rqqwLWgxMIsBnSyWZw/7arAaYN3ueL9fcVvvuK8rNufg&#10;mOOoRAh7jf40+aHzecOJX97FgNhi1eO9B5ODgcEJCKp7ABYeBj5bmpSRRgOGCZYoHljdhnXbgso/&#10;voVlsTgtCxYbLFE4K6erXk2MQTF8PuSTXUpgfSuvcZi0s4QFynraAtw+xFkB3TRIwsmOJ97cLLej&#10;jj6CgCL5p8ZmILyVMBYgsOrw4KSwXlAYkSMTAHyy0VaHFPhsGnCvvK+g9nbhDkXrHRPH334HKBk9&#10;A3tNyKiRzG2hasx7HDRXAonc2XdIuR5w2NkjiDT5cciDVlvkOIcYYNsPkEwFBxkb1mvS/VMMyvUe&#10;loOSxIPBxPAcyLBEBlAMgjWKviI9y0lQICjJRU3RDL8+KEqFDDki228gDyilaNRM7QVf9UDd8ksp&#10;MWoFQ9d3ra8yPeJ5vffnI1XbP+F5P8tNmb+nEvSbAmYh1BMa2O6p30k1ZVoRvDesJq8btQqmTqBc&#10;DfCX56lm+KEJCi5+g/Jnl0aL5rRTQzT0bWH6a2G+lnvExxG7PRVcT9AqjJ6ybraOCE3Oj3odoZCj&#10;KTnFIjBON+qJGC77X7BlS4Xisixd1f2etcvobDnyvB4Foo8+63vP2wws7n2eBjAjTTjPSAKS8hfM&#10;PetHIZUfmRR65HU4nn9k+tMEo32uViuW3JVSaDFRmRTsgImPgOKz5+9Rb/mPkgVH/M33/NH3zi5J&#10;wk9fS6onJYBPIwaJahyh/ywpXJyjiJXaOg5zkmf2Z4+QKrtK61oTIIGVB4iYo2HzjwD+j/ie/24N&#10;wp7VMZeeaajnFcpfWlp8SEA2n1tMVd80Flrsf2ZqAON5Edoj8gWYJugFpdxUe22vhqCHru0eJoDY&#10;n+v7UU2xxGeaHxSBTNdZujWeuyBWC4CLUNakTG1es4CvdklZdxbWmgIqk57Q5SbsXgDwEQSFmtj2&#10;cBFETva8OewriheU7VoDDPRrYN0/VvsdepIw+f/7AeU1wS9/z8ZpgmQPksDutCx8sojNdZmFtXoi&#10;mkSYZgK3Q8hk9MLOeA+VvLQU3huDQpNzb7jGW2wNGd4Fz27vvLgPUmUfp/wFeO/9Fn4fnIFtimGz&#10;8qrmvi7lKWYVsVUKbiMIB0oZcNCkvk/KZV9ZknC9oxOM8fHa5AcBUm3uk7o5eesDGSdzzuf9oVjm&#10;JJU4YGArQWEF4BMpyVJdM7erD/leBKKrBFSTINnT30/kipF2uhLAV2uWFHCvuh3iJvg33cjsyW7q&#10;9yHxhfKM1mK0GSnfdm91ujk3ADJR/XyPz+m9vj1buUriSIQ/cz4jKYfjlv25uKqQFKKa0lCpKaSs&#10;fqfiUuE9vDdi0kWLC0CiHU52V0avqZRNaqzJkynpv42xQSAewXtDwHq74n79hXUthFyyPfLkg8V5&#10;BQocrTkeCqx9BNDfa+COKGqOeCSPxqvLLSisHBkGTgycCebJwLwwtmXDtl7xvr3j1+0dt9s1JFs7&#10;B8+EZeGsdk8hA+mpZ89xQ3WlCKHk2xX3LR/9xoEQLBrJ4OSBT4QqRTostGRv41aH7b7Cbw7sPAyA&#10;kzVYrMFpCSNxUkHP4lBlpfyI3nZAPDTW7B9muvfA59ALZsqjJKgeUu+1x7I8rLMZg2Bc+8WRLgRI&#10;bJmFpY7qR257JeZQZ3iuRjEJ2f+f2MSNIT5sJoT9erNlhXa/fuRyqKb77Ry84YfGtvcapKM++EeL&#10;8ppEkeAeS5aT+gXmEBDbAUb3wIneZ0lqBJ2NwI3th/5Mwfoo2B9ZGAQwn42B5w2OPYi8UNhwYV/j&#10;Dm0qxUcG0qj1CCbNC2YfNrUXVddzNHnQhsNQU5RI8KUWDYxUkhq4P3aQjoDro75rjwIoe8/ERxTD&#10;XYXTAW/8EWmgwfXRqGd/w+gB8z0/02PnGtR+Jl+7Xgu5EW322NH75OmZ23t+tfqJm7yFfmO7W1kM&#10;gb3aRugRxXZvKgIqwLxhjqdrTI/96uc+E2ETda5qoJvPPbaVGVnlHAWJH3kePwLc76nmj5yF/dwG&#10;PnBfK8Dk4L0E04ctg0b165HmZUak1F+pfjLeJHHjoRq9qzCv1PVUNb6j67y3X4/2W8o1KX67Z/jI&#10;+TP72fuE5CjDad8idAr4HQGMeWdvY21VWk9GHVl3MoNqVq89CtarGkj1IRVp9mD9OgrOfDR/53cC&#10;uo8QpF2xWbLrUCQ1FRBfCDhIgrh1H8V6oiGpbbOPOdDYr+xd374oZ/ZM6Bq5Jd9JTz8J79U2iI87&#10;RMNcyEIDr/7Znj0SmDyydvaEU03vNpqQqu01fBAVgYo9KDgGKhrKlrxB/RmwgaTm1CGIpvtkyfUg&#10;nHGVkCGroUv4XfGfRx0wK6wBjQibbHKSdE9XrhtlsLapl2u4Xk4gdCYZnXMZfB8Bl2kqIS9FIhiz&#10;xGsfsQxjhAAjabFMUZczsoc4KAbLQlq5VoSDC8Bs8pbPQZTggCmta/bOz18u5rZlf3qv1q/MeiMh&#10;TCi++zVYHexiE7mQHCOy53bOu+Nm/KEAnVwy7YQ4hXv7Cuvn13kHwGfCJN6qAo4KK1wWNYLPfv2k&#10;gW9CFY7cYhu1B5CebKbx+VOdt8n2qEzIyOlEanpyEmHE/d5iVAtgmI9Yiy5UmK9Yy0OC4kCmjSJR&#10;1V5I1SxgfFUR4qt2NCr7uOwNRyKHRoST96I0EUPJnQZy0rFH7jazW9XPN9kVwZQMFmNzoPTptMAu&#10;pwzCJ5urtO6NCcLcEmhcvO+z1Vjag20MrjUmiL0pCHq3+w0/vjLut6u6elkQHJj8LNyCsg36B8H7&#10;o4XM0dHrowqPIwV/V10Zt6g46BSu1cLgM4MvAF88+MzYrMN1vePn7R2/3n/her/CuS1e3KBEN2xh&#10;scBG5TYii+rZwfkNnoPiXtLmzAC7wFobY7AQ5S9DAbg3KAIwYwOYbIwt4H30MYP3wTc/Au02eu+b&#10;+GAFFhPKJkUGgSRvK0Jif2PgaQSk2XQsUcBw7ICsWOYM3pfw25YB1axsscXpeW/nMr8DFnZd7hhN&#10;GEUNVsUJMKGYZ4WaZaZM+gb6lD+QHioN2HOecxIqSc85tJYf8JkcTZv01vnvBN8daXZnNlVHVCbt&#10;c0m7QFFSlMoiKwUl7b3PngJTjl+FAiTcU+88HDmQNbmBSuy+38Q4HumJgbpjyeF+1YFPqhfjQjgp&#10;EP+AOm2v4a4S7BMb3sWwmnVFuwSRVi+g+1z1nsg9QHGmjHpkPf4OgH/0XDn6zB5tiHshfbPAu985&#10;Z/se4VwFQun7pwmy3r/v71379hpinuXBz7l3bx7fF/UEzIgcGBXanAIDd15iBrIqK7tJlg8RxSbd&#10;6tCyw2AM+nvkB5+tI2TfsT1mDmLPAPO5Sp0bcmdoo9TZS/cIv5737gjYHolJZmdoL+RXNsMqVA4f&#10;sQ7BYVDsSDbBke85upeOpgtnXscz4G62xmeWJ6P7L7OY9nqRI8TNaM3UhOhQNUeTTKSDz++j0xCz&#10;69kn0khMBfA+EXHw/fbq5iNE0CxY/Xesxo5OeoyCtg2MItepN6UKNIrCNA2NmFlWB88fqSFa4H7P&#10;npAb28DhBJAEUkgr7eU0YFtXHp+w2LNpG13zI/3N6FyQtXitwJA9L3fEFkV8Y4QlY1RiGs4ZXZTt&#10;cAqYaqPKvvSr6KwVMTEpBHDWmgyM1j2DzD+hNI1VgefoTSgaGTjZToFmwkFNjHWuf3wKNHnJw/ua&#10;fN6lwEuKNOv17X36pwsiL2F1USx+o8obQQHro0VuSXMPlonpnrH3cN6roNH0Gb3IwvMVW8IycDX7&#10;vbaTsd63+QXpWiS1f3qOlG8++/BZpPJf2I7IPlnVPjWpWDV+0l6lWwdIEBbFgsR7QnBBEARaWr+p&#10;Dpc/T/jHJyyIEqgKPR1e54R162yiJnewBeyp5FlRAnttfC59IVSzH2jrW07VyPqsf9Z2plTtq53P&#10;YaQ9ZhGjjsKrj4h16rDswrHKsVUWJB6EB3alYRA3jga9Uf0epNVM9o1vJsZFbdm4bxQSFDzuJeps&#10;QiQv+jjFfL5ccHl+wuVygT2dA1BPJrg5pFfJwD9lRxSIZ96o615yJogCfnu/3nB7v+F+u8E5r73E&#10;8zVbwAZg58Ai09T7/wvg/eyA3VPW/I6v8aHmMCclUyI4wAsF5f3JgxeHFSucu+G63XG9X/Hr+o73&#10;+w1ucyCzwJoFxi8gLDDuBIszDJa4kQffMccugvcp0dtHpToFv2SY4HVvDC6WcDIU/esEcG8I1lgs&#10;9gRrF6weSume0uDTURgU/MEyJyDrYS6LIQ9dUeiIBs4zR4a59iTuBcpyHNkqNjsUk2F6amzFGkOA&#10;374uEnXEbgBvvVCs1OXcSK3IfU9ombgrFDBhU0xp7yaOZ4XrRzGQlygd61XAhSc1qsT5cPJV4fpx&#10;8H6vYT3SnOw1MXt2BzOVfW35In2udbhnH9TYU8nMgI5e4SBDfHyQLoCAHEJb1mIplvy2wbktEy/F&#10;n1OPpeWQlaTwyPOmZWRdqmr65+SOfYj4flaBprowoI5Kaea73LOD2AP+5BjZtDn/TcDv//avEegw&#10;AqJH9gqPTNgcUTP2ALDZ9MIeWNj67u5N5PT+2fel7T+v6AMOChxpQ3fb98I7Hsu0C0L09jjV5CVS&#10;rUvyj9XaM2Cgrl8eIXD39vdkkzMCF2eqw3/iud0DufbW8x4YvlcrHrHYUWcv4ZDquu7gRsBge9bu&#10;n6NHz/Ijn7W2ZMrVjwBv9/aGR2qER0DLWd7BHuh/5BqMck+OKsPbwLbjivtRvZKP8wkJ+ztWbyU/&#10;q1+HHQWQu3ZSB8mzWX/2CFEhMYDu+2Cucq6O26AdIRhmopj9zInHCfS99zO6D1lNG0Hb2lwhn62M&#10;HLSZcrmYAMNRoV2K4RIaSGZnEiWFJrPK9tLALh36jF07twN9UIceKLX0UITf2lD2ap3Z2bjXg01r&#10;vRw4LUBg5gkBUSwJU28Z8pMoA7UGiNPDJtriGCx2yUBs7a8OEdgpuYS6jjLSETZZ9g0lv+W6twrr&#10;uhPXnvY98LRv5cEd0R13yevec1PnAVEMlA22Mr6d/sq4j5xasPk9ycmwFJSa/r4kE0xU2DIAt7no&#10;ye6rmh1BLBb/LNmfeI4CTE4iP2jQT+X3yfDgJGqzuSczRpA6Qo1ePotvbGp7E5xIuYqds5EcNfkt&#10;st7v5V9o4LbfUwT8JK4ziriV0aGiPja5CcVK0wJgVsC3XvN1TcLZS77uozWZRqKOiuBukt/V9UQZ&#10;k8qhsdSQdtqmkCuCU+IlenOjClCX98uoDApZ66Z7lHItZiKRVmDbC0BnZV2scI1O5Aqpvb/DjHDH&#10;BgcyFy2B3xjiS9oiCIokaEJxJ3aGFDfDZVlwulxweXrC8+srnl+ecbo8wdol2y+zeO61SFgrG7VL&#10;SgxS5oBhus3jfr3ix7dv+PHtK7bbLU7siEkQY2Dj+1mWE+73G379/In1fm9s0/5x8L43SjYrBvcs&#10;FfaawoebUWl8HhcrEwDjAeuBZYOnO7btitv2jl+3n/h5fY+e9zes9zsMFjyfLIyNjLk9wfoziG20&#10;TymbdTg85CiUieEKwXftbAyebPg6GYB8KV/TA0jRK8naBVsMTEg/I2zaxVd3sSEs1WYmnqoHdHJZ&#10;UFijkmhfFCDF3zOuVy8Uy76MjfWCMtTjHQNCtRVKvS7CJh0+a+sbSN1QyBpsKge+V2G4EAy69vuz&#10;1mBZLMhSIQ3YKH87CNVVA+hJL8o0hkbthtcFbCdrfVbsP2p7MPu+PeXK3vi1BNVawH7kfSgb6nY8&#10;sGZn9xpLRgqJdnDew8JksshSGDUtKfGy1maw82BXRhaJRFEq1QBNo5aUTgajADtSz98cxMgNLpVj&#10;ar85PQIQlFHr3h46sniox2tn4bJ7gOKsCT8KtH90fc9ed28s+qji+whJnSZK9giRWYDlIwr0NqRI&#10;g+xHrqf+Gbzj9kA7ANjeva0L1p6KAkot8k8CkbVVxRgAaBvNej+kgcJM/oy6OO79UhNhVcM6epb3&#10;npWjito9r/A9UmNE/I6er5k6sgesK1AJMZxckv2iAWoDpeUz4NX+2PsMGnwYr8+ZYnxvCnU6wUId&#10;K5XOmTMCvWfTHb0pgqMWRzMw/NE6/QgoONube2tuNBn0kfpIk/Pj6/3KsDIAACAASURBVPhIFsVw&#10;TXSkKpjSsPq9yLrp6ATIHvmzB17TvNHoP++0T1yN1ulRwPzjhGUL4I8mCkf2YT3wowDSLcVLhJza&#10;xCJENAFFppmkFAAeF7vFNEmdhF4lJLRWd1ZWdNIipQoPJexP5w7JtYk1RLcG6qFESo3JJf9H5ANA&#10;hB1KkvVI+PGR7I3ayoLS5IOiVaHc97jOdxPTvRJ8BRiLtTidzlhOSwZtk/q+gPLieUHxiCZBKnYy&#10;saOCuP7cZU3WwgWu7gMxumBpvi4F+c9qXanurntaHV4tMgEZjV1qr1ZM1ipZfc2+hJt29oq8JxKw&#10;rlbZ2LDAJRL4n/zhpcI/WWMUz2zOWEO2GlKZfwhWHCZp+Dmo+a1VUylJjS6B3QTclz3ddnCWziSh&#10;IbAvWMZI6FKf+frPhepYjGRo4QI6hAw10vGCaRXHhuKswMpmBmr9Cgd5KmtJT7YLcLgSDuYtx9T4&#10;hNi7AR0YzMVLPf1cI8WfoA4phQbgpaZa0BNHJQOkem6RCJiCU0mLpKQaD+AwV5lZyGA8DzIla1sy&#10;aVOVK2mfQqw1AWeI2ilVRfSKdaAmRDMngFrUX+4rV4r/tqZq8EAibWE8qGnrwHdrLU6XC56en/Hy&#10;8ornt1dcnp5hliUIdTlabgv8MJOYzCk9uKCOhsBxSmNbQ1C0MQHzvb6/4+e3b/j5/Tu2+zU6MaS6&#10;J+wLxho8vbzi05fPOD894369YTl9xa/v36KtlvtnwfueQnBv1HjWHI4Vg/sAxiG1cQoSSQ+CYZB1&#10;4MUBdoXHDev2juvtJ97ff+J6e8e63cG8Bb8bDxBvgNlAxuN0sVhoATmC34IXfbC1KYVTbL/FgmAs&#10;YCzEeLKEiyFYMCiptiFVtdHeBwaUHqMMpJv8tNp4uJ9OIbhmMYFZ8mTCSFbFnLbqQ4iwXRdH99rN&#10;voy9eR1MkwJHonJkpGhhdUj0VBKcyYNaOTRi3cNDVQdOegFylNdSrJ3YoClmF9iTzRisMZTtT7rz&#10;TkYGx4mGydqSis2U7VmI9dgWVazdTL0zOnCPqJRmz5tULMifr4NLOyz1oEllPmKjUhUHtSJWvI4E&#10;rPZA0fR5tqR0iCODMBSV+CHcpihryz5AKXzBh1FJ6WenPUhD82STCiKliQuvQapV9eIwmvmeSyAe&#10;RIqRbvbJSVM6th/op8wfAV4etQPYU5kdVSU+StR+xFZndhYdCiN8APAZAkGTCZijfuJzIEhPcEgP&#10;7SNKNbmGUmj0eH86Fi551Fu9r4abW3GN/NKVJyfNyVLiA7VF9XNaK4N49nQ9i1GphvYJ2j3F5t6z&#10;21NgzZ7XI4r1R0NDZ6TU6PdGZ0O+B0av4Z6yT4fZ0+Ezsj6P90OtHxeXjDNcqpogKQ0qdeWe+GUP&#10;KJ6RSKNg4N60yd663SM6HgHxZyBzbwpmpj6bEUx7BGs99TBbO70/O7ZO6nBy7AaH/K4t25Fpy6Nn&#10;4+55wMX3eO+ez6Yo5mTrvA6ZEWxji7nBczo6xyOIZCAJpdavOQB2Jquig1WKiSRuAvmS4EqHb0qL&#10;1ASJ5Ky01JsyYEyaUuKKQBG1AfWWmlTgFxsN4kFWSYegqBXyzBp8yteQqkynTm2R4CVikVGW/q4K&#10;gOfd+mtPgDizWiMTCQNFgYjekVhnaxkBRkbgfsn3OKhCL5dLAZaziqZ4jWcwT6BvBYRsN3kWeQjI&#10;Fr2tklUSxEGEVqaAOCt1jcrFI2ohNJZJdVzCTetaS07MSXGftusZ1wYZIDcRbEve6WJyuAC0AZdx&#10;mwPzvXhgIwn9xPuFCMBMYKgItiyMeg2HBPwk5Qmmm5VAeGMWlTGQbW2sbW1thIOBtpuipo7X+2F4&#10;NtI1r+1bivCsb6PHUuAoc7agQ0aNJZXhkp8MpXRHDvVN4qUe9qB7FYr5j6RMmAiV7VQiJL0gMQT+&#10;m1agzC2osReTLFSAYIHkfLzvQdRpRQZFmUIp+2zOR03PINcgczVtDw1oS3xAZ6yZzvmHSviorXPb&#10;MOjO3k2a7Ej7E2m2VhG62cudzIF6QuRUUoU8mGq9iD0wXSs9XV39d4Wl5PUhA2uJhjhV2gtstMp5&#10;en7B08sLzucnGLuEHtd5bM7niTXZ0yXCzvkNftuydVZaF9573G+32JMZbOuKXz9/4P7+DvYOSBkZ&#10;2brHwEQi4fXTJ7x9/oLT6Yyn51dcnp/x6+0V7z9/4v3Xz38WvN8rfI82pLMx25myY7cY5ZJuHw5A&#10;n0dxYACzMMzJg5cN3tyx8g13d8XtfsXtdsV6v8FtkUUBsDBA6wbvb7CXF1yswdkuITncMbxjOJdY&#10;qxpoMDmIxhjGyQAXQzgRInifAHQf1PlADkxgjptKtAKR4qsEcIaNUWfWkzy4a6FQ3NiSt5tMtkdm&#10;SVNx57sFa/CFYtQmIcdHKkkfNtE7Xm7g8jCtg3+4q0VioeSW412FHZUKjbRxWBsPIpNSzI3Q8XfG&#10;NxVLLq4JmTxmB+gNcNbM9p6jGkyfAY97v98DPmqfeXlvEiCU/m4KBKrfm/Rgq5ucfgEiDyXqqMQK&#10;s5w2yx5A0SMNpdrCWovFLmBPYapmDbY4xnDeOGUTotTlsVlKgSRlCIVKwrtYwyqsplPQEmn1/aih&#10;7zcVez6/1VaHPlEwA+5noMEIXDy6D/cap9/xkZ35r/Y/L+96In4UdN8DqnqA8pGwsyPXdQ8Ikj73&#10;obHZ/dQY6TmJ+j71e2rifkgsTe4fDy1w9q5DTy09BFx3gHvVvD4AdtV7XhgNLmqNtr6ZN6byv3th&#10;n0c9vntk8CNg+V5w35H3UO/Ve8DakXqwDkhrlXqsnoERISZ3i+m6qd6XPDMfB2QnPubD2jr5Ex4L&#10;4e0DVq29QTspxw9nf/TUx3tTWh+5Lkfuz+iMnan098jXIfGBNkDxCHj8+xkTXAXbt3k5w88lLCDT&#10;9xxR0ROO57cUwmlONHDrhzn3zj/Qf86sAWd+wPV03F4PM7pmvT0h9Q62mjqFAvdMUdbnYEbCsljY&#10;xRbANwPbJlpOGNEHWiUkYQbWdcP9fse6bgEcdUGkFabEw5RqEraFvimBqaZ/X0s5HHckUt6/5T9J&#10;gaAQABc66s8CzlPHXhKKwGq7P27Vn1mBPxCOiP/LIEy9fupEb4b2TpbgnBoUaIOtNfgbFfUmCO6e&#10;ni54fXuDIcLtHmwVllPwZffOYducBpdREz6d3LimpBOe9j2P/CpYuDxPKUuBtHUTdJ4BMZXPqZ/u&#10;IrSryJTkTFAm5Ir9HXP9U3r7hDyvIphqo+2UfK8SdM2qfQfn9vdhC1thKxXCkvo7k8SWejIv/R35&#10;nKZnU/q/kzHCgqUowTlOE5ZQ3CKk6eX7lAvEClDPO3i0lp1V/VnwVVksy+vNcg8U+zOJPS4Rjml6&#10;JNk/btuWMQVVc0ID74aEgWwW2kkbmvhRbcog1M8kJX9sKvkBNVFqDeUJjEUQIsWmiKLVs1frUv+c&#10;BFbXRIbcv0wPnSu2N5mMDX/NM1ebZW/ysIY7qUwtyGEG7uMC2bGAO2esoZwDWMjiqo+SNU69L6H1&#10;X0iW8f08MOmpyk3d0RUtCJKP5Roc1HXGWJzOZzw9P+P55RXPLy84PwXgnmNuaTqvTQyzBQPebVi3&#10;Ne7FG7YYNI24fznnouODC38WHRy2bYVb7yAwovFDtoEKtjzB/upyvuDp8oRlOQcSz4Zn5nw64eXl&#10;Be+/Xv5Z8H4vkGuvuTzWHLMOQ9gpbIvSVahN00Ng4miWYbD18CcfvO7tig133N0N1/WK6/qO+3bD&#10;5tbogc0wTDAO8PcNbrvhdCY8n064LBYOyQ5GFBgV90UIGwRAWAxwtgm4j6OOaVQmjlSRNTHZOBY3&#10;0ZbHbw7euaK6tyGsdlmiipmjnU0uxvTmLs4SBVQQOIfKBAAagKsBjejHSKz889RBA51Or8aISI4H&#10;1gGy2vdLApMamayCM1gA+1xudz1wnN8Xh33BCFuDsL9HWxVbAnVTVE3t/0gizDeN14WMgnZv6a3b&#10;I2Fa8rmw1jZedXsN697rScC+TgWXXykQJxUOsrE5GkZYfrbJhQdVB2xI5JZEBeVxxPJa+0rFFOYU&#10;PCMtYAG2C0C+AGgiYyFPR+TnIK7/2GiE0JESUJtijcAkDh/WhX3VdJCwwDkEYtTqOumhSW0BWxcE&#10;tYdd0/R3XqIGuTWp1mPx98OL/0/86gf69e1IRhYvj9hQjdRiLeg98gHujajrWmQYUDRRfPYBcO42&#10;NkolN7FQU6qJ3plOWpEEpTLrY+O1BRM1GVg8ARmpO5o9ut79Nd6xHmPhNVjfEkbOdaFEujeftkUy&#10;xMC4VsQJG6CkLqu9LPcAu55KqQbmH/N3n9dQM1/7o0D+HpG3B3LPcgf2CL5ybjwwibNDxo2I99l0&#10;4N4+Nsp86O3B6l0mQRyP798sN2rP0mV2bffWwAjAT3XDIz7zs+t2pJbau5dHpgZ69yWLBEDtocM1&#10;UFZveNQ0pHqts8YesR9KXI/nK2Ubt2PyqKZJ2deZWBWoqsAgXdFSbeFQEZKsN/vJqaHJh9EU3NE1&#10;smfZNZtuHf390Z/PamBS3g31voEsVLHLgsXaqL5FVupaG8D7oHAV2DaROJtCPtr5csbLywtOpyV6&#10;coe+dF1X3G93bJvDtnlsq8O6ugigxS8f/7ltcHH6uhbOqJ5MrDiqz20BynDXGLm3HriDz4TJNZKW&#10;LgdFErkeNykfAI3tJSm7GMBLT2sGiDX4rABFqhXHjDYuVnr1hz8PIOYSgcxgj/P6+oIvf/yBL18+&#10;w3uPv7/+jR/fv+epbY8kTPICXGufVZ2d1Re0SGEZi72ASRuB1YGgLUlQvP1Jt0DCQqb2yhf4QBLY&#10;cQHv+xNzFajb6e0DcC6qRrFOEziJyrucjIFRFoQkUMWO0CM9c0wqTFVbqEhlcgmhDFl6lCdqTAq0&#10;9dEahUYTosIWCIX8Sdu1Z7TvF5XYMD+HZRrHs8gcFCHSOZSVjMI4mNr1ZhLgTbUq3ATFfPycSVRq&#10;jAlWUMsS3B2YUU+gFv6uTKuYDIhXllNdYo9VX0HCmipkC+j1nVZvmnYJ79N2zxKGdA2AwqnqKYMM&#10;TDeNXSugq888I4A1imSiCoIFdbCAuMIr2ypqX6j+16l4jIjA6nxnHefRgOyaWOnhYIr45F7N1uat&#10;QGoUqKoiuPp8lf1SIu1MnGy5XJ7w8vqKl7dPeHp9xfl8gTFL3pNABf9kBty2YbuvuN+Cdbp3JWDa&#10;IJAbt/sN1+sV67qGvSzZpkdSPDijCOskcbHCucIwNtTH23oH45TxsPPlEgJ1z6d/Frw/2riNvJWP&#10;go+zZl37CcrdnbNCidNGYMNG4I2HXzb4xcGbDYw7VnfDbb3h/faO99s77ustbzLJFp82wF9XsF9w&#10;WU54frrALhbbGg/X+IAn7bhnwEVQP/mhWRMCas+WsJjA04JJjB0ipGoHVD4CiPGgcw5uXeHWLQP4&#10;loDTYnA6BbbGsQsWP/Bh3A0ytKioYdToM0RaeVRutI9eAn4M5MS6xnXEoV3Z3zT/znXhxurvNMBF&#10;Um4kVQbVjYgMCqKK5eQqvKl4Eme2zhDMYmGsCcyYBywVwxSYCpDl4q/u2Qe230pQut90HgHXjQjI&#10;GambZkRZrxmVLLd8Hflas+aoBvjVwVZPN2DkhytH9HqfxUQvN65GgE3j79drzoo3pM1qMmJBnBkZ&#10;ysW6ZUhrN41Beg8PH9ebgWGDEAMeUX1D0F1KfK36Pks/vI6SdapY0xB842NZM+71+HE3LKu713aI&#10;sQZY5Qr47RQinca25/E+a3pnSur5OXMMkJ8FN47ApVHIViEIxnZR0iu+N8ooJ7ToQSuEPmA4Imfa&#10;/fxIyLvaX9KYI5WmnMFt7Mjwc0i/fRn6Wa8l0w0I7a3tPgjDmaiuFf0KPJPFbwyBlp6GjOKHPl1r&#10;nArn+DPjCC8r71ZWRMLRqalH7tHe9/RI19Hr/a4yuAf01j60Nemg7yUr796ZTQujbwszyuoY+WDW&#10;fs6zybgecL9370b+nTNrlRaeVXG1UwKmDzTq/mb0ejN7nY8QtXsq7T2hwVHiQWYvfWRN7wH5bQii&#10;xiS5A8DnLQVcAZ0Srxe9Cjj/LDpwnamC77V3NQuIVfdRxPWDUofm1cA7KQKTBPig9s4atBXfXqaa&#10;xgfUI7Z8x0n+PYJsf4psVItMRWqMqMatflZsumwKzjudcFpOQUBEEMGkYSJY1Q4CKJTapSReOZ1O&#10;ORPNs48EgMlT4dvG2FYXLSaT+t5hW++432/Y1hWb28LfidYAVFvocKkdpR90xCLaHA5w199/VItR&#10;JzNrRFLvEjsGKrtMTmVJlTDJnpG9lpRxUaCSEZYxzKqfrYfpTFQog4DFLjidFlzOF5zOZ5yWBU/P&#10;z/j85Qs+f/mMp8sFt/sNv97fQfQj3J8UfpjsgRSRQV18pMkhqCxz1ZmVLHCFjWm5kcKOyaf+o7ar&#10;YSHMSll1LhPoJMiR0ifWogqRhcTSIqjgCqSQUVQZBxR6M9ShklATiz2hF8Tzgzj574X1biZCPMd7&#10;L8RZrAFRlXmXXRYoh8waQxUbENCipAhPzgrlOviSGSBBdi5nRgEdawBbYj7IVluoLiFRua5MHM9P&#10;RMLBRKFaLc5JxGIA6g2VZ4tMmgSKmEoSCCbbIGI474Sds0Bm4+fIQcpR6R2IyPQ+2hDvMpFDwgpI&#10;TymVLDlhLRXPRaOmlDsWicKyqmwrJqvpm5BWynbmKuuhR1o3NrtkyveQnuxoQ8Q1od6SNjQUwcgz&#10;tme72cN9ynQUT5UEdLA27GfCyFyVSthLLRkgknKLraTYlxO+Z5YFl5cXvL19xtunT3h6fsFyPgEw&#10;+faWb/XY1g3r/Q63bVjvW/Sd9wA7EBFOi4UhgtsYfltxv/6qzkoGMee8hAIDsL6fGUPw2NY7AODk&#10;fcw6tdndY7H/MHj/f6LRVIdLBNmK09WOxzfpjYYre5SwADzYbGC7wdEdwArv1gDe395xvV1DAbMF&#10;1T0cA56AjYDVA2u4cS/PL7hcLiGAgz2cD2GXOaA2WWj7AOA7F5jzZbE4W4uTtcE7W/jCEUUAeQk3&#10;jQG4OLK2bmFsY902bNsWgjXZAWCczwsukUgQSzaC6b5p2FPIbH4exJimbCRySEXckF323e8rx5RT&#10;lbQfoArvq9jRFDoU3ospNgOpAKhAUrmhMY+aDFTsY/HOIi4POnFS3Vucz2fY0xJGezxKscJlNLoc&#10;8nEaItoiWGPASxqLQzP1MGpCeyFx0qc3jcy1jQm6oEL9TCXwNIRn+ObPpd98bQPAzHDO7TZTpQgz&#10;u8+5/GfdZCsrGvI5pEOy2yOrifbvMRw7kHN59Cux2o69UKkJPZqcnElhxz7mG7DpbjdE1JmA6/kA&#10;Pg5W0AMgWVk7veK47+Eevsd01NB9ckAGF7WqnGO2AzPwZS8ocXyu1EBdS04cAWVGzaQMbB2r5Cuq&#10;pQHPWpsn/feBI0rhrJ4RaqXyfrWEXHsHonkt7Y945ELHQkQQftKfFhP/9l74WF/NSB1FsT489sGT&#10;WbCumESADHfjjko0TRsdCMRNjYdnle1SA8m1X/hRpXwP9KyJ1yPq772MlB4xOgI1R8Goo191yO5U&#10;4Vx5ghL6YVU9ImtkqzK0zEAJnO9dh9m1PDLxcFRFfqzBIeW/OiNEPxq8PV6He2HVmBKuI2L0UTHQ&#10;owTnR37GkayR7nWdEQUsAOz6/XHLONVhxI9YGXWJBmVDOb5fs0wxbsbkO9YLVFRmo3Okzi0ZWUbu&#10;kWOPTHMcCSPdE1XM9ub+nkEqYJ2EPU4B7hN4v+SCNPURcefUskMhPOLsJe5xvQYvb7sU25AAQobv&#10;tcbCmlNUw1qcwYLIYzi34Xa7xq87brc77vcVLtbQchIWFf8irZgY6NQEgpBV/ZwEMqTdA6mMsqJa&#10;jPRlPHN7gdQya6rYQqmHTO1jJgKyTEXYlnOzqEQpMjgojQUo1vROAjQy+V4HUdH5fMbz8xOen5/x&#10;9PQEay2enp7w/PICYwzef73j588fuP76VbLbohIwAb8KzmKu6LRBLVCrXBM5EfEBzopT5VIPQ2Hd&#10;+TjJT2htUIsVKmUyKf1ekiAXq5xWppF8pWtyRwLnvb1R+ufLrKWRJV/T/6h9g7L2zzPBsIePqtqE&#10;YXAESU1lhVNeo4DFZAp4r3tpWZeaIO50yb7K6/0EhehkJD9/TYAUQrgIUjKYn8gB7gOy2T067jNe&#10;2EsFAZxR/YPaZ6msbRttZ3I+XRKy5etAMaTW43q7tueeeO7r3J1y/UiFu2rqmLs9WPfsS8G4yn6m&#10;njLxTV9WwGgDZcezY2OjBYrcEuo1FoYiIGn6x2r6SIZA5/vMPQyBmpqjriWSs8NIcKLP6DKF0Ex2&#10;i/tJTag6d2ruQYNLBCkY7tG5Da6mRIVhWik8ZgbL+YTnl1d8+vwHPn3+jMvTE8jYKLTiTMD4qHxf&#10;bzfcrgEHtiZMR52eLvDe43Z9DxY6fgN7h9vthl8/fwbFPHs90Z2BeQf2olcLD3QkuzgSeC5gzhHI&#10;J2OxLKdAxMcg7n8UvJ+pHI4Gd/WUqLLAZMGw0o56YqD1K0wjA0we3jr4ZQXbFZ7v8P6O9Z487u/B&#10;KicFV2wM2gDcAVyBkz/j5RIOX2MtNu/hNhfGDbctBKG4yJZ7xMTvEixhiXBZFpyXBYsxYbRGFEFJ&#10;/Q4TWEIPxuY9VrcF4N5twf8+hxkZPD1d8Pz8lNUW2Wu3KcQrT3wKoUhJGZw8mzgqDOBNZtRzQcTU&#10;Po7c8oh5ExqOv7OyjGBQW2CA8xgVS9BJ5g6SVOILa6DaUEv4nGfPdXEGGGuwnE44nc8wpwXkgxUO&#10;4tRErWIoNiv6QE1jWrNR5zYtnroipKJk8Pl+FSCpGjnrKFBnav/EttZftTpypHisFe8lhJjRC5Ts&#10;FVSjMfsC4tWj9n1lZ62K5hi87DyAzYO9AzkfSDiSRFE5ILzjqERi1YCCSJGHyneT9aov/o/lc/p4&#10;5NNBsOKIKnHvntRrac9qSSsJajXPSKWpQdYjvsGPqjXn9xpTMLFWmx4B7Y8A+v2/u3dt5++j9xy3&#10;nu8JTA73xYlg5h55MH4dNPdZqtN7/qnDD9EBXMHHCf7xmmk/y67NSmcPmKmLu8BqV2XKMaSXHgIb&#10;95TY+8+jthw54v+/BxT3fv5REH7PL3xGEh6tB/sFf9ucqWYLOsivvv4zqxR977Hz7BwTpszIgtlk&#10;wkeB6lF9sRfSOLK7rO/laE/9iLjnyDWbkb9Hn6NxaPvHz59dyx0xabq3V80+96Nhx3WdtmcHMyKA&#10;Rs/ro5kf+fs7o+/7NQtNSbae8GTveejtm3vZbLP7LV93RkblieZcK0UBibU4Xy44LUvwNDcGxpo4&#10;Wm8y6KYnkHR/IIGjYPcSznC/Ody2MnGdPK/TNxuysGaJSuCSlWZtCmxknE4LwOcCBiyL+NwMH2tk&#10;74JYjT1XU9zSBqR4HRgB+sgw1GzPke0mWFhXasI2ALYcrEnEWs8kdiJI5BnB6QxFAdup9HTh85sM&#10;EGYiP9ktpNw5QGSpsQoClRakUjhhYu7WsgRx3adPb9nWiIiCndF6h/vh4NYN9/WO2+2G+/1W3ktV&#10;CtU1fivgoCGZXQP3nMH3GBYrJh6JKM8byrBUDd6zAOory9BEWAlQXlrgAHJijvM1T6/VE5r1xEcz&#10;Up2rfIGJJiU/XJZsXq8+9sOyX59ZrZEpyt8kPNMCC3k+mHwN2bd5fioBFTrYWrv6GGXBRcQduz10&#10;QnCNEmIZILwngrCRQQ7zTe8p9eHGGCzGBpW9yr7jQaaQnrwckbRyTWtAnAa9wdzeTNvo1PkXaGxv&#10;JJLFIvibotCzL4qidjIJPRBfThjUAlMeWjfWk37cBbDbFmYvH2gkruvV8r3PpGdki8jWiNFOiRbq&#10;qBNNRCpPuDwJJMN79fVj4c8jTuY8jcL5rH3Gy1sIgn19+4Tz5Sl+Rhetj8Mzvm1BaR/s5e7Zz56M&#10;AbPD/b7idr3i588fcOs9vHPvc3YMMnCfLMjj8+D7exK8z7bMDMbPn99xvb7DLqdQH5zOOJ3OYHeG&#10;tQuIgCPa++V3itrRgzRXi44AfMnGsgDOxoTB+AECPByYHNgG5T3TCs8r1vWK+/qOdb3Cuy0At0ww&#10;HiDPoJXBVwdzs3g6XfDp9TMulycwCJuLHvMRsKdUwHD02os2G9l2H4TFGCyg4OIhLH5konwOFomK&#10;/k2SA9GjjWKY0eVyxuVyjtfE5yJKHlqKZc7APWXe1jPjvq643e948c8Z6E4beQ5VIZ+/LyVr90Kn&#10;5g0cq1EmrUpCKfB4FkqHLrNX0sXVRJHywZcBKHLkdLEWp2WBXQzcdQ3kRSbQWI9EewZZyvYs3gdw&#10;mIWSrwfK09DT06D1767B/UI8qIKJOAPddTFXF0ESEJLg+2iTHynnWguGpFjZB6dGz3t4ruV/J3Wx&#10;bTzDe0puouQnWAUkeQ94B3ZxRM4UdUQaffSesW1hIw7PTyxuyIBzygrpmAUe7zVcJcnOwLcj/sOP&#10;NK3atkYfgsx+2MzXCvWiuG9Ddmb4wlE18UzduBd6+ZjKjj5EmowBq9Y2ClUgcb03yemAmSf1HHhC&#10;E848A+7HOTOVYoJ4YF/z+K+9nzDzIf4IKDgLMZ5ZEbXNjGgzOO2peGBNHAtenV2DGZB1hPwaqcWP&#10;7D2P7kt7zcDoeu8RBLVNV24OqFZjxcK3sUUaX2f51drFPRZSvQeK7zVQj4DhjwTg/i4hMCJDHyWO&#10;jgDBe6HFRyzmRoDVo9duRJLPfm/vXh21ZPkogH+ESPzItRnll/1T6+ooEdmrZ0f34pHw598+e+rC&#10;T1iHgDSRQ8Jo2S4WL6/PeHt7w8vzMy5PF4AZ9/sN63bPuI4k8wsOQhWIlWp2r/2Ioxl2yjwrA8se&#10;GzsQ1tDHJUDfEGyuh5HDLJl9BratXXBaTnmMnzmA9y7Wy+u6qq+sis5q1WKRVyaSS74aKmA8fcpq&#10;qDUALSgWODnoUSfFNpkC+f+TTS0BJmfGmcrawxSHVCJYu+B8m9p2EAAAIABJREFUPuN0usAYg805&#10;rPc1hBZuRUCRSWSqsresCdP259CjL0tQud7vN7xf37FtG4hRyJAotbdUsvtUIONgn5rhKxLakhaz&#10;zD73WGmN1ICzBO6LaEcq7yuhFyRpoicgUwZD+o3kHZ3EcBK4545Mf2/SrrdvZEV4R6BQVPXI+Ua5&#10;55NTMjuZG7qODAr7II5Dx5KEtX0Q1zaGXtnxaLEYQ6q2mbVyPPwMyrbGI/C+iz+Ycr/KZ46kl5r0&#10;j5SBCcRjzgXEOIsrZEyRUnj3bQwDgUDEh4jZ2XqvscD6/ct/1ir2vP9k8Zq0ZCl9hQbKR0ItFZqQ&#10;30zbs7HUoI67q17Iq8S26glwcOvlNamRa0eEBqdJ1yoaLZSsy7r7IxVizEzSebrKpayMNarpBZnh&#10;RwhME4v9xSXbhLT/xnyFp5dXvL59xuunz3h+ecPpdAaMiWRZOOfWNUyXeRd97KMj8hZt5Nb1lnNj&#10;btcr1vs9iEEpgvRpKsIAMmch3wcDdcZBnMeBQAUonqGImRj2/YTldArK++WM0xKm8p7/9Q+C90cK&#10;5JG356zgakYz1TjVfmHGCuRLT2Lw9PJmCz73tMFjw+buuG833O5XrOsNbnOAYxgHkKeouvfwN8bi&#10;LJ7f3vDp0xeczk9g2GCJI9hrQyUhm5iC3YZHSheBBcWvVECw8t5NLGxmt2PSvIvFQgijLdY4p8Xi&#10;cj5HD6bIGIiRP5sCRsU1NDE4NxdUgQjCtm243+/ZHz0cXjb6L4VCJQW9eN8fG9cBtxgWF8yMJuGn&#10;8J2ok+p3GxphXZABfMnvi4Na5uTmcNqoQlmi7/3qHRxCRkEeJWRW3n3J9Ig4gL/kOSv705+B+hty&#10;H1wk9AMcTRMeq5newrjX4F4NjkvAvt7sR2PJsoDp+d03h+EBxrcPNEQFkeeGNS/rdXIQIQWoUVY5&#10;ERP8wvCWs3V1GoMz6QDOSqI0wsiw8eLIoKs6Pb586QBM7p/iXTBuZm0wA/3qA3cG9qVpjaTa1sG0&#10;olTpst2VtSQ/BiKMvKaPgyrcAM4j+6S+Yu7jIM4MeNKqpyM/ZzRZIws5GgIXBbSUAaZa9bEHfPUL&#10;Q23HMVJjS1UE43Eg6wg4pRQWv1l71GOtnZ1i0JS1wP1HA5lHCs6RAnXP936PiDgKTj0S/tjbm46H&#10;KO8DyzPQrRe8pp5pz7ugb4+kporgpUO0E3b3uL330vP4PwJGj0k42m3MH123jwC6szXfA1z3LNMe&#10;AZL3/nvveZj5nh8lFz5McA7U8Xt7x5F7cIRk+wgpcHzPLa17L4titN/VrylFJ7PnajbF+Tv3p19f&#10;yjyB2jgalTexsBw1Bou1eHl9wZc/vuDT5094fnrCsljcb3d8/+Hh3KrVub7yRk5K3Nn52LEOIRmg&#10;GRrRArZ4hncMRyWri3OAplGTpMYAp/MS/fSt6u2cd1jX0Dve73es9zvWNU6xsgiNTMRAVNAH8I+y&#10;p7iXYHH+mJzz4rJiEcKqBIUsafZBgXTlTCxj8u+ZOO2QQkTDBISNSvzQyy2nE16eX/H2KQj2PCOS&#10;FBvWdcW2rnBuCyDQ7Q7ntyJ4MyR8z4H7eg2qTu+wrcECl9lHnKCUJqYC3ght8PMsnLx51sAKMCKx&#10;PsukQQGWEyCf/n28J9a/z53fK30diwDWwDFVQbWsM4uE+0uvoG8rWEUicOnGOMw/q9fK0xocQ2iN&#10;AlxT9toeCVqfwUFJ7+NzFIJ05YQGs/YnyErluOdxQkTRs9pEIzwI/y1JvYq8EsrkTNrVe1q2vanE&#10;PRGU7BGu2WGA+/UQcxswS5GA268157Z/vSDtPSFKrxbT3QCUxbqy3RL/Xrz067qPOgC+Mm0Wx0Rr&#10;GUO9sWV5XaVCv55AQd8yGjITAbXgk9R9rsmOYa8B6mtdpFIWpCyyWfV3IgCYtVMFqwlaLwSt6XPr&#10;sE0P5FwxULD/OZ1PuDw94en1Da9vb3h++YTL5QV2OWVrHIYPZ9b9htv1Buc9rA2TcH5j+NuG6/tP&#10;vP/6lb3umR2Ykc8JIs7ZLnXQtzEam6B83lAuGzSZnfoUxrZuuN1u+ew2ZsH5dMb5fMJ//b//IHh/&#10;BLTvFVRHi0mV8szUJJd3wVtIdW/Ywg0oZE0aD29SSK2D8xu2bcV9u+G+3bG6GATrAEpfK4PvDLsZ&#10;XE6veHv9A88vn2GWCxwDzgXw3mUW2wsmLzChPoa4LNbiZBacjcWi3OWKb2AKOLAxOPbufCgSti0A&#10;i87Bby4H1p5PJ1xOJywRVKes2oec2ZDEnQqiyZYwRHAO8I6VJ3IoeCw2sjDGwRhWoTIjAF8Vs1VB&#10;3mNm88Ee324eTRypbATrWBmqACLRmURRkveTBPBT9LKj4nsf/N7SWvJxs04+9oj3U48A5Q3Ja7Xn&#10;DA6QivU9MIbqMCFxPUKhpRXWzrl8wIexV8oqCUBvJOnKec/qQKwP6hYQNhUQQQoAbEFmg7LlFgug&#10;WkEv11N6j3XoZ73m0uimM3EqRfhQ2sWCTwS/xdf21VhvahxcyqyQXpGkBRDUYYlrwkLZ7QiQF+iO&#10;bs7C+I7sl+OmVSqPTKUOYAFg9sbUR17o/QJjpITuBR4fVS3r70WnaNPvawyk0TTE8agKvB3jhAYA&#10;qZBOI7C/f59pSIpI79W6WaLKN3jkoz6ypmrvG8RUz0ghXDxrxwDHMXBvbJczJokOQk+qAJ1Zw8yC&#10;W2eg/aNA6JFw0pFdySMgW7I9ewSU643I1v6r/wTgNxN0dIFrtDaJHwFSR6SmWuNS2HRwMmQ2nVb/&#10;/JQbsze+3wNmRgBu70w+anPyiJXZzNf/qP1Ib2psZCn0kQDmvWs4O3PmZCW6de1MkDRaB49O6+yd&#10;p0f7svoezEQCRybRRhYd9UZOB+7LkdcZvacZODMjTB+xydMe6ojWMwTPAoCQn1WS7FFFdzoteLpc&#10;8Pr2ii+fP+PT5094er4ABFyvN/x8/4nr9R2bcxnAyYrgBELGnxfdYsr+SFC+5eVeOyFhZAXsKTU+&#10;CSRB1nycAiwBeI+NOfj8risWuwSL0SWqA08LLqcLLk8XeP8SAv7WFdf3G9Z7ICQogtlpL9xi75oA&#10;i6TG5vreR1sXJ3oX7wjb5oT/MukctAxIx/uRgjVTb2dN6WuFt7c1Jk4h6D5rWRaczydcLme8vAQQ&#10;CPGcdREvcNuG91+/8O3bV/x6/6UA0OIP7bHet+ITr8xjfImVzpahIrsOlc95lcszshjM+04ON9UW&#10;NxBhnCXjK/xTmza1vtnl2S9gegPGx98vn6WA0Ao/QLHlzS7JDGUpXNZ8RR5w7X1fJghCUZ4Cg8Oz&#10;mu2OqlrDkCSEuEtE701+KfDclEkOEJq+GEyo7WXr2kCKdBiAiSr+9PeSut/YIBYs4b/Fm75YHqNM&#10;gKtA2yg2NR3r3oSLGJv/XJ3fOtEZAHVA+Kr+EnYpco+T9y9hKHK6uLZByuBnIjDkz++FoO30KA0o&#10;TT2QnRV3pG0cpTNIp5aQl4O0UwSqrMnu+cScLcWG9ZDKMKkEbjXvS6jyJTjjlTIzrlvnqnvI2ppc&#10;1UQ0xnQLo9WKymLugF5exXouxjyHKSwimNMSlPbPz3h9fcXL2yuenp9xOj/B2hOIlkJGuhjMHrNN&#10;GcByClZy9/sNP75+xY9vX3G/XuHcFp8TWQcYUAz5TntjCLEugb56crvYL0lM0icgktGQSJT3Yw8m&#10;h5vbsK32UO33sPK+ByA82tD1R1UFqzQY61fhjtljXYYLcgRpPRwF1T2MD/+9OdzXFfd1xeYjw+IR&#10;QmodgzYGVg+zAidc8PL8GS9vX7Ccn+CY4DePLYa5MDEcBRDfecAxwzFhc8Dmgp+csTaEE1kbUro5&#10;LMGQgM15IzYRuA+i4MASbc6FUQ4XA2u3/5+2d91yHEeaBM0BklJEVvX07Nkfe/bs+7/dntnuysyQ&#10;RAK+P3Bzx41UVE3N5FfVkREKiQQBdzNzMwcCY1sXbOsS4Dn20bKH9VxKZU6fPeaJ8piedx4ujX5I&#10;ELwDNGWf+UmhXT+3bUOqNzsWPoPaX7Df7JUCNLwXqscK9QlR1CZqXCpZqJQCM3kcFs/GEGTECKC9&#10;51Bq5e9JB19UEpSHnEQx3oJ3iZzxOQhKg+KtmpI7QY51Y69tUZZliaNqAZhbFsrfk8ktxjBYVwL0&#10;s+arkBA0AQzTHqGVkDPwTf9Ovae0IJUoQKu15TkGLjFnlQOJnwEohg8X0i0VYCzUAgRpPwMRkiTU&#10;CuJma6/+qgAkOrUXGX2tN9Y2UhG3P28akmb2M7Osgqug1hlYOTkVqrXAl8+OWhVxpQgfvYf+czdS&#10;JPXAFlJqonZ9Y9584YI90wQMqm19xtcPYy9k4fnIA7IRKsCIh2urD/pcs2Q6A8x0sCcNRAQ0BCfP&#10;Jilmwa2jzJErStXRa40AstnP/h2QvQ4wr9dHTxV1Bi5etblS66l6wq7mJ83IiXRP+iPZQn3K1wiP&#10;MxK2noBLYNEImB+B5sNr9IYK+3p+R//3jywuZ+u3dw3enSq58tzPgPir1mgzEuHsPc+mzIbe09+0&#10;87k6hVAH0J4RIGdne1HM6SY+gUA1oMigYe0/y8XokQQjQcuV/JQzQmem7Ffv19pQOVWBlZ0rlUUj&#10;9/sd9/sdf0Tg/sePT5ABvr5+4evxwNfjK6i1D69qBFT+2Bmw8GIPztfDRxGW1+CHCoBMaGixeAkT&#10;w7WIKtmgll4mYCwODgTvPHa8wjSutVjXFcuyZHCPsvDKA+xzyCaK6yRsJCEAxAl16vaGSUjgnIvC&#10;NR+Ecjiy1zpk8Ki0d80CLYZZKPTcW3iv1gTrHyOCg0soZsHWCsjq8Xp94b//YTy+Hthud6zbDcsW&#10;gn/XdQHxBmuA5+sLz+dX7qmL3zsHYVz0SA76udIf+sr+0Oe8AukV3gpG9NRkf1pLWhV5YW97RBFg&#10;sSYtYhGtttfPmFfksRFAaso/8AqlSfljzOhOvUlDjCLUZJVpoIkAKCW3F9MiZTKlsyeK6Q8GBfwk&#10;BUMbIxiD+Kwl8kf1y9piVk5ds+hXjLUwLGpQo61tsnuRqFHrMNNk36ispsgUlTwQA3CRCaf6NVFb&#10;eEiAnHOnK763qr2q50oSCZrUlEHHYiJGTgPUvSi3oHaNkST8oWv9K8kn8VsbuxoiEait97oZml9A&#10;WdG7gYeCo3PFUSWgzcQvl7XPEFNHstYSYlkanJ+syb9i1VqwuoRVqcBt6CDdWc0oJwBYPq/yLORR&#10;T6atb1hkVmkSLvb8FMWzcm/g8ovIGKzWYrt/4PPHH/j84w/cPz5xu91CbuVioy2yAXtEy/Ed+/7M&#10;4bLWWngAr/2Fx9cDv/76Lx4/f8LtexY+G1McFoyMcRGW411/f2XTpHPTQHL9G7VECOGMZIR7Hdb/&#10;EQj5fxK8l5EDI2uMuogcN6Q8Be45s5WTUcwKdM4NKTE8RcU9OSCq7vdjx3Pf8dqPAMJHYa6JE4a8&#10;M7ADllfc73/ix5//xvbjB9guOHxR3Ps4Oui8w+4cDsd4OeDlDHY2cMmf3hosBiHVPR2aaWMwYaUY&#10;a0FxUQWwOBABh/cRwPdZjbkYg4/bitu2wJpkqeAygC9tR5S1K5d5ljw2V+UJNCwmJyV8G5hRGjSv&#10;d7TM+LMCsiEtc6TIORV73A8nbsfP4zZExWYn2/Fw2gB76vbC9pu4kZDxucLMa1eA6nITKQeeWGPs&#10;g1+bCR6Rdllw+L1RR0gPvFI0YQBY662fve8DBYYaH+ygMrF59EgVGtkf3w8bvr69C2XQvwAeZghy&#10;jhSCs2a9thLV31+AcA0ylmIyNS3WhiAwxBFd532cTDECaCwEj3ccPSfL7zfGBKJGFDjFRqd4JPbC&#10;eQiorEoq252KiEzritHxnjaaPEsH9SxYRv5dHU58BTw6U9hf9SCeg+o4/f1X/fPLvtAjIoo1TfH4&#10;NFW91QORWKlZauBe70czEA2CQPCZY+eu9+FMPTwGc+bqWdmQ6hAsTTj4rKRq11OaiqzUAtRWBdwl&#10;2RWjevKe+yT9EOgjDNaZVrKN1xGfrv2r6tgzcLQHqF1R9Z+RFX8HuO+BZvKM/c4zOduPRkpe2azU&#10;z+874H8PvK2D5+aUJdRzOiKU6mev8P16okOeyz2F3Vt7I32PlBkBvVesK0fE1HfW7Gj/OrM9OZve&#10;/Tu2QJdsGS98tn4PJEmvv6eiHwHPvT1lBkrP9qWuGEDEUrGaOmW93zPPtvBLtl69oMqRSOx7BFAN&#10;gJap05GlYe5xMqhjispegGJJzb0sFtttw+fnB/788w/8+PzEui0xkPQLv75+4fkM4/qI9psm17eu&#10;2tOTtVcRp2QBEhfbmgQYA8KvOULBmXIXPvhBsS6nQ0mTBqluAqlowjSZGrLYHI4odlIhuyWFMNrz&#10;AIBrhFflnraq3TSVayJY6ZzDsQfF/uJ88C5mH21HTJyaXgrQGAEgaynb/QSiwei1SiTsVURrLKam&#10;nHN4PJ4g+oVl2bBuG5Ztw7osIXjYGrhjh3dHrKEcZINB1VWlSjyU7zdJdWnsF9X5QVWvxQqwHQpL&#10;kiWR6PfcccTJCJczBPRrcue5qQw6SGelKfEGejYnHfFOBdrJaTiu930JzGab0uQzpINHa1uTYr0E&#10;jY1w9bLZks8P69AwvVHjvyTcE0yZSEgBsERVZVwwhVzzMMSkRrFpkQSNEbl3xlAOcJY2PybnE1JT&#10;vikSlMUEQmUFQ1IAw4LUItPWykwa9E9iH2g72ZmIQEjjshtEcoYoAaYmIKhpX1iWvD8EMiNZRuv1&#10;R7Vgr5aGEDpikQLWFlU8C/aCRbYqlYXEWp3Pcg+l5hDSwYsQZ0qT8ae25x4noO5ZrhXEDqRIlJkV&#10;PtHgEGd16veiLolkbVCuL4tpDzlzRKxfmYgVCZNxHTIhZ2FZsKwb1lvYh+8fn/j4/IHt/oFlXSPm&#10;lfAyhtvDPre/XnD7C+7Ywf7ImNBz3/F4PPB4fOH19QV2R3Q+McJeTNrWGnFuQOOqIEUwmpmVGXMj&#10;TpJYqJrU8P5yS/oGeC9phGtBQV3QPi9oFguqyiQXYyVDVVpd2EXFvYeDpx2eDnjs8O6JF3/hsT/x&#10;2F94OReYcS5MYvDhYJCz2JYf+PHn/8Tnn/+C3e7wFL2WCJHViWnFx4HdeewHY/eEwxNcLAiMAVYL&#10;rDYGN0iPcio2Foisi/MeHiaODXIJxo0sszEEu1l83m/4uK1YFpN9EkvoCRSIjpoAyfYyBtYg+55x&#10;Yv7zQcdl3I/lyZoKOh/ZdcEmMunQTrXGNdmScXBfPOg5smtmoDTLpEMmH3jY9IdDz6gkasnWGpJj&#10;Z8gjWJ4d4AlEVin2y0X1WfmSCIpQSEbgGHXQS2lQ0ih9Ut3PFELG2vgM++jxxUL5IDZiGaxCJqhg&#10;wE3YLzfKHu4C+LpZ6oWcmliocBcAPQv6udYsU8eHLfiKOeehve+Kr2GyQSLv4YR/IxHDQCsBODZw&#10;zvmcOSHZVMncc6nIKhUvNcC92r9qVrsBP0lpFhpvU+m59zfVqCPAsUwT9MHiK79vpK6/ah9Qq37r&#10;emKm9qyv5whEr4O0kspFfwYeAvFptFAC9zTINqifGf17oP53D0DQRMIs0OgMKOu9Xj+ss37PWiqj&#10;6858brEgSkSB1vPl7wFxNbHQ+5xZoTSne/T0jAj41kBaP+RWTtN8F8Af5VG8o6h95/uv2IrMQNrx&#10;z/eabh7+/Czc/Ip/rH4N0l01xoGVo9c5U49rVZ8WJegR5vMgX9kocyddMNVQfUutk3tJokkGvbUW&#10;rnjsX63b29dtz+aR9cgoO2R2DUZe6d8lPq5OwPTu7TtWn82WTO1hOiLer5BxPb93+Z5rsmh2j0ek&#10;qFRvNi0ZivVkDeGrs4H761BOl169T70ppven6ahreSdzZWTZ0X2uYtMecCTKDbsxBsuyhD9rsFpZ&#10;lwXWGjA7/Pr1E8/nE6/XM/QVKM09uAhSCoCcyPQ4PZ7FScnjVwK5vg361q4VeuKZauSnrXfijGe1&#10;Byt7/wxeJMAF0hKlJ0pQgqdSc1Gn5vJhDDbWgrF28oB3AC8G1izKuz7ksq0BWDXFyoIMlG1O2kp9&#10;EpUxlWwr1rVLErVl8BfBvvbxfGiyxgbw9Dj29jqTBHfn01JZQa6+5qvafOxSAGhf+wwgcsAOcjYf&#10;A0f06XfORzyUqgk0DQQmjIfUs+OrHjfYSiivcDCWpfUsD/KZotQ3megU57O0xOk0JAEDMCVs1pBa&#10;dop0yra24X8bYWuTcA8yojYkCXYXokI5I7CcNCChzDdNvpx2Py9kSfk+U1S6yXGAo6reJIxC94Mh&#10;mY0FSZxCTwV43+6ABZBm1tkHFZNRxXl0gPBSSZMAM5m0or/G7JqaTPQ3eW4+PlursbDLimXZsCxL&#10;nAQgGBvEsDY+e84d+PXXTzwfD7ALDhqqD6fSHehAt/J3VPeKcbvSgygFwE82KUpNL86ItLcWtwpo&#10;zEpNsnZ6SN2ZaJV/VSv3yZEK+xvWFzpjUjmogVsgX5XGVKxyFBHVn6IL5I/OdkwWU4kANim4NYpg&#10;7bpFi7YA2Ic/t/i18HUyJQ8yTGkFotftDq/nC6/HA8czgPc+2qV/Pb5CxqcPZKsBg6yJobXF0oea&#10;/USQDyJXQpzSIjOBurUwV3ZfDWnCxVEExvzz4L1MXv5uU5l9dNMDxMjjAs1o2ESDpTeBbJoGjwOO&#10;djh6weEFdk8c/oGHf+Dr9YXn8YJzaUSJyhhegGKxLjd83P+N+x//A/b+CU8Ghw9yAgbBeR+CZPfo&#10;R+85htjaAN5HQN0SYVsM1sVgseH3eHAT3Oqj/zaY4MA4DodjP6ICIID3Ln6+bV1w/9iwbQusAZzn&#10;DOLWi6yMlClhRC4YDQVv+xq5yKN/3rdWJdSp6nNRph/gbrPE0rtRB36EkE0TVfWTBkqMxEGMiOVQ&#10;CBSmNoUlFeSsslBIvzsC8Hx4EfghRn7iqB4LFYoEl9pGmauQUBYKfDpRlJm8kXDa+OPXQ2MQlRmi&#10;gJFriRqfdlbFlxwJHDd02kJpFj541njKcbh3gGCpyqrJ60IkIJIpLo6nlgI6/SYvCvR00KSJDxct&#10;sMLC8WL6JxSS0ipJPwSEvuSsNDOtegSKua9DmbJiuJE56xCaq9d/1OTO1mkfAJ+H7c7U4KPw4hrg&#10;0nsA0JvqAGbWIq1dTXq9vkqemv5S1neysemRGg2dPQnlPPP+v/oszW1pWstHqdxi7n3u2hKKdFCu&#10;8GvshZPVDVMJGJ77/18F0hRoRSf1iBofpQ5xM1aYzfa1GYCGibLonYDXXsDpDBS/DsR/J8ix56c7&#10;Bol7ntJSeV5bno33KZkBREMwvG4Oep+xBjklgN6znWuof8aQeOo1W5w9nMdE3pm/+tB+MI/t9pXX&#10;V0jRETD9riL8SsD6mWXLjAx5l2x4ZwLlLHfiavDzrN9hkQtVFFyJwOW3ScCrn/dsHbTTIvMQbKma&#10;YwHukPxQnXT72d4kp0/PrJ16z8zV6YL5dAgrMrLYSZpJ9lD8fiIFxlLsndZ1jX8s1sUC8Hg9H9hf&#10;X3jte+jrknUBSSu9GKpJYiJWgMAJcOJssSIk4pWJAVh42eesuOKj3wD3nX2GQIoAYPTPSVZylaK+&#10;HtkwaKK0nWBszmWhXE2Aq7UEQxZES67nyFhYs4DskkNCw9eLyixcbp/tULLIJgJHrN5TAbNk1kEC&#10;47x38XVMeE0XSbM42dDXUciJ4fo5gwozKPYxbZBkn5ivySgfLVVKf5oz86J1aLIeShMlJhPmAqQX&#10;oCOBGvK7FW0FdayCA5kyMA85BckMNgxmm9XpMsS2gPMoAHml8i/vDRmspmptpvpzib1fFr8ZwBjb&#10;zyEDwRrhw0/i9bOPPQmMSr4PElM0lImRAsGK/DxwdOcoUyYgBvk4McMFyKR4fdKekL8m20/PDdDe&#10;y3jqnflKbCZB/aafaq9VGLzRQgj1u8AD8D7udUmgaG387yWDtNt2w7bdAli7rJFsSb1cwOG8O/D1&#10;9TvgZMeBgw9palKKuIKfl36ICl41Eh2StDPLAknpRME6Hi9ZHFVAbMKb5CROKIVZ4QqNgCVbMrMg&#10;SVgJpAhh//HOa/GbEu4WvBXc6/sYsNEVJJKJGdsyrXBEBi8n4iw7Aohn3UWLs2RXRmSVWG1ZSh6J&#10;sWl6rajr19sN2+0Gu6ywNhA4FCeoTBKq+khQHsFW/DiOGIgOgB3YHTheDzwfwev+OHYczoHhhad9&#10;Ig8K0T+sBcRZkXHLmDkqJyy4I6rQAvOAc9YZfsU2rRYy/WPgfTtuclXxoQPDWLFdtUc7N6E6I+A+&#10;/YyPynEGjAObI9jmwMHBYfcO+xHS3n0ERAOr70E+2Z8sWLYV9+0Hbh9/grY7Xh5wu8NCLoTWsAuq&#10;+/1Qn8WD4Dj8SVDUEoF7G9ldTipqMIyY18rjKPEA3p8vHK8X3B7G8rKqxgDrtmLb1sw8svdFpNUo&#10;RqqxRkGbtn563IR1JDrDS3JEvG6rKp6HWLYJ2XpkPhQCPPFY18269pJFU1QEZs0AhuG7axJZeWNs&#10;YHbZGM101g1n2siZVUHYNhXjJy8cRhba0kMC3YFFV0F1oMg4mzhWxl0wN3sUQo/wyM1aKp1ngaqh&#10;2OPTBnJmITFKhp81cc1ewYM1AWHzBB2IAw42QvAehiW4B0VQ5JCsRGokMsyYGC4SlSURdWeFaVYK&#10;/G942moVZ7vGvzPWf9bcz8JmzwC/q0r8K015H8yPqrMJiNEjjmvrHCJ5lnDXhmsEnPbCfPvvefxa&#10;IwDhnTA+DBroFhSnpqG7DspR43nf+EzSGKimLtp4LSOBhqOa79UVPZBXW/ipiflqrfSt/66+hxkI&#10;+o4yeAbIzoKkzsgxVIXkObFAp+tPgjDKP5OKSvRqLsP02oCH31sTBKMpmLPrriiL7IN8Tkz2axpN&#10;VvdI6HftanokfO8cfscL/8o1+Tuq9qu//wqZdenevRluOzpfr4a8jvqaMmYPNcmHi/75o++5OmVz&#10;dU2N7kUBXqJQqVPHdQmAjvdvz47Li/DFdyYIZ+B9nY+kc7z6AAAgAElEQVQ1I1jbs913bR+7YJVo&#10;7FMdbu0SvNXXBctiIiDssO9eZHdFsEH2vera8GCSyeupIG4zlLiyLEp7ke8+x+3eWk+ihiixfsDv&#10;TJQxm/YqNg7lTfTef+MDHT+LsQY3sxV6IQeDmqC8JCNsLQOoiKqnQhVCbCDV2sUSI1sVNT1fxLdz&#10;JptQuVfPiXQKGBHMGSwiqCDXfE0awHFUZ5SwyjBFHMD6okQt2EF65sK/B9abJ0KTkU1yAFVN43Wt&#10;wz1bCzZrrZjuL1kGpY/12Ye8BvBb33i9rola//JCoIn9FcmGRgP0Kfi4nOPSNtco0R4JwD6tsaIb&#10;oUoNkD6PtPwRBFLKKfABUE1eLotdsgVUuWa+8PtCxXwG3sv1MJruLdxSPw+I0J9EJEHaKFFPFgOF&#10;a7rdtuxZvmxbUNqvK8yyBPW1ibkauc/y0ZOcse9PPH7/wl//+S8ej0d4HoWnupizVrWc7jFPhGoC&#10;d6EsACN4EvWtuC4+AsbqtTjZi5HyqWdBlnI1LsW5rvQZ52m0g6hyTdBmGXBl/zALvZVVr5PXjEv4&#10;slSOa3vg9O9FKM8B8jYTNNYuMHbN01DLEjI7ly2En9tliSB9sH1OYH64/6YhG4J924F9P7C/Xjj2&#10;sM8ZItC6gr3H4/ev4Gf/+wvHsUeXEF/hQNHRhOa1WOs+gWyxndcK2mBxrhxM8jNiTCCgvBab9dH1&#10;fxC8p0Hw25kqpb/wNOAsF/iooaSmIOYYnoEyyZ/3WIYnD08Mx8Gbfo9BOFB+QwbGLFi2G27LB270&#10;A7R+4CAD5xjmcFjpAFFkelxgu3xczB4Q4L0Bg2ANsEVvvGCX6GPCPDc9MvuQiMw+BAS54wjA/XGE&#10;caC4aVlrcL/fsK42KuNdYPzSQz8shmmoomA1ulTYf0IZL2PvGrWwOhAUaD4AEFWgQ08p16rdzooI&#10;HZzK2kFHbK7B576Md8kpDWsJy2phFhPTrDkEHFEhYZLaPoVShZG4KsBGrOvW8qX9HGn8sqdQqqvt&#10;NIJHpEdOJcjes55on61xMGNbHFIDcs+a2pF1So99r/3/e2qcESDaWG8Ib0iZS1DG1sS1Y0lecUki&#10;z5u7DZHg+f5q789c6IsQt1Ks0bTROQODZmueq7yId72Kz0CTK97MMwXmVbBzBAaM1LDXgSeqxIA0&#10;bdx7AN8ISOwBAkqd3iFuRmrkfwIE05+Z1Gf/J/5p1ie1EO5VwFA/u6OihM4WWzNq2CMQGOOLoCd2&#10;3lfGz+5jGzJ87lM/A+nfAVjfXTczck433v1KoVkJ0tIzqkb8BKw8I/BmOR491dhZrkrvtc7uU53v&#10;cLo/M5RacTYufvUeycafT4iOK2TAFUD8nBzl0z3tSs7NqG54J1PhSqN1Zc8dfZ4R4HYKaNUiGB7X&#10;vD0CRno/lzK2/dpsvxoq0IXAYWxxoj3uz+7l2bUd5Sq9Y2UkSa++dQgP10WvkZbfm6ZBM7grGvH6&#10;nKVkWxqtWJbFRu9zG5ThBkGZiQLyZg9ckgB8VphEIHhA1g/yA/riDq4GIbiby1RPINYTmASjwolH&#10;z/iQ6H9XsFB95uziYUpfaY3F/XaDtUvoi92hXsfD6xq9HtHLvstQFg9ZpFM9Z/k5VuKIYK/CXnTN&#10;ou9lBdZOPrPK6yqAmldgMtQ4GHNvgqYn4CjAlnNeC9qoJpW5ybbJQHwWqBVCu6fWllOl8o/+7NKi&#10;Rj+bGVtgBjtXiPgUguxZCDwT4FURQB0rEgUDUOWjHUHYYnlbAc+mhCnnZ6gG7yvCUtruGmuzYK7c&#10;E19NYiefrjgJkTADRMByi/tKymtYLOwSAM/FWMAz9tcLj8cDr+cThz8E4UOK7OgRrrVrQFm0XuKZ&#10;XVzmypmvh82FbU18YUp5FcZgXVfcP+643T+xRpV1TgsFAT5gGxwtmv0RrU9+/8Rf//lf+PXXf3Hs&#10;uxi2p6Eg5yxfp/k8xgSSL1qjpbPIM4fgZ+eLLz+qCTRxljBIZRxSfF3IUFop9kj3igNu2D2TBA5k&#10;jInhxSZbPcl1R6YIsMqElxYW1IR6yssAB0sZEhMf0uLXRIeI9PfyddIzGwD5BSaB88YIS7PwcyFP&#10;wqgQ8VyvRGzUew93uEBIRqvj4zhw7EcMgD9yHX4cO55fv/H8+oI7dpHXmGyyqALiz2t9iRmGZ9cr&#10;jJErrLVMQwV8KVhmmxigbqrf0fbE77QNl8H7zGbxvMg+C2crSpV+P0+ymuwd+rVfl1BCcfSRBwWm&#10;7IDDzkF9fxyBOTcmqShCAbbhhhs+sPEHLD7gseDlASIP6458kHkXvemjX/buGTsTdjbYYeHIwDNh&#10;NYR1sVht9HBPLCmJ95hvVLDN8URwR1ikR/yTNglDhNu24fPzjiWOZ0IoH2UkR7dArsJiaheQNC5D&#10;FQtvrYlp86FU6iXc58Njpu7JPmM09HufNXk9omjYnHV8vzLQLovVqLhfVgu7mkitxAddBOmGMSvh&#10;zRUPKWvC6KzJygDfvb59r+dyuNaBtrMRY1kslHRyzmoQFbbbFNltEGevOUqE1gwcfMePtlcAJnWI&#10;9y6rMM5A/971SNMBpdiiGAIV7gexVk5Jj9a0ub5eO45jx+qXMOIoC9UM9LeF85lydAYeXW2CC0BJ&#10;zWTMledmBuLVz5OpPBOvfLZ3gfsR8NYLEn1HTTpTU7wL0l7JDOjlWvwdML5thsfEa2u91arnR4TZ&#10;FbC9P1U1IePRWoZ0KMTJHtEnXMqNRbYC6F4zqdxrglCleogH4cZQ1+/K5Ms71g31vfXeXwJOr+yz&#10;56RJn0A8B/96BIhOfCMJXLMkUlhnebxBBLZkgVawyPWZwbfJvtJVeQ6fBXp/P1XNKjV+01dG2Ifn&#10;RdfCiPt7dZ4AvL7XnBE63XNouG+31+cKEfydvbr3nmfEa/1cjHIq3nkP/QwG0b+IgMB37gca0AM6&#10;dE7c5Nnz1WxzJM1BZB9V1Kfh/3sFHF+5NnWA7nfv8zi7oYCRdQYaBvZWV6YuSFijdGM3VINPOd9q&#10;WZK/fQAgjAhLVe9JFptCfZtBX4nqdO5cObNYCU6a0zfnkLHOUyrJsVnF2iOpONpDjrJlerZj9VmW&#10;gJmrGReQoJQArknYoXoOtjm3+x0fHx9wx4Ffv37h2F/llMlWGJTz0+QzwsWkHyQxXqHOl8YjJZMu&#10;TUxQ/j2Gyq4skySpV+ooS0HWxFm2UikkHzViBFGXpP20tw9FuzZDBGsMPBlw3HattVE0qHPdugIZ&#10;aKvI5Amv+pz6eSE9KR5CWo0aCk+gNlVNZLLTCG/eNBPoDWFQ74HQVnLdWlRF6BSAtEzsFT943evO&#10;6m2qb3D4nBChtlx8sZkpCszS/acMTqfrFvIyomXM7Ybb/Y5tS2HLxZ7EHx6vxxMPogBk7js8kfLf&#10;lwr8WdaOVMl7L5gidW1pKHJqc60qb35VY8rpzPA8uePA4+s3mIHX68gKfJDJWQXee/gj9Oj+cDiO&#10;4EjxePzC4+t3DCIteQJ1VkudOXEmBGyIXQss64Yff/wZLJWjq4FzDu5wSjSYrBPZ64kOOZWXgofT&#10;pAoLy9oCvov6NpIcgTlkSLoxAfVBHGwzIaCIwrAxiMkV33HDKCSAVrhHu2kDUNrb5SQLksA3TUFF&#10;q+qUQ5GBfQouE+n8aUBeFoSBz//20cPex/DwIGgOk0XBVSJMoOz7jufjif31gvcu/swB746A/xCr&#10;vWzUs4/6YHUmgEMmh3QG4H7PVSaDvSA6SU271H1+ESFzI6D4R8D7Yh1xDhLMvEjLeOasqRqodmor&#10;GIJIWAbAJkURgOHh/IHdHTicizso5bRsawkr3XCzP7DxHeZYwX6B8ybuZR6ejxjykvycgm/V4Rm7&#10;Nxm432FwwGTl72YtVmNkHE4Jmo5/kmjaxOL0cA6v/cDrtWPfDzgf5GyLsfi43fBxu2GxYeyC6gDS&#10;04UY7WNEvlHewOOYpxVFXgpiMcbnfABODGQMYC2jNNQA1jVRQ0wNuVAKSKjDotdoXW0MCltJokAu&#10;X0vTbMkyx1oDuxiQjRsd6fY5eSomWwDnXWTKw5+8DXqhxqgY6/qe6ABb34CqLF6g14CmYmh0SLcN&#10;zHkwZPmZ60DfO8AkxCHBWXnkw1jVxL5npNwsG6FX6yiNXDoXLHNM8uBDLBiNyfCQdx6v1wv7fuDm&#10;PGz0PzUkgqzVgUNdAgsXGvX3gHt0i+yZ4uwqcN77+7rxuuKrfFVZemaX0wMzRz77I1/aXtc8Aqau&#10;AJsjYKUXAP0OIDc8Czu2W0UVQJPwx/PgxXdBlNZCob2eqvjrWbA1ivszcOzM9/psX2oJy3Zcu4Gu&#10;OmsIp2vyiiJ4ZglyhVA5s57qrc/ehM+3QjcH4FDDJdHJ+iLuVMxcbA5O7idOQrd6QP079ixdZQ2u&#10;fW/aMyHpCi4E0sxG7uzr+u+k0GO89kZq6cy1nFjUzNTKV0HXd8jkK/vSeDLrerDrGej+3Vqmpz7W&#10;oZG1F/h471fXEJ1ge2VVEIBF4vPr2O0I5JQ26e/z7OXpc+kMO6s3rtzz6f2qTLqkOKbOpXm37jEC&#10;QJRToHV2TE0YrnYJ6tjFwFrtG91mXXkZHaNzEarDR1k9EGJ4J1fqYqnepg7gz+rM1Vk2fSIw2/d0&#10;duTZ1FTPiujqWgnmI8gklQx4NFl8lEgnho0K5OfriWN/xfNZiK1if6oJzGRpQloI0OxvhCLsjhYH&#10;QdkFOa6rEwdYeLyL85BbHkb2goZIV0UVWK+PT1ag92yHCuKnAJ676IFdK27VupF1iMAB0rVLwLEk&#10;HQrYTWX6WOSiaYKI1PWnKp9OrQsbrElZAZTIUxgkchhab/LO2Zd6dur1AzJXq1fD6fVThiAqYqoJ&#10;pY0qZ1TKdrKZgSEkJXvx995uN9w/PvDx8RFA+9uGZV2iMCH5ee849hf2/YXH79/BCmTf8+8khu7f&#10;aF7/19ZIlDzgC56qCAs9USHFHdxhKqk5W7K4I2c6AO448Puvn/j96wt2WXG7f2C93QBCUbZHW+uk&#10;uHaHA/sju1igIj9VBCtdOKskmEzFlivbGhNh3W74/PEH7p8fsEKB73zJUlR2Lr4il8F6kiMD3EZk&#10;eZGYuCRlcWXE+uEqzDnbh1E1cSH3E+oJQMMed7gjWg6F/cOuSRUu9gcqGYJNTh/LZ61KKo0bccqc&#10;8JFokWHcjGIpk9T03ruoqN8jLrMHVxKBsSxx4s05h+fzgdfrBR+xtJwlAwYZFjk9cmKnnWDkSd+o&#10;CcxOXc+9HEFWjimJoMEAK5d1QchQ9WlM4B8E7weA+6yB7TUBfAXk4nZcv08OkCjxOPpFHeEPfATy&#10;jphGXDYocAq+WbEud1h/Aw4D58JIEyMod9l7EXwYAmk9ExwMDiw4aMFOBjsIDgRLARBejIE1lGkE&#10;OQLjwTEJPmSwgwiH99gjcP/aD7gjhltwIAI+ths2u8AqRSIUEz4tYhHYec5FJWd7nARqG0OKhSOS&#10;m5MrIyzx3/rENGP7FFAcrR8dnG2hec1aQBYdXE/1Z/WFtH8hmXdrCHYxMIsNPvOIn4sInmPgjSwO&#10;jgPGMsgXpUq2b+kADyOw9DiiT1csEJ3z6Ezj689cF8+CNW2L8d64HLrjtC041PoVjn5mfI9I/a4C&#10;dvRU2OcN3bARFK+R1ijieJtzLtwnE5uBFMwUiyziMJb3er5wHIdQjJCqxAdZsS1B5dvNv2H3O/ex&#10;hOlKAktWQFypK/mybdEVwP9sQmAU6DfKpngHJE7/LdVdo7HHEdCipyHOG0fd4I6B0DPANBzO5rJq&#10;9Tvqw9716iExVwDhGUhV349mQm7wPor6BBOguYAP46ZiZulV1HS9dU5dseNIuU4TkHoO7J0pUN/1&#10;Fb8KLF8B2mcK6NFzfxngp/cJOiJZFCPXFnXx1/+M1Pce/gZxOQKom0ZEKvk6xMII/NK6Sg2KjMDr&#10;WdhutzYWdRGooyirAL7aoxMXw3evBZ/2wdKrSucrZNhsPb9zv68A/Wfn5eg+8syiy3Plp43LGS5Q&#10;+RHcTFecgXiUlZh9cmy45i4SJGfB2TNbrrPX796H3ASrgjgLKZRtwfR9a2CpeDMLXlJY7zHLTKwo&#10;9DIW6xJ9eq2J+5m0UfHK3loDnaU+hPIrFiSFdDNKCm2W977KuhIWW6UdpCoDLAGKMjyVu9PMtY1I&#10;/ez27muamB2r7tvGtK779e+QItrwf1+vJ379Cr/DOZevBRGDOnhETTyZukan2V6SJrwATmpY1Cp7&#10;sePLXoxJf1pZYjKa3K10D4dTRMmjnwq+UcIhS++bFO+wgLdLmGgu0vcMOLL3aqFzDFusrxGAbAHD&#10;4I66Wk8ScFz00kYnUTMGEOC7zEgq1hL5+glLldQTQ4CDZmCVp9cwafy4u9fRAMuqPyMpyxuTFHwC&#10;5FVZfIhzLmREWnkAxskQjF2xLhtu9w98fPzIoPB222Cjnz1FgeBx7Hh8feH3r594fH3h9fjC6/HE&#10;8UoWr6zEe+G666dhZGM3zJAjqkKnE+Co0WBqGCrCKDKpD4JKXCUAtfvrCTImhyondTUzok21E8G9&#10;lD8rCUFmss+e1Q7q2ZI5KZqtjX9nwR54fD2wbTfc7oFYCUS3UM1Hv/3sANAhVmcTok02jiClSWRj&#10;Shs+ZdUlzhpJAtRIWNo7nHN4Pb7w+2vHvr9gAGzRwsje7srnPhY0UXwrPm8moCUhx1k4mexu9v2F&#10;1/MZLJ5eewTpfQaonXM43IGsG0gZMD5gtsfh4no0eX2m4GIXVflgr/d9SpMvBvXUR7ZYBw3bwVFt&#10;I2dha3FG7RxQn7HhjxPkTNkjZeh4qhGMscFG6h8F74mG8PtIKdMtzCqrlXb08nzouo7cYfgYUHvA&#10;8Q7HO5iPEDLrQiq1d0GBG0zQKaTHw8Y0ZBvHnOLBQeIA8GED9iA4H4B7Nitg72C/BECbGI7CxVyt&#10;xWotLAyIDxFIU0JFOY45el5goqL/OFy0E0m+U6FAWI3Bx7piS75q0V+WcS1kQTZywWYFmaAwFH2n&#10;srd6sR0rvvhc3vfIc7KjTmMWtIqoXaUX6LuTtqlgkG4LLYDHmgkEqbHhzFzG4Cm7LCBbxuqoYiCZ&#10;UzgRqSIvHCpe7vtd/35dnPkcBFuK3rAZ5eKn8lXvX4NzIF0/kyTeK02Byqt+qj2yoFYgjV5LFkD1&#10;mrm8HQFiHCkQbbo5KvfPwYXCQ1yT4HkfQqjDlmRKOBnE2C2g0+cvKY1az0B1UDeBnVQVoUJLwG1h&#10;clW5e8V+pi5E6/14pvi8AurNiN6Rf/UVBack8PTnHoegplDc/mqae5p/958e4XH+kmkUfjT+SVXN&#10;R2+HTp6RMfKoJzmXKl3r4lquC9TsaaoszMSprYJ+JvsYUQNoVX1x5dN5ERhCS/q883xdBdpnk4ln&#10;uRej8MCZuvUdwmgO+Ivrgr5d1LVng8WWJ0pn0sSNJnuvkRl94tEMAr5QqaKoKxihgSKnnmJUq5rl&#10;2qYWRG/8kFmFfsk6hus9SXoWN4SdBHK4Cc3KkzvgJpdlROSMJl/SvtkFlN/09//ufjoL0xxNWV21&#10;j3un5pkSFnmdVWcQSUMcaicrOxLc5twdAFIt8Nda7XBVAJ/5Gb9zL0brZmaddCnIG1WOQAXY9Kwz&#10;2gumP3gCelgoM7j2Iyd9ji3LgnVZg73FssCaAupKtV85JwtIQNECJoiCpK+5WK9cK7H0vqFtuQph&#10;TXEKo5lta0SxrPI5RjW/DN3kCFLlSdQKKMp2LiYBm+hnKbBej1SFBErgHmLywMQfdceBx+/fwVLD&#10;e3X+FOCIdGYJhVq+fF5BmuQavgYh5UR0zD6Dzh3RW3rdY2oLnVlPNjvra2JZ+rTnc9hzY1cT+vcA&#10;eHofg4srP3xWzTcLoqS2Pqxh+qoGTCwVSUV89K5GCbBNnbf3XtUOSZmfasNkt2Gy93z0hU/ZEckb&#10;O372ki1HqrbI+wEE4E66J9U1jBGAdWU5q/oLk5XzZQ1TBSgksDWe7TnY2mLdbrjfP3H/+MTt9oHt&#10;dse6BqucYMkSVPbP1wtfv3/j9+9fePwO9jD78wnnDrBzec9I4bq2/OrOVEP7LLbTmZVgTA7Kknp4&#10;FQycX6si2kbihz52ETEOH/C5ZIOLSFiF/iH2B17OYJksmqKBk8CVWnxwWOh+5HB4fj3wy1iQsfj8&#10;8QNmsfm9mmQrE0MxPHy+53kmM4oJCdLRAnlP4grXim778efGeI1PfVUSdMRJsgwO5xtqcn4Sx/9p&#10;lw3bjWHtGt63c/j6esF5wrZtwpJSTh7F/SQp6D2L4O1ggbwfO47XHtTzx4F930Oo7Cv60osa2Dkf&#10;piy8L9sPiSk1VLkXSGuC4vSDExMNyFMCSdCadBTpe4w8Q2X8zMmEbwvMl/1SWZGn9SUB+bSeOkH1&#10;ZDiSpiTWE2FZNtzun/j841//MHiPuWr+DHzTCrjpKwlw9sTbMY4zcILu6cBBBzwd8Djg/RF95A/4&#10;g2HIwsIGP6jkWRXDrFXzw8HjCMyxtgo/A7uAzA20fMLTDdgJ/tgB8jDksUTLnAUUbigXP1KfLT2C&#10;j1Mo7DwMLwK8dzHANrwpS8D9tuHjfsNiDMi7AlJ2VKRT5a0YRE0/bq3FYhcFJOdnPx0MJoVomJh4&#10;zqWRi4x53Ux59trfsWmcJPDGne+TPu31SF0pvrgizDPTz8V9F9VIJVP0RjcEWmLKdQTsZfFkBOHC&#10;LBTSDLjDAWmaQylXr4xk6+LZmDj2me0qoqeSBKoaVVIE+JhbYHnYZFWY2FQ9P1dyUvYsSwrk9lnV&#10;imr9z7qu6vWSDVPxJBwHE+prF/3VhHWNoRiWEstAxMMus7QmjiX75Kvm42SCCUQexyKMa5CpJiv0&#10;HHo9yl2HTBF0nkf5ejm91Ncugh4zD+AzoPFsWmrsszr/3VctLCTQS3R+yrSfrTe+OVMTsnrW9M/R&#10;xc+oAcyzvXdOPshxVBb7Tbn+0t+7tcMaK2u+A8KoZ2yWKyIavpmfpA5vDM9erRyp/aFrz/oCcOjX&#10;zFYl1Pruv2eFUdslvJ+dMLvHI+D9HSX8yGrjClFxth76Z4D+314ozGDmn/VsKgsCNMgnO/drzBHY&#10;0U5h9AAjPQaf990IXsROswXZia9VwIwWwKFcOYjXrYNHST0AlVC71cqAG/CktizUdh0slHRQgEZ/&#10;euZ8TRRsjJvR7DPLuB5Q9R3A+Ox5mpHX3yH16r7miu1Vaqh19lE9DVFNjKq/m4Rbk4ZKegC6nNAo&#10;9SOBLthCnWV5nAVmjxSGo587FRgkvFVMnJTDt5BSI5AmKa3zdDFVAp8Y7AdV15kCtEQv8W1bsa0b&#10;1nWBtRr4DY9ZUa2W7SOO7kPajyjJQQWe1dk/1OiviiWJ9AOPIiMvQX5tFSIJid4+mq0ahH0NMUAe&#10;WX2tXJzEhO78rKWy7wjCXvdLpe6l3iHkXJhS70j2tBc5SY4iqiypVY6leqTKF0gAVAp19OxhUJPJ&#10;bX1YE86ttSJNxSzjmoKF2KRdO4kcS6prayyWZcWybEE1LAR3eVreuRxGycRguGxvQfW1beyRRBaa&#10;sKKFEmERiOsesNoThN0HTPDEX9YFy7LGDAlbgjcRLFIoWCBg33e8nk/4w9WMqBJNZZA7gqg+q1qF&#10;KFLk9UjCk6t7J/cE5fmuQIIyMhLIvhX3z2iFswW1/Xb7wLbdsSxrfi6ZHR6PB56PBx5fX3j8/sLv&#10;37/x+PqNY3/CC2WxMfUzJ1cC11z/tHYp0+qDw1vpdHTWUVecUK1Maf/VYiDcfK+MBUl7L3OxoCFL&#10;oj/WZGJ9vNZTQ11SP70T78X6NMUf3jOIfFDU7zu+fv3K7/rjxx9ADNU+DgfjAhieiSAOdj8EX0gr&#10;Ct710lKq9jbPam4KeGaylFG2toaqY6EA+cQ+YFpeAvfR7loEYyeLbIoB7OwpgOzHgd17HN7nUNWs&#10;vGcfHA3iBA+7I+ZtBEW5czuO41XA+iM4naTnjp3PJF8CrNNrJSFtstFJmaAi/kSdtSbxbUTwVPpm&#10;RCJbT9TpPTj3mQMNuiRKu3WdP++rWICSRAYwEUemkoPgvIdhjlkA4efsYnG/f+DHn//Cjz//Bz5/&#10;/MPgPUsvEoz9gM+tFzoEfRfUKIqi/rZU2HQmhicPRw6ODjjs8D4wluw8OIYgsInFHIdRN4IBO0Sf&#10;LTF2SgzKY13xobELjL3DrD/AyyecW+D3IzJkhMUQbpaC1z0DJJQCHiz8zg/sxyv6XgWH/sMx9iOM&#10;shzHngH6bVvx+XHDbVvDtXASvJ+DaLKwkHozyqNo4aCxMQWZYqFmImBfUq1MsAE0FsZ4WNt6PvfB&#10;Nckv6ADU4ues76cOdZDqFu40PlAWQspZlwT1JQCgtJQ4bagmJGJTtnXJ217wkyvpAnG+A1m6RBDB&#10;taRVhOf/eKRAqTKeG6+Zj6BdNVKlD6Ty+VufvxGTSJWn3/lmVB+GirjJC9CD2XQBoKT2lyr7kDZu&#10;M2hfe0y3oZw9NVfwEzM2+SJyDqk1MQTXMMOwGHylqCZihvGZmo0HSWL1deFQsEKuQFUpChZqE2qb&#10;i9LsVQPtXApI6SOYwHzZ+/MFgKSnxD3zIe2H7/XsDrgr7Ro9+yM158w7nAiXlJDtHid/lk/A1la1&#10;/r5ygxTwcgYQ9QpKrW7mIbEnibAeeTACdK8AyD2wtWnuRwDVJcBO+/mGrwtzWKbG6qaxSBK2OY2M&#10;teOAdGXdzN7rSIHxHYub3nP4btD16Pl+5/2cqoUnViMqqC2pSDyGI9KzKZ1mT2FUwYFz0H5EfKgp&#10;EUblP8y1gKw8Q2YUFIvGykyv56LiHavMaj/82vKuMd25gFoLtZAixQb7ObVqud50xpzAZ7FlcgZT&#10;0SEaesvrzF+eL1oNna2lM4D46v4+en56z21tBVhvR41/Pcp15AxuVNg95jZx4Ha9cE/YQaXaqDAq&#10;Iapps6reuY5nmVRn01+js0c+Y0ARWaEifGXgZD0xmMCP1OGmPC9kMYceeZfX0wil37IsWNcV6xaB&#10;e8XBUCnOco9ST5hT9v7mzvPaX/OkeydJvhBr0LPL7DUAACAASURBVDvdbiMU/yy8ualsZr39Mwtg&#10;MjBWFi0boVSGFq1o65teZahJ+poAkFMfRXBEYsKUtZAuXVmjIThWtbPowWKdwRV4ngIH21D7lhxP&#10;4iPZO41Ay7Y+5mrKilqiDuPQ9lrxmcBb1TegTEORYSyrxb/+/BPb7SMC4DoA0iWPae+DI4E/4JKA&#10;6Tjgo52rxBbktaondAM0YAq4CBLPVFADpz+p57OLxZI8tpfwZ1nDMxbwBQOTLSVcdE4I9hu/f/0E&#10;2OPIbX3HkkmsieRLTyyneDhb6ZoOYZl6abUeDGXlvXw+850WSCNZg9ttwx9//MDnjx9Ytw12WWHM&#10;GtwbfCBQ3L7j+QzWOD9//sTj9xf21y4sjrjK3BBuPE1+XWX/opUIHUEAd9HLVjzZ/Ksr0utD+KO+&#10;g5qDyloW0zGk/OuTPzwqS8Y2P/haMG05O8pEStrzOe6vPjKXhoKfh9893E8fMDxjcPv4BIFw7A6v&#10;Y8eyhXDbkN/HYH/gcHskXwyMXQEbex9hRcPxDJbsbj7XUAhqF1XZOVdRfA4fxbzeF+Q4TysIp48k&#10;pmWqQrajiDEsCw937HACXA8CxyOGxu5wLu0T0aLYHziOF5w/SjizuFf5f0cAxst7le3Ei4sCi5qT&#10;qgnCYIkO8WyURZlEr2VyRk7oRC2smlYofewIw6yzozqufsLCWeSuRpEayfOIioUdedcIlLZtw5//&#10;/jf+/X/8n7h//ollvf/D4P0FH/JrY9uihJw2lNKHujOGykKEFx+JbJ0TDyZ3+AiGkhhvLiWh4cS2&#10;JTBP/5pSjtmguN8+YbYfcLTBOcbBZTzDGMJiKXjdJ89Esdf5yLqksRJjwmbvmbEfDvsrhJN4twMc&#10;gOGP+w332xYBShH4wMB5EKAAxMXMVwKKjbVYlgXWWMGoQgTdyFBOqZI1lwr0rA6jwgK24J8ElTVw&#10;X6vGuRpFVs2D9IXUejM9ngShSjImqO6tBYyBYwY5n9OxS0HAIsU8gMZrLOo9Aeu6KFCZ+UxdwRmQ&#10;a9VwPGyEzwCeGVhae/pdBS6l0lwqEhSYwZ0mFXVmgs+WBnJdJe+y0Rjv6EAOBWEKf4nAvHMgF0cr&#10;WcAraczRFLLAU2Ghk1+d9C9MIIXp2AQoa6CoRB1NCqgmZ6IgHK+XayDzFRudkQ3MtSC/ZqZyWiBd&#10;/dqpkvFE4dc0jydWI7J51EpKVIA8xDq/9p5H6uDRmTgCaWY+5RDAS2nyy/SCVA6MbFquKE5H71Wq&#10;lXqgmvoadRoE4d3KA+Vncw8ZQ8CPqqZilJswX1PjyY331HLz6zizw7m67q9kLFz1Fx+FofdAHgMD&#10;b7zyehxND8yfRXG/0QoQ3gUAMW0qW8sNMbM8JR+l8o6lBUHv93Ff4cZVoPq7RJDeB1BZUOlcgSEZ&#10;U7GU79Trcm8cE3c6UPXs851lb3yH0DrzYj8j9M6yYM5Ir6vP8OieXCEeVX0IOt2Phu+LqAE6392H&#10;aoCzp7ifiQNGIe/NPSE01oq5czvJD5ATnO1UT9/vvag6Q4+0rgtu9w3btmJZbFQ6evRy32RXQ9U+&#10;ksQ5ASfyVe9Gw/sgJ2+kWy+hVmAmgYgZt9viP6SdUQJIDHpWkNL+sudX3wLXahJIKFCkaKzfKwgw&#10;0p8oZiE1Taxs0RRtKjKsUs9AYDh2Kng8fa4U/Npbv+19oeE5xKyRA71fX60dahEQqoBmSZz5WAMS&#10;bvcAHNtlicA5QfvMJ2IrgPfHEdSyv3/9xtevX3i9niEclLnND4jrJgVRdsH7+Nastbh9fuL++QPr&#10;7YZt3WJeRATxrUEGSbJkufT+3nu4A3D7gf31wuvxwB7DKRPYior+LnZMqV/3aqqvZ/F7qYYX4D8q&#10;mrZYrIbrbBAU3fvzhQcZ7M9XVN0mOyDgOA48Hw88H79D6ObzGXLvIEJIM2BfixmpQ5P1ztbSp+vP&#10;ypdqwbyWgX5G0DfC6HsZVHKCuWRY6ZpL2cW1A+/f+qfXz5T34cAgeBPwQWLG4Tx257EfHn/8+S9s&#10;2wp3ODyfO/jnb6zbDR+fn7jfVwAe/oiEGAPYXRSKxjUKL+oAIWSJFjKJ8ArAvSu2WczwLtrpxEkh&#10;HwN+U55jOf9YC2MoWPwsqy2C3TjVsNilpHoQhdfcg51RAu73/YX99cSx73DHC+xcto7z7BRJWZ8h&#10;lD0/hEWmIUVYFLKZtDWNyBvhKNI+q8s8+0rswOlY0bklInfQRPcI6QRwJsQaKnW7E2mJhAWYbSMI&#10;CfXGGqy0jA1h1/8keH9JHHTZd1YX+7Mmggj9sFNJAiSfJPJw/sDLP3G4HYcL4D35MNIV1PbhZuUR&#10;LSZtPV2NU3tYeCwgusGaD7C54WCLnY/AUqVFysFT31BhxJPq0Lng03TsR/jjHMgHwgEwAbzfw7QA&#10;gWEs4bYt+LhvWFcL9k6MIxX/8tIkjhpn6dHK8fMXRstFVt6zhSURRMO6UJX+j0Ro1NJygxmvDW7G&#10;u+VooOxpuvhKnEmV1hJSnVFYP1Ypvr6yJUnjN8Ya2CUUE6VJ4KL1iSNzhg0cfA6usmRyoW+MCep7&#10;MqcN4qxQaEETnoYPXjsspQqkz7j3FdLtSCyzDBUOivraA3e2J9Qq4uPYkcan0p+gvKBuc9x4sHvA&#10;E0c/PCpJ7i4pbzhbYSEdFikwOo6aueh5nw7NNLARvXayyo0F5adDbdAkurfAvQBNUafRnwP437UW&#10;+C75evGV1FRPXSDOgjnn0x50CUB+5/MNFSWKjBiPkF4pUq9a5Vzxuic6D4qWQEbxUORTcOodReUM&#10;AG5BvTagp4z1z0BJVr5nY6C2Jg31/qRJDb339VTv9ZRGtmDja2BdD8R659peWc9XPLlH16x37pwF&#10;wcvX73lVB891Ey2KuNsEXrXokj9XW0KNCNtmMijZpannRIAU2Uqpet551Pq2e5Ei89ALg5NGvhiQ&#10;bDwlTmfP5hVA9cy2S4ZaSsHA5X21mT5oVaJhgoa7pPvZCPtVwmsGbr9jc/Wd824ENn+3F3rn/KpV&#10;5cV2iqYk9XjyubJwGtybBNBxB+waiUTGwaVl7V3ZB3s+7L16+cr1l3tZ5famrHRk4KY1Bstig13O&#10;tmJZY4BnHOtPYbL1ZAUpJUvvvOap2KAGzKMuBFw5rGtgQvr5knS2KIF6iqRA17JG/r0UyyWhVwIY&#10;+jaWqIQRrdhOEgB9ohPRDhXD+oejhe0wmJK5sj7RdZIl29wXee+999EWiZo9j+vpWGJwzyeeexNb&#10;fXC/v4RbIkcqrMvv0fWrsQRrDZw78Hj8hlkWmKh0N9GeIfW01kY1uTMAG+wI6luZ31YsZNtpYhN7&#10;KaY6K0Hcb2NglwW3+x0fUYG+LCHsOYkJvXfY90AgJFWvi4pf7yJo/3oGZW9S+7IPz0Q9MUNiQkyQ&#10;Os1czWBSk9FaL+pzvUxTSKKpCEK5WOruO75+/cTz8YWUNedcITm946BwdkdW2Sf8ICQrUpWdIbJt&#10;eswX+oSYdDLQaDd3RULvTISe1WnfESlIIN0MMrwknjGb4rtqm0mkCd2i4GbAE3y05GUG/F4U6D/i&#10;mjYEPPdXJmM+Pu9YlmyfEO+gCzmWzmfcJJBPpjzT0W7HJTFhylXMIEbEuGLWoo+qd+eK1Zec1s+k&#10;epocsSE3whgr/PEp27l4DzgfVP7ZiSCqhFNuqHdHnCaIdk7x03n22S6yvgd5/SUbYqOr7xSGWwVt&#10;KFlIxhngs5WxtMBRa7Ai2rJwWFLg3DHKJYGNGipT4WlKLz7f1lAhRJt8zbKoMvGm3GrQ1FcJ+9pf&#10;L3z9/oXb/RPAgs1+/O8B7696V14ZYe8l3HeVhzTYcFX1FGNr+cDhjxyI4D3DZ3Y2LlyK4D1bzczm&#10;MNsC2nkYHLyAaAObG4AVT894+qC85wT6sodhhEAjEw+UeEgdzmF/HXi9XnjtMTWcGIc7ABCcKw83&#10;4LHYANx/fm5YFhMoAtaxloXNmoVH1aOoZS84Doevrwfu9xXranIYR1KLhfT38juICyBDQi2dFAyp&#10;OK9DpjrW/N0CTq+R/kjurBcq4bpeMPCFayPSTFkYjbVZDWCsBbm4wQkggyLpgeidiTiWlEfccpAi&#10;nblJDAEfGZr1XmPKjfWQVmb07UTmAEDr613Coij6xHlRTM4CFnuHtcdx9Jq0ODrFmATneaG4CXO9&#10;93UDGYPFWCA2nM4Xewfq2A8lH9TwzIVH1aRCTBnWCrDQFFVWAY5MU+DWAKy2xOmDEmf+1+8AF2eg&#10;9zv+v+chP2NA6syfe+b/fgZyXlFGvgeSoFGqzEDzHiA0sxBCpRYbXa+rgJ4cLR+BrbMi+fyazcw8&#10;OkAC6qBo6ND3GehSvZVaGaj3sdpLmrv7Xk+5Vp8h/QkvHlq1zNbSpQDGN9b0dwDOs7yJkT1OPZUx&#10;I+HSpEeqEa7WgbPpolntOCRHvAfnMf7OmqhU6nJSKo3BD4PbVYNbVxide8XtmuN0qKDNsEjBuomo&#10;fhfQ7qrHOuAmyZSV6iy/sg/I80upmYChQvfKPf3OWXSm5p8quC88n1fIsfP3r9dH3cfMJgSugiM9&#10;kvvKdZI+wqD+GpL1e/LJBpAtDmfWWEYocN8l13v3fPY5ruR+lBwdqsLXdQgeVXubsSYo7m8btm3D&#10;YqMYS1pgUQXSs4rKFDaJ9WRqbxqxt2b1+duz5+rZ/ZCsxUj2iJqHKxYcVJ2PpGw19N5Kw4BjaW8n&#10;LXCu7Gdp3RGq0NHeWSbsDposMBHECkZjn2TiNHXyz85Aqve53khWM9KGsQn1BDQJ0y2TaHj+1SBr&#10;sYnl0/qt7o/lJHSYnmf8/PkX/vrrr6BitTE8U04XxLBTjuCRcwdezyeejxCMKq9zFkTVnvtxirnr&#10;+JyPZ4fX84lfv35iP3Ysa5heSQA+mPF6vvB4PIui1yfbnqgqPo48lW2EtSxLH1RoAQlGOQUycHlQ&#10;fnIlIAy1AtRAfwnI1OS1DJwONkVHQ9yHvpmUHa4WoSTAvVXQ1/kpypIkf35SQpS+1/x4QvjKuftu&#10;3zW3z25/r8zvqxXQMwL9OxOw7fNY9QGQe0kiXQ6w81isCVNZtxu224rn44nX64Wf//2KwaMhS9La&#10;JdgyEwAEUsp7J3oa7T6RXS5MwBYWu8SgZof9+cLr+cDx2qMiP/7hYnWVl5YXWRVpAsfovS9hMT5m&#10;QTgPkT9gcuBzVjUyR3KJCxaTXsMj5AQwY9/3ACwvSxb76tp6INrjiNOKB5Ck+iTnjwqyjSt77vzZ&#10;vcrZSAHsLALUJUlpIvTbxWJ8tIWm4Iaip+0I4NG+LtYf6awiSwRPRjideDx+/cJfdgPMhuX25z8L&#10;3veUZ72G8FwdzF2Qcwjcdy4Oi/DVhLxxDK71CAvasYdjhmOv0teLZY4N4xJcxgbTiBNHJuzwhMMA&#10;fllgzAaYFYcnPA+P58E4IoBrOKi5V2uwmOQ16HMBcRwHXnsA7vfjyKr2MtpCwts9sMv324JttbAm&#10;qIjBbfDR6P40GxypvBF4z3jtO35/feH+seB+X2FN5ctowjVieKWaIYwL6/x91QGVvToJHauKGsBu&#10;gxtHqHj+vBV4zooxaA957zmngJvoe2+sBVmO6eGi8Ir3FkRgzznpOoVPeMnG+7K+ryiEZMM0Y5br&#10;0beZ36i0nOodmCO7DqlAqV+/FLuFhdQfredn16oAaqIiBQVLhU+ttA2THhwPCZ+/x/uYHJCU8yi+&#10;i/Al4T37zEZix8SwFmtMSpLOI4tmMLZcFCVFfV9/4ha01wpNurC3XvHbHnnLn4VVjoqfWdEm1eJn&#10;fq2jPf+qXU6fhJqDgVeKxvMQT9KqIuCSR/l3JgOuYJdnQI4MMSPClPTuAazja8fjsX2e3ZeBBQXR&#10;5bHWehS9bTx8c+2YvSIOx36XtZqttWYb7aezdSy9YEeg1jtTDme2S1cAsO+QAe8E/Kai12O8vkak&#10;0Qh0PSP4RnZQbXaEbA56eAplD2pUNlkKYBcRn3Xoa2mMew2kabzIx/drTI6dhR/31E3da0xawTQK&#10;Cx3tFdryrafqF0PINJ4iHD1HPaXc6LO8M831Djl0BiK/FWgLGeh5kYA5eUaa68bojmtfngwQ1hGS&#10;kGkzfbT1TG9PUrZaxkwB/t4z/16o+LW+tJ7W7P2eDJgJhWt6fpPi/n6/BaucZJvJXMIzxeNFjDIl&#10;yzUoPlaIXrMbq61iZU/VI85JNcvaWYIGohp57vN0irQgTp33Tbn6FtY5UlXPzXqXYJ2LlhmGTNe6&#10;rahyOTeTREK5Kfe77I5G8J6U8Afe5BDddlJQEvoQIbs0zujrZb9E8G32PGbwqPZVBncFUZrkkT2Y&#10;iUG1K8DA769f2F+7AL9I3XsTazKuelCOhG4i6hg66Fj9ftJiNbk2cv/uGa/nF56vR7C/ojDlvqwL&#10;1mUBiLC/dryeO9zhQj5hxEuoJMspsgC9bAW6CtJWdkP5/UJfDypZNckwUKBuZX1Bh7bLDDrPZY0m&#10;EJggg6HDa7KnDOSqKVFSaRbQZh8zMQ13P2uZSDy3lDyzYjvbk98RoNTnfQHMz+zw2p7jnay0fm/V&#10;sUZiZCwwkV3sPV7s8fU7WNDcP39gsRbLQni9HL6+foHZY1sD+Xvb7lhNEIRiCZMu3gXb7CAuDv7n&#10;1ljYZYW1Swa9c8aEd9ifHk+/4/V6YH++8rPiY6CssvxNVtHss61vnacjFfo5Djwg/VGYGJ7DXNek&#10;mpfL9FnauyWG6Z3DfuzhHhqC5YDvhKzE3ppC9b5b0jTfDyoIX7MnC0A+aDpNFhSkKSETcb9ioVae&#10;DkNiklcKj32akuBmP1WEJY2eu7YZSWetCb6ApX/0Do/fv2DXO24f/8L9gvj+b9nmnAE/V5r1qwFx&#10;bc2awHsPkAeZ4quUQhocu8BSsUMZn4j+ZGxgYbAigvgoD+vhGPvzwHNnuG3Fcl/AdsHuGS/2eDqH&#10;3Xkcka6yYKyGsFmL1RpYSmMzXqU8Sw8rOVYNaUcCYLEGizWRhT5iirtpbd1Jq0caFaFQZah7E4HY&#10;Y99xHInBs1WxppLfREHvh8HEZTMuVLZUf9Tq8p4fdR0GySKUdqq6ot7II+mJBY7ZCKIxScp7KNUI&#10;lzHY9Ps9w7kDlm0JsfHiYB4YsfVGyZNiNqmbytjxmJzRCltWUxJSKSPBqrMmqv/1FgwrkxWjkE5d&#10;/NdjpuX9QrxnmYNQCuxCIEkSQjc1SUUSmF0D5z0cPIwLm6lBSaVnyaSjSjH3HMNqkTd76auG5neH&#10;/3bshR80KR/a2qe1FzDaKy5mDfypPcIpQD32oZ+F9Ulllj5Q6ZJf7gwkGgOWjLlVw3nBfl5o0uBs&#10;ob6NXbcROFeVtXuyPrtGobTzIlrfh9E1GCk8e5M4PTCyttvSXq79MGnd0NO3PCn7Ycn6a0mRNbNx&#10;mNcg84m1xvLqpCmpJ89mDUrvnL6Sf3Gm2H1H2XwVKOuSWDQmM66Ens9+58i3vAb92v2EOs18ew5n&#10;NRGXKS55zXNdkALDeiII6lssJYL/7xAl71jAXPn+4ps7Hm0vitPO76EWLKytioiQpzLn+S10CjT3&#10;SKB3wfm/+xycKRF7+4aPo+tsSAkAzggsVID5bIpNQTUXp+66p57Im6ifr/oZm72+npCioUVX74yz&#10;1g7vce/rV+0QTm0glJe0rm+kVU6y90gAcQYWWZ68lHsEkQurCa/YB/EbgFf/c6NYLqprW3LherY0&#10;dd1Sg/bt6pg9d202TAnl1RMC9YSgWu8VoJGAMR89jSUZrq2PCrhXzSh3oMxkEWN0PQI+P9dZBwJ3&#10;wXSga5sDFJUlCZFP6jFqoKm2dMm2nt43xELdQ1gTQL77/Y5t2zKBlBW3LGTqkcxwFcmYJyUai090&#10;gSglvmvyKOosmPgZPMOBcbyAJ2lLGor9H8Umj1gTEyDxzMr6nAV9zOhPxClRClTYO+UMPfE6vdC2&#10;DIGUSTptz6Nofb0CDWCYiu2G/G5p5yp/rpqay+ZIeY/h7pprn/fePng+vTcD9GfZae/Y100t0xKI&#10;PHifDDT36kyY1O5lI6vW2uKMtMo7Lja3P/Gf/7Xj16+f2LYbtm0FAOzHke2A3bIHqyfncPgDxi7B&#10;Uuk4sD9f2F8v7MeehaDruuF2v4PA2NnjOF5hMiZlPjwf2F/PoPxPSnsjBVIyLjWnsxbFerZeE1Zq&#10;EvDPD1ISRBltQQVUFlIdQYDI0QSQp3zqyZG+oKP8nZxySeLOgQahwoT0GaVqkiTYoRJCLRdUSqRQ&#10;GBsHIgCcNgFqwtl7rTDXU0HU8+SI94P03xz7E79+/he3jz/wr3//3/8ceH819O6aWmVWPFTgLvSe&#10;qf/xYHbx376A0t4H6xy/h4AaRAYlB4sE0P5uVmy0gmCy11RgkA4cjx2vg0ErgewCD+B5HNjBOHxi&#10;WMN7WoiwWYNticr7SHh5Lo2ii4ybc14pm5iD97z3oYhZYiBqUICHr1ECOkUtxPVg+CWgogSxBd93&#10;K6xSCohprYVzDAep1Cnq5xGQoNPoZdCrNvAZHzCyofQdQkCmV4/WqNFBblTG1RKTWYBWwrIswb/M&#10;mkAEVd64jDCF4T0DS7LOKRufMSGkOBc31YEni9ERmGkSO9scIhiCFXWAjZpSoA5ALwqY2SFce+L1&#10;CJY+Az4Kr21D9bQ35ohwoAY0rH+HMcHLLd9zz42NUfJuzWHNiYhyLj9fWX0PggOLAztO0VBPFSWB&#10;IG78aXsg6VnhdEV12DvErivYRmGmmJJqM7B7BJhK9V5NaJwXei0ZNAqKmwH4fYBoRCJjUMiNr3tN&#10;tulndnbPMbUh6OzgpZjn82twvubOQYQzH3W9Fto9ikevX3mRErSauc4IKF6slAHWel2NrPxmdgx1&#10;M1IDV7Ud0VV1zwz0m6nqr9hB1OfI2Xs6s8d5FzzuTSpc3duuEl4jWw5p96LvDXWmMlqVOHWUOsP3&#10;L5qb9pmmCVlaSAQ5Ijzy8b56va/axjTfx1C2VRI4zUSzIXgnpg7Uey2uAKS8tyuggDRwd2ZTMwvE&#10;vrqPvRu8fU5SvxdCm6cvk4UkARSt/DCZaMiKtZPP3qje0RLbswmxbr1ZyUZnobNpnfT2wdoi5wpx&#10;I8nN2T49Crsdvj5d3MeoF4wa9pRgl7Pitm1Y1yXnTuVrlFXByV6lH7oqpyzbgGJGL3cKHdvF1mqr&#10;KPzr2mI0ATvO2RqFXbbvRSGjWZFeBYF37fiLjU3JB2inqLOffvT2n9VM4RdpIyApztEcgc97myEp&#10;4NJ1ZT1FTkqwVvI8aulG3Vah8f2X9Q2DTUfQBeoGgKdrcbgjn3nWmigYC99jjcW2brh/fOJ+v8MY&#10;wvP5jBPEpER9LC01KrEfKsujXm0eJtRZv6Ygaxhj4Ue2hfBcJn0S2UNG29hmpsTozDVlvysnS8TP&#10;srqD1URT34lAoW+DKXdjTOgfK+eA6ZSTxAVNEImy8C4PeFW7TliiXOrzSWuoGh/rif1oKgI8O9dm&#10;9p1Xc19G08DnU21l363FMFnESQMlZ5eHKxaK1AD17XUs7hdcdmsWkygmOnN4j9fjif35xJdNWX0F&#10;q3SHw/7a8fj6Apnkox2xiCPmTHoHjlMmr+cTj9+/Y1AtMi6RfNHZubCXyvXgg1KepKuGUvcymv9i&#10;8T2+nh6SIL2LNkxQIybNOUVlByAiWAp4TNjTqyBr0JjsF4cBs6ihkzUxtTiXrhP8WOzAKeCadJhs&#10;ZaUl6bKSZaHrhhYRaSd6SI68ckuMS/M3jlmpLGw+9+cX/vv//b/4v/6f8+f227Y57/xT26JoFLDz&#10;7HEpMsvFlUEBihwLyvY4RpLS1D2HJGZUY8AUVfcrWdyXFTdzg7EGqe5mT+DXL+A4gCNCesbCw4RA&#10;BxS1LhkDaw0MM6whmMRexUIreU9557JPVbgGOkgpfS/BYlvCuM2yrKEAYXnDS/zsACnVi1guFhbA&#10;fSwIgqeWSbE3AHkRzmkiE5f2s5JiLUfMuwEw8p6qg7J6AKj+CEnpXUYeWShbmsa0Kpp0urxWgJc0&#10;aQvPgDEMawnbuuB+32AXC09xU5PeFLJhjX73x+FAh4ubVkgHB9oxaKlsk2eVbH6yygByLEdbO/QB&#10;GwOKZIP33FwXjuuUk4cel5FJ7hTuemPm2Cz4qKiVgGYNpOqvp5HVliHtKbgrKs77TjOY6aO4/qL6&#10;HQ68+EI4kQVZDx8NzNjrMLHkp09xWId9yXMIzVn0NqtUVHnctFL1tCE6ZX+UhUdYGsVm54rnbQdK&#10;ag6KefBZr/jylXcjDZu5mWqj9gy/AvyNwuba/y7BfH0y59xjXP+sZsLbzyMBEVZTHyPiug/g8+Br&#10;PdV6r0nusQNclWC17r3npd4jGWhInksArv7Zq/d3qiRWrGG1/2eFM6MOCJ01A1dBuBFIfgZ8vhuC&#10;OZqYuOLPOQIg60D4EYh/9nfXrQwngczi/yliu3Mmffc+nL0HeV72FL9oJlrE+qVe09ZR2+WsHir+&#10;mvLnqpHZ/jVl1Q4wWvBzZENS+4JeOSNmZ0k9qXZ+HzgrMRtL4Wqf1GAXVRjD9fyHno3fTInce3ZH&#10;1j/vkJpX1+TZ37VOe1yBfNxMzxJqFZjeI2XlTAOAs74evfWWv+7Fc8ylxyLVLBcF5Flg7yiUuH4f&#10;PcC/d5/P1KD1GU5V86yyVrhYPJICWjXkaIzNntzGGBjRs5CwZmnXZ2sBitqKA9wQgagA6Fk9VFYE&#10;V2R5F4cS5GEFigiveMZ4r6lHRblSMjGViZ480Vpb7MmXkGtaWneIsEhUABTnv4+kAmlS4opYQ6rn&#10;k8qaNHsrrHE6GAs6dWAjOuhYWJVTXAU+k/T1ERNL3gT/T0ax+kzP4HEc2kon9q/resPH548QnLmu&#10;OI4X/Ff4fcZaAUJNiC8S14ZJ7V1ErR0OxXw/UmMA5bzVwFRNvqcp62JNqXyOuAWf89qlzr6aSUhq&#10;z3gicW86BXuDm/TFM9ljv6f40aFws8NDfQ5ZwMu1VyWi9U4OfR1qd4HOo3s1jPYKbvcugf59QRor&#10;ELzFjLiLHCg8SoDJrR0iBIzP49cQfbGCLWtt5AAAIABJREFUzE2x2KWEH3gPxzq02bkDng68XlVN&#10;m/dAqP6OceCV8UIBAwvBoQzXVc0taYtT4k7Zxmj9njocuHodktOXEgdp80jTmWSMgYWtek/K+Faa&#10;sqodChQRyFSR7Xq/6YseKeNoNS7CPj1dJIQ81LkGlVCQyk6f30KPBGyR1ub1m7NPZXNBrEqGdzu+&#10;fv7n0vO5vPsw98b6ZoFaDXifGXvqqhDy0pWqIWgAWF2ENJ4WAfPkA+VTqCgj2uJEgwsGDBssZsFt&#10;XfFhNyxYYdgGTyrP8E+H/+InnowACtICY5bwOp5i2nI5aA18zI5mECdFL+eU6UQo5FY4JDyIaxke&#10;jMVY3Lc77rcPrMtW/JakkpHEQ9ucaZ2Cl6OCgDgzuulBzAGsnNje6FHFAszxIY3ex0T6xot+0HCh&#10;JxAXVW4TAoPavkIXkCRD6IS9CzKHxZ3xN64aqRTcwwHotYRtW3C7rbCLiZb1LMqvyOkJtZ93Hu5w&#10;sN5rFbsi8qnr551YxGQxkZ6n5AmmQfSeZVH8mejZlRTn8hfVNUveGpMtDFK6NiuQkIDMmjL7HMqb&#10;AXPIPAJqwH6tEkpru1bXS0Ceu6rlMZ2ux6+ZPQ53ZKspay1oMXD2gKcdJm6iJpInKvhLTLEwe7CL&#10;f7wHmzCSRrGJI1LSEEh3TwzCboBzYUDr3UwT8AtVGFEbxjiUH2DE8fFJbkFLxs2AtjP/7jPVcdvQ&#10;U1Oc9ortHnAvx+/aQpcbUJqh/ftmIGfrpc6Xz856v5sRNtxF3CuogudkT3r+ziYVZtkIczXcOJ6O&#10;qoZEWldpx2xqQJBeSN4IzJ2py3uWFGMytP37OdE0BrB602ln66mnuBx9z8waqQeIvWe10lFvS5/L&#10;QWN3NgVwZmU1DxWjSQZMrxHJs/EVIMpKLEL13kAKJ2r2z17A5Hj/GucDTa8DMM2LPvNGL4KHZNsx&#10;VjRngh9ehFkKiI+hc5CCiaoK+5Q1z6zhf9cCZdb0fzfktwajr5IMs2elIZOk+pM7t5EZfdiIhf2Q&#10;tvhOZBK94adfA/fNvp5qvnoqxGjl7hg8x1vgUB0kO9rXzuz+skqcai1lTYxzjXg1NFSq60PAoNUg&#10;vxgZzqKv2v+7M3nKZfRVPWetbOYKAUOVOEaLSvJhSdzpoGu/+TqtmISVpABqRY9GuvmOr2BQLGgh&#10;bMa0vULO/apbd41HdszLhZWDuCGENoxz9m+9ljTs3lXPl8vSES3UdcsItITO2KoJGpKbgjiY8ngC&#10;g2BgDYFoiXlfPvYjNgD32w2fHwG4v99vYGY8X4/QCyH1hhGjuJJJlc6Jhtygco7G6WX13FE1+0/l&#10;XhLrOjuAdz0wmcQ1o0tnXUOO0lg5QgNwP7x97roBlOevZF0wVWeoInxoCt4DiD0o8kR8+/nmtpwk&#10;VMlX+r0igOJhfXAF4xvl67x7ps8y+kY3t+bRpIq+4UOUjRh3wPiC5xBzEeNNc2gKtF6fMiyfYUBk&#10;0aDBp7h53sqP+fR72EdfeTFp0niws7oyao1KwaqEqSvyK+Fy3CgI2l5PP5dF+DwUAlFZ59SIHQV4&#10;DyibLlmDgPWzJacFedKrEtlMdCT8qjSL0dax+Vxtn8018VWRZleEV936vHf+Nv12+PyGgzXT/xbw&#10;/uy/Z+zdyFO5AXuST5t6iL0SjORmwxLIWhgyYMc5rDZ7a3OtcCAsxmBbF2zriptdsZk7FtpAZHHs&#10;Do/bC7f1ht+HA9EaDlKzwIJweB9doYqa1iAlFlN+ELNnVhx/kUy1j4B6tgWKgOy6LFi3NShAEosk&#10;2BkWLBiJAmp0fpTQzgCclkR1D+eQLQh0OJURG4OPfv2cvfgUMCE881CFkUpFHKPnkdYDBccBP0wh&#10;5CFMWOjqSxbj0leaOr79SIEVNvxZVotlW0FL5XeeiJboA5Yefx+JlzAVIYNUS6hFDhuJY9XSk7Ju&#10;9s4aRn2QxveVLAQg2cZk5cMinCiuUWtyEEr4DFL5Vt5/DizyDvu+w7/2MBZekQP9GqUGklqldD1h&#10;IW1cekpxNaHCpShJyeZh/MyX+xo3Zu9TEK1RBTMpBjTaRUWSLf0bJqgugvKC0TN80rMzFTvbAOa1&#10;BOn7SsD+da6OCO418OF+pIxe6fesge73QZJRcTYLjRsBdFfOkytgX3ttToCFure8PGHGp2GDzNwh&#10;Ss5BIh7QP71ppjPQZBQMOQaA+TJAdPX3N76TlXSwnsLKI/XGNI1F3UiMFJ+9z1ar2mdjwmdrt1YQ&#10;XxktnnlbXwENz4D4K77ZV4H7DPB2GrlRATvzvb8qDpmTX3QxgFn2Vqy33qxE0uPUScxHlf/zyDNe&#10;Wg3WyuKRMnxG0nKVz1Mrjq7eSwX+gYZru2Qv1UrZQrbxZB0lKwPikX0Cps/iFUBgRBZdyQ8YBXZf&#10;IY+uAtLDkN5cj/LZ8mzzJEBtayksD6+Ew86Ij5EiN/tY04V9oWOVOdp7e89Cz3bnCnneA0Hkgak8&#10;59EZJxOAiIkhteti4+R09N9Wto4M04S3SyD5HIzvAfM9BT9z/WzI6cG+IoMa5bAWLGhH7tQTmf5+&#10;VAHXTCwTwColIUO71VSjzx0WktT3yffK6AWbkaYJ1YWYAdPqfKqEO3ldUG19oEHcq7VNT9Sh8Gwq&#10;uXYlLF1bWnD2pQ9AnucQ/piEWsYusMuK7XbPivv7/QYi4PH4wnMPHtrhfprL77VbxygCPPXeFP3o&#10;cSqayGAga//pPuHRhjLTybW+DphlQ4+ufQvPWYGOyJY6E+s0f3+5Rz+3JFW4Rff+UJMJWO+dUjw3&#10;E1Kc1Vu1Zc2Z5c0MxB+JZs7PWsrTN21vEj6ntCSu71nZUUjgFhX4PnCNYLQ2qvl59dzcv3xSeK7q&#10;J0AGl6ffTWUMX4nGike7tl/J+6T4vmTV05v8lWHbIwFUJl1p0qN2hKg0yXRsyPiKEQhWO6ZMI8V9&#10;RRIxVGEqyave0PnkVXJo0GvRhOMuTT2SfF8USTxxRlAbiEsYuwe82weP9ouEQTHxZeDi7cDaK4qV&#10;a2PZbRBdSz76qh5gBdQxRbDNRjDbMZx3GdRTDVBkfwmAXQJwvy4LNrviZjes9g7AgvyObb1h3T5g&#10;Xi/ALGDYkF4fw3Ahom9NVPdaQ7DJIxtent6KPZJBqixGfBZrsd5WbOsaxszQhtMW/9+L94ckiI+s&#10;+g/XxsN5E73shadcYgUTmOn1uHxbDMtwphFwOWrUcQE4bENzkgefChRRYRWBcgtec9QtTIkoAPiL&#10;hVktaKFgnZTvbbgHPoW2sY9gMEWvdQvjU86Cn4KQBXSmrLS/Ctr0gFGO7HHKLMhEiSnkjvSDJ2uw&#10;rguWJYSreDld4F0ez7TWwhDlFHTPDN73ErgkCKXy89xA2yGM13cKjBoM4QnQl8Dz1q4kF4MCWErE&#10;knMu+Nm7QJwla0VLBkQ2MLHR57RMB+giyVDwmEwbfjP6WjGyhYTsK9zlmNT3wdAxOF8KFxoTYKSf&#10;y3Eg2fg9jtSVMyB15P37DoGlm+a/ByK/A0ifhaCOiOmRWqVWtXR/V0EQh+0FVUXfO6DWOeHB31mW&#10;3eJmpsLW163Nujn7LGefeQQIysDwd67LGRA5EynMiNmz5mfWgJ+B/H9nZLr32UbTNj3g7uy5uHqN&#10;exMJPfKg+ax1NoSoIUuwXwH4agBVEkq99TMip0aqtVkBP9yBq6C2Mrk60fTXjdRg3RUVlqSjqW/L&#10;3V37pEDlK3vKmS97b81dCTofnSV0MdjuqtJe/pNU5LPz4TuE9GxNXzmPh6DSoIZvSPaLQeMyg+JK&#10;z4cKFOzuaTXgVVmTZbCmo2MbkQKzScjFErbVYovgfSbsksIV3CWea/WwBNTO6oTxnlk/wtzYzfYE&#10;EXR2xkvxFysmqIBgNLC4HGkEZH3OpENDJUAtLFgM675Ki7xisGcVzlq8h6kL7l45Y6iTMkjEw8Db&#10;6RXthKOq+zjMQUgAkSn2CDkcspzTPoa2pp8zxsCuK9bthtv9E59//IHPzx/YbjcYA+zHC/txYN9f&#10;cDHLzQhg6qyu6QVU586sfkZPz2zu9hs9jGcUaP3dWv2dumlmZzjKHKlB4rPf9Y5dYk8rMyKZewKG&#10;KyT27PrNapkr5/LZ/ZlhGrPPKH3qpd0Ysx/WpTLgVA5tM1P1GrP7mPIluaLhRuuRm3qM6weJRNYg&#10;4n4r4haIa1xBqN1JTJJVzg6k9jlRF1bb0Sg3UfrJF7X6fKqaaoLtbCpWnCFEuj6Vk4pp8hCizlUT&#10;WMCw1wD6QjBJQHAUUmubdsria2VlJUiUdAaZSV1xufaZPKfGAB4EK9b4PwbeX1FYzBrn3kbPQ30h&#10;d1lMZR1jCLAELADbFPrqs0ecYiKNfBkDS8E+h48QBLFYg4Vs9Lw2IFqwrDeYlcBmDUntrih0s+c9&#10;gnojBdQmxXMKOqHkmZVU2N7HAJgS1mIIsMZiXRfcbzdst+B1D47UBesRZsEKCDHvmZKoMHE+grLG&#10;Q71mamRZKew9phNaCQjsFOXcYTULL1YagJFnZt0oymCM5MPuc/iXHiVjMYKoh43iPZRPjDGAIbCh&#10;ANSjqNdTIe9jsUcRtJdjQezDfeXBRarVWQHU5rfCn5tGAGJSiwrYLAMcKaqKTEz9NtbCGhPOEi/V&#10;OIRlIVVsEnlYa7GuayEb1IkUNr2cLyEnS2IxT6YUpmWcaRT0NdoraNrAJr/6MB3iMplktwU2B5WE&#10;dQwimMVgsWuccFmwfdyx3TYsy1IUKzkvAI0zDkelJnX3s14QGLqepu8CaiwaLd0omiERIgvoEkg2&#10;ei/XgPtZANEQDBis51HI6DjICKf+i/VnxvA+jX72mq/0d8nuy4A5ofscJPUFXwSe3lFdTxG7Xi0g&#10;C00aAym9huPK+ztTjr4LjkrbsbNG5N0CrRd6O1svCfg6s4o5W3NXAPzZs3fle+W01Shgd6YqGRFV&#10;s73wDLQ9BfuHZCSmJJoaK6ZrYMIZWPcWIKHcPkgFWXGtP5hZCshQ0llDL4LZa3AqNZ40qNPfDVf/&#10;rg/9FdD+CiE8U4W/CwadPX9nUwNXSMOzKanheyOqb2lbFHT2KdmwXgV4rux33fcO5XlQznci4b5B&#10;xdYw3V9GF2CYEr1cFOhSEBTqUmATyntqhBZ8muVwRgYpu0vq2WO0Pu2jr/cDr/V7HD8HEmhqpxJI&#10;hhlSsseBsJdMSntfhQtoQJuTYxmXNNoE/spgSC7GTfF7Qs+QASsA8ruINC5wdTJG3RO68DO5h+yH&#10;YiY7X+4+h70zEA3JmQIjWaS6JnvStPfbdcN2u+H+8YH75w98fPzA/f6BZV1DyLgPmX7764V938He&#10;B1vfTMKZy1M5GH0WOrPh5CoDqwXudQ9CDTD+zj9n+/47YoRe/TmbiLxaZ3Ur6ul5wk29cjZFegbq&#10;jzJlzvqFd8+y0bTU1dceXUvtBKEnmPXkEw+Ia6rWZqXMP5niTPYz6ExIyPMj7b2KuyMS4sKy57Ko&#10;p5FxJmSruuKtLwKTAWF9QwqUVy4lGOSxCAGLMXLKPn0uOS1qoD3lK4d2Kc4S+2Rllt8hTFmB6A1O&#10;IMSy2W1bZVuQmnqZPRs5g5upTDwBytYti7fIZMy2tmAicQ/1ITgm4672YsPnOE0IgGNqwD8I3s8A&#10;j5Fv7Ph0bFqS/qJDa5XHFAIpYQnYCH5l7GDsh4ODA8URi+TZHdZqsM8wIFgm8O7x5C9YAu6fN5AF&#10;LBMOT3H0xfz/tL3rliS3kSRsDiAiM6u72RKbMyKpb1a3ef+3+s7uihIlsrsqLxGA7w/cHAgAEdnS&#10;SKcPya6qrMwIBOBuZm4GNc0wM8FqHdTVW+A+PmAqLDyllZ8CIJfUBh5QVUG1LIMtAnivvV3O+XzC&#10;+TxjDoBpGhGqRtdrkOpI48OiMS0ZPiAPJ1JR7GalRwCt0Vbc1gn2rQNEqi3i9zoufeb6h822SChU&#10;ZcFjTyrqWl1LHgOnXFiKzdNvoB7o1Q3vWlIKWikYpT2x4lwaoWKh0G4t6ZYH/lcHQKdRo3jX/Mi+&#10;Vhra6GR9I0Oa4xtyvN2AtFb+eQn+fjGU2H9NBx+zXPB7f/7sX+qczwDgaB0kPXCLgt01QLd+kzcG&#10;d/LPWGux2hWrMpi0xuX9BfM37zEpHTxK2dvgGI3JnDDpCUYraO3tkj588wHz+ZSEh6C8bygCWBEY&#10;XDQSLbSkzDCS63kfuD+iPucqKLIILRuA/rWKqV30jRi6PmjRCxHdC0Ys2f+jRTtXGQrYBXDa6mt0&#10;Q+J696AN5tCmSdvYhT8Z2Amp4SganTbGPt4/jijW6wZrk+G5/+qxsBwp3gbX5EjQce9aHm0IRkGW&#10;u6PPAzKrtU5bfvy9Jmo0rdED/o54+re8/1vvYe/acyN8rhUwOgLwR0Tgs+DtsUaQBv+9rxCvgyBb&#10;pOUoUHhvImSP9NzOc7VJr1GTLMG54R7BYs/hPkg/AimPNi1H7vkeGdBTR472/56tzRFA/AjRtbdO&#10;e3vKSH1KA6VZb58qfGZJWklmIsaLD7gI0iyuA9U/vE8St4Cj3fNOWFOxeKOq3n9SD+d7MlYi/4s4&#10;mBij2UOSbLyFzWd8xhV55b02BKVljlCONmShvt9f79tJ4t6kTqt/q+3imMsp0yZgkMCe7ZNb7D0s&#10;QQoJbjFSHqwIaYwKca4SDlPvqoQlA6lgt6SEcp4SiOUnhEthUbzbPocrCIw0yp8X945Xi+Vxx7o8&#10;YO16yJ5u+8wccyOQ13sTVho+e7a8rqePqLDC4rTm8uspruU//joY7e1xJjNhnmdMpxnnyxnnywWn&#10;0xnTNENRxCL8dPH9dsP9doNd1wa7uz8NNKrNSvssaYFa9xH9rLJePdw7G9v1jARLy7ypvZ/v1Ugj&#10;sm9khfhV/fpOPdsw/z1kH9j691Hod87l46d6zz2RQq/OfaYu6tlbRgwiP7/U7LEFpF2RoNzAizJQ&#10;3Z4co2TTHMu8rQUqVVRf9fOV53vKkCjyIqPVctgHK+KcghW3PCvL9dvuQ7ckcE36xvVMG8GtFMkR&#10;ldHBdbisLBUwsJncBi2XmTskeMKEFZIA3cNZ4nZsE6Xda+3YEG3MNSk4irmQKk8eyMkI5mQ2UpAU&#10;ErXmSqQI1H62g72W8lgIMcCuFD8rn9H6PwLej4IHjxXm3PhnXjQsburmlZXyN0YDmBXcifBQK67r&#10;gisvWHj1wbWJ3I5jkJwdYRxjud7xeV3hsOIbeg+6ADAkfK8J5jRhsgpO+yBTHo3XBYDb/2EPBrOD&#10;YpX+XikNrU2wHck/q4Olyek0Y569ZY61TixoDAWRQ4VsDLsKn9sVnr/b6lGO6ahgkE0AKPj8x/8V&#10;zWul/ogPr1JcKue54LBCcagQtfhjlWQN4NPW+02uKGFcJsfhWZT28Y34AFuvvvHgvQVIQ4aBxAI3&#10;ryEP3PufVTDKJyBk/X2r4VPeDomD+p/dIW/kVtAYwqGmw5rS2ocZGe0BfDlFISc3KHdtwhdfgSlm&#10;H4T9Q3l7nDgBQqSgSME6h3Vdg6rfhPfpwJMT6HKYcAiHE7MvNq2lhnKGivHzsiAfeW/nSRTHDg4O&#10;UIzTecY3L+/x/nLBrI0n1hT5yZppwmRmaGUSE60m7ZX3swEr7zfmnxsHvwzE6NRGWkIi4AsF09tD&#10;SnjQYPR8s3t+s+g9j0+qT1rF9ggwbO4zOwBtbm4b3ueQ4B+6no0yyLRfbLpCTfCv2Ib0LRFoAI6T&#10;KB72G6T+Id/2UmU+pvrJ45BH7HPEmHw1zjvmBoQi5F9saEYA+kj5c0TBXTdfe9MiLWHCqAkcNUKj&#10;oK6j5MaeivvoWPJRhXF51oiwLO7bGR0JrD5KgIwaul6DvtlnRNuxNy3UXBMC6GJslVkycL63luOo&#10;fdNrtNNkt4LmegGfrevYOgd69jHPgOR762V0b4/Yq30N6XckiLn3+keItCPA19GJGCl26D3bo2fn&#10;CDjSaksYDfwtCikqsLxogGVeVQesqa+jXHtDwq06M6TIQ9okbGohcgmrTyJxEt1EAcQghZzWjXUM&#10;ntVGwRgFpRjRnpVI5fB68EBEMGDCGvdsT0nbI/mK+ynyd6WLCcWQP3FgF68XwAVNQeQTwDDnGM6G&#10;qVTnRI8S7SVVUnCrEJaqje85PNgU+1oPOlPoGSD6x9xLxj8qW3qmPzqEJJe8kSdvHOy64nG94u31&#10;C26xE09CoG1dxPI6oGHzdaRiiYDMpgiiTapj9nemtG78clOhv9EgpdPvV6nvCtdbT9DGwEwT5umE&#10;+XTC6XzyfclkoLVK5KqzDmwd7LLg+vqKt89fsNzvYZJGPra8+ymHllz19ENBKPFhEcYz2FD7HJHP&#10;CzUImO2USu8M7JM61CWCZL7fHhmw93lHlpm19Vbrf7UP/REwPwLg9c/3PMqPkrSjc/rIxGrPTrV+&#10;/XJfLMO72/0nbcBiSQZKQWy7NsPmjKqV/M4RatGZatgfFpNOKhCitX425K7osHcys5g0Ky1qqFaV&#10;YCQsoCaZ0LayFqkmm1xnJXpZykQv8l5D1bUrqEmqgLfqXpEA6AuSuvD7919Xm2eHUt5jjRMW1ysA&#10;eArBnUL73+NxM+MzEplTxgjHvFSfbpxFkqwCfiE+Z3FdJcDWqhW35D0z4Ch1Gfn5P4bdHwfv9xqv&#10;PeXsXlDI1qqdNoeJT4VV4InAJ8Jjsnh1D/xqr7iuV6xuAZwtxp6T2DgUA+wWPBaGfQOMVuAP7P2x&#10;rYN1jBUWTgNqnjA5jQdRCm1lzgvRMYMcw7KFJc/WcPC3IkVgl9Xmvkiq5pkDmGu0xjRPmOcJWqvd&#10;4K/R9aamRLNSAwi/ZOm3poRPujEazhlYAsjmB4jrAyJV+NR48Ovmh+pV7Bctl+qO2pMsr49cpDc9&#10;aGXCtxz3j+h7AFrTQxImKDQRZq1xmmYoQ7DyYZQB4s7BWetV5uzV3JM2OJ1OOM0n0OuXZqiYBESz&#10;131oFDq+1a3DKyntFaUiW5GGMROmySSAPQYUx4Iuhwm7NP3hQ28ZLmU0+GcDzoVRIg1AJx/G+LrM&#10;DB2nSIQpmQpe+fHvrF2xrsHfTQS/OhcV6joVRj3gmWjPn92l0BozGcyXE959eIff/OYjPr57j0mZ&#10;dCgprWC0hlImvHdfW2utQZrgKIZbkyfcIgAs/InSOFfdHFcnGAONyYfIdB8DrkaFX11IHh8f3irX&#10;Y2/ir+P455+xNum97+3nAuqwtro4y6/TYO+7lgI4ACQ8N7lQr78W2NN6j3vX5gnavKiHek0oD3zO&#10;WhMv8r97ZNLwHYlR8mcbt2ftLjZ7PsYWK6MR3xZ4kjNJykap3qOOAMtHgM0jBM9RNdMRkm5kNdRt&#10;xiQahn3i4ii50QO6RmRCe91QI7QKzQZtFNpZgonIAEsIBZMhoiMQvTkavONdXrQzB6c/Rtdyf9/l&#10;XYD/med25CP8NSTeaB/gneDEZ97DKHvkCDnQ2nNGFl49Eqf1Oq1Mjm6w+Y7Ap96vo7JrE3boOFvu&#10;EHbBot61HAVi9oI9UQP3jstgz+AHHgsWV6U7l88a/PQzUIA3aWhbB6WzioCgE77IrjMVXgJH7Wuz&#10;P9XXuic7phsSl2qSMj2gNmdhEYw2mE8nzPMJWms4BtZ1hV1XOGc9qaEUtDZQxoSQVA9waDNhmr29&#10;pFbaT5gHxXxU3ZNSLT2Y4Plpo31JHvShhZT33tkVy2rxuN1xvb5hXRZPQmiCcyrcMzQChKkl+S70&#10;nuNY2sqqtxBNlaB9y9ZDfrPSBtN8xny6QCkDZt9vaePFRMZM0OGPmaZ0vT2pEfqm2HfaFXZZsTwe&#10;uL294ddf/4nb2xvcalOYbDqfGplJGX3gNM3VwPDyZ2GIjEx+6tw+CmLv7dl1LZsxFDpY74x7gVoo&#10;Vitqj/Q5R4LB0383X6Nnbdj+2h4eNxK/jIiHvf8eEeKj7Jftf5c1Wy3G86JBM+gJsggsWsFsp6A5&#10;WT5n7MIFRXXH1pU5OP7mz6IUFQ4VuS/tkH3ijipJngbMxKjg06E1tDFhDwWM1iAw1uWB5X6DtVaQ&#10;ZrKvjJbb5drIqniqN6ryWeIKR+ct4cHiLFViL6XGxI3YDjcTuk1BgRAu18SMPBu4CDunhGYTsSAU&#10;t9mJWYAmLMUDnaC1htLG20ebCWY+eVtopbCuFuuyeAGrXbE+7nDrArCrcgdUs5ZhIdrdOh2UHpby&#10;fJKCuZgxGdf3vxW8Hz3Ae6q23gHZbxiy11H+1AizjgqYCesMvPGKfy5v+PXxitXeQLyC2PqxMrmR&#10;O+cfTAtYS1B3ByyeSdEBRLbOwjr23D4pkDFQE8OthNU6D/AheK27HC4TiQFrLawDQMaD90lhnYHy&#10;FEqDYNcffMXnSfhuO5GGzC59jlppdkhdR1WAhSJfuEfPXUAO0eb/B57ESa16VGKLTAEwidFSoDfe&#10;ljboOIhf+JeVB69zbsM0chE2xyjPXB6qLiXKGqCYtCF6Lshbx0zGwBgD1mtiD/NUZEzx9SQPuxwY&#10;a4KXfFYqoGqg4xtwafPXWoXDwBXsfuuwjuxsBOyNMdDG29lEtVBSwsRDKPjAqzARAgKUy7Y3kUwi&#10;oQLJ3vWcFDdxE3II4WTs/fWZAbvaNEWK4Feq5JhI2Gi95X6trvffEoOlm+CKPHEkQ0wynBV+4sAY&#10;TJPBfJkxv5xgLrMnGaLSSlFO5cqyLLD27zM+Yyo833JjzdkHnNLhU5BgCjMu/So3ASqiOKCdwvOI&#10;MvtrxjfrQpiEx1Pr5Xoq2/rw2lMDtnMMpIqHuoD+FmwvlW9bJQENVS5yDL0XqJ0LJrlv9wO4ayCx&#10;d7aVAT5cJts3OvqRVzWJG9oK+CZqFA7dRnVsydBVumJEIPDh2mEvbPaZvz8CNB0Neh2BkkfA1WfV&#10;Z88CtUc/T3199kJnN/ciFZ1j26oRAXPka8+ArXXYsQ9dzISyjzih4Xru7a/JY3RnWuDo5Ole2C1E&#10;5QXpBf6EkKZH1PRszZ5ZX0fImJEH+p64pwd89H7HM6RCpRV5eq3ufZ4jEz3PkFFdG5uWuUKNgYum&#10;t0iKqj+XaNZrwjLX6cfXYM86YbzMcJQ1AAAgAElEQVQvlWCjnwqNU4whcyscvCSVHFJPUdnhbHBI&#10;3taNvhYEtAp1a/hdOlksjj3pmUtRSakEzoEVvWmT4tmjEp8gauGoYlyivION85uatVmqkacJl8sF&#10;7z98wOlygTIGDJ8Vx9aGn/OZXlEtTmG6V2kdpnuVAK6VsIAtr5Nj54VyyT+fQt/swKHPSJlq4Z/O&#10;OVjrfE9gHdy6Yl0WPO43LI97sJlwG7Am3hfOiYibs5zD5P3+8bW1FmmDy/JPnRfma0ciDW1mzPMJ&#10;l5d3OF1eYMwUctNUUn6SIEKKcD7nwG7112Nd/LW43fH2+oq3z59xfXuFjQATqFCp1su3Vu2mz1iA&#10;g5SUpllY9/U2Z0fP93HY9ha4b59HNR617SNGk1XllDrl/LO6Ppd7UuecLfY+KVal8knJxCSn7DIi&#10;JMzIOa7wFG7gBHF6fX8yut6P5WTgnojjWD5B25miyBFq3osMjCdTG1IFebypC8KzXAKoldo6OiWI&#10;/VpB5LGn+yEprdoXhNP3Scscpaiyl0ayF1ZKYZomTNPscZ4gMPTTSRoMBdIGejpBaZUEk86tuF9f&#10;4ZwNHg5lvpmKe27c6zGejEddT7YytancH2RI8CbEmmQYed3rjvuWVqh3aRO5tW4tw2pJ1AECD0CY&#10;OJMYhiCGOVwzbQzO5wtO5zPMfIIWRCmU8ufRasHOYl0eeNyueLy9YX3cPWgMaijnt3ZLeYKBCryP&#10;SJWW3jK/gHNYuYoK/IP4zlPg/Six/MjoLdE2cK/1/XkRUWbl4W0t1KTAs8LV3fCP+2f8fP0Ft+UN&#10;ilcYtiBnfRHgLBy7cElV9jQKicMKBE3wQUXkRzCj5Y4DwZGGU16dbJlhXfg6u1R8UOFT5i0bfKET&#10;QXgqPNFZqNdUsMuZ5xnTNCVVMMgF251s71KwYZUiZ1fBKdOaU3Oq0gblxIioCyMjif1h5xcvc+FL&#10;5UeAXVDAoE6ZEAxaVoF7GyMnDsvtOtoC91VxXBz0EshrFNpiA5bMpd8IvbURNMGFSQMzG5jZYFXe&#10;Pola8hEmhMRfocrfAsw1UyyVvv6gVRXD2CkkmcFOQRsFrSbv0248a0vRByy+PrFXwYS3R3EKwVrI&#10;sNOcmeLV6J6RVMVGHEdaAfIhy6GgRgD+13XF6rzPPavwk9aBlUqfWwf1iNI6fX4P1sfL6ScY1nXd&#10;aYDFAcuVe018PmJQtVaAUWANOIr3KIcROEbKxCDReUXgnV0I3AqXg3OnGBoAF5oQCN/P2guuVI3U&#10;jTaDn1Jy9J7zvVHsNnBfFrjb45w3RXPXUmPgr9g/AwilTRpVbDuK0bR+8UjNzzVSqlDFdvcBHt/g&#10;F0qqjlarfd9IBOfsKX0JDZHUAfXkVl28fR+8AR5G97ankBxPdgmV1kGQZ7SGe+DmXmPIAwL3iNVT&#10;PHuyv+bYEuprrDRGyqVRHTX6XD27mh64NrLg6eZFMDrP2vNgaKuYf8b7XgZAZhsSKgp932C4Zsju&#10;Hujey6YpUB+mjeJ35MPeJk+oCRbKZ6l1X75G3X4EeB/dwyOvL22Ejqguj77PpnpxJzh0mzcztrap&#10;3/sRX+Rnr3N5Vrafv93wV6mGb3A8DGwCOZt7XaUrVzUa+cReNtqb9iz10KQkqpwNeWaH2jbeUsWt&#10;KWUuaOXSCs7laedkmeNFL9lOpvaP33prSwFADyCUdU3rfm9AYGwBSyoAvgZwnECcrWiASAlwPWdU&#10;6aCmN9MMc5qhJwNFekPuOM6/29u9CitOx7DOAbyWe1q0OnW+9/a1vk23xVkv1rF2DRYFLvTifqrd&#10;Z1cFAZGLU/KcwH0iB5DrCDt4mNOAjE03Feml/8Pec94WPWTrJpfANuUVSrCPB2wEjJRXgZpp8uC9&#10;ktNWK5xlT3BYC7susOsKuyx43ANw//oFj+sN6/qILPUmS28TEksRTxDrZhNqzoUg42skB0enLVv9&#10;w1GRQttKE0LcE4EzPniGcXZlYN9DR0FWTZhxVXs3CUxh/Zy+L5Ax0r0gCsZ8hoQT55WrzoqW1/9W&#10;dNUTJRyZRhtZ4TwXLFyeb9L+hKs2SloS5t5Y7HEytwdbQopBDRKbC2FRFKmnPZvLMPKaDKHm6BBl&#10;+w7OgquIK0Rw2Gi/r07zCeeXF8ynkxcFLysIgJlmaDODSQNKgwLex2z9HmgX6ElDTRr32zXle7jV&#10;42/e2UBlkk4QIk0sQILEtIHnCtyDWkQVKoPYwkqoQTM3hEBK4EH9dac6Xv4bXX31l1loXCAY6c0S&#10;TFDYz6czzi8vOJ3O0NOUiVJZm00Wdlm8yNeusMbALo9wllPRz9fPjQqAEReqOyEeDWRUTRLKzxbz&#10;XOkJK9rD4P0zfo+9RlMCcD0lTAwMoOpmOuIQUqthFePXty/4++ef8ev6BUo5zAH0icWFS2nucUOk&#10;gvSgEN5U+DwH4HN1wOKAlQkWCmtUDZD/pw3KEB0ZQKWgNXkV/TxDKw+apodMgHYqhFNk1f0Eo41Q&#10;jqmcOx08GBUrT0QcVAU2qo1NAc9MYTQ1g5NRsR2HC7PCs7KkqHoKliM4qMbRUggEJ4/yMqF+z9s4&#10;MuG8AaGcVDuzYEtb7UFaUFxwGtoob1t0mqEn7cFo5/z0hVwbjsGKQJgAR3CWQbFgLVoH2oTt1Mph&#10;52yaYijBS06sfyZrNCYzQesp2+KgM2URXig2ZS7cU0UK0zR7T8V5xul8xsvLO3z48B7n89kX5yqT&#10;MPk8ZTjLQg1jsS4r7vc7rvcrbo877o8brrcb7vcbHo/Vg/zgQIp5FQ8zw+NiKtizMJxTCbCICvys&#10;Sgr+mKoffhqBcmctlmXFuq5hlDoEapFKDYVLS8FCOfaHZ6TeOII+Kuwf0UuVMuAf7n8kopBCT+Rh&#10;HqZaYlNHfKwbOECOHgFp9l+PNqOLW7AXOD6Suh+82d6fSpBbTmJIVXzLcqC2HuuB4vs+0T0AjxrX&#10;pk0m9Avm0oamew1q+6XWqHfr3hMV8TmSzC2biYY9wSDs/GvCdXGw+aoVSTWIO/JlPwLcP9s49u6N&#10;c65QJD3ra3qEhDjaQLVU5kfIjJ4tzsiibfd6cW6OegqqlhquLMS33yunrlrjyC3v63JSzYMkrChl&#10;upCK461ueP161z5fr3JvavulfV2WQAoqI9Vdw62ppiMj68+eF3uAyei56/l59wDkPSCgRyAdC5BG&#10;Y/3U/94nqZ61+NkDPnp2VcwYEpSb+0poAgt9C9LtWd61NWCGS6B4VoOPpkT2SJQ9cYG0jyiuPVW+&#10;+PJ3VOFwUnUvg+YkuE6pqc69ngfuNaZJh77LT84qrdL3ZlF8BMrUMGS2Z6Mzss+JDXoGlXgTqVT7&#10;M8s6k0pX5wS9ZnEVJUuJ9Hmcw+PxwOvrGx7rCj1NMPPsQeRQDyN832pdsgf1QLNJ0xm+F7CFYtlP&#10;I0sF/Zpqehf8g+PEb/TZV+G+IKiMbZxmByXLiQyABtU9ufSXrbqntd57ogmSTBDtA81b4F5OWcha&#10;1jcRFMA+ZxmPZcHb9Q1mnjHNM6Zpxul8wXSag/ozUzHOWqyPBcvi1fbrsmB9LLjdrri/XbGuK8Be&#10;mAjhjV2rsbPjJ6fp6uiJFYF+51y59oK9iIQAj3jZ90QHR/3lR30C0d4e3AuF75EsjV4gfO5lWQFC&#10;6Le1uJa8lTk1FeHcCKLNtWUpeOGUyaigGvZLPCAM4zNABWkxAutL69HBGpdAbQ3SMhoZHFUw42jY&#10;qrKBSZNhlA1O5A+kUHWxDvNdr5uybJMcJ0uSjUm93pDD0CMAXw5WC7ImBruKHjXarhmjwx9vLTbP&#10;J0zzGaeXF5h5BjuLZXkAzkFPM8x0AvQEZiVMZ+LkvsXpcsb53Qvu1ze8ffmM29srFl6CU0Z+jwkM&#10;7uTIFISJOF8L+o5aor6qVqrWfEv41rd9ak3m11P+23Ub6/vS/qxyZBDTaiREvRwsn73124Tz5R1O&#10;L+8wn04w85QIeg5K+3g+Oedg1wXL4w67LLDLA0uw0QFHdwna6RmQ7JjjnsHglB+5obiSUIc29/Bo&#10;Jfq0bc6zY+AbJdOOKkcmIvsDOzBoRkFfTl51/3jFL6+/4vP9C5yymJWCIQI5goMKDBWlEbbCtIWz&#10;dUuasAhNoWWCDYXEYhmPFVisB/KtIpDSvrBx3h/fY+0aWhNOZ4PLyxnzaQLWJQDhUf3PRcnlR2sM&#10;TvOMefKg7EjaRoqggwd5q7A+Gh6Tg1yLyigzQtKzj7K/OlL4KFfjvBAMdRxXE8RJtGlJ/oSyCT8e&#10;TpZIHcfJPz0nYm/Bx1w4UHX2sMjQyGEietKYThPUpLI9E7J/VixK4QhTeAFnHdziwnuiPPq68fXM&#10;AXZxPW4bulK5H1UyXhlvYMwERTpPcAjPT6LMPrqgkicwTqcZl8sZ5/MJl8sL3r//gMvFs4+Xlxd8&#10;+PANfvPxIy6Xi58UIeRRVnZgROspT4ixZbjVYnksuN6ueL294e32hrfrG768vuLLl1d8+fIF17cr&#10;7re73/ysxbK4BKQopcNkgP+83ioKvlBd1y0wo2gTYlYUa+RDnOxqPbielIB+DFquQ3n4uzBqSozk&#10;1V8UPmmt0ob1T9kDyL5w4sfEoItIu39inzwS+DMqjo/t26V/9VfwArsAT8+n/2v/Nwo2Gv2OPd/i&#10;bXO3D8bsAxjlnrR5zg/4g/d42IaTQudc5mbT1AKBe6RMz3Kj17z0VMctoudZEnpP0TuyyDlyjePP&#10;20C6x/26XstHvcF7ivbR8ztaXyNy5QiQNgohHe05Zb0hJiOPKKhZ7olUZDX436uawgAGN8H7bLeQ&#10;/1sRh3OkbZewd89GgZJFI7EBcahQPjXvwcZWuMrrAe9OuBydPnkGjD9icfnMdIScCq1VV709qPWM&#10;7P2+vuWMBFH3X6NlPQlBiKY1GGuAA9MHcvQ89xjlKLoEZaSSuWuDJJ+deq/qnU9UhbfxcaIxCin2&#10;7Pv2SNCe3dDR+qR1ptfZTxwUzuhM6cmgPxXEVUYTptlgnqcE3mulq+vA2YalsXfKzxAzrHqTN+3P&#10;zJ3Me96ILFrXv38NeWgNZdcV1+sbHssjBcxCUZo8SFcs2sIGC00dpnNBFKZuF6+8l/u1IBpirR+F&#10;Q1FlmKbIOYvmSFx3D977PVIrKgDRPD3rmgHiNXC/Z03VDLndqTWoSAiO3+eSuExmrcX37dwKZuud&#10;Ax534Bp7Bg0zT5jmyecLKA8CnuYZCoTb7Yb77Y7H447lsWBdsgI3KvWJKKczNCbf5eeIJHk3M6O5&#10;9497jtGE2UhEMzpveoRsP9uKDtWqdY5e+UypRGAkEdgJuFy0FwFEFb+wuSmJthz8ndwDRN6ZzO/o&#10;7Xnx/vRskWM4tOwp816IDcHZ3huosjfJHWvdV2wzsFiIhSWhikSO5nU4nk6uAzubbGd1neVzGy1z&#10;NsmYDml6IhOvmQiN1zhaf3ncVFWkgJzOVgjpeJ5c0R7/09OE03nG5XzC6TzDGC3ee1B0K+9rb+YZ&#10;+nTye5bymXsUsi8KdQFzgGInTG729loI+IW7BiFw9JYX/upM1RHITTAeTf/8WkHfZFoq4F4V+7Kr&#10;LKRk/Zfvm+rmxu2JjFLPwLQh9eMghX++/JmljME0nzCfLpjPF5wv7zCdz1Ba53VgV6yPB+7XK5b7&#10;HXZdsdoVj2WBs2u4i1HFycn3X9a3vT6trnvLM4qDLRa2drztYfl/P3j/tQB/GfxCQxYw2l0wZWW7&#10;Ohmo84S7WvHr/Qt+uf2C+3rFNCtomqAhva9ywC2JZtExV5ydGPMjBesUrGWs1mFZHR4r4+EUHs6r&#10;chUjjfcxAGgNpQlmUjifZ5zPJ2hNWJe7txpJHuIhgMaF8ATlPdaj6j7dP67CGyPWzu4p8mQX/KOC&#10;dPYPWVDgpEKOUY6l1J4l1QsWDbY4sFLDvQEDgKyqj/90IkSzboyp2MA4KaaRGqXtZ872NEF/nURz&#10;FMkJBejJYD57dk4ZldLBE+njCDRpkNGgSYEVgp2MZG+37KQ8fGII0ej+ecWMV6vr4MFvojciMhhd&#10;cPtiXRutcbmc8e7dC7799rf49OmTD3D95iO++eYjzucLpsnbNM2n2U+JaA1ml5Qy1lo4XuHYiuIG&#10;YMuAA9zqsNgH7vaOx7Lg/njg9rjj7e2KL5+/4POvn/H65RWvr2/hn1/w9vYWmEzOnGQo+KOPPxH5&#10;AK0AntVj77kYynuIEiPEEUjXSgUlUTjRpUqgUggEetCbajFvfGAh/plzOKJ9PqV/lgaTKhX5BNqE&#10;j4yK2D2f5p539bPgYHt/4Cabvte4HwHujwKxowJ9ZBFylBzoTfeMPttRpehW4dn53TQCUlAquIr1&#10;qMqsD+GDufcej6yDWiXU80ffA5ufVXUf/f7eMzDKihitl5FXc6vx7F2LGqg6GmbW+rvRuj8CPo4C&#10;eZ8hM4aK54ENCRWjoCwC7qnyRw77NmPrr03cHBuNdUSpYANArpiY6AHKIzLvmYmndO3hUo2Uvo9R&#10;jXq3gDvaFSr8T/zva5TlR9TkvQmRI4G6z3zukS2PC1Nxqdqv1tqx2rm2Syna5ObrpeaSBNgPiKkP&#10;gdVKZZUSoqFoH1I1u1wBkoeJYy7rYe4QivUeFoH7dV03oHUPWOrtze0wz2PrMz6vrrgm7ek5CsKm&#10;zdoQUwlJKWk0jEaoD1WySwXlieBYXHIHEDtimVba520DZ8vanTb76fMZKS3SvrbdCH3M6sU9Sq+i&#10;Z4sCltJCRgZIpvvuONhlCsW39LOmrE7njU8GFaHfclJaKj0RbHtUFGGhFJoNCX9ut7p8YO3JtVPY&#10;EVZhlF6Jm9XTcj9nl9lqK3Lewo8FeyH/34+7CPkNfcv5dIbRGo/HgmV5hCkHToHpMdeMw7pXwbM0&#10;ZyjRU+D4WHyyNxGP3Xq83EfKXm7/7NkC973+ot4voto1eddjO7GX6+0cfOx775xVF4H7KP/0/bcT&#10;E/bRZoqCKC3YKZMSuXal7XHP8z9a1UawUF5nFbIoKNg/S3I5XWOFfHYwamS8ESYdiemS8BxNqsT9&#10;on128wAE5mo6YPv1LfGEYv/MuQwZ5KSsxAz7d8StAmCssotFnOQ3xrtcyFqy7uGVJp8rqA20nmAo&#10;/HOaMZ1PIbxb5QknnckV5gDymxDoTUUEriDV47RSBfgBMGbG5eV9cDtwWB/3RHiyVN9uCHoBFFd/&#10;1RJt9a13S2Iki1IF2SGep5SdiHKCVt7z4+R2xnC5EKdSaho4TmnFwEWlMM0zLu/e4fLuPab55C3i&#10;phlKGz9Ntvg99XG74357w+N69TY5UX2fnjUK2BKBAuifqsCdmqZV20aRRvxcLhLVLu4ilbVtRYj8&#10;28D7OqjgKCBQN8TUaAJzyIdo7mLQpFHQpwlsCG+PO/55/RVf7l+w8h1nnjFhgiGGI05stPQOhAB7&#10;ERKk/UV0WNbVh/ao8gY457BYh8UxLLPfoGMwrbXe+sZoTJowGY3TaYaZDZiXEF5rw4GB7I2lwsOp&#10;DSYzYdIGRjSXctwnn6H7PqJPN2ycFQQZU6J0gPiHIqgnxCZQjPxKNpq3Uw1eTeHzB2KRUxbBKAB5&#10;//dUBOPFjc45EaK1Ga/fJk5LVq9U6FPqphgZwDfThMvLBe/fv8f67epZXPabgpp0mEAANBHMZKAm&#10;A2jC3S0lg09WFL1UFCAjJZJsXPymHzd+H2bkC1qWkb9pPJZC4ffy7gWfvv2E7777Dt999x0+ffoW&#10;Hz9+g5fLGfN8wvl0hjZTUCGpBHZ4MiqQTAqeBHOqOBzTSBCFAgcEwxpn9lMoq7V4PLydzv12x3J/&#10;4H674/X1Db/8+gv+8fPP+PnvP+OXX37B9e3NF6VBRRP9RuPaW5ZFKBJsCnwp1JQQHvPC31OJf0fa&#10;HFU5Oke5US8myaj0x5MAPig8E3KYo+dVLsYJYzr6M6DJEaV4rdh4Brhv/85/HQQ6YkHwtfvYV+9z&#10;B1+vF7b3bDglGsqcTdMkmuO6WG3lOtRqvFQ8UzuQcKTIbZEqIyVTLG7rcKuvuT9HrG+eAfBHYN4R&#10;W4cR0XGEPHvmGamb3SN2PEf8pI+QCr37P1J4d99HNZ7b3q+oDFNuT67X/UoFyWGjSq+nIXLDmc+P&#10;mtyQfuY9sPhr7SDLWEkSAG5JFsu6lhGH+ugpYvXotMf/hOhm7+9dyJspwEIqFef/HoKiL0uKYLcM&#10;yDxKTMiaoqSdsPEdlkGwUkjA2Cq3pdqTA7AngV0VlffsxUMJpFFRdNKf+mmBZrXyPyGG4EPktwTv&#10;PeCtm4rX3lrc20v2SPf6j7RR3FwLlPY6MnC3DzbmmjyC9tHCMpM3ObZQpGkc3v9Hk4xUYGhVIv1B&#10;xfI43L3eaLnhya9EDlYO1XRVKGaaCimyzsL+GsD7fCE5Zblt9/qwZhIoycUEdv0Ml57NLtfbVIY9&#10;0IhwroH1agqjdRCNdlRq3NDU83K20Sw8jLnej5CmEhCAeIbzGVvwxNHigPV2g9Y6gMD5bFFFjpJL&#10;FlckmpAjyvbjdTRjG5LaUp6UIrXaqkbawZb3vLTGbD+3+fOOBCK1lV7tuR3zq2riv6ilw/s1xmTr&#10;Y63xWB4eFK7Io8LyaihqiAoFga206r9Ys6itshkB2NdKbz6/zNaIWEboFgp/fmpS1NmqplbEt3LQ&#10;gHbuR8v/vPMUiZ9FpYynNtkmt5TwA8zlc1bgkspAh0kiFbIBVTjH4plmtBf2rcuKZV3Ctc/3xos5&#10;fQai/3sDo4zPHDQTdJiWSS4KISOQwnRS9mcO+FkSRQaxp3VwzqY/bLkEzGMuopgWSPtshcjHa7cN&#10;jC1JGR5mo41yuFCcHXF9RQVCzl6gUpDNJeA9Eg5tem0VzIdVJpRS+ilRkGOGIFpt/HSDmTCfTrhc&#10;3uF0uXhBarhG67pgud1xv17xuN3wuF+xPO5wdslTXch25vl90EbsuddHDwWL8HNjjuMfhMySfEcj&#10;HsV0rMY/DN7v9QzHw0coqWTaSstw00OgKLQCzQZ6NrhixefbF/zz7RfclitIWRgGJgC6UjWQUqE+&#10;48TkRMTNAViDt99j9eClMgW2F8BnB+sALzpeQY7CAWyhtMakGJMCZqMwzxOMMbC3ewD4XQjOzanD&#10;WmsoUpinGXPwVVOkPJDZtLQZF73PWmdQLKCQPe6ty6prpaSvJFKoEIM3Xp2yUHLSDoJjQRJA9zhG&#10;Jt5Da/xEAva15yzzNgmbKbj5JEVbKW6TDKBXcCjxfTFA13+zmQzef3iP73/8Hr/9zW/BTHAQoG1k&#10;SsPW4YixWAv39gq8quA3qVBHe9fFvAToWmBRCqTVJj3OvoizZWPBDKM1Xs4X/Pa3H/Hpu+/w6dMn&#10;fPcf/4Fvv/2Ejx8/4v379zidpjCqk5VgDK+egV3h2AW1+5o2MA5EFXMMrhLFsIvPk4MjDmvaAGEk&#10;7Hw6Ad94ZnRdLO63G768vuKXf37CP37+GX/76Sf89aef8M9//BNv17fUOMVGUaosU3gVl8rkrMah&#10;bFlJwpeu9j9VqhphzyUCI4+C+XwJbEf1hPJ+H3SgAsBAoTTqP6v7Hp0YH3gDVVzv9cvXqnKZ+euU&#10;YC2V2lFrrGdVoF9DADxLoozCHPu/+1gAVxksJiyWqBV67Qqys7Zp7QG/R5s3+Xl7tmx74M+IhHqW&#10;QOm9jmzUWmFhewrRPUBppIz6V9dYz2bo2XU/DJcd7A297+39e9MKgtr3LYHqlF0b99S5spGWwKMk&#10;CZLyLLx+Oifi7+EMhEtgv7cfHVV7HyFRU4BZ0UjK2invqUqpLtH6P0FM7n2mZ0OCx8+OK9XElImK&#10;eiJyLx+lTwzLa8yF/ZLwQRTv14l6rH9GtamYdu/DddBToZYSSnu094oaYHLC49UFJbP0BE5evwfX&#10;QdNreWCv1trv5XMUn7WWAv4IkX+EGGwB03VzXO+b0h6oVo6mzyf6DQ+cELSmkLMkLF7gMLJZap2H&#10;23O0RYTW/TILcIOy9SiPgdfRfib/twUluVubxn6gAL4EQO6tbmrgTiV/ev9ZXOWIXE/kVJPIwrbB&#10;Tyy5EsRFnm9hlD170UMdIOaK800AFykPbEeNfhT8aD03hRd+BNs4Y7g+iJfDZDeSJYQK9izO2tQv&#10;o8Ft+3DLyGHQUCywV6seFTiwTLZt1LbOCdKTJXHEDcFFCd6m86NZ64RcPh5PxtWKenlPtFbhNXrg&#10;fQTu/F7ne2+N8/nsz2x24MVlgRMpoQam0j6PY76AykrkEMjJijfgfcJCWtMd4YrGMHGv8E7AVCKL&#10;5DMGQS8nYSJVoD2XNmwJ8xZCw7IvKe9pK/OjzOsrP0DDRadS3Yu/k47N4Hb9UBBj/n4orZM7gQr/&#10;NNG1YDI+lFt5AaYO9wCOQ6bEGupXymJJTTCzz0Gxzu9zmjQUaV9TKO0BZkVJ1JmDvEM2YAjmtusK&#10;t66wq/X2LIv/O+tssmJ2zmeCpG1Y+XWrlT97XSAYZPqCFA5SA9CXONuW8KKCPNn60NfkWSXMSdg9&#10;QYmpChKLUaG8n6313Sa9CUqr0vEghUcHMS0pzOYEPU2Yzz6MVs9TzoVUKuQ0LlhXH/R9f/NK+2V5&#10;wFlvZVbYEDGHR0ptt3zh7HDIKrS5T3EC7uM+aG0MYg8iTx4IQv9V8L6YV/kKwKSwDRDPZKv5VqT8&#10;zhW87s1pAhuN6/0V//jyKz7fvmBlh4symEhDsz/+VBqbLcOK0tgSyPsjhbdhHWMNrBiS3Uv49xDM&#10;41KQrctMEDE0GAaMSRFOk8Y8GSilYNm/rgfvY7hPCIElbxFyPp0wTVNS3xR89+Yg7jfUzzR5KRgp&#10;hUNlBYENm40HjUslUR7/5Y1KQfINUkhaNDENVY0/dLdgVa1GrdnupGjmdqslWePt2GbMG83rMLLT&#10;yii8vL/gdJoB64tVxwqOEaYHFji3YGXvj7Vai+v9gbf1JoJDqKsoKtPi28q62DBpY7zHJBOcRRpj&#10;VlpBaZUsl7758AHf/+53+P3vf48ffvgB3376Dt/85iMulxdoY8LFsMEGx2XLKA6HSwikciyUZeGe&#10;uDB5kNj7IqjVlxUkumpKlsX2PQwAACAASURBVDPw48iGMRmNaVI4nSd8eP+Cb3/7Ed/+9jf4+PEb&#10;/PWvf8Xff/4Zv375gvv9Xnj+6XDgePVJbk4KMsaPzsQpufx8FAA/FYn13TUliCKiqlymzPuWo/hy&#10;dC3uL4za4ba1ZT7rc143CvJgrvfNFvh2RNEuD/NR0FOvCXiGQHwWpHr6fNmQZVtVXP33tXqttu3a&#10;UzQ9S3BwFYxb731UTTmV+0vZTO1ZAfWI9R6Q1gJ0joDGe0TRyC/5CIjXA+1br3lk/TVVzbHB2bHa&#10;OUIO7Nla/StEVO+5613z0Wce/d3mXtN2nL482zOoUKveW3vShhTqCBdaHpq1l+xegOoxpREPf7Zr&#10;X8JbUq4X0twDWnrWT61n+Ag4c+zzcdWk7Od8tNdmxSbKkTbKCGEriPzIMxPP81KRVC6WeNanaU20&#10;p942BHOynIDw767fyzYvRtaXRwJ1m0B7qL2dY2itynpRjIrv+UZnxT9XSuHnhD0mKQophLvl57i2&#10;pWqdB711eyTD4SjxVH6shGQW+02xBBFzuPJ1jWpn30f0Au3j9JkdBKszCn1HTTixUA43Pyo3f//I&#10;dugIqbs9D2u7UvGsd9S5cVo1W9u46lkorZmoAADrvSx64WNzJhBR0/KUYsOWgnrLPUrajRw5+47X&#10;jseA8O5eSKlDScRImmCAqu4rSnsuISIqRUB+R8v7wXPvvyceOLJfbUn8sm5zjpvElX9ukOxi4yRB&#10;zqQLn8pxV/DCRW9GXVQKg97BWpmhpjY1pe+lylBPD+4pTEaDnYZ1NgtK671OinMHCucNaA4kq+I9&#10;UFBOIHDhMLDFPXrZF4WjBW1fHw2LV/la2wkf7uIeNTnZ7YO4zH/JrhNCyCmmfxUpMAWxpNIwAcA9&#10;n18wn88w0wytNFTI6VDRzkbcq9Cm4xTDtLkCZ1W2/qIw+U+kw+SDSqJWxw5Yfa6lXa23ZXkseDwe&#10;eNzvWB53rI8FvHpCLuYJRuC7JrVy4CnBacJK+f2SEMVIh4D2My/rBTmp2p902k6WYYOFNAl5FfIQ&#10;IQhzYaEzsoHZZGMFQiqG8dYLnJTykw/TjGk+Yz5fMJ1O0CnvynvfL48Vy/2G2+0Nj9sN6+MOuy4+&#10;KN3ZRDaoVA6oNjgvalhpSdbDVShZNJUbYbZTzGegc8C6emzYTNrfG+eCMQxBqX+z8n4LJo8PsW6z&#10;X42oZuWnWHCKEnivZw09G9zZ4fX6hl++/Irr4w6lgLOZcNYzTmpCyN8JjMu9CAckIpADoAgcDz8i&#10;rNK33Fo4RwG0DwyZtVgdwRLDwR9CIG+fo8EwijFrwimEHxUxyMHqJPm/B8Z9MkZ4jbOgNzetU1GU&#10;P13gtr4W3nsiOJQHhIvmsfinXIQdwKuycpYezelQbGwAtbezPPhpMHfKAmyGGO2sOOY29VRPd8bx&#10;We0V5NNsPGjuAHZeeb5aYF29OkoRgVaAF0DZ3AhkX7yeYmbzQTb3LILzKqm8g18aeZ9OYwxOpwnv&#10;Xryf/e9/+BF/+MP/wg/f/4BvPn7E6XQCaQMm/76dsz4w2dlgOxRIEw7APGm/BiQRE+8zybrRK5RY&#10;+TUMTVDMALSwCXCBHc2EjPeXU1B6TuHML+cLvvnwHp9++1v89W8/4a9/+7sH8X/9DGtX34Ar8pMt&#10;pIKfYKnMkL5/IOlHWzbyfjqDioYFNaGT+AfnFSashdC+Hm1GMUqdyIyUqYHmIRlHXAXLUACFe0Rc&#10;SwlNOw39CFzNADVtijLJxh95zVotd8QL9yiAvxeYN/LC3BagNDyzcoO5VbN0dtumIEsGFY+C/nIO&#10;B28KqcKCjDsBRFxOmY2ApJFFS89+pUUsHrFFGgN8x5vqkTp0CKKire5tqdCL30XlwcA45tE8Gp0c&#10;edjvNdl7hMHR5vsZAkGqQmOOS+HTTST23bzT5pyWvAerQUDy3vNen5NUqZHlf3c4/MOhrSMya29N&#10;74FnPcX/3r2T0wZK0Wafaa4T6uDMhwArRqW1KMUGjcp0Q4CitTa2b4Y7wPth8qsA6FGER24BUQmB&#10;URu4j3sK9ffGvXW1F+4qgaP6+6Q1jJPZEJRFSDIsrT5ry33SCWWrWDfSqoU6gI5Qx5EA8HtrvgdO&#10;8UFwlNCe4hlNPZU1YNirEBWqWwA/gm3B+jjZTCpFAoxWzbMOwpNdBnVvwGv5/BEK32iJaxX9lARP&#10;NpO6+XM92++N8yl6qGcEmik9XeXQKKW6nrhwmEy7Q649MkhW7tlKkO/59ylCz/9mQ6KkfYjpqbO5&#10;tLDas9Or91XaCFu2Z5NUYPNma6Ni/0xeakLwJu69kthBZ1On0sq0J8LZE/88IxZo2dm0hB55DUpx&#10;XjzLTDrL6lpWKelNjy254WrsAZsTiYefQ0xYA0IRH21JxLUPd8XaJUQse1JVUXHxC5FCvC8bc5na&#10;rolKO8GjIegleM4N5XptG9zL1MGBmpi6gpsW0Nsi4goqkHoiy4PEmrAS0sZAmxlmmmEmr7ieTt5/&#10;fgrWKaSNyFbKZEtlhucBea2he1mJ4Xk2aipusHWMdXlgedywPG5Yl0f4s2BdFq+uD0p7ZudxEqYc&#10;5A0vnlWIn8vjPSwzKMO6iysyn/vCyZ4I7UkIqvLT6v2YdgRAZe8qyTqJ1RbXSmV3BBLPSbH2G9aV&#10;kmQvPn/AWFNGLXlbzBhEO53O0NMMbWYoZRCt79ZlweP2wOMarXFucOsjuYc4jiRQJBca+TyCgGgV&#10;S1zlCaUJ4fgdIvDZfy4SOUhculiIHt5PX1h/XijCUS3gE+A9V4UMHQKd2g8qFeUeVTebCIAGaPZB&#10;tU4Tro8bfv3yGZ9fP2Nd73iZCS9K46INTtqANAHW4REDNrk1JYB8Yijnx1msBzjJWW8XEpT4dnVw&#10;qwWzApMDlA8mUcieZ8q7+mAy/vBZlxWrdf51AtBIYfSLmb1nehjr8QFANodV1bYczLsb31eN8Ee/&#10;ZKbA8oTGO4Y3pd2OijpCNhV1unW9Rddj7K0GRyaBS3lyrwCRB3zwb8l/qHygokUKi1KPm5WrQK/D&#10;L2cOIy5xn2cHKJ+JkIoT55lCJheaJpfDitBitWvgkAvgSGmNaZoSi5gLJK+AOk0TXl4u+I/vPuGH&#10;H3/Ajz/+iB++/x2+++4T3r9/D218grkPWrawhX82pZkUTpN8DC2CAWMh6RzDsrCaDECiC5+RlL/U&#10;KhwwzjEcHBTgx8DD9AoC+BMLV6001EwwijBPPlT3m998g2+/+w4//e3v+N//5//gbz/9DbfXK9gx&#10;FGlMxr83H3RbPiNUAZ+MqJByWQVIEBkYufCRxjnpPdaqBMphU9TwK0+TCiwBLnloMqo9vpp1e06d&#10;17b16IWJcoc0Kgu5kijjxlO8BViesU05AqId9UnvjdS3yYRyNLMmm8tCtwYPWgAiN/vLrfKlVp/t&#10;NUaBDItqBSVUb4W4TYzIMhoerYTSZ//5iYkecFx73e8FFB9VtPXU/C0gfi+kuXxN6n5vrWZsTVzU&#10;YF/ui455dh/JnWgFR9UA8jPkVGtKYg9063rVZ0imnDKKP88C6onXU2XCue4nv97yhYroLekTzXLD&#10;5jGgtaekb4GEh4HkQT7G0SnJMVEj74Zcp7w5V0jWPUIx2xtWLj4v8S7uz5WKPTXB4hAtvWppI6Qg&#10;tIhILvqIvvikwb1DhNenr2UYMpPs6ILzjLY4hr8CZGl5A7f2W/msRdUxkevb+XAGi6Ilg4Nr7GHK&#10;K7aEenFznhX1C3KmVi7WNjkFR4AX6pyWuUEXhEOcglY0/B1jG8BcTuX7nHuT+PceJEESdkWbijL4&#10;r7qPjTVdA2BUWv9u1PfpJBFCqAxmRo9l6ZtdTQijb3/UshBqBUH39hRpJVpOd8gHaTvlwFTuOWnK&#10;AyVRQcI/v7CeBMPZFWAXAFSVp2XR5iE3eDiN1mKvj3TFNGnL07vdc9bCCGoS3eX3BJJA9hgsyaba&#10;A6Svyq4/VwtEb9dh8b3RPgnWEQHth9C2HQHka2qtQ99GopaUtnglCdKqARTltYYep8EoAr6z8KUE&#10;veVkQ9z3tCIoHfYiBJV3el5jDgnAog5uA9nY2Js1ryeet8wj2o9cPmJR1loHexOYR/q4klQlbHVv&#10;Y2VBUevG+iXsSUoBShvM8wnzOait5zPMNIU/3hIHwSKPg3uADdkSqYtPKnsn9q2GnZPyGYNaeTse&#10;Jex812XB25dXvH35jPv1FevjBrsuwSrHpr2eQ6ixt9UJ+zxUSql3KC2TaKM0z1gFAZuJ1pzjQV3w&#10;PmIQtRhPisvKvEkq9o4E9HNFRFF2ZyiSYahS8guMdE/0lAXdeW/Qxt9TSqD9CdN8wmTmkDfg77e1&#10;awih9X72y/2O9RGscdwKAkMRw5K3vU64JKTVkwqEqrQfkNimEOnWSuX0NVRWc9JKSxxLLv+FUsJ2&#10;PDi9AAzNygtY/93gfWqsDrx2X1lWHVQ1awMPipJR0GcDOmvcYfH5+opfvvyC1+sXAA/M84wXrXDR&#10;BpM2YEVYYoBoGrcJvnMRrOYANYaF5v0QFzhnocMYpWOXfKs4JIdLH9Ok14gjIcGWZ1kXr9h/LFhX&#10;73nvIpjJgFYa8zQnu5wyxIXLh6a45M8pwnrsakmbiEBaJ8Jxivvg/dpSA1AEB4mBAd5WPvlBVrvh&#10;gjUAVnttCYQ2A14VC81FCKRUhZReX9xbmyE+Faz8tARFS5agro5sYGRzpdKGSmKLm9e/LgBzcau0&#10;gpmMZ4+1BjvArr6h0krhfDrh229/g9//+AP+67/+K1jkfMI333zwNj8ErNbCOz+x/2cRxCOIsdDM&#10;CM+kgg6BBDMZoJjFEFqhaLenwgJQ5PyhpLzyPh5cgA+1ck4AMT6JBWae8N4onM4nXN69w7sP7/Hy&#10;7h3evbzD//3f/xe//OOfWJ1NyfDMjHVdy0IiEAVpnTF7os26ZOGTtlrhxsC0DcSJewQVhGsEsLhS&#10;FJRKCq6KMhZkQlyYcgye68KGxDOOY2pRoq11T63OAPrqx+24HVdB0agakueLxK9RWhwNh+2BnER9&#10;K63WWHvLo3h7tvVGjanr01lP1nBbCpXCcnL4mUoerYWFSN5QNl6FpUXYfoE98nbfBWj+Re/tlvXC&#10;ERVyb/Jk7zVqv/TxtMpO8NtAkfTs9empWkeA8HFVHD9lXVH+kzfhjjKAvhwTrxTCoWmSv2/Ph7lP&#10;3lHp57uB81HYm+w1w8fVqdx9bvcseY7uYc/Yq0SSomi4CyBfKNvkWDiyHWJdbx8T6OTGrFBIowSl&#10;mOp7WYlGWVhoCJXSBoThsRioAMjSgb4lHCTwWts4tJ8DRm3380y+CroQdnuPKNdGvI4KMAQ9IPfk&#10;gpATnnv7DzXeU/TmjZOFqYktamTOYYnVazeDy7lFd2e1WaHMj58hgQ9tsdeexYdc1/F6ZntPQWKh&#10;zDwtp3eEPYz8gypUhvvAE6laMCA0nvXLiKlmUtnup7iQkQkQz3v9Gr0zfPS1ERBYXo/Wx809Dnk/&#10;2g25HKcaYiDuZueOocIEPB4PgB3maYaZKNlg+M/JW4CTS2FV7/mqRWCbzAGUYY71vjeyommB5jKf&#10;TSpSZRWY7Mm7SEqjWm/YdcV8umgZVwtIpA3NSHm/13tTd//c88ku7Z8oTMFYa4WnePWahV1TbeMW&#10;15XKWWb1Xo0AhglwUXqio4wXD+RdDF2OQbBRvKjC06YyuCtC5+X6kCr18lrQbp03shgdhZCXAqtj&#10;4P2oPqoV8819vUHM9Oo2RWW46FEB0aYXY28OpbW3SJnmGafzGafLBafzBWY+QWlTBNSv65LzJVdh&#10;VS2samwAR2W+Qpvc9CrvGIQ6n06YTzOUUnhcb/j889/x5ZdfsT5uPn8CnCxwot0LiywWRZS/Lvzn&#10;XcpAadWUm9TXjD1lXgMtj/tEeimknn67d3EB2m/3B0rZlxsrxWCVAyeB7a09wR7fVO6Zuar1kwbk&#10;sbBp8hMW4b5r5askZx1W+4BdVyyPBffbFffbG5b7PajXY8YKgxqELmSeApDw2UTsVM9ySbBzp+eW&#10;14rLHiVhrC6RkJFUBhys5bBPuoRFKlb/bvB+bCUw2jS64+4FGy1DNAjKaKjTBDcp3G43/PPtV/zy&#10;+hnLcoPRDmdoXNSMi56h1YQ1heBSyNUMQCKxKPCUKDb8TV6DPY4JChRmhKDaAOgm9jePCUalWVwe&#10;q12wLJ6tteuCR/S+WvwIDRFhmiac5jnY66BUatcjlkkQxQfdp5/vM5h98vUapg/YuWrkCcUoSbyd&#10;0as+WqywHCfZrIWvC+VspbHH+5kBhe26k+BlHEWmUMkXZk0tD0smuGSBIzC2OEpK0eddp3Ryrf3B&#10;H7aBoijpE2C5EdLah6pMZvKeahEgJ8akDd69vOA//+MT/uu//gt/+uMf8OOPP+Djbz7CTDOU9kTD&#10;ulpv68Mh4Ad+QiQ1aKSwaeuISmUQMrurRL5BfEIJyk8jhJANx/krUIBiHZqyGDIUk+wD25Xuikt2&#10;SmYivNMKZp5xPl1wOb/gNJ3w/yuNv/3971iWu2dhlYYjB8s2rTei7JGW8XYGWwe2DDgORLfUkFbr&#10;TxREMpiHtlV6Zedbk2wSwMeGnDlWyxwLd2sHwpYFd+85y9+7HQHesvR9gvaIp3ZL3THyZB293pFG&#10;fgug90HKlgVLLzOgPTFETTC8qexkHgJ4BSnE3PU3rhs6rvxCtsFCvHvNW8q9fxWc3/OCH6nR62va&#10;87jfszgZ+Ys3rycNQLODoPnosx0lRUZA8lHyaw/kH3lUO8fBas1twsML8pC3lhetNS5/bkTAHb1W&#10;IyJjz7f/iHJs9Cx3f0YE1RWfDdxHZ1rXC21QtiZEjj6HzDWI1LOA6SXClJ9Pfi7pSd3KFNm8BnNp&#10;D1GfBzUTcJCUG52Ne+ukOMnVmEg7El58NHC4eM3YKEvlXXEWlb/H+ZSzbi2RLFuKHJ79a1iTbKBS&#10;ERZrVWn70ypdSnW9mIysz07s20cdndxrWiAJMK/+/mhFlW2GyjDTEk8vhTe1hYUkAoZWZOFrUYm8&#10;fRZLgQhDgqXjXJceITuyaOvuqx3gtwAOqbd/t7MDNoBQCO5el0ewbDWQ/jlyv9p71lrTgyN1uVzn&#10;/MS53rqntdf3FtcQoZq1Qr41mYlxiGwUhCtVTjaMzr+yfmjbIO73GPneZc2JIDoSNqBKMjCCuooC&#10;BlOqh6Utad2bsiBw4mclVDaTGTVOkw6e6w5BteS9zqPlCilKALNj9tbI0fXAIRMFCXxFAfjR9o1i&#10;q2bu70+jc+VIRk9p/UlfJVRo1VGt+u3I69f2bXn/YvH8dt4LlXVNvMdak7BImXE+n3G+vOB0PkPP&#10;M5TyGINbl2xpva5Y1wXrY8Xj4T3nXSCMIBTNTljKxcUkBasybNp/n4KZJpwvF7y8f4d5nrHc77i/&#10;vYLXBVpRwIFa99pbCqd7RsJVI06lCMEF7zy/fctF+X7r/VeSZaUoJ08aROuoUvSXJ2TihytF2zlb&#10;MPahKmE9sa5hh2TjJ39/z2IrYmx6MjBmwvl8xjSfoII9Doi8QHVZsNweeNxvWB8L7OJDaa17hKD1&#10;PIpDyHihDGd3rhSuuvB93rrGFXu0zBCqg4FLEB+JwJHEhXdxEfiq8i4bAGDZJXIz5uoAFDJE3L8X&#10;vO81gPJBfTaAqMkwkmeztNGAUbDscFvu+Pz6GW/XV5BzOE8GZzXjrE846xlEGmAbgmtVAhaTv5Aq&#10;WRFFCtoQSAPWep8q4ziA/v6PDaEUDlwGZSWvxEAUOH8YrKv3LbLrw49yBAV+HCGbp8lbo3habD9I&#10;Ev8amNK9f6JicBUgXnqDyYa9VgFwodjZ2v2kyJ4hwCBHOeXoYa/hkL+7pUKSxXGu1RRqLr51eFHr&#10;2hOSisAlqyEHRTqMV+nQ/LlchFdKzy0Dz+nAMMaPhBljABDsauEsME8n/OY3H/HjD9/jj3/8X/jj&#10;H/4Xfve7/8S7dy8gpeFAfrKDGatlWMdw0lM9jBWRAO/z6Gnp75cGjUkFtxivzvJ6GI3oeW85BDiv&#10;fkSMlPDIZxZFaJYlaTWF4hx+KoUZxAqAg1IWxgXlA3kiYzI+9BkE/PTTT1gej9xmc5yQiGHUITAp&#10;eMn5IteGNHGHmGZbh8dyNYtbKu7rBjaTgExakFX+0CMx+izH9aOlFghfDYqOQQLuUtt7/vNbMpY2&#10;xWrvLR8FH/fCTI+EnY6a+j27tr3zZvSZelYttSpwTxm9pxg/slf3rE/ymbv1898LlB+tq5H3/QiM&#10;OvL79u55C6jofa2XvdBSH+6OgEfVRAv86zwMRwLiRhY2I6Beggx99WR73e8RMr335oIyxDobfn/Z&#10;LEbwTgZgjciSvaZwD8DfAxeemcJoESCjNbv3vNZe8dwhefOhW1r8tC0iahV4eUbt5SG0RQIHzxfe&#10;1pp7e1ttn8CdyTHuqMXLSdCvu2dHVI3j9de+Sn0CKAfAHQmBLxvsOqDWpZone8BTCnujMFNd5OI0&#10;8p2GeyuNa+j+nkCbALfW3lh8DSVIyVJZKMbUPbBGpYUgGj7X3N/vevtPQQql4j3eOK72sdwX1BNG&#10;PaGaDOqUvUGP8JVWifJaJQvI6nOpGKwYRfkpzDWHqB+x2DiSMdKaqtzfs7nyUaY9jjvvRM7Bwa/t&#10;eT4lu9a0f1JWO49IpxLQdsPPyztWd7FXjKrjXq3W9v0uSdJmDSUnj6pJMabxnlP4KCewPJ6/Kq+L&#10;KjM1wYHU2wjyhASJIF0RmRtyIorgg+0kBGWkIH8bp68RMiDqSsEqpNUuGtqmpMgtbKiENWT8Wrr+&#10;Ie+CCEqZ0FPPmOfZK7WNLiaHIlj2uD/w9voFy/1RPZPSViRkPtDGTaMSfqArjjhS/+8B91zbGB/s&#10;x1pflyTsxq++Ok/23j+NknGBnBUgyRlx36IaXet4z04w0ylZ4mjjbXHYMR7LHY/HA0sMg12jx7zF&#10;uqxwq03hyYkbch4fiFZy0t1RhXusoECBYErvki2wMB5sYZc7jDFw1v87UQBhlSrC4gsiR05GF0QX&#10;FbJ0RhmW27ru/an7ksSTIP42wBYF+SYJuIyZeYI5ClO397nw0E47VMQBWYp7AxAeewtrbZp+WNYV&#10;7FwSr8Y6wUwGZ6OhjQfwlVLg1eK+Xr0d9LJgud3xuN1hHwvYWr8NkYOFDUbX7KNSY/ZN6mtcmDjc&#10;9oT+/a3+j7MpgDcGaacMVpRZRBQws6ja1OG6KXmf4uuvzluzK0A5v9ZcmAgpzx3GM3DRVwTWtoJo&#10;ceiX9vxsi8WpFEgD2pjAuKy43q748vqKx+OGiQgXc8LLfMHZnDDrkw+2dAzDCgYRwEfyu6Zavh5U&#10;AAyL1a5Y1gV6WbCAsa6M1a5hwTGcCqrm2sWLs0rfs7gEZ/2G4j2wckL2PJkE3FNRoQ5UmU+APKP/&#10;pkYVmgoI0bhvyWXp4cXbv2cU4Mf29x/zKt5+f7nJNANohMInjSK57CsZCxMqqgRu+EXXRStlFyBR&#10;2KRxPGawI6EuP2ZnVBeCSukwnqV9YEk4ZNgBp/mC//yP7/CHP/4Bf/rjH/D//f5HfPr0W5zPJ4CA&#10;JVjkZMfJzAL7NHQVDiolcgdK5Vt05ZLkSfT4h/NklQKgo0MNLHiJm+8jrG3K96BWkIBD6jvlscfI&#10;epLz7y8eGMSY50k0gXmT/emvf8X9fk/KCIYgmgh+A4zgvSATSLWyI0QopSwyVFkwpwaZPVEgx619&#10;gJKCUxzoO1UkkaM4u7cK6KMK0P3v4y5w3gOt2x7nOBjQeqxoPKJ6Pkry7ql5e0rsI8TAMzYkvfNq&#10;j6wY+UuO1BVHSJASYNj69G9VAs/fgyMq8vrajNSAR0D7I18f+cUfmdLYnI2087vlyDYfEzW0grz2&#10;SKY98GAPnDxy33pB2CxCkrMKBJugzGyT096z9kiKDch2SHW2/1l6P7+XQXBUMd2b/sjqohIMztMJ&#10;PGxuuQd+iT7pGVL0mbo91UngQ6RajxRLlHVDBc1VvdWyhCqb0ec/V18ksbe/NqzwUAYGb59LVwBf&#10;0t+6BjLLKdA8lh2VWIq8vy4JD1s54kqKNsDaoWsiLHHke8quQ9L7nAtFnbSfyAAcivyq0fPl2Akv&#10;dSFqqEDsTFe1A+ZbVqHFmuMKF6lCtKPKtx6ELTRztKXP0Mjl2tivkKidO8i1tCZFAcSU3t9EtA1C&#10;pa1/9iFR1qC+3Pbsbc/0I0QgbwJl64mEap3GSQznOxYtApG58D3Fbm1Vv36r5qi/twaiJGC1p/Bv&#10;CWFqIKsneJBtxib0UfoNUAm6UaVgl+rVnJVQGIOiSvIqnrkqTqEk4BNxlT1xlPCYlFhkGalE4neK&#10;NUIxo4OTZYdC2SByIRwbTxmXW1rIOhN7myNPvmgzYY4WK+cz5pMXxCljPBFaZPMEu5VlweX9ezzu&#10;NyyPB9Z1DVMhS8Jv4g2giqgu3yxXIeE8rEWOTlJu6/ljtoN7WSU9gLhnaXnUarM+yrPaXJw1IXRP&#10;aUCraFHj711SWwdSzzmH++2BNYhrl2Xx4bCPR7K6ZvZT9t7FImYkcF4v2tdidY/ODUI+kQkC6/Ek&#10;z4rlkS1rlG7UG626Tp7B0amjtrzp1FWtqb86NJaawdZ9XNXfY04EcqzlFelgyeUtnD3BHV7L5Swh&#10;v1dQEb7uHKfMUMDBBYHnuqzeejxgi6u1SbQQsUZjDKbJwUwT5tMJ5/MFl8sLpmnGsix4fX3F7fbA&#10;sqzBFsn6iYvF46sq4quKwCoIra0FEWC0BjuH5bHgdr/hcX8kkkjHuq6yJLPOT3LkfASPcWltqh4o&#10;TPQIrz2lfK6j1tmRQ2udvk9pLnIU4z2qibRazf9vBO9pwwxsx/WPAQG1SrrYQDSgjE+XdqSwPlZc&#10;3664vr3BrivenQ3eny54d36HyZxglAEcoJyCtgTtCLrFUqIgwQBiOLawbvG2N2sA7y1gnfVKY1Dy&#10;hWfKgGgcdbXWhYVqwJrA3ngcxPA3EhqKgGmeQghDDiRshTttGW589f+4W1TmhosRyYdIUARGNDJL&#10;oSB33PfSG/1+5rE6XuyIXgAAIABJREFUrByrwUZZvwUaXALo5XRADfiXBXnZwPSBPCpUEkUqNHte&#10;zzmEUaxAaqRrGScxXDFV0TrQjfHqgNi4+TEeP6FxOb/g+x++x5//9Cf8+c9/wu9//AEfP37ENBm/&#10;Ca6BUEqos/KKDCUPE1msqI3CSa4DJUbGbcxwUOwnDEAwmjBNGpbXYA31wON+9wxn2gRLAoeIwgap&#10;QKSL7/N5ahbMPllbwf+lMf7n371/AfApbHCeFPvprz9hvbt0sDqZAhLGIBnsP6/RIO03163/O0PI&#10;YcpxtVShhjXpgv9ose4SZQ+NkFSNPoFTAuN94I3ETNBzKunjz2H7NevR37Hqfgy+jIHdI8rJryUo&#10;t6QGH379PZuevd87ChY9Aj73rseeVQMdtOZ6hnB5dkJkZA+0Z2HxzNh6S4Uyqit6pQt1wUESYFwF&#10;PkQykFEA/UeIoFHj0yvMW8GnR8iCo/XXSImvoMDKj/xKUrap6OT9/enZeze673tE4RHgfm8dPmNP&#10;1IbgxTVuBEx2sLAGGVf2ZEefzSPvfxSIfDQ8vfbIpQFHeCR/QQJUe567fTGEOpRDwZWyWtYu9ddI&#10;jE4jKLHqBjo1gbzFIFmoiL1SNtsOaa1LsC6qwQfE5FMAymZBlaGCvWc13Z/O9R6Bqjk8MgDQddaI&#10;6q/9I3ZHhdKxzbkKT+C8LnOP4ZqEUvFg1kn0qHzAKeR/KOpkDLQedC7I9L6nbhSuqEqRTEVG2x6J&#10;tVdr7YWab59V1bk3/Qy85n4rrrvSRlbkqGLii/cZP/PRCb16X6sFH72A9729drS/tq2Kgu+0APkz&#10;IetKAbewiFEy7ygjfEmNrqgGIreCpPzcoSSXubSBEm8oT5KowbN1aL/J+VNbSxyISOnqVWU4pqzX&#10;CpJRpckkCpOAZjI4Xy44XS6YTwG4n3yoJaecsaie5ZDF5qABnBVhOs2w64J18RYs9+vNq/FDCKkL&#10;dsL5TKhwMJIOAvsh34dFJU+IMnogb+/nkzJZPAeSrJb/6/nht48aeXepOH84gONaKRjt1dXTNBX/&#10;BBGstd52enl4pX24N14VHayOot989JRXygsmEO3QHDhOW4EKIN238KVlTQoyFlmQzlkffIty+hTJ&#10;iYI22d6ci+YNxhCnE0dT2q1pjZ4ATH5P4acfAXLxNdV0g1DBplnkRwY78YzRcrLJjlMTPlvAZ3pa&#10;57CuHheydgm4jc8e9GpzF4iYaMnpcaPz6YT5dMbl5YLT6Yx5njFN/kx4e33D/X734cBvb1hXW+yf&#10;8fklUADJvdjbi0NXgIFVK6zLitcvr/jnL//E7XrFKRBE2uhCkByf29V5gohdyMLQGsYYaL1mS0BA&#10;XDu/WcY1rbWGMdqTEbN3gzHGO7worVJ94YJFjwM3esHnAN+nlPcx0HAL9NRsEB8AdhsgRbDLUbOB&#10;miYwMdaHT3m+3+8AMyY94XJ6weV0gVHGP7QMIHpdIzNtKfhPqMRJRf96Dw5at8C5Nah6XbAf4ZAS&#10;TYVBRUyIVuEBds55JmixYKWBCN4HYJKV9/IyWnugVIxUZqVHH3DYOzT3lBbbUdqt0iQ+DJHJzBtZ&#10;22ZGKjaSRxTKUUCuAlFbRZZsjKSffe1Nnr/mOsB+WbRs1xUXSTaMnuJT+HVKvyuUQbSQvB1HFb2p&#10;grO4CdbEjdRoE7yvCM56lfrL5QXf//A7/OUvf8Z///df8OOPP+DDhw/QSmMNwL2LKok4skMhlVsq&#10;7UO4LvXUUgmsyZ8tOCVk70AQDBQmo3E6GTxWD7qvyx33x9UHwwZyIBWeoeDSRkPBAEoHD7uoqvdG&#10;PM4u3pOfQ0PrHAguIGQG73AB+FOwolqxrCvWv/0d6/rw61Ikxkvlkr+uPileki9pTbgMyEEQF/Xa&#10;jk26UvU4mwsZCqERLYrnMpjtMFjL9WgodtWqstLtEactxekWQCytVp5WLA8atXg9RxYgo2DOZ8Hk&#10;cr/jrrXLGEhs+OAeABn4SVuV1uv0VME9EHzv+hx9vdZrHXnt1jneA+5792CvEd8LGj0M3AINgLFs&#10;bIvivhGGOSI7RrkMR8b/a/FCj7jphaiOgPq9Mej6Z4zWYK2BKuw9F/9I++jepMuIEDvqZb0H4Pee&#10;t9aeKUfjj0wq9f6uN4kz+t4j++rXgPGHXqdSOG7e2wGSoGUHUI4QD+5lFWq2OT9QBtYeFQHtKe6P&#10;ZS1RlVvACZhJAWMbz9ggnNh4n3K61nFKMKr+iDzZT84GEULwQTdRoUWbQM69s2QPXD9y9jxLrja/&#10;h3PIcSQi0v1RVKjIUwCrqBefIfWL0NXKw6JU/EsxTiZfolBJeniXAZQlEF1b0rEA21X6S9ds3ur8&#10;o16TV6uyQZJMioTBc/fzyL2uz6y96dB6ul6GH9bq++3+yNVuFCYSttznIZB+r45qAY6jmnjvuSrP&#10;JLUh6pqAKcNP+NcCH8rBqPVaEZnbBXGTBUURYN8GUbJAD/2EB20J4aIiit9b2n5QRcYwl/0GdSx5&#10;qBrhlULJsk8R10MK67jhRyPwJaW098SeQpilmaC0wnyacb5cME0zlNY+0FRlW1UEEZgHFH3I5bos&#10;sG7160BYiKiE7yDtxyRyDyWhRmWqLZ49qtuT0Lzjf47hmXbkPJRfbwlo91wDjgpIWOyp0arJGI3J&#10;TDBTBOwNVEBeY6//uN+9f/26wNo1ZxNEBw1ki5aC5FG02UsSVCKf35xat9kLmP0Z4V03fIioSvkJ&#10;1UQ/qt5B2p0BzfO8a6kpgPc9YH+zj6G0hIqTffU0RbFOkO9/DPVFgQW4ZPfir0fECX3G4rIsWBY/&#10;qbIsC263NyzLw9/fSftcT6Zy4g8eK5umCe/ef8A333yDy+UCYyY4Z3G93nC9vuF2vwZ7pEcA7pEn&#10;FMMEo3NerGkmA4aBjoAMZ/LTWcbjvuDtyxuub69wlzMUKRhnEngfX8vaNZFFAHxQ8jwDDlhpTdfU&#10;2iweTntSEOMaraCDZdfpdMJ8OqU1ro2GVl7UqkBgrVO+prVW4FH/Q+D9RkDEXDC5pQfTuMHJhXG5&#10;MSkiv0GfTtDGYHUPfwNer3gsC5gBTRqzmTDrGYY04AjOOn+4ubzRK6fhyAKwRe3kz0GH1TqwW7Es&#10;fjSH2SKaYZBSUFonX6fI7smxKybO4Ld1cCuB4r+HURJFeeHl/Z+rkbhOwyaKXN4pbmXSuixAYrBu&#10;e03kgiqyQWlETG0LWQY66nsUc6uFeh4j/+J8HfIDse93L/dmRuk9uAFA6jc9UmByLQCoxvZC4ZUb&#10;0WD7ojxDR6TBsJuR19ggqOCTVgDeTFCa8O7lHb7/3gP3f/nLn/DDj9/jw4d3UDoEdVgH60LTqFTh&#10;qZZ8EOPYjs5KfNTqgFh0MLzPG8IIFdhPW6RU82AIQ8C6Lrhe/eTL43H3Y4XrGhQ0OjGPebEYHxgE&#10;P3JkzJQIIQZjDQG4YA1nCeAlhN4yNADMBi/vLvj03Scsq8V98Qf5z3//GY4dFGKwcFXMcAgMDoFE&#10;BUElk7/roK1ojeQcODKq3AKCtmPY2YfRwSmCJhYaokwWkWT5y5pUWlfuqida6sERoD4qyspnsl0Y&#10;9grOUVhcsmGqCsOxbUX5DB9R42e//rE1zZ49S481zepKHlp+7IG2PbuJEbg+AqGOBOe2mtFjXriD&#10;oryBQcgRQGr4GI/AoD3g/hnP9iFx0ADiVVSGNibKmuARPQfgjwDYrwm1PTIN0i3uDwacZaVOFmJs&#10;70dJfreCoEcEzVeBzwPldUsI4oKfZo/42LOhkkBCl2jCPnC/BxwfaYa/Zv10AXTwxipDTuzt3bO+&#10;jcl2GmMzHTYkmXIh2T4fuEsuH1Gib9eNrLFdsnphIQpA0wZBZhz43Ktkt0dSNBREDKSbe0Yi6kUT&#10;LcVGI0/6PXuo3kTKiGDcI/VaxG55/mXgXAVbD3nPC46I9wmZFpi1vceUvLXboOJWlOM4hsdR6MlE&#10;bU6lnzhRfWpQ9mWHqvJlqFuH5UBkaudrUf0cNcbFmTbr/+lsOfCmB96IxHZyS0Yig77IZJvTFA1T&#10;UGQHUPdZ2auHJRAZp36V0ii8Z6r13rMI2SNH6j2v9rIvPLCpBO6lWZdv/aRBVVVjyH6Tq76TxJqL&#10;6yN6wFeCP6qcQj2+SRsMoOwTynq83Sv0g5I3tStn0qYgrUACcJXivYxZRAsKpQ10CBA9v7xgPp29&#10;JU7oq6O1RSSEnLWwq8W6PmDXB+y64PF44H674Xb14CAzQ+so+NIJ2/GBp5loEXEkAutAScoIAVnP&#10;6ldOWm37t/iMj0jYPcEE7Qa31xNM2baDQJ39oNiHI9mNMiuKucqEiadh8DWPbgMmkNVKexyEGR60&#10;fzxwfzywPILtdLIusWHqNfR6VIekVuQYEZyw8traURHKZJdoOyysqoQSPZ0HFQXHdV9UCYBkmHE7&#10;XyTb4pXWetlWRQa9Z+cPqoSo4fo7Bxtq32VZsK4rlFaYpmnbP0TRsfWgfASmXRLI+uvurMVqbbC/&#10;4ew64QBns4+8dRb32w3WrVA0gyYTFPEGYArWwwQTrK0ulwvevXuHaZpgrcP97hX2b2/eFt3aYF0T&#10;gmWj4wInooHTBJK3r+NEBktSXdrXOGZcb3cA/n1I3w7nvE16zCklCgHhDlhWCwJl8N7562GtS1Np&#10;xnhXFaVVsB7SQUQbwpenCdNscJonnE8zzqcTptMMbaK41YCobe/3bwPv6w2/BfxIK5RWY1UvJEUB&#10;zIyLXxG0UTCzt79YF4vr7Y632xWrXUFwUAqYtMZsDIzSoJXB1kGGDUOMjcUgT8eAhffYXtkCzgLO&#10;+bGc9QF2q7f5gPbAJavUUOioaEZpPROvuou+Wy77W/oACAUTQH+VfkooeCoPtWLDLEiRgYIyKiBY&#10;qk/aBa8cYoKsqcJqjaMzFObnGAog1/QkrJVbo8a4DTygAMFrOybZvOWRNBZJ9VQJcKLS3AV4t940&#10;SYSzbgG79PpA3w8zjd06hJxqKE3hQawP25jm7XIQCOkAXBM4hLW+vLzgd7/7T/z3f/8Ff/7zn/DD&#10;D7/Du5cLQPCbZ+ClOKjXEcYBE3CvNJQWHvpKHsS5iEwKPDn+J5KBSLB/0aNyWVc4t+Lt9Yrrmy96&#10;nAtEF4cRKUWA1qkBgsvkidaebc97g0Hy/XKeVLOOQbBh07UgzaAT4f37d/j03be4PW54u77h7XrF&#10;65fXfHiHjIDICFtnsdgFa5iiybMFgkwsZS3F8yBNV+KjJ8H6PGHQCeqKifas0ngoZxausqzi3RHy&#10;sU92+A2VH+tRtXjR1DqhYhAg3QhU2jZ3pb+vfL0jAB4z7QAu5Xve7h9UqcGoqSormoPq99cKso18&#10;o0FyHLFx2QPpRkrdPXXOiGA5Auy2fud2X6/lYGU2iQtESgQCWYZ7FapW7J4Ne6r1o6F9ze+pPpbv&#10;gVUOX/sXAednVZGj33N0zP8IYLmlW/JCrjNuRgHbcVQVOEYudGuByp6Cii6nNOlt+Q6X4/95T/BW&#10;BD44qudXzMzjyliEhDKksljUDCncEs1Q0L21/f9oe9M0y3EkSVAUIPkWM/fYMjOW7urpusNcYO5/&#10;jJmve+arrAzfzOyRBKDzAwpAAa7mmRVVnhG+mfGRIKAqIipy1nLszLTQ6rujVJhZmabtQyrJo1IU&#10;Ntf33jwFUFP/07qidpOwW11bCiqgdTLyDDlc76Ha/qohnxcZPlpuzNKMhpipRVzZBWZIKu2DwFId&#10;3nzeLGSCePOSyg3a8Xx/jxXcEZm9ZxW39/X0ObEQCa1OViAXVLwCfGcyCYn8xwEZSWhcChbCSx0t&#10;5j1jmlwWknR99PZN4akauE9ZEEDrI0gLkLUGS2mxry5stqozlirPZd2bbUZmrAHs1IgaqCXY1btJ&#10;CvMlWu0vzxDsawTJ2vu77EGpziFTohhKWMDmGmwk4UqMZSTk2ZhIxsT7wlXnF1W7tArqV2cRjjJZ&#10;0p7EVe3a1o60oqyj5k9Q/Yeqe5b7Nc7tbv7cxfKLm3uR7mezP3FR9nOD36T7VxFyreWoIiP24kqS&#10;SEu7lMb6WmxsAssEM7KgzRpth2PLFHUfVdq262Bsh34Y0F9ioGnr8hBCBOznacI4juJlPwp4L5Y4&#10;Yww9DaJM7vse3PUIMv2UwT8yaqJ7mRWxJl6iFZ9mUoEBddBwdcLsEo8tML8unGjfkfTnuVIKr01N&#10;rE2MU3Nul3VVyGq932Vhoo1gZPvDWMnkQwoDDZjmKSq4pykDzt65jLmZtAKpimIGV8Y8tEB3kjtb&#10;slWC4rzIcJ1HovZcVi4bTJIjCAGJNS6mzzTSodGk1OHp900VnFueA4ummDMQ3OKnla1xKNhTET7T&#10;QnjqQ5A1PsJ2Ha63K4bLEAFscdiYpxnj+MA8uaiol8mUEEIMVDUpV0OB9FxsdHKdJh/dEmHoOwAW&#10;l+uAYegxDD36fhBgOmZSRAV69Jz33mEcH3iMY3xfHw/M81i898mgsyWHwJgIwJMX8tWaCu9KOSBp&#10;PTjnouD07Q2z8wgMuNmBMcIaVya0FPE7u4B59jJ9ETG33vdVpibn97jxqA8ML1ZOPM3RKcNHr/4g&#10;uOrQd7hdLrjerrhcLnEvGwZcr5eY1TF0GPpIcBlzrs/7DvC+BVzbQ/tghFqxVOkGxj2As423EbXA&#10;PM94ezzwmEb4MMPYIOMHBEsEK6A8BwWG65R3JIV8BBkCInBPPgA+wIIxz1Pc5P0Mtp0AgxFcRQBg&#10;y6bOObWalO8hZRAjN03y4vXWoKPkx6VgQm7Ac9poNhqEsN28aeOWk5b1NmxqKlBCZnN1mJJi0YU9&#10;QqCyNarPu1qYroGaq4V/yxgXxZ/eyNKvh0AVmBRDXqNTUi5ENROJRJ/V4DQzFioUrWIIVbPFi2KR&#10;QxM0RSzjVHJqZFCVpbBTdaYQVXFwxsKSxfV6w9/++lf8+7//O/793/8dv/3+G56ebgCAeYoadRix&#10;xsnqdZOfQwbus49+ClwJtV8mKJNYVAE1onCAUcE7cp9sJEicA6ZxxviIo0ycLKYE9Q0B8J4yiwgQ&#10;ul7IKxMB/Px+wyKNMGe7HySvsjiiFohA5DFwwNPzDT/9/CN++fIzvn79isfbhHmahDJlBBJ/OgS4&#10;EMN0Zz/Dc4ijWwF1871KazKWJpOFly+jqKQCahvAJ68/NT2iGzSo4F58HzBYA1I4aJL2/bZL0anf&#10;N/PuoMg1IF0rePX3WRBpVVYZL5qz7WtZm/jiQ7Uu80LXtLonLRShWcVReyAfKWvPACPvAdvPED1r&#10;Ksz3gseVNysWGF9ReqXwvtT0GJuL2sBxkucIWD5SgrdenEdK8j1QdjlFxlJ7UG4m+QjUPVBav1ch&#10;vae4/q6q7GDsOgWB6QZtTXG5aY2FFNZoNgEdPnH4c8lyVDYKSqF3uE8yGj20+vtcvGrVOHI7qbiE&#10;VfWgHtd709YECOgUEbW3vvdIQG31c7R2KkCQy2chYqV+rM9A3iGRjz7D0hJjiXGmZjZwOJ76qMTH&#10;XGfLK5CunV46UgyvBaISagsUNPVynlVgUb0p5IuYwFQNPwqggaw2LKGT9VltyFR2ApkUS2RaM9q3&#10;9Kn9vpDClmB775TFFhm9BlCHRjWYz0CgBpZbl4y8YE0O1ztlO0Vatcq1ypeLzRcnOZ0oeskQqDNF&#10;6CW1szHFCoqbIFztLa55CkIdUqp7s7UeiRvxV7ufglvqao8wa2uj2spKh2LHvLVicVoR7Kroec8Z&#10;fVSHVpkBSiG79lXMRs1TJl+pPkMasRUpEK3u3ir5EnSOgAYoyVBNsO3uLbwE6aucA+WDTlyJgZbk&#10;zsa91sSUDhludewLEqIO6Uy9Sc2Pp89W7EJb0Ki6t0oVHkJDWKWvayr3jYzLRG1d6cWtMTBdF1Wp&#10;4hHdZZBXhT4KcE/GFmDfmnzPgoRYuilaXkzjA4/XNzweb3DzhOCd2FpJn+g8DOqJ8VTbGx1qu3Eu&#10;b1lZrooFqpay8VgvEk5dCG2SQPtkVm0hTKRznAhFRY4a8F1dNxs9GrRVGJWfi0NFUtNbSzC2Q2fF&#10;1sh08V6KNYnzc/RIdw5unjHPUWmfLWPEpkgL7/RapyY/pFrtQmIEyf3Tk1R54h6KaG73Rg75+wX1&#10;5xnFqi3mQcRmnxf2GSafEcFzzrXQPvRZcZ/fjxBJi+AFHA4FjNdikRB95tM9CyHI/TVwzsXczeQv&#10;Lyr6y/WC2c24TBdYG6ccgg94PB54eXnBNM3ZwpllKs1ag37o0HcdyNr8zENjQ5zuQ7IA7Lt4ng5D&#10;J+vAiI1MtHZOZ6p3MybvxXpnks8SlfaGGEhCZ+XTn0ShDMCLHZbtrOwLxbLIJ5vlacbr6wPfvr2I&#10;W8QU7ZpBmL04rviQCcvYX1KewPA+AM7DWoY1nHHJ+D5EIWoMpuVsT62bZJKJAA4Rvx7HEbObY/Zp&#10;Fy2FkrNL3w+43e94errjfrvgdrtEMP8y/FeA97z688T4t4rNNcsAozyiqAFrxMI7hsmGgGme8Zge&#10;mNwEFxwuVsIEivlqTpuuCuW02IhV+FqAZ/HPcgD5iDzO84xxGjHPMywGcLBgT9m2RrP2xKXhNVG2&#10;gQDAy4GW/a85RAsgIjX2kRTbJRmeN0Jp11RKa4Ei2WtyRX1VbeqBm0ZlqWbQqgwyJjNexvhqtGoJ&#10;LPGOd92WSmw5fhc3v1A1rdXaQQn8KqUYV4oWcOtPymsCi2ZtolQdC2CUF5kH1hhwZ3JYRmIpoZQR&#10;IcS/lcZzjbDAxnRyuHW4XK/4yy8/49/+x3/H//yf/wf+9utfcb/f4iYlwbRkLCxphU5iChJYnkI1&#10;bLGuUQRTBXYq5WyZDuNK8ZSJHEPxWsnCTQ7z7DA+RszTDCKfx82zCkTWR2d7mSwIGbjvOlMF/gAx&#10;6BksjD0B3hsw+6hsC/HP+WAxDD2enp7w808/4+vnb3j5+oY/P/0po43R5CoBMzkx3M/w3su1SIPc&#10;PvcVxVE7urTWKRE1oW9cC5PXiqDcyNL7cPv3KSDP2c4sgWRGPdJZCsK9seXt5o42r28LXNYsNtFe&#10;g8irgqnzLhJcFbdnwVJNmGjg/nvtqM+Gxp0JYDxqpt8TKLq13hf3hwpQUVmUNR7GjKV/6lYjvDVl&#10;oIOWzliftNYQm+uWuVK4Elon2HK21j6/7wPVz5AvZ4D79+YqbBJGC2s62lnvK5MeXEzA9m24tjzf&#10;eUWyx7Wa7QyYTEVx1wr202Qc8br9Ub0ma2JvE9Sk8yDWFoGyBTrvEX9HYO3qftCoR4PUfrxJnvLh&#10;nnNmonLTFmglvHfrPpCe7FlIOmsAf6++3A06rqgaFDVks6lntRmXEWkyKtge2dZaCBPaJV2L0Mds&#10;3MuAdWsF2sy9OEsO7pHKRwTS2RDxtWur10KjLtS5aVyAJ2P40B5obVsrE7Go8ksCh2iryrGmTkq4&#10;eGR1Is5iWA5VTlQMWGTwQsvD2coGqh/UhA1tvPOLWqmpQ7NysxGA8Knnkur81QjYmmxU/WFg1pEU&#10;787a0KBgKR+5CmtM4X51jVnWRfYQ1mDIihiNdNCk3vi5PRuqK1IgX2k1C+BXBxFGEZfKc9NEw4Ht&#10;YLK4YdYgffr6uofW9S7v1MppnXDuobiy7ySsJ4YnJL3c30xrsRasUbYcLZ7bVPcFRgn2WNFJ2gIW&#10;S3EgC8GSxJpJZGa7Dv0QFfXdEIH7vutziHd+VsYIgKj73nh/oo3FjHkcMb294fH2hvHxwDSOoraf&#10;SzZFUvejTGSsNn7NZPWaJeB3TaSJsNNYUip0ivYgHlWq4h5ofywCUll9qr6p37d18p221lGuyVKN&#10;bguOJ9hD3/cqt6VgD9GaZY5T8TL5kMB756KPOCtRRfJeN1SHvGqrIizILz0NEtetgUGAnhNIe2zI&#10;eTTlmYb8XiTr6AQCJ8uYKPIx6PsBwxCtlsCMAJ/fnTydKRmGTsgJp7zSvYhJus5mIbAX8sn7qNR2&#10;zonlr5oUEtIp2j6NmMYRzIz7/Y6+6zBNE17f3sDM6LsOw+WC2+0Ka020s3FOMNd416ZpxDyO8N7D&#10;9AO6zoKog3MzjIn5nFbILQAIZOARpNgJYgVeFPGReOb82dLzCcGDHSOEOSOeaV9lhc+abElum/wv&#10;CaMVbI4ZIgSN1urGGARmuNlhFELi9eUVr69veHt7xDM/EU3G5JhCFnf14AMMI+4LElDbYwDIVefu&#10;2sRcns7InvWUcT59b7quy/78KVvDu4DAHoEnML/h8+cvkUTpIvlxvV7xdL/j//y//uXg/bbi5mzx&#10;TEAMRQuc/aziZhDtR7q+g7GEOSQwzsMFh8AeRBa9tdGKJqhaqr7L+cUPjUrSBw94IHgTRyPmGX5C&#10;9NqaHZgcZgc4Z8AQFtjGzaAC6gxlpXUQ6w+fApGcA88zbGdAfRc3IxVkyipzvfW2OgImFk3iCbXq&#10;WqhgUIVJYt2DEBBJ/RDZb4MQjPKRbYPHdDhlzfC2UwNL0KIOPm49rOuCtx6RDBXIzlWRxJW9DSsA&#10;hlbVk1uoKjeFc7KBiYBVyMC5KfHc6nsVwNwK02ZlHNDK+N/Hj8/4/Y/f8D/+7b/j19/+ivv9GkNh&#10;fXpeSbWGfKDlUbCsTujiNeUirCZTNPte+buLbys3BFpqqAzF6wUos8NujqA4wYtaIyxahHScmnx9&#10;BjZb8TCYTd7gQxBU3ZafhyBBz8ywNoL399sNP/7wI779/Iqvn7/h7fUVb4/XTECEwMJ0y3RNUDYT&#10;WV0YsNiNM3uewmhM07zxYr0sdj31XFLA7boiIhYAe7YUa81TUo/uB2qx8kzkTXBw6/dKdgmtgu9b&#10;9j3rnovr1i5bo+/1RMFRIbzt63sENKydT1v39CxIG8JaUFQNjJ0FXo/sYt4D5p9VzuqfL4KSduyA&#10;joCULcLlSMm3DejRIZj5nmtdfA3WNcQyR4ZOgmPveTZrv7dQh2/cj6P1uQqmt0rmnWutJ1VaaxOz&#10;+7nXwox3ltX6vncA4LPyytsDEAu5XLJecpOaAB6mVdvCMwKEo3dsy/akBXj1c1/bl874MLfTRcvw&#10;SHVyNSq8s2RwDk3uAAAgAElEQVTY1t57NnPkDIm1en9X/mvvvdt9B9MaaMBFTjaMaNdv/Ww4JHBZ&#10;e+HmVLxN9f/R88zWBMqTeOvcek8o7RZBSk1A3hkbp711Z4xZDaev1kTCWXOdSivEKG0GQq+tj9rm&#10;TWxLoWytsrArgjLsPJyPzbmROUqWDph6yWpaAKRN4cjaTqmAVdrveutdKB7Ty3ryaO3svk9c26Hl&#10;SyWu6nqqwpXl1/l9xPN6rkyNCWhzwuI7XXr9Wj9DtT39JilJ1WfhRV2oD+2lBVv5u7QgESpiEFQR&#10;oJqAWNDeC6PwojQn6M/LCyKhVbnXoGtL7qo1RDUZWB+qqccj1YPX/R0rEpNSfoOxRfBY3VOj9jXB&#10;BDoL2/WwXZ/FaWkqPQW8ZttdIUSMtRGs73uxi+jF97xYXuh1TEIORPOU4vudQftpxPh4xdvLC6bH&#10;A36eJZQ2WiFbEYXlAG3lg723l+4JSbbO50g6bBPrCY+wtsP1Kfr1MxC99x9vgHd5P6QNv/nzeUd1&#10;3X1ElhcQtVhWccVpSPBvQCZyUoZj14mNUd/LIDxnX/IQPJyPavEY8umzNQuzV4K7emIh5DqziIG5&#10;nXABVfxS0FMwahyOQTJ00QhWlKjXBx8xO/F6997H0NxpwjhOeLyNmGcHYyyu1ytu11v8vMQIwcF7&#10;B++iP7wXP3jvPMbHiMfjgWma4HwMeHXew1qL2/UKa20OS00TJPPsMMk6TiG56d1g5hy0HEJ0FXg8&#10;CJOxmOeY59B1EWdKYs4QAqbHiInGkmVJJOTEDO+89H4DemXXkkSp8RoToU6i3i8CA6PWArO23Y3r&#10;yjmXFfNZTBI0Bip7rTVR5Ny8d4lAyFlb2Yq5AwxFYffjgW9fv+HPPz/hy5cvmMYpE5CdWDYt+slk&#10;0aW/n2SgddYCxsRpECV+KehinflVZ3AmB5Y0rRHxueFC6EMfgX7n4HgGmNHZ+IwTHudcwDw98PLy&#10;wOdP305h8afBeyJulJL7Y5TbG055yRK4SgYwNqYHd0MH01nxDnL5BYMwPp216EzypUe2oGHVgCfP&#10;RA4EZuVnLp7UFhbggHGa0Y2Am+PLY8nB+aj6ZZiEmi4a+pAUHTJSEnyAQwDciPD2Bp4fsNcBxEMc&#10;0yKDYOKTDWqcRtuf7QUQrh0uOAFibI5Wa1Y4JPIh/rexK6pkQ+IZFi1W6oMjJS8DMSd0CV5tN4C8&#10;WqBs6ECVeLAG1rn1cq2KFS7egAfqwIpp31C8FGaQKp/AEh6rPguJtQ0ZYRKjvc31esEvv/yMP37/&#10;Hb/99iuen58AA7jgoz8gxLJIVPYJrDfC3OdQZh2iHIqcac0juHyaEBVKzHoKWLHeqRjzcdzNzQgp&#10;+d17gHwsjgyVUVMpPjpr5SAopEK1homrCRwWhjVem1jqADBg9PJehytjfvqAn3/4EV9++gmfPv2J&#10;x/jWTHsgExF5XTHXfvfK2Z4q2qcJRCbtv0tNfUwrABQtLaxoH5Q/02yvvT/rTXSZWNlqvuo8CXqX&#10;d/YauHJGmXnWsmUPOF/zGi3+9NgFH+vr3vBN3WlWtwFKZFCHufYITNd25B+9psI9Awxugf57YYRH&#10;oPZa+GolziPsNjj7QK62j+BD0LneT3GaxDgC64+ASWbeSGM/r3hun8EaiLN1LbqZObK+OQLbdoOA&#10;VxD07X1p5XmJsupMAPHW8z669jpncG1vqIvo9utGwlOpFKkG7tN/c/Ix4HNE6llLsSPbqq38p/cS&#10;QGv3ugVDl2GTAmDQ8Z58BkDcO0va7310L3AE2i1G/rfDhTe/XtEwLAkCKkGa+ZqDfh9pQdTqX2+v&#10;b+uMJGyD7SRqVqMED8i2T8iTp0f3ces8bYOcj868tfNhbW0fEtBUi2cqt+HFHouKNCHaPrPrMOFi&#10;mbVw4lPr2TuPUXoyAqHvOxHjiJWOeKdDf39WC64auqTNIPqtKYytumyPINurR6j2H1x/BrR+7nOj&#10;zIUiANJZUWwDikqXlGApbdj5HUqWZUAVjhlCQABnqwLT+EfnvqCNhtSZwfl7rKjWG95X25Ym6zDW&#10;FjUiNiGxwqruk56q0ATEEXifVZlq+plQOa+1ljfr/XpbQy57jzqvoHjrFKe3orZfnnHFFteYDtbY&#10;YuchPYWxUSXf2S6/F7azEjzaw3Q22z3pfrF4FBq537UaNQc6kgR/NwRpfn+jlUEUR4rNxjSOmMfo&#10;jz1PI/wc/esLOBnVudWzlL00ZKEgb55fW3ZsC3HLRr25Vi9EZW7c24fLBffn5zhdHzym8SE+4k1A&#10;qromXRueqfm2zuR27297GpIxMv1are3N+u8G7zGLLZ73UU2fAj29i2pzVBanRSmz9gxM8p9t4a2F&#10;CEV+LoI/rlQLJEJAgD1nEQepaU2fFPbegcGwnRF75piBOY4THo8RLy+vGB8TAMLQD7herhiGAYai&#10;1a93M5zgIglzdM5hHKONk3PREsaLnUDf9yIkJJnsiaK+wAHORRU+RMhMaiLeGANzSWcV8t7pgwcI&#10;6Icy/RCUFU8KoCVCdHu4XHAZevRdh9nN6PoLnp+fMQw9nJsARNFkzHCknCeoM/ZK78uVW8HaFBFz&#10;qC2rRURpgGIvSCr3wtR1Vj4jMsYYsa/HOOIff37CP/7xD3z79g1vr2+YZyHljVy/OKPkNZ+/pinK&#10;ecFyESQPQexs0t7ppZdYJoCUettk8F/s6NK0piYoUjixjWeXMSHvv1zAq6oH+peC9+9pIneVPGns&#10;MGj4Ph2+nA8K7wPc7GX0JAABsDDoTVTfWzLynlMB1H2Ifz4E8ayn4nnIDAoGJhCMhNG62QMTMI8e&#10;8+jA5OFhEN3wm6XIxajFew+HqN4IADwYswvwjxfM377A+BEX8wy633WmdQEEN8PXzgF+a6r7rcZr&#10;K/QwPQvPBoFJGKOyqLX9TGWVWqlMQhX2aEyCXtEw+XvN51KlufzsG2aZyosrF5fEFfBUNQmbgWa1&#10;2qGaGlAgd22dwflFDdrmofViS4oF06HrBwzXKz58/IjffvsVv/32K374+BHWmnigBI6jacZm0J+y&#10;5U7clIyxACsLqrbRzhYfoSkslUIJ2lstVbyhKDfYw3M8gOfpgWkao4cgJ2/6OEJXrJzi37VdF/0L&#10;u65s5pmsUknhhhBYgSnZFsgWD0LL6JhxGQbcb1d8/PCMHz5+wPPTHV++fIb3Lq45Kr5lJfyrjIjm&#10;kMKQRm3LekgERC5GQvTdh2K906FFemS6CqmpmwteqGj2G7CjxnhvPz0GlkhNgtRWJGsWOqz8/d+v&#10;bGT8s/8k1nwbFKKNPZN29hbe/DNbINVRoVwII23RlexEDFpUcE+Fe4Z45Xd40b537H37zDm2F9oK&#10;FFwjSNeC67fuxdr63Jq0OKNw37pvS3CT3iFC2AcrF/k0GyTVHsi55bl75hmugvF4X52x+JocJDgd&#10;G5Z/3LwXS1stIhwAiEf3OUkoNZFu3gV8M47Jhy0Av11Le2q9Nlx1G3TnzXf/zLRJTW4W0Dk1XgvA&#10;okpsPS8A0Z+hDjjkQ6U4nSSN1t9BVMrZdso/+9I3Gj0NfG0dUyQiAg7IysFUG7cgMq0EjK4RC6vk&#10;tLJY2XxH88FSgihZ1ONZYdgQnGtCqrV9ulWd7hGS2qZzDbzasyZbIyAZvCTfuSbp6mmRGqyBCh6t&#10;7S15GTCtS93Ur5ABbCffP9odTNMMAonyMno294N4bEP7+YRiyYl6WpoOAUBTX08VdMpV5saadde5&#10;/X3dErW8N0tLwjLxXCzQqEk2LfeOlrVZIji0bS50xlNZc+Us93l9V+r6yq5VgfJ5eqA5ZkjneCxL&#10;u01LxTo2rbauqbiCAvZVyszdKjcoclgsaxYXwbtl8vL90ecGLc6/Ba+eVOrcqkJJTQcLAD9c0A0D&#10;yFqZ3rbi/05FcCZCMWuLVQolEF55n3MI4OARvInqd1Eyh+DidDUIfvV9Z3kXA2oVWf1Igy+T3/M8&#10;wc3RFgcZCNQkSXlWoRlDy7kUTItz+6h+OrK4Wzur270xkRe264TcojxNYITUiuI2s5hkpx2RwFoN&#10;URPOqMQ06wswTU0YaZUZ7MWGTL/ngXPYrzMG8zzH/ET5HMFHVX3wLGGoJbcwT94kO7pk2+W9OD+I&#10;pbRRO1EQdTpr0R2rfj1ifkF9fucCptljFrtf51y25Il1QsQIx3GC8w593+H+fMPteoVJYarTjMfb&#10;Ay8vr1HN7SMofBkuuAwDjCVwiFZAXu6HkeDD4OM1GzLouqi47oBMfOVrVzbUCARDDLYW1lj0fZxM&#10;0ZZsIQSYhPtxBO6JqVGoM2Y3R2s4iHUNexhjMAw9rDW4Xq+43wcwgMv1htv9DmMI89xHoF8FwHoh&#10;YsCcpzDis5b7ya3dMC+EDOW3IlFXLHFsJtZSaLxRAH62R0cKlHUYx2iJ8+fnL/iPv/8dXz5/hnM+&#10;fz1jTbHbMXq1RLvrRBiEEIPLcy8PzgRLIi+TCR/JPpMFwgzl6kEyXVTIAdZ1artnGAPbIVonUj0F&#10;ZwXjAxHoJHx/Grxv/RHPNxQ1K60LLapULwwvvlMIkYmaphnz7GSxAJZi0KeFzf5lSQXvQ8DsHWbn&#10;MuPH+eWOhYMJFggW7APC7BFcQHAxHHQaHdAFeMm5DFSD3OniAyjbsxswHDO8B2Y3wX/7hOnLnxiM&#10;h78NgCgQ4oGmb4qpAOcjsGgVIMnH5zGBspVUngNYjYUxnSgqSE0GhBrEVwdR3BCp8pBOB1BsIAsR&#10;sA2C1IBY67Xd+uQvxmr1/63IqaoiHFvXooKMlOq+KtjBtR2P3BcfkmeZV+BEYvcoY/wxPTv6wz09&#10;3fHXv/4Fv//+O375+WdcLhepaaUxNBZkOuUppv3/tkrIkiyffdLySHSpXEm9f5wnVjj7caVAw/Tn&#10;5mnC6+s3vL5+xTSPAFz8PsqbPsgB23UWfddl/0LTFhchRnjnfCMq6yOHxJJR47UBlgJ62+F6GfB0&#10;v+Ljhyd8/PCMP/+8Ypzm7L1nlE+bTnzP41ZNwqxWYpOhxipnqdbKz74FFSsEoZJpvQsM/h6wlYg2&#10;wGvaIKa2i8xGdLXaiB/ZnXwPuLimMEnjuVsALPP6512G4GLjz59rirdUoXtN8tLXezm9swZWb9kS&#10;HAFqRyTEHhm0axu0Ge58rBBug0G3lLd762fNOmFNlf+egGUNQq0GjL2T4DgEiDfIijMN4lmxxHuA&#10;Ht5BDvZIhfZr5JqjBVB4G3xfWMYYOlw723UDLwDkrdDnrc/zveKUI1X9lj3YGsBeJlhrmUhLoJ7N&#10;Nsj7kIxjhxAkKM7HqbkQ5Fy+1EAu+N2fvQWDt9b3kZ/+3vdsvfB5JV+mZGhTIeaXSMcC0F/3mS51&#10;U67nlMVQBq6ymMJUxP/aem/rV8IxUMQqbDlkG4KQ61JD/9w6Ppqm2La1O96/N/fHNjBZ2SGkALxi&#10;danOjQwkc1XTazEIr21CGgeUX4rKvh7MYlnAwOQcAmIdz0QwXSdBcl2xROJ2GiNUgOAeoZGvg1H1&#10;B2WhirAl1PauR3tO+24sldkljHStPqoJLREYrbxYOog3e0sLuMblfxaxuhXgK9fdJdBi6yzP1mYF&#10;tJeOrwDjGr5bZBfx5iTDQuZB7b/lGadg2ZwzpoPdsQxS53qul6AFP7yqotQ2UrRqeWuqKao1m5Na&#10;VFhPBSTLHBhtfxuBw6EfMFwGDLcr+ts1rndjm5qUMoDEqVljFmA+2ooEH6LaOAQBXz2Cd3k6O6mw&#10;M2DcTIYZKqKvSnxXibkov28hlDwHFmAy59eoPZ5VZlfZY1j1l8XWQ4P76+fquqhyv+Zb/lruSwG4&#10;ecL49gY3z9HyZ3wgOAcLAixLzxwqp6OUDWmaQOy13k1/1kLyLM89bUecPysKiZItcBTmgSZMG9nG&#10;N0VPhvyskpVtkCBWEMcMPNWfB8RzbZpmPMYRs3PoOisgs2AdIVnv+EY9H0Sgi2pKzofopvH2NuLx&#10;GDGNMyaxm3FuBiOg6ywCGK8vr5j9jKfnZ/z000/48OEZXddHoHia8PZ44PH2gJujrZG1DG8tnCNQ&#10;ADiU60qWBYQY2NtbgDsumTlBSAlRfRNFLLPM/iNPDST7XyP7Ybyf8R0DI9chOUtCrG4IJKQZI8xz&#10;Jr4ieC+KfJ+ElE8YLhf0fS82xsnGq57GIvIZJ8ykryFYmCj2DVztjVmcmUdfy3vESlXfddFSGSk7&#10;jRKAj0Y0Ge13HuOIr9++4cuXr/j8+Qs+f/6M17eH+ODbJqPT1D15wizJZgstZl+qPlm/PkRRawme&#10;VxZkVLKRWGdG0moLtC3Ok8lXbrNiESeMIFgc078YvN9rQM+OcpY9uqoOlK9cXD7OebjZYZpmjGMM&#10;vSAmdALcZ+/zwDHoQUD72QnTJsGw+XBhlxOAgzfwE8OPDn7yMN5G8H5ysDdGMGmhxZfIO49IlES1&#10;QSCZGiDAecbsZ0zBI7x9g/v0D+DxDd2li973IVqReFHTZGCsAvqAPT/PfWa4FGSt5+JRgZ6YoMQG&#10;d31MB8/XSLTa9C8tWZpxUW6Kr7aQxTK49mjN1YGRjR8pr38tUv+z/z0UcL+jiMslmk4ll5GoDAqF&#10;ACaDRKxl5b2Ey16GC3768Uf88cfv+Ovf/oan5+c4NgUGIaVQdzkYpljm2JKKXYEqQVQemlSI7PKC&#10;Z9eTB0lFGZagQgTv47zi4/GGl5eveHv9Bu8mGMsCvEhAsxzqxlj0XZ8zAJJHWjoQiq9VKMoHLPMe&#10;cnCQMTBsAcugHgiDw/12wYfnJ/z44w/4+3/+J758e8kBNEl9nzbYko5eIbmrgG87cVEa+KJqYjY5&#10;ILeE/pZRzZX24DRIvwgWbv04D4vGI2fubXV8KQJry5ct0Ix5T/FZEwBnAcY4bhiyNUABt46ASlpp&#10;RLWybf16gKUntP4ae8qaTFCCV1RtZSpgS/H6vQDsWRuL95zfe4p5PZHDC3fZne/H6z99L3C6BSav&#10;KZvff2buEyB75+XR39/LTVi7/sXzWBnhfw+BsA3C8y54v/d16/uvQdRmmoFRWY7pEOMauN8mbkg3&#10;qFs3gJRadCPk+Hvr2bVn+R5i9YydWNobygh/aGzN1qeKztjxtIih8w6PtxHTNILBuErDpvOhaAPA&#10;X1vPW3kZa8q/o6mZrfdi95zj2pq+zURa22cru8VGubcHuqQmNKm5jFJuZb97IjVlWvuhbp3Dm8Sr&#10;Ig/aWl4rvfSB1vqu8so7kX5kokvVOZvrGFzldG2BiHvqzyXxV8Dvusk1ZYI1B2bW73O9LrRgp6lz&#10;s/9Dsn9YTsARGalB4/ebZ8bs4rsSRDV8v19xGXp0KWOqslWkCsjiTUJU1Uy8XwBVOXK8BBRz7aH2&#10;x2Jvw5kQXdpxnbNf05MEWyQ8qUmMHBibl+MaQF6/08mHOX2OQgpABcbWvvaaXMjqxvysdeFdMl14&#10;l4Bsn0UBl6ueUUREa4B7q/g3C1tGnNr31v6JFkW1R34IOr9LAfSiIk+iJ1AMfbTGgkTQlERNXddj&#10;GHoM/YCu72CHDt3Qw3RdBXTlqbnU1yYldQrgnCfM44R5muCcV6Bu6T2DqOkJyAp9NGQEG5Pr/iKd&#10;4zr8mZABWXDJe8tiNvHr16RFtbdRwQeIaqyJFChtMnDZAuFhowgrq7YlWKQyybkErMR+TrzJv32O&#10;3txvb6+Y5wmGgL7rcEEfsSWuMwF15ab3XUNG7T2kbCrF3iRoYlOD9DVpn/eKUCb2Un0VuJxJOVxW&#10;gbTtWZPwEO+T+j4C3CF4WBttYzrxUg8hYJonvLy+4suXL3hMIy6XC56fnnC5XOKfCyzrbs7q+RB8&#10;zt9LNsRJ/OV8IQPGyUVwmRHxwXkSC5lesjUtPMewUe8DHm8TjI3TA9M85zUOAYj73sJaUiG60Wmg&#10;7CmUa2MtLOYA+BCvxbRCFlDxkTc2TyU4HwDyMGzyORUEeDcqT5Ilc5MCF7trEvxDBBwhMEgIlWma&#10;8frygv/sLG63O37564SffvoR1+tVPPMLfkeyt1lj8pQECNG1hBiGCZ58mW7MYlmx126s1ZgZhpM9&#10;TrKF1jBw/C7e+2gjNDs8HiO+fXvBn39+xqdPn/H6+gonkw0gg64zYsNlVRBx2/Mnh4qoxg+siuym&#10;BvShOCbofAUjXyNISIzV9UCecA21nRw28spUbZXEp6TyKveyQr8bvP9ezy2uvKmLCpZoOdLVdR0M&#10;GYyzy6nP0zRKUKYEaZKJwz2BJQwijsfMfsbkJ8x+gqcZjMgUR9+ltAEGBEn5hg8x7TsYePG8v8kL&#10;2Zkelg3IpVEbyuBuLaeIY0Tj4w3Tl8/gr18wwMFeusig5JAO06gTaHWA6T3TDJWCaMMeYMtbVQet&#10;5KYk+dER5NAv3oRMaKwiKm2l2rxVMyrPmrI5Eq0r5HfvAakRu5UGQQcAc9OQ6fY/efXugjUl9HR5&#10;v0xWtgfUExmUG7y0YQcB7PuothffwL7r8MOHZ/z+26/44/c/8OPHH9DZTq5JgG6d4J3eCynM9IaU&#10;XnAPBiUWMakJcpCsEoqojSGNMadx7KQyiftPEOuYuHan6YFxfIVzIwzFoJR4SKT1H3IwR5fYcp1G&#10;XgWjlU2cq3F9roOdBMCKG6GREBaL4dLj/nzDxx8/4un5Cd3f/xTmW63LoAoUVkEi2vue61DlFGxt&#10;KGVoFACWKORnX5hus215Qq0XZvGpJdApNakGhOvJT94B5Y9UjKgUGbxCZGi/uW3Liw2VW6XuagvK&#10;5Vm0BN62QPUj1dna79dAug5JKw1KMzbdEAFtTgSpNLTlOHo9d80cDoHAIzX2WcBwL4T4vb7vq6BC&#10;27Cs4MoEVB4qpLyaFyGwR/7WTfBfAga1b+57LWTWFcrvO2ePVdBcraGSnaH3bK7GKVeVrqjz5d4j&#10;oGiBsrVikPHPq8/37i/l4M6kISRlNVIIilNqdtbk6RIYam1bjixz9iyntoiELfLsPR60e4TQOtmy&#10;BPDP+O7n3zOUTRtMMBJEdo22IH1XqWJbP+SjoDz98/QurlkkbVlHbRHaRyRB9b0Zp+9FPYW3Tl/V&#10;QhgDYyHjy1De9iYr55ItWj5HqQA5C6JTs11gsZwSRR2XsNgqSFTtc3rCjxRYqadAgwKokgWQoXoC&#10;MWoxfH3mbhGUUt4lP13CijWOqPFYssiq96sqVHk5nZhFLvK11a9BZclEEMBW51EGtDSYtELwEHHO&#10;jYp1uqh3fciim5A9gVlUwh6fP3/B169X/PTTD/j55x/xfLtHL9si81DWVCHXdu11ZB/mRv1fQBvd&#10;sxUP4wxINxlLeV/VH5O4Jn0bpTxvEp81uK5tXfe8u6t3Sz1j2pGS6OBaTaxmy6EVtaKumau6Rosk&#10;Vr5xZee2/dFri501MUj1h8/tNW0AeVuLLbNj2vqprC99odlShkvvzIqohMpS6/sLrtcrhssV3XCJ&#10;wLxN1qsSQmmMkOdZ84UQvKibXQxUTED9NEUlvYuq+iC2KOnXstAoqa/zOuL6cymrqGodE3KeQqoX&#10;0wQIGakjDUBkM+CW16hYeOhyQhOpgBYOSPcnOrf42Q2WiMzynFGwuQIpi+1XyLZqHEkT6SHLfh4i&#10;gf544PXlFeM4iVe8hKQiZm1chivoHq1omUNW6ocsRAvVtHysf0LubSPJIXufslDR5GBIpGmVvcLZ&#10;bjpOT8Rpinbtetlv6zWPhlQIcE685J2vxFipb/LO57BWHwKmacLLyzd8/foV0zSBg8fQRezMW4vg&#10;A0Yhi5ItzzzPmN0EIsLtdsdFYUxQa9LaSBIZInQcXQF8cLCdRT90GK5XzPOMvh/QdwOYgWmcxWbH&#10;g2DQ2R6BAnzwCOME50MmIPJ9ThhCKEJGo9yxGbUNKINhEIHrpF4PapKhwk0ZMBTtYDyZIpQIqOxb&#10;QgBMJlZCBqKTKC5eZ7yg2U3wLzO+vbzgMT7w9esXPD8/4+npjuv1kgNvY50o2TC27s3TWjSBVI9m&#10;shMDqSBqbbFpVuz7AjNcSGLtMvHw+vaGl2+v+PbtBS/fXuG8z3udsWpiCOLNLzaDi1w8pbBscaKU&#10;U1DqF2X1o8RHnOa/sjWXJizVhAtjgXtTY4+DlbOQ1bTQe8RC36W8PxuYVgMyJRyyUixSYUc6sdvg&#10;bHsTGcvgHaxhGC5qZsjNDiGOPbowY/YjZj/CYQRTfAmTTJ6RGHWD3vTgrsNkJjBTDtdgQBKhbwjB&#10;4uvrG+Ciuz3bIAesUU89bmrTYwReXmHfHjA9wTDitaZ5CCmq6/G244bv9IP8jpDMHFxGJCEjciCb&#10;ejS6jLCEEgqMVgmPBcPLXIPH2qq2jZtdvyMK8ISpgm1oMa2BCpzNxU91Ku+n07VAU3VQGQmRTeyq&#10;+GbCUDwM+l4CWjnbI6XxJmsM+s7iw/Mdv/32N/zx+x/4+aef0A9DecGTaiazklYVKVRNHyRrjti0&#10;+brxQ+3/r0GQ6r1DDYaJmFhZEcWwjmkeMU0PsJ9hidGJD1kRWhKssfG9NZRVDOlHpT5Qgt5qzEqF&#10;ShGLW6ShPA4aDGA6QnfpcH264fnDM56en3C7XvDy8pbXYSpADAGdtbCGQExgowqXiuhBZk3JBCCk&#10;Rl0D/StBc+JFmUamqH0BqVY2kFYOrTYUy/BnoqUivFWHt0A6M3bAplahvvbn90DRddCeeU/lr0Nc&#10;W9KuHo1rr2EP5N2zc1ibBADa4OawQjhgcZ/KNetxW1oJEKPK0ocIuyTD9yjRzwRcbgXd/TMq4cWT&#10;rdTVaCbIuSK2ecVPe0u9WwMfYfFZ/xnl/lll/pl7v3345n5SAscVcEVYse1Yu15lz5eKxhWrjX0Q&#10;mtfjXNXR914P8i3iZQuYpYYEqwJjT91rDSKWVCQGvxtk3sswOLJv2XpOrYjgTC28bl2FhYJvHVBe&#10;B/63CORoRyeenxKklcIjY21B+ffa0mtvcqTdY7bJB968zr01pn/vDEmnfdk3dyxeWl8ydD2kzuEE&#10;zrPZmPCRGlBNJNU2hLUCsyYaWIFPyMGcrNY8K2scYqreBQ1OsExFZgGGFpHIc2fUdgcBrbK4VUcn&#10;IoJrK+eW51AAACAASURBVCCxfCyYPBVFZgi1KCTlB2kAn3TdzctwZYr2CYSi7kzhf9Z2seZPCs50&#10;PnCQWi/UQdyybkI1yVIC/JJaM6Tw1OCyuGoWWwUg4Hod8MsvP+Lf/u2/4bfffsXz0z0riIsyUQfk&#10;Nu+6sgmpFR1rGS9Uo4eV0rYWuWGr1iIsLMxobV9q9ugFmA80tjt1U9nu6dXe1YRLaiuTinDdQNXr&#10;7IAIjqwKrTTxodYQNeKRdpKp7SorC57Keol2a8yjM7K1Ft5u1Vtrl9STKQENAHAsKowmZq2B7TtY&#10;20ufaGG7HsP1itv9juFyge3j78EYRZ8wIPY2zsWwTe8TUD8KziI2sC5a4ETxI2fgVq+TdK6brLKt&#10;iftEjFG7VpsVxuosNJXHfxE9UerXqLGd2mjpSaYnjPRybo4hokSEfuijp7jR1n9KXqgHxWWaIGbE&#10;CfEnpKv3IVo6Oy8KZZtJ02RTxADeHm/49PlPfP70GdNjylP4trMgGzMIDAz4do9OEm4u6zLt7yps&#10;dW3yipkxzVHsWjzFTSYB8rSTBp8EOI3hsl72w1CU44qkS+B8Jl3SOZMFNuWeeMGS4hlebOYgmEJI&#10;olYO8MFJ4HDAMPS4Dhd0hhC8wzxNGMcJ42OMZID+2hzQ9R18AHxopnTk/iYv/GTDaoxBxx2MJZjO&#10;IAWgWtuLDTTXQHQKL3cOTogDTqGpFDG+YApxkC2ok+9BKNZM0UmgnqJjbVEk99lYq/ZCCY5O2FAI&#10;IF9s9IJyo/DwMPKOOucxyxpK70bMGIxrx3uGD0CYHT59+oS3tzd8ud1xv99xuV4w9AN6mdKJtjod&#10;ur4TEUgk/7I4AF0W0FIOC/ZihWNK3mQiEjhI+PSMSf2YBbh/vD3w8vqKt7c3PB4PTOMktkcel+tN&#10;LJU6yf0xSlCdJpbKhBYXOjsThGU6RIS4AZWtbjVhlSd8kgtLXY8ne6g6l4QqPLLtFap6MuOrpsEH&#10;9nHK7wbvt4r546AwDX7U4S76YC47v2wIosaIBttcAcHpRyCGR8DMM2ae4DDBhxiuGVX3xfOopw5X&#10;uuLe3QBmTMMM/5jiixfirb9cb7DPHwAPdI8xFpQIkSWWkSsiKaA5gJ3HPE2gxwTjHMja+KLpYCNj&#10;IpBYWbxsqViP/9HNzT8DUKTn55zDPEXW0ZDJYTBZFcRorp0WYPnq51FAfsNv61ME2Bk3JtSq5VaR&#10;BNBKeO+WMngDtK+02cu1HZXgorAPKtiHDEwXD2KrxpJ1UdwZg6f7Db/++jf88ccf+MtffhGf+8ho&#10;m6RY1yPZFWnCagwunlQBofhkVuOmqvTn0sSBa/CeKwU2IwQVFEXx+PHeYXw8MD7eEHwc76NAmWEk&#10;kCg7CFbGq7rOorMSaMS1331QWQJ6ZJYUuGVM8sVkcNAef/E+98OA6+2K+/2O2/2Kt7dRpaIHsI97&#10;S2dTJsaWN7h69hTf/UAMY+JhSoEbhX29tpg4F3pB2+mEWGhVW9qhpQ0vvErbcl/b22y/y0fh14Uc&#10;qN/JddXjuhpyzUqHkQK6lj6d6wGz7T3VytwtYOooHL0G1Fsv6XWCsOQrbMLV1X1fNrdaWVKHK565&#10;/rXgrOPPeT5E9T0A99rXplaReaAk3vu1LZBY/7xkh+yrc488/o9AvzUAeO177YVH672kJmx4HWfZ&#10;CSTUAZnAitISOLyu1hqnBn3LNZwJCX2P2nANzF4tQgmrhM4eWacn9sD/2ndib51srTU9DfI9tdb6&#10;da8JD/b97c+q8a3Kyan+Te/bF9aA+73PdmQ9thvsCpzOotB18JKY0SISrgD7tSylrKqE8lVP+T+p&#10;CczrUL3nbXbmhjUHNS0OpJdIwEhQ9ovFWhMtsrthISn/bRhWTRUmi6ba3oXzqD5UqGq6R21PZ4zJ&#10;9VWcTLAZ1Er6gUAcSQ/osfv19yb/SCBQRJeyX3aQMyBaeFK2pUw1ZPl580zFQjUBR0EsN3wImKdo&#10;WeG9U58tSD5EiEGYbgaY0fcd/v4ff8fb2wjvGX/88Sue7jd01mbRDIuqVJMn7bulif2iGFcj/EkQ&#10;QG2/sSZnZwXyopoCL1OkoaoXK7f7k6TsEgDfDxuv+Ak+PktWf29FrIW9M5yWLxpjTfHYCjO0rzrV&#10;uW98fK1n8m20MO4o6ydnHijwLhMKmUQrZ6kxBl0/4Hq/4Xq/R4CeLID4TtphwDAMMJ1V+2MKEBVQ&#10;PlnfTBPmaZSfj/BzVD2TJsxJWSkZWj33NZBvRDKf/k7MRQulR23qAVacE68EwrdDOwUzapdCmfAM&#10;eTGU4MjAjHlyeH15hQ8B9/sd5tmIyp2VxqIEUkfISSZyvIuZiSjgfSIEp2nGNM7RWtmHSn3dDz2M&#10;tXiMb/j06U9M44Tr9YbhOgAgdH2HYRhgu3jPZgEp52wRU0gdY4sYLk31MIecKxAYEQidZsmX6DD0&#10;fQzgVn0wGfGbV1kqToHthmLNEEwzLUOJuF72AhpXsFbta2wESDfVmmfJlojnYQd37XGbr7C2w/12&#10;gzGEaZrw+vqG19c3TOOsQFiZkpepfM+MOQRYhX94BW4Xi0IqRIKh7NGfQGjd8Zg87VXey5RbYG0E&#10;7r0P8Ahx2sLUxF7ED0KjSK8J8cC86IeLHRIp8J4yUN0ZC+6i08c0zaCgiHO1dqd5xrdv37J6Pl23&#10;5SLAjRmX8e+52eON3zCOk5Ay8c/3XY9+GHC5XHC5DOj6PnvVJ6cJYw0I7eQ5V/a3iZD33sP5aHk0&#10;ClD/9nhgnCY4F0OEvfNRRM0R/yEzoO8tgBld18N2PYyxWYidsKR6wpcymJ/3QXD1Xse1gQYHaYVW&#10;xQap2G9RpdAvgg2qzmZs9RQNENIKpLcti/8LwPuj5rz2Ia0DQoza6CuWIoXMimd8CQ4KeYzIB8bs&#10;A2b2cPBwNGPGCEcTAjl4cuDg8vez1mKwA2644AM94ync4IPH6+UNb+QAjszpMFzx9PwB9sMzpsec&#10;R328JcCaHOqTGeU0cjnNsPMMkhANBI+0OuLoSdJ7cuWvxyfu72FImapY1kCOPUCOQ/wceRzOe7BF&#10;5Y1WQ9u0Sd4sf2B9XJD3C5/Wr5HRFMetikKrnGmpCN4DcUoDtGxo2+aoBGhBhZdRHZSBCGSn0VJi&#10;oO87fHx+xl9++QU///QTrrcbAgDnAzph6/MsY/rvFQIijfsCJZk9N4ZGe0GWXSh72OU/TwtQkxeN&#10;ZiwMpnnCt5eveBW/ezIEx06KMQtjYmFAAhIMfbLOQSYmKIT83yGoIOBUXlERDukx4sAoo5hJPSiM&#10;+jBccLvfcb3dYczXHHad/Pb0QsuBMdnKxJTQm0ZNXCtv1kJHqOYYpfpkKRoNL98QPQasgbN1sIrx&#10;z/6jU99X378KdKZdwHXbs3ttzw/lPdoA5LYC3bSF1x5wddxAoZlG2G9WqbHeOANKn2nm2rDdo/1n&#10;7b4cebqvgV5t83hWFbx2X7YAeWp88N8Lth2p4yvw6gQAuwWyngFT19S9e+flnmBha2qr5rK59kFu&#10;9tyapGvD8uiQTAAdk1xngYmz625r3deADx0+jzXS5Mz5vQW2fI+lzVlAvl1nZ4jGM4DWEizbVrSf&#10;3WPaYNnNaYkT4c1HqvkjIuZoLzwi0o4InyVYRtU0YU02Y3Gua6A9NWBU/CDK2LOavKoFE/VEksbf&#10;k0tFCfgsmU36R1J1rjnkpfHz2ray1IbajiE983ZvyH7Wom5PoKCuU4L4CqeQugRERnDHwHad1DOh&#10;KDPVSDpJ3ZtsNFMAcBu+m8klJOuOOVsjpHoiiDWq9/F6gvgBx2uJdS9LoJ9LIZocMpCRgJxkwcra&#10;3oJK+G8C+6Mdz4wXvOL/+b//lzT5Hn/88Rs+PN9hjcl9aLonlf1ReqcNZWKiXacGVAnul6To+rMF&#10;6nVHC2EBLe3FgIXwY+HT3Yix1vJ/johSUp9pra7c2t+3AzdXBFQncmxaoctZgraun7ezArbqg6NM&#10;D2zIyBglZ80nZbNYapC8a7brxPamw3C94en5CdenO2zXya5SQHMQRKHs4N0UwflpxDyO2as++5B7&#10;JwRcACE0YfIlQ2GxTyqbp7LVFtVx3A+p6peNIrCqv6JDj5tpTT29lKlSJrW5LrGGoAjb9HV8Curk&#10;CLrOLloks5r8zhkOmfCQfcvN8M6Ve2WQwVrvA9gFBOcxPUaMjxGPxwPjOGKenZAtHUAM7x2enz/g&#10;l7/8BR8+foT3XsJZBwTv8fryis9fPsPNTtS8yBZtRkRxfd8vQszTXhoV+2VPj/tmgHVBpuxEbBYi&#10;aO2TghtlWgkEkDUga2o//TRRpZ57vadQDqIu74DNv18C3vV0t8k9eNd3sLZD8BGUDz5OSby8vOLt&#10;7QEOcQrLdjZOgkkmTLRUU+tf+tAg6vKg6gAOYjPWLiorgK+EM5OJQj5NpseA1U7lpXAWGRERKJjq&#10;jQ6SH5CeTZpMqaP3trPQWPezACxk2sZGf/15nnPwbHIqyKbgOTOGqomHbAmYBMhUsh7SeZi+Z/Ax&#10;Z+AtjEIypL0AdaC0KfeunWbK0xrBV6HH2QJKzmTvOQsI4h8z6PsBnS05BvHsnmUv7IuwAmW/MqCF&#10;0LKA60oY09hicwqkldorTTya1hM/BepKXkMWlNpy9mmPVGZtI147T2Ah3AHO5xv+C8B73bgcFdmo&#10;1GAFkWsLGz3eFUIq2AISt5O9kUKAY8bMEbyfMWPCmMF7hxmeHVgsRSwsLBn0psPVXvHcf8CdrxjH&#10;EV03wJgO1nQYLjfcnz/g/vwMvl5h5pB9zbz3IG9hyCovtRgUEZwHOwebgz6FrfXR7odlaqB4rrNs&#10;JtgE7VaLFd0kbDSNR9Y7+jnlsJgQEEJXWR0s/Pq2bZFX1DXYUOHWIOnaCHrVfLFGcOvPV8aR4trw&#10;AZXSaq8pXAL3WCL+K0qzOA4k42OkFQclTDYNhqaAC2MIQ9fjerniOlyi31sisOSghDVx9rCaPFnq&#10;N/MGkMB4NboI/XuqgWQuagAiXgbhKV/movxkBO/weLzh27cvGMdXGBmF8rmhI8TI9XgI9DZ6ylkZ&#10;70pkQVJLhaRKqLoNNIEh2vaHy9hSMDkTw9qovr/fn3C73+J9V+r++tA1qsAJWelSN90s45WFSc5Z&#10;D6YOpgM1inFlg1WDbrxKMr3HquMIeDoKCl9Zzu9W1641NqTIy/pdalRgO+GRe2DbERC3B0C25MWW&#10;T3kLuu1ZaewB7Gev/wxwfwZ0fK/CfA9UO/Nn1prm9qzf8rg+S57war4IHU707b0HW89z7+9vnbst&#10;eLAtVmh8FlcU5BV3RrwgDWn1bKdd65cF+UdrmUNLYidP1C0sEPhQZa2f2VYdcmadbtUuZ4CWI4Ll&#10;SBG+BYwf2SVEv9ZCMm0BPHt++Xug0Np1rL0nR2tynyQo9V9by5+pI4+e41KZSYdfay3PYm9fPgXK&#10;VSC3spNiNVGk3EGSNzqJ3UIJHm++dmM3lPSR2QIn3W95z6M4IVlg6c/rizI+17QFpeets41bMF6H&#10;qaKQAMqTv6hhI5AUwXTxhSeTVQyeI2AV1e+chSlp+sUYA58yxBTwlRTx3nkEFz2xnYtiIJ/C9hrQ&#10;m32sxTobgRfnZszzDB8cjIm/nht4GXGPQBNkLJ/Kc5M6Mz3zZOng3CygVlzrnS0gWLbEYI7KRGNz&#10;U95Zg8djwv/+X/9ffjb/7Y9f8fHDsyhZQ1WPJ5Ij1qhGESLLqcAqCLgZCMzKfda2i6z5pPprck2S&#10;1v0kra6buu+mBSlQ6qclqLB1RuKg1tyaMFzdJ+ismAAq72Gt7qKFWOVcnUWr++HaPtb6N7d14rqV&#10;WDOVIXh93AkkiNV0sc95esb16Y5+uERFbBctX2xvyzpJ9sLOw00zpjFOS8/zA2GewG5CECsc9jF3&#10;I4FancpYy0KpbIpfrzEiqLB4VHa6MUCyrLUgFjOlviiAfk1SkVhmsewRW5Z+y544Z1+oLJPAiBYn&#10;oUzjBNkHEwkCJjweEwhjUef7UAWipmmF4L2E9bpoK8Ni/aGU8T6E7Nc9iZIYDFyulyxa7S9XPH/4&#10;gOcPz7g/3dW0UAmyHR+PSDAyslAtZgKkf4dEAVeAcgw49dFy14cMPlplk4fs5a3Eo8aUAFVrcvaG&#10;MXWAcz4e0E6CQtT2tpp0I1NbJVGTE0ey4Dmr9S28Z7y+vOHx9sA8z3h7TJidj+7w1ojHeRexCUUy&#10;JVzAGJvJ8BAYXqYRUt8dBIvwKJZ06VqCkM1VwgHXWIoxRbmvSZN6alKsbzjUtY3Cq5rYHlWHqPF0&#10;jfPlOsgq8qNMYICRz++S02dwvz/hfr9nsD8Ezh72ZIuguOuidzynKZMM1iNb9fgQ4Cc10Zbuc7Kx&#10;DqhyWZLaP2Gn6dds16lzsYvEETwM2Tx5n9aD7fosgOUsDtRBvXmzqqwIl84KvMhcTec5q68TmGOg&#10;MWJ4dNf3eSoyh6xbiyFPshKsJYTQij1NER4wMglIKixbnwMR3PewlssE5Dusb78LvD9imttDtrVp&#10;yIWj4RwGm3yyi++lhF4gfviA6G3vOcBTgKMAZz2cifD9jBEeM5iCakSTS71Bhw4DXXDr77jwFcES&#10;+m6A7XvYYcD16RlPH3/A9X7HZLus6I3/HxdtyB508uuBRV0cU9ZDkADNIGytd9EfHaG2PxF2Wo/0&#10;bQXZ1TnmqJTWLfa/1cxtNkWB4/0Smx+EUPnv5pe0KUKZeZN4qGwymHJBUCnXmTbXTXWA85K4SOMn&#10;uXgAS5js+SC5+t+lg+Od+1g2rrKBofW7opL6bkj87vse9/sNt9tVRukEJO5i8AYZA8j4FaVw2gZM&#10;qa8/84777132RA0rqlBVtCvrzTSePE8jXt9e8Hg8pLlJUyeMzsYiiKRR6bpODgFTK9RygdX6Yraj&#10;7crLT0YTdUACGQKxAPd9j8vlgtvthuvlog7T0kh58b5PDRyrrIQ6wJTzAckojXarhi3KEapVfRuq&#10;qbpBwQng7Rxgy7zU7+jxNM3kMu8TrmeA4vVA56NcDtoFuc8oOc8A4e/1LD8CqDWYtbeP7gez82nV&#10;6BaQuGWNslBSblzPez3iv8dTXt+nIxuP90wtvHc9nvEs31qvR6DnYsqE6qCmQsaxyr7YCJ5ZKAsV&#10;d7qCyC1GKXFChQ5efOd10NhUhbJuYlI2xRm1+VnP9/e+s2cB/CNf4TME0XumCtamDNaIrbPXt/Z8&#10;1tblqYkLHE8JvIc03FLbHt2nvX12K5R2K/B2aw9dC8HdIhKx4hPOyp8+1aFphF83chFYBtoZ2RTU&#10;upYfEUtdU/8NhtKJoUwPC6CtEh1LIBCocd3hlTOYlSob2UKGiOClhspTlwLUpNlMH7yAVZIzJIrE&#10;5EHMwcOaCA4ZsUVMAJ/OWyqTAxE4nGYndhxTDLsU8L5SiGblXZn6jeF/FH24vQMJqOCh+jjlEUML&#10;wQQD1sCqPTlNYXaWs1o12TqkKb/AUX8CKrYeLbE5TQ7/8R//GS0xAeB3wsfnZ6nTa0uF8oMyUNIK&#10;10y2KS2BjrHXF0vO9PypDgyrLGDyUbHMrWj9xSt/eFIqQaispl2bxfU8pKWfPlTI2fEZqyc6FvsF&#10;0WqJXaZTWrGSmmxZFQ0uLdy292XaJDL3QrXr6Wy5lpyzV6aitQc8J2sHKuIkYy26bsAw3HC9P+H2&#10;dMdwuUbgWVkyMTyCi1Y4bp4wjSPmx1jev3mC9xMQPAxCBGmZCzifJ5mTIrpYWVVGRFxnOazZ1+ap&#10;FsmpsNbmKRlWxGS2eYXK05P91DkXiTsfqqkVnVUCldPmUsCuTOB0fQ8ig9k5TJPLxOM4Tpjk2srH&#10;KlhGeneDj6RmWvjeu2ilNc8ILhKNLPvjNI2Y5hnMQGfjHlnqQ8L9dseHjx/w4cNHdEMnhOQc7XqM&#10;wTxHaxvvIuA/jxNCCNJDUwZgo92MEf98W9WjRWAW9zIbAmwntmvySpssLExTClG8Fi2AOVuPcHOm&#10;UEMe51qUNXRcAnwXtmugPJ1Q9j1TH4qyD3nvMY4Tvn39hk+fvuDxGBWwatB1JUshkeRGsBJjbGUt&#10;HCS0N2S8kQCqrjhec0Be894HEHlBQalRTOu9osl7Eiu5AsYX6yYYVFYyrYCAq7yLep8qgdWcn4EP&#10;AeQ9MMevN4sHv1eZM5CgWO+iyHK4RLubdO+d88XSSKbm4lSEEEAUqhDoNBVkJJg372XGgKSGMQsC&#10;WmfESWYALEAFIyKjcQELMr6sIVaCTWUfjeylH3J2oVlkAS6xjVbEyFyfISkHgkx8B7yo/I0xshzq&#10;82hpad3Up8oxQ4uZfWBYlQFJkmO5JBt41Q79XwberzHlx41/bYNSUanlhFgoEDLjoppmFzzm4ODY&#10;wxjKdjkzHhm4N0SI8wxxzMpSh8EMuNoLbvaKi7ngwlf4nnEZbnhcHujvd9x/+IinHz6iu14xB52i&#10;zeIfGTKLwsquJm2UcQG4yMYEDw7RuofZx88QdBhKHUq0qXZK7ybVzf0i9pZoMSZ5NNKnC58UGBXZ&#10;NVPSzdfmd0801RocTlYayZscq1935ztw6+Vbr6N6MuDc2Plq475LQIk6QMD7zPi3zbBaysYYDMOA&#10;p+cn/PTTj/jxpx/x4flZfO4iaE+K0SXl4cWLdJka7KY2aEypyrbCRevPXcBeQp2e7YPDOI14fX2N&#10;zZRJHmfICvVEMsSw3q7YnhBnAq6wsxv4dBXeEqrxdgZnD01OI3smEh59Hw+mfhhgjIFzLk8AMJeR&#10;N0NB2XsgFi5kqveoZsBEsSbFU8IojeFNII4RInO8834cAy7HAL4ONzwDftZ5CeeUlcfgarsW0YB/&#10;28TBmfvxXpX9NqBzzsZlK3Bxb688uvats/HsmbkHVB0B9mfP5PUC5zywudfEnlWJv+f7tkTJ3rPd&#10;AzGPwku37l0hs1GBZmtv+1Hg554AYu++7v39TKbQNtFV9vqi/Fz4Ga+wjcf35VwI8dHzfe+vv1dU&#10;srUP7qnF9/bMI0Lyey239t6hrT1/jfDbIhG/d+LnPROdZ/a1o/WzR3K0UwcFnNX4TAM+UWbgMoBP&#10;CgQtQ54l2K2QXUWEAq5rvDQWTSn0hkI9kayKQpZGLitVKz907WXfhHLm3ytguQ6y1YguoVj7JBAk&#10;qycziBhtDipv2kzedRguA57uF9xuV3Rdp96H+HfmOSrk3Rw9mtkjCpR8gJscpscUPbTTeHwSYYVS&#10;D8aeSVl9CJBtJOjRWpNH2bPbu4go6hxYqgi1vP7hoh2IMbAEAXqa/hWxT0zDEsaoKUv5hsZaeE/4&#10;xz++wJj/F2AD/g14fn4ScEzAegU4GNP2/VSpLCvLi8DKvkj3d3FGVC9dgrIM0dO1KqxW4/pV2HWV&#10;n1IsTXInWQ/9AmpOXHuOM9FKb7E9LbxGPmpyug7m3gbvU/6Eb/JGNDmFzMOQypSjzYnRNXV3Ozm3&#10;lm+yKwZL4O9ODpCkYyN61Xfohgv6y1U8pTt0/YB+uOJyvaEb+qxiZQ4ZrJ/nMdvhjNMD8/iAm6ZI&#10;CGa1aIjkXGzcIAxd9rOHiSQRK9Vd6tmy2vSgngo+2qs+HiOmaYYxBtfLVSw+KLsWOOeiwlkerFFh&#10;kCkwepqmHEJulf1qDvFGyecbx1EyLHy0E7rEqfZ5jt9nuFzQdxE4f3t7g/NBYR1lTdjOCtkgeUvy&#10;jLybI0g/zmCfAoMZs5/xeEwIIX7fRMDYTibPjcEw9Pjhh4/48PEj+qGH8zMe4wMM4DE+gEf876Ts&#10;N8bgei1CNC9W0TUhaBa2koV4gdgq2WzZwipvMQPnsu8bLkGurHrmYs1FijhBDOJNanyO+ySrgPXo&#10;iQ9lrVPeR3CdycdiTeZ8JC6+fXvBp09f8OnPz3h5eYv3UvCEGAwb/46XvL/OdoW4sDZPPgQALIG2&#10;rftA2V9MJXqMt9IXksJaFQYbKpdhlpkYbZlCVai2zoCkRTg4r2Y/NjJ8sNqzqZzf7DNJxoxqcq6y&#10;3JNpEUh4MpkoHqXhAmt97o2RptQSgZ0FwSZfIKN2SohYVQzdDQExVyf58+d8nZBFtYn0h/LQL3t+&#10;/NrpbK7OqSRUI6jQWZRagLnxtt8WFS5JWZneSwSNrO+OSKbxIrGWhArGUM4sSHuSsWoqSeya9DnI&#10;KIRRAvqNnE/x8+uDrZ6w5pzREP71yvsje4HD5i0dXDKzQSv+QD545PcmeYtLKILngNk7jG7C6EcQ&#10;B0w8YgwPzOEBhkr9ZgLZ+LL1dsBtuON5eMaTfcJgruhxwXUg3O/PGJ8m3D9+xNMPP+B6f0KwFsG7&#10;WjGSFLoc4oZNRdlDxsSQWmFwBOoXlY0s6LRpqNFYXmpsNkDsSEKQUki3KVm0oZDbG2HOxaYUq8HH&#10;4iAEmxsOagA6EQ+dgeWqJqcoslcCns5IjTese+qvV3bbrTHzXYBEJauvF2dcB+go8CQdqgFlDMtY&#10;i+vtho8fP+Knn3/Gjz/+iKfnJ9jhApLxG8qHipLAc1FqlIBRrmEWXvHpZxWoRryWebUA9onK38mH&#10;gA8YxxGvLy8RGAchMGBgwGQR5PunAsyIcior+HUTtSoB1+tXL5J6wVSXqxjdpMDvu16aPO2tR3mT&#10;Z9Xc6gAuSmFQRoXUUQvChgzep5Fsw1gAxLQ0za/+DHglMAtacU9VCOq5Q2gVNmwaEFp917dIvSMA&#10;Tiv819/bOpj2PLGLUyBY/VlQeYe316LtIM4SHWeVvv8s4LVmt3HGdmQP8DobcHPWBqVV+R+pcs+C&#10;b0fPZA9U/V7LqfT3WvsmHbbGfPQ8uSmueTVYkHl/HZyxLVrcVxSb1yMRhQZsNsFWbcvGXB07WPFb&#10;XlUW7hBJW8DNHrl0RD61Ku13geG89/u0UMYeBWZvqe2P3pH3kIFHUwNnv8fqNR5YCp7NyDhrYXUG&#10;vN/aA/esctZsgypFvfp7XpTe0SJG9RwJ0FRNam2JZJQF3lLFBcneKmopykbOSb0Yf0kAsRQMmEPs&#10;jALU04i1sq1UloAaGEyq+qgutXmkX4O00QdWQIcMkgu4z4xgGMHL96MSBNl1Bvf7gB8+PuH5+Ql9&#10;9wXhewAAIABJREFU31UTzBE4e0RvZ5lQ8J6zAAgcVOhsKB74yhQEpvggF7AdMpFqo688pQDWNqMJ&#10;WeWqn7Ge2F7WcZyzqaq9SHt456nv2lbC2g6d7eGDwZ//+AqE/43go4XO09MNvTXorK2+f6W457LH&#10;BJUBwByfC1P06a6FWQViKiHKaeGZRa2YQLPqnnBrebJyb1CLwurvD9VLoXiar9ZedSCyBhjbH/os&#10;rq3caOH5rEV8yb7BKWsHXZiaEMDZuhSVfZwGefYyX4iOxQp6D0oTv62ghvX9razpBPQzNipeTYf+&#10;csP96SNuT08ZqI9WJ6LoBiIW4RzcPGJ8PPB4fY22OFME8H2YQRAP6wwmiWMBRwzEp0DXoLy6EdXY&#10;bKh42EvGhJvF4z0DZVjkVTAD3nmxOXng5eUF3gXcbjfcbjd0XYcQCtkHIL/bWiiQAHnnXLaDKfVa&#10;6esTTuSSYn2eY19GDtM8Z+ufy/UqSt8e11vsw533AIqVTPTcjsLK2FpGsiNNnsff02GtYn0Soj1N&#10;30cr3K7rAAH/hsuATgA6HyKpYbqIDXVDH211xkhQWFmrne1wuQ64DEO23EigKZFWlycnijKxY8Rt&#10;F0jB5xRz16i2LCZUbCcItppFiXtSsX2zNl5b6ntttt4Roao8m0A+nznJwoyqnysLGDnHvPeYBbT/&#10;89Mn/OMff+LblxfMcyJhruj6IZO6UUvn4cViDR3Bmg7GivodMXsAnKYjWOFTmuilTNqkdR7Y576e&#10;yKDLkyQShq4mBWJwLIuwr97nlwKldg8p++h6/VrOiUiiKEJb8g9CGhNTau4Uyss6CB5xks12XXR+&#10;sB2skYk8scJjKsLFSOQJwI54ryPBIvJ2NQ2YwnjzeS1/L6rmIz6U93JDVUhwIrlLkCwrFTpq8VHy&#10;v1c1V7yuoBw71upfWhVCFnB8KZRMVpiXy1XA+ymr7/WZYSVzINlXBZV52iJAxkTiIoRis1T3DVzh&#10;NLVHv5Cr/9WBtVtJ6uvNtg5y0pt3ffHeBQRiCZ6MN7aznWy4gOOAyUfwvmOG4xmOZwT4CFgSRU9C&#10;m0Bpg0s/4NrfcB+ecbfPuJgrujAgdMD19oT7B4ePP/+M+8cPoL6D44DZxZGspeIPtd+kCvVgU+xO&#10;QCn8yIODz6B9SbZe9+PjBXjJpSnIpnQMYjqthDoEmbLq3mUVkQ6eiA1C9GaqmiMuLNaq4h16427w&#10;WVpXqtZToLzq/bnVjGrlkfZQ3WqAyz1So5XVfB1XanbK9j+AoVLYZJM0vUkw0Nse1+sN96cnPD8/&#10;43q9oOtsHkUyRrzWxSanslMlHKiySdU1VBEmCxUMF+X5kijm5uMHODfj8fYawfvZxbBlBpxnWETG&#10;1GSwpzSG+kc5RDdyBVZHYnU9TpX9DrL6nqJvaddhGDr0Q4fHQzW7aJ35lpMpLAchcZl00Cdu2wgu&#10;hoSCBNRKhgAtiDa1Hs1y5E4f6qV5WhnDWkWiqG6qoG2AlmPOrX3NFtDa2nfkUF8uj1VPg+jeSSuW&#10;2v3yn/H51wBrTSDUn5956c/6PZMF71GaboFSZ0IWlxkB++96sZ0Li+mHPW/4tWDGNXXZke/7lgp7&#10;D+j83vu+RTh9zzrayyfIPqxMC4J0vXZR7yuTUrdiFfA+YzOy5+m/qAjXlgZVms6qMFx7bpRVMqzU&#10;yOWsJSzJ9rpZ50Og+L12VmffuzPk1GISAajCtKp6SwGteu/V50dlV7QS8r33LM978tf3fAu4P5qE&#10;WcsfUDpsVU5QBHTAp0D/6n1XX29tXR/lQmztlVvnxd7nXiVGdfOTlOJiyeCTF3AOKzViE6jrxGLV&#10;WVRRpniUY8UOVDVmGlzXjR+hGddmFPU8F1U1q/9uMymSIj014c45cODssV68X6VJprrf0vU2h6By&#10;hdT1qlyHXlTAhgxCAtE5Nuyd7dBZC2dNISlCbK6TOAKo7QpLECbySD0384okwH2pZYyyY1FnX5PK&#10;Stmysrzj2uIjAmK08F6GMjAxNmUcIRM2xnQwpo/j/TCY54BPn7+h6/+OrrP4219/xg8fnys7oWKd&#10;qIB7Lv63nBXNNlstJYuVtg6takfm5TlAlV5J/bsImHQQMSmbHaKlREzXWOWcKOCSVvivH1IFXE2B&#10;jlbWrZ7gYG35SWoCQ4u+Vr6uPo/0ZIoodwTwYCHl9L1Uk6G0LmjKvVwlxuJG7Qz1Z5LVi1vUz9ky&#10;ROWhmTy9bNF1Pfrhin644np/xu3pQ5wiFvuVvGb8DD9NUQH+9obx7RXj4xXTOEswM0uuH8NYwCYx&#10;EicQX0gwpmwJEXyylKFofSqAujXxnXMuYBIVvPNO7YfFxtYHXybRvQCy84xxHOFmj3ma8fb2QGe7&#10;CK66CDobY8Uiy+T3kvSUdpPBUmxZBDgMan83Bl3fy7sUweYgkwKGKNqHyLY1XC64KFCZRL08z4zZ&#10;BQTvYl6A7KmcbFhlD0qe5UHy0WzXA2C4EBAdu4x8JpJ8N49pnjB7h8nN6C99JgKtYCuGCM55GGvQ&#10;D0OeIs+WYrk/NBkYD0wIbHKoN9TETJxgELEYt+91g6Ok8M1s9BjyGWVsVGvnAOX0fiBNSpS1nqbt&#10;835K5f1Nin8GSwZBFAR+/foNnz99xp9/fsLLywumcYrkr7Gw3YCuG2Btn9/XYEJUeyvL6ZAFjE3Q&#10;MYpiPd2Lqoekeq05lbGQiPMgBEMIbfC1yRNqWz1Ga6mrA+6P61xeEKvMRUSgpyM0AcxC5Gg1epxc&#10;S1MLQd0frgLsC24TbZjIELwHHLscBstAg5GhspiTBOfsk18II1Lgu1ynmhIsZwyqdQn9a7ksCdU0&#10;pBZP1qB9rQflpo5fhMNKPdB1HYZhyLXhPE9VnkESchoTAFiknA9NllfvljGwVO6/8w7zNMN7l/Mf&#10;6wkjUl8z1NmX/yrw/mww2JZycwmmUR6FTAsvMANeezjGQ8lSpOF8cBjdiMf8wMAEx9FCJwXXGBCC&#10;fPjOWBhY9N2AgS4Y6IaObgAGBLZg08Fer7gGxtOPP2K4PyEQMM0O0zxF1XEq+EN0smNRIROnkCaO&#10;ChflZZ9AEs8hs6R6lDFvcI2ibx3ETwwZLZrtvGyp+b13WCxEhilISjurYorzSEzeiKn4ViKP5LIq&#10;yFpAjyrwu6o/uQXv69aamTc3tjUlfR7ekdGeNcuNLbUYswr6SwC+9pZXDFkcvaFqdMaqsSA2Mdnc&#10;kEHX9RiGC67XGy63K7qhEz+/FLTbwr5rVgxaZVbU9no0jFZuVeUbD1ZECDe+dchsbAS2Pdw04vH2&#10;inmK0y1phDFIJoIlAtmY/G1tlzfv5MFnVHFWstAJVUkuORK5wWu95LlMIaQxtBQH3FnC9dLhehkw&#10;XHoYS0oZJORB9pusDwLiQivFfTKuF0qjcQbNgUBl0iEEBFHSGwBsM5of1zuXBoDa8mkj0yI1FoWV&#10;5gNV5vKdKHuHUX+GTqu4l0FnvNLgYAEEa4C//NpSvfo+9T2v7FXaggtq2mH977//e24T01v2GUfB&#10;ly2gtR2ESY1iw6w+2zJ2uSz6+FRxCKVg4u8iL9ZU0PvTGucA161pgj0weAvkfxdB05zJBDqh5C5n&#10;HWe3sSpGLX+mrZyCI2uTSiwA5e9I2ieTKwCfd6y3dCNcmiuttE8zgCIKIGyGye8RNf8scP/e93P3&#10;Olhho4RFPoxWrGqYPx0SCxGFBtG4Vgod+cLv7eVrOSaAtsgLG0G2hXgopF5jZwZVl+X8BK7iXFII&#10;6Rbxp+0AA0IV7rp/P7FLUlWhso2IorV8qwHCFCQbsjI0B7gxZ4uWZO8XEpioggAjgGuLLUbQQXVh&#10;xY8f+XzVdg8tgV7XWWkvMLnOM8ZGYVEOlwslP0MAvvRVki2AUWrlBDxbHzIwpkNbIUGt6foqG0JW&#10;lWDaWxM2HtI1B5Tpxj77KacpneDFtiRoQN7k+ggcCgmWSXYRG+UJSBWIuXLGarBZIcnIMkzJRaKF&#10;qrRZiyYq+S3sqrBMTz0QJTtI+T1L4qncwZou+vYy4P9/2t51zXEcxxZdICU7Iqu6e2b27Hn/5zu9&#10;py8ZF9uSSJwfBEiAomRnTU9/X3ZWZkY4bIkigYV1SUBKjK+vO/77b/8obNv5gnmaq3+3J6toLpr1&#10;/O7Y6Jaxb5UBff9DnYeM25WoEZlqI2WGk8RuQGsDjKsfO/d+7Jas4Z9rC2pZK5hARR3fLB64noOZ&#10;s4B5DZDRl7U1bc2kqNkyAiTK8x6kFybj9VMtQmTtqs4dAuDo+clOoKZ3K8uyZRCV/S3nhJTaL+vt&#10;HQSkTSljWdZi0yJDtOoUYIhNIQLzHDHNV1zfrpimGdM84/r2Lr/eEOdZAH/Z61PCtix43L5x+/7G&#10;43bD+nhgXe7Y1q2p/amaK4FTAZP9uin2PJmBdd2wrA/kbRVr02CUENLfMxcm/bZh3VZsaauMeGYW&#10;hUmoQ4uUmmJbAUVVI+TMSFOqap0kdh5TjC3QsipefJ2kw1PhRMqgT+6BAOVxgqgISEDxWPdVu4cU&#10;y5dobFsKSfFxX7Asd/GjT8VDXO81DIgofa/LuAtB1kZGCAVEX1cZGKjyKGfQ9w2fX994e7viTTPv&#10;5rmC4yQhutN8wTRfEMmohTgX8wZudUagKKRNqsNeqqqJAp4yGzZwBX+7+pYMYsLcem1j1VPOwQBQ&#10;lgyP0Kxw7B6kA5FqL5cduLqshWX/+fGFnx+f+PnzA58fn7jd7kWBECdM8yS/z03FL8941KFBiOW5&#10;ZEaQPDuyoezw3vvM1M47RnHiMKAoG5KgOh+UGXQD8cnUUjG+Vs8M+58/QjwyQ24iakz7xAZTpJKZ&#10;2BE24lR85ksOYKoAfpYheM6FXR9iENWB7qMYkAP1LFBlRrNNVpKA4oN94HhOZZDF1IjNrdbskrCt&#10;OwGbcwnZPJOh3rtsCLOeA867qCMuxauxQmwmg7rfKHE5ieNK3ymqpXjPvGE78baDihiLddE0ASth&#10;3RLSymIPtgLgchZMudUiwQbfvrZO/kfgfd9kj9h59qAnggMcay9ERlKhwK4UlYEgGx6w5YT7WsD7&#10;9zRhzal5XtmNiQgTRczhgrf4A9fwAzN+IPI7wBckADwBl99+A13e8P77nxAvcwnDlcO7NQEkTe2e&#10;pZDB2AyYnUVyklOWUCh2DzGjlx0+f4q5Y8Ryf22bB89LEubGMA5NplNJGzaIzxeagQiZuKbD18ni&#10;AW7ALtHZs/H3AFhjejjwy4Sb6IfvgQX3WQmnzMMj9qD37VaQm4eDFcumKqE3RaJXmx2UgzaGiHma&#10;MV9mCaqN8KhCN2klSy/GAQOXT9iSTSnQgn5a6Kr1SoWB0xsLjLGthXV/v30DOXc+ZdlJXycJJ9IC&#10;qVwH8QWTpHGfq8X2XZaDfpesQN302WWV1WHe5TLhep1xucwmLMi+3uhV+70sA1nWHfVgUGu869Rd&#10;asoiIaQ2gECQQiJU9lp9jtRf98Svu/wx7GR43n+5b5pGvqr0VIXzKniO3Uy5Z7ehA52fDw9/BcDn&#10;QcBy2zePMgiOpYy/8l6eBc8+829+FnpJRA60hyskPaDvw3ZMk00j8G88sB0NN86A8KMi9JXvexXE&#10;PGLw/9Gf/Yolye419HzlPfA49MN1DOwSTunYiXgtrPhMIeA+gwaHcYCPx+Ado5W68+H8eo0aCqMq&#10;NMBif19+BXQf3dtnuRKj+/RqTVNtnyh0tQQNAfKjESfziQVSB53373n0Xo8GaXbPGoeR807V2ED9&#10;3lKPDjM3SIDBYD1EcbSfmT3WesJr8H1HNPDD4w607CjCzAYogiW65OrjagEyf1ay8wsvofTZNDok&#10;rDkJqzf2XwooOdCWQmXmad0bKnvM+PMagoxa9vUWXB5k7VjNFvgPAUEtIeQZKzWShvAFV8N7X/CW&#10;kUXClK1SdmG9G6OOYppR88Ls85V9vJhI51NOsp5CDauNIVZQvwCaufY1SXqb6g0vBJbmCys1U28J&#10;Q/Q06wNV1cQ+D0AyhizIvN/7c712yl6ntA8Cp0FvE2xYXigK2RBmTMqSz7kGJS5LwsfnN97f3jBP&#10;M378eBOApxENdNBbnwIzgHH732B44QGErsGipquxQ2VYRno9Q8gMFY5rOdrlsLF7rkHd15PfK/S9&#10;RwCQXodzNsGk8jmDIfEcnCeVYY/W02a1x4kBMUguwjRXpj+YxcIkVtBdAcbMoZJyyADr5UJD+v2t&#10;Mpo5NyW6AtchtJ9NFApDfdmwrBu2VIYKQexFdB3FMGOagWmecbn+jh+//SahjQGX6wXz5QoKoVji&#10;pK3ay6yPOx63b9y/v3C/3bA8HsjCXlf1S9sji90LqOWxWcvanMvAaVmKh3vOG0KAWKNYm8uwI1fW&#10;vXNL1Uu9MFNX3O93pMQtyNrZOMERxRgShC2DkSmLrUe3z1tiUCUzgdrerb7bSpSTDxlCFPCejL2q&#10;IRKhDCWS2AGtywOP+6PY7gggvMn9V6scO1Bo6kMyanM24LC8vryOBpEzM+7fd3zFL1ze3vD+2zve&#10;rpfSI4vV2dvbO9KWkUJqNq76xJMnaJbMiQKccohOmWDoi27/tOqvVjuic0RomE8IahGkiozoGMKu&#10;vjEDrSD7Y3kuVqzLgsfjgc+v4mn/z3/8xOenqEbE73wSwF6D0V0wqlHDBFUhJUJOZbjEwvzfEcXU&#10;nszsZc4ZwJDlSghwA6N19kVU+nk9d/s9e0TQGqkmX8XhznqBhvE10oJib5q5UixyfPaL1kPElrTZ&#10;SI02pNiqXlrdj2oJ1vD0Zotjz49AA2ttee0sGFJ5/bAj17HBLyxmQ65fbb2Wr1PJZh/7mrQXnthg&#10;9k5dvG0b7vd7VTXqwLmcXVQspaqTBwZEA19vp3p2EaYg5NYQQTEiZEaIQlqV5yxUdaXJsHixx/pD&#10;4P2r7KunYS8uAbi31Gibj4ZTbCnhsa64rwuWbUHKxTKHlT2ukzKKmMMV79MP/Db9GT/in3ANv2Gi&#10;NxDHMpWdJ0zzG94BXH68C/s8ScBsKoFHpt0hnXaZ5GDOZADp4i2XJbCmApCGSaAp7BaQOvKofQVw&#10;ImsHchIoOGLBHvvYtgOjeVPmHbi528wYB68PY3GuEprcBb2yAyUcbEhuOHcMtlHYsfbt59PQlz0w&#10;akNix1ImuylQxzRWaWgIwTqmgAIhTqFJkAdNn/PsZ4/M2r2mXWMn4+jsaMyFFpscF5rWe8qTCaqR&#10;BvrxuOPr6xP375sDX9oQyvrx+VAdP8VuzddYbp8dEOEHmFKI6jrJ7NiR9poXOS63Bpbb9yKynV0M&#10;Ztu7Qar51YYUTb7Mg1Nhr3p5ZhvjD3QL/h0D/H3A19n+O/ISfsXXvX+mR8DvCLjvsxQ8U//5UTTK&#10;BDgbBhx9FuqYN3hhXzz6WUeA3BnD4sh+5sjbuVcsWKDxVW9vXat7tgBO2bRH1jrPshHO6oAjb/Nf&#10;AfNfKXJftaQZDcLQAfCvMsKPpLE2M+Rs3Tz7nEf5E/8KO6Jfta86OiNPmdkvAPij93L2bD4LmB+u&#10;KW4DmVczGcaDu2fkijMP01fY9/3XUN9VGJvG5kPNyjZzisaxrZ5VNwZmcAjNi9ZggjllU5N2z89Q&#10;DdBJqZ1VW7MdyJyHa8aF18lnWtetKl2rFWEX4GY9zHO1aAkdcwwAojSfVK1ypmgCxwyAWV0vq9e0&#10;KUdzlvC3UCXkPihtX89U9raeuRk19Kzkd8Xqo2zXdxBQxjLSnZd/hrNDUaClBytK7bS3vBrVFda3&#10;u7BYGcBUBz1tr9SvS5WBlpJnqyqIMKViBUGiQB3VIc/2vL4vYDe99mdmD6w45mIMCEy17id7/2xI&#10;LQX3b9WXnGIBSmMBmjSMdp5L3Zlyxvftgbe3e5HeX2PxYnbh31w8/m2+2KCzsMOmPSg0rqFG+9Px&#10;ucGD79nnLXEFe2hnr7fPTxv8u/gtk1FsWPKaVRc6e57MLnNCs7YoWBJZBKiwda9vb3h7ewcA3O93&#10;bNuGaZ5BCMXyRayy1D88CBBJQcG7sjhTyjUA9X6/Y13WCorqWtfnOkZVw0Rh3hfwvoCRwirX0Nlw&#10;RZiviPMFcXrHNJdfBTRncCYs9wWZiwf47faN7+8v3G6Fab88vrEuS8mgSxmcWo9dgVzOYi8s4H1O&#10;tZ/UAee2ZWxrFvB6AyMjRgiAHBwZJISIy2XG5XKp1hsxBGCaJAg012viLGx061duGBU0hoQZ3zAI&#10;1IFetcLIZRGl3JQ2MQSwql2061NFUQ4IOUs2RiHLbduKldeipDaAs9bFW0pYlw3ruhSlxLY126HK&#10;vM3YtiRs8Liz3G3Bx2Y/oW7QboBVPVpSytiWBT8/v0B/I8zzhHkuNh1vb294/7HgfltwmSdR8KPZ&#10;d8n5V4cJ1DIdbIbJnmQZqn10tbsJVPPgwP4sDyFXS2S1QdP7FWQga+1mtLcvw+eETf57WTbcbnd8&#10;fnzi6+sLX1+f+Pr8xu1e7JTKZQxtACf7aDBWSllqFeiZW4/ocjazKuuMpbXd63Les6SbNYnZN0Mo&#10;10esix35I8Ry6qXUAf9ifWbUq1URre/SsWys1Sv2wHPXkTSiIDUFnzkHqZ4Lcgbr4yaZm6r+IlNf&#10;+LOAxSlCcgvJY0v2/lpMlneDcjolOTWLwUZYJvgsEEdq5Ga7odczVIsi7mwv4eoCxe2qo8SB5Wl1&#10;B9G1b25IHfZ2WIvFgI7s4d1PkdfN3XXUWlWJrvM8V3I4GeueYG0I/7c8749Ybi816X0RYu1K0AKW&#10;Qt1wJOlXpklrynhsGx7Lgvv6AFES2dOGLRdJ2RQiJppwjVf8mH7D79Of8B5+x0xXBERkkYCEEDHP&#10;U1n484TEGUgbctrAKYHFI06DEhq5JpRfgYEYwBSKvIpqTEyb0oJN3anT8b5wOuz8DIBNw8VTGQ14&#10;7tPcBzk2ZnxGYHIe8tYGhSi5+1c820INVtChhA2y2TcMVBsiZQg0gJdqsjQbgLkfcvBJg5yFeWR9&#10;Ii2LZQQE7Fkw+8a649k5RlkINlCmWbvUhjYA0zzhcplN2nbwYSGDvAAWXz62DL3+gZYAVhI5MTvw&#10;ng1g3QB978veFBDQomzbcL/d8P39jcdyNwy2xgj2ifTByOzE11PGic0zcLz5OTZZB1q2YCQJouHk&#10;GCEVNhA2TPEDNOuqrjF2TYTd/lsDR0aCOmCIOc9aIEYesjePQM9XAmi1KGhBmL9qw3A8bDoKqj4C&#10;fMZhL+j85c9AZt75qfay6D1wT+gte86CLc/zK87B9DPg+oj9O1T4PBlsPwPKn4WXjkD/vhBrA4vx&#10;QKNvuEfv6xVQ8yzgeGQRNLpmvwoojzyxj9QRz67n0bpgYxlDeC2nYfRvQVkhxE/O4OP7MTrfjxi+&#10;z1jsr4SDvjL0G4Fu/Xt/ZY878jo/W2PP1BOj/awNwem4WHj1fVYuUFen7ZjMr3rRh+FeW78GMB6j&#10;2TDk2AFcOXfgqyKkRl5PNeW494oGODTWIGQonxJXBri+pvXH7lWfMBZe9Z5Qsytq7PjUrF2Awm4U&#10;gKT/X5WqV3VlY6zHCrxPFUivTHlDMIGpiS0jH2LNaQfx1RObuYVOWpZ3ZgdMV0VnVdT1ViYlNJDI&#10;2jQ1ko+l5GfDmlPbAtsYM7xNWu0X6nVKu2vnQ67bffQZKV5VkUwAJee2f2m9UxrMJDYQqdZVqVpD&#10;pFqn2e9TxfSZsmj03NMB4GBDh5SXFogcaaQ/L5yNEGNA1pH7FFu4IiFUBUQB74MjRqlqRC0epliY&#10;34/HgtvlAYQrZpS8Nb33oVoZ0l4NM1CP2UH8EQDfk6iYcTiA783e+4Da/ufb/ehobz6qJZ2awTIe&#10;VckFXeuq5snVDkdBnW1LEhqYCzt3agAfUGxq17wiCKsxxCBM8AemdRNblyTWLoVpXfIugvOCtvZb&#10;hbS04H67F3a6fP7MuVqhqF99ZelqQGiIxe5jKsD329s73t5/4HJ9x2W+itVWACgW6wRhb67rhsf9&#10;hq+vD3x9fOD7+xOPxx1pW5DSirStogTIViJTe8FioZGQ8iYe9I11X21rFGBnW98krBvjkgtID3AF&#10;ruZZ7TBiG2jJYJEDY9u4stPjFMEy9FX/9QrzyT6ZzV5kB6S1J89teW7G6WCaJsS8zyHiiglwU7HI&#10;a5X7nCqmU1Tw7XwrAJ1YHNk1LHZwFqD3wywMgiYLa9sSL9XbPanVsu4pMnAAcmHYbwse9xUxPvA1&#10;3TFNn6LEYhDnqoqIU9vjHHZgLNaqVZP5umJLNBXLrxgRwyQqlQlhio7w44lyzZqXDKm5OEkkCVAV&#10;hcK24bE88Hi0X7fbHbfbA99fd3x/34qqIelZH6q1Ua22RZ3FFRfidv4JruBcKgQXgVhRVbLkrm7M&#10;FRjta2m/b1ILbhULYxa7JhYb7gwUgF/yI7IbJrdsGtt6ZzNYUya/DyftSHBiA1Yto2zQuChV2jqU&#10;Z4gy1mpRVdau+raTIaii2loPztqOyKpKpyx7cubOu4Bakow7HQZEUrbqDqnLWO5tBkn0olX4WAIy&#10;1WwgJZ+WgV5XQwwwT5dzwgMAX63TyLPbrfLg1Z6r70XcsMN8jd6fTQKwo4RdhxBqiHddm9wwT8K/&#10;2PP+jDH2MrOpAonGVmIoDdZwpCgBSQUAXRKwbluxznlMuMxFlrXJhDVSQEDATBe8hXe8hx+40jsm&#10;ngvjvgvz2pgRSSa8OQNblk0+ubCWECJYg1EKmaImI1MMQIwFyA/SO9qQRSnkir0GPDua4N6PD6mj&#10;U7Z5BXq78MYj8GbcyFvGiQF7a3Fc3T2d91vTFMAxdJrlwxisZfXcMs02oyVVa3MzUgOcAXYeyDwP&#10;UTti/Pj3zQNmMVW2tZ3Aq4TbIZUqzZonscwJVRpDEjBmrxuM1zCJioCMhIydLYM5gNT2hm3AbvNr&#10;G3uly9Syqh0yci7MhMfjjsf9Jt6KvPM4V1nhPE24Xi4S9BHcpp1SNgcOv8C+pXGWAbNj6FsguUzA&#10;tZAxEk/HfqAmP6yVgD/Am6LDDD+6pcAmtGfnWUrHxPJn3uce6MzYZz3gKeg1moYfAdfnzOKi4zfJ&#10;AAAgAElEQVT9vThjnPqX4V8MqmUziR/vFUeyw1+xvjkCMs/YoM/sV16xaHmV3X+WS6C/20b+2TDn&#10;1Wv0Rz3ve3b/q6GcvzIUGN3/Z+D9r64BG+Tts1bwBDw5roWoDjjPhhZ0CuCfsVRHn6cflLyiODlT&#10;ghzVdKPB5K/c71eVM0fX+IitfzasOBKfntmX7WqVrrZqxwT7YcF4i3OKQ+qyQcxLNZDelhhWdij2&#10;B9mGo1q1KjtTFalLk5ELk9QDytRsTWhRgrYG07JN7dnk1kBu31uHCpx7jkNtNrNV7ykTUGxV1DIm&#10;igVfiNGA7+SZ7gaoCDs1SGfxYT3f2a51WYPVFz4DpCo/Q6oJudZHNTiVTIVgnxtDQIG7H9gB0Xpf&#10;qwUhUx2IF5Bgbwlp9yPmNpjJ2Ss0mt+xZ7eBu31P71nKjkkJbqSLwh4r5KXK4CeTLyUM1xyl5lIg&#10;zzJzcT6AOwLuu+q21zo2mfnJ3uXIRtSa4uD85sUbPzTQsgTJhqogtf7ZxdtcWNxqlRknbBm4L6vU&#10;9bO8KDXL+YP9/CyQfbSXj75mrA4iB0SSI8+c1y4WEHsWHn72edxeJ72Qs/QQwHXbtpqjkHPG9+2G&#10;79sNmTMuc2Env729Y5oncM64P4pP+RQirpdPTPOE7+8bPr+/ik3BNGGeL6AQkdaE+/2Oh1h1xCmK&#10;ggIOaFHrhHVZxJsd1dpq2xKWZfHsSAnX/P33P+PPf/4L3t5/yL8VRXCcZ0zzBe9v5e81BJU5Y1tX&#10;LI8HbrdvfPz8J37+/Ae+Pz+wrQumSIixUNhzSggA4jS1dchtcJhSQtpWbAkISXJPkI1HuoCjmZ3d&#10;YuYEAgrDfr7U/SUEwjzPxZM9RsnCyGIjLExf9dzmArJlAd1tZog+YyV8VwlJZuCQ2QyIARJAtyqA&#10;KIMpydA8NICyr/sqQA7kLRUQeVkQQ8T1eqk5bcymX9R1HULNKWwWTsVaaVxH+d657g2yJ0Cv0VaG&#10;1TFYi5ai1okBQkJrtpnblrFtS7GbWcvAphDmsgxSyxkRdejBpo80Z2AFdUNRltk9TMH7ab4gzqKq&#10;ig0MDQHV/hWmdmoM6jZMzhK+qc/KsizVjmlbE7bE8pmEVQyuw5RpvhpbYXN+UgCLWiDECFJvfaLd&#10;0BkQJUAIJScCZQANMyxKAwBVr7ll4NcMGDZ2kRSQc8KWcgnRrWRBaqQQkA8qtRbYte6TGirlZpFK&#10;cFZv7MpJBjrLI60R1mUpIC8RpigqBVn7LKxx6yyhweAWu1JCI4uFTbWr0nrEDO7tQMCRSeVMya5f&#10;J092Ia/8A+DqPBvMqq4MgTvSrMli0qGSqknOzkZVLta1a4KTLfPX6SJMHaIYVk8GOCIZHBF1jtSN&#10;zGO7cP3vbdvqPhfNkPNfBt6Pk5WfAwSveJUWuYz4WObisRkQMIUJ8zTjMk24zDMeeGBLRea2LCVQ&#10;yDEyEDHRjEu44hrexev+iqAfkxuTqaSlJ+RAYEHwOTG21chBYwkeTYjIFIXUVZLNlZWsXn4UQpui&#10;MXywExpbKBk/W/UqdJa7I3LE6Fo6+fS4Se+T3EdgYHAAINnotnYo855xNQLerETI2o84T10D+Fdm&#10;RhcYOAZB+BB4IxeEsX/gzkLZjsD/ThPjQnirNUzWjITciivD9JpiQBSPu73/z4hBoxephfZ41j37&#10;gJZ6X3ID+TnXwOfd1NestSpfFNb9spSi8vG4F5mPyF9t4KFO+OepMDfmaa4ep83DEDJ1ViZaPm7Q&#10;aATcZ6MmMHtPIBCHeuhDWC01fC5Z4IEMkJF9cG0noSuFy6Bxpi7ktzZ9wYREk2vyRizVviD0SgQ+&#10;BWJHh8TIOmWsGDkHz/zzRcOglDMAkGjvgT9u/HaaQT8iG1hl/Ypf/WuWQOdA5RnD/BUG4VmexhFo&#10;+Zql0NHglX2GzBNm47N/exbIO2K7/0pjf6SOOALu7XPzjNE/yog4Be/1upkzFCrhfzFktwc8QP5Z&#10;Hsk3qQcacYDvnwz8RpYy/4qByYhRebYPnIUV/08yL161uNmHaLMNPToF7u31HQ3H6rAYmj+xJxEw&#10;OjXOgLLAuQ2wM2HnVd0kxGRY9LTL1oGeYcaOTuW5nMe1WBYZPyTkT5mulQFbsw3YBLkKuzXl6peu&#10;IWcKaJUASavMDKBorP7Me1fGYAhmXwgGjNAQ+hAkHDTuzhSCbfjyjj3t7JG6+TxJiGpTGLbMKSXR&#10;aGBtHaBU/1X4UBmnQujq9NrcMvY6Sn9IW0Yys68rifJhU9greHR9VRujfNwY7kN/+xpeBzHZ29WY&#10;Zr7V0cIMjQFJFBH6NeotX/uhHExgLj9V1Rxuh5ZAYzxMj2zqXupj1d5IqUNBGatljfshmxnUCTAZ&#10;YvFcD1MB69ctIy4rYiTEOCMqWM2o1hajGuLVoPW94q4fQhorV+ZuHxlnC9ieaGSvSpU9jZfVaOzJ&#10;mNZgwdu5rMXjXcNMcyoA+sfnF76+vsAArtcr1iVhXRLmeUbOufQn9ztyyhXwW9cVt8cDiTMulyt+&#10;/9Of8fb2hpQSvr5vuN8Km16ZyTpwLEO8RsLKzHJvS1A0a+Btyo1yQhFxvuL9x+/49//zn/iP//g/&#10;At7H5hYg+9vlckEMEdu64nG/4Xa74evzCx8/f+Lz4ye+vz7xeNyQtuJDH2iqDgOBdKgZnWqr5tvk&#10;jLRdDOue675uPeBt7p4NZtTgWIcDhFi98FP1/E9mGIc62Eu5ALXrKgRHc1aFEDCBgcCOoFlzM8RO&#10;pzDChRCZ22vnNSOnrSq6U1YFVJRBXAEcWcquwqxn5FTyEcvbsXteN1TiRhCsvu3CwLaAMVtVlrMK&#10;4WbXIa+TUmFrhxqQK/csFIAyRGCqQ89JctO4XpdqmZa2qjbnOrRngFPt1SvLW+1hYcJN5ezXYFMN&#10;9J2mCWGeqnVVJWZyI1PZvsIp4QyzOlnipRD1Us4l22+6YJ4DYmx4RKkDyl6p4Ln1p6+ZKXKWUAiS&#10;S0rwnSJVvC1G8f2X4UIhc1NVmvVYg+45uz7V3EP9t5Qac7/ULboO4PzOR72rtf1a1+LYUT/TDvva&#10;9zKNBCnDrpTwuD/w/f0NEPD2/o7r5dqyd+TsHVn1NivB8tnXdUHOuZChjUd+zdDMJseSTe4aWZWi&#10;7TvN80R80Dt5BZgSMZKzmNr3NNWuBkXx86wnGQ6N2efnNP79HmJ1FsnkHSCOlGU1U6eq/Piwj214&#10;LbvzOsapvqOUkljFATxNL4Py0x9p/p5ZtPyqx2qRYQqolWXKjCje9VNh+s4zbilg3R543O9YHjMu&#10;EznrnUARE11woTdc6AdmvCPSBWDxwSRhOKkvGZWfm3IGNu+/WUIxJkxzwMqxpG/XKNMGdu88rLQ5&#10;aCR29IF2NVilL/dpD5z3m4QLseIySDhqgncJyd00iExQcAVOCTtPTgfO710uXivsapEQZDJLOxBz&#10;1Ej3jXoP3IQQgJyReewleWQdcsS4s5tabQLtIWbBdpPTUJ3L6jCnhVCMwIHajDC7g4rBZl2NALRc&#10;w9+8r2RpwCAFXevRqTauHe9PXiuJdPSB768vLMtSZKYx1slta8gnSckuhWZNmg/mQGU6BASd/2W/&#10;j9TPlk0bzF7mR+JlaoJydYihjBCiJjGsB8jIsr7KZ0mKvb5JMgEqruGzIozn3uRHoLH1Oq7sfiun&#10;f6Gp2+/LrwyojlU4fBI8/ewZ7225hsG7R++7P1xfZIc/C6/s36fNvTi6Ts8UBL8Cnp4PC9o9PwI3&#10;RqB1U6KcW+MdDYSeMalfzQY4AtafDRJ6YKpnO/TD5tGfzwKjnim0nGKGTwbmv0RoMDZkg+s9OOZ2&#10;g9UzFc/RUP5XlBNH92/Etn/mlf3KkPBXasdXnzt33ontBZmz8plSsW/sRkMgWxt5VZP3mc/M5mwM&#10;3QAeaI42bbhQbRRbCFADLVIe+usWNUipkbeUWugowbCl/bVXJk+QkL9iOVEYnYVcIHJmYcPHCEQb&#10;7oaCjES0Paq9nyjhpFMF6KO1MJG3pj+bao3TzjcKZGgiTYXr1putqykgYrReBcioXBiuCH6tqqo0&#10;3UurMzd5OMgDBmxYw2yV2DZMnFDsNLv6wuYFcGfHZwPaNNC0DXJ4KJce7r8dyFTX44Ck4+cHdvCk&#10;KgCuGQVqy0ShrX3bGI/2qMIOjXWYE0NADrFkkaXzM2HUHLc9QO6bqgNy89dW0kXOvpH257PZcIkc&#10;CF3VHQgmDJMq45PY5zQp0Ug/axRv9xhnUCwWD1tmrFvGPDGm6CtttUqy9ljg473xuPZpHr59HWkV&#10;sLuzbjB4rTY9ihKaHxFIcwKa9uGIfNMTL2jPABGyXMK6rNJfJ7EyyfX3dd2QtlyJP+uSkLY7lmXD&#10;PBeLl3VdsS6FqZzFgitDMuaIECKL9Y7a6aY6FNXQWWZGEhZ0YavGtj6EwVwZ6bLP6TNxeXvDn/78&#10;F/z5L/+Gf/v3/8Dvv/+52CDEWIdaurchM9Zlxe37C58fP/H58yd+/vwnPj9+4nG/S0A3i81LkZQo&#10;C7yusWjDU83wUkhhjYjQHnINCGYBLW12xrYV6zJ7nup5Z61lFExSO5sqU5EgzJwhTOsktkRNqc+o&#10;VvaNEJXLz16WYolU1Oiz2PU2kFr72xUt4FnxBt0P9JwkefYZhBAmXC6hDQS6MFYL0jK3gRyZTBU7&#10;EC6WHaJyyF32BJUhgWVwk9i5lFyFWJEdAhelBlDPzCnODVjNG3KOCCmBQkBKWxkOOIxBgXqjiBML&#10;Gx2EBBv0mhkUMkiYvAUQJ7+/ow2BFIsJAY2IKKqIMggKlfFNYYJVoYeJMWVgmmZ5RiE2SiwgO9Uc&#10;gT4sPFfCgvT4oaihHGjPbgsXK7Ng2PUSiZy5DoD8mcX12VEojOpglev5R455zk8bghGu5UJL1dNc&#10;7H/I+ObbHkfJhg5A7r5mWRZkzkVVNM1ixyZk4ZKSbjJ7yNn5ZGY8lhWP+7387MsMGHY3UehIq97a&#10;p9VL5Gob27v0zggjy81+MJyN7Y8dXIzCgfWe4QByHBGcduepYb7njhh2ZMfZY1Y6fNK1bF8/A07F&#10;aD3t6wCn5lChZjYqcJ9SLuQZUamB/hdsc/4o02tXVHThA1mCszgzQhRvQYqFeR+VfT9jCgGPJWFZ&#10;UA7oLUMIQ8q7x0QzZnrDhd4x0xsiLmjpy8W/now8SENUsz7km/qASnBGDKAkh5cJYyivZ4oxw1m3&#10;C0pTn7lj9vZ+9RbcsnGl9rki8+TYgn90q4+aAbaAc13MxS5glWR5qod6PkGIuCspzze6CtpXZg7c&#10;9XLDjw7cfMq0rafuPkjuCBQ4tr8wvlPOTsQmS4fKVpjjhKmyWPoN0IPPRaYkU2ASxjfl3cP6jBVb&#10;1l+q0m8Nd22e9yLVJA9u1NfTYYMWVmvxu799f4NTxjTP0vXm+r2BJCRWGUrUbGeqz2pO9drsCnsT&#10;4uy4p/XZaOG5nZBs1+yEQE1ipy2GTqSlkWRbXfVrtjZS2CWIh0CHIWhV+SDeWcS0C1p+5ol+DPID&#10;fV7DUAkyfD1yBzAf2Cb1Kh3773m/DIcWJs9Aw0OWLvNwGOnuzIFf/LPG8ZUz6Cjc7pXXGtltvPae&#10;qGPH056VcAiuep9iz0g/3uvdf58A+KMBxK+Arq+w30fg74j1bPft3c/pfCiOMg/699Hv++3vWmPQ&#10;QpMO7GUInf/38Ul4GsR78O1OzXXAkBwduTaglXFyD9kOlTGuv/q1ewTcD+7Bq7kc/4qvsUPYusZN&#10;I/7kFSvLyym8zP8KeJA9484oE1ma3Vawt0aPDCgKFzQbAGLHuqmM+U7Bly3Youz22PwwU04NuDB5&#10;O14B0MAVSzLRgbq+nm+m1evb7xnaIGrmTbkH0cm39TC3fsYqKw8h7DXRem2yOgW25mrflfk6YQRw&#10;OuVDczVsNZB5hrnajPR+8hZk9PUxwTM2bSVAjbXR7/gW/pfPZzxuKwguAWrk6yP7c4dsLvgwW18/&#10;ZVcreUtSMszKttZUPQpkCSksgOYUgwCAOsApqoykbNwadEw7e5hRYO548AmMrPqIeiZortcGtt7k&#10;LCJVGpB+kviSC8kkePm9MrfLnCqYXdHsJ8EkGBPa6wiwpQHEgRoTdUsJU461jnTqhhjq5xXSYiXY&#10;VHD2cPDvww5r4CuNa8k2fMGxfagZrNVAWfN9lGlHHPNkCDKfh81QpCmA1G5jXRYsjwXrtlW1i7Yr&#10;SawqIEBslj9vaUPKjJwJcYqgMGGaJVRyKuDXlnMNKC4MfWBZV9mrUdn10zzhIgBjsetJAujH2pMG&#10;BaiFeasWoSFGXOYL/vRvf8F//td/4c9/+Te8v/8oIbnSg9Sw7q3kRCyPBZ8fH/jHP/6Oj3/+A7fv&#10;L6yPEq5LyIiRTI8pQDgVYOcidjmsGAGpQitXi4/onrvgVEPFD18cBCRHUM+yRAVrqdkWshdkYVEr&#10;wK82OQwgTDOmSfLFMipYqr8KGx2O0KhAsYaIbomxiVXXJNt9Etu2MpxWqwxlRicB48twJXEJEU2p&#10;rJ8Skl1QnzgRJqIW4p1TI8f4WBjkOviU95rL0JdgCW5ydls8gQo+RCBAlRZ6htUBYsuAU1yLy2ZT&#10;gPBpRoyzXJcENvkzJWdD7rrt2xU/4ja4Z+ZiHwM0RYKEilNmRHhXgsp0h7cwQeZ6LQHGsj5AKdVc&#10;jxgmozhvbO4CePuMhEDlvNi2FQAXCybBfNiwodV6WYdrBMJ8mcv+iqkNv6x3e6WI+8FzVRByrlbX&#10;R8NgIIvVnLFwEWunenU0uwV+eN0r6smwf3Zh3sO+bu8LX8Pfc9rZwjTnhqIW2nI789goXSpmEWO7&#10;bpV1X3IYlseCx2PBNE+ShWEJJ+Q6SKcy3YXusvPft2eLzYbow153teGAva6ODpYI6NxChHg9MsU4&#10;IumwsSjnXkl4lBtjio++l7QZO/Z+W+si3T+VPBOrzREaUUBzXCvznjDPLOcQXLD9/wp4/4pH3yHT&#10;S0JCQjABn2Izw7JIIxUGxyTA/XWa8DZfcA0XPFCARU4BzBEERqQJIRCu8R1v8Qeu8QdmesNEMyaK&#10;yAyktm234p1CaRwyOtmodStRW5ayORVmszRETAgIyDB2HpwrAxiMEmKSUvHFh2HldyuQDh56MrJX&#10;soCnoYZzB37voB3ji9oGAaG+GWWHJA02M4eu2phYxpHFpwMgvqYjpnwPLraPTCEgOF9SZT9QA/mp&#10;83mnHtzvPjOfM/yeBQUyD/RN9rNIM8CRMIWEeSoF4TzNCLJuE5LxfS/XrzKZROJcE2mJd5vG2TNU&#10;WYHme5W6oAcUOrsXF1QmgiQ9HHMuRePj/sD35zeWx1Ibd+flJsweZYRU4MAIxrVYLudHdEALZ96B&#10;cNa+BzqAsM1mZSCQY6g3L9s2sNAQZbXQaffLpIvba23UDeMDgFyQdnvPom6ojUcYMlOfW6bQLk/A&#10;A761/enCYuk0VLVftC1r4kjN0r/m+fDhV72uh+FpNoj7AKAY+cG+ErR51GT2jO4jH+1ftfk4ZgvT&#10;KQPbZ+/0wDf2LF6r1nFm7eMraZ+10fo7Ul8cBdAeAfK/4p2/ex8VpDJDHQfYmRDJLl1ldIAevdcG&#10;XgA2csZv7nsQr6lsBrRuhrFA413Yex8gWT/R2ZCPzwZio2kBDIusR9f72sKJxLx6DuyaEd6tD//e&#10;uQtttczOkf3Cfh3h1IP5aKjua0g+BO13wy0z4OCcDDsqmyFZezY1eL2AD7mzWcvmzODq39l8jRu5&#10;o/m1d6qSamvXrALAGPizF/9aVQuFMIEuhuChrHzDQuutZOz9IqtQtUCmhusN1GKBBLwPei6FKltX&#10;YKb5AHtP4jY8lzWhIbq5ne1sFNm9bSIZi8FGtzkZ8LgBQVM2KBmf0FkMGVIN8ExEym5APsqZca4u&#10;hpjT6S9wnCvTMgT6mVN/pnsve19r9oqO+rXm85chUG7rMnO1NCphgLFZgFQ7xrJ2U9rEWolPlUjK&#10;6Dy2m9M1y7szUeX4da9xGVEKopX+IUOdFgjNctLvDcGwRytgINYhCkq13soMPI0fcXsmTYiyMFNB&#10;udhjMWPLuXSagZyEt4Ks7R1WkIj6QbyCZU07K1Yb5DKSEAgBnkCithguo4I9zYr94vKZWDvOVAP2&#10;LYvZfY8AYIUM1GwXCiFsxbIsuN/vWJe1An9qX7JtGx7Lgpy4+tZvlARg7oA8ASMjFVkQ5Ywg11vv&#10;aeaMvBTGfU4tuyuYYVGxxBCQy7FM/aROQZvr9YK//OXf8J//9V/49//7n7i+vct9V7B8w/J44P59&#10;w+P2wP12x/f3Fz4/PvD19Yn1cUfOWx2nuhxrVWcgy9AAYJokWK+tRQ295tYEGwBVWc65subXZRWb&#10;nLbnlCHJ1rLrTA+4ran8npLs0VTtWIIDHgUAhf58Ntl5AXvVeKsBpmmWzxgrwK+4Q5agTF3rGlwZ&#10;pLcrBMMWxAsGIgq5MnJodYgA98w9aaL5fFvCg23H7drPYM/wZlRCXER0JK9msQJ3BmugbwYjgmS/&#10;YkcMrLl5knVniUxV4SVTac4lyyYIC54CVX//nFINGa/9uhLcmJGMrUwN4xb1XXl0ExKAMDNinCRY&#10;MzoLEW8/XADIEGMD5lMZSAQiUaSEGvqsAyJVED4eD9wfDxARfvvtN7Gs8vl/w9qv5gsaQDuprzsP&#10;h42KVSQh3mluS5s3cVMcBYalGDZg2trW0ZBsp3u5WgiTwSSai4FXw8WqUKSG7QRCTgmrWKlc5gvm&#10;ecYUY90H6h6vhMOd93azLyx5FlN9X20v0eci1LFW/cWmKtkp+MYV01EIux/4BsdeJ9nzp2mq12Db&#10;Nt+DNFbGvmViHFj2NIVe8dCXM0FqB1T8E8ZHpe17HgvaE+7OFPz90AKs2b20IyZYYmHFX15Ugf9L&#10;wPtXwuv27GbrA0m1ayI5bALU4ypini64The8zW9Y0gJCQtqAvAGIARPNiHHCe/wN7/F3XMM75nBB&#10;pIig0hqnwmneoSKe9CCBfVjVF00nyrCJyu3rWdKzM7epbpERZVDKoNCDFs3S49hOwiwQ3oMMINo/&#10;QgTD3mrNuvVmag+62ZCq4th8dvaM6Vw/ayvajrqe/YDHsJ5JCm8DNI9ex1kEGe/5UXPqMPw/CMZh&#10;oCUY7AsIsim2hPeAqH6uFFqegkyDwSZMTqsystJc6uplU1wYwLFu7hYErc1qrk2WbzazYxlmMAJL&#10;8y2T2e/vG76/vrGtGyaRY1oKl5XGBwpeBiYdea5SQWGI5B4s7r3PyfHUjMNox6YjJ1dX0CTlhLRt&#10;5WeF6IaAlanVY0QGmBuBZupvFwK70MHGjDXgqjA2+sOt9+s+A5qtwsQWfc2/tDFYLINqyMg72Xct&#10;eNeadv0sQf4910DiV/xpzzJNTkHKrlklw7ink4P/V5n3R+HAf+g9v3Ae+tekIbu+7oE4Gkjsn5W9&#10;/7EPRSTySi106pbXQzqf2+EdBaIfA+fHAxc9g+wepn9HprPtQR3rV+8FPHxwPbk72+EAFTs8Y5s8&#10;hT2o6BetNzvrGbP7IQVh7xnJnvfCjYF/zHy3oVutqO0tyJwdjwWmqM0j/HHDJnSLd0ODnTJCbVvq&#10;M8zOtms/IKId4xbwoV/7BmGgdskABu7ifcD97vsNYAHyvra5quE0mMv6fVtv8AYwVOWi2NGw2acV&#10;1FD/ZGW5QavN0DxA1QJPv9ayfHp5bozRKT0qk7875jRkVeX1bNhGBBTwSxnS1u7PNaE+26U1773d&#10;ofeks3Y/1neUoMN+SyChFix2sBcpSJIzHap/dkQO7h5Tzq7bY+6Zdn5LeaaUG4UajtIWaDho5FNF&#10;HZuAMy+G6RRt8g8tCDK3fSRzBe57xW/OrUayhAhiT6go6g0FmGFCe3k3IORRfYCz4Tt3IIMdiuy3&#10;u6oWZRsoreBu6Yz1mdMzwoIDZG0FuufL7VU8ViypXU4JfyxAQwEg2vvKwopmBuJUABOiwiontPA+&#10;EBW7ELWyyh2gi+6626tBlozFNfBPgTPtVTOyt6LLMIPZbNYFmrq6BoHa4VzzrkYIbvBqSSWqSsqi&#10;zNAw5CQA1LatWJZV9rpy3TiXwNNlLVY6MpHENM8IU2wqI2oAZDZZWEomCgiNpUmQoOXk2Ztmn272&#10;ngVvSMygwCI0rjfTgCnAfJnx22+/4cdvPxBCwLatuK8b1nWpAZ637298f37j8X3D437H/X7HsjzA&#10;udjjVAUXscyEqaqaWMI9M5P4UofCzK9OTjbkFfX80H6zKlFSxrYUe5rH447lsQggn5E2IZJFkpwy&#10;zctgrKvYFiUdHipTvKkR7DDW9vFEkj9QrUqPzuLWM6utafk9G3JXWYPqx19VINVguAFrJOuIhEFt&#10;VUnH+YwEDLAG7msOm3NhBjuqTrOkxAbiS1+ajJUd26yA1s+RId40Ul5j0bMhUTaWtCG3qLOdDCWr&#10;gsTYdQRqe14FvS0QXbEhfRYC5mt0LGjtG0mGvVqz1EGm1jdS3hBCIdISgaRWaTZ8jZ2svwAgiLoi&#10;1CD781wytkx8ZX5X4i+cPU2z6QsS8NoCkIPBJUiyXHQwWBVsaDWiV+TzYQ+nikkQO6a2q+MrqSEg&#10;TqHWdZV7mbmEAT8eAt7PuMwzJrHwqllGajdDYWfJSiiDgctlrioiVUqVUGC1wbKqd5gB17hfHvVM&#10;lk3/DB/ov87iDZax3/e9Ryq90TPfLGrYKWrbM52bignsgPNmd2if7z0J0L5XfZ/hwC3A589YGyfu&#10;1Bu/hlL+Enj/jJV5Bpj0LDcbWFGVrgrgGznYFKYC3E9XvM9vWLYFS35gXTKWx4YpTHi7zHiffsNv&#10;05/wHn7HNRbwPlDc+0J2RZrb09lKnw0Dj4RhzxmUfdGu9jqIE1jkR9Rv+CJrYvv3nfHuaNHvmuUn&#10;DMfRwuERq3KAQ7BpPHcbKTfJuG0KRoX4GRCuIVE1gZuN36gJGBk3ZexAhREjsTVix5YWr4J04/5N&#10;QNs+xNQ1v1SLRWUy1APDeAe2JsgzPay1SP97G4lKk2e8cwnWO9U0qdWGxjSDkpSwpcN+HewAACAA&#10;SURBVA232zc+Pz9xf9xlkwtl4GRYBVoIhIF8yLHB1MaH+ASYhByedBA1LuCKShft4MmE/KRtxbYu&#10;gBysEAlnSoy8MXiGu15EPLa9Bw/ZxI3Nxrv3b9SuO+uKMzuSo9DOPgBp/1pemnYE3J+zodkFLLWD&#10;dLy5PBuAHXnFjdUFHrgfnRV9SOeZeuHV4PTRPvBMufAsnO0M2BkzFPzaOX75M0CS3aNih7PqT60M&#10;Yj+k+rUA0Wdqh5Hn+qshgcO9GJ2FiQB6FMbXuQ/Za+wqG5rEYyUCenCYfkl9cTZIOjuXmXlQXHtF&#10;BZ9873Bu0P0F7Yb+8CJwwkEjKysuyyDe2Arx4Cz0dkdwI1fHMK2Sb7hhhGUntSBR9phAcKOn9nPr&#10;uSdrgVrAqwI1VVK886pvMuWcc81qsbYBDDIe8WKjo2ds12S3IS7VBoyYugYlVrACRjGgHszFH7fZ&#10;2CjzSJnstSmQIXsb6jY7xsytGa1r1DToWUJrtaaqA9JGS3LsWp/4ao/mIrEcDojIW7UNM17wzD6K&#10;h9ZbR+fhqS0X9gOng0k9hjQuHA8Dj0EhOww/eE650xCdse8xAEgHQ/r+7xWQtI1qNt+TBeRQRW2z&#10;YGx2UaygrWQt9PZS1YbG9gaqqFYPZVm/uu7svt32pJNhvD5b1me/AgsypODSZFOIiBo8KvtQKFiz&#10;CzAE7Zl/7l5yZ3ZkQowbg7EobeuzWhm2CYRWM8c44XK9CsnkUaT0krmgFiaZswzWCrAbFRw3rJGq&#10;CjCD4az3SfdhJaxIaGYbdJjsBQHpU27WShVwl78LEnY6xanujRW8V+ss7uo1GQbkXMDhdV2xrqsA&#10;+MmFTANBrlsQe6/sBqSwoCACOLJTwSrDVpnF1VYMjeWvQ6k60DK9axKLjhh1QNZsddTGi8UaV/u5&#10;YMDzdV3w8fMDX7cbkjCHS/beo9gBLQ/x4t/kfWYEYoQpOOvUrP78oYUMFxq55IzEiGmK3SCLpVc2&#10;wycKmGI5d3JO2NaiYLjd7vj+/sbtdsfj/sBaGfUlA+Xt7YrLdQZFalZPW8K25qoYa3sPtTBVtqxc&#10;rvYjLfOMDBM27/auPSmnwxbkbI1TGcpYU2C7j5dgdbhBsvaEvf/2uD71e4/dtw8VQjp0k1q7nQ+t&#10;rtfchnVbkVM2gwqq6gGnbuE2PLYM6sJlbXmFrdeO1RbPqqTr9ecgw43GIrd7X9y342LBJ8qlyJgg&#10;9lRmwEVE4OhtTCzhKsNnibScHhN6D5b9rqgDwCyD0BnzPONyuSLGaWebUt5f2NW3tj6o7hA4Bo0D&#10;FfCegydOcS72PYFRiL4kOjOml3OjduV4HX6wOWMaYaXueykB4i4yzVMdvpXYwg1pK5kGIRQ7sDIw&#10;Dg33MiHR9vr3Z6q1o9nZvsCTmEJgsS87dq04y0t7RuY+8sXvewvb6/V44DNLbJcxZuvAij+Qy9us&#10;gy7d5zqX1AaqqzVeGhIARviOrbstEbd8fd5ZNT8jYv6PwPtnAXbP2HaVpd5d2comlk2cpjLVmyTg&#10;4xoL6/59fuC+LEi5+LItjwVvc8B8nfHb5Tf8Pv0JV/odF7yVzQBUWShJvB2VCRGnqTCQuDVp5d8l&#10;AMdJPURelSvVscrwWB+KeQJNswEfBX6UcM3NsVLgmvc/8r8WyzUGwY5VD+MHrMgryRQuUqRzK9DY&#10;+IKyDUrrGvBB12LQdWqNAzyp+tRPu5PzwHEjW/I44XXAarQpvLJp99Jl32wKAC4hPeu6SnBSESc1&#10;cM2ywNm66LTNgw0jge3QS0OgcgfsqTfoPtzSN9USDLQ88PX1ie+vT6RtdYdnP2UNIqnWxqdN9a0d&#10;heozqCPl+dC/5vNpWaOGKaY+fHWwUyxyMidw3pC3DZs0Ciyel8gAJwaSBF6zYZf0IMXAH/wAsXMM&#10;S4YW9FRBHrtutGHtgc4zFVI/Ze7VFn3Y9ZEM/SiEEQfPwyjA7AxAPDt4Xxny9gftaK/aN/l/jAl/&#10;9FlHA4Gj+3JUfDz3/S8M+5z5hP3TBwSf79d9cZC7YEIf4Mi7bIOzQNJnjPmhV+6LLPuzNTACzEaf&#10;dcTQcBkxxvdSmY3UEs4O7VWePZfPMh6OBj4jkD5xFm/NgwFAR9sd2TvtAdHxn+xAgPqwQdorBywZ&#10;iAyryYawVjknQ+TXGsbU7kkSS5qi5Ilu37KfW0/rok7LFRB38lQzciHIUHZLJtROm5Yiry0+3JvJ&#10;1LF2AqhAtpWV1yFDBSsDCplJLCvkGoR6T7iCFApmKegeY0SkYJ5PbmxfI1EvTf6GnFqYbA8mqiUG&#10;VXZ8OwPtfa4+miH7pqAqP7myshBazaVUq13ApAHjKzOyJ9dbQFCHijhXONELg8/RnlSfHWmWfqWp&#10;OXu9YabGYHQ6YrLBDcT68PHs5obDmtvZlmBYe/bnkg13s4yv0eAexgan9DOerVzDIZPUUgp8pYQQ&#10;dU2HmrFQrn2r991nyaYHUN/hlJ0/11GNQLQn9aAbQDlNKpW6kjTcOac2QItTBUKFw25yoOAC/I5q&#10;nX2QtfHIFlVOqe8KsBqCej+nxgSm5qGdEwuzPOPr+xtfn19YHyvALOG+VHsqkLKtY/15ORcvZH2/&#10;Gnqn11o9o5XlrpYR2uM6n14ZwqS01cBrJWbp33NOiDHi7fqGy/WKQEFY82thsrMC4+z2PQXpCji8&#10;VdCeoNdqwnwpYZbT1PZKolDmxaGcIaC4M8YrHtjBWRhEArA19ZQqv7Vv0OFUsYlEDYXOGaDESEh1&#10;GOUj1SwJShT/oZEIHrcb/rZl/P3v/yhWP6mQh5KomljuawylP0BsZ2Po2NqxqwHteUwomROVgT0Y&#10;iOpQIRCLx3gZJNxuN3x93/D5+YWvr2/c74v40YcKRk5zRHFEjzJsK3kCKTXmdDm7ywFDoQPmTb2g&#10;vveqJGdN92bdd9jtWdXGpQ6vGEhlsLAu1iNagTQRqw2APWfLV58ZzVzjpnCBHxTsVX8CLEtoaa/E&#10;sb1+I+iZobrYBqtN2LI8cLuVMOLr9YrL5WJqEeq8uLkOR4LYoVhv8Qpe2+B6KlZeNuiTqJHcytaZ&#10;mh+d3JtAJMN37C0VOzJNY9dzZf2X95E8DmTem1Xg9NdPP3NKLcgzxlhy9cjXOZZcVj+jAOL2NYfB&#10;pt3PJOMMUPADcjVryQlgIHm1oFflwrHF/aCehgTVQARW8J56YFf3yw0pJcQalh6BXAaoTLkOF0NQ&#10;y5u5u86teexxhv59x84u7ohI5XpLMzAZgeYjDEGf8743tffsyE79qA4aAd+jnnZfi9k8ggAKkuOJ&#10;kjOpZwWAUveEzr6u8xbtM7L0utq1ob+3/Kq0IySPhinWQuhX//cyeP+qr/0pY81cHDZdYxb2gcrd&#10;IhdJ2BxnXKcZy3TBW7zgGi+4xBlLmsHEsrkHzPGK6/yGS7hi4hkREyTSpVt4zb8w1AIkCMBvJvYi&#10;HYsxwsz9EGJAFmldDaK1fnxTBDYyPts+8E5ZeOx8TvnpNR6F7+mEFt2m+Uz50LOURERiPN6A6jFk&#10;Ami4s2npFQo9IDV8yLheCMfWPhpg7KS2vPcY8jL+fmCE0yni0UTvnI3PtXBvPqNsZGZZCiLGuiY8&#10;Hqt4eOUm8+L9J3fybTaSms6nVVq6Om1uLAd2bKpDT7JasCQ8ljtuty8sj7swhooMrh3MrWCJccLl&#10;csE8X0rYBgW/Lny8XEfZNE1rZ83U1AH+/eZcAqZbqFYGS0O5rSu2dcO2bl6JIcVqDBMCRQAZyXig&#10;9l6158C9DOjs5p0JHOhpgKltsp8BF0dA7JF65RWG7jP2eDlkuBadz8D4V86Eke/cmIVPf2hg6Q96&#10;jyo9y7E4sxvyQDEcc+corPfsNa39kfe+9gql2mAOlEtnn0ev5ei+eQsmPgV/XwHkXx1+vgrcu2tG&#10;/il8xoI/8+a3Q3Ey9l1/5Pl4RbF19n4OB0c406aRdoGng4aeJWZNx4h4GBRZC0VlFXXrzDUFmTsb&#10;umaJEsME5gTwhm3LTbofQ2Xi1RpLAGTObEgGxnNbAaoOvLdsRM6t08xsgjJz86uvr5yNwoyohpbb&#10;QrkdibF5f0o5ESg6FluR48N4TxummrnHIUoOTIiVDdnOjihDjQJ8Va/ZSMUu0KoQMksOVDASeZLQ&#10;WbXBCbD5CjVkEv3eigpI9J6dzYqgMJedasMiWkaEQZ2VKg3A1/OzgIZyozMV1a/2Fq9ZdR7sR1YF&#10;Odh/3e8K1BqVkEWk6Rn5pAvZ4QN7xP6zKZhxpDqwoK6yFbJYE+zA+6R1fq7PfMpZPOCLJYwOTVJK&#10;ztrDAvfqrV3Z2wLct/eAP/w/IkLg4ryogy+bLZHT1nqned6Bm5lNcDIFF0K3B2OOFZEwz2Y7a4Op&#10;8QKmCZJNAYALmHr7fiCnjK/vL/z1r/8f/v63v+Pz5wfylnC9zLheLwJak1HeiA2PbFQpJyyPB5JR&#10;MpQA1Vn2XGGybkk8dSUwUohCMTayDdiC91ytcbYtifXLihgifvz4gfd3tYYp9ivrtiIJ2JSqAqgE&#10;wE7Cls3VcrEMIuY54nKZMF+uwhq9CBN5kqA+3bck7HSDrFUekGca+34KAURTBWlt+Li9bzGGOmjw&#10;Q88unNCcv7pWYtCg8PbvJeehDH2TBoOaXieGgOscMU+T6Qu5O689y9V9RFt/uYBwGgyXyt6dUsby&#10;eODr6wsfPz/w+fWF2+2G+7IUFj0i5vmKECeoOnOKE0KY2giBUGxvQgtjDQaUsgQu7kh6Sois7gk2&#10;p4LNoDBbZXkwbPUW8qx+97HaNrVeMncgXg8yNhWa+uErsF2UOY6BPuSLsAuC3YH3YB/yKrU72GYQ&#10;UPGMTwWYZTtwyBlRAoi9LUxTycUQBMvyWQsWAHS1XAjjYbkMVMo17mwTjQXybv87yk6q14eNDUke&#10;9hbN7z90mULBEBYhGRJXTPMs12s1SpgwDDr398OTC20/ZHuiaGx7RscRGfWL/jd3yqLR82dJWTU3&#10;j7w9VJ9psLNFsYoLbqqhMoRN2PKGzIxpirhcLxKMTTUjAmSIu2bN2ueGu3VyhCUekdJcsGzNw2yK&#10;r/1QsSloQBr6HVx9c6am7++5XQcjVeaZXatd98WVgZC5ZcaU6yhYcwjADNBschBGZKgOC+jrB/1z&#10;qtkTedgHWrzHqhL/CEHxZfD+ma/9S+w+DG2oK1s45VIQIhZf9RhCBe+v0wWXqL9mbFzGxQET5njF&#10;JV4LaM+xPlTZMJxZ5H9Rmjf1LmTSBis3RrQyjSMQlZFWD3jaNSd1AwchiY+ebc521whGas78y3Wu&#10;k6jRaw1LDzjaw6zYjRT5eNoSIvkpLTnOHLyVS/19b1ewB4k68J8w8PTFkBlFnUTbWwpRy2+F3czQ&#10;gcQ8BFOfNX9ug7IOL7q6CB54EFbDsqx4PB5Y1rVKSFXKXN+3mcKXH0Bug+8BffXvBdqUpW0w2fgL&#10;WwmhOTiIBQTfsCyP0iCkTfIlQrWwsmz9EAjzXEJs1AbABu21ZtYKIs6b8cqq7wAl+zVFjqyMgiY3&#10;W5cSgrUZNmY2ayrswvzgPCzJxdbicNpr9y0yxRcZo9dnAMEIBO43a1uMjMNP+aXh6Rn4X/0La2Og&#10;zBn19Hvdjma036NTxdh1tw+stCz1MPgcPtV+nD9hcwJgGHDPr89RwXD0vUc2DUdhsP6Qp4G6og88&#10;5ANm4vkA5pVMhWcD9V8d2vef+5mq67l8cu+V3hgmhlmXeGetQMKss6yAM1Bw9J77e6tM31eu0SuA&#10;fr2fEpqncuMGTvsw7lFh6thFsCwhS1FVyT+DlH1qmShEjnDPptFQ4CchO19QGxAPkYxuwpbTzxBj&#10;bg06E7bAlbVfmfLKRjH2Ns2r23iuO/9Yfx+zeCpX5pEDTgV0188USEI3xSNeWVxxcgyr2qyGFtpK&#10;YhNXfu+Cd92zSQZs1wAs6/urVpBy7zKQKe8AnMryFfafAyh4lJ1gkmEcE55rCCRbhUJt3Gk4QrIh&#10;wOh2JjLAlm3A3TFPT4bg1m6Oj56hnkXX6rhnvUgFbLsh+K+B+b2XMXae/WrzGIwFC7kh1wnj3gxN&#10;+OAajN4/MzvW/bPMm5xyHSBkIZbY7zXYfg26LQBcRowSijd1LD9uIIX7mZr1YH36jX3OrxACxvtx&#10;ef5UFxEQkANVYDttK1JYMc8XXC65hO6RJ0qBC06pKs695eMgL6Q7g5msMrAFydp9OgjjOuWEx73Y&#10;pwCMr68v/P2//45//P3v+PjnT+SU8P52xfv7FXGSAEE5E6IMDWMsbPltW/H5+YVlWRCFgXm5XHC5&#10;zDWkstmJUXsttGFAY7ozQgoIWwPvdetLWxB2LbAsCcDDMe/TtlVWfRI/eRBhWreiXhdQPoit0Nv1&#10;grfrjMv1WtZSjDIclWuP5rscWHyzuYTOhmxtVK09WdvnC/EkuMBVkv7LB0LrGoyuDt1Zfsq9Dnof&#10;Y2gDq856lsR+xPogF/FHxPUyydAjYdtMqLAhU3hf4+PhZ2WFBv9+CzCUsSwLbt+3Atp/fODr6wu3&#10;2x3Ltkp9MGOaI0KYEOMsZ2Ew/t+tz2wZLe19NX9vMiqG1tcqVlDzuLgRs7Lxd7c1mYLKRLzLmQgx&#10;IqIEV4ZqM1d6yCAe1LvsN6IdUcUSe3JGDZIIvQ1ZV+9lY1GjPbzWJ+68rmC9xQB0PyWEWAZWZcg2&#10;AZp50THoueI+zcvfDqPsvrhtW1Vj6IfI1sEhFxVVCRzeagBoecYykEPJcKNjkmLW/Rx7YHJEcOxV&#10;YKUXETyDxNM+pWotVLIeqAyHA+FyuWK+zMXm6X4D6Z4yTeVZjLEbGmTzyPT5SQQOQWxm8g54ZuYa&#10;qdnqsizZdk0V4RnW+zwvO0RXFYk/gwf1zkHfFqeIwKFZBbEFrQs2A2LEeapfozaJ1i2AOoWjAufV&#10;0aEbQJxZ2Ojn07DYGEsYuw7Pg+IpRq1BNgfADFJr6HCGz0c8tdrBrh/u+9yd4uRU+a/PVAvWdnVV&#10;KjZvm7YAIWA6GAhoFuCIbNkPE/paztZth/axv0gi/mXw/mV2/anvsldskw1mBWFLGdhWcFSvqzLV&#10;vsQJ1zjjEmdc44QlzkDagJTAWwDlCYFnBJqK1E7scqxMuD7QsXmMqk9iZh98Wv3v9Xtr3Ja5Uba5&#10;rF7nptUh42+PFmxEYC/XGxxAIz/o0XXsw8ae2S3s/q6CpGWAkbby8MbQB7sYjyxmV7DDMn+Ajnk6&#10;mKA6308YZjUfU5bsoITzEFxtTi00ZCi9AlCdWSW46SrZg6RNekPQ1QcpsjY8HkvxgUz5cMDRFl37&#10;ZxdqU9n+xt/NbpbgLtCSd87F5bBK1R9w3Rasyx3r+gBzFrY67dgg1pNXDxJmH6JW8wsss7hjAlqw&#10;tVzrjFEAiTFIMjbMjJxX5Lwh5Yz7Y8X9vmBZ1jqNzlml4AkZqcjPRmCmCweWAmok1xKZcAALUYVc&#10;Kjn9wrDM/j6S/B0xrRtj+5ytfvh8d0NGzxAoYVPK0GDGUxuQ82EBdet7FOHXgyWeFToKyXwd2O6Z&#10;7Mf3RAsCCwyO9oxnZ93IA350oO+/9uR9EnDkUz5iS5zf818H60dr92ioc/b3R57R3i6Gd6DQnmlj&#10;nlSX4th7fB9fq6NrcPSMng1lDoF1PYOcesPItCtZixvdSb9/nJ/dmNnc9rhiaVKICCpfryV1K3dK&#10;s8J6bnDd9foBpZ5bpVFMWNcC1ijgKLwK+ZosBX5CyhmPhwkmdUMCPzDvrT+cWk+BHGoBqUz238hY&#10;aRQzaxu+Zc+WZshGLvA1dzJVtVOo20jwzU5rTIJ4IudWDsnnC9XrN5isGxusmWETDdgMEciAjO5M&#10;coMrvY+tfoVlBYJ906T/nc8B6j6w73hYjQaGHqodvYpmuB/wQGUCY9VkBhP1pCP1BycDep8/i+eB&#10;8M/Y99gFr+4YadxGRmT8Zo0P4M4Oh3Zp22MSSTJBg3aY37PuR/fLPWMpSc3UvHU5W29xMsBaNvk3&#10;RVVcyBmhqU3gg6+pk2F4OTlXJWof6nbkJX2sFKbBQMWwcjlj2xYQCOv6wLZdMM9FcanhhCxASPWd&#10;jmEQBk3On3u3UkNA1Bwwsa6xvuPVggEts215rFiWB7ZtLR7oCZinK368/waAcZlnzPOEMBVATutP&#10;CjbIupwP03QFc2Hka/3NmZCMSidG6+Mfq+dyjA2sJQlyTTGJv33ZF1fJaAshyiCVsDwSGKkMczU4&#10;k5sthw4virKqgHIsdiglQDMgTlMJWLxcZFDgg0dhCEhEkH4zgM2enjPvBmoVjA3RsWArGNyROXpl&#10;WbXNCC3k1bGr3c9jpz7SbU6zFCqYHyXzhApDv3j+b5X5GsUSxW0DBHcWu1pRDtxWPzQ7hnVd8fX5&#10;hY+PT/z85098fHxieSxlMM4ABQVtYxlaFCQUYZqaFY9hizeLteblnmXQXJjI5GworEd+ssHaGplj&#10;urc82KOtGqFee7FholDWjdY1IEsbRL0GymwtIHUDjkd++ioIzAZrQgdW3m93rMsimRZzDaJug06x&#10;7NIhh9pzsd3zy541zRepZUiA+2Q+B1WgWPMYXB6j88f2a0PJEdRZvjbyJZf9JqWSFyDgNDGpc47Y&#10;H2OnDlfbtJzTjq2978nhAGH7GjVcmGXIJGTYYMz2pyliirEG1AIoZF2pQ3UP0yIgc/KBpF0XXut/&#10;zWbgJPaZtHPcCIF2Kh29tzlTtSxkUflrll5THCiwDad+OIWrBmB+tU6RYU+QYVogQhYLRFUjBBkA&#10;Zc7Gopnc0VzNkbQ+1BD00Kx9XyFlqZ3PsixtoxL1QpB9ScnLrudUYoPkFLKxjyais5A3HLfB1PXQ&#10;/PLnGDHwjwgTnHN9v2DuiNYw95pMjk86BPAVJ7P7i80XtHthJRK8TDD5H4L3f5zZcgzg2+ksM2PL&#10;AFIJtMw5FwBfJHOXEHGNM7Z4RQRjyyt4IeQHAW+xTPERvLds7SlDTeeeNEwEjaFNMipSSei6bFju&#10;GRsiyAD91PNxRZqVi2Nc8zCyDJ1AoKxwOznVAXn+72AKdc5IP2KvvGoVwNLp59yUD7MUHG3ChV2o&#10;b+YsxO9sQlZRp8lngEwt3KsHvn/tvcqAz550jJIDRkzqZ+zlZ4GMJuTcrbDKkDCsPt2El7X8Ujkr&#10;d5v6/pDsBkisfn7Zefox75snGD98C346gQQYaVuxPO643W5Y19U3T3WNk3y2gGkqSedqD1BBBJfu&#10;wTsm2jgilg+9vl3RYrz8MydhABVw6ft2x/f3DY/HKkwPRhL2TmIB8claGe0BfOuHfeiHm3N5rkn8&#10;80UlyqHjzujHDNiloh8dHq8MRT0oPf4eZbnq78eMRn8wliYkOrb7/rk4T0BvU2YaTs97NvF4L6JB&#10;M38eJE3k2Rc4ePbPfmYP/vXqhnMQfJ9A7/dcz17ywxMfPutsemrD6D/fbo0SuaArX/CECszUZ/AU&#10;4MbuWp6B4EeS1qPBjrPJMeGIT8pdr2zqlgr1a5wPzrnBctoBSr9wRrjrQ93n17Bd0sGYHzRoAd6/&#10;N8dcFrSgsZakWcxcLWNazVHO2ZSSgMLWO7SdGXUAXK87m6BCz26xAevZeWmjhryq1VZjzmM35N8d&#10;mHaob7V08jkoG/zAAqMavGqoj3XN1yC91sVYZaP16tUmhtQuB4ZtSA28J/M6jYVPyILYaGig2k6U&#10;4lvsbHLxVLYhcaqEYLIUFRWmdYqDvl6yK5+6mo+8v3n5vp7J6cGi8jPViod3ijN3NvaHxkn4+Ggf&#10;dqD4CP3v/8ZY+LBp0htY3Ji0Zzkmz8D60+aPnnxNbo0/Ga08v1qwA8M6t3k1oxuiNz/mkZVAO39b&#10;HZhyrutKWfWl2bQkEOv1nJoFSKASrhmCeY+eWMI24KiuJK/6rFaSA9CircteBUeOzGMVLmSY2KAJ&#10;F56R0ox1Wcpn3rbSs8yX0v/FiCBDizX7c8jlNVUv9VDXln12qNa6YosTYymadLhI5M7hSkbJLEGh&#10;JUNqnq/AOyHGufSyEkxKAQhhcrZmtWbgjEuYME9vba/l0gtnyYgrA0pRkU+xhhr2gA1nBbUb6GVJ&#10;WJA9ITOJSihXa7N69lNEiGLdZdRDRWkO5DW1mh2MQAWoi9METFGGBVR7vRaknHeMZxYiGUwIZVWW&#10;kflMknGjw4ssnzPXwyLIwCa0zypnQFNUkfSxfTaYr0WqRZMqpeXPBU8oqoucNyxrUVpz5rIOO5WH&#10;VRH7HhWNAUyQgFNRYwgg93g88M9//BP//be/4+c/P3C/P7CtSZjrMy5TrHYVmWXQUS1jQg0/bg4q&#10;1Ho1/TkC5CZr+QsY9Q27wbKla7EE8XrbPTMUN8SlhiHINQ2Sy0Lqvd8NZcyerzlyek2naXY2Qz0x&#10;x6onyNmglprqdrtjedwxzzMyl+Fas9vjuj8TEShOws7tahGxrZrIg8Q1gLna6lHDmSpLuSnlNMNO&#10;37PaOrt1RH7QDyLEKeDCjCjnCKOA+eU9KU/EXsvgrIIKyLi5XiIEr9i3JsclIJcNuXBPaGNRqfXv&#10;m9B835WMYldSuze57g+VvEGmZpQsB1TlUUSIDAjxpFkrat0XGm7FLAOuUb8jQ0vKNevPsv97UtUO&#10;xGffp3iiVrOPsgNkN4RJWx1o2LwPHAwFelA4ybW1SptXSHjecrOw7EnVLmTyL+CDzvW1p0nOCIia&#10;76QuIuoIzsOq8NgmdUS0Os7t8/WG/iUZ4pIqfkb5Hnoe6DlbLLHTbvARZPh4FQWJDhpVMWVVIS7o&#10;dmDB/IqK9A+B90egxrFknIbMmzoKdBsEalFZWUvEAJXAt3mKeLtcwWDMacKWN8yIwBaATTZJkS4z&#10;eaa3si9qgadSH261AVKZni+PBbfvB77vGenyjjBfgBAljAdV9lT6vnLIQoLJYlCGBjrdH4v9jl1U&#10;eQeyNVYe7SQkO06zOUhHSdOj+7MPT7Thq63Zm2IEVHYZQhk+OHk1uVi8M8lHD9y3vt4a8ngAzzWU&#10;rCqDs64IVhPsgdXRJT4ApI6Ae2Y4FmhJCTAFX/C+7mljLGsq1jnLUuVIoObTSd0UewAAIABJREFU&#10;W7zpwp4toN7AEryV1WM/Nz8/2zA1iadtprr+G1yYMlwYHLfvb9xu39i2VdgxuUnLAAQkABPmKRYW&#10;jQaDUahFcvHxp2Hjy4yO/W/CYumskeb6CLQMAbFd2DIejwWfH5/4+PzCsqy1UVRb4IYXsVNI1KfG&#10;MUO7ho1givi2eNqQRAqATHWYV4EHwskQjgYs9f1Q+pi9DWDo4W1DhfPuAPQe8XsA2wPQ2f15NHQ5&#10;Pg/YrV1tjFqBIzvlaSiuT1PyRRJ1RctoGn8+ge/BiP39olPWeJNy2xAyggY0nzEAWiOScVjp9Wej&#10;bR55sIWRDy0n6lmD9kw2YzTywPGzofEowOuMde+/Bju2UC0QyTNYbZTj2M6oU2vo/pIxVG25628D&#10;tO1QgX3oemVfEO0LcbuXGLu7Nmyk/TNnLKA0RNIydF3hGZpqrNgVpJ06JCcWH9nsQDsr71bG6bZ5&#10;1kf1qzT3MQlbVxtRFtC+YeWNGRIE7G4eo9wGDER+/coFC2a/d7olIgOWhyr1tSYtNhiugdDUAtq4&#10;0ea9vUvbL7Nhb1jv3kooF8DAr1Me6OvN68BSxhvjOKfWzAWxnyOb7WSG0S2Yl/ZrURna6GKHNfBY&#10;rmXWhtKe75UMgl0OERk2I5vg+F3tbsAqOjjbd4of9/pNxt3ynvhwb9kN12BLBOPv/6SuPOs/Ti0/&#10;d4ew33/98PE8/0ItN5sQhpuyxoL2MovI4Bo22islHUsZVOvA/r1WMFSHdW3RmzwJy65hwwwratsQ&#10;Q1HXCPGpPds27yHX966hks1+io1VCTubx1a/sHuO2zlshtsBHdBprfcCgIgphjqE27YNcZqFVBLr&#10;7xSm8mzx3i7FEpJ04DU66/37ogoEkyWHWR9CO9Qi8aafJgQKxdrnKt7OEP/5XACaSXvWPrdGwnGB&#10;ch5ovoCC56yMdoI7h1hVQpyNIlXWZh26FquQYoWjZwp5G0MiEMWmxJDzgiowg3qGcNrk+0X5mpOA&#10;SBlvb+8lJ2uaKrCZEku/IXa1oiQIxvIhAU1FZC1lGMipBOTagQwRF8KOuX91kOFqECWkK1uesVXX&#10;UqoWPIC1Xs2+RzZ7uVVVaS4LGNUWaWwfaKw+q0VOGSTpEKcB94z7/Y6//f3v+Otf/4p//vMD65oA&#10;lHVe2P2TDFeo3iP7WepQ6ES1arXIGl4fFGBno5aySv8uz9DZZ5m/Dwq4GuKX2utUHKD633MF1Aje&#10;UszWnu3ashsw9HkBR6Sn2pvEgPlSLMPUniSYwWolU6BYKIcQMcHWC752Kz8j1R6R0Kyw7PnobQMH&#10;xMY61NorftrezpW9y1MEkpAGxeZK2exQVUrTRdRhHulcLNOOWNg39Pa+KvDctkmfy2SzBhornCuJ&#10;kYiQcsLlMrdAUyGQppywbhtIBxiaD4IG3LsMA1lbQezEdEkriExC+No0xyUGTPNcvORt3Svh3Dml&#10;kpdghiZtoEPnimKqOdrw1q5szs/OyUKHBpItUs6PiPky7wZeis602q5ZfepwK6WkEVqNOjZQajfw&#10;WYdFs7OpoYN6jYnaAE+GNFzVqGhZoF1TWUgqZBTKtmbs6x/sCFJ+2GlqCWt+ssvkzKYe9Z9J1TaX&#10;ecY8NRXErjSkLmtsYLWac65uLpaBP02TZNNsDQM0NTL3YP3/pm3O2cb4Eti/A024SWaJGz9JGcSU&#10;gVDkN/M04cf1HVOcsKYNKW9lSs0T8sbgiYGgwKphL1F7wKN4AZaA3BY225jnK5bHA/fvbzwejDhd&#10;ESlIsZQdmY8q20AXT2gMB51W1YljN30zpKP6tNPAeMIw38mFvHoJw57F/QIr31jNKMusTPxjafGM&#10;/696Xpkjq26cLViVjYSqe/Ack4wMRkXtUOFm+ULdegloP59H4NGQDmDpTvtG7QzAHw+qmqy/FHAi&#10;T4okHuIaYBtKUbhlPJZi8bKuG3Iq4UA2IEYZC42hyYPNSgvv1DWRPqDWBiA7T9xuwrcuK76/v/G4&#10;P8pnDMp2zQ5omWJpQuZYwp9zShK6Z+R/1uNs18weezzaQno/3DNDDvMclzCwO37+/ImPnx/i1a9+&#10;pqgFojIimbJjSO3B7W4tkHUK4F3iegOOy2CF2IbQHAHcFnQMGEto6QUmPg3nVY1pNGI4jocE7oA2&#10;YT0+CBaV0TkKKBwx8CuAABjmhpGCI6C3SuKhIbJnkO7BXH46x9sPDftiy55BoQOIcaBgsF6gbT0c&#10;DUb2rIDgGBxDNmVm8dm14a6l0+G+OLRAUZ/ExmY0y27bcPYu9iCwTArugpB6VkBv1Xaca2B2fovf&#10;AjtWb2MjmecRvWojOFpLH1bXP89NTeRZXMEGgHZqE6fysuT+zG5A60AT9cqE9z5UAI1zt+drw2CH&#10;XzLc2LateHhyU1JxVpauhE7mLrCP2kC92dq1a507S5UWBpdFUr8P/VJ7gdKMsfO51OcimGvNtkbs&#10;FHjtuQqmiPcWKkGfGRDCQDljLWaU1+FnwW2w0+bFxmbJfLHFZOvr9e+42gJ0ijgwkFMNjbUAsxvm&#10;0Gg/8w+onrsWuMdQmdYsgVr9uQe+7bCgviti+KRGMrUCjdlNIoewFkhjhhO7e8LwPvm8+//uNFM2&#10;a38OUq8e3AP1Zx6qZ+Si/d8fnZudkiGMs25qE077T8oKQnJTqZBjP8sgJme3hrMOOnN2VjI2aLam&#10;XFNj4eeU3fNXsFFjrUNcGboKNlZ7EBarBRvSaPyskU0IuwDlldTS7evjVmRECtixJwwfxJMUVD19&#10;LTsEUkqYpgmXyxum2EB8AIhhwjRlp3TbW/Oc9bJtdMayV1XLHYqy8/kWI+hQA8W3eZ6m0rnoeUBb&#10;Bd3SlsCBS68V2/OSjbqhhUj6fZLFH42IwVt5rXUtobN6+Gbx9U05lyBPu0co2zYn+VmFmdp88wvQ&#10;EhUQk3OfbH1eFjaQFZRrrOHiiV76n3VLeHt7w/V6rQBp2VtytQOtag1VEsQy0Mg1yLL5rSujMadc&#10;QKN6LnjwNnSkFz17SvZdYVG2+ibVB8Dvqy2TTJ/PpEp9UlY/ynU2AZ2k2QWWldsRKVrOCDs2aPO5&#10;DyX0+Osb/+///Tf++v/+ip8fH9hSRogXAYpkQCDnaZafr578wQ3O2Kn+657qLFnZ9BNwtnxVvUXk&#10;1klfF+6CKfUTGlarKklYBmzV21xIm+qKgBh3+75Vz1hLpFcxqN528nK5IEiAaq2bnCIzV8Z2YXvn&#10;SpppQ9J9IHG9TqFkN2qgZ2Z4ZWPTP+xIKkGHkaQkg32IKpngL5tFknOqdiesbxKD81vZ5bF5e7sa&#10;hckFFdf2HM1ejR0W0QhbZCgbTs3TWapVIqpkXnCGkBv1NSzRod37ev7L9Y2S47br+ZQEqMHTNFVy&#10;Qgih4C85gTP5/KCcHYDfnmfa1U2+HrEMhFGeAVWFiev7UHKZ3t5a2Lh9vlSRWy3SBh7r1mKot2oc&#10;KeBrCDYFXK9TXePZ2PUpzscGkyznQnSEFYVBuKvBW21A1fpMX61a9OUG+FvV8mEeYtYhrB1OlsWT&#10;xUHFs3fZkRd0SKouLErotj1QIx7tc4l6j3tmroogC+BP04QfP34gThMe9zs+Pj7xeNzL18mA0tXK&#10;dJ4g9T9i3p+Cwa9KR807Jm6dmGMNC52HIiNMBXSfpwngAi7HtBWpjzRK67phnVOROKL5HqqyRoG9&#10;GIucT+UfFMpmok3zuqxYHwuW+wPbRpjUq4+b92zbjBjEGaSgRwxAIi+rtKnEZtt3xYGrY+0OaSxr&#10;vFv8Hxq47O5VlRXJRNMWD/AMsOq7a9n31JCgCmQcDW64H1zoBK4DBfs8gcED7EGj8dTOB+p6gOvV&#10;4VNfhJjI3k4Co+BFrmC2WhAVFceteBNKo1RZmWQZ9LTLCvC+e+0ZyRnGAw1++AEedk66AW3rhsf9&#10;gdv3Hdu6+TC6lglcmExSROtBllIScJy6MOYm4fLvnY28kA0FDXVgYYsXdpR9rt6JWtxt24bv7298&#10;fHzi6/PLhDh2Q7UK4ng7BTjogw37izvWl4UftLikatei4IwzQeIM4uDWsyok9sA6HT7H41A6HFrn&#10;nLHNz/5tH8IKx0Y7+7nH7EdRiIiXppendyqiAfDiQXk6AfCPPHSxA3X2Fjq0Y9b5iTrvrjsb9q4H&#10;k+x+5IcLNjjaPtfVCxC0CxH31jgmtLEy5zT8SdowfWarDRSMpJbrvm3Jwq4wP1hLXpJo7WmsLVdw&#10;e7NlSvbrhuwAnQ6Yr/VndIx56ocyPchuh9zNB9Nb5nALr9cm1YSqnp8B5vwTlqzdFzTsK+UETtmo&#10;HqgwBLetepwq+KagSmVByutm4xet1z7r34snMWvjhObZnHLz+gTBsZO8cgIucLPIjSfx5e3Xe9u6&#10;iFqwYq8m4qEfuaz70VIL2AH3Di6rz1cYsrybVzq7ZgIdcaDapqFniZOco1KJcWctY+2UbFc+GOq3&#10;fycH7LusBuYntZn33Pa2NUaxxk1no39umQ/tltQMBEOYaOQJdqefHUz0uT+NgU4vAeK2aXQNCJuh&#10;46Ao8eeLrRdpeA2PBrLPgPvzs9KA493QHjZXygzHRkMeNvff5akok91mYtmwaR4PKZqNgh/uJmUv&#10;WvYcZwFNk4foFJCSIOpca0h24D3nvLs+IdSJnNRhJqxQmHZZCBJeDp46BR0PlHqhU1XRAPXX89LY&#10;XaFY0FyvxSrF5jGp8lqvf5G5Z7f2fC1wYpXGXjytfu7BWu8YBso0FVucnDbEKRoPXXbZYHWgmxmJ&#10;i11F1CDRLiB1E7Ami4d0TsUS8v/n7U23G8lxbeENMuQha+5z3//Zbg9V3V05OJ2eJEWQ+H6QAAGS&#10;ITn79P1qrVyV5bJlKYJBAht7KLYPGZnFu90Ax6b2zmqfBjd8aNfTKJHE17/LulKAVAFAa1NWQsKZ&#10;Qw1aZAW7gU090td1xXk94/buDjfCduVcmK45KWjLIZcQXAW/CTmThp0ji1Ilt/uZGRlZazAyGSjj&#10;AKh9zgb+GRC2WsZwEKtMsk1Ysz1jH5aaDfgtOQiwVkojq6SBZqZmDKH4/1NVlbw8v+Djn5/wz3/9&#10;C9+eviEzcLi5q2d2tXowLGQYpV0IUt+k8nfucYc9Ao6A8AFBBG5WOSV1VgVg+zyOnixGw9lt/d4z&#10;EjKQ+vkGI4l7AXvbsGFd9gOHC7l19vyQfjaEgNvbW9ze3pZcgfNZw08dMQQzBWpWhbHvH+Ygac7Z&#10;1+RWQUrQLApLsqJOBTrDMNpAK+nerBa3jsSHzsqz1XHqRAHyPa7YXVqlvRKK4Egb9j6JA4b2JnYA&#10;IH0LzeoBqoG/h0Z4Yw+YztnobbMeAGs5cUJArIO9Mrze1Ne9qXyqe8bAVKepBW7fryvASyOhr/Vl&#10;xjse3ub1cDggABqIa69pzu08bMzzMZ/QklzzFYKD/GyM5TlYlgXMjHN1i5CBgf1esUOKMtiQ/ILc&#10;LDxVBWXtpUJwGWBWxZ4p64AYXR1ubXbYnOe9smOkTRiHEh2OljWQq8VlX+kxrGqwERiFWLVnq2qt&#10;uJpqpgxhlsMBH25ucHd/h9u7Ozw+PuLt7Q1c82b6IWS4kFXwvwbv3wMO7UlLQQawr01W88LNykjS&#10;+xGKr90SApawgGN11ssCLCRwBtateM7FsGBR73H/UAcpYGqBJxumBNymLSGtG7YaOgM+IKCxnHOV&#10;ewVhyRU6HJATYihSOWBtrPsQMBGD/EfDkt3mo1WQu/LguQ1Mk+raRl+DwjofsmngHHkYVP0p9+Q2&#10;PFPumfCcujHMQz8MCIYeNHuPD/M4BphLGi+t71Clob2ns0eqmIp32Vo9EF9fX3A6vmHbzgjx1lws&#10;HoI6FUi1E+1cgqYI3ofYs5Ztgg575mq9ADklnE8nvL2+4fR2Qk5ZPba1aSUCENvBKUO1WvhyLXJx&#10;QTrGjNG/3LATpcjhjiGMPLuPleBTfR+fnp7w/PyE4+nYAEoptODZrp0lv6OFkVxbH51YmVKhAWRs&#10;Aaow3bRb4eN/Ud8oNnUMT+RX36dg+t4Q0r1iw1rmoBtYXPv5fojbrgOr5NMWoPtBrd62hb5j0LZn&#10;0TYDxPfCbvc987hTHvQABIb3DRmugR2o71kp4eIez92zYX0xG9DICu6T8RbnjjnobSeo2VJ0um+m&#10;VsA2EM4roNh5mPCUVcv9LuvUKc0uB3aIad+3TYmzYZVdWC0j+6JMQbD6dVfQ5S48lRVAEKn24KHl&#10;1BC5WB2kJouHYRMlsSCwXvVENdxtqwASNVakOUtTMmx3xwyvXr4uzEwA94glCkuGq/UBt0DBSh8k&#10;6ot7qL2fXE+CVZJYmwrS4pooXHz+SjKIsSUQMMTYW5X7FCrRgUYWeqdE2m3CmctvI5qYXhm+bP1i&#10;puyetxGc3c/ImNWwM7XesK/U9Ud8ff/tlSzvZ8Cga8i7vRl9jeAnUi1agzHl+nSv6/2b98+g2ZB4&#10;9v6ufkTss+svZWzMz7f3++SPhAQ4FhYuNsN7qkkP3jOKpJ87G5sxuHAiA68e9iVXMmtvkhQI5Zqs&#10;ZT57ZrXdSSkrqCv7aq62ELDWCtV7u7D0kwtgK8OD7PKvNP8Cc2sB/5nKvjBaqrYMEJpkQo2s0+zO&#10;bvty5ZEPLTOLOpuqjqm9X1fULLNqy0POd7lZk8QlFiV2JYilbau2DWTs09qAUcB6VSv2FnL2nEhJ&#10;zx5Vx2XS2kTIEt72MJRwJnUmo6YMIAIiI4TFPWvBBOYGChryOxtwK1hOUifXtUCFDJNSBtGGzBnn&#10;7Yzj+YS7bcX93T1uDosq32CYzRoevPhQv1aAZITKhh32A2cl2SuKaoGjJLU6cJdrWgGhnMvzRaI+&#10;N8MrsD1P7VA/qwe/tdzkXAYBIdB00Ieuh7TrclvP+PbtGR///Ig///yIp+cXbEmseBZl3fbrWbz/&#10;hXVvgd1QWHpAiM6icI+IY21ZZrW0AsYGE+g/Sx8m7vdfrgOfpIHNMTSv+aYu4ov4h2UmT7OWJueS&#10;EjXXFZLttyyHei9rPdaxbLUvyo1sJ3vvbL9z763mA5Y9r1kqE4BM2D0vHbln0jrJ8GSr9ad488fY&#10;912sAzvmPdskM3juLPMyGrEEzH6Q7YhOJOTn8f13lpTUfdb2rAeEwL5m6/O+aEJ8qv0ATM5Tfy0P&#10;hxssBiOwNiaqGkGzyPH7jyiUeKgZhaHvr+h+xqSzsumU+cFawGQeyDL9mVWeG+NvL+dGHUjQTjB8&#10;37dbprgMtWQtzZ69QD7fMzMjoFjoZIuj6J8xL86e2z252A8CyyncBkNN1TBmDAqYH3T4b19PhqvJ&#10;Ae4ZVHMCRhIJDNmHhj3QEVfMntsyHQjrWmzvfv7lF/z400+4ub3B89MzjsdjzTsS9xIZpMT/Pnh/&#10;LdBv7+sztrcFBDJnZCQwire986rO0jwUGw9O4jgeC+AQ2oO3bisOywGBAiLFCUO6Avdkiig5jEUW&#10;mhmciiVG8SOkqjo24WCofm31YC/S8Vrs5NA8tZalentlcCaHgPAFBr1tXHcPrQH76goW3g+1tR64&#10;PS9Y/duZ1BImxBoos9NkEZq/W6psrtwBcUSkW9/QxHFjhsw9lD3wNw887APbaPy8F9jNs59xv0uY&#10;aNWsT5dpRZfbxJWKn2Mu4arH4wmvLy94e3vFup6bj5kycpP7fPrrpPnn5ELALCBtve7tpaDOb1RU&#10;JmnbcDod8fb6qkG1wbAWy5Cb3DRempHDoXh46jR3p1C6GjpKEwKtslu6gqk+czkz1nXD8/MLPn3+&#10;hMdvj0h58weBYcIkGXbY4kXYfNwkj9bOQybIQZoRBIw+6mORq8XtxcFc523eNZuN8XqdiX8J1L4W&#10;LDpT3zQ/We5wSz+M6a1Q5rY+hBhJC+K+gNw/M7p4kO8YEl96/b5hkLDbi/7LO4MFdJzV9tw1duF7&#10;LHu0SOyaCa+iMVYMjGFQZ4dje2CaG6TyyGB36w/QwZkNwgo2YJq78Fhm7yXLvY1XV8YK4C6sMG7h&#10;eFeH1tyG/p6JXll4hlWfTZNAoNp49MHfbIqswljiDqBQcIvK/rNtK9Z1NcGxLXwrJesl31g3+l5V&#10;ItpUSwqcVYAn1NwcdPEtue5/3O2dqRbLQAlSi7HXE9XnlNszrnugHZYG8h7/XXE9s/lil1VEbjDO&#10;PQBnwsEJGSFXDIFilz2SXSXSA7FtwAEPXAwPVzFHgGnacu5AvtAkZr06Z/88G99TXyO0JoUwcxrr&#10;Q7Yu7eXvsYK5+P/bWOYC8YPdcG2vyfveQfEeiPKe0LT3hIbv1cbX2JZXP4u7aXXvyw2ou7SvW4Xq&#10;wNAUy4BawokKCIZtn5MFMT2goIxYHXY2NqPb24ztpPv9mV2mAudePQtECRidDHlQffAF7NxyYYyn&#10;tClp6ng64XQ+Y01pGPDvgXfO0sSEQEpAsNZmBpwgN/TyatUCosxmsNVaJJB7RuckCx9yGVAGoosA&#10;OSxBvwHL0tbitm7Y1jOOb2/YarMu1hfUDaepMvKkftTBQiiVZ9nztzrYTdX6pg1chBiBGhjLCpZ0&#10;7OogzPhyv9VD29oTiU1CDbsk81qFrFRBpGxcXsgyqG0yB1UnHbl+CSFnYAPOW8JWbZ3S7S1uDwfE&#10;CjxJyHKuLPpsAPrmNy3PXwHVc+Z5rTHkQxlQlxngqIBOzgm8bQD74bPkUKgdQxdm2wYAyQ3Weksa&#10;UZD1NiXqkusG5GUdnY5HPD0+4ePHj/j85QGvb8dqaXFT8h1qiKnNjmlLqwCfZfhALpA01+FMJO4U&#10;w+MQgSdsdwuSCzClgzwD9PfAcb9nToFXU6c02yB7HcdzwgJnbo+cgF+DYs71b/J5k4EiyNicGnKc&#10;swZkl/El/UsLGM/t+U1JwVEbw8Bu1WHqSe40c+w/i9wLJZuiXT+xD5MBoVwStqFLyoy2Kq1GMIoX&#10;zu7ensVa+GTaGfaBwKlaVIWSsGItkOR6W/vVWV1CofWYZX1vqsixQwKy9HSQGUa2PChHmDK9TwsK&#10;DoMlar/eBLgfwf5JTWWyvqwlaGOhh2bVxVaVxtqnE9XBYrU1i9UGHIZpT1ztV5lMGPh+PQXA9DfZ&#10;hObS/PlRNUJQkimhWYW3fLjQlLsOFiL0drQxeqs0Zxsue2Z/T8R5we5j9XqpBR33hDuxCpasjXr2&#10;GaszHfqz2En5+m5GwhuzBMoeeV7PeD0e8fTyjL/85S/45eef8T//5//g+PaKb09PGnIO/r5a+z9m&#10;3u+DBvSu5sNKezNnJKTawOXihqcXvr12qIdTIC7gfECRDlKRHzAKUJ45I7DxXNZDJbpQA7XmkQcV&#10;hMCESBE3ywG03KjXum7iLvCP2mQpFB9ICc5YDksJfa0TsGyI0YObDPgqO2lo+GRhuwfcmuYb0OMC&#10;G6oVNS1Q1xab5UAuHoGcMzbAeCWiAcAoRRvXqZ8GtlnAz7xnF+hBtOsZ3nuFWakh79iPzBhYZIrN&#10;7x1EacAiW1sCb9PAbA9CVgD/fD7j5eW1sMWPr7i7v0UIhyYJTNkB5u3KBONV68HCthnlMSOg/29l&#10;jyak7YTT2yuOb6/glDTjABoeVT5DjBFL9ew8LAsOh0PxqwwBqWhhrzzf+yqcNrE37MTJYEaKjlRZ&#10;R8e3wrp/+PKA56fnBvjCMnSbvYgPkYTz7rUAE/opcAjdNLxndXV+tqZBt78TU4UHHCto7/t60Pt7&#10;9973sNTbfmICFJ1YaQyKnSXA9w1UK3r2bWHmBfXMa/46K2XWHLzn/LGMV//eeBjUWO8715gZlnEP&#10;qF8C72cAoc0GUcZ+55LG5lnpA75nVkvON5/NPmbDxmmUvEoIUZYwLGbHzEYt2PqNpjUurbCXz1JU&#10;LrkyOf3gqoH4/uvy/FtgXawhtMjLIr8XCxr2r2Fk1Ra8d+yx5Jn3w/VAY8iLh7VlyNowVWux0azh&#10;KjOIcrHts81tVf4Fik2pl73XswA8vDPAF5/bmTLGsbYMsNxm0mQUGjSEvzZwvreQ6i3vzL4OQiAT&#10;Zm+BT2pBUhnT41ufTysn7QvmNpDtGl8AWR2pZzJ6LoqAfA0sH0FtO7wIFJrlOHnFQvkdLdtmb/99&#10;b718jWywxywvrWAopnJaf9WhU0d48E1keNdZ0jPnZnvzNUXuXr22d+b1WRy79dqVa0Vj2I4xwiMr&#10;YjSKGN4dFOfOpsiBD2gWiZlt1gUcs7cxP02oZWbnc8/cBnDZeTKnbo0XpaUwKRXsz1bFVUArikWu&#10;f7g5VMuvDjjrrAmohgG+nU44Ho9Y04bT+YT1VEAkrs9uAz97ph91NZEXNxCaraINuxSrGs0Rqe9T&#10;9vW2LnyzLqxz9SkHuuyanSFdfU/B+qormJ3LORYK8LjlhNPxiLfjEafTCeu21bDapSqosoJcMUYg&#10;RD2fY2zWZWWTSc3fXYa3aq9R+kzUwFohjpAMf11AuMJNJq8EbjhbbBYI2Np11X0++1pcAHzdF0U5&#10;lnJleQJZ808YiWtseEVmU6rg/ZaQb29xd3ODZSl+w9DAW56CJGVuUsghlAOIcnWJmXY7O4zsWiPm&#10;VndkmagN+1MGm0yJVs+Y35HZhDtjAsA2v3CnkNrZF49vRzx9e8LnT5/x8PAVx9OpzN0o1PseRvAK&#10;IykjqGp6rCVmmVMDOErklDYWpMo543w+69d7tr4My/s9Vmo2Xf/dWSPhqte87Huf79n73/tva7sS&#10;Yyx+9/V6igJgfO82lNVbmdjeUJ7XbUv6HKVcgipjJPXUX5ZWw8zokMMZys5UdhhgiKUUo3jrx7jU&#10;PAfzXsHeZs1YbJJ7oI11I2eAo7v3U890ktfAlJRqP8e2bVhPJWcv1kDWQziYsNnmqDESI9r+1WxF&#10;Tb1eByVchzBl4BfNAWOJIRVHFOa4fG4yrBniubMCvAf9NULZ7LmiHUzOWdb2rEEiZ08X42KAci64&#10;DLCTDbSv7LR9kAyc+/quZ8Tr+je+h0JUckMKM5TR/BazXY/ZMy1DQnqT1qtQd918wPNsz+k/57qe&#10;wZxbkLPs72zwaO56ZjS1IHe/iztLH4Kc2UWZKAcGo5C/np6+qZ32Tz9Y/o4cAAAgAElEQVT9iBAj&#10;7u6KXdf5dNIcxfdaQn438/57/O2nbBwdPdeAJ+PHmZHAvJUmHMVDOiIiIAJSeKBIS+QwL4VJS7fW&#10;BxnmYKgBNZoYzX4CqS1tXVyRQtnYlxvkUMB7mTQFCwi6otAs4tz7WXJjvFl3ExrBwD127XTy6dgx&#10;gE/XIxg3hWnjM4Sd2L8bW4YYYgktPZRCdt0KiNImXVBlIqkfaysYXBCMAIPccZI7+csI+vEAXBB6&#10;Z6QwZw3I+xw2juvr1Uq+Sr9eQK1gwlRc02GuXUoJ59MZry8v+PbtES/PT/jxpx+wLLGBHZ1Xr4Km&#10;tdjvgUVVfyhLnb3fdQ0PtlTb8l62Ypnz9orT6Yict7KBkWlQ679jiNrM3RxusBzKQaHPqwEHeglZ&#10;vylP2eRmeGcSEIb7Lhvhuq54fnnB16/f8O3bM46nswGMYELdDONKiu3a8JlIK+MNHaqdVjSgsxmF&#10;dfZOlnFKRIjOcw3TQ89bV0xkB92Qaw/MuSQD/U+ZkRbA7xnmHoyee/31SotZUXLNo9gWNHtgyzW/&#10;/kvg0DVW6+g1z2ZYY8aEHGqQrEfT3UhDisrev7jzXe3tLPrrw2ZzbBYzHijtBx2XhhejTU+zWSn/&#10;j1zTBQCJocxuYTAoQ0zCk2AyLcAKcMtgrDHxm62VDtfMZ7HMUvFjtsM7Aa3s1wpTNTfvXAHypQlR&#10;dkwbrNrzuQ3cLJLNzlKCOtsdYbuVGoObn2ubaVQVn897AHGzi5FA+1o4BmJn1VWO7uz2Kj1XqYW7&#10;Exl/X4yWO/0AiUzIvasJyJ/7fjcm9GKLVq+3gakOaKSgDh48Gxl8Yl3EPuOgA4NnDN6ZRNmpimDF&#10;zXCse/0+IW5M9pIWitZyHsYKrSg6AnvrPnbncp4SJy5JmN/LxL/0/91zLw2f1F9mIw8VILXbyswa&#10;5719waUA6729trdBGWquC/v89/Qis+Dt2Si+5Sn4YWy7bryrjiv2UezY8v4cgwP3W19gA6YFhMjK&#10;ph/ZotB9qwEzueUtgQZwB5XZqq/v6qsNS1hqrXfQ/V3BOL32Jag1UNb8oZfXFzw/vyDEyr6r8nmu&#10;Kkri4FiJfEGtScHsYeRzsfoYiL4ubizs7JRAYr8Wqp1YCJ7td20d+ffr693MGZRJn7FkAJCtWqgh&#10;jh7bvj5swOXNzQ1SKrWuqCgY6CzMQmPzUxgsROWMEFCFMxeFKhc/9cABXIOoG8jCJSMu8Lwe0sEU&#10;ps+q5slIDkIAcp7ZcGWANxwzI28J23lFur/H/d0tDrW/CGbQbMHgYa8IKAp3qvYQE0VoD2L19pUu&#10;oNbZt/F0yGSZdzZ4vgE5M+a0+V2m/3CDLMN6fXx8xMePn/Dw5RGn8yonfSEz5ozIjRzj+ytydXhj&#10;ETfwMZjB1SUyT0+6sQClZXvbMM/dWrpTD81UOAKkW+B+b1A92zfsPrtnRzl7rT74tuEG6FQ5IyFN&#10;rkmMQW1F5Nk9n1fdp0so9KbrO4ZY13RohLlB8TxMlEHdgGo4CysgXYD7RXEuqZeSKERsvcrstY6d&#10;XbHmO3YD7/75byQGE/CrNlVm3XBWpVZOCXfhTm1Vg9nbysiMd++XntkmF6ypQDbktJn9Mpq6mXSA&#10;QQSEpdmg5Rq8bcOkid+X+WZdPWbkgHktJZbb3NlSyplrh7XGTk32/7goeC/n30ie5Gmvb/MC7CBq&#10;Vo/tnYlteF5JKiEUsio3xRcZO27r/y9OHf37mit+fOajVUFNFY7u0zdgkLnYWB9PRzAn3N3eaWA5&#10;au8VrM0qc4+oAqbXtcqepjxjB/CzDImiPGtlD3x7fQFyxno+4f7+zmB+6DLV/svg/Z4Vw3vkrkO5&#10;TN3fqbBHtrRiw1qKIwQccMChBquVyVvSB1NYKCCudhc10ZtynVbDSLnaZq0Nei5eZCpJrH8IJYUY&#10;hwPWQGMKssjC5awXVkKW4tsHAnVjSUx6wc7T7Dt8ngcocCKHwiR8UBo825lPwHJlcNUhCNc/1CkI&#10;sgXYPczUGBlT4Gz2SWafuZtE7oSwOAYrzIAitPt1zT/vsvzahOTR3vpmMBe5zNvbG15envH49Su+&#10;ffuGX3/7tU78ow45Wn3nWb3NWiJj9MdneFGVX0M6VZfDbVvx9vaKt9cXrOtJC3rOvqkKociwDsuC&#10;JS7Fy1OGItwsc4agQMxCRWnaPPdu2WqwIJ6dWYJ/CzB3Op3w+PURnz59xtPzM1I2Rbo2yt7TUyRc&#10;wU5tdUBhDtdAOoFXxiz1xeLlYlKGeCDsgg/js0sq2WSeg7HXQPoZy+Q9g6lxD5fCYQ+ohzs09wCj&#10;ayzLOVDmGyR7MF8D3fcVOrho0TN9PRgrA2K/H3EN4NFbx57JbptbO1WkHSVKJ13lPblc9/PEGAB+&#10;bynWA2Dz5lcYlzYwh7MPLGPDui4sHBTZKUgbFRdIDfvzwkbKNfxr02slzV8yMv3m/cvq4WkBZ2ar&#10;lAgttDEXpV4L9IbaUmTjDQ1ucsuSn2Gfz6ZWK2BHY5W087PLLhBOCFU7BhsCK+w2w6sqrxXH/aQl&#10;lXmGO7x0k8RbmGwQe+/T3UW/msyPnkkyNMCWh23W0uUT2QP41jZHrTkCu4FnUymIMsP67NMUrN/z&#10;TN/1pK9hWYxwoVZtQwgf8mzspNgH71liBJGc1c0nFaBa45AB7+fe3ntgxHuAh7maAMPwzSm5gFK3&#10;depDscbaUwd873B4j8U8G+JeUxrYocs1Fub3nnm7pAI2TTMbID9r+Mj0M9ia04LmFqhSgFn6jFI0&#10;mwDT3IAu8ZKu+659pqVe0PDYaqsozaE9a7Lxb+Zs3weUrV98khccDksFonLLEKqKKM6NbSRA1Xld&#10;cTqesK5n3C53WJZDaZRrmK5FpN432Gne7O1nx8BlC2QLe5r6c9Ipk3gy9J5bc41rwjK/yb+W7nlt&#10;eJoE2OTsLEQYpS8swHz24GEFAmKMzZaoejEruBCKEq7lqdScNmTfB5AlQlV1k/jkcwBFKqojqQt2&#10;hm9D/dplx1k1SQGeksszKACEt5oIVHT1iTNOacW2JqStsPDvP9zh5uZQrgX3zyerT7e+T2Zjn/a+&#10;fUv3dYKz1fMDuTbobvl4FZDJ+9ZZMyBqlqtRLHuhwYkUyjuQcNrPX77g85cHHN/OJdwxxOJFkFnZ&#10;zSFQ83y2HEG2wCDK8ExDIiU4lJ3i/ZrKaa/mvsTGnoHMFrjvFVr2a3vn4R4QusdsvjaIa4MrMkSl&#10;BhTKHi0YUcvMgCEm+oGBWtiojzq5zxxCU2FK6HQeXAVmFVZTlg/nugkMJYYbflAHNKryp9sRrUUC&#10;GetiGSwxdmztrOe4O+MtBuGHQDJIloyDQ7WWFjsbq9Ts83ZirFYxneNBquSfEq5aLLBiZdNb8mbr&#10;moxVVZjjcr7uwJRYZn3xxR67B8LH+sWcSKqoC9Vq1gyjZAjfhbHqsxKoy5Gb1VroBlLshjqjKol2&#10;n/0Z656ZsW1cu5XFzcSLUtgQhhge97lA0tirbz0mwrs4idGStjxHYxUYQsByKM4oBGHf00hqMupx&#10;TLIZSr5I1vyfNjgvNnBUc1QCB2dVmFPC+XzC6wuwnc/F0aTmDqWtWOX9P2Hev4cZtLeJ2gDZqVsk&#10;lSZyw4Y1JyROZVhPKOnqVPzXKdSLEgDkoGGawWyunDNyyAgIbnOx8hkJKmCR8VXmn7JqQwTHgM1Z&#10;1ZDbVIX1m1JGSAkEYFlqIXw4qBSIrAy32oVYwIGmwD0NIJpOnkBGbctNYELkX486g5meRebAlxbA&#10;YzpU43lYhx0KbARlgrPx6OLOIJulAeGdRoknxxXN5HDY9aoOobFDMasjKnAbLjS4e2D+LNyTjb2Q&#10;tV1yzG8urJfT8YTX11c8Pj7i8fERL88vuL/7gMNNA2gC2PjIT66ns5FqjRyNlHWIa5rez5yR81Y3&#10;jGe8vb4gbWtpNipQLs3WYSl+/EuV8UYjeUr18NdwR2Ew7oCnIyjjC0zu51f6YXLLu2DGuq54+vaE&#10;T58+488/P+Ll+bWNhIS4WSWlIUpINDVWMUuTAxfCKWs4xBqsSo2BTJWtJf6BY5AjBg9lZY69GzCg&#10;gXm/l3UxA2ouT/YxsKO6ud5keGbD5NCAUuaOGU+TBncMpFU/V+DqRH/OluoHc8abMF/xMO4aT8b1&#10;MGoB/SzhTz3vzJ7b1C/tmSTDdnKs/S4wtHnYj76TEiRqP7ubq2bv/+6Lfx6YXo2J2DGxIXtT831U&#10;Gx3TOItcPzPUugFo7IickrIHWSXkxeIq51yHaFBgSp74wkbKzovWGrUoo5TtGZQNcFFB9iSXsSnN&#10;NEMnZzDHWmzVc1SYZ7HK53N2Ra4aslWPYgGyM4snfXRdsngUQ5VdOi52ypVZiJs996QJUfO07rku&#10;61LW8Rj0TWQBdBj2MA9GbLSDxrtBBs2+PqUqO0WSDGdgfFCR2bw/6lhm5tqoxmME02ds8D4zovcU&#10;tr9raAbM/i+fJ9urxABROetEiRWCsX6q2T3g7rqBjIdpBRoDNZIH9fvN9wHLe0DKNKx2B9CeBeVi&#10;z0PehFZ/D5A/Z7teBvnZFTM8ZMrseRZfYpD2w1I2CsWRPNPJ4qtSdtAEMqb5S9lY0CQDVOn/15BY&#10;C4QDqPtoMjaEuQ4Q3b45XC8Tlp0zGMnY8cDt46yvxSbYsw1wM3PJ6IpLXefZ2ISW2ikZf+uUsoan&#10;UiDc3N7i9vZOw/JSiOCQXSDhCJj5M5o9xWmsufv9IBA4MELw3rzClKb63Ip6YcjtqKSNmTXDQLAQ&#10;S48gGQipNJ/U7CnlcxV23wmcE25uDogxaAbTuq1Y1wbsi0IoAAjbhriWTJV13XyPQrbzNApPc9bL&#10;MBEOuGete6VDZGcHxSAuA+7g6hPujBuajz6JPzizO9NtVISundQuuxAvuYaNF7ZszUxYV6xpw48/&#10;/oD7+9uSr8Z+ZmrSVNCH99CksJX7q8M3Azi2nm2slcX6R9m5FVdoxDRj6WMtdAkuv6LV0OQU6Fm8&#10;9dU7v9RDLy8ly+vhywOOxxMyF7JiiLUWIW4ExEoYmJuueJCy1SnVdm9if7eXGbd3fohKRCy5xGKR&#10;Vek8A9jJeLG3PrkpSfYZ92z2iksq24vn0l7eHRssptbLydiv5ArMSUEeQgCqSoDM57EKqVifbblf&#10;JSO4WA+DCIlzUW12fQJz01DOCfg0DcZUQFd67crqJsks1DzC0BQZVzJp7FBiwHMkYaPKTFUZnI1D&#10;gQli1ZpfbJPM10S9ESiYvqMNsm2dUl5bmOd1eJnbediGD82W0vWsPCJ4fT+uQdXWDnvHctrlaBpV&#10;GRtCJk0GWmTyQjCxlgWPlqdOuWKuC3eYxGwg7hSEpi6b2VBiZ1DT22i5fdPtNl1fAJvDw12dB0cU&#10;ttaTfmPtn3cenAIs6RJWdafErLJv3d7dIcaA29vbQjZAC3G2dZZ95vTvkz5O77s8u2FUBgUdJDFy&#10;omKpUwOmN6zaR29bqsG26d1kmXeD9+8tli9ODWxjY4PZAoMpI1Oxy0mcseUEqoVFogVMhxrUEBBC&#10;AmUy0sEGshQOSkJmAtdQW4e0SuJ2Dm3CxW2iGmJAXELhNFSpZfnR6oUduISIikQWAAm4EIrH4XK4&#10;qbKWaADB5qnZCi9yFjp2sZhO1LCcBazgoRix1EyL289YeRo+2IUOelY66YQwVTAn1b9ntGDvbBj7&#10;M0/Q5tVpJJg8ygnFd4AoO5mmHB48BPBOPGnlOwKBclfgmOnyAGhdCWrzgGLxXyTKVW4TsMRYZDim&#10;KJENdk1nvL4d8fj4jK8P3/D0+Iwff/gZMSzO47ix620R6GkVVqVAfUitcc4nI83KSFi3M15eXvDt&#10;8RuOb0ddM5xZAx2DmdQvS/G8l4k410azrT02KtJLBR8bD01ydjYV22nbtDIyi60C58JUen15xaeP&#10;H/Hvf/8bD1++YNuyHvay6bcDyK/fSMUWKHMy76UpMgIJW79J1+rs1LFv4DzwJ4WVufAjU9T6JNp1&#10;l5EST9kqexYoffH2fcxCnrLpe3aB/7d9LsJcMoTL7HoL4M988Mf3bT13CdaLX/esyZzOTeE7SoIH&#10;MXmwKPIsl36r9AMQZURiMmBRtct+8e1CeiZzxuY1Sw00zNbnvWvQu4BD7mzPuPOyl78Lw0+Adm2+&#10;BRDiatUjQwVIdkt2oVZuD2UgiQqNbPCu75ZJRow0Y/6ZkEb9XEGbJW2OY1BJLzsbIxMg5mSlhmpd&#10;BcOqcRIPf2LXpOhnVeuaBuiM7DXDnice1BQWVLfNq8qVzb4/Y6lmA3OROfhlzbGxqtPvUzaIGbPt&#10;sFwshY93GuI9ppt/9kIDsq1iwdQU/R5DxAgE459KU0LIYPlnWY3S/Isdo2nQWnAZjLc/u2eQbRIE&#10;Fzujci7aIU55fxnFM98BCuyHDFltQ0xCIcTKpgzFwlVFFH0XMxIX7tslRhWRXU/soR8uz7INV5vd&#10;l0ts9n2ICW4Y5Qsach6kM7bYxSEH2Xwp7oArMoNQKllGZqHa55Qsc6zu/RbPEK9X63VqmeE5FR9k&#10;NnaaZEBBv9fVr1UQNBkFogsOrwCqDcTWsNvsbUQak781yRSqDysnEwpaw0PRLChD4OLr3gfx1v1/&#10;ORwQl6g2kFvz7Wo2B5bpboI5c7Vdc0okOwij3mIwaFBnYRSj9oAGUAb0nKDKeEfKHRmqs6QD9td1&#10;3aOXUCwSI5W8NRLb12pFxZU8dF4LeL9EArAo2LGuW/XCZv0MoubKmXHeNuS3ozLvHKHDiQfKpJEp&#10;CRruGPFkck+yGSCGHNzZoqSrmsGU7RDC3AueQcQ2e0H7gRpu66wwvTUqU92XiWuIbga2ylbOSRUU&#10;H+7vlMnaAEE2gynWtRRk+F77GDCc5RLV30nG0k2wB+4tzXqAPgM5FcUSbJ6FsdtpKsrmtdUsFMwQ&#10;lMSeNBdgXghROeP19RWfP3/G589f8Pz6ii1xAe6JlPwHtL6MgnkOYFX1E8tSSB49aR6CJ1cysJMb&#10;t0tsg7HASskN25UEQcKu9GHuQ72IKxYdpsHiNslBC/mugHDHOHc1O0MHC8N56IZWolxqayBzyXMA&#10;WPM2hFkc4phDtJg8oxgXhKXZtlhbZbhnLTdA3TkI2MkXD3dnyKipuIfWoW5LJUcQvWZjOtQKhI5A&#10;BSsYNViVpy+7PrgONIihWR3bVobdRMH5i8NYLVvVxkJApGiIPuVsDKGcRWU4BkTXt7MnxhINxFhm&#10;Uush9HmGF5Qb/Zpz1k1kioe+R65KpOYg0hSqIUYw+2GADjpsKHCtR9kG3XbqQDs4a4G4I+O+z5F4&#10;F1Hb3f+s+WKEvn9OF0w1WH8WaLldPm+PTbZNUjW5vfaBLI7KxTdeidJQXPcQb+oQLSCzj0MgtTSd&#10;EFaAwVXBrQFuGXI9BhQE1MdS7kVOlRy7gCjqIDzXN6TW7v9t5v17Qf6LUmA7zROQERmJUwHdUaSg&#10;KW1A9X9aELHhgAhCiISYi8cScbGqUl84KWoBZAqtsDXAXrVjHAMXKuOEiLAsAZkDsvha14adQ6wW&#10;CQzmWP1dTdoyMwI1b32ZPEmgiPOxIZONQQ6ONeBUJz1x7BX2+9Gw0Hi6+OBqq9oAdJIfG2IJI0Fl&#10;mBBA7gsq9u/fsoRkAodZwKUlogrAQkMThykAwYM/lW44Zhray2n3Gs5rXrOyuaRkDu1AtYE5GGmt&#10;bJZAzglvxxOeX97w9esTvj484ueff8XN4QY3twc9hFpoY9uwfGBY91fngd1dUGoqipwzzuuKx2/f&#10;8PjtCevpjJvDTbXMyVrYSEJ98R9c2gCCM0ImZVahS2ffD47jYYLcZF8CW+TmhWaKcvELfDse8fXx&#10;EX/++Sc+/vkn3t6OrrFrXFcCZ6gXtoCrNtdBWciYZtiYwQ4NDJ/GGA3DWrKDwdmasp6YFgQvwwza&#10;ZdJ/j+/w93oU75BTBgB/LMLQPU9eKTMbMMzYx3vDYF9PWpaoZZKxY0x2dbqZeXIHXJIrPOE8wG0l&#10;R475y9YIGXAektYftWcut/Mm+xGlWUN+aLM5lZMFgFKV47qgcCsdrB9emg0F7jkPgWI6+jNe6DGS&#10;7rMFFJL72uW5oBRGBZ8llfJneb8UEM35YYcH7ZZlEGWjFhuB4BBKgBjlFubtimRERB0AZvc5iVn9&#10;e8eB2DUrpzFsuGfQ7D0jPbuTd2S7zrJBFxjtNs+2VnJ2FDw2dva667Vl/2b3Pz/vDsT2cizGTcT6&#10;W9oxMrtqZPzEFUCaZA/ueZ33lo1DgChgYlmbPRIRjOLQn0+WmQ8Aodqb5FDOl2bNVMPWTU1F1Uu6&#10;t+zIvcomAKGeeXkY9tUq8DssDd4b9rp3392e3N93tAwHBn+Xx/wlVj4mo1/eAZD2GPfXAXzBEnpr&#10;AlGtkq5Z7ofa3IY4JhpcGfH2e3NuFjfKZDdhlVsqbE7Z12UNMrUBaqpWMxnkMjvKMCAV+0CjvGyA&#10;f1ZWsPfSN/kgwiDNxi4qV/KAqi+acpmMCqqF9fp6qAy3io2mWHoIyKoMXQFgjQ9/O0uy6WG8krEn&#10;51i5uq+NoSzMQpwyZ4kwYgE/mEEX2n7hLHAAfsXFonqUGxUcvIpYCBvMjPN6xvF4KmdZ9SoWtVYD&#10;3EMNc/TB7OxUHq1HYmMf18kV2sDLgriSxYIOSKIRiGi1sR86Z1tHwA9AWpjgnAluw+qJgCCZOFTW&#10;y1YBfM4JIRCWpeRtLXFBJmHssj4TngxXgcDQ5u69VRKZGUN2tojeysJNSWRYmzH4b49gHPdjSC96&#10;r0MEc8qBiJDShtPxiC9fvuLT5894fn7BtlXHb+NLXtTBSyVTRQ0mJqPIsMQ46lQIbM5b8dcerVrY&#10;EKzmQ3I2rgkyEGQbEmlzMqSWNM9GjDz4RWPS97Cz3PLkAxhihPS1OSUshwMOh8PAgJ47F/T/TV02&#10;VfNSlxpaVNpxWRBDuQ+het1D7YwCsCyKFZEML0PLtxjPsBJ6PdZdFh5rQ6OesNADxi3UdUhBnJ6T&#10;1sLr2nBfBoNWZeyGIgrdBISJ7c3N7a0q4UXREMUypF7HPBD/mk3Ltm0e3zGYVTlvYhnmggv5zhL6&#10;LFHDkUA7+0pqOVOXrKP2lOTeUqjDxDqGf2Oaj8MA268VwNoMV01+ZKvXagCvC5DODnNoAfK+Jx9y&#10;Iqx6qftsPUs/LrGpgCprwBpnW8eSfVyDBrJgb1tkraN70kjru8VdhMaBF1WyV/17roS48ngGoFO1&#10;TdXGZt30WIbaFQ5+wzA9WMDhEHETSt0UhHgupA4qri1WifL/C3i/x77dbShcyFeVm4YViVdkXpHz&#10;ipRXcMpgTggcEHjBbYwIywIgaIgLUfN3lYuxVYl5sdJYEGJlOlUmTGMwVtYNWEOiiMqEcKngvRRu&#10;QfzjiiiqPVywQQN1kw/lkOU6iWSRvFNHMBqm35MNYrcZ25Gr7Mje90IfU2rTTWH9uIC7CTN4WsZM&#10;/Jj7/+GLRTQVBPoDd481i53GzbDqJhPFax73/ymLWQ7qGIJazMhDrhsdlSL+7XjE4+MTPn/5il9/&#10;+w3393eIixyKPHrxd55C3FfxmBXk5Bi8Jdwx43Q84+nxCa/Pr8XaKTYLjBACwrKUEJRlqcB9rJtc&#10;8e6iEDvrD54C1HtN+nBPMAZGs7nZKSWczmd8e3rCn39+xMdPn/Dt8Zshx3XBysbbX2SO1Iww+nMJ&#10;HVLhWChawnV5EXug9PS1dyRq1uf+EujxnwQZ7q3pmadim9D7BrqbRgzqmN6G5T1+xnvWB+89QwZf&#10;YTJ+3Bnd+6eqtOBO1UQe6LbXIbd91AqxyZxTycg9GzPdKiksi7gxfpsHPA++9PbxzrmyiAR8qbkr&#10;UoBav8h+W7aemOJbrwMJ9p7dRNGFQ41/2nt3/Sx1djZowIb4/gnQ36sVrOQzMyMGasUJ+Xm2TNY5&#10;F9Z8UHs2P52OoRVsWVlTdh9oxWtZf2Ow0Wz9tuevhO71IYvfc1ZcAhf75mvkmNqg9Zl64zKw7dbG&#10;lX3Csw/3P8vMw3d+AXx4N2jSlPaREkY52dg31wcO0wFgp7zpB0TCuCXMvTXBJcCxkEKKJ2kwjQM6&#10;IMGrsmxobtgBs4TRH4DBNrDz3QfvMuKu3aNr4Pos3I8mDD82OQkz5cXevfjfDZTna9xK6N/DvB9v&#10;ALecrN3BglHxmBohc7EO7IMXbRBp5sZoZk4ttHBLamUA9sSKbVvrz0NVraKdKYOB1NRV7MEzC6q6&#10;DdIMcotNWTLWYO31U87KuPeezJ19HawdRjnjIgXEUNnRMsxmVr/hZikxt9EQ282R5Ug7ZBsZSDQ2&#10;MYmFDqyfdhj83P+ToVZ7PozPcmh7CBswVL5/WQ5FjRBIbR1yZdUtS2HlgozU3gwILLNkFsRnsxMA&#10;QDFQNpY03fPhgn+v1FmzWs2qN8bBGw3Q1HzIWwEoAGSMfIp3e33tXPx+qQIYN8sNlvsDYlzMEKPl&#10;MDSbEAvmBdP3zH2DNd/DkN/Y1H/U8aKE/WuHm15h3vc6PBABAL+vFDEK4+14wsOXr/jz42d8+/aK&#10;81aJCiZgU2wBy9qLRclvmEcKqLIovfoBgqjnAQq8gyZ09fDEnqWvWWTPg1kvfcB8NsMeqYF7khKZ&#10;EM6evEH1GiiY2L39nDO2dcW6bdPXsKQWsqAkeSsMnoEM9p7abDQJ162B0dmkBZVbE5ptjJDUOl9/&#10;+0xtW8aOd/D4HKFdm2wGJTN7weuhzfPnf5YhMwWqed7XUwhFmdSRWEKMuL29xf3dPQICUi55gNu2&#10;1RubVb0Gk0Nl15sMaHOOOqTyGYDerqcnJFhi4/D5CFXtjMHe8FqvPrtPVqjAHWZjyZ3Ta+gAYbhB&#10;sbWvkb5W1oPNPLI9V1+f9mfugGd0Vtr235rhImvOkpRznx+zj23MsjNmobl7qpCh7uxdSzrf2Uq/&#10;bmC56dMH9v30ZkMJdbv1RP/cgNyAXLIVlzoABKDWY7JuQ6z5Cfh/xLy/Fkq4x2JQpiyTY+5mTsi0&#10;IfNWQHuckfJaCteUiryBgRgiDssNAsVKhWBQNDQrIx1NqVi8lOWTn/UAACAASURBVBCkiLgcTCEB&#10;tQWwU0RhmUQq01LmgATDvHDNVTngcw13ouqJGzgiRFYwNMRYwl3rkICJp4N7nhvRunDceXiDsbih&#10;MXjt2r0TvzYwuYALbSC4MXymIDi8bSjvWqnABUVdWjs929wFUex4gl8gbV0sVC8FY14LxIzG7wxd&#10;4GrzTGuHz/HthG/fnvDlywN+++0X/PDDPQ43AYebQ/NtZj917kGF5pfNU+9G2CFRbXTO5xWvL294&#10;eX7FtiYclliluZIKLsVHrAG1ZfrHFEYW+g4wfUmG139dD57K5A0SLqvM5oTz+Yyn52d8+vQZv//x&#10;O/78+BGndW0HojnYmucnGfsHabQwNORu2GMGAahyWGHoEJfBEvEFJjzh6jbb2LutULXsgUuDtb7w&#10;6qffttDqp+LjsGw28eZu+o+OFc67gT39+7gEWmpRQ6FXYI6Mz754NgNBG9Gs7GaVBgZjLQbHjJNl&#10;kTWotTGeuX8j3GwDpCDatlWbZlscAU2NYwePTebHLrNCvqcvroodDas/ZQPAvVeoY2bIlRh8F9kw&#10;HH0Wg+xL9j3bwZusMcvsbCGMZZCnhVe9l0W2LM+JZzK10MkC1AQ1ajeMONvccmGREHL1t4T6XOqa&#10;IOMrj+o1z7LXZnO9rSogT8P4rL1ZNiwyrmHepZf4vgFv/28bvLkHnFO1XVAPzwoUBYQhGP1S/sUe&#10;iLoXMj1jaM3Ox2sA2DUAlbv9ZPhZ42ts1Q8ziX3vm9uzyC4V/HsNwHDtCCCu7MacHSNxWqLNrj+N&#10;QLY24JmqOoTmNV8vpLtgg3OJPfw9A2IFWHhkX+2dT9dJDu/pGfrDYL8euzismgxxeAoa7wy7jTqv&#10;Jymwsarpv+bILw7YJwW5xJ5M9jL1m+/swVIWNrw8C7lZ9VQQmK1NTGZl5ducdDlvUi7A/SCH1yDC&#10;DKKI+/t73Nzc1L3fsJ27nseqjkIoVjs5k6qrAgFLrKA8GtgFM+T1e9/10OY+0L6mjxubLBueSk7R&#10;xJN66nsGXFobERm7m7JmYxBP60rYisAhLggIWNcVxMWn/P7uDuu21WD4QvpKYjWai5qQdZiITgHN&#10;A4guPtGtDuASfDwL/La0jckw99LAjS4MEWin7fJnXxusl64kOBV1ztyU3/UZen56qZ7VxVL09vZW&#10;/cXTltyQ3oMvpOG+WQf41gKZ++iK1itUO1uwv++WvcBdHes/PGOwUMRIpS7WDREhENbzhm/fnvDx&#10;0wO+fn3GeU3ICGbIXIkQUseJnQeC2t8IwN/OFdJsAwm6jqHZnmVmkOYWwex1+5adtoab2TnYZ1me&#10;c2tjBVVzjKBkPyTKXVaIsuJ3GnxXO0zwb2Z/753buewb4p/kBoTQAS9ZKw+YfYCo415StUg2Ogdq&#10;GYS7jN4pTXFC+u0G2HvB0pcGLpdAUPsawTkW7BNBZ79bFQBo/vVFlRBxd3eHH374EYEitm1DPL3h&#10;dD5hSyuqea/aVcGkO1mgV/db9P2x8YOfnSdd8Ct2OuGUsmbl9aHMezZP/Z5b3DjMerHZZNZKS3sW&#10;T5zqLf7E0i5Xr2rtVYQ0WgH13lYwZ1a13ey9z8B0P0Men/X+mW22nKQekHu/ay9bod8X+r7posJh&#10;RlrOvOvQw7lZERbMKVYLbOpsgbs9bqJetgMT+97T0DdnIGcERASGYhVkMD0ZgIS63//XmffXAmnf&#10;0zy4YDw7tZbBeWAwpxJmkzdsKZXmKWQsccEN31awozI+zDUt16glhG+pgNBLujGBUlktcxrRr1xA&#10;YU6EkEGpHv65AA7Fh5UH+4Scyg1cDgsOfEBYM0CphN4Fc9AidGEKNvWbpww561PGVng+kmwMa9hN&#10;BFwThj1QXb1pGVtKWFNCqlP8zbB23CEw8ZO2vjo96WkvbHYPdbeTVHYFEA0skN578NravAY273ny&#10;2d+tLOoY9EHsJ/W2oGNmHI9HPD894+HhAR8//oAffrjHze2Cn8IPiMuhY3fYABPurjE7K5fx0M/g&#10;TCqZPh5P+Pb0hPP5XDZ6DUGiulk0P+kQRTUSXdEoxfZeM30R6BnYP81KpHyKUDx168+t64bX1zd8&#10;+vwZv//+O/75r3/j8dtTY1PTUNooiCoMMgpQJhm4xXXxLDnZXsnql5wr8zkr+3UeqETXQAoZkgkY&#10;XBlD4qEd7HqZACS5TtltsetZ0bzD7O39/z07YZc0K+yovM9+nDE65ADrD2JXnKdcBq5DsAx1g5QG&#10;1ff7gAZ1amZAVpWQeMZ5+wDT6NXAMLEjSDWgfDZFsLn125awbasDvzmzGzSIdzEsG8awe9mEKYl8&#10;MYRFfRbldWMNT7aeplS9TyUAFuIFawJOpYDL1Qe0hWiTGyaW0JxswrHRyeGNpLJK0ZsqJqtsvzEG&#10;yfl2c6ZJDkAAhazWGzTYFdVBujRBYuUViuVBqFkzWaznuDt0GKPtBWCYnXk6dNqTh/fPkQ3dvgh+&#10;z6TG7wBY7XMtTTdXn2IOGSGHug2/Ty1m36sdHFxr6EaqScdee0dINjTwPnRfpRaoiD6MmQeQ+pKS&#10;UwCuSwB9/zNu7zaAwoxlSijAOukgt8XRBrKsbTs4LfUnc2rrygyULauJmZFDAQ2CpRM6RWOpOcMF&#10;1uzFYdA7PfEtQOOa3x0sYS+D4HuHBX4AaZVdXVVjh3bvHBb0NlDNboY83oYGIgpRhV2miGEd5wbe&#10;j0rSFgibK9Oa0ZpmUU2JsleHm1JXg5VtLR6w/vubZUhiA9KZZxMGrPbht3kEWeCP38PhgJ9++Rl3&#10;H+4RYyw++Jm7oUYjRpUwx6pQDgE5hJJNqtYwoVia0byB5ythift1eWt8Y61T/fcbKwJYS7LOqoz5&#10;av6OtQ6l0MIZpfwOwbNQCyO01Ntvb0c8PT7g7vaAX37+udlFSJ5Bbmij2GYIAOJD1HHxuffgJSuo&#10;7we2NCTsNDYm7dojDkPgyX87lwBzb3W9VxU7BRrCORtDvlmv5kw4nxO+PT7XQPqEX3/9Bff3d2Wf&#10;XlDrsa0p53u2MJIJr6wnj7FvEdKOdRoKtUaxRBBbP1uf/aFf5RlyzAq0S7BnC9AM2NYNX78+4uOn&#10;z3h8fMLpvJUaKQYziAigIDY5Ug+GOuRprHzYGlRBu+QYzBpn1K0Rqza2AJ8912yd44Jmaz+Uu2Bx&#10;OU81mJTI/b6+/xZgaxOSRSi+8VaF4nJpHMs6YFluEMKCw3JQDKhZozXrt4anU2dtArW1YLc7koL/&#10;VG0sCss4mL3a7DnykgHVho11QFLWwZWhulEdDfWzgrWeWW6vtSXhzL3/R6B5Vvu4WtQAkvY86b/m&#10;GP8dGcoqenMuQedLMFaQ5jAicbUQDM/0esXKulpHEflzryN4zgR3ZJRTs2vcLKTTVZLDe3BOyb0i&#10;7Khaxf4J1j2BOjQCuwMUwXGKU0K80IP4OqX3lr9O8NvvbWwORR9Q/B4Syd713MORrtX4urdUlrx1&#10;VJAtWgkElUUfU4YUK7Nnxq3zWnswjP2s7G1af3llkmTYEIADESLgLP+IYtt7hTSasubF/VfB+z0W&#10;1/fcsEGmTaxgGwUCMiPlFet6xrpu5XsWxpqPWPNdAT1o8QU2N6ZxToUNg+qv59gyufOjNe8pxlgD&#10;9zJAJRE8FkSiHpYlbKb65FTGTQX26/SBJdguBiBEcEf27fKSprYog7y97+36kDziebAQ7TOZOtq/&#10;Lsht27BuZ2xpA4UFKW/aQDhpXAggSRs1r+GKObwvDV7tDWyB5fzzbbHLQ8FkffUYc3/U97IlpwF8&#10;k3A8eZ8adFrPIfENFdDVrrOUEl5fX/Hw8IC7uwM+fLjF7d0ByxLx4UMF7VyzyVKNeIyRbbgtGT/L&#10;Nq8pE8AN67ri7fUVL8/PABiHw1IA7ihgfT0E4qIAYIgyzV1U9ldApcsA0Dj0gPoKu819YBKyhqnl&#10;zHh7e8OXLw/4449/4R+//4EvDw/YUqqgJnnwxATkxFAOMxmoCODJlPTAt0MEomZjRcK6J+85rMOT&#10;3Sbn8n4XyHcKNpRTnm3CONXVfbZLP1fQytkjZWXttQKqG03YcFrLOhoYQqIe9CGC8u02qDR3/r/U&#10;HeY96M7MoBpkytkOMWnMFeockMX7L2cpMC2TTzCPyt1gTH3eQyD1b922hC1t3rbDMq2yhOO0Zjso&#10;yyE6dhQFE5BkppSWDc+1MZFnLMbgZPk9C1GfFwt8oIHf/b5mvUxTaqGJNGM3UWMSuULdskMso6g2&#10;uAJYZKNaI3BVlqHZRbiQcIBy7Wp4DA52SFllRxXXhZYxQRSKx3JFSJmgPtUMn71hQ2L3zp6eVTO3&#10;xCqgShuszAOdrub7TJqnmXy6t7uxz21GRuCwC5T2Z9el9/Ce77F1Satfyj0PCHUvhQsT9WVGASCb&#10;hZzxilRVGDrAYD68H+/hdSZZv+/1Nhg8KCzCOHA1dQi4rv0aaBX0bCBDKIBhdHOz15AzpasbkMt9&#10;dWGe1Bd6PGW1zmqp9zSYu974V8rG2dn3Hrb0tQbtSmE2wcn4XSx/NwSgxmpqqkUMzFL93LmFkMKA&#10;71YxNQ6ShDDEalPTzukG0grrq1l6sfM1FlVYriGnbJNnjTq4H5iLdai8jq07+z3Ld/RlOBAXw7yP&#10;AZTquZNt+d0a0s2cLyFGhLyAsdUzrlhONTu4rM/X1KbpHepgL0op605tfsBIqaOHkc9EAs/ZfjMy&#10;hn8PjbFrQ0LlGjKaxRBJMPG64Xg84uHLAw5LQKSAX2qNDR7VB1ECy2UgmW0+AFxm1Ex92dd7M7Vi&#10;g+5ngz10qssJC7/uu5kbgcrnPVGzODF1tTKeiQwbmQd7VQHwQ31czucVj4/fzHVqAP7hUEDabdvG&#10;jJN+oDvQ2upebMAWsc+h6ebHGJgBszPS9Hg+P6AA90sUxUXG+XTGt6dn/PvPT3h4+KbAPRT49pkN&#10;oQYbipUpUfQ9bjdck72HwcVBwAi6Cd4H2/baQzaNbbHMs69naQxYsCB1RB37rHPHgu57aruPrWux&#10;Dosxgm9uWj0Ygh/6mMIyhmLFUkC03pdfQrFb7R97goPBn7yC3arNg+Z3aN5AzVerEcnts2RWu1Yh&#10;v1g7TztKayOJ9pXQZWUNQ3qaZ3KwIXjtZQDNmOKXhpc0Gbr0r5FScvuQY7Eb0qGQFs7nMwivWJaD&#10;4iEwgeUBpZdKXDOxivdgUZ8CFbAOUyLNbBCpfXKgLjR41h+MRLi+VrKf9RK5hHS4YIfrncUXLLeW&#10;32MaMQxMYoxYYtQezw7nRG1sP2vS4GWuoPHc8vZSbTUQl5xt6+U68D32o+9RVvb7vbtHVIigGdV6&#10;FehsuMuenCnvqnGn76WuRVUZaKQRN4s1Q7ROqbhHrOczzidDmqVgHAvss01ay3HOWJb3wfL/sef9&#10;peL5Xd5aWqGIvEgAzFBZlWes26oIQFwDDvEOy80dbsIBiFQA9Arai+Q0pcqID+QYs+qFyD5Is0xW&#10;bRpzQInES0XmnyqTGaWhzxngGozJnEE5Y8sJSx0U5ECIhwPi4QAKsU71SX0JHSxlwJ4hGKZ4/rRJ&#10;L/kZnQNAqLHoR2ay/6t7iNibZBRfplCD4gW0b4ElwTAUGLlkCDDVoog0eJeQL3px96EybEKWBCxj&#10;jOxQTFiiNlX7GmvvEkuxb3j2gBnLalFbo7p241IAb15Xn1EXSkL6eVvx9PSEm5uI+w+3uLu/w+3N&#10;DWIIuLm5MV6HPIK3lpFs7ns7BbxdxLZtOJ3e8Pr2jNP5WHIbBJiPwfkExlhCooplTgvkCeLNVRvO&#10;90jyrc/xXhCZZVKVDatMKM/nM748fMXvf/yBf/zjH/j46RPO583RJMb1xGadVlYIBQUccx1wFLCF&#10;Jo2Nww9rECc0WFelTBNPwb1wRfd9NKiuOoUNWogdmo+4FumhSaq3CigLAAw0b8mWgdZsRayFC7v+&#10;yYZAtaaKTdCMZ7nUq5yqVoLLdREv+DLkgWPsEXmmDF9gdnk1AGvhnatMWnx7ZUgDhCrvlwPP+5zP&#10;GljSJtTa2dj7bhkaJuSnk4Uqe56qXDEQYg0Uc8zCmoPh5qzC+g2SfeAXIE/UCD0ruLXiNCqqhCmY&#10;gzJ/udvT2vrEvtUYwbP2NCAtgCir6g01NB4cWhNsQhOl6KGJPUh5DWEdluFgYSwHBTOEdS8hqMGd&#10;371SomNviP3bjjzYB5GHzlqhhSP2DJz+Ol4jO8zPvFEGfY35YllPe/7zg23ChUHGrN7gyXtX6bKY&#10;TcOHrPrvnTDTLUuzbjXesqCrTybXkKgxNVteh2cWuSbX2QmU96tsRA0j3WMcVeUR2V8QDIMvOD6r&#10;x5sFteQWOjh47bJav+VLwWEmieM9tfY1QH+XLd8zxMwHuvaas7V4baBk15mG8dFsgDQCZO/5JxvC&#10;Aw/DIBgmVm/t1ZpQrtZqWe1pcmNuiWLLZH7kVPfXxO3vnJ0aRfuT3P6/tS8TwF7Y7cg8sOu1Xs51&#10;wFiBfohykfN+FhE38FLUW6kL39VsLhdGYhllCSmVeiweDgixnvsnRgq1V7KRoTZQ0Pjl9p63s/Wy&#10;ly9kciyrH3glA0yV9L5Om+W8XAytFRKIKubkv5vdWgkCZSXs5JyxxFjyAJRRXMODt6RAG1BIfzEs&#10;RTHBm1petgF9b8ZNQ7bGnkLG9SmT+svvHfs2GdTVTmFgWZpg0dpPR7Wg52E4wMiqdm9qjgyKEeDC&#10;5j6fNzw9PSPGoK9zf3+PpfYpUPBvTkizgw/3WS04T3AKZnJ7Utb9px/W8QXiV6tjg6kVIwDCuhar&#10;nD///IxPH7/ieNoAaiG0hZ3f8iCo9pPLcoMlLgocO1slu+9x0xWHELEcFh0IWIB+yEWAJyrBkJy4&#10;A2vtIDzW2nhd12noeQ862p66Vwfa+kZ+T/FKN89bP2QOAYtYTBKGnpCZsa4rMmccqhVsz9Jma99o&#10;PMG13jckmhaMWU7mdduwbVv7PLUPWfTaL55sZiw5S4ORG3zT5U31rPY++tQSb/YsS/dUeHv73/7e&#10;QMNe3ffDvsb14d1yBqzrWvfGA2IMhh8U3D3TwUHm6VDB+TMb8F0UdBgGHEEZ930orXxPTnnHtskP&#10;M/bIne7vNj+N99kR1hPd7V1o9tozEou8zxCL93/s7OFsPWn7+EZIoou12azP2BvyoCrtwgVCzR7x&#10;ezaUAK6rRi/mHdl7S1653ytVbE0SwuU8KQqkGIcL0kUeSBWilLGWiU1ZH4c6X+5TJq8m+6+C9+9h&#10;3LznhrNxaiN9eP3GX561coimnJHXDWDGEm5xE+6xxBtEWpQNVQpZrqz78vsWEmaxTK9D9ZzM7eKr&#10;dQUciN5CN6S4LUXFllJ5/ZTA1dKHKvNCmhCKAcvdLZbDoRQkmTBLIqYLBZUu9guT/94PvW0cJl8A&#10;I1jpvQupBvQG3Nwc8MOPH/DTzz/h9v4OeVvVD0o204Skk1TSTlwrhuLpxIycek9udIzYWsZZH2j1&#10;1TeNjylSLHPNbuxzj1N2ntijD/8YONQzdS8Fcop8Bikru+LmsODmcMBhicVmQ5gqZnjEnHE6H/H0&#10;9ISPHz/jw/0H3N/d47As+OGHDzjcHAq7Qif5PehrQ6u80E9tCar8e9tWvL294e31FTmVDSRWCWeo&#10;xWA2m9jhcChhGmrRQdNNnegy49yylnoPcM+glJDNwoQ+nY74+vURf//HH/jrX/+Of/7r3zgez10D&#10;PvNBb5tpTi3YRmWzaPYdg22O8/YtfwnVY07AWELQ12tF1jBTGYsgMswkzL3yuAYXMrEOv9iC4AZQ&#10;ztXDVg5+8cnNEvLJcN7/ntHOHThmmLB1Sm33Huub54FLL5HNKamXfbA+kIbpaIeN9nDqQ8WsV++2&#10;FdXItqVWAKL5Hk7tDBjqs9uGUqH4p9Y9K3NhyS+HOAltFUYDIUSqSo5o7C58s2oZ8DHG6ktobBPq&#10;90lxwAyXr5KyeX6NPFjBTrtrd3YSTZ5KbaBnmVQm+G42wOwZCX3jRQgIkuliWj+x/mFw3a+NHD6w&#10;mqX0IXczIDuDahBoaZxgZf51iG/n263Zora3VgY+ZdbzA0YJF5BLo2Rc6/IE1HYsI/nOAOeB3Swu&#10;jJ/lBVb0vkd3rkxt6kCGnf2hZ4ZfCBi7NBzr2VqX2DXTotlcA+6ZTtzZlXCrP+xj09aLBUqos77D&#10;kE7HDMcSnNnu9IwgOxUQ4H5knZYar8mI5Z5U66Y6mM/VJkT2tBBiy26SvZ9aiFoP2pehFDtmFuc2&#10;sHJhf4bgwfMDdmCof4+Pt1v7nbfqHih/VeFBNJWrs7G1IuaBDW2ZSyNJA7uq0X2fe1PLUTcUZTOs&#10;NjYwbMPvcquvMjfVbrP2aENlx0yV5j9DvemzCdi03vaZG3ifEsGGejegvLGwMvuzu+HtrVFk8Fjv&#10;DCxsVFkdt0DbnKot3IaUNhewHqrtWDKvUJj3G2JccDgsYI5gKvaalDM4ZWVS92qj0ev+sqWSGfl3&#10;bPnWL1I3tJHXVEY5mZN4x4N36uluAKtlWbAsUYHEWP8AJWCYuIExXLPZfvn1V9zf3eKHHz5gOZTQ&#10;1SKhT872rbB6Y8vXoc2cm4ZD3v23UwHwJAgcLfsJA/wPN8R07PI+p4NNj2qIANxZAqpbSQjFV50J&#10;gVu97Sw1uNdVNgtPrVm4+E8/v7w48FkY+MuyTC1U9wfldR2xZ0BbgIeNvaazwhn2LboCPFlCVyEi&#10;rOsZ355e8OnzAz59fsDr2wkpA3EpAHQJQQ2654vFpgyNKIQa3ssK0mf7uSwYRAFLXIoF8I4NxJR9&#10;DR5PnC5vz4KroQZTJ923dpTBGAelotyVZ+zm5sbZf5zXFVhXLMuCw82hhTjukF0kdNiSEiG2v2lT&#10;Ag66obs5pucWqDZXg9lFIaSUcDqdqhIoKniPheu9yyihjJ4U2Eiizc5ErBKnUjhVZuW2z0T2w0lc&#10;z6bZY9BfU8pZNYXFpnrw3j1rAhYbJRoRkFNEjkVhQdFa0QYTSM3mvMk1yLpksYAXr6oyxBBRzAVD&#10;Dpb7S5ZoaRgj1q7Snh/XyInTngYzK2PTBxu5fcNryKngnRuoKVoUA6jrTm2FSsL35D53vSo1Em6f&#10;nXap7r/UU1i3j70BeD+sezf5E9fzk2aqjx7Ds0WpfJ9kd8jAtGXn8ODcMRv2o5ISUrVN14GBIabI&#10;HoybMkg9LAsOh0OnUvbksQUROfjB0n+ReU+u8Lo2GbnIJJMiMxRHsCBhQJnByYbCMjau9gZbwGE9&#10;4u5wxE28q6E25r1oEdzCkixz0k5K7ARPHlw/Qa8+vbkmKVc/rG1DAe9zYdxTLfxDKNYjwAYcCOFw&#10;AGIsP8diE0GVpVgBF8Igy9tjpFySkOgxxJh7bJEncNgQn5xzmRQvER9+uMdvv/2KX3/7BcsS8Pqy&#10;KpNzAF4kmME0Hf0Axk/xPHPINlS8c2DNi468G6I0tCps7Xx48AHvrQsuS4Va+EcBD0UeX5m3S8Dh&#10;sODmsOAQI44mXLGDP4ov5usbHh8e8fH2Dnc3tzjEWNnePyAuTUbLM5atsixK40CBnIdjYYMlrOcT&#10;jq+vOB9PxTtaGh8NiA1YQguqXWLEEmKxANHXyT6sDW3gczkRm3zyulnnQRKgK0iSUsLpeMbDwyN+&#10;/+MP/N//+1f88c9/4eX1OEL1DuhyCLlKwyQ4Tf6wTVBHs4XRLddeEwtkuCZTfo3tkuxnNRJkJVtY&#10;yVzzUZzthRK4jRr8ycbCpORWBcM6nvgPGiC41SntsMzMQ+aGfEHl98jKcCn+utn5pkoRnzMXUDzG&#10;wohPqVNEwEz682QoABOoUwsRy7rPUKY91SDlqMUGGSlsRFyCssKJgmY4SNCrhvk06nthNCmTaVRK&#10;BFFwhLaORaov1jQC0isLIsj7yNpA9UMPGOaWb8ZRA1rJy5VNido7pbEr6GkYkLXwZtbmezw//NDT&#10;mUpRCY7t3pJhrxUv9gxvQ2J9zW2DNgtLjpGL368BWK2KSn5EmQmV8UoWpRDRSAAoh2qblPXTMAVQ&#10;aAALM6tsvvdvhBlOEgWEXFQ7sve14fLYLNGV8PPGbiwDJGKuNk6k65rQwqtmYHof7nSpIL7GZLkm&#10;i+1f2w4kdV2yr71GS6TWKJFpIpx60Mr/0fYx709rGyG6WLTrfTGhZlUHqPe9vWbb//RAAht5s6xD&#10;YWYXKTJzQMi5sPKU9Uct+BBNYYNaw4bK/rIAqg44GBpsb5xvDeOebOKkB71A71LC7tZV4AuKNlwO&#10;9YW3SnP5SkSuuRY/T3ef2MeesGV/igXWlYHY6MvdaiOts3srsPrLuFrk2HAxcarJzEiVBc+q1Cpc&#10;HgHerd+9WucYIko524oNjgRtog49U/3dANx5AiO352yCzjPrSdDq51Z7ky2yaV+I33z7S+PJVbkm&#10;FqCci8KGjO83OnuLdV0LmB2gTL4QIgIlAxbsszib6oYwwlWdTRDIheOWPqtZjGj4Lrc8gXJmCGGK&#10;XOhh/15maijHpEQhNsUl1lqCzLNNiGggQKqg3OFwwO3Ngh9/+ICb22IBsm1bXUttf4rLUkJvScDZ&#10;AKAOxsX31hKQOrE2mYG37I2W0alkAJ9kbAbl7GoNV9aSqY1lMFn3QZi8ivpItPwKt7eSGcr5tgwm&#10;uC/GWDNugnlEiwVtSozn17eqasj49ddfcX93hxDbHm/xAve7vLGeVzKw75datsRow8fMQ01GFAwh&#10;xdcRTnHLGec14enpGR8/fsGnT1/w8nKsyq422C59ZGxEPJN7VM76jBgreSUzMpKel1Rtc9W2xTxj&#10;fbm/l+Xm7Ee604UxyQTi9rtiCDUEsmVOUSWtYUf12TNPrSXSuq54e3lByhm3NS8ihqjKXsVHlKtm&#10;etNuCCiM+4LNiFoGIxGLx4ytEMMuiUE82G+qxU/pzUK1DitDq8SMoKquSgiQLlPn+6IQlXoq6N7O&#10;ddgkayDl4tVd8KxYbJGkJQW9C8i/VPftnfUzZWCfG9V6Ibj1I5hcSlt5f7GRMwMvQCxuAHadaF+b&#10;TS1v83/JK/Pk+3Jrwjvvfi5k3EDDgFKG40r66wYru7UP2QrNLgAAIABJREFU9d7+RsZhbbTQbJTb&#10;gJU1u8JZCcO7aXiyW3C1sxCJg1F+TJ9l8mTLWU7SfHBNHV7HLTNgQuLexSZnw3LMSRmz+rPvH/tw&#10;5DGk1ysoZP/KxrXDZga4HARc6uGsk0DJlVvXrdiLg7AsUfeoAALVgT/nG1WQLzHW9ZrNa5p7FwJC&#10;3hne/TfAe9uw7Ulurvon9cEoaGGjUNkB69dzPaQSJax5xZpOSLwC4bZavJCRUrOxlSiApJMquH6i&#10;NuTGJ07qmhAIkWMNFEvw9X+Ts4bqyxYQS3o0B4QlFMZ9nbo3iZvZdZgMqx/vSoCeMvngJTjUTLw7&#10;Vqc33leGbmis+x9//IBffvkJH+7vqjQW1YLFA/Ipl2locnK3xryyD5DfJPzfbXJRA5hQAR3aAeXH&#10;qRXbYD0d0njGPXfMXrnHo13CXhhGmaQ3RYTcvxZItMhahPFJNx7KpWjNIDBO6xkvzy/48ukBh7hU&#10;wLzcuA8/fDB+wb4oJ3ggqQQ8QhscKRLStuJ0POL49obtvCJUj0C3weeMeCgMqkUbCVLf/tboTSTt&#10;gJObkolfHiXrbHJjq51AhSdyzjgej/jy5QG///47/vrXv+H3P/6Jb0/PF4NY0VveENyGGCnoAIL9&#10;6ncsZhj/b/9ZWoAc98nfNvxIwme5AfhwaoMiqR7ffy9XrUVyDj4d3tbKGKVz+jwZRp1ld8p7zNUA&#10;zrLiZR2o/zuyDjo1SMxK0RSQZ2U/SU6GBTB6W4Je5WJZVmXIGrEcoq5PAU/AHfNN9vD6fnRfJ+cc&#10;6dZBCC2MCCBlM2mj2LOQIEMPmOsqhSg5D9Dr8v49WxKeMlRphOn34Hs3JEEv03S2TvMRmwdNW+eu&#10;sm8Wx8/QCjhrr2FZLCHUtcHD2+xtEuy9Ef/FfsBzqZgb1D2OjdjAxDb4rNJOA+JIIY3QFYo6vCl/&#10;MhEoFbs8IAMhFMs88LwgvcjG6/11uRHMrWCW8K7P30tRLwFRPdh9jXBxiXjhABDigbTZjzULOE2q&#10;aOrZ2I2p5UOfBIBrdk2WKc9DszIMiTKc37kOMC05w1h1NTseW6jLM+HvZYyhWDv5hd4UVuJfa2ZM&#10;mXLnDdpOzyCSb+JBdMAWfRtz4J1yc6bS3NuLPMsdbg99zxpw+4sMyN1wp8sKNY+rk3j3+6HL3eDB&#10;M3l3CGWyVTLP1ZdgAx6iSeXLALQC9bncd6mxBHBtwLZhxavFTW72naa30bOxqtNaVhFMWGm1UxE2&#10;fx3kwJy93j6Ah3vX9lizB7tz3gL3Wde6KNcEfJd8ER26WjVqyjifi5LzdHzD3d2hAM1shwswhIh9&#10;IMnaE9GssLKUJBqtAIr/d61TqnWKnJEysLdD80Yual7B14O3O7WK9dTW3k/6hwa6hhBwe3eLGAk3&#10;d3eFdS+EshCr33AZBizLUoNuk2YeNFSvqevsvRUFJjoL0R68EyDJEaUIbkDInaUqGUIMWQJADZEX&#10;ckL/zPmeoH4/W0AEzgbVn4/cGM4SZMmkz3HKANaMF35DShnruuGXX37GDx8+4HBYmrd45g5Mn7OX&#10;7eBLrSadmIm7+oodGOYU8XbYaFS78hxxZrytZzw9v+Dz5wd8+fIVzy9HbImrRfCitqRyhkhtHEMh&#10;VClhRkHMUGphAlIq1pEKTImKoLKQ05aMbQ4GwL4fypPLNPNPZ3/eKst+EmpsFWSoTGHJL7Bsbfl7&#10;7DCadS2q23XbFPCCevpnE1xt6/GkgbfC4C8A+wERrL2FPeddFhTaEWGVcMntL/6fGKvnfm+3a8Bd&#10;vyuavleGRYIn5TKOkf3BBYIaop5VVbNRXnPOwjbadci4RPSYBd7ukTl69v3Qn1ttsljOSp0ARq4K&#10;r1jPtcixPfvd2SbKpCXGci9jdDkPeUbi7DOZKrknVMIXOtUm13XsMid2GNcdldnPKK2FMc9qNI8D&#10;UK+cJI3Icdpq+xtDCFgOB4SYp/d1sOAhrygFaJ6DMzDNgyOuaq0XxryYa9mSw/k/2yt21JSX7J/2&#10;lM69rU852xrGKPuNkGmcE8Fuj8QDATlUxY0FSJU1L1axEa7nEGKkH7TZMxdT8sP/Gry/5hn+HoYX&#10;M/uuRjZlLpPFHHJLBmZfFBRSSMKWVuS8AjGDqsVBsKEUFZwJZII41Tu3WVCQ9ZW23nzmQSnT4xaS&#10;pwBBF/hoZZnt52QDzq4AGANr6SID7iKzygH1dKHZ8qVJQEvfPhwW3N4ecHd3g9vbA0IgbGnGWPIg&#10;aG+Bw9i3ChgZ9HBgimeUtMa5qy4HlcKwcXd/rM/hDETS0POJb+tYuJhJPDemnAbV1oLN2e6or7Vt&#10;JMuk/Xg84fHxm2F+SGP3P7i9uzMTQd/W2GEFcUAVrRYAORe/1vV8xvHtDafTqdmc1KR260EZArBE&#10;arLgQM770a87H+o5wgjsgj+dpQRBjFpLc53L8308nfDlywP+8Y8C3P/xxz/x/PJ6ZZrrZWnNNJdc&#10;oWBBb1VPsC+o2uHADoxohcAkQoKMGqKCOI5hbVA5qtJz9eMPczmZ2JMQpzEfIGVAi1a4wDstPlMp&#10;YNt1Q80oCGrVkQRwyI2ZqF672ReTcoCwBYArWzHnkieyxKSDBBl+CuhmG2QBLtVGhkK1Z1p0XcYQ&#10;9WckCBJyL7Xh9lZfZJKa27CDfJPFzatXwHthD1h/YOvVqARyZ8nVwq8uMfWm4Kpl9mBHo2vOg7kt&#10;xf7wst+X6Z2yRHTy0h2JnMENW4Epfw/VisqyGy0bZ5/B4PeNPvh4r46YhpIq4ElVaROmDGOugcYB&#10;jEyMWCurgXkSQh0q1d09w1kyyXq/5PU9fBYa7477f10a/UX/xSvS6FmQ3yws8hoba7fuGNQhw+bs&#10;1o6C9VqHkMmmsOxGuT65vm8agPPGRKSLtVG/ZzurFgKqv9+uPNZ75/ZNUg03F3iq7iWog4aACuST&#10;sX0KEtzslQfi262kAjPk1vkU+cEyOSXDCNw7ZtOOtdM4HMRVtey4bq22Ac4m6BJj0UC8HnDjjkI/&#10;GTRa8LQNHmSfJ6P68opJDX9V5Sup6i/nBFBGlp5DQ2iTgu0l54obaF//nzTC25aMjUWzx+K0IW3J&#10;1K+GsZwzUmqs+2TOYJMp6856C772bFrdk9iApjaMMsNkvZAO52OVdQdj26GKvOS9WwVUa6x442ed&#10;OsTiwmC7rx3JWRyxG8a6nJnOgrJnPtvvUYKDYXPagfIlAN8PPOvZwc0SiLrsGFkXh0Oxv6SA4ntd&#10;81uUYT6oqKjWY8md4+SYnaSVtRJhcnZM9ykgi5Hk1GdSzXpzez73mRHluidno+cJWCYLjMmoNXMH&#10;3LMhyHhSi4aN5uI4GwIhJ8Lr6xHruuF0OuMvv/2GX3/5CTc3B1Bodnb+2TcuAdw/K8ko+VBVlXBn&#10;gvXudmRDY8UqUuJAQKzqEKKAnBin04pvT8/4/OUBDw+PeDudSsRpbQbKAOeg61uGaAVcKvWx1mfm&#10;30IuiEvUzAsN1YbpQ2DZxJdrC+8kOlrsDc9yZ4nYk4rsUN2qU3urldnv0ueeyIVxll5lM+BicKeX&#10;2vQZZ4UYKxtWLYw6TIGpxXt0LGW759r6ibq9xqmaTG1IzpK1At1EBetKRZF1Oh1xOh0Lca7+/0AG&#10;wDd1VYjBDcN7j22qWWQ9aeOa4rInI9khi1V579WQ6AYejiQqJAy0/m1LuSpH6s8EAnEcMZ36pymo&#10;O7/2C+oyDZ0XnEP20Gm+j6392hB4z+Z2XmS+JwO0Kb3Z2nzWQdBeoLtVgxwOB6dE7hUTl8Dn3jHl&#10;qjpOlbLeU1/WxoyYdamH6MN/9yzP3luLXrLVGXqzIJmcpMA9dshS14Zdeg06ctrMiqzVEl3TRFYV&#10;wbvD1f8qeN8fcNd8iaaLEWMgD2cgByjzhdkyMEJlMwt4VCwVmDMCLTX8DwjEENu0BvosiHXCLU15&#10;Twtie8HYAiwGiM8GpQftH3wSbACTZu782eBpSO9Y9NekJRcbfvAkcbmZhoRQlALxEAr7NVYPbGEB&#10;GTAsG6mcMBM9m52nYR4NKDcyYQv8uzTPjmHUtBeGccfD750doHaKTIZ51xcXNrT1EnjvN/FiyZLJ&#10;eKoxtOGxbO4+myDXSeA5JeDtzUh+2/X57bdfcXd3h6Ce2z2T3VsxoEq+MwFpW3E+nXA6nZAr+0IC&#10;XMV+JVRaegxU/0DtQrx4YzyM7ZvR5gbexscPOCxTqDW8x9OKzw9f8be//R1/+9vf8e9//4mXKpGl&#10;Kz7PNnjaejHLE87ClIusa6h5xxpEslodBMOKLZsqG1ah8elHkymyRSOpDaRK1lVuhEy0MKT+uRUG&#10;XJrYNjlWKXcSxRoMJwfDVsOT+p8T5iobn902cCMnHw6mUCiDnKWBMrI3EhAjw3q5e8/44id/OByK&#10;DyT8EEFgGwlF7oPPCG3v74sSZrsXkLHdYsdO7S3dbEaEzYewKiAShiOKfzpNANM+ROo9RbFaZ9WB&#10;pBtuXWGVfu/Z8N0g7AWw3H3dKE2swqn/2VnAVd/MkWMWcJEac/6u+sEVVyA3KfR+iP4e51Aw2+bE&#10;3uyGuAtxEzBA2TiGuX8RNN4D1skr7YbPMh2K4qplyR4Qf2ltzNj67x0OfPf66tkq3X0ZB2G+trQg&#10;2syLcvbeQ/O8Gv1GyZwPlKessnnB3n5HTgyEjKgKvKqOq+x6LocgKBiGVo1eGBjl1AAv9Y7OzeYP&#10;wXNqrUUiE5BDBRJtCNpszrKXfbHDWnrPUKep6Np/j2G4O+e3nWdNZ0OGdWwHcAZNY7aDIQy5Rf7f&#10;ybOBaiOdqieynCsC3hegOykruhEjMjKnBv6hgfe2bpX8l5wSctp0KGg9wnu7nf4zDQo2E0wfzHUX&#10;T2ELOsP0Ht6m0uzDZQZV8n0OESGSAYN6NWshDxwOB6R0U0DGEM0gpNhBWr/2WS6FgEA0UZL0KrFG&#10;hrLMXHJn+vj7vMVDH84561H652CmVMrus3WvITU4MZYl4v7+rmUQ5LZ+QxjtISRbqp2HE35n3c4K&#10;/s3D3r3n47+7rxvf51YO85Db1KzZoJYY/XTG1ThDiGSTxEoYMxzQEVrNRxgGtWV/LFZCJWCZcDqu&#10;OJ++YlsTCMAvv/yEm0OzQGBjN2bXhEm8cT2IMG6zsTfxoD2PlAg2vX4laElGEoWAvGW8vZ7w7dsL&#10;Hr4+4uHrN5zOa6k7FPQpyosCxsV6XhRiiTDvtc6UgNNO+RaIisIfcF7qzSKW6/NG6IOOr9mq+IDH&#10;cZPu96QZGCwZHwQo21V67N760w62rAf+wfh572EMUPcDuLybctmCkhrHoZ1RjjnFsmdEuz/wtiE9&#10;QG5rXv/zNrusPA/H4xGvzy9Yzyfc3d3i5ubW2axSb1NjesEiULE2KqX5j1csqy/VfLMa4FJvMFN7&#10;kq2pTXahWPtmY/Vpr0kfIutrN68cIxoVBm5w0AW4+rWT1Zqy2VyxIe1172tX6Xe5LgKwq4J0z4fB&#10;n8a+0oPtxVqqWTWt6zqEdu+dbw4LuwIQU3ctGN5mrSfGvbcn3Tuv/I/MzuT3MfpndW0bBwe1r5Th&#10;SYNz6eowY6hPQ8sf2Hsv/mcbaSJUvFqInbNsg/86eN8aLzjv8V3G4V4z2AHORBEREQF1cfVeQOR9&#10;gjmXsL+cC8sp1HCQEBmxyk4Dlan2Eg+Iy0En27JYgrDpnSxaWODGhyOETrpd3InZfYb2J4o3cvXv&#10;R+hDOnuuE11lxO35ke0BJ26T9Y7FvikwCyrG4ntfpCQClNfPXj9LTslYaZDxgS2FZVZrGJ54kbIH&#10;290G07wZ3eaD/mc6mdE0Im1+4DLtNek0nRzvgTQNCKwSXQ7ufudU8w3Y2KHY0EOrJAFjTRte31h9&#10;JVEP4pwS/vI/f8H9h3uEGLrwKAEiqbGy6s9nZKynE45vb1jPZw1EFa97bbhrSHGMofhHVh/rwktF&#10;C3Y1kiPwJCyWzUBPwjoQ0aJk5R7m6ulc2BNvbyd8+vKAv/39d/zt7//Av//8E6fTGQikDLfZAeEb&#10;lAbc2mZavGw5Zw0B6lUhwYWlWYZaG0QEsqGU7MgaGdxAlkCmd2EHKBeGSjThoazNkDyfxd/d3kcv&#10;cWOGkaWb9WgGJdZ7PpBtjK3KQqS6kgUS3X4RjWx+WRZECYmyumJuHphjYFEGqPjhH0Ti2IXsjiGU&#10;HrgHQsd+mbPBGTNrtpFl5sO/oWuxH3iy3btMhCYNDOkuFFOG0J0fkrf7YmdrtmdRMg3evMIC2CsW&#10;3muNcgmc7c+dS+9hFoRqpbU87Nvm2iE61tbsPNt/L8p/bte6gh1crZ4k76EM3Zq9ibN8kIG7ZXNK&#10;3gRK6HzmNIAw80E1D9LUslyCMqZmjMcZy3vPd3PGFN8rnC8NAC5936Ui+dLn319L3A1qrAWjf9Zt&#10;SJx7NthQEvZCVmWAAxoCxMicf5esPVqzY6yp6vOeUafkJhxTmaaqUmIQZ6MGDYV5b4feIVRwrzQC&#10;Xg7PDfSvXtOBQmGikvlUTF3j6UdT4BYi/b3/XLOroRoOh0COgLEbcDYABWgsNH3HoWnHuQ3ls1P1&#10;8VBXwjDmLast52ZxIwP9sl3n/4+2d22PG0eyhE8AZMp23foyu/v/f9u7z0xPd1eVL7KkTBKI9wMQ&#10;gQgAZKZqamcet122pMwkQSDixLmYc3NHhg2TRTu7pa7INHjZl/OugFt72pulDmejqCvnX7F7IAO2&#10;wHjps+ePTkEqyQDgITeFjYUiHOuTDn9eqVEbaFDyjgqRg2t9IDVfqud2jAWYXpaIdb0gxAU5711t&#10;nEYBzmBrRQiBi0LFKjYmz+Jsz+/rBqkZLAgiln72ut9Tdc3OWu+dnF297QLi7Vq0PuqMiX0oV6IF&#10;YaUAindAisoSIjNsPGLBHpGZHPNZBozwlils6ny7l1JfOwfqQl67HlTkTZWwkKuFC4iNdVrdI0Ge&#10;fBMaq7GpK4MyjzMI2+2K3377jLQnbNuGv/7lZ3z8WCx0CUCIjKBe2C7SGBUDnRSg9h7Y4YSp4fS9&#10;VwBG8pRCwyn2PeHb1xf89utnfPnyDd9f3nDddmSE2itzJUutTnlKIZqwW3JD6Ga/2sBbu+56AK/P&#10;xike7/EBG0IMQKIly9n9Q0Jq0WW7ybrcazgzM1fby/LLgtui6LFWVvLe1nXVcOhZfeNrwo6cKP2X&#10;ZrsZu48YGghfn9EMo3gyPXWfP9g3LjNykR0WNhW4wSrqM5WZse8bck7q+V4UzewUBwPhQn52ILVc&#10;CnZA2amP7tV3fYaSrcGXLgj1qC5QELruK2zOwZYlUc/WuiasdaHNEJG1kHPpJXNiVZJkyZmk+SBB&#10;+wxjw+wGvj1h9o6q/y456mj4NfPGndS4Vrlhn7ep0lVsYGNEXBbFJsLeAs5FHZdSOui7cDjkPRr8&#10;GgpqzW0rJVqvPJ7hvkdn0hlAzTxioj07ffZ+jwZOTs3GnRWPDnD4LvFplvlx9LqzftD1gQbXFiXx&#10;0RD+TwPv+8tx5ll0v6FrE+1gwhskCFUndpYNbAr5EihVwHIgqHc7gxEysMQFT08fsK5PWKoEzYGO&#10;ElaVEtJeC/iUGzuMmrRbPLQyt+AJCZ1rE9vSi0WKWJZLlbyFzpN3BNZt0NsRoHM+YToPLWvuPj0A&#10;VXiAgcXjv6gTcgXpwahJzLH5XwGO+dR+oPfUZwnjtSCmsu3tQWnD7zpmTJcH0KyNGugjTAOpZ8is&#10;RZtcXw7xcijytCmwbNDRt9pNpc09k9eXUGTi6j8vITNsAN42gWrMuSqW5byD3xj8uwSlNe+8X9JP&#10;eHq6YL1c9LB2Nk8ZjdFCxU/urXrdb7etMkrJSc8Dl9A9KcQDkZsMsvpe956Ys7A71dG0pro2cGB2&#10;B2LKjOvthi9fv+LXX3/Df/7Xf+P/+7//iX/++9+43jZlpt0DkJxft/EBDEY9UxhvWRkLCuZ3AI8E&#10;3qAGwoh6gZw/dVamnuQ7NGA9V1aBNP41QE5VPgTeTMhzytoEyiVKEhzHdnMP3n9OPJVNcSbNgzRk&#10;WgAZiaaz84rB5R40S50qT6Rg8h2iyjSdfNvZDtnpvLDzWL+/XUM27mA0sjfR1Alwtmp9cWELqzyy&#10;Pg4ac1sg8sl55myf5N4Ttb2MG1RsZyN9joIFmRhTEsZDcsAjtvRREf2o7G/GnJn9vQWf+z1xsCbD&#10;cTCZb76o5wQbSXeaDFW4Nt1h8rMAq4mngcVZh4uch5DZ5uJVwNwMIAYgc8tC0GddnkkOyrJshTEP&#10;tnv22rVrSMZK64DVPAGs7+UKHbFs7g1k/qjC49Rf8oGhkV+T3JE4/Fnj+ivZdxQszwo+9k1OBsAp&#10;i46tDQlU+cOqsDxWjthBg2UjihWesZRQBl/dl7nmJ0gwHZHA861uQND6kqS4JLh9v3z28jlD9dGM&#10;CMqEUppJMDaDBATKCuT3vm9nQObZIOho2MO1kLQvM89gwLinszDZG/bfFG4WpG61fz+0tYNszo3N&#10;3kJfzXlr3oOwmAt4X9j0SYNk5YWTgv45NwAhc1IGvoYep6xe+AXYb1Wu1AXZCzAHQgGrFUIeJeXs&#10;CT/Wu74ivJX4UQc2YfSW5Y4wI8BGCWQltU2UmjCBTEAnVUbsU7W8iyCE4kN+20c/WBMGfzB913CH&#10;5q+OQ0DB7qv9Gm4MZQvWkGG5NZAkdoDgmapLgCTxWnbhzOasl7/Nace+bxU8aYSjzNmpgdt1KopL&#10;3RkIXVA3HFuvD+vrz9ujWugon2eoT4wgvHlXjx1qHxLYByQ2ENQOIApRKNb3LSCTPkOyVVFs5zc1&#10;5QizALAMoohtu+K33z/jdrvh9fUNf//7X/Hzzz9iXSNiWIBIyJSMqoXBnRLIAn0cfDB681X3pDI5&#10;A2J9BmTItaeE2/WGb9+Kv/3n37/i9fVaPPtDBFWrhkAC/heWvpADQ7X7VfJNB/b0QGHWfYYPWNFW&#10;7R40q4Xc9ILu1pw9MO2U7QZMdvkInbWG7BfyDMnPtXY/Ajja9xA7UF8URjYI1ynDaaRFqnpNFBKW&#10;Kd8pv6gO5vtdy6qa1H1gUvta0oZjVDvrOmgmATPqQIOc/VWYsvpFHR30eSKiqsCGhmYv5hof2ZrM&#10;SAo9YC1r+5HBp+5rVb287zs4J2dHnA2mUX52NKGhjRxrwey072Cg2s5V+x0hVKCz2rN72xS8r/uH&#10;yUAj0x+PNdI5gD/Yhh10lW50mFufIIOs2SDE2YqZAW6x2YpKKglUBu0ydFHrrAP1RW//xKcqDUsm&#10;YlXRwFgznfUIZ0PysS+lYYBKM6wA5+f1IaBfey+NG+2UoYTH+iHmHrfEqYppZlF7ZEX2aC/2h8F7&#10;KUoB36weAQjnvqSslhUw4Q3CdgHnwlxyAW8ZiVP5lRNS3pFDVu/jEEowHQCsNQl8XduEW99DZjP5&#10;3Qtwr9NDI200YH2XeTU8wFQ9lZYl4unpUkIlQhyKqwaWeeDrHvvp8FrfGZi0BrOFqVk5kxRGzISU&#10;GLfrDYylBTxRUL+4QAFMGcnd3yYj0qBJx8xmF7jVh0n0rA4LiAxeXp33uvXIb/Z1NA8FnbB7/DoN&#10;0w1m8NTvffghAXWxSh0lhIg6gMlMUA3sXdjywJYZz28vyJ8LeF/Wd8bfnn/GTz//iF9++RkfPn5E&#10;iNEQDEiDRAtonrHdbri+vuF2vQGZ/eHVsTUlaNc2P6hego0ZA+N5XWWnHisxQIIw6y27HchMuN02&#10;fP/+it8/f8Y///kv/Od//QP/+O9/4vffv+CWds0T0AAumrOw/ISWNSRKmB0xRF/c5uBCaah6rksG&#10;RsmjQA0LLM9GyabMDRBhFJ9PbkGuLfglKdDbwltZpa8aui0sOxtgRC1gLSxrzegIWtTIM0dBfkW1&#10;PRIfR5HZLtWC5shLUiWiPta+rfHMTmIsIFK2Fk0CqmSehpAX8KqBVsVxoLKfGC5AVJ9Ta3ljwsTI&#10;WHKNMsKRce8BVJr73qFXPZ1bv/U6k2zf6zCGZj/ocIMvmp6XPSB/doifMbEfHQA8wrQ9YzD0X3cE&#10;8NMdGaIffrGutxLs7BlcEkRm31PPptT9wjDAdLBUB+2hZ0kIUVUGTBKqavo5NowgVDYgTH4MBusE&#10;MrkUeQJcA+enfXv/s6F+P6I4Cp46qhseZeTfyxx479+fWQ0N0l7qgpvMueLM3JyCkRoYLNlE8AFZ&#10;cNaI8kyObHE/WLCqSvGnbnknrhoJEjjPLdjZDozM/0cJy86mUKl1bAgF7FHGNMkZHKoShNXeTMId&#10;A0effGxCCnUuYIFRYczf2QPuAveHbSq6fQFOOaHKJrWoYb0ldUbRWPfG3z4jD0Ck+7mJ1Z6jBRHn&#10;ZtkBM4RltPq/MulLQG2dlzCDOWmwYM5A2rOe90UdufsMJ7WcabUCqAxbEqPYKRpW6KDSEuCejb1d&#10;Zm+X6lSHMOo7cmBsylyD130OgIJPVVFEAVhqIGAMXd6PeR/yJDWrvMKgfXu74vv3F9jcErHP4wmw&#10;4ptrAaWN1SLuZ3rknKuXNVW7kdzCEUMY1qmA8JbhOFvrR973TTVtlRsdKAfGnhI2YdMGb0HUe+6X&#10;16u1acpNRWT2G6cqOfAJf6+yzgIajThl7lEgt2feA0/8oLEZXtkmLISIdSVc1rX6tGeA3syzaQcC&#10;opwvXth2TXEuzxLFBSFnbPsNn798w9v1hte3G/7+dsNPP37Chw8XLEuppUNIOrxTu8sAZbVrhlJ3&#10;thKoDkXrhgCrXm02Tikz3q43fP/+iufn7/j8+Ss+V5ucsu8GQ/Qg5wCAIMScso6DCfcUu94g/z4h&#10;/M6IEv396gNiCyGH1ULULhlrcRjk+eoIMmr3IQxqu8Zqppqs8XVdHRDcP3ti8ynrQNa8DHYs2C9f&#10;U/5+UdSqt5yY2Jm7tcxT4gE7coVl3g9gaKBK8KJBFXrPDkX2eM1IyQlxibisqyrjxU401KHOwNhF&#10;s5kpirWy963LBXEJw4DkPhPYOyj0iqMZMNoP7aw6KaUdt+sbckoaym3rgVjBehtS3GxzMNid5ZRU&#10;oSDkC1mbIx5jBrpk7Y2qPVcX3twyC8l4+KGrMycZF9rLAAAgAElEQVSqX+dbPoKxOsxCC921Fm/S&#10;48/WN3c5a6r6NGsod4qufpB9NIDrlfJHOJda82avLNOsuDuqynsEoKZknamw/bCKCMOgsT977LM2&#10;r19NkLe5toTH+uh+IGCHPr3V9iPkJZeJedKn/cngfQO6GkgyFuv3mv5+OiysYV0oVV5Wh6YVBCw3&#10;IHHClm/Y0hu29IqIpTTm6IJHQtDgF2GPe9+ryqwyE2QFOqmBdFIkZ/Ej7QNEqQViULXMuawXLHEB&#10;uIYRcT/qxQEfEw9OxSZf6xgPxtaB/QFGpm/V1HgGtlvG2+uGZX3DJS+lwcys3muBKsuAA3I9aAfW&#10;26Thd9c7d5O3wRrMNypDT1j9wTmP9i1TndHkAB+ngGOWQw/sKduHGozJ0wZhwbouiEscHX2Imjet&#10;CTSVmjfV6/P97Q07A9ue8Pr2hr/88iP+4+9/xf/5P/8Lv/zlL/j46SPWuCr4TuaQzwnYth3bthef&#10;wSUicijrltGxudsEXMFssdZxO6jdAI1furWUsSFyCnCVEOqcM67XDV++PuOf//oV//Vf/8B///Of&#10;+P23z3h5fcNe8wHEhqbHA2Ybsp+oorKjKnhvJIicUrXDEFDOSAqDMAKoE6VwC3EVRQPKmksaWGaZ&#10;luWZDxTqa7fnJlBhr5Oy5ltwmYDuIQTEau8lTcGyWDaCAN+l2QhdgJO872CkoLPDeCS+dU8N+WdJ&#10;rGXcfu0KnYMDuyIwTaBDQ01ECJ0XXB4UPL29hvUxHYREbJtQGgKoB7UGDTq9tp7QbMHAo13UOfTK&#10;Q6AgmzGb0RhM1VLH0sU/frj/0f+TPBQY71i2URHUrD6AXk4fBgbgrNHsfZHL85QNK7StQwugltcJ&#10;Y97KDHSQUN3s/bKtTLfs76yB9NKui6JK3n8Jp84+A8IGQHd+jSL/VQ9a52lsWX404ev0vuE0FJ1H&#10;zzjdsS85AmmP1t4jeQxnFor3ilrXAIdQaj5uzXhv8Qf7nLqwdKrWzVx3fLhBaauJDLivNVEH9htS&#10;CYWAEFkLJ06kNZ8SAzKQqDRfmXJXUxAC16wZFPYeU3Ye38QBFCV0PulnplrLSvgg5wYa1p9cZP/k&#10;6yVt5HSqYVYXM5KzFXwfAOjIFOQHGVNGvNl4LQu/APhmb8+e7GCBe8tIz8qiN++HC/tdAmh1zWRh&#10;bPIA3nPOCtwnYbFyW28C6DOqYi5lrVGYi7Jvr7J1OdfYhJrmlGv+AWkvAQl2d0xzu75zlQTlaqnE&#10;mj3l2gdq59XRM+vKZ2pDFDKDcGHGrpUdq8QHziaXigcFChFhTy1kd6+hvL1374zI5dR7Rs0yHLI0&#10;AY7qNWUYoo6Ar6a20x0hBITOGxuTNX+kbBuUEGrLVtn85JU6KSUQMmK8lP82/U8POqjy0fn/2xBN&#10;qVGzkiPEMoKYDpn2/d7e2yc0P21Gw9lpTvgQAhvGrKZxQOsVZE3FWWv0S+mLcywqlz0loNbZ4v9b&#10;2LmVoY+gTGOghH6DAhAq2YUZad/x/HLF2/Vf+Pr1GX/55Sf89W+/4KeffsCHp7XkOSyLKiHSHrRe&#10;5ry0/s4QCiiYDIJSCSlJqKnQGdfbhu8vr/jy5Ru+fPmG5+cXvL1dcdszGBFhaebrjdwh4akybDK2&#10;LoFcHa8WjtwVvGh+7ZioxGeqFJtN1exD2n2UX/u+t372jjXTUD+Y9RDNHuDCXs17FABT9qVt2xTE&#10;zDlrjoGt1Y8Ui8pKJ2ttK97wjWBmg3ZtbdayHVhDult/wtMR1oy80jPvBaCVDBRrJyMKpXUpFkEM&#10;upO70/2b7N/r0u4xzpWRR+DkmRVX//Vyj+Teyi+xrRUb25BHhn8JYo4thFzZETMSZ6sFxHInxaQk&#10;TZ6sCR1wBJoBU/Uas6un57hRlzfT15T3ejVuAyFrr1bIgt46zD6rnuzb6l+qjiRUw+LJkJ94kvHY&#10;7/f9UKcH7XslddkLktrgLcuCpbqJ2LP6LD/mmCQGHU5Zoq2oIb2dMZw96ux5sMMxmu1Vdp1ozdpb&#10;2NDj5DerNLpDfplhV/Ze9QPNZo/9GOnunbY53E1F6FDCMJNIqJWCTE2QykQ824JWgksIkSNCyPXf&#10;C/9xzze87S9YwgrigAUZxGuVnAVwQA2RWRBMavteJbLFpqIEWNnZTynGglqjMMqENQ/M+wLkR6/Y&#10;QlCp11KY7NVzsTGJTailtYo52KT7h2ME4Vg90Nk1VBa1NoARW7VAm0KnVBg0374RmHZ8yhc8PV3U&#10;k1K9qtmCcv6akIIqXs5E3czCMTRcGIbh9sqUjGqRyp7BldmAYbUZ53tBf8C00RFpes7jUGXq1QVj&#10;u1Rh4RjF0y8o48MycvS7bFBUZrdByWXYc0a63rCljOvtipeXZ7y+vuDl9RV//9tX/PWvf8VPP/2E&#10;D09PJc8hLsoQ2baE7ZaREoNCxEIN5OAuy0HDay0rwLLkDOPLMcqEoU2NLWJhFPk4KSVcb1d8f3nB&#10;b79/wX//81/4xz/+hX//+1d8/fpcAt7M54a1oDpgkM4soQjBTPBriE/9lTgj5qRhvUzGh14abGsJ&#10;Y6bdIjnNKYFzYXxstajMDCyXC376+Wf85ce/4NOHj1jFh06LfWHQRCxrbJ6LQUB+0rVBIWojJ4B+&#10;88MV5pZR+JjCg403ME6CHPlEwa7gALe1MuCJ1lDmADB04Dr6552nE3RhXc+Z9J5phJnuRc6gE+be&#10;FMA3+5NYj5UBcoBL8X0Ha33mm9fH8c4O5Xus+kcY0jPw9Qy8vcvKr80QZzYr1eQBCEM20HDPQ2zh&#10;iO11wmQ/hfPKLqF85FRVmGSTiLS+FUL5ziAC2rSyGUraHIKghV497RiIRsmSCUVSzc2+iisjF8jq&#10;Yd0D6pL7AA3DzG7w6Pz62fw9N4/Uo6fnSIZqbSJaaF04BehtoPtZg3Jm4zPjYL8r2FmaawmCt6oy&#10;p34zE3n2Aw8JHQWldk1DqDY1jTEVZDhqM3ecPMiQIjI7T3rd0XQ/biFYGze/0YolQGxOIoWSKkPZ&#10;Ka/KeZHLZ67vT4DTECNireGy5DGoEpKMYrXVFwJGEQMcApj8mdmeAXZS8yMA8Agc0mYo0Mngx4CN&#10;1KSrbM4vZs/Oz3Y8I+Bn9mCybXIDmlXevu3Yqw+7gDU5G5apGyob68y069mfUzZrKStTkrhlEoif&#10;ekq5ZbrUz6dBtALGkyF7qD893H1p9bzx52c2g/Y2BvbKMhrGyv4eZW+xKT7isgQCYV0vWNdi9VkU&#10;c6nWp2aQTRZIqdZxBHz8+BEE4PX11QXoHVlQ+kFA3YcDTcK7eQi1ZddvtT2YXPaYJwE08lGre93g&#10;JGOa1TBTeYqiQO0XqA0foHtAsVFclgigqGTznqdntbCrqVrzKaGsu1acZWjAans4A04eCXnvQQL4&#10;I3hOW5Z9kPzg6JDpaMPBa5CokF3KpsiVqLIgxN0NvrneFMVEQ8lxENWI4Itc62bxfd32jM9fnvH8&#10;/Ts+f/mCv/zlZ/zyy0/44YeP+OHTB1wuayHZrGUtCBGRudhyZFtHE5wi3rKec8643Ta8XW/49u0Z&#10;v3/+ii+fv+Ll5a3sESGCYgFjxcu8sVarcjb4EGYbaCpAJcQihqMB+kMjJ3REvGntOcl2c6SaoXZv&#10;wFLxoo9mAIxDj2lVeGloblCymrUg7IFuYecLWG+Dt2UAEMyAWVnbajlSd//QVMjMpe+bhmWbTz17&#10;PTZ2q559X557GHLbwJ5tTl1K9oyh9dgIcj3IDUybFYy3Gev7ICGfOloHoZLDrKUon4Zyz3zJz8DG&#10;2dDAKmaWBS4IeFkXPPET4haUHOMHNsHY5Zhk4Rl7PkZcLhdVi6hdmxBxM8OHS3cNI/saQ8+CYOxy&#10;at838rlyZ5cVnCWYJzXOSDhj20uhkDgkV1JtitGyPyDDXMxDoPe9DJhCaDbMVgnR9wHSg8xAffn6&#10;MYjdvt5uGObkyCFtz+jXD5y99Rx0D533e7vmNteGiA8pc3bAE4IhaFFnuym4hKs9AqbM43tE6jY5&#10;NcfjHHvsh5dn2WQD4eFBwfw7wPtR1jBr0u4H3JldTuqCamMB8t5/pUEJtcoqD+OWN7ztL4i0gHjB&#10;hQJiBgIWEMUKmD1hvTxhXS9YlrXct716DIr/dTVLF1Zue9gb+y4DSFx+iWlIBpuJDoGpBUZwCoWB&#10;Uw/6ZMLyrOSmAfi4q1I4DDicrT2yoHHH9KS2LZD1J6ugQuINjB2BPiGGIsWyVT8DyMkEN6kHKSbM&#10;w3ptTChRexiNLAZQH0CxKtLN2Pp8MtVPZOVv8KwVvvOQY5asPhauVqozsBjNOpDLG2MsLPclIC6l&#10;mABxK17AndWNQaeGwW9pKLdtw7e0Y9tuuF5veHl5xbcv3/Dt6zP+9re/4peff8LHD59wefqAGFek&#10;nPH95RXfvj1ju10RA7AsNqAH3h8+BCxLQFistx0X1h9QPIVr0K+w0ISJrsygUG1r6nObc2n8btu1&#10;Fra/49fff8evv/6Gf/37V/z67894u20wrlEDwZQOwILRBxou+IbByqKT4VrKGdueQGr0xDpQ21Nh&#10;1QmbPqnckWtTXsJf9q3Yau17wl4b/BAi/vK3v+Gvf/07/vf//j/46YcfG0PIgXioEkGZVnPHdun5&#10;tqTBx8LQKes7Q+MzJKCub/oruBGIvEUY7GtRO8imE+ZxPyL0jOFHgGDumPXjaWQBBcucnzWkvUcd&#10;m+ewFVLBMdpn/uCNIeTRe7FMITVSep9H/XtY8fRgofCID94jQVRn7/FsKNCCvi2/mfz011x/rziw&#10;qjoYVn4XPl6bcwtYujrDecT3MkOR2LfC71ihA28rAm9hEwI054NzdmBG0M8ZDMDfzh8ZphUMITil&#10;ls8OaF6mhgg6qdMYDgZnGgZWLgD9INTeemja32dFYgs7NaHbeK9/PaZkhJkf82zg5X2/DR5Pvghv&#10;TGXJIyAnry0qCDuSrdZJ5PcGCo6Q7pj31v6B64CXkn8uVBWWS/gmhVCHrBWYDSw25OW85YBK4ITw&#10;PAv7M9Q4k1B88YmN2qCufSJkas9OoFyY/CFU9j810VM9Z2RQwLkxbZqtAOuNV1Vr4bm2QMmuNpqq&#10;OU4GnA6Q5/ayyrqWbAKryNHzqdgBcGWpN+Zz1jykYluTFRDhmtW07wW8V+9iGWyIyDa184kApJyw&#10;bzfs1bqvNLOp5WvVwX3OXPuQZsmnPrD1/EipKRMbq9M0iTbEz4TNsyVYaDaUUZq5OiG35hE0Ue20&#10;/TZna0EpoEVsyinOCPGCS80GCxTBeceesioOTFHW+gAlJTFiCHh6ehqa/tmwZ95NsucbFWZLUzNM&#10;/JnFg94O2MbBEgzoiC57xudO9YpfASuatUMBEqMOAby9YyNmeDVLASAJqRI2Ump7nTKiiUCxZayl&#10;1IMoxh6J+twyNraDvnnph7fuzO9BM/Y5Wsf3jXzOlbXgDN7KzCngJCRX8h8k107eJ8cGPpl+UteT&#10;fHcuihcLioRQr2u90bed8dvnZ3z7/oJ///o7fvjhI37+6Uf8/PMP+PHTJ3z8cNH72oCTqNdAg65h&#10;w1kZ+7bh9nbF6+sbnr+/4PvLC74/v+D5+wuubzeklIvyuvr6w1mclD4MyjYlx1iWv7PWe5KpQmI7&#10;KYNM6hqmPKWbapaPt/uQ4yXomj9S5CnYLudrCIVZnwygCTgG6qx/g2Fq7/uuXt+9HYn8e3vGFw1M&#10;pUqKxLIUC0STwydKFa6DuJ4yw71lHHxmw77tWvvbPl0s1URxSbTUPTohcxvk6F4Rog6r4hIb4BvI&#10;kD3KExQCYYkReV2brQvRaGXqrGkkp5CqchmDirO3C34kj6gPy+SDMF5bq2mg7GTgGWNEXpfyfPdB&#10;2aL40dwiU450e7iQEzhGLHlBZi7WbqIOSxlAcniUZFTI8zMjv4ZKfiDnStFqrp500PIv4AckCjaT&#10;61296LcynDJ0/7PXQPIF5bkWPEt7BNvo1j9KYHXJ8moWTzYLplddHdklnfeDMpRuSrxSt4QJ+c7j&#10;GXZgKI4p8jtgB+w0yZec482HCiBbrZMlaJDBE1pBoMP+YBuMOQGC+8xHahjNbM/sP8uMBNWD+X1B&#10;ZIkIfzrz3i5kPmFqzR562566ACp3EYXFQJ2CsoXGcs4g3rCEGwKuQFixcEDg8tEvl0uR6F0KcB9C&#10;9dmbrYfeh5/JWYNkA+a4QloAZ/Ogp1xAwZRbmBQZSdDQzJ5cZ/swPupb6xjQ1MvyudlvwIaNMJj3&#10;ytDJeFsDPn26NOuP0IYoQdiL8jAb0qNO4DiDLEzlJnG9NGoGWvgJnrtuDCOz7nAejGFSPbiRTaHf&#10;K0nG7yEH4Ds5C9uzthZcwVuy2Amg3YfJ+J0eJYuXDZnAifHyumPfNlzfrvj+/B3fvj3jy5ev+OWX&#10;n/HDDz/gw4dPiHHFtu/49vwdz88v4Lzj6WnBx49FQbGu0YXELHHBslL1yKu+60EA/npf62bYPNEL&#10;2C12O1RVMOJdum1FvfH8/QXP377ht99/wz//9W/869+/4suXLzW8ibXIbpKxeWp8D0CPa8coFwha&#10;ZCcGrtuOb88vuN1uoNrU51wK8pQStm3DlnYF7PeUsO9VlZMz0l4Kye22VzbZXtk5Gcsa8PFTue5L&#10;XPDp4yd8/PjJrUVmkV6yynAtpTPnjhXBXhnRewkORXlX+OrPquxLdsCf9xoeLKfOgqq6jYpPJPpW&#10;VeV9NMcwz5EBYqWK94LOYdQB1AUH0bum1raPpzYjHAJsjvbf++xCPAz4P/K5Z6/9iHTv6LWPirnh&#10;zO58wNEzFN122RhGTaXn5dkCzOiEXBjAxvvDgYcdc7QxbfiQ7dCzJew+bM8J6oYNuVbxNvyZNMos&#10;+EApYe3H4J/9ib/xUVPm2VTsmSKTIu6ehc2RL6n1h1Q2nah1ZLAQZuyv+2txppB61F5nVASUwXhR&#10;P2Rzh9oepPsnfGi8BMFlhUPL58rcRqOa+2Fk8XDe1RhCzOQs763JUJn3aqnEFtDOreAnpYc0u7yM&#10;ep7maqMm7HRCm5HRhHzAxW83o1nnwdszEADEBYjFOx9GogyyHqZolnpgcOiGJxNW0uy5moW7tXqw&#10;DEfVt95YcKiHeG4MbwXvuAbDGovLnBmJU6nJc6o2NnU4UxnwiZMq6nJlsBelLdeMAZh8l+qpW72U&#10;ibKycrNh/AvJhyHD/WS+xniIi4UWd3uUDrUEZMiN+OMUCPa6wBEUZs8Q3WGMWzBH2cMytKr3IsaI&#10;y+WpqpMDUobaBc0sOHIQz+ykTLfM7HpC2WP6/m/uRcuuc6GG5EzPPPHtDqENewldU+0ajt6olIf6&#10;gP3BMCiYYmWJR809MQog9VcWtmhAdEFmZOxjwoEK0BMnhiFnB5Ja794gdfoEjNP6yKr6XOguDaSm&#10;s7qEW6jIwfew86/vyywBhJOptz2gYx1Fqaf0mH1mtCopg4BiAbrvG15er3h5ueLr12f8/tsX/PDp&#10;I3788RN++PQRT0+XQqih0AKNxbZHhgspY88J275ju224vl7x+vqK19c3vL2+4bbtNSyUsF4+YBUC&#10;YizsejbgUiCj9grNbnO0K2nnU2+pIAM0NyC5Y08sKhhl3oIOM2j696LnsqgGLKNBczOC69Uc6Grq&#10;87TveHt7AxHh6ekD1nVxQywH7prBmQvurQoOYlK1ih8SZ58tN9kv5T1Ze7BNbYI8LGcDcte1KerZ&#10;1FbgFiBb9qWyF8QQwDFonktfY9gBRR9GfPT8WfKFndhYL28ewM93KB4PzpmZWmhdV2OT0zHzNUuu&#10;OiRwIRro3sOFVEdUyAKOEDEhB0g2RVTlBdXz21vHCN5WwHQ6VCexmYiOvudsMLPmVT/ing0rBHlC&#10;klXCWHWvEkmsEsb0TPYctZacltSC+tkyMkIORpk4ZhocDVf63m5O9JNr6S16MzNCzoDZr7zSjafM&#10;+nv5a23owQdEcT5rQDQoaUIdgtF4KimAgmSPYDqImO2l9ADx7mwgcq9W6zH2Px28f0TafySxnU1M&#10;HPW+ThQDRwREBIplwmgki4U9U8GgEHCjHYFvAF2xUsRSPfJWtaJowLl4OIJoyuig1l4ZX/Pqg8bV&#10;G1sCLc03ZWEQ1XWUkg8jCbWBsjLfs6b7HkjTA2UD675TqdBB6BCbukg934A6YYMWGCwTuC4ApEzw&#10;a4OqIcB5KJS5pw51dOtHvNl6IIK5byJp6rk/HlJmTndHzj/9b0YXEOwBl1Y4jKCSjqju+hGzvXrI&#10;DNwSI19veNs2PL+84vcvX/Dp4wd8/PgRT5cPAIXqv1hYIDESfvj4hB9+/IRPnz7g6cMFT5e1yKMv&#10;K56eLvj06QM+hSdgEU92M1POJQan/DWZ0FpStQRzUQdcbxuu1w0vL1d8+fqMX3/9Db/9/js+f/6C&#10;r9++4eX1VS1yzsZWfZhuv+n38i5bTBQpcQQoIGfCy8sNr6+vVUa/4Xa9YavetKkyKnaRalYWmcpo&#10;c/X4dKGspJLpNUWsa1IuLrGR5tfDkE0Dn5lBNZBsxniwMQhgD2ALY/cuC9ZJYanzgHdTofuysHda&#10;rbzXA/veYfye5HXbIJztnWc/948y6s8Cav4n/3cPmH+Ujf/er5kNg85AIv/fjT1C0n3LgDPwKVsb&#10;1AbloSs+JXCRAlyegT0T7g8wmm2ZFMRkA0vt++rAdu68kqk2iNSHflIfwNu+XxpnB2oaWwxbHPJJ&#10;0zT72UfBVP1e2V8fF3Krgbuk9gazs/QegeDIQ/Nsb5hZs1jrCBhbMLXWEADYhOuJ4kE9bY3dB1s2&#10;C5rtgIDI1jpJiAnNlzg4aw42Z6Cw7Ig9WN/YyaRydlXEc8tFKuzsVJuxEqiM7Cv3wuxPVuiiz8MR&#10;YUYABVL0ONSslKhWH+rzy022bIdtMM+Ntcachbc5FoY5v3KWQTFpw8wmF4dlYCBhntz+Xhpi8aJX&#10;zrmw4AXMTxXkrj8j5QQZ3Ui4bfPBr7kCoPJ9asWT9fwuJp7zwMJsrDskfM4GPMqayiYs19namTwv&#10;GEVmHvKh2hTZ0VlsAjHGusgO+8/PJtIhRGYG1bygYJjIPdjhgiwraBNCQOJiPcp5fr16uf7Rnt2C&#10;9mTWRM3mqrOTsQpfX08bdYd2bwZrPjsD6bgWkoyipZJfBgs3ZVGaEFBDvuIJQcUDSbkMlbohzmxv&#10;t3Whq5PrM5irZ/ntdlPLiRLs2wNHjxMLxj2a+xbnbsCwBUPluRYl75AHgLkFquYLTBSazrIxBIS4&#10;IgLIaceeM55frvj2/AL657+xLiWXTGxLyp+jISS1Z3zbE27bDW9vV2y3DTklo14OWNa1WPMGASWF&#10;8Q5dE8XGxai8mIzSLagNSPMQJbWBiLGzSCK/3YYQtL7KE99r1KHko8QQO0RQAL1eFwlGRUewknwu&#10;eT4lgFpJCNbDvlrdzNaHDX7srVxVOR5qYDGFqQUMGzvEvmaS69MPGwq21AKtkZudSfl7KmtlXRFi&#10;qBltuQHA3BjmwpwNVHrSxj7vQnPNXnovX6jvgWdfn7MMU2hKoJ3ZKb2nR7BnvvVP7/dzGkJk+8lp&#10;1cQzqdJxxkK24HPP3D9jZ832N0v4aX1+qGHW4bBnPQJdHTAeJOeGm7WZPMcBhwMyyzAnQpfDyQb7&#10;EStcM7DVM4eHZ7fHTazq1t67/nNZJUxPrLFe+TQQt6CkFZsfcUbmPlqL783LGpnxtv6GUnnJOJGk&#10;nJD2orRZaK1qV+4+D03xbn2+J0HVU0ziZEB6+vwRow/v/ROZ9/TQ380u/sAihQ9aDYiIWLHQikQr&#10;EtWpqJFmpNRiY29pB/IVmSJyWMBhxSVSlcCzgnNEZdonUlAPthp7AGVWC6Oe1DYns5njGH+8XIH5&#10;LGy9nLFvG9K+Iy7B+IHxwNZ8pPCZZwZ0Vaeb7OFuhjIbtnoM7TDUfyNyn7U0JKnZDIkcjMuhLqCI&#10;BpdyY/pm/TcbJOOtNFQiOmGfnPm3vRekIisfn4AesweuZ0hbhi4Gy6DWZARRDkiBMEvTOHzGjDJB&#10;GBcgbIlx2654eb3i65dvpehcStbDtiVs247MjDVGfH9acPnypRSna8S6lgLkclnxw48f8be//wX/&#10;6z/+BqKf2lScAHDQIRYYYLG1qM/rnjL2vON2u+L79xd8+foNv//+BZ+/POPr83c8f3vG9+8veLve&#10;qjUNww6q24gMQyPUD2vs4S2HTErJHzz1QFrWFTGuyEx4eb3h5eUZL9+fcbtese27afqh0lgbPoxe&#10;DiUMGCLEpbCugnqzlgBnZYAwTEhRMKF4dU1Q33SbcaEJpZ2CogfgKiZssqNsldkk+xFg+4+eB2df&#10;M9sDZ03zYZimCUw9zAIx6+jYx5bPBxX0+DDi0Wv6qL3Oe4cpjwbn3LvOZ38+srJyw1iGYTxDWSKz&#10;e+VyUWxwp30dJvWntCwrUXJ4IHHm/2sG3NV/mhAqYcb4yVfAViyUCBPFVz3zAlNhVaG3Yrh/rXQo&#10;wSOBwDYr9uuHBgOYWF+1d1H8MI8Gbc0Dm4aAVs8GZXYhNYMq7nCICH7oWTkDqNjoA7Uxzs12yN5r&#10;AiOn4hFss2Usztmaj04V6PZ6YfVXqTdVIkl3nYSJGChoM6XTbbZsq9qghSIdJsogKvkreVlAICQJ&#10;1aOsJBUFLCS8UD2nuaojilWPbUqsdJgALGFBqgy1AkJEhJirP65pAuXnmWBMMj+pWDaTU87Mhjal&#10;vumGL8JqsfYXnF1QOjF8EG1uBBuugZbqoa7g/e5qSU7l/qeckbgw71m0F2LPkU0UVA0lTPtevN01&#10;OJdNAHV2IXPSR+hQHk1pq4Mwozpr1CR29iaEdi+tzYx97nJu1hmNbFfXW7lLw155NFQ/ZnG2uxAC&#10;mQEjmbrIe1X3z6qyVwFEjtPGlDoLv3loK6mCRMP5OoCggKn+PVnbGaeShfNDaNYluBPGPAn5ExAu&#10;Vu/vkpMRGsPUfF6x/di2rVgz5KhEDsku6sHJsl48CWs8g33aibfSaJaYXH3Sb7cbvn79imVd8ctf&#10;fnFexeqtbjQOveXCDKwaes4D1dtRPzuoSkI02IYAACAASURBVCo5zGZBzFQa+n5tgKxRjbDaujTr&#10;TNSckBADcorIaQfnhJ1R7s++I1wziG5VRUwVyGuq2JZ/BSX3QM4EyRuRwZSxASEaA1A1ALdjiwtA&#10;vizFOqUMFO+oa5RZLOBvyagQcFy+Jy4LlmXFsq4tUPuk9p4BoBIoGkMNROfmQ8/LAk7JBFf6PTOE&#10;WP6OW7Dp09OTguCSA2TfNwyzWt9jZiD64aWcTxJa3vdEM3Cs97eX/SPWAVexVo7lGd7KuSDhqmWv&#10;W6p6zhYW5Kz67J5ka1r10Z8EU8reqoODAZTPw1mb6nuTfXXfiyocQCGLdkqGM//6e4zoM9LFEW4l&#10;WTBHNo623pr9/JSSu1e9Xzh1dnFsFR8nAH+rMRJSIl2HllxjB2C9bZBdS/I1kYqlGluPUKKxnj48&#10;++asa9+ztz0P1CyvBDjXNcbe0aGx9/m0JxxUad2ZuK4rUk763AW0gbHgmqPyit25cjQIssOLI8z4&#10;kYGK7BVkLx57xTXUVnEr9yhGxMV2cHR6fvVkgbP3O5KR5uHBMyXie8Jq/xB4fzQFPGJnjYE2U+4t&#10;iEvDFPOKkCOIjdFzlT3I4ZcyY0MC0w2MCNAKWi4IeKqFXtAN13lI2vfE3vfYcZ4ryyblwrpn8VUm&#10;AaOz/3w5l4A7MNLthrRvQF6MZcZ99uc9MOr+zcFEEsrTaWRFmKt/GhkQkrVpSjW4KuUNe9qxpfK7&#10;ZQs7yVDmZqdjwf/cmMyj9Yn1sR1ZFbOH+OjanYNx07Z9GvDhbX16e4MWEufE7UYJJYV+4tZoWmnY&#10;fbYxuzo5M4Mrg0ICJPfEoG0HcNNBk4AGmUu4Kr1c9dkJAVhiwHqJ+PHnH/B6fSvPCQf88JERY0Kg&#10;pR4OpN7KXAuabd+wbRverle8Xa94eX3Bt+fv+Pr1GZ+/fMXXL88FsJciUsFWcnoPC7bdew5m7Jt+&#10;baQaIFvedyjWOSnh7brj2/c3vL69OhdpN7Szv4RH6/wTaihviCBhplVbL9lbGgZJTb7ZgfHes5ZN&#10;6AS5pn4MkhqHSnNVCQ6nv2dsint/fg/Q/Kh9yz3g/qg4vHeuWA/O/jC9J1UbrlMHIjyiFHhPuOej&#10;QPsZOP+eYcAj9/aPWP20gPRJfocthpR5VM7PAoYZVvzR56DmDe4BcLgCuDX82dlpeYZ/Pb/r7ubs&#10;kQgAEtBZ/YyTnMp66a1uesC7a5RmNjGO/V7/3jJkDplYbj+hbiAoDR+5vyuBa2ND08t3uZsIsAmD&#10;JWNMzeNksA7y2TUBZwC9fNb+OugAXwMlm/duCN6THTZkED6rxloV6loxFifuCLLNmTJ4uPjb2twb&#10;2elzlfFna0NhfT6bvzzvcIxFECGm3JjGoBown8cwugDE0F43q6d98/lv10uelQBiwqaKA0KIC5bq&#10;aq/ZzgIiooUkBviAOeJQ00mzNm3T83k2tLHbAldWvFFmip8zeiZ7XW+pWhrs+67EgQLEVfC62uGU&#10;74Oy3ve8Q0NiM5d6RPzN673NKVdQqzWlxA2Ekkys3AH4Yu8j6zNnCbSttkoToFrrXmObpEqEfiDX&#10;n6dkMwB4CGOd7TFHQMEsKJyrgrlYwsRmu0Tevs+ecaElhoJA2BlIlBxo1LP7eju8BlxQx9KPTvGo&#10;djOU0bz7z89CO3xqNlJ0PPiG72Xk4ZPPEUMZ4ElYcQnxjDVLqlpEMAp55lYsVspAMZpr3/IQWp8R&#10;1BObZN2AHXmFBzt7Oqyj2HiLb2kHxahnog/abtfFh8CPv8b6oOubD4d599j8LbyRKSBTPhwKW8G0&#10;/DErcU6exQAKjQ27rBV0zhEpRXDKiMuOlLIyoyWIGmCkmrWmoGol+JTnvxCDiJrVGoVqjxPbMIfA&#10;VdnjiR8Set8AGw+QewLTCFpZZY/92doPGfsSe2/Ep94xZ7vQ0WMlX59X1e6bnMFZ/exLX1rsRTNi&#10;LIqENgiBBo1aJY58BrExpQoUclWPCJgvmW1yRnlLLdtRW5X0SMDrQzkBYF1XrGtRohMFbLdbGRh0&#10;IHUMsZF768/atqLEIFBdH3AEs35Y0KswD62NJnv5FGyv5+Z+K325ZttNfOpnDPn+62b90syC0Q50&#10;rSJL/lw+d6rXojyHI8lk/HwSjioKecLMitEw6S0b3FLsbXiwLQcDaT4Q12Grrcf7QfU4DID73O7f&#10;J2cuTu3iBjpOfba8gQPZIY488xG6JptaLgMpOyu/QjSMZsB90Hv3mXTk691iV9WYy8zsVIFt78l6&#10;1jCLH2ojXFE37J62EBNb5D6vZbaXzUi2ailknmcWq69Ycwg7EtpZbUF3CG+PKOL7Gmpak/QX5c8E&#10;748mH2es+0MQSUDz2ihQLsB95BWB1wre14ejBlEK85UzY+cExgZQRAgb4r5jocKuixp4giFF2dmo&#10;WAagLW7qgCDlWiSYoDmdcNfiLwJYCHiKhBUM3jfk7QZOKxDmtg5nTIf34vVwgDI9/J3U+TunzNj3&#10;hOvbDdfbDcsaAWZsacOWbtjzjp1z87mvm8psQ7cWRMp0HgB8DxDwycNwT7Fwf62aMD4+Zhzg3jYr&#10;0m9pyMgw1VEDSkNADIQtndtv31cSkAMxnF2QMOXFskK209oEptwBbYlx3XeE247rnpAykBJwu+74&#10;8dMnLHHVICBmIHFG2nfstw232w236w1v1yte397wen3Dy8srnp9fcL1u2Pd2aGR0oWDGy5onIPwM&#10;9Dyyg5Df23Q8aMBrqo0LiCqjrlTybH0QMzvZ5zhd78PI2DDTYpWw1UyOyoQTNr94LosyaFzDXWHM&#10;mDDu/OTdfz8ZUI1nuNPdCfB7Adx7npr3wF9bGM4O20cHxY8CybZ5Ofssp5YeBgy79x6PbOTeo2R4&#10;bzBtfx9ngNHRkOePnOFnNnhNKtzsAoLZ91VkXxvvaP+bcrVkC/WIN56Psk8Y729vlYX2zOlnMDZU&#10;JMN7y9LG1HJLPyMbv/3Oz5eFBUZ+QESVOamhzgfAx8zr/pHhiS1c2VljHd0vHzxomTDtRxl/W+u/&#10;ac436hzgPLvbFpcTtqBh9BwxmWaWB74u9O9HwFFwBgcyqg2egFs8GVLIGq3PDHl7sZH1UGOrqVk5&#10;kNtrGdSFEkMGwC6zhUYApvohK5OveuqI564dROQAcGxKChkc2M9qWfSFoV2sZFIF3IuCoIAsBXgs&#10;bHuEUCX/xoaBQqlpLUhLAOXQgj8fzDMgNJtJDXg1nve6f3FjRjYfcWBPGdu+Fcs9w4gHM0IlM+yp&#10;+N7LcihM+F1ZauUZQntdrT8rOzCbVFN45r0NyHVr1iwZJQPJnxs9/ACEwwBmD9UBjciDtXA/Cn4/&#10;O19mw2A7oLbAkQADzKSDiRA8sGPPHJK9sWPkc81Hsuu5KRdHAIm5q601ZNdbFzbbbZ/UKWoZIl83&#10;P9ZYw9XP/gwiZzkjVjnCHC9Ky6x2Ndu+I9ZQXwGBYlwGYoI8h0Fsdwg+lNasE3l9Z782UUeklEAh&#10;4OOHjwo4sxmkzSxUj2T/Y63WskaMtPqUUDEbHsn1K4BQAZ9tCGJf65Qhb3YZJFXSVHM6qpJN9+jC&#10;oo9LxIIFnFcNsmbOpY7X/LJyDVLaG4hmcqdSHSbqwLjuPxDmvVhvVPDeHpJDuDm6sHoh/2ju+lzx&#10;7ckIoTt+J/2j2t+WM+poD5j5YvdsWDZWZ27qJ/WOMpmL4mPbNizLgqcsOS4RUSxnaq1lgWRRq9xu&#10;Nwdc7/vuc8/QXBeKIi2a9cHal1nbmBn+ZG1AhiBVEhVSAHMwe0pVBRnsgDPjdr3ien1DDBEf8Qnr&#10;urZBq8FChKQw2vWM3uQDy9zV3kHXk6pEUhluF6UAtWDtTsFwVLvPWNnjvszuWbQ9+Dj8aQDusizl&#10;ueHu7DygMMpARO+9USO4IbDdAauyEbll6rTjkzy1Rs+fqLWO3Hu7f56pDHoLuSO2fn+GnynO2vMW&#10;PFAdCJSgRAJ0KjWqTgClT22vJzaDGoxtCBlT4h86EoH16WdCCFWtbDEJE2Q9A92dc4QQS+l9pLOj&#10;9zuzVh7OqlrrZRs+VLMal3VBXGKzNKdgLFSPM1uIgs/GM/e0JyDZwXNfM8vX33MBIPw/sM15L8Pv&#10;yHeRDHOsHOWMiAWMFQsuiLQiYGlBMlm826oHG6MA+gyEmFSSSzDp32gTmFz9ttyhOHtvpLaUZRqY&#10;uTDvZRpvPMwIQCTCEggrBzwh4gJC4AzeNuR9Lwuk27Rnk873gtLnEDPdZd/bu2DT4/c94Xq94Xq9&#10;4elpRQiEVBn3AsJnx7SvwGlORR7WyeyzDSXT68qugXEM/Lts0DEgyV/XeVEqD146aD7HsLXC6Jp7&#10;3xuAgCzTjEyo3US+5buwY6WADQwl29QzrMsKGdCFyRfTEi7VvqYF7l5vGZ9/f8btbceX35/x4cMT&#10;1mWphW0orLfbhtvtiu12Q9r2EjC1Fw/JXZ+L8hrZJ1gAXSFrVQ/COJKvlkbmUZ9kX4gtdegQNHi2&#10;gEbF0z5x0s6lJNdDC71WTLWmRMKZ5dmnCuBT8J7DoGC8byt4Px1C9NP18d+nk+hOIaQDA8t0ZFOk&#10;nATIHk2J/+f7DN4FUP8Rdvdc4seD957bO80w9jDs78HPdvZe/qeqhEcHAVIgHg15jwDQY9n7PO+F&#10;Ov/Nd60RBf9owlUfw4VLpxS1geLKYgXnrhCigUTTACQow1wKRGBWHAuw357zWWMTqIVHjidkffzM&#10;lt/YGk0cKE3V4T0Q2xq7VgU8omPQw+a1jI/QqGKaeQE74JnKdRf4K8xvp/NTHo8vVnVWAxnrGT8B&#10;74+CsfrhhtktB3uGLAFEmDNSDabfPmst6Mg0d1xBkNwxoGUN96AjOaJDO+Viz6ChoMGU4o+tYaxy&#10;X2MBpolKgyqjIgkMFgA4aNZDdjZIGjzaAYR2KJADl0QWIkQKJWSssvuWZVG2b1ILHQGhqkrPmOor&#10;KSSQy+/xiocJE8qEqQmLVexnhIFP1VlHwLVs8gr2lLGnHfuelRRQLONLkGSq1pQSnMhMFQzaGohO&#10;xSipkHBKj9BAeui9Efa0BY+zbQS5s3k0gHWzXIIOF+YgCRvv4yn3zuULeAXeudfvI8C9l3+3ZjpQ&#10;ZaEFM7QMZZhJWYCicGBfaa5X95xnzY+0w1IaFCoNSKy1mmH1ufwLA0D73MyDM1YB+XMLOluvsg2x&#10;Hs7LtqdRXafWq58zV4CYEZZY1nbNtJBsjBLgyEZRYK4DDizE1C5hJET0TFgQsF7Wyiz0WSt2wCdK&#10;IO2VDmpsf736XmbeN01tfTrwMIisiOu+w+PZ0LPS5bxlVJBWgaSWGSP7ZrG3KTkFRAEp7QhhK0C8&#10;hLWbZ9cCrWVfL/kgqYLTOpiz1hghIC7NOtNaK8DUFJas4+uB4NUiNCfgCMsX7H2yYfcoYfmL4qUO&#10;GlJHVBDgsbfCmlqE2CEYwxGw5D2zAe9SauDnsizK0Bd2OwPYKzibUsKyLAMjPhmPfjmrLPtZwEq1&#10;IMoSXF5fd10OSUKqpOlzBOrgrfy4PBA7QndtYowFq4qx2mqFZp+EebZHqwl8AOgM0CfjBe+HmMEN&#10;EVNuwL18vYDedGAN3APSFoieKbSOHBDO+iCiEsQrm0YezgyaWpLaQcdSibc2YHgYQElFbAafbQBL&#10;RpXIWntIzSbh47a/knXZD7Knoe0H6hi9n27I5e/pnDQ43ifqhvyznCE2hOOyr7GuYRk2yjiiVxH0&#10;gem9fU6reSu5auiM/NB9tiZmKpBxrdv+5FipfGbXNLcHZeeyIHkboe7bZe+OtbbplGWYq+Z7w4hZ&#10;1pd/P94G/Mh1wGe+TA1U/t+D94/aL6jaXsO+CssuBlbwfskrFlpQYmhjPTwyuPrWls2nellxrv8C&#10;BOMDnlIqcl9uG0lpHLLzaLelsfSHwrzfUxHUazOaEpp5RmETrhRwIcaFgJUB4gJ05n0Hrytah9+a&#10;7dYg0kGxxIdMsgFY6Fm9D90nTR7VIpdAOgEtMrgECrGAKygNWBJmTPaNmU66HCsEzfMx8yCbUtyx&#10;Y8Xb39mBcf4zDgMvapuAcP/l8JC1FkDKxIKZNOrkFmKXlKq1A+kEE0asUTYSka/J6oPxqL8/Vjm0&#10;/DFfLc0zmQaPqQMhjae622hs12Mw9ZQZ11vCvr3g+/c39XwsjKySsJ5S8dJjCdKTBpqoTLutPC1b&#10;1ix3n9UUDGgFOdn7xfOLNE69heUe6wEvvnVWAlUO4uv1rcggTQFGM6o6RPKFViQZSXc5EJPeewE2&#10;RJVjQ2Jn3p7+FvH0/g8AVieh78mhPDHb5gfZeGcBSPfyNhw7fRi3eSXPEXg/C265ZxdGdphlmoY5&#10;uE4dU6gPAm3P1TDmdK8zOde4G+KcDGL/CBB+FmZ9NEy4F0h1j2E/I3QSMA0CHooZ8z/3FAR9kI9j&#10;GQkFl2Vfr7JLxsB2kNeOsQHZIn8n8oGzPjuC1Gt1vEahDgNyHURmS0NpRAM7qGXvay2vYkPIhmKb&#10;WVldlC2jTUDUxt6fsu/NMOTsOs+ebe73Z7OmM4liYj7Utp+xnTv+74XxUGoncqw9wsT3GDzsZ8wj&#10;w7lZ+tkiNwxeyWA0cHbyeTWEtRC1MAYMizVNZTQZxiE5NhLrmSI5Ry0XgUGBEThXwNzbjxT2QCE4&#10;lMDDRYcU0tjJ/k+h5BEVUK5nPvtrEup0OSvAsBR2omS21KHSkuvALLYAyFIWRSA2dSmHNvBi5JLz&#10;wKGCJgA6xQIxtRwA9OzKrFL6LLJ612AW//l93xoDrtaVBcypa0rtbRhp27BvV6R9L2Bdta9IKRem&#10;vki5Ua33mbHnVM5xS6vg8UzlbsjLtjbtGmcdBMjTwNkD9P33kZlJOfavbV4Na5BxoHCBY729l8XG&#10;pgcIscjISZi0FTyzgN+ZlRcJKUSCh1HIDuHIntLUf1aBoeB/9RVngrcAoZYjYRn8vuYcszdsLXlI&#10;2uFW0biBQAeWC0BO1UKp7T2Nnb/EiKfLU90XsrL0xQrEWjuoe+IBi12fIw7gkJtFjB+fNrCx2hws&#10;NVNDcjPgrL+MJRNa/oWeT/IZAYQYzJ6c/ZDeMA7P8skcWKUW6aFZMsSAyqqp9kK7US9FzXuQAUfm&#10;0U6Ssw8qjWHBEmt/EAJ2Y29BMTSrKx1eQQOvCaSgcRa7L+n7DVO1WFjEto8OvsjeJrXVJqSAbAxL&#10;N9BqfuyHa/UgG6zVPVzPwrZ+igOBZ/573/GOoS3vv+7pWYd0rWkLMZRzodpIAUXtINZSXFVlJOzg&#10;urdv2+bCrNdqOVO+p9UuT09PWNdVgWBmu3fU9xkAyoU8xjkj5HDqgW8tvSxALiqrrOHpcP7qdvgV&#10;6gCAPzGW6om/rmsFg32AuualmUGEPcf79zID0dv+68k8aZdBhw/htXmMs6BrGYz0zP/+vdnhATrC&#10;K4l94XAmyPeVZy3lpLiQrlPiQ4KKXAO5Zr1K9hGcUe+bJTMarzvBDiSPxAfFmkwSyYJE26elzqIq&#10;l1Gbvz4Q3JBJmuKJji1bba9l7Gk0L9AovtwAKGclBvd5kW0/Z3DgNlDrryMbrIIMuYp7HkGfEwWf&#10;P8LetsrXDDTYpnky7hwMPyK13XPJIAPYt89JLV+m1rwhxEE5PPu9ATidTdPkGTvrvY7Ae6e+MXXO&#10;nwren/loPSJ7wAkEXZhvNSSFFywC4tMFS7gghh2U5SbAyVW3lBCwYw0MxAUUlyqPkYOflb2f816L&#10;+yavcGVg9dTd669UmfdZC+/qo5QZgYCVCBcQLkRY6utxrj7htw3L5QkhLiDXIHAHytP5VFO9G1ui&#10;Ocj6qNMA4t9fVOxDRDWAtRQqaStNUECEZDJLSJCA8XLogVgPVpcrIPORLNY5HiViBUTk4GvBv82O&#10;J/mDtJPLk2OJVWC5BqZlUWykJl2zG7qGDJtujomRa7kiihpiauvOen9VX9yUEtK+lWshxQrkF3v2&#10;6SOhQbbFZC9pskyv4Wupe66oMfd7X+jMGUyELSfgBt/8mDcSjHWEKC7E/7a3Dfa8jG5QxAwEmeiy&#10;WmYpA78CDTkYn+wufVnleOYAjqEwbJZYrIqYCxhwu10r8+lgH0MfCMYOzCu3qHnkSkx2CHXt5ToQ&#10;ckF9/lC0Ace61IlAk0gS0mFXHtivjvN59DzzuE/fG6Y+YuHhrCyo8yF1AT3vY/IfHWSngweYkOGj&#10;54jM3oJmwwDbgBAb+IDc1J+cj7ifjjT/deoGAsfX7owBPwXEJwNcbw9zfI9nZ/HMw9J/Jn8e0ET5&#10;A7ThnBu6TIaR7waTZH0z1yBOAlHzHbfFnrO56faXnIvk2bIEm210AR/n98oO4AIKBBqakhI9I18G&#10;qJ7mrTu+s/XqBlTG7gsq92+D0dm9ttcpZJ6uu56JeU/xwUzKjCUq+5gNE7fMVj1ruR/Os58pmmGG&#10;VedpGCTYMJsbIGrdmAUEZPN180I9u2F/NiE8bADV/ndSa4o0eOVruCBlZLGcIwYGsXd9TSJQZjdM&#10;ocAgzrqOxbrJMrdJQP+aTWOHPtKwiuqrDNUx+LcWwJqUbCHsPnGBCSGrtUAI9QwHI8UFmTOWbPx1&#10;q+UUpWIpESMBSwHti7d/eW+Ji8e/tYMgc0/rZN+tc642jKkGwzKXPCUBQZmbdULOpd7c065kiKKm&#10;q3UkpAbLSPtWggUrW5tStSyStWDY8cr6r68rNUXuLH6cCoP7Q9mD9BaU1wYY7OsJ7vg6MDZig3Jk&#10;fn72YW6z5vcssHw2ZJZ1nmouUQEgqYH3FXAJJWxhAPCb5z2DSeqvBRvdqn1hAsiDmJZ0o+oXJU2w&#10;a/iLgKpZmYUwY0CO2VRkw2lJVBU8saLp9lajDmHjW92sCUJRneiv0MJINR+hvN81LghPT/jw9OQG&#10;JaoIRSMSEVV7C9vjZZ6KwWUwlFlm3Ma2rQ4zWIamGD16W44VOfuFUZFRh631OdMZGzfWuQR2yysI&#10;23quzJhjB0ylPysexBEUDUGJ6iCnKpNiXJSckzO3ml6sT+pFEXALgiEsFw2DjWgkNQqh4AhIbm1Q&#10;qColClgrgztnRqAEDgyOrETBVNVzAt5zVfW7GnJspUCIzWbHDiXMM+xA0ynJoqg3ZrZcVrDG2asY&#10;G1DePNnZ1HU2AL6QrFTKgIClKWNkcFK/hgiguCAsC55Eib/vao82Wxu5ZumtTwuWJSLni67/lIvd&#10;1rqsWFZxXqg1Fde+MIhFXQlhX7AchmNacMwG48rwoA0UJMOEVdEmirNuw0UgwuVyUVcIzY5hbbkb&#10;WbDukWGiBug98Gc9gdv3TK3eaoZFB56N7Z5LnsSkR7rnF67gvg14N3td5jLUQ1xUaWrmG6qGzZXI&#10;kazLBc0JKLLnxhibPV+XcUKOAmeGm5kbOC8HQawGnlRyfMRQXgKX2/NJsPkm4oUu4L0UKWT2GxbV&#10;oKXiKbhuSI3aiPaKaRosetHvnerVjkE51ZMZSUi33KSnxMDMWGR6360KR/clOEF/Iy+YrBpDzBzX&#10;q1CbyWGLY5nCD+EDRxY5Z+zwQDNMNdS9sGBI1GVjHQL3RuGhHSNjyCjqiXuzwGm7T/VqCJvb8Kcz&#10;7+/K79/F5OyAZmkIWPzsFhAvII4IKDY4MSwVlw1N5spAQrHM2Jcqy63PDNUCrCWoFv8ozknZE2ZZ&#10;agHIqP7vuXiH77ly/vXBMn6RgbASYSWUw58TAlVrkdqURG1SCegDIhSkoJMxEvupoml6+ynWo8qI&#10;sy/nGvqZ9gw8SXhZJ9Xk6mOaU/MJlU2nsuJb3yOs6ewWqnXb0vBRU3C0ELOaLM/kJPLCwJSGOKWk&#10;kkKu7y/tCeCsja4dxCozhxtrmzMjE6uHsVgd5J2RE5umIIPzjpx33PYNr283bNtVWXMw8kyeSIhO&#10;Pbn77m7G1D4BzMZmp02Ac64sG/LBZYMiQ6SREmhnJtB9MXnK+PY+SLUpb0Wu+izXSbdwEcSCiYzM&#10;el1F9hh0Ch5jqKFDT1iWpSpGRDUwrvEZGGQLKPHMLNcqtEBNN0SRpzlUYKSzmrASWtvJU7v27p9c&#10;/kYDqEFeyDbba2eZAX2R+OiecG+aLZ+dJ+DklMF9ACo86rM+fBZ60Mu2C8Rzeh/ygyozXjPyZZqs&#10;a1aJIk8GMPeewyMro7Mw3Xsht2cDgIeCci2FQkLXrM+7pZHO9iOMku9ZozCEktqCTIb3XfGSKbRm&#10;ZWIp00Cbmj8TQ8dIG8cL8+GJFJahDA3qIJm6L+pZa00VoIhw8eI+GZbofwcUqwAjOSWxK6HeY7v5&#10;uiKgBY6eMY9OyRSjUqQ9VmwJwvDBYn4f0oBcbuc3qPc3RbFErBN8aXzQBWJmq64zOTqz9z9TmRDx&#10;9OxkM3jgvlY6GWZOs4qnjRC73TmAnc+0Hb7aszhn+bpmCVKC7kJTqgHIqYD00pjr8gsoLMN6vaDM&#10;VAHvchlQ1NeTwbbUbGmpoZsanBkLUSHAZD8Uux4KhGzl3mjWFBLUmCc2M6JIzClXAkxuVnO1Xiw5&#10;NeU9iWXWXkkQjMJ6TYlR8LriD63++akFypbzKLf10zObrO2FrD0j0xeQvvfxHRpd8DSXiSeqw4ke&#10;zgAXh/qnuz3Xe79u9E62xJfKoA21L0kl4yilHTFeHHDfMyBLHZwqc1nYt3U9BhhbkB68aOeKMEhR&#10;2c4KCotf78QrmifApa+SzJDBhmwfnF+2ArA5IAK6Uc2BomqNIT7nQe0V2bA6A8K64nK51HXKSJwd&#10;+CLrkVCHt+zN4cTbXHzCxUbE0jLZshXr4DVQcPfV94vjqe2+1lqvSC1s1GIY5ofkhjm5z/8wdbVj&#10;9IZGwKI6KHWAT+VeiY1XjAvisuhwIkT5GWYdBXZ1ewHvi+1G8c0uQbKh2p2U+o21bmiWmc1qSCzP&#10;xF7O9aOcEDmb/D0feBjrekE2GQFGMdAIheQY9vfqcGsNNKuNWyCj9xm39yTWYUiIEWFPZQihVjpJ&#10;mdIxAoGiOTNNzc7eQkNwkxgX0EI6jN2rZXBmrviHsR0hqkPC8l6WZQSxxJLGKaBTaus2NIsQAeNz&#10;hx8cDZN6+5IZkC0kAiFoqS1dSlhqJuJVNAAAIABJREFUwHe4hGnQaQxFyUZG8Z3FKxx4iGBx2BPI&#10;39VBv4DRofbFOOgFe+DePrvzfrJdA/UQTyYjITRAflRQzqxyvEf6kaUKG0u7mYd8s0Sx0jnuem3r&#10;VEAIS/CseisCQ8lVkc8cKnZjK2ANF85isURqudvoJFWNK3bFXVi7v99BiTPuLDNKAL02DpsgF94c&#10;mL0qX+EsUktvH4w97xecjz9RySHp5w/cyKB9LyODovY6YbBcI3pPHicOe+keRz5UnY+TC7eW7EBi&#10;Vkuc2dhaQOTMNs6C9Uc+/YNFVwjvokG+2zZnZtB/xv6YsRHV34dawcIG5C5JyW1DkmIqh7oH9jLD&#10;elG2lLBtO/bUfDZZD6ZcE6xKUyEofLBPMwUwZezM2DJjY5RwTy6blxZrEu5EBUCOAYjgMm9KjMy3&#10;xjLqQHiSCRxkGkkPqBOa3cND4ap3mvrZIlc5IggpFR+7nBqLWPyElHFV5YRFWtg23eZz1qSAIp12&#10;SgN4JqEc/A1ozi21XaRmKi8XiyNGCLF6qbKJvkWbYMoHyMbywz68em/r5+FS2OQqg8uJkbaEtOXm&#10;jZUzctqw7xu2fcNt2/H6tuF2vfrng8niY4f3bvA7OwH5jthVR/ecJxuZBTS52+CmzC3cDxE+A6zm&#10;ydrsBjkN0C8AN2fLBiBTdLXid11XrJeL+h3mnAqTgpvc8Mx7jeHT2JuUsTYXoCZ3zSM4ZQFKewj2&#10;1hCWRdcPFRroYZ52T/S8P8yZMDumYS4PgMDTryGbnuAHiLYNnrlvPMLIFlk04b4q5Sih/ohx2IMy&#10;RzTG0zBrx7IQJijfZQvM/vsR4P6PFjnvkz+0iZwUfYau/thwh8awz35Afe6/3wBDUd8UubWxMjjc&#10;W9oQvZf9YvJ8HilRZqy394DitiBTj9rJszhjcgh+G9DY+DI4bt+ToDnxBsBXFqth/B4FIfWv38ul&#10;rRKBqL+Xxt+fu/BcYt0Xjb5Ff2biZPwns0L6lt6f2XiIT5QRzDQEhEkwWhio6eyGC66pRCcPHrbV&#10;UQ/V5xg054IKAKFZ18gZxobEgC4cOKu6ivSM0mA802SR2BllUs9jAStCDIiVddXqy1BD7En/DF0f&#10;ATlGUAI2EJa9kmFUzl/CDZkyOCWkXQAZAsXg7OQCEbIBVmX9CXkDosis3va5sin3CmRmE1Cb0m7q&#10;qYScdgNWFvB+T1UJkW2D6+XGSqrhPO71gwXdHHifhTgONk/AMFg6ymWaZU/NMytw1zLuXp31SD/g&#10;WY7GYsnYNW37jm3f1AoAp2Bh9tfF+haj5gtN319V1NSvL/V+BcRzKFuDDIhCLODUDFw7ULzpWRtK&#10;+HIGn5w9oYC/uQ33qAsGtMx/IY00X2Ozn1a7RnBSklLLePAWMtbnu7clItPAS60r/Y9TKllbN8Zp&#10;0KTLmjnqBQkgDsdD/hP7gnvqQJyoCyy+JwHAS6iKkMqGBVtiERlbKnavL0Oksm6iMrYbCObVNj4c&#10;2Xtr9+e6fvZcFcOi4MmCI0CB/3YWNEArJQ9azIiNRz3KbJ9CN3TRfYtpCEhtORTZqBr9cZcrYc+C&#10;cEJYEJDRKWUm6tQBuErFj55jbPcoBGBZQNU7nMx1c/ZKaulRh7rbhuvtBjA0jPm2bYjLgqenpyFT&#10;x9Zz8nkGe5nZ/s0ty0cHwRRAoQ3hyvoiRIrVXrdaLtVQSxloNpWCZ+HO9rAjn/rWERo4wQSNI0RV&#10;SFEId4cAdnAhg48ZCx7chuw9+ZYGdgNPh6o276UN1+Y+8pYUOgxaqBvuMPwg3QXCh2MM47DXJcUg&#10;WwgsT21DPRgbHCFVAPX2aNL0+8rnOh4YqZ232Vd7AH4sW8csz1nYrt0L+qyPsdZoxB6m83XVBiw0&#10;DUa3e/c9tfp7SAk9OYw6dcbsrFICItGgMDgK1j3KjqOTYdnRwLDf63WIS+QVhH82eD+XSeAxcGa2&#10;YRkISIJmAklzsYBy1EUUKlieDe+xyL6bB1cp+Etg5Z5SIbmlHWnfHXgvwD05765yWCUGtpxx3ROu&#10;ibBz8cdCYlhr80BcAmtj8TqMlFH2+AykMqlNLNYyYQD9/NZMJ+wQdB51c2D0bKEfgkjdIW5DZbct&#10;4XbdsG3Vwz8ltc3Jtfna972C9yKDlpAfOE/iEuaU3ebTF/8isZbNzQaJlLsObTpRCyIJfuMqHcqp&#10;HACFyQhNQGdt7oxPvzDBUvWQ23fsqTQwt30ra2hP2LeE/bYXqXaqm3PONe39hpRz8VdcLrjtBczo&#10;/dVnk8cjhvGjoPyj4Og9kPeoIJ+xePuQlqOD/exnu/8OkpKeGwMfAcsSVBY3bnwZMS5YlwXr5YK4&#10;lOHNvm14eX3B9XatRZuXCU8/m2yuXROSUrJRv4UNbNeSNGDm2VWWGsMDONOjjBxTFYa9c6peeAfw&#10;fnTfj9beEbPfbRPcoHoCuyCto/f6cLAt6JDB7Zjik8bB+cadBIS/FyR3TbUZ+MwasZka4tFr8UdD&#10;hM+seB4G8EfuivFxvvMZyEsamOrQltivF6IhGK/jHCo3NQbq2K5cfy4fXrczYOtsiHWkHuSTYPOj&#10;Z222LztWywzis/keVd0m9gqsjIwADiKXr/kzuQep2TXcZ+HUR0MFdk0QPNhBdp8zljaVyWjPe9ta&#10;NN9mqH1h2wGlsWVnD0RDQzgD79vg4oiF0w96xsBiO2iaz6WkCeszTQrDSmo7lHtlpMJ28FqsN6qX&#10;t3jBMoNy0Gcg9yxjbhYVgQqAJQDQsizAEtRXO+ealRAqa0rtcKqLIBNiKnYmAYQ9FRBlXdY6GBer&#10;hN2z8sQPvQ4EQgV+g3qPx2p3yS33KDWijNyrPWdszJoT04IgpQ4vKsa072ZdV5VAzlqy64CbydWq&#10;bFjCwwD9YGh1ZK9gmeYDaIaJtaB7/s8Z9b0a7IwhP6uZDsPtTnJNZipDZkZAsQaIS2xhd9XDV9SN&#10;vT2PXKOUkgoFW+1e7l/JGZMA3DB6rtvgTYzexwENOIwd0GQl52eeuG1vpcGysicLqOCxKmpDbIoE&#10;UuDekdZH4hHK5399fcV+ewNz6QfssMc26TTxi3fgt0ERNDA48zgPYjaoynHdfqbBJ90kOgXTiWfv&#10;GZv3kJAgQz5kw5yd9B1VEdTWoFwHHohzQQn7ldwXFyzrWm0/qH59RkfKPXzv/fM2UwxKrRNsdkEo&#10;NiOxDg0CFR/2GGPxQ48R+75rjty9zJojcH9WTwygac7qy07dQKX0123gmc2eV9jyqZ4va9nnFehr&#10;KipRMPFBMLfYrqwVYBdSnChzQn1fnv0eR3CyZthwLjZp1+sVt9utWrsVi7i311dcnp5wWVeQtTAy&#10;z5MNqbU2NTOLwaaas+dBGcJIXlswg3in4rVEMerBQjhrNTu8G8JOMcsoYUe2bAq80AZYNXvhkfV0&#10;9Lz69V/tK0+GxWQtPrraywLDJXeheshTmL4HvQ4II3M5eoup3lLHZZnRffxrVt+3tRhM78POOtIO&#10;+GJcmpMBfPZdB/242sMTjeCICGysb1SJBLjQ35SSDx/XvarWVSlNe96Z0sfeI1l/MszRociBVesf&#10;JY3xA7jyPcLqDJR3IbE4dx6gnjTpiEL3Bwe28T17j/bZnp0zfYA1T87xPw28P2M8nG0WRwVny/ki&#10;ZUIIwz7ygpVXLGEpruscEJAhqhYlNnHTdoiVBVcPy5QzsobxWKZIBXZhNlo0JveeGLc94W1PuCVC&#10;gnm9+j+BGBHAQsAaAy5rwEoBMe1IuRR/TFAJGcU4FvMeHhw2GDlMeqwdD0hkH70XYtvTQPuMtAO3&#10;247Xlzekfce23fD2esX1dkNOGfuesVXf0ZR68L4MTTTQNudh3UiTIMyUeSGQO8+oUphsuCnb7u16&#10;KwB+CECI4Byw7wm32w3btpURD9chQ9o1PC0ZVpgOIurgYK8Dia1+/b7Xf9sT8p6VNSfse0bGuq74&#10;29/+A58uK2JkxGUtcs/tVhlOvpG7x4y+B+QdyYiPDuSzQcARQ/gRH2V7b4829r4otgeILabAJdAr&#10;SvG+LM0DEcCyRG2khDG4LMUPM6WEt7c3vL6+4O31Fdu+led6El7Zh+NQncLagk+/XkJtTEGnwAqZ&#10;MOEjaTbN7Ua0IMNoldTLzc4GPv/jg/QAsD9ao9oIT8B2K0F/z5DpUVa+3j/D1H7kkB0DvY6B3yOl&#10;ymyAyifg772C4xRovzOk7dkB94Z8pwMf+DPNrkOe0bPulWXUPEktm94+M1ybDnnm3BoKoQDUgPq6&#10;FqMtYaL4YrpnVs/2szMbv8MQxjuDy7O98+xnDE0jNw9Z934ryBEEhO2K7pZPI2c2jUxGy3ipYOi9&#10;M8i/x5mNDGmN5O+d9QOfe906dlQH8jvPTQT9OXZ44D+fDZfMbv+dff24P5Nj8/shgf1e+ToM4D0R&#10;6zC3ne95+vrl2i8OlC6DhNRYxz1gVK8VVeZ9sTLMWmOlvYIflfULaeADgwMZgw0gB2AX8L2ewUmC&#10;HmvjF6ptneTZcIwgLO38M8zkUAGJ0vAJA61Y3W37VvN/miVSyhk3zkgZ2CUzqVJw8r6B8w7kVGwJ&#10;dW0IOz9DHAcseGZ/EeEwMPNIJt4z4XrrgyPw3g08D/JKmOcS8T7z6d6Z8ciw9sjb/lQlBAIoaahb&#10;8RRvmUIF0J/XAo7l1gWfZkvKESCC+trVsKdZfGiNVz0MkSHMpeZHZ9wjTe/A4GR2YbuoNWm0LN1u&#10;aCPnkzb+uYD31+sN35+/IaUdTx8+4unDB8QaFjpjwJ4RMdzQE8bjckTw79cVLnezC8XUdcOHlof3&#10;bD6OAMAxtwUOdBKwTPPbqNj2LMta+ueaoxFi8OdENwwT7MAPZQlNh20G2if9T669XZufjmxVa7VK&#10;KOzruEb1zw8KTLccEwHENLT4gfU5Yzwf7WfWv5pNzUBd+GGu8j2uarcs+WeTgbhViguJig07/+z9&#10;Wz/5Ajg2xmNcoqkrg1OB9/uzqLH2bavh5AGXywXruiKljHVddDjS1/HJgJhn1iHDmkKziG0EhvK8&#10;y1AENqwe/r6jV9Ac9GuFzMiOlXuPnGLJZjTpE97T690HJ3nYr0SV3tul8gSklntgyZhLPVeA8Z70&#10;IKzkpwQD9keKNZsiVoLdbnppnA6xj4bQVoFglUroeu/ySC06gCg2nYQQcteX0WFIrbPpcyQ0wqDW&#10;08xdv6aZu1By46W+bxtyTlMl1D0L1v5esMmLmtUaQx3g+o1GuPEW4ewtWR88X+6R0gaVZOZhODb1&#10;mNfBiAXv2e1jj+a4za51OLA8mp39Deulpu77s5n3jzL+Ti0Y+ocpNy+74iMdsWDBGi64hCcs9ISI&#10;G3bOCMT6KzMZX25S0M9ariSCetEKC5vMpMMuu9JoAFtKeLvteLvtuHHAxuJOWqewzIigAtwH4BII&#10;S2i2EXEJCLSUcK3KUF9i9FieC8M+sDvpDXW61Od7k6ozdq1/UKEJDCVULON2veE7GG9vpJPv6+2K&#10;7bbhdisStr2mnYuvKTNcartlCQRjx9BP/WWyLJJDCoQQF6xrK35iDOopG0LAbd/x/b/+gX/88194&#10;e7vWAi1g3zNu1ytu26158eddGfx7bQhzLSqkMJFAs2SkrpnZMIz6WM7ymZYlIAfGddux7AlAAIlq&#10;hALASRu3wmaQCW2eplDPgm2Ppt4908xuOMlYNp2FWNrp31l4zlnyu7Wb6UM67KZlN0Mb+GTDm4SN&#10;vy5rla+V6xarN6KsBVBTZmzbhufnZ7y+vrgGvLfBGNg1KiEPLWTPeGVLMKWAHPZAjiE2ViImvn0d&#10;GNu86rJalVgPbSvMmBUPs3t3tN8+qsI4+5qz0LF77P/3+Ls/AtyPNeVcljYbPp2pE97FWjf3pknz&#10;aZCKPgIenDKEhz+ROTdswB8fMA/uD0CmZfrJ+pldx9kQwMo1uWejuMajNj7CGEYLqS7PAuuQRi3a&#10;iJ2Eu7FhQg2RDlOmy1EewHuCkvuvOxtIDbZcnWWCA2cqiAm7dqp3PlWsncMk0GrW7AwyZTvokNrH&#10;gh2jiqqdKbPXAoCkEvBs/PKBvvi1oL2x4zEe+ZZ1aRsF5tSCJh8aah+rQ46agqOQqZE9TWr9N3st&#10;x/zO9rNNHjBOyEG84E1+EtVY+xA9K1wGHaEQVApBvT5TqdRZQYMj633gag1ZZ2fyGslaS1AD/blm&#10;+MQ1KVgZpI42gcM5m6hwZ0MHZcsSSs2x7TcF7+XK7ZyxcUZiYE+FiU9UbCbzviGnG5Bzudbc1BhZ&#10;7UfYWNbBNYdeFeHD19AP3Q9ISDPwfSBWGMulwbLzAWDkyJv1jP14phh7NKT2HrMtxNDqMJQAyEBh&#10;sBUZvJ0ptDY9BCxLxLouwN7ye+ZK0maLIf7xdlBo44GkiR2GgWDcc9DlCbA9svM9iDz9qfbch/Gu&#10;Jmo6G4KxziDEZcF6WYtvvfHinu1HPRO4t9fwdQDhHo4wZczDA2bW63oY+t5Rcsxqt77umtpT1gsY&#10;KIBisd5iMCJHE+NSA0/rdYQQ+WrfMLuO/j2REtA4y77RhjMN2KIa2p5PuaFyFmqehpzlFKaexb5H&#10;aoG+9n0f9XNTFv3kvJdr0Q96lfmcMzKo2LzUwaoct8Twwyj2yjo5z3NO2PetWoZGN+Cy1joP9wU5&#10;IxuP5GbHY3osUZApecRkojAjLguWZcXlUrLNUkolTDcWC57ZPmWZ90eEneG5MQx6NmeIWDrqvc5Z&#10;ByTLssxJOAfPglzDmUXbEalvWDPw1i42f2pW1xwRs6Yg4kHd1CsYtM7PGK6/rHtRwLdciuD65ena&#10;zw34zyE7govihOSpr2d2kbOzOHOesO+j1hY8JR+iWnnb6xlgla9HZ7Wt/zVcGG1wykzToYkqM82a&#10;Dt1+1XA0wAfDj8TJWZ9scRlvQdPspWfA9Ly3byqF2Zo+IjI96gxwD8C3SobeDsirWY56BT7EKvx1&#10;mXvknw2zj/rD9ixVR5cYNHvmT2Xevxv0OC2wWD1ebTZdYELkiJUueAqf8BSuuNGGnRgZO0LICEw1&#10;Yav8Lr5p7qBPhnlv0ps1e0HYfuZmpMS4bTuutw23LWFHQEL1Ay6GdwgAIgErES4xYI2EQAzkBKKM&#10;EAlMEduesKcNKV2wSCie6+/4fgFuFhPBZfcdFgNn92RgmfaM/ioh3TbxbmSk/Ybr7Yq3tyveXt9w&#10;2zbse6p+klZeRO0AqRJCOQiFUR0UNA06mXabSxQv1lisiDQZnhB0s2I8f3/Bv/71GV8+P+P//ud/&#10;4nq9VakkDHAt6eCsxd1uvPGthypcsCWDumOxHSBlw2YAqR7sYd/x/fUVFCLW5ckxyFvoIysYEIJh&#10;kj3CNj7x9+yLZwvGy9S7Z/TYAoMNm5oMC4IeYDdZGdhSh2bCLunfU+83GG1AFAVg8YfMsizq3bss&#10;EU9PF3z4UAq3zAmvr694+f5SGfdXvL6+OvaIsFOlUJ9JFBvwjvJasMyd0gCUwtcG4JSDa1nXKi/1&#10;09VWpNNoB26bUwvw2zBbZvTecf8/be/aJEmOXIceByKyqntm30tSfElck0y6//9f6fJSRpE73VUZ&#10;Afj9ADjgjldEzuy2WW/PVldnZUYgAPfj53GHUT26T3cm1av9567v9+xwvQLP7wwRRkMRHpgX6KJk&#10;xkdbDSWW4Lv2vC+dDqZF8d3POwMW+/dAaGWhzIQV3nw3iPhVhs4dv0IbVIWBUiyzKpv01cL60kML&#10;UGE5dulMJVjTm8JrBLTPgKxZUan3qnZAesn8uLDFqKzVXkYhzC9SoVEUa35P6zGsZcrpOahh8URs&#10;ilpdWNtrETMepbJoGuaNBjCZZ+A9DHCvATmSHBMZInAPl5Q/Y2W1rZRAqwbU5t2QsQMqJ73UO0Bn&#10;z8Nqsx4Fjdb3TBKn09h6VUuoEmyZM39M1ppYIEn4sRoARLEl02ys/DMDR8QABbSmhcNSJJo9M4Ew&#10;FBmBAmIOGuWca+TDmUHbBFDsfsO2CWOSikpR2wIUVjUJe9plRcCBEI6SSUBECDHi4IAIwnEm5SNR&#10;rqLiAT7PXIelWj5mdUfC76gOSSKZeopj9SFmzirO3MQ6tZZnYPvMonDY5+ihE90nNl0Fi8+A+ium&#10;3KjZfTX8UEgR4s8sBKhyvjVhbiYQkirpyDnCvj/w9jgBYpwhNINurhkxZRLNpf8qgGsb1Oe04S43&#10;Vm4Lm8ECALJhwo4ANu88sFUA0TkqGWlCtGDT4KNmAiRj+vT94USMEftjx/v7e2IEb77YRLSA+YgJ&#10;OFY4EEYc25XSojuHFSDZMkEV3NP9lDuqzmHto1hqZigsxBX1ySoIXIdvAqR5Jz2hMzYlIfd2pMJL&#10;SKk5JBg7AfdRBWqP2LHjoMFyxurzZKDilH6hKlXsfRGgVj8/K1vHq+vdgqbdmjcgKsNLeLSrvU2M&#10;DBcjQnOf5DOkvjENjL3zBXA+jgPHcZiMsNX+VJjaTS6NBOsWUDc/10Gs1DSlkhJAv20b9j2x7pMt&#10;nMPe1EAjgHy0z47IC2bfr+Oucp47hWGk9SXB8Pna8lztucowaHMwZvVdNziDVQvIWXmXbT2rTXXA&#10;Lg/OMt3ra2vY0fXsgP5uUFQz7swaLrZ6XK0kZa+Keahc8lU0MeZuThUy8cEVayS9vxdmPGF6Xq/2&#10;49HgZG1h64xFkSVJpP5Hzo9qcdPY7uZzmGGDdFv8RWN+GADJ5lkqFm5jpv54GESDAQper7dewZF1&#10;qDphaptj1maaopTAbU06ekUJuRpq11pmPMgbndPyAe5CJb+IeT9jWV6BSQa4hw6uJhA7eGxpCuwj&#10;Dn/g6Y4EvAJgOhFz00AKEK03CAnYZ0oNCp9F3lxtZ2oAF6FKyRLr/omP48QRk7g3sdIZTBHESc7u&#10;mfBwDm8e2D3gsxogea2n0FscXBgZzBoQRpHF6H6PLTZUQ3wwZ5bNvHbvKh+0SRcVhmQqdo4jFUnn&#10;GXAcMYWHgbDv73i8FSg9Fy/eBsOUggFl2phsTiq73ksokZqqFhl5eS0V+IbkT38cAc+D4f2OGAnf&#10;fkoArvdbDYcBqw1dPzQq8U8edtaMOq4KB+VpZ0rorFKIeSB0gPH5+ZnY4kjF5ranzxqLrN5VG4hY&#10;0YtuGqh9NQd2NG169ShwTYecjKb4JdxGe31qyd/gEG6DodrXk6+lALzq1ew3j33bqkdcLuC3LQ9l&#10;TOBrLpLyOikBVnsKJXp/f4f3PitAnvjp20/46c/fcBxnI39UB0g+6MQeidTwyHlf5HltAC1HIFCs&#10;ZzhRYiUSwXuHt7cdb489y+cahhkWfvKkypUmrRyt1Bm93/TdvXh2mLSNw6uA+ijb4PZeMwDFqocj&#10;DxhvNAhXtmE0s+LoFeXXrcJW1YZ3zGTuNr3r76lXTUvEy1k2aT5Xn/UVZcC9e2p9w6MCTEVltGpE&#10;WVlQRa5IqdiyXNdM1D0jV82T9hikC4BiVqxfMbpXQLNpFAbMEMoog/ceFBNLMTIjEiFklRI3zKHS&#10;cOVMkJZlX+9N6+aVGlHnYlavqadRh27TIKxyZEmjz45S2FFhC3EJbK3Ad7cD8HrNzgYlveVYU9Q3&#10;+6tmrun/siHhZAH3ws8lw4pFQ7onVcgVdSk1SgMoJnFU6Uf6+wJKDkzlmlX2b7o/NQOBXDJK1c9e&#10;/ddUMovYVauTwMlXlnJwbtgfeEQGka/WTLnuJeWPrr1bJRwyhCMF0SqWa+CIMwREQg6gFfA2gmLI&#10;vveZDRu4Mv0Jyveaytpp1R7y3wLe58Jexyp2U5eRZdr13kwm7NjcrJuM+FFNNQTjMQYQoFddAb5U&#10;qHqrzkUNmNTPmdwbUTKWWUzjdV/sBVVp2lpkJbZ5sjI8g8+sxvo8pMFPZgaO2Kik1FoEY0lYrE1L&#10;3a7OGxop1dDtYRosrrYnlbzlIRYi1Mv6G99/SNZD6XdqXhczY/OpdhU7HfJjkoDp4bp6sdp0JYWd&#10;mwxf3NSy0p4NnJ8veW6pYyY6yyExg9gZODWtF5RXcgXpYnq2S15CHQLVvYqAaFm65EjVyjC2TBLu&#10;B8XqntYa5MAOnX1Bq3hIg+kIT6k3VbdvwtS3aqTRudT+DNk771pazHp+UwPrvcNRMyDJ6iiqQ2wm&#10;e4Klfjc/Y8zgEHDEiBO1PzuOA+d51hDpoiJnQ+SyfvZiH1PVVFqtbJQn4Kzm55ytkjADR0KW2sqw&#10;jxwjPbk87INGdiVtP9zVYmxt/zRBx3mfhnHegUNaIwgpi8E3wwk0NcWwDpe9J/fiRi2QQ2hlgCpg&#10;NSbWP2hzRSYs4PmgM1djAgqr2lHyC20odPLX56DOafXzXc4rqc8+sgtFtsb1G0QMIXtqsYBR19E5&#10;KuosPdRMWQjB5NMQUd/7D8/mFEDsmRDzmUTZdhC25eyGF7NnezZUn531d/qqup1R2YPKEIN60rEo&#10;1dhFZZtP5hmEnHONslYrpy2Bs8lymBCMbT0173fzEl4SwF8lIOh6iZt6YoR11M/McCD1+WDIm6ve&#10;2WR16iEy25qQVB7L1RAPihsCpfb6i4L3I3/sUdM6kw9YKV9iPLStePqwCex7IOLNf8Gbe+KgkJpY&#10;RDjEys7JV+48DxzHibBznkA5RA5ACCWgVpqAKjOiAtyfMeIZAr49D3w/A072mfQRUmMbk22Pd4yN&#10;GRt77OSwIdnmbC5tCoTEAPebzxLn6kenGyqh5pIChMvkl+rdJFVs3lnwqzCnqWSK9f11hbGVgKMN&#10;205wbsf7O4rfuGwGQG4ChF3fBa9kny4VHtOyGNg0zSjFb8jNGOWwtdRIJjDcUSqik/Jiw/ZIrPfj&#10;PMpB4VwN7qmhKO2UOGQVP6uiXqRpMbPgYgnbMkzGnK9whhOfxxN+31No0pZDV9mVBqewQRhDFoBL&#10;lVe5372dQbz0t2/tckYJ1xps16Gwm/elWDAyLafti3xmQeydXNRskllmSY6w7zs27wvDiigFPIvt&#10;SIwR8Uj37OT0bAUZUmSwILFC0nv69u0b/v3f/x1//vOfS9OkGxo3GAKlzdAV8JPJwzuXGIxZpgfP&#10;qjhxSU0jzyilIm3z6ffbY8ehxLJXAAAgAElEQVTjbc+NL4+bGe4bfDJcJ24KPe7kZ8DMP5dvga1X&#10;g9a79jUj5vGKxT78unrGdYG8ZHtTBc64onBLIHwFYq8892dALJvgHstqvXtezgavc7nxOHRTN/dt&#10;UfVLfq3WwYrln64PFZuWOmSgAgQxYzlMKkU/MwKHYtdxBX6N3ptmMc1yDpSJuflvymy1NqhxyFa8&#10;uO4zRnjPsupvdSdJjwKsOjiKYBcRIxV7uiQ+TN8jzfHonCfSg2NWaym9XmU3cjMu07kIFcAv2Jiy&#10;ICz/31gTpsFD/QYy1kc6GFmv8dXzPRtWabueAa6n7n/dWk2QcsxDJKN4HNVPBs9VTkD1M7nMGpd1&#10;phlIdv9LjbAArJb9FpUPZmbyihc/oKwBMwsNPmfpUqlhKlFE+YHGmGrkvCYELE32BhIcSyYg1uUA&#10;W/G3JwHdmLO6LSKGEyGexb4ngTaZFS/EBRn0cUwiAbjifV7Cb8W2EDVMrXiUF5vHCuKysO7Fi7hh&#10;yI9BUp4Og7rnm0zlPhxgAnOfea1WnLHl7Voj1QtQl5tEarhNigFs90sYla+EYVNem84ncoXzvqy1&#10;RKpCCUwWIIZVPRXlWke2BASX6jUXnQE+2mdVszFl/UeKoCD/Pxb2tHMMT76QvYo6ReTxrmYwWORF&#10;7QPU5POwWRgF0Kgkn1YV3LPFfVYRO8UWpfzZSKxNLkQaBcglyWsjhUPT2OJ+MRia7pUIcKxVQGSG&#10;XqRZf2Yg3wcwaqZwxxokV61RhHTlfMk5wPOJ5/MAx5BsUL0r6zhtJR6Js+NUn4iioDJZMWosVZ4a&#10;NYx1RGlAmWuRCDfMxumtM2Q9VcKErJ2RL3mrZh7VHfLMjPzXjZ/5RF3WkbTKorbWhfXsYDXtqJ7t&#10;jFmOWcVDWGx2wCUfroLTbGpyYczHnCVnes1MnKr2JvmalvfdZJbE3GeHBPL6nL3h8zDMN/Y46Toi&#10;26zZWtrlwNwZ81nft8IeV5Yb4jhQgqspW4vlnjUyg8/K4GWyuTjtoaHzzWRP1QTGdH9qbVT2czX4&#10;Z7AZJLU4WsEu3HXenclWitlKGi69hyjnb1ITfX5+gpmx7zsej0e5bZyH/qIaLOBvHgB7J/4E1fYu&#10;xFADn/O9DBzKuVfOOkegmAYE1Xmhkh+Jawal3dtvqpGzSsGxh7x955KdVyGcN9vuqo8b9b1tsPR4&#10;r24IJrCscX3km8xAQGFvVWELn91ICjkiD87yXsyEUt8yGntfrSYjMsMYPYQa9RZTxvkg8m8WhD4D&#10;y2ev3Q6LdW4pyBlvoVFdp4kybUbBDOeIKqzbsuXZWFYld0wyzPtC5NEEoXbAq5Sd1q7zLwTe35E4&#10;XP1dN5Eq/oqk5Bw5oBYOG3Y83Bve3DtCPBBwIJTU+nxxkADU53niGRhnTL+JGC77FLIA+PkaCUDM&#10;DAQGjsj49jzw0+cT3w7gcA5RzGdFvo+Yg2oZOwgeEQ4En2VcTg76mHy0k5ckIcZQmRpdcK1lsdn5&#10;o6XkazbJanq1mvANAVfSC5oaEGkDZXlpCh7ZyqGjZY7y+eomShCbG4Kx5lOTXR0+BwNcFok9STHm&#10;zESUxHIlF47O+cIij9GVA9hME/PnbJso76rHZ70LFr7QIIPdqBnHGeCPA+75gQcnn33nHXZsOdCX&#10;jfVOKk7dELBL6zIqMNp1ASuaXd9+nwaYhAkvwL4w4nVInjTm3vnqxaugZZ+LIRnaPB4PfPnyJR3m&#10;za8QQglpfj6fpaiTzc+TL8OAyNmz/vnE52cKGTZhshmE997h+/cNzhHOM+Dj4zu+f09hyi1j3jlX&#10;QozaZ8KRq+zUwuKJhUkqhQxH1QBCmljA52wLR8C2J2sn56moBwYU8xY76hjc0Ie+8j3jPFHT3sEz&#10;b+dX2dKrfzOT408LwJfAcyrh2A1h1SRLVuCeLDOWMTDMWQP47SCxHWje8cHviodRauxNcF4P0FYg&#10;j2WVNsyR0si65QBgdFbcteIycMUttv4ItKpnwcx/c8ZoWa3h0cBFf64paF+XYPYEhwkF5MJE58bb&#10;e1yArwKjVyGFNaRb1tLa4s4wI71LwGwG8oPaL9Lwg6aBbBUwj2qT0g1P2RQNU3f21Bl/TG39BWu9&#10;IwqH1j9Us64EWG4VRndyMmYsamoGp9w8E9Vbf6ZGNMS0KavfMpcUKBipAX7t1bRZXiqo1ukQ1ZCa&#10;WLfB+6xmMd7vbBjWFSRSYCdxaXDK+Z6bQIl2RKSiDojMcBRqvZMZyS5Uz1pti5PAfDk/QzlTa3AB&#10;svVOBUmRa29tu1OG7ERdJoLxd25Dj1mx5FpGqVKPMMaevzMGLI98kgobrVcgVeIJT6XyLQDYDTLR&#10;hNcrAJl6/XpDCLCAP5TyXZ5EB85EFMbmHB57JuI4wnkExONIrElhxmbf8UABGmLurHRyjS72pa2F&#10;iN6LhNThnQyYAAQqapD07ITUWSl1tiz36vfMheUtzbOxBRNgjnoA3/joRwWukTODhZFlgGaYUrZs&#10;Oo8j1efukb2T76kSNWjl8/keGXCU1DFW1RaHQ94R23MI0johogxIDd1HpWaQOgeUKa8X8Vg3tQxR&#10;AY0jM57PT5zHgbe3HTvtuW9U90Yx7qXn0hYm3LxhbuxzRHlTCHANODMDgqRP8t7lfS+WDZovwLuR&#10;d/Po/HKNTezI+761lhja+ZBLg8/2XCvrJ9niyHlQtk2HJhengRccwUEB8ITMLndJ+dIQwCSPQqxT&#10;2nD6QlikurfB1LgwhEqr1FD2uuQq+5yKi5bK9uwZwG24qiZOmL2Xh/qqotwqCgHvOlyE5Bo2BBVN&#10;zGBVhwjbvobbNv1hC+ZyztI4z3oNW1CR+uDwO3mUZe8OQT0/XNQRYpP0fH6WayDe/nG2x5ScHFir&#10;UVfrzph8jeveBbJOdGr41z43ZQAv9k8c89C0tUTClBkPdffkmjptK0Wd+c50ejrLntPXt+339Pmf&#10;7HqiUXvpbM6CrWUHA13fjDI2mPOAg+q5V+2yFlwDbtZp6+zAY8JMqwKytk9khsBoRhRt3bMC6y/J&#10;UlRPiBHrfmZJpXuilhwxGsgYpcIg883u531f30YmjTJ4Vg4Lvxi8vwJN7v4b7sLt6vSH9BbGSfS7&#10;UwLwD/fEEQ64LMUVjCPmh/0ZAp5Z8pWmxlw8c9uNhl2eRoFwssPnGfGf3z7w588Dn8HhZKf0K2ls&#10;5ZB85HYGNjAcR1CEYhDlTcsxsO+lmJGpbAKbJ9JEWNm3ke+gl33bmz4fsFx5ZFMzaev/dIqJJsWt&#10;L6GJtkDnapVF/aRbS5369zJh9rJE5aGT3JXCsfE03zZvNk5G8g5uqY4xxgSkowaK2o1qPcku6fEh&#10;4Pl8AjksVjOMXHA1CDfDLXteG5AshBLmm2VhzSbaJtLroBHZ5EUNIWEv3ns8Ho/8sxQgEGKW+HqT&#10;M8Cc7H9iDgPS108m7/Ln29tbYd9r4P7z8xMhX4tDGhrkIkSuSw57le/7/HziPA9FhK2M0nK46vef&#10;J6DkXAKFBlLNDkgtG0uszYhqep0jG56mQP5KKIqQsFAJHybUQkMXg7qxGYUqcuf0rECxlj07/rZb&#10;zPOZ7HakosKFsudO6NHq0K2DSysX15YbLfBsDlA9+Hghd+VO2N/VMz4DxV9l3c++fuWlPn0vq2Dr&#10;tpK9cY63zCEiTNep5YuMgNbR0EgD+uMm+Irt0je9PGVyzAEUKuq9MqRldMPZtqEeFZqj779iRlo/&#10;be6a9xHAWPZ6yjFZLXiDJAHWDapzruy7YqkTwlzi260xZgNKDoP3BrYJYAuEM0Y2QraGkde/0ySN&#10;pe92ODd7Tle2O9UTlJVXzsz+aa0YMKYlo5Bn5SfKio1DUb8WFVZeAURY/32sIJli12sPWAIQXKxB&#10;adnCgDiCoks+snL9HMFny5v6dmsjptnh+udykIDZOlyMyt6LGNlugKvlEGcIhKg/42hg9tIq2kbn&#10;XbMuV7Y49ALgcT285MWYa75Pd7upBHY3V54wsEQwe/DgDEAPZgCAp8SyfOw73vYHHtsGTw7HmQAb&#10;2jaw88v3W60mbK0jdaSunzXIrBnbSW1a2beWHY9hiHrPoEPXFwDV91zCJg1Y34WSquZeydy1xYn2&#10;Eddki8gRz+czZS6FAEfJ7lGUCYFDR6gpn51q3emlyAxAiGxyunSPqEEh481+MSww+QNsh/LtOrpj&#10;LTjyEKcMtLZnS8zBoxCLzS3V/7Xnd4oAwHpGZs9zRlY/K/YkVwteuIF1DukagabhiKIodo6SAjiO&#10;a9QpCNqEI4763NXg7k4dLaSn8f3hOjiXDBu2qm6nrSFyMHiZ7aIyogvQyA5xi4YZri1oRNlFW3+N&#10;5JrEvI6FUFV7LKghNAzgLmqNuq4jOFRCj/SmI0ssqyQZq8+nvtbNwJ/IhqvK8kzWqVvJP2uttnp2&#10;r6s2MiBEF0EuKNKIfY51rytDQef9tfKZ+r1yRtISMiAab3ILPHP5nADjOI+UQadyhBiDml3ZLGq1&#10;AcOV7KbqjOAyxje3qOmtwfIaC9GQHVrsbIiDNT0kEZlA3ArmUlEVL9fMTRJXu/e3AD/ngTWUIkLq&#10;9m3b4DIwT2qP0+dWXeMKR1UD1GJNRzyQFVRm65U3e7uvjRW+te6oCnHXkFTX4d1XRPHufvBYCTEa&#10;opj78GIPf6enX7oiDNafzj5o87n+4uD9XauFO1OUdoMxMt98yDg4bG7HY3vHEQ8ceOLgAMRY5DOO&#10;UmESOOCMZwZBGZV4oWSUHIsXI5MDwyHEgO/PE//x0wd+ep44aU8gKhzSJY0VvOfkQ+VBCbzPsuEY&#10;86QrA8rOAdumCtZmkifq3zloVG84m9AyPeHg6WxwxQq8e+/qA2V9jak17F88yG0R2knLlEXIjJkp&#10;3ry1SE+MIF/sV3QQji/vmZSPe1SHcJq2Qkki02vK1FkDHldhYrJBHJkJHmOs6gRkGV8OCkps8eSN&#10;KRuw/swu5oJgwzC4RkuOpVESRr4USMyM5/OZgmFLUZrlriHieTwRQwrX8jkMyDmH80wyucicAqEJ&#10;Jj3+PE8453AcR/FA1JvhcRz46aef8J//+Z/49u2bYdELG78tZFMoXhNsFVU4GMfOWktOBgeAlJ2P&#10;XvOiMhiFwsUs0bTsbFLKkUHwJoQNxllSW5tEx3VdcmuMzgweMQHYWscQyMgumceD/xXQcOW/9wo4&#10;MSp2Z8/3FeCqmfdmVMvzgNFfMhxu96+f8xojFtQV8P3q987A5hmQuwKER4XWHRXBmnV/MTVaWPvI&#10;c1Q/BzcAfv0e5vX6XQH36c9+fbd+tqSHYFQr/Gpdw8qb1X62Wa7MjBW+uu72M/aT+HIOqIBDeU05&#10;K+TvW/AmZgb1bL21rDO9vmxmyACkBrpiuD/D+XJPWu1FM9uSO8Hbo71q5Ve6Ug6h47NfFe99EPCA&#10;YzHPN4Ft4ssaJgLIV1aQWHzw4hnkWk9RwxaKcm4xVJZSMO8tMbh8Y8k1rt1KXZftNSrgzzlANlgm&#10;ZVk7maGrhtUCJlXFUVX/3dnHroCw0Rn1c8+F4f/PoDtmYbSL4blhZt3YB/v9dgzgjz6fy6xGB+Dt&#10;seP98UiZRDIkimOgxzaYsTItVdaI2KR4D0PUaRnHxW4iZ5hJoKV8FGe8ssf7ABUm75pUA9VX8mSP&#10;aoFwv/nCntefw4JJ+dpkwsrn54dSfVHpAwqZRmVEmDVTLLFyOGrUGUoo6tzZ4NFNfLBnZ1UlSTVn&#10;6KIP1ZYgQ7ap+HGbM60HcskR3t/fATCca5/LusfEHOwtrOt2MDeyz9MDBDuxqFkwM+JY2+OysTWw&#10;ZK/V2XWnZgGwzHCZ1RojYlILmJacmnIGZJazPLe+2pWw8VRXr+Wq1YbDVu5HDHGiGHUgz9jy9wog&#10;VnrGTCJzzmPbqtVqjLY3k/7Ne2+tCRkI51ky0cTvW2fsCQF0NaBd9RWs+QY5ILu10pBnnTJhcPdO&#10;/R2XzBlzT8gGVtZhEooNnHxdrhEUMH7mz53+vlrX6h63LSWuhtQzUNz+fR5SOIe3t0fZw57PJ0Jk&#10;PJgLUdAC49VCZEbGSQ4H7Toeg6grQk/JvbjoD/o8jr6mndeaa9/zKzWzJvzoods4LDk9L2K/Ngq3&#10;Fks3baVja/JxHT6qNdpeoN1j+lDusfq5XWM9qx2wdjRVHfdqht8IM26JGm1dvwLuoybPLJ6b0bW4&#10;O8SZZSTIHlwJNVXpc2W394vA+6vD6WoqsdxIFQOb4ODJw9OG3SVgNsaA8zzwPENK+9YexEh2Jcxn&#10;ku+23hWkwm3ywx+zD+TzjPjp+4H//DjweTLCphu4LDnl7HnPDM+AixnIpw1eF51KklM+L7Px5JMB&#10;xSU7vqJ7tQhVAU8kRffivoyu+SjNfH5v9AYfjW+7fCbn4vTh1vLq0aYIk/iMKVNSy9GcoxKG6mhk&#10;QeFMgnQH5krh4dhayYA6Ns640OsfUP0zqvQ2pdT7bU+b8iP96bfK9tcsxcIMIpiAGPkZAsZrViXn&#10;w1S+N4SAbdvwfD7T9P48y3sqAH1mcO6K9ff5/MT3799xhtNY3ehQ2lYJoJka53ni4+OjsO9TFkKV&#10;2etwIKJQuA61KIkKzHdqestd05GKi/pvZ0B1G1SkMxdCSEBIbarQDNlqqB9C2l/E9kcGHklZ4Mza&#10;VHnENssBA2Yh90MwFGn6+mC7ywS4A37NgOvVZP3O63UMWboD8uMW6HwHaL8CwGfN7i95P6/ehzsD&#10;hLsDgruD2ZdkiRitUTSAkcYkGxs4av8tY0ba7ofGGAbkab9WYZSbk8WEObpq40LiaS72Ei4FZypl&#10;E3PoGKIATAbIqji+TWxgWG4x9wwsCfnWDEA9qDRrK4YkU3cu5wHRlMFXA/p4zRyaNFOtPRGr82t1&#10;364YNbPB2y+xabxbl9q9Wfvak2GB0ys/Z9KwadC+BqmRsUgjTdaAVoTVmgkNw6z4k2ogCo1NiFIL&#10;6IFxehcOCJa51gK5FgRrAibLcx2H+RDSZBarjMngxBr36ZsyDiTVaonuzJl62DXwAd87h4Z7FJT1&#10;JA0yidgOIkav0b7X1iZhvd5oyQCrzz6lmheEfdvweOxVgZlzj6Selnut12wKO7WhhvpZGTX+ugmu&#10;z0GsIHXxSiZjgdCyntuQ28GiMWMMHWJ3BRSUWta7bA/pux6JtL2Cem9cmNdUajeXPEoqA3mZldKy&#10;uWsOiKd5QGAL6I72e7HnoEmg6ygLAsMR5FgBoJWwdq9rgW2UXDTZSaOETuqnvmFju5ZVeWH16PLA&#10;Q/caAoS256v+9xKEKX73ZS/m+7XalfqXO+s4ulQcth75q8wz5mrl0g59aq5vbxtBXP2zIf7unZoj&#10;DkOmKYdJu801PvKZBCeELZXnl+xw1LDMO1PrljosMkI4cXw+8fn5mQlpiYn8eHvD4/0Nm6jKeZ5Z&#10;MrMhKtdRnQFabJ+WdPraqTL0tn1TBMGaG9Tt66CSZxFiKDlwKf9FAfzoc1HO8zS9/SMPWUmROoA+&#10;tH1Fxhl9bhoSUYQprXrayGA+C4FvGrLe1Hk6CBqEnJeXMgyuw2XnfQs19261L/bHJBnQth2CXhHK&#10;Zr1Z+8zKL5PxMiXXpYUUuFocClYh/1acJkQ5WSyluK3tVDD1jb79Ct8avfcR1jLqi0Z7lZCtZiTA&#10;K6eQbuCJua2Pfv9a+VTVSkqVcDH0mOGkVzafwzB5pBwIIaaSRXv/esz7FbAzWgB32N/9A1wlR5tL&#10;3ngy3Q3xxBEDPmMG6wXoy+E8MR5gDhXkhQPFFE4RqGjAEGOSKJ4c8O3jiT9/fOL7yXgW64xYvcqY&#10;gXgiJ9Cm397DRWBzHrsXcHNLPhsx/RyXQd2YfffJeL+plO1BY1sewGrq2RWt2sd9BUbNQIVRCE8/&#10;NWOAi5t/w0ywoM0KuGLW4M09Vqh9+O3XvSTAu5kcp/rAshyYlvLYy4TypqkPyC6c6WLj04cvQHB+&#10;w87Avu8lvPXt7YHH45GKWaqBS2c48TyOEtgqPvOU7XiGxZfyozuOI/nIqz+L130++MWL/vl8Fusb&#10;+bow9lumujPgFndF5Ii9SeSUf7TLrD4rPaYSxJckanpoUJUY6AZIUAdu77fmhodof/hE6HwGUqHF&#10;moFTHRQIzj3w9cuP+Pr1Bzz2twaAz6/DjIi709Mm4FZkeoRbr3CH5X134PoqUDzba3geOW+K45k6&#10;4I79zeo9jhqn9nNrNt0rg+dXB9l3Af6rrJJV03bFVHh1WHAN4mPJBNVBy6tmahYdsLqnmnVen6CY&#10;3ZzZAiEKdxBwLbHSIsruLgwwl5RcdbhoG2thOY2C5mb3YTZE1wNkRO6Ana55xxoQ0MwnylkmpAYO&#10;I9aJ3rP197RnnXCphvZeAuIqW5fZPVzZUK1A+lXY9rSxu8HqmbE3K8AwIGAxNeStlTyWjKXHpTVU&#10;vmeamSw/k8fzgJZwbdca6hANeWBlSLHatkrd4RJg11g2dvupDlaPYscRzT5hPFEboJ1jtfEpzT1D&#10;eY336GwBNZtpuAYwjPqtmz2SIuMYW317OS/6lxYwrdew3stZpsmKVU9ogTG6fG4EKJ15to7fQ6qt&#10;ti0RQXwGqjfvgW3PuQroWO3Gz9m5sncCgOcmVBTo6jG9d6fA7bC8piO1h1FUyVCzyTkgZau5UmSM&#10;7oe2aGwB2VG2EZeEsswgdg6b33KQZ+oVg6o5xnUpqcGcJa+Mzr5ZrdOpG+RzOOofA/Msm9W3rF00&#10;07MDS7JNSn+uUwWUS6ZKLIOVcm/zvit7kExjkkVGuKy9YoygEGFx60TSCSEYJqu+x0ZJJjkMVIuH&#10;lrE8I8LNQM1WsaYJRKtzauaPP90/SAKVRYlMhZRAzndM9zK0iCmwtAyo5DdQbG/asF3nqd7P5lmK&#10;2Z5WW7IiPw9CmoMaHOtaXN+LM5z4/PjAx0/f8PnxgednIqM93t6SdY3Kc7tDtJnVJxTz+uyEFgkj&#10;SjkuaV27jVNwu6qnRKmvr6vN2lNrMARrsaQCkbVNqF6v275j3/YS2Cv3TPLk9DUcqY/m9RVNBtfU&#10;MLFRcIKgVKAjwmTrlimYxMfHd8QY8eXrF/y4/UqR8vpnsR9I8GjUbhyQV7Vf7/lOhvSwyqxoD8KZ&#10;68Lo/GotNudEUC5k5dI/NfkShrleBiy+7E+Cl9QaDA02d99WtgPHJ9kc7TWbkW7brIg7vf7oe0zG&#10;1sBzfvT+jTqn3W8JQ+Xeqp+X9zBa/6vz2PZUEzVQrl5HlrN/MfB+BRK9IkmdA/jV5dGTTyFtYASk&#10;oihwAu+fMSI+P/CM2VqDGI6yZ3g8AQ4q3QQl2DT53EdERJwc8XEE/PT8xE9nwOl9Yuc5gBESC8kl&#10;L1mEE8QniCI4BLDzwLuD4zc4kUCId6FD12AYkLHpGKZS765jQz/tXNyTVUO9KtAsGKOtcaTYhGk0&#10;dNJHyhHmEhrEg0fsys9qvbGIBEssYbwpBrQ/a3mIs9ysfZBHIULsKrtRDtA7YL4GemKs14vcoZgf&#10;e5KOZSY6uRSE6p1PwcfBZaZ3KJuy2M0ICD+bDgsALywFKSpEftf6xgsLv5VfjYIlh8V6s3GPLQ/a&#10;A7ANsJRBmvxszditwbq6kJCQY3mOJKdgxYIdeSnbA7SxbzIgTn29X/3qt/iHv/8n/PH3f4MffvgR&#10;27Y3QTM15LaSAbkwYcfFwSA8iVsw9HpCfjUNXnqiLi2vbpwBukqYsQsUCHN36DD6jK8y3q+m96P9&#10;9y5LYfY83hmW3B0SjArLXwrUXw1fXhlavFojmEAvBTzdUZV0gC9bxjIUeMliq6dVayjJbXn/l6Gh&#10;NwPfds+fMfbu3Nv2Mxnwnq7X9hAsnNgveWdZs63fa2sDMbLh0QqyltGsgTgZikOxI+dAHF4iD7wy&#10;kLxS8dyR57YybjXp77w1jUfo5abYi8LLXk9tQU+af1AAvLaB1QB9k/3d/3i6rrlIIfVRBuMqLLxj&#10;j4+uqbJrKOtycd84RkSnWNtslR7UMLlYM5ba12oPzkG+DDX2jkTU4jTT4Wj7OsOzF3XovlKeLBVe&#10;YtkwIdzQlHQy6EQxkbZTuvZEnFmQW75X0YYirvLhkOrVyhpLPs4xupwLNB5y9uAypgBlBUXGQ9wS&#10;fpwVz8M909EtQoB9f5jauFVWXM+Glnq/2P3I3eCk2Nbs+2KB2ZwnDA3YlDHE7RpnNLAojwStgZou&#10;3PtKkTWo92MMKARuc15WBjwKmQemXywhl/JeVMZHjNwRl3o1j4SiZ5vbgY/33ENb1wJuWPvr+zfa&#10;J1Y2lSNf/FVd/qpNWAuUicUKVOgrsipLruOs1jf9cK6YtBczZwN8ZrHPqkMtc0+yQlCTvoRQlqxu&#10;fQ0lZjLZCKLSSCz1gMDJcunx9gAY2PYdfvOFsY/F0HUY+KvDUs29FAsLNn78BTrK9ZXO94sh4DgP&#10;U2sVGyA9JAN355fdn9kMDqU2qsHAMKC97unnwPN4/Qm2IfVHCfXu9pgKYvktKQ6kdNF1ZFk7xTo2&#10;GLvdZKf7Dcf5BBzh6w9fEaPrEFQN3MufMQaE4IuzwziDbKy4a+9JGbTlvWYECtvnj1RmZX/fRntC&#10;S2Jq/60rOUGCYSjiXnZ+0PkVBHvWKD6hyQnQn8+qhitg3pKEr2wq2+fmDnmu31NGBC1rw6h7kFlP&#10;vaz/bxLdNA60UjXOhqfavnRms9P+vPHPYTNA1x+kJEL9pZn3d+TOK5b362w/YZ1VSWrkHW/+HV/2&#10;E5/nic8j4BmfaeJPsYRjniElabMUplIaZVk5x8TCPzni+/nET8eBTwBx22zYGgfwkf3uY4CLB8AH&#10;GAfYbeBzB8cTMQYQhQwC1K7EEaWwEbO5jsDNWZgdbBp3B9xTx766w55YTZu6whYmA70r5NsSUw6E&#10;UgxMWB8/D7ivRX9ipe/pEJfiIlLxJOcBW2cGqrQN9ipsaPbw1oMgcRYKm1vJS0N44Hw8cRyf2PeP&#10;xHxyyf7HO48QAj6ezxzGbKWpAqqMfL30YdmC/LPJ8swHcsWGnk22e2CtpwZaz9I67OktKnKmwZZY&#10;G657/aiPAFBkc1h3h/afhDcAACAASURBVFAGmUYTzeWUUwUXOTi8Pd7w+9//Ef/4j/+EP/7xb/Dl&#10;y9e03/BpD5JOtj9e8ybwjVfN+mtKlRnD9M4+PPPlvYkCo614K/PyesI+OhPugqN3GJOzNf4KE+Eu&#10;QLt6vavPNE25/wuA6HfWwGxgcnkv2lxhNYlbDUpsMO78GrXWPEZphWSRYPgYmpGpQRrUUKhaXPXB&#10;0jO2/+yzzO7PrMDXw28ToMRsgF2QZU7O9l+HxvMX1hZBgrDbPWHGBNRnfwn2bfaGIJYJGsCEtWIY&#10;nZsl8Jtg8z/aZ242vVw902qQeBUkPG4Q2iNBKfvUkUY8H87UppIN+6h+n8pcMEPc8ZaqM4FsE0D2&#10;oettml8YwFbWbDTPu808age1pGwc0QHrZrpruxLm9My2UvamvhwBH3f3ZRN2jt7reMKNGZ+lmOdJ&#10;VL9f++G1ikOH+ZlgRDkrB36nozWrG0Jbv2gLs14tIwGpgAco4vH2wP54AKhMz3o/XWfJNKpNdHDt&#10;bHC2Du2esBrLnjCxblIMQ73fFNAEVAhEsxGXDifshlSiEI0M+J7QVL41RpxnSBYwbLNBENkEWbY1&#10;aSQCxZjfaxO4qdj8P/fcX6mB2qGdfKi7DOa2HohcPcnN+gRlMh2bwSC59PUYssIWviiECnObY1Zo&#10;8BKcNWuDYwqvRRXwOJd6xZYhq9dTeh2XVeaJfFdtm9DZxY16nhlwf0W2GSniZtasV/fHKT941idL&#10;jAgxrenReS8BsZ0dWv4oFTAOIFZgG1yX82GzxHJYKXPpaZPV6ZYIdd5lK66qVtdEgm1/4OuPqf/y&#10;rvaVfvfwj72w/2fqX44RgWF95yFESyQL4Ol5i7pfSqhsVilRVvSfISCcYfhM+MyMlv0nvZazh49Y&#10;7jDAjjvWdvLG53Ld41DhTreCU2OIJVfHO4WZgCdq2GrD4ikPhDI4PBxmKRJHAt1DUVdt+wZyMPl7&#10;euwdGwJckb8TKtGRYFTyZSBpALImQ0uy8UqOCnXY0Ioo055RmuQoA5Rk37sVJX/fFKkAa+dAYGNJ&#10;156dJf9ohKmqQO9ECIyKMKH3FTa4Swvkt37wo1zAGWlgrQJsnwOawgS6n2qt9lah0miIF8y9OmLq&#10;M6/UZg7+kvyMZu8wGTCtAlRlvxRD1Mg1JFgTYAY9D71idv8qeD+SQg8ZZQsG6D3/5dzwMKkiOG86&#10;5FN4rX/Hwx/Y/Qk6GaGs4YjjzAVViGDncjiLSGXTBspECBzwGQL+/PzEn88nPjjipLo4KDN8OZzg&#10;GFKhFU8gfIDoCRw7+HwDnwdi2EG0gSjmRUHgHIq6icyo9cgsgbO8Zug0DCcCMDJfvcOsvWKdjWT+&#10;+kcNJ3UDGbNIWss9LBLIcfNzl31QmlYgeXbue/ZRJMP+i8VHE+ZhgvJBlPcQYigd1dirv1rTiG/8&#10;cRwLII6tlDmlc+E4PhHOJz4/XbbLQWbgZAUBEUKIOMJpvNj1QTFqXvUmvLqOM7CeG4nWFWg489a0&#10;hapiLWY5sgYAKtg2bt6cI2xii9QkcLfed/3atyw7Zgxk4NpzXoffMAw2CPHz3fD+/gW/+c1v8Ic/&#10;/AE//vhjHrYcqcETpqTjmm/R+HfOZ8Vj8KCdeA+90y7sY9qmYmVxM2Nd32Khl8ulBmHZPqgy02pu&#10;Aamw7ZIqrp7Buw3pqsBYgegrdvkMsLgaYq2A8NUzObMquho4zt7rXdXAnYH8JeNPwOEGeKNmaDc7&#10;33Ro61zFwFPWhjDuZM1FXdZRAxApz/C+MCYVlM3dnjjaC0ey5OlweHpfSIHzanhZK9Wl7NlcP0BZ&#10;yCl5pjQDcQZajNdbGarK/2+GwnINY2GSS92WjIl68KixwLN5qMqqpWbpFCpnAT1psM4UMJXZm3y1&#10;bm8xHOmGH/RsgMCGVS/L2GWgTnMuZmHTfbgxDdk6LbCssVte1ODzzw8DWjk3HiwoiLGHw9k2r5b+&#10;IYO1ZtDLqmnVgD96DPeV2uRqYCM1SokMM77qhrNva94OH1fsuKyqNF7jxjJODYmM13utS2ZM3xGb&#10;y4QrFmCZDUPP+2Q1QTE9q29v79j3HQzglHBJIPUxjoa1ChEVMhHnnxE5+zhHW++MACa79jxaVWbd&#10;KOoi0ASn9F9RfTsXpW/95zxRKw5mW2pf0arv1rrAXNdSR7tEFMs2l1qBGUMsIYQyGLGB1TWwVwMF&#10;sZaPzZyLb9sddsQbcKLBkf3MbjSgaTzAR8/eCKwOIYDzINhLboLs65FyP6bOupiuUQhntqBNzOOo&#10;GKdUBhj3VKBFTaObjCbnakZIas9jAaVlgFRALWY4wGR9XZEv2lDWUa+llc2XCvlO9VMHqOKLLSHQ&#10;5f7EUJjv7+/v2LbdKJaTBYeAp0rZldfweRw4jiMNQ7LFqSgU2/6y2NQKwJ/V08j7TMoJk2vrEx5j&#10;6pDKWt73Hf79vWTbJTWlBO5StX3icW2d+maGd67Y7DjnAM/ZKihmcJzze44qn03ucw3QduRqJkgZ&#10;NFX1j1aIkMv2Qtn7nuV5k+us+swRw1cDqRQrMUPb82g/daNYMYrUep459VxplZwG79tau5xhjZ1Y&#10;90xRSbNIe44DPDyc93i8PUBEKavg8VaDd2MddAqtX5M/iZxSVtW8w5q7YmverjcAinVUPc2pBsTO&#10;rBNVX1DICUxG+XAcT4QQsW1ileSVz7zGIKIi6yWAP4SzWzujmbsSgJb1wpMAbXtukBmQtGdoq0bQ&#10;9nBXJM0ZRnFNnBvXA1eKcquqVoRG1jlBPDynTD/DNUlpZv3c/5v07EEFrEcZ+kMTq0sAVclsAgOR&#10;oj2bUC1Nu7O7DG7odtbKz/K8vzPxGzH27rDyOYP1ZbymmyB2OcD2gX17wG9voBDAZ0AIBA6Mz2fA&#10;8xlwvkfELQH1YMoyzwwoM3AGxrfPA3/+PPDT88BHiAhw+QLL05BCcZ0w788DdH7AuSd8iHDhCeIA&#10;bfbjNAPMpffsTJCJJXHxrJFqJmillTTNJW4BTHck/jO2a4wRtJDl1gKxbUZMCWje66u2DAQb4EaO&#10;sO8b3rKHPMGlczhLkaS5Iu8MK4rVBKFaAmR1Bo/BIdngxH9ewBwJgh0X0/WzOyTGUyz+eKd6Nhq7&#10;g8xgaQ/zGWh5BzS6YgqPpJ/6/o7Ce2eNcJeVkOgNSp5YN0DK4Ui2atAsBS5ZBZbxYieVxBNQTLMl&#10;XZvkrYY5EVWiRtrqya6+7bHh/csb3r884DeX8jU423QNbHZ51PDwACjhPiR3Bcau7v2r9iqz9dWu&#10;vbvszagO0XqosnEkJrbBw21mgAbwf25g5dUAeTSAbod2q0Jg9pozy5ARaPaqnc7V3t0Oa+6oC0b5&#10;GXcyaup5JAC6Ak7Vhs98fdYb9m4HJkcLdjWht8xttOWiyZX7lEPyWgl+wsquh1yt3HYmPV3VSeaa&#10;ZBUSNUV78QR2uR6JaPJa6t6UANZK63XOFVsLOVc0u2sELrSWaVrBVeqOWIN/4TJNgSgDhRMvccVE&#10;K6CngNv6/pZdWDU/JgMETaMO4zNeAajxBnx3nzCEhabJuONRXNlUio2tpIduWuOQYcGla3SRC1Ce&#10;u/7sI5V+Gy98YEd+/MCgoWfLfjJkG1A3JTc+woYE3QKDdtAENdzlSdN1yTS+aOSGam6ibv9gxZhC&#10;o4apHv0YBFw2utRBxmwbsKr9UGdWO6M6zQZJ5s/qkiqRXKprvBc7Fgc4wr4/sG1bvTacLcWECAPL&#10;TC/AjSe5iNnisV9Dq7PU1ha6dqJOaTJLDe2HurnOoJZpaNxPFEGztNidfU+t9ffEEHYevgCQVeHq&#10;/QaOEcd55GFNq4hwAIX+jGDuHoECZDUb6Mz6Y9WTt7V7Og8AsFeDCGeDictEW4NEsHvvBByRAYX3&#10;Hpv32PxWWtcIZBCvbsry8wQ8ZlFvZTsV8Ul3bpsyXEZ1nFP3CA1xZuWFrff7wiZXFmaVtevgGquQ&#10;q5qxfX8r1uoKL+kttkgF8ubBMDn4vGbJZEMwwpn84z8/PwCOeP/yBZTPYyIB6WV9EhylTAIB20PM&#10;VnqZoe81qK2srErNoAZiMrRgThmA8jokNRTZYUhrY1P7xVRzkMEceueBokI/Az4+PnGeB7zzeDxS&#10;zhxtWx6gx1LPJAugWILWjc2M89gfOzz5rGpIn4dCSPkwALzPKgNOFr3O+2K5kizoCHAxYQ3yXHLj&#10;njAhjcQY4aIrw+D2WtXBXzT7iNglSd2GyGkjyBkS2h5xVDLbfCZV4xEWymBR3yQw2+e8BZefZ7+l&#10;/cHl7JVwnjjPUID7NNRMPbkTO2GV12BAelUnaFInmvB0WWfaY77NFZjbMwub3hkLt5oNxE2xqQud&#10;Rs3JXMhFMedgujQN64amzPVsivkFXCmmqDsDa28UC6ZkBxDUKBswJQPY4QwwUv6P9qWO9FtskccF&#10;+Qo/HoH3mq2u8zKWFtzGAlMpFG5k5JUaBxGIydElKeyiIZIS1f2wDgHtPgeiGW+zmW1U8vFfFbyf&#10;gQtXVi3X4MuIVi7FbjpcyXl4v6fDKjzgEBBB4OBKEG1i0pFxwZEzOUTgOCO+PwM+zohnBE4mRM1i&#10;y2Cec4SNCf6McOGAPw94f4CCS97kEq45ItWBJvOn1ld1cG3lvehE8hsso3VIyb0gSrups5kMYWZx&#10;QD0otGK33QoXGQCy8gB7rwB1omxUw0a+XQurPGVHYukwt4APlUPc+PsN3pP4nLdNfZsCXz32MkMh&#10;xtznKJYUqrpBNxwtQ771G75iC68sMEZNAA1CtfTmvgowGW16rXRbS97kf1uPvzRV98WzUYf/puux&#10;5ftYGy8M2bowwxFuiz0VWGPZ+vIsVimnloQ77+A2B/IAU0CI1m9/KJkd7AEsA6NJqNAMwG/X16wx&#10;Gd2r1Z58FZw1GwzMnlAmyyYz7FrQEAiqwWnrgKDZ51tZvbwCjs8GI6+8zqwQWAXNXtmX3bkOP+c9&#10;ryx9LlmtjUfzCDAXqTyGzAxq9gbrE7mqNcznHwCgy3vjHGiQgVF8TRVDbnYvb9lQNczq1brSrMfy&#10;s7g2KDRSHHT0dWoIhKSnamDHpslr369zrjLmoLzNOQ0SPFEBrGJuqMWXVhgmulvh5L9i17pWGrJu&#10;NDSPu/qC8siwj0YAMpQNDdmfMxlulbXTNE42q2dV76KXPDdNBw/x4UmTcUGymO4di4mYZgeNVFiv&#10;5KFoZrhtHmlEs6izF67UMT20jQzT3BmHJFLhYErqvFIwre7z8DmeNY9NaPDwTFA1b3md9r1NErm1&#10;Pcvq/FrZPY73HP0WKglCM0Flz3Au1VjeJZY0GXVi7p3QDyAFbANVRmL5/IqYNBzsDz2/XQHwnaMB&#10;KI8F8N98DYq5qVWmtFLQsCFByf6/+dRXyDWqIabVxkHsHGMIIEICrTM7l7ZsF8MRobuP9cwUD+SY&#10;+5IyrHzhrGlr/7ZP6HETy1Av5wG7Rf0wJjXp7xNQUYhIibjEIOcBx2YYzyF2hqvkXA5P9vkzkNmn&#10;6QIYH7GB2yyvdg1iQCyb2es4InDDUF2RGUdfbwNa79SpM+JjsQdpyFVpoBazbUO1tUtDKV8JCo4b&#10;5bIE11dFrPx77zywJe956c3ahZWsUs4CiKbAWlcyICTLDYqMpfdHwyLPwH0IETEmf3nn1LVc7Ov1&#10;noecw8BpXtmsERkiVYKIBTpDtvHZtg3OO3gfh3u4tlMqgyfvy6DDFXJDIlQUUDRWa92Ui5bq0lHf&#10;bcRIVF0G6rPLBSBucxVj5OIWICqIlDEXilJmht+Z4Uz+ee3X+95D1PaU99AdzqfevYRnF9Z9v5cl&#10;1RLDOWWxw2SGujwLrFesc+1cYJ5N9e0jlwVd29SfE6HtD8WKS84LHVTc9jemwmtUAeoBtHa7oiiL&#10;LcEyZVBSR3BrA+NlrbtpgPZKFT47Z68xutF64JvfNzjTbhD3rrANjHqESS/a/mwGI55nyoc8DoRw&#10;ImSb9GSXtOPxeMPb4w3k1Yi6WOclFfKM0Nd1AVzrr78KeP9zQgFfYTWWAkmXVdTSr5AnehvIb3BM&#10;SaJDyQctMuNkIMIppp6wdxK4fwbOgP2W6hYXtdVW2rDJgzjABYbjE3R+wp2f8BzgwlYOt8o8q0D3&#10;fHGxYVfct5VmdAFqNw77K/bmFStfA/OtV5lS/g5Zp1e2EauhQd1INW++ys7JJTB12zaQp5orQKpf&#10;7KTXKlm9AXpsJoGrRbpzac1kPz7ZrGVy2254EhoScqGCpjEYgeWvDMlWoGoLCM6SwkdgZdvIt2Ev&#10;K9aP/hy6SBpJS50EszT32efiUnIAAODEOfwZOtjGFrNdOb68vnL/nAl/axqWzB7a9w2Pxwbvk+9L&#10;4JCLmRc80qsh+K3U9TsMq5kP3Suve/eAvGIlC4KwfL1FCBvjlw+DV4OtWaEyG5zcvSdXFjwjdsPd&#10;83T0XL+aCXBXyTBTCKwAo1lYKTNf+JWP9/r+vr2wPnFvGDwbeGngflS73MlkkTftVLG42nNXA2zz&#10;ubKCiLihknL/fLW+82UvZhTlYaRYfhc2ESV2iSvnmATTZsAvg/9BB3YFAlEYXoeYZemlGc2S8WiF&#10;VsWOo1I959YBy9qiOetm+TQdqC4ZLExDu4oxOE9KJj3el2a2cN1aQh0ozyXcWO7x1AdHNCpIMj78&#10;8qd8jTqgDkapZmpvavNs0A3uLetJ7GBg2GKV2YXOckXnQAyD6n5h0PEV++tqP+0ZezlvaeCRu6rF&#10;V+Sa0dmug1X1dFwzzR1V5Y0wwikHHwoQ6TP72mflp1PWCYXFOQmrSzYQ2tKk8QHn6+vXhsBd7dnO&#10;hEXGyyHO1RnIg3weYd1bD17k+tCV4aAMVmUP3PyGt7c3bPn8SGQdFACvY8+rgW2xaRWQj69tctYD&#10;Nvsz+89rSUJlIDMAscr7WFxPbd8hoLtdo7Wnj1HugcsBxzU0tLBsHfW5GuizIFbe8Bqs15Y0s/UQ&#10;lc2L/j1as1eEtLZf6ULeJ6GRq4GEJQRRJgxmpnhmi5NLdhzF61v1YAI4Ph67Uim4YVBpfX5rhsG+&#10;75ldngNrY6oBgKo+DyHgDGfKF3N7JmL5SuTLvZZW+LmsjG97TYBMwGx7LerZMCdVkHPYtr2oaPYc&#10;dCs5DNYmMVoQn2rNJc85KzvUmIOUW99tM5iFK2det39XKqECk2OWyAzOJm2JwugUAjUQ1a5f+WwC&#10;3iesxBdP+jqIWROaxBaLcbPf4FpD6GvEkQ0RJU6CYM35yskqjSOVUGPOtswjC5lRvTRj17dn1+xZ&#10;1iRQwYDSn+4y/NRi2E0Ni7F1LXgcxIsGa5uFYyeBhVMD8czijzwlNAhuNXNjuNr7XsEyVrayK7ue&#10;0T1qyaVdjyxbGYntkhsqOUbEvzMGfH584qef/oyPz4+834QM3js83t7BkdOTvj+GpOVR7TqzXOuG&#10;UX9J8H5lRzAqjGaN6sznEw0jgKCZE9p+gfJB7wHnAUdw2OBoB6LDGZMtTuDkg+uzv1l6vTQYiOQA&#10;2hJoT4lNW2XcKjCCIyge4PMD8fkTcH6kmxUiSDzwlG+lXgyMReAf3ZtCleadbdDVnbDFO9ZGV0BE&#10;G2hR6ypuGrtVgclDP65OcmUaEVb/HctEV0KHKTO003TXJTYHSWCt8qWKUkixZXdazk3+rKn4TMB7&#10;PWRkgi2edrMCTDb2AoaoIk42/JZx3dovzIrzOGSL0uV9HYXvajbUytZq1DiO/Bl1wVkYSw17XhfH&#10;lKWExZeV6rUTOa9YMRV/vMazv39vbNn9g6zDacFPXGNicpEh7FLvN/zww1f84Y+/x+//8Dt8/eEd&#10;2+aKdA4qtGmlhhiRI+/czys/91d8y0ffN9zHGxYiFvuYeU+MJfOR+OL9EA0bitleNwsNG4H2Mz//&#10;O/ZDrwL3rSTxFbbCyi7rypJnMu/tZkcjL/YW7DQFJvilGqEomy6UG9zYZRlPw9cxtelA8yoYeVRQ&#10;jTJGZtd+da9G91fv+asBt8kScVT3Rm1PNPAmpsb/mkCgmAgOlRjNxbOaIyMgIOIslZZ3PjPrY/K7&#10;R7bJ4GyP5JLnc/K9d12xKmG5rJox5cAMZJ9sDd5ztjFrQ17bRmzWOHT3KsvEEaNlZoGHtkotYLQK&#10;zhqx2e/sH1e+oiv226pRGq5VtUKYrRex2AVyHAHjypZIYTnVB2dV6zVDcEaj4sTlHsyNemB0TZbP&#10;84D1rpu9eV17bVHS7uuGHcnX5KSZAmtGvBmrGi0QQMWuMjeSjgrphRx1dkDCwJS+RViyWmo4a5iL&#10;da/0JCYTuKpfrsDOdn8bgZ2js/4qP2ZU/66sBwVMc77WrrJHhxjg2cGTU4ORPEA4A8KRPNvf3h74&#10;8v5ealULSjmVG5GAz451yco54kaWypr4Zq03ekVwtVaKMXaBv1o1y9qXBWN7hDFRpyfDiE96B3TC&#10;ehnXH8eFrVuHm9VD2mAFA9WzEKjamma0FuT7tC3qrEYarWcNerX1QNvfzTMrMN2XzH1WxKVqEZTO&#10;8jOc8Eg9i/eJCe6Kj/xeg6mLYqb3rdZYS/VXB1wkRE7s+mSnc+Sw5qiGNUL6AvyWg2lV+KqsEWGn&#10;+wze95+VTD+tmc2jc2CUVeS9B72RZUfLfmOCzdTAJ5+TEkK7+WrbojdfUdXYdQEFdCfLDGbqWMT6&#10;Onfw4dJiMiJGV2zwOCaWerE0AsFtbqhCAVJY7Ntb8ps/M5tY2OMz0FSeIflMftuyegNNCKoipCkr&#10;otT3p0/vnK81BFkCWyVBcAacBXiuW0N6L2f1i1c/nxQpoXWoGA7BzFlO5R6LCkzbxWgOklbn6vu/&#10;2pcNAefCBs3sU0KeoD4wNQ0c5suFeXZm8hJfauuj2VnaYlEr8uArRLFR/SdnKFE/tPXeD1VVOgS3&#10;9qIY9uR9VmLeryPj+XziP/7j/+L//J9/w/P4hN889r3aZ1MuhmIICC5MBw13SJhXZNNfBN6/Epaz&#10;Kiquio/UREVjj6kvfnqwPRw8HPmcVE+A3wDyyRInRjwj44xAYOXYTrlUcQ7Ob3B+A/OBEBgx1qK0&#10;BJfEAy6ewPkJPL+Bjm+g+AS2rTzc3nvsfoPftjQ5pWrs0YUtmcVMaAOZumusCrxMDGuGBLgEDa7u&#10;5VVAzijEdMYyvctk6tfLzPajZ3cREch7uG3D9tjx9uUN27bhPJ/FA1YzwAD9cEux7orUVuRy1bJB&#10;by716yNGxQhY0Az7tnjUUi79b1sm0cqe5s59udpAtQ/hFUupZaTI5t1OaYWhsalgICIqwH1bwMWk&#10;m4fPhc+W/fDMmmjUDKshYt0bqBSA9d5yY2XkzIYpAdIa3IwhFblfvrzh7//+7/Cnf/lv+Od//if8&#10;+le/xr7vOJ8HTg6ZTXBv+twOVe8FCF4zc18FmEfAGImMNQfKto3bKPPCAALgFl0YQEmvHU6zAdKd&#10;oeOdIddVJsSdPWxUjN2xD7uSSq8GZS8NX/XmybBF3IS5Vl6X6xCNuTHI4AtmpSilJo3wiG1PNA64&#10;XVmAjQY1V/7k7feP9lJqJN0joKBlC5UCcjXUaJ6/dpCr14y9Fum+RfGer+wAE3ZFKjS63EeXAfOW&#10;3UwpyLb449M4/4HzWRdizviQ6xIjovcpoqy1KgghESTaoQVxsvkUpg+n/+bMDIrEZgg4yp+ZnV3l&#10;3mtYKLOEmav0uWWQvTIQbVnnV0zwu3kdd7KAfs7er9dtx1DChRqoJaOoLeOO7Hl0/g0JPPpzFRWr&#10;qFdQ7OdmQwtqMqXM+288/19l2t8FhAk0VAndyR6ZWp6YOlMHcZceE+QyoCzDFlZBfWLJqMGMTHoR&#10;YE8DGiUwuAlMbJv8mIlQXKwF2SqttNXnBWlrdPasFNp3FRers7cj4CB7hjd1sYtaRRuzD3va047j&#10;wHE84ZzDl/cveDweJcNJwD3dt6qJYjobyfVgEhYZaBcggAbsVoO/FiNUBhtGrn81kNb9TnqEXQ51&#10;ZBBFxcKH8ZsOQSU85MFGGgBHcBCgxpVzrdhrluGuM/Yd1WogWkuUhpk8Y5FWtqozTPGrnC/9b68y&#10;h+S3toZZqrqUwqT9Xhm625ycDJLExN52LrHay2BFDenOcBbW+PBZIh207kpNEFGBWc4hr8WOJVue&#10;7vuGfd/xeDyyna3r+s7SH3qvrLzavLR+gG+sgRrG+cyislVSlPVR6uKoMJ90L4/zwMfHdzAzvry/&#10;5+vnip1TAd6dS2QIzsSvYsHDNUSVqkcBKTUBiXc/9xrxaeZUZDCCWXM6l8g1LHB9feSaPx6P4TUZ&#10;/ZJ97/Pzs9zjty+JuFaHcNw8cyEx40PISp5Y9gZsCSjXalTO/0aff+1Mj8yQM9tEhWjrYhK/hGaI&#10;TNo+JhNDizWinA9e0zEKebfei/5cr9jQ2lGkA5YZtzDUZDuEiSrF1lIrtaYe9F8JoWdWpbPeswXL&#10;Z7XzKwqyIRFDq1VUFkU7TGj7sqI+Qc1NqviQHVxWrIgRY85jiCfO88DH5weO85nxYMC5He/vD7y9&#10;veOxv2VVkh9+3jt2t21uyF8FvL8L5l8xgmY2Bpaqg8a7kypnixyc/Eke5La8aW6InG7WM0Q8Q8QR&#10;GW/Zs7VunsKySH6GiIxwpumJALyOA5gDiA/4cICeH3Cf37CFTzickAALYa8473LxImFRVIDjKV6l&#10;PCY1QEzKA5oqMWPo+XcXqJpLhuh2o3m3UZsHVWEwXaKGLU3DhV1TwtkAxT/88CN+97vf4V//9d/w&#10;8fHMEs/anKeXc8h1ZJIVRsB5VgwhLWvkbgMYyZJmRaD+t8LiKWyH5nNJsSjhgB1r8UKeObLo0XY3&#10;o+uoQ2pWPqsjGxx5v/u+l2l8+/fymeWXfF9bSEmYifGkz4BP6/9rguYUuNVu4Poa2PXUs+rqa1R/&#10;V4IGGdOCfX9/w+9+91v8t//6z/jTn/4Ff/c3f4u3xyMXsQTKzR2Dp6zKKxDxLsPqL7FPrxiOpdFE&#10;dfUy9cSCvZT+Db0MLg398XgN8a/Yrnd+1ux5HTVcr4A9Vyzq1fu8kg3eHcxYhlYuR7VLBiu1FM2H&#10;EMZNnUejF+t/yzcT4QAAIABJREFUPQQADYt+bv0xu+53zrM7Vip3apdx2FLfOFYbNR4CbKOB7ox9&#10;awBtrLOEuAnl4s7vvdYTVWqsnlfQEARtgUOGRyQkWX6sYJ+sBsfahgCILir5uvVhjdl2R+fPIIfj&#10;FS/ukD15c1PnHDIb31A2q1oks3CQ32NsgOnUGGe2lFEG2vyjdjhwFdQ8AlmIsVxDK4b1K/X0anA3&#10;s424ahRmIY7Dz6PWWAvs9kPcur5GNSsPmhvtZthmakiwLF/VsVCh2RpMz8+KGMZosOiKhLIakE7v&#10;a1Orj671vNGeK9Z0veKzf30ku+bJBodUj2HDNE0Bec77ZCFhrKzEyx2JvU99DVUazFwsGAuJuPZE&#10;X52RswHvXQLSK383/j42gFVhILZxDjLiiBFHOPB8PlP/t+/Y9i35vTtqMrXG6hTdAwrjnXGtrpwp&#10;Etqh5u36hSogPAUeVFHYWlz1AH1dhs61o+wB+SJ7oidwMp8NbvBcSJ9IscseGQHzsyFQ24fI16S3&#10;cc6VPunnDGRndchqKDXaH1ogJxr1mNi6UMEhWtDVFwDVJQa8d/VeI2brnVEt2bNAOavOw3mUfYIy&#10;GJxCrwnep5787e0tM7qdrgAtoJ7Z/Hq91n7Sd0M0DVgzc2GOt6S5ld3R6GvMrf1bxHE8cRzPlHVB&#10;lEJWM+PcO1/CYDdsYHnWYyjEBoCwoaltIwpDvoDe2maNsNz7NelPEwK13eNs8KQtraRPDoP8tBF5&#10;QGpav21wlHIGSeedgIoCXWyGz+PAeTwBjvDOY9vT0MpjMwr1cAYc54EYQnld0/lltFlstEhhZd0z&#10;w2qA6RxAvhviaEsalFwFNtaHRtwCXtQAVGxorshERSVghvxrYFvnhOmhYrV6steir1EHpEHw5TD8&#10;UtGI3v5rRT5b9atXGIm2mGo/6+wsHKrvFIZMzf6go4nKcIc5Z22kYNovX97h/e8T6chR3uMe2PdH&#10;zgzaDOZ2xz589Hln9m5/FfB+BqTcDaflSdhkh27zoFPKYQAl/TukXlOmSwdHfB4njjMgbA5Z6VPi&#10;zyRE1OXilkOe5kUGOCDGE54POD7gnp9wH9/hn9+xxQPOxQxkpQC3fX+kwyaHbLEw3MpBuELvbzRO&#10;1KNZVw/czylkVw/rK03nGITgIR+RyBZ37QNYHzRrAwAi7I8Hfvu73+Ef/vEf8O///h/49v0T3799&#10;T/eQIpjqxFU8KJkcdFupw/L0x6gAMw02wbFf4R2/2hHzW6Rr+uGdAVqa+S6vLazQEGJXyFt2jGWk&#10;6IJQA+9SIMz81bW6QN6nZpTILymwzvM0hYWWJeufFUPAGaukjpzOq4DyJOyVDvVASb6aRL31RAtg&#10;WMsOkYpyYZN57/H1y1f88Q+/x9//l/+Cv/ubv8HXr19BYITjBJ8pGCbPa8eg29BfFZ0v7vIg/xm/&#10;Rp/1kl1K6JrOCq5wUv1UFMWEnlWwdm6xosHekU9+j0Res83a50VbvbQO6J2dziB8+xLkHXhTr8IR&#10;XxnMvDIs6PYdOx3NIH3DQkUbimSBUf0Z6w7ZhjCOGHuTgUNhw9CUTfhz/KtXA5lfev7dyX+ZybRn&#10;SoyrgYRWFc1APnFJZQNY2jhXNqFdunzi4t/ai7XVmeddcgCLmQkfoz4pE+geHdhVsF78duXnp+Yi&#10;B8F5n+upWL5OMb1rR0JtUGtIwnNSemPdkSc+8pEIjrk729KB3+8gq4Du0aCmZfl1hfnFsG1lcXUn&#10;e2LFgL0abN1VY14F2/fXb7y/CydUiBOsh7BEqnnlOijW3vfoWfn2FJj73bf73Cg4uHgJ0/0slRUA&#10;aK4R9wSVlWds+4yPmHVTlj9ZRq2QGdrXTqBob4URmBPz29ffJTA1DzpYnw35nlcrgwQkiK0g2AaO&#10;v8Ku6/afxoroL1EL3VE1ks6FoDH4kC5ntXCJzHh+fuLz46ParSi2uLa/4c5nWK8xp5KvqfR6qwyd&#10;4fkwsRi717txJm1Hs55asKq+B+VnzTTs49ohRQK5euvPSp7iQryS6+LI2WeDirRsajOjCUz6lwDD&#10;M4BNA2RDVeqCrHXHHmoGmt0J4G7BHT2scy5lBRCzGfzEM6WFicMAkSv+8uR8OuPJ5oXVDFohH6K8&#10;brEh0mxu7+H23YRi1msHs986CdpU9bMGAo/jwHmeIAL2/QHgUdaNZM3pgctIkVotfubqk75uq4op&#10;5wjMrgwh9i0NIvY9qwhEKZB2q7SemcDBPufk3cCqLF3W8zxxPI/0mUDZlodKph8P1uVIUSPPqoD2&#10;Onh2RhKRnvw4jqHf/WigL9/j8/ssdiGq5tJEPrHLOc4n4nkmJf5jLxY4pN7/GU4cz2cKFeY0HEkO&#10;h7HBYfTWQuPBPclg3hVyhwSz1z2Weuoo0QDYZmDgmjGznGmHRi0D3HsPdq5m3UVeul1oK6GsPVTY&#10;S3WA1Mz7vk609tbWZvOeOn1EWLkC7a/O2ldy+cxzG3lJtDIkRG1H3SjePGCI0jpviZssQiLC4/GA&#10;9w4xfgXAcD7nA3mX7w3lnKx7xJgRtjrKZrl7lrzmeT/4/9z3i90DMip4efgwUFPjsAVhiIsnNTFj&#10;I4c9h8oGFXB1RsbnEfA8k+89MohLkqgO8amvP4xSKHneXQIonKB4AB/f4T+/4xEO7AmaL4Gp25Yk&#10;Yt55hBZ0N97q+mbBeK5eTvFhabCM3ht5NHV6ZYjS+oHeLfzaTWjk3z4v7ObF9qgAI9UlEIB92/Dr&#10;X/8Kf/u3f4P//b//X/zrv/1/+PbtW51sR7mh1DR/I6ZI9RKTzzEOgYXxwO+LMCqSK12ctP9fs9P1&#10;kKL1/WwnnXUCWwHmOv3mcmDpIlTb17SHjB4AaPBeD02qHBD5Z/H0sNf3Xwqydo21rIqyaWXQpUgt&#10;ORVUlD36bGPRvwe5Js7FUly1a3QYAMUaxJWmNMkk39/f8Nvf/Ba//c1v8PXrVziipNAJjBh0o+Uw&#10;sn4aF+LXkvBXQsFXz1C7H8x961H8/qHtb0o/KY2T8mYkk+whq2UNOGlLK7asTlb0zhbkb4ESUizQ&#10;qLM01BAuNQs8ZyAUT2cFLolM0iiCeLIn10BIrZLS59Uw6BSWIdqefVqgRN25yI19jXp/jJ5psBqc&#10;M5S9AZQXLoqfJA2aALO2Mf682giA6H5xd8fiYAVG3lV7/FygZwT0jgCTkcXOdCCkz04zx9LX2e4d&#10;hLxfRp6ercNBsgI6k+w3FgCm+KY2ajMgMaBDCGCKFZzKYL2Rr7towi5LwFsG+b3aX9IZH7s8+ei4&#10;spPygEAPB+UfOHZ5v0/NWjiTFy+rwa8t7GU4GbONDpuQujGwTmYvGgVdEX4JyNiEZjYkgdXaHK3T&#10;9t6NlCB3w6u7jVOAnMG2xdJgqcDWCgjl0fbQpssq5TShott/i5qCbN8xsJLsPhfRtHaescKmtTiN&#10;iClqhc6AfqprWKz9+sA8Hqok5Oc4BchrH2hHyiKQ1BmGapchF5ydqEK3EmIbW6a4Ae814SnbwlAE&#10;cl5G9dxXVnuMKdi5Un5enQsdYaa59lwXSreDdv8lCiXFxPTOKx/o6oldr7MDOYBDAhyfx7P3Pi7D&#10;ADZ7zLiZTzVubDImZp99BmDIHg0DYkRbnWn0zGA8fZ3UkRwUMCJhvWU30L4VGgegOsSLsarazcDb&#10;KENEfeUrcD+w9WBYXICgbXjSdRfFDi3U4qPcmZEKTvejs8Hn1TqfDfRnVmnd+atITkQpu8YVtRoB&#10;7AomYZjsMWKDQ/QRMcSyTxdfAMWuTkodZzzDTVi4BrzVIK+qx5N7wXGc2Dzgt+xKkAlzZejOnJRQ&#10;YmkWA57PT3x8fICI8OW97l9VtU7V7kvZYbW9btsvtz2f7jkLUAdla+upqC8S235TILc2FpOBV1Ue&#10;yR7qW0/7fOlCOPHx8YGP7x8AgIeEABflv7VZ8d43Vma9xaT3Ho9HCgcGUfGDN+suv3iMAcfzwOfz&#10;E8zICglfBrNy3kZREBRVh8uMZSokVVFiHMeRbHXOE95T8sPP2XMxn/fJos1ZBz6u/z6Es4YXA8V3&#10;XtZ9sd9CVZnEZjhflGcq7JpczXsRdSi4BeNHe21v45yeEbHivdcrtIPAMuBBNLUL+LqvT5hLbPrA&#10;HpQf1Y5ttsMqJPsqlHZm6zJjvZd/G9nUyiaUt+t8WWf7Nk+dBQ8KdqQ/qx40KNyQEMVVDDVL014n&#10;eZ6JHPyWM1F5zz+nUeQlXlL5GaO9ZkT6aW1QufRL1WZv6Un7c8B76hiLpACGypSKVwUZA603ggE5&#10;6l3Kizx7lYrsmQmOUwjtw3m8kYOPXJhiTEBgpNBadmBsOcySsVEKt+XA9eGRcFMGnMhviLAxg84D&#10;7vjEIx54A2OnPHlxvkhPU0ErLN8E5AUln9UerAIsl+OJLkCC9hEcFAsr9tSVBYGe+IyC4O5O59Y/&#10;d+wFumIe9GCO9Uem/Iy+ve34+sMX/PDjF7y974Djsu4ZDSAFNMxcu+HZUNue/U6kX6tO7DSYvWLY&#10;tR6iM3lfCzaLTLB6xnsQuewt6fP3eVifNwzZWPu+l9fX8rv2+7wK6hH2gzQDwqKspLrq56jXlBSb&#10;2lJHGiPNABCZcinsKLNJzIT/Wab7UM3oKEMg3RtWHmZ2OGWuO9djQ0J0ZWPY/IYvX77iN7/+NX74&#10;4Qfs2wbOafdpk88HJ1lp/wzQGzGW7zCzrwJVf65vu/k7+RxcLXMaHoJqBLmA4/rwFWOzqZ2NkvPp&#10;AtjSdBbMyPzcuQpBJnaIiLOsQWJxmtQPuSYXlXJBWEvc3Z06wNJ1Vqzvu/Stst+LQgF9+JyFgLhh&#10;uOtztuuuG/kxW8YbDzl9S991/cqdjQ7ZgnAWooj2XnbgHDWePa+B6uPh6Wss+lnWw9XA4BUm50hZ&#10;dcenf/S+HLnCr+/ImlpGKvuuY0MUWAI+6nd9JJ0NrWPlf881SFYKWo6hFs65CY/klIpDmuOAyMG8&#10;13rW5HNTpKmqwRWgH1TDecWmQwbrwv4T3/xyvT2wyeBXwsdiLYhFVRVB2Quci2+pnJtg7eXpil9+&#10;uZYGoJLBb77ePF/n4zXGtolTf+o9aJUZMbcD4Gktsvr6dBDGpi9S/su1Vi+iOQWUt4MoagZ67c+u&#10;ikf5mg2wNKCwHsAu3n8bKntda072oy4Mj7r5qZZ6lx3cUWZ1krJrahl1igGowHhSw24SdrpqEL33&#10;1hdcgZsEeYYyucA5eALIi93FXupIqWmE6ajPTnk+Y+BiF8h1el5JWGVQp5iDdC+fa7QWr2oc1k0+&#10;ccnd4cFz1A7VYegGlYThxcoSaWhIavGTQ/GyjohpkOkykLm5wrgtbFGplnhQBw7CE83F5pWCsQez&#10;Y/HdrlfGgBp5TenNxqq4aqhua30DVUvrPR6mf6aySLlks6TenWP1w7Zhq7kHRc3f8JT7Ducy4U4B&#10;JZxr7wxQcs5dgKt2Hsih6BS51Kkz+9NR3kzy9p7nKo0snUZ+93cVJyMS3Yx1X/opL0GJLl0TTkN/&#10;71IAbFFRlPOUM9M5FFIG63BRNMpuM/iOfWCxWhwVPEw3nlk7vLvyvIQz4PlMPRxly1sHVwYP3hFi&#10;OPNnfSCGkPamEHE8Dxz5nrusuH97S9lq1JDg2t5T7GvLZ2vsCkMIeT2FjmCWiEE1HJZDBCNU/3k1&#10;HOPueaIabB1TcOvHxwe+ffuG8zyx+60+p6JibGwzGNmCMKYhlysD+WRRBBD2vQ4bo+QQxJBVQDD9&#10;UHofB8J55ntcMQ0iNmG8hbyo3AtKyHWIOI8Dn88nns9PfH584gwBj8cGvL8l27V8j5MrRVIlaeqF&#10;1H8hRNj2I++zJq+ujutlaNSRLCRHoDgr1GI3DWfI5maUAQErcLwntFngGirfQ7Pb2ay3Vjlgnm9D&#10;RMZQwd4dDIyCNVRiKHdBq5LPaLEkbhxNeOnTP1MAznr6q96MVL88Iz2RyajUBZW20M1kJVUjFYUv&#10;x17ZTQnjbdlwzJLrUukfljgRc12lFS8RFCJicKqfVe9ZkUfa/q/F18xn1U5weUhW8xju9aOv2eYo&#10;9svY2oCwIloXif/Ag6ksgCFmw12R7MlhB7A7B++QmSBpkZ8MPCNwRkKEKwWFkyKPOAMosfw3c0CM&#10;jM0xNgI2RPhwwocDOwK2HLTmXfLL37fEECiLsbA0ehZF62078qWaHep0wUy5AuZWvsht8Mvdn7OS&#10;e4/ZYTYkYsYwmAM2ZFluqpF2jrA/kuwqsT0wYJhVmJGosmM6Pkf2rBvbjMAA+JU1xd3Us5cRcicV&#10;XHnOj+xv6uv2E+PkE7ip748dqN3KCsXbUUDxCo6LHVUNlEqvRbUIV0oFLWlsN3ZhZ7Ssh3Zw0LMk&#10;69cS0H/mgz69BwneaRUEI6nX6KBgpdKxwC9lRkNSdfzd3/4t/u5v/w6//tWvsG0e4TwSIBS5Y8aO&#10;VBZ32MDthPbnMu5fPVhnxQLBWqqMQPieNYqOVTkKXxuKx29+Zhry1K2dLxb7XsfRU1JjwjpDpBRY&#10;at1AvS9uwPduANIWKoqt37qd2IvDg7PAnh3c0S5eT7kfDZfuAFzQcl+YmT5GnpFXdmwrBsfVoOsV&#10;e6JXgw9HoeKz9z6SbK/s0Ewx7RIxQStBWLGyLcOYK+pN6+tR1jhaEHZUbzQsZd3URwfmkBjvOVzW&#10;MxobFEZghxgdIABLBmmgwu5YPLuZytekWK6DIAJcfSfFuqWEz+ZRGAEue++KNDnGmBjCGaCLiIh5&#10;QCGsxRjVyi33zpXDvlhhlPdlFaOG+6nDQoDpWdTVwk02bKvWvCJPrAZUo0bp1fCwFYBVM5nYgKSd&#10;qou1V2zbII+YX3oQj0LagRqOXllVdExYSqBAa3s2ulfJH7WxvFG1pwxqW4/o8oy6Wl1KHSWzHUdu&#10;sP+i5DMR+nvlBAgfhAy6DBQVUF/2yZj9ksmBU6pt9rsXW4itBLqV98J1CCufOVIb/Ak48srOMw/c&#10;8r2CsNccwS/OnZXH/539vR0iY9SRLs4dGZpAMTf1UMjBFXAeHdefsW0b3t7fEEI0tbcoQGveBxuw&#10;U84Up+6VsXDswuXnZ2g7SJMaJao8EO0ZL+ATD3LWRgzlzu60bZkI1gN7sD/V8N4KBtd9KTPCIxfQ&#10;vjBWJdwynx3CikyDppAAVzC2ba/kpYaZP+qrRnVFGxA7s89Z9artfvuquqT997pH1N7mor5hlT9T&#10;2MfOGVJG5Fq/hPNUZ1lmw8o9gLYXjUWFS2hzFfJ+J+dr/lne2Wspg3fO6pzPz0/89NM3HMeBx2MH&#10;ff2a8yESGW3PDgZEDo/HWx6gZfu7La2dI0Z8Pp8IMcBnFvhQv5o/33Ec471d7blyDRN4bwFXyoO3&#10;GBnkGGgZ7Q14bCkSUIx3GSYAj8cb3h5vpV5IzPIafqqHDOL13mfxIWMdpLIDEvZ1hkSKS8/DVi3W&#10;HIHgETaPGLeS+SgsYj0ErQGfgMvDIrlgIQR8fnzg4+OjkO+YGW+PB96/vOHx2Mu15A0FvNcKM7FE&#10;lLPRuQ1btiRKZGA5y7x6Jvsw9faeltdv8nSSTQ0sjpQJjlJrCsHPBOZixmC3dUxLgNXPslg+dYPD&#10;Mt5qCGbtWSfvDaHafCt1gh4Ma4WYtrLS66bFlPT+1hIbZ4riGa4wzKppemVtK1cU4tQ6Y5hJmKkr&#10;NZGc9QBfNeKsBpSWjN+en1zWgs6/EDKsDISZHYBQBsijGl/fwtb+WvZxwcHKeTkg2NZz+S8M3ndM&#10;nAnQrJmH4wMKP+uXXtByQPh8oG3OgSgBgoETg/SIwBGAkxN3v9beEeAA4gBHCdAn4tqyhhMIB+h4&#10;gp7f4cMnPAc4JKaZLwyNHBwVK9s7MsM5LlNAUA9mjoDbYSAa3QdhVt+38k98BbD/JfcsbWxU/BJX&#10;jOIhS1Q885jRSjTlwZDD/MwyrGpNowoqQHnnjwM/2kO4w8agZel1QlwlzfOie+bVPgufa4vJOqGv&#10;QLb8DAnVEYletbq59tptp8fWimcEfNXQQUnb1gfZ7LNchXK0xVGMEc/n07ymDvrVMsO7IHk5ZDVj&#10;gxnJ9yplEPz+N7/Bv/zLf8X//J//A//8z/+EX/3qx1KMMmPYzFyFtQ0g2imY+kvAydnzfzsgV0WN&#10;YPGMDhshWHsg15JRmdHzypvrwwoE5zrsNhGoN0HcO1ZiM0b2EjhTJ+woO2AJOJNljDL4tZ+NtYT+&#10;lfyT2Zq48nzX6+SVXyuwps85wRIgv8PovPu12YBrdU1WDBXZa9rCvf037dDOk7/lW3wVurxkaHfF&#10;WZMBo4pQwxDKXrgca8PnuOWH5iaICTGHuZEBchJBwnkCeRT2X7pWyIx45NyRpoplysqsWAO99H2S&#10;syNyCvN0XJrawLGAqoAGT9nsWzHErGJn06ARu6I0ErZPmeWwAvAdXa4dqWW4yXIyYWiosUmzZ39G&#10;ypgNiKb7i5Imrhjo/XCKGrawXQcWmG+Uk4Rpk2LtcsgMOViTL4RxR3OgsxuG0Bh463J9DBjQYJaj&#10;WZliX81+p3VtG+gu44LsWiLFNhPmd5vtIkBwBWkzUJn9sB25ZDOQbQW8Jzy2R7GH4GKRQCrQXNup&#10;tesHasCQQa6hrzst/ZdXJId7isQ+++iqVurPiQrEFIsFKCuGDCjFmPaGUNSbKdz0OE7EcNjhblYl&#10;cal3FUs5yiApAtKfNEPcSg64aaVYLCGqFZiA9wUA7Via84GK2fsX55z1oabG0oPGBDzj8RvSeyR1&#10;rc2wmZSNX7XzK/1KtuIhEKLf4bcenlgNidphxexaXGXAjcDEV2qv0f7c2sdKP1sDdQ8c5wFgQlYq&#10;oHqjNhagKgPviRwVQBSafcl1jFhyCW8BAxEh5QyGgFBq9r7uMCGzGVj23jXDCcK27fjhh1+lz7jt&#10;hc3vPaeAyBjxPJ5wHx+JXJWB524/VMQGyVuTLDh9HWzWXR6uKmtYyy+dZ5/owVDX/zVf2zaPfd/g&#10;iBDOUNT0ompsA2ZL8HVWEJZnhfJ+n33kNXO/9sF5oJoHuEnJnvYbn5n6xce/MO4rUWO43nPI7MfH&#10;B3766adi7bPvO96/vOP9/R3OAecJbHt6fje/Nc8YlQzCbdvw9vaWMwa2TKYIyf0CGT+DJnbwMq+o&#10;/laj/1j3vcL/zcMDRw6B60Aw7Qlyv9mQTUeWu3ofGZ1l4ijAgyFqOS+bYUFP8sz5jeWzeoibgPbl&#10;19aDqwyambOD/v+1TY/D2vJqn7s8tDvg3gLrug+UuinEYF4mTjLHKinUDitGg4w+PL3iecK8l19p&#10;0Mgqb4CHIb7t/W7tsdv74Fx/zjD+CoG10Xjg8bD4ZOBGAcYKHG3CB9VNXoEuWZQFRw6bc9i8Ax0B&#10;gSPOLHc8GHhGxhEYIRLYOzCFzAaL6WDwwOYALwA+Mfg8ET8/wJ/f4D6/YTs/4eMJRzF7uOXfztlu&#10;RNhbEsjmxsE2bYDmFVhyVYDOpM8z773R5vNzHsaRXc+q4I4RhqV+Z9Bg15fyYS7SNIfHvuPHH37E&#10;r3/9a3z94Sv+4//+h3lIY57+g5XMHko6qOR/9RDlJfjeTgrFD9S53kt3NXCZMTL139u08QQa9EME&#10;V8NZEDvJjgbWR2B7y9DXBfzK41kfbLMNTR9wow1utBble6vnYR1Q6NcKIRQ//DssrdaLmpnS9czh&#10;Jm/v7/j9736H//6nP+H/+V//C//9T3/CH//4Bzz2DSEcJTl+hIPpEN/W6qAhgnVdxs/JqhiBNas9&#10;Y7UHDH9WE04421e666791GdNHFrvd5qeEsNskJv75+y9/xz26Z1BJ3VhjK/ZxdxhwN4Zeo4GjVfD&#10;1avrMvOeXQ3jVpLyuwD71Wu/eq804HOlUplZn90Zuukg2tX7a1mBK9utu+uD5tV7IVgkXb0CiWEt&#10;xLQNR1Q8/AoEUAmtrKzUDN5nubP4ThbSRK4ByLlUECNJ6qV5KtfXKfBeNSbpTNEh9lJb1GYm2VlU&#10;4DXEkH4uEptWS6VFVeYy6C/idEsaYMNIFAJBpCqpb73vKQMljBHj16mP1f49dWfCaM23Utz2rH+F&#10;oCF77Kw5mw3cepJCv49LvWfzXv5/3t51y3LbSBaOBEjuquqbbq2RJVmWZM/l/V/pzPHybZ1jj9Vd&#10;VXsTyO8HkEAmCJCsls+ntTTWdFftCwkCmRGRER0F0ADAN8+FIjMsUdq34el+1gEIo9WWpO6R/kZy&#10;Ho5C/gS8d66q4E3YJnPJ9OmBzQLei8KwTEnm9eUcdcAqVzzCja85OXhySfVotG7pG87TlJT35BDC&#10;WgLOS29VVJLb6xlDKGRF8YxG3IIAnWt9RESdOdNZq+46v9eek8O9s5kQq8ODapxerefIDMqE7OQn&#10;hJBAteen52xZ4sv9ScrmmNiaGI21UEHKHJvAeFOHcxXQaAHP8FkWpWFJf4bKtNk+B/rWtj3NCLDf&#10;e1b3fl7+ntVzkMD3mNe1y+vXbUA4fbJsq0NtTRDr+j9B5G/Bqv064IwF7Z6o4rQgYkAoarCTCHi+&#10;JjCcYa3MRIDFyKpsmYouIG22scl+xyFG3K7XNGmSCakKatXXvK03xBiyYDFN+8RIRbmfHXmGvaD3&#10;Hku2bL1cLua6p75pKhMU4p/f2u36yRdLn2WZC4BvSPYW+BMLP/UcGZK8kLSN4KweNl1v/dZFoebQ&#10;WVuoze+iks2tlaBMNegzJG0VyeOdYzT2peUpyI+8zsXT4jZRf085o1GEa2a6BJWQ1dfO9LL5OVyz&#10;V30iJJIV7jxVIrjsc7k+TCRF4iqdwsTSZ1yMojydfzV4llGB7qqSj5upFCI7vlixhwzGOqsvKOQl&#10;1ykUY3dEW0zC5akWVhPbunbXa6K14zKkTLd34aHCvXwuZwk1DdwLuaGFl2Xf5bHXfWubWWspVsHk&#10;fEoAeiQg29vj2p5nIzjE1kZuhINq28s9QccZf3rTN7nUPexhTTr0vbV2xq6M83yP90ngfbEbgk02&#10;3xxAdKAEBSmFfqMalHfaSWMuF58InoCJKIWEZDVUxAyiJKS9hYhbiAjRgX0tyJwHZu+wTA6zy37+&#10;HICwArfoCiluAAAgAElEQVRn4PoI9/wRS3jCghWTi0nl71Jh68hnv/E0+kXO5Y2gjgWSVoN1wLM9&#10;FfQRmN8bszsL7hwpDV6yeEa++32m6wwxx2MgQpE7lFlL7zzu7x7w/qv3+P7bf+LjhyeAGY85FKYG&#10;ldgPYbxZ1ai3HKB6ZNSOJUF5sXEZXdKBIqMcgyPSRd9LKUokJKYyeDS0iNGKlnW9lUNbA93GK3Ww&#10;cWHgIWvJp1oIid3O9p67Bvzg7vRNzzdS/0xSmsSiOpCRyD37i9761mCdVn0IiL/MM96+eYPvv/8O&#10;//7vf8Affv8zvv7qS8zzlHwR11A9lJm7qrs95b0NQLSq6z2F+AiQO5M3MbQ7OHgtsaIg0O6UhL5R&#10;SSVf1QAydtqSHcYCi/v7g5mSGZ1FB0rklxCOR57HQ4CdataL9tXlo+axo1o/miYYeVePAWtWdhXq&#10;HhG6Z4dWJZ0FyPlAVTl6Fkff91M96Nt7ewTC9/JdzpIJR4Wo3ou15U6PtBxNXO2FQx2BCEfZK3oh&#10;sPYrVtkELXgPljQjVzI+kIHsOojBeZy1ZmKAnPIXzUoUzzkcUpqiCB+iGhut3sp6kqeMQDtWgcti&#10;c5EJ85imA7S9EIOT1zdcAbgkUFH89B0R2InyShPX+jmpdj1AygiMWlGrJlIKII4KqnGTN8HJ3FUF&#10;AsKc8aM9vVUnnbGBOgMc9fa7PTCrtxsfP7r2Z1tQn4g79QcbasQC5grc453v3YD33Z9jRVxBzXlx&#10;x+6sA0oT2gDaRhSj7EU2e5CctYgqBFael4LH1+dfTQcU8JPURIwEfzqf1nd9kxJ0KGCEIEDUAZu4&#10;mWiU5lQOsBADwhoaGylY+5Odumi0d+6B/OVfGp8dvfDwXSCVev9qssRZS6X8v7dbwMcPHzFNE5Zl&#10;UVZEOYMtKs9wqWclU4pc/7vFnqLPKXBm8D1akVjpk93h2TYSHO3VlUfTDbb2lvPAcL1l3buG6DLT&#10;KsbCR+0hrPsVUrWYOrd2wPyX2Nr0fu+oFz8rwujhAe2+2wsgtedGE8Cbc9G0jYaZFM1K7fV2w/V6&#10;BTmHuztOkzrKJiWGgOfnZ3x8/ADmWNZ49UqnOlEX2Niktt93WZbsgz7bINiyt7p8ZmbgullHLqu8&#10;yRHmeRreK/kMy7KU99ibzGFsQz+dyjXcELGDGnl36kr32Ax1nbjBFRLZQJSwprrPe8C7NOkg0+Oc&#10;z37aTpOIiEymD2IIiPNU6ymqz2O1BYVRLAM1F6/m4LlE/M4LAC73VFwPYiZ71jWNsXsXEP1cnlHt&#10;HFCth7ERUJazC4RIQRGbYgem+618dud/IydSSqyGKnHi0iR4hLJmzF7jjg2Ybc5lOROzGGOPoOvt&#10;F63vebuH1D3L+qQn3MfBFduharOWhKxBvXe1QUv/f0QIvJvDIQRGxbMAPZXFPN63zqrwqTsWWWuU&#10;gvkOzmlWGN5oT9w+t+6wJ2qFLxofGwlRqdPX98SqmmDSn2mzZtT/2aypkxDsyzzv6aCJFlaxOTR7&#10;Hu57xT0dqdUI8OQwEWP2HktmRaC850OMuK0r1vWGGOc2FxHOE6bJYXIE4gBeb8C6wq1X+OsT5tsT&#10;Lrzi3gML0siY9vcWRttPU/InC5zVXBHMzoQ2bQ6MTwjwaw/4Xpq9Dp49A/a99J+RxULP53evyTv6&#10;PEMFPhf8oBRvy3LBZ+8+xw8//IA1e7j/7//93/jw8TGno1Np6JVnRW7EWE0D0IatqwdKPWisr1lU&#10;jT2D2RUAoH2Ie4qP1iOtjj+5fJCjAB9auHNkH6FVn6Ke0D+zrmt5bykkWmVCz3u/vqfLI3NT1xNa&#10;PqMUEeIpJmnfFjjvjx+J91gKm6kNY+sxNxp9P/OPNLATEe4ud3j39i1++913+OH77/H+yy9wf1kQ&#10;wg0hK0+kSOhZgrV+93uKZcL+4Xj2GRmx1b0Du2enMZJS8c6zuGnQdJAMmojVoYc8nSYvz1qE7RGc&#10;PZXlS/beFrDX4hz5/qXgoePP1AOAzxKv+wpT7eep8zG0OlWTdlyIuKPQc+pkGlihEp0mi46I5k9R&#10;vW3W2AEB3tvnzqy5PbCzXWcjRUmPbGA12RgRi4VM3PHQP0OIHKlkNPhYGyorxhAlObWezER5P6zh&#10;rdWLPzVLkZ1ShFZv/6KKIgfns32OslboBSSyi6BowxiTdQKXwEJWwH/6HQfKljuFEBBCO3vgp3Nf&#10;FK+MQKGp3XLjGEMB1yLXELlogDpS4gBrM8MqYCuFcLEa890CvnvAo5x9QhJpAn57XtOL6q29PbDn&#10;196eiD2Q8VQwrmE2W1KAhiTl3vNNKqiTmmwW8zPM3Um4vWtln5987x3MfWQVNl2IfvHzVt74snI8&#10;vAFLPGVlIiH7h6efdMXixxewqZzdGZQQNTMXJVqqd+dpSlYKZZLYAZStpZTfvzhJDAGpkIQiMSt+&#10;K1DhSq28B6KPGusuyLYRgVAJiO3lSp0iffNn9FMFLSuBIddWxtttNhIzEG4rnp+eEKYpWakSJVAl&#10;++Ny43+rLT41kGq+O2k2ARsF8t7126xLlYNg6+P2eRsD8bqn3K+RqghqC0YnsCY2KumNop5rXoIj&#10;DyhQaxNQKQI+TUSRJaALSb0z9Ty6nqNzfgOm74D3Z3uRkU9+C1Kt61rUz8yjNa08+0VY2LNJXVc8&#10;PT3j+fmKy2WBcz6HWFMCPznhJ4+PH/H4+FiAZb5cMCn/5pRFMM5xE7HYsiwNqBngJg+fQdrS3xJv&#10;7EhLqGO2s/DZ6z3GvihOyIKRrVZ7XSNi2X9TAPWUg2DdsCfu1XsyIaHFcVosJ/tkv+YX24+8Flwi&#10;LGRZCzbBHaJSrD6AeRPAHNYV6zQhhKk8J86nNeHhzT6gL2UIAY+Pj3h+fsayLHj18ADnPO7v71Nf&#10;D5jsFD1tXAQY5MzeELJ1kljuTNNkwOL0nVzBF5Jwj8p0feRga6tcs9XJy5hrO1jwN8nrwXCIHIoN&#10;C5Wz1Skbk7oXlfWTz9uYLbkLyji0eabh+dXNMuwIoeRMn7wvz/BLcIYjUoE6LfoItB/VRD3Hhk3N&#10;x62Pu5pny3acsdcbpjco9cxeH6/zBvT13csSbO2ZrT0127q2FSEOxMr6z0KeUJF1bvYE6j9z/fP5&#10;XwDe10CjGlN3ponuFhp7jQT6fnNl4xTlg0+91oUi7pcFF/8MRzGlgnNE5BW32xXrbUIILgHqqP72&#10;zhEmn5LOHTMoBlC4wa1XTOsVc1yxuIiFAJ+MqpJnJVxGkLXaJXtnyabg0kYxCv87Awqc8qc+UN+d&#10;sW0Z/e7o/Vt1414hWV//ZcRB91pksB3Ze5ZiUrM5cri/u8f7r75CCBHX5yv+55//g18+fEBkKsVB&#10;2QVUQlwaR2KEYH2K2wCjysjSUNUjxQ2gxsAGD/qY/CDT9CXgPYIoKBBhg7U2n4eNLY4A9zqsVtvR&#10;lGZw0wTV66Gbmnp4bAu26nHYQnwaUKYhWD9ak1Y1L2NiNQxummpA0Z6atc014OyvN3mPh/t7fPHZ&#10;5/j6/Xt89u4t5skjhhXr7YYYVpM9pjfepDzhw4DCcgrw5iw4DWyeAz/OKy9fxNvuJmxj1+7hpc/9&#10;qAE68oMfToO9EBw+BN+pQ3TQ8EvZSbISQmonz44+56dlHmz/23rTHtPpw8Knyt8Og2x+LXE8Omc+&#10;JcD5qDA9Ahw/hfxpfUTbdWFxy2w741zyeI9WXdUjaM8E4fWmmszz1di4tIdMOTnJ+sEawDqrfkoj&#10;VtwhuGleREVUC3hR7lffbVZijKqSIzljFHBvSQcdVsXwSOp/FzmbjielU1C2GDLRlWlFFfBYCa/8&#10;q+leKHyBRbkvvrmMAwCSavMHmRSoVh2tlQOXYMC+AnQvjPHM+twj6M4Qee0eMlK0HllN9d/a+ut3&#10;62bATGltXl+DrtQnrpwAsuBdIHnkiW3DTh3sgEsVjZC6XgmgrPYItQ6zVg1J9Vd7IzviLuB+VtpK&#10;lk8GS0lP+lEi0ZxnYz8o35+z9U7psQbgVK6cioVgWAPW24oS30w1yNjWmGNCvadMbPuLbbZRIgh7&#10;IqaXni1i/1CAYKn5tVWRBtwykHq9XnG73TB5n9dQ8saXvUrEPS3o256hpOzIotSIzXm9R6YN6yb0&#10;yapk74nDHKwj7/v2KdS2Q0cAkgnPVSUkx4gYKqGqVZgCTHt2yYeDkgVUAi4JnSJ9d03oaeSzxEh7&#10;fXp2GT2gf/Qee6B/W3PIZHWyx4ndrI/N+yqbNvO++bVIWxeJOA2MGBLYer3dihr8drum5+BySXtI&#10;SqhOZ573ZRJ7pIqV97/dbljDimn2WC4XeDcrYqw8PSVgXPpTX/ou3pBGPeHYHqHbWqlBkayJYJvM&#10;Og1ZGCgAffs8yPvpPYSZEzHq6noLMRbiVYvpxC4oZUFEwCVwTquJW9sVbZ82TQTvaz8qPf4agmge&#10;U0itd8M8yuqnDtxuK55yOC0AXC4XLE4Chef8XRusBBL2KXksU1GQJ+FdyHgEF4GixQO0UNIV9f00&#10;eaxrzlYBJ/tDlWGZMAE9YaIIZqQMJs51oDxD6fNLloOvXvFKJRlzzVgxSbLyggNBgq7PEnGyzWuE&#10;Ij3bZ17XAlSsmWJ3j3ipeLEq71shxn5v2CMfdrE/9azVfT7P8Q7qAL0YeuhhL9PJEKDqrOhmJMBO&#10;OPdIFYv38XDqYnS9dd6HrefIhrz3ru/JMLmXKe8xBmL1mDKp05iA4tu4BxT0bHe645aiKiHC5ICL&#10;m3G/XHBZnjA9XwsDF2LAul5xu80IYcre1gx2eayTk3rfAXAcQRxA8QYfrpjjDQsCZjCcFKsSBsSs&#10;bAWTYowD51GdzOCwTbsva9E0IceJf3vKK9obAd4ptqix8tkD7s8AHue9ovvN4CFQ2W6YACgmFV6i&#10;VdLB+fDwgC+++AJfffUVXr9+nXwpOZaR6hrCQdDhHvK/cmhtiu2iXoAJ8tTNVn3II4xnJtEGnB5N&#10;KvQO5DTaz3kMbVSMtsB33WCDYvoBGaW2djZWvaCbgJibwnqol9G17L0fQihNzxZYss2W9RiLm2DH&#10;LQmA0mi04b7O2fHuGMfZGIwt2SJjeWlSwuH16wd8+82/4eff/YDfvH+PV/f3II5lksMQEsZWdNz8&#10;7NuDbJ8N41jU2JuYjbHTIL1k+7YD7vqlqQtCt1NTdj8b5BXi2NbnTOHTqpz2rFHOqAXOeLyPPis1&#10;85TOTLf1ghN5C9SqhnwPuP81++wICDMet2RDe/aAse6f6LC6QTjqHvG7N2Fyhox5qT/gFtzU6go6&#10;VMW3Y5alMesonPfuY+kN5PmLXIP5SmNKRZVIEP/3ajlwZjy/u+cUK6t2VNsGc7UNhq76uKKhVXVP&#10;FsgGp3Or2CKw/dw62FXb2BiTcVbrUwFDCbzPar/8Wk6vm47VB/IUClOsoY4ZPI1lXLgGkxrfU6Ia&#10;Tpv9yssZxYyQJ1fAORgyktrbuQPkqzNWnR/s6tTOZnLKOVBD0oz8O7VX/7C5InRzRvYUVAJgWJ6u&#10;1rBtGKys9WjWfj2Le2dl/9k5ub8DBvzR21ML3G8Bd+31Sk0jbUH44ofvqAnkxQYwK2GHuWlnUrY8&#10;ruZmyd/XZzI3nkUVqAPVnOqC5Wd8tvF01QqrKO81DJ9DBGdRh1qLAGqfo1Ib1n2iWhDU9coSjsgM&#10;8lRr5SZIr7dn807z3s2Gkvwqqdnz7/t8HbWVCDfnL3fqwXpVsqetd0YBrydu5Q9cfhbWdcXz9YoY&#10;Qwb/fal79XvugR5EKDkbkunFWSTWI6yMco+VzQwOglTN71PpkVFyA7ALeO/XS9TQaPW/R2diIg8I&#10;HCwpUs4ZFvsQNcFR8AEHhs/ZcinXwan+DCogWAMoLyX3RwK7PXumvfc6IxgZET1A06/FmL3AK1ms&#10;QT5N7hEsUSOZFtM847Jc4DMYHWNSii5ztVpiTs+W2KTEWFXL3k/5mcsK+JiEZuu64nZbcXd32fR0&#10;8s8aEjCMZ+A+RFwuXO6jU6QWZ5BXLMIYSWi3rqsiNWgXIxld+3JNImcrFTZTRzVMsqrY13UtIjiv&#10;pg+6ABy5bO2l9q6QMSJXc3uKh7ur+xA1wju9HkS0sSVqqsqdzPS6K/sjZTV3OxlQzneFaYkI8HK5&#10;S3ZFCpfwPu+jqi4QrCTZ6EwKyBcLHCDGPCFAlKcKaNNTtAZZQq7O85ztmYKpZSPXaS/nUqFGJs9E&#10;P6vJbiYRTMjBpLSpk8t/xZiyOUjhF2XAtB8tymYy1druyO9StodK37tOfFahKBdxYVH4N/Y4drqP&#10;u4D+EEM118Z1esdzgttebtioh+9NOsU0i2VswLbiC9pgqa3biEy+loyEbDHn8nUuotfcgHEqHmxG&#10;g+DUrsnjk/eKvJsZ2rqe6Kk1rbyvdWTtbtr251+uvDeFP+81++opLH/CLX5xqulsgWrzYOSy1DuP&#10;ZV5wt1ww+RV04+wdueK2OtxuK263iHUhTD499N45THDwtGICwTPDhRsQbpjiiolXTFjhKZaRGYAQ&#10;Bbgsh6hCxDRDo7yPCboJ3T5AJ4SLJ5qcY+B+pCI6AkLOKPWPALl+M8hDK4+hNzdkzCbCsYMTrzJO&#10;vnB3lwUPDw94uH/A5XKHD48fEQMX8NlJ4wU5lPVkgN3oKR8wFVhm5VTeB8vaESQdrqIDS8b3rBbw&#10;ArTbTc1E1dRDhmMpdFvQV6v4KylgmUEpCl2Tfq5HyWTkv34nbAoJu0ar71z1cM0hhSF2Dwe7yesC&#10;CbmYr9dxmqrSQ3vzmYMz/3c0fsQ57po8pnnGu7dv8MN33+Lff/4Zf/j5J3zz9Xs83F3Kd1UuzlAW&#10;k0pxrUbfzyiBsW1oDQquZJ20Ad86cFo5/PfeE2ZUq/2/NvV98AyzJdOI2FjG/FoyckQyvtSv+SVq&#10;0rOK7y0ppABGhvFfNpuCDqEsTbINwzsbAoSDNVa/s7bL0V5xCiDcAQaMlUtL7Fgk4PDg2pvMOiJU&#10;zlrC7IE+/fPTGT5lT8l4Bmg85RHccGTZal09tmRqB7m+KRAVxZueCRvScwS6bM5q0k9vsyNpywPa&#10;3m5V93ZA1d6eQWb/3Xw+7T2m8jzr6Hz9rOXHHG3UlU41pUSp+I4SpKvUUak5J7Nxx6yKizpg2whJ&#10;ax6KBPBWxSwjMAMxZGs7zqG3FhigzTRSh9DK11+fNYXkyGuEyCEWP3EajCjHSoawOi/atcq2Lj1+&#10;pmhfiaWVt/aEUBMUeX0ZqyWUoNT+dFUTWnkwzl1JKBtua4F5TVp2ZCLq78iRyvdKZywpCxPnaPt8&#10;ZQDdoY7ia19nZMvPXgiiJkGKQIFcBe69a553Adl8CXoEJcstUd4XOxF136Z5gp+m/HqElauPfQXe&#10;rQ9xJZZc9i9nkIs1yM3bHKT6+2pfwctyToZ7aC53pOmmDAIRqpo9impXiytgfWYNsK/sa6oaXk3H&#10;5I6elLVmjBHregMRYV6mUo8mwbhM8/brHzM9UfYAsSJStkAjb+18FozOck3CbK2iYIQ1Usv3wOO9&#10;89QShb3+rSHEO7ZX3lX7m5aIqD1Gsi6irBYv4bTdmIu6G/EAXDsSRhzVYiNgqi+swqFCdShZG0wP&#10;m4OStwGaNYdv8Pt5b5vnBff3Abd1Kqrw6/MzHPmiLPfe4XK5YAoTIkeEcIMjwlSsIOa058SYsy+u&#10;+PjxWjLJWg/qIp7Ke+O6JtspAmGaYnrfPFHBJXDUTlOkyfFkozJNc/msvVyY0d4i6yuEmAmHmMFq&#10;lGkezvk5WxFmY7Nh1g1VoWAmaDmD8CGsxTYnXRur5hYRotP1jCI92in39rvFJivDZSBdgEMvVmA7&#10;vuBMSVACMCY/4fWrV2CkaQI/+VwHcalZyh5cnneHaXIm342ogpvJxpjLFlzta9QZ7mpdFDN54Xzq&#10;1UMMuEU2CrryHgKQOytEaz3Ha4hvax/DjbV2JtlzgRrbHq/37EeZvMpkgrE4dOX5s4RTgYEBxGY/&#10;lboQyUKGWZ2zruyxR7liY9HT/mRj6zbRrv+zU/971rt7e6O2Vtsj4vK8bM4Z5ZK/p58tM1XMdQ0S&#10;VwqfmUERypbJEgtxR0TTkvQy3djHMMhmdqmTi9oG7F8B3huA4kTSehvsqFUAPGJ2CN1NuHvj8sPr&#10;4LBMWX0/P8M93xLIzow1rriuK9YQEaJPI0tMcJwCgxY/4eInLA6YERCxYkYG7jnAo/Xss75dKXjN&#10;A97DxQAE5LHrtsXlmgxuAnho8+AceY2+BLjfK1SOPP/OFNvnlI99UG/Py3hvPLoN7HG5YI4hHQ73&#10;9/f48ssv8Y9//BP429/w+PhYGnRGBLErD2eMwQR1GHJJLC5iNJ6lrdIi+biTGR8bbaQ9FrINtakN&#10;U8pOsCow+Tkq41NpBIxVsbxV5UlhkciK2IA2jTLDJJpz430vBYYNgtUKVP0djKKzeY5jo5Bs319G&#10;jGrSfCweddUvj5OvXy6KqFFvbrzbc2BNCMB8mfHlF5/jdz/8gP/8w+/x+x9/xDfvv8L93QUAY43B&#10;+Ot32flG9XTkz90GJWlCtCoD1DpRgEQhjhR4xTBo146fYo9l4q63PQ/tbwSM4lrc5BbXNAYnLLvO&#10;+IbvjRufsRR6SebHqInrnju65GE7Qtk9pM2eVdV25wKOX0AKdadnUBogbXnCpCIg9X4Oq1pk9FUY&#10;1NnH94KWX2pd86le7kcTZVU9z01gFoakVa8Gaccxz4yqmmlEakLTs3fnBnxnzlYYlfKLHdVLj3zQ&#10;z2RSaY4Ajy0hzeAuX6NpCA2KaSs6C4w1NR1pEoA3o6ltaUnG2oYM2Ovy3lvOHwJiiI21Wz6TtF1V&#10;uR/pbHcK/IBSvtb3djk0Ta+JCCLG5H0mC/KZn+9VGsATALGdnlLqVO3d71xSNqraUL5zdNlSqOQF&#10;bJ/5YsdTzssKAmkgFvnZ3zSibKdzSI2fb1W7Vl3bnrFlwqNtElWzUuyWqE8pnbPVwWYiqrV+MuPJ&#10;KjS02TxVUCYqCKtFNzrQ1mGjcq22MdWupqr0VRBno9giss+giIUc1XWd1JPeXF+Isp58FqXkn6UI&#10;ptg8J/V+aAAHSABK5AhXbAiz2Kq4/SiFuquq7dgEibY+s2Ue4mSTfwrQ1DWXlUEg5VVHC9AzTF1C&#10;CtTVim/ZS9RfoNgokTMgedl7Y+oFpR4tNh0RCHEtE629nDK9P6aPKi27A5H2396eO8ZuRzUsvaA9&#10;S6q1+0Xqf8QvWvy2vU9qdu/drgVl7wyxNWTjH4229mWzPo0IJqt/qSgoa56DnhZmrkGD3gChygJj&#10;B2Q5E+Q7qiVbS4w2e+SoVutNBhD1LRV6yn5qKrNC6PvmOiKa2qKGL6bawtq8ZGuePE2mffBjDCr/&#10;wRUXAyEZI0UjBNPCtbY39t7j7u4Ot2vCatZ1Lc+ArJeQ1egTTZvzIRFnAa3VnN3OeTjV3p3KKBMb&#10;EWFdARCmPF2gc+E0eKklBib8U9S/LoHqYV2x3tbmelSQTybARb0uEwgxP6Niq2Osy9S+WoF7MuD9&#10;5XJR14fR2rNY8Bk11ycD7dN0KWRP2WsUecSKQNKAdpkiaMB7zlZnUciMWM8joyZ3df8tZ4wC4jlW&#10;0sC5qU5g0FYxIpZyUHuHYHc9DKyslZxh4riKWljtY9T2XuaaMJxHCblVF7hTyOTsxc2+qb5/xqAs&#10;rhJ3Lbp076UxjHF4fLV1rOHoffvynoVg23eMxHf9TD5W51ot9qKyyISaPNySwlwndrjeZ907kBKV&#10;l+yrzucsvXrkri3PnuCgVeQf9bzMliAhNCKif6Xyvj6jDGMKeiiPaSCAXghxUQVx18tVsyylmI7J&#10;t2rxHg+XBa/mCf/0N3DMPlcxeXfd1oCI2YxVeO9wmSfcLzPuZ4+7iRBWxkwBHiscxcKeOcpNc2Fs&#10;88ZDScUP70ArGbWPam+yaks29lRkklKctcGb/XRoPgyl2APDRgX0kW/ukYL2SFFggRHeLaLOWG3o&#10;xc4xgl1dUNPk8dln7/DzTz9jmhbc3d3hj3/6Ez788gGRQ2HBXVawtSFbApiYAVA1/tJaTdSH2nXv&#10;UetTJ555R2CWHEZ9f7E4HHMdbZSujMtN6vv41Ciow1sa81rMxWJJAwUw9zZlKQKv16vykqwe+yYI&#10;zFFRLI6+f2kum8T7eZ5xd3cH731ReIwUKqn5zay3qDaJMc0zvvjic/zh9z/jP//jP/Dzj7/D119+&#10;gbtlBvL46BrWRAqAO2pqHAe1dA89wc11+Fb1Nt7ewxEg22y3hFPPuv4ee0Go/XDSrZrqaF/oFYkj&#10;Zf2eVdeRxcpemNuRB/4hYd21YxJQoKqDh+Ptmuk/+X5nr+85CyE1s0EdSpW2s0R6YACd1x7NWPRU&#10;83tWCKOfO7qXR0TQ6D6Pb/++Pd2IHBjZ7XRJtKgK1YIqQo3FbNdp8TOHUpSOrru2C6Cm6JT9g6yV&#10;yyjceo/EqEXnyJtpJ3SbN9to8535EGDRZ2LrCUyTy4q9Wte0ljJmssQ5S84jEQCRYp7mawyD1L0k&#10;qp+Bot0D2EnuXrUfUfJl5blZEunhKU2Egavih6QxjhHsqGQsaaVfJcirL2ea9Obs+0kGqNNj7qb9&#10;KWqlvEJ5q0qvTSUyIBQ3yq0j+wnzbOj+4IVnknk/roQTgVrkvpAToFFvQiZDxznKFvGxqxvWwI1Y&#10;1rBWiLJ4/m6906Htc6A91fN0YkcZWUMaqdQzdb4he967tOiY6oxoDaSlYnVYrHRy0F8M2fJGK2TF&#10;OkGN6+saJGYxRQgBz8/PCGFNClhHxU+YSCseyRJSL4XtlXCmEK7QwEjtG810WRH4uDxlE6uoTGUK&#10;6NwBJ+QONSF75IrQRSZXY4jmnuk6rxXO9PZTbiaYitczjsQN3D3QeraR5Zpt/H/ZTNNqAYz3Y9B6&#10;76xoJ4TlOhQls/r4kWMGpVzdQZyvqnoW+4OoiFU2E8RFQR0jsIaslD4XZn82J6GXZdU767u5Ntif&#10;XGg9l1shlxY61ZwyNvaVyB7nUMSUk70pk/0taC2WIJytUeRf2fukZnDFfjU9DFP2gY/MuF5v8DGF&#10;lpt05dMAACAASURBVMprT9OE169fYw0hk4317F3X1E/Je138Bd75YoEjr3G7XrP1zg1+mnB3f1d6&#10;v2ID46dNH75d/+PsvrYnE2LWpVRwrPGWzuyFMOdnW76nhKeWfV6RiQRurrMr907un65dpGcWcVrB&#10;NABwVvXLfRxZtGiLWbne8vpV/auFX/26L/n6R9xuaUJgmiYsl5QHRypTwmSQhFCnoLIYIUYAIbva&#10;O4/Jaxsy2Uezot71LX+tHjmdUSFbDhVdST7XvXNwfqp4QyasesCsXCt9nvasPOXvN3teq03ZrDfe&#10;9oPcA/1JCXozARJbLCaJSKKxjdQ8gCJAB44Oh2I+IwikjVd/m//Y68l62J0mmvcEcprB7tnuhhBy&#10;ZkOd4jFE+aj/FJwXvOkRerZ62hKVYzT7rbafOupJR31K2zPa6yzrJO/HnYDxf4nyHo3KaqPmogYw&#10;6Aixjg7WPTW4Hp0U1wZPwOIdXi0z3twv+OfTNaukCByA59uK5+sNIV6y/1EePWGXAPzF4/7O434m&#10;3G4RjlY4rCDEEuJSJsGJyripk4LcVTudzZgnK3sK3TRxv5g9G2Tbezh7m/IZG4YjJeQROLdHINhG&#10;/dha55yiFEY5zlwbr3me8O7tW3g34e7uHg/3D7i7u8N///d/4x//8w/cQsgFPKPE3zBvgjsEbKuh&#10;HlQS38WvsVcI6E1PX2fN2LdEzbYodueUnD1Fzp7vJcnnElset1HHxjKqSF3FRG9kSn8OUSfYoKvt&#10;Nd7zdGwLYx2uK+8hRYkmBaoKoaoiWBpyOEQG2KXN8d27t/j+u+/wh9//PgH377/C/TIhrDest2sJ&#10;FqrauzH5dMaDut0BWTHGIzVsTxHAbBW7CbChU0xtS0jteYj3196vGwc+E1r4EouYT/kce6HIR8/Y&#10;3kTF0XvvTRC8JJj8PLi6H45axzc7f08ve/8R6L5n4dYjHY7Oqpeq78dnSdzYmzHj9L3tKbkOrwlz&#10;PfIdVUW2thUcPMdmKgLUD1oilzAQ8YLP1nKxo12NFDfnQ8+7d0gEMZ1aD6O65QhUOWoORuR3aaKV&#10;lVv7ur3pN+4FfoXqFr4N9WJFuuZwONo2bLmrTfY80iApqwxSobuiunE+ZTAZj+8Y4bJPLAbXMp2x&#10;leJxGUwmBd4DTZgwusb42+dH32+qGQ0lS4DpkFDbs6LiAxHK4d6n7Ny0NQqpkGVqbZHADWCqwHNP&#10;RfFuCSY9KatUWmStjMQeraiJRVnoqOTGbuqyXJtNziewROouZUugM5hcbvCqBWC1yYj5izodfptB&#10;HUcM75KFAkRlW/YRrQJDtQ1s+w1FkIQQ8PT0jBBuuNxdUlNt9kYqghPmrdXQHlnT4VjsOi3ASPM7&#10;1NmzNbgh+4Cu17t9DBTZWq+1+N3f1qQanpR6We9RWoRj99Vq10lO2+YcT6eZ8FbkvYurqKy3v7Vj&#10;+D2wuJCcJbiUdgGf3oRiC9boyVtugcIC9DEYOVCTXAkwZNiMFtaq1oaQNSSgJiUin574PGONN/Ju&#10;7vmP93qaHoCjnz9ZP21IsLxnBZO2k0Py9+U5dS6fBXaKy4BUxSc8YxoZFEtnR2eyOosVZQ3FsCJE&#10;u96TN/mSFfyh3AsB47XIS4ew6sD5EFY8PT3j6ekRfp4SQOsrEaAtKXr3djTN3c+cUPkPYiUbIwIz&#10;nM/htPOU7VPq/TEAftqo03tMVLCilLtYyaVW/Vyfm3SGhmDrr3I/3daeZ0vGyFnG5lq25PsIGxI1&#10;+npLNka32y353DuC9/fwWTTAsVFeUA01qp9drWkV+gvtwZ8ne6pgkDu1rggqZQKh2thqQhIKm7Fi&#10;mG04cSXoa0bJHrF3VkQG7veYOnPQvKZS8YsYZJszkic8I22cH1pgVWMyvdDqkeWSnd6I5myY59mE&#10;vvb6tR7eeFS7bXoMajJTlAI+CiHfTPeZ50ihM2dJ2Zak0D+/rqEEK4cQy2TdGWxhb+J7nPljrarZ&#10;Fh//GvDeFEdUA9RaqxsLUdWimc9lIHQbQFNU5apAspyYCLMj3M0er+8vePN8w8qM27PDLQY8hRue&#10;rjdcbwH3F6/Y6jR2NS8er+5nfLw4PF2BSAHAmjhrAewpNYXOA37yWObZJG2vYcW6rpU9a4LDqqUi&#10;lTT3kYL5jALglLp253c2I0KDBX8mxGekuDwC/o6Cdcffh1SgB0MHw3lHcMuC6d2MZblgWRYQAU9P&#10;j3h8/Ijb9Xroo13W3UZlTgYo7h60HSBd/5wUIZU47oH33LE2qgzd0X3vjW3KOKSM3/U9zvpjurrg&#10;N6rFgdJfwPUQmgKxCRfS4TsjUFMTAVqBIofiaERVJ53rc27yE969fYPf/vZ7/P6nH/HD99/ji88/&#10;wzJPyQ7resUabjZSIDerwtq/NChyS3yy8jsXpIGHB0A9yKF80srw/TCAsPfkHX32XkinZqtpAKju&#10;gdNnnu8j9fQRw/0SgHnvYD8C0Q3ESkZsXMCfkV3ckaJrr8jqg/UWhGp97jfXlBWh3q4NY2l3Hsg+&#10;2qvPTIodPTMv8ZM9fl02diL6Vh0R53uqur0QRnN9lf+weKLXO7gN+TPvS2SA3fbMciDAcVJwROTQ&#10;TN6sqdHas0qukT0VnT6newR1CwaeEQKMbZeosR2xZ1APRBkB+hvFjASOciUsDLhSegxFZuuqN6+x&#10;GLn4cBJrKBDWUzs3/w5qPDumCYqyp7htrWBCqC0UDhklduRSMBhxAfL7rjF0qLalMuJtQ4t749Uj&#10;klI3zMXCgVldkfFeU21TqpKPlZe+CHtq+56bFKctsrielxkIK2P+CpsvgEBbH8KZ3A9Kw30qTJZr&#10;6LEKQk1hsnEDdFJW0vsMAk9FRQjzvEh4rVMq/ko8sLW3yWCoL4AsFbuBaZqyKjZnRGRQkNlDIU/K&#10;oiRun5mcNZV8sBOQjWcu/spTAW3UCDuN94Ve6OQWhFP/HdlMtVUA1dWcAmUnQw1orf/p+T9bo7BK&#10;mhC5HF55xfV6BRGwLEtXCSg+xxJiu65rBra42BP1nrGxrQFtzjGZ3OmF6VW1KCX/bd6Cw3oyItnl&#10;+EOl5J79wjZ/Yit6aS02igVqjGCxtwBM9oMGano9oythw2m6ImZSdaR47IFc7dl0ph4YhYr23q/9&#10;3FEpPEeBju39EBW1WJNr6Kr2O85kbBgrMKoq7Jh3XFJkSd44KsRTwFZv7qNQTj1rHKtk5RKEG0LE&#10;PE9lj0jrT1S09po5UVODyu/XaXFn+vCRn3Y7eacBfKMqVuTXuq5YQ7LMWS53BcxP7llWjZyU51mh&#10;mycKnPdlYkHU1DEGo6rW977s67BEjp5Wn6YJNJMBzfvhx7Qr3WLer6FjjLher3h8esJ6vWX1vcc8&#10;zfCTA2TSqa05jCuMzQ7hbH/kXMyBrS3JF404r4Kze7UlNoQ268pqB2ysQcM8BGRbweI5YSk296YF&#10;w81zpCZiNeajgfQWT4IhGnjYZ40yDfayxeSzyuf13hvCtLWZ2rNS6xGYer/c2BCzDSjUUxoedjqi&#10;BdpNDkgHVxzjCc0xT1WOkfgg2WNit14+A9z3CJJevp05I1+SVotPUt5jyC4fgrF0TpXZ+ifagkON&#10;8ObX9wAW5/CwXPDmPuIWAz5EwhUB1zXg6XnF8y1gDQ6XKac5p1huXBaH1w8XPD0scM8eTy75QHKM&#10;IObkBUkEFs9vsf7IiyzmgkwCw9J4coDjafvVyZBL6n/PKa3PgdvjezZSQI3sC/aUsEep1mQYtZcB&#10;Py9R1RZwIs1dghwwTR6vX92D6At8/PgL/vSXP+Kvf/szPn78AO8muCkdJKE0Lrz1G1R+vZVRrkyx&#10;VtOPFLQj1YUGH/QKSSo2eZ8W5KahilWP4/U26VpoUk6LdwbkS9chDJ/fnkd9e7i010GK9wTc++K7&#10;pwHwkY9a+9zrP79mAkaA/70NkWP2TgTh/u4eX375Bb779lv89NNP+PnHH/HVl5/jMs/gsCbVfQgZ&#10;+FKhV0odoIG+s2rVDXBUTgoyATZEO0CWSbdscg0OyM8RZzoCI/ftV5SfMca5Dp9ypuypukak49mz&#10;6qxSf2TLUhVetBGjykbOoCFReQRudkf7Dhp4Udt2i1tsMyd6ikQcUKx7xEPPiuQMwbtX9O0pXHqF&#10;45HdWv/a0MCa6tOsO858jqEdUMlVUSrPLnCvwhhVo2OK9PSXcEj+szI6T3473r/3DO3VCUe2F737&#10;s1X70YYwObJ96wH3o89a1MyuvzePgga7D4Exws61hlNTT8oeI6IGxZZRfGpBHFJiA/XzZG1kmBNI&#10;7hiITiyPqOO9aXOUOAd12mlBAiIVe6ykyG/9kqEUmvbcs0Gv9drzZn3npkt778d+k2l8g8slGSmu&#10;7Z5nVd2sNULqbG0BdyqOGjrEtv3s5RoVIICURYUo2F2t4Unb7cinTeplLxYovvrRcwbZi7cvCcDr&#10;iwVnz0LT1KbOWfC+bTAkC4wIznutQYRzhMmn+s9JnoJu3COfIv5JBca6rOJPdokrpmkG5ipU0s+3&#10;93XieFsz0RAkZZXRYwgFR/k1FYVNlKdaKtE+qhNbdbFWRhb7pHKdXSHkbtm/+u5yh1evXmGaJvM+&#10;9TynxkaGN4Qun6jJujW/9B6Sft4hJWW/imH82knJ7DKoOhkg0UyxHmQG2eyr5rNLyHBUAHAmFRCh&#10;pgPYAHzVehMbkKa7T6hQYcqKfuxkvLVirNGZ1p65uvdMpAwXcK4NaG1B215f0ILChpTPn0+CWZFz&#10;9zjkNaD3B2czNnq1mXNefZ6Qfn8QQNlOhFTLz+17aKFZUkxXKxj5fsuyFPC+KsSrmE282x8eXuHu&#10;7q7sySEErGvIwrC5PG97mQy9eqIlIot1MYB1veH69IR1XbFc7ow9R/oeZNZAJV/WkrVDZvFjPO1n&#10;ANFYziJNCK3rOrQI2e5jdiJMf88KPnJXIZ3WhFyfRIQnW1vG9fmKab7CTR5pqIo3DQNvCH4u00xy&#10;b0O2JmyJ++SakPG4Tn1mv6vKrRu5fTCsOQ3B5AUmosQNRQqj53aPyNPCBhqsw23dr56txi1ST2JC&#10;94j6TG7qJb0/teGqe9it1OUtydXuc+2k7+gajLC5PaxEEy+yx8h9m+fZkAtdols5EujvY/YH6nS3&#10;pU+OpT4WrEq+Y52YQZ3mfIGQ60xPqOubpBly4JMQyssCa08ozfaAlbNJ7LpobW9GUhFXB1gKBHiP&#10;yU24mxwe7hweQ8C6RjxNEevTFU/XgKenG9YHDyypuJ68gPcerx8uuD7cAx9mhAJ6qWAY5R1JKkGS&#10;lF9w+vNYQk+SH3ssBTqIwGqMpsdk9K5Pj2F+ieL3pWD5WduJkXrvbODtmc+2B9Zs1mC+Hw4uTWVM&#10;hLu7GW/e3OOzd2/w9u0r/PLLL7jdVnBMoIbeqPQoVyr88shywUUYzCGPim9V3yOWTf+ckDwJPNdB&#10;M1Vdz0xdEmDPF3jv+miVnqTBC7PaMq5kRtv8hp1ulVi66OxvsO3vIjObtOul1jsY9H5wu92qEpKt&#10;j6B53ciYnMfrV6/wb998g59//gk//vQjvvv2G3zx2ee4Xy5wUIFCOSleAp6i+BBiS7iMAjrHap96&#10;n406W8vETuyTZ8NazWcAb6xC9sCvLohusZzh/nK0x49CNvfY6rMBpqNCZQjUDcjj3XPJlBwwdgxa&#10;8EFDhcwYlDxFzhKhr5PXIAEZAN+sM27Ag084I0bP6UunyM7YJmgSCntA+CecZy0oeLTGes/2yHOy&#10;txa7ay95XADx6ANiGBRVPDP1d8jPavvSZydResR+9X3m3Xs5Ch9O/+0ycH0+rH5zxUgT3ug+A3s2&#10;XdpOgzrfgY3C0J7vjnOAMGf/4dygOmaUAV8FqsfIRhlXn8n8ZxHg2DT+LAG0KCHhnMm6KGG02bKm&#10;gvexWc8aDAp5TwjYDKSpfAtpEktoYQHEuHtN6tIkq2LiBKKmkVVrP9jzed5tgpRNhFbc1w8NM/nU&#10;BxZJkS7bmlVb/GvFaVofWplvgX906l6HBML7nDPkvMuquVqjZrYGjnwB/MSgr/fMFNsdaP93PXmi&#10;SJZcu3hf7XEKMZiVZakG4wKaJL/jtE4klyiJcNN351BVgtKDJdCJsCwzIgfcbs8ZyEQhOTRItq/8&#10;tPVVF2zIrxNiRMiWHMSugIWkJi9Yyw0G7zuySpFcNLgKUjrl3y8qeoBxf3+Hh/t7YxfZ1vtA2Nij&#10;SD+JTsjfiCDfAMohFFsl8J4QgUx2Tc+GrP5Lzb5x3AeOlJ59EsiCLibzQfImKPtRKyLgtOVaya5w&#10;iM4B61rA7ba+PMp76U1DjKxPjhSvI2/oVgXeTkW0Fqz6Z2S6IEqejqdkBKvAKg2eeY+ivO99HsFV&#10;Ug5aAsxvtxWryhWrdkRWVCVgc5pCoKyolx7SWuTUPU1qAb3XWYGBiCNvt1shSY5qu40V1DCfSAdW&#10;o+YwAJjnCXeXBfM8pz20WSc6qHiaJrCL6WfNuq0TU857+MZuR9shAUlwqMV0kg9gxBk0AvG3z8mG&#10;dBmsaanrJu9xd3fBMk3gyCX3TROfm/oXWp0dEZP3D8g7+CnhKZD9RGVZ2hoAhezpCtJM7ki1tDO1&#10;byfQpm+Bcy7nYlT3t2vJ7OvNRMhI5FimNJvA1u767RHLSd5p7mlLSo367JaobD3+zWcUYn4gchtP&#10;hB9PtNupZ1Z1vA5z9iYTQohSeV7MOo6pqG4FtRXHUg4FovnIhYLkiDm0oogsyikB4VVQ3p4DL8kN&#10;ldcXbE2+U8KxtsTJvwS8/5QG/1RzbtAP3qSZbYDefMhEhWOSA2hOAP4yeVzmFU/zimUJWF3A8xrw&#10;+HzD7TaDeUoqF6r+cPfzjNd3d7gtFzz5CewcfFavUCngyKhVjLcY1Y2srI+syE/jyjBJ6qPIv5Hn&#10;66d6Iu+xbp9yz/cAGptL0I5A03Aa5MxrjkAVc6Aw5eyjGp7iHPD69T2+//4bPF8f4ZzHX/7yN3x8&#10;fELMY2lSQE5TGskTu5dWcWt8GgfehEcMbk2ld2qT5wLYi/+fPpB71gAj4qQFKGozcc5nXqsRNte6&#10;A1i1agLZWOuBX1+rBue87JDUxYNr/EVDDB2hcw7SY+CyXPD5u8/w/bff4ueff8aPP/2Ib37zNd6+&#10;eY3ZeyAiAffrLU3blPtRQ9uUKwBap+Ay9tsB8Ht7XFJUbhvMUZheHUO0QO2Z7ImB7LiG5Aw6rDIa&#10;SVa5qNfvkSrb7GdQPv07oO3p74GXe94fKdmPijn73FQChhhm9BHINhLNmjgCcLvnAJqx1CIEFq/b&#10;bQZII+r71ec675zD50f8jwF7aDWJBIYrtQnlyTdq12tHoXlk82P3Vz69XvaClUfTTqPz3byn2Ke7&#10;hpyVaVIWL2sYhZb5bhkQlHVhlF4Jji1eikRUwpyw8Z3EsHDUY/c9EeQZQrBn33c0wbf/3JzcJ7Ia&#10;FwMCyEwp5WtO1RMyg/T6dRIRrVMFWnWUgICaqKgNiijvM6ic1bM1xJaKV7TArsUBhil74Uv+QFY5&#10;RvU5XFW9xagVWpRBWzJqtXIOlb2e1B6X1PrOKNoSiVDVYVzA3HKNdUmvpEStzYT48wu/4Yp1hqo1&#10;ev72yrpTg6Fl/0D1xXWkLHGkFnFk1LpiG+FECa+aZg161XXlmimSnMHlXPKVpwz+S+NNpL6LNKiu&#10;WEHo1yj/7ar1DbXjumh+Vn9Bba+nvx/q9Wx/V/tqz/Nkih0hq0gFF8uanqYJCy8AGOt6M9ZDGmQ5&#10;AwaPwBcAiNmGo9aXUSmGfZcUtUGBZP2SyfUDxk2dk39f/JUzePn8/Izb9YrJu0K8tCF36SVD2Qe6&#10;04DKNmYPHOkJaKKqw0URvcnTEluoYvsztk8TojF/zeGZ3wY7ju5vL0emtWF0QrqpNd76k0vI9iiX&#10;pn5n7gon2mkHaoOKeZuiPlLN9oQKOkixZ3dlCLiGvEz2ML6Sk1oJK2CaIph15oFWqqZnAYjs4bEV&#10;j8kaTXgRNYCv7TFFYBbWULzqN2tA5WnIvnG9XnG7rUVhvywzlmU2dqcSTlvDQrNrAWDAz0KWOpiw&#10;SrF3OhJwnPPDhyGjnXNY5gX+zuPh4QHLZUn5I86Xa9yb2HAEcM5PlAwLu04dJl8tdPR5nEC8BHJP&#10;kzef0zuPaa7e/m0qUu2tydQXNozekuxccniisfL1Pj0X8zwDfi41ZLxyyXfUWX8iXChzampigGNS&#10;MotY0E+UgdVqcayvpZ0aEKwl5b1Q03MnezmDpuT6QlddtOtdvzfl2Vf890WphbBaE+FNEwDyG/Kt&#10;J2xNWINWf2Nju0MNgWe+c0TX2k4mQkagu7Z+7JE4VUiAoYXuvqCGDsU4W/s3MnuQnkjsiVitDWjN&#10;lYIiKoUkS2QapVpMiUwKqV+wjk7qWP4sU5mM9IVUsxgXnxMyDnDdGuhew9vP/vNyz/udhvUILGZm&#10;S6Ypj14NbnOn2W3Tm5GVSQgA1uQPGuFAkM3QYV4i3PSM59sNT89XXK8XxFCkQCAAnhwWP+FuXnCZ&#10;F8zTjOAmzBwwuTR+7ZD9R3OMQnnyOBfI+eKnBaM2tRhVU17HHdN3G/uUfar9xBHzdlbh3mtszwCD&#10;VJ17twzqzvvuFa/nFfp2I5PpiTevXuG3332Hy7zg3Zt3+OMf/4Q//fkv+Ovf/g+enp6z97D43Mdi&#10;e1STyan7ULWAUOs33QfLRfWEchjKQUaKFrSjYko51bDoPdKgX0xzaUBjDMMi1IwLcVR2Nyhqj3a8&#10;vVXSbUduqaNu7VtGtXtJGQ2GCvgSFR3XEX0wEEM0RegyL3j/1Vf4+cff4Q+//xm/++0P+Or9V3j1&#10;6j5de1VQymHajqSRo8aX2nqhlsZuRy1V/pYtuFNHz7fWASbMls+Rov0GqvNzZuaQtzxitJ+8wU1e&#10;fkZQYlfpFDC+A3L+CkL5pUqB/c9XrwsXlayQMBksPbg/e76BpBPS5STRJFGjIBD7jb3vooPd2rkv&#10;/kQC5ex5dPa1tJ9mIUBIk0dt9z5u6PdtbPoA8N5HPHM2HoXY7q/tCq5pppC4Fps0CMUqr+coAbtK&#10;+VMA0Ox3XMB7ysQkqdFdwu70XD/Hhjbfx9oKcGOVY80miV72TLfTbhoM395jMs+rKG26vpJcveWJ&#10;KwBeak1dz8g1E+93ruIT14RtpXNL+802ZDzneyb5BBzBkTo+nvayR8RUY2UFN0ePmAEsc57ma1M9&#10;hqmz7ntEsFgfsKpPGpEAUyE0CnnQ89JXX0BeRyb/XA5aZfWsO0cFkBCCoFzXfA+TxzzlHqAG/yVS&#10;ASlc0Tn4yW8I9HQcufI+OlxWZ/NUwM2pcFFSPtL5/RmF3PE53Mw7v5kESMCDN9k/2/ey4omiRq6e&#10;P+Z6ogGjnbOkCRRxTkot73wG8IHGmz6BMn5KhAeXenhVZ4grql7xoZ6nuSieAfHVd9UvnqjJaDkG&#10;7jVIVtaOqyB0yACGi1KrVZCTQJmEa9T38t9pWHuwXyvIiCtJnFw5kwrr+fkZH375gHnyWKYFy7IU&#10;aw/5sSQIVBM36FhNHZwrvWY/1dacgUxfQoJFpOP0xFFZr24XgKk9UyL4ak8z7vF7U406e8Csz7bo&#10;L3uqIrbatSIEVJ780b1PC4obJTCqxY7xxM6DQFQN3c3ncjEinqihe5kJekq5Z1exER3lCfzWLkfb&#10;GxIRSMA0FSBdswA8PAPsGCEoIK/GX1RAtfjF18JRn8164qJwGCpTRPzX5WwQVT25pm7P+18C7xdM&#10;ky+f4fn5uewZl8slgWwZDJNMjMlP8NOkJn+y6nHSxIa13hrV6m2+QE94wlzNQJ3zuLt/wLLMuNzd&#10;wU9z9rCn4llv1fcCumkiPILZNWcwK0uONAfJrNdOAs2dcwjrCo4JuEe2USOZnlJh4rrGqdN9sRAj&#10;PfV3vfPp3Ipy3eHgnM7ySp93Wibce8KcCQQhCbV9rP7eMYZsN52yAGLknPfilTp/W3e00xAgi+lU&#10;giCtfedd3c8jp/SGqDJ4GiGifq+e9e+ofxllJMnr3K43PD+nabNk73Ixe9jIDqu1p9PAvV7HrhOm&#10;zrCTE9x8Jw1s7+dFoYDc63qrWRoEECYzyXaE79br5NAeaXvAvc1p6AmaOWNVUpsENblS60Q5p8vz&#10;zHFLnoJUXlIVnNQCddwz9gKAW1v33f5ZiyazfVSMMU81JnFG9L7U6Y48COdwjU8C78/YLIy+jEx5&#10;GiCBtREBVWAEfcuDEhqVCBfElbGCcQMn9tlNmGePyx3jcZrw9PiIj89XPD5fsa4LOOTIFp9CwiY3&#10;YfJz8lPzEybvMTEwTxMml9VsYHiXgiPIISdExzKyHnJKMXufgM8Ycuq7K+xQPUTqqIgGX87aQ+yl&#10;F48CI36tQn/IVMICS5Yj1unhLwPYRiNg3fWgmoMYbEjI5XLBPM94uH/Au7ef4cvPv8Tnn32Oh/v/&#10;xh//+Cf843/+iciMFQGgfBCqKKBEGIfc9PTsWfpeiv1iuYaTSKNUwYHaKNcxHGea9x4Lqa9dWwhu&#10;PbTl/WIXeKmvmypAEWqkTcWB1tQciwpLq03aTa0eXrph5caztu/TWT9LLMUVisojmjHM4kkGgGO6&#10;R3d3d3j/1Zf4/c8/4r/+8z/w8+9+wBeff4ZpnhJBs0pAUSo4YrHlqIAscqOqQUWLdtrGZAicZpDG&#10;gkptMHEPSKWT6lMcjv0WMDBHVJFRdW9tvMyEQawEBe8A7ptD3jz53GXl94DSXzNtdIZkfonC32YW&#10;KPJGrCzA23Wxo84+8n/XAONIb0xDFfLOZARr4J+NzcqRMnJvf37Jnj4Ewnt8EtcTxK4/u14ZJzN3&#10;NlfUTgftTRX0/LpfoiZtC2lzLaSWDNR59GtNBN55D06oEZn1zsZbkxVzyC6DxR11994kg7VuY7Qh&#10;tjZ8WasmSU2TiYI/mnHpPRKmEIFsFVY6JwCNPZjdi6h5AHT3RC26VusZqqCtHhEXf/OaYVStWYoQ&#10;gLbXxyLbrgg5mDkD+bU20PebFPDoSKYMM9BNXBT51oKNFUjtwezqubq7dlGUcjGSGm/fKv9ITRqm&#10;egAAIABJREFUBgccKUKNi02XvvYFgOU6Fl6sSqR21SBshAkHlulKAyaggrcu1+qR2ATElVx4TRAY&#10;wNCpPCun1GRyj61yWSYGzHMCzqKhFAirVWFCWEx+UiIJ+95WNa0m5Eh5eStFqW5+STX6FtevYGjk&#10;aEa2yREYOcMhps8aworIEVOYQDl8sXhXx4iEU/kGFHQgmtWzGjv2ITS0fTzaO9u+xHkHFz1cuz9x&#10;02VwLegYbPIhEu8Sy7UQywttPSSTNzXjh0sw6hoCHj8+4gmAI4/7+/uybjQ5Qxq0t6MOJiSeunkW&#10;HVK4sWl1LvWqDAayZVHvXO0Jevrvo0U+XPaA3nRvz88YQBc0gyFva8+Y7MBc7Ra1j3pRrthxFDoQ&#10;BgpIwuBCuOm/i8wgjpkYV+tU7UsjL2dtd9CbXNj7R1vg9DypTaAjAHKMCUKEcMlUKrQMORBinlyK&#10;hVBLIiafMQY2uQEJO5L3CYpM1j1azUWLk4cPU60dtaWq24L3c/bmvyxLtqBNAOHT0xOen5/hnMM8&#10;L8qSNH3f6+2GEFYsy4I7dwfAl6kIV2yxYhFMtWKVVl3c9pTaekjb0kQJoyXCNM/J4sf7vC6cmsbg&#10;DfBrcl5UzcCabO5629s9UU9epfvui13ZFm+BeY4EvK+KYNqs0Vq3SPkj024eoLR+jKwsk7DzMhWi&#10;OlkfVaJAYwnMjJiMXERxkicDY1EUVyuh2OmNuCPCkTMwInJACGua2uA02dbWvVUwyiV/rM5884ts&#10;OltspU6J1Bwfjll5n+2cHBHiNCEqDKRnJ22wnV7nptwFrI1bFkSaQFdXCEptb7wXtt3mLaw5eN2J&#10;zV+uibxDk/u3tQojaoU4VMKXD6esh306Fzs/qYHLJFBe47X+dij5Bc7lvTvVq3IPpBYrXvqAmuDW&#10;Th22LzT7PgPMK4CQbZVfgIHo8zbmEPUM3ActZpFrn5W9Z6/aJyvvfzWoopo/O9rGNpBioPpiTjVn&#10;YMIaCbcA3IgQyQPOYZ4c7i7Asix4BOHj0xUfPj7j6XqHhwvVwy1vaNWnMv07EWFeZkwusZQI+eYL&#10;QMnpoIx5Y1nDTandYgkik00r5gOro3U8RYqMwIBeGN1oPH2UW9BbjEcEwjYIkS0MSNiqlHcW+JkC&#10;aG+aQBeMlHseabD85DD5CbOf8eruAW9evcHd5QEEh9v6v/D4+ASCQ+RQCh7vPYJ4oIOKv107emTB&#10;Bt4Urn1FdMyvjQ5wHpWCxYK7vc1Cxnh6Y5sa4K42EfsTH0VV2E66QLwkY5peGRxQ67oa1lmHdjFb&#10;DYB8Vwkxag/OUmioANqIkJhKVL+z5LPqcbm7w5vXr/HlF1/ghx9+i//6r//Aj7/7Lb747DMs3mFd&#10;b7itt1SAMKpHMRo7GaKmQIk22E7pZKVBHyp2mJoRwQawbxniF3jyvcRz3tBpvUBc8NCrGoqgOPue&#10;ReXRAU3PKOo/xdd+tK+d9VY/2oe7ABxglC5n7EMOz0XeFhMapNDWEKo+34Dau4QE4UXr60xg+tF5&#10;cbago4M/ryoh7e1/ztt++/YaCD73z9nQ1jP335y5rmexRF1fdvMeMYId1ARZQ5qg2phB+Y8j6oDO&#10;uibaPagnEOgBc9sgNIe9nMEEAlH3uemRZ8RUhe5Z+bwlmND1wZfCva+OUa/RUwGRXW+9KQWxZ2Hl&#10;NZymmCiJPjpZAenzeihjeIDT/GhRWaWDr4xK67Fw/VQkGx97ytR74hrRAB2GY09Tzv+haCxxNgFy&#10;sm4ld4hhiRaSsyWpCFmR7c670oRWENyCREX9j6q4d+TLe8o1KvUGkhqVcvhYAfy4khnOu9rAFZuc&#10;6sWcyBqnPPZdDdhslHHlOeUEhCR1fW34hUybfAoE7QXDbaYPJXuA47ApHwVDO9kTN6B5tdpwXoss&#10;0sRAmgp1QAZegijFYOt82UtENFHzk0I9nqL0PqyEHI21D/atCUa+5DrsUmwftmuZTD4CMyNS3Fqo&#10;ZPDMECf6lCnj+06tFZdrUklgVZZIQv5QncbmGLsWeiNrvRZkMedJpLImSm3t0m4RnQOyqlP7FZsQ&#10;046oQweNyke3oPyW3B5Nd+/XCKSh+yaoN3sPy/OyyWVRE0FHdTBXstoE4Ta9hSGEhLBzBIr9wGTp&#10;/9pw4p4oowXoNdnR69/ktUJMvuHkHNhn4q9RiQuAWG07bpC0laSzSVYvMjU0z87YUGzJVzI2UvV6&#10;ZxzET+WetRZAetpO1OMSrCu2o+LpLAGU8zyp9xeLN5kSiFmV6tBGNRV7Ze6ro/fIf72faOBeyOSJ&#10;dF+fPjM5hynXAQJY2/0q9abRJSKI8r6wvcdZla4sN+qZLTkjZOoXuSbc1FhtH6X3PbnGMfqkUBZb&#10;HNmT2AbZmtBfsZqlSpD6aTKEJClP8Ur+c5l8E4EfmPNaUKQo0U6/JWcHZ3IpGiJ4XVdcr1c8Pz8D&#10;nPIIJj/t5LsBjmMRiRi//xP9SGsB3Obo6TpF1nuLXWiMaNQD9fbh4Xdqzu+R24I+g1pPdotZZTLa&#10;O1wuSw6CnooNcBGFanykk1VEtCXprUj0TI/IQ4matqLTtSyrMU/KItcyjYnqS1+JF5TnjZRAySCX&#10;3fVAYArpXM0fs7Wm65HsXRyWUPZDQrKP1PVCmYyPfNr39sXg/ZnQkBE4W3dthV6VdqmJkKaR6k+N&#10;jMAhwGGFx40n3NyEQLm4c+mwuLvc4YOfcb0+4+PTisfriuc4wecBUOLKNqbGoB4qfvKYvAO7BD/f&#10;ilo6M2EcsMYVt9sVa1jhsuqeSuBtZm1ZM0tbz8pPUaOfCXjrhev1QiHPgmp7gFNpvLISrMctfmoQ&#10;5xllLisAUvrgGGNtWEC4zAv8aw/A47ZGfPj4iA+PT/jLX/+K620thRLIAtbTNGFZLliWGcwpzKWO&#10;r/bwPN4lQUbJ3FtF07638hG7qjeTbTHOm+aO1YE/5UOX8qbTKrK5ARd7wSo6TE+HlFRSInZHGuUA&#10;lKIzxhSE46cJ0zSnoikkb2DvZsze4/7uDl99+SW+/+47fP/99/ju22/xm9/8Gz57+waTd1jDmgKY&#10;1lCsq7SctXtPuHqetsAqHxQAPdn0yGtvz/aqa5Fxwqf7aJ8YEXln7GVOA9JkB+MI46mevSDbT9kn&#10;XqK02Pv7s9MOZ4lP7dVseksDkHBRBG32PN2gNo3JaSU49axGjqetPmWK6yXnCp3QZXafEYztf15C&#10;2PTU8Uf3dgRsfwqA357Pe6HY5lo4V0FThZbXz0pVzY2x9/7omWzHcq0S2wLTW/JKj1on//107jCY&#10;XbaY4N0R2+rlmQtxNf468t5vYaOizjoiDoeGUtvFWsBbwIDkRABllaM0F7uAJamzO7pii8Oiko/5&#10;BbUvPWlyWez4vKondMhzvcFtVk3/vKn3Tmfz1NBdE0FZFPKbPV+dn1TsdaylRarN0BUdJBscRWJ0&#10;/KOTvQKK9YMGn6h6m4kbQLKMcar5dDnYtbWq0YCXZkmp+tH6Jmyy+HeDmnqHSpOvvVxHSjkqhIjr&#10;qvd6+4b1UW8VcHntZFuLFEocwGWi1OfvlKeGqUYUG7s15mL/R47UNY9K3Ss1d1QKUMl1On8e7NUD&#10;yfd66pLKhcCDtUoq9pd5GfsMtlkLoGZEviicqdi0Jg/rOVklgLFcFszTlK6hulasA2yNjYY6vw+m&#10;xFqPX3O/9fXOQqWQgTCpn8s0xg5g1E7l1klwfvG5f0hyd2xEOVvBFFV6DlYWSyxDrr6wFrFzP3WP&#10;sWeKs+uL+jW5WOMY/+lGbKX//zarq+3J9M8LQCWq+2lgf6u/lwQ4xrAmdNslMilyNOezKKeBamUk&#10;f1bEAdQK4Gyt5TqgVFuftOK2ci8dpfDSacKyLPDTJG5vSeGfFbLI+0+dtKAi2JLJH7E804D6qP8d&#10;hdTbPYNVJorN/RDw1inlrn4u5CM6WCCztUuTcOmi9E+vWvz+navK9pJz4n03m4yVHZIG1ud57hIU&#10;AEAKhG/9zas97VaIqJ+T1oKoFS6Wn3EVw9OWL3vZjTFWdbVz3FiEhWztIsp7LjZ3rd1v+Uxup3Tb&#10;mVBviby0P/DwLBJ7KC2c3APn2/0ixi1o3evxtUBCZ+e050Mbft2SB22gOhFhnmYVkuoNwlNsehrg&#10;vld32Nw1PhQfbv+uirBG9Y3ee8VqS96yZvGk52iaps2Ugf7e28nABrDXpAJXIrInUhrZprZ2SW2f&#10;HmLEmgk37zz85E8H1X4yeH+kDO81mxa4IFu45ORfnTyMJjzAFq/I4AchghJwjwlXTLhixpUJKycu&#10;mpzDvKTi6unxEU/XgI/PK57XiMsyY6K6CyfmJj8kLjVejpDAewI4Bqxi40GJOogx5I15zf72KZ3Y&#10;6QTuGE3z1ioJXqou7Y3yHRImAwB/pJg4EyLbU+YJ8E2gDrs2Lur2lLyjDa0HnmgFahkTLBMC6TBx&#10;k8fDwz3ev/8K1xBA84T716/wpz/9Gb/885/Ft00DDin52pWCT2+G5YHXwXY4Lsp7CgwB7vXvaSua&#10;3vjSHljYL9JjDq7rB+Fqr9caphKL4qMqQdFN2baHVkQINqw2bdCtajAqwF57zabiSaYUnBOGGLmJ&#10;dHh4eMCXX3yO3/zmG3z/3bf49jff4P379/js3Tvc3V1ABNxuV4R1zWPhWtHIu/vYFhzkcWDyCSX5&#10;r7GBGdlu7Nl7nAXuj4jAl/qAtp2WgCwjXfWeqniPXBgpnn7NOXa0B+8hzgIw8YHkm9uQdhS8ZVO0&#10;d8FgsqNpZ0F7bdPCZh7q+DqcOd9/LQl8RN5sySTuXt/RWdU7Q47I75da140+95mfMY1vR8neU05q&#10;UodkbLkog6oqm+Q/RtemEROUdVjqM65TXNDqlWorwyWAyua2aApPK8atH/z+OkrvjTIxOdpL6v3Y&#10;WpUxzmZobMOg9X9Tfn7QktVUVb/av91OX8F8JwPqEZfxcwnDA3KgqxNiRgP+sSie9WulczkWa54W&#10;ZJH7WJWAaO6L6za3vXUjvt6svGm0Hy8r5I05KaQqiSvBlaQCDKMJiXVFAUW1vqQaUpmm82r4pdgK&#10;CehSQMlYs4Z0w5qUT658Tqk9qg2Na1Lz8td0SXmZQku9WXPWtlArvP3uJFN5ZsRG54RQpwV0t65Q&#10;UTXAKRhRAwKOK9rhHBUVmlGJdqzwvKvfu+K/OgfAnvftdHC75gA+DRKPCI1232ldAR3VOtRPvkwg&#10;tOBtn8rjwrgXpSKSytRPU7GGEMX9mptzAI0PvQpj5P1ssNGzJ59TCNnqWZzILgEKpykFD1Mko6Ds&#10;9280yCDZJ1Na8Hs/I6UDQzMs4FNA0mSNoBXIPADghs+SwAySKVLEUYD3FtypxAt3w2ZbMKYF64/u&#10;WVtLtVahBSxWJEFrL6LzlowWUva8En7bPktbMnErrmMF8J8TE0IBqeQqtlMsupzDNM/l/k3TVKYL&#10;9VqeCsBMyuZHbCaSnVeIIeeYTIl0czHZte1MPY9wDQFbY55m21hLke7tYLJITH6NekCIOv0MlF1G&#10;M31diWqVy+Ko3H8LAKOx163WR8n2a+qq8Esv3amBbZim3YNl/9D2O22eXW8dc7D+6zEyPAPT3E6p&#10;qeeMqy2KiDl6/fU8z0X5rHMjZC+OMnHK1AxN0inhTluXVZeC/u/qyYQR3tJeby3Q1J/fl3NoC8jb&#10;PAzqimzOYgY9AseXSbFB/ove45g3weJH2NPI6np7xlh3BrkHQkzpLIfbLWM5sZILFbNT4DzVbEPt&#10;UKHrkO0kKRltOWNLZGuxai/4d4QfJIJzLs+/ePjXAHW1l/7/Ad7jROGxV3Qaxf0gMG2jdgMQQYhE&#10;CES4kcczPJ6jwxWEW0j+RI4pB9d6fAgRT88rPjxe8fi84OFuxuwpk4VsCtyknglZzZQeYu8Ik0+E&#10;AXsCQSxzbuAYlE1x3fxDCMlXf3NY1rCsvUDKvYCgcynQ/YarNxZ/BsT7NUCYbtz1WOdZe5Cjwlar&#10;ezSAX5jHanqK6TLjrX8Lt8y4e/WAt2/f4vPPP8Pf/vo3/P3vf8cvv/yCx8fHRMpwRFhXXJFGXsTH&#10;rwLt2rrhvLp3BMa0xaL+sx77OQKS98JZaubC9v67omyIaP3LBLhJI0C60SbFiMYNwKbD+nrjVz01&#10;qYy8+ewqENTo1+Qn3N8v+OztO3zzzb/h++++LUr7zz97h8tlScVGWLHGCI4BLPergA42rG0EJGsg&#10;qxe6tm1AUYoTrZDaU5S1h8LeM3gWfBwpT/Zsb0Yg7RmVeedxV4CWzhLAMJBFr929Q/8McXW2eNu3&#10;BOnct874KhsA34bFbVrX5ijYDBAeTSBoUJTH92f0ffW5yy8gLk4RGTjvj384nbDT+PZsqHrN/Egl&#10;P/o+Z6Yszq63l6gSe2qOPZA/bgLUyAT/FRK5DQUnhzaTQeemqB6uZI1wyUfgAihbITZZUirvgSFw&#10;o+DjCsYotWd6+3jqOjknIKuMsdr9uw/oWX9pC2r2CAb9mPXCjMla2o329QwWAgSO2J141K/rXAW+&#10;SezrPJDHN23dRloJWAHt8orZa6bXxI0CzSR8bKTQFaAwkffZP1oR/dWrtZJCYnvjHMFnAJUaMC5L&#10;FbL6Tn+falcj4fXlWlG1DTH4urLdoWJhwgW8p+Jv7+toPVlVlnNVfV+zINpzNOVvpdC/gmaV++HF&#10;Fsism374mbGGUX7SPACs+zxye7JWO5T0uoRp8hUwKISJkAawfmrGWsMlsg3VIsd7l4UVrYe/O733&#10;VXDfpu50I1s6JKyuTfuABXeuhzP/FrAUncBDRVwUgU62q3Go4FEJD0SqVUUd6JpGPDKDVGAdlKCt&#10;9+8GhGxUsNZGiwtQV5SzLMBAf/pn2yecE3C06/G4HiMjcCAzqmPVkPVMY6t4PgDGu0QMWw/+dQ2Y&#10;JoB5sp+T7VRE79pLz6fPTukJRzZWBbTuiObk96/Xa/k5A+JQh+xQK9q55J0cYwT5PN0zTWoCiXYn&#10;Omz/ZpXALUjfYg5FbayWjEyBlPdu7qlrgD977jjo6R3ZFMIakrPBumJZ5nIe9qxke6Biuydo8vp2&#10;YzCHDXCLZqpwe/0ScVAzhijlrFAloAqRJwS1swBtvY4ytbN9rgxZRU3KU/4MztU9V6vC5expgWNt&#10;DWRJqYigrkUvO0CsmjS4rNdxWJOYVc4B7yNADtNc7eI4JgtpKfmoGfdwzYSHcx7LQoaQiyHgdrsZ&#10;l4Iz9XLvDDKB6M36GfUmxbLvpChP7+dyDdewFsxQwPtCzDAyqd7u/eja2OieuWfP1QqD6s/kfIBm&#10;0kaU4UI0xxCzzUuaknQq86e1Am4Da2mA6dp62FTS5jO3mFglkByAUAXyDDAHhGCf89797OMfVPbU&#10;nkBsmPnZsQodYZuCL8vUk/fJ4srnqUzZU88q8H81eH+2We2NphyprfqghNyvBKQHIqzkcCOPKzyu&#10;AbiFAA6MmRl+drjcTQBFPD4945cPMz4+XfDm1YIlM5zgFK42TR7LZcbzPMHHiMlLZGUa6Zmyzz57&#10;gkPEen3G7fkpN6oZkIRmO0NSOScd3OlrODpwz4LrLwnSG49OnwMt2kJnW8hsC8Kefc8eIHhuDEcX&#10;O+Kfpt6bGUEUAd5hWWa89R6XuwvevX2L9+/f469/+Rv+8pe/4M9//hP+9Oc/4X/+8Y/E8CFgBYNC&#10;SMV5Bqm34BB1Gfh9AApdleXI/1Or5Y4OinZD1uN9I5ZY2zv1lplOS28/i2bENQBik8WxGWOqjUhV&#10;vgmLKr6NLqSRUOccXr9+ja/ff4Xffv8dfvzd7/Ddt9/is3dvcf9wh8k7gFOAdAh1TB+b8Cw2zQRG&#10;YHVRQxM2Xsisl1cmKiLb7NKdjIHRM3jEVp+1kxmNjB4pqkcqob2GYPzldOFJChhEd6JmS/5g6L/9&#10;qT7lR0rf4TWhLVhvVbf1L7m9CIRf/c+2yT72l+8WpQMF21G+yRnSpiWCjsDukShvbI+mMyL6kwpt&#10;wdY+S0eBTkckxmhv/qTnA+OJkz1izn6nmIHPnhKo2pb0/B4NeGi0JnY6pICxZUTEekbWugyNwnY/&#10;nDlZ4bjTtlxFb01aXrunEKxTCSyqeTMVUMduqz8q0FMC2/tC3bFocyxky43oGA5uc9YZj26qgg4J&#10;hxOCoJzFZZpTjCapgI5QqlHvkm2JU0HvvWu0HR+ugXi6Fqjkew0brmd5VRZuRAllLXnjv0u60eMa&#10;oKvfQ4fKCoZSGn/dKJErMeyuyYzwTtTVtPFvd9kT35FXNilpURQVqyjl8/QJdLPGNVDTEakMQTKW&#10;fy0AMmr65GcEaK3KcT4N3mu1XAlRVjYg5FLOwJRHtENcC/hYG92GaFCAdp22iMaHt8dK1+efFRlF&#10;Ftwqz7F6HbakY++83usP7PXdZgu1z7QRyjTfXZ/dOc1CTbtwWiP53+Sna21Q2v1PJqK4mf60atW4&#10;AVcNIADOgIpcKAEDal6CFvpURTsfTpLZ9RqHgpUeQD2qsTa1LTKpSYrwpQbUJbsQxDaFD8RLvWeB&#10;UUNJE0mz9gN8UW1fW5FRz16ntSfRAdntWbG1E62Ap4CQ+hyOIYL9VhAWJQg02sD2EAIo24ElosB3&#10;ASwLIKb3rSp0qzSue1W1n9J2OPo8QwnFzmpi5+E8dev7/hRDJX91b8ghYr3d8Hx9BnPENPk6fYat&#10;wvpIsNQTzPVwqbqPj3IG8z2JshemNT0JEcXNtHwjWNJCNgMIo7FuhOT0JNs3s1oLEMtwTvvgk9nD&#10;0v2u9Vtas2kfE+IRhDLdUMLVs/WI3IsQAp6fn8taFasjNMrner1ZV5L1LHEOFHMGSfrAyaI31mmN&#10;9jmqe1HKuAuAyvKzlnHtvtDa/LT3c5omtebGpE+r0tZBrWe86+37Zpersp9HK2rhgXsG9kVIR9hc&#10;a3tV+3ELuocQcLuthqiogH2eTCRbc/ae8z28QdfRo8/ePsPa/74H9ieMNRqCQoj53no5Mzm+27YO&#10;BDGjc0n2PSFpzYSV+t//Z573nwIajywe9kYOdmvTSIgAImX1PQgrHG6RcIvALdHR8MSYJ8Llbsa8&#10;eDx/eMYvHx7x4cOCp9cL7mdXLLLSaM6EeVnSxV1vcJlNhZMgrvwZPcERI663BN4jj3zlRe7zKG6M&#10;mulCVp7ZEbYjwGlPVfYSMOsoZG9PWTFa4Od8l2k3QPeM6nXvz7WKr6rJuy7I6YI7gCKDfCJnJn/B&#10;ZV7w+uEVvvz8S3z99df4/PPPsCwz/heAv//9/9ZCOitu2pE2rcbrhSd+ip//qLnrghSdTeNIwV2T&#10;vLnzLHJmg+lwY9obF9JKvD0FldnQcxMeI4rPmHMe02XGskx49+4dvv/uW/z004/47fff4uuvvsKb&#10;N28wTz6D5zUcKBUU1CgusVEw7Xltl95Fy1JBvRcsCssiFKIanrwHCp95tkfg4Bk/7ZcAqS/ai0/9&#10;fAb6qI9f732Xs/7znwrg7xGj3fdirUweAIaETUHyUu/4XXKGf92ZzBah7BYKe/ZFZyY4dlDX/s9T&#10;bYZeRE53pnZG9/dMjsLIB3yvjvk1Ib4jYvzYLmhrWdBvUm1xW0XoZH3xxQqEq8RLT0QyAS77tLK2&#10;kDFhYFUVyITGC7NRX5bQMwtuye8IiLC9d9o8AKrxoFNkpFbilutQsCLqjkkfEevd/VyRC5S12ezY&#10;ALQwFJ+y10HFrjhb3xCZeC44J9ZI3PgUpz9j1zp3chGWyH+3IIol3LG1s2iaVlH8cQbfBcSgDpEh&#10;U3MVvM9EigK+JbBQNznabs+AR2J1kK1rKKvBdHAckIFq75MtTv6cMhBVfpdS0J6QAAxOwbN+KmF7&#10;1TGFrAqS9b3Of+7ITA3sTxf26zxH9e4dE3nNM9SQaGJnJSICIYcAFPAw+Q1nRb7z5rVZedFyQ0an&#10;vaNaOTlyiN1ng4samJuwdUsA6F1iLGQZnVUM3rWO1PVQO/25IRqN6q46FgjoCnCZYkj7cDDgowE/&#10;WxBTKycxnr5tbVsK8decVxLyKcpVKIuBI2tWbSUilko2OuUTLBM374EKTpUzyClQk4x1gNFhckQM&#10;iTBhJew47m90TcGgfE2WZdmo/LVlj2/Abm3p2VqTtbli7WcaBVC2fVoCQskEZfoY4T03Vi1RgaEZ&#10;nPcuTVcUUM011hbOTFMLuSSkgXy3BCiJQKyStigTfa24xhLD4sOv/f+PCDdD4KEBr2Vth6Tmdr7a&#10;nOkSZpQdslfDaRuQruCDsJlstIRk7p9FrBY5T0v5pO5EM/2Sgn0K2U3E5rrVqqaphdSBzMN6MDZC&#10;RRW8Ls9yRNmX0/1fS1ivrIHr7YqYwftpnsrnls/5/PyMDx8+gIhwuVy255YjeHbFSlDb0kmIOeUw&#10;eANCZ+LD5xBa15CvIcgUJ9sphF7ge2dQQj/bGyvXJkNntG4297JzH3oEfSHioXOjAph9sT0kQglg&#10;rRkfMREpoZ3Ow+aM26sPejhLtVLazr8LGXS7pWmglKcw2T2uycBpVfP6NvV6663i3trm9MR67V4t&#10;1mdtHZR+zhsyVWcitLbUI1/6VmDTEy62AhzqTI/1rJMqWJ+Dodkryx9+kcbv/5ltzr4a6gifJ8sy&#10;tpsbESI7RPIImLCSx8pAiIw1cGoCYgD7BEJeLgvu7i94/OUjPnx8xC8fFjw+3eHNw4xJyFZyNRDT&#10;T+ArI4YVNPlkn8NAUMAfMSOGG27XZwQ3gbVPWR5jo9ptNqOCGjN5GWDdA/nOAkRnQ2qPlPB7wODe&#10;ve6piY9+rx2xbUN1RuAKUV8hXd47ZCWVc1gmj/n1A+7uLnh4uOCyOHgXscwOf/zfM/7v//k7Hp+f&#10;wVLEkUM0KmveNiF5k4scN4FvvbtOA6bPNMMKvytepp1NmMo4HzbBJUSNooWh1Jv1M7T3dRRYcqRe&#10;1Y1tOx1VA/WoqIiQGVQJoluWGW/fvMYXX36BL7/6Al+/f49vvvk3/Oabr/HFZ+9wf3cpKhhWYTBp&#10;Q1QQCUvBVT8HF6MHDcxy8wdb37Py4bkhhtQqkJAT0PigH41yHSnD+1kG++HIZ0iBs4CiyA8RAAAg&#10;AElEQVT5Wa//+uxpAJ8+yV9+j+A4pe4+8V1PgfpAFyQ42jfPWrPQxuKjVRfvgxN7+7UpilC9xcio&#10;Aq29M22DMQafZPS+uWFXExcFUGr3uM3DiI4rvw1IH1ksjJ6TM7kOZ5rOvdHss2D9S9bn6M9aIQAz&#10;K7JQe7XTFpsy4+EJ4NPnkFjm1LrL1QXCUMHuGfhubOx6vtMVsE8qGSIVtktCIHQUn4QCQJcaICq0&#10;UpE5pYaU78iNPaO+B40DE6u9fVuL2F/Yr9HqwqbmmgDGwVhlOZF63zzl0CFAEmZaPXDtdBNXIDkD&#10;AFoprfepZENUQyMN2Oa2diHa6lF846tKfztNJ8/EumaQyFfwvqjWCwnAiD4oy6HU3JDaq4R7iWrK&#10;VZp85xwm59XeLNY5OUSxNIvRKCGTGjB/DlQLBzf5YqvTGBaUe1QtVqCU9+ha5Vggk7bhqBshipAx&#10;tAl+345yKwFBs2OyUR9YxZoomUOIVcgxoarqGtCwqMRZFPmWoCBHFbzSz8lmj+aSudI+IYX0IhwS&#10;mloJbMhBsFEvdsncyCoyRQNR9chliwwoRXjqK5MdBDUqQK4/3hPVqOk3uf7R2J/hcBK6hDwL7xoZ&#10;7HS2ga91vwAFHducFkQW8qs+xwBAQwu9lhA5ritV8HRZAWTscsWmigrQGLCGFTFUK5U2oJF7aop8&#10;rdmls0ZsHjTAbvLLxK97njBlILG9Hj0AuAsiDmqQnsBqnmcbrMgx9SgZ5IsxX4c1FAIj7X8J+Jum&#10;OXvBK698lRkGaPIwkSAhrFizbzSYwfNSMjkkq8x4+TfCC11TkHrWamYBb8CtGraaXr8VhrXAqEwX&#10;uBAwccQ0z5iXOWE/mfSS/+3Z8XT3CeUVL9Mzbbg41BQhsLXOqJMKoRLOzDnwkw0xaCwNVW1W12Gq&#10;t0II4HVNpI26j9UShBVQ2p4rtVbQogcjICoZwGn6app9EcVBzn/J6ggBawHygXleMqGTJj78nD8f&#10;1Yk/UWWzz3Z0JrPB5RymuJnq09fKKcVxWTN50mS93bCGNa2HTMT3nrt0vDMi2Ymj9vklcjXvZNCj&#10;7wtxyJ7HKgeHskDXNbZRUi84P2EmB5/XT8y4SzuxLxZGWhDGO2Gw9qzoOyuQFpagv0+t2dYn5SbA&#10;kDhmL881I6PNfFDE3wH2uMHCjK2/Jl0ycV0msHJN0gh3NYi+Zz29J4jUILsQqb16Ss6cGhD+/9H2&#10;pWuS20iS5gBIRh6lOnRM7+7s+z/ZzvZ0S6ojj8gIEvD9gcsBAiQjpZ35qiVVZkbywOVm5mZUEJ31&#10;+KbQbkHMPlcTgrwvcG7++5X3twIkR5RoXWVpZa9QSkHCdZDGggEzBlxZB8W99ZvcPEPxEloUNGga&#10;cH93wndNOF+ueDlfcH674rrcwQw+3d2z2AO0GUBKwzoLazWglW9xIYZKLYsOblng5iusMnDGgmiC&#10;ZgfrFsyLggZDKVOkmWc18u3A/R5Ydgs50gOaevYCW0B771DIq0J+33t7+z5az08C4hsKTFGMl6rw&#10;oFBTDkoRBgM8PoxQ9BmjAX56fMCvX37Gv/71b/z59Rt+PP3A29sbrvMCdoD1EH4RIOQXTiqKnagY&#10;IZURDO6CTpw2UhCBVWbmvFogM6REAKuycMzUFxVBuGWhKK+ZG4UemmHELeBKHmSXEN4sgY/gkgpA&#10;542DVaE+8MVuWGhZAY4wmgEffnpMYP1vv/2KX375gi9fPuPjp4+4P00wmoIv4pIK0HjI8Y+cu+rl&#10;BP5xo9Ct/MslWM+yqEn2Edse1bcC1Ufmba9racsipPX971NS8THVcDz4ujw2QdgEPbcUELLwuolA&#10;uIEE7b2jrOzrK8hbbcLvAm8LcqsMTK597tsdL9xsH1216qIGEsOoTmAgCaCtXqW4CJ5vhxYziplE&#10;3Fi3q4BfinaYXFFhWZHJcv1PuRK86e+6pYD7q8r49xBHR0Lat665F2RbvCHOYG8NcJGmzqsSalME&#10;uzDZXSQR6UjMOS4GLgUfTakil4RB/mZVstZpr+a0N7kILIuOuvTslA8oYyrnRgF1FkrfchxJAreU&#10;jXfeE3EBDnbPxlJJJOyIuFe0MOdIXaIQ6hrOEZzD+1D4ODModTxwfn/hdytFyX7Fhfb+OJ+ss4U9&#10;BEePZNl1AQEypmKQSz/w4uylUvu+BGN8IbQEwF/YfzgndC0RaNJZYZcU4py6K2LBXdvuFSH3Yqxq&#10;0sEiRgNSuVwLKaJiXkWgWQUfYi3axOMw9NY9SoTq5uFUKgOlD3wpiqi7C2rgPlpDcAHgl0Vy++xY&#10;wP/CcoDAYArFJvzZshmO6MKayuW0LEEpZPItkB/kovKRMzkbFmpf4FLKG6B0ZxLwpmK/O0p+ZgCE&#10;qrWFmwRcWicjuI5IJknlJmfhVSWeIRCMNhinCeM0QJug7CIHUtGayH8utzrwRLHgGkIXaalRWwa0&#10;AAeq1lj59WQ/oejAOTTadaEgH3rnnPo8sQUmFcB9sZfktU+CN3FPdyjDBuWcSpkWylu+pLXZlmuQ&#10;0SYJhLhxfkpqTmc90GcVWHHOy+js1TV438rZ6dqqCf91eZ5flgUcwGBrZ7hL6Oaw1ltrACtASBsD&#10;DQ2lDRSZdGaTNmyxBmXrwNbCLT4DLCqZtPIdN0QqgNKB0LMugVMpODXWpTW3LrqQKHyfLcYAJfDe&#10;7wWlb72qxiiH9zmMoxdVDr4TyjmHOfiu1+eg+vmvax+ff+aC0Aut7IxVBCOHHJYa4Mv7kJKK8caZ&#10;wL8zmzpLfei1SpZEdl688p0dhsELSCMpI+IeUOfKyP2nnt6SPJEgsTHGk+JhffN/bwDHQZAayR2C&#10;m8ZkYzcMA+j+HlopGG0SwRttsIz2M1wpDW10KdxKlmNU7N91l5JKnQJ+PltrsVyvuFzesCyz78A3&#10;QxrfWsvOJ7+ruDjWCaFjx+WsPmSrHNLaA/0SN1L9s/aqy7WW9FHuPqMg8BSOzWn+KK2hzADmQEos&#10;M2zAdWpUK5IX5ILAAfs2zK1uKSfGOpWH3DUB61zoxCuV690ah7ZFtS3lf/6aKz17vFLE/70jrDpS&#10;nAimdVyFzZaEVa2yb5F5K9ulTt1Pce1DtN7OZzIbyASlcuem7JBI969yHpkN9o/yLCJMlHDUY/cw&#10;eH9E7bjX9n2bDQI3Cx6m4HUPhRmEKyvMDMzWL+rzvICXGeAFrBQUDdDGYJpGDMbg7Trj7bzgfJ7x&#10;dl0waQ0DndpntfY+mTY8U68wyp7XUWHEy4LlevUHcx696ie0+FllfeGkuPTlTQUoCeCUDh9U91Tt&#10;vQl9BJjaUxD2Wl+oY13Qs+I5AnS0w0zXCvx1kFyfCJCt4/JanHPJOgnEMAb48HiPu9OEz58+4R+/&#10;/Ybf//0nfv/jT/z59Su+fv2Kr9++4/v3Jzw9v2K2SyZngmJMhrQBKkLpuUBoCWqFLsqKQyFS22jl&#10;BR6fiQuMnaICCouHQRmoJENL2lYM2AxXLVjE1ngRm1AWsnuyS5EOhwaVnk1URxJ8ga2VzyL48PCA&#10;z58/4T/+4zf853/+J/7X//yf+PLlM+4f7jCOQ3guFsu8+MNYWNTrjbKtDy4zR1P7l0DmZatqMUvF&#10;Qk4oFfp7tlNHO2GOfK0H2sowqZZaqOWVd8TC5wh4ubmM3wheHwVS94jALWLw6PMt1kdGaTeycV97&#10;uQW79ykJEMrQOuh9Aapb6nNqva7kSd32V8x1MDc7SRqCrVUw/eobOidAbqhO078dAOHr9thWqFPv&#10;DLPlYb/VKbbnpXjLWG1ZAK0L0/UjLFScq/M2FWOs7hsqjVfyTyqhpueI0AtBfvJfj5/PLPIgqgFW&#10;KZi4GHjimbG43gZQLjswfD1Atf5YyvdR9FdLZV0Epqj1zqLfv8ugk2TtC4CqpSqiKnCx0eNd5Xiq&#10;WGA7CXKGcLuktHNZ0JL2pvD8RWEllXJFF4Miodynxpyj9NikmjgrV2XeEDXOEA5EpgDY499HMUJU&#10;bWfOgyFzQlgU0ATAkYNTleVBUvQL8iB00ypS4XxEiWDwREIEYWwG8KGKa03/FPZKKs0/WoH3DN5U&#10;dMkAWAlY1Zz32q+d1yHonXOccEyufJE5ndGi1ZD0g01jqDibBnsMF0GgOMZI0GBSuZq98gtlZait&#10;DGmP+3MmfwlrC7deF1tL7S0D+OQ6QSuvaalCLO2NtvbgtEIEwEBrjXEcYIZhpeYrO1oyr1ncR9yP&#10;CnVeqdbbAkBq8n3zDEN9NkSeF2XmgXOofIX7P7sdwt0hlwTHKe2+kN4bNfftqEYmIKuTKXaYEbbC&#10;BRtmrum5qABIRtsQ+ZylOE2eH3piltb5vQaaW+S8/EznHK5X7zu9LHPqdEr3DLFmEoEo211Z67NO&#10;lFDeF9pOzuHeKviNFx1UAbxj52CXxQcsx+uKrgIReedKzCIsgpnVqntG9JrhSA4YyCvRDZlEMsYw&#10;aDB7kLQTTNk+J21JJvP+yWKPlO++6NSI2QOiC03uRZIo9lZbOcw1KYOjothZ2GXx+NX1Cm00xnHC&#10;NJ6gtSlISRKB6ET136GZrZCCZtnBGJP87D06oXI3NPuAbdInjNOI6TSF7/Xvy4i5IIHPREAj2tER&#10;HHNQyyMTxAH0jJ77kdRwLtj0kswe8SPWWl/nW5fDorUy6RmaENAcSSF/HZRAYBu6dmSnnCOCje8o&#10;eqmLDIBeztGqw4h5lSFVZt4I0iWIFbQ2GIxJdlASOyDRUSG92guyoONcUa7D6w4utq7pRd/6pydF&#10;kAjM2iqmWGMDQcPcxyak//yqlhTZDczsO6V07vwMo6Dcv2X+SZ1PI56nFK1KS8Uyc0utiJl4r+VZ&#10;nVM+qvxOG9ZLxyqQV6o8xguiWRndDc8l2sZM/hJ4f0Tdd7R1nza8amNRyBUVFQVgDgge94SZFBYi&#10;WCYs7FIQCy8zGLNn0Z2BJoXTNOI0jXh7ecPb24yX1yvO5xkPo8ZkpMqmfIh5QrnioGedhZuvIKX9&#10;JpIGlCuLxVq58c4wuz217HutI2752taE3wLEajbwr4B3LXB/j9jYI4wS00fe115r7dU1w4j70z2+&#10;fP4F//t8xvPTM/788yv++d//wv/5r3/i//73f+P79ydc5jm121Po/mKngr+ZK9WlojJrF15Z/ZTx&#10;QifasnJxUhxSEnusGuEe5SFR+u62NqUtC4newSgWy9HLLd6DUjoABN4TXhGFjiuFISgqTqcJ4+jn&#10;5+dPn/CP//gN/+Mf/8Bvv/2Kn798weOHDzidJq+8Y38QWpbZH7ZDFwNkyyOjUDz2wNXUXr2CBCsQ&#10;gyUZQWuF28Hg7S0/1hY5tgXWbZF2ewD93lw/Gox9lFDY89jfCgq9NR+g1+J9C9m8eZ2NtrYjwcBH&#10;1qL3gMHvJYD27Jr2bM9a/pHr+2nCxqLXFLvXvXXeIKLdFtIW0bxHurxn7Lfs47ZED7fMqV63C3VO&#10;fE3FiSguaPVG1kpqiaOTygIEJ+zVSABbTNGznVe8DJVCeOH3zFu0lbiHYNWhqLJ3acx55Ys3qcxp&#10;kRxRHZMtTkShTlxcuyRGGArELgCcvLINYKkQrX2KYiAA1jkoqNWnYOE1zAJMQmE7Ey3mfCHqQFx7&#10;qfvuBHktGvrYGlEAwSiA5zJYF5VCK3tcR9WfIuQ2fTDAKnksx1+vlCwuURVPEswrfdNJhNtSEaxG&#10;yS5Dkn/RMiDbYtgO+RoVyVFZugYX0+9HBu/LtUCtCjSqbGHyvW6EcUqyDDhAXEvrKbfyom2R/rXS&#10;vCQAfbdk6kBQ/n1JQXiRUxAA/2WxKRgzhjkSZ6CQ4It1TXqlajyyNkqioCYmCW0f7FaAaAEtxvmr&#10;qFAyR0GMtTar54WPePk8FZyXIIcu2TIkV1rbcAKabFeUUJ/ZjyoAqAPeS697GZZagJM3hNrvCRG4&#10;Ej/UoK5XAXumUt6nBJBSEK/L3scJ5InE7V7ofLXae6UseULQlsGs8hrkuNnyPm6dR/eEFfU52LHD&#10;PM+4Xq8ACOM4pFBZHzRa20HI645WSbw6H0ggaRgGAMAQCKgIMttgOxp98ZnZq/tVyAeUwLMgWj3h&#10;cMUyzzidJphhCCIi0fWVAs8r0r7jSy+zWeQzjXNHqoNlJkRvDFBYzIkZqrCramlG2hal8tr8tXiC&#10;WGvl8xLCnww+I4HnHEBM5zxQnGwpw+d6FbbF4IagMrfeyqgSIMRnWOQgEFYuCDV4L4mDglAZgrJb&#10;G7/XKfL2PQEXi2Qti5Bm+W4KBbEj2LjvW5uesVYKLtguxmybvObBu1QQBCEFwCIBoh6qDEQ0cQLa&#10;MygbBQgqdX7GcWch1uZgzxPvwVqL6xyee5gTNYC/VSdt78GS3KfQtaBXe1LKKwnPU3YURK9APlAT&#10;dy1EGbuEv9wLJLnTyuQp8MbwTjb31YatdjGfrCd62PkcGRDBSJEHt8+qdQdei1huCdhaYqiWo0G9&#10;B0rcLf1sON9S7J51MY9JJXEExWySRl6C7AJM3e4Ht/d3Ke97BeZ+yjJtbmZxMBCo2mh92xXDh9PO&#10;pHAlr7yfQZgDI7vYJfjjzQAtsM7b34xG43Q34f7xDk8/nnG+zHh+ueDl5YKP9xPYaAAhWMMGqVNQ&#10;87oirAuJgWFr4WgB2QXKDYiq/MxeC0UvSrXXrWGQt3zfUb/eowBWCxw86p0vC8gtYG0LREEHVN0b&#10;U0etDVJIXmzPzpZ80KShTwan6R4/ffgJXz59wpfPn/Hzzz7Y9j/++S/81//9J/71r9/x9PyM63yF&#10;hQuTN48HGVq1tdindqDQBu/CISMp5KiyDWgoc0pvP7dJnNWkz9pepw+OJRUYZxWiDso1X2uGAtkY&#10;obAPG5XyTPuHnx7x8y8/49dff8FPHx7x+PCATx8/4pcvP+Pzp494eLhPgSmAAy/Bs3GJrDUH0EgW&#10;q8Dak76xcXFTGyxElIzCv15a6TDWfs43ALNbfum9+Xs0A+Nod9ORjIr3AJJ785oPKtf3ntN71s+j&#10;Qb+bwcyVf8Etqv8WGL8KMYRUP9++HxwBuLvZIDvPYC9H5AjBhALQpb9MNu8F0NZkzy1+9FtESutr&#10;hzN9DnTObRFIW9d20zxLVhDitNVR7vsV2CZP+uStmfHoZKdRZBJQCYL7vSkCv/JssB7zWVGrcmts&#10;AAxiqFxJ0pLwq+YugZitQGrgRXYwyJ/nkngihTrMlVdu41SoDVdERq2cFT7WXJEtEVwpFHdMgl0J&#10;inMWSmjKexyh3b6cACh2TY6taGlGaW1QBvmV/veSdLHOgoOlyrrzL/yMy6DMehx3ikYBLkP4whIR&#10;NKngV0/oaS1bQFyp4MrWgiqKurm6f2GX0FPel+A9F10/JXDfV5untQt8yJYt/7zsivD3FL2ZE8jl&#10;6lA7QdsQJyA6FvaO2Z9xlUve2il/SfjtUqEkZx/oGoatMVpY5/B2JkUPsJfPoMofyoQkNX3Gpfo9&#10;32397MNcU9nqz1rrAcplTmtnBIEkaOjzWP18tg4ri6f2OO+T6Vt7Q+88AYT1gHiXKJdAdBxrNZFw&#10;yxlufdYlFOxRHVocz9LOwRX3VYL3Eei0gujQAcCLwY8t0j/dJyDQhWwNFoMYXUeEIcmDkkRUq27k&#10;FTBVfb33LqWFaJyCRhvc3d3j7u4O1i54u1y8ehs9YSRylkZB/GVL0RyQG4jckAlSXHu0QV28+Exp&#10;XXRux66l1FkXxsvl8ubB+2n0YD8pMDmxL6UGcXDj/NgSdtbPtAbAMmDIgpyvO6/X7xM9NwiIeY+1&#10;9WRRU0cSOOQFxM7yLKzLuQ1pDaiARi32RKUVzKAxjqMnVSqBWV6X8nO5XC6Y5yuU8kGyEnhe2dKI&#10;ToVyD9VQgwYNJswRF2yL8hmDiLxwNpA6UgwYAX0XlPta7r0MsHWwjgHYqtPI/2wE5yl1vbtkF0gp&#10;zNY2Q4YLojISG2GI6DhWFyUIhxjKbNOfZZ7hmIXFlmoCqD1L11ZtV3ed5KBSBRcCaWuCMnZFyE6o&#10;aJnoRKZQa63P86C0y0pjpiJ+W3sLVZ14LZuv+pnL7sDWOtgD7+Pnu9DRF88h0cou1gMuWnU16i+u&#10;ch2lwn9vz6y7oep1prabbu9xHjD0pJwu9zZmUAjZjthd3/M/nzFIHa8j/7bA2l2l3g6osRoYq7U3&#10;2uVEyxyNKxSuDFydw2x929FiZ7BboLUNbTgMbQin+xEfPtzj22nAj+8veHp5w9PzGy4/3cEOI2AB&#10;O3uLEnL+JVhnvQed1rnIDaFXzAS2FopdUF/FJPh4yHap8EgqrGahcAzcey+pshdieUSBvxXCc2w8&#10;0KpIOaI2XBVpG2BSL/xzC9BctdRxIImkj3wYf1ormLsJw6Bxf3+Hjx8/4suXn/Hrr7/h99//wLfv&#10;3/Dtxzc8PT/h+eUFr+dzOOS7oMaPqzkVbeLy2lydVh7/iLa0qBJrvV8XlExcJO6UgHsMryqCs8Qc&#10;rOciiXRxxzKgMLf9kWAltUJIUyeQyqoeBe9j/3B/h8eHe3z+/BG//PILfv3tV/zyy8/48OED7u5O&#10;eLi7w8PdPcbBM+1RuRXHUQyXggj4q1UTcnEtgxxr64/gscfr1kr/nuqao6fS2B9rR+brERJubz63&#10;2qu3rEBuCpbZ+doWqHA0MHcPuH/Punh0b7pJGV217L137W4WdoyVzcZWt1Wcs0fGWk3ebQHRW+FI&#10;3AHw98CIFqC2ZWe0p5bfC0HfO7AeJbH3fvd7SKH37OdH52WvRb/wGE4gL6/266bdWATEZKApUzqw&#10;cuU7yVyC6t6SwVXt3luqYRQAUPLBDxL+pCynKguHAady1kzBHoBS7q5zSgD1KP7dPzeu7kMG/LoE&#10;BtXXKz2Hu2cxqg7vKIkSlp9DgBYBdRJ8YsoAO7lOuHSdYVGFaSpWGwCdSkCmkh764dlGsKhWR0q1&#10;OWu1WlOyQprSZcrW5nz5VKjSos1PBjXWNktJeb9SXpfEVP57VXn5cwqEpGhfFIEBVEBRDGo9cH6W&#10;zyCLWrggKXbn/e56wyuS1HdjWp/rNJpEbFAI+6w92TmFxqrQ9eEApf2ccy6pW8rnW6a8svN/rA2K&#10;3KCSnqYJd3cnjOOYgTjCao4dzeYpCIOEXfQFKAmg0P5PzIWQ89IBBeHFzsERYVkWXK/XVNRH/1pq&#10;7OcKBEccCBSbvhYVsC3QQQKT9XPY8x6uQWPZlUB9jUkXdN4Te7XOWFvqVNF2BZZrnMiEcGl8IQHy&#10;deAnc9kFqVivugt63cG1J7n02sZGflvta+9Ed0ChPEZbob0nLJPgKoXuFIzeH/vD4yPu7u5wna9g&#10;Bq7z1eMNxRpOBdmeQ2spZXREAJkKQhi5m00GcCfLMPL2N53zPQuFtQ3Kch3Cc1X43WAnnWJDlqC3&#10;C1Gi66O1TvY87Mszn0sCvLW4IQsE6uBkFGM8eP/FI5Hy9X4d/JmeYdO6KoffcgVQ5myXvB6lzwnC&#10;U6UI9+MdptMU9sGQw8HOC9SKs1m+l3me8fz8kroxWutEBDQlMJyflVCkO2CxM+bFOwkMgw8KVqTT&#10;OrgsXiDrSQcPsjoXQk6d9fZNJqjXo81i7NisgF7ZrSQJknQGinkCAfDuhawmsR3l8PnWuhTHnQeF&#10;XQ481hqaFMZpwmAGGKMTudACoXs2oT2hzYoAEt0L8dpiN8wwjOlMJUN3Y5ZHq+Yh0XVIArhKhI9S&#10;IN6vj+s9YDdXr8rJkqHV2Lj/1WcThA3SINYEXufOdPaglUq+Y1vbco9Y51O4Yl/OxCXy2S8F82an&#10;lSxoLdfndC1RmNvCI0RHzd8O3t8CdvQCAo6AELLHzv9cTqRnEBwpWFJYSGFRGjN75f1ss/Ie7FW5&#10;WhMGozAOCkzAw8MJ93cjvn39gZfXNzw9v+D55YR7zRixYJktiD1zuKTWaxfCMERLQ/jvuO+pdDDx&#10;i37y38yvBVj9aSsVjhyM2mqyYwr6o9ZGtwAOW7+jToJuTaQ9de2qON9RexwF5FZjEWU4nA+mUEEg&#10;FnxPNWGcBnwaDB4eH/Dzzz/j+eUF33/8wNdvf+Lrj+/4+vVP/PHnn/j29Suenp5wfjuHcSmKyxQk&#10;SOkQ4govUp1C55Ro7Y+K/GyjUx7M4yapiAClQ1CMP1gopbwqjcqDaFRlRG/cWIgRslWPC2BFLIyj&#10;r5tWJMLcrLg279t3d3/CNE04TRN+enzEl48f8fnTJ/zyyxf8+svP+Pj5Ex4eH0L7ZizMHa7zRVgf&#10;kPBVlRUihDdh3YpO+62rXHrbt/DZW4Hd3nrXViTdPtd6G86t82JrnmytSa05fDSDoweWHvGffw/x&#10;t3c9reDfPUUbUwmu957B1uHoCEF6BMA9Sry03mcrQGhP/V2MvXBA4Y0x1HrXrfbE3jPofdYtCv/e&#10;oboGSo7uhz0A/0hg9NH5sEV0HemsOEKEyfZMPnD/cY2N7fKxYI4KXXAt2KYcfJr50OArF/vTqkBi&#10;GZYaVPzSxzOeCYld0bYrgdlc3mZ1frI2YxSBUvnArbK4IKhVZdBiVuHL56gK1a8il9qH+6REQU/k&#10;p9Pw2E/ienBh10JCUR/ktRDOQiuwSxL3vXGYFPXNLIyW8pQL//veXFrNbSpNK6iyJsg2NowqOz6D&#10;SiqDTBHwk+RJAtmS/328hzKcc+07L9ea7KGdlKykEHojkjWFElJIioh1BSq07JGIyicslXr7RGHf&#10;jm9v/VNKYRonjNPoAYpgSRDVj8WeoDypU/qxy4qGCtKhgJdC/bPYBc/PL/j67RveLhcYo/Hhpw8A&#10;PnlrgGEobCMiwSTvcu9ckG16GvtaA0yO4JUPO1VpHroQ6qvYe4T5UOcyM2QJvtS+qOfQGeuEd/5a&#10;famEQluCgNKXt7cP1uCB/LueMGRti5ntTbZCVGuLua6YbqPO7+43VFqsQaxnSpBIvTEvu4JzthV7&#10;v27R+VI/h/R9nUDZlgd0fXZvAclHnv+t4pL6MyPYejr5+omIcB2vQbzln5a0GUuiMGEZFudnAqMS&#10;6RTnaGVjowjKaGh2fn0Yx4KogDi7pY4TG73cgdM0ersXrX2HdHwPnOfAsiw4n0UM700AACAASURB&#10;VN+gw701rTY65Nt67LqQz6AKm7a8D6gV8bn6jGApFjPplM52F36+lc8wqs611infLtbQXAgjMjFs&#10;tIYVhODK7oMZwzDgFGrlnFcXrk1Fi7m1pYaK+RvGFOHjNekEIH1Pq7stquCv14vHK+YZ02nChw8f&#10;MY0mKVf987JwwpYGxNBGQbls+7KqE0UOkRQaybXK2gUxcIhQ1uaEfr0iSb5VzaAUyLmyc0ERNBOg&#10;vYGgf74a4zQmHMJ3FGCVQVITy2tyuBaw1CS0S/79rVN5tv6tyMCalJfPlnNWfCPKCQ2dVWW7VXZj&#10;yDVM/nvrnLdyH3DCclO8894cTh24FIUg6YdDngTgHO2K+eLY7xF/ayB+HVhbX2PLhioSUZHYSXs5&#10;WzjK54qI2bGw1Wxdd703bWXwvBu83/PObbEzextWewPj3H7K5Zhw5PVOCwhLCKxdGFic83+sxWIX&#10;KPYqDw1gUIRRAdCEu8ngNBkQGK/nN/z4ofD9ccC9cngwHJLefduGgmgtcnkmKIquWrmFiUJSWvQ3&#10;VyIIiQqdG+Uec+o/oz1A+72e8Vs/12vZPQ7SbwpU2ynOGzYEa8sOPnQvrYPQreAGF8wZh1BYl4Ls&#10;SBOM0Rgnhfv7Ez5/fsRv1884v/2Gl7c3fPv+Hf/+97/xr//+F/79++/49u0rXl/PsKEN0Vpv/TIH&#10;tjqqIbVSvusjtZkSFAM6tN14pjiq5/z8cGJDVMGgOEXXcmYQ5aa6Cp4VCxkrztYd0jPWBTWMc8jt&#10;prFFzrPySmlMo8E4nXD/+IiPnz7j8+dPeHx4wOPDPb58+oSfP3/Gh4cH3N9N3uv+NEEZEUbkfMCM&#10;9w4TYBEyE+4YXel7r+VyNc64ERh8o9LoPSDye4D1W+bgFjj5V9aGXpG21Tl11Pf+FvXx1udu+eH/&#10;nb+/VdjtdjElFlJYw1GlCDvg4d740EpFdAzw7X5+BFM6NgYyFJGLwyLfRALskRm3EmbvOaMcJUh6&#10;XV1bpMNRL/6jc3Frvqev845btLACo02QECsiVB4qS39ur77P6nUu1I2yqvHD1YFJQaG22oggDydC&#10;VoXiOVoJcNjTemtAoTRlb6km1W8yeNyxgM/TPXtzc2lPkseoq6aeaqjpXbEvFYFlje4GSsCWoOCp&#10;tL0hAX75Kq0GwMX3UAUOsxLiqPa48QKBtjiExG9odfr0AL6SGC2B+zJjASVJEgIpIbzds3oMReBt&#10;Upm2AshIpaKyTn0oQ3eVULmhGI/5t3NBiMh3t9pvtiTOjTFxy/+lt03cXJdW1BCv9x6tNcxgUvCn&#10;9M+v1cWysGflfJdKEDKBqMqC8OdO6Q5rncPr6xm///EH/v37H7hcLxjHAZdg8TAMJoVlZmtJVYyb&#10;rfWZiNqFRvV33Fr3hU9+LOKj7VOaG+FsrTWKAEpnLRZrYXRpz9MUjBSkG23aELb2QQks5+dEKzvM&#10;1tzNgAyH4Fy3W1/WRM9KhMLVWaZTc632qobnfBE03aw7W1ZnLudPyQDrkPUB2j5n9FTere/dC6Ft&#10;vb9aVdqqd7fOHrkThVIorwQ4I/Fk7RJ+V+xK0hmsVtTvgq3eEYk1XBLcUZkfva9VMYb9844qdGcX&#10;gBlaEfR4whAAYgfGPF/x9nYBgTCOU/IUj8SEUqokYuO4Ls7WQM9/Pq5zSnmQW1pdaG1gjEIZYplF&#10;lpkIDw4LAWwc1JTGJIEAlT29VxZJGW5NHQ7rsMoM9MfPkPOanQMUwQwmPBOCtfH3WR9ArA1UCGmV&#10;nUZKKW+Vo7Ugciqgkrz4sK6Ba2eDeEaxzuE6X3G9XKEEIApVZrXkfUbUfypnyfSEOtKuxGci5BwA&#10;Nwubl3Dmq21/ekQbCfW21J1LaxY5F7XRUNqf45Dmghbh2Pl3S9uj2jrrqPineBaOV6h3zDyQ+Tt5&#10;blZgRbRjWmx6xzVJwqsw3bV9lCSQWpZVtTq+JMZKS2wS+620gHWdek8KLlWVBZQyngKwr8BNb/r6&#10;7B/XyxZoXpO4rTOs3PPqPbYk/zIZylUHT8p/UnmetvZ96cyy6nw4eDb8W2xzjqrEt8Cc0ndUBknG&#10;G3JwUFgALBQCax1jdh68T75b1kHBQUPDgDCCMBCDFONu0LgbNDQx3q4znp5f8fWrxoNmmPsRg0vu&#10;N7nlzDk4R9LCNDNdkL5vaPzxLE0OGeVcEHGpFun5G94CEm4tJr0gzKOKx1vArTrk7QhAUZ69qWit&#10;rxVHW2TDLVZNW2WSoI3CAbhW9Djfzh5taPSA6WTwEz7g48cP+PL5E/7X//gHfvx4wvcf3/H8/ILr&#10;9Yr5OuP19Yzv37/j69eveH15wTwvKV/BwpNAMXSFmAAXFrXQFRLbyKz12QxR6UQCuE9qDJQedOy4&#10;OBx5sim3yCvhmUYhqTCpQWLgSgpVyW14ozF4uL/Hp48/4dOnT/jyy8/4+Zdf8PHTR5ymCaMxOE0j&#10;7k93GAcfgKS1b9G21oagJJeUXkk/Gc5cDq4sxqQlX5hbsnVyC8iVGxrj9kK6BQS22PgjgaJHweKt&#10;8XukzRzU+td10vl7ruUQAVGBi7IArOMH9tTHe4DqXtfAUYKlC+gSVq3EZbHawHEo211QoToW70Ic&#10;/iWY3wTbiZL/uFTyHrofAWJwZ1zVNlSyHRBYB7/dOiZ6CvVbsyJqgPlI6O4tZPV7gt239tWedc+t&#10;hEKtpo5dXNSI3k73HC1vNoD7qFIu282p2tcp2YpE4L7+ueYenw7ItfY6qvJZHLAIDiyU5kj7AYnD&#10;cg3OycwIF73Iw95K8h7D/hn3l2yfoIKypgZwFGpj+FrxmUBRsQjE4LRkV5M67sq5xIWeOb4XYTlU&#10;gPjlDJQAR26dRjZrR79zSWkqlJXlWlVaXEkf1iMCinxuo5UyjagsLLPtSVbNF65LCmtwGevOqcJa&#10;RyrFSUDgtLYYKL9OAjAsSRFmVM87g/zMvbnMq533cJ5VYTKyVrOVexiLYOQydFkVvuFecepCh3JJ&#10;2FQBsCRCo8OAXnnKS0Wb855U17crvn/7gT9+/xMvzy+hCwb4/v0HtNY4TScYYzAOQ2HLpATAsWdJ&#10;UKsyM8jMgYSjldo2fr14//EelLDR4RAsGzyt49O01mK+zqDRiGykFrnNVUBrJsuU8MAlWgM8rXNJ&#10;bcEiAenYCQIR+Kh0JBwyGVk+MwCo2T5K6zuFXA+wW6niC+utat2QY7QmYrqCPso1RwmocEVeuPU5&#10;Ozyb1lqwZffaqrXTfEqKUi6AQxnWXp99ZIdAn0jpiwkksaQEqeHY5ZDkWvluHZgHjGOwgUod1aWP&#10;stbB8irZS4W9SZXe7uw47X1RhMjEUJTfiXMuWXhEwFoRQRuDYRhT4CQFz/yX52eACI9EMMPgbTFE&#10;7YiGZUUCaqXYIHiuF4QQcXlWLZTajXXDrYVdLljPLIsP1dbG+JpaF1xpsb/EcFqIdXXVhloLAcP9&#10;SBIudjtIUm6el0ysMuCsg+PF/55BrayFTKjL4wOIGBgze6W90oHM5qYXfk0eDWbANJ5AUMl3vxS7&#10;kehoyJ2ALD7Dg/dq9bucs2m/TNiDUHznmpBWYpQe4emEmLCelwVwz1yIZpMFHgVBraJ0r1LJX/qz&#10;u0OZgN2cBXEuzOHzfn12HOaVRRgnfiwWZAEo+N9z6vSozTyYXToTS0u8nvConndFXYayydNlMAZK&#10;a9RhDKm7KpLxotJNWYFy3eQgRhXnB6Xk3hKICOVFPO36P5BrYVwlS8Ci12uN0RTzsAGgN8nreJZC&#10;IKqi/2Y4U8a5pnI4FwjrblPH3vo5dk/VVlj1PvO3gfdHWrK3wKY9dav0k8xQhgMHrdYCFf4QFmbM&#10;1qdXW2t9cAAYhhQGUpiUwqAIAxDAe4X704D704DX1wvObzN+/HjB06hxRwwoC7twaEFTYGdhnQ/I&#10;UXEzjAGdTKtcLz8JOXwPQgsJw9uncUZ9xOGgZ2dzqxL+Fs/eXRXLDURNjQf1x0sPTCu9xYuQPFE0&#10;9Dzz39uNsGltQFj50ZdoiL9Qy9avtTHIRinoYcDjwz1O04jPnz7icrng9fWMy+XiW+HmBefzGd++&#10;fccff/6J79+/4/n5FefzGefzG66XC+Zl9u2IMcjDcQBJoglrGGNBd5+0lFEVJYNAQugLQHChDc+r&#10;zUIbOHtroKiiR2B6s0WOLwiM8Sz/4+MjPn78CQ+Pj5jGE4wZYYzBNIx4uDvhpw+P+PD4gA8fP+Cn&#10;jx9x//DgD3QudKakFx26aUIrpasDQVHOEy4KZO6Oqd4YaYLZLGFPND/zPWB6D1x/T+jmLQD+tuK5&#10;QGPDO16jzN3rpDZUexTcJISOSOYC/OLqsEMHgPU9m5VbwNitd9Ns590aJlz2KRJah09avxMOh7mV&#10;WhRd4J7TLEWp2hUq0mK+UKn2hYR5aXUOa4wcLkIhYyhPb8wc6SA44ld/hLy5RVTQIvKOhJ4f2ZNb&#10;a86RjsRbzlzpOsLKpcT6n8HzsvBMoZ4JB+w6IKMXCr/e51UTpF/by4hnHUFgUnnsUk0EZW9TUlUo&#10;bTgTUlDkyJW7BvATKU2AI4ZyWRWkyBPinCzoPKCRwimZQFyGWnEFwiWwCxXo21ggVAHUiXWOyvyB&#10;RI5w5aGZ5l+9/nDKZkENqArFfA80Lixz6jlIKAHwosBSwnLPdRWmGbijFm9YnbVK9VXRMk85M6EE&#10;TDx5xCKYJt0viRxbUBFqKO+7H6bdu25uAPIZbalzlMoOFnQpT97gWLmQPGeQqhXELG2o0u+MqjBw&#10;s6uqtrZMNJIQISVFWAq5zt7aYK8mNdpAAZivM86vZ/z4/gMvz68geC9bbTTm2eLbtyc83D9gOk0J&#10;DFOULQ2IQ5/LRg1bhPfFfQ9YddlwQ/kolXramOS9nboxgneyF6j4PwyGIq+GdXYBWxXO5dhU1Lto&#10;NYEaaCnJx63AzpY63N9/rJNV7igRdQIL1K0ITwUSSSG7UCR569XGLhO+JAKyi1WstCWJmBQJAJKr&#10;+Q3xXkqltS6uI9+/CkpYTuekuFYzYmc0ivDlOqRTPr8YsikJnKQq1VqQf1wog1MwdaWa7Vkwxt9d&#10;24hsduT6HwxBh/7XeAuVYNfEGRRj5wFRDl72JJXZgrjXSoMMYYH3pY9AbgbuVV6InZxj4Vo1o0o3&#10;S2soc5gnwwg9GJDSSUigQpArh/ellIIyGop1UjlLgLGtUhX1gii/uSE8SvcaA8sh8lFQB/IyFmv9&#10;fHYO1i7JrsYOFspp79eO3HUXx4rWObBXpXeV7ZLjPTVBchI1rjivL9Z34Sf1N1SyvHJ2wZyIuaE8&#10;kwgBm3MMZx2WOdbTBGOGlHVHiprKYkmoa60xDr6mH8cx2ZGkwNRm8K2DW7yVjjFDev4lIWjzuk2A&#10;ppxpkYNpQwZC6owKVoSVGK5lK5Zz67gghOTzl24YxToTyZXNDiasw7ObdSKqsNjqmi0X8pq0WwmB&#10;atoTgt2P7E6Nqv2oTJfnPVcIn6u6CnSoLj4kbJVLvhCyZa+jaBzBSTgRQ+lZGONFFTuLM2WZ64Ti&#10;LNeuBRHAcAtHfryn0OboPclYjZctPEBaShfnK1H/6kCw5lBEanajFv2rJOsZl86vQbmURTYHS0Rz&#10;axHZPOgDu0FwrSKvW/xyWtnKAxsRLClY0v6f1i9WdllglwWOHTQRRq1wMgNOZsCoFAz5zYeNwuP9&#10;HT7/9ICXlzdcLzNeXq94fjnjYSCQYdDiUsI1eMkASGSSAihDYJ8oXDr5BR9ETvdAnUA2OQv21IK3&#10;AnstsKTXBnjESmfPu5cI3aJlFxAThWvvOBMHfdNH9S+ST+28BZRp9SxUgam1O/pf52yG2M4kPfGM&#10;1ri/O6XJ6RxjmWe8vL7gx48n/PgRAm5f3vD2dsb1esGyzCkc6/X1FS+vr7i8XbFYv4FaCDWNk21h&#10;YbS56BEZDo+hHc/ZoNYHJ3WH0r54MmbAOA2pnVFrhXEYME4jTtOEaRxxOk348OERnz59wuOHD5im&#10;Owxm8j9rDO7GEXenAcNgoEwoyrRKm1ThRRn+acMBSga2tbvKW6oaTqwuYTucuU0cybm7ZstvJSaP&#10;zM2jKuKj83nft5wr8ED46tVQMne8yhUVti89sGYTwBXMPIRiIIU+cq2y7ft574GoR9eFXpG8+d4a&#10;a3cGVCsUXNpecLdU8+OXb17IqsMZcou+8PYW7QzlzlNnIBZkFqVisARfUar1BZi4BTb0xrBUQByZ&#10;P0c69/byDva6ALd8+G8RLhyxc+rvp9t5Nl7hym2lNKFQyYJF2Uu5Lb49r+qNkKp1gddEFJXqkpTj&#10;srr+uMcrKOWCHU7tse6D42qVDguxuf9vJfzs6/ZgFEGmSmuAvOWdgLSRHApCARFBTVmIKFLJY7m9&#10;buQOUamsL743Ph8ugViiiqqOft/RfohzUVRoZUVAqlfc9u0IM6mjqn0USQUsrUoi+JyKagpgXMNL&#10;VBZbvUB0SSLk76mBDGFLIy2DXLwelUEeQZcUyixg1aVUFIJU7m/19WVXH1oJiWqbAGzA7ut9CM3n&#10;vrsWUP+39QQ71FQmeMsUhoNKQmp/ZiQlbT9FJ3EEgCtCOp7BWYD3JEkSCiGPrLBYi5fXV7y8nuEY&#10;wUrBq2558VYaP3484/HxEeMwQKsxK7jlWkHtc5EEb/LasiaCGWsiMWciCLqSisUhEXw6BttGla32&#10;fanaBNsPUm0CX5wVWIpWKgLJ20ISuBM2L8nDVphtfC8ShM8gllg0hQKwfo6KSKhdlThfhay3EFqc&#10;a6C87iqITifuiBhaFBFRHSiFkC5WAfdrqyv5WRHgkkVDbYVU2E80QmTjM3bO+XpIzF1uzGm36l4o&#10;gb5WcGKrY6nlfS5JlBi8yUDylZcEcgSDnF1wnf1ZbSQFUjozJywsIgIpZYu1t/SFj4QcmGHZ20Ox&#10;8y4G0ULWJfA/APLQMGYIdjkmdQ4AhNN0Aj59AuAwjFMKsgUJOxCh8S1zVAiFAQqLriJ53hXLHYn9&#10;TNoBkQwfDbVyDFhl9vNauxgSWwYry66wrIKOXvUORAagQEaEoFlnvbK2nX9ABYkbLYg8OeOVw4MA&#10;IOW4lSGacZ5HUjCu63axWJZgvTJQE2daA9pYkVqjGTEOoxexxp+BX8th/DuOin5O9UZJ2Nfrktez&#10;BrcAImjSK5Irgv4ePMXK0q4gyor1xot4HatAILXzzDiKcdmv4/EsReKj5DkhvoeYl1KvoS2RXNsm&#10;hVOnRx0WLKvK3L1Z5pdk4FfsB0IRz842Q1mLbQB9e/NVzSHW8TqnJHfs5P0uCYQqkQE1Ec+A6YX1&#10;soUfMO/XWHGd8CynnxuLnf3ZRpls+VyLEMQzkCHUPe/7krSNxEm0aKKim09mIHFRl6dZlgQ9JeTI&#10;WCMyfyN437KGOAKU3cTwcNE1lLYqBw1HGk4ZODJgKFjnF6pl9kG1BIbRCpNROBmNk9EwBChmKHIw&#10;Cni4G/Hppwd8/faE69sFb28Wz88Kd5qBSeFkF7+JaQ2ytc8r5RZURJ8tMZgJyZMVtKGqRRnIdDR4&#10;dqsdcAtc/yvqv9ZntN8zGj6m/eDHIx7bR8KQbwVI2wVeW3gtg/JSu3Jgn+OLLLyxHGDnJfnPERFI&#10;e2VDblkm8Ghwdzfh06ePmGcflOz/ucAuM6xbsMwzXs+v+P7jB759/4HX8xnX64LF2aRS92SAS0D/&#10;PC/FoYHIt76No2fDrbVY5jkcbIMv4GAwDAbTNOJ0d4dpHDGYGJY04f7+Hg/397g7TRjHEdM0YTpN&#10;PhVdaygKrXkg6GQj5B+OZZd+X31YbgGorYNOr4QtAXh0N8xjQbFIoSnvcND528m2va/Vmyw1xn3v&#10;gLCqm4BumGH5TVwpQW+bt/WD5XrxYOwG1bUOHK373gPy9wDerfvhzXfDWTlbeJGv9+Ret9Qx2xsB&#10;ryYFDnWnTd3l1QOCGCURsFrvD4LXt/79kVDXXgh063nuETJbnvZHCYOjwcO9sXpk3Lb8SYmoAHup&#10;9llFVgZmxbK0AeHNcSVVO+v7qZ53YQEl1HDMa4Kg8n3xojJqSxpkoGynoyipwRqrV7RRqAE76dus&#10;yCvllPCxjJlFGcgFHDkRRBf3fV+Acuh+y8pRJfjN+CwCAJEUcmXHwfr4QVml2xnn0n+4pQBFvaYT&#10;Fx0JqRmn4SPbupbePNzzfa2BOKnwW+1eVd2HRPRIJRSvCRr0u6daxLbs+OydX/cELFsWde3rKBV5&#10;m+HrN2R8rH9JufckVXjDt1/aeyLUO1oHixjHkNXqqq08tfpncDoqVBc74/XtjKeXF5wvVzApQBuQ&#10;1jDDAAYwz16U8vz0hPvTiGkcAgAciIW4tqm2Cn0FhsJbgqHON0IJIsmfSwo4SUg0fdyjDY0X4phB&#10;YxzH5E+dOnS5VPZGoMa67JdMWHcmtVr2Wx68LfLCe5xXdmEb54oUEBuAN0VZ5UrUIiidcJtYA96s&#10;uEukF2fQSsQh56JL6lL2NXdzTolFIRBQTkjE87oeAMwAdLfqvG6+g1IlMSr2Dek9vdqrufSCNsZk&#10;C1/hJX1MWCTzRyidJZ1zqUOstpTygqxrWCs1BlLl+RNZgCq7jwJPXuWdsOh8ckFU5UOcOeRdlHNR&#10;wRjCEOxw/HxFIoOUUjil7hqviGdJ5jqJ8ES7oCgWypZ3qZuGZZYEmjhL0TnUPA9z0THm320m4syg&#10;ixDsaKMs6yhrHZb5CmvnIHoDxjH75Hs7IZfWAaq6B+T7tzZkNS421/QsSLtgXStV/GuBR56/8fu0&#10;1p5sTJ7pvJ6XWBPzHi8Yg/0ICpI0ZUyEMZZUzy6Q7EYluy1/llJZLhGCe4GxOC/F/b1W8x/BpDLx&#10;J/bw6NGh2ueSOC+VUhgQSJIAhGc/czFPgO419fdxXmFh+f3lcSGzBmSHT+6gDGucJWGJRVCkwUFY&#10;EgmXHsm7EqJuYHhSNe7isxC2kk0CJT4DopWVLFeEW+t9rHOTaFOgVe+FWmto0tBaeftpjuHRWIHj&#10;PbFeryaTYeiMKiRYaqSEdaDc55TYV3IrmsfHfMg2FefyVijz3wbe9zaf9yhU64dUfr0ESxx5F3sL&#10;jYW9ZY5lz8xJyxxFjEETToZwZ4BJMQw7KOeta4gI99OIDw93eLgb8eM7cL3OeHphTMpB2wFKWRjO&#10;zLZsxYwbllIKOu5/IfyCYgBLMcnkAU2Jxq/9YMHWpn9UJb9V9LYOjLcslv3APOA9liPvBTPrA/yt&#10;YYR739cKeGmqe1bFLJJ6kKKFTWQnVQ5fNVpjMBp30+S/P6mifKjtYmdcrhec395wuV4xL97CyTnf&#10;cBOft3O+1e9yueB6nWGXfGjUSmMMqnlSCsu8YJ69JY/S/qA5DB7AH0cP8uugNNLkvz6NI8ZxxBB8&#10;6pMSCQjFdCAnmAFn08IZWfZW62CrjbmHJN1C8hwJKe2BfFGpcgvAewSMPEJo7pFRR1S7/WeEyp6h&#10;enYgcNFxwofn0Fa7eA+7LzI/UAf3UMH47z2XVkG75Zl+C3DffZfU58d7+Qm3dAYcyi84MN5aB50j&#10;GQE9T/b3Ek17729rjzlix9MD8GuwZ5OQucGGbavt/T1zdGtsbtkLvWvPrZm71v1R9tIsgGRs8HFU&#10;2SBQtZxKZfCG/3HhdQ40wcME3Dvn7d4q5ZIstvJYVnlfTtYOkaxSKWclEriZFIvYvJgTkdBX0c8+&#10;2OwEz9SyiyYrdspXtZ0RFYsexyXoKlWUFAoAgDc/p/R0F72ghCJM8xYhRw187Q05+e9tpVcN7pWB&#10;3nH8KNW2YOzlzuzPN4ig5f21qbe3HOmo6a3JvZNPTShk+7Mt8QqjrNNJkPYq2Vj47imXzm+FvYd4&#10;7ivrIiGq8mM0hIQFpbaDw3W54un5Cd+envD6doHjnCUBUlDaK3XZOby+vOD8cI+Hu3tgqAKYxeCp&#10;9wNpcbN59hNB8IRGgHZSnbd3dGnZ6EG2JSi9OYm4AtKR7Vtc7G5FN3hOeqvvnWda46hQ5K9s8kor&#10;sdX+mGxVWNhgAGBdAElZkViOP6n+3aqHWn/fO4+54F9u2FV7WglwJUU0O5BTxURJIcMNVXGyvKnO&#10;BNLmIPtHkyBzUAGKInFCWLnVoJYEUVNwZGe9l+M2d0IprC0Pa4VmuFy17jgjRmmPFXNfbHQo8ESJ&#10;VuLKWNj/umzL5K9J+FhTSUzHeeg57Tj+VLCmsZiXGQxOynwi7bsDuAq+Fx1pxDFrASkLLa8H9bzN&#10;XTaxk0BVdp0pRNNP1QKAk+tIJF8ohJU6QS6ltTSo271Y7opxArQZYK1ZhYeuFbV5r4lkhGPvHhHX&#10;YaMNTMwDCPdcr05SwAEWnWTKv1czmJAvYAJhsiYMCxJOrKvJuiaQEKXdFgVVO8NZG4KTbRJxKKHI&#10;ZjF/gGjnGAhZ1w9zzrjGOtCzh4sVn9URmqBxfnTWwSmGoiwE9EuiDETmm2qd3OFe11Qud38IeXJN&#10;qMTnJW1yXAysVh6kjj7xKq3n/VqIO+B5S+RQhLkG3FV1rD/rLqamSIn70autfWJPINyqi9JaTgrM&#10;BBvE19m9RQXiGQUhs7Uvtxw+Yqdv3kvamQa12E0SwlvPPI59hf8P4L0kL7eAsb8FfIrdS6E5z8Fb&#10;5SyksTBhYYJlb73BdgFbGxg3xqgIdwPhflSYNENj8S0y5MH1aRjwcDfh8e6EySg8nS1ezw7P2gP4&#10;4+TV1cr51hrHoRUHohXb125QFMJatIbSBqQDwJkOBWUyNRUBQcdA5/cAdkeA6D2l49H3egtwfvR7&#10;9sDZFshzxP7iyMH4PQQWc+ld61V5Lh2Sk081Z8rOFYWI94Dz0nVP92tDGEaDh8f7pFZwyUusnCjW&#10;OVyvVyxLUJxwVpOYEA4ECkTXsoQWML9RG+PVRNrEljDnw7rgyQYd/sivQbQfRjVcbHuOYEpcP51g&#10;mcvH3lsP6NBz76lW3wdw80p5Shshf+8Zy0cJpT1wcA2+7ygBKt+W1WED0RoBzWtIap1iH9gGSbqB&#10;nTW2LbD73mHs6Di49d237nM7SP2G91mjVjeuNZvjqtEg8t7gXTnuWgTbB8jWGAAAIABJREFUHnF7&#10;y17fWru3iK3DQcjYD87svestAuHW+zukEtr5vC2ivvk7ed2p0it2YhYKo5EYQoX7ZlIhYY8boPZ/&#10;s/C5kW2zhT815262pLITAXVgzoWJVLbUViGU98FtMDWGs2fLGSdapHOmTAm0K9Hamw7k7BJwTinY&#10;VwkLsEqAsmoBpq4YIf2MY5CPr28qyMsg0fb6tWf9JJU+t+xl8lolMbYlpiDqFzqeNJH2S1RkIcT3&#10;odAA74kqK479DrFi94tnJeLCNu69ZPnhDq7eusrcmkhF4N62EKGcH7ERWAUr0Njq7Zy8LtUJBHRr&#10;6wHh6ZTCUYng2CtGr9crnl6e8fT8jMt8hdIDtHNYrINafOim1t4j+nKd8Xp+w9vlimmaYLQSgahU&#10;5MXUIMcqryEA6K01lBrFsuyO7e5HyQ7ChW6BF7yeXzBfZwxaAdDpMO49111l8L4Ox1ut6RUIIZ9/&#10;3SlQ+2j7wEoFCumaySM6zEveCGy1NqtxlTEwJofCRuX4qvLnKJZbNm0GajsjadkQra+klVd9XioJ&#10;g6BUFbYhEc1UlVVQj+yXZEdt/VV3HsXaKpLYhQVPWv+52b1U++wXwauNcVYrqWVX/4odF2SG7ESI&#10;OIMx3rKGHcMpB3JcWAkty4LL2xucswmglYSI9BnPFmoqiblqcItSTeF/Z7R9SfsDGNYueHl6wvl6&#10;wd3pDg8PDxiHKazjYr0WIbzWWjDgw1IVJfBeKZ0sntJ5Aa7IiMlrkhI5aVRYIGUrF7FXi7DMdC1u&#10;SZ74SgUwPSr/RTdNWkfiGqSCIj10gCzLDEU+VNZb0NTHA19nm+D5brROanB/BgjZATrgTBVZE+eL&#10;IgUYYMSIYRxSVkfdoVfP19ilopTv0i+BVUGciDnnx1kG/tmJsxQIZFRaTwBk33znc4gc8Sqsuzwr&#10;cRkQGs5g2CDAZHj6qkMYpVJbkhfz9QptTJg/SpD5vIkv9TKtxGm3APLrjquMiZRiCGlhuCwW83yF&#10;tX78D4OB4QEDCMr4PVR3hAtld37ZOdrz46+fZaQReONMU4e7FushcoZTi8SV63ItvOkJptb7DYXn&#10;6MmN7O2f08BYrGt7rh7x90s71wjASwFPnbXRExFyrBGoPXal0JuQu+L+dvBebsB73sx7YW9d1Z38&#10;H/aMh4PyqntoWNJwHJUDC5ydwW4BsYMmhiHGnVF4mDROhjCQgwagwoo5aIW7acRPj3e4Pw14fgau&#10;y4KXN8adcXjQCgNn71Yni1rOLsXRF9K3e2kYbQBloEgXIL0cRGvJWnkwfU/Y7JaXfctTb89KZK/t&#10;fwtwrQOXesXkX1FstiZgb1LuWSbUqoyjCqquCDGqUyrbAum1l+tPztYD7ODIZaA0+gqGVt2YiJ4a&#10;oKnoAgQDOI2DX1SUFgeFit2MCyShCOZSyvvb+mCkUCCAoERrdGzflPYbTgSZkdc9iBalYh/LbHyt&#10;YBHjZ0sY2gWE6/atg+OtC8xT/13/lVDonhKppxZ9z+9qrgV/gxdQbEcEsPJffg+pUbe848A87amq&#10;W8X9FjDaY/63lJW3EpZ7NjVHiIj+O22HhO+ttT1V7hHLmCPA/db83No/eoeyW8d7D6isx0YLdDhC&#10;7m4RPO/Zw5rqjo3uxNV4lUq0zvuXIEFSjyTyba3oarh3FkFXt5I3retvK1Sq+/ULYjokF0qXZKmh&#10;QHI/3VyHSusWH4hJkCkQ6bBOa8VKAnjScyGAVW5Fl1758vi606HRK6KUUoAGnKIEZtShi7JVvlU8&#10;1PtqfVPMEpijm4ky2VK+ZQXVXg9IWMnsdNilmyz0qyJfoDADyj/DqMLQeXUKz+OKD50Vj5xD9taD&#10;3nPZs/ZjAaDWysmazJfnqujsBBC08haH/uzmClvIqAJVxXrZPo9FMMQrVTWWhbHMC66XBefzBa+v&#10;Z1znOV3XdZ7hGD6QkQAiB+UAtVi8ni94PV9wf3ePYRAEDWVLmjaIQqkLOoFxrlObUmtfUMkuRhIT&#10;XJ2b4u9c7ILz2xlPT08AO5ymEcyjIA/cao8gQUKxCEWtz2dR8VuotRv+xev9IZOi8TxdqL3F3FwD&#10;7S5YrlhojgprnUC7OCYK24EQkLoKce3WZyhU48kvnpB89PNYCspXdr6OkGRFsCGpVfXxTwYpfQ0j&#10;gfGWurj2Eq/JlGSp5BiOXCZfUlBKDo2X5MxWZ01NwMyzVy3XgGJDkYNCrr1eEYSbm/Oe9mHPQADW&#10;rLN4eX7G68sLTtOEu/v71WfLvZKiAFGX4eSrjA1ZCy6e2Ik+4YPx4PPlcsHryzMIwOl0Aoa4N3ol&#10;Mgkyf55nnM9vYGbcP9xjGIcCVNNaV6IvKsZQweUXRXkkeFUR0JwCQdM9Z3s2a711rXUOnhcJWVLR&#10;Skj59TT606vQtSQ7VK7XKy6XM4wiTNMIrU0Q3/meQQ5BqZoGGKNDTl4IAY/CBqVgBtNQxfNKwGNM&#10;Vuyvz15o1oH1HJFnxiUI/Sjkf8jBFtXODvC2P/MCBjBOJyhlKtuY/Ls5BUGXlq6ePOHCWi7adm11&#10;JOX1EcluDcIGKq6p0aM/BkI7a/2+5ByGcQzrCAnBpWvu2S2bs36d41A6jlLIqchdLnEPq99HJLIu&#10;lyuWeYE2JoHSWmmQUykEuiW+Wp8/9rG4lf8850DaXm0i19MiRB65Ewc3KOx72F6vtmmJSiTBWOoi&#10;eLPm6+UUROGIz15CEOf2a+baVi2RJ7R3to5k1TFc5gbbnBJwq4uwI4ffLXC4GGSUWQs/BQgLlLDM&#10;CYcIu8DZBXAWCsCgFEZF4Y/CoBVMbMEKGxqxwzhoPD6c8Hh/wrdB4/q24O064/XN4jIaTGqBTuC7&#10;SD+mEon0/noOAxMUGZAa4NuwAXK+U1QpofZKveTHgOZbFZRbgMIRkIR2WnC2Bt1WsdIr6G8HEblr&#10;D9T1Bj4AKm51JNwSyBzfbzpMcG5/kmEOuVM3bFCBGYwbXTz0Khe9CvNBTlEEGpAOtkSeuc+1bOr3&#10;R259bLQQx4Ok9ddhnQ2e+XkDV1I9yRIMrpVgWelQpJ2XPgjgTWX9ccKkV9RsrUfb86IMN3nvXDwy&#10;t7auZQuAvmWO53+WxE13Ayd0wrVLcI8OAHYtcOEIWHlkHTqyx7R+563rTXcMcS6caG0UWyjvjlid&#10;HX2nxd93TgJ7xFbvHrMNlvtLnQd77+pIx8HRrpNbMhGOHgpbIMeejdEthM97yMXufdN6tvZ8Ka21&#10;ybpNrszUUNXINvNbSaZejkNLodJ7hoVnu7RNqcKylfcMSF7AqIiadTElWYLosRta1x0FxVUmx1Px&#10;QSvMJBRhLHxSG1lQcM3FU5Fa/ZxqBM1SuD9WMTRcrcaFUvncUCiWZOcD0Wpdj96rvvuPSzVfYxz3&#10;1pU9j1oqEshbvv0yB3M7vLWQ4qcvCPsEmWpcjCsqQnLLOaKqwpZ316TevNjLE7nlrNAkWVHmknTX&#10;n3J25+EQQE4zDL7ItUsCSEgENRafX2WryM6UaEPlnIZzM56fX/H121f8+e0bXl/fsMyz91VXwOU6&#10;Y14WGGtSJhKzgbMM/XLG3ekF93f3GMcpAZn1c7KVcCQFXEagkVXKgkpWAVyKMVZrQkFmlXYojtnn&#10;iTgHxbmb2rELnTdc5BjUAIKNeylV4X+8CqNJ7yYqTLNfuhOdIfkskyw14toBSoCYcy7ZUrgg4JFr&#10;aXqHHMK4CRuiEfEQuay/5Htq3f/qHBNzEpxbjWGvahZ5AXUXUvz7SqkZ16B4LRG4l9/T6iis7XLS&#10;PYewSO9XzqtzHEUCQnQW1Of2CBbGENIYeBkB/pxRdoG1tgBc0+8SkRMsAtVloHLCY0RXl2MG2fy7&#10;lVaYphHOLnh7O+Pt7YxhMBm/4PW+HNX8Wmk4ssWzk6CiXRaAGdPks9A41LnFWTJ6ixsDAoQVUwiX&#10;XDzBF5+RVHvFDgtSpZ3KSuAVAFAZPL0G0ML7U4DiaG3syhrSMVhRmkPzPONyufh57GLvu0p2QoPx&#10;LgvGmGIMcuhoUlSljrO8LuVt94KAThHEOJBZGz6TQjm1Cm1mQUxItXn7vNjeMyTpVXeQWOutgaz1&#10;nRrDMECrbAecMzT8s1+WBbO1AClMpztxH+0OSE8C2lUeiXwnLpCFzD4Mfasu9POOUqi4H0PZHoeC&#10;ICKSXPM84+18BuJ6KmtX5rR/HrHN6XUvbnXYxHq7XoukXZDWBtM4YTAjxnEK3SgqqcAhurNa7z27&#10;QpROH9meZ42jFEQCeNfCtSUcyWeFco2pz0vtjJn22WgL1+kJYeqcA5l10ep4qN+ZtIsCPLmjfJvL&#10;6uzesvgD3VIPyu6qYzX3cfD+RiXonq1Ot4VUqkeIgvpdefAehJmB2TnMdoG1M5xbwGxBxDCkMGmD&#10;SWsY8j7cmf2JCwVjMMDdZPD4eML9acDl7Q3zYnFdHK4zww4uewNG3y+IhGBmEOnkb+YBT0AjJh8T&#10;6qjIxNxSqXYhOgYqHykOtkDro77Ovfe0X7RsZyHUB91ysmT11y1hh71AslsUVHugS+npz9jL+8v/&#10;wqUPcIFzhwVcHpjTtVPSiLnggU/Jfzjco8vJ5f7ElA+e0aNYhtqCgviqsFqhQoGV/E1ZOq1wqbSW&#10;76hMFxXOhdFTuCrIpRSfWhKTY0BRfE81y3sLUN5+v4F4aQAJtCrAbgPubwUje+GY7+nOadxN8bfp&#10;oMjCoqIOxBXJilxuMysF6HvB2a3DwBYh0mttfC/50i30RcdZWs+FxKfYgo94i294KtPGQZwE4lUK&#10;hakMfTyQQ9BqdWypObd84t+j2D06P45kthwlYWQb5Gp9qXyC0REoHNl/W/OURCFHAoy+pTOj/ZkS&#10;hMoZFhkXysqRepyiMUY2INSb59AecLnbtdOr+zirmFRo32bcmLbDdasuB9ucrNPzytWsrE9K+rBv&#10;y46EVvtC9ppFYUOUAwE5BL1BAOwSqAhAiGqshckyBHAOWCnn0yNUwhKFhYpNBeC/VKO21okWyNVS&#10;KnXPTwJKTiKgAoDyWEY5h6TaHh1Qff2bVidR2bBBORCs3AepeXbtdRO8l4jdOjv3yMLmPGl435ch&#10;06XHbVYiBhtEraEVYaEsQIIiEfSYwXpFBFfNw1Socj4TX68z/vzjK/7PP/8L33/8wPcfPzBfF9w/&#10;PMKYAdadcX67YF6uYUwBp2nCaLzYaZpe8fDwivu7O4zjANI+0wEswIVaFSjB6zSWqBCNpGfKlGxQ&#10;CNI+o4Lwk0UK5QyMCGpQCKzVGuyyfSCLwSjd89O6EIgHGZBZgiP+31S0TVEE50go4KmdZSba9wkZ&#10;29VKpXBSZgYvLuRt0Qqk1SYGFfssgq7QojqrR0sOab+ypTZP45BFvRE8xaPlCIFAEaCPREkgbOr0&#10;wcLKpu4C5jJosrTxaQuypLVXtnlwaz97RcASaquKGKrPc29vb7hevR1UBOeTNUwEkAR4lK0m8jhN&#10;4ZYuhLNbEYIau7Zj94mow2IOYFLOK0odZMmfvrm1ZvFJtnvNQD8zwy4+N83aBUabcA8eZNaIpA6w&#10;WP99HHITPBh88Tls4wRrHS6XN1hrMY2jt2xhD4pDKL3lWVbWqSTsc2RtKommWpCASoEuyRRmxjgO&#10;GMZBhKlmCw2CSue2eI9a+euM810rHYQ1DGaDcRy9BW70fq9Yh7gO6USCU2klQzHnRSX7GAKFsR7W&#10;RxXWmOD1vVaGu24WXCQdej7ysRvC5+Q5TOOYAU+ITAit/friwmfGwF+JgK1yKALBpGLgcbCuQdUd&#10;lOoRtXkuz/eQ53FUzysd/OLDehCtgnQgTDwoLmyZInaIqjMH7fpHBpvL9+uxQQvrvF2ciuulEGi0&#10;MCw/vgyMYQxmADMwjmN6Vwn7aZwlZOfWlthHriHSdlKqzXtnvuZZBpLYp5SvQrTu7NzrYtg7U/Ws&#10;kntgvAt7sLf2CnmQgnxuuXFEkpJilww8Jqy0Kjr5ZM6CzAeTJE0+h9JqLnCBKeUQ6L8XvK+HMO0r&#10;zW4NEU2bVnUktwAsCBYKFsAMh6tdMDs/MXyrHWAUcGc07vQAAwIvFpYtiF0ILqBwCFMYR42HhxMe&#10;H054eX6Bvc5YZuBycViUA7SGp+qC4kNRobyKXmcOpdqLtAH7JoukiCASkuuq123tBX6seL+leKjB&#10;i/bBhXaBlr8SYljeawu4oEPqxe1ujqaj7+Hr3AOCeUshVivDijAlJBsmSsBbxUSKz8hgQVmUZibR&#10;rcAnF1slBROd/p394Q+88Rwl8AAqwXaphOSUk7MBxuWEe/SFcX1wThZhHbutvxIo2x7LlLsWuISD&#10;CvCmarPvKUj3yKatjaq10d1KCLTmVeGRjdLnvng5RPuAnugekTY6tAMWt8C9I8G3ex7sPYa+G+Jz&#10;YMy0QzVTqVA8S5KYCq87Hfb2yNb1t/0LM0BDJVJXOku8A1TqPaP3zafj5OmRwMkWib2lBtkiyqgK&#10;NKv94I+caY6C1OUEqkIZGRvgJG1az9EKvGvtOyK4kd5Hqt1KGN6SN9N7L1sWQsXZRQA02+SnXNK4&#10;gtnieYRlg32YS23bIrnOSb/+RCQkb94WqI8kCiFyRcEez5XprKGCjQiVpExUHJN48dQIwyjXkJKw&#10;rb3qe/OrtoW4eRxwVpmtf1wsmBWQWlu9t8cX1ytwEtekAhlIgcVV+SqeSRv4+7szbbbW0N6a199/&#10;KqFTIudcUVuwsIVSQVgEyl71lAruDFY55IBIb7/oxNhB8Jnlwt5gXha8vJzx7dsPPL+8YBgm72M/&#10;jFicw9vlgvPbm1dHkxemuAkAaTy/vODp+QEff/oJ906sVxTKLyAr2BFFVfEQSsXcSEpkB7DiLJgK&#10;HbEsSIHYSR0tNVT2oYEwJPPrq/P/rbXxoIRSacxG8JKDWr4M0kQzOL7e9x1L1XBQ3Uf9J2MN/Efw&#10;O4LKVa5aAnPAVfcrCt//9N6pfcbKz9Z1AZK97CPItyTCUNPfic5kFnY1EbjmGKwsO5HCOyDlAxyd&#10;s13xQ+1z3xW4gYKPOicLJlWT5XEtIy7OuvXeFZXbWms45wrgTQWLkwjUJducKCSIHRfxWYQcgsUu&#10;CXiMBLEH6HUYj968VBsPpkbvc7t4hXjsbOEmGObCWHUJNPU2V9nj3AXBJLOF0Rrj5EH3aOmRLV29&#10;fdF1vmJxNpHF1i64XM6pFp2vVyzWFvWtCu+UEjGvAvGEpiAm180k1kURcByXCSfIELF2eWuSSwDw&#10;77zlzzSk0FivRvZB38wAKzG/43IRgqpBwZOe/XudxtFXss5VWWFq1RWdbVZKgC8/F0qWZ9K2gziD&#10;3HUnSuzegRBOLotN45FQWiDJs68iBaM0ZviOlpmvadwW4zXsKUobjMp3ehjj33d9HsmqZh9kvMwz&#10;zGAwwCQFegqpVRGM5lV301YHdgRNs8qafW6f0b6bxNrk7x+70Hz3BBX1gM9xcUUHmxTaMuSaXAU3&#10;h3eyLN56KQZ/K+ZggwzRLUFi/6bQCUBpDhjjROdBJiOpsvVpWmw6rpWGpThGYHE+dkhkzXTCZuu6&#10;A8KrPWstWGgvqNv9ttUxUIgD9zBHypiTC+LR2JXkOy9scqnwofPr7oPWOb+4TlFTNYF7KkOw87JE&#10;RQxD3YmQa4KbJUjvAe+xOgzsFeZH7RIKhSOS+QeYfBytIwoWOoyZHRbn4OILI+9nfzIGk1YY/MwP&#10;hynnXyZRUMwDWhPuTgMeHyY83Y14vl5wvVi8acZFK9xNCtAapCy0YehQALHwG4sBM5rIB4AaA9Ia&#10;Dn6xl5O5xMRkv/DtL+1W8OQWpdxfAef777YEwHPQ1LqdZwtQqz+/9PGvC/X+ddxi3ZMBlJKxbyvB&#10;5P1gVSjGeD65mZZtNlkF7WidMF9DeIk5dd5nX4b/1X6UPYC0YiZKyxvRGuTHLOWwXKoVXyLoVfw/&#10;FcAS9WDl5oGMO8/7FkJpi4wqN31RyIOL98mVxxmB8HcGSe/dx19V/Ekvxm7KZO2VTKgUyQJUobUl&#10;D2Edntvyba3BopYSagvo32ubuwUI6SlO+uqCUsFADex1i3hqqUWOgKUrr3Ph8Exi/mZV/toTc+tZ&#10;tDwvj6yJW/Ps6Hi9BbjfWst6nupbwBkJ12xeAYpt4nBPgd/uGuHCf1VSnE0V3NY11+A354Nj9hcW&#10;oVt1V8xObsQtxMsRW8SjZ5DePGw+bxH0qDY8ofM1tUhaSnOGpb2dJJv3wHvxTJ2w3fBYIK0Uq9Lf&#10;1zkUSvDimVadO8WzQVbdodWlhJokaK+xasdYsy5sttqaeyKQPB5IqP9LUUBZqGGlgj3QxJTDE+XN&#10;C0WY6nbxlH7AW1lNf7X77ai96KFzBRc0k1BUyEyLXESpAF4oHaxSVAywVVALZYuK0NUpCSFqdcSy&#10;sLIBMIwjPn36iC/PP+P59Yzz2xXjOCY15RgUm8u84HK5gAnQ2sDoAbNa8PpyxsvLK+bFwrrghyxs&#10;lbJPT+5oJhYdoOHMHMECqkhNThlmGRjP48+lwDitosArd6wkL33nAihnkgJPaYXgf+HXgKjUJPJ1&#10;a2ddSgAMUTEG80xwmbDjfJaXthYeXI0qdZO6wOXviPYnzesgFGAnoW9J4aeWCmGcvA7X3ujqa903&#10;s4PRprBLSV0fjmGxwDmVbD1TnVcRijrU2CQkjlud51tdROmaXbbbAAAI0F0KKOsQwjVJoFehh9KP&#10;PIKVGbTMZIC3ZhLjx7lkMyJB2jgGKSjDKYxbr4SG8EcnaGN80KU2omO0JjIl7xQCS8NcW5YF18sF&#10;zi4e8BwMtFbBfs3lWgkedLfWgolC54GBNlr4eS+JZNAhoFXmRKVuyEh2FLM6Ez7ZCY8zgBiXRxcF&#10;a7J7YD0P5PiKZKXRQ1gzh6KDPfl3wwlbKwjbHQdind5lDAl3sCmXIp8bpCuEAwUAu1U76UC8xvMe&#10;+dZ6WGdhhUraMafsiIJwZz+vIqEE+PyBuO5BXFOqJQBP0ISOiEh0SIsnhC4A57w3/2AGjNPggWZV&#10;wQrpM7xl1Dxfwj3qBIc5AWBHbCN2H9kAuve6siOZV6yPwRoOwY4IgViJ4D2JzgpIuDjkEqQuFJaK&#10;coUcRiu7JSkTDwRY63Ng5mUBxVBXcp48hrDrE3ORmZInf1rvqzHheG071qyVuCS2CiGHUJKQ7Lpr&#10;1F2tejV3Iolrhqg7mYvul7YTB7fP/YRKaLIukOqOgnzkk0RZ7m5NZ7xANFnnx4UxpmsLJNfm1Gki&#10;SI0M2ucawGdTkRDkUCs/uXH2q2uEvxm8zxf8zkDPDQXpqhh0LhSdoeWLVDFB2IVWxLA4+4MXMAS/&#10;e6MoH/PkQc1ZvzHbBQoOw0C4v59wfz/h9ccz5tniegGuI2EZ/If6kCevnmdbh1jkTXkYDMxgAG1A&#10;nDfSJsjLggCh/UP/1rM+EqJ3DEjcfrd9wHG75Viq7XsD9pYCZj/glwHQLujRU8IcUmveaO8jr0x1&#10;WEb5sDipQNAFR7uHZnEQbzGde9fMzVAbAWw7lqanXZ4m3d8BEGhFIIjF76ai9sB7OBLkWVolSXVe&#10;CfQdba3vrX1bz6R1kDsKHvSvhUrAA2Xon8Q+0virVN+FP3OxcXkCiTpg6tb61dtAt8OA0A0j/StE&#10;yRbh895Qx9ZcbAFgvXHIXcVRfzFn5NbK3nPZU8vvESh7Aa8toO/IGO6Nh56dVO8w2GpJba3J6SAr&#10;glz3Og+2LIRaXU2FwnDN+WSwZiMwu2lRIhXFlW8Ib5BptxDye997lIQ6Yq2zVTRAkGd7uQdHxtnW&#10;PJTZkv5aXLLSkB68ycamWOOTJKkg86Rvf89rs5UZkgAeBMVtyrORpwIqCILeZ9aBdr350/UxxdrO&#10;ca/jrfUZJEIfuXFGlh0NTcJKquEQC+LbApVL8Kp9/+85e/TGWW9PeQ8h0CIiPZ6ocvYKEYwmmEFj&#10;GocQyBfrFg9o28Xi7e0C3BEGo5PNQrKLEsHAMmxY3ofRGh9++oDPnz/h37//gR8/norQxWi3cbm8&#10;YZ4tjNGwy+JtE0jhzIzz+Zza2ouA7TTGqkwHcM2aF2s41asslWptStYO+R2pZMVBVedHrvWMNoD2&#10;Qb3+jJatGGTA49a+39oX6zBbD4z6TLU6O0gC+fW8jMrsCDpopcEqe5DXQLqFS13k3Ron2ZWtLbb2&#10;rA5qW0OvPPfg2RiCIqMncUkOudUZyFof8Bp9xknYk9YF0i35PatQ5JVHdZmRsBW0GJ/dOI5gdoVl&#10;TuGN3vOSDgRa8t1H7qCR8zEGVyZrNRYBzkoJOxUXgCpvDWKMSSr9Eq2vO8FDDRoyCub5ire3Nxit&#10;ME3ef5uJcJ2vcNcrAG8rNQxDytc5TSdoozEOI0gR7OIV134slR0ciZQIFieS8MhjjlDkDCBnD6iU&#10;L6hAcHBEYJvV11tE/DRNQoGtRLcZQkceJaLP14BKnBFKv+sclCyeY+tsHzAsdt7lQalO3R1IQQr/&#10;m7NiGJe3Cy6XN2ijMZ2mcE2U5okEa621OJ/fcLm8YZymAnCs1dQ+XyTbi4zDABtCX/NnijmWMDDf&#10;6QFhA+jYpjVsWRbM8xXWLp4oVV70qkglggHEBclXj025lrrKjmyzhhId9aR8l5W0/ZLfw4I4y+NS&#10;lxY5KdOIGgAspb3GE4xZsMohQT6q6Fd2iillkAqr6TpXQz4DubYopfx6Gmxe2iIQanR2NDJA0O/E&#10;zhZ0fW38nt1ovb6qkKngx5QS1rRt4q0W1bHE0Io91ZMUGhqsLBa0xYTyWRTnNrlSMhfCHZICrUpw&#10;QhsptWvHELo5a/EG5T2vws2Obox7vphlAEbwWQx8KoPgGLDgrDCLoS6M1DY4EGEgb52jYquScyEU&#10;QrSRxpRzBZhB43Q34v5+wjAZXK9vuC6M2WpY50kDpQyUYih/BYFtyUxubN1O7W9Bed+GWxtFO47Z&#10;wxxRru15bm/Zj0QFSgt42m6LLAN418rH42DsrfYg5XWtN+XWOIzMaa04WAsTayCZ3wVilIsdFYEv&#10;azsMHA67vLm4eyfhkENcq7FVEU9HALwt25hMn94KSG+rQfdUcLfMry9kAAAgAElEQVR0m0iuqgfE&#10;3vI+3jPvb1W2HgUeeKMQ6T3bpJAhGXh32/rTzT7ZAZ73xlnv/reK6SMk11+1ENkLV97LQjj6DJzw&#10;5j9CjOxd71Z4Za9Yf084+ZFg8K2x0lsvmtYgzPVSvxq/f0eOgi/C+zLi5BpA647Geq3aW9epA2G+&#10;1xbnr4R1YoPkrMdUr0DYAkl6e/0tHQG99cBb1DrxurIntVRuy27Kolur5H2rAiyCp2pF0taq+AJE&#10;AuDIq4xrpfoemXbEirAHsh9ZJ44C16uxG7rzskpJVaHFvHaXCjYoCcgqNugGMCfmes9nfuv+3rMG&#10;b4kF9kRMf+Ws58MbvbreAy8Gd3cT7u5PGIyGc94b2TqL63XG09MTnp5f8ImBKYI6q9Wpc3ZJ/vuA&#10;Md5TOLanO+dwvV6B+Yrnl1ecz29YFuvtH7QnGJZ5hibfUZ29lS3Aw6quUIrKrArZrp88ql3KgSr6&#10;JBUlwNKrhvUqABEIXrNM0ASwyh2k0tbDgzEETToJHGS4owxxbtVQdcBgBNtX+2wgrxQpOMoKdGmz&#10;4hoBrjIwFRCBvpX1VQY3oqf2FrCNlWXALcIG+X3x+sdp8qreUD/HsNnW/JBhjpHYMdGqJYJtLirU&#10;8/3X1oPRJ1+C6b09qNtpFM9UFVFQr7PDYKDUXaG4rwma+HfxXUobBi8yjO+w1R3LOXMhXLcmVYJB&#10;yL7fUWWa75kr0rKylwvdAy7asoROG601lDZQWsNai3mecb1e4RwwnU4JvFXBY9wY41XORFBkEwkX&#10;xT9RqRpte3Tw0KcGkF1gzOF68hk3AO5UCq8ieF+Ck64Iho7jKfqKx+dfzq28R8VgXhX2b6NNcFqI&#10;5GjulIjEARUBxGGsWhuw/9wNEfdA72tvswAHCvlY4L/3Os84n88YpzE8e9Uduxysn6dpwjhNCYyW&#10;+2Nct90SPOGDn79/5zqtJfVeoLWGDm4THn1bd+RLoN0YA5AQEaTOAQeCyiM7fUQMcdXbgiGR7SMF&#10;cIkwE2c2auzH0gIpkg0xVDp2CclMmDqvsQaitdGBGPXdS85Z31XFZXd2JEmiW0dBTHLbzmVPrBLt&#10;m1odksFFqjhD1mOmtVYVYyngs10NZyPHZ09Ik34mZDgq0b4R5+vKWsc5OPLSjdY7iPOFmULnmMEg&#10;xmEdlNwVb/Ty0uJ0rISLvRpnr366xYfluPJe3tCBi7jlMFqnHau48ThgYYcZFgs5D59bhlssXEg7&#10;10QwpHEywKgJhgBiB+bwdeXd58MS4OkAikE9GsZoDKPBdDdgfiPMbsHVKizsLXoQmNzUPhpbNCOJ&#10;ULNIiqD96FspN9Yt19x9U3tgZwuUuQWs2wt7PApuloVra8BukxR7io0jIGfdGr/lf0siAbtnfxNJ&#10;iT0Q6Vbf9WQr01qEgTL8qmMlckjB3gDRtp7nEdKhQeXtAk17AEtzTFMhllp1AuzZYRzNS+htKD0g&#10;qWz/bx0c0Ox4qD9zz+v77yjmW5+/uzYwmoBQjxhc3SMfs685Mu9rJX3P93vLC7y3ae4Fod5CGh31&#10;9T+6Dt/qG9+7zi0V6d44OBoy2ltf2sRw/2vvIWa2SJceSdEjE6gqEN8T2br7bjIc0+1Y4gOESfbl&#10;LUMWYxFBQCGw2PPL/3+8feua27iSZCQAUqqyu2fm2/d/xdndbruqJBLI/YFb4kaCKs/6fD7dbZck&#10;isQlEREZ8Z1n8R0wcjTmeyrNo8NoDYCczeGzfbQ/f+U/VXEIl7UPs9zFqSDjvfcmF3XKjLVXD0yv&#10;rRiO1tqZ9WwEzp+RdaM95SzrpZ1/JABS6kheqMi3T4IR6vuhdg+zZ8FSGIeEH82LU1uuScupUWv6&#10;Wd3Ze38VFX9a4e3thv/4+y/8/Osdxmg4Z4OSlAO4vuH370/8+88vvL29w7ETYYMoFG9OBmUmxUtc&#10;h1r/aKUMntuGfd/x7z//4vF4wARlYDw0SzW4c84HYToHinlibNvaMAEwAqhS3mPZsbAgEBYVyWIk&#10;tPojkEaOXbCjEOAqZzVoDPukQJgRqWRPw5zPN855z38XgJ4j8VBvzewf4jkAY6HVv1LT1mGxEWyR&#10;ym4nlL2eOECyofCApgB6DgD32Mkhr1kq28868CTwkoRu0pKgUUoe7zU9co6Fx3EE3XpK9951vzK3&#10;6yDX+mdkoK98TqOOymSNFMc2l4HLCSBUKvqLJBsSG4F/o1LHC4SlVE0Gt+MOAnimNGe0MVCs4KyF&#10;1gZLsL/ywHmw8AkYhtIErSidC3OQqcrgsPOiEkK260jXRyWplc7Jg7Bhl+x6fD976szI/lNp3ns/&#10;+uyF74INEQuBS1yXvM890ISCV2ArEUEbb4ujlRZqaScIAiuyBKLnfggxtbtfb+PcTIHhEbD0AcXO&#10;OW/Hs5gwd3PArCRHcidQqUJPlmggrIXHu7CYCSHK+77BBk98pRRgvJI+WgCSIEAg1tYEOgaClBmw&#10;0as+dWl7EsqQCQC/K/z1M5EkQ6r9b+c4KNdLUqY8J6ps2Ts4A6Wg11BCOGYv8FXR8z3GqPj19vfH&#10;B/Ztw9vbWwLvWUbDV15TsevFV4rAglzzudDNIDGEAhMkadOiEk7lBCHZ7PXheUjbU7mnpvPC4CxN&#10;HdJhdAbvC4646Sy9aqlaP6cU6KsE0eAOcGOUxHJtL5c7dZA6oWhdi/vX4qCtowhXa0Cxl7M3Zu9l&#10;Vcyd60XX7IHo+2Xwnk4Artk2+J6KTBYgwo4UOzM2x3gyY1PsgfzdYntu2J8b2Fk/SZTCTfvfhhjE&#10;ftGkwkuw/C6Koo8YYBaF+9uCx6fG/vXA5nZsVsE6Sup/cBWMBDTex8k/l1B4untfKC6scmSr+2zr&#10;+lHR8Yp1zggEGzFQ/UHJDXjfguF9EHpkLzHru1z+E4VS50yB9l3f3qPW5yFYG1qbMVCs9BRkR4fl&#10;o+JyRDIcBdAN70XvXtOAkT0JQB4pLnv3gWmc8H4FQJ0FBUd/JhlcMFryp7C8KFuh6GTcjNbTWf/p&#10;Eah5BbAt2aNzgLJWfNXtZUcEwFTmyWn3zLkH8RUSc+Y1r3RazCqVv9NhcxguTnPg6nfu3wx5OAPm&#10;zrz3kYXHTIE4BI5F6iNznzC8StI0Vi9H5NNMoG8v7JOjBx8LQP843PvIwuGsnqvn38xcmO2Y6q0x&#10;R+D9lS6U+uAy023S84w/IoXrpop6L5/J8hgFxtafnTySL/inH2VBjNThM6TjjJpqlHFSAHzMKWgW&#10;M/tIkT0137Z9te672sk3sy6OsmCuiFpG81EHZfn9vuA//uNv/K//9V/48f6Gfd/w8fGRSD4pno/K&#10;5VzicOp48CGHe7KEyZ7HgTAkCajlsE1SOoWJ7nYHEbwaWQZ0htfEcMxnAO+RgnTrULd2LChFUBwC&#10;Dp0AvkM+mceTPDiWsraEkq+0gUH4uewnng108+c7G1W7AjAIeWw90ONIoHAMJFMCcyLZIYHuWnEv&#10;FelRVZy9xH2wqXOxpi05LaL+foHKOmckyDnKxCjsJ0Itve97IiGO7pecw9LSpCS8s01Zc4/Fmhn3&#10;FVm/zgQnpk8I+2z2dEZXyCg7qOrOqhqEG1kiMsnry/l63lY1Wpha7M5it9Zb4uil8GWOz1WCVNba&#10;1J0Ca0Fq9wphAWKQAO/BDEuEZVkTmG6dBe/5mXhfex0U9tm7Wn5/FwD/bfPP3UAHQs0rrRWpJoy8&#10;fAb+Gae6QICw0sYrgtVRHW+g4ZSf8zb51Lu0x+tg0xPBb0liFBlXVD5DpQgEHWx6pCVKzqZBIAhd&#10;7F5xDtY62H2H3be0Fjtr4ZQqbM1K33ZKIHcm3BRu9xuU9l0eCVzuCceI01wbEWB237E9txBSHOZZ&#10;yvWo9mnJpqesAKS1SgKmOUuAsqKcCdaJOV2sy5yChRNBEzNQ0jrlwvB1cI5TmKtS0SzbwZFLdVKx&#10;VoYQbBI1uZK+8AI43rcNj+cTZllSJ08CcRtiR+QzEIG0gqIFzLELios9rPZW17r0WJ/BDGoAOhEa&#10;A/i32Hcmz1315xadF1VA7SgH6SwHc1h3cqgpnOvaoKW6gNRBR295sSp0k0i7rrYWy7ZXKLf+MNdL&#10;vFdGLl3p2m73H6q3sT8D3uMEMJ45UB15h0svLXAIwgDBQsGRgmXC5hy2zcLuDnD+hinlA2OX4Hmv&#10;4Q8BJILislonTF52AcD3vxdDeHszeL6teNoHdo6e+jqkfwvmO/W4h6Koss9B8Epz7BIbiCrMdByo&#10;eq6SPWs1PzqcH6mN5cSc/fyRp1P7GYxeeNoIrDtSpYy9qI/vw9WD0qvt0cMOhjQOXldTH4WojRbe&#10;ozDQ2c6BnPkzr1gcPefDe+e4CNI6++5nvupHc6rXdSI31CHYJF7v4muDqklRTe615tNXiKkzFdBM&#10;xsgVQmyWGDwDv458kGftnGbasF/tTBgpda+AQLN735Xg3VfJpyHZfvAczkiLGR/r7wYpzwBqZ3vb&#10;CNCfuq5kUCgPI/zyEj0GALMi4Sin5YjIJgj/VM4+v806mUD9fnddL/TrFfL6SL0/sio66sio144Z&#10;gPqMQOgFCZ7NgaNOnSO1dAZZ+ntHOvRwpdziwbiuam55INKhxgShUa2eEehHa/arxOFs7Xo4hoRX&#10;6dlaeWTdMWsP1QPBe+8z28l3BNJ/hzS+UisoRbjdF9zvC97fbvj58w3vbyuIGPv+9Mp7lYNfKQT3&#10;aaPBFIMyWwDt+Xzi169fIEX4+eNHGMv5oCu9YLX29hO3+w3GrNi2PQNpQdkq83Ksc9isxWPb8PH1&#10;ia/nA7u10Lqq8aTYqbiHpSJTgjWacnAfBSBcJZVruT6nM1DonvZAlUsgoXU2nB2Dkjwo7ZXoJpDP&#10;vFZFno2NdnyG+x8Uq5p0sSbW9jdRLStBumhF4wMluUMMUGGhIoUZaR7UIL5Yz0ZA02hNl6KXLXRl&#10;6IrMkQC/BMGTrYy0uYjjgspnXACZnXsvuxRqG6ORtzJxZRs8EBbVnzPqBqzX6XQ/w9jTrEWXh2vO&#10;EP784YF7H1SqRXcKJ2JJWp5KMsA6h+25B+A/grSU5gIp5e2jmOE42gIbWGwe/Lc2BV5GL/0MJCLb&#10;hSgq+RWKNjx5TCtShSOBimOF98LTnAs/cghxSpmJWMxtBZBDuo/eQT6QjjErQNXCJPI2UgJXqIkE&#10;FwJjldMJ4C6BR6HyFwGezlns2xP7viUQcSNvubUsS7IY8p8f57a02MvWW7d1xWJ0N4C+rh25Wh9l&#10;9o3s5om/vZo/d0i5kENJRT98eH8VMhi0ESHJKLoME8hfn6Gdg1Isfl5YpDiX3C2iFQczJWG+tHr2&#10;dmwGpPy6rbRKHTjyXkQ7quhjrwkA6QLQVUphXVe8vb/DLAtuouMk1thl7emSnWLRCaAkCEweG3Q2&#10;fD4S4VDM/9SFcO4oMBJGpG4VPiCMCSmz5Qybrfc0ideMCGh5xu6ffyX8LToRqrMMh06CI+cCVPV9&#10;JFritlXfy5E15Wh/ZmZEGNjnM1DKlCN2DTjU6yA+Fw+JLKHJA6i5Wii+ElJ3GSiAb0Ng0oA2YDZw&#10;rLBbToydVgrsFBQ7KDA0CItSMIqgFUOzCFNkpOaOyOrB+detmnBfFJ7rAvt+x5fdYdwWbG8CEO+C&#10;k5ckgRPb5sDOpkMYUYiySNxBZm5ziwlPsV31oXL23p+Blz0gfxRGeHzoGHcjy8+IheiZeu0cRJw7&#10;DH7Xn3X2cHWohO4BmYyu/2rnDU6/7BVLql5x2gNBzgIii6Rybh/IK8B0i6zm9bxvi0+nQPUZuHSk&#10;gmrbrtpnU7C5KTSLkiqhKG24LObOFIVnh7ojomm01vbU101gSrICK/k4GWzLGKhQL3ZgzYyHo86c&#10;7/y6RFyhr6ySh9rrY56HAN8RMD4cB8jBQj2lQHMdlepilvyaAUtnwP2zgnB2Hxv5FF7JUpHzU3bP&#10;8YuA9isCiNNrFfYsoHYdkd1J3EvTOQlHPlJ+j0jp2Z+bIXqOSMEjFXkvvGwkZrhSO41qoyuEF40Y&#10;3+JvA71LB+AwSjCf8mTPQ+KE/Jyp6c6I2enxL4ItJ1djSL/Y0b3+DsEwu9dcIbOPwNgzS6iZWvdo&#10;Py/VZHlwRZuc//rPv3C7LSEA0eK5fYEd4/l4BtGShvcQ9iBWsrcgEplgXIU3O3x9fQIE3G+rD6tM&#10;4FTpZ7yuPohUkQ5e8FsKzFyWJeePIQdx7nbH1+ML//76hd8fn/jr7yeMUVAJi2RYtimoM3UipcS8&#10;6uDtWLRBx3rcRwFqFQAqlT2Gc9s6JaFNEicRwVlOtldaKZAxKVSzBgNqgjT/jBqCuOAR2BtAEPS7&#10;b1vriGofFVYRVIHy9bYk1b7NeRPodsSchdfK9/FgoS3Ixtj5sCxr8IhXhyBHIS6L95EyWZ0BKSTQ&#10;cfRL5tTNrof1UudVzdQEAdeCIAkK1vtUj0CAAD2dy7krca7FbpjH8wvPbYM2GsuyJiA8WkZ5RbXN&#10;3vmVLZO3VCozvRwDli2sszmMMRSU3lJrgXMWNpAvUArv7+8lMRfHHqKPeTC3UQSzarDzHTwmETdK&#10;iE3i9z63PSRBNqSxmAjxWDopKGJYkmCyApQTQGy2uIlgZpLvs/Rst43Nk3MOrDnb3eR39aHD4MIm&#10;OXmZO/8z+777Gs56KxlSMVQ+Jmq48NwtrJVrVTknnHUJlK3VywCl7AxOnU1lJ598fiqukdrbwCjn&#10;sAfAO53LqzpJF+AzCnKtIBHYwYYOhHw/FRRpQcJA/Hn2f/frGCdrG1IKBJX84r39Ejd2MGl8gBLg&#10;bJ0NY1KBVSa64s8bY/Djxw/Yfc8dJIQCFI/P0J/nHJyjFLpKaRSgIcOTdQ/KrBpF2fantm0ZnXG6&#10;ncdJ4MNF3lJW5sfnUhKJR3bTXaEkIVl4JRAdfQX+eH8orWMy/jAAgOqzBo1J8TxPhYsCIRGdZ+fG&#10;RDDFMzMjjxUJAVG/60tmrIxIkbqzCMzT2jHzaiF8ZIMw8iw+CjCQoEh0cGXSYBg40rBOwcF5bC8u&#10;xAEsM0ph1Rqr1tCaoIihIiPipNcZpzZNZ3cP3huF+2LwXAy2ZYFbDPDYsFuL3cJ/rmK4qMqA902X&#10;oJyzMdGck3KPa/sM6h3kXrPMuWKBcKbOPgN7zw+tVBSAdUGYNyHp5kSF8qyrUmxuVtsMVPvsHyl+&#10;zxRWswe1U+UsZ1AlXVdRMHHePF8gYY4OiJfIhQmFXDNmBqX8yMexPoyf/UwCoLhWV+FQ4TLzfXvA&#10;xOg6+ofvXJTlVmSUHRUcPCPRdtXNhHvNBOWdqQNnlILNcw8BiixnNNdoJheiZJLAUexIou8DnmdK&#10;6iuB1vVeNAvc8/D+h0MzWn+Meqak7ipiyAHNTInIfMUGrWjdrFdJagnr9FfiMgSucQowHXnbXyHm&#10;Rt0SZ+QU9aEDP/64VV1cD8nlImukBh9nguBP/w71hELyij3e35JULXdvyVdQ9R0gWy9DsZrOb6oI&#10;X7yyX/TyS2YsU47W55n64zi7Zt566orFzuzn9WoBWcOSXPsPcHwCdUEJqSbtkU3ykH5FFDGz5s4S&#10;kvl1yIcbkpVCBEDzmigJ0eiYKkG3mWs+y725MiZn9v+0x9W1KVdEKWPYtVGq9vJBvkeU1+s5Sa0E&#10;V2Mh2GkYo7AYBSKHff/Cvm94PAjsnjBmAXMGCqOVQ/SsTirZClCO30FrhfW2+rC94BWc3e4DiGGD&#10;1zUUNBHYWTyeGz4/PsBgr+RcDLSw0fAArj+TPbcNvz4+8O/vX/jPr7/xtt6CMjYj/d5KpLT3Sf8T&#10;/sDR1925qOIlOFal+EB46kJmkSF73CpS4f66oCpx0EbBmNXbbEQ/aIcO8VSbqub1WSqquc7EELWV&#10;9z12CajOmp6cDRXXmsKiJOYTiFFVK17l3I1e3TLoNdkLDM5pzf7WObKNLBeSRUbsnAjqbdnRcWpv&#10;FsepY5Dq19nRkid1xwrv7eTprlSR7RCvU3YA1Fl/eXygsRIa4R/y+9cESRmmKghNMZZ6Nd/23PB4&#10;fuFN/Qjza4HWJlnEbNsT2/OZOxyMLp6nD7ReU4B0IlX2Hc66FCarFGExce56wPlj2/H19QADWJcV&#10;6s2TMHHvkpZFLMac0RqOuCAsUiyJ6NDnYPlE4TPzfE/vKCx+chdJUtlyWK8dgUNuYb7n8XMyWemE&#10;lU6+atFpY23oXMpqaRI+10wsbIWcUD9nyxeZW0CKinBUpZFsjRI5lzz9uVIT57yKCMY6a7HtG0gp&#10;/zwCiAyhON/3PXUeSSW5DHSNQcPR314RwZGCRg7Xjh76aY9HVYcnL3IIm6lAWLC4N7mftFHOpLmh&#10;w5gNAb9+v/JBsHFOKx3thDLOZ60nCJg5WRvFroUYqiztxeMzjPcKiHY8JuN3LLP+uJRicJ+44/QM&#10;BZHMea5beFLaaQtbWEz3sa28b8QaQjfWXCxsNLvnrmQc4gmHI1cL+Uvm3hTnIgg3EeGzfx6+ysV5&#10;WGqUCupDCvSLnYwKvILE30thQcpSVdniqrRrwlAskfLEWNTkVBIlci3w2QfzNWadg3Wl7fsSeD+y&#10;IjkKPx0FNx6yHQCYFBgKFuTDY5UCawKUhQN7JtA5kPaK+9UYaFJQFcwI0YrghAd+9Ddcjca6GKzG&#10;YDUaD0XYncPzueNpHNxt8UfeGjShMlObi5ANybtxoQ6RycVHgM1Zi/YrIMKf+Pm2KMsbYQ/Ur/+d&#10;+miXgCCo9FRrDtVomEmi8TUeeZ7OeFBP3x8uPYdloV0UzsQFMDPgdE4BjteeFaaUg80hvYABxzf9&#10;yKd8xuIlqZAuWlfMgm1X1Xx9W6b8zwhOpGN5CjpClMT2x3mHRDoiE15Zo1/5ORIlWfF95eaWdvL8&#10;FTNm2CrELnvvTxI1M/tTV+V2MmZj5l3yAJaWX9Rb4sQdKwDz6p8iYJFoLszzEHDqkA35MIFqjwkF&#10;UrEWUxMIfUZ+jQ7Ur1gYTfnIx2OrYIxI5gmJdYI7a/oRGIvRuitY6CMf3qMxevj3SZXT30O6yuNK&#10;kQcMS4jShkWMTo+DXSsOr5CLZ/Nzxrbu7H1mPMxnrOFmBSk94vmo9i1B2pL8rP+7lxOUydAqQ6XI&#10;ZMh1xugaX9kXZsmPuouomDYNOcQoo2BK/+A0p0Gn+/ksCTv7XV+zraGGkGM0D3bYmZIsrajM4org&#10;hwS8srdq8BOWYXyuEg+xhbWE59Pin//7Ced2WLthvS3QmvD2/g6t1wQakQ12Gs6BwDBGeWAuR2ik&#10;akApwrIa/PzrB5yzPgBS3kd4lezzueHx+cD22EL3pMP+fOL5fHiwVKuktlXkuxR3awG2ATgDdmvx&#10;++PTg4I/w3VY/92dUNmTOMyzUMcmwC0UJw7+t2IKIAoKVTMJH+vU8QkvJozgkgevPDi2bxvADLOY&#10;YJURgXdbdpLJMw5TkRWlks1HqBfYG3n4wiMTOh6QpgAgBrMPjsG5KLLTegpCCQLHz3QoA4iTwpe4&#10;9NKHv+ekVb+FnyjdaUUVSUEl8dMT7Gki6GWB0hpQCsYsuftj4G18uIentdGDrDHcN/r/J/W/0VAi&#10;8FNplVTeEsAtgeVqfRdrsKsIu15Nf5QbF4HEOmARyGOEAMBZAVn7g6UOr10Wb1F1W28w2gRVKaAC&#10;2Fl8HgXizjkoEMyy+BBTUkm57ZyDC6Gl4Kxqjp0m8f5szw3GLF64GMKctcp2RQ6uwDvq++Icw5Lz&#10;4HzyqufSPpmQLGk4gb+BrCMZGC87X5xQr0oQuQwJdZarOir7nqcAZNFVFK8PiRiIQaseZGeXbXGs&#10;3XPmBHNTu5HyY5EddcdBYfUi1ikrnieg0p7KzttQfX5+pmDuxSzFvrltG57PJ263W7ez3Nu8UA7g&#10;jWNZeW94cgqEsFYLJXN6UHFDc5yPO/EGOw7huzYAxixAVJ3sdqggYznNA6UIFvDrr7UwSzW/pEhA&#10;nFVd8LeHYnDs3FKAWRYodv16guHHbkPolKel2ImeT8xZdlyQgdU5jBB8nCBI6TDnopI/7SODM1Ls&#10;WvBdSxSU/ygI4Z5wqqiPRbV21eKvlxnWay6lqXN/GRBbcGfpPgrBQJnFXYpdQvcChcBhy3LOciZD&#10;qTyfcyVki6/vBfvmrFRxNhS1EMHbq8V6o+4m69+Ptuvqj4P3RwedKz/f+9WG0BAcFCx7AN8hB/DF&#10;8JPIYpGfn1ChCJNMfFN8x4esFNj5h2FIwWiN1SxYzAJHKizcAkwW6tqYLVxPVK7A6bjBpOvs+MQf&#10;dSN8B/iaVRu9AhKWPz+jgMtL3tHBhkAvfY+RncNRYN8M8HfUdtk8v84xr2l7JwJIV4sopoDnV8CU&#10;Q2DsQugr9xHoU+/p7nudqN1zS9cckD3jR3wGNp11D7XXkkEHHpJIQpnHcwHEV4CT7waKdoH7DmDY&#10;3EfpF1uteXXq/Bm4dmQvcMVreGS5MDN/24dHWenDFQDPY0iHqSRrqpjqtLpRXWWerPXdfZOqa46k&#10;igD5ILzPUUFMla7hjxJDZwfv2Y6upDzrfX5qz8zfgw7IhSvz7SoBeESsD8f45N5Wq1uK11MbeEsN&#10;2U0t0j9JYP7/EAFcFSac1UGvEpdXVdw9kP9wXyOUexodv6f0/+3twWeWcK90E87cx9HBTQKiBaHQ&#10;CWUoOzS5Pbx0QPaed/js3jEj0jgjluKBr1gxO/6scq7VuSr1oXEU2iuB5awqDSCjtd42lDgF7zm3&#10;w7kN22bhnAavBkaroBDXWTHI2drGCeBCa4377eZ/NkH2nA7kEWBZlgXOqaxPYkpqRrtb/PPPv/jv&#10;//7f+Pp6ZBDceSB10UsCp6Ilg2KXLYD2fPj9ejzweGyiez4AHnCFHiKq/QhUeF9DdC9IslqqnJO9&#10;g1DqOsSwQRRdsXEuet//f72Ngn4HaUp+1NbaFOhbjEWmUrVe+dklb2SUQGI6O3AGs6IGTIlwu6x4&#10;HO0fUiWYQYzsqRzChRvrkbIurEFrwoE1qVIev++Es6YvmUKBPXhff27vjDwKdo0vk1Y8UaUsbQuo&#10;IE3aPCgXrDxYWBc1bgH1PpzELNxds3phtVK9GseiVPr7/Ww+8+sAACAASURBVEKlcM84fuIYc9Yl&#10;4P52v2PhFff7PQeLplwUHzJ7v4duChWItt3bMHnVvZ+X8rri51hrk6WQtPbh4K9/v999F491WNc1&#10;AL4igyF098S10CugyTsqCIuoCHLLQGwJZJfrLcve52psiAyI5ENNadjLndT71bsUTurDfnURmuuc&#10;w2532N2ma1eBeKTqnOttOVyy37HOBoDVE4l+PVHZwioQVhSthJUCie/tcacMwsackmJeK8T/K8/k&#10;jKIDpZ4XLLCNon4Mft5xjY5EiASUgdLnvLQEDnuSamuqaDkUg1tjZ5QMai3wkArYlPPbBdsfpVWw&#10;caJGDFWKbpzPyAz3SRsNs3gyqrCSiWStkiRdW/PIzpI4JvNyFS2YMqHYI+xcFHmpfM9BKMjD3rkl&#10;Psdt28DssCzLoA7vix/LXFFOHUg9+7ORbeSMg0AieB2XAquBMJkIQ7EdC0Ku0MIVtSWlfbHuYuLe&#10;eSwejRmVkG38HWtC90wISqQOzi6tbVWqXXoiwT8N3o8ApZFf+whoK79YfD4qqCYAF9oeo0+WD2jJ&#10;7QqeKnMg5+B5dQohAlz87oWoOmt98rf1g0MphUVr7FoHWj0ykrGoJTC51LJPcbIyw0YQgVQqEtI9&#10;CX+ninKoD9rMHIzPQryugP8ji5yrtixHB+BcjIbFrmCtuIC4XlUf9w6sV1rJZ8P0Rgf4grkD9RdA&#10;ys54R5/zp4CTngXSyDv4FZX3kRK3d2i+CpwdHcR7a89ZaPBVcnHkHz9z3/N/CDX0BVb7T4FkV9Tq&#10;M7Y9M3Ov91yOAPURyXbVeueqYqt3qOwVK6fEmCyhk+9mZZtWE8h43b+5tuSQZEp92BmTfNeY/is2&#10;JTME7NHegQ7V0B2vCNv0SajpNAF7gXQ8IyLP1o7Ze/1yeGZzvWVWyagr5pTIPQln/pPf8czm7kj5&#10;P3vPZzz6e7lDs6D/EVl7uKZ2nyEGCtvxmjlrK/ctP/kiPJDO+dHmevqBzfUB52wezNjpzIplmvdt&#10;EHsubFbk+l/mPYn9T513eBKQbA1U8D/2wBJgNWHbN/DTwfEO5yyc20Bksd40fv68468fP73nvQge&#10;VEoLMj7YylDwoDYaRAuM0ci955TtJFz2Lk4qw2Anw+GQtNsd//76hf/zzz/YgxWP2zY8ty0FA/qg&#10;N7kFRrWuBodgv+e24fPzC8/n0wMcWgWL0hhQyUNStwy69t7VUU1KAiStPeWjnQMUg4J1SwsoMT4+&#10;P/Hf//2/oTVhva3QRiPbzXABynKwGByRRCOCqvaYL/qVC5BeWuuUdkdlgHEFZEQLnvDuAQdL1glR&#10;ARytPXu2B6XdTlvfUTBOr+eAVGC7CGQZE3yrqbH5q2virl0kWHQyZhKw7pg7yvaKgKC1Fs664l7W&#10;tja9dbxnJVq/v/z3mf2ThL+2td7b/uPjA9v29N7i6wpSGstiktWJtYydLDQTOFgeKVJY15tXPCP7&#10;jcvuggjWR/B8371yvCYw6uvW2gP4APz8Tl0c/u8jWBzvrw801YmUiO+9bRsejwe2bfOERFCGt8HJ&#10;49pEWso4YcmSpFVVpkOyMgkqWq0NtF6ClYbKwqtgNcPOtZ7+wlMcgnxLZB0J0JuFJWNY30lnlTDC&#10;53rVu/em3/ctWL/YYDeUA2SL7p7wem0MboFQKULBg8XOSre0l8R7FMktVYWIt0SIC3tNm4dSB2cX&#10;zhNMicSNqvs226PEgtr92sFZB2tzeDEVtkWiKyEIc6NdEEVCobBUUQ35WBPtcdVTimBt7ISIJFYg&#10;C2pLFtIgbgO/5Tqd57cPSlaCwIvkPalyvalrvThfQR685QFGUhBYcc9UoVtE5LnU+48bdD5dxYgS&#10;7ukgOioqf3iibm1Y5xBKq+KmAV0A9/UanckwVxBYWmuQ0UFHKxwfuI/B1MD96J7kPQPoddbmPawU&#10;FeTnzR2E+A+C9zMg5xmYfAYQewE9YQd8u0ywydlCK4TUe1JI/DUEH1ZL4c+6xTWnFi2vYontUC69&#10;l4Jv6/OLelwoXSOW9KC9BQSr6Jh9fZ4maG/DaZmXM5DzqjK1dzj5btDj2YFYFnOXQTY6Tlie9YQ+&#10;O9TNqAxn7GSGIb8noE7cRV4Bl08PlxO2NGfP8xX7i5nPPAJ/RgeaM2XdFSBmZh2bJaYu2THw3LWc&#10;gsN/wCbpDDy7AoTPjs+Rd+nMuBt26FShar0DU+rewDUi8Mga5VrnU+vLdzQuZoms9vXctd1SINns&#10;0V/nvjG3rxJOM2OuO24rD8wGwBx816GVyQQwPSNQOLvu3v7wJ63uRmBQOQfi+BBAFbWg8Pe67o7r&#10;u++uYfUaciWk/buf2/P5PyOIXumOnPmco/euvZWPrIWuEPFzzz6rtEdj/Hy+jF8TwYUzFf1MEPwV&#10;Emq4p9ZrfNFp1c5zCXZkQJeGhGkMboy5Woq8j/1tNQFcBx4Pwgd7+wStvNDJLBo/f7zhP//zb/z9&#10;82/cbrcE4HjBk4N1+UAZFf1R7Zfr9wzyOgHcI4L36fqCF3xAxZxz3pZh38Dkz2qPxxOPxwPLsuB+&#10;u2Mxawh+9KGDFL6vdzZhbPuGj98fUKTw3AJQQzptAiqEg551aShFYPYqNg/ylG3uva5hRapQ/MaD&#10;tHTt3rcNv3//hjEaf/21eZAxKJMj+NMTJowIpV7XTPRfJ9FZloZZpYjnxgZvPA/i+TRdB0WSqbXe&#10;kmGeSMrHnhUuFZ7WJHy0R2e59F4RvAtKYQ5n9mw/2frH93AHpXXRdRaDN2uveqnCZVd3Z2bLFhXA&#10;LZlbUpMq40D547BaqYIuFckluE9KgdhbaNh9x9eXB+4/Pz/gnMOyGOidvArfOU/SGRl47MprVypY&#10;G7HPgNA2+WTHMZtU2YEssM55wlAAi7VK2SYPckBLT2lhp7JvO57PJ7Ztg9IK99sdt9st2VuAIMB9&#10;SnNw9qwl64J931vQNFQ/luFtr/ZNdMhQUtOX8x7JelAbjcWZZDHVqHIjiN7pLksWPFIwHLqYiHQC&#10;8VPwqlLB9kiB2aYcDLtbv05qdAOWKQGMIrRY6aDWD4JRIkAzrM6ZB8V6kNDtMlA1+tNbF4hiYSXS&#10;r9NqD/X+aSPewybMM1h4oQC8c96HJxrKOV4q8st5ncaCULibxcAExXocCxJ0rfNKSIiEBR/iHYKq&#10;8GkO81cpkdUwxIPafIyowD8b/3l8Z8LTv0aFnBTpzY8y2D3mvSDnvoxqbglcn9XVI4ws1hJlM3D2&#10;kowR0b1uqEwA9LsJiFtBiMQGJEEZ1zlO2UsKQLAbctkfv3duqwnckdAxjRNkMcvxMyzHV8xaUDR3&#10;hrgE3l8F7Htf8hA0EhPDMmNjhycsdhAsi2AEysCFAsMoYNGERSsYclBVd3Ia6KkWKz3M/EIajHqI&#10;YRThthqs6wKlqVXXxAOxc4CzcHYH7zvY7qH4CvAR5cClwsed8EcOU0ce41cOk2e2M3PvIwwZuCRx&#10;GVSEPBx95khx+6pt0KsgxZX7lN6fx8CIVGrMtuVf/X4znt6j7zLj+/+aT+xYCT8iQY4U/Ufve/UZ&#10;zwQ/vwIESe9iVFzqmc3Ga4Nb4rnl5x7ZXP+JMOAjEP0VAOsK0TFcIw9U56cgbifp/kiJ2/ts6WF8&#10;hWAadSdMk3uSHr7QuTC6R1fyMq76n8+uX9I+pFZXZCyMivs9q5J/db7N7LGy3fLqWnnUfTRTa810&#10;7/TW2j9J9F9Rf89Yg01bEk2Mw6m8hQPC/8oh5hUypht0erJujFRAV9aAo8yQoWCjUpeN6rn+f7cA&#10;/pkl0NkYOrJsmx0zZz/f+17R/7hX1xQt4B17yOIzRGu31oR10Xh/W3G7reGsYrFvXwmkURpYV4Mf&#10;P97w8+c73t7vuK03qGAL8NyeySKiDt2NoFe0eoj2D46FOhXRTkCBHHmwn7N+29f6Csu6YF1XfD6e&#10;2PYdn48vbPuO9x8/8P72DrMsXuFr96TsphRUrGGtxfOx4cs8sAXwnsV2XFvZ9M5QSkVrlGiTQOLM&#10;P8j4SepHLSxpSru8wn5iz9YRCkjt7k3XOXIz/lH9Ohx7vY1dAEqowpRH88FbkmQ1tb/fJEgiqpSh&#10;6c4c1sbSoW8Etjed93EMQniYKweCypZIjAbk7hGcKgVqBsuJGBYYLXFzIZiA1Pr+RJWyczoD+BTC&#10;OuVcpaq+q58nj10HjuocKURJIL5zHvjedzwfD9+F4qwgphwe29P7jiuFVeugajeBzECwxFDFXIm4&#10;ilIKZACjDYwxxf20Nvg0B7C69uOXRIO11nfWBFW6BN/lzz+fT3x+fqb5tq5r7kAnAjRwu90BMIwx&#10;6b3cQfbB1Bk1xwcEgtEGkmJPKuoEEof5a0NIb1wvjFmgoNL9l4QLddaixnIrb5JpHCUVb7Jgjn+v&#10;qrUkElK6u8c75jRGXeweSlkJlH24k72rSyHU8f3kdyF4pTrE6uAt7F0Su0YAO5KH7LzCm4igWRf1&#10;bh1An4i9qjOotkgqO7wCiUIaavFredFZEK4kZQTUVQVRGk8kgP8YZF1fX77/5VoTx3Tt3AHKe0FS&#10;4YccCkMq3afsu47iN6Ml+UDtGirHmzYGtxC6rLVJzxsoyQcChSwV7gP1VK5lsxhEzw7trIM0jiMA&#10;UKxE8eivz3KJj3TX1ooolXtkPwSWKqs8Da3DNSSLLAyzAnrA/Vxt3+/COqtXOWQQXTG0/bZtzowC&#10;a1at5cLG5TiA99biAcJOBIb2flTEXinPDE3AoigA9wStvGKFwkRRlHPtUjtq8PYqE+Q5A/eaoW4a&#10;b+qG+93AaAJzYGuJg19+UI8EgzFyDrA7YC2IbZoozFQqjAZqoyPP1JlDxhVC5apa7QycgFBLFIc6&#10;ZN8vYhSbSeujXdrnzAL4ZyqzM4Xiq8D5cfjGMXCPbwDQIxXnmWrvCiB6BuyeLfZn1gZnYM0V66g5&#10;8JG6XSFXnvGMtcL4O1IDLs7e/xkVvd/YqOy1li2QHZvlo43oO37JR+8pN/yrgMwRyDULhvbanhsy&#10;rjRkPvzc2Tk3Q1QcjbvZoNQroGgXIMB1qxk6ISgOfftP5kECsgZNhEkhROQJ9sm5/Yr9z0xH3AgM&#10;HbXLHwI3zMN1feTt2QXjiwoXU9c69VxeIDiuED9X/mz2z88IuFk7oplOkzNbhDPw/8reNNPhemVt&#10;OrOzKudy2ebbm/dHxOwoAqBWOs3ei5FX7NnrZ62GzkQQvflYgD5HmRYVBquIvHe99j68WsX2/Q1a&#10;O5jFi4vMorGuC+73G9Z1FWuOb6/ftg37bsFM8DiQKut1AqwLdqTOhvA7uf6INu8AhEU/Z+9r7ff1&#10;+/2O9/d3/J9//sUzhCMygEUbLMYD+0op8DMeUvNhNyoiOVi5WOu8/Q4LJWQSjKsDz1nVtfvgpMKU&#10;575gY0kq+8tzBrCU8qANgYNtg00WJUTel5p3C4ZL9zkrdFU4e/ZzMepxWQOCxeRguZBXvr4dO8b+&#10;HsOND3s96VxlFUN8srYiq+4Vq6JbpheaSEQliC6uv/S4PydsC7/40B1vrcVmdw9qJsBSWGxU81hr&#10;ncBiZt9Zsdvobx7slpAVtrUqszjxHezltWXGEYAfz84u2mNYC20U1vUHzGKwPR/Y7Q7HFmZZcL+/&#10;YzE3LMuawXvhqRzBQP9+WwI5ldIFUB7vxb7vUMqr+uu1Wyq1i/XdBLV84dXuktq1AIqFbUQO5M1q&#10;e+n/fzUTrK63AHhPdJFhVeQ/iHkmvx+zTkp4b2+DIti6IKXC+AKV4HMipgRGmbENlUgaFwhTFiBz&#10;9rwv7TqKjgSUy4Qcn+n8F/6DRdA9oW+TGnE3FXz0iVz4HpnAlSSF/35+fO777kO9jQHzUpAvhbI+&#10;dhgIyyZJEMnzeva4D3bTRFDaBKV1zjahCmhHJV6SSnYSnSGN2j3d6zafIu4FTX0eMzSUf5bRempZ&#10;Fhht8r2OqnNGEZ7a64KWavlRRoZWCovRwjpI5LxwRSJJu7nwc7WJa4sptbZi9VjpZh4M6qpR51S8&#10;YCdzXg6wrRH+U5NEvdoszp3YvagikUFyb/S47uh7HXV9lir6UtBy1i1bTORo4/c/4Xk/azkiPdVG&#10;apbG568OkGH2vvfssMPCAbCOYfcNdt9A7KCVV90bBZBiD6rHOjMy7uH4r0LBpolglfLt9jaoTALr&#10;7pUuCkQL3jXhftdQege2sNhGlR/nRcPrRhhkd7DdALYgpdPDyIUJiUCocxDslQPinI8wLnmRz3UA&#10;jK4xFskTBzA6PzTPACuje3DmHTx7/0eqRZbsau95NKUpGrKj/jNmDMEvr8LoAXwDldF0N0bpdNlV&#10;0LwAZs2OrVetLcbvnzekq50JrxE4LXgPkUk/AjivvH/8Tq3qqoxJhfB87LHs0yDqJIh3lZwYknFE&#10;B16rnYyOs/VpAAH3VZ7RCiJ5jOQ2xBmArkNCzt6TM2Cwe6BJIPd4MeaJ+XbaBZLUD/JbnhOgV/23&#10;yz2Bcrk5AAGloqRWa9VKwTrcq3tdgwVZKkFmQHv5S5ECU78t9NV1k0Wr+vD+chub3AP661b+7wLB&#10;VwjbGcD76h5yhYyd2YNkyNcVMGGGaLta983et9Fzu2pzyb125fo9BwFpw4Knrnu43NOOLIBGz7YJ&#10;OMR5BtcROTpD5F3pXDt/3wxUawWYxSvBn88H9ucnfinAsQU7C2MUbvcbbrcVy7JgWRcPGpjFrzXh&#10;0B0BBa+opXSojIB79MQv9hVqbT5jLeGc98zeQyDjvm14BnscZobRJqiGPRBqAqBYAOjC0JRE0KxX&#10;mPr1O4JCjn04J6KPcUHsZMAZhe1BBn6Uks+bUh5ZSQaIvSOAfIp0Pohz/t4JLCAJYuT7nAByEUrP&#10;fJwrlIJInQ8gJKW8T7NH+JL4DIF4SKRCWJOcswkorPeguJcpOY/EnE6RcdaVnsTxQ/nojMddFWYC&#10;LiuxRtrPq/kY/dCLznSU/stcfa9GrRsBvQDaF+tG5/UjOwQOz8Ox8wpRAQZHgDPakaTg5EQQuWGt&#10;KsHJWsTiQzyRFMHx3nr/9xXLYmC0Bn2EWujJYCi8v//Aj/efINIC9wkgXyEFj0BxDIV1MNok4k1h&#10;bI0jlfaSnIoe9yZ8twxYBpuufcPzuQUyQOH9/T155PsMjmDZgzx3I4FARD6HsAMyjALiy3ssbdc4&#10;CziFgtq/hwrWYbXNGUGT8KMX9i25Uwj92jh6e4t1CaJ2kPUVOwe7W2z7BucQwkcpWMJQpS6vPrfI&#10;W5AWSZSeTQGYog2Pb2yuUh6hBzRdqlHFGYsyyOiDuuO6h5yLEqynnFgv61pXkkZy/rmogJZ1fAwT&#10;d9nOhjrCsCIUvlpz62dc1OaiQ0USkPu2g8HJhq3uipTPw4GTZZfPT9AJ8Ge04cG1LU0dxhrDg5n4&#10;8IzWtAS1cqxi/2vX8p64pSUVJelxJiCazokTxLoMCe9llvTqqsbiprK1idctiaJClACX8TUV7FcH&#10;IestwUrDDs8M4Pexu7qbIv8OHYOBEPqj4P3I3/OomO2/EZrggXRIkC1IcSGAhoICXGh9cp551mCo&#10;4A+kQCC2AGuAvIe9VKJ6v0TPwlJY3DdFFbvlggWP9zq73wzW+wLNG9g+4XavWFHwyhAXQiw89Wnh&#10;9if25xcWu0Gtq2cjWS56yMwh5nzuz3yXZ1Scr9gm9DZGWbClorQr6qtR+DZtugRWE1zWJQTq8AfJ&#10;evPkof5wnEYv4JOw0tHBrAt6kdwsazVvPfbLPy8snwkHysH+6VimnEv8pgzL6IP06bA2oRwcBUld&#10;BXtmgJ4/YXk0GhdXVHr9620DaamZGdy4kzcKkPqZNo5i1B6qaXC44hgmN44+OQqGvGILMaMMnt3Q&#10;BytI9xqlgqsdzQeU1JGNULEgpBtZFUZUd7GL4qi9iqM1+igQ7IplTYmCCWJHBGmlvyORnzVQRbTh&#10;p1k5whDbdBXye+Y9LaRq6bU0JDSz7dx4jRHX0dSvDGm02CiHip/L85ITwEBFBxkV5E456YojRVJP&#10;cNm6TOpQSdIbFzMExym4jbbrZuY6rtR1ZwRkT2l4BM7OdP59Fyy9TJoIEGjGxuiV8Nx6TTgC5kfz&#10;7cyH/xKheBAwK5dFrtdQoayPbeMZMKTOSp0Vgq8Q6b39pff9z+7nGVl9FmZ/tJdKIUGz5xS2C4DW&#10;Pm+LibE9H3g+PsC8Y10Mfvx8w48fb7jdbwksMIv/JyEAns6DLzao16PCma2DUv54FO1uoiLeGCOX&#10;QbFuKvjAwnxWcszY7Y6v5xO/Pn7j39+/sD235FLhgoXDut5gjCcHtn1PGWMeWI+gvbel2IJa33tl&#10;b9i2J6y9w+hSGQ8lvN5ZgLuMLKoSXv1y305/1DWprtfzDCR5qyBvqaGNFqGvLLfVZMEagXXPkZQ1&#10;cQonDB68z+eWbEW8/7bxYZdJlRg/I4cJJ+AtfKZtoU5BIggAImUvEKCQ9qSC3uWqyiEMuoXz4aL0&#10;fW4tCAoLBHHai50OzC51QlAIUnaOBsCIsLjgCLhCqITbvU3FUFABYGa7Cw9YOsddtWsEva21IHjb&#10;Cl0BqfH7yjU7gq+9dSMCpqnjQhEMjKilkEBco7W/J8EaZ1kYSiu8vb1hXW9gBvbNh3oye+uZqLan&#10;QEj5zhBP4kVwtu4IzsGQ5b/LsEdmDkC9hlMKZF1JgAh7Guf8mFyWBbeb7woqCYoAzLIt6racYNA/&#10;3EggvSTzYlC1y9gEiW8aCMK8NgvQ2MX5o7AsGq0rV67tpRreW9a4rABHBc76RoTmfBjxr2j8TIqL&#10;5zAiqJpaIo6XsC5FZXbzs2FQScJJKuGLFYBr1bTL7j55ZcxAfOi6MFpDhy6MaMdmnfU+/HVWQN1Z&#10;VwQKc2VhGkguxymEmUHJ2kqGxpIqczikRRhieK2sSwbk3r7veDweABjruqR7mvYdOfa0KkidmDeQ&#10;/dqD53va+1yDnxSEAJX3uK71I8FE7F1E/BrOosPCCdul/NzK2EUW+6E7xbtmHD/qPIi65pL2oXWu&#10;GUfXlfB9VBybBIE3lmc5GcybOr9EFhpVuABLEQ580Ep9jh/XjlwEoqdA4LTeU9nmTGMMIJ89uRC5&#10;+z3Kd/op8z8UWDtjk3AM3JcAfv0gSRGU8w9Qs4ImDQONLW7OMYyW/H/7kFkFFQ8J8qYKYMWHgyjE&#10;qsqoENoElVpgtNLQesFiNN7e7ni7r8D2hefjC859ebYmLdDheTkHu214Pr6gnp9Y9idWdwcp4wef&#10;Is8n4LrP+Yy37owFxcwBrgcYUJGGndt/ODwDVCxgDcTUi1170AG6Z7mZ8RcLWom90LFnf9my06Km&#10;cgFoVPMn7e1pYSAGN2y3TDajAmXy1kqnyEHnmXMB1PcAekFeC2Xb6P1F4U58qkjvgT9HoNNLRB/w&#10;LU/43obUP1TT4Rw8W+uYK9sOuZ4da5QhezIqp5v22Y9sXTrAfscA8BQUOQMNr9hBnBGQ37WL6N3K&#10;pFLrzh7uKkFbhXk66hevowEsSsWckUrFue8xZ0vWAakq0CfXNpTBsuLe0GlKbeGTPRqCteSnsy5M&#10;FwKMokWw9ZGuugrqtYRrhWg7LyR4nXAIlgF5KLNsYkggl2RNSVZ3djoSwH11IFBKAQpTxPuMrc9M&#10;YG29wnC1BryiPn41J+Aom2fGZu2PgO8XBAtHJMnV73/1+8wQyUf5BrP2efOB6yK0iXK9VOgSqsN9&#10;3eHCRd0xU+/gcK++4iE+Q6COrG5GljgzpFUD4NOAmCYS/tqcva0D6OY96y1uq8H7zzf8/PkD97d7&#10;AMFi9pZX/znYIl8rqt3lc2FxCCNSIeRQi5rRe5ATPDjgmNLzK/OaCFD+kJ0BTJfWR6M11nWFNtqD&#10;F9YGAiADW9lr2+Lr6wuPrycUEbbnA9vj6QFDZ5LSHfAWE2l/8ma6JbjHoTPaOU+ghtdRPP+RCu+B&#10;oGzMA5hRPX/nLXNib78xBsvN56BRAL+ZPFCriDxZ4nzbewSj5PiJgFwkL6Oi+fPrC4sxOZivALdC&#10;G7303Q9q7dP6XBwEuNqrfMcaKv98l0HHpEegRvEgw5d1UPxmNJVDEK5rznrx3KJEZ6VjB3JBXFd0&#10;SHC6V1IQVQhCwMGLe4ezLoGwscssqSWVggYBitP5i+HvYwSDvR96BtfkMyrvuVBlV4rZM+FS2SlL&#10;fpwUezTn/nxSUIlUcOnPjFkSWecByZyiGS1bXADlKABm27bh8fgK4LsBRa/xEPjLIciR685xlMrv&#10;qLL3OQFirDhXiDi0VgCWBNZHxX0vAyQGo1pBsnDKI4znfLl+1ZWNKuyyov1FfFYRB1LBDcG5YNcE&#10;Eajp/P31FmUErejk3JbBNz/+BGjswnoR1OlElYBE1GFKa6wiGLhWqQ+9timvWMklXgk7kHoTT0Am&#10;JVU7i6D59KwVJQC4xBm4EfIQFLQy0Aqpa0IbDaUV7G4zFuOTZv0QtdxYKdkEqAdcTXQ0JcsvIbix&#10;5LyNDuIaXHbQOHHtjp3PxGAqxnckoKV9U7wGRQoudI948skURKiwi8/3Lqr3k00TYJ3tihx7a4K1&#10;Nq23ihTg2i6YxrmEFRDcRlqyhVsxoBBx+X+q07po5nxyJNqT/y2fe4EvGgXFfsykuknC7iS6hrkk&#10;fhrSsb6msC7aQFgXSneJvDAKAnYofgnp6swMOAqWTirMO6n5G3d41s+mIafB0Op/CLwfKhZrZV1V&#10;oOYvxW3xXoV+IHg5EZMIma3snNnTmjFsVqUQkCJYOSv4UyAFYK0vTL3CxasdWMfAGuCmFX68v+P9&#10;7Y79S+P5+Ru7Ix/kQi600/iJ79jB7hvc8wH1eGJ9PqFuO8gYMHQt7MuKQ5o7TJ21/c4c8s+Ukb12&#10;k3IilgtBX3EvARIesk/tglAfiNAoiikUhHIhog74Pg245l7URDAkVUrvkHugYsPgMBZ9/COAT2ED&#10;iS/xG3vpjUV0BnSUytHxmMmH5LxYkCgkWr/VUoREh/fxjDCasSU6I6iukFVn4XzcUQjN5CqcKxQp&#10;HSK5B6IXyCGXiGtZBpYqvF6HRSQCCBVpQ83/pwNWUyRnIgAAIABJREFURQafZSVc2bBnw3av+mjP&#10;5jbIThGm8tvLjb4WY59p9GnYziAxWrGoC2/2CJqPPPFGKs2ZLIoecM9ov0/ZKlsxedT/9r3rSABL&#10;j2qK78XUJQ+Pnpds/GGSKfQYf4fT4pE7zSpU8MZpLoj1XLZ31Z1SmQiSnV5UAfgtIcH1RsaZ7JdF&#10;2iuWOTPK32as0Pn7vZKrMxMqfjVD4ejzz0jFXkfV7Hp2ZKd3RCwcWUNdXVNnPfiv1ndHn9NTlRfq&#10;+kQCMgQGIda48hBEQjfZgNM0JjVfsa67Gojd26/q+3fk718fGK+QIaUQhEuBVmX1HW1t3Gax2wes&#10;23C/r/iPv3/i5883rLfFd/U6FzAzD0hpHZShndbtAL+l72CTervTVcvitZwFHyz2HWLAGI039eav&#10;xVo8Hw9fp8OloEUqVIRibFAJHDnnQkitBYHxfD7x9fWVfOaFtr3oxJKbUhPAijIEz4OhCkqZYLEi&#10;xni9N1G5B8ZazxiD27rABJAqqb+VJ1KcdbBk81mF+urxulZXAZSN98IrOrWwB7LYdxusKmxSqHoC&#10;p09gDX3DpQc8Je+gUHZKNT2KmlSG+yVcJSh9o2LUsQt1kLe5zXZsVKjcC1LBRbGdKsDH8l4F0J24&#10;GAupm4C92ptt6WOdww4ZjhzgIAgyJaxkQjd98CCX3bHScoFj8DOXQOYZqMUVoQ+CdxPQaIIqUXVx&#10;enBZWAeSgiINdsAuQH0VfNoR1OByPPvvmcHIDNwreTgIADKFzody/ZIZARFkjkGoacwq3zGklAfu&#10;5WtZ2E/ZYBNV3Fvhny7zCNtuWSosliTh48WYVHZcBJCXWYEj0egE6BdEofF7l8p6CXYSgOzl74Wy&#10;UfFfTuhCXe1KvKdnqVSH/MY5Hj3hi/ODwNFkZxvFgZlU1f2zc7SmafanOpeZe+odhnADSmu8MQG8&#10;135dZa086B2t2hCJzrL70gXff45EqbhvNrhhUN4uAo9IMqk0dcHU2ZnOOY8fouy49XidhXXekm1Z&#10;ZMB1WiKT2l5FQJ7r07rY+9HW9pGIaPV3/RreWVeE9fbcL0rLJtlJYgsHkfaXasBiwDX5MVczNUed&#10;+3XH/aj2KoLHxZri6u9AHATQ0mrPY3ZwDnVHiERDWNi8KmHTh9D15ddWe7hPBzOldAGOY8B0Fl1m&#10;CDuL0o/Eig2oD+qOrz8G3me2ufRaolrqKwuuWg09An5FC26csMwOu/P+ZymNt2KH0+FCCea1UA5y&#10;YKxNUnnE1cB7i6mwgBLAGoqcD4B6e8f97Y5dAY+PNzw/tGddogoiFrtBpczWb0rb9oTaHt53jhYQ&#10;dFIvpBJx1EI78GV/RY02+5rzMGFOASo1qDI6dEnv6ld+tZdetv3EoAuqF5COr1sPlOLUNsMFuMXB&#10;7kB6APYW0p5q8NT+BW0IYe2dJif70TX0/rzHuNcbMA8LzVqxzy8BCiOmcVbZdlWxeNQuPzpUv6pY&#10;HP49UVnQo5d1wFXogQy+YRDGeDJRpXZDJ9eg8oRhbsHFM1JkdsMe/Xnv/vTY9kgOHlleXAHi+mRy&#10;pxINSi2qyOVLamI+2Fq5DG/skUO9A/XV4N0jBp35+DmerddXAq1Zgu+z1zhe4PuFjeNEwB+C3Xx9&#10;TyzuSTwYRDJC9JxyWc0USsYR0TPq3HIH9//KHl34eE56sI9AxyMi9dqePTd+eh7JM/vZ7NicCRd/&#10;JbPlLPz2itr9akjujJBj5t9H3W/96ynJf1Q+nkWQKNOh7WBcF0dB4fW/n3UjHXWLnBE8Z+TGURjZ&#10;2Vpy9hwz4JWNV4grUz3n8Nx3WLeBaMft5q1y3n/ccbvfoJVK9jP7Hm0iCEQm+MajVFQSNWIMCUgX&#10;IYZivcvZelwEn6bDNACjFbCueLvfAlgDQNiPJLsRGeSmKBAEGRRxztt+RIDi8Xji1+8PPJ4b7m+M&#10;RQegolfPxOBClIC1NtpbOegs2oqvUETpIA9xpJXEsgwr3XdvmRKtPyKg0zvDeu/8oNJWLThSe+cu&#10;i8Hb21sC8DwoH0A9ExX9SHZIUVHux/PxeiWzTOJ5TMUsuCpkj4U4rlkXB1usiuCLUqVQSbVe77WA&#10;pA6GVEr7sNBOaCSzV3brGHKalO/J4DplgBV9dBI4icpoGxT95G1lnAB/RufGBD6DTi1mD+vtGsAn&#10;VXhulzU/JeIsZ/lQaekkVefJSaAVQHmcwwSQWhXBzdlig0Sgai384gZAjOtBvDZrbcjdMF0Rlgu2&#10;x4/HAx8fn3DO4n6/436/g4jwfD7x+fkFBuPtfsftdivzCEiC9ejmFsiOlPRz7J1rkgVQ6ADK1ikc&#10;RJxGgOiS2IsrhwfVt80H/yqlYFhD6bIG9R0ctqxzONvixPNPHUTbCwHtZiNVtsHsLKyzIAKWiDc1&#10;Qi2JPZS2LdGKJnaHUsEmV2NYdOJFnE4RoCmSeH7/0EoBywJC6JxBi9UU1kIoWVPHwZYaXjmfsgcE&#10;0ZT80lW/9pL5V9KqyVmXniHdbu18ZwYbg9vtlsmlk9yfXm2QxgAHnFFYNvV81Yu1JNqHsWoA/PxZ&#10;sVNDWg7ZAQDdBpvL3KwyM0yI1A5sdOvsh6PA7lHYt1xTak/6tPaDg81fdtmI75csk8gTFDXWVdY4&#10;XNRBVDbsNXlpJejOBYZH1O8erQOHe7a4PWcTmfkAON9V8SfBexmA00w4rgQkXArxi8UcECnz1DB7&#10;8rTsHMNuOywBDF0qKSq1hUrtZqFFQgxYJcB7BvtFSvuWjVjkQSkfSEuE9X7D7f0NZl2hFWO530Fa&#10;w1nf2sphkpDyBYyLG7P1Fjrb88svipqh1QpFJutOOovA0QH7DIScUeZdBeJOBkLqcLgCOHDPtkJ2&#10;ZAwOlSz6sptgwXpsHgATzf1BW+ipwmrpGAzoMZYzth/Hajd0gfwrQMJlIO0ErDgC+46Alhmv2KvW&#10;BbNga28MXQnqOwNI4qacqd1z8KAUi4mikNtMZ5pQbPVPVx3bJCpVkUdj9SqAO/v6HiN/BIBcAe56&#10;IC430rEOz3FCAp0r5vgU+Dlbn0/JzxFgdfKMjlSiIwC7uWY+dzM7yx3pgv6CZ6LQOj5cKxMwRd8K&#10;9qy/cx3468CyS7NbjF21+Wquj86D6mfJtJmOjTPFx2yY/TGBM//fXUCoM/6yJVJ54L0CmMx8j7Ou&#10;gSvE8SuvOVvjrqzDM68dZoYMgGz/s64gI3vEsm9Jb0UNr5ATM3aPR+PsrDPlaj00S7Ke3df+GA51&#10;QNGw7JWIu30CZHG7G/z4ccf7+w1LCLB1zLDWhd82AZbR3xdKQTmAtQwB7FsdprOTMIj2oAiS13Fp&#10;q4KkQI6e+Tr4cmvKlgvRimLbNjy3LQCCEohQiQ1yzLC7VxfHcNqvxwP//Psvfv3+CMC2ggngEKEC&#10;P6gnlsiAlFLaWxFAetNS01KWfKHleznfBfB4PGC0xl8/f2JZTFAH50O/tRYqAPEUPJkTQK5UV9AS&#10;PzgqlLtMtPBvjmp8GcZYgx2n8wC5Q7Cpa3JrmrBxKguonm81RIZbJBfieGwtIyhbAYlrjurlCKQ3&#10;kTsBoXJBsR7tLrQmb5jLDo6oCCE8JC6D3W40RySRJSC7oeusglEdcbTWtHOfhQ97T2UbP88/CefK&#10;DAevdKdsJUSlo1kiSDhjL8YYrOvqO1vEXG6qOSoVuiNQMv4zgtkxmLZ+3lE57kRgbsy2kPccyN0B&#10;zjmsyxIIHdV5diXoJV8/wh04kIPWeqA7js/oKpbCRlUE712y94q2KtZyCqaOr1HaFNllPaCOqnp9&#10;tJ/J64/3rKiZO93pzA673bE9n2kM5I4n7pwduASXA9mhA3iqoVMgcyQ+OFqT5eCrUBd76xkQwTnl&#10;MypIpxBgv/YGSxhmPz/FvVGiYwdi7S1V+A6kAzCbOv0EvXCSDdTDDYrw7F5XZ/Cx1xEaTRkVqEK1&#10;++fCuB94y7dAnrJuSNUa0JbEmBwzEdRuA111rtEoknx+/x3aLXXqve76FHIa6j3lCMTnbhA5Da9D&#10;jgHV2SOTiMPJcFuAyEJ6z4PasTBa44q9qLIBlKKRvqgld9XL+3sk5DkTSxVWeuzC2sQgO1efXg6s&#10;BfPBIVQEz6LF40ulhDwA5MWC6uMzZ+Y9+4mVrGBUUSgSr2exEWoCaeXbnFxM5VahFUyDFwPeNXjz&#10;g/Ht7Q1v7+9YjAYMsNzvgDFwT0BXaBzBB9b6a3NgZ+HsDrKbZ8YRFRQqo3R8DDCPHnoPTLqisB8N&#10;rOMAT+rgReXmMAeglIVpazHCRTJ3qUgvA27ToOmFHp+AncXk4foeo9vqekR8HIH7RyHDR8/+VX/d&#10;HmAz8nE/BhfH3shndgBHoCdPqkRfBsgmiY0zIGRGne6DioJChkaqfFRqmrim0SH8ORMq2PNBrJUe&#10;UlFVw9ZnxNDlz8efyyeYGhNUBcQyF51Nh2j9hXE6Ao5fJhi++Rr5pXqj59vZARBdTFyGrp69/jQz&#10;AVkpl4TuB2tYcK8MB/Zj66Er37EpuKo9qMnhwUHH4P+X533+HM/W5SMQ/8iq7czX+yo4KoMQqbr3&#10;xUH3xIbgakDsUf0zM3fO/u4VMuZK3sURkX50IKvrkN7fD68/imJOgPBBFMu35seMwvUVQv7VztQr&#10;tcvsWimtW+Ic8IAKY10N3t/veHu/eb9opeCY4Y8ZHEhNlcCCCCox2NtDBH1B9N4lCicXLiHZaDGT&#10;uonTuUsobong4gE22QFkkFVRUainQ2kESJZ1we12x75bbM9nIhyiXba1QVWuvDLy8fTK+3/+/YUf&#10;P99hFg21GOgoggqgRQbkQ+d16KTmGGAH6oAeEhzOYLUMvpSA4OPxwOfHB7ZtC4r98tnuAaiJIKm3&#10;UkU/O6tTa2bFvW0sK50T3tEIXtxVJ8XR+GrWBkEqDIUB4b7kbtI+YB0BQFLejoQjmMeobB+zbVyt&#10;1pS2IUrlrtHerhEBVafYdw/A+1PHYHhvF4PU+VHfh7qrCETCR18o0Km/hkj//dyBHtbC6LctPLsj&#10;8FZ3PlCnHi3PhGEMwpMVJOpbl/a+mK0QriXkLMDZdBbRqVOFvHhRa+yQocKVGhvZIoqroOdYbzrO&#10;3TS73WF3i217Ytv2ANr6ceyCd/jtdisscyKgd7/fg3++KebFsixFULAE8Hs4gdzL6o4WFD7WTti0&#10;BDW3Ik8nEpJdECnKuQHhOWpNYazvwWLJhwLHLgPnHHbr0iOV1ystgFznXB/V2fmzdBd4pWaj5USi&#10;Wmux7RtiV4VSBkYDEF7uDdjKjD2Qq8wOWmssWEFKJYo1dy7koOvcjRDsboIl0B7mkteoh/XMZoKn&#10;dhJo5iSjwXo4PWe/ZSnk5T6Ks0bClqNfkaiJpIUfOwwFF7z5Ke15RbN8obLjQ1FDrpE85qhIDcVS&#10;47Uqi1fafQSIHXe9cNkRcN7uCVTYIEUCIOds8LC2jHOTQ2dBvUdIkqZXf4/EryyyULNwgJPlExwV&#10;wD+F4PsjMWlNrkSyA+iQbdU9i9Z1ErzviRBHNnW9+kP+uQyw37bNW7Ab/WfBe1HrDAuFht1C6QQb&#10;N0qCyj16KA9rhPJUL1PMY+Hole8uKd+V8Msj4SueHm5MolbwPnPit7TOARhmNbi/v+P+/gajCLCE&#10;9f0Ova7YP5Vv5VE6TN8Q9kIA7A5Y6xPY2YHg4NwOSxqGl5AkjLQA1F5cR4eCHlA0exg9U5vNHFI6&#10;HVinLYKt4qMHbHJVoHGxOBQLGdC1fSn94OcPULWHMQjDQL9Zj+LZ1upRUX+U1n12cDxS0h3Z+4zb&#10;x1EoI2YOrVe8jV8FtHrf5SzA7uzgPyImjgDC2o+TcWCJQCWrLVVNFD3CJgCaHsFWgLl1C7i8xEKZ&#10;T1NAxRVrgleAyd6adAYKlv60BNHAgIEbOnKgVA55OgN+ZlWks+NldNgeZTcckm+CoDmbG0ffbQbg&#10;PSsHZoif4j7KFwo/wu4cjmGX4KnxOgtO10DFEcGTlD5cxB6/HAo6+7oREXu27s6q4Y/sm86UzWcH&#10;pTPgv8jiCIsTc2Wr8E0Q+BVQ/Ch4ezbH5azD8bSL6hsE55WxlcY+1TZslXMoUdu9xG0Q6uiJzdrf&#10;He0rvY6Ts+6/o/E7c69GNcPVDomeVVJWclVzKagNtSHc7ivWW7Ch0N56UwL38bzDopVcdmZx6Fxm&#10;5w+9moSFThUGWfjkcs19swjsy9af6RlUuTJEBLMsMDeN2+2G9/d3/PjxE+t6w+fnJ7ZtS7ah3nve&#10;IjTH+wPsvuPxfOLz6wu/fv/Gx8cX7rcbjNbisFp21SUbdqWgjfEkh43BhVQA6YqijY7L4JAIb4xn&#10;RhV8cZ+PJz4+PvDx6xe0Vvjx4x1K++/tIsgnFHkglaxpRmO7zFKgAMJQlWvlFdZEVbt+tOwRAOeo&#10;5q+zy4r36NQshdXDCTkqfxtjsi1hdyVgEQqohbo8Ky8zoOIa9be3u3W560M5OKdAyolOfm46EGps&#10;Ivkqx0yEoqMkX6e0jGmeG9CE/8pwYWdR2BU19iWD9aNWc/qwA1d0lrDL6kyrbbKD8lkTgeBg5zth&#10;lqDMDRKISDypUE/l7ARh8RI9yEVYqOx+Y+vgQLAugLLBrlhrSoTaHkJJjVm6+QvLsmBd12INlx7v&#10;8ey/73sHJJMdmdzUSaU3fFhfnQtZDA6FQh5ZfR0Be2sdnN0LD/9EGgnyIeYkKqWxB+KUgGypJUFX&#10;AeTXtnA1qdEVjsnOJwnQsoNjC2YLBG94P3csmJUQyJZ5UL7bNXbL+OetA0BJlaKc6/Ox8qCu3S3s&#10;voFD7gYRYQ/3XIfnFDsd6vkov2sC9IUtSRp7yStfZJkolQHrg/1X3tMeeB/Dk/O6xnDOB0QXRFtd&#10;M4ssteM1PQPWOnTEsSD+aqV5JjDVELMra25qcDP/3Qje356nanMJlOdryqSX7ELqXQ+nfZymMKbR&#10;WaIM1i3zIRTF8ZpjvaNlULxnICoCgtNIJzR7Soll82nHP4n6Vx1khPWCpkfgfb9jw+Lx+MLXxwfe&#10;gp3THwPvoxqPBiBFTx0uE8VLwpuEUr+z2VMI+ojsJSgVoVGJL5UVMWykwMFCAUvKq+5Jh3R3AhCV&#10;+Cp6ujtYu8M6h3V5w/1+w3pboZVn8pfbCr0ufuOywScshNE6t/sPtRt4f8LtW1bhk4XFjl1tIKZg&#10;n0MpUb6GQIaDZ1JldcU/+ejgcQTGJ9/ooSJ2HOY3/qz279sFoA+/F2HHoqCa88aWb3zd4/cVIO8s&#10;2GhGATajAjwibs6BhKjsOl+Aj/y8en7frwC9Zwr7K/dzFJA7+h5H3/MombwglOjAPmQCNDgC4mpf&#10;O6qS6v6UKvK71kyjsTCrYByPeW6VOVXxm9rrYqFA18D4MyLuyn04U/uPwmPrkG+vtHIFSHC4hpxk&#10;kLTzs7rO2Pk2WNWPSMeeHQ9XpO6w4OMBYUVUqG/OMkFG91KmuBwWnRgH/faJDW5tAU+6eup16YgY&#10;Pc3suFAXnLV3HgH/9X6TfSgHim2uNnRGZdFEjefmzB53FGA+azvYW2uOPutsHTiaE6+EhJ8JL14i&#10;BERdnpaJEr0vsnCa7zSo3Y5bs69f+3fyAWY6Ko7W4iv5U0e1VXNWCnu2C1le1jkQsQ8A1Dr4COtk&#10;xcIuKDjFeyhvZQ1tTPjtfd4jAJzAHhe9Yes28dLjuaC84zWmtSt8B0Ug5QMvnbXY9h178JJGBOju&#10;d7y9vePt7Q3ruqbrycCZglkMyGb7Fd8p4MNrvx4PfHx+4vPrC9v+Q3g0lx06jNZ2ovDYJ7HGJOA+&#10;rz0OMfQO0KwTKOCBRMK2bfj8/MTX4wu3YD1id5VNJFywloqq/ehDfFL/+2us7WQy7BiPWLIbmUHQ&#10;RCnbwGcmZJW3VB+rDkBfC5Tq9dErqTcQkLvFD8jydM/DPZNq3Wxv4m01lMp7rLQLyJ9PwqoJ1Rh1&#10;qZsi2+t4BXUkrrwNiCtU5fI94vVlYA1VhlHZYd5TZErrnGxNk8kAiODZHqmSnyMfCgxkzZ7CVYPy&#10;1APdXkAIBrQGtIl+48q7F1RWFooIrBQMTAKUo0WNtVvO/UmWWDkhlEXAaQa6XcBcNJZgcRPHrrVO&#10;kH25Huipy2VAq+xqiO8X/fNL666QHdTx0SZR79e+6n4MqDTGIFS00aJ53x749es3dmvxdr/j/f0d&#10;MQCYKIPzxiwiSLYEoHuKea7WASfuc/SE1wWJxd3zTKnAD+up88/CaN9dodJ9cqg4WUEKelLIGA2C&#10;xmIWLMuS1jwAzbOJJICzDtvzie35BIDQFRYIUksA2USGxG4k6VEuu20SWQM0/vexfiRhP1ZYJ6GX&#10;wYBDj/F6X65FPD3A/+q+H5X9af6LDuZakV5b5vQyh4r3rzrq5QmMCAUArxQN7V5jNkR0AGiBZuXt&#10;xwfe7kdA9Bm2VKxzFQ4qMSeuwsB9p4x3L4ljJ1sv+f5suX7kTJiWZABLsogP88Cyo0e2gzsbG7U1&#10;VJ3NMXomj68vPL6+cF+WPwveS1UOHRxAjpV/5c5EyL630iufhJI1DfoOXiPbHXX4TcwpQCsVnRG8&#10;j373QmHhN5wddtsBZiyLwbIuUEZDEYNJQS8G2izeF39PjZae1XXWK/rtDrfvsNsGve0gbcBGAewX&#10;QIKFUQpaDKoU8HMljHFS6XxokT1pM3AU0lmgN4KlTN8J1z1z81tTTTq3QBSyH2cTw4Bj9Xta8qQa&#10;9Eh++YcO2Wf34kjxNwNgH4WwXVOfHdshzLStH4GPM1YXI+C2G+IzAerzBaCvv/ELkGICDM/kYg9s&#10;pjIfnc9JvCtdDb0Q5FfWge94CI8U7LOvnyEU2xK5LZRLa50WyD4jYs7ySK6SSiPF6JFtSRdY58rb&#10;H4NOE4j1WQT4nLaZ1nZ3orcyBTu9QP4U4YIdsrU+/BTqF1nZcdlWOkvw9cB7JjQMV/0z0jLhKHug&#10;SWWh68TwK3ND2hpyp07CxL41GvtHBPCwi0MAS72ZSlUnAwZQ8Cz5XfxdvP4XQeKZbrszAH3WKm+8&#10;xsu+wMqXumoWIQG0xnpMfn/pMigPLz5AFG2HY0Pkz69tzcHnxOLoCgg/u8b2xnN9yD8cU0kX8r2u&#10;wt5zLUPKOCmuLTxrosgrWbXKvu1amRTcx0FVHq1Eb8sCrTRUCGdV2qd/eSDdJSIs19IKTK5aYDOI&#10;xKltvp23yWs2vNBah6+vB/799zd+//7Ec8t+0ATCvu/4+PjA19cDAJK1TwRTb7cb2Dl8fn54Kwrj&#10;VbkgxrZt+Pr6wufnF55Pr/JMFifRO4EyuNXzk5fzIqnUOfuH+6ng1cLKKWilk1I5zqHtueH5eCRr&#10;HKWyL7S0dxi10vf2nN5cj4ApM3nwO+WmZ1UwJ4uPrFCuVd6yg6kkBKo1OIJloVSMbfvb8+mtHhSB&#10;VRloK8dvEa4IIYgQftLSniADZJx8uWvAKqrrfciw9M2XADqJoOGgBBYdA/V8lErf0sYmEyVtdzcX&#10;nfGSEClIS1XVFMn3vwW45FipM96YOfmt5/ImXhsKmydmxr47MD/gFocbaSzJsomKbLlkNVt1YTD7&#10;Dpfn84Hn5v3nF6OFUpxyTgS7dn0HFQRMBKRtsNRBpSqP9ikSdJPPp+yyR/NzJLPx+PgAFgkIJ55J&#10;vvY8njOQplJeiGPG1+OBfduS7/6+72D4MWuMCZY5a1Bvq0CUcLDj6dSHHXFYnQuQ1fy6qUFqBwNJ&#10;tmdCk0IngKpEKGL+UQDfnU3ZB+uyhv1G+z0kEI/xecWOCJ/f6PMi933H8/nEtj297TSW9Exy9mSo&#10;l413m3DWenIXbceNrwVLZXQG63ModvpuJ3mLPdD06KxfEG/sw3J7tdr4jNF64ReZY46b0HeibKVd&#10;1CMk531pqSLXsri/suhoip1sNcFYr0HxmZb3QIt1hpILibx1kYwYqcp7WFtzJqmyIGQmjHNc1ZqV&#10;yXZc+5GJH0m+NZkkIX8lKu+bzEzONbET4c2+s63cLHOHRCBGKFsbKNW3zukRMkfnUbv7DAqfz/qH&#10;wXvq5P8NwTAI55tk4xATo6N3IhfKiAgyKPhDMjmAw4e6wLY7jr+DikS0QSYmzq8+aVFTSvuJojQs&#10;77loYeHxFnzqNQG3dcViYvCGt8RQ2sAsN2i1gGjz3vrxQSUvdgZZC94t3G6hhArCp2fvYPJtlSBf&#10;kCQVO14L3xsdfojmXnPmXd0Dz9tAmBqboLLdJC7sTNmjrxk/NfCr0LP4aL6HKg/7s17o0jsulmp4&#10;4TmUHvFcLOaz3sNHSv0jT+Lv/Loa1jcTvvnqQZv/hCz8pWeGExJAEEksFjImIYnCAKCXgCOKBPLC&#10;ugXctOaNMhKOvxO6AEutZrhCBv6p8fYyCDkA+kcWWAK5HxOZ1bM461w6JAAnO2GO7suI4CjCqmo/&#10;vWjTRCdziEtwT55Fs9XQgdKcxAGQ++m1/MLzZrFOMrhpuqrV9dzryBIVng+vv5bP0NgydfaQkWqR&#10;KyCEh4NRwK+VkvyKEry3Xg3nQrw3Mqg6+UvPB37PrAe9Ntl40ELdcSlBIyrBJBbB0rJpaDaE9Mo6&#10;c6XTcIbovmY9OJnDg3redjwLG9u1bGgiswTS9lWEq4uukArY7XFSbW1Gw9oNPHfofWW9nAHor9Q7&#10;zWuK20yoV0ea+Dy5zyRbt2r9SV3C4SDKUCBnQcTQesFiCOuqsS4ai9ZY9YLFeM97YzQUaQ++bTu2&#10;AJankL1lgQl+qXb3ncTMFLxinbcMpbKMyRCm8JVNNTJKYhW5bGY47LvF59cDv357gN5aB3AOlX08&#10;nsnvPCo74/pgtMZtXcBgrMuC27ri77/+xnpbsT0fcGyxPTZ8fnzg8fmA/Zl98eMyF0GGVMpXXbQu&#10;KOsDfO/PeWyhmLKyED6wnENg3L7vqXuBQzfEvns16bIEhaoJim9rxeQZkLnDcPHSCiQBrpS/Dzsh&#10;XnMMSw6058A+D8SxOG9QR3FZdr25Oi8OKp/HAzijlbRckUG/kUDpADhiwefky+0KEMgTSuHtVCRi&#10;/Phgx6V9UyNGEN0UirIPseNk/1STKrX63cUf6E+9AAAgAElEQVQbWgHzMgA0dReSgk7fkzqVD2eQ&#10;I2EJmeivAWi5oMawaghBRSIEwtxyrrSAKCwwHcPBgTWEilmFDh1uPO3lc0qAud2xPT1Zo42G0Sp5&#10;tBeAtvNFRPSFj+RhXBestQFMhCCULJxTsM7jLc9nCKKlW+FZHp/PsiwF0JXqCa2Sg0La0KgirYXy&#10;OJFx+45934SindJPx7Ebv1/qbgrz+3a/QWmfk+icB6pBwLp6AWgG5RSU1ljC+1i3e1uj3ZbBoQFm&#10;pZAZEEFFTyBEwlXDhPDbOleh3IgFSQcfWqpIg4PXvc81oaKDyr9MkFEBM4vhC3HpcszJV945i8fz&#10;C3b3hMu6rliMgY02Tsp3IcROLwrfIXaJOVEPSgse51ykRr3lWCIsYydCnq+KVAHcx04XggsdS8fn&#10;NFV1MhRBsaL7mlJArcpnHvAUPiG94kssKHZVeQKdKYt0vb1bBK4FDBXXSNEBEFcOu1s/np3vuFGG&#10;UtCMJy5t0RnS6xqqyY2yC0KC/nzYrV+ToKfWstwmXVIByKtw/1yz5rekd+20LrNL6rqSG5v35lkK&#10;8t+xCy4vnD6EA5kTLdudUjCaRDYCElGtFLrrbVcMVnXSeLsub19l7rfUqfjnwPvJIportRlXiuZC&#10;d1oxlARp+xAALpItPC55DIpGBg/gi4HB4TBDAHQIpgUR2AbPacfh313esNlhUQpvt8WD956GAUNB&#10;B/BeqcUD+QSQs4AiOBkAxQ5sd7DdU7Buao3SXAHGyAUPYfrAeAQgDcSAlw6zGSw+9iJlMTB6fukp&#10;tVwsiDQcRVWk8UCtOLqOl+w7hKcbIFvA50GMvuVPucn2AL4ryuOz1u1ZZVvv7+rCMl+XAAYugPiu&#10;stXoAU5nxNEsqH8VFD66j/0/z8U5S4ZK+MyOxmihukrOJlwpdvvA+itETe2D19iCCIuxGTJvmF0x&#10;4ed8Bj6ejYOjcT7al1iQy9yAYWVAugQj6sPdzBg6A/xmxuooIyYqb0Z+nnInlsBeLPjL753bhct4&#10;ES5yaA7HWyhuHKNpTe6h91NjBShbxy+QH/Xhvo5NubqepHHWiuy6XreuJhJoghCbnGNHHSBT6x5X&#10;pE2HVeALz2mmTuiC6KBSAQiUaikCGNQQOom0pxEBR4M6ZZx0UXQEEtX9TtME9qsZH4Vi8OTeJjVS&#10;UT5Lo0rhDEsF3FPOByrnqLQMS/da0DmFvr9DZo6utbnXg8bFq/d0VC9cAf3PLHu6BC36uSIMdOvR&#10;1jKqo27i6hoScOnPJXFfUorBrKD1itttwW3R0Bq+CziE623PJ5zzFgdK5RA8az08rReCNhpL8JPe&#10;tYZzwKb2RJTGA2pSCcsAy3CukvQRk1C6sgCVWdgvMMNog3W9YVlWP5rCn3vwj5PyV2vtz1oEGOMD&#10;K31gosJiDO73O263FUSM7fmEtRZfH194fn3B7nvwsfdkRLEfstjpA/Djgsc1OwaU6LRm50EvJQJL&#10;o8I32EIkNbDyoZv+eznc7zeYxUApChZHAXwI35FTAGDbLdcLHeROxyWJVEYXQN4U8CssDzwJUtZ/&#10;WdGaz9BJtRmA6+xBHZTTovt4MSYI13wHggu+5hBmrxIAGnXYunCmlsrxfE9j1zkHkNoD1fG71FYY&#10;Ubnt8XSCih0JKq9tibiowoalcjv+uQ2ES+/sw86FrhaG1vAgDahYx+ugV8cu/QwFwBJCGSq/h8wo&#10;qLVkEcMoCB1mjPrTtF5wW28B+KYACrvCCgLCl7rsxgwhtsYAzFBawWgjMgFUsuqigKXEceUcQ+lg&#10;MxNCa2UIaJwPpZKXQNCFx7m00YnEnsxxcM53mqAiGCHWJGv3pJhNnQfBx3/bNgRmIFh8UXjuOoH8&#10;vpvHQJEHoNd1wV9//Qzh1B7EttYG0tQ/H+dCULNHYIOK2oAcwe47NreFz852KCoy6I4TAO5Be79m&#10;axWtztq8I601qCNSis9Qa5MCyf1vSuRBEQhL0VqF4KINtbN+rjL8umZC1xZbWLvDsYMmlTA0Dvd5&#10;vd3S+3uiI3QgEME6LsODwz2IWSSwNmWFWGcTqRF/l3Z81FgTcSe/rQvQi7+LY81ba9l0XcW6HPIz&#10;Odl986kYUXY6FWczEpu9EsQLcapAndtzHgtUlS/gQpC7DwV2MZCeGcYATnQBJ5IA1D1fjgJUZceH&#10;KtTvx2elI//2ft3GzT/YBRV7sPPqEqOACNB2BcEqseIuVsgy54ELa9QWv6TCQQSiCyOGsMf9iVju&#10;20IcRaVP/1FmoCTqw2TzIbW7B++XZYH507Y5V0LAuKVcxMLT8QeqbyjnDcwFn8fUVkHVJA4DuQ46&#10;i4uG0jqlETv/ZonptzaGb+yAszDrgtvNq1diAeSCV6Ixi2c3obzyXjFsYuvJq2eCdY6zu1feWw4B&#10;VHGQ5EWVSE0pM8+8wvsBlq//KlX3dNlfvWYQjkIaj9r0ryoDe2nPV+yIzkDIc8BTgCQd5nPUNjsK&#10;xuwB9JcDJQeLxyuK/pH1TU9ld+QPfgU0uQIqHT3zK+RG+nlGE5zV37wPiJLQWSML8FqF17uesVpr&#10;rADASFnLrXJoxkv/DFQ8uu5DcnciDPIsS6BLLJ+ESsqfqcdzDagedSPMbMy97JcRaCRfm70IuQKP&#10;xFiI9XgxjlTnWfT3WxlENdVoRGWgYX2InQ3LPNoPRut4zy+2mRfMIoCLp/zi2+dQqWwPgolo6OV2&#10;vI+crZ1XazDuJjBd3z9f6bYZtiKDkqKrrP2oOISPDgRXgNpD0poqa8caV52oaY7WsxmBBUnrmpNO&#10;i3wfgtdoj9iVY3xIHA/GnCTl5TCplNVXxk0zR1ThsNAF0I/25rNxeFVIcET2dGsy0ZIvu0Soai0t&#10;RTIdgUN96OmcgSiAN9nP2+/RxhDWRWFdTQBM/Lr++fWF//vPP16dpT2Ar7Xxys/1hjWEQC7L6pWQ&#10;4XzBDti2HftmRW0KAbByBZBm9XI+wnHZSSO8uMGMxSz466+/4Czw69dvD2xvFgqLVxi6qG7UWXlI&#10;BG0MzKJhrf8M6yy27QmzqPRB7Bz2bcO+2yJgLx3LHRe5J3Ev1FoLb/0AWkVANSkyAygQQGFCzk6L&#10;wIjRGn/99RMf//k37L5hXVeooBbPntmA9O2Uiu9jsUM/MLC1dRHzF23Q4P9j7W3b5LaRZNFIgGRV&#10;t2zP7nPOvf//793dc2ZnbEndRQLI+yHxkgABvrTseTyypO7qKhIEMiMiI4SQaAmCEoQLpeKuQmnB&#10;YJ5gbZxOVyCOkBM+hpdyzQyCa0K091xqYije23UT9bW1Ft4beGtgYPJ7y2pbBaql96oDTZO6vBZi&#10;ccWka0uSBFKlNe+ircuuX0nXJwhp0YaItvk+2g+856nfroMMSB94KyfyuutkoC3AJrGcejyfmKYp&#10;3tctEnlFuSzrW4siy1qb5wXWTggPn/ekBKprYIqb80IATgvAwzmxWkr3TCxl5qxmnybJ+JsEABF1&#10;ti2ECOKzOkUFdyY746T+SBSW7pdzHm7bQER4Pp85iNSatHeWjMVsrREnA7ZtxbqumO2Ct7d3POL7&#10;eH9/g3OzAPFxKmGeF5loqnz6A8iEqLhNDhEcJ6LWuP5kLdj4UXycQjLWAmSrDA5N+Gkxzri+JvX9&#10;nH/fFvZE2ppZ7/cOzrlMNDwg188oH/Z0b8qEk/z5ssxw0SLJ+wBjGNYgE3FlShiKQErB0wKge+9l&#10;LSjCRlvMVHUGNRkBHUtRbdGU1ksSQ9W1IY0FNsoCTGdtjXvYXmYJ0Muz1K/hnYfPUwW2hLcr7DNd&#10;IyGYCtvL6ayO+8A0Tfm8uyKk0+dMS5T2RBkjIUSv562tzvYWw+1USXoea9hQiVUSj92uCzVFYxCd&#10;TNr+sSFHMRBLpffRC1EOiogyMYNIW1tloTlXxeIpnpivTYjh3HHPYEj4u52vwfK3PO9HDMsuNAR6&#10;8e89CNvmXydzZy/yVFxpEA3tOAPlIJ80lmOg0qwnm8d6JJlbNlAJ5hGfeykOV4TgYOwcR0j0gId4&#10;Ts7TA9O0wLFsNiYzZPHA9B4m+Ki8lwRwAyAo1YKMEzmY3GgZtB7EZ03IuQ2Jvl93VXVt2Ca+pCo9&#10;AgRH/z1KYb7+uc+9va96+l7xLu3JVNuwo3TYjQD8HoDRIyHOGudxCMvYW/9q03yVHPiK4q5HKJwd&#10;QDhRCY6IlxHJNVTpERq/xNpXuMnN7B/w1FFWfWGNH6m8e+BysgxDLgj4tpr+DKi/8tz9Cglz9D6u&#10;+0ajCzLrIuIoiPkMwP8KCXgWiMzKoiZU1YcCRenkuqfmmRGBba4VplzsSw5JeObL9+MKkXP0HI4A&#10;/OMzcB+Qd+rl3yGZryqrz4Jcz77/6PpcJZAGLGG3WbhrZ3b3We5N3J3VLa2XcAuOXL1/V6YBdkCr&#10;Jr9u1DJXr8+Rx/sVEo+ASmnfxPjuiAfqkDdHBGavaWX62r3u1j7UP1N1g3hGqo9qsrt2cqPP3hMc&#10;9Pgviv7j9UXmakS+54RCaMBv9Wfa3kQHJqa9a54Iy2QwTSYT+z8/P/DvP//Cv/71LzjnoiWHwTQt&#10;eL694x//+A+8f3uHzbYLcZ6CxQd5mgTkT2pYIGQ7k2JVVbyRiXVNUwIfk21pBku8gBBgxvPxwPa+&#10;4fFYYv9EmOYJDILzoQR1R/X/ZK18RivWGmJXs+G1vjAtE0LKCdv54zbZDEdggqH4WUiBY6EBbovl&#10;AZEBTPxX3d9lWfD+7R2fP3+IEjdQOYap9EoFZOedErSf+6Pf97FVIHbkdMmA6anftdc8Q7mpKSBe&#10;JgxW2MlgiSB3Ua0mIN1KpluzzWh1d1f5mmoZpaJO9g4AI4miBRiUcObkg19ZJnTBp1r1zyEgJPWu&#10;AstbVameTtBge64FYx8ffAztveCdnT6Xnpgc1XQauO8BXnliItsAMgKrqcmGkBCBYRElrmtUfBMw&#10;zwuWWSZwgg+Vj3f7+XVuQAqxJTJKeRqkviKA07UAsup7nrnybDfGwKu5MPkaoxh12QcM2QKcmfL3&#10;eXLW9LOZ2tqvmqpJSv/JYsZS9d+sbJJfrxe+//UXPl+feH/7hmmeseABMpQto4zKdxIiDIooTCRf&#10;VCx7UZEHXxNeyV/esc9ZCHYq+SXFJonjsFJN8uwsl3CcIdbiDW3oZtr+EgC8bSter0+A4n4d95Rk&#10;lVPWScTNgsv7WwJjE0mi7YLTOsi9RlzP3peJiGmeynWOn1MIw1o5r/eRFvhNBN9Rn9LWEO3znIlU&#10;1WaN+uS9OPGMYOHKzYBDsaxK90omXibIcEh8fR8QXD0lYOO51OYqpM/TIwePAPzWjvVqHXy1Bzqb&#10;4tSvFZibXlSJUdDJkgHy9EayYteT5BoD6Z2vPfC+h8FlDI9MBu57AcnKYXBPCp9gHWmqYt3WLDbX&#10;+Sd/G3h/pEzbIchcW5HokeBxIFnxkEuNDDWp4CXRvfhm5TEcYhAEWDeGQNbKZmktgguxKBTGMXjx&#10;MaLkBxmceA4pRQzYRMY4joUuT2wwcG6FRXq4ovoD8WcjgEKACcVDTET8cayNhSnKhTyfA1h3gdaz&#10;vua48eFf8qm+pUw+mSo4e/DPQiR7/vFHoa5Xm/Ke3ysra5Je0OSoML+qgu99lt66OQPRrigLR81E&#10;u3FdAVBHIXZ3wNs7Krwr39+O1R1hYpSa3DT2Fn1Jc1ByiEos3hPuvdCrowmLXwHB6zHyqEbm60D5&#10;HfC2VzSeTSZcnYS4Gvj6K8rM0fN8lQg6uldnAbi9r9XBRFBWLhXIpmUZicwekUCl8inNf3p2QxD7&#10;F/76mhtlBVwlDo/W0RHo2dumCFf2s0EhmsDQxpP+K2TlVWLnjHi7ux+24c10AaC/S7wekd99xdFg&#10;H+lc++q/L5zlV6a1duddbLzlPhsU66h750sPSL6bYzAkhVS9m59tPgeHz/bl4/p9Zwt6SjKMr3vy&#10;/aR7vcIv1gBHE0D3iCCuLB5181i8UakaU6c2VKS3P/H+XqYA0oRbSC/AygPcIwRpajeXFMtTtHFw&#10;EPcYAcvmZS7qSGWLYkgALYrAFiu7G+bQ1N7tmkajNA67EMMU5uicg7VTzBUrwP3z7QlmwHkRSjnv&#10;oqozZHsHQpyAdg6bc/j4+BQFLjgqOm2xPOXx/tICNUW8UAe+ehfgrfhxg2SqOqnzjbWgyYIJ8Myg&#10;BIRES5MQAjb2sa80uQdlTZx2+rleH9CGuF4hI2v1sShcU3gfoV37LcCUFiOBWHLlAoktg9s2TJOE&#10;HhfwPfRz05TJc1KcawvCAoSn1/EKiCzK4AR6C3CfptpNDGN1JSizUUMm8MRo2xtjpIf3JRA5h2Fq&#10;9Xuy8MEelE9e3BStdnp+9S3QpVWr7deN7Eh7e2LyT4dGSRrb4bxGjfiu26iEdm4DkclZDYFDtmBJ&#10;qu+kEtfXM19Ha+OzDcAHhJzhlcDZFHAZYIJkbuQ+zqQMiCmC9PJ36f65zWGzDs/nG5ZFWXMgWb4k&#10;Gxv9nCBbuRXCrQ1j5rxX2+i7nmxZ0uSCjV8bsn1XzDWM++e2rvj8/IDbHNy0wblNbGJCeQbAKPZB&#10;USyaCIfKyiVnCNRTGGlsQYB5Dw4epIOaD+piamydjnobbSvVqqp3oKeJglOdWVF5ngchjBpfc1HL&#10;B7gIOgsBHINX7RyJ45gDYFACtX0B4lMgdpq+kZxKoM4LFBLkqNYjZcHWw4Bagl6HII/PDDOcQBwL&#10;jPaTjr3XZuauqCbbuXJx70iJqO1kU9prbNpz0sRVJxD1SIE/smsdiYZ6ONWd/qhEXvZt5Bj1FFpb&#10;s3WFvTlXxOwsD6trzojZQqbjqtMX0/TwrRyU21zr3brg/jXTUye9Tr0mGySj42pP/iXw/nJDWjUd&#10;Y7CsGkFIBUe8QcYAlsWmhoIC8LMCP443KCA/BaxYa2FSYUtyEDlfCorc1AXhimc75Y0o+USSSYG1&#10;M+bHA2Qt/ObB7FQoLomVDhjEHoibNUIAGa7GEbr5NwdFW7sQjoDl2r6lDiC7QggcAVU9q5czD+u7&#10;QMYdRe1Zw37EBN4BWY79U0de4zS0kDka9++BmFftKS75g3dCWbUysW4o+gfnEUh3N3T17jQF98Zd&#10;L95DGlimHAPCujEb/Xkp0jKwsuMi/157qN562INo/bG2MyBpFOR69iycZS8cjZCdhcZetWEaEQVH&#10;a+XMGugWGHxCIIw8nbvXhnC6J+Ciwr9SW5yQEaOi7+z8uPL3Z/ZId/eAFPBHoFNy9B6BfR0svAtS&#10;XgWnr5x91XncIQrvfqa75Pnus6OAn93XTmpRKDf3ru3COZh7NmVDyu++WDlQnkbkL+y9V9f/lbWx&#10;D89qvoeLPaTOIdJARj6pO4HSV6wOr16Jc/KflUftIQdzS9hx9v6/cqZ21dqawqA6kWGfW90j5DXY&#10;NgDwq7/bi1Y4BLgQYnxqiAGABu/v7/j2/hvWdcWPHz/w4+M7mIH3b7/hP/7xn/j27XfM85L7obzX&#10;5lDiNIEXciBt2+SiUahlxaTmi7mMkYco4UyKSDMVEpQJ1SRN8AGvdS1q4eTn7jz8Jp7Z7EuQaFKg&#10;puuUQYvsB8+Hz+KOzKyafPGR9z7EPLM0fRIVVsaAoxLQh+hRHd//j58fsBGYmqKlagapI+ibs1Ey&#10;eFDAXQ2Gpa2w2ADV4otqYjoTLrwDjSkptVGD9oLlae95He6ZwiRNBPNQPbDaRkam1XU+EGULjVYE&#10;o+1ttG+5gHEhqpdNQ6iWWlXXRul19PUroLMd1nQaKNGCiCrbRgGb7T/Ju12D9y2go8/o9DWaBLgz&#10;cdf27CIYpMqlWW8cNXEhnvNC2MkXzZPgFNM0Rwwj7Hy/E4meXivoZ55U0GcKffYBzm/x/k3Kx12e&#10;55SboNfA5+cnXq8Vy/LA4/GswLrUSmnPca6At7p/2femeUZPwjtNsX0q+0DIViLFkiUSn07U48/l&#10;gRDzApzbsLkVxomti1tdtisJzLWVGJQPd4oUpXKG2MmAaMp5DoYNiKNqOu6BeQqpydzSIGK7lo4m&#10;8dOU0siSiatJcZP3I7FOsvm/6+kCTUyE7P/PKHknxkhewWTnfPZr+6Vs5ZTvbcgZB5NV4bpcwtKT&#10;fU4PbB89W+1k38iZYDcllPIqGvLtCi6lp65oMAFVncdaKW9NY32oEogMwcDCNhZ/iaCy0XoqpYYc&#10;BbzmrJCBT/0dxf2Vunu3JyuXlXYCLU87UT1xq/cpbg3mUy9bkVP6+mFH8hiTgoh5Jxo/E71UGSAY&#10;G5MKnxXy+aKvhX6O9blDkXhO1lTPxzPvp1f7uOvgfU4EpEMgJwHFlFQ4XJSruijpBrYltWgiV4lg&#10;qHpasoKAVaFUfr4BGYYhFk/IDNyXMQu9OGSjXuE3h4kMlugDJ0xcOtwAshZkJ5jJwlgLFzcwRshh&#10;M5LD48HOIbgNYduAeQOMheFZrp/ytToCAnrX6Kw51IWAHoc7UsTtgejm94TLoNlXPNnbB+0rwMcV&#10;u5yrjeGRH/f4s7VAN5+qq6/6Md8lGo6u7f419fs3FZjfNq1X1PvXwu32IGYvwPHontwB7Xvv5UqB&#10;ffxiugG//syeHRh3QO6uKkHlf3AHEDwCM3chuzfu5dXA5DuqhmvEWf2PVqbdVWBfKUy+AjqNQIVD&#10;66Pcu9AtYm4E3O/exxf20SNi4gxcvvPZr+4trYLlKmB3CPQxTknKuwTAXduPnVLqZOJs9/fq/n51&#10;/f/KOZMzGg7Xh1h65JFYlMCooIK9rjz/R2uFFEhElBR/LRBwz1roV/aMo89QNZl5O+dmH+90D3ub&#10;zWF9PbpmPduc3nNyNCnInEBvquw5RqqwK374V2qnq/dg9HnK642DaSuQoLLAKQ0jgZrr2AtkrsPN&#10;knpTPMsNQiB4DjCBYDnAwGCaJ/zx++94e/sG7zy+//gLf/34Bgbw9vYNb8/3DNTV5EEE3vI1jz3T&#10;Xm+irnfxToa2b2vBCRKigUiIU88ehlO4ZPw5IeDz5weYTFSdijJVJqFFKb29Vnx+fMK5DRyAZXrg&#10;99//gff3N2xuw+fH9+yLvDweMdTSxMmEa1aEBfiwMh0QfWu19Qc3KtoMLqZZ6sD4+PjEX99/4PlY&#10;8HwLsOoZTVZCmSAnjrlqAu0JwGhzoOfeLxmV4CfbNelaAMUWLk1Z5En0ZL2RwQIvivdoixFiILC1&#10;U1RsI18TMiU/YQdugfs1N/eVjqHxpM64s8qrK7ZTUBZIqL7vKOw322yg+OHru65954dTWk0voN9v&#10;svBolc191eQ4E+cqCLbbH6vtg5W9MO+tkkxRhCfF/TzPUYGeQLCwW2eZsEtkWwLLU04GOBNeKedV&#10;AFVUJJiG0k323Y8WEOuKEEJU5s8RiC0E9L4n2dc7LSDb5nqplMnqNRMOZAxgDYO9h4/AvXMbgveY&#10;rIX99g7vPF7rim3bZILIObjN4fPjBQTGvMzZBqyshb2VXVYBE7LNTGpHJjtl9a8xNk47CPHn42RK&#10;mr4wpl/vj0JHW2/6pGhvFb3VvY92zdZMoDmSY7YoiylOBdREXLH9CWnKIzCWxcb3bYs3PQeEIKSs&#10;8y6uw7hOok3MNM/V9EEhqfZZPyNhY/rs5kARPazxso2iqc63kRPECKMYWbLoPb6yAIt45n7tIz/X&#10;xpgIxzDIU7ZJZMSJML13NOHovAvUrpXfrZL/qE9sr2O7B57lumiQmg8EfaFzX+tJM64874kIlmw5&#10;L5O1iRK5IALu2U6rIRKu4C+1CIgq8VH/e7lbu1YZIroOjbkkNj6D85xI4+lST3sTvNcjuzRkoyr/&#10;S65H/tOwMo8EP3kiKllShKiqH1xMUGaqyxkkKd4CtEd1RRwd80oREHyIoSQb2HlMyxQLYRtJAFNU&#10;RYYkdSSyOAEMZh/Lu3JjOQTxvN82kFth3QYzybir4SkHIxWVDJ829XeB6fbvQ+BImtBl4D5v8r2n&#10;7xfAjP2Soson9UojfEU9+HeoKvWY6Ll6k5VH6BhkvjNGfwU4PwIYzsahKtYQfAmwugLSXbUTOWu0&#10;7/z8u2q7HkB2xaPsyvs5vn5xn6DePSWlsKJqWqYMdFDF2O/WLWhgE1U/xOfjXOfPyZF/8ZDcQxmj&#10;0+CHPlx3a/6ClHOkTh/ZuxwVZ7etT9QZMAIVusUVRDGrA1DpAGC/Gt57VpBcCRC/TioRWpu1XvF4&#10;5Ed5BsydgrbgQ+ucS5NKA5JqNAF3Z7KsB+D/qi3d7v2ow/qETrjs4341vL26FrG50GrStJ4ZtTK/&#10;tUVgBfzv7HT0+1AAxhC479jzWBX4zE3OUO+5vwPm1/dCNQodcP6Y9OLagoV19UwVKZEVRxmMuffc&#10;HHPTyqZycL/3wejYed6fnSVX1fVHe3d7fIyab2Nod25qADQrk6m1nqrr45acqvbuKth2/xzoa0oq&#10;FVe86QmGFiyLxTTbaLMpYZ8cPKwlvL29YVomINoVGJoq0LcQA3FteOlzuJkMzNxw7J0ohx3u/cYF&#10;0EG24ijWPgwfoh1OmLOyVHvwPp8PzNOUlXJzDNhDYGzrhvXzFe1fCI/lgd++/YbffvsN6/oJt73A&#10;AB6PB57Ph3gkR1uBKKXrKitbEcrufNHhm4ZAGaHkKMYyMIyYV1aA7re3d7y9PTAvjyIICwBRiJYw&#10;pJR6EfSKwHqrzk4TBemJE4W0UeIr+XMT+09jDWxU0BtlnSD3S69zsYXdthWv9YXX5ycCe1hj8Hg+&#10;8f72BhM9lgkC/s7zLAGaOwFBPb2ZBD8p6JhAoGkCNaGQrMGxCAinUM8sbkphg8Yo25T+hOdoYrau&#10;H2plY5sztq9lMAS6AksmngZGEQHt81qLcSU4fmjXyaj23BADZ8sEjAK2osVitQ+RAtaYIpC6r/2y&#10;1YovNbhpslAsiUWPtxOcceDk205CmHhm2VuCqJeNLcTQPM9YFovn21sOkZUg00LanBHaZ7XivodF&#10;h7xHtkMpCvyQL5UE124RsC45D9ZawAjwbqfkx54IDKP6pvK8JmIpqPBhIsBOBJvEnbEH8oErL+9C&#10;2vHhFPuOyIqTIhJAPKtpA+4ImkKeCM25tVEAACAASURBVAIAMhaTKTZInKzb9DqJtjdEYhXGASrk&#10;toR1am/8za3xa1wWjyblslETH3oqIAH3ydKqG1Cc3lfM1KBIhsyRCDgSpqVrkT5L2r9bZ8KRcKa1&#10;VSn7it7XJB+TqPOM58+nevQm68iQ2FjpKQ9jQrae8yEgEEBsRPwC0wNyhjVqb8qjncqop116lWH9&#10;mY+e3bqH31uF7cS63PsM3CHwmpqsc/aTwp5bwH3Yz0Sr4f1nOXaZ0BOxhWavn1U9nVf3PXIfJ2Yw&#10;J7szu5v0+WXwPoerJnvIbgOrxxhQFFQVa68OIsUykwb48wdP6nHKh1MB8BVzx3EkjwhkATtbYfem&#10;GSDAeQHvZeyTCyvtPeAc4B0ms2CO6ehpQ2FwtahgosKGuAq3CN7Lpp0OVe/A3gHsd/5VyWD3CIQ7&#10;YsHOHpjixQV1DVPjrvnii5YjoMOvPAaGD5SHhTevHsgR+3nL252PG/BRAMfOZ05dT0027AGUY2Dq&#10;Cot+1uReAY+u+Ovr57T2G6MxKPwLYNURg352X46+7+57GgEHZ9Yud+yc+l9LlbxAqwy4AuRV809U&#10;dsSmQSlTpabzc2rl41Ug/gp4d0dB3P352Tc4b4EgpkpZpElipl1lrg6QY5XpVwmoK8BTHrOvTRA6&#10;JHafKOIeYcq9GuZ8EuLqZ2v9aa9+9nYy5gjua8nLEckzKo7bn3W4J0qZ3AR8npPJfZJQLcgD4H6c&#10;e3Ju6XQGPI6uzVXvcl3AM+2vSLJfAeGUKB4pv9rz73DvpX0BrIHDNtC9CmBt3z8r4QhdC5rV16F3&#10;PUgljh8Fxg+fk/Q6jH74rlYojqY+8torsCpXzVNpCnL2CjrPBu9DZ6/uZbvehMo0i7ZuOD7P+/f8&#10;ri3h2d8dnztcURxaES/TCa0Fg+47qG4EDxpY1j3MYE1Wt3dw7RKhHgLDGLmvk52wzITnc4G1hG1b&#10;4ZzH+vnCRLGfsRaPeYrey8U2VAsKc6Bp9Kv2PoKtXHoowVQElDdp6hLydWrco3qeKAblWmuwbpx9&#10;kNMeakz8++R9b0VERUwSSEqEyRhYImzBIXgBE6y1mKcJvADvzwW/fXvicwK+/7AwljA/Z0yPCbDl&#10;gWsnJLpgYHyuio+2UpNrMEGp6JE8shXYMk0T/vjj96iMk88oClNuphag6mgFRnPfMk7w92Tt0p+W&#10;y9PowgB0gA2KvANnK4ukfN5eK7Z1hc8+1YS35zsMxUC8FLxpDZAtGBpVdZ5cMgCHQsxy8xhleyKG&#10;STNOhGx1lEI8mVipr7lRTFN+HfHM5o76WtUI5Tu6IM7u2SVdhoZIeuigXenjt3XF5jYALEQTLdHK&#10;gmsyWgXzosqvG0+1Hvd9nRByrvdXDozXusJt4is/zROWZcE8L9HWJk64GKPMZfaKXOc2rOsLIQRM&#10;04RpnsrPC1wRjJnAYMrPNkASYOodwOJyMEfAep4WfPsmX7csD5kQQD2lNLJUrJ+R8959dD7XFiwh&#10;y5s5iICTkESeEx5PIeQkO0I+8xSnF6yVfYxDL59CK3KhfL0LSJrCb2XaR9f2AaSsfkxcI73Q0RGh&#10;VfYRM5xgqf6ctW1JJM6oEIHJSaJYG8VnGkrkRQRrfSYKnnkiSqaLZA8CfAozB2TNkFFnbNsztGQa&#10;52vSifKO91XseybsnRE4Zm0wxxwTJtVnVjDHYU9/BQso17l8phB0qLomZnLRkPy71LmViMwC3JpY&#10;H4QgNtyBA8gzgrVglvvCjKHFjLamGhGf9RrR9l3UwQv3pOdZBlWFN8Vao80xqXoUpV8p9lkJJTQg&#10;U3IooAhgMmUvT7WzVr0nwrA3QdFev1ogzsWz/0jUk0mC+s9b27d+j8DZMUEmWCwM/u7A2mgjY8h0&#10;Awh6iifmFqrtY8aaIWFSNzsqpoyJ48ShEAnJgicB8nIzpeAja0BWwkyYgBC2+HXCeoYgwZPEAHsP&#10;eI/JGsyzhXw82ejTiKhPKeLEYCPvLW8KISBAQHsTAMMMYvk9xdHJusho/f+PQ0ivjo73/B61lyCA&#10;WqXTQY52jTp6oay4D9w1gLiCwrPXHg78mEcb60jNwDuQj6EYk9NgQB2MQfq1iHebWW9R3/EQPgKD&#10;roBQuEXFtCpMVJMCtbjx/N72iISzENCjQuyKt/NVNeQxUzoOLe4RFnesmXoB3Fz5eyqVILgaJc1Z&#10;Hrr5LxGGhZjL7qW030OHiiB0LXSugINnHnlXwwbb6B5pojTYguo5rZ5bHtdcZ4TQ1amccyKmc5zp&#10;fUvdn96Ugi4gmaPaZUB0jGyM7u65Z8qlO5Y2/T+nytOyzln5ms3VcB9UIYR0XoefEh3UhvpeWONH&#10;mQxXrXZ+dbJoJJxo/bp39/fkemlnlu7XKoJDj81So9rLX2qoEXXo4nywb3cmIrTfR09MsCO4m8+7&#10;x1So8TU/DmbdrQkt/GlugclWQJRa4XFOAij7h+fdz5gmU4VUtkW7r9VKnzP1Wbf+0NeKa8cuburW&#10;45VDp/XqkaXc6VqHmjAgVJPA6e/KkFndfCbsQM+AUHsj0fjZ78a+FaVB+7Nqx4PQ8fpKNWbwAS72&#10;GwSLxzKJRScMLEL0XfdF1Q5TkQwcxJucWFTk6W9CYHgXLQ+yFQZ2TA8Z6ekCMzgUkLtkT5RaMQfg&#10;xp9ryGCZZwFamGFNBOqtWP6AJYx2iiGb1ki/tG2rEBbzjGmyWB4zmAOW2eCxWDBLkKmxJD75k1gJ&#10;JPD3jGAWICplDRAqG21ipcgFAnF8hrUwp5xjkzV4f38DEeD8BlSgyV7IlvreJBIzZLqWBrofMwPP&#10;5aAkG7tai1G93xA8vNuwrSs4MOZpRnAe7MWeA0EAkAwkGFLkk0y3cy+QLZJfRDZr6GCpUrgzlyBY&#10;PVUuojptJ1pIhuA9go2gFJtKpc/K7F17JVfkPZmd/dOurm3Imn0tVurz4CVQ8/P1EUOYTfaW13ti&#10;aK2C4iRFmaov93VU/w1rOKqt3dJ9ZWVJ9Pn5iY+PnwCAJz8z0EwAgvdgw7AkRB811hbpfjm34fX5&#10;iXVd8Xw+8fb+Fm14AhDDM0MKJo6++XZasDxmUd2HAP+SqR4iIwptg6gAf2Ce5Rwz1iICKnkqqL1n&#10;+0kKbnCj/T7aWlHoZ78A4EFN/XG2uArBR9KKYKdZ9qB5ymG7n58vMDOWeS77uCEYNirLp+Scaa+j&#10;yttb520oiyhiZMuqEopc50QcnRsj0qO1rtqDzKGqxWQ/j/coPQN5MlyU+bY514k4Kv1lWizZmRmy&#10;mUhGnGCwVqBFm/aEiKclnKdkX/POnkdbruzoLeL6+qOuSbdtlWBdQEgtKtYpxpp8fvV65lOMpZtB&#10;WX5vTJEWZcEslD1kZBFZCaBr4L5MVMEYEGSCJv99OlxY7UNq3aScBg0I04EddV9oBRWyS3mqrID3&#10;5fnTk1OHoj15pX7uqSrWiVWtlQHkUk+n0HMB4238bGa3SmQq0JcgZzbd3m43OZrTcKGkKyEKZEwm&#10;4rv9ghI5tAD+aOqgtVSqyeu/EbwvC03U4/pQPQR/io1iX9FCe/BRRnwQg2cJJkhx2DbszAHOAZvz&#10;EjAkiL+oFIwFjI1sqwq0jf5JJCc2gttAHPJIpymjBZXH1+YlzV06HAWCR2KBlWcXcVnpHMH81pta&#10;J5ZfAY7aUaLrAA01StDrYMKZQvNL4bTZ15V2/q13Pt8VgGanaO4cfvU4a+PtpQJ+KCt5wiFk3hZp&#10;R6rWK4r7qyq6MwKgB+b2yZ8yrXFFOX8GMN4B3HUjdtU3frQmj9YLXwj6bIOeet97ZomRcRceHJqc&#10;NG9xbJU7RUKjthKGvDRIOZ2esfMpPfIuPrpHvVCt3jW6ooSpDv7eugF3veR0oCKpiS26AvJ21s/Z&#10;WXVnGqb32tm+pDnkKjWMuof5Q2WLDUWwYGyTcrbfHBGEd/aJM5KgR1zms1Wvz2EtQUO7rSGBqdR8&#10;RwB6ew97AHz19QNS68q6vnJmXrWeuVOLdcNZw8F6TaTfWc5OC9qCu0WpPjO7r9cA6QUM7VvLdf2D&#10;URNk2c6B7hG4CeS6akl4REJXpcrOZk+JEQ6eXVKAErFR4EpU9jb7xlj9dS3I99K1Gp2XxM16wD7s&#10;FPtn8m6t1iNidvZHpiwliu+NKlaKKiXcSNBxMkS0s0HLFm+MSrXdFyydB2Tr/dE7j40dOKz4MAHe&#10;fcNvv71jnmKg4GTy64odBkAhhakhWmAE5Qk+5Xwx1v0OJSnKMaHEXJOu0nC2n0Ua0HmZMbEIopJy&#10;zUS17rIsEVjwsNbgsTwwWSt2CiGArMXykGnneZmxrisS1G7jcxDhuGhPytn+R4MuQ8tF7Q9Oxc85&#10;B9VWYGlp3BMYwhBgxDkJufR+i6pmygA97fYtZEIlTzHQ3gO3trPADniQP6eopq7FF9WzoRTG3nus&#10;24Zt2/B8PPD2fMPn8sDPnz/gnMPj8YjBv4X8EVCLG8uaCDDp/aWx6kjWF3mPDzrrq/QP9WRCUMRa&#10;XLchwIYAo1T4CcyUqRFf9WX5rDOUVZytz/5ueor6CtTynBbBTLE3kGyBabIKfCn7iBabhFjgBx8y&#10;gUF0rLgfCp+QfOjjFIX3cE7yC3y0eNm2DUQGb29PLMuS1duc3gMDYjE/rtuhcQ23YXbJciVkoNd7&#10;xEkODxAwzYKPBFFARg95DzI232tK1llxjUEF0vbq9h6GJAGnobKm6YOmUACi6UxB1wJGDccxByAI&#10;UST3WYD6dV3x/fv3DEoaa2GjIjkFX+b31AivklI83TsiC0vKcSKfSXovUp9JZ0V0+q9eX9zuJ9rW&#10;ZdfPauAxTlgwBYBNyXjM3WhmdiOZpomKOgS8yGgKcD9NczVRyRV5o+5FJjl9JqmyrdauF1T1biTK&#10;TB3Mh+A91nXFuq1iNWZtyZuhCNybxubxxKJpRJi0IoqSp2dAFCpR0/51CgHUgqAFkPf5eUwkT7Fe&#10;QSE2FVHVFjJZ69CEeEs+Rfqe0AiwOLqUeBUSbpS1r56abW13jsWiDDolS6jpIepnwWSxQQprRwcn&#10;Tc9gAu/TNRwKswCwDJfJZ/OshB2x+uWxepA6io12ilyfn212SGVpSLhsZXwZvE+jNyrl5NQn9Bzk&#10;KSA5FAAlFx7ZJw2sHoTGE86H4gnFiU00E4ydABj44LB5LwB/PAgR08fdtsFvKywRlnnGPBWvyfSu&#10;PDO24LG5DVvYwIYlwJZNVNiXkSwOLM9CiORA/Df4qDQgWwcNXVQjnVnJ9MdguAvayj5/rvIfgR1X&#10;QKBDz3alpN2rncY2QUdhZwOOILNGZ7b9bUFt1Nhhbmw7/ldXFce963vFJ/4O0EMH9+W6R3btG3YG&#10;jJ4B+2fr5FeCjs8AiiqI6kIY8llwyRmAOyZr6BDEPLsWe1sy6jLodPG9XwGxz6YnRuFch/tXLnmp&#10;GWChXUDrHuBvFZDnP++IrLsDWO9BHAwVVQyGQQl82417qxai99bveEDrdT4ij3qFxJUC9fqzVgOx&#10;9dfvfQuvPE9HZ1KbedPzE2+LpfNrSTvv9Suk4VXSdfTcnYke7oTlUraIwUE+BF1Y77FIRWNR1RJK&#10;F9dozxe9tRM5apr61+B4fuBurszZdM6QJDo63/iYFGVwbgZSod6bZLgzZXOVUNqvwYNagI5ev0x6&#10;7K8F50avqsU691EDYawBGeXBDg3UK1KhPROvqBb714D3QAF3rpsiOc72l95+0K6TwAz2Dtv2idf6&#10;EyGsWNcXyAD/+R//wDxPGfCo7PbIZ19jH33tkQNwQw4m7bfyZ+c2NxYQYkmqCSMiUTGmsy6sTgBG&#10;L4DDFC0V1nXFtjlM04Tn8ykqdACP51MsNpYF8xxtOwjZ4oXixLV3G/zmwD5Ug9uM/jM4ssMsALRS&#10;e4JFvaf6hDTJEjjAfTp8fn5gfa34+PgJ7zfYacI8TweZNJxDbkeiEt0ThxBymGttwSn3KgTqnp8A&#10;asU+F7CbiPB8PvH7H79LRsI8YV3XbLuk/XRbQKa2XRAFaba+RROs3dr4VO5Tox6FQFZCO/P7b5Se&#10;rQe4jwCVtRY2+nsnO5IEaOn+rbUtM+psb2ul9IbFGsZEf/a37Ns+TXMOyCUiFQAtRCvHfl7Abn8Y&#10;1L0LJlf7QiEmCoGjP5eAm/IzjDF4e3vDt2+/oWSVlfn+qv9Nn7vZdyY74fF4E8/wRUJlGQz4OI2N&#10;aAUcPACOtldGiCzv4TbxNN+cE3eDJrspxDU5IjN7QsQelpTy+nqT4DqwtFW3ooXGVL6XtRbeh3wP&#10;p2nCPM8ACG5z0T4nTqnE+xvyFFIvV6PNE0MGRQOLM3mQsZYI8gsLTXmyJILXiqga1a816bcH70d7&#10;oPyZ2X19iARj8tkuPUvzLKcEXqr7Du89go0hvmSi8MBGAqA8KyGEOLVFdYhoxqS4EpikaaBa8Fq+&#10;IwXzSsCnrfLU8jSMNYVUScB9IxQeWalcwQha68eyx9fqdR5Yruh9hSpMkyNZ7CLobDq2K3XQdLI5&#10;KgTHNSFRmjDTmXtBOY2YfM3q/LyUH9QTAw97b6CyED8jRtqaOL9/rvGCnT1U4ExmnDkHZMJL5Z1k&#10;S3VdK7BUqpoAKWewsrajg551kMFS2+BxN2T8l8H7BE6EwMpb8boquNdLphHo1rM9qLFFE+v0AobX&#10;5X8A4AJj80GAISOHvJ2kyPJeAmh8PHg4/uudg3u94LcNy2wxT1apPbh4ADLDBY+X37D6FYECyBLY&#10;67TnkFmlZJmDULy7dNKx9vxvFQpfbdKu3IeycMJlUOCuP3lPbbZ/TzyAnMeq9ftLSzFqHex0FLxZ&#10;/f4X1ZBHzdyIILmi4Lziq3xV5bZvCFpF7fUAz5E6fdTgXg2u/ZV1cHaf7qpih2r+JlR11MBXPzuz&#10;rX07p7Opjf4TdD/U94pCcuTXecVSaOeRNyLZgF1gzP6z0t5o+sLnvhrufWldEw5BR9ZE92BPZJ1/&#10;cOFzHIHudxTcoyLpKjnVEkbprnAzXqK9INsgrlzMXySQukVQenIGyrKjkNCuLcpNAvau9cede3M1&#10;52U/vYBhOk0hnajye+8D463lYQFAmErQMg/OsiO1X61+pktg+25PpD4delYTXbU9uwz+d9ZTJoxP&#10;flYJqytnwsg644qd3pmV0+77U5PM2BPDXNdR3DSDFXjFiuRRtiTZs0QbxKNjr9T6d8cvNVVD26OL&#10;FKCTGiamw7P9bm10t6Y4ErGMAHyOytbX5ws/fn5HCA6GCN4LWCmWGDJRnNc/KNqRyESxKOjkJrkY&#10;tBksiZ1OaH1+C4GsSSNtWdEn/GorixAbzOw9aygrg733mCeL97dnAU7J4PF4yLh/CMADgDFYlhnz&#10;vGB5iDd2iD/EGgELX5uD27YSmmgIFI5bWw1qE0x2CSqAE2Ra2ghRGQLDECsSSK7jn3/9hX/9zz+x&#10;rSs+Xx94PBb8/vvv4wB6nevGxyS0AIhegVdh9/xTx16EK/DY7KxCAGCa5whyWywPi3cOsMkCxJj8&#10;PGsf4DIZ2ILb/USZft1HNdnW7sUkHtQJbCMyBVjb7ffFPsCEkMFn09gOjIIt8/VubC10/ZF+TgEC&#10;ZereWnlfUwoADVzy8rjsO8mGSgDDBFl3fKjVmuydF71ai5UNRlZkx+v9fL7h999/x/v7e86dSFYg&#10;wTRnnhHLCGNN9bOstXh7f8cb3jLZusZnV5O6zDEsebIIHLCtrijLjRAcOjA0BB8tSyTDoxVNjQRP&#10;7bSyrilTIHPCLbIPeESHxjWHASgoGyyxNrIw+Z6n978sS/bSNnGSQP48hu06cV0wqAFU3SNr4D7j&#10;LMzw8b1n8sBMkURLxFXIhEj6upG9aRs62u53IzveNjjTOZefgWmS3IQpkpLck2fsfM5Nviei0C6B&#10;vNkOrvEQ1/cqh3XGPzdGiEoyJQBXB0jnmsn0FcwaiDXWwgQ5O62dyqTDQHhyVDf+iqiw9HicJ0a1&#10;iAtMO3dYoDzvVTj1YA8R3NlUVneaTCVQs9/V1lMtaS81ScqwMZUtGhQx0AaCn/VCeSqdzqfae2de&#10;d1I7Z4209S6yO4H2nB8JOPP9yHuyR4gWSC02y9wTiJlcy4Nwis2NiMuUA8PZ2utvBO9LYc+XHoJe&#10;A7Uf7eirw5O6w0KYSksC4qeBpeRNw0wIEHW8Z/GJSsA9aVbehwzai6ebh982uO0F9h7TQ7wXbWTr&#10;UniRj8D95h1ebsUaVnh4GfND8bIvjQjL63uH4B0QfA6OMKYeLebEfGIcnDlUkZwchjhQhhwtrK+A&#10;OFcfRA0iUKui472f5ZFf6jlwon4K6xV7DIZUn4f3DWMv2PAqMP0VkuTq9b5j4zC6r3vlLl0GrG5b&#10;J10E/++AzL2D/I569iv2UR0k8zTYNV/nJgMDg2CZKwTZ5Wfvhpr3zL7o6h5BJ0nv7RN7BmiXcW98&#10;CUQ9K9oOAevBZ2qV9UJw93MpWuB+pMgeWf+cFelne8KZ/dhIXdJb17qoK+eL/pcOQ2vPQLXWK7D2&#10;wqRduGnPKoe1FIWa3+P4uv5K8PHZ2X2lbroK8mvVJA0C85JC5Gh09Wg/z0ApC8TTI1d69V410t4G&#10;Ity4PkXtyZdGdc8A7KtZLQfak6pBqIryBFYRNT7oZTQ2D5vfnOg4q9uqr8tqyAHhmS0M1XlP/d+2&#10;3vp52iNbg+izDNAcUaWUzucf6qwjaq6PqbA39NrvqgYnpWdkjaKqc7Zzz89rZzo9I++eN60l3uYc&#10;Pl8v6XXshMfjicfziXmKPtRkxJ4CJJmqWp0bRUsm2hs5dgg+BVO6/aRINyyyuaKERhEIaPVdWuvW&#10;1pYBm98Qgsf8mPF4LGBmzFYCUq2xBUCbJIB3WQS4f74JiOiSR2325hZrjpCVcJ2E5e5eS9WovTFU&#10;i5fYVGAzEwswHAN5xfv6A3/++W84J9MDGqTUKrnQgC0EU4L0GsClDZrsgXEt4NYCzrvR+06Yq/Me&#10;q9swTxPsZDHzjMCcweaRR3j/3KttV/eCK309+GDqLO2XQszsAcpQHUtaKa3tG/RnblXHu7NxMIHM&#10;cVIhqVdt8vC3Nr/PyQrI6mPuhLYKy5YNof28dHqGVQHtXQEMlZ5YW71A9obn8yF7w7zAWgFi0zqf&#10;svqWmj2yJmrE8mrBZAWUf71e2LYV67rCGBNJw1hnx5eSIOSX2MkYi2VZYCj+aq0ohjcH573c36V8&#10;1jNbzmMBQyJEws7Oa3Su14KBOgSW4uSGBK1OmOwEawrQayN4n9Ye56Dm5P+fbEqMsh2pAVCxPEl0&#10;DhpyXvzYjbWwMLUAVH2uFmxMa73Omqj7hBbE7/U4zom1TJqieDweGfQmU/ZPTl7f1XPGtdpaC3iA&#10;/DxowL9M2Mj127YNJnjwNGOykxBM1oACAR5V3ooPPk6VRdKTbK18Rv/+Swj6jKmxSmGVE3KHfD+t&#10;SytwWZPd3OFBOE5oF/sywRu5ssg1elJA/VmybSqChxgEbngHDFNDXBeCSZ0lqdiKdZoENdsdKXRU&#10;J1/FVY5EVZexF/U/6u65dZboiAyrzoR435yPAm+EKkSeVB5O75zO6nu6Lpxrr4XJXv5nPiFfAO+r&#10;jolx2gCe3hQVJtJ+akMEG8F6y1KUp99TZF3K/4yECZBsQNM8xXR0BsdxM45jSfAeFARc926F3zYQ&#10;AqbJxiJTLmAa13MhYN02vLYVL/fCy68AO0zg6HFm9GQhgABmDw4O7GWDnDiIh6ORICej0pIL9nEP&#10;7G0P/mtAulYN9A++Mw/7K7YEh5sfKwBFj1teBE5Owwe7qq7STLc97LEVTwODZDXZmfXMWDHZKuxG&#10;D/dInX9EGJwp9O4A4qlgb4vpK+rms2LsCFA/WotXrs/ZGjkDas6eiTOQbvf3acydT4Bj2l/nUWO3&#10;fw9UwP8B6HsV+Bk9V1etnY6Uh6fP78kumC0L6GuEyxXg5VSNrqzZzqyJ2gAbKgmuuz7vyrPZe07a&#10;Eb6j/frs3p0B/WM7GSjFWeiOBfYUFKNmq/drpTgZqBoP15gCy+qsJKrvrW42fpGAvEuufpV8bXbt&#10;/usldYpSQHfXF2PnS5qDHHfQ6fX8jC4celF5X93fNMFI1wmHM+vGs7Da4fMJKPUdUAJS1TWkmtwt&#10;XuzYWU8e2g1d3FN3z1r01U3TEvv7fbI3dFKh6+uLysJquNfqce5ufQLVuNTrmUjep8G+CTdVHFwx&#10;u9StXTcAeUAK13GRZZ1Sb+84qLPOmn7tyZ+uTwgMsgbL44nn2xuWZY7qLwlnYxCcD3Buk9FwpAFf&#10;hiGryDluvITroELwfq3sDOk6lhDaziTtE2X6ovZtnqzFskzgELAsC7yP9UxlWYNijwCG8x6v1wvr&#10;umavYs+MLVqihsrapacIL4Fv1dq0JntYV2QTaNeXGFKAXbRDkfBXscsxhqrnvbU3kTNZQhp7Nimj&#10;/emItG6/NllFtIC+tTaTNdu2xQyBKBAjLRpBB/Qv/sDW2Ipcldc3zbrVwbRFkYjuazMqX33mrqxB&#10;vj1U4KD2wW8/M4Dsia8ta6pnsfOsF7K17NfJ5x4xXUHIwGLFkT3/IwhJObwQw3rnCLjp9e0ZmMuq&#10;+QToGFAEbee5+LP7qMxPIaGTNfnelRDjkK0gKhvRNP1gDOA5B7Vu24plmQHYqFxHVmqLWtuD4l4z&#10;2RnWypSHXEOfyUQz2UObxl1ej8oWS/dFW1bUvRuyyFJPdfaUwMEnH/VCgVCcrrDWVtMBiViSjyNr&#10;vHiJy5oQsWWyEzGV7VyxymJFhpFav9pzPHqVm2KdZ6wE/x5hCC243+tpx7W8uFAICbNiixNNc7Qs&#10;A8pzLhbQPcvlEEWzxUUikaOcPdjH4pXgA9b1BZDBssgE1hQnXhJouXNCUH7ge9DUVOKJpFieJrFi&#10;61l79Xrxu4LLYztezqRgmobVazhbFhHDqvMs5N4pna02uhXVfUn5vKgDT7u1134NZS/4bJckEyp5&#10;OiFORCXHkPbVj/r8QwETygTvdevrev8QO+td8mmeMKwFZPU66b2m3hdlCnITh5ZIVCUi01q7yxCp&#10;z2ja2e+f5cnpaYBEANgcTPw3AZkZVgAAIABJREFUe96XwpZ0LPApS3LKzGCvTjIArEFWuBtmGJZf&#10;oYNhYwFJJgL4xsDYCWQIwQd4Jwr44D04KuER5L/dusJvKwxQwmrT+BlLmM7mxOtewPsVm99gIGC8&#10;BOICYA9jCSF7UwYEdoCPhx0Qb4ocxIZMTOdOKez90b6j5vKqem/UrLYjl7uf/QsK6kM7hMhEVtDA&#10;AA+/Ym9y2GDz+OfXac8joJnrlubAl/tshKht6kag2hWA+cvAzoUQWa18KwA+f2mzvUYSHL/3X7FC&#10;GRFcRxvqV4C0o7DNXHyGvh9hI20s4a2d0LUhOIZaxa9DUK9c5zuETDdDQSMdXIdL7tYDoU+MoVal&#10;Y+RRrH7GsYqfBwPffdHe3vqmo5hIBSJLYmALNlWqcO3P27FLYhDuhqIeFUzXvN2PpzqukKVXwpx6&#10;IWTZz5Joz+TqUqyjZmlDuCiCdof+xmgAaD3dwkUwQDf2lLuTOUee6leJk9Ee1nstE4vu7lqJjQQ3&#10;ic97pWK0rpJxwQLgqOeFBqFMu/qh+TMdcEiD+za6p1UIJfYTOkTntdDZfW09RdOPKyqluhaQy1Rr&#10;IysQ2tQhp5WVDKjO5Ol4IR+d2UfPfmn0RKXGKVyvaixZNRxK/cUd0J1kKpJS57u7R6iyEar6sefb&#10;G+0EyvkRx+GN2U0ilPOQVO4CK4JpXz8S7fVYjFqEv18DplZxUcllKW0w94mrZj1eVfOb+Kyl65fA&#10;bUQg6/VaMS8m+tdLg/r58YHPz0+ACPO85OtrrYQEEgEhXp/gPZzbck9DzbTLft9To/fYPco9LjQC&#10;GOV7k4WOtQbWECZrMU+TqNedyyAPmPF6vfDXX39hmmd8//4dm9tgifDz509M8wTPQpRvXtS8errN&#10;pGDP0PFnZnUAUz3tETiIZy4bJSIKMbLPxOe6eCmbOMm9zDOWeVbRpr2eyhZABzgFcM+A+jZ8MzX7&#10;6X1pQCNZLNnJwjufwVBREUIRHwCMmtRKFhfRvokoEg8qwFU3U6xCIvuAUZl2SIC6gLoMMpw9nU2l&#10;omK0GUB6363qz/hZSGUK9YJtW8SiJwIoAAk1ExQAGwM4hzZ00pBRhBPyekn2ZyMhggZeC0gddg9T&#10;3v9NAXyDN2BDIFgJ0I0WONu25XBJIoNpihP+0aPd+72FT6XgjYCUV+C8rlUS+JxBW3B+LqZpwjzN&#10;MGbK71/CXeMEQFJVH+Tv0d4zJAd1JjArXadeXwrQsMZP666si9LL7/zx9TQMGZAt2MC2+eyPn4JI&#10;dQi4Bg9Fbd9myfBuP0lElw8BlH3Fhahhunbuj8ifcW2echlC/ayQ7NHWFmVxUSJzt+7UtZshNQUd&#10;Sj5Fa/9T0BTOrhY60BtKBLFbpwqAz9ZgcW2l+iMEzpME1ojNkzV257He9pdjYVPT1A7IiL61UQ0k&#10;c4fozQRO04+FtGZQE1P1M0AqWNZneya0a8JowdLedsY0E2k9kJ0PSCQ9VVvdn0rRXq6A6RDaR/mW&#10;RyIw0xAle3ubNkukT2LkM1KH3AaPLVpYCVkaJ79Mmajb2wYxWkVRt0czJYfBqEkyYwg23g9D5jL+&#10;dMM2R/fEdJQZ1kbVAT0nksF4QAormgBMFGAhwL0o7mPxlIsPSJNE8i+MGj1gYVK29QW3vRDclpX4&#10;znm4dUNwHhYEa2VsykRPQO8l6d17sczZ/IrVv+CwwZqAgBhgKrHuYuuTmP54eFJ8qPLDkJl0W8Z9&#10;mgvTaySPVKO9w7G/IWk/qBvgKl8DN0Yj6EfF6A4oo/PG+hgw2TcW1fi4EhKW14zKLqCf7r4rL+4B&#10;AlfBtquAw1Vv7uprW7uCkwZTe95ftcMZKdbbSY1REXJF/XiFxBmBk9dtpe7fi6Nw51LoAQamf50a&#10;7Z+2qUVqvAfjftUkC3hfd+xgjGtEz3Fh04Ff85mgxgYbaKt6i8RZBazJs2KPPLhfelqrZwOB1m+9&#10;9tJkal6eevvRPgG+/NwdpddVGNDB+mMUcOFOQNIZqD4aR7xCil0BlnuFVi8vJIN0uTnVo9sNpFyN&#10;GpYsnZJhXPztE9ZAaPYTGqntG4Vm1USc79l8kmFxae/FebbJ6Izrfj2X3oMYeVQza8NygGHIIWtV&#10;7YY9AT3y0tdAAwaeoaMJPGrUj5UOiHBOrB2RjeDua7Rr6w4Bs6+tUEKoOBEPJUwNlSc179bhzsOX&#10;SRpzZQFfgeYVoI/LOTHndRG3/HAFPpJ6j4S2pldrS9tHc0d+Qxiiu+2+1NqFZICN92dhKfO5uu87&#10;uw11D3hw/9ush90eybWNHVM5x/LepK+qQrW5yYA4Il/TFASpKeaQVF8vj//7f/+JxzLDuRV//PGG&#10;5+MBYydsm8fH5wde6wvzsmAxosg3ESybpzmC1AHGAJ4IGxkE8rs1cEk4kc+95DEb93QuBEOy47JG&#10;SAZji3L99Vrx8fHCz48PrKvD6/USReQ0g5YFn5+feL0+QcZgmWe8PZ94f75hXmaxbIgg6bZtGbzX&#10;goFW4VnfPGQbU0Kbl1Z775I6h/QkzTRZPB5PgBmPx5LBe+S208BaEiGWXk9ptYbaj7d3To4mSlsC&#10;PKT8NENd8MhOAjK84Q3b5uCdqyZ/RDUc9/IABBOyfzzU2aynT7QKVPdpTLwfFleKfAOt5o8+8cmC&#10;I3gEH6fVKRE/EQBl9QBzDXhV9ahSpx/Z5yRluRZZVGSy8nMW8DUB+Olnhyq7IAG9xlABHpHCMDmH&#10;Nx8B+DrrhxtSkJs6maCDNg1kKiEFeZNS3TfncJ7A1e0fN0xcCqiMXvJE0fcdxedd5QIQEaZJ1kqy&#10;JDHWlrDheP8FpJ5yoHDv7KpVwZwtJn3weK0r3LZhmifM0yT3IYjAMZG75Rym4b1NIKqeiql6AlI2&#10;OKH0IEIYyPem0E5WOQeth3bZN+PPQLFtSXuKJtwEYIcQK8EjBJPrW03IHWVcnfW9XcIkE2EyRWTN&#10;W+7vH4+HTGw0AqsK8K2UzFEoEvd7RKLE+YBtc6JUQ9n7NAhtDGGZZ8lEiGJZxOudiFjxv08AdBGk&#10;eC+gKuAQJsbMckgbowFuAzOZDLjuQlL1czcklihaNal1qqa1CK3a2ohqPnD+FU291VPe1/t+ES2z&#10;6p8KQK8U821/hcY2k0qIbQ5pR8EfDVlMNuzWXLd3qaonFdoMUntUPLPYK+FDTVqAk6hAgPd2svlo&#10;7fZCX7PdYgjdnLy6Ji3Wfmlv1wRqntiIP2uyU7RsCtlOa5pmUcSDOs9+BmcOe0IN+htjYCMRnKtd&#10;hdv8/eA9aFcjDYs+/as+Rajms5j70o5oSANLBpaChrmzbU76Ps8MDwasJNkjjpuAKD7wciDIZhxZ&#10;Us8youTFe8oaC7Ki3GeIh34ZOXMIcGDjAcsIFOAR4DkyKNEOh4z47wf1AYnlYCLSyjPSNeTOFuvI&#10;Hueq8nkMytBO5TBEwVuA/QaQcaQErUIf+RgMu9rQ74ghlFHnbF/RAAfcbULLYdOC9q1rzhXF9p17&#10;dce//BaYryttxs5HbbR5/t1BsVdByZ7Vyx0g/2rBc0VRS11/WD4E+ncNvGoWu59fg3A6dFIrg49G&#10;sNIzXQGVewCDQF017xX/9PGaKFYF+Ulu7auqrWQPunOrUuC+Co3UWVI9nT0rgM5+xdWewEmENgZ9&#10;uKgJ89lcKbYO7vvJWmfUqvweWHwnwHQEAB+B+lc926+Qa/vwozLyiliQZy8/VdRr7VRuKUl7gqfV&#10;JUrVbDXRAvcdaw/qeH2fTXLdIUeP9q3etT8FpQ8IF+1brYF40ienIvG43lq+FL5ebIp4qG7eKZGa&#10;xZ/PUi4SK/riWZELeUXOkPL4pczR90eGz54D2hm5KjV9MySFSp0/OAtar3EFAhfdIJWMpZ3Qgg5D&#10;V3vgcDvZ0li+q51PEY1UFzat2U2DtTSNHe3UbUfn9ZDQQkvYapBUl6Rqgifbj1MOWesJ57I3P868&#10;6kf2Os1TVdVTlZt/NWk8rNuTAFoBSME7+M3h5+cH/vu//hscHLx/AfS/wGBM0wznpR+Z5gnzMgtw&#10;AgOiqOqMQiIGwRrESeMARFBDGm4CSYSiGtKLPvqdOLJ8zupmvChg8r0ylmAsYYpe9jK17LLdzefr&#10;he/fv+Pbb79hfiwC9Kcg23kGsagpp0k+W2qmmRnOB6V+LdVOPv8Cd3uIrKKmADbJy78mmgqAnYDx&#10;cm/nZcFvv/8O9h7zPMEaPSMuwPBEkEA2qKm8PL0Q1LRIPeF8bkXHjc1BqEJujeXamita+U1R4evc&#10;FP25I2DB0vt6t8F7B4Bhpyn6+FO0B5jzftcGWesGSCw/ZLIo2eckeCfXRsGrBi9kdWiaTherpyAh&#10;lQp05hjYmO5Nu53uxSLoKFqVNcFAdUnNOqj2eOImoHE/LVjv2RGtoNb/fA+CynRNW7vUO24Cj4s2&#10;Ua3R9ByHAM+oLGCI9v1wi9EkWxM3bQje5z1jmWdMkegQ8NRHJX6TQ5KVp1Y5JnC09tL2SlRNr/aU&#10;/xr4TnYuHz9/YttWfPv2TVlPodiicXXryz7WFT9gF8icpk6Y9ZSoq963rCXOKvWKUqZ6+kVPKTBr&#10;QoeizRN1gj87xGGn50oK+V3e04FF5LB/Tv2OMViWBSAWsJURzxG1vpkaEDFaMHHIoiP9HnzwICRV&#10;/wYOHPeU8ozlgHNjMMW1PMWMAdGahMreTZOUbT3tXYBjhyQ4n+e5mapBtHwyzfTdnel/6qA/df+q&#10;q1n2IWOMLZGma5u9JVAiRUm8/6O1ZUs6pa9PQH4mkYiibTh3kmDS/5tqv7NGtc3M8Tw4xlX0ZHRZ&#10;uyg2vQ1GzIg9QxIkxhDYRKie5Vke9SOkJjCF2NP4CinLrXof6J2trEh9kwLSZ4NlkTVPxgjZpey1&#10;9HOvJyJ6dnB6GqyaJm8FL6zrVU1q/03gvdGMcWd8tv+QUKVC7Pmmcg+ciqvFGIaJdbpeMNl6JY4f&#10;BWalvLcgg11I2i5cL8i/KYCFjI3e+QQlWsv+jNNkYWeLsBmIhw9JERNZ4bQJJpUKmpHr4jnbbxh+&#10;BfQcAY7aJ678+bk3WsUoVAqxPoAzOkwuKwox9qC+orau9FWshPbau7FS/tZKcz2C1YIFrBXogwCS&#10;I8XlkRf+1Wtz9NnPgjc1WMDNc9DfNDsA6yW14rmf9dG6+8qaH6mB74ByvetwRX3fA1vbYsOQAVtk&#10;b2Ed9ra7DtwEsOzIs/4eq5WxPHr/OhQQo2bmWmj1bi9vG1BKz2HP37R4E2tQpOer17lJFXiWVaRN&#10;gxCGe6oiLSNpGJQ6OA+GU6sC5e71646U5jMHA29X3YjyEKQ9UiX0LLh6xMooG+IKeHCHEOuNdtZK&#10;Lw1uxVZXFYCtT7sGNUnblKABiVNB2vHlRkVnsSrGrxOnZ/kvZwTOlcmVq3s/9Yryxh6EG8KkAu6V&#10;GuaILBiRgwXfJQXqjrzXO/YrXPxm7wgQ+mdTDUZXv3KapDNdwqKnhhzWLi14oz5D+1pBT7f1Krt4&#10;/fc+/7Hx4FRfhUsE/1HtMFo73FSfR1You+/tRAZVTdsN0qtLSh6ueyrWPVT+W9dnUBOlOzs63Tsc&#10;vUdqch+OPkcdBlSqY+7vmfl9lcI0C5dY2TsEL+r6P/+a8Psf79jcP+A5gKKqbZ5nsQSwU7Z8EeAp&#10;CZIFiN/WFT+//8DPHz9iA7qU8EluzV+o6ouCsivRSBmp3iHXksoiwVqLeZEQ2nUT5ffj8cC3b9/w&#10;11/f8ePHT0zLgmmZAWas24aH9/DOY1s3vD5XGBDWt2dU3Dt4J6AQh2wmkAG/yq+fO6Iyfdb1+ssW&#10;jFCksjGEx7Lg2/s3OLeJrUS8P1qFGb2PSo/Fypt/YE/WCifGwpFiByFnqyywwAEmiKUKGQPiaJHj&#10;fHQ7k17USNeM4D1CfEC891i3DWDGAmCyFoghkAlUoXh9K+JKTxUwIxgDo8CGJGyAsl8KOpcu1byG&#10;82tHGFdeN9s3KMCq8hVXdUTzfLf+3wnkMsbAhFB/D0Yhscdhny2x2+IdlImE2re7ny/HFalTiPek&#10;yo2q9zgFIKr3KYN24uUeYoCt2IOUYM7GKgdaAU2VnYz3PqpxCfM0g5PSndNEjW3OnJA/v9hP6TwA&#10;LX4rgCUrYq0/Fc1Z5b6uKz5+/oTzHu/v79XkZdpzffDV9TM2wFoJ8q2A1ZxfIcC59ymTI9X4DEOc&#10;LTOCb4A41APrpXYxcXpoyoGiIZRJk5C87POaouyPX6yICsCViDAe1D498L71Wdd2OVqN3as/y3v2&#10;8JvD5hzmsBT1fe6T9HnAWZ1crJRQBUhTtFhMT784TxAYNt7jkqdBMStSP9ulZeJu1lW6ZvMs97W1&#10;g0qESpXvgs6zx3qSsIeddKqPSmncE6DKHi2hz1teH9bavIZ5hJVxIb5qIdqY7NJ9Upo67NezWtHD&#10;2Ae4Iq+vkeJdd+yGTP5Z1COaQ7HuaUmH/N9RKa9/bi94uc116NZieg1QHebbCxPuYVuJTLDxZyUB&#10;QXU9lZVN++zVBBm616X9nJnM4mIVmcUqiRj9u8F7veCOfJg1I4u20D8AC/IFI6hBMoAolJG+tAFT&#10;KlQ9fBDfti0GzHpmBFAGZij7zZf3QBxS2lNkm00Jq9WPf1TMW2uxTAu26QFnVymOLEcPfWHrkxKM&#10;8mcMeUFTw+5rdftp8OGNYOBrPuBnwOixKpoPfTNxCj5VmwT4UN171viN/cqOgd/jwETc8tofgQBn&#10;P7u3aX3ln9PvJRX2xjVUevy9jB6vNvQ4ugCYn13Xo/t+Bob9SsDx0RobjTZf3DBlnPaE7KArQF48&#10;pPjkmoyJCK6A59H1PbNaqcDirLnqKw55tAHxNeD6DAjVILFW3feuwVUP2qPwsd7Ewu56cSEVemRf&#10;Oqn3NhXnhOUh2HiB5ErFkB6/vEoGHnkQjkljo85udS+5Ael3So80Hl5Im+yPjc72Q32CpJWMt4VU&#10;2+zcIcnvZpN8ZX1X5BzXarLudk2tdVY9DXKV3Kz2pLMk6YtnwFcmOkb3VFtf1ddDz9c0pBVQraNx&#10;4Cgirdf3T6/uF5Xp0fZU3PmttveZ6VS/0WvKzvNqvm7pdFortSKOm2T41Xpnt8/QnrTqBbqP9v0j&#10;D+GRzR5z/+a0f07NGXhYK2t+O6mqIwAuJIRQygEMNgQ7z5jmGdNkwQGwlmKPQkC0zTAs6lFmA4LB&#10;tr7wP//8J/753/8HwXn88Y9/YJmXSvnZil12+7kml4lqyyDVuzjnck812QnPxxPPtyc29wPBB0yT&#10;gPnzMoMD4/X5CedE+R0icP/x8cK6bvj+1/cIKBowAn78/MDmPLwTFWzwYq1CSry1v0NNMLQhNcqV&#10;/NopExg6P0fbXACQoN03D7dZubvBwUHey440qECMUKyGSHpDrdoDkAF5/Tz0gF5mB5EjeIBMxmFE&#10;e0aSARe3O+edgCwVwBA94UMK/ZWfWQXjRWsWaNJBNavd5yyCTlC2Khr4S+Bzm32RlPpJMW7MlK1t&#10;ACC48v2iOO9Z7ao7TwRjDWaaMU1TpVYu7wO5xx+r8Ita+oxQ2QFAaStXQK9cstCAT3qcpcyLMRUA&#10;UGewIXDlHZ7WXFp/KdNE8kL6dTvFGsxONqv4mRlTtsape9EUOttel6RGD0HA8mSfRXFiw0TRo849&#10;0D7w+wk3vb9y2Q+8z5hLe79CvEbOuVwHWTtheVAOM05ybC0WkHVuM4kXWJwTBCAKkUDSgLFV0zgm&#10;ExolW2TKtjhoBDhBPWOtL3a7rkSljpwh0J7Fmky6gmNoW5Vi27MXUDAXi6KPjw88n0HICDLV5wkc&#10;ENhHMieoDAGuwHtNeCaSiZV1DjPDOZ//XkBtoyaYueLX2ue37J2EeZYsBWZUf9erZ3b9LJdaeiR2&#10;auvGisAZiB7Tddfh2QlI1irtNr+rBuTpEJfSYHbKTwie4VkwzN0eTTVBVtfKyOHc5Rkxu5yBozpR&#10;T9cku6DgQ848aG3MqtDieN/69jMYktw9q510tjEDdrJxksxUJBeR2WceoCZ+KRJLdTbFnVBeHvY0&#10;+l4nkoNjpphN1m699fp3gvdHyr89QM+3lGX7bkAKH0sMSxJwQ60SPCqenPd4uQ2frxc+1xWrf8KS&#10;kcNDJ8Inb6PgJTDDexCHogSMFzFwUWMnP8nH/MA2P/GyDwTzCTIspAIKY25INcgBedPTVgGZkZa0&#10;peqhbRf4HVC0r6TSrNb59e+CyR2VwxXrgSse6Vca0iugVv0a96xnul63pyDofQDjDlh8+Vm5+LNL&#10;QcW1nySu2L6gKVDS19QFKfPxs64P5LP7fxXMPVIPX7HlGYGvPab0DGQbh65IcUgYh9zcClhUqkAy&#10;ZrieusBUylTR01MY7xlHwH1VyxBfUmCOrvmVzz22HOKqaWwBlDPvyCthxl95z51jHcWHr0lCPFGo&#10;9n6eMeYUqO/t00e2OWee+GchQqPnpFI2qtHvrOvIxVVb9Jhacj4IytMgSl1kcqVsQ0+Jc0Iojgq4&#10;EfB8FpB9lg0z2h8SmE4nZ0q4aIV0pSDlLgDNO/KwBxgcPhsnROxp/cB1xkd7xuQAQQU466BrsZjo&#10;349+oF4hQmj0fFcAfdkc26mS9oPUH5NP94TR9Tkbnz+qfb5CiF+ZxDtb+0fkTc+Gk0DD9XpG7raq&#10;yuG+pqdLOqKFRnBfAOC9DGVgTZnCAzmD91mpGcNmwR6v9YUfP37g58dP/PGPb5imh2iNnLKOYAh4&#10;ywHBbVi9w7Y5/Ptf/8Z//9d/4ceff+Hb+2+izJ3mHCKaB/4VWNOSC/m56YBTiGo0EPIYv51mLMuM&#10;97c3vL294eePD7xer+hnDTyWRUBHMLZtjTYZGz4/XzDmB7Ztw8+PT0zzjPW1IiDAbU4sPpyHiwr8&#10;EBi2UfgSl+loPSRjVHA02RjOt1NXowuWGGOyGtU5B+9WbOtLAIqoesbBGVkHU1MFCqSfta5r/t4q&#10;ZLUVEkHsZdIoffZyB1XKYAEE/e4Z95FMICPe+CljYFmWys7DqcBN0D48ezQx033mkoqQDSxszghI&#10;ZErycxeQsYTApntkFAlRk4fNPUOamkcGFHvChN6ZPMqJO7K/w24/Z0Xe8g4o22WfVOMY8f8C4FkC&#10;aLdtBZQfuNXWLArgljVjswJX+9ObrKBG8bk2BJrm+r03UxLB+0IkNvkLzrkckKuxiWmas/VSspJK&#10;KvMQXAZ8TVyv2h401RcJLJ8Xh2+/fZP/jiBcdf9D8aLPEybJrShlOSB6j3sfA0zFEsQag2AMtm3D&#10;um4gMng+HliWBx6PJZM2CVgEik1QUZuT5gHj52iAVWOQpknEimqqpq31zQ9R8a+JvZFa98iat5AB&#10;BTju99JpKrOo6BMonnJXNHlJDZaXwNJkpzTPM7z38hkjgZW+NzBlAL+QCiavW1kPJoLwCROrn9N0&#10;zWqw18JMBmCqphLa57YFoO/gS1UgMvXP8naPnaYJb2/vO2C4R8i0wD7R2Mpary19jsSnPk8slvwZ&#10;k4Oed0HuKLhmsivT16tdo6d4V5qwh5zLLni4LQZfK5LSkKnIqaP+vBBM5xheWlfOOcAQLOxAVKVO&#10;i+aZ1XXPSNTVq33b/IK+p0zJu9hPpFMm+CsSoeej/neA92fqnT4LfQ3UbP2bDQETESZLsBQieB9A&#10;MWnYNw3r6hw+1hUfrxWrc1jsDB+SX6JWHQQQWMbpnAP5AJqMsrWRAjq7HUdmeeEnHu4bXvMHvHkB&#10;8DL6EALgg3juxxDGkIJkOI1Bs5AD6Llq8k5RdEfdx8xD+WG7eK8ovYs7KO3rjIOm74pP+VcAhHvg&#10;Bx025FfCxK4A7ncsVa4evlenGe56uStOtxyOQBeAuTMx0GtSRyTECGS/47vdSym/skbO3tPxIX5c&#10;9F8GcxXbP3rNo/dX/33HV75Rb+3WOGtH2PY98E4RehT625sE0OHld+ye7qzpISCa7kXCw5m6gS+j&#10;fIc7RNEdtWi11ze2MZmcRp+oPZvuuEoijgD6o0mDozV/FFA7sujRygZkrz9SACdlH9H98x7BezMi&#10;KCoH5pN98pof91fswa7Ydn1l397XVpxtC4YAKKrp3ssk8dHZQf1ypftckSqSr1rrnd2LHTECqAC2&#10;DoibxuKNLX7QxVelztXo1gAadOdUaxebgPgZa5t1UvZb3AW19udr07QRhpYtd4HyK+R179peAe6v&#10;/P4IoL8zSdqmq+hJ1fZZa5v4K1NC9TGi1Fl6aoU7E4jR/kZbB/W+Nq8kUgZhlXW+siXgEnj3Wl/4&#10;86+/8D///Bf++P03PB9PWGPh2RUVevDiW23EHoIZ+Pj4wP/5r/8Pf/3Pv/Bcnvjjt98k8Daqttv+&#10;I1/nwBmYVlVGsTNi5cGLouBb1xUM4PkU64rn8yk/zxj5uxDBF2vlmqQp54mzrRkD2FyyAZkwLTOY&#10;A+w0CWjvAlxU4Idocwo1hcXEx5IdRuVF3Qvt1uskqUuL0tEgeKUcJ9PdZEv2im7wQwwLlL41TzEk&#10;tTSXs5E7U2B2sgBNKHi0Oi+VclWvzQTu6ppOiIwpPyPzPCtQQbLhQrzHRqu4I1GAzrNDXaIxJ0yX&#10;qfcc9hwnIVKwOpUgwWQ9ZQxjmizAJtt46Ck+Y01WQ4fAea8dqZWJ6tq0BaXT9+j9ofiV985j/StX&#10;al2NlhlDpxZ6lTWJ91hfL6zrGq8NMEHZbnCA806IL+dh7YR5XvJaCz4pXQ2s1WQQaQQvixTzYxFB&#10;Pu8d3Lbl0MkjZXG3v9zZJKIKdOcQisIUqNT1Ngbf0hty6HayAWr3cmss2E4A6eBcEy11yvtM/wpA&#10;HYkOSJDz6/NT9qrHE/M04fF45KmNbdsaEZPe1gO8B4icWiNlwiZ/luxbbTIoyp1gYYJBsDKxlO2Q&#10;GrVyT208Ery16ut+3y2TXUQsKvZpwrI842SGtgpB2aeYGtKho5CGECtIADIZmRJXQbla0JZ82Nu+&#10;otdfMLMiP23cF6grshv55Fd1xSXBVFKl948UDZanyYl5VjkA6lnR918TNRW5cNCj6rVQEVqKyQyR&#10;oI3cjLKspZ3ooX3NI1xhDFUtAAAgAElEQVTkrD9IQeMhhqr7EOBDeR4IGCrKy36LOjdCTeWQIQl2&#10;7Uxo59c1xV2lFWyk56rdw3duG+jb4V6ZQq/6Buq7GOj8gkTycZNBmIiXdiLhbwfvRwqfkSLhrHGr&#10;FhEQbT4IEwEzESYwiH0MgA1RtV4SyH0A1nUT5b3z8MuMwIDzHs75PM4EiXcQ5f3mYrBOCnwyVcPA&#10;sWuzxmK2Dzzmdzwfv8MvL2w/Vzi/wvgA62XEj03cGn30qou0IoeU7EyRcUm/Qm3+YzDuOtDVbqp9&#10;UP9QadiMnbffPjo4ehMDZyBnr6G/GwoIYKxs+AKAkv3yLwSkHql67xAQVxSdVwDvEdidG95ugXXf&#10;guN4c9fr+eIo/sn0xhWw6Q6oeeWz3MlZOCOBUqN/Nv54xZc/Az4XPndl14Di0gAUn/lUvBuwjGHf&#10;BdZZmmcNqly9D1etiE6neKCGkG8oV6/4zJ+RNMPJiZPPchYGfDXs9GhP6b1+G5p3NGExKlj4wvne&#10;+nOaTkBXavDLmHJrt0NVKF//+SkAaN/uTGUjgO5Pupw840cWU3cmrS49B4kw6501pKB24sv7yRER&#10;v7vKCpS5Q3i0JPaI9D/bm3WBH/JU42hPMJKX1FFgUVYMoQlJ7YVxo8rMqVxAuV9vVMGKw/DZQQos&#10;zqexjq7fnUykK+KDO69x9Zw+O//qcFdW1BWf1mVXp/H6z3CyUmE0lraqtqxDZ3srjzvZB8RJuanA&#10;/aTeUsBY+ozBM16fK/71r3/jP/7xB769vYuyjxluExXstm4IwcMaEwFPxsePH/jx158wzPhf//mf&#10;+H//9/+D+fkGx4wtgbqGgFDb34QQsG0O67pG9bNq7KkAAno6NQSP1+uVlbDL401ADCue9tu2VsGP&#10;zjnYeYKdJkxxbzbRAsh7af6X5wNv7+8AAtZtxba5aL9RvOtLBorOpdj3KtlCLyrUjZqsoA4Zm0CX&#10;z89PeB/yuSX3R4C/rPZEmtBucjBQcrMyEcKRxCGqggIL2YgGTC1e1w2FCkM2ZrqZLtDQ2yNEiYkC&#10;YlI9BbA7ExJY31oQ7SZH+9ODJfOnR55HcMJOxf86B0yWCfGk1E8BkOn7rJE+PXloC/mFbFV7RXzR&#10;ExdoJWcC7o8n3IviXgebMw/AoYPcL22HIZkWU1EzJ5vTqJZ2m6zByc5KsVv7ymvgkIiLxQ2JFZeJ&#10;fvAJnPZenuN1XUHElR3KDqSNr5/AVGsF5Q0JlGWWLIR4x60xMAliUvaHpgHjkiWKNbY678uzX4gW&#10;CSgtoGkiedKzK7Zc6bpKLIXsYQzvPAwIy7zgsSzRhsVWwF9ZE1TZv6T8ifR+6zWvrFBUqKsOHtUK&#10;6lyXoLbSEksgpbBuAjJb1W9br2hBwo68RrJF8tG2y8OYKVpomawG1vW0IYNANWEjgcatU4SH95zr&#10;e2NFWZ8sntL737ZN7uciFnDZcmVQh6VJokze2BDD3utJhTt9Y4qdObdBoVIHcN3v9ayl0BHB7e/R&#10;fjKAU6Ya92uTvp1azBQJobJDynkizLnhbxXerY9++3lGNeiuPi7iemUv1E6aid1nG8CqyW2O2aCB&#10;Q6XYr0RcGJOhxghRlGxWayspzjUXEXeJsXaO7E7GYjknGCN/UU1+ApIzY0BIG6W+N3IGWGUp9TeC&#10;94e2JVqtcRFU08xHpVvkIrqbDGE2BBsBfET1vBxIJiZnM17O4ePzhde6wj0XJL8/5xyC97GIjqvM&#10;e7B3oOj/ZycbR57UQuQSqmNowjw98fb8Hf75grc/sYUfYB/HOCMgL6NQAWTkBqWgDzJykBEMQqAc&#10;bNNOZ1wJwdxvBhgC/1cUlbVyj+qeku6Ct9dtT44a0q8ALF8D6/dj8szHwEoOdToBb/6ORvYqODcG&#10;Zwoj3tbRbXBpvcb6Nky9ZqG/NulUQXgVIPgKKN+zvWlHEs9CO6+C2Ld98EcASmOz0CdzUACGAfvU&#10;zTNQnQWrRJGsxYgenYhk6OVQS+rvLVfsQXqfc0ROjSeFKmSzskPlX9wrRrYzIw/L0b092xeukTbX&#10;gdEr6u+eyuXo/Z5ZwYyaVA3cG6K9fVRUIQjA0KqCuVIz9tYTNUrH+ppqhT8Oz8KjaZfR3juytzm6&#10;Z1eDRnfFNvMuH6dHojGuhR4Pid6Da8QZnDIVWFB9DtbNX3/a6ApRN7JnCnGsP4H31bOZyQ3ZGawJ&#10;VQOcAQmuC/U96ZLZij4QW1qLg2tdj9Hu7zvvRlSp/r9hsOKvkHh/B6l6lXQ6V22dE+gV2czH36uJ&#10;yTtnNe/A+t6eqImZCCK39pIHPzd5eAdSkywRnHIhYPMOPoJs6We7LeDjxyf+/a8/8fu332DJZgBp&#10;XVds6yZXxhgJJXUeH99/4vXxE2/LE9/e3/Hbt3fQtODHuopNaAwaleYwWkzEf7dtw+v1wjRPmCZb&#10;FNFkQLYIM0Iw+TMltbZzHtMcYEBiURFCBAMF1NkiED8TMC9zJGyjRzKAabKYlwlvzwfenk8E9liW&#10;BdZ+Voe53D8uQZFB29OoqReikv+Bfe2u77v+x3uPHz9+4K+/voMggGIJxOasGE4BjTvyLL/XWHtz&#10;CQEOHEDRriDk8PBQvYf99AgAlv5z59/bWdsm37P9pKoAiEaFaFKe5KIIHrORCjQo+xz9bFRAUmUt&#10;QVWOWVD+/wk8Fl6ZBXg1FibZPxgDY6MRBJf3xB3Aax/kJ8wSj3pc2p+9WtlYe7rvPZqPyUKuCJez&#10;SbxefaCBpLe3N7mH8czKuIU65+Z5ApHBMj+Ur3mydym2MhyCKO1NAaCtsWUmjEpA8Lqu+Pj4hHMb&#10;pslWoBYp/+gEQiWbkHmaIqZB8MEjeAaZYpkEjs/KNGVwOkTnBDamCriEsVWeTwYnuQiM8r2M6yeT&#10;DMaA43vbtg3OuWw7ZAzBUArT9DAEPN+eeH9/xzMq7nUGVKkTTLZQCYEykJsshPRkA+9sohO2s/f+&#10;LnWikArZXzv6lm/bdujbrlXFYgvkd9YcO6vDKFpNBNC6rvj8FFszCfolvEciLQu60Pb/bdhuAYAT&#10;ySJTDjZfQ22bo8kxY3wkj2xUitfBrO0UTCFTkPG1dho3Xefu9diJCigSOnSjXir7WauEHwnCNHjf&#10;q23y54u5F4R+4HDv+9J6SRN7RQisv890AeleuLGeQrqKufCgH0/ni4Rpm53Vmf6ZXAXQhz2GVMy1&#10;dlho2odCzOro5cv1fm7XJoixw1SOLJ274i3wkMRpBe6jftrEHI+r//yS8n73oRqrjlaxpNOKuQr5&#10;qmErIoBJQPtlApYpYJkMJheKgiK+dgiMDQHrBny8Xvj5+cK3x4KJY3htZHRM8j/MzZP41E9RBQAq&#10;ljdyrlDu8wgWk13wmN/gHt+wLu9w9i+A1ljUmZQiBOLILOdmMsRRURkHBAtTFOIGzl9sdIqysa/6&#10;q0EnDD21OkLG/RNK95SkV4Cxs4DM62tPQQvEu+Z3DHrpD3Yeppc32pymzuBkSxJCpUQ5+tnXg4Wv&#10;N+L7+5BAFOX8awRtlUmQoqDinRJQe9qPCAyo4BPkA3ynTLlFnozVyO16PrKqGE0u3FWEX1/nOgyF&#10;9g8Pfx1c0X6XYglD/SRyru2xtFXPEQCU1V2maZpyKnqiL4HWVFaH2A/9ii8GFB+qL4/uT/90Lu/x&#10;8PnvH65HdjNnn+Go4TuzmDkC9s/3MhruNaP3csU+pu8FTt1iaAh8Ux1Om4MDY3NpLClQFUW6XHj8&#10;bPdEOzRej7fWFmrU3deoS3qMCKczy6SR3dpXyLsjkmV/Xumjule00vlEzgk5uW9IoNSj1LXsAdXX&#10;XQfFpg8xIimrX7WikMtYbW4EU4jaAORHzFaw1uZfS0NvQMnHtgqZbItx/X+032y5nHM74QqXhrcN&#10;K6uJVmXjQdf2jDos/H7ddKSwuiK8OJsKurq39J6X+msaJrYjKLmylgWwpX4hq15vNDVc93cqDFGn&#10;UHQCTHviEEMUfaxNJs6999icg/M+NuJxBN05fH688P3PH/jzt++wNMFak0PhOFrssJdexkXwPTgP&#10;bzZ8fnzg58cHpgfvJq6QXXM5B1EWxXR/L0iASG56GRKEu5CEVhqDKaqHDRlRCbPLALa2EtEqfooK&#10;/GmeBLCfLNiFCLyRGjkP0NNZQnBs8fk2lZONtnMoeSGkLAfLeuCqthFg7fPzE25zeD6f0cJDRGTW&#10;GnCy4+oJRTJxaGUaO1ZPKVA0d5+hANucAW3TFcgI0THlgNF8r6hkueFE5V2uN1fPBCsQi4yRtaTP&#10;WmWzuZtW2Esocl9Qga55TZWg8JDfsyn9vJE75FnyDtATgwTOwF2+7lFVPTxjlbWZBmdb0VsNDh3X&#10;XbUCumRX6Otepgb6k45VeGUMQs22pv8/ce/eJbmNZHleA0j3iMxU9XRPz/f/brPnzPTudNdDUka4&#10;k4DZ/gEYYADBh4dUu6qTp6TMSH+QIB7Xrv1uLsQI1WKwcw7T/Z7QUtMMZx3yBfHCCCsXBze8K5qL&#10;yDYbSHE5IpxMjA2Tmwpui2MqhL+9vWGapvRMpCcXIowYAzgKPDyEHMiE3+p7PR4PcIwJUzNPdcwq&#10;69mOm2YurhVPuxzbIpQ+wzpHee8Nmz7vWRxhmmfcbnd8+/YN97c7nPOmA9kWZDnjQNj8OTfZbRaX&#10;oWJ66giRIkgq2snZZ1P/TADnJM/DXJ71nqCwty8s3Ux+2g3ZtPlk+tyFsOL5XLAsCyYvCGFFCGvW&#10;v7gZbzbAWbuJYgh57+4KIgeO4d1sePYVpZM6CtasF2RhPc/t9trWIlSLPanFgA6V2a392rnQB5b2&#10;+xVFrej8bJFQTVYKLB0tn1m6boh+X3cm3vfFCSkuyfN8xd7MUItwnVlJux9MlpiYCVr3zIRr+Um7&#10;ZxgzrsrET4BDWo+9z9doxwha1kHTpiX9vrssqbIpSum850WaZ7j9Dv11GZQdxM4tcnqOHxnWkj4j&#10;Q/knFV3neo+K8bydE+zxTv4ZzPvTQLcdJVhFz8bjvcG6WNduwtDAEWYh3CeH++Rx84KHY5Cp2qYA&#10;IcbKhMey4vPxwOPthjdv2/PVbbJNgE5cQUqtkiylgs3pSYbLB0Ehj8nNuM/fcL9/xzK/g+kTwrE4&#10;+Ml5kGQmf2RICIghIuYqKcMlViqOU4VtsWM0KYxbsKVLVe5H6NhJRDR6KqkJojxyR+0yek8Oha+w&#10;xPeZ1aO/34rz1hTVvjR9aczneIMmnFkzAvbaI49QA4fCsrTuoosfORcYuE7gBY/J7Xc316X93NQh&#10;XwXjVn9qikdk8Q2dgD/6zq8gla4EHL7i+N5DU+0J7MNA5FbHqVdpBxt0FbEiZAKGFRvSCdSElrdm&#10;bPD1DksrPAxFBcPAxMZtmzdS6DAC2B6URy2CV4sjV8Sj3c4IW7AybtZe+LoqVPVz7MhZNWJMnh30&#10;XhFWXxHMzoJW91wfozEyEg2PPsOeYDBcfaiuxaUI5chsRM2GkGRQoIVxU/YyfWcXkPwMydaJNBLu&#10;R/dN9wlH4fGX2kvROiuvIo6aeWywZImZqzX0gS6y7s+KPLtzrsnuOcPYbXaGjRZ7IO6aX+rokuIy&#10;4qbVmo0QpIfoJHw4OKLsxPKYOF0f78XgfzKqSd1cyTZUxRvtdhgHCJRNQC0ySBlzDePVCBijvYQQ&#10;wcEVMe7o3lhB0grbV3ME9sbEKwWnK2v2kQt1uw61GMniXO7PEbY9/IVCZV+M6R38zaW8KN5XIZQG&#10;k9T+PoJzwqqnWpiM6pYtwhWDOWANDs/HgsfnisfnivXbCtym/L6S8QcRErmYkfxMuL3fwSz4XBdE&#10;CN7vNyAwIj9T9hcbd6U56M/TDNwSSt01bdtaLJPG+aehrlMOQXXkAUnu4Km4bWOK1SPKuBfqHOuu&#10;iikZ11P5yelrcYxgiRBpTUghRHx8fuI23TJnH5V/7kz4nEgSEPRXcSlKd8B3mCaXWNhuQuAVErM7&#10;0BHE1QXMKWt34JIte1s3pc+vomniu5iwdjRjff8ZleKiTPd8Td+JqqvVOw+a8pl5IEAwi7l+KQA3&#10;TTl1r14SO/K1LwGjJiurjuv0zA77R8U4qm3egHEkAyHp9a6eGxxyx8ZzwfPxKIGfVogt7srs6oYj&#10;CG/PyTqmpDkHCiyCKC3rksXnaALPaRNkfLRWi8FXKNO4d7JaB3Y/lxYckHPg/LMxhFJY0Wud0DIT&#10;fC6UkatMfHKuC9s0ezXTtcLMcEwgL2WNc0QpvJiSwSsJslRz+oyYW1jvRGAGSDhjryKk5ERwcUnH&#10;GApK+PPzA8KMaXIZt5OeKW+K+rqmN9sGh3K2caZbU3MTYIT7+/3eoacAuNxZMs+4uwm32x23+5yK&#10;hKKeyzovWkFOi0Kyg0nR8RxjLEWQNC/kghLnzAufniMwg4GK1GIBZsnPgsM8T8N94hEbvsc0WZEY&#10;Rn3T+db7zPn3HpP38ERYlyfWELBm8XvOgdbN2YaRdayAabolw2teVHX8OvJlHdf7r51iioW63W6Y&#10;pwnOZ/yOExBnWDbVfXKPGtJ9HWFsVNl1tvddLpSKq5TfI0goz38NDW2PljUg2e12RozOibarZ2No&#10;Mli3rSa1NZUO8TtEpYuFpWKLNJuFzH5WO22ge+ROu9HxscVMHqCyy1zPBWlHjjIuq+2OpqH5zv6L&#10;yzhKNupD2+WVp8JakMsmbyeEOMQTUZfRIi3aTRWbzrSwPQ/Wwr7+ub52wcE6lA5Mi32kXMz3Gtqb&#10;zzPlOQcNGfl/qng/PFQetI2X8DRtRTaViMRJJsOE7sTBcmME3gGTA2ZHmEoCO5fNthbdAwseS8DH&#10;54LP9wXTbUqbQu/BkcqC5nLVPcYAkhSmVFz3kUsQECsnUdlkBHiacJvuuN/e8TnfscBD4po2dk4n&#10;BxTnjIQVMaQqp8xLLga4uok8OnTln+ELYYmNMw7t4bHlj1tBlQ7LakdO/SO+6UjMOnKzXhKxD0R8&#10;+1DtuwhHwu2edHoibGwMYBXtQF1iwBl64azqKc0BvTUjHApGYsSWrhXRBvhJV73ZoPFp5C7fEdaa&#10;nzt28P0RPv2RcLDnlD1y5h+hT/aqubV/p07+bQs9sDH+YB8PU3R3kzlRwg9PhNHNcOiCU0ec/NGc&#10;Xd2gYwHuSgjo0fX8I0iHU4QRjT/PESbszAE6Kpj2v/eV7qHRpu9s/rmSTXHl+jY/L2PR6Uo2Qz92&#10;mNm0cQ9CVU3IYLag1qIUSdNyaNsfhcTMe3Iw+s1Ib4kl5QA/KqCctbSfuZ+Ogs1x8ZCxV7y6yqPH&#10;QdbLWfHlUqGsQRSdIxFld4KyopXsFnn0/zmLhhxjcfFp27S2CteW2fzzedM7ZQGC4OCpFjaZfUGC&#10;FMMUV9QG2YTeQbeiQLq1X53S3BbDu02U5ViPik8MPcCOxSHbgSVmYbEhxl/tYHw1i+Wos8rOAWdz&#10;2mi/IqYgvrExSc1q4QG67/j7b00tR3P+cG616nF23F4xFNjPoMI0ETdp0KXdXTEEEESOWAMjhDTi&#10;pnnG/Z7CXNdsBlqXJXOYBfOcunvfv71DxOH2/o7pdsM0z4gSMrbHCnKZT+sAcT4jYii7TdmEyeUA&#10;vpiKZzHzxh0lR7mfNAiVQFyFnBTqnELsWLQ7uY55FUqSQZgQ0YoAEFNQUVZ9FiSQcR+//vYbvr9/&#10;x21OwZXF4Z7fH6XDxpR4CxvYxNTlPbH3Dm9vb7jdbnh+PpJ4T5RY8zV2tXQLOFPU2RSERBru/mYt&#10;UGHiBLtix5OKYToHFQMBCI4ZUsJ0sSv8KQe4nAdQw4+rGWn/IGjPCI2uIuPzkaPqNuXAADHgJziv&#10;CCKUOTSsawlu1UDNyvGWUjTJTRgNhq9cC0em468KR+q41/Oi5S6PhPWzfI0qNx3rJDr3W0G//0XO&#10;JZ1B7CrT2u40mNFqJmI/S17Q1C2tbm9WgS0LxxwJ0XER6G+3GyaeiitNMo4qMue8B05B07bzRowZ&#10;UxLzPOVKcNFZvE+I4BgClnXFuq5JG4m1OEHew3tudQfbdklkZs78GVQcLN01VMR7RXaFEPLZNs9z&#10;zmOeb5ApXafIDIoR6ngu3RNdBqHOPdIFlPZc85A7pyCCKc9zwgwOMc8tE8i75ESPK5ZnCvq+zQHM&#10;bwWVYV835IyN/v36tbYPHe3zCuxcn4T5W/q7uRgCQc5QWbBk5JAWX/siazJA+FRE8hUdZBEywvWZ&#10;0o4pvXb3+y0ViryDRfFoLsfovNiel9xu12CZK7rih70um1MDteiqPgukBKdSK2wfBeTCFNRsEULE&#10;5lNI6qrBvp5iu6RGhqOm+90WoUGdlmq7iRxMlE0+B8pmH7WXv7YxZJmQciLAU+5qUjMx6HA/qAYC&#10;fU4hXE01oN1cLlO1Mnt32tX+euFemu4D1O67g5yEuvZxLpxvg4SLC9+cIVTAd6UQUYuOrpxTcgdF&#10;PhfHeG3//jLz/oqoYit/Q8HXOJWt+7NcIK0U5i457yin1os5+9fEZSGHIA6PIPj9seLH54IbAV4/&#10;SxZrfX4ABcAaAqbIuf3MBGJRW7VxoOoYMVXJebohOF82t9omKExgENgBiGsKO4oBFCMcBM7nLzBw&#10;LtgQqTORZjShHz10VrDe8Fcvuq72/v3MnXCVA33Gvt4KJ+2R3xYwzlAq/bN6yvfeYd1feV72HPh7&#10;IRxHFR0BQLjOmLUbSHtw6CugTaurGS9HAvwGqXAyR1zhe/edJXLB0dYfVHp+5d5cdMgw22Oagy65&#10;EHfx1CfCyqjb5rCoZPuad8Imz5i88uqfUStMnd3PI+H8bBwfseWPigJngv/eZ7AHrautc1ffc/R3&#10;joSuP5Kdcfj3BjgQG3x2JES9Kjj3jqBWwNhZg8i09h+O/yqN7BWIrzzrR0W9s2Dxqwzvo9c4Gi+v&#10;FD/31tqzUPBXCthXgtuH1yZXg+lonpHqvkvCvboiQxIPOYmHimgTCEKMiMwJJ6JBZ97Bk4N3kzK/&#10;TKDXTgcJVawDDP5hv8ggsG7//vq4DqNydR4bzRMWIWRsqId7tys4rysmgmGRd6fA0DvlWjfrzliX&#10;6gpuO0dle9W71uTRmOtdSzUUDoedgEfdCUfOx6tzcBvEyIAp+njnMPkJjNg0F2m+AzmH+XbD29sb&#10;QlxBj0dp91dRbJ5u8POE2/0N8+0Nb9++YY2M337/yN6oxBZPuE6GIGZhy4Fc6tJ0PqFTdOyrO5mz&#10;mKcoiHJmMyJwDSusYYuSuwoiC7zPrjxFPOTvrwdYiEACAzEhAhvLQQkwT+e3GCIezyd+//0nvJvx&#10;4wdjIl8OwCXwrcEH9KKDEW9UQCDAe4f5NoNcFiXRhlAOnTzm3Ktj0Dqxm4DCESt/wHm247B/vf79&#10;jvBVZd6TNo+joDA4BfJKzmUo+ESDiGqfiTQGkuDmi6N9E9SakSjQsR7ViU2lM6qOBRRuuY6JqRSF&#10;UIplCUHSdin1z6+DERGNY1wd9TbgsQoyda7iQafUpqtSB49DyTHYE/RUG7Aiov1M5fMzb/ZCSgEQ&#10;JQKIJIFcauB6r7UkkkAasrajJ+HiWrY6ZdEz5gJ5uomxZFY8Hw+EyLjdb7i/vWW3NTVdcimsNGa3&#10;L4rYm+YAl+aGEDNOK33uZV1Tx8g8Y5rmHSOM6eDO2o/rnMG1gOQAT03XicU+UWZJK27m8Xhg8qF0&#10;MSjx1HVBkeW5y/Nd7QShhuNexq3JAIshJPwTALpTdppHLMsTz+eznOO1k8GeW/W9les9ErOnaWrc&#10;6f1avBEw83NHE4FoSuHVAOK6goVxww1+nsuz1495P3ncbjcIJOPNphJsbotibPCG+loAcL/fCz4k&#10;Xa+6HzsymOydJfq/Y9FBZ12mUc94+drptbRFiLqXuHLWF1Os6EDEphOi4EHlXDMY7YEsbqaaWWK3&#10;B3WbTqVGuyp6JlJxe+ccu6dRWVf5yLjR37vDc7pIy2Yx2M1KTaENnrMviBPRlvh9YMYY5VntmW6r&#10;hgRUFGZ9vdttRm5ja4R+gu6P8h5KGM5ovmUtoOraJ6TC3xriny/ev9LyfVXc3FSUTE+hHuAn51Jo&#10;rcTkli83VDfzrgj4P58Rv3088TYB77llynkHcMo9F1BtI7TO1lKFp9xyQrn1w6Skk4PL/NRpSptU&#10;yeEykJBxIx7IARsQhkisjFYwGAJPzpYxzANP6CmDm4d/RzTpw46uCAZXDhxH4tUrhx8cCCx7Fdcr&#10;otGeC/jquLx8CBPJwSItt7cNbJZhm/0r4ad7s/lGXNtx6Njr0YqQ24KN5VeOchFG7OsjZ9CVYt+R&#10;IHVFzDrj6V5BAlxxZu96fOna86IHktOiDO3llOOQyb0p6OxiZVoXy+j1zwTwq4GTVwT8o+91VAy8&#10;KmQfLto7z8vIZf9qIfPsc54htc6CS8/W0CvCa11jpRSPG0jSTk7AlaDTIxGy50RWd8o1wWtffD6f&#10;x1/9/SPc0SuF1tG6tid6f6UAcxaqjoON6FeKqntj4vJ80LSv7hdKbNBbjKGIA/p7GtSmy+MaUkhd&#10;LNz6Kh7MnsETMJeDkD/47GQc4AZDtrvu8ObA3R6eTfcput+n4+d8tJ+rIkKv8cjOfNmu86/s46+s&#10;l32hXYUR/e9RUWPjfGoCvLanKDLuNN2v29blUXFht2ghpsG3e7MautfyqI86sPbyeM72LoVdLrG4&#10;5qfZwwcPLz7jVdLhT/GHrLibEpwohdHrvcf9NuPHj++YJo/f5Cecn7CGgL/+7W/wbsa3799xv7/B&#10;URZ/icr4rqHiepnUeY9GXEkuQkqc5hweqs76hIdwECQh5Ha7Z9Hm0bjc5mnG2/0t/d3PR3bxqis7&#10;dRKsy1IxWSwlE4XMRomZEWJA0KA68+fU5AK5ZPoiI+ACVQR0dWukXR3kCLfbjHmeETNGorCcTdCn&#10;GNzTXlcXGXFoJLBZprQV6LeO+yoAe8s6NwIjmc5f20HZvF73+qVAGjKr27nC5LWfp59XkoBBkMFz&#10;mgooeZLiWEiGRK3QBcuBhoCFCrLDmwKQ3UsrR566jJB+PudczAUA8XYPIVvhl1qhVq/tyL27PW/u&#10;4+b6MaDPkGV41zqYPm4AACAASURBVM6J+oHGcyYjhpqr4adaoLIFD2WQC/GQt+19Wv/WdQUzl0Bm&#10;Fe+b6xEZ6xqMwzWHfWZto4zNNSBGwTTlOUuUVz7BeZ+RPC7lY2SdJa3XAVTyO/rzQHULKyZP0VYw&#10;vl4oo9wpjqLd53B2wG/GRhaPZyH4eWruy2Ydz3OKH7ju+2dZUUORYzETlHBjYUTORk5HmNyUMUhZ&#10;RDd4FcubT2tEzR3Re9h3uo2wpZt5Kc/btZDIYPGY6Yb5dq+F2KGj32O+1cJByj6YMqffdLPkddSR&#10;y2J9Wq+SU5/M9ec8nvYLmBsU2YWuvjOsc1prQgnqJrfdF2/OU6BhcaT/d7v/OTWznO63WpV/+93b&#10;3BT7M6UIZdZeFcbJVWEcXafW6Ay8V0TpC5KjINjRvRzuB21Ha9eF2WSwWISimrugdXeCjQN0qMi3&#10;M21gj/1f52qUonX6Fctz6bzOq1X7q4USscSfLjcm13+9azrdRFJx808V719pDX/F7TN0thlch4Mi&#10;c1Jx1UHgcviT7U6IDCwMfKwRvz8WfL87THeHmy5aMWbOFJq2O0tZ5SzQauAZmr1+bmsNuhnJSeeF&#10;+RbTZpHqAdXnQD4QI0oAeElODneDh986741DiPKOx+UK/z4zFJf/ezw50Uv3+Qqa5IqT70pQxh6W&#10;qX2/PpDia5/hfIKlZlIRkqGDnXDMlO1d4eeiEjVOkaIxnDg79x1s3cbToKfOhPvRvbgiqNNhoeG8&#10;UPhqUfCVwuMZG1031dRwtUdPzjh1/lDoLWPpuvt183syzPLbFp4uzAuvziFHotBRzoP+d9/KONr4&#10;nInpZz+39znORP2r/P4jx/eRS/9KEWAvvf4r83Xzs84hJwm24upOUPeVouMo6LXfuG3m2MLJOBfZ&#10;x8iRdt2kiy6SK8VcK6gcOUjO0BmnOUGDdW3v7x6Ny9FaeQUr8kox/5U94Z6TtOxpBs8uG4YwcxXu&#10;o2JzYnINrmsonPk1pP9WDrQ6ibyfIFPOb1FepnZuNm5MahtRqB7Ytnz0GrQpyuAfHA6aHIamm63N&#10;JmhCxrsCy5h7KRmd3X1YaRuwqc+AOFkHj56L4fc7WEutYWD3sCYyeJClQWaVg0DlbzaBjrwbdLtd&#10;R9TxZrn3dgKx4r0GCI6+1ysB1Ud7wMSBTo7nWAToCmUnckqARYgrHs8HPj4/Mc++GDEmPwG3dIT7&#10;9v6O799/AAT89vsHfv3tN/z++ydAHvf7O9w0w09zEcNI+nDl/Lk4sZsZXEIrKy9XC1bJwESBigMw&#10;xojPxxPMwPO5wDnC7X7H9FgQZYHk1JzJT6mI4B3WNbGQJYsQy7LgH//4R3Lkeo91TQU5b8e2WKgI&#10;FeRII+ba+abiahv3dWpPR/szqE7/aZ4w32YASXRSo5aiIphLq8g4E2MgAliBbWS4UkzGkWmpL4Jv&#10;RE/ahssKV6GjdEpwTO+tmByqDvRzRF9fwDLCHep+FJlHrGGhjmrorr53KZaRAxyKM7eajcSYZkxa&#10;gKDB8FrcRXFDc0xjQ8jggqiE1VpBv+Jz6ufpXdiNSApphEp7vUYYk9F+qkH1IBc8BA3GhYVLZxIz&#10;g5hqQGQerdwhXVJOBDdO4L7zcUPWzsIjMsJK1715TkWs+X4r2BznfIOI0Gy8PgA4cizrcBJ4URA7&#10;af7w5dzez68670BDlbszsM5FMNkT2/0aIJHL5+iDTO3z3gp1LUGCs1m0d2X3xhTFgIkK0yJF2CPn&#10;SpdUjLHw+d/e3jHPt4IB1PfU8RxjxLIs5e9YNEy/1+5FXAzkZ+nGQTKfO0yzK3P8XiehLRrWOciE&#10;okrHE8+dDNpZoWO+XZfbgOsyp3b7DBp1UO2IsmfYS3utXO4O29Ozmiw/OUdG6hcaFT6bcbLpvKn6&#10;VbuX2ev8lI3RcnS+UuG+vEnnYC973wvGplFn0V6X0qiDhE4Q4XaR3xAVpS2yN3v1piNq4Pg3gbRi&#10;MyQHCNzR9axrRN5/Z+F+XZdUAL15zLMHics4OpjcQSpG8zZXsuuKMwcCFvnzxfurm9a9h2vvoLo5&#10;RLQgoiTUZwF/9oTJEbygEfC1FWaNEQ8An0vA53PFm58wecGkk3ykZoGENe+bgeDKpsy2wFBB5CSx&#10;nkt4aX2gGIyIlMPj8kRMYAkQWSDiAPGYMBUXGIY+2i4idMdl94qQfySo9siZo4PeqwUC2RGExiI1&#10;mTmGujnxrDhwzT12VZjbfHbqBXx7jKDCzTx7aV2sCnvszLEFExBoZzS6GvpLu9envb90KuheQX6c&#10;CaRXDrej+eFqCO0rTsJTMZYsqUA/5yA18mLRYotCqONqryh29OzXxZkqlmIkJr8wR7+KF7lyv0f3&#10;8NWxM3JfHH3+q2zxr4zJM4F2ryB4PeyxDYDuQ5RatNXrzm3NJK+nLikc4qMxuCfu9a3gV1wy5X3o&#10;WiFyt54qrxfsrgj4e/PNCIU2wn1dLWwfuX6OikN7XQmv5qz8kULo1WvdabQNMtG2nVdRgrNwH6rj&#10;PkbEELGEFcu65CBLFUFjyW9JbGBvOsnyYZXMWGUGsqu2uusc4OtnZMGuIyk9g1vxvs7r0ohao4KT&#10;Fvqd2z4r9lBkHerFgU5t0kOXt2U69GQY8tybH6pDv96gUXfAlY6kM4Z+H/TdRhQPCoHo+MPmIDYy&#10;RBx9XmkOh9IcGpscAz53o42KlaNnerzmSBHMYgjg4qxugzpEBJ+PT/zt73/D7T6DmfF+v4GQ2MVJ&#10;hJHs7Pblr34+PsFMmKc7AId1WRDv9xQoyHW/0W9WQwgpWJIE9/sd3t8S+qIER4thjStfesUaIv76&#10;17/it98+ECLj4+cn/DTh7f0NLEhhufk5BRK+dPITog/luqwh4PmPf0AAvL2/Zba7hlJr5wWMsDjh&#10;/e0Nc8Nnpl6uavfM3XKRwmxlM5Y4B0qq0zXhMizvWLsdabNtbgMz93E2Vgzs8Rejvc1eUXrYgdxh&#10;DRtkQ+5QksJDVuwFn3ba7RWJWXMN7N9VEllGNDhQwjIhz7UaCqrd747gpCIstPMCQHULO9otBFrh&#10;VdcCvX9pfuA8djQ0WI1yXLMWyBQKDIrB8pE1F6JpOzgwgA07qHZNJikIVjnhkMqPB0mDzUgdMqgY&#10;BzCidsuYl+fO0e1cysYgdptrJsJQ3oAiYm63O1wOdy0FM/M9p2kuIbsaEK/dQc4RyDt4QzeIMYXt&#10;uuwgT8GxsuliK6GvUnUaLfTFjMrTLqJ5plrwGHTCIa/H2gVTOfAWaeU287ktvDtfP7Mti5N5jglA&#10;RCw/Pzmf+e7AGgNiiNmFTiksVotOAsxTFch7BIl+bhXvuetW6Nek8XyBUngUSZ8xcirYOLjalTRw&#10;TzeFQzVCMCBOil6zNZbWAnwlSlRUkD1rWPG+7ApYECUF/k454Nbt7LP7MT4yEPfPX/oumpvEJ2fj&#10;ul/bu77OOThFPjJvBPzmTGQyKGynSepSqB1vnd7emJ50jnglx6qgSk2R5Mr+/kzDG3UVHxnwWoyd&#10;lIwd7TSE9AfVYyPXXpdzU2SUmsfQ0Rd3z2NDzSOvRc6nM4UiBb2r2rIWhCij40jcIPswdb6REDzV&#10;DKDIgmVd/jni/RU265lwfyia9JxUKPcemCeH2Tu4HDLmckBsFAYLIURgJcFjBT6ehPeJcZtTorl3&#10;Dt4BEYSYJ3r45EZIzgAyWJRRyKvkxUfdXyskxrQZcMmBUCZVSWnSympkWUFYAPIQmpMThST3FRzg&#10;GrQTQI5dfVfDt66Im2es1KPgvzNxpG8lbF/rWPDekwOOigSvdAhcciNSG+iK7iCum8Oj13SOmhbt&#10;XRHOVBdLKB1KTesiCmjfrdqGRbe8rz3x7iq+4SuCei+IyUGQ19Fn2CtqnSJx+o2BVTg1aEPs0dDc&#10;9AuO78OBfSHgb9/F14Zf74UBqit1DzPwVXzHVVFwb4EdsYWvCvNfLV5eFVX33vMqT/qqiL3JKzGK&#10;kmsCd8zBRn9kZ+N0VFxpHZemQH0x9LKfD6xw3x9WR90DjevJ7KTO9hH9mtHMaQcu9a8U9a447Ud/&#10;fhaEvDeXXsl6sQLoHnLpVUTcV7qarvydvbVfWEMgabz3ETHYDC5OyuSwT8L9ElJQJ0feHrIdgRyD&#10;KbXRO/LJpUxIruGQ93p5zJYDtJfKS0YNteyLpVW822NC10NymeLFZNUUclUtvNpnZjRnFDd7PjxY&#10;dMD+eLEZTtv11T49jZhNQHKffL3T7Qoff3TvR/89nD93grOvFM9G70WFw22K6o3LE7iaL3D0570o&#10;UjMceBN9qWPr8/GBf/z2K75//473t/ckCLnUbh1zBzHHhJOi7BievEfISIqwrslNHxluchq3Cuek&#10;ux+CEFZ8/PyAUBLGbrdb+SwaWmu/awgBz2dyz69rwP/5z//E3//+K0BJ9PPeJwb3A4gh4vl44vl4&#10;gN7e4B1hnmawMEJ+Pp9hwefzCfIuN6HX4NvSlZPF37e3N/zLX/4l4Tg0VJISCoeaQ4VsRZdRFgXV&#10;Oeq5LFjXtaAyfM5FUwREPnlDqOWmj8SaK3vlve6ovaLtJnyRbLjnNhdm856i/HjFVjjo0CTB4fpk&#10;HcplXOR5unwuMtdURzZVgVD305K32LJzzrSYHCFpkDslTyEXhKxo53xiCc+Z4a0/U4JrYZzXUouo&#10;ZV9vCxF2z8Q10FfK16DN5x8V8/b2fO18b7vI8xmZULL+9LyhyCzbTQIBQkyFQCtSa2BtjLHgm+w+&#10;ynLx62erYvE83xJdIIfSNvOdrrlEiFkIrd/NlZT7uvYpiaCijxSb0iNHtLim+Am9V2tY8fj8RAgR&#10;97c3TPNciq1s0CVqznRuD+2YxfvM5h8/qxounotLvsVVkUjj/EfOWJjnWw7iTmMtuf8rCscy4mPG&#10;x5BzmAZdJHofFSclg6Jc332ytzcr+6nc7eXyd4IDwDXvYo94oA54LaKmfaiz3stufdPOHtOl4F0R&#10;+3VvZ+clZzsWI9fAaXW1xzz2O/yUdiccrfObfTvREBsz2EmVs9aoYFjmHaLSszfq3K2FTgaYUri7&#10;d01uABDLvizVprZZQtZ5368Fo/XkyBg50hDPOsH3dN3Dff9wjySleGqd6KVoIfvGpDMtp/kZqTpN&#10;6ZYyZxDsoEX7M67+/zR5zDzl8FoTOp+fMeFkdKiZrgxhlzsQ0Zx1Ejon7ZOcI6wxYFmef654/0qY&#10;6KsurfEhtM4HLrdzzZPDbXbwMcLFNOc4IrBWdTkmfE6M+FwWPGcgOI+bB5zzmCbCSlTaymArqWaj&#10;0QeSlSJQDlJblhXL8wnmkNo6RUwFn0r1W1OEGQFAdt6zg0fihRH58cYPBh/UtRi9enA6qlZdd7/S&#10;wP1+zIQ9C7lt34sG/y3YKJBtrET3/V4XQl4TXLeJ6H11VtviR3/fOnH2glX6BSM5e8hw0eVKvnB3&#10;rXpURVUASVJICEQuFzGuoByGLb0nh/krwtkrYtFuSvsrArvtADHOrzpfnBzgqQ0okb7qQzZr9iSY&#10;9kQUsbUG6YoCJaPhQBj/I8LMWdYAnbiTviqGXC1Q7jEhr6xXV7qRjqr3Z3ic0YGhFu7IiHXSAK/6&#10;wJ6rRdpyeC+HeOuAOP6co83THtN+9PNtOyeVIgQNyotbZ/Be8C42Qex7RdyrnPg9F8ZZAeoVsfwI&#10;PfUKJooOCnJNoVYEf9Rzf2UPstsMYfZJHAVxMH/0zHuOESEL98u6FFEtxFAwE+rOK6MlJqHIu3QI&#10;cN4nBxdTZXgTMJlWdzIdnGj451SePOlaXWWzP2nNHklQ6MYWbcPmK9KhLUC0wWnGoars3+zcGV5s&#10;G+DVFOzS/lWFlPRaUtAMeo/JMDmtoneU2TEK+d47tO2y8BvRfPBcGHROP79cLdLrZ90YXGDC6dTX&#10;2pkgRmN7/1BaC+abEFCqjl/maNjyCWljc7+ICPfbHT9+/AW//PgL5tkjxqXgTzgmt+zkV7h8APTe&#10;YXmuCNnpuS4LOAZQDhkUcU1goO7t1zXg8XyAwbi/vSGGCHICjuP7GHOg9O1+xy+//MD3b9/xH//x&#10;f/Dz4xP3t2+43e/FxU5EWNcVz8cjsZLJw7u0x/XzDDdNYDywxoCVYwrH7AKuJT8Ljghv9zdMbkqu&#10;burm5NFaQT0w0uBsNigbQYgBIj4LiHVf33TdytYgM3T+XTAfjIq7PeZhhCnAjk3nEPVm0Cs6/1WM&#10;zr7gZZEe1nG/eRbM/GjX+uKch+mwN+cT2cFsqTOfxITRmsKu/qPufE81TFNfOzHJXYPsERGwAzxU&#10;+KQiACbneOva4uZMcM6GtkV266bu+froiqmqaTjn0jpCVE1hZVy06J+ohboQMM1zChTVPAvj3J7K&#10;HFARQxbbUa6l95jnGdM85/UHhlXezsnp9eccAJrxKt6beQ5NeHBZo+jMaNOGC4MAjhHP5xORGW/v&#10;7906WdE0Ot60I2m7T3Ug8qbI0OWpqBOYKyKJmRuRPMZYgro1hDxx/udSJOTssJ6mOQcKx4Jdzo9K&#10;NnNSIz7reJ7nuSnY9d+jHXv7+zMthi3rgmVZAALu9xtmVwu0G+TWqHPNkUZm1a6UhoARi3BpzQ7O&#10;u7zn0mfe5D1I7ejSRbYXpXVPuIb2WilyrMwDpJkmnQHXdNRV/QXl/o3OCO33Fwhci93RIksTCN5m&#10;N6WrZMaocKMpknODMw8a1EoJNrVFguzqdgedf0fu+H5+/YpR7+zMfWpCRNUrWhOOtpduTah9l7dY&#10;8xe251K9732g8EYX2emS77vkyAHOzdmEm+dPfQ/hci5xaHF5TAxiVxXm8j55Tc1O/sgBzz9bvB9t&#10;ko+coledWZvDPjUl3ZRKL4LJOdwnj/vEmCgg1XrzhguVAxWF8WTgMwCPNWKZHd58nnTgyoICFoNN&#10;qtw2se9v3KoAEEVSe+fyRFie8LnyKhG181fZlU4AYggiGCtYfG4hBSATJndLC4vQxthThBQxFCHp&#10;tp4H9+JMtGzvEw6rbWje36CE6PUxgyOpWgiWv9ijc+p7XnOHviL4vqJfjiYuG0bXvlY/Kfec/muC&#10;eXvBryBsaCNqDdv3aXvMecWtOjponD3jV1xx9rAwaok/q/5eKTgcveYII8Sixbz2ON8HkWyELMMi&#10;bfn253iNS2PYFAHMNqV5B9kRyvDivT9CIhyNgVdQNq8W1/YE/LOuoavFzqMukPGmxfy/riX22S3P&#10;3J5wuw1jtx03kPb5faWAtRWsiq+kc03RqUP81Tlit7DbiZqtQEZNMK3UzDZgLNFcvtdXujfOii+j&#10;gLqz1x9tDq+2rx5915Go70yIoWxBEufGjI4pKaWIv/O8Fuyg2ZQX71zFG6roTmZsJqE+OQeZAzgE&#10;BD1sZse9ihNrSKxwjjXwzq6rZJyfU5wQ41o6JMECCgC7HP5WRBLlNxsuZhFWKjC9MFKbx48a/Lyw&#10;bAJjrVuriB564CiCbh3/LNyKG2K2l8QNa9bOBTlWEGLDByENdqZKaLQJOi8HazEiy4kRf0/sO1pn&#10;mjDKpqOhdbshH311KPLBM9Z2SbTXvxfO+kOcsO0c2ubbHFWm+v2dZesTUV3zqQqB1bSTzggJS5Oe&#10;i9Q9kn72fn/DLz9+wY/v33G/3zF5QqCUCbEuOXwyJk78LYtnk58BPJLIFRjL8iiBlCAHJypGchnP&#10;LFyKYgLOz5blZedxlBnS5ChjHN7w9v6O2+2OdWX8/PjE//yf/xc+fv6GsAY4NwGMJMZnwV9EcMui&#10;FDOKU3ieZ0y3xJv3zrcCpwo4VD/TNPlSFFSXor1ZjaO6PMq5+4cZkHoe1PnITw7T7BFjxOPxgPOp&#10;GELzVMUAxUbkst5obTzC3uzh6UYF5RGCYeSINbv+GuSHlgMsjQvWss+pRgZ2WV6b7B1XndMEAnEO&#10;fuz2mw2DGwll1hQsRUqegXVHjvIliGh3ApI+t6cILK5B3JSQYiJrU2hZ2mId/CqQu3rubDrEUOfT&#10;g+LhHnKiMTvYzgmqIdIRVcDToMmm44sqFo2ANFbhM8KhxZ2oc1uF67I3IItqMV9ML6TtFhvxyJG4&#10;9imPtBaWda2MKmpnkdxhlDfQWA3QNIxwxYNqN9CPHz8AAG/v77XYkovgIaQ5zHuHifw2A06qcJ+y&#10;Fqg0T29CowVFgE0YvxZr5TJqT8yeBnmsO3IVYUQC52c4P8FzRXKBXDlXEsZu7Yp9OutmzXutgWO5&#10;NUToGuPgnU/u76IX8DDoGsa4apGdBIK4ui5yZKzL2hSrNs9n1nk2pgtrggQ2XbwassxIRlxQ5Y8v&#10;61LCip1Ln0ly/qTuKXJzQbt8D85SZA7TJC3GmjOfPGFTfOnEUOFW+v/l6+lJCh6GYANePVxBIErJ&#10;cbLzsiMHn/M1FectzsERXzbj7BVyr1ISjoy4exjZI/JG02Wr+bNsjxrUiBo2m2JvjbW4NiF7XqaC&#10;4xHDR5ThmX0n70W74H0a1/M8Y/LJABHWFWtYEZnT27GULsBmLRObaUQNmk3nQY4R67Li+fgniPdX&#10;xdIrTONRZcgKubpoiSM4BmbncffA3QdMjkES6+FHF3cRRAFWBp4R+AgRv/CESB7iZNwKS4aliHYB&#10;FUr7O4lpYUiVyxXrukA4wrvMboxrWmi1Mp4edUQErPwExQnCBHYAiYPHioAVXia4DFolw0LoaqDY&#10;d6JfL4zsP5ByWXjfbqLkpfc/KjLsOpd2vSVy6nq8Ho6Kg82h/UznjuARK9a+FlH7fqedEjuX+7xA&#10;duwqhWlhpReKbnsu0j2h9ozpvCceXXEu76W6v7Kg7c5RUiVw6U7v1oHldgpK5bs4goyUdtoXIF9B&#10;O+1DE/bv1VfFwjOE1tkY2jt0yoWOgFdZ4ntdHVeLBUd/90jor8I9VZRWEfCpEftGd799rTHD9ytA&#10;i81coA4aFNDiLrbjqAV8j3F/hAzafi5zmDNOnIb5UQSxNgDACpwjB/rVZ0kOBJS9wtMV1/yVUNez&#10;QsfRzxyOz+pzbHMOLhRi6/7I8F2l9n9sP1Mt6pM9TNpnuhyOTeiWukpjQAzJNceSmLYhplDL57Jk&#10;B37Esoa0WY6xHgC7PaWatlgYkQPW8ASIMdEMwNWQ0IyOCJRylKggFQzbWi7uFcTyrmXj5NtDZBAM&#10;pk3fnbNuUpxBWcSAgNiE9ME26RghyOwZi9hjXcNkjSFiitCdECD5d9x4DS6vd4D4OA2Ih6Yc7PBR&#10;JR26Sc6f5+pIPX7GRv+tzO7SHo8+8He7X+4LABas3oZpdwU7swdwTtu3bQCmFIFt8hNEgOX5xMfn&#10;B+63CY4SY3XyPoW9hgW32y1jQjze7ncsy4LPj0+E8MQaFkQO2ZVIIJ8ONhSp6XogR/CTR4zpEMpR&#10;auBakt7NiYQKC36eJtzmG/77f/83fHx+4rk88R//+//Gui5wLkknBdeRxZf5dkcUYHmEzIGe8Pb2&#10;lsJ339/TPYhcwydzyC9TZp9b53hG2lQ3d12DnZiQziII6iFbGiylCrHOOUQO+Pj8iek24Xa/JbyB&#10;d6hBmrIRyRqhy7iue5fj1RynvTV0lB2hz759jlmy4ITK1W2yacw8V7YlUkX+4wNTwpM57+B5AlHs&#10;OhIM5of0IJ2Z0Nnbxj7/LPfCaSd0e9c4nu193s4tUjNLXA5/Fc74QWq6UrXjRPG12AQL2r1JHjg6&#10;53Xzfis/o8mfUse6vab6ffSZQDYp2FBeXS/JERy7+ppkw4MrZmKeJ3ifheBcoFKMTkHZZHWLctdZ&#10;yQVQcoCOn4xHiR3CzmYblF/ONfs4aYTo7Ep2BlfRoBW5yVppztzSYudE0ud9z/ODNwx4RXrZ4pRY&#10;s5UzxXWhNM67s68Y7I6GXTZn9Yz8i3aV7DrHWAQhcilmILPQ7TOq/54E/4TUIYtF6XKk+vmgRebY&#10;sGgDZ5ftOpwKnlMpIDry+XlXgT/mj+w262fqssqFh2x8IMrfTcxZtuvwLGMvo2FIO3xIavdfv6Pq&#10;zhhFACVg8hP8PAGgnH0QzPXS8WjCTc2erbw12VVsfA63uTqCFu9MGXdDzs4b/XlIb0V6fr2npnMy&#10;ifGu7c6X3OPZFDWN0K0OD9nupa5mYF3VFc6E+z2ywZ5wP+5y1rnODthtxuTRmUk640q5VpT3dPmZ&#10;E/Q5ojBkAtrtXGvuO2VkzpzxY5FTl1nG57A4YAZCoPK5yus4o/3tYH0CMz4/n3g8/mTm/SuoBbrI&#10;nx1WUaRt96a88Zgd4eaBu3d4c4SJcmtCXlJL9VYIkQlPBh4rY4kCRtrwEQe7IvRF/6Z1xxQJy+QW&#10;mdPBMYTC3UwbR9PGAcoHkQjwExQ+QcGBQ/oz7zxmrFhlwYSpMCjrYs8FqEdDIbkNFztKnT4Spa6K&#10;WW2gRi+2tTLBWZDE3vtfY7fLaYFhFJ5y9F5XHfd7m+1xuGBfhBgLlVeYXSNn5OgAvC84nYQ2vnIR&#10;LlyTK1z5swWjYQq+4PD96nfYdUuhqwKPRNAO+2FbD0uA4vBCjMaufOmz71SiWpfQRefxV0T7Uz7x&#10;BVH8j2B8zsbXlU6xXTb8CziUzXzZHeeaTWIpnOFSt0rvLL5yv/YKY41Lj1wNgATgsntgDwkz+qx7&#10;AsPZszv+fWoQHnU/QIfvD8ihWDgKlx0+S+Yajbifr7Dkr4zPvT3R3hi8yslvxOE2A7P5jsMihv2+&#10;GzbYUaFC3ZzSWA7QhGzZ5ZxKMG3CfwSEGFJIbUEgRgT9FdKfK/s+Ri4MYvsZ1Dmd6BeCyAHLqgdJ&#10;D/F6qGdEAI4dKFARENWNX0wYxo3WBBnuoV8Mt/NoHmkEn+7+O+eSo5W6rY86wbLrtzRtKhd2MP+X&#10;p7sRnKS5Dyrg10JN16Uh1jlnisBZrMBJJ5cN221l8G0uwCYYFiaoduAG3DrJWlRgL4jsPm8kOx0l&#10;ZAT1nb2WOrphzBs0fnCIXLnnKQw1t0yvHYYsCx4igmV54ufHz+Qq/PaGeSKIxNIhKBKL41REMN9u&#10;eH97w895xrqmZyrk9m441AKQy2gJJE7+7X7H+7fveD4/cxhtAJHP7dwxc6+lumFLyCZjmjy+fXvH&#10;//j3/47HrxWAWwAAIABJREFU84l1Dfiv//wb1lUFSAdVVcg7zPdb4vI/PgvmYp4m3G833OYbIII5&#10;i+WpkyfPEyxJdGqel9H8mLMtNr1G1OJa8s8VzIVaAEtRoOWj26LS6FxjUS5H64V12O4ZXrTztHff&#10;7661du7X7JAsuDmqzO4GNaKf5eJaXYNUdc7XANRcYJQUNCuudjAVQbcwtwF4aeYo2aCL6nt7l54T&#10;FcuYtriehCow84ITQJKzWZjBzhQoqDruJYuXWzfkSDxqe9ea+V33+7aIYjnXg/NMEe7LfI0G0VJE&#10;S07fuTiaXRW5Y0zPfHK/OzgHxFCRc8wMb3BdvdCogmfhQYMbcV3Hs/0FoDj5XS5CKP7DFixqF1t7&#10;NVsGuHQGReprRLWDyc7/RC3L2rjz/eRL951ktzRxxhHBpT9D08bZFENgRHtHBq1nxnES86vTnzmW&#10;uVBEwD4529M868ocaAX5ioCTQd5LdcyHEIxb2zWiuBZAbOHDNIo011sLRsrRL9kH2fXLHEvOgiKj&#10;9fvEEBFiPh9MOUTWcMMpF6Tm260EsDfIKEe5UK15Ji1qZmQG0kBmaGHZT5jmCd5PqdiUczamKRcU&#10;JmXI02bvvw0WP6FHjLqta5vwdq/tXBoXVBFhLnd5TJPvQoizcN+GBAyDuEvHJlzZW+sz2Qft7mUe&#10;XOl4P8p429Mczrrwr5yT6lzQmyPokua0a2s2c4JdE2t3ljNZVHtaCppibWMUY+2SSOsTkQObzjZm&#10;NqHp6X7rfoK6ApWuR4EjPj8feD7/CYG1r3Al99yxI0fB8KBqNuBegJkIbyR49x7vk8PdAQszIrl8&#10;+MjoFSFEISxB8HDAIzCCEMhNKXyEUdpTRXrAhHFEFudzTbwHKudR2VW6OJWFJvPnhAHhBYhPIMzg&#10;1UMkp4zjiYlumGnKbTEztAYpcIWBJpsHrM24lB0r3dH9sVXHvt33mF3V+fk6ZxrR+bg5c3VeEUb2&#10;N8TVRXbt9egSw3dPEHol1KP+2Xml82yyPb/XYyTPlYLNVQf7GW955Ma/Ilz188Wo5fTUUXxyjcYu&#10;POo2crmR+GA4WXGsIV8p3kBxOV0g8FGR64oT62gxvSosXnkGz4Trq5ibryBzXp0Tjp7ZK87vV139&#10;I4F665incbCcYdfvvf9Xi1VyEpzc4mpqOBrnAcq9WEh7bp/BRvtC8eZo/MoQ33FtbJ0FF39lv7I/&#10;V+DyfHok+p+ZGY4KW2e5IyPh/qhwtV+A2ViiqoAhe3kCZBzELWandalJ3kPFJC6GgBASz15dgCyx&#10;CDtROLsAk5tOBQ7reHdEoCm5XIoIEiMiCOy5uMtEqLQrx5gZtFEPqhOc93VOH+0/iMoBvhfj9kK3&#10;98ZjX0C3HXcFoQDXiUqmc8F0g8E5kBGJrBu8ibwxhxEiDWytzxyVPzeudKpcH5IucDYfgIYkJbTE&#10;eGlOzV1OAOQ0U2X8XLRGiXYPQl1gLLWFJB3LoAaReXUOAwYaEPZzk6wQ5F3vKKYq9qQPXIXV3KpP&#10;IIQQsS4PrOtSRMEYAx6Pz2QQyiF405SRCzkfIcQI56byXCdchoPzhBtueP/2DUtYS4DcmkNwBSmc&#10;NnLMYn/tVJaMlGBOAsX3H9/xP/793/H5+cDjseBvf/0VMUp2rZsQzSwmA0hmKM68fxaQsHaYw3uC&#10;I87ifQBHl7qxvW9EtuZgjZwhgTaUMD0itAlYt0IYF6zPDfSd8P3bN9xut3SPKAt3BlV1JROlX1Os&#10;KNaKcJXpq2KPCjVamOnX47MzUo846ffsKvImcczvCkhWbCVwY1hzGZsjxBA2yB+X0ETFHZ0NcLo3&#10;anNP7RqkYeHt3qDcN1AKJO+uabOOSYeIk8RE17lsnuYUnqoGASI4A5lrBV29llxEw9F876jlHJ/t&#10;wYq4rFg5zkXrGBFCbFzgdWxQ6dZPY0MxKOlzctQg3yTgF0e3EYtZJM3x2VGt82K6/1SyJWJkEMlG&#10;vLfCb/nOzsEGvFsRfxSqebTPs5YX6go55V6LQLxvWOBlXOU5CcLtGkEpgFYki+kiTXdV2e4UHYFL&#10;gcpRHXs1e0XK/sWOv/QiCUPkOKNxpBrSepFVr2sbTJp+Txn+0zThfr83Iu3oqlHpJEJTcFa80Ggv&#10;mj4Xm/tY7z9nkVgkCeSKYFLMWQnRlYxuA1KupOkMqsWyyoi38xp15ppyfQAw0vqU5sScFekcIATn&#10;E3rL6WfvsgtsgbRcM0GHPByfo3pxvM49W59+E7JsckDsXG7zDPRa2Gm75k9YXj4M6qqOu35NsK9/&#10;hD3tu++PzkZf1XrPtIM9A9IriNChEdCgifvuWILteqnIOEkJ9NWVTzKclqpBpc5rXtc8NigcQbN2&#10;l/vvcuC9GTm0OYc5iBCezxXLEv988X50yLzC7Xvl77ZVruq8mwi4OYd37/FtmnCfHD6ZsWZgUuQI&#10;UGJIsQBBCAsDjyAIUfJkOjWHy5TXZA6d1pQkpkrvHCKnTWdyssThIYWRHlxW91L+XBIC1ucCDoRp&#10;ciCeMNOMm5sx+xmgqeMZU1Pl33P87LVw9yw0e8BpP/Hr+J3+dWqQLR3ez6uC5Fccx71YvTdhjVEs&#10;xyEvZ23fI4bxQTF3yO0/wgwdOdTHE+xxAWMPNbN3ALjCBO9D60Y/+wqT/qgqfKWr5GxOal/fiAr2&#10;EC50SRQWW4hvUpPr4JKLn/OPIIuuCu1nbXBf4cR/xZH8FbfyHxH2j8biVed/L1I3AXnUyOKbg30/&#10;5+zNj6+in86E41HxtDhJ8+B1SC3E6lhpWscHmJxXRe2vPOt/ZI04e6+9MdC3C796/fdc+2d/90q3&#10;0tUi3HBe2TmtHD1bTsH1XXunZt/0HW5955ntDGyCaCUhUljSwTByNkJkgT7EdBjWdv2QfyZyYuLH&#10;ECDK425SKLuwRZbkVoyAd3luZ0EMCaEgJdAsZkHKNR0YiYU7Dp4fOcBlxzl1tWjZBx2WluvM5XXK&#10;peYujJykiE89mkHF+17U4k74TjxzG6tmhVCqwV6D3nKpnpf6nbrxVgoBkNwsIQUVU05SAx/KnjFg&#10;tCYXnYZGZgn7321FS5vnpUMNXFlbWrMRmo668d/NLuAsJEbOwghzFVryddHCVBIR6jmARRJC5+P3&#10;glxwzkOEsaxLDtp0KaSWGdM8Y57n4p5PCBFXWrjJpa4TUFtISBkoMWcvmCOn9Bk6iXUcKbn052nC&#10;jx/f8a//7b/hH3//Fb//9hPMa3EWM6fP+Xh8JgRpSCHUMcTs8AyIIab5hySb9RNWa3lGiPPw5DD7&#10;qYZrwN5nrhhSbHGM5dRDRkhx1Qmpz9D7+zvu9zvu93u5LjXDiMCuRaocCfej9cBy3ffCKJt5xLkk&#10;cql71Yg4/dplhbNJg0tTKMBQwLFmrhQozsO5i4XhBAATyIv5/jpuXWJ+oRoYFAMRWcP8JDGrvRWP&#10;0l9nwUYY1++SsEWGYb5zvRvXuPTYNvN6oCR/6BlATTjCXcc32eaxplg8Wk+Lm/nivttOqlzWSe0y&#10;4YHApWKoz0UtArzAuynP0Rm55WpQr/Lsy/3lilJb1yV32KAgVbTDZV3XphBR80D2zi9tHs4R8ums&#10;I5wuGvbKfe6xfdKGzoO6Hpw8ntG5s50rwYdlzlURrmYmpOI9I3fnOM2FqeOCJbn9cyBjM1eoUK/X&#10;1GKV7DVT8V5F2oQp85txL/3+WY61nN79X+ekWHJlFJsWQjJSeD/hdrslx70JQCai9Fzn79Q/A3Zw&#10;VAGzFn1jHnveZGLotRBFnzmfhPvJlwJACjxPOKaY7yUlVtZmfqsZI+d61ObaDg2Z2w7tdk6QDTqr&#10;KdwMzg22MHZF6+iLvlfPV0dI0b1O6zNj1pnT/5VstNG+ui+CH1I1lA9KBiMFPeO6dpLRrk7hbFzL&#10;ORZwBmHefibVfhMy3Rf0kc0d7At0tqOLWrGy+TgxMpZn2gv9qeL9lRvwFWb2yJmYBr+rrMh8sJgc&#10;cPOEt8njbfKYA+MZpVTE1SVSxHhyiNmJT+QTDy5vfFJmrXHel0W5Fe7TpJsWrxBCcrvEAE/UsTHz&#10;u+Z2VCFK8RRCeRKMiBIABAS3IvCCKCsiIryThuk5Cpbbc/Iox2tPJOrRNqMH5Sqjug1cbQX7V4T7&#10;K6zg3q105Ma0BYWRyHRlQjxDROyp/UfFgeNDZxXy1cU4mjRfQXdUt2PffmgpxNcE9SPB6NViy6vC&#10;XRWB5GXR6upnVmHCUINbVuCgRW63QDS0jVA57NGFufVVx99X3NlXnvu9z/JHMDtH3Shni/9Xi8t7&#10;BeSvBOXaz+SospI0zKwKW9RU+EdTxwh9c+SUuCLu7s69XStyn0dmub3Uu99M0CIdFCKO5rgz3MxV&#10;AfvKIZh2igx998fR2LiyIT16No7WulecJUcBuGfXr7neNqTUjM9L2EPaYif70GT9Wc64JXWYoRP1&#10;Syt5Fu8LtkYFzGiETHVlhYA1Bzita0AIERxifg3uWmepwfOU753xDSpWJEE0gJ2ysJVfnUNgBfDi&#10;AY6NO3svv2Uk3p8VRvb2JP3/k9NdIGcDoBRnsG1Ft07A9nOpEJQCUJ0VIBXdTCkUlzkjOorDvs4H&#10;ipMpRsQOcVCcfkVMsVYYwy+VBtdaiUckm70pd10NZwJ6DQiu1XSyBaT8sQvX3nTY0nARf/3scmW9&#10;liJOJrEhhmQEsqz1XohOzjqHb9++4d/+7d/wdr/ht1//jsfjI4Wk5SBOAA0qY3km8f792zum2wwW&#10;xrKuqY0/u9ZTES25fZ/PJ3797Tf89a9/w8/ff8NtnhPL/obi5NdQSI6hosz0u+SiBECYJ49ffnzH&#10;v/3rf8Pj84Fff/uJdY0QjoghYnk88eF96rZZVwhz4a8vzxUP/8B8m1LAXy5MhLDiuaxZ4QVu8w3O&#10;U3HU2nwJXZsTAYtK0UP6gFQLs8tOyBhT4MT9fi+uxhTs3B7MSSpLt3dZl1DQAbPajo2+2GbHlgp2&#10;5dlu9hfHYlOPrChiz54o49rQ1l2zAyeDmvOuw05s2f7MtTPIZkk417pYYYu8phixEXwjpwKP3xZH&#10;LRJE54+QA88JKIKjmAmKmUFGRBUIJNYchfF+X3bmWoMsAob4r9MOYrMvtMgkG/5Z/77L9zWJmvr5&#10;Yow5QNZXZ7xzGZeURCbOBQzJge/L8sS6rk2RxzmXCy3c4D/T95DmemtmCaHtsNuOyeR4781yw/XQ&#10;eqcGYp0dP1r8tCSA+tygZB203yEPO5bU3afu7OwQ1y/DXUGtCK+my82G/aYuqcqi12JtX+TrhXR7&#10;r+xY0XBMl7FRZZ43jnLvDczfrLO659nDlOq80O5bqKw59u9rV0YbelwRQcuyIIYAb5+zXS2nGp44&#10;F/V8YYKbzAnDI3fOw/kJ5HyDLCydAjFdE33vIwzlkcl0VAy0rxFCTPsqEcyHhku0TnzzHLtcpJCu&#10;mNUHFeu9tgV1+xzo82oRbXtkiyOD5pEJ9eh8tXeeH53DviLc7+257L7Irq8l4wbGmGBMIcOwXouD&#10;pC4vo0NfWvFex9p9vmGepg7B02E1NeBFqNHeylGF6/uEEPF8Lnmc/RPF+7329CuH88vinw3xKgI+&#10;4T57fJtv+LkKHuuagx5qUBpyS5Q+3JQf/hyX1LSGISeQy8aN0yisaUOwrohhLc4hyi5+ZQCmdmtJ&#10;fD1yEHJgOMTsKmNJYWyMiIiIIAERMR2Q+vODFhZ2EChkW0Cod3XL4aHyimt8j8dYKosXkRh/zj9/&#10;rHB0nHx9TQAcqO4vi4jH30sKBunM7Xx8jWvg83DylGuT5tUKcN96dSQo7X2H8c+97nw9E8s2G8WO&#10;fVpEewPn7ZnEewWi8Z14Xbh+RSy4Wizd21B9xf1+JNwefb8rDO+vLOi7LeIHmKZXClCbzYhpu0Mz&#10;cgzvlGjjrjj6fldwM5fvUdOLXgW2Rsjt3AcjrJnsjP0zYbJ3Ab5ayPsj68ioM6LvBjpzeuwJ52fP&#10;35Fr/5W8k1efgV2Xv+U7VnnhMPS8xSrBhJ+aLiXZn+sqf7Yeuq3D1Lop1V0YY6yse2Vq5/b/sASE&#10;NSCuIbdvCyrCXVE5rgmjtIcnQQ0uSqIjQwhZuJeMjGFkCkEWIWObA2HE0b0556xYedS9h+4w2i4e&#10;KA5BNi3TLov7TtwmN8OK9xWJkBjA6qK2PyNpqwpR5xyq+E0ZXWGzhOwmYtRF2HZg1LlINo73Gm5p&#10;25WvokA24h7rWke7GRlNy7wOZ/naerx7VqELa3S+vkVIM85MU3rJ4Z7p1+12w7/+67/i2/sbIIxf&#10;f/071lJAzqJLZjbHXAzz3uF+v8G75I4UeqTXnufy/los+3w+8F//9Vf8r//1v7E8H/iXv/zA+9sd&#10;39w3TJPP5yY1ITGE1aku9ZnJaAXvPL693/Evf/mBj49fwMz4/feP9HfXFXGdEJ5PxOSgKk7OECOW&#10;dYV8Ct5xB8Bl3K1hxcfPn1geT0zTjB+//JIEHeoRJ6mzx4ZEOucAYbRLARmESHrOojCey4JleSaW&#10;uN6/KYcUEm0MHTIYkz2Wp19LepGuF1gaByaMkYy6kOgchkiDTLIr+VObdX+wZ90WypB48nb+oDpP&#10;KMpFkbL6Ut7VwF8ih3ma4VMwCTjm9cAw1S3ju4jywkDEJly4dxMn8T51cFXXrQzvR53buA2Ldi2C&#10;o533aLfLTYBdTPBIGCwfwDDWxXt48/dVMLVBplbQ13UhhNCsI2yQPGUMSRWVY1xL+Ls6wPU69q/f&#10;O5ltgYCNQN0i5NJ9VdEzfW/fXMvdoneTHyOlaFFDSZ0JomyDwxs/q92Py3jjogXVCLTfvalGt/t6&#10;e0bV3JCjczqRbApi/brfB0qrwD7PtQC1PSujdBVoAZQFm84VKyRbUXiEyBqdl3rmvs5TIQQ8Hk+I&#10;MG4AJGN02m4NvZ8MkDcOadTrZ7676nYxpu6GItKrsYBQCwy8DcgdFTkqSmusWY40MS2g6Wsty4IQ&#10;I6Z5gkA296TR7ozIbOfiaTI9jrL9HLaY01/v0RpjP+PZ2XdkNrliZt0T5I+Mu3to3lfO9aM1Svfy&#10;rSGurkVwknMPbEGaDnVUxezZa79vxqF2PMMYRbSAxjXvRYggrCj0rsObGZKDw5kFS1jxXBaseR7/&#10;08T7MxFp7/deOrhKy+dMrWxicDKJNXSfZny/Cz5WwefK+KSIoG4xDfCQ9POOKAeRTXBsgz3ETHRo&#10;QsFyw3JlmzFnLuuaNxdSFkcSTu+XO6SivnYOsYgAgor3iCAELLJi4QWLrLhLQERiy6HhZI+DG3q2&#10;sk5k1tU5YsweVeSOFx06d9RKi/dpNzX0cuDi1q26RcHYtuirTjdHbbJ5DY2jQyHw6rOwbaOmQZvn&#10;nqhMxfVRJ+zWKntN0NoRczKrttnavIiGOBIejp7to83ukWj2R/55uQsIg7BaE0D7quB89fm6gpY5&#10;C3jtRcu9g8MfKp8dBHjuhYX21+LM6X/lel39jF8JAD46bJVNkwmdRb+56YSt+nkuPF+FVSmnbvBD&#10;53hBNSVRojUkm4MIbGDWuEghdE1opwsC/9Ezf1ZkA15DM52hyEYc4iv4sDMcW39g+ENi4Bf3Y5UB&#10;adY6qpsqvpzfskWBJMygDIuZratVNliHcmBVXieHIjLGEBBicuBKTO3aHBO+QfOJykGt29skDEi7&#10;9qV9WWJzp5AoV37WGxFMOAl9oCSIR4pAQOH3OudA3uQgXdgnHY2lVzrdSNToXv085TsDKVfJrE5X&#10;5oxRgUdIQLFlsdeQaGmE5fL9RgXtL3zP4pastJgiAm8xj/sF+YrFoZfmh1cyKq4VeEfbu+2z4kDg&#10;Ej5nilnCpotBBbkVHx8/8fNnFr8jF6Z1EgN8duABE5LAPPkJc0YMvL+/F2E88rPwV51ZvxL7W5rM&#10;iVWdyxrcCkKMTRhK2dszM8hRYSETgLf7jO/f3vD9/Q0f9w8sDw+OAazoKxG4/Ix554EpodvWGLE8&#10;F0yOMM3qDk3C5OfzgefnE0uISKQfFUG4yd7qMSpJmFaki01/bs9IIQR8fnzg999+x7I84fJ3cm/v&#10;8DfXfF+R1GFtw5H7eX/UBdYUFPb2oU2da3v2YZs1QU3/yKWurREGQo6KxrTdIzc+AYNEiirEa9FW&#10;qjiXuoXy3OoTwjaswXRTcXFJ2vnK+xRGWePQKw/dbUQzKUW8VLSkjeg8OgsX5BKQ+fEthrR2PyCj&#10;PNxOEZGH136LUeiEWFRR2okrImizX0G9Huq8bfccLhe81IyYNQwTMJ3CUxkRY1SHukqtiM1dR4QV&#10;WmMORXYuoVWqsJv0kmVdMholdRBVZytttJh+/Oq8qHdcyQklVB5kus37osj4GdJ7nbTg3AnAjDWs&#10;GR9EuGWHebnXZY5AQUsCFcOkuYdW+BvtN7ffrYqudlyOsC+92O423TJUBcSmq7/y2+2/a37CXndh&#10;03EwwL/U+5zmVM0EwI4wLEh4tVo8SmcUDbG175fur8vmi5z3Qm1RPsa0NqbiUxhqQTVXIxc2SBrx&#10;vy/ObcJpxT7XqVCxrGvac+bnuRXwLdKw4nDs2EjXnmwv9NY4peeyJtAYG+LDqMhwZPi8QnQ401LO&#10;dJozzPSuwRPSFKl7Tc6O/81nQUa9iUBc290h3dl6+/7YoMnLmp3vkKJxEk3TgcVtMJ0j7cgcvJvn&#10;rL9Gev+ejyeez+c/T7w/qp4ct6tcO4RSL/gWB1VOQgdw8x7fbnd8vwt+LhGfPiJKEs6zNSA9sCLw&#10;jjB7n/hE0Sahp0fatl0RAOTAKHJUQqO0gswxQjiYXxHgmDmWXENMiCDeAc6BSRDACKVS6EDB4+Fm&#10;TPTEjRbMLsDRBEe+qez24o9l3lnX02YyMhXjKy0xr7j9xk4i2o2dqQv1n/OP7TJoN+xu/7AsNkhy&#10;EBKXF4eNCGkZuMXtsfcdjbXL/KZ1Ux1dy7bAQSZ85ZqAdSYYaXv9aDI/4uVfZVxfcf68yni/WjzZ&#10;/Xwjno2UeL1hPMCVQuTVQubVEN2zRfCsSn6VTXf2Oa+ITXuFmLOugq8E4F5i3OF1Lv6VsbZ3CCcZ&#10;ZxzYA5YyD0dB0m3nvkVPoCIkBKdhzaONmLTA8RKACFDhKlvohZ23pXOQCo67To5E+6udAkcc/Vee&#10;/1fG1RV016vi3ZFrad+k0LF0v1BgOv0e/dR38tr9GtLvyciaWIoDvnseNgJsdsuYkLIYYxLyCts3&#10;/16IkBy4xzFuOCvpsByzyCJlTyiZc5rOembvo02s6q4LEeSr4CWu8tKZKhKBWMPVpAiynnzLU8dr&#10;3TtlXBDMPLGxJJQnVMSZUFrzfnnsRM5cXdDpPGZb3Hv3XnHtUe3iLIIoUPAgzq7tOnYN6lq6fZW0&#10;LMfzcS06HxlopBA2Pal2oirjmst6foQi2StCvzLnHK4fbSNlMRA1GqgWTnPelqJaoopArqJDRRhr&#10;XPHz8yf+9ve/4T//678Q1h/4+PjA8/kEEDHfJvjJ5VDFhDagjMcg5/H+7TuiEH77/QPPJWCeI243&#10;MZkKqTslufTv+Msvv2BdF0zeFXejPtOcTUwNtso5ODbBfC6Njft9xvv7DW9vN9xvM263GevKeC4B&#10;z2XBPdyz8EGd4O4S/idz7wlJxInMeC4rHuuKwDHd8Yy2ZfNcUC4IOO8TZkHHu3KUDR5149fN33dZ&#10;VqzLkgQDcs01sIHbEJ+Z/Pvh6b1gp/8UNzVk65wnc/YVK1mjLeTZsDyiS/uZ+txXwQTSHl02z0R+&#10;1jQfgIg2gqgV7KWsDTpOqnM2cesTtmldVzyfj+yQr1iJhL+14pSvwrApODCnjqSyXzLfdZ6mzO7m&#10;epYDWm5+s3+Stghnvx9k05Vmxw6Z4saeac465zeOWiTJwmkHA6f5NqLNL2CRXHzT60TFxOacxzzD&#10;CLU1WJmyUD35KWE7JPHsuetIsK7vUV5Dcf1PuXiQn0thQZS4OUsyp1ybFqcjJWPGahgFfWPm5Zi1&#10;mbq3zp2tGo4LG0bpQE7g2JV5pBb4BU5NcSoO2rwqtBkUnCpRjSZgQ6+tq13ytR4h9dI1S51ILf4E&#10;ZR9Djjr8R5+bNl4+e8Ss/gg353hpO3kIpuAliEGDctM9rQWKFHbuc2FVC1sx5qKr14yQVMyYpimZ&#10;ZIu4msdydyZhAJLDfddc1Gn2B/m+gYyRsdGWakjwui54Ph9Y1iUx+adciIFvtLLaYmdeIxt8t7pa&#10;K9xreqXuyeZ5SgUo53Ngqc2CMvkhUtfv2v1MXR5Buw/pM0vSdfYDSY2aIqX9+Ss0lCuZbnui+xEa&#10;erTfsjggW/TrMUCdw7TqM8CmMK1rp/28HCUj0jR0GwULaPE4LV7bGJOavaSZD0E1EFsyposYTqgU&#10;7IbzvA03pnq+36zTeS7zziOsqYPluayIgf854v0RQuGr7OJ+o99sIowrWSd2T8B98vh2n/FtueEj&#10;RKxCuf0ut0P7dOE9OUzOJcdVdnFoe3YJW+IqvDu9syUgCBDn4B1AjgEOQFxAvCL56k1Ls3AS7p0D&#10;Jg+ZCeyBAMbKeUDDgWjCMyyY3YLFr4hTALy0Qopp02gZ5tRsMpqAmO58cxV7sHdfL2NoOq6+dOLE&#10;q+Nq7DiWzfe+8r3spm4D7RUTraQMPVP1LFd8EDraX9qWpWp+70QMvo4zoaFPx24ne1PknjjWbi47&#10;tyWdC/hXKrCjyf5MfDpyD/af3wb87C4gQNsyJaatVceUzjkviOlfEfZeESKvuoyvFEiuVtqvYIeO&#10;CibDKvSF777HzDu6Jq8EHO/NaV/u8mgMFr143+pMJbMY20p/BXvK8D0Ix4W6MxRHZde7MtE1NS3q&#10;1ogGJbUt5V3BYvXt61eKVVdDkK5ivF7dt7xqMrhaABu7PGjAXUbDeH21w2DvO20C679UIOjq0bm+&#10;1JR6TXfSKARRD0ZJoO8F+1CEegkZmxA47+PYtB1zDrWN5bBsD9XijAu3E0/BtbU+GSsS67hC2hnM&#10;aY3wzkG8uvK0ZZ/hIZXJCmrE97N9zLawhsyRzwfIbuem5otoLrTl2kvGfFDprtjed3s4ssJ930be&#10;7rt8je6QAAAgAElEQVRlc8DQ/QDBlY6N9Pm4dDToZ7DmgOY7DzqUtoNOMV1mj2sE+YIvsfkdZN2G&#10;aNA8R/uOs73X0Zp2On9JV58DCgqxuc1mS8JR8UY5uLOBNqXzynN54P/81/+DefL4l19+wfJ84rdf&#10;/45pJviJAMx5L+PhkAQGcQ7T7YbvP74jRuDxWPHz5xOPxwOTd7jfZ/jc7y2czj23+Ybv378jrHPO&#10;sXClCEdknqFSiErCqjgursu0L0vPYwrLdPBTdjx7B4ZgDQFrCMlNbYVtQRYtCSHEHNCYTE3MiTm8&#10;ritCVMa+5DxIUzB3roibfvIJZWpCUbWgKFSnCJ1HXBZ952kGRDD5LHiO9jclr4F2C3VykP1RnNzS&#10;zyVkDXtN6N4mgkmFcg/jtj4OImyKTCqWmS6Eo4I2Obcp/kkJYeZSRCv7AE7F1YI2clTE+Rgiwrpg&#10;eT4Qwgo/edxut2Q2INeYsoq4phkfwmB2LaJGBoiPzuGMTkhHJ8Bvn29jrjBtbGnqlioEtjdlyJ4+&#10;PPNscHW5WCZ1nJf95Sa81uLWMroo46iquO2y6O/S3MBTxlulsd6bfqxQr59bi03ee0zzVDIwHLsU&#10;Jh8CQgi5K6D+7O12q9kR9rqTEZ5V/OT0ffV6JrMjck5C/c4CRWFJKVLY/9lnSZhTd1mZG1wNmSWk&#10;QknGdo2QQXqPyyvrmIrcERK2XYF6vafJl+wMLQwoaqcWV9r8GBJgmlwNeT1Ye+qYBpy5BptAbFcL&#10;f8wRYV3BMcJ7YJ7uYGGEGPMzq58ZpVir3WFOXClKWCyOBgBTUt2LqF0CaCEpayEXdah0XhnkFZDD&#10;yzmbBhxYCEDC+nHkLNx/4rk8EcKa78EEnvxmp1s7FrHZm9oKSfvMpvmsdpuk+eF2m1N2ENXx4Yw2&#10;KaJG3miwQb4pjKHHvADjjgzTkZ32WFI6EaTrCugxRVf2NSPh+cpZ5hUztn4X231ghXez/WuilKyx&#10;RUxxtu/60NdPxmqB9xUNKk2DHW9X2M6wSmby1YJxeSbFdt7nwqHfiva2AEODQ57F6urPT9ME5x3i&#10;g/F8LoiBL59vv+S8f1UIfvVg3PPgyiSkkzcRbt7h/XbDjzfGxxrxDII15tCkfBCb/YTbNCXXfXG0&#10;2MWhFe5r68amIJi59AzmtQj3RFzckhpCxd4B3qV03YnAExCIEVggxPCREN2M6AJCDAi8gjlAfNRd&#10;WKnytK7NcWt7BzEvwUojAf9sc3Z2gBk6bbuKZstMbDsDLvFAT4Tn9s+PgyjHSfZSH0ZzuBTr2FJR&#10;wP4MbYsj/X0gMwnQYBOITsw/YnS332lUTJGG4Vk+5oGgLfak221Ye/TSFQf+qFp7Nh+8FlZ83VE7&#10;rOIODtUqBrDdMx+4pvbG6554/YrQd1XIvCrm7ec6XAmCkctC+KuO07Px/kob3tWiz1cCdk8PW/Uh&#10;26CUajcUipvO2Q3YyIlKXagj6jyCg2CvI2bhNki5zmUyKDrKzr242nZv/3tPuH+pEIx91M0rwv0R&#10;Ku7VotArz+b1wFrrNkbjKrzasXIl3FhOinPHxQIrKkgffbwJpk2iipgsGWNqMJx7Np2MSbCPGZXT&#10;8/ArgoGFs9EiVjelEeWLQNeFM0uDRVSxXv8g5x+pCF4QOZLdr0kZI3IgiUVI2kNejJ7TnkdqFPBu&#10;Te7qDlmQcubAVxjAUDxky2nZY6T2PO29PcfoEJLejJtxlD4bJbwEudrhYASOWjyXS8V77WaAwSro&#10;frIUaboi6Na8IIfr36th4Je6aLDZ1g1+jxqRsJgBcw6DMsK9o67YkcwkYV3xt7//FY+PD7zd7ilo&#10;kVd8+zZDZMH3b2/wlNyQ62NOmNBpxnefzj6Tn/B2f4P3n3h8PvJz8o77LR3/whoR1pAFbFdQCUm4&#10;bkPhigCRMxecS4WCcgbihNqZpinvs5KD1U0q4id8gfK4nUuIhBhCXYsIWUQC5vmG2+2Oyc9AdvrG&#10;HLbJMZ+/ujBZDelUV39dox1cLjS0ph2Tq5YP1N473Oap/N5473JcBLbPvgxQYk0TiUh2tVcjEbm2&#10;a7kp1PV779ZXcLLH7DFP0m1PaIMCaEI7bcJcPveqy1TDtiXb2lSZaYqPVJ1TyXGf5pvIMXVxkAqs&#10;VbhPRUtqBJbWXYuyB+m50aMz7H7HJ3UGKMCGHFUsHbpw38w3Lt4/t1vcty58NHs06QJDzVggZBzW&#10;nEMv+zO2y2GydV3UQBNHLmOyUF7T+wnzfCuIG5sPdGVO7MMctXsOmAseZ+oCTFu8Z3ueduQgDs08&#10;TkDjTLd7bKBF54lBSQ3XUh0bPhUyGhSmc5jnebC/FDSBOrDyQDaTgjJ+pi8iqWDrTCdB2uuokOec&#10;M8WeDr9JBE8ezm2xeaNiy55ZMnUb2NDeJARzJEh20vvJ4/39DUJI4bM5+6DgXZjAajUo+TJU1oqE&#10;T0qB5JQFdzIZYPU+xZprhJyDUURtKp1zkRnMoYioacpJ5ynmUPBugOS5QyreZ6iVVVZ66pIwYmrp&#10;oEwsei1Sxxjw+fkJyYiceZ4x+SkjlaaCCev3esyxhJDqONCuCzsedF7cm590HtXro8Ut0GCyHzyf&#10;fSFzVETuxeerhr8rOk///vZaFeOlqyYRGUs11eTQraU98qsK7q4WWM1ri9lTbVHInWHO8OuldFBW&#10;nCS5evF7w5pILRQStXN/wgvWLsVpmjBNeV8TY3LdRza5IP8/iPevHWLPX3t7wHa4ice3GXjegY8l&#10;4nMJeIaASIJkfCfMs8M8e8yzz2E5umFwuf1GRXcprUfNGSszXiNHRA6IcQWHFYgroNicfGBhEcQK&#10;SUrCvSdEl5z3UfJGhlx6LQ5gWcGyIvCSBHw3geCH4umuM67fbCmu5UCgGok/Z5iGfVd750q5NB7k&#10;pbFxhGcQ6wiD7BykaFMA6dO+Rxzkcr1QD5YwLsP2Phi3GrZ8SFC78P/xwMZ29j5KGm83rTh1J18R&#10;QMcbiGtFvb1gyyufqdmUHLmLtKRLZnGQbTB0Lwy+wiV+dT67Oo++yko+mm9fFf6v5l185Rndm2fO&#10;xlEbhPiakHs2vo8KCqNNYGlx3xW8eCOQb5ynuoGQbVFQ55k+JHKPV3gmiB1hia4WRfb4/6N7/co/&#10;Z/ilK+PprGB0xVl7Vlw6EkMvCf+DA6VOQqXTr56sD5//UQHxlS6mVwoifUck2bDRju9rW2SLI5LN&#10;3ikztFPwbN14czn4SBbmuAShhRAQymEui3ZdK/34s1PrqjX7cUnWRIjLbHxOaA3J4ZsU1SiSimvK&#10;JE+H1SQmgM8Fjv5gV12MRrung/2PFeVMiHsTZIltZ4xtk1fHk+WFngl7NGDZy3Ds5E/hAOJBYNsL&#10;Z4QSCke8LYyYgOLR2BwFt11dR49wkqM98iv7hO1c1OXnFNRILIgIHWP2+yZcQXI0x3XF77/9CrBg&#10;moAYb3BYEJd33G93ePL4YADk8f3HX/Dt+18AJBHt2/dv+PF44q9/+zsenw/MU3LFO6LiZC94UBZM&#10;zmcR22fRxOJ/kpAi6mDNLlgtsqnAqwKH84R59rjdPFaewCxwnuAnDy8O3gdEfuSzWfoVQ+Jbz7c7&#10;7m/veHv/hm/fvuP5fBbWNEdOJm3SDkqXD8fbvrUkWBKSwV9Ky3oRihXzkHnQk59xv8/pPWgfRyWm&#10;cHSGKeizUZDFSeR8C8cMyq5f57Knk1vczlHwqeyMvc36ofM5ZUyB7HcSle53r6K4b84xIhU7m9zx&#10;yRnDJi+u7roDCA7ep/ea51sS/sKa1gZmhDWCkAo6/XrTdxaoQCLcFhesy1vnXtv1cHSuGTvwsWNa&#10;s9deGgH3qKBr14Oel61jUESDyV3uYnG4zbeUwWDmyOG4G/CxmdsgZO8d5nkCwAiBmmDOPdOPInn8&#10;6jHf5szPb7EfjfuUFGMx6NruCl9J8E/OaSndBlyCH5v+VeGElRNukSHd9y7vk9FaBOWrt8VwXSOH&#10;19Q6gUtWAXc4JFMkdBXdRbmDRIuzy7IkJNk04Xa7Z+GZ6i8ryhIazaF3Wl9hj1f8h6svT4AnB3GE&#10;EJIuNs8T7m93uDznL8tS91FSzzNkdJQes6RrVsHcFJexa/aHCZlUccIjLBFKhkbMa2I7ZyVUjy9F&#10;Pw0btR0Thb8/KFzW7+IKbUExbc6n8RFCwOfnB9Z1xf1+r9/V9edVzvqCNIWtTUGGCI58/uUG+SGd&#10;4O5a0V9NF1fCYZtCZl6/9bPpnrBH2YyMYaOMi9HeaO/8bAsHIYRatO6Mv4ITdz/t77FtLkqPn2qL&#10;rGL8d2OsdJ9tJVHqHELVMEymY63PqKhaIsrYb/JU0mQD7xPi0Gc84bKueC5PrLko9f+JeC87bXp/&#10;1uttD2kp8GlyhDfn8P1+wy8h4mNd8Qj/L3tv0205kiOJwfleRGZ295yj0X/TVkv9HW211Y+cM1UV&#10;celaXDoJdwcMBufNUS3I09WZGfHevaTTPwCDwey3/D7b2HaR+pKtvNspvr6KvJS+4FW93ZVunK6U&#10;yrnp73IcEK9d5PWS+vu37K9f8nv/fbR8yVtfUYrUryLlxyb1e5P6tcmrFPm9vw1r3x055W3msv2S&#10;X69f8uv1rwPIf7kvLWYnqgrasUNfuox9hS8LpkQg48WH6hlimG2dB464otGlAVj7XfvUftasx07z&#10;sl6M/K4Q0iC7qzyHgzpNvTcMTz0wKiPb4umORUZ5EwDgGGy1dvmR+WuxRxgAzXs2HShGTGzvz7y5&#10;O5BjFKzK67GzhQwWRMzI4WRBcrZqbjES2WIsw46PTGm9+TomJNE8it4fqz8+fkcXkJo7TOkAs4mp&#10;qpnUjsyR1aGjJUhOgL8KZIl5Cfpd4+cVgJ6RI/I0plE3DTIAzPhTWMCHeU5pqQ9yvTJzayLMlMvY&#10;vmj5hPDsLPTZGb3j5U6fagf6+8kMfz/LqzbSw9uY9nczq2xAyvG/V60nSP96vVu32/9enbas3XWi&#10;WZZVmjRikX2rU6G27iKyvb+37NvRkbmdzTHvtvajlV0uKZA3Ub/KVovIVhUD1S6w+AWnS3aHKa6N&#10;TKn+JfSdM0iyxwMXxzV5/bfqJKrjuXn5UIkBLGbPuvZ8X6fEiSnyq5KwAouxmcIa6/OCZMO4tVMV&#10;s2s2cz5lh0b2aEugReT7xxvQ3EqRP39+y58/v+T1+i2//vUv+Y+ff8jP7x/yr3/9foPj25EcHpIZ&#10;f/7xh/zXf/6X/M//+Q/5xz//Ib9+/ZbfP/Yz6f3zzz/lP/7jP+Uf//znAWArZvWxLt8dModsldKk&#10;3bbtLb3z9svs2NkNEPr5x4/3Gpddfr/egP5bluH7zaqvRaq83oz5ryL7XmT7/pIfP9/M+z//+kv+&#10;t//+v8u+7/L9/XUWP9rU6M7toVtl3osVAPV1GTI2E9Tv7zfD8ufPH5eEQ1d4rRcjW3IGgJO8XLkK&#10;iqdZdH0DbO+uhstkcjy3UMcbjAs6P5QLZLIIXa/X670nHkxqfQ+XgbGcxLhS3yzdutfL26TuB9D+&#10;9ZbNKEW+jvn5/f0tv39/i/zzn2/96gZ27O+8u5Rdtn0X+fo68vGmo75LPbovXq9dmaEWlwFqeUP1&#10;3c3qf0UlEWXunpCuo2vAKWpMnmmmoc1LoIryCBg+9y3n9OP0iOglUqvCMZo8kOpYkstnpi9qXAx8&#10;XYC38rP2779//5Zfv34d5EeRn3/8PIFvPS+1tnsvfSQKDG6AdW8iXQ7J4m3f3xIqh0b6dsptfMte&#10;RMqr7/gQJRfTGPvlkM3bW4GpldpqKwDUU7valma9utFFMf/P7qMiEzjcmOetyLUfXj2v1y7/+ucv&#10;+ec//yk//xD5/vpxya8cTOyrU62oDsI6kREL2HfGGLm9q/bg5eh2qfsm3z9+yB9//CHf3z9OL4Of&#10;5ecJFu+vl7xeStzvBO2/DhNP6eQ/ar2A+6pinX4dKg+ugzh7kVi20wz6TZzQFTVV6Pn+kio/usLC&#10;dkhyab/MOozJu0DzdVEr67XH/f79W6SIfO9fUrZynKFbRw7YDp37fszfBdBDMcgtsJazsLzBDsAz&#10;BtrK9P1dQWmv1JxAEYoG7jWwPprhIp16j/TbnlsXxSZT3XqtXDNn1wWb0u/vX19fZ0FovMdRypDN&#10;E1ssM8XPpXYGuqPnqBdfX+ezvDtd6iXRo2OA1+nh8E/59euX1P1vlM0ZQcdVBmgG3OmZi/Ugt7+D&#10;2P/a/5D/8etf8j9+/Uv+JUfVtr5E9t+yyS5fB6PjYopc7MbW5q0Tq7PyeWTap/nbaxf5/ZLyeh8G&#10;zT27HhqKpWxSvr9Efv6U8vMP2X/8EPkqUuvvdyCyi0h5HWy0Q/N1/y1v7/cGhNeT5VaJpGgKVLox&#10;TUhCLLwvbcBRHAaHzViULmBkCwV2glmM5NIam63fMUrn1TQ8e+0P56L5fIVnXlo9OgB4jAxBIpDb&#10;MxlB79n7Wa3VWklZGQ/E0BXYuROg+nMLPGM8d7Xp3aWLGpk2rq4JD+jtjAnV5n0Vv2TS68XzuMAD&#10;FIE0aM9lihOo8o9kd6776QGhS4u2mFiplXizMjhTCyLx/B1LYigmnH9XZWLdz9JTeC+z2LJv/LZM&#10;/hrReo/GJvKqQBIaVMBDsPKZQC8yR47uDQGIkYFyaWbCWr/y+HctE5P1+FC/ecm4WAH3sDOh/S8F&#10;sktWJicAJB3Q/mpd3+VVdev/690qXV8n27Vbn3JJmO0HGPQG7d+fI6UoVucbYt8VU2c8T5ouei8O&#10;9y7alkMrvg4GaG/d3v3SM95Fqmyyn+3wcrBvD5be15eUOnfGCLFmxzlXF+JmHavWo5vT63DSoIwN&#10;MJahSN/Oa6uNWjrt53LqKw+xs0oMUUFhjCs6bVyju1Sq7p7Y3fjIW+vWnjdq8mcISKzsm455Lz3W&#10;xlg+TAvbeJUeWD0N+0qRnz++5Y8/f8rPH9/y4/tLtiLy+5//kP/5P/4hf37/kD9+/iX/+dd/yD++&#10;f8lrF/nzjz/k++vNcv/9+i1bKfLXX3/Kf/3nf8qvX7/k16/3OiuHGegff27yX4eecN13+f3rl/z+&#10;/fvNwmxFtgNE3mVXMVbtGKzb19dhXPgGIv766y/5169f8uu1y4/XS37sP6T+eg3nZQN0mnnywRDd&#10;vuTH9w/58ePHWy7ov/032aTKzx/f73zu9ZLfL5Gvr9LJQzR2pAyykJfTkQInmqTIARx+d+zNTbav&#10;KnVves1jcWXUUuZy5wZ2tu95vV4KxL9GdwToLRBErxu95uIONlX423pd33F+7/tLfv0W+X59y/f3&#10;t2hZgp4eWZVcy/vefv16d6x///wpP8973g+28nvulQN0azlaA7Dez/n7NJkth9TU28j08kx5j//M&#10;ftS5hwancAFulIMdn1GV4k95uHKxups6tVEMscxgpx6Rin2N9v19oul9ZZRDFaUH/QaSvxUIX0/G&#10;+mlsa4CsVj7R5EP0vmzNz368ypSzj3JvuzJ91QfOfoCqr9dLvhpI97XJtotUlVs1uZUzVijvs34f&#10;GPt1HyR5SpHyVQb5o3mtNEmWUy6oO0/Hzv93N04dmPJt7PZ9l++vb4VHyIARzOeuiLhyOWbMOXYo&#10;n4lLOc/2Wqr8/OOP0yT6tdfLR2fbpOx7371YinyVQcJI9BrTShX7G3gvuwL3v2Q7iKv7vjseguX0&#10;JNiryOsINrYT/D7+u7bYbBtymjdj/ioivX0del+IazxbJ2eTu5Ei8irvOLMUkb/++utk3TcQuk6S&#10;h9LJ3M1rfFOELZKUuF174fh5b6+J/e3ZUqspE6SJLPqsuJ5178dbnUOaUDAWLixJOC+va//THahn&#10;Ickglux1t9INqCDy/f19gve9NFGZioUIo+rG1ohB55vxia3X8/dFmq+vr9MjaPv6Or0QStkOA+bf&#10;59zdyXSv1DsUved6rud6rud6rud6rud6rud6rud6rud6rud6rud6rud6ruf6+LU9Q/Bcz/Vcz/Vc&#10;z/Vcz/Vcz/Vcz/Vcz/Vcz/Vcz/Vcz/Vcz/XvdT3g/XM913M913M913M913M913M913M913M913M9&#10;13M913M917/Z9YD3z/Vcz/Vcz/Vcz/Vcz/Vcz/Vcz/Vcz/Vcz/Vcz/Vcz/Vc/2bXA94/13M913M9&#10;13M913M913M913M913M913M913M913M913P9m10PeP9cz/Vcz/Vcz/Vcz/Vcz/Vcz/Vcz/Vcz/Vc&#10;z/Vcz/Vcz/Vvdj3g/XM913M913M913M913M913M913M913M913M913M913M917/Z9YD3z/Vcz/Vc&#10;z/Vcz/Vcz/Vcz/Vcz/Vcz/Vcz/Vcz/Vcz/Vc/2bXA94/13M913M913M913M913M913M913M913M9&#10;13M913M913P9m10PeP9cz/Vcz/Vcz/Vcz/Vcz/Vcz/Vcz/Vcz/Vcz/Vcz/Vcz/Vvdj3g/XM913M9&#10;13M913M913M913M913M913M913M913M913M917/Z9YD3z/Vcz/Vcz/Vcz/Vcz/Vcz/Vcz/Vcz/Vc&#10;z/Vcz/Vcz/Vc/2bXd+aH/9//5/8WkSIiVWptf1qklHL+zPtfq9TjB9o/SymybZuIFKn1/ef7vkut&#10;Vf3d9fP6ev/M+V+y77uIiPk7/b2U7nNKKdN96b9rP6//7v2vpXuO/uf0vY3fW87PaH/Wntm6v/Ee&#10;rc9sz27dy/h5/XNcf99+r32X9X3td8Z79cYJ/a60ZzLGCd1D+/tt286fmd6bFCnk/LXGpx5zuVyT&#10;9/h3kTrM38zn6mcz39lezXfVnlGPszVO3v1Y8we9Mz0frZ/vFnYR9571vbb/tt6Z+dnDOHtrQD/3&#10;+6+r+Xf6u/XYt2vbNinq18/7L0WkVtmPCTGOmfeevftE+4+1RqN55e0DzO9F3zfOr23bus+J7ht9&#10;Z3Qves6gn2HW3PjvbZz02Ot5gsYF7afoXtv36nNN3wea39Znje9iXLNFT2bZwnlpzcVxLKyzw9tD&#10;rHH09iF01ozrZjzLvTMA3X8/DuNziH2mgLlmjRl7jqL55O9zFe43+nu9fTham9ZYeffqx0H82mF/&#10;dlzT6PyI4h303Xfulb2iOcLs0+PzRGuJOUe8fXgcS+bZorGJ9lNvnXjr2vudaH/31jCKh/Re7OUo&#10;3jqKzopo/4VnVfHjX2t8o5gm2pfR3Iv2CL0fRWev9bPRHhv9vHfv1vlmxQpeDDTmuNH60eeY/p3M&#10;PqLv+/r+9vn7kXP2mVIL4Of7289ctsUrKE4b7ujAAK5897qXcmsPRTEIOr/G/Muaw+NnW+9rxBfY&#10;uC26z3csWE/sRGMb6By05hazX4zvfrirDq/R47Tvexe3zjjApjCOOqWL1jNF2MK2bV2+j96PtZ69&#10;PQqtfevvrbmCxl2v4XGftc4nJg6O9lRv79O4Q8tDEI6CYiAmlojwjmn/b2PlnBMeRmbFUN6aiGJ1&#10;Ni9i8zMmbtPjZOXvVszq5QEWhhad+dl8PIphrD0iytPR93r3asVGEWZ8xnOv1/vn5do/SylS5f1n&#10;teE942lV1L+UYJ898MNoraBzav77Iv/H//l/fQ68r7UowH56SrHeUz+x+IN8fJHXZ+zTRLUmnTdx&#10;vQTFTrT6pD8D4r4/o5yHVxSgWp8zbrZ6A2YBObRJjJ+NEgXrQIp+fhpT8RcpWrT4wK1TkMgkKedn&#10;qppCGWOatTzdTQTLFV3DdcIkwcz8Re9lBHfGYKm7jwC4b0C6BwhECS4DNho7hHk/KPno5tQQaVYR&#10;Ka2KU6UrCWXvzUtOM8GENS4oaIu+Z3zXKHmOwKFVAIs5vMMikhPQMYEvA5RmwLUMKOiB5QwQxAeT&#10;RUqpVACbeY5oHkf7EHpPVrEvOr9XgO9537jO5miMo8LSSiIfBfjRd6F3EM095kxhE85oHqPEaizU&#10;sAXBKKHxihneGh/3RhZ8Z8c4ApM9YH98H5lEbCVeuZN0oQIQKsbcOVu8/ZopQLCEH+8z2RjW2wcY&#10;MNgGWquYOSYJ+GaLdMye94lC/up8YeJ+5p69uNUiOmUKW9m/zxbmZiC9Dv+cZ4oFwL/jhuICmbiI&#10;ZOcAzAytQS40nk8MOQkRANi55BUDUa4UEZB0OvUurtSwyOEVliJi0PXvRaLliPahTPG/H69Kg4SI&#10;HMKQK5j5FOEIDAEBnT2I1DB+zojJRPlMZq568Y31vSgXjWJGROTxiCNT4RacgSw+ZN27t99b2ACz&#10;FpiYgAXbmXMtS5qL5vdqLOjNCy+W7sZKxxutwLLXEwPM5PurMWI9KtiN29bfnxzE3SpivWOVJnqY&#10;yTU+B2aUJK/gn4/f3bcsXDjZ75nmTOAXMZ+uTX6nByHzuW2u+dhqWR6fxu6LgpOVwC8CXdBibhVZ&#10;5nAaK7sW8wOyVkSkFjE58ohxf2fxZtliJvBXY7YtMw7m+6jcgrYCUa/iyCRlCOyAYAOYI9FU9ubi&#10;SqASBYNMZV0v6yJHUamK7FLlzGFKbq1HzzcyWNx7WkguvMDPCuitgGpMCuCaIPYwpgiV2f+ijgfv&#10;OZlEJLNmoko6KsAxBaCVYL2tzr4jBRcTsmvNAhGZfZjZYyIgbmV+RHFBO+t7AmtZBhRZcAgl3lGx&#10;BAX83ud5IAYL1jFgsb3XtjmJCyjeM6E/YwpiEfiVZV5FhU424fg7GP3/fwD5d0GP7Bry5jD7PWge&#10;RYXvqKgXse6ye1mUz3jsTqbIzcaQbLepR8Rg5hEbn2eA8uyZweZX3v7cyFFRcWY1nvNiSXxuFDdv&#10;9eJkD0DOdCbajPwLAWFAMC9v8oA6lniAiqCrhUu0DjB423fq96oC8b0zZ4u9TxbzHK513l80e9oi&#10;IvV/hmKRmho/1LF9J4+Ixi7K6SLQ/243nvUOvY6H6Bmtd9f2qNbVYAOQa/uh10ERxZ9WbpntgmW6&#10;ohjFCCbGzXQvRmcOU8Tn1rTQhcRVPNErvoyM+/O5rHNCimylyF4u0Hw19kTnhX8eFYXt+mtsVGAY&#10;90h4XwrfZHOSldz/FnhvT/TqBgvXgSBwMCxZl+uh8gkTYknNG6gG7TMHd//fPSCOq8/Z1m8r2RdD&#10;HK8AACAASURBVM5s7N4G4zHAxvYntLEiVlsH4B9/htpdvDFyq9UL8bwFtLMSJ8x7Y8DVEzgO5AAQ&#10;gBklWWzwQzG/QSdCKf5Bje4TMeQiOQNLFmUMTMbn0n/fHUoKwFd8lbd0EglOrBTo0MGUZbKODGYm&#10;qVkJfBHzMAI6MonXSoA+7sUrQFIkPcYUE5h5Ee0P1lk43ydXOBsD+eyZYRXFvCJQJhCPxtSb2+Pn&#10;Z9m673FDreRrgGokJRF1Hnlr25PqQK3eUXBoJaZsMTiKrUZWCgvUZcYZgaZobmYKFCEpIckKzgAJ&#10;6GcypJQIuGT2rWznCDs2rDyPF+tGsovZQou3JjzJGGtPZGPGTLdCpuC3ksNFcj8W0WccKyQnxOz3&#10;0f5JgxuJ8545x1mpVSbG8vZpZh5miiNZia4L3K3Le7Q9P2yA1+q0098xgo9Issl7ZwwTd+XcWSne&#10;Xr+zp/LSzFmFQPsef9GfJzCGtPLj+T2j5+7fPTNWEalwhWSRkYBh9i4GXGbzxpENjuRisrm+JduJ&#10;8BtrzURSox7Jc1R18KRPvM9CxVB23XrSw5l1jwpy2Rx4dR1nsAdWMjAjB5c5g85zpPZ/Ug6UZZfq&#10;5jsZMipSDplJsnUilF9AvcLhToWJ2pBq0ZTjFRzCK5AhRRg2pvvO34zXFnUx2O3gty3QWRdP677N&#10;D3odLhGgoQ8MzUREle3r74vz51nQqMq2Yc0/FCQy4GW/WY73/p5wEdj+KTYhCpy6d+kg7RmpmCXA&#10;b6iIIb1DtvJoAZFWsKNbiKr+vLoOtLeD2At8XdaA0/lABT6mRFahDjtUeIoOaOYAsQ4CT4/OS7jt&#10;B1kr4jBFIBbA95L5DNiTae/PFL6YQhULIJRE+6SVfLEMMYvBbBWNV4IyFjzywJ4sWNaftfUsoFm6&#10;tiut+JkA2dr7MjJxzB5kMbIyBSqLBKDPSibgyoKbbIHVG7uINeQVVKzYA8k+MD4MKJaYEz3d3VAH&#10;MIfrbola+dFcihJcVECMCsRWYujJXEUyANFaQG3ZmaJAtoCeTTZZwGMl0WX2cvYc+ES8y5xTWTIF&#10;Kgaw+0h01kfybHffq7W2UKyS0d5HxYPp3E4ULjJFRe/+Rn1u9nxg9LSzczmSb/Dyv4tsiGVeI2DS&#10;Bols5jeTd/n3y3hizUVztH9ngXy05uwztZcWisCbKN/J7aOzdM7smTTvX5EEqT8efWHA8gT0gN25&#10;8FPc3/dAL0bWNyJZsp0zmWJyFqTNsvqR5FdEFFvpdGK66TN5SPZ8zowt63N2J4dFZ2u0L0d7auTN&#10;wOwPK91hHmZj3sf5S73MsvYxQN9nxeWstKBHCH5r2/fv5OvrSxX77T2ykTk1dgcmgpSaixu6HW4B&#10;uF8C71ti1m6hN8vzE3XP7KZp9DYNuH5DrWb7gw9GlfN3WpGh/3wPUC/mQiBG4zz8ru/TRQQsC2OB&#10;mKhVs6+e6qKGSCnbGYBFh40upoxBMruRMSDNNFInC78/MKtImPyOAXwzodB1sm7htQCivfehbaaO&#10;1cFxsyjXPXeLTM9OUAmu3VgaAUL7epucQgVo1lzZVbA4DL5qVyrS1d/OiqPS8Op2mGIuG6962hi+&#10;Ubt7Jii35pRlApoxL1oFTa37iUA3zUxjTeysMbPGNToQ2aDFKk55iXL28szFPUA7wyxEkhuR4REC&#10;pyKzPAaEQH/PJqD4edt6Lu77Y1grGfkLZowzBQAU/LIBP6OD2/Y+tlsBMfwY1uz49+MeEDEI2T3J&#10;imuitmTGGIvZ/+y9p8VhxTAW71u4kOQZ2osyhQa2+Jgp0twx6M6sd1aikCl8eIkXU0Bc1UJndJOz&#10;7FcEfMf63Ny+Z63NiJXoxRxeh2cE9ETz7U7HBypcR/eB5K60TAN6BsY7AnlBeM8Y6UkjBigEYJp+&#10;7pHs1QAwRnIqDPCFOlJXAH4MNInKYzWAb50tdfodzfC2iwhxh3Z7d62rKgIdo/Mo0+WH3mMUQ654&#10;tWCN+wvgt5nx5YxhbPNZMf/Mjl1m5jwr7WBp6uul8pY4rupeJVRc8GSGNHkTFd65WKZ04+jl58xZ&#10;aAGnaO5EeQdTHIukVMbxHH33IuLoSqHQIsh5uT5zdmY7Glc6qFlJSKYYznRD4sIezquivALNHeSV&#10;sSJdiyWKi0bgzj/Za5XCgOABEG/FlNf5Upx9bzu9DGHBxCoQ6k3N2mYHhbp+KIo4R+dFSpfe/0Ha&#10;fbp7+Q3wvpnavP8Zt4jPm0N/U7pCO46OZhVGQd5l1tdGazNY82Vg8A8AspoUEaN5DkysCe4vIgRq&#10;cizZGaC13N1tMKCZ/qoDt3W6kHpjGcmWczyLSKnlnNTXEJX3wi44iGr/69rl3Qleerx5K+cAvUH7&#10;KvtuVAz1fUtRR7yW6KmdOUV1q/bj+u67D+pZ+CtXhaHINTbBBuoxDs5gp/QFEz3d69BGVPoJNAD6&#10;epJwIIQXAFkbviXNZDnIW8A9y4Bfrdqv6qNGWtNRV0KUcDCtbxkQgAESmOCDmRMsQH0HWIyT1Roy&#10;mJmft9g+OvBgWuMjOZoYPM2NV0b6zEusom4U5vujgDdinKxcZ2ckURxBsgde4ZrxQIjed8ZcsREc&#10;rthMJ7tXQMuyHNHzMRJf/c8UAxAq1OcxCQQyuWPWXLTWPmXCyYABDDieAW99Y63yEfabl3je1SRn&#10;CQssI5Id8+z5xDyrx2ZkQEhmr0T7bgbEt1jtbAFar0EdsyEda+aMyBjsRussL/XSS3KWZmx3tP1f&#10;+6rdTcNK3SBDdqsgtQKqjbEJNgS2ZFQ8sLkMCIYm/fQMRqYA4xVYGKkO79xgCC3MOH/Ku6FnkpeJ&#10;nd6f6eU8M5tSwejJNxYCrnPWx1MsM2Efg/ELcmMB4LqHOigvlAGX0c9cQ6wCyS5FuAnax+a57Us8&#10;zfcz419MB82qFBKSmLK+w9O0R/hSxpsDGUKPEmqZnNnrjuEKPPaZxEoVZjtOmZ9niz93fFeY+Oee&#10;vOg1p9o7bfuAKW/VcMRyYUZvEn49BcMigmaLIzL3qQuDY+6j98Ap12o363X2DDBrX5oo57ZxSu5I&#10;7bHHcW0UnbGdFKdOnaaRbJm1mALvrxZ9Ltmc/65OybS1WbMswHmBWhvSCG7Ps41pF8IsPOug4zdA&#10;ukWxlIPRXacOhFr3UAe5/b0dBKwlBV6iaIHhZTs2lBEQKwW21rFJ+fkz6lz22DYtHA8TCSn+FPak&#10;aPRattCjaT6WvpBAJnvT+2mSPOUqE3Rg1TBhu3GbwsfhkW8C4GxSy3oPRGDEHe25qG0LMek+CfiM&#10;CfaK5IHFHkfApJdQZXTxPHCM0fq7A5plWs/YxG30/rDm95jYfAow8o3bKzU3o6IQYuGiBCB6tohp&#10;uGLwieQkcPt1fm9h59xKASoaVxSL2J/hrYErkc4YSGeARnTma3DBMgdmwLpP+LpEADerDcruiwiw&#10;Qns3Mh3L7JfRGcB+l+eFhBJuX8YJgYZ8Nxo6xyL/oqg4yMYtUbKZZUMzkjlon/aYahEoE3VvMOvI&#10;8iBBcR0CaLKx2wqwGo3TfDaKSNkOpn3Lq/YuoYz8FthuyOyzZgr0TH52feYIZuZM0r25zZ6h6Bxn&#10;2KXRGh4LViuGll4XVCb26MEmOxdHZ+actZUhr6+m74BlKOvJ7HlxVv85ev8S6Q15kVxSBUC5XSDz&#10;1ltG3sQauwvwi/amIh6JbQQ3EWA+ztNI5z/bNXaOk5pEGYm+8d6RJIsVp79eL7qgzPqvZMBz1JnO&#10;YJdZaRvmGdj8IFNszpAI0P2MRMgxtmB9tDoAX2Fc1SnWIAA/isn1Z2giLhi8iaRbTkKtc840oq7Y&#10;XXHVzOM4GdX2+XW/Cl6FLHotgfdeABYtpqx2F3vwZzazKClArObo+/TmixZ/BqjxSw19p4HfRlYC&#10;M5+xta1SFT+v9d5L9sZNwnxXHajNBW8M8BrNi+aCHQVm5vwU3IpU0OY7ydjwYCkGgqqp0GMBqJ8A&#10;t1e0cCO9SoaRxUo+IDAxc78rh6oV+CKJA0u/l7mHCGTIyLVE4NCKtEZULECmSZnEPJLeYUAt73NZ&#10;Bucd0BeBa6uFjcj0UP9cO8NW3gtzTyvM3JW1x7yjO0U1Zl/Orrk1NnQ1kv6rTf0MDysXz7HvMfqs&#10;Ufog+56Y+ZJJ5tj1w66tSMqJAWMj8Is5K1bfV66zQ9Lzw/X9WbwyCfAMvpYPrLM8qBydDSyjnl07&#10;URyOntszmmXXFypwf2K/tZL17Jm6IpkgCsJ+h9ZFamMWC9bWX4lFMmcaAxgzpAlvT/QK56ykkpcb&#10;M3sMKvh75pjWd98pJrBz3iu+hbmj45PGxN+RAXL/ORokt75HF2rsuaPXdQZgtrtXW0yyq6KBOO9T&#10;VPdBhfOEz2P1c2pyZ4YsyuENuhPX6iS39qWVfMWLSWprpUl0gLMdoVGnC2LnI2xpNWdAQH8EvGew&#10;iqwkHzqfohydwVoyZz0TZ6D3P57vWdkhppsv2l/8fCDAlwZyfX9fMpOJu3NgF8tHTm+xVbDUnYdV&#10;jedZVrpqQfMeJzXsgo8C6VWmFVo0XlXHM1mNvhNJ6jDjkwFO54mFNl8+Kb1AfKHbjSJZCS84GbWq&#10;MocXpZ15/H+t9lLBwWyx5j0mBtuKT/19FamlAkiGA6PMcSi5dqxos9TFiEvzvxx1gtJnOXV+mvGP&#10;GZZ41nU8O2eyhxAbSHhgsNe+Fu19minmFb6Y8WB8KaLkJsMQsNiBqzJGkTu7JwuBDs9sqypbTIsq&#10;7pGUTzYQYpL46HNHM052PaF1ke1cQ88QMYZYNh4DjkWa2SzLOwJq7c+pDnTkn9tzQtl33o3eNla8&#10;g5hObPGELaJnJC8y58LdM+AT4C1rTob27cgfKZqjd4FnT67Q21sZsIoBACNtfJ+Ack+mJ3Ouo4TZ&#10;e+cMaSIqBFFEkqRvRAbozRqx3gXuWUkM5sxBsRgLRtbGuhPllRWcNyyQy8zHu0Qbdo+wNOYjAB/l&#10;gWwHkZba8PaLyKdnBJkyBrgRaM6yuu+Y3iIwb1UyygKbsfweB+iuamePHobF6Lb3x7acGEUWK+l/&#10;BsVauBtPyx9d8rSzVKZV3ImkV7IYWHRuM/FR3IGD414mh2LyfFZqc2UsWLlYdEYjc+S7+Aobj0Qd&#10;dZmxyZIxLAIeI7WXPeO8ImyEg44gfuv86XFBXyZNGP+z6uAax5dWR0JP/5nVoTnuERngfgm89w5r&#10;VqeXBZw+JTmBBnS1KOCZ6XwyqUATPfrOpn1nHxJrxnR2AYFnG8Dnk5uMzHqByxr3OHkFbvBfL3i5&#10;Slgl7N+9mPybdzuOKiW4lcDSVez6GGdNZ/XcqBwphUw7mMn+q1ZHgRbqr5fRhzYELnyCxuhZeocq&#10;G6Bk2ngzQKi1XsZNWbehZQx5VvYUb9waYBtpCVos2qwZaWR+G+3JbFGsBdARg9Uzw2NlTdBzsImW&#10;x9ZiQKvMWXdHEiYC0iONzzvAJiNfgsAq1riOCeojaRR2b8npanpmgbypKGOy5hWVWFkba0y+vr5C&#10;00jU3cKCm6yRmDcuEfOdTe689YXWCSMrFWmlryaHLEjlAfdZQC+zxplEUl8jaBKxzBEzPWM6mele&#10;yEi7MOBABPxkfA1Yoo63fliiktdJEhF4soXk1XG4Awqid7yi548MhlfWeBQ3ZY2pYaHD8Tdg7iEq&#10;GFnFvew6icBnZMJpvQ8k1+MV7+7G8N59958/e+HZc5HP970YB+2Hl3zfXOjdNkS86OOeUwv6Zvek&#10;ve58ksTsByFykSOwP5OePxZYjXKBrBwsQxZZ7aRkyT8ZrMIai4jchgogkVcSikUzZ0um6zaDf0Xv&#10;iYk7UeEmWi86d0Zkw8zzWfKK3tkfEaxQAdHa86bPFzF9LZsO/agzzxAtNc5VJCZnRXJQUX7ycfA+&#10;c/DkXItjJv9qsJLd+MafiUzSVtyvMwWD9+fvgg1xfYnyd9WMuy9GGxIlIFYCWD335uIDn/EGOLPo&#10;Gzhe0NxUp7LV5gU1zsq18U0bXvMWEI+NVS4Af0xsEsnWNC5FyyrxCX/IQjYNQM4fUBvZ9QyqrjLv&#10;nuQ9WElBZG7FGMxkZXui+4gOdwu49wIkC1xDYFgG0Bq7XqIgKQqOmMLiigEj46ORZfVnDGpR8o5N&#10;OnOschR4ZQojEVgYJQsRYJPVq8/OE7bIgVit2hciGt9MgI+KiazmdryHW/PjksZru+qoscoAZ/rn&#10;GbCV0Ub1gvSVwgarU4yAPqatGD17Vv6NaTdnNJCZRHzf97SJ1+rZjzw2ViWGEDP97p5idZCsgGHR&#10;u1l5dgYoZUGAjIznnU4TK2bPFl6Zcc90/N3J/T7xe59ixa6el8x8u5NvWvFmdE/Z7nR2D2buDe0b&#10;ep/M+O1EnZHWueOtyW3bTtILg2Ew8Qe6ZztGqgPo7Z21GvRaJwfFAD6OTYxPHsZnbuv2vFb050d5&#10;EyPnORYTeo+CeY7qc8mVCQZ7KSv7GxWWMnnY2H3L5lFRTsXIknpxAnMfbA6DMDyv+MIC/sx9WLhY&#10;VDxF+fAK1snGgG3/8n4nktljik9Iinv1LLX+bt/390JtuZIC+osC7Efy8CgVtpIDR3udHh9GYvSj&#10;4H2tXPUFgQWtQjm/YFvH6G1MUCdD2suvkwcJslq+FrTKyBVkzXeYFh10uI+tchaYrtvq9WKzNnEL&#10;IC7i/H37x9a3o9TBwaIq++Z6uLseS8l0sY8O31IlPfFHUwqjljAv3NLKArnizwyG50IlCmQoumQR&#10;z+JInmdKIKr9AaOZbW/IgZF7C/TyWKiMpMDKBh8lUIjBw7Ska6AtU4G3QPdPJKWriWfU1h8BVShw&#10;1s+JAklmr0bau9m9nznTsu8GSVOMbJ3M3FxldkXARdQ5gc3M1hnsCPSKkuEMKJsBcyP5HgZgwDuy&#10;DqKLlLKZsRYzVyPwEXXOofUbAfMeewwVuZj26RUfDLYwtLI+2lrVBnUMMBHpklvAzAgYffKKfACi&#10;7h9GVidj1swmQndZ1dZ9MnvKypzxwJQIiEVFE2ZsPxUjILavF4dlWWR31mMEJEUxVFTAYeUoMj4F&#10;1Lh3XdLvPAmBdIgZHYHvTBHL+t3I7NLTqo/28yiutnTEkbwaK1mZkb/xZAwZecSo09jbh7nYUjoA&#10;X2MCNihNsKuSxaPofMFxUu/n0+7/fdYeK6NImFNGnT1Rl/e8/sf3WmF86+0hq9rprHzap/ZNttiG&#10;PCbY4h0zd9icPcKL7ubRmfjekkbxOnSY7l2vUyPCVtCz6py7SHHfnUU6XPF0QfEs2+3Jkm3PnW3w&#10;A5XjWYe2mhlHGDDLNj7MXOyKvMHPrBCJFsH78QDIJZN+8NxehtU21yZNgfeUBe8Ykw5tEMst7P55&#10;UELrbfC4Alu6+5JzQukq9VwJvr6ruoBoeHAPCi8nDn9q8DdJmV5zqqoKv6HMrwDhXUQ2430UH/Yo&#10;Z2wrtegR6H/TDhyKSKlSS7euxeTCl/65R/3LbhNB8VBXAOlR8Va0csEXNYZdy1CdIfkpmKxVSru1&#10;41dYg2UpvWu43a1U+z+q0xZKgbpzklGn77g22Z51yyT3nPmvn2SzTDpGr5WVNskACBaw64Gz0Vit&#10;tPAzgWoEiK8CI+xYMTrG6DsyQfdKss+C3Z8K4pniC0qK2KIzaxiI1hirvxuBvoyebgTWj9fIiI+e&#10;WZ/bV5Ldt2Z7t8LqbbNrz4rLxgL/CC68Xq8wwYuA/+x9rYKT2ULNOAYW0WSlDTsCEFBM+neA9lEh&#10;ZQVkWNmLIo1gr2jJnvMo1skWcRngMTqXmM6LLKhx14A64900Fp1XtLCZ4ivrjTX9eT0dms7oczty&#10;lF0qBbZ7oAsji3UX+OkUMOu65EqkwR3JiXlFfARej7nW2BmX8byJwKrRHBfFTd4czXSFaYa71+We&#10;ifv9Dr5hKlMFhPH7sW+ONQWZmGvVgJn1QFBZ+xEbtbhqP+OjjDxMtnA236N+X3ZcFsUHWiOfPYdW&#10;jMvZ/dsqMDAeO1ExEAH3mYLESn4QxfXMc6BzmDFm9s7kRvQYZZWY+cl0aLDvvM3nUovCs94Y2F72&#10;kwg6emEghRR0PqwUjTySW+RJ6cXOmdjL2j+7vbgk4mAlPVGKXPib8P6WHwHvR5detlrrL9xrU2zA&#10;71UIuYwHdPW1dIacPfs+y4C02COR5rW3+Pqfr0prbv7djLyEF3i0CrQ1npaGbD95iwEQ1NhsuGnY&#10;jaBuVeDxwJQupU5te7rycz37rsZsH4oxgAF7CgTrKlkCGNAtca2dxqzg1ROwL0eFwAWGVNRtHrg9&#10;d//8bNXxCIGeKjpirEaNwWOCXPr+Z9dDVWWVRNJdx4KGGcFK13HhzXefsScuaG8V7ND9e4BWRtN4&#10;luzRA8+zV1hAKiqsoCDbMpXxDFjZ580mO0wBI8NQy2iVs0lUplCRKbZkwBLWeBMlskjfP/uM0Xh7&#10;iRzD6LNYGww4gxhVLPjLyEFkWkIZVjKjE6uPsWkzF8wcRGZWGQDfA6zGZNOS3xlNrFCxCunPo24n&#10;by9h9yNkksasA1b2ZVW/3UpSrM6eFcmpKHnOgsNsYmlJCqyMCRrjzHNF+1I2f8nIo610iNDsMsKQ&#10;NgPQRIU86x5ZKYA7RaZxPaJ9sSe2KFLVVmQr25FEz9KW6B5QnIZAg2g/wHOjXClK4Tt2M1JETCdI&#10;FqxF+u8RM300ArU+m9XsjwrA1jpAEr59Z2c18u+8n5Yn9WMB+JHEYy+51/ZekEsqglWmKJ7pUMh4&#10;k41a9Hax6d2ZaOE43lnKSn/ivbZCcBrN+6+vrwMX2UPfC3R+R0V2b+9Gz53tNIn2Mq2oMcYCVhzI&#10;zLmMwW2mszojg8dIYzNkoHF8xvMMzdUma5PBLswc5Ph/jX1+AvgXH9gk1UVS1tnu6myOzuA72qsv&#10;WgfefZy/2zDSstHrQm9U53du5Yw5xMDOeEmxRfBeg9E901umKg136FdVUUWBWzlkiyx5mAqBo4jx&#10;z/x9A+o0y9ffABuzPdeOxlT3mADeY4qwiyAK1qv4rIg6GMfqtry5u6J0DO7xNq6x3JaKRaxe8lIV&#10;1ZDasaSFClEwGsF+eD8OiB4lw9pEd1ytWdNp64ZqUAAqzvNnvsRn6/AGkZFepRdo+uPbjeS03iMW&#10;hndvXPG0UHsaY/7DJGsMgzkKhqoKEry9+u9gmTL7LEooM4yxCIRmwOXofu4WI1CAhYotWeOlDDPE&#10;A/GRHwMyFI7ON8QOutu9wMj8cCy4svRdrBQOM3dawoDknjKBtweGIQBmpaBngZWZ+NAaS3Zu3J1H&#10;bEGPBegYhlIG/I+6pFiWWBbEZhL9O6zzlUQRscRZLehUQgied2U9ZSSM2tmtARqmgII8alBB7E5n&#10;zRSjtr/bReqmiF8qlmf0fCMj1pWuIGhaX+mjwAVzGMktD0D2pG/Y/dkCvVgZJUaCLlPIYwzuV2LI&#10;T8Wsfkw4sz+98b1Y4UwnUZHGZM/GeNk5jt7FHC9ehD1N5GoYgCZqWiQDD9thZFrZNeZpmHtFmWbS&#10;W2uZpD0ZL6PIbH3FoDubG7J7syUN4z0Xs39G5A52D1w5a9miNupSHH/G8jBiO0A9qdZM/nz0sryl&#10;qOpu7jejFDlLWmPwCuYcQERABu/Kmr235xwBfwG4I/IunOJX5z0IGdd+CLy3GF22Bn6UPNov0YUo&#10;UwcDSiLQYHm671aLqFdoWAFafOd4n/3PJix3qonDiu+17AP39KtA07MS+oMmOlzauHCyRZkDYaWl&#10;m65SB0UF9G7QZlCLQIALfcYmZeSKTF0K48HiJ0R1KgKgQz4j83Ktsd0t0F1/3u8NrPkoA/SHVYuO&#10;uTKzWT5hUu3N10zr9qf0gVeeJashykuH+QzZjMYuWoPtPLgT3EXvIMN4y89Tf5w+YYi4MkdYeQpm&#10;rbLySKyZWhboYzS6ma4gNH898AW1qjIgBgPgjM8wxkYIOKcKyqRxdtZM9q4prXeOMoZmkR/ASpKd&#10;mZvWPIu0sJlOLIYt6D3/nbXF7kmMJCaah2zxxTtrs51Oq3vpXY1eJtkEH3SSRRgTTpZ9bQH8iJ3M&#10;msnWIUmWw1drV5291vdb+RZ71iBZVPbdjvKbpel4FqE6MT2JKXauIL8AfQaMcjh9Tt+A1tjLySeD&#10;VUqGhFlzVkF0vG8taxGdIWNOG8WxCPC173fMjS9CID7jJZUnMyTI7H6NfFC8tTLfly2V6pH4Wt6K&#10;cs5VqavMz0TrMhO/RibKWR+HTJH/boEKPWvIgFZzuZcO4+YoQ9JjYvk7EkwrcSyb+zLeHiHGpWUe&#10;hM+1Ij18dL9sXnvX98bDTVCMljUxjpQDmirISWYeYxKlFMJK9d4G7xlwk0kw/cEspqZY9CyRFmkm&#10;+EUtfnHVr7r3zJhAMJtstCmwi9hL+v02EAwQ+jpxkfu0pPXR2ESSYdFm5BVYgFSzlBgwCW2a5+eX&#10;OAGL5FeyuqylMwCovdGBXJ4DsymImAGyN7/sA6Ccskv2OylKYiseZywlhTbkOgTFsSTVdf/6n+/u&#10;HQbcYqRYkJGuFTyzrdwrJqgeQzUDanhtlZHxDtJoXpHIYQ5QFsjL6C9Gxa/s2cWawkWBZjaYigCM&#10;7LxYiT8iM/m7GtAsEM8CFp/4/qxhYiSx44FZUdEnU3BaaXFeKVysJqUeoMSYALNrJLvHZ+IGVrKC&#10;AT3ykh/xGR8xF+mEX8laeGeGd45E+5Q391h/mugdcbG0H/sxxupMko2Y9Gg/QHH2yGi7A4igmNYd&#10;86I0fbvPqVPHK8ssj8AIE0FV3x+ZOHYGd0Woeb+yHj/3c5p4th9x7jbldZncw5PMyZzBbD6/ArjV&#10;qsHkEXSvVEcbPucu/7NR4x3n/uMcYGKcfqJli5CskTb/uZdkjn1PF2ErqxHPzvOoqM2agWbmfDZ2&#10;YeMeKwePOlsZsDKbx6KC1rS2qgbtfY1wdD6g8wzFtisqDV6s4nX6rMSHTAzCdLV1tMsyaEQUgb5D&#10;2bP7TkeiF5NaEp2xubQdz0fShEyhCGKoDaQ/JXNKJ/Edxfx/K3hfioTJHAqu7QEqBiCnEY0npQAA&#10;IABJREFUAbu6vIiidntUXYoCpJ5xINP9RrrRSIvXAuhWWzyjBMp8vuZyCgow/kY3vzev4DEnJ4Zh&#10;REKj23q3Hhiwop86agL3+2KhDkb6EJbe+doKNtrnj61509poh2IhQILSXn2ZvvsC8AsdBOWCWsw2&#10;YQxnPfAFt1fl2FLaxOoyixYp5WvaI//OhOoThqVsgMaAgCumq2xgG7GyVswekQEP+/44ySVs5rly&#10;oEdmcxEoH3meoNZ6Nki2xjfrf8BooGfWjgYKVgyW7+iJRwUplACzGqQooYjY2VHSmo09IiaLt24Z&#10;Zjiak9454emxI01+L66M5tmqjGH2DPBiyKhgsHJ/USy40k1hxeIoZh4lnqLu2ZX9glmPloat9fOr&#10;8h+RpNlKKz3yTmHNDaP9nyM9xSBG1seh2xOsvUaqbGWjY6nxmVsua4I+YqDvB6hPkxlaynWmSPO+&#10;rQEqa+6tSjSxzMhL+rTFvU1v+C2J+2aLc4Vha4wZ6Rw2JkP7SWSUbQHM6GsR2Jkp9l7MeKY43+bI&#10;OONzPjFM54w15zKYgxenMp4+sFOFKPQwfieRRrfneZFlZUceC5k1g+43A/gi/yxWa9+69LmMdMJ7&#10;WfCylDMzktlMDJ3pAIzirOjPkOG3Nf+z+a3GKC5v0cP7pX2W8t9CnaPdcxjCKCtkqUwuZ5EVNea1&#10;Qt5jsYqsYkeP2V0+O3WQINz3/Ywp/kbwvnbAGkrcImarf0AWc6J57V1jAD+aqEXJOHsI4E2yB+5P&#10;L1WCKYM2FWQAtloN896DtzDOFg/hWbS9IXH7M4Zh4xeIMu7f1/ypnUeDV1jxkn6v3dEFPsqlVXnK&#10;0qg2GksEytXD1xU8vfbqoVsmNdRd7TYQZ1/QzKhp7klxA61SLkBfs++jLgmu+6BO690LSP2ikH0/&#10;OIGqJoCvpZu0gTY+nKoTUEvIBIwCOhRgsoxgBMBkweoV1lcExt0xg0XsDwuQ84p7WaCNAXYzmtYZ&#10;cJc1cmINC2FB15k71lxclXJBczITgGXMqaAG8aJG4Yp+c7ZDwgOfGTA1c98uYOVok2c7OrLyMuzc&#10;QfstG7MySd/4+y2psCTpVouL6O+tFme2ZT7acyNDPSYhG1m1kcwFu+eveA0g48tobodxoLNm2LGL&#10;8qnVueKd1Vlpu4h56cXMqPjJxAKRLEl0NvXjXzuAdJQr8SSv3LV/fkjTzK2iHbDOdnpCoqL4KTZd&#10;xLOIWYh9i+buzKS/8lvbrLzvjGV9S5A+MmJnZs9nvTffkfiax4qLqVGRosdB9L0VFzHrffc4cPOa&#10;79XMUfqcPM79r73dG78irMZ+dK5GcbCHlfR7xDU/2XW0YpKK2LyMZrYd40lqrjPnNFs4XpVVivOn&#10;QR7Zwn4AxhDteRGOl+mmG01no5yJid3QPIvk6RjSWU++tDp6itmtA4sOp/OquNJuKz4jEV7jYTpb&#10;2Sjp9NlTsk6y4CvdlVFM7RV6Ih/WW+B9r0FeT0mLKHDqB8/63M14cA98iYNKXYHpJ02c3LIAjfdS&#10;xu5JfQ+MaQeTwHsvnzk42ADFDdC1+ULVK1Ymi9ZuUbffLQL1+uxduwfxp0BCxTH2wap/SG9YR/ts&#10;F4RyC/QKkpwg/Pj/TSZl265iVNdC0366NkXOWXLlfdtVqsyYsmWF4QYXQ+vwCboDI5DLbKOc7tm1&#10;VtlrlU3/3fBETLGIA4ssY8di/t3YqVOrH+TmAOFifn9frLO0968ERrdzjWYw6KBmjPFQkn9HOx2x&#10;WdHewxoasYyqlYOfbenMSAgxScNKkWEF3M2f21xSlLkvj42D2KfRu2XO21XZmxHMZMF/dg0xc+2u&#10;50kE1HusvqxhdRYgQp0ZKKlZLYZEgT6r5Y7WPFrTGbkeTzrOMshkwXDm+1YA4iyb0bsvj/2+kvBn&#10;fBEiSRd27jEaqCvyh+jvGSDLOme9IoMn+WmBDVwHbYHAFptHMZ0xXXxLyGyxDEqZovSesDFKtbbY&#10;ruWOyHBXprxo+CYlT4KY39eY9nmPFJFNtk7awHuXYR4HzikLdKqHT8C2oVy8nHFvOQEU3T1dIDaA&#10;JD9X/Uq8/QQVoPt5Jh3ZKyIutvj+6+urY1GuyzRW55/lvLdZt/76976zvU5zu9bxe63cqick6jx6&#10;3lOlW1OavHhJAc3KUtnirKfiEM2jEWMoxSZXMQVO5NngFTI9oDpjKt3Gctvm98fmfdkOQqRWkYlV&#10;w3etMJ6WVtdSl9Y86gqEvoLJLuuV3NN6D5NZ6gdi4ompr9QT3nv0vN9ovxJz3ivUp8c8ZNrrmXyM&#10;+XmP2Gqen6V25Fk4poO4SzvnyqY+d/cJJ+4YGYUerYhhzYMzZnYULm6B9xM0qZioMSBkHXbFNCCJ&#10;dOa8gBCDUH7lD1XKvPbpKJlF4Ia1qWfMNBFYlwXRvKBv+pl6savrFL8c4LP6y7Jt0xv37+UC0seg&#10;4Qx868Xv7noAjl3ev/dqBhwa3G3GQ+9ilA6AEHMW/7cUkbprN+/SV/ba+9rewe7+2mXfry6Fpos1&#10;ytyIAZDrcdAFI5MRLZUCF6a1WK3CRT3lckq9ugwYfb0cwDmaFZcpEZoDJnGCVo6ddK3PtvkWI3gX&#10;o7Cggfu3xv24x2UM4zJSNCjo9ILKlaQikk9hCqCsz4QHtOiAx/s7b6++oxEbzWHP4JZhUWeACIYt&#10;j4Ap9E5Rq2Z0BrFAd9TRljE0ynSfrTBYraB6FYhcHRcWRM2AHWx8gLrP0HodwQtG5gfFImgtsO9n&#10;VYM2MumKOl6y8lveGl3tbrozZxkwNgIgUPH3zr148yBztkR7RLYAtrLW0FxCkhRMAZLtrFrxusma&#10;nOfznNrpH1ep4RnAFKsvLfEKQM+ZKKS7wd3n6SjzZSoV1CC26zp4lS5/puDOSIFk1t/A31K5VQ/2&#10;ts5qjs1db80vtksSgffYAFg6AlD/3zHQx3RH5rpeZhPbfqxrB6L5MqC1y3tHAM7S0b/A9tIB3z0m&#10;I25u5GStaUPPzN7o4UdzZ81I+uJiXaY72JNWu35fkwjjbqgevyhdtzjjp+ABoZbMbhSbZQrYtJxM&#10;w5GKwkyOB7cyb6+And1rMj5UCEMYY2QvbrbyWE3mYMl2k2QziHtqw8qOcWX3rjpUtFshujgFvkrG&#10;2lmM0ppP2lPnNHiXMquGVYR9Sn/eqj0Smdmu5GhRZ3K7j01iovctzXv27L8ejkve0ATKaBHPCxm7&#10;K3sJgdY1t77X32Dt5D/DRvw7ki8UWDOMr+4QMB68qNP+2ihkYnr3B2Z/KHXzq7ULnrr7Q1upwxaZ&#10;weYefLVMcOpUmShBMar/vEkrfpAdql4LaRG3CGEHYMbe1IYpAgirnQRVu19K2x30bb9zRO8muRnt&#10;dL/AkytSlRKvd9/c1ZoPzkkwBIbzPWJm5woQYB0WEYuZZYYzLd2ZpCsjY8C4vGdlBzJ7qmdiiBjf&#10;42dn5Noyeul3CyOMIWVGy10HNivFZwaIz2iTssn+nXmZAWDZM5X9by/4iwrvmcSFCeAZLfuobXTl&#10;O5mfj9rTM4WUDOAYFTKtVv4V8CIDPGe0cbPeEZEe8goTGklhRgneqg8GMjC7UwRiAPLs3mFJgUYA&#10;k/4+1sAvK0/D7r1rfg5ctoZ0mf3iUh1yD2ywxxADdLhq+tYKZ/Rt3y9/5q0AImhdXcCuEMCsnQev&#10;slyjIrxXVENFxLgz0C25LPk1Rffog5uj/58nKYfOkdo9ky1LW8xcqy8IuJln97kaxJ+lSPF5xM6D&#10;Ox1dETs4G6dFxQU7/h7nno91ef4i+t0zsa2npc9gQ0z8Y8kTMUQPbyvp0KXSQ8VebOjl8+j8ynbR&#10;6TwPjV1EkGK71BBeZ51PVCGx+mMZS8OpjpGDRFvGYkuQs3jrzOvYpNUGisIfDbQmilt7716bXJ7N&#10;37J+mttoIvxp8J5hiPmH4ppeVqTxjHWnqxlMed8TMeqjFnjUopM1Y2PHKMMsilqSV5OWKbDo2PnV&#10;XEgo4BtXVLG6NIyWYNQ6yickCIioYjHzx//WWvLR4ff19YXH+pS+qZMpbtOeb5qbWYDCZRwO2UiT&#10;0alQpqjQ5k+eeSwCWjgwRTpN+j649I1Nr3vR78+aG5WuLHvrJgMcspITOTZVHlS+A4ijAIUFeyzG&#10;SFYDffXvUUDmzV0PXLyTfKwWRjLna/QeIg0/BhxkJZDQ7zB6lquFhcyZmj0zs7IPmfmAYhlUuFk9&#10;91kzusyzrXZpRVr0rNfHeH6vgPvW57bP010JTMLFgKs5P5ncfp3ZRzKG1t7+E3V4fJrg4snAZfdp&#10;1Ba+sp+sEH3GmEpLGUXFDdSFmU3IP7F3juF4R78JDHrxOqmGZAg2RO5Zs+v7QrTePaaul98wZtQr&#10;7MdeJhfLcN1ZL7a8SQxaZXPWcV/3DGSvXKG678M+O2saGPbXXJ3wEr/4WqlONUwiKKEu9CrJKHNm&#10;ZOJLVFTzTVuNglqduxVYTyo0f7FJ7IhtcAW6Ju2770VE9q64EknBRL4dd7yFVsgIqBOPiemzBubZ&#10;uJ/ZR6PuSHTOrt7n+LtjEcHrmEXrDcVwUa7ggdQZfGQljxrnwYm1KVWOSxjEJuWZfO5OCt7GCFdy&#10;mJQE+98lm3Mn0fSr9Lm2WKRp6k+y+PsQ0ITA/dVkCbEhI3kMvXDvJgUZpkYUNHe/pxytfQkda1Mb&#10;DrpqHDYtaHEOcR38sOZ5I9MgHtLYFBAFnpaBW1hs8SqcUqQWxREnEzWODVZ7CR+pMCBAer7sn0X3&#10;5RcDjtEoUVGIPSjXJU+sn410e73vWpUZyI57BEqjogLS9GN18BAoYentR0zeCOi1NFBZ2Q7GPDIK&#10;gBBohYwOmUIP2l8YOR12jiPpjOyayIxvxtg0s1ayUhOrgTrT8uvNnUzg/QlghYkdMgWWzPkQSkzI&#10;WsdQRsoka4KKxmY8HzNdqJmkCpn1eckXO16rvgzR+YK7WmP5S8bglQEN7xaX2DGPngfdf6b7KsNs&#10;ZaTr2MJfVJz3PZpEGb5eeUQB4xiZBXfRMgFE20zHNZDUi79XP4cF4VD8MMoAYWDaLgCVwu0d7D6L&#10;1icL/K7EnD3Rbp887Lz9/Lq3nqlpMXMjeUAt44SG0WOosiaX1/NuYjHt7xQwV8D+/ntmDEB3z4/S&#10;PkwR8fpfwwP2SWbIkjdl8jJvHnoM+qtgUGgZxevvdhHRpsCXP6R3/t8ldmV1yi18gYmls7kAy2yO&#10;On5WcTMmX2RyF29/9nysNHEtk7NGOAojTzo9fynQ55CdW4xHkuer1s23poBxLOwqJEZTPakvjDkw&#10;+RKD+UxqJvuHwfu7ep4e6z6rV5dPMKsB7uGgx9qkWF2wKKFG8gussVCmDWPVkDDa7LwNXrNhz4mv&#10;tBvnTUMmTfMugIcBU5RA5d5TJI2h9TKvNtIiTDcJOmwoQ8Nkss+NzzrgNa6HCPCNNq0IwLEYKp5j&#10;veZoaWMmCL5qXb1SPyZjxbKDGNkShkWbZblmwTBUiGJ+DwERmX2UXjcA+MkEbFmw0QvSmHeQ1X2P&#10;ACh2brgmQEPrLmPg6AVZTAEAJQ0MwMh0ADAawFFQywLcyFyWDU6thIjtSmQBIoYFlUnePnHWMGCE&#10;904YAIUFy7P7GuoCjPa9lc6DlWJytIbQ33tzlDnns23rzDMjDWvLx4MBRFcYhcycuJM/ePd19x4z&#10;kqRoz8wkrKE/je61LYpVd3Nf0XF787rSz+MVvC2W9Wo+ZUkZMSz6TG7c7zMygcIXcNkzviMjYg1C&#10;jprrkSEtGwdnNYTRvIt8OXzpudlYNSMpErGd7Xk5fVpYbMqug4y8WKYDB3VdIUNXG8DXOVwxx4AF&#10;YT1T3b7TobiAaXSmePs7AsF7trxQY3x9R15iMsptMvrj3jmGffP8vaQAAiZ6H4jtHRctZSm2Z4D7&#10;VR139DNaujvq+rByzwi3Q7k0evcWYYzxC9XxOUs2bKSXVriYOl2k9tr1VWSXACx3FFnQ+va6/DLx&#10;uZfnSq12LeEOeH9HnmCenNzi1d+pEzG2TSz+OX/h25s8P1aZNt8MQ9UKrKIk1FvAjMlgBpTNumSP&#10;BrGNZV+tyQ7AGW+z8IIISwOsdm2SxV3QffU8fk/m35/GH5xjeytyUKCqigL/DlO7ctyDTnAYBizD&#10;ALQOgsik0JlZSjbHDlgv54TmyaA3puoWgFZkZTIBfwSGZLSsV5JKVq8d3Q9iXSAwNwtyo2Cb3Z+j&#10;whEDsnkJZ1snKwkWAmgsED3D8MwEotHZYHU/rM51N6AJEqZMIpcBP5k5iliwKFDOJFpRkhglTyjY&#10;jhLdUrY0g2tkCKFxY0HlrPyOx3LVewdTgPb2ZNRph5JHBvS0OoEyLMjRq2l8Bku2J9Mt4oFA3rrI&#10;gCvR+/OKMugdsmuFjeczhRg2bomKh95ZxzDvMyDqSjfRin8EykXcdyo1PSdRTNX2N0t+DwN5PdAd&#10;JejePSNAJZJAY/f3kbDWY2kzKanlPx7Rrb/nKvvOFcKyZ/CdwqO3Plh957cZ6FWUQAalfTfCHUPx&#10;KqavmSMbH3U5Xn5b1cVgSlmX69B/7kl34Bzo0vP3JGtnJnyZ1h1DKMzIRkVF92wBxTsj3//Yu24L&#10;7/cs7MzqMI/WUUYOzQMt2Th3GsP2NjXWIhfQWmrzOOn3+jHHQKafLKknAlIt4hK7plekvKKCuXc2&#10;efe17/vktenhqpGBdgk8Jb3PNMH1hQ5rpjDIvvusikP2bEfYAH9GFkpYfgm8jzaK+T41GOoZmNSw&#10;SKDbFvVn8YmGPrQs2ZYCnNbLLYYQY8Qwsj0ybAOmld6b/CEroASTtZThmDXecPGsPsdfOjTsT72q&#10;KlYrW7fAgsNOF2BmRs18V55dxPiZ/RxKFnVUuxFdpS36YBM3yLtGrDrBetJo0fBsLQELgjnUWAZr&#10;ZBYZbbJXIF6m0FB7CFjdHyg4XHrvTrK/ynJD4DkD3rJyFJmEfkVuItNF4AFbTODEBhNMIJz5zhUp&#10;D2vOZAsyWZZ0FAzf0UBdLZ4wSWVWgoft4GO/k5WBicYjkga0wF3r7Fsp8Flxz3hppqhXQItAc2/e&#10;eUUYdp1glluBSTHDHoxA0WhPZZMIZt+KwEHGpNoDTz192exazEsC4HW6wtZH+uBMgs8a7jGSngwg&#10;ZCW+0bplimB3vHEYcCobs/Fz34hXB+JLNncd2bbdGrAy04NYZMXPmY7wT3f+MWPIndFafqN0IHLL&#10;fXvj1NLlFExXxQp4jzpp0J/ZHgVcF6ktr9SD4VcuUdX48EConyV7wP3Rga7ewRwLzomaxi7m+dzf&#10;g9Z9L8Xfb7OSiXi+VzKGqyZuxOx7GQDeW8uo6DrmEpEc0/Xf+rN3CNpbfmsoh88Y0a9IxkQ+Kxh0&#10;vR7h8uhTf14whMnss5G3S9R9E/nweX+XyQciOUFmH/G6Wjx/TsanBMWAEb6piSIoN1/Vue8K7KBI&#10;0GF+astgc34m1mFiVHM9ajAU38RnwfuYWWKDX5eenkANuffBpAOqajiYi2r/q+b3oLG49PksDfyr&#10;2j4nsJ5MgX0gW783vmRtZnoH3EFyF7p9fFxc00QtfTBXxwk3BhT6Oa3fPYH1ONk8q69HoFKld4z2&#10;Nj9mrrqBR70KBmV60jIYV1QfLZe8+Uipc8B1hc2g1V7f9oxEO9/HMVhcJlRRdZUkCBsFCFECjxh2&#10;uOjhvas+/DnTlDK391lySIzhS0aiJBoLjwHAHByshErW3DgC6FaSz6g4kTXq9fQ7s4ErE7gw7exR&#10;MMlKJHltkVGgHs0dFpiJEpZoHFEhzOqQugPKR0WBrIdABnzgJAd4s8SRRTO+BzS2q3voeNKwJluI&#10;GZWZe6iYy+qCI+CX8VbJSB4we0QmKYrM8Jgkz/qdO7ItKwB6nnm0DsiyLfcrwPQdA+uMCR47jzPz&#10;MdvdwxobZkykl4rPOlpr8odsjE0UMZs+rqZ1lFqldiae5bwHDYYycjXZGDnbwcB36PTEo7kQUUAM&#10;XTqZIa2P7+3Fdwr7q1JQiNDDdmL0/+6D3rrQoXXjR2C1J4tVByMAWE21cs1e912Dv2+iUhkKMX5O&#10;OHq8zcWEktp/EJh+zctoD6sOflONQgUGS1EXlvdnTNGUIS1Z/7wAyFi2w9sXop+NAOJM3IFIYJGB&#10;qLs2RwfEhjFUCFdQXdUR2Ssbu4/37sXhzNnIyoeu7pOelEuEF0ZEYHTPjGQig82tYJ+NZGspb7TC&#10;kCb3rowr+zPmGGryayPelh7ns9YNx7tfMKyND+oCAGsRoYayiuX8bU+KXnYlw/61ArE+2bXNKjVz&#10;Y654z3IbfvtTvT1pVpNKE+y6rEjDKtD4s6cWZemBaOmKAs69HD/fT+A+yHAX+1CETsmDNID+TePp&#10;igR1mF9ee0tmzUxt7NZn6CCiGAGK+/Wz3MscDNna/FbL8ASWjIWDG8ZubECEQD4WqG7BpxnEqSVr&#10;tvdJcSvRGU27aO2xusFZUD2jp5xNlKJkiQExEBAXGcJkjEWRRl90tnmgYQaoyiSRXiAQmWFZn7HS&#10;ZRCBA1lZNHYuMKZSnlkTA+JHXhro+/X4tf2bTVSsOW+xe5i2zaw/SEZfe+xQ9AGMeN9j9VOZDp0M&#10;W4dNnCJpG5ScIBkT9JwZM1OrwMAmNuN88vZotvjJgh/M/Wf3DK8Ql5HAycybyD+BfUcoIWaLNCuF&#10;evaZV+TFMp173vxnpJHMs6b9/4r3efZ8Gk1BrxSu9v5aUigSVuQPsXLmRvJC2c+ttQfqbUnYuTte&#10;S3y0rnqt0R1NH5b8wBprZ7rOMxgGmksaV+iLHz2YromGJUDj5xgRzYECCjBXEtODwLYkjdcpUIo1&#10;PvI3XUwPvrffCNyr0fnkFWJHVQS0X63E8/Y97oN0V7ZAktfaX8WGmOdDcUXYyTC2eVY+N2K8KzLd&#10;kmw38F1jbn2vyKzVeq9W7hMVOvRc98YoIld5eUaUu0cAfaQeYI5d20X2QzVBDKntAS/LSE6iucaT&#10;MtU+d/EPuDPp04a1GcDCeshcu4QdGPhJEJpk1S0cjMx/+3BAFey9qyjrFzc+A7OxRJJBmcTAqxgy&#10;iQm6n6hdMZ1UNJ17klnZOzNXlxKujWXNZHpY9F2RRQ4D6rpmCAQPCTT+ZXWt9QA+qyPK6IVlAvGV&#10;7zgPqAXWLJO4s14SWaB8ZR5EXhMZwIo5aBFbM9KXZsbJquaj72QSebbNDgUITHX/zjqOCk9s0MsY&#10;RkXSQAj0ZRjyaP57RYBVc+JIv5c5hyJjvJUEZGX+Z4F75MkSAZeMN4CVFGSNsy7G3ii39vdeWQkV&#10;9pkinczsvGBAUDau8rTto1gXPQtaV96+GhmYZb4/a3ackaqKQOTsO0QdHF7xkomPmfkdzcsIyEXr&#10;BhWk2CI264OVjVPZfJHJJT2vhpw3hCoMNFC6XPSj6N2g4gHrIfapODOST+QJL7n9d8W0kQVLLDYp&#10;G89l1ibbxeHHSnjN6y79iJ0+f6/nTxDva2NyaXu0RcWetbM82jN5Mqc/Rp4p5gjKj75T4/k7esNE&#10;fgls8QjJvFqdsys5drawahVJGZY6212d7ZxB59BKwYE5szLPvbqvIbBaY3IZQkikNx8B8qP6hhUL&#10;eh2Nnm+UFdMyEkvMvPJyZZli502sbpyxOJIxQ2diOTM2rPOhMD1jCWI44j4+At4z1ZNVR3R2I5pb&#10;kfoWrVHzmjeOipzsq5MM2bpzqIUXGf8xsgfMIsFJjr7nXhcyAsMixh88mE59++Wwtbt3HRh4AUIZ&#10;ymBuUiT1b2h3ukZ7Sj6kSNniA8V+t+9ikh0g+muAYTJ5ByTFrNdvoKoSZPfea99E0X7sWEB715FR&#10;rvcHDr0s8w8dRGhdZgBw7xDwWLhMi2ME9iBG7Oi3EUnpsHq2DAs3Yh17CRhrqpspMvr7ey6ZZfS9&#10;M4ByJnjNBE1ZAIUBPlmZnkyHhQd4eglRBEpm/Dii8fGMWK14yJLMYwyXInNDNHcze1P/3VU86b+o&#10;aPUJo0I3YCeSFQT8IPDY+xkGCGO6pjK634gZlTFYZZLgleQ40yEXyTlaprZ/l6/HSps7c6aw45YB&#10;x9n7QOuDIQKtFspW9HzRGbvClmTO6AhUb1o8b0CgsYj6jtUJuDji2Azpg9XRjeIlRv4FAY+ROSED&#10;BDFrKbse0H0wxD+0xyMwyDNsjGNt6XLlWsXdz0aAnGXYjh0RiHV+Nye1Yy1JAfhsd+PFHK837o3f&#10;Q1D3mQdeemeD9WeNzRz9/Mr5weaTkWEvWmcZHO9TZzFbWENdTZF86EheiXyRorgZERmya4MlEI33&#10;0p4pkv/zCttszIDeQZR/bNtGAfGet4O3N1+yxsde2AFpvdwMIpFMe7P0kk6N2CuFxxoswKsqjM/6&#10;Ic9omiW6f9/dOO3B6U1eo9+3DrjIKI+pKI6acKX4C9U/VO3Pvg6gS3/OXqCzO7pnnMFW1Mc2G62f&#10;n2Ugd4tDtMak/t4mI7QN78lux5v13Qg2bafBaHkSOICyNLmfahZdtKnsHAwe+vqvfRrns1Oh2rqS&#10;liFIdHief1Zt4N5rdWcBmVHnEOneMzrdK4GEG+RXJa10CJfWZkysgPluzezXv5bKJ0mMXvbKIZVl&#10;a2a049qB93q93HuJkrdVfW62wIAKAuz3REGSpc+npUruFJGySR7PIOIYg0iP0BoTtnsmAxCwCben&#10;pY4KIpE/QQaYQgm1/jPdUYZMXxlglV3b+hxGAPN4L5bZKwPCscm6VzTPrAl9hlxswQKD/KiNnGHN&#10;ecAJ2zXGJIARCzxbsIrOlhWw8S44FoGBmVgz+o6o+yMDENw1v84C4R5bUxfmLJ+oqFDBeOKw4Em0&#10;h64WD9g5z5zlnlGoFbNY8gDMvEZxHAtaWUakOkd75zgXfaSqBKQondoWy1bhWvxXi/lMLIbWJPPz&#10;q92HbKcO6yWDyDHjs7U55DGu2z9P4O40xiwSqR/f64Cw5UpHGRtPqpfrVKkuHoG6v3AxCOVG1Tz7&#10;mfU6Mn3n/V7n6Lir0mP5entSxHZHnaOR5KFXIEN5UWbvjuQOUXyQydHR+mM6txhmY09eAAAgAElE&#10;QVTFiFXCADpTMhglYzDP5ECebK5HvolIsjHmyM/TSpAXEUFPY3RMPOCNg4dXZM+6GRd8n8NdN/Gg&#10;gqL39igWneatDO3FlrkseVZ0z1wuzMo/L3hi0kfAey6xwY7lqCo6g7Diau72UjAlKIXsSrevJli4&#10;xf3s6/uxPBAjJ8Oa+DFB27jpNmAwYmBZFXF9yNb6MsbDYniXsHrULXodEU+ge9/C17330t6sdPeN&#10;2vE6zWKZ2x0vnc1KASKRnrZVYJGhIlfnm4CCg+zh1wLY9zP7B9IIlHpA3bLBXDWqYce/V3tyeNOr&#10;v28pF0kqmbBGrITxoGPBk2zbu7WOLZ3YTDCSKXB4z9bmASsLs3J+sFcDUTKFgTv3YhXqGLkBb7+O&#10;jFi9xJvVQM9Ig6C5EJlxZRkmHgMjegamoGgFjazWegY0Q79jzUlrHXlJRdZ01Sp+ZcykmEBxlPnL&#10;rn2rWPGJPcRnsBUHOJHUvF0p3jHgatb/ZGztZQL7jL8BijvZ853V4R89Kjww1iNGRCDzHSC0zU3L&#10;zDmKlb3kOCIDZYsvke9NxArL5B3jc8d5QmxUj/Zv9p6i/CgqqkT7jhtPHSlJOb2wFD+v5Iod0Xiy&#10;n3U31mLkvRit4mx+yoCkETnF6xjwyC2NJLUfxLNaqtlt7Zl5+kUXDaJb+WZRbPyYPIV8ieb4oidm&#10;rcpq9n+GvH5aHs6fqZpc6En1eoUBDyNaBXIzTGOUp7HnUySHFKkuePvlimzmyh6f7ehAeF5WZnRV&#10;htNbS4gwEsVNSM+dPeMysUNkIhvdDyqsaFxHr0+msIMk+az4DXVnRfI73fOd521nI9/HxMq5viqz&#10;kUg6d8rFQUx1Sq4nCi8XtlgUWzyJgVSu32nZsPYCU4WqBLI6Q/2m0puu9IfKLAUSScLoKjMOSnoJ&#10;Fs0E15XvbdN6+tbCtA+/bDCPDhImmbEBZm9WRUlg9cKJw+meO+SngElQx4ATEB/lrSLiVrHQRlNr&#10;lbpjkxWvklprhcYqeqLOG5dMjH41+t0QW+AamrdWpwECGEdwiQnSU0DL6UvAAR/IHNYLtJDMFJs8&#10;IfBytX0wksrSh6gF3Hr6ntH+xQBYLEhjgRsMqMOY7rGB2ArgfxesG9+Xx0pB45zX363Uvr+SsDG/&#10;Y4HtjORItN+ycjlRQMQn2JIetwiEjeaqlwRku+tQEuEF/lnvEm5fnxN7RBJIyeQZwTRiLPlrbY5H&#10;vM6VKHnKAHuroCzzWdFZjMY1ktuI5tH4Pj6txQ3B0qCIEJniMaCSJ5FwR8N25XcjbXSvldyaBz1B&#10;oyx1ByKwIwM4s7H+Cgud6fRhu0Wmvbqx+6TX1L0+f3AjFd4v6u/wkVqNn5h9eDUvjdaS9T2RJKM3&#10;Pqio0OWGF7rzhoLKJZdanZww9/40k/4iv+27NS+Y9zCrAzC/m+mmYrr3rr/LgU5eIZbpEMisf2Zd&#10;M4WpzJkR7iFyzy/Ny2cZqcvMmHnFB+RdFskkR2D8CkklE5t7hY8IgPYBW07aM8rRWKKLJyOI8JnM&#10;+eLlQUwx4BPecIjE1v2OgpaLKvCVo3uqSVjXWjtWey/JPJOk0PvYD2yqtq7AbfxZu8CJvAGk1rcN&#10;Z+meAhYCunEXzm9kkXmvXenHL8JtPYjV0gO/mwncygQUjxI2s0nM2AUwuq/PL0tOtrfWtmv/1Ids&#10;rR5oUI6DXFyjGgQyIKkJhnGDDM10MeIaw2sZNBK8jjuqk9MrvsHZ3mK+0zq/SyVhdXyfHehYrX26&#10;QKJ/w9Lp1Tr4tcrUgtgt/javjbY+8xDp5olx/+rGahV5T2twEFkryqj4I1Oi7vfOX+CM8FCCxCRp&#10;rK4eCjqnhLa9Q12oA21HUeDKtvhlGMgs0OO9Q6tFnwkmvZ/x7pdNNFeA40yQ5e15FpOKASXYvTUD&#10;cGRAjSjYY1jzLACdkfvJFG0yhoGZwJbVQmXZzRajG+07qHMjGwyzwP1dcDcDEDNsSEZaJGLkWcAh&#10;A44znQZZ4P4613PFkIihu1Jwy7LyI0+TyD9hNZGKzl22UG0l+gxgv2I4HAH3KFFFz691isdzJitr&#10;E4HhaE1HRn0RC39cg2gvZpio85+NUhfx3oTAORSXZM9WxgdnHB8tu6Jj7u3cUFTHrzTJlQu/L9KP&#10;BdfNvHbu3gUDI2N5hpAQxbKZ94bWAOt3UejiScvl6pkrbKVMmMjYHaRlJOzn68+e+V2KiS3M+4xM&#10;mvKaHOhjH7nYafb901I5doF+JoRxhuz6XratnN8nUkNAPAuE+wC0hSf5/gNMF1G2e5olprCkFrbT&#10;N8oVGKmbu/GrZ2qajV+YGAMB+EwM5bHMUZdb5IeUzSPYTvzV/Ez/3SjzGWE7q6RF/T30Z+hOpkGw&#10;pp3DtfM9nHbkU6OeidV1waA2BQijuLt0Bpqu4CqI+FAeugzea5AUOZMzbYU9U11vtvOB5h2UqBrC&#10;bBpzMaCo/1V1H3UwRZ31/XWwy1TXssHOvZc/GsVch2wzgehAXx3ADovMRuI7RaoB+b+aT4teOAdo&#10;3rwD2n3Ucv2cHn89X66n8UA5Od9j30lRrnst1w/3hrF+YqCZ9+/PacyOtvlcMkBniHQw/QUUc9rP&#10;soZVELwfxrwOsasHPCHN6MyhrcfGksMK5/Px4xPwVvU2j1vGPFDGA1cZtsZKcGMFNLqVLdLXtljM&#10;1pyMWugyQNQKwy1z4EfJx8gEj2TDotbFLDv472D6I53cqCiUMbPJmg8ihlEU1LEBNsN0vuvZMP6+&#10;pZGLwO1VsDaSGLjDwMywnqLP54A7Kz7wPRq8oiPT5Rh5G3j7UlY3m5Uci/Z5BoxH5wZj5B0BNdH6&#10;ZYAy68zTEouZGDMqhCCwnZWLZNiOHoBvMq4GrVcroc/E1ln2eWYNR3Ii6Exguxrt/ZwjV0RrY+yu&#10;sZhxSP6OAf+zzMxufXZSoOVk/o2ZDErqM4QOdq+OWIPZM/0uKIeKgMwa8YBFlgyE9MdRlttyhV3l&#10;C8z69LsR5kLBBcRX6f0U5rNz3/vOd40ntDwXqQqkDRSHM73hEqX0GvxWAqb9/Fg/vZGEZ8sIretg&#10;W13K875zdUT0mNKewlyyuUGGtJbJqaM4k4ml+WJPXgam5WsrckAoDvP2sagzD5OEZ7ka5LnBkjqy&#10;nRHWfvh6vZYN3VlsxiqORPJorBSvlXtldOjP/bkM/puDVM70maUnACMcuJtfo+SmQbj33n3WtylT&#10;tKyEmfcieD+D9RldQU5DSiYA3Fp844E6B6j6cEUswdlEpWd4jYWEuGjBBjHRmDAGF0xbzwwRjwvc&#10;16ELE6I2zg34H5VSBkr5+Vl7lVr3AzAvw8dVvZy74sqlTd/B4848K/bzD5UhJFViPrP+WtVWa2np&#10;N1ONTwT0VnBOaWcO45818MsAjeOTS6CF5q1JHQhrM5BR7yxaA2wREUkHpIsPToCpK9MsGBsFJF4w&#10;lAUnWQDJ05OL9jBPuiD6zmxyjNpQWaAOBT6ZwkhGggqZeOb2eB5ky+hxeuBpdGaNPhyRLJQXaHsF&#10;DGQSaD3jCls7CmIZT43o7F7R+I66PNhzon/W0gEJInHivlpQ0kz+LGOJbSmP9FxZvfJMMhWtC83+&#10;ZnwBvM/T0mbeOojMNdn4PWMwugIORolSJqGUIJmz9nNvDjJsyqzcTHbeeAXuzDggvwH/vu38KgKX&#10;rb0zWq9WcQl1FYxMaa9QhcDw1pKvvZQuHLZQgD0qQnzKmDbSb/beq7f+V+T1mJgzztXzhe3R6y7a&#10;h8uQtEf50qohdI9VtM7AQnjoaEJTGfCF2nX+e/JEcRyp76s6Rrru255yZ0a7fSxoXIS82sUW24ZJ&#10;QpEnFI53SlcMGQsYyHR7JSfPSo1F52u8HxcISjJ5Bnte39kbMj+zIoW3ega3cdG+bpG0G6N1Hr3D&#10;lY49ZAQ/mkJnsFZEDr3jJxTNw/CzPGLrgR92qviWOkMid3DPMLmK90X4LkP9Z9m4LHoHt8H76yWU&#10;8FDOgNajvtv7c3dqA7cAJVsmxnZWRwHn9Xl9O+W1wPGEQRsRA8StbFTcwZqshjlMGQvAL6qi1WnR&#10;C9aV9xZtlR7Anzev63e9IgNyVkeGcdzm1jOUMoeXuVYKZjMwMg0TdH50GPg+B/ahkzUVnRLLsnVf&#10;xxhRl76n8Wz0qCXW5Iwcz1ngnllb2cIGSvoySV2GHcqwQzIsQs4vZA0MRZ4FTMDnFQPusn1Y8z4r&#10;CETGtF7A6DEjIkAnE1xGgQjbssya9XkFKApYSZjIRkltxGhcBRQ8kOrv9GiIjOi82Cxisfvzg5Ou&#10;WJl/ITN2MUZigPBROzwCaZEkWXQ/monk6YAya0y/X+Sbwpw/kRHeHcknD9CM7hetXVSQYA33EOM+&#10;E7uVpP55NN8Zlng2IY/infh3ayfxEQFE1liMMmfMXs7seWjMp7U8jqUismTOsGye9aliz6eNbFc1&#10;uZkOppV7QGdS1n+LKVZmYu0oFrViiojwEc0rNkfzQGldVBhNbpn4rQfdszlOKzx4uEzP+GexCIb9&#10;2kiIfUFFG/3uZrcZGyN/AqzOnKtRsdTbfyPsKSokR6z4LDjKxAoZtr8FXkdrzpPNZVQOWKNSJt/P&#10;5E938ILVuC18nzJTee4QBSmN/aoFMob5LrzsYSZXFQyXue//Do7GzIsl8N47yBmZjQwjBG3Y7M9b&#10;2o12gLkfB80WDJh+1jpoqxXqRUatxKgdjAVWONCsDtp6PNhomYBqLTlX8156c9/Lj2A79cytVpGo&#10;zbFWWdowvISMAccZNuYqK7EG74RhcI6sogsI7+Vr2GIDa3Q0a9XXk8VUBFeGTeBNFXSK5BKkFUkU&#10;nolWzILF2Klz/Xs9O4gyzLeoKInADBaIZPTZM0Ue1H7IfC8ClVjteyRZkQmemLFAyaVVqLUq8lYb&#10;5wqoHgFCaM57km4RoJRh4bb1YpkrMm2pWmYKBcW5xNcPIlERFwXUmfu6I6eBgnzv5zymqg3atc/b&#10;3PehAeSxKPW/ItFAXXIZH5Jt28w238hPCIE941zRn58BlFARjCmO6Gt8Vyj5zHrJZIsrWYCPOSsZ&#10;gMw6X0Y/DRT/RCbunuQPs14zMdkd01yUv91NfC2TylUwmWUUuhIntWu+lyGwhOwrZi/OaGVnjACt&#10;GCoCuz0QjzV9zep6R7Ezk7fjedAY47pwpLvot3A8me9FjHL2c60OqkwxsHWReO8zGs/L9896Niz9&#10;4eeUHhgbGZXGJK0MSDXu1ZycpvKuqHtq//JySea8iX4P7ZMrBQPkEZaJf8b54cV20RnskUa8cwp1&#10;uqHn1v4U2tMqS2Rg12ckJ8jiNSwrXY9/lN+hHCSS6I5yB/P+67DCW8fQronS5WMF5+JUDMZiaSXn&#10;kBWbWeOU8eayZJGZc+OOLNL34lDSoMqq7ASrM+RVtHnpj1EPnblPXcnl2UooILNAcfTnEWv8btCM&#10;Dhumsqpb9GYHe735HD/leOSdkLPvIOEG4h47kAlaI3mNXjNzbWzNnzXGIdos8Aerd3cwIiIDzzum&#10;eHbSWyCz2v+MuKuBTSTYYM1qRWO+71p3+jNEtKH21Qpb3KCAAac/WchD+ysLbkcJRlQIQixKBEaj&#10;ljMmsMkA+PE+xwXeOjC2NBojsJ5hp0fvBnW0ZSTvUBeFBy4xpsyZ4DcDfv2dTEZ0DjNrOQK6Vsyi&#10;WRMqxGBmthUWIEXFGCZmyoBMkZ466spjwWevaMkWuFaYeZ6MVCZ2HsfAAwIZOQOUgLJxcFYSbVUz&#10;+C7z20t2WQZd9hmy8XuGKRwBQVaukzkXswCdxda3CB1R3KiN6NzbL/x6QzFZNnfKFFrGQp9FCGif&#10;b5mxe4a9IYgpxU1oPJasJduFiGc8kK6Be+mAey2Dy8z7FULPSmGMieWt2IhhPX8KjGTkA/tiQOkU&#10;Zi09/gwhLLvfMjrqeF8qSxruEfYR7etIxjTCVLJ5twc8Rl4pY+feSMAY9+K7ZxGT2zAdOQwexuRq&#10;rO8k2/XPnu1sjhflW0gCjS0SGzc3YWnduSM9qbaUTbYism/FscPEMniUZKUqGExklr3KXngw3Dsz&#10;ItNiBNQjMhHCkUYsiH1vafAeydagRZZhlI2BI1vh15XreVGhTeaaryI5g8YIuGCC3FX2AypUZIok&#10;bHEFAx+92a8GMk0kWfoxr0YAOcqnWL+nteurCOXkzGhzj8GVDo5dEI2ozLvJozYIqO9CBhsQ4QBM&#10;TgNir8wAW7r0AgmSWKZ4xrT39WN7yP4EjGtv7el2yLsMB2YdNR3HuaW1uv4YLIOXSbw9DWVGm/HT&#10;Mh/ZVkl23WaKCbjr6Ur+snIpTCHHAimtPSYK7Dy2EgILVwCkDGgfdQiMczXLtM0aImcYbtmEKHsm&#10;o0DO2/9HgIXtNmSSWwYgxWBG3zHnJTKskWAmxmQlwjJ753hWRQZlbAI2MrOR+WumXRolwRlQZ4Xt&#10;nZXUYRNHtntwtYsxu9fc8SFC6zpbeFgBllgpu4zmuSVBMdhDpc4R5GVhdX4xQA0zx7dSTq8pC7uv&#10;3l5VY7u4KJ9d1bvPriWGUEDNJz0yDSipl5YwYyxudZ6irkx0vur8sXQ+XRd4X+tOmXpagHkEHupY&#10;Gn1utNYY4hXTLdrnGZuBv9jrM35XhXyfzbx2TndL8XEVBHixxQlElrLOYIahzoCHd2Ukrfc6xnos&#10;5nIH2LdyRJ1b6D+ziqYj/rF6vkVnTebMY72ivPcfSdhlfAgyxBovR/K6zEdAN5J1jCSfKbKm8m3s&#10;ibNXMW+v+zlXtlZElk12iWPSqMjqz6lyYVL6jJEq+877MnnyYVlTcAa4Xznv2Zx5AbyfQfUVfTp/&#10;ksWBzDhw1qLrF6X1AqoxKSU80JgAbtwQM67ZLKiO35N2lLeKFDyoym3MPTDZSwuBRXUU6izA/mqJ&#10;3I+P0H+nv6+YpYFCzrciQ9RT55/XbVn659oeAmUpZHRLUKNV1IbUNmi5Ko1VkrqI0wA4ScsZmM/P&#10;3f6sqE3cWCLXfViJTmdFcL2r8fva841jVO1pxW2ASb35ce4j/bxYDqZ0nSVW8VGG7of+s2IDbpS0&#10;R/tsJNe1qkEbAc4e0JVJhDLt8+js6ce6uKA4ekYGMI3M0Rg2n/cZukid7dq4o8PHAoJjQDMmCgiE&#10;ss7LVRNAFvDJytNlATg0t7z3F7E/snFEtgAwnqIZGZoVw1KvyBXFKnfmMCNfyI4/ux6Z+16RXWJ0&#10;3qOuLa8ThIkFI38OJq69a8gdFagQESgDLLAyCmwymQXD0fnu5UMRIxrfY3HzBoakEhnPsiBiNkfa&#10;a50Fv5QkYx9rTu2uVxS3qGkfvTfmmVaK2RlgEb3z9/+NYPoVrY/SpVc3usjMkpdT9qbPDTXR6/33&#10;GoiZsYE+U/BkU1cYzSN4b+2vjNcLAoexP4TOgEa2O1pncXfM9XMl9D6z44M+lrskfsYEcS74s2ef&#10;1WmTOX+ysQJvSMwBg6wHynhWIm+sldiDNRX2zmuvE/hT3WJZfC1z9kc+ehGxNtMNyQLm2Tik5Xie&#10;EgfaR9i9CUpFdThiuc4AheMcu/gkV1O2QkmNZcg9SDK5Dvsf45OgjYpRjrySW0TxEO9VGV9Lmvci&#10;vH5croo4atqtmQFZWuz2cKxpTjKtUWMLklc5awmrBchkDGdH2Y7+M8oE7Gc3XmhUK+Iwi4eNo49N&#10;rkV5MGSu4E5kO7aM5hyvgeTzz6RDwaWM4KcD/p7PcdzBqQV/Bqzt02pntNsftG+KfC0gmRmftZP4&#10;Gdr6ikg5HbXLadBKg3Omv0bB036vRkfx8R5Kweu8Kr+Bqr+u9KydsSAgfZFAVxSq1DkQDdqw9Ls8&#10;KypOgGJJwlhr1TvkrSrr3AI7m2/PCXCF+59XuUDJAAJPxvZqJO3wCa06Fsj2ApyMFiYTyGXudZXN&#10;zTJ1s4zZLKAeFS4YRnJGg3KFaaDPulFGZ9TbbH9mteZH98OYT98BVtnzejU4tNb0yhphEpT5uYr0&#10;bfO8hEwOFMgF0Nnn/lSnFUOmQHsoK72RWdPZ2Nj6/Yi4wUg1rviCMMWkFWkShtW/CoSu7tmrhbeV&#10;e4uKCF4M4XmE1SqDT1UJwTW2iOKRmyKWPpuj1VplL3IwA4smlktBiXKN586KTCEjYcN283mg4qoJ&#10;Y1Xv/CIwXblRD7jXjsinY9ZaWaygnt2q2ti06ZNfJEEb1tCSbozXSpalizT8PWIBiqcixuyVK1v6&#10;8heZzX7/Nczp+78vBonFLhqhnML7/nFeRMan3vgyjFYkPZQ5N1b364zckbU3W11J477IFn89ANGa&#10;e573EdJYZ/ZDJP2C3tNK/Jg5ByMJR32vd4oUjF8Sc16j7gCdM615ieB5XhtgfhRv66lzX3tc6VS8&#10;2E2siSmEoKIIMo09Sa6GU6Y336x/roL1UfEl63W5cg/f6zcrYdVpNBnhAlIMGnpAADIc0JVjZnAZ&#10;5+hITz3Srx3/3pJmWQGver3AYgZQLOOJWfT6vY2Hdl/0bxU8ZWCqbm87TIMHER25fqtMicV8Xw6I&#10;jsauXmB9Ue1CVWQwSnLGw9Lg1NJfXZFCpmJGxxZXHgBFSq4YVox42bQFvwbKNfSQ3ujofBeDqW5R&#10;G3lVv6dfhm6aqPPu3hUzTja+rMg3DXIow5h7AGpGlzTHLMwzT8QaXSdp0509KwGrd6Bl2Sg5QJDb&#10;T7ISL94BagGEWVmzbNAYGQ+zICaT5HjPHZ09UYtwpIXOFiyYM/RTkjfePd0tOjBBfwRQsmPDGpJZ&#10;EmUIvFmRshnBkU+9n0wCykpvrQCoCMhCxSCGMYuMla1k0kvW2HWce6f4syPvi8izJFNkQuuU63Tj&#10;z6dPAQRsAZTpOM4YWXvgt1cQHudgBFLO+0cfOVvxgpaFYs+BrNRQ1rfDjOdESTBKb2DbkV/GZyn5&#10;M4sF+lbPCPSz7NkX37SKzycD2THOuLq8xznTA9Be/tZ3ovYxdjmLRxmANSPJsHJ2r/x8PP5FRHbR&#10;Hbf2Xu3Fl0hKpExKBP1eX7vvjfbS0VR43rtnv5yMYTC7jzOGkZ4E3coZipjQSJ6UBYMZve6VPI3t&#10;BmJZ6Jncjo3hVkxrmW4WZn4x3keIdGUVPJCMuPW9DIHKi9FQDu8RMhglkSKHtFzDZxQmYSAvE24T&#10;GUGvxGTnd2mlaSKmjaRoV+NDFiceLy3pPI0FeR/f+ZuVDtRbYQVkgRu0iXmLDiW6lxnLDDJ3k73Y&#10;DRvMQe2ZD1g6SdnkHrcez4c12/KOJjijJxctO9SGWhUQfr4vQ6/SOzD9DV78YlBrja1iL6CCWXRW&#10;m/IVjirQGlQWz3kpvMFbYpeD4IilaXf+nbGJwA3fOTzvaNylf2fQ+G9eApnqZlSAQwZAd6Q+bI+I&#10;+ff3fT//N2pfRocJ0sSPgPO7TFhvnBHokwE1kCEmAiCQrFl2PCKTHC+gQiyKjOFfFOCutAkz4DKb&#10;IHjdaFYQoz9zNNWKz8B810b0s/oeorWfGd+I2RzJ+txhhEYJqVccygLb2YILGqfMPM4W2bw1k4lL&#10;V95Hphvnjj57hpU+6gqPLcdekssk3Zn1uRInsM95R0OfYW5m9IG9johVIo+3ru6ClCufdec7LGCM&#10;2YfMuF0cbf2WL42En0ESkmXFo/XBsP08xm207ryfWyl8zTl1pd4/CzRaZrua5DeCv1GHBiMJyGAQ&#10;mXl6pxg4v19fduHdnVC6IkbkOTYWBkrgo8Z0dXnFQgQGZjTiM+M2F5EK1X3ircPICDsiYnpSluw5&#10;HEmprJIPmLM0kldj93vmv72ujshfxzsPMnM48umxcmLkd4j2GKbAFGJCzrNE+vke7piOIw7gPpJj&#10;iwo6d+UtzflO7DPe2DDk5Dum4Kw3Acw9/g7wnlnIo1lXtPF5BgIInEdgIhdwXgeaDhx0e+O2be/W&#10;kGQbDdJvZpiUd166t1GwjCEPcGGSshk0vxZaK+6bC+egZ1eJq2FMQo5av6bfrz3IPj2jp2Mol979&#10;NHdFOjmd6B5Y9ulqlc8bU2tD654nqNoicHuax6TxbSb5m41WBn20owBnBa2ZID4Clu/oKdoAfpyI&#10;e+8OrflVqZC7AEeUxGW08Lw2UmSczvwsMtQy13/SuIkp4EWBL1s0YADJO/ISXoIRMZZRQIw+l02M&#10;IiDEe493Yh8EtEVSc15SfAcAzspA8YVFzErKAJQZRk4UV3mgRTSOUWLpaYuyYOMn9s27P1tv+L/c&#10;80rA94uMfK34LWtwzu6dDANtxQz8E+bv7BqJTO2jzqFVdra1ThDIgvYM730z+yU6TxlzzAbqO19E&#10;JdGsfnNmXkTEEWQEaI8fZld7e0Ifl+KzP1PA9t4LW9hDIONM0EPEM4HjEumSr+SpKPdfyXvGIocF&#10;3FvSd5ro583NvphiE5MYMBrJkTJgeeT9xay/aI9njZSZGG7MwXSxypLPijrFoq7vDHPdY3+jsffu&#10;g1GpiGKuuzENAyCjOI8l4XhnnRfXWlJFTH6W3e+yZ0ymG8zDhz4R5945C9P7rcKgimByeyr+FumU&#10;Qdr3tH3TUpwZ55mWQcqM6Uc076NWSKRpttJWGFWQo6CqH6jLUf3USTSc5qMFF22uUcsOq9tmtQIx&#10;gEyUAGcYNr7cka+tXwNATculMPqXGeB0LAro1uAijiHG4BUwbQTRaiYOE4Zpb70jDPQVM9DOHrTM&#10;RsICOu/izdHJQh6QmUR4ZP+f906YnEbalawZI2tk5c/XOphM+2xsT6PfCyBWQd+MDnXm0Mu2qo7P&#10;sWr+5wHYmWA9Y6J3B3yLWCJ3Cy+sHAyrgx+BsBnWKzL1RXNxRcKHBc/YQlQ26YveLdpv+C5D/3fQ&#10;WDFajh5Ax4JaUXzyCbmK7PgzManX+bkCat9Zw6tAIiPrwiTakVkj851oj79TWI40sBmN8JX9IxPX&#10;MXMs+3yR1MSnfAG8uRGRHaK9NTorxlxrNPfLaNn6P1cHIXj+3WSMYVHRLOOzEf3MZTZ7Pd/Fbp+l&#10;a0ZGeLQ3rhY0sexuzBjG36FkSMv8LFa+1JP7OKkOJsbi9vCy2FGIcJPae0ETmYUAACAASURBVMRN&#10;oH+s3c/6QGXZviseS6t7MPLXiWKBKIePugHRWv50hx27N9t4SA2fnYkZVn3DmH0mWzBDqhcsIYHp&#10;Llzp2rCukUA8rhMLDPbi9lhq2J4nTI7DetQgHMST6GPiHLrLU4NyGu/V5+ICOVN/dmky5cozs0gx&#10;CbyI7Gp1mH8YvH8PwLaVcMNY2cgzgUoUvKJn6CffNiWibKCQARsjU0wmwMyYNq22COqgbm5XqZPE&#10;jUzS+mUKFE+I3BWsF1OfXEugRDwYew7ZjJOLmQEKLlK7xyg6EkTGI8fv1cSh5QXtrDFStgXRm4Oj&#10;geSKUZ/NbrKldZjn8AxOzPsZWr1Gw2E22EP35AWpTBCDdCm1jFcpAhk/1j16AQVj+GTNOwZQzOzr&#10;DEs7EwigZJ1h16OgngGp7gBLFkPwU0ZKWSPbTJHEAteQYTt6hyvFA2i6B56NnXsZQ1o2uc7OHQvM&#10;+qRhMArMNRAWrYmMHwCKozwSBDLzYjqpVkEXb02MjDmveJLZVz553U0cV+NbS87CAlijNe+ZsEex&#10;0EpRk90rVoourMFi5t1FHY5Igiw6jzPdndb5y/rurHYUeXlQtHdm5Issyyjt4xQBPasSo56nyarc&#10;nX8GXdrmmqjWJ3CehJd/r/7vlOG7ufl2vTM7KeSwgZbLNEBcf1Y1xkW6HDE6fxjwL5I7YljH189j&#10;s9jMvjSv5eqCiGzeGQH4Xn6YKZgjoDhDdIsAfu/8YmRlvHEeu06RVwkiYbH7aUZixytArHTURb4C&#10;GfwJmZoy8T9TNLNkVaOuu3GMt207AfdPFFyQ6bDugmFzbCRPhAoeWg5qNMldJdba7+ptWG5JsWeK&#10;hggrKh0YV3s1lfkIzBGFJg/MEdwXmgh+vityrnzL/4ILbdpstTb+mToZbM51kjpVei439yL7flW+&#10;2LYtxmGcaftgDxqdQPrB1PXMV6AmUutOAVmaCdyCn4uIPkihFBUQef0oTTenbNP7aPFDwaUWhPHj&#10;cVRAeyllWnRuUnT8TD1sVnOHmS0BpEPHOy2jUbGi6mpKV0TAcgBZoJCSoChrhTrmcDK/pnkVHO+g&#10;7nnQJmJ/IhAhC6xhDccYUNHVWrZizgQ7CCzgE8aa1hnOtvZbbarMOTIyG1a6BlYZ60ywzsq7rOiw&#10;sm3K7BqMvFJYOaRsEsGwn5jxyRhQMn4rTBedZ5SVLcp4shQrwL5OSFgwMdOdiPYcVhIuKpoyBQUv&#10;wWQZ9wzbLruv3AXWo/e1si+MDDA0HgjUXJWsYgHwSHc8YoVaBYZsV9hdcNU7gxn2GtIAzxQLsu+B&#10;BYeieZGd+6xBe7QnTADzEFGWgrsPvcKWBbRkC07s3pUbuzeA/77PctxnUcC1OIUFEcSM9NdAb2g7&#10;Fn16prlVMChhtodYptd/9+zznl2vQX276zUCR9l3GIFSVv4wav97Y4zvq8+a+z3hAs+Y9c0CUQyx&#10;AbG8M2beq/sWmwMy5A1GIpoBHq3Yho11ozFEhXhUELEIPawkZCYHWgH3o5wcnTVMt+DKuXSnU4SV&#10;UmKJuRyAjhU5OhnxZDEnzmHq0npi5r0uBLdtfTLVVTjZeD6FRUJ1sI4E5/c3cWdX87ws10ZOrYMF&#10;8L7c2jTZhWovuBFE28VmeVsvGL18OSbnFdR4ybiXaHsFiayeVpQkMXqsY1Ba69xaqrXu+gBpDOZU&#10;aWr87/P3NhVAiB0IyhislWGqA8DuXTu7uBOtC6a8awI4KSwG30K9dPUY2hCoeEWIYbGb87uo76xX&#10;TeNy5W7eqnYniQxtRGffQhH7WcZbNDdI1cFQyvnMRQZ9e7kYGVX84BMxuLLSPJp7LgEzEz539znX&#10;H2ZkNqK2YEZOBR1a8X2MiVSl90y2QGjtIxkJlGwSj9hIDEAescI9DckVYPET4BILvK6AQncSkk+1&#10;4kbzyzOlzQDS3ueiGAIB6IwEVEb6LpJCYDpzGGPvTNJ6XyqCM8tE64Up8nlG0XcAPQYIZT+nsR01&#10;KGIF9REwh3wMVu5rBVRFIAliDjMa1tn93FofTCEiq6eNvsc7j7MdJGyBiT23rb/3TLIZQ79VgD7D&#10;jmf2v5Uk/I6c03JRYmymLT5AHIGb0XtB2s+MFEEGwO/lU/quzrPBv2gGen+9GZc98Ws639pnQHBZ&#10;k922oXnZo2St+XlcTP/+s99/1sDqaoD6/jhEay9DosD5U98xPnYi+PnFNWZXsaSIsm1z5sb62YIK&#10;o5Fkmbe3r8qpmmtKStdhX+cKXXguW7kFGzdm9NStdQelaIPuhcjTJzpbLWLJHdlC5ozO4gkjzqXJ&#10;iSv3anVfnXzUYs/tNj9erxdVbHC/exiv5o3Akik9jBJ1r0ZnfmSabJ1Zd/XwVwkxXg7SDOlP4L6d&#10;C+WS0mm4ny/rg+bjSC2W7rz1zux93y8C8dsM9EA53/9/r/tnwftxsbTJhRLclbYZ+7Okk3Kxkqzr&#10;52q4WPpWwb41kNV6zjBdLOAM6daiw679/Ov1CsAGUcwHjVSX7qC/gqyLbXKNdQ+R7moxtOCnbKqi&#10;VXq2Vic1I8UMzs6WygrrRRf4rFDsSoCHArSnNHA9ET1aV0ApnR5/OF810350jz6KDrLvh6RmMYB7&#10;Mdtv6l4vHS1YjWpjc4xHFXO8+uLFuxi26zFUhQipC4DuoSdWorVf+2dimVvmGilXYeQTlXC0t8FD&#10;VPqW6wwQ27TY0KGKuiU8QMYqQKxWuzNAWFa/N3r/EUg4BihWIIwAXVSEiAL+O1qdjJREttBylx2K&#10;wHHUoYY6PZhzjllnnwoQVzuPmG4FpAeNAmv0/AgsyuhWsqCnJ9HhFp8T35XRUWcAxzHx0GyhjEa4&#10;Z3TIzA9GuiPD3r9TkIjAD/SZGXlHtpjFSCGt7p9ZAJkBjdDzMX4SmU41JKcwAiroXPCK2J4URrRX&#10;rPhwsXvzOB6I3Tee46w5IZ17Fm5vyuSEI/i/0r30ib3gyv9E3mSrOvxdfE9mIewI26+cUIbcfPRC&#10;K4OkKQbp0VpDTGV7nsvQnT4D91cenDNojKQ8mM/pixnzPXrv/eqs739Xdy/48VjcSRqZJ0f7Gjtm&#10;EWmFNfDupXZF3jhYneA1xluFyds8skqWNRzNkVWGe0bamfXMQfvSp7oN2W7BVqDxSAphZ5a3Bx1k&#10;xklxYvju6J175siRvNrX1xelW4/yekR4QljKXc+J7Hxf9X5gCaVSiq3qXcpJ1I1UBMwzRsTs0Hv/&#10;cz/xQy+G2MomW5Pl1BgoERJ8ZxeTrvIyD8ocxEyi6umzsfMKV736ZE2SG/xdEMeqlnmL1rofCyzX&#10;78oGZLwgJ9DttYoep7dThW2pSJ+vlzyKx2lkzYyL5AJR+5YYCzf27Chcef6EdqN5WB7BlhTnIKkO&#10;EKdMtKKZaGq9B0D6biUZ7d/Bd7qeDKVVOkFLXjLBY9dVJonzDEy9pAAl/mMVPwKCPxHgIPaFZXyD&#10;AP1swJg5YKP3x7QZIxmGCMT39mYWuImKuojBAgOAD5khojMoYpuz9xEV4yO9dmZsmf2FnQtMGypb&#10;WIuMJRE4G8VK7Z+jaVFWJ3o16GZlkZhkhZn/mUQCJeve2mSKdSgRWI33kI6vx1C6o0ufZfRbYxd9&#10;JnN2MntD5hlWuqgiPXGU/LMMxsw9rVysfm5GeiqKFaLCYYb5dze2ifY7jx0XfS8jYebNHQR+eCAR&#10;GwugfYD1OVnxkwvrGCrnjmRbpIrI5r2bC7xnZb5Qgc/SfUb/Hkn8XfeL52PUocPIwrAxV58qcgUD&#10;DeK3/+4LYdrvAK/zbOdQtEa9cc/EuZ7PQhgjGVYH2cIbk//fORO8DmPr3SA8iukQupMvRGfHiuxj&#10;NBbWPhsVmDK5gAyolv0dOS9BJq/VrPq7AHmWHMfkPxl/r/9Vnk6oEDISdcI5Xt5ep0X87g/k74b+&#10;LCIZjFjq+f01FzulZXNG9vsq4IMSpruGUSvJ6qV1Py/WjBFdBhBhnbMzLc1sW37055EMyDxx9/i9&#10;HJXM6e+rLQdzLqBmllEswEMO/RwwN0p8QMzz8RC4WaiAR+ycWjkD3um9VvocSW3yFiDTb3SHDNCO&#10;NUT153x9fb1/TtjNCJRRbpgRIuartwcx34GALAbE8N5FpCtnHRZjBxRiNkeFJ1QlZp4hCjBX9nWv&#10;q2BFKzxrdsnKnzEmcxlwacUXwtOBjJ6NPaOQYZ2X3DLJMxrzqEii/+mtHdaEt12WXAVbWEDFvmg9&#10;j2ax1tpmk042DmHNc9G9e4UUFOd4hofWXIvmGbvfZIHybNdL9K49FmZWw54tykW/m92TzY7K5Liu&#10;FpQiRuKK+eoYs2jAi5UxYRPhSPIgW2RCnzv6Yn2Kxcne151r1aeDLXBErEWvuBV5brA54vhZ2bXz&#10;ifGJ5BL6P5+Jc713mEzM1H4e93KpVlEfxehR9ylbWMysgazpffTd2b1v5T2P3zl3OHhkCk6u17v3&#10;0RMl202GzkA2VnULZqibP4hnRv+TKH5D3VLovxlN/UgmWb8fT0L0zp7PeLxFXXyr+V4qPpvFlzuP&#10;Qfdzy6WLPt3zJZY+sbxZQ3kWg0R7D7M2VvYOxi9mnKtjB98qDssWW9D3WGSHqHBuPnMV06dSx4Xa&#10;xBetMXY89rpLqaVT6Bh9Bj4K3q8Z1/CMU7/iGidhEZMUsds7c4Mg6I3YSshkZEwOEBvDG7cMGNgm&#10;OAtcROPlJdWz4dDIuvenk2cKe31fndrd9O4KDXuKDyzCRLcUkbpDwIBJtCdQVXoX6vxG3x9RaOPL&#10;mlkiWQyrMwLp5+21ylZ73Xz7ntQhC5IKBqBhgUHbFIoD3jzwF5mjMUkC22KZAdoQO4VlZmcP56zu&#10;HWInMckmW7TIAuKoKJHpUsjIl2SSw+iM9cyWs4A0s85Q8BS1Inr3aAGnzFr0vicjt5BNetjCQ5at&#10;h84ANnZCjEHW+Izdiz6lWZ9dm1EyjLxL2O+L3mfGbJ7X08zH2EgyLSv/kDmvmLOOKVhkxoFd/0xS&#10;HbWaR9/JxA+RKWCUjHtsSGu/9cDGVUkfFCNm17rX6Rh1LDPdXKuFSDZuQnuf9RnjPG+5WHb8GAko&#10;ZMTtAbFcPh7IlsnmJ13GWLDsdSsX9iTbMmd7VGRe7ZpHADgjqWutj4zEiZa9bVI5Wlbk6qKog7Z/&#10;bMLM6I+jvdiav1H3GbvGx33hks25lAGOXwyVGsb3r/EaFFugv4vkUSIwlsXRMiAvg10w8WAWaL/j&#10;RcR+9zWtS4+1RGu5t5tQUtD+GbrSQd1wwCi+WO0IXz1DmP0y0yEb3TfTrZchp7Dda90e1F5wqU1v&#10;ucfYHDyW7UzIkun2/S1f/XHD2uvll/BQYUCVVTB61YkcgYC9JBAHcnqTkKnKR5U782UPbF/NNMy6&#10;lnvB8krrba11MEJyB85ysn1Xn4r9HNu2SS38ppAFuqzixGmiWjlwgQFE9MGit4f5s2x4RgckVgEg&#10;e7BGZpFjC1jE6ByBiXc1cZ+KLlMyqpdb4RN0VMBbCcLRnECHLttWGx2GTBs8EwxGiSbL/MgYbrMa&#10;8CtXRoszU5zKAIkoQGeBWJY5ygYwrGRQ5pkzRaYMK5a9ENvA0g/WY6NBkdWglVlzqyAisx/xXjv+&#10;PSMAl2FzMHFUpJfOgnBR4I2ebRVEXl0LTAF5RTYmyxRfIcdkk64sMMCCO0xsycjdscUbZpw1m8oq&#10;QKJ4LmO4nZ1/K3/PypFyBoDryXmU0DL3zs7XT3QItDyK6biyWvOn3CFhIrnyzllAD+3bVneXBRh7&#10;kjK2jGoZSHZzLs2eQSvdZp6fnJXXMOfxCvHBOgdX8Qr2jCraUE31sL9BoL4rXn2K6XXAvgtECmLv&#10;GxU1Mvr7Vlx45qGjPK3EUnzeOxtZvhnvMIbEw3peZfZ7xkvJKqjcMZy15scqM5+Juy5T0jp4Barv&#10;FlF+jtUuHg9gfaRygBjoEfls9KGxfscjYFhjwnRzMvF01BHFxGMRm5+N/VfOBUTuMs+FYa4YJSCY&#10;7zJ4r48EXl4rF+OeL+inwfvRwX0+3GLGnfPpk5Z+/2Lz+pljgBJtgroaHQFl0cY0vmTd/p6txHav&#10;O2lgZy3KiD3MgHLsJqWDCpdB5LzeJpXjsYSLHo7Kz2Em8aoSexBkExnNvK/irQ9CPqbkgtks4GvO&#10;72P96AAmTJIlbtEdn5YJPKwAwUucGFOzWINynnteEpIBWjPJHBP8sAXVDHPJC0wvmbGYZZPZsyMZ&#10;oiY3xZpzrgAnSCZmpQthNTlflcdg9/I7xY5VxvbKXFkBw+5qiTOdbijJGP9OS+JkWNoIFLhrDpbx&#10;JoretVeEjJJtRtaDZW1lJDRWpCuQXEkmEc3uBagjJVMgWAWGP2Es67GsV5mHmf2VmRtjnDfmC6sG&#10;9hmgnWHlImP1VbAdMbM/sa/SbeSG/F/0HllwFO0z3vpimODevugVI9C5yRK/7lwoJ/TnZkTwKh0Y&#10;EZ0XUYEUdYZ48ngeiQ7FiGynPio49J93JWcr0jvMeRTvxRpPqVRcxbJVvTyLjesi4Hm1IwwCu2O6&#10;XHspFQY0ZvOsUg7/B+naGj4iX5k5K1kt/hXDbNQp562XLKkHEWLdPfIggeoO/pYrnp0ndQvzYq+b&#10;/g4REhUiWO+jqED0CaJcJl6xi7y8j5O1l6COw+yzWmeExoo6CUgDV21zyjMqXu4YURtSPZj+db/y&#10;w79N8/4C74tsm6/nPSKp9g1ZG27tPqc/iI76SPHATb811dO39xcfBjxHswkmaGQZWUg3X7MMPQAV&#10;tdFkNp9m4nvpFtqJxBjkKZn08z3WLqq7nOD10nAV4Kv+GfUJ9ZJa0RVWd7HUsZ3qPYd15a2c2mfX&#10;Pdpto6W7KZYl4hkvW+YpXuKgeBVSh+e7bqucGvllLP6ApGDSC2xab/tbBqcAcOHtW9XeRb06kMYb&#10;NN5PPYd0zXGcLYYhOSsvyPQ01Zg1xQKw0Xr0CmSjXm8UBEasYhRwo+QnG4irXV10Ue/a+MfTQE5d&#10;wnMaRYmAcTY0c7VS8sAwLvoGBSowBzKeJ7DYuCAhwQT9mTbECChgdPGZhNIK7qwzOZM06J8dNaPn&#10;2VhMf5wYzNMn2NxuFJlFroL+aG1/wlzSktTz2oK9vSPSnM5KDrHJ1F3QlwHy/u5kKttRkgGLP33P&#10;aJ9iGKvZDqbVd8wUd+7KKGXiieh7vbHNAEJMJ+4nC6ljDLM631hpOsu3wTJCZwsiTLdkRsKCjQXd&#10;+/NSnxP01v4qVS7vuhLIpZTuZ61vrcl3lGWZ27GOxR6vZq7hdVCuzNv5HancrdgSo8xa7CUWdjNO&#10;8Il6IquGaD6hrQzxyViguLpVtDQv0+mIyEQ+0Be/H484qPP1SPUgA6rbi7D0eEfxiZd39n2WvBCR&#10;gzwZWZRneHIgHikjOmO9fRiRJzVjviisonWalHrhEgqQgPOFvffsuR1Jt3oYRNTFgTxVovMkMthl&#10;OmHRnFkhf7HFlSxwD2N3C2hMdgKUAQM/59yJhakYZz9ySBGp+36B9xMo9lHwvpyArh+41DOx7YF8&#10;T2+sOmGHN9E3gQitE5gxDAzr8PO9V9cMJiKzByYp8fQU2Q0oAnneBZJ5jDuy/LS5iNS6DUWc+Z8d&#10;6N3d79XSZgYoVdzGlipAo6uLLMsFEjcSe51BeS1Q049FOYsajZlftR5aa88SG9ivrUcmmCtmiKw3&#10;Z4Vm7rVerYFVOp03VZa4ni3SiasXqFpU0aOA5EW0nNwxvhdbv0opm0oAhj2j+R20wFdyzvR32q2Y&#10;9mavWBYBHyvG22N3Tlbb8w6o4vkdrEgDUKCdCeNLZxDUNo7u74x9egIs1LocM0ttfM0mzJHucJSQ&#10;RePEyKmgjiEGYMnORcoXRHytT8QqYVgszNmWLYQxQa0/Tm/igC+rVxzA732ObFs5z0dNQNBF7ujd&#10;ekkSk5ivgifZfWP8d10IiXTOvSIPUxTy9J5Zn5tV4NwDYFZNhO9I73hr8q4uecR6+2TLc8ZEPLMO&#10;MkUNbj/w95BIwmDFODkDAkcAPtM6z7bbo/nBGmZHczXb5eUxsDN7q/XdVlEXSbOgjokVoAN6H5yx&#10;/pwXv+Ur6yFrsw066E0n/QAU3ALy9TMTSJ7s8vDmqKcj7oM69aPnl7WH2nOhGme31ppfA39t4LlO&#10;Yz+D9jlAkf/zqgD8i0B5fW818yIP6M2s6XkPHfEjpPWtsKAetFCSrpxJJoqhzndRh2+uVfaqMAQR&#10;qUoymClalIU1hQojmSIzKuBGa9Lb/xiMDI0HPEuOKVqlSyLP/z75YD0j2O26YuNUNkaNYgR0pkXn&#10;MJMfZgsWUQdH1B0Vxevp95vMnyN59PA7HOzgUvwoAx5ZetD9IM52RN0DDztB+gvbl904a6r8LYa1&#10;TDWlP9zmyVAJgLxSicW4WXumqpqZp7UNverTCSpVgaB3xIbMAo3WprtiEsGAi7NDuTjj2Y+FnSzq&#10;d2kBtVVMP3Ag7RIxWyI9UlhMqc5B1jb4U0dN7KBAA/i1GiFPAQzfInbnSb/CKM1EAjBsRQxYnVXP&#10;WzQTZzBadhOK43k2oxKp51KtXgHg6oKwEsI70ihoLkSshOqUC60kn2EMZsAEVgN5VdccAaWZlr5s&#10;4UIXunTprQfw1eFwahYWVZBKJGmXw4Qyqem/t637Ir5RWhRoeO2QURCGwGnEgGGZGqsJLds2miki&#10;rCQg6OcYmYVMOzZispRixSV9qdU/q2Z5wZUiUNbkmk0GEIiy2iKaAT/97yiyqhSBAPwVwPmOHnlU&#10;HIvGgvn5SPsU7WmZtcYkYNkzmy0yRfreTEE0PPMT+xaSk/g75GcYhqpXiLee1zuzM9q4TDFkJRZD&#10;943WVUaOxSJCec/1er1EROTr64suBEVFRKbYwsRyVi7Q4vlNihxEe9V5ULtzScSP3SyjdE+6hrnG&#10;30XGxb7msldIt7t8s2ahflHPwyqUmxmI3yKj6lGmqNbegHa+3z7njsBm/V0MQ3X+nqFcFHQ9Rz4+&#10;jHb+e8xGbKmk2c5FbI+5UiTMCb2C4EkGGnTTS63pPGU1V/RY6tZ686SomA4sr7tLdzSxXYD1GPht&#10;uO+osMlIbrkSiWoORHt19OxezscQqxhN+CjG8nL3TPFJf15UmF7FWtCYZLXirbg26spAe3lK7rLL&#10;Q66iddH3Ihdo/+5sa+dUPeKHBt5fchOllDeof/iTSOHP0u+VlxMdSsjkwPIsRewIdNiNB/kd/Vxc&#10;4ZeDPfz/0famTZYkt7UgEDezqheyySZHGrPR8v//1bORjdl7o3mUuHSzuypvOOZD+ALAATg8Mlmy&#10;Fqsy7xLh4QtwcHBOvu38jsFZhvnzj2jDlqaztFh8NLEEZfVyDiaioo+3KXoLdQe4X7HYVmwmu9PA&#10;gfL5PZAEB+dEqQXWaIM8sNYgtRiGmU0pmk/ogfqBJuql4y+1YkfwGj9377CJDJczCdOOyeSS1VS7&#10;GzIeGHpeZgGTXUmtTIBnscV3WG13QardA9mCQmERoAnJKH5/4JeW6/E7CgbWmPPCXdCJkA0wPLNg&#10;/XmWYeJHMaTvFHyjZPquJNMuGHzX3G8HLMsknPL6wTC1x8QYzC3n+ixZAeBWoraj+b21Jjekarz5&#10;EXmRZM1VeaC8I2XxESaikYHmThejB6pbMXNW/iMauyhOz8oYZL8ju/6jwlAEkERx8WreZqTMMmZs&#10;mc7aLGs6I4Gy0vv2zqCo+2L1XDLPOvJiiIwbVwWdzJ68KxfhvX5V1NBgV6bjzoqxPOPBSCf4PUzb&#10;ZRzIIh9vTDTzfuU9lMuf8r9fSVPlCxySChLtObueESv9/5Y/E81nd6YQpTsduGxtJBuzOgO94vX7&#10;5xylMZpdv5esbraYS71rfL2vchIFEaT15MM4gpgccLIz6CNwmwxgmT1fV8/BKwDxHMYrWE7fUwoU&#10;ByzeAZEjbGJnbu9ibdbvPbnIrGzl6ryJ5qlXUM10F+2olOycRx5OxcnUUTFDK5VEsc1uHpCVZeyl&#10;7aZRX6E7JBvbaaaz/F6btOsonldJJypwckb+xh7xsrtZrAdqv1Urv9mvJvMhnNV1NdBzwF4fKlud&#10;gcuAdHeB3GVirMbbBmsimY5c8LuTZGfYOVk3aytY2Vnk9kbqja1zSAi9K/dbp9ms5SR3CzeRRIUL&#10;lLZnOKoGIVfABKPBTjLtsc1LTL330HhP0GSNuz5sokQ4KlJlgqR1sXIdUEbMgh3j3N1W/0ybepTU&#10;ZRO6NlNl0YwMyRwUq615cOhiHPfgIIWsRntdFgjzgoro/ZH/yV7C+b41sqPLn00IomD1rnb/qiNi&#10;555twBCFj4d8W5zUW3/Xt3e3cycrtbLqtMm8d6egsuocy57RdxjzH1H0slhOWTLGrtb6rob9as2v&#10;Cm+RcWwGHF0VL6zPtxL5u+O1GiePhZ4pWOwSlDKgU9TaHjH/Vkm+V4CwfTv2u3VXBYdM/qKNaLN7&#10;7goIWI3PKjlfETB25AQs8GaXzZjqWAxyCi7VK4Vkm2zmfU+GHRmrKCbO6GBHcg3ytbO+/OgimOWO&#10;dmMjm9jjS+tweaGMJEp8NoLoZvd09K28PTOfMtegcY+7smzZAvV6fjV9FBIFpx6PgX22ZGU7VvtM&#10;CAqK5KHJczbdWVwqKqxMO1fFLs8jyPreSEZnN3fN7O3ePsuBWb2HZmMeS38/X7gBd6yscznzmfrs&#10;WOX0GSm3XWnu1bhlCkuRNOW0UQFsmc5GBuBeXqgLuFah5z3FGh8TIQEodC/JA4HwksFuezP/7wLw&#10;qyROuQB6quz6tjUQEZTzvH7XzvCKH1L5BzHv45/nNoUVq8EP5CyZivn7o/aXjKyBAImSDvXZts4d&#10;wG2n5WNXG3P+nX8oa8mcaAyyyfZKG9QKFCwWhg6UV4BCLsiRZrUcvOWSKhYuj7MFw6RZLzs+ue5k&#10;M13JB0TpajORiRoRsLge84F80/+69LlUkWBTriILFu3oB+/P/z3GoFeQuqsHn2HWeXvlqt3XG8sV&#10;4JQ2S/sAM6YMo7EXm5Rs1SSJJVjOc+FtXNL4nJ6wMJOZKEnPBB0Zk+tPuwAAIABJREFUAOoOYL4L&#10;PL0HxMwEw5mCTGaNel0rq8QmCw58RDGP6/6uNEWt7Vf+m1LeGztA9p0zOCPnsLuXZ6RZ3gu870oR&#10;ejFUlAjrZCNLzniPIe7dMV+B9V5yuhNH7nb2rUCkxkzKgIQ57ypwQVNP0iLLNlyBJbt73gr0yHrP&#10;NMPIu3v/jrm09/sVM32nczajC71DKFjNxR0AaiXzmfVksZiH7/JwQC5OOmQJrRBIxpp4aw+6I4cQ&#10;yS95AE2mA0x3Nmf31p3CG2KsMW+kVi7AlPU70vm55Q9IhD1X1V0jK+N4K26UHgf5ubBjmpkhEjjf&#10;pIxKVbfuZg555xwOQfQm0olSvmmHRb6KMSKJOO/nXvdFJl/MMOObtK4VK60kbpocWfbs39GMX/0+&#10;6pD23ouBbv5qjkQa+1kw/SPw2kzMlslJcCPv0nvSbgxpxW8RqJ/HrL3jFKezU8QSFYsuxOVyaiwL&#10;CIUIznLW15QOyPP9qjTCYde+b59zfix4fw3UgB+JrMX4AE+WINtualfRcNoI5WFGovUv634cJynj&#10;QM4kIRkgYUfeJCOHEhkH7gP3dgAy67WvAZWdAO4OyLorC4O4Z6xEtAriNVVesnc9rd4I/O/STJBv&#10;78weXN7z6/dEMaiqdfPkGj5gGFiN4sRc0Y6DqjtgSAY4dMdFOIe0v89tNh5Y6bEbojWwW0C8C2pF&#10;958xcskAE6uWXa9luP8cuOzURjGg/j+M2ltonBe59lfbj2U133bYERGTfhVUZgCcVSC+6tTI6DZm&#10;DRgzuv07XQsRe8t7vjtGtZmC1wq8XfqTJPew6B61vmgWIMoUDe8E/pm9aoflExUSMjJymfPQY5/p&#10;z+XAx47Mx+qeMwnfnbH2EsNoDmRZYDuxawYMjoCIu8WmTMEiWhvWM86cbzvraqeraBUjeZ1x74kT&#10;Ig+Mu/Hne+KcyLMiKwtlSQOszhqP3Qkw2uB5THzXm+w9e54b1k+KpTRRg+2xijtN7hCjIgAmMg3N&#10;FepXY7mW37wnDRFd27o7435RDRe+PmTG557paAzONixl4B/zdXFD3Xtz3NuTzZxEAV+g5wlAJ+Lo&#10;NZuRbrvb8WbGj5qF7xSndjubuTRN5qzO5CfZdaEBU2uMo2JRplN3xyj9I/LinSLJLgbjKX7ozzRx&#10;s+bzxhNeA0yOzqusfJmFFex2GK5ySus5Z4ytvTkSjekOnh3N1a5IQd49FygVsJfgPdQGIZqUw9vP&#10;CnHPPYRC5dLEr9vqeX6wYS0X7Oft42Mx5wYx21onN1wLOLYDjgi4uqNFFrUirUwSMkZIqwDBMrDZ&#10;kZ54z4E6B4/kaO+BOMTvtsKn3lflXYZEEuY1dccgLs1krM6DbkSBMpjQTwsTwa3eYK0WtMzGIza1&#10;vtM4Eb4vXcj+Osxriel3XeyuoenVt55jaDLy9s65G+eeIRyb+CpYw7EhAqQMY8R7FYAv3b73JHGy&#10;97Uyof6IotYdvUur/TAT9CyBXXlwyIAVpBcKwlF9YBZyaaTMs1FOY2LzWBpTSzbMNCbTXEW1bNBN&#10;cCNJtgjE3i0or8zQMkFzpCW4AsEzHiLvZYtECclKf/xOgW83QbtjbOl9RpRUrpLPnWvxvWtWsd7H&#10;JOS7xrUZzeVVAppJALJxya5GsPW9HoN/BTq+BwDMgNdR8pbpzrKKSqvzKdOxmTWDXZm0/aP0xCV4&#10;Jc+pDNnnI9n5O+bQXiEiUwRZMebvkDJWAEAENEQA3E5H2yoHtc7QUorbgbfTebPqVrkrfaelV1ow&#10;M3JImUNHHix3NdJXJBeOG2hsIXf/HHsgs1ve3wdIdGBGWIN3JhKBiCcRSejTe2a3fjzoFyYy3Yhj&#10;v5yLDLJ4M2Jcvn95QD0CTrnRIKzhVDVi9lHmPUSdNe6exL4d2QQnVmyABGP8PQXKaD9p3U+WT99q&#10;r90B4y3g1/LRujMOmZhhBabvyL96IOyusbf3OXditqwsWyRdFOVJnsTO9Fx4PkosD+UQD64lk3fP&#10;a+1d4OVgux4VXk6zU9BrfyJvgffmnRmcpjHpr/8dxczuj1jG82kYPvX3Ute4vyRyLkzteZ7V1JZS&#10;0kIvuzdkH2jyEPQYHDtAs+0KrrXZURwU7e8ZUwJPY9fWz4NtwH8lZRG3jPHiiNR3uybUAF444Osn&#10;+L6juh0kxgGlGRR2gEsHjvtMxvm1FspAHTj3ktBmYslBe8SLlIvpw9M7EHBAwEwHZ1RLJaCfYQDs&#10;JmDT2sIAoL+oym5y0nBOrMWR9lnEDonB7OAG0dj/j8S8mQO6bLJkyaD0azMw3UxxbXaeZ8+x6YyN&#10;9AYAcnJPGaDFY15EgcdOC+NqP7rLQDXBEBjtYsQC54PvSbWKQ/WQa3sWAUGZpgeKYgq1ClBzczeL&#10;mQywx6F9TwbYPwOWWOevmR314Iiq/lVPXBBFR8lK0zAvpZIzts2ALFYhYVdO6R/BRopYNhkGToah&#10;FElk3LmXe7HQmv1yV1IrAy7ugy3Rs38fM3iVpHpFxWzMljlDdvS5vcQwW7jNdDd4yVtm/CIt0hXD&#10;O5Pkvme+RcnuTrFpl/WW6cDgP7OMSFdjH+07Lf7mMeIuSJOZa3cKjLpYpOe1BTRlQfXVdWa9rKLX&#10;rgpdmeT2I/Z6vV6s7/2oDqUMSJXdyyUAPLOjEWECci1p1CxJzFpnXk7TwCGe19bfQCkocsdIj33k&#10;Z3zdkZtnjz0XJo+++ewjs1Cgz0YNdmv2Opo+A7zgR5MnDn82vGt5tQ+0OBuVZIt1D1xHX2r1q/uc&#10;mhioxtvzmFyfg0YxCA08BZZ7iFX86LjIADRkvoaQOofeU3CLcB5rzfL5vmN2H+WTkbzqSm5tR5pn&#10;BbjuSGGuzpO2b1gyeitfG33W3Tkzs/Nht9va64AJz1yYDbLFLo/rmNGKLz2N/rvg967fj36PVfz2&#10;ut6sv2fkDlcEFeu7SylQAOCBFQdgc5Lo+v1ZLqZ8vw7GD+wgfsPQKqzRiK+lYk7neQ59/ArgP58n&#10;0EeD9/NBxw+J0jfuFSBxb/PkCTxMoPZOApwN/AV+SLCVROxsjvMEmwsk1obdJkIuScfbh5TWEpSf&#10;aV/v3WDaBL4AAJAfjAWKRKJNsIcDtbMONoAlXjPLwTgFlxbI1IBEBBaU20z85/8Ob4P6/Tg9CL+l&#10;l3cz8FEhKtfnIShmy2xOTaJop0FqP5gMk3MVSMuWyfpXkjJDqyR8GnO7ReJWghbJ/awCrmzCfudw&#10;tb4/2+JORFBAdjsQ93Kphi4FqXZnk2gNa+w0fLBZg7qmNDQiqbTAZV6zcg8mpXqUHUMyu0NMNgFP&#10;YvCShkIaevge6+U9jI+VJqLl/7Fitq60x7PGXlm24l1muv6sxq7YMe5eJRtRIWMXSN8533bkgCLw&#10;KNJmzzyXuTWen4asfEm2oW4Uv2RA2owm5Y7BnBfIr+KL1TmbKcBlWb4ZBtTdM8dLxjTgmGWDZQvF&#10;fAx1AhaZuXEANCMFlvWbWq3HVZv9Sgc/bue2gcZVMcdjUe7G6e113JfJ2ytWZ39mL+Hfs5IKsPbj&#10;bJt8lMyvQcx7/hrZYtVHGIhbr7fW0+ozOdNaXhaqjmjdAZv31Yi8C7zfR117soufFw5IgL7xHEEF&#10;Dh8M+I4Kw8SkcDM4Bx+Lw5mDyLz3bOBZsvtRdUiQIobpPXD1rA5JKnPXycjbG1A/s+OH91PLChEk&#10;SWxkdMhidHQUEkjloCPeyBSqJgAfe8+TzOnpPuawio134kYLL9jpyvaKXnrviYDYSKd+5+xcmetm&#10;vECiHOY9ue2KaJHBILO+CzuEp52c3svV+lgssMVsF4KXn3lxh/c8ok6BzDPMqJZ4+e0gSwzyQWZs&#10;VviM9Xz7M6gby1nKFUczJYpCIMB7rgQCjcQITNO+EJxlMPGf5wnlPOvrsH9GKQXK+cGa9/MEUJ72&#10;CG5wE7Ug728m+oDIG4Os2iHs1jp/IfJJ5LEerU3Xkp+QUgYkxpOzhjiQFSUeVmeB385IEDGkPW0u&#10;OXx78gQp1mWD0DwmaQ0E2qL2GTnNNdq+R21I6xlIpUwuMG7jig7UzIazqK0NwsSNQhYxEXLBjmlk&#10;6ANniRmi0UJE3j3IsV8emAK7xbGRtrGqLruUTMqsn+sklCfB7/mT1W2LgoH3auJ6YEn7X63bumq9&#10;pxGfD5Y8XmuK4HJXF9/f58wFfBNAbS9jupQ6B2Ntu5IJFJm8xuzaDBiFhoGzqpyCvjE9TyLfg0j7&#10;/tY6h7weciYIjYK3LBAdGQ7vdq213zUjqzvM1Kz55Y7BUSagjeRAMszsSPs4286bBRs1ePDePytZ&#10;oDsSYZn9MluwiEyms5JLEYCXNYy+K+OSkUjZ6QSNZKh2TL4if4ZVR9IOaLybPGdA1Oy8nMFvEiaW&#10;qOTeeOt5xkvEmqvvKcytwGd9dkVguqXzH11fxuvEkwTLxENZ34nVda2Kd6vzbXctr/a3FYM37lqy&#10;JCsJTBlAMzXApdlqtHas7rh4Dxlse70/j/iPQgAfDXLS/He7IBIxvyPtZ8R47xi5O07g+2qNeoUb&#10;DopH45Dr1GCwu3vuM0zHm+/oxMsJAHDEpjapyZdwWxd9M/uQLnZG15vpJl0RpHLrwT+zs2foClfb&#10;jTsiidQs9hSd1/P1Hb0rOgKYNXEqW7C1OjO9Ikh+Pd3L8VdnXmYORuOZkUTakdjelXryvB3a/sa7&#10;LLIxpjCEVZ4zHxVj67EpLNYjukD8ZkLbMCoimPAArkwBABXoL0MWh8bnXCTsBtqXzvL/cPD+bntx&#10;FASsEs8M2L/aZO4kkdfkolSrvn7okdGQbhOyX4c9CJALAUzw3voc63BaBz97RiCZQzRbVTcXPyDA&#10;IY2WxoZ99DjDMsckoe0zJDHE71FKdlhmm5Y5VTZx5N/VWcgLDbpo7MJ1hvGcj2RS1sYdNbjEy1yD&#10;Tj5Pilv9vw1m4FQbTM0hb1yjZMxKaFeBZG5NwdZayqydO9JKc+JiM+U04MAPouaojm05IhpevySA&#10;+N4ZUahXqMV1yP7bfBIOOTky8xngHvirpcQwCb5E83KXwbsDTHiBv2canC2mZhLP9zA653O3hK2d&#10;UaIYmWbtEgVWz2/n/PP28Whso8LAbnFHmq2DCeq8F7hfFaEzXR6eUWKUYN15xp6MT1a+xmPYRWDX&#10;e84HDdxH+9+umewuw3C3KyDD0FrpfKf9bNR7rSJr9P6MIbYVeK0IM6s9Y1fqSV+v7lRazYEVqOTt&#10;Qzxe0EWxiA3qxeeaRbfjD7MbW63muZXfrqQGsoDG3fWYiSEGsIxmHhqB83eLEDvzZf4uWni7lFvd&#10;7hFhYYwLQOS/tUOqmIlPM5t/h7hmj2WH0eEf8cfrDkc+ZwjmbnhDXigXq1At2qznTtRZ5uE+WSbw&#10;ag7tdD5ZLO8M+J3tCvDWiiVJFbGis2dg/lnu+7b51yTXvHc+rYzHvcJMFhzPn/twa1yiDs9s3Obm&#10;ki3W2fSRjHxJonjM0+3fwcd4l3WUT0ckkV082MobNeY3mPTQAXZSxD2sLHsqBOV5dpUC3u1GAFAK&#10;wFnOyuAnKPXvoyhBjNW/7op7F3ifZcPtJBE7uqFZAOO9AZbWhvMW3qpFyprQVvVJjgFOlf5R1Ynv&#10;y2rDzIAMx2GzjzPAjc0izxYPwE+iHdDtqCzwctdYyTCtXUlWrACtSIbDD1Tfz3r0cJhM+27KHb7q&#10;lWOTHeldpCj0/VemSplEWRRugNzkkZi2Q3TgZsCYnYDdmqOrgt0qqFw5snt7ZGauRxVqfljZxYsh&#10;T9SB/GMY5xDJdUTK/Jgaw7d3TgDoVdc7IA4U01iYSwvcEUH7YAgtfnMxEK8YTIUhgksky5ozfcyd&#10;fUiPY0ZrcD8xpK3PugPuZjs5on9HjP/MGRK15WbBnaxE3yqO2DG3v2tAmYkT7nxmzKqxu6DeC4BF&#10;e1k0V7MdGu89J3UBNNpzV54kXoJxF3RuXiGR7EmmcBTFJRmt8p2izHv3nLsAZ2TK/lHrZwX8SHNG&#10;v9NgR7bnPcCIp/+buUcOdGQA2UysvLpXPUejHGUVa2f3Pw9My5BZMt//UZIPK5DtTo68kgTLkON2&#10;ztNovLN7Uwvvs4XClZTafP15jwZ+Pf4zvA9uZkx5NbC5t195oCn4185bY3EetyneV34U/vpAWHmh&#10;eXM0ko3J+CxlCzQradtozUaa8zvF6Xxxx4q70Xw2XpzjEh8T+8jdPCTyHdst1r7HzyoiYmRzoztn&#10;9irP4/mx18XX/d7IMG3GOD7NdFzu+ExlzwXvNR5R0VJHWMWzq86/SF6Wg/dc434A63yIKwO/lEvn&#10;nsnkDFIxXIz9s7Lra8x1nieUqhPM9fQtfPdDwPvdjfEjQPhc1Q62g78oseKbINfhixK4HUOKaPLy&#10;djYLpPcAcWthHscRSmPM9x8DT7ubo6WBF1XGpmfJ2LmmplsdJP58dCLgHkTOHIlc2b3KpL43KxnJ&#10;sgVuHYRAkgn9wev6Il4XYVbaxwMRoGt0xbpiEQg53S8CYJVlsUGenLbZLri0Ctq8taCDqKyO3GrP&#10;W82LneAiC6COo4mYJn1zR6du+MsNXc0NC0BYASMozft63BERIB3Dh6AyfwpIc/LeaYMSj+8q+Gy/&#10;IFABDkit1W6y3K8bayU9mBeUC8R22iIzBZ07AWokEfAR6+JO22W2tVWP5Y52/YrJngUAVkBnpshn&#10;JQlhl9NHF3RvAEk6mY8C+/cmMBmyRSb4j0BS68zOsLcyMkhWt9LOmrESxl3flt0CbyQflmm39pL/&#10;zLVlYqHVmtv148hIkkRjb7GytXQOEcJO9LUDvq1+vjP3dvbdO0WxyGzdiqW1H0OG3Z6ZS9H6WT3n&#10;lZwcvz8tZ5rZL1ekjTvFJS0vaOWUke9VJMnjAUjenpCVjtMyu3OnAOZyxATAGn1/fv5rOUdwte/j&#10;vRvNIkAmzs8Bt/ki79yRQSo2P4xOgvWzXV1DFhzXJETLZ2qlDx/LTflxY4aMlSXgeHvKXa+VtRQP&#10;N31+X6y7C8hnSA7e/M52ZK7yJo/JfScW3sXzVgWTXbUS3YUs8KuWHtPwp6BEQWzlVbPyO8jEdjs4&#10;UyTr43XF7eTHmbmupXm6uWzTu2c4Y7mkBLr/xkkEpeKngI1t31j2pRvcNgBfMO570ZMmbOvDwXtI&#10;TI4sqL0T8Lug4qJq5AH/XlVKfo6h3RFUenbauf0NONIYq8BTwpShHXa5ChV112NtoLMribQCEz2W&#10;pPmeoKu/aa0TGcUVVsHdTaA8M8uV3I3Qyqpspoxh6I6Jn1+IQOEPkAl0o+BWrwFvI59bHKVZ1I6Z&#10;n/i8BqzSHjtmZcDiBQrvOcy99qvs4WFpMEbPbocxlZnv4ZoGhMJ06IdBMDcSJrF1tT2q1RlRmUTr&#10;3ZVUViCMpiOggzGCtE69mM/1MNXRLamN9SSCo96zGXhf1STh+bBitGUC5RVgdDdIyhay3qONGe2F&#10;2WvSjIdM984OU3WXZcWZq5YxklfEizQ0VyDNHQ+gO4nUkCyQIMSdOM/79w4Dbh2XQApo3emSyCam&#10;2fhgd55m1sY4R8bu9h6GW3YfyMYdO4bE2UJB5n3ZJMzrWtjRac+OmxWvZ+O81e8scC4qRmRzrhXJ&#10;KVNoXJJjgiKUZaqcWVMRmWiHNZj1H7lrQL47z1e619bctgF0by+JZXOyBTcOimXlxTJ7t9zvxrrK&#10;7A07soMeYL8zFj5wz+JeB7TUXgQZk3dpOrzWXp8B3GjO2V53A/jlJvZ6b5Qgk7c/+c8BbxUUNcbB&#10;C0uZMygiqWSKp6v5vypke8WEj+iutO4nirfvmsZ6+5xnNLoqaljSaav9dCc+tJ5d5plG80efkx6G&#10;4uEC2cJPm+NmnuFOGep7RlYNwWK3e3Hv3aLWTsfJipiQ6R7b9Q1qQDsH2LkuPQfv+/sA4CwEZxmY&#10;B5XBrqcG4jPG/fXeY8KwAXKSOTfAe1T/y/V91gdMVvLBnxRtw9ftdPrgBwFCc3d1aZaj2QUaoJyZ&#10;6NaCjVquMyZzdoCzOsjWVXmPPaH/DK3MUv/DOr6HO1Y50Ei+VwZOEr7TgQbXJWwOrAxCU5dUQTXo&#10;PN6KseXbsT25jEwlVScg0bMdUi8kJDv4vzPau/NWXQcN7UJUltnvta9aP+PtPbLVh9IawuG4d0MQ&#10;kuZKbY1ScTfwVQJ/x6glOjyyzKDVnrjz+gwDf1dLWYtrNG3765kyN3VhJquzBITms46VuSNeC74R&#10;7XzNaCZFAGRK8GR0Ab31Q7V6jgCAVsGt7itZsPzOWecBwDsdQVaQGnk6fOSfHdBoxb7KyGHsACTv&#10;ud8Vu/POd3omoqugNw/iWnNmjulGjDTr92b3s/d0DETdWLvA4M7PVyxf7/XZZ3NnbmTvfzfBzxod&#10;RyDHLls8ksDS5qk76yvS9M0W+XcKLHofkvP1/fvMTqfxStLlDkkqAyJF8zSKp+7ERasccmevueNH&#10;spJLyEi77e57GWAhKgpbEi8rP5M73iAabF+vM5qugsfyo2FzjvlaDjhySTLiSG+desA1qiZRbt66&#10;B+5bBQFLTsvOidHIgz39aQhz8Pb9jek55G9loV6bF/NxsOe0NjwmMUYyhpefacVk0nMnLiZlzlov&#10;Bl4x2bU3SAZM3TmXMtKREYkr41+z290XXa8mq9zxVdsB+bP74qrovhqXHeLwKs+3kVC5NnJJJoy8&#10;lWBIxXogSyWhTtK3BKL9XEpUM+xLS33xFRuc4RmvrSy2kwXRd+dJl9tNKJpEBO6Oi7Z/n8yUtuLC&#10;Dawntm8Xql5+5SL+lfp8SzWfpSaNc5Zhass07XUBdGBqOQmNbeY9kXXwtENRg7Ux88JP/nTFx5Jf&#10;0e7v5ErNjGqGTFKP46EOLx4UNNDDmkwkAOk77uJrvTYKgXsdnKzASl5ZitsRH+b9DubGmvUSyYzo&#10;A5/fw3HEzPKmtzE+os6B4yo08CoZHmOWRImFHo+VQUqWQYsHso33IZnkreVab8YNe8fgMFNBGLkH&#10;ShzcW3MjrlQf7IAovYg2S9jAMundAllg3DMhsefZBV3SxZi7IFPWiPPW/W0yhVeBTrTfroz4iIix&#10;3Ucnh9iOCACQZMDf2O1EJmg4F33la2y9wZFoIV6GL7yYJ4o5SdAt0v5vX8p19iejaqDQU+K97Omo&#10;vX/FOojYWFkWzHuAkLv6lDlt2ryxVoaBtQI2Vy23WemObCFjF8jam08anNDMQA5orJ+hZf65uz96&#10;81Z3HmWZkas1GCX1u+z96Pp2u+mic3LXhGsHtM4Wi+/Mv2iviXwpVsnze4ruK8A20l73ns31vj2p&#10;nN39cRdQ+Kjvz+7du0aFESv0jpHsTtEuKgR7MeLqdatY2vMBy5hKR4DfqmOb7+3DxF3Od2tdZrt0&#10;vRjFBfS1FAtF2ALPawt4Xe9ecVl2AM/jYnfVz1iCf6bDJDPDuwW0R57Mj7h2PTronlUcsYswltEi&#10;QOmku8aaHxgKj59p0tG35z+J8fYldqCzSW3MxJYsaqziKB7i9xn5c3hxpbd3ZH2YIlDQAwrvFvR2&#10;5CE9SZPMWb/aFyMsZFXQtM7V7LVlCiYZxvddOeKIINW/AwZprBHe+JLGheQJ1hx6gPkB7tIAeF0K&#10;NQg3Q76PSeq0uL8XAnjHvBofx7twx1smkgbaOU93YtvV3J3mGQEUaMoYpTLjz75vn2epZrIgQPVS&#10;LhlfDsQ3WRxiRNPzvD6TiKpBbalSw5JszsnioyN6AP8fDN7vmdBFi8d74PIA5Ad5DiieTTvGZyI+&#10;nIDQ0h2NF/A4tBEaO+COAYSld8q7BaKKbaZ9ZQck8IMwv30uq983fz9NenZugkJyj0Omf43ErhkR&#10;yllgiGLvAZ3WIa8DgdRh3yQ5us42KnPMAXqO9/CoxgelOwsaVRVXl1iDjS4zDzz5IN7hogtlkUFx&#10;hrW+CiJQMUMzAPlO1T37edGBpOfRDtjjub576z3TihYxRqefg+4MwamAJvTlA6CFs3es+SM7omjR&#10;HuftHVKiivtdWIHEUuJFGO+SABR5IXc1b3bm/3tA69UeyyW8Vt/hsXOzbNu4fTsnNxYFexFwG8kI&#10;3P2zq0MbSTnsGDlmEorsHJtBChLxlN7HEdeJTDTmO/PyPaDi3WKRF3O1/+Wss8jPxFsz3r6y2q8j&#10;FvR7DODuyoZY53N0L9kihlegyFzLCkRZafV7JILofRn9Xqvb+L1rYqXLHI3/nQ6GLIszAswzLLzd&#10;+CzLOM2CcZl1ueri3JGK2enijcw5dzpKfKkvhJlUsT5nrA64lRGgBnfH2UIG6YyDwNnn3a7xUP5w&#10;pEBwmAAuC8+wrjkzPuPzJRltzokABrlxLV8072sZeSaobPvDIB2S+hwp27OL4XhSbmMsMrFT3BWy&#10;HvtYjikLOK7Ohey+xK/JwjLuFJZ34p9of82QdSK516xc7Q5TO3utq332ztjdybHc/KQyrQeVEP2i&#10;KHZXtY4DEUGobUVFfW/Q7XJ9TPGNvvtGfL3ngEHY08TP3dhxV0In6iSOimYRHuJeI1GX+20y24VK&#10;xzGoatG3351VHqcUqGB6xUYqw77tpQQX+/5k0t3diLbm3OW8PrsVKgHmPEISmKp0T/eQ/CDwPpKP&#10;scCNzOHkH6rr5CDbyrsKlLJGBzo4uH5foGkXecYUK/A0c2jMgaBsz8skmxlAxL+GseVo2Z6LlU/L&#10;RDKzwdrtn94sQQkidpL24YYF+jo42Lc6xDNmI4jK3NMAZU3j3baGsmtxKmqhVBkKgDEPdIjmEA9I&#10;vDarKNnMBA5tw+NeDUu29AYY7wEldzT+vHHaYRu8p6iQlcxZyZfFSf5VHV4VuLxigdeGfAHiLdmA&#10;QLNy34TPa6WLmNlTMdJL+mtRDhfAbKZQmglsMvrOGfAskp5ZaVrvAqd3JGV2zbqywGVmDa7GYRVs&#10;Ztk+75VT2bnnMX7RZ8zJ86582N1kaRVj3dmPM7r2K0BUMwAz82IFEO7E1lGsdtfbZFd+770Fgp2W&#10;++g6V0XyFdhyR+Ynaq/O+Dq8dz1kZcKyz+M9WutZD4to7HaMHamsAAAgAElEQVS6xe7MvR296Gxx&#10;JmP0nAHNVpKRu/Hz7j6UGTsrj7f2sUz+YI8nAmdrN6a3JZvjs8Ct83UGp3QMJwl442d316wnWeTL&#10;/Vjg/vv3hxWAmpWP2TmHZtzGItSsP3eew5TQ5F/nQtkz0hovLSUZGYTu4Ew7MmQZhYaPihNXGvnm&#10;fbNQccevJypCZ2OSbD6dyYd387RM/qb93tp4+QoSGr/aj+nkfeqYfo7tl9dCDFQinOSmP0KlIHpu&#10;WjqxYUCW10tWel2cXcyDr+vanyfTrL+kckpT7qBRhD3PAudZ8wP2uzaAXMe+FILzPC+wXkjulHo/&#10;0oek3Tffb4bm/nocbxvW+jIjMbC+CiTninaujWjF6uAtV9wcw2I1WOAKZ9uPwIEmc4E7wMaOcQaX&#10;JtKyObn3+UFtNIZj4XgLZWbgD+PKPXmLuW0vUQEk1WqUCAiyLWpZmYkBEBYmMzODk6skHxeJh3gm&#10;BiSTTaRXRbSM/vROUmq3+c0dLzyw94DmSAMvY3K7Wo+WFMeu3Miuu32Gqb+bdEQtbXr/PhChkA74&#10;5+9HZvbqgU5aQiej36g7jxBpShIyUl2t2JQ62A1Qk7zGR+LaVntFo8y8tOZ1tgDUWCC6I2LFYvgI&#10;3e4soGnN913tzjuSOpln9d4k6a4c0V2JoNyzAJZs2z4Seo2vYiprL3hvIG+BgNmkfGX2fHfuRmBu&#10;hmW2MwcyCWfUBRN/powKopfvxCi7z3uHuZxJynbBmzu6t77OfU725I5J20fuwTuSR3cM9XYB/rsg&#10;++7+Ef0s6pTMXqsHgK1kZfifAy25luQ5nxynHd3rrNb2ne+aCxacMcrHes4xvYLIRxV45+eIIm61&#10;9pjjOESXlu72t9dWxi/Gu/4V+C/JjtP4GB22QGR222lQezXX53vKAayrIlrEbvf2qowsc5RPZ2N0&#10;6w8nDe0WTHZjgswetjp7PQLbzNaGS66W1Fy76UuTWadZKbUMWS5b+EmfvcRFZ7isrw3cT5/FC5To&#10;iYKNZYsLPCWKD3djoF5MSBRrdopad+K9Ha+rVB7CSYXMlLavX7oAc4LGuG+YMTAwvwL/DAcoRHA+&#10;CzyfZwX6n3CebS842JqZyd+T5j4H7+kfCN7vHOh3mESj/WxvgUW6pu9lyAzgnh/k0YFNS7mS6NCx&#10;JzRvw4NwM77TocB1njMVZG8zmYMOAs1+sKQT9Li1gGo1l73D/I7MUFTUiQLHviEgwOMhJWT0+7R2&#10;sDZjxSToZSaGQGlpoN1iz3uTeP9go0lz0ipO7QZVK7aXt+Yyibv3LHaA2bvma3fa2pbG2ccB2Iqc&#10;bC5a7GhKfua1jxfTOHM4uHvmvd7+T8tkWndCZFo2F1AMUOv0oXhO7hatV/MyI2FjMtiJgDa9V3bP&#10;9AzwmFv/ewCYx8pYfae3hj+yUJFlCH0kizKSzJkZjRSeqVmAbadDJAv+Z/weVvMpoxnvxUofDwbd&#10;Oxute+Pkk9xz8jqY8pKCFoizKqJEbOTdZC8bm90pMmT3ix1g3CM83J1bHxGHZbwpVu/PyClkPSqy&#10;xZq7hqof3QmxC655Y4VM3yDssXVQ1V1w6j3AYOZcXV8Ll5eNpXXmayAXzJZ5wpqMZQ2nfz4M4D7q&#10;Tubx5XxdEozn2vH+PIvm3YYBt+K6NTkM7uWE/e+VfIjwrn1CfrnlWUjmfXqfuwKbM3tHBCJn9qld&#10;P4qdc0XL8zUJXU28Q8AhixtcTtSdvvIidI2oee4limmGVvrinHyPt8Cdws8OWBwVcvTc6bFQ/f+9&#10;U/OQY2V5rDVylXyUa88ci0pm328cs0R7vZgDYFmM5+L/aO3ukB934ohVDD/Y9+TKFDf5G65x3wB0&#10;qpO+a9xXmZw23ud5wtvzCefzZJjG9VnHAbXQC5PvKMc3Ghv/AvEvCSaCD9e8z+okgsHCtnWNLBDT&#10;Au0y4FgmyfUesr4OnwWrme+4BBe8wyPDIs4ccnmpHUiNx6qIYAV59RhxCg0wVZy877er+1E3RA5k&#10;iA6QncQ0mms80b3kx0oHOTOySdwAlJxDcLX5WmDNR5mb7YB0HshmFxDaYYdTh0vmq1b3+RHJjWXU&#10;qA+PrMHPXRDwjkyLV9zy9qdLzuZgDjxkasN7SaoFrETmhyvz0nWyheG/sywysd+R9ZyH8RptAibR&#10;HrsCbVKgRAu0RcBNgom/wxa+wxhdtVrvAsPZtuWsrvguiL4bZ2SLorvA1D/qj6elqwHbO8SHXemb&#10;jwJ1swBsHMPs7du7wJbX+RQVHjhDJy8jRw7YBWZMdQfAzuxnK3B/Z283gdB3nPHvlbBbeXVk9YMz&#10;oNJ7GNZ3pRUypJ2P3I92YsuMl8id9enFd5mzIxVnWHsutzjDudc403Ga8SJZeXRk4+xsbGbnfZTM&#10;xxAATtMPySsG2LGUzNdX65TIXtsW63uOqf0iQa5TogLt0xkBzBwbY+wcSWCuqGBClF82AXW73U/y&#10;vvyYl4iEz9WqoBEVTaL9c4fxmzmvVh4vmeKdt3egFCsH3iTXn04B5mvnF9eyHjQrgFfvVc2fb+rc&#10;pNJBzVU3Xeaszoyz9xxXUmd3CuOWZK/EJ2noxdcCWCt6RL53CkEUhRBzfwZbXtk6QLhMmNW9ZM2T&#10;6dmw/JE286Cssshu59RKKita89QIgsXupCKAy5y2tGdR5XIKCcY9cUmdCuw3mZy3t2c3rb3I3QdT&#10;ZGnyz1jNbE84q5699A45q2kuTbj4h4D382IjYxLRdGxwrTp9eFtVqpW7utbaz7gRN2BKt5BLsDDW&#10;3BwPESY9vVWlz7surYGUBSJyB6uWr+F6fCjGRW4rsZnTHvNJO9bP36X7juzFiUsA0Bub47haWLi+&#10;lJRoIrdVcycxHPIj11wuwXv7wQjCedaUvpiuK0heCXVgYKwhntFH8aAhQ5Q9MD3woa11Kf/UPpPr&#10;XnKTLQgNTqI5mQHEdwszO6DkSqf1DnCYLTZZ7KmoVVRInrUDnOxkbAX+XE7qNZngGQRCPSgJDrBl&#10;eXq7ICrmR9sscS4ERuN+NMNo7XzdkmXBcvEDHjPhdp6BlRDahqDccCgnN2AXLer20fYPR+Fnmahb&#10;Umx6j1LBndzl3wfwrIocO8WDTOC+C0pnwCeUE2NiVO0kydki1d7YxprfqwK57/9D6bHaHXMdZ63m&#10;wt2Opo+45h3AOyv1wTsiLZmxuYBPoD2ROHii46ndwscKeM0WmjOdsh+h278DfmevPfv390hLvdfQ&#10;dcfk/s71fyRBZCXbebeIsauLnP2O7c4pDary5I9myUvx64R3zYrtmgXDrIIAYv58cgMKaF2YnnEr&#10;CYwgkqDxzrEZ5OLyBVHOqMH3WCXA74SMFUUUXit+ZnkCyNdaMkv1mbPjmDj5qeaZDYSF9ix7nIgL&#10;sFRes7zWVYGX1D2S0W19T/5ohYl4zymK6+/GE5EBe4TpdKLepLzCCiFwuWWuuu2y3k6r2EQDmyiA&#10;Lp90GN1/NK6W56CFDyJTJCjq5xnJ6LS+f3L+ASLggbW4glN8aksEs+er5He8PcnCZ6hOGBRyWWpz&#10;UVYbyDV6FuROgjl3RLWDIowNs89xXhRMsPyzZ6sYPysP1DkrjaJIacA9w/0GO57q3y+84qwAPAF2&#10;cL5pz/PXn6XA83nJ4zRN+6Z5j3jA4/FQvqTHhCVZc6oVAwgKnPThzHuaggvvUJoPfRS6Qetgz3r/&#10;bHIQTQSZYJIxBUcodRy7LZZoJpTZJGAEDNamOlfDV5N+/h7NOhjLjt8r73RoVSO+8ehnFVVxLbNI&#10;D9CXyan8XatiXaA7Cp8BDgR7pk8z4FNUQktM/gjNINNifUeHeBRM+MC9rK56AE//znphQi8eFBuF&#10;1NzEEaDJDIHELEEAk1eM7Vmhb67iJRYem1oe2BaA7M0N/3C9axSYBSJaq6PH+vMCjtU+kJKzWUjz&#10;rIqYHoAvk8TJpqaf2v28p5yfRPN9aMbRXcapvrlAGcUaGIetDnAmv80qAwNKTsdkIvDCUw1eiEhE&#10;J0ICh7UnugUeBLafACCxldsSJcUKWwfMOa3gxVEEUpKyrvsVa5/sSgTfj7gEF4qgc5J6lHEAyIK9&#10;PDMlkMwLqINltgbgMwB3ZEK5Ayalng2xHZTUnhoYJmaA7uyeawP11lrx36MTKp/tM3v+zOH+Hsgd&#10;/47LMPA48QDLkPAOMB11/3jJYBYQ85IUb656Gs9rfXFwE+0lezMB9GW6VzLeQvPcJ7e4YbFes6Bt&#10;FL+tDEdXwHgEYmSe1y47f7eIF+0fq31ohyGX1YffmWdRjJXdQ+5o7N/1dFruYyjPiM60ZsV2nata&#10;pqfx8+I+F2XakyMjSU96dO7gmQFknkvlC76ezM0p7sVmTR/BfGh55BgTSQAik7imMQyry8knCUAd&#10;7yOV/zc/J3s9z8au0nR3GAHTFJjze0QAKF0hgNpsa1I5NU70gGWbuIOKuDif+bprYC7OgIgDd+QO&#10;s6DsXZ11K1/Kxg3WtUbSvVeH85Du4NIeeDR5oyON+0T+Y95enutEZUTcnk8dkPEzXHWQa6PSVZHk&#10;Eho/xfrMFrG95+KdN+3azN/XfBEPBZIb/gGTvJYb8fhhNOm/cxCfdWYAxxBxvl4N4Os50sidvYgK&#10;KM3BS5OSGbl0+/7+fIzuo5UE99oLFQYRiowYheX2pYPyA7QfOGaTwLnY9RfrHi6vv1LlfOH6+QXO&#10;l742L9D+rEB9EUWAgRPpnP5i1Z/njFM1+FoW6QFKvYd/AHg/S1uMqqz3AI5+YFkgvL/YSR2OmJbI&#10;mDcxqVcvKlaAi7YUb2OKtfRi1p/1dz+49sBP+b1zS2ED0iTL0w4AhskqbrdfraqwPIjyArexiRyq&#10;W2MdQPlzii73Z/BYPGNcImbiFhCByQRIz58VKMnldCaoVQGWgFPgT9N3+6AnSxU6YEqQ0xXmv2ss&#10;e97yPxdZrAAQJuaRB4jvSCKtgouI9eXp33ugD+80yCTvu5rR2TVhrc/pdzhqO/I51yBfLA0cgSZG&#10;STyyVrMrKOBGbYV9fp+lNFQ6xy5FDuBsF0T5a6iC7BQVcMn+RHMP5M9K59ygDWl08GSfH9c0Ife8&#10;tRIKs1Aqem5Xc8kAQUEHXzT0L9FUp5XXyc4SMr6jJazy+3Wgs04usklelq2fBdBXoRHx2EL8GybN&#10;RbFmpmcAQAEMnpW18BPpvJ6rHXB7gOua0JAFx/yEjOw1DzAB+CuQ7s51fZSe9uo7dyQLbMYhgK8n&#10;DanzyLvfXbbkan168e6OzvpKkm11bRkN3Gg8Vm3O2eLLDoNyBwjP5E0rDfRofHZNATOvycoxZHyg&#10;MsXRnWLFXtFRfZcVcEzSVh7ZDFygHdW5PZuU+2zIuMPNkjnxdJfJ/J4ZaLT2A40xwBRLy+v19goN&#10;0qORJ8sYbfXY9Rqf1wW4ncL2OFlm4hRK1XFN/ik3nr5PmeAK4I/MDksrX53zM1Ad/N469rpd8mfq&#10;qqvEkjS1AEPvNZkiZ4wt7O9lJmjMpHJJDbJVWMt2RUbSLZmC64hNVbc+206ycpyRHGA0ttp4mVje&#10;uev5ljEUT3WZsTxLdtnClA9b3ZLNd6IiT0NyB2b/w6lwKqQ6ZNx75boDVEKUjrik27uiswDYvZGx&#10;s2ji1zHjUlnZ8pWGvhj3otUBeO44sIZL2qZAOYuUOqqff54nnKVAOakb1JbajXRWJv15lus1Ffg/&#10;z7Mb01qYz+PB8dNxcWe/BhLqAhrM76+r2vcfDN6PAzrS7NXu6zJpxHDSWAtq1lPzDwuLybhmyMOy&#10;wvveJM5OGGJdb/07r2oo2XSUPJTHoucg79DWWyeXGWbTvOxzsgG7zyGT8Poa+DOQZYNU1mutzR0g&#10;lBMgEO0/O3rcMWtlBjulGQm6MTd5h18HKZVMxg1t56gCv2McuDoMVvPlTqt3ZGq70ijzmPmr+R4e&#10;ZBtsXf29eo/uEjfggfc6t5QoK3mBLgzdueu0wnEoISrgEs0gQXAVEKekw21ZJX0q8E9ixl286EkF&#10;qHJKfMaFKgCTOnnQeTaOhiCRD0o2wHvszTlAZK0BShMjnpU6elGxscmqt5mFIs8bkNpPVpqw8nwL&#10;CjOrfnSIC94RIPQe01qxr5LuVMhJ20hWjTrznHh7pwPMGt+syZsH7tjMuSt+cGvVC6B0NWf1fJEa&#10;wfkkLiNddFcn1trLvQQ1MvDMFpb8RMmLK+cYPCvDtHs+74Ek1h5oa1HzH2a7HTIgTQbYWJksR+MW&#10;gRx3ioeDcOJJU67vJ9paLXlRj10dqsUwUgkZsVvGrH21/layFbvx3iqW29k7IuNN+fvM9cV73con&#10;agXo+Z9pFwr0/VjykpbUbfzdxOJSDApHBSzPOYucwolDF1hDQU5h51erApHFVpekNXJNW6M5ahcm&#10;NgpKuD7/7D0Dgo4wPxyzSFc7Z8MqRsuY13q5ZhZDyHTSezGC5Rm0ul8rR3MNUzdNpD3g2jP+NPf+&#10;+lB3iCO7e2o4B0qBgsdISJ0u6UwRfaeLQk/oVTe1RbLyFgku8AX92bz7XxOBiRVbkIHbtjp+HuvI&#10;5BxEQ/efj4OPU/rPAR3mPs+RpeQUdYLyeZ4S4yhS5aVJyp5ngef57LI4F/N+gP9nuSRwChGU84Rn&#10;ZdpzmRwPD+LFGn4mzj4p13/X/OBgfr3eNXa/B96vtFejAyez17htJqgrvDrgRzEAmYnntY+vWja9&#10;DWYn4bE6C/wTl6bk2atYrtzcI7OtcVjPzIdZ//A+W2wXfNEVdOsgygTPprP26vkhuHohrWpqG704&#10;YbhCHhDya0KG9ri43nw7cpTs96Aim1cY4809BlZz8A6IYgU8S+ZToo3QKypYgNZOsSkCbDIBbdYM&#10;aJW8m63SiGoSwWTAM13D6h44nZqD9fWghHrgiaC3gfssWZWQE83zvB7M5jjB/Hdka7CWo68AiSGT&#10;sywKQEGAg7cphPtczgeBH+YWuD+1zDSwsnsKzHNwMmDvz6oINv289tv+PyYA19H327yLYM5lQJ0R&#10;cM9SXaqsIws3OLqLWrGk+Sg4loBMZ7gVblAVeTQbkhV45v4P8f3NWIwgIB+Q+g7ewWqBBVrTUX/5&#10;EbO5ItAjk7ivk9/I1Dg+MDJdk/6ZhWKOtrnrsbt32LuZ67M8S3ZlWzLSPDtFBPssR+Akm52x343f&#10;7ujP25IcZILTo8ELzThnLpJx+aqrc1BrjGvzRktyYcVE98ZVA5irvGi0X0OVtFwDI7Me+gy6mTFu&#10;rz6T8pKByZzQkh4lozt0PAOjU1R0i/L2eqgMs7lk2Z5Bxpz5PXI3K2DW2lM8qYoMCJQpQqyBewwL&#10;Toj5QmN+/5m11ncZyjaLHBd5ul9o1Zr40Rju7H8Z8MovzPlMdd0NkZFcm84NQNaZZxtbZp5t5J1g&#10;F1QxPAff24W2upadnGZVWN0ly+2sm4wPY7QvRN1qGbJGpggRGcLuFDx24snMPil+ZxSbriXUinXI&#10;rLcolMTJjP8SH0my8zNd9VmJoAjkFp3yizUoSfpoqGvl8oAUcZAmfl04r3RxF6oBsLhfFdPxjosL&#10;M6hAezmrxE09NxrznkrNzRq7vjHoS5fPaYD8BdhXkL4y4J/VYJYbbrciirf3WDLOXLpHsu9Lj8VG&#10;AaKk8LZt8D4DIMnfzYDjSltyBeQKPqX4jhkAkY7zdhC8Ats9gDFj+mN9h/eznWoYlyGJWgatxdOS&#10;C7uajUFFfa9d626LerY6HulgjjHm7vb7CScx6mMDsrvhiKOJT1NoZcgX0P4zr3difDoL4NDX7ga3&#10;0rso9hAI6q1XOIqA9SwwEs2fTHC2s5Yi2Z/oO+8GV+3fbfO3QAxvf8wGZquCggfcD5PYGUj05sfQ&#10;pZdVfg6oXFJcJd4XePdCTdoH4DyABmKBlDDdMopZreoOwLwzWIAh4PVWYGA3YYJrNcAovG1YA/UY&#10;+XysEhItbdKAq6trYf5dLyFOAJRof2SMcOFxApfpkpxjjHlG0hmDsy8t0C2WUNBzzj6XO8CuayMH&#10;H6QWxY19WMxlLwiugBHgZSpOveOCpoQYGWBP7OH0bhJWFOm+EOo84ucsEDG/ZOxmcgBNlYqNGULX&#10;anwAglVMPwAvObMEMLoLtmb2DVidb2BLWmSArOh9OruLfGkyidVu596O7vtKgmQFBGTBJa8Y6HfF&#10;HttA/K7cTubzh65s2x+vNaeLeVyfrMmu8SRv+KUQDNE16PtiB7wKL1SD0NH0kmozyWRx9ArgCFaZ&#10;Oqf5Pip3MRtA0iA/ip/zWEDkCSQLkpd6cfM0ooUxOsDQ3wYYPmb1XAZZQBCGyd07iYH6pRlpHpf5&#10;30ImKQtI7oCKu94Mq/3MihnzsaksjNrjH9+/z869wdgGS252vyvIyuF5vDFkS/m6KBNuwBbuBNzn&#10;c0xaxv5Zf7n576xE5QK3+2A2sm5I6WE5Yjwmtf8PKLRGRUtYJrMZQ1Er17kri3LXiHQnF49et9uZ&#10;k92TLN+1u+bakbTObiFrt7vCJ2By8g3zxDqQa6wK/0PPryPr32I9r1VhcrU3bHm7GFs0avDdkFRj&#10;6rU+0L/aI42zzMJ2LNUO0fDHc8AbseOITUCw1bDGJRou04D483leQD3Tp285GpVhSnuB99VctmMO&#10;AGe55HBKuUD75/PZDWQ54G7Jgmb2mHadoguga+aXHpuezyc8n28XBoJr4sIt8D5boZFtZBZA4bNh&#10;Nct8Z/OMKn0xy/1eMmMtgFkjkLaB+0xrb8ZkywJU7eSTyzTc+xO1rK4MzqwAIWP+4m086KDk0RhY&#10;U4KbWVrJ1/TZIEFAc35uzDGRcFKUZIASWs6B13yczDFhn+sZ0kbFrWzyFYHocSJLKcDpjra112KY&#10;qbJnmAArzdgMGJQBk7yq8PRv4MarQYrZ2HrsdYU6wq78Mw6w2HoHTzirbE07IHl61lcMTTHM+D7g&#10;gHPVvCulXusjaD0e938kfE8IBtPwqAAQKZb0GGvLKHI27cLaDkpQqolY2zzqWHC/idqeiCBUaibp&#10;nZZUleYnQIPhfq3bo8ZcqKSLOLtvegKD9V8vopy2fMJsxkeisNLBNf7ds4R+r6nQ2Qz4cCqWtDFH&#10;rfPK96kOxuPo+mDXPDQGK5DA9Sz5QPdnU5jcVAXcQRWAWrcCKLkInaLUoJVY4t+lph7HGAfOsK1M&#10;/0JFAHSr+Cxr5oZxb3/3cJBKR7I9NdpXuR9IOrhfxBWWTrJV6LeuZQfwv3N+rJK7znxWGqg7MZYF&#10;8tlJKYm10skIU2eIfy3LeaQ0Rg899qSun5REGq+00iiAFTwqOx3G+aO0pZB1zEgTSlm4bMA+1YLB&#10;AKnQKESRkme63tMKw3YhSUvbsHs2ukWm5gOeJdNI1qnvF1w6Svpo8aJ812hlQGCL6foZ3QsifJyu&#10;c/w4rs8XhX7+KAv0M1zwPUAV2REBmy4tnz+HlJLshVYic21G/1616++Cb5754C6Al4+D/fXr5WUe&#10;oDwTYubcOIqbuba8ZRy7U/icP/9w7q3NyWMLZMzG4rob6W7nhu5G94AvmS/aRJPlmCHzh9ReBO/M&#10;y61nLjvxrUIjl06eAcQsVqLXbVvrlkdYhvBprf+sJvuqGLjyW4nYxV6uZ+Wnuril12gnNiUknLzv&#10;tMY1i7OtvOYiKaB13s8ISigLzHgAQDUU7V3Tzj1mZXE9trQ3hplCfVa6mecHPBcUzXFs7XNCqCWc&#10;nCXkdJAcOKt9XWQRc/ZA1v2tQXsEm0C9wLc44U+RT6kQUPNLY3kGN409O0h//axtXqWUC8Bn8rSF&#10;AfqFmoxOk8a5ZHKE7JcgnD2kge8CL+KMe65C0YhkLTa+OgTKkPrBf4jmfbzpW4f/eXJGfJzYZHXC&#10;IlCqbXAZPe1V5dgHyOaDWG4ABLPe/w5YR46UyTAHzsiO2EHcGtDNbEqZ9vKccc+RrkTnDmC7dXjW&#10;nUqCFV4gwhgjOtiSLc0q8CRX3DsAXyUL1ryuzWRh5QRPCmU0wfkbTI6oIp7Rm80UrTJ7SEbGYBfA&#10;WekyRp0Ceh9dtfDvJBjy+h3pqFq5Htp5KABJFLIFozourdUcA19VFDxEdMJATSHVRA3D7sw9Ap7o&#10;cyrSiH4IEY7HA14ej/55rfINgOy7AaAa6fKWzSuBwF6wInaIg9Jwbdd9FtbqTzODbiRArBOIJEfi&#10;uLRQLoNdup7F0c+N0gOIi4Ejz7ARCJIwKeNMgatIwNsUBxLzwKMD0PM0U4Ec2/vKQWIvIBbgmYJf&#10;RmssTEdwlVPqqAHf060ze7A6UbEjRqIJSptdB808eTpGgMbY9oWKy2a5nk/p14L1+vE4JhmgUShr&#10;oClKJiq7rw5u1+/nf57nE97evl7/+zwB6Ip9uL6vBBZplvQgZnZudHoBB3HqfaCSJZF/RyZ55R75&#10;fa8QTFH2QFYJ8ygieEHzKMpERX5RUGL+ElaGNI0ZSJP7ScNUdfFwgLh31ADf9w7R2SEIADT2Jh7D&#10;WMUPsOYaqUIWb6duhSEeuZJA1PuWRuD7eaAKfogZXhOCMpkjJaFSTc0R4cAH9HS1jES+tTL3c4ew&#10;d9Jw7xKeXF0FS72n4ZCEg8HIwr7nkNhXqLdWn8a9H8I4kwMPTb7IJQAH8pdctqy2HAg/0Jao4nHU&#10;a24PiUZ+W4vCZwXFHsfD7G7o56rh7STXCu86YHKmvZNovJZ3SGCtYCLYBqNNPud639ETWEQEeBxg&#10;VgwATLLX7p+1hjmlgZ1MQTEinFxFKa2RrnPJNbnKupas/IdvMLrfLWQBQTLetzXiuUyP3/lCbtdV&#10;zvclBll3vUZyOuQj9lsZgXt+S5Psl0EG2yl8R7nYGPO5sDQVQwNt62zhO9Np48mb3S2oR/hTJm7Y&#10;zb+iosZqbHShQ+fiVj6705m+QyS7U7RL+83hiFOELGvr2jKolBlz1O1uQRVzud/l6LSH8w9hUjQY&#10;YwQiXyEz9pWlO7GnZHAXiOXhqBN0EA44FIGVjP1AyZFCLD887bU65+BznUonfAFJkh2XVcQrne+5&#10;vozdSr/Ws1wxEdXXXvnT28V+Lyc8zyJj5WRx1yoetVp89WIAACAASURBVIKA8P3he5c6Xg+8Yr0P&#10;N6xdMSCsqgPfaHii8R5QLNtO5epFTe/xTEBJAC4CLKF96ZsoyLS1XS2DPxRBzQq0XLF/M/Ip82EJ&#10;JsATFQG0pqk0m6MEAGvWGw2NR649ek7MgSgQn+65Hham4RTL/sjZMfnYi4ISgWKEDRxSfs4ow4pD&#10;jCzAf+JCbm0yUlgZB7uWsUet4Ff/0CsG7ARBaymulRZmPlDI6Bdm1tnqGqOW0Kw/wQ5D1ZPeacHB&#10;BfK9XP+LyqdAB31cJoQB1vL4mbU4SciEqMRAVNjnNTqtAVByPdGzQAU81eo6P0ShMwCLZEKw4IHU&#10;WiPCcZ3ssCW8TG6BwGBidqhbtBm2byidSolwHA14OgDwwUytAV5eHnJ/rgDJUd9kHR+IF7CDvchc&#10;wRHGpEcECVp34H2wyS8WeP15lzRiz5uzK6lXZ/r1ydZfZMVamoMjHNfUGbb9meCko6xPCOSgfwcW&#10;qUtmkApeZeEGBbNJMm657uJ1LfxZN83FAfoNdq8mCrSxliAZa1E/BoiLqMLheg+lnPD17Sv8/Pe/&#10;w88//wS//PoLvH19dqYJNTCIFd3ant7uZRzJNNgvnHXXWDaVJdlAfgJyi+LAih/yaBiJfpsXrWgx&#10;voyB44UX7vi9kwB8O+jFnhmR36W3krcgoMmQUYKy3vlBl9AD6WIXCiC5PRehk3xgZUfT9B6dqJPS&#10;Hm/dRQJEwdpJ0oPUIbsAhL1DashjzZrxRYFqbS2SivVk8RbnAgDVjArb/oECi+Xdue0zuowLK3AB&#10;AjxQC770DUztKUxb/WAdTmIdtQ0JqjzVIQouuiBDxwEAD0ktN4pO45IOZ31A7UI42HNTrUbT/EJ4&#10;HEef540xxs/6wVaVc3XEm1qOAFihse4L4rijmbwxHTB6XJkfC+siQpWMD2O2Ufhse0A5C3z9+rWe&#10;ywccfH+CNbP3vebjAMnO3CA/5WvWzid5fodm7ieL1Kvi3MiFfBY0mYXMXOy9Nn9fkb+83GC36MIN&#10;U1ekO19SAud7Ugl91mtkzjd8TxiiyDcQZ9RQFykITIwAkgzo1fzNYDNSOgtTYPMKiF7lVBm5uUw3&#10;dMr8WnXcy/hpz1stuoYuadmePcbPTcu1RQXEiPGflflYSe7c3WNT66q+pECZugDxwIUk8Rp/mO5F&#10;OOqgC+B7WEaTsRRRg2wMnq+N1Bnc8xdSOfVMDrFyHzT2vNl0uMZgdMmGmkUeS6kCyMZ79L5F4Eo6&#10;W/NQ/BtknA8s12/kktbdR4yQd5YmmcPj5KvTv3UcXtI41A1pSylQqq59KYN1337GuzO1T4+zAwt8&#10;TmPf2vexnKWz7qnnc4XtN6ty7A3wfgW4uQkdcIYQuS1+mcAoArsyMjnzQUZT1Usy5q3X0gRaWUC4&#10;BShHFXC5WcN06HOgKyttk5UTGf/GMEHla8sqYNhMirkbQQacUk/dCh7RlKHxWOjg6iqvWmKn3CTU&#10;tyQbuKdFkQuUcdgE3DMTTqSJbYFCjxoYCxrcilJOdxgn40pQybgAUtQEyCY5lhFxFhjfCR6yrIOs&#10;PM/O+soUADwQaWcsVmNkB2EIj8cLfPPNN/DNN9/A50+v8Pry6Mw8Yv8HBB1gPo4DjscBj+PRwQIO&#10;Pve9XQCXLIE/cK5mW0kzEBzHAx6PR5db6F0u1uGJILTLK7LHWu8Jns8Tnm9PONlhWsplRtP/TQWI&#10;zkkbvoG/1+tY2QGlLANap7oAilEE63K9KobZgaLT4TgksNxAly7/UFneB2tHbyzs47hAezwecOAD&#10;jqP9h7Vwo2IyBt4PM8MBEh14XExQnUPCeD3vptAFh1b8kMpc2EVdERnz3gx8mXkQ69TQ+qwSfDA0&#10;rFklvmsv1w4EXqTuwSUD67mchzybpI6vCLzZoWkaCFd9z7n4ILuIG3B3lif88usv8Je//AX++7/+&#10;C/7857/ATz/9Hb58+QrPZ4ETCjzw0Z+n6DIQBTAS7ch6r0DV3dJ9CcSZHQec4sxwiSAcgKfJtJjL&#10;BImgn62p1oWCNHssHAofQaEJjjV4H6D3xYI5pCTQBAIPRhABf7aDWY6AUIDgwNGthIhASELehdQ4&#10;iaKmlntB6aFwqG6H4/EyEhlS7P0+71isU+W6Ho9xd60lmRfSEEEVb2WBt13jcVyAcy+aNQNK5hPB&#10;E9cGdoszayq2jeJTf13732OW2TiOAx4vBzwOdQ7y/4dq/zHSY25s2/fdulf0XRr5WX6dk/0sVZIw&#10;k5711NDWirnYmfXHcYyinnqvLBRxBpzKk3RnAAxghFhe0QtAVjzSiri1QEfs8CNwCBVc6oebd/a5&#10;fp3Jb29f4eeffob/+q//gr/8+c8d5L+k3RhjKmFka8VwGQKGZUZtkneCbmbP/HNs/8fU8QW6AGdA&#10;NLOvyC4YSyZWrb12pI8cpIB7jzSzI4Fm5fG+NjaZuTI/S/xugbmbQsDuRlqZYy5fsYvu6tOF+3U+&#10;geJzOF1FdH+1+E8FnxaDWvtsWbmYD4QjzGbVcefJKo/SksjeGnvvnyxg7YKVilznmYGvOq4t/zpJ&#10;tMnJAunfcyBfSyeumPer/c97/VKFAQ3ddog7DTx/j2tqX2xkjT2snm3smzmVS+2YdSw0//PJK0LY&#10;pA+xBruMXbuCQw0eakM6Yfml56n2otceY40c5D5buOJSMpwbe2fqaMN0MacVLmLjYixO7dI4Qwqn&#10;EZPa+87Kmu882lIu+RwiKGeBs66Nk6Dm/QNQP7vGfYHzfA5T2tLuSxKfQpEJYUg+9pDGuh+QROlx&#10;UO8maCRCKOM/RSr8EPDeaifaa00hk/20axCxC8ZF1TiP9aDBYF05l0Z9ljYcrB86xJsa15fjIHc3&#10;vKP9g2wH8Lc9B8gZpzEmZDIEyDa9AAje564UMMujRqHF06OLgFPO8M0c8tPGj8T0RI1nTXLRS9aa&#10;DNq0o7hmAYBX2U0+e39OGEZZBv2em4qu2FHt55amYVTUugue78z39wSHUQHg7vPYKR6s9l493x+P&#10;Az5//gQ//PBb+PHHH+F3P/wWvvn8CR4dHB4RAmejHyiZetN6JLnudJFxAqVVwYrr8cFR2QHHUZmY&#10;kqkwJ50wnTPd4Llq3PEDnAp1nbl2iF/g/AmlAvicud9d68lL5DVQa8hMqb9zCR5Aa6wOwY4/OPNd&#10;dT9ovUxkAT1W8B462HR08L4bw6GzB/TnNQ40KQPDjVYZhwWNFkEFzE17J+JIU9FoR21BUiE5nia7&#10;jMsHjSIUlSH7cr2gDH15KdgsQHahs9nWRhlsxom1a5yBgrTbpV2q3A4BK1jgYCVz4LAFuGU8s9+V&#10;38Dvf/cD/PEPP8Kf//wX+NP//hP8f//5J/jLX3+C5/OsRYmrc+Pz50/w+voJHo+DFQ2IyQ3JooNm&#10;BHImrihYCDB1PkOY8hFj7ytmky72sWC+Sx8BzQUcApcZP8aXM3u4UWYrao32Wi5PdRk6HzJTommr&#10;Ay3DdH3WORJPXQw55B4x9rPSCzPIxqEXJbjhFWhG3zGA4wb0dnZ3EcZbBKWPQWdlV8D55eUFXh8P&#10;Jns1UItSx/FigT9UxwP0RAQrU/zBJJ96csaKim2+XOD0o/78IQzLG6sKGQGo6bC38wRaKYqB0tiK&#10;lo3tj6zeVPdBgdcj747iBuljMo29Bnph5OAFhDp/DyYnIwq7KAsBE4A/mbLL7h5U9wjsLHZtmwxA&#10;odfhmM4+B+/lxbLWly7V1AqmI+7jhHLdtdeTYb3+Wffbleg+4ZdffoH//F//L/yP//E/4K9//evF&#10;UhPx52F2J9yJfT0i0+r3Gghaa+7PpJ8VkDWdGSaBCtXnrZnLM4t6jqvuxNAZI037Z2U75pUEIy8P&#10;poBFPMARUYwfLBATcPQYzrPclUlNCb0Jhj4YimfvdlKY2uA2eMznqWaBesUTO+df5eH3QPPVXFnN&#10;Lc93wFqLltScIF2Qndp0cgXm1kYba68ARTDLP65kTKK8byU9u+9JMchCPHaIZF0liuxPkzxhb+BG&#10;GH3gYt558tJT54317UzaxhwndmVozd2NnF2c87xsZ+FTLG7XJrVag6HLNLIubN5xoG96fAYGWJsk&#10;NERzeLUfSLyxMCmLAXKXUpn0NU+7yEtnBcev+zqbeW0pUBiUcDJ2PVWD2vI8r4JAj41B+iGpW7WU&#10;rhlE1/OQ7htI2uxW6eezboIO3tdr4ca2Hwbeew8iw+q1GA2rTYsn/NEBnzlUsyB/zuDWm8xrBlo0&#10;mVdApBcsesGNv0mSaskc7ebWwanvMx4SNKRsZkB9DmDkweh1Icxjx68LJ9A+04lhaUJ6gMAu0OuZ&#10;4SJrmwJSroaydCoOB0TfTHRXky86/EF910rTsW/4xms8M8WVDmdOBAhciZrVwbEzTp5pzYphsdPu&#10;vZMsRZ9pjkV1MEdE+PT6CX77m+/h//jjH+Gf//mf4IcffguvL4++1kTC2GQ8HOHeSS5BM3ZIgwaM&#10;hcx1cg2AgYPbBAzUAhR7BvcgGR9GMhnq8lMoAOB+JsFI6nrVmx3EnI7F+aAkxkGCnqjpJ5yJzt3r&#10;e+J9TCz2WTceJ9DPRC3NM2qM29GZkwSTpn0HV4fshu7gb6yBsT+jAsIApCyaAqGLlI9pSTw5TYOD&#10;BUOj46D9vBQgpY0hGBxMc/wCQK8g8ALBiwBF9bmAitFsyZoIljWiZKSCZOprAsMIWI0iCNeCFMWR&#10;QYRHPODbbz7Dp08v8P1338Jvvv8evvv2O/jP//zf8Kc//Tc8nyd8+81n+P3vfw8//vh7+M1vvofX&#10;z5+YBMus7QgC3GPzxizQwcTkFQ9CPyug6ZnOzORDBM1csmckVSSeMQEow1FFPmAFm26YbHRI255F&#10;dlECHILDKBpogJ8EwD7WsfTV4PfG2ealDF8FaebWPvMBx+Pqrhns3iYbdV6FSjq7t8lgWY9renkc&#10;8HhUcBxkV0szzG5McA6ma2Nb0W3U7amHBE8rTEoPkUMA842t1LohkHUYabkrEsUiJWXDa4/9nrnM&#10;DMkklISC/0SgUJu9ZO2jlfKKMuvcOEuyqDfnI3brvGDZMSk2LpXT3d/5Ocw6rLpJObMQv9SVcM7T&#10;Qba1ayb4Mc0VJQ9BwCRzpHFtA9C+//57+PTpFQoV+I//+L/hL3/+CzzfnsBNdSGI8SygfaeTc2Xk&#10;GsVeft7JmdQDKJR694cLun0EAzkbR2Zlbe+SSyKGdgZQXMfPbYyLmc+Of6NZtCAj89gtakSxfkxW&#10;RLOLYN3tkdeT39FWX2ElH5EPR3lb5vsjwF/nrXGHtMxldYF8p7gQrasZsISp8JK9R63Pbz3DlVKG&#10;l9daBtGrwqDMT2TmsfIMCT8fISgW7BUGzOsgH2zg/mtkPNOVxEkWw1itBUtmJp6Xci9pEpotd4MC&#10;tfPTMAKHoJhKnlIIpmTV3TnN/hMdR4xxTxXobnFAOQcZ7wLpzwuYL8PLiAAuE9rnWwfpz+cF+rc8&#10;wJclM/YD5uvFMZDhEQgTCN/vm0B0omoTdf2eDwXvMxryHghPQavLjtaZF2ztSGl4AFxGx8xiaSDy&#10;jRzVv9f3dUeHzPssqesXjbMN3HtgpcfusYOndXAxBzNZzXvr3jH87JQpaxQoOBscaVFs8cx1UUF9&#10;HtJkWLkKaLVOZqSV/l5Nup0De5x/uNw73AAKYEp+KWx9na/H1hlNFlQ2xiSS8crun/+INlE+32W1&#10;tx7geLEmv/n8CX744Qf44x9/hN///nfw+fMnIKoHWjuEGGO1vhssF/nmFwjcCI8cU0NGQZRmPMzQ&#10;lZvUckYjScCd61XhgVrK16iYD+BnTsxoyFEQAuKjBwjDRLSxyYmBhRcIJHFjYmA3qTWPMlgBmAF4&#10;HLI8XGedFKgnzyCVBIhzo6it8/r8wlimLvDJcMtCeqVSWDSPuyO4FFJR4L3c6s3ElYXF7fnw7rfh&#10;UTC8PDr4eZ7Xd1UglEoBKmc3E+XAeWNmgzDOO8TriHQBSpq8Xa87gm4/2SKJTHYF6rgX1hbfGVEM&#10;eG1g6jefP8Pjxwd8fv0E33z+BpAA/vq3n+DH3/8e/u3f/hX+6Z//Cb77/lt4/fTaW2dJFZe87hkO&#10;OnJ9fhD+AGo/53raTAaHrycKjDtBmxM6TCnBUPf2HVDtw+OTa4GcXQ9nHRlkDFL0e7FHWJGKodst&#10;5LN0F6VqdR6yT8PYc4DPTMKFAeCj4NB7ii8pMbbOeLdDN+ruclyyYDjmyTxH5udlEREG6x9haN+P&#10;R4m9Ox3VoAxmKvMEaePRAQNbN5e4WTVO0YbUducxiNBqR2O/hl5gllqvSuKCy1wwCaxJs5t/BpOh&#10;Q8EGKzImEmz98VXF7HSSnQQXodArus8Rt9jTW/GHYaAHIpRp3+XxDmObsU4QZAVwIgI8Dvjtb3+A&#10;f//3fwMAgv+A/4A///d/w/ksfSai6ABCF0xbxXorSUMr12tGeBmwrMcWwsB4FPfeE7dn/Y92waw4&#10;/8jHyRbzOeQXbOQcJjkiUTjQYK3uYOSgEQrJR5hyvayZacaEVZ61vuFwNLctFnd0fSvN+CzWkJEB&#10;eg+ZycOdVoWh1frIMNkz/hB314pAdmkwrDPgdNaA2MtdV2PFnzOX/cjic6DOBu+5pbt6iox/s4UO&#10;T654eM9wKW+NyZgRn8OUD7APvIc/rNVFQOQJ+jt55x8/i0QMTigAfP67u8W4O3iFLvZf/2HPjbrW&#10;PbRulqoT3wgAhWnZ16nXuuyvjvs3Cd6fJ5RnYb6Odmc/QpUJxNZJQ6HXCs8ztNZ918DvpLGxTAbh&#10;YW/8tsB77yBaVYwyIJWndcfbD3YnTwTcWsniCpzLFQgIVsz7tTkrzIANe8DHQVM7XcbUZUqWlLah&#10;B9xr13nrO4gMFkPAnJ/HexUYWDXMe215kaHLVHUGnCqUgwQ4QEciWJooqUyN54qpeXscc4eE10mQ&#10;Ca6je4+KXnPiA6bmole8mw4/YeLJ8ZJ5Q3tPUaJ1AHwEmyljkuMndH7QbBUmswH49DrGdsSelAC8&#10;vr7A999/B99/9x18+vQKeACcT4LneVZte2Ry55wxzAxhiDm4E04ARNcTt4ovHSg+DE3jIcxMAnwi&#10;VkzAKQEWCZaS3ZjmD9K0h2jGAjeZ5N9xMehIARtKZ1VhMMgYzGToWaNRewB9oEtXSgVeqeKeAHYk&#10;QHTtIQeUS0fGkN8Yt0DCa2Tep13wXvvAHIM1OUxYr2u4ZGzAbOdy53cFcYiIyT1QZz0A6cOOpmCp&#10;FWraFXcZDsEYkoUdUbQtJOZaYxZTA9zYz5G13U41Jsa+FvtDGZIhZy00NNCTqtTLcVxFprPOjeN4&#10;wMvjBb777jv48ccCv/7yKzxeX+APf/wR/un//Cf48Q8/wuOo+tbN+LIGmQ2AA2TQddMj7wEuN7Uu&#10;Ajzu01IZfElJlTJ5QyDzVeCSOeoFXTZQeAcAwMGBYGQxEu+aaKbFNLpMgJ092nejtyQzY0QCbe5u&#10;IVFzazdnHPfVqDY9HdkIVjmBKM4h74ThRQB2ncSqbt2GlK41p7Do3u2CohBCo7BHMLVQa8B7bEuM&#10;YS9khEjoeKJC70r/HjVvmLxKN6I9jsuGoHbSTN48s1TzxdZCq0rC9w3SNzP0+NncP7DpmdJUrJCd&#10;LIeoKRSychjJqBdmwBAliij8FXgyL/vC5m+S5Bqca1PqzJikyyygELCWVsh4DzfclP4Hso1/sOqP&#10;xwE//O538G///m9Ngwr+/Je/wMh5r3Pj6jK5xjlL3LDymwis53mpjp8tWYwMoKSNS7mch5eXjKnr&#10;g9YeMWTF+l4BmprwFhUKVvmnHO8DAO4yt0kQA2ZD2lX+A0FuabGOJUkrc5+ZLgZJ3qAU2c8eF4A1&#10;AW7PWzBbFIlylI8C/ywmuFUsigofHh6V66xAU4d61dGw6lb3vEIy4x4RwVZkOe8eQoJdAqPq+YNY&#10;Uhu+eGibgAL50mCpTqkDZQoFo8u8KeNEQ8XzSdNg1+0OQMevMZZjy+RCHtLYiD3a1J50zG3hRUQ9&#10;PzZxRbTJrBEw771WS3ND1ZwvhZj2OzGGPImOvS53W2PBJkFTCnTN+/M84SzPqmt/edY1xj6PUXtH&#10;P3pSQSBiYhGt1Z91A916XUIDv4L2XK6y/ayb1cIeJnXbsNZzDfdY8tmKr7e57DCCV0BoJN3jHbwr&#10;AD97KLRJ3QoShzLa8q7T1qBHN6hatbN4baZrsBGcz5LgvTaxu0AvO/hZAcZmQtyAGtPQac0yiDYd&#10;GVApSQFCYawpA1BSYKCTGFhVVFwDvXozyRjnRJu/J1elzY0s4D7SdUu70Yv2dNWARpAC7lf+BXrt&#10;ar39KCBZmeouwXOlNZlNmHaZCc4ZIxPpauICD4LH44BPry/w+voyzqrjAKjXiUWugc5u7sl5kUU7&#10;42C37k/yXqWG+iXNA5NxJvADvAFNBy8mEABYRk3zwMhuGb12UYFN3GTsECB2GdJ7IxkHDq7JIJE6&#10;SFx6MaBJTgxZYDKTN8nyBcGwHCasDDzrprI1MSiF4/3iOsWz4FghSkiJiBUchacL02bvOtEkwLvr&#10;tkfBpBcx2IQoymiWclpZKqjnj5EVn8TzZntbZdxjOS5WslEE4mC7BEmbeZPc9Tv7mQHM/DNoFrGt&#10;hQOY5DZawRjxhAOg8pXbMBJAqWBXNVQ9a8DbpFM+f/MN/OGPP8Lj5YDf/PBb+PbbzwBwFegKFSiA&#10;wsQXEQHrxNY+CtxIthU5Ci+m4Sw2YO6r0mVd6ODzwo/VmtwTOSE9BcJMlYM3hcmFFK1v3PYObIbN&#10;yFp2ibEyOcCtdLxFXEKTjgkpmTARtzGPgX7vhkwfgnW+Uwe8NRgoAWkEQb7iSQczu+VAqtxfSHMM&#10;BPA+QV0T2A4AqFq1OXBWgBUSsO87RM3MWnVychlB1Vrs6hBzZJt0QRPnIIO3bxBU4zbsY3bgAXTw&#10;vRekmTG/bSQhG09kF4qBFcmR7Qm975DITNMREbq6m1hfXPqGdbaw7z0QR2GcS2YxAz7SqMUUhg85&#10;vgJFmPb1vVy9Z458x9l5edO00/wqTP7www/wr//6L1Cqmdxf//YTnGeBcpbqN3DAo8r9WXmkB4Zk&#10;wDz9Hq0V7r2WSJ4zgyS1l+/4Xbd5gC8DokdEslVnQhRnR59vAezedUR+AD7Y4RPovHNpcACQ7Q+o&#10;vAWA5Z2wzAmy+tvjTMqx2DOgWYShRDlvxmRyJXEzP69ZEjeanyGZziBbZvIq/f6oU8dfD/Fc8uSj&#10;fQ+4JqMBsSFqkONr4H0FwHuS1zsA/go7M+q9+SKNyD/kOhdiV5gvCKDyoBExnfZMshQoEEVSLXAR&#10;mItmtsJFjFusnpE5p3mMaeF8jLx3dYyx/AhJFDFmOgGY3QaemkS2aO7uh605lKD7Tw1TV2AgffXH&#10;af9b31SoAvbnZVrbQP7n8w3O8wmlguotvhyEQ7a2D8XrY4EnQxAqeUASWTjbvkw4bb25HnszXXxq&#10;QH9J+2ncBu+jKtFKfsbbUK02Jb2hWpqEXvXVcpq3FsOunpf3GdGGu9L1ywZIEiSX+EVLtrwKXxr1&#10;A3LNd7h5rscmiSv+cmuwr5XJsJCG/BI4MGNkZA7BGLiP5z0RyJZpBspPAIZK1jT7EHhrt8sGqSxg&#10;KYEqWvXRcFrGRWHIu1fdHjxVSxVCaRkrjTZrmmlg2hvIWhusNBq1jWYKe1YRbkgZoDt3VkHBKliL&#10;gkIvCI7Y926OQqafcP/Z2SRDyqMbyHHLvKNqJjeDuAamN6CIA0+8c4chipJx12VXjgn4EcZ7B3a5&#10;BkA1V3ggeCDQeQGU0LTuK+h5dGaFlrppDBDOZhxgyIGG3RByZQj2vhYMUQuUSDFKOjeUKbeQCt0O&#10;OA5nrk7sBzQDQ7FuGENVoC0EgplbGCApAuAK/ErQTxV9QIJHwjQbpZxQQarSHGQyYCUI7heFrY4w&#10;i13lnukCeGb7CDEd7XKtBSpVTkTcuUoeOQrH2RbTxQ8gGbmMFGjgDie2/cH1u4mueUIEUE5AfMJR&#10;ZIHs6mi4JFK6nWuT0Xk84PXTK3z/298A4cVk/fLlCxyPy5SUADsL3j4PEOTRxYteB1ufCKKuA4qB&#10;VAjMSrUGe9khQkCiAEM49LVJVbrb2XaeVswA4jr7WUnA7p0um0BFuyIOYCucSXTYEYhof+wJEogp&#10;NRnhnRZUtai4ZIgee67AzNvGEQfTSMg/INcvv7pSkHVFFda5ICS4ql65mAfaf055cUzrA1oNjOZi&#10;Tf+MQ6x9XeQjmGUgRrGvjlUZ5/bYEzQTagBxoqW9sLSWdVVOWD/D9UeXTr2V0wAfiRMPlNktkkwQ&#10;+V7LjHwBqRcALzsEXhBFs8CAxv5DylBZ7sVowgm91MMK/jNQIAtu7Yel6KJzM7Q9DHazOgzE/oN9&#10;zVAtaj0er/DD734P//Kvl2bt29v/Az/9/HNfBy+vL/DyeMBZiglIc6LUKJbbppVWbukR1TzQX68H&#10;K2d7L0DO9wi930UkrRg8R4N4JFnhnNQwJSHqNTkiz2wK28kbKM9LSQKzpfgyGvkxgA8pI2SP4b7K&#10;+XnnoX0Ns0GtlR8jk/qwnmEkgWLlwh6gbeUoK2+xmGdhF1sspvhOvm7N12gurCWK7efr4U9SXg/c&#10;527iRAv5KmRydplCXIRnZKSbsia3SwkiA1qS5EUE8AzWVex5ce1Q5um0VxTo/k40iFiD0c32bK/r&#10;BZNlQpxNYa9QanjqTDhGl6ska/EDbIDkk8qBMcCdChN+royvNZnE6haNaqYuRsrY56DGrMWT51lB&#10;exqEjYtNX4TkTCkFnufFtC8FOtD/fF6Mey7T1/dQkv4MaJKPudxSAS1hSTB0+qkD8bLQSyx2GmD/&#10;IBMO6VfaklDels2JwLKVlvhqQ41MUTJ6YJLdIs1VvWJAtsCwU+3TrF0v+MuC9jOAwQO2ORSXwD6F&#10;B6lkGspJVwoZpoi2+c3c0jQD8VN7tQmo2nuYt31qduVe9Q/NTcsKIKc51BL5yjpClE7fPJEDZtnW&#10;WXggNftl4IZCl1Hff+GAGs6npjzn6v9h0+/CROCqPQAAIABJREFUsIjTNyVSJpe8+ti1sgdQicK2&#10;A+ZDljGHGS+wfp4+HWUTEfbiRUkVxiKz7MKZyKpTQ3aQHKm1GbWQrvaXVQuzt3f0++NSVchYekoZ&#10;ZuhnFzifTzifT3iezyrHQZdmNiI8jgMKHMNM9bg+qMqSMw16qbdurqPepoh+8ZW9vf3+EBfOA2QC&#10;xEuj/PJ2Ffz9rvtNRFDw7AEzB7cVVAjH8VCg3LVWhs75eLVomZT0dCYxgmINckiHFwq6cSN/bgYD&#10;JnuOchBuTuReLo1gVRAYbaQzC1RDcHrdDvNUtgaxtfYfZuE3OseamZ8wfCXfxEuy9FXxvjHsq7QM&#10;1MCvrWkEHK2KXQdcMqs104R3r/AgWID46jqP2skCZEiMVL3NXqwCmMxuu8k0FaDz1Sh0ouymqHrR&#10;zczzQQSfPn+Gb0uBX7/8Cj/9/BMcjwO++fbb6454ctnWBtv7OLh1AXTYgWiX/FlBTgmGoJijBDAp&#10;ww//CwSOmVMHTXE6V2YxA1TrgDp4O/Q9YW5lXcif8bkPwlernYZFdOCMYg8yQLyMQkeLAoqeN9zf&#10;gxcELwYRkGQANj3PFSejFdhkj1sDkkorKYLtTMrPRpyxV1YTG3KxhswKNwtW3RN2v4DkOolQavqd&#10;o5PMYjltlCypfccE4FnqNqokAdp9YypAdHKANiud5x4/t6/OwMcwClaFQiSY9H/nGBodYoxNmtGp&#10;uGXM1z9X740Ixr3N69s+x0ZRHPHoHXVQOx4QAV5eP8Hvfv8j/F//8oSvb0/4X//zf8LXr29wHAc8&#10;DoBSzq7LbDNc5zg/AnU5yB/lujqOm15HpNbaXKNffa6dC6IyiM/KuegzNxojDEBlZuKtJAZnctYq&#10;J9Pxtw3u63xsxJGHUTDA5TPW75mIaSYD0maPR8CxyINQgpbz9ZGBgllYhGhpnOrhUdEmkllx53EA&#10;/K+NdP38mn+fx+pfKSZkyZdZnIfjG7KwRCLmkvKusjMQW5xM8ln6AD7jyAAqCg31TpCMpvsO7rZ6&#10;lrvAvSklY81fBsBL+phVPQfzpI2LYAFuyQ/zMsDjnovizFiYYn9rzPT9aeNXsDsGRh5PAnNBRhYA&#10;w0iZf7ZVfOPeOjyvmzyZrPo8yLwQAe3n1+QVyTljja3tkjmV8rdQRudpi2mpFDgrSF8aSM8A+fMs&#10;8HaeFxnlcQAUgPOkakRbOmu/M/HP81IdQITH47ji3SYjhKPrSnf9auBK8Y76PlEYbqkbc3W+0Q12&#10;eVyKvfmbFbjWf24x770DzJ2cGTMJo43JM4q0DqjZKDWuIlrdAzvGkxF46LFmMxIfegPVYzAkTaLx&#10;1uOqDeis67bkgcANCjHShlIBGDe+4waC83u99sqMTmOk7+9VF30jJa9gYAVnPbFBUkZ4NrPFZlxQ&#10;eO2c6T8SLBCt+WMU1TMNqqJ6/DUDs33vMNibqS8D5kd99pksA5mJWmsHAbTO7qINsEnTeDqImfmW&#10;bVtasaZWnQ7vMQLjE6IT3xHVc58nEFZ25Xme8PXLF3j78hWeb88OHh4N8KxM7UIFDrxkdS6NYXRl&#10;tkDLq3RgkR30igXS5Iv0M9OACYq9j4bOOyrmIdcoPrCzSbmkC9SOgvYeYZrLW90qi79wfd6jaoRr&#10;80kOBPG5gDLkvNr8URQt8YAUUBAlXNY5xPWxj8qu70GDGn+vYKDJUpcG4QABGnthPL8hqcJZn7o9&#10;hJjUiQ52sAZXbYyk1JR95rXzcJjP4ZBSaWCFkHQ4AI6rW+PC9FlCAHMRW0GBbuxj6TtGbKfOCoUi&#10;AvKrwFBfcxyAdECp1bNmVNtYKNxEUTPYjuOAl9dX+BYBznLCly+/wt///jMceMDLy6takySDTrSB&#10;EOJnAms5tu4X2wTnUAM3S2XyMUTeJjwzIuW1wLR+dXYibEQNzdi1vMP8enlGXglJ91PhhsnijD8E&#10;E0tK3XANcpyunX9/m+9nlRKxJBDlc9CMT1aQcor5uggpWEjK/HqYjpKN1/DrZ8HLRNzhBcJEbK0Z&#10;Ar4/BgVxKovLiHVPoQ8/DeLGkOJaiH4KeSpvXKi2fzdD4QMf0giYmFzSUu7PAopj3XOCWHIjQ8Ly&#10;QM3wfCNQBnuto29wIl9fP8GPf/gDPJ9POB4H/PS3n+CXv/8dfv31CzzPs8YZln66LFhkTBo9sk4U&#10;A5o/LySrjFM+tJdry2u0AVJR1DVBWLluV0AgPxsAMMxh0ey+RUn78Qo4FkVUrW1e3I9iAiJ/5cpr&#10;1wSUK+Zt5AwNvnh621F2OdUnEFzJEh22I9o5tQaGVviGt+4yslArEom/X8ii0HydGpOAEOvx2P7W&#10;uZeRYM5opOu5N8336TmTiEF25LomkJTmOGdH+tfKGzP6/hFhxtv7IolYs2CJxraon7/BGvfm/T3C&#10;HMpRJ5ASfzTHGaHSBtqwEoJdJDHZ7ESiY7jnrODPGQrvEQRJ4mBkRH1dps+GJ3+r2vv7cgajk2SS&#10;FSxVGq8WuZTe/VmG+ezZ9eOvnKgQdQZ9oQHktwLCyYH6wnxSm0RO0zssAPAYeQ+wLnoEH9cdz41g&#10;eO7NnY1XnF+mjsSWf8v3Ddziyh/ad+T8e24x73dfm3Ulj8wbrcqrB7w1ZsFdT8qVVvqOEchui1Kk&#10;wx2Zr7zn+WVaDpuMiv+9OaNeDYzrg2Xn/iiohsbvgy3Tp/W92M9wsLypt+isClfZBGInAWhgHMKR&#10;ap9zA9Hw95LxFekKTkUzw3Qqw2j39PtWSdmsSQdBMmTP0bsthe/ZQ6ODlYJCWue3HQfQ84Svv36B&#10;Lz//As9fv0D5/gR4fe1a6Y/HC5TyFc5S4GGYuM7dUsN8djAMRyUbEELjGs/YhneKIHC968MSn2y7&#10;fr3XAxqUdhH5sAMeCJwpo8cOJ9mPUugC2dvhj8Sq5DjJfmiAZ7Dqy8Uk5uz70y8YrXwWvORKd6fw&#10;IDLyqPFA6Am4bKrEWKaC2XEcJgsdmO7iWDvH9NkXMImsiChNHkdSgCZbi8/VUgYzfvgMsPO7G7Vy&#10;Fu8Az0kxfywygNXyHXnIWCy3wvS7LVYZlzcpR5GF2jp3m9aiBnJfX17g5eUB5/mEt7df4cuvv8LL&#10;8YBvv/0OHhXA59IsrWiHJINIi5HagPv2vY/HwzwDtR6k7F5TQGmSKbdiBWbju+g7V+ZhgnnPn7cy&#10;dbbPgMyeTwywLWzuJzqyHDB1dPOR0G/NfkY4n41YwdqToufgeuoYZ68nB5HRIR6vLyB5lJiWnlyx&#10;Hj1AKQapWHcgW3PZfCQre7B6thn5Tut+s1IwYgzQ2FtVVAl4wKfPn+HHP/wBSjnhTy8v8OXXX+Hr&#10;169wEsHxeLn6WRbAricFudpHslIkGtibAA9ISCEm4kTrnCHSBQu89dlWocD7qGyOlMn175BY7PWW&#10;z2h07OXF+DvA9UfjKda+aEkIWvli1FmmP1fv0VlJ0khtwSLA6eKvLuxEcW9UcIti5MzYRhiQh3sg&#10;JGWDeq6wlnLm8bSsL+O75tkdLwQrX7uzNsX9OgL/nY18rOOyTK60PPccQmW2eL1TMIJEoeKu6bOn&#10;6LHykdj9nsx7iIpupppIiy2vOpvvWPtdaeD9JZNzdgAcO3B/Ps9B/iGsjPvrZ2/PJ5zPAdw38Lzl&#10;pQi+ggaXUZzXBpfGYQSvQm7cNcbJLmxqAF+TLrLA9RZ4v6rmZquOq4VlJbnRAToONJn8zDLCuFyE&#10;K8acvn+tnbhkDMFao6woDcedymq28hwdIJmNct4gUEny+EDpSksya3i66vwYnxez93cLTrGOpLyW&#10;Jj200+LmJgczRpgqymhtQyA7obaebZY9gBQffjHjhMu+rEH46PkPozA7KEfU1riT+wB4LCMv4V2t&#10;sTuFtnBONj1f0dkQ9KjQqLgjADx//Qq//O0n+PLzL0A/nACfL4D6OB7w8gqXpM55yes8Hodwptf7&#10;sWRjo5KWqcA1Y34ezRQXpKFku77jqEWGRlyr390OabsdEztmdpH2CEoT26ABA/TnT+NZF/7MkVnS&#10;VPD+rPfzOEoF0oaSPS8QX/rxxMzPcOh+Axt/HN+DKoMcxpVoKJBxPe0xdQ8h7yR12C/Q9TF5kmgD&#10;ZT43p+TBmLvneU7vaT/ndbxp7yjDKNSSlONgsHWOavDXA9KncRKgBospyjA9LjXw7N0D5O/r1nci&#10;ggl2SOBbem3wNkrOQGnB/PVsaRjs0tVV0jpkqF53G//jaHI3BxwHwnG8wOM44NtvPsPXL9/Al19/&#10;gbe3r/D582d4wVfZDXy5p9XzqgLtpcDzPAHxgG+++QZeXl7GSDpgawTARoB4qgCdTEr2z23/NV5b&#10;v3vuktQ3zYBUFkGlC97VvZHHhJ3lv6GFK8eODMks7Hu1aGcPAJOZJWaBNWvCSCZ+Hv9GxZrdf8bi&#10;UakQIALFMvGSVVy14imxd4wnMvZB1l2DxnxaPfsdE8pdUHaV663IDyZVgkYRVSbRl1034AGfPn2C&#10;777/Hv785z/D17ev8Pb8Cni8tEPfITjlgIdVIcgbTzMP5gk4mWGmjOkNqakop7NNI6UciZYv0WSL&#10;95DAvOKR/exhkZvRNkC8BmS18hep56CAFWpKjGjqkEfeX+7YwA5Pfw3KZTp7W3zU4oDomfH4L8Jy&#10;IsbxWgKUDJ4N2eskmc9HgHrkx5g5e7xc1Yw7HJDN9GXqVlgetuGsiyr3BwdO3VY75L0obvJyW8/E&#10;dyVtvQb/5e7udcfTxv3uxBhc1gxZznfnHGxrTHdBbq1psudZ5nzXsXE0ZzMEikzxLpLWumRxBh6k&#10;DYGFD08n8wyQvI1jN31t19507s8iCEuXOe0Jz+cJz+ezA/al0GzmeziMepAaHBapyooNSiFTKyTq&#10;aJjzUZjIW2R5H3wEeG8tdA8s40nGqiXKCiYigDfa7C3QOOucbbWMRZr1O5V07z69gHEn0VwB95mW&#10;KQ90jDbofNVR9xWV8OBfMV3uJBtzhTVuw8o8X3ldMxh8rQ+qJoY3GO/6QAMSzOEokdIs6S5rQ4tk&#10;Fh1ZKO/ZbCR5073xyBkg3Z3jHRyrNcszHaSo7oKpyDuz3q1DdXRk5A/7+d5p0sMj5C39NuCI+AB4&#10;Fvj7X36Cv//1b3D+8Y8AZwGozNlmePk8n/D29oRSLpNLn6lz+ACP1jYmgoKzJgFVGvylbYcXeFgd&#10;3dutnhVMbAUArgs+adVRue6pEMB5ApbSDaWbQW7XBz8Q6Bgsv9JdIq7BbJp7perjD2mdAcgCIhzG&#10;wcuNg1rB4lAGSBjNKV2tU4/98tw5ukkvDyi70iZB92/IrLH989Z5jzKvxK6ZXhmviBPY2YoCZlED&#10;QBW1abkLEenWeL4siJkljc+8/olmwZ+3TUqd3CEZZHmXSLFEZmxUSHoN8yAOsZaW6rpphYsCdQ0N&#10;2Z1RMHsAAMGBjQ9+AfifXj/Bd999B+fzDb5+fYO3tzd4/fS5egJw+LYWPeqYlPOE59tXKITw+voi&#10;2PXSFFgWfniRhf/HAYWdM10n5JlE9C4g5SWstv8SdRmtvo8hmcaHHlHE7XJhMna8oJaReoyknK5n&#10;XYACgCkbL87jNvR9V5JEVvEvFweR8GLK6CR78QfX7o5AKVqANLacEqSKVbqYNxL6IoriXrK+yp2s&#10;WC6SYMsUl7JxawZ8ma6tPY++Lx21wF4AjwccxwFvzzd4e/ty5ZgAgZ78nlSpl796+5GH2jamHtee&#10;Q2YZgBrCYh6CBHEhKTIPlVIvJCRkiaJzMl43KzIbIsBKYjQbN69+vyqi9AGdDC6ZjAPCMOlgMmJc&#10;AouAtueuWxw0wOw7YGRUxPD2He/s2QHvskVze8+Iu868vWtnvkSAfhZjiPYu97Moh5FZGu2rf4vP&#10;TxiX2qQDYEQhnOZ1KLeX6CzbkYdGxCveRVqMG07+U5YsYxajTM8tZKQpsgtP4oxBuU80U/T294gE&#10;nJGnixQIdknBGsT3xnOnI8yav4XkngoEblzU2PGFdbiXcvbPKTQ+s5ShZ9+Y+aXK6pzMlBZAeQeM&#10;nV0QauS+CADcv0x1CXP5awKavBm9Aqpd3NTa+CTIL15B8MPAeytBsgJLq8VLs4ZW1TyPZcJ/7lWZ&#10;78hTrDRqs6/1/nDQLkq8Mh0Mq2rcTnUtW6jJVQRNSEpIHWgpgp1W3UxSkZfPofSYzOOOAqCRmoij&#10;DcbSSvSCci/hzrQMesFcHwu0HcTdJGqj+NXw98hA1toT+jl5o1gTHdArOSV0kq7rtccU5NwtbmbW&#10;ekYX2+rI4SYrvd4wtxqpFr2LqY10wpef/g5//9vP8Pz6FaBcyWWpGeTx8gKP8wnPr1+hlBNe6KWD&#10;3vNas4Ic7mTIwVCa9kC9P8pgoIw5yzTboQdJ1dSTG0uWAuU8gb4+oXx9g/LrFyhfvwKdZwU2L+D+&#10;8foCx8vjutfX6z84LiC8YNUbfxzwAICTrefe6kePCpxfc4bYutespqGbelzye4Wxa/stoQKFRxDJ&#10;zVhb8ULMrWKYiDOZIG/deIbL2YCwG3YpY8/OFC/S4PU4UOqRW00GzABWF36A62aLGpuyQe0FgfYa&#10;AmlZJRkh8tzSnh963yexx4+9rQHqEhykGohyrxLiAR4M8KB/d+sKEObzw0zcQYwuXwKorceEUOiE&#10;8zjg8XIx55/PJ/z008/w9esbvH5+wqfjIQo7IJjUdLH2P38DVLsA+PoEsLVOL4bM2QtJj8fDJHlE&#10;bOUMuLSKD7zYKQIisoDKeP0Bj1pkEZ1ILEHVYOBKTmU6o9TYZaQD5HPyeQyoTLyp8OTkCJ+HBYR3&#10;tuCGzJ9mOEUEET1PNDkoAyrN3aJyrev3WT462f0xAh7mzhWWMDaA93iIwqPW1/dAlyzYsRq3XfD9&#10;TsFsHj9VTOmAytGx17bHXP43lrnbeK4ZudGVvEimaNa/B0Y8PBr6cAD6rTBhEVZ4tyIrausCtt0h&#10;ux5X6/F4euKZXGoyXJ52L+ntYa3t3X3YzG0mUHXMilkuQYHqNPwWhjn0PnBvnW3C435T5jSTf0fr&#10;2Ct8W3lFtHetcIg7z+8O+KrX2STjt4FrrIoiKdwkca9jPxi9VRmMZgJGgcxi7LKwBrqzzDJ/93OB&#10;DE6S8evi8mFIcSzGOxRWxYOwYBJhYKJIrgp1AFeBAQ3ymzRa60bk0VryuossiTWLDLPCSld4Swaf&#10;yHQ8xPIwI4bpGArRxGLnOWIp1ZC2+rGVy5G2+8xdmvfXfw3ob5r3HGA/z/PyvSlkwA/YPbXQ8y7o&#10;XXsjj+7gPTdNB+2ePiR1LD8smfdLwB64Bx9B1//nug8Z9Glb8371sFcbQbTATZbQQktRA1tR4rdq&#10;48wkiX4w47nD+1r+mUNqB1DZLbrEn4MpxoPUrQMzkOSBnGdwlDnEozbGaMrv+h/YSf9aeknOYw5q&#10;FrCkWFbJ5sScwgaI4hp8V6jYusURpOwUYsKMbV0xJm1WhdoQzvgOyhXYVsmyy1IB6b4uPj/YODMA&#10;ipX8ZzU+vaAjp6+HPUlsLPzJHr2N00lwnm/w9ssXePvyBuV5Ar6cQNWd9vF4AL1+glJOON/eLvNa&#10;Osw98BpbK3FDdmiVZXHNMigVCaCQTMEOznYr7FKAzgLl+YTz16/w9edf4Ovffobz778AfP0K8Dwv&#10;XdwDAR4XMI+PA46XF3j5/Ak+ff4Mx+sL4MsD4OUBx+sDHq+vgMclQYIPAjgOQLj0+K5OfiZlUwbD&#10;G2EY3QKTwuGV+1HUK6IIaJ1PXCO8F1FYV4O1JjpQ2ExaN/Y8rSE/FyxZ10NDKbikUbENyauU83U9&#10;jK2HFliv16H4PqWehBLuIaT555M3ianSbei0Yg9Mu9knkgFQ+Gu5FBIeCNNewM39+vfPRYRJM151&#10;sQig8TjgqMZOBwG8vL7Cd9//Bs6T4OvXr5V9/+nqYmmsmVoYOhtbtAGkyGTNmIGxPr8uBszFnnk8&#10;HoJUodd/A6Qzcn87HUp8jLhmeKT5mS3sW0nMdYtHX8fkUNq5JJSUWgxMLDsjF9NAFwe1o3PHYkJx&#10;8BSp1GTb+l7vmmuchHk/KAuY11rvFqlFn617sZy1dtdzYcVG9a7VYziOz8Ba3DzGGsMm4TXOhqMl&#10;o4Wm80IXGO+Ahl6el10nd7R/4+vj3Ryjvb5Jeg3N3PnE8DprvZjbA1fC4rW3JkE1yxkGyN77Rdxm&#10;6CF77726UeShyGWmcPUc2qnjAj4kJHfmYrctVWSBQOLvjv41Bt2vFhA9gYgGOZqbper96ziODtjs&#10;FKiiLoCJSbnJKs/gKBH24u2fGVDOw0uycks7uU5GuoYYkSWDC2XWsAX4ZnO11i3sXTuqQJVLaS7H&#10;iwPYvPs2mD/zPKghcyUSIC8iouAX3PrjYnqM1DMTZJKG4ck17+FlPP7Tz7LHOUXlVzgD+focmiXd&#10;YOq0tq5Vd9vzPVeDU56CgKUosL3+6hzw9k5vfWgCA4lu09EpipeOa+2yKDMLnQYpr1S2/VlIYWYV&#10;uK+g/MkY+mf/NwPwzyLIaw0b6BiY46slDGiriS4VQ8YG5m4VMGJWqzuWE3qIcHS/oa6gyb0iqfJ9&#10;T/M+CmKj4Mf7WUYn3gQoE7qiWQ11mwFigJrTdXAw2gam+SJYAZA71f47B2MENo7zwTLzQBEQGvVd&#10;tZ9xpodkK3pFjsy9zO2BGgzTBz6azzBXpR9gDhFOpsgcpByvL6aMk3/9uwZZ83gL1ntn7wxgHPsG&#10;ctZEYjzfrsCCjDlKMDO3jYPNB19QnxgcxgcgHEEF/3RrysHc0eMVxLLA5PTcWLlz6MdLHf5VJ87O&#10;WswmuatW0JbU8vZINdLNiXIECy3AIgA6TzjfvsLz+RXoiYAvr1XW5f8n7l3XJMmNI1FzIDKzqrpn&#10;yKFEas9++/4PdrgSRa2Wt56uyksAfn7g5o5bIGuG3xmp2ZeqysyIABzu5uZmBnQCvHfwLri7mwQc&#10;K1CzF7fabrMXTHOdOJSY0IAHEUikJAtjYgLEARwmE5jc7Fm+EfDY4a43PH5+x+Pn78DHDeaxw/oA&#10;qscXjo0KAhsDd7rhfr7CnDZgs6CThT2fgMsF5nIOgP5pgzmF5gZMWTKe9FCqZryHJoo0rm2fpcnF&#10;42EBV7EqlfFnZDMoLjeRMNGcn8GtAbEA16mOc6QTmw7xLu0fGhQWoNoyqrwn9UD1YaNWThdwl40f&#10;3rNWNwwgfMHKI0CfkvzYlKon/XLzITEsSYggpCIp6s4DFcteFvXqEln/G6Mp+OUzkqyzXnxyzsEC&#10;gInakg4gsjidz3j78hW7+0cA2vcd9rKF5+nrAiFcV247Z1kH3YxiDslv0qAEAGsttm3rfs5nNeef&#10;zYN6kj2jpsmIrTXKYftgc9pjJtxD9OQ7qNw7IWGhJiuEjINa3RMDslWJgRXt33oyLZzPVIycoU22&#10;5NQXiexASoIcNdpnINSM0DDKnWbyRFPQnfskgF7z5yh3WwWx9BqLJuCxcMtTdUqaS4Cr6WdyMV7n&#10;lDQ0Qp89+3ry7dmGyEwKaq2ZgmKorHZBvH4K53aITSasT89gI/MNPfE6MwtfBiErk/CVWhVU20Bw&#10;F/BRdWy+AZ17Q+ici9r0sHldtT8rwI7l+T4D1aAaydrrSACVgmUIWUfSLA4IM8B0ZeJeqwkFAXAQ&#10;YWj0WEhDyA3Vom0NwZgu+THJXJlpqlCyImnTDS2DXGgUv6SqQPLG6VGLajmkFWLk7HpWp/ZXz+Zf&#10;dn7pyZKErxgznuBYfZ9n8o3JxWp2e8f3zRfzrrkSa1cGv5AoeJF409ZWZV8h1SUsulsHa6Gnxa49&#10;bmqSunZwoUHMGwP3GvxXex6lAXF0Jo+mq5ppW5WwyWqElEAES3KNZG0DoMjdeJaAEh7Dmg/LDMsb&#10;eT2wiuGk19knJHNG+017KRXgvqfnnvCA8surCXvPHs7t2F15jQzeR1Cf48/l3yXpRAR2zp/JaBnW&#10;+CvvTS4N8DTdzMJzSp53zfnV1BbUxUPzs0HBBuRnTB01YlJ1/K8G3s86sqvA8RGodsSEH2n+zT7T&#10;anKtZV1IFP2jz1O+j6vcTLM++OlRbXqiy7rSVZ4xIcrv8rpNQxjQiYJk//T1wXigD3WUzK8AnY3h&#10;KX6ZIWifoVcVD6r5rYumYqKGTpODhsXl0TV2n5dAR5t3Cb6DrT6+kiGR3cgUNMoBz6L6yMAkyTFQ&#10;bpsng0ZOr5ee2eGp4BcFAVUvwZMEs562kU2yw8mWas3S4hTIDDRYSYaP9u9q/OTZZhOHT77WpM0d&#10;TUwNR9jYezz2O9yDcDIGhiPoZgnbdsJ+CiCfZ4ZRuolmCBCUJMLog6vXDBGjZ/q1GEHRtt5D4ZC1&#10;8AoYN8kEx+3wjwew77DOgxiwIBiEz2/IgIwNBZELEjvwYRrB33d4E0D9fbPYL2fYlxeYlzPM5Qxz&#10;PsOct7BlDADj4ysXjeocE2MCHSAZDy+vgwsiSpkpQNUoH8Rr1Rk+6bOnbuRDJ284MJbTICea55CB&#10;bjn6V3lVSKOiGoWWsmJcZf3UBdCgGj3181ezwKI5cdBG0wk6BT3lAlQC8AZgrySQZFJWmlUeacKg&#10;XHQq+o1i0foRTiieay07JPoJefx0xLKrmTHqHuax7QBC2u2E8+WC0+mEx+OOx/2ObTvBbNK81hcg&#10;DEWLkcCtHEs1GiuB+6SPP/qvfq0jY/QVk/v6zz0G9AqIsSoTIMMudxL8ejKCILWpxR4idRSLxnZo&#10;mK4AHjOW+ozFLq9NydCIAp8r87EyQUTNKDlwrEE/A+57QPIqgFaz90cMa9WoFPmIfC7aL6Mmc4iG&#10;G89zyVWzPwl6pCNh1JxLzeGSP5EgH2B5KuDZfGWtEbFGPhjVa2qqSQKrhmDsBmtPsPYUvHtg4i/q&#10;4RFT8GRlCrs+yY7q1d7XWU1TKRi6c0+5+X7lQ4W+f0HOoZUMVgIWqeHRdIFyjHy0JNxRtQYUqVGC&#10;W1EqJP6eYljXzM/r/IUaME0ltQXUEwB+d81RAUvUJFCnmeDBYdKI9de1xw66DcFDAJ/Wgf4jSUNN&#10;rutJgAkCxCJGsOrnt9oIfob5Pts/AX++4eBGAAAgAElEQVQgeO8gbSVH8lDP+rPM8ohlIiF4Oh1S&#10;m2L2TKlzSdBZNmQkHkPDencOcJStmH+mIxG5SgrNa7PhJ869+UixiyfXICeWlKk7NXXt7HMeSb9k&#10;UlMiEaX/Sfejnjrkllmh8LBq1GfWtNLXzd0cIn1PnceMzrFGRqnCUKgugUTsfEYumYgADEioBJB3&#10;GZRnXwD7pFUfGOgCuI8692mnOBeNaJ2L2vaIDH1XanVfdPKZqerEoHZJR116sy/SODJv4kYS1Q/J&#10;xpKU2GKGBGZJhKs3i6zfBYGHadik/9XA+6PAOTXheKJ7uJKIrYx0zoLybOyoBiFWg5z8OakFdVQU&#10;jiSBZgfss82K+cZsM441WSEaaF+3uOIzrIaZ1rscCe2b0a49t1HRX6YnegB+zTDmhoVcAP158tcb&#10;7arZgl1tarSHnEwqCPXBw6UeVzGuHvFsx9e4adhWbMoskTIfge6Qk5r7g55hzwGoQp8w82khPTo0&#10;l5oBPDNA6fOaykejrfWalI0Jbm80BfPZbQMMA2QtYIJR6H6/g+yGbYtSGkTYTiecOLLvvYd3esok&#10;s4tZa5uWzy+1xTkfdom93E4kQR2enn2Sty+gBAmjSKEhFwxAfWbiGwBsKOrrOfjdBfmQbYONG9Pv&#10;Ox77DhjKGvgcgWgmwuP9Cpw/QJcz7MsZ5nKBfbmE7z2ZAORvFgwDT0LT0lhI3z2uGHBtnKrXutbF&#10;Tcg458TAT/URlXZeFd+OR4ipOvcWCq/Ews3VJTWBRgHUveGtSnptygrGOEFmKcUzkEypL5XkBIsx&#10;IGYYX6Rh6oeWXy8mgEFtysAYG6SUUiNJJICNnbkhzVpUTU0RsxldA9QZKBoKPQe3x3+P0jfJ8PF8&#10;PuPxuON6vcJuG162DcbY2ASoGOv5mn0j96LZhAYEk+VyZjnLyrTSZxqhR7ryn81xR+/bi8+S/Vub&#10;JcsR7ZGsiozdWVBloC97dB6tSJXJz6XehwYNb/RQhhaWnJ3LM4LGkWnbSh6+Yl4r411pkpjq/Pcl&#10;4lBgf5Eo4CWL+bMmnIUhjtzcrFuRQ939Rm+XlNntc7lEr7nRl6kcNVZW16Vao+DOKH/F3AbBwIBs&#10;MN++nC+wZoMhE5rxA1PflWfwTP742Z/X/fhWfKE1qW8laKgtRfXPylFH1cAvdVIxNud2v6I/XTuu&#10;TY8BQwj/j25M5w7LdVY8prNIAB04Ap6EXMjwWUXZuJUG6FEjbgWMf2byNv0eYkCaukPVWNFytLVE&#10;65Gs8bNYzcrnXjE8ndeKRktbVJOfnz3bj6RXVn5ON+UgiHSd87n6/vkk9bihcTRlPpMOYvC0Ub6i&#10;v/80rkQDKSB8XjqWuc0/ZmfV8mcnamNfVaNochOrPKnUGsiSdod5K47Pqt61zLwEe/hjr4nIGHsf&#10;zvCMUWzM/nSpdvOpHmcldZemh5I0jvcuMu8LTuo8Z6mcLJmTWPy+8lNjFPKbAL3V/hHnIKGsIYYm&#10;oTDaCUdJVBvl195zp8E6mwSK7WLfyu3k3KcHfv0a4P0vNSiaFWU9fecjU9df4qi++Gknm4oGDB3k&#10;or5XTPSSgVHwemZ8dbbZjsxdW/Cmpys3WlR1QKkXa6vF+UuaDO1oXZ3wjvUQZwVlzfQcSe3Mis3S&#10;VCD0xxyPx/ZnDNmhjnuH5SR/997HQMeHTb2elu0IBEzGs7pw7+yTJ/wImmcx0BDu7aHhGO0M+OFB&#10;8YHnWPUzbdujz/NMwrGa0HV/1gRD2o0I9hxMWr0PUhubc3kkkQzB0oYTX+AeO/bHA977bKyaYWmi&#10;BigIcgtQXeXCwE9FCDIzP/ysF0bGVNhYYgxeAv4KMEkFizGgbcP28gLLgLMWfrPw1zv4/gA7h50B&#10;zy5K3XGcVAkMfDLBzDYAAoGr73YP5jt250F3B//YwS9n2JdTMJMkCpgPU5aeIukbgVa6ZpR8jSa7&#10;8iQgt+zSlcJrCtiIyQd9BrTSXz290abQiMxhLllt1mvmJHlEemJICgOPzCm1BFAZmW+AeVG4JuYS&#10;5e8f7zlKgDoCeM/GhLXqfTRGVMEt3lOXpZy8IVjjgW0LMyPsuwJAaV0YFC8CqXPc+h0k4Ie6xUwN&#10;6NXxz0cNehDBWIuTveDy8oL77Ybr9QPX6xXb6YzT+QKyIRb4BC/FhJx5HH/KiH+cZFANvbHR5+z1&#10;ngEbe3G/Nsc9ku15RgrhiJHflXQDhJTHaEqpNfXtXf8IwD8ycFttgPTP0L7x4hpo+TkQf/bZVqfZ&#10;ViY8s0Fo8i3oEBp6Ztdl4x4Dv6Pr7N7LrqQBCU3ycpRIZnAB9UiRSp4hxtRTwp4L4GQMKSmDWbNo&#10;VZqjv7fayazwv2FKarMbLpcXnE5nGLtNp1h7deLKehxdw2pNNY4p1GnhVz9Do1y2BVyaz6v0X44b&#10;EHWMAmHtuaBtTI5Bd2oMYCUIViQGx/esnkKpQUBSABzmBmc9uR1guDZmJMGV+vszkjEjjGXFhHrW&#10;AHjGSPzZxvqRgemRTJq+TmQDbyIWKgAFHHtWt3sdT1jHIWQTddTELWsSaqrjGZP12ddmnojFOJla&#10;ELyaRBzJdn6myfmZ9Umd6dmakCb3/lE+t0Ku6/njjRoA9TRd/ZAVz4qPcc4kF9aT0l7yRRjcP+pM&#10;LXXvEfhTz7Am6ckJep/rBa4kc5DB+MRw984HNn2UiEnf71w0qnXll5yCDgTAci4UnfsyHafqws5k&#10;gyY58QCjK7/q76nJivLfelMJ+XfpZcNJVsiXfE3+H/+TZHPmQZ9qSShg0EkYjVVOnbcroGNl9GnF&#10;iHYePPmwWKqBOY6mDEmfrTfG+2xR+syh+3mtN8aItTNCOkdGtUdGYKvBcVU6h5rZIAybCqOO+uq9&#10;/Wyyc8SGGyU4vQZQ78AZykwZgk0SHxPT03FhN9LylcqaPAR6uofrYvNMjtKujDmvrjV1+MoDt6pJ&#10;Zg2TEUh/1Ox8BoR4FsgYtSCTVJA9WVxOF5wuEbCLZqKevTg8EhBmsW0nJKp7kX2g3PU2RNUhySph&#10;LeC8yVNIxhSQ3sODyMbGQCUFlQBxEyVvUiPAl855AF59YLxvG8zLK+yPPwCPHf4egHt/3+Eed7j7&#10;HXg4wHmwc8X4Ln4mUDCxtdsGsjZo7RsDbwieKJjcgkAeIMcgB5ioo0/GIMmmIMrzlLjWLyzTmvI1&#10;o41FchIvetaM7O3/UTyl6oBm8bBUM6YxIielY97sJfk6WQA+NjhSIWPke0st0A6TPBoBp7VjN5vf&#10;23dNKzkCyHp8kplhal+I+r7EIoxEPGAfGjIeBHZenOse3u/BLCkxQZixx2kVY21g4St2r2BBguFB&#10;IMdaGxntFJIZgB/1s+wVX4k5T6E7B+c8zgAulwv2ty947Dsejwfu91uUz7FRjiKyQxjKyHS0jlrm&#10;r/4ezdifA98rwNlKfByRI54tLEd5ZD3CvhKXj9jxK7rqq/dhpj0+y0lG17IK/MxIIul3a+3w2o5A&#10;1lEuPVr/nyOE6HyWoIsylXMuNA9WJpNbw74QJwxRNEaHmOKlLuEjW7QRltdRTc5RcimxsAzXbpo4&#10;fTSRstIcCzkFC585eZ74cI6CcsPUGIMvX77g6w8/4OPjA499B3vfNLJHa3FVnnW2X44YrMM9ShD5&#10;8iRRo95nZzCbKSBJkHrX83jWAPfTpt84TvR6TT1TWkYrQRWOf9NtKqip4Or1vZAONUY3RChLfRYj&#10;aNV0F2D/LOZJ8KkfB/v10VGsXalXJLYRzpkgdbkCVsuJf9nce7aB+2xD8nlMZda4QJ5YrH1z0p+d&#10;c9O6+pc0llcl6CQLnw6a23L9z/w3Ruboz1zHjHSQjT5jzUODvGUld5o1o6fEW3W+Sj+gjh+U0gTt&#10;TyTMJrtW8pZniR1t48jr6UOa51IK/AZyfdT7ntEkwVoeOPl3prGME9YmU3o+AlJGM8Wuwrwv+va7&#10;D/VIAO/Lzznn8dj3DNw3eTZD1YySGFcb1I8aI/pzF3C+nvzX/pVSNnVGjGilZ2u/wfC6HoX8yMJL&#10;zC/H4U+B98eLnzrALS2bla6yrY46q7VO2GgjtJuChZ4VY2iq2JFskcyC1ClK+q9HmomzBPHZ5kPa&#10;QLODrGUvE1ZGfnpNjfA5zBBYPtKpXS3uG8OR5mc8tBeBNspMm5S5Baw/Awj3n9lxwiaTq2eaMasF&#10;0+o6kwDpqDCTxOGjA6ToQ8f3laODo/uZTa4G6yAGvR64c5TsrMSSPJHARUM0J1sLenAzRv0zenIr&#10;7zMDTUYau6rra4DT6YyXt1ecXy6gbYMHwXmPfXdhlI09AJOZftZs4C2A3KlAKePqRjjmcmXyw5kt&#10;xkLaRpopB5NHE41yk0SAi4B9YMGDdJedwAGsZwKZJNliAMORnWexmciAdx5wDDgH3nf4+wP+doe/&#10;PeAed/Bjh99dKdYQDUetTe6jmdVmoh4+gwAH+LsH8w7yFuZEQY4nNgAoavGmz890AKZUfyChUzVL&#10;5GUikgCMlSaR7K2Qgqhqbfl+PFEFDfSjz583xjefxoo9Cza5mJqITRl5zYi6mt4A8K0BY9eoXuYc&#10;ogFHUo+SxkVWblpxMmDdwVF/cd8f+XqYw6RG1mtMDHcwzN3C2i02ciiClXGaIxlg5kZPRnT6n4nn&#10;Z/zRFKRMGpkB7xz2fcf5fMHLywv2/YH393fcb3eczw+crclgSg0CzcGutP9pCNwfsaBWAYIV6ZzR&#10;vfnMz67kLytgt2RD96YERsD1SDrvqPG/co6sAMu9YnWleD+6b7PmypG0QI/o0fu3o1HzXsFMg3jb&#10;xJskT0NmmWAza/7XYGeP9hLCoi0mwk3uXvtW0XS0Xo+XV/EivnuIYqw1fyf3bGXCRt9/iuzaGBdh&#10;Wgm+aOjMzDDW4Iff/Ij/8T/+DdfrFX/921/DqL1zxUhcHACzRtbqup09tyOwqJt3HwH4B8g+d6Rk&#10;8jNjDSCsAXItM6fHbH7GPFGgRENGP0St/ZTZowREksGslpzWoH3KR5Xslb7mHgBVX3NpQrc+bz1i&#10;05R5e0AEGtVox024UW1+3LBdAdxXAd2RbOja5DsDyty9bSb1PfbWmd8r93+17u9Nc9TvQSuvc3B+&#10;zPbc0frp+acU0lJ/gndGPDuKl6PauPbk6I7VV6llv804zxWPiAkzBYTVGr1nfP+MzydJ1uBgD42U&#10;RXoYnnqGJkyE53vDUhpN+OYMGj9joF7+2bdrCuEsTgz5hHO5JJET49Iewfmasb4Lzfv89RTnUZo9&#10;ShqMNNlstN57uZzEpDXDPjUheuuGq0YS8vU29a2CvBM4zwpvCuQ9V0lx/ZPA+6NNwtw/TMrfeQg4&#10;PdvxPWK3HBVZo+ZDnRuNknv9WpKxqs0aZYB8lokzBbapHamX3a8R661/aPUNVkfXvXJornoX1MGq&#10;x/QeHxwyWaldn7VentTK72mar0wsHF8nNwneoYHq4nTIU2xrlTyQkGegQVd2nBTVh6dk22YmTBXU&#10;cgMpaCq0ACAKW6hJfBaaJCuF/6jo6O951gfrwZpd1ztdj3EjRtcz5sbyddT4GsUJjM3idDljO5+y&#10;QbGPBbBL0jmIHgZMkclkwPDFMT0ayAWdb6O0wCWrILc/vQ9MPqMd3pMRcmLVA3t2l7dEEfA0aFM4&#10;iuz98p9nhmMP7wAPE2LftsFsAPEpaOE7B3o8YB47zP0Bd7+DHjuQpIGc0ODz4Z7BmKCDn5hcnsG7&#10;Bz086G5gNgN73qIW/gZjTyDDYHJwUWs8Ub9rvdIcqyGLTMlKOdY6rE0eU4E6atjlsyhlJopZLz4f&#10;cZMQdfEENdIu9pjzEej2Gbg31giTyNgoMSZqxsdEzBiQKTqEyfBOMsl8x1icRfKlNGCLmpNqiARA&#10;nZrk0ydDJOfh9h37/oDb99AYzvqOnMF7pKQWjMfjLoCkkgskI1djLQxsWA4iEe3mBJXRmHx+K7mT&#10;MieLTaTQlHAgY3C+XHC/37HvD9xv12BkvZ1U3lI0HXlYNGg5vXWjvKM870gbfRYTR9rdq82DVeC7&#10;B7Y3r8lQxtP1WX5knvsUgQBa43Z0bs7y5c/kKL90WrFXRPY8PUafdSbp1Sfe0KEUwRxGZYV5PsOO&#10;HDVgZ6z18vXP1GnSwLedrDUpP/MkgFFpnkuliTwBFkZTE7I+asxouZWV0gkgZ9Jlyl2+/vAV/8//&#10;+p+43e+4Pe749u079t3DmmLySDRfe88QxFYAtZlhZ74/hdXQZ7tTdWA9sYfSM+s1fI/ibcqvuLPe&#10;VskjvbXem9SoG0a9e6d9D8aSF8/WBobahnnvNeaxpjYb1Gb29QI+8ktYW2vrcrM9Q9sRGDiLvUcS&#10;Hatm4kfyr3IK1HdioCQgHskhZwnXT3gs/pLv62U+qsbNJKexZN4IjF0lGxzFtFpfO/35M6bweZpm&#10;0W+yxqsYODzHZk32ledylBum3yV5YjVXrWVjagnQo3uj+xTUPQfyJCGvN3QaNQGJwZJkf0PVJiOC&#10;hYyDZd1wBNVdZ81xlLxxkIx75xwe+wPOu0DQA+B2D+c4699noD8z7qWvHRSOJ6ecirQhD+uH4XPr&#10;NqV1Xd7TsUeDt1IB5XNNTBkTI4niM5ekJzf9hHb/E3n/r8K818CuvgE1YN/rCM8Sn74pGD9VdM2Y&#10;X/NgwB3m9vjQVDp+0cDzyMCg97q9EdDBKT19rQzcU++DtklibdKqDWLQBTlXmw3tOGdrsNN/huOO&#10;a/t9veKmBsyoXH5KMKnCnSWVlFsbJ66+TSZv9fXUygyyGdQ7aI6YCUeHUa+YyCZ5nlVh3xsDHxcg&#10;va5gAZikuaMKiISsnZyDLdYdtfkTCdcsbvWZUDVYz4djtc8CU8+Oqg7ZxQeFSt83IYJ3aTlvBtv5&#10;BNps0LfO3d9iDANTDDkTWOoiGLttBGsMjI3yMgm899pkLyfjDHjyMLJbL60XorRK8L20YDIg52Eq&#10;qZQkUYJoeBskyVBejwjsGHe34+EIm92ygWYg0QegGJuFeQE272EeO9z9Ab7dgOsV/r5nsDnb6ZGJ&#10;sjgUJYbige4ZBB/FqKJNIDPI+GB8G83VjA3AfmJkS3ZjboaQnhTiSndIGZc2XkTCByCP4GXnADQk&#10;NPYFkGUIw60AuFOOjaMCV5wfwkhIjqUTA+wc3B7Y3uw9rLVxCk3ElwhsszVgawP70lpo88gSbMtU&#10;jGjaeM7Xla4tJUQsZHvSvVLjzii+BIy0ZgWJXzQmCawalSaue3l4eu/zvfMKBHdwjjIIFaZGSGjz&#10;9+NhLUk1AwDr2JKaBoykepXGzR8wm4WxFufzCW7fcb/dsW1nbBRktJz32agaIFg7z5nUIMUTjMKh&#10;lEMXBMTQRPxocu8Z76AeKaPIO/hOMj/P24K0g1Vn5EoD48grYKXQrpnuRwXg7Ewrv8/zGIiiNsWk&#10;WbMCC5KUveuRpBM1gj+R40lgUF2YSjmT+fmOipAhPLpBS89hBvo2xnxU0pHi/aJzlRx/xb9lPXIS&#10;siK1HCDkVCUVklg8s1kaUguj5RUWZj8H0r4jqeEJwegjkZMrIYV07cbCWMJvfvot/uf/+p+43u9w&#10;7t/x/v0d3rnQGDVicmFRduoZIsYzwLiKb7LU6Gkji7y6TOrINTd3iQ2pbG9k7uDakgmsAonFAuAC&#10;Qqa8bWR/1mui9QgAhDaua0blet7cNHprWUCRbCYSk76vUCbr4zik72Vd05b1XU8xr9QFNCQS9Wvy&#10;9nnVprWjuLmitz+aYho1IusJSO40krqArGimUCdmS8C5G1DShA0IQ8USNZFZM58rlqzICwEMDVKb&#10;f6uYzR2UdqlW7MlSHuV7R4D/EcntaCq/X3+yloiRsqA0uEZFSGI05qIL1/1sLX4Ux0dNgtV4005Q&#10;U7N2Rix9eU9KyNANKGVv3lGEznFZWy+U2qVan5BnD61jFlpz3hdTWolTRO36UEOZIp/D4d+8eI19&#10;D+a0qRngnMt5QKrpsopDrlPRwYR9GQqcNLFYxJFEJmSgq+Qhz6i+BPxRfkDqOWjPliRL7CGjF0si&#10;H0MZ4f4q4P3q2Gd9sSQyR+/XOvjPaH2NAtHq+NfI7GFmhNr7/vJ9c/OL2fXNmB2tqYcYS5RFLQEG&#10;Rv1dgq0lI5slSr0EQnS8DpL4bo+xkqtJDY76Pfo/MzZyEhKISrpH3z9UJkekNa4aZi+391n00dL/&#10;SvymHtkV4VUkde16WTEyXV3Pw0LeFzOMfrA+YHdwlWxx/exNdyyWQPm9rd2glF2F/h1TC+ozZnu0&#10;f/BIncSVmKALDMa4RdVPLHtA0zOTREfg/Uo8rMGIbnzjNLTFgCXQOWq6Jzu4KJnBGenzgWEe2fh7&#10;lNwABxkwu52xXS4w2xb7M3KUOehsmyhhFQ5fq9di1vuLCWssnoz3sNspA5cFEItjdpHtTPnnSBRp&#10;AZB3uwumuESC0Q8h5ZMY8gbWM+y+w94f2O6PKIfC7WRTklNKTAHv1dibsQQ2yIB/9paI12BsAEvJ&#10;FGZ8ug/p+iVDpo3/XjUpwnXr4q4Y30hWIw9YiKLoQZGMKYCh6Yz3+zJamJo1LP8uP2P6AC5IFnmf&#10;P4tc9t55wDuwt+DICDebB3mbXI07U7UVUJUMj7LOIkvEIUoyJaDcwDDHhpNOsIN8U4kFqhkgQBdZ&#10;8BewqdVCt9ATFt47YC9MLEMMUkcyFxBNJpoCoKtjT6/R18S8NNYJgvHhGW4U9vzpcsG+O+z3Bx73&#10;R4gJ8bP6aCgFmLzf6ga1bMgexeUlgGtmGgkNdKzGx6Nm7vx8iM89D4+ZDJQwE4h8MyXYz+sQp5jW&#10;TMca462jybzYMCPR5MIAMP4sYKkbi506oALlpIFfc26n9xfmlT0T6hG7Xp/tJJhLepy7fsaKaZdA&#10;iMSCMiY2kcfyIiy8STpqg4fNj6PiOJvZQU68lKZlyV1NkaSDFwhoQVZJmHsHZj13ZABLISlBziD9&#10;xvnPIwb1oR8V1ZJwvSnXMuEz8k0kSHM6wvli8C+//1fsbod3O/7073/Cx/cr/O6ADSBLaTJ9GJNW&#10;wa7Zzx3JmAzfYwToVUwiqUAzTym1bFJbm/YlF1gib8QKI1JlY9KSV+udK5Ci57/TTho0MZ3r2vl5&#10;PzcF3HhXakdUB7eUbFRku5Zt2j5jxkgmd4rSVrXtvFarp9+l+TRXsjj6+daa+yPt/qMp+lns7fkA&#10;KM5Tt+FQxQ4JtGdWcJ9g0T1Lm/tc5am9yf28xGtjo07LtW6W8MQrqXpsrPpepTmQJk9Hjc3Rc/nM&#10;1Paq/v8ROWBquiwbfL37IPyzwxStrjoAXn6v0X57xkPuaNJu9UzovkeFrPdQIG1sLNvScjqWRPwX&#10;iWMj6lCTSdOC01hgWOryRGkbCP3J6lLbMSBA+1IXZaIfF/a8ZweXQWfxdc+ZABi07wHvKXA6fQHx&#10;JGDNzBpzItHAlzKnvpwho72SpXkYCiRPN0nhA8mKTbimcMfnc5ovQHe369pMUOyKn48v99gPzqFf&#10;BN6PPmwPKEUFGpQutZ8C16vmWZ/9vtUiUjMC1vTmV3TvRmybHlA/7JBLNo0AR4P0QGA2eviquGbd&#10;4fNoOtU1e6f355Eh6dqYUNsQyAaU/Jk12GPv0zBpkhesA2wF13teSripYYkMEG8lo5OeuVm6b7/E&#10;cK9NFsp1zpLOZn9yW0ApXdIO26MxYGMo3foszdB0l48nO56NT5+SnCHKYOTQBPgJuaVnP/uKJu/q&#10;+uAoA5KL+s3AnCzMZsUYYwTvPeAdw0TwHhEUTZI68B5u2wKr93TKICjgS6c/AufMJgP6RJRBAGny&#10;aUwE6KOZLXkPy1uQ5YmM+XQwWxd083IRZkp8I4jxbxbAEbOWNkk/by1wOsFYA8OA9Yxzmjqomnn1&#10;jmbx2iSKKc++MoJj0XkHWOpfRhZvMDU3sMaqRD8/a1NAGnmgS4PGXIjmNUhVU5Irll/dSCQl75bX&#10;dwSJJMMigJXxHtEOJCPDnIA4IBq1GxD8ZrFtAbw3ZLL/S7rLodES15hngByM8yDrQdYA1kTJIRRG&#10;pWhkJPMyH9eGd3v0bOCGvZCbKCbo0htrYY2NUxwmahcGqZzH/Y77/Q7v9tgU2DOQ3xRW0Hr/ulCG&#10;0n4EgH0PohQWtioQy/fniReUNTErMNJ4ag3WGlO8K5I8EQCQtyBrsG0nvFxe8H33eNzvYT/EZ1Tu&#10;SZHV6mnYE3QNxx205kgPeiZNo32IuDEvX2Hhjwq6GQHBGBJTHax8N+qG2Wq+IokSM9PWHlt82hxQ&#10;Jzg1MnWrE2HqXnIVBTlodfbkJcNZTkLmuhWiTvVrHjXnErx8YiJRX0JKjnfPzvPUdCrxLJg91uPh&#10;lPgHPtYkIFCSScPI5Kz3nPoAaQ/gOjInVvuHuIP6IfuwpE6Nzp2pNFJJ55v5efoWGBg1mzSrV2/y&#10;Hkt5aMRYiPtKkqs+x2T84uosK3JwpYH98vKC3//h98FvxDH+/Kc/4/39A94V8JYwAQGremvdH2oe&#10;V2a15ZFkhK4jaQoajIHf6rmhP+GsKjLxfUYATao5WzGUcdBsy0DJPDBWfyVFfhvt9x6bXOo7B+6a&#10;mHiIgZrrcFaxOY0xDXAipVyLbjEtTzCV6S25RUfAPbVN39jUGNcGffLVyD9ljt3wUMq2d50lV9SP&#10;U2prd38OemJUA/089NtJDy2RJlSuwdVOUGuYha8HNWd3BulGtS9pWHV6P1CmaRMjOYH3oybJyhR2&#10;T15nZaKwF+eOpi9Gn7U2W51O9Yjgo6HtcTNsVhOvTgj28qmZNNTRnph/uEn8Fv3UriywMgorv09L&#10;ekLfI0T4Birz3H5PKh6jHbPkigjk5Z9T7hCB+3Re+5i/ZV37LKWMAti78PVQyxiwp0zcJRgQechu&#10;u5RlzgoPrcMujNUNym4OIi+82GmIe8Vigl/iU1B+Qq0U/Pj8z+bxXpr3VpNheUq+vJ/3PJ82+iXg&#10;fe+gnm2EUbdvdQPODDmmjI9FZtFqEHsmcMwMEmZJycwUrvkcStYgmDfaXKT4VucuJSQ5YYcyU9Ad&#10;/vH9OdJVG9/TugnAauxwPNWBBc382UkAACAASURBVCaE1GrmRgYmfV8iqzLa6RAk48Vmvqh8Y8Md&#10;G7JEtBFGW9ikZAy/GujbB45aPefV19FMiRWQfM6U4CHIrfXnnm1kjP5tppW40rh7xuzp13p+q4nY&#10;TMu3t1d9ZBCnbnLW3za2NFyogIC7c9hQxtKQip9ozOnuUQM8+hkw6b3CNeNAucLHJFhpDVLcf/Js&#10;MFDSKUnzNrMLWJgK6+akqRpEJIpO7wPQuzuGMQFQNsaEaQTDERORDvNcxSJqxzISUBS10JXuaBrP&#10;q2vVGGuNT40Io4wKmTl+NlKNv6zBVyUC/X1fzAZlg8zLsVcR/BWkn4ocQ+GZJ313yDHADQTO5sVA&#10;MEX1uwMRYDNjs+j85cYFJeB9h3vseRQzsXmc83D7I2BrwRQBdjOZTeadz/fdx8ZSAe688n2RTPkE&#10;3htjYbcNWwTxTdbVdwG8f9yzSW1oNLVs3jrJ6uUqGjQsnwlubycKyGRtevlMs5TVQexISaKMFUnG&#10;p0hnUNT0D69pjcXpfMbp/sDHxzvoHrTwt3OQeQIoMPP3PV6vjySBaJ6ZpS6oW9CsTBeumZaKiZUn&#10;Yu+MGXv82eQUBMPDCIbO/CxqASduzrt+0Ugd6T0ayiLltcEdsJeoYnmt5XcypqmhQuJc9A1Nhqtx&#10;+kzkgVD/TPFS/t0XNhJEk9MYE+jYnfxRNgzSa3vv8jr1nuEJsNbD5wms6j2dy4UZU5jiye/ZyT9r&#10;OZMq68t6t13TeIxlciTIJ09QKelgoxl6ngQhMV5OYpohFrq+ltPxoplNpCTzxuugSJtRnp72U0BQ&#10;x8H+WSpjmzRaD7JeEjALz80xKVPz9PvLyyt+/4c/gF245j//+b/w/f079ngG5cm4Stt4FcQ6ys2e&#10;keFZ15he9zaQBsfH+a1e/5qExEMdeBbxYPWaikli38xzNNraI8CN4uBwQoJ6DbGaIdv6IhyTA4Ny&#10;AInJlhV8QEl7EXJ9nsAw3QjEoJ6c1QT9+yEBI9kIVkAS1iayenI6Lf7D84eZ3msFKxIgff98TaxV&#10;NFrys9q4Z8Q8k83TgBtP8Y/1tYApcL9K6HtWinWWT8x+9rM+e6vqGaP8+bMY4jN4yeq1jMxi88Ty&#10;FN3XPi9EpUHYi42z/XjUgJtJXdXneiPVJ6RpE2Er5RCSvMCcpG58Jl1kKR2XDGqDdKyLk/AuErTg&#10;03tRlqT2ghmPDnKXs395XYlMQKXOkZiPrP8IE/PfTg85XbevGs91o3iUx+nGw7z9LhsGz+7j7ddY&#10;+CsGUC1j5Vhrq34QtRzGLCE+6tyPCqLP3MSjpLzXPZ0Vj0dBncR4bzikY3KQ5Cdc0RPLbMVooJuA&#10;e5bDNEp3zw8B4M+SwGswvdu5H3Z6y4hy36tASvkAlb0zdLuto98+2F1UidX3DyJWzMr6/ValkY4A&#10;gKMm0VoiEeU8ov78arHSaNYpxiHNk+jOYSvHqXvd1FEc6UmJjL5/1Yxs5jKfJ+JFQ2HV8HAUA1Zj&#10;5DNJ04gxNtIpBBiGCHYLsjFh/0dDWgac99jdjtqeJTFPvHPY8cD+eICdAyegI7ErGNnYsy4ATS5g&#10;qDnMMmRPRpxletQwyTWYxDxk7auS16SJ1xVU+Moz5JLwe+/hHh7G7UH/O2kNAlnaJhddSc+vWlcG&#10;lA3yIItV4e+ghJioYsBRYFimZEZOsARmaDQLFkVabkZUo7k5HkmD3wSYm/BZ8/5NEjZy93XGhzIz&#10;gQzYFWaaMdEfwTmAGDYz15NJUWDfp3uYmsfeOfgI/qZmzMmHMXcWwBI7xu12xfXbN7xf3wEC7MkW&#10;s1uWOs+c2Q2c5jCpAEPes5J6Yx+NjZ3D/X7PzNzCoE0SPE69R13wa5N0HQd6xXEBkCIYL0CN9DWF&#10;TqE0oQyZaPSMloktYmiQvtJsp2w2GddFjsVxCsXHNXy6nHC9G9zuN5AhbKcNp9MJ1lrsu8PtRng8&#10;7mLqgVX+0POaJNAhYDUbIW8O5rQ3eF5gHRWGT8XhXFgwmDwqEWi1Z3KGkV6/yZkKo7pHMMi5DrTP&#10;zox5mkDnDM5WALw0BgdXLXzpdSEnpISZVu11U2KzV6bMiAWcj0bi6R74MhweBIfEBIqX8ltRvibL&#10;wKT7mBvC5bMa8e8Qeu0hFvjMDPMRCM5yXHEf5H2UpslyXIsNai5kDp2eyHokNmpFTTI7e9d1ZX2e&#10;HJIFtQFAdovWNRznzSmbZyuZlJFZeTUpNvpsLE3IiWDRYfHx3EhdF7mspMVqw/Vg8E16miw3BbnR&#10;ujXRfya95svLK37/b78PE1SbxX/+6T/x7eefs4Ra0Lhl4WXVryGPvDpWgLURgHUEGqr30wZajU58&#10;w5hEmXhkyXJlPTE0IlB1iVYLcioqFzKm28irz0H1Ogv5+GiaYwrgcV9ys+pnKjnfGcIiSRVF5m4d&#10;oCyfF7lJMpo6r42bteQChvdT1kk97KR9rTn+0ZsAm5GlWJgwHpo6A5ms0ydH6Yegrhcih2e/BDav&#10;NN6WAPMnGkujZ3TkZTPydjzyLOjV2aO9O7sfK1jaahNvTOQTOdRAimr1NZsJLimZpCZSuNE478WR&#10;IxZ+dxJltrao0REQa7kv+z0D3WdNl2UiKI+a7hBkP8G8T8z21ISP4Lz3ZTLY+/aX8x67d9hdrHdc&#10;yFvYC73B6JfYx0yK3HTvOXn4qO7rB15/GO4Fva8l+511PKtq7OF0IdoJIY5a/3oNceOxoRU5qGsi&#10;/IvB+9nhumqm2UvSRoGhBbsDcNA7gEbdp5rlMeqWr2jNHxV6R2Dq+hQAKT1PPeJFxaCCOG+kxLI0&#10;HICrAEiQMg0rMg4ma7Wn0Q5OiS4bsZiqYWyaA/grDukADdkvY9CVtUwLjxr73GHKotHDK0UZKabp&#10;7ACcGvQM+2pjFkZtfjQr+laTDflvaa1LdjNJjfnJtEdX37DRrqTpvTmKByTW8SzQziZvZknIaGpl&#10;NpnTM5+p4BXFJqrfb6Q7nwqyZySQRo2bFZPungZbLgooNf9M1jXPeu4IhfS+77lxIQEM71wA7T1j&#10;fzzgvYPBCZWWVNFHEPeNvQdMMg+Vh5yPMgFFx1eBo2KOcOz4HldoMq9R+WAxDScjjLF4L1IvDxeV&#10;fzgyvKPJrWBMBNAVmWlgovEZeSGzlOSk4mtJtldRFgoaxkmmCLHBIM9zOUnps74/CXaClv8iJZtA&#10;re9MlYSQMXkioK4ga73GchuNrC6DPryN72WSlIMJjQJjo/GtAFni/fAOWVfdgECW4s/5DECSRdBm&#10;B3C/3eDZYXOx2ZTlcgobXenrCqkiQwSYwnbJTK0sJxDA/DxVIIx8U2xIkhsrrKfy761ubWKrZ0ZH&#10;BDH3fS9JW+MnE1eP6Y/MJ7A+gS0GVpuJ5f0RDZfjJERqpjgXgUFrYLcNLy8veP/+HvZ2lrAwsJZw&#10;PiXGzUOBsaUpzC3Y8QlJuPHPiKjLY0BpiXV0kNTLgpCF6lQyy27YQdUAWllGrDx9yrxu7/wsPkTK&#10;V2cyeah9D+R7cnXedDSwsw+KYFVRyY9Ymc6yANPD5w/7oorLpI1C/SR/8t5nidYSb4p/Ruk9eLS0&#10;CGFQC61HHBp2LsZpMU3pPTzF8yazy8KDLVM3voBznnKzJXn6mNgUpo5Eo9TenzHghvlQ/l4tW5QN&#10;QmP8JWjd1m5OPMrTqiy1JkOpfF+QWEyOHXODw36eVqZJyJCYhuIuSNiVOIA2yw31dvIxYdiN8Pr2&#10;Bb//t2Bwb63Fn/70J3z79nNo4HAxac++ClQMw5+NUZ8hL810xhVoL3tlXokX56O/e5/laJ+Qnmwn&#10;fzp1F7iRZ6IJSW8MLneaDaQJUM19wVzOaIXQ1AW5DsBGyWZvjQpRmXCFT2njulnJ1XvAWBvMqamp&#10;p+dfR66oltPsAcqrsk91nWEq4tKsocKqMShS1LoOO5A1yX8Hd/eNzC3S+Wc6DdQjwuaRB8msql+N&#10;GZ9VfZgx42dNl5GR6gpu8Nm1ctTg674nsfDGMs2zMsYc5nDd5kEWY5K+WwK4H5BtVvbvcJ+Ukbc2&#10;PnZN7GVVSIfP9jOx5plG1XBa35c8MpnQpk+e2PUp70oSOkWzvUh/OifwSWaw88UziaW0FDq5yKg1&#10;IudYWRGaumeRAOLb9S7JCvIeQOBUkgAh8MguUVg32LnyJpNYjM/nLj2NFf9i8L4HrK2ycOsE7qiz&#10;1kIb8w14tFhH3Y1nk7W6cKzH1lclNnQAK4W2NAjL+sMuFJGePR77jsfjAc9Ft5qitrBN18iImyt8&#10;tiAVEIoRa01kshRWYwHLve4Ush+YHy6tHsiRzfVApTWnet4Cs45bXVjWAMN4HWlZm0OAlHQB/UsC&#10;7dF6e0Y+Jn8O0l3X/vpcM4sajfWu6PfpUUSg1gF+Jkn67CF3xLyk2vVTFEhSp1/+jBF7LR3ayhsa&#10;I7tiHH6mo8bIeIwVWnfWSBC7GOZwJTMTxt5clKiJLG4TEuo9xpHH4w7nPGwqpKUwS2ousmh6VH4o&#10;ScrFx5tjIFhJufAkZRiqDm5pyoiEYJfGY1eDPH6/iTIAkDqmkcnj9/C6dkMGUwuxXhzw1O71JEvk&#10;vZM03DYxYs5GvQlolWaE9fdTFGjuyYVISap6tLkwRBHMcuX3V6if+ruSQAoLxxjkBI7lK1H4Hh8O&#10;pFy0+Xh+WEQzXiKwsfCOQUz5PtjM0qWcBBIIbIOnAhPhcb8D8LCbgU2FGqXnESTjcsJfRCZDAVqb&#10;ponuDmUbJ0YzscVRpsluUWLKqLFzJ+Q2pCSENE0vmvccz06TjWoTG14xFitjtLSsR1NMsrmUjXm5&#10;anYnBiQLQ7vIriGXmCfh+s7nMx73O7x32N0O5xysjZJz1uJ0OmXZKc+Fscwy2WYGwzztyzFr3NYy&#10;a7Kht8KgH5l/zwggbR4K9YxlHsJSW7c6TrWnYGmsFKkhyuCDni5TXbnV5KBzzayly6RXEpAnXkgc&#10;/3kMOn74ZFKdQc9Kl1gyQnvAYgKC0tclSy4bqrFHO4elwd/8M9S9ZGQzNV+MppNfRjJ548rA0QhJ&#10;GBZ71guQPzyj+DkMld+pldaUbNIRqDLT4SWKRqtMxRQ9fs3aQsjJ8b2SqyNZgEJMwYlnkJVmxSRC&#10;/Jcuy42m0mzHOuwyPEhmWS9vOWKGto2GIF9pT4Q38wZrLc6nM15eXvAf//4f+Ps//pFjmpIpMRRG&#10;+CdNgyON6GcBvOP8WHdeVChJXjw0rj9LysrVMc6HxKI00ZIIA1ICagU4f/Ye9Zj3RzJG9RoYmahC&#10;NDnGQGXJLTW4XDe8KhBfTI4+ix+0prPo1lKtnAWWngEtfq4eVjK6rxJMPVRKkHtYndfifIBQm+X+&#10;+4Ooy6onYZzBng9k6sb402wypm6Kk9BIO9L97zVNjnx1RnXgqs/iZzGFqUfJAvD7WePvYQG88L5H&#10;PjJEfa+FZ/4b4YJDieuOh0X+fAzlptis0UVJ6nleyk+pg6gJEtbrPbHuA8HI5z2W/i9MJIezyHMx&#10;us/gfQTuk869S/vUy3qkapI2uOAYX27uR8fbqddUrCUXW8KBV7mkirfCnSO8jNDXR/ERTHE6ydwW&#10;udXZvkreAHzorfqLwfujw2C2sUfmrA3AMmC81yPpz4B80oxmpNX/S69/xvh/FmiUo3PeQxnSJP1Z&#10;x4G193G94v3jivvjEcZTOLCizudT+LWdcTpt8J5xv93g9mDmZI3B6bzh9fUFb28vOJ02WFPM6kLH&#10;jToa8scJ7fpoKQ7B4pVnSxNAtPEOIeoyIahih7TmRFaNT3qUMcGE3Oexc0OKQdMPyKNrHOsbKiAW&#10;muU2AnRlosyT5sWsy0kVcD9iMtQJ3/EY8rEMzUx+Z7WpdsRQ6R6cdDxu2G3sgGG4ldeoD5ojFsRq&#10;p32WrGq5o0o+I4Ep4oIls8v7CM5ZxJ8jkLUAEfZ9x+12w+N+x+nyGknZacQ9Ac16bJrjoU7s+14g&#10;FGQLWAHKPUNlwfDpdcRHzTOhoWky8zz6YKQD2AGIrE1yAAzH6YRSPFMPKFMFCQeWeXqORjMx2HNk&#10;DXI12o3u3srnQNWAqIF7OS0VSOSF2c3MOJ3P2SxWrZ0BEtbAaERZqkHFIE2WLco8SPIwgbFm4pqD&#10;MeFa0hQCODAyyYCNuJ+04fTygvPLC+73K7xzCB8/yV8QPFGQjJNnicjVJESfNLXD+WWUxIyKjXET&#10;cDQRtjaY21prFMtEge5isqY07+WIpC/wmCEwwjlrNxsBfaBMY4n9OGgCBxNaFlMuIg7FSQfvfZTP&#10;K9MeWemlej0f/TDsZnG5XHC7XrE/duz7DmsdrNkCISB6ZNzvdxhQyBmszbJZecKlSspXz/OpOZ54&#10;Xfm8Rlq2I1bREeNopFUv+7mAME0W0y49EILyTee8HsNeoLKWY7PHxokUPaLPQ5CnWw1k/XPqKkKo&#10;tXbY+OBubJLmjSOdaJlz12d3BpHFRg17xyhjRpknziYQ5fN23sH5PchlATBswhmGUj+kGiJ5REnJ&#10;L8nW4sjiLz4t8TUjW5CJldEngQ7JOUdEpSxpxVATbBIYy3E/N6BZ5YEVFJzl1ajaT8pBs2o6HLFU&#10;ZcFf/3ybs+lG1Ewr/Ni8UdxrkIgDDLNZvH15y+D9l7cv+NOf/oS//OX/4uPjGiaK2KsiXYlKPiFz&#10;+Kxv22GOJvt76nyucv06Tg6Bpt7e5WYfN7rpR3VYBboePzNa8aRcBuuWSD0d1ve4zuGmDuGmrVFi&#10;NGPOjh+H5X4uq6+PuzVR+Pl5/C/Gscc10urabae3+03a6nARQH0LSqV/R8yB8zQw5mTLukGaZARn&#10;MbUFWqkr69M9u0eNlyewiSNZol59O1xb3bN8nVG/In90VIvO9uKRWXMxHW3XS08eaIYNPounrQDa&#10;WloM0/Xea1ph1OCopK7UXC5VGJHwE6L1HscalsncSNByY07rc37knS/s+uyXwfARY2RO0jmhHnLO&#10;wTHHuq/kWYmAgEpGsq09q7BcnTPttXEstX0mgtckajkRxBgTHz0PpmihiRHoTlMVGdbwfmbsAdKs&#10;UWpiiiQ2/Krg/UwPakVva6blPmPOfwZkH+ny/RpjkL1rGwH4Rwl8DR4LqkVYnM7F0ZOwca7XGz6u&#10;V1zvd1yvN3z/COD97X7H/bHDO4a1Bi8vF7y9vuLt7Q0vLy8AgOv1iuvHFfsjmPptJ4svX17xw9cv&#10;+PrlDV++vOH17RWn0ykwQykm6b4UUYn19twz6RvrhBFhP0x0qKt70+/Yo2MqaYCK1Yp2lIlqeZQI&#10;wESDjQBsAKAdLDReTaeDGnl0gt1qClM1XTNBF1Eo3dkyjqN4NJ2TWzKbRcJZjcZzw3JRA/mdgerc&#10;SKyKf2mqMWbK9xKtxlVdvAZXjuczYP3XMoU9SvKK1mphII5Sc8korFka9fw6y07xrxiDRvdeX1P8&#10;fEzZhBQmmoZGyZZ0mATQIzWsCrvNEGHbLLbTCTfncLvdcbtecXn7Ehp+kgHIHRZ51CYPMia6ScYe&#10;8JGVGsDNCk2t10Nlgqc0TnmuoVgXuEkWgEGA8SBHWSudvYu6OJzd6eWYZznUw+fX1wsFYVJ8D4Jg&#10;FdXyNjiWWuAKUGcvNI+zAk7Qe77fH3h//w7vPL58/YqXlxf9rAitdiPVuiA8bPipJoyMLZI14X2I&#10;mzYwbrfNwjsXJRSQv5corM9tO0WWB+PlC+PtdsX14zvu1+9BIsGYLOGTpHFko0jJA6W/c2i2poaU&#10;tX3fHZbTgIgTaVGagQh5Um3bts4kiR7lrhmyqWmQYrzdgmFuOJ+oNGeilBVVRcWw0UgVTzDdSxXL&#10;xX3O0lWiD+OjLwJZnM8XuN3h4Rzutzs2ewKdTAGjQfAuTObklxEM4Hy/spkciakUBtgMxokPilxR&#10;AArp+GlzVa9RP8zD1H0msRYg5d0Ilk1mICn2b2ckl0iz65NMS3k+7Viweq6sKzypFasbCBDrSwgm&#10;GcrmspKlxEBpHrKQ8WkkdkrziXpTi1GmkeSoDcn9TFMvmCITkvIzA7KcPTnqKJrOKMngr81/UyG5&#10;707FRGKRj3guzTeSOYcp05PEgowR/016UiTCt9L8b3VR6ycsC/jp+D8RCLbNFYQnBhGr6UD2Phut&#10;S9JKlptRzxV5LxP0iPoIsPfV+DeL6TnNgsvCPioOElMnPut7JgWJar8HPb1CjZEyM8UYZnB5CbH1&#10;fDnj649f8N///Vv85f/+BX/761/x/ft3PB57ZuEnD+oUn5bIQk9IoD7TDMjnqCBVkMjts+K39C2B&#10;wsbE8U0oU32dLEIcjjmq5KE1UlJFEOdH+llmSYiIa6cwpPqYNsuKhpo6aAZ69moKbpAUIcdhzISK&#10;NJbg7D8eAaofZ+LDfV0T88oeYzG5zcJ/p62dl8BKSaSIE4QjspG8fzRZpysGp1THNT7Cccr+92Iq&#10;QUqiVaNruR4wld+K+kxqynwOgjdgntJbEV4qk6H0z0yMH3kkdntNhCn7/6jx8RnQe8YaVnujHaPR&#10;rHP5v1QYzaMNNWxuTqdLcNBUY6hBGnDzs9QBWEdTm3VB1m1qVU14tJlUw0SnTnNvhIVMNfu5aqBI&#10;KyT2mYCSgO6gUx/wRu85e8akoeqk3pFqHSeA+z36mfmIITgXFULEMw4mtVpKkjv+k/Kcyax2aBJz&#10;OiuzggsLrCBhAmJygKr8Rj13ThRdddfjY6t8z6jdB9RwbWQtXNVtuWogLettxOTIPwO8H/3nvVdM&#10;NGOM6oaMzFM+0/l79nuPuo2rGnCrPy87J71xl2GHEmURMDP2fYd3QRbnft9xuz1wuz3w/vGB9/cr&#10;3q9XfFwDYL87F8B9Hwwng7buA/tOuN4c7PYBZsb9fsfj8QjsfbcHWQNDeH254McfvuJ3P/2En373&#10;W/z441e8vVywRUkdhs9jMsRt93nl8JJAcwv+8vhgqKjziidUzaiT+vmSGFXC0LJUicHFBS2uaHZG&#10;3oPZgbwHReNCLxjxiXnlUUy9kh5qkvHwMKDtBLIbbAbx5QZOZnPIozgSrGSWeQZXHeGqg9kUOh2D&#10;DZGTUNMEgQwpOZErul4ERk/LmZvOeLPfO6yM0myYZ8NNYiNZaNmQ9NidfWUP1kzBkv0JQFIClSMz&#10;J4WcVcrhdNwtpyc0NafmUd00oTw+TxFwJgbDgTmYtrq4zzcQPAfAykTz1M2Ggnjfdzi343YLbLZt&#10;O4ECvbE0aVUxj9AMQwW0o4B6jZmWcklUiLXovMs1QULSqZ/s+ErbvcgkmNJ4i82FbHaXAWgEY1bq&#10;gDCVkSIZA/IFoOcqeUuflRv2Bw3lkUYydVDXQUgyFynB2R877rc7rLXYtg2nJJWQElM5TdBbZ7ku&#10;5gagTIV+NpuVDQtRlBn2YDZRg95m8JVz88Tkzx1Y9RZsAGsMHl9v+Pbtgu/f/w6wDyaqQk+bRXIH&#10;FHC00UH1lDOkwKa36swO30IKtA3/L4yek7ltaiCIKROwblxJ7DWz/wVL1gjJHJ/0IMW5kGTq0rpK&#10;15qbir7SAq8mM8hQZMrrYiqvk54UOwWZoNPpjH3/wP12g42NiiS7tFmL07Zh3wXIx7pMU6BDEcSK&#10;i8mD2B6yMbtkjrqxtDDhmb9uKH5O0gAYQt5ElUSWr+KlEeP8yvg3TXtEo9GWlRUnIQzBeGooPjKb&#10;6mmB67gBBaqrnKo2xE5nXW1+GWNZPn9IvG5idypk1Cv2pOnouRZpJ6p4RAsARirIUoMnT/RwlmnM&#10;GqlS+ic32hPY5aNvRJgQketcSbWos7sycYb0LwGMKBSTxEz4jFx5JokCFToGSIBSZQMzgo8EQKlW&#10;XyPF6ivgamlo1rgWQcq6UUPdWAFsFAmrAu7zIvDoGLuJ9xWyQrmxl88gas53pWLGLdGkLgiCglo0&#10;2d0svv7wBZeXM374zQ/46aff4s9//jP+/J9/xt/++jfcbrew7znUOKgMV3sGkavA/RGYNgJecoyT&#10;zcAGkNfSnqQAS85bn7lbWbW9+U5qmrwA6klU0UkASHpaiNcd+YyP0FOMJ+/rvEc2/Zj0RVSZzFCu&#10;iHns29Zcr2ieMvfBmzGoqclo+t9Z1an6e+cNhyNQdXA8DmsgHjw2pec92Bf9e1sQwiNAmiq/LZ3u&#10;aznJ7HMUcye5RpuJDXW9mmQj1QOa+6lUk0jHHho3/o9MaGcEq2N9+Or5yL092DM9YulngPuajNVt&#10;KNRrXnnCSVKNmpfUzUdgaXJyRgaoc6nhmuvEZ1I5MutzqjmHWMvkYkxEkUTALvDePfu530lYfGb5&#10;PlZThIWgxCJX9YWolskP4ZcXxBAfSazJpDa9q/MejsOv8HUWDP1I1mNBgKmtVQTe2ZdhFhI1os5i&#10;IdkjWiBq5JpUM5ErQmz1PiT3eEuq5YpgnM9agclZYwu+wGOCaHphz5o8k2uRyuT2nwbez0YrR6D2&#10;KKDMTJB6oMZnQPhZcvUMI//I9X7kGN0bC5QmtWmJOcd4PB543B+43e+4Xu/4+Ljhervj43rD/RHA&#10;erInnMwJtDuQc2AGtmxyZ+CY8HF3cB/3yDYpi9AxBUmex4777nG9O/z8/Ya/ffsZ//ovP+Fffvcb&#10;/Pj1DS/nc2BrOgfPwvDpYLSpn7RSN9EZycSoIDhIZJoRbxEViDkD7NksIulLsQDm/A63P8D7A4Z9&#10;YB770KgIrxeBfR9lHjJwkzp/gKdiaMZEgNlApwu20yWA+GTAke3sApULJgGeswxscij09lNvCkSN&#10;Vc8ADlo6M4YMjm6wqsajRubEs9djYTJMT+zt2ddGwPlIly4DO54VG/MzjcYZs2U2tTNzVB81cvIa&#10;IKrYd1w1GTSw7FxkwdsCCAXd6zNOpwfuj0doBD7u8C8vsKhMhhJoyf17SwsMzfn96ZtfzeL1iOWi&#10;wJYI9GRg1Xt4Hxt1CkBCBWYMNIGrBJg7erIjE+VeYVAblaELDgWA+nK5gH7zG9yutywToyaVCE1y&#10;2bAKnpiAq59nMUNneDiQ0t1nMaSiGZ4GyL4tl5cXXC4X1RT3nqtpKhrKB/R0t60NAHx9LUm/XWol&#10;Km8LBJNYJONKqiZORKWXDOanigAAIABJREFUErNQaNpyVlTgHQMwXq+Rwi4OOYExpMzaggrWMSmh&#10;d4amxlg7FROALyKD0+mMx+OB++MeAHy7YaMgtWc3i/PlolhB4b4JvklunpvGKDVck48yAPREDiem&#10;oYR01goxg1RXnyoQjKKufzW1V+lym9hQN6BgIAwh2ceAZ4JhqHHdxNAvRuHlzMiTFk/mnRJIK82D&#10;ydlRn3dy3RutU5z3kJcAtIk5T/W8SD8POQKvrvuZM0+xa2WhVvyXwroxKndMQHzSr5e+U2nKyRBF&#10;jw3OJtSlwSfXg8n35VCniGU7rb8WU9NHsqmfObvzva7yOQVcEcHIc7dyjpTgr+nIWY3IDsM8JK0P&#10;4obB1r8uip9pIIkqGvhQjQZWOvXt52JIlgsDcByIZKFRbHC6nPHjKZhxv355w+vrK/78+mf85S9/&#10;Debce/QCQ2Eor+pNjyQdRpPoq6z+VZKZag5RC6jNdHRHBt8zje5WTmst/+2a69JCs3byHqnRpwH8&#10;uS77LP5MZXlojcinX2tsoj56viMQq1f3zgDfls07lpYZvh2Pw98UNDxYb6N/ayQu1TRt6zE2zOXR&#10;kW4VZxvVNd3B86j/rVZvmEm+PPtfP04URyaq4vmR32Qdi1aN01VDNZux9pEK6kxFz+rTI8+Go7Po&#10;l9zfUTNKScqI6yAWBA/wsE57FnMcrbWehBrT8d7p7f9ai1/mpImY5tnD7dELJp7rye8unLvhRZz3&#10;mVmft6TnANxHiZ1AHo5SNr7G+wjH3oZjtRaWMj+TOFoboJf96lUs0eC8JMQg12xHRtfyMxsy8NQS&#10;m2spn7yyUvOhE0cSnriCdP1i5v3MWGAGyDwz0rO6UbqyHQsSL5/Rz55192WzogZa+vqsQkvde9zv&#10;D3x8XPFxveF2u+F+3/HYHe67gwMB1gImamtzLJqNiaxAKw6vIIDhbnfAlE4aGYPNnuICCiPGuwe+&#10;X294OB8Y/u8f+Lc//Av+9Xe/xevlBGNN6ED5zxk3jZ7j8jQEC7aJcKMvI5g5WkXQPZZVfg/XmPW3&#10;wtfZO/jHDr/vYL8DfofxOyw8DPnoWF6s3XIYykCyyeNBLj1DMpm158nCG4s7nWC2M+z5AjqfQFvQ&#10;D/bE4ecoeBRI5vDK/VzRgHz20Cvy/Tx9z+eNePuF22hKZUhp4bXDcZYkz/R5n04OqsPkqBg/ipNd&#10;wO0T8mGH45fqqWgDzMBQDXJW8uBMYPZ2Cuz71B12uwPvrjD/oCdM5DPLpqKVlFk6tFaez6joGoEf&#10;I2+SbhO2AvCRCnpPWcqBO80HFizadD812Oyb4pXRb8TU+2FWWCuJlqg3KDU9T6cTzucz3r58EQCF&#10;UYmLBL+b9SXY8aMG18jsLN0Dj8jicOGasukic8OQT1qF3jOM4RzXt+0Ea08wzDBkMnskN1kSG6/r&#10;F1KYVjNpP/l1uRaDMW18XoZg2EbZEYQmLxvFFBFzkfnYSnImXJmSSvxJgp7KEAkyGe6fqTURYDaB&#10;OI57oUllLUXJiRfszmF/POD2HefzOTwrANvpBLc/wnQgM7YoQQLPDftJ708CkYdng+dV0DIXWmln&#10;HgE0BTwvSXEr/2SGrQIiqdteM96lD0fUsDfo7KHUNzCFOZpkxMgja3c8cyuy7AhlCZVGq5mlEWVq&#10;HPiqoVpeJxfqJk5TMOe5idpjR/VOpWlzbFCNYuToefWkyNJ6DWPcLsaFANAbI81VdeyRUzVyb1gE&#10;nfuhfKco7lWTu3P/y9k2nn4L05nIwPrq+T2S3+zVNarxmEFVnrS/zDR/HEkxtHlI5/UNTfLV8b1a&#10;I1HJpmgvcZX33oMNKTD+dLngd7/7F7y+vuG3P/2E//4//43/81//B3/5v3/B+/t7Bh5m17xSu8zy&#10;716MPgIIu5rfEWhJo/cFvB8DvEfPtAf0zTTol667khMbgZxHMi3tFJXJBycf1AC1eegMi5it/1F+&#10;Pss3V/yrRnlqu/aPa7CmIZbMwakjQzWrKViQS4OBjmJOlbOAu9OgR5M7S436w77pHNdJ+ZT2JhLn&#10;8QhvoIOGWefsSmdSAd94GaRdMRnmLImn7/8SNjdtAQ2eFyWJVZSYK4lEAo4ZeQetkzKOCbmjOFSf&#10;hcvNE63AWK4Z1NQ+GTBGn0hFlcn4KB7IzyZrnpHXp5RYGZ7RzLkOVxJ0KNOQStPeF314UGTIC6JG&#10;YcxDECbKMEAob8LXk959NrgV4D17bvLstUa2xolq8N4P6uJ66rmHe1Asxmrnkagg2Z0A6XnElCZB&#10;tZYGBPOagOcHeFe7Tv7JmvdHwMqRJtdnOmmf6XbNWBKjzzYbZ3rGqHV02DfAPTN253G73fH9/T2a&#10;0AbQPoyxAGws7ClwXG3uJBEu0jUratIigvSIxZs1JuhTxRlxMkEWA2QCGycaLTpmfFzvwN9+zmMv&#10;//q73+D15YzNbvDkKrMqHDAQjjurR4GWhPYcKtBJEk4MM8AO5F0A3NkD/gHLDvAO7PbArPchEpEL&#10;rHv2OywxzucAD1BsaDBS4eiD6WKozONhFhomHLWsmSmA9uE2Zqkh53a4xxX71QLnC+jlBXR5AZkN&#10;LrH0t9C9A8eC49eVdz9co8/q5PXG/YaHMOGQqXKUkLHS9NY6uPU4Y/3aEiybxaQZ+0IbUbbA6VET&#10;YRQnZyPZo3vxixoN3I62phgUGMImaklyPrB9TBAoASDGYjudcY5AKjgAK+ytlpGQ+5XnCdso8Zo1&#10;+2YTFCvA97B7D1aFCUDxvlAF8sRufZQUMsbApqKbx8D86BqOPpdzbrhG2mSmrK0Us0ZJfW143Ssc&#10;P9M8TxIWPoKFAXzz3b3OiLIUcb8aU6K6MQab3bBtZxhmWHsCUTRZJQLZsGaL0SdnJm6e/kDrP4GJ&#10;/0636Z7OVyLYjWHMFg2NhaGTSKTTmKhPgCaHhFdNJLEE8PuNfqn7uFL4HBXPNdMlk63hQRzOMWM2&#10;nE4nnE5nXG8feDzueOXXGIOLke++79knoEiw0CGonli4RwksUVtMyQIFB4AfCT8FRgG5Wxk6DBPv&#10;eoqmFElJq0NcAxkQEzw8oNUtxbRWLL9jhaWnE3pNB2oLE4pyRJVAeK3ZqbEIyqQDojj5AAHc14UO&#10;aZigeBawMiQvzN+kg2/UPZEN2xW2b5lUCmPdSVO1bmz5CChps9le48bEbRukFqxicbIwsu4bLKdr&#10;rU1DMQHuRuy8IwBrZLw8AwK7JIFuAnk8Jbky9ZfCYAAFK4Y/Ot40HSm7I/BSfRbSC7wFGmWThQVw&#10;FyXPRH64nU/44XTC61sA8H/63U/433/83/jTf/wJ3759i/5eySyrn3s9a9bYk77rgU4rda565kku&#10;Skyl0ABEeJZ0cwS+LTcxKqRwNq0+Wg+9/DjrH5OUXVjLw1fW/MpEca8GOlIHOKrH9LVKBY3Wt2V4&#10;5hX0tY1ZHeJMk3s3xAB9otQs2R6wOMpHeue9BNdH666OsbNcCJXcTz0FxjPSlTA6Xsm3amC0Rw6Z&#10;YU58aBhfPb2q69DI39YPWxiVo5Kdrf1C2ynNPoiq9jVh2hibTfDkXIifwyhW/TGHKgDylJIyK9P9&#10;Oo5FRIHsxuDpebFKXminLrR/TSMlJ6dUWJ+ELMB6CdznpoRPNUuxLXKROe9FPeO8x7673FBw2Yy2&#10;fE9QnGYoG6XciOtLFmvPNCEny6wacD0IocUxKkE9tWa5JS5K2dqDPQ60TRifVTnm50ZPKok76741&#10;qv0nyOasAF7/f/x3ZKZ7xM5a6QTOkvFZ0K6dpuvX8LGwv93u+Pbzd3z//h7MZxlwPmwejiBSAiVO&#10;NjKQyOYCMAFH3pdxGO899mgSaA3gvClKZHEsyBobgTgGOw/PhNtjx9/+8T0Sshj/+rvf4uVyhonM&#10;pRkIf2TcO0tehiOLsaBD5A4ZkdsHORwP8juwPwB3h4EH/A5yd8A7bAQY+KC/7HcQgnEhk4d3Oww4&#10;fk9oACTgfr8/osGiAZvA+gzGfxuMDRrBZCyY4i+YaN5H4tkCj51xZ4f9eg3PJurhY9sAY+ApmeyS&#10;1vr75B74jNYdM56StloFkHnx+0bAtOpeMrrBrdccaliuC/dslDiOWLvPNkhGz2hFemulyTgshhSB&#10;p/75wGZKWsGJaZN18CRQYixOp5P+DM6BNx9kRFjDByuJ2NR0Z/EsGiXKz51HAtTJ5nAGlkpCH5J0&#10;lCYHAEPSHLF/7NZyNzPgfqUpIYuVkpA33FvV6a+nXiAKmeazgpfPxOHzMQTDcWyxA+IlZjszA1Yz&#10;pMgWiZvtfMZ2OoO8x3a+BNNb9sJo1AgNZkYxxGZ1b3ySP0uN304zRI+W6gbgI4KJdjthOzG2LUyk&#10;GXUSsTIgZo8IlkLJlrFebk3SWpJOmoL3n3k25b6Vz80sJyYYdttwupxxf9zwuN9wv12jzBvlWGCs&#10;jdfoldB2G8sk25f6TPeVXEEUKCukCl00iMabKFxnMhESLEpZN5PUOS0mjUQmS/EZCepXhqCUZXkm&#10;oBqRMBlG8cyoPF9Ks3HAYjIiDhOJsftCh6AGuA85kfLoqoB8qX2tZQgQ80OvwPsRa3eUJ2YPDS4j&#10;xiAO8cQIoy+xhqXho8q9DYRHRdTzRmmqleeauC/yWZniZ5GZdlXc7aydFWmNoybGEZDYY/QR6BAY&#10;Wvl8M1AklpogI9lh0nxQ0a0zwF9PCcgcbf5ZdfNITYayaKgxNf4AIWwXA9jUdDidLzhtJ1wuZ1wu&#10;Z1hr8cc//hHf/v4PeO9gaesOevbA9tnzX8nxZmB4fxKTNfAEse69BmRXwXcsxNMV6drmZyTmOGiS&#10;ziRXe15AKvxUk4FHjZK2qTuWRhk1EWZ55gyoXiKOVDK6RJjKN/RfXzCmISQdcSBNLM806Mm/Zl8L&#10;8ElO20xlO6dSQbTU9JlJ8+ZPyFrCrV1f88nnWuZyJU+RueIKsXOFqKQNjuVnQ+v/1Te40P4iqq1P&#10;OV1jHLOge4bIZSrUH8aVIyxtpbaeNTuXfOMkyJH19rkydRU/T7LJMZm4YRxO0x81Dod5g/QygZQK&#10;q5vmrOr8tIZTHSOB+1Q3JcZ8Os85kU6jdU2qHYMGfiRQcJHFKfKQAjfyMYKIWoLpmTxf+D+Je+pF&#10;k6WL2XA7eao9Sij3+bmZVig+KGmNtfGfJ412XnrOym+FcZAXQvm3/Grg/TMd7BUWx8r3PtsQmGnZ&#10;1YDeSjFxBMoffZbG7Kv6emLc//z9Hd9+/o7b/RFd4k3U8iyGT8ZaGGNxOp9xubzgdDpldlHYaHvY&#10;bPuOxyP8OuexFg8bDRGCkWBhSJ62E4wx2HcH58I4/H13+Me3d2wUbOd++u2PeH09H8p/tAdVKYx6&#10;3bG5xmTezeCkQ58lHgO7nsAw3gHuDnI3GH/HBg8DB5CH3YDNEAge7B5w/AiAkguyH+7xwO4d7llS&#10;JzQ/9j08G+YgJRDAC4PtdII9WzCdAHuGPV1gtwvsOf6+bSAbk6CIhe67x/3ucH04fNweuDoH5j0E&#10;D3Jgw9kEkcCHbJnVBFx2D+suYQ3c16OZSwygo8K1gy2sSlgxt45lLBIWFrpuz0hkjRLtYWf3SVB5&#10;tTBaZT2NPDZmfiNDkyHSRYqv2RtEIGvj6Fw84J3Ppq5hPH+DtVVC4BlMSokc9fjrjHH4DIjX01af&#10;FQ84ANPrgzg07hwAh6RtnuReQnFcZBVMYvdIMKECv3MyMBivfAZI0WwFjuxCwqCnBdmzkWZLnRpJ&#10;vw/a8drVzyf/bI2Jk0mswFCqgPI0tEHGBG18awPYcjrj/PqKy+sL3P2B0/mCy8sFoMJoz9BujN3e&#10;uw6L3WuWByMDsYW9KxNeLevjo+eJdx7elTHR04YgY5dll0jP4gLC2A9NPKuNnWXRxkxTgkH7tb6c&#10;zHhKSkrGMLwDdjgYs8GeTGTfn3C9vuPj4x1kN5xOlzyFkCZNPPug/tLNiap1MdC6X2rEQZp48pKm&#10;c7eYnUxBrcpDMIoZcdL0ToUECf1MUpoFsiEQ9byHMj8kiveq8Sf59NwatZVJg869joBLNouVBOfE&#10;qvSEQm+Va1M8T8iphlIUh/tgWkBpQY4kgUjSSNwYBrCBsyHtzGwWqgjL3yfNq3ueIdEAUa0UMqph&#10;MWKPyVF43fAp495UNWQ0J2UG1NJSHfWsZ8xM5mN23mhTX1GFsiw2j9lnK81FudPy2YC+xEcGcNMM&#10;vI48MdbHSSjPMLF59vb6CvuH32dQ74/8R3z79j2uQ9MwU48YnyOwVvt+/BJyWyUZIWKKBCdWJGqf&#10;JUsM18FRfd97bjQX/ujlEs31CHB5NrFbgydHXhz1eyfZvCMAvye7N2ueHN9zDSit/CzV5rpo/Zx6&#10;spHKhxg6FpOhNkcEDQeVVgHVXoOkxvBGAPewGSCpNwe5T3/d6muaEQufUWIYNZVmk1p6jWI5vvfu&#10;Vx+YDj5eeu0INjLr2NIjIK0QeOd/pum1HdaCvN6MrKVIVvEV6VXT/zmekniPrqGnr66SO2nxJiVM&#10;WaAhHWJYTypH1uuBlKfXp8t1TXj+znGeegzljzCkjXhc+iylOULdac7ZVGFdunLTj8qLsZlqz95k&#10;YuK9J4PFYjOZJka3OIUiUI0a4BXx7bMyc/21f/z9nwLvnzWjeOa/z4yezdgOo6710aZ91oByrfFA&#10;mSmUWGgMwv2x4+f3D3z7/oHr/QEXwTIbTSJNkhCwFua0wZgNLy9v+PL2BS8vF2xRA9R5h8djx/12&#10;w8f1CrpekeRFwujLDvYGxidXY5MBqdN2wrZtOJ0Yu9vx2HewC2a2375/YNv+DmsNjP0Rl/MJxrAC&#10;SUDUDGo3C5GKnEA2tDPoO9ZCaHeyB7GDZQ/yHsQexrsA3HPQqbfwMLxjwwObcbBwMMTZqBHeY3/c&#10;8Lhfw+/ZEPiBxz00PCiy5kLzw4O9BegEs51gTxa0EbbzGfb0Bvv2BafXL7i8vuH89gWX1y84v7xh&#10;O11gNxvAeyrasN4Dbvd43B0+bne8f3zg/eOKj/sD191hzzI9TnXbi/ouDzvjvc6lNE2U4DwJFLeD&#10;jS8xcUaBlxT8KcV+1w5oZq8M5PqLSAZ4PgRgjq5hBcDvJf7PxKZ+giOBLTTg2yzJSwf+qPBov1bp&#10;2kdAQ3ptJOf51MwL4s2QaH8GS0yMRUWHriDXuUmXJVG0tARrwWAw47gB1ImnR1qLKwZa3eSTwjXt&#10;zmHfd9xuDzAbXC4vuFzO2DYbAemy6gsYHmkLqMyRJHuQiv41pGbiYB+zAjFMX/uydEcLXSSCxnJC&#10;ydfsBRrr+XGVlR1JzvWKEIqmgbkZScUQKxXfyiSQkJvTsXKEPW14eX3Dl68/4v3bN5jthPPlJXiw&#10;5LHKYhbL3sE7F02XfATzGWQ8yBF8ltgpzP1+QcJKi74sDw/mPetD4gIAJxi7CYBOn4OkSFLi3hT3&#10;WhCjkuYq+4pH88Xd0NgfuZZmeOU5EUw+o+K9cMBuHYi3YFB9PuN+v+N6vYHMB/BmsEV5LWMIzvkC&#10;BOdMhbpri0hLzhCNwb5hXkht0XaUj+acS5UHdKxZjFaLXU3FZcC6vg45V57AdBaAN+X8Zhj/SEIl&#10;4T08OrJEPfNB0vFHi2SR8mOQIGf+5NmUFJWhqzbB1I2+bF2bTVpLPAmxi6d63CUShvMtNIcM23g2&#10;hVzTZNDedIo04TmVpXKMZtRz+T4W4L+6i9W6eYas035fkY0hjTAtnXujf1/V6R6TOdZyln4tlU+7&#10;csuYGlmbmUZ/j3E/AuR41JVWCpOs8uVREawkE4zBy8srfv+H32dQ4o//7x/x/v2j0RGuG4CktlNl&#10;tqmkRWgYk3W+Nr7y7p5J52laW4ZUg35W3/afP1X5Z++5UG2WUx11lTn5RJ2bkgSpAI5ZxCcjp7OE&#10;hBKLWyNjcS3BckQWyUbkxiwDr8/U/6tNtzkQW3xX0nndA5NUDlbRZyRhQeYX3Vq9608Q5LHaPLlv&#10;QJnXnjTbribJe6uCgI6XDA7jYP/rAlQU0rqZXFFvTxljeD7BN2vIjJrTz+BUbZ1Zg5h98HqVWJbi&#10;mocvuA3l8UFFHBx68HXSURo8V1TxpOjEo/GO4Q7BhUTBI/3USAuz6HWhmPUsJBbnMs4yH9fdKVaq&#10;BLNGYRNzaKCJTwfeBVTngeV+ZvIFUad+Kb4vNTs++xJxkdzhKPOY/RujtLaPcjne+SKj4zkTm7iS&#10;YSKVD9BTcVCuhbb+Kr+IeILT+HZNpnVAmOQkLf6lfer6MUnLN+tFntj98rXU9SaiQbUe64nvfwp4&#10;fxR4VjT2pm7Ji+Ono410lGgfdfaPbt6KTMX4a8KcD4Bjxu2x4/32wO3hsHsCI2inmlTAGAsyATje&#10;zicYe8Lryxd8/foVb68vuJxP0TCFsDuPj/cP/OPbtygnEBoEiUHgnAugsgfgfTSvDczS7bTBbjaw&#10;7u93XD8+4J3D7oCP6wP/+PkD55cXbKcTzLYBe9AyLjGPdMHaCVjSKYRIjMM2SXkynw169eR2UJwc&#10;MC7I4Wxw2MjjZDw2S7DEsAYwDHjnwd6Bd2B3DrfbDdePd1yv77hdr9gfO+73HbfULEHoyAVDRABk&#10;sdkL7OkFsBfQ+RXnL294+/FHfP3xN3j78Td4/foDLl++4vz2htPlFfZ0jgxlitUji3FrigHSwe0O&#10;99sD3z8+8P37B/72j2/4x/s7bnECIDB5CdaaBLkN0rKjtnQFkBbnPKV5x3zcjZ4xeErhXpdaPEzW&#10;JGDf7l/9e8OwZDyll7dimHfEtFjZ20emkPq5aN+LwrRtpWRM9KsYAdWjmMwdrWRQ0QnOAmxi9C0Y&#10;nwrWYvf3IK3hTWoH5W5TkfCScEyFZWRj0SdG+2fa8c82aHtnRf5eE1AyhsPtfsd//fm/8de/fsPp&#10;fMEPP/yA3/zwA758+YLzZQuSKSaw+CIWH4JPrkFNxV5N98KUWAk5HksqycpxsHp+1ACOWpgDSkIN&#10;jW51ra1Xi+Sszpf0mBS9ZhdTWeMJYEkkSTJGmCZzMR/MZAuD0/kFb19/xON+D/4DdsN22iJ72Ufj&#10;z1QA+ujD4IU2o/jdhakq56KROQqQ39Oc98K0M7c/fWH+GUOhQWytBhykqVsFpEqfz3Q/tLlaAZfF&#10;8HK7l/OG4jZOxgSYRHGm9WsrA1JxPLh43lpjYLcTTucL7t/f8f7xAWMN7MsLrLHwZOCw50Q+vIvp&#10;NmA1GMbFYJHnIOiUwUrHgCMJI9Z073VTexIvqmKQIhuKuH4GgwJeglMVkCJBmF7crvOielqeFUVO&#10;+DzM8oE0cpKMbru7PcjFJOPdPvkEA1AMlTRPbO4S15V6B4wsZ0nAi+Rd8jDOCF1h0xZDtQxSZukb&#10;YWRdKjmCCUpdWQpHAyVyYmJVVrN7voCUOR7xnH/NHUOzWb5yxCrtMfLq/GamKd0DOLmjq/wsiWE2&#10;uavzwNaEXIOV4uGlM1dlyn0BSmnufr5c8Id/+0OQGN13/O8//jtu11tYQ1LOTY7vGyrriSqEAKwZ&#10;g+pzU4ek0W+8MvdBxKIZLSVS5sDg3BfECH3z6h7LPiUESYur7okg6qTXw7BeGQNb7X4j1HpdjFY3&#10;eJ19e+xtt9I8G+Waz4D+R3luR01tvheEVESt7V4bNdYTQN06rX4OqskyAOHT+kx/Z3FmVnKC9eeR&#10;E2t40sOgSBPXs79QnjPhKDfZ60RORfEEg3rms8z8EOo1thabo7l951qJMcwjpvuBtDwM1SFO5iAD&#10;A9Y89ZRJYVUU47qpWv5PSVoCIoenasGLUgkG8BEPocEpKnNcTg1EFjFy8Hxz6dFhbbOYdB5o9ysw&#10;W+n6IZ8REifLe3k0LaRIIuJzEINcIUskTMl7Vp0oVtI2Rds+adrHMimqcPisa79H8D7VTvBQbP1g&#10;aFvyLiObMVSTzhjca64M8pQg6QMFinthnkvU30cjUkjdBM2fqclxSp5RMBc0PkrdvUXQNYXw++vl&#10;U1yd/b9E3eEp8P5I328F4D8yM/ml/x2Nlc2C3JGB1Owhrunkc05uQKET/tgd7o8duwu6sWQA+GQE&#10;ZrCZAFSYbcP55YLz6wvOlxe8vrzh69sbvrwGRmhgKxp4D7y+vMIaC3Zh1N8QBVY5Ee6POx67y0E0&#10;y4Ea4HSyuLxcYIzB7b4B7HG/XuEBPJzH9fbA+/WOy+UFLy9bZN9y0JdXlFDNLFPeJE03N4BHhoTV&#10;RkwUyTvAPWDcjs3vIO9gOfz5RA6XjXDZCNYCBi5u9h37/sDjdsP9fsP9/sD19sDHxxUf7++4Xq9w&#10;jx3sgT2OBYVc3ILIItzGIA9gLl9wev0BL19+xNtvf4sffvcTfvjpJ3z58Ue8vH3F6fUV9nIBthM4&#10;Nk/YB9PaDLyl4idGa+MZ5szYXj0uP/yAHx4OX3/+jr/87e/4+7dv+P7+HbfbRwjITiTM2RAwFe9U&#10;JhNWCiZu9X4BEuzTdbPDFsQvAH5tdEOH+7QVASuFdH+0LjG9GLzEOKsNZmbMfPnZpTbrs8ybcSOk&#10;HeMrmmtj80KpHbwyEtoWFFQxPwXozhUWGJNtMqSeMQRzxVgLq1g4Rsk95FE20olee6iOm7+r3gHy&#10;HsmE5UhLsc+wMYA18OwBGPx/tL1ps+Q4sh14HACXWO6WWXv3G5lJJrMZs/n/P0Nf5otM0uiN3tLd&#10;VVmVmffeWBgkAZ8PAEkABEhGdqvM0irzLhFBEnC4Hz9+zpcvr/gv/+X/wdcv73h6fMKf/vQzfvrx&#10;Rzw+PaDalah3JepdhbIsoJSAlAJKSddwtet0APKMGWQghMcQYt/WIzKG8j6/yRn6Tc+VvSTaRLrA&#10;/p4buvvCLxJy93kjWygTfEZJH3bs22B9YJLxGBN8NhOHd5w0kSirCqoooY1Gb4yVcnPSFgZmSsod&#10;A1xIQDo2xpi8OmZJ3/fQfe/YvPb/xo2HjgauztBJgMGSgvPLieHAGEKve4i+t/rvEUs5VxD7BZfV&#10;Pp8DFuxGOAh5LV3yjtOJRcJjqkrAyJC3UzLGafADATueJjYkkd3VRvcAFARJFGUNdevQtrYBXgiB&#10;snB6/zwBNbRiIO4Nb4U+AAAgAElEQVQXy2GZR8lcK5l7RaBCSjItpdG6BurkppiCAtMujDm4RUtF&#10;vW+UzAn0Mw/g8+y8mGLpQEdKgT0pAGkmY+cXkIgZzHYtbPHcSDLox6kS8vC5JUJLdKcZo4fCyOoS&#10;BCtjlgBvRxB1Tg705bKCfgwoYAGGZPl5ob4GOOc8TcKGdd4kLV6P99ZDOY+glJFuDMqn3stn6a75&#10;hTFxdO9i/IMWGxRANLlLXrRggJ3peVrHnD3ugD9S4ut9J8BaIusD4Yw9i6LEDz/8gL6z08t/+8tf&#10;0Q7ypeSBN2wBiwCI9HWHEyB8MPlISJorB3ka5QMXezVWLLmw5C2Ry3mEm8AcJg+Gui1oQ7DHsOc4&#10;/s5IzJmnHjAQPHDOZIG44K3GHNIvE78N+MhJQq1pqy95TsU55xZ5oXs+91afrVRja74fPZBzxY9h&#10;hMZmwOw6SYqwMBGUkFHitevJyObEsZZA6eb6OPnq1Y4LOfAmX4dvkHT292lKMz4F6E9hktKN4Q0y&#10;a7MamlINfg5qkqz3mgPaR69EJ5ZuyTgI/KfGe+vXFEg0O3OGvIgkD5mjxgAiTyBCKLJLXoxZ9khK&#10;5Tcj/o4MmYQRyPfOLmACbZJN3eSapwR+497HOCCbweidPLbF8qy0qwXu9Th1PEzIm5GkRyOD3rh6&#10;sNfGTps7fXutja2BeTCiHdj2c2+NsIk8MXeZM25MCfxlkPKOSWl+Xezvfb/Oh08MojkxicGLcTT2&#10;l7BfIwAmH9tmuXrYYPOlau8hLIhE3v0PAe+XGO5/j6FazIRfM4pJ/d5SYbHs6DxPvpcC8xY5njVN&#10;6iFRGjYeM6CUgjYAyHXRGCBhtX9VUaKsKuwOB+wOexwOe+z3O+x3O9RVDSWllWXRblyDCXV9Q1mW&#10;KIoi0L3SRqPvtSvsJ4aUIIKSErUzcdrrGhLAm3GAh7YTAtfrDftdi7KQUM401zAlde7hdaDgF3E8&#10;GboOYIgYIBttrCwHGNAd0LeoTI9KGAjqQdyiEBq1IuzKAkpa9n/bWVO9y8UyBNtbh66zzPrrtcXl&#10;ekPbdLah4QLYCHiQQE9W116pHcp6b/8cH3B8/g7PH7/H44cPODw9ojoeoaodhCrAQqAjAfuSPBWD&#10;FCa7ZKaAZ02GrYyPlAxZEFRVozoccXw/4evrV3z9+hnn0wl937nD3conQaRZGFvYV/G4fbhul8H6&#10;VGLrg9sB42Oh4E+BMlEO5x28ee24IflKaqBm9vSazuXS9M9Wg9gtOpa5YtvKryzHrJSs173jvaNs&#10;zoCtOmCPPYCJ3Ei5IDGNYxvAShlzUPSNCZSfcACToahnwLwUX9eYYltMnlLrZK0hlfo8UhCMkCjL&#10;CtVuj77T+J//7Z9hOo3/ejzg6fkRx8cDDsc9Xj4+4/sfvsPT8yMOxxrH4wGPjw/Y7XdQUlmTRRKQ&#10;A9jsmnBDIjRC2y4eaUc1mM4RMaLSxpOgGJl3LqEfDHTHJIAiuYxJ0WdKfogsgdBn8/uKHzzXdM4x&#10;04KmgBBBihqDWrE27CjX5MkPsTcyQACUVFBK4Xpt0bY3FIX9NwUgBo/sY1uoybGQEMxgyRDaQCrl&#10;wHoNwxqsNXrdWSNxraG1nXQxMBb8Hke/3f4QYmJ1ao2+6wAiqILHBBoQWWbyzDQYcd6QBqvCQg9B&#10;4zUOM0OhMbCPyZ277IMhjkQwFOciaOzBesy4ybyyLNC1N9yaGwqprISekFCqmMZ02UvgF3Ih//wi&#10;fIse8PZGatAgJkqaUK4BK9mRaA9ASrHTfBbbFvBmdk5lz4r0NSyZf87OE4SIDDtRnpzYRYoRntRP&#10;9keHvfXKMwAvhRvMNTvIY9+lznN/XNz3FPAb78yxwZvV+x0aq9sb4HliT6xzveX+reVuaxIoqbg8&#10;K4q9NbHk77VU14RyXkivA2dzF3spjCbNyOVMZiL6jNNZEaizNddK5LMMM19nxCCSY7/HAvhAUZb4&#10;8acf0PUd+q7Dp99+R9t33jqx5uSTSTXNTDJT+23LJHrcgNsCDq4RUFK50HKu6/87IkDwQu0cocIj&#10;GUVQNkefuLBzkHIkDMwMSX1Rzjzgfg9wvvXeLvkqLX09ZYC7JHe5RGbBAqCa182m0GsvIg/kyInB&#10;GZbBSBYNnL2pwRjEX/Pk2LpfYoLV2tlnHGvbZ1Hnpo+2kLOWmjprjZ81osImCdCV6ZNl/yCEZEuv&#10;yTMZo6ZJZMM5a2C82D4hrUzITlVPHjD3Nzyy9SJvAUZD8aZ71TPW9NrvJfktERtn+H4k6cJucmVY&#10;w0oqb407+RXtJo19nXomDwy3P9sbjd5J4wxs+4F5z87F1jd0RUB4iGQg0xc91mdDjjTJlsKrd3jW&#10;aPQB/HFim3MSXhkZxklzZ9Nz9uuT2LB5ix/h9kYsj5MKqTNry+v8XeD9vZ3jVMJ/j57YqllL4hBI&#10;dcTv6ZhuMepZYjmkQG3DE3CvtYGUEmVRgpnQk9ORBSClgiwKqKpEtd9ht99hv9/jeDzgeNijrio7&#10;vm6Arrvher1B92aUiRldot1GFEJASQUtNbTHohBCQAjLGq3KAg/HA5RSqIoCxIy3t5OV0uk0rs0N&#10;1+aGqiygZGmNXI12DPYMC4xDxTtb1BqnZe9MF2EArSGMhmJGAQPSLaTpsRNAXRCUncMGGQ1FAGmD&#10;9tbj2lxwvpxwOp9wvpzRdh36jq1B7K11QD6DtWVxDgklDZ4CqoAsahS7PerDA/YPT9g9PeHw8gHP&#10;33+Pp5ePKPd7UFEAUqEXahxXsKNI7CSIBrkfOLM1MYFXA+jGE+vHBkIBJST2QkLJAlVlWbyfpcL7&#10;6xuaW+OALAFJYiw4lgrLZKIzgLKB5wJWAeolBrPPnBr1gBcSnzxbgiJmB80PrIQ7/dJ1L5lLrQHw&#10;uc+8JsmyDposTQcsHyZriV3IdJmDR2wYkBgBvXHM3AOTZ9pt8BwXgmfgPwdPIoIZzHpMDACA5JIM&#10;y99n4LbEjFxj8GcP3qHhIAhFofD4eMQPP3zEdx8ecX49oXk/4f3zV7Dz06gPNR6ejjgcD9gdKzw9&#10;P+Lnn3/Cjz/9hA8fPuBwPKIsCxRKoVRWnkxIAQg3OTMACI4xLgmO9R9Xxp5mvIgNgXg0EJwkdzlk&#10;jsQADzMgBXyBDk6MsK8BBZQwgMyBPakkPNb4G0m7A2NiaDgJAakUGEDf9+j7PmuO6ue7hufghWAB&#10;dlNj9p5ZKTPddyMrv++dD0q0N5nmGvNG99Cd0+FW9rP6zJnpOUzSQbkm08TOpYBNOl/DofyCf9Gz&#10;Nb0CLNrZ2KG0MSBM+uTG2NcpyxJtodBcL7g2FyglUde1LRzg5PiM9ho+yx4JHGnBLzEj803n9Ubq&#10;FNN4PJsBWiRtrBE6gvXuxdHZcxrfzo+PvGh8usYCWys6tvybEhW1P+nCFDbG/euNG21rk2AphI88&#10;0X3GsvzbqGdqeFEubig2ffDe/4yDLJUQU942Tass+6IsFuAOuN/iz5JbS1tAqjUgwDiSTYpUZX2U&#10;KFlHxVOJS58jd6aO534QhPzPKRZzGPb9chLEjVz+lc6BKSiQYyP3gT3vS1raNzYgIbHb7/HTzz+h&#10;66yc5u+//2HPGkHhiHz8WbEs9evvnaWceAkI2DzxtsAUjNeicJ4Qgzm0vac8m1DxgZOZmSbNG6WU&#10;kbUMpnUzoNxagzOHCXyLDMEW1n3OVDpHAsk9961Go1savWnAdx3DmKZw18lIU9jeJh86P9c8AG0l&#10;xm/Ric+ZMc9MzzPrYAQ+M3nXEmCcw5e2KknknnPOc2HtWrY0ApcJrQi9YEYtvlBLl5FoqkRyOs5Q&#10;K5ruy0kiclA/Gu/c3l5HL9+f9F7BLN8Oer40J1os4ZBxzj3DFmm5MQfmJE1idi5652M8mc2xhxkm&#10;YrB2MqHTv2Ote0sG09rK5Rjng6kdkB+MVMGRvIKzjubkzUzuM+QlPI79hhI5A5A/DYX6hrsckJWy&#10;+O1InI3OuI2doqmZMs2NzGpY1/yb1WsZY/Qhx7gvZm7Hl+7WvN/ilL25iNg45rOV1b+1Y/uP0tvf&#10;CvjPEpRxZAWe5ITTXfdZi5JAUkCVBapdZWVzqgKFkhBg9F2H1nToeoPrtcH5dMGtsWasTWNZ6G3b&#10;WqNansxYpJTB5xGOXaekRFkoHPY1Ho4PeH54QF0W+Ff+C76+vtmNri2AXyoJJQlVWYyJX3DAeppm&#10;ZmD9TW3S0YSWxv9rkNEo2KAiRkUahdRQyqAUBCUMwD0Memjd4tb36DuN0+mC99MJ5/M7rs0Fve5h&#10;mND3wO3Woe+01eliCYteSmuiSBYsL8oKRVVB1TvUx0c8vHzA83ff4/HjR+yen1AdjlBVDUgBDcAM&#10;wWEQ48L0DEc9NncaGLbs5TEREMLqMTsZHctMsV8XpFCRgFQCQhIkud/98gXX6xXGNXn8ke615D3J&#10;rudl9/oldl2OyTMu2AU9xkVtx9nvc0JaAasM+qVG3loSFEsvrCUMW2LQvCGCTcF7C6CT1WeGx2iN&#10;dQV5ADbc9MdokmKnfMQoU2QZ9zTKPUXMCU9HO0gG3WEbMPl5Ic77enkRkHsPE2btfNjcAGAbm9mx&#10;kFWh8OHlCf/pP/4H6NsV719ecXq/4HK5om1aNLcW12uDL3/9HZ/039CzgSoUnj6+4PsfvsPHH77D&#10;88sLDscDHh8O+PD8iIfHB9S7GoWbcCoKMY7hEzwZgDjJ5EHmzAfOLNDGAAz5BXNknDqyVy0sa4wz&#10;a5NiNLRN3qcooc0xbVNfjyWn/CJ2nALTesYgFYI85h57Rrb2HBz8HwbwPohDGRb6CA4NWSDBTpaM&#10;Sb2ClAamKKF0j77roByIbxM2m7hpowPjK3JnuQ33GlJrsDVBcBMNsT40TR4oK0VfioEZy0JNzQce&#10;x1SRYeGlzFhHOQ/i0QRUkHTyOQQSbD0dSKJQEru6Qtc2Vj7nZicf6rp2cUJAdxZoFcOojiCwngqN&#10;EcjzJFvIA4vX9vAWubOFF5mxCIU3+ZWL9UsNQd+AOxmjaOIdM5BkZ9/DRFwjrtzTcMvdzyXN9Pjf&#10;uddJeUpRbOjrm8P5OrWp+2+MnZDxCv3AtwWhrFwwUg0eDdamWAPP/8Dz6YmebQyspO7zHLhfliD8&#10;Vm3uFPDgX9NA1Bl+RkrpCDlyMzCSI4SsgSNDg2Vu1j1MfDmrZUrrnxMhmxvl6syUtwATh3nQQAwJ&#10;aCEe+cCHGN00opACDw+P+NOf/zwSoV6/fLUTcYbBwnqVCfYSV6KspfgSa3vNdHgtLq0BALnfi3Ne&#10;37h9pglMC4bBCZBvDn7PaRqBBCjW5XfXGhR/j4zJ1vfJ+fsskUFS93wL+WhrE3v+GbF+TkTTf4v5&#10;Mk0Sv1sbedMUJM1Mc9fqpi1SzLnzee13g0kCwgKJir5ZheEe3GjrlPFaTUrIT8ev1Zfw9Oe3THfE&#10;oPKkeR8ZsHr/G97X96vJ5RpL59wWCatlQgYFmuyZUmc2HbxGoKANeEdaK31qlizGAq8GG6Q8/ebx&#10;1Lg3o0Y8YD0fhylu7bTqrRSO26NwwL02o0SOZd2HxreD9GYIMWzLDQbFj1A2fKhVjEeIX/JGDEcQ&#10;FskUCdnmVON1ploQNRz9jzquJYfZjgS62Z1Inc2T39a9xPd/OPPeT5qDkdg79YW3dLKXLmKLGc9i&#10;lwZ5SY17P8tSwFn+WbgxboI2egRUpGOGgwCpJKpKoa5L1HWFqlRQgmD6Hpfesva7ntH3Gk3T4nw+&#10;o7le0XU9uq5z7BEdgifAmNgH4L1SViefLUN7X1coHx9RFgrNrcH5eoHWBm2ncblcrc4999jVFQql&#10;UBQKhZJjoDajDppxm4ADdi6ZHoI1JFsde8E9FDNqQTgUErUUUGRlCdh06NsWbdugvTVomiua6w3N&#10;tcPlfMX1ekbT3mC0doCJlbLpO4BZ2ekAVULIApASJAuownoH1NUO5W6P6nDA/vEJDy8veHj5gMPj&#10;I9S+BkuFDgSjLcgwkYg4CG4kbPOFPENONhpMFGh2Gcf+IiGtZwA5gzZn1KaUxH63B73Y50IMGK1x&#10;61r7LB3TmYnDwpjWEtyp1lhqtG3RG5/9DiZN1zWQOVd4ZQtJkWdvLCXNqe581hxwQRv2W4CSNAiT&#10;PvzCmLEM3nxz8TGL4YNJGWyHHgTpmc5iAPhHaRyD0OSY07JY7kl6quWB9ErumfufLcdOW2Nc+VIs&#10;9wAPc9knpy8vCBLA48MD/vN//k/47uMzrpczrpcrTqczzu9nnN9PeH19w9vrO5prg/OlwfvpjPPX&#10;N7z+8RX/47/9M1RZoN7VeHp+wA8/vODDhxfsj0c8PDzg5eMLPrw8Y1fvoJRtyiolIJQ1KpeSAy1B&#10;Nr5EhDfJMRhyMjypFE/qxTPQJalGeSYhyBlD8qYzjj2KSkoGZ2kCLZbW8ZmiIfAGjwlMARtDKWsS&#10;rDvLih+AqXEagdPr3gRSDt6gL00NJJIO8HJ/tNYwfTcChszW6NZKmempQT0kop4pLnxDQdpeXKfv&#10;uYmAEg4aCGODnBlGm2Re5ifS07MhZ9rmviaEayIbO50mBcgYQGBcj/WuRte3OJ9PuN1uqMrKehEI&#10;CRqadmZguzCggdArnaynDMkwNfd0+5eKx3hKY42lwrGge2Ikdiuwmm36RraY87PN1zsffAwmgkZs&#10;RJcCff4eIslSHpucKkt50MD4fMVsQ2Db56NZIxgUGcbOpibge8265pttLhPzKFsSr/OwZ0YBe8vK&#10;mdHMFDTVcOeogBwZXibUU7VA5+RFFBP0KMS04RtT3wPo5SYl/ZzeXzdynDJaBmVy5+ISYYI9jeRg&#10;R3ga5bZQn8sZ+fXt2npdakSRZww400mOGPJziZgJ5Gf3d6EUHh8f8ec//xld2+JfDOPt7c36kg1r&#10;bThziWbAwZa8cQu7bmksfwthbVt+Oj0fv+E1vR8mybUkSDuPfWHTy0nEbQQx7zV6/UeA9VuZjmu1&#10;jH/Wxn4Sy8TCOQyUm4ShjSz4/P2aI07ZNQUKDTnvqIPiKc4t+uID6WNt/W6dVMo9Vz+PWGK+b53e&#10;3iLNes++XALuk7JLGyYXt8hJLWFzQaME4cScb5w7NTI5uQaEyz1NNCm3pea+xwdhfv1THZWsaXzp&#10;0Dvw0DE9SU1pYMUPbBPpxAfCc9J4FogfjGuFEDCMUT7Hgv621jds6/OBPDUY1FrZyxC4n+4N4Len&#10;c42JnC59dDEBVuQP+/vvO/PEwbdNmqyRZXxyja9hMMpIsu/D6b7LQbcnGceGPSkGz7fZHkYWf9vq&#10;eaS+9cDbkixsdey+5yDa4gS/9DNLIMO9TYNlgIM8NkPURvMNI73RECUHvV5bPBdlgf3hgMN+j11Z&#10;QhGBe41b16PrNNq2Q6et6e2tuaG5XtG2rTWscMDCxGQ0o3SLFBPA7rOO+r7HrWlxuVxwvV5RVSWO&#10;Dwd8/PiCz1+/4svXN9za1oLpXYP3t6+QBOx3NT58eMHL8xOKorD32Bho3TsZCstagbZMewENYToo&#10;7lCSQQGNQliGfS0lagUUgmH6Dk17wfU6/Lk649kG10trmfW9hjG9CzxiLMYIAkVRQpQlimqHandA&#10;UVvpG1I1VLFDUVSoqhrVrkZ1OKB+eMDu+IBqvweqEh1JGEOTSSdZNX7yEy7yKksHYgoQDDnGlwu4&#10;2kxAlZQKUllIlAW5e0JjYJBKot7V9ivGoNc9vnz9gn4A70WoO5ZiMqUZThS6yftjb7zOiMgB99Pf&#10;72TBcNDHT3x7kPqhCATn2RhV9KJJP4AciyH9GhS81pbiaxn4nF57SCTmshgJKYyNjcbUvQsKtPG1&#10;BEInHfY0heHpBlswz2a7Uys6bkAEB6EQIBgIt90JOS3nUBdzKZ4HTOSIqb+lKNgCfIXMqsGY0jID&#10;CqXw4bsPeHp5hO47dF2L9nbDrWnQXBtcL1frsdHccD5f8PXrK75+/Yr39zPeXt/x6fc/8OW3v+Fv&#10;//L/4b8rAVUUKOoaT8/P+OVPP+Pnn3/G09MT6rrG/rDD4+MB+8MOVVnY2FTtoJQaiw5mHr0IhANc&#10;Lc3brh9JAmJoJFJ8xwnME8NdCCfnYXSYmPF8DYX3cjIxskRqWmwgLhUIqULBB4HIA36lVBBCokc3&#10;TwxN6vPGUcFD0TwpE9+gzwKC0noUCAqMQY3SEJ1A33fW8FZrB64TYKx2vhECrJTHymHPrGsYGZ0n&#10;pZMPF09SId7v+rJH4cSXj+mH8dDXmJwZOXueMyM7xDjzQOnaee7FCYAoFKS0jeWua3G7tWjbFlXf&#10;g4SKJgI8GHjcx7ZJqAAoIUMU8w75mHUghKPzzHM5pIjFg6nRnmrkLhnnjv8OieNRAo+xY26COIa0&#10;7HtGamWrbOSMNYmEOdwaO9NHeDg0amOeF1Gp5sLWHGBpyjUEawSkBIgFhmkvK0k4MHjnjPmw8PM0&#10;WxHpP49xkYMmov+syGdZ+/JiFOq7k0vg1mJh0JikJcIFZc+qeJ2mgK+laYi1qYw1AHEmHeCY6+R5&#10;qLAXP3IeRoER+Ap7eRPI5gFGOQYleQgmezKXg6QpAVBFiaeXZ/z5//gnC3D8ix7lQ4cmwTKgSEHj&#10;KJcTjqDS3O5hFcDcQlxZav5MMncxuYRiL3PAM6AM71+c3y5IUE2OktlJhb8Hd1iLQ99iBE0bZA/u&#10;rwU4CdyvTU5s/kw5w1aiAIRb3VMzog4WGy2hZBzn+bQUfs61ac4tzydZz1LCwdz//FHjdK0OWSIN&#10;pPLmcW0grGHXSEW5SZrs7yw0DtN1q8i+7uJkWFxbkieVO5u44iS5KpDH9z63P8W4ume83xulWzwB&#10;UHhxFf6ED81lZqbPS2NdxInnODXn2ZO/9KsVhPcEvCrzMmuiJS7esHEGtDyfunX1wgDc930oWWsM&#10;Rrkca3TrJFk1nEmtHgH/kXAKR5JZle2LLmV2XzkA5KcrNBNuxGHznmcANmYkgS0ElC2xY/TjG/aa&#10;L4MZ1AzT1Lq/b2JJzGRM4HSCHcfgbyVo3s28T3UFt5oQ5hLEb2Hw5Mblto6c3l0MbU4cQnOtEdSd&#10;snv4NkqW6W4giEdNzqIoUJTOpHa/Q13vrN6vYXSt1eVtmg63tkPn9Hk7BygQGLKQY8cH4JGFP4D5&#10;hsXIFLQsgQEosBtOSYKU9nPW+x3qXY2HhwecTmfcbg2gCf2NcT2fcDq9oawU/sM//RlSCDw9PToG&#10;rB1zJjYQpgfrHty3kMwoiFGQRik0asWoJFARoRBObVc3aJobrpczzqd3nM8nXK4XXK8dbk2HtrWS&#10;OVq7xgcJCFlYJjsESFqzybKuUewPKHZ7VO6PLGtAFGAqIGRhf25Xo9zvUe52EHUFLkr0JJ0pCI2+&#10;ACAKk9mAdTpsVndgMEG6Q8U4Vqwxg7aXhhlkRyBt4RDgqZZVVlQlHh4f0Xb2OZ9O7+hN7wFBrkkk&#10;aDnrjxNsmidSvODCzhzL2MzBV8aK7q2Hh0el0+zwGz/rGIy9d7HIqjukTFAAbTXPnjqu04E1jy3L&#10;5jf3Ml7SI1xxB5qxpr+bnZrIJFmGGQbGM0lJJPrkTNuc9IqVzPGKvDGRAORMyxujVA5oMikj94x8&#10;g9zxOsZRsvQ9M2wgIIKxdFAo/77E3lk6h7Yc8BSMKhpIIaEKBakEyqrA4bh33zdj4qR1j/bW4Xw6&#10;4f30juv5gvf3d/z26+/4y7//FX/722/48uULvnx9xae/fsG//69/xf/4r/8dh8MBu/0e1a7G0/Mj&#10;fvzpe3z8+IL9YY+H4yOen15wOBwhlRyZF/YZWUkEpRRICmdMJiCFsKCzxywSJAITQEECZamw21Wo&#10;6wqCZMC6o0ib2ngFSFx022kjNwnENBs/XcoBfEmHmJEZaLIO7Vh3Pg6sEaO1Y4yT5yI4NQUpMGB1&#10;oMtQwA4jqEHc8kfLyUqs0STzJgiQrKw2ZN+PbBj7CxpG92ApAWNgXLPWniFz5n3ItqMo9pnRxMk3&#10;FuNg3NROaoX67QJCeHg8QmBgXPOUwrJdMSCsjJYgBoQAG4Z2U2GSlJ0kqXfoux5tawF8EnKWXCNK&#10;UHvnvQM3QQGSk+EjYWa8u2RGHRfcRGSLnIEhzomOjcebCIBdhjeGkTeyXtKqDlg57pqGEdvJSHnO&#10;+k3GvoS0zpYEP8n4JxpzOs4dFilA12OpkTOenM5krE7dLAFQa4Z9OQ1jgJwPhreXhn3u7Z+UFumy&#10;jx3N2IE+GDAYkgTvgYmtTZ6sCPk/MH4llBiYltzEukciXqa0vNNSGZSdRE5Nqqw1UdcA0TzQQ5Hh&#10;6QTIC78eTv3eCrNu3YhQjK+SI6HM7g+lE9RxEoMIRVni5cMH9L0jSnX/isvlYuVzSM7BnUx9GwIe&#10;KZA/D2VvlRBZIyvkmjdzL6mUJKMPZIU1Aw9TF+MUS5zXsZ+wBRLbOTPv1Ppcii9Lk8T3kPtSr+0r&#10;DWyR7xXOzyzNkiYkXSgRGgSvNdXigo6C0sHX20boXeBNxSSnV+L34mGKNo/mUkA8wrgeYr9NWgAo&#10;cw2Wb1FFGKcKYTwAf/C5sD8rnKcPuZx5nMpawZaWpA4DCagxp+DMvZrnfEvvlZUcWksmvLsfrkNO&#10;gK2ZIigif/m0Npo1Lray53kCMckpGgAB+J6V8ZwB+BwQMBDII00nM1Heg2bQJyf/HIueX5gmRKub&#10;Ek0v9vN2AyBaZzz3zgp8A7zPN0z0suGZNKDVqdcTtsTkmPTTXWJXUxsn/TlgJ70ntTe6lZiJeBJ8&#10;vFjakgIFfGc4z0Hd7N+EkNATdgBG9QY2Y+Nhtk88P7fcJN4SMXsWL0YJHC8a+8WWPz0xrAwxnW8T&#10;eTfTQGSfHuRhXxTm0kF+yt4EC/43aN7HIMk9rIgtoNamQ+sbwfZUR3dNZiP1GdeAiYFJMRbpxgUS&#10;ct0vM7Hr2FijN3Jdv6pUqHc1dvsD6t0ORVlaU1oGetPjdmtxuTa4Njd0Xe82rd0oSgmURYGyqiGV&#10;BLNxbPpmNPljryM2AE+WsaO9dWs7ZJoNjscDjAGqqoRSEudTC5IWLGeWuDUG76c3FOo3HPZ71HWF&#10;opAwugeMgWjzpu0AACAASURBVOQeMB1YN4DuUADYSYGdAnalRF0ChbAAv9E92luL8+mM97d3nE4n&#10;XM5ny3K9dbjdNLrOjgLZ2kkAJCFViaLcQZYVRFWh3O2xP+xR7XdQ9Q6kKkhZQKoCEAq9gXXeLkqg&#10;2kHs9hB1DS5KaAcq+JuIPAPVSfMbkXomjdrIo0EoPE00ZggAwkkJ6b4DjLQyAnJg0U6j4SSsJnVR&#10;ljgcj3hsrui6FvpqA7XD61x08T6JF2B8/VV4hSNCvGJ9XyEy/5pB7wvdAu+0IqYAmB+Z+klvG/aK&#10;YhpBKV+yIzBgGk211pkvQxeeRi/DoZnG6UwBjMVM4g7g3k/iJwCPxxHlFIC/JBkTf6ShMB0SLp8l&#10;weSZiQ2gi5O0Ek7nXY6yTp42IdLMtjGxG5jCI/PRpsiDJARFVCtBEbARx/wAofcPWA46UIQ8eL+F&#10;oRSbLo4F2KjL7cYJzXRvBSZWDwkJKSRkoQCqsD8SHl+e8IPuYXoLbr69vuHXXz/hL3/5K3779Bs+&#10;/foJ//Zvf8G//q9/w+ffv+L8+gYpCwglQUqirkvs9jtUVYXD4QEfPn7E89MLyrIadQ8H4FsVCkoV&#10;ENI+LykEhJSQUozg7sDSH1iRBEKhFB6OO/z5n37GP/3Tn3E47Jyeurbj82E2MzXpjM9EEBYYHH7G&#10;eFSDIRmjiQ2aaj7FMg+IGBhwkhjCNQ0ESSipxviplYJgBrEYTWLJj0/Mif07PMzIxGx4P0GjxqN/&#10;jk+3xDEwiGxjzCW6xrHuye0D02v46vhSSPhs9JAlHeYaFnQL2SdizF280skLr4PxoPV28eWtwvFV&#10;9ptT2mvqRc1PdhJ7LMg2qYwGGWGnwuoduluLW9vidrtCSgE5eGY4RjR5Z5BhQIxnlNXXlENTb8Fs&#10;LwWApLwVwsYGZyG+JLCzICOwpLXqy+ZQbOYFBomJ8c1IgUi8+RzJgRX5RiWipjd5Zr1ImtYnuvkz&#10;DXOiKQ7m9Pu3ME+3slfnpBiP5eSrSdHUrMsSFmBGhrEPIqT1v2nWHIo12/2sKCBtRM90PB99Npd3&#10;qK0BVTHoeg9La2h05ow/k8zIhbW3qN8b/D9cSxGmmDAS3D61Fd4XB765mDPKrS2sK06JsAekDvd0&#10;jf1wZVXj4/ffoes7tO0Nf/m3f0PbttCGp/gVgHUUmNptzxnnbLwtU95rZpZbmugTizQj00Uh0WNA&#10;JykqImiUCPW5PjHbngP5ztzzWZK63YIt3CdNlwfN72JzGk4SlsjzVoljQ/ge682ENGuHAs+CgASW&#10;ANpWG78ecBVyteYTytNbOjLbvMyJBuESIhVRnTQYbKekhzZ5iVDYTBwb0d55bb0znYwLUVL+IlVz&#10;rU+TR4bdwb3igLkd7PuVibv4jIrrpVwtzq6+i6fHc1JNIUs6bNJN4HS+Wp8e+3yqdjwHh7NSzKcF&#10;c+V2KN8U+XFwOrb79XW83mJ5PSKeT8J564hT8m4pnw+/+UnsyV5aAN/njASiiwnJmgEENz5w7+RT&#10;jdYw8L7v6nTDDG0m9v3w+bTR488O2va+T46PYotAIsfPrThx/V5n3vvMo0a/R+Jj9ob4PVxowENz&#10;a3ftzPuWZq/FK8hiiN7+mfJ69p3NXAOIPF8YEyy+2YRsNHnByb1K0Uh4NCXyjwTv1xy9txzASyYv&#10;a4cvbwywW9gmW5LUJc3RJcb+dF2OHezAZr/gN8Pm6TWMGQ4rhaIosKsr7HY1drsdVFFYkL3tcLvd&#10;cL6ccTpf0XY9AEBKgaJQUEqiKBTKohwBHWOMldFhxt6ZzTbXdtzAxlipHCGk/ayaA0NKZsblckVR&#10;lNC6Bwng1t9gWIJIgkmAIdF3hMv5htP7GbfmikLUIN0BfQehO5BuIblHqRiVENhJgboASsWQrGHa&#10;Gy7NBc2lwdub1ZG+nC52NP9mpSq63kBr21kUJCCLAkIVEGWNojqg3B1Q7A8oDwfUxyOq3Q6yKMBC&#10;wjBBa0bTG7TXFr0BVFVhvyuh6gqyKkFKOTMq68xtzRKtqeEUkIdDxwZhoxmaGeB+Mg5xRod914+y&#10;QcKxmAspUZYFlHRsWemUtciyZQcGkcVA7HuoklHvahwOR5wvF1ybBqbvx2A469R7oz2TU7efRXHY&#10;QfcOPFrae99QiLMDxmP2TmyIBQ/gmMeCMPakpCDWdBKT4Ibn3o6IBb9Y9GVAinBUfxnEn+JKatyM&#10;soyhewuWmckQ+4YrFDIFBnBX0Lhe4+fOnM7/fYCCvPUcJJTsx9W1iYQ5oyEHxeXu0xaZoaX7HOJY&#10;EyuCPb3wYYzSHxAmAoS0smd1UUBVNerjI54/fsQvX77g8x9/4MN334GZcD416G8agmBlxm4ap+aG&#10;6/sVShV4Ld/x5dNX7Pd7y7D3QKSBcT4mCnBa2oGEDXsJJbvmjMKuKvHy4RF9+3/j6ekR+33tAGuD&#10;YaoFMbMGc5NpXuD6pHIEH8hfyg9yDX0iQqGsQbrRTl+exNAXn5o+CfPp4DPznDk9adgP1Qd5Hi1e&#10;TSCs9JEx1jR3Mp2aktdAKmIwfRv2VATmpva1ENP6GjlzYyNWeCALIvazCGpQ+ztmNAb29zobwJB2&#10;9xAjA80MwCyFzMlRy5fttIfVv7fNdmv8Xk5NhpHBZO+/FAwpy/F8ohg85WUge4koMmPR30lCSb3v&#10;FlPR7M9zVMbSoBcdAsc0rq88iL1FEzv/NZ4aPRxOocwbsDyXQVm4L/eO+oamZctswi3XOvu5CGCK&#10;2Vc2T6BpmsWbgBCuWbcEZHM0sRGAcZzXwk5pmLLLB3Mxb01yKMdG3yJNulRn3fNeud+d34d8PhZM&#10;RUT68TnWaSxHRBCuiUyLJo1LwGe8d30fGUs2EajrHX748Ud07Q235opPv/1m9e9HWUeXHxDhXgl2&#10;f1I7YKYiv66Wcp6lNbEmo7PqWUdpsG4OBLLzOEDItk/Agmu52ZLhby4WxdJAWzz2tgJCS/c8JluP&#10;OYGPZAfxgyOfgelexRJe2RqEQsJokNOM5+u8zlprYOTIOskmWHD9PAMDAzPTBXJSqim/Bpyn67QF&#10;KbdhGlh43/fvs9iGGyWxqw3THZQonkaS2gap2nmBsuR9sZZXzd+XI8PvUBaVPDPiJQkTCox0Z/eD&#10;pqmz2X3ihdxnqb6NZZOQnubcWgsGzXIPYJ83Eratk6DZBQqY2fB8EkNpnMFI1rtPg/49WwB+IO8y&#10;D7n7QMz1gHlMXkDaadz7Gvr+2ZeTkIq/5hOCUviGb36OYLVMMnk+jjPkiOG+n3MEeJUvuk7gG3w/&#10;p1Wc7BZ5koqpARdLjhs8YxZjKKf9P5akK5n+NzHvtxY39yTn97zHGvC/pZGQ6/avjU0vHt6J0eqB&#10;8T50m+wIi1u0vbbj+C7cCbJSK4KspRk5NqwhQtd1eHt7w9vbO25dByEkyrJEVZUoy8ItetsY6Poe&#10;6N1oTN+h63poMwVMqxNvYEyPrmuhVGE3mrEmlVoz+t7gdG6g394tcCSElehxIzpKVuN4eN/2aC4N&#10;zqcTrqcTDgqg7gbTXgDToSDGvpLYFwqVlFAECO6hmwbX9oLL5YT30xmn9zNOb2dcz1f0bQ+t4Qw1&#10;7JiqEApKKaiiRFHXUPUOxf4B9cMjdg9PqPZHiKoCpAILAc2Mrutxu3Voby1uTeemCHbYlzurJ12W&#10;ICksw3BMhKxutxSWSRhLOlh2AKNre3Rt5zSAb2gaq4Xd3Vr0unfaYQZEDCkIZaGwr2scD3scjw+o&#10;Dgd7IJoehskdXFMCJ4UAqQJVZaz3weWA8/mMvu+dwXFk7jlojHqGIfHaza3xIK2i+0H7bKHo2Bgx&#10;i9IHcsfxthnrYHBPN3dP5WwxZQsEOwn36fUnAIpcMrAk7xUWP/mic6tO7VISNunkhWwf48A8y9SZ&#10;a95O17aiRct+sUaWaOAbGWVMgXPTS/HIHSKW61YG2lpTJc+wiUbxh5Ho0VPEZ9QgNP1x1I+uM7je&#10;elxvGl0PkKiw2z3icHyGLEro7oaiKFAWClJJSGXjuo3tFfaHPfb7HQqlnE69HJnfgGVgaG3Ny40G&#10;2NBoUDQlspYBMaT6Umtw06A5v+PWXGCMhpBy7oVK2wtZHzT0x3lT53NsXrsMCE1rSsBOlimh0Pet&#10;m8hxjc9R5mkqUHOapEhIhA1se+HMbwkIGtmjpIKyJplghu41Ok4XMkIIwEmtwddLZIZgMUNvQua9&#10;JekI+Mr/EdttLPgmPcbBYNqPn8xOA9w32oRNQrSg0cR+YJGSOzMMm2Cs3DfmFUJYs/eux9X57Egp&#10;nQxSfK8n9hIN9yMR9+hOEkgyOaa5jm6ys0TprxFo8zmyZHrux1aCgLGdv+Dc4URFsEYISb3XYuHo&#10;TQQuFfF3n+kb8uwUgJ3zuLgn/0/nLByAYbO9LUKNX0LUbKE8u3aLHOeWa4rJQMNnWpJJysXGrWSn&#10;JWLSGjnp3meSeu73gthTLPSBeso3axKa3EsN4ayETirnMuQZEAvsd3v8+OOPuDVXdN0Nnz9/cVO2&#10;BOIhvopVGYutWubxs9pK2Mg1sFJ5Um7ybQuwNa8QeCZfmZomyMWRXG29JRdei59LZqj37J0sSWlt&#10;yhfexCtipj0H93DIOdaIgsHaiEDYLetqqc5Yqv6C342aNnMg25M3Iywib2vTP2uEqJBslG44+DIr&#10;oT7rBE5PZUzmuY6s7lDqxVfiygGIOU+S4VZyoj5ak+TKThQGnZ3tZtax1NyMkTxKL+Ynp3O5VMyK&#10;mshIUR7mXVfSvH5jbM3dT984fZPJaXAv17HDXL2TmvD0c9fhFozkWk8+0/8dwyZoAmo9SORi1Lw3&#10;RjvSjgmkdvw/7Ek52XUjA3nPXKN0jVgzVyrxQft0w2drHL4LQ16MHTR3y838XCzVMz1TMzvncusu&#10;FnKYX8c0HZ/zQvq7wPuc2/1S0rvE0Fhj2uSS1BQgmQMXtjB+tjBQtpqGTeCuM4NwjPfBKISjB0hu&#10;9FNKCSUlRv9B2LF2IzT6rsf5csHb+zvO1ysAQr0rUFUV6l0NQYS2vblCuhu7amN3zRin29ii7wfj&#10;VIIqFCqUoxGrlBJlUWBX16h3Fbq+w+l8RtedoQqFtu3ATGg7jUJ0ML3V9u1uN1yox/ntFdf3B/BO&#10;oIKGRIdCGOxKgX0tUSgB0j36tsWlueByfsPp9Ib30zte3y+4Xhr0TQfuDdgMhScBqoIoKpS7A3aH&#10;A/aHA6r93urZH44o9keoqgaEgmZCz0CvDW5Ng/PljMvpjLZpISCxPxyx2+2w29Uoy2I0fGTyuQYT&#10;mGuDvJjGlRyT8XbrcDlfcT6fcb1c0Nxu6LvOunvroZPITiuMQaxBxuCNgF1V4fHxER+//wHHl2eU&#10;QoCMnWSgYHzGHvhFWaLe7bA/HLHf24mEruvsWhnZrJgB0H5nc8tIuzcsFc4687c12OIX9xlS24yf&#10;p+7tfIwdM9mErYfALC+lKa1bj0+J8bEMy9tvnuQLyjnocG8hsa4NyxMw6zGKA3lonpgcWfkecDIx&#10;9dnJFLCOwoRn0s7n2WGZBqdSR3EeuE9qGW4E7ZMAyWhiE+CsLgaY8Z4OyVBvrHl409zs1FDTWt37&#10;3z7h02+/4e3tDe2txenthD8+vWJXHfF4eMLxsMOuLlGUEkVZoK5L1HWF3b7G8/MTnp6eUZWlA2gd&#10;SDrIpLgGrT1r2Bps8zTOPDQVxiTQSXqRYOx2Bfq+hdY9pBQJ2cq5XqZx4K2YGUMioZuNb17ToVzG&#10;ADwTpLJTZn3n6dSLyXfEF6cMYsYAXPP0e/MEnsMRcaLAnHyceGBGUZToS+3ivQ7YF8bYhrx08lMc&#10;3ZCQwTMHlOx9jRRy2S/uOcHk5gQTKdRgDGQ6Y5aLN8pMQyM5AkTtuK4F+6WQqKoat1uLvrdTZkrJ&#10;abw20nj0eqSTPQGlx/jjfZjLv4KfW8sf2feFocAoM1VqbgGPc4Zy8e8KElY7eNyD27fIWq6aj/k0&#10;axDTwlh66vOvjx5vnxLIgc5bAMO1ZkIK+AhkjSBcU054xsE0NTc888Itn2OLNNsSE9wng1i5MrP5&#10;3q2BO0vrIs4DUxrT99aBW5ngS+t4kP4ItKNH75FpnwZtl4B/cb/R5fr1GjC8+CgEDg9H/PTzT2ia&#10;K7quw/v7CczaTbi6BjPFvNTtIPGgHZxqWNwDVm+tr7f8bM4YMIzHxsvH5+DvonHjhhxg6dqWp/tp&#10;9IGJNeuX6vwcGWbNwDwGg31i0vT62+P7XWvH82PbWmMtrYWAsZ/FYOCmytbXKhYYsX4s3BqL5k1c&#10;TwOdM+bOnmSw083xJhgt00hnYjFN7puzWpB4e2MtGRcp/9xyhBlKPO/5fUXaGJXnwHJ62n5BhoQ5&#10;qgkH4g5FxvAhG9/T7/QaWEPMH3yz4lx4qsMo09DdShS+BzSOp1UJlI0Fi7E2wlGCz2AiQ1dPy36S&#10;9onAe+cxZyW47f8BMak/aG3JXGaQfZ2kdSbJ7gwW6jWklnCLpfse54ghv49XG7l34Tipz8HL0FWg&#10;CIE0Kx7AolH38P1RgidxD2bYuI+9JBpe904O382838I+X/teikWyZgqSe/0YvLs3sdkCyq8F0fhz&#10;Wefn3gIqPDDZ4Lksu06YA/XFYD4ohdWPlcKyvsHodY+2a9E0DbQ2IBJQqkBd16jqGlJK3G43fPny&#10;ire3V9yaG7reMjFtwWZ1meGAHhKEsrDAf1kqgIC+swa4WhuoQuBw3Fuj1LbF9XrF9dKAGVCiwK7c&#10;4/32huu1AbTt8BnTo20aXE8VuvM7ZLfH475AXVYoyEAJyxLvbzc0lysupxNO7+94f3/D6fyO8+WK&#10;c9NBdwaCCZIEJEkIpaDKCmp3QHl8xO7xGYeHR+wOByuLU1ZAUYJVAQOBXjPaXqPrNJrLFaf3d5ze&#10;39DebiiEwuFQYVdb0F5Ia7LITnNLOH3l4UAftTQHKQFt0PUdbrcG12uDy+WC8/mMpmmsFr2291YK&#10;axYMM7mXk0UswUZbVv7ljNv7G/rmCjYdXn74AUpJgIVXVA46W1aGo6wqy74/HnG5XFwTJj7seZN+&#10;Y3Y/+ckbfAf3bUlhtkmXY0IkpFnSuTAlDbfWGOeL4EAIp2Gr4e3ckGs7myH/Pd52Hxdi4brGP4Ix&#10;QPYY4yCvURYlXwOTdjCbzCFOox4f+WficB0iRI54+bDaKiOQY5/m1sHdsgFBsuQ0/JjQdT3atkPf&#10;aXRdP8aD5mYbqF9f3/D+dsL1fMXb6yt++/UT/vj0B9pb63TbJZQk/Onnn/D4tMfLyyMOxxpFqVDX&#10;FY4PBxyPRxwOOzw+PeLh4RFFUY0MaxIyTLxNaFgE9oyfYL/PbEJDIdMBAnh8OlrNfPdITILFFSdj&#10;xhiQlKFPwAiE2+bGWi4SmI1uMINjb5xcCDWes4FWMdGS0tKUnA4se5+ROxZ/NEnoxMAgAdLdYyKB&#10;QhXoZTea11ogzhaAQhsI6Zv55SWBBmBttoajwjAvH0NuEotDk7qUXuQgsBQ1FcbmtGFfy8vJ9/Do&#10;mcHGwJAF7wuXR9gzsLNTccIzbPK7QTG7JWKE+f4muT27fO5wVvd1aPzE+vS+eR/PTI6xmZG8DugO&#10;VyWCz5kax82x01OM+0VDrkyRulVyY8t5v2XyLacfnbrGtdohWXB7TEhfFsc/6wbTdIAhUg16nhqA&#10;W4vEpTxr7ayOr3sAKNZA/Hu8wFINsKWmyD3TaffWVuufkSLzxXDaKDxLpkAej9+vMdXXJk/nccPK&#10;sg1hTMoCj09P+PmXX3C9XtH39uwfDAnhYiiEZ+qYWC/5db+cJ8YTwFsbX/foyq9JJK3V+imJrO0N&#10;k7yu/ZJh8/K+m877e6dBUk2u3PTGUDMFcSqTA6WucU0qZR3MStcl955h2YldpNjxgyzccj69tSm6&#10;FP/Wrt8T0gzYyrP14f+fOdLHnyaNl+rM1ATnGin0nsbrXbGfsVi/UCQjNN3jjDl1AAVQEMPCa5j8&#10;1bJZN6fKUAo81MJCfC3P2GBAvwIIfxOJYLh/tG1NzqYfvGgQeGG6/DqWmgkZ8nEtMsndaANoJ91M&#10;Tv9+wB0HE1sftJ+8tBI5nr8eIjPxHEklVXPPgfuISIb7mi5bJKQorvv8fzM74gzSk+S0RPzZKsUb&#10;yi77920W05a0ZhESiv7h4P2W8dHNHZINzJGtScfWQio3MRB3Ib9VQmPomPWdk8uxgrIgMbhAM1jb&#10;TdZ1VnNWSmnB25GFa5ymrmW6d20HIYRlnNcGQkhUdQUAOJ3OeH19xR+//4Hr9Qo9vnYPy6YvoJRy&#10;JoaAUhJCCuz2NR6OB6hCQmuD8+mKr19f0esOQgL1rkRZKhwOB1wuV0glsa9r7MoKxIwvX77AdBpG&#10;awvM9y3a6wV9c4HULfayxF4pkG7RtpYB/34+4/R+wuV0xuVyxuV8RdPc0GoNA4IgCSGtCWNZ1Sh3&#10;O1SHI+qHR9SPz6genlHsDlBl6cxnBXpgZNr3nUZ763A5XfDl8xecvr6ib1vs6hr7wx7HwxFVVQGC&#10;0GkN7ntIQVCCIIWVKpIkRtBr9AXQFqy7Xi84X844n864XC/o+m4s+IWikQ0L4218MZmaSSkAJcGm&#10;h26vePv9VyjhzIDLElIqDzibjBEFA1IpVHWN/eGA/e6AW3NDr/tEYDXZQnGp+E/pxKaaVVsCal5D&#10;F1mANB8f7mOgpAr8LGuA72OuxUjgtzC85mZt8fTWdtbMVu1ha/YpRsa0d0qMjFSaO/UgmbNmdTMn&#10;Vvfw78Holchy2HgwqhXBi20C5e953n4xMBS8cWzfyvJhZlyvDU6nM67XBm2r0TQtTqczLpcG10uD&#10;19c3fP3yFefzBefTGa9fX3G9NJBEKAoBKYHnhx2qD0+oqhpVWaKsChweanz33RO+++EFx8cDyqpE&#10;VVfY7/bY7XejdE5RlBBCuXggEBr8sccIEq5QDdlvhjViLRwr1aVBQkKphF8DjYIUafmLZJFvX19A&#10;LBhoLTPYFoEXB7xLJcEg9MaaNkmipKHUVhBuKiIoAJRCtshwL2lkp9gpCOUA4Fl0sIm5iMaQI0ZG&#10;LCHk611O2vlYZLdM54UJYpMP3o/r3wcLgoIXY4JPoCQjZyQdGLZmyFKiqip0XYe2bW1TSjnpPTYh&#10;5yo2/V3oqOZytCV5Q17MNScN1i1A51rj9F5JtS3TnEu/66+NpVx8iyfUt4A6OXPaNSDY/77vT5PT&#10;VV0rELMgk9svg8Zr7ANBFAIYufPCZ/mtTW59q+xPDri9B1DYsra2gqVLdVUqj9zyemsSKEvkg1TT&#10;Kvk5Ges/s7ImY5CV/CYj+Uz/oZkgUJQVPnz4gPZ2Q3tr8euvv+LWtOH75EDURLfunumWe/ftFlB4&#10;q1TSmmzTtz7re/ZOqgGy1KRYakZ8639rtRN4Thi4dx+vmbImpYt4Gxi2AP1PLxP5kW19bksGxEtx&#10;cIs3wbc2XdZea824O66LiNab3avNk4S8H3/rNaYKtWBZ8NiYHqVSgrpz3twfc0PKX8MoRTXIKgbo&#10;KGXA39EyOJKOonm9z4mJnWlsIrkel+7/vX49sRQTLeQom6TL4Mllm2mSdQLvp+loX9ZmII1NRCwe&#10;dfC1gdW911YW1RiDXtspWPbB/0xOFZzplPA1SXiA5ghEKdJcCN7zZB1855TmJpPy5b7mfK2EUNBs&#10;+sUn9DDncKXh3xTIEy36JS6s1wEn3BoR1N9zgP2jf2+LbmSqG741edkKOOYBvWS7MFysjnnXacvK&#10;ZDCEkIAYtIgZuu/R3jq0bQdtDKTTq5dSoJcKTXND3zPIma12vQYx4bg/jIzHXmu8v5/w+++f8Pnz&#10;FzTXZmRtD523cZyDGMy2qJbCgtNKSux2Feq6ghAKu2qPvuvx+voFTXOF7jtIaZmgdV0BYBwPe+zq&#10;EsdDDaM7/Pa339D3nTXi1RrN9YLT+xsupyd0tUSngK454+3tKz5/+QOvb+9oLpal17UaXavRG4Bk&#10;haoqUFQlyrJCWe9QHQ7YPTxid3hAdTxC7Q6gcgcjC2iS0GTZhpqtJFDf9WibFuf3Mz7/8QVf//gD&#10;3Gscdnsc9gfs9wcUVQVIgZ4NdN+hJ6AgWKPagVXp+QIwA32vcbs1uFyvaK5X3G43tK2dbmA4sz83&#10;XktsbIB23VISNPE5B3M0JQFjnwH1LS5f/8Db5wOqwx77ooSQwo7eDvrFsCa6UgiUZYH9bofdYY/3&#10;0zu06b2i1Ix6z2t7Kcz7OGOmQ1YLO9KLXUvI83udE8SFtCnpHEDjINFgDh3t413pyaeGIJyfrHia&#10;fuQx09fH6Qjz6B/oUcyAj7x0zreB0tn7zJytHXxt7AmQtJMzBAKkN64Y+YmxByIa9obJiQICrWFA&#10;jCy06QAUAFgIxOab/iGV11Bf/s8H4XNGw0u6zSkt4ClRt/vqdmvx7//+V/zP//ef8fnLO66XBm+v&#10;7zifrrg1HZrrDd2tgwBDSYIUAo+7Co/PR7y8POL4sLNSOFWF/X6PerdDWZXY7Ss8vTzg+fkB9b6C&#10;UgWkVFBSgoT0mlvkgcYcnj4eY4OGP4K8ZhBBkpwKhhE4VTZ+DSwaE+pvDn0dcDoxG4FurW1yOej/&#10;+iOFyI2h+40qP8GNNDDn5SVICMjC+pSMhtyuOQ5O76lRN57DBueMCUlh/BzWvRAEM4zMmiGuu3vg&#10;ZNWInNwMEaRU9swfEvRIHia3HmOQdkjWt4Aa032dZBeGsVl/MgLDhAw7g3RBkSm418wjz7fEY32O&#10;Caoz7y3KAt3J+r6UVTU2oa2bBiXjvs+GpGxT1KX7CW3rdG5IMyCFV/LILQVgUo5l4ef9xvca+LNm&#10;UrdmGnoPsLvdCC9dQKUYTjnQd8kAbgsxKJYH4IWijnlZCnDpMyxp3N9rzLtEGEhpzQ9fT00eJQ34&#10;4OvGcgw7ZwvpLUaIaw2mJdPorfXd1vWXY/bdS1pIPZvgvgRTQZh0uWma+LTsVbJG2wIQQmK32+P7&#10;H39E23Vouw5//Pa7nYRlJ7UTYZ++KOOS7GsqN/QnguLpjC0NorVmSBp49swLkWYmrgHLW2JfLpfb&#10;QmDJ8Vwg1AAAIABJREFUNdjW1vg9UkJrTYG0p85cVmXrfbhHvirYAxyCQlsbPLPIQT4YTJMUa1bu&#10;NC05sSW+/kP/m1ssJH0Kl7T/R68isvn7WEt78olb19JsvdA8G03WvVhmoPhxhKIabNZ0GR9wrIvP&#10;AWktYM9TRDLZ0HQey95Iuz7ViAkkaLJ71HnBOP+wAZ8Y/QjI80cZ+wTz5vzdOOTMTzlh0M3pBu1c&#10;Am56jZnMmy9b4ySt4YH0kwGtrc4MY8QNwylwC9xrbZxEjtO5N9YDbahVjOFkjrCsZMBZs2wOpnJN&#10;kI9M+FPc5HBnaeQXkQP972n6pUItJ/CQaQKTZvni4FdD5OeSHOyFdI+MgporJr3ODKyDWBJoAobq&#10;FBtD5F3gfTxOlGMz5A66LQyP+Oe3jFXccxBvSXhSQA7PEhsv7+NpFNqwBe97bTWQjdEA+rHAN4Yt&#10;0Ny1aEczWwvow9h6WXcaJG5Wv10bdJoBIXA4HLEvCzCApmnw+vUrPv32G07vJxjDzjTOgmRSELTR&#10;TpqnB0sFIgVmAyEIbVMD2kC661RSopAKutOWHf9wxX6/R1Va/eWmuYKEwePTEY9Pj+iNweVyxedb&#10;A1UqdFrifL3g0++/49djhYPosReMy+kLXr9+xvv7O67XG/pWw2ir1cWwcjDlfo/6uEd12KHa71Ee&#10;DqgOR1T7I1S1gygrGKHQQ8C4wedBW173Pdrmhuv5gtPbO14/f8HXP74AzPjw/IKn52dU+z1EKWEE&#10;oNmANDmpHAcqCgkDgjYA9daUT2uNru9xa61kUde29l660SMlpQPVzKAq4FqrcD/jgrfreksBSFhw&#10;0xr3AWR6cHvB5csfuD49YX84oigrCw4RWWjNjUQJssBgVRWo6wqqKNB2t2jPmcDtwtc7DsxoBwam&#10;A1d8cGs1SAKbu825QzJgG8wYI6nXJU91gcJEc8R4fKEfZCBsC1qlWrU0KxIp0AaMK6vgAB/bpTQW&#10;WiDMDs5Q596PNXGMQdS08FUnomZB2DbGzNadh+R7AuZ8bXvLtDWheQ7zQLwekwbvE1sndEJ0HZix&#10;L8Ln4183JUfY1gzIcyy0mFWfYkjE51XKLDWUCxqAWCuPYjTwr//yV/zzf/9fuDU3sGEoZT1CDqVC&#10;eayx31fY72vUuxKH4w4fPj7jw3cveHg8WpmzqsRuZ8H7oiwgCwlVuKko4c5H7ZKg3iVzg8wJxChh&#10;5eu1A3aSy16PhhC2STu8HvsANygAqolE4FFgyARJf7w3U8mcceBrnOwzwiI8nHTA1BmIqi9C6D8R&#10;ALMAIAFVllCqQN/eJr3hsaXE86nmpO5nYrLPJOSW3MazurkDQ8ZjbwiyU2BOXcZOj1lfAh73NCX9&#10;SJbJBo6hRAahPJpvoDQHtWMtfGPsZ/ebmeNzIJ7OruFjChpzlTGxHU18RbB/jBBW0q2scBMNmusN&#10;Sl1t84IIDBlIHvnSOHMm2hSfg54O8YDdJxPvmIEWn3n+ElsyLbwHrLyX7bzG0NoKZt8LKuWYjfec&#10;7zHYSF5RNLsPtEy22dIgiD+rlcmazF1T0wYEDn4uBr7ZO9+XmO9LwN8aM3zTaPeCFFmWkESAGOQp&#10;RjSYvbFuMRZ+uYbA2npdA+5Tz2epIb5F79mXS9v6/rl9ti6d4u8HHn0PfI8T/4jg4C/syUs4c3Sp&#10;sD8c8NMvP6FtGvTNDV8+f7G1BQEEOcYfgdDbcTgXU6SYySyQonx4iIvTNFUqjq2tvWzOHiFXk0wE&#10;jU0OxnbZpByIvAbox/t8iVC3pZmZ8kpZI3LkGhNLJpi+9IRXZM2w+y1Nj7V7lWueEbZKaHpg48CG&#10;pfm1+jKEi+bvMfi9key1dDZsavBF2DiPRqd/xxSCS5IECWcWOi8V035faRP5gOUb98hizlcEDnoQ&#10;n4+Iz5+lCIrDqVlI09mR3vs81eLslf+U0QnPmbF6ATOhJrShYxRhfpOLSXBj2I+jFCnp04b33RYo&#10;ERDwiIKHMlvPoCSuYWuBofk1AcEDWD8y6rUjEo3ngjOpNVbiVDss0ZhJ597WdPbntfa8NUePS+vD&#10;5evaIyLJ5WPcBNxnG6azCWGeSFg8kbaEEBYQD96EZySMezx3Umbrk6QpTRMgI8t/+my2pgF86cqg&#10;rpzhLr4UDi+QAaaJzyGm0nAvIhLY1FDg6WuUiAcbiQl3gfdrbsNLwTLPcMTm14t/bk1fb+0aht+P&#10;E6H0dVCQ2E0JHXvMU4Y2Vu++173tmI3AgBk7YX3fj9q4g6ZV1/domsYalBZ2g5+uDc6XBq02ICFx&#10;fHjA09MjVFHgfLZyOW+vb7g1VzBb8F4VEoUqLcubrO4VjIaGAbOG1hLEBl+/AsQah+MOIIFb0+Pz&#10;H1+sqWJ3Q13vwLCme4Uq8Na+4cvXV+z2NR4fn/Hh40d898P3uFxO6FuCEAb9pcfr+xm/ffoDB2FQ&#10;kcb1/Quu5zd0XQfdAzDOoLdQkNUO1cMRu8dHVI9H1IcDqv0RxW5v9exlARYSLQkLrntjR6bX6LsO&#10;bdOgOZ3x9ffP+PzpEy5v7xAgPH/4iA8fXrA/HgElYYig2ZoLwhgYAJIIQjOoN5bF7u6X7nq07Q1t&#10;10Gzm2JwAZEAB7aJUd4oLhblwDIWEkSAFAQJAjl3EWJj/953AGt0pzdcvn7B4+MH7HcHECnoOPEb&#10;WAFKQBX2OU+dPltUDBmN1SmG096cWOyx3h9jMEcmq8k/njw0Mk5jxvvWeLDG7kp1eokoo9s4zxin&#10;M2k22znD7WZW3wlGE3OeMTO7Jg67uvFzmjrQnOxkh9PTc0ZpyEoO70v6MHEHFCfnG+YGnjSPYX7B&#10;NJluitUCm51cyzDKJ3ztYEFT4htJA1H0cJf0wLcWqEuFagogSY9de68lCBISdV3h4XhwsmEKOyWw&#10;P+zw9HTE8cHJ3VQVjsc9jg8H1Lsax4cDnl+e8Pj0iHpXQykFEmKULwINJtn2HNC927dmaqAYJz1C&#10;7mfF4E1g3EyOpHFfTyOxIgCihyaFcCzrgDlCfoK6PHK6yVTRb0ZxHricvk/pRDiTrFk2A6EsSxRl&#10;hb5rvXWbmMahdVZijkU1Ky4HBpPxdLSFgFQFipItWG0YQlnWPY05xZRfMO5j/Q1jyXnbpZBIkGIC&#10;DUC8cNN9I5uSEiPXHsN+bBSNDWgxniU2xhlooyGFtPJOdY2maXB6P9mJvV3t5VXzK5+PsfocVb/Z&#10;5xVHJn0OJe/d7OfuG5se8sPkZ81ox2/V+11bA/cwve/NfddA0SV967hGnl0vpzVN13T2h6KdMW+u&#10;2nprWsMpAD/PIAsjS04WISfJc48Gfiw7kAN34vdLNZGDvzPGCSm/gZfaB6n6yAdGQ2+SdRA89/0t&#10;2uM5Xe9c4Z6rwYbXjqcTNrGzwUHTZiQujBPJy7rPU65FXl5ENscRAsfDEb/88jNulwtuTYP30wls&#10;CDwABT6/YzDlXI0NU3N2WtMxwHL/JM5iczEymiQKTRZ55Vlj4/dz0/Lx3l2SMdsK7uT25lLtsjaV&#10;kvMgmaPI65rFW2J9bvp2LmlHWUB0qWlg/dxMmnjl11I5n5W4stqg5b7Eft969jGl8eBvNXkeJRm9&#10;2OjLvCEhE5lq8uf2QJxdxyxt4gmwCwg2wTOIyGPRC8/IEIlp+tlaJUpVi9ukWBOTJuT7keTWK92x&#10;H6LJs7jnyrOaG8kJifVDHKM/DlZIvz5YPZmrz+VfRyLQAIg7vI89EN44rzLy7tmodc9WVUIbA619&#10;tj4m9r0jmU669iabTywRF1IkjyyRxb8H479jk3B/el0EDYF4ivIe1r2P2fqEsNH7jAIAJdmbi30i&#10;c34OE05DSRKPj5OE94uCxv/M4JoyxKP4b/QP1rxf2tRLOpZbzLTuPdxSzYBvcVlfSjam4s1PmnnG&#10;0Jw6aWbUf+373spIeNdhx1y0Be2HApMIYihMGGi7bgR+27bD6XxB03bQDLyfLnh7fYcqCtxuDT7/&#10;8Qcu5zOM7iEFADmMhmgIknbTkNvYvYExAlIqGCWhe43z+Yzb7QrdG1wuDV7fTng/n0DvhFvX4+39&#10;hLqucb02+Pz5M9quwfv5Hd9/9z2EUBBC4PHxEX1XQrcVrhK4NSf8+sdXCN3iIAHTXqC71jYXhEJZ&#10;lChUBVXVqI5H1M9PqJ8eUByPUPUORbkHqRI9WTa8YWcYy15w6w1016G5XPH++oqvv/+O199+x+10&#10;Qq0Unl4+4OXDC3b7PUhJGEEwQ6Ki3fOUAnVR4nA8QhUltNO1112P3v0fRoOcpjKkdOCQNRceDG+N&#10;0dNoF4UamUyw7vWmB2sL1nN3g+hbkOkAZ/bbNw1u7+9oz2fw8wuEKrykzMoxsGPK2uaOglISJAim&#10;d9riY7dvAj1YOwAw2Bc8AvSCCERyLE7MCF5yEErYa3tv05lDAqT25TLMDMDO/fwcvPeICO4vFAVn&#10;nuPWETDuvyeP75szxomvhwO4KfgN17E10WvGumkpAJ9n1x0D90n5IJ/pEwC0w2Fr1+mUaMVoOqLi&#10;kMIkQpsQVAGsuXPkuG5MNFrGk2t9ChjZwq77VgB/TZs1TmTCcy3kj5MAilLh8emIP/35R6C/oZAC&#10;Lx+e8PH7Fzw9P2G3r1FWNfb7PXb7GqoooAqFsihG0N4mdOHdH1gYljUxPQfhmM6CaRC2mcCGcWLC&#10;7VOa5wgpxtkauJMDdJYAFXh6moNsjd+2ygKlawSoeKl6THQIgipKlFWJ5iqcKbyN0cKtdcI2Hek1&#10;w7CguehY504R3jVoAaUUTFFAO6MoIQRISUuJ8qSKcv4OfnNitjdGLICCOOI3waZYmpdhSb7nIBMU&#10;7TUzjPEOTVzhAL9xRNRj7TlJICJCVVcoyxJXZ+QupURZlXOqGSGaPgrHuO15l2hzBNYEc1+UsBGM&#10;7KTFt4DxW4CGe7TFc6+zVcd6mWSCRc+mVNxLNTGHokRKmWT5+ibOWGzBretmT8yp6XV9/Xr2QM/0&#10;5C+c5ivDNx2eAAYxYzTPNH4XDGXX7vtaLbTc+F4CGyOyxexZzUfUU3vCL3bXGuWpAjVXJ90LIOca&#10;HLlJiPwZnQEfAqR58mwJcKDA1Jtn05UpgHmu/etyIBAeHx7xyy+/oLlc0fcdmlvr5CZl+npAM/Bx&#10;7X4OryHlHGT5e0DtOWMcAQN3OH94I5N56TluIfOsgdZr6yy1n+frZ05U2GqamAO3ZkgMY3Wt3kOC&#10;WjZDR7JxutaoSO3JpetPav2vPJPU9ESuqZdi4CZJOKmuwUKTKKWokAYnQ2nFWeMZy74ri+sSadnE&#10;CQClQL52C+bGYMAAhnhRzib2rAq+F53f2XWSvd9p8kgqrk9eWfDqUWxq6CRrB57kiP2iirHN8DSU&#10;5cvnSlnfpdkOcD/Lfu09YbXGWHww9LbSjmk/gQHGAL1mD8DnCPBHYGjb99qpexCWDH1z53fK2D5H&#10;2Msa02KSxhnIe9kpvTsJI7n4n6pdU3FsbcJwyQuBCIt50VKzmr3GBnham3FfN1ULbCXvfLNhbXzx&#10;uQR/jf1zz2jdWmCbHmIa8Ftyi18PHOHPCDFdM3kdKa01et2j1xqAGNnPVr/KddMGE4oBkCACQ1h9&#10;c4YzbxVQRYndbgeSCm3bQ/cG729nMDO6rsH1cgbrHmANKRXKUqEolNO1dwcDW4kZ60xtGf91WUFI&#10;KwkBZmjd49Y0OJ/POJ3O6I3G6XzBH58/oyxL6F7jdH7H9XrGr7/+ir88/RWH/R6SrIa+rCqwkqgK&#10;BW52aK8n/Pr5hL1kFGSBdwKgBLAjgX1RQNUHyIcniOMDeL+HdtI4rXbEGEckZ+KxcGHD0J1Gd7vh&#10;cjrh6+cv+OPTJ7z+/gnmcsFDXeHx4RlPT48oqxK90ehvDC0ILCRI2lEeISSKQqHe7/Hx++/w8PgA&#10;MKO5NrheLmjOFyuV07XoTT+NlrITsBCWeU/SstOlEJDS/hmZTY4t1LbOyPdywu2m0bdXUH8DmQ6C&#10;nSN416K7XtE2F+iug6xqtyZGB79R0kBKibK00jlVWaKl3t0vMfyYB/RwMA41mCGPnUVntkFu9Hoc&#10;M3KALfG8e5pkrCDULx9kJeZ7MHRbtwBkCliPg7jwii0O2XSzAyFMmOYJpsCc7T4BSERLTQPv94iC&#10;BsJw8BLNGfahYQ97TYy428uZniwnY5CvJzdqVPtALonRnX4cgObJsd64rv6kh58eDSaR/t6YHPpn&#10;AYnZ/ORiMp7QgN0CXOXi+pbmwFKSHMyouORWFRLPL4/4P/+v/4w//fQdikLi8fkBj08PqHc7qMJq&#10;1Us1yZb5GpLajUsOjAny2O7DOOXQ/AANUjkYwV8azYYF4JqZROlEJzeNFn89TtKk81JZuu8zs0ma&#10;pnNGfxWfk5I72xNE/wDQwWRAO9MvJIKQAkVhDb4HsDk1ArklWcuBnTMwByFDTShpmwXMgFJAWY5y&#10;DJxcp/kR9FwuxICdxIgaZdPP+zeTA2ZmHENmSSalgXAhROB/MBY3lIimg7EuEYqiwH6/R9M0uJzP&#10;KFzjSkjfk4K9RnDAmcuah4exhpJmuonKDpyheW1hn68BHmvJ/D1El6X3vFcz/h5A2f/6sK9HBtNK&#10;vA3OAsMWQACSsmPT1Er+/vkSHTPD4uhgT+0VM8ZQ4ySuCCSdzFP0836dMjyj+Gtr9/iepuBWD6/8&#10;19hNYc29Oux3DdiE251HwsZgzu7yGhh7fnhssZSB8BqInDtv1wD9e9jOKbAtTbzysr1A43aYHeKI&#10;OJLI5bBtijQGJSQYSim8vLzglz/9gubW4NdfP+HWaetR4xqyIQi4zsrOrRUh5Aj65ADhfFyjRdZh&#10;GnRcB/637pEUMLvUxFmLoUuN0bEuT67pbVJL2Xi3IJuzBtJ/CylyFXDf4j9B4QQIB1rL689vq7F6&#10;DqDfep83PuhV0+clk/mUOa1xMiXGmBkDPQeorU1MxIanE+kTsxyPMjFhaYLY1/ji3HVzCHTOP1P+&#10;+QS8OuJAejeaS89+9uTeD8Y+tzeXwJFeDofG5ZRZy1skvmKj1lye4U+zxl56Yy7Ednp6er4WlzEG&#10;0Np4ddKkcW/MlK+aQcfeTMRL4+nXD2z7qYbT0Np42AVHWAPPGvdLJIKlBmVy6pHhSbpN9y6eAuDY&#10;jwEbjc5nIqqeZKsxs9wtFy5m7+URIvL7jkYj4ZjglGzwDVr5/vn5/9P2pl2S60pyoDlAMiK3qrtV&#10;3bXfU7d0NKOjM///R8x8GH0Yjbpb3Rq11G+5S1XlGhEkAZ8P2BwgQDLrPdU5dZeqzIwIEgTczczN&#10;FpMp7Xy+veKQzwbvX8us72XnX7upL4OfxCUqx2xWt6s6Q5Oz+LUDXC1YGncAGJjZ+AeMAeio1rDs&#10;fKqstcn7ygNqs7WAsSANDKRwOAy4vr7G1998hcs44eHxGeeXCy4XZxVA1wO+eHOD08sz7u8/wcLg&#10;6jCgG4ZUoBsF8upuYwzGyUBNFoehh+UjVKfQeS/kvu9g2eB0PmE27t/3j/fxys2zAdsZ59MJL0/P&#10;uLu5xddffYnjYYigiu46YDhiniZ8fHrGx/EFnQ6+pQQFg8PJ4nhkXBuFoyX0lwnq4Rlq6EF6ANAD&#10;6EGq87YQ3uMZfkRmnHF+OeHh00d8/OVX3H/4DfP5BUdNGPoOFzPj6XzCM9iH2ypYrUFaA0o7UkT3&#10;uHvjAPi7u1t8++179EPvbHhOF7w8P+Pl+Rmn0wnny8VNURh3z4IKkoige41+6ND3PYa+w+EwoO87&#10;KO1V8cyYxxHjywteHj7it3+1+Hj6BOYRYAOGG5my84x5vGA6nzFPI4agJpfeylAAaZDuMBwOuHvz&#10;xk1qXCawdUFacXMJlhvWZqC324hMPsJkAcsEzR7Cj6nnJpv8YfIa9+DqYZN6n4V3HkOmcItGC3kB&#10;6fbc3NczDywsRt+jhzw1dB8QGy5n3u7Ln7VUsS73kTY4tChMhAqxbtWQ/BhLO4fy63PFCBaK/Rwc&#10;sllTkhLPk10GW1EsMWVFwGw8eK+QAbml8rE8oLIQ3rA44qX2xbvlSoDXepMurRG2mojdIb6Vs6h9&#10;ZoXvU2IdOWupm5sr/P7f/A3mH7+F1oThMKAfetdQI9lLRRApjtsnn0IbH6g03RLPBRtCxgEoYXPg&#10;Xx8MqM5b7mhRBPL+z7cWFFRahJTg3pIYyKd5lkrJcu1ue2znqi7KPFdDIUTsYnl116Hre0zTxRfB&#10;DB2KR/U6hWjL0iIr4Hn5HLBQiztyhfLRUknK8bp1TE3ZJ/cWrhKOnO0BSxCu9BSWHRNlxeXimQrv&#10;39oscJeEGyuDHGHpCezj1RHHqyPuP93j9PKCm5trT2bViN7a84087FE2Cowqo5qN62awPa1br66o&#10;dGrWSltilBp4v+aD27r/oSGR70EJEFCGOtbAfpYXmrBUxnEblJU/S2uNrZOQwZi9bWBY/62AumgD&#10;XXnGUlg0xTyP8Ppu6gPiTK+Qil58QJTgBXa+iJvAU02pu1cFWzu/Xts/7QH0wj8d+WsKSwQSwgNn&#10;CcPCcogEAeCe+aUVWQvErSlXy+a9nBhaU9Wtff4WqV/a+S1/jtgPo5TA11obtkK157K0FWqKufxU&#10;HCngcDzi62++xsvpBafzBb99uIexDFXajtCS2N4P3AtPX5Qh4zlxVquPy7yTgtpdBcPTeYzd/foW&#10;sP0a69yt9bNLmf5XAtDXAsc/B5xeA4X3TLFEYpRXMBqx/4bplD1ZE5vTexv3bi/g/ZpgbezEmvbY&#10;82T2Gxn5q5ae2ivnRovkS7VjHlZdq13W9qja6yulhP0ttwnYjcyFNpcolXStd5kstlYD1wswFcQ+&#10;BHzbxnBJctRtoliIrWpTVLWaIxONYd3OK+aHUR44zMLDnGWwrLEizBQRpHd9Fon63bkzhBLXwYC+&#10;R/e9oQPsbQTqo9KeEUVfSci3v+6QE/YS4C/r1lpvkmpsyuy1ws+rTq7tIoyKjMIwAcxLAL9F/i7V&#10;87XnghdYRmstljli25tgG3Pm/B9/0a9Xg/erwTev8IhcZ4oJ+CyGtg7cO6CDV8mDteJ1q/gLD7Ax&#10;BtM0Y5onzLOJ/sNOCM/RhsL4kRgr1LPuHRooa6G0xhdfvMEXX7zB1c0VpnnGx4+fcP/pEQ/3jzif&#10;RyhFOBwOMPOMX365wsdPH9H1nbdp0O6hHmfMPvhwNhbzPMFaxjBqzPYaTBakNUgzVEcgBcxmwjhN&#10;TjkelT7OAkBpF67YdR2GoUff99CddsEZlmGNcUD0bPE4M54eRxhj0A/ORoLAIJ6g6Qz92xNo+AXc&#10;KaBTUF2HrjtA6wGK+gg+OjGvQqc0COQDas84Pz9jfHkBmxmKLSbFmO4f8DTN6D49AN0A7nqw7kFd&#10;58B7UoAFDsMB77/9Dl9+/RWYgcPhgOPV0W2k1zNu7m4xnkdcLhdczhdcLmdcLhfM4wgzJ/Bbd07B&#10;33ca/dDjeBgwDO6aKO19rWeL+XjEvZ3w1Gn0YOcFnuAo99/ThGl04L0LYPO2GRyAo6TC7Ycjvvzy&#10;K9ze3HlfZB19lpncQRHAwEAksQR7QkNkPZlkxCFiZliewcZgng2mccI0GVhPNsTRKu8BwkrAOf45&#10;Y07TAgLNd+8hBExq5VW7UgFcIg/uRLNGhHxQCl6lgkHNnuMw0eLPSlIpoDWw52w5juTzwliPMt9H&#10;CfwTqXTYxzG51mGRgDb542pgUZnMHsN1Q9PNBAtpEyZAY6aobI1+/t5vWymnElakwRYwxo3mabh9&#10;wY4TmIFhGOL7DipM3XXQFXBYHsihMI3gtCiIwO2GvtXgtwCBrXOkpepqAfjhtRKbLm1O/LX11iBa&#10;a9zc3iIF2CXgPSjqEacaUnB0qTlN61X8mWVM44z7hwc8PZ1gQU7NrxS0cgRZrzVubq5xd3eDvtew&#10;Brm1TE1NstJIl79aiv0auJeACFQL4rLxWCrZdxaZZR0gwGitNbquwzSNrlDWDPYsB1v+rCZevuel&#10;UiVfq8YYsEokKytpM8Z5PcJ5sV++p5I4iZZGkhisfg4Wodhpj1KFdVZ4Jq0tPOFrdVB0t5FIegqj&#10;yoAkT0gqKLAidEOHm5sbnE4nXMYR4zih67pUS0EQvZVePAYykvD7ls1bDNSqBeOVoYr47Hp0jxhl&#10;zUZhDUiQar8WIVkDiDLCtLKO4n4WvVsTkZr8qzk707b8pdsj+0giAanGClZ8HsgvA9+2q/f0ngN4&#10;Hy3HxPtugSnaW5XsAXHWlJprI+N7CYA9IcD7SKVlWySn7sg3/IHwCAGCC99kAfhLcrNpb4D96uQ9&#10;U3Nb92QN6GvZ2CSyqvx+zuqssjGXhHVNtNUKg40TuBR8sH3dqhSubm7w7v17nM4jLqPBw+PzkvCW&#10;UxDMzb2hfo0gRAE1QVw+9ZLXokvxR4WJE1+6zHOSVhdbkydbz8oewHvLbuW1/foeEWJtnbZU3S1l&#10;7t7Jkj012dbn2WUrRIlst6I2eo3tUgsraeG+a8/zXtKuSSwATduptdq2vGYlUR7KfkZ9PewDCtcI&#10;h9Z5rVavYYssqoHOi76qokcvs+YyCq+a4bBxVr8aoQs8cn0/Wc3ICXtY9R5xkfm5JKWbuV1Ekbyp&#10;Z+fQ4tzMBIacPO6DsNF65Xw8j7wq35XrOVjvAHub8hw59fHGK/GtMTDeI9967/xE4K8/ty1b1PI5&#10;aPUmS8Cf69NI2ZREmY9RWhE3evSS6InOsB4ne8V+n4QudXxgi3Qs7Y3LjJ6a2Iq4juZLok1OSrf2&#10;9L96YO3aRt6+mFIxsMU8U/0GorTXkCqDmk1O7p9ZK7K3QqvWGru6LYFj2+bZYJ6cxY37spT+HBk1&#10;mzyt5H5CLs8UUApX10d89dVbfP3uKwxDj4fHB/z2ywf88udf8fPPv+L+4QnWaBwOPW5vb/Hw+IDz&#10;5QJtDLT3TJ/mGeM0Yjaz2MQtSMGBywqYrcFkZpAmHK4O6A89TpeLg5W1gtLeriEG3SlAaQfugwFy&#10;wLsmZ88zW8bFMGbqMHUHnMwEGI2OtEtGN05trqyFvYyYrXGApHJjzoo0FGlvFVEUtiAf/Gug2ELp&#10;RKwMAAAgAElEQVSxCwpUTMDMeLicgccToDSs6mChwEoDSkHpDkp36Ejj5uYWpA/4/uEZ58uE2TDm&#10;4CsGguoGHK97HK9uYM2McRxxOZ9xOZ8wjhfM0+wLfxubWDPPOLPFNI3umvnQWjvNuDw/4ec//BG/&#10;/PFPsOczrgcFF/LJseGFtTCXC+bpAoChlYJlJfzOYgkOrTtcX3cY3g4YhgFd10Hrzlv5UAz3c+HJ&#10;JoFDsWHxwSn+4HDWHdaD/aOzVzIzpmnG5TzifLpgnEZM04hxmjBPE6Z5SupspNDTsiGCsF7gAPgH&#10;wMtSDGFhLNWtkXtlYWuDYFVVhh2m9O4UxCjCWX3KeABalV9vEkiVwZTlWFVUAoecALagyAzw8gjN&#10;PIGF0j879CCCIZVQtMaOCSlnwysQwzSFctMWSW3gLEyU0t5v1T23gUAEu6Dlrh/i2B97xcQ0z4C3&#10;TZDX31oLZS0Iul2cUlhXHMf/cmXE6wCLrWmtPSDTGvjQVH8TiZBMyu4ZJ7tu533ODAubCraCzAiJ&#10;9shClBIYzQJgCaDoPFn8/OcP+Pt/+CfcPzxDdx36rkOnFXqtcH11wA8/vMff/t3v8e7dV1CaHIAf&#10;SkvyezslgokoFV+ZOnOnsit/vkTlDWnPVbf1CGe0tSYqRLcKzQXQj/x5kYe80hpd1xdhhhy9QJna&#10;nrEthfWCkC8B0iK7whrrp48YsCrZpsrMiuy/OGuoSmKvLIbZb45u3/TkmAjabpGB1qoiTyT5wKeG&#10;L18TXAAQipZ+nhG80iJ0WdRsXdfh6voKb9++xePjI86nF0dma73Eh5qSFQZQD5KW1yxrvOO+L0gT&#10;VXb563YVclosN93ZfkZq679Ve67V0i2/8SZZCWSTKeG+RVnA4iwFRDpadb2vKZAiGBTD7lWy25JW&#10;cVyQeSu1dc2jN1OByed3w+O/NYpMyC1AqPGzajkg5d6wN9Sy1VPsBe0qsiQopeP1jop06/b9VCPD&#10;B/zm00sQooclyEurpMVWT7RH4bdlnbdHxbsEulNDvMcOoCq6ary35mSW6xAAKN8DufNNdz3efPEF&#10;vpsNzpcR0/xHvLycstF+WtmH1qYf0vtdhtmWlFoiXUm8lFDso26WItXb0gqbdxIwez9PW6W4DhKC&#10;20F/TQsCbhvD7J2UWZvI2yMMeM2ev3lNUbETK+5XfmFSrcChd94himnbo4be0lagtspzJzN/akCs&#10;WJq5bSWqgpc917maAyDByNY+TAGQW4rBPmdCpCQ5yhsW17XMCPucDJxGWHHt4crFbb4mbdjFbAqD&#10;s16m8WBu/dkrnpnUlVENFgWjrRMoJxgXr1OSuIs9h4qgeM6cPmKYLKfJa4fv2diTxK/xazAIB73h&#10;hrPLEfiJx/gdJmMCZpNKZK4k9K4Rh7XzMFjwVH3shSiRuZgWEM9WtPLc4ntSsdo+UyTZxPm9lbhu&#10;i4Br19ttm7g1oJx5n6gnm8xA6rHytVufvP5cG8xXg/dr/vQt+5pcTZvfiiXjpoQyj2v1elFwcpYM&#10;XAvQyJOPsdlE7LmgNYZTeaWmmS3m2Y3IKLJgQ/GBtSK8wljnfR+DHuBsVqZ5wulywuPzM76a3qLr&#10;NL744g63N0cM2tncTOOIDx8+4NdffwWRxsv5jN8+fsJpvHjLBVfoUxxr1+g77YJXiXFzc43D4QhA&#10;YTYGs7XohwF3b+5w9/iI5+cXzGZGpwl912WFP5FT2Y3zjNP54lRWimANY7YWkwEmKEykMaHDRBZE&#10;HUg7JSkrB76HBk13g7t2Afz1tggSeGR2djWKCFA6PgrWB2iSE7NHZbllwJpgs+B+s7WABYxSMDPB&#10;GMBalzEwx00MMMZ5limvWu76AbpzVjXX19eYphHTPGKeZvfbzOCAosGxpLNPADfjhJfHR3z888/4&#10;87/8N7z89ifc9QzVHyJQ7JhYd1CYeYKZRo+oy4Ka4+eVh6Uiha7rI4CvOg3d6+jJD1paz0CW75zS&#10;qQKAb+0cU9CtsZjGGZfLiHF0Ewjns/t9OZ8xTg7At8YRVMbMmGd3XRwBYBcbdVB+KK0ioB88BzMm&#10;OZydLPx05XMXvcMRfZCV8BK30p8mA9ClrUzOXXOluSptJ8JBYdlGUi4DJuM+4g9d2AzM5z2Nrvde&#10;DM143BtVUlEq5TIrlE5WA13Xoe+H6MEe9gCXe2EAAq6ujri9c17tSmtYa9H3ffK2Vy7HYhgGzPMc&#10;/2xdDS/sYIK3bBqcqCpG9gD3rdHkVrG3a6qrcZYoAMYvmTApFRDP3H4AyR+TBdjo90dpMYM41uyL&#10;Rz9hBbaOaBPKlU53MJPF//wf/4r/9J/+H8yzgSJyFj19jy/f3uE//sd/j+vrA7786g2GoXejp346&#10;wE2xqFTiOhRHnMH+GsVJGUe8WmObDWlUCViqVdGN9SvWbSTNyBMePsCJc4us2iinVI5BPAfsn2+l&#10;OnT9AKU6sOFEYrEMYvVTbcKzsKaeqDWtCyAVElBH9JYO708pSbjJxi0H67MwXjmtUgPvA0HMNg8e&#10;F1BNTYbG0u9MqqtEWLi7BSpTuGRKnSLEiwNAEjGBUMy4dWLYQikL3Xe4vbuBZeMI78vZBccrSpkF&#10;WcZGboNmg7pONLMBsEzWU/ne4cAxLsIp09mQBdJV9wDOyMYITghLgmw9om4BUVPO5gFlvKquLffG&#10;UvUk1WPCSCrdYb9XkwDBF3sgczXMt6V4LAF9ivfQnYeaVQ4mcyLrqdIBNWvrMke9YjtEG03qau1e&#10;jMfJgRjL9VC/rZH+PRMaewKQW98b6xtWMUomvKTWaW1bK88/W6j1qcjcoQU5tidQlz7TrmIPCNUK&#10;DV6bXsn35brNXqm2LxW4LSJuQQxWANQEnKm4pobjFb782tmcni8j/vTHP2McR7D1EyS0hO6Xn3E5&#10;QSBBCDkR1rT+4xxgy6Gu0mZsux79XHHfrp8Xopo4J2Usp7BHFLaRpepVkuSEAg+QExhJddB8NveG&#10;S7dI1tcSGq29a02Rmi0iUXZkUbK0JD2l/dqe96nC2kaqrzIPnkqvJFW4CVjmZYaRrGEonyfhQhEu&#10;lbCboK8AEzmrzat2+fn1EOcCb3jr14QdWbitFAXUYOhYm+wUF22RJNXpWEKWmirAzz0Y39KpsPA1&#10;BDI7sOAjkB5Nzvr5TCghLEXXiEGqiXdkX1+wB1v2nK3ProicSE1ey0yIV07VC7Db+q/x4LthhmHj&#10;+/gco4yZc8EyJzhxhO81yd3AYUk24gFbQdtrWG1LHFL9f84BaY7SI3/poziKEhG1wJnQdENAi8yX&#10;z0TBBpT40JroBZX3w7x9jerPF69OLuSfYWltSiR4dMqZvNcKOP4q4P32D8/taxbPXGXNuWIpeA3b&#10;TXUCqsFl6yNuVQ+ilVE33tF4JLWbT5M2Ftb4glozlBVolgABLOfWSI4hthgni8enJ/z8q4ZWABuD&#10;0/NXOBwGTOMMrZ3Xr2XGb7/9hvPFWdyMs4ng5jRbKOJomdF3HYZ+ABHQ9x3ubu/QdwPYEoxhvJzO&#10;6HSHTnc4Ho/Q2i2LvuuhtYoqPUXKKR61grHufY7jxanryHlVk9bQwwF6MqB+BObZK/g7/7PYg0zp&#10;YVak/eFno0JYkbAt8J4EHEAcpRv8q1sByoetynFSRQ7MdKp+7X6G1n4xOnAkhIXAEtiHfQZbGKU0&#10;aHA+9wd7cJvtbDDNM6Z5hLUG7IFsM89gAGYyePz4Cb/+8Q94/vAL9DxCDxpsDbRWIHQYLbtpBtIx&#10;1CQActLDHJDBhW6NXXgEoGAtoxsstNXQVkXPPqWdhVL0mCcJGFKmNE9rsM90h4FJDnY7xhgH0JsZ&#10;8zR5sH5ydlHTiGmcMF5GjJcLxnFMeQHRhz8FZAbbHGONB23EwWv9oWZM/vyJgzXaKslRfVm8y8LJ&#10;7+BBvUoqEEQUR/Pl5EBeQCCFhiolbClEaGzYlFlkX5g52guB0yEdC0USSigu/u2L50BKuPepoTuN&#10;zl87Ul5tr8mROIcDjscjDscrDMPB2wjk1kTK214p7ck9ZszzhHEcoX3DqvsOR/+Ms08VboIY4bz3&#10;oazsbWbwiqDYLWC91cjvDVN7rR9mdkbJWpU9FJsVLDnInBWRYo05ENllkDAlUD2oSYbDgJubK1wd&#10;Ojzdf8Dj/TOUnzLpux7nr97i/Tdf4OnxEXaeoQ69YwOYABUmdFwgYQTxSHkLKz9FQYHU9cFusBGU&#10;XT3fKc+tINTH+mOTrShaBATVtMi9SrZOFe/bqj+lBPH93LRSTnmvVYd5Ht0+0am0FrFUZbYa5LJp&#10;ank9Z5ZhSBMPllKhFgEGJBulevAiRVVY07OUPKnvpz3yUFqx7uTkEKQtg23XZiSAJ6T/j6PBgTiN&#10;AGL+ULBQj7nmgmCUdfdlGHA8HjGOF4zTBf3UoRsOXq1f1m60IB1kIFjaBxSYOFqD1chAZlqIPsgT&#10;OsmObA2QLQUdbi1RUW+Wkxu1gMRE+KpdTWRtvS1znWrTQktwkYlXplzqkF2NgFj13BWTbc66T0US&#10;XlHIf9gG79cmErbOhq3GpxbOx4WsitEe4W4FCL9W7LOm4mz9XdVKQBAvqfZRiWyO+0oxXZQFTquM&#10;1NqaMt7T8MbnRSr+xedQSvm6izfP7teFRHszELbNdVKzupLA/JoXcm0tZtfTT4K6rcXtE8frG7z/&#10;9j3O5wvOpzN+++03WGNFPgGv1i1xKrQhYlsNr2YpXuMMKEggIlU75s3wPGo/A3uBiMX9QP7+5J8R&#10;Gtk7XhizsKgTY11c2INJe49oWLpBzL2WfGp9X2ud1cSD0sJx+bq0IC9ZTBsz8gB6Rk5StOx+1sSM&#10;seazKEB5aYe+dm+Xe2+db+JsWozL3VqCXhUwPM/GYeRuncGmlpKoaGXfyT4PY/9ZpRIJ4c2SF77z&#10;onpKIOTGWlt7xrhxFmX3lsRkBuV9CmFlskSFXLvCXCdeLy5pxsX1q/1/Wb7ImmxN3JWEbKl2poLL&#10;ak0Wt864Ek9UJOeTgpBDnjmUZZXJvleq7d1/m2hpmYP3LPzvvYg3WuYkX3xmjq4JizXHWIhr1mqW&#10;Gnm9VqPIgNwyaDZOptqESS2wuBbRKaZqq9ZaZUsd8BTi1UyPdYEeFhZ6+2qMfRNTi7OsyOChxfvg&#10;NOFb9Jqvscz5bPB++zArGar1G7s1arzWyOTBjmgrq8BNRmrrwF4rarKHw7iHD5GF4QhKhj4m2CFD&#10;EqJIG4Fhg2czAWxgpgmnlxfcf/qEt2/fQOsOL6czPn56wMdPD3g+XcAgdEOPfgDIOkWw9t7oSilo&#10;pdH1/nfX43g84HA4ukKBnd/56eWCrpudv7VSPmTOh8wSxc+glcIQfPUBWDPjcjnDmhlD78bjD8cj&#10;rq6u0HUdxnnGZZ4ikONCVRHB+1CAhxF8IutVqE49boyJc9iZ2oKw2DRYqmPjAUpROSoB6qiiLlOi&#10;g7rRen9A8pMLYQ35uSWlNHrdg3pgYKc4tzYA9xPmccJ0PuNsHvF8f4+XTx/A4wmdchME1sxgcqG8&#10;/aDB1EP3PcjbncCDqsxBwZZCuCisk9k4RQ+5gtYwQxsFNasEjmvjFO4CeJbq2KDQV9X1rTLFBqku&#10;gshug7fxesWDK0wczM5rf/bWOmFc01gTlb7y/ZgimTyAXiZMRAgAOYHZKrOLkZM7dXWEUOHKzy+K&#10;Zql0alkGhOdD+qJay2ncMrx/a/yhbGMjErIIgr+6sCLO3mMAPLV2Y/JaJUW10hpau/dAiuLn17qD&#10;7nt0XY8uqO4FCFYmoYc/s9ZlYYyXC6ZpcuGT2gUja7bNINPSNzauA2ZnGsM5wLfHC5RXxlXXlAR7&#10;gRRaUVwx2tYGpbqqZWtgGP4MMC6qXLkiOKlwc4/ysGbcmWFxOPS4u7vF1aHHC/y6sQAbwng64eH+&#10;Ho/3D7icLzheHaJ6IwIIIL/x+XOHRAaB1vlaZwYbXlEBY1OBmjeh9QYzgpdyDHLj/mb3MbD/gnQM&#10;4x3BRmK8uH3Ccpf2MqH+UtQuXPcEWkoVtTGmCowuml+huF8W00EtSJmSW4K98eeE8VZ38qTpIik+&#10;tI2aqrANyEes870y2G3FCa8wOSIw4nhprdBwshUWSa4ZUUqjHw4YhoMLgZ9G6L53ZGIsXJdTmURr&#10;YAgnsplq3q95cNqSAKK2Fy+lhohypCyR5vIeqpDhgk3f1932Ea8Bp8VdDSGdZbNc2xu5kpS+Ngmw&#10;pRatgZ7y78tnrqawbu0payDn2p8196hCTcc7yILXKu63zrO9iqotsF/m44Spu2x/ZmdRSYv3vO7h&#10;vQVmyr8vfeE5hWWI2iaALiwmrrCZHVBbL1VCFRxzoGogcWmfGtWhC5KzvQaqXtOyeaOgUA7Ae4eb&#10;21t89/13OL284HI+4+Hh0ZHn/nwu8y7Kpzt4CqczYYfveaZApYoPvthDd/a4CbCrPy97gM3VM7eg&#10;EFo1newXrLVxXbWmNMPUWjoHefG6/BcqH7cCmff8Wblea5Zl7K1hpchnYW3CEqjl1RyVrboFFVKE&#10;FwRR+1es9wgLMUvzmhbS2LV9eNN6EZUsJiytWLcmH0gQBWvBvhm5RUHBHc4/Pz1Xhek/Xyy6+Cyg&#10;zTXGO8mpGtGTTReAqrYgr/4lLlvpg772PVmE+5oFH9aV9wvA22MekhSM9r7R8taKnLnQP7tMQWsd&#10;TmGL0FYpGglTcsaYCNSH/Mv0dzb+XRJv8uo5tWVF16qnajY6Yd2y5UzIyMLmtQAREmnIXJ1qSgcQ&#10;rwokqrZ1Fa3Jmk1VfU0E0oUadQLqZCmVk2+N8zfkOKp8qmD5+dJaWCMg9taXrwLv6wGLXAkJa6t+&#10;iOobVEphps2itSQJ1j9reyxnS5G3tjCieoPh/I+FnUc28yGb7fimpXddOoht9A03eDYG8zjh/HLC&#10;09Mz3t7doR8OOJ3O+Jf/8Qf8/MsHgDTu3tzheH2Fy+WMx6dHjOPFg4zag4w6brwO9NOxAQfgrVEc&#10;eNf3A6ZpdsChUrHhJTiP/L7TOA49rq6uMAw97DzjfDphGp3Kuus0lDo4Va9S6PoOwzA4EFMypHIk&#10;NYzviwdJgqrSr112+LJxzrOWKB0zzAuqXfrDyiA+OXIXQX4u11YKICHtromGhuo6501sDczUYSYF&#10;HmfM5wseP37E9PIAZUdnrcCBTSRn/aAHkB6gjj304Ma2TLRmIFkXRPVvCj/2GezEYFhY7qFZR+8+&#10;zQCz9q+bs8hOlQsoi2hFkdcYNvmlA1CWYb2aN4EsDkDWHRYHIcR7Dc+F5TTiLK0ZrASZhKIjWUdg&#10;MRooi6tMWSOAlmyUSVqBFOq1GhFUerPF71GJLEhKexT+fyxU/hxVWSzCTVMhngA4W5xSilRUwwe4&#10;T+B9cS+NFikqWeXE+1MoWaIvn1cQExE0GAdS3mpHeUVuIklYgPgtdehrivHXABZ7w8pa58ReACZ4&#10;BQcVRa2A3Qp1ZWsxzQbj6ILBtdJQWieVqmTjSVqbALOxrvG/vsHN7S0+/fYRdjZRHD2OZ3z48BE/&#10;//IbPny4x+F4DdLK733WqaYFIUDWgMhG5bTLLXETPhR8S4nRDsBDpvxbK/yya8X7RlZX10/t51cs&#10;p0JIo7Mrm2Ft5wlQsQ8IEKlVuNVGbWtgZEvJuceWqSyCbeEbW35eWV8Q2ThuG0EzSjVLqD+WAaSF&#10;glGeKUIBT54IUVr7sVjjyVlgaU1YhT79UeqBJwX0/QHX17d4fLzHPE0wZkbfD1BKezsxLMZSa81J&#10;Gf7bBMNZKCuFZUKWnc6ttZXXFkr472b7KJcWRAzsaGL3gsKLRoxyNY/MzyCue2hu1bJyj26q/rKs&#10;4m3wPoJM4qyqhoEKIgiF7eVrnT8XRC1hlVRr3Yct27bXqG6rOSGN97H2mq1mvCVsyp99v81vTiGj&#10;OW20dn62ySjKJgczopDzsLnWvlnrKVsgMQkCM8pbKJwLRY9VnAFyrTClJ2uNwM72asgpAhIiCS9y&#10;6ga8ffMWP/zwA04vLifrdDrDMENB+0yC7TyeVthg9dmuJHmW2XCv2ZeyPYT2PZ97xX3ZemRUMwtq&#10;z8LeHJHWc1VcrF0A6Wt9iWtnfg1HqN3rmlAm1u/cvkZre80ekHPdGxvVAMrWvY5BjkW4ZI1E3rKN&#10;qyllNwU6UjQhmufSY38toDgRPrRZ+2bLKe4rSwI6V63TLs/tzXXGebbFnv1zTx3C/Pn2LHvvU+hv&#10;3b5tq+RsA8p71TXaa/0m985EXIUaxQP4dpmX4hT2JirtbezxEYF7iN4/WOMEkN54x4ck7rIC/G/3&#10;tq3epayJA+YiA+5lyLv8PAGDZU7gfYuwqomhajVJtpHQ60UQr9l721Z/jD2PWP08XCccOAuhpV1L&#10;tXYPt4QkfzF4X3soXhNcEz7g1ma49ebTh083Jqm5KuP8lB/YezfLXZ54pWVqVAd7kDoAnn7xqkA2&#10;RE+/4Ftq02gpAGMNXk4G5/MZ9w+P6HsXzncZJ/zy6wc8Pp+guy6FXzB7xbNTh1tiWK2htfUWGcCs&#10;O0zTDK0mp8YGxUCM8/kMpS44vZzcpJlKnqVhM9JKYZ6Dn3kKzrpcRozTCBAw9AP6rvNe6BZaa1ih&#10;dLDeXxpFxoH0VF0c2JVGk+SByPnhHDepoPoRYaPZSbsA9UXIpP8HiwRCOVJD5EAK8gp+ggfHjAWT&#10;BozFy+MTXh4+AuMJvTLQQZ1NCqR6qOGI7nBEdzhAHQ7ornuQJsxmhtIMVjlDLQtxd32DD767/13R&#10;BceNNgLeiSFU0i4nFlupAaDg6ewLIkth8sBmQsRoqyAubfSfV874I9QZGly1S8gbBGqc2FubWRYN&#10;uuOc50op/0rlALdCEKXSWKiihI1Gueajp7W8kOyVHIHw5hBG6NXdXHxuY711RLj3nBEwy8AY33wq&#10;jY4KX/tIrthFESttIjIlYKGmKtPh9+yza41Eq6Fd8w7e6yNZA4j3voYkhabR4MOHBzw8PLn8DGFV&#10;pYiEtQqngFwC5mnGx4+f8OnTI4zx70NxPFwmM+K3Dx/wz//83/H1u2/x9DJiOBz89IWKHtRRiZi9&#10;lpviOB6PeHN3h+Ew+JAQQtycqw2uXb0e0nOcSnn2SmOyt7EIr2ekdZbOr6f2EwUhZ0R7m7AFULli&#10;k1BrQmrvTSpc91iL5J81CVPkv6Odl7XZa8inKL1PlX9vg1CohTUtAcVti4g1j0cSYFV+/dw+Fiz4&#10;XMi7s1MbBuuC1UnFz8x+QiTcx2QL1BJ/tMlDdwZzFkKOwle2Df7mCjr5uTJABpVgs/JEKUG1jJRO&#10;wHVxO7LXzELuxBSGDCDlIlx1XUlUkhwt4F54FRe+t5uhcFlhIJSB0vKqYm0X1VvYl21SDy8lpOOq&#10;AupVmiVpYbcgnhtFQbX+z4Dd9NwihCb7kVtbAORrNpzyLN4a+28GcBfzqFnlK4QvMkQ97D9rZ18V&#10;SM4a2RIE2c4rqAG2Wz77EpwmcLZQ0zSO36UKIiy/a5Rfj2rfioLQDr9VVMoHkIeY0PUdvvrqS5x/&#10;/B7n8wv+9Kc/4zLOgKVsgrVyFXediU1CZgeAtraeFs8Y7auP10iw2mvGSYgNMLfVi1ff6wrwn9cC&#10;afvdO635WqJgzXJrq76s2WSsq28TZN36OeWkzNY1riFQW7YTC+U6sPqe1nzON22cVvqymqUIr/SR&#10;TYBXnH+rn11aNoUOzYreQ+yvnzt9V9bbNdxi7YzcA9DXiJhmHUioCln2APjpvKbmZMNrJnlaz+lr&#10;SERe9CtCMBem9m0JdptklSNsgV02Uw24l7+Ds4BdZO7IHJs2qVbf8wLoH+CJzPoGea5EFbxnn9PF&#10;clmnelq9EkCvwiY7SKTPtTWrkxpt4fn656gLflbPwLK22LCE3RKK/9XB+3Uwfevrcv++fKOixZhC&#10;6RdbBtbKC136Z8kVK618/hKfu2pRILx8Xaaqa04dSBrsZBVUeKiMApQL8AvWGpaXzbWxBudxxHge&#10;MU4T5tlgNgbjNDtv9NEFifZD760vxjiKw5ahO42+7zD0PXA8RKscthbz7CxpzucTLhcH2s/zhMs0&#10;wpjZbwQOIHTeW4yLUjifNF6en9F1HdhajJcLLt7ffJonKEUuNDOMyMdHXongW4ihBJ/wDtNkcoNa&#10;P6jik5ImL8gpAzyWDxP8z3Ee9hTtehbNB5dxPJyx9dZazERgQ9BO1golJu2ttTifT7j/+Buml0do&#10;HtH7kTqHUmtQd0B/vMH1mzc43lxBXx2gjlcYro8xbDXzbhQBtnH0KoZN+svgR0sJaVSIyLoeUqkY&#10;sEhWRXsN6csFMVacNpEwOphUvOlZp/z1xf9zAIcUpdKSWSjjiwNF+pzV8jEz9WGtAIMnFih+okUI&#10;brYlJDJjWYcVf14LmmVkYaTIIDJ/7UOgJCW1FltEL//Q9AVvcFuC95aF2pRiYDGDYxhO7v1fG0E0&#10;0VJIyXFl5dZuDDplBnlbEPecUGJVTNs7M0zyBHsjywwt7rNUDe0helvgfbWxEwDWngOw1vTW7H82&#10;m5qNZvjp4Qn/+Pf/jJ9/+YB59gAlMxRJ28lQAAfl/YSnpyf84Q9/wKePH2G9yprZgrR7n4+PL/jH&#10;f/hvmGbg/T/+d1xdX0F3btImgPed7uKfhfWoFKEfenzzzdf4t//27/DNu6/Rdbqa4ZmfbyFKnJuK&#10;ss8ZVf0chVBoGJSluDZJqWgRZcy4VIpAhCrR/om+WhO0t+kK0xmlKngRRBjMTyoFdNkERwJP5OvI&#10;3apsKmrPzqZ6JOQMhakMXippwgQVS+uycDAFhVtoary92PHqyuWkTO5315G35zHZRI88U8pMhATc&#10;Y3VEvGzOaYW0KTZLQSCH+ffglc/LAD0pCIAQv3Gm+cv8WbkMDxZ10KJGblHVK77FqqHmRfV0ku+x&#10;DZQwCZANUjVfNGJlTR+m2XwdrESzXm24fGZH6z2XKv6g8k9TKMkTF4qyKTsCMnsqed2SStR/Ncn6&#10;w9lzhTVQX2Y1SbK06JHIp4ISAdcAra7R1wijsmc/HjBCORhK2Cy7guPaNGwxTzPAjK7ztlGt/RUA&#10;ACAASURBVJgr6tDqXiPqZBdwXZz7K17/rfOfVvJYSuuIqJzkMjO84hWekVKUfRVVgUuq3v+0b3Jm&#10;h2aNk2N1fYdv3n2Ny3jGNI345dcPMLMFs9r0tt6jzs3OT+TimZqoZS+I/1q1+WtCW+t70Q6SbAdg&#10;UxNrLAD0rJn4/CDqNVXva9TUNb/jqmiwse8z2rYoLZKnlsFTf+7SOdcSMrbsK7bwlD22xHtqxBrB&#10;mZ/CRQBtLb9FEJaQXyvU1uVkWfM5EPtq9p5fAQI21+6iTnB2ZPYVway12q/279KKbYHJoVG7NOrM&#10;+p5mC3HKnmdxPdj2NdM/9Z/LUQAnsQWbWfsmh4wYNhucDUKeZTHdIYF7tu6MsMbGvL8sP28D1K5d&#10;X0m0OBBeToAs912I7C6uvP7C+d2f55ZRtVne80xnPsErtecawN0Kjs1EZIv9oxBYNEiQsnfaQzqW&#10;wqVMgrrAqHmTqJA21H9V8L7F/O/fkOr/vexPWptWmUIOpJGIbeXcHnDhNT6XpTevs5txanfyYR8q&#10;eFL7cX5DAFnnCz3NSA9uocQKja2xjNm6ENrLOOEyTt5fi2HMhHmeos+4T3V1QaJmxjD0OB6PuL65&#10;wjAMADuF5zQasH3CZbzgcjnjfD7jcjrjMo6Y5hkWFooQwzfm2cAYt2F3WmEYnDXOPLmgy+B3Pk5j&#10;8jQnheFwwOF4QNf30FqM9GbeYoghhMt8M8p8tgIor6JPewKFyzWUGicLNqlxViFI0gePhqAZlJtn&#10;FoKDaOESMxbIhz0SoKFcY+S9ysZxwsPjA+4//gYzvqCH8S/vfO51N6A/XOPq9g3efPUOt1/cob86&#10;AsMR3B0B3cVrkdlZhvdm0ziPsQZkCGQUjDXofHByeCKiH7zsNQnJszM0MqRQaqcT88gCNhcNIaxI&#10;BxeAhU2+1GFtM9pBINmfF4CI+yOViKesJZNqK85AFRkEGS1FipeyosxahEeDcy/Vwlohvixlw9QC&#10;pKGc0IjECAPWOCJudiRZpzsfmku+EOM0FWGT7zJnh6/c8yjeU/ZgPaJNQVI9sp+4SJMl+aEPSuOB&#10;GZmiCApLRTMXDUjYB9g3//DTHmVgTHM/FkpTrgX1oOL7uVE4NMPSij0/BvpuFOitAoKIoLTC4TDg&#10;5uYamhgff/4Z55czCCkHwJE2Mzh42sMVcNM84eV8wsePn3B5eQExXOA0MZTW3npA4/R0xh//5Y94&#10;+viEoe8QxMapEckLYUWErtM4Xl/hb373I97e3uLtm1t03VXK0Gidd5RPO5aKx9xti1xOSMX+panO&#10;2lC8rRdiPvi669D3PWZzgZkNbGfjWSszTl473dEq2rZyEVqBgiQBn8KxvPyMC8WqolgnJDCOI9Ad&#10;JuOU8n6VYlSWKgopqTyW02g2BJQJyUn1mZekMhU+jxSyAWaoTuNwOGAeJ1wuXn1/YPS9LvJJ8vvq&#10;I06W6wC0qA+3AJE1pRUa9jSBHGJB2ldJ5cVYcDodKVOw+9At7FMdU7FXro0v10DPtWY6Tjei/b22&#10;IL2btXRJkonvC7k7rXH4xei3ooUysZyu4AqJvvTbRyaMpgZ5H234OCnrcqJI2BE0rMB4RXCA4l4y&#10;uXVdA1W3LAP2+vrXpgKkJWRYhylJyV3TaXLE8TSOOB6OOBwO6Pveg/iIpPy60o7zMyHbE9o2QGsq&#10;8j29WOvZ3LIK2fq7dbCQBMgjsrKAbPEpYhyvj3j//h0u5wvGccanTw9ify89gnN/+zVl8uJrChVr&#10;IhOyErkRnl7bB9oWUATaXRtJgDS+d8ai392jvFzLONprq0iZpS1213l78yD2TMu06oQ10D/zGy+v&#10;DdWfF3nN18Da1v5Shv5iZZJ1Af4j7deJgKhP9GxhSjXcaQ+YlgH3K8RnOKsAxHy1WF8RRwuRLVW3&#10;7E2UDx2J+wXlAsBNQehKTQ5aWty1fLy3ppjW9/TGmqRtQnnrObFCIOL6+9xuqNqv8fZU0tr1bPYB&#10;DDHdgogdBJ158KKXwehBOW+NgQkWk8IBJFrkRk979zVWWuZY45X3dYucNSB7zSudoxtH43mqqO7l&#10;eioF1JTSyjczJ9YJ4HYNvAb81wRjLbV96N+TKAh5XmbzvW6fYaVgu9B3FoKYNayr/bymXLztX69W&#10;3m8dqsnHVGVhQS1v+mquwQqoL8eqmdc2DEY5s7x1+K75d5WjSvImsR810Uqj6zQ6Y2CIoZQDT5TW&#10;bpwf5BXbFg5r56SaDQeFEb7UXkFv2QeoCg99ZhcKOo0jxsvoQHTj06/ZQmlnWWK7HsQuBLbzfrOX&#10;8wXn8xnn8wnTNGIaR5wvF0zjiNmPAXkHWzDDeXTZMA6vYRno+x7GzDGE1Frr7X/Iq8JnXKYZ02xw&#10;fX2N41EBWgTBBAAoGba5a5phn94qAFZ4jvugQqU8UMBCwcfFyFwCNqOCIDQTlL2s2799UAdsSmKP&#10;ZYyV4IyCIgaThfUAGfuDn9linEY8Pz7i/PIEMrODtSzAyoKhoLsDjtfXuH3zFm+//hp3X34JfThi&#10;gsLFEGZL2ft23AZHAWcgMCz5qQ1jYI0CG+veA1FswJUisNIxODMo1pL/pwQzUlMbwVifVxD0/HFk&#10;LtrCCaBJFvucLIsWLffCLkAeHhL49veFbFSd5+r9Ilgwfg7h1wxAKZup8SmOhYmCqhy3jPC+aDRS&#10;DZapd3ihgeE4Ps2oqX8IxliMl8ntKwOho3I+mYUluiSoJB0grqG07mKvIhR2U3H9gHLVhHg2HMCs&#10;YdikPdv/UynlsxEkysNZIbBHcSTVKdlCoLwA5oIckFu5C9W0uwqJlh2KPMekZUnWZDYak1pxGMD7&#10;4UD46usv8Pvf/4j58oLLywmdUui0Bogxmxlmnnwh6IOc5xnjPOL59IJff73FMGj8/PNvsBY+w0BB&#10;qw697vH25g4/ffst3r//GoerwZ0DplCm+gmKEJallILuOigwTh6kubo+RosdmUOzLArLszsYEYRQ&#10;a15txrfyZRaAV0bkCWAsRuIkVSmRsyfoDwNOFwXji+wUqrVN7GwVjXuA++r6yjXY2RMbs19IIeWo&#10;CCVw1pTL/UUwuZTOp/RP/7wqT6DGM7Cd1yC/hoWNGgpVZF4f2UQkWAtS7uykOMnmpv/IuIDvw9UV&#10;jGVM84zxconqXg2nzndhw+EG+0YuA16XO/MWSRf2DOtlUKQoWxdxbRexOItnm5wdTwrG5d0BtfIs&#10;fa1/+hoAtKZ8XAMnMxCl8jWxSaoEm2+9l5ZvezMgLgtYFSR7OSHra+84kg6I0Po03bcKZhc+sJIw&#10;I6FWXlxX2e4WzZq0Q5DA2tr9jBlOYSQbvAyb3RAZbQP8dVVxErlQnJ4JlmTn0wmPD494fn6CVgrX&#10;V9d48/YNbq6voXXnJ4OLcyCbfnV1M0mv+2KtcWW97J3G26vs25P30AIF90yA5c+SEs8JV8VljnfV&#10;uL25xfv33+Ll5Yzz+YKX0yWChFSyu0W2R0uBW5suB7CoN8vedy1XCEIsI5cQ15rzZXtdENXUzpYS&#10;OMHe+72H1GrtNTmIJXmTpYKdGqD+nuDpFqmwBrS1wKusXtohQuQduMbW69dxHUo5Z4s1155kLUUI&#10;sbdjNGwasUpi7FH31zJwmLnyTOR7MtWs78TkVc1qY3XvktYr3CZ4F0QI0QLDWKprKHfckwTxhv1U&#10;a0JlyyYx9cdiRyfOBJhl/lxO2ogdMkyJhnPYAlAWzFr0uUKgFUF7LnI9OLNLjhP+O/ZyGWie5fLF&#10;DD6bZAxCdc9so+NH9Kb3n9/6qfrgF8/CHscKdb01TmhrvNtGwh32+bKvgdcZLklYTPUuwXtR20Dg&#10;cUWwarauSg5FZM6UTUUJmafXa09+rIpFVqx0SlGSnJJoyU54EfKe/xlVzzfK8hlTYDznNltyLQtw&#10;nwoyfLmvcXQk+auD95tMZ1R7lUqE8PckLlS+My0v3jJkZjmBWXND5yo9UrLee/yQ5ShDFdAR4zKk&#10;CF3XobcWnXV2BYqS770LCLX+AfDqaIWkImfGbMk3nIAmBaOUAJgt2ANroYHxruIw1o2rE3s7ga7D&#10;4XDA9dUVDv0BPDMulwvm2eByvuD0/IzT6QVmdur9aZpgrA+nBeJ7yFg6dp7aZp79wecICqf0doG4&#10;zr3E2wAZi3GcMAwzgCGpSpgii0fl00HLIkr58fw4Fuw3GKUVdOfSnmczw3rLD9loJVVXGhGODAGx&#10;CI4Mf0TJf1zCsUIJ7OxofNCrZ+aZ3OdmazGPI84vLzDjBcQGioTClZzHeH844nh7jeHqCsPtHfTh&#10;GmY0MC+XeB98DqkwnLWxsHefKwCoBmwV2BoH4Ctyn8MyLpcZl/MFpDQOwwFDP6DrOyjt16WiXFUR&#10;XjKARSEskXSmemfkIbMEhoGNOQ7BvoaYFmPrSekmWYOWUsaHp3gl/8KNgqgSqCg9yyyspSzEDFQp&#10;xi0vmVQqxi/DZ2sctmXQZz46GQozFgCYv7YhJFVVgnMLaiA/bKgKGsiLwbLBRrQEzr5fkqIUCAtv&#10;2SNSHhaHNamg0l8enEraUSH3wkVW7NXPGEdYekU385K03Vmkbf2ZVIe3/PDWAmWsDLglgu4U3ry5&#10;xr/5ux/x9u0R8zhC+2DVmG3gC8Fgf2SNwThfcDqd8OsvH/H3//DP+L/+z/8bP//8ASCn4NPK7RtX&#10;Vwf88ON7/O//4d/hy6/fupgNYzNwxKk75gysAwDVdbi+PUKOQzsSsjF5xlIcmLyFQ/ZCtGAgLKwz&#10;ogoiTMzsab4yoIAzBWsyWxRoq1JQXY9uOEDrPubFLCqDjcDjmvp4D5C61njHeR4BWJQjlUrA7kwt&#10;EkzYjJEEHsVTKVTHFNB7soidxUYDkJpsW5AHDd93pjgimgGoRMVewFCaMAwDrLUxvNFN43V+ffRQ&#10;WieyiUN+jCyeabH3rz3X7v34Z1oJVROlPY+z5ml7TbQa3CZxsFMxu9d2as2nc22iqLq2KyrInEAr&#10;6/I8oOw1IXU1f+qF6kvwcpmtprBO0lCgLn+WSSho1z7/HiB3DajLAH/xoJGwbdur8iMSUzSFRcEa&#10;SLi2/uogDEn+L53hYrLUWoPx7MJU2Rr0PvzbmgnGh0zLGo0DeFLYCwXwJL0vW+xd21PNJYi49+xe&#10;s9fYCwauKTZrvaLsVXNfW8omPwEGKUY3aLx9+wW+/faMx4dHTNMvGEcn3FBai+9z/dVaWGr5ftLX&#10;8MJSkqiYBF1VAuanZiZ0ld8uJjSpEBhB1MdlbUdFsGYGeuwUYOwDzhMwnx9jtOS1xOdqZBN/lsJ4&#10;a2JgT326IJWwFshdJxxadc1akG5JBFKccE/XMoF1tjJwtKwh85mssrNZ33/3TB3Fz4pKlgyK+0tL&#10;sSmXlhBc7w/WJiYi2CzFYLSIW6y+ZnpyOQM9i0cyTXJVyNmyj9mL4a3lXizWqcBKiCs5SCIYhzgP&#10;IiRv8YPC0ihaE1XVul5oV+ThZTZpscZWSVzXmChaTjNSprgncf/zUFcT+/WAjCSfe2+TY5PHfLDG&#10;cc4INqrrg92xMUZMr8rnjPHaAGNp+5qtxYJAKfcjK6cNq85EKw4mVIDYxX6Z5U9i/760B2ve9qmv&#10;9e6cnWkSYw549SKk20/UZfvBwoUClTxMJJynEKIkXmopKl8j0/8q4P1CGdZQcRGV1hvB5iNvrZc3&#10;Zu2g3DtyUf7selCJXPQ19csen9iEMSRLlq7TYO5deB45lXjyrPYqfqFgiw8/VDa+ExWTwo8tNqVR&#10;Geu+pu97963Geo99hWEYcHtzg6vjEUopnM9nzM8G4zQ5n/rzCdPl7DYlDyYFNaNr7DQMWxAsCMpZ&#10;ifoSwo39TOg6d1+USw8Eg6A4mtL7cF7/NUqMpnmWMgMHKwda2FhUVoilzVPBh2wqhoZOm5go0qL/&#10;PXwDykaAsBIMdI1JsMeRozSSwHGAgAKxBVlywJfiCHha46YhzqcT7DxDB8sX5dV/AeRQCqrvQX0H&#10;1Q9QwwEwEwxfMBvrw13da0DlB36w/FFKwQawlW2cgFBGuQbRME7nCz5+uMf9wyO00ri5vcWXX36J&#10;L778AlfXVwnIl2RU9KJLz3wZDi2myhMbG3zbgx1HCK7NfO2oYCMb/JtQ36N1fjShP8qYU3fv8r1p&#10;K6AyjkD6z5EVuaU6QuxRGemz2JdSUZBUa2mdZ8gFcgJg4UnobSfKgLll4I6YFvBkRvLIpwwMR8YO&#10;I/OrZT/ZIiqpHBATSj5rbWxKUdoSleqs6oHMyULLT2JIMuC1weObzaEq1j/2eZ1nhT3ShNZwGPDV&#10;N1/izdtbb7WVk5GpaU2kqLUG0zjh08cH9Icb/OsffsbHT8+OkEVKrtadwu2bG3z/03f4/qfv0B+G&#10;zLYqFaMW9YEXwtX1tQDcFRy+bncWi/nZWVMWy7Mqntw1dYj8euHRn2wJAt2kCgIBgvxldN0A3fVg&#10;M7m1Er2wsWhsazY+LfVrS61UA9SsCA+NtjUow59r6jwHtMvwvjUrn9B0EKW9QlVCMJnJnQ2NnyVr&#10;ud2Bztk+KQmvwjNWFLZsGUq7GmXqJ+d/P0/oeUBHHXScBFMw8wxrtpWhexpUGapW0dwIGyJUCYo1&#10;1Vr5Oil4dx0seW2I3Nr7at23LZC6DIVfgDi0VM3K2n8voMYt1dcOEi8ncdO+JMOoa8DsGrGyBtxu&#10;Tosht8RS1LCvWAFHstFuIlhyTf48z9BaZ7XxFtiyJ7yu9FymYvLZ9SHu2TsMA3qtobXyFp8qTscE&#10;7ixa4Sx81TnzEQ9CljTVlfv7l/eGGyG5rxWRral4t/ydW2HPpcq2qk5evD5ltSvBna9X19f45t03&#10;eHl5wWUc8eHX35LYSClAqVSn7dzjSgCXivu+3heX94Or6vQcdhW2amGqNU6+bNsTceYBilXgfivQ&#10;uX19uEpGLAUxpRe5/PK6NeMeEL+2TtZUzmukX2mjVrNdyTJSNq5XC9Bsn/Fcbc54g7BN20LuP0/Z&#10;/pUIvz2CmbW9sFTO0wbpXfP7d1OqVAXF69emkou0Zq23sZRK6o3XALYV+7i1M21XOPIqkJoxwdn+&#10;rcK0DrjiaV7UHAL+ZHCVGFnYsC0fYkGXpu+x2HfeLyZDgnpeCFYTVlUIDry4LIbN2nR9wpkerCyt&#10;NbEnlrWizBR8DWFZsxJdWuDkAHwL4E5cLG0SY+U9yuyaCE0R4VaeRW0/2mOPtYfQzb62mOqWdtBL&#10;B5d2cHyGK1fyZqRfYzldyrYc31wRjOz49VcJrF0H1JcjCi3fs/VmkRagzS5voo2iZw3E2/PfQRGm&#10;tIK22oGXzGB2akvtvc9SsJx11jqdxmQNeLawRoJ0NvpcB5AteLwTucKa2UO2/j1rrXDVHXEYBhy6&#10;3ls4aByGAVprzPOM08VZ5ZzOJ0znC6yZAbbefoa8zUkAsJGpGLxxhgMMGNCdxtXVEVfHHszG+dlO&#10;M6bZYgqqfHKfv/Phie6/e4BTKOYe/73aARUO23me07h92TxHe4HE0hJIxLWlzw3hLc/sLILcJEUO&#10;WEUrmkqwCFNiao0xMNMEGOOuL9L4XmBsjR9dhtZA14G1hsGEybicA9IMlWRfaaMNpI7wk5Wgchjv&#10;gnXTGOeXEX/64y/4z//v3+P+/h7XNzf47rv3+P6HH/Du3Tu8/fItrq+vcTgMOAwDhqEH+g7UaTfB&#10;IYDs4JmaRlH9dcwUDZyBr1Z4ZIcRzGohEy2NBDBHiGr00ho9V8DJBoayoGErbClaPmOr+8XO4KxU&#10;eHDTdisq9Xy4qJvGEaHBjdeSB75UuoaA4vizxThcVn6LcSVZcAXiMmOMa2xJ9pxyVMKWZ1B8Jo0B&#10;+j7ZTFA78LZx0cX0Vg1o2efvvP+MSoB66V2+AGl9+KyUppWjc0SEvuvR9V02ZSDVHJDWJMFqZDZQ&#10;/RHvPz7h63fvcXPzB7w8nwQITZjmGefLGZaAw821A+Ihx0CXQXByLYSQZLm+lSL4LXmXKmytyCtV&#10;TLxjtD0nT8rRTFpWOsLWgpSC7jS6rsM4jxmhEA2aCmXlmip263O2SP7YAMav8cBjMQVWP+PW7Xrk&#10;a7vnNRE/+Z9Xfirne0ht/2t5724pWtP3Fp8gMPNItlRaawzD4HJ1phH9PMRzLCqPnQJh9XqvrUkq&#10;CT5ueLoX++naZ1trHKQifUs5tLdxXlMblddjc7/jJa2dFCf7mp+aH/seQuM1NflaRkEL1NoCzLYU&#10;hi0yobaX7eoDNnqMbL0pBU0UrTFjSPwO0miNJCkD2/a8Z6Wc0MeRI5RNdkbRip/IsQ2iJJeWJuDe&#10;ATr1ANo966jWzO9ZD2tn1hap0/Itr3vFC4vE6ow9RRhAeeHMDz/84PbAywUP9w+wxgYaFExLgmVr&#10;qnBh0wXaDrqsEI01oYmc0Kzgh4VFmZgwk/lT2Lafa63T3ZkHtKx28jxyyq06UFh1LsQ1r8MRWudQ&#10;ObHU6hla6zKe68V7X77edp8C7Jtqqbkd1IiiXPz2eiJ5j+L7tWdBBF25Fe675COywGd8PpbUWue7&#10;POBRx8Jae+QaGb4XwN+Tr1J7PvYC/a2aaY142bxW4o1Uz3lav3+yRs72co8BhdBZFrlSDKRQWusy&#10;6ywYc7SSDqp7jhY7xlhM05x87sOk9SIYlrMckrVncK3WLEmBIKgpQ3NlD8t4vRXVpk3lK0nn1hnX&#10;EihsCTNWz8uVc76JCWW2xWgTGdkOZDNyK7vm0fJa2Da/4nn6i8D7rfHD1sYaQz759Tcx/Zsz/7rX&#10;shSthrs1llgWuFu7ilOWK4A1NCEC6LKxnYyBNoDqFLq+Q2cNZuPU7dYWScOcAlJC6K2KVjkEVgE8&#10;deWhVhrD0OP2+gZXhyNUp2GsxeVywTiNOJ9PuJzPmC4XzPMEBXZ2Dl4xz4Q4GcCMbJMJ7Fr4jDfX&#10;V/jiize4vT1CKeB0OuHh4QkPjy+g0fv8dxpK66jgUcopewCvCrd2szjPDl1RUYaC2FgLw5wFNeVM&#10;tgiVCtYRpGIAqiId/z+c7Cn520aPES79rKj2XJQAhtv8lQivcCzs7H2vZwd0uq4JTITJWEyzm6ro&#10;hNI9A8OK6xV9VBEsYgyM8VMOnhWeZ4tff/mA//Jf/hHjOOL27gbv3n+DH3/6Ed9+/x3evnmD29sb&#10;vH1zhzdv3uDt2zvcvbnDzc0VhmOfgytwgXbW2gJgK1Tv4rkP30MMbyFEmSqSIHxrKYURUAQaSmKT&#10;U1NBalF0UbD1IHe/pQeaBK9fo6jZajIzcLsJ9iBTqofR9ZArkHkGVmwGFvtqud4pjY/mKhB3fffZ&#10;LoTDJfclJak+VAolRx1AiGgLACwU53vHwdJnpEwZIEHZOJ65U5VVquWkN3kGrDfGBZNfsdeC8xIi&#10;dy5cHJvXzPdRpesQJmTcz6XkqEIK3XDA7d0dvvnmG3zzzTd4HB6d3RoU+s5lfTw9PeHh4QHTNOMK&#10;6TrF1w17YpT/pc5UhVnGnYFfLbC3BIua5+0KwJKPhIcLHQhVmwEDItBhMY7plN0dxrN7niJZhpT9&#10;sWaRsycYsFb/lF+b7ykkJKutZjJRybXArbJITupnzpqB8j6QzI9ZqcuWaqf0K6iF5HsIn08qzWtC&#10;DQGTI2QvBfA+EHzTZYTWXbRWciHD/p4VgMceW6y9QWnrSsNtcYf8XlsJ1f4cMQnvDGJbvIe6GC23&#10;SilVejIwstqUQQS2tZWkW2Dz5/x6rbVV6/X2qu73NpVx+o733+ctIiHkyES7KDEBBNAmebUWXrcG&#10;jNT2LKewT6KLVDG7GkUx+SyoJIagBfkj7MB8Tb12v9JEJ+2+R2sg4d5JkKaNQMP+aLvW4zxAUti7&#10;ZiPzHsC/e/sWP/7wA84vJ0zjhNPLKVoUgrEge/fUqPl0xcqeKIPxfF8ZwRfeBmZWA0YzLS3HqUlC&#10;G0TcmqZqeaivWRvVyPDSu7u0osyh6H2g8Rq5KQdoayrTPetrsc4XEy8S/P38X+v4x9pziEXPuxZE&#10;W31N2hfIWTtz2nkua/WNBE5r8N4y+2zPNMBaX7PvDEoA7WsJgzVwvkX07w18blyhvP/GdoDwX/IZ&#10;cmaSFvZD5b3fB4SmHih68APRoz6zIOUUMBuCZ6119svsi1tjLcycAH43XTpXVPZc2JhhNeQ6+ucv&#10;BNA5yVu+jvzZZS0ts57WcN0tYuovwUpqZ6+0pto6d7dwjLW9Y6s2LLNNZeZI62eHr7HY60pD1QD5&#10;/+Xg/b6iBuvqDLwuiGhLjfE5YP4WY7i3GXHj8e7GaK2gFUDovFUKpUBOa4HJwnSEzjhvZDUpD974&#10;W+8SU733rM1urlYKnVawxgH47FVrxhhgTrYLcz9DXSkMXY/LNGKaJpwvZ4yXC4wxUCD0WkMpQIsx&#10;9xRC53yQrcdRiEW4mXK2QIdDj5ubK3zxxR3evLmBsQafPj3g44dH/PLLBzw+nbzarkPfd+j73ofH&#10;2bjZrHm2VUfhZNhBaS8SCphiE4+6mJBGCx1mCNzIcPg3qUwtaWM4YJ5m13p4rU0+j1EJrVQ8cNzn&#10;8uolM8NOE+ZxxOVyxjxPCFG/xsyYpgmkHMFBWUedNjpjzBIw8V7XM6bMpkopwvEw4PrqCkPf4+Xp&#10;Bb/9/BEffv2E//ZP/4Kr6yscjwdc31zjq6++xLffvse337/H9z98i+++e49vvvkKd7d3uDpeoe97&#10;v15d8eZuZ/I3Ls/HTAEbg4OQAfXxenqwDeLgsnHUyAPEhjFeJszjBDCj63sMRzctkNn62LYPZFh/&#10;0i5rrUDfUn3VCtpyn6t5DgNhesSg6+3qwVDuWZldCRNszHrMPajl9YyjzSyaq8xvOPe5zLziIOxz&#10;4DM6IkBY9zKGDApTzgOx3uhwc79VirzdURGmxja3Z9tQdS7uJyFNeYgxYC7i9aiwI3EKcXfFjH/G&#10;VHjOkUDVxPCF5HjnDxtV0xaOKQXDWv+ztQLIgdC3tzf47vv3+PGn7/D0eOttyxQ0KfSd25cfHx5w&#10;Pp1xe/vGkS0yoCd4SAZ/b0J9/PQvaPSaRLtSGTHbOker4AtRyquW/p3CPDTMP8mPCUCFEwAAIABJ&#10;REFUo5R2e5P2k28Z4c6LJltOb+0h5faqw2TTy9GubdnkyXHdECy1ZzogAcb7vUpr+1dZoLYK8j3X&#10;JVek2uRNz95Szh38Lly46zAMA4wxmKYRwzwAXRf3nE5rENeJg92g7Y4m+jUZGWsqn3ajuT9sca2Z&#10;aL4frvlh8WrYYuu1FwCZUJzFlRwsE2mPSKcNVrUAhL0Tl3vP5C1Lm9f0GrWQ9y2bnk0wI/rchiys&#10;UOtTZmm3h+xu2b3sCX0rg+ikzV0KAww2j27iTNUscAggCqC++qz3/JpnZg9I1gpfbK37tXqr/Ywy&#10;Fl43wac50pe5e5vWGm+/fIsff/oBl/MZf/rjnzBN8w7wCtWaJPszbgMnrv7jDDS1DGfLGv8M1Swh&#10;lsBDLWw0iBL8pFkmsGj0eCR6tq0shL0Bm+WTW3oZSxtOLpxzKLM0fIW95oIUQjEdSiKYPlfkr93f&#10;5bOcf55syizzF9+/t+0hGluYRzRS4vX3v0Y88yvwln17tbDXrGQbUuHTnZ0T0iYVvGqjvKVa30tK&#10;ShKDQFXwfS/Js0au7xGnbIGzWcgmsCtEeU9tvWut7Jy048Y+KQFuIIXmxtBZ//xYMS2bPO2tD6D1&#10;IH1U4du4ZhxYbyJwH0B8KRosBRIlP8Zcqy2Rge8BQ1GUTpdyojZ+rU2C4OWNyq/W3vp+rSbdYy+1&#10;i6TEX8cOt2qPtFP8wCyV9m0yTxKrRASyua3s6iTlzr7trwbe73mB9gPMMaS2BdKuqQrklt8KXKkV&#10;0Vvvd0uFJ8Nqq95M4klUiqCpdyC+dmGg7s8AM0/oiEHslGejV9IHtUQAqsLPYVZC8UbR41xrBWbt&#10;QDNt3GHF7IDN8YJH77s+HA4w1uLldMI4TsnjUjPY8wqKEMNCLCkoxQkgc3L/WGQZz0AmBa7FMAx4&#10;+8Vb9H2H66trHA83ADS0/oRpMm66oOvcdSBgmqaMqQrXUmudFXaysJHheWXBsgA34ohh7aChrHpj&#10;i3i9CfmIfwonWSFtCiaVWWUWBkrrBHZ6gI8tg4wFzxPMdMHldMLlfMI8TSB0mC4jzDxBdX1UMceE&#10;73gwuN9J3ZMIaRsODjYAWWjVoe8V3r65xe9/9yPABh8/3uPTp3s83D/ich7xcv+M50/P+IV/w//s&#10;/4Dj9X/Fzd01vn73FX73ux/xt//m9/ibn/4G799/iy++eIvb2yscjj2UVlCdm6QoPbAly5hULbzq&#10;Y8nGRCDVcTsWs7dhmo3BPBmczyPuPz7g/sM9zDzj9u4G77/7Gu+/fYer68Hd28CcM6Vchcp+wZz8&#10;ZqUKbO/GWW8+5bbcODSlPywCk+9zJ0RiX0ttX4bsGrZQyqmP077H0Qc9hMmRsO8i6evHnL3npPC1&#10;0UqlBSTUANGcjeYISPDKtasDwbzg6JjFc1wQW7sJZyLQGlAjDuva9I/0Jl8UN5Vuxn0UlWeZULJM&#10;StYq5EOkCXdvbvG3f/s7WDPjfDr7iSvXZBMbdD3hcOhhZh8qiM6p872HOglAgdAgOIpRuH15Nktw&#10;Liq/Q1MepkgqAOHaeVxOniyVDz60Vua4slPEkiJ0fQ/ddbBe8RI+oxLkbzMMbodSo1nkVdYxcwU8&#10;Io6+oNnPq4ywrilMUj2y7jHOzIvwrrIQL73+JWC+pSqv1l/RBzPdH6LcQzSB95PzvrcDlGVPYNMi&#10;Q+M1AHuV2H8FcNtSK7cay9f4bK+tq9cqlSLxw7wYepNK19eACznpKpSp4RkT3uat52dLgVX7vjWr&#10;gLW1tqVI37IbWAMu8vfQOC84B5/W1lG2fwrEkEhB685lG0Xl/R4V4jphAaxnJTTJU6G8L8+9XDlW&#10;AbazU5RiuHbrtC0J1Nf0aHsa/jXwfnUP2FFTpB/AkWxeBNYxOYtJcQVCfTEMA7559w3O5wsulxG/&#10;/fbBkfxerEKKdgP3MS+gAgJm94qWwBvl/jgi1yz53LO0wIk/hxMQKurM6H8dagmb+1/H3qgIAC0z&#10;Y1o4QOgvWve6nKatAcsJNGlBkNjED7ZENkn5Kv9fxednzTqqPWGUhDW1D2mbOVxo4iVbIexrge0y&#10;Z2ENyGvWkzunS14HSqFqZ7nXjmkPOV/2ifJcK4HWtb0mw8DEM7jX5m1tSrN8n2t1xeuyeESOEL+e&#10;BKIdFpprz4CsMReB9GC0HmnpIOEgArnvCLcFUfsaa5K9jA+hDT72MtstCSpttpe1gPNy7QSsYtnS&#10;srByzm2zjA9SZZFplT/fNuU3rkz97P21VXNt1UB7wP89X7+XlAL2ZTDV9oU4xQBOAkjGihikPTEt&#10;JyFkdqLct1vP7v9S8L7dcLQV9uW4R/1m1n4WZYDO2g1rKU/2sHlrN7p88JZ4nAPjtVbouw69Vug6&#10;Z3XQa2CeCGfFIFhcLgqaojA/G6eQxRYFbsBSoOFAIOej78NslX8/szEwMzBfRpxfXkBag8ltMuxK&#10;B2hFAGkHasYyTXgxeXsNpRWGwwH9YYDuOjCA2RiM44RpnMEWeH4+4dOne3S9xvE44HS64Hy+QOsO&#10;V1fXGA4WuuuglBhXkyyhZwdrG/ayCONFU94syIFcoQ/2zSdFkJ48kI4MDCzCgWSF0a49MiA/ebBT&#10;JG9IeLi7zdYAZoadRkznF4ynF0ynF/Blxun5CWaeQUr7A8Q6pTtT9B0NZE4IYLU2TW2EwyUEBFNH&#10;6DuNb959if9j+A/4/e9/wv3DA3799Tf88suvuL9/xMvzCeNlxOl0xtPLC06XC57+/Iw///wr/uX/&#10;+5/4+//8j/j+++/x448/4ne//wm///2P+O67d7h9c4fj8Qr90GX2PYH8kIwlwWc1II2npdsURtMM&#10;pmmOa2yaZ5zPIx6fnnF//4j7+yfcf3rErz//hvuPj+iUxrfffYX/7T/8HW5urnA4fokkgmZx4Mnx&#10;WMqDRASzHf5ut59wcy9MG3rJpltkkjYEu5PA/lO4qUWzUwKlEIq4kHMABShW0cImKPi0UpnEaFF3&#10;+fdJi6JPOTVdAdAvDj8/8ZEdWpYzv2UIP3jIgK1VYhiLaxjXTCkjlwVd9ufF81x4tNbOrtI+NDTz&#10;VAH9s0LMt7iKSmFDaHIpiq8kXxKDh/2NIQJub67xb//d3+Ldu68xT3NqdADvCW4xDD3u7m6TLVec&#10;ouDy6IzrDIV+hkALIH+r8VpV0hCW13mvckrco+xnca6Iy5LliPzkh7Oo63SHyzQlKwpF1aboNc1b&#10;2eTsKQpZTrdgOb4qR3Vl8FNQ4MpzuUQhwuguUA6fJWVZIuXqzXX8WRX1X9rD160T1nto8bypNJll&#10;rUXXuUm8MEE2zzOU6iQSunVnFpMHpRXRa/br1yrGahMSZdNeA1XXAIAa0MDCfzWGjRLJGZ8IEpa/&#10;pJXeOiC0jzCQSvwS4o1nKl5ngUEibLlF7MpzegmQ7hMWyesc7Z4apHprrJqzqQaqdCm0rDFq4YUi&#10;/CQIdmS9m+7HdiaDrDMWNemGojIJTpZ9V6mPTVkUW8CKyh/h2iFfkOfVZ0RMCC4U3FSnUrYa39bf&#10;y8nLTIy1ojyU4oKYAWWXkxWcUP04iRRsTkkRrq6v8M37d3h+PuF8GfHw8Agzz04UAxWzpZqittCr&#10;ibDfoDzOr6cSI/3FQpHPdS27RAqfqLiHXukv7ZK0dlapYf8xxgC2Aq7G718GQaoQct8IWt83iVW3&#10;fcnjkihX21f29z1ZbGvhnpQnGS5UwHtIqVXgO/QA1uYGjq8E6damylrq0cU1o3qt0bKh3PnGdnv5&#10;RwEC26L0pRynkRgU5/sJNUjgllCjvB6taYoWqBngh4VrwCuCh1d/fg2sLPaAVnh3cw0u9vUKvieA&#10;5to5tQbg10iwJWNO9Wk2aoeiR7W9sIQOfbcD8FOuSwDvpfNnAO9jLetzC63xgbTGijZXAOaoE2Dy&#10;78tsWQL7KQCu2oXFKVfwQsRaXpfwuWIWIFG1Sn6NfR02eopa37AXP+YdNquvwXX3YLm1EGCIvUKK&#10;hSW2EvNuKv71eeZKetBbPvt7Mnn+YvB+23eQNnxj25tfERdTvRAla/maBbfF/qx9/Zp/mEyFd9Yy&#10;hEOvcDwOuLk+4NAB86Tw9GRg7YRnTdDkfitvfeGA7CLB2P/8TitMvtBnr9IlpFBYApzi0HhFdmg5&#10;/GamtQbpDiGBNWv6lYICUiEF59PedR2urq4wHK9AijCOE07nC5S6wLLF6Tzij3/6FR/v79F3HWZj&#10;cTnPMIYd8OfBWpageLhGItyIFw8FtYEd8W9aG/OL4aeUpZ+zM6DwxaObYlDxtLFRFasgvr+hVJLN&#10;mpIhwoBTQisI9ZHzl3QCXAvLE8x0hrmcMJ9eYE8nzDRjPL2ADUBs/diTgZObUpwGiNZGirImLILA&#10;1o0w0+SU7ENPuLk+4s3dDfinbzEbg5fTGY+PT/j06R73H+/x/PKMx6cnfPz0CR/vH/Dw8IiPH+5x&#10;/+kJ//QPD/jX//4n/Ncv/wnf/fAOv/vdD/jd73/CT3/zE77/4Ue8e/ceN7e3UJ1KDaklEdIZAGo/&#10;6cDWjaT5Q2+aJr+2zni4f8SHDx/x8eMnPD094XQ64+HhGff3T3h+OuH0MmI8TSCr8PbuBseO8Pzw&#10;gHmaslHVJMBg7xeOPJHK/1mwpGYT1p7OvN231Pg14lF6ncrmIO4lYSwXjtyJIcNBeV8BiGSxn3mM&#10;ioKVZwZ0IpDcb8ZCrF765TNW1Q9csdaRAIKK3rjOYgvRtkgefolMkw0y72wmlmcCJwCJklelhGVY&#10;TtnI7y+8aBf3c8nKJecsr0CV4GHJrkvfVwiQLQDocqCHhBpLAhWd1nhzd4eb62vv3MXFvDf7kHRn&#10;AyYmsiuNmAREi6ZM0WpQ8to5mYgSpwAJYeeJF3F5FKl/5epIcO5HmxSELBgLliAiuzOQiKGUm9hi&#10;UiDdgbSGZYt5mjB3XZzoksG1temBNQJfNtz7G10u6haOYfUQkxvxMsmCnEvvRBIgS9g7PDlgM14O&#10;JTdYC7JrFfpbRMtuT0zyk3tFHchwDZGyCl2nYbmHMW4KUWk3AbUIM8gh+0wTWq0tY5j2+vvcE0T7&#10;WmXeflCHdyseOQs8Fp+eIX2/qs3SXrBky7JkafNk4zkfw+pr63BF8OCOgLzeBSVxxQKgQspv+KyB&#10;6mAHIt+J6Jgtc9ZgpX2fCzIxwfScERqUTTxEfT1XCCUuHbfrz1+wWyv7Ks6wbOnjzE2wK9/vuE5y&#10;JaxZ7B+qOkXUbIDLYE0WpEa8tf5J5iK7hCSgKsFiWgQRxglHagPzvALCS8Wk23fWCaBmYx0n3Iqp&#10;jgL4Tvn2/vMpQJHG7e0d3r3/NgL4p5cXJ/AJE1nlBIhYB24S24d9h8lKbwNKqiBDfBYPFcRJsISw&#10;/lkkAb7lvg4cQxkp5q6pxXZtmd10diAzwgR3JDNcpaDZGZgqUbs5wkIIt9j4EVz52a3c/ESgYLKc&#10;yh556W9fCFcy28WNfXoLOyhBG6I62Uy073ytZ9EkIIkyipwXqvwtS7e1tb4XpFvYP9T2ZkpNFu8M&#10;PM0ny3y/VBIurSktSZpldCRlRApZmdGAqr3T55BGm4GeYn+1oXijIqNmZVKpNWGyVb/k7zF/bnbj&#10;ZMxCMFOca1zueukeKBJCGxlm3Zi+TgJLcY6Kc0722czL2nMB2AuxTApgl5gJYEJwfLDFYWl/mgJp&#10;g43ObGYYY2BYWOhYZN75yY4pHfpb2RwoyW+uk1TJ1iUH93PBhvJ9hI3uz8SyZ96uVUsRRDkxVXs2&#10;pNiQdrzOFlnU6tXWnr8W6duaxMmy10hFR4S44WaTJ4yE6vkzrWq1h+SAsMAu6nf/tZkXn628rytD&#10;KDukyre4xaRTQxLT8iYsbRu2wgrWGtatDaw6NkEymFPFTUUrQj9oHA8aN9caN8cOsB2GjnC5zNCK&#10;oL2CXis5VkkxLBJ+fFLp5G0/jtP/T9ubdsmRG9mC1wD3WHMhmSyyFkmlbnW/d2bO/P+/Mt2vWy2V&#10;SlXFncw1FnfA5gM2Axzu4UFpSodSKZmZEeEOB8yu3QVdh+iNH6x0CAQ21lmuKBcWS9KqxHutE3Qq&#10;mMSeK5uayAr0HtraB84SafS9Rd8awBgYA+wPRzzudm6I0DQguEJYNwSFxDZUfk0oybooplnlPxk7&#10;obx3pbVRCe8V4KCoISKopJsGWjcCoBcsVJUOKJwIuYjJ3kFSppx3r7tmSCxJf29dgduhO+5x3D3h&#10;+PSEzoP3pjtCUSvYysgCCpMXsHzOhqGBxvRx9w8+m7pRWC5brJslLq63uHn1An3XO999n4vw5e4e&#10;Hz99xsePn/Dmt/f4+8+/4ref3+Lu0wPe/fYWnz9+xM9//Rv+89UL/PD7H/DjH/+IP/3p3/D7H/+A&#10;FzfPsVotoWOD4Ao2w4yuM9jtD9jt9jgeOh+gvMfD/T0e7h/w9LTDw/0jPn36jI8fP+PLpy94etyh&#10;P/bojwbWMNqmxXq9xuVmje1mjavLLa4uV2gb8oioBXv2VyYdrnHEiMBQLnyNc3AQRaDnXK+38cPY&#10;DopSuW6CT16wSZL2JaUSZVjg20Ia55n5AsA3fmBAiotQvARF1ACtsJ9b62x4UPq/+/UXPOmpDMnJ&#10;ssE4C1smYGiNUh3cVXxL5fEnivroZV8QuHNQKakVxpiiZXp86sgqvEQZRIw8cU7amqTEehoNcI3P&#10;ueg0m6aJHuJcWAmFMEHnvWgzMKqU8CdRUMFCzwBzOrHH0XB4yWmIEjIfBk0x5YAXld2trMIH7Hsq&#10;+kCCshZWFFUMIcdvnH1Q13XQTZOKSQHejzJgatkUI4F5Y6zM9P8T2iiJCe5ZotxqwrIA5dNQjsqB&#10;E3POYgrWV3YkkOwc1UO5P1aK9CnWTFkDpjBxyvi8gY3pQuxbWD6iNz2Ur1uIVEbwGNQFNGRllSDC&#10;gI18IoB4zuBijHE3R97KE4qWKaBRBuvRkM8yKTWfspUcbQbnElnkAHTAOKIBMCxzSaIaLsq+WXhp&#10;+2Ff3NtGiH4nBk+1TpiTBK84pSnVCOKcgvTGLXtdKoYokk0vexVhaxh+t60w3m0g7UiAcdAcA0qx&#10;sL6rS7RZ2IXV6obYlKISmCgUQBF4nZFdkKOl+TrNAkELlj/Holwo7NgRGAZHBEp/b571/OXgkvA4&#10;LnJDTlnUjL8WZ/VJ3OeZs6F8urfBntPpnpumxYsXz10t/PCA7nj0oB6yIRIKZn2w0dPB9swCx/6I&#10;w7GLe2fn7eO01o5IxTnpQPo9u5wvm/NEOYc/o0JbcEGyoXpYy+GMUsrbxDnyiY1ULqAhjUXTYrlY&#10;oGk0tFdjLRYLb9UalNme1Gb8s0TK1xKlz3NF6iFlAeE8puTTXjKCT+3pcyxGxvchnjUcrtnXRaBW&#10;9Ho2EjjSc1Fa4J3ykJ7LiI22iKfUZNJqSeY+0DhIOQrWWc7lO0VZONqTUa0No3yiYsdtX+aQFU5Z&#10;dpX7pLXW2WESiWEB53lvnBM+xvGxr7MDlIPEdDvybI45vzdYPLPsM5JzVtY3lgpzEvlbmLCwGzRu&#10;g6HA1OfOLWXDnietUNw9SZfccsottMaD9/Lc8OeqtQxjDYw1zuVCZFKyYOVXT6GR54Z5vM+w4fdj&#10;JJelgoVGbAgEVjbZBYk9mlBm3E2py877RzownHqW5tbo59bq5+TkjK/znDSVDSdihqM9WStL5XVZ&#10;apX37mt8/puvuUGnv06zfsewicGo52Ot6Ri7+VM3cG4Q1OwpNA0PaKW199JmsO1heucVHywmbG98&#10;Qe5B5J6h4qROOT92Xz871jzB8hJd18MYH2hrhaegSMFWCpFBHvdOycopQjqzh99Lf6C1e5/GiuAL&#10;98tyf3CAeuXDehsopZ1nY1n4euBKZQdWPq2j0tO+PNCR7HOkDcaUh3UsO4PEEzLk0PnSy0DE6Gst&#10;7Td4AqwVKKQDTf3wpmmwXC6gGh0ZdK6ZcwUts4U5HnF4esTj3S0ebm+Bdg3uDfRi4S2NbBA6ZcM/&#10;t25ya5HcYzF5IhvjJoV0DEGPBto6hqrSDVbbNTYXazAcgPzicMDr7187IP3jLX74/jf89/O/4H/+&#10;+y/48PYjTN/j4e4Rj487/Pbre/z5v37CX/78N/zp3/+E3/3hBzx//gyrxQJaaZdTyIzOGDzudvj8&#10;5Qu+fL7F4+MTDocjHh+fcHt7h/vbB2e59HTAYbcH9xatarBsF1gvVlhcN1gtl9hu17i6vMDl9QUu&#10;r7e4uNxie7nGzasXaBe6ugayUMqSHpMVmv/YP9PMlbLoSIyoYCmV7CNUFUweDejhnI1QlXc63y0Q&#10;60FA70DCWR5iofm3LidDAu06PjveU1+l58Y1hbaQKYsrYG1+RU4whKb2bDmAOLexkiyB0ZZrBGR3&#10;2wZXi0oqGhYmTpZFVR//HP3g4jBkIo/7izNGsgL41DWs3Iihf93J5yC7vjETWhWfl5L1AQTbqMZM&#10;PCdoMbw/rxRzHzsNBkgpNG0DpRX6fecA/Mi8R8aQmGLfy6Z5jA1XAz4p12JX6pfxATCLNTPFBD8F&#10;ts71MJ2qxaZySaaK7Yz9RMNcGtcwW1gysKy87YPyCqwexmhoTVWvzjjjKVZx9p5H9rB/RuM7F+SY&#10;9dyMNOXV/z/TNmDqPKqxMMeAh1pdPfD3VZKcwxm7ejD0lEBOIV/3cF9a855dUdaCOWpTby/GJf6M&#10;kvg0NbStD1Ncbou0SRnslMWLpMYuf+5LZrj0zS1fE8gH7cYkkgjBkXoCKSYNfsM1zvcxEqxH6ZEn&#10;6/iSNYYRqKS2553ybeXRM12mhgrbCaI8N0U83HKoNz34j8VG3ItMYQkGDgqHIViptc4sjuqVHYn5&#10;cxlYOl7bWOPVsUphtVrhm5cv8fT4iMNhj/v7W0/KiEYHghWYgPs0CAAOhyN+/e0N3n/4GD/jfn9A&#10;78F7rbRXwKYba70CloPnc7QXTTWFfP4Yyc4JnA+bWTA8pWIg1LORzQoXeNwojWW7xGq5wmLRYrFc&#10;YLvd4sXNc7y4eYbtduUBz+A2aAXM6CXMgbBAOcEvOyekHzZosJ1Mgelfc4bOYdSPqf9q6v45Ps5z&#10;Le1O+U6PnVPngmI8ouyZ+5qyZapXpJTtYXN/p7TrHduzvr7HG68jAjDssIGU/zW+tiizf5nKZzrL&#10;4pUkpx2Vwfs0YCrB+5g/IXqvQa9aBtwLCzZG3X0jnj3ZscCZela8+QHznkNvKfzsJbDtrGs5c3EN&#10;do613hmM6IBgPPEkAvzMxbyf55EfSkISaADi1vv6IXFq2PNLy0XkKj8eYhE0QUydsged2t/GvOFP&#10;1Q3nDhhPkVROZSLJf+KwYUJpJ902Tl2TKYy6ts6+pm87G7wfm86UzKsqMWNWmjAPGBFz5VxzGrWx&#10;9z9nijpLapK06rAMHI89rDngEQZsLHa7DvdeItmb3hUziqA0QVsVi3AD5a0BEAN+FsxYrRYwvQHB&#10;whqgOxjhG0/DwXMeej9iVSRDOmxkv4VNre8NesPovJewZAcTtd5/XUyhaDgNdQox9syq3AokHmQS&#10;oJcgQgBfMhnSXDCCKuG2wguSSIRDlezB6SItDvPTKDM+3E3TYLFaQesGnT9EtGbvP+nYI7bvcNg9&#10;4f7zFyy3H7DYPgOrJdBynPaG0MGICXkv/bqahbLvcyB+D+6D1NQF2VLXAEp7AF+nAtv0OB4Pbm32&#10;FkQai+USm80Gq9Uaum38VBqAAXa7Drtf3+Hjx1v895//gm+/fYWXL2+wWa9940OwYBy7DvePD/jw&#10;8SM+ffyM3ePOH6rOt1+Rxnq1xHa9wtWLa2zXK2zWa2zWa6zXa2w2K6zXa1xsN7i+vsL180tcXF9g&#10;vV2hWTRYrVa4uNimUOCRkmROMTy8nl8PglXB5+L3Jqbp/INzLtMzG14EKyiiPAh5BLiVfsSlj7yc&#10;qmvtm0L/O5RKSRrWGu8/SYOGBWIQl4A9OBqEsBrhiQIoXhPC2Qf2nAHuuO/nGKtq/Gygge8pI7ew&#10;UQN2fB0ESUUxCzHAmD/yGOu3CpCdAD+rDURU20mIAdnfRdsgkjkNeThw1BwwshC8EojLLDYCFiVy&#10;Y9p2gbZt0e33LuulDHHFdG5KCc5P2wNODHyGeteCtZEPr2kCCCBSWZC7ZQtYyaClKhhRW+NzWXnV&#10;NTwBOE815uVzRJZgjfHMTIIlgjE9uk75gZqO9zeylogGsOugSaD6njtnL5gTwnVqDcxhbs6paTP5&#10;uCLMYS2OgZhzWPVT3qJDYIgz0W+mqmDvv5+dJaEGs0MZOBe2J1z/HGOKLBDmnYM8n7lf7Ts4D1x2&#10;90Wo14irQH2WthOk+law//zAPuxTIeRODvcb7dShMTgNgXVL0EZ5tQoQbBRT4557mWfn/Ig6I7/m&#10;FUuC0rKOOQ/kzNyFaPD5B+eJB8+ltLz0jg6WMH706gc/ueow7JH1IZ9UsqWMpVjLsLc7kKA+Edqm&#10;iXV2niGCzMZEKW9NyCjuO0ZtF0NNH+1KibDervH621d4fHpA1zv7HGONB6/D9yEqrYNdXN87NfbD&#10;wwP+8tef8J//5//AsrOTOx47ZwdhhFVCMVCxEtiKg3dHMFJCvaGUBoPjeiX/da2c9SgTYK0ZtZCT&#10;14XY2VMqaqL9j24ULi62+OGHb/HHf/k9vv3uFa4ut1gumujZH7LdUr6A8raQiVgGElQckXdUq6lO&#10;gd5j4PpsUt9IHTlmEyH76jK8t5aVcup1MQGQVmu/kYHTP0pynBeEitkDiJEifP494dNWHWO2Q3Ps&#10;h8bIM2ydV2tV5TyoFXNC0hjZ6JyBQsl8YJ62MhquAaoSEOasqWGuCEaA+5RvWQVlhaJ1DLyNw0g7&#10;BMOtsMwJhNQw7IxntGC+Bztba4PNrwfubT4AGMs7OM2sptHhfvqaGxRkRARB9pLzeFkjWJvqq1qO&#10;QE3RPse+Zg5ZZCx3YOxZK/e7sd5rrJehmTZAU/uCu9dcz+2Q94bsyXq+dnZMfd5zrS6/CrznCpVy&#10;aB0wLW85sdVnPzvFGprTmJ1zA6eCyaYOteyAJLcpdL2BPhKO6GH7I6w5ou9iidmvAAAgAElEQVQ6&#10;HI49Hh4P2Pc9OtPD2FT0JGKM979m67zDGd6DXqNtG8cypha2B9gYZ6ujtPM/1BqKUGXw1jbYKqgl&#10;GpZg6WHZ4NgdIxBIWWHnmm9ZcGfAvRilRt9hpaCJYOGCcHOGFA+mqeVhcVbqtfg38gdWsCNC4RU4&#10;XItDIGa4UaTGwBWmyjPvl1BN60JN2CZAwss5je3Ancbh6RH3X75ggxZ6o6GsgbIG1irAmmg1VE6n&#10;5TQ5Xmd2RS15loxlA2s6HLoj9urgbDiUhmWFzlgcuh59b7wl0wEP93e4vb3Fw+MTdk973N8+4fPH&#10;L7i9fQSzAumFH6IoaN14xj7w5cM97j894n/0T26YE8BbcqEufd+h645g06PRGtvtBpeXl1gsl1iv&#10;1nj+7Bovnl/j+tklnj+/xuXFBdarDVbrFdarNZZLx9LZbDfYXGyx2iyhW+3uIwUFhRIsqukCZ4xh&#10;WDLFvs7zcoY/orifuZKlDnLXQLAx38NzGok5vyNaGozui7kHewBZjTHQhadsJqvjVLgGNYn0dC9Z&#10;73PY+VONTG2yfc4g5B8qDijf24YF22kfS/bhlHJeOHfYPofBgCn/dzEAjWtU0SCoe7hbpntZMnGY&#10;BJjEACzJJIPzhvTegkFrjbZdOEa3ZNPI7AY6nZVzao1VizKh1CqtFKJVFCX51BjraXBGq5Af46+L&#10;deP9CLbQuOXPqaK3BpaW6pxTNdHUtasB2iGcXAkw0SmPjn4A4/dEKlkImej3JAA7ds9OhROeqgvn&#10;5gSU13dqIFJl6Xgf6LPBiROsqNpwZ+zMqnm0plBkFOBc+HuVn5884rFORS5MAeDXBq2ZNylIONxN&#10;WNuBM/b0nIHM4HpI6x0KKUTlRsXFWhVM+FirOXayMcblcngw1AggX56Tzk5kgUY3aBoNn9QTa/Pg&#10;oU4+Z0gF+zoPeA6HeYi5V1OBuBxDVss6XNjgyCFkCGQN+zqn4RtFtzgeXrNs6Fhv+ImT3Y9lGdUc&#10;slYobbrxpOEs6LZmP2iNZ09mVjrBpsS9HpVLVvg51zg+MZNA2JoMlZDu341Usihge7nF6+9e43DY&#10;4+3bHofDAZb908R5/aS1xuHQ4eOnT/jyxalZP374hN3TDtAKTdPGOxUDC6V9FaRlqldAeVBcQWb/&#10;kAD+Efs3B9xTVC+z1wrHLDZFWY5PHDRb9llPDZgJvTUgw+gt4+izt77cfcHvP/+AH77/Fi9vXuDy&#10;4gJNo91b8BaBAfyw4MyaJSWbISNjnWulQN6+K1kNyQHR9D45lR0y1U9QpSf4GqLQnLqp9ntqTO9z&#10;FHhfY/sweYaVQYfyfWY2gvPJBFM94NzPMRUyX/t55Wu3kkk+fU+5StCbR4Adw+5zNc0cEuQpUsZc&#10;IsJoPzQC/BKNrF2S537lWsRMrJxNHwJmM3DeIgLxNtr4wfveO6Y9xz9OtWV6B+C7l6LBILnMthgD&#10;cLO7UrReJdkoKBRl/5JDZcGqLSm1pLVObvtCGcG6JJxN9TdT5I+vtZI8Zx+ZGraeJFSdGFLkeUAT&#10;+GJUR9vR15hyNxiSJP6xwejZ4L1SQ3Z99P2uNCzn3aAhheqcDWuO9OJrU5XrE/wAOCV2qrFA1zt2&#10;qzUGfWfQ9wZd16PrejwdLTrrbAAse3YqhYLBRKua4A1qjQG0Yyg0WmPRttAEGAWY3qBtWih9hCLy&#10;BdVYMX4q2CGxYMIUKny+wPjg4olP912lgn8w6uXsALHM0GGTVgowpghBnAahzgXwQ0MR/dYAzzjX&#10;GCalK8hwSWB8nYr2LA5MiNk1UVpDNwvoZuFCWmO352MuyH/RZxfYvoMxPRQHiZaBYgVCI3xiC98f&#10;8JCxlRIQwczorcHhcMDjk1N7KNIAKewPPb7cP+Djxy+4u7vHYX/A8XjEfveE3W7vQqegoUhDQWO5&#10;WKG9XrqGESkouWkUGj8wsl2H3W6Hp6cd9scjjn3vZk/EsLYDoUergVWrcXWxwHff3eD5yxtcX1/j&#10;5YsXuHn5HC9urvHi5jkuLxyw3zQLv76dJZNuGs/MTCiZGzipwiM0XOvpoOnRPYByllqtaJkHlhaH&#10;pvAXD/6lY6zwMeCemR3jfQJsmQM2JxsElaTSlcJWKZV8WMXhJH0w4yCAk9dv8PKlMX/z6LEbCh8F&#10;Z1NO2TM2BZrOZQjNYdCcCib+GtZVzjZJjXsZ0j2Wr5JeG044XrESqW1RU0ytU+dfNkQQjRJlQcgY&#10;+tbLIGRRZcpwQQJVk7KygiZkNhRrctgAkOBi+31JEZrWBdUaD4bpMFDK3ttpwPOUFd84vSmX0cqg&#10;8fQ5K1ZdQpkgQZbsFJLyYMhbMd8/8pyGe8oHc5QBdsLqJbCaHNiX1ppTBPX+XM5ZrKVPOI2MeL42&#10;aFcyfqcA/FO2XrVmdCr4fPS582ds6Y9ZG8CG/83Dymi2jc8Yy32MERW37vhcc0G4sZm3dFrbyMgS&#10;7vsglH822KyjZjOXvl4EFGJ82sfC/uNUvkDtDIj/ThzcORIBA3QSCEoZ4wUD0BpYY8DW/bF9D9N1&#10;6E0fDKzde+k7mL7HYrEEsETTuKGpqgUVK4o1LIGq5KoykH1SqVVTP4mMAmupGMmkIW2mBBILIQfU&#10;EWNgZM2Wh31b70+cX7+Y5xVDx5ARhaYIWTJTSLMfdHilaFhoIScM1haZMA6AZq9iTH4+8nkfH36l&#10;vB+381m2jshHjKbVeP78Gofdaxz2B3z69DEyLuPZ4NU4xlp8+vwZ//Ef/4lffvkVh6OzoTTMIGPR&#10;2c6dMAQoTQgWTMEuRyrW2L8XjZy9mZQ2Jqk9tIJqtPOp97Y2xjp7VSKCViqRurTK8l4UBSWnAkjB&#10;WKDvxV4HRtdbvPntPe5u7/D2zTv88cc/4I8//ojnz6+x8GSdGGNphc/6zNpvjpVDekCUVzuUA755&#10;2MTU0HaM0R/qwTFbv6k6dM5gYOqZL8+gOUGQc6/xuQTLfCBXApoiXeoMsD6rqRiTA5ZTgZtzg46l&#10;TQ6mAnvlGUXJiWBMMXLqNcdrGEqWK2e4W0S7Gx5nic/rjXga3ynsf6vrgjjDq8r3kw/LkWEkFgnM&#10;NwHUtym7K9gHH/susvGZGbCuPul7659RldtRy31DXF5JWKrbbFK09pH3MQ0ebFJ+FQOrlKPmAa5o&#10;R2QzLI0g/fWHuMRcYto5g5pTw9KaGulUrT5VP5+ygpwi8lSHhmPXomLTNoUzn9o/5F6f2fn9/wXe&#10;u9C1GiumbFp5RjM1xrObZu/LsJkxGei5zKSSPVGGSNWA+8yzKrBMlEuv7jrjJTwKpBbQjcKx38OG&#10;wkopsIuTdEwGmXAMx6ZxLJ0eXRc81YG2baAV0BOjb1s0TSe85CkWvFkwpSgO5CGde32lcJg4rfQy&#10;fUUaWin3ebJC1frXs4I5U5OEcMbEsN6L2xYBW1P+f2MPxSmbDJZgCjNIhWtTtIflxloEeJXMxIRj&#10;pfvlUuxdaa504xgmEbln77/JABSU8jJYgYVJf2bym7Wt2CJJdheRDMfiyAhiyzDGYn/o8P7DF/z0&#10;08/48uUOXWdwOPZ4fNrj4f4Jx0MHYjiJdtOgbRssVytst1v3Z7PFsl36DSYP0dMaWCxarBYtwBaP&#10;j4/4+PkLPnz8gi+393jaH3xwlns2GuWYTqbvsVwt8d133+Pb717j+fNr3Lx8hhc3z3B1deFUCypI&#10;ZgmAAkNHD3Y34AoBrenrwUM3A415LtcgtaASFqwV0Zm/Jtek5Tm1TDKR3M9Q9ImXQMmsIuoEiF0W&#10;dFmALXKJOhXS4mqzoBTIKv9cU8GqQlz7SqtM1hy871naXZUHnr9i7vsMAPZZIckaiiem/OeA6acC&#10;uvLmjQu5aP71JO8UFj88DKgdNPMYhtWcYmgROaBAkbRE4IR80Aw1grSyKIBxRkWOXADzisj59of3&#10;KtYOFbkjHEGuwO7gyFpzBW/hkS1Ae+LhsKe2buquGQ4YaNoWum3QeWZr27Z5nUC1a8SDlziH3cED&#10;TxBEgFKGSY6t35gRQHk4IzMXDQL7QHsV7z9Vrb3KoXT9c4Qh4Cx2ecVaqybHzQyUpkAD55kWr4fp&#10;e3Q2t3SS9yazMSEeDC0GeYXZXojsTBgr+qca4ymm5NjwVjIoy9C/6j5dmQXJc6gE6GWdVPv5c+TE&#10;NRb+uMUQDYP1kIOvUWtZWGypeE89OKZTmCa8tUB+v2Pimg/6tNneXKonKR+Zx+a3Vk8O/PxrAzvi&#10;vBuJILMdkDxkXQCRpxMJT1Z58ESB2gZtoyPpybHv3Z7V9T263pE4jl2XQHkiaOhkv1D24zQGJg1m&#10;5hkgkp1h0tMsA1Fy5t/ZrLECkGGJwpHJVBfp3KRMmSG9Z8vQ4RqIM/Y8OKBZx1DeyYBu5tyGJyoB&#10;AiFjaHPAIrB2MIhlFhmqwtZHEVbrFV6+vMHT4xMOhwOenp6ygYdli67rsdvv8e7De/z86y949/ad&#10;+3GtfUh70RuFTCJQ9GnWjfaWh4ihtWkolw9BZH+jQg2k3FDAkQoAmJAt5p8zsjGTJtS/jXY9pLUW&#10;Xd+hMyZ8bL83eyugrsfd3RMO+x7HQw9jgH/91x/x4vk12tbZKFHcB5LWYnAi8+l1WgfHA6t2DFgi&#10;SK/pcxif5RCptmbLkOkx1mZtrVZZ4SOocbDPHA2CrAzhzw3qPceLf2hNmZ89buCP2M9MXody/DsI&#10;8Tg93BhjGE/1FTzixa8oEQfr/tZCHUZ5XzjW600Bp6M1SWbXKPI0RgY/nCPFgwDOcy1zZF5BtY87&#10;daTE6BnpeZ9bP0tMK3naO8KIiZgWw4aw2miv40ikvenRdV20fA3guDHBR15B5hJQomRmwbBx3Eol&#10;fhrwsaTukX1yhgfAir1sSK5jKaGSoHRW2+TPFNE8gtu5PfSpf6bUnVO/u1Yfj/XOtbU8h3yUE8KG&#10;+wCDczYG6p715Z40tl9MEarnko7OBu/LQKMSFD4lE8nZVDVQbSr0ljL2x/T3jiU7ywN4vOqVidk8&#10;PTbNp7keNLVgWAK0ckz5plEwpgczY7c7xNAhpRyLQTFAvYG1fgEo54seYrGNsdGzy6E47nuUVhGI&#10;dkCyLFpUdSIVJ4pAIX9Ok71EhEnBGFEOZNkrAzgPMBLXSyhYMwBBSucly2XuYp0Tqlib1nIaS6a5&#10;vg8iYSHDtZElaUetJAZ/VD60CMWy9qGwyQvfv5K1DgBVbtG4Q6X3HuEGipI3vrwnTh7t7qkVQCqz&#10;EgdCYsMRwQdbaVir8OXLI/77v37G09MeWjVYtAssF0tcXV9iuVxgs1ljtVlitVpivVni8vIC19fX&#10;uLq6xsXFhbOjQC4VIzAWiwbrzQqN1jgcj/j46Ra//PoGf/v7L3j79j2+fLnD48MDjk+PsKZD31s8&#10;3B/w7t1nrDfvYCywPxwBpbBab7BcWZBmNJqhkZQ+ibRLSbUhVAl5HA8NQK/aniPlbVl9cNIuJQFK&#10;9fDRtOansjESS47if84pgsfkrSUY74qMEGQXvPlUdo146rCloC6qiobdc1xeT07DrzJQshZEZ4xx&#10;QLHW8dqUF/WUj/eY7cEpRk12nckVaJkve5SNh59PlE+SjEGSTE/pb6+8xF/IKi2Bjf8eJVntOZgc&#10;wXUVCkmb7pkoZlm+VzF8jADHYEBYGVzwiJlLuf7KdZexFsvjmuZYVHuFVCVEV8j8Mz/wYl4Wwt51&#10;u0C7WOKw28ezjlSy2CAugbh6gG3phxhYcTEEN3u2kIMzpeehOxREUypUhsLKIofK0ntktpUmXrnB&#10;CNTIIFE2kzQoPJWCAMxsVjcg40gVIKFsAFjsgwrZoIuLdVJ/9tzN8PG13r7tCCLyQ5dw/bkosHMT&#10;D8lwrrMopy1wpoD4U9Y3pxqdYBs2HXrpB8aKBgqosSZ9jn3b1P9WgzStrbD1Rs6iODxMSpJU3ksD&#10;Cy5oByzIDyJrKLDqMkVWKqxJ4PhMFS93lbIheAA84+zBOErKBKVhCgfWbxlYTuN5OYoU2LN4qQls&#10;Y0RCi7YajW1gjEXTddDHo8+Zckrc7ngAs0Xbtt4m0IeXsgM0bVTyycEW+ewhPzSJmTTIvJWzvBHJ&#10;fOWyZuJZFIjBmcxlcZSrdKyo42ylR0yKJDHIyf4Og9BBHtR+lO0YKuQI8Pg6GNqfybYvBaBnAZqh&#10;X0qeTtWgu2R1ENFJEClcXF7i1atXXgHrPO3Dax13O9ze3+Pjx8/4+y+/4vbu3uVXheE3Kdnm5LaD&#10;/j/B8rJpm+R1H9XPFXajH1QRU9xjXS9rfd4Ze+tXz0hVlIGt7nppB4Z55r+xBtY6iyhjAUsWRBZs&#10;3PtrW2f78+79J/Re7Wv/5UfcvHAMfKiQo0aZhVZaVkFFPp0zUgOAk+0Fjdb+owPpM4CumkLr1J57&#10;1qCAxwO2T4UpUjZoyskWcxi4U0rnU8z8HNKhNICSZJ5SqCNuTSAXDdj1qAfWToH3A0scSPlV3Ud8&#10;EAgb29dhuGt2flHeM9oZavExoHOcxIMs6PVUL0nCblLu4fSPDnVkvyuf2+JeyeuWWk0rAu6RW+N4&#10;sql0K5B4TqjjTfCs9x/JWBPt09x5iyx8OzDb4xlPInBMYH8kZt9Zr6SGSnqiRGpjHx4erOfiZ8is&#10;94bDydrXQ6M3tDinUZLhVJ7TVKjtOXXoFIg+1ref+77GiJbTgbCJhDegjLMMY5fqQT6p5JwiAk1Z&#10;ec7GQs8F7wE1usmVkuMx4KSCfWNq/EaUf5259nfDGzy0hHGHem6LggHoHBgVuWd7Pt3KDndyXn+W&#10;OYb8WNu7399otI23u1k0MLb3tiIdYAy00t5iggHFMETogxUN/EPvQWE3KXRutxaBAe9A4AD0Bw9F&#10;pRoxwZeTBV90kiia5UHv/16FIFdf3pNgegfJbwIEOLKsBgeXFcWQsCuIPqSVQ7/mpZYXk9MA61gD&#10;lg59joOOtDkLeVJQQMQHtpaMDQFOCkSIUxBMBJgpbfg5pOBBKcveY61Hw8bZ6FgP8lsbgSdIJnBk&#10;rnEhBc6Zfm3TYLVcYbtxDPqLi60Lf91ssd2ssdlscHlxge12g4vLLS6vLnBxucF2u8H2YovLy0tc&#10;Xl5ivd6gaRZ+XZI4RC2UJixaDaWdb+Zuf8S/fbnF23fv8csvv+Hnn/+Ov//t7/jw9j0e7h9g+h7W&#10;Au9++4yH+yN++ukXXD27wOtvv8EPv/8er1+/ws3Nc1xdXWK73WC93mC5XEE3LZqm9eCZ8KGMN5ak&#10;Tn0EUKmwv8AZg1qCndUqp/C2HVNdSeA+O6xk0rGbyABsRoUBc6bdVHhDy+Gqtdb7S6ssVC6tfysA&#10;sBE7GSE1t1H6Lbm2ARRIgyyWlguCyRPIasyA9eCP1jp6e5NQCtDIgQxBOCCiLPQ0KVfGGUs0ALfz&#10;srLK4KXcgpuzb/MANSfLqjKEzyM4ftiqoDSn5xYJByuB+ABoB797KOWvLWfXAXKwkbEy8yF1sClg&#10;YbkSi8jqGOfEWhyEurMYslcC35MJcgbIcNG0FZSRoumigpocfp+C1i3axRJaa1jTg62znUOQusr7&#10;JkKkp1gTgRlrjHFh5IvFJFsrAwK8SbasG6R/dgR5Mq9MyZQZ1kMpH4LSa8hbkaidmeWOe/b8cxj+&#10;3uekxCWqlJDqUpXiIJ8x2bDIv0sB63qUIReAAuW/z1iDvjt6mz5yQYmFFYbjevqwQp8xwwVjpgyd&#10;P8UmOsWgnJsdcQpwH4CDQm0RQQcPWNgT7OGxz3XKKqm0CZJBayUJZxbTakiQH85241CnVGUm9nGy&#10;oLQ+LC6oVWoUH8qGlsHuMHKyC8LNWHD3PKYsFQ9Asoshz8yXEnbpyk4YhsK7X6EBTVnOEymfl6Sc&#10;+lYrhVY36PrOKRfhMq4MBftSHSdwFABtQpaBEfYGsl69lfwbBzcwlVE0yJ9Kn6HwTT7RdErf+mEt&#10;JcJ8UTLuOQscTddPDA4rRIrhHsNi3xXEpJgnQROfRzboJWiC7D3XagX3MawIPM7npwwGGXFe+8XR&#10;NA2ev3iOw8HlpH3+9BnG11Ofv3zBX/76E/7+62+4v39E1/fZWR/qCMghtwAcKSg2lFSBJptWEj0j&#10;j4GflMgWxvjPYpNtHVUyFdha9Gxhw3PHfngV29IQNGmhfYgtKcJ+f8Cbt+9hrWfJ4ke8vHmGRavQ&#10;NA1YhX2iZD3zOKMcp9ZvRVX0T8jcm2J0T31vDeg6Ce5kjnPi+SlJB7X9fcDiqZMbvwbAnzqnsppr&#10;wOqA6O+Q9ziyv5dK+MJ5Me4dFQLgHBtOlhqPwWyzvgdQAFJrVFS5lmSfBGTe7GPv59QaG/1+UaOf&#10;YsvPea2xNXEa0Cfk6i45BE8KeBZAEfuagMV5Evzr2dcMhjnuZ6GmcbmNIdiaElETrj/u+96p+dmD&#10;98YOcD+EVt3C40UQ9ZtcI4L1H2pXUyHQAnkou2E/0CSf7ZHWVhhMhDybiDPlaAVKlIyKwZI81mvE&#10;xTl5TmVvNKUGOhWMPbV3nHJSOTUYnFvfJcw3LCkrlJ5hnbDAB8eHHmM9zpgzwrk4zz8I3tcv4pS9&#10;SWmfMnZajL/5qU1CLqIxa5wQFKdGhgXjFy+xa1V1Ck4+PChNbth5h+/3IByglcJOE9pGoWk0ur6H&#10;YcdEUIqgwSDLUGCoJjFxjqZ3G4q1PgiIYwEYgzGgIsDuWBzG+68r/8DbCA5nknHLhU+kv29WNOzR&#10;G57QLloX7tr36I0PDQrNBlJjlnzRbM5zcSbpYioozmTGycNp8FAUVh8nF31O+U1BWlHy6uVJ8YG1&#10;cbPM2bap0Hd+tBTzAZxRjmTgs18brZeDep/weFCrNM2V0i2x5hILgpPHWpxUh8ESDfzHZUFglQWo&#10;wfPrK3z7+htY20MR4dmzazx//gzPnz3Ds+tn2G63WG9WWG1WWG9WWK4WWCzcn7Zt/edokAcGevY9&#10;hefLrZ31xQZXzy/x6ttv8Icff4d///Av+O2XN/jbX3/Gzz//HXdf7nDYHbF7OmK/O+Dd3Uf89rd3&#10;+O//+Cuunl/im1c3ePX6G9zcPMezZ9e4urrCxeUltheXePbsGa6fXWGzWWKxaNHqJilMCIByz1MI&#10;TGPUZIf1SnWwN4igSyKaqo5nFeKZ32xooJTyIXPjLNBT7Mv64UhF42nh5kg5wJsDDhgtahMAbwc2&#10;MKry/cZYWNthsTTFo5gDsi6Y0jNUReh3xtAEjQyCi8K2HKQBk1YSmR8hCul1BswPEoUipxSF7DVn&#10;+NriMOcB8KmbZiCZzBZpBIfKoabJfNwDezNt61w0XwUzgznnwvpGOrO5KAPBZLEom6wBU3IgWk4h&#10;6IX/sQzwyx67UciYxH8jUwpE0ZEiNI3zve/6zgMCqbGLFj6CBS+HbTX/SRXPearYuuSDitGiMd5j&#10;ioygbDhRyMazcGBxaTmesSpXOmAI9tcKzhQSXIbxBbawqjJss/UnwrngvYwla4+5tAqjujWYB1yU&#10;UmigYY1GZ5zPt22aLAAy2AG6e8DRRjAqMYe0mYygUVVZzQJzMFuiOw8MrjOlShCRC2B9zvs95R86&#10;kGVPZHScF0Q3fa1ClpL0qB2tuYvtK9h05iSeUs5vE9sss1zJvaTlmVBjaE31IJSBWJSBzzzC8h/c&#10;H+ZMk1ASRBVctolWBN22aJsGbd+g9+bg5If9IbNJ7kWc7auO5RxsBx13RIn6nkDV6bU0oi/WWFbQ&#10;jzew4wy06pQv2mjGvYpZxM7K4QnLAKv814yu57yySfZASLYIyEOVp7S9zIkVyYM8L28FFq4tJzua&#10;bFgXztkI5qc6RykCK2C5WuLm5QscjzsYc8TD4xMOxw53t3f47dff8PbNW5BqvbLXplokU7NQhRmc&#10;SGnWumE0CyvV2EP4fpOKgSIgmM1IoH1UkfpzJDBhHUkggW9GDN+dtShBN26423d9BEosW8ASetPD&#10;HC1+/e1N/DuiH/HNzXMsWvfZAc9aRTH8wXRuzbQ3eG7dUjs7voZpOub1fGrQ+zWszGx/HFE+nrI2&#10;pnzjPRtgqpHxStuIaaA5AfdUtGxxJ1ZqiBJlzhA8e0Cf0VQL+6I4HKJJ5unotZvULAmAPxBFahja&#10;nGFRjcn8NYzp7Pu4PsSp9olnrNGhWkTgQyx6F5v216jCZGR4WABao3WOrxtcL2rcz/nr7P6/qyd7&#10;4zIprVcfxd9peaCwiHVoVptTtXaSNZbMskh1ja2T+wILX545PlxdhxyRsn4hGoFLh2dA7n4ybTN+&#10;Es84Yx+Yu1/WSFRTde2pPbJUNw2fJxpgOtLyN2IkYvIfVOI0UvPM2RPD71dCMXru/n625/3UoXP6&#10;wk572Z+7kGrkv/oNLIvv0wfYKQ9qx1BXaNsFFssllssFlCLs9ztnE3I8oDsecf/0hO54jFpGY+FA&#10;cA/4EjGocSDecrHAoe9wOB5xOB5w7Dr0vWe7C199TQrUELg3mQULW4YlWchwxWbCNyPejsRyYqCH&#10;ItCCYfwwoGk0mkULENB13QC8UBDJ2MyORMw2+iI7cpBsWqjkUJ0XPFl48Z1kiJVKDX/oprOVM/sV&#10;d99tBNSLEZP7cZW81R14D1jS6Vp4D8rFYgnSbfS9d6xJZ5nEgcWeNaXk1CGSNSE8pOsfM1kocMyt&#10;9bJRxdCqhXqh8b//15/whz98B601ttsNrq4ucXl5hYuLCywXS+hWQ7fexkmnTADLDNMfAe4Rk3cj&#10;24czy6ZQxGtNuLzaYHuxwsuXz/H999/hxz/+AW/evMWn9x9xf3uP+7tH3H2+x93tPR4en/Dw8ICn&#10;2yf85csTfv7zr2jbBovlAuvtGhfXF3hx8wLf//A9fvf7H/D69Td4/vwa2+0Wq9UKy+UKbevBntBo&#10;8z9Q9IrU9rzwOx1mWitkMv9JwXh2wV7Ssx9fzYhIaqChDYI1nrWmC2/gwjJnTCWVs1mL4ETx74Hl&#10;EAaPunE5Ck3bJrhDhhhq53POMhA187QdCUUVNjYlUw81KbzAHbgc2ICKr+dholwyQ3yQHReQP4vQ&#10;o1LCH68dw3n7E4FVDsxmUmXPvDWFT3pkEAbmPYsg7kIqzwKcHTuroxZlZPMAACAASURBVDeiVXlg&#10;6sCrn/NmPdw/r+ao5hlQpWAK4LPfY4EhCM4+EDAbMnEaLCtSVWWcA1YMrOlhTQ+prU5CF2FTVWWi&#10;Ddl1Wmsfzt1MP4eEWZk7ElAcL+A55j7IoXHoF633updBjWWhGyXvPOLPO5Btk7CnqLgIz2SUy8a3&#10;DMAbMHiQXlNrl1cQQ8WMhVac2/cFRlMMzlRxiJzOz9p7nvbTnALuTzW754ZM5bVM2mTCkGh4EqWA&#10;Tis9jAvlz2QJVPF8r9k71cg45wTk1ZlIiHWP9IueOnkDIBhtwUgCtvLruTy9lIpL1Yx7D7oIbeWR&#10;9VK75zVA+7R8Op1XnMn5ZfhrGu4lYZKrD1wtptsmgqwgBVIainLwPjuD2GY1jFs1wcO3IFXl/5V7&#10;2cnaQzIgzxhyxXOmMieQg7ncKgHZnozCdqnGlh9vnEvyGOUZXySB+4pTkNh4Uy8frBt1xo7k7J4O&#10;B4gFv9T3c+Sfa3+dLKHRCpvtCt+8vsHhuMPusMPTl0d8+fIFj487gB0hSJEGawXl7w0Do8C9/DgS&#10;VAr7dAy09bVFAqZIeEx7b/rC1iKeH0KhKfc446+xoqTPJm8vuli0WC6XMMZlZh2PXTwbu+7g6yCD&#10;N2/egMDQBDRK4+b5MzSNdsieIDhg5BmusdbrDPKhzRJXcrPmqrWmhqKnCGjnhstPvYdTWXHp/B+q&#10;XRg8+6wbswIaPUcmAK7q56LhXjJXNVeziJtSTWbXUCpmZqguzslDmAq4H1unUxahp9bM2SxfKoOs&#10;MV+Zd+J9cd3DJ5/PC9V38qjPa4wE3ptoM53q7AC6u+FrbwyM8cpD4/4Ym/LaIHrFqOpmm2GCU8SH&#10;3He//jzkfz+0YWKv2rLetz9nMAQSkq3aOrIkNYwQV6buyzmDnSkFxqk94BRuXF7rMS/5MXXSmIvH&#10;8BnPc+rC+RNdGUJtUPbrI9mcpwiXc1VL/1Twfq631fiBdHoCeI4dSg2iGf+e+VPDOSEKki/Ttgtc&#10;P3uG9XoFy8639Xg4YL/f4f7uHg/399jv9uiPvQPcYeH7Ti8hdKwLyw7QQpgyGgtLBiawOjzzoW1a&#10;KBA0E7pVh9VqBeXDgCwYyqYCNbB7IfzFgiQ9WVMkBlHAjq216I2FYcZCeZ/EpoUinRpzAowH7KKl&#10;hlJOpmQsmNiD+Mh8v8I0PTZ0GdA03GzGpn2zJDaDey+CXoV1jgMM/MZvOQPvSRb/PunEDUo4eoAE&#10;38nwE1o1WCxX0HoBmCF4D6VgfRAlCpm1tRbE1oUdg6GVy0dQ5Kxp8s0wbOJBAktR6AAQmkbjarnE&#10;xeXWMRxbB0S1bYt20fp76hjQzG4STdbEhs6yHyiEoDgoSJOwaHHggTFrDXrD0I2F1gqLZYubly9w&#10;/ewa3//wHR7v7vH48Iinxyfc397j9ssd7m7v8fnLF7z/8AlfPt/i6XGP475D99Rhd7/Hxzef8HP7&#10;C/7r//0zXr56id/97gf88MP3ePnNDV588wLffvsaNy+fY7lo3fsLcmUe3xy/BnTJLbtoEryfHBBS&#10;Au/Lafq5QFE6oIKdRvG98Znm6tyUZx4wVe/qgmUQJIhd1+F4PLq1pBQ2260LvBbWVFTYoQSbrRgY&#10;TNoXUNZLGjlJvmNDKTwofUVPHhwOzLoIMMtiiYK/+tCTIRtnFD63AMDGwvY9jPdTj4y1OLE3GXMG&#10;gq0dxpURlKgVL2EoYS1Mb1zAnNKeBReADRvZudnojyQ4zIPiNsvoiEorVeR3UDEk5Sx0lSsM/Nq5&#10;GcF7Dxopb4nEIlQqZ1VQ5r8uGQnJX9g/MwGEk3fMe/GavsPxsMPxeIjxMIMToALqylBieT9KVsSY&#10;PeDYsG2qNiq/r95sU1bkk7e/YMXRD39OYNPUQHBO4NgUU2auCm5QlAdQyFqQ0tEqxNUPBjbk+vhH&#10;1Qr2E9tE0eJsuJczT5PtDk6yiaaAj3P24zP74mxt5a+LYkCDCBBKdnQ+V+WzwIKppqM+8EtDobEg&#10;3+rvC/sLT4/MA7mEBxMKyjMxIhmnbuUVGnFjDXrTgwDohr17XO7j/DXzl2D1Ue4XZVZCsg4JOUGU&#10;50gpMZwKwKZnzIMIpDUarcW+o+IQMhIA/J+MfCKsSBIoj6qtWwxLDOduFaAX1fREgzkKaqCWvwAX&#10;AMgJ2s5r/zRonQJA5tdtRRi6sJwZjCtFOi9lHb6C9vdIKRXvv1Ii4NWF2mRnsBxoC/fsVGf4W2T9&#10;cFK3GpfXl7jZv8Dbd2/x+fMnfHj/AbunvS/ovM2gsDUlST3gwuea8r2mfF/K5230xkZ7HRClz4A6&#10;2Tgxkqmam5Q9L3J9i5p3sVii9cPxrrvzljy9yJlRML3Bm9/eolEai2aBtlng2bNLN0AJmTDK15B8&#10;PrYwXNNjACNNgu+nzoRazzrHDmcKwB0n8qBS5wzrg0kAGHw223UKY6HMB60g8wnfafnehspyGqzl&#10;UzaGp97z2N9n56YghU0RtqbIAXPqihoQORVyOWVTdGqgcJZ9R/CgL67rqWyJU3Vgue+Wj2Hkbvjw&#10;WY6WOCXT3YW8B/94l6+R+g3rbXEcG98RRCSTvyQdKARcxI4+67IfyIB7WfcAA0A/KXs5c1VIQm1h&#10;hiP6Nuttg/JczhoGJkbEnA8iy/2hXFtzQPYx+5za95wemE4TQ8q6eGwwW/ssY6+ZK6xETy2IFVJR&#10;CooplKMh0mPEzTEQv3bNzhmInW2bU2swyzcdZOb5opoVdZSXx5xL/cY34vHfL6XX/+h0e3CjOHnA&#10;Ewhtu0DTaFxcuL8z1uCwP2C/2+Ow22O/P2C322F/OOB47NF1PbrDAd2h896WjjGogx0Oc+b7DMAX&#10;L84yZLVYoG1asLW4u7vDbr/3/vnwgbgqprMrSjYdyrMJSTkPLe1luESADUW8UliulmgXC+imBanG&#10;2afADRiCl20A7lPAjMV+v8fhcIgM3MS08ZublaF70sN5qBJIa+j00Kd2mMViWjR0Q42djZt/GJpI&#10;z+7aa1lrY0ifyxGwqbkkQGmFxXIJ3bSAVaJIduCTr5D96eTMI5Xy2YXBtigCvBpaNz7+wPj9XMUG&#10;0Fr40KgIiRQ8NkbbaKhGR/sHYy3Q9eh9SJQKNi6axL1xMu1wtqVZCydLDwsYb2WQFAAMhhuEBIZS&#10;0yhcXm5webEC7DewxuJ4PGL3tMfT0w53d/d4/+Ej3r17j9vPd9g97XHYH/D0uMf93T0ed3scDh3e&#10;/O0tvry9w8//8ytuvnmBH378Hv/3/9Nhs1lj2bbBCjoCjWOF08m9ANI/sb6hlszSsaKwLv3ylkgq&#10;+KTbKPs7ZSNVHlBDb1Zk4HHyVES18Ui+q5VDGokJGNYavJaER65d3/fY7Xa4v793zxwzFuHeCCm7&#10;DIQlwbJQSnlrKvcqQfoo12V61KjILKBkOQHB0M4KM1uwHIR1VfBbRqG+IddZm95ZmhnjrAy0V08o&#10;n1NiWYL3pcUKx32ZBgUZR4ZHQLHC0ALycyMB6TYlKxWFSGKqWGNhTN4I5YVmWsukSHg5pN9rvRIp&#10;ZxJK6X8Kbo+hXZSaM1J5AzbwfPQKsNwOSUV7MjfC8echiWG0YDqG7Bhj/b0hdoxVuIA8p3Lze3TE&#10;ymx8JKytq7kkO360eM2Yv5hdQ0zVHCxMxK2V9g9SpYCB3URUgs14P1L2mzGYgVm+k2MF+pxwwGSz&#10;k2wWQr3iiAPuHrZo/dfd8xegKssWZDlaRilfS0T1VRH4HnNRMK7AnFs8TzUDU4DNnGadB6HPNR/v&#10;1OwRaOhGUoCVp4DWWsbD5NBCvG6t8Qj7FAVCSqakSVvW0JcYIpvKDXSsNSKwbggWKFU+t8gacTEa&#10;zjJeIjjMpwH8McBNDqOn1ki+3iVQHkBWigQMkPL1fw6GatKDZxbIbRPTPVCxPlODASUn1ZisBzy7&#10;LwRcnmLFjYFQGTg3cOGRNYcS67lm/YDMV7o8O8b25imCWU15JO3zygBFAIOw5VhziGBMFvtmOFx4&#10;AAiI38FcWCPkljTsCQeL5QrXz57j+tlz9Mbg6ekJ1thhGDNSDUVc+IZzFdkt1GUKbevA8970MIZF&#10;LlPxmVWyXJLEDXJo19CWUATXl/UQs8Vud0Cjn7Ber+KZ13tyRFC8Kd3A9gZ9Z/D2zXusFquYhbXZ&#10;LKEBWOqd6lslC9i6hReNWtqcsoQoQ4znAPdTDMy5xJw5QNepXmYWW3owmLEYD+6dz8yteWO7o6Bu&#10;a6mAlPV04vNP2fLYiR7+FIlraDeIUeBtiugwpu6b+lwlYaRm5zimfJvM2JkAO6eIJTU1y1ziwlhI&#10;56mfZa4FLQNp+89JY6F/Dhkelj2xVDLvs1Da4CXPQtgpa1PnQKGA4Tnh7TTj9wIZsWn4GeVaEa6o&#10;lmFFLZSwyrTgiAhKe8WpTSHpyhMQqrarg/ufV4g1EuIYhiFri7HasVYXjKnxauv1FBmg5nFf+11z&#10;hkRzfOvlrF46koz9rurAIChEozUxRzsmOyOkd84+eybzHidvdLn5DD9wzhCcYgSl9O2RXfQM1lst&#10;AGRsCi0/7xjwH4qP/njEo5fr3N/dYbFaRlbzYrFAu1hiuVyDrhHl0cfuiN1+j8fHHR7uHvB4/4Dd&#10;buetco4gb1FzPBCOlmOYBhjg3gANo1loLBZrbFZrWGvx8dNHPD4+4dj1rkhSyllWeP9fpRyDRzcu&#10;7CdYWui28e/VhfxFBJmAtmnRtA0I5BK5/fUJRVW0FGgbNLrxDbbFw8MD7h8esA+f6XjE4XhEZ/rI&#10;rLRQgHXsbBdMZ/OGE6fksPPAkdr6JcEYTwG1KTzPyoJ4BLznkj0jOkDyA5J20UI1Gjgm1n2jFbS/&#10;xkQKBhbGX5fIyPbAlVIOtNeBdS/YZiQGIhKoZRlaygxm42w4YKHZev9UP8BpGihl3es02jGKAmjq&#10;hz2OyZ6uW/BQZSRvTMtATxZaubUVJsrwWRRKhYBMjgOMRjdolwtsLy9902Dw4/6Ax4dHPD48Yr9z&#10;Q6+7uzt8+vgJt3feauf2EY+3e5jOYnf3hMfbezze3aE7HADeeiam8XAfTz7fNYZWbtFaYzzwSfbJ&#10;SfBDsAayfXCETSaLhfrrJCaCHIBJKxC5jjO7jiCrnyRckPAuTUBbzoyzcZjXdR0OhwP2+z2sMei7&#10;A5bLpQiMIsEkF41wAISDRYpXnFABcIfBVsz84ARWkvTIDf62gn0h5dXRdsf/vFuzocgzAjT1v9+6&#10;wtAFINn0PoTkOBSQEQCRdj7kh6o6DVYzGxUWg0NmEcwkNq6KBz/LDIbi/UjmSnbuIh9whWGCCoO8&#10;MFwoUJTM5ozD53fAf74eOeYtEPuAVB+6q8XQRgdgFrlVXfIrTYChsxSzQtLq3XM9KKAboEHryhoF&#10;aD9kTv7OnPnkRwuECHpS5nt8Mjw9Awd5FiBc2uacYvC5wYYVgc85cy16FIehTxFgWIaRlrZZjDI0&#10;WKz3CcZarc6aGnJk11EWs2EX4VzRYIQPads0ImSRhETaf15rwUq70iUAg8Qi2KscfpSWihBspvlA&#10;xTkN7FxySCQtiOe8LqfntDWInBNh0xkZ5oTTtpZjIMPw3ByyMuVrSJ9s4kqoNwgK3gu7RI1EcLOz&#10;8krDw3pWNlX995GpVEiE3NPguXU3v07+GbO9KC1nSqZvCVgRkQMVWSFBn5Rh3I5RXxv0V8gASBbw&#10;Y8oeGTpbZRQLz9ZAvokBt2LIm/YNH9hX3f9ywL4EwQf7nwifzViK5fslFPWNHQVhT/UJgQST3jdl&#10;kpXSooeKpGQW1noqy9nhIm/AKywUJUCn+EwBdMltfIKAMIRWErTS2F5c49tvv8fr19/i8vKv+Pz5&#10;DsYmslE679NApqo4lQQO2b8QoW0aLJeLWL9Ze/T+/Sq3Ukv+c/79ahAs2JhkwePzuYISl2Ej81Ne&#10;C6UU2Dq13N3dPXa7fQTWrM+tUqT9a5AnGAH9sceH95/wyy+/4ebmBqvVElo3MewxWlOyGfUZP3ef&#10;H6vtT1mujYFMU0qvU0BcrQc4xZaewzbPyG4TIPxc0uMUG30Kx5EE0FFQi8dfZ4zUV/bqVYKUUJRH&#10;hnmROTRV350C508qE0GT90v+Y4usinNA9aw/KIlcoWYoB51FSOzk5ykY+ucDqsjUYWkImvrPRLRy&#10;5Jww5GdvN9p70N5YFtY5HrDvBXGJMRyGciLPWFecZpZctbPHjmV/ZkqoZHUjI/OkxU+O5+SDN2vT&#10;ns00HpA6ur5H7sGUFfoYg32uddQ/QpCes2ePDeGmFC+1PZ2zxZA7BFD5vgTOIK0bc6WpO8s5uXLH&#10;++6G2EPiwrmuEF8VWHsq5KQa1JeFk85joA0llJO3fHQzLdS7wwZocBgOd+rykEwPmkHXH7Hb7aLv&#10;n/LgdrtcYLlcYbVYYr1c4eJii40PBL28vIS5Abqux/5ph6enR+yednh4usfd3T1uv9xCKw2+u02T&#10;RV/cHI/HyFIKrLSmbQHlFkvTNDFstGmc3U2zaLBYtFgsWqzXG6xXazSLhfM6b5yHovWTQPYbb7DE&#10;MX3nmebkBwGuOFssFlitVlgsFmi0RqsdKHux3mC9XGL3tIuDioenRzzt9zgcD+g740M4LIisAAIF&#10;b7xI1B5LsZ4jbSciDJKySDBdGCLukavNdCkZtpZBxg0fSFG2sQcP33bZgrR2rHWl0DTODz4sLxWs&#10;AKwdbNwOuHfgvdIaQdVQNjb5QeFk4shATIDgLHiMsZ4F6yyTYEKBjsx2QEWmrPbKCKRgLfF91npZ&#10;et/j0HWwlrFauvXgfh5RRRKDlX0ifBygaCcNb9sGi9UKl9eXyYeuNzgeD9jtvWrl6YAvn27x5tf3&#10;eP/2I7rjEdvN0jUQ3INhPDPZCpZUDaCnAdWEsyZtit0i942SsQjMUhjJ4JuRCX2NuTJdIHJ1nZKQ&#10;49VANZd5YV2agV+r9YGtU+9YwWoJbNcQJEdwqpLVcuUVJgr7/R6fPn6EbnQEGZnhh3bONqhpdATp&#10;EVneDgjSKmQwUNbcS2DVesurYCklw61kcFSmGBHXQ7LhEfIb2LEWw5CBvaWZk3y3kF6wsjFFEbSb&#10;rMCUAKdyOb5rLnTc4wOjXRUhyxHw94CW9PSx3mrHZU4IP2TIgCPrB3eeoWzF4BApvFQqtsKWWAI6&#10;sglTRBnwG/bzFPyEjOk5FcQVwamMtSBYnNLSRkqqYdMT7+2WmIKVlAgTpyHTNj02CjltdMjUlrYh&#10;co/hwX7Ck+yWGhhY89/NWPDS013KfGUWQXhf7PZxqWhh9gqG0FSILIEygLkE1Wrs7Ol8jBMNZKay&#10;S2e/8uu3750a0Q3CGE3bRtAsXHWLNIALbCv3vAZbvMDi9mzxMk+D5L5NZ9W6p+7dPDm6DGGWd5xy&#10;MEHsJVRP5x0AhMQkPmu9uZbPdrWuEusiK4nF+4r2j1QZ5FCuXpMgbG1AxmL/CEAxKQUlwPtqlkj2&#10;bKYBsT+ho8KpRgIK4GR5/VDJ/HD1ohIgKMUAUwm+JM/zfGCaD1FyD9vMaxrJn19K8YPSgJDnj5A/&#10;K9N9UAOm94DRSCiGW8W98udMzDMhZKxjiemE5yzmWGSs9GQlQ9kQJz0BEhjJsrHimiqHWEMyWazJ&#10;Kf9soUcKVkT5+lHx3k/bfuXD5aQYE18LGWIeSApB8JkXOyXSl4HxalYaGUAoEC2wWi3x6pvX+F//&#10;9u/45e+/4sOHj+juHr3qVbLdadBnlzZ2GISbB0KRjjV7ANb7PoBfacgMC08gKp4Ff5ZYw2Cynjkt&#10;cm8Ke1LyxCQGw/YWpndK9DTIUJFYZY1F35vIVDXG4Pb2Dr/++gY3L19is93g6nIDIu1VI6EuVy5f&#10;aCY4PsXIn2IoT4Fmc1Vccxj1c+x45hIcz2PCyYHs/M9Q/XselFNZUCvIg9Li3Bn09wJcn+r5pWKW&#10;PUkJqjzfKgxvGgEwJ/puOVRILgT13xEFXwOmrlCtikD0EtCvWbWQIETkZJ/82rNAOXLSGMSeXAkW&#10;n3I9oFE0bvzrjBPkAM5yyBL4jsRAtyZTNhlPfmK/Z9j4fQHA9z23sfH3UcRqA9WPxZCCBqBuUoGx&#10;APkrOGaGWxV1uk1hu9JetMxJU1pgYsJOVJL/EPq2gn2Y5Sqjbm0z5ppyqo49lzB77rBv7O9OefOP&#10;+eTPHchm97lQSY7mhk2QBgKxFVwOz0nUzRzXbLkpzrnqZwfWOrixJrXgWTdy6oLPvdEli3oIytW/&#10;XzJRh6Bs+f25fIKIC5Asf//O69t45oJ7iJq2Rds2aHSLtllgu93g4mKL5bLFYrXCeu0CN7fbDW74&#10;Bax1fvlPT0+4vb3Fu3fv8ea3N3j77r2zxdnt0R87HOwBXXfAsdsDDHz69AWPj08AA6v1Cpv1GsvV&#10;0oH27QLL1Rrbiw1Wyxa60WgXKywXayit/cTQhXg4jzDEjavrenTHLqUiU7DXUX7kRI4pYr1dhAVa&#10;TVgullgvVrC9jUOM1WaDw7HDfr/DbveEp6cdDoejYLcmBpCK543NXRxObDL1ybMElkRYUvThJ7Cl&#10;uNFbawd+qET1UJVwaEapKotgL03QiwakNSzctWuUhlaczxDipu7MSEJh68B7t24Cs6TnPg/3KljZ&#10;kc3JLAprt5FEthuTYEx7kDD61idprPMadswXkFcFqMTAYTC4t2DD6LoOHz58wtu3H6BVg6vLK2y3&#10;a2zWK2y3a2w3S7QLH8xKDLYuuNlaA/LFmtIUmbJts3CWGQCAi+hPZ3qL/f6AP/7rAz5/+oy7u1tY&#10;Nnj+/BkWiya2fXlRiAyIo2EXMyKZn5PPMQT1x4CVBKYH9mEIrFZJ8jwBbk6DZBwZpHV4aFiFyfeT&#10;wlSHbJ7YcntwU8ugHB9Y7EB9Bd24JpAUoV20aJsGh+MBpu9h+h7H4wGHvfsDAE2jsVqtsNmsoRYU&#10;oSylUqUfA0x1ChvMJG3k46CVyHooimf3PJGYeEOALm7dB8A7gPeySVfi5yR4Jpn5aaouGPLi9d0+&#10;UwyLJXBV3HslrYTEEgvPhfVKKM4Ydel7EiOHBCNQ+PeF4XXwSOYc+JCHHxcFfwA9VMbw9OCrUBQE&#10;ieCwsc0VIkNFXAJxuOZFLAJLQ24KhzUZi1UV90qiaUZtAt6sz/RAEQiaQ/OJt8jZnjPGOh8rGKes&#10;tmpD4+zrsWOjIJRDme0i94ecDVtp+oMFSbADzCw+6nZdQyl8XcpdLW4FA4xJxlf48NqmQW+claC1&#10;jTODFoHbyqG7GUnEsgFZ5f2nU0ZLGUKZW0pMZ5ecCuf82uC2AI5zuo0ZiBDCfINREBEXAYIp5DSs&#10;iaBgCSqS0hZpyKqkyICPjGu/50kv65I1zSgtb1LYG40yuZRQ01D1ejrw1VmR5WxnuX455fuIfUoC&#10;QIQKWcN/xYp9N7OSk3spJ3m63BCzcE7xnsvPFAfaJG1uCqJApXFO4LDM+7DefjC/hvE9ltaiYsg6&#10;xTzLg9aRAUtUNETSFz4pt1jsJWlATIINWr6atKELP5/KMQGQsQSXlcSisnsjrywzO2JMIJZICzb/&#10;etHCSakK8qQG+5PMGQm7qEWq+z2e7b6Hg/IORV2Q7cAyezt9vWJnGMg7TdPg8vIKv//97/Cv//JH&#10;/O2nn3B/f+8zfcJ1I9T4zCWgm50GlM4uYxwBZ7Fonb0hM/Z8wNH7Qzu1riNcJCBSQVEIkTRZ0Lwt&#10;1HPSXsLZIupMXeSucx/tAUN4rvHkggDowjJsb9B1R7x79w7/85e/4PLqAk37PVbLBiCbFNwV9u/Y&#10;sHm+l/xp0uIYU31uhsy5ioBRbIRLshHPey3GqL3cKXu8SYCNh0p1Hh7DaTehghBXsuOnmNyRFCNe&#10;iyqqJGl7Nej5hAybhq87NqwZxg1QUXcku0mqAOQJrKecFFKxI8lsuwaInwvDlllOycmCcmyeKEXI&#10;pCz2tKdw/ll4Ap6n8p5SIk9AgKJjSoKwFzNUVC6FoNkA4BuvjI4DHzhCoDE2KqiZUx6j8VbNybaZ&#10;M5LUAIBHwnFifcYYEkmLnjlYLQdVszxXMgvWEyqJ8u+kSjfLiBTq4yx/XapTaB7zfuwZLtXBwXa5&#10;Zhd1CjCvDRDGeqFhL3HacmoKuK/1JCxkqlSq16cGpKJux4htVjmkisA9S88Oiud3wJXz9Mt/Ingf&#10;fGVRTdyeF3p17jSndvOGDNhT0g4eAP5y0lJvsKlyXgyTnV2j475PR+sLk3yJjUVnjjjsj3h8fMSn&#10;T5/QLhwzfr3d4uLiEtvtFpvNGuvVCpeXl7i+vsY339zgu+9e4Xe/+x7v3r3H27fv8e7de3x4/xGP&#10;Dw84Hl0oX3fscX93B7aMi4tLtIsFVusF1psl1ust1usLrNZbJ4sk58MPaEBpGCZ03sO5NxZ954q1&#10;xAQiAA20Jsfib31BqR2DPEgjlZeHdNZAHXtoH3CrlEbPFlo3WOoG7WKJ1XKJzXqN9eoJDw+P2O0O&#10;rkD0wwOXYSWKf+bBMHhqvQz8ugPAEe6Xt60JoGMCw7gILxkCsxFYU86XtJTPWj9scGwFBd22oKYF&#10;oKOHsyL2klrJ76Q0DCEd7XKaxgfKKi2selgwZdMmarx0NTbRVJtqe8g4BJ5BxUYm2NwwMaCcdYcm&#10;CwUJLIuQtcD2UgSGwtPjHv/1n3/Bb7+9xeX2AtfPLvH82RVe3jzHzcvnePHiCtfPL7HZbt1rWs88&#10;t4mJEJ4XrV2BH61VFKFRDZqGsFwtcXl1gZuXz7Hf79CbHm3bYLPdZOAikS02T4hGTNzrryqUaYTJ&#10;nxdJ1UM5sJWVhlbW5R+gkFaNNADj75UGXpxD5vyYX2LK10gsaeSME6maEkn38kWUJrTKWWc1xrHs&#10;Nxtn6XU8HnE47LB/egKsgel6sGVo0livVri6ukK7bH3BGVgGNnvdCEbzENCV4bmRsSFogRJQLtmM&#10;5bOdy+aERB7lgU4Fq5sz2yVrhbcncQ6Q+uKO/QAnqB9ANPisESr2aeKBIyLBCSnDJBCMl4wH9rzI&#10;QIqAkGXZbBS2SpVA3HIdKqVSQjLnjKQMoBHgOUXbpRN5IlzIvN8u3wAAIABJREFUJwZgXCheXXBp&#10;lJgSZSxgtlTZy8cf6bTHVXweB6B3Gt6NEQhO+UlOFfEls1iGPMoBEOmRApMLooHyAVwl8wk5azoA&#10;tzThpVnae5Q+9tN7KuUgrwfnoo2TL12d6kzB9D2s6WGbFopFY44gQi7Z/MhJFv6AGeaXyP/N/UzH&#10;guBOBWONNQlTsuTE2i3sVpAAYpLs6Ph7bASh5aKUA2sZQD3ma1+GMyulXeMeWFxKkA5VAj+yew8G&#10;G5sNMJUA4OX+OiesbM65N7TYGua4cBEEW96TNOzwVh6UWPhuj6ICfOGM3eZq/hGWWJnNK4YDcs8d&#10;a1jTOUUx1D4f3hFUYVc6th4nLRwEU3BYs0SBQZYdNdzzK/aNnHu7IlgWxABd2dQO7aHcvVFxQCGz&#10;IEKNKwdeCQzOOj6QB3YiWOOH/GEAJOCjgU94bX2FrxmyiU0u6kuOBBo7st8jKuyGxCBOYBEMVG9i&#10;Rbm9uMCrV9/g5csb/O1vP+PYWxfQilzlwUOCfXaNpD1QYIN2XQ/79ITjUWPRNFguWldH9DvY/uis&#10;/PxZq7yynK2FDcQhWUtxqoHj3mBtPjANtTnnwCT89QjPn7EmWgRB5IEwGPf3D/jpp59xeX2NzXaL&#10;19+8cH2dz0j6Gpb43B5gls/8hNXenCHxHFBq0vasdLSaaz1bKG1rdUzJ/q6dh9UepQR8y4UqY0jG&#10;FPWcs7IHny1DxWlgLcbIewobbEyK/qkkrIwNaIYfgwYDifLjZgQE5G4DA7sxGvf9jsMxy4IApnL8&#10;SoQAq/IsK98TDyuj+hrn0YwYHvua6GVqvz31ZJ6EBQVr0k+4oajL0QuuDYFKbK1FZ9zfJV959sHX&#10;NhFqBYgezoPRZ06c1XFPtjzAJFkA9yzUY2mdZKEvo1kcg/sqVHFS8UXFdKQ6ni3tnoBJODjY6JZ2&#10;51ODqjlAfW3vmFIUzSU+jTmjTL2vqUBnqpA8MBECnfWDRBV3B2GRVxAmWKrJI0mBo3JRWmL/U8H7&#10;2k04x4+8LL7/keny6S0DZ4UgzHnvY+y4MM2MRTTc1I8RGGw+ZM0a9Ice++MBSj3h9u4e7eIjlssV&#10;ttstri4vcXVx4VjyqwWuri9xcXmBV6+/wR9+fMCHD5/w229v8Mvff8G7d2/xeH8PwgGbzRYgDQZh&#10;uV5hc+GCfNbrLZbLDbRewFpG1x3RWwNje/TGNXZd3zt/MAYME3pLMTRSNxrKe9m3iwWWi9azoxWU&#10;l6EHIBIhlZsA0oRmtUBrOvR7g970rpa18DY+GsvlEuv1Gg8Pj3h4eMDDYw82gamZ2FcRsGKuWHrQ&#10;NAMu8xjwvsjKhyAp7YImRePDBfuoBp4Mfj2nEzLYEpBnTzVNC9006H0GAZRrhrUmWEUwvfBhti6A&#10;TytC0zgbmbZt0WjtD668iJUHnvyTydCrG6iKmQjOAsQxE7tjDxOYb00DrQ20smhU40OOEdnxxO6z&#10;QCmQ1j4AuUVvLP7Pf/4Z97f3WC8XuLrc4tWrG/zu99/hT//+R/zv/+vf8bs/bNC2GpY4m2AH9ngM&#10;D42DMvaggfJMAoLWhPVmhdV6MXooUGnDVDyzWdhWyVZDdt7OOpjK4mYSsAsBfmrIHJ5iq04PN8dB&#10;+un3ngoQ8kHSUDQoukPaOntwzyINI0JhSF7qHyyTADjWIABre5jGrenlcgFrGIvFAtvtFtvtBrpt&#10;3G8KbCtjxGegdJ0C47Lmq8gCcRCtgrQBkEBVHdDKmdosGZGSlKNyRk0EhaJnbRiGCNBGKRcgKFme&#10;8UhPRYCzxCHhy5+YxCraXHFWvHPB9AugjGOSq6yJz4qZYc/mh4uySao0m0jetaUM+JRlTI3BNeWN&#10;WvW1Rh4CSP66MOW+qbXCbdq7kTFJW8ka1dNN/blyzrHmtwwbHs/hEdYpcEonKnj5A3evDLzXGdsm&#10;a4KVytQR8n2G4fHJELcgreNkZ+EYq97Sx9joudpoDdt36E2PxhiwbmLxTh5VJgEYB2UNY8oqUTZI&#10;FFnDGFE9jWUGjP279KCd8uI8WV/LZ0M22wEclV7kIty0VrOU713Kzcv6SQl7keht7W0Sw55Xni/W&#10;Wtjg8U15QG2pbh1ja401j6e8TsueojZ8ocH5wRmzkfzgFDJYXFFkQcXQVWkBEsCQgrmfDgUSgbZ1&#10;MGOOuqNk4MknKVrfWakK5sHaHwLsJQHBFoQlFscoFcSn8WEQAbBKgUyy+cwUNiMAlLTuSetSxQyL&#10;U2HQ4VrYqMZIAyYVQwD9Z2KGATLW3YCVSjQI/CZhk8cyU6qo9ZI1oM0GPpyBAjZj55d9pAXAnlR1&#10;UOQID9Y6i5irK7Rti313ANj6XqMYthSAHOO0z/rxcER3sGguL/Ds6oW3Tv2I3W4fa4weFjrURNmA&#10;SawrApRqYlYLB9Z8AWiE9SKJ3snFwmYZawmQ5tjDsWXc3d7jp7/+Da+/ucGzqy2uLla+djEwZxIE&#10;TwUr1s6Gc5ifc+v2WFPN/H2Dv+Nkt1L6w5+DcUz1D2cx7sd5TwOQbAywGtRQwIAZO7THxWSu4dS9&#10;PKWmqwd08zgaNcOjvza4luq8amZj8fWSoDR2P76mJsneM2hgEznvWUNGxMzzD8iFxFpvgMkmDv2Y&#10;bGTRO3tU46xw/IDYeDstY0XOkd9jrU1WOYyC5FWo6+ZkHJU1hrS0GfWgFwOF6vdIlIKKr08qdjiz&#10;PZzJN6wP+06si1oOztTzMgXan9rXTt8HVG0Uz1E9Z7VyZb+fYx9EEwz9yeyreNhNWd39k8H7OazQ&#10;2oaEkY12bGGeugnl6081S2M3cWp4cGqynjPOjGDguQXeEIGscf7xocATRWb0ZzWM3lh0ncHhcMTD&#10;/QM+tgusNytsL1a4uNxiu91iuVzj1etv8OLmBV5/9wrffvcKv/7yG96+fYf37z7g88fPaNcHx2xf&#10;r7DeLLFcttC6AaDR9xaHrvMSRHasUNgYTKp0A4KC0oRm4RaW8iz18LlWywWWywUaHbweDWzfwxq3&#10;eTYNQfkAXNVoLLSTZFNDrjDsenRHEw+Zpmmw8EBe2zYw1uLx8Ql9b9D3PoBOa28foZKaoWCKnSps&#10;Srm4k2Vr/6dotIuiouaVH0FfBtg6j/UYzhTVAu7nHHN+gaPSfhiioLST9yom9NY46xlmwLpitlEa&#10;i7bBYrnAYtECRDDHHsaYTJpuC8b91JQ0hPgFSXwIGg6MZAbj2HW4v3vC49MODHirpxatdsoLrQm6&#10;0WjaFovlIobxWrY4HjtYBhrvVXx3e4990+Dh7hGP94/ouiM22xW+/+Fb55UePLVhcqsYb98TGbBR&#10;VoRoE1E2p7WBXGTxgCYHPOOsyumy5PRhOR0AKy2NAwOw7/nkvje2V04xcKaGrNnPekZU8IbNWJXg&#10;KKtUWiWmZWz0LWyQjgNZQxcbeLifbXyItlXs1lHbukwHyqWFCShUCdymYaFV2jVAhMSyBPclGFUB&#10;eMbA+/D3xodnBgbqAESOXsPeeqJgbyADuzgyYwkEssKyinJf5PDp2Xpw0O+/JNgVVnmwQLBighJI&#10;leyMgcS3NmzyDDdlcyajHJpMFJZlQzHGrB1j/2ZegSPzWCmBpgCkUGEJNhLwhomCSw7fRtlFM6xv&#10;yusJjAVMTTNJpq5vbUhXfq+CqjLAaGhkGvdgcj+VAMloL6XSYG5E0TNWI1IWelg0BMJPglXy0FE+&#10;78L0Bl3fQTety8cIfqBeIZCC3imdjRlwnzyas2skFTUjzfRkwz6DZTRl0zDF1JQkPB5IyEJ6aGE9&#10;wMMhtQR6JTBbPn+pMbXF9/vP0ghQv/D2ZW9rFxtblTN9k83N0Nv1nCyjKZn25MCInDpQ1k2Z3/uA&#10;sJEGQJaLQWeWucHZXjilsphq5saUHuONoxjQnOz0uLAF4EEhMtZHqSIvJlpC1j5H9E7Os2msfz61&#10;9PD3ge5yWMIisyeEzGuf9SRB9WEArL/+NhF/4oCdyJMNCpulyDqVKjsSmQIpy6AYXSeyg81/NljI&#10;yZBauX+WTOFk/VMwNf35Zy2j485J+LydqtIa7WLharDgn0w2KeAIs+pFeSYrpdz9YFf0NtpZGYIU&#10;2qaJgwg5AAg2OnJQGfqKUAMBThgwsB4qhnWc5a4kgCj0O0EtLQdBSmlAu33l8f4JH95/xLevXuJy&#10;u0KjFaxK338OIDv2PI4xUqewh7mq2a8FUqeGfao8e4jOCuU9RX48+30OAobgSS11K5qyHqs6KfBp&#10;YO3c4cmULdCpIaJ8/EaS8waAbflNDDngyq9drbagE0SZMpvonCyGQCfK7c8wcIedaxs4PaBOvzuQ&#10;XNmIGoHYEU5tD8vGD/eCzz0cBhXY+CH/SATVWgGu57ei9BkfqTmEfZ/c88OgsVQox0DuaKtSB+7D&#10;+SIHvNk6EFlnQJ65EnKNslyD6qAl793GSH6j5FSBH5V++bU67tRasIWidwzfHctAlfbAY3XknKFC&#10;GQxMI6SJqcBb+TzlOXDDvxv8DmZRsxfEj5lba/O1h8Q5k7qxYvSch35uEEztAD41eTxnMl2XUXFm&#10;yxE922zozFXsDhwTJH8vfd87gKg3OO4P2O2ecHvfYPGpxWq1xPZii2fX19huN7i6vsBy9SOevXiJ&#10;Zzdv0C7+DMOEdddjtdn4AsotDuPBsM4wLLsGRtquKKXRNK0r/lTwOE+WMtJjum0atG3jPpax4I49&#10;JSv5eyrPGteNhmY3DGiXDbpDh/3ugCfs0Pd9ZASQUtis165I9Iv2/u4Bx+MRxlq0YKimFcoFe9Jj&#10;sGp3QBxDKMHsrHN8Y1BrZqeFY4mpKGu6GAUTgH0oaO0yB0hpkAKatkHbuBBXZqCxCp111DatCG2j&#10;sFw0WK4WWC6X0G2DLrKYeJBc/f/R9qZdciPJteA1dwARkQvJ2rpKT6OR9M6cOWfOzIeZ//9L3jKa&#10;J+mpuxYWyWRmxgLA3eaDb2YOByKyWqo+7CqSmZERgMPd7NpdEqBYg1/1s5JCjY21Gbi3XRd87WPx&#10;7h3j86cn/NM//Ss+/v4E7xmdNegScB8HLvu7A969f8Tju0fs7/bo+w7MwOfPTzhfTnB+hrEAmXjg&#10;uhnzNGMaR0zTFBnVQX2AOFAooBEWPoNywiybu9oORrPLdLG4VZBtTYZxhWGzPuS7oQClMOzBhopp&#10;6wBpAfMtKesaq2dZdJJieqJSdyCFByarCw7WR9qXvDw/kr2b2HDGGPR9DzfMcM6j62MYs/TRJVZh&#10;Pel5UoC68FRX/pxVIWKqg3O1YBdgg2Re1wBcfQhTZjcLABSk8yYWNEiOft0FeDFkxZ5i9D4Tr2UK&#10;wSvh3gIg5zTqopxFUIq8lcIu+U8jSW11gBLIgFh4SwLZgkhJbPMaRoPRItZkSymx2gBzxbzfME2L&#10;eQHFojsNyWXYIedw+S0gXz8vKxXvlRqiFTorGTry9bfUBVvNeX0OvrXhLz7csjmToBTy0AxVaDxX&#10;ReeWbU5zX9wovXJIZrSRShkozjnM04y5n2DZxueF4B2r0F3fyInQCpeGbY60M9mwyak/35r6VLHg&#10;Gs2pZMPeUmMXe4/4nDHrUDu/6LQiAF+pz2RwWmZa6wa62GJWFlAmMJGNNVkFIDMUkpxdq/5q33UW&#10;jDi/ep6tgffX1CbXiERZlSEGy7jCHmQOsnz27UbSN5q+dZbc7aobrizglP1PtJNBbYECzRJXMEBD&#10;zr+olSvrswCalP1BKj2kOlV99sYzkqX/xsezixWIzmLAoMkPFHMczCp4zxkIFyx3X1CgcI+0BYFk&#10;tuWno2Yro1jHydpI5rEokki0bFPB4BtDqjRIkENb5gJOcxwyBUuaGezmoJqeRszzFJ8f6dnrBYNZ&#10;b35FrUfNkE+iOKqN9liXy4hPnz4BIDy/PGcbVaKgmm6t5eTNn/5+nl0hKFCwArXW5J4l7Y8mguzl&#10;vRiliExBzOn1ZYhg2PuD6/PH3z/j998/4ZtvHmEPu6wqhnNXSS9rJMAt8ss1YGcNjNpSwl77+2tk&#10;SZXdg5aa8LpbAjdsuP5opsuyw6j2BBbe9o37srqn5ufZr/xMXbPdXqddB+lXAcLFgDwqQJnEnFUr&#10;gcNWxVWukpYlXB3sSPIDbvMwX7LGVxjKRCUeD1VwbnQ6uzYQaNaELGsRWdOyqk2ScjmQkBwcwp7i&#10;IkkgMe1ZBNNqFwKUc4FrPEAJ5gQAzqvvv9TcrIF39sUKrlGrB699NENPU74ir/Xs2FCcqX5z/R7L&#10;1yHcYvfVIhMlq2Fou8ErhIRbFUNrpIdlkLG2ML82vLttz6aFbc61/WFrb289gy3MhauFSCwtTP8D&#10;wPtrh9+thektLJq3TExvmV7/NUFjt3rXymCjQI7iuIlIFpgBGhLSBJA5z5hmgpk7XMYJr8cTnl9e&#10;8fX5Gff3dzgcDuj7PWwMMvrwzbf48vSC0/kM2/WZwQpKjNgIDtsUhOphPYMQANwAoCU2dhcBXpN9&#10;NoO/e5RMR+B+HCdc6AJDFMDdzsRfkRUXWdJdbzEMHXw/oLcWBMblPIZGkFJRFoCrFLT7c/crPn/+&#10;Aje5YKExzwgW6b4p11GT6LWDhDUgb2LQodwItFcpV1Pl5X1WQVtUNjwvAmiDVU8EGmKB3XUmNslh&#10;fRhrYPsOw9BhN3TY73sc9jv0ux4eBDgWzMEkmV9nrkk2jAbvg9rA2HCPKHpXGhNscHa7Pe7u7tH3&#10;O8xT8CknYhjywdQlMn3IRAZ+Z0BxnVhrcRlH/OXPP+P8+orOAMaEEOdpuuB0DNZIry8vOJ/OOBzu&#10;shKADCTtLYaDmnjtjGqWpWe2fuZ5CYilAo+3GvrrgC7eOGCs//uqQsmUALUtAGyrqNxi9m19z+r+&#10;xyknghUTMRcMxsCwgYMGu1l6TKbhJcvhTFiLwzDAO4+hDwHaYf9LBX1h2vnEpgMW3uxEUdljipTT&#10;0DJiNB+ckuVXDelyyKywbMrNTgLcrSlKpFZge+1JLHh6EgirmXwmh3ayYjmkht77CJqZglAru53o&#10;E5m+13lXWPmRpUYxM8N7r8IHEa1mWs2nMYn9THlIuNhfhN8viQBRqhid2heQICN5mqBpHRy2yDho&#10;DNwUaFvJIsXrNNkvlVS91ZQwV8DYYv8lpWIhEa4JktYUqABTetPe0qo5bqlP1ophloGTohmlldcK&#10;7GrNUpJAlcyKKDemCqgEVQMNySIuoBNFpU7yLp2nGdaMcV8yJWDe10x7UsO8UDW4Eg6uck/ic7ix&#10;ZxJVtnqL9cUV8BgCk0n4SssBlgZSl2dMAi5LLotI9vTlZ6Aausq7usqnY1RMMfl3QUma6qFka8Qu&#10;MGGNM1ndIFVEOTyby54hbXPkUFRKz9dq6Ftly62zrp0HE4Z4cjghuGCLZrBmxi0AgBwqfjtz9RrI&#10;sXhOxbAlheyCAHJBscgiYFjterW9pLKkENeW0LC90Z65Bbxntb7qyxWY725Ro9scMs/R5sAXu7mK&#10;GFAUeskmz4b60+j1VNdJC4Al1hxYnCP6NCmDj8Ta98WCIO1p4uwhCWqiAEuqD8YSvG/uKewbQFph&#10;3SW71fB5HJgd5nnE6XzC6XTEPE0CAIjZOUzqOdYr3Me8LbNQK+eQ91hznM8jLpeP8J5xGecAhMf8&#10;B6nanedZ1QWJ5ZpjkuL1V6HQcSiSVDrGFnZqAYiKQsezBznRI4ukXzc7sE/2SIxvPjzgw4dHDD/9&#10;AGugGfw3kmJarNIti5xN8BPr4OaWRcPa320pudT3eFZDu5rAcU35uAVWbw1WWwPtGmysQfbaPmxL&#10;3dYk0LVID8Lzfqv32hq4rlmyrQ9iqPHcEWCEDVeFXSzLhtv6TFoEiZPCK67hbmvnUqtW8F7jIoR1&#10;QmwLLF3tZ0UtlezDFPguGOnOO0x+ikqNQORyjuFc6RkDmF/Y9olIsKxxRJ4lFRs9NMiAqyGkOdOM&#10;m/aDcr3knLKKMKBwv8a+s1bHL8lFkHFN60MmWq6fliK6LMNSt2l7cG4SXK7hrrK/qge2txOp+aYe&#10;Z+vPm/eVE1bKNw0k6j+/9bO07ROL7VFL9fEfBt5vbbTXmKTXP9hSyr9lv3N98ou/yqdtjRW03LRq&#10;30gZQAQhPfFohnhxJVFB2KjO5xHjOOH5+TX4tZOF94TnlyM+fvwdUyzmnJszOyc9aCaGoEqxfADR&#10;OgxDj2HXox+CF3XwOg8gfN8HiXqyV2H2GKcZl/OI0+mMvuswXi7wfoYxjGHoMOx2Mdk7fD5LFn3X&#10;AdbCRPb+NDvMk4v2KRZ9Hwr8h4f74Pd/2OPf+g6fP33BeJng5hlTNZ/U13w5MdXgbBqDl9T01PRI&#10;b+7sj0lLawYp3TWmhOw1kOW8Uc/O43KZgqoi++omX3CAZwfvgc526PqQJ7Db9dhH1j11HfzsSjgt&#10;SHhsbcv5a3A6AfYm+tOTsZGNYzLb5f5hwH/62x/RDz3+9u/+hNlN0U84SOKnecI0jZjGCZfzBcfj&#10;Ec9fn/H89QWvryc8P7/g48fPmE+X8O4iiDhPI56fn/HbL7/iz3/+C3786SeAwlqpQ2kT2GhNYcym&#10;wUVnjQiURH6GZOioAldSys1KoXuNhUKReSav9q0hLRpEuraPmk3GzxaIXwc7rcnv5ZQZDbsTU9tJ&#10;iAbeEABr1SAoFFlULAMEMMexMNLPUgxHluC7MWF42HVZ/cEgBZJ5IS9XPq7i82WlSX1uIA3MliUA&#10;1/WyLFxIsBoLkqjCqZUPP2n7AimJ12Baxf7l4ldNuZCqnCR9DLMRcvIw74k+4Z5jaJ0EmIS00VAO&#10;DvfsoxQ9giTyuq0MuHIoq/LY1vkBmjlH4vxqO8ersw51DoVvfE/9nC6vJatBiUfKN5HZGbWlFles&#10;YwkoZrm8lAyzBMZooUfNwegkhj7CI3sDTy2jr2tSe94iC1dBklyxpVYKx3QtPOvn2DT2n3KveWGb&#10;k/+OC/MMVBo1eI5goFGWRt75rN5jEX5IcZ+3EcD3fg61QHxNirJkXwWF1esQhkDOgIyvwPsEdIQz&#10;mZW1ERYsq9YAP5Q5GhzNQ/w4KJPfumDpgLW3fNXEJ0ZZHjoqQ2uxdfFSlK/oZYUmHd6PZxV6LBlN&#10;ySYjP+c514RDXpAxCvxJQfeoBpWmCstdXk+owM/kqU/UVkNmoLplnSJY2C0LJMDAGG0HpAe53FTM&#10;6J+x9FwmYzYBqxb4VvtZq3PfC4u6VZaay2tUBrG3AJMWGODBIq9Dv/fUG6TvdfXQR76W2C+CzYtT&#10;QzxDBJfIOabkSpDXagFOnsQ5cLAEJ2fFaONz5s+bgRsXFMFcwHuwh5eMX9EsmwTeQOdIpQfBC0XO&#10;GiNZereX/X557zWIyZXKT8r20x2C8PAP1pzzPOF0OuJ4PGbbGogA5ZYtEqvnkhVBoB5Q5ZFt/BzB&#10;vtRhnGbMzsWhSwHV3VzsOp3zmJ2HmWZls5dq9DTMZQSVuZtdtMi0+RoYslHRWYZVCYhGBOBTALKh&#10;AN47D0wvQZXwz/8y4Jtv3uHx8R7vHh9gOwOK36csD3Mdx39YWVv3WGvWaLeq6WqMYUtNtAZc5bVJ&#10;LLKfqMn6blmm/ZFrsEUs0sx00oHYRPqZu+Hn1Na3qZ/YgvmUdZVgj+dBJW2D47dYzZBg0eo11n7d&#10;LXs1PYTXHc3a0Eaqff7o/WtDpO33JRUztBHquXYOZhVUYtXH2jipi50vobNgwHPwuA80VIpDYIr5&#10;eJQtcmTbusz44cYASZIQeJU8JwOaNdnWKbyhxqNUr7FynjOu5xHke42k7hI5LXyDneMbAro1RtAC&#10;vsP5JMksa6+zRZauLXO2XAGWmDC9yRb4FqwmO1qwb2Am1wcCayS01h55q03aLUONPwTev2XTvWXS&#10;WTegNTurYEm04ZW/9HK8tiVdC9h7y+BBeYqKHym2BvG1vsEMjMxjE2xnkvdhZlTOHpfLGfM84/h6&#10;wsvLES8vr7icL2CYaD8RrS0SWSuCN2Q6GNNl9nVnO+yGHfb7HfaHAft9AI67PviYS0906TU+Tw7n&#10;84jXY/j5x+MrzqcXGHLZ6uX1eIRzc2TLBGAOTBh2O+wj43qaJkzjFB/YBIwx7u/22A09+s5i3w/4&#10;9OkLTq/n4Ncvgbjkl7gy1dcbRqqPWeHsSY5Jxiw7YQHWq0m/9NYlMZDJ5Umc/M4e5+MFX788YTxf&#10;4s+zILIg04E4MJUMU7DS2fXYDT2G3Q67/R26YYAnE/3dUkPtQOwzsYBwzS4h+txnmxyblRGBURfe&#10;j4lf03XBZ//x/QOc/1vIKpx9mICHINHAgLxcLnh9fcXXr1/x6y+/4p/+3/+BcRzx8vwKN4cgLWMM&#10;2AOn4xm//vIb/ut/+W8gY/H9979gdzig7/o8WAgBvQP6fkDXD2G9WoveWuz3Ozw8HHDYDwj1frFA&#10;UqWpB9b8EG/xLF4QODLLrgZwqOmRrBm+bWsfic8QVSB/7ueSBRMtGzL5AsrbuQykVLHBEM9OYtSX&#10;IUgGP0s+NHx0CKashiAFnBd2uINGNyWSlNQUXPnRR0k6PEDh3wlkp3jdHC8rHh+qsvCzvW8P6tJz&#10;m6T2tZS1JY2jEliTrUJUoV1ueVoCpmD8yq5CDh6IluCYZurnVj7L3guDzVeMclacdS+Yf3IIkJ97&#10;U7GxDcHCRkn7LEKboiVRsxhJ7y+pHEr2QPmAtADEZGAxiyIwDwJyNbvk19dhE+mZ874G8QoLpqhz&#10;BIBHTgUZKvCQWb2vbIEQL4RBDOKWjNPKRgoV+1gyGFMocfLC5IVtThUKSabxuFf1CCfStVfrwxgr&#10;5OO0JJ/lXIOygH2+DrRct2LwxUb4wdfDj2riI99THnpVA+2SbI3Gcz0rX/TE/k7lhzEWhgJgNKem&#10;JQWKcjnnl/LjtF+ZnO8j/WLjq8MYL9Yro13AyZBp6ADOZmB6OUW0VW9F8BCDUn2vKpsi1PuNZt9J&#10;YOKqfyuLJhpeTzPZZ8sQATeCEOoln7zv0x7kWQ/PkoFXzE4o64PF4F0MSdKwxgRva6OUR6yY0t7o&#10;kD7Jiq8t9VRtre6P9kyFWPsLQF1YXbEKQ5eMflo80+XU+UQdAAAgAElEQVS8WAI1JMI7W0Oiktez&#10;1YusgX1Jxr8C3ovBiIq64eX6qkEjZlT+y/VQ1C/svKwNGUnGGLBBc0AFDuC7m2fMc2JyR6WoTYph&#10;IwblYpCQ7BJcBH28zoWSQ0qWA0tJhJHKEyrPKK/0i1TdtzVGKwtboYVthFhfSxjQ53WWhtHWBmLW&#10;5XLB+XwBOxaELDH0FyriVp+arQypEDa4GqiF3gAg7+HY4XK5YHYOxhpM8xxtX+PQTvQhxrn8PJMK&#10;NvTleSQUdYQHgCnWL2FAa2ED5yblZ5SY4FADJCUlxRoIHs7NmI8T/vznn/HDd9/ixx9+wMPdPYa+&#10;j3WdCPWulHl4I+CzQBbEoSPG+mVwXsMPhNUhX5s8QZt+1uusfNYKF/Ee5ICtFf59a27gWrjtGsM0&#10;3UkSA25aAbNZkR3SgEvULKJ5KudJXUxK3KhxD9N7F+SFtaHLgjyBYmPGeUOQ5CJRMyyG7Y1BB9fP&#10;cCxXBMxMihpKIGVzdh0MvBnEL0nlsc5ufwlAC6Jqc7ha4WOpVpS1SFI+eTfDsRdnWWTVc9jffXQ0&#10;YC+Y78nSdeVZEi1eUXoELwHBwdHqrbXhgxxEpfeQ98Aq+4Z5aVknsSpOlodSjSrLC1kTlopToB10&#10;HdO8IT+oPb6hBmBe1W2sLaBoBXrdypa4phheKHWYmvdk6xoUCzY9lCCqldq8uS/fCuZfw7jXslVu&#10;GYT+1eD9taCCt3zI5cXGhpS8eNkCrSnHuv90a4p0jWX/1w4sCIAhhCBHGca0cQ2SVDwFOGYmCQLo&#10;cj6dcTye8PryitfXV1wuU1Yc+hg4awJRIXsZGmPQdz12+x2GIYCju2GPw+GA/X4XQWMb2fcWtgsM&#10;/NzU+5Li7r3HYZyxO5yxO9xh/7LD64uFm84Yhlik5ybeRNJEYV9YExi81lr4nuHmOReb1lr0XY/u&#10;vUVnLe4P9/jmmy/49PtnfP7yhJfXV4zTmB22M9jWSGeugYawWZJmbWa2twwIqbdFVoxGpiCxCb+E&#10;jyRS0+TgZo/xPOL56xO+fvkMP42wJvjjB6C6B3kPYxxsR+iGDkMfFArDbo9+f4DpBiUD8xnQ8ApU&#10;IKx7NBfgPnrb2w6m6zLznsgKdpOJwwyD/X4fQP7Kfqf29guWOIEN9OnzZ3z3px/QDTu8ni54+vSc&#10;bUzYM4zpQGTx/PSCf/pv/x/+7V9/CUMMiioAG8Kx9vs9drsdun6A7Ybgsb8f8OHdPX788Xv89J9+&#10;wOPDXfENZs1XpsbDf6tCSBWz4lVJILdp7fGKz9mSubdkJ68NCUo4rMS3GqB9LYsXIJm8Z1kxIm0a&#10;VBNK4m9jaSCfIVphTbO2d0nFU/ZQT2yQqDchWWjHxisUyx7OO8zzFJi+wudeYiS5KEv2GGLgUD+m&#10;RrD6WwxH5QEtgMfMxBMBanXg3IJ9whLgLcyyOqCtVI9ey5erTYsa4L20JKkP+mA3kK4zadCANCsd&#10;cX+Vr5kDsIUdTrMhrNyUFbiEtjTVx73CK593GdgefXqbzHrdyJS8j/I+vSqATL72Mlgqrc+0hxZQ&#10;o8CMyOoOnxt9Xz1H1wo6k5nI8Wc7o0I6scFwS3ZDJIDlenBhElsc5b6lwEcyXoSDavueMJMWFkXJ&#10;Z7WRASEbjeJxLXe/wo5SYKM8b1WgYPKfJ9VYE4Ug3DQko2gnxyJULOybwSrCmKgAiOvNR+UIAFCs&#10;kVABoH7RuMd9KnfDkgFNxW6rqmtJgelYuDclACsxsNf6IPkcSQBfxapUIHW+V8wLv/J0ncsarfYb&#10;FJ9VOSTMoC3EEA2+DEwgGxyvPbu5kB1cylRCWU91uG74e5N1nqnRLh7jXsnkEcH7DOAbk+vHDLYT&#10;FkFlDKkioKtswtr2S+4t+vnkcq3z+xaDgA1zImlhoBVeImhdhREylPOqOHsUOF+fhzXwLBnLYh9c&#10;A3ZqxW9e07KertYq6jUrPIqlD3zaY6wxAbxPJBmqfXfL17s5kkPyPh9JJ3FN1JkqYX2WkHvOgJDX&#10;NntpXdaBtoJ5KWJoy8CIludzUStxtR9Qfg+oca16AFJZXFDlcx21ETAmgp3EIOrgmTGOcyQ9BXtJ&#10;Xvibr7D+IuDjYraVBcAWSiGWazdI68C0R0Sv6dktFAuKjRv38pKF4eMQlhSomVRxLgL+JbjW5z4z&#10;n1NVfc5gOCK4eS6AngOevjzj3/78M/7mb37Cd99/h91ul9n/iantEdUHLOv5pBBdZ5Eqtr4++JaB&#10;4s07gmrvb9vttu5d0y+5UZMoUH7REK8RDduhvC0/at5Q+F7LBpD7YrFspKZlY6ugzEIJ6MF13pu4&#10;hke1uhOVxQhXQ0t5Tq9iPM0oI1aM/sXa8doWr6WMz0PASiWeymPJDKdqv2hlsazt9W8FI/XeoNcZ&#10;bak5q/VY4zHeh76vWMrEGsJFhn1US6UWwccz2vmArYSsC2HNlYaBKDkhsh6SIhsvGO9UXb+6Bmj9&#10;PmRssLA0rNStTNnn3qupOIl0lwLDKzVno4/KZ5h4LUIVJrwGINN1OcUWC1zxVkmq9RYUUZVlRQ3c&#10;ZQ17uZYRtCQs+NXh0OY/XjubQPSwkrQkLX1usQNSP6KB8WxhRLfgUv8hzPtbWfk3A92km7xbve1b&#10;C2EhE/VLcLcFUlyboKy9n+bGqImneVLrubAiiViFvskDNzNZXChQ5tnjcr7g9fWI19cjpnEEgTAM&#10;A6bZYZo9CA4ME9dpaJwCBm8w7Do8PBxwf3fAfh9/HQ7oIyvGxlBSMgSywYfbkCl5P9EvEfDoOoP9&#10;3oBMFwB3azCeXwEfmDPJU559CD9yLshZQRQB/sCo8d5jGsfgaU+ErovWPcbgcLhD1w14eHjE+/cf&#10;8M2Xr/jt40d8/P0jTqdXQRokwZzVh0ZhJ5rMWjTowmcxJoMikduZZbI65Iuqw1NTJEuAVfT8nENx&#10;/fLygqfPn3B+fQHBwUTrl3C9OsB6eDfBRd/HxCoi24XcAmOCrU6Wj7Gi2tGCQVaHjBSfe5NZ9z2M&#10;7aMPqcl+tsg+/2GPc94DLj1PRrHEIZi1JrKq+l2PbjfAM+HT56/4L//1n/D16Yg4OgKIcH/3gB9+&#10;+BH/y9/9iD/99AP6YcA0M8bJYRxnjJcLxssZ4+ko2H5hHe2HDl/eP+By/Iq7uw53+wHd0BdlKJaN&#10;ylZa95aHtJST6yKwsHazRDmCoO0DT0+nl6z7cuOoOgCYfaTBLwd9Cys7olavKEBNuREVT9YCCELb&#10;fDQaipaELDOsieATy5g5A8QqnJSEx2zKXrBdBk9mN2dmuBEWKCQGFVkaKZgP+rp4gAmeYuPtfLZt&#10;qGlPpFjvpQH1ZGDIK/ZEZs94MXwlYVcgQBxfPYuakSkB6Bqw5hI8JZhR6fM7XzwZJficpaKLgruA&#10;FmmIIffF4B8efqUBAC1Y86TZqGuWcUrKLNhSLmRZcMWiSTOMvM55m22wFhKqmFBUP8sC9JIZJIL1&#10;xaJoS8CiZKxvedLWthRBoUZ5z2JROctAxHqPkUpCY63gGMq9ANGrmDRrSQTJLmoTmQdAFXs/Lpd6&#10;MNusd+UgeCUoFyuKDfakgHUJomdgttqDdVixC6ozx0glsZsd3Dzls61Ldn6RqZl8Tj1LdQLlnydd&#10;1IyywyOh3qjP+irsSzLo2WtP2A0O05JBVIeiL5l7mZUOHXKrwsOTf3VkKydasGcRZEuF4ajzDjhb&#10;5ER0Pgdbpj8vIH6spWxQbsq9jfPQRfSIyaowkW0YceDkox2Gj8Cbz2doylQisbdqC0lusL1lnWaW&#10;zyg0yJrXIBWVQlIE1Od1AoILKaBAJwwNzi/B6Hawccp6qp6cZQ6EL37hJKxMlIQjqWequpdq3jkv&#10;VcHau1iqkAQYRhVtlSsqAbOyBSsWM4hniyv7o7WB7NJ8TpL1TVB15gFgzlwgYeFWABuvLNDCHqWY&#10;7eoNk2JvZ2XtApj3ArwntZ/Ke6N7PNLWCqt9Ly1YfpKFXGrs+PljdpiNpAbvgGl0GEeXreyK3rfN&#10;PJX2XPkne5+JFHqwyMquNb1MqNfCkJUaPv1JvePZLyzBwvBVDFlTDWRjf8kusmeRiVzW2FzP+rhP&#10;ACEs19qS3RN6zWjIaE0Mrv2Cn3/9iH88nvH4+FjqDmnlmDs+VmLRW0BQLlPUik0rfI+WuaObGFoz&#10;YPIGi9+12jwtpKY92xuA3i026625Ha2w2VY4p/ZxpwWSqezKSACf3D51DWihdFiC3yvZQSsB9ZBg&#10;f6PfXOzqtdpm0x9+fV3wFVvUTXT2DxJzSaiuWx7nMiwYlS1Z6tW8qO8l2z7t2z5ZKXIgZUi/ex8V&#10;wekcdT5mR7rgapC3ep+y+LwWfBOpucOanckaMacVOC6X3DJzUCtGpJXsgoQnwGK+gmVqBj4pFcv6&#10;WhIkJbqOwaqcKkF6uxW3lXaRNUFwbY/YGhReGzyt2dGsfSauLEulva3aoww1hwpvzRLcGpit2WVd&#10;+4z/buD9raz1a2GNayz5NeStWZQ0pF/1Rar9Stem3bUE9S0DilWJRGLf5wLbgdgUFqScxhNlj/FQ&#10;zE6YXQDET+cLji9HHI9njOOUp58JbJ2jvzj5FEIaglG7ro+WI3d49+4O7x4fcH9/j91+j74fQGTB&#10;XIrjeZ5xOo6Y3QlkOoCBeeboL4bI/A6bp/Me8EDfDaDeYRovAI+wpsPlcsFlDBLP8/kE5xz6vsfD&#10;wwMeHu6x2w2xQQNexwmXcQTzOYDbfQcbwRDbdXj//j0Od/fY3+3R9Ra//fYLXo9HsHeq2JQHxCJI&#10;SNgOGwpe24FdTjmsIsEEmiVXT9Sp6GHFVpp97meH0+mEr18/4/XlC5w7w1AM5yVCZwyGPrDevRtx&#10;Gqdov8GY46CGa3uDdIgaA3gTGbwG1sQ1BQ9DrLw9M3MpeorbvoeNgwETm2/FLBTPk/QdJfKqsSjA&#10;lsm/9y6wQHf7Ax4e32F/OAQvSxeGSJ3tcXd4h+++/R5//w9/j//tf/9HPL57B4aJ4P2E8/mE8/mI&#10;eRrhYxBW8Mb0MAhDn/u7Icj42FfMoL9uyNhMH6/k2YsCfnU/up471CpoJXC7Fspc7ysqoHBFHtdk&#10;CErAn5YM8WsecgooTWxx1rYwKZCZKW4ZqcmCgbXBHsnEgtc7Bxc91W0cKEm2VZJQp+YSDUsdaf+w&#10;sKGolRiNxjb8qVswpEg07EVBENRELBjXspDJNkSCSa/AFdEwZ3k4La1uUBeJgn3jaw91cS9IhWgH&#10;YNg7Bxd9vRNon31gBXu/9hb27NsA8dYwXeRBqSBB1uwdKbVsqSSuFkakrUvSoCDYrFDRr2RWKDIQ&#10;x+mzsWZakmTHYl2aWQ+HU7g7BBuSBC4rw3JbgzDr24ySsDZiQS3Y8eG8c9lXvQyq9JAVSk1DOXRR&#10;5my0aiFW+SFQIYw5C6OhzELNWBWs+PAzPbw3zSDhMoQrHrKByeng43kwXsagJBw6WLtD1/cAgBlz&#10;+Jr0tc4JhYGJmQ8yOJYE2z2dhWbbeq/w0ovPLFbyHIQtT8s6Te+hFbDHmiksh1HIdkws9hf9NdJO&#10;ZjGQoGpomMBpE5R5AZg3KN7WAYRl7wqYTJr4UBr05eeRLOfQYLv8/nMgpQgJZaqY7VHRVCySfBUc&#10;jGrYLoYX6vpCqVIk21qxzwVAnNnITQZY5ZGumro0aF4Gazf3N9LnuSYc0XISBPlMhfUt96MM+Ff7&#10;xTUCFJqMfoh8CmiWMbNWXol93AuP8TExDYna/R0Xv3z9mVmrLqAzpbRqgJtgaTp3yBhloccE5Xec&#10;h4bivwmtIPp2LSY9vJn1O1HgfBas8GJIKPO0rDVgRNtSawE2mCaH82XCOM5ROSOUfj42mtDWOQt7&#10;pIbXvRGfJDDkDZwLtmXWWux2AzrnMbmwxyavekMNkkwcKuY6jYLamoVawjmXSQJ93ysCjDEmqsPj&#10;vj7PmOcZRBRywIgwTROcc+hsh2KLZmFMB5gOp8uE0yUQo2xUHyM+j14+RkJZ8jbcQ5zlon9KagKf&#10;B35i3VRg8xrg9Ba8ZA1w3/KffguW0yJLtIJHFYkgnU/yvSzyn0gBklox2VYKtMhKWGXs6xZ9zVro&#10;rTgPYX3QQ3hD0O6NIN1b7W+u3UsFzm9YMakp4sr3NQFvoahTf+ZLz1ECvUNf6IXvPWfAHnBc8n6S&#10;5Z6LBI1E0mDhnV8I7tQciDDrc1vZkG6Qc5bZOnpouaz7bltLi3WV+s03DNGur7WyT7WGP7fuLe3B&#10;QLVHQKqSeBEYvWVPfst+11KM3LLe9XbStlNGTYy6YqV2C3DfulZbtvE15nPrOfAm8P4tASxbb6Zu&#10;jjOAQdpDt/WBr4U73jKZWQP81ze5ugkTS2JjSm6IgC6wj50LwUzwLAKTlossLaJ5njFNEy6XC15e&#10;X3F8PcO50KxbGxkpnkERPE3DARChHyzu7+/w8HCHx8cE3N/j/fsH3N3fBfDMdGCmnNo9zw7n84RP&#10;X57w/HLMTcE4Fi9KgGE7g6EfMPQdbEBvoyOEhaFQqJ1OZzw/P2McA/M+FGUhdHS363F3t8fd3R28&#10;8/i62+Pp6Su+Pr9gmkIwrzHhOlzOF0zTjLu7ezw8POCnn36EtYSPHz/i6/MLvJujXHNlUrqgLQcJ&#10;p40FsrEVCEGa5F7RtkrzEH2vM9PNO7g5ANGvr694fXnGNF5giEPQqiEYECwBfRdCvBzPsJcxyGPZ&#10;Y54mzNMcnoUY3lKaUNE8MS0Y1jAMm0EzkyXutuvQ9THLwKbcA5O9AuWUut6cyjMpWWXp9z6Hxwb2&#10;YVgTd4d7PN4/4uH+HtNpAjtCZwd0XY9+2OH+4R7fff8dvv/xB/T9AO8DM9a5GfM8wrvw+b0L19NH&#10;WW1qJO4fHwIYKQHVN2z8dRHX/rvr01Q0Q42xaSXWBOBr9rvYzNuH9DJoUNaUNUvAQzLVq6FT4/3T&#10;xiC2Lmzy8+YF5UG8QljXSpAuMj26WPQHsC7db5dyKBoHqom+l7wiT2tJ6SSLJ/kwXzvTKMoUfeWj&#10;aGIzlloTbzj7v+brHhVLkg1e70ty/UnmKbC0a5EBocvQVV4MJPJ+IEO4Y+ZFapSkTQSqQaepwii5&#10;ZnKvnPfyOpcBhQRavCqeCdozXnn8MzdrhBbTJ73XxPQMoCYU815733t1zla9JGqKTQ1+5RwALp/J&#10;GIJ3JocdM0gEo8riHCpYU65PFUBYAYRL79uidEkAt5t5MZQLYCgp4CaB1AnsVwHSwhYi2x/Uz5d4&#10;T26DQUJiYOAz2BxZ1WSWWT8oDOiyRQWw188h9H0aJ1zGC4w1GPa7UAdFsNCBQqj6ZcQ0Tzn0DMpi&#10;ETpzgPUeCFzPQWmuxwzka8ssDRLXACMpm7SFJY/XGQRyvSyaT4jwVAXAts8cZN5pHHRZg852sJ2H&#10;pwDe+wyoll8svKuz1VP1eXwdTFefUNHPJwH4kP78cr2mfdMLJYJikutwZLRyZxo+06rZpEbIffp/&#10;r73dZc3vhSIi2S1Jf/U0mJAKrALwxmvPSxyotpjQVj35KgPViiLJqEbLn1mD314NyBq1CWmEU342&#10;L4dx2X6qAejIfVMMT4tNGFTQH1dWXvnsI6l1WO7HCuRr9Yj5PpAApMpQx6RBFfuamlEtL1oEqLcg&#10;grKMaqakfvpKcGwaHpocgB3qH6vOXWZgmmacYz9UrAeFkoKx9CKuBmjasSlkBWgVksj/QlBDG9PB&#10;ew87m+B9L1RPukY1+Zqm5yarx6I9Z+prWzkQqU4ahgGHwwFd18E5h3Ec44DcZhJYspH1LjJ1fSAK&#10;kbF4PZ7x+ekr/vTDt3i83wd360gISooNagztrvkT1w8IaelG+L2BGpyReG5ZeLy36putkNq1sMe3&#10;slT/vf6R145EPlx5DJfs37KJy8kgZxVbvZfXDFk5CNHKoYblIut1TnSdqZzsTnL+UP19jXN6bViy&#10;WEPb20aTkLp2L9e8wrdcKW7F8OoBCa/gde2ayAtCTNznfE2qXPqmFwVeZNdHyxnnCuiffjkn+5e1&#10;6oYWTHkZkhu89V1zoLMFxCoSaEuxn/ZDkS8l2ffrLh4r5/ANbPQ1XFUxzqk9IGyRd24Jf910E2CG&#10;R2umy5tYbE1sa9XbreFm67/rUHk1YFvYozEAWlVgbOHKa89ja5+5dUh4+2DmD4L3WyEB8s3WXm1b&#10;IPq1KcstF6J1KJIqTN4+kCibAangC1ShY6sHLWKwGidWQ9ywZgcH4dFcaM05fCmEuo64jCPc7DKb&#10;MH29tSYW0wbzdMY8h6Cgvutwf3fAh/ePeP/+EY+Pd3h8vMf9wx773ZD9JxnAOM44nS44HS84Hk/4&#10;+vyCp6/POF+mECw7jzifTpjmKT8Yu92Au8MB+90OffSk7GwIT5qdx+U84nweMU1zBHZDGGrf9QKY&#10;BLreotvvo73OhK/Pr5idh2ECXPj8z09f8eXLE/aHPb755hvs9zv89NOP2O0G2F9+wdOXJ8zRXsav&#10;gLTFnxNKIpMEp4o5Ef+XgLvEig8BT3Gyq4K+gqTcOY9pmnE8nvDy8oLL5QSGj5Y1fWDPkMtsdWOA&#10;zobgYGYGOweeJ7h5hHNTKHSdj3Iyzh5wnkn5fkIyB5PsnEywybFdUBj0gX0vZbIQob0yeLLtP12a&#10;Zrn+pdNKZy0O+z2+ef8Of/u3f4P5POL4csJ4nuEdYdgPcN6FdWQQwmmHPh7EBKIBwCGrHzIgwlpg&#10;Fhioke2/YC2uT2hv3VDXmZc1i2a5n2jG2Na+Ijzoq0nvWmhL7cXbmksRtZgx0rO89kZestI5BiEx&#10;+KZmJtuwzHMYFrGJtBcZ2lNbpxAMWVCHkONApchLxRlV9mHZm7xSJrQGMQrcFh6bmdm+NVCphhh5&#10;8MHFvoNrQEQyuBre8WvnVSs4LLFMi7d8ssAoYBuqMCQWf6bA/PhZk33WglnTOMeVckky+s2yyJWf&#10;XYEXFVNJF7tFVWRonSUmLYKaXtQi9yS972IDFL7fxEGRzMcptizlfrWAY0Y7pFGzm2MYtA+ajXKG&#10;F2a7EX6Q2So5AQhJxk8iTBe0Wr+s7STs9VCCZMMoQl2zfQw7RS4oNiVL1lF+ZipfWc/cBodJNC1i&#10;CFEyBSgD+EZY3nmhxii4qgvD3HkOYZaxHgIB434PNx/grI3AVqhTjqcjpmmKoFYKBCsHl1SASHUS&#10;CUuxmqDBimFPkLZ65Sz2wiuc8nW9LldGJUHXACVh6R8rjXupZnALiyVuYdgEYc8UnhObcnGMhaEu&#10;WwwFu8M52hC5+LwI0DatdTksWrDVSOM3qfv11fBQMFhzSF32wxb+/+CVvC2zUt8LOXce1pVgc+kT&#10;D5TsAi5+G4rGVzfuckgng6+TfcDiTAcq5ReLrENeYcELBnrOZ5DD3SWilHzHExs4q9aylZUXvvhy&#10;oNFmk6ZnPn8uQXIwOdAci0FIDbCnMFoytKBGSm//vKdlqxNUYcF6b2ZAh/zykqQAKsP7BNYbsf9I&#10;5ZC8n6gCfysxVcPmo9g9sfCylm9LWrNxtFBNGRyBvBOBdAsQh55wvIw4nU64jJdwZsDD59zMENZS&#10;hiTZXF44LWml0FI5tvTmn+cZzpXBvo19vbU2AvsmA296yEyxL2LM0eoskTJqooA8m2ehuh2GIdeX&#10;1trQD8dfwarO5vBbzwzngXGa8enzZ/z8l5/xN3/6DneHHTpr4aOdK5EBwQvCiVztGtxpEvlYD/DR&#10;eHZlPgU3BolSAfJHwNVb2Jlb5KRbsZ21PLCqZVDh5eWcMcLSVdcEqnbhxuszN2v0reukBjGif7l1&#10;eKEUmEbX8EpV/UbG+y0WRKv2PTcQY6ll/9Hw7t8CGpvALWFpF7ZlMcNeqeJyb+h9VhczQ/WB6e9d&#10;wjjiEM7HnETvQgaKS9+fLHLU2R4HR6ytlTJ5jSt/fGkDeo2UceOzVnoBD7CpXkdbszaJfQ2b37U1&#10;sG5VSVtQwx9cl+trfUFOUUpUag/GbhhKtcD3W577a2x5ainuk50ntE1eCyNaY97/EYv4a5/pLWfA&#10;H/a8l4DRlnXN2yaBtAChrkl9JEt4URQzCwm9f+MnpAYwX2+4dNUmA6JxNSawF9w05QGHTSwGY0Cx&#10;kEyM+3EcBVMhXG9rCF0EZ9kDvgPmvgfBoet7PD4+4rtvP+Db7z4Em5yHe9zf36Ef+mD5MHtM0wXz&#10;7PH6csLvv3/B16cXHI9nXC4jZueyL/w0jxjHCy6XM7z36LsOBozZWnhrYfsOu/0eBOB4POLp6zNe&#10;X1/hvYeJcsl0nZxjjNOMy/mCY3+CsRa97XG5jNEKKG7msXCfxhnT7PF6POP3T5/w/PyMP/3pe7x7&#10;9w7ff/9dKDhB+Pz5C6bLmKef0rcLIrxQ/p79DOfnzG5P94Y5WAEZ4bOZ9tbkS28EwOLiATPPDufT&#10;BS/Przgdj4Gp0lmQH4CuxwwD5+fYAJfiouu6OHF28G7EPJ3h5hHU9ZERxKpAzQ1UgmQFUEfGwCYv&#10;+q6LQbU2BCCnQtkAMCxnUkoit70JsgKSJHhvjMFhv8NPP/0J//f/83/hxx+/w9cvz3j++orXlzO8&#10;Z/R7i3EacTqfMTuHLk3qPUpDSiJULvnlkpx6R3UJeD0058YN/drellduPYSUTLiVEBbpTb6l+KkL&#10;hsJS8JnZKNmi2Z+4BVAoxos+uVNzXYK3GgcyROAgbvS7i+95djGgrrMiIIoVk03abmSv6rT2fQFQ&#10;vXeCs8aCZVzk+K0iVwXNiOFP/lpPsuPYvHeUGPQVy50XsYE6RBF5H9mW1i3Bp7i+k+WQCB5jhgI/&#10;F4OfWhVRNQGODMi4Bbt/raBqWkL4pRWTet/Vw5ObIAHqSc/1pF4iWpMjbj2nQmqblCXC65w5rB9O&#10;fuDJxxtaaQDBsHLJDqYKO5WPcGGZ6uctrdvCPrQZoGZaMoAWvvFUkCdSTa9msFdU4+p6VwBBCshi&#10;ErLQoFWuf35hUNIiEIqEhQlhgRQ36yU1XK4bO0CFzZfsKBbhf+n3Duxm+GmCn0NGwzxNYHhcziec&#10;z4dAchhnnI4nvL6+4nw+B0Yma+Z9zolgH0HV4hy9e3YAACAASURBVBktErHFAEKC6EsgMu9O0uO0&#10;yi+SpIy851YscM4ZBtV+DGn14QXATAswXrH3DC2Y17xSa8tMjABqxX/HjCBpbcPx3xKAyjVF6fTF&#10;2vUlVJl0A6sGq/XQsVJcJVVFPgPWmmxhz7AI2pODG+gg0xwQHs9bpV5I+4u4Z96zIu8QWrYp5XwT&#10;I5gIcC4HDas1CcnhrHjPhqJ1mldZHoo3LkBkv0gvrtV78dyqByDyM1UThZCvHf5+9iwGL3I/9/l9&#10;qNwOdmWgJ9QLEPZUJSuHcpZMXes0wck03GBUAErcrrxg1QLwMNVwjHXmxEafVysJ1ICG9DqsyyEj&#10;8jaMiUPWeB05hT2TyNRhj3G84Hg84nw+wfMMRlB5+dJiiuGAyetQ1nx5YC2um5tnsDfRsscDMNn+&#10;4nw+43S6oOt62K4T9/SS+9YEgthI4JKK9EBAm6J3v83XMdf34mtTDk/dFxuR7TGOI6ZpKsMR9nn4&#10;OM8cCGxg/PLzL/jyD3+Hb799Dzt0WS1pjIWBgYs2a2VAjYabU4MMiLdn4y0Uin+AQLg1UKhJPrcw&#10;dG8FtK+C0lLoJGttSQaAX3jWy3q9aclYAfjLWn392rCsiyoyaZOFDyyUPy3QVg7tWrbNaw4QWn23&#10;bDKlZeMt6opbFBm3gr8bJXa2qSu/b1jL5Jp6aVmcB9ksA17Lf6fgWp/D68MAznsOYdRuznZq7AMR&#10;YxkPLWqi2j3Ahx5DBrgn3CXbUK4E1GqmN1QGGnMDuEeD/AHxM1t7RbrfVJj3b8nYVASy5rNwm0VO&#10;C+hukQdbPXeL9NKyAVwdEm0MLNK53MrnWmPENweQfH0AWmcOrWWotln/tBjGMK7739+Kr/y7gffy&#10;DdOiqApFjHMetS0DL6RB9SZMdQ2+yYC9LhEqUJQg3Cy6HWY0i9q10RVXDI36WvAiQ5DBLmwk1hIw&#10;dOAxhO3M8wxrbO4tTUA84NljnEacLxdczmP20AuAXmDcBxuEwmIf+h59P+Bwd4/vvvsG3//wDT58&#10;eIeHxwfc3d2hH3ZgEKZpxulywuvrC15fj/j69ILPn55wOl3ifQNs12EYQjjQMFh0lmANcLlcBIs9&#10;/Fxjg+z0Mk54eX3B+XIJTYoJzAjnwgbtoil211mM4xxCd6cZ1nQYLxNeXo9B7u7mMrwhYBgG7HZ7&#10;fPnyGa+vL5jnEcweHz58wHfffZtZNPPvn3C5TMLTV0hEU1Ebmx7nJ5wvp+izPmIeZ/CeA0uTA9ul&#10;sAQly5xEgxAKR8eMcZpwOp7w8vyK569PmMYRfWdhbGgMnbWBlSQ2JBcZgb01GBmB4TaNmC5nuPEC&#10;O+wX8rIEFvgM3COzV4lMtsmxkdFvYlAYxdAvJKa9kRUQQUee8gKEU08TcwTctJ0UUQBuv/3+A/7P&#10;/f+Bf/zP/yvOpxCw/Pz1Fa+vr5imEXf3uwxgeRahZ4mUGz2amTgAUBG8JyE5JRYT7cWzrJkMzBsT&#10;1SrUZsGNa3nEsQbuaRHyGpQwWweuki4nq4AEInifWXFEXAUDLlmhLU/lpfc0LUM4W/u6krcKH+qG&#10;F5/MB+h3iIM6X4r4zGMmZbPjnAM4eNun++09smQyN/0+ZGt4eGWTw9n7vkjNIYJdM/DVaCjUP2Zd&#10;gRAsrkxeX9nnW1QmhaWlAVQpAVyTQq+eX8zgyDJ13gnARrxWsmVoeDfKM0uBOAK8oWbIsgiF9ALI&#10;EN7lSRKuWOmeRaah9DMWVl8qME2hS/nP9NnJC0ZSK2i+AC5ehUGyD+slMdK98SAYtZY5g3WVRYdk&#10;jTIWZwhoWfNANjFZ4eFL+CdJn1dUTCURnGiSQsJXNUTt702LkMnaO15mDYAqFQOKD7RkEapwxoY1&#10;C6HeO4T1SKuBEBkE2WJI3NdVZg+C1Vf2R/cRwJ+DrdY8jSACzqczuv4FIBNydU5nXM5nTNMYmz2v&#10;LVu4gHactfEomTaABu9W3p1fDHhaaibZcJMe7qkgUVaBqdraRyolGDoXYC0wuLJ9UyFntVqGKj92&#10;Klk2Rl4T5Oa6HRxtKiYyZ6a0VNCoENZa0bI12M4MOr8McROFSWa9s8iIEHRJSbqROTaJsOGyRaCp&#10;7ldSzpaA4gWbK34WL2y5ktJJqt4K2OurXqHFwuWFV33+O7emIGQF4PLiDBRKA2AxJPTwaKmIC1FD&#10;3GsnWOu+KFi9sFAriiAKg9RsDcPClovBxqg9oVVrbJG21NdyBLNZrfgyQqFCBglf7wVrUF9Pr+zS&#10;aIOFyMvMFmIdGs66+PPq3AvhZZ50dom0TPIcgPTj8RWn8zHYrFkLTyYzWX0+J8JAgOLfGUM6e0IM&#10;pYN1ziR+HGcmv3chv+v5+RXDbo/dbhe9p+ccBp4zijKYXoA8+axZYzKQl0kWiGSMha2QKNMsoet6&#10;GCI474LKOtnKupCf0Xdd9M4H5im81sfffsdvv/2On378E3Z9pwyn0qCKTcr8aNfYTV96aYNReCBo&#10;qX/XlLtrQNC1XKG3+kVfs1a5lVx5jd9YlFMiAcN7TZWUgdvU4CAQtswMGu+P9CC45jWIuX22KMs1&#10;tB58kyDNJFVQbUNKoAV55No9XSNHaaUAL+qrN6ktiCqYqtRk6nJesdxZw/py6CwtlbT5GQeLXC8W&#10;hAQWRJ2kIA7ngos++M7Ped8KWFEkcM5F9Qdpf1jhFDITTIHmwnZPZSoQFtapi+/3Qo1Hsm4s76NW&#10;INciVFaMfC44BKNaT6zW5xpI3lgIIuuOwbzC8blBbXJzMC2WIdS6/6TF55cEITUAklkZEvHf2De3&#10;rNMXexzL1xUYE3iDDHU9pLa1ARZ3D7EHslx30H0UXR+U1iG7/47gvWRNLSXlRJx9uVugPbVIW4uA&#10;q9tYtNqvqTD5Evilw3uowWTDVcC+zQxcA/Aq/0xhMdIZC2sYzBaTA3h2mJyPwC7DcAAZpjl4G55O&#10;F0zjFIpDG6SNw9AHwD8yJi7jCOeAYbfD4XCP9+8/4NvvvsE337zDu/cPuH94wG6/h/eE02nCy8sF&#10;nz59wadPH/H8/IzzKYDtwzDA2q7I2o0BmTQd7+HcEBht3gem+TRhnEbQMRSNU1QIDEMPYwjTNMI5&#10;Ak/Rtyzeq3n2mCYP5y44HccApk8Ox9MZ43QBwwcveoQQIt4N2O0HEBEulws+ffqcGRnffPsB33//&#10;LZwPU9pPv3/BPMdcARCMJeE5SJl6c5lO+PL0Gb9/eo8vX77i69MLrBnQd7vg9+ojC8hUxPTk1WzS&#10;+g0ei4DB5XzB16evOB2P6Ayj7zsY7zEZs/CMDmFQ4eCzlmCch59nTJcRl/MJl/MRNOwxO8qHUxiA&#10;uABmZuCehPekiRY9VjFWKBfXUFI4CcAQjAo4lMCt/n/pXcrZz5xyA+HR9x2+/fYDvvn2A9gzpmkO&#10;4cXnCy6XC5gd7u7vYG2XAQEVLwDhgaiIHTIjghYNdg2ISDB9q0jxlcQ77BEswC4u2y5RZUHbAlOo&#10;4ZNbgxMFuF9Om73wCDeL10v7WAiNbudwJHDWGAFEoPKiVsSZYAljwopWlOPWZZMgizEBqPC2g3Nz&#10;ANsygywbU8WGy0WWlwf1NoPFZYYTnl1OTN0Iznr4AvhAAFnkledu8j/NrFfWjHy1vXtx7WvDc08g&#10;GV67GFprRrn0Ut8KdNoCAQrblvJwS6rI9GuHIlffSNbDnNrDeaWhM8mDPHq15uFRofcXlYJvs5Ck&#10;Z2yRQhdbhrqoggoJlOxuAVSTBqSWz7gcchWATw4HlL2I6NakvyJEyFxdMEkf+DJAUi+YLwJDSI3h&#10;1ECEqgDOxKTORSZRzF6xTXanbJRyIdxg1dTS88ycIhbnX7LtQaORKE2Bsk2CZteVLo4WKW5SBSEH&#10;MMyVkkbkIKihT94vXBw6BRNU9g7zOGGeLiE/px9gycB5xvEcFYPTBO9nNSzQbBoocLzsY+ZqYHKd&#10;OaGHJaQCgJcgJC8tmwQo2g4/YwEkl3NFN3hmiWVTNWChNdYSQfdMpNViysO4wdSu6l85ALPWKPVR&#10;8R9P+xwvVGG00SRmC474fMtshirnNzK1StDvor/I9g5RsRPPHxcHfojAOsnngVt2OVQ9o17tK+x9&#10;rJE0AJ9yYJjRbIbVu5VrgrCZv6UYhCjKF5+l6IWFX2ya1hRUvGjuA1NaMNKEjZxkIJYBkmyAox1e&#10;dsOtLYjcKuJwC3ivBpCCZYktUIwqMKVp31aYwjWwUt+3xXkt3wMX+S6xHqq1+lyWe2dS4jmPy/mM&#10;1+MR5/MFnsOgjcnn2i4xTQshJTH7bbEIkFkDkfjkYp6Z9w7zPMF5l+1wQl82w1gHY2YFQ6QBaeon&#10;nJsysD5N4Wv7voONmWQ21TceWsXDYs/Bcgjq3ARPFMgZoiYNSmgLRrDmCT0QYZ5GfPr0GX/+8y/4&#10;h7//O7x7uAtkEaEIywzw4IuqhhktJaJe5zVYtQy/bhE2WtjFLWD6W8Dc67ab2x7wa+zSVfcDQTBT&#10;ZAhlT1uF2Kf9W1lQsbbIglbpLf2rBfAOAimiGQlhYKVUQwVsZ/IBV7UaCxsu81epFCTni7gKTIYm&#10;TawpJVYHLcDqmUB0q4Z6BZyMRDluMu99zCtjYWda8kskGcZnUD/ZozJmV1wWJPDvvCuhtDIrjHWd&#10;Ip64ZcioeJZlL1NIR6TVdcrSkzLZQ1qIhe2KtmZYeh8X5BFq7RaiUKNGj3iVpCzWrhbVxesiJkVb&#10;a7Pe7ySxq/bHX8sfrUkp4DpzzFQYDxanc10TXrUDWvuaDRUjLRQb6UHh5vdds/chzcJUWFaobeq0&#10;Kz24ZLUl0o3Dgr8CvC8geYsdQQKIwYadTGtq8oZNpbn4luy99utqmURLZrLGuG8GG1KtGFiOkNPX&#10;GRM8pbvOou8D2DWOLgesmRgUNo4TTqdz9m7trcVuN2C/HzD0wfpmGqdQdAGwvcXD/QHvPrzHt998&#10;g/cf3uPx3T3uHu6x2x8AMjidz/j06Qm//PIbfvvtV7w8f4WbZ3R9h8eHR9zd3cMYi8k5jFMIiEtA&#10;2xzlS9L6YponHE9HHI+vcLOLIUN7EHXwzmIcCewdpnHERMUOY5ym3DghsrFm5zCOF8zsYDuC4cLm&#10;DgdQ8UabphlPT1+jZ3qHx8f7AODPDt55PD09R99sl8HNENRqcrDs6fyKX39ndEOH/d0dnCN8880X&#10;7HYHdLaLRURgfRhrYDsDawnWEGxkuPddD2vDozNPM8bLiMvpBPYOXd/BGuGPGIP6ZDNcZPCheXEz&#10;Y5zPOL684PXlGdztMXGHcWZMs8PsJjh2KUctyJBNsMfprA1MYmMyeE8xeC5vGMm32sgyhrJcHouk&#10;eaxmRVAF2EhWnvcsBgeEYd9jtx+A948ZmM2bvgRVF2HtentXBXel1NkeUW7IrWpLi5p5D00WwcqB&#10;mn7vnFtMzWt2rGK4Jm/kGAKWruU8z1E2jAiOm4Y6qR5EbvjAUVXo1mBeZgeYGEpoJBGr1ATNgy0q&#10;BIyBYasKIcnMlEwO5+YwtIpggotMWR9VOhA2DQn018ywZfBgWk/FF740Db4FFFaejlSBY9kCR/gE&#10;LwE7ymzcVuG7xiqoPaIzs19M8LNtgGJr1FoTUrJfaaHA+ewx2WIhg6soWSwpSE6GGSov+cqWxwtL&#10;D1Op3GpgWnqgKq/f5JGqQP+iKijAazt3A8L+RtLUWTHPsWC2QAWqtYBCbgKhC8C/0ZhJwFOWpMl+&#10;iRvNQpP4AFpsWzJoKzWTyR6FKlChJmGlZ0KNYCtgVFrELPdObni/N54VxaqBsiaSn4lzEKrXdZj+&#10;ieq+Ent4HwgDbrrAEGGIoJBzHpfTGefLhNnNga2P6mdX9WEOwM6M0TAoTfvewtYIaVi69BiX+0BL&#10;2l8GWSzOy6V9o7ReKt/vBRhqhII1Afu+7ArcYH6hxQqm6qjXpJrlMpDAzDK8VQOpqc5bGYZUzYFR&#10;XhXa8oazjzayd7gXTHx9xpFilgcLN6fzS1pMLQE+hbO7OvMbXhpyMK5CnGvGWEAoczhtIRCZBei+&#10;VrGQ2DSZtDerrCWXZ/7Sji+IauP7aYgX5B4sz6q05/nYnxBoMYBCkzWo2W1yf1kOtVp7fF1rLpXO&#10;6dmS914C763hTfnRpJr2NBCtg8QJtMlkXs9xK3UIKm/jlj2GZHanwXTIowhniPMzTucTzqczxnEG&#10;mT5+DAHw17Z0nmEMhB89KtVWyh+w8G4OeWWXEbObw8+cXexDHfreCVVLIFZ5aSuVs7xMJCWFf5us&#10;KnVwnnJfkIhqUrFoyCytOVDIbUxanQUA1tjwfmRRz4zT6YSPH3/H09NX/On7bzDse1B8zpN6U+d/&#10;YGF1gMbgRlWBJP59g/fxLWz5LcZna1C/9nPlGfaW97bFPG1dE4i8El42ceJabVgly3yX6jtbwHmd&#10;x0PcSP1Q9nHrKj9IMoLKh5D7VXVNNgJvN7tQxgLEZXCr7bxpfZTMjAYhNVdqvI5n3qreWFjkCCIC&#10;kqLa58yiFPzLnPq7xLoPLhReMOxnYZUVzilflJNJUeRZWdEaLupA9sWJgL22opRuBVyxmdM5JcN0&#10;M3AvMDzpmY+aFJVD1bX94uIsrPZ3tQY2MMXNe1JbMSlYhIRKgm9aQ2vqjJYt09q/SxtEJYdREDfq&#10;h68eeFDa13n5Hq4RqVWYdZXbIsSmi6FNPZRq7bFbOYmZZ1a7NGKZfVp6o2U/33wub8Di3xxYu7W4&#10;tprct4aotCfA7WFCC7jHxgPCzJuXZ23yQ6sAHtoLv1Hs9Z0F8xAWOF8wRj/XyQdp+DhNmCYHRrDI&#10;GXYDHh7ucXd3QNcFgGy0E6zp0Q87dH2Hh8dHfPjwDu8+POLx3QPuH+8w7HaYncfr6xG/ffyEv/z5&#10;Z/z620dcTkd0hrDbDTgcDnj37hHWWFzGEefzCafTOfrehyJM+o9aa9DFsFEiRDa+Q2d32A0drAEI&#10;Hfx+QG8IbhoxTZcEDWGeLmDvQqEW5VHTNGOcJ4A8Om/B3mc27RS9z5L81jmP8/mCL09PsJ2B9zMe&#10;Hx/xw5++D+oFY/Acg28D0yhOglEmnJNzeHr6ivP5gqevL/jv//1/4P7+AcOwi17xNkgxhx7DbsBu&#10;32PoO3TWoLMWu37AYX/A4XDAbugB9jgfX+HGC/rOorNGDbK03AsVyzoGujiPcTpj/vQZ/ePvmLCD&#10;MztMPjJO2IWHPW3c1hQQ2BBMF4pw21lYE8D7JBGQYA8IC5Z4YXMXIIpQBf5m4AfV70sDFoYmXvge&#10;lrBMI2WJTTnqqt5Fsc8ls6tlsUXK37mwBxeHUcPbdesAY8FIrfcBybxq7Ve6caoGELHhMVEtIYM3&#10;SYSfXiu2V/cwUXylBqmAyVzsCxLQZ2wGvSX4z7z2cyNcbAgmDQDStUvvnYwAoMJaZEHaTgyw7I3t&#10;fMyicLG4mxc5JmkAqOSHMi5HMNmDNNwvZPHLz7Ic5pJR7ftyeCAANcUwjgWjEfew2Cqk16VsSVFM&#10;hkgxuBQzCdLuySj2xnqIvMkDDNnQ5UwPNPz/qxAybaFSgNjsVUyo/C3lZ6IqdFH4cdDyupb36cXz&#10;Y5YNcu2fLc/2hiJH24focLrWtU5DkMQYk/JcySzX19BoYE2C2agGFdJ3f1G2LMEvCN/z/Aw11ALL&#10;xsxXyhCj7D8oVrXSc74MKo0KtwRpv3BpXyQLMfYi5FH6TVfXrgUYy4Y7K1zYw80T5nkM4L0B9vsd&#10;jLGYZ4fT8YzLOIkhmhh85cDmmqWuQ6u89yCjpdgJIDBkNBs3hahmH3NeDGc1a12HbNeDIi8Ch5dn&#10;XGkmi5KKhEUMLcCEcB/L2SK9ZuvBews8Z64m6lJ5tsEWT383z7MCuKGeqfLSnlDtD6yGPMwxUDkG&#10;qfNiUMhqPytqX18N4GgV4KrVGKWPqQcb1LRCW+t1NBuQ1UCmZc+pslsy07AKKF6w/XlTIaLrmALA&#10;1EL3Yv/BCrxHZevjKVmQiWfZM5o5HLhiTXAFVKj373LergCMMpR1wRKVwxOxLjxXa52VIgvVgGqr&#10;7tLrgBcDsVZeTKuv1OqXoLg2RJjnGafTCedLANNNZ8OAyJhs0SOVE4lIIkNp1fMo/rHWhuwCzPBR&#10;LQsg9GXjHO0MORPQ8hFuA3Aq1dphEBZeU+8RRqk4JPhlTQm/lc9OqLuL3Rr5pKoGbLQ27bsOXRfe&#10;fwi55ECO6yym6YLTMVgMkdmFmovTlIOv1tUtxvlbggXXPJ7XrHneGjD7R/65xZKqWUs28lqu0qZW&#10;nw80h34t4sDmvcGGnzWX2r8G4Vq2kcpXm7dzyrawrGvr6S3M91tCjaVqofk1jddYx8Pa70H/iiSG&#10;qLvyzHBzYMt7aSsTVbou4hcZh0lBtL4QMlNgbSFCrV2feEaRyMtZLBmW23bpMRc+9lJFltj1fnHW&#10;12uqlU+Xet2WZ70e0PDVPWTTMqdWJlF7CLM1iNsKpb7G0ldM8xuJ2W+1+lrbH9csaNcyLLCoh5ek&#10;hBaJ5q3sd1qA0lwCuutrrEg2cp02nvMbrfH/YGAtrxZoa4F9tx+WfkXGxU1mvWYF3Rb0cW2qvPbn&#10;W1On5cFbepIcvBDZArshgJoAwZ8uuFwC2328zJimGcwUgR+gsxbDMGC/3wfw3jM66jH0A2bvYDuL&#10;h8d7PL5/wLv3D3h494Ddfod5dnh6esYvv37CX/7yK3779TeM4xl9b3G4C+CztRaX8YKXlxd8fX6O&#10;1iYE2wVmO1GfvWbnaQIim/pw2KPv+2CXM17Qdwa9BXZDh6EL9ju9MTifTziejhjnGUC0z/Eengy8&#10;C/LKaQwAfSKAF4k7Y7xcMI7Ba7/rehAZzLPH8fUEAuc08vfv3+Gnn35E13X4+edf8fL8CmO6YNsy&#10;njF7l31IjQnX8Hwe8Ze//IqPH7+g7zoV3haYzwZdH1QSCZTvTALv97i/O+DdwwHvHu/x/t09Hu4f&#10;sBt69F0HwGHOoVwEMjY3PoaAzhi4yNAy0U5pHs/4+vPPeJ4I759n9Hfvwd2Qgx+tCfYKtu/BXZ5v&#10;ghno0MF2BhR9qG2X2O9WhNBJRUMFFBGJjU+zZJdW+NKDm4S3qf57A1OsLAR4og4oLsOC9jO3ypnY&#10;bKaI6qyLRhNFt+9LrZBHJSmvC3U1XceSJU8kgpANrOlgTVckdkmtIy0dPC/851uHWHNPKihFu8Hm&#10;ih7SOJAXRa4A8hCBcs8m2FwkPm0Cz2xQhHRdUKUkhpZhBI9wFwEG74MN1jxhdg6zm6PNVIOxjGRp&#10;UIUYxd8bIcNVwKu0N2gk3MvnIoOchpRlgGRAovIkh2CVmwi0FhsDv5Tfx+tlBOu0Pku8poyHPUyw&#10;7xVjWzL3UcIag8dkYPnLsDmAszKosP8ik0UFtNdhvIl5Uzy7k++t964KhloZjNOySUjs5jTAlax5&#10;LABvXlgf1MB4yWBY7mdFqVD8CaW/Mxrs9hLeWQ12VEOlZbeJCmMMNdnOnnVhp4LBo8WaDDGGGPKQ&#10;HEhKtyBhuZPVK+LPjVkGRLFkRsfzUv9cuZexUGPEe50yHzxnZYYMq1NsvbrYT01oMO+K+T4WBMY0&#10;zhjHEfMcag3nZkzjiMs44jJeMM8lEJfF87pkEFH5OqfZUGEPKnulZw9iA0MehqDYXYnNWu6dh8x/&#10;UQ0vit97DYpqFV7tE4qKTV1Ck9NeohqiyjIpnVvLwcV6uF670WdoX+gbGFCR5apfm7Xlsa9BIF4w&#10;Yj2nPSwAgGvv1/s28OH9Mteh9knPg98qlzgHG4sBgwR/FkNcyeRsguusQ9XRkJ4nAEJ+HhFoV9/H&#10;FmuuzpUo3+ezN7UCwOSzKGXTVQAwLRrzZX3QBh6W1m9rTXLLmkZ/Dy3OaU6kkvR7apc53GJbNYYh&#10;SzY8miBYi0EmCQ9vBXpluGzygE6vN00TXl+POJ5OmOYJNgYApwGekbZd8TWdUHS2bE8kiJkCYjvb&#10;4+wvuIwTxnGCcyU8dhh6dF0Xey6Hjmyx3jM2DxHrnyk/Xxd7w5x/BKCLnvX1fhJeF8WWw/kM9CWM&#10;wBqDrgs9jndhKD30PQ6HA/a7AZ49pjmoCkIPZeA31LNbbOq1YNK3sJpvYbTf8nq35kJs7e23YjSa&#10;Pc7iDH2b337ruq5d92Kn9AdAcCxr/VuHCdTgxG5hSVtA+KrV0BXAfGvdaZCSo7qrTWpt5WFdsyG5&#10;Dt6XEPvkY5+eu/B38Q4k5n208sqknMysh/gembOVaMukCEhQKk4SBovL90lX3v/iftKSNHXtnsh+&#10;gAQRrgzDSakWiHUvce3ZT2eOV/ZpJOlpStGy5gd/C+FibW9o7iuLjI+aoHUdCF97DhnlOt2qTmoN&#10;Kuqxn2dWhNRrZPJ63Wye4XlAUyzbS/ZQ+rmmff1oiaNTnRH37wnet7yZ3gKWtyYpy42MF2FaNRDX&#10;knZs+78VtvNa4MG1KefW52wvAoI0Bc6NVGzAemvh+h7zHAJsx0tgLQXWuMkFj83AVwC/vGOwDd75&#10;xhoM+x4Pj/d49+4RD+8esdvt4JzH16/P+PNffsG//c9f8PvHzzifT+iG6IkeQ1Rfj0d8ff6KL09f&#10;cD6fARCGfofdsAtSyhgAN08z5nnCNE8YxxPmccTd4QADgmEP0xn0Brjb9RiGIVgAOYfDbkDfGUyz&#10;z00ucZRpTmFQkYJyKbIzvAvF2TxNOJ2OuJyOQPRTJzLRbmgsU+DYSL9//x4//vgDrLX49ZffwJ4w&#10;ThPoFTiPY7kthiJAz1kGPLsZcKw8XpkDed0Qxc8JWCLs+h53+z0+vLsD//ABdz2h//YB93c77HZD&#10;CG32wZ0+sNE5y2cpssRMZM53XZDvzh4gHPH19y/48ssT8M+/wR7ewewOsH2wxuk7i37osTvssT/s&#10;cXfY47DfY78/YLffYbfbo98N6PsBXecCm5ssyBoY08VimGAM5zVoiLLEMDN/qbBkjTiEvGSkmtLM&#10;efJgb9psDegppwRJawY6VgAFHd7KC99iagTLtmww6uZKMn7Xwp1az3kNAKSmyxizZETURieCEZoZ&#10;lWQCw8oWC5PQaJTsAjDAhlWBcVNjKFQD/205FwAAIABJREFUtY8uCAkmE0Avsg4sN+0bbAAZmpOs&#10;EHwewCY/bwvjO3Rd9LB3JrMcEsDtYyibcxPmecI8TpimMVh4xYA0FQ6rbKdYeI/nt7KQyEkWhJIz&#10;ikGSAioJyoqmzjvIwKsvnuhpf1c+8JkVx4vmtDUYarGFZLFY7HzkujOVHUFhXSe2S2GKINvlANqO&#10;SgYs5WeIUTFcoaxtJKs3DKQL888as1AOpLA7Y0iwyAvAyRm8N6jDwfzC97Sy8pAyaMHCLQCeBGt8&#10;xcRl8TwbMUheso7TZ1AhkBn8j5ZCDOH9aoAqoFe+H8+MLcfUWhWQthUfLaaSZUGRmbNojrwiRCQC&#10;hLU2s8rLZ0v2SyGMvlaWpPed8GCt5hCBlCnMWMmZK8CPl6FqcgBERHAuNG7zNMYz38GYEBLvGQFk&#10;muaYs2FEIF5ha7NjlI8pbTFIPJOIlmF6uMIc2K0sGPkU901uhXs22cOiEGeNkXJsVLWAIjUEBOmT&#10;mUB+L+49FtduvS5dq9W3ASNq2FK2Qde1uri8v9rOiht0SamS0dY415tDOXthFfxMZDbANMlI1wNB&#10;ZWIqvlIF14KL16wMDV7sQ7wIMis+yKzUQGgEJXLbW6JpXwPwJmAos1TUxBElyFmFZMOsEpla7NQ/&#10;EoTZYv+tsUWboDlpNc3awECx2ySwLzOsG4PHRJRRmn8sQRklz4dWel61EJH30RdV0OV8wfPzC46v&#10;x3C2Wgd4Ey2VCGSSxYhZBXTXVOREYTwceoOw98yRTQsANvagfd/HYNguAO+ZvGJzvla9FxXL2ADc&#10;73a7oH6eppiPYTOgP89zBvRTrWHFezZk4b3HOE3RaiOoKa1JVqEmWg2FQYO1hKenJzx9fcHd3R0O&#10;g40EMbqZ2djq+28BktdVJLhKDLwVaF0D79dsL24F8PQzIuHCPJXMylapCLp1ELCmPFgM7G4YljT3&#10;85XhaY07tV+LVs7w21n118D6a/f9lgGMPqY0eUhdx7X+dwXbqnEsn3PIWA3KvS8htMn100dAHvG/&#10;UxC8Y2GFE1/Lc7Hbkep9kTgANIWpIj9HWBnKoXhLHbe1FjL2Udmvbd3D/H1VPqBSrsbfmw2VvMzV&#10;Kj1ihR3Uzzd4daBzq7XbFvmvVKBCVSwLkMqFQCpyt9b39UEmLYiZa0P8Vi27JBUg9/2ZL1kpcNbw&#10;W98g0K2d016E1JdD3ue1wdn3o7IBxHoeHbBtJf9XMu/bRVZL1rAG9LcfKNmIFraOtXQzq77FKtry&#10;/apf79qEvXXYbNnsLCTh3uewStsZdL2BHU0J3/BBlkQUihLbdZEFGjYpF38RAf3Q4+7hgPvHO9w9&#10;3KHrLKZ5wsvzEX/5yy/4l3/+V/z26ydcLmNgj0cgcJym4Av4+0c8PT3hfDnDGIN+GNB3A7rOwhqD&#10;eYpg2uwj2+2C43HC+XjGftihNwa7zoLe3eHxfgdr79BFVnhnCf3QYbfrcZlGzPMEPwNsAO8cptkF&#10;9pgNIE+yZUnBluPljNPxiPP5FJiDWXJpME2McXQgugB4ztf73btHPD4+4HK+YBpn7P0OtutgXl5x&#10;uVyErUsJfSWjiOFRfp2sKeJu4ErB0hnCrre42/d4uN/h3bsD3j/e43AYYKwNYZLxNdLhR1w6BIqe&#10;+p7K2h56i94Cfjrhy68f8Zev/4ojerhuB9N1sH2w8hmGAbv9Dvu7Pe7v7nB/uMPhcIf94YD9fo9h&#10;v8cw7ND3XWA5dx1s16Prwn3te4th6DDshvCr77NPfgqasxEwzr+S9UbV4irGWf3nkkjX8Aqsk8rD&#10;QMCsbMi1D71fhKlJ1lIBmLRf84J5XzVTdcNx7dlOm7+0ClKff3MfoWq0lywCTD5kEnNcgsUMffDc&#10;5GvZsL+R8wsS9icS3CMJ+gvXJ65MaUkGUZHOKDAS+I/yaoo2Viwk7gHkczGwyGGaLricz5FtO0fG&#10;uPT/Ds6nkmlKdRHDrPwSZVibul8CIKvtQ7hispJkjEsmtufCtFfBxksbl6BG4dj0krD70GeoEVLM&#10;ehCdAqop+dVXTL/i5RgL5lSoiM9vjAkyIAGy1iCSj830stBYyqcpg9Tl2ZiVb3oBldOaSsoS7Sce&#10;A9ypAJYmKwW88l1XRVRcIyANFJfBBi8UGHJd1Of0ljUVN9QEcj/yyTYlJgga+MxW0zkeYvhUiYHk&#10;IGpZ8KbPU/yRvTdVHaaDNHV9FJk9lVVDeraKemLRlcTmKbzZElTmFeDrhc1QkrDn/U7MT2thUHh0&#10;TPT3LyzzKQ7xCB6WTbAWdCkPxkV+C+dMAGnVxOCUQyr8SSm/l9o7XAYiqr+Pb5CBoJpbZKYu2dsL&#10;3+2aBZxDvdMCNMUKRzxY1AAmg6iNK4u2RjD6qiVci9G8tKHMz1sDPW5btKyBWGgEzYsrSAUgXVic&#10;3cJWUwG3XLGq/Xq/oE5h1vEmXBnNiPuV31vyT29h/9XgZXH4ysg22XwyFkrI8sDQCnucl2ezqpk8&#10;imVYFaoK5LMboCbb/a2N+bV+b4tFd8vv1YOkwuPETaD171+E2tLSM3rx2dVzyQu2e2HVFZVkXlkV&#10;qNh6P4ZMIG1YG5RPIDgXVMIJvEdSBMZ8KRIWnYHkYjYILWsghC/AZ9zXOcpWfD5Dgvo5W+JwBPa7&#10;Lg56a3/qZb8syTsJvE+vl2oWa22oHeYZc7TGCZamPbxzIkQ45LHNLtSHqV6a/RzUm97hl18/4oc/&#10;/YTvvvsOh/0O8HOoUUSt0WJhbhEBb2XNX2PRt+7JLYD9tUHpFpP2rSCeDpVUNIKrYPwf+Udamci9&#10;+NbXzHsmbQ+pm/cg1Qobw5ctpv1bgPxb1pVi4ebjSCg+qZwTJNQubfY93aTA4MrTPmeSxXoMov/0&#10;guzkPee+JCk9E041e1cGAIJQMidCUappWNQ9KtRcnqtcsjCEJWHLtlaq5bYwR1mb0RWOQBMcRyG+&#10;Udn+dW+58lpqSEVcCIykg5Kv4ZBb5+XWIHGt1yFpPxtVyFrtsD24unXwuNh/VwYRW9iyeg1fqfAF&#10;+WnrPbYJENcHucCSBCYztyRha4GBN4Lrbz1v/mrwfh2A5+3J6MrXS6Cu5V9/DWhX01MxJUwNmWQn&#10;bqWtX5tcvd2KZ4UmJLzBExjinIvMewuGKcwEiHCNuFH1fYfD3R739/c4HPYw1uAyjjgeL/jt19/x&#10;P//l3/DLz7/gdLwEoKjv4WaPcTzCPTm8Hl/x++8fMY4jrDXY7XewZILfe9eFzXtyoYiKvvxpejq5&#10;C9xlhPGMfW9h/ITDrsPh0KPvDKztYDvC3d0eHz68gwcwP30NwXI5wDZaMQiGr0+BJs5hmiaM4wXj&#10;NMLzDIJFCbEJ/obz7DGODs/Pr2HgYA36vsMwdJjGEcyMvh9w2AcW/DRdINRSUeriFbtbB7Umv6wg&#10;0Rw6i/3Q4+Gww/vHO7x/d4/Hxzsc7nbo+pAwyi6EtrGYUttEYlVNVAk0sxboLGCJYdjh/PwZn48z&#10;TmQxk420VlKWPn0XVA7DEAD7YdiF4Uu07un6Hv3Qo+uH/5+3N22SHEeyBJ8CJO1w98izqrurundX&#10;5v//pxVZmZ3pqc7MONwuHoDuB1wKEKDRo3I2WqozMyLcDhIEVJ++A3138H93wPF0wPl8wul0xOFw&#10;wDD0URLbae2v34Dj4YiDHwTozoXiOuZKYvx2Ovjsh8/kCnnt7TIi6zRMl3ewKZ5Jm+LzKO0Jigl3&#10;biHxsTAmCZpKoLz8s5IVnQXWquQvTyJoNf2sBAjkUEfaIXmAEcphrJXg3Jr8MmNhVkK2Umi3pJKz&#10;wAV4xWZre7PxqqRnFN7vq2BLwZ4X9AobWL/WwizOFmOeJphl8Z6JiE1keo5yFHA1fLGJMV6GdZZ+&#10;yCWwtAKximuQqTgCG7amHEEqsmVjHOyEZMgvCp9aeV3z/AMF7QurFBbGBTs8mjk6dnZRdCmVW73U&#10;hvEhbyQHv6X9iwB+QYC3Z0ke8Wtvv8AsYWG3EobT8doriAEPQ7PLY5A2UMkuiOPascU9Ic9KRDFo&#10;CGBFPriBCBSS1kLpQeVwzSGZG5R7utsCsPTKQZY+nMI/tO1dXas3kiom2WPYaLPi3idX++Ue4GIo&#10;mQW6Uuafv1IuFZ8lqGtCTZL8+JOlkxHewmTzAQrbklUl1BtRJk2w7HJuZjPDmAWKHPN8MT7I1nnk&#10;uKG/H66rIpg1C+jkZN2CLOBxPUQA1syfUl6NZtDrvsIwnU02tRgB8BMs7XAASCvG2jCJYnBkmU+T&#10;H4rM1GzE1oR4V/8kRnEDvK8F51aybWrnSckyl+ufV/szsqapylpe+aaIYVtKcysGLMV/F18ngrBl&#10;j7Ma2nDFYqYeTEtZwBylIWvdB2HFQ6x5w8u/z5D5C2kfI66QCTgPps/2CjzPU+TGsIU/8HCsAPVn&#10;TL2YFociqXsLYkAG1sn7le/b9UYur5ta/eC29U62zEL4JoKFjfb/6wAoGMMYxxm32wPjY/IqiDx8&#10;nU0YctMKKJD/HjMk4jRBAPXIlXZhoGgtME0zxnFC1/UYBm9H6PMtjLfI49WzkcgTgVEfgHmZ6aSU&#10;BrON5CrHondMfGsMuq7D8XCE7nRUgRvjiF+LmbEsBmyD9V8i/PXDAGOBv/39P3B/zPj0KdiHqg/l&#10;732Uaf/PAtgfJU8+C7l9NjR7yi4txpq1HefZZ9mXFYH2s4/cOqw6wCBkqq2WlSiVe5W07RD10DqY&#10;5PsA/Poe98RCJesfcvIViTPMlf9bapCGqgfO1paZs2yeEryPNofCnicQNqxgigfnQAoK6kDEsk7B&#10;sxgX4C7B++CFD2F7xqIIrzLmw//597ZZ/VE5K6WVIPMqu2HF0LfYHOCVaya3OlufXeVZsdorlLDH&#10;LJTuVaAfdQXNMzeRrWe/vueJ71EAzYQG4F98lmwtNbJCV+d+5TVQpT02nruKMhFiKPeRIWKrptwa&#10;9G7lIEm75e+xlP8TwPucAb9uLNdM2RqLtV3YUhWErxan2QOIjDXCnAdXMbdCIz92M5uLrzpNwqq5&#10;l4yYWEtbh3ksi2OjG8PoOhXDgUKV76SHPSwZKFgcDgecjmccj0do3WEaZ9zvE758ecd//s//xG+/&#10;/YbH/eFZCRqLMZjud1yvNzzudzzGO+Z59AOCHofh4IokrbAsrlle5mXFGCKCC9adDLAYmE5BwUTw&#10;mY3B+e0FShNeXg4AfYJWGrxYjLffMc5znBQrSsEykhnroBvrwG1/WBBZGLKOuh+aHSYffgKM04Jx&#10;mtB1GkoB8zLhcZ+h9OD9HDWMUVmNT8WUN07piL1PMMecgo4c+93Z5hzw9nLGD6+veDu/4DAMztII&#10;QTrmg1mM8/lXPhDFLgvsYoBe+9PYxv8RGWjF6LX742HQgD7A6j7aitgYsMcYpxnjNAO4pTBQ8oU/&#10;KW8VQL5YdUBhAOe7LoD0PQ6HAceDGz44e54ep9MZb29veDm74ONu6KA65YF5Z9fUaedVeTwecDwe&#10;8fJyxtvrC15eX/ByPqHv+8SKD9YDsPHZznzv5d5ARbBltmG7/6dJJ4lZZCrmntORjaWQRZs6SXhu&#10;P9GawpbBtDV2fmhGQoOiFLnCSG0EwoRKhxKzMtrmUPLFD+npvAKa6wPFlZ+vDK2V/vTN/YyidcGq&#10;JOJt9lAGqqpUgCYWOGdgAGfe44hFnDU+fMxasHUDw1hAWhmcZEVRm4p7aR+TvKnVJlBaBjJSle2a&#10;MzUTUzj53rG11bOuZb2S+V6X7NdizQQmXGROeqYelGRhc+4rHs5BuS78xhdt0CkvICXrX66pZGkX&#10;hlIqsw+qSXT5yRA/eP6HQUK4Jgoe0PflhLEJrGMk1iNhLY/NQ6wYZGv+oUWVwmKoAOkZT4UNhxjq&#10;sWBgpruX1SK88rFHZmmUM5ALHrcAoZnLQl5ljEmill1LXXXImc0UrxsTEpyVQhkSnm3XpNmY2SBx&#10;UddQSgCWCwaM98ovngnOmOZeCRC8UkVAqwXcmSpe1XKyIam7rIT3oGYdKIH7cnaZrLRy+xdwee4g&#10;A3+pWhfusM5ISzh9uca9ZJb7GIpw2np3k68vzpmLKO1CbG7rIoaZxVfOK/nynOE1sEC5G0MB0q/G&#10;BY0hQ/Hcy5DoOLCwGWxb7yiS0qIVRPsRRtlT9pYEhbxfOzF2gUMlcL8GMdKwXGomqcEm5QoIX75O&#10;26O1AKgL5V8cDoPycNkavETIlG9bdmKJIF/47lJ9ra2B+QRLyn2DCCtQf014IGzY3z/plXP7JEjQ&#10;UJ4bRDDWYJxmPB6Ty0NDDMOINnjJXov88DKvO6JlZhn+7tmwVgBaxpqo5gpPzzTNuFyuWBbjste0&#10;A9LnYGEDu3nehLcKAZXBFk/rLjLvnRWOUySGEN3ZLDA+ADvLhgBcbcicKTgdmOmG+X0/AFbhj99/&#10;x/V6hbU/oVM6Z0fufG63mK/fgyNs/fke244ti6mtAFw5ONn1uaj8l48F/bZAxlivyzwM2ZRXhqOr&#10;ZygL4SlIG7zeSPLnpK1+kTVyNb+jEkzdOptzADfHyoSZRr5dyrNMkAhoB8DYIhZxbfjta5eAk8W+&#10;StZKFtG+K7LxrXV2wOK5DiRFMJwaxg/1LHtrHGOjEjWpNXmlkMzU1JV1LDQIufVJViSLcyWj7pOo&#10;19w/rVC7ZblERV+hWoqGhq3s2sZwTZQINpchu6CmlmoB2c8UGy01xR4G/1NwXQ7Jity/3EqH6lY6&#10;OX+iSaarfV8lsV7O+7d0h8mtI+JU+6EeNtz6VSrEnmHBz9Q95f69ztjbfy/+KfB+5SmUsfK4CojU&#10;LsSW59dqoEJoh95lfy81tTbICkk1AblnU+3WZlnzIy7DHCUTqlbhcZD5MzkG+bhgno2TTmrHZrbM&#10;LtS1NxgCoAWC1h2GfnCM634AgXC/3fH58zv+6x+/4/PnLzDGYBg60OJ+7nK94fJ+weVyg1lmgIxj&#10;3B8GnM9nnM9ndH2HZZkxjg8PFrlAoU455rVhC8suzGi6T4CxWJTraAkEuxiM44Rf/vIzXj69oFOE&#10;86GHfnuBGSd8/fwZt9sNlh2orLUCtJfHR2sNQCsXujr0vQ/q7bEYC2MgPNgcSBjAJ4YCfGPe9wNO&#10;pzOIJhB1GMcZWhN0sMKJzUPO3E4HsY3NaQDDlY/S67XCaRjwejzh7eUF5/MZ/XCA6rT/bB64X1zw&#10;prXeHxLsEDOGfyX3e9azCtnOUMpCKYZWzp7H6g7cD7AEGDbCPzh4Rede2M6dNKz5AI4t7rAMIZ6e&#10;FW+tcTZAnQPtyYPNxC5AtdMdVKdBmjxwL5n/bpDRD27tvH16w88//4y//PoL/vrXX/Ev//JX/PTz&#10;j3h5fcHxeETfD1CaANJ54Ggpw0etSaQIkMWpsAfrbZkqHyu1dE6XYLvDPW21SW4fbNsFawr/XH8T&#10;NGAZySgklex/wlcODVe5idSsClpT4KzoWxVxFWUTpX+WVgDt68S5F6zyHrmiGAqHPlOJIXHcA5kd&#10;09YVdpQZ0doC7E53mjN7A2ZKhTtyQNC9ji3eXl639FVVhHfCaxf2RUx5mS28iiMwL8+KSsEXhxuS&#10;FZKxRaR9hFw3HNncUAyyeRZEKmgRw9IlKpaumahnC1sJGTyXGNwQ4AJF66KgEEhZCaHpF2tRQjE+&#10;TETWamkIpxCCFQN4Hq6FbdYhlHuIr4jq0vMp9HSCSxbegziC1Yj7C0eWNhdWV6UkOQHUtAqNXH2s&#10;VS1UKjsqfukoQOPidXIffjESW2X/UGEj1QKX0jPIEtjlBMwzI2eQU8HwjdtxArlXoV4VVlj8rCws&#10;eQQg5pzsvPdqsRasaAipfLYZ2GN4LJnsYaFaRLcRAUqjWIe8amyY8maDuVbsN/xW5WDA8or1uDmY&#10;YUSFzNp/n1egb35ycZ28J6TrEqjNAWOKH51q4EJtiAzJuHvWf6yD+5gLZdmKPc8ZYM5P7/0+ks5e&#10;K4rV3y+GZ6VX/pZPcb3pwwq8Z2SLvgmEcxECLvftzP8wH7lk1hRgzuyOVFnthP05UyWU4GM5+OJ8&#10;wFPrD9cTY2DFdqRKgy+/kpw+0yYjENkQgldD7xbbtTWY45DMEe47uRpFiZtlzIJpHDFNk7PglKMn&#10;550lMlXqjFWlFDqlIvPeiP2RffbXMhvXh86zB8JV7DUsM8ZxEtY2nbc3Nd52VNhp2GSJI8Nro10p&#10;HEHN7esm1hYhE45Ayb7NFsxgy9mQY+UeHHOUNJiB2+2G33/7L3z79hXL8i/oDr0PNN4P3H/0l6zz&#10;pGp3KyD8e4iDLVuYPTZVHyEvlvUDF5kPW4G0W3iK3Eu4pirKlDTFsCL0E+V+XmQipaGcAG03CJzJ&#10;voOrlidB2QGibM8tZwjV571UwcnAU5GLlc8JqNln7l5DVJBhhXovqZM52nlGBY31LggemOeo5mQs&#10;xmZ1cLR79nY4y7J4u60CrBcEROYKIN4g92ZqAOKqdWxQVYYz1WTgrL++nKvwWNY0Ze4NArs/9T5S&#10;5dBy7KgOc+PZUldEQammNaCq2Ak/23dqA749Fk35MJ5XXvaOWNV+7xgOyyrV8tITX/w9FfA7ljYy&#10;9TpMkjyLgKjVviGH/kyi+xRKs5qnfe1a1Wq31brDPvu/lhJojxLiTwHvt6c/jHrFv+dnnxWrYuNs&#10;PSCoB+hKqcIWA7B1I0t5TTkhK1m57WuyvplhMczThMdjhDEGanD2L6SSZJIZWOYFfT+i7zsXFttp&#10;DIceXd/BGIvr9YYvX77g67evmKcH+l6j788YHzO+frvi6xcX3jOPM7qOMBw0jseDY1i/vEJr55f/&#10;GB+YF+dWrLVC1/c4DAN67qGUhpkNJpojqGiZ8JgM6DLCWGA2ThL1s5nxcj45L31NOJ96HAcNsouT&#10;vSsNQgfrmeHJfNjdy053OJ/POAxHJ9E0Fo/HiOvlhsfj4Q8b7UF3Z7kzzQbjuMBYuADX/ghjAWOv&#10;wqJIsHQCOFBIjLM7aBmsAtOVnXXOocfpfMT5fMLhcHBMEaVAjiLqptPLjHmZnM8iMZSGDyb1w4oA&#10;2lgDM09ga2KgrNuvHcBuzQKrVNoIiZK/rUIK5gsWGWSz9pvIDUM8Bd2BVN5Gg/x/2zgYIDia/5IH&#10;0obDXQzJghVV5z0pT6cT3l5f8OsvP+Pv//43/B//53/g7//+d/zLv/4VP/zwCcejZ/BrFYGMALSy&#10;8ESOwbgFk5oq4AvJBhgWapXsvQ5ddddJQWXKHBmUjQxUk+AKEa8Y2ukg1quwuNbgr+QKhpDa1cHe&#10;yAqpDULbBTdvW4AJlqLaOchcS2GxGtYaNhkbPtgCsbwXESDkWFAGL8X4T5vsb+R7sQCeZUfOJfbF&#10;lYOW8swDLgA7rgUD+qGwrMSZCxuk6Imc+9rZTOFBiW0aYFJyjt1hEC4ZDizYhfn5YWFtHpBcD6j0&#10;kHJzlpSkqGXIr2PicQZ0SL/sYA1GSDOmaMnBW01aeV0lGKiqKj15jYU8oVG+NViXNdCmLPv8PbRB&#10;6dAKFCxJoJE6XFgPSEZIth4l85k26qc1iJWHM9GK6dlmX/MGKYIq71jWYCSk1knRQlUwOx/QlP11&#10;7TPm308M5thGJVxoCAGnuINXgrQGHM/24V1ASYX9J1mm1GAMScuojGP4pAHnIieGKgG5QHkO5KpV&#10;oq18qdpaSL6jJTsq7ldibUdbOkZhPcXFsJhyVj3nw4/8fvNTZmE2WClBJWGRQ/UtYAfYvsaB0xNM&#10;mew+Be2tcJnV58vuB4TdC1DtLbb6kcoOmtUUpS1ENmAqN0KxCXCpzOByiE95MFtrmLDx7LTYw8Fi&#10;jMEriyDJgWfJuOecTlqGkXI2yqEd971t/7HZVPP26+cZROv1KJUp4dyJLMHFuAyvcQIbp7bjqHqT&#10;/sT5uS3t96y1gNIg6hxRxDJCEIjrRRSAEeM0YZ7nqO6yVk4wvdLZMJiXaGujFLmaPttH4NWTXAk1&#10;d6StMjwwEAb6oRcBtsgyWUglgl4qQwqbD3AkNk3TiN9//x3fvn7FOE04HrpYS9GT/aAkxGwxKVvn&#10;xh5f+tafl/hDC2x7BjY9s+DYC+DveSZajPvV95FBmBvnrWiw1iHQ4nxs9UJUDJ33+s2X+URl0UQ1&#10;wPSfnAMxvu9eSDvNekYWN/vHWMNIyxyheLTGgeDW2kRisMELPwDxVgzbkh1ODbhnge8QbQ2j68xx&#10;99lsIl2uAP80TAhK+KC8phoxWJAfubJG8rPZ2dd+pG6UoXHk8wPXhLl2vl4r6Lj2bIU9tBZcWzLj&#10;WdiWroZEXCa4+EGZFQOOgn0vnxkb0ovl56V1zfvMim+vHVV7f+SKFSM3XWBq164G1rcyUfdap63V&#10;xh+sNb4XvG8fSnUw/Z/9VX5Roq1DMS26ANi3H8R9n611g59d/Pwzrjcmay2WZcFsLKZpwjiOWOY5&#10;k4KEIDhrGMts8LiP6Pse59MBne4cFqs1rAUe44TL9YLL5YJpcr7uh6EHkcI0zj5o9ib87Xuczwe8&#10;vr3i09sPUFpjmiY8xgfu9zuMtei0glYDFAHHw4Cu72HOFufDEbfTFdfLBeP9ATMbWMO4TwaWJlgw&#10;lCJoMPDDgtP56AYNvcL52GPoFRa7AApQmqA98xtETla5+MLQWmjd43jsPDNcwSwGl8sVnz9/xvvl&#10;AimzMovB+7cL3t/fnVe26+zBTBinCdM0ucNO+C4GK4q8b8yZPG7yaqA7wqAVjocOp9OA8+mIw/GA&#10;rvchTt7vNzAuFjPDmBlkFtfwaHLfVzt1AYzwDLaO76uVTqwCtlEaSuAmkISCccYwHtDnlVyawiGm&#10;/CADLhzZCODM2dxQBF619zAmzqVGhhnsw6KMYcyPGdevV3z+ry/4z//xD/w///d/x9//42/4b//t&#10;/8K//8ff8PMvP+Ht0ytOLyf0Xe/sd+LgJjX+itJAor7HUMZkpCh7DrK7AML575Fz+wLkmHnmJoYo&#10;lbF18domn++1/zkVkmf52utDIRWuoUAkRTGA1Pncf6zof7bpbzUCnLHfS7ZkAh1qRT+VxTU5R9aa&#10;5JEqAS3ZdRMTf+ttMhyz1od+Uh7Fy8SUAAAgAElEQVT0CbbJOknu/hnTmvxwShQREuKIbO/A0E8y&#10;uxWgybLBL9mgeYGQyeCL3IGo/og9vyquS1Ag0UraV7PfWTH4ISSjApRg2WAQMg/8yEARoYgUPCVl&#10;ASZDif31ZWlblF09LuoAXrE0uGBbBKsntxwpDw3mnF0Hzpn+EuQpweQ9x33Vklh42Je1x8qD0t+D&#10;HEhBHkRb2ERJi5qC15p9EkKNZU1iaCaGUBuV14pFxw1ShfTEFwCfFYA1swN9uFAHSCm4Y4yXebdc&#10;AW4lyJsPUi2lZozjsF2El3GeZ1Rs3KtA8WfAfQ2YK71Ls31tq86VYeHhfYrBz6YC1D9UKyb8pk1j&#10;DuDXwKjawCifh8kppgR9882Ws41jDzN9I+BUbky8tiNgMRFgH9hLxKLuQSa9yfzbOa8bUNRFwBYP&#10;iXIqKMuAb6zDf+N1TPK/LGOhUCdkw9dyFPck9DWqL7iixODacFIwPBsD7/qa5AKk3scC3iJJbTF2&#10;Sys+rIal9UDa+vrbutFPGIibdRdJb6bK2qH8f9HZpt5DuhwSV/m67A83cF9mg/vtjvExOuZ9r+FR&#10;7JiRFJ/fBkDnegyvxIGCEiA4A1jGEbfbHbfbHZaR8pqkSg8pYF4p5fNHnC2GrYTSOstCeI/+wOwN&#10;IFYJvLuf7boOr68vGIYD7vc73r+9Y5rmqHgMgeRRAQlb1A1ikGUtiBRu1xtutzumcYJ5OfnhgbP9&#10;QYVF+QwoK9faSlG5g6S4iUEUdoNb71X+e+s9pEd36/Pv+XzPMgz3ApslML7ltd+29KEqNqOJmmRL&#10;FCB7a38tf/4pwPi0PWOUFlrRkkWpJ3XavsDRuuKhNfxObHlU8smS0jm36w2OFil0dskyttgr+qPt&#10;qaiDUygtNq8XV0JmM/D+CV4X/PTZctbcc4W1wrkks/orOBUQ9oP22X3xBUjVXqdgt9fOHxmkjB2s&#10;7q1+P64TyyvyoBx58eoEI1gC2FhYnwfW9PHfoTBqhSXvBbCfAejuuqvsO0qrnD2qia3nbg/AXjL1&#10;y3ufZbw9UUb8qeD9+mDZd2B95EuvL1y9GZGBfzWAvzZtkeD+ZgiKuNC1zaX8/T03Ivj7zcuCcZpd&#10;YTZO3tfeFZvzYrzNKUVJIcA4HHoAFv3Q4Xq/ozsM6OYe98cD396veIwjAIoho/O8YJpHjOMDyzKj&#10;6xSOhwEvLye8vp5xfnkBaYVxmnG73XC9XTGNIxSRe20Ceq1wHDTO5yO6bgD94lgRX79+wR+//Y6v&#10;Xy943CcYw5iMAY2M/ko4dAqdcv5Tw3EArEXfd85z3QDkPdMPQ4++70BKYZomXKcJj8cD8zxDdx1e&#10;zmccDgNOxyP6vscPP7zhfD7gf/3jH7jfHugUQXtGxzwbTNOI+/2OaZ5hDUe2fbjvqbgUk0qlcsaS&#10;lHgzg5ihiTB0GqdDj5fzAaeTC4d1djABcHNFb7i/y7KApwk9JtjOgHTnwPHgsRa84FgDCP8jb5fC&#10;yRcdMpgmgYKlrSeRCHL1E+qir8zAnripcS5XVJLVkXRPIO9FGcByh3168JMsAAWzWFy+3rGM/8D1&#10;/Y7Ltyu+ffmKf/3bX/Hjzz/ghx9/wOl0wtAN6PvBh+rqODRwzKLyO0tQiDKGvAxClcw28oMAylh+&#10;nKSCnBGas+ucKxd2NnS+IAiKhPaGnwO1rplLWQWWTQZU8hP1To110SpGy0M8A9+jl7ZsOtf7rtwT&#10;M6swKibt4lki760qr4Ei8gGvwhIH0pZE+I4LwJ3jQM0W1ya/zzkM0j6LIuuPcjA7ydNlCFZRdGUP&#10;H4Q9QMm0k17mdb54xpxGG3RYNRSx2C4AxRIUtlhBwrQB+OTS1qQ0kN83C3lllkSTDMgKYCEL+4TE&#10;/hDFa8Lncqll1TubGmB2WYvTE7C+7rC8tqjB2h+8zOrIvDID4JHCklEdCtHa7xE1rJZXe4f0YOXy&#10;u5U6bub2IDQDP/PnQFp7uMfYQtrX1MIZ02emfHDKq142F2lwerZy5Uh60kMzGcF+ZIm62QfImO87&#10;gJSqxUxms1vso7ssMvJsFaa1iiy3KUGV+s4oppTMayy1phiqEkyoAiiwH8jIgeRWEOF6LP6MlfkM&#10;XFpxECsDq8Ty59iESn/ueK8l27u8I6sMk3VYrrSfKpUVMpjaWTfWrg1X10ILu5BDylpDX+7d0kqg&#10;vuetfz/r1Lhha1RceKo8sntAvy0/7mfA/hZ4SA0v0hprsdWM0yYRhprgWM7qpTpIhobNYhb4x+3P&#10;WQA/8zTj29d33K43LIsB6d4x3UU2klQvln1uyp2Csw7VKirqgm/99XbB++Udxlpnw+qJVNbXsy5v&#10;rcPxeMT55QStNOZ5xuN+x7zMGXsz7MtKAVop6E6nc5PXexLrdN/6vvP5ZAqHQw/7ckbfT5HIme6x&#10;+z7W9zjkv6tj9CMSwYauRz8MWIzxPXXq9xSzrz/bIZDPAPu9/vQ1pX513WW2YVwsqH2s/q33qJ0J&#10;e0Ntn9kM7yVB1gaoq79L64MmT2Gph9fGYV1DZkqrOml7qLj715ZlDvOqvHy2v7WIp3sJW1wQdwIR&#10;NNX1QdFsM5JPBsKzYOD73zfWeAsdZ1+c2PU2EitMJCUiI5dwMfQulVutNZhZnBBjlSTfWF+kVFsR&#10;xZyF37byNFHgIK2BTiuUmYp6gImrMXKSxBPfC1KhQtnwvzxnywHOFkucC5JXjq+mQYFUFyuloAV7&#10;fhXSK5XssWyt14TVYd5OO8KaFVD1GY79WN2FZes5/x5L9T2DiWdDjdLBZQ9h80PgfXvigQqAn4eQ&#10;EtXDoNYBVfUb2ZLZbLHja5sDx6Af2kxC3/KSroW+7Bl0rED8xYWsLsucGgE4n8P4GS2wLDaGAnW9&#10;wjhNuN5uIN2h63vc7nfcbg9YC3Rdj04TjFkwjiPmeYJlA63JgeCno7Mw6Tosi8H9MeF6u+N6u+Lx&#10;uIF90dMpBT44QaUmwtB3OJ0OOByOUFrh06ezt0L5Db//8RXXyw0LG2jDmOYF93FGf3vAEmPwhROD&#10;oLseumMv/XQbslLus7nw0wNOtxMe4wPGGJAiLMaFnyitcDocwfQjZrPga/cNBI2+G6B059QMi8Hk&#10;/RsZgLK+kNQ+CKncwEJxGyZlxnoGjLfwBkOD0BHh0Gucjj3OxwHH0wF972xgXIhf2iyWxWD2bH9z&#10;v0HxhKVXAA8xfBP+8GTDsIZhDXlwLLG8g72OsSGMSXl2v8otOjxYbWGFvZSzcEhSLRK+yNpvsOQb&#10;ds6CN42X0akA6JJgTlMhIScvlWLrgCrVgfxAY1kMbrcb7vc75nnGMi+43e4YHxMI5AJyhx790KHr&#10;O+iuc4MYRdHXX3lWpUx2JwHiZ59NNMGOBW6hlWO0U0YX5GyqXB7sCUuToOKG+qEA0KLXcnb4I2Nh&#10;CeEZSLELrNUKZGj3vvuRQnqrKaEYbIxmBolSdQsfG9YOIx8uKQLMGoQJ9jlWSBwtFzoRAQzDsz9i&#10;iBoLb2QhqZagTGvIW1o4hP+WwDdj7b9XMh1rfpgxhbcI0mEhbV+xjbEGlpxyh1OhWgCZ0n4jBKeG&#10;YCkrMxr4GZu4bpmyZseWVgskbB9KFrUV+0gpiUDG2I3eypINJY3GqWRPrgcyzxSAaS1QE7xrD3m4&#10;yV6SNctWjZUP63IYTFpytNny6zFRPlgTr1gly0pvf6xUINJ+CkwZaZQE25oFuzm3uuJqI8vlELQA&#10;BkkOJhm5sUV8RikLj5WDgmxwyMW+j/qaZgmgoxgcFED6ypqFGw0Jyc2qQjwRhACKw10Sg8jQ1K1X&#10;SGa3s2pOOX9/yhyb4kZhmXKPb6K1ZUoDnH0GgP7v+rXnLSLxgNeZIM9YpfXf36IC5jBT3dLrA2ey&#10;YALS9wBhkGxGxjO7UlRHa2EQthZypGeu/mx/pNf5MKjXAA1pY5BR+/kam3Uv8NXqBfe8t7QVa/51&#10;oWjKalqSNW1q4B/jiM9fv+Lb5YpxnqF1h67TUOii5cKza+rAdwXdEbrOs68XxmNccLtfcLl8Awh4&#10;fX2FWUxUOZExoDiwt+h6hbe3N5zPJ4zjiG/fNO73e/y8blCgs0fKWYFKYMmpqNwerr0CN+18Zllg&#10;tMJhGNDpDo+7s3GVh1O4botZXI/ogf+u78DW+L/POB5OeDm/wFqLcRph2KKjPLB2fe/awOo/E1K7&#10;ZYERa1rLxcAeGeCX0VhagNwHLYn3PE9bIHftfWtkoVKtVhpicTEBWwGCkDZeW4PhZMG5+kx4rhyo&#10;kaCe7hPcVjzGXJbSSvI7VNJbBK465pXXMzI/IvY8IrDWYfk2kjRCT+HU9TZa6OT2NM7SUDLy02en&#10;9XWiUKdwM1x5be1Ts1VKGWOplpTD79wrvmU2J2v6ppWWwBzy79cOrU0/6/tjWmMNKpA+5eEqlZFy&#10;rVNQFPlUMG7jA621K/dgQiKttoF18T0VQZOuBIsVnwHpM9jSPufJ/vJs0F/a7zTVTuTOq62zvrRT&#10;3xqY/bNYb22NlNd7cw39GeB9e+rMGYiS/i6t2UWQwWnFZGozRHI9JdsqzvceYsaYVbG3V/7VAv5L&#10;H9jyZknW87IsWBazOowtm9icBs/XZXGs93Ge8XiMUN0deEy43x+YJgOte3RaQyvgflu81NJg6Du8&#10;vJzQdT2GvodShHGcMM03XK53vF+uuD/uWMwETQqn4QBioNM6gurD4YBhcMz/ruvw9vYGkAZIw3q3&#10;7Hl6QBPAynnf38YZloDJOIhvsc7qB0rBGot5nkCwGPrOqQKOJ6hPb2BmD8LPmMYR8zzDgrFYAw2N&#10;0+mEX3/9C47HFyyLgVmc/dA0zxgfI5ZlARSh80EgqbAMrJPksaiUjuFKzIwFc7QuUfDhuSD0WuM4&#10;9DgdBpyOA45Hz7xXHvTkAJA7C595mjHdH1huD2iMMC+HGAJjaYG1xvnd++CnyCKhwHYp0spJPC9+&#10;g1R+o7LsJuHuMVRuh/fhtSEEKlSE1oZnVHmmvgupBQhaue1gYRPMZaDkiVuCNMkLAJaBBRaKLTpi&#10;6EFhOGmcXnp8+ukVf/nrL/jpl59wOAw+5yH47Fssy5zWuFdREKHZPJXMtHoTRNBdV4D+whUAlP1s&#10;bYodD1LBAE42L5wxZla9bSWYr/TbZnGIh7WYbe7quc9mWey0GofscGiGR7UleK2D2qmh03oMLx+Y&#10;9StwWhZyfkhUBhWVDHwrCzVRVEgQbB3syauBbv53/LAsMExYRDVS+ZlpFSQo/ZVRgG20lrsINQFn&#10;DEKqFTNgEEtbFQrpyxmLLwZL2bUVR224vp7+E9qq5ByIqIWlFkhj2ptYYscWMs+4DqCjaOXqNjHl&#10;v2ahhhvMmT0g0Qq0RkHcyRji4vmNF4cyADF/ZmRAbA7ct7J8ZFPBW0MGOdiok4xScegB3NzqprK2&#10;WQLxKQtg5TvdYn7JURy3QdLStgcimMqGdcTS/ijYZ3HyyC7uTxxElwrM5seQFks2a3yzdUqN4EGW&#10;ygwqGkxkYEsdR6WCXYgsQzM+N7m/1NpXHZw17GQBIrsGiSqewKWS5yPAfb3Zog3U9wM+JjsApY/1&#10;Kf/sYGFbHt4iNNX3otrA1Fb88ivPDMrB697vSKvhrHwGa/kT+Z6man30TkB8i91KjdclfHSCsFZe&#10;b1+HvSSHj4C0T3+e6j/viETJDsdYi3Ga8H694va4YzIGaplhFw1NQJcB36m+d1lUqefp+971b30P&#10;RRSzzS6XK759+4ZlMXh7+4Su65196v3uehnD3r7QYJ4N5nkCs8Hh0KPrNKw1nskPAeDrLNtHK0Lf&#10;p/4q9LzWsgfuNZJthwURo+s7dF2HTjv1rPtOFBWtxri68YghErD63tX6yzJjmmcsy4LD4YBhGHC/&#10;P/Dt/R1/WX5GN3SrfIC9Q6FWjfRM5bFVw0eGa+Gznv1c7vhVzeP7//tXy1+7NYDb8yCUZ3VdOZUP&#10;6ld7b4XAQ6JujvSTDb9pydCtfYdVfQ3OqtDy3hGvc8621t1K3Ud1R4oVcFlk4+R2NrYKjAf7nNBn&#10;BWY8Z4x76wF8I14zWZGEAOrwXpFxH9jqkLaqvAnclz3GmqjLKG1+Arku2TpSNZOFUfG1J6wWTB0P&#10;cPY5MUNEDF9rQG28R4qi3ReR2ndWcq2rCSA6AKuenvhlHqd0nCiD1tegct5WBOwnWhpz3Ua8/P6t&#10;IfqfVbu1bIGiHndnTqB8jmzDSk0GB28pBVp74pZ1Zw3L2VPTdX/OVk7Jf5LrD2F782ZIyV/7y2Al&#10;iy/7vj0Xp/bagcnVWkDPPFPb0qXcF5WEF7M1LoR1WRYf8uFMU+Qv592VLF4WazDOC/pxxmNawLcR&#10;zOx8ARnOhqTvQLAxCFcphZeXVwyHxbHKrfNRfEwTLpcbvn59x+V2xzRPABh918Eaz1zuNEgrGFiM&#10;y4xpdgD5+XzG4XDE4XDETz//DMtA32ncr9+wTJPzdVUOvFsY4MUdBIsFLBQW7/XP1mKZNWAd22Mc&#10;J/TDAN11PoTWwFiLeXEJ5sHfVmuFrutxOBxhzQPjMuF+v+N+u2GeFwfcah0BWyep1BEUZiaQDwXW&#10;/s863UEpwrK4AtYaAwVnIaOh0OsOh6HH6XjAcOzRDR1030FpDSYVwW5jDWYzY5zcUGW53dDpGWy1&#10;zzBYYMjC8gyL5HvP1oLYRs/LBLIkv2oOQVMqgMlKMBxlEreC9ux1FVjsvogwWJAC7hW0dsMWsFNt&#10;uB2sFdBchiR6AFCl3AALC1YWeiAMJ43Dqcf55YDXtxd8+vSK4+noGhMjJHECGKdkbpnkbV72Jz2+&#10;Q1BOObWUh1UIranuJVCZjZL0nA1WSzXQOx7YYhgQZVoiFDlTAwhvnqheiCAURwsY8uFfMpz448AJ&#10;6mySnAyQs9tpuy3OmN9UhtCw+GaJxR+HZdYpC4IlT/Kbl+oNZIOpgJq6AGMbQ6VL2aT0/K2CYAKF&#10;zeW4rkAJgyxpFVHA4OKYos1iHoUnexbIFoYPZbOxAoBYWkinHAjIQQ7lgKNlIXGkFfArwfIGhlcM&#10;I0rmYBj4UQasMOf3awVcFsBivfhCFfSiatokP8duGrYhH2nIudVgUmKTA94FirDyoqQWa3VjUAJQ&#10;tW4oCRBbXzznw1AdLKvYwlCmXllfh0ymu6p71mwiLp6J3AKpGHih5jnLkmjkh2oUbdVkE2RD6Li3&#10;UShfcwVwrPY58RsiQyL8vzDnDuzHqm8pywGKKrzEhZrHJpUJy8a82IMbI9VsJBjD7vPVBYs1k6he&#10;t3LlVbdB3n0g8R7Ac/t1PgxGUXll9jV7W9ZzrSF2a0ixtuBKIdscAdX1878eOMuaYt1LMbYCdauT&#10;ofautmFvk68bkeNSnAFSWV3vi+rfdXtdUBV427PucpUVPamJsBq6SZuH7wHu96Ge/mfUmmUXQR7l&#10;lIvWMOZlxjhPmJcFBoA1BnYaoa0B9z2GrheJ0sFSzO1FjpjUOTsZr7ydjcHlcsGXL1/weDzAxuJ8&#10;OuN4PII8a36Z59iXzPMc7TButysul3e8vb1iGJyKW54/xji/66Bydspa7XssFQE/BwL662YDy9fV&#10;wIGp70IxrVANdL6mtz4jzgjylevhAjCnlYZVbugwThM+f/6CP/74jL///d9wPPQgpcEwBemwlrFH&#10;KyuDLcuDj/g2t+sPzq1Ki1rw2VB1T73zPdYwH9mTS9uQdZLY+uQpyVkVnWV1m6M8Cr55vKSwXMfJ&#10;zWycQvPq/c1RqCW2LD5Ki5rMAlIo4yiFSpXfKu1D5W4dsofEcGwF4IufkRhAtM715B7reyhpFWMt&#10;e+Bdet2nfjtYaxlrM3scZ5eTXiPa7BR6irVHfQ68Wxk6S+JnJICZScOKn5dAa6aipCoQm32eImMm&#10;9TB5bRRrXPHsBQeHfNATbITd8DV8FqUoy3ajss4vmfelWnVF8CK3TMEZFhORVOacMIxEegnfVxVg&#10;fZm/EFUqvP4sW9aMblBBQoHd1gWuemHGWp2CZLdUhvq01DGcy9OrKo4qtoNtldFeLKal2Gta/BR7&#10;cbKg+pPB++2DIXzIrcOEsqn8uoHjGD7WCuBYX0TaPeWu2T60pAp7pEt7GErkmQEUfGItYA1gFsYy&#10;Gccct9bDxKV3lc3SvhkKi2GMi0H3mGFsKtqG3hVTQ9/BLjM0OVbD8XBAPxwxjhPe3x2DY3yMuN7v&#10;uFwuuN0fWIxx1iwelHBNrANhFyy4Tncs7wbTMuExjnh5feB0OuN0PKHvO/z04yf0GrgeNa6XC+Z5&#10;Qd/36A8H9IcOWhEWY6E8w/XxeOBxu7sizlr8Zl0hpZRG17kAWBuHF7551wpvby94fTmBiDBPCx63&#10;CffbA4/Jse2NcaoA8gWgnI4mZrPCMGh/iLtrp5VC3/Xoug4YLB5aYx5dYastoSeNQ9fhfDzidHYM&#10;Fq2Vt8xx6gO2Botd3DWaRtwfIy6XG8z1ipcXBuEEYuNAe1aRZRUOXec/Z53rPbt1YmBhlIFl55NP&#10;DOjOFcLR294D0Z0mQKfJqJThhmdKkQvNjennynmtU/wZtwY1d2IjsZVJeFijyT8/KJUkxkNKoRt6&#10;D0hbwNv6dF0H3RPYSgBYPIcqMc8Dm6DmmRklbE9YeWU4SAjWsdakn7G2cPhgUXtRxo4KVkJSXq78&#10;51XKrwuxj6kQsgUClPKvQZEB4kJ+ZudL2nn7nBrL859oHjO/dh8kRmX1wpRnCVSAe9nEk2CFZ0xy&#10;SgOz8J7KKpBRAEz6DMJSJjM8lxg9hftp0x4KLy5ZFc8FOEjF+ZIwiMi0zyuLsvGnFVCyZcmW5KBu&#10;vgbx37JYAZGLVpbDBmGFkfYmxIDp8BdtjHOmzJdw656XQErWKnI+mLO2ZFQENqh87jdxoRwUoro1&#10;VauhpJW/a25fsx0Q2hisNECr7HynGlxaIFEsXKvjeiLpU5QVnWXTgichbTUUN7cMpE0wlLnm+98C&#10;DbeVhKug4LImIjmMRBYunNn1yrCvMASjNXsv7NEqDBlis0WZ4im8pw3DbMAPB9fDheyzqwpQSmv2&#10;MVfvH1XXOstpaGTuU+HxLDzMeZ2dkeaXJcOOhNNRqR6g7JwS0G4McQQ2GGHFELcGhLbYz0Rbz1c9&#10;V4GIG3tPDXzd53maf6joMfEhoIl5u2fY0wtJe4DwejKDi7lu31RfSfLZwArq4up+We/F5Nre+q7P&#10;7EOl6qVFnGopiOTZstVj7R/+7PepL9dUTV1QA+xLtfd3UdmehYmKcqf8Sq5fdKG0hmcsy+yVqYyu&#10;62EALLNjriuGH+wLy0NPDJunRTBDLR73O6x1pKn7/Q6wxfl0gtYdFGmnjDYGbCw6rWG8GjkoeZkR&#10;f/Z+v8fazkZza68KH0cM/YCu7wDuoBRjYRvrYQcYWnFOJtZusDoIzF9H2HIBiV3niFLWWDzGhyNp&#10;ca6eda9jsRhH9lJEGIYrZrvg3779K+6PB3749Br7QJn10brXkrW68uDe2Jv24gdVy5uWMnanH3Pt&#10;vff2D8/2vmevndVxWcATxXq3FjS9ZpGvXXLKzAmmPFqTNkC9bL+Rsl5UPLKf2HiUFkurXEYqhg1x&#10;MCsYH7X2o6EiRQs4lKSdQG7zNUZk1Gf2OBwJDzWP++BhH2ytLLNg1xvBTk6Enqy3EocXZzU7x4FJ&#10;tEmV4H0YTAnI32kvE8AdbXKQ9/4SuCeQ6FHqyhpa3fd1T0IZSykEY1Pci9b7Q3ImoNV5F7CoYqjD&#10;yQ48Vz5KCD+d46FXtsUB7I2Wc8A6GlyK/lr0T6XbQI15L/yN8jOzMaxPZEXv40prhXD4RGFxlFlP&#10;JCTa0raTxHPQVsCUEmlCKzyppRLYAs5rjPxn3vvPatdntdefCt7vKWxzhl+tcaYK+73FQEPl4rSK&#10;Odq0lWgB91tF1rMD7Zl0Nk6+xCYXipdlsZimGdO8+ALIB3V6ADCxkS0MeVsdrV0BY4Fpmj1wydCa&#10;0J8OeDkfcDwcsMwzxserY+STZ4azAqk77vcHPn/+itvthml2YUPas+RBjkF/Ph3w44+v+OGnVxzP&#10;B/TDgKEboKBwu48YpwXDcMPLyxmfPr15W54jFAy01pim2TEm+g5975gRyjJGw5iXBff7HdfrFY/7&#10;I9rcuJCiI46nI7TusBiL2bPt3UNs8fnzZ3RabgDK7RPaMTO6YRA2KW7q6RgZgbWgoFSHvutBSjlm&#10;v1kiWyMwX4a+h2IGzwu0AY6qw/lwwOv5hPPRDUh0AGjhgDjL7IrXacLjMeJxH3G7PYDHA3zuHcMd&#10;FtYusFbH4L0AXjPbSOdkL1ldrMHSBfCCoZQDvofhCAtXpCrS6PsBukuWQGmjQRyIKUWwVqHjzmUl&#10;dJ2zWeo6N5Vlz5zxgHbYzBywvMBYk3kWUvSUE5NcC2/V4yS187LE59sYi8W4ab4SzOoAasSsQcG+&#10;Z2EtEIFAgU4F4L6l1FkDOMp/1xRcK4sHOfW3PmcBFYA0+gGG3ALObY1S5ekGJs6WSciJwzNOuYqA&#10;4O5vTY73PYV23qQrcAUg5PUJu2psczZmoMqzKJbEn5MD7JRSQFd4DlKp6MgxiyB/ZBFuS0o5JU+V&#10;8cjI/XlzO5bEgqYmAJAz4VMBWGUWPGvEBGAPXoch17zKV4HvpQ++BzKtQIWtCPyy4CfgUm091IsK&#10;ztjHUr5XNA8kPPyJsuYnNfRP6bJPPbZrAPP/jl/V87/WwLVYYJ4hlbyRsBp8tYCmsgCNwaEVpghX&#10;Xjf6Y6Jue7G+16mZ4Jb0PNS+gg1WK/hrTLsVy6WULzfs0AKALxvcbH+WeviC/psptphQzyBzRniS&#10;WxWGHVzErnJx4UrmU7kVkbQiYunSu5a0537lyNRamRdzBuBTfZBDnFtA2Nra2+ddXs+WWP9gi3nY&#10;DnHjil1U2U/Uavs2yJV9r4rf8H6vfq6C2s+IQK3hyPrv5kxL5iegHQorjQZT7fkAcD2GrF37Z//+&#10;TCJeDltzW9N8gNCuZ9TqurR8wrcY+Vt2NbkH79rOtPVQ7PW5b/17kxjmCQ95FkmqO0LArLOrmWG8&#10;53vf99BImVQB3Fba91hKQaFB51EAACAASURBVJHCYhZM04Tb/Ya+0z4vi9D1HYZhwMvri/OU73qf&#10;qZasW7uuc69tLJSapWAKxhhcr1d8+fLFWZvOM75+/ep/Fi7Q0jPvo3WlVnGomQfqhjreplyQ7CZz&#10;4wx039t6sE+RimAlAS47SpFTDFiLoT+AOoXrxfWb7G2FFBEMEuGwZdlbB2k//qul8KkVZhne0Vid&#10;e4IXv+czbwZFN5ioRLTBFlorTSXrePM8KbbQFdmSURADdg4gKtc79pxo5wls7S+1Zz7zAS+TrKn9&#10;WVfnV2XdSMJQzmZP4LirB1KwuwPOpW89xX+XQH0YgEngPg2tKAL4q37GpsGHha0OO6RaeN1bJcoG&#10;c1n7JevUvHevZxlYm3dGkt2drBW3MUGuqKnLuj0EeicCQVGTNshTWcZJhSRUPY8UgWx51lK0WQ2v&#10;qyt2OC1bl5q1TWvgz/z8XJR3I7e3Cr+jVgPJMF2Ilo9iwFUbLrSB8hIH4FWGT6mmaeYq1Bj9qKuy&#10;agO9Z/trq7b6iG3fn8a8f/b3nvkobx0WWwdebeOU/kV7Jslb6dF7fJdaEovosy1YpdYDLvOy4P4Y&#10;MU0LFsMgzd42Jx1yWikcDgcfuDOlKZHPg9TkmAPOl9zAmhlmccXSy8sLdNfj/hjx+cs3zPMMYsAs&#10;C97f33G93mDZFVpKO3C37zXeXo/4619/wr/+26/49OMb+qGDUh3YEm7vd3x+/wq2FodjD4bFMHRQ&#10;p4PbxPoe/cGClHb2McuM++PmgV/C/T7icrni8n7B1y/fcL1cYS1jGAYchgNO5zM+ffqEYThgXgzu&#10;D+d3H/zWzDJjMsYHyfqi1MvoSSkPbA+xeAwSzIAMx4mx/y1X8PYxmNVJxDwzWCto7tATcNQdXk9H&#10;vJyOOPSDK6KV82q0vvi01mKZF8zjhGmcMY4z7rcR3TiDbeeAgwDEMcUAGCYXRgviaJME9szCAJIr&#10;Ba1cuOvxeMLheIqyUq17DMPgwfkFizXIPVTZKxxceK1S2ikihoO3ClLRN3Mxi8sLAAqPyhnLMsGy&#10;jUBwAjk98xwquOxDqwDgO9ntNM+Yl9mD9xbkC22WUGnwTPc5BczcDJYqZZnPmu7s34WUDCo/LKTV&#10;Q2gqVrYYJAcXHIue/ITjTC5fgiNEgo1IXsapAj2UVuB9LgnLU9/3sgRJKglkaquwe4iemgJ8Vgpg&#10;q6BUAWwnsZAk064HAiSKyygTTAVKKdFPTGaKTW4c3rAI8KQEzkt/9vK6fOgaEW028WtW+BpMDS2X&#10;XQ2Wagzo3BKuVWiVrNkw3AiWIinS4vuay3LAQgI8yhQXIkwPKIKc5Xfa4klKJ6Js8LMNcn8v+3Gr&#10;KN8EWDZYqvWvxE+bu137E8qcIHfaybXXsqfI10/l2UJdhbgCEiMOLpRFIjNmCziIr81yP+VmAy6b&#10;h3BeZZZj1g9Src16G2YSA1PKlFnV1Rftb2jV/Kz6pp1AXU31UwKoOTjNBYBV8u5klgLXfVvj88hA&#10;kQmQv66trIGS+otVpkWZK/WsTt8CtvJ1wtX8p7370+bexrUp5XMG9dbZUGaCpAFECYrT09duqbW2&#10;+gbeUCfhKTS147zDtk1eC7Br5t8wBIu5Nkjc19DuaV6fnQ2tz6iKgL46cLNtm7MX0N+6VtXrKmz/&#10;gmo4eNNP8xSB9a7vAeVY8vM8R7BxmmZfr2nAsgPUwei0xjD0eH19xQ8//oCXlxfnD+8kfZjnGXiM&#10;zoNeK1irsAhgx1kfJlBzHMdouWOMcdY73qpTKfKfZape32CXo4V6VW7bjlCkIhu469xgZ1nS/h9I&#10;NWWPHiwyu65D3/eO7cuub75er7hdr3jc7zCLy4BzfaNZgVS1/YwbCrTvxUK2hnDVNcPrkN29dcaf&#10;QXyoD+xQOb+lLem+86MFZn0kt7DGtH5GzKzuBY08xVYv0QLt876rfR2fqSG2zqYyQ5IDMF8Gvdrc&#10;ZsZKhn7AREQfK5nxkpmfBAmFPj3YG9r0dxM5xBb9WRgwoDqsl9kPOZ+Moy+/Y6z7zLLYgzQUKw0C&#10;sATut56Tmu3gundQqVeN6sn87NvKFWthjxmmgPrgQMANjkz3AbV+q6dpPXfldarmQhTZWHk2ITJ1&#10;BssMQWrXOK16YH1uS6NP5MOUBmheA+xbhAo5FNo7xPxo3/rRvfq7PO9brPhnm3NazGrXhrb3YrQs&#10;cfYMBVrfq8X0eVZUloEnski2IkhhMY6lPXvPe+U9TK2Lk84+a/AQZDAUEfquw+kwYBg6MBsoArpO&#10;Q2tC17sCDERY2GJ+v+B+v+N2u2EcRw+kmxjOFh7Ew6HH69sJf/nrj/jbv/0Vv/76Mw7HAQyCWRi3&#10;x4hv35xXIpjxCa84T0c8HmMEccZxxv0x4na74tvXb3h//4bb/YZ5WaBUBwLh9z8+4/ff/8DlcsUy&#10;GfR9HxlmSimcTmecX15gLePwGPF4OImk8Sz5YHUCPzW21nnC2xC44lm/WutkxQT4ZG0G8+JfhxJw&#10;7W0sZusGBGyd330HRkeEY9/h5XTAaRjQdxp91zuve/bFJDmAwQXVLpjGCY/7A7fLBadlgrVHz6ZU&#10;YNawlrCYYLNHTpkKHwrj/eSscYoCIhfwq4Ivv2eWdLr3jL3OP0/sPPwzEDCtw8UuyVfdB2O5TdOC&#10;IxgvQQCzYsCkgVQeguL2SoKChlbe67J3nzd4VD7GEdM842AslOYILkSfNQ8vZ1w1j7XUiifpi9hS&#10;21R/rxK0IoOiEpNYJ787yhkeZXhb7ifPwoLEVvadtueIlBTnwEE1hakId22ntrtngkUjUDAByYBY&#10;ZTZFSa2o/Y3o8gKBPJtEUWFlkhgg7JUbyS/RRjpvuBcxIKcK+oZBkVcmiTDUaG3UkCdvD39pMxSw&#10;nWFSP0/SZwCsRSVYPdnO7GXbyLNk7+d5dsY1z9ZyGCYkxBxY9CumQUGMkg0dlUBSHRChBpC8xWpt&#10;3S/5e7UQ6mfgybqAq1sp1L1tE7CniLwqxz615XtWUMt/SuBcrrdnTXbJ/m8xgEprsT11X615jn+u&#10;3FQysIK44itcJ1rIAaFvKI0RsmpVZSu2gUnxeq0A2R2W6a0QqlW4XLnmEKzs8kY4sb4TKO9qgfDs&#10;PQcxs4FFIweq+dwwYo7GOpR6nRmwGlU9afi21Krp/fhD4HRpX9b+Ocpuavk9tgZmyM6eFgDN2Bu4&#10;uwWE157VZwSlj4JtKyss1L3yaeM9a/LweiC3Qt35Y5/1KO20Bdm6JnsUi+XvR8sucW4QYdd9aOUi&#10;BAJRbWDZBuREXU3OpuZyvWAaXR6ZIkKnNVTXoetsZMkbZkzTCGus1wEHe03tSFHHE14/veHl9c1b&#10;5SRwyFoGqTmpf5idhSqT7zsVrCGvNHafdVkW3G63CJgT6ejtnJ3D2tuT+vov84om5UFD63PMtFeo&#10;KgChXvS7JznyiCNehV7FZoOOaIPjLYRc6K+GZeBxf+Dy7YLL+xXzvODY95WzkZ9aHuyxpHkKoEsb&#10;Oeb1E1IoR7OMlA8y6Z8NIPY8k3tIMKs/i3aulFnetMCxLeD04xZm24BfWSdmw1RgkxH/rFavXnfU&#10;272PkkJRy1wQFjnB174krDIS0cdK0D7kT1jj6hLxnFoRVuv+mQgCsklLWAEyFYTygzlruR6Qy9FM&#10;cKWsTKHMws4wvndOANiyRak9s3sGaXK/Lnuv2uum21Pp08I+pLDrGZJ/p0aUqa47T7KhDUvOGq65&#10;h81eDrhqbiU5EUGqYSvreTXU48z+ec9wY1ePTrzCrfYM//a8R6v3adqxVl5PPqNlr/oRosafElhb&#10;l5Ry4wIj+7OaZyaJMMfST7LN/OAPScmeBVJtbsg7JucreYaQTBtmLGGDZAKRBilXaMDYWBSFza7r&#10;+3iYK+3A48Mw4HDoHfNeE06nI17fXnA6ncBMuFyueL9esNgZSgHGzHg87rBmwTB0mOcO1gJd3+F4&#10;GvD29oJf/vIDfv3LT/j04xuGwwCCwjQteH+/4fPvX/HH73/gfr+i7zsYc8Y0GXz76lj04zjidr3h&#10;ervgdrng65fPuN9vLjRoXjCOC0hpN0i43rEsBkQai3GhQlqTB/7vAClYhmdsh0wAgu56KOtCi1iw&#10;Ti0D7D3ZAhu663SEgkklPy5jUmBS9OX2heQ8O39JWIMegCYHnh+GDufTEcdD7/3aO2idfOENHDt9&#10;nmeM44Tb9YZvX7/hdr3i0DFcxrqCtQRjXLMYEtvh2eaATG9fMC8zZu4A7Yp2JhfyuswzQAzduXwA&#10;UoA1DiQtN8EAtBvvARlT0rV2l85bBTkVgZOazvO8Yt5lifJe7eGUC97T3EvoNAWpnoXuQkNnMc8T&#10;5mnCMk/ONog7t+aFbzdb6w795IzWBFQ4C7hBBIFb8qeW72hZFK0DxChno4ffZRccXPOhDOYMQU5X&#10;k32XRVkIxon2GwJAtVJuKADrNXM2B1bWijJpU0Pp2odQJKl4EJZETpLdQSunwKE4+PG+9zaEqYrp&#10;NPv16IOo48BQeMpJz0OuWlyIRpYpz4OtMC1bYYSrfb7AEmpNSgt8KQGuct+XxaoEhp4x+Ur5pGQK&#10;lmzqmry7xSQvC+N1cUlPIahQwEnmdXqv3CM0Vxms2Uwt8Lh8XYjA23Tf89/IwpOLDJ10DeR4gQvw&#10;sF2jbIMsWH3XJEoIgy0bP1fyu+QmgF4rJrfAqdZ+VbJ1tmoWa+1mcbwOb0b0PX3m+Rs/mwhPK+s/&#10;eU2ygQnycGcWuSaxoXJyIAFseNlwUFZxvs+1arywPkmuH34ONj5t6sXgNiqGGBmbrdZsWgYUrweL&#10;LV/N0lGoHDht+fWWw8y9jU4J4G95DOc/X1M4lLZmW8HVtetdgsdY7z/cBqzXIBKqwHRr+LAFPLWe&#10;548AQltg2l7QvhwkVUPnngyvSkXaXob89zDQiCgLjc6Z/STA2n2A/7M60AqbydoFKdfPM5b0Hnu9&#10;2rNdMjnBzhr1crl6JrvK1ExECr231FyWBVZ3sGQjcK2UwjAccBiOOB1PGPoD+s6pdLtOOyvMxQCY&#10;ALZR82O99RYpBcU6yzeRNYH0vJfPQuwxlPLv1cEa1wMYoaCCIk/4gVcEqxWwsR7cuYGCe0+1UiuW&#10;115pBQVHsrpeb7hd77BG3lCZ9/M8B6/1PG4p97FGRVCGBoVaVx6NxA22w45h5x5g6hnA9JFnqQRo&#10;s0KdselBvmdQvsfJYQ+oV55xoQaKv1+sc3mG770u9UZTeN0DT/MIquB/ZYgi/d8zL/loW5kIFAG4&#10;t96d14paxMgwWpYBtWtveWIZjBpUlSRLEHdd1Xo4Kj93SWLLlH/eNj3raz3rfkv5LPegrSFRzSpm&#10;z75e9lit/+X7SCKayfVUO6c/mr8T7XBFTVmzdKkNH8J1SjbTbVXJngDVqID1mWylCr6GUQTv1bi2&#10;it6mxu4vr2H4Dml/5KeDmWckhZJd/4wQ/j0D1dIWDR+sFz8M3j/zQ5Q3MiyqGkBf2knIgj63NGXR&#10;ZKptMK4FwH1g090jH9k7Zc8Bo5gFDhs2UqRwURaets7P0I06w+bpgOsOSit0ukffDzgcjnh5OWE4&#10;9OgHjePxgJeXM5RSeDxGWFiczkf8Vf+Kvuswjg+8f/sGKMZw6B2gZoHj6YhPP7zil19+xI8/f8LL&#10;2xld12NZGPM84evXd/z22x/48vsXzNOErlfQqsM8Lfjj98+YvCzx8u0brrd3LKMbEJyPA379+We8&#10;vr1inA3+x3/+L/z3//d/4na9e/a4BpNTGszzhDu5wFqAMFyuzpM+fH9mH67q2LdGyChZhKEAjHnR&#10;mJcZWmlvB8NZcSk3kriulBsWmGUBLwsU3IbAuoPqNQ59h+NhQD900J1jwSsRGmt8cTqNTilweb/i&#10;65evmO8P0NvRgdLB930xAhwBrCUfvkl+vTu7oWka8fDgg+4IVvtBgbHQI0F1Cn0/uKGP8ZJU2MxL&#10;07FhlPOt90W2ZYLlEWpZUpAtVPSSNMbE8KcwAVZKxQFA+j3KQqIUKXTUQ4G8LJbBr0fP2CHfLMxg&#10;Y5ysQIUANt8MKxLqt+BOLEL9KpI4phSCVJVwld4AbQRxIwwon3JDDAyYUIQy+T2LqfCCzSfBZdh2&#10;aI4z6xdR90W/ZHCTUcee6Q7I9Z2uiwVngGL4eRlElNihqaHVWkP7fAStOyjtAqEDMKYoBXKzD210&#10;683A2CWFIC3W2194EF+wPDJGPBDzKgILVcGFGyfQi/JwwEoo6jPGha2wDwDaZGwDbaZHa+9/FtTX&#10;Au7XQwhkainJji/ZkdE/vLCrqDIFCgC/xYwubVO25KSrAVjjHrXAc/nYsrdKWjM5uQG41EHr2jVo&#10;B0jWhx/r10F2f8jnQNRyfApiWvH52uy2NWDLm4yaEux9xmSt/ztW1gS1Jr21VlYhzlnTgFW9V7co&#10;yT4MUITTcY4PiDOCsowJlmuw4s1NZVIx5HBhG+zdW6xzQ4a+ssryjbaQruwCaLZAi5qFWHn+yHNq&#10;+/txsxF8Dl62njdqPnfM9RyH9T2Sa6rGjJJ7xjqsNAH+vMs2qbXun1ti1e/NXouYrd4kfTa1PVSg&#10;BKDUmIJ7wLC9f/asH4vXoFyL/jbJ+68IEbAt999/BsCvWWzkg19bGQpj87x/RgjIBqRyYCSGf8yE&#10;ZbG430Zfy2ssiyN9sTURQCefTaWVcrudB+9dyKtG3/fout79t+5wGA44HgdYs+B2u+IBTj13BOc1&#10;NAgW1gH9i4qEMq01DocD+r7HPLuA2lCLSWAl/L3T6Qxr2b3X4+7rLsTMMPAa9HJKdKcecMD2ArYU&#10;mfmMpNpM5Bsr1Efu55XufOAuwSwGyzTHXBDlPSFt6Lc3ns09LOxm8Hu5T2PNxk69Sj0YnYRifw9w&#10;v1VH7AHwP/qsVwlTbiVtKrI+ovBrnXd7GbO1O9iyJilJJXuHM1tnJoOfDEcboGDM8VmfvaF3MgIc&#10;t1yslcCat773t448Gr669ZZTxiujk30O52QkmwB09w8Rlpv02um6NmrCuKtmQxROFjteWZnnHaVm&#10;mD9Qa20p7lokqj1nuQS8m4x4md2xwQJ/ZtFdI+tk/R5ylX9LHfbM7mmlVJBuBLv2BkoUK2p8l8qj&#10;wVFWQU/PUanSXdcZEQn5UN9TG6S3+i35nlJZXQ6Ftvzyq3i1uB+l4uJPA++fb+b8dHLE3DpkaFWY&#10;hXtUStz2PGBbXtm1pqLm89l6aFrFuPxemeQE5CxzCvDOEe0tLBNYBxaYO/Qsm7ipaW3RDwpDf3D+&#10;5rpDPxzx+ukHnF8O6DqFrtNgtni/XHC5XEBE+OmnH3ygaY9pnjHNExaeYe3iLXYGvL6+4NOnV/z4&#10;4yec307ohwGLJdzvd3z7esFvv/2OL1++YJlmF+RKGuM0435/4Nu3b/jj82fcrzcQWxx6wmHQGLTC&#10;y+mIt5cTzucz+sXg9eWMvutgrUHXe9sZIG7W0zQDfMNiLIbDA7rrRTp8AHBV1gADHkAVXT+BoLWT&#10;ZZLY7qmc+DnkKvrlAwRrDMha9ETo+w4YCN2RMAwdhqFD17nAYFIJFIAHOl0hO+FxH3G53vH+7QI7&#10;LZFdb8Ew1mAxBFIcCzYHdqZQt8UumJcR4/TA3TqbENVZaNWhUwq6IyhNUJ2G1g9nqwMIqxKISjxf&#10;00pr6M5CjTNYMkelVo1yRpJWCrrTsNax/i2Haa1jP4bil5igVQdNGkPvBkoAcD6f8OnTC07nAX2v&#10;nH1L3LCtC+dlQFkCKzfMcI4LLPIi1iysLKSlaMttJoOkjHVWetjHwh+5zDMy7ONSCd6kosGnHKQM&#10;n0354iaxCsJ7cLF+ixcRzZwEO8PPB9ut0m7CGgPrLaVy7+fwWdfsVaXdc2cWZ0fFJtxL+FBUv/cp&#10;NzjUXQ+te7/+Vfx8ykugg8rDMsOaxeUn2CUDSdmY6M0IP2wI1yXjaTv6WGQtkG+yyuDQCL9x7ruf&#10;B096Gac89KkecBiAnq0hLhVyUSLBFqSgYtlmNpU2JTWLlrLotYymJ0ZeHJRDoxIQ/V5f/LZf4Caw&#10;jMp+REkGK62l4t6cuXRQNoRC47tusVJ3FVOo5AqHPcSuhw9RAQLxrPi1Ku9TshbYkolzNeSyBpLv&#10;YnMUwcIF7Jr7ZwjrrWhBlrGqwm3gVf3VvKaStS+dXXirkF4HJEM0pGqFa1A2omWB9mYB2iiOwspQ&#10;haic79IuIH8PCaR8dhJLKuyLKgOtXcgvffg9Nv8+SRXZPun41n1CFY565rVKm+DM1r5TNqw1ay2W&#10;QcclsF+GwBXPsnzNujqu3oHKzJU9vVIN9P9nrXDWr0/FXi8GH08sIUicwnW7pL1sezkwKel5MaAl&#10;hrHLnK/sZPfnhttXKSozpe2UVD3xd55tAYxZZw0BtZDmrf5vH3ksqb7SM+DVhvC9iHW5aPO8oO8P&#10;OByOmIwHv5k9QO+IFMYY3/TbtG+H7soP3TutMXQdDkOH03EAuMM8PaAJ0IqwhGud2d+RY69r7QB1&#10;pdD3vQPvhwFaz5GMpzzZKtjckLd3PRwOAOBzs7wvv3afJ6gqHUFJe5KPwTwvru/1A4qeu2hF5OyI&#10;vIWOACoTqOLUnk416hTPxC6Py5GnFk82ctfG+qBeK8D/j2RP7AX541nTpoDkhSm3gefvGfZtkTM2&#10;7Sme4jlPgh/xfTq2vQOwraFcqF9Y1HJUUx4V9XTsFUXeQA08ziBrXv93VoMxdildy8F4zOpBoVa2&#10;OYAv6wqGsKwxFNnsNtrlhD833onAh9JyCLTlwrImDQJkjpfM6JFkFQY7Cy+qEAYqAKb8HiTO1TxD&#10;oSTDogmIbq2XZzVHiwlfX4/UXN258phS3hyoWJuixkZpZNe2J8/fP8cooxVxQwH4LOsr9PIsCC61&#10;4VO1rwpqgy3rvrJ1o0TakzVGuE5uGJRwqfVAJvUOgXTUum7ldan9WVB3le+1l5jxjGBT2iDH0e0H&#10;iUEfBO/3TDN416bcLuTlog3Ahqqw3mhzSrtf9haa53WwktwMWj66W4djbcrkppsmbrZO7qS81IjS&#10;NM37XxO5IFEHmlIskubZMeeJNIwxGMcR1+sFl8s7AManHz45T0QoDMcjfvz5J8xmASkHTM/TjH7o&#10;cTqfcDodcTgOUKQxzxa32wN//P4Ff/z+GbfLFcZM0B3BWML7+wNfvn7F5eK89JdlgSaF03HA4TDg&#10;fBpwOjig+3q9YJwmGADLPDk2hQf/gk2H8sD5PFs8pgcWazDOM7rOebmzQDS5MpFlz9JVyhV/IdxO&#10;6wQYhQI2KDk4gpTOOkYr59nIlkHWwiqFAx+h+h6HQeN47NB1FH0kQ9CLClI0Y7DMCx7jhOvtjm+X&#10;K94vNwzLAhOm2WA4bry73xLQMJY9MMvRL9ksC6bZDXKgLBQ5/0kH3qtoVeLWm/L4mJuoK39tg5QO&#10;gS3vBw8QG38IbCVCBqIkH1DyEtkwSLExfSQWDnD2BsQKfTfg5XzGy8sRRMDr6xk///IDfv7lB7y9&#10;ndF1LpndMcVVeibgU5iVyoDYzOqlfObhfqR03rKCQYByyixZTv7vlsz84F2dCpNU4CqiIAxbgVQA&#10;hOVPFMsJQCwMRUyy7oi2CoWdAoXvkg6m7OD1E9qYBWGcTU1kvRQhVyQgjfQ8AMaHFHM8rIqCi/yg&#10;qJt9s6hdc6ZJtJsyA0F8JumXDvLPbjhcrVeKWC/bztz707VPx7ko3cS9Qb4XxDUAIcfzc1QbgVKV&#10;BayWDIdcmUMVYMLGbAL3vdOdJ1qDi5X5cHF2OL/bEPhW/nnwniwDsOIZFQaXRH5QU5efEyVvxlzC&#10;2lAq+GYB3ibKWmoyyFpnIkl1TJzKp0ak5iUjn3lVtQuReQmUrwI5uMvRPx9MTusqRbKC5D3PXkd8&#10;rlLyGP6uYBxk/oYeCGmz9HLgasXI/ACDRH5t5Z89XnstZSCdrO7SHFeGInPReNLq+VmzacpejcQM&#10;Zzs0KlqIsY0ha8TKP8gMqaZbVafV+VYKvE6soMKScRNoCH7Ua+VAq4ksgfvAZCuHdhkUUAVf2839&#10;ZgBe8YU4EBhoXc9vsbTawGXNe4V3AZplI7l3gFBjlQkeeZm8koNx5WCGPja8kO9S2rrstdT8GGPz&#10;ORuw/j7lMAyrfJ9qH9YYTz3zx92yGEJGm8kSUPbm6mZSeEZS24aBOcmBP9N6XoBt1uwa0KgD7M8G&#10;Ks/26MxmTdaZwVaNCKQ0lO5cH2ZmTOOEeZ7R9T36wwG4Pfy+LvzhBdM+qGed6s4WCkoFrcmrw4K9&#10;TjqX5Dd0Ct/Z9Z3Gn1/K5414tTTA6PoeJ0Wwxmb7ViInWJfJppwK4HQ8AHRAehxTptswDCAiLPOC&#10;qXMWO2BAd12sq2IPHnJlBPCXemMFY5QjhoCgVY/DcITueozThPvjgXk54tB7VUVRg6gdXu8fyYap&#10;782UanLK+4WsbvwAuLi1t+wF+ze/F7NQAue1dwvIorKGwnPLkhZZoRVAW+5F5ZVjYUearXLi1TOZ&#10;Oy3KzoNSAJv4iZiJJrLaokEvMWSZsTVUyWpYrpM7akA3rzzlZc0BsAn2M4j1tgm1iGEs1pG+XL/m&#10;wXvDK0uPrCcImBwUSnOfaIEbFdhcZXcXxVGq5UErokPseUg+N9t213v26HUWXp6hlv09ygf+KY+M&#10;muHIMgA9EQZUstLhtDaR00xEEY4nAwiKQ6FgY/YRUkZNMSlrpUyVyij6zHqNUvM7zNZOJJNU6m2S&#10;zyCvsChJlljdV8JTtv1Hciz2/H5L4Vzbo6sDmBVXjHdb5nwYvHcsSSqYS/uLbubtxRUB2OhDSEL2&#10;ih2sk+2Ds/5ZuWie8oPm2QXdZ6/gbzQnnybjLSSsZEqEzc94mwlr3DqeZ4zj6MFsx1Tmr98AIoyz&#10;CzO63S643a9gtjidBozTgq+XCywT7tME1hqn11d8mmYwA+P4AIjR9xp930EpjfEx4Y8vX/Ff//UZ&#10;nz9/xTROUHAe5+M44zGOuLxfcblcMM+zY2J0Gtoz//thwOvrK3784RVsFyzLhOHQYTgcASL89vtn&#10;vF/unkFDkU0f2BizvrL4jwAAIABJREFUNZiW2WUCGAMieH97G0OOUgBOYqxZAogWx3A3zjNe67Qe&#10;lFLQSnuQ2YDlYMgssN5zkQAP3muAB/SdwvEw4DB00DpZebBnxpBvxpfFYJoWPB4z3q93fHm/4Pa4&#10;o1MOrJ/t4u6zbzgyvznj7EWMB3koMIWZwcbAzDOYLIhcAWxYgZZQQAvWjlKRyRQ2XWtt9Ax2fycF&#10;IAVLnRK9WNkLEKA9UzuCk+EZNcb7n3uwEwrGOJbk+DhhmWcoAoahx+EwQHeOHWQW4+9TYNCYBK4p&#10;CbIXIINkaHF6ZkprkCAlNIVnoZwqY9XsJqsgOb3Oh4MqG/CVxZRAKAXDg5Mc0ZjYEMW1HyxxpNeb&#10;H1q5a+yZ6n4/0io1bSkjwRVhCPLfCNyLIrMqDQ+2OaHRqxRDikCLaxa1Cqz7FG5LArROQUVWTjPS&#10;MCQcdOF6eeA+JCIRJwA/TNDj9Y2hTJzVNhlwYrkOyNo8KEaJQ1V6tCaw3MoSPbII8wGzlPEhyvZc&#10;tmaD5cl1toJjrlEOjpeS0+hJWZehyoBbW2QL5AWfyYvMVpO58jCtNJSNJi87c+XATH6XYghXZfMy&#10;YMk2i7AIIVbC0laADZxceMtDvtUUt5qAZ7YYtc/UtrQhrOnhtAo/rjcmVIXguMbgqwDDXGlieGVL&#10;yiVpPaoncqYRcgXRs/XBvFJVkiRvBKVL2H8bAGEUjqncV58q4FStFoXYUyoObWJokNeydeA2B+DT&#10;0NaK4SVlYbW5NWS4LrlPaG2tNoF7ZFhD/BxU+MHXLLvy9+FK/U2rwcYzks+zIO29YYhb9XbTkYca&#10;wHI5gal9iwJnzvZvpk0F0jPg/RkDbOvfn+cTsPiKVgwnsREmkAbjjeTZfDBCyDMipPdKPPKEkkiA&#10;XCv525PvwsIbXAYilYqpmpX/1rVfD4TyoOMWg3GrH30WaJtev/g5paBUB0UKZjF4PO64Px5YjHVk&#10;DZGFA5AbavpaNoDXSZ3s+pJlWWJ/sViDcRphrWPAz8sc76UVtRez9fW5SbaK/hpM84zL9QprLc4v&#10;L3g9vbo6cnHvxwwBJHkltNI4HY84DH0cVkhwL3jju/ppwdEcEwYg6hoCUk3ve7CgNg3gvqzhrGUM&#10;/REvL59wOBzwfr3i2+UrfvzxhF4PgLcSVTG4m7B/qlTfj54qErO1VWR70cZuxs9BpVY+ykeYo/Wa&#10;jDIgPjO5pAZwylirFXeQHqsD2i1P+Nr1RmkLRljnjYv3YWkBw9UaSfZz5T0hqo7iIS1MGVth2yxq&#10;rsIvPDLubWZrGodXNg+NtZwAe2vhFdUcg61DcK2xPgcvPOOhJ5OKlnJNqJyRvcqrjGC8rdbUGSgP&#10;VCwY1zlZeV25nWdXY0rLbKdmTkLlnFtZ33jwOBDfJAFua4hGmS2f+LuU2+FmigOpGNnEUylT2u+1&#10;kir7wqwG97h5Neg+kHiae0ciypWvnd6vKNsLRbkkhhi7ePzPuFqLNgaZkpT0QXXq3np0C3vOcQNU&#10;679yv/v/aHvTLclxJGvsGgC6e0RmV/U20plP7/9ekkbL0dczXV2ZsbiThJl+YDOAAEmP7qk+2ZUV&#10;qzsJAmbX7pLOuJ7i78xL/4Jtzjkh1FeCSXoL64gBdJRKvnfxWvZjxUY+nTJNO1MX1fypgD+O/uHe&#10;R4lS1SC1frmBTfH5eQ+yv/hnWcP33h8PGEP4+PzAY10CQOqusD4EnHpmPJjxYMGDCZ8L4+fHJ+bH&#10;HS8vN3y7vsCaCW8/P/D3337D3/72d/z+4w33eQkbyLpimT/xmO+4P+6YHyuMIUyXSy5CEhPcOovX&#10;79/wl7/+BdYI7vcPXK9XfPv2Ha+v3/Cf//Ub/vH7T/hs5VGY3+VaJkBt7TRnUlmJbD2HQ0NcirEi&#10;+wqFoGwKD0Ka8nH0QjRw1uHiJtyuF7y+XAPwbG0FBCTG/LoylsVjjrY57+8f+PHzJ5ZlhtwcvAQP&#10;e89lfbEOmYk+9sweiRtsUlgpr2C2YBOsWDwLeNVs7OJzmoL8NPs4B4Smr/TI4bAJtDMjNYk6LI0x&#10;cM7lAyvJW8NwyeTiw8ABvOLxAN7f3/Hzxw/8/o8f+Pn7O75/+8A6+wAAk4VfEUNwsQFrKB90mkEm&#10;FcCBBAKyqMZDs4ckD8Z6IS6FgYxafls96zG4q8vUL4AxC9css0JWzQUfMwcrmZgroGXfiblOCZxX&#10;YWB5AIMk6TJFzpnDYaPffXwd3FhNkWIdV8BtUmY0HuM5sCwOhMh7eGNiloEp/BK1flIDmaxzdFiP&#10;MQSxQTlCKP78oqRpev35KH1ODVj+WlUIa/uOI+lu70Aegagtq1UPkds/PX/F9owcyXQrRoHy2+8z&#10;q8r7a0ND03Cy95pa5Vj3XOuxYDW4fpT9MhieZ5lyh9GehhA0AIhaK5W94PjTAdXSZ9XISRuRPRu+&#10;M0FsOZS7KdQ4Fp5V412qWlQ4VxPS3WsZ698nESAeePiTdIG5zna6CeWu7Qq2nv4bIFNVptS99oTW&#10;k75aY8nejmhjW9UOILZ1JXUDocrrl8Oat9h/7a/H9l7o91J7K+8FVGnQnKtG9AgUFNmG47WANh0E&#10;wwq2wH2bzTEaIuxdS20ztg1c3wevd59Jep4VXSu6RjYygOxCeXKaraVr1z02oHSzWJ61NsImcyeT&#10;PYwZD1EGcw6h3tpQShEUBmobGlfPC+W0dUTFSJWOIqAjsenuKTS+P2NW3TFJ7Gi9jZh5pGy9Un2r&#10;n4mAbQuWZcHnxyfu93uwoJkmWEOYVx9BdwbglEeuDvU1eYg/LzPsw8FODnDAKgtu1/CzVuFAv6dW&#10;ZU75bCBDMEzwXGqWx/2OyTlMzuHb9++Ypgl+lWB3w8HexthUL8a6OeYgBRtYmxXkxhCcmzJ4z+wz&#10;aK/rdwiyYjr1YOvqY+iuVOs97ZXr6mHNBOeCDcLb+xt+vr0FxrFynUjEugJAPgfO/yv+0cHpI5Jj&#10;i4scDTb37HwOMZP0O9rzQX+PoSF4WdmPSZ8oMRqkjQD7U+GZjT1YPexD97yQhuRx9Fy3mMUzQ+pu&#10;WKk+B3m7Lhi8yctRs7YoIJHoa5/cCZCJX8kKhxWprZC+wp/cB7PUaubOUEjU0ACVPaJU4ba93mgT&#10;XisN9n9gvd32evp1FbcAs/EO37OJSZhL+17LWkrq6hIGroH78c8e1V3K3jFhBS3uQq3iHJtDmQbD&#10;9f6Zc2zzsqsOwTYveNuv4nBIPuyl2mGWOouCteT+eZ4HHifY93v9Wg8PyNudGg6n9XbWPqfHwh+r&#10;iXb4Ff8ceH98w88EYI2Y8WdBlt5m2POIfV6qCrTM2j1mxTjQBMX3kerOdvUey7LAs98cxiFIR2BM&#10;tBKJYZ7BPscDjwdYgCWyKuZoMXNfF8zMMEwwC+DEguGwwuOTgU8v+PCCBwy8nTC9WHz/9Q8wxuIf&#10;v//Eb//1d/z++0983h9YV4/7/Y51XuCXBcvywLLOwRql8YYkFZzkmfGYH7g/Hvj2csHlMuFymfDy&#10;egNZhz/++gtut7/hx9sHhExm0gULncIaKYs7FIAgDBiI9UQ9FYrh9WHzMJOWzxcIEvp8t4aiN+QF&#10;ry8veH19wfVyKR6NuegjBeAH25x5fuDj8x1vbz/geYmBxMksR0rzlFQWzNFznIsEDpGdl410OB/h&#10;njlnBBRWd5ATCwegLFRbCbyPU90E4kbmPedAy0KWKr7v2DIswZnhkta2j2BxlSAOBguwLsDb2zv+&#10;6z//jv/7P/4f/OmPf4QzFq+vL7A2HnxighVBdQ8L6m2oNDc6oKpm8CZWds+TOjETuCiGqAxsCMWG&#10;QZRfRA18kwKsUYBy4Zq10dhr9DfwyGTiFNoaQU2jmesBuLfGRN/C4gOYJasZ8JQKRMue+ix1QCgN&#10;lAfqrmnPWYo2ZSaF/yGFHXmIj0wvDeik8Fu1LxRcUaITkoEFg+BKGHLjKVe+t/aGzsMLLmCSoN/g&#10;bDJFBhN4nVCfvj4FNfcApzbQ7GjQPDoDa7Y9VyFDIbsiSfXN5ozhbsDvDsNrB9SuGVJSNWyCYAPG&#10;is1g9oCiHiCjC74TwZpn64xnVH5HDcCzntN7YJmUcB7l8d/QsuIewSL5ekozyOg5aBYLrFRAJ6YY&#10;ofby2TbXLcDdawDqcyQ1BTIEw3v1WXs2t81ZRcg9rEwpD6dX3z4jtGX3qgarKI2oGxq27yvZz7nQ&#10;Mm69b4wBnJEPat+ftA/0UgOnDgALqs+Ekuez9SevAdfdRVHUbKVqqdhj/bDa7RDmzDN6NpzrGT7R&#10;HvDd2/t0+PcRNF/tHRqszmxOOSTuyr9g/9u7htJ+D+3VJbJtgrEpAKPvMqlaQduLYcer+/mgzBGx&#10;6llAvar5D65tz/6H6DmQduQpPMoOwMauR8J1JmBZFnx8fGJ+hP7u5fWG6TLh436P3x4A70QqKoO9&#10;uv9d1xAqayYLcgbWGUwXB2eCFShPHrMzEZwK1zrV6InNzoYga9iVLJls0XO/32Gsw+VyAcRgWdYq&#10;2NY5G1SkXGpfY8IgAgAejweA4I1vbFIM+Lxm03lZCCxFfSEi4JVVpkzNEU32lEQWb2/vMMYC5o/4&#10;+PwM41BnAV/6KHDI7RIVMHlmqH9mkHa2RjkzGOqxt0cYxKg23FUJom+FN5zGYqvezB8TDAG1Huly&#10;FBp5RODsDc3P1ppn7tMZcmj73706Yfi+OnmIUCxsrUKubGW4IruDvWLjZ8sRX8B75si49yXk1ktR&#10;LAuqXlaof84IF/yiIgeqdSHS71O6w3qJVrQDjK/3/WeGa23/pHvMjb3T0IAP9bCVZFg6dQdFCdTe&#10;DLVF7ded3umQfd0WPWhwgvZZ07Y3TX/ZaOLy7wcquW5jU6+wEmrCw+VcHSY9e9ztvbfW5DXeGyRp&#10;rE92hn2jtUMja1b07dL31K9HHvvt7+2HBp87Y54C70ujRgcFV11EbCdR9NRGumeBM5p+9C+wdEew&#10;unhqlA+nAl5G0uk2OA0J7EIMquXi3ZhfrzFBAmktnIkAojMwZOImvOLxEDyWGY/ZYfWvuL68QqyD&#10;J8FKFm8rAXePKwWLmIUNZnLw7orL91/xR+sgywxmj//67Tf85//8G+7v92yB8fn5gZ+//455nmHi&#10;1JHIhBBJFBYhmcC6t85hmi4AET4/7/j9938A8g3GAPOy4D4vmGeP++ORgUxEtnhmNasNMnzcVClb&#10;yVd6a0/S7oe1fztVjFZRhyUKq1Qhr8YAzhlcLw6vL1e83K64RFuhLNtXoDILh2HMuuDzfsfb+xs+&#10;Pt5A4oPvHbEaDgRLAEMAkxQAk3lj+1KYb2o0SwW0pWhR0ms3k4Ne+JIAhFtj8+SUIAGUNtpaiDYM&#10;v41vW37eIt/K6OfHwJAFSfC4fjwe+O3v/8D/8b//By6XCX5Z8Ne//hkvL9ds00QILPzwuyMATZqd&#10;p4R0TXCN9gccT1G5KnxqahlVjPr8/qIUuRzYNWDR+v+R+ktmrceDKQOgKCqAUtgU6b1PDGdjYLyF&#10;16xvNaEvjBgtIadq8JLBXao96ygNy0g1jerEF2V9E7OIA4iUfkdTf1BiK0gKl6XoC22rM0BMZEzl&#10;AYzJ2Q56CNKbRLfKC9HPLvatBM4coOe8nVHvObTfCJxhfWvgvhT6BSDTBUML1idGSe+MG0n4j5QI&#10;XQVDWnudamLXQqApoEbDA3ry3B8yQk6A9b3XeeRNPSq0ug1yA1v2bDb0gIN3gIHNfdwF54GttJu2&#10;DLmd65UatyP7jjNs876vs3TAMHQB6Zo4kSzm0HjEdyw6dh7LfM43HU39/Mvm9/fuaNsE9tcf1c23&#10;GqAEFpEefEb7MWPyWdrPyKDNbS1fN6ARgrrXVck4Gj98nTgSM0ly6Lu67DBoA7FbhdAeC+2ZgMfz&#10;jclzw7vNN0vfY7pZYrt7bVE8Ug53rkcwVNdrAzXW3nN1xgpUmv9PfvA9r+ndwYQC8rfnitlc+D17&#10;r2fOym0Qncl5E0de2H1Q5twAmQbAw9mBwwjEH3sxQz1tBYRIH1/XJWSKLSFr6Hq74XKdUGUC5QDL&#10;dt/hrHpj5hB6u8RcJM+AEJx1gBGw9aHmi2vEWhu84tcF5AnJtY7ifU9AD3vG29s7Pj/vIQuJQiDs&#10;sgRyCiH41TsTgBfvg3XP5RLAfu893t7eIYyYb5YyunzF/OZIrMi+9mSqel6TaQoQVtaCtQ7WOjg3&#10;4eXVhWvqGSALokCr2k2Hxfnw1KPsu+O8v/H3Pkt82LPkOgKVW3a5DLIfBP1ar81s7Vl0jPYj/dz0&#10;3kPvOlXP2e6s4Sg7ZD+U+8weocHivVp8YzmjyBaa0c5SctMKwSIGznKwrAse9lw+lr4mEiA8r5kM&#10;ldTfnIZV0tiNarufwXBCIsU/kxoahS5DlDvAWCFdzl+MCQo7z4HOnUtEMgNz6tkY3f88BGxxiEZ9&#10;RlU+RRlsU82vL7b0B++rZ3t45DwijYK2EHxQ9Vm0sZuRyraHBIpgrJSbiQwKRcSqyDIxDwWJGErV&#10;8zPCZkY5IjLoCwtusR3iZ/IpilJ8hAMf9eX9+4LG4UNOBeCesW8fDfnP1lL/NPO+35zvTY1o40l1&#10;ZnJ2JJffP9iGs53B79kmNo985I6aEKK6YXKRqWAU0y4VKM7ZCNAQpgi2uclGZnvYaJd1xWNe8Jgf&#10;WFYLWAvz+orpegUxwGTwEAP/6XHhBe4yQcTBGwATwb1YkHW4v/3Eb//5N/ztf/4X3n//CSvBvuPj&#10;4x2///YbPj4/wCyYbABYhTTwKRsZsDGBpQxJSeMGl8sVn/dP/Of/+/8Fdv9vP+E9w7kLEFnGRnWl&#10;mnFPxqJKdW0n8tqyo2JRNR1wNd1SlkTV4RHuoTWAswaXyeJ2dSGE9zIFz3djSjhNDmwN9h7LsmKe&#10;V7y9f+D3H29Y5hXXGIqZLQKy/QcAG8OKAkKqAIaoYs3AXclDoOqAUeAyMPQCS39PbJkQWBOZKoY2&#10;7ONxoVMzhCSzg8sGZE1g2ZBEpq4A82PBb3//Df/X//kfuDgDYwR/+cufIHKJIAAp8D4dmqLkwzjQ&#10;rbeSLdowj7K1jOftPkFtyCg6YYLS3UzbZHiNX5jWAy0FJlHNtCjhW5GBzgZiGF7tjQnYra29pGqk&#10;tediUhts36uAjFQStRQaLRpgMCmflCFGslWFjgrKuQfp9XAaCAQGVwgzSsVnmpiXYWX2/0Nto7Bh&#10;3Ug7NMYu6HmGrXQWKJaOPz1oDCKMmvz2oG6bl42SacdS4uh96N+tm6O9plGv5lEz2bIdeoFFe43S&#10;2Sby6CwfDWlGDd1RA3cUdvUs4DRqOM/+nL3Pn2WRnZFxnmHnjUCLVqK8fd5qW7LWMz3t8ZAB8E1Q&#10;DPk6l4GM2TBUBMnyAFu5fAsx7NSQlJRGpEuOOsBy9Ey1TP0a3Cj2ZUGEWWykktVdVi/lX4wNgZva&#10;oFVqI7+itoDQ9bSntiGkYn9U8c7koOHRiYVE2znHcH3XlpRnGHOnmi3aepQfgVlHI5+eRZT2qd78&#10;7p5Ti2zQ+2pgkpgUo2HGGXb6MKdj80hREwj+FXCw15hjUzvtMWeft1ENoaJE5/a/7bWkp/ffjZ3D&#10;E/vv6bC5ytqjzt0x0RbRrx7z44F1XeEuDs7ZAHLHzwuiEpsoqkgToSdaYDDHnJBYe/kF4hf4ZcZy&#10;d1hsUEGu0RM77G/R+pCTbSLFXKrizZv2/nmeYdYVACpL0DQMS8rc1Pt47yEQTJODc66E63oJrPhE&#10;ZooK0jQQkMgWBgCJvv8FyKSsOK2xBJXvYML58JgZ7x/veHt/xzwHex8K6btbq47e0Hxvz+8tmIM1&#10;fjZw9tkB596zt+cV33c4qHNjzu7VWSGBLSv/qK7ZI0kckQra+3c0iOvfCxoygJ+5H6OsxC7QlzMP&#10;tzU/S7GFLfmuKrRWChG0APrp4x7zsgR1Suwzg7+95D/12UVV7bGn8E0DsyqvLR4IjDFe1w559LNz&#10;Bvur67x4LoNKIHEDtI6UUGOwXNASQEUZ2JRw4XTPFLmuVbFXfdyYQHRkodetf9rw14YklAOA0fH2&#10;l7oubtUG7bACTTWUrKbLI1OTX9K1bgdY3XvbNN3S9BvhZyjHiQ6JYqMXHAD3Z4aw/XVbiHSaLH6c&#10;bXNeYXU0qPkXgvf9wqiEbPUeetr4ZvammbIzOSmLqg3MOrgAia1K40Ktd8H3HrA9Wd12kaTXbeAm&#10;g9vthstlil7xBqRSuU0EW4OXPGGaHKbJwbpg27IsHu+fd/DnJxYGVggWBMsNWAMyDmIsZjHwK8HF&#10;wpc9YZUQdrt44H32+PlYcPeC+7Jifn/H+njg/vmJ+/0zg30gznEa9QZUwle99/DrCliCgY0WFAbG&#10;OoAs5pXx/jHj/lhAZDFNFiz9BiptOpQCVrU/WFVY7RQB1IKzGigL94Gz8sFk+NIag8vkIuv+gtfX&#10;Gy7TFL5PhWWZ+G/vg6/isnh83hf8+BHAe/EAOQtCsB8Jlvoekg5Oo0+vINkslhjIgCkrbztmgbE6&#10;8Rzo14yk2N8IwIYKAdEWDLqp1H2moeCdr4NATPQcprTVq2exeG5HTzjErycD4eDf+Zjv8H7JGz2L&#10;B3tBCtAswH0JBqbU5MpxobTHctCbbuuFt2HayTagry0E+gVGqn10CFWThh4/kex3ep5xdfMonfur&#10;mfthiq6ZzKIPTN1YE6tDPfl8liAyKDudOIMLigyOAbXZjztZUG9TEQ0CUF8323HvSHkWniMjKloj&#10;qYGLBrKpBUYCNaukKO8Vd0+yn7bnBnWm76RYGL1p/QgQIhVKe9x86KFPXaTL6QP/jDKstQnQjfkR&#10;M+oM2L33/s6wMM6w7o8apedYN+e+vmWqnWk0RyyMM4XcWaC+ZrP3gvd6jPJ+o7D3vJS9FRVwUmoD&#10;qs6F+hmV+nkeFaqkB6+pITAxLyUBVDQsS3sgIMlRI9G6HVGu2Yg4MoBlF4Rpa0itjkrEgVptNN6D&#10;Gv5WDquEGvoWlhyqv2sSTZdIUvGz+4SW7rrWPq3671qONdgXtQLjq6Sg7v6Bvk/uaF+shneQg1dE&#10;1eB6M6hHOY6oGvZTZomV946qRe4pQZ4avA33CzkN+I9AgjP7oQbwq88dvIeepemRHc6/0Fr89Ln1&#10;zOdGfeLuNa1xnqiUjT0PBeBtmRes6wqyHmYK1jLGhnWbbP6sjR8HYCyD2ADIRVgA4a0BmOHXBfOj&#10;kJCMsViWBevK1RCvZrPX1oL6n5S/E4D9QPJKGVHWBiWmIQJHiwX2HsxhIKCDYrXxc107F+WsHpwR&#10;ldywAPTbYg1KKe8qDAuYPcQEm5/P+x0f7x9YHjPEC6ghmCaLUWkGa2eH32dqgbPg3R4mcqYmOgM6&#10;nyIaqAewtdo4JF40TNqR3eSZgUBXjdgbSKp9dc9qbLzf0FC1OALhjsDAccaIVEBqAsWTt30C7yU6&#10;QrT9rER2ffKw55hxyHEgx95jWX3ouQzloNuEC1TgJCkV5s46r0KBpXYGKASAfXsRDX3oHvdwDWd4&#10;vF4Lgjqc/MiWZAO8VgB0c/YUgDD3ykS6Z90ODZ4Z9p4dTO3Zde/5qXdtq+j4XKOND16sYRX5uiU4&#10;Axha4Hb3gArz2yPcYVPlbQD8zt57DgTfDuu3pCbk5+5or9/DEnRmZM5XVFgcUY+e+S8H7/cKMmoa&#10;BQxB86821VSxk3F8iAwK8wKWyXBocCSFG/23Bu6NlewjDQTPv8vlisk5OOdBHHyd8h9jYEjyH0vA&#10;FO1pnLUB2CWDD+/B1uHBYeM1LrDq2VqwCXLTdQkMCL8u8OuM5fHA4/OOz3nGDGA1Bu/zih+//4S/&#10;fwLiQ/hsZM8mELY6aNN7ZoawCYdFSDSCsOBxf+Dn2zvePj7x4+cb/vH7G+6PFZAQWhk82lklbVPN&#10;YlKrOYH4pBvItjFsHuI6vCh586vhURVKEpgZBMAai4u1uF0cXl9u+P76itv1AiNtejhBODBOljWE&#10;B39+zvj59oH3tzuYCZrsFzzOGSQcmHeMzPaXeNh6X7zoEMFvYxjIIbQS4dGW/dWIDdR0VYf7BuZL&#10;fAdSy/TyxiFUT2/15moKUGwIzSAnsnfE5MLamMIs5OTzria9LMXLr6AnEor9yAAyRBtZQX62Wra8&#10;KkI0wASpmfM+W5boYM3GkkcHIBsVkNtLSEQJENbgOIAcEpvXqkjjb6gae0EcZJhmr+OdvaZIHKk5&#10;qMtBoIoQDtdY1P0tU3tRGQAqPFY4TNsTOzwtEY6NJpdpkBBgjMR1Utjk1lpY6+Jv87nRQkx0CBJP&#10;VIxUawy8UUWliJLHoVbR9OSuIjWupEPDn2XUtUwRjIJxi+VHXSPFotxvPRFTwJIugjRj4cjHvlfw&#10;nZUp6rO03BMc2lr0fDCPQJge6IbmNT/DzB+FA/4zNcZeIXj0PUc2F0dss6MCfi+sTUSzsOvQO9mE&#10;cfRByD1f3Z78tVg9yZa5RlsD7PyaKKPznQK1acryHmkKKzXJc6njLU5lIGgUwB1+pelLlzFmyVTW&#10;h5VEqdRB5Wyor23Bfk1RDsZ9Lg/XmwyM/rrZIvAtoKKHviPAYAQMtxlP7cfq56KuObQNTGsXObq3&#10;Z+v8nkJGB5MVnsKx5+guOKXD5TdAEO1ev1IO1LkCmrG6ZYBTmXlXCtEOmYL6z4Y0dUv1aekDBGVt&#10;me2QifZ7JKDxuB8NSZ70mD7aB6vhQMeWAzQaTKKxw8QmE+kILGmtX/dY0nvZOtv3JtlaSVfZwgJJ&#10;2VckUdG7hBBYs8ApwMR7yeSjethIXQsWEzOU/LJitQ7TFOw0SIDFB6VnUO0YEHzJy4rvc3ITJPYo&#10;GoiwNijFl2WJ918g7OEbVWVQlIvqw8LbtsYC0XZUJDD7k/qccyZUzD1TwyGKw1gT01RTMK418fow&#10;Y10XiHi46L0PCe9/vj/glxVGAGctVmNyxk8OjkyqpAP/7SNQ7oxS8Ay414J0u3kXB8PO3s/eA+7z&#10;iFOkSbOmrCSrwPpOf3RGUfBsDkqyhcpWG3k/PWD2gzYT+4p1jL5V2tm6bbhWFDtbUraFOi5Sflvy&#10;pm/PqJJ7JRmPugo8AAAgAElEQVS4FxH4mKXGLPDxGQ0ZeiF/jiPOwl5KnSIRf0AgFemzQ1u9ZDa5&#10;YkS3gDw3Km+RYt0jLNkisqgwpfT00tZP2wFAW/tKauaIap/2U+Sm7Rk1uoUFhpLuF+4F1Z7tO84O&#10;9858fgTe9+qoM8A9oShby1rQWs1+KLu2dqqVilKdqZk8CKhaffT8pz1oPAjMdaGMh0+b689cu4k0&#10;X1YsaltSDA174O21lmrWSNRiCpIHIwmb2wyo/hXgfY/t1G8KGk8iocraIvnbHfkh1YdV37c+sUR7&#10;AE5bjG1YIvnhZ7Rqgj1/y/MPW58hGBjeE6bJ4bKuAVMzBtYBJhDoYfNUr4R/JFatmxxuxoK94AGH&#10;hSyEBVYENr4PhsnhgwG4X7EuCx6PBZ/zjM9lwadnPGDB7gZzeYURgGSF8ArvV7SSucrChCMpOm7U&#10;xjrY6QI7ObiLBSioBD4+Z3x8zHjMPjPJW1VEjjtljqnf4U8YXpjspdwPssKg4dWTeHSboQSchqbf&#10;YTIWF+twuzh8e70F5r2bwMsCSAltZcWG9z4Un/fHHe/vH3h83oukkwAGl5BSYQgTxFAOHGQJn/Ms&#10;8Ax4Dox7YwiXi8VqDZhMlMBSLqeiJXVdcqhioPL4T3I8PeKrDMypxRzK6s0++6MBWjzAY7AyRw+1&#10;7PGet//iSyc5UCp4qqh8U7CSgYkOV+1YiFQHvUITkj8nWtCVWcmypHNUb1mDFIcp7UbSnQI3m7I0&#10;E2ioQWHxc2+Z9zxkN+8xeKUHSuSw4uQfyvntaqVPQVs4rCsTFSl54m1gWKKlTrSsMpQdMMoZFO8R&#10;MYgCKE027GOBHVXCzjTLBFkaSnFANTiAdYNVgehNo52ajWqyXVQk+5NtGss0wcVvsrGVquUsshkQ&#10;pwKDcACAdAZVY0XXicC+A1sGUvtKOxTa84Y/ygwYyVQ3PvEnGruxbzDVAMXJYXvvGu8NAHrN87nB&#10;BoZKjbNr4EwTUDO4e71GGyBLXWvD9ufrfIX2egTmZHpeoOwGNYO9HrDpj1fWK3rwmp8/rnnRyZ8V&#10;hWFZBZGnrHYiUA/S68jkWyaZlky37C5UeZ0qfDaGrdWkvTIORiV1No3SCKeGXntrLTF52hyNHvjT&#10;Hwj0Prdnd5LuVX1+lttIHduWfpc8DNHeG7L0QuHQD8ce7VsaaKdhuHAcEGO7jssLMIfP6VipRKhR&#10;J+0xj8xwo34rEfKUpL0PR/sGNYA8GtVGz6OQuoOc3iY0ShbrDW1pZ0jZuROtOVT9fjZKI6V4aIGp&#10;jmXG2LLkfHjc0VnVAqLBbsHkd2Co+CUzeyzzjMf8CGz3xYOxBqUwLIQXcAT4H4/wNdaazf0LpJ01&#10;PDJCWAzhwqEWm6YpWu+sZX8spggZUCQycM6FPjIy740J6vHr9QoAuN/vWNY1WwBJ7AVMVmIZGGMx&#10;TQTrbN1PWpMvcrAGsmoYmfodFSCYrSYDIBnUB1btQ2EvXKwBkeB2u8Jag3VZYckEVbQHLIItkB4m&#10;V8APnWPH7yuw9tfGkQf+GU/mr4CCZz42tuKqFRKVmohMTYgaKJj3SBD5maQGRZE6WDPYxRbdVWt/&#10;OnzvUtudomP91cNz2uDKvX1jcx/i1sSQGgwmyQz0BIT7ZK+rPMmTJU7qmb2PwHzsRdLn1tVnK9/Q&#10;W9VD0AScBzwuDAoZ0sFWGsBs555tenIpXvxlSl3WinADitc3uGTH9daEZkKTbIhuR8B9Fa/YlD6y&#10;s/nToPc56tP3iElHA6pRz3a0vs8p2Y6VzpJ87TeDD9q1UwqfL/WRMaQY64zW2WSUD7MNNZYNOahV&#10;eEhDshX0elRJ8rKa/bshGxFaW2a93o4sAet7V/YmjniShg0CBkZ1KXei7vgS8/6MH2MPxD5jxD/y&#10;WdWb0Ma/M3v24pSPXH/yRt2rRh124JjFRFv2UuURyxDxmOcVEMHFWfjLFNjWRHCZeU+wRntTh83W&#10;+wTyO1wcYVlDGO1KhJkZ5D2MRCa5TQW1wIPgJfxZvOBz8XifPe4rMIuD2AtouoCXO2QNi9sY2wBn&#10;ZYNND3RhGCdmnIW7XGBsYF+vLPBesK6cp8GJ+RwYGKZKqE5MZ2vtxrZhBFyNGJjtQ8vR0z8UfsgH&#10;TNqerTGY7ITr5YLb9Ypv317wcrvBGgueFxW4Gb6eo9fcGqVpb+8feHt/w7KuIFMTtFOwrWcGi82K&#10;6uDjZcBCYA+sHsFjMvpAOmPAROr8U5NrM7B6EsVI29q3x6ZQyg5NujXOrQWK8mHbsjI3li2pcVPv&#10;mRUgK4q5ZYwLGQpIYVGoWR0iWdLKqMGYDZBJOqgkvq9YJIW/7zFodeBMXUyQCmSpB4fYZdK0exbH&#10;A6JSF7QyLVLBUJ3gni2DI0xnT/m7CqoQtLQWK9AoTj/zgUkCkuRdr/IdwCBOtjmBMW9gtmGmKOG7&#10;Yb8zlfTZGBPZIIU9Ilwm9syJSeJjJoRUQyaClvKmgqCA7lqB0C1SpM9+rwAd6nneywYIre75ZnqD&#10;bgPTZWMB3TXe++9nvX97AP5WvYGOP+E56fiogBwBkc/6Up8ZXOxJmHvX8sircJQFssegOWqyzwwS&#10;ztRTI5LAKAypZZSUoeGJgeBOSFz/e7DJPdL1VbvuMkijGPJluGAKkK/C0SrWuingV2/v08OMXtOx&#10;DeArIBY6Azyqx4bKa1UNk/O5s9/g6f3ebLz8afd8ORo87QVKH4GL2jaiBfPr2rbf8IjsFtmn+4lu&#10;ECvtBRN/xVulUA1lkMFAVW2E5pwQtKqFZ4ZuzUXf4gaC4uWrQw33uqj9wLFOj7NtMPcC254hNO1e&#10;ByWVP3WdSBNUGpsL2qqJNuqfjqXT/uCotTGUbg7a2Xtd/Hmp2UtSXWwzsL0sCz4+P/Hx8REITRFI&#10;M8bCGoO79yBK9naSgbpSLzXAmgjIWvjIMk+q3IwfViBG6FGTCtaLdNnALy8v+OWXXwAAP37+xOM+&#10;F9CvUd8YQ8G73xlcLhOsCxSzdfWAJ3j2lYKoDLy319JYG7PVEIcJlJn5En8XBFj9DAHjdr3BGIPH&#10;5x2TnaJdSFFlJVVn2RtrxebevntE9Dsi3pw960fr7dn8nrPYyIjE0JLuqJrBN0YbBy5pz/j7a8XV&#10;RqnfOb/3wDU6cf7ofaHn230mw2mzXqC94ikPhpP3fFDfcxNCXchJCaT3PgD83LDxvedCiEMiFnps&#10;Q8VR41Gpjmn61CCkEaXyUravytazV2MzbzMmy/CgGWI0uGDPQqerulU//rQ1EklNBOiJuXrPyAmG&#10;/eg1HFmWHln+nh0W7/U4Izx1tHfpvrXy0t8lmqlhevoWU847L7w5n48URNt2dATaS02oy+QG6Q7k&#10;oQfBps7R7NVIPRu/M1mnxRaufU918C5nYuH5Hv/L4P2zU9zRwjr6dx9MwIY9sjc5PvcQ1PLQESjc&#10;+6eVDW2C2xrmsPeMx+OBdVlgiDA5AysmyxCJDGxktpKa9oYN0QMsIRzUWlgbAGlGsHARLyBmGAkg&#10;fvbUj4A/ANjVB198cmCEP6sYrFFqSOsCR9g0lCKcU8W3M3dE5niE9KwFGQsynN+XMRZrCkwB4OJ7&#10;SA3fMq99HzzaMug0yCI7BXk9GTaVjD0dTgngNGQwuSlYGl2veH15xfVygWHV0Mfi0ViTr/m6Mu6P&#10;BT9/vuPnz3cIM1z2pix/GGFS7iWAniIEjgoJLwarF6yLwK8CYYIhG2SgMOCS4hcLT1TypMKGoMh0&#10;JnTd68jEYh2bw08XzVlyTG0hSw3wkv4r+FwasgHQTVYHZCNL0kLiAAlkAWMDHCzlh1AHuE4hwwVE&#10;pqqgSUVdApRFqA49OZCMAaPDQv+eMfO4JxmswL9cCEnllVc1zAqY2IgB6lKjCi3MAIIKr9mqyRXQ&#10;3zIHMm6/LfpNGpwopl45iAvFtP1ePXBjiWA/CQzbaAsR9gc0xZsi9JTCrCJa0haUICiVhWJqNdK8&#10;TZHZCb8eNUeaoVw+ZWCtYEsKqAN2e8OmHuMvTcPEmFPNwR4AefT3fVsUNAy8eiHunYFnbWuOGsk9&#10;sPicxYKc+j3t59O6PROwtAfq90kL9E/XVGdYfaPm+xkPztE/vXN2s2dkG50z4F4/yEtnSzAn1lmw&#10;/SvnjmnjqapCeOQNum0GqAbdRQqPVw/viJ64g1J6DDk3oNpaEdVfpxUlo6brDAvozCCoBu57g4Yn&#10;AOnBk7Bv0TB45ogqy7azg79/+p84zO7/Hjntxf4l24imxs71LIp9ANE//3731FU9q5zu+dEskDO2&#10;TfTEE0W6sqHe2KEPZm4yH5pA5/aZ0811b9/U1lbt+zyVU4IC4LfKNP2m5seM9/d3vL+9R/Y7wViL&#10;yQV/e00yIMWGlE4NqPOtTbwuSYVNNhIpIpBHBsGrHkFlHCwLPdZ1qSxzAOByueDXX3/FNE2Ypgt+&#10;/nzDuoYg2GRfBlD8mRZEAucsrrcLXl9fIAB+/P4T6xIYwwnYTIQZY2w+H4wp6q5gwWhDKK734NhP&#10;JkU7xYGu8wTPa+jFjAFPE5yZgtWp9/AicKBsebntCPZrsWftvzAiIO2QLvYGRUd2OEdWhiOQ76yq&#10;sKrBu6om7JIwvpIT8dUaZlML4UR9sFOXnrFB2ar6NIjNNfiY2PaRZMjxa3RArQSReiEMR5XLuq4R&#10;tPcZ/K/BTIlWaWVf4/SsKRtbbbma/bjTgKCxaAtZgR1raWULVMgT4yGQHDD6269t1Q+95+krqpPz&#10;VTphY1s8GP4cDb/2mPojYH10Vp+xmXq6XtvBPfp7V2/zhLIxrvMa9whqrStLjxSi1169DhMRsLg9&#10;9Ho7UllGLTFknDe4v6/UfVoP1BnjyV/p0/5pz/uRHH9vOnzUVBw/PM3p8YWLUE9B9hlyR9MzGvph&#10;xcXRMDezxDkmdDtj4SYXChYOjAejAHdmNVUlgXgPJgOCyR7uHDdVIYElgY02Fy7ZzpCBIYMbMx7z&#10;FfNjxuJmPIjghbGsK9Z1hvMrxNlqwzCRAY7kDZgDXJGZ8957LGvgUls3wbkJIoCbJhgXfPpX77F6&#10;D+dcLsJS4NI8z9k7cQt6mYpRMtooN4WRiPJujBNu9hkLIAlgNknwX3TOwdkJl+mKl9srJjfBPxbV&#10;UNXSLe8F87zi/e0DP3684f5xh83ZBmlHM6EBMcFKiGHgORzQa7TJ8RxZ9xyDaRB+9rIKfAyPRRzm&#10;IFrS1IivCpEFwGZQiVI5ZFm1RSVELw5tjJqg5h2NVJiwnoJG5UUE6w0MECWzAgJL+bf3Ah9ZP0IG&#10;AgMIq0006+agqoFmIklVc1Vk7Uo2KXgK2BsGqnRkXLqAqOB1aYu9wuwv96s994uSKIUF1XpRQXML&#10;GgJZgyC3AJZiTlQHISKrQrYNKQQQE9muUIHOQl1f4CETKO5FJhaOWn7Xbr0a/Ca9f6JIyrMNlUhc&#10;xpQ9Uav7qxRP3dCcylNYNfERFNx4waOAJnoN1kn0Upw/OhYuPXuX9ppt7sOJRursgHnvjKpxF2qk&#10;z2MUcsSwPzt02GPYn22WesyNdhjTk2PugVFHktIj2fc+01q+DKafLc6PrIzO1mVn/F17w6mWlXX0&#10;Gputa1OMM7NiPyNnYCTQxRDVAyeqyLnV81pXkuXMrOpJ2j5f0gm1IqrHqlWQG86Bqkfr5Qwg3WZk&#10;9FQ3Z5qHwkraTh8G0R6o2doYAp+VtRu1vG+pFHva+10LynqWY/9Mg1oNwtEG31LnrB49h2P2/Z4i&#10;Ym9P1zZ4mcCSFSGaxPTUHOKwz9leSzq19yYLCxoAXqetkboDUXXWU1139ovc3pmiH+8zr4WUQkm6&#10;Vmjbn6GZ433LOG291Z4Z+j3NSwDvPz4+Ips85H1YZyMoXlh9AeQrSiVq6j2o/9YWW+uywIita+1c&#10;oySWqtTMCrXfzPOMdV1ho6f87XbBspgcpGuMzQF9zrloowhcrhOmiwOz4HKZYIiz7U3IxuKsvPa+&#10;DG2TGjPlB1lj4awBZ2KIrvc4WDUaE6hTRLhcryBYrN7jMc9YPeNCtr63JMpO6zzuccS0feYcPzf8&#10;Pj8IPPs7vqIcElWvP/sans0k+mc/90ye0hGO1Hu290BlrRDXdY0GyjmD6smpAZlxnzAMFsGaMBgA&#10;67piWeaovCmse03E0Uz26g/q+q/K2VJ5FxIV6Jy97FuLHM7nRN4xBOq1nLg+aPbnJLISOaybpOmR&#10;zzAItrVv11e5tmEFVSROvZFra8wjFeSetad+Xy0xcG9t7pHozuwno9/RUyIfwrO5d0wKVErJdsXh&#10;sqcOOxpKgg6r6rTee9rEao+iYrYnDQu+drOQXQLL3uClJnHLrgXrMwSAL4P3o8bgaPKq04lFdliR&#10;TbGnF7AMOwjaLIY9WeP2433ET4MsZ1h9XXaJ2hCKzEn5Wka5lI3eh+HzPoZkqsJCe6ySCWEkq88g&#10;uqHgkS9x8bJIlFrGbzcGJiBdELng5XbD/JjxmD5VkVqKI73JpQLMEMGDQqBRfG/JDqPYx6yY1xU3&#10;iTZAboKbJgCA9yuWZSn3NP7P2cDANyoUd/NwUE5U3Wwku9PbeNVM9Nq2xsUCNrwfEgI4BDfdLhOu&#10;k8M0Tbheb7jebjDWYuFHlrQldcGa09wF67Lg4/0N8/0DkyW8vtwA8bhYwTQ5FdQZD0ImrAiWO8sq&#10;WLxg9YFhFFQKBGtN9sMLB4aJ7PbIOuRtWF2yBDEwIY+gYTW2a5xy4d/kDzAgpm54MvPNl0MuA/zR&#10;TzOtlyzzJgNhUkUIx+ENwzoghe9KJQon1Ck+9esuQGePKSObcJkjaeveHpGHazoAlcNwKqxBqZD0&#10;AhyJAj65nT8cAJm0YbDlmoMK230kNxvZRqWfYRrQJDymDUOHtHkSZZsdJB9e5UNalseALWBKo2kM&#10;qUBUztP1XLzqgWZ5hRncMSg+wMXSRqW5x30sPS/ZRqcLBmMjvc8DJNLWHHluUSwglbSUtLoqssNA&#10;e+dBB+yW40JguC9CB0enIM+tQqFTl/bZSCqcPMjn+Uty7B5TfJNVkdmjY5u8EcDZK3x6xe4ZBone&#10;B3R9sjek35PHn22OR8y4fwWZogfOj0LvzryXowbg6+9DN2qaZcZ9r8qKOdYs6tZbvW/+3ynO6Xhd&#10;C20A+XzUyMgiUobr7Bxz5wwoeT5A7/yQp0796jeaqIBVDdqfsZrK8JhupLX5MLUo/tdArV3ASE/E&#10;0YaYP7mGd56VkX/13iCRm6F7yv8peEG/pjs/9Bsx+Or7+sxzTVuJ2lN2byPPYcI2RFaa9bC/Lkod&#10;TDvDiL71CTVnLLCXF6GtA3avv9QDPk22AEIA7Of9jvv9nnPO0vlkrImEEFZ7JWWGOnGR7Gd7DJCy&#10;2Aj2nV4EBoB1Do4Z3q/ZeiNkEzmwrABztOthMHEmar29veHnz58ZKL/dLpgmp1iTJpOzrLXwfg12&#10;PACWJfjs315uMC8WyxIy1hJbOAH/GpTXnsFhaBt65nVdg8ozvkfPDPYe1gqMIUyTg3MTWAiPx4LF&#10;r7gvC9YIOhpjISa+ZnBVm0CeP3u/sm+fqRv2Bv/PEhb3aqTnQPg+O/Us2aJX31Wz0wMgfaRI2GU1&#10;i5wawoxqtLQunxmoJ7JcD8BLSuNihxaA++B9H+1nvc/PbQp3zuD9mvL4OjURimuDpJDbjmXiBkBN&#10;8Gd2taWKMJFfPyOT5rQzrLYweeZMpth/ZQBWg/kNMSMRxPIaUr0zDUJpxwQAKb1Td8RP1Z/wP1OT&#10;HOgcDrr3bKThqo/3W9u07e0zI8LT3r7QGzKf6VuP72txywg2bpo4IJuhzt6z1LfO6SufNV5bUjH2&#10;Kra4zmjbTzdGtqeHru11KEOdfh+Q8NWS2fLc7/ky837EVjtKWN+TcbU3ouet1S64nhziqOEszXpi&#10;ZXE3nOgosO/U4asZuNGHTFhKGIkEJr0slD3QJmtBxmBZBLUjQ2K3UABwiWFAcIolsYSxZwhBSDJE&#10;BDY1SQDLr5cLbrcrPi9TCAgyFAcBBsVDWjNgCWTjxpJHjYAkH3vvsSwL7g/Cx4eL3oYXTM7BOZeL&#10;KkEB9Lz3+T4n6Zee9FWgTCzW9Mdbll/2JmsmetY4XKYpBCzdbpicK0nXLAB7kAgmZ/DycsH14nC9&#10;Bvuc8DtCAMzqKQR+UgEfCYje4CuuF+BPv7zifrHw6wIHxm0ysMaGA80HsN97wAiwsgSrHC/wEfS2&#10;k8Hl6nB7cXh5ueC7c1hpirY5VPmvlWZLB3YGkF/Ljsoal7ylpZ+TJbMoh7QOBinnJlUsATIGBkb5&#10;zitGQfSbN1kxEQtuLvJACDaS324LpzIG2iKj79VWM432Bm9boLEMQjg2AD1VR2imarYgKfBCnVz9&#10;5lTGr2HvNR9J0ftfqz39SwQkUX2dZMPWKlA/RT9gSIMLC+qc1s57yh6VydPV2BxoVh+0yocxrWfR&#10;QynJTHzRBZ4QmCU2qmlfSEOuwiDZ7Gd7LIR4/7KVShyWCdegFgF5L8vv27Qg0PZ3pT2rx2Y4E0zW&#10;s7rIrLs8VMXG/49AO3LOmkqV/WY7oNkojOkpyaqW9+8wVI4aSm3xtdewjYD4vdphjzF7VNye8Ybe&#10;Uy4cgb7PsGq+wug4u3eeYfLXQxvZoqPaVzUrdBrmVgSIUiYGKyuVdP/l4Jo+yw6sGZnF4KwfXNrp&#10;MAaDK/3sn73/Z+/rnoLkSDkxhqKbZ51wLqTvyeFO72pq68R/xSCrey1UjdNf0+cB6G4w96CRPwq1&#10;zKVCs7eOFMPnQBLahDPWaxD1QHsw5OuCAh37gaFFlMrL0n7Q2aKKaLNHlByic+SpoznLWQsqPdho&#10;SV994PLAVk1K7lDtq1sIU8uyBmX0smRAHRx6IBsajuoecKxJg01luXx5GB1DA5d1hVlXTN7DC2Mi&#10;CmG0EDyWR+zjfGgtyQZf/ZhrlEhc6fcG5v0SMmdtUBgHe45EfClq5uB5L5lJn8pk5xwm5+A9Y13D&#10;zw1AhqmUIkSEaZpgrc2ZSBAEOx/2+Rr6bAGkQkyjPat4xupXzMscmffFbscYEy1fCwtH356joeoe&#10;c/UrDPoze0V7/49yGFrwv2fR9tU9tYfvjMgWo+Fm7zV+tX4Z1iqDbLAjC8YziriWVd9a5nD2u9d9&#10;b01i0mz7+g9HDGIN1lTxp3KVDdbuR6T6qAgJNRlcLXha1tHWOkfqw7Jh98vGCmj3XGuujTRJ0azI&#10;G6ZnRZmNB5ocAyo5bWd7kcrTHf3cmwLYj0hzNYltFOSrAfoRZqqxm1HOZu+6to4AR6rbp1SKT9Z7&#10;3WOXSj++O7g7OdzfDY2OxFwZWNZAtK1yIexpha22JDxjd9T/2v36dy+j878VvN8rgPY8ds+Gu+yl&#10;LR9NSHsHS+tdmMBKIuk0XseT8T3biDqAlTZhZ4HkWALZ1nXF4n0GyrxlrHHnZc8AJT/8YJ1iHMAU&#10;gFKBgCzBsIchghUCk4V4ghgC+8DID17o4SGf3ITr9YLL9Yrpegn2PGRyARasKbj4rBnAwkb/fMke&#10;2CImT4XDAcOY5wX3+wPzyxy8+ckoCWUIGyoew4J5XipWfnqNwfMwhbjgyC2pCrRJm6AxFpfLBd+/&#10;fcef/vgLfv31D3h5veWC0oIA9hD2IAhulwnfbhf8+ddfMF2m/CCH17FGSyOTvcutJby8XPCXv/yK&#10;Zf7f8Oc//oJ5Dgcs/IoLGK/k8e0a7uHqOYTRUgitZeaQAyAhwPdyueD7Lw5/vrxivv4B31cDT1MG&#10;KWOScNmo0waV7I2oMI71OuVUUHM6EE28fwUwzcniGaispUWjUM8QZipZVsecAm0pW/AkmV5hPyFa&#10;Q4U11AZdledM6oORAqc6sS8DgGoaAKgpDIYbLG1tEJQ6ZsScFA7hYCFwOVi6EExm3IPa1PNj8CQV&#10;Tda0lix1UZKBDBnl0u0xI9U0WkoQdhYF6lBjKYBvyZ0grYnI2AHHxtp0WAfMDPIFYHfOwnvKbC2J&#10;dl/JKyr5P6Y3aJR9QO3DaxqbjfZADKyIIMOup9ybM6sBD1k420CBgr2QV+z0tJ7bXA6dP5GAiAzQ&#10;x4EFVAFYrD6S/+Q29MsYlT8xRNYiD8QoGadKvChWRXWRVxc/BiXHIOQSZNUDtj6qZUiqG4VagdKu&#10;3XqYvd2/W1unNsR3w5w6QRroFUa94rktEWt58ZideQZ8PfKePVNc90DoM3YqZ8DbLkC7M0g5yxjc&#10;fh5Nw6b/KE9VFUol2eBVAYlxDaTzjrql/XHOw3CoctiGdKxVGktuEQwZhj0QYI81rKXZzw6Hjggs&#10;fZCiZhzp5x1UrPmwA9Y8MyztrZF6vkN4jgJbKwEKY046P4satlWfeY2qqTteKT2f9L0g7d1BvKpr&#10;qOMLeJbNq69xa/tCRIdPwBkw7cirW58fm3WoXhx1h4PAGQu3+nlraiRFJuipIbOdhOjBfM8fO5Fl&#10;9ryzB8NXKqe2Ub0QEPYzFsG6LgG4ZwYLw7NXJIj4PbJdZ1L9PMAYi+C8SvDMMImxy4FsZZzFzdns&#10;V8wsQV3sExPdFFDLUGYIpn3i/f0DRIEQxqoOSwQ15xwu1wuMMbjf71iWBWTC96/egwDcrlfM84J5&#10;njPjP/WG67rkG+icg5tcAT0952tkbajX1nUNtiLx9TtncblMcJMDxf7r2/dv4bWshemfQmshz4NT&#10;Z0D9I9/5o/O02j8qQIzyOtrdV7n4P1NDUumvXfVc5eaocxLKOWzoyJpPB9Kil2XYyf86M3zvWlXs&#10;nF3H+7GgFe5V97LKbKPKhzu9D46giuQ17qseRvJzyJkxH/oYH9Uxa+6POAZUa6A9q/wVcK9DZPey&#10;ZTSZJ7+mjKmocFtgY2LSs+8b1hwd3Kb8va5LGFzlRmqyWVO1d4f/ffiXsrVL+jGG9sgQ/YEHVVk8&#10;fQeQUT12xobykNgh9bMyGrSftcBs+4s9S9fucwadfxP8IkRaAnJ/bzwmSUscUEmt2u8O3LZ9m87A&#10;KeR6qghEPcXGaI87V7/JqSFSj5T63wLeHwWO9BbhcwW8HIa6jCbcR/77/ddIHSaFHE5aj66BnvKk&#10;v1tr4IEr8+cAACAASURBVL2J4HfwpJfIGEib7uoZWFaYeUGwmecQbDtNEbQiGLcC1sEbCzEOyVjF&#10;GoYgAOzigTX+cmcMYCMYZQBnTQxmdZiuDu7ionc0RTDNh/BbKswFJIAuAvfWWNAEsDFqYw+b/LIs&#10;eDwWGDNh8T4DcdYYuOh1n4YEj8cD8/zAvDwyWEWVp6piQVC72UOrqtUhGm177ITr9QW/fP+Ov/7l&#10;T/j3f/83/PWvf8Lrt1dcr1c44wBh+DUciNdpwstlwmQtHAv8x2cJneUEbAWWfPCxN3i53fA//v1/&#10;xZ//+CvWZcW6RqDfL7DsMfkZ9vGGyf8EYa18KcuEPjCT3WXCr99f8evrL/i31eB9BVbYsGklxnJB&#10;s7MFEIWJR7Y3yhY2Ug4bZskHFmXbG/UcxKYqWDl58LqG38klNKre2Esxw5CcZ7CuPioMODJtGK+v&#10;E6bLFAYm1mCyE8QKrKGYQaBYCQBAipnFPoM1qfETYZj8MVPYNhlc52IvGgOsKjls3j9MZclQP7ym&#10;KnaSimFZfLa2cs4BlmqhtCB6vKmQlioJhSoGgWY3p4HE5vDPYHpCiHQoSwl1JZIOwNTK2Qkb8qjU&#10;AS6QWPBTYSTo1iG/V0YO9ONOM8xqEBJC10wOHctFAWrlQlqrFFkXjDAQKfffBu9X09qKlZ+RhqDs&#10;OXqrXrry2cziVeBBGDSUAZ0geKeys3k/0swaDS5k2baEPdtGJtqanb9MCcxm3QSZ4t2d1Sxl/UIV&#10;tbk0IcnPNAVqTyjm9cQfUnltagC7sA+ixD42E0ERJTWdJf4rKXX08Cex/nUwUeWV3DBnc34J74Ds&#10;7Rke9ytC+jZJLknqPCjPRAZ2Y6FvVMhpZp3F66ZD2NP3F+ZP4zkk8hQjuld/jBrtPfbaM0Xjs/k8&#10;R6DiEbuw/3N75IrSXrX+r7rhJRNyaMK2XwZOxgZLO+scZFnhWdR+d75mPcsuksHArAekiGZv4zy7&#10;f08VVDJWwvOcWHiAbIDhPe/81pv8aLAN2l6DNh8EJ6wKTrHtZRs83IIkUjWoNePvzHClBuK7/P5u&#10;gJoefhdV13bYcKatOdOY1fYBzfEsMuSg7YXYfYGOpd5Xn3k/9PmWfWBts1fsBNhWz9cJpfYIuN/s&#10;Q2m4RiXzItXz9ReRYnWO/c/3h5zFN7/6Wk4s+3DmGwWOGxt6onleMT+WLOvn2HcYEwk6ggj6zQHU&#10;draQu8hky5zwumwG+2wkUQkz1nWBeQQFsvcefvXV+ciRrksoBJpUXxkTrHAejzmDjznQNodcBl/6&#10;aZoAClZA67rmOsHHwWyw1GH41Ufw3uSawnMA+L33UQ2prCXW0G+E1qfUk+ncDuSt0G9YG/pYZycs&#10;v65Y5xW8cgWyFn7tPgNyQ2TAOV/1M0DN3lmszR1DyVMyyUgZTXbrCk3zoOTIKrnGbzGdei1TpTat&#10;iEAkp4PZu9eHVG5Ds7dRA9pDvVfByUDddp86eS6PzrAy3FOEHUVw44Y8Viz+VKCr8o5PinSfLW3i&#10;93jJNjkpTDr0yeG/WYHYgXBH25DNDLwmp4DYhKR9umEWV2oBbV5PUC4Okst2rXjtEQFGhNw85OgM&#10;kfaeiWeIxMOzTZr6IfcSdEDYjSTFHRB7Tx3c63P2fPGPCDWV0lT35oKmb9m3PO25nPR+by/vb6hO&#10;yXbNCRFsq4tCgNvbL7aKUGpdhZV6PbkhjMN8a+Uh7TgPbutBjUeO+queeqjUsLxR7CY8LQ/VpE8k&#10;+28B7/cerhZQ3yvkj3ypR41wK5s4y/roM+aokv30hhRnHrq9xHKDADwZ4wNTQDGoKXqNM0oYKUc4&#10;TJghRLDMkbVggo2EMIgJBgwiH6xVmCFkI1uUwWLBRFhAYO/hJgdnDJyzmCaL6eIwXS+YblfYy4Q7&#10;BManpjgx70MR59mH6SQCAG+mwLiAtbFwC/Yyy7wAEPwwb/i8P/B4LHjcH9HCJrxna0KArV9XPB4z&#10;Ho8Zy7pkgLfIsKK3GIXNnjseWBVrCsUvN8mnQmCSwbfXK/7yl1/x7//+b/j+yx9wna6wZPPBS3HI&#10;YYnA64rl4wPr5z0ZjUCHhAkLGCHdfVkWsBdcpgtu11u85x5gD8cMt87w7wbLj3v0fJRsNcR+zbZA&#10;AMFNF9x+/TN++V/+B+j2HTM5+OjfnZkOJloYpfVjwiAkMcHJmrwxFJVA2bAqixmRqsBIH/Privn+&#10;wHy/Y13XADwaqibled1CsPogyV2WNTMG2AdWgfcLyAi+/+EFf/j1D5gyE4Ygk4MgBhJWoaVl4uv9&#10;ugngqjyqIcWSJ4H3CpDbZZnGNZWGB3mzzR5kaqKsrGi8t6GRsGlYEiynxKgIFAUsUwsISctuoLyu&#10;tioHVKytOvAF1WFUedVrn2jNl9igUlKkZO2Zlg9hxWpQh3Sy4REKVlAbp7gmPCaHwFLNpE1rKxWs&#10;oaj1xaIovcUY4n29vWCKa4iSjBxShjgcFUMp/Rkdj0n19fq4TAFM2goqD73im23ljWVAxsqTleJA&#10;lGFXA/Y5gQOx/85Dl3q9SGWRlV4jpRDo2BgLC2C0VDc0usaajY2UiN2uRVVahTyN5NvPFaMeKjxY&#10;eI25KHHvTZkJiM+CSXtPXfRqlU721LfNma7sE6RpVPXAxcQCLYD5BB0pGhRUFELQk8RfJAyfc8FX&#10;BiREBFIy+3pEpUAmKg9byRLBLoA5ApWeaTz2ai09BBgVwht7oYOabfS1Pd/8vUZHN0ha0STN3tDW&#10;qHkIaWy4t0kBZkz0Tg6gkfE+Dq7OFblfavro1DfXO+kB8WRvrRwxisPfW1A7qGR6zeLmHjZ9wdB/&#10;Fw2pq+m+ng0fPVYX9O4HDazjepefugC+KHXaIUMTW5VPDWL3miqqGOxH/rJ74FLfF102FjRnAfyz&#10;AbnnQI/m64hOPRpnwIze0KoCEeg4j6I3uKrfP2mGRAEMVSEm7Zp/wqWjx1our6EHAKjV1pzTZAx4&#10;WfD5+Yn3jw8wE4hcvubWJIWdwPOaHNpDRpa0wd9tHVcICQnXYc9YooUMs4+9ko29BMDigSXUpcHa&#10;Jqisp4lwvV6iteuCz8871nWpGLIJ7JmmSySh+QzwV/dHlkDAASCyYl0Jzrpg9ZPCOYWrulhbDoaP&#10;+U7/z/A+AZcUemQb/PaXeYV4iTW7AVcD2TE4LCd6iqOv23MTOFKuUfMBqQukopTtHmdUg98bb+fB&#10;896cCaR9U2T8bLd5hb0MLhKusrw0ILnNukAF4IOOwd3uXoNtHPEoi2R7RnbIgwq0T5agFUgf63VW&#10;vV1tsSPZr16Tl1g4DtXW3NMGslGrJqoH1qkmFsHWxif7n5YirPWnF2UEXt273FsXXGYP88r/bsJn&#10;NXg/Ivge2dy2Curz5y0VIkllj5UGhs3JqrIftT1VD0fkiCFoNdVeP3A0uOvtJ1XgqnoWyr7LtVJe&#10;9sk3I0XvKEz1qM6B6i3LrdchsSaSeKQDdO9b11WaEbWmeuqIimW/+XnFukBbJkF0zSgDFYUc4tF7&#10;/VgB7k1Ruw9yQ87882XbHHmicXp2mraRVA2CSY7Cb0fNkrX21ORn6Nl4kjGnvdaESFnCmMx2RGSk&#10;iwHgCximWYf5e6yBiSyLxNwIiLqAxYOEAWL4yNQiAOI9vBgICy7ugst0gYjHxAvc5DBdJ0wvN7jb&#10;FWwMvBc4Y2Aie6FiYBgTGZ8cQF1yMZTI5GlxAuLvjzmwJ1bGsqzBQxx18ZC88j37yHYsGyzzWh0Q&#10;GvirC2Kp/LEL4Bd3aA4geQB2wvtgv2KWULyRAqiYCJYIJgMDqrBIBXAEuFbPuN9n/P7jJ37++Bk3&#10;bspMOUvAJIKJV9D9DbTMmFyAO73ysWPvgyxWyntdPeNiLJxxGcBIIDFZgnEO1tkIUlkY62BsYCST&#10;DWvCUhiSWJMsQGrf/C2VTFWHMRCZY5ivtkXRliYmvlkBQStPCWGiuHqPZZmx+gVEgut1wu36gmm6&#10;BrYMCYLbRwwt9b4AxRIbhrhuwssqNihpM02HZqpYWAoom5hb0oD5Ulm01AxeSo2BKnBZiuVQKsSS&#10;1Uy2HdLSv5Y5l/YEVhQWEVAKaT1gzOaALtJ+ym2BUf5DhHMDU5jcpLxj66JYUIcIttVLAodN6JzQ&#10;Ym8kAKdQWc3ij8zsFFicCtgeWFOzm1kVlQqMQQjBfn19xbfv32CdCwFuFIOdOEimw5/wWkxWa+gi&#10;shSieSKvAPhUZPvsKan87oUUy4vr6Xr8WHhfJoeSr96D11LYI7PWVehzLLY0QxyGonrAZ4umVGh4&#10;LoF1Oew3qhsoRq+lQQSRjc9quQbpWhFSkLCSkWamr4/2PWHtsXXBxk2x8BDzDMKfsP+1YHdac2XP&#10;QN3oozQ6ORBbhbhrRl81yFJDFkJRROQCOv9eUzULBXG1MJyY9nE9cM1A7J3pI7/Fo5DaowbzLIPv&#10;mWDSPUD3LGi3lzOyrcnQaRqakLR8/6mER4tWVdAWP0+WEdHSStsdngl3PnvNzhAyzvrH9yxK9rIC&#10;RsB02lNDWF6xwdL2HWcsdHJXj2I5t5tRkBmGmmN4bMHU8y8+km/vBR+O1+ro/Rr0bEuO2KCy7QJ3&#10;gLqTIPwB2LfHtj2rIt7rWb4C2g99u7WNBrbexUd71og1PyJeaZu0Z/dGGRnS9/xxd3/uOXVP/1mu&#10;NRSteEUDY+l7lmXB29s7fvz+E+wBcrYEuApHaI5LNg2K9WQgFXH/mTSxTlfBk8HehrPyW+8xiWQV&#10;ztEYziiJvBKAeJcILFERIA3yFcL4TK6X9P1OQGf63uDLH4B6DrLxWH8ExQFVpJ0YoqnVHorQo/CY&#10;DPYntZ1fVyzzHNj82YIxqGvGsD12CYp7bONnBnZnAq2H621XBkR1n6OZx3tnpxxnc4xqi71zUwZD&#10;cFT2FgM7jYYYNAI9R9eRcML+Y4+g2sks0zYe+Vzm8jkfyY+Vv3wC1j0XkJ/Lz2JhSJg+5Y8XkL+2&#10;fk3PQrnH6NaqW4V5bduKDR9CMts+kRhDe1NYzsPhTK7rm9tMZeAwzAXZeX62WR91fdNafR47d0Dp&#10;QWkDGCfFdDuEaEFjPSjpDZfPeJuPSMf7Z7egK42pSFPHZ/xePdsOS3rf28s/2/T6yr2hr16XY0vQ&#10;rB6JvZ7CLAj7uR97GHE7dOyB8XtWYCPw3hhq6vl+P7nFNY9rjqfB+9anuWWAjYD3M971PcbY3mt4&#10;hmUyYtQ/MxUfH2Stqrhjp9P8rOQHTjG4h4iwUACxOYHYFICHyVpYS5nta51FRD3DvxCY9pnBi+Db&#10;7JPUB5wZ2c4F4H/iCZfpgul6w+X2Ane7Ac5B1sAYtckOg4t/s7XBQid4q7MqyNSDiQAsLesagKdY&#10;VJIEhojC27NNg8++b9LxrkofI2jHAV0gS/R+05NlisBW+vnLvIQ/ywLzec9+/uleWGPgDGEyBhfj&#10;orohgkqew7VMfNXETp8feNzvePv5hnl+RGa9h7VBlXAB4SqMyX/gyg/cKHjCGyoWG4lpHPnneMwP&#10;+B8/YRfCShaP1YMlqDWsc7CTg5umANZbB2sScO9gnAMsMkvXkoGlEBSaeHq5YdG2F9mKB9muxMZr&#10;Ehp81RzFYtvYANalE5livgEq0Isy+E0m3H9rHKyZgnKAYuAvpWZiVX7GlG1X0nOUmDvGaLazr5gF&#10;xbOeFeGqgMGatZ6ZEqr43+wLmukMKJa+QNjH565uxjIbWEqRzDqciCUPrNrg5SPwRTZAR+0bJZV3&#10;bxkAZna+ENpaX9t99mTyAs7MfEixvyBqpby1SiHYayUmQgkrrvZh1VNnKaiWVqZiT/9eY2DdhMv1&#10;GtjttWdRLLJq9Ymo1Pus9CCpmPksvvbsT4M1XdXG2WBmwjDn61PkpWU/ZB/UI34tKoCUg5KKcFKS&#10;xzwQoC0boipc45rk2BiERjjsEclmY/VhD96qvML6y+B+Dokqz3h4PnwFHJazNwVdS26AK9Y9iWou&#10;ZIObaHl//pmqcSk/V7H+B7LcXIugrB1S+5suuJOnb5WpYwQ27xEeng3YcLQTMiVY3kc7pMjo14X6&#10;0EriS4DPOVLD2cbzGfCuB6Y94/k7UjoGQIg3H9vUWqyGdTHcvrbS081RDUyMFJ7a5uqI7X5k/7jh&#10;MtKZurOcDW3ewr61ZBl61OxxeQpI6eI4UqvwzgxAzny8Z63yvGWRdIHyvaDSUXN+CkCSHcCu441+&#10;9tqcfW6e3S8aCGv4eWkt+kBVEO3ZPSbfy1R8Vx7PQ0yru6eUrCvevQZ7GSEjQtX+Wn7iyuo1e2Lv&#10;3ssm2d5X/dxRrWaM/7EsC97e3/Hz5xu8F1hnYqYSsvd1ttAAQyKZSoyp6q9tzkshOXjPIFqDHWAe&#10;bDfgQvx7yCmz8MQA+UxymOcHYIKSzlmbyViBXFMsAlnVy/peBdJX3cdZCzBTrquIgmVhqmey7eY0&#10;QUCY5wW8+pIFENWORATDFH+Pg3NJOWhyxlz6+XpffeoJ3MEPzgzdjoiAozHlcHA+mIASUesmcQim&#10;F29xqYbpe/vUCLcZOR6A0A3klCbgbnN9T7KVj17vkWXJLkta/V9bn7eM98ykZ52dVeySmRniSy3P&#10;yvo1YUEZ2K8sa0uPqf2DNYN/y2be2sNqX3P9s+qhtqifDdROsD3QXsPK5fpZhTUIP6du2cuUyp+n&#10;7XjmqO7r5SoUpB4q54eqoPB6Te7bGe7lbI2stw+xAOrvEXs5pEeDuDP11d5A4bh3kE39cUZtUX5+&#10;O7BoVNo7e89Z8kPvdYysTtt7t9336/6krnH3rvW5guVL4P1oavJsI3FGXvzEK9s0PfWPpaHs5jg1&#10;eK8hoBqo63ZuwY4hHaSBQeowORcB0ujjHAFRzwKJftwEYHKhQCIbmAx2CuC9RKCVADgxgfnKgpUi&#10;Yyrheib5/AbkyTmL2+WK2/UF18sdl5dXXF6+BQB/Tt7zAby22iMq+iZaE8Jts8e02qDC22XF4o4O&#10;4ALlLVbLjVbvs59hKNKgWKZQKtNOAx3B+kxqNsnXrzzsHAu2dfWAEIxxQSmQi8qy+WbLHg6AjV99&#10;tI4JLHCOFMHEmk+s6BSwWyRmgBcCUwKFVqxe4H24H/lwjuAzxzUCZvh5BvAJD4vZh+81BJjJYbpc&#10;MV0lSks9iJbIvg9yV7FUyQMDiG+zj2Vrm5IA/LReKA6MrDXhd5C2L6iBOt1EUmTgJisT56LFQWTf&#10;WBckuc4yrI2hvQbBBoMKIxDRckRsCjkurzbYLUH5WQcAnUUFMlFZl5pRX7EiIhM9s7uzZFOt2czm&#10;j8Ce177jHNnPQdbIwjWwCZS1lWRtsQFJEsh1WfDx8YGZ5411yJnDpecx3QapVR7pKGHBbVNfFVwb&#10;xgrVE+/I8C6yL1QBvVVGANk89LMxN0N7/I+bfr1HlNeXitjHYwG9fcI+1vDckFQNnNHAL5kqiDEr&#10;eFRXX4qeuthix5gg29Auqdkl6boW267IMk+sM58UFtRkN0heu5mhotYtNR7hBYRURXrMmgj7+pQH&#10;wcyMZV3A3m/YE6LsffS1SWtWFOsqPUdb1gRXUnPKirII3nN8Bzo3QcrAN+wNtrwenVchxRfQxDA6&#10;gQ7So5ztUQZ40mWf1RJlwHsVBiai7PI4hq+3w8DYaJg4hFZgdMuceDqM8iSr7WxR/ezXts/FFtjb&#10;Gr8T4YDZgjxs19dEg/WjcK30iLGyyyprpeSTFNktuiynUXPaypnPBt719qfWMmX4fk6shXSmtn7K&#10;bZNeBpDUDMKUBdmh/Jx2swL2APejNXVkibL/vVo91r7/58DTM81aySug3XPXnHjvI4bf0b1/xiu7&#10;B9z3rbGoA/DrsHfqs2RbOxyqQ8hJT2C1J9HgDN8DJ4+shfL9A7oBtmfC+VKuzjDT6GDw06B0p/rD&#10;7X/LhkWnA6BTrZwURSKCZV1xvz/web+HPSsBf2sgIQWAPKoLxQMw8MZHkgRVeQWJ8FL2FuTzTDgQ&#10;vowpBBNt4xHUpYlkZiqbybAfmULIulxgTHltPSD7crlU1hMtoNXDFLJqS1kRusnlAFpnZ9zvD5Ax&#10;uExTs7+HemuaHGzyWBazHSQnoFLOAVRnBtdnzvMeM3xIZjwzrzu3uXZeD+0PhJ/wkOoNMrrnXdWz&#10;SPe5ObI7S33g3qC4BS9H7+XM/l0pqhvgPm8vSn6e868yk14UY75gH9434H3+44sXfiKaUVvXqpZB&#10;3UKu6ujm/pBsFBXVviBjgkAXXKaSnQVlK9zzsZcvDrLP7LVb4Lrs/dpa5mjYiorU1WeD18MaaoKK&#10;91nZ/7oB/jkS9J5K9pmcotbv/0weV38N8Slm/OjnPnONvmpzNiLWjIKI9/Ie6uu6tcnpEcPP9nnu&#10;a2cB7Xo4nSlSe5LaI0nDeIImm4mMgpG+tBhGDeFeInHfu1K7Tpeb72IAmzEmeEdTYGsTokyJbJYR&#10;OmtwuUwhmMhZuGkKADAkspctiCwWBszCYE9YOXoamy3rxdCE6+WK1+srrtc7LtdX3F6/4/b6B8wf&#10;HyDDufhJ7MgqNDEenO12nBSWydfJkwA+XjOfgLiSK5GHKWRwvQRLHxsDRosfWd+jrp5AKuY4JTUC&#10;wbigUkgBSd7H/ADnIvt9KSG0KiGbIi3WryuWx4z1sYRwXgEQCwZeGX4N4H4oojnaGFmVx6485/Kh&#10;nIKJQ7HrOYBvXgRCHpQ88IUhxsYAJxsO89WDzArnGOSosoMIwJKBEaNul8BHsMO5KTLjmyAdAYQ4&#10;23QghoSy9/DEJWCzMxXMIZ85UKuAEIm1mpUQUZ3h7ATnLpmNnTg+JoI0JY83NQ6qyVFe1WkooHsj&#10;k4ZgudkoVlVENgOsiMG/ZW1va13UDjeNx6Nky5x1XYIiACWIiFCY9ulZMFTseCQGNTML1mXtAvdn&#10;DsLeASHdJkTQeiNr4J4UaYdFhoCFiJZLFnuvNDnTNkGFVY3CgI8M76q4zHZXyeal2cmVHRFLGPQ9&#10;HjNWD3gRzMua989EZzfoe78GxUgIMKt9laUMGaJUnBTj12iLGyTLKJtZGUm5AxXEYwzBiFp71mYw&#10;IgPpBDWYSIPYikewkRDnUFrFCA+B28A0TeE5j4Nd79cc+maMKfMH0ZN/k2XrwoI1KkJQWUtJ56xv&#10;gkYz2z3cLc7nuxrq5mFpkORvVCm9Bj5nexTA3ChARysgoNQmLFKBTAEUDuB9Unwxh8FssAFYwyDO&#10;r9kWIAAmDCaGIYEYOWBLf43EsFdsngFMnw+nTEUkdVgtO3titSb3mb89kP+Q+QLpNkwmkhZ0iOTe&#10;79+z59hr8s+CNc8MT3rgTGsNUtQF26ZrT7pb3psephN6JMxMuJd+YO0Z2fpeltSZ+nn0TEjHLmGP&#10;rXUGKN4NV+0s7o11Srru9Ax8df45f8b66oi1td2DkkrVnN8zorVn9bCTymPZer4Mf95ZZt1edlgF&#10;yhzslaPcs2QduNufnQAbz/TC7VoLFjfUWB1KLJ+oIiSVwXjwZJ/nOZzpkQi1+hXzQliXFd6z9lUt&#10;a4KDVWAKkyWiaG0aAXMTyV1S+2Nr0Eviubiuq04qyuQNrX4KJDiL2/UFxhjM87IJVtZgpXMWtRKv&#10;Bs1FqapMM9CQ/HFSlniEyV1wvVxD7xzrHs7DgFQTOThrMnhPREGRyD4CSXXuhTw5oPsK5nEEKHX3&#10;5dH3iPaVHgxud6y42h/ePWe+kKdxXJMEKW9l41PxVxgkA89wOj9I3uwN8vU9WRrgHsrXXiu+RQRe&#10;kK1xE3GEJQzdtIc6ew/2RXnqPed6OJFMaq//ej8JGVxlnxuC7EBVs9eM4UQs69/nDYAtiHkb9SAg&#10;Ke9bX3Mo8pEOSB1ZxIwsj0bZk4pVomyVpDrD0vDvVO3QsOx7eSZVyCtJxbbvXT+9t7Wkn38GkB6t&#10;YT0o7b2er9YqWsk66nvKH96w33vr76iPGa3pZ1XCz1zLkcXi0ZBmW4uVKqZJyNqtIc7cG/eVN6tZ&#10;fNrva9QcnVkcz05ytofcUUMrg8agP0HphWJ8ZTqiopHU9C8wFiY35ZAir66btYGNDzIgCKwhXKYJ&#10;l2sI+5ym8H0CBlmKLBODZRXYxUPuHsssmL3HCg9xAVmn6JUPGDhjcL3ccLu94Hp9wfXlO27f/oD1&#10;939A/D36uxfAT9RUGHBNCEMBAKzRLDCAeYkSeAMwog1FsUGBBEa1cw7OuhxmW0HEihmybSZrzCGp&#10;FwyFsKTr7Qo32VQeZjAZRod8hC0/MM4tLBmszFjmBfNjxrqucFMBhj1LAHWiJQbzCuEVxhZgzgAw&#10;zEAsEkU4Bu8G64YCGnHHKzimy0sE51OoDaUCe4VfDeAkDhO4eENK+JNAambGmgJxXQi3ZUR/56qE&#10;N5FcLRXwn0D44Fe+UyAlwC75rXM74Avg3GoWkHnkYoUg2QvbZcsPLkCu2TIx0nNqYw5EAp1DsGf0&#10;+reF8Z3sfyAFVAz+4DYf6DnEEvHjNvkrJ//tWl1C0PrBGBgGXzIqECw5soQ4giuCGMKb2co2g/5p&#10;3fcOxxFon5+DzbFQfPkFe/ZjyrYGgBEBU45WDVkXINAmZ00yUKBDnzWLGwwQB4/U0MyarnIr2+RU&#10;BDlBS4hKe4b3HjAr1jUGRnOxRUlFmo0AdlhLSu6pLHp0YHPa850pLN/wmlVYs/JQtfFZ0ueFjdJ1&#10;bFiCptrL0pAgM8cjIG9s2X/y90KtH1HrXBWqEjMYrAuWWi6u3+Rtn4JiyRQWc/LYJ3iQUWo0sjBU&#10;VBI0RHG1EqUO6WNhUC8Y2dg4WDHFa18EJqpZGJwvcpbOR0mMMxMml4ZyqvgXwCprnlRMJy9LPdTi&#10;FGasCkzvQ9D2ui4hQNyvWGP49vKYMUertWWdwWvNaNqzfShNXt+24ZlaYiTRfxZoyvkOVKtl2g5e&#10;s+jb2kkHN21ZWlTZI/VAsyObnbbZJAJcUu5UP+MYwG/ZMlv7p2NLg2e98keg8cgTuM1VGNnPtJZv&#10;pSkwlQpKDyUb++IKgBD0B0Wj8NBeIO6efLrOYMFwmLNphKvXo9dpAfFH0uajQcfodXdX0sAwdpdR&#10;JoLhLgAAIABJREFUenBt9oC+I+JSB0cbMOrKu+rJvY8YgVo5t1XV0uk8g711NR4R7ihV9ppm9fnt&#10;c3ae6bghpUEAOVYJ9IGR/vcwA8ZKZVOYQC9RPYf3HkQMEQ/vFywzsK4enhMRI1VbSe3JMdg79FIb&#10;NRgzJIL6KQMoE1yUHaNmwmcgn33MPAMsDJij1z4It9sLbrcb7vdHyVpSNVALIuk6tRA4CijEwsHC&#10;1E1hzxdUKr/ENJFIVihnWqmdPTNWH86iyzTBZjWyA8RgnueQteYZxiKy8f2Y7Z2VKVTnfxAOz7XT&#10;LFn9vGxO1RGqsK3LtkO5UPdUzGQaEAy7yq2aNU1fJBF0FUSjIzwq54dDEzW+7+0oWfFcWWClnvic&#10;3XIVDpq95WsAO4HehYxUWPbJnkriv5P6VgfEVgG1mVDC8BuCEzXrLXjPC2t7SsqvoSZoSEONaPo/&#10;RqXIb0O+a+UqV0QL5nENkQZvJYCem2wA1EOIxoZQf357/zVvk1QYcxnE67l16uEINKylz5y97RmY&#10;FKJEHZXHjgJ0j8V9lKd0ZPd4BgAfDSJ7A5sjLHj7uhKWxV3QnVmG733PLqZXt5zJ2fjKP72aprWh&#10;OtPHNbzJzn79fA/3ZfB+L3BBNyFn/JX6jY0MAXn93/WD3T/Oai/+zewazXAOlQyqw3LpvZ5tnd8W&#10;wtTylLMtCSX/emsxL4G9m1if1loYF73MTQCinLO4TBPcdcIUC5uUQ4oYuGNMCESdV+C6rPhkj1kW&#10;8HSNViaXyMAOG+XkHF6uL7i9vOD2Etj3H9cb+OMRGZOcQcUCoCMzihMw5KzJgJnRDAk4sPdYUliL&#10;pDDTBKQURUIqFpGUBCbJNFXx1GMWJIAr+2QH/3VnJ9xuL3h9fcX14qKPc/JrltryIf2bCttWIsC+&#10;LDO8XzEZF4DeNO1OBzrHn2KUnyNFP3cCiCXbFSWQOU/YI7CfZgqQAJhKGpaQD174aaqevJcjUxQU&#10;hhUAQbxgFYFlF9eXqQE+YawMUHS+Z50CTrowkNophbnYdmw2KipKh8zK0RY2xcpEZxJQDLwxJHEt&#10;xhDgdc4bf2aUxDfgOQRMBSufKDmEr1jj6X0VdUu0E9Ky4MR+gMBaU+0TVfFqdIhqw94EVe9RB6YY&#10;a1QYVGAJi24ACGBZMT9mPD7vWFef5Yry//P2pmty40iW6DGA9CVCyq2ml7kz7/9K9wWmZ7q7qisr&#10;KxUR7iRgdn9gM4AAyVDl3Pw+fVJKER50OgiYHTtLvC/FukS6FPJ+3gfF4RDqYNrGw5V6zTUaL0pl&#10;9ZMZ6CioXNVQq2vUpLJsSSIGSKx6UwdPl8DTOCgxtMmU0zsqow68NjFgWlC8I4O8lCBxCCg54Fjv&#10;XUVOmXz8w5DLge0EG9cYYs4FOzVwSNZhnrOlVCiYi6w8/cwElKdblSxZggIl2tuI5GA2MsFOzRqb&#10;GWfCkkF3KOVCYaPFnyH6WaYysEJS9EZLKlOCptP7hiDmmZgKuND7orTrTSlFstcsQm5AKfLrJlBb&#10;GWWQMft71kOQ3JxRZN/re5n9QbkqyFOQVgrj1EqgdDWWwpBwvsx5uBcYhJe8/oRDyPrzueDx8cDj&#10;4wPvH+94PD/wfD7hotIBqJmdW4KABlTRrT+2ResxW/j72SZUYZI9fPJcAU9b+zWq/24ERo4K4KrR&#10;FsBlux2K6rP4rFGxbtgD3o6YeGfu7VlmdG+gelay22tGjuXUhaWecyaqNTUiqxyztXqZVXtA+PZz&#10;PVJyyAFjio5gqkM/9DMWFjgBkLVsczrR5O2Fmp212TgCvwrAQjvD+LF90nD4CHQVKq3d1GigOJo2&#10;FBvHumEi9TN3ldud5kv7X9MuuH/OMqcPIGiLKdUz0r6dyPazksrC0Ag1wFNRfjwfDzwfj8DIFQ8w&#10;wbKFc6RsP00FohEFYL0ExEoMuS/2QelnpFor161SVI0hqyfWDcn+BqWmqNiyAnjnMU0zXl5eYewE&#10;51xWAFEkI1DsE1nVDEYNUV3MRkv9GXsPOxVVeiIIePZgPx4mZnAVAQSdfCDmTNaG3neeMU8XLI81&#10;KhiCLclkSdW49TBPtMF3ZZlYA6E1q7sGTfcwk5ZVT9h6irdDdFHDKmnAbHV5m3p+CDANztEK2M9k&#10;pW021ujP2oqzcr/dCaPN35+sSyr0td0D2oDhetCWegRNKoFgoM6R5l60QGRh2ueg3MhUZy85kDb1&#10;PKyfqWSBU5H0JHvM1774nIF/FolvR4HFXtvoaBCcuvjVViErlQUplJ3PxkoHishXqtKSQYheSC0q&#10;W5TW2jVhA+1+m7Az5i1LPed1NMOlgtc0Z3OjUEiEPmWcs6nR9rJYhuc0lRWjs9X2hthJebCXE3pW&#10;BXqGgX9kU/k9ZCA5UvGgWHD22fhFpbLFa6kzdNrvd6psvk8SwHczRuhczseecqpkM0vBLxS+QnRc&#10;k/1h4P0ZxsJI5nLu9WQ8ilVsnLPvrxTXbTMjlZ9zneC9Z8mzv4gKO6hlslD1/ihZT9gA9gkA58Pk&#10;f45hhsYSptlkv/t5noKncfzdRo9zE9lJLAIYhvOC2RpcrIWlwJpwvlh75CuJgT3Xy4z77Yrr/Y7L&#10;ywvs9Qr3bsDJAkYUc5wBhoeLoF4Ag6KSYDK4zBNmazFfJlzmGY495o8JH48nHh9PLN4FdrsxMCgM&#10;aV59CJKdDAxs8eofQCLV0CgBrRynYzBFAYAStEtkwpQ5StTSNJvIwEBywK1Q6n4k2iosYHYxVDVY&#10;VDBNpeCKNjzkARBne5jAvEf0cI+gvAicT4GlUcUQryU85cmj24JgNkMfSAAw2DHYcFhHlORgamMk&#10;Ce8pscijJDoPUEgBWqI88quAjWIXwzlEspV6Fb/8+pkrz0NQDJiqIM6HPyW/8rC1pVAeaA9WqQvS&#10;YrtRGP3Bgz4sxKyxYIYHb8L+irQR0R7Iqaa3gPE1iNUyYlQwMqhi/wT5rskx9oZMBmiBIHwJ4GBg&#10;/5AOMkSxpdqW1/shaiF9nRrMYWPCghxwG9dTHZ5GnQeuNJiy6SYK614Nk3OUDOmRs2ztLjSLl5Qk&#10;2qjiDJHhxRzscIyNw79Y/JIebOvQ2wQ+G1TepsymCpU1ESgO4WpcYnAkjLl0kGpuGdI8Lu9TWv2B&#10;GNomioVWW8OQGEB8VmOk9xPQb4I3SV4bg1Otia9ZlAvehXU7TYJpniPrTFnIpIF6VAN4JT3XDC8o&#10;NUEVJkwlOjT5yZPyqQ3gQrK7MjHToGb/EGqAoAy0wp7hk3IpDtMMmXzGmcrLG5k1xRIyBDwXqy5r&#10;J0AEq1vho1xeZy2kZstEFvflcsHtegv/JnFoYm3IoLHhTApn7Iz7/QVuXfHxeODt/Rt+++03fPv9&#10;96ieqYfZGpzUYPm2WW0B/nEY6ZkC/kyhWwBV2sEnzzMGWx/87bDmHBumusb0Ykkpwc2QUsnVz9yb&#10;UYjWWTuVPUB9BFzo5++zoa97IPkWSO8MOqOC5TDcVdvCDexy9hjUo/VVh17WIal5tN68tM640LU4&#10;0Co89pUMZ+5rj3E/YOHUIAbRwIBmf9199rM/s762w8Da257o2LKjBQ/0eRCAiO2gfuTNOgID2rVr&#10;Wkue9O/arqddjwr4H+1JFTFiM4CST7KB271MJc9kr39VIkmTeaKIBXtzM21ZmfAsQwGcf3x84OP9&#10;I9pqMgAHkTkqZUXZ7iEOqksYBrPHui7RRnUL2iSCVLLVQa6JAB9JTYSeogC51hfxuf510RKEjMXl&#10;csU8X6J1n1We9pwzbaDAmzTs99E6ZJqmvB9kZaOubiOjvtThtPVOp0QO42AZpEiF0xyIa+x/D1lV&#10;et+JfUiuUcMEX2WsbPsQbUGY7BoLwNk+lwdrj0hBHz21h2wAcdlSz1sIv988o8+ipx1mIlXIAZqh&#10;femB2kDaUvfFZ4lqTL6169lY4UrdrrQVUwad82qosztSn5nv54GFSLbtS79zAuMb8D7nTUVSUnwN&#10;L0FVn9cNl7wGUAG3uWLcl9+1nW36rEntF5L7Y+oG5dLGE59zDlcNsOt7M9isUnAtJbJiJPxJ3cfX&#10;Z39/iNxxaFO1qAb1y3sxUZVuTMmxy0QhguoP6yWjbU7DvS0R3BVZNz5zKb8vq7YbMt/m97zv1s+M&#10;VqeNQN4R2PvZ8OrRGasHEK2ScXSOfwbwHgHV25ynM9cq2VIqrwnQxtJxT1XQKliOaq/2ms8MIs72&#10;Xd1as0SFoh4rSg50PyKk/OHg/Yg5dHST96bPNajeB9A3IBv2k8m37KHtJLshbWw2mfbnn506tfCb&#10;ZgingtRaG/zXDWGNNizpADJTsBSxEWy4Xi+w0xQaiWnKFi4msSBYQMzwV8JNJlz9inkVkGewd1iX&#10;BW65gKcJEos/Y0IA0OV6xfV+w+V+x3x7gbMzGBzsEyKLQyfQO+9AHAESsmHQYA3mecL9fsPryw33&#10;2w1EwOJWPJ4Lvv3+hr/97XcsyxqDCgMjY16naCXjN0nl7aS//Uz1lDazWongPMPAw60+e8FbMwVA&#10;wIeKmVLoKmer98hgkfz/yW+SeUVijAf7GxQGIBGMneJ1+gzahQtlTTiPDHsqE3cfPe1gsp0RKIBR&#10;TBZeauliBrNToBQziA1g1ZRagXMpEwEtQ1sBz3vPja79en61uplsJ+PaGzsMGUwuRNi7LnbFVQim&#10;fmAT6FgsDxJbJgw0FHAWT/DEQCp7iqjm1qD1Bi57g1Q+kpXEL70vcAEW0mcSgXAmhzBCyHBFbSEQ&#10;5ZHr6sLACsA0TUH2XwHhJdQUIl2211byLpU3+8bnUW1CvWKcYqWcG5lUdOecgPQSathDpZWiDFSn&#10;QgsVe0t22Hna4D75QLMPTb+XAgylIj1ITGUTkhZztOt9o9nPyxq2GbxPvkCJFZA82lk1Za1dHA0A&#10;jk3flOyYjAGMUcygGMoa13a2EvOoziyRAHTrvSU1v5TsIhqWZG5goxd/r3DJg1Si5vmjktGgGhAT&#10;rW+g/T2NQXa4Mgbtp1xyNjg3+2IkgvfBAil5bWZPecUO0iHoiX3kFUAKsZl5KRxCxCECJoJf1wDs&#10;p6aeKAaVx/OSKH7WAbyfUsB2ZPpbawMYcbniy+WCy/UasmUWh4+P9w0Ddst4wSn2c0sAOLKgOPM6&#10;fW/GzwXstf+vGbgtW/qzktU9r1M0VI7iuU05a4MO78nYd3svoK4H2B8FbLVNXGvVM7LoafcLbelz&#10;BhBtrQuPhj97Q5XPNIpnJdXlfWFTZ/c/c4okiQ5AdGLgcfaahmGnqGsl0dfZ8cXfs8hI9VhWlGLf&#10;Vmfk5dtfNyZL9TUIq0OM9wYJLXjfDtAyK3xHTVIDGkm+tn0CE3BPIxm1ZtC3z1tz1o2eo/TZmMFw&#10;6cwQrr9+CjWhAvBBG3bvJtxSxiQzaQgxSY3m/YK3b9/w7dvvWNcVLvaDq3O4zFZZGMXGP3otJ297&#10;vSek9ZezjDQBIdtIBsscTkG18ZrawPbMVaHakss7j+eyxIFByt2QKsyd2Vf2enm9eV+9Xto3g40d&#10;w6ymZgsr0k9CdEU/t8o6I9WFkmo0Ili7wJoJH+8f+OHra+k1ibag9sY7nPoDUWmHyRHsbAh8o2d+&#10;i5fWvYe2fOFmP6pYxhXxZuRD0wE2BoOxM/YhLZ1In3uymR9oqyGq+qwjdnPuUTtDicoKJNVNInXY&#10;NkshY6l/G6nKWPVaiT3PUQEL0Uz8WgHK0S4yWIRGvIe58sQXCQz90rckZr56XaC4A0TkqALKBwCn&#10;JpBVgDFYseSpGj4UQh4q5n1mTle9a/sJ0ID4YTqY3dZ2cTyAN1FtGepvDcqanGe4xYOyna2B6iEN&#10;9KGkrqLY5WbGN3dto/qWTZIbO22Ho+vjkYK1rQ2P6rQzlprtdad64/w51ye2HNWgfRJMvWf3a0yC&#10;MY0Vk+hnbxtiPspNOqr7Rv3GXgDv94QPHxIDaEy/HPnr/+Hg/d7C3ruxZw4EkSbc50ShdcYbeiSV&#10;qv23qBMC2Qfu91hc49RhVI2I9ic0ZIoHeJQ6igq7nKYpfJ218FKKvRDAaMMBxwzxHhcycBBcHWF6&#10;rDAo4YOOGc4zZiugycKQBCbifMHlesP1/oLr6ys+7Axen6EYk+JpbqhN1qYc3klxEHC/3/D6+oKX&#10;+zWqBQIg8vGx4D//86/4zz//BY+PJxwL5tmAvtxxcVe8vb9XTLvMXhbZbUmlCiwMB6YXj5WB5/OB&#10;5+OK22UqG0QEkCxRJrxTYo9OwR89geCpmBTlS50sVXJ4JFEMo5QMfHIDuOfQpZT3KYl1miR2kSJs&#10;JpCZQvCqmUDeZ/lquPeFhcrZK7qGKvRzEW6hqVjJoC27unegtH6pI+BBD9HGzLxivSFNUE0F0GBs&#10;qxX+3zSTfinWOihevlmKTGp9CDe2N1SpbfYm5V2/Vt2Io7C7E4OaSDHdsbXm6vnHZkoN6YaB8t/L&#10;oOCuqGAY+8dJO6nolDWilRdAAw7Rpg8gVbDpwrY4JUmh5KvPKDcq2s6oYW0bNRZIwHXIs2iaJzT+&#10;toQGTEVTMJaQSM2o2u7hlEOSP1Mw9ArAHguuSExpkyGjr7UtALV3dwLAhz+DGaTsoeqgpbKWW/ZC&#10;ua9l72Oh5F0UBpONzDWT1uLQo9hLJfZQDPCC2QZEKhDYe84KgUS6EWV3FdRM6focvPP5gJ1iMZ7u&#10;L3sfgAVLGbQQCcPyii0Cjn7CtYWanSIj35i4RpM/KXcb9CFD9BM2gv/If729q2XGnB8kYJhhdMQU&#10;OQvm9wDCFCSYn9mYYWNiTkRSaW2NT6jLqf4sUN2rHc80XS2AP/ra0bBvxLbe2ArR1s/8jMr1tNXJ&#10;Jz+/bQ28rX2JMAS19Oc3yojYWmvWYct7lzv6LM7J4xVzfI/k0Mn90taBZxu+PT/8vWs+eh73LJE2&#10;ZxuSDeV+E18xZYXUcL+1ODh4352xUy+oc7NfaDtAqsNXkz1eXQ+bE1ey/3eppsx7hKqn+0oUaSEv&#10;1DNdykpY5xx+//YNv/8ewPukWPXegyeJfYHJWU/J4q3qgTbnQM1M3LCYiWAEUaXKYPEVIcI01pDF&#10;/iH87Ofjgbe3b3lQFXKskC0LPfuadShaQV9A8dvtBmbGx8d7UKRWalne7MnaOqRWm8RspFT75AVi&#10;MJkJs5nx3/7pl0C6itk7kBoWFcinztuz5/fu12ifwE4eiWDH9zoSX2TntXcBycGQrpcZsyX8DOpi&#10;ZVWz9973FFTfYy+2N6jdG4xXA7UipiiBrhGsrwF8yf70Pq45F0F5QzXxJam+Q9/vo20ux38nbLwn&#10;0p7a+OynZ0gPyEb4k143olQDm7XFfRLJNti+TPL6Zy7t1gijOrKtNdMgsGR2FevErcKq1ENk9i1X&#10;jNG2LOnfE8a0tXTthaD3Bhetn31rM9fDElr2+2jNj0jSZ+xjjsDpNl+pJel8/3MnB/Y/+v6aTbh2&#10;xgcO6tEju72jMPA9PHfUA+ztm3u2l6PPdY9E9IeD9/q/dnpxthH4rLz1exhCowa0/1ARRjk1e4vx&#10;XBPU+vJTlj5OdorAgO0+YITkpaVBThODGJNEmqLvucnscWsF82xxsQY2TqRNDDnxkXmYCnNrDOZ5&#10;xuV6w+31C+6vX/HbfIF7PmFRrBgMCUCsLNGpmscaS8Eu5zpjnicYA1wvBj/88BUvL69YV8ZlugDM&#10;+Otff8WyLuDZQmCxrgLnViyRQZJ8GUESZaVce2srJnXF1EaxenG84kOA343FbA2+vFzLtF9KkGQC&#10;f4uMxcDQBEM2T8GBYBPh2Svw3GcGeNjswmcQACMHiAfAsBSm35zy2SOA5XwIn/JM8AJgoujPbvJB&#10;Q6waA22/oK4rBMEgBz8G1nfZFPMQSmjDfu4d/Gemvr1DwZiRvL8/sSxKDtT+7rEqyCFLqIcOWhra&#10;eh/XIUPFvkUa0BwUQ31l/Cy3gGkVYB2fydwUqsFCCiENypb6ENfArInBuhLtdDLrAjXor+8TNQD7&#10;CICHkmn2Aamm0MpyQChPSqom6RXIQqP9DRvf60xMakDqakKPqjbNewwZEwJ0M6Cqgavw+dnUqOn1&#10;RcquQbaAUhtE0wIc7ed0ZNGw599dVAFKTaHUIMyNjVVHitmC7jq8MzXMrb97W5R11zc4nAedwV8e&#10;QqGECQfWM/eZqRHYzoHTEWBj8RUDSzLwqj4To4G52MxIGa4kRpOLTb2NGSv5OpMdT5TapvXHPjWQ&#10;miEXLeYiqG/znksolrrpbBXw85EtjNgzno8PvL+/Z3/fPdnrEaNlu68afMajecQE2ffYpUMAf1Rk&#10;fpZdfwbY2A4yWYVdpYuwWW1YXNW4eU+tEqzlU+JTbPGj622vu0cO2WUtHgwBek3JaChwxM5vP4s9&#10;MHkvjPW4Nt+eB2VoPVClnuwNWh/VdhC117iN7sXR56PZ4aSJGANmVo8Ft+eB/4/0REdfPwqX3QPu&#10;+n7VJ/otURlKqvnPlnSdSqVpsHab2c/Cdy1ppA1O7ud07GWaaYsqqpR+lUe3oPt6259j1K/ymaxu&#10;xfvHB97fP8JLJn9kvWfYkmVTXmtvwFJbwuZMNTIwoOQ4Gpwnk6KusVxA7kNV2DcLxASC1N9/A7x3&#10;+Hg84Na1Uv8le8PWtlbvQ8yCaQrn9ro6VT+H+67tFeo6TSo1fgsgGaJMehMYTDTh9eW13Lc4DGbN&#10;+pD+fqfBytGAETQG9k5OQnOPk4npIhsm/vZhkmF2zWfwlTOZIRunBNVodC3wTg5LP3WfGnXCCNA8&#10;ixVtlR3aLpXKemdUwD1DhdNyrKV9qp1VSCtr8D4A9z7+PVd1DlVDER2wm9WojPMAZAscq8wjGfWO&#10;6pNtb3odddaGzcqhXUoPwN4SRJAtisv/x70g2hEnYp5pAPxewGjPzmZTM5NSbVOxrq3PHvUatB92&#10;O+q9zpI1PlM37K39PUJkj+ijz+6zRJDtNcjOdbW2XiVfUhP+zpJ9Rvf16Lp7wwnqKHJGhJiz+QCt&#10;Bd/evrQdTv9fBO8/K+3oTR62EwsME9/P/LyjZnEUvka0NwXu3+CjaUu9ULfTdGsMLvOM6+WKy2XG&#10;x3sIKp1MCNrJXuRUM8rSZsQicIsHxGGa5+AZSGETNYYwTxOu84yLXeEQ5JEBLJZgK2OLZcNsJ1wv&#10;N9xfvuD+5Ssutxd8fPsWmIipmLMSvNhTAZe5seGa5slinm1ke3s458Ec/YOtgV89LIWf9XK94H6J&#10;siixeHtf8PZths9AKKrNG2TGjabyusvrCsFLcV1WfNAH3ucJ649fwrXmAFMpQSMoIKPkws4UqFwY&#10;nl2w0JEUQOMCQzCyUyT6TEJCG0MsMOJiiGiEkQlg8vBgeCEwbLCAyFzU2me9qs84hTEWKxMWhhEO&#10;VkDEAKLXpbEKdFNebgcTRJ2ifiTrav8tDZN6G2MC5Pqbn2buKg/T6tok243KhtXUP8SqMpJM8JpX&#10;kk7qNK5HCfC1J2MrX9V/6AVSpgaSN7t7VnEkZcVoqt7J1KgK2fQzFBtnqISomGDZN0oBzNsGQf+M&#10;o70+rCGTi1NNHpHK35ibE1uyfQvpJj8NM1XgT6yR9ZcoqS0VLpX0gyo1cG+Un/sIXDwLAPZlksgh&#10;3CLtRL6VlfYLlp5X8d50f1QYJpZcWJ/SYcpK5/yrJcNh3zPKk543DJ6aaVdLTFuZrG6ci69weM0E&#10;3nsOjHwjFIO8o8VRDvWieqigREYsAmIBEcczhsDR0suaEqKUGN3JKzQpG9g5uHXF8/HAuq55cF4G&#10;L3TYUI2AvfK5SdUcnfFBPEt0SKqVnnXOnp3LXsDrUb31GdA0rzUGGJQHQYjqwmAtZqsw5JoJNWK9&#10;VHy23Tp01ED11JpnG6+9xuqIDTkaFBx5z38vs+csq3v/+3qggOwy8/QQpv/3tS3QP6pSGQW2dTsv&#10;7bE7aF5H9cLRIO0zA6M9sH3vGvZquN33/x2gGnUGGKSAp7Y7lwqw3Nk/Bs+QNA+6bLr/NnMEje3q&#10;0dAHDUClh2iKfJDtZRq1rSTLKKp8cPXgIgXIi0gISV8WLG6tCSvq0Ui4kXc+5F3F/LDeWTMCmbM1&#10;R9BT5/DN7J9BBMqApM8qB2PqwZY1BuvqsCy/Y1melX2PJi60SsKUVZO+xnsP51ZlnZPybKgiA7Q+&#10;/Cm7KA8dOr7pyU6FWbC4FfcY5KsVO8G7HEqFWVvhVECTSP69u79+esDUwR7SHEGKPQcNn8U2UHmr&#10;tmvB7rPg/JHSjCVkxfUWWZ0PQIdg5179UK3rpgP5zDB0j4DZB/C3Dg3p7xJgz3G9ah97iYQj8Sln&#10;grPVZFLcC2KmFoyyO1XPMGvrHHRxgd4+Xr8Pru5bBSQKhudyD7gfuUyU54F219GIvKd/JbVUr06i&#10;aJlTs+2pUWhth+iFoEND5nrKCspqfO3/RmWY1q9J0LHv6deULRHsDKmld/+2Z5S2Bz5/jo/Imp8h&#10;ufSVs/vDAk0i0pZRAJ0e6rV1ULBYqvMdCNR1lxhhva06/YgBv7+PlmctPR+fsVH9v+p5f7YoPnNh&#10;Z+VRe6yRnuRrb6FuX5M+JSc+vmbth1unlydWroXgcpkxz3N44DkACyHItVi4FJAkSP9BpjoUrJ2g&#10;/bytIcwz4Xa94H5x+JDktWzgWbA4D7LAbCYQCJYM5mnG9XrD7f6K60uwzknsRFgLIh8DRGL4a2R3&#10;W1P81i0BJAxhBw/Bslp8e/uGj48H/v63b/j3//1n/PqXv2GeCK+vV9xvN4AmkJcQ1CtbqZahOuay&#10;CrjIzBeT6SOig0jisCEVbxDA2ikyVymzeyn6nZkc1qWaRdET58jAhC+eigX+jHWvhbGAIQGJAyK7&#10;PwS0GjAIHgDHP7PEa4i5u+mQ1V7Qm4N0B4zQEGmRg1HlJd2u556CZk8u2U48NdO2PpSxq2wZBvwR&#10;bUZfmvGiw3YSqVswkDilJo+0VUctHy6FAw5DZ/qWYOhGOqHKHUAOSE7+eqkINECxIzkAcHqroYNW&#10;7TNuVJNWd4ctG794TefQJTX8kM5ws7CtyiGNxiJJ+atkr7viD1lkz9CvFZ9YEw/q1Pg5hypTvv6w&#10;AAAgAElEQVQUaiNzB1VsmroYwuY52n7+Y0D/bJGRC3DhKpBRDyL2GPJ7wFvLJOgWaQncEIa24YF6&#10;NvXzmocnQhBT1kZiREdaoCpGi1dra0/QNvDtewsxAHF9cBGBcLS80Uy6tJ7CnDDeSyiFBYXQsBYY&#10;EghIAlxvOdmcAZKC60w5IzgOk0rzw4BSOYVAXFZ3llF8PmkI9LaFu/5vjwl9xqLlDBunKMuo2zj1&#10;9vajQv0sqeGMTc12EipZTWGtVZY527rt+PX1lkanWMt7/7Y3wOgxgtrPdyzHPkd6OWJYnQHgjxhg&#10;n2kiDirmIfg82ke3w4C9YQt1j70zPqJH9XsVhqpqs7IOtgP/Vv10lr32GXBvVCt9Bnw/GmDIJz9l&#10;M1qXKpA2CEBpx77vfJ8pvQ9dAfi1Zd6YnDV6drtgJadBewKrSuBrlUuF4l+eguYpKnaFBUISbTkL&#10;QYmZsa4LlmWBW10BRlVYpRefz6fOCd8dCraKQ23jyQqQ1s+TNSb3N9o7XJ8bxhhcLhcYa/F8PrJ1&#10;nwbl9YOZ6gYyyJavGxAt+pNbExXRkoJuSy0X1Bzx/ZFi+Pt4bYbqLKocBhrIHuE9GJWPoINpSfn8&#10;SzdgfgTcJUJbzSkaYxJnVUCHtScVQsge6YdAn9ojzjB3e7kzmxqVzoJdfVvS7r/L/rDh6Jnu/l2u&#10;77hSWBT7SVQDnkSC9ByeSYnAfAH9oiVOtMlJxJAM8FPp5AnNtXJSlEoZ5Kh1pdn/SfE66lcFUmP2&#10;ui4ldFQxqmeSYwOpI5XeqK8p9b8ZkiVqEJ4qXKFVGrf/JcC+7Y96BIiEf6S/Z6YGkyBlB4chyWAE&#10;3hcrIHO6hxwpSio3hQ3Zc99C8Cy5qwd0HxFX9HWMBgI1KSn2W5639TTt5zLpv9dknmzDmz4vopxf&#10;kslAO7Xnmb3v7JCj/SyaGJ/d/uHsf38oeH+6nP8OC5qzk9Sex3wdLCcNa5e6idijn1F7Oku3yWpZ&#10;wRpQDV8SAV1mWEO4XC6Y5xnrc4FjxgzklG0DU7yZFeBECH68BKpsFIyJYDwTLvOE6zxhcQSXvNYZ&#10;8BJ+TcqTLtnnXO93vHz9ivfbDXhfAgCOGPYqyW+4BvyENTsiHihe8PHxgeW5gBl4vi9YP54QFwBt&#10;eAcLwWRNsPcxW+YTNYX6SCpTgnCaokYFTCVgJoShxHBQLh4dZAjGmuDRn0IzorcccQgPToUhq4c/&#10;MEFNKfoSiJtDbRjsPDwELCF8c/UGiwMWJ2AYWAWE5SBWas3Flfe2GgpR5TtIHQqIsjGJVOUz3swj&#10;oFD/Ww/0b9kxemhVfU3GZ2jzPdSEK0nNGaj+PjxHKEG0SoZV3QxlS4OOF2k7ye750iV7Emrrc9oQ&#10;YIp7pmdI9Gym6NfOrK1QJDOo2sKgfwjWzdqW8VOHqbWfW/bSV9ZC6BYSDTCgWHR5+DE4cFpGu5Yu&#10;1rkD5eezAn9To8csVWAlGaqvSbOv1FBAotJIFGCXmFo6V6NtzHVokV6/Iq33/3lGQLAsM/k699gP&#10;e2fPqDkqwXTSDfjRwHq26EEYFOboYioZH6xsS0Am29cYAliMAhxIz3bUPEgXwbzr91e9/1h4+ZhP&#10;EcJpfS1h1XJ5lAFIsdcRZYlG1ecmAhiKG4WYEoyUJNHpWedyD7ItWWTfO7fCuSjrN4E1VTMKt57S&#10;/YHQCGSXDRBz1Nh3cxrM1mNUA45nlYt7aqQ9e5Xee+udE+36CCqMAsIgDV3JVOd7ua7+Xtjf03E4&#10;iD5TUJ+R6H6PauIzTMFeEO7Ip3iv1j5qHj9Tz59lbmvGcvleDeSJImacGyRogHJPFSEdpiHt3pdi&#10;GSbNsLqWRI+b8bPsrSOgbO/e67OYmr/fhlNKCbQZvBay/7MCTRSLeUuQODi71A07E5C5OR8aoF5a&#10;Wap+O8xdW57NhqAALIqDX02WkWzdp9/vNhdla6VCUUVZbHTIcGRvpuE2RVC5rEfPjMfjicfjGfzu&#10;1RCZmKN3vOTcl9riiHZANtnaQ+aeiLM1aaq9mH0zEEA8TwjwWqGInNum67tUixgicFO3h/MVIS9H&#10;1eVGMcSTEo+lBuSrOkERq5IFZsh/M5HIVqxwpsmGfICk3jR6TbeZGZrUoJisVHsyl5pS+mB2B7jv&#10;7RFnczBGz0i1V9A+ZnLEpt0Dj7r1W1x32i5KNqoa4IzpFTX7BGnCXmvhFf8/ERqH+32DlLVq0vaZ&#10;kKw00US0uCZYse5ZcsBzUoPmLKQI3nvPZfDFEux0mCt1P0vIu0OqxaWz9lLAbksUa4Jz68yy+jW2&#10;3uHFMrPkGY7qgEJ9qsh0FVO+JlIW68P+8OQMOYJoy55vw5Fru7Cts0XPLmevfurZ37UkkZrohVMD&#10;uRY/6Fmj7NWKI/vNVjW9VVFIpfDugc/6d95YpaFbW45qHFbZDlur15JF4H3JtMs5EtQMjIR3cwLS&#10;7ymbJZyjVO0JErFQIXTvxziYV6r1fIaB39ZtPTvHswT1z+R8fDd4/49IuMdvXvAZaey2MdDhmS0Q&#10;1jtQ2+kIDZpODf6npp4aWWVbzFMzPGhYYmHlwhJwu1xwv93x/v7A4lZYP+EqtxhMZHPAaXgH4e+C&#10;XBKl0U221QRMBMwWuFjCZA3gGN6tYEyAsRAEix2WEp5LBjAz4fpyxdcff8THl694+3gDZM1e8Bz9&#10;3IP9gAVRAcOuV4L3t/AeIxDJzFjWBSRhQPHTTxZ+dVge7/DriufzA8uy4vl8QlIgbuNhyIeKCeVr&#10;rlhAZIMc1HGYpjP7PCWH0WzR+JHZMAyx1oI4WYmYED6jpDiMYD3E4YQAOMo78+SPIUw5Jd6vHrw6&#10;OPJYnYWHxeqB1QUVBOlpobGBFWqnwCQVAWCiJU69vkhK0JKkMNumeasCTClJYyPztNPktxvakcqk&#10;3VyDMsNUm6U+6PQ7qNzkqkKsHrRVjT5hY7GS/f+FAos3F5Syxedj8LKocNfGdSn2E0Wc2QfJmoGf&#10;ELr9ogqpZUgY8nSCWDh+o+kEQG2nubRl9GRGSl3I7EvstcegmnirTtiwgKMHYQoMpgak7AF61toS&#10;KJfsYsx2GJXtc5rmg9rnWjGoS+gp4NjDJ+Bfg5KxsdAFljGA91Cyujr8LHlSfs+5c/bMk8quqc5B&#10;6Fl0tMVmr/A4BQxmVlt8NihYnhFJuR4BvOPM7MshjWrNb1gyWVjRZySPmBvD4EQiCHu4KOPXnp+B&#10;gU0ZTCvzTMqsRqShHQVgoUx1qB7SiFcBV3G9KMlzNaSJRMeg8ljh3BrUbgG9z2FjdILRsVf3jAZ3&#10;e5/x2MO6FMs6JyIV/Ggs2npAwQj47XlD/iOAeD3YA5xTqjEWmCnmGAiaoPEeSNVjvQPA2Naor6SS&#10;U4Gzo6bwzF5xxnN+xPI/qocOwd5OvdpjBA3ZlJ+o7VsVU5tHQJ2AxsJubskvvXu7bw+ThTnY+lr3&#10;X7X53sjC5VgkGKFqeLT1/916ye4B8tIDm1oQrMxgN2C5hm0ySWNgIFtqQx023gzeY4PtvM8MxslO&#10;0W4Sag/p3EHZPo/ZEr757EcWc+k+pRpCNmcZbf2a26Y8gQHqHlQ2O2m/lxKuWgGvua4yMI0VX+4b&#10;SCrCTrDHVCNYXZtpYgKHWpXJQ6zPZy07xvv7Ax8fD7hljRlVJoRWeoEnByIDzz560kfABAJYwLOH&#10;9zUb1ajwdvYeFO1NU5/ISqmWYpvElxwiIaVRbfykjbG4Xq+4Xa+hxyQpvSSCrY93q2Lchx4pkajS&#10;cTfZ0s9SIjGBMjCaw29zYH05+4N3P+Whfejfppj3Fe15LECW4IXhVo/5OofrhSI6GBOVfKIiaxPr&#10;WapnkprasVrLkM6TfZ4UeDQY3w1g3FHgEDpsIzp3puypQUPdSBBqgGL1zAwDsqsti/JktNB6qIRm&#10;l82pXKeRQ+VO5f2uCVWqxNPgY/KvLyA61GCCID4w7jkO01I+RFIbJ5upFEqrVSesyDuizEMlZ3o1&#10;AD5kY/nRMpurmyhce9x3Qj/TPoWoRNX2pS3gKOprqJlM0eZsl81JuhcSv1VLJMC9YHLaZqZSmWXL&#10;FdNkOBlFkKWNTU3vjOEdq1GtlgxniURFcBl+6jXdUwEcDaV7mOMR4WI0ZNFHPhG6tsI9YtkxMaK5&#10;P2oNt2c4i7Yw7anb9UBe6q2IRFmhHfv7bxweWLr2U9oy7AyJpb1vPeu8/r3Stj90SlT42dypPwy8&#10;P2pePsv4qZtYnGJV7QJqoOEkqpW39x6sbdPRfkDoAnF11U+daTtUgWogDFznGff7HZfLGz6WB5Zl&#10;xXp1EexJVjlQXsOkwjoIxbK6lBazNbjMEyYbBg6OPch7GE5MjQDeGwTQ1U4W02RwuV7w8uULXr5+&#10;xcevf4F/CuL8oAozIhPljcQBjF4dFufgmHGJQwdmHwpFIdhpwmQs7GzBbx7OAc8HsPITj4VB1sBa&#10;oySvZpg3sG0uG3lKfGC9Z5DxyqMuhs5CWYBkr+9oT1T+IU8Hc9GQJ4ymFHBR6SDqkGeJEz8BxDPY&#10;MbwRrC4MAlYfBgD5NWMoIyzBzhNkspCVlfUDKeuQBNIq8glqi5NtAVl8qqsnY+ewGTWdo+T4bZGm&#10;bDYaQDkVMzFHV3nKNcVEBcZKJ7S4briSbzzpNdEpThXRJxcmxVImZQp0mt/Nc0wbsK8tm0VZL4lw&#10;hw2Y2A8ytMjRYO8mQFZGIMmOr3GDWNQDlvK6LBKGeo2Xv06MHzEHquFbDx1SZWxq+io1SfwQW6Z8&#10;Zsiwx+ocnPdFwg5EhlVq+PrDqVGhJPL97NPRM1QNXjZDGOwCsz3fwz22pi4426+v7FXUGtL3JrEv&#10;gjUaVQqbKoQw3zftPx7B9Qakr4Ch2CBba7NVHKvmJ30NOYZYVGzF/F6ZlSdl3DeY1HAuskQbhqQG&#10;74VCoxaGaahYIrUkNbCm0iPOVdOkQGShDch0tvZpCaHtczVsfodsHaO+tzQz2/2vPyw6y/Y/snMZ&#10;s1Lo0FomBxEi2NxNEZChyt5LBkX3OKi091yckSr3vv9MU/o9LOr9GvdcYzhihG3rWWyGi1XDgmKH&#10;0oKfe4CRDLCrnsJ1HPYrhwxR0R7dGCleOzkyinlOO4zYNHTP+SvGFIsvQcnHaBSGIlum1+azSOBB&#10;ZIqzGpZu72XJ6tkMG6gGVvO/94B71YiyFBuH7CUtgnVd8f4eSDXGGtyuN9xuN8wzMsmnkKREhfr1&#10;CAzSrCkZgim7wNtmWpfA6VLnlCozges1YRoNQMZS8k2SzWY7vDQmnDQmvR6VKEl1qulKb8t01TOG&#10;ZpBclLbBJvP9/R3vbx/wTrLFGaInPce8lsQ21C+aQUdIxfAsTM8C8KXaybDNZKRcI8R9OPncJwAx&#10;e3Bnb3ngdrvhl59/xo8//IhleeI//vPfsbgVl+sl+A97B7c6JGVfAujZeyzrinVdQQCmecJlvsBO&#10;U8hQU0SKlmjR2inM0wyK+T3pvVobXidzR2yoYT17LM8VX+6v4ayJhC4Rs9lPCtirWMlaaY8dFV2D&#10;XxxlW3wGwBmFWeaR1sg+Le2BHczijLqsl8+isYfulnsid2Pbpm411htLGf1trd1qM4RES+9LqlE0&#10;wbOxd2Q1IE3rPH8tMzwDzjG8d+BIBAygvcv+94F57+Ccr2vyykZ2m5XR2gKz1DkvW4Yzuj7u0lWV&#10;F3lsOVrLvi3YGcwrgp1o3ETZxI6yFc7UIrXyBWPgHvXfV5adoDwcTFfX2uq0GWfVQG4X+0NlPUTb&#10;o3XXvmdUQ/aUdoeKzsNaajuz36txt7jIGaKKClBWGWa8k70w2ruS1bCu+Ube9F1lj1o/GO43m3Tm&#10;Q1LM3j1oFRc6u62UYn1KSH2PtwSVz+INfxh4/73emLsfrvTB8/60A5vgvRHjaCSpOWJj7S7m7oE8&#10;TqU2hqIljsDYwGK4v7xgcSs8C1bnsK5rAE5oBtkQ0mc6MsWNV7YxmMjgehFcZgvCAmYHJgfDPk6P&#10;Y+EWqSXzNGGeQvDt5XbF/csXTLcrnss3dYCJaoY4sltj0e88Hs8Vj+eKy/UKO1EEgcIB59gBvvg2&#10;LotgWT1WMVjZgswEYx08140JYT8Uox7GoPjA+WDBYMnWXtslDagUeEQVIStt9F6UhUMqXDkwckC1&#10;jDg3AtDNHUd5ncB5gZsEFhy98hkQH0Nvp3BbJws7z2BjFEO2MMELSL+dflb4fXfTgGoIsPGz0/5v&#10;7SbWC1oZBdLUnxGPQ26k2KHADBLbQRVoUGRV6G+A0UsQqqDl7ia9v8n2HuvNnlCp6VpBfivLP2LN&#10;ngV36oGMfv2ttU5v8m6gA8lk897KQApCVTEF1HZNR2dB785uGbPKIkqxgXKzFwHW7WFefGDT9YpQ&#10;yXjA/to8Yhr8I+dbxexQxSJRbW82srwYMSN6DP0+C2ErgdTPrwbK97zye1783QAxQg6Wq5molAfP&#10;JoUgq/DsJG8PTVjxobXGYpooh4m317e6Fev6DMwmoJKiZsWWei/te+99Pm3uRju4yMF2kfHYkxmf&#10;kUf2h6Hohvzt2e3sBa5uPTl7HuHUISLg8Ofsfd1ek7DH4NYNgN7jRAVUU16L6A6jNNjbeo/vDcb2&#10;/j+9/l4t2csb2Lxm3t/UAJ32iZmfVW/sgTt9kgvqZp8KIFvHy/aSXGTD/C5viQ4BqQJWSH2GKfD6&#10;jBf8pgakptHu95tbhUFVbzQ1oOj8lsAoZiIYNRyXTUq3VOHs/aZbqqGlVqyZThGXVJyabaAD5yGN&#10;bQ6hH3AZXUt07gqU5Rh7hlsdno8nHo8HpmnGZCbwRVm+KS5G1IWW579zHzdTBak/JVED1rTdVwNX&#10;KSSWiuSFYlvGA/sQ0TUzil1Fsb7gCjyz1tb2SMmyJf281AhVIL4CGpXgcw94TYrqwBQP78E5h7e3&#10;d3x8fEQ7EqvU24HkxfBwzlV+9IWwILsDUzvZ/PfOuTyg1/1D2/9AKR8kXoe1YYB1vVzx9etX/PLL&#10;n0KQ+7LgsTxwvV5gJ5Nr/1w5RkY+C8f3EM7taZ4wWauAe3TO5PRzTWW9EHytTQ69DbaIheRmp5A/&#10;xhJs7+7zDS/3VxBRAGC9h0yKCaqsgoCxCq067/v+U8Pz5rNAfo8QubWkQuVpPiRWVpDr/lm+p6w9&#10;qhP+kZyUsySCvQHwdgAoJbMBZZ/KWQhKJZ5yEoI6qey93jOcS4GzCbwX9eewtn20WGxr/3Zdj9bD&#10;iEAHIL9uz+qlj1UhugCoNakY94StivsMMa/yolA2shKdBOo+sJCpTAt4JgsrRDVXUl40YecJ07Im&#10;7AM5vNYoxQbVbhutVWuvZut54Y/q0xHRRdeKR8HLe8/QHlGjftY/l5txVGPu1Vpdn/d03rT1/EB1&#10;mPqzo2s9VCju7J+ldqDOfov+Gt7do7ZZMMcK6MPqHIDsHROncIg/BLzvTY4+M8HoNylUMe+3ktra&#10;f6pO8D3HmNybgO2xsnofYvh6/10HUgmYCCDF5XLB6+sLHssTyxoBfO/hvI+hlmqS2JEFpUMqWZcY&#10;MpjZ4nqxsBQkh4usIOdw9RzB+1KMGrK4zBfM8wXz9Yrr6yum+x0fvxsQuyj3TOGqlMvnAOoD6+Lx&#10;+HjicX0Gps40hY05hno55+CWFatb4bzH8+mxskDsBZhCeCuBYKz2MVZhYR2G6BaUEMVwCb54xpjK&#10;p03LiqmfogoGRxmqCz75MZSKfQTSo7QzHfhhygsw15JlYQ7y0ZWxgjHPDGMiEzt5MEa2iJlmmOkC&#10;sjaERCYJavxaESr2LqYwdmoAX4Oh54ds7SY+AvCPCso+C6DzLGimRafTq+WOVOnFBQPJ/zCLlYY+&#10;4OMwpSNQXertmMqBhspma/saIx9cop7k6qT8anilLQNftpfXWwtJ7QOFq3dCbXf3WdTT8MLULvdu&#10;m2eBzO7IrDSu9+vEAjcUMips9PFOYWS9j23Pd3GvED4T3rlXePeYSun7Evg8ajg2TCK157XAelsg&#10;9grMXnGqGfW9M7zvmd6AZ5SszTizobLnPRGIOA+cU4aIdx7Lc9mo6ySGtNsILLTMXmMCnZLZDQrt&#10;BPbQEDROoJyWTXv24AQmTFOxbNDBSBKaNu8ZkxrC7K0xfR9HPovtgGxvQNqrJ46YM+0DUV/X50kZ&#10;I/b9UdBy732157guglllK0CkqzCiBtBL97IH3PdYO/Id4ER1vms0eGQxpCxbpDqYoAA/2dgfJODx&#10;M43Z0XpJ75olgRJQ91YKiUHRvI3Z2wOb/8l+vs2qo0L+qFj127ntYTO5DRqsAfP6vCv2d+X+0O45&#10;qq0HWPmSJ7K+ZFUeaksNvQwo1muKRKBVnpkcokCeZGsFQ11FiR6I67DPrKSDAjwgzaA7rrMcnq7z&#10;k0ywoODAUJ6moAKe5wuMMbher5imGcaaih1SrJYp+zIXEFhD26qGSQA/K4Ymgld5sDrRa4NKIHkC&#10;yynZzhSrwQTeiwikHbglxjykztZRZ1f6eVVArLpH4fuN8iRAAZ6ilWgKotf1bI8Yk/Ylm1ihxsT7&#10;Gvqjj493PB6PoNzNdB2TyVPFlsMXO5qmluGGjazBk3TWJ1sPa003AygTb1AsOIwhTJMFEP29k+dw&#10;DKr98voVl9sVdjIxlFbKAL5SjkarVQl2NsbYKkQ3reA0oEhWOppp2yro8znuWWXSBIsgY0PWlyGL&#10;23yFNTYqpbnqJbajyz6zuQYoUCyRUJS7MjhTRkrm8+d4x35OE53OgHWdwdpebbxHXuyp746CbisC&#10;1WBf3wuBP8ZVtix0UWbz6XNKa5g3Xwc1XBX13AXMxCemvY9WvN7l4RY3obXt86eZ81uFKimFVU0F&#10;az3A9+5Jfd+wIepVHvnUr117AH5bq+V9gUwB8ClaoKYKnMpZlYB+9mUgZ2IGHOIem+16SNmLSgqx&#10;pjzA0zUeYDaWPyU/iXZJTGcVpz1CU7+O79vi1Gpl7PrPn6nx9uws90Dvdj8bDZh6318RwjrYSR7q&#10;NOSpEb56plfQWFQhhHWEPhsFkGLxA5XR3kgRcAb73eunaqtSGoD2VFmC92zXPzP4/C7w/iiY4Xum&#10;SuNpRE/WVX+99mDck+uMNvlxQzhmNZVCorUE2Qdj2p8V2Jihybu7O74sC37/9i0fMKEg8ZhAMLOp&#10;krNIhRWmICQTpb1ChHkyuM0TZiIY8RD2WL2PQwEJRakJRWsALmZcbzc873dcvrxienkF2wn8fMKK&#10;4vso255c/DLBLYz16bA+Fvh5hpkmGCEYJnh2+Ph44PF84GNZsK4ejgmYJxhEf8PIvDTGoPbkHt/P&#10;OoQmBlWkRsNQ9OpMPvzlXlkyJaRQsUOMMWAKjPvsL5mtEVI1Xw4sqMI8y20RnRwEJQBKCN4xVnJR&#10;Lh0KgwDcX2CmG2BneGPDICMD9wwjBOF4wKseKqsNIsPcpM9GWRBUTWsHhNDPRft9PQbwXpGZQkRq&#10;+TG6bBHCtrDYbNxqwFHKa1LBcbRlvIlEP1J0Q2XKJuqHIHZ46TErWd9K6iIZLScxNqyUQmZa77b+&#10;nncENqTGvc/up00Ri8rvnxoLesV0oM5BJVTJcvWgYeh53QKrwEYpAkrMl2CHMmLKb64nNoZiJLJL&#10;JFswbQNna9XVEatiZP0y8sI+W0yNJvl7A+TRMzdSE4x8UfcKJ11g9gaj4yaqDEPFl/WlJZBIA2Vb&#10;wPsks0xqoDT8FMW+bhudBJikALERCUB0UOBmQCuZMZXvCQtYfFS42RK2RaRCnaUGTTpN6ljSPm7a&#10;t3vFdg/+LCOjBtZrFsn35hS1gNAZsOGzYbt1E1vCIyt5Po6t3WgnPLMLWnT2PZH6hUQPh9Xwsw1y&#10;2/jO5Neqwct8H6QMvnJIVs1DKIymT7EWkbMh2mYnDKukX1crVJZjM8YsjSRYny3boXe7d5aGt0ir&#10;CzucNiBctxHWvxNU4LrKQkHPLkxZTWoJPTc/Qz/HuiYhPcRWikroz1kRCrRXfwQQRNfLiaxjqGa/&#10;o8j8AyO6Vc+RGr5THf5KZpMlA1DcS6kaiKU/Z7se4Wz6YmzIXLLGYL7MhQBjLKZpAgwpT3DUOSUC&#10;JOdmXYfncx6mfhcRRC+1g1FrJ+/UjQ1DCbVO4bI+ql2ZJbPpwzMk1RAqERLKwiuB5aTY5ax6AY6N&#10;tuEUOq/rHZTzIeXtJHLCAQO+rYGQbXNWPB8PPB/PaPc5lc8vsv/R5szEXi8x0Fvmtd6jS39S6nT9&#10;NbqPVFOYbg8uwnh8fODPf/4zlueK++2O+XrBfJ3BxHG9cQT3bGb5p3FaOv9T7gxJAvU5rxEb64Vi&#10;lyYNiEaNTS3BWs7qRiIoIpjBbb7i5faCdVlyT0YbtmX0Nj+wKEu7DUk7TOgz8c/WgW0desYZoAFC&#10;ds9kkWOf+KPrPQK39sItO+XO8HvHw+cTtQ9qfpgoi6y07yZVFXfqiexh7znnf6RQTO8ZqwuqjUDo&#10;4DLwU8B4bZFT+r4eAL85p2Vr+3FkjTlcG8UXtvLDp0/e294wx3sPJsY0TWowadV77hNV0nlj8j6s&#10;fOaRhtm1xasOsk04V68GL+eoGV63xuq2yrkdUttOjXJU8x8pPUef45GVYu91Rv14q8jey2nq9cKB&#10;EEuVsnDvOe1hqeNc0W0frq+3qFZb+1n1nBhVgre4+cn1/tlA8f2BIn3qM/8sgP9d4P33vKmzrK6j&#10;hV4fTn3foE2TTJSBpDMM+x5TbvwAtz8fXa/L7UaQQndCASME3G4XfPGvWL0LCeUicD54O4NC+KwR&#10;KhuwCezTPElsvO2sIVznCbfJ4mIYj/hArF6wOIFJk9FYGNtpwuV6xfXlBdfXV9y+foW93eHXDxix&#10;weqFYiCsKaAeRW9GZsB5xrp6rIuDBUE4hBcty4KP9wfePh54uBUsBkwWBiaGM4X34lngnM9hcwIa&#10;hlsNgXyFDJZCWyeXh2ZK4q/8/qOUVVZfSrEE3if/yaw6oByKuJmqEsVAWQb7NQYkhnuxOp8L1dAI&#10;hvtgpxmYrxAzhWuKRS2JyY1YWUAcJcNyyEToFXMVe7DDDrLWVsywBMiPnoN9iRR1pKD+BPoAACAA&#10;SURBVOpawjcCpXthOzVMTRuvVzWdlSNbCIOe73fNhjWn5K79Tb8D5kstTR75J7f2PiPZmZYl1/ug&#10;dF8nDxsbmXV7HyVahRT5YuczHPQBFZOI0NxPyl7cSRKuvXxZMaOZOQ+4skIpqYqiZyklVpyhECrN&#10;ZnOf9b3WVhhni6qW1bbx/NxpWkbe9Hv7V2+9tX/WVjE9JtSIXaEL3nagMU1TZSPzWYbExps+FffM&#10;MIYxyaTAQ1Z+2hLsyTic0cwCQ14Fhan74dMaLnZmeiDThs+3zKcCJkl+nSSXDyBIClYWNZwL/vns&#10;PYQF1gb57miPbdfGZ9k9nw097TfJsnlGzzQen63zjnz4R681Kuhbu8F0FqUB/P492yID1XokHSys&#10;LDBEB2JvzyjSrBoF7BJoq/BpLE0E29wFLTNm1Gx0IgOTeEJSn3m1P01HYSRbW7kem1QGzKHNfiSl&#10;OTOGM8Cq73X7rI2GhL06IDXhaAbx26Y33Yda7yZo2FbSTkpGdUWt3utaUBkDk8JFSanRNuCryYNw&#10;PZHJ952oqiVy8ykCG3NCMjM+fU1iKpIogEG24JRwbRcgKsNJEAggiumf2IqR/1EGQxqgNYBIBFTT&#10;3xoTlKAo4LhmwmW7SErqq63yi6uhQxO+SAyJDXmqiYmKj26Vz6IsGjgNU3UUMde+9yy1DQo1hKPq&#10;wapqhtB75LMg5yhFxZ8BrA1s0MA8RbBsDFOFmAnZV7hl244YqJvOZOccns9nsEqNtSwpFSKglbo2&#10;n2vJgm4ExunBa7K2MIbLIDrus62lXCFYpM+ecy/gnIMnj7/++lc8Ph74+Zdf8Mv8S/Cgj8pl9jrP&#10;IZKqov2Nj4ryNNSntJ6rWpiyAmB7HtZ1SiC5ebjYW+VBlyks3PXisC4OH2/vuN0v1eCsWK6OFfx9&#10;D+oWKao/97Nn6159cHjGNiztUc/X66PO5qaMapgje4teLVxsr867I3we1GzB+9rSkVVAbY/clMJn&#10;HQfgPmdACMU1x8VGN4OMsgEUtRpnT8XALF3L5x7pQE5YMmkiiyhMqBo8o5yrvfqkZyPYkjj2Atl7&#10;yndtGU2aoZBBdwBUhm8USa35e2LNYK3dqIE1aN/2bXlwiRhujZq8kD7TowHUXj7EqKZt+4+zobZ7&#10;g6yjIOnR87j3zPYUQPr+5J4z1kKCgV1yC8ie6CmO+uJSVY+U/6I5fUMb0VHP0Ruc9j+rUa6Sqqy7&#10;w5vjgcCIDPaHg/dHk8+jQ+poEbWL9HvYZ9XPGFhUnAXkWoZOjwlaftT+w94ebsECIoD41+sMlhtW&#10;7/D2/oD3jGV1sCax8w1ADsQEI0FyGYrCBGgg++gHMIxgCbhOBldjYFfG4h1W57B4j8nGzTBKXY2x&#10;ISDuMuNyv+PLjz/h5YeveP/4OyyjyEQhmb1kjM1WOiAD5zkEEjmHyVoIM5bnio+PJ97fH3g8F6zB&#10;YBKADY2StfH1KIQIQTJjQlBLyUaDnI1MDlL1dLkxgKm8mMMghGMRbIpdRzoEFAAaJvZx64+S19R8&#10;l8BTJb3zHm5dAPfENFmIpRI2G4cGnj2IGfM0wc4XkJ1q5lIq+ImqrStEqVn0yNnSAb4lGhOlBnjk&#10;y9ke1Ou6ZvDeKhBlLFkMTqhH3ocFYBg8W/GQMPEQZ5FDu5e2C9svOEk1J83XVI03nQYy66/t+Uyj&#10;al57B0MvaLQ3MOzV7jQgt2jWwpnwKFEsv8LgNQ0Qc5QZUgZlWwDfhAZSk7yS7QqggtG23oJBOmmb&#10;wqGwLFjJyUdM+aNGoefv3j4XI1ua0ZrYA+o1GH80SBAl/907x/qs5rEsenRej+7dkaXcyJdds2LR&#10;Bl0J4Cn4h9KQ9SOVVVhVrEv/jA7gyRYorIC1aJmzUSBA4LyD8y5+vfkcC+wg2PXMuiRqWYYjdhth&#10;r3b+R7zUz7BEhjZpR8y+dghc2dGZzMw6ZDqRbNRE9YZJDbDd3DrRNixSDRe3ISh6X9cAu6ByhSVs&#10;BrGi1ruo1yre4VI1SYo818lX6Q2x+zVqpiAYGp5h/caFuoOpEYWyN8AqloWcVaLb4cvmnZV7pgfg&#10;1QCDqnFJ/rhFgen6s6Jj/9L0SoEJKDv3lioLmnRxRaRWLG3quToFdWBisUWwGhTBEdMox7qfi/Zx&#10;j2okAizZ8LpKGZJswsymfqhrEq4sxeI9EgZ8Aq8RCSvI9hCUgndR/ApT7b5hgrcoeaWeKA+JSPDe&#10;D6AZsv1CAGECoBb+3YVvMepnAtHezFfKLc62n1QxM7V6pBpo52yx8MvGAbe1FtYC02xwvcy4XOZg&#10;gxMZ/cneB1wPmOv1abLXM+Ln49YVSwTvNQEr9SdpYF2sPpSlmyLXMAfrmFSra9AFyg5kmorSeDOw&#10;J8V6jevRwoKNV4CO4Pl4hnv6m8HqFthpUgG30RJKijov3ftknQc1wMuqEt27SQuIbtdrUs8Fm1Ot&#10;fBC1rxpcpivmaQZ7j//5P/97sy3uZcYcn4Ht2bpnPziqA/dsK/YsUjRj4bTtw0DtPFTQDurMmizX&#10;LHNqvi7nJlD36Kh+9o5//+EgJAWwxkY9e8xzYZ0zimVOqj3ZcxwUKXVoIq+lfYT1cyJ1nSAYBK1T&#10;NQjfMr9lN6tA0MuzqGuJ+jrq66lrK5WbNTjCRyBue/63CpGzSkuiTpaaCZ7lZdhGiultcp1vsoIt&#10;Zlokh4aUu9XtldXgPboZQKkkkmIb2KqzR8S9vayjERFrZF9KJzzsjwD/M6D9EUGot3/07JRE99l6&#10;fzqq8Q9IaYd+/2ogRZ0MVA2qf8/wdEyQwuA8qh1YzmDRI8uxkd3Y/y/g/ZH0egQSHC2g72kyzxyM&#10;Y6brgeSrWaTbQN3962qnZsnuJ4GUszXgecLr/Qb2jOfisK4exjKYBB4h0HWaLKxEe5xoOp82+cRO&#10;9QIsTrA8FsCtsLzCuODbttoJizGYDGUWYbbgiGGR03XG/YdX3L9+xeOvV9DCMJQOGs5eccZoloTA&#10;u3Ddy+pg7QT2Dh/LgvfHgvePBasXeIls+wgJlsZBGmDFZJZRHXSGKim8diAgdeCpTcgL2Hl452Ij&#10;E1hTLF4R2kLzImAISeWBGhQLDqvzMFZCgMo0hSbG+8DsSwd7PJDZM9g7iHdgE0BGQzbe5yT5LWqG&#10;UrQbAL56rdwUVN7jUoEHokBgk4EAzowoURLlIkdFZvUkZqkxBhyn1ZqBr73behtNLySmtpSSLfiR&#10;fXalX8TV3PIiKUyS5YY9lRxmy6Yag5XbaoVkl1FDwtG/DZlZBsEuaNE9BAglUI4Qg40aELN8epsK&#10;eAu+1pNkUo1vtqAFas9wqoHKkbxWVEOt14aWn5fvGykbpAJd2nBDrppQ1AzrVFxLAWgLm8+gDtlM&#10;RTpHwIGyogVClVfznnqrBdBbD3X99vT6HzHtW2liew71siOqJgiDELSmgNEN0tH5tifN1sqaEeP+&#10;6MzfDjqKrJ9MsalI32ONKQtVY5xUNjHZAYjTACllu/QUHvV1chzw9JV0aTA5TVMMs/MlsE8Ey/OJ&#10;5blUa2SPKdEjHoy9MXtzSxrWGLUoqWerte9d+VkVwMgL9WD+twXsGtxOr/N2D0uD767tYSOLr9+2&#10;aRja7fhUaiBfXQNDq4DqkDfKuq7SUBKKV6tRYZ2Crd9sNSQCARSIFiCJTHvtD4084A8AaC+kkLZ/&#10;jt+Xasr+0CEq+qAZ/+2+xhpmrPZyQ6jqBh0ImK4ledtW52EKqyOCxAByY6jKDhANrqufr9nSxYcb&#10;dR2Q64hRHGP9uVezlmSB0Tw/SZnpuQ4f5EZ9UFnnqPzSzEgHxVIjDQ5KLpP2W077XnwbWWFRhebC&#10;5BKwlCIxgDV6CTtTmJ5G5atodmiyQWIvjW2Ez6+jmaC5DqVii8a+eJ/rTIce4yyxtXUoNUuxm8ge&#10;6HEwsK4rlqWEkicFDoEicL9ijQShmnVJmZXvEnifgbgyNAokHVsN++tHpPb3L+D9jGmaME0Gl4vF&#10;/X7D65dX/PDlFV9eX3Gd59gjcbR/CBMTDThRBKtMClsVQJzH4/nE+8cDz+cS67iiDmNPYAn3cFkW&#10;rOsafNyV1U2uLQgby4G8ThCHUVL6FEmBwKIPl6S4DH1I1SNUQCljWResv/2Gv/32m56PRZuhxCqO&#10;ygpd16nA3fQYJSVeDoZXZ+w0zbjdLgARHh8PPJclWqvJpg4Sxa4lWBBZWDNjnme83q9RtYKK8JGt&#10;S9o+U9V1Z8iJvYH9CIM4o5Q+Y2tXPp6ewlqTkQTf65nQZR1XOzWgzThzxyW1EjaHAe8BXtzYzx0M&#10;Tap8NapJUGGww2q9hSezWIeV3KM0AE0DMOd9VpBw6uebgWBNImpU10KVhWTZ8yUzy8ugVLqZFfkZ&#10;EZ3/JtmtoJAOuMp9Ez04aOx5CBvoIN+4M6oHrdI/MyzqWZVqUlptA9wJnEUB5hMRM72mMVT53Lfs&#10;tqSYCmUIK/BVE8Rk2DeNLEtHdX01eGiGCZ+x1DllPwXs2qy2X9fLgjrT35nGnluwM1zbURKM+stT&#10;NllU17PUDgeVBu+I0HaeWERd22fskWPoHJZNyt66hxv1cIQ/HLw/5buFffubQ3naga/S0X/tjaj8&#10;L79D9t2/rs8NOLTs1MS0D4NgjXOdJ7jrFcyE1Qv4scIz4QLAR5bBLDazLqJpYJTGMgwZrF7w/ljx&#10;9vbA+ngAzoEcA2B4a+FnC+csnDXRl7CWNdnZ4nq/4/WHH/Dt9RXL4z20LlQCV0UFqnhmrGt4L+lf&#10;lsUBIng+V3wsDk/HcGzAAEykJ3lhSCzCQRZ22sp4ChM3FHU9NjIakCAVEAkwDPeK4Vef0+QT04go&#10;eUGG4UaazqceMSTKFzYPmAs7zprMaPLRs9HEYpl98MYzOQwnpgRLGiR4wE5BCxBOpXL4S+/5ohqK&#10;EORQp/S+QyMUAE9jgxURTSYGfOmNg2rZHlACu5TNyDRN1eY7smkofnSmWeeEXgp4iz0dDcvq0FUF&#10;xm8GalL16WXCPmaF9KWKUoOpFXZ/ksFKDaBIlK2nZPOeUBUyBTjZ+sxrgBw91WzFjij3oZdWX4HP&#10;CoxorUbK4Agb1gk1zNbSxNSFNKUBXwbcUUCZ9CtKrXNYsRreZckqh7AoPSwriidSdg/mu6fvUjE0&#10;jpkLZ6xydq9BSXcJY6ZW3hdZFDBoupjtyLNfv45m3h0VDGeG9BsQBGGAqIPxrLXZzqEKr6wkvvXQ&#10;yqhhYmJLaralVCCpWqeMCqTtfT5GsSq3ob4ey/LEuiwZuBUjQ2/aMw18K+s89q3cobWBDoPdRkXs&#10;ZwD8kUJl9Dplz5Tu26gVJCYrMUhEeTgHcDszoZoKuVdol7BMqoa0BUxQA9o0AE6AaWs90Nq3CdVD&#10;ZwAm4yKiPNmzK3IVOhuOZe2DG4ZbRg1b64HpoL4hLSOuSXRUbfiCojYQfRca5V2j8oCo+0HZZjB9&#10;RvnIMdQhGkYlKBd/YcpWgwqrSM9tqrMUeKbXk1FnvQjB+3o4obkM0mMRpq9lQExZdwl8zINANTzJ&#10;4bsxXDP84up5s9ZEnxbayDiEJVshJIpKCW/VrGEugEpWi/mqLkrAU7he3wyGkIMSk71jYJX6CN6b&#10;DJ6nsO3CcI6gfgUeMST6OzMH1ruNtiyBKBTsL5clAPEusp0F2zNFRLJq03kXwfsyKA/XwupztJjs&#10;BBbB4/EIDHQEP+V5nsL+bKZoMePx9vYNj8cTzILLPON6u2K+zNlSJtjqMLwLPxsQTNbGXKgyPPE+&#10;Dj4I+WdZY+AlqJ7XZS21SsposeG8uN2u+PrlFT/+8BU///gDfvz6Fa8vd1yvMSgVRWFGpJZLQasg&#10;EKyrw7e3D3x7e8fjuQQLudhLEIX8LI6BrN65aOdUFAT9kMtSw5Oqi00kRG2UNUb1Wt5nIlXIK/Cq&#10;I1Jge5DFwrk1DlokA22Ttdl/3rs1P2+phitC2lJjcswr6DG+DcWwS6I87Mn1Hqvw4XYTMJQ99xMo&#10;nFi8WdEjjd0t+iz2z4JeR0DVnrf9mdfpIFvdIyMIU08OAT5DkNQZJm2Glvq7lLNxZGtWvVetND8Y&#10;mFTWYlxIP4F/IZkslNc3yp7OsZdn9X0p+Ni7uL/Fn+G9GnZ1MMti8zkKyIw1DwNCUlny6R57Q4jh&#10;nu2dylekgEEUpQ9tSq76c+p9Uir8eED26QHMe31PD99rwXkoa7CWCFXZ4EAFVkNqG+SsLKJylhtb&#10;1VGlbwxnSg0G93NJjpQne3hoq9Q+sx/0+oQjZc73EpvbQcpn+ofuXoaxkrsdcu1Zg45smIrFk8Z2&#10;6uHtmcnkHvl03NPQIUmup9gi2l9H/whR/Q8B70dss94DO/Rt3plOHQW+9jaSo0P1TNL0nufU2bCJ&#10;vcWxYc7mBoYw2Qm3G4FhIY8Fi3PgJTRjwTOQwDzBex+9GZE3rdT4rt7j8bHi+XyC3QpiD+M9xHvg&#10;cgHkDs8rnA/AvVWmKoYs5umC6/0Frz/9gpcff8b7X38FL++YLGDjwWPVBszs4VwozJ7rgsfjgXme&#10;oiVOKFAXx/DRGzKHVbKA4bss3rFscoyVVvFrVPbmHEQWvbKDZ10oUq2lxlOLquk1Z0Z+SZYRBbRb&#10;O4VGKXvpMcAu/zIkwZqIffR7ljgQYFg7FdCpoUCnq+E2JDL69wiJAgpie+cdXAzwIiJM84T5OsNM&#10;Nod8EpEKyTNZrpoYean5Qw5URvb9C9dsP1EEymYDzMWxjP0ltSQQ6Hip0XjaG6TU/etoo1ppYLNB&#10;yRxWgVGaJXvWjoWUZ64ANUtEDSO2NSoNp7gifX9vXQxlFpSh/eK+vUMVq76esXQhOukHRYoOxYtF&#10;U26aoKwg0hvJIIVE1qPJATSJfV8XBAUc0aBeCkCjQUE1ArP32Azt9/eGvz0v/B4Do3seiOINxCa0&#10;MHtLUKC2D2EwJKnEaeshuvFJbjzwdWHcsiLOsD16z6z2QoYOJCQDY9I9VL776Nk7bRUA7aBBS4Nb&#10;j9pNsKaKBul9jtoGqc0BCPsiZyCPyGaGzxkAfFQnbJn1chK4b0+5/UHRnhRzbMuzz7gbyV+13Yjg&#10;pF++XufJaksE8zzjer3CrWtm1OahTt5sZFOwi2KTld6sDbBsJ6vNXaYKI89Dprx2mudSB2+T1B6h&#10;aT9NbOawpsozn/xbzWQzcCyNgiqFc6oiRmEgjWxYect3XL03LM0CevhK2YCGQIBC9qtYqaQp7FTy&#10;UuozLg1NonWBHlil/AuRmjlXUH+Y6Hmd/Lq958w4LO9ZYjaSCv6l2vG/DYYvQ2XOn0UG70WpMEWD&#10;96oedcH6JnnJG3XvnPfwjiPYE33281ktmemZgjOTpU3Z2wtDORBGfPZw15ZyhQVfmMxBHbpChPPg&#10;owBXCbw36rWL1Y0hCjXqGgBv78OZPc8XXC4TiIDn8sTj8YTzHAMbfaXMvF6vuF6vAICPjw+8vb3B&#10;eZftZ9LnM88TrrcrplhLMiPYeS4rHo8PMATXy4z7yw2vL6+4Xq+Y5wustVhXB/NfBmS+ASK4XC94&#10;ub/gcr2WvCbn4JzHGpnqEME8TSHny5rMes/kFUkhiYmMJDA2DXRDz7A6h3Vd4ZwHmOAngXeCv/36&#10;d/z269/w5eWOX376ET/88Ir7yw3zdcY0z8GiJq9JUxQK8QF3zuPb2xu+vb9jWVZ42GgFIYCRoFQz&#10;VOVRaZs3H8H2tkbQjFTqWM8UBq+qfTfPZDwCGyvHsC5mEBl4z3g+nxBhTPGeZZCQdB5CXSdu7dDq&#10;GtukzCkBnPd4/3hENYqUzDKRfh8QLZKsDSHMwS6McblMuN9fYKcLtAoZJGWYt+NHf2RReMS67J2f&#10;I8DwfKDhDo9dDzBPkFD2VINb2w/sW5nqnyPja9zUSTutfv/+IQYNc0PwiepeBaIxwvpOexZ7DiPE&#10;WOOFkFoX92/O9mBp8FjXkKoeHVgjt59rBpOVN6SuGap70MGsxr1ysafSPeWQhEF14SNyfqAz8sU/&#10;suTsMr9p657QAvdhAJlAelWfp1+Vd3CyZTVIYea91V+C4wnE/XvVs0jdIxH3+gd930cDjy3hUYY+&#10;+nvX0avVz6iFRgOG0esdkbj19bfA/d7aOuvO8pkB6vf+257d6ZEV6mjAceRYoXGSP9zzfm9icfYm&#10;73nZf5Y99t0T44MPSi/6o7C4M/dm9z5CNX3x+6ZpxjTfcX8x+Oocfn9/w7dv3/B8PjBNwRZndWvh&#10;mClPyGmaYUxgtK9rYNIYAmYCLDvI0wHXCww7sF/h/ARrCBADa0JAqqUJ83TF5faK1x9/wZc//RO+&#10;/dd/4eMvD5B3gClqgWTZw8IQNvASmo0UuJXtDWDgfLCOCT6ZALFke4vR51E2QRTrg87DUBpFFcjD&#10;ofjVk23R/14BpaYwRTUuYCIrJTZwJvtV1l4NxlpYb8Gygr2DdyvErwA72AjeI4VwxdDEJOE1kwXZ&#10;EN7kUU/fu2AfAzBc2MYJKCWEpmVlPB4LHo8nAOB6v+HL1y94eX3F9RpYVGl4YMykwCiqAL4RaDYu&#10;0zAMFx6FfI6Yqu3rS4+Aii3LQYcWtUD70dS763/f2IF8fpipLIyUV2LNGkHFWNfAOBF2J9TbSXI7&#10;+dX+iGfDn6T63j6IuGWebMHXOuwzF03Jvin7TkpnmKOvO6w/GzM5wv7nFJCmBw+mMC6lL0XdO0+0&#10;1QPtMEkSu3DEttZKFatYaMmmRh/c2hO092gV046y6xhjIrjEG6/3PY/9HrteBxLtgbpHRVcNchpN&#10;0cvsUv2eRq/bymdHVkM6SLsEAo4b65EktV0f6TNLgNY8z3Hd2QiY0LAo/kcYMme//4xPvm6CRg3X&#10;3l54qtjVQwdg4zff92bV+/Z2QJk8ZtOwXCpveRRv7c22RNkyDSnorKJV0pDhtwW4pbDFR96fyp9f&#10;e9oGEoP221bNH/tqDRoiTBCQpdoSK7+lAD77yBw0yv6AWQ0OkoVYCrUUqhVrmTWMrM5jX9iIEMn+&#10;17VXu6TLCCGaLNFLXTpsf8TgSM7vLdigpHwkFcpnCMTKjzgFcRobGcA1kJdsHxJQXTD+2rIgscWN&#10;NdU5ZKgAphtFpy/e5FQNnaVi4Xpf9lpBImn4QJiZAmucDME7j+fziWVZ4RxHVrxm+Er0bXcFvEew&#10;GSETzkYWCcCzW7FG7/dsApjXl0fOofEcPL+dx+JWuOgFPxmLy+WC+TJjnuaoFqjDBDmys+d5hjUW&#10;zB7rcwn2kgj38Nu3NxiD4O8+BXKQjflNaR9uw+vmecbLy0voU1YT+5YJKQ/per3g9fUF02ThPWNd&#10;AzAuIlidxWQIL68v+OGHH/Dl9Qsul0sGhY1ZcL/fM/s77dXBYiba3NhQ187Wgm+3QNqJJJSk3g3s&#10;8Kmo+mJd7tkDzoEZwCyYrIGdLJ7LE+/v4WdcL1f88vPP+Od//icIe/z617/gb7/+irdvv+OHH17x&#10;008/4csPX3B/ecHteoXMM2Ybe62CXAMgrM6HPLDHM6wza/JgKwOwSm2myTP6XJ+mCZMKc9ye85Lf&#10;e7Gn4Qx2VXWA2j6rgaRilV4uF0zTBLcGhbVzDrO2nvMSQ3ktiKb4TBZLOgCBbJZVdb6yGyNjMsiZ&#10;CEYS60CKllZQyq0Wpp7sjMv1gmkOljmXecIPX7/i559+xvVyU1axBOmdAk1dd8SAH1kE72EcLbHj&#10;CDQdXkczGdnYYX4nTjICqVqy6x6ZZZSjNKxFGqrVaIBSK3zLkDWB9z6qNNHU8CnsOg0vy1le/i1Y&#10;5KTXRQUCh+eGkMrSpARpw8V7f9bPUPt3umbrhYHugZxnWLzbDMfaXq+XO5ArEoGyr+sPqkagY5Vf&#10;VAH8nFVJI5xAe9Zn9Tr1LGl0nZh6L1WbKtJVHuyrHL/RQOIsBto+w/rnHdXdR+zw3s/ey6D4LC67&#10;p7geEZd76oDRUGBMXDrGZfr3TSDy+d7qe3DmI7C+F1jcWwt7RMLe0OsPB+/30njP/EDZCR3tLaSz&#10;MrU9O54zsrSjh+azh9yIpdj3iELtGErAPF9wf/2Kly9fMF2veHt/x7/973/Df/zHn7Esa2FpRfuX&#10;zP4xE+zkArCemk8WTAaYDWEWD1oe8I8P8LrAzJd8OJnMojXBH3ASzBfG7csP+OlP/4LnP/+G5e0b&#10;/PvfId4FJnk86AjaWzhOj6yJgSIBCJxsbOZTyEhuihIAY7ubVbAFavx+qfZnG2O6BYVPh7lX8vZs&#10;QNLQiqVa7waS2UvIRb+xPligxIm/Dq4NAJ3D8nxCvEPIEJM6cC6y4O10gZ1n0DRBKIF7qRH2Q0BF&#10;B98mayDxoYBeVoff/v4b/v3f/4xv395wu9/xL//6r/gf/+P/wU8//4jLZYoFtSkHI0JwcnptTi60&#10;O+D9Fmw+fvbP+I5VBXOPV5IABJFDFv1eATp6LrWXXxX69R17m/a0J7WmQKw8YmmfwnKCrVIfpIFF&#10;xoxcYJ7Zr/QAR5ok3BY8Prc3kvLGa6RigLIO6KzxqB5JbKjU5E3TFNhiQplBWOCrwPAkY/OVjgqT&#10;kWd7Lp5b5lCSbzcFaFt47zEz2u9pC7zMvlHe3hmuFAHFRjs/s4YgTFlC2iukauuxmt3TMkuOzkg6&#10;CHHWjOrALo3qnRhqnj9XBf71ih891NgLleyzIrSzybaxbv03deORQJFW4mmidYRVAfF7Rd0fIXOt&#10;mI9yjrBwJhh3ryHZYxBW70+zJAt9KrKfG7WcZtJpv+7oVaNVh8KMZVnw/vaGb2/vMBQtP4RhhOPr&#10;K3Z/s88KUAXSVvUA1RJyqejkqCx+SrhqrWwrCpgIIiPkl8An8oJkewu9poy1BRhOwzLvlUTfQ6xW&#10;EdXy+8T8E2MLcSB73VLVbRdbMkE7v6DsgR4D+jSGKIDLFih1KDJAxfqa2gaqACgs6nWJQOTz895+&#10;KokMoa3tKALYue6qmPQByHPe5bo37Xsc60jvfQb99JDUWpPol9VQI9uraGuaxMqMQw0XXzcw0QvY&#10;7uPnlz7jtHc8n0+8v79jWZZ4PVF5lHzm42CKfbAi0Z6+8zzhMgdf73V1+TWMNECNXAAAIABJREFU&#10;MZinGcYarOuKt7c3PB+POEy0wSJA1D2xoUad5xn3+w33+wsul0sgbXAByYkIlgBrgy1NtriYJxgb&#10;CTeRwb4sIUj1Pge7GM+Sry/tkcF2Zs75IcZaXCMbfpoDIQgwGaQNFjxQQ26D63UG6AYyBtfrLeRm&#10;MeP9/T3a8HD2z399fcU0Waxuwfv7A+uywhqLl3tg6l/mOdS6ZCJrfsHjGZQDDMFlnnC53oIF0Opg&#10;rcHtfgEAvL994Ju8w3jC9TrDzhZkABYP9sDL9Y6ffvoB//Kv/wxrgOvV4D8pMP2T3WawDf0AO8bt&#10;LsA1hsRmQDuw/9foeb+uYWBipwmShhEiAPtQk2eP7nRGeVWfmujHPzVKumB841I9UIHFrFScaeiu&#10;6u7sPR8+o7Ru0vNzvV5xu16xLGu0SU3PKQPp2Zgv2d8/DE8c2HNh28b9LOUnQCtiTFB3Z4vPNGTh&#10;GKzsA+PamFBjGFMUf4YMpvmC6+2G+8sL7vcbpsni6+sLvnx9xTxP2aaKowqmsmGQc2TDz4Liba14&#10;VD98789tLSfkE9c2IkhKywyKis/DIPnPEiqpH2yr713N6FUhsxzyJliBzBkkjzZogVHvS25HXHtp&#10;sJTXGGtfdP3clecPQkMCmz5ncqaPSG3JOlgPtU3keWuls37fewQ8TR5IvxFJbTXTZKPtKZq3oL7q&#10;bCLhSq+34bXSNtOq/tm6Z5VS2HRCdwWyy2TfC28+eoZ1n/dZItQIi/we8Ln6mYOBw97nJqeyJuSw&#10;jzxNQpJiNmmU+kQ+2Tcd9eJn98ARofgM6360lkfOLb38qT8UvD9iyn0GoMNB836maW+Bmc+E046a&#10;2dGHPpLAn7He2RtYJGZQmipaO+Hl5RU//+ln/Omf/hu+/vgjPAt+/vknEP5f/Nu//R+si8+bXwo2&#10;AjyMYUw8KYApxKEZClY3F0O4sMPz+QFZnuDLDTIxxEQ4xUQfQ2OCZHS64HJ9wQ8//wnrv/53vP/9&#10;V/zdPSBPB88uHkouN7raN87a2LgaCyLBuoZmx5oQiKs/L2Msgg0ydTfAIHmkhlWsNrfKfqgJMkPp&#10;9AurFqj9FagELKbJbmwmyFDx6K44fqTeN5ewsSSp5xC8FRg9yk86ARqB1g+YCbAzYCdIJeXlrg91&#10;CYI04b4ZAzI2AgGp0fR4PJ74y1//iv/1v/4PLtOM339/C/J9Efz004/B0ojCayA2kMbEqbW04VQ1&#10;G6B3aI4miiN27tHzNgKVaCCV3W6Ucmpz77FARnK2vWL2OPGdsg94AHCoalREzg0Dj4C62hsfVXN2&#10;BCwW32Wqy/4k9lBegxqgOxrq5OdFFaPatz5FRKbnrgbZmqGIKDBLaqvXiqEhx03QHgBNgyKol+sw&#10;8sDf7GNqXWmmux4WbYPFKCsUAntdcughKtYrn7YH6p3V1TUM1kmvgBnZR+XmKT6J5v+j7U273EaW&#10;q92dAwCSNUilknr0sX19/f7/P3TXGezTs6SSqjgBOcT9EJEDQIBktf32WvJxqyUWCQKZkTt2PFvc&#10;zxwXNsqiPili5gJl55oS058bYwT3tVUOa5z7jqaBY8l52rZtfn3GI/AEFYsWgVnEKo7yQq6pOc4/&#10;t6lpvrRenRfjL2UOLY33XvMsLL021eiWeh8lGgvoSlU9yVpwxmyzMjXJvQ8i3pjMhU5YCH79ylle&#10;GyBEjDJG9mZF42CtajqJxq8gj5mq2NDyXNVNxiREZ9E6cdtjdchXo4aPkkZgnkTKi5UW0YHgXByx&#10;3HUd0orC0o0UoQItuBQrsaBCX9T7I0HEdSquheKyDeJAZ0FtHGZZAviyMb8SO9RMPktx6sbCeI9U&#10;GMQikBRnX7mncnhv9dyyO3vI2BI2regcMJgwCOmeTWK7EnG6rNlJqEls71imwsRFGWPITsEQAgYJ&#10;SPWV6I1cr5vs3mNcS5DrFrPBxJqGRUytJaTYANbkhpX3Hq4fECPBmAZNY9E0/PoxBBhj0LQNrLEY&#10;hoH//OAkWBGwFmIosbBNg7brRIxX6NqWxWejc5Oj7/vMgVey9mXR3di8DgYfAK/yhCgU40u0l/fU&#10;NPxdVSiXdL87X7CQTcOv2TQtlDLwPqDvB3jvpDFvsV6vsVoxbsd5x/lRKrm7Dfo+4HA4YBgGQCnc&#10;3tzizds3IBCen1l4tdZgs9rg9uYmv15jLULw2B+PIESsxTHedi02NxtYa+Gcx+FwAEBYrzt473E4&#10;9mjbBiEUxyg3QDQAjVW7Rtu1WK1a3N5tsFpZrFYWz89f0doW7949whoDNwzo+55d9IK6gdZIvNMY&#10;Cc57HPuBA3hF0BbflTDgS7ZB7RQmwT1xvhXfT2Xqp6yxsaqNtEou4gqVhfTnVT5nJQPS3Hk73fNd&#10;12Fzc4O2dTBGo+mb6nmVsGFj5HzCmWMUGRHGuTfIE0NpTUrBoNooGKul8SZ5XLn+C3I96zO0ynx/&#10;rTSM5mehaTusb7iZoxVhc7NBCA4hDoCw/PO6V9Vb5wwLl4S1S67YcyzxcwLcYt1+WbHJZ7RzqJyl&#10;c9dy3aBOxNRrhafzuJ5lk1B9jhkFYFc5IxH1XkMVbozPHD7IdF+MiEGa3SkHLxYj3vhZm6CCwOYo&#10;VdcBJ3lJcdxASfkXWTuIBZd5hTt7Dil5jcN4ybVdrxGjyTilxvV5zfOtooTmzhlKTeDFJwgvVGjQ&#10;8uLnzCOkqAQfSyMh5VOdTs3WzZ/zuJalPLM5RvmSQL00RbKkc0ybGteK71ONdNHUucTsv8JRfslt&#10;vyTeX3OOuDoLLkSQ1BG69uCqZVXnEhpobo1ZMmReen/XGKjGYcynnPtrGy//6+L9nNvsErPtNYG0&#10;l7hOl8S4c6z8a8Nnru0+XbpOSwL/6MujEuKllEG3anF7d4d3D2/x/v0j7t7cg5RG27UIPsINAb/+&#10;8jsG5/iQaZU4IyRgStkS0COHNw1AU0SjgFYRnB8A14O8Q/AOURso1ZTDi0DDrbWITQtab3D78IiH&#10;b79D//IV/dDz34s8WhazgF1xt0Ej8TA1E7Rp8ogrUXHc1InWc/fBuW6yGhUTiTMqo8jCskuhNLES&#10;UutxVGMsjz4LK1RL80FJeFUeDc5hmyRNBZ2FST4Pawm3iQieudRBCadRFwd/JC7eSRuQsSBjQPlA&#10;PxbuTz57ZanOh30pkLWKUBSglYXWFtvtDsNhwPE4YBgc3DDghx9+wN3tLbpVh/WKHSnQpajQ2vCo&#10;d3Wt1Cgt5PxiUzuUz4WUXDsRc22XM4dvUtnsF5mTM0XvXFjQUjNhWkhdQv7UzsuEjpk6a1NhMsYY&#10;nXcFTH/uVIStMVCXBmjz54M6gdgrzImhE8zobOhMLXjP7BMTZ9ApO3uMP+IGFTsiY6SKhiEHTxG7&#10;QLgoaL6mO7+UmXKus16HwQYRYZLQM3LlVM8LrxHjmnm8NgrqQJWGRc2aPuf0qpm5c2FI14j1c83T&#10;uV8hH5ZYjA0+Qhsjouh0MPpUwJ8T6ZcCvcrnPEWxLD3PtYBfT1MYY7Kg5j1PT7HDNEIpbmGdOn1e&#10;Oa58cgCmk5PSuUm+i5MPVzh8Zg8cVbNtpNnWB9B0IEYRMessj3qkWmd8VfUqtXBOk+c+NaaNyvkV&#10;tdOPiJ+NUaB1tXjGWOFuUoM8TZNVxfpJfZd+llKIQfJkdBLBQ+WSD5M1X49wZSnTwWjFLSpFABUx&#10;LcnxsRaLicXK+p7UxohoRYXLO21WVoeyMiEw3t9iCHDeI4iQWq8XaWEdr0VF6CCUqSgWuiVHR2ac&#10;vPC/GSXI35up2J3p+akFfKLajRgyTxiVeFdG3FV1jZFfMzlk86QjMOJp1wgfNpEYQaiUSYjk1kcW&#10;WQgx+MzS1koD1sCaFqZj7MwwDDjsCcf+iOBjvl9DNDCh7LksUltBuAQorbHqVug6qbNyL4s5vkSE&#10;vu/xsn2BDyFPUUJBDDBKBPAmX5cksDvv0FiL9WaNVdvyn7cWtuNa3g0OIXoMwxHaGIQQcohs+twK&#10;ASEqmFj2mOScpxZo24DVesUcaMlCMsbg3bt3WG82+TWHYWC+vQ/5DGAMY3vWmxVWqxZaaYQI9MdB&#10;agcjjnFG6NzcbtBYC+cd+oHfp9GM3GkE/0NEsMayGGs0DocjtDJYrdbomgb3d3cs+BsDUMTxuEc/&#10;9Oj7AdCMONKGz1Nt28h1YPyRlYkD33uE4GEbfg7Tvam1lalVnpAg4kDhtuuw2azRdg1Wn1YIPmCz&#10;WeNmc4MYAr58/YrtfgdlNLpVh051pYYkwjA47I9HDIMr9T8Yl2W0zjJXrAVEqApHJgHEaY2jWpyq&#10;jCP5/l+qJVMdxYhSxmuGUT1TpllMzibpug5t28J7n9FyCmCUUy2uyaSszqiTCCTTlkwW8NQSfxe2&#10;MRKKTZzVls5bBAREOZ8pNoBEynuXMQaNaWFsC2UMn2Ubi65r0VqDwfXwvgfB82pIcSxyn6sZr6gP&#10;r2U6v9alf/VrLsTknLwuynp7SVCaP3/PHymuyQBYMpmUOqM0Ui5hOQoyJ2XTlWY6T9wTo+eS254i&#10;N4miCPfZgV83vuawpskEWITihNrNOKi5sxDOZ0TlifzqzDTOWpkXeukMZ//ae7Ou+eopceJKt3LZ&#10;1E0A5Dp4zlCbbBZpOlipSvhXJXtjLHBi8t1PJrgrpwbhFEU0Z5aanversc/yWkRXTeNfO1V7SdOY&#10;C/i9Bmd5Tk+8Zj2Z+zlzDchzeQ0n3/MVwv2la1JnSXHOoF7I10PJ77gwGTyn51xqRlzVWHjFOeuc&#10;g//8mnr9xParmffXHlCXOMDn3HrLLvnLov01wv41N9m5btKog4LTUMQ5DhSqP50XchqH7qUQ1bZr&#10;sbm9wcM7dt2/fXiDbr1CJECrB/zHf/wHhiHAO8Kvv/zKI7VGs9BsmcvYNi2saThQKQRE8jzCqBQM&#10;mLsa+gHusEXbrUG2RdAaXgGAER9ZYpuq7KxpNizg3719RNjv0A+Oi6aM7DHiMtKjLq2CLgcooytB&#10;ylSClVkMdRw7vqkKcisH97ks9lGYHEoKfXKUKTKVqGUmruNqc9YliDaHahKgrYGNIiao5GiLxbXi&#10;OK2eQoCnAG8UjDBKYyqstarh3ohSgKdfc8GNvKlyIa8Tn9UQrDZQhvmnfD0NjGZGaN8P+Pz5M479&#10;AfvDHn98/Iy3b9/i7Zt7fHj/Hu/evcVq1eWmhdUWSt5DBaE8dcFPqsUpt3c+aXt507ymyzn69yoo&#10;b7So12ikiZMbc6ilM+Ni02c5JLFCqZNQQDW72YyvSS5ctK6emyJSTEM4S8/kAipEjd0wS+vmXBNC&#10;Vc7ZfIOduBnUIlOzvjdPN/84YguO0yJqpnUJp80s95FDIh12me9b1lKFCoKBKsPw7Ia8tDfMOUDU&#10;ApZmjms4ZVpOO/11c4WFQQmkq+6pmKd4Sjhq7WblpoUeTSksOf6Xxjyna8u5vfJSI0uXpL+KwwFE&#10;KPjgcTj0CN6jbVsWOdqG2cIhZFwFZhoaUyfDxWIxf+5p+VcHRs4HUuVR6RRaJzafJNiWEK1LmLDr&#10;soCWQmmVGgcLpst6zQjn6/8Zp7OqmienFDTUpFiXQ26dG8MFjDirx59l7G5RI2ZqdkWNPiM/2z5G&#10;DMEzrUXCI1Vuelei7eQ+SVcoELFDXZWfk0LeS9NxfDhO3TCqmgAAu7O9COBZvI9JzOKmeR77Bjdf&#10;EzYn+cpHbsFQ7es5qztmFAxPDiRnKrufnYSHphC9JOinQzJNuL3pWw2RhdUksqvKWctraCWqV3VS&#10;jFT9NyrfLZW/7zwLtqnxaAQnaCV8N4n/McSMuhntvVPlhwDvWaBPOBqttQR+mvzcpTBS5zwIyXGu&#10;pPa0mdvPQmBCaqhKbGyhtRkxvL33GAZG4SRXcJrECURww4AYA2xjcWNvuDGUED6lKyMOdWnAA1zv&#10;yvptjBZuu86YwmT0MNYgUsTheMjcdm00B6xWDRHnHJzga7qu4zDXm42w4y0jfwRZmZuo3sOHAAgH&#10;X2uN9Xqdp4tC5M+sdAkJtJabA/yDVMadDMMRLng0tsVqvcbt7S0Ankz1boAxFvv9Pt/H1hpsNhus&#10;NytozYYWGjy0Zua9sXxNFLRgJBWatpFpV8r3DL/nBqv1Kt/rWuvciDDGYL1ewUgODN9via3OU8Dd&#10;qhMXZ5ni2O1CzjPge82OOOjZectQSZn0YEQLkcJuf8DTl2fc3t3i7u4G7WqFdrVCfziCwJMAum2w&#10;HgZsd1tst1usVits1hsYa2GE93/sj9htdxz6KvtOTDkXiieIKKE+EmawMmfVTvcUYjutU8pUIspZ&#10;lGJVe+oq8J2fG13hp3hdstJ45L8/DAMiEdYrbk7VBgEFlFwI+b1yBoNkNhC0THSUxq7Kk3C24fOo&#10;TwHK3pfQcK34+hojoeAh15rWWBjdcLNX3quxDbq2Q5TJkxA8TzJVbt3ELk8Nztl6XArSUc1c73pX&#10;oAUvOTgvBSeOzoSzcbTq9PwwL6Kcli1U5Fuaommrzzw9/5x7v8tmATo1BlX1Dk8vYZxFUl2f4pan&#10;yhRXzg9U4XJ9SJO+NdqWJ95SHVCY+dOz38h7UEwilThP0zML6hpnYRp29Hqjy1tNtskFiBAzA42Q&#10;yaNMnZlzy0i8BlUh7/nQPOnGpDKen7EaX5ShJsloMYNMospRP20MKlXew4kbv2qW1Pz9scGIzrr0&#10;5/IV5o0+6bOr2fPAnNF2ep6bPTdWEy7l/SRjynlB/ZJLf04snjMRvtaovNT8OXctL4nPi8I/jc2A&#10;db5Q2lt1pTOM9F9Vco/Ofb+XWfnj3C2i8w3Tc5PeUwPSXNNgbqqp/nP12fa1qJ8/hc15zZjCn+00&#10;T4Xv13RJlh9aOuvMv8R8Gm+a5x+AfLCqOWFpEaTUIYaEoSi0TYPN3S0eHh/w/ptHPLx7wHqzgTZc&#10;QKFt8Pj4gP/zn/8vXM8Hp08fP8mhQaPtLJquQdt0MNoiBi56nCc4H4s7PkTEwwHD8xc0It4PSiMq&#10;oIHNbOK8EBsN3TRoVhts7h/w5vEbHL5+hTv2csgqnKZ08OFNrBRqWheWaazEz8SsTszGOcH35BrL&#10;+Kka3SfVePgIXk+Zyzf60pLwXPHrEgfPykKbDtQqCWsko5uxyhhQgI5AiJR5ejHwr+ADgvdJB808&#10;WQUFUgqkdObIacUMbx5rpozpySJlCqsy7DqJpIAQEVQKzolQ1op7EFB6LPqkA82X5y943r7gp59+&#10;wf39Pd4/PuIvf/kR//LjD3j79h43txvc3N6i7VoWFAPyASGhAzIWADPu06o7GmcbdaeBN0sbzRwy&#10;42SRq77qCBoFHqgxMelUzablccXRGjB9DSIWh7SuGj6TImNS8JIaF9tFz5o66zFxRZWfrWYc8PX9&#10;TxldcFrEE2F2vLX879ThUHUD6pFJ4s+ioGZZ/aOZGxnRHq3BsjmHZEqdboJpfDkfSk9X2lr4ytih&#10;meqAsMxkvOSIPkHZ4BS1cu4AVju5i+irTxiEOftAntWQ3KVy4OWD+LJzIVZitNI6j5ZPmwt1GN30&#10;89UiVh2EtyQUj5xEKI5lqideNK9RIUbsdkf8/vsf2L5scXe7wbfffsD7948SRhfy2HB2JYPGKIsr&#10;ROpRk6nOAqHT4q0Oux2NNYswbGQ/baxFaBocj1ocqul71ScnXarUz7mA5ym3fskqd3q/q5ETa1pj&#10;1JNq1wgG9XulyVQSVePMYzeWfF5FhdddIVfyOHMe/z5FdpV1ibJrOuYZ6DRAzff+EDwGz5iL0LZw&#10;kXnN5MMIC5FDTJOjvN4rhH2eLnzNsk0TAenwH0KFTFATZ5/cJ34Y4CU4NLNxQzzB8ZQwbsjEiZdQ&#10;RRSxQYT3EAsPPgWxJlebNSYLuk6Y4zGJ917+/kwezkngb1VD1Pc5s9HHzvt8iCZwDRNj3u+NEVNI&#10;0wBkSmhwxcoOMQAUYa1G29qMu6gRNiUQE7DCcC/XCzLpMmRTSmGoy/qpFWKInPukBwAsAltrck3G&#10;Ewd8L6k8kcWNhbZp0EnIJhEkJHVg8GMOCiwuS+c8BucwuAHWGtyKqxtgLEx/LPgZXjMM2raRQHUn&#10;U2JceznnmPveWqmRVcXuZwHfGAPvHUKEuO1bdtwDOByPiD6K0Ueh7Zhnf39/h/V6VRA/wwAfAhQU&#10;c/KVFnFaZTSOUgreBShoeO9grEJrG3a3W0boaG14L6oMQm3XQgc2hBz7XvCNJgfJNm2LrkIYNU2D&#10;Vrj13EgK6HuHwXnBGek8Neydh9HctACYdR6N5r/nXb4Xi3CXcgg8u+ZtI3U2rxNkDRpr0TYsZnsv&#10;+CNpuDjnMPRlOqDp2tLQkDXBe35GtdbQjZawXiX/zWM4DIg/cebXu8e3IOLgWT8MefrPWovjkcNo&#10;n1+2iJHQdStsbm9grMHgHQ7HPba7Lfq+z3W+5Rs5r5sxs9llv6z4wLyXFhFTUcGMpWe8hDgn1OpU&#10;v6XZyUiihCnjPDStWVB3zuHl5QWr9ZpDedcbbqRVpoJUleoaKyXrluLhExhdQsZr4SYbPrRCaDj/&#10;oe8HnmYZOXKluS/XIO1fXkTYIGu89jxB5YYeN5t2gnfTIBVLPstIz5xr0qtcvxK9zuB47YTnOQF/&#10;dhpAnVoIpvmj1UjBrIivKoGaIhU/xmjSUFXePDUOrafzWUCje0uMfSlcnkaFiOyLkUaGrJKVUnA4&#10;+Z5CaUpNUTkhlCB1iEDvfeBz+0S0z2dTKvXsSdqXghgWiqhdRPxpDRFz1p9eEjUVKg2DBCIqFZVK&#10;vP4AFdWo8U0TMfLclPmcvURVk4uk5m5mNc45St6cXBdWDSJVn5XUqCFxervNCdUTM8lIG4iSwaey&#10;SH4OVTXvdM9H2PwZaFKXT3GmS3kDpw20QiZIqMERzrXSlM7pkpdE9im6uM4iPEumeGX251LjYA61&#10;uoQLmp0UONFAxuikypmLmtyR96Xq7H3OfHeac0ezzRmiCwbtM6jctEacXcunptIr9fRrdfNXB9Ze&#10;4t5eM869NIJyelA/5XKVcUF61ajD+TEtXGTUXXNB50alxu6iykFJxE5rAoy2WN/e4uHdA95/eF+E&#10;ey1uBckwbBqLx/fv8J//5z9wOB7hncP+cEBjG3Rdg9VmhbZlB3XwEYMGInkMjvmFIfKBRjkH//wM&#10;v76B7taIxiBojaDFna8UtLxtbQyaruNRtOEN7t5/g+fPn3HYbUHRI7ET0+g0kqtII7sveFQ8VIKA&#10;GjmKanzBiWOkvvZECxiWym1cuSbqLmsJyi0jXUiuGwXEwC4Ybap7UJXNAgQoBuCW2zGON7QUwhZ9&#10;QPAOFByMKRtQ8PK62kAZ4oaGLo50PjRj5HjLCz4UFOnCHI6E4H3+jjjYF+U1paBlYTuKAM8HmGHw&#10;2G53+PLlK758+YLf//gd7x8f8OGb9/j+h+/x+P49jyXrinUbpQFBkX1IugqBozjujZxdQ15X2C4F&#10;cKqJvXzUxFGVcLQ0/lYdgObWguwazYLlqa/lZA2aOnOqjvuYYq4wBbYvCcG1Hnk5uaWUmfP8/3OM&#10;TZXDUDHR7tVEwM8oipFrnjLDtHCLSxEUY2SGXbXpFVDT5PokjAXNFx7JGVZc9jR63YTNKjWBOhu+&#10;Ote1T+vRXIE1t5HnAMAJFmeMxKlEdMVCBa+ZvKwMzmO/3+N42CNSRNe1uL29xWq1KuGX+TXSoUKa&#10;SAyzLUGQwMn7n4r3c5NiZ5vici+m/xQTpFYVLBlJQIKPEbvdAb/9/gf+9v/9FZ8+fsS337zHatXi&#10;3bsHGGPlUDKa8Z+NVltq3p3LrajvnTTtVhzXcVSYJ3xBjBFGWxhrs/OwP/bYYVdQRmrcpjp9X2p2&#10;nXtNhgXReUzRpWmIawwSp+57yt9pEtjre8gHh+BFvE4d4uRmH009jB1r5bOUdYNizD+nDoh23uM4&#10;OBwGh92hx+ACbg5HtGuHpkFGMLFgWkJNkws+O7OTY01EZXZtRsTgQUhOccP1l09iYxiv54oEycBY&#10;i16wFokFndjr44NB/dox5yZkYQpaJggov08Iuz01hpRWaKyBEfSKc16aR5yjw0G50pQTvAmqUDxS&#10;ijEQFAFEiQ0QR7VmNCA/d7wGtYK8AIhrRC8CYeTP3zYN/wwRuYyxgOQADcOQXf1cF/GatdmsOTTW&#10;s1PYWAXvSwB1EuVzXRQD4wW9yagOLW75UhMGaPB/t1ZDKeaPr1aM7WDhdeDvRCsR0btcp/DaXDvj&#10;lJhKtHxvSow0VbPDc0O1sRabGzE2tG12wScGPYS3vlp1WK1WsNbCB4fD4Yjdfo+hdxicQ+NbxsQ0&#10;DU9UZAxTlPVGVXkKkkMkhpiulb3EaWHyc+OiEXGag4wNorXwPnLIs2Qacdi2ketZjDPs0mcHc9s2&#10;MKbJDdwQArxzcJ6DXFnQ19AxwrmA7csWx2OPpmk5lNZyPoWxVkJWeU8IMWBwku3g+X72zqNpjASV&#10;xhz+m5rXWrMIrMDMf+8ihmrfssYyfz+x/0UcM8KjTyk6SjOK0vmIvu/RS2OjTFPxBHDGXAYvDRs/&#10;QjNxowCydqQpCI9hcNhttzgc9vj06R6rFU9WWK0x9AMO+wOUUnDO4cvXZ3z8+AnPzzs0doWb21s0&#10;XQsnZ7j9YQ83DEj5P1oc/mPVdbwHqbp+qc5OYbK3jfeIWO79Cs9YTyRRhbxLU6KKUsijRggeRB4v&#10;2xd06zVWmxvYhnMS1ETRrqdKQ9V05OwzLeJ4EvMTbz/kaQjGFpGEGw/SfEC1fzNaqm7UhsBSn1Ym&#10;ZwowUlZDxYjNv/0IY1poZaFUzNlwGLHv55nYlHII5v6Quk5D+TMawxSXNzUYzZ2xZnrSJ+e0OSEU&#10;eUK99hepkQmRQP8jzMQkQR4j75Uai+JjNJ5Mn4nLvkyol8+U3Pex4trnabVQ/X41fUcTlxZNrlFS&#10;f8due5pMZtBJjZk/Xrx0nSrxn3CC0Kkzc5JQXBpIdJW7OmkvOYdK69zkmIxv4/xNrU7+TVXmmHq6&#10;59KkSW18WXJ857VMkCqoJjqXaBlnzcWT8/QSh/7cdEx97+uqtRNpUv+Ujjb8AAAgAElEQVRntCSd&#10;1S0vmZSmU9NL6PKls9NrNd45E/S55siJ/rmUsZbmEyKNhXzRSkaTuPVqEy9joZamfGoU9bxOrc42&#10;lpY+42gdPT3wjXSY14QVX/vPq533r/nB13QTzj3gSi0HuZ1z609D+JbGYS4hFa4R6pcfFqoWWJV1&#10;xTSW7WMEQcPYBjc3t3j3+IAP33zA4/t3uLm9ETYxjRxWLOAbfPjwiP/8z3/H4bDHf/3XT1BGoWs7&#10;3Gw26FYtKBJc7wCK8EHDOFGaKUIrgokRx90Ow8szzM09qO1A1HI4FhGs0oDmvrhmGwxs26K93WD9&#10;8IC7b77B9uULwtADoWcHpU7hShVOAtV4mzje0ojuHA6h/j5qtuLEh4i5gFSaioBKj/m6UnIFOeSm&#10;/608g7KJqfxzrbjZs0NbnPVTfmASGwkRMTh418MPR4A8F4eg7PSOIhobwREpthuBoBECkEg1cQab&#10;k7q6PGZc3W/iJLDi3tLWQstYrpJgLP4+FbQm4UsS9vsDfjr+jE+fP+HuboMP33zA83aHfx88Pnzz&#10;ARsZRVZawSR3bUJIGMPXN8biS5iK2CcbMGYdppcmea7l4BecAk0cn+UOIjotP5a6+LFGeqgpf5ku&#10;FtlnN9TZqYRJL1/xlMZIO18omjO7efH60GJJNyr4F9BC803Kao2eWaqToyod0Gshvw5DPplMVmri&#10;cC7cd8ZJRHah0LizTWPldmH08vK6XnPok3hUC+K1K3/Ojb/EbZ/bf5LT0HsWS56/vuCnf/6Epy9P&#10;uLlZ49/+9S/47vvvcHOzGTnYvCBnUqOOKrfRuc9UTzDkME3UYaBUzmkoUxb1uDDJSEiMzJ5NEyIx&#10;u5ocdocDfv3td/zjb//Af/3tHzge9nj79m40Qlo7XMaNG33iYlqqP6bFdh0aWo/8pptlbiohiVXp&#10;j1rLQeDtqsNqs4Z52cI7Vx1TaBTwdx0a5/J9d65YrIvOucDk1/x7/h6rfS9ScS0Wd3nZVb0fhF+s&#10;QNAghHRS5q9TFzdWaiD5wJzZWiRIYap5UkrEHW4QeByPRzw/7/Dysuf6w7RwHmjbLiNT2Ile3R8K&#10;IzeuE6c3ybrD3PeQJwJTMCcRMAw+i+xJgFeamcs3Nxu0bQc3DHh5ecH+cMjunyJEs+s7Md4Bhaax&#10;WeSKESxUy7NLEhqfmo5aa7Rtxw5ly07TprGcNyTYG+8DFEngswhqxhjYhvf4GCO88/mZCd6L08vn&#10;ZqoxFnc3t7i7vUMIEdvtFofjEZvbG8GfEI7HI5zjfAcS/MpqtcoidQghu8GhGInVDwPcMIDy31FZ&#10;cIwpDBIEZRg9kjjZxhhxyXtYaqCV4uuX8ptS+GDkBkCqsXTi4SuejlmtOtzf36NtW3z9+hW73Q6R&#10;NFoJbmXECclrQJ71hJAxWHUdrFHcoOl7uOwY5Ok627SwjWXXeYURSQ2fJNhw04Z56FobNJod74Pj&#10;xtF0Da4dqGNUDT+eqe5lMVuLmUKj1z28d1zSpZ8xDHltcM7nz6eMyq8NAMPQg4gE32PRtg1iLKI+&#10;C5++amhGcWmnwGbFxpTgJUOCp0QoRukXBcTg4R2vFVrLd4pJFobgArXhCQ0FhT4MGCS0N4XS82dx&#10;Uo9bmbLgqYAomTdBGnoxEvPsFYvCeRoEgBcmfwghY3iUZFWFGHE4HqF6nTM2UgYWNTLFERz84KHc&#10;kJuEvA5z8OvTl8/Y7p5xc7PB/d0d1qtVKRllvXMhYnABu+0TVt3PuH/zBrZp0Q8D9vsjDocjN+rE&#10;8Z+RmskAVU0Nxbq5uxCSOeI/V5kfdb15ik4UVFgc36taaURV9vl0hgV4HTHmIw6HQxZlKNV4sUwb&#10;Y2TIq00QscrgQQ4VjWniIWG+5JmrBaxxTUMyoRAztowNAvwdG23R2RZv7++xXt2gaTpobQHy42l4&#10;GvO3McGeKWB2QuHc+eUax2tt9Piz2sOs0E/z56RLwYuzFtIz7+PVvPzqPDNCEKbGQaR8L9U1a8LG&#10;hSlGUsyQOXSWkkGyCqYNEeRj5c6v0T3p3lYl0J7G0vR02vJUvB/X29kApDCZ8K6cUUQnr3mN8SLX&#10;0QqXgzcXzj5pmnSODa5mzRh0EceydM6aQz/NYbSnBqr693Ra7y48X+caZNcaW+q9qv78J9cqZevN&#10;ffZKkK6fw2vf79J3MaeT1i786T+nTvTLru+lqYMlbv7cWfjke6czkxeTdeuateU6dGiFeoKabRyN&#10;M8cu6Ev1fYtT2UMtYJkvnQ2vmbT6X3HeX+OYvdQBOhcIUQslIzQK1OxBd+61a2chrnjYr0n/vWbT&#10;HP0cKg4JyoWRYFaigmkarDe3ePvwgA8f3uPDN+/x5s0bNE0jI9t1gZIaEkDbWXz73Qdsd/+O3e6A&#10;L1+/QisebV53nXQDAaIA7y2c1TAG0JpgFcFQBA4H+JcX+PsX6PUa1HSISgNkoDXBkC7J3Vo4rG2L&#10;9u4O9x++xfPTZ/TbHcJeutkgKF252lE6vInvrbQWR83pgz/HY57777pi047HYmLhITIULh94Y6iE&#10;LUXZEUTEh83MCK265FppOSjYqvGSdEEtjYiImBzCkeTw4hCDQ/ADFAWAAqCpCGWkcmAZZOxY24Zd&#10;hIJQKin3Y2NHFJerkuaCSYef+hlQZUzcGJvxLsZYPlhLgyKFpTnn4Lc8lrrbH3HoB2z3B/z7fo/v&#10;vvsGm/Wa3XfigquRIAmnk9qlNGqejFe36QjSpUDnazfeywvjYvxJVaCd3o85zf4VnetreeGnUyRV&#10;U0SrE+cMzWC35jYLWvzZamaUCyO+YA4QS6+XneclaAyzPHgaiZp107XKVV5ukObJDcqNqDw+OnFE&#10;ZOd5dqHE2ZEOhTKuMHefnWvWzgksU+TMNJhq6SB2coieHjjT1I7WADx88Njt9vj5l1/x97//A+tV&#10;B9c7aGPw7XffYrNZZ2e/VgpR1pSUTUHVqPy0CTpbLCfhvhrDjdXBQpG4RmqUk+YGbBwVeny47vse&#10;x+MRh0OPT5+f8Ne//g1///vfsf3yjLu7DTYbHrGfFofj8FspmBWdrRHOHQzmii2l6jFvNV7HxK1F&#10;gZ3nIWo0jUVnWqxWK7TikKTKjVbC/eYL59eEzl3Lp7w03Xjy9yf8/NyMqSZgKAkeMRTUGYDgQxbJ&#10;WYgXhzUUAglXngiKyn2UuLPc5GYhPQdLSzhciAGhmmSqhaIkRO73Oxz3e1CMOBw9Pn16lumyxJ6P&#10;WeTTOol13MBOuBIQBMuSAidjZmArXRAS3gUQJMhSGjHG8t/ZqyPcUFz5bXIfV7/Y+axygCsRcdNf&#10;KQnvZOE1OeS948/gvEPwnt3tbYtutc68b9vwvu4kwNJ7xktZY6AbWyacNBBIghwbnfdkY5Xk4hgE&#10;sBhmtMHt7Q3ev3/M0wvH/igNBCXufCWoLso88WEYEC2jX2IkNILcUUahMRbGajhrEH3IBgOedmDk&#10;R9M20LqtsgS05Puk9YRxNo218N5lTGQIAW7ghohRbKRoWnaGB8/vC9IUWG/WuLu7Z7c/cRNCGXZi&#10;c7NX5Wc2IXwYZcAO/dWKn29rDX+HSM+2ycgYrTRjN5zD8XjEfr9HEFe6MRZaaXb4HvuMcgIIVlt0&#10;bceB12AXdsa9yX6nwCI42pbX9UAjLEG6J/ieDYxQkFIuYaTSlIYXl7G1NiNhGBsjuQkhAvAwpq7V&#10;2RWdAoFzkxwVPol4QjWEwM+94pDfoT+AiO8vRgkd4ZxjvIoxUDGhKig77LMQ52POOtht99jvD6iZ&#10;yOnQzVMNKzRNCyMZE6QITdPi5laPDE7pf30IzPqXb9M2DRppGhU8UhEI66k57z00eILGew84qoIY&#10;U7YBi/+2sej7Ac55HA89QArOBdzf3WJzs4Gxhp/5CKxuDhjcFk9Pz/j559/QtC0CBTx/3TFuJ/Da&#10;5IMHojT2lcoTANmgSBPG+lyunGzM2YBQ1VGqwlxMm99pn4g5+yKFenLThmJyxPPz4Z3H50+f8PT0&#10;lDkyY8RgmYwqdeZU8BnnQSWOOe+tZjTZVPTdOBJPiaZiKOWJI20t2nYFTby+3d3do2tWjCoNklcW&#10;5zC9asQxP7/XprM+LY8XXyHIn6MYXIvkGWkjoFfpNHOC2OumBmnRqbpU/88Jh7EKh0/3TcLfFHJB&#10;rIJqq4nK6LOYn/5M1lJSUyBPGU4HDor5kmhyTlR1iHtcrP+nwmeurmkyK0EoOVGgKwyhWBbxcV1g&#10;6AhrUmdWXdswWBLt0ynwzDl96Z5ectvX5s1LmO6pGfeae/KS5nCuMVBP/tfTRrQ0rnOB/HHORFj/&#10;/2enjbHMxr/m7DvXpJi9bybXs9brThQWmrkWy4vgosVwsSFwsQmZ/jvvWfM4djWL/Rql88nZ5/Sz&#10;qJmA8DEVQl1h9vwzpq8/xbxfOlCeDwtYdpctB9oWftYEL3rRyT+PV7kelbP0INAZd+P0pqGKxU6j&#10;B4DF1NX6Bvdv3uDx/SM+fPMBbx/eolut+IHICehjB7FSBGMUbm7W+P67b/Hlywv6oc+hYRwWpEAt&#10;F8vWDmgaAysCvjEKRhFU8KD9Du7rE9r1GqZdAdrmGzYiiYkFgWGbBu1mg83bB9x/+Bb752dshx4h&#10;OGgKUJHdKGMx3oyKLqjl6zq99rUzsnz582yq3KmVUWNImrzKG3gJekqH34gIrdg5l4OgMjJAZYGc&#10;kmM7seu04Xw7ERD5sOpAFABEBD8guB5KJh2QcBI6CeAWSluQNlC2gWlaKNsALg+fyX0/EaGFUpE0&#10;VWM0mrYtPMnkrkloIvlFkRCcA5EpwWQSKqeJDyj94DG4HVz4BYfjgK/Pz/j06Qc8Pr7Dw5s3ePPm&#10;DdarVeZQJrFPKQXSI9x8+X7UzMjmQof92sVrKTxmWfyadxzksqpuLlAZgcpBYXlC43yXfIohqYu7&#10;RWY5TQNUACKdx9rHjQU1nl6d9EfymNZS8ZX/cplSiZEYb0WFrz8a9Uo/KRKgSVyPMx3+Eed7zKmk&#10;hTCdhEwgykNBmWfJzSWVg9sWi09ZS0dQ8ep7nXPFv84xhHywPPlsWM5Wqf//RS7hJMSIZE3y0ePQ&#10;93h6+orP3mdBTZHCh2/eo1ut8uRSctWhbiaMsGBY5A8SEa9hWsu9Xo13pjemx7gTLdgMpZTwlwsX&#10;fL/f448/PuL333/HdrvF09NX/POnn/H08TMaw0HmTcshdCQj6rWIPi6qxnkF03tuWmTOCxCFt50a&#10;Y9YasCZ2OhmRGlXFWetHbpraGVjQE+qiy2g6EnxN02FpP5w75OTfq6Zu8n2ukIPFqBI4Mt4t5e5Q&#10;hPMhByKyiC6omchOZe8HEeMjBu8lFJJxKek6JzyBgsqhonmsPR2wa5GfoqBK6oO3mE7lPvZhj92+&#10;l3udA+AhrFyt2WFtG4sQAo7HI/O+RYhrNE+hWWPzWgRVrpn3EQCLlXxv2vx6JFznXrAoWhs0TZuF&#10;MJIwSa4R9GhKh13zyZnfYLPhQNEYArxljnikjjEd4tYPMUKHKJOahBjGoqSSJgUjInQWFKIgV6yx&#10;sNbIFB5/x9ZYKFPCLKE5qDZdn7ZrAUU4Hg/izB4Es2JEuKt3SyWhpQOgARWYg20kpBaGGeMA89mP&#10;xyOsNei6js0oMcD5MMJZ1Yc+kvDKblX47cdjD+98JbKv0HUshB8PBxz7IyIRDscjmraFtgarzRpB&#10;armQUBixYN7SPR9AQAiwkbOilNGIIGhjR7ViqpcyqkMapUZpaFsY8kTSCJL+dxKJDfthYA0LvhQA&#10;jzFuaVS/ijobgkcIkGsXC5bJaA78rsTmxHBOAn2s8ESdmHm891JTRPTHPtfE1hg0bSffOTcDlK4D&#10;lVlEpVCEr9T4Dd6j749QhwO00hh6l7ntq9UKwTbwxsH7CBekseYdYohZQG+aRkJ6SaZjijGlcNIj&#10;+t5B6yNjhyx//sY2WK3XI9E94VUYsRJhNNfIKTtAVZkUUIwsTVM7ZWqIoDRj/myaqo0lNyzlfEXi&#10;CcCmbdA0LaxpsFqtcXd3i/fv32FzswYUsN3u8LzdgaBg2xaBgM9PX9GuOsQY8OnTE/b7YzFWROLa&#10;M+c40DiDdA4lODEw0KIQQieBnJn/K/tFJoNqnWuLfIaS/dZazpoIMUoAbMDURlILofOOcpUxOKeZ&#10;Z7zmWqtG4n0S60tdhpEZopJskrdYAmwViAKa1uLu7hZN28g5u4jEr9XdT/ZkVVGcr2iyX0MjmPv9&#10;c4LiSd2QTYPx7GTf0jTjNUaBJV1nycxSBLHpd0i55i6u+ljEezEApEZaDp0fnaUoYzMpSoZcCDxp&#10;HwuLI9VDuS6iWkegBQfv6Zo9h3SdE4uzAYvGIbU4Ne6fFc9P6vg4f8adal9T1/g1mKZL9ztVwcVz&#10;s9qLuJEzdez5sx4tTqUu6X2vmVi5JKjOOcPVTI1PIxRRPs2MDXgo+KNLEwuXnPev0TTn/pk2opbM&#10;bucMl+W91WflKjOETs91o9dBWTuveRbOfd5LGKXiuL/wOhBz0iS4fJqheYJxnd43wMxZkl41HfK/&#10;Lt7Pjbac69YtiRy0wDKfTXo/E2A7vbGmbKhz3eAl4X6pMXGtgF9G0SNCZMcatEazYu7hm7dv8f6b&#10;D3h4fIfVes3j1r6Mgo2Y0ojZPa61wt3dLb7/7lt8/vwZX58/89hloMxZT8xALoLYvWSs5l8KUH6A&#10;f/4CvV7DdGsW2psWERw6G5VCA3GHGw2rDGLToLu9xcN338MdD3D9EbuPA2+6qMLgKFYPqhIjbAlk&#10;UWdGqFLHteZEl2DOC927oh6PuHR1MRCJ+FAVEx+PC/EogXR8QENhu9fjp4kNnliO4vr3MYAkVMq7&#10;Ab4/QgcPGPn+AyvvujFQpoE2DYztYLsVlDEgrRihkw5JC8zp5L5JbgIdQgkOiQRSmlEGxCG4Vlu0&#10;1iKicpfoTNjL2I0of/9w6PHrr7/h6/NX/P7b73h8fMB333yLf/3Xv+DDhw/YbNZo2+TEV4zoqQqa&#10;Mf+dKnG5oBOyu7b6rl/DZXvtGnXStRdlK7txVcW7JMjBSV015rSERFkquJcT5uvDlcrOqGnGVA7B&#10;XdrklJoN4eXD0Wli+8lyOhNUO7fijvImMiBr6hI4f+gBqRL2Q5UTHRghr6bud5+ExkgnaV15HyG1&#10;WGAvFR9T0XUpEHIqFp9zXi/eD8kZHyOMBE0nAT9EFkcP2z1+/uk3CeNT2O0PuH9zj9vbW9zc3gie&#10;g8QtHsv1GyFjlkcficbNmrkcgHyLaJWxPSEw83kYAo6HHofDHp8/P+G///u/8I9//AMv2x36ozB/&#10;KcKaJjeQtR43Qcb7fRwd6NJBcikLpc5LmTr463smIZsy/mtyT6RmJqDgIzuj/RDgeg7J2z6/iLBE&#10;owDx8VZ0buS58ISXrvElAf/cIS7ld0CfNi6pYscmASS5YEMsnOnBsRvcexZN+36Qx1mLaMtTFYPz&#10;WbxPORZaGwxuQN/3LLzZBt75zCgGAKMNjBVWtTiYYwgyAcbOX6WSC32F1koNEgO0bWCbBhSD8NAN&#10;lOJ7sWmYnx6CR9M2CDEKC7ytQqkIwfnMCk8CfCf4uIRnSC5+lQ80lJuaxlgWiLUqQikxvir93cQF&#10;Tzx3733GMDWNBaxB29gcgtcPA+hwyI7p5IJvuwbaGAm1r9ywFEGBioHAJI49v76x7A7ve3ZId6sO&#10;bddyYL00Up6fnxEDwQeP29tbaKNHYmcS71kc5s+yWq0QY8Rut0NwLucJ+BBYIG5bdE0n2RwG3YrX&#10;BC/Nx5RP0FiV2f5B7oHspJTvoesYizIMA6yN1cQpu8hvb29hrcUwODw/f8Vut8ex7xG+fMlBoqkJ&#10;1/eDVJpajAaV8BIJQbHT2baN4FYsoOPYIZYQQNXfA0FMH8wlTyadKAGjCbeYRHXkSUl9MomVcCAn&#10;AcQqPaf87IXgchOhsU1GpTnningq5paEjOqHId+L3KzpADCPPXgH7x0GAhoX0LadIIuIp0gJ0EaV&#10;ZlaaUsmiPmcEBE9S9zocjz2CDzzF4jx0P4ib3CAi4ZBSc9Ch7x1Ps8iUCqrYoiTqpskC54JMgjjJ&#10;M5CpCM1TMzzVMOB47BmRE0OeCG0sP7sKkpnhpKFrDIf6aj1yTsZKIATVodJBXpdGQczGaLTtCla3&#10;kpEx4Plli8E5QAG73Q5fvr7gZbtDjAqqs9gdD/jj42cM/RG//fYH9vsjlLZyv8XTKUvCKNr94mTn&#10;ovgyNsDVAhxGk6ayTioFJfe11lqCYCnjmIycl4JSJWukahDUbP2pqzw1htKkR5S9qJz5oyCg6ATJ&#10;nUxl6V5Je3KuzUjl3IBVt8Jq3UHFiFXXYr3u0DQGY8g5FReFGp8lp/zk9L5P9uM6z3Vh+vKcMHpp&#10;Uu+a3ztlL1e304L7+ZzL+n96LpsXqtToWk7RRHW4eR0kGyVENk7MG6FqrEWZulOp9pFzchBjn5oY&#10;gNOfyXVSXHLA06ygXH//c3iS2pRyTjuairNXBbLSOHD15DujMR6x/m/6intprl6dbdgAo2meOZT1&#10;0np07pzOE2Fh4axAVwudr+WOn2s6nPw+MEIfneY0YszYn9bxuB4LM2dyvnSfzGkN5ybFl37eicHg&#10;7GQNnWoaC3bKfHZelO5xFaL4kiFv6TOeNW3TKNp5plGuRmbKk+cYyDoSXSnMv2a9tX92Qb5mNGpO&#10;CB93ZuY6PfXiHkea0rlcjdd0nC6J90sd6j+zkSWGbCBCEP5907TY3Nzg/s09Hj884vHxHW5uNzBG&#10;lzGwyK40qJKOyk7VkIVXYw3u79nlsds/y0h2yAtzGY0sziwjY8BKA/AD1HEHevmCsLmFNuJGkAOJ&#10;VgoEg1ZDxuN5jLHpVrh9eIcwDBj2exy2L4h9hEblThEuexEgVQkSrSwOS5vhFHs0Enym92BCGIxE&#10;dS1FdgmSzWP7McDClnRwEb5qnEAJhWN+LY/YS9EvTjzmtrJ7net/gncDhv4A73o0ITBOKPHiQYAB&#10;ABbwjbXQxjC/L3Bzh7/jZQGfsym1uBI94IrLS6nEAeeitWsabNZrHNYrDG7A4B1CIEAFRFU9W1pL&#10;8CRfg8F5HD5/xdcvL/j1l9/x+4c/8PXrM777/ls8PLzFw9s3ePfwFne3t+y6Q+ERUpVeX8J2S/BO&#10;dpErqhLq1cn4VcpGuHYUcOl5nXOljPBKSdjWgKL60FSuj56K5VcyI5fEurozX4pZNQm8VIvulqnu&#10;PhLXiWYc9DgN2CrVVm4GpBHMMr3Bf06rysFTNeVUtc5ITunk+9Aw1i4wSqvDllInjPUoz2Wc4YAS&#10;FcFHpVC3yn1fhz5N95dz7o1yec47AAriSC9y9a9Nj894rLRPRA/nBxAitLE4Hh1++uev8M7jtz8+&#10;4t3jA/7lxx/x/Q/fs5DVJDxWQPChNEvrghdnxkETamumCYW61apKUF8/OOx2e3z6+IRPHz/h5eUF&#10;X758wS+//IJff/4VwQVoYwU3wYQw2xg0rYW1hYseTji8GH1/dVOkvn9qbEntGpm+96W/wx85ztwD&#10;vN1GCWv03mO33WG/32fnZnk/SUA4bfSM38uYJ/xnJhtni8vq+8lrSPXs65HjigpLWPYa552I6B7H&#10;Y4/dfo/D8Qgn7lXvPLTSWK3WuL29QdNaeU57RCjk9BWlWDyPEZF6UIiMzxNeeNoTTNOI6MZOcGuM&#10;IESUoDBY5GnbFuvNCo01vJe6AU3XYbVeM7bEOxbuBfumtWDvtEVLLWKIsI3N6BlI6CWIoCMjcVic&#10;ZgE8XbcYQ655oAAlznStmYdOBGGFGxjjM8Jks96gaSycG0AAGmGXK62gesUTeSiBpo2w7IdhAHYK&#10;g2MuvtEGXduibVu0LYeQenGzUjVVlwSxxlpY23BApk2COxDlOdVaY71e4/7NPbTROB6O2O/22B8O&#10;CC7ANhZ3d3ewDfPs++ORxUaw+aNt+LN2qxU2grpadS1ettss4CoR3dq2w3q1Zhc1ABsbFoOrZ5DZ&#10;/jY36ocBgnjhSQFIk6MgEmLeQ3h6ZsjfWQqoTc8C5/cc5e9QDh8t7GsxG0g+QQ62hWKEkwjuKQgR&#10;eeKTAGI3eAyctRB8RBRzjVYmT7cgIwhUxhOmJhVjbIAYJbg8loDl4i4Po2Ylf9dBgo8HhKAzAoeI&#10;QIK5ORyOOB4PjDSSDIS0PgzDgL5p+L61lic2grjLKcBL8PLgAo49Y4Nsw279trW56aS0wjBw0Cxz&#10;2SU0Wc4HjNXi800A+M+FiMOxl1wXrnO5CSJcfLmGqfWfg0yNGYW+M/7Gj2rCPNVgTQmQpCgTpDwh&#10;ZLSRn5kmIbhpliaCIvGUhbZGsqBUcULSRHJIaL9UG0mYLqOyBmgNbNbcWOuHHi9bhc9PnzkE2Fr4&#10;EPD8ssXueOTGo1VQAxC+emxftvjj40cMgxdGu9QuvIiPXX50HYZtzqigzgirRLUJojDmyySIyk2F&#10;lHdlG54yADh81g0DNyO14PdizE0rnTFlMTcB0p5ZnPdJGzAj7C0/G9x4SyJ/nYWXnnFIg5V/nuEJ&#10;LihAA01jsepaNEbj5maNVdfAGgAqyGfi40/OYEFt/DoNc+X3rUZ5bPl+IVyFfrjGnX+tGencn1Nz&#10;WIeJhe6SfnONMFp//nMO/PTdlaYLnWArU+ZKQt7weUCNppVT/R9SAzTGXOeoRGuIPF0XvXyx1cQ4&#10;SSOAaIrLOTc1gJn74lKm2Hnz1zl96ZrfSyDEWVqLSPd1p6KeOlf1eXFyTp2b1Fg0nkxCtZcMamcb&#10;ERfE9iUT1pKI+2dDQc/lpC397HSxlwgAc4io8u2db8TNrRFzZqZzeuY1VJQlpNHZ8NlFI6I6OSNT&#10;lQ0wq+JDTX14F8/PS+bvc03Na9ZPqjQStWBcVJVukhr8S+drqs7Z1zRG/69gc2iSxn7tDxlfMMrC&#10;2NzDNr3pC+MckyCZU4fknxbYL7joz3VsLgozqMa6AGhjsVqv8Ob+Fo+PD/jw+IC7uxsOUItA9DTa&#10;iGpINSGOEBXMFG1xd3ePVbdGjD5vdlz7aVht0OgGjW3R2Ba2YUxWOHIAACAASURBVHSBNkAcHLRT&#10;iLst/Ncn2KZlodq2CFLQAjxqDuEPKnFb29Uatw+PuP/mW3z+9Du2HwcEP/BYJSTMSdApoGp9V1RG&#10;hiplkQ8UccRTr4Wbcdfr1CWrqpBKxuaIAKlVFpJzMCNRcdXJ6PlIFFE83WC0jOhqg0ARLjhm5acw&#10;YvnJJuNpAlzfwx0PQPC5gAiKAGhERdAkbnej+KAt79WHgBAKZ3JuMVCoGXd1g0vnojhhgDabDu/e&#10;vcGPP36DrtN42W2xfdnj2Dv4GBAolMIcqrqm5Z4OkbDbHdEff8GXp6/4r//+bzw+vsMP33+H/+ff&#10;/xX/8uMPePPmfjQlURrMJI72wkVXo/ct7q4JGimN32rNok4EVVMoEiSn1IgJexJefEXqeeEY8r2T&#10;gzJlrJ5iDjjI1z6vBXPjUZjpqk82lNGmmxz0ldBdXIpqOkdysYio35vCOADm3OGhqjwYKSEp22kq&#10;Id3j9R8ljCcGTjA+qVmrNUzDB/ckTpdDcRUqnDa5SJmvC4pVM3ecpcElaXEtnPqNVT6ETT//XKDb&#10;kug6dg+oxbDzaYjRxeLgpDiLucHoxLFMEsAHBez2O/z97zv89NNPePf+EdvdDoe+x7t373B/f4O7&#10;+w3aroVpjAR51t/G+MBT/1w9E+KjdJ6FmEw+8AjyMHjs9gd8+vgZf/3r3/C3v/4NX5++wEngY/AR&#10;Ok3lpPwIzXksbdNmp2PdoElhp+nnZNfCZA9I9cdSAFP9/SVBLAkBBW9RJlFSo5TFxQilJPBQkFWJ&#10;T66JYFU12JnWNFKLgWWnEzV1TaOvCvtK6/GoSVbd22XnK4HDKTQ+QkPl7y1mBnRCtfTHHocjByWm&#10;X8f+KJxoQBsWm7v1Cm8e3rKQu17j+fkF9LKFjwFKMYt6tV6hW69hGnZEAwqaCLBlDTTaMJpGmOZd&#10;2wpTP46mBIw1jFhqLCO9LDcQVqs1u16Phxw+S5Kr4Xyspri4aR+Cg1JNDozTWgHGilPfwhjG6RBK&#10;0C3k56frzjgMi6OESbZtB20MvHM5T/LNm3u0bYO9ND9UCsNkw3c2M/D+YhAJcF4QMtL40FozAmS1&#10;ws3tDYxmNzwcu4xr8SA5Yq22MqXQwebQWgcPMC4HXFcYZXB7e4e723tsVy94evqC4dijazusOhbo&#10;NQCjFVahk4DNkMO0taoa2aoKuFMKjWBxNus1Vm2LKK7jYRgEI1gmW6y1sKOJhBQuGQCEibOxBEhz&#10;DRUxOIe+H3A8Hnkyo2mEe69gTJPDeYMPo5wFvl7M1reGUYU8ucUZDj469I4nRrQ0B4y1sPI9krg5&#10;vWcGf/SMNjKmgWkaKKgc9hwlPDXVt95zc8y5AK1ddt4zCk2CZFXZW8o6h9H6pbRG22jGmUQSpGbM&#10;0y3O+eJiEw4eEeFwOCJGkmnJDjESnOQtsJmFZIoqgKiHsRwKm+pK5xQOB5I8kwF9zw3ihKesRfYU&#10;ThxlnSlTrFQFzY951jHXu3x/8QRJk5s4teEmxrLPq2pShu8hP0JeKMU4HqtKDRGCqxjWYjIKjOGi&#10;2k1IqEwlyLikWoxomiZPP0ApOO9xOB4YzUEk9yXQdozTIQX0/YAoUzqRPAYXcTxEPH/5ipeXF24w&#10;ooTHFykd/J3K5EjddF4SGnnPLXV1nDjeTuoXIiCkiViT/56XTIe004RYhMCSQcQ7kJGmitIlaDkh&#10;xIrhIhTMl7Uisgt6TwK/E7beiNGMRlO95f3lfcVQRpSx2cpw4yYhzazBzWaNu9tbrNoWtzc3sA3j&#10;8yRSe+S0r2j3VeDrvD5QC5w1pqj+Bktzf/wyGVN5RZjtNe7oRXcqxiiLkUGlrunPMMQX69mUvaKq&#10;xoUay8rnNReaMOaLySBIaHnM7PryffCzS4V9H6msJbGcM4Ks20QpV6q8zpJwf04LosrtnvCAGVeo&#10;xga012QXXRN8fA7ZvMzsTnd0mcauzzZ0rtk3g6Ydv3+csPbPOeuvNfsuTaycM2Kl9WA80aNHzu5r&#10;m2CvyabK13myvl4KeS2irmR8yXehJy7Nos9cRmbNva85dNLy+lJPiEwE8aQBiGmHZq5JjcyZ5kgk&#10;LQFqvs1FmPlsNJlWSOf8KyYmrp2qwELTK30mrXU5h1J9/ioNbYXTLWKpOXWO7vJn/nmleD/uNs4f&#10;Ni/JFlS5cAsPbz4NeO7mWmzdnLyHc6EV17sir+cRTYsiqhb6NNbXdg1u727w8PAGH94/4M2bO7RN&#10;C0Uqj3dFCVEq4Y0YhSWR0iKqc5HTdSs0TYd+iIXVpACjNBpjEZoWznp0bYtV12G1ZmfN0PfA4BBe&#10;tnDaYtWywKK1QVAWkQAfCEp5cVnJQ6wNlLWwNxvcPD7i4fsf0B8P6L98ho0xM5m1rkJr8+gExmMy&#10;alqyVtc+TgINobIJhMZA8CoWmN3nOYxTj4XH8Q6M0fUtIgi7sZTRMgJt8mEkUuAmCkU+RMlBhaJH&#10;dB6u7xGGIzRS0rxgeECSUauhjBIB38A2HZRt4IMesfZmhcIk+Mq/6cq1mhFJct03Nx2++/492rXB&#10;dvsDXrZb/PbbR/z8y294evqKvu9z0cuibfleEhfWaAUjotrz8x7b3QGfPj7h6fMTDvsdvHP4y19+&#10;xM3trYwxm4kbihBVrIo4nTf+OoBKVY6mVMQlhEF6eESGPOnwzxU1S/y8URGA0/AvUmkAgeqy55Rh&#10;NuLdjcX7qTB7rpOtJu7caUNiOm413YwX17O6+TV14S8WAeVeyL9HVbPojHOkMPfH743D/gzjoFQ9&#10;gpHryUrhVNlBxxD8sllmt5uq/38NqHi6hif3FCkRosfjeUvF9RJXcfrCSxkv5xjoJz9HleIshYpR&#10;ZEenHzyGo2PMlgJIBUCY5P1wRO8GHA4snn/48B7ffvsBf/m3H/Dtdx/QtG0O41JKARGZEZoYOalJ&#10;pVXJFaC5Q1mFGvOR4HzA4AJ2uwM+f37CL7/8gp9//hW///4Rh92O3f9QMI3NExoGCkazSNo2DVrb&#10;wGgLowxXHkQ5PDKFgk4D2k+zG4q4t3S9p42K5JCLIZZDpmD3aTy0IftcA2MjtBokTFJx4DtIRNuq&#10;eUdq1n10TYG45MA6fTZRTVSU74gF2jSdV+MKCEQ+85udjyIYu4y/2e522G63GI5uJFkoJcL9eo3b&#10;21vc3t3AWJPHyhmz40CR0HYr3NzcYr3ZME+4sdi+bNH3Q8bgaGMkPN3koMN0X7UtRPCUsNcQEaOH&#10;DwYWvJckh2e3Yta5E+csSEI+U4hn4luLQJz4zKHCXVgJeDcmCfhpaiw1SdjdnFz1TWPRdg2MZoHO&#10;aBacvNGwGlmETY3zaciVUrrgTUIAjoNwuY/557FYKY5Ro2UaTwOeXfDWWNiNgZWmFzuX+d5u2wab&#10;DefQOMeCrIoxTxb4weH56wvnK62Ya940DRAJbdsARHBugBv47zYt8/m950ZcCqDe7XYIkQTPEnMQ&#10;ZNOYnKsTI6NQjv0Rx2MP5wZx09uTEDQnQl0McYI1JGn0IzeytS7CQ4gBvaCYQsuNN2uazOiPMXIb&#10;INcPRsR9C6NN3mfyXqLLwd87lwO6lTWwkb8TJZMqqSkaiR29LC5anuQM0gR0Ik5mQQEYBs+TGyIq&#10;pwBcaw0ay/d4EZpcEe8lXFZpDdvw1EuUcjUGFtGDTAjFGDP6MCZhXq7tfn/Afn9A13VQ4CmShLwK&#10;PsD5KBMHLJI777Df73NgrfcuBzEzqkoY7JFGIgPniUjjTBoPMTUflEIkWwkpsn5qeYbJjgwjkKDZ&#10;GnOZflaqb/k+EjNNlYujjSqufJUmPMuUjQIQdAD5KBzsulEEMZSojIWcYvES1iPXACJe+hgQhyO8&#10;89hvtwAUVusVmq7lNUAmS7qGG0PeOxwOR+z3W8mjYsQSKUpaPY8yirkENJ6gnEtyqmaci3OdaFak&#10;SXgbrXWu89LqZY0BWTtt62dDS8Lb+BDQKG6EGsUNSGg2aqTQcCMNFl6ji3ifGqhp0jKEAOe5WR5j&#10;hEkTTKp2ZIcZxyVy7oYS0d4ai7ZreYKka9E1LVpr0WieVtIZ48PPbfFXVtymWjia1EYKp+7ceuJ4&#10;JNALArM+e1KS6tQVbvYFjeUcjmTWSTsTw0MzZ5uln71oAqobAJPpEKomFc47qevcjyDT8TGvt6yL&#10;VGHFaYowufJjQW1xPakkNyYW0yRFrnOykZJmv96zulC6NRJTP9015f+MJgiWdKFruexLfPhiBMOJ&#10;W34qamdvfs7oK2uAwvJ09zm0TY3I4Qyl0jBZMta8xjA7l4k4fd7Sz5nLZ5jLwpsz+eHMvT/XMFk8&#10;QyuMNI9z58KT83/62TmQvGKkn3n2rnHcz5kGz4fLLuwuSTNTlycWioZTDNfn/dTl/Klp5n4gkhyo&#10;eeH+0rTFJTP3uQkLVAbLNKmk5kShhfXy0j3+P5kQebV4v/RFXEo0rosGojEbaxxgSKeO0D8xznUJ&#10;OXGOKXbtSNo1obwE8CipbCC2Ydf93f0t3r57i7dv32C9WnPAWwh8QIgEmjRIxg+YOhmhsU0DYxoQ&#10;FfeHFqGJCxt2PTG/tMPNZoPjZoWw2yH2A8LgEQG49RrNzR1st0ZUGp4MIhR8AOA8IqEcgoyBalus&#10;Hx7w8MOPOBx2+NT3iLstb6YRgFGjRYpOriFGoQ9jZmHZgBTEHZ87yjOFC2jikBZ+si5hTDUTr8aH&#10;pH+NleMzdeu1kUNJqBAFqrgO0qErOI/gHMIwgJyDViz0aObcgKCyuA1x4bXdGm23BjUdHMXsQKtZ&#10;/+c2oHrRradSEge07e5x//YWw+CwPxzx7vERb96+xafPT3h5fsGXpy/Y7Q4SNFiLvSqHrrWNzaOr&#10;RIRDP+D33z/xAX9wOA4D3r9/xGq9xuZmg7vbOzSNZXHQAEEWjbmRu1gdBrRWucGVNrAQi+MvFcCU&#10;BGJ1uvZMN6Zz3Oixe2S8WRS3yvmxskuFSd39n6Jj6i7y0ugZJg2BVzVa68aWvI/ZlHZ1WsZPfysz&#10;6c8EvKiJU2AUOF1hBUbrJ5XXz2NoOTB6jNBKIXaAgtLSIIzjIPAiqi5jb5IT7CSjYWHM85pprizc&#10;LRR3NXu7vsY5lD0CFHjqyjtxeLJKJBNFBBjGD3iK+Pj0hK8vL/j111/w8eO3IPKw1uLtwwMLVmLn&#10;KCP+4oBUeiIyVgcYVYTmFJrnRHjaH47Y7vfY7vb49PkJ//znT/j5nz/jy9MXBBn3L0JoHPHCrVZo&#10;jGbMh7Gja5WCKal6LoqIx+HN02s7Xv3PN9H15L6fshvZqW1gbIWqEDGgbTu4fuDCV2uYJPiNinqc&#10;NCBrN7waTQzSyVTNOQH/nMmEJlgHqn4/TTSkvc45/jU4j2PPLPLtbov9YY8YIpq2Q9d2/Ln7Hj56&#10;tF2Hm5sbbDYbKKXx8rJFPwziLu9BRGICWEt4JCRDROdJQyWTUyk0k52WKmNzmLEOGKNGgZNKDufe&#10;ecbfWFk7QyxhqyLSJNd6Qjw0TcMTKDqhPBgj2FMPSPA4i89OXJthdLApIVtp/wkgMug6RtnwgYSd&#10;3FowhkPfC34kQFEKg5dDkzhgCRB3NOM2tLGgGEbrG2dJBBwOByitEbxjd3vLTHBrLbQgZIbo8ufr&#10;+z5fU++dBAnzz3YxYrfdoj8eoY0RZ3SU9xjg/SFfu7xn3WoY2yAejzj2zBAvWL+YXfRcs3JYJcmz&#10;xM2VgME5DIOT+1sL3oB/pcyMEEgCb5sRho6nO3WZoATx+mJtEYUjCVJIIyrAuyCvyYKPNZyDkK59&#10;aqJEKqIjlIK1PLlgjAFFFsKP/RH9oQf1gLGWQ4+h5d7me4IRMQSlhiySsyGBES+onn0OTIziWA8i&#10;3FvYxsBlhBMwOMfopVjE1RgDi/e+gXNORGAChYKZyRMnSsnEQcyNnPTP8djzdU11dNWsSwJXbqZ7&#10;D5cbQBxSnL53pZUYVwBlKtuZhKueONO0Fle2Ls2ySSYPIymRpwnS5GOROWMWWQEF0ooNNMnQQSWg&#10;N60FnMcyyNvg+4f3/UooHkLGIIX6/peGo9Gl+V8+VjGflOkQgjalQTz0Pfb7PUDcXFiHNVbrDT/H&#10;qbnhPfwwwLsBFDyM7PMheEAjY8RKI7agz+qR/vowntjyZe8sE3c1imh8VlA52yJliKR/yvfPkxQU&#10;42jSPTnrm4anqdLkpDImh9iDKOfk8Nkp5J+fJzu1HoFHUv6DViWYuXz+IM24JNhJc8vy95uumTW8&#10;5zRdi/VqBWsswjAg9ByYXKKhqEx0yB6W3h9NrfKTqc5ZM44uLuxxfVDhK2XShAcUrnP5XjImnhPw&#10;/wwX/NLfGQtdGJl9amTlVL+pr1Wq85JhZ3QtaYyvTBNCuXZLonz9WoGbXynrgqjY8UiQxSobU+rz&#10;h1o0fi2dI09dwrUgW+6P+nm9Jr/onOg4j5ge149zZxqcv80uOtLnjU7lvJDoBpr07Od6DfZ2emY6&#10;Z8R9TVPgGpH3XC0+p1OOmfZjTOtI+J18pvqeKOeFUyZ8aQyos0hwOtMcm5teWG4ATvCh1fYSxeWk&#10;F5obp5qrEi0Li+7/qcZRjIoYI29xqn9ckw9ySTQH5hstiwbFK37GpebPtc2s/yvYnNe8+WkHbhzs&#10;dn4DuqYhMBX4XzM6sbQYXOKSzT0si+nqlXkiEEFbjbZrcXN3g/u39yzcb9aZAcrBXVTYe8Jwj2pc&#10;tGlxcNeBr1acB4CI5sQhnFzc8pNohFPYdS1ubjdw93cYXrY4Hgdo54CDQvzyhHBzC9utYLobDBQR&#10;jZWusojLBvlwZZoG3c0N7t5/wOPhAL8/4qsPGI4HEAIalQoaNaJ75c1GRoW01jwydJLarMZuh0qc&#10;H3f0RwbeqmiIbOKVxSe5t0phJfaf+oJC5YyCyNV83vCjYAdAyfUuC5oIDhQDB7r5ARbE41T1PSev&#10;xVxVcd3LKD3lQlbyAkREmAa2LHVN8/NmDIxmfICWgrZpW6zWfIh49+49ttstvjx9wa+//IbffvsD&#10;L88vOBwO6AdG6tSO5TS+mNilSgG98/jt9884HAd8fXnBw8NbvHlzh+9/+B7/8uO/4M39PeMx5AA+&#10;FcPrAOISoqhGh4NYFVdjUZg70lqEyfT8pM9/uu7QWUTK7DAPlQbG0qZ+NiiqEghrLNCU+z518Fya&#10;DrrEOT3XoFziFybHjLrQG1eoXEQYBxgtbcyFoY/KjVg1cU/mw5FZl2lMbjzJgFP7GZ0vPGunxrnA&#10;9Lli5NJI8vSzLv3s05HJGmuks4M7BkLwJOF9NEasEK9FpNhx47zH16evCMMgB/+Iv/zbv+L2/g5N&#10;JzgNY2G0FjFTDtOj6Y6cSVo1lwK7nbzHcByw2+7x0y+/4J+//IynL1/x9esLnj4/Yfu8hSJCKyx4&#10;EpSGUpKpksfcWcBsG2Yo8zRW4pH6LDSNhfX0uenUPQCqMhnUxXHvue+25nBba9EIixvi8opRwxqL&#10;3h75epkSZAoJ6CtuUJ3di6jwUqnJoKqq9NyBZb7WmDc/1Nitci/FvJ6GmHAdnoODjz12+4O47V/Q&#10;Dz2atsF6s2Zh3TCrvNMKLQir1Qrr9VqCQQdstzscjz27jpWg5MDC3vblGWqXnNc93ODYvSlMdjWa&#10;DuPQ4hROGEKU8Fnh5otbt2ZIcrgp3ydB0HdtChiVtTU511sJqmV8AztF+77Hbr/DINgKL67vhDGZ&#10;cpSdc1kYItKIwcA0FkY38JEwDI7docTZN+leVkm8ITVCGinFwlYMhKijYH1SECcLDelaAQrHwzHn&#10;fHRdy5iewaE/7rPQlQQ1uAHOO8Y/ZNwKP0ONYVY5CDgcjvKZk4Of8VyM6uBrr7TC/tAjfPoCQsR+&#10;v2fhvhJZjKBnmsYyNkQBIXi89D1PA/BoIdeutoEixfkIkfNkYgyyX7Oob3QDbVWeNIUy/CsHLUPw&#10;aAXzRcaISzlNPxJ/lpgQCZFzAxrmw6dQ5vTdD0OPYXA8WaFMxitCprnYLd/DxSB4okbWUUZ8OOe4&#10;WeA9h7HKvcsO+rGBIGF7iLim9IKUTBOcIRpoze85BQYrxa58PvhH+ZkebnC8BWid3cq1cJvwM0UU&#10;G4u6uakXGIOpNeNFoFnAB6W63uTpBP67DVQ0WSRPqDOVG/PitpPnOxJPkBWGv8p4mYSqiQlbKVle&#10;acqgoNFiRoUmRn7av2tUDwD4wPdyMtWE/5+2N12S20iyRo9HYMmlFhZXierumbHPvvv+j3PNxqyn&#10;JVESxa32XABE+P3hHhsSyEzq9rRZtSRWMSsTCES4Hz+LKoyEIMHR797GgZMGBA8+WizJAJmjEiOo&#10;BnOFbwCaodZMydJI1RQaes5geM2e6XqxkNp3XVT0BEKPsQQDoKlr1JUF2MGzDKRSBlJJbaYj7MO0&#10;z3IB4lFQ5FpT0DOM2qCG65mH2B6ex76oZcI1apoGq9UKTV1F6whjRSUShvI2s8vy7KIK2Xl5hsr3&#10;YtJQhGXokkB2Gd7IXm+iWliUFrawyjOkeWTaK5AGIm83G80xMSVlfMS8H+MTp0D0qZ6jrDswln4f&#10;7SWO+a+fi1PMEROnatHvBaUO2qWsVqeiVpsmxaQwWh7tmZl1bY7kZetS/PDVIieoSDT/wzmXCA3e&#10;R2pDHKJovRTvF8+DaOd4sqfPE0h9XNh1zgVplux5/m5XiFxVGsicY7D2uCXodK82GUabsbcLrjSf&#10;xtu+l1V8NN9t5n4cI11NZyfiaJD0MQB8jmDsY5hjyFWAngW6DjNS6HgAUOb+lcHcxTOVAf80Y9E0&#10;1VOM9/K5HrlU7U5c2wn2+1yPe+7Q8OCeZTuIz2F7yrFAmlVknLPu8vfrs4H0qUHRX2HIzw1WTj2b&#10;/yvM+wIkPXHYHPVhm3l4puQgeSDd4UNNk+9lLtn+nCn2MTBgCgiYPGSRQu28gsCVrbBYLXF1fYmb&#10;m2tcXF1IwBeLl7B3KVU9Mw0oxqbJg4qiisUYElZ904A1gCswyL0PFijCJmmaBswrVIZgwNg+PWH3&#10;+AjedbA9YDaP4PuvoNUKjbXouMIAwEGKKK9ME/IS5FpVFqZZYHVxhZs3P8BtdnC7PR4+/Qm4Pbgb&#10;pLilIEM1BWiYDCanxsM0OcjhzA+7HKIoOB9kNgWoVzZUOYuk8NCmZPMj4D3Ln5ER3+C+V5myg6WM&#10;LabDVzc4DN0ecIMwd4I3A3T+QUZDsiqQrUGmgvPCkPM+DDpM9HNIBY2J4XvOZf6mmQQ8VzNIsxhs&#10;T4wwBW2F66bF1eUV3ODw/LzBm1ev8e7tJ9zd3eP27h5fv37D/eMj9n2Pru+i7QBpEHCKxxE5+OfP&#10;3/D49IzlqsHV1QW+3t5hu93jxx9+wMVqjUVkXJrRM+ZT8eU9PA/xc4I0YJjzZ94UQaYgRqWezKZd&#10;FGG4U8X0scL6cJ+i79qzJv0AkbwV58J/EMLtJoqL/GcOJvEnJrXn2IaNw4aOHxpBIUOHBfrocGBC&#10;ZA7m6ogxQCbryY82TNknKMtNyAchzIF1idhs58HnSaOHAy/G8dDomN3KsebnmA/occbH/JkZbI5i&#10;cG9uEWAoAiRyfTNWirEgMDbPW/zrn79g3/W4vX/A67dv8fLVDd68fYOrq0tRZSlzeXBDVB3lzT30&#10;vg2DeBtvNhvc393j8eEJz08b/PrhA3758AG39w/wGvRYWVNYbYWbZsjEoYEBo6plaNy0DeqmUsDP&#10;wfWDDAz3e3gO+SKVAjSUeeqa0aC+3POmzmKe8PgfN45xXVZiJWJtpdfEqYdq8l4NQDHGPrdhN2QG&#10;exK7gyMKlr/ibzjPvuc4rGaViweP6BA6u9ls8fj4hMeHJzxtttjtduiHHm2rw9zFUsFcAfLadiHD&#10;FvUa3u12EVRcLleo6hpd12O/28VP2LsO3HMEkMkYVEasSkJzGoAu7x2cM5kqx0YLlqCwCwOdYeiL&#10;DBZmjiAZAdF7GzooEP/3hXpRK8MWLgZcWmOKoWqwaAk9aXgvkfmpdnvDMGDoDaiqhdXciY2I2BKS&#10;hkVb0CDKSecd0EtBMPZEHoYB/cDouw5dt48DpNoJjaGqa9iqhg32XMpa33c9drudWlqILdUQs3eU&#10;OWus1oQeUBArMHFDEKtVokI/DNE6pa4bNLZCUzdw3mG37zBooCiZCgbyHBA4gmQEsciwlVWPe7HU&#10;8uzEW76qUNfCaHcu5Akw2Mr1Cc8WEWB82lsF9O2UPT1kLFzOBn+EwXl0+wFD76K3dfImV0a18xJC&#10;69WOQ1+r74do+9R1EtZMJoQWD+j6Dr0OZxw8BngY6ovQNWOMBp2qz7138L2PzWew7GGjAD6LxZVV&#10;djOZEAAubGQJKpcpuuSFVDEQONT70SuefWHjInsapUFnpkgJtikuU1YGW5n4peG1XdepNUUKRc7V&#10;WV7tcGJOgSr6pKxV9rOyrruugxt0+FGJnSJ1YnHTd31krEfmrc9ZyrltEmLmQLJZpINnquv7g7Di&#10;VANyYniHAbWyeEPWVgT9MnIQxaw1n0LATQCXhyzMNcs0yizp8mtcqTWWsQaVMVi0Da6uL3FxscZi&#10;0aKqK8mHOvAJHzNoSQeGiD1MDuTkuS7y36YMp0RWT5MdBcJzcU2LmnUClClyZWqxxauqGlXTiLJI&#10;B0mibKvi8xmHLM6h17NFzuEqKm2iKi4LO4w/Z4PnfVL3JSIEg5Bqg2FwcM/P2IKwe95g/7zFy9cv&#10;Y6YCVM2RaRCT3eoZYOT4ORyHl44zPQP4Rd9Bhz63Tp1iwM4RIA+sWEf3eK5WOQfTKdeUn2SM5ySm&#10;nLCR22w43cs5q9vjgM+XzP2w53vvIlmIwbMWIzlreuxXfQxsnyNtBn4wnTHwGdek35PTOBeUijli&#10;1newkeeITZO2LzG3kg685o9ZaY+v47Eafo75zmNSE+Yz704RbMOeciykdtbyJvye0O8TF0BwUDx7&#10;GCAjYOZZGblaeTyo5SLr8rQq4xgrP+95xvdqnM+V5wvmMotgq8sz92aKzHaMYDiHm4ZNgHOC27FG&#10;aAb7Pa4cmXrfPKnCGeNEc8/W3Bo+9nlPWwr9G8H7ckpE9X0BjQAAIABJREFURwGx6Td+3NM7hmGd&#10;ODDyMCGKBoGnpztTE45zmJUnrTcmNqcQtMIa7NS2DS4uLnDz4gbXV1dom0aKcpexpjJ//DFYkQKL&#10;qGAFCxOuQtO00qzp7zXZe5CiXZhptjKoLte4vLjAfrPF3ZcvwNMTrO9h+y2qzSPa/ROW5grOMZ69&#10;gQcwwIKJYNmLZyCSf2e7WADXL8A//IRht4PrO+zvvoExAOqlOS4Ac3nZBIk2s0kRdr7PGY/ZxLKQ&#10;2ihTKW44obnQTSEUTd4HujGl603pv10oHiC+98Yq48b1GPoOzg2wGtLkwoPtPYauEyasdyDyEu8R&#10;ZIFGvL9tXcFWjTDTTAWGgWeT1MbsQdCgNO1XQhBtDOzJApwKr3QmiBo/JQR765PkVwvietGiaRos&#10;l0u8fvMK2+0W327v8OG33/Hp02c8b7e4vbvH48Mjhn6AsZq+lwX9hH12t5UQucfHRzxvtri/e8Db&#10;N2/w4voar1+9xs3NSyyXyyh15VBwqa2RSGmDxIqitcEwJA9MuYa5dQKjaSyur6/w9s0bLBbtSQZ0&#10;zpIIXp9TgF9gbAX7oHP2j+Lfw6E8s5nH35vZhIwPBxqD9mck3p/juT5ndVN4GGZ4Y4yHCE01cQpB&#10;opJ5E1nA4QBFAjoCMzY7m4siwsdGjLKAcg0Ozope8UnmyLAkBaJNZrkD5gMZ4BRgfio34Jg0Mbdj&#10;mVJiHd73EZOOkncuQ9nwVth4CLkYEbgQwKVQHQExFJMBPD1v8c9//oyvt3d49eY13v3wDv9nu8ff&#10;/vYTXlxfYaG+u3BUMClIrQGCj/l2u8X9/QP++OMjfvn1A+5u77Db7vHt2y0eHp8iyC7ZGiZu0GTS&#10;/mMIaCqD5XKJ9XqB1WqB9UWL61cv0C5aZS4OMdiy6zq5bk1TDHmsDodLxQoiqHpeCNMZxIJMKhr2&#10;JjfIYOHp6Ql916NtqizQmg8CRMWejcFsZp6/eRbRaZBgpvZB6cE8KIt038l9fHh8xMP9A56ensVz&#10;GySBlMsFlquleqVXGpYq/sB1VUcPd6dsYGMsFosl6mah3rLPyk5nWFNFVuMwDCDyCLOmAJrn5Itw&#10;bgU2cAgfjKFjvvRsNtk9NlZAMGMMhn6QgW8eNKn30rMHHCJoPAxDfF4qI+tSgJ0+AtwU7aRMZHiG&#10;QfIweOy4A7cGVd2gaYWlzSy2eNZaNNbAOWH5d12PfbDsMIHBa5JnuobwGQWhwnne9b2w0as0sOg7&#10;ATD2e7HYIBh4K/VE74a459ZNHe0pABND/AjCUO8VrLQs9UWvdjtd18PQDrudMIMBoO979EMvtjRk&#10;ZOgR7p+TWmK33WOz2cJaK2tuvxf2M4QFW9c1Fi1QVYx+kKDZcO8FGHSoTGCYq2VKtHNJDEsZ4gxy&#10;3tcVqroSL3/n0e17UXnkzHdW1RJtUW2VLa/WhoF0EOx/WAKdsjo0hSYSxCpHVBXAwC7uP9YaVDEM&#10;swLpeuGoTKMI4PvAHA+sd61BDYdsHcAgqEco5n8Iox8lwUSPYAGpeqmfOIgtLeqqivuT59JvOdRN&#10;bujB7ITMoaxrZrnn+66Dc1JtG5PIGrGX8WU+wZg4M7YvDLVOBK10nwpDtzzbJAC9iS1JmcIgB+kE&#10;yM+9tH0cCvoMgPBF4JxkCeTAQVJdCUMyhO2mfCVCshIa27CFtZDICGMAyRQgcFBTGGNhCLi8XKNd&#10;tLi4uFArJCrVVFl/TbFHmQ4SnAIGTbQKpYlAwRw4KFnmY7b9MRKd8x673Q5gxm5bYblYYLFYwA6D&#10;7nlUEBPyrAAiiOJBmfdJqaZZb3rOB8/usGdIRkiVKZJdVutl71PfY++GaPng+wHLdoGmXaCqmiKz&#10;gPm0knWKGHgMkEl/N6vnmRKoPKOUnSIhnWvZcIr9OmcbSnw+KDZnjZJ+BoWKY+pLciySZ71yuOLZ&#10;GwD7MHR2OmALtZAMgDmzfAvZGD4GHs8BmeVnCBZe5+M9U6/DPJPZNxGwGq7b2Kt90k7l1H3n4+ry&#10;Y68xBc7PqbUP8LqoOJ1n8R8DaufwwXn7yGnv+dKC1xdqhqlnYCqQNwfwv+f6HX4mo70cR5cIITMB&#10;3hixbQwWdxkpKe8nx04SZQD0cSx0+tpxVLIx57Znx5UGh1ZBsncV3cwM4fCYZfkxi6i0H8/ncMyp&#10;lafW7TnfOySmf78Nz6nB1DG2fU5Ky9Vvh6rrfwt4TxkQcdp36PAiUcGqmHr9XEp06kKkD3x8Ucwd&#10;kKceijnJ1Cl/5Og3qOzTuq6xWi1xfXWJ66srLBdLWG0UpdbgLECPYjgcZdJxoqxgjEGbqZG3xiKF&#10;PkLDrbhgvoWGcb1oYdeXeH54xB8//4L9t1uQG2D6PZphh6XboR12WKBGxwY7TxiI4RXIrwzDeIL3&#10;g0qLDbBc4fLVK/DQg/sOX1yP4flBqyrKLEJG8/4AmtD0gcGjCWJMvy78KI163CegkUbAR2LdszbS&#10;+TaRM/CT5RFC4J769bLz2gi4CJCHjE/vHLrdDq7bCfuNg/2Hpt0rUGKrGs1iIdZEdQOyFcjRgUQp&#10;mbFTbPoDCHGYH1GydLxnkFPGEIs/uAm+bGRgKwk6Xq4WaJctLtwlLq6vcHF1iZ/+9jdstlv8+ecn&#10;/PrLB3z+9An7nQBsXg8DggaUUaXFlLDgvn6+w/3tE37+1wdcXV3ixx9+xNu3b3F5cVHY2xQFl3cA&#10;vBarCtKqd24flA4h1NLJc1VVBqtVg5/e/4BF26KuX0Zw+NhzngNux+RFGac7gefFwcrHpXhqAzW1&#10;oRfMpaKhoUPv9NE7PXZAncM0mLR1yQK1xrkRKSiYslDMEjwd15K55VVgF+Ret8nXNpf5+7jnofAU&#10;TQBCKpKRvQ4KH3KfNWPjMKbCL/aEZPOUumFccM3dh3LNpc+WKzOkmgPIMExFqJsKy9UCF5dr7LZb&#10;YfmFvAxjInAYX90aABa7vsfm4yd8vb3Dt2+32G922Dw+4+27N3j96gZXV1dyH6zkAQY10jAISLbd&#10;bvHt6zf89tvv+Oc//4V//c+/8PTwDGaCA4svvCpgyAQgO2NcqRdt29S4vFjh5tU13r17g9dvX+Hy&#10;ao3rF1d48fIFjK3ghj4rtoU1G3xrhX1vojw+gQY+AxsOZf7HCtA5iXAuyQ9npPMeu/0ed3f3eHp6&#10;kv0zCyIdK/9CwHnwy51swAjFuh4rAQ4bqXHNxAd1F7L37VQ2vt13eHx8wt3dHW5vbwVcgaiumrpB&#10;1TSom1qAerWXqasay8USbbtAZUXN4dgBzgkbsh+w3/dwbgdWBnBgPrIO8kPDErMr9PnLG9SyYeWC&#10;qRdDQ8OwVtn0xpoCxKKoyvIHm7rzHvuuB7q+AHHIaJCil2u5XLawtkLfdxra7iJwL4BeHS1DjAKB&#10;e+fgPKHxBFvVqGqx8hFlWlIdkbGAceBgqaEIrTGVgk5Ghwk1yIjX+6D2Rr7rATYwg4+ZBezTAIL1&#10;ugd7gH3XiZf+okUzOD2PAzNYQA8iBeP3wmbfml0Mlw0DF+8ZT0+bCDIGoHZwAwwRmrqRwOLM6i4+&#10;9wVLUjM1rIUxe2zsVkFEjue2Vxa8dw7WSg0h9WkAV80Bkce5QQdqDqbro/e89z6WbZ49eOBoyxJr&#10;xorjuopDxixsEB5g0nyoXOHkkm2bDFpTnQ7y4GHQAYCP9Xn0Z3YezAO6PtQy8nwGko5kNgRlkcmA&#10;TR9DnsPwm0bDfjc4CRjuh+I8C7lWpPY5gxt0fXIMeRXWewfn+mRjZ1P+S8gLQObrnlSS6b3nhIYE&#10;tpaEDrFLS2qIlAtw+AwHoDm852BhNO4VQqh5Gq5RcbYGwFeoPsmCw8SAex8DaHPg3UNthEhs2sqQ&#10;TS561bRvG4ysjUfki9TbJbKSBlcPTgZ8+x5dPyhJh8Hx2bGH/W4AXGb6zrx2CQPwnCxiDoCRdJZM&#10;AZ1jlVpQrpT30OsAcC/2eU0jhDS1zckHr4FYISoa+d3Bmzw855zZW0GV2hSzPAYd4lEMJE/DV0Ti&#10;T6wTXAg+9WBDaKoai7rB8ocV2sUSVV3HgVKoe0tbXz6b4Hdw5he5axO2BfnQi08zSqfCTvMH7aAO&#10;58Q6nyKSFJ9rTA2gMkMO/D0kifD+yiGPHzHwY7YRODvnwjmS+l8XrXUQ99BAvhoGFwe+oRcPnYrP&#10;srTOYp8fIWCew2ouwHuGKmhwFDCevI58PgCYWN/Z2ItPA4ZzwH0+ZJ3qEcMZlc4FUfOnLAv+S0Gc&#10;x5jMc+Bosvk6z1VjOnCXjg6kTilPovsFlbhm/v85EWUqC46O2L/EwQIOcw3O3YvGffPh92kC6OfJ&#10;a3CgsD6xribZ68BEePpof2WUmRSYc0c4z87q+LoqfQSITivoz1EPnDNYOUbE/F9j3h/IOkYX/9xQ&#10;iXPA/uMShHFo3HnSoFMX8XsvZFj0YagRwv8yl0SRozcNLi/WuLq8xHq1Ql3XMm1mH1OZeSyPKXxf&#10;UQbVclp8HEBiyouR2IcUoLAlA2MJTVtj1bZ4++4tbl69xNPHj+DNBtY5LLxDvd8Cz3ew1RpVLdYC&#10;HYt1jNfCn9X7MvClbGXRrJa4fvMG5AbAO3z58C/sn+5hYyOf/I6BFIARmbqhac/tLzKmT2IA02gz&#10;9bEILu5HYHjrJfOcByMyMvvnxMAP11YBKvFsbEBkC+CZvVM5r4SUdfs99rsNfN/BEkU2g49ekBKa&#10;RtYKANA0sHUFbwxYg4ojGz2fAIYQ1WBJoD6QaXKLyP6hnP2hjZWsQgOYzIpnALyGPYk/scHFxQpt&#10;2+DtW8Zu3+HVy5e4efECv/zyC3778Bvu7sQyg72DqSos2la8Z53XbSQ1Nvuux59/fsG3r3f4+edf&#10;ZFgVgqxUkuszeXNQlEiwnY/hdiHcKXgHGxKm1Hrd4tXra1xfXwrIkHleTk2U6Yjf9DS6z4XvYs55&#10;Hvv9HbBPkABljIqDvJEqdtMjMlg/4blyzLrlmLxrDsDn4nMm1hcXlWUCng+xRW0GMwA/KoQia5CL&#10;IiFn3Qd7L69eluDDnkesoyoJzAsWPqEhHSu3mA6Zf0eslI6xQ45du1Osg8nCLB8XklHwU/ab5bLF&#10;q9c3+L//z//B27ev8fH3j/j8+RN2+70OUGwET4igDZCGg1YVeBgw9AO+ff6GbrPH189f8e6HN/iv&#10;//wP/Nd//SdevXqFuhF/8845dPse+26P3W6Pp6cn/Pbhd/z3f/83/vU/P+Pp6VmY1dbAKovYBx9R&#10;zoafandUVxZtXWG9XuLt2xf42z/e4+9//wmv377Bar1C0zZoqjZkcse8ilDM1nWNqrJqAWJUbTCW&#10;P0tzPp2fMc9gKp6n0RlR2rMZGCON/263xdD3aOoqWRcdKSZnB2wTTJLDimpcRB7o0BLYonuCsE0d&#10;BgXuu67H09MTPn/5gq9fvmDfdVivVmjaVnMILIwGC5OCWFVVYblcYrVcwRoj1kp6nnnv4HWAut9t&#10;wTBRGQX1JRYWLUebs+DvLs+oMs9VMVb2OYfS3UGtXJizYGWkoTVIgO5Q4Fhjop9xHOapfUawxTDW&#10;aFiu+JZLwGIjwbZNg6qqsd/tI0Ac/JcTE1+9md2AfrtH13s0TQtjA4gurHCrrNrAPDeGMbhezsuu&#10;hzED6rqRn1HwEVqDDIPH0CvgrOSNYehFXaTgPcf8CBkqDIPDbif2NuKnXadgcN3Lg/WK6wf0XYd+&#10;6LK8HpM83vU9eM2sCL8j1F0996p4UqBk1IiyWo8wGGySF3Fi0Jo4hGFFaQKzm73UZE4HFrmVWlLg&#10;mLjG+t4JMYIya5cIlOZ2H4DX+y0e9l0B+uYsXQ75RSapt/ygYLPmcyQ/fY65RdBBgYRyVlE5MqgK&#10;JoSqhqBRFxSh+teDlSSIxI5xGKJqL2RYUFyPCnhrGKusibQ3GjKRzMLMkdXMEKWAzYZjIZ/B5cPT&#10;QIQxI5CBSG2lBKwwma3kdAOafHtzlrU1pTqaLYHYpCEsA4ZqOGMz8E5tMCJRR22ubAgyzizz9HWS&#10;lWQKlWUEex+Oa1tIIsleNAfgKTyHzMgtEPK+NwylDhXSOSgmZ8m4/mC1SOr6HrvtPj2yarV0QMpQ&#10;hZwEQsrASbouxPUxCRZQyoqKtjXKVCYqh+BhMD5mih+yh5FdZ7nHnj2Gfo+n5yepTcI6oNQMlyBZ&#10;RjnTiz2pbjVUAFeHwJIvzs3S0pcSU5QIli28ZTRNi9XFBdq2lVrRcZa+yd8FqkwyudkDPg+p5NEQ&#10;asKOIlyPGTCKJvqF0hMWmQpWSTZM08j0VB2ifTWNjLbzPC5MBEsi96jXzxcJZpQAbVEe+SKEUs4I&#10;qKVbULtQUthkAenea8aE9xHUd4WNVhlOi8KmkiYAu7RXhTNqbJtzzGrj2Agg7w2nyVbZ+yoGN7nW&#10;G5HQmIOdKWw3hfnKccKaCXPaRWKszk4qJyosS1Dc30yVFlW/h3bV3wtAHrvOcyS8QBzJa/8p5VGe&#10;i+LH6syZfvn0856PUqdA+1G/PILq8mDu2AMf6Q3CgCDiO5i2rOUjuCTPDo3GLO/A0B9hJaOedeq3&#10;0vRFwpz++BD8Lm20p7ztzwHUTyqMjuLZh7Zh5ccZXTPmkSvBNA5+2tGlrD3K+/FvB+9zO4J51uc0&#10;GM5HH5y5h6f8mekLe2xKfuzGn2MxcXrKNZrGAmBWWwVYVLbGerXC9dUVri4vsFi00ihnMsj4eUYB&#10;deOiKZ3SJvPCCrLVwBAiPbyT1UXOWKysQWUN2kWLm1c3uHn9Cl/WK+w2z2jAaHiA3W9ATw3Y9MCC&#10;UV3WcLbC3skBaZlQkYGzLAG6QVFhDZrVCtdv38WgqU+/OvB+AyYzAlw8ODSc4VQKYEo2icsy4zNr&#10;fJEzSygvlyGXGYrNPr9HARh2xZSaOTWaxT0ICgdrYOoqBq9BbVXAIkPu+x5dt8N+t0G3fQZxL+A9&#10;jN4XadCESSgNvieC0N8DkBIA+jT2EUAvY5khhH7aKCk1lB8EHoDVgDDKwntDYZUKAOcd/JAOwsCM&#10;bhsJyFsuF1i2La4uL3B9fYnLqzU+/Pobvn37hufnjdr4c2TMGEkFyya1pHLaPfa7PawCBWHz9ln+&#10;ACE0ydmEmigqUATXNJIhYKC2IsIYlQA9i6apR7JcOimdOzZMTGF5InEPa4rzQnwuRT33LNd/+rFv&#10;XlZ0TLEf5oBmPqOhOMbKn2PzMGfeqOHP6fCIG6tncuYWpaq9GHREQH48sI+2Xj5K453jbF8csZVC&#10;ARSaWW9Aphx05cNd5ExgYBSWe/pknGJ2zA2Bjskt5/wSY+Cmri1DhMv1Gv9Qq5uHhyf8fPMC9P8S&#10;fvvwm4bY6mdmDxhEVlMYDramBhTkeby/x/b5GbffvqLb7TVLg3D14hogwm6/x+3tPb59u8Xz8waP&#10;T4/48OsH/Prhdzw+PaPKFBM+nkHJNoBYgKamrrFsGiwXDRaLCjcvr/Af//k3/Od//Qfe/fAOq9U6&#10;MYIHB9f7jMVnJMBUfedDUGMAFGTtuMIiQtaSmzzj/ciK6mAolwF2QbpqrYUhZTyqRVrd1HFtG7V3&#10;Icx4gGazrWlmRq64mDA5pNS+jdqYuI7TQBaa/TDEoMWhF5/yx6cnfPn6FZ/+/BOb7QbtokXd1Gja&#10;VgE6OWsDcI+Qm6As+qHXYWpgnFoD4w0qa7FcruA8Y7PZij2KF3C674WBTAoQhWY9Me5Y/fMTk4iy&#10;xjOEWiag1kKF72oPogGbIBgr/vVVXaGuKjBRCqlTxYQhk8Iv2Sff7iaEeorFSzgngj1bpyx2Y/pE&#10;uqhsXIeR/b7rUFUdrNUQ3WEQ1Uhdy2fQ+sU5Ydd2+06sIXToZfSZEhWLDMP63ul1smAvA4Hdbq+A&#10;sw6aDGKTbY0OwVnVaW6DzZZyHACVrZI1hBM2q3MDBj8oKBzOYxNzmVLZ5MGxdpF74QYu7ITCGRbW&#10;UXzeMgu09Lz6IrMk3m9YeAX7PQPOqf+799FPNwDXXu+TsPMzUBZUPNd9puiJZypIAZ8S7HHRS51L&#10;1ZkC5cHeiZEULvlw33sfiQghvyFnKSMDfw8b0Tx3iaONT/Bl58wCgvQzAJwAHTrsq/LaNYCxRrMn&#10;AhgkTGcb177YAAGGE/hvInuYVBlAcW8Kn8UYkyx6YsB02uM4s8CwNnv/nLx8kw+9UUY9oxpZazjN&#10;HGFVPzFMoTpK7FMUAHsc7GRsv6COkL1I36uxmS1U3nNxYXsyGR5LaSBVBv4hfu6ccezYxesgORo9&#10;9t1O1XQcgXoeqzoDiz0MsUAgT9E6tKg3KNhOKqvd5ozaEACf2+/4AryZZE6aEDCukwNwEcAYnqEo&#10;LqME3oZzm7hkynou11OqV7kI+0Zm05sTTeS17OyQQVToiRxhlSCxWLS4uFhLeHCwu0vmyrNBtVOM&#10;1ElWq8eo78owilKGmdH7kIVBlrV7dCHwoZc3JVwYnqWReoKK30vzaBomZgChRgh7N0bY/SxgNgq/&#10;DLWK9oiUKchdRqDzLq3JwLT3XkgEbnCxjkhBtT6GHkd7WB7lQuQhtZP/U2KAAvhHlRRTLPtRjzMe&#10;zJRkLorKzDFdA7lvPehwn8ymKfG3+BzJR4YB0Vn9TAHeZ/BLHOJkw5do/UfJWi5XOk0pSY+FKh9z&#10;rTiH3HtMFTDXAx/L1xxnmZ0MWuXRg8RzP5Rsiyn6Z3Aa0mR+7ubY5x+r/ZGFQ/Mx0lB2nmW6lGMb&#10;wTisNu7BxY0uPyalxZL6nhNqCvaZYwWyzS8S8UZr/gix8TSOc3otgjntw5SGZ+OeDtlwrRjSEb7r&#10;/c3j2vRdwP1fZN6fn8J9aK1zWoow/0GPn0DHPIhO3cS58JCjobQFeE9IAUyJeUHGYLFY4MXVC7y8&#10;eYmrqys0TRODqpiz1Hv19Z6f9OYFZCpsSAPmgqe4V4kZGY4T/cD+EQaUFNOVtVitVri6vkK7XqH7&#10;CljysEOH2vWoXY/7px32mx4UWWOEgRmGAaszghAGRwDYELgysKslrt68hXcDvBvw7Y/f4LqdMFFQ&#10;pqQX7BewsuBMKm4O8mwp+tvl4PThNC+T0ilDNVgM8OjnMzw2bb8afuul60ayr/HZ7xMmeb/fYbd5&#10;hu93MOxgRnt7BImCF7p042AFxgShVvudHOADwGNJm4YjMnHRrHknILiBnXjO0m6bf243uLIR1OLe&#10;EGG5bNC0N1itF7i4WOHVq5f49OkzPn78E7///gc2z8/apFQgmwPTgzJfgFo9q+NZFthcB0pPVvDE&#10;SOEdQrfYF9ItYXTa2OiMmUL5fjE+1MdFzDi8dEqmFYdxKEE04kOZ1cHBn/l9Uram0oEx79FPZ0hp&#10;T6mXTvkNhu8lJsNxADoPmuaR7dXU68ZAKT9uujIGsbLr0tDzUPI6ZvnH8ZYxIA0DL88IFO9zXJiN&#10;w3vmvB7nioDc/unce0YH3rPhOUjgExHQ1BVubl7g+voKm+0OTV2pPHzApz+/YOg9vB8k98EgNuvB&#10;oqSuBEAchgGu79EPA+7vHvCvf/0MgLDfd3j7wzu0ixbb3RZ//PERP//8C+7u7rHZbHF/f4/n5yfJ&#10;5bAWRY2ig0MCQMyorcWyXeBivcLNzTVe3lxhtWrx4uUl/v6Pn/D+/XsslysJ3NwP6LsheU0rCB8s&#10;U+qqQts0qGobWVU58BH2/9xzeHwPMVJgHDYsRr+XwPumqWMeg4Cqcm/bto3sPLFPMWXTPR7aETK/&#10;4tGzyMniLdirFCqVAEBRsvIg4gmyRFByeWX3DsqK7/Hw9ITPX77izz//xNPzE9pWwiOD9LyqalR1&#10;I+e/ntlGw0Q3mw26/R6VsaLqCmGaun81iwVasthtd9g8byRk0IVg3B4eDGsrWAiQM/SDnq8GHXWo&#10;uCrrGf24Tm1trKq4QrB5+Fx9JyCosOi9WulYLJYL+KZRT/ROgWNTWHpIqKaAql3Xa3aC2vI4X5AI&#10;xNKllPWH5ykOOpBsrsLQTTyylVGtZ2gceEF8trt9J+CW+rd7VQPUldicAATPEurYNg3YWg21lWcX&#10;alHFzgNOhhFVleobUrugEP4aGmuXZcV4F5j2UNDEp/MrUz4FdnNgYMUA8eDfzVBbD7WyCKGloz19&#10;KmsECLXXEAH4BMj5DOhLvvh936dBUGZ1mCt/eNRAhvouMD3zoXgADTEiD6R7m+57AdaEcD5OYKYw&#10;r71eYx+tZnIQlJBC1wqPWA7cm/Sz8QxWsKwI2/Z0KOVXz/ywf5bkAQGnUjBpCKHzqsCRGivfK40q&#10;nUyV1JyhRzAm9DapVjSVBFyzZzhGuUeTASzgvQF7HX4qCJSADIEiDBnAEIaBMMCVhGJmWN1jBtfH&#10;ujTsgYeQBBds0jHAUtglGFEj5DZeobZ2qi4JAPChhUpSjRljMt/twzrHmHEwPbLAWxftP9N7y4Ez&#10;ip+FiMSCK2vzedz3hn5hVDh5L9kl4YwLofA5g73slX3xmuxLRubYqsn7Cq6uY0hvUFHLENWN6kjE&#10;XpQoDG1N8boxUFgti5g5vmcJLE2D9xxsyvM0rNpBVcbKWa4WcXKuN6qSURB4lCUwZwn5V5jFKRMh&#10;A27nFJwzdp5h3RCXQNqcbWXx+lJgRCXZmO3MPLLBGNf7RbArHxKUMM5C8BHwZ8348N5HoC8ok4Iy&#10;zmcZMJwplJzatoUMkHCOOc+Z4qJkcZbqaCD3P+DDBqLI6DpG+pyzyklnAx+VOKSMgxLHOTgnM3IK&#10;jxuZ5CeCA2bVkb7uKJEt7A/MIO+y76dlFkhGKRMGhTKdQGcHKp/zPPERW5U57/OpPnWswD39jM6/&#10;v2RXdiRIfKS0LcAkHVSHGiMGsiatSGFPdbA3jHHGQ/HOxJrNx0mczbioyGeZxlhH4LxmHcaXokyF&#10;TyaeOXyU15719nz4mYufH32mY8qMuWf0XGV0XDMHO0gGbfDUHluqVE4RKufyR84hkv7bwPu55Ohz&#10;/O/LC3rcF+zkw3Tkhsx5WE1t0N/3nqf+Tv4go5yiEKGqa1xeXuLVq5e4uXmJ9XqNylbKIkJkGI0v&#10;yTG2bFwIlJqTqrKooheghsdZik1K8DglQ/C1ht9ELNQAAAAgAElEQVQaQtM2WF+s0S4XeCQC3AAM&#10;HRoesICDeX7Adv8Aby3sa4Jp1/AkIWCdd+g7H5n80rhKMY66QnWxxtXbdxJO2Pe4+/g7aNiLBQOr&#10;zyioYFoU/vzGJGA5A3+LNUKHBgMHcixlRKQiQIqHsBGFA4ozZjMjhORIIWKNFS9HqDfp4CITldmj&#10;3+/RbZ7B/R5GOPo6NNEG1yqTHMK4p6oG2QqD93A8YNDwXBg6KJTyBz8VYB7sBfwHpyA8CwZs2lhy&#10;0Hi8geQ+pnHrMtlkVNfV9dUl2rbBi5trvHn7BuuLNXa7HX778DvABMH4OPOIzQqqmLpOI7ZYGmoE&#10;uyfPyV8+3A9SAB/KgCXWUozTvRrnZ5y7KR7b4HOgd8p/VLI6eTKc7eA1M4uXqf3u1GSZUgLWgezs&#10;FKP+FBt8arg6BtmL61Z4OgawJxUEk/vXyF+8eI9I9z7aYhFKL08qQYqUSUCxSSiBzlBw+cj4H4Mc&#10;c/fsWPDTUbLFkfs6ZpxM2uiQehq7AaxexMtli3fv3sANPQwBF6sLPD484en5Gc+bJ2FmGgOXM2c1&#10;SLYK71+9mW9v7zG4f+Lu4QGvPrzCar3CbrfDp0+f8Oefn7Hb7iPTMQBRPngux0GrqK2apsJy0WC1&#10;aHGxXOHFiyu8/+lH/PjDW6zWC7SLGi9urrBcLsQvfNej731kuKaQJhkGVJUVv9xFC2tNtLgo7HCy&#10;psdOWAscUzkEoCEA8ZQpHaq60iBBCQs2huAZEUy1lS0GVFPnS/IfnbbKOihkc0ZM8EoP/4wIbDkE&#10;DENj55Mf+jBIkOnzZoNvX7/i4x8f8fD0iLat1de3igxwYyo0rcFisYxWIM45bHdb+MGh0s/bti2M&#10;tfDwGNSmrW1aVSb0EiJsLFywsgue7uLhpAzpQVeOqNI4kho4NgTJN1tyeLabrRILgo2Ki7620QLE&#10;C6BjH6yC8VTc2wAcJFsUAcX7vlY7LSEGBGuVFHCZ73WJ3exVoWes+OBDG7AklTbRIz4APjveR1Zg&#10;ABwQ/VElrFJsTUS54BScrusqDpScE+BawHEDMtD34kDGYBikZhzUtigptcraeqAeg9YqAWxkEpCc&#10;OFmPCBGCI5Dn3BCB8hxIYJ88b4M9Y8wrgHr3D07Zp6pUU0/ikG0TwPvCJzd7HuJ1y6wRwh4+xkjS&#10;PZsAITNrxqqqYphtsstxcXjEozPWFqGk/qALlXbVKjveKVs91PEphDWyTmJwKLKaMw3MA7EjAbcy&#10;wRsPICeZshlAU9pgICPJiN1MID1InV7BVpUC4kazmOQLBLjBR8tPCVX2cMHyUgFYsFfrnyra61gr&#10;9md1VetzaRO5RweCPvP/D4SabhD7p6Ef9H6TKmnyftNHZY+cSybavyQLGDoI+85zFMJ9zX3h8+yc&#10;oPpL94QPrBlypWSsx5EFiPvEvCTQZKh9eM+20tBglH7OU8BTGeh7WMvk5Ji87siVZhH0HvXheaBs&#10;HIYaA2Tgac4SDHZrTdvIIDbLcxgTJII39sFAXi2xwjMc9pYQVJ2yVcRP31obraskaJ3i7w3Etb7v&#10;o6rKGIOmrnG5vsRqsQSzR1PXYlWVfdaCAZ1ZEp6DA0we8MeYmIxZlvCEA31B9GANbZ3yJy8Y9zSC&#10;oiLgdpxgOYWzFHlRmdUtj9SOYyKL9z4qlqJiK2aYeD3bkNU1wSpH9361Y433yEdOeNzf6VjPf6Jw&#10;n2XRz/Rok4z6M21Yw7k1tuA4lpmY//60/8zjVXPZBrnFzPRZwpgyYwkDypNMdMznRU5hesevE598&#10;/SmS2xTRKl+P4wHGVJ7FsVDTUtHGk/70Y4UNoxzaFeSt0VYRuDtHQ7AxNi4aZaZNrCGv5+W51/ug&#10;16dSaUMjUlxck4Sp4IhZPDWcq8dI3ucOR4+po46ppKa2Bcp2lZRFon0alTZiY/vb//8D3r/mf/9d&#10;4P34oTgHbC6/XwYjnJqsnBskeypg5q/Y6pyzsMbTqsTwI2UvL/DixTVevLjBerWGNXVipHI++aWi&#10;iDk1XAhsI6OSJmvFdsAYqwcgw5uRBCP8HUsqw2aYStj37WIlMljXwcKjJUbLA6p+BzxssbEWVd2g&#10;ualg25WA9+qf6hyJb3tlQU0DY6soqa3WF7h8+w6vuw7dMOD52ye4/Q7WO1QmBCAKi+jwIAkHJaXJ&#10;/dQ9zeQ3zNNhpenQVV91LUpJrWdSww+QtWInoL6whiyqpoGpLDxL2NqQMdvAjL7bo9ttQNyjqghm&#10;QBoQaMtHtkHdLPSrhalqDEwYPKcwtJlDvARDsxOFqJANRyuCAKhggvU99e9e2GMcLClIWWDsYesa&#10;dVtjjQv0g8PNzQusL9aoKouh1ybDB5A1TYYj6zlNXibuhzCPOAP2c9YcjfzQPHuQN5Me11MelHMB&#10;LOckgo+LnxxIJJSA9bHfy96Ds6FTrggIzJTAOp0KVy2A65lm/tTGfy6zn7PAmLzYT6/PGFuXER3q&#10;x3JvwlzOzUXQcgiTG+1rB+tf94kxEyJrlgPTN/nr50ql9J6Opd7zjA1Sfm3HTfWcJc7cMHrMksyb&#10;MdluUjihMYTLizX+9tN7tHWDt6/e4tvtHT5/+YyPf37E4+MD9t0A32lwpvMw5MBW1xYYnkQN1XuP&#10;27t7PD494+PHP9G2LZwbsHneylA3MhJJLa4SfYMAVESwtsZy0eLqao1Xr27w8uYaF+slrq+v8eP7&#10;H/Dq1UvUTS3hf9Zgvx8wDA5uYABGLXFCI5OGohJSa4t1f7gXpsUpw+rqxJk8KuCzgEjx1A8eyZRZ&#10;CYjtWDhLSM+nY4OYMeONs/Dks5/PRGSZ/dlgoeaZwY6j1ctms8G321t8/vwFDw8PMJXFYrFC2y4k&#10;7G/w6DTkU7zvlfXuxD5mt93BO4faVjEEtWpqtIuFkAGMhQfkfOs6EBEWCxnKmP1evPHjWh4kzN15&#10;uMCCDnYjXNaAgc2VGMGUgCWjpbSe033XZ2GZ6sPeJ+JEAHf7vstYmul5D0GHAdDPQ9NzJlwZIpZZ&#10;bwR2e5T1y3ltYgYHZ4zxHm4YIgsVjAyoSqHd/eCjj7pzA4wh9eCvJNS163W4QHGwJ0BxxiwLQNtk&#10;HotQs51z0Y5F1BRybyizt/PZsxIYzdBw+CHzFg6gZBhuJPAtBHFKaL33pM9bYNwP6v/ui9yJMGwZ&#10;75nHFHF521sQaCg1ztHKJ9pIOvBwaLMl2aY0quM5eVBQUgjkwx3E3TUNM9K+HgDlPNyPRjkWpugT&#10;0mfLQ9BpVkE3Dr+bqgnGu0xc28ESwwSDJw1ptpVYOVlRFJB60htlqBMsrKngOPn+N02NtpavxaLB&#10;YrXAcrFAu1hg0S7Qti0WzQJNI4qfOODpe83KkGep7yV3ZbPZYrPZYL+TDJbdbif2UYPcpqAwcSwh&#10;syFLQ9MiDuwgED+fjTXXGIifro0Qge6cVTxu+L0gj8Liz5nj5EchvnzgN2yMjeqGUAcc64nzYdaU&#10;UnxqjZTKADkzjOlRVXVmFeQnwRXAiB3SSEwWfre1FlVdoW1aZcS7yHoP7yfUtLJHaEaKSxkeeVhz&#10;suOQelLOaVJiSPosdU1xuJNyQJJyIoXeWzRtjWW7xOX6EnVVY7/bSaaOKYcyRokKibwyHf55CryM&#10;Fl5HUFzmY7hCaduT1//y2v4AjD0FpEZbKZ9IN+eAsTE7KquxvQ5F/IGNER/4ko8HNSxSOwyDQx+Z&#10;91nmSfC29xytEiVrxmfPRlIx5wDiOZmGCTw/P9fgvIBMAOfk41KqX8+xjRmHqiZWNxf2jfng6RB8&#10;pRP9bRj+zrPcvyfj65z+59T15COg79TPHeu7Tj0b54T7FsoUPn6fyjOfcRgIO/fZy1DaYnCgwDEH&#10;jCx5zqVngE/gmHyaZDbufQ983ymzjIl2azSqDXHyPoyVEecMh471Ud9rqXN07YESvkG5fieRMUKw&#10;Oed1XUbaKs6DCf/7c8mj/yvg/VwC8NxFPfYwnpusnTdYAE0y77/3oJ2TX5wDcB2AXROseykkaqxW&#10;S1ys11itJOGe1dszs7ssGDfj6ercZpNPvpL1QK2FSZiUm9G1omizQ8YD8KisvMd2tYKtGtTkUVsL&#10;SwwLhxoD6n4Dd/sFXd2CTYP2xgJ1I+0LA+Qhr+c9DAhNa0CVhallaTW4xpUb0LkBxhIev3xCv9nI&#10;dM5LAFX4RObgwWdpBo9JlfLNNQdUg4URj+VPshFqGxW9CpGBqxLulxoeEwrNwcN5sQIKfqfsBrhu&#10;D9/vAXbKcgpfANjAswHZGqZpUbUtbN0AZKOvu5+wUxmnbscGLBRDlN9Xk3lwYuK+YzTFP/RtJp3W&#10;mszHtnMD/G4HkIHzwhgUBpcMNhgueuiaOKlPzTX7LPTLJHDVBx1CYOpkkvYA8pocSMmNpSllPHjv&#10;0IeQuowJNQZZjxV4U/sOHQQi55txXHRloDAyy6OJvTDcP0MUGyOM5I05QByK1hjqSSEM7DCYlo7I&#10;t2jG7mPqUMmT5Q/rz+SFy9kYPskJ+fhGGQN4EtiVA/gxWDlb2mFvo8i6z8TyzMVeiCwoPFdjjFlB&#10;51ynU2fDOcPrqXU0VTAlD+RkryIgmgAnV5eXWLQLvHn9Bk/PG3z+8hn/+uUKf/75Ebd3D7i7e8TT&#10;4zN4cMKO5MxGxKivq+4nzntstjvsd13ydFfA1HJqYqFhkgaExlZomxrLxQJXVxd4+/YN/vb393j3&#10;9g0uLlZYLlssVks0dQMoE9kNyELGApCX1D3EAt6GgFqOdmkc2XPjIV9epOZNbC7NJ5PUS/m5XGTT&#10;jgY6sYn3Vs8gG2WRpICn/Iw9kPfTWG6OQ1uDubVTnO0Yn3GjdUkEwwTLDKdgyXa7w/3dA758+oJv&#10;327hncdytUbbyoBYmG9DzCzY7nbwyvKWsD5XsC73+z2MMVgGoG1w6IcdXC/NtjUGF+s1CMB+v4f3&#10;DvVQyf6b2fg47+CZIjgrzEibqcbSkIrIS2BdOP+9hJ6GoUkIRAwATgSPCnZ0NuQzCXgIHucpYBIT&#10;IHAC6KeeYR990VPNEPzXxTIuDJ0EhO+6ToYFYeAS9h8dUqdQUR9tJQa1BaqsRVXbOLRwWcBq8KMN&#10;nzNnbBX7NifwqVI/b2ss2DF612sQMRfsOq/+72O/W89y3jAZCanX3+PYSxAvM7xaC/ncJi10nOqb&#10;b61Kq5lGPvimtHMx84y20od1qg/g5GcXgDyrNUrBKEbBmM599cfBnCYLzCQ6JOvIEjSToNc8KzAF&#10;C6rvWemFnfnHih99YogfXJuZcx0TEvI0INY6zMo+Z4InuK4VATIF7bOBwKL7bV1JVkOzaLBYLLBc&#10;LXFxscLlxRpXV5e4ur7Cer3GYrGQUOiqjv8UKy5W8FZAXHgZSg3Ooe86bLdbPD8/4enxCY+PD3h4&#10;eMDt7R3uHx7w+LTBbrfHMADOkARXU7LPDOZ5yfYkECyMKqvs0cD63MYu32tCDXbQeOt19pM9C4pz&#10;/aCKonz4JN6jogwO6lqbqQbogKQyW4uEGlr3x1xdADgdFlIcZhCmmYvybOS/twwFphi4bHTIYWKf&#10;Zowd1ZUm2tvkZ3cIqA9D1nD259ees3yGcTZU2HOT8jMNCwBgsVigXTRYtAss2xXgGX3Xoa4bGWzn&#10;9noxR+M8AsyxXCk+gh/wkdoQI1bt1O9g8FF14SzREYdBquflYJWWlxjlXYk6y8c+NX9W0npNe7Xz&#10;Dv2ggLzXnLqDgFpVtmd2mqnHzy0KD5rcmZqdMjXu+UDfHNv+EOfKiE50mvL/PVlb40ksZ2S92A/G&#10;nIWJQXfmCT8FdOeK6PH7K4kM0+s/J2cdY83P4VlzgObUvRiH1I7/e05lMHdtp0H300qKc3q+qeJ/&#10;VmFf/t/s6uExuy0jR07ayIBLm6uDHIXz8FMiEtcI1qyqGIRuvpvsPDVwnr/ufOCmMbevHruPc3ms&#10;B+uyGKKMBi/j3ZtKu6jTmMvhwI9P3PP/dduccyUBY9/2MRPhVLhizoqe2yXnpDmngJY5Oc4xAH+a&#10;4Zs1FMRRVrher7Far0SOTiaytiIjw+cM1vnpzMH74Mx1zCQ2olVvV69MsQSGprAYec8C3ltrsFwu&#10;sVwuUTUNqr5HZYHKeNTGYVkxGu5hnh+w/1JjVy+lIL+8Amu4nGeCYwF/u74Xb1oWqbqpLWpaYPXi&#10;Bq8iEGlx/+kP9Ntn8DDAKsOntD+ZDpyZPlDyDSvbJCgUHz6TQmYNDqfilIyPU7XU3FJsOhgMsgZD&#10;79APHZzrxdt98OC+x7DbAn0H453Ydajfn9iPapgrGfG6txWMrbUxysJ6A96vnvB+gvEiEvUkyYoM&#10;oxA+qNL82GQSj/LQZ6b7mTDL67rsHWO73+Ph4QFPmw36zqHve3z9+g2Pj89yiJKJtkMpGZ2iNDfI&#10;yuEpCyjTXYCCEJJgSAu47B5GQJdyZqQE1FaVSrnVOiAEv4xDSY/ZoUz5Dc5NRsfT1FzxkRfuk7vT&#10;iCk3OZDJ2FeToWGUgu/OKZTmCq9zQnnygu60jczxhib3+58qTA9+NqFRGYvOJIZnNgiIOQlkktwN&#10;dDRAfWw/NSWZPKYC+ytn4rzEmUbcC23i9XN558HE6tvaoKprtMsFlusGF9cL/O0f73F7+4Bff/kN&#10;//PPn/Fw/yjXxQGwHPM1gAFQQDSwERHAI+9lkBZArUwSWKkX+WrRYrlocHmxwrsf3uLvf/8b3r9/&#10;j+sX1+Kxr2HTgw82YQpIMKXfpYqnkE9uqwAuVHFg1fdDZOeNC/a8aZxiecUmBQHoLG13QBYGIWAx&#10;sYzzcMKqlgBDpmRRQ4QzaFUlwpj2romR1ixjhDAZWEaa86Hn0uCSXc7j4yO+fP2K22+36PY92sUS&#10;Tb2AtTWsqQBDIKriuuv7HsPQo65rNE2ja05t39wANzjYukI1OPBmG0MVjVrnNE2Npq7BntEPnYbF&#10;qw2Ml3NxGHp4FouYcC1yVdGc1VEAChy5MO+O9gnOOQES8+cpA9fC8CaEJg5G1pNYcHgQdbJGuWQp&#10;Oe8A+MJWI88xCtZEEZQO7Btlseae4smnXcB7ZCysJPsPwJoMyZL1XgpIDee5yULtqsrqkMvGIT0h&#10;1Q3pjEwWFMZY1E2D9WqJ1WoBIsZ+v8Xz8wb7fZdZWlhVQISAVPmMjpVgomQQ9gOIxQ5QwnCVPRnO&#10;Pe+ib3pqpDjjVCTv/DCQlmeWU77RGUHsEUQ8APBTbkEkSplDlldgAoeg0TAMKWtJPiAKjVzgypFb&#10;UbdnAGd21sjvKK1HxmrEqUDLsequaNZnhvZTA+MA5JIhsFHPdgqAvU0ANIv9VQS+jUFdV1itl3jx&#10;4hovX9/g5uVLXFxeYLFaYrFYYLFosWgXaNo22sAYI/ttIFQI4ST3FlfiQuxLHNzQo+86dP0e3W6H&#10;zXaD+/t7fP36FZ8/f8bnT19w++0Om80WWydDP4KBNeF8CdZSMuiMg3ANWj1F4EgEk+mww9KHPhbe&#10;hzXbCEjIM7hSrUPxOhU5Zij9qk+RB3Iv9ZjpgENLifB+wxCVgAk7HIwASS6IFmkwYuKZFtRCsiWP&#10;8iVGKgenmR11XaNtG9R1raCvT4HEjOI8D/ZoARwOe1vwwg97dVVV0VqHSOxgq7oSSydYdNs9mAnL&#10;xQqr5VrzDFzqGvP8jL/wvzlS4FSvyjPAE1CSzwqrJ/azQbFzvUqJuJzHTM33ynhuRZG3iesir2OC&#10;lzfrHuy5tESTs5bRxzySEBbuwT4F0sZgWh2Ys6b/Sq8YPTxO2ibn63hKdf5X/zeHFUWrz6OsfRTZ&#10;DKfYw/lhQzzy8Kf8vOcyaH3GceDQrpaUQDHPpj+nv5nrbaYwuTlC3anea44ANf6zYxlYp4D7s+49&#10;n870xOg+TaksJgcpM1ZMU0Oqqes5GZ7NUxkVmPy5qYEfjZUFSiYxGbGUgsLd8FFv9ymS4LE1lFso&#10;zj1Tx1Qh5ygvvmctH3u/5+ypuaJ3fEvmwrFPqay+G7yfBy749ARxkqlJI69HPnIgHYKQ3xOMcWpT&#10;+isSjORjlX7OkEXTtFgrI+Xy8gJN0yrrPjSCKBiF48n/rBx2xP4gtUex1sBWElKXUtupSKX20UtU&#10;Ct/QOLaLBdrlErauQIOHtYzaAk0FLBqDxjhUXY/6+RH+9iu6xUq8b1cXcNbAaRlEDPhBwhRr71DX&#10;lTbuhHrRYP3ihW5SHmCP+z//wLDbgJ1DnYXNMaSoD8wnSijpqJAOhPvA8uMspCwAKAJmUaY6yIHW&#10;MMwI10mC7gJwlkLrGAxbG/R7xtDv4YYe8APIefhuj36zAQ09LBHIAy4e6gZkK9i6BvRaUVWjahdg&#10;U4FccvKLjZYGfoGSz2DOnjL6fsK/Gw2uDMGK0V+cZoBZZFYkJmP+cgLDBsfoeoeHp2f89sef+PXX&#10;D7i7uwd7xr7rcPv1W/LsjLJkqC9xkpQEa4HaVgdrl6NYCZkXtQFZk7xcFZBLFhcGlbFo2hCSzMU0&#10;Pr5uxvRODKbDcJR8y6GCzV0GWAE4CHoZs9+mOv2poJ3cPiDc05zFG/4ssKbyRjFZ6NK/vRAdT/uJ&#10;D1mqyFVlpfSlkHMeBPLm12VkNxIZalQOOvIpvHjnGmGDjhkLRAp20VkD3FNAx7lsku9hG5SFszlg&#10;69CIEh7+zTuPwXNUpxgLXF6t0a5q3Ly8wctXz6iqBrtdh77rsd1so61BGp7YjPkWrEOoDFTSQNYQ&#10;RmuNxcV6reG5l1itGrx4cYG//fQeP/74I66vX6CqW3DwJPdDwbolziSFYbhnZNhobWaRku3GhwVn&#10;YjnkTe+Uv2p4htI15cITkojARj63i8FoDrnc3qhNjoC2QwRnYbhgbuX2HgfBbrPjrRHzboKtY/LH&#10;g5OlAZMGuA0D+mHAft/h6fERX79+w7dvt9jtOjRNi8ViKTYuTGA2yrym6D0bvL67rtdBigCofddF&#10;S5wawPNmI9xbJ0B627ZALX9334l8frvbYbvbYbfb6v336PoOQ9cDZGAtovw9yt0L26lkOxbAm+DT&#10;SSSgkHceu+0OQ99n1xmReSav51JIqdZW6f64KMcP0t4YqleAUj7zuc8t2EKdxFmoIoqBT74/Bgap&#10;V6/uAJbmtYUhA28l7HbQQFpjbGreIKBzDIzWIVrT1BmrNYWhxnBdMsX3bVXh8voS79+/w9u3r9G2&#10;NXbbDW6/fcPD/QP6vtPBqNXhZwqUHZxH1zt0g0M/ePTOgR2B2APeAY7hyMAbGfw5tfQJdXwcWERr&#10;MxR6lHFtG9Uv+b0tQgYRvc1pdPBQZtFnONnN5ICo1A62qKHkNe2JJ/YYmMfZwC3YtAT5rM3+Lh14&#10;lI/ttiYVcMZIJhRRoZRI7G2aZHqW6lwU3uxW1aTC7hDv/lBnm2g3xzBsUDc11qsVLi7kDHj3w1u8&#10;efca1y+usFqv0SwWsHUdBxNEkr8kftWAil40ZFV9q7PnlpV5a0lUrqSknqaq0WIJXDNeeoe33R4/&#10;bZ7xcHuHz58+44/fP+Ljxz/x5fM3PDw8Yd/1cILuRVUzqYUe6+/0jkGOToJlQX3KgO7/GkZdZGzR&#10;pOphPFTBhELdaxC5UTVMrRllnKluUy6DR26xMfaKP1B6QDMplMwFhtqFQfzhQxaOhrOb+NylzxCG&#10;lER+0o4Sml2SDzLatsVyuYBzrai8GCkvxPPBGkx5N+k8cM4fqNnGtnjpnDcxvDacZ6H2r+s6fs9W&#10;utYhtmnb3Q7eM1arNZaLpdZg6uefKQv+Sq1c/ky2D4y5hrmCkDAJsnHO5BsBh5ypAU8Cq6NQUmIq&#10;LTbAk3lXyYbOl8pplCGglA2LHCebqJSxxxH4F0s1UUg7z/Es9BoYLOq6RJwLfvkAFDA8BaBP4JOB&#10;TDkqvM7x2j7XUrkMCD9k6E6Rw6ZAvaM20JOWcUjZKaMec0xKmsK8QtZUwBEOh9N0khh2SsE+BtT/&#10;Cpg6xr9OkXKP5RUcy7o8wsOJnUducXa6r+YpvHyWBJhCbkuSks/yeMZ1w5SKrPgZPxpynDnwmqJH&#10;x2ucESNzNUxOOqACp0j7TVDPguno+jq414xJ3/5xhs3c0ObYc30sC+Hc3n/qfpZrc86ZZv7zjy1f&#10;/43Me0wyCXJG/XHvdsprm4PiODUAxzYQfNcFPnUzT23WJ4M0KLEmAQE0F8sFLi8vcP3iGheXl6jq&#10;CsOQCpWDSRlSUF24mubEICQxrpL/qNVG0DsProwwEDN5pncSRtX3Hl3vsWDAVhXqpoatKlgjcuO6&#10;ItQVoakNagtUfkDV79E9PmBXfwKRwdrWqJZLMAkg0oNRIaXBB0sVaWINbNOgvbzCtfpkEYC7P/+A&#10;32/k8M8nwXH6RxkAlBXGNE6yzpuu9PNGwT0yNLEZsHZdmYxcNxqvxbPR9y4FpQUZhhs6+KEHOQ8M&#10;A/rtBt12A2IHq+z6xJQW8LqqK9jaip1Q1cBWjYTUwmWDGMqCtwIrrtA6FgzmVBBzMZyg6MWVwE06&#10;WDMqEYawAAPQEpgPXTfg8WmDT5++4MOH3/Hrr7/h9vZOffxlU7YKdhmiomAKr13XNRZNi6ZpUUXL&#10;gzCo8CXxLBtAhSbTVpUU5E0dfSyDFYCEXFZ4cXON1XKhocQ+KS08FxY3hXc+TTTpSCEzKUCPR1YL&#10;40qM5v2pJw5C1mI02EnENZtJ6fMDJbfTKRnbpyfFp5j5c6oeKcARBzzJR57H9MDpgW3RPAi4YigL&#10;RwwBVFnFPQ5GNEECHgcaqi5S5k8w2GFKmH9kLYGLULBjfogHLIczPOnG1ghT6oS5Zq9QGShgBtVA&#10;ReAOadgRbMmcslgZHmFXNNagblus1sDrt2/w0+Mznp6e8eHX39SSgGDC9aMSJM8Q+3Te5DZ/DNRV&#10;hYuLC7x79w4/vn+Ly6sVrq5WeP36JS4uLkHGylnmlSE9aLhjAO/DADUwUY2w7avKRr/zPK8AcaCo&#10;xP1EO8/29LKRnzzvi4FIsjQosgYyZiFycEuHkINzGJyDMSQ2Jq60zfjLRIfRgG86gjINMlKIMzBo&#10;8Ox+v8fzZovb2zt8/fIVm+cNTGWxXK+wWGzWcXQAACAASURBVCyKQHOiOgK8AFDZGo5I2ewdjJXQ&#10;zf1+j6HvUVeV+OR7PZPUl3joDbYAdl0HsDD4N8/PeHx8xG6/F19779H1vYTjKsDiPWO/74Q5ryxT&#10;sckYol1TsrORe9p1HTx7rFZLgAm77RZd10VAy2de0jm4lPvspr31cFJbqJ4o2S8w+FDZwQnkqOsm&#10;s9Hw0Vov7EXxbMuDLBVQC+vdwEbGXG0taltFtiHHEE0T6zFjjYaGSg0RLRZNAkCNsfEMNibVKnXb&#10;4PJyjTdvX+Onv/+E9XqJoe+weX6H/XYH73wcjoecGudFWdf1PfZdj13XYbPd4vHpCZvnDVzfw/UD&#10;+t0e+10ngYLeox8GsDdwcCX7PavLkuVaDh6lXAHApFwLlklWqV3JVVkZEJbKQRDZQipOmSepJal9&#10;j4W/gjnZs427+Ik+ptwPAkP0sLzg0GAe2GQcNsn5AF9CoimGA3PeYGakqUkmWKgpNVPE5sMLk32f&#10;M3sFEJq6wWq5wqvXr/D23Tu8fPUSL1/e4NXrl7h6cYW6qaP/7sAsFqDOg3kAw2Rnje67ao/mtZsx&#10;euZ4eDgv1a/V80zyPLwOFOQ5WDYt1hcXeHnzEm/fvMUP737Ax48f8dtvf+CP3/+QrI/nZ+x6BwOC&#10;VR98eICNmmqHU5PM0bM9Mf40Y0IDdYNtH0UVM44G8nEEX7m0U8tyYskkckYYPjpdI6Hm8aN97SDs&#10;MLBvDcDOx7DaPNCdqCT3kEGmDEntVA7Qz+2tYwJLqNkCEOi9+OuzMuRDLUa6N8kA0hR2avlnC9ZW&#10;TZP22q7rCgILETSjJwx+UwC5tTYB+xmpww0em+cdXlxfYb1eoWlEKcDBB43z83jO7ug4WzjVgAa5&#10;CQ4VhIl5c/S4bnLbTWQWYVlfXG4aGcTIJYjCIwcPGtfv2bA0/v3sGUitUGZtE8F76MDbx6+xas27&#10;ZFEr4bMpmJazzJPAxk+DlMj9OrAKSuSGEaTHNELR6YSLJ5+dfchZHTYDb6brNLp2VLwPPkulMefl&#10;zuULl0HoGTGoBO4DAJzsg4NCzoyGkJNK77MIufMKlMnPccKG9JgX/hzxKq/vj3rXo7ThKX9nRhA5&#10;uOfTqpjThC8qFH0HdrdIeA9xsoEr1lfGzJ/q570fEZ+y55Bye7aDQdK8/dep+xOIRYZM5t6AQhEf&#10;LW7ZF88O4TReQTpwKMiVM4/0rDvJDFB/ijn/V0Jz51+vpG6N//x4P3n6fXwn855jIMO0vYww6yOT&#10;FvMJ3WOm5FTK+/zFwNHJ2jHpxtR7ohlbi+8B9dWhFFVdY7FaYH15gfWFsu5HYY4Hr8cy2YrFLwOe&#10;xAHaTE1R+XDgUVkrtjnBP27wIPLRJiAFnXn0vcN+P6DvXfJJ1OKnrqyyIwl1ZQR4ZQf0HXjziE5y&#10;mlBVDRb2Nep2AdbwCk/S9Du46D8KNAJEWwO7qNHyFW60sPLe4f7PP9D3e1D0MpNpPjkp+mzw2DLJ&#10;3544Cz7m1CAjVzSM/IhzhUQs7jRUTgJ8A2slefyRsTC2Ug98CwJj6Hu4zoGd+Dpvnp/R77awYaig&#10;km3DyiQ3VlQRdYW6bUBVhd4zeg3oyasrjkqU1HhionDIJeC5xMlk49Bg2ZoztgwSwA8F0VktBvrB&#10;RZBos9ni85ev+Of//Iyff/k1su5N7Ekosp3yqbQ1hLqusGgbXKzXuL6+wuXFhfigNjXqqooemeOt&#10;LVp36DpumhpN26JpGtS1yHMrZexa/WraBuuLtQxNXGKAIE8Dz6vo0NSbiQPk0Fh3NEXPwYbpzXvM&#10;sBu/F+8DyxQagCj31mqjPhUElLPZC+DvO3W+4yJq9uAIPYQl5J6RYd8vmcaZjQFxIfcoB0bSuTpt&#10;iNnPyf/1vzO/VsqAt8imHgFBIXBUaorj0sZzzoljjPwppsOczD1naXufZOcmGzZwBt7bfHCtgzSw&#10;5oIYsScZemUUM2E/OMBYLFcrLNdrmMpg8K6wcKIQnClUyCh1FHMOGt10TsNSY9C2DS4v1rh+cYnL&#10;qxXqRYvBewzDXsBIlibbDylMT4LoKEnbg12I1WBaJlV/+ZEiDxFkCUzbvH49Jocs/4AjezXtkzY9&#10;xySDR/IY+UELsuGc03A2OVNhQjDnofXUMVu9uSKRRgE3lDHzPB9Kz71H9JPf7fZ4fBDW/cPDIxjA&#10;YrlAu2xR1VXGwJKg7H5wMbBVrEpIADf24i+vv8MGOzOVwjKFACcJL+x6h/1mh05DbjfPz9huNxjc&#10;IJ7VvYvgfSAwCKu/R98PRchgYJUG6wjKQPSu7xWIMZE9yhmbnnVQkABbiqpCE3NdXATdQ60VAijJ&#10;EKDWhR4+WrlpOI68L8rAg2CtovUBw0hYrbVxnwlZPUZ/R1ihAiqxDh4pk7cb1Kr0GJTtTrCoKw1v&#10;rmtRQWaBpqz+4OyTxRVZksBnK19102B1scT6Yo3laomryzVe3FyibiyqpsL6YoU3b17DBiWM1kxx&#10;WKghuN3Qi8Kj67DdCXj//PiE3W6HfrfD5ukJT4+PeHza4Plpg6fnDTpL4vnfq4e/vh57Jx/B5oP+&#10;0ND5zOfagGAyQDAFambaxAwkoeKMjgQi9hPEoXJfowl116x+eDRkmwM4eGyHkb2/Q7baaJAx0xdR&#10;GBAd5KPkDesE2zCrB2Vt1BnRI52XxDq49VIrrpZLvHn9Gj/88CPev3+Pd+9/xPWLF1iul6iaWpn1&#10;jL53qrZJe7bUyhWsqVLeSnZtKirV1oY0LEsZfXLe14B1YA049oMHGaCyBrZucfmixnK5xtX1C9y8&#10;eoVXr17i1w8f8Ntvv+Pz12/YbHaaw8QxNDiGdKo6NydjHA2vz+792M88v6djb+hkR2VKJl9ib8Cz&#10;i+zXoMYOiuxok5QRTmK/KJKWwlddfjT6UMY1HvNBDMW+JoBInl20cRp/lnR+lXYX3jtVz6Vg+d1u&#10;V6h4vJdz03k5cyQXJOTayNmf+mv5zGGPTLY4QK2Kjq7r0KvqKoDyAeCXa0WjPIvcDz/PnahQ2Rrv&#10;3/+I9cUaxgplKcGhJgPWuAyvPtLvTzKBw3M6AeaOrTnH1z1fZAXoS6kuHu9ZnEH7BcCvzzfH6cGI&#10;xFSAzAEtp5E3vAKBGiLrWJRWCMOxQl2Vs+4DKC9EoMio52BHyBmJKQ2BMmeg8vNM4jeUlVBU+nnT&#10;NNs+r8WnmLZz1iaFMiaSCg/xm9DX5KovPkJ0mra/mg/5nCKn2JGffVHPRvDeZ+sos3UzNDnAoAnC&#10;yynb6VPA5in70WPDjGPWreM6fPzexn1ZeK2g1knnKmKW4OiRSbkRI9kMHeLrOBDhjixo568BxfJF&#10;+qLgPBGG42P8lA4C0XPFKArVo4ZVc4LP44DrDAB/Tu3CzIjixZjFqBlrWm8JF4Om1SPA8cwBDjvz&#10;xNBydD3nrAXnVPf/DrD+1NDtkJROJ8H/dCbQv98255QPn7xJPhn4MTWJG4dnlH9/uoE/12947v2c&#10;ewNnQX1loZA+bFVVY7FcYL1eY62gJUikeznrfswcZDlV1O5EN0+YsO1GFv54qhqqQtIiqalrhBTo&#10;A4uOlGgGp765+90efddLeB2zMjcIVWXilzGAcz0cxFvaO4+9Bx6MhSdg8eo1qmaBHoTeORA7eKON&#10;rxdfShEECLOpXrTqU+nhhh5+cHj89gWD61BTYi5H65IwPfQoJPO5PJqDF9f44Q0sGvIj+WFuO2Ri&#10;IG1uS0LGRPDe1qJMIDIYOoe+G+B7h6EbsH3ewLs9DDtRG/ggIdfg29rCNjWqtkWzWMHWjWYFcGQc&#10;RIr41EBs5J8cmLtS6Nu4FghjADRJ0MMKoixsZFDGTwDsd7s9vn67xecvX3B/f49vt3f4+PFP3N8/&#10;ikWOSaG0GDEMjDFobIWmrbFaLrBeL/Di+hJv377B23dvcXPzEqvlCk1Tw1aBsahT2tAEegk/MtaI&#10;X6UOPELAVjHEGoWv5OwgjIsyHApiw28/DKrTAQznDU85cBv7Nx87hKYGhoF5RZ50HabflTPwj02l&#10;xwD2XMFz3nS4bEJDIzR1CI5ZK2XgcVlYIlMayJeCN8bKM6L7YWCLxaJzNAgZh9TmhTQVjNr53KjJ&#10;ezBjpzZ1L8tgTBqx0ebzUsZeiPIeHYKrNWfAT7SK8AI6SF6ET5klHtHOanAeg/O4v3/C77//gV9/&#10;+QVfvnzBMLgD5l3RDDFnzMG05SSmhnyvG3rc3d/h1w8W+36Hm1dXePfDa7x79wYX6wvUttZ6zcew&#10;Ts+MWsFHAemloSeTBdPq8Dh5hpfXN1fuTVnoHXu+Amgd/K8jyyj4PQdrnZnGKewxrEOTmEExIg3M&#10;KVeODf6PBSeFbwkDzUclRrCUGTTkse8H7HY73D884O7uDn3fo1ku0C5aBUak6KsbAUoEgN1j6J1+&#10;7tB8cmS+i4Kp0RNUUGpjq6wLMeh7h81ui/uHRzw9P2O32WK33WC/30Xwfhg0iNKnATaH8DnnM+sP&#10;UwTEHvhc5gM6Hcof5Adw6ccJhOB5VfQZktDhbP1YBX/AyXeec+YQ0lAwDypNwwbWho9gbR1DJeMe&#10;EDKHdACULHmGpDyivLmWL81URVNXqGsrw+2qBhkLz8JG947hfS+2GxDAftG2+rXAarXEar3C5dUl&#10;bl69FDXaeoWmrsSex4sP+HK9wsVqjdpURVB8PpAOyqvApnROcg+6/R7dfide5JsnPDw84O72Ht++&#10;3uHz5y+4v73H5vkZz9sddvseSaCXgASjwwYZFDgwU1RJSP1cwdrUdIccgZTMSwVLfqrGn1LKMacg&#10;eUxYnkyq5JgPzpGp3BQUmUHTA8XiHB75yc7vaTlZwMyErfnpYaa+toTQqnVTNqwRMoHs/5WRodHl&#10;xRrvf/wR//jHP/D+x5/w+s0bXFxfoWoaODC6XoY5nkmtVlRNa5KCzEQPdx08kClqqmCLJf/JoiYB&#10;YvaJtAQeru+kL2AHJkbP4pdtPIP+P9res72RHMsSPhdAGJIiZdNXZpfp7vf9//9mZ5+d6a7Kcmkl&#10;kaKLALAfLmw4MmtmuzqfKikpigwigHvPPUZIXFxdoVrMcHl1iaubK6xWK8x/fo/ff/uDweRWR+pe&#10;OuC3nfsaMQemu0+PWU5kNYKxjk2fW8z48yatGXwwM2dYKEdIUQnzXof+I6iCCNnnH+xxOuemsXmW&#10;QqbO7eSv+P8eqgm7A6Qh3/r0HjgcD/j46aNbAya+xwTAjZZ0MsvCiBadOgJBieI0Dj9NBkjqRLk5&#10;ZVXoGbTsfz/D9VWNy6sVLi9XkL43HWDC544A9A1exrmF3zlM5qk8LgzsQ6lVVtrX2FGapQ01JQ0Q&#10;xkP/bFOrUeoo1GwA3HVQpLsa1e3d/l7KFXB8jmjD9Z5J2PueHNHNDMwDNS3G3QhpcJ/sDkAGlTUd&#10;0uZYX9C1qzoH1LPGJlaKp8NNT3m+p2sJE581jQWXjwCzU/tal5E+xm6fsqMZ6rcyi0mM24+cusfG&#10;3vtQL3bKFju9vlFRlJzvHuugyChPVflICaI2gtXMfkmU5QOf3Bj2aBJAXptISusOV5NI2t66ton9&#10;GjquCEh7aDo/oHsMdx26pxJzjN5tSRNEpzB47drPZfdA9NsfI8mNAffngPHnDKqmCFv/nf99C679&#10;l8D7U/KEHMCfBsOH/J7TEXX+ZvDNk79Tm8OQ1cE5spvec7rpUqEKzGZzLC+WuLy8wuXqErN6ztYk&#10;zpM1LnT0lQbOx8xjrZ4ZBuSgVrap+n8EuUacWQsMPAAxdMvmkkdr0bQt9rs9jocjdNM6uaOBFIRS&#10;SSiZTHU1y2LJEoTzzH/SBo01WFqL+uYOVJSONW9hGvZJRUEgoSGQxIxJCSpLFBcXuHz+ErCAkApP&#10;Xz5CtwdAAJKS4D5jYII9EBK5F/Ualmgb4H/OXVP/XLBBUccOD2kYahd8oQDAK8eKA0m0zRGH7QGH&#10;PQdrHfdbx+TQMLplENo6+Xyh2PalKlHUM5SzGWRRukGIDswEOzLx702WEyl4Ckrx43UAGPLpu/cs&#10;JDdsYmDq2LQ4HlrsDwfs90c8Pq7x/tdf8e9//xv39w84HA5omjYp+ikJBI2Ba0JKVGWJ+azG5WqJ&#10;6+sVVqsFlqsFXr58jjdvvsPNzS2qesYMGhF4/1wYthq6ZaDAAwkkRgJXQXnKukVgc6cFyNBwrhue&#10;M8qY9VwWg4yhPyWZTQGHyeR2Svgysg9gDQH4Yw26ndiXxhqzIe/CMRlnt3gclpqmaizKwNd0rwvF&#10;rK8fDCVMG8pyKtBlPFAuHbWJP3QEn4GB3KjRYnJMQnfqfPNN9ukh9IisMmmsMqaQDyOGD1J1UmQw&#10;G0Rrg9YYHI4Ndvs9nrY77HYHfPz8Ff/+17/x87/+haf1prcms3VOqRLF7a+uyXIj0vhzbYvHzQbb&#10;/Q4fP3/Aze0ljofvMa9rXNQLN4Bzlj/curMVQOks2FyzLgyDdkoxh6JtW+jWZgOisYF6kL9bjF7v&#10;Hng+wZzy+6UHALydS2p14vd6KYUL0W1AYJafhOjtI2m40zm1SQ7k+b4gBXtziWVgM2q2NHna7vD4&#10;uMbT0zYMTf19RQSoQqGsSgCEpmWbHe/f7xnv5MBpDhtkwJgH6ZqzWlwwldYa7bHBYX/Aw+Mjvj48&#10;YLN5wmG/R9Mcg7+7H3R4H/2Yo9JtvqmnWuh+jiQEM+Md0EXSDVRCoLsNioq4XijrUXyIbAhOT/4y&#10;SIiFk5GHMqL7ulK2jAgAPq8Tle0BGVDlBle8lwH7PXFoostS8M/h2URSsX1OUSoo6VUrAuxILl3j&#10;p2EhUBYKpQsPvbxc4ur6EldXl7i+ueF68+oKF6slqlkNIQV022K73eLQHFEUJcpyDiVrqKJIAsdM&#10;bIichRUJQDlfdLIWsI6QoLm+adsGh+MR26ctvn59wJ+//4kPf/6JTx8/4NPnL7h/WGO7PcA0cMHJ&#10;0USCbSVsBhBxbSHCcLPLVPNMeSH43/7e/RZ/0nR4MkbqSQGG9BxKbVJ6eTdnZJyc8u0dfg90BniY&#10;nr+5bZ8MjHsP4ItMd24toJTAanmBm5trvHn9Gj98/wNev3mNi4sliqoChEBrDI4t14qtZvBcKOky&#10;aFRUqrqXHBj+KeMxzZMAZVYYPNRRUGXJILBTCbEHvg17oHV/eC+2qEq2U5wvmIm/urzEvK7xy8+/&#10;4NPnz9i3DeDZa4RejkpqG3KqYR4CLoKKObUSccOMIWJHtAizrJB2ZAVvDePPIp9x5c8G4dQTBKAZ&#10;yHpJh0JDtVp4/0jsFJJ1MBT4GAHZpH9MVMVFUaAqS1hrWY3THEPgbH89E47HNsszy2xaYHqEGK8U&#10;S0E/79VPzvZtrE+KPRIlPZLAfF7j+uoSl1crVqebhsNSjUnsgmzm/z7GRh3yST4HkxgagAwxv0dJ&#10;N2f6kg9C3US9OsqfhSlonkQvJFgBAsnK2NiwBpubZM1obYMyznjyQZtbI3nw3jiVn89osIkVmieS&#10;DIJnHUBoCJSd6vvOUVCMf44x6wTUURBjOBR1TI15ToBm9lxB9Ywk86+zVtJ8Nq8r6RBUTu11Q8A6&#10;jewvQ0O0LkifntXnhHCfQ8YdHXCMKKpOWfLkgwl/mNmOLSJlGAEoErKQ7BtxWB3Jsvm9bgZ70vDc&#10;ghLbnuF+PM9I6QL3kxFciQLRfjPGO7R2T90/57igRNDeZlhOniMRB8/nDJCmmfD2LCb9XyF3D93/&#10;Y0Orc9b4/xh4P8Q8yw8fGgyfHbvIpy6KHQvsODFcGPIhTgOy/qo0YvhxbCEihUJdzbBarXB9dYXl&#10;8gJSyeBnmPq15lOwxA8zsCOJbXSc5MUiZ+1kDEVf6ElyXqkKxyZKtlOQ31rPKjRoDkfsQGh2OzSH&#10;I4xjOQVZlQN6BIBCCWgLHK1mZbIl6A2wBftWLgHMb25RFAU0gUOrNBfaaDXImOAp7JPOVV1jdnUN&#10;KRSkLPBZCjx++hOH/Q4FcQMp/IugJMhP2JPys7AWYYM0Ppfe6wB+AP3psHXsJBEKQOXYQQqHZofj&#10;fof9Zo39fgvT7KGEcZJJOOmuGwxICVWWEGUJUZQgVTGrjkUJoZkxwRdsWIIb5LSIIazd4ZYPa0sn&#10;7mwLxGwprQ20Zc/httXY7Q+4v3/Ahw+fsF5vsF5v8PHjR/z5xwccDsfgMy+9PySiDw851mZRKFRV&#10;hUU9w+pigecv7vDdd69w9+wGi8UcFxczLFeXqGe1sxpAYh8CZyvE7EOCjDJMHyrpGBqiZ42R5F9k&#10;jHYR7ytjRj1rh9Q+OWhgs4L3XG/Esb2uPzjs/KyxMbEymeRPevR+IzthaJhxSpqVMhqGH2vjVJ8G&#10;JJ5JIxTtBBOmjgurRNIo2oH36u1EtGFZNu9tohfxOmW9NsTiHmLcnVIqdFkkpwrFDJiM5sVxVE1J&#10;mLbNrQiMA1Xb1uB4YED9w8cP+PPjR2w2W9w/POLjx0/YPD71Gs70nBNEyfDWJENdPmfCa/ae8+4c&#10;avctnjYb7HdblEphUS9QUomb6xsURQmbeHMJyexj4axQyFoGX0UMseRBW8eHdagoTIJ8LUUmCREG&#10;64B0b480s5wokGYVsKyfwWcfVqu1ZgBGKRRFGa6/GLr30nvOyUUxsqZSpnAIqHRfawdgsFrLOtep&#10;GDLrg3WZdX/AZvOE9eYJrTGsSpIiPFbJAqpgwO7YNGiaBk1zDGBIAE0MZaHYUopgpcPs+RbGAs2x&#10;wX67xePDI77e3+NhvcFut2eVHjzr1ARZPJLBZL5XUA8c7+6F3tLDW2r4gV3aeCIB1IkIMJ17lGQm&#10;VPfKHJMwjaKnOWW2ejQAjGafb9hfhgb85FQMCrNZjfl8jrqusNmscf/1HlrbjPlETl0mpYAsFJSK&#10;dibMWLcQLoxOgEkUqigwqyssVxd49uwWr797hRcvn+Pq+gqLxQJlWUOVFUiqsF8SNahnhKKaO9uK&#10;ApYKGEg/OoexsV5PiQ3saMLnJ5dffE5LIUBKQZY1ZrMLrFbXeHb3DA/v3uDjhz/x/tdf8dtvf+Dj&#10;xy/4er/BdtsENYaBhbatW686DKx432IfudhI9xm26ITyndMoxoF+VBxOndO9fd3f6x3WISXh8WNN&#10;Vw7U5GfUlNLLD4xO2b2lpL/0PA/1qlIZ8AB/n8KiLgtc31zi7Xev8e7dW7x5/QZ3d88xWyxgiIFi&#10;fXQWSNatROkym0SihvT3EyHJUMjZ7NqRRdhOKXHy9vWVMbBN6/oNtmep6hmUlNBWo22asOfwTa8B&#10;20JKhbKsUFYVqqpC5awVIQgfP33GvmlgvKrEpnkicT/pMrungIihPiOAkB0bpJRAZIFgD6ZduHdK&#10;AvB2MYIIRlDvuXhw22Zg/ZjSM8/CiiW7gEiUpKy4SQfOqfe8Dy2NTi2RkVqWbIdZVSW01lBK4HhU&#10;o3aCxljols+Iwp1XUYXoey4OKPfns39P/oyWUmKxWKAoCrQtq8/SM7xrFxI/y6hymC/mmM1mqKuS&#10;1T1BJdC9pqY3dO7WvWOA/hQeccrv+xQg5LDizDJpDGwdBOuyn+0Ha3aBfP894+o1bW3wqw/sY5OE&#10;zGodMA5toge+V95ltXDoefx/UGQ20+l+qquQGgPouiD+mCqyS8yazL5KMQaTP55tCe1JtvcQ2DcG&#10;Psa6yHYyXxAAGuv2RfL5d5T2RrkKYEpZNPT3XUuwKb/+9O/8tfBf+z1uaJ8Ye56pM31q6DUFpg4p&#10;PrvvLbVmEgPnWZpzGTqCAWlLioOmOaExAyNRjJuEaEVcm9nseWyiXo2DUIuBa9hVqib3XVCuTuS1&#10;jCqAxtSEI9d8FDftMhCDzVi0W0wHlnmWx2ly3jmKkHMx5HPw4e750MVKxtbxGNbQrRf/R8H7sc01&#10;fzFdz1oaBPwnPtqzAKmxQmtq6uGLhG8B6ocBwDjiFFJCFSXm8wVWq0ssVyuUZQlrLNpWM/M+TYBO&#10;pF02jMqSjdY3T14yaQ1/yaPqEPKV3gWCuECSLkywNRaFez7jmGPsoaXRNIwcUKvR7PZoDgf2+XUN&#10;uW618zjnwDQlJZQVHDJlLQQMhDmi3a2x+wSQEpCSMLu6RiEVhFIMGBtAH5lRraTmUDz3Gq1SoAoQ&#10;Kw9eMSv/64c/cHjawBrD/vudz1hrQAibKDeG2JvJCed8pv3pp53Hu+kUbP4ATplVnunPgJQCQbLl&#10;0H6Dp43Efv8E3e5Yhm8iSBHk4JLZ97IoIIoSIAltiYshG9uRVC4FO5wVkRfrsfj1B/zQVN2D21pb&#10;HI8Ndoc9nnY77Hd7PG05kPY//+u/8OefH3HYHwOTwPtWh98no8+gFAJ1VWExn2GxmDH772qF5cUC&#10;NzfXeP3mFW7vblFXJftLCrZwMMc2svuol7oUKjpjTMbu4PwHm0iPGSjsAn02yMHFOfteLn9Lp7xJ&#10;wzImz5rytO4GpOQHWurPazuBQ0lgTiCF5qxSDEd/fLNiagiI7vslTu+31J16DB3ynUFFIHH5MNwE&#10;mAsDnSQYzjMMvFrE76PGWgjLllz+I7MYPsC7YTVd4D69b7oF/9CBPNSIDck282KPEjVBygKkQAQM&#10;zHFBgBUwug2KmKf1Dk/bHb58+Yqff/kZP//yCzabbWCzekuayICLv0OSgBQU/Ka1tmhatswikhCK&#10;QIoZzsZaZzGGOAwTEtvtAb+9/wOKCpAW2L9qsVwuUS/mqGccSi2lSLx2RWBPWRe2q63pBX95QK1f&#10;+EVZZ7exG5I695HX/rnvh4G+6efgVj1oGcXvgxm78dolQ0P/8fn1FWSzAz6tXZAvZYF6QMkP9skx&#10;uhIJetsaHA5HZt2vn7DdHVyOCg/q4QblWllnvXPE4XBE07TZveDPNh/CKBPPYO1smNpWo2k5fHa3&#10;22Pz+IiHr/d4eFxju9/DGAtJAiQloo84IEW0qYlWbmOgZhdEyH3/w7ApsRJL/bjStdmLjUuAOWQh&#10;gJTYKsWBwqn6MldWRGZoWpx75dmsrlHXNeq6QlkWWCwWICIc9/x5tG3DVh1CQCoH3gffWTesM6y8&#10;UUJASaBQhFldY7W6wLNnN3j16hVe2N9V/wAAIABJREFUvebz9WK1QFVXLk+EYCyh1RatzxeAhCxq&#10;KGIbIT9U02HxSr43033O+f+H8GkT60tjCdZqaOP8hqFQVAqrosBsPsNytcTN7S1evnyF9+9/xy8/&#10;/4oPHz/j/mGN47F1mUgUBykUlVlC2N6gfAj4SAG6MfVc/xxGAGy76zLdt/39kTLqu0Puvppp2rpu&#10;7DwdU+6llmFdpulYGF7/nJIgl71gXbiOSDy567rEy5fP8ONPP+Bv37/Di+cvsFyuUJQ1NBGODmiH&#10;9T0GBVWSUBIkpLO/ErFnEcLVZCLcpNbta61xtl8uVNWzFn2AotYGx2PDQdAA6qJAWVYoyhLUNjCa&#10;z/lg02ZbGMN5UlJI1LXA7Z07BwuFouLMiD/++ID94QBjMbB3c0AvyRhUnjJzh+xQ0vUVAOJObZD5&#10;aSdDQE+44vwxXvPhrOwwOsUAaOZVqYOAQAe4FuH8pXjGiFzpbk+QWrp1nQdSpJSoqhKzWe0G35yL&#10;44H6bp9tLfcdxlhUVYmyKN3QJPriezZ/HDpQUL3585lVYipkl+hEjebBwuwaCFYtcQ6cwGxWoywV&#10;25QhDofzfWba/3nobM+tLKYBmSkAaIzZnKn7v7HuT4O7I/5FucVS4tVu3WDLmEjdNU7ZrEPWjM0C&#10;a9kaz4P0LVqT5/W0hmt26jGWkny2TAViToJzlPQRY5bMUwzfMdbzOaQnSvv7AWLTkG3HNCF1GiBN&#10;+yMgXRPI+kmSSVCtoCyXbUqJfY5qrHsmn2LtD+Fup0hipwDfsb5uUKEy8Zzn5lQNkX/tRGjsFChr&#10;bd4FdBW2SMhajEeYhGVvB4ZtNs+YCNhe+guHbUe5xqIsDXbKHmeMwT41wEm4h8PoLsWhnfVYywAp&#10;cQpvPvVazgXph9Q5U3ZsY/fwtw5nx0kmIiOc/D8D78dfDA3KNk6lAv/V3zvFpOnKasYu6CkJ0/D7&#10;jU1hWVRYzC+wWq2wWl2irmoA3rdPZxYSCaqaS/aQW2Y4DgSsFbCGOMDWATWAdAFqsRcVkkKRozUz&#10;HqRncxq2VSG3GTRNg9Y20ETQuz0O+wN02wJlDMsRJFCoguW3LmBWCJZzGxDIGJA+QG8JTx//CE1P&#10;vbyErOogu9UtMwuNEKCSQyiooHCgi7JAuVziUhCEKiCkxOfff0Wz20DAsng8k/bZAADGgktw4aGT&#10;pGtLOUjr6gTvI2xCaM6wT6GXH/BhqAASXMw0DQ67NXalQXPcQ9gGkgAD4UBGlhoG+bCSEB68FzJa&#10;5Tg2WrDHsHGw45sj3wz0JN0JOMH3lAihip5Fp7V20lAL3Vrs9gd8fXjEHx8+4MvXL9g+bXH/8IA/&#10;//yI9XoDWC6ilZSZ9Yn3yWfgnjCrKlwuL9jT/tkt3r59g7tnt5jNalSzGsvlEovFgsMfjXGey23w&#10;PgTFEE3PWpLO0sJ7aFun+BAdCxYvybSUeMEmDCUCgS2bKc1O7d/7lAL4nTlC5ld3evOe2l+mQtGQ&#10;vT8zcnRZRNsjNwBMpv4WOAsYGGJeDAXYnvNneENMPDY9EJHZH9mMGZ8GiVpL0LaNFk+pzNVaiLRo&#10;ibBvAsDZTqC5HT2cxwrOKXbB0HR96hoPnoldKWVC/I0FTHpuWez2R3z+co/373/Fhz8/4fFhja9f&#10;7/Hp0ydsnp6cxYtytiLIFV1u1UglUKsCi/kMF4s5pJLY7XfYrDfYbLZoWs17q9awUoSAoODP7MIm&#10;rSU8bnZ4//4PkFV4eNzi8uoKd8/u8PzFHZarBcqyQFHwH/ZKb5xvf5RD+j+wzAbEWBBtwp6nTKjm&#10;EMVOuFq4/hl2GwH5tm0DA6hpGpdBo8M6rOsas9ks5NPshQh7lXRgdDY3CyAkDY0ge8MEm4KClKtE&#10;0mG+Vxj4YZXWPGjmoNonrNdPaBvjMlgYvDcWsC63xFreq7XRDpBMfaUZnBTWhnBVP9j1VkJtqxm0&#10;f9pyKOnDAzbrDY5uEMBiKTfMcFYk0d7DhoDkboOZgyMeeEybmPjBCX7BeZ6GU4SQnSqWKe0Leo2j&#10;EMgCv7o5BlPM6SGAyzOc67rCbDbDrK6hCoXj8YD9YQcpBRaLORazGecLHQ5o2obVHMFX38Bo60BS&#10;6eouQqEU5rMKl1eXePnyOV6/eYXnz5/h7u4Oy9UlirJia0VroBvtfMgFPF/fXz9JktnyQkTmubM6&#10;EI5NH0ERHzINVoLAgmcyLvTOGldDmlBXcA0lIFSFi5XCbLbA5eUtbm6e4fbmFu/f/4r373/FH398&#10;wGazhfbh5ekQBn024FDDP2Y9gFAXDDdOXrF4CsxIGf3C1UC6bbPnMdaENXiKcTu4rkZYginIn947&#10;qV2m7dl1YFBJR86WyY8OjeE9WAqJ+bzGd9+9wj//+RO+//F73D175nK5JBpj0BiAd0pntePvNyEh&#10;lXIKVAkiBvB9OGzwuCfKLFIYtmuYWahNtl+GAF33+flhYGrN4We2MWyXwt7vAX1SEmVNuLolCCVR&#10;VAVUqSAF4ddff8V2f8gCyeG2LakKxyKvYY3B03abAcbpUHeIjJF+P63VKQOwUwCea1ulFLPQhQwW&#10;l/yzImP35lkuomdB6Ovy1D4zXzMJ6NMDnmyuYkoHEhZMOHPe5emwxSSe80IQ9wtKcY+RDMJ9SDgR&#10;P6ZpWhRF4Rj2BGM0mkZCyjbUix6cT5m6XhXXDR9PFQb+e/5xyq1TCkOZFlVVoKxUIKcNeSyOsZKn&#10;Mm3GSDGjrHH716wqookRTQ4VBlW2PrzW9rah6ENvDaxXg/sGNWQamQBWG19r+5BZzfWDz15I9+Ew&#10;FPCh4/5rY9zlTy2t3IhhJEusdy1S1vIJBvfUcLcLuHcJOv1hV/ydXr0yZMvzrf3GZD7CgJXqqd6s&#10;S0o6NSgaXTtnAKJjdVI/x2qarT9mYzr0Os4ZBgyds6fO63Meey442x0Kpl9T4vmaQ+05zhW/tr1r&#10;a1KPq6T3taDMGnUQPLfokaFOAfhToP0YbnEWeTLNZDkDYz5lmXOKOT818DkXmx5bt1Nk8lN70l/B&#10;xf8ieH/KqqGfsHseOE69AiO+sennGvOfGztgz52yd7guCdDqLqBUmM9mWC2XuLy8xGKxgPQAujGu&#10;seqAWOnELQFdstfrDtIQ+kMSBiZhQ8U70RczVV1DlUUyMXcR1rZlz0jy03IN3TQ4aoPmaYvdZgPb&#10;NhC188tUCoUqUZcGZVFwgKcDMhQx4CasBWmWtLa6ReNYjVcvNGZXt7BFlXno6bZF49g4SmuWjgvB&#10;7PSyQElLrBxjyFiL9ac/YXYbtIYtaSwAJUQoYNKwOA8SGossXMRmdkWRaW8SFiiRYBaA7acXhcJC&#10;8OCEIGCMxmG7wbE0EGRRCMBqBC9Xz8ZTCcAiZAkhS5BQzirHF2KUMFbcxuxYQT5INzRC1jDgFRhf&#10;EcDMAskSdcHxeMRh3+BwaLHd7fHh02f869//xi/v32PvPO1brYO3cOo7Hg8WBtcLyeGGq4s5rq9W&#10;ePniDt+/+w5/+9tbXN1cQZWFa5K4uG61QZMwXJOktizsDRawUsBa7YoyE7wWU+dZkxxaVltYG5lf&#10;sRA1gEYApnr2MgN7jQed48AscLgz6WFa9BKdKGAG5LImY/Ob6I3nPltjCEIkfvaGJxhsHeI8JI3u&#10;KEOoJ5M7Z9qbJ5uLTHGSekb/lXPBr2yRDpqyMUnMYYgAAGV1RtjdBFj1IzksWgswIEk2G2Dk585w&#10;tNNQkTk2MR8qNoekcOeyWbLmgpBI4xN2hZMoe+D+y9cHvH//G/7jf/8fvP/lN+y2BzRNg+Px6AaK&#10;DEppq5lF6MM3nWe5kgqzusLV8gIvXzzHixfPUM9rHA4HfP7yBb/++hs+fviEw7FlcNa4ddC5oJ7h&#10;bLTB/XqN47/+jd///ID5YoFXr17ixx+/x6tXz3F1vcLV1SVmc855aZojs65Egqgmnuog3wClzDLq&#10;yEtS791UJdMtcpGsIdtTg2hnb8D2Dd6fXQQmX1kWwdqrOTZ42mwCcJcGV6c3f/d7Xb4LDbDu+00k&#10;OjpS93pbg6bRLnS2wXa7w/3DI56edoAQ7kyRAewyxqJ1oaZSyeRcQA+EElJm4eMeWDo2DZ62T/h6&#10;/4CvX+/x+LjGcb8P6HkAkNJBUwYmidCA54z5vFsY/n4O4FMy3UpakkxRMV7wpp6kyDzsTxFKTvmo&#10;SykdYFWgKBTqeoZ6VqMoOMC5bXnt7HY71HWJy9UKVclMfJIEpYsAYHhAhNmQArAChVKY1SWuLhd4&#10;+eo5Xr15jVevX+HF8+dYLpcoHSnCsx05zNZB8ZIZp3DsZ+sCjEMQs786ItacYa+3KZOcQVeycURq&#10;rAPzoSCs5tfvwEiuwwwI7N9/VdaYz+a4uLjA1fUVVpcrzBYz/PLLr7h/WAeyQWaR5oLe0pavH5AX&#10;rbECWE0EM7In54AHTYbKd9eEBwP5XnSWJUkIZqrKONWT2J6Ha85Q4zBPM6haSdmeqc1F2tzDKYQC&#10;cE/RysxjlD6U1gP3P/70A27vbqHKki2ytIE2AgYiqSUdOO7qUG8dqVQRWPcWqfdy3x7EkA4hxdZo&#10;aOPuT0EAZFD/wJrwPiJIagKxA2CAFkSQsNAkYaE5mwEWVghUBFwrgaKUkJIHY61u8Ntvv+NwbOHd&#10;ST07dTFf4O7uGRaLBQ6HA7Qx2D5tQ15YrIPQr+WSNTgIECVqCq/28naRwinUvIVoGBQ4moJI9iDP&#10;MA/DI0deCcMez7RP2ffS7+1J1kTGyMwHxl3lZQDvtQ6fi7/v2qbF4XBwuTB8ndkOiO1vgrrL2eEI&#10;IdzemIYsU+hpOQdHd+53/lnlzrEhEDVmvfC1ZotPFQaVShUQqgBg0TTW2ZnVkJJchoKZZMqfA+aM&#10;gTfn4BzfShZMi4q8brTpN7lnoP7P5fYdfqgXGbzcfyAQKyzInVE6AvWObBWAfOPBe+N6mPh8SJSD&#10;vE2ZEFLsA8qD53aqtrX98NlhgwbbI290z+8pi5ZTQZXjJB1HWg4DDjrJ4B8Qsoz3VonFaFDroqNE&#10;zPYakdWnYyD0mB3QKUbwuZaiY5Y1Q68nVa4N+adPqVX833sV3hSZ6hzy3ElwuZOBcT6BOcdBu7Vm&#10;ZMHbYIljbUrqomw41WPdGzNYS/TWWWZDSzmecSKXdGrfGqu7Tz1fmiFk0c00PW8PPWVjfE5m6fh6&#10;GFrf44OIMdulU6G3Y4C/zbIT/l+A9zT4XruwyyAz5PTUmUZePE0AImYQUDt3Qn0WM78DtgeGDhHq&#10;ssLFfIHVconVaom6rpi1Y0wAkvKpd5II3fkteXib+5o6VhzOs9Bq7ZplBPZ5VbEHJIjQGgtl3LjB&#10;coNltYEFMxGb/R7N0w67+wdsHx8g0KIsaxRlwQFnRYmqtChUwfJuF0QsYKEAaLJoYGDbFrplydyT&#10;C1ozhlCtriGqGqQkjAaMtgzwWw2pWw5rc0WXEAJUliiFwOqOX2tRKjx9/IDD4z1sa5jhA+LX4tip&#10;EIDssHKRTOa9D18A8GFyS4UEbmF1QbyxW2NCgBRZDpMrCglBAvp4hD22kKWAFYTm2MK2DD5T8IUt&#10;IMsKopxBFjNIVcGSRCB+uOZTpPYvbuEbv66DHxjCWmBwX2Te2LwmEBgP2lgcmhYPj2t8+vgZnz/f&#10;Y71mj+wPHz/hy9cHGOs8nj1rx5cK/rVJBuyLUqEsC1SVb8rnuL2+wps3r/D23Xe4ublGUbH/tbGJ&#10;t7WxobkPh40dsdAy1jV2SWGGjvSMkDF1o2Ki31j1GSv+Og0UUVkAclTTdJC1ZE8blqUFkDfdjBLp&#10;uwA5iyQTBg08sMgtV7wzrIEntkZ1QRqO6D874T15e/sJJpuSYWYGDe61o4egiE1EtH/gIGaRWf64&#10;JiG0k6kNCjkrHERGAUUv7LIsUVUlP84SjCKQ9s2CydZUZDOfpxQbG/QO2y/0ZZRTYU6D15CioifY&#10;HhjjBqAarbY4NhoPjxv88svv+F//8X/wr3/9G5v1lu9TQSirIlz7ENRNFFUcggGPWVXh6mqF16+e&#10;4/u/vcXrN6+wuFigNRqfP3/BxXKB2azGev2Eh8c1M2Nb4yTlIlcHWOPAduBpu8V2t4d6WOPx8RFf&#10;v3xhS483L/H3f/wd74oS87pGqSQamKg0cuhJ6q/PTWREgalTZoZhl7GDRVR3fYYwUNhB1qtvdoXk&#10;fVwpBSJA6wZte0QpawdgGDRtE1h6XZ/VsRyKzN9+wFZq8F6ycUgIN5g02qJtLZqjxn6/x3qzwWaz&#10;hjat8zan4NnsGdCRnRp9Ro1p3fdlNqjzVnq2tc4iZ4fN0xZfvnzGp89f8Pi4Rttop+iSkf2VDEmi&#10;2oFydqwd+nyGrXOi7R0FENmCOnZicdDth/JTvpx2dM8bbxTG2JbZfknsPc/qEvZSrmsOgLXWYrff&#10;Yfv0xIBba/Bwv8Zuu0dVlSjKEkVVoShKyFLy/qX9fc+sR6UKrJYL3N1d4c2b53j3t7d4+fo1Li8v&#10;mR0MgVZb2JYDbImkG4K76yejpQk6/s+pJUQWDtj9jLxjFTrZE5ZA1iS5VgZCsIrDWgNrWhjTApYV&#10;H0Vd4/r2FmVdo14sUC9mKMoC//Wvn/F4v0arNYPDXqVLNm/qrMsrog6ZwESuCw/E47C/C9wPKbHG&#10;wsR6diheyecUJj5XgtywTEyFkltkZIwxG88Y1g5HREC0knNqTNjUDm6IrQUoN7Rh4F/CaVsBy/Vs&#10;VSncXF3hu+9e46e//4Dvv3+Lm5sbFGWJ1li0BjBGwFg3/BHSsdqjZY6UzjZHOra4pHCvpsO7WCPF&#10;6+ADnHWrcfS5IpAgMmGf9m4ZJrD2ERnV7rOUDjC2AFrRoKUGwmWiKGJUTSqCKtiCs9EttjsOdv/8&#10;+SsabYK/sCRC5fzbLy4uYjAspYMfZGqMMf/kLBTdbYA+Z8T3NnlJaIN1jy+DpBAJY1JwLpcbjmnd&#10;BsC+xxBHBPk4qJizqHg45oDSxP8avqa0uQ1V6ntvTA5++VmfBp+JTdME5j3vQeTWCYXhUx88swG0&#10;B8gNQYVj5TcwxgSrOkBkA96uhZD/HLTRUNZCENeIZVlyvLdmdYN1dp0AsFpdYLlcQKrE8sTYs9iZ&#10;U4D+KZbnFJg8BpQOAk2+ujDIehhCEsYe1lOnpgUc+c1mrHUTAHnH7zMmo+ZqZ1FJaX6Bjjk8Wpvg&#10;1e0/F9/nxcF0p4frvj73hiy6QZ5JNgbG7EOGAbFzgeSuOmvI373LzIeJSvlzMrNylZTN+8+uQ5U/&#10;x0VKVEA4B0USnpr+3JRy+FRdM4Sn9fvrcdB2TI3StREdUhGlj5ny/Z8ajJ+6H9P3kIL9pyxQugAn&#10;713jWRdTtk0pcTd7bY5EajJbUBodIvStniKJb4hQHeqLQVYcBnHaMVLz8Gcff0/cr22PtJ1fE9Nf&#10;9yfY+lPuKqc87r99Ojo0cBODbP9zh7ZT9k1jDg5jtkP/ffC+j10lUs9xhlP3jZz2kKOsAB4+QPvg&#10;mrWY/KCnLvDglARxQhwY95ZAYFuZ2WyGi4sFVpdLLC4WKMrCHWC2l9w+5dHWS7xP5DIx1dwdrNYA&#10;zhucXAAsMxDYk5AEQesW2haQCSPRuJAeazW0brDfb/H4cI/dZo0aFoVSKBSD90VRQkkdWHrCWZko&#10;x5Ax1qAVAqUEdGtw2O+wp6+wIGhjcUkCcymgqhJGCTQOpPMWPtZa1xQSSDrfTKVQzhdY3j5DWRSY&#10;VTXufy+wffgK3RxxaDQEWghJUEpCCQUSIgRfig4bmXosFsNemVLlFgsd5qrxYVMm9waTTtpJ/AED&#10;xikBMnYYS5whFEhVEMUcsr4AVAUNERjl5Fn/jnnlvWA9Y8ozGKJNTvwejAXjMZGB3c2INsZgvz/g&#10;w8dP+M///Dce7jc4HI84Ng0X+Z7lRRQHCk6+WlcV5rMadVWgKiWqqsLFconlir3tL1dLvHzxHJfX&#10;V1ClQqM1tLaBseFfBgd06SxBvLex+6accpAt3Wa8rH+KNZcFiXXCddBhrg1JENP7TCRFxpTMamJD&#10;yXan1L+WXBCmZ1+yNYfoFZBD09rse8bAhMFAwgA+YyA5BETHAgDJXn6KkdJh1lsPxoJ9aT1z01ge&#10;XaR2YQ60FC4Qyxf7LONloF8JCVUoqIIzNERr3HDAe9+bcB9hovgbK1Kn2BrnsnOI6CRjNx74iW1I&#10;ctYdDkfcPzxgvX7C0+6Az1/u8fPPP+Pnn3/B9mnHTDcvy4CMKht3rYVnXxKrmaqqxMXFAi9fPsf3&#10;37/Du3dvcHt3g2pWQVuD2WKGsipwdXWFh68P+P33P/Gf//o3Hh+fQBR/lw2DpIQJLXnPM0bj8f4R&#10;+6cdPn/6iM9fPsNYtmd49eI5ypLDU2F4EOpLSX92BItyillEdmhgbiYYMImFlAeleXvUwdZG+PMg&#10;C7Zjr+OiYPaj1i2OxwNbo2nLiiRncWI7bPqpe5SSAexYzZINF40J19haZjOzfyzvm8fmiKftFuv1&#10;I3b7nWMFe6UZ8cDHWdqkQFFsjmwvxNyHibVti+OxwWazwcPDI9abDb7e32O9XrtAaA8IiiyMeqgJ&#10;8goF4azsuv7H/bovbZR0Uu9RRwbcYfwkuqgxMISGfm4EgEn31lOhlUIKFIUK1lBSKjRNg91+j8Px&#10;iN12h6Y5QknFAX6twcEcobVBaTiDSGuDqqxRCK5dWGOnIQqBq+srvHnzEm/fvcZ3373Es+fPMF9c&#10;QLiA+9adsSAJ5bJk2H7KuuB3x7pPLVgc2NoFgSmVjnbAbgs4+xybZDKldQ6DdjG7gVVjZAhGE6w2&#10;AGmoosJypaCKAlXFdo5CSfzyy3t8/vQF+33j9kEZ7n/faPq1KygPbqXuMH8gW0uIlDCTW42MgQXj&#10;LKi+v34AN0bub752FMgLKXiQ1hQ5wGJyQKOj2cmA+6TXUUo6BjPFWtJ9TpIIdV3g+d0t3v3tLX78&#10;8Qe8fvMaq8slRFFwKK1mu0dLHERLrp6GZcstfs4YsEyJHR7FaVuW0YMAcljHxmZFjjEtE45IAU7B&#10;qr0ftjsMTAjrMwH4J5d6pQrFxCQAe7HjPVOzlYeQEtIqQFgoRbi+Jnz3tsHTZounzQ5tq3F//xgI&#10;LtYY7HZbPD4+om1bPD09Yb/fBWDZE6kyD/tk/fA17wz9O+vID1X94/1zCeHev7YwjkgV7jOneOHf&#10;rR2wrZEGzHetnrr/jjYzHGDZ3dcsOhkPHUanP3+m8p5EYsPlh69CKJeVJaPC2XjiWM7uZ6Z84a4N&#10;W4ox6C45t03KRBmU35uRiOV+r7Pm8V74vs46Hg7Y7fYoS4nl8oJtAwXngnjm9FBG1dB5NWU3eS6r&#10;/lt8mHv7ko35eKP9T3I2dmtai/x5wpAGlIXTWvc973GPxGO+DQoSExXQTsXvv58yL4ftJLuDhRE2&#10;vM17tWgtmmfloHfPmbNCUYeHrqfDbIdY8kNWWv2fp8HzKh7BeeZhH0iOGICfZqbnYddSqgvcjyqE&#10;gAQDMBk7fgzUPifUe4j1nxJshrLFprLWToH7+df9wNDuIGKs7+uHhqaEsHElwFif3v86z7PqD+TH&#10;McH+8w8RMDq5agNklxSZ6PZTp4eZtjeU6NpOd+/BbB+12dwgU66cQ7oeGgB9q+ppGHS3vfuW19Bp&#10;u9wUtzm1p4zhEmmW5VDN9z8H3kfaXG/KM2VXcM7FnfKMGztArUWUYI28hlPT7ZOvKxEgEpzFCAnU&#10;1RyLiwssV0ssV0vUsxmIBDf+Rmc3aB+8NxlTZVxC4RpizexzVqGx9I88I8UtIJZdVygKif3+yOCA&#10;SMI/nUSND1+N1jTYH3Y4HnYo2wa6adE0LZpjg8N+j91+j+Z4DBNzllIbDrEV4D8gKEscSnrY4vBI&#10;QXYqCagvV4CSIFgXisjTfjJA2xrAtLDSBDkpKYliPndMd/bc/wjC+usXtPoA07YQrUXppcwSmezb&#10;Mw2C1N8dRL4oRWCNRMa1b0YyYxUSiaMBsVKg5DAs0sx8N1pzsxpYn+RmKgQSFVS1QDFbQtUXsKoG&#10;NGJ6PJyagCgGCVn0gttSOWtYNyHU0VkPExL/wAgyWQs0rcbjeoOHx3V430pKQCSScre2C1VgMZvh&#10;cnWB66slLlcLzGYlLhZzXN/c4ur6GovFgkOr6hpFVaA1hoOKXIGldfRvDzLJycJhoBBI2awnmuwu&#10;c86OFo7nSazGJNH5kNC6iWyf9Wc7O2+3aULqkTrhWTgEfo0qDBz7ngYKi3FJZa72SYelQwzCwWvW&#10;ke2m/5lVuT6owLL9StM0MG3r5PSGPdd9Nojba41nY4skrBIcgtXqNgKEA5PzbtE4xqYfChwbA+eH&#10;wwHF+dJMivZPgSUPVslsdzv88st7/Ne/fsZ6s8XjeoMvX75iv9ujVAVI+HyIlJ0Zp/NKSFZK1Tx0&#10;m81rrJYLvH37JmRS1LMKkHyCrS4vUNcVnt09w8P9I5bLJZ62W+x3Bw4ITFhOQpCzPpCd4TXXNsYY&#10;PD5ssG+OgBuk7nc7PL+7Q1VXwd7Fc0CCDW+6bNL9wIG0GFE/xHDfBDgiArn35vOuuxSG4LfvwJRC&#10;FVCKUBRsB6ac1VbbMhO9aRpnGTKuvsjWjvCGLRyIB9sbRfQZSr4ghi/odWicjdZo2oYZ3bsdtDGQ&#10;qgiZIVLKoOJJ16PfA4tCRbaLa2g8yHE4HLDb7bBeP+H+/h5fvn7FZvOE/WHv7B0kpFQDXtw2DErS&#10;99EdPKbM+in1i29ieozSMwPVptiQ0w0esrD6scGpB2PJDfyVKpJcoRbb7Y5rpKaF1sbZuPBgSqmC&#10;h26KGdFGGxwPDay2jvTA+TKzusL17TXevXuLH//+I16/fo7V5QWTQCyz7f2aJseuJqk4NNjGvZ8B&#10;fAbVbEjBFv0A98AoMcONRPIwY3hQGpRCAMjyQM4rqLjWErAkIEjCCpdbYzQEDGZEuHFKsbKuMJ/P&#10;8Z/Ff+GPP/7EdruHMAj2XN4mkLkoI2GRSblszPA+PsR+G2PcjwH3xqSg47C6Ywg4iF+71CrHcPZW&#10;KR5gTJtfz/KPe13AaEbeC5y/IpcGAAAgAElEQVRtiQqh1T5oUrr3Oa8rvHh+h3/88yf8+NOPeP7i&#10;OWazGiQEWu1Y7g64J6EAUpCCvdgZxFZsP+PslwJ476wa/IAn3L/WgqgLkhC05KBj03obNYLVBJ3Q&#10;ccOwQnKQJQVVgQx7TemyJfz6Na1GaxvXXkvAOoDcWqiiws3NLb7/4Qfsdwccjw2apsV6vQmKks16&#10;DWMMqqriQN2mgZCC2c3JGjjFVk3rzm79obUOgBqfEUz4kpLJCLpt0Tba5SnEwG0iAepZyNrBfSrN&#10;D8oHq7FW6BJb0oBNn3eSvi8PyHYDzxl0l8HKp/tzMvm8hp43BV605tfRtmwFeDweISXnzxSFcnV4&#10;PNN8zRyAYrcnGaMDsYdVT9qdLXyyPr99iZvLa8xnc0cW8+fzaWLGKULG1Hk0baFyvp/2GBA2VqcO&#10;1bkpsJZa5VhLyaDKBqW5HzyZZIhjEtAxZdt7a6do9ztufQJCUFEG/ckgeD8MwI/Z5HT37VRNMtYT&#10;TD3HKJHzjIyDLkjLNasdVoNm/YUdr4MoEvV6fOGM+NpRBnUGOkOgfrdoSwd7Qx770wTU8ZprCNw/&#10;5fd9DmA/xqLu/s40y+RU7dg77wcU3WODv7EBUJZv2Vmn3cd2rXBybJMmr2n8t2+OOvY01o6Cw1PE&#10;yGjvYyYV6+PDxZPw7Nnh0TSSjTE1cDoXex5mqmMwN3CI/D31mZxWDPQz+/7HwPupm+1cr7ehRTE2&#10;1etuGqd8pU7JLKZfb99HNxww5KSd7rATECiLGov5AsvVEqvLS8wXc1dg6AGfdT9VS/8A3UCKlJ0Z&#10;7AT8AaREADOt84H3IaVcYLOEtq6ZMb3fb4PlgD8wkxm1C7kVbMViDdr2iP1+h/2+wP4wQ1GW0Lpx&#10;smgXnOuuRfAX9ik3MJDCgqwD8B0zmGyLpX6OerWCKCqQKGAIaLXh4t142yMLYZPJvSo4xFRICEjo&#10;VkNbi8evX9zDmbWjmxZkO6wmm4dnhuLEGmdN0SYBbSKQhwy8vyZAjqEffNBJgKREUZaQqoBpfbFD&#10;jj3EDY2xLtBPlSiqGcr6AuVsCVHOoEnBauMaFRP6ZxZR2KjU6LALYoiacKBaDE4TVjPw74dKjpGZ&#10;MlCsoRBkGHIGBCWsBz6sy6LEfD7D6mKBu9srvHn9Aq9ePsNyOcd8NsNssUBdzyCVCvekNnxNrdMD&#10;+uCq9BDsTib79zL1JGVTWRRDTJyhwmSqUBiTS3aZ+92mLDYguSw+fV+CKOOY5H7nFC0NOgdLGvg1&#10;tm+mTVcG4JPjpznwZWhv64LruUjNZlhnygIwhqalw8l0P/WlzoBtjqdyt7uzi2hbNwxkCzDeNzWa&#10;4xHaqWjgBmokWKGThmilb9HAdprdaZXXmG/eORK37jo+GTaW3AuR5WTDINYYi+Oxxecv9/iP//W/&#10;8bjehH3AA6gsN/QSaB76KClRld7erMasrnF1vcKz53e4vFxiPqtxc3uN27tbVHXNIHSr3VkhUdc1&#10;qqJCVZRojg0+f/6C7dMOD/ePDCA7n3iyCePcK5oE6z2sl1Vb4LA/4uef36M5ttg8bvDq1QusVktc&#10;3Vzj6uoKZVkmrDnqAfdZoQPqhYMSpUPWXBVHgqKVho02XcIPtFJrA2f7IGQEZYuiDAzWtmnx9LRB&#10;0zQoi6JXbHS9K0MIcyJ1TnNXhlRgsZF29hgUZe3em1+bFlq3aFrtgHsJoVRQDUipQNagKKIqLG1Y&#10;i6KElCKAMN6rumka7HZ7PD6ucf/wiK9fv+Lx8RHHpgXgmLYJYDJUt3WVTZ7NH5lP48qD7kAgZdWN&#10;FcdTg7UxZdSpwa2/D70tSBrQnu8F1AOwAGC/32OzWePYtBCkgu2Gdf7cRaE4q8OtTT+Q0m0LS5zf&#10;M5vN8fzFM/zt++/xw48/4NXrl1hczABhXU0AGOv18wyOM/tZQogisqiS8EoSIrMOCtYmvaK5o0ZD&#10;tEHxsh4L6gECjogfai2CZdsPIwBrQCHkUDsQn1BVhJtbhaKsGJwrOSPg119/w2HfQJDKrGiSUcHw&#10;0F/094fI9LWDDfxQA3geiBb3bSFyMGPIdzdVnUgX9p3ZVQVyQJLHYYyz8EpOZ+rbX/j3JkkkIawu&#10;08AwMUUKtoR5fneLf/z97/j//vlPvHj1AmVdOok+xWDjDuOewXv2X1dKMpjtQmn9EMurG/w1D2GY&#10;wVKwG+ZKgGmh9RG61bznqSIwtwXZoPgTbqTgw5G59+CKuTkee6BcXOcCQqhEwWpQVjM8e/4CbaNx&#10;ODQ4HA5omyO2ux0D58bi8fHR7f9FADyiPantBYSmdgzdHhU9wk0HMHVWLZGBL2A8mcOvi4SMkAON&#10;fQA/3aM9aO7PoTQ4fKy+7faoRJSpxLvApxDS+dADh8Mhe570PUVwXmeAfVwTIgvbNaYN4D0RUFWV&#10;GxCYkI/hBxMZeO/+1+qWw5AT0FlJhaqssVou8eLZc9xc36AuK3jfrRTUPEdde24u3l8JHZw606Yt&#10;Pfq165hK11qEvdEisuZtsmdZY3NLX2s5H8h52qdrRWvNljnWDWrPDIzNiGlkB4GqlIBmE8UB7DTR&#10;c4jQNIZXjVlhnfu5DhOt4Azxs1Yvy2fKrw2SjDl+j92g7Bjm69l5lNWh/qSUQmYqVP84mzIpMGyl&#10;M7YGfZ3TPS/PAeynlBFjQOvU8H1a7UqjSoCxDMwpy1P+d/d7NLnuxn7/8P1pR/vRvt1Pnq+ZYiXn&#10;AdG21993P8uuIvhbcgLGAOvh+yYP6D11Dc/ZT1J8ZspK8/S9S6O9fde6rXumjaluppRbY9kO35o1&#10;+JeY90M+9eceTOdMQaYkDuNTOmDcu2iKydWXtfS/jpJtshZCKtSzGS5WK1xeXWF5uURRljDIE9cB&#10;22Hn5gD+0CGbhi6mUsbCSdmNo9Erx4j0gDMTrQizWYW6rmC/amgtIJRvTKO9d5QvFiiqClQo6F1k&#10;tWoXblsWAmXhpNetiUWq9kE07v05ANfCwNoDrDY4aIOv+oi2PWDVPEe9ukE5v4CQBfjpDLQH/qzl&#10;MNjgJ8qvm0igAuHSaBg21sXmyxegOQKGizYNHVZx7o9qA5hDDmgy2qBtNdo2D6VKfcS8j2yw0hHE&#10;VhGCIJSELBSOW37/Uki0llke5JjFUiqoqkZR1lDVDKqsIGQB7ZLigt9saqeUFU4ptJps/MbCkEkG&#10;VgStU9ZLtA9J103TaMdCoWBPQyY2vYUqUFUV5rM5Fi6M9vXr53j73Ws8e3aLxXzGFhhKOU9VZ99j&#10;rAP5ovzRmu7UUXyTnGnqPp+a3E8BN2PsgSmvwCmrLeusYYjsIMvFf3JmwD/dM9Sy8V3nfaWs1qE9&#10;yx9Y2UEwAkbEQtgxO2zuLx2U76EpHGPojwOtWWGOfDiQCezc0FG3Gm3DzTSshrBA0xxxPBwcWNnA&#10;aAYzUusqZue7oaWgEKCFZNCaeqV/6/lyiv2RrpvuIRxldtMgEJLrrU1sOJuGLUyOx4ZzPZSMSi9y&#10;3rLWD4eAslCYz2e4XK1we3OL1eqKB2+XF3j2/A6r1QXKklnCUikOMA8BdARDHD/pD4XFYoFnz55h&#10;u93j8XqN3XaH9foR2+02+PGDZFRBwDUqxM/Hr41wPBzx22+/Y7Ne49df3+PFi+f45///T8znc2aK&#10;u+BqP+gZX6/DPtWUhEwP+Wx6JmHXu9Nf76Ds8J6sHUZi02hsNhts1mtYY1hx4Nn+LhxwaF2kGZG8&#10;55nMMxyZwggJUI/wehAYcTbYQgW1GBFUUQaQzbOpBQiqKMLrSgMOy7KAUhWKQgW/4aZtsdtusdlw&#10;XsHjwyM2my2OTesG0CLLEfHM8y775By1ytBjUtCpz8TUZ4WKfsvvm3qulLFKJE6eS97Gwq+V/X4P&#10;OKtBb1nl909BMTfGB0v7ZkyQRVkUWF2yMubHH3/E23dvcXt3i9m8ZpJBo2Gt+9ngJc5BxeQBfC+R&#10;9w1REgSfMujT1DI7wBSPwaedxj/Me5PPyg9ULRKwku0PGakwgMtxISNBmskF2hJKEri8EhDSKY50&#10;i6Y54s/fPwA2ZiuYxNh5KJQQjjMSQ7vz2tn7ff8VctHwvS1i2Gjy+1ILqhTMzX9WJix52Vmb8XlU&#10;QogYB+D8WW8z9a+3HhKSRahVWeD27go//PQ9/vHPv+Plq5eoZhVa0zpyiXQZGAIECZKFs8jh5/Ov&#10;lX30fSitDZ72aX1NiYrQ2i4BIAGxYWA1q+0YkNduACUA/j9brsDycNpqwBgedAnOhOCwdrZ8NJ39&#10;3G1UEFZxD+Fy12fzCzx/+Qr7/RHb7Rb77R6//vprYGf7wSFb00RVB4F6wH13cOnfd7qXpeDhcL/L&#10;9kEg48JT+fe3ztLT23K2bRvqg9hH9i1b/DAxBOBSl3GPQWZttyaONgR6UC3rB5w+nLZpdmHdt22L&#10;1nnLd5m53SFtABvd6yWi8PPW5WVst7tRnKAP3qR2QiI8v7UCpTIoC4Xr62ssl0u+V43t2EpMg43n&#10;KvRP2SZ+KzZCI5/Vt76ueD1MYpnr/O4zhr3pBNja8D2v7ktrKZvlI4wTZvpf9/lEdgTAz/FKyoKT&#10;u4D+KTJOt0/rqZYnsglOAcTZf1OaQchnZ99FIYZmC0+k84O7QWY8hb05tdaJQK4IZ0svY4Ayd5JB&#10;Bv3wmUeT62wstPsc4mwK4I+qAEbXNH3z/Teljh6zBOpigN3g2VPYxdCewr/b9NaeMcNDpynbpnMC&#10;lrvn1dA65vOLBgnEw9cZGZnj25ns0RVjcL2OsOqnhjZ/Ze+1vY0o32+7axQQJ9fLlFrn1HA4vw/O&#10;PzMU/lv/GwZLzmEjfsvjz7upbVYQn5Je595NfUZ8+saCCMU1FUWpsLiY4/J6haubK8wXc0glExl8&#10;LChSkK974wxvnqLHXjFG43i0kFIFT1ISRS6Ncj9fVcxuspaLXyWKYNPgX5N0hbOQElU9g6xqGCng&#10;NaskgEJJFNqiUAKSrVQdw4pdKcPri6OIhB3UwDbA4ZELs/bYYNUYXBiCmi1C48mgiva1N2Twc+fD&#10;SigC1RXqyytcSQkUCpAC2y+fgQPHKOUbkegzF2xiS+DkmixzHwZ50iVFzkuaBDenUkkURYEjyEkK&#10;VfS29NdWKRRlCVWVKMoKqig5BMxQZLQ5k/keoy1YKdCIpChvwbuFSNz8TGiuOTw2CRWzDDIUhURV&#10;l5jP5lgul7i4mGOxmOHu7hpv3rzCs+d3mM9nEFLCkADjbjoJ54qAh9E2NEBpM2Mx7Anab3RsAsoh&#10;850fA+7HlDtj9/6pvxsr1oaB/b6PX+pBOMqKSYsmO+y7OcQK7L6u7sR5zNol/G5CYEj3XiR1C4yk&#10;+KThw7J3iCVhWKMqKguYtkXbHINth9FHtgc5HtG2TQAyjW6hARjF/tFt06JpW7TOykQ6mbk13am3&#10;ReSf0Nlskamhz1DRe87Z1fUZtJlNBSWMKBOsynSrszPHF+28f7Oti5LAxWKO25srvHn9Ct+9fYfr&#10;mxtUdY26LjBfzFCUKoSSam2gWxNlPm6wZAIAJnGxWuK7t2+xXF1it9vh8fERf/75Bz78+Sd22x2e&#10;Nk84HJnxRsIPIXUMmfX++5ZgtMFmvYE1LS6Wc8dy573DS9zhAraFFf2GP4zKMdLU2WDl0Q2YzOTb&#10;SfHq93bv3QyCO3csjCnRNPzedrs9vn75gqfNUwBffabMkCd6Ct5TCuSDen6lxtokqNo1zwlLOajG&#10;vMLPIvoPgyCLIhSRSFnsSUMagRCL3Y7BN6VYPdC2rbPKWePxkcH79dMTDsdjDDbs2Cz4M4MZxNO2&#10;hucX0Ha06OXBw7Dd17nMuGFPcRpUy6RWE0PNqAkDNs/43GG324UwSCFkIBx7f+nUaoVVHj6PwzCz&#10;tCxwc3OF77//G3766Se8/e47XF5dQSr20Dep5R8E4GxMhFBhgM7Nv2OjWhOp85m6susNEeJ0Yuph&#10;kj1CnebYW0R6QCJlwqeBkmyTkNr/cbgtu6kTpOUmo20IkiwWiyVevnyF5njAYbdHe2zw9cs6DNNC&#10;eJsdsJkyUeXHdkTUIcZEoLDLJBsDKcbWLAOWyg0DokVeuk4iIJt+z+cC5ESZbp2Zqga6AywPGPSY&#10;uMGCh5xVpvB+XRAkUBUK17eXDrj/CS9fv0BVsy1Mawxb7JDzcrWete8Cad3aFZKvrXAIuA+XTxtb&#10;rS2EMGdYUbh7zVpYo2F0w92K4WB0n/UjiSChAFvw4Mf/rNGsQBNOdeRVJVZHa70wqBFuwGxdFgTf&#10;DbOLJV68eo2Hh0d8+fIV9/cPaB7WTlnrPz+dMxVcwx7Vu+Msv8xap+P3Pag8kgS2dNewtoXWDY7H&#10;A4RgpQ57xnuv+9zCcGwAGfe5JMDe72s+uLYz9O7uiV12aPoepeQstaIo3DmLYPXk75Go1LQBVPQK&#10;DR9M7slRRVEwOcNaNE3jhqLWhe1Sj8zCNVLTCaAkKOFIDn4vdFsh++CXTEqaL1AWVcI8z0kfZ4NO&#10;Z+YafSshcew5hlS/Q73QFGgXey3f/6ZAvA+h9WB8BO91qszwdYoLqw3kMG0ycpDHIKI7b2dEYgcr&#10;gXHwM2tOkjMgXcNi2h5zjG0/VddPebt3z5ps6BL6H5zFYKZkyM6q/WGmrg8Pz2wjETPusloJKfM/&#10;OjJMKdkHX9OJtT6VhzHUL46p3UZBYNsB6u2oZPwkK5wmcITT91E6kI4uDlO94Kmv7YCd5tjwYMox&#10;5FRo6tjwMx0ieGuyKWLMtww3T+11FAj4dtQ9Z8r+69za7dRrH+/j6AyyN0ZZ9ueSjaa+f+7f/yXw&#10;ftiP6bzDb8qz6FvkGOkkKCZB0+RmM33Y5qF41qZAkCvGQa7gJJQVgySryxVWqyXKunL9memlP7OH&#10;5LmBFhiRcjHY0DpWXVEUMJ714+nUhlk5ZVmgrkoI5wFojIRQXiZrISABoSCIi66yqlDWNY5CBRCe&#10;XJFJkvjHyNmBCIIlgaB6y+w4PPvMH6wWZBropzW2juUDQ5hdGaj5AlIpWGL5aquNCzPUvmuDUBZW&#10;EEhJyHmNeakgSgWpJD5Lgc2nDzDHPQQicG+sgXBlezjkEv9IX1Q0bcNBqu7z6tq5BOZa6ovvAsGU&#10;KkBCMlvWeZgaw2xgIRVUUUKVBcq6QlE75iuRY0xFAMc36SQ47C34vyfXlc5MBU9lqzkT1Evt+QAr&#10;ixKFUihLicqt4Zuba7x88RLX15eYzyssVxe4ur7EfD539jqE1iSDBXdP8kCH+jdkeiCnQHUocvg+&#10;yeWGadHp1BwJS2FKlpUXOknznQwPxg60oQTxKVC3mwju5e/doVu+v1CK4Q2Ez/VtKs7dT6lzrVPg&#10;N1swdnikG9iKgxYF+ecy5hmc7KBhuJmMdcPn7+1AmmMTwPrjYY/jYQ+t23gxDHu/eruvEIrVtC4A&#10;MLPxC+tNILl/EuBxqHAfK1CzQVB47qjQCbVxwh6gMw57H4KdsmOtBbS2gXnfNC2MduHNxnBDSpFh&#10;KYWAkkBVFbi7u8K7t9/hh+//htev32B+cQEhJXzGjjYtAzY+5DIJhCQb/d+VKEKDW9cz3N7d4rA/&#10;YLNZ4+b2Ci9fPsfuaYcvX7/i/fvf8OnTV2bICXL2acj8sNMwvKJQ7ME/n6EoFASB93NLHWmGbwad&#10;TQ98sC0Fa5kIynnWWMcvMgnJHgu+Em74Kl3grm51YAweGx4SbZ+2WK/XaNsmAFrSW41RZGXmAbpI&#10;6E3ROkqQCAPtNCguXYs8XOFwWmtsYFcBgs/FloEyEgKSfKYKrz0p2aql1U0IreUjmmCsRdMccThI&#10;V6QDx+MRm80G6/UaDw+PeFxvsN8fMgsqb3NBCUgb2V/DTLWpQnk4U4S9sceavvT3xv2VvqnoHfbh&#10;p9H9sze4HwRDLKxtg3IiwtcO5hY8oCMhIBXbjvCRwOeZgEVVKtzdXeOHH77H3//xd7x58wbL5Yq9&#10;0I1mwNCDq5AApAPQhWNCS2ZOOxWIcLVDFuJnc91T4pSewfPD0nWbMWQpAcRjiK3J3jmipW9gdLMt&#10;o+aeW0qocEbyzy8WF3j18jX22z22T1vsnv4PHtdbQDhbImePZjtrS2u3j7r3nQfT+ccwrOtrIj+g&#10;GTr7++eAU0ckdiT8dyJYAnp7u+5gcKqxjYM1jeOxcXWT6IH/uUqXAuAqvLWK+7cUkhWqfr0btmG6&#10;vFzi++/f4h///BGv37xi4F5rtM4GEu7z8Vpib1XkGfchMNHXqiFbhRKGXlQfpt7VNNK/eRAa1sC0&#10;DQQsrOCaWRMHnENIaLIwxoP3sVa2xkIUEnVdQSiFpm1hjxZZuZxaU7j7h5xqSkHgYrXCq9ev8PHj&#10;B3z69Ambpz10GBKk5C8bV70nLiS1a3e9+L2jbZpYvw0Ec6drz58nrW5YZegGB17tYL16zESLF56X&#10;O9WSG7h41m5UfI3scZbJXyYBS/ts7+HX61VDQgiUJZ/lfj1r3Yb7wbjBkq+3vXoj3HvBWocSix8R&#10;nsdoHQdEyFWUqlCwxuLYHLnPcrkYNpB/CFL5wNpoT1QohdlshtmsgnQ+/cayDYz3JRzb81mtHTzw&#10;Ilh6qtbrevh+Iygzlck1FI4ac6qQnc/eissrKIxFBORdLWoSu9Yw2PBqaqMTBWAC9CXMe1hPSMjX&#10;t+jkqwQt5VD/htyeyiK9/6j33HEK3VF+UTy5hoZdYyDoqSD7UwBl6klPyW50jlUH511p3oOdJVlX&#10;MdZTnSb3uE2sw/KzP++B40DZjtpWT9XNQ2x1H2R+iqk/9D2vVhsFqC2GGWa+VyAbLFSnsL0pi6Ax&#10;ctw0sz6vgU+x77s2OMMDXa8U7NuUdeuKLuHxVA7DKTDcPyz13u++z1N715Qt1eB1RDpERjhXsx1h&#10;wlp9KINmzKs+z+w7rSSImHYeHt21ZP/Wa39Or5Ky7k85Afw3wHuaDDo4FfwyBIZ1/QPHC+uhRUID&#10;N8O3eTblRUvKOE3/bVNNJUiw1LUqSxd2p6CthQ5apdw8Yiys4NTELpcKGw6FdYcqs+okpLc/cAdn&#10;WUjMamZJHA4HR+KzXLvzHBdCFiiVRiMLFKpAXddoixLGctHY6gatbtEaDe3kdvxEMgSeO1yf358P&#10;GYT3qTaQgrj1tAZ03OHw9XNogOZGo1xcQBQFrBAcYgv2wjcwEIZgLDfAUgqQUpBKYS6lswri5uXh&#10;4584HrZQnq1mAW1bLtqFikOUoIIQcULtKXOWOTaiGypI6efof146UE1yM6KNKwaZ+SMLBVkVEFUJ&#10;WZeQlYIVcNeQsue06T9kk4M593BPWU/p4ZH69vsDNR8MwIX+sldlURSYz2eYz2ssFhUWixoXFwu8&#10;eP4C796+w+3tDepZCSGT12gpybdzz+sbTGsZXEgbB4owcJrPkA3Lbe6tmL1HpEA4RgPDhvaIEOJp&#10;++EoXe/scybwp9LpUy9coj5zPRwCQrjPKbf80Mhly1ODgrGJe8Yc6UxUM+y9A8INWQl1G04SufR6&#10;9PUkngy2A2xGTQ6/NmbRH2F1CwrJojabyPvGznsGpxLrYDXlXqMgkVkG5QXIcMBSV6EzJHe3WQOZ&#10;hlvbfgucILi24+mXFvcCPMgVSiZsKB3YZ8djww06JP9D/L6VFKgrvl/nsxLzeYXnz2/xw4/v8N2b&#10;17i4uIAFQZuGMwV0ZHRHOy63HiwyZZiXTksFlFUBAuemVHWBy6sV2ndvcdgf8PHjx3CePD5s2N9a&#10;EAfpEtuEpGMcEmzbMp/XmM1KFIWM+6eNQ5DwGXhViLFhbzY2GUySsyWDTc4/AUqAtN7AaoiB488A&#10;txaapsF+v3PnA9Acjmibhv2ehWMOEsVQ8DCQJ6eQikO5NDQ9BRSD0iG1eEi+Z2Ayv3s4RqnWBo3m&#10;rBchhbM9cyHCBBRKMbBxZIUdHMhHSsIaPgvapgmg4WF/wObpCetHBvC32x2MTc8Vm4O3bi/rM43H&#10;m9JTmSXfwtjxjawPMM0butNhct1GKGVUdwffY689tSiLez7XRH7/kRSDvrVhO0N/Pa3zCxawqOoC&#10;z+5u8cOP3+Mf//gH3rx9g4vlyrHErWNBK2YPQ4BIsa2JW3yU5D4Iz6hLVlQ2dEwAE5sEl4XBGSGz&#10;rcosT/zjU/9un//jme8dsDYLgAxh3EjsfCRUEffjstRYrq7w5s132KyfsH54wn7/M5rWg2pu3ZEN&#10;jbvtnOl5A+7PRJudy6md2ZBqLbepRDYktM5qLJ4bOrMHybN9KNhLRXa6CZY51lq0bYumady6Vtma&#10;9qB9qmhIy0+vABXEbGPhgmVJxMcuLxZ4++4Nfvr7D3j9+iXqWQVtNawDsi0JtxJFzEhwSiQpCVLm&#10;AYkxTyQBBhNsxebf6e23gliFZV19bC0r6gCX34HUfokS8kHwlIQ1GposmsbVsmD1nk7CVNO9IqP3&#10;get0UgLVbIbbZ3d4++4tPn36hK9f73F/vw4K2JTpa/1QKrw2JCG6lIeYY8ruIdZOHhz1AD0JBprb&#10;toUFhTwSXmPa7eeJmtCtT+HrGhcY7Ad4QiZDVxuLPyGcT7YQ7A1vDEQSoAtXk3gigQdVTCenybrg&#10;+rIsUZZFWM9ty7ks2ujgUW9hOQy+KJySgAJr2+8FQrj6R2tYK8O940Fi7wVuLOdpgMjZv9l4P+mW&#10;h9ZEzie/gNUuU8RlmaxWF1gsZihL5b0sI2h/gtBnkdj3pZ7rROPEXw9W0wQ52I6Q0SeyOcaBoaQm&#10;7eb1JfugSb42xpFG3NrWJubvGBNZ9+GPHyo6kB8dwD5XhA+81u5Muavysrm9Z3cYG8M9u5x9n1RH&#10;WS7nmGJ56HoOgbZDw1hr0xdu3flsuxz8s4cyY3smD+y7dWtSeyLWGtHa1+1/FNn2OSmur84fI6YN&#10;KSK7rGeverFGxow1pNcFTs03HJZ7aljlFRyU3UQJHub2GPoG+5apLLNTeOeoFTcSlRX1a9Hh/AVK&#10;bJqRqfiHPqOptXRuDsc0RpvbmZ2vSMDguhgbfPXI2kAPr0hzXcZeQ1clG6/fhLwHfS/53HUlH94j&#10;waDSz2qsxxjDqoc+mzNkN5cAACAASURBVKGhUh/vobNdaL4ZvP8Wtv3QB9hlOHvvwKlN97StTh56&#10;eY5kqb/QuuEUuQeRTW5K9mzeY7/f43A4gqQMfqR8VNLgBG5I9jEUftT9mVSyqw0HOSknZYzgLm+q&#10;ZSFxcbHAYjHH/nCIcJON9nHM5FQoVYlWFZhVNY5lBaJtCFXb7XfYHjWOjWepE6xwXpn+9xG3AxQ7&#10;v4Shyl7zUghIGNjjFvuvGm17RNMccXF9h/ryErKuWA5rDNrWuOAqC23Y9kFZBryUVEBRor5YBiYS&#10;EWH95SPoeGAAyEesJf7SROTxcC56pff1ZHBGknCerTS81LvgtGO9QIObE6PD3wmpIMsKRT1DOZtD&#10;VhWO1qK1BgYygopCcHiVNqGIyhjP6OcTBFaPjZJ2Ih8y5hu5OCySLmCqrBTqSqGQAperBa6ulri9&#10;u8bt7SWWFxdYLVe4vbnC6vICQopQiOcbZLpW/dfGsa8oZ1h3bAc8C6QLbFH3EE3M+YZ8xafY8P3p&#10;vU28pYfDr781d2NsqhoD6uKGT64hDTkJweLAA7YmqD7QUQhMhSsNhngmgWljk25K7ASGgPvMzzYj&#10;OvD1kxNFV3oIx+FFbMCjPZBB63yOtW5B1kC5cGqd+OZKqcJ6E5KVNqoo0LQtHEoMsv0GKoah4aTS&#10;orvGUkDHeJshhHxyGIY8EDCGdA0knyEsesGLHuQzZDp+unwvaa1xOBxxPBwBkFPGqDC4rKoC1zeX&#10;ePnyGa6vV6hnJVarCzx/wR7ZllzzhTznw7pGy0cdmG6wqrsebduEPcNYDRLAvJqFEL+maVDNajxt&#10;t3jabvHr+9/xtNnBaBtUTnzvU2DME5ghN6srlGXBYA1JWEGugfYqHkQQJKwj3zazF7Bx+2vKPjHG&#10;/YyUmUKKMB50FEBoIwIAYyyz2wFAKQlVKNR1haapHOPw/9L2pluS40bW4DWApK+xLxmRS1VJaumb&#10;OTPv/yYzP75zpje1llpyz4hwdxKw+YHNAIJ0T7Va52RXV2WmB50EAbNrd0n0zhDULpmmAXzKBzjI&#10;Gw2GA+hj1kkYsAbYPqwjjt+tNwa9deB9b4aYJ5NCAFsP3rjQ+RAsGQEnlV5+Yx3bd7c74OV5h6fn&#10;Fzy/7Nw9zALSxmGZU3uR3I8lq7keSD7duJX7emB6hrMj2C+EYV5UZQkVS409JgcOUzL5KUVOrWHI&#10;GnsoKM6BTIQMB01eAeP2fGaGgsVq2eH29hq//8Pv8L/+15/w8OYRm+3WyeWNeyWUt0Bxtjjhl4og&#10;q/Jse8pCkacblkQ7EvVtBN3rwWdU2c8zeT+ppLgsPOkhh4NFrouzXiJfYjnQxQEAjB/e7fD1s1OD&#10;fHj/GXZw70V6OyCsghQU5VaHkrUUVLjBb75cj9IbOAdZKQNcwzkmb0+w+ygtlQKYMefHq5TyQCVn&#10;9m55YCNnTNo0QOFolam9tUqoJxzgabBerfDmzQP+5V9+hzdvHrFaLV2f4Ic/7H/F9aVC6LWOwbSl&#10;N3lpn2ItR/a2BDanQUz2GVhWnEcOzLdsAR+uHMKKpXVpsOpxz9hZywxD7yzAiDCY5M/unkNOeGE3&#10;GnD7vAKatsX24hxvf3iLjx8/4MP737B7fsbL3j2TcDYHACpHAyvgrGDkKzFlyb1ykf038lZPWjdQ&#10;uokgKjwBx7IFD47N7nLHQki9TUCVIjRt8LgP5IagDMvDpXUc9jmSlWINyxgNlsO7ycKmDbJeVgBb&#10;g8GrBJxVaPBPt54kpP1eFohD/rmBATSZdYWKWRUW1uTqdLDr0Zy1HYGMcSx4poLc4/ob6pyKxKnQ&#10;GpBmGEWwg0XTaFxdX+DsfIPFookWTEI+OWa1QzJ/yp2V0x53EvuzfMvFHiutYWgeXqlhITLjI9Uc&#10;ws/eemJAtMsJIK6zODWGo/VbsCEMCvKMaV8L0+Rkj8OjgVmOlWSM1kItG20Co+UOcmIDar71nDHu&#10;nd1fmMvYROjktK+X3+F7bT/kEI2DnRklD7p8KdBRslWtHiJM2/dk4LV4cXW0OZQKangW/xhMrCm7&#10;5b8f64tH4K8S9qSREMled2czy9xaJhhP2IsVxcTs0GNO2TCnYJmzMjkZIyj78iPfS6qcxqpOO+l7&#10;P+/HP38f5u1cgGAuNx5q5UToqQyJuXtfs7tJe17KaiqZ51Pg/9R7la6rUvry9DBnbjCaCCFUVSKc&#10;Eqz8j9rA/w8y7//x/01ZFhybNs9JVE7xQS2Tl+s3JQGQ9fBBGSBr8PLygg8fPjjrFzBu7u6w2mx9&#10;MxyCcdQkM2Uu1KIGSAYJb2O91FMlxk5sYDj92fV6je12i/fvPzqAWVFk+sQr8uqBbrHEerXGbrGC&#10;Hnpo3aJtO3TdAgsYNDGQjcBKhfmqB8uRBaSxb7bTieIC2gADGAt4Nv/TYGD7AZYtVldXUIsF4H1F&#10;IQ5uMzigU1kDWpBrXBYLLD1ABAJ01+Lp/a8wz0/uzzmZAqxnZQb7lGgtQ8GiJDD4lWd8FuCPYLBE&#10;umg4HJWCHWxkm5DPD1Bti3axRLfaoltuoZslMBDYymA4X6D6MJvgHZgOjcYnsiELzdK+wLURPE+s&#10;tlDM27h+OTZmbdtgtVqg0Qq3t5d4eLzHmzcPuLu9xXq99lY6HYAkTU3TYy5kSKkxkazMqQ1SBkla&#10;8a4rmi4war54Uwdv+S4pouzMZxz3sKypfk7Z8GtMzuDhGhHeGEqkkipB+sofkZ+VP39sj3TEpy27&#10;Z9MMMVldx+uzwSsfsJ7pCaGrYCFNYs6HnUmR4N4zeBaV8c0YMuUFos2KK2RSkJbSQSLKzlJG0pqY&#10;RCFPI+nwMQCvOlwtJH2QTcsJPnsk3tlRfgaryOYMfvRsjQfv99gfDh5gInSLBtvtGtvNCsvlArf3&#10;1/jd73/Ew6s7LFcLdF2Dtu0AJgzWOKud0pYFyFQIRdXmGyYbm3IHwtoYMkjkmxVFWG9WePfDWxAR&#10;zs/O8MvPv+Hb1yc8Pe/Q972XvnMKQmbyg8OFa+yj7Rh5SyyATD14NrE9CWRR9YdWCvG9ygYoleYs&#10;24d80HoI3rUWfv906gatHQi73+/R9wfIzpOtt5Eo0I/IGeNck+H2x/Qc3LpHHLIE/1nrlWvs1XXG&#10;OAa38VYbxoQmm4TKx4Ejg3HPsNHaJZaHgakPZHdEA4v+0GO33+PlZY/d7hC/d7h/eb1Ds/v5lC/q&#10;KYXrXGOUQNZgdWVGAIUD7HjSO3VKUXQMDJnaF9xQp8lCOSkMLGKNQBGECQGzDGdToMgx7m/urvDT&#10;73/CH//0R7x+8war1cp9J8uCEcnebskBz4HynH2XMKBUkqks2FwzbW4eqC4EzIwI5FTZZQ72cVZm&#10;wnyDKk1qYENCMJpzFoSrk3TbgcFYrta4fXWP15/e4udffsXztxd8fXoBKwIritYPimzcP0oJuQxa&#10;rylv5TMtVVdSTSx9bTPlXOWMDTV3bQCQW3HmSs7y2sq9LW8cg4+yST7m2gGbyluHDMOArnNKrD/8&#10;y094++41tmdbAC5YlJQOiI4HpVVGQNFae0BZF8qBUmGYKxqi2qJQzYU1w5xb+TEnsJf8/gevQGDL&#10;gOZCqceRXcreq9sat6+R1rG8CgG+ZThj3Is57MvOfuXy+hLvfnyL97/9ig/v32P/868Ygr1IGEcQ&#10;Z+uAirUzxS48JWA1hNE3TROHDyELI/RzwYbG9VFJNRzCaZumQdu2kXykIpGKUpi5H6LHtebzWzTl&#10;rNAwFB2TOURmg1cGBWu/4FUfPOzjcJEtWHHWt8ThquWJvt8NHpRWMIOJ91j5msFaCxetQ7GOQMj0&#10;CkQBpdC2nbsuY2EHd25utivc3lxju1lHpj/YestOO2K6Z5smTWMJc5bbQgdVpuedxIsMQ4q5/mMs&#10;GgiqPV9v+H7LxOFWUFNAnDecGPdILPxo4+dJAlNgZKk8JcmcrZAiwWMiVGmXEfsClPl5iD0As0Fu&#10;a1H2R8IBADypsp4Lt50Gsrnq5jKvjKgzbkfPmOrg3XgtcOz7o8WhVBYWZD+5b9Xs4+Z6xzkQNVpK&#10;cVErhAE6Qq0wD0hO/twTbFuOMedPVbHUPvM4cI/MuoupzoiftuseDw/ldctQ9FOu+3sY8zXCc571&#10;ySMC3DGgegq4r5F0StJfHtQ67XZQIwSN8+5qCgVgzgpo+h7WbbBOxaSPEUGn1mQdf/4ng/f/jIT1&#10;uYVxDJg/ViyVG2++8HlyQjOd7k6xWB2GHp8/f8KhP2C33+Hb0zNu7+9xdnGJtutciA/StFu+kMfS&#10;h4koWzqquI5Q3LRtC4BgjI2besBau67Darl0rFFrvd2N9HFnkNbQbYtuscByucJisYLiHXTToW0X&#10;6NoOA1l0XeeKKQvHlnEJQY5xbzlJNzlIcTVAzrsxBK8l91QLcA9+/oJdBLMZy8tLNN0yjdE948Sy&#10;dZm0xLBmgA3gTddheX6BC5eiC2aLL32P4eUZDVtn50PW610VoIKvcmA/UiIGR7YPVVKwOTJkoXwK&#10;lq8arLUwFPz2FEi3UG0H3a3Qrc7QLraAWjib0Vg0cpw8KqWgw2ag5IvswH7IIYI/EHNvWhTyRZJR&#10;na5R0Arr1QLnFxssFi0eX9/jhx/e4u7uFpvNBm3TxmInBFtyUfSUDepUEM0pfnfHgj3qjRCNJrJl&#10;E12Ck5QxbDC78ZaBNlP7XO07hr8XCiO31t3zToJbm6ThkAOQBDiyteCJDbsc4s0BU987kWcBTJKa&#10;szyDAM1EtZm5iVHh3ZYCy0CITUGSdqZw5rZt0HUtlM+S2O8PbjDn2ashoyIexGFHIY4N6Ighy5wx&#10;JMfhh3a8NpDLd2sFWVlQ5feURowKKWUNjPMw6LRsYYYe+/0L+kOPxbLDZtXh8vIcDw/3ePXqDtvt&#10;GmfnW9y9usXl5Tl0o6P/s/vF0dYqY3RxAjXm2AvJZ8pvlYrAbND3gfvqns/N7TVWyyXub+/w8eMn&#10;vP/tA/7rL3/Dzz//gqenJ/AeYGNBVkFTg7bpsOyWaHQrQnedDzy8f6qxdmRbwslTx1soSTm9Y79G&#10;UKAcSEwECobmzxgTAfywgJumxXKxwna7dgxEa9F+azEMhxkQplLMgyeVMi4wPXXd7A9ra2xuO0WZ&#10;i7MHgDWoaZxfb8h88CH2zi+ZYnNGRC5Y1TCMcWDLPrLu987j3jC0apBc7mjW73SOyXNKUPj37FV5&#10;KGQCaxNRYcwim5PG04kMyWNNiGQjplaVs8A4FdWX5PdKRrtqcXl1gR9+fId/+eMf8ObNa6zWawek&#10;GGcJQZG5HQI3/VBFpTPFBSd7gkBUG8gzpgbaT8t9IxBCYu1yycglP7x1ysWRIrRabzMIOWOTomdX&#10;fMhOMWMb6K7D5uwMdw+v8ObtG3z68AHPLy/o2XibQclUtbA2fQfjiSzJVgkR2Jg692oSZ6kuVCqv&#10;NabWVk3hWwZ8lqraWi0RmLJqVGNw/M7sc5zi6USprwATzs/P8O6Ht3j3wxtcXJ5DaQ2HvSnPQg1n&#10;sPbMe4rncmDvl+o1pbjCvEUOOkh7kWCVEAZtNgH6HNj2HkwkRdDK7XUk+TERLA62CZyYpL4etmxB&#10;JqxuikOiyDpNxUqyXuAALLl8r7vbW7x79wa//P3v+Pr1C75+e8kBPwm9Cs//2v4ha4gU1EojL/nE&#10;YneEKd1o2IP3YGfjBpWBQe0JOcEqRCmCbly+CSkCaQXVuHNQ++Y1htu7JNxJlma5jssgx1CvNI0W&#10;e4j19pkc7aBGpAdj4/BRU7LxVFrFc7c2INDeztP11AYmWGwaG73amQk+XgGNVt4rXw4z/bMxbsCw&#10;3x1ABNzdXuP+/g7r9dKRJOzg90weAe7Sc7083WvWnFwjnJ+W1Z4/h9NL+IwVm3gzSWFsone9jbVB&#10;VOwzRVJMHBazq79illkEJQXpA2W/yRPyAp87KGxWkyJTqgNwlOwl7wtN/7hRLZ8CdlNvfwzgLNXd&#10;UwBhZPYKhlDNBnoW8J4A8GuEiDIc+3tzEuZ+pgT7565/Dm+L/3dEb06Yzrwwa94dY2qgcgpoXftO&#10;p9Sfc37/tVq47LXmgN0qUWxmADxHypvKxfueENd8w6qPGef87acyA46RduRAafpnzQdG1wH8Y/bo&#10;ko17fPgxBaxnJJoJNUTN/v2UXqTcE04B8P9bzPtT5RSnXPxcoXEM7KvwjAS4aUc+zOXHngqIhdAm&#10;6wN0Dp8Pzgf46zd8+fYND4+vcX1zg/VqiUZrKA9aDWYox3b5A2MeD/3lxigWgGPLeOmkZ/cHL3l3&#10;cBHatsVyuUKrHcODrWPNS2sPpQE0jQPwlwt0ixXo8A3Od80V/lpptI2G0hrcm8S+QWqidaPQkMVg&#10;HDMxeGeySkGv5ENu3YTfAOYAfv6KPVkAA5gHrC6voVsXShW8mENxpERIiw2szKbBYrvFOXwIjzH4&#10;/Pe/Ydjv0RCgQuAl2Sww0AE4xrN/EgJJ3jOy5tcXi3JvuwNSsblkUiDVQrULqG4JvdygWW5B7RID&#10;6ygnSwceZ89bTsnjmlAqWmAk4Mmm5l1RFYiMXuFKo2tbnJ+f4e3b11iuF1AKeHz1Cg+vXmG1XvlD&#10;3Fn/ZA6mXB40uUSzdpgEIC0MbDLPb+GBSjNT9OmDIj/8psDTCGwnRCJE56X3qgLCEZAXqbFA59lC&#10;o0yzT6wGG93+bKEokPcsgOGM3JJLC0/SKeB+cnBxQrE0Bqyt8OxWwiIqP/BKX0sJ0hPkdJsiEBIZ&#10;NYOzZ7GROZP//bBfOTur3jV7g/PdtzFgy+Yctij7w2yA5veEmENElvCJQ6f6flGsY7EmSdicgRn9&#10;cEB/OEAR4/J8g8urM7x+/Qq/++lHPD4+YL1eo2kbtAs33LDG+iBTA58blu0V4WFldmkEzNo6yOEH&#10;BXsQ93dUyBzRCuvlEleXV3j9+hGfPn7B1fUVrm8v8fHjR7x//xEf33+GsoRGt1gsVlitnLJHae3U&#10;ASHgzpiRt2o2TPJ3LLxXYd/OQvDE98zey3LqJOxFQohsAJJcpoCzn1t0C+iGcFh02Ts4Q8gTP8bG&#10;4RzL+sIz661UmoR1aQsKnbBmyxp9D8xbQ14hQT60z/3cGGosij3j83EOBwdmPL+84OXlxeUqBJ9j&#10;pEHtVDCZDKmcUktONTa10NgpFv/UfiXBJWv5yOAs/3vHBsdzP78cEMuBYGlR5sCuJtphhOFt12pc&#10;nJ/hzZvX+PGnH/H4+IjVZu1Y+cYCcL7f5EMombxHd8jV0c7OJKi5SPzTsb3kgJ/T2X2UIGNFgGSp&#10;zEmASzR/LMgk8ufFvy85oLFmsNk7KVWE7vu1UC2jA+Pq5gZvf3iLzx8/4PPXL/jw8bOrObSKe3wN&#10;DEe0zxkTdMohz/RZyKM3XGbApzXr3vES8Dym/CjzFuasmkommQ1grlaOEOTtRKwndKyWS9zd3eDN&#10;60dcXV2haVu/ryqQr+OdvaJbV/C1o1I6qyfCPVQqDQ5qYEPJGJSgHiEFUAYVA9vgjd67EHYkhnhc&#10;05ltVg4Wks+Kid8ZnKlEysBKCOu48ACD3RPg7uH27AyPDw94+/YN/vrXv+H5ee/PEope/4GJT4WV&#10;Y20flHXquKTIm3t5zkbw1Q8kHcDtySAhkFq7wXnj+71gidFo7ftLZ0OX7PAoZ0BDqh54ljWZbAsV&#10;lGoQLP0c4cL1cH0/gPklnp+SYBNUe+HsDH2MNQZ9PxSMaWf30zRNzI7Y7XY4ePWhUipleBnrbaMS&#10;ezj+bH/Pg0XQcOhheoO7uys8PDzg+voKbdvCmB5m6HOQRQZjTdRH0zkvPNbU01yFMIUoccZcpmIa&#10;UJR0EXyX9bgNFjnMUYmfBm/5DhdtdUIvDs4IFKOfK9bVlJKEyzqp8PPOFSzj21AN8+TTWL5VVQAz&#10;vMjRD44pU8SeQpw81Qb6lD5j7nyYw8nGdoLzoPeUenyKMFrD7U53suCiDgDkrjPVB53CTq8Rc4+p&#10;KI8x/I/1wbWfXatds1pA4HhM8yHHtfP01CHCHAA8dw/K968E6r+HdD1V88tzQw4Was8unAvl30GF&#10;FlV7/vU1xAXh5DT8+Nig45T1JvvOY+/iMQD/exQl/23w/pTp19wLdAoL6phEZB7Ap1FhPn0/AtgU&#10;2Cql9L5gI8VF4w69l90LejPg6eUZ356e8fblBff3d9iebdFoBWYFMkHa6C7EEo9GyFSZ4kmv8ABm&#10;gPLwSxliYqwFkwNuz7ZbbDZrfPnyGcYQGu1ZNj44lRSDtAtZ7ZYrLDYb9M+fMTB5EM/JLLUPGGLR&#10;nHnxeEwdV0xQbGC4lC9TFpQJz7oMv+yTwYsdYKzzelyeXWCx2jgGCacCSzI/SBbMWqHbbHBxd+8D&#10;rhhff/kZpt/7yoBBZH2RkYIAgx0BIfc7ZA/wpJUjvHWD1Y5uAdXCQjn2kNJQ7dID9yu06w30YgVD&#10;Gr01GGQh4zFRawNjlgWYKzZBUmCVb2ARrG208I9U1elmoxp0bYfFcoXt9hx39/dgWJxtNtis1yDP&#10;tHcAsx2loufvmBqFBcn6MzTIJgJ+Y+CTxHVm79dRqeHxqf1of2DOik6FHNTLA/coNoSxwQ4A5sxk&#10;tcbutZ5NLJlgLACGMeBvk5fwBJO0VsTN+e9PFUVHLYFgnVBFAYBG2Z4wY0KCKCyzmLLQvcS+MT58&#10;1I7WEJECafJS8MYzzthLs8O7wl4CHJoCqg7aJbBTA0hOCvMJWzLlgY1zRVUO6NHsOZfsD5T3UA/s&#10;b42zzQZdq/H23QN+/Okd3rx5xMX5BZq2jYDfMIR1BqfO8Q0K1xrDakhWUQRRIiqCkhVGZJB6pVUo&#10;VpXSWK4aLFdLLFdLLFYdbu+v8enLF/zlL3/Dv/1//46Pv36KNjTr1Qpd20IRYT/0GA7Gs/RsCm4W&#10;mRiuaKY8xEysey2sYbh2qFM+qJNgYxi+U+NCti07YLRptB+i9LBMzmuY0jtZyjvrtUyuzktNM2eZ&#10;NTIKQp76LACg0gJPaRVB9GCFpnUbP08SAIyxOBxcpswwDOiHHrv9Di/PL3h52WEwJgWB8TFfRY7v&#10;dNwXCyJBeC4lk2uK3XZKDTipEAEmWWunDS3H13SK/+0k6MUJwNDegg9w74siwnq5wt3NDd69fYfH&#10;x9dYh2BpY11QsFfYORucANgHhn1i26NgmCLaqbAAY1h4zE43gSko3vrg+WCPRdVAeS72xpH/cKI2&#10;VLJGcm4rxCDT1TfaK1QZZ+dneHj9gC+fP+L9xw94fn7GbreDUiHH2vOwySljJEMxBcwety2pneGR&#10;DWZE7UNc1AvjNaq1zjJ9yma/rN3k+s1CEcOf8YhTWtuBNe+zlJrW1Z7ehkSTwvXVBd48PuD29gbd&#10;YoHBMIwBFFxALSEoOBrvfS8ULTHvogxrNJltDmUOOBNsvXCWSPs6b3M1DD36/uAGjzFwuQiBZ+tD&#10;mEMAYwAiPb2Cka39ErwfB9YJO4BoqeNA6eViieubWzy+fo27+3t8+vQVzy+HeP2wDKu83SfTCBCQ&#10;zzZlKNjq2V9r6uOaCSCjYCZr7fo0vejcwL5tBQsemdosElVIAMrCxzztDzZ6uefkpPTnQ2/Rej/9&#10;wPK31uJw2KPvXdjt8/OzI6NFIFyqpNRoXw4KwTxwNJ0fbevqPvdz3JmVwEoqLL3GllbSvrHRbhi6&#10;7BY4Oz/Dq1evsN1sQAjB08nNa+TVTkF1QUeJhSEkGicTC6dRh4wYQBSTv0uLqsj9YES1agDDbbTw&#10;cJaUySpHeHFzAu6lcsL92ZRxFve70MerOcYCsusAhIVm9LMXFm0T+3RpcTnNuvXfC3bUe+V2FKm7&#10;Yz9In0sQzoFBWwwiMp75rJ1IrbaYI6idwhAvFcVza6vWG04NGI6xpk9Zv9O9pF8K9rT+c/JzGULR&#10;rYQ928S7JMiBx2q7KbLu1DCoBKbZZ4mVzPs54ljts7/HF30KzD4+mOARTnos52nK3i8MNWTW0Byw&#10;X54Fp/jNz+dQcYbhjOsRmug3cAQD/k7C48QQbQq0PwbY19bDKQHG3wXe19i34wsuaIzVl8lWZU1z&#10;k7haM1iC7FMMfFmg1l/mEHaVYx/15hIRoHMbppOof/v6xXkX71+w37/g/v4e5+dnaNrWN9+UWWNY&#10;m3n1JB9Rf32hKYhTq2DJEZgkUeaoUhit9+RXirDerHF+fo6vX74ISwWS1QJUo6G4w3Kzwfr8Ak/f&#10;voDpAFKOSWYKwG3k8entGiIjwH+8tRwln2HQET3lKVh1WHBvYO2A3gzOp/dwQHsDdJstWCmYMJAY&#10;XBHaaBul9K7B1VBNi+X2zN0b63ykv/36K2joHbONHLMtsP8dCGa8UoFdsBk5Jr60r6FYg1AE7p1n&#10;awNSLZicz7BqWuh2Ab1YoFtv0K43UN0CrJSXLgr2mSLn9cz5IRWGINbaKFaULMO43sX6GVuopPBR&#10;59Pr15Rygb8EJ9MHI1pHWBFCGz3upWxxIsAlmziCMRiDwRhw8KwMcuwAVvoXK5PPVorX8WGKyOiZ&#10;YyqMgOXoHck540IWk+MqLX03EgXsxJR2WpqcJZpOTnzL+xmYRacwCcY+1Zg9gI/tr5BFLkpgRrLF&#10;p7waU9ORPo6z5sOF5BUKhCyzIdlkuP+WGnDrZfDJ575eZIRCvgRLZgF75mJvx6xktcY+ypQEmA/5&#10;jCoNWDRNg+1mi9ePD1hoF1T7+s0rPD7eY7PdgDRhMMZ52w8Gw2AQQzxj7G0I+Jt6tpR8FnnMoLXG&#10;BdKRGbOunT+xQT/0YGI0uoFtLZRqoNoGVzdXOLvc4m63x3q9hjUGsBbDfo+ua9B1jsUeGJh9Pzgf&#10;e38hEsRKrOkwLOaMSR2ZGxBhsGVxy2LvLgd24fc0xXBv9xwY+8MOfb8HwNjtdzCDySxb5hg1adCb&#10;W95khahFAdy74XcgmtqiCA1voPJgffJHJijlAivdsNQGdBOWLfqhd+HHfQ8zhH/f4+XlBfv9Ptq1&#10;QQAA4/0BowJZeUsGLt6r+cJ/mpVWFqkkchji8HwmD+jYoKBW+OYsxnIoMNPYh5XEOUsySMNJyPTZ&#10;WigG2kWD87MtDzR61QAAIABJREFUHh8e8fjwiPOzCxBpF7TJMrTasaKV8qx9rb0tRvKnNQGQsDlZ&#10;cwzcIwPvSKifcva4t7JByq5JNm/jOjr3DuWq/UGon3Nmqs0GAhnDFMoHy7oarlsscXF1hce3b/Db&#10;bx/w8cMn/Pr3n/2RlCvOuGIdJxtsaVlT8/mtZUlJ64VIGlCuLkvqpZz9KC29SiCpduZLH+kqqMLy&#10;fVCi/iHBnld+7mKx3S7x+PiAd+/e4uLiHM7n3g/fVYNgwwQfWuv87znLDSift/NctxHEcjWGKhh7&#10;tg4QCLUigVKuiDEwZvA9iPWAuKipiKN1lKJkX2OtzcJgZe6SrNtqTDwq6pLETldQqsVme4b7+we8&#10;fv0GP//8K15e3sNagHThbU7zDX02aAEfZZKG/qM/9P5euABRsCNJLboFFl2H1XKBtm29BavyZKOU&#10;Y2KsjbkpEGQUys4QkR8Qr00CpomZqYig28YNs9sWXdeiaRs0jcbz0zN+e/8Bu90uDh7GzM3Ue5Q9&#10;ePg5JXs4vJf7/UHYuyTf82DDmDItpIpegKPROtHd627R4uL8HDfX11gsFqMhZEaUA580NJ4FNSuf&#10;PzsQh8hXkENPosy2JreR8U9WvLNSTeEscIaoYkgsfU/KggupNV7xyFaq0AumvrfFld+NK0zdGAtl&#10;azgJYUqvKJWWkRyBlAXEBQEruSX49THyth5nAqAgTSVlECatVKWKB1SQYE4E/UjsX/KMqWNTRRdB&#10;8+zfY8OAKT/7udrrGAN+knU8+XNYBOjSLMg5WU9LclZiU41quHH8ANUf8BHS8RST/JhKQSYC1QDa&#10;ml3r3H2YUnSdvu7qAbGnDmSynlcMu6YsZEeDkwkFCwk8c856sLxvI6umAluu1XTH7uGxbMN/hEB+&#10;Kug/N8SjTJFHJyk0/iHmfW2TkU2QDLRMBMA8DLHcaNNQYBo8yacs+f9/qgKkLnPgyclMuRFNgWcM&#10;hmGL/f4Fv/32Cw6HHb5+/YLXb17j6uoKi24BRc67T4aNSHuOXIJU9+WOoZ/isLfWCjZBaEIIXeuA&#10;ISLli2cGNEWppmP0tFCkoVYG67MzmLNzUP8F8Ewwsq5gkD7t8G6ULBn/ZnCtGunRwRoHIjKNnJJl&#10;DRkD+/yMAxN2TFjoBi0p6NXKeWUzYzAA9QamMWibELLlwEBoZ9GzPDvDZShkjMHzb7+CrPXMMr/N&#10;2BTaI3gDHssogjHkWhW+1UHSzqpxgGTboll06NZOvdAtV2i6DlY1UNa6ICdiF3gZ8gJ8+KdjErh7&#10;AtVAkfUT69LOIG9aUgiHihLTrJESKo0w3GEvgw3FVg6C2QTs0ZSJYy7DMt7OZOgH7PYHB8wpQte2&#10;6No2AfQEJ/P1z8wV8yFIzB7ZCO13bZ4iJzZSbEY+ljRDJWG4gRXPDAaKCXM47CP4HL1Yx8wI2eDn&#10;zJhx8vpcEXXMj7rm7Zt9ngTDkFQGPMWwmQLvRagzCeDfMbXVeK8mZD7gFPxcG8csdGHSDnQBcwQA&#10;jGUQmcxLMWMqn8i2nPKplDYMNcpl/meRQ7UEn/eRe97XJvLBloZdCiO6boHrqxbLxRJvHh/RKMJm&#10;u8Ji2WXNdhiyRfBUBasALtpQGg/apRVEVEXkbx57kD6qIXwg8KR1QvwOQKc7tG2Lh4d77HcvMEOP&#10;97/+gm7RomkcSwMRvOHJQVYA0tq28YGMNmM4hl8QHvipWeXMy5ZEYByJoQqpvLEM76QxBgNbGDPg&#10;5eUZh8Pe7T36eP4Oc05SkEVrvowyWYADksJ1wYKN/w5+eGijgs0BYMwSjES0PrFIhfFhGNAPjjk7&#10;GIv9vsdut8Nuv/cB0Foo4zAC8WTwUwaYB3VVkZZXeiVLRnQNyAwDaCLKiArhvFNQ1eK1ZlUyBZKW&#10;LL45VUCNBFIbzEAwVwNSnggEKgZrgh2oe7Zd4dWrO7x58xqXl9dQqsHQW3e2BgsTcvZ7pBoo3UE3&#10;DTz92DOjyWf0cFRHWSsADvnuFj7DLICz/F5yZC9TBbw4LsvO64bE5hWkEsH6DYGbpfos1sJhiKU1&#10;lqs1rm9u8frtG/z1L3/Dp/cfsdsfQA1czge8LR8os1gp95TAiJ8iH8gmXa5b2bOEWTZpZ9vClfMi&#10;NvoYs0jlEL7GUJsiLaV3CSnXgFUMcCcPRDdK4/rmGm/evsHj4wOWqxVA2pNUmhhayqQhrYAoWGwF&#10;JmO0AChgtwwkSaHG4JJRKTjQUs0TVbbOzx3WkXTcL4DZXWt4930sjn/NQs6UjSAiJ9+P5P0/8t9P&#10;PUVkG8tsM0HG6LoFLq6u8Pr1a/zHf/wnPr7/gn3fp2Fd/Jx5EEUObmoq8Ex15fdRIoXBGCh/bnRt&#10;h9V6hW7RAcxolcZytUCjm7jfD0pFCxtj3IlhfC6EJc4Xbk5bFd7oFIGZaO/oLTZdL6XRtA26tkG3&#10;6LBYLrBYuCDYr1+/4uV5BzBc1logl7HNgHutdLL09PVbuC8SXFTCNql8HyWWoLz/vrRByz/DWckx&#10;AK0aKBDOz85weXmO7XaDptFgHjJ1CIRffG2AfArzMht6V+XBUkmfO+FJXLigcvslbmPfmQVHCzV7&#10;sMdJChUD43+FZ81WWuT4fs3kVoWDDwkOgze26Z2noEQJ6o0qG56qAxBmRkljKfdNqQ4N98lKm1YW&#10;M4TRu1hZ65Dh7YiWWfFPWc7yObKuVpxnEqsnqpP2mcfjCcrsDkVIO4trDmcm5T07VUhs47VH0ZaM&#10;pBUQTau1a9Zux5jzc33vlDXM1Hk2N2Aoc+0m99mybhPWUuU4iWrg8URfPHUvpsnBXK2F5HWU32uO&#10;PX2KbfhpoHIZYj3FRk8s/CqBeFRL+09RKUeRxXBVPDUoGk3TStfdE0HzwmorU3nW80jGwD1Q2h9O&#10;2wfN3+9RYPXMM8h7KBwduk35+B+z8/yHwXsZ7jT9Qzjb3HP7izLNmAUgMp5ajv2Vx6D9XHLzXIhZ&#10;3iROPaSxHENuQgEsJwCNJgc0Hw749PEj9rs99ocD9vsDbq9vsFqtoLUC/LQ5FMFUBddcmKkqWLrZ&#10;gw+FrE1xS4oAb4uJRddiu1mja1q87A7usNeBUixOJW8l0K1WWJ2dQT0dYIhgSYEUoiRcqQGswktM&#10;kZHjQAgVcTXOpjZcKCD8elHKM0YB8hsC7V9w+PwJX6y7h+ura7TbM5C30LDsbCM8jRdaMVg7j0ar&#10;FFTXYnVxgWsQ7GDxy2Dw8vEDrLHotBKMXVc4No32IJErbJTOGV1BLyBZlFH9p1S82U2r0S1bLFYr&#10;LFZrtIsllG5ciC2pODzg+D4o7yuZ2A/wUntWBAMzCskKh324rpJxn72fnplDNtjVOGDIWJNSwSD8&#10;SUceh3nzlhW2ft0Yti6seXfA+4+f8Msvv+Hr129QClgtFlgvV9BNYlOfnW1we3ON9caFQka73XAV&#10;jMx/WYIQNHG4lDLdHLjjCK+O2ZVijxEAdvBnD1kLVPG8q7HZc3/lrDuoXnutUWF/n1Ul0OiUg7/O&#10;Jh17dksLBq4VjUhgcQh5A8npe9mhULaHhWFLCOmWvxzrxzttBya0UmjbDk27gNYttFZova0VpdoX&#10;SntbgigBZ7//zE+pj0256351Kfthanid3BU4sgypKOJrAxM35PV/ztveNG2Di4tzXJyf+eGeG2pF&#10;784QaGxL0DEvZKVtT2gMw9PxOHsaIPlchqAGAsM1fjZZnjn8x/27Ji3sWXxORhi+ed/4i4tzvH37&#10;GtYabLZLXJ2fo201jOnB0H6gZYRhla6zsz2gAFKTCop03pH3bhWe2n5dhB3cslA9Kamuo2INEIzp&#10;MQw9jBkiwDX1DkdAkgvP3DL4k901ZoP62Gx4sNvB94AYjBhr/H12arNlu/Rhff73mCNgNpgBQ28w&#10;GOtzEBT64YCX3Q7Pzzt3bkYWeapn4L937rVbLzTL0EG5l9WGVNWCNWxBPkheEcX8AyXW4hzQWWPV&#10;lFJ1OVCY2xOmVFBlfoRceCQafhe+GYgYjtKwXi1xd3eNn373Dq9e3WO1XMEaV0tABbDffX8Kikql&#10;/F5LYsqWf3fr94Ew8JfsqEDIYAj/awjwpxi6jFait6GqKRHydxMZKBnPiDiTsrnfMQOsijKQOJE5&#10;2JnrExQa3WCz3eLu/hXuHx7wyy+/Yv/zr65+YSNC0+FZ6IgBjVPMLUmyKZlwkg0WwHaZXWNtCree&#10;avatB8Rq1nbTTX/dA3ic88OjEFe2FhoKy+US9/e3ePVwj/V2A0Uag/F7vg6Me2fpyORIP8Ts1iqp&#10;qMB095Wj7Usg55Cvty27gROLUOP4CGXkQkDvKSdeWDuAhwPY9iAYkAflQ1i7tZ64IvkTNhQQ3gOe&#10;VWYjIoPNY8IRF35kHriXsZup/Xc2ROvNFjd3t7i7u8XPf/sZ/ac+et6L0JJqXkwN4BlL9W3W71JQ&#10;1/j1OAwGioGHh1d4+/Y1Nts1Pn36hI/v34NNnj0QFAhMBOvaJy9EDPslydmFL61ZHEt+IMJKnJ/u&#10;uppGoWsXaBrHtG9bDdWo2Nsyu9pruVyibVoo7ZRgh76POTThvdHasfcDCC1D1Kfym1Sjo71OAMaV&#10;1tAq7yFLW8mQ99b3BzCAtu2gSePq+hK3tzdYrRcgBdhBKBCEemgur2+WpSsKZ6k0kbz6OOzlSaJ1&#10;DElmkTMyDodOiqakCEnPJf3T1QPW52TEc8K6c8NYhg1WTf6ssCHg1kpmP0dVGWd1PVdYs8gUQ1VW&#10;OAu4odyjqZKVwuJsyNyybKWfojQwFplDJQE0U9JMqQiCIi0DOgsgLcOoUPRPvq+Kx6QS+zgJNrNY&#10;L77uYiBXktSY/BGvSdcSew1nOXCUsT/F6p2zKqoxoOc89Gt429Q5J8m8VD5WyodeBBaDWMretFwU&#10;ebxfP6akr2UmVcH8YoDMMwDw3M+bqk/n7nMNa60pXUYzXcwNLPKPiZZsgtBlZT0s257oeJBuiXLp&#10;5SLrkqsA9TgIeYznlmrPGgksDTanBu5T95JmVRGSlD4N/lOm/pp7n2rvaO09+aeD91Oy2fwmU3X6&#10;Ux6a45dmHnRBAcadOq2qhZdNbS7TL1Y95NYWLBQN5cpTM+Dp2zcMw4D9bofd8wteeRsd3bYgRTCW&#10;wcZOeHgRWEEc1KkZ5YSqwgiGdbimRjtYZrnscHa2xXqzxtPLVxhj0LYq99bndCA0XYvVdgvwHiDr&#10;ik1YNLpxLBA6YODEqg1NomPLasA34aQUtHiR6n7fibVvLUMDgB1gds94Ns6mYWCDrQLazZljFXl6&#10;jrEM7lMx2DTsrRAa6K7B+kLj3lEX8TMTdp8/wljAGFGwMEUwHETQjU5hwFp7RomNLYKgKjoZu2/E&#10;oVxmQLtYYLFeoVtt0HRLZ5ljbOxskpw9V5go5XxvHRhDsSh1ftiU2UOEaw25CbUUeQ4FnDUYhsoG&#10;Gdn4JPyY09pKapLcHzsxcv1u7u/l7nDAhw+f8K//9h/4r7/8FbAGy0WL1SI0Aw1WywV++PEtNusl&#10;1uuVb144qjmoAiZkWDNy9k5k7cwF3kaWXqkEyoPFqDKrDsAcHTlkp/aNEvgIDLf4/k4E15QjxGPy&#10;xin7iCp73ysqavdpXNRI1nZ4RqU0UgB4lmFgI9syvtdGZ8zP8P4Fr3b4oMfFYuEaw7YFALQdRzWR&#10;AzCdTzpL5jIXIaGTLHk+elhWzxPCUbZkYhfVmG+155gaq+ydDe8eJX/fWPBYnvYKBIO4LDzI21Fg&#10;xGiJ2ROe3ajkM/d2JZbs+JzP7q+3ibChoU6/1zYNLi4v8ZNSuL+/Q6MUlsuVb8op+quC/XWQe58b&#10;aBgj301nB6NICU/hfJ8aBZZhShIp33cSMuzxIMcF9A3RmkBp6Zs6flelNzhl1Wxq7InTeW1HKonw&#10;FG0+BGCKjEUiYLHosN5ssFissNvt8enTZwz94KylyAXPGssYzAGHwwDjw813+z2en1/wstt7CxOK&#10;850aq6v8miVpYI41PMfgkv+M91pR1iRRxtK01ff2GHOnZDxZYeE2zlKpS/mPFdWqbPxCoKjSMSD9&#10;/OIMb96+xuPrR2zONrCBMU+NHywp9/aREsB9HgoY2ZDMGcElMXk90BIGLx4ojKNUtnH/iCohaStS&#10;njuFUowhZeg2s1mS3sUZkQY0mlxxwBUokX7c0DIoFWIsNpRusVxucH1zi7c//IBffv4VXz59wf5w&#10;iGCSYwurUbCpPBvl0KZUXUytT6mek8zUuD6LQUCZ1SHrrFpA7hyjca6HSbUyuehZr2I8v3DA8+Xl&#10;hQv9tIxhMH5AiUQ+0J6FL5U2/sxOQFYCTcN6kZYcVRDGDyVj5caJbR+2MYJTMg19j6HvExPbD3ms&#10;caQZEqzJZFcZnqOFnD2Vobks/8n5rpq564R+JLJmFRaLJa6uXLDpn//zz/j0+XO0ekrnCefU20rN&#10;WQepSs9yimc8+ZBZawyuLy/wf/9f/yf++Kc/YLVe4m9//Qv+3/9nwG+/vocZ4HKvtI4giVIEzUoE&#10;JbgMMOtJEbDFUUUeyGXO7Ediv6rJ29u1jnmvtc9pszBDD4K7zgDed93CWUBZ4/pYAE3TOLshdtfX&#10;NG3GjmfL6Pt+crDrlHQm9j6N1mjaFlo5xfgw9KO8m3CTjTUghWi92DYNbm6u8erVPRaLLp6vJdjF&#10;jEmW/ZT6lTkfXnFxio9ILZz38/JPpr8vs0o4qsIjjs3FWQyh+OEE4IfAWhcl59dDsEa1ztbUDKb4&#10;noIlLgdxmPfpzlVcGAHdmQ1YMfTLFJKzGSWcKReSjT7l+EUGqnNVbSbPa+uVS/Hd4NLidMxQTp+j&#10;Evs9s04RFsIVsDx//pSRJ4gkGx+TPS1RIAiVjPZkDcvgWdB+zo5j7kw65h1f+6zy3s8C4Vz0GJQT&#10;fMdGADyqU+ZwzpoHe83Op1QFzfaHM6D81J89RkD5fuB+7hn4HLMK/6Qk3IzvgyePQWXZYwnQLwjW&#10;pZdRNoTztmZcZHsUzyZez6QV+ikWN4gD5zFIPo1bn6JsOOV/QdlY2ztrri1ThI9Tg43/AfB+Igtv&#10;BLLXF+nc5GS8kaBIfi59Dad9uI8/EJr897pcqDZ9CX9W+sOlhWrtgOenbxj6Hv1uj36/x+Pja1xe&#10;X6JbLKAVYMiIZqEE1ZRnKmLkfVd6xgaGswrsbCIsSOHsbI3rm0t8/PQegxlguYk+9Cmk1Uu1mwaL&#10;9RrEPVo6oGuXGEwPTRoNKWgomHKqlzE7gtwtydMoY48JwDxj44fGwYKNC7Z6YQOrXDe8YaBdbUBt&#10;69nRjL43js1hGV3Hzkancc1K02lsLm9w60GMX6yF+fLFsw+ch34/DJGl2DQBykrNEptC5heYlkTe&#10;HigEgWnotkOzWKJbbdEu14BuMLB1HvCMSsAeyhEnAAdUqoz57+8pRW5C3Dynw0KQNaNlkYwAfp2Q&#10;tp29U7JIATxr0ucIgHA4DHj/20fsdy9ovDqja1qcnW9xc32JV/d3MIOJoKEdazLGllVKMBYmCpKp&#10;af6pk8xTCpnv21cwknxFoK9ggpZF1dTE/lTGfU01xDzddJbNFJXesiQBm7p3O0fLpXwAG4Y88Sz3&#10;TUUcoHnWvWoaNG3rg9kal2vBDXixcKqUfQAmBTMGyV4EUtKfsc1RHbZOMUDGjFRpH1JO7mXZfvrp&#10;Hn1KgQzkSUAwTgrQLBtCirYOUsotGyhKWSSiSfSvsTtbdd2TuQRwQ6h7qgNywKxtGpyfn2Oz3oCN&#10;WxdmYFjlFS0+oNix9PwgTjtAgpAriWoM75JBO7KfKoCbGuOtfLeT/VIKcBwNAY8qYXImfTZwEMyT&#10;UZMvGnJB2HNDjda9G8umw83tDRbLFT5++ITPn78APtdENx5o8c/OmAH7fY9DP+D5+RkvLy8wpvcs&#10;3JzViwldQa1BOdagndJcRJsEpTI7hVy1lM6ZmJnDKROgZotyvF6l2Xe+5sN5yl4r65oAfi6XS1xd&#10;X+LVwyucnZ+BFGGwAxjazc0Dw97pKiOAj8KWy7Kz+0PMb+Docc3CPoSKujyAdSwGfyXbkETyi1yH&#10;EEPbgDCRCB8EcisoQmAa8sgXWAIgyV87H5PLwaQ7510Q82ZzhsfH13j9+m/49edf8MvPv8S8B8Ts&#10;HCvsQHhCTYvMk74W6CeZ9qVKrBzulH2K/NySFVyut6n/XqdHlSREb6zlr6Fbdnh884hXD6+w3m4i&#10;wSfu9WJBxHdOAOMQOUeE4iyD3KcqIY7MKLvacC7HlUXs1YsW1gw4HPYY+oNXj1mY6DXn8gQCOJ16&#10;A2f5wZY9e14MrrK6hosGXxI+BCkyW5cUz0PdOKXH7e0tLi7P0f6Xxm4YQFoloBvzgvs8bJQrg2OK&#10;72sMBh0MuNHYLJf4/e9/wp/++Af8+MNbMAyevn5E22iYYYATn6kEbCtfUymCssqR6H3IPIgBY93w&#10;vQi0jk83XINXq2it0C06dIsWXdtAk1NY64YwDE5RAu0Gllo726q2cz0YmXB2O6sdIkS7J5fREixZ&#10;TAxaB5Bya0oLFQa0CL0NqjoWOVBhsJa8k9lbxbgBBhi4ujzHw+Mr3NxcoW0bsB0c+cOrCo+R+Kbq&#10;/xGb/Ag7cvpspJH1E2fDnrC3UwSbU1Aron0Nc8o8iOQ+DuQQ9vY4KcfMmnTfknXSaeAVC9XguC7M&#10;a+3R3kY5OBstBhVVveflX5R1qnzP2RMiHNYiAnIrwFdd9eTfbCuHfhTr0bS/VCwEeezecCxTa+r3&#10;syEvzeSKIQ3+Uq6gAOzjLVVH2ffHrG7mMLvy3Du17psC0+M+QHwKNntynTdnjzgHlmdkyRMA+anP&#10;ndo/TgH9Tx2UjLInKzkQ+aC2ppQtLWRzZZJlA4AqVrOcEXNrKsPs3lMCjU/FUYCSBB6C7KlK2JgC&#10;y3My6hTJ7/h+firQX5JgytqyvGY14e7wPwbelyBVvbHLi/c5kLB+w/KHVG7sU2/7sZtfe3jHJXPz&#10;4QOS7RUKYBW9il1438cPH2AGx0Lp+wOubm6w3qzR6gaGDAYgSoNlwKkEWQPIMzudDX/eNzar1QK3&#10;tzf461/+gm/fvsAMBlo1GaPSOckQVNeioTWIB+DAGKwDyft+gB2StYtWKtk5BImeLxZC8C5b5+ms&#10;Gy0CW8bXK9lNsfA0BnY3YAcP9jIBlxbtZgNqWu/J7lQP/WAi8B+YG9AN9KLD2fWNs+oYDD6YP8Ps&#10;Di4A1wfWDv3ggwCdp3DyUqbMKsdaKWN0oD3pBkq3oEZDdx3a5Qrtag3oFgMz+sFZ10xie2EzC6wc&#10;FaTKLMSU9ddiDmSIftXZZBoVVh2qiojJ94hzi9EQLNk0rbM9aRpvRdSgaRScm0aDVndomw6N0m4w&#10;geBlGQpTwQQs3rnUcE6H1Z5imXJqSMmc3O/0IqVgrlOS+GFS6lW5DqKRnVY5Oa37tyNjXk97vmGW&#10;sR69naUjy8xwMzsTCNAenCWVrG2C76axzpNbKxeCqbXLkIBXMtnoJ92A1ADmAZaFK4wIQGbhrZz2&#10;TM5sp04JjxmHEJF412rKCg/4HsmyOoWZceogavLzkcCT1F+6zxkGC9Mbz/zNXzFNzjqMFgpd0zqp&#10;r1A3TIU31Qb0xpixrRwIZjCwA4OUgdIKbeutcvyzD6HvyluvJeIaiaDIxEyQdlNTuRG2yKzI3jfQ&#10;iFXFcXAiGFa+eWNrYUVQ/LhArg8JU2icjWs/BfCWwzUpcUhOywQHmrRdg/V6DaWaXCXlgRNmg6Z3&#10;KicAOBwOeNnt8fLy7Bivcqim8gFJyao/VifJhvNYAFaNgUUcsnZUBGHz97jily/2wkTkoFnWv7Ny&#10;kGHNY2/+U/xPR00JEbQHGbVOwNIwDGjbBucXZ7i7v8PV9RWarnX1RrjHSoFJuZpOEaB0VMIBiSEb&#10;t96glJFrVXoge1sTSTpAFmTo3wlC9DZHJcyvhhxL1Yg8u6JyQw7IpEUO1QfKpd1asvIpgnBZoWk6&#10;XF5e4fH1I/7217/iw/sP2A19VA3Z6JP+/QqQuYaZaLwny7UY1k8ZvFmqQ+aBoxPC6DL7MwWlXQaI&#10;tQYNNLZna7x6fIXrm2sorTEY48ikJDJ3QHEIpDiFxzJyZlzK38iZsXVCwARLlvORt+e/+bBzi2E4&#10;wAwD2Lj1GnoF1eiotAlgbfLhH1uaBq9qaWU5+c6WdVdgq4ca2wcQL5ZLXFyd4+L8HKvVArvPB69Y&#10;UGmgSmnkhTm7QsnyF3VCAF8Bf3ZZRte0ePPmAX/64+/x+vEem80C+90z7HCAGQ4Yhh4NKe+LH7y4&#10;kyrJO48CNoCK1ruYOg/8mC8j7Fki8G0BpQld12K5WLiMGU/8alrHvicwBjOgbRoMTRPtP8PeYL2y&#10;h9gx8xk2U8W5cPrefWbjWP2SESmtI81g4iMz/vPMMOCglFcQ2Wi9Y4zB4XBICs94T4HtusXDwwPe&#10;vnuD7fkGRIzBGm9/ZVK4eKiTCvZ8DYSqZjwVDgJzqp7Z/iFkc3IeIMzF1Mlyut/ROi3+02ZM8/Bq&#10;h4yM9M9cvV+SwMr9b/R+c+ptWDDuyxDz2fNTEv0F4DhV77prdzaLSuAKLEhvTtk1PTCdeo7ZOSrk&#10;A6QCKU1edyI6SAX3HAA+h3ON7TQlc7di8xLCvwmFFbHMcVIjMHYOVD02dMjyHPn7kfXaEH2qB3Jr&#10;s6JO4LJzpUk2dKhpa3Z/U0OMKikl2lcWCsIJAHaKmCzJRqUS79jw5BhwXyMURuFufP4883k8GnaX&#10;Z/3YimdMVjmF4AP57AjTdfVJe2YA8GvWl0Dp559/9zl1I0b7+Sm9zWnEnrEN09R6qOE5/yPg/fyh&#10;NQ2OH7OqyW8cjTbztCin7SPmwLkpqUj5QozkZeKAmkr1VkoB1sYDmWJYKMGaAZ8/fsL+ZYcvX77i&#10;9Zs3eHj9gPOzMyitoeLBmlhKJBg94RAv71XyDpSHgYugtGyhG4WL8zNsz87w9etX32Q6n1X23vVM&#10;AGnlQlfbBrAGpt/h28sOpt/jcOh9Kr0B+0aChEdf8OBlyyAfiGc5+XdL8D5N8hDZJCG7xvrGkwBo&#10;a2B3FgeN+brfAAAgAElEQVQQnqDA1mJLjGa9hW66FAjGHBndIXyJPbutWSxxduMY36Yf8O3vf8cA&#10;ByAGtqIDnbx8lwBrFayV7Uqyy2HPuFe6gW47DE0LtBpqsUS7WkN3S1jS6A1jyNhvZaHH0d4m2zCU&#10;ykMdZw9YASDKplP5z0EYBHAeTjqTQD83zMrZ/wkICuwb5Rk1unHBtLDsPaMd2OHkuDqCrrIJoEAb&#10;zhLqSyAcJ4P2pTXCSUX5zAE6Bf7P+tIzZT7PuS3FPNs/BAbbmUFdbaMP+0B4nxLDFlkQ65yEMQJj&#10;FeufEvCMLOXCi1JRbvuRwGTfrPnmQ3kmlm5a580L9pYfxoehef/yQvI+XqM131n6h5gh8XNGqqHa&#10;gCP5Ts6FB+cz4HGIV3btAiiaOuRrBWfw33aAlvV7KWP3/IKPH7/g29OTY20hnRudbrDoOlxeXeL6&#10;+ioOWsvQy3zYlIK2kr0JVfxFObLIrR8uKA94pgGMElYYLgg8WAoEMJPBmT/umD1SeI/OKAIzCXNF&#10;oURCRk1+74L0Ep4E8MOebhMjJYKrIdRyWiHDnMvIOfrT2ihnt5ax27/gy5ev2B8OfjjSOkYkO/sp&#10;B8IoWGPQ7/fo9322jmSmxRQDSIYqE6gKmB8bTs35e9MoC0c6QKSzIB+qjJu9UxiPRDojCZTNfO3d&#10;rirWUAQlakdgIFIeFHXDw9Vqgbv7W7x69QrrzcZZ7FkLy/699Io3JuVCwJRc08IeJByHRNV9V1rp&#10;pGB0SsrNMrw5KJNiuKqrZdha0RQVoD5PGdlB2DtxNZ1KPrfMIqFs2CynHCLl3jX26szlcoH7+zs8&#10;PL7C3/76F+x/+5D/eGLMj02PM7vmgucleB8A/GPg1FSvU1MHTFndlaoA7UNLnZWjQdu1cb9er1du&#10;T7e+3gCkEUcEi50Xs/Le9bmvPgkmavTT5lpOFTLAPzdG5ZGlAVHIA3PkmaC6EoaJPvNGkDSUpK0k&#10;AgGDRVhnAN6shK+y9cicdCWx3iLOagjLFkq58NXNZoPz8y02mxU+f3lKQ2yySVos79WoT62ztMnb&#10;wVgfIhr6ucVygVf3d/jTH/8Fb9+9xWaz8qekcd7d1vgcKANjB3FvvIIr5oy5iwr5NSoOZ5VTQ1qU&#10;GemuNmsUuq7Dctlh0XXRg9/Z6LiBPqj1Z5ezYxqGHsMQ/NY5etjHa/DfUXlVlfFBqF3XuXBdOKV0&#10;CKV3zHwXYh9UNHkYq3vGgxmid77WOsupYB90DCY0qsHlxRXevH6DV/ev0LZtsly0NhuI5aDsafVh&#10;noGCKoGmyliv4Arp5yf2eQDa81qKRyQFaemVAHnOXApqgH2ZS+MUGwLwFKBYUjbmO/soF4pxVKVW&#10;ellng0FhLTQ15DQe82F/lrO4/nx4fPwayr4z9s9ezW/ZD5J8L5uxckN2dpXMQ9UeuiRpldkrKOlC&#10;NN1Xxj6fgoJbiYgcKljY07mP5d41xxKf6rFL/OsUslJtr5RrMwus5XSfZQ45UY1Lyyed+TlWRhMD&#10;BI5Kt9HPmFHR1e6fVLnMkQvnLHlOub+1eyoHQfWfTSOMFpA1Cs/2UtPkh7q1Joszf84PftxHj3Hl&#10;qWFJSSgbr+O8nplirdRDaPkodiYX5pTd8RRJ9nvJov8U8H5u2hAtVL6j4Tt+4eNm7hgINwVUHZ0W&#10;CfachAdOYVFGyTGSx7C1DDMM+Pz5M75+/YYvX77g5eUZP/z4Ay4uLxyLrtEwJk2YlQd04wMuD+Dy&#10;uyIBaSxYot1ige32DFo33n84Z5bG9HPlQnLbzRYKA9rhCVozlusl2uUC2O0LFg7lXm1UNHcFmDZ+&#10;Zv55+vAlxz5naB9wZtjA7l6w448w1kI3GhvVoN00IDRJUugbV2OcVY3SFtCO+duu1ji/vUe/P8Du&#10;e9jdEwZfaMJ7BoJVZIBS4bmRwAw3EGAfAta0HYauAzUEvVigWa0ieO/8REkECuWHpgQw5c+akl4H&#10;0Ex6M0s7HmmFwFKSSci8+ueOu1pDWcrNI+NENm0EKH+vFZHLRPCAW2DSkldrqNLfvtwEqwqBPIxy&#10;jiX/PQX4MeD/uD3N7DaV3+cgU51jr4k/K/0cc2/AY8OKZOM1+tw5MGaK8X3ELghVUr90oeURoySG&#10;4MEC5ALcmqaB0topVfyQzNrAsgn2VAowJAJxbd0HfsLCaIoFUnodEpF3SJ23W4rAvSrzAI4EOlXe&#10;vxF4e+I6K4twJRQJYICNxbdv3/Dv//4f+Ld//3c873YRvNdKYdG0uL68xJ/+jz9is15hvV57QC92&#10;lEAIChN5IGEYGwLmauCUIgKTY8eSUhmDUQXQk3Qa/HAYeClYz9qUz1mCq6ngFx7JotoilmymyhCn&#10;+NegGggMamsZSmkoH/oISC/UEpQrm1mbDdsDYy6pCOrxCJmnrWjawYAZLJ6fd/j27QmfPn/Gy8tL&#10;3HNXq07IrZULiWLEgTVP+rhPg59KUWT513y9Txl8lh6rcV8NGT4m32cJ5CwleIAiTIKfElyYsxSr&#10;qYJqyoGpIW2+t+ZNXAh9dFkFrjZo2wYXF2e4v7/Dze0NmrbFMPihDWmQ97kPQ/pgHQRFCZBIeKQD&#10;ZL31Famaj6aNAblx17WcM40o96hPNk0o8lxSPZF5+U8NxIS9kwxsZJKe2+nc5sIyKgJOVoy1bbAT&#10;cmQS3Ta4uLzAw6t73N/f4ePHT9gbG2u0uWC4UxhuZVMf6hy5tlRBninXytww4BQW11QNE95l7Yky&#10;AbAGEVarJW5vr3F+tkXjgz6DIhTKA/TgnE1f2fMiSIG0nqKfdhHWGvs4FiGcVAmvR64atmzR9z0O&#10;B2eFGWpCFYBsrSKY685RzoCScC1hDVrYCT9YHieJxH3ZigFm7jvO3rpvtVri/PwMm80ajVIwoY9S&#10;lIPfqLOFR88OQNO2WHStB7mBQ997paoLp3/34zv8+LufcHF5DkuMw3Bw7PAwtBGhyVAKyhIyx4Bg&#10;aRiehz+AgootEJLCu6ZCC0MN2rbDYrFAt3CMe+ag8PB2ZtrVNPv+gP23b/j27Rlfv37DMLjz3Ih8&#10;kGSHYH0QsMr2j+Ew4JmeXRkBzoZhJrDhVf6uhd8Lvu6BnBGUZbFXYpdp3CiNrulwc3WD+5s7nG/P&#10;HCBrcjvHOAwSKq9jWEZ92Ds/ODwG6CdfaY51grPpSnVGGOYGD+foay/qn1B/JeY9RmB9HKT6uiuE&#10;fqaQalW1Qc6s7CYUhqcQJTPmOo2HIDzRf8ghYrZ/1ZRdE6GpVZ93mX9EiGerIq6SAzJAc4YsWqt9&#10;JGlCkh9qZJQxmFpnkMvMwLKW+e9afpza555CwD2Gk436MZld5gdLPEtXKsoSFhPlijtBzdouGyJ4&#10;wphCvs+Mg1RnSHeVHvoUe8ljto5zJMTyz1hByJgbLKNQIJd9P1kekVaO4S2Tz7zIhJurnY7dl9oQ&#10;9FQ2fKZMH9WKU9ZD9SFdnQQ+36d/L6v+nx5YWyvY6pvN2FPo2AaQy7mn2DLz15QDNphl2kjmXNlU&#10;M+dNbtk4Tt/wfHPJpnhawVrGfr/H3//+d+wPe/Smx48//ojLq0u0bReZjcaatBGpwLKgTI4znpjl&#10;25u8n13bQVGDwexcI6AzHwoHmJFjA3TLJc6WN1hjC7P7ig+fvmCzXePT05P7DiI0l4hAWkEZBWIr&#10;2GJqJE1xoGIis0SFgb9HzpzAO6JT8BseMOx34G8KTx86aN06wG/l74dlsHI+9GwBexhgQeg68vY2&#10;Cu1qg/Obe5j9AU+//BWDl+NFz88AfOnkw2yMTUG8GDd7Tdui6RZQHaFdrbFcb6Da1nvbpkaILKJn&#10;JSSgLp5d8psNwx4hQz8icwtM+ygrRLIdGYMtOYMotktFyGpe8IzallSIBfA+equKzw7FBSUvXuFu&#10;75QbkgFGNKE0IN+M0Hf54s1JkE71s0tkaRpZ3hwDfZCR3qkYao29FL/HKgUTB3fJ6g+MBmkvMJnS&#10;LirkEICdSdFGYWeUMyGoXCO+YfBZHI5EHAZm0kOdRhkY0vPHNbIuW4JoGLGvg41BObGnqc15oghJ&#10;igNKbFYZiEXIGKQyyFeCymWhPsa8KBsQcjEoxHeEf2bvdvTVtZ5x6Zq6/eGAz58/489//gs+f/nq&#10;GnQfm7lZLqHAwlqFPEjkZPUKyjOOOFpiOcUT5SwxwaqNmR1w2Dxp7ff6JO8OlluktLdNsZl81gen&#10;VAvi4I9LmWc3ia2VRlZb+UPg8pSMVmPWWgz94ELwsvOLjjYgU977+fWPwSWionSUBWOwo2PG4eBA&#10;MON9hPvh4D2LW39eGeF17r5HPwxx6C2t90gAhKgMnsJ3l+tayj6n1uUUC63aYMRjRCHL6vW/VBXQ&#10;zP3Gjw0TxrVS7nt+OiMKMRwwkh1UuEYHoHddg8urC1xdX2K9WYHhfKNByuUS+O8Zmsw8eyABL0oM&#10;euPa8r7RiZRh/ZDNJiVc5jlcCexim3zOicCsij9babgls17KWyhZOsY/F/bJwu7Ycg4WRf/y6Mfv&#10;FY3MANmkbtUK6/UKN7c3uLu/w3/855+x+/LNkYmPMJekBR8V67K0vAn2SrUBlRteDVXLx/HgnDKi&#10;TzpqTmc0yj+nlM4D4cmg0Q22Zxvc3t5gvV75c0o5hUnITlBO3aFEzxLugfHDpsCWpiKc1sZzD5nn&#10;vRzy0GTPVSqv3T099AfsdjsYYz2BI/UyIZA8grac6nL2hu5KU7LiRApgln5+OUE4zymTwy7m3KLC&#10;7TPO9/384gzb8y20pjh0kzkh3wVYeIXZYrFE0wyeue7OlMZnwrx69QoXF+fQjYYxexBZDN7OUwHo&#10;2ga9JyMRGFap9EyR7MAc8UmoxjwrV3mVj3F+bd5O1IXKLxcrdIsOTihuxLmdXnXLjKfnZ7x//wG7&#10;3R77XV/001QQtkJ9R5nlnbMjTY9rGIbR/dTQUaUEMbSxYT8MdlDi72mv+HUh4QrLxRK3Nze4urrC&#10;crEAaMiGWCBJshAnOk0TW+rsTokXHLfuLQmDOXiPpMxz8iMB1pvUA/r/5jLaklWOrKlCyxg88FMu&#10;ALJBHHFSVllPYLNhElslFrFXRAmwXYDy0jtf+mxXve8leh562yKINwfYi30Wea3LPA3ez7Gax314&#10;Tih0avBpmxLOYnNJ9D85y75Ub031ijIfTFamXLlu+bmnBJ1+DxFtyj/8ewiy5XecG/ZI4iHbYHfp&#10;1xsVIakQln0so10oH6cR5u1oUQlWlgMWQTuABO6DneHEoGiekT09HJxSSBzzzT/2e8dZ4tMDOZIM&#10;8kAariC+XA6yiaokTJL7RtYA0eQMVO4ldYvTmvc9RjVLGt7QDDH2mGPLPKZU5k1m65bmiOGcZQjM&#10;Zcn+U8D7csJQs+PI5VbjoIH5oIa5BT/H0x3fcC5Gtm4t5k0ZlZvASP45lmNMNa3JrgEFWBokmAqt&#10;3/xfXnb4+edfsO97vOz2+OmnH3F3d4vlcuWabasEw9AWhb0SEv0ijTsyxQlkNZiH6BXIXhZmjPEh&#10;rd5iAwpaEywDAwCrFJg0Bus3SZ+txuAYIqRUCkqJzHRwBO7Had3kg2lzVmRkNHIqltmSZ2j6Dd32&#10;sIc9dl8+g8kxcNa4RrN0PsBQ2knRA9jUD05i2bbQ1IAawnJ7hvO7O5Dtwbuv6HsvN/Z+cqx87aSS&#10;Z3gogsNGFQL0nHdzC16tsFi1WJ9fol1twaS8x6JnkULFNZd5FsbFXDATkQLGEBgV4T6F6wtxnZxY&#10;rcE7mn0xp6x1oNnoMOV8TcbAOaDmbRa8n9lmpCUHrCXcITJtKYB6gwUUgzS5QiiT/KYiRxEEICKV&#10;IGkqHOw2REzpSSD396S1j/aO2AAl5km0Pw3N8NxAQCJyVPeWTEoeH6IW2AMcAsgo9Twj2ec8QyPf&#10;gxnWUng9p8HfeG0qgXoUwqGEVVI25PQHYxzk50BU5CwLZlj4b8ZbOLjhE0Vgn1JqV/zL0WNVMK6n&#10;/NhZ/t00fUnrh3Kgt1r4itBtCN/YKsBK+fORvshjaT0CfA+qDbVpuuCbC0UqmUKuKSQYBvrBYt/3&#10;OPQ9AOv2CyD6IHedYwh2rUbTKFjWjvmqtAur8xkF4bMDk5BFwlpWAEtrFmGF4CFXYUFW2myEQFs7&#10;UtlIsNYNLFXwPkhnXoLiJ4NuSQCjyapBx9BNy47NZgbPXHOJgaO5Uo25k7HmR2uRM8/wvLAu6g5S&#10;zgJB2NcE+wDL1g1VFKEfnPfvy/MLtNY+x8X6YDo/hDDGWRaVQdlZcDxNFrFhYCN9vk8dXE4yj4Vn&#10;rmuEBYNckcu3obHSqv5ecFHfEeZymMo971jwWhmSLBVOijQa3cQHt1wscHl5gfPzMyjdYDAWhhm6&#10;cYxopz7R8AUMoIRpcPSkN7CcBvhuCK/E4FSA9yEoHHJPGfv4Jva7jZ737jvUzorilClscZCF1FKW&#10;h1K0UsJHFCOrphSWhtSsI9jmhFpRQ7cLbLbnOL+4xGa9wZcv39w+IEItSyXBaABKY0AlMLGTikgG&#10;6pbPf+xTyiOlZAkE1FnaxyTScVbMzsYB1roaUjvgdrHocH5xjvPzc3RdCxPOmUjgUP77KijS3ruZ&#10;IlIdFECsCGzj2EQMGSFAOo7+sskuUQB543l4VkWScsqv4dBjv9th2B/AunHWbNplIhkYR/IIgLG1&#10;sLYHsTuHnDLFqzGyPQexJ0LdiSwyysNwSs5PuQDNdNNge+7A+3apsfuy8yY0IXdEYQStEWb3jMP+&#10;4NVEAw793jPTGY3SWC4WWK1X0K2OaoLwcV3X4vb2BmDg06fP+PL0DGMVVNv6e0X5kMLvmdLaKHih&#10;sz8jle9xtNJoOxdQ66xrDIwJ9YrPKPCAuDWMw77H09dn9IMIOvWqgAyQDLW95eid79RDaY8mwaov&#10;rakC09UI5UGs7yCYsyJQ0mUlNbDGQimNm7sbPLx+hevrC+hGwQwu28z1UJQP+4lHwBJxXi/O9RGU&#10;nTfT4NwolBeZ405U2Fub9kTLXunGSYUiGffG2GhnFAD8cu0l1cKYnc7IhxXhDBkPqwvLG86xkQDn&#10;ZEG7KP9ZEGoE6J4CqFO4spVZf/J+uwXms6xyVaK07JL3Os9pqZq7pXsmVCvloLJU1cZeKNracY71&#10;FIx7LSx4pgmrlWwtQYZBMQw4Rlg4lT0/R2KT/VXNbmYue24KkJ4lvCpHdMx47olbmm/eNGXheLrC&#10;oKZ4l/sZpKIRaVhQq3/n/N9LS77vwS2+x3e9rGWnVOnpOeZ2zolUKb51tJCtZG46EARMKauDROx9&#10;jUyMkgUvSSNxMIZqrshoaIx6jVWrM8uzO3//59+LVEechI6n2o9RALP1YRoL+65yOP5PB+/l1Ln2&#10;MmdyK8G4LpxpZ1j7x6QDebhcOTXNfYfqfk/jBzwG1rgCah7ztRyxP6lkwgO6ISzUAgDh67dn/Py3&#10;X/D09IKnp2f84Q+/w8PDAzbbjW8sNIwBHDlRTAuRAp1y2kloipQHAdxhv3vZ4fnpyctXg9e7k0m6&#10;OtjGILWBGXs2eOIBvemhDONgCT27MKFQHAbWR5igBdCEhTEKZYnU+aQt3TcS/vcq8/xmZmj2mDUs&#10;+LDD7rO/sUphQxrtqvGbS2KPsGg+ScExNBYdNufnaNjAfm5xsMBh8G7MRL7YDS+SShL/eL/juYGm&#10;0VDLJZQGlts1VttzUNvBQMWiKiXY+8N7GGKQIld6DivBTohgH/h0V3GIOxsmEwsc6yWr8s2a8u2V&#10;ShL5roRmTb5TSilfgCd2dgoe4rzAIpW8iq3z/If17A7PCJPAHWIYnKvOgoTRsb45sqQikzdshhU7&#10;jDnW+pzHcXngxnA65Nhv+e+1qeqU7QwJtUy6hgAepQKcKH9+qgCYy+ZhLoy39KqMz45QZd3HPZBJ&#10;DFxJJhsnPgLl0rPiLMzvlH8vo58nj/ffGLTod47IsBIAm/Nb7WHMMKl8qoUxsQ+mO2rGVha8XPpy&#10;5tJJyeYkTHsYj35GATiNjujvGDKVahkHaiWHDGMZg7HohwGHofdDNOWVDwStW7Q+n6JptQMZib33&#10;NEcG/ngoxCM7SCpZ95TAFvYfqciDUEoJBZkZnaNRvYC633e1COOxp+Ds3iBoOhS975O/b384ACA0&#10;Tdi2CqVU5TlzJScgD54vhzwYqf9YUEIJwVcd2B8OwNNXHPohDQQtwMZdb2Lg2QiCDIF5R5XhD+Xv&#10;eY2lVstdqDUBNcDiJJsteY9EpgZR/mxrNocShB0HUQlF38x+/z3hVCVIWe6djVLYrFc4226xWC5c&#10;/g+0DxDVPnBUR3AVTI7ZJ5iDMT+CEJU/7prMCEBwHhRWsBR55HMfhlFZ3Rhs8KSKk3O/8rGlDsaK&#10;YqKRJSaLms8N6itHA8JQlDGTIiH6DI3FcoXNZov1ZoNGNxjCIFE2kr5mpJpiAKjaJ5QWHbKBnBpO&#10;lYCcbCZzoH++BuHJvT4BW2AbfZ7hBzqL5QIXl5dYrVZQWntXe4ZGIIo45aqKijUH7DNBhD06wg4U&#10;54icYO9Kl9rgXe+CQ1MJVrOjcNpZdp/v1T+HwwGH/QHDMAA++8HNrxiwFJVgFNgF7L5VggFcZkQk&#10;ABX7BlfqIfdca4MSTkQJOEUZE4O0wnK9wnLtGOlEe2GfB2FLltte0gyL1RGmnIorgtDMzsqzbdBo&#10;ZxlnjY3s9FY3ePP6ETeXF/jl59/wv//3v+L5X//NKXjEO04TqiStdFprlqBBCBweIoWmbdC0TQwJ&#10;duevVOPY6A/Pxv8Ke7Nyf19rHWvfuC/7J09NUi4HxUi0f4nPR8fBGbx/fvCyD8o+GXobzjHtlb2c&#10;ZZI48sf2bIMffnyH168fsNmu3bB76N33s+lcJqHoHAduy9+fRgKn2JecJm/x/bZF3RSqAS4Acmm5&#10;Z2IWSNjHbDzfjbUwtmaLk/YqCdxXrTzi/s2TFjYjxqk4HWouCTUwk4ohSP1+cGJbIzGvyTOgRQpn&#10;Yt7HmzcNUI8GFwVGxOV7K2xi81qARu9+RsiCwOgq+MZc8GtZQ4yDkRNRADNkqzm2+zHAdw40Lu/h&#10;KUzwY2HtcyCpu1d5joJUSWVkbSpJt3V12zFWdfW7yHdYrGFinrQ7nbpPc7ZKpwT5HlNKTGUPnEZW&#10;HLPFy96URd0r1eZJ4sCZRSJ7Eo4KPti1dY+xspbEUJZpnG03rSDgKis+qVlT/g4zzeLAtbVZC0Ge&#10;x5sCcpPKKGnxOFay1L34p4js/wTw/vv+Nw5o9BF2R0IA5i8+gNf5JIYZEzcBswnG9RcsOzu+a2I2&#10;NTULB5rWhMViAWYnFXz/63u8vOzw8rLHft/j3bu3OD8/h24aByQbA6tsSlrnFIaXpGw5EyUATP1h&#10;wNO3Z3z6+BlP376h6xoMhqGMRRtkQsxQ3v+RCOitwZMxOPQMHBhf9gYvvQuQZOvYYZaUfyEoR3CQ&#10;z1FK25YpKb0MKpXefXIGaoYeDGB4+oZdt0DTdFC6heoUVKOhSfvD1UkBDRsoNmjIFZV6tcZKK9hW&#10;Q5kX7I1Bbwwa08CyASsGqxQEAwlSO4dbV1wpQHUtuq7B+vwM3XoLqNbbQ3O0BYh+z4L1eQxMKC0K&#10;SNHoQFBagawMRqxvJvmwKQXIhfFKVhhU3kWtZAPDqTbJmONCMeBtN6iBCLUsrCQkOzvSthHDNmOw&#10;n7/rigiN0j5UyCb2/kzhMzd9BuY95mQBzyXlVu5kPF0wlKdiycYu2Q0hvPXYll3zcpxjv04Fqdbv&#10;V/2e0BzMEm0PxgMNEv6d1vpfwS7BJja8vCfSz5FIOSaqDzZzXuRjC4xjzA8p7ZXBOXwiS4XmCj2M&#10;QeNa4zA10a02f3MXMpIFivXFBuTBkADoDZ6dvd8fhD99CobWjUbTNmjbNoJBGSvZ8shDNWdwBy9J&#10;Pb43kr0gGvIaqzmwGzJVBQv2edGYhYA2EmuXCobOOOxoqnij/5+3N+2S4ziyBa+5e0Rm1gYQBEiK&#10;q6SWKKnfmTP//4fMzDvd6tYb8aklcQFQqC0zItxtPvhm7uERGUWpBzwQIRCoyoz0xezaXRCDFadp&#10;wjSOmKYpsAG5aBSW7P9moWytP9iQ3a+W1ioPE0+nE47HU2BEugBgZJal5cjgs2EwP2XZfVU0qgXm&#10;1tr5uOQFv/Z31+quLWFV9WC/lKZS1dSxCG7H4l3QAlO3DPVyOHy2MXHWwcFCEaHrNG6uLnF5cfCM&#10;VstBIWGgVAgcVToNuKVqiZ3zdoUJ8OAZC7KsewXQH3EMwVCdwenRGschMe/dYl1cZtpU40qRs8Mt&#10;19niDGPmkJdJMzZ6AeBHKyH4AT/J2pYIXd/j4uISV1eXMJ3GeLIZ2DnjccoNVlrNhm1ZBaEFTov1&#10;FMHG6EOvlIZz3qKkDFejIqQ9q31Us96SrNcYSEoh1JuIcHV1hZcvXqDrOq9SAkNXweoZbKoDi4X6&#10;JwLsqJi51SCHODBsITy6RaB0QaRi8mB4sOKwwTJnGMak3CJUirkQTq6EyjB6c6tgZRYHyYwi3zKB&#10;uK1aa62+LsldEQBW6Hc7XFxcYH84gOguWd+UNodlpkuxzmqAFFE5G9SF4b7qjEFvOhidLVKiN73W&#10;hOvrK7y4voFRHX788R367/4Ci0nUn3lYnb85pfu8IEwhM+AZXgXkATJXsLa1VgnUjzaFEVhNFpha&#10;ozOdJ3yJAVj6tVbhjBN3R1gXLFA3pTzT3u8Zl4JvJYEm3ns+pDnmfpQe5TFzZ7/f4YsvPsOvf/0N&#10;Xr95FWyPhjCQawOca/lTa73EOUxBBkazqGOS+kPca9mr3qWhH3PeqxxB+kAqs5ZTTloLvG/a9zXD&#10;WlFlK9EcvBeDPC7uHWFfmGxs2vlRS6AXV3kWjt1MJakEuLcETm4J9GwrAlEoXFu2HDWBLRHwKmsc&#10;2TdnNXnOpmtZ9MnXJBn6LQ/uFLW3QEZZA/CfRcddsBhqqXzr7/Uc8HiLhcvSniusRhQ1/MqX609a&#10;67nmAN38PK+KS14Ir116D+e8zs/dWVtzfLYQU+p6D8We55JcGtn11T3LEpmWQ0vmajx2DnGd12vn&#10;fFUefY4AACAASURBVP/XuG7tv7e+R87vmfPWaOf+7ozokvYOUGfDzi3d/38A77duzFboa0s+mgrI&#10;la9zbuOe2wjrH8D88mnb5JwH8JOvF2e2udaEw2EHJu+r+eH2Dn/89//EOFrYifHV118FH3wPrDhr&#10;PaMrFLLsglFYkfouDxQHN1mMpxH3dw94+9Nb3L6/xc3NFXaHHsooKO2rBV9jeZsTUgQHh9EqjE7j&#10;9GTx7mHEw3GCDfI1p2RKXwbrSAA6NUDpPTx5FgKB4s+7Kig4+vF7STkcQ1kGDSeMdx/wqA1Id9hf&#10;KWhlQDoAhAxMjqGmyUuQSUGD0BmNXl+AFKEbewwOOJ5GbxHBFko5WFJA19pMwQPVeba+Mtr73l9c&#10;gbp9EBVzKsid9V7DRoL3KrCb1xrCwJ5oedu1QOBzbMgZgA8lmj1G7b1e6NwpPH0nw4NYTF1d9gIW&#10;BVdkAQEITZz3ax6n0TexBFhHQp6N5MHrvI9TbkRjmBUpECsgFLRbC5q5v1hbmrY4AElMndmRnNgf&#10;a5ezbEqWAh3TBbjBf23mD48NgUrhc6Wl4gbULAAKJtLyaV4OpVg2xpTVBTG022Zv+BiAOi9aVRrk&#10;tIqRrWybRqkgGkksMizXmoBznpDPYb9stcjJdRQXAZSxAefQ1GVbLwMVbDnGccTpdISdJj9YU7kR&#10;UVqh73t0Xe8DSoWPLQe7HF6wxVkLgirWnGAgtQYAi01mAP90xVDya8gD0yoEGctMCTnf4I0BwJF9&#10;G+3lQJh57C6DQSgUcEtN9NJorgiPhzwK8jqaRv/avBLKA7HR2mAcJ5D2z3oYRxxPT96mAc5bwKFs&#10;FqPyYXtzwzPGuWS+UjWQPEeYWFr7SzJocTQ27Rpz75CVnecYV+f8cMv9l5VlOjxn5xh2mqCJoLsO&#10;F4c9Xn70EleXl8mqxAP3Ot9dpEqP13Aegp33KZ+xFXmmoJIe9fmzEfLgyrs5taLxzzguwJsWW659&#10;frWcThutjXi9WUnQUHMFCxEuDPRZ/F4mLpiuw/7igIvLK2+T4Y7p7lhl0tGcKrFopdVsrPJARbL0&#10;5T7ylifFgdMgKZVkGgn4zAdKKBjmJM5jbTSurq5wdeWfg7UOKuXZ0Ix15kKd5ZUXqvS2aIGXATAk&#10;EaztOKsxixj6psexZ3tHYhY768Nqx8EnMyiCUyHrKGXphH0REpoTCzw8X0JQmLqgyxOAewHeV3kc&#10;RV0F4e8BATpU9U/fdTjsDzjs9og5ADFYncR+q+8zhLqXm8AJoKCDctSD0X1n0PcGxuh0bvlBYFSp&#10;eXZ8vzug3x38OUIMXgBKZe2Wmb6BIBHep7W2GMQDde6QD9JN6kCl4ILfvo3PQYSNyz0gQc1IGohK&#10;Fglwxjs1WlXlQWWwexOsZ98LZT/3mmntSRIWShE+fvUSv/nNr/HVl1/g+vrSD46m0Z8xCzFZjLkP&#10;wgzEWSFaYKWmkAN8l7IkhCKW/Wfp0ufBM69pBCKDV23kAY8VoH3LQnJtKD/PgMgMpVqxW4bVcsqa&#10;4MXMnvXQzjUAv+VT7XvA9YyQ1kD2XG2xpK5q1QVRuaRINdBASuQ0mStCArivAedaxdjywS+Da7Ho&#10;374GOJ7zn18C4tfIFEt++luCR7f0Qev2Llj09t+CPa4RNbay8s/ZC50jtzwH9F0bopzrFdcClduf&#10;Nxd2ln5gn1EhSm0Lr/Y/W/JAW32GPMNoiX3TwEvWiNitz2Rm7bchX3BrXqu0PZ1bI5c3Q2k538aj&#10;Jalgy49ng/drU6c1qU3ZlHDjMMBMbrVkR5Nr0W0+W1smJa2Da0lOvuRfeZ4BS37yrrwlzIXawfE1&#10;nGM8PDziT//xv3A6jXg6Dvjlr77B69evcTjsoLUCTQRnvac6h1xXJs4hNIIBz8772x+fTri7vcPt&#10;u1vc3X7wrP+LHXRnvD96sCyJE30bXh+RhiODIzqMagdnDrD44BuKcPFM7ILUjQpgIDZWkVkRATpf&#10;qJQebzEsUDbp+YKLDFwPmitiEFtgPGG8Z1gA2nQwWsNE33ut4Mj/+cFaWPYe/oYIpAw6rWH2O2jD&#10;mEB4Ok3o9AgDBsjCaR3Ev5w8QUnY8ZBSoK7zTP6uh+p2cCl0T8gX3QSeeBnkRENOXRU2skCWagRr&#10;7eKFXv8smRAxEFg0QcIXLEu2ZUgpJc9mnklCLZybvFRKeaaSIgnKEyZncRoHPJ2OeDoecTydElAY&#10;g+t8Ya8Fm4kTI4gNgzpC1/lG1YFCk4iZzG8LINVmiy6EVdcg/gKOvcZUqOWTtWKgFW66Pqmvw4VL&#10;pmXzFXLlYbc6oc6NPzMtghsCal8tKln8tMGP23ujItiCtOST+TyJFgTyOeXPWkrnJDiUAe5yqp8z&#10;C7YWmK3CYa1YW2PorxUNrcKkbX1FAsB3wt82A4La5LBoay2GYfRM9uTxHAR+itB1PYzpUki6jR7f&#10;M8a9CiwkDwRFf9pWKCgEwzSCGlHO7fe1TuCH/P1CmRKYqnNmlAd5UnOlxFmGHJrXavZaw9D42rzX&#10;vVd3ULUnlthtxX+rgK1Wc9PK2KkPmGQDwqVvY5bax3wZf5+Ok4UKDN/j6YTH4xOOw8l73af3qyrg&#10;nnE+M4jP1nVbGK9bfIG3MGBK24u1xrUE8FuN4dqQoeWxOZO1ijylrjO4ur7Gy5cvcbi4DMNxDaL4&#10;M2uqvKSYE1jpLIKtCc3WR+s15fUPAUiy8AjNpy2JEOfUIFV/lkR+Tm7iaAbQUyIm1MjNvEthrptC&#10;UUdwTg5huEQa8VMm8b4CYM7O24z0fY/9YQ9tNHKWXLUeZ2HMVCj+WoG12/qCMiMhkifiIM1xaVNH&#10;rZDXgpxRAvnzIQkXftCxqTWdweFwQN/16bVExVM6dyjC8jGngf0QNzTgJGXd0nIqNe5ckBLS3Vrb&#10;A4KrppgFru4SuD6NI47Hk1ck+EMdjhXIeTtL4/3U8hq0ziuMtf/iKcwzGLPMn5kITW8O6JJJSd4r&#10;8jMS94TWBrt+h77fgYJqF46gSBeDoCUP4/R7yGuYhAWaIgWjPIHIZ8wYqBDSmqxDiGAd/DNSBloZ&#10;//4cpzO/fPYZGEYd4kcZHI32dCT6LwkmxvVprcXpeIRzDo/HJ4zjGKwM8j0Zf8SeToVMAm8R5FJt&#10;IAMgqSIbSfWFq2xgIuM+B6LG+7uswp1zePHiGr/47DN88/XXePXqIxit4OwIl2yw2vfMErUDz6wL&#10;FwFQQvGeMrkkRvVQYecTbVbjOeYCwSWy7ydr4ZiDetI1SQI+L2htEB+/Z3leSQB95oFdqDswt6oh&#10;zLraNnhGi4qAedg1iX5fbQoerQH8NWIWIuagMnjYAopVYNHPvbsx84BPPd5KT9AC6aJyJb3moqzi&#10;s+TQLSD4FqxrC4ZVg67bWOfYBEKuqdyW3v8SgXYNwD73HJ+De0pi6jng/nn1Js4Ollpn2RaSUgu4&#10;LzAoGQjcOA/Ks4KLQZQkUNX+9s+q8SuFw9LwZu25tYkZ3Dw3zu8L3rBv1tZ27kvkUDTvjdY65YUB&#10;wD8BvH8O+D1fxO1JSJkivMw0Lb3sucnGWppErQ0Wtgwi1oGV5cJf9rqZxa3AIcDo8vLgGxv6gLu7&#10;R/zpP/6E+7sH3D884ttvf4PPP/8UF5cH9J3BpAjTaOFcPvy5eH2ieJ5GPD084f27W9y+v8X9hzsY&#10;o3BxecD+sMtsn2CnMrkJjgk6eLVy10MdLnD56hWuXr/G3f0t7HiCZk6MyFgeJzZKQ7KTi5gcnOYL&#10;RlMEAC5NwD0L00FxkPJOA6ZxBDsHbTp0XQdjOkBrMHU+cNdxYEapFBZM7KBDQa+JMFrgdJowkAIr&#10;RmfCpa0oSV4RvmfyITYdKADL/e4A0/We6T+5xAjVWoFZB8DSlqFFBYvRy1iXgQ4I1hrm01K0vAZp&#10;VlzIQqmUOmYGrwewLJzNjTkF9psMLYs70boJp3HA8XjE6XQKnqZS1hqKVuswDiPu7x/x9t2t/7xM&#10;D4YKYK6XtypF2XYlrBVFPl/g6vICH330En3fN21Mli7DcyE78pCsAfzFc6KxtgsGxsJZU/sfAmj+&#10;Xt1Y1WujYc9XnYPzhlaCG83zjISfXeO5RHullu2Tb7AU6sDjBMIHEBdBOWTdBGYrSHG8EEpTNny1&#10;moe5XMvUDCegItwq5z1ku7Cfw5xY+qzP2aYt+V8unX2tCz3tQZepT1Iq75wNA17/78laTNMIb9dm&#10;fJC1DUGBWqHf9TBd5xtw55nc0jAq/ozDOR1A99qjvgXsasHylo1S/Hdku8fnr7VO4XVsbdH4Qpyl&#10;MUg1/VkuWcothdw5Fn30iZ9CroJkhbTO2SaoDxRgaB1wt0SooGKwVg92FUjpfIcppEwb56cscPAK&#10;i6fjCcfTgHGcgu1IyQaTADcRVhn3S2yrpYapJQ9f8pOnKkR0bR8SlYQPeRfOfTHPs2u2SopL+xPx&#10;GqLHc2jW+36Hm5sXuLy6QRcG+Q4KCv4zSjZVYmSeTUSl/aPY4827bT5AQsXCB3M5xE2BsC4Nyet7&#10;AlxbkIhnm5ZsbUM2H2zkvYccbjprQIK9SnyuxILdiQQ6K58I7O2g4Fnnu93O20gqCqD1gry6oXBL&#10;7GMiGK03NYCSbOOc3A8q1HuxblGJaGKMLoaakpE1r4WXOr08bJRsV200jOnAYNjJwhkGDCUf6Gi9&#10;V7rDRLTQCv9VTsSJlBdSsIkZczudCEpmGxBpb4kEK7scPOdcUH2dgtpSeN0zh4Gj2Pcp/DwE9jrA&#10;8RTqLZWD6x3PCVvsQ/UKxRWESi2FO3MRWM6sUk2slA+gNsYEFbFLa0xRm/jQYqbKuiIKawicIgZK&#10;8N7niKXtGxU5ggEf73YVBupRqdP0E7d+OEOKUoBsK6clMYvDXoihsczA7Ye3OJ4Gr+I6HtOgrB7Q&#10;12CpFfd1vKNjv0MNVWmtvMxrwWGauHH+x9fgQ+b7rsPrVx/jqy+/xJvXr7Hf92A3eWtVx+f3GlB8&#10;VpgfU8v4RhWUOAt3hfdvlyBnGlQwZfvIBN6H2ijsg2ilyaBQk9gC72AWL7DATdrAFcvvV7Ds53Zd&#10;5+75ls3YkhpnCX+ps2qWgMcttpbRPzsOfJbYvyR886Oae7X+jjlwEcNRlC3Pqr4ts+/bloRrga9l&#10;neXiFG4RyD4HSv8zCKtLtd1aPdUEN5mLJkI6GMyzitrqgHOM69Zra1uQbGPSbxnStYk559XhW4li&#10;Pzf8d6kfXbL5KUkbuR70AD4tZ3itEZeDFd7a66v74WQBtlCD0YoKRxLBWxhEa5i31Ju0lClrwfRb&#10;7Hbmaqbyay4NNrbOlv5h8H7pIbcPmnL6MPc0VcVDLps63jzZW5LiLwWF1M3jFmnF4jR/tthyyG8C&#10;sVM2M6EzBldXF8k/+Pb2Hv/1l//C6XTC6XTENA346qvPcXV9ha7r/PueKDCf54uFAxg7DiMeHx5x&#10;+/4Wdx/u8PjwCK0Jl9eXuLq+BHY7QHMqvS0zOBR/SmtAKZCzuPjoBV588gZv37/F7fd/g7ETOAAI&#10;SisPqlsuGo+aaRzBPO9ViMCwKOXeq77knKBmD0w5gAfgdPceD10H3e9w6HuQUaFfUaEAcmDrZQqk&#10;gNFaEBzIWpycwyMd0VmLvQHMRQ+jfEHpEMIKkS2BVABSHLz9hI5DA6gkE1eKoDvfZEaLkBmoASmR&#10;U4WH7VqAXvZ3ps3ed/UBCZKhvP6zeHoacHf3gIf7RwxhKAJEVk+V2k3RM9VitCOeno54/+4OP3z/&#10;A8Zh9KqLJO8nDOOIn96+g2OLx6dHfPS372FMD2sZ4zAm8K7Kfw1NE2G/6/Hll5/jd9/+Fq9evRLD&#10;HMx855f8zCTbOvnZFSwHKhjt+ffo7PBvifFwjgGwVNyyDGhqSiarM08W6Cg9hls2Jrz4mqSlAzeZ&#10;wQxu/z3RvheXpwCQohe3B4qc8CzPbMmUWk8yKEpI6BMbvHpfodiAlLhSC5QrbSuKz7IKEjzHQmkB&#10;j0UBU2FbLfb+liI8WSJVoxO5NpzzYEO0k+I4NBtHjIMHcxN8EdhxOgDgu75HZ0wadsSAbiUKLO/r&#10;3XkwPjWnXHinthhKkaEn35MLijDHLg0MI3hAc8pC6ZEs1Eh6AwgXn7dkOJV7EjN2fgxFrlk1Z63+&#10;gCrbo3wvM/UpZaYuiTAREkVjHGZorUHWhfPXB/+mISk8SDKOFsNpxDRZWMdFLTVraKrDdsuAc635&#10;aLHf1or8VvHebrrPqSel7zbNFGqlcq1cR1u9YVnYAnLy3yYo44Hgw8UFbl68xG5/AVIdQBoMleDr&#10;yI7VzOF4ksHdQv0WvN5lMFjdkLTBDxbgq6vCa7kcUjoU92xeq64Rdi6OL8mqKoLjqSBvk+T8V2xl&#10;yfAu9wWFsNlozUGp9rDWKzeJFHa7PXa7XapbiNRqeLl8Ta1B1Lmztw6X97/WyU7Ls5nz+WwtF3dC&#10;XuPzfqO2FamHeElhyQ6aGUordP0OJtT+vq4siUvRjkOVF3YYiKh8JYqBThxEpbs9rQNutaFZ+SFr&#10;Qi7VvgiexOwY4zRhnEZRy6jgjy+GWM55Jj5Kv+g8m2KwymowrnIFPMCtIOZAkNkNhXaSoqm4VP6G&#10;QHWoAMypYtCWFaht9t7sHIyAbHxWVpogMfreYLfzyl1SlLKe2MWRgWf9kyLs9z0+enUDda89mD4M&#10;/iyBLtaME5+hC4xlhBwccLsn8MNvrypQpGAC834YB/z4048YxxB67vzn2RrS5p4iA5SFWg9U2RTW&#10;ZIz5/vODsjnIobXxNq9M0Mbg1Ucf4ZtvvsGvfvlLvHzxAlopjMOQA3fPgh88A6zLg49mCh92ZU6Y&#10;9G6XihUH8ftCRedc9HlXKUBcKhz9+RoY92GIM1nvd5++n2NYZ3PNLXgpvDhcwSwbbSu7NwP7WLmH&#10;zoeXzkFEBHKdW77jeUP4ZmFLxGeDSmsV6CKGFc5TubZVCADPdlDUtrYpvPHnPUPO0KkASCXJJzpb&#10;n4EWlYRrZNMtgPGWANslUHmN+MCutD5O/VggC/hQwPMDh7XQ13M2SWsE3nP2QrInWALE1/ZRa/0v&#10;2QKtkQ/Xhgit97SGM7SJizQrtwvngZV6Hw0CXJuvvi0vNNllPcN6SQ5RU+6EwB7PIeFbwoPP7iGQ&#10;yLLCpq9xzvZ5Fvj9zwTvt071WkFxs4shgqOqzU4tw4aE/66iTUEyWJnobJHZbLHgaX2dkjUlGQSB&#10;Wax1akT6XkGpC2it0XUG728/4KeffoD9fybY4MX79ddf4ur60lsXAL5hYCs8/OIU3BcD4zDi4fEB&#10;Hz74sNqHh3uQYjzc3eP44gYXhwuw1oF5n8PsIn8/WsT0lxd48fErvPjkE9ze3uJ0fIQjB90ZGEXo&#10;NTAOE2AnAbhklitz9LOPBZ6wCwn/Tfrmlc84hqcqsALs5N+vXycO9vjoAfxdD+oM9lpBmYsUyuYc&#10;YyLrQcDAuDeBwTPYCU+O0bsReq9AB4XOKGgiWCKvLghANZwH7y2xZ4UqCFZkQvkDswiSslyyWEUa&#10;SJ2YXQOpchDSCuekBsgr2aoROKunfiXw53B8OuHHH97iu+/+grfv33l/bI7TUFdKfCg3/NZZDOOI&#10;p8cj7u8eMU2jh3CFzY5zDg/DCU9PT3h/+wEXFwco0rDWYRwmwdjhnH3MgCKNi8MBrz66wfXFJU7H&#10;kz8fTAADA6tHhkM1g24QwsKkfCr2cgXQXXoNt6ajawXFcuHLzeGgZPdy7ZW7qBhgUYjnZRdfOhXW&#10;UzRvYimzSBRVPuW0HEhETM17hETAT9FMyGmz8LpPvp3WZZak0oGhikJ9Fe0mIngMwOd+WOGlTBmQ&#10;mNcglPvFEBhXb7QY81jcHVQTD+dy3xrgkZ+hcNmdFTBc/SMZufnroQKecjOQn3IEBh200l69kzym&#10;Myt7sg5j9HEPUnMKAI9SBsb0MH3v9xQBSvvGODZUfh8GAF8w5EjpwCTkNtjDslAXSgFvt+ttflzw&#10;LXbOf21IxmluZmXxWfjsVoX1UiNaD+lbOQ7p3hM2Pi6AVKnJk96uqILfGoBveaZQdnJCox6qmm9C&#10;9gc2xtsnaPKfIRRDawPT2dC0EpxlWMeYnMVk06pOAanSn5ZQ3kutZqI1hIwDk9bgsTkgWAHutygi&#10;Si9doPTe5wLscc4m72bm9l1Qn7Ut67k5w1LabyCxhyPQbPoO19fXuLl5id1uDygFKJ2m/lwAn5Ed&#10;TbJcCDYJ2RopM905NblyAM2yw+ISoE8s+wQmSUYTt53V0t/juXqpdCfJq7OyLpJBpiQZyPVdQZkI&#10;kXJqg5UfkT+DXMoUsDg9nXB8GgAm9Ls99vuDV/4EkkSLSTUbmJ1hG7b6lJZVGVAq0cqMIpeGhOXX&#10;zP1OXG8kFGwEzO6MNIRxLqg3Gbu+x82LF7i6voHudj63ROVhB4vCksU0Rdp5pTcQrH7KfkHeda46&#10;HysbnRi4kf1/0tIi4S9vnVd8ef/xoJhlG85EX1NkQJ+yTUVZLfvX7gDHdg6gEEHFehPze7usWVmQ&#10;PWK95ERzn5t/DkVVWsfBkoQXgsbLPlKO5QikwmCAAW0M9ocD9vuD/wxDz6VJpfdAkaHfG3zy2Rv8&#10;n+b/wIcPd/jr37/H//vn73A6jQUJJXrmy1BYuLL+kvsy9tgxrN7ffb6HsdbiFALup1AznPMElix6&#10;yTyWtWMiR8z2al57MkMg7hulSICXKtQShOura/z617/C73//O3zxxefY73vYafS2d9Ym24ZSpVvu&#10;tmgFtjRozsuC5+ccyv7GJUcBShOkZKfFMvfJE/mSF35hFxTO+wTec7aNYk77xsWzoSoluKo4Cy9p&#10;oC0l2MAERoOSMWfvty1ySvZpwzYnMs1rSipjlnGwBHq2BgMtgKzcq0CZjUMloB4wENWwO1WkSuJD&#10;8TPsd/l90z3EiSAmc/2kJW+9r+Ids3RvLYHSS8PqFoF1C+l164+i7hK3WkGYi+8f5xno54YL5yx/&#10;zhFyzzH5twbTnrNi3DqQqIktW+x16l5niWyYyBcFKYUKMnXEABho4lJrr3tmhcXt3qIcInI5CEWl&#10;VF7M2Jh3+iRy/Tj+uujNpI1aS9HbIOwsrb05B6vApdsqIpRkneYaFvfTxtxp849u1J9zERQhaGdY&#10;q+c2+NJE6hzTZsvmXFcR5K8rJ7nLTWG58DzrIx7ehL7TUPoArRW6TuPd7R0+3N7i3//tj5imCcM4&#10;4Juvv8T1zTWM6aAUYQTgpjEDQmJAMIwjHh7ucXd3i2F4glIEO1k83j/i4e4Bl5dX0F0XDlUWFufO&#10;e4urEBhqOlzcXOPl69f4/oef8MNfnkDjETsGlOmgTI8OAA1DrutTIUMAueRtGAvCWOy50KCqKpwx&#10;HzTiQmWAyfnXFABF5ybY0wOe3v8EKIIyBvuu936SPjHKBwSxg3MEhKKZ2FszWLawSgO9RqcP6A08&#10;by4EqBGx8DH1ct40cAqT+HTwCP8+m2SRLIB7ljFtSYBeBtPNi6DaE7r2xpWM1KXwIqmOUqqaLgeG&#10;x7v3t/i3//lH3N/dg8kF2xMl2L9F+loKIgU88BcZOvFgTCxu8n/u8fEJj49H/xrgQ21JqcBUicwT&#10;gmIFowDaKSiY6A4QrHWCbFuweaIN0+wyizCnmCQrUJAnS5YsLTPbNzASWhdvfcbMiunFr9/2xM3s&#10;8PzMJdNO4nHpeVQXJikU8s6tjIw1oK7EdSgr9ZNM14OLzrr0b2td8oT2wY5KDPviG7Ezy63cnyjR&#10;irnq4yLpvJRsGuCPgtR7uWpf5vfnJfpw7cK4Zp/JfScLkOALEQZZoYR1c/9N1MA95TlWwF5TVkUe&#10;dkZ2rQqB43mY4QJ73lrnWVuThZ1CIy6/BmKopgETYQpNqNLZ6kNF0FbJIQUyUOqc91RuDDniWQ8O&#10;a9ZGb18kH1ylumRjoSIw7Fyw/XEVW4lmz7oli69Bw6ZVngj+JQIUexAlM16jxZOFg0uvryJChzXE&#10;DZ44zfCvQo3R9LsPZ2xgh0rbKUXKey+HP2y0Bvd9AAPyeeDCQJXBYAE6R9ZTtGiR6pPlWouLxrxW&#10;rMhfSy/2c3ZSq81FY1g5D3AtvbFq+6byLC9tl7Yw1UqrI5RqBdE92GBD0+167PaeFR3rAdIE0mmO&#10;Fpi4DnChpgJXyDiLASsqlnoZGJzDDyLbKBM2kqopAZWuUhJxMVyiOKgWwP2MR1mfrZQ1oxEQItlE&#10;Qc0Yh8GyPIGVcfjoggUIkQYhgOFuwnia8Pj4iIeHR4zDAOsiUSIAJ44XmfKRfHK+FudNw/f8XlgM&#10;htBYVyWIJfdGBO+SJzWJgWE57a7+vwOcQ28MLi8ucDhcQOsOlIZ6OrCby7BLiOGpQ/RuoSK0lauG&#10;hOtBpGPhvMRprUklJjUyx+LXtXbENJ5gpwnEzhMAUhBl3KcqDeejogKRLAM5EOekNKiBcldZRWW3&#10;hjB0hNxvXNiRRUCUK8ugWN9X6GjBum0OHgUywqF/iUQJckDX9zgcLrA/HPw9VpFI5NBFG403n77G&#10;x69f4vb2A0gRvv/7Dwm8nxWNnEGTYl3G8HUIEDKw/bVWKQPnNAx4fHrCMI6JbZzV8bSYp5WG6iJX&#10;pR6qR8Azs+pLL+JaIZaBfQGIOF/L7fc7fPXVl/jd736Hb775BldXlyHfbfBe965lyQJQHbNdKSfX&#10;GnapLY31dQbYnSDIyGwaFjlEgHX59yXbvgDvk0LKJZVJUpsI5QsE+UNWPS08oxhc8Dr20X4ONLvr&#10;SwImC8VEK+yeUVsMlS+GErBLIsJlzUrnXHBli0iQ6oNMpUhqn3jxqsrTuQm6Fg4QyP4J4fxSSt4Z&#10;dd0UzrZaAYrSOrFl9XGOPNskri1gaucCTevfXwp3l73u3LKIAqZE8/NRnEfPBbXXQnTX2M3nMMp2&#10;gDyfZcZvz87ZNjhbcgQ593zWcj1m/ZEE8UHNUu+545uaZB2xn2JdUsbKuFDyt9fEWuhsMTBEMS0o&#10;iBC+/WFBzJO5m22yZkMiXX4eyMmRWXzKK+G25ZBkeanUvr/nP4Vng/c/Z2JXe67W/kRrX2ctGz1N&#10;mwAAIABJREFUxfccgP+cRbc0uZrbS5TfOzeOy/5gcmFH+xgSLAMCQFqhUwR1qdD1HfrdDu9v7/H4&#10;eMSf/vNPGKcBp9MRX335FV6/eY3drocxDE5Bg5mWa63D6XTC/f0d7h9uMU4naO13wNPjIz58+ICL&#10;60t0+x6GjOfTMEETfHgYHIg93EVaY395jY8/+Qyf3T3hw/0T3n3/PU7uBGUsTM8Yo+8iKsuOaMfg&#10;opdhKd+PAYGsuGxoisuBBftAQRPg4vN2Dvb0lDaV6fYw/Q768hpQKhQ5KihmVWIna+fQgWHYoSOH&#10;XhE67QXvEF6NkXGotAfBpOc2F/6E+XCyLlr7ZPlk+kdKOhmLHoStPbFUzLTArHLiSWWhhAz2MAG6&#10;0+j6Dspo2ND868DOSWAiyc/B+y8bIw404kT8kfYFMXQ4e41TUlKoGObHDkzKsxKZoGC8a7DSiU2k&#10;ap95joMFJEsV+dyUUkUjmy4sAR7MD+65pddzQoDq575ky9WylJL/vwXcJ0layG7gmhxHQoouGMVO&#10;FNIkWGhLRcESM4OWGA4k2UwhFk/Y23iv5WDZACqkbWlvKQ1mO3u+zjlM4+StlcIZqzKiHVQhXBYN&#10;1aCq1ZwU3uQCfEi+lrxIVJqd+dK7O57BBRDHmbE1y0dAZqIWwxcq4V/JPHZBduqk3FjIt10YlB6H&#10;CcfTgNMwYpy8Iso3Jwou3Bfxs5omr6BhCQREBkPaDwFw4fxZRw9Q6UmbG3fPWHRkxeBWWiF5INP7&#10;Di9bCsVBb5150FKt5JDKeT6DDAVjwRqVXrtc+XRHsEERNdUTJamjZExEa6fiaFnwWYXYSsQCjBVg&#10;XmKXEHtGVngfk3UgZQWwVDUgM+UOVz65bZYSBdAHCz6ureAqCXTWLL21pmV5GEoVQbwN2maG2rp6&#10;YI2NxnOaUQ7yrD3fhR+oB+hl8HYO7ySqqHkBmGEKIHg8H0hAhQWAnsMnScr2WGTxRIZ9qDkg1o4c&#10;EuR6jGce58ldBbOO5EztXTOX/OevKQ7yKbNSFeXhrrAuiSC+V4pOOJ1OeHo6eSBxGJMSh4XlkWMH&#10;csuNHrus7Gqts+V8hXNe+K6o8aMqkmgeokyUB9gUsnvOZayU66dk7GulQ71UDX/FXRoHA0V+GOem&#10;Vd7XbUsLVOeEqIFmuQpl05nVHZ6dPw4DTsdjAO99fc/OhaGtqnykM8ua2VuXBWlrufdZprHIjK8M&#10;sPKMHSaG52Ko5RDP9Tj+cpV9lAdUVfw81JbgPK5GuMJuirQPXt7vsd/tYbQGwrpGJKNEOkJQJva9&#10;QbffgR1jv9t7sNnagBCqcl9Gyw21nD2iSKWzKuKQ1k44nkachhEPj08+KLSwmZsTNpZympaAQ6lE&#10;Ka1W6rwPrmos9vMe+ODlruvw2Wdv8Nvf/Br/8qtf4qOXL0AETOMY+kgu557p7D5/B63eSxRtkML9&#10;74K6XQKWos7jEDLsourU5T4Rsm+c/eQCCJU2bf7rOqGIZnHnlZa5XNfsyHZTS3jJcl8Tc1m42B+Y&#10;7cP8epxz1Z/lVRYri+fHtUcP1m1Ja4CeV4B3LgiBbcUgKhB99meqv1/Mp8W+knVUQZaACCcuuB3L&#10;nvbnWOitnm3NVqa1R9ewryU8q1bB1m4TaXjYUHoybyP7LrGUt4TOtqxdzn2fNfzxHK74cyy3lz6X&#10;JaVq6/s8K68zEb8aBV3BVG+fm7XqeX5W0jLmXA30ePV5LFnJtHEymUfV/JrUHjLIM67Ge9YHPyTw&#10;jHIIcg4zp+q11F9XKs7+W5j3a4ukFRCwJYBjjXVfSo22gfBrf2bLBmtv3uXpyRIItibpKR5L8Bfs&#10;jIYxnl3TdR3u7h/x+HjEf/3vv2AcBjw+PMFai08/fYOu72CMgQrN2xQuTWstjscT7u4/4PHpAZaH&#10;wDrWGMYBt7e36C92MPsO1/oKmrSXOCYQIRC3gq1Pt9vjxauP8flg8XiccBoc7m7fwz1N4JMFKwUr&#10;SIa5ERFex8IX1HuZRhBILR7M6d8uhj8F4Cc0cY4teJzAINjHBzy+fwuzP+DCdKDd3jcu1iU2DYfv&#10;qZ1FB4udYuw14WAYnWbvOskuyVy8ZYTfUKgtSYIFCFcKDP9eXTvYJLJvGyBqfVCfmxpL9v1icKRc&#10;v1FumWRGgQWmNcioNE70QVKBmdIKpCuAeSpCtpSa7+fMnPGNugp0RE7MFS4SRyNgltcQF9IknreM&#10;s6acZrzGvK5zk4tVD+Q1T8i1c2XNe7918clMiLMFQQHkC5BH+O+WQxtuSDjPBA3h/NCifs7lmqwG&#10;FhkCTtkRfnijC7ZW9L1nISue7BTCATkBMvHzcxyVMFwy/84VZ5mC0LyoU2EZhkZLn79UxECwZ5b8&#10;RZv3E9XAQ1yxMWiRMU2T9zmOg8FgjSJVFIr82cbkg2eHMYP3/vm5aJkOWE5n1PE04P7+wQNdImDW&#10;K2MUTAippeCjmzzztULXmdDou0YREhpMNy+Isu9n2eicK5xlU1tniUiZKfPK+qWg1gjNVrTomewI&#10;a0cAHKyIVMH6X/W8BM9qAxIKCp7tMcnowGy4XzNcZRYGocxbQMhVcTbL6SkxMRcA97Bu41AkMdRD&#10;YR9D28vmdW4dmeyVwjAGs4HoWubRnL28BPwv+3vWDc+84F2TTi99ngXzP9xZBWAb2HpKx+FjULs4&#10;C2KDwqyES5Jhy1BL1Yx3liotLlifyRpH+tknADCenS59jQIdmYGMTgBOgmXKOdS7puFL4K9mRHlW&#10;vgdog7Oj10jFIV84m2zau34YOYwesD8+HTEcR4yTxRTXsrDUk6B2rbZrsu6WBs4ogwlb9VabBLF8&#10;P7asHWItKBVDMtC2Zr+3GmRrbVKAMlvAWbALgeTOQilTeIgnK50EGldM0kJxyA3rLwmshOG7tOTh&#10;pSDiPKxy1mE4nXA8HmGd9azsim2Qs26iXaqojVSMZsoBh+mv1zZQcWDo5aT5BI1hzpDe5ZzUJhyI&#10;BaSq5yAG/FEVHG3ioiev2qASV9IHN5Bt+90O+73PbtBKgXkK2QmcCQMc1024s7nHOE44HU8YhwHT&#10;OPga3ZgE4JPw6qFgm9MCIeJ55YQf9dPxiLfvbnE8eqscO0V7Uyf6MipqyxZYWK/teuC+hBHIAUxp&#10;K4si98B0Cp+8eYU//O63+PY3v8Kb1x/BaIKdRrhg15ro245XsYFzjPP6s7SRiBXvYpeHiE5YE8l8&#10;ttgTRfDeyv8mB5GhDquJV9kHv6qnkT3eC+ZO7JGF7yOjHNqfI4C1e5l1pn4mq0tr4Hl2Rl2vbSV9&#10;ngN010hQsr6oCVVL/ulrQLgcXs0GVIQqq4sWwEfaxICnRetULA6ti16k+vrnVY5tdUO9h1v35DnC&#10;bet+fI4aU/YNs4DolcHOFrX7ksXtuT2y5Tku/bc1j/rnfl5b2PbL71uCqdRMumntiaV93IKb5T5k&#10;USTIisOt5A+cO8OLUQOVg0D5H/ns8+JGf7MyrKnwmHOfwdpn3V4/28jn/xB4X1sInEtLfs5CbR1+&#10;UkJc/ppXJ3Nrh9TaZULN4r4l4dwavFGGY0ZJnwd8rMdPtWclG6NwcbFH1xnsdzs8PR3x4f0H/Ocf&#10;/9MX8HbCmzevvWxba1gwplBkTtOEU/AaH8chgbFd55vN4/ERb3/6Cd2+Q3/osdc7KBG0JtkjHA7O&#10;fr/Hq4/f4KujxePjEaNl3N/dZcAqbFAXAddUdLhkoyD9211gFSmtVgGbLBEPIFX8J7DIFBjkJvB4&#10;wnD3AY+HC3SHA3adBnQXQn6CvYAiKGIYOHRssSPGQRvsDaMLdrWRvbkEws1B6/OFiGR4OocUXndu&#10;w8tCoQzkWd6PJStY7EnRAEGJrxEHE0FKSypaEmXfy/K9hbyBUKxDeK5zkBfLw4cYfsBECs66YMWh&#10;ioNbShAVKRhlYIzyZFUShTJIBENFYlWjGFdqfg0xY8G+/exU/bmDwdpGiyrlQF1cZpkyV8yNklVS&#10;A2qFrULVVZch0FTYPy0VYq3Biwwg5BlDhZsT5RzuhDi1yeyfOLMmzEIN8xlPjbtEiYA2ARhIifuG&#10;q6TlxyzDbeJASVUsnKUzqpCJY+7nOAP5G8OUQi0XgXvncDwOeP/uPe4fHjFa633/o3dXABK09kNe&#10;YwygFKxjHE8n3N5+wMPDA2xQNyUgUBEma/Hw9Ijvv/8Rpu9weXVVMFVjiF2ntT8TYgheAJOury/x&#10;8ccfYW/2xRBsVqij1QCx+DtukXnfKsaXgsaWPl9pvVAw5Cg7cjI72GkMDD6bgwsXpMdbfqgyNCMF&#10;fechaMkUl835jLVOgdlUhVmnXR3u+zEoVOJnTJgzOCSjsj5f0nrmzIyUzVt5JnnVxDrTsg3a1LYI&#10;MlhvqZCu78oakF8aMKzVoPWgnGuVFtq+uj4PQUMrjb7r/fDRWs+YFc+u5iazqBXKMUWp0JAnOIWz&#10;s5RZuWyFApd8yIk4hx6i9J+lYjiSv9Hs/JWsxCpUj8RQB9LbVsiUVKG+yIQFn3cCTNZiHC3GyYbf&#10;Y5zCAPH0dPKKOtMBurTfyexzWmEQRjBYJVb/2rCdWViONdh3Sz1Fa+0t1QhL9z2thMEVAcPaW6ho&#10;raDgfKxCWAMJ5A2sXRL2KSW/WTLrBKgWQesATPpavww+LiZQEpCrGuT4dijUjeM4YhxHz0BWvidQ&#10;0t4jAuPJMpOTmowSw16V50SZ+pA3kZL7hoSfNnLmR9FsI7O+oz2J4xSgLmeAHlvmwNX3304nxaAq&#10;a06pVqHIOlWw4el2XYfdfo9+14MU5fNCWqlTmVngezk/yPrkkzfY7/d4fHzwWTYRhBdZRtQK2Qxr&#10;Sqoco7f/aRjx4cMdHh6efAg0e7Z7KRlaZ/u2QJGYHbPVIq1UtEhrLkZnFF599ALf/vbX+MPvf4sv&#10;fvEZdp2CHU+wdgQ7W2R3PBckmyu9UQBLSV3dAirFrCDlQAvFtY2gvxM1z8wux7UV1JLNn4YaPKsT&#10;uQopKdUMxVYvwfyF4aGst+aMZJoN7urg35KJP7dUPEcKei4wKkH1pfwSWrg3pBK67K/ULCxW/nqe&#10;b0KrffkaTrVV1b3sp80bVEHrz64FZMvnWq+FLaD2Gpu9xji2stC3EGy3nDVr72MZu2kWl7Maakum&#10;zpK6/ucD8ef/f+u8q9W2rc90a57o+UFDqUhfI14sDbWW7qCi3yNpm8uzMO9/BOuGIBAshfM2PqEm&#10;RtIaJq4Rnf7p4P0S6+Tc9GGrF+X81/LPbZfRnAuRXNpMW5v2rdKjHMaDKohMsl1cQkK1BnTwBt71&#10;PabJYhxO+O7PfwazwzAO+PTTT3B5cSEaWIdpGnE6nXAaBljrYEwHrRX2hx200pjGCU+P97i9fYer&#10;myv/evo+MDooFRlKZ5mrIsLusMOr1x/jy6evcTwNniU1+oBTGwBWggt+ilIt4W1QjFGFf/KWg1NQ&#10;VJGDpTzLIHo2Agw3jRiPDzh+eI/+4gC962DUha/u2UXrVShYdOSwI4cdAb1W6EywDKpCLDOLzRUN&#10;ATVjNVBM5mMzMH+P0udk+3T2OVZQsriIjBmlVAkShGZck2fZ9sbgcNiD4LzlSmS/Vczg2Hg69u9v&#10;mibUcSORgQEQdrsdri4u0Xc9mL1nsw4hlSkQl7jwdza6Q7/rcHV5wH7fA3CJ+RR9IFVoQHjhUpwx&#10;D1aA6i3nxhaFTgscWmNVtNc+rbInJAi6dkkX6EwRHMSzQJmls8x75asE2NASCF4B91oHL1sIT2wX&#10;fV8ygC+blVxIczHoUyGk0O8pDyAnALYCbxxzszAoJXQhO2HB31KRgiM3+/wl+K619uw84c+e9gjh&#10;LJNGfMoFyCaXqbUOd/f3+Pc//ocPqwtnuWflRaDK76W+79GH89sxY5wm3H24w/fff49pHKB0gcJh&#10;nCZ8//0POB6f8F9/+yt2h30KFvezPYXOGHQm7FXKqqz9rsMvv/kKh723AWiHvlHB+C3XuzgfCJuZ&#10;PZv3YvLz5tmQpnSxRQpMn6YJ0+Tl91rNGVRbWXoFA4XyOTs3El/ydecUlguUQyxX2P7IJlIV0viU&#10;9xFqDFWAm5SCZ2dnF5dBsC0P25IJtRSoVrPN5mypsniVwANXDPoszY9gUN3szevDn+dFOmtEGVUA&#10;WwnokCLoziTWqRbMXKmOmp3BEVCfGd2X8QgSieEiYNTlYNE0LnTJEoSiLU1lA1Wz8KVaSZIq5FC0&#10;ZvVloMMV5AoIuygbarv463GccBonb4szThiGCeNkE8PWMfvBmWVoY6Ci0k7FzAwS4BeWz9M6dF2s&#10;ydYQygVD6ni+rQ3ppXXZUqDZYnB26+uKu7EJ3HMelButwzms0Gnl7S8hrDuCAseHJaqicY35Quns&#10;Kyw3ZNAxB+BeqCGZizXE0VIS3Fin6QYLwfIW1k7B4siz8Qkyv4QKGbwPneYwJM4DAxbNMtg1znKA&#10;nfUDDVIBPRXWaG5+5xbneqhHnLUYhgHDMKRzllSpaJBgVm0ZYa1nypMqpxlxx2utYLoeXdejMx0U&#10;ZaUT0uCEIHyOQn6ExmF/wNdffYU3b17j7sMdvvvuO3z33V9w//Dk/6amWS9c/FQKCt66KZ7ZYSaR&#10;9unpNOZcCfiPOR4Hpd3Net7dc60qcnB49g6XuEXfGbz6+AV+85tf4Q9/+BZffvELHEJA7TQOKecj&#10;D5jyYKYdRsirntLFEKEC7uvzIKm5hT99DJ5Nz1j+fc5rJZLZCovJVq0jgPt85pdez4zzIHkeZPGM&#10;bIEUGkyLNqxlDdAiYcjXcD5jZqkW2ALabw0xlfV662vLfVyuaarUhCWIv8TcJ7UO3s8JENv60fPY&#10;CFaVY3KwsQXEXnu9zyGxrKnZ10gUS/f7ljVQK2XP9fVb3k/rfUsgdwmvbFnmbsEWzmU9PNeKZ/bc&#10;qpDkum6eW2iuqyLqXD40zl0iglqAo7cOB1bVz0uqoo3r9LkDkwKHdss9vyQWSVJma62UKrdtP54F&#10;3teL6NyhuzVsYStAVif21g9gq4zkOZ5TW4G9OgSuZJJWAFH0k61gMK7YLYp8ccZM6Hvj7XQsAWzx&#10;448/JCD1008/wX7fp9dvQzF6Og2wjqG1gemC1QEI4+AwjgPubm/x/urSv54LBnqHThu4EArrGU+5&#10;YtGKcHl5wOef/wLTOMJOFt//7XucTkfvU240mDi8P/9e/K9VAqRikSCZqbEx1wHYbRbpVIb0KK3R&#10;Ke0HB/FrTCOmhzs8vuuhO4NLAvRuD00KhhgGjA4Teu1wIMZeK/Tag3nW+aaDOiRfQwlMKqVgjJfF&#10;k1KrwS5r4JO0bdkCJmyVa0lWQNlkYyEUCjBKoe8MLvY7vLy5xmefvsHp9BQ8qbMneUlFCmxV5/3I&#10;Hx4fcHt7h8eno29gXGZB932HFy9u8PFHH+HF9TV2Ow8ymggKZoTLrxVSMLqDMR2M0djtO7x8eY2r&#10;66sQUCawweTfu8KkbvxYsxhqsSTOWW1tUd/UTIb6rHECRCBaPmNqxse566lMj+ciZ2N+wczBSsng&#10;QsubnyQoRTPPuRjUyC6oZJQCnEvWHEuFZh2UKfdYtF1QCkFBktUYvALey+fnAhhQspiFqYVgObcv&#10;2XYOQFEULYQezYo4YV0RLV0oWFYdj0f88ONP+OO//SeOx1MYXAkpsMqWS0prkFYBLHKYxhHjaQCx&#10;g9ImsBsDOON8mO2PP/yEt+/eQ2kTvKc5DTCM1imsNoLA+67Dmzev8PkvPvXntdGeWUu28b6QgIgW&#10;SM0LlIilEKqtNlbVh1OwqTiAdiLK2b9+O8E6u+n8kOAug9vA/YrskWYgflkvKKWgGTDG5XOSkIAO&#10;DqATRfsWESwegYQYUkuY2xNKsgAH5qsMJpRDZjk8n4fgPVeyS2hEos72qYvAs7CFqkPgitKctqlu&#10;lqxO4p0wG69U7GgKoVou2HhJBRnLdZPCp+XrFwAnh7NHRT1UaaMlPe85XXACuA+ZRHkAG8GrbJ8T&#10;68tyoMIinE8lUM4lQoQf7st9kC0QKCjxEH7t98w0WUzWKz6sdZ7MMU0YxwlD+DmOQRXClEBDIJI5&#10;jLcQCYQPo7X37RYbIg4ApnHM2ScV67kJeqAVcEjQOlvz1WtBqqRyLV/XWFx4eNfrahaQvGTdtMkW&#10;MWQEhWGq0QpKNIJRKeqYoYQFTlxjXk6uRMixW7WWk97WJIBBF5HeZFdUUzXywMCzxUdM01RNr7It&#10;l1bRjo2DBZC3p8zDPhKDu/x3ZyoJSDsdlwYW0lYH1CDacBxa+bVxGgY8Pj7h6emYVJ0KgA61L4Ws&#10;nbrGdi4HiPrhhsw/UeH9KpiuQ7/rYfouKY0Lj33Ito+zEtMx9ocDvvn6azh2uL+7g7MOf/vr93h6&#10;egelO+wO+1QvMLti6EhJnadhTAcAGKcRwzBi7/aJXBSB+7yv6kwHLAImyTYEG1ScDQWqUiacRyqr&#10;IdiTBD795GP8+te/xL/+/lv88uuvcHV5ALsRdhyzcoHqLBc0LRBaxBRpbVVkIoVcIVdniSGvcefE&#10;AISjx70rmfpi33CwYIuEp9LbX/i1VxkrbjbQxtwaogFiFeeMAOdcbdeb1C/zfnXdQmRuq7NGwjg3&#10;6HyOh/e5gNZWr7vGKC6HXtIuCjOr5jWr1fN1R9nPtEhZW4cYa2zvNWytpXI9F/R6blD9cwD91qBg&#10;jbBWf48E1Ls8cP5HmOJrfcU50shz1sHa59faBy3FX2uvrw1nZsz/5PbR/jtznAFn987sIqvWk2O3&#10;OLw59zwIy7WStAudv592Y/BcUs+MACAIESyGxi1sOp4frTD2grwnbQ7pv8U2R7IDGUVOAUOALurs&#10;xHALANb++//4FGXN1iaHbvLqcyhfCxfwTykDX5CQUNkESxJW4e/PDoqyJXFsLNw04fb9e/RdB601&#10;Xr16CdPpxJIZpwnDaQBbQJH2QWJwPpzo4R6TtXDEePf2LbquCx7ADO6Bzmjf0k3WA23hQ1ZE6HqD&#10;m5srfP3VVwiJmPj7X/8Oogmq04ACHE8+eAoAkS+APePAwjkZ5KQKK4B4CEk2VKtMIVK+CGYEhg+g&#10;YvE+DBg+fMCx67DrOnSkoY2BJsCwQ68cDnC4MMChI5gQ5BuZ5iqEYUafrshuisOFQg5agRGxqIme&#10;94oULNtCt0hFQvWCx5tcUTJstRFKuCbhlutVMs5U8K2On82rFy/wy6+/xvXVJYbphM4Y9P0OXd9D&#10;K50ZFjEgjy2macQwDnj77j3+/Of/jT/9rz/jeDylz0Vrjf1+h5ubK3z26Rt8+cXnePPmNfaHPbpg&#10;o5OKVbEGtDYBONTQhmA6DdMZkPK2O+kQFLYShLY/7VoButUL79wEfelsWSoCWkOWGuSqp7R1ceOS&#10;VB6zAO30Gkmy231zGxt+tSLBlGsQZ4Yi2WpUMkOzPZRzDmy9lJ5Ss6yK4VehxKEsvXeCwRQBy2g5&#10;Vl6aAh+ufDrrZ+ftfDwAYi0ldYgEF6IVQcvnr2V9tJhRASoBHp5/VgAnQmEEAPL6BsZhxPF4wsPD&#10;I6ZxCq89DNaUTmDRME6Y3FNQSvj7V2sP+KBgWeTsgJTbEdaGE/ZEzOSBufh3HNApjY78udx1Pfrd&#10;DkppWDch8/IrG4Dk304JUM5ISpnJsFSI1myQFpusAMZphoLm55usBkLYKCnfUAfvYeljXoNzEGex&#10;ZOICVTAtAEGrlhf+jBLiiiyGEig2RqPrOj9wT3ZoymcbBMBWDqXKwLSVeQaqnr5CviVTJD/32kbI&#10;PafGXPF0nJlYJXszJRrpyEXFzDbxvDeo9NstJcIiCyb5zFf2AjKeODIU5RqMocpKKA1T4L0Eb8VQ&#10;h0pIc/4Mc1gCoZIAh/uXkDMr2Yr3E6wzUo2YzjFpn0Nh6BAIB9FjOrBH2XlAn5335HbsQzTHacQ4&#10;TgGknzCNU2Irj+Po2dbBojDOUJkpZJNwUnGGBY7OAOCs6vTnmlDNOK+OspPDMIwYxknYTVi0ggNr&#10;a6LM7OactwMVzsf5vTlfKzRfE1zbz7lmUy3Z/um+kGdbgx3GYq0wALYO0zDC2gk6EGKS373Yg5LF&#10;zo6LTBeXAlHFHSaaF0Z1Xosw5DLPhMUwNO4PKm152GGcBgzjEIDh0j7JEYMiUSfZG8nnIbzpczBR&#10;/jMSwK97PpmxU1i3lc/ZqxHCdwqe96fjCQ8PD3h8fJQJSbMBe3n+VesvCWqlxYYCwQ+p+t0Opusg&#10;0ivFveeKOytn/vi6SRsNow0uLi9weXmB/X4PozSIFHrTA5owORvfUK4jojIr5OVY63D/8Ii7u3vs&#10;9zscTycM4xj6LZXqAoIfmpVXlzyraUHpkgNcl+rwnHnjv19nOmhlABDGcYKzFhcXe3zxxaf43bf/&#10;gt//7rf4/Bef4eb6wtdtk03ZO7N8RGrbxrRr+er34mfBbmaV48S/wTHLJ6SGhOwl5xwmWbfGKZoT&#10;oeIo83viPSZJJyyG0mkAIICeJcbpEuAeB5B14Gwa2NfDc3eGOU/lWVHb5qwxc5esEbeQKs99bank&#10;m4er0+yzrwlV8TmVA6t81tXWOTPMiiXxB0XuWOlYSquO1ufIZEv96Rbs7FyO3tp/O4fbbc0WWmKy&#10;k3A0aIHFi+u+6ANzFV1b1y4BiNSiVGNZRfTcoc25AZUKpKKaBPpchrqsU4o7W5I4ZkSaZZJgk4jw&#10;rDXDZbORqvi5teySEqMkIfKcPOVKYlgN2p8bFjGj2udr55H4WouqkvbnQlU90rZ7fd4w6GeA90XZ&#10;hBg2U4YZn5ekLMmD1qU29f47LyU5F/4w/0CBtux6zoxv+bJKP/vy31yB+SXkH2qZasGUBYYK3t8R&#10;dCAQptOA92/fozMdmBlX155Fz87CWl9EeyuASM7ygUbTaL0NAxi33S26rodWHRQMtOpAYGgFH0BG&#10;FhoxLBJeurvroV7ewLkvEkPhh7//CEeeQeVYyi3D/0+BOuV7tKFwUdVhkfze02YXhziXTLZMkncg&#10;N4JPjxjuewz7Pfamg9kf0GlCzw57YuwVY6cYHTnoxNiJiI4EhrKHoSTypM/UOUCRWBeAWT+QAAAg&#10;AElEQVQsvEjj5+RKFtZiMcmV92zJnlaC1cnVOst/1qVnnGWBqgBi8oDEA1VaGXSvelxdX+Grr78A&#10;c7A9CgV9BE4FBxPOTRjHEx4eH/Hi7XtYC/z44zucjkOaQhrdodcdDrsdXr64wSdvXuOTzz7x9h5a&#10;QUEJWwmVgFRFKhf44SNhIDUf8iLi1YN53RrnXGjOc2yKWhZcS8XSXBkRPjNvcvusgm4+1OQmVhjX&#10;lLclUqvvTzKt5SCplghWkKkYSDkw69QwWGdh3ZRY5XHBuhjAFQZkljkNFaydYIWHtzwTmOB13Vyz&#10;LJfZR0UBKIAUtJ6TsCyow6mWmCcFs6EqphLblLwUXpNKZ2lm3HMK7/b2Vh6sHYYxAWM+TFqVtVC6&#10;GxQ6NoIF7Pc2KZUUBslJNmVGOLgYTqnIhwoi++YSVGpCNAM6hNhG796u3/nXKeyQCyW2sGhIHtqi&#10;wa7v2iUGyex50xxyrn2QpZsHS4aGEwAf5dyNmImSXSQo2QildcQVcFEpB/w8gguSaHnPc1GixXlG&#10;iiRlFFkAXrXm1VGRYcQUQxaRB8yOZ97plB6yaO5UYNywt12SEmPJOK7VLkAMlfR3SZT8y0FUboaR&#10;9j0anvt1oVwCo6G4DyqS+rV4cNjOrIjKs46K4rhkE9cVV2kTEhU/KZcmrllp/ydIDDNrHUYB9ijk&#10;4YNCyAAR5IN2uJ3wFZah2iLOOp6IcUieZ0UMdiQIHlywfRxnwCtuDBsUONHmZBon/+vJYpw8aBwz&#10;FTyL3gfKxpDFyCJ17IM9kRpRr1KgVINwxV7Le6gYDgWANgbf+jBgPyyw0+SfoaOsvBKAPbUGIcL/&#10;1Iekq+Y5LveBPH+ySk7WEbJZBM75gqsKLKcELpTkgxZLyVmL4TRgPI1BIWQxWgtyzjPt4zCBXRh6&#10;e2UAKRF9zWUcndDi5ftHstvTKotApS322KxJFcDuZCcMwwnTMKQhFijXsGwtHADXWQGi5b1DMktM&#10;2uQUZz8XKK1LmS65tqCG+qJo2igE3LEHg5+ejnh8fMLx6cmrM5TxFjPINi4p7wHANFkoxSUzMNzb&#10;MQjaW5GpYCOosd/tsAtkmAjwezVKthJMvv7pDALGEIatja8Nr2+u8etf/RKXF9d49/Y97h+fcBpH&#10;jG7yYbhGezVMIBtZ63B8OmHn/Dl9PE34cPeA+4cHOOswWedr/RCmGgfHsBD1l8gbqIhn6f1TWYNG&#10;daVff/Iud2L9+cGgDkNHoxUuDz2++OIX+B//4/f413/9Fp998sarygE4m0N+8zpownCL4GKTpYry&#10;7k33BkpLRm+LI7COAgx2c8sZhwDcZ5a/q7KnKlpFlX9CBcg0U4itMKhL+yCX7Mwo8ShkPdaypKix&#10;Dq56jGgFxKvYzRY3g+cSLmu/+oIIVNyZjeDLCrhUBZFILXrXx3pOqm5KrEsMZ4mSajX26yJ7PSIF&#10;lbKQVtfu2h2z1sOuPdtzrP7zmBytKmWXBjczNY6oYVrBdC2s0NV9XLxLl3KMpE1q4kLwakjuOcb8&#10;VvB++c9T0TOxOF9kjUvUeK7c1N5UJAMuehCuvlarx1r6PM8RrfPrq8jc4pyJRM3Y325Vb+Q7sgLj&#10;JVY66y2oyZ2q3VFk37JGNJop7lF+PZkllp99HPipoq6jYowiVMXIxLMta+xZ4P08rGTu2SgnylsP&#10;jC32AuVD5BkD8tkjiA2AnnzPRWAMgDWFw4yVUDX+1bKspqc0C33JgwGX/dgCs+p0POLd23ewzuHx&#10;6QoXlwechpNvtIYBzk1eXusiA9b71Vrr4I4jHu8e8F536MwendnB6M7X7cY3O1Ngz2qwDw0LvpuK&#10;gI9e3cC5zwNYzXj79p2XioLApIKPpmcQ1WGcXl5rU/EdJeiR3W6MSRY6jhlUHeouNPLJRgIikNVO&#10;sMdHnO5uMe16aM3YUYe9Jhw0sFcMQ8432M4F9p1oNCKAI1k0goWXGM3sQKxSQSk9S1s/HGcv+FbQ&#10;bfo3NfwKRZ9EQHVYIMi5Wy78HFhCJbvCWxh5iX3XGfR9n+XYofn3aonAPEmMbA6hZBpMhGFkXF5d&#10;o+/3gcnvp8kRnFfsw+a6PoRqkngOzFCkQSoXhpY9SBNDT2XhKv3R+RmF3xb2wZZQ2rXfb8lGl+Rn&#10;0usySq+d0dBQs8J+KZNjaahaSPqLAlql/bQ0OJ0pAyRQX329VCgVF0PYHaEZ9TY3Fsw2g8gUJteU&#10;z7YI5HOGHODYphA7iMtQpzOymlqHCahSbY/0VjFZfoahEFWczqGoANrilZq8xqti2oGhFVcDNSpY&#10;hxmQz82atQ7DOGIapxRCl6yGAqNSshJigUCcCV8qsFwpFMV5HTlRPDk4yxWgloFKzyrWUOGM6fsO&#10;u533108FZ5UXV3t0S+uBOWiLxWF/q9ifsVWrfehc2WSiUj9A+NEy54FgBmhJdPOyIcisqpayCaiH&#10;QfncnVnlRFVMtP4KQxUHCKm+S2teJRDQo07xnI6D4niG5JcR7ATCZ5lsr8TZ45VXZXCwtKuqQcxo&#10;5SDZfBLcLD73NLxQRSBuzfqbs/ooKEayvUT0+y3UbkQiMyIP8mnhbI4qpVraWoI15WtxLobTq1xs&#10;s9w7ea0kdVMEaawDtAewdFAJKhWG1SFTRtPCOU75DIwwq0rnDHkbMgoAK+X1Rd70PAG12SIr2NzF&#10;DJ6wBqbR5yL5cNEBQ2B428lhGr0lnnMTpNd7jC1BWn8Mhgqe3l0A78MgzFX+wyIEN95FJgxp/F0f&#10;FC9h0NR1JmR6ULJGjEN9X2/l9Rs8UKQxV2a6B//waD+V1DcrQEMNELRDxbjJzpPNdQICGqCIw9Kd&#10;Ib4e4D+LccIUwsq1yLyIAevKeYoIRYdKR4X6h4u+qRi1z3oMFiB+rNGqDOKCLc81W3wY/aBFEE6o&#10;OPqietO1cQcZqFsnLjGjHEVk2bzfXzwLoC9rFtm0+aHtaRhwf3ePh/sHjMOYhuFKaZ9/U3vtRz/0&#10;YH0S7TSTwsOJu885KGVAivy92ffeGqqmjHPNuEawFHK+h4ICrAfDP/nkDW6ubvDh9g7f/fkv+L/+&#10;7/+J27/9DcM0oQ+ZZdM4QmsDtVM4nQbc3T9gtL7vG04W4+jgAiEAAPwcMHQ4DmL4Q82+104selK/&#10;d72tpcu2YCLrJLHHiQNhIGSxhOcIrbE/7HF9dYNPP3uD3/72X/Dtt7/BZ5+9wX7XwVmXQsFdsLQB&#10;N0CyonSmRUCxaUEBAdCnvZtZ2i4N9f0zcgLYzsNhJEYoCxUPOw6v3abermWzi/B9UPR3yyzZJRY7&#10;c6PuFcrUrALywH4TzAOjzvmQoCDq/90I8q31Ulv8x2uAtf4+SiqXaZ4dpkQvLQforV6tIAWs+N3X&#10;GA+4rm9z/eBi7hh+ft/aAtbP5eOtZZs953ueI6ctDQyWAlxrUJNpGxiePqNi/1C++1EGxMsacxaq&#10;LF/DM9brcxULS9Yuxb4tFAhyD8qcirb1XgnCNwaEQkW0NHzZsjbO5SfI+kqRALHPrPrFvAcWcm7U&#10;04j6rG//uwG7J1VajeOuW7LSogvDXN2Tz0w/zJ+D82rBpnULE/8fDqxFA3yuZXXnZE/P+fprIXbn&#10;0syfu/nOpf+e29Nr08u1Qy6yaMqmIjMzwZSZO+xwPD7BvbN4fLrD9c01psnhdDxhnEZfbDn/73Hy&#10;IL6K4VYOsKPF490DPnS3OPQHdLoLF5uBVS5JROL2U8ozOlSvAOrw6tWLUBz433/37h2G0YKtB2I9&#10;CBwkoKJhnSYvu47yWgX/3vq+nx2qvvl2CVCUnr0g+EBGViLvyYFPR4wPd7CHHmqvcNhd4NoYXBmF&#10;g/asexWZwkEmWX/ERahkJEeHJoAXGJm5YaLijIklvWMZrrRg0SLXQiVNzRu/PnjnvmyF7WG1Bl1g&#10;1NWgbQQs43+X1iVZYunZdwQNpToo1YWKPzOH2QE8MaYpBnpJhlsobi1DqcD8qVUu8F6vXAH3W4q9&#10;1rmzVNwseSEusYC3yhRrdoF8HTG0KjI5JNi+ZdBQp5WvXnzY5uMt17wsaOUaZ7QA8/qIzGezdTY1&#10;dLLF8mw0EwC66BOtgk+sSxdk+sxlACTXdjYo2HYteW7reZ0PjykHWVvkjK0fqtLxtpVp4oRglc6W&#10;KdhUmOBZ38wBYHk6V2GS8B7SSQVh48AM0N63In02KigC2HEa2HkAxrf1Rit0ncJ+16HvjMeIYjNd&#10;sZBykBqf3ZNr927bv9WfiYyNVlbzKi4Nvl3IOUlFfvhHxQKaMkuCVSSDzr3qS+ULNVm6dWFWMze4&#10;2n/xPvT5I55pzUxeqSYGQYgDF5ThzXHAzDivMiqyLVZOhjz4tZ6dCbV65rVlq8ufVwS7IyDtXAio&#10;DotUB0JA8/mDVpoPXmwg5TkT2bVyCMGutNbKg1cLyy4P+MW96tnrE4wOFi0hxBtpfSGA94K5g6xu&#10;5MB4hrC6UeAUJOkCsJQIBcla2YUg+QmnwQ/+xmkKgczef95OE+w4YhhOGIZTsMKZwvvXiRXlwvf3&#10;ZA3jiRtJ2RA/dx+QG9cih7pEhybchWwGHZ5DHMjr4HdvjMnqQCVDyjW6fQ8iDWO0B9ECQUSCgjOP&#10;BFojHfnn13LWWQqbbQESUo2yJOd34RupAGrO7gofYlGP6UXeW15/1jqM1isinCDApLcewmZJMqOF&#10;b7y0Yct3TMmezaC9y8B6dT+xzKKIHvokxgPh96JyI6P6IaNDhYD1EJyagu0jaBbol1wHO9fqLOTQ&#10;7rXPR4KyBZgvwExrLZ6envDu3Tt8uLvDZF0AgKItir/bIOpwpRSUkzZzkWFOAKwgYPmzQAdFoTE6&#10;hMaW4F6gwyTFLKUBcUtFqnF5eYkX1zd49fIldn2Pu/s7PDw94u27d7CD94N/enpEv9uh7zocn454&#10;enjEOPp9e3w8QrHKU/64ZoKiOzK+lTEl2BOszCJhKtYZkdBFgbAVzywT7Oe8Osemz8zfZz5PRyuF&#10;w36PTz/9BF9/40N5X338Cp98+gYfv/oIxmjYyQbg3gb1XNk7Le3bc2HzXGVEcIPJ7kKGgQ0e9wmI&#10;d1yswRjO7eJg1+WeJ6u3XXHn13UzJzsebgJBhe3VItsezUH00lknA2ZlYK0c5BUgVLq/6zqGnwXe&#10;n8NLWr8vbchknV7ao8T8hiyvKesQr6TzCuRcR6sF9nvdN9SvYQlraim/i9/bAh79DPxtUQ28shda&#10;RKY1EH7t66+TYMvPq6g1hcVmTVw72+cXNna8qMZfIgSdG4ZsZdkvgeCLgwwuh1+5Bhb5VWi7mBSW&#10;fuJ+XlsDS7ZYrTySpX6trvFb+6FVhkXMLlpT/5zhR0lGLQHYysBvI86Lyh4UTZKGfK5LOG79d+Y4&#10;nKgVWjlk5wZb/wzwvhl+0FhUWzDznyPnWWLi/SM/1j8UzECctde+BPItHULtA3AZdIuvw1k/vVXR&#10;VoQtxvGEyQ6YpgnWsfdJniZ0vQ6yZQuH4A+vCH3X+WLVAeNpxP2HO+x3B+9zrn0zBSKYwKBGCuBB&#10;APAJRmscDnu8fv0xtPJBo99992f8+NOPuL+7w3gaE3PFOW/O6hneft10nYHW5FlFo4UDw3D2moe1&#10;/tcusG6hPcOKsoFMYjEG4CraYrCzoBNATx36ocMVDF50Cjc94aAZJkhzJ29YCB297UWFlYK6ogSR&#10;BGhJEEeGDNSbs/rW1vIaKNwCZ/1hM5f21eFSRIVzfrMojCGIsqDg4E8bQTnJBmThK+obMHgQVhnP&#10;ug8AbIAo/JDJRnZr8NomAMGmwgV5sKb563fswX1EthzOA/c/N+9C+tQ2/Qw3nE/nbGhag0fPLNRZ&#10;jhl9Sp9dvGVwjVam8c8FnmeXfQWYsGNAUXOcztI3NxtGg0Iegs/nyDYPCSgV4EpkbEVVjm+I3Cz4&#10;TLIplz5jya5ZAuPbjROvDofrYrQVrNR6ljXbshz3iVBpY/DixXXIPSlZGXEQ5hnbHkyfpskzau0E&#10;B5c83OPAzBiD/a7HYb9D33feeziEcUowebIW4zDC2QnEjN4oXFzscdj36IIdj42g0iysm9qgFbAa&#10;lLVW+EsWBq/UE0oA4yUjvGSV1U0xBAu2BLxkxx3rDm6A9stEg2XWE4W7zlsYxYY4Dnw6bXweTQK4&#10;CJgCC1l7e5moUPM2aB1Ijf7eqvxs69eXwwqpyJhpKUr8oNEVDCBmLICaajFUjqXVxUKzHIdW8c+5&#10;isWc/Di5REFo4bXL19o6D8r10xjesvdejzsv5nVMk8U02kLZBHiVoXUDhsA60iraXYVBDBS0AhTx&#10;bGAagT0brEogco8sO2+H6CxcIEU4azGOFnZyQWl5wjgNGKcJp8CmP528L/002jw0d7YAZxX5tRTL&#10;BaVVsquLgZdadwCyLQFAxZ2jAvOfKXiSBHuneMdJoD5aiRhjwvvWIXRbBTBQQ3edr/vCIMM5H44r&#10;LWxIKo7S0Vn6vMozP7mx0Pm7vLZkqC11PNjqmkP+1FwrKtallO9Ly4Bc14mxVDyHp2xXhDg4Eew6&#10;JZUAsRJOrPVY+4m8pMoCg2tQ33HhIY/4nFt2FNKai/zZ66zz+8LGi9yFgPgcRB8//wjiSxu4Wr2a&#10;QG1Zd1QqG3m+FWps6dUuwJJsxTXh6TGA97cfvM876XS3xXInno+yHyzXRRmKnD1k/M+YP2O0DkAG&#10;F7W5VAhB2G/UZ2hU/BilYRTh449f4g+//xY3Nzf4/oef8O79O7x99xOOjw7TcMLTg8JwOnkr0+kE&#10;IoXDweDq8saDtVUNKb2n03ohKiwcUnUqFMD1vRnPDBWUOBB2I2mfa43edLi+usYXX/wCX3/9FV69&#10;eon9YQ/T63C+TXlY4Ljp8f4csF5CSywso7hgpYo16JAyz2QIrQTvExknZT25VBM5kRvApadgUT+U&#10;tj3N6mYRiFzrJfP3bYN7kqVb2E4mC1iuWOQhGDpYcDJhtU4+B7y2fOtbdfgWG5OC2CIk6jV2Ewft&#10;WVm8DNLK+mDNP3uNDNTs5QPtYSlodxuIuQ72rWFVbZByvpe2sOiXfm+ph5o9UxYKMHF/n+sLMsAd&#10;RdycrNDOhR+3AOxWr7Fm/b2GPbRsqJb2Z2H7RZJoAtS2otJWGVXdsJaFuGWY1hootdXlpRVpJtbF&#10;4XP+eg7wiu2Ep7lNepPWGiJpPxUxKcr2O2WO1PMUI+d4X2sEyi0BzwVta0MA9X8LeH8OtJJN8hro&#10;sWWCdR7EbMuYpNREeojW4M4a27bFYN4WDIqzk89zl9X59+dlxZpEQUkeUFBEsNOIx6cTHh/v4dyE&#10;w+UOV1c3UIrx9PSEhw9PIOWCPQ3gJt8cHR+PuH1/6601CLhR18GPWsMpglEKnFK+OMg/fRF2OBjo&#10;Nx263mB/6HH110v89a9/xQ8//IBxHKC0goGBMga73Q5EFICfyTMbrMXT4xGn05A2uGc8WMFE8sFA&#10;3gtYJV9f6TcY7QOMIhgC9m7C3h5xcEdcqxEvTI+rTqGHAybvpco0gHSHLkknXWBShPCh5AMd/KJ9&#10;xyQaiYZHHlcsn8YkP9dxOfZWEy1wNdGcPkpAUjKE6/UblQutNceBGZTeX/BldNWQjCvwHkqleLEc&#10;zhXZDhpKe0A/+UWGwlYbH2osA7WiBzrVQIyQeheqBi7l32shtXUB2Np/0iN4bc+u7eVWYbQUXlcD&#10;AYUyotBwMZa8o+vwqUp9OxuBr4PHlNhVjuGZZdH+QLz+WpKeRv+h7lCFHzSLsFxOCZle2h+Anygz&#10;T8e2K9jJpITvvvT4Lc5HFdimbpUdI/dKZEVtLXZbg9Q64LBWWazdZa0iToZSK/LN/s3NFb788jO8&#10;enmNrjPotEnydGsjc5xh2fmwyMnieDrh7du3+PHHn/B4PIbHrgHnA7R3XYcXN9f47NNP8OqjF9gf&#10;dimwLgM+Hpw8Hp9wOj2BnYVWhF3f483rj3HY7/wALjLh5qdTqsGjv/eWYrbZqCzt7RU7qQRokXSb&#10;58of17MgVBpOI6gU2oM9yVKTRXU5jFOrxfzsOaUhcLXWwm9opWC0D1j2LGdvi2AnC5oIpjN+XXQG&#10;RnfQ2of/sZvS/qyfcwYUcgj7cpOXzxbnuAiU11oFsKKdLxHBpqWhXtOPtuW92wD8iyyOxrOW7zHn&#10;jJRAWZ1pMR9AVcAEiTBYAJO1OI1DsP7LQGdUCthpgpu8hYjdW5/1Yjxg4DRBEyecL+75yN60k4Wd&#10;RsA6EDPsNGKKP60Pih+GE07HE07HEeMwYRwHjOMAa6cQnuhS/kVcsyoA40y5PvFEDFPZ9IXMi2Tl&#10;ocJ9rrzXegLGdbKMUEpBGxMpvN7bO+yH+D0yWBvBW5XB+8DCjlY6TMBkJ0zjCWNQaMaMIaIYuM0g&#10;xfMcjDqknEoAeCncsW7Ilprw6HnsXJkfkazGYp288H2avVD9Z8J9OUwjTsOAcRpCBlAY+AVVW1RG&#10;EechcKEp5wzgFyqUBHxwNmmKjOq0f1y2rKvOvXjn12p2O9mg2ETqTeLXss7CsKnY6YALRHA4YUsm&#10;bHPiYEsp7QcBcbg16x1rRwFBphG5MglMGCc8Pjzg9vYD7u7uRS0frbr8MMlU9nlnGZbxqgm1XWcM&#10;dn2PXRyWw1aASwTK+awVxThOsDTBaY1+t8Mvf/UNPv3sM9zefsCPP/2Iv3//d/z40084jaO3vWEU&#10;rEJjjB/aa11YoKg4gKvWYCSU5HNKDJ2oZBNCAPn/H21vtiU5jiQLigKkLb7ElsvtdR7u3DP//0Ez&#10;3dVVWZEZq4evZkYS0HnApgABkp5dnefkqawIX2gkCKiKiIoo4R9OSru9L4D3nrzpux7Xxyt8+PAe&#10;b9/eQvfa1XLW+GBaTv7skTBrP4O8t8lFDmWQbQbIywmDKnhvox1fnP4B3N4uakkGe7GSiURLnkM1&#10;z6kSr1hRz8tw6LravuVAgBkZMLezKO/jPASUM6922U+EzKSaNdFrhJpL4pg1L/dafxenmClN/cQe&#10;Ilqwpsn51u+qhqlWRD9L9f2iVzzgBQGvE5m1asvWlGOtPl6aHqjVY1ty3F6j2p/Z0jXA46Xnkt13&#10;MTnGnNeESwK/LVl4NeKBF870pTNheRLD29xZZ6cXMpLQuu9UA923gfWz/JfsxRZGdTy3oUS0pkoC&#10;rZJQKC8zD5d9nYC7mXuG+aT9EsGzjmmTsEe3mQhtiVRYeger5EiRY/rfBfJfrbzPWUw0WOLljWZt&#10;g18L8JDXUiCmFSUcNxmP2gKpeVtiI6T6Z8iPJRKj9YAl4Bf9rP1YpmWnKBnHAX2vcfvmDX759T0O&#10;hx7fvv/A7+YTLucnQBGU7gDjAG8zTjg9v+Bea0C7w+72za17aRQBXpkVVJlaaaec73porXA49lD6&#10;LXb7Drdvb3B1fYWu7/D9+3dYa6D7Hn2/c+P23rfU2CmqGXb9Ho+PTzifz6BxnLPDlIdcpGcvFL7s&#10;ml1FhH2ncdURbhTwRgO32uJaG+wBKLYY7IRhcsVttzu40t4f6saHGLowQKdK05Yx2cl7r4qCNSrF&#10;JViZNgVV8TaU9VDp30xe6QfmzaExoXksQeE1pi8VayQ2F3+IFCBIhjgpoWCFCPOFBMr9AaQoWXfI&#10;+6KRxvRREgWpii0VT/Prp01Ma6vAKt/3cA9jA/4n3ldJpLR8GpOvdXHgZ8prQstTsnVEtMCxcrIh&#10;L3wLr26p2mHMw4WKVG6SyrhC8Zt+lo1K/egbLccCbWo0EhgGP4JsoxLfgf1SVYmYHdCyxKnZ51T9&#10;EFG31Fg7bJcU1lsamrDmyY+vK8U4HHr867/8E25urgG22Pe7qFR1llYjxnHCZNyklbXOq/r5+QW/&#10;/fYRihR++/gxhe9q9/z3+x1+/ukn/D//5//Gv/7rP+P65oiu73yznUB8YwwulzOG4QxrjbP60BpX&#10;xyvcXt+CPNjIrXFu4sz+YYuKqNSZyaBHGdJEVC9smevjk3EGKQsdUjDE2TtfjknPc0zqYWZL62Te&#10;3AhAIXvXhD+0COKKClulYhAaAEzjiK5zYEinNTpvbUJeBWqN81hRql2LhXempTBLBToyJWEgeyR5&#10;1ZqwqBe8y41pzbJEqk9b9j4leRYIkEACh3yA+HeViYOawMLKIFpPSMkJl+iZbJPXNZgxXC54eX6G&#10;1h36fY++d7VSrxU6TX68X3oIJ29kZxcxgSeD4XLB5XxyAL1JQP44TLBTmoiwQVHvz/Sud78zEqpE&#10;jpy3kSGPobIxKHtm1egCPINSen52kg+6dEp6BHC+8/Z7frpPdx26rncgvsi/CBNoSqs8JJ0Z1jh7&#10;n8vl7ALMIyBus7pLLezLM996cqPp0spvSeVZawjT+c4xMJpSgu7sfCyvA8iNn6j4WhA5K0gQRmNw&#10;upxxOp8F2MGCHDfRuoi48IiPHvOUB9UWjSQKpX0G3Ee7D0p7OrkMKhbW+mxdXzCME0ZjwGGShEJ4&#10;qc4IG7k/GOv5/IxkzWuzFH7scyfQmr5OCviZFIYEOG8thuGCh/t7PD4+4nIZvK2TiiR62WclFbid&#10;qRSzTAGCz+hyJNau73E8uMBaIjchFwRH8nk5IUv7nPS7GCwIk2WQZXRdh+ubKxyOB3z4+T3+7f/6&#10;Fzw9PWMYB0SHmeAz7ycA+r73NmzBwtPnqkT1pwDnQ92oAig/V34ScouBOD2WPpl/wN72KZJdnlDQ&#10;boo3EJfjOPm1LgAhuUY3Am5S2CInTcKUthUCjJDrJYsPG5T2BXkd6oEQ2J3VIGJKoMTI0nmGSKhx&#10;4bOfesVSGW2rwGEpFEk/p/T2nk/ZzKdcpGFVmhTIfPLnUoO5OveVlshLGFHLl7sE1VvK+7gPxndf&#10;ZWfBa8STayDs1tpfVkBVlfGCfctrSZI1S52lmuvPYlxL/fVs/cr+EXP7w0UszWeoQQQwM3glyBlN&#10;y6K1KYUtkw9rExPVUFik0O+gMAfXrXRljdFKTlhyAWBJPq0EowpUCBBiWWKx78etiqXcMMMFSgvc&#10;1xB89T5q2RaqRcLV/04S9ttws7V10epntpBm/2PK+603+c+ElLRDGF8HmOQq1asz/lEAACAASURB&#10;VDzEUSpHak3bf2fT+rP37DWAvgTuZWOtFND5UURnG+OU+F2nsN/vcHN7g7fvbsGk8OPuEU+PF/Dg&#10;wpBUr2N+ClvG+XIB3T+AtAJpheurI6jTUN4ugHQHzdoXLwxSxnnoK4V+r3GtHGjf9T36XY+//vVv&#10;uP/xA4bZkQVE/usJmlUM7tztCH3vRr1nB2dIbvdzUVlhJw9aX/wrBnZEuO40bnuNN7sOtzuNYwf0&#10;ynkwDuOAs3GqMu0beaWdsid6fmbNDsVij1iLxRb88P3IpB/1V348nAFMU7Kf4fJZls1mueLlWFIy&#10;Oo27dmi858UlF/7Yizp+r3x3Ab41RVWYPlBEgEphlNaPtIfxauf1mhSlsXiOoZXJ15xmPGr73cj/&#10;O6gCVRWgLkGlpYKmBHwkONTadFsHRq2BKBv3FP7o/GynyUDrQNYU6iDLxUG1VCikdPkwJs+VQrdW&#10;RXIkOfMGV7b8AM0KHyoBfAGoEAevUK+k8sGgmrQHikVAlADuXSCydapL4ywDzGQyZY3NFDC5AmCp&#10;kK6SUavnibBysnaRfZfFSQq3s66Rb4CbSQkRPNDc33Wa8P7dLd69e+PsUbz9DZDyKKZpjPfVMmMa&#10;DJ4en2CNxafPn0Ef88+vvArwzc01fvbessfrA5QOkzPK2zYpvzaHGFoZvEKd93UXQ9mWivelYrhs&#10;sFNGTpzHTxMXG95l+cNYihkLzDhMArC35XJA6TRTawdFcekDu1SPBCuaGHSM1nQHMvA+niOcN84h&#10;tFZr55tupaWb92MmOPBSK+3Ae5AHjtL1vjYLqF5gLvuGbmkgS5D0Netmi1qlZlnl9lqOkzkZ4V6Z&#10;RJqT35jlzpBXwJ5OZ0zjFK1kIghkLdhbWA3j6JTISfSHTpOz0/GWOEAeJB2matjLZs04+jVqPKDm&#10;9kwHQEd9MrTSkCGSSml0qnMkAQuBAyGC6wmc9KB7Bah2tnjKe7gnOz5Xv6gErmod80vcfbcuOzVY&#10;pfhwT618wGcgbcN9FypJBcRg3eFy9iB1Ut6moFuK4PFsIiOQPVIN3xAKyQbTXf98jUrSSCmFvu9d&#10;8OemjoVmfu3liT73RCYYa/H88oKHx0dchkFY2jj7IyY1G2uf/14r8qxLhXgjvDaQJCwofVF/cgzo&#10;TjMakzUYvRpZeaV0LJHVPK8FJcgaMm0ECJ+mPi28JX1GMEkKJH9cc5VbPhFocHo54du3b0l1r0jU&#10;P7R5X5P1mbvXFI8x3Wn0fY/9fo++7+e9nCCpJa1TtejzZBvBnQXDZDBZ6y31FLpe483uDW7f3Ph8&#10;BG+k5NU1QQ0fiLvsmQskyE09JgCUIJ57sCgQMQrhdiWVNmUKTsN5kkE4h0ONO05j3JusYWcLG4vK&#10;4qyhmoqTZoC07Hmy80r8/+hRj9y6hkQIeVDcBws3FpOzJuszPLUSJoTk2c7CJClcm4WwgeAq0RCA&#10;/gjcL9RD89qWFsD6dC/QBDgrZ6sICHdEHqG0OFlTJbcEaVsUw6VIaj7JzrGvoBj8TDOVrZJAf6Xu&#10;X1Kyz65b5HK0LJxKbEoSB0u1Uk1gtNaH1kR9S/XflgnRmqih1jvXeptVfIvz3pKoILJrOGEBakdw&#10;WfQMS2REufbX1uZrgNcWWL98H6hxhs0nEhKgz2JCZ5kMy9ZuEIZyHahPIqjy74SwsrHOF6dFhGXf&#10;FgB/uUdZ/701AH1pUkne+6orihCALWEALQA/LxDzdVrDdv9HwPstSsTaIlraaOQnK0fsF4iy4kUr&#10;/cNqVhJthdgSywvk37slnXktPGSpuV0LuOWgYBCjiRG4iNICxEJCE2Hf73DYH3E8XmG3P+FysbB2&#10;RN/1Xi3gFBHMwGUY8PDw6AKWAKjDAdQ7uxMoBdYK2s+8knEFlmIfRtZrHNQBH/R76E7jcDzi0x+f&#10;8e3bHZ5fXgqAMFkCuLC6LgJ76QBQIBtCuRIBY8yUws6Qj392RDhohetdh9tjjzdXPa4PHXaaADYY&#10;xwHnywUDa3S9k7uS92g0wttfgq9uRJpTeC2Q2bkEawEJ9BP5goucF6xssEipzNoga76kakUcNPmI&#10;FFfH+OZe2tuJoSz4gyj5N8QoR4rNcqivQ2gl2JEm7IHb4NNrrFOnGGPioRE9XW1SiNWueen6M6UT&#10;/rzvYk0hsCWjYvVeVrw5A+AQfMgD+aGUztZTPVSemon1cv9jIeElrIfrStUUpTgHcVjNcwEF/Z2p&#10;DEmsVxZgFBsbVYMhALHregcKQXkCkn3Dz8mmw+bAQlCzBZt96yWkzoZh3fsxgKu5Ly6hFpSkhCI1&#10;fI/0d5/ZMQTSoigpk89ubtFUe2ejmsKTk7pz+5LbTyyswIlIEVQXMkDcL+q0xTiM6Lo+qSzCvWIX&#10;eKc7oO8V9oceu10HUj4ENYAATGBMTrlNhK7fxXBGFD6w3Hw3tyhC8qDPlHVA+XldFpJLdYcIvqJo&#10;l8dVZaYbzw/k0JRlNLhHrJBPsuTk/7wIRCINymI1K4wzXZt/b1SyoWCKIJCFU3p3WqFTgJkYFoSd&#10;doCsit7fwZpEOS98Fj7S0ludErmJwlJkfU+jjFwM52GpkC0blv9OYN0Wb9Wl+nROvCxN5ahGDcp5&#10;Qe0f6zhOOL+cMF4G2MkAlpP2K1pK2QiSGeN8tMdpdGp0WCi2IFghFPRAZQiM9j7ixoyAnwbrO6ea&#10;tWbKVI9SGRmA9rDWogUZJwJdybDQSHQ4wF82iQkEEGB5fD8dYRBBfaFacj9We79/RBCW4Mh9Uhqa&#10;4SYcPRivO0cABFUww9nGnIcBJmQZlWuBE0CPbLKGkigF5L3uk0WbXCdKqSwDIuwbNWVnNvkZwLzC&#10;C9bOgIxs+WAWpZzZcnG2zpgtnp6ecHd3h+fnZ7x9e4uu17k7DrsaOoKElFh5lsCg+NmgQo0slM1p&#10;4k58KuJyoxV5EA6+t94qCnESxZ/5IDAMLAhsNQjsQpw7HW065Z7PBfVAQAaIcmXkP7fMEQG14Cyr&#10;IlTWwzDg4eEBX798w9Pjk39uvs5W5AUoFEODkyidVgrr3Ne67zocDwccDnv0fedFEuI5RzvOkh8W&#10;dgQswhgtwyoLGIDI+hBrgvaCIg5kbqehdefIP+/Jbtlk51JqiXN7FJkpYMtQc/8eGB/2XoyP5L2C&#10;PxONB7zz418SbZxqRytzdG1WH8Q9kjKOKV870rcecj0J8BsFcQHEiTUwImgfskcCcRKmz6xJ4bTJ&#10;Hsf/jpDTQnLSLn/33TVQUR+wCE/kKDBwNYf1f+/6YI52sjUvf0k0S7WzFQp/LmqsNt7CJQTC6YxC&#10;MSEgc4lQtQFdVqiuYSTpDKGsMVGKKu9gMTWDMp8h+XKv1z5pD6R4XwXZRqJGJcynE+RfUpytbk4s&#10;ronBtih/t9Rf28HSZWC2BEZbavtqOK5ccLxB+CoJbuSuBhJ8lS4hM/vGFYHJViugJZyhJlKpY4uC&#10;YJUp8LyEO4pw6wrYW2KfsbeSPRZxFbCXdcIW0Q037P4g9tqICRA3pZotYqmuYq9LJNamJKQAryS2&#10;6s+IkyiE1KrYdM2RpjlpWa4H4k3ZAK+2zamxWksM6dIG0QbC5wBeUJSWKtv8enImvgx8KH2ItwH3&#10;ycphbUxiaRzpNQ3sqtJDNBkRAglKV+NGD6dhwngZMO00xsuAy+kCOxnsdnu8ffcOXX/A8/ML2Nst&#10;sCUXVtv3AAHTMOHp8QmanBr7eDyCScGSRccTWDMYOqG4Gj60lEAa2B92+PDTexz2R7y5fYsPH+7w&#10;5ctX/Lj/gWG6uCBbdoV/pxTU3uLcXQA8+UIjNJVC1lF4RCvRaLG3duhJYa8Ujl2P28MOb2+OuL3e&#10;Y9+74N7Jj2VO0wRLFIEaFa6dZWBTUvoEBUZoXq21mDiMLFMEEV3B4FQdHGwlfAvCYpOMAbFZKCCJ&#10;5LKkEjJEUM5cNQbdBNUKs3HAp6KVA33l3UYKBYm9WnEwULkJhfF3r7rXbibW2beFQtcyxslE5RzF&#10;eyx8JlViPssGbNk+izKFbC0IsWSeWxZEZYjhUkBQ7WfVgPXWqKfzjNYJcBMgCosmJfOUa9gj1Yup&#10;RPKoBculqCTkeg86IzQo79Vm97IE8HmumEBspJUosikqw+AJOwfcu/BkDe1fiQBUU5wW4WD9ANUM&#10;M2sRtfkOn9Z7IFhKu46lUUwi11RGhWJoyKWrI7XPDAmaAOTa+9ECowNxY2MgxqxtBCbcfbeTa6jH&#10;acI0mdj8wYfaOlW4gu4Vul0HaIXJWEzGAEzQ5Px4LacCh7X2+3TyuK9NPeXFk9//uA7kcgHUz8+8&#10;5LmKQqWY/ZxCOSb9rusNbfC79ZMdwU96nNxeLZpcSbi06qClXAWemaOJEEXhN+ECDElkK5Jf3xTJ&#10;8L53JLplRkcK1PVQHcHCYJSgH7Ef4CDkFAFVbb2W6rJawVxOBkUbBJor8ML+FiZDtii7lhqpstiu&#10;WhyKQNAczOdMzTjfp9uSw5K4YB8MbcYJ59MJl/MJ0zi69Y5E7gfLCd1pkA6Cgw56VBiGAWYac2Vg&#10;UOSQAukQaOcEGEHhrL09EvnnpwsCJrdCcip8Ny2TwlNjB0flulA+VNaBgMbnngSbixSoLqYgEfJt&#10;dNHWUFYbRLBKyCwC2K79dTiFsstFAgHDMGCYJpwvAy5DmjCSWJDck0nrOAbOEtgT6uPg8R/XTOW8&#10;b+UClcSrCwFPnTJXQJYUqsfVpk8C5tZPzObKWXfdzz5U9f7+hwv13O9jUHxKKUGyKQPN9p2ZNQYX&#10;JGP0/bYutLaOpAhoLCngHUdoMQ0DjBmjVQ8gVMxMULBZjeJqHw/Pe3TBFmhh1HBzWaiUxkN1e1Ri&#10;5DW1P0PP5zN+/LjH3d0dzs+ndA/81hwzBLxlWKiHaAXAkmsB5KYzrq6OOBwO6PouBpTHT2gTQR3r&#10;B6bybcqt5KxNWQIgwCofgO32W8NOvW6UO8smb+1VBiIW2HHV2kJapWmtQ0PmJv+C9ZQQFcmzIFlg&#10;2UhGyv1WTpDPlbCSdEK7To09fi78yE8pTjY4tbNI1FTuXfR7vMw0KhT7TshRC7+cg4rZ31MKNJbW&#10;lHklamO9KwnoOBEo6kFk+Wk5AUZxSsVWLe7kuz/7DE2rQ4qXmb19ct9Dfl2Etp1Iud8uWeLFd0Io&#10;jBiFxVCjL4s9lCQfBYHU8o7P1nOYGpGjFJA9YU3glCxRpHiEWS2KOlu5WTWR2ZrAbI0cWBNSzHE2&#10;3vR7a71Y7fMQFchCq17k3JJY5lUADLIqTYe8EnNbm3hY+myvEfjNfiZnJt/p81EQOspJLGmDlXr0&#10;OtYgrDgldlrXFGVkXk3tX+tba/fGivrCBiZWWiFXbFRrIuklcTWwnqPa6v+3TaI4S7MUIcSAEpNs&#10;VHq7zAVEpe1eXK9i76JCgZ/0L9Q67P48eF/zsGpQjJu9fjaPJ4nPIgvu1/gMLwWL1P+XZ551rQW8&#10;ZYNcTXxuJBfPPicJXUYBZBhrMY0G42BgJ4adLMbLgPFyAYFxPB6x29/gJ1Z4eHjA0+MTTqcTmIG+&#10;30FpX2D68e3n55cIRB0VoScArOPvtgQY5UB4JRTcSmkc9j123R7XV9d4/+4Dfv7wE/74/Ae+fP2M&#10;+4d7nE8uoLZTXVRcJSBG2rcoEVjk/lBFANCpHTSAjhR2inDsNW6PO7y7ucL722tc7XdQBAfcTxMm&#10;Y13Qo2Ko0OyG4D6k8KZoJUFWKID9GL0N7pNGeOeGptV6AMamccuigTLGVhQDje3MWrBSzZGfoECe&#10;By03fKGrfmH5Zp7GoqWbHLLQR600Oj8Or0jFe5Y2az/67RXLeYZBGuMmAWatAUlr71cZsLqm6qiF&#10;jdaKla2TNG2rn1KFoASIr4RysQaM0yZ1RvYzFrzb6gSlAlAG5ZaEUJucIFE1ZNZQxcQA26RMDUHK&#10;sTlSHJsa68Mbw3uelAFc5mfVfc6JmkBkdf3I/r4Aw2rBRTWVsSQ3uKbGm+Wx0AwMTspP8azEmHnY&#10;U6ZpclaySkF5ctlMBpMxmEYH3kdoJ+xlHoTruh66dyCg88v3eUkIHsdpIsgap+hUQq0KqqiSUDTk&#10;CyRcNkFE+dpJBTpmgHDt53ClSKjVEXkANsex93EcHEBKOfgp1RlL4H26LpUF9eVFebES5GcjysgQ&#10;jlrsRPQ5j2ICD8aHplIcjCJR7Ac1pDXWnZ8EZ3+XBQjSq86IWq2TN6qEWr5G2NeYU6jfn5lkWlLW&#10;z/b40JyLYFJjzIaGah76XVOVBWKNo2f2gJfzC4ZpgGVHepFXp5NVidhnSSx2zroGDDZJWTyz51YU&#10;LXVCroHWOk6+ydBXByQ7kMYFw6aJIWeppNL0TARJbRSkBOW81p0PIgagfBiqsCsLwaGhLkLcW1L4&#10;PAlVvnxeKljm+HDcYO0W3hun4O98cK/BMAw4PZ9wejk5siNa2nhys8iTkecqsjNiIddKEAC1LITc&#10;SocaIN26xVOtvpiTgFzNkCO4YMzHhwd8//Ydv/7yC66vbqBVOf0U1qVXiFK+HzfPfU7K3PASBHCZ&#10;sikinp3zYbqLvXXiMJwxTYO3ZqIUUu8BXPbgF/tQyXi2Ia8Zliafc6W9lKorT34gCw8m8bXs86rG&#10;ccLD4xO+fv2G+/sHDGOytQqkEgt7plKJ2JrKQAY+sbeJ0ri6vsLx6gjd6Xivl6e8pc878nDgsg5n&#10;hiXG5K06w6Nykz5pbQeFspy2mIEpjFX7ECM84udrugxOZDF5WFP7IrezZYisL2Q9l3znSI6xZJlQ&#10;NH+XKIFKaTKas3fbWk65ShwsyXydGoUIpYhjQcU8qxFUeh+BSMrFsyy+ii0LOg/ACxCexA/kMAUj&#10;p5Ahp18XppLBTZOGpb1tm/sAqmDq0pTzWg2S3ciiJohWai3hFJBNJC8JLmX9R2IiuMHxN3rrdI9D&#10;GHRLaLbUb5bXuiQwe03PvFaPta5tSyDtGiG+BIi3chCKFeffS5vODjbt2m3jZ14T0G4Rg9UEfW2P&#10;9prArxDhV8KnW/1jWZ+EXoQKA1yu4ZLIf2+t15ETDfO9ROTXSeu3nP7avB5z/GObuLy19moCzdZU&#10;hRT6ZL1ulgdDm/bFFuYW62rZ42Oj7cSfAe9b4GD+wm5f/FtYvLxQWi8uajfqNUEedSX/8s9ZGz9a&#10;SlJvXc8ikN+ArMKLY4yFnSwUOaVWpzT2ux26fofTxWA0GvvDtfegV4ByACsojU3DeyqPzyOGcYTx&#10;6okrvgLt9yAys2knxa65dGOnrjHrlcKu3+F4OOL25hq3b6/x9v0b/PHpM758/oq77/d4fnmB0gqX&#10;YYC17IZwY6FlPZijhBd3YN+9StIHyXUK2CuF632PtzcHfHh7jbc3Rxx2nRvcnSZcLiMuw4RhtGDN&#10;0NYRDZ3W0Uc2FnksUW3XZlsO1hJe0eoPjxD4xhnQwFkoUmiUrTFxuiA04C0leG0t5GrsdWsCqVjb&#10;SnatHXIBUOj7Drtdj/1hj37Xu/CrToMVoRcBm6E4TiPqArKi9oFbgjVbiLTXEI+1A3iLf+EWprcV&#10;2FNTzmdKM5qrytzXqwYTXSg1FoD7NdK1WZluUMq2PDSj2tcfSkm55MB56xXiwX6JhYpVqS7dMyvG&#10;koEsvNTadlHT2k85vRRRLUTILXZawH20H5kdtnNgNw7Kzqwo8nyGGvGUCDo3wh0aOAfMOeKMFLmR&#10;eHYA/jAOmMbRKeZ1B9Jd2kOVhvYKWw5KidxZJF6zG8l399xw/mxZBEcmxQzBv+aL+QEJDBGqqTD3&#10;E9WNKhsjXyusN3lQ8tx2IXjeKqESXtpXWiqUJWFArTaqFWlJOUzRIoqUQtf36LoOF5oiEMNeaa81&#10;oe+0C7JlGd7OoE4VxBILt4b29OQSESY9fiVoVYocFgPDXtFIxUatEki9diZwZQojP2eWVT8ZiOTP&#10;UCX2snEa8PLy4gJVjYGGs7syQe0oLElKQkl3GtYhs4Kgy9e2UoReddA7B6qTn2xz4dapAXAkMGLQ&#10;eumtHae7IiLMcT+hCMZTtM4BAB33YJUBRUpRRtJDet4rLfZiypTnWmnoro9EQbA+CL/bMjCOI+zg&#10;PLBPLyc8Pjzh4f4R55ezH1/OSUNJUmSBhVi2CpD+0Om/C3AIyMbuS8AlnF8179+WSrKs4bTPWHK5&#10;KN6eTQAQEth8eX7B3fc7PD084d3bD9jtDgLE4NxeBJxNaNbIxvLPU86HsO0o34lcaisC6awH7y8Y&#10;xzFOfEWdKwvg1wefK6U9MMoRdK/tF7XAxpr9Qszs8UIEDvSSzB5hhrWEl5cXfPn6Fb99/Dvu7+/9&#10;dXnSTVhDlc8v5Ca0sjKEIBI6kGta4Xh1xOGwd+HZfo9I+3L+2SH30wpYmADvRFS4e2vShB7mk4Vh&#10;elwCQGvBoOV/S2upprBs1vO2rHArNVpDmYoF1SaBKlaV0goUSQxi09SBDQC9B7dDTxLA+9QD+p66&#10;qNMkHiE972t912wCJgDqtrQEhMv9YMpBekLV7z4PnKWqWl6+19VzkytWXi3xwwY8BcU+FMm04l2q&#10;Kexre6Sst0kQay2Lvto6zi0yaTFQcovYa0tQ5db+KYGhEIGrBcpKdTFn7czZKmTdcu1rtW/NymfN&#10;D5wb/eEaCFvz1C8zyGy051rve+f9lW3ug1uJkjURX1VIJi0dY9aIzL2qv8PrzziRmcQbrjtOR7IY&#10;TKn3Wk0Cx1smhz5DVb0CW6A9zUgH5spnoW3vVQ3fKcVY9fXMmd1WZi2UGO7mdcieiKiO6cm9zGEP&#10;PCNrMy/pfwR4v65kpVkw7JoyvfSrqm2Qa4r18iFt3WBrNkCzm7gRlF9iHpfY6xbzvAwaChCkYNul&#10;QsI1ZK6Z63c9NBPMNOLT56/od1e4DCOen5/x/PyMy3BxCkzv5WmmCeMwwlqDvu9wOp0wDCPevw/K&#10;xN6B051FZzWMtdDaukayc/YLpD02Sxpdp6D0Hr8cf8H1mxu8e/8BH376is+fPuPrl294uH9w60d1&#10;Lpht8mvby0KJbLQAUUSw5FRGAVbXRNBEOOw0rq92eHN7wNs3B1wfO+w755NtEILmLrhcLPS+cw15&#10;CH31StOguqA4gWB86JL3jo6+iCGEE9k4V2aVIf33lPbAKmANb/avKzce2bAG5d3S+gybv/s+1Vb6&#10;tMKHSh8/P1LUaYXDrsPt9RG//vIzdspPZGgF9s3OYb/D8XiMjU8Eci2DlQKszX72UsP5qoCUjane&#10;ZYG4BL5v8SOsqSLq5Mu8GPEooih6y89smyNnrykcoyqznOZgzgLb5vek9O+eBzmiYm0R1WxhSiPa&#10;9Qg7AS+Rk01LILay8WTXeQl7GprZ87Tsc6pnirjmoAR1CjzVtEapESaQgV4rhE4JOi0VRlmhGsFA&#10;O7vvAfQ11mIcJoyTiaPX4bNoUpFwI53UhTJcDn7qiZ2RelLZlTiOV4LJPFMrZjKXpvTmawrJsogk&#10;lO/I2y12VEukjXxGUlWhonVTkjdKQLS0l1lrBNZrj8a7WuZT+DWtCA6c3+2xOxxwGQzM5CEacvYI&#10;wX4i2XDp2MRUZXCNseLWuPqSeio0nSl7QljKTVN2/7YKHOpNKGYN/9K+PAfXWAS7oqI+Tc+nVFRL&#10;oiK+C77RuVwGPD4+4uXlhHGa0FmGUsIOjutASlh/2ge8BmsfUsm3XilCpwidVtj1nSdn3DtmLENN&#10;rk7rus5NZoQ9XWsXbiw93bWONieA02sQaxEsK6wIvRoIrKoNDwgOiNfOLoc5jXqHCb0Q9qp8cn2a&#10;GkrNnKXQVHrzL//IrDEw44jhfMHj/QPuvn/H49NTUtVjvqena5TvUF4PrzXTpa2UXFta6yzvRCpw&#10;az1QaTobnn2a0MwXHXnVOMBgQ7nhld8bLucLvn+7w93dPT78dMLx6iraYTj9jcoyF1jl708kWhuZ&#10;PFVv4NIXHAkkZMrcl1ygrJlg7QTLFjqcnzZ8S7L50b4OIEhbJSyqTpfrP86sWJIFpRJZ4O5sG0eL&#10;+/sHfPr0CZ8+fcbL6RSDkuOkgMgTWzr72+rHNEGnlY5hteSV71GVKC+aG1ZFBcgqtdKl0EVhXsMn&#10;roVnZEyp+Gsrv+cTqkte0FuELW0Ah6t0KnOyfpD2o20iKk0oWD/pXCMjogWhSXYJ5Tvh3nWb/PJZ&#10;hguq+rMTwb0kgPX4s62wBgR5P+hwTIdaPyaWzIB7W4blltZvkRSaK1erZ7JYZCWu0Op3QHlyUVwP&#10;Vk4/JMFKCeCXwBoaX1ezVqmFiWd1tT/HWtOTS0BzlQDB6z3h13IfS1ue+Kxmylt+tRXMEubUApiX&#10;gmZbeF5L7bwE1i+BwK3vXRObyGyyrWKz1r1ZC13esrctra3XYqMcBRHL1r9VjDBzT1ggkYR4DQtE&#10;R/ne1p6RCvbLRJiNIEfSs7zPr7nfQM3lZYlsCGtjPQfCC1Ri7SrvpbDeW1hLXPSZ1X0hiDZABbm4&#10;/Z9XB9auAeQ1hXx702oz11sWf+2FW/PhX2J6ayA50dzu4DVe9ktertsU0zlrRESZXxKh8ElHCFcc&#10;YewUQ4qMtTCWMQwjPn/6hJfThHE0uIwjhuGM0Uyu6A+WAsaAjfUgrXYjzKczLpcLjDG4vb3Ffr8D&#10;s3ZqeUNQyqDrNDrOgVrXmMKF6VGHa32Nfr/Hu/fv8S///C/48uUzPn36jM+fP+PbVwfkX86DVygY&#10;r8y1gA/kY2ZM4wQidupub2Wz0wpX+x1ur/Z4c73HzbHHYUfoOvaWQhOGccDlcsE0EmiH3OpAdvCi&#10;KArWNxZesTEaENnoB2u95z4lI76ktlXaecWGeVZLMYCL2TRzIErQRK5VOSaYr9Nl0qvMDso3Tlos&#10;OuIy88AdWaf6Pxx2+Pmn9+D/878x/PvgvkgRoJSz1ek0joc93r59G9XVLkDL5gdFxQ+8Nhq/FaSv&#10;q7OoeXjWlAxrY4xzuxNaPJzze1sb3ZSzG5SF583UXQvWY0tFmFSNzywlhKfcErNcK6gs6kEs5T3u&#10;+g67fheBDNmAB5WTtelQk2pAFh7vmb+qff0ElCiLU2CXUMBKYmNNXcZFBjxWYwAAIABJREFUeOvi&#10;SKDYXzMyq5g0aT1Pl/OhvZ+g20dCrJvyWQHjNLkcE052AQDQKYV93+Nw2KPTKr7TUASyknd05ReR&#10;TMEQmRicQtOz+xifs3rV9J1U07a+vDVO2zpXm2pxMKwPSpc2bWEqSjaBS7kVa6KA+ntE6U4KNWL8&#10;U5JhfxyBJ9312O0P2O8NBprAbJwSMIIKNpIwnQcaJcFTNudbmpHaGHd4Z3X0OEem4pRfL61yXkO8&#10;1J51/vswA+rXBBSJhFZYMF1q/Fl5f6wHeCwuwwUPDw94fn7BcBmxPzKUpiwULIHiztom+HzHEeWQ&#10;DcM2PnPyodxaK+w6R4BrpRxA6icrjXZ7d9/3DkiXykThGUHSQsdfR2uUm61Xs5O3BhSWOsG6zNVy&#10;Kk7vRIVqPKe8xz7JHCDKrBtmO7AIWmU/lXU+nXD/4we+f/uO88vJqfe99VcA08ppjAwIWQFZwr5b&#10;gvCSfK+Fk9dAg1xg4X6WqRBo1fqsnGLiPAsj/FxjDB4fnvDt23f8+usDbm9v0fedeyczcJOFdRFn&#10;4qhyCqRdK8Gv3QJkFn7TxBB2BW7iaxxHjOPkJrZ8GqSlIP6wYKOjClB+9vDDOCP0BVjNLauO/HNB&#10;2jxlgLQjlIyxuAxn3N3d4dOnz/hxfw9r3f5iI7eZ18S1PAm5p9QIGYe/ut/b9Rq7/Q667wBFYCMm&#10;ObiYhGIJcLCwrqSqfGKWr1D5u3jfqL7HkQQHmdqWFSu11Zov8hbwLPPupJJ8Kqa7bIS9q0pceKEV&#10;gGz6OZ0bHP8NSnsJhMtAWlvUbgnsKsB4cS/D/ZTkc5x+8EHOCby3aQpS1P5pzbVV9+ldKqtaKSLj&#10;RTVzChemaEMScxAW6toYTzzzC5e5CtS0DAn3V2IbwaKttO2UGQ3UIF5D3cbMUaKW2yzOIcyWdY1c&#10;v+G8UXrNNvp1ymyZP8JWLH3KcyACoCj7x5bC/DWA9RqRsexYke9bLEcFeBtJUrO1qfXbS9llNf/8&#10;lhB2SYS3Ba9bvtct7JWqIO6WvqgMTy3FBXKCsBRCJ9C5hTUsPF9hF9NyOlmqIcp8M0hsiloEDYQw&#10;Q2WYVjr5eHavW1hHWc+UU1C0QlDUzyj5/UCZ2dYSa9X2E0k01nLh6B9tm9MqRpdSgGvA2Frj235p&#10;UQX4l1Sur1Om5uAYERUF8DJ40GIR66DqMkBWK1RLixQqX7joZTrB8gTDI4ZxwHm4YBguYHIK+dPL&#10;CX/8/h3niwd4yDoLmmDJwKlACmzcMIwuRGy4YBwG/PzLz3j37h2ujodMxWo6DWO8+s9YsLZA14NU&#10;5xW4Tk14UDscDwfcXB9xc3PEr7/+gvsf/4Yvn7/i06dP+PLlKx4fHjEOA4yZME5TBPW09sGWsM5r&#10;HYxOEQ59h5vodX+F62OP/U5Ba8blMuDl9IzTy8kDWz2IEYF7DoG0lBqwpGhFVN1PmTJYQasAuiE2&#10;5XY20ZGaFfLj3m4MPl+7S2E9ctOeewhzc5JDUQpxaR2UNSCm3FhCYB0Xf3bY7/BP//Qrfvnpp6hu&#10;ZOWsW1T4VxG6zn3mqGSxwsxzo6K1dYi0DnBpRbLFp3GL3UNLtVqO7Zcqvfo10AzADjro2qjx0trY&#10;6mk4C0guD67imcwbwwWAlcg3raLBEuP1Sin0XY+ud77McmzMOeZ4ss4kcMYpppCpfdwbnxTLrJAp&#10;ptYUw9n/l9lfpQ/YQsEyAyZL6W55RohnXpKya0oT96wUtO7QdW5vnYyBiaCtUzJa5ZrD4TLgchmc&#10;cQADbNzUkian5N33vd+73LsaJj6UmJpjOEWnyOVCiL3lFaVEuSbXiOqlPWltDHdtvWcKMtn9hYDC&#10;ELoX9yrVnJ7ZVk+Ukyu1Yp5mCrLMYzL7PQqkOnT9Hl0/whj/rsDAjk7t6hSvpiC6IMKQcoVcrSiv&#10;feYtIXPBuk0CDiX4ufYsW/aHLbVPq/FreVIHT2MiWw2+LTM+yno2nw6lmAk0TQZPjy94fHjC6eWC&#10;m1uGhrOmcu8ipWweCvubzm0imOJeB1gXUqwDAO4A965zyntrGSD3XnY9RwU8Zd7i3uffk+cu80BF&#10;2ywVQzvtzNpAdc57XiuF7BCK6nmvAItnnLSSUVkVkZ6NnVkUpTafovo6GK2ALaZxxNPDA37cfcfD&#10;/Q8YO8Xv07EGSkBqIKHDZCFRTiK3xDs1cra2fsvckzWAoRbgXANUE/Dnzr1YT1C6LxyyOJjx/HLC&#10;169f8eNHCK7tYbXLWCLSXsFP4rPP+6WavVwSZ6Rso1m9WHjCKkJGPIzjiMvlgmEYXYgxMWI5yy40&#10;VUE5ItkDmGxsONAzUJkE9O7qCk9uEBVncyIsZudRsJaxPrCFXcjqjx8/8Psfv+P33//Ay8vJfyeJ&#10;8Elg3mGVRGuu9p33oklo0PWdV953CJZmM+GMHLPIvIJzUU6uAswnuTIQlSsgV0Frlc+eW6EfGxSn&#10;c393qu6fS2Acygp45gEv6BwRZi89xGdglu/Z5qp8ilMhoUaN4H4A3AWpKoUVVnBY8OHlGTEpQovL&#10;NTQnwzBDyLNw2miBtxFAlBkWSArPNd9vFs+JF7jsqjc0zQkjyD6iUY+3xGlEKVw9xSKxyK+g+NnW&#10;8sXi14S1RPm78Zqao9zTJYYTPnY5AZ+DjPXJyxCAHL53ni/GMyB1zVe7dk6V0+VrNkgtBXvR8M1h&#10;aq7vMTQTiOW/o7SybPX/LRxjrRdZq93X7HOXBL6J761YXy9Mqy/2LVltTohzVYXYq64sR/z6ZAnb&#10;zt4pEefMam4D4F/+3Ornkxq94mfndm4togFNcfc6MZVXnpxlpdQ+x3w/fi2WXAovl/IJ/uw/rwLv&#10;lywsuAyaqTLxaNgwcAYI5j5xlRF70KqqZs685GxIqUyZ5wfn4XZtFq/UQ9AC+0IzNqgdCJf7s1UP&#10;jzDemTUEFlAuqM5Yg5fTC37c36PbddjtjlHxaa0bbYUiWK8UYuPUfOS9lKHT7TCTwfPziwPSR0cK&#10;jOOInz68x/Fw9N6pgLETJts5dVhvYbsAxhl0XeeDzZyiS2tCr3todYubmyu8f/cWv/7yC/793/8N&#10;375/c0r8b99w/+MBT0/PuJwvTu2i/KZoJ7Ax0Iqw1xqHXuP20OPdzR5vrg447jp0msFscDqf8Pj4&#10;iNNpgDUqKouCz2VseDJ/QRsBFIaJxU0cd2EABjF8LRRCwfOT/Xwx+SLSWRk5m51S3fuawyVvxpx3&#10;UKc1hHN0rKxICSAprCBrk/f2zP+Q6577cgXHAt3dm/2+gzqEBkJBGuGkA91GVV0iiHj2yrzWN/A1&#10;oTtbmhD5PS1v09rhMSNqSs0r2wzQmzdlQh2SWdfUC6JFqyX5uWQDJ9ZcrfiNAS0sJixm3qkV0iHa&#10;qhTygzCulyesuX3GmOSbG98W964anmLTFJotedLG0WVRbOTvEiO3ui7g5pKgpWQnQo3iNSrllcrC&#10;f+S+IUPyWmOMayB07dkEC5euC1YXgGZGGHeQAYvGGFyGAcNlTHtUstcT4ZKUhXDSLOGeCh9eVM/T&#10;NbVdCzRbmmpZyp5YApWr4G7IJYnWLkDwUB/HEZOZsqJ4KQysrdqhCoBfFp75l5bvZpEWnu27ipyi&#10;vtMal/hzVJazEIAhYyb3WSUmIMJ6a7WTVKzVmqfw5wEkDWuwJCi2FqbSXmxpz9+ikGoHgcl3XAEw&#10;mZK6VGrOefN6/RiIivA5z6cz7n884PnxCe/fvwf2e3RKg3tvH0AcwYhgMRSsc5Sf+mNrYazxwXZp&#10;bNeRmkaEwBunhve1oO70LDwb4KgQdHkYOgVtkYphxwEUkkFi4XsU5fYU1goP1gBaWY6kg1IOrJV7&#10;c3krAyiXbEPCdIloFMnlnwzjBXc/7nB39x0vL09xXDlMPbREQdZnH6HheyzP9fKoWsrWaYH2oR5U&#10;DbVX/BqfU1ET/6R1rLIzngRCGL5mmEZ8//4dX798xs8/vcf1zRGd1SALT7Sm4Hlhhhbvuw0KYZot&#10;8QQ6kpgGsKJx5Ty41oozxfqJ3vP5gmkykUiOIhhvDaQorS1EUH0OGkvxTGmXO7dDq+8NNt5zT9JO&#10;Fs9PT/j994/461//ii9fvkQiw029KH8uhsk+NSNW43RLnEpR8fMnO6xUAypF2HU99vudsDMz+f6/&#10;hgtxcR/ElIoUgEXixpPs2alCddOEbOpRTNUVJ1m17qyf23X16SYwjIsepPw7uU6KjB4W5JNlmTOG&#10;ecaNmdvrJJFIDrzaLPhVBkSn2ol5bpk0P0JEroFfJ7MpiUo9NK9rqMBN5pxVEprZwvqGF2XDWY+x&#10;Akplql94x7MNAspaflQJLKd/uYl9BKKY6i//7L2VC2WtnlzCevKzrAJjhWvj4vmQAHep+CZG9aUp&#10;e5lynW0Rw8hcrSWQeOlcaiyXCmSW57SlId4koMjsPmdTHGLqY6HXT3ZY3BAL1AHnP1Nj1vqxWug7&#10;R7IxUWGZUAh1C8Wlayrta0orvzygGxVRTTo7JHC/ThYsf/Y1O6TW9EOktMPEWVbDceF7XxNU5Iuu&#10;5TLRxnckzkJVIm1mkdMS1FnnJILCIj53v6GZGLYUc7e8+P9HwPu1oDB3BlmkcIFaE54faGGTNiZ8&#10;UA0iqRCpPSBeZFrzr8PKJld5GRkATLZhBkVB0+cSNBvnyHKWKwtniRiQZED+AlEsFGfq/RBw13Xo&#10;dztYIrxcLnh4ePR/dsHL88kBQgro9h2sZa8m98Sh9P6M/6u82szgdL5E4ONyPmO8XPDh/XtcXx3R&#10;73sYr8gyE2OaLExnMHUTzNih692/utPQ2hcw3lqlY8LOW6zcvrnBh5/f4X/986+4f3jA448HfP92&#10;h2/fvuP+xz3OpxPsNIAnAzuxC+TVCle9wpurHd5eH3B17NFpp+QahxGn0wWn0wAzuaBYaOvVpR64&#10;AMFYxmQNJjs5ANGrGYNqkTOyVY6/epUbcRzjjEcYcVbVBu8yhXXmH1JJF5oVVaqrPEBFDgwgpWJo&#10;iCSAFJSoJ1JKUTmeJwuzrKiC8IymFGjprtdZd4TfZ9lmbGcCPhpgHeep3kuqiiWVRWvTrd3T2jj0&#10;2uG+NFKVvt4mtWuhSMwVnkXlTTUCkDLAscU218ZZs0qLZRDofMKj3Hc46dEKFWoOQktSB8U1xQBn&#10;TiGz1liYccLUDTBT562mtPuN1pNj1gBsQMRRSRkA2DTejaxYkuoEp5ZCun4kX1FERTLlQVoC2KSG&#10;0iOVZZzIOuIG3FdZs8XIbi0wSRLYKNTXWiv/KE0MhNSedFREcX+ejHHWBYa9p7vsrP10hNLuvhpX&#10;iCgPP1mgCG2dq2ZaxHwtRKvlZbmmlFgad10a6a+qy4LKUwA9li3GYcD5fIKZRrcf+6D1rddZ1gw0&#10;8yiVytBcpVMZ8IjwCbylD4PiKL1SLpS26zyg6/cYp7zuoLWzMAkAp41NEslY8GozJPd4aT2xTiZT&#10;RSX2OgK2RZSUfsqvsUtr1YPBeqQEbQLIZi3nI/qcgESeNf2EIE4fxwH3P+7w+PADl/PPuLo+ou/3&#10;OByuQIpg4sSg34qthWXjJ/Dc8wkqfo5hWV7ZDMR32AHoKhPAOFBf+do0l0uSsLyRUx7KKxuZVdbY&#10;hHqbGTB+HUjvfm6SWASuNPSpgUlkZvazBLEbLLosM6ZpxOn0grsfd/h+d4dhHCFD1Oq+pf4aPCCs&#10;5elZIIrl5NmSGnHL1FtNsSibvABIqBKsqwS6ZwGP4Z6KuoyZ8fj0hD8+fcKHnz/gzbtb7PY7qE7F&#10;N91yctqOdVc4p73SWNaBkuCLamaBAoaTTwkhhnx+oTYZxgHDMIINR8A8khvkbJb63Q6660AFAksF&#10;vR4DOBP6PNtj1mxQnZWft1piYLhc8P3bN/z2t9/w229/x/k8ZDWLtHuTQXU8e0YSweIYQAofIB7q&#10;aQKhI41937tJN0Wun7C+TicFS4CFzQAbnsmdhXiDScCrJGoRgRWSALcoPqgcWqu8P7mNG8WSlDeo&#10;L+cikPR8a1la2buW0ljnRHc2BSLFRYhWgCyAcZ8K5DzuPYHN6VFFv+USvDfGYJqm6n4meQPLuTd0&#10;JtRhySjkdoNZHZnZ+nAuauHSRkIAm5De8snalaOqnDw4LGwgwTP3gBZxQmChoq+we5W9zwVt41Uq&#10;6NoZXarCaUZgiupZ7OdVq474MyhCyJF0LLIstojmZmtfVGozioBFtSWB+iCQUaJnj5Zouc1k7u1v&#10;s7WwlgdS+1ytaf4twHSdHEldlexdieVHlgVDOGON68tqNteZ3Q4vEudzRbeb9rZAVWy0Nnm3LsxZ&#10;U+CLcyqSD3O1/ebJXTGpLqiAJrGzJOiLU2TMy4xc3p5Ue4AlQqVmATMT2IS6ohC3SUu00m1gq+1x&#10;7WzZYnc6cz1gKgSXFQA/rlVxZgpFPxXBvFIUVs8LoGb9+A8H75dUKC2Af85K54qzcvTa/a9d3KyW&#10;AyFRbHplYVgSDuXf5+qhLYGiqbikmaqBOVfjlQRGy5+65Zk7E7kWB2G/22F/OIB0BzOOrkCZJgzD&#10;M04vL4A1ztdU+QIiBN8pFRvK8sAKihRjGeeLU9iMlwGX0xmn5xf88uvPePP2FrrvQyIa1Dhh1BP6&#10;TmPQCv2uw36/c2PgeoLWPXTXQ0flFkMRY7fT2B1ucfv2Br8MP+NyvuDp4Rl3dz/w4+4Ojw/3eH58&#10;wPPjDzw/PADDgL0mXO01bq92uLneYb/TIO9zeb4MeDkNMBaQqdVKkfM99qGY0zThMjkVRlDJmGnC&#10;NFk/Ih4KODGSaD0+H+tkFgrhfB9XvmBnnrKgySVVQgrJoOrfZUCZDMEkSgU7hzC80LClIC+IjZWR&#10;h1dmljlAtDZhEc6ZwIwQtDhXrztgBL6FrRxGUR3GTe+0JQV96QW4BvSsBVyuFZytw10Gy8hGJt+0&#10;beXZ5Y1JScyVDVANuGwraiqZGUuHcRgfL9RAMmilRYpUD0cAVimQB+AnM2EaB0xTD2sndwQxJ/9u&#10;sdeEEE5j/Kg9O8kf6eRLGhsmD0opKIAN5jk4+dhsBlhm8jaqgveZ+ocE8LF1hA6uyFzKcCkZ+BJE&#10;D0rX3CMvAdLGuvtrff5Gp5VTNyqC7gjQBN136Prek40EhUoIkVT2gZvg+1rA1ZKt3Jaguy0KmSVb&#10;HRIhtJkq06/BYbj4iYr0Hq4GHG++bi60o1SXyBUHugR/fBwBQArsg4a7XmE0zlS663uAgVFPLihe&#10;aW+VxGJcVpBv0j+Z5kVj6Su8BIjPfTVfLwKR50uwPVi690vhYEuBa6F4DlNfWbiWCHzPw7CWlWdK&#10;eUsqtnh8vMePH3d4eX7C23dvQOqA/fEArRTGcXCTh1YqR90korRYC57yRAnMBlHcF92kpI5CCmZ2&#10;QbSF32+VAA97HEuinv0EoVsvM+uHcmxaMBqSzIhevLHWCEgh5fNOjFnNn6xKHMBijMH5fML9/T2+&#10;f/+O+4f7PByR2oAFhH3G7KxrBI+W+Q2tfWypBqjZC6Q/4zTxKJvPykRf1E8rmqlt0wQoYZoMPn/+&#10;grfv3+LNuzc4XB2htIbqXc1NsNEuLUxIwJ+nHKfbWBAJyOxapO1LlBYL0QHDzmz+rDUYhiHlrHji&#10;wpJxk6zE6FUnLJ4KQkVofssAuwTa8WyvLC3rZsCF/1zGTHh6esYfv3/Cx7//gR93977OUNHWSl5X&#10;bkHD2TrP1gQHypszbMvr9p1F3W6PXd+7KWd/3xUROExAMkWhjdx/srqDijtC8+BtJdkVOXZFJQlP&#10;FVVq0Z8mrqBB/S6FQMued702gMwcKokbcS7H2Uzm3Gveg/YyR8BaqXQXILvfw4LdF/sg2ymGUZMg&#10;LTFTw9sYWN7283dXbZEzmpL1yil7G+tP8sr+XGgiH77lRkZLVPmS6CPsNtCLpeUjZkLDpdkQ2bOt&#10;9UlLavaZKIoiLZOB8HXwo5RQ1qDVRH4se2NvsFhhNNZ8GdxbCoyk4CHVYjWv66wnqYpkl+ugUpT2&#10;Gu/22rMpz22ZNZEvRc7IRmZULWAz65Z0eG+q+2WtkVlUFXaR5XjwWkjta8Qh9VofmU0UiLPXfSmL&#10;s8QR1YK4eN6XopkJI98n4mUSovX9W6zOlyxzyv0ChIrAK9U9rf5y7Vpba3u7ZWvb1UWSP5S5WFDK&#10;PqnYQ65a9oKaJNU/3PO+toDyD9kObshGgBYAqLXQzaUH1/q7csx/frOWX2Tp+SmV9Hmh0br++QIP&#10;/vX5yEXpRUUQ53q1KatONgDofMBd1/WYxjMUEfqug7KA9gsveK5b431JnQw+jmRnNjA2qPk8GGcZ&#10;E084WRcce7kMOJ3P+OmXn/Dm3Vv0uz26rodSCtM0YRwVuk6hmzRGY1zQltLouwl9Z9B3HTrl5GYc&#10;xsyVhiaFvtvj+uqI9+/e4ddff8bL8zNOz894eX7E8+M97n98x9Pdd/DpCW8PCtdXO+x3XVR5j6PB&#10;y2nE5TLAGnbsr3Ij53rXQ3V9VN1b49TB1tsHWa/EHyeDYWKMxqnSyAcbpgPSj9FYTi4dJIC3OBWu&#10;oAkAawfkiYWkkLzy5TN1wXBqeUMpQejywEZRzytqAuA1dXlsoDxwb6zz5s2tFtJalzYeyZqAZodR&#10;S8HbBONWPP9K8Kb1dSXIUdt/Wiz9GvsrSTlJJJR+8wFImqYJXZdAGcs2KqHTc65PEixZe+SFFS0C&#10;E/nnz8OSZodIA9eqqhvkVAeScnIykweZbVRFI1PbuGkfrd26CqrYpJbXCML3FJAVQApAsYqj05DE&#10;B891EdI+hhrAfXavyvC4DYVxUB64xo8rVhdz/9wSZKwVNclPO9kiuJC8Dm/eXsOaneNRtfPR7vc9&#10;jocD9vu9I0bgPk975FQEtaF9frbWUm3apaXMX6s3lsKtmoUjAYq0sxEobFIoAyN9oLsxs1yZJSLi&#10;FRVTZS8ph7pTE14qJJViKKXR9zvsD3uMZnTKQmig46i8dyp87dXYMtBRXjtn4FCZh7I2FVECi3lg&#10;ZJugqa3j0FzKdb9kzVjPHMqL4FK5UoKz8meFcyqB90kFm/uoy+umHOAnwmU449v3r/h29w3vf36P&#10;/dUBw3iJP7/rO+fvzc7ejuAIJBPt6yzAyoMVSTFJ8b7YyKgRwZ8dxmX/hP1dkfC+p7nv9cyTmYWN&#10;AxWeosJnVxo8I5kc52slhc7KQyKRgZQ16JGgEF4gbC2my4Cnxyd8/vwZX79+xcvzS7rfi6PrpQUa&#10;5WqvYl2XJOlSNlUmYCjWqbSZqtlAlQKNFhjQCqIs1ZNh23h+PuPj3//A7Zs3uLm5Rd/1MaxaaR0t&#10;5K0Ps7awIFYREIue4RC4OEP4bCOKDOLzpdyCJG6f1mIaDcZhdDU0O8EMaHIwBDEADRsmQGIt4s+t&#10;lZpOXmMEboqGLtKkgbjx61YBgDU4vbzgy6cv+NvfPuLzH58xjbZQuyJeT1YzZeeWahCLRY+HpKLX&#10;WmO327neSykokBMKTdMsUFxIjjd4z/PMnpEZm0jU+llZ7M2cAJ/WT10Ts8nP1zzzeR7AO1cZ50RA&#10;CfRbDjlvLLzvva+9Fe9qUDIz3Dq1ySff2kIxy22LCA57NjdsV5BPKlGJQ4DKpOXY9+XCYcqnYLB8&#10;RmcAZiPHo5xo29JfLQF3rTDL1j+tPnbee+WAX2mTI2kNygi3OsBOVBfOLIWbtjzwt6jzayLMsBLW&#10;vOSz66F2LuKS3WsZIPxaK9raP+nnKDG1X894jCIvTtZVtrEm5X5XTh61xHzlGs9ynkrhYuX7thIa&#10;20U69f739aG0oTZK+RO84XsXibFQr4n9YeukRWsyoWqr3LRSW5poSGdvjQzNn/WyJdu62Kg+JSkn&#10;sqnxvuVTQUUdSoJDrWQvLu+H7Wv/HwXv2yndlbGv+HATyzZTDVeQoe3BAFQ5sF730rQVNlQsLp6B&#10;8ktMXevAMMYWCl2qACfUJElaIW/WW/xo3aPzRb31ilatO6/WAvpOQykNYw2UJRB1FT8qv+lKADrY&#10;NfgNZhgn/Phxj8sw4OV8xoeXE95/eI/b21vsdjswCMM0YbKANgrGMvrRoNMaU28wdQam69Er5UBl&#10;BaheQ4NdECUYijQ63aG72uNq34Hf3wL2F5hpwMvzIx7uvuH04yvU6QHHnqGVUyAxMy7DiNN5wGUw&#10;TkFvyHnCag3d79DtDiDdw7ADLpXSYMuYRINjGZgMY5gsBmNBmtFTD+UVDsSAMnAWICrluFBxJBHc&#10;7yUowBYevM48MyqzXCBbAh+Cd1017GcDO18rjFoHf1nAGDOlYDnvz0uc7AjmjQRXQysT0Donntqg&#10;uc2Ufi3Qr1TdLynmlqYcUtCvA09qoB8JIDr8nlTczENva42/DVYy1sKyU0Cnwp9nRdOW8M+mGiOo&#10;/ZRqFqxbD4ylr28F4MQxe5UKiaD8NNaIcTXKFO7uPiED+MP+p7SKagK5bwUvcDachSuXjT5oWW1Z&#10;vbeEVzH7UqEXVaENSxD5e2RA4pJSP7e7cuDN9fU1/vVf/glXh73bm1S6X1pr3L65wdXxClppAT5w&#10;1cuxJnJqAUutM3Q5tH39nF8CtdYK2WT5JvzalQKRC/p0/yqw1dne2Nor1n5/jWioezN7n8dMkYcM&#10;9GB5apCbENvtexzMAcN4xul8dspR/1w77e3oOh1tlOYe98JmoVDPbclemIdtY1WVs/bnzsrGxgZd&#10;ElNr91yqj+Q6nO3XwjpnbhOUnkdJAoAB6mukQ37WjdOE79+/4/On3/Hhp/c4Ho9+SqJzOT/UgZRG&#10;rzUOuz26TrtJyGl02UDGwGjjMXM38RcCZgP7L+tCpbRX+iA7Sxg2KRUr9XWMIxXgfQiZl3Y7UnHA&#10;KC1ehCqzVnMTJUVSaET9+L/chYlt+nt2U4/n0wl3377j77/9hq9fvmCaRjELiEWgBdESSEWbGC42&#10;sPLssz6wemkPCwSQJIEkwVMSrVLtqFYBzrxJLb2Jc19/xDU6GYtv337g48c/8PbtO1xfXbvcAZDP&#10;sZLKX5sM5FhmF3AGEmT5GJD+xKJ+k41AIIutCxh24hjrAVULsspGwCi6AAAgAElEQVSTUp6Q0tpn&#10;PEiBSApTbp0Jsa4qAJlSHSVFApL0Gi8XfP/2Hf/5n3/B3/76N/z48eC3RZURcnJCS5Iufd+/DowR&#10;dYzylqC663wItQIsx+yB+Y+TViF15WGw8Up94J8D41pgXy2geKneoQ3ky5L9BSG3TijJsfmkf8qa&#10;MAH49gKPWDfZ9OcpxN0TWUF5L/5XKkCl1rxac8yyavJ16AQenHuZywBdIaZB7J1sgYHQ7OfK/TmB&#10;Xrlav0Y2LIG3GdbA29dOrb+TPU6ZFdayq6jVvsrjAGniU2XWo838BJJTOljAVbBo6Vj2W1tIjNa5&#10;UdpgLop7Zj+HZu93K/R3y/VtrceWa3DEGiOrF1riNqJsUmY5f04EjxdiobL3l/Xdlv2ttZcu2a68&#10;dk+t9eetZ9TK/EpWbSzqLl60Y117plG4sZJDtiQG3LI+akLF2bUAlSxSWu5xM45n/bpf01fWwPvW&#10;9Ht4hxWlWaAaOdSyYlyzu2oJs/9h4P3SSPVcBVC7yLXUYKx+4CW2aL4p8yKIv6Twr7GOS+rgpe9v&#10;ARi1wy3467cbVYrqwJnnr/iZWil0XQ8QYRgmjJPB/rCD7lywqdIUw8u0UlC6j42o3ByReeelkWg5&#10;IjYZi6enZ9/wWvQd4fq4g953gNIwhmMgEGGCtYxROUV7r0cMWqPXrsAlTdCTciBE58AXaGcJoZXy&#10;YbWA6jTU/ojr4w4/vb3G8PQGp++fgOfvAAymaQBbg9PLCS8vJwyXEdPk1YoALCmo3R56fwB0h8kl&#10;yvrGlzIVu2VgMBYvw4jTaKC6DkelsOudF7XyfpcuUE5HwgRhwkLgKKGxtKB64eJHamMhWikCMvBs&#10;zf+8YT/QaobL7w/AACFvvOSGXfq71TaxBB7xqtVKqbyZg4r1YM3We1Ybda/5+me+vBTz3R1I7MMH&#10;2U9uSC/tBFDTbG+zjRF5mSlR2wvW1MZLz7cG8jIz1JagnAXHCK7sa4rmXu5ZeG8MJybfvKfxswDg&#10;x/H+MP7sn48xBuPoQjhDQGYo7uXvMj6zI25PnD9jqWRxv2yeeL8tsGl5v197XoR2qGcAg1qNb2kp&#10;ErMEKIXVHfYH/PLLT7g+Hp1XNLOfCkr3TWuNq6sraN2nCXuurKWoWF0mupeUH+1snG0hUWvKjfb5&#10;WS++Uv6BzzrRygPgYVpoXrjN1PqvBElak4DZahIe12VxG4jykLGwNzvs93uM4xjBHgcU65iBUN7r&#10;VJBSvpIL5SnX/EiFQj3/PNycRmrtZTW7huS5nt75WnBwbQ83ZoIxNl4frYSCtgrz0hNY+dwg4+1u&#10;Qr5NnHTJCA/Xzr68vODTH5/w7t17vH37Fv1+55+rApRxdUzX43B1jeurI4gI4zThfLng9HLCOAwA&#10;B6u+IYowwqamPHlorUXXKf/fBsZMEQx0+VEqhsfKPTBu64TCgiRbiNX7MSPIpMK03DtYqN+jH3OW&#10;JgJYC1YU/fzNNGG8DHh8eMAff/yBT3/8gcf7h7jfl4H2dasZEiGi1FSsZXtUUV/JGivUq13Xoe97&#10;dF0XyaZMPcn5/i4ZTy5AvSWyN8soYDsTIqS8F1eDnM8D/vj9M97cvsG7t2+x63t05OrjzEE+gPBW&#10;7i8CJBA/U3yTCGUX6mei7Ixl64LnzTRhGka/BnMwnPzz6Todg9fndkaUAZj5ecIzAUf9f1lYtjgy&#10;cBon3N39wH/95a/4j//4i1PdG+tqdEKWCRU7GmGnFRTzkkzP3wtZo+YWKUq53iBMQ8X9zFoPKs9r&#10;CtqgyizVnlvBlRYpW/9+ftX5tgUkWSTCGdXg9jmphejxHnztXb3Icf0EBX4A9NMZ7rJGUiYSZYHc&#10;KOxyZ6IGSvAao2YfmIKWM3JM9iky8AMo7HQpsy2t93IqWm9Ga6BKCP2SEnZO3NRW3jbxzhIB1OpX&#10;W+BeNvVdiHhywYCK2M7Wa3wNILtkn7o0Fb4k1lwCSNvESv7pS7vMpXdwrV9cAwiXBakUJ6qWaoTy&#10;58gp/bK/LS2matastayi0hqvRfKXQj07E4NRlWhcUpYvneO1z7ht/RVnM5aV90sBxHHNWG+Bu0La&#10;bunBlkKeN/V5WXYcBGHGhc2ybb4vtTVZm/ZdE+Tl+BI1iclaZoKz9y0yNhbO4jXh2muEk38avJ+H&#10;rzYfPebe76geFltZztf/w3h9kMoyA7SkJFwjNOoveltJVlODzRckMvYzgvZaYdd32PedL/QvOF8G&#10;9PsrkNJgAiYzAmaCsSMsCJoISmswgHEcYa2JIoA4ksbSzywPslRE0AA0LDoY7JTFzVWPfnfEeZjw&#10;+PjsGnNSMRB4ohGDcuFvve6cnU6nob3NTlBGdl0HqwiWAgDo1xiRC371gXCdIrAiMBuMg8E4Dnh6&#10;esLL8wum0QLUQese1O/QHQ7oD1fQ/Q4WhMkwXIIjwViDaTLePsepJUZr8HIZ8DRMoJ5hOw3qdq4w&#10;d3bSmb+etCwg/8ITqaiMK9WCcfNRBE2OYAghShT8vD2QYz3IR3JEvFCFlE1SDhyiIMxWQKl4bSoC&#10;RMaa2fs+Y5Bf6VNd31hzAUstebx2mCztKSVzP/f8TuOxkiQJFxFU3VkIaXjoqk1EyE069+X1uQE0&#10;V+i/5pBdY11bB1/+Z6lBp4riKMxTZ0BjxXIprJsUPpWmT1K2RhpztiaFhwXgRI5Bu8IL0VMxH6mW&#10;3nMhKLAxIhhyH5iyImKtMJPgPwOL43GzwoZyH8aaH2VZkIZit7aGQgEq152CAmmF/uqIm5vrYoJL&#10;NoVJXWgtQymXxMaoq7CWCjg5JbCkpirHeLcqR/KsGm7uH8ujmTY1CEGpHEBXG9SzYtJMXF8LuN86&#10;EdhS29TqgOyzBiWZ9MD3FkD9fof94eg8pv350HVO4QkfmO5HUlBO7lFzDLvecIZ7kduCCLCB57kP&#10;W/1Yayqy8E5IsKtN6sprSf+E7412CLwOdNXWjpzGkuARIMQVFLIqCdNo8O3rN/z+8Xf8/PMvOB6v&#10;0Xc7sM8VYjAGMng+ncGecCGloLoOuu8cEGUmF9ydQUR5GFyydeJo9Ycokg6ezZhNRQiHmtyLnsr7&#10;a5sBZ1w0X+CknIojxLD+OqSK2fmZJUuRuFHDGMY4jnh+fsaXL1/w97/9hu/fvqc1R5h51rdq9ZoF&#10;05rVpFx7nQdrQ4hx1+2razGBudblJqlutrdxkb0jlZ219ShFOXFrr9hFMad1cX//iL///SPe3N7i&#10;+nDEvu/jPpB6IBNSbL0qXjSLQpVXuOzNgOkINAriiq0nYnw2VBAekfJByj7Y2fUkGp1WjVHxlnKu&#10;DXAEG1PKTrYUUWmmCQ+Pj/jt7x/x//7Hf+Ljxz9wOo9+I02q9QjiC2smaS1VAxJKz/n43yTrRQfc&#10;d30XiWHmUNss1NxUP3/XAJzXTE0uAVwzImqTqC+pZWtZQS0LGvnoa3YuaQ9HBswDTnU/ebJXqkvZ&#10;ZytxJKussMfhZJEjVOJuWYn6vlJ3UOG5P7/fnPkiozqVlvsd5wQOzy0ZMCc13D2iLAsgWbSun2+5&#10;HWp6b2rXu9S/LGUDSZuxmogg1I0z0H5F2JhbFlPTnrm2xtfylrYA62tCkiVQrlYjr7k2bAFpX6tA&#10;XwPzl7KqItm5kIXAAivACnmU6jOu7jfl+qvVjU1srQEmL+V0rd23Usy7tveu5fXNJotmxOk6QbX6&#10;3Akzcd3aul2yLt9C4ja/BrUzYjs5sUSQbHludYJPibrLVmvJmiiRioyR1vOWn1W6aKy+8/948L7c&#10;QOfFTG4vQ6uMSQ2Mfm0RQoQqE76NaFhnQMvRjhqATw3v4PV08Dx5uBVQOz/geOaFH8aG9zvC9fGI&#10;66srEAin8wWPTy/odlcYJ6ekPl9cWJ9rLDVAIzT3Qm/jOsbcA9jGotZVMCrm5PRdh6vDHrdXV3h3&#10;e4Pb6yNurg7YHY7YjxZsGI+PzzifL+h0D91pWOWVQYadD7bt0JnOFfuTQqc0Oq1hOwOtCdqroYMK&#10;LRaNwwX29AycB/Ts7sNkJkdanC+YxgmKOnS7A7rdEfpwxP7NW+yvrgHVYZgMFI3Q2h1O0Y9bHjQM&#10;XCaDizGwmECXEZ1WzjdfxZ4Alk1iTFXyyFJKZynbbtPwjX3YNEKwrR8xDkovqbyQXs0yDA0VAD+A&#10;jCrbFJKSL2cOEcFVlOoSr6KT74SKIXYQI/ichx9Rbe/YdlDUiMCaOqsEwFoj6W1//Ya9gAcWsvcb&#10;vmGVd1Oq0YoCfOkwD8VtmH4RGH4RfEQztm+x0AHmQT0rLHTtXmZNsfSaFaCZCwtLfMVsjySO3vSQ&#10;HvTc+cBUFW1DlHKghQPvE6DaaSUAhBT6G5Az9gASAmgPjtkM7WaUkk9uo6DiAJQhVwlyA8iVI8Oz&#10;wzkScC5jxFqv/K4wua0x2xgsHjx95TOzDCZ/bxW5APBobZZyBVzIJmU+sSR8Z+vvybw5yMK0l4BR&#10;4dMtQQ1ZqOa/T1UBgTZ4i2X/1qjqkTxHGpcfpylOdEmlV4tgeI3Scau6JfusWf4XxeC5VE25AnC/&#10;32PY7WEmA8BCa4XdrsN+36PfaagTZXthWWPF2q0yJloC2HkNRRnhyEWo9ZIPa+aB3iBElFKvetal&#10;nUkokKWlSTnRWfdpzQGYeG+0jipaWVemMGeCJRunV4bTgK9fvuL3jx/x5u07HA9X6P30o7Nusnh8&#10;esHz6eysjjoXyG3DnjeZaCMEcFRNMxHIcgzJJv890zjGM5fyVEvvd86F4glZsFx8toVr5fYsivCz&#10;lAji42gbwWUdS0oAAO4snSaD8/mCb9++429//Rt+//gRJ+91n9UwswyqOukUmjBrjMgqr4f3Afl0&#10;TSKLbQa2Z6C8yKxhMb0XNhqVeX7PJxLzgDS1mq0zO6cVx3POWMbXL9/w1+Nf8fb2BsfjwVk1kROU&#10;+BG0yNiw9wKHfOdFmHG2BoS9UnovynBFFxYazmxrObQEqQdjL+xRQnQjmvhgXzIXMOX9UeaDDHeW&#10;UqxoxfQFAGssXl5e8Mfvn/D//cdf8Le/fcTT8wlMCtDOgkxO79UEJ8zs91dU98gsUDjaPSDGRbiJ&#10;LpdT0unOnXtsBJlPMxX/vGunpghti81ZbY+t1cNVS4lXwQiYkVbZdUHWZ+IskLmclNvn1AQVVpyT&#10;znJRvKuixrTGijwXeGLUvY+Ww1S08XuFAOtrCmCxJ8pMCFWeU9Ktm5KAJD7HSu5eHWir1TN5FIKz&#10;U8vtzGrYSRVMkyOqG8WSS4Bf7e9UYc8p/0yKUpZy1mStId0ISlxnK7nVAk232n9u8Rdfq/2W7INm&#10;NUnRO9RI6BqgvZRv0CILloDEMo+MIfIsVvYqLsOi4/RJ3s9RoX9bArqXXC9QmRxeeu5L5E7t3lQz&#10;0DaSAa/LHRAIDGGGC9YmGmb3RQStu8AabtoZvwr9fSXwLPPetuSRbsVpt4bplhixFB067CVYac7F&#10;Za2eJIbKNyye1vaAlqW1rG23rJY/5Xnf9s3OmzQZkCa76NYLmntoAXX/+yp0JSxy2CvW26Mz+X+j&#10;0eiW7DhWN+Ka4mCpWZVjevFFw5oVz9yeSIpo3LinwvF4wM31Fbquw8uLwf39Iyw6TKPBMBoMk1Om&#10;O0CYwaxgVV3lGJvXIsVIXl/fO/DgsO9xPOyx6zuMlwvO5wHjxDi9nPFwf4/TecBuf8DV9TX2hx1U&#10;567fCd+NA1O0hjEaE1l0yqLTxgHl3stekyjWrYW9XMCnC/RgQUxOKT8anC8G4+g+m+467Pd77G9u&#10;sHvzFrc//4r9zTsYdBgnC+IRtnMKMcs2gU65QwuYCJMxeD5d3Nj1ZGA6wk5RDPsNFiGs3b11zYIr&#10;6IKXfZiSIDBYBVsaxPA5pTQ6r8630Xok+VdDgi8iOBCZgq6wC5GTM2JEUcD6lc00FFFeieTfUaWF&#10;PZBFAhaibyfnHqI0B5lT08ZVdW5po7XGS26xCMrZVPnzBMon8jmyWpeDuJGTbQBxpkSgwre0ViDm&#10;73VepLLlFD4IVBsqbvx5y3NeFoOLB2+4V1Z6vFONR6kSBmVwX/aN1oIng5Ed2MhwazwRGAqjB6Nc&#10;bUgemHNryRoDywGUgljznDdX1q1SiKKQikth0TFmIBAhqVij4pPi2s7tH9AG62chv4IkUyqBcgVJ&#10;pgK4pWiWfeAxejdllC5GXoh/DgRgjGdbGBl3wLkGKRFuG5ViS00ZobS7aqmn8ibRrznLgKLZfZPV&#10;Oot3QYIY2afnZQ/BatNRWvGJdWImi3GYMrsyovnPKZvNNSVj2XHXXKhqX8uVd1wGn4d7peHC5/e7&#10;PYbLBdYYaEXY73e4vrnC8fmI55eTy5KQKnFJWGWbX90Ls5wSyqx3xPRCqvFYLPNSUcNRqdwiWeW9&#10;DtYkUghiLVXV+LUGy/rvTyIStTj2XBb2lhNIHs7yOZnAQm1LkaR8enjEx79/xPv3H3B9fYXdrofe&#10;aU8QAcZOGKbgzR1qAC+MsJ54tCzuabJqsP6ZYgoj0SYGfM9BwPxaqbGHx7oGNlmmUGG1DMyG3VLj&#10;nQOsPJvcQZy0jHWH2DunccTD/QN+//g7/usv/4X7ux8JJAvPyRMEeQBsJZ0wWIkJa5tw9oU6NlfH&#10;e+EEJwW3MSZOtMizojy/XYYGClvJfP23ppBKq5XS3xXlPc0yMwikvPUbM86XM/749Am3t9e4ur5C&#10;v+twc3MFrZMogED+s3rxATNsGeorweOsxhG1DlswKTHdAhg7YhhHTGbK6joiCfgXntjspmWjtVJ1&#10;BJ8Lodj8WUOIV+R59/JywqdPn/Gff/kL/vMv/4W7ux/ud2rliAtfb1AklNTsnXDWLCbrERmNl4Jz&#10;woN87dJ1PQ77A7q+d5/dKjFNxVndyQKhbWnfS4HXn1HdL5HKW+vsFlpDxVRPtFdCYTOVXptiZEHY&#10;3ogQbGbyqvk8YN4a6/sPYalhQo4SItgYbFsDWG993oZUwgc1ZR7rQpGNCYRZAtacfUjoilyoM4k9&#10;oSAuGVUiioVnfZgGTWQiqs873Uo7W4s1NSvVxJcbHvFSsHbL27mlel+bzKQFC9F8Qnwu1lyzJFsT&#10;Uy4Fvi6BnFtsU1qgYy1bbj4VQYJAXf8dLTvLpZDirM6qWLmiAsRKTUAknSRQz0llLYCTrKgvLWoT&#10;XM0LhItcuZXKmrla4tSz/+oZES2VeVv8t4FwBzZZucRnTmnvS4OHKWMgXZu0feO4B1d4i8V3YW1S&#10;dgmPnN0neUqGdgFJ4BnEZ2lNbrPAat1PbpASdUJE9ttyX0n12hZr9LICaBFmtT2tZUVVilK2HOmv&#10;Bu9pQ2hfUuXb+kvW/N75yGQKZwFKM4e80EMsGF8Dtgdl/fznro+XbGGil8Y6uPAMbSUq5wsVjYfv&#10;ixv/4utO43A8YL/fQ+kOwzjh4eEBkwGG0YCog1LCy9EaGM43xfrIP8WX0VoHljtvR2fXo3zTwNbi&#10;/u4On798w+PzCS+nAaeXC4aJ0e0OePv+Hd68fYPD1Q67XY9d34OtgiGGtoBRALGBpgmd0ui198uG&#10;QacYnfagtWXw5QIaR+hpgrEGZhpxPg84XyZME4FZA6Shdjvsrq9w8+4D3v/8v0C7I55PA8Zh8gXh&#10;lAIvkZMqu77D9fEAqw1eRoPLMOL+csGlUzhqYO8DqZwqSEErja5T2HV+XFhYhyjl7IB03wWczo9f&#10;eyBTOQuMTitYbWEnp9gJgV/h+tKL7skCWStaObJoZ6weQTSlYoI+1bQqHoOBmQwq0OR1Tg5zUNbZ&#10;dgSlVTjNKQcns43Qg6xhDJSoXnhIuwtabCwqDKcHNEk0/cqPW7NUmKHiWwqKSvOoSoZUCXEGZERi&#10;oPKZa2N7KdOAUTGpaY7cVcNripHljI4Q1jXNU40IJNXKqRTIgNvgFYtCFUKNff3/p+29tuTIkWVR&#10;cyBEZpagbDWz9z5zH+46//875/SIpmhqlkwVEQDuA5QDgRDFmduzuIZkFbMyIxCAu5m5WUJMeuB0&#10;UDife+s9CwEhqgAMWkDE+ZCLKjRFMAJktLXW0RpKR6su75evTfQt9V7tCeDsi9UIxbswbJHurUwB&#10;BR8I5l5PCpmAYvk451ShlpAcgkCQ5XODfZ/3dU2aGIHEg5VKvsrGqvv991ogkE0q6dQKK1dPlzrz&#10;KeuXORUSV92QSYmypJAy7PuhJ5/pbI5hVk092iWSAs2WJWpQGPrBkmUVFUPgn6KynyuGaQUMYidb&#10;Uk9cZjqCqEcg1NIS0efzBv1gbTHqusJ2t8N2e4GqesDxdEbwrg7Bp5Q0NhaE1JMq/dKkUPQIjh7T&#10;UXjgX5ffHx2uva+1SkQB/3/NJ0UKe/50wDKFjJaUHH2C8skBNtplY8BoCKQTComdiBOOaGPvU9/1&#10;+Pb1K96/e4frZ9fYbTeopQBJ69RglLMiYsGy1uZBufusEyVnHoKuObjPQEAqgIrF8zIj8vNnnMCU&#10;8Vw1m4TWmewR5dYqJqshka2F6MXe9wqPj3t8+vgRb968xbcvX9E5+xW+zyVKbkKSTRGbrnFGReS/&#10;YnheSeXIMxO8ah8gKJfPRAQXdM2+R2sI4e304jOQAgCxl+DPBwejxzaUvJ8pL1EBgpHkVM4Gj/tH&#10;vH33DtvdDnVT4y/0M3a71mZI+VBMxJBiG5RCI1Y7XEcwgiEHW9g+qrWdXjp1ZyvqkN7rPjbHwk1p&#10;ShkVbjarRYUzraxgHHvSGhPPfDvYYEI4rQd3T6cTvnz5gr//45/4/fd/4PPnL+iVsvdPiPDzyOVR&#10;lCYTU72CgUYWJOx9nxnbz2sMnzfWNC022x3qunF7pxXmcMu+knKb27jxYHBPfv6oqnMqvLRk42ee&#10;AtyPQA1+FmhWOwtEvit60/teJNjc8GBlBtzrEO6q2YSMBrRiIbS2PvRWOMbYiSdL2jF7L2OKgDcn&#10;aJIukEzybyJ4jtT6w6TAZFIBsAyQGMypmY1ObqEokiD3hMhjUzE0mtDPLfNolK/D1/cctjEH5K5V&#10;Gi+BllOvVxKMlISfS+99yRakhLPM2Tk/BbR/quo6uQ4mFfgsYUpL13zqM6eB9ivICWFYzeinspFO&#10;cAV9lBUo+lweZJZsXp+iscJml+NPBkEkOLq3hfqV2+NNh2GbRWB7zupojjxZst+Me6QJ4pqSwdXI&#10;aitfdyYjWjxJ/gPrcAnsL4bxUg5iRks6kLC22chrpB8Pz50i2sp4tIe20uuxJldw5OTA9t2caMzt&#10;dqavLyWTvPm9/o+D93Pg+5pQj6WxvnxxCEEJuM0lQETpGEQpXG/d+55m2uaYs6eMn6w56OIhPrbE&#10;WT4k3Ji9UlBuM203G2x2W9SPjfN5FICyFjR1XYHIYBiGZGwVrMi3xWJZ/WKCoFZF0I8FslolrkJ3&#10;OuDu5jvu7h/RdQqDFuh6jU+fP+Py+hLX15d49uwKV1fXaDcba6kjK0hpfeyl85OXAARpCNKoyFhV&#10;OgykMajUgEb3ENAwqkffnXE+nXE+D+h7A60FQBWoqiGaDarNDrLdoVPAqeuhtFNlKWVRRl8wOUC5&#10;bRo8qzfYXFzj+aDxeO7w8PiIx4cHnA8HHM5nqK6DHnoYZ4lRSYG6kjbwTFaoHcFRVxJ1XUPWtR1x&#10;lj5IUrhwtApVFUOuiJXD2oWOWoDfK41sNoF0Snjf2Mc6kzUcwVoJEEFEqaFhXBiwjGG9rCYX0hbd&#10;Wqfe3MI1Q8I3Mg4YC2o8hzqJMC4Z10tqgYMR8zkSvySqPTMhGjGBzOCzpn4iwpMjxo/OiljW5k0/&#10;pvzqXFMljFgcZ54KdhonzKej22v2k/wiTVlCzBWIhgH3OYCbewfbs9eCrUTTBXZ6rRDDrYkgZWWD&#10;xpRC3w/QJm0YCXGMTUqr7DMkQOSsqJhvqcXWjBf1j9YBV+SJJKTQZyqWfTYNxoE1WutRaOcUaL+k&#10;DJ4CKvN1Vwp+Lqn8S+p4D9LngIMPvJwKeC6O0ouyAmmN2iHPwpgqZEvF06Sqa6QqiwVtAksSRirp&#10;3MvYKrwVjKlmG8ilZqiozJ9i4heAkPwjhsYn4PoCJCWqpkW96YHTCUr1gBCo6wbtpkVd17O+pGsb&#10;8Hwf4I3P/CQRkvueZvOk1kRLFmO8kB0vM8OsGtPLzf11p20ax4pnb3kRgWGywOSUqo/ZPJADEe/v&#10;7vH+/Xu8ePUCV1cXqOvKWutV7twV/BxzdZbxFklsrBwY2bfE6196ZjBDbrD3SxiFu+XWCiUFUVTE&#10;GjZd5oEqSuWcriv3wJjdP9210tZmZf94wKdPn/DmzRu8f/cOx+Mx1h4ohzHmVpL5XpnmIbA+IVtz&#10;oa4SNLJeSoFzHwJMASgO0zgLNhUlG08OsI0btzU5QAwoZiPzN7d3+OOPN3atEeHXX3/Cbtu6xti+&#10;Vz4Zk6jROJAJylRF42fQaAPlwj+VUui6zpLb0gLUwmUjCSt0R6YxsuSa1gAJSEz53pqRCj/vk3yg&#10;s3YTrefzGV++fMXvf/8H/s//+R1//vkBXT+4cHIZLSAhYv7U1B5OY3FG+V5TyCuwpJyCJIHKEazb&#10;bYu6kk5cpZ0nu5nt//I833SdmNledqoeW5pYWxO4Xu6FzWx9QyTcGWvSoGzXqwTSgBGvBtFmwdre&#10;uGwPpNZW2jYkEcw3kcTh1juJNU6yRZkCjF06W8oT6VwcVQrljGDbaGwpgFpkRJqJxIiWqec/J1Dn&#10;Mlv8PkygWdBrCaxe43c/Ba5NCyfph76+Jlx2DbBesqecuxZzbgprAkxLKu81tj8G621vJoHvfzM3&#10;bbI3D9ulGZH6xMh38nWHNUsoWOqgOG2cXKvQ22NCHDA9QVEiMn+EcHoqqFwOOp+e8jAr9uA0G5PV&#10;SCYDqQuWsXMEWek+L00MJGuSilIbhhcFf+GRXeVTBVP8+/Oediooe+39GlWapnC/DBMQIs0c5ROG&#10;S7j41DO6Bv95MnhvzDgDueStNQc6P4WxzW10PNA89jIdF8FTXtdTwMpi47NwIKwZtSkdspNAzhPY&#10;3URFAYCkQLNpsbvYod22biyaLFAtLVisVCqjjfuiwXgKwpBGap0AACAASURBVIz8oIxTvghKVXHa&#10;pQUJIlRSoqkkGkkwFUFogfO5w823B9zf3+N2t8HuYoOLi0tcXl3j8vIZLi4u0W42qGtrlSNgQWsy&#10;GpIUKmhIKEijURuNnSDICqiEhoK1AxoGhWHQUINT5wgJTQKaBBQEOmVw7Aac+955QdviD0aDhAwX&#10;g6RE27S4aLYQzQZaVDgPCvvjEfv9Aw4Pezze3uP+9g77x0ccTwccjwecT0f05w5qsAW7gIEUQCUF&#10;qrqCqK3vfyUlhLSBXnVdo2kb+6uxv9qmsb6ZlcsCqAhVJQOY6Ld7v2mIMA7s9EGsAJIUg1GtN6nG&#10;oJUrhAVQ2cbGFrs6jPYL4wkNwZr3aFgZmkKNtBB1KjnhrIC0jqFFwqmaSwVQsGsIvYpOgn7t+3AN&#10;ucmB+xSI8T9bcLWes1XxxET67NGkn2K02EiDDNeOl/r9gQNLvtGdsi5ZKszWKD6WPB6NsSO/KNhK&#10;hH12wttOzB1EvGcRFPyjNXSwxojXkVjwrXBNvh2NVkpDDSohGbXRzKc9Xz/Os54Kft5OVc+VxCYL&#10;kc0VaVPF5BzZO1X0zY3mTTUdpdC8BCReaDJM5ttdWi88gJxbZnBl6JR6r/QcBMqgMGI69R5LIHiJ&#10;aOBWFgbRaiAC9+OMjPySpUFwce3lIWv0VAC+LOBcVYiC6ToT/3Ftso5IQNY1mk2Lum1wOB/RDwPI&#10;TYg1Te2ANNfEF95PntWwBO7z+54Du+PakF9Lr3rk6uRymO8SGbb0zOT1Vu5Vna83rXViEePPVGs5&#10;hBBsSCbP3MhpM4Q8FONECzffv+P9u3e4urpE2zaQwtuHSAfyU8FXWicTMWHazQDK5/Bkwg6M1rwZ&#10;2c6lqniMiNrRnjARcE4s+4biRuzeOQeHGUDm/fsd2GqzZBS60xk337/j7bu3ePP2DW5ubjC4654E&#10;uTtBiM/wKNUJ5f0iBUBHwcq+XtVmNOUxSbqaCLyKYH9WnsTywF3pPC0RrqX1P7f28+eg73t8+vzZ&#10;2rVICVlJ/PLzazSNcKGx7nPpmOmSqIRRytxipIyJSIwna4wxGPoB5+4cVOHkVfYkIKDDtGhq0QhM&#10;2YGkuTbjcEpv91ZLL8Sw6+l08sD9P/F/f/8d79//iXPXu/Bcdr18Wq2Z36BpBii3C8CEOiLZR51Y&#10;QcoKm60D7xthnxC3F9qJUDNxYpgMpE8tZ5eAwRKhVQpJnqoDpuqPnMibC2FMe3aE555Pj+rwLFGa&#10;f+Bt7bwC3xhne8P3YB2IEM9qa2MBfm1SUirNqErJyZLqPDm7Z3yVS7V+0h8ntoaZ9WSulC8QBn4i&#10;Obegi5MMeh3AxiaMuVJ0DfZSAtLX4hpr8hd4HzQleFoLaM3tmXPrfo3CeK42XxLvzNV6a+peHlC+&#10;ZMnzFJxoDYiY1we8Boxiupjn4OeReG5YECmMglOBNJKHnUmYziEjv45dr1JyXCldyxF2tYLUKPU5&#10;U339mjWaC+JGtdXkfpNPNU65j2SWjvxcyvyQpwKbp67NFFnFrQjjrJJBKT9sfKnNrC35nBp+rkcb&#10;/928Dc0c8Y2QKVU4jU3ck222pP3lhbZ+6qH8XI6f6af2nD8A3mdF8ULY2Zo3NBeyMUUcFMSKswni&#10;0z9/miGbUxbOjX2vbu5XMLXzjf74k5AQVo0uJbbbFtfXVzgcr9B1ZwyDglIalSAYPUArZxsQihUz&#10;CrZIN0DFxoAFC9ojKK3R9QPOXY+uG+zPGpQNDwqbvolj9FrjeDigOx9xf0eomxrb7QV2l9e4uLjE&#10;7mKH3W6DzabBpqlQVxKSCBU0GtKoMaAyA4RRQC1AJAGpYaDRDxaU7zoFNWjIWoTgol5pnLoe9LjH&#10;uR/Q9z2kA8aD9tkfFA7gq6TAtm3QbrdAVWPQBlcXLdTLSwy9wnAe0J17nE8nHA6PeHi4w93tLW6/&#10;3+L+7gEP94847g94fHSg/tBZ0NxfZxcyWdcV6qZG09SoHXjf1Pb3dVVFeyIH3nO/cKvqr1HJKjZP&#10;QoRQPxv+W6GuKlS1RNVIkHTgP1FQC1kAQ0QvOyIMQkEIGdSU2itytXYNDCDdQU4mAlDk7BqEtKp+&#10;I7n9TbrNey9KH3hlSSEXSqpjEeCZdkHW1oYHQwUm2vAwvTh1QIKidyXm9oVyqF3c02JzNeXnyP+e&#10;g0geBFCMxEhsVTJwfGQ5vKLJX8Mqjz77RPikz8TI38/MiTz+krtXPgSylbX1Fx64t7Udb46+hSYo&#10;s5Sy4cHaZISnt/CgUtNoyp6GQREVC7pcSV8qskojl3PBNHMBniXg3zfZ+c+eC0Tyz1JB9LB476MV&#10;Epv4IDCCDCGcaoqkmFbwLze6+d8VCYAC4eTVeZzMM6CsMCFmQWAYYSZCHo5/bb8/ipVhtIvntCnP&#10;Az35NU0a7hUmJ9zNllKgbRrsthscDg84dwMAjbomtG2FuhIYlAkTTzxbYMoPtRTitUY9lD5jfmIS&#10;qCoJa41la4dhGCCEgZTV2H98xRhyqdEoPaelYjz/DNH6JJ6RbdtCCJu9ce46W+94kkibIgiWeJfb&#10;xHrrRX464cOHD9hd7LBpWzS1JVTsVISIY+V8neoUDObqzXGuVLa+RupakyibuB0Gt+1YIqpG1zLH&#10;dhngb2gMmvspKKM1lOmhlXHA/Q3evn2HP/54g8+fPqPr+whcCWZ1FmxyxKwtWWnPzrOiqEDecYsm&#10;H3ZcsrtTShVw1uh3P0mEoKRynW5ES+BZ6TOVzp2u6/Hx4ydbH1a2jnv9+hU2bR3XDTSL0qCEPBeC&#10;TwmU8ohS2yijFJTqMXSdsxqy9aglW2LdVVUVC/WNxpvTvU1cvzH8kvd/OmRTDX2Pw/GAL1++4x//&#10;fIPff/8H3r//E103ONl/SiaX9mhurTfSDZZAMnfv/USUDYivXP2rIUFomhqXFztcXGxRVQLGqOTM&#10;hSmtkXxSLa8zU5vVOeC+pEpc6lWnFL1jRXkZIJ4CWQxT0RPBKeR1Yk8bw4vt+a6CCh8BxI/1lyOE&#10;jZfwavdbJ+Qw2bQacpHfGJAbTf3bLybFbJ4sUqqFUuUmzdY/U3vASGVvom2SUiqCm7RS3McsgaYC&#10;FZcsYdba5Ky1ViwB93Og/xrCYGovLe2nS3jRHDC+BtRfIzhYIsQMs0NNrD9o3mK1XJOb1cG6pb1k&#10;koQuZIWYgr1h3s+YUdbJONB5pEp310E4QaBl9v/Nev0H1tjcWp3bT6ee07L1Zup0wS2SxwIk5jwy&#10;IRuaIiNLIchL58EksUeYNNvntSifiMpJjR8WShFNrNPyW1pF0PFdPItu5VN74QjUzmJPxz6tvB7S&#10;6zYnoPqPgvdPB/vN6gdmXhG4/kEspUhPs9NP87hd2rTXhIRMgSprPZ2mGu+wEIxG4wDn68sdTsdL&#10;nM8S+8MRfdcB0EHJpZ3Ni/ch9WOgKYs3VtdFVYBtbE5dj/3phM2xweP+gIvdBj0D8YdhQD/06BWh&#10;H3pnmREVP+fjCcfDCd++3UJWFba7LS4vbfG7222wbTdo6gobSdhVApc1sJMaJOxYsyaBwQCD1vb3&#10;2oL1SitACwxa4dwriHMPHI/ocYfBPWR1UGFXLlAyhq/agwIgaBAG5+kONBIQdQ20DczOW8ooDP1L&#10;nM8nnE8nnI5nHA9H3N094P7uDg/397i7v8PDwz0eH+7x+LjHfn/A6XR2vvuAkBS8U0OIolfVh1Fk&#10;PposnHLfAv91VTtg3753C/RXqGSFSjoAv5GoGgviS/d1KexrVJUF+IUDNOx0QOUAFxkBXRnfU11J&#10;NLX9d9KPIwuCkBrS+VwKOKWz8zzNfXnt95ANUkNU2xltoAUlBxeRDXWFQRzF5wcgWIFPBOmZfx8I&#10;ZbRTblPi9Zkni5f2lajW1GWmtkBCJooF/z3cw58BIyaMdnsMj5IgHvybauCnFCTFvZmihzBNFCYJ&#10;4GCih5+1i7Br0ipcPXAiw140KGup4MPIfGCZfeq0C21kOQQm+t3nnq3FYsOJCUuF5RKQaD35qai8&#10;KAGdc+O3+c/ya6SkbE8IIrYG1nhrzqufeDCxGYVzw8w3CNMkUkh2TpRkc429L+L4MzipDkxqoBTg&#10;SIsv4T5jJGTI2xu4CTFifsxPIcqnCLBig5UrHuaoQk5AsUIxkBKuoBckUEuBy90Wp+MO5/MZxnRo&#10;mgrbbYOmqdAfOntdiXJr4tnJyClAgf8dtxoZ38+YI2QvKzHLNQL/p2tJyLVTh1Oj7VPiDCEEmrrB&#10;drvBZrOBlJVVEj/c43zWYfKLg7xJIxPumYn7owPg7m7v8ObNW7R+gk5K0MWFBYn5ozK6zoZlPVE2&#10;ZVqmhAzHk7MwVO4iB5MHHWYNz0L9nnu6w9v98LF2ME9y8vfffl/f9bi9ucWbP97hH3//F/58/xHH&#10;c+8mHByB6Js52IGtPEx6PlRsTCCPp4XTSd18winZ27LryNmJqUZ5vH9RURW3dJ2nmuppgA04nc94&#10;//5DCGUFgFevXqBtKxD5UGT/GiLbYwlTgYHj96qh9GBtG6GDra1gVnXCkYxebMKBaZpQoPLPEgEL&#10;EX4mkbenGjAMNsfr46fP+OPNe/zzn2/w8cNnnM8DSLpw9nA2iFQFl985M7ZNmbJx8JZ9MU8meuAT&#10;AZWscHl5iVevXuLq6tJOOQ89tFIxxYTm1Y/5Gl4KBp2rW9aAtHP1xHSApEnB4WIgpkk854nIgvfc&#10;0s6LNDxgz39vgqogqByDZY6f6mHTLvx5ix7QlEzElGw2TJL5BCSJkcy8NA1kpNkp2fie5uvMMvGH&#10;hMzxojcK4bmFaaKJerac7bnsjDBXx0595pFQaUVPsc46b7o/mavfl0D9uZ9LTxR0TNUqa0iP6fpY&#10;F4Vmc1PZTxWFrsHu8v05zwCaco3IxTmjtckfN5fZmO93UeHNwnANMTt1mr32U3vbU8HiNfYxU+r5&#10;qf12/myfe/aA3JKUWD7KnHhqjcX32uclmfBi2YrTpCWNPsMa4qxEVOQk0NR+46dXl4SMo/vhLXfZ&#10;OWcwn9cRnoPwjIiEzJrCD9Zgwf8WeM+DupaGwpc2lqlFtIYhWwJC5lUvVNgw6Yc3uaXxjnXjhcsj&#10;Uct2BwwEJaASQFtJXF1s0XdXMGaH/eEIaIPbm1vrPQ7ujRULDVsspw3iODwm4j3aGHRdh8OJ0B4q&#10;3D3c4+JiY0d1pQXtjLOyGJQF8YUkSKpgoGKeBQy07u2UQH/E4fHOhsU2DXbbHXabFldtg+ebBnTZ&#10;YHtRQ7QEkgJKCChNtlCEtcmBUNA0QBsLBqpewZx76FOHmk6AsIpLpaKXGlVWQWOIQMKRE4O14iEp&#10;QHKAcqCirCwoTn4kXhJkVaNpJS4vd9BKYxgUjocjDocjTqczTqcTjsc99g8W0P9+c4vb2zs8PDzi&#10;sD/gdDph6PuQRWDHQ5UN6xXKAZXMJ9JZi9hDz4WCCWJrgYEN7h5KSZCVte+p6zoo7qtKoq5q1HVl&#10;P5v7evgeUQX/UCkrB/xLNHWNbduibVo0TmUlKxvY61+zqWsL2vpDSZCbGnDQflYoCRcAbDyw6G1d&#10;YAGUimSm0koVtsYYWDtJy4Ya7RSHWZgUB+8jIEVZkLQZgSg8SGoqtDIfp80DXok3CaDiyFYZqllu&#10;rv5T4H3wu39CQFUCSvGsACGYWhMWoNcGUsaDTw0D1DAkKne4daxZaGNoop0fqjEmBg86kmAy8R0U&#10;VF68YVsC/qZA+zmF8pJnYAl0JO47nBemxoxsUGhC+TalOkhHX5nKMAuu5B7lOTGT35+SR3kqdjSz&#10;6t45NdbSmV4mFdw+wyxx/N9rbRWbWulVa3tlcTQuCA3foaZVKSPFX3L92G7hiGMHu4GEhGw2eHb5&#10;DOdzj4f9A4ZqcHttBWNOTl0uU0ADGAHRvCaaarTmLI9K4Kklu/j0Rh7cOT+tUhIoTDcF5caeKyun&#10;1Kue6CYW1Km1yfzTadEKQLtzyo/QqkHhy+evqKsq3JNffxHYbDfMf5vtB5liPs2BManFCXtuKcHQ&#10;UuA+BYLGgpXJut1M1+whXNPwkLQ4DeP3kmh4G2vE2+93ePvHW/z++9/x7s17PD4cLHAvHOLPlnuw&#10;/5tobsq9xDqQye9t/swvN6sm5Qgxtp5a8rMdEwdUfJ9Pnbgt/WwhLEl2PJ3w558f4AOclRrw6tVz&#10;bNoKBK4I1uC+3DzoMqcXTWHKQCtLthORzW4iyQ4dB+AnMPlYVKWUSjIBxkQNB6+jjP587nB7e4f3&#10;7//EP//1B96+fY+v327R9SqITCLuS9Higb+TwhkLFrxnMCUcc2vdWzkZCgICowyabYMXL57j9etX&#10;2O02ILBsMYPiefpUYHGNMvKHCOgnCu0C5188D1LQ3O7HJtlH/O+Vz6DJJqM0I6+9DU7yTLEg93TF&#10;5nsmOzMQ13IumLCCySx4k5hgYiXBbzgqiZmAR2MmQfwxEZlNGJFJbMF8LpTJe/aMLFpD3EzVp3PK&#10;87mMmamaYU0mzVPAvaXace7nTGWULQlNl2wvf+S5M4m1kykAosuCoLmpuqU/T93z0tSx1hrDMIzA&#10;/FKdVl7jZtS/5NfUChIjcTVHRD0VjF8KLF1aX3MhyE99HwUdTzF7aPSzn4DHLvXxS+4na8i26e0k&#10;JWPWZAlw280pQil/Pvxk73iScJ7UGFltwsxmBkz1HYkwziCrb1Ix6o/iN09U3ptJZuUpC3fNGPZa&#10;RmjkXTsax4xFBA+wyhmgqcDM0ud86uE3x7YuqciWNpy8iDfMo6mSAhfbLbS6gqwkLncdzsceH8QX&#10;kBHOg5XcOH2qIhsVzBmzHg6W4EWp0PdnHE8SD48V7h42uNxtLcBbCafEFjCmhzHOHoL5YkspQVrD&#10;mMH92Sp39KBwHs4wJwXdnCA2DTaXDZS8gNhcQMIC8EYrKGPQ9xp9P9hiEAZKOIVvN0BWA/rjgKHq&#10;sBUNmlZASqdm1K5gd6MvRhC0VlD9ABo0Bg0M2kDW0il3Aep7+74T1SY7dAQga4Hd1Q7tbgOt4MI6&#10;z+jPRxyPRzw+7LF/PGC/P2K/3+Ph/gG3dze4+f4dDw8POJ06DGpwSjZAkmedXbieBkjGDdGD1zyI&#10;3Ya1qXCg9hpAD9CJBT4GRae9T2BgB1FU+fuQMMssSgjn1b9tGmzaTbAIqNsKde2A/c0GF7sd2k0L&#10;Wdnx9LqSkFIkYXAyKPuj8l647wei32nlfJ2tN7oJfpdCWFsCWVXw6l8DExTePIRNQLCgQ3LTDHIc&#10;zJwQlkgUkd7qwDBgPniY+Gufjd767x+NJpq4g4URN/bvVhrkzED9y2E16b7DldN8NC4r0GfeCoFG&#10;oS3GjThrNQTbHJOMRyPsR8KRaELYEXno9CiykzHWroJM3jxYMGJcWHsFswnAGT855lRChFTp4TMl&#10;wrVi6yUByFeCv/41Y1OLJBTRWz6B+UmOXZyRWQWwopPYO6X0TC+pH6eKlFxNUz4H+ZrS2TO1QuWU&#10;TWHGhhuJX3Np/Y5APviQO6fwGxT6rncNuYig44yyAnNhUlPEOpWfRlOSB7Nrln45i8V000YEQkUC&#10;qCpc7iyY1fc9+m5AJS3ZCkeQEckUJMZy0BqfGJqqiTjIn65354c99PYsF56cQQiyT9dMro7OggRN&#10;aiDGsshDYR+L7vTfKqUDsYdCGLXRGn3fg4jQ9R2MMegHKyDwtjolgif3xDQUbZw8WEIQ6PsBnz59&#10;sXZ1bgLu1etXaNrG1g6u/vA+2KkPbKocTwDq4BPLg8/XWTMkB1n+uBrj3RMTsDJjZcNemauhUjWd&#10;CUGxXdfh9uYOb9++w+//9+9498c73D/sXXipY6WCq21GujHPV79fW5GCyIQnmAkVTCeBeCMZcVyd&#10;YLn2fprRmqdklGEayEtB6aleCrOinrnXnj7jCYfDEe/evccwDBhUj179Fa9fPcdu00IKmfEJXv0c&#10;LQm4zQlY0LfRbnrJGCg1YOj60Bf4XAJbpymApONv2EnEnyVjoI2KBz47MzQL5ON9zjAMOJ/OuL29&#10;xbt37/H3f/yB9+8/4HF/QD+4/dzZ5USii1igYkFkkLw/kzKvDPQXPobBW2wS+7yDneSspcSLF8/w&#10;22+/4pefXmPTNDBORc69soxOFfW5cnUpz2iN6nYpJG8y/6igyuYEIxeU8wnLtI7gyspImvrJV+XO&#10;Yz8HpFx/Yrgow4f7mlzhq7NHKN14uDo+ubfJeZJzNiYvicriCopTnyNFpknUCmlqwYIadgqQysm/&#10;GIaY+evnGKjhA5Us8JkDSsUaJL2KNHImyHGWcn2dfm0ZJymJn/hnHu/pSEjLQBQV7t+SRdQUWJ9/&#10;bco+as3rrA6nHe3/LPk17RBRmupYAwg+1WHCg5olm1FOtHEybE6skw+3BKEXzYPagghGUGrXNSPy&#10;mMPPlkTEa/ba0n679tqmAqtsGi/pwceSHkru+3iKbM5t5Kmg/Fpxsnc20DCJzVPp+sRa3drhrlPc&#10;zxECJaW9yPbMeVGdP4uSv59wZpmbqJ9S09PoGZ6/9v9x5X0earSm2FijOlxil9ZtMnFUOxblVAC3&#10;qEhArHWmXfIBXBoPKyU7lxRtJS+qJaYwNNyuYBVSomlb7PSFVVTLDrvNBaSsrUoG0UOVAiDMQYry&#10;z/cbdGhkeGF9PuNxL/Ht200IrQVTIBkXNEmhkXJqSxdCCpXdJSlQQaISAjUBNWk0QqOVBm1NaGoJ&#10;IV1w1TCg63p0XY9+GNBrDQXCWWt0pzOMqdHSCYPcQDZb1JWxzTOJ4LMKY6C0wmCcFY4xGAYDEh3q&#10;5oS6tVYyPjTV10LCKbfJAdxCiqDOBvN/J0GomwpNe4Hd5RYvXjxH32n03YDTucPhsMf9/S1ub77j&#10;7v4e9w/3uLu7x/39Aw77I87nzil4iAmHrMewkFZBCOalHhX3FWQGnsURd1+Qs6bZKSSVU/4PpC24&#10;Du2UMgqDsk2J9cu3vvrRl1+gqSU2bYvnz5/j9U+vcf3iGeqmhhA2ldt78/ua0jeOFGxvDGRl1f/8&#10;UBNSWOLAAT+2WICbHrCTA1VdgxzoO7J8EO7fC77Zeu9jMbJZ4IDsKFzGTbAYHUOEg+KQr2On7jRh&#10;rAqjADuvyi/tWmZxh6Ki5/tUkvxof072Gr+uRWxiwQgjOOucAioxnRligTKbm6HstUf0gPUZE7KS&#10;qOoKWgHGKNt0O2DBN7si2KG4sDhXBYZQQ4qqwvG+7AE3qwo0vMkKbHlZ5UMs18EYAwj7HHLCJx0F&#10;HBPMJfKVD2UTA9D8+wzkjTERhEgY1wjqp6QrH69OMyHmuJ4pRemUL+v4jOfXgjW8vNo082GT5NSP&#10;adXGgEpa34jFPc7EqQ+3h1qbL5GAOEs1y+TXsnNcI/WaXCbrkYS5mlHZHvMd7MSK3S+bpsZud4Ht&#10;yU53NXWDpm4gSFrC2UTAzRjjzqjppmPNZEMO3Jc8q8P24NavdgC1HuJzEqeveDOIkU0MOdI6fo/J&#10;iDIzAmD9n+PElHG2gKxxAtD1fbAR7IceBkDl/M99yHoJYAC/t/BkIwe47Ofrzh0+ffyM2k2pERGe&#10;v3yOdtOiEtISkOSAzKw9KynhA7iY2JKNyTh/ruYNUIDHi+Prhk1jpg2HyagtDmaFvButwotZ72qD&#10;4/mEm5tb/Pn+A/75j3/i7Zu3eHh4hEqSsREtbB1xTbmSlZ059s/RUkAQ5yTGJEhK/vBsDk6MmEK7&#10;QIFczy2+5oF1TjjQ6D081fpzDQBl/yxcYBrheLQK/GHocTqdcPqfv+CXn1/hcncRyD07pWYhVBuw&#10;JmPdalLy1E+9SV8n99bvntzZ62tPn4UUJyxF/HqyP1hbIkMmW2e2no8AsYAyhPO5w93dA759+44/&#10;33/A23fv8PHjZ5z6ASQkSMbzxSTnQ7Rs4aHK2sRnNdY6Lgw0AGfWzslmLLm1BQ3twAeCCPtTU0u8&#10;evUcf/vbf+H/+dv/4PXrl6hrCTV07NxL7ZNKQe5rAcc5y5Z87UzZhs31rdFKJj7jfvI3J6hSJS0l&#10;dobKWSCS65mViTY5fiVYmxwdbpxmAbZkciENxop7X+QYPRbgIJI4ca/jljScKUVR5RmuZymYyj/v&#10;TgSQ0qnLitaSbVdOXie6BiLbr5sCKsrUL8SJf+J/ZyZwD5qKhSj8J9h7ouT3CcyYfc8o4HkGvCpb&#10;yrDwUm4rJyjUdVPikLkMnbXA2Zz91BrQeAoEnJrgdlUSiAN/hneFUaW35Ik/pbCeWutzVkRjD/uS&#10;apwmfO/TYyD9rEiy15Kfx8k3J8DDisyENdZFS8KlJaHLWhuq9O8My7NAMkVDKJbTSZlnZtDMtSG6&#10;/64ImxOIhhi1N0kGlP+cquNpAt/Iv6aTv49TsxpEKmKLQele6mkzodQo33CZtJkKvDUjUWW+r6OI&#10;fa/97wc8759mmbPk/T7HTi6FaY0Z3/GNHvsoPs1f7anKh6UbuqQUXLMJTQWTBPYTgK2jCVVdoTUb&#10;1FUFYwTquoEUFQRVAFQAVLQvRAsjpHrk75oDUvbQ7AeN87nHIx2DP/R2u8GgDJTxHvTOuw8iFhT+&#10;PZP3t9QsmBQQZCCFhhSEpjbYtQK7TYW2kZAyhun2fYfufEbfqRBwORhCbwjHQUOhh24GtNpeIAoq&#10;dQq+3Br2vfbaoNc9Dscj7u6P0AaoGonaecVX0oLKTV1Z0Np5J0vpFOl+QsF9WllJCGHhc0PuGhhj&#10;bYHa2loDXezw7PkVXv/0AqfTr9gfDnh4eMDt3R1u7+5xf3eHu9t7PD4ccNyfrCq/710hY/15vbWI&#10;ERSBaEcu5AWw39SEpIKawV4Xa9vDxqCdCh8E9MpmGXiABGQLdaM1BCpACnfPJLY7G55c1c5PX1jA&#10;X7qRea+0JtdsaTdOTcHaSAXfTKONnUZwinvtruMwDDgejhZ8qSv7/o0JUwPaNQhSxMDfoOZxoH7t&#10;7A3Sg8IEAF5m1h4C0VPbBrPJ0egVkbWI4pU/bySLz38CkNAIZy0HS8bihnvyBzuSoAji4IYNf+N+&#10;xcRKiMTm1+8VK7wEk8PLjcdrNUArC9yL1u5NUsrQ7It6sAAAIABJREFUHPrQwEpKKGinGqYEjPJT&#10;GDx8MJKEoujpzEkJHlwY9rIQRClCwzOXQB+ah4IyXwhiBdl0aM5YHV4G0XmOA1d6gVnVg0oB8rlC&#10;ifvPT6tyl4p5rhDkdjcpmMXVd9n7DwG5VHxt2z9nwBhP5TWsTV7hF8htn4RbH8FWzKkouTJu3Nwu&#10;gyRz9YpZqBHSBq5A2pkUn2AzQCETAgJo2grb3Qb7ows6b63vvTr1ifrPMOudsYK6rAgsFbJLjR1/&#10;5tQwJD7BETjRDqgXRdVhCupTsq68AtPbnaXnWvxZ1j6In3uKESSRZDJMpUmYDoyeIrYmSQ8Hyuwf&#10;H/Hn+z+DrZ02Gs9fPkOrG1TSBn16UCwCMyaMRBvWrZVU9iW7FzPpRc2IvbzJ9qQTIbn+0wHNzBLO&#10;AeraxaL2vcLhdMLXr9/x558f8PbNO7x79x4PD49h7Ya9g8bPXdzbKCqouVrKaFaj5mpErk6jUdM4&#10;thQyocErPc+lenuqP8n3YD4tMtcolwQ6+bqb74vGEzznc4ePHz/hfD7jcNjjdDjit99+xfXlFWpZ&#10;QVYClrs0WTg5xX2a8/serFUKfd9jGHqrzGSBwr4+JFZL+rpI+NwZoxMCiBOz5J5J4b4+DD0OxzO+&#10;fb/B23cf8P79B3z+9AV3d3c4DwNEZS0VAp/FlMYeoOckAmDrSRtC7G1FtLMlM9ESNFwPl/HkcDLS&#10;0Ue/qiQ2mxaXFzs8f3aN//6vv+J//+//F//rf/0Vu90WMMMIlJ2aHp8C3db0zkt2IWstefL+Mlg+&#10;sknS+aBJ+1x6clUbE8B7yXqKgYu/PA6jI/maZCYZvh5HsoQQKh7EDgbsOeYZIkx8aJZVt1NK8HKt&#10;EMFyblMzlYG3BI5Gko9lNcHM5vdxO1DwvoExVnOvAaa05+LHMRZRyvlCVl9SMbOllGm0NgDWvycD&#10;nfqiw4xA4LWK8kVFMVDMoVpf060QliyAxkTpCKcBRhNhc8TC3P8vZVhNWR3lZNN4bafV7wi4L+kR&#10;kqamdL5x2z4KtcES6bkKfF4B7i+B/lPk6HR9QInIxGMs8ZzlU9OUTDelAes0678/RQ6uzZFa+8yY&#10;kckMRrZ+Uz0Czy7k+8ncXuEqBDZ5o6F1gejj+ZEz9lLj3pgKfXXZ1sn3wSMrn8lzOa7nEl70/wt4&#10;v8ZWZunv14yD5ptnyey/zOrQiMnCBANS8sB/yrjR2tCQqXGKqZCPOfB+aaMOm5u2C6eSEqK1Hqt1&#10;bVDVNYQDLuFHVmFCMU0QI++qZPyUqe7tODobO9ZAPyiYU4eu62AMcHV5AcAqsJSy32OMY+ncSHoU&#10;RkQPUulsVAADKYC6JrQ1sGsFLncNLrY1mooAo6yid1DOK753IUkG/WBwHAz2vcZRAzA1amMgKhlG&#10;X3VoQAUEufBMpaCUxvGs8P32ER8/3+DcK1RNjaapsdm0aNsam6bBbrPFpm5dGKxAVRHqWlt/eCIo&#10;pyASbkTeq9rJjfJaX1ATVBEkrJf+drtD025weX2N17/8gnPXYf+4x93NLe5u7nB7c4ubm1vc393j&#10;sN9jGHr0fReAS0PxmpIokUXR578EdLrq064HgZRgEdbmpgrrTUA6cIwcOFRLibZpcbHb4upqh+vL&#10;HS52Leq2dQSShCTbcRlfpCLan3hFpg+yCSFVI+IqHvpaaXR9B6VUmIKIo5QOyDYibJaeEPC+qwMJ&#10;R0Y4QiCxIuLqETbSGSx+mMLMkRK+g5VCOmDf+VY7ix5v+cBB/GApVdpz3ETFfNNnX2MYhvBZapdd&#10;IEZ2KhQmOEAiFeBQatixNG5X3ONNLEKMtoSMPWylI75q9291OrbMmGvtpjy89UVFUUGstYFyYXlB&#10;iamdcg6lNPdpVU4oLtYUNH7/djJh/3zxEdCpkKHSiHQANUAJ4TL6oQVwKLFsWjiTp9Qza5TmJYVQ&#10;fDZoVoWT/jkqIUq2b9NFFYV6jRTWKQaBhEQoTHszj24+oVBQPi+ALVxhP/eMzJ3vU7UFB4LTZ8xZ&#10;rRAga4ntdoPdbof79iFklZzOg30m3FSVEO6MLYAH+c/k6vqQJ7Hi+cg/qy7VKBn5X1qXuTqPF+FV&#10;JZPRWB4oy6cic99xw2xWolVinAD0RMDSWHUpUJSvm7CohJ3u0Erh4fERb9++C0pT4L/x8uVzUF0D&#10;FbPn8a9vGMEAb1tiEURjMlEFInFvxRuREKGS5IkB25zwjdD3GDRO92drxaeUggBSsYKbYNjvj/j0&#10;5SvevH2Hd2/f4/Onr3h8fMwaOhECfHWoQWk8Qs+BO5OG+5aVXSV1qRkBCuN9BJPCmn9HzFPqbwIw&#10;OhFgzv+zQPN8mCJRaSoKGAaFL1++4nw64rA/4PF+j7/89htev3yJ3W4LUXmbRKcqVzwnQiT2JF4E&#10;orTCMPQY+gFGaUDGvCwS0VJQOlGDF5J4CDZayfBz2v4yTmRhDND3Pe7vH/Dx02e8ff8B7//8iM9f&#10;vuB4OAUBjtEGg+5HYc5hUocDwK60FUGdbydH/T+WgKtLI50gSLj9VLqpUltPtZsNdhcXeP78GV68&#10;eI5XL1/iL7/9ir/85TdcXV7AGAWlB0wFlv7If3PAfU7qlM7WfM34dcbzZkaZJyY+f2kWiEkmxeJr&#10;Oq07A1eVsramRFZ8o7xCmllsjDyQg8i/oMyGzVHjYPV8qGrmfRyLNS5TSUCkEokxR3Kb4j6LVWSg&#10;J0gMDErRE4YKKuWJiYo1gspSHZPXcj54Oq1ZBFOyIgO4xvtSnKzjAB5bt5yMzmx6cus+njcBwsz9&#10;mQbIy+HA06Hs+fO0pMgt9URrbEpK74cTHePX9td83QTB0r6RO0qsFayUMKyRKt9PvWpk2TFlwt5g&#10;GsDPw3KnyIelKde1ON4afHJKuT+Vsbn488x83fmUeoP/NwaX12O4Sz8z4Cw01RPktX4qyjOZN2gp&#10;h3Ra5CzcuWVGUzpTQojcajEH71MCVSziHQm2C4xEUXPP4hLW+x8B759yU380FGEqPG3dSMF84vNT&#10;F2u+Ea1RQiylz081x3zDmUshXre5sOaIBGRtmypZ12jaBnXTWBW46UZeY4l/HgdsHEhFIdSzwDaT&#10;gAGhHzR6rdAPdzgcT5BSYhh6KKUxDDoSDKyBl1KCv7J0Cm8yGo0AWimwrSV2TYWLbYPdpkYlAXJ2&#10;Ob0LurSKGkANBkOncDorPJ4HHBQgWond5QDpRsaV1oAmCDIYeqsWaxoJDasqP5463D8c8O3mHnf7&#10;EyCskrxtarRthbapsWt32LU7NFWDurbTAHVjgRMpnTemJIjKWukIaRXnQthhOK/Yt0UNC3HywR5V&#10;hbaqULcNdtstnj+7Rv9bh/3jAXd3d/j29Tu+fvmK25tb3D/cozufE89s7e9bSaGVjd+ND/X0Hotg&#10;mzIx+WEUJERQOdXB736DzaZG00i0bYO6sb6rxHx7PbCdeNr64GRKVXhGR/V38Bx3jWurNi7Ad3xY&#10;mRDYK0NDHIKxPDmAnHmlUVMcxEJa20kDAWid+8xFGMer/IUQrpmtUdXVwqExtbtNAZeU2AXYzzdA&#10;qQGARiUFIGVqiUAcYNesMEcg6yyIRCP/a68IDYSLyH3i+NCYBZ+k856rqspNNxCzMolj0kb7cbho&#10;O2WtliQSb3kyiQrVq3FL1gbJmWDGqtSlfJGkQEGcXjDOIkAQJaqmnGUnmjkvggTWFIu+ErDKC3gD&#10;s3qibEntVTqX8+/zgFtuHVEuYFMlsBXfCeQTfHlQs7e7yhuYNLuGiudzqcjlUzZ2mkgH8i1Xqgk/&#10;NbKojCs/lwXx8KQaavlsT22OUmzSBIBECKBtG1xeXmC326FtWtRVDUHOu50EZFUF9WMMQ5u/9/a5&#10;F/DH/o+EIE4B4SVlUu4BnROteeNWGt/WRXWoyUAgM1HUg015TTf3k40yU0Rpb9ch7OSVUgPuHh6g&#10;/njj1KkKevgrXr58ge2mhahkWJDC32RBzJrCSlR5UCxxH5DEh5mBr4lHfhnYzsPUp+5XYr1lvHVN&#10;tMlQw4Bz1+Hh8REfP3/Bv/54i7dv3+HLl284nTr7OiJOW/owW/4cxYmiaFPBJ0fyenXZgmZ5/5vP&#10;03qaYm9t37G2KZ4S+ZTtN3PwI6r7bm8fcTqcsb8/4P72Ab/++gt+ev0K18+vsdk0ENLdY0nh/pJw&#10;dYCO04d2wtJaVA7DYCcthXDCA4CMrTNIStRV7cD7Klg5CqJgmRRAMWeZCG3Q9wPOxxP2hz1ub+7w&#10;+ctX/PnhIz5++oSbuwf0gwIMMbW9CcrF2HCTE5TEPd0GU9u9UtQ1pNzYc4yspU8lrcii8kSDIKeu&#10;r9C2DTabFptNg7ZtsWk3uLi8wouXL/H6p9d49uwau+0Gm9baNmozBCsu8NgkM092Tu2Va/rZNeq9&#10;qd41WgVEFWMKsmAEsCMD2YIlHffD9pOegFtDcdKV/Nd5iK0pqUmzaXDem/psK8JkDz46a7m9TPyE&#10;I2uaNWdXCl6ZsHMvkXE5ORIALhMBasNe1xTyeNYoh83MdN3S2hFZyHM8eyN4P+5dxgAdB+oTC3dQ&#10;wbnRjKb7fe/BbTFpJmzrqZ7uRQCO7btrA53nhBpr/eiXgPicmE3SgBasN0qkwtL3TvUPU+dSyVpT&#10;e6LWUJIjk7tj+J4OmCckcgIl/0xP2SenMLunYJpLljnFPjK3Ap3I0lx6L3OT73N7xVwdtNjvTAgI&#10;w/kwKZDwtpU0S5aV7GWnajO/J1n8TGTniJkRHNHo61x1n9sJrxFiJF75K54rj0WVn+3/uOf9PAg/&#10;HX6I1QDJ1IKcLpTxQw/qUvG9VJQvBe6uUeaUfDOnFvaaiYAcXPRefJp5sMoQ9pmFeZFIRl9z53vD&#10;Xl8yAN/bkfji3T80Shv0px5dp+D3Wgu8euMKCly7dBYvXuvr7NcduC3QCEIrJbZ1hW1TY9fUaGoJ&#10;IuNGMJUL5rJ2OcNgVff9oDH0Gn2n0WmgbRxYbjSgFIzS0NKGYhJpCEWuqdboe4XT6Yz94YT9qcdJ&#10;E5QBTK+A8wA8aAhjUIsKrWxRiwq1lKhr+6uqK9S1bVqk+70NWm3QNg2qSqKWwvrgNjWaprJe+nYu&#10;19+SqPI2BkIKtNsWdSPRbBpcXl/i1evX+Mtf/4rb21t8+/oN3758wf3dHQ7HA87nDgoGwmRKdmNG&#10;7ldzllK8uZfOu1SXgh3dpiuFDaRt6so1PK21F/K2QgRrMUQyqKx46FDCqGKsoFZKgZKCLmOXqzEZ&#10;xp9r/tyVwHsPePDRKe/XTOxaeQ93MK+1cLhoE5SEgahzPJlX0VnvfpGBR+tCjcqEHbMDIfv6gAzv&#10;1SGnEwn1vgEW4z15IkgILIQs+BciHekjrgYNgbfW2kaHwN+SgshOdwhZoaqcPZK73jx9Pu5Nep4N&#10;nwwUNGNf6YmCKwHYkaq4dKbsLFtVzLPuS8qZ8ojo0xQjS4X51PfxZ8cXHPOjpJwMphiw5sEkUDHU&#10;CDAToCFbI1nDsvScELNH0sMA1fdQwwDScfKJQs4AzRYVpf1ksaZZqawwhbS1EI7JVWn82jDf8UpK&#10;XGx3eH79DLdX97jdPmC/91NwxnqEsjN2uU4p2EUt1CqTxP6q0M2UfCypQufEEjnwn/7cmBUxqnEm&#10;rKSeAtxOXkcHbhMRZFXBYMDjfo8//vUGQ9+jOx3xP//9X/j5p5+wvdyhqvzUFgesdQDB0vsQVUQB&#10;VPMgmlIJ0WEyf/xc3V46dfxEmp884/l53kIORtrX1Qb9oHA8nnB7e4sPHz/izbt3ePv2Pb59v4VS&#10;OhJQbLLKgn2KhX/n6jzEz1TIhsLiGqRMpb8c5rukkF2dgYEfD7Tz3+/vwRoCaRR8hxQQNTA4nXt8&#10;+PAJ93cP+Pr1O3759Sf8/PNPePnqOa6uLrDdbtA0DaSkeM4mz4yGGjTOXYeht17utrZM912fa+Q9&#10;9WGMC3WO9ackZpmkDfqz9ea/u7vH9+83+P79O75++YZvX7/h/u7eWuQYoJFVEEJI/7wEu1ARzqja&#10;WfDVdRWeKxICdSXRblpsNvazCrKWlm3TYNO2VnhTxSlKq7S3fVPdVO77NtheXODq+hmun11hs9nA&#10;aIXT6YCuO0MNKpIpOk4fJvZck3YA6+q+uZ56Nt+ooAL1wEsOvOY2w1PPQRi0RArYGaRCCc1Ea+Qs&#10;MNM6bEKEYJAB7tFKLLHQYcKGIpBpDOJMqUmBFlOuG59ia6IX6szJiS6eZ5yRsYYRIEtgWqn2KNYU&#10;M2dY0ou4jT89S2KPkZ+buX1OYpvDc5eY+RH4n3gGVNGWE8jzS3LhoVmoR0pCiinwNP+epdecWhtP&#10;IU/Wf19qo5mDkyUyKv99TipNWXzNgfOlM5PvKTo5ds3ICnZ8rmF2v1p7dj71ms5OkWNdlkEuNs73&#10;2dSCqbC3mHJHt+aceEptMTXVurTPz9byTnRVmpwcrdnRhE2a15aTaHPChgTX4rsJ61mnPuP4uTdp&#10;vp2rlUsEz6IbwVT/yiaE+XvgjiZrJnx+GLxfG/IxBRQ8BeieL0LKvfZTU75L/lX5hc/HXOdGn9Yo&#10;c/zNm1LWTFkRFIGl/PFgTasPB+qV8/auBDRciBCJ0MxxlXFpw9RZ6j2/rx7Qt56IxOx3aDyGSNYe&#10;xtuASGGLZ5CNfxJaA4OCIKAWEm0lsKtrXLQ1Lret9br3Y9ta2c+mFQatobTBoOwvpYBBWRAfVYPt&#10;dott20ASQMZ7+FQWUBLxYVSDQt/1OB5OeHzY49xrtLtLVJs2XJ9h8MG4GudeQ/UnqF5BK+U2MKCS&#10;AnUo/O3/b9oWWwdmR4C7sX+3scC8bCSqyvppenDJA95ETnUuBZrdBvXGNhHXz57h9avXePjlF9ze&#10;3ODrt6/4/OUL7u7v0Q/WazwEFRoaHZT55pz72QWgVRsIodNRO6eakmThISmFa3IqtG2Num5AQjr9&#10;NbkgPxtYaxQAbZjS3mSFdww64usyeJ/PpJmvIe4icytm9hd3PcJzwog3rYLvr2HKx6A0ysJpPUHm&#10;fTpzv7OZDXd2T0n3JkvWNE0NoI7NzirQ1t93USxex//Wge8qVpHergjOGgo69WsPqg0/Mk3pke6v&#10;D7SAEBWEMDBGAc6n1lsLxYJnWm1fVsGMC/9SQVEqzqYK/2WQzywUoaaQP7YyxOYJRdtaNUXutVwC&#10;7kt2diUixGZqRQsrref99YNLm0gB2QhQohhUtVirGAOjFNQwQA+DHdlXCkZJr8NwBagICuhVKlq2&#10;coprAanlzaznLCPwogVKBCMSeD9ca3uO1rKC2FR4+fwlHl8d8XC/x35/Qt/3lkz0gYylgIXiuo12&#10;Mkuj32tHlJdIpTTEy4zeT8k7eLrJYY0Y5UoPPoY/Jk5yMmCpkUrsBvLnCraBtepfm/FxOp7x7s17&#10;nI/WyuRwOOLnX3/G9bNrbNoWlRCBUPXEMSga6PgmKYhImf97EFA4T+/weeIOnVgU8NDu8bmgkwBh&#10;a62CQASRe57P5x7394/49v0GHz58wL/e/IGPHz9hvz8EP3qfvcNHl7lKl4O7JXUYb3zWkUF+n+cA&#10;llm1Vtfa4iyB6lOg2trA2nyPnSNXSzkrCSDqfquNweN+j9PxhG/fv+Hjp0/45def8dPrV3j+/Bmu&#10;r66w2VgrSD9FST5UWSt0pzP2+z26rsuekXFYpVbWvk+IAbKqwrldCWHto4YBx9MZ+8c99vs9Hh4e&#10;8e3bN3z5/AX3t/cYuh5CCFxfXwNC2AlWYUPGZSWsJWBTo3bTfFJai56YSWXzpJqmdtkSAkKSq8tr&#10;yKq2fvwUQXr7WhJCitAfSWl/XlVJV8+31jZnd4nd5Q51VeF0POB8OuF8PrveRkbw1fCp2nnLm6Xz&#10;ea7ueKooLSV8ysp3YlkbJU/vgM2ZVOTlwfookvF2OWw6M/O451OMLLF4nLTHQu/jnkehhxDk4oSd&#10;uCzvjcNeWKjH1hDWRS/8CTXhGktBmhOWZOD9WiU4t4Sb6n8mAWnEjIu8Nov3PvWRnq4RxmByXn9w&#10;i0L3yCU1z7jWMkWF2ZrBwLVTKU8JrZyrDyi3K022ZBOenTX3le/vgZh2eXG+5/Q2tPA2ZDOCg6fY&#10;pOSq+1JdlIL3jFIhGlndTeUIGazH7Er35CkZBU/BOtdOTsxZeJZlkWZSQDH3XuaE02vx2nlMc14c&#10;Nvo8RBAQqfCX7UNLwp11V6CE8WooxXvslDAu2q/OEgvx4xNoFvMtnh8rPOxL5wifDl/z33/M8352&#10;lHiW1cIso5F/b6oMMJObNQehlwqiuTCoJJwyaxrmVA9PJSpyVnupcZjNC2CNkGeQtPMNF1KgbVsI&#10;ARijIEQFMKDdIycj/ztBII0EgIue6XHxaV8wQCQhHDY81LNKcYw1hodaYFdIARrIKRgMKinQVBKb&#10;RuJy1+Jy16KtJQwGGDNAG0tMKOV89TWgNKCNgDIG3aDRKQ2xqbHZtmjdeDC33/BFqXAKZTUMOB/P&#10;eHx4xO3dPXolcL3ZoLnYhWAvOTSQjbKMobahTGoYMChtVTe9ssCl0TgPPQ7dKYwKC7Kq88op1Nu2&#10;xqa172+za7HZNdhuXMMhrJd+48JxZS0gpMsEkC58UFbYXNZoN1tcXlzi2fPnePbyJZ69eoWv377i&#10;29dvuLu9tc0WxkFDHKDJPQ+JBah4NY3wCbOBmRQBwK8EoWksWbHZtthuN6jrOir54NaSU9qTEJZM&#10;IQEeyRiZT3bIuP29ZKUxfUCZIpudW28g04DkB1wymUBwIDxgBIFM1F0j2MuI1IeTIosLSt9PvOY6&#10;8VcbFQ2Fvbbou+yukSAZC3BtVqkN45ooK09GqkgYpoS3ajsLJLFAV0/IIB1bTsJPWWMopHT/1k7E&#10;GGPzDHR4Vu16s8a1ZhLo5nkHyDzQQ4GYhGVTVPEv7LMl8H4+SI6t50zplSgwsqLOYLZ+ioSRWGez&#10;NndOTzWwOUk058eYj7PHgOA5ax0zSUhEoseRlkgnYwzy4euxetceUywsVxuYQVkVfkfQRCAjASli&#10;5Wfi2vBraFL5lp/9uRd+iUQoFoKxyc1rnTHogkCWA9aiQrhz9PLiAj+9foX94x6PDxakO3YdEGxn&#10;/L0sr+fSBMCSoGKu/nmKjYgp+H1ydU25OabJ4NY08Dezcsp+Bgpes1Mew/x9JdeEg6hZXWdCrk8F&#10;QxpdP+Djxy/Y7w+4vbvD3/Z/w1//+he8ePECu02LppLgw1ja7U06kMROscRg08TYyyniw5mZTXal&#10;Qb7EJhOYH7F71jQLFQMMdK9gBxjthOLNzR0+fPqMd+8+4M8PH3Bzc2MnPviTSTx0kEeUsrWc2NSl&#10;jV0JBJvzFc6flSXw/inrdQKnC81krn7Mc7hGAZBF+nYc7MZt4Xz9TbJsqRBe2QdekglIrDYGvR7Q&#10;Pzxifzzg2/fvuL66wquXL/D69Ws8u77CbrfF1qvTKwFDGn3f4Xg44PC4h+p6R+IAGjqppeHqvNN5&#10;g9O5R9tu0LYb1E1jRRvOz35/OODm5hZfv37D/d0tuvPZBtVD4MWLF87Kxk6yysr9csIN4SZ2LaBu&#10;rSqtwl5COnDeA/hVJUMukZ8aseC8FQ75uosovqaUIkxQkoC1FXJCgmE4Ax0gKomNaqEJ6M5ndGeb&#10;uSSEhBEm2A0FH+OC1+7a9VYirZbUoMm5H8J58/MsJ7jS2sI4ghi5PZkH3sFdtKJ6ULvw2phZ5S1y&#10;0tcP2gbND2xTtK2LuRr+31MCbAelfyEnJgl0BZ7ki52DnbFWZNdo8vk1s892/k+5dWroHQrn3oiU&#10;YKBuTlSXANERPpNoLrxFjRnZpObB8KV6MQeunwLO+Rovn+aJ+S3jfbgk4vwRAJdnH42q8TnsZ/6P&#10;SKa+KJXrcKVyGkyfnTUJN0rpyxZymgjLFs9zZHKuFOeCnSlLofBMmSh0M4JYEHX8bFzUkjwnE97x&#10;a8nIdWf3fM5B6T5PTeOkmQ5iNgcgXyU0CrhwWUfM1mXuGXvKtZkiYtYQRGtwYZ/jqAoZdryjLQHr&#10;Y8GFSbBhzGAf0RITgbwtTVjOO7gYhn1QgvUAYzscYvsymAUkf8BNoVAcOy0gWe9rFPc/BN4/laFb&#10;4xGf7kgYAWf8+3hQ5FSTOVYQTB8aU1YEc8zHU/zPltia8eZJs03z2sA4FzvrmraodhdCYLvZ4Orq&#10;0qlyXUAmiQToIIjkkgkhXGGlnUrF/dlQBi7lo4HO79qNn5K23rVwPYQwBAmC9PWaIBjDAq+Mshov&#10;IdDUAtu2xnZTo6oIgMpCKSwYEQB8AGdlcFIaWthR17at0TTWuoVcOKV/69ZPm9D3Cudzj8PhiPvb&#10;O9zd3MFsL60Q0xgMakCvhlCEkiDIygZpGtO6kXUDM2iIQYFMD2MGG14F+/76wUD1BkOvcT4q7E99&#10;mEYQlVX4NLVEW9fYtHaUd9vakNxmU6Npa7StBfebukJbV6il9dWlpsVGSLza7rB99gxXL17g6tlz&#10;fP/6DTffvuL+7h593yWFrRTWUsVoCnq8YL3ifhE53TzZIGFf3JFX3Qs7orxpG1xfXeD6+gIvXjzD&#10;s2dXaDetU9EaELQ9sIIiXYCHH+X4XVKAEKxycdQgl0MPaWRxMmUDM4LZwvebApkVQmutaWcERbRO&#10;BMf8h5G7qKawJaUBYHEKIQfuuZKppAxJiIhwMJAL97KBsbzxQJKobtxkh4jBuySS8NjENsgHGjN1&#10;ECfz0v/no7AxmBghS0PETIXsYBucCku5fIFAjIh0BJ84EcMA8jiizex1QKOwLB7sbPS4Exg3I0tF&#10;QFYoGHbSOfIg+AhTmfX39mHTYJFJFF9PtTSZa/6LipgJO5uSxzjXFZnxdO/os6TFsJ8U0Yws4A9W&#10;1gon2L0Bn8yOqmsdchcEAN330N3ZFpqCYFAD2hFCQrrzQQAye148QDtVC+TFdqmA9RMphXPbF/Ox&#10;cC6RlILdewrnKbnztpYCL55fofv1Z5yOJ3Rdh89fv6P3UysshNK/fppvMu0TvsaHk4NMP5o7tEbt&#10;tC57yAI9RGNQ305y6Jjn4d572OtZNsKSco3D5sKEAAAgAElEQVTnd3CQiYO4xMP5SECTtfy7ubvD&#10;uTvjcDri/uEBf/ntN/z06iWeXV2idV74PtBV80Ylxn+G/BiYGANn3JCdQfQEJ/gz3j1HPjTdgZrB&#10;/szYv7NnlrUr8yeRGhSGrrcCh8c9vt/c4M8/P+LPD5/w5et37A9H+/OIMrCckOftECP1dDjX8nue&#10;1sU8K2qOUBp7ZqeTCfm5v662ngbwo+UFIREOs2/251Nub5A0nDTa1BJBg0FKRpEXzAir9pbSTTXC&#10;r30wcQCFgHThlPW+YT0cDujPZ9zd3GK7seHXl5cXuLjYoW5qQABdf8bpcMT5dAJpoHJKdz8N4gkj&#10;paywxk6bbrHd7rDd7lDVNbTR6LoO5/MZh8MBp9MZwzAARuNit0XTNKikVcRLYfOgZGVtJysZ1fsg&#10;+7mt7WYVLHSklKjq2lreSAf2Z1u1dg2DnygQ8JPDBkoTlLZ9gn1uDKpKgnQFImnrPG0tBnWjHImm&#10;0HddEJlYgEu5Mz5mMvGhsacEKi4B/VNTXVQgktm80YjsGZ31/uzN89qCnZdX1dprqpUKQjGeZWG0&#10;32/H9Q+yAOo04wMBRE52cIoijGgrE98zuMrXPQiUKmbmwcdsr/Fvw08NSm4dicTRJ5w1HJ8IpbFZ&#10;0Hwy7YAVEETnG5pVGae5ZYYd5AZmMjyTZ1cZ8DMFTCiBzG6UTzrMTKASA9tXWrgIZ22V9BJLFwyR&#10;pKZiP7e8p8fsPyp4RaUkc7F2ZoInJMAjB/ymLYqCmMO/j2TBRBIlsR/yhCy/d9GvdDVZMjddsiZ7&#10;YzSJk4jW+MZj2IQrRnmLUaU/n9+xpGxfl49ZFmRMCXdLoDevd+e+Pl2b5oJdKrURT/pMazLNnprJ&#10;UxLHFYVqcJk4bso69EkMZ/DTIRooTAtScU+Y6wvG4qd0YmccYCsm94ccHMrtgRNwntV2ZBW543/P&#10;cBu+VgSzxaT4QQESrofDqmf3h2xz1rD/Sw1eWvyOY0toVODmntAmUamlYX/jUev8YsyB4iU/wNJD&#10;9+8QHCWF8xywvxSmxVkcYqNKHgBQg/WFl0Ji01o1dCjqCQFA9+ha6cHy46X29/aSW1VkqKjcbbGF&#10;b+VAcsnsgbha0Bf6JBGAawLQ98I2qsqreSs0tcSmrdBUTqkdbm4sHAetrWWOIXTK4NQP6DUgqxqt&#10;85WvKhEse/w6sgC1nU44dwNO5x77/QH39/fYPz6iIonzcQ9UApoAxdQlADBo11QZNzkAgtEKqj+h&#10;xoC2EaibBlRXgKhgDEENGsN5wNANGAaNftDotEGnDc5nYH8aIGhAJTpU8hCakrqp0LS1BfR3La4u&#10;Nri62OJi16KtpAXHQaCqQXNZ4UXdYLO7xPPnL/Hl2TN8+fQJd7e3UH0HSYRKSgfaxufMN0wggpCw&#10;yqdKQkgXLCYkpKhc8K6EdGFfTdPg4mKHZ8+u8ezZNS52W4AM+qEDCQuckfeX9usFZWsTbj8D5nnv&#10;mW2/p+eEXnyuhqjqIR5qloPnVAjX9D7CeuSTzwvTpI402n0cGttbZH8fN35TIBgNy44QQRUVx5Oj&#10;4tiocrh1koXjmx6mmBgXBcKRo17xIkLj7L+ujAX/jfuc5MgKeMWqYSOaQa1jUhUUUQyW482D27O9&#10;Z61RKnQrQtg1qqSA1un1Aw/PSmx0YpAnOPkRGkoaFe0heLcAWnPgPhZaqc+qX188GJNG6hjWuLrp&#10;hLxmMBmYH2wuDCbA3jFwv0Y5shykNF+sr6oNKCelU9hpOuSLUtDKh5Rx9oeP3iIq67lSLSop3OuG&#10;iR8D1XfQfW//rFQAO4WQEJUBCQkIA0DCiLDKnO3XRGmVod6Txb8Z58mMvUypWMAzSj2OR3NFnNvz&#10;tpsWP//0OlgNCSnx9fsNzt3Z8Y2UEZ9sN8o5zsxTdY1NVOlzr1U6zvmLT4VtLalpuDovvnYE7v10&#10;oPemBielGOCaB9t6haBXlkbVetbsB7snbw3gyXACGcKpO+PP9x/w+LjH189f8esvP+O3X37Gy1cv&#10;sbu8QN3UVmHt3qsNvEewrTHOqi/6c5pgDxHJboqNM8jtd/5c0RCwamTj7S0csaqBMCY/DAO68xmP&#10;94/4/vU7Pn78jC9fvuDb9xvc3T+g65X7fBGwGDfGJUg+nb74d4VBo1DNAo5vMmV8mDpIaZ6UhM/A&#10;dSqE5xIb++ETatz72T97wYrM3SNyFi1BoQUKtQMV2johbKCqkDI8qL5eC/ZIlBJ05CdcBZumc97s&#10;0IAEoXbTb/uHR+wfHkHCA6bRPpEMQl1KrtYXQoRz1miD7tyjPw84Ho6oqvvwHNn6Xoe9abvdohLk&#10;7CJrJyASkfQSbjxeD1bg44UnkmDITvtZB0P7PPtaxe+HwQIngAcGSlmCSmoBVAhTSTZXZ8CgAEHW&#10;v99mNhgYpa2yv5aoRIVKVGHaULk8Hq0NBLEJtML057SFzXIw8VMI+phvxFaxSR++1J4ky27y70mn&#10;U3WaBQP6Ek8pHYF7bRIbNP533uHLr0vtiFQfkBz6Q6QWG7kanRMiiFR2rPnYlGCSlTPjXb4EEtpM&#10;ZY3B5eWACVuiuQ1x6cJoDynuW8y/3CDLVJr1gKdgIWSCvGasoSlO0YLpfJjwhZiwy59lIssKy73J&#10;x2Dn1CxCYcIzCA1FAZwv3RuT+uqDTVxQuraWyN28V6MgDmFqWYhE6AOUveeDZogD+FmtOi3uiaEH&#10;YUqZCmcHf7d5HUquB/GBx9kk9xrldW7BNmVdV1rHOnvekJxYbEWaKKsrCo5ondBjThQ790z/SG7T&#10;nNjkqer3ZNKAWdsF1XfSx5vVr7smi2cuT2yOEFkiBPiEuZcWGfIcEsu6MxqaXBbeLCAfBQvLPzPr&#10;W6g0KURJI56J3uO0IBWEORP6LDNBsPDXpAlSydfqxLJivGWxIMIa45wngfdT7BQPBChtCtO+zpT0&#10;u5wRKSXa518bK/inAPVMITMx2r02FGPJ92iKfZtjxniien4t17Bu0dvVFTUUGelBDTgej3h8PKDr&#10;7JizPeCEAwgR/LgNmYkRO+GCqUS0MEkUGgQyAk3V2HHVtglNCAAMg7JBTlpBsSAjY+VuLmjKEgRV&#10;JQMYU0mBbVPjctPgom3QSAmCcoWZ91G0hbNSGspoDJpwHgzOg4IylhRo2wZNXdvrS/F4DpY+ymBQ&#10;Gn1nPTgfHvZ4uH+wIM/hEQ+332EEQW63wR5IDUMCgBoDKKNBxmDozjg/3sEcH1ALg7atUbUt2u0W&#10;m90Fdm2L5vICkipAC/RK43TuceoHnPoB566HGiyIO2jg1NnPZg4KJAdUVYe63mPbSFxsa+y2DbZt&#10;jaYWqCqB3W6DzaaFpBrN9grXskHV7rC7eIa7m+/oj3vUUuBiu0FdV67osM1j5RRLQpLzFa1RN370&#10;2E5eWLujyuYVENlsgk2Li4sddrsd6qYBCNjvH3F3d4NB9faaKeU8UGuQ0K4rKxQlQZFPid+mb/w8&#10;cE+UemiHDVRTokowTFEIyuwUDGXq05EsOILexgACtlEEH8U1bHTRlHJZxuD/qFmLb8qqUCLYFEBn&#10;BtJpmPDeeRAtlwF5kMaMQnkpUToDFIJ0gwWWtsQWhG3e9GAzJnwD773DjTbWg1a4sXVpm3C/bxCx&#10;aZpEEco+sitEpZRu1FqFayArgUpX0EaxAD+dNDVSyCQoDaUQr6kGypQBbcVCH9OCiwVuJUWRRh6U&#10;EwkKSkHoUeWdThHxpnveEZEmw59+hIQvkbZ50zEV7DVtJzL2L402WYWCEXwMUo5gNB6MnH1lTJAZ&#10;m8FSVQIkpbXLcdZm0Dra6MAC+FZpr90zY/d0CGGBU1GwvOJggTGLEt05a6UnBWz56QSI1HKJFaEX&#10;Fxv8+stPEFKi2Wyw3W7w5etXHA4H+xyTIwidxZe30+CWL+E9aQRyLicbBNnQdx78PQpLLV2fLHR0&#10;CuBfZ/VFxXozBfDHwgghPHkdbSH8+g1iA6QEWUruaQCyQMLOPnnBirDyk2wg9H2H71+/4eHuHjff&#10;v+PLly94/foVXr5+iRcvX+Ly6hJt20JKAVQEIcmFfVs7OkEssk8jJSTYU+RtxxKIiTUaGtqRtYAf&#10;m+66Mw7HA+4fHnB7c4ub7zf49uUbvn75irtbl6vDVIT+uMw9kcMEgAdmCzCPMQgB9tz+Mq03XSYG&#10;D8OevNw50E7hzBE5AOX+JzzpTzFcjNspxVrdvpSQ1v5ROlW7JzAom2AVko1NCytMkVJ6mh6CECxb&#10;iGuzJvb4qqqsrY2Q7NmzAL7/GcJPlZk02C1RK8PmkpBxuVMOEO/7HoPq7fcIkyhzjQ/5pkgSWKTc&#10;QJqKOaDYZ2roOxgmwiDprqeQqISwgqCEfNJ2e3Kj8P7sh3Dnq52lmgAZ4vq1tpwiISDDdyubk+Wn&#10;Yfh5IgCXE+LXsQ55PtECy9bDvRqgtCqqjNfYNOV7y5qAy7UhmLGWWPL7HQN3ZfCeBdOaqKjPwTut&#10;Y71kvwYH7huXnSWS50MbA3JnBwgzoNc0IBsDkgEYEWraZPKgoIhdEi2MgaV8ktBMeoCnOUDTIN9I&#10;oJefkyjbtRACSjZ5fULAbwancKFUDsJPrbHkazTWpI8xHWQ+2kx3GixfUgGVgSkIskre/DSadi5N&#10;Yk89O4nFDFfZG85sILEHHr+eAJ/SnlJPL2WqpHkl67GjycnziYuwFEr7FOA3x/zS1zbB6i3Nhhj7&#10;2EbixgXcYlmUUSL05xTvc+vZ425rrLBLAtu5Xmr6c0yIcJ8wrVoSGpemQ9eKY3gP9xTSJ9/H8skZ&#10;4gIWxBnQ8fM4vwaX7k+5T42Tr3MEOSe6prBuflYl5Ol4qy6eHZwMoMkzm7DGPOeHwfunslVlJsdk&#10;yntKFPQ5MF/yMpp6KOZVa08PDFpTWK1pMqdIgqmxo6eGZcTGIo5iaW2gB+3CoG7x+dNX9Oc+qFtE&#10;8CE1sxtFGioaNwqrHLKLsqkrCxzvNqjbGgRC1/c4Ho5QyisdrZpYE0FD2IJeWpBYCIlB9s6KhVBL&#10;gU0tsKklNrVEIwUElBvRtKOpWinnk+lBSI2+typ8CFibmW2DumlsACbJMCbu7UG8d/6gNI7HEx4e&#10;HnA8HCHJgMyA/viI06FFQwTRbJxtjr8GwgLRPiDPWMBTVICuDFR/RHc4QHcS5txCnx+hd1uYzQ6b&#10;1v662Lag6w00CP2g0PcD+l6h6xVO5wHHbsC5UzgPVp2vjcGxU3g89fj2cLI2O02FpiJUErjYNtht&#10;a2xqiW3ToKkrUHuB61ctrp+9hFAddq3Ey2dX2G5bVLUnTwBJAtKpskRFIWjMkzdefW8BAIIkBGWG&#10;VWFZALYfFM5dZYHb/4+3N12TG0eyRI8BIH2JRQqlsrqqp+ebef/Hun2nu5bUEpsvJAG7P7AZQJD0&#10;UNXcrk+dmYoID3eSAMyOnWX0tifKOozjBIURZELDRlXhJZrryK6ZrE2/Q5ECNAcWjMUUmjqlNQy0&#10;8ORXzUIlu+7KfahMOYewJwg0ngIMmPvLCt8zAS7O13jTV0a8VizCVcMeoPLsFGFeKGwahIRW+Gsv&#10;MaszI9XbI1g7JSstZ11YZy4xy51zXhY/+SEaXPAgDU3wrjd4eLzz8veuhzYq7DUh3DbsSZFJ5Vxe&#10;uyooPyxcAFUdlGJ0nQKzAZFv4u0obHQCYMKigOSFg/MW1oUsQueFK1c2R3WhtlAYSF/L2VCBV5ru&#10;dThQKma2zuP6/GoVe2sNw5IqTFpK2WDNtAb0R/BuWUIucyJEbSDzV9AO2G0VrUQMpQwICs46XC9X&#10;uGny+1zSqYc9jH2GSWQBemsGzmHbzcYYVaYCF5J22gBWsKD0m/OT6SagP0k0NeF43OH3r19gjMHd&#10;8YDjYY9//OMf/ny7XmHdBLAW71/YilTPgXPVQCx8Nkc081zdku+Wc8x1WbYMvZOQSStOq/ZpbZE7&#10;miBFuId1UHsMay/8hasGQYZvK62bQ4kSoBFB76JpVUqDNDBOE/7+93/gx4/v+Ovf/oqnL1/w9fev&#10;+PLlCz59/oz7+yMO+x77XYeuMx7ETPZhJRCtqjXhnM8ccml47ALWz4lR64kJjPE64nodcLlc8fL6&#10;gh8/f+L7jx/4+fMnnn884/3lDcM4evGVUKW0mlII1qwXNrgK2F+zrcmgk8xxIhCgAEMGSuf6pN6z&#10;VLgXZVhuYHsmwF2l4YcKgK82nlGutAoqQ1UA9/Fexxo4gffxnhIq8D7UyopSs6goEFeQhwlKZbtA&#10;6REu7axleK8xBkR++B6DYyknThZ7VNyN4vdKhZpivyc7mxU8WiuAjN8PlCD5xDwFzkzseqllkUGw&#10;kGEVcjlUBthdBqzKJj58DlZtkEsMwuXZKwFhAi0CLfNBvYPlbCtImlIgZw5u9paPGvkMM8YARJhs&#10;qEMFEPXRbIUtwKAFVNS2fIwGF6QFGvP89znnZpk2+Rl0JXjPyFY5LAMC0WTfF373jFVG5TZwQ20O&#10;A2h1wLGkoL+VbJfWPqlmv77mrbykJio989dVkM0gbEhLljZpiBAVh6q0cmhmgS2D9zNgjEqrFqly&#10;XuabxPwrKsJ00cotuoH93Abz2qTP+rXl+Q1UqpSZYpRWnklJEOAP2VwtPa9LbOgl4HUpt+pXCT2L&#10;Njit4RSyymUNN8vkAZHDMgOVy3r61ve7RPqYu0eoTcxyVcHUsOhZAu63avRWxmAZ6ItECpUs9JaC&#10;eq2XvcVK53Zm/a+/BqqMByJvVsco85eWhhpLw4ml/am8TvN7vIYJt86IVqD13KO+9Opf7IWJZtav&#10;3CBx/svA+6UHZi2le90vi5rMw9ZmvCaXpQ0ZXCsU95apbuv1lzbXtc10aQGtLbotOU/rOsw2lMQu&#10;UoHdQxguA07vZ9gpW9bIIl/amJDQm2cpb2YfRWaqUhnEPR53ePx0j6cvn/D46QHaGEzjhPf3M/7+&#10;9z/w17/+DS/XaxgaZFuOThvc7w/en9JaXHcdduTQa6DXwM4QekPoQlHtbJBiWt9sOBtC1YKdgGXP&#10;6Ok7g+P9EYfDHqYz3g4ButgsYsFqnQMjyF/hsD/06HcdSBuwUcB0hRs6MHmpbgIUqDJAUcDusMPj&#10;3W846M84kEUHh04RjNJQWnmffNNBmx5dZ7Db+cDZru8BEKbJJhXA+3nA+TriMkw4DxaX0eFigevo&#10;cB0IQwT7bbA0IUZ3GtBpYGcU7vc73O332HUddp3BsT9gfzzi/tjj05cHPH26x+HQe3Yqgi+98EiF&#10;UilIpgbvfQNnAxheBhODOPjg7/3P6hCiCnkgcbIhSkW4EqCJCLwiUGqOdehwx2nEMI4YphFgRmcM&#10;dv0Ou533TQWF9+7gVRiEwipiJnNKPr2lRVcKOQU1gWDJjGsxgaXUtGSmzC3D5H9LVcF8f5gDwrWH&#10;6RpDtfy6C+Ccg7UeiB+HEe/v737wNtnivUV/aKMNFBScZQyXK86nE5gdPn16wOPjIz49PeHh4QGq&#10;7woAyTPkXQCPglVORC1IekTnPUlrBedCIJAE0StP9G0v+vbwtKV2WpLmrTFZFplK0Z+8Pk8aGQiF&#10;xz6XRUEJ/Fdelx8cti+diUnlssImaxVCS81DUcRgPiyulQ1LrKVbzsXW53aOATfher3icj7DTdYP&#10;giNTNgKC3lzcq03SoE+y7eZSdqoKsfKzop2mVlVB1AgjbO8LVXgSrzVgfqrW9wZfvnzCft/j4e6I&#10;zw/3+O///iu+/fiB99MZwzR56wnU3rv5VIuWMMVnr9iBJAN+K3BixmBTVAIX9X2r2IdZQswz/t4y&#10;j/S2TAcIv/VFBibn8OjE7gz31QWPbznIkveosG2owoglYAbOjQuDMYwTvn37ge/ff+K//uu/PYj/&#10;9WuwpNvjcNzjsN9j13tVYWd8OGfXeYsd/z7snHkVBuae9GDhnFfDDeOA6zBiGEYM1xHn0wWntxPe&#10;3t/x/PyMP759w8+XZ0zjlDquOishepFzMTzmZJEnz0mlMpBu9PzeRP9jJULFY80YgXptNHa9zwDy&#10;YHp+vlJ4u2iEk1VMdNIK6sHwtlONYULgqe6Cn7t1BTKU3kMAxmR2ihLWC2UIZLlkiVRmWhGJGF+H&#10;IigEpedqHn67UAuFvTr+vuQf4UQQM6fcKxIZIDEcLwWQuvxMgqWHtEyukdRdng2JqNgTIII0Odnb&#10;JdILlSFuSvp3L+yBsbZEqBEpMudZ56GiosRfqwMWpf9sAu9mw6aFmkwM5rTWHrwHYbIO02SDWpE2&#10;maMfAa+3mI+lr33MQUDpJ8IlOODEntQ62+fgHYTHPAoShk1AfR7IzNj7rgztXutpi8vdYCbPwQ1h&#10;PlyE2PMiELNdD6/UTbTOQp0HwItQcJfzvlCwURm3pWys4BOM2XOQ3pPjvN8W5xHNc3qq2ncJOJMb&#10;BEn0m5Z95yVhhUKe3S12H7eA0a3Zzowe07BQngHiLHNX1hnb+Xs41fa3ElqXgPulNT4HJKlJUNrq&#10;R5ZwpNbvXSN9ybpG1nG0OYQT4DVD5FhxUoNs7RGtHqTVI2wNM5Z6oaWhX6sv3LJyvNWmJ5HYuKxd&#10;14JjW793TRHwkeHH0mBz7Tqu/l6SDTQlbAmitpc2Qi3S3S194Px3t8NvW693qwq63icjaaJNiJvn&#10;YxSdpNiDP3IKmF85KJany+2p4xrTr+CR8tzj7papxtagYWuh3pK6vQXqrzWHTbBvZXp8i2xy7T1I&#10;eRypyAoy6Loeu26HTvdQUEjOEzklYca2KxkHHk2LVikRNIrDGqOAvjfY7zs8PBzw+9cnHI9HOMc4&#10;n6847PeYphGX8wnTxIGJ5FlN+67Hw+GIfb+DAWF8f4OeLjj2Cnf7DoedgXfi8ICEY29z4xkvHGTa&#10;GmQ0dK+h7QSjGOZwxOPjIw7HI7TuwNBgKDj2LEsPjnqQ2hgFB4P7xzv8+3/8Gb/9/lv6nBaEqyOc&#10;HeFtAs6WMTmKub1VNCpBdxoP93f4+rDHn5/u8OnQY681Ou09Mik0nxT02Z61HsK1QHDW+8tergPe&#10;Txe8ny94P19xuo44Dw6XweE6Mq6TwzBaz9KfLM6DxeC8N+fACuPoPHPOeLBq32ncHzo8HntYx9Cd&#10;xu6ww+F+D9N3ILY+cNdmWyK2c/AzWudERjbJTSiy/gDs+g4P9/fY9b0HSILM2GiNzhgfQGu9Hcp1&#10;uOJyuWC0UwCPnJfjRzsGa4PPqkbXGT8YchaX4YLT+QxrJ+z6Do8P9/jt6Qs+f/oCE1ABtg6KGNL2&#10;3jdwupTCcvZxkUPDuDkvFVqt4WVb2rjMzqktbX61kN9iYLeHAZXFATEce6ur9/fXYLXFab2boJTp&#10;TA+jTGC+T3g/veIff/sHFCl8/vIF/+t//y/8x39oPD4+eFDHObDxTQzbIPNHCPF0LqhhyMdYawen&#10;HazlJLemkNOADqCgwJEASbLBWgR354E2LUC6Dd6zOKuANV/ypXvYZHDQ3It1ZiPDtMAo4yRD3RpE&#10;1w11HMYScZNxvMYiqZ+zbGfEq+dXCudqMHVyM/BrMt4lhhIA2GmCnSyu1yvG6wA451m3krsmJkYh&#10;TiUKeMI/RWOSvJiz/1PTTqiapDXZfcDNtkcl27IMo5tdR+cVaWCg0wqP93fYmw53ux6fHu7xx7dv&#10;+Mcf/s/b+YIpKFbKoCZO50AETJcGK0UBHXzj5YBtNgRrPau84JVbqZa4ZvKJJLcltchSc+yYi2Da&#10;VjMmG1XFtc2ObcqNSdrWcA42j+st/oy1QcGEck+IgKh1jLfXE07vF/zjb39gt+txOO5wPB5wOBxw&#10;PB7xcHeH+7t7HI8H7Ha7YM8imcrIysnwyFo7YRonTOOA6zDgdD7hdDr7P29nnN7ecX4/YxgGDNOA&#10;wU5p31CpSQ93RVHx90qpoNiTTY5KaoNIBlE6ss+99ZkEcolUCF/VAaTW4d+pYKMZExR/AtfLQH/O&#10;vGipMfz3aWEjhCK4WJmgypymuZ1FWNpRpcbCAHzGquKslIsWIiQyWzgkKzNc8azn15aYsggCD171&#10;mTkt1gMh2UvKdRktiRQJGx3OgzYKpArHWcFHLVW0UMOoWSij81aayR9WpXVbqrYIRDrXRiRzI2kW&#10;EK9EboBXZE5JURHBI6VCGG+8tkKNU//xzw21SWnA3CpPzktD6C+o8nQHF+fBEiBUMy9vBfoWwadq&#10;YMlcXm9PSOEcOFvUM8vgXK4yRNA3smJhCiG10h6neB3HTeJD/RmlZaxfxwtsXl4jvZS12lKtfgsZ&#10;bhEc2gD/mqQ+OURhSQIS/tZ0G9i75Vm9ldm3RlKph6ctcE9a8bS82JfAzVItQKtEyI/0OcV/y5Bc&#10;+XUWAhQRdFzwEarg0LX3Neuj4poHLd6jj3zWpZ9fAoZrvOkjysetWm4JaG4qnDewMbk+4zm09Exu&#10;rcWlz7vWq3xkzS8RmJbJdLc9q2uvIwcaLQLeqgJiRTGAm+/LMu5Zn6Fr4P/sulBN024z7Gti1C14&#10;6Jaiqt6b1vDrW/FWeQ3y88FNJXyNHdy2t/1fYN5/JPV+7b8pFY4oZFdL168MpqUFZikXE5z5YACL&#10;gNktTL41Cdm6ZIMWpz63Wg59ZIImJaWELPVT0X86RJ2JaC0RddNg1jnn2dfMUEmSq1PxH7qCPEFl&#10;h2kcYe0IdjYwp20G640GuwmKfOBVbwz23Q4PhyMe7u9w2HXQPGE6v+K+Yxx2HXa99g2Fnby1R7C4&#10;GUcL6xiq8wGux/6Io+rx4BQu1jPwd/s9dvs9lDbeQ5l08uKOQLTpNXTX4aAU7j494s//4y++MQx+&#10;wJNjnEeL58uIv37/if/3H894uUxpoXFDNgwi7HY9fvv6BX9++oS7XYcuXrfWeuHyeeVgT3IdR5wv&#10;V5wuV5xOA97PA15PV5yv3kZnnLy9zjBO3mJnnHAdHUYLTBawjnAdHC5uwgscfr5q3B8MfrwYPL+8&#10;4nq9YrITvny+w65XUMxgN3lvaGsT40aTEtI2gqUph6kp7x0dNzClfHK20RrHwwF9v/MNgxgEGe3v&#10;g7K+gZrshPfTCd++f8MwDQAYw3jFOD24v+0AACAASURBVI4YhxHTOIKd889M36Pvd4DWGOyA0+UE&#10;60Yc9j2+nD/DGMKnz5+gjfHNbWC6gT1w7MLkKoIIyVveIQAUZbEl1URrU3eJ1TFLyylaPKzWCjsZ&#10;skgbrPKPDl6Xvhb/9H2Pw2GP6/USvO5dUj4oFZmRXmKuNaFjjX5nMLkJP//4iZeXNyil8enxEQ93&#10;d1DafxgKxLlo28CiyS5sOZmSRVEMQ/OBogZGMwYaMQxDUoVgZZBcAzarcmCUXqby7xjUPKQja4KU&#10;2mSNN8/QFbZe4mTWRUzFyr+FbbEEFGTPRxlKhsUzDhuMvaV6wLMcPWOyIHBCgpzYfP9rHrXlGRwA&#10;UuctoSKYpUB+PxPoOcVAW4/IgXTwZVaU/qQ5N+VQTk4AcsuT9rZGYkv9N4cNqOkdmvaRGFAdgHfA&#10;QpG3Vvvty2fcHfb4/OkBT58f8enTA/7x7Rt+vr7i/XTBZF0Reu3BaQS1GQuLhLbQc0sJmQYPctDD&#10;EoyfK5pY2Ji17z8J7/6KzbIhrZbIEoHgVlSgYM/CZkIB/EkgPr11peahtYSkJGPOoGdLOsN1Mc/A&#10;cBlwvVzx9vrqs0C0Vz/5vfqA4+HoWehGCbCTcrAoESbnz3VrLaZxxHC94joM3t98moIVmt/ptCLs&#10;Dx12qveDVW18QGq4Z6QI2nhyiFIKSoRRR+9qCkPyZL2HHG6qjU4AdVRySSVLtKKJNawWQaworOba&#10;e08ChVl4eiM/c/4eqGQByALcnOwAsnNbgPrJcJSZ5y4E/XLlfVzEWHJUicY9SvnEDXYp0DgqWRw5&#10;YZMzozLN8lciQMWJVS/fS2RAq1CPUBGOKaM3Y0hsBEolRFXkxRdnqiSW+cwhCcRDnGNz9locvidY&#10;MNeWwb5HayNsDHP2Uc7M8rY8pEJdqVShiGjtubU93kw1VXGZqeY0U8idcFyByvPfIWX2UgmwBALd&#10;AtqlGiUfpOXvT89tBeSiVDMlZj1jZp+Ts6Y47F0MFz6zdUJJGYKMi1aGt9jTXNg51WGOxdUn0SdR&#10;HW5fFswtleItTNM18Isr1nAJzi/b5CZLMxY2LNw4/7FNTFwiK0hCxlq9sVQnLVk8tAZb+Wthn1iw&#10;3F0Dygg3qi/wMcvgBODTvCePw2YiLp10kDJ/C5LMLerSW3qxWwDeTdbywnuq95l5j4FN4uyWfVeT&#10;3S2Gm6WfvRgkboDqa+vwIxbdH82r/AjYvhbmuoXb3fK81mSjxT5iY2+qz5PFM+8DJOHWYIGZA8F0&#10;fW22eliZIbGk8sqlMK1mnHyI5ISPWSR9JIB4vq5IYEcoAnDlZ1vFb/9vgPfxcGhtFFsXYTnB+LYD&#10;tEXEIqpfh1dvzEcCYFuH49YmUDPuWxtfHd67xfpvTWE333OcAFd+uopUIbFTKgAT4Cx1biGHEaRn&#10;iCCZ8mb4Bsd7kw/XK15fX0EK+KF/4HS+4OXlDT+fX/Ht2w/YaQoNGaCJ0GmNw36Hh4c7/P71C7RR&#10;+Pe/fMV4OQOXE+j64hcEQbA/PCPNMaB1h93ugMPDJxyffsPu4QlO9zhPDi+v73g/nfz3KZO87qN8&#10;V2uC6TS6vsPusEe/32N3uIM2XZIkw3n/9tNg8Xod0e16vJ+veL+8AaTgCAG4zo0HgzAME07nC87n&#10;C/jzAzqj0YEqr7hckGZ2WmhmtAb1GsfDDo/3R4yTw/U64e39gtf3E97PV5yvA07nK86XK4axgz32&#10;GCfgMky4DA7D6Ly9zuQwTozRES6WcX0f8X4Z8X4643y+4HQ64X/85Ql//tMTHu4OUNoAbL2fpXXJ&#10;SoJIibDEaKVT2hARo2A1eHacybK6KGcPz6dRwQdWK1yHAW+nN7x+e8X1esY4XjAOgwdFAstMETBc&#10;L1DaQBkDGIJjC0cWI18wTCdYHqCIy1TxBTZDBFyk37Pf3yAOU9molmTSerBYrlc0wOPlYqpkUEA0&#10;5gsNRRMkqw+I2upjfoC03ocxBv1uh91+h3EaPMstMCDTQFAr6M6vqU51eHx6xO+nP4Enb9H18uMn&#10;Tu+nYGnUAVFxo0RwXWSoBvBjslMIw/V2DtM4eY99FxhLynscG8P+63ZKrBcqUxAX2QetQKEE9nLV&#10;kAVwhsOQMjbDSnHKCyElQ7xI2GzkfwLs2dwSlIyQBq9I5qgqFMT/ZMgtcEswnjgfHcPBpkBDFaxT&#10;nFsPX1oq8teG3eX31Z6olJh9JGyzbmGQSM/fwrysGD743xVtODwoqQMYROk8UGGYSOH7oDVIK7BS&#10;HiCKPq1lVN0in4LqjWLORCjCUG8DFFiEuskTBzNKcLSzYARAMezbShEOhx26TuN43OP+4Q6fnh7x&#10;8/kFP19e8Pr6htPpjOt1gBV2IcQMWIvIFE6gkFhvc8WKDGGeP4sl06Tlcy4HV/FnXXpfuWFX3kcd&#10;JIad5Z2phx2SCUgSwpTPOmFmhxNVJgQfDBqTxTOjOvxa57yVSQR8nCCMuJDhEsK2ocJQGWXzFkHE&#10;rHaMHsb5UxEIbC0upxPsMOCkdA7dDCopbTwIDnilwRSAtpgjszMdDv0uDR9VZDCHGpFCaLMK7PdY&#10;KUYAXmudh2HifcfLGIfkoNKvPQazxsFhBOdtUP6p8LkjMKgg8mqKOAxuDH8o1FcuqZe4fsYcAHJw&#10;M1Dc5+lEVeFsGZO3aCSKQDIJljEXoB4Lx6hoIxOHH0m1AxZOLSxnPXn2EPe4YlupQhLLXbDY/zIw&#10;FZSqbQF0tjUKPYSK4DvTbLgqQxaL7La0xVEKuq4Z4W3QEIkiK/O7jDHe9lIw6VWw4THGoDN+qGSC&#10;DZIqbDlpPqibsebKAVt458GeMYRB16+XhvgZwCa0z64Ibi8xpaOSh6qeavbeJChenD35zretFOYl&#10;RVIJMGa5SDI7iHxerbA75CL8OPncW5kZ1CC0iDMhDehY7s0sGKc5zFQetxlklcqIbTsVgl/qzUC8&#10;FVLDrM5mSkN7Z13qEyQEEWszH/RbEjCKekee43QbsNgCEpfAxS1P7FT7VMOTJTZqrtXzA1XvB0v9&#10;zOyZx7KlSIsMOUc4xMBdMv83gU8urDWLVcZlXzb3s54Tg+RZU6/bNYXir5Cw1p6PmeKv2jZSRp8I&#10;Kc6zDnE9pZK5FdEmB5lhuksNdJgX7mnrmSxr+I+R0lr425qt562DIknKuiULY6lX+ojCJ1oOtmrV&#10;tc9f55Qsgc18w7PVGgh+BJvdJO1QrmfK6zRveJeyRFrXf2Y1C5pZCN8aZFwM6BeGd61haWnJi9Vz&#10;aWkwUX6GfyF4Xx9yWwfJLW88M1Ld4gKSBaIEAJjLJ6Io2mfvcZltectmsWQjsCZvWvKjah1SS5Pz&#10;7alSyyuQg2RVykOVL34JGO0Ia61vGonBlJshFlL/KB+O94l0DpNiJh8WmwKyPJMRDFjrMFxHvL68&#10;YRon/PjxE88/XwPAPEIpExhVGp3W6LsOh8Mej5/u8W9/+YrPnx6hQHDXK84vz/jx1/+Eff8O5gkO&#10;ge1hATcCxL543+12ON7f48vvv+PT738GTI+38wDd/YAD4XodYu3lmXXEUNpLrk2noTsD3Rl0O882&#10;jsFnWnmZuWOH3hCO6PDl0wP+9PkRP36ecXKEiQhOhVR19iwzZsJ1sHh9u+Lbtxd8uT/grjfQRnsw&#10;PBSl1sWw3dwcuIqNFAHBTivowx59v8Pjwz3GacL5csHzyyuen19wOl9xHT3b/mgU7J7gSOEyOpyu&#10;V7yfLzgNjMsEDBPjPPlhyzgOuFyvuFyvcI7xP/7yFY/Hgwdmgwe0y7VRBqCFVyrqoMPZRpSL3/gq&#10;LiKZIZy47ww+f/7sJfrDFT+mAcQdOqV8wFqwEopWEBRMkAAFZQycZpC2gHJQGiDF0IpgHYcCJTQa&#10;kIzl2uqDUKt3SosUbhw0PAOeloDOOJX9KCNg28O+Hl4uhT6iaKBWi1Pl94xuv0M3XsHXSn4LzxQk&#10;TVBGw+gdTLeDswqaO3z7+x+YxhHn0wnjeMV+34VA5AD8KwG2q8B6tc6D9uOUrE48gD/COYcJjGny&#10;wCu7ACaBwWzTlEVBZVZeo8FrhTGVwW+lgitZhbBkRYZ9MKgBPPhdBtJEX1mS14upKGCWkN/aNkf+&#10;j1r/IwawzVDKXp6ZSQel/N5NlEPl4tJUdNO5vtS01c3OHLyV15lvChYuGCvy7wqw2H82pT0Aw8xw&#10;Yq6jjUEXBrRQCqQ1oEKQOanMutf+66wy2NB0Y95IFZ6HFN/GKloH8CPaFmyVoj2IVAek8HqVABcP&#10;HrsUaKvNE453R3z58oSX11c8v7zi9eUN72/vOJ89iD9cr5gmGxQ4AuxJ1z1fgBjCSQU7mKsGTfpa&#10;qnLP4sqGTuSjUNUYkqLZ85TtjykFX3qgSliScLZm4aAW9GCsDJfm5PmtlUogZCiDPCBNgDYKnZEI&#10;bR6SqJgVVLB3o+WSfzaVFiHrYgBI4v5pMTySgwQPYsb6KwwCRDOvjYbRGlpHaxH/BiO2lpVUMUxU&#10;jDEIieQQLW5K/DCDmh7sZeE5nQ+tYq+XDXEADrJFFYOCOTYHKyIXCAQuKAHY2ZnlmARzHNcBg+1g&#10;RoihmVsCn5hL4FD2H8HWo2w0XWbnpiE9ZgxhEo1evTbSMCzsi5bzUIkU+XBiZBVKOZQtPxvVqo4K&#10;9C+GyIwZFAwqGWQ5gLTGkiNpoUL/84ed7dWyrs0BdjXQHp6laKcUn3+tYPypD6W873zsJ/yzrAPJ&#10;ZD5EJPEWZ+q6qMrgANJ6V25BDPCsfghbER1yFpL1VSDf8AbTL6mNIhGgTjdOj8CyAogWBvxLZ0aR&#10;n5Sps3kvFzWRc2Fv50CSshz2fha2IwEUdNnTfg7EcDLgp3Q4SfAaoOJEyP8/PhvZFjArH5u4YkL1&#10;5+x7xjyjZQtQaQLLYFDIg4gWU3EoRrG5EPlGsl4IJ1Bh3ZKW2UKw/dp7XFJptIDzVh2Wgr+rPJoW&#10;BlP8fFrX5ZBt5V03AaklVcyaq0HaE+JQlNoZiiXjXA7El4idc+LTrXYdcu/OtLbbCZlbX7uFvFnn&#10;TEq1nsfXchhsWo2h15kZV0TuAUNkv/Es+Dqf8SzyTVBgAQysOk8U159ycLvsodcCYLccPm4hvLYw&#10;vWKAuRJw3eopb8HvFvG8kBkYh+e08DNLa39JJV3km8R8nw012i3Bu1tDitlx5hxsQ0VICmBHFUmH&#10;N/fjtbGEtCRbY8zXe5wSw8y4vS/tr2vESYnfbQ015qqnfzHz/haJxS03fP7GM+C+lhC/7FPEKw8U&#10;NScvt2zOv/J9S/5La2zZjySSr73+/LWyt1wXAG7TdYVnL0ePS1XL2lBMn2MDKieRSYKMIIvWOshb&#10;FZT2fpKerQFMo4Wz7P1FZcOoFLrOoN/12B/2eHi8x+PjPYgZttPg6xmd1h60t9b7IDovXU+enEqD&#10;tIHqd+j2B/T7PSbWGKcThmHwDW7hpYocVCiA5ujJmptHH97pnJeYE3xg7v1hh6+fH/HH4xuG53cf&#10;jhsPOsqAhXWM03XEj5dXfPuxw+Nhh+7uCBVD8qLE2sVT1VVsqTxIUZRBAKMUzK7Dftfh7rjH4/0d&#10;vn5+xMvrG56f3/H6dsKbvcASgUwPoxm98R7z/ZVxGRnXERgGi2kCzlcHO529ZD4MH/RfDO4PPbTW&#10;YGcBVkmCDxEG1TyIBbNnVkzAFSFAkR3qG1MF7Hf47bffME0TxmnAy/MPgBlaEzy+ZpL/bJInCbCZ&#10;VPRmlg1b+F1MsXxuNlU5ULadt4EmW6T+nEsFBa0ymWsGWG370SpMa6CeedtrXZZvFQm4zdxRhK7T&#10;6DoNa5W3jBCgb5RRGwrMZVbY7XY4HA84Hg+4Xs84v7/j9P6Ow2Hn14ZSCfhOzWAYAkYVhAJhYk7A&#10;vbfhsom91nU9tO6CPF4LHz0SFkm8CJIW96y6wvG55Ex3RJhPlR7m6fW52YiQCMKM95hI+n3yUh/Z&#10;rESijUGx/6uS4bpVLMxYTcF3MgaSsjBXZmIQZ4sL59zNOQq1Z2p7OMUFAHSrPLpZFRbybU52ATIU&#10;zU3WD4TG4JOsI8veg/YQfygwjlnkeGC2rjNUTLi9WfjX/J9MsPTD5eyhi7l1QLKsiNYINqkcuq7D&#10;HRE60+Fuf8DT42PwPj/h/f2E17d3vL2943K54DqO3ic92q6EYjzvX5Suf8wtKcFFymSA4vxw1eAz&#10;MzC1kkHi/oprrWG6Hkr7we44jmmtKVCwacmAYmRfS6l/Cj4HpRom2b8ozzgGZV/zCHpFJnAM/yRy&#10;QgUa17dOgZZG68J6i4rQ06xkSuoPRQUekEKTwz1OPugIqrHIoBf7lgv5Id4jPqoVApOclK+XRP6E&#10;E2cfKt/fyJBHjnfIT59jgNwMdEWwbgIIrBjM0prOFaFsaU8ihOBk4ZMtntkgEJ+xyahmULaG52K/&#10;lkBcvTctWeAtMdSWhuxt6fdCoiI3hgpY8IIlaWq5oOBbA3uozH2RAL4r8sYkwZbLPBJu7/sEFPkr&#10;CVBqkI1IMNkxUzVSYVtoQuZBvLA5KBYJQPf1vBaDwMK9stgL1QIpjEgwsz0yDefie1EJ8GJGYvwr&#10;pTCFwOfYS3GyEG2r/FL/hByG/c948G4BfdGmicWZm4b3nIerjjNr3n+NMqs+WBdKclwMopVDnTZb&#10;M/dF4HkNVn7mDLLSTE1A9YIuGNhFMMSCEjEOadwN7NO2m4AYhAT1VfrsrsyilVY/s7dThLwu9wW/&#10;gsMsWUbWqn80GNOz0PVZ/Rh7UxXOx9bzKsEvOThcj5m/Rdm5tjdTNcThOIRrqKbltivtOm+xRLkV&#10;r1nLw2qxm2kjG0mJsO/brHjy+pBhvsXgEpUiiaUCEU0GdLzE9TMd1YjyRCa0HS/qIebcDutjAPzW&#10;WvmVcPA6R2ANN/ioO0bdK8mziIWUlRsN4jK5uQ0Gu2DjV1cht7Dtt7LOtoZLMmQ8nzmN1yMClB9+&#10;rnv0czEwTIPmpt0QFcqEJRJYcf0kOYvZq04b1/ZW66SlZ2odi77NGeaXmPe3TP9uYeatyQa2Hoo1&#10;BnzzVAItAt7/zNBibQq4tlFseQj/CtuxOGAFSKcCg3a322G/26HvusCSpwIAoqqwoBDIJJu85KEY&#10;Gf2kQ+NLAUTzi8XaCU407gjMch2+j8Tvj174SnumGGkCJotpvOL97QWX0xvgJpCKRSYHsCIww7QB&#10;TA/V7UDdDhYa52HEy+s7TudL4Tnpw3t1sVD8ACAMHYhgpylg6S40tjaACJ51c9x1+PL5Af/22yN+&#10;vL3jcpm8j76K7Ecvl7cMjNbh/TLgx/Mbvn7+hLvDATutQ0Fnc0HB1WEnWAYxVNhvfpPn6YSAW2MU&#10;Or3Dvtc4Hvb49HCP19d3fP/+Az+fX3GdTjDsG3naedbgThOmjnDtgPPZYRgcRsv4/nIF8AOKPIvp&#10;f/77Vxx6jQ4dHNm8GYZNmDY2bycakxKsFIHKgZWjNIKPsMJhv8PTl884X064Xi64Xs6Jrai0Z9O6&#10;APKSCDAj0iEItys9tGUrvCBL+kjOxFJxvLSvtCb29RBsaX+dexe23nN5bZcCwbNlTxvAn++nHGwd&#10;EIYn4UI70dA5Bx2UEIoUoOCbWq3Q73poBRjl1SZ2mrxNV1DsOHZ+kOU8UMwk15yDs87nHQTgfhpH&#10;TOG+W8voeniwTXuwbJwmTJNNmQwEWmjihP2M0Igmn13k0FIZRplgWlWGerUCimUjtAZ4rwaCNcLz&#10;ZhJJ5zzAvFS0rQzEcwHUPm9zSB1vFsJNGexKkVwXifIaSgXamgS1sBGS+4vj0ms2NgjOP4POWejY&#10;hUbAPrLFtRJAftuneQag821MuX8VSWCJwMAJcHFVU0Hp/MhxUWGYxDnDpNca3f6AXWdw6Ds8HPcY&#10;Pj3ifL3i7f2E8+WK6zBiHAdM44RhHHEdfNjpMA5hsBf2Gs7gVGrqhL1YPIvl8Cm+bwps27g3aQHe&#10;+e/xwzkV/j6Gr2av8RieqvJ+rxT6voMxGsH5LYDyWrDagwVH16PrusBWz+SyGJoOUApM1wSQcv5x&#10;CRYwPlNIi/oKOR8oAmVOBOaRSuGZSinPNGeXwNQ42OCQq6EoM+BjUCYJljiB8s8UiiyIrB8uwk9L&#10;q5YMLFHI3nHshH0iFw0Ggwu2+LyxRektXg1yJOjmYGdgma+VaCaHlgAF84qdo2S65vTYTEFrkn24&#10;sCLbOqdvJeQUZEXUDDdhHyJBZKK5NRbNAUlI0Fru+SWtNK8xlIFyRYZVKtBKA3P52hIASk1pDHUO&#10;wyiByFa1nycMKa1SbVKDUh6kF1kJ4Tw12njLs9C75KBjNQtBnMWBNyMmSoKXHILG5zfdEoT3pQ26&#10;rvPnbAqcFs/qjaxLCWZ/BMD/CJnMMYt15FHm5F/PrhjORJWLtSW4n9cvyvPFcWGB0K5ncj2yBNzP&#10;FZA+rUEJVVZtxTMbVM3GeOVkLO6VaY/aqPHbIBLPLB9K8HsB2GKevaM1pv9HaoFbMI21gFN2XChJ&#10;SOSWJAGBYFZH0ofMb8jXX4JPVFrT0cbQcpFQVaq4F3fWApGn+T5Y4UFUAPc57ymRGlecGpawpKgA&#10;3TIraeYAxOE7LQPCW8Od5jlEc2A8nZk1KC9OVWl/NfselsM4WVd6JXzKNCJeDOwtnsVQL/owbNfE&#10;E5eCmH+FfLxm871Vs685bNw6fG39rpYvegyvrffHJXZ9vV/JfpELnImKwQoEMXcJ0yzy3W7INi0G&#10;uomQEcg4SgVir4Wgp2Rb2WY/DaARkt3MSKFtX3l5Jsk9hGv3iBtCbrdyShZty34hrPuXwftfAbtu&#10;2WQ+uiDXpo/zadm/jgl3kzzkA9dhS6mwNRBoTXtL9hQnlosxJoW3Im2MBKk+m0k9RBMx++zVe3GB&#10;qWItwGwCSI/Evg/8tsxgEVIsj5eQ8JCcMFzPeH97xnh9R8cWgAcLvXw/SFS1AekOut/B7A4g3WN0&#10;wPt5wOnibWC09o95BO6T13aQ2MZiPIWluSyvZ3aAC5LuIFXeG4VPd3v8/vSIv3/7iffra5D3KrBK&#10;Rx+scxiJcJksnt+veHm94OnBoT/uQPAqAhmkI5nCdWHoyBX2G8zRWV+l63c87HDY7/Fwd4f7uwPu&#10;737gx8szXt7ecR5GGGLstUMHAL3B1Gm8k8NJM0arcB1G/Hwb8P/89w+YjrDbGfz7n75g3+3gyMJZ&#10;m2TpNHPabD68q8GSiEByAAgQbAiM1rg73uHr199xvVzx97//DeNwTX1YYkJR9v2OQJRRHTqz84oB&#10;5hBSKRQWLDxzq5CoW9bc2kG1Bfiv7aFbPvbb+9JaRSt4cUUo8tYQUtg26GAb4ShZHEhwyKtSDLq+&#10;x07vcOgPuHz5AjsOeHx4wG6/D/c6AFNB2SJEnIn951n5Lthy5T/WTonhZgNbtOt79KoLih8NOwUL&#10;jABUMbtsIRGYK5llKtjTLBoTlMzTzPzkzFwRwH0M8Ile2DUAEa9p8spuZKMsFas1AJMGqWE45ho5&#10;KmvPcAGYh7BE2byXob2ZMbFUaG4Vjx9lkm0B/bPrxlL9khuOeM894Oo8YGEt2Fp//3S0y8ksex9S&#10;633uSwNntFUctN2IbrHJ1thFtykRpFporkSUQBRFNUXYQ60TwcHi5xQAowjUG3SdwW7fY7/fYRhH&#10;TGEIZyeLKYSpX8cRwzXnkiQfFDE09PfCYhw9yN71Hfq+8+sjDO1sOHd97kBkZLkw3M2hpSmcMiom&#10;EsBdFvFJrRbUFd6bPQO2HDyqE/gHVdYGlP3CqdHgUPIDd4HRH+1DFAgmvA+XajCZoyFDaxPxSCEE&#10;AjMIzq/MwADOj5u3CIsh7MnmKwIOHjnN1yIENBfPQgDwmFHkA+RMB2SQG5wsCupg4cQs95N6cGDF&#10;k1RfAGWApdztk+UNLfjm8uz3tXIRyryPOmeCIUMZipkBXOnwQrUFDW/W9It+08DMJmbOiRSfiQS4&#10;V6bBgupL0Kq/ExkChbHa7BvF67bIVnmAMEfJVMw7qhmkFYMuBSVH66yUm8XVYDqo5rj0GE5np9HB&#10;5z6/X2+RY7JyNvnQK/GHmooEolLtUQIC8kynqpciQfLxxBbdaQ/eKwph6K6R69G4ac0LzpuMxluZ&#10;pCXAnYF3xyXT2DmuPO6jTRWFPDEXzlFOA9P4mQoCAVeqBklkmOfn3uwVnUEfCTSuXEaxH1A1qJJW&#10;QM7alHu2VJtI0kUN7tRKlEaEcXNfkJsPrZD41oJF15mtt4Xey1qz/n1x4E3F/kmAyHYo1nihrJRV&#10;/DrmUvvNLwFg7WvAqz0QCZIS0MpkpJsA2TXGcStotAD35NnG8p7Xz0rpDLH0EdeuyTZwLHptoZCR&#10;vvatIWetzJEM8MI9J+1xcp041It/9fwsljZvqHVxm7/7BtN+bb9dA6KXiFq/ih/OP4N4jmZ7zfZA&#10;dxVvqbINmMrsCXn23trHbOUKtDAfVBlXmcRCUGgFIS/dy/ietzHSrSH4bDgiSHq8grvWRLtb7Hm2&#10;Q9Nve7Z+Gby/hQXwUdbALWzX1cNx8XdQFY62fiM+4jl2SxjG1mLYOih++R7ISVXYeLquQ7/bBUuA&#10;MqFdJnPWKdZLC1YeBs5aWAUwayjVwRgPUvfdzrPFCJm9hShFD8G12jPpUmNrnWf4XS9QzjeyNnie&#10;T6ODtZzAe9116PdH9Ic7QBtcR4vz5YJpckUoZgTuawaPUgY6/gl2G2moAAVW+TOqYDVw6A0+Px7x&#10;p98e8f31hGkMbFFNidXIxJgc4zIx3i4WP17O+O1pxN3h6Fn81t68UGtmGTPD2QlhWuA3Pq2hdQd9&#10;2EEbhd2+x/3jHX48P+OPb9/x/PoGZotOE5RmOKOhSWPXK4wWOF0Ip/OAl/cz/s9ff+C473HY7fCn&#10;357QdRoTTWA7eaYGJAOvfQDG4m7JX6we/EQfNqMUDrsd6NNn2HHC5XzBj+9/YJqGNOCRDV20YCFH&#10;PgNBd4F9XzHVUWS2bQ7UtqRwS8FjtUxrjZHdks8t72trcipqhpzUkvG1SfBy4Ro8mUGZ6RkDDSkq&#10;ajR60+OwP0AfDdQn8lkJ1luUJ8Yq4AAAIABJREFUmNDoOtgEyuXGP2dtaKXgFAXLB2+pZd0EP6D3&#10;nsjMDLYTpjA8MpqgdRdUAiKkMFhFOOc86K1MAeRE0K/JemMu/LpLdmrlVSyCiuV+WYPqLV/CW2W6&#10;EfiXTH80hgX1fWzt1fJ9xY/Rsm1aKr5bv7P5rFeA961KsyUPyua5M8vBcUV+jr92fs+y1noVlfLP&#10;i+47KKPBAbhPYH4A71NZ2GoE0sCHFhvprWHfWqO4VAvxqoQ2vr6q5KShRFcJ7gdIp5D56NUdGzaX&#10;Aj5DKKtS2PUdjFaBsenBKuuct81x1lsqCNabZKt69akf847jCOssOtOh33UhEDJ7hiPYqCW2UczU&#10;UZTYtV7hFv5d3iMS1j1JcRDZMwHkUz7wPO4NMaMmWtfkgFwnLGCytztDhc8fLbU4rB/hB80kmlmZ&#10;n5EHcDIcL7bNkYXEs3UjQlNlM8c0a3I8w6mgIM5DsNJzK1nwyCQOCg14YltSOu9ndgMtD+EqBia5&#10;WJMcCApiOTioh6rhAM8bmqwU4g/W3JHsUB3/VXbGUvjiLaSdYr+NYZ9EC7UCZtcufm+h1hIWIiUg&#10;sqzQS7ZQMdVYIDUJfmkpBwMVo7D7EBYvrWvT7L3icK3IJpifrypYbMqXiMA8kbem0kZY74haPg7m&#10;MhNP5f1BKD0LKb3w+i0l6qj6A4iBmrT41IkJrrUH8Im81d8Uz+KsaSie88aoZWbVsRQAv1WnloB8&#10;Bg0LhjyET30B3iMQHPz+65jKcFpXAtW+73DNmrIGZknsM60+YAtsoziUbakVaovX8ulesAYRNcM/&#10;QTTMQ/Ji4oU1lrW0rLwFTLpFvbi2Dreem+JPOJPkk1snUHPjs5cDjGUgfI2ssMZcbRFc1vqYJazv&#10;VvLIR65lfQ3nA1D5s1QNNuY9XclSjg9trHvmyiBu2nG26+lW7V5az81TaR2zrChmWTfEeUBR9lMl&#10;iXSRaV/l30DUXmv9wb/aLaNFNGr19Uv1/DzHa5mQswXczz/futJvzYN/DQ5O6knpvNkglW2tobVB&#10;bKtXS8Mix3CwwpUDBbFla4/bOifXerBbsFtsjB8/Srj6CBb8kWf8nwLvb5H+/8prLj2Ea4na/8x7&#10;bU1Ut6boH91ElmRDH735SwunXHSCJlEF5Cntw1mzXYCwb9mamjV+v7U2MdC8tz1j1AbD1cFOgKIO&#10;fb+HMR2IbLZciSy3EHKbPA6Dt+I0jhivA+wwgIInPKfgJC/vVME2x3Qd9ocjdvsDQBrXYcDlOiRW&#10;amyIol1OLtR1+nujjW/gE4cjhLBCBthF7QCjU4T7wx5fnz7j6fsrTj/e4MAg0gGIVD7wyVkfDnu1&#10;+Pl6wfPLCZ/v73DcGyQT6+S7LdjR1N6CJRjji+7sjuaiZFkpGK1wf3fEbtfjeDyg6wwAxsvLq1cj&#10;KOcbjZ7Q9wbWEfqOoBXjdBnw4/WE//yvb7g7HrHfHfDl0x26rgcRYZrgBweiIcKKDVY90ZWMLSaE&#10;IEkGOeuBYB0GKQcF9/QF72+vuJzf8fY2hAY8WBO5zCZU7IF7OIKChjFdYbfguGJCfXBy3gIYb9kH&#10;btnEPzocvMWbd75+1U3sjdnvYECTgaIOxArWegsFL2cvi0qtDIzpYJRB3/UwYbDirAfKrLNwjqFC&#10;1oOs9AqvTQbGccJoJ0zTmH/WRhY+AxT+3Vo4N6EfO3DwzJ+mwIRLNhoBUJimgOepRV9PD6BVNh4i&#10;2EtmZmQ5t2vulS2p41Igays8t/CsFWefZEzOZH/A4nqbMfyDlUz2rPW2K/n1uVlEyoGtxHSyUiuH&#10;E6HxeZeYM2vrYuYXLJlUxYQqvH8REJ0jxPzZASKYvoPedVBawwXLJs/GD8CxDJZ2WZnGMlRV9C+M&#10;5c+3VVyvAf1b12qtsSGl/KEch7vKI/gODO9Ap2D9f/lBi/KWWFAKij0jFgGoJ+d8mKi1ALuQGRCG&#10;kIhAerTXy+WHs/75UsEGZ+o7OGe9PU1vRIB3ltdHr/rCY1uGuaYzmgTor4TsPUj2hY1OZKwrF47d&#10;8Jm8DZhLUdDgEuzxz3AGl1mEX6RaIVpHFPfIlmyjoonJVkEkwJzkEV/t6yqe9SKDQ4LumIVzu9sy&#10;kQov3DKGWbLxVIMamAcVOQVvUZEmoOECQKu6S6Z297S1fqScut2ANViXzM0mjRqTb74B2Gl+nZbD&#10;HG+xXyivDzVJOfM9Mw/LlFDXStusONxrNp9QJaRDKMJct5hriZxQWSVENYt8TrUcRAOFdYfWOqlt&#10;pMpDibObBOu+zLSiyv9WDCtafv3kA6F1CGzOw5FgpRn6BKNzIG5nolIXIotHFXBymfUkFWLldKvw&#10;lsZcsbHE3EuKBseJJV8QYlzJns6qNE5KgajgYUZg3YcBbgHco8z/4dqDvkE4Ycz9trHOeJ3Z6MU9&#10;kRaCG6mc88magGUdMsv4QRHO+1F2rLSCkaG6qyAxEbYsVNawhY8Agi3bxbgX12qbmKOmSLDuU72g&#10;qromKNBrlQwIMwP/9FxvB4mu4Stb9iVLZ8GtgCM1FUEfs0xdHWSCxAC2fm8LfRjnPVvuZ8uEPtrw&#10;Cd/uV0t2NOWsrrhnEs+CjYs+oLCb4zR4WFOvlYqUdfLSFjb4UeBzSclbW6lsWeFu3Ydb3kP58+V+&#10;Sisg8a/4+BdB8Avr4Z/FRRb3J5Zh5Qs2aM01WJ+ft937j7rBxLql3KYJW5dEPj/1IG2NnLe8FvGv&#10;97xv3aCPgOL/zP+1DtqP3SyeFfhLrMhbF8Fa8MBqU72RPnzLBrD898mZMll7SsmbUhEcVcU0rJQl&#10;03JQlwAxiqmac5g4yDMdY5octO6w63s46zCbPyf/0sCoH6fgHcmAcxiHCZfTBXYYoTnD5t5PzXl2&#10;rfJ/b4xXE3RdB8eM6+WKYRgK+WRhP5EAOA/id12Hru/yNakmgi4FomamqiLCru/w6fEBv399wvP5&#10;itfRBRaj9iGIUHAgTM7hPDq8nK74/vyKzw9H9N1DsACIIEG4dy56oW5NQOM9dqlIJWfBo0tBfKQ0&#10;+k5DqSNAX0EAOqPx8vKKabQAMTQRDCk4TTDaQKkdSDEu1wnff77hP//P33F/PGK/6/Bwd4CBZ1NL&#10;+xxuDL9u2cCK8j96XRMA5W0DNCkcD3v89vSEl+efGC4nTNM1WQmwAyxs8CYmKPhGhi1DBza4B4II&#10;ihwscXAxYNyqeLhlL1wCarcO+8a5trK/UCqe62FOG7ynwgagZuq1Z/KtDcXvF13XQyuTm+jAjo8l&#10;aQTo2QHKkGfMEcFNDBszIJz3hi3C2kRTpbUGjEmBmm9vr3h7fU17wzgMwbPcFfuHUlm1Y520TeHk&#10;iZ2B6xBKqb3XtTYmPSfZYkTY40RrnGjT0fD7dJaTX6Nk00gFRgb7syd5BA3SnXDZHqMGIfzv4yLT&#10;pGR2RuCeC9VUDrjMz6kNvt2YeTxHKWJgB1NsgKl6T5UIuGD+ZqDSr2cSYanupgFVK5RLCcCJC+Yi&#10;z8AfeS0jKOOcwxDBXa2gOgNoDRjtmdhBURWH2ilnLRWc1ZCC5lYfxfnd8nm+mdn3zzOMKEhQnUoI&#10;hvCmzuC+H7x6NQJFj3YogE0IjR7DIMzCjd7vHkBQ0qiUDePgCg/keLVsYGlGZvpkp2Br5aAtz5Qw&#10;YMAKMJgrdlbyzo02QUJtkNYEVMHEzMTb8Dou2wjFM3Sy9e+QljVCkRjXqMq+8ZFxm0Et6TdPYsAl&#10;gSMUqoG0T1MJihWWyWmYkVmwEMOjgmEq7d1vYHq2GrwmeQBzi7/WtxKwcDaVwCpV2DTP5PjY8EfO&#10;pIoIkCUwKT2HrqqbuBhw1YPGgvu2BByuAu08Y2beHjKIlEkwn2KgYMbXtmoyUH3GfoOwuGsMFaRf&#10;NURGQLLkkg1Fo5eJgedUvS8lc2Fqdl7YP7KPtlTJ5n9ncQaQUuK8Lpn2MuRW5oxDXi+eN86+fggh&#10;1UEJROE+6GClqbWGNp6c0Pc9+r4PhBj4LB9mGK1X+7ic/cXZGkmeaVTmjhVn3RLgk4g7LtmGLAHJ&#10;iWUf7tdkbVhwJAD8DNy7oGjN2wFt8hJnQ2cqrQhYDP+KfSn5b8ctU1ha1UokscZQ+e3PWZ+uyL7x&#10;uWxzlucaS3n5/J5nNdQjjSp6chPf2GLML5Gj1voNWVNIu5y0PrWCqixdaOZjDmFTBZE1pIpzplQA&#10;8c24yS31TMFKpzYYRlWt2xqO3rKPb+WZratoS2IJVYBg3FdZ1B88O3spD015bmmzhBPN2NliMB8V&#10;iDLLKtlRSXIbS5zEswdyWULlew/EB6XqG8KznrYe+pR/Hy1KVKGcXeu5Pwrmbw045NqY22W1WfYf&#10;IfI2QfRZVkb1u6jMi+DMHCmwl/KF5hl/LdtPRnWfUVkVBsJs8/uxwLCXLgxYZs0vuQEo4f5R3jNu&#10;qg2WlB1oYFL1vW7vPVkdVfd4UWOkKkK0zJ+Szh7c6E9vw3Rvw6c+BN7fEsi4NLn86ERsa5K0JKla&#10;TuymVbCgfhCWLCy2plMfCRu6ddL18QkSisZWSm2VUp41YkwOtRXSRmDZakP0jYXMxRUycmCcLC7X&#10;AcM0QSuF6+WC8Tpk/8hQJE48YbLa++cOV0zXM8iO0LwDJovxfAVblwp7tt7X3DMFPHPH9B263Q6m&#10;60Gk4SYP8sFGqwwB+sQGAx4k1grojMKuN+g7k9hJKXPPicaHGYopgOy+UeiMB5e/Pn3CHz+ecf75&#10;hpFdYulpUlC6x8QTLs7hbZzw7eUdn5/f8HB/wP2+Q2aQy6KENp6rZSAsUh9TDx+aluNhj3/70+/o&#10;+x5G/x3fv//A9TqBSENrryZQGnC9gnMdjCKMw4TvP37iv/76N3x6PGC372BIrgU1A4HXDujWuqvX&#10;ZwwfjGyqThMeH+7x25cnvL894/V5SAeYzyNwcAiBZgDIMXhycKMIg6M5cY3Lo7BgSn3Et/5j9l1t&#10;5oWUOq9Nl+X3+CwJJ16HZmnlkbWmlCuGUe1Dos3W8WpG5ZvVvoe+GDi2UBRBb/9PZmAYRwzDBVox&#10;OhOYduSD6XyRJxiuKN+CH9eEZsJ4dZAxHQgK0zhiuF4wDQOsnfwQIHmY5s8zThMm65JhRbQNsCFo&#10;kiEsMoRffWe8V78J/tsgBEutnJGhw9BT6RiUmZ/zKQblggoPfDmJpxiIigwEK03gEAgepcuJsRk2&#10;Ww7FAhkdgMPsJU3MUMxFYG0MGS5sK6ItgNKZTRfuggoDUDB5oBXRwzsoh8BFgadkM1Kd9wwlQEQn&#10;mJwle3KNdbqknpw1RiKAT4JRccgRa06lNZQ2QV3mr63uDFRnQJ0GaR3Y9hmsq+i3AVghSeIsmPec&#10;31DeX2TRvEB6WFMbtJrCtUDj5kiOBJiTqvGsJIHiok5gyyFTRMGlsFUHUlNwpOHC2kULNpmT3qWJ&#10;/Z0DZlNDxhZwFmwBOP97cgitBGbiOvLXVaHyyhWhm+FwD5tihhsEbpc9X6vcD4jnNQfrqvSaKUiU&#10;IfxhBYtIeMPWXUlqrrgCcLhshoqas2ayovJL5kaoV6hpIK4hY2moi1VSQNU7CeJHdWZQ1nIVbOLU&#10;sctw9No6hGYEEYJCNOXx60cMdigHi9cWJMnHvGynMJMvQIYuqtXJee2u/+HmXO5HK7ZpLTCQuQJ7&#10;JBjOOduhNmHgEBYLRQXDHcWAq1aQiX6OxVBSgkZUgq4tK4Q0EEz/REq3MtFyJmQQ2WAnJJn4JMH8&#10;OOQO7zWGTnsPWs8O1iqETAsWdR4aCPshEsTR5MNPczZrssRCCNvNquBCnWt8n9B1Hbqug9EGlhnT&#10;ZDFNNhFG/H7oVtZXVQOSJMFUHruJ6OAaQjgSvtQ1qQrCeoxh2SUf+zC/9GekAFxkwLTs9xKTlkow&#10;pbDewzJnLl8KKjOyQkZHMXAMwYbWhWwrbg/HIGqQeb2cFQml+omE2LmtlFsjCabrymJQ6yqVnSDP&#10;1ZA9f6hPwCLJcI09vmSbmIZUDa/7RPArQOTQSwkQLmYFSPVKzRYu6zRaDiRewWtWwS2hAGqryUoA&#10;cus1l9jDraHHrZhVpLUUax3Zgm8mBMvhNWl9lIGc60TWJcxLEibzGos5NggkBqp6sjy2iVhL7KEL&#10;0htxtXfMB/Itwmzr+czZQNRU6tae80uqh7XcAr5hWBfv8dIZtwbcrw0UWpkWWKjPcr3JuR4U9U+x&#10;387b6PD1bInIEPE1rvFLE9jPc+cvpqKOLLJ4JDGhqJUD3iJzDcX7K4cVVGAwihrKR9FLtgadW/Zc&#10;a7akqAYfRWJHqBckPkQF0SGo7kOvExV5iUhECkScsb2NfeMjFki/BN6vAclLv3Tpob4V3G/dBGqE&#10;0Wwx4W+5wWvvb3lSsz5ZXvLr3TqkPqpeKIoqUME+8U04JY9JYzxgFb2mywJpReY0Y1aWjE8VC/0A&#10;rJ3fz8HmwvlCuPBBjMvWg3rTNGC4vsOOZ8D1cNOIabiA2Nt0jFNg/wX/ajK5oNamg+56KKVhRws7&#10;TsnaopbneH/u+LM6FONevu+k55krm57apkHBW8zseoNPj3f47fMDfr6fMI4ORDo3uEoH2bvFlRmv&#10;1xE/Xk/47XTFcd/DKA2mCY5L+VldUK4eDA0HCRfohRG0VqSw3+/w5ctTOjD/+PYd1vqgPRUOZ0OM&#10;XitwpwG2GIYBf//jH/jydIe7+z0e7+5yAyQJOYwPbz5tBrt/Ioitn+iTwn7X4+npM15ennA+nTBO&#10;gzhRkIAjFVK5pmHC+XTBNEzo1C4QiGnmj8ioGAe/uAfeEiZTD8jnha3wAK7thWaFw9IgtfI2xlw2&#10;3Trua9B/3hggNK47aG3gRg+uqWA1ZYLEndlhGK8e/AVjt+sTgK8UoDV5gy5xcDvnAOe/HgsVpTV2&#10;ux3u7u5gxwmaCIPRuCjCMDBo8iBA8mgOzwDBZ2cQA5O1sG5K03OtQ7r9NMFiLIuwyN6nVDqH/IgA&#10;3gfg3QT2XQTvpXcsEbxlUOevSSpqnbDtUSax9hUpaE2B0S8sANTcpkLaCTGEEighzi6D1XFAIPcE&#10;wVb2KCwJ6w8k/2EP2nIK6wF8uHBiRUaml/VhwpLJ5Ty9Oj83TGJD8jZiRDL4jJvPWWItV5LcDBZk&#10;SfwSuzWCUB40MkEGHAJRCcnnnokAHYJqBWjCoIanbWYxFQwlyoAjGrxErtkbC2FHt+yXa6rBVpg8&#10;CyAOcbiulAf5GN6vLBBiXbCvc87CgUDKQUF5dQJ3sGFQ1bkuKyqcCxz3cP2JQc7BBfcdLOUShCvt&#10;2IehOhl6F64vySFVBdpQXZQXqrryUCIxwWqzKClT8MUgpkEazEOcNKjgBOAUYFZJQJuDyStsTBnw&#10;2ayvF0GDnAXjB6GuakeWGYZ1Mzn36KZyHCHYHc0aVoR/z5ullj9ubo9UaiaFZ3jFaSCqwYHlHCYs&#10;AeY1gNUCb+oA7+pnlqzOSDIdF5rGuE8n8NWFcycquuCCQoWyfzxzyjhKEQGyI1aUgGiQqB9YMs+p&#10;wValVMPLmiGdMZuWfAKxp/xWNBG0sKn06tC4D+fhhgqB1L5I8J81/X3IuMh+9kiqvzkzncsaSGQ5&#10;KPFZtTi/5cAi/VEi/Lbafyjk6iRiwDQFxaELFpCqCLRv9X/lHp2JI7Iwrbe2FOYNCZqE+sMJBm2O&#10;tU5f84G10Q4nfq28h5IIEjOosopqGWzY7rOXDkZGEhpVNnx5ELrswUxFH8oNsM+J3BLBeGaahXHK&#10;tZ3CeCW7v6hHlOiB83tP9mGYB91L25Qtm5s1Bn67NufFDKXmkE6CU0rAUKm+qT53cb6o2X4gPfC3&#10;/PrX7H+XQPxWgDHEkK7p3860WTMtETm3fu7WwUs9IOQqXJ0bJQgXtIPy97R87bd6U0ZWaslMo5hH&#10;USvn0mit8kOXMGs5qFnIShMD/zW7zNbATNqftYgst9TGS4zsW/GIuHevZddtPTNbwL1kebfA/Mpw&#10;KO0riWzDJEi0ZfhzrcicEUFq4N9VPSUVtJYCdM8KiUDmKchCuYdytS1hnbskP5e0ppXrXFbKK/hy&#10;ayDUIj41iWNiwJXOXbH3yb+Xiva6PiahSKpr8vpzRPuyj7q9/NPM+zVPsrVNfMur6Favs9YErAY6&#10;lxbR1iGyBKaXAX+86ou/ZBlya3DFv4KBnxlkmVFDqYhV2Qs8dHsM5cHbwr8ZM6mXlFPHwsUV/oe5&#10;oyiKGTFRVRQYVmGaprUHsZgnjNMV43iBnfaw4wXj9QyFCewspmkMPtmZyYogA1PaA/gOCAxYeHZt&#10;kv6GkM0IygX5a9f13m7HdBnkiAVJZLlJT/p48Dk/DNEEdBq4O+zw+9cv+P78ivcfr7DsQv2gA1gU&#10;GjIiXCeHl9MFP1/f8Xh/wN3OgJQBsY1cmiaTpfWMNwGb5G8qSSiecaLI+9s/fnrwfuLO4vn5xUtU&#10;lYJigtEKuy5WHAYTHE7vJ/z1b3/Dl6dH3O19fkHyowwADDfWzFbISzsrQ3j+M8MFFvDheMTD4yN+&#10;/PyB8W1Kz0EEc5xjWFgYrTCOI95f33F+u2BvjlDKAOQDhEu2A2VWJs+6i9WAzbVDe3kPmgM2tWyO&#10;aH3NL6mcpJ+/ZPLfvnesAYkEpQy6foe+22GaLJJlfVwTQeo8TSMUnFeyoPPPXcSLgz+J9E6UUv4Y&#10;Bkdaoet77Pd7jIcBbCdocp7R3ymMwTrH2Qx6OMeYXLDtgmfDxQDMXABzDpYMn9Vai2kc4awD4BKY&#10;ONkBY3hGUnNMBArTdRTFrF9b2uigRhCsQI7BdzqxCnUIyzbGDxCjnNsPV3XI5lDpdX1QHhVAVGRR&#10;FfZDSoG1hrQJyD8XWI/Ba5hUDT4pGGMq71iGIS0Kk9ykKiNCPsOeiOI9xga4ZmoEP/DcTot1nFl/&#10;We6bh4RLssgaSJPfF8+zaZowTCMsO2+LAyQAn4hmLpMzZoYEiNN7axXaVQOHuQhyzVZsKxNnrXFY&#10;9LEmAitOllUxoJhCEKtH8C10lMWDBXtXRwka0MVzx4aA8Cinr7ybw4wo7guyybcht0JrDWdtyRKu&#10;mUTV53dBljGrEWf7laqK5byfz7fAGa1N8EN5Vnz7cFUUTW6CnqW1RNPeAgt7/7IFYm3LsDQArqiH&#10;7cDWFen/MvOeEpsrhxPy3AKFqLq2VCnzqPAvLz5Hug6cQ1ZZMMYkL5Dq15m/jzrzY1ZrNO5HCwxb&#10;6ztuYZMS1lQ1YX+PjbNCZm+RD9l2IZ/DnysKcDngXbLS5HNNijJ7XQyCtPFDaK9WsyWIF5RiztpM&#10;YBFM3ZRn1MhNKQgQlNe8UipprhSCJR4RFDO0XKmJER+Y+CpbICqhplKVP37d1Jdf53JA3fDhdSyZ&#10;xgEMFNdOhcFDyslCsFALeR9K+edsHMZ0PVmA0opUwWhvrTuuWH+MUvFYfMbCVkuEizsuVdHhQ9sQ&#10;LGtDnZ6/3yV1W/zZGFYbrU6KgUDaT28HYtukHC5IIySGDLdiCK3flYcO6yz69P0VoN9k2jaGLLNh&#10;qtiks90pV/MJLoY+t4COWyz85iBy4+/kEKkG9ak647KPPxJJDaDFkOHma66AnWtA95rtRZkzgCJr&#10;q/kMMhbfV4vlulaP/Wp+o2DPQEV14qL/m3zPy8RYeZ0koL/qZY9agVLVpDX2wWI4Vj3xpd3PbS4Z&#10;NVa3hoVlpTLdhKUtYSRbZ/fSs7MG+LeGZbcQ97YGSIt76QrOwCj3/Fr9wo2MmnofwAwoR5ExxRuS&#10;qpnFD5YtzLASBCzJG+AYnD4/u28N+V5Td8+HYRQ4D/PBKQuVYK3ukZaOXK3FVv25RvL+/wW8vxXs&#10;Xm9I1tlmcvEo4UHe2nhvDkpY+P1Lm/iSp1gr3AJY91rCBgPnls3vIx64dRPHVDKhtFbJEoLE9Y3s&#10;ZWc9CJd9AquNjUoBCUtrB0TWpwuwjMolKVPygU9gl6YQFqtgOg2tlffOH0eM1yum4QzlpgAWuCDZ&#10;ZyjyYbPadFCmg+57QCmMk8UwTdmrkpHkq57FFIB+bTyA3/XJuzc3QB6sKxTYMr9AxYvioAgwCth3&#10;Gk+P93h6vMcfL+84OeeBIXaYrLe1IAVYMK7s8DaM+P76hseHA/ruwQN4CQyvpKWbxXDZDFAZIZ7A&#10;FO+Nr6AU0PcdPj0+YpomjOOI17c3OOcBWiIPxhhNQKegYODsiJeXVzw/P+Prly/oj3uADew4VgFc&#10;69YQtzzfEieLBUSUWkevIxf7MiHhjN83TQrjMOL0fsb76zsej5+gdyZc19z4x3DCsiihxcHJr9p+&#10;LR1683u4PNBcK+C3LH6WmDdLkOPSz5ECdv0O+/0B1+slD29CaK3Sfm/Ryvvdd52BCXuMV4FQuL6i&#10;aYMIfRRFRLTM6Pseu90Ow/UMZzU69CAFaGv8nmUZbnIpqLlzMcya0XVull1RFhZI7IppnMBB0RNO&#10;7cBWC4DjZL1XdwjKzgqdAHo4D0hOg8UYDm5VAeS1B3SS5ks/YAHix0GGCh6/cd9MwIj4OQKH/TAE&#10;kUfAxxiYoLZCCPMloqA00gUkaYxKAwZ/bS0cS3Z9GJA5P+gzxsAoFcDYAAII1RfPiv+YFRC+5nxG&#10;Qi17lw2FEpkKcK3sBkrXXypXWkW4TaHJLgfTiuIrT/GWZciz8KWK2buyWEuexg3eqv/MgL+BhQcA&#10;X5VnODOggmIp7q9hEBZRQoIClAbrALoogJ3yZ/FkgxI81gEOUiQbffc5sdRdApLkQKeG0LeSOdps&#10;O4j9pGlW0BzQ1i+upJ0Gl5wlggQQFjzUZySK9jNQMNOoGBtVwyRu1r0J5JZgODLAR0yVvcAya7ME&#10;olvgvQTL53YI83oawuYme317SxglFGZlQ0QS6CLBTGY0wHugMMuRwenBoqUGd1v1t7UOLTuYJaXs&#10;TOGzAj5Ro/GPg1Kf4QGwCjVlCAo3xoCIYbXCNI1+L9de3ZYUHkGtVQylqt8lwXWl/etK8N4V55S3&#10;EbIhG6T4vI21x4mBnq1vpHVmVHHFYayCH8hTAgNlOKsYMFPkNpPImVGVJdoyKDjbg6ld/zjnkq2F&#10;HGBkNUMgJChKNYy/ViEXaxl8AAAgAElEQVQwVwsboGkCW1eQlOIQY4180ZzUFWpmErZjpbVpyRyX&#10;A4n8TDgOtZDzeUNwglUurHGiL3y2uVT1QSwUZy2QvTBdaAxTqTgTWFiELNvebDOO1/zoWz+zBMzN&#10;n5vCnyuPDVNLRSmfgCVTU7Vx2a1AyJZiaGm4sAYIrnm0L7Hx0+8mLjJZipqG5+B963mW63SpP7kV&#10;IL8lL63dxbSB+yVgeKm3awGS6yxZrrB6kSMlSstbxN1rbhBrfeZSj5qUwUJNC852SKjBeFGzpFpR&#10;kKyKAagAKXnBHvIWPGvps9ySjbCUVbG2NtYsdNae2TWgfg3rw0IdsNTT15bDrc9Z5iCUOQRZOek2&#10;h6tbg9j5c1WSLxazMfExF4ZYa7iWJdDGGfErfZOsb7Cg8mlhWLKW5gaJYHlfKRWiS7X4R/q+X7LN&#10;ufXBvsVWZgk0v3XCX26qNXi+fdjd4oUVN/76gNp6+NcW6NZ1uh0MXGNiR2aYEr6NGvt9j/v7I/a7&#10;HuM0wZIKBagP+GOmEDEpNwiXWD++iKY0pU/+kLEIRiwgPeAeQSNNnv2DIHs1ncJh1+Fw3OHx8QGf&#10;P3/Bbn+AtQ7D5QIeJ7hpAoJfdpRyAgqaFLpuh363R9fv4RgYxwmT9V/3FhiudKoKHpakDbTuYLrO&#10;BxhFRoo8/1cOR+Zo/8PQxDAKuNv1+Pr5E77/fMP4esJEklUcmjUiWChcnMPz+YJvLy+4O+7weNx5&#10;+wbHZQBbo2HaOuBadnoUAE0VAG+jFQ77HZ4+fcblfMX5fMYwjIWXtSYAmsCsMEFhHCf8fH7B69sr&#10;DvseWuVGhWbvGJvgFDaGE5SaIC8hH6cR1+mKwQ6YeAIJqVVqDZwPRJwmjevlirfXd1w+X0MeQmgM&#10;iWBZeOsuwkXLYSdLw4jtQSK32Z4SurlRIti+rtuMHeZ1mGyZhULQxvu9aq09sButuAKD3HQGvdbY&#10;dR36vkuMvsDlLTzyZkFscdIdhwGkvTomeO3baQCzhWMNnRqnUJxYFsMcB3IM5VRVBJFgarmCiWCU&#10;FuwoLqR7zBGYcElemNZjtD5wVmR+lPu+CyB1EbzjAhsuDiSDGsnFv6t8tUmpxJZm6wJgmm1kQN7b&#10;XXcmDAoVTN/7e2XiMMBfd61V8uulAPQrpb0Kqd+F0D3CZCefPaHIA/XG5xpYZ/11cw4ugPccWH7x&#10;jNRaF16Y0qvaL+vASlScc0iyOXGwy0Lar8DRsd6VbjWIbO4pgWJ1to1v2EQjE3JfqPBMzrDv5n7V&#10;ku+vNAe8APJ/RKq9dd4vvZZsrkpJswfcoYK/DeXwaV2E3VOye8qKiJwbwyrWFwSOPvbimhQxxsIy&#10;JwVApgGXHCPRZkO/SHATvs9U4WKZzyDTuEoGTaxvMrGbSiJEej0BYEdf95YKgNAczkIOGerAUcrP&#10;YvbSF2sEtcUCGqdYi12e3zM37GDyP8tQ0/yhAxgr/HwFCi/IHBKUF9+bakWqGHzZ7gdJsk75hnLJ&#10;1M3PtCqeaUa2k8t5JDzzLE7n28J6LO1LShbZ0gCg1bTRyrmbA/pUGuoW4dxaBRY4pZrcmEBGcTZc&#10;SgUvPq1D7aOiVafPqXTwYo8+4MY0LUOUYGHLv8+AflWnhL2egi2Zs+XgOqnykBntqWZLDHVZE5TD&#10;BxWHFit1UfK6VznEb8npZ9YDqsi4Dyq2BJTnAFlo5UlH4YxVxuekKKXD2S+Y6iqfJLWX8pJ9auto&#10;8d+3YIPQAu7Ds+7E30WbHJusAUtmbQniy22Lk2tGVkkuq8zz/sOCJcbF66EC/6QaKT9rGeFMAwi3&#10;PfRosmeF3Va0GawJAtTs+TOYGVUvVHlBF4PiInPh1wPm27Y/vAnAr5NzFsCqBVC0zvcgpVD7pkil&#10;SEtJWIfh3lLf3Pre87pAVedxJolw+/Pmur89yF0ikS7nJ87vUTQQybZC0RaKi06zddbcChCv9Zit&#10;n412bOlvXd5nsge53Gdc6bbALHLz1vGxtV65ddbwhhrlI1Y1t4LEa6D+mopg69m8RTlUr2cu9nBe&#10;rCXWcUBu9vDOcQXq8yph72P4IhWEx1vwBrnuFod5Vcx30r5uhIYvrZE1BWWxZ65gqMs27OWgU92w&#10;Fy9lT310yPFPgfdroFxsGKWvT0uqsbY4almQ3GjXwXCqHk5qWlB8ZOr5kQHF2qElJ75Ln/3WjWdt&#10;w86LYz6+UsEW4XDY48vTI/7nf/wbrB3w+v6OaRxhA4su+kkSCWFy8oKUKdMBwI/M0HB4e1/ozLyx&#10;bkohd4qU59VoBW0U9vsOd4ceD8c9vny+w9ffnnA87HF9fcN4vUIF308E5n0s+D0jlgCloUwP0hqT&#10;cz4sVoA2Lng3JtaM1snLUhvPwE+Ng2C+gIU/YSWpifeSEf2CCZ0mHHqFr0+f8fx6wutlxLtluAgS&#10;BZsi7wusMDjC23XEz7cTnk5nHHY9emUA5aUPkY20JstakynOnqXoZRb8TzUpkFHAkfDbly94eX7B&#10;i31N60UrH86bmBesADg8P7/gx4+f+PT4gMOuL5olFRqGX/FvbgVOJf9jcmBYjHbAdbjgMl1g2Vs8&#10;KGSAgQJNLzY3ox3xdn7D2+kNh7ujt/qxrqmoyKBDjb+s21asrcW1e7I1FFizAWmxi+T+txWq2z5Q&#10;5sFj84YhIXre395Zv6ZUtDYJA7zoFR+Z3S4rWhDCICkFxGUPy/LgjawQDa0NOtNj0l0IMp48O1wU&#10;4xkADEw+1dKukAA1STQBCB4fJXuM0j4SgrFj8Kfj4vmMjPQMMHEaJHn5X5ate7AfQdlT5obkrBAn&#10;wHCbVCeRDW/BcJMFe4lUksI7+LBCjuBFtOlRlAMuKTMaPXCvki+8MR2M6VLYruMIxlMK6KPglx6V&#10;EVpni4EICBit0fUdtDGebYnwRynviW+zH7FiEgx7FexWAoPQObjE3ObkLZwDLHO9MU2TaMpUQ/2T&#10;hyjOesWUDoAWKfLXLrHRN4aMC37Wq4P0Gyw4Plq8tfJ7lhiKzc+TkGrxz8RCUUBSXVAY4uawTOf8&#10;M0A6zFOERzXIh4hnH00ku4+IEimlYELopMxMSdeV2qj3kpIrqXeIC5a2rwE5qaqIcvBitsalEryv&#10;BzINS7j85ey5DvmakrFWeN5yArRZBL+CfV5AtABL1nEogfsW4EKL52uokWgOatzSZMqgPUqDLZUz&#10;HhbVoy0Lupy/lGpL8T0qBZ5khuDMrii+TxeGl6ryFJ7VwQGtIAh7r2ybUzDPxZlbS57rAVgLzF/y&#10;naZF5l1WXyGcH9mmJORJaA3NKsi2CZ3poON+Z20aQtaEovh+u65LALvMH3BU2iq1bEfk0DvvIy7N&#10;s7w1HCX2vc9KUXAUMkWEmiY9P5Qt4GKdssbm1aJmbgJ9QplRsuiEd+8SySup10RGAEr/eygFjmcD&#10;gtWc1ikAPamWwyA+UZw4Z3/NgZK56rI8Lxjl3J5ndWCMlomhhJFgYF0EuymD92kfdkWGB4uvcQWS&#10;i4NOrF0Ryy6FvQk4dQ2Ciqyl5zkRqV4Sime55uNn2WK0Ni0s2J8FCfwpqM8kzqIM1vP/R9ubbkmS&#10;20qDBtAjMmvpRbqaOfP+jzfzaemuqsyMCCcxP7gB3NyjWlf3tFS3KzMWdzoJmBnMiniLSh9RFcoy&#10;FScdnetnLTXPWGvMgaE2HBUHKcLNWYBxbodNPye7LBrUfzwZI91+kHs1ou6wUv7wc4xRpLcxBkI5&#10;O0dn05EY9IhwOGOvo2uNKsDTU38yXLcrXGsmIJxZlejX0/ZYUGKpTGxl7/t61VQ/0r7noA5braeZ&#10;Hc2ZUFe95x8B4/8N7PLMa816+CPB77n3kU5wtLL+ObIq0ud3rYOa/fsAH1h/N5u510lSCMscodn6&#10;bWR8Q+D+6F7VCU+7Lx5iqencP5upIGoj424zW302mRIbsz7uvw7ezx7C1SjSbJHXDX/M2GTVtmZa&#10;W7VJHZfHUn36M6MVKwbxKCRjtVCfCehdBe32BwqKNUWmyyVZHVy2Db98ZTj3P9g24OvXT/j+4wce&#10;jzv8Xh94t1WAR7PqGewoHvYgo4DiFCbltqiYIYJRs2SQj5jhLg4vrxs+v2z4/HLByyWqQ/39jvv9&#10;jv1+w8YETxI95LPyP6t9yoQA4CV5DlK0fvEUQ7FCKcar1zSnAtxtFxA7VSgYF8aueugLxOTfzYQt&#10;qRR++fwZ//j9d/zrjx+4/fEdDwjYJSVV8hYOxLh5wdvN49vbHf/54w2/fv6Cl8+fwBzx5QwmjgDd&#10;2SE52vS79Zl8efPrXdyGr5+/4Ldff8XtdsPuffFeDSkAtqiQhXC/PfD9+3fc7jd8eX2BJNuRnEpO&#10;NPf06wsgwdRfOqta0uv54HG7f+Dt4w23/QbhEJVPickhJrBEW4g4LCZ4hB1vH2/4z/c/8OvffoO7&#10;brU5UsCBiG1OgD449szI1mqC5+wzP9oDRuDBaKyuHlS0BO5oEByjD/gZ6ZDtsJgiMIA91ICxUIvF&#10;vCeUkK5CUMfg2tJcE2c/p27H1ns5cwTwnbuA6Z7UiulzJg/9ZHRvRrnRKCXraw8KqgRK2zjNpAS1&#10;xi/F39sWKlIIwqKiZAHgrCe9ThkU3aQ0XqmIe7Yviv9QFf256W5AJhtIVU7KCsTrULpMKEBKON3H&#10;/VYITyhv+wLcqSyTvIdwcwYyx6yCl9cXXF6uuLzEfAzHW1H/E0fgnJPXv1ZsIU0fBKXGy5YOj8ce&#10;vYUz8M8uEQ3SeLjCFGR50mHf95htEAK2zRVP5UwyBxmD8MMgTH1GG1xA+0yj2oY8oW45R7pRN7Pa&#10;7T8ZjGiVWG1UKlVVnWgAPwGq0TYnqeyxFdA6SIA2eGPnomd+ypyRPCURVMGelLYbO2wcp+cCxM4j&#10;6TlzQqNms9dzpLoqwLwZUxUTBg8z3aZ9WaRbQwKZqmeKlY4O9hQ1TktA3zEpZWgBIBO4lhK4jcJf&#10;BU4TW598J/bcCWL3hExGVQsPLaZpvIHSZ88hhmZ9p7/OgK2+F3Ze207btKRpUWSX9csqnJvM2TRW&#10;myZwWtSUgHrGzedK3wUJJKcUfOrSpOWeJoZs2C2K6r+o0R0rKzBpfIlpDa7pPYT0ahNDegblSQ6R&#10;CFw7qw69bJc4IYb42UuQeLMoM+i9bVu8HyGCl/kspLTnZ5K2qv7Fgr5JhVlsJxMpGjOqNtOkFwsZ&#10;7/OsRd1rWAX4ImW/lP2AugZak8wgtb+0gcBq36o1myImSE84jJXHpZdBDdzLuQN5Oqtil8miLvUP&#10;+fmI1m+R0EBRK1M7tGP6spi/JWZc3wIVVYEeLW2k5PdU8F4RUSmI1vs6NZOFB1VMl3aeVFPkeg3K&#10;vqg+vz1CW6A+CsaqUk8HrUAJS2Ck70Q0DAY/09P4lDNg6wcVwCsw54coQpRQp6Wk1K9Sp4kUOaH3&#10;0GdBwxH4OJ4eWUzj05iEamt5E9AsEolsXb3NgmwJRZzVq1JzED2MvZvuKPV0uwymzkhftxI4q4UC&#10;dX3VwFQtKAoaXl6AhqL6j7GF4ri3kUOe4+zUXz/VMM9gOSJ7nrXNATAk+kRPqjaK+zyVok7pSECY&#10;c9s2ZoTnMhzPZlgcieHOWNeeV6zjpCB4/D1GtkstCT7+bO1ak1PffeyqYeZaO6FBjxWiC/BuuVZZ&#10;+NLrgURNULUWlbP9eoSP6GczSMjGsHWvODn90JXYjbX3nAk87rV6rNoKi3JtdzQls5q8eWqv+avg&#10;/ewGtCO5M9WJXShomP0Z0CW221Sb4yiIbKWMPxMWd/aGjpj/M4vuaHNefa5RYdN7hqsxl1RvOUfg&#10;zeHr1094uf4/+Pvff8fjsSff4pACXW1AlC4iaqCWag6JE9iTAh+h1PvqkKjXiuvILws2FjAE4XHH&#10;x/sbHo8HPj5u2O+3BH0Be/BJ+ZPDrRxADnAO4A0BDAkEcVEp6BzDM5WQ2gzg87Zhu2zFioMdG2/m&#10;kffy+l4SOBV2joDrxvj16xf847df8Z+3D+x7KMVTibsT4BEEHxB8e9/xzz9+4PcvX/Dl+ooXd4ke&#10;mgP1ZxeaMdgIRoCTOWRDViZlIAW4Xhx+/+1XvL+/488f31JPHW08/B5AKZwwZgUHfLx/4OPtHf7L&#10;5whWJhW08RWYwlUD4B5tEaDG6BNg6P2Oj9s73m5vuPt7tGHJy1Lhs8IRgQoiuD8eeLu949uP73h7&#10;f8fLy6sZ79egqb1O0nm5HR8cMmC4z4U1jV5LTy+tVPpts5T9hFvwsW8M0BT0osbBquKpNmUV4Nou&#10;G14/vYDvUtTfVcmlx85VYZGAJxKqzZBEcNqHAA4C5uxDrxSf2ioihWmKCcBOgHk2dAiqtOExuRmC&#10;KL9gq7IltX9KM7ykAVNC42us/KKrfYcG82L+x1Ah1uQuaMUvB6kWIDljoHH2ZqUcDGLPSF2klxHa&#10;tiFmRRT50IEIIoKw7/APX5V8yc5sT+eG331RHzLHySo4Bm1bAkJc8UHO5C5vLpEzyZbnspVRbZc8&#10;mmM2SfzdkBGLbLvBHsAFl8uGy2VTDWQCR1TYoIePxDIhhhAmcMaWwk1jqdevCQZslNjGfrsBkMn+&#10;lY7YlEXzKK1t0qBSzSPZndml9jNVfx9aFbkKBBWqhaikPZVDBa6YCOI4gTpUgps5Gdp7H0ASwAyI&#10;Q3lGKQCBASCiziFd+8sW8zA4k2bp70gpSetWmiZHRLeYMCBvWRu6qO4UpJoPqP7aNnlDe3G32PZA&#10;gS9SJjGK0JeojMoTMBoINcB97Koanw9FOpR1UhoFKcrzeAND+b4MtgSN2GQ65krwkgx6GK1qNOdj&#10;VZEXAF8TGKk2oXSrdZhZ4TGYk4iBzdnKiZwTVCucqtCnLsSPHSvFbKjn3tYElKpJqRp6SkmYEMnV&#10;vE/k94n7pAp5LNMjBNLXgcnoKqsntLLzKSS79AGyyU+9DTUt9jQ5HyRfL8Q90mUAXlnJCNogRxtm&#10;nu0g2eW9VdcK2s88KOCzqrIlRPFEmazdNgVEqHF4APSgArSbAF01HanBe1P/tfVKtqTSPtWqYSZq&#10;oYtau+i+JU/iVQIsEwP29xmRhMjAfZzWcOX1oi1oytpKNpghCPb9kYgU9dkaPlfn3ZQzRNt8lfDY&#10;0IU8VACy/lwQUaITIAghBGUTxVZdXu9lD9znh0v0gWWMDaWq/AsxZ5WR7YTqzBZD2zeQ3sRlTpjj&#10;VB9msYg4iahAHH2hBUakUUDpbO8OUXVlC/AEjELCj0RTZ0D+jnwIwZBZdOb1Gx/svKfpPVt71NcX&#10;rPvBSPBCpmdq+zsaSOmPrIgXobOjnD20Yeq1pqVU62cRj/YCr5YhYkDHVpynCX10BO3cZnQMwtEh&#10;GHzGJmNG8systgreo+w+i2VOEjMI6eDrvM2IyR+xQgUx1bGgn0acKYdb7/aVQG1EqujMS/36BpOa&#10;YJCj6fWVmHilkD9yO1gRKSj1RCsaW4PPo2Ux88IfAd09mN4SB2JFYzrfRIqmDjYIdzSdj2Vu6Cg8&#10;fHXt1OxM8/yuiRfTqncWoRNjZMGBy/CBMKPU9mP7r9Vkwuw/R7Zj/xXwfsasr4M9qFG1KpBBxoBZ&#10;763Xg/dar/gMA3hms1z9zFkv+iMAf7WZnQH3xwXOeKPy3he7gO3Ths+fXk1QUgsgdeO0pejnorzT&#10;C07EA01Imkj2fA5JFRQL4pDV9JSKSk+QQPC74H6743G74VoeYzGWNrHyjeCQsIOQi4B+9o2WUMDC&#10;rB7MFhK8OVxfr9iu0Q8aCAYsNeSfbt4HI/sUQsl3YjhcHPDl9Yq//foVv//xDR/f32OeAJGBq4UI&#10;dxG87YL//Ljhn//5hr/98hWvXz+Dtg0hqZpJF7tMRp11llk2z2zUT9VGCQLnGL/8+hnf37/i7faB&#10;+/0OpqiKFAaYPTYXfeKJBI/bDd+/f8Nvv37F6/UaGwWhxrtVzEYlaiRSH15EYiSfZFhTKkWHDwG3&#10;+x3v9w/cHh9wxHAAmC4puE9bmkQl0u4D7g+P9/c7frx94MuXB66XzW4dQpNN+7lnrhYL6BRIq+Ll&#10;TN7G1KNSFTgjX9IZ2aMJEjtmOiqEanudm984tbLhiivE77UpJkme9DtELskyhqqDXQJkKsAEAxj0&#10;u1YTgEltGZ2AmKILlOK1KrJSNTfj3cprvfizNiPgmsA0r0JKlZ4tLgoYUpsAVtZu3RoSjGDB4qlK&#10;FV9P10sRNiHAJ+oiAwyj/IuiZlJBdRmI06SlVd9J+Q5h92kPj2BKeHiE3cc8kjiDGydg8s9LwB4i&#10;uL/f79iDVgene0k1gJdcAvY45qHkQHGXfPy3y1aUqBnDZY7e/a+vr3h5fS1gMJKPNCef4ggcJWI5&#10;2+Wk9xOqTbJWxWpwWxtAlJZfesspu7dRVV93hKQ0ysx6zUd7AB2VloOqv750P0ZPDVhrbIIymB5i&#10;MG1IpAWSjVoMvHWJMHWJUBIIPWLuRMjkW5qiQ4ijZJRA7ux17yKp45hBIUQrD1TFJykVd6LI1bOn&#10;0bCqtgO4CX41erKi6+tU3kOrMUHDH0Anu3XNYRHaU7EqqWGGg/1XhdppEK28DlfbvBDEHlNFSZ7P&#10;22bEXKSEiIuaotGkBJuAe2iT/2o5optCqSPCXKaqqjLfkJIJwGal9ipWOGlyU4Ovxd6ElE+7anTs&#10;2acb0ZDsz6rvet3bUAjNjqBNdl3Eru1hDWGWz9VC2lWcq/ixa4GMtsPJn5GlmZpTtVAUr3AJHvbB&#10;l2mZfL3ypKv26Wdi8EaFtNX3p3q/1/vpIHUfECk++aa2SPVTDP42qRAqZwpmckEw867Vu4wC0kP9&#10;fei1aUQfTaMc/c3Mvkx6ysXYmcSsKyIu7wFNIKhQi3ydzOQMVdC+CpeUSCdN/Lr0+hG8z+ditDGi&#10;1JfYh7mOhbeWXDb7R2cghDIJFoKU5zwGxldFvt7tswLehwAESYHIoYbJK+C+7GMNgScq4FDMkWIn&#10;BUVPD6rafuTpPO95ybyRFfUdgDUDm5CsPC29XA5LLqGrYjy8rZqUAAezV8bQbxTAM1/fctacVB+f&#10;yaaZKYvrWYGp9d5IUNbWInaqqXk/nQreiP+oZb11XZj3ea4ZHfZQkS53cNVT9R7youxcUPb0LO6p&#10;NlfVlquGBksD3onRbGlS3YC+pXbP/XIo4r+WkxhdfxqggjMCanS/RyLQJYYkWgBks1NGfZCS3VuX&#10;AREjmOr9psVkTB+p1+n0Wj3/nK964PaaHVlMPUMIjl7zSGwrxhJVimWjFdgeZdTRVLGtiUiS2ovC&#10;7Iu2j6+4jJQJCgJ1EU1jyy2aiKilE2OzCrCfZTVOCQglRjDn90TA2FmTUhMlm/vvriOoNsBzPLgV&#10;ZZB1N2guy+p79vZadCBy/V9U3h+l/85HJdCp5i3oNVfgt+wVnvSgG13kZzy0nvXJevZnnxmbH3lK&#10;rTdCPYKm/MxHqj5U1ZB+n2KpQFElm1lAEVZrIhRATucdZGV/9IMMEKlKH+IE+gQCiUPYAx63O/b7&#10;HRuSojM3xkm5yzmEa9vA2wbeLnBuixhStpUwXnxZyUS4vGz49PkFl+sW8/rCZDxKNY9DhrZIZlIh&#10;w9EO4NN1w29fPuN/fv2K/3zc8CMV3tqbU4QQiHEH4Yf3+PePH/jz7Qe+fH5JTUUFAan1mESfON4W&#10;zyuldvHtTxNA7AiX6wVfvnzG9XrBjx9vEFDyTM3AoKR6lfB4PPD2/QduHx94SWqwWvtJA46OSCiZ&#10;MpAZBFaiZfgQ8PA73m7v+Li/4+ZvYERDku2SGjVRoISa7ozKKI+Pjxsejz2GqOawzSDTAvJMsIt5&#10;LkKvvJgVXrOxyDNTFUdE49qTceWXNyswlbCXoDx0CdnSpirPg23+Eng/TY9DDcUKQcD5sC9gqiKE&#10;dHMHKCWNA1NAyIpDpT4XrAmutlAu4A/6wtl4/OlJB2lVlbNr2Y+gdp7SBAMUaXA/KEVCBr8k2UWV&#10;Jp7YfBbNSxQ7gdzftA3LYL0V+xoBtosDb1zVPM5Ddo/wcGAk7/oQA7Fz8N9j3+HDbuwRBFGl7b2v&#10;QXo5MHDLHsMRuBDvsQePfX/gfuei1Mo7TPV23nC5XJOy3xXwJYazb9i2DUwxgPd+v1l7G6NkF7tW&#10;G09WUnuSQA7P8JLBMdxK9DU5EBFodfeTar6pX7sW0rVTXkTgjKcGAcEjhMggiWRltINIwO53CDwY&#10;SY3rKZ7vKe4eAngfmv0jA/jRWk8k2uL5BDRBlE1JUgGP810SUJMo6aL4NsG3qtY0zyF1+SEahM3g&#10;sJimICn8kpIX6ehvR8kp+XprRWqpI4DG3quGXenGO9dOWYyAIizUytraoLV5U6zCmEkJN0zuhgrd&#10;zp7zGSCx5F2wViTgaZ1hLN5YqdWVmroExzOZ5yDWaNzV5dZLOTTnri9q7qrSowHpOsBTUbNH+p6l&#10;3rMY1RHMOsr2MfFa9RtG/fyu+QyUbGgkPQdcSEYXnCHjOx/7JJxh0n/PY5KfBnhNatoLAdOp+kSF&#10;NtfeIKipstYnv21WL5dLPQdzPg5zst6qdTuBTCh7VSn2910/7+U+kVVDa2K8hB0bi6y05nTGB0it&#10;PS4TYuV5hQ1xLrZf6WxhdoXsqNYxAbEYqcj4TNimLamqwt1OZYnU3B2RaIsTpPUDrqR4UBOQgUIH&#10;bmlrBwPHJKW6YGZ5ABPYKk2NJQOT8hWAb45aQiOYsPXW8nUmohcZ4RDqZ0ISGNRw6bpBVLKKeiJe&#10;gVur2v0Zq5BRL9DuXZSe2VlQbWtrAZxU6jdTnPm5JTU5n6fFs7dz7ftr31vqSLE5cTPy4jTpoXKk&#10;rH+19d9+DiCWoTixkIUN+FcnX+eYU92Tzgs6j8DvUe4Ipli8dFhP91kGSD4NhBLNcIT6yd5ycdZr&#10;jtw4jvDBWQD8Ck9ciWSfsVw5Euuu7LPb9x/19dpibxS43uagnPx0aCcjuj17uX4afEadxcE4ZYwn&#10;S0ZZQ6PA5Nk+1+3vqKSSnLgHo30SqtfNYeNayKBFDmuslobAffXTl6nAef5c0CE2/Ow6/Uu2OX/l&#10;jduC/4h1f+rAm8TAVFIAACAASURBVADdI9b+GcKiD8KT04TGEfB2tPEc+ZuvQDzjixr0KI8sg3V0&#10;MxHBnGh1k8cw9f2rHsqx0QilAa0/4/eAPY8eZhVZVoSF2Ez5+w5/u6dwxj2B/JQardQ4bTEUcUv2&#10;N9vlAmGC7KI83irgQkxwG+Pl5YLX12sC7uP3CIlYGO2N1IzTt2RSOdpS0bMl65yvn6/4+2+f8f/+&#10;+Sfe3nf4NIJbRpWTMsiT4C6C77c7/v39O375+glfX6/F57mMoSvvUaasgJTlepod9sXfOIVBu6Q2&#10;enl5xfX6EgHzfU/WIoI40BBDayWFPn583HD7uAFfv/YeuM88TyClZmnAbxJ4ETz2HR/3G97e32JY&#10;LXZ48bgL4UoXbJSAo5Aat2DXvfc7Pj4+cH/c8Vk+RWDFRVIgj9SfeT5nzzIzlyYujqcmC5PZiNvk&#10;fc5M51iiuYIVIuPD9CyZCcyzCnIYK8PmX/i2PgzxOXDKV5nacap2Ly0gnEcQ7sAoq2JTayM08hn1&#10;Q1ZlcLwu+yA1nCaIqy2NUgLhfIHZ19bSh6Mp/2/t41dCebNaueSRWHVizG1MoB40WDja+8XaBQkg&#10;nIr8NMWUQ0HF58mI3GRlH+dIJMAxHF+SjVmeuEJRB2bfZhEBOcZ23cCbgyfAF6kVF19OUbB5tOrZ&#10;i//1fn+k1wqmuNzchuvLSwpGlWSZxMY2oQIY0lxjVfcBy3N/qrDgVFgHsbYsncXLojkxWbLHooNO&#10;jTIVK1AMhKc8t9Kcb/lQjlHkUdeqyLgQCORDmZxAAsDCHqdvgJDCjckQgDFTx5UJnphxG6ICP0Sm&#10;KirsXFI8BgOdFOA8SLJ3q587ZjuEBrynJflaAG2zV8UaSb92BVW5eK9vA1sy1mCz9usmiyJn4iGr&#10;fXOdFJ8hV4Bsn21DmNNkkRjgshNYpHO9ncBhF4wfUVanOk4gtAa2lTd0fTb6qYWmy4KTCiBkv3kY&#10;8L7+eJ1Givud21J4tPZtVWsm1iMVlHWOy5lRrBgxCLlDfY3uWVE2NfpZ0SQuJCjqp66D+L8Ods4j&#10;B9AGO0Ghn/Xgo4jFZZuWpPBO64pLuG49B5gr4EpEZsKDm1qwtQ0IWiWfAsAJfXMZS062Qe7qXIpT&#10;AmnvzTksREatpydDBQ3oKNaWw5zcJQg7GAUfKUu4MuKKCg5K8no3r6tyZWiQyVKn5bhkQOh/yvnB&#10;2ZYvZbWkciTet7i3l3PM6/yBbMc0zzozoHp6xr1vSbpK6GVP+/b3LMAfCokQkjF+3k96IYFYtWZ7&#10;r5Uutz5H0gHFaNTRp/rhoefccT87EqaM3s+SpgM7jkxWqFpN/33O8Opy9sAGyDoDGD6LM3Q1hsqL&#10;KjZbT+It08BnDcCpnIrcdGrym3kSDqyeD1MnGQvB533eRwTuGYzjDLaywlfWtTkMqTf6HYH8lBBz&#10;RkIdfd+23VjZSdnPXAOvl71Re78mn12frbNMtlU/tM5mOw4enoXOD+/RAeF21DfPPnf7udrJdz0d&#10;lP9sJw1H5EboXt8Kr+p0YXSOGtt3j9dF6uUS8Zuf/1AyKlfTC+dJqBkZsiKkfgZ7riRAUyu1e9Nk&#10;b2yB9uJln5+DhE03crwpPnwGS56v81N548+D9z+XqIyOGR5vLCsQbX1IrhrrMwfB6ndWAP4K4P/f&#10;IDtmh/0ZcsMydjS5tu3/qrHLJMAO1LJ3dbyalETR716BUWReOPrXZzQ5+V8/PPaPG+TxiO+TmqDi&#10;nJGDcy8XXK4v2C5XXF9f4bYL9mLFk10c6vgNO8LlsuHl5YrLtiWf3kckMgKGY/MGXBklzmePXjXl&#10;QwRcHPD5dcNvv3zC77+84t+3b9h9APFmFUVM2B83PAT4wcC//vyB33/5gk8v0c5HslJOB0bqJgT9&#10;/Wn/vjuoqimtOZyJCddrsqC4XPDYHwjeR+AtKfXgAnzxk99xuz+Mn/ZZALwtdrQfqu7qYlPjcd/v&#10;eP94x4+PN9z3G4Q9RHbsdMeOOwJdqvJTgySU7Dv8jo+Pd9xuN/iwg7etKNgChcEzJG1G1Fzh0wWS&#10;TNbKwT66UtKLjLI+eoSvNF4Ho32rIOxZCaeGKpN1DpeQOj2Cmf/M2VM5nnrdtTQhq416pKroxFhp&#10;VvV48r0PoprGuapjrtoQQ8DV62dVDW3R0gf0oPqJd/ZQdEp5U64y1bucARRrxaC+TyYXpbcVIrUh&#10;5QySkExgtYqbzHqXZhIjNWdZcSuVcAOrD1qUfCU2KUIjye4g+ky7qtxN/tfEVIElSoGnlw2XzUUi&#10;liqoGIpFQLUMqFZvNfAo+zMHHwEyx9EiJ4Nubkuq780Zr0JJSlh0p2Ljl55UybNQZ61i0UGmwmJG&#10;WmvzS2bMs80MAqT/HDj2DxU1MjNriKKqtvpka6CnPB9MceSUUq5E+ZoJaHQugXIoKm1Pe7xPe8xs&#10;dptA9mgxx8y4uDgN4S5b8e7OpCsLIB4q0DqCJtV/MyTwXlDTW2uj4YVBwRtPbwlqWifbqymAUGcH&#10;1H1YuuYpn9mc1iQrJW720c1ksDF5GYT8UW7iUANGiagAeJwBdQmgkJTBKeBZUNdS8bg2jatHb5NQ&#10;Jx3bYLWqIO9r8RI8moiGAimrvIDhTIjxJuinfIwvuwoZjRY4XPa/kIDuPM0AuDSGnjIt4NR9g/GL&#10;r0rmeG+dc1Vj2ija+81TB19WwpOTRU+c7qE0QdoqMBkc7LSCriODxKkVYzUBwG1kgIiyhcscZOLO&#10;S19PbSQyCTW8kyr2PQX2ZmVAVaFFCzKhgNYaMZJvIac31ucjUwbKdoka9TwklHWoRRDZTqa2Lgq8&#10;zwRC8Ta3NkB2aqPux2O1vVbbJVuilKGVCUe3cQHuAYFPIejeh5QFwEYIsVJtahC+2NkYAEaD93nK&#10;p04i6uc4++B7LURqfaDTWi1zvdoGp7XEGdYqE9BL7UfaukGH4EJsYgip9y+e24tQ0VV/Pgc8bZh2&#10;G+IJqR7e2sJJwvr7zs7+Z8R7I9xkZB+TLUy4kMZ02FO1r9kC7vZ9udSsPTi8Cg6vNQYbGysT2dS1&#10;K6M8tllW21nw/QhPWan8Z3Yso7p/pvBvJ2hnvd/KJvVZ0VU7dQPQadFZS2wfiQAt3jEn1FY43FkQ&#10;/mcxsi5oOYfNM59+/9n9OdO/D9dDqbUwJAntlP/g2cLY/rV1hqhkLJ1DfNEMkVCdMNHTpkVA0Nn7&#10;PB8APAPaz6z7FRG2ylbtcCaB7X2X667WbjofJeNwrTn52SmP1fdo8dozS/+nlPchhCWIveDxgGUj&#10;OnvgyQD/q1GNowN3lX58dgGeYZ3O/vzTauXBRnWmWGg3DEuioFPvSlf0pFIrCFQyZLcx1VE7XaCK&#10;LbIL2IeiuAl+R/B3+McNst+jMj7Z0oQMbDlO/7gYhni94vL6CXzZ8NjrYZStTCiFJ0al/jXaKxBD&#10;UjAjGkWkVvi1/Ea/uUtHiRACHDOuG+Pzp+h9///9+Y6PDx+ZuxK2yYlAENwF+PDAf97u+OPbO37/&#10;+hVfXuNjKfuuGvY5Sz0jasZrw9oohdTZOefw+nLF9XrBvt/TuHwCLDjmEWQLiH3fcfu4Yd9jhoIG&#10;PWdF7IzoKsWR8tvL1kGgGFb84/0N7+9veOwRgCcKCPDYZYcnD4YrlgYFzE6brw8et8cNt/sH9n3H&#10;5mLDH8PgRiEwhNbCa6UGan9Pg8lt8Tx67o8KvJbY7P/63AjqUTGSAZ7u7wnGY1aS0tE5F1WhydYK&#10;opWM/XJrvQkNiKM9kLmOpxF000JV6RMYvqJyA/ATHQFjgTlRKu02xFd7Sbf3exUUdgzc2yEBq4Qz&#10;1ldC6K126r4tSuHEUr2li/9tjHTuCL9iQ6L9uGWy3ye1bfVrrsA9OYC2pGQP8TMwFyfYpFqMNjg9&#10;FSIFWNkcV8JtS0p1RyDnkk8zJcs0Nv6+2a/Q+AXn2iRlrOTnOq8vdi4NKTRNrSpWNTfT7a+gYfE5&#10;JowUCEJWpWF+L4MsNLA+yx7wi8JwZZM12sFm/rJ6fZT7TAQOAZ6UylddbVJJjDE8NSs96yblBXHq&#10;gR2wxc9y2S54ebni+hInzEIIEB+DhAGCuHqtql1IAv0UUcDZcz81HJWQyAHqiahmGl6RrLotyiPi&#10;DrzXxECb5VNITNa2Go0CqD2PUUEPlz+DqwGxvInxkc8+/jZXSBQgL53dTwm+BBkgN5iwSukUzuP6&#10;OMQQa72Haq96OrZA0Gsqf25X/NzZbIMt4MQhhsuy8n8nsqRKtAEihJF6V+w503ZFzGJyAdomNYPf&#10;+fMzMzaO5B8TwysPcVFrA2mSIjd6WcGdsxByiKSYSTMuzbJLpJYuzjXoPBMjtfWGJhKLl77MyD97&#10;3ozBjLyunBGB1NcJhUhhJguKK3Cdszc/UC0uhQwxo8d1tFgGyokvcKLy9T1tJmpKIHIWmgBqgoaN&#10;l20mDYq/NrJNZ/rZvGbTs7bveyLc9JoihEDTvTmfS5m8k4bUzRaMGbQXqUp8DG1wtDo/9T1q4zdn&#10;l7T2g1rlJ501oc6w0paI3TPfWCCVGjAD902mnbSir9ZqULQ9Ii0DKk3IqMmRUeSmwFz7eCnJTDB0&#10;Cs6Bj/ZR/34m52olutOgY/l22pYGa+X6CEg6mjo9iTwY8aUobqRxxofNIV5YZk5UuEdWozOl8xFA&#10;dga4XxFGdVJYTvupr3ztTwl6BoRWm0dVjIUWZNIYLJWhtegqd20GxK762hFAeWQJNLPVOYOpHT23&#10;QyHLE3Y7R7X/iPCWxirRJeFbtWSbgdqEqaUt6uRF6+ikxYQzvELXkUW81V0zO5FNhNOOD6v71drn&#10;rHDZIyHoEQlaQpyT8LidVpytESLTvCkB7NzCdJrfsQw07i3QzwrAnwLvVynyxx5VdBjYsgZKf+4Q&#10;Oqt+PAumHy20GVA2Wqiz73t0MJ1Ju159hnoYE2zOQPug62LmWI3QKcw0M9iEwRp1U9jhwwPBP+D3&#10;O8Q/itdqVMfngyak/xMIO/DlCne5Ai4p1SEmGJOdw7Y5bJcrLtcXXC7X2ATma8455FRdJ5mvNbsh&#10;1OYr9hQhqdIEzMDL5YLffvmKv/3yhu/3b7hLKL6CwfvY+rBDYOAOh+8PwT+/veO3X97w8vILLlnZ&#10;HGQI4MwO2TVbbxXuopoIZkr+0Zv1FxQVDspJXbnHANn744HrdYuNrIQO7D46PI3SVzWNGcBFiJ/v&#10;4/0DHx/v2PcHgniABTt5ePHR25ME8DBWITp8KISA+/2B3e8AvSqV3Lj4ts/I+X0lj0uvCrpnp3V0&#10;A/xs4X0uRGuuKqmWAlb1xo4B2dJodvJ6TX7oCNLlG+TXNGPxBrgnQ8rmMOWKn3HXbDNVK5TxmUGY&#10;hQfLRCVfQIMgyUZgft/qeH5WnR/519WwUzFBijBBOBnQsKSKDi4Ts36rSoo6kEUXHMwwYCercMoh&#10;+UdINjvxHokKLCNhyObAQQAfwEFAaZ/OpB8cgEBJOW+b62wv4tI4uDCip3oG5qSGYkb8ku3azICg&#10;8lKvlgfZV38fkt2dL65e97CjxCtCtBshxwB8b87C0VivXgc98CgYhc2dqW1WwP1wT8gLPtvaKXIj&#10;m+eYop5CIuVCCletwJck+xpKdhIafN5cJNJfXl4AJuy7t2pDZdOXSZgSVCf62Wib1AjAZ9uSDGxl&#10;y6ZZkQzlvz1sBrifbmOqpDaxmjzIHvbKJ1uSCltfgxSAU/eBBCxzIi0j+RDD5J0C1wsYVQJtbUC8&#10;BtxGtWhVumsQcz7FISEgcLJIUWAwWkWmeiaNh7wKhszgdX7OmFjZQJDxWy9Nb9n/qdwLTvc4qq5R&#10;zgTXAYI9iT4673J90OYHlWaW6vQjq4kB5xwo5y6EVj1KLXtQJw0K1tgTKMU2SYHOQQTio3VP9Mhn&#10;o7KPan7pbGLMfaRqIcUY21LMrCTsuUmN97TdsOJzasmj0ci99s+P8/5cwWUV8l2zIm2IcWZZOWdJ&#10;qetdLZb0OkxTSMUuRp8bFcBgznZPlEDn2EcAbImgtG5j5gcSmUFJDAOTPTEDl0RZ3Ah03k3ek7Ki&#10;vg2eDtXbXk3f5HDxEEKtqaSO/cMoz6sJnfGvF0yATJtnRI2ahIwWq+Z15edCYKdjynpBnHrqTqxS&#10;I8kciJVGaAXz69VqVJTf8YDUm4FFM+vZ0d+Pnp2RTddMXT4k4DC2aGhrmqOcq1ndslK9hxAKgViP&#10;fLHPYGpmTSYNWp90LIH4swDgirA4si85eq/z0xIHCuxBuOjZrIajv5vaQ8mxFnr5OhDr5jcQWI1I&#10;fgxzF2DO3tYdYHWunMELnunDR0DozE5mNal9pJQ+upcr1X4b5jz6fIZo6WX4xe4GzXNSFf/z19Yi&#10;lPGalTSZc448WeGRRzjEqo96RoBIDVlo55rPkX3tFJ597Nf70egzzkisUd7g0br5S+D9mYemLZrb&#10;E1N7Ko5Huc4xWkcH7hn7iLPf59ymK1OAbRWYOGJJzzD87UE+U/aOH6Sx1+AZsuX4PajZHKo3K9Cw&#10;90UBKxDZ4f0d++MDj/sHwv4A5+ZIQgLqAEcSQfnrFdeXTxB2KjDKqmtik7Vh2y64bBdsbksqQelA&#10;k9Y64Mz0RWE/iy94KMG01+uGX758wj9+/xV//LjjX7cU2puL2BQKFIhwD8B7AP79dsf/+eMbvn6+&#10;4rcvn2JAkPjS1Bo/2IMCcMloo5IPufImAi4XF/MAWI0QKwUpp9DCCJB57HtsXojJqHpWG+5QHUda&#10;mYcSmuLDjtv9Ax+3dzz2e/S6ZcYeduwp0FIkjmnH75QDw6hYPnBq3O73Ox6PB+zkgQyLOzuO2Ib5&#10;yKn9BNCN/CgEVrqfG0929IfsaOT0LGFiLVI0KTcnFUnJ3bLTHrsN5AT7HtWZlBIcxUewp3VK7C9P&#10;HbGmbMlQgB5KftYJ+NVJ70U1lxVvYfg9cwM/Ck3PTW8U0TWTTGk9J9vYmRBJTSRI9INv7pkFiXQQ&#10;lAw8hy1oVOqxbMtAlfgU00ytzzrd3EY8UPrTSjfhRsHolF1XBiVViCULxEVbkty8e58CxolAoQ/y&#10;1UBKtsMhTmp+VBW+cIigCdOwCQz6HqgQ5Rrqy2BsXdDilI2T9QjmeP+3IFRfe1jnYP0qrR8mDmqV&#10;GSg3Kv6MBcqBSsQAzsiWDSowHTYwVJNJ9Rnjcs/jPd4QJIB9AHMAcQCLzZbZnMPlsgHOgXiPUxEZ&#10;IE72NCIC9mxCBctEiI4OFukswzSolcNM21rJeMUnRC+rhYsdQApf9n4vgEa1/qhKW+Kk/E6ZCs5x&#10;p6TNauOKtevPYa9vCHFP3JKlTms9mO27ehscqwDOam7vfQms1WuwWIoERSg1diaS/M1FBb2SVk5L&#10;Dd4VVc8B9TsCyd+VnXpusvt6XX9DIEsB+5UciVkcWplrJv8gBtPTrwPRzyR1jbR5vkgBFahK0/rz&#10;6dkgKXZC1mqrqoKJ45QFCoipAW77/HLylwcxJPgyVcCSLJsSEZJ/l0IdnSW04emDqVcZK9XqPoZB&#10;j0BDQHL0n5DIpzrdIoZk0nWIsYTjgubX0NvJeVWnwWBqx3ymm52R1BoY5MnYvCBRUwJcLBartVLd&#10;Qx5p3Fffw+IFTjwEjUQ9Fxlwz31EUKR9SNkwVhkvKTMm+uzrfU4D8z7l26gVUOxxdCih9ghu8yvi&#10;vpB89FOcrVb/VNESjH2WmcCWmkFmRQzqDFXEPhkQdKS27/tYgq1pRUyBZicBmhNzpAoekVmjXmEk&#10;ohop62eYxClVvlQKgyb1wGoSp+0XR+K/U/VOtk1U97r1h9YZc9UOaS0qm9muaAJnNc1wbI2JU2Dr&#10;md9vEvBM7sNM3HqWnDiyhrLCyvq2QU3pzb7j3Lor/TmOKxYiT9cSMsuikLGl6Ggy+RkrqbMC4lWO&#10;w2ydjADs0Wdsa0UtOjsLVtu1bcluK9yxtUe/l/S9s1m3hby2goAVSG6/j3VD0QKjfB7NpsnP5Eg8&#10;c09n+6Cp/zF3R6ERiK/7n0Ug8mhffQYHb/Gt2WtUxxp7/8fY7n8ZvLcPJzU+9jwBssfg1ZxxG/k8&#10;01Ah+uxmcMRQPzOmM/q8o5t/NJVwZkynfT29mbRhHc8+LCN27kh9gMWBMX5dtSqSLyhl/WduRJ3D&#10;hwTcHnc89hscgnWXotgAObdhe7ng5fUF2/UKAWH3AT4DuRJ/j5jgHGHbHK6XCy7blopw6eHRyYZx&#10;zI7DKIP1Wt+Y8Pnlgr//8gX/+eUNPx7f8cN7wLkyKp/hpj0E3HfC97vHv/684bevH/j0+gnXFMJW&#10;wnPpOHBllcfQVK5KTSElBG5zroAJGnqW5BnGFMMJtfrnKFDokCltvMQjUeNxu3/g2/c/8e3Hn7j7&#10;W1TYKwVh9MQNpokDcbLMqYAeArDvD+yPRwmkCkGaIOfQPNN6E63WJjnox9oVoAO/tV+ktIGr0jLB&#10;M2VH21gej2XRFAhBB9a3x974XtrClRNNFRcMIC4AuwDeQxASeJ+Dq/Pvc6+CzF7KIUBS2CQFVjYB&#10;Bj5Qz5vNGXCOS5jb7GAdNViRUORmz9ZESVbfj1XpNofC7lMw5W++DI0qdaCC0vt6JSOtgnMEz+vx&#10;TDs1UcmK4ZhgtiMQM2evcgxUQ51+jmKiaAR68xVLz2IOtM6WPWWCRo8c6tFLzyk/IYP3Lv0Zas2R&#10;CQSugEMNQ9TASD0XqVOKlimRtgnJXsg4MyU0fta757BsG/YZXubUNE+dqImA46KSeuunhrCyL17v&#10;hyEZpdpr5EBVrcSz+5crCvnqRZ3AhC11hgI8gsDH0agUHh8Da8HRekayRUywPtXbtllFtADBW1sb&#10;/d3sdCCMAmykXssBli4TOFyB+fJcBoDExQyGlN9gvVST1Ve282EunuvItKQCuIuqVIEhtmyuGTc6&#10;5LlaelBXB8a9rM3G0CpQB+ZdTQ6kZyfl2YTG6qIofH3KyCj3oSChXY3oynUOVenbEFbVcgRGGGBV&#10;YCOLIhnW3VroQyW7IV1VZc9CphnSORKRcGYsADsafVaYMGO7j8OEZma4K/tWo6i9XQdks9uSh7R6&#10;/4A4nQICcwJl87XkTDSpR1vQixPak55mytYxEFX7PjqlvNPAPJU9IdjgR7I2d/Za5IwGGjbnnQiI&#10;Bv7cOV9F1ZrZzg2FtIRZW8U+NNs0UazVHaepD8cloyIEwe73qO6mUPrhQvBwrSvjc2flDDmXK5jQ&#10;WSkmTTG/JTQWGZJq45CCg6VYFepRlQjO1/0kOuBRo7qPMeQh7x3qOjEqyJ+ngLLynvOFDxb4F6zU&#10;llp9r0kA0Q6BdXYmTxdKHQYz+3wWG3D92tWvOU/vUW/hqkYVq2Wo7aFHYOrPqGtnYNQKwB16HysO&#10;cQZ8jwDHM7jHSKne/yyVWoRMboQV+FWPaNWnNA/umamAeoOpEk5djsyxS8LSUnAi2pqTC9rXXhNM&#10;1k3gSKQ5E26Ofq77s7omdhZjTQAcOkkEtcMKuuBhYh4CjLaX0vXkeAJhFUT8DHb1zJTJimwb3a/W&#10;I//IEusZ3/bZ/98C9/Z54EZkR1oPoPIBR7mD4yy40WfXlzHno9X7xAbDOwNS/2xQd3dPRWnUNIEo&#10;I+wCZpJE18qkMjOP9u56xoQG014LmXvRQxXAAD3mMsIADvixvwbeW4VoO9gl5su24Sf196ISSCtl&#10;6gM+Cq45x0ScA1uPQzSPXqvfcESBfWLGJc+AwGe8886MoTwTtrE6NFqmcrWhPZMToEwJ7DUJ0f6A&#10;QfAPj/v9Bgk+NiRmQ4uF83ZxuFwctusWg10FxXu0qL6Sx+jmHK7XK67Xa/UZg0yY7SdzrqU2Su2G&#10;k9fExoIvny74229f8K+3D7z9uENcLX5ymx5CwN0HfNyBb+8P/OfbB/72y47r5wuck2IBUZ60g889&#10;V7mLGkVvt6XqZV7CAs3zLoaACSLYg49bnGq6Z9ZQs8OcdNkuFZR4+AfePt7xx7c/8OPjB3YkBRpC&#10;WQ9pkcTvktX/gYpPJFNNUA8+YPc+WRa5KEVuVEHrNWBVj9qmQFu3WKCdFPjfYq/UgPdz4P7sfndc&#10;zPbkU2vz0xN0/WFSgHyKTS6YY1ijALIHyO6bEWYxCh39AfJgdwg+Kgvb72MCdazdzcgrcLW3c/Ic&#10;riPBNBwflELIzYtiC/72EOzR2fFTfqTKuqI/N6ghjObFfHtNLLmnAuiqTLZ6DucA0yyiL4RNqNYE&#10;wcdw80AFINVK37IPJZsClxXPXK1apJliQArnDaowayf7RmtXPyd1cmh0Mp0TArSknQaXR+qx2XNl&#10;ir4EohrQjiroOD93Z6KB3rPSrIGcH0Gq4eoKXGvrMasV8n0tQDIJNkAFxuaw+wBixna5YLukszt9&#10;R0eipnpooPxVWTpOJmPk7UQTpuIDnYdgQA8mS1wTQRJgpxWH2aKpeMBr8DBN9oUUwEnZzkmksuAt&#10;CNywNlW1a5XrQB9Mqmu1OQAjCMGVyZh8fjJTBesMRBGB+0ARZNZ7DjWTYO30hiHZGsKZUhgtpp7r&#10;rZrTEucjpZSe6BWBUcVTs+d09bYAxKKs2xZWk6QzCxSpTO13CEVtrmBjdc7w1E6m7pHJntDHSU7m&#10;SHaxc6D8v4mUKOs2hxIHlHuxmsjtr3+desvPiEgrOOg9wUdrTYRVLkGd2FxNEdvzEQiBS20yB8Uq&#10;iUNsiXBuAkvzxEyZ/kIFpkagQSEZUM9AxxxFQMx4PO7Y9x27fzTTI2kiwMc/Bx/gS5aQtb+qobTa&#10;216KZY71ttde+DknLHSWSdRJ6KzSXdvlhBBKdhAlm7yyVWW70hD3A0lB9CmGw7wmZlPjUARlzkxr&#10;pp67e9tHoikAXos5pBCPeapoZoEB5OFoKVMP3seecXW2nVmvR7XnOYvZY0DrKOduVFMefe7Zz4ym&#10;VYEGEBvaQjZFD61JjBkAGslvboQQpFHiw1p7hL+c8U0f1+uqp6P5oOQ5i9jj91/397QUXh6JMcdA&#10;f//a1Ub0uK/KVoDU5KMdW8E+d+3OqOxXkx1HrzkPdn7Oj/2ZHMrWGnP0s3mSzQjERCWHDD/XWFS0&#10;svw6gzuMEGCH3AAAIABJREFUnq8jG/Jnwpq7+6LhITvCbq8ZNcqAxXcydrITEVXOfGqzzkYCAlvS&#10;HuEpY7Fnv3b+y573a6AbzfjafGMygVMdyN8Ww3I2RPm/4pd1hjWymzoNJwn+6n9GKoClP+lPeogd&#10;gUyjhXc20LddrAWuzvc2jWUiBISHx+39A/ePW6WDc2iahOiR6tI/Wx5Bhgl9KkV6CmDdtg2XywWX&#10;y8U0urqBX5ERP6OqyH7dMbwWeLk6/Pr1E377+oo/bne8hx2BBCRJfZgAAB8C7p7w/tjx7e2Ob28f&#10;+PrpCuc2kPeQZJ8j+OvETSabCuBEkW3dnMO2XcBEMYyU2IzWFsVgUkxnEo6JEqhGB9kVc1rHeHgj&#10;WnC8vb/j29t33PwdQqmFyIF/LgbHwZFRkFLyz9aK/kLqKP9dYSqA488+ryMbnTNZFLOi4Jnn6hnS&#10;cu3FeFRErfweYRpjR4jArd/jBEy2RwOGthVtm2eAOFS1qj7PmDn6wPo6mdN9Qlodfoz42LHdl2h2&#10;BtX/mLDH3F5Qr8BfNYHPWbEN9pluzWB6/pxRqWgQ09oxRSDIgB1UJRAlV1fUKHXKGsmEjXOuKBXz&#10;/2r1XAQ4kfZ0BziOgGEhC1rioAYSnqkwR4Wj9eI8Ls5XBf+QjFx4nU4n2Uzg5SocnYbqjvm6OvB3&#10;rF4FxoZp1vjMivAMaBeVaSIF/L6DHWO7bDERJgS4ywXb9QWXl5cISgcVkAwFkKKfACRYz3atvI85&#10;CvZzt8Fo1hNUoupfquIog/JS1hpXKx1BAcqgbDWKlQA3oEjKASnhzYksxqJptPeKu6Cz9nqvar8W&#10;UM2/E3MEvCK2pDl/E9jMDJbeB1vnT+gwWjbe/KEDHUtIKNOCHJ/ZOsjwHLPCIWXHIzUUexXSbBTf&#10;lR6yU2Lo7bFKr2MU5hlM5uUzan3W+30nW7CEENecc1uZ9mCOOU5RFU7m7MoR5cKSajJe7GkyPMvz&#10;Wi+hmd264k7cMxc19fviiLQYnVfx/dtsgrVH+EhkFMs/mmaTMc0VcNVfnkEpo4XZwW0biDkB9zv8&#10;vidyz3o8Z2glpL1NSMHOSqQiwfYw0edeedmXmkN9pmAJMsIg06rhyKSZhKmvnfogfW+VpU4Wv8Ts&#10;B4EP6jrpCdJZDTOYFj4lWhD7T7fPqcyu3fsiPrLvk/cDqgKbRJ5ApDxTrdVMu2+d2YOPgHP9OiM/&#10;8CNwcvbsPAP+PwsuznrJcY9T1ejPKOJnAFfZm5vdn8RSBT+LrZwJNR0BdWd/dgUAt/vn2Z5R/9Vs&#10;6n0VursCSVv3i1GtuZwcNbZsVdQ0sniefeczoPwZLGxWmx89F23N+Mz9HbtShM7ua6Wwnn3HXFuf&#10;3UPPEEjzrAA0WZVh+X5Hfc5ZTOPcRT9+FtvnrGQkjY8ma9CmCANZPMdnruXPYtL5k7kTFoXbX938&#10;ZjdiBI6SssdQPfoQ+DjrI/RXgPGjhXQGfLR2BXTah+2ZhXsm6PevXqMjT6+zI0rzZpIM2J6D3RgR&#10;RPWPB+7vH/C3WxwVTLMuIavY8thrDoljKmOkpoEHgbeokCkqv+RVOwsEmTGuz1w7q0STpCgkvF42&#10;/PLlFf/z21f8+X7D/fs7/A6IQ/H1TvNp8ATcQsD32wN/fP/A71+/YHvdopFnIFBE06bXe1kENB5q&#10;efPTPqzOOVwvV2zbhsf+AMjl6jvet9Q05CDB6pPbe5KtnqH+4KcuDG/3Ae8fH3i/vcHLHsOFfQTw&#10;c3AcuajelKzczOBhtvQgRLWfJhhL8SyHwMfx80IGBHhm35yNcR49W61/3ehwGe8JfRExCqwav/f4&#10;0LOoeQpiLL73As7/qh0bL+s2FJAl26OUgLZMyHCrsIzwsHSwpupWBQbkbp8RImdUfW0ex6iobEMr&#10;Ey6QvGXtlMqZ5qclMvRrj+5tFxAJDEPdrQ0BBsSEDP/OqlwTiEnSNf2UFRAJ4ANntTFiQG1W2Caw&#10;43K5JA9wS55qJSxJDqJ0xRO4APTNSD2deKb0/vZsHs6skV41Y6MQxxkpfiavp69YadhEtkHF3e8L&#10;umDSbs9rAJj2QThq3M11YAKF+E+0gEjqFufAwQNMuFwv6Z8rBMCWVJ7Bi7I+UrZPGsCgega1oJSU&#10;KR5tWZRqUXN9JfpFJ0ugQgsRjAc8lBI6q96L1Vr9UHG/gphJDzL+71l17sAZjNBCAzW5YBvHUX3H&#10;2DZXni2g97wn5Y1ifzeUqROdD2QyiMt3YBuSaaKX1TVTaymCysmfP8SJC1IBuSBSe/moPh55KA+d&#10;qgfklLVeYURLEAwB2eY5hg7HzYPX0uV05CmRaB8GFbBbzyXr464nQpQnNPXPdG/LFvfWLd3nEOr6&#10;chwDmEmJKRh5/5QueNfuPfa6VSHbPHDdnklcAn7nIAtMYKy+x7kOn4FNZwUoKw9vU8909oTHKuY2&#10;FyjvKU4RKEQEn4D7kQ+vzRRStXM5oyNxHUIlLasNZQaQpdkTSHnch0rstRlmM0GPOg/K36tpK72e&#10;NFAURPkjE9VMG3WNqfXCV58mT6SD5iTKEDco6PzM27zWi+jCcJVtmQpWRdobRO0Nes2MgNVihXYA&#10;hs9IWK3sP6Ogn63zI5uRGWg5+2wr4LF93XO5WgLjvzSocc4CevU9+nyCvwLa/yyoNlapj06h4z1M&#10;1/mzsM5RCSjq+VzhLCOMY0S0rvdWOnXNCtGrrYU0cA+c7E2Pca6zGMwR0TsiEka2oitw/gwhZNeK&#10;PI0xPkNSjMH5vgY8uo9dLqUMnkdZ/95qT3qaVJMx+Twi2ivZ0E/ug1pxXX1aacjQJXtgGWedrIJp&#10;Z9f2aE3b1zoFJ/18YO3qhowUljrQovUnbNmdvMFpUOyMx/NZJvmIqTsC7p9ptJ9hx2eH59FiP2OP&#10;cAZMPEMEHPnlL39eqh9jHvuNPrYB4bHD3+8Qv4MSqJfXRgHzsv8aMyh55QbU5jJmfDE2t+GyXXC9&#10;XLBtm7E4qmOqsjw8/0rohvY8vTiHLy+Ev//6FX9+f8O3txve9hhcG0KIXrqxzEMQ4B4Eb3ePP358&#10;4M+3d7xcvuDqNnDwpdBH5/31RDEGGwrNSQ3nKRblWS1bxuE5XWfxpXgPIZgwodGI3vnrR8a7D6kg&#10;vz8e+PH+hvf7B3Z5IIhHoNS0oK6FPGYssGQgMWEjxmbCA330EW1AoZU3+vQzG5Bk/nzM9q1VINaZ&#10;67jy65tzzDh9yPafVTX8UCRIWh/Z575YI6jGtVUWVzIhWGss7XOpfP76QkjM92mtGNr7sWoaZ01b&#10;uzdngK0qa5WdwgREOEOMaBXNbDyUJnK6VilTLAQaO4kxAEbJpi50f1+CjRCbZw3gFGA1e307l6xM&#10;AjjE37FNY3xlHbJHycw2JJ9a8gCHDSxQPveEAfwwsOlon7MKomYLCG3L0doMnZl4OGpgViHWZ0KS&#10;WjBsfqajz444qHH0PpUBGp33MXs2js/1CFxWG7YY3BzV6HsNl+aYlcCOwUS4Xq9xuitN0NTnJ2Vl&#10;ZFAmhV4bUByIQcmzcDfpQ1cJAGf1E9X104KJ5jVJjM1TUT6yto5RxMBQpBLP9Gq5UlMc9L7Qgvej&#10;UWTzzJXnKlqT6LBbKr7qSIH08Zd98CWwOl9T70PKuXFwriq8uv0LTR2fpw4SkA+qAGBmTeJkWwxS&#10;rZYZNVw679d2bdXncnyW9eFt0zA1PnpeB89QsiNBqiE18JCFCSasV8RQXvZMgbF0qX8v9tkRq64r&#10;+xgSSIwo8oh2R2p6IfOaUoljQ7pMezIosoO6hrxGYTS2aqI7Sjm0L9AkxayGafcZDWitFf34qT5p&#10;BKDOpqV0v8DprMmTY5T86B/7A7vfzbSCFilotXxQa1cQikDB+2BqgDqxMt6j22DaYApfBaCOSBGh&#10;Ovij7Ae5CTHWk8mVGAxz8GkBGua9dNYvjvabMhVFHNe3jIG5SIhkEYmO54UBckx2UM4CaIgCvfeN&#10;BBttTz0CAWeA/opsoiemB4+m4Fag0hm//RGh+MyzVRfDz9nDjGq5MxPJfxUXekbJLFJz6oxCmXRP&#10;M8cR2qmOWd9HQ+FRHnXFoVhvFdB6tJ/qujk/LaP1bz5nwST0Ob92bjhj7/RzgrpzotvZ9Vp9zkMS&#10;g/n0ej8iXnKv2TpGrM+3sRvAGSziyJq7JUZH1t5/NcOgey/RTAKGvfYKv+0PKu3JRhW+Vzk57c+1&#10;E6AtwXFExj6j0B+Fjf/XwHvtETpbdLop6VOa+01gpOKw7J88vRj+SvLx2YuuvZcrqNE/OO346TM+&#10;x+0CfSohfnBArzajsw9v+1lGo+ltUUaN5SsljzRFdCHsO/zjAew++pGXlAmURtGEnmV1aLJxQSr4&#10;slJuu2zYtkv05O4+//PBLmcIHJ2MHW01YrP16oBfXy/425dX/OvqcLvfYxwv+2j7kh9YAHcv+PF4&#10;4I/3d/zn23d8/XTB5dMLaLsAe7QlOUs0dPew+bEQYtAoZ49SNUabx64zeO/SJhewx5F6sn6yea1G&#10;Kx2agBAy2WATGJGscXbv8fbxge9vP3B/3LD7BwJ8mtZgOOaoPktrQRC9louCMocbE2NLSu0QPPb0&#10;TzDhac8RWNY7nkyjcEZVdhRofYZ1P1qPfVEnh/vC8aHb+Bdn8IAZPpM6PkCcAyRUkoe5WqA0RYAY&#10;okuBExhb+9TwZFWc6sIyvhKEgmHNj8aUz5C0mdiKarNQcyto7kGpC7DRvT5DGh75nOocgFFTOP9u&#10;+hkIDVGBEjaai/lqkWGVNXBRaS8BCCzgbMeVIilCChLXjTnBehZnG66OnEAbKl4tPtrGs80vaD3g&#10;K6BEXd6ODmvF2XBZGSuAR036TGW0asJ+xht3BlZVwDCBowk4lJM1wMgXUwaFdgydDoWEI0TFqoR0&#10;NjuHy3aNpLrb4IMU5SQnyw+dzZbvRwkeFQwVNPVfhQo4Q4zHsbYCkRCK9Zpeh+3kZAF0lGUTmuBS&#10;Nk2fyhHJ0xFQCjSBAe/1PcrhvG0DN1KM1XvG3X1n5hLfXr77jhom6AnkBfKIftecgznZhqeOLd1o&#10;CvC0RKoOntQhvdFihypIrBs0HOWAWOHBCJjOogKGAuMXllczwKvUsE1dzxU5N05T3X6DmlsBwpBM&#10;099Xq7rN2pAYEC9kbeSMoAzSWU0Un/BmXxsBOObZF6tIm9H+63PJ1gtn7ChzL3jU68wUlmPQtCdX&#10;jsRmmnTOVlrM8fmMEzjRUvLxuEf7qTTF2YLt2aalAM1S/eq1b72uxbPavv39fF6b10yq/brXofZM&#10;UxJYWeIp5b0+R3U4fFbd57201FiqzysKSRp4E1AT9LkgZ9p/HySAhetkgCZICjlZ9xShenDU3rS/&#10;xnHPFLSTt5Js/o7EdUdE/OoMPrYFWa3n+STgKpRzVQNWS7UBdqFsUNpzZlyryFIgdLZ2eRbDOPrz&#10;2TyCJVArNbdBmvNIC2GwtEeRAR52TI6gCBnIWOnNRGKtEOlMzzE6Z0s89gmrFSMPyXU2yWEI70xw&#10;dlRvj4D2I4Hu0bmRxRzaomaFyY3wr9F0yoqAGoWcWqu0+T2maUiydM/yKrft6B7NQu1XfvdH/eoR&#10;/mHeq6nNnxEk6x68I+thw8/bQkdnKo0tHM+Iuo4xh1nP3p7/fxm8n/tz0hLgtQeMDWhoi6ZuAxFa&#10;AvgzdePqATlibI8Y2fE47/nQjZHS9+gQmTUcZ1jI2eeY3a+jEI61uqcf07NqwSaMAgQKOegyAchB&#10;4MnXMXjmpDhyYI4eoEh+s3nEFMmzMyvHL9sF2+bKBtvxKkT4WY7XhpYN/B6zot25qNYD8PnC+NuX&#10;V/ztyyv+fLtFENlnJRWXfWqH4GPf8e1D8O9vjN+/vuLz6xWv26UU/oAfP3+rw28CyOZNQtT/SiqQ&#10;QwggDjWMJlkJOOeUBVItmNtnasQeztZ6VrEF8bg97nh7f8f7x3tU3IsvtgwuhaTm8DF2HNVDQRAQ&#10;wOTgkspzS0A/lZAqH68hVU/81obhqHFEAzifK0T7UfazZKQNpzxSKIx97Bc7eouXLvf10c/lAs+H&#10;AOw7dibs9wf2x47NxecUE5An9vgRuKXk48sp5JEgCMpqQDdkPshidHRdLD2jPujPhhzox0ps098f&#10;A1Sfsl6jksUwfN/coBNNphjOTWjNwJih6t84AhYziWoLRrXBi/Y5ADhAhAp5xoW4UfMSmuDN4+zZ&#10;mivEAHPh1ChRUkgkoIyUymkW2jqzidJg2TDcVZLvO40bi2eVn6sx91G9NCPX8+cY2RDOmtZWCTQ9&#10;K6T3Qh6ti+65QQ3TzU0aEYFFEJKnel5DOczRUSR8N+dwvbzAbRtY4rMcgkSST4FbGeCFscEQDY2m&#10;/+biCBc98Wv2krlmKnC0FRmI6HM8T4JGkDlb22ki0VxXpdAt6hy1JvO650ksshgyTKv6KPprq+8d&#10;tAXN0a6esyISMeBDCtKlAAk5SFiwbVHkUAFXMSHm7SypyNG+Qw2gzJUsDJm4S/untlkoggzMbRex&#10;8JZWuRjDRlsRQYplaV6nBe9TJkIIarpATQqyrlysar2EflLN6WBuJ3+swt3Uz+p7Z9/WaiNXrVNY&#10;24sNlNQm0gL96Pnwesvk39GsUYUhvkZ93aqnmu15K6/xU+C9ojLMtGAT7t7umdu22X6FSU21EELw&#10;uN8fiZgGglB6NlGeU9FGbzlgVlvkqQY97zlFmRsU8YRqqVPDW4MJjzY1CC1IV7ITAdpLJ+eO5BBm&#10;aQD8vMepgz99ptR75fvNPIxLL58pXQdKYqU++FL1IZCYM5D3YO8jESAZrO+DNzX52AJsMedLpgB7&#10;e861vuKzvWcFJq4U8NY7X5S1KfV1mslWOiYk2xyIaZ9PUg8+vWFgEgzZ7vu07hlWwN0ZvOlslt/p&#10;fLUZwC/W9qa7XzI470hfugp2twraFZC+EkuWZzLX/MouqxXFimDefzdh69Sd1U09or7PCkyfTQbT&#10;KdIIhwDy2R5nVme3QrxVOPXqTJlNHhxZQR0D1TTEJc/jUOPnbnQeH/UOP2N984xI+hls1IqupNQe&#10;7RBXTx6iy7Rc9UFtzmIvwzqT95GxHW4wnh6vWZFHR9Zcfxm8PwOcH4W+1cVC3Yh/0yagVcnNgPbj&#10;zQCoo39ju4Qzh8AYCKfTD+6IIV1d1xWLf5alnjX9f8Um5qz//ajA181NEAF8gPeC/eEhPsQikHKR&#10;FwtWx1VtzdsF5C4xEjZZoYj3qclxxbf906dPcNsWbVKk9chWYzJ/IVxYNICpDlEuCsfUPJPg6ghf&#10;P7/gf377ij++v+P+/Yab94DbTIMhADwR3nePP94+8O9v3/H10ydcv3wC8QbiAAelQhE7oVDPBI2u&#10;DyA7Jd2KwKGD4w1E0c4gSBx7pzwKLDDee2Vkd8AWzyxIhgBW/r/gEQjYw473j3f8eP+O2/4BjxA3&#10;bq6++MwEt0UgaGOHDS6qdIBsAFuUCpzWTfYnRgozjo1MgM9A0yTYblW46mahZWvtSHoP3I891EIP&#10;njRBZHbP7MH3fgRWugPfjrdb67IjYi+DSdFSRRQJ5EGhKu6Dj+PhlIviArAlFX4eQaU8ninmGTAL&#10;mkSpt+M+EYyShap4WkJRsZ0tkk0Q7YHFEVEGejVjL0sy9+hMBGrzqwvoovYpU/GiF8G8QW7Xr1hP&#10;89aLUhOQNfwuDH+2K+qzwphzcHW5EQg+VHAge42LILDyBU9EoQ8BEnw6ph2UyUidAIhJjClHoZ84&#10;sORNC/bx3HO2AFNWedwGSdpmvvXXxZRca2uNEZg1UtvUhoPA3KoqdY1Evee6jC389Kh3bg5Dsz5w&#10;EDwe7x3VEFZdjzGpoM+SNhjBaOZiZ0fswGmvC2niCgKwhLgfiFLFdEVtBoyimp8ok886UyGU/YW1&#10;tQxUULWycSmPVrZlK88lp2BSGBVoPTfTpJcBgALQjOTSqHYiBRik57yWqTVUMytmWTUb1Pjnd3u1&#10;rhnZxWczX5NLWlcicJsritO4xwajlCWjVKKCV7dNUjUTs+ddUW0K9WAAKbBgEMa9BGYnY9GUkeo2&#10;dJbTmaNHpEE6Q7iC5uV+B6U+tWF8pEhJDZ7mnw9Sw5uJOAXPEmzeiLVaIjWpUOyJUm6PhVukpoU3&#10;gbv682hawaqzR2R6vcfZ8kq0UTppgqJ+Zn0kHQl6ZmdsCzbOzsuRf/jMjzsLATKoxUkExB2oim6/&#10;jaSzCmRO+wRzfB69SAysfUQxiEuhqMWXXkIXDitJeFDU7GKzukISzZRzIFRLsuyFT2niQ1TtBDOl&#10;2O6VZOoqM/5cWZoaAi4hijAo+8lrApxSPadV9HFlMeVSsHrj9wSQ8tiHUjRL6AGL9HkCArSrX1Be&#10;9zrr5ExfG4IUOxBte3Jc79HS7/2M8GfWt9vX0sA9tTbNHbi82hdnRMG4ibU5SpoQEsvVWLIZmkz4&#10;OcX9mbDLIw/zI2XzDHOxIhWU7Lx2erIlKSjt7VpEECf+xt+t9bcffzeZCiYymRfbjh6zqhMBoqqC&#10;pk5H7aPMs1a3kGrzpr5od/bBWl5p4VE9baizuz7CAs9gUGfsHFtB7MqGdEScP+NHf56csudtGwhL&#10;3R6+Atrbs/bYrvrsVPmKjPgZ95Jnptpnv1cFFaHrr9pwdr0Gj/ILhrZPnVIB3bTiiCSyDiyjaeyz&#10;4kx7NvF/O7B2lmS9YnfPKtVa7+i6KWAKqq3UI7aJbUH2cXjjitVdg/PU2eiMrpMemzrjV36WEHiG&#10;tT4DxD8ToHH+oaXuaAkhRCDOB9zvMQCqjPGlsWcLHlEMNWSHAALlMdM8Ku2iKvz6csXlegVSoS3G&#10;L3lSevyEUqA2uUkNBRW8mu53Lvg3Jny6XvG3X3/B//V2x4/7P7E/kl0Eh/hKRAnAFtwg+Hbb8c8/&#10;3/D10xter1d8vm4ptHYHfKiSKg0mDcJgS6HRKt0zE0+crAmqEjEEATtqxHEqzAt6jPscYTRWCeom&#10;JGD3Oz5u73j7+IFHeMCHGAoWvdRjU8OOcb1c8Hp9weftE664wN8F/qFCEtN30uKkuOFHBajAWqs8&#10;E5ajm1bpRq1g8hUMYLYoYqrFCw393TPZaQ8uMftmq5BvR+tiXyaN0lCWaohhIKgu5JXdDbNERW0O&#10;tvPJ2zfbSIBS2F5WEyogLSaTlcYVyQap/re2yalNp/fBOi/AqtqOCq+V6nk8QWZzcXW/igYIOqNa&#10;0SB4LcYJ1pfPgipMjTLroImJ9guq7WpAPmrV/DPwTJVRRSlLIRJswSOEPU5RVFYrkXxi7BgItVgW&#10;IE7PZJsKjhNWGRXNeBNxBu859Zth4P+uwfZWSWuLKrO/ky212nsXP1tkBseTfHQ4rdY2cKOG2zZu&#10;2bbBmSJxlK/Re5FisCdQH1Qr6zJzZtcigxF+TWhaR4ZqN+K2DZfLBdt2iesjBDhWzzMJSHhwPXvP&#10;ZyAF5KZpMFHroWjdXT2jgliiI+8lGVwmmupH4rqTga1LWuZs7mVvvzO8jmXgQ32npFzVIA6YLXGH&#10;ai1cwOYukJkrkC5K7U4x0J1YwC6k+iQRIACCMER8AScqxk1dNnm+Zwy2eROC4WQQKL7vEBBrSOec&#10;ubN6pjT5j85jl+r3nq1v0n+rLTdUXaKzPQYqZlLWOaVOKr8vIJZiE1RtidpzwRL7RVMh9bBh1exL&#10;spzM+1Emk0X/zkJsQhjb5RHHHAQYYGEwKt/UOnqIoVqSYArSrOxGWvB+BYzO7EOGzXMG34lVjkad&#10;B+saZVKijHRt8lQvc8192n0o4daUQ4Szql7VZqpkiVPFSTBSvetDD+RncD+gyRxolYYofUDnfELV&#10;KqfUo8b+rv5ZVEZOaLzh1bhb1QKFFv8V+3OAybIaecfnmrRlgHINHwkNX8K6penlzgC39f2kWcs9&#10;4DrqX/Xa0DaIbV2sba9Wa3YpDhLdCwFnJmlngoSzft0VhM7TSVzrh3iMljOtQ7qoCjOOCI1xoKec&#10;sBL6OYHhLC+i3XvHcryFfUgseYchmSOQezZ91AP1E0GRzrUY9TKoU+DttLt2pUOZVIE578r0LPX7&#10;36hWHgPgeR8hNI7XS6Fntt1qCY7ROn4GzxpNIMxyTs6QCGtXj6M1ubbG6kHooylt3W8Qzj4Sq+dz&#10;NuH2V0D6Va7D0T7R1y3UhGHTRLA4XgOj3mv13ctknjrWjm0XQ8JouBMEHNui2j/nWuN/Bby3C1AG&#10;Ki+Zbo6jEMKhHYMcA9KzQ0GzaeMGcIRx0ly5+MT1mSnu2o259cIfNeOrYuQMOzYjEWbeXEds3Yyd&#10;O3OtclNCdYa3hlmGAL8/sO93hH0HvI+Nk1hwURL7DKWmKAGGzsFtEbjfLtViph+vHCjRF+GSs+sQ&#10;RIogvSg8raSuFOsZvLhuG3758gX/+JvHv7+94ePbD9yDL8A9JSughxdIiPrTf/244+u3H/jl62dc&#10;r1tRq8UGOyggkYy/KZ0gaqK4TBKwVdX8QfnF9q9Xx/EzEM7ESXF74j2lj6HMVilZmXt/3PFxf8dj&#10;v8HLnsAGAsSBSEog8aeXV/z2+TdscsHbtw+83T8iYLw5OL7ESQKQsbkp3zF4BO9PH1Rt8DYRlgWo&#10;PVBsMzxuGuqhNPJ/7cNee4DeWjvQpEjQHtitDRCdUh+V75eeRU5WVSyIVg+O4/r0e9qM8+QExxBD&#10;SvYYiXzjoHyu09o2ZaFSmdhzWk1AlL8P3XnUrrlRQOgMCBjvu+rcU4DGUoGlnqeK1RPaGfMcvCla&#10;LanvA6zt2Fr/3YN+OvBNB1iesWLT+3BsZAhwjLB7eMkj/x7UWgApos8xgzcXffITmeYuG/hyAS4O&#10;tG2QbYM4a7dUiMW85tX52QJhGdiyRRs/dcb2a18KIfAzk3pn7PDa4hGDnAhMRrvb39d7wsgL9TB7&#10;Rykbp/ZPSslZXjPoPIqC2wIS730JRIcgCKWpfWUBgdCDs4nEyiDM8Dsoa50cisziyjVyGhCnGtxY&#10;lOG0zh/Q0xuzroqUYs08i3nqSFlKiN4Mij9//BxVEHCgNmveqzTiDWRdvweDXVTP+oG/O0mI90RZ&#10;W4x9iwJOAAAgAElEQVTK+AjtUdnbK/DNpsfq6+i5xVUIOcC8TnZoj2EafBBBJA/IUec9r23CqqB9&#10;cI/LFIk0QcfUTDOOARjitplOdRQzHKhM/nV+9jBIv9mjq7UPmtC6BnLTOQtt50VKKg99BskQRIk1&#10;AxTpTR0pWs9WDKZ8rPXQrHk+I/CakoaN/cGRwrAKOcicnSPi1OS5qZ6i+t4zXLLT2fcd++6LlY1Q&#10;LbBC2sF8mliNthcVkG3tctqJq6Csw8qEFNppqgaYbIDzGuxHpk4p1hpNX1aDmFPoeJAhCSfTerju&#10;YxKsQCiv81B6ITLEeu3HyWRgGN9iERDC6cDHec87rgtnNnkrsc0IPJ/1j3qNrYJmV8DfrM8+4/O+&#10;Uv7n7x2TwVZkwdg6UyZ7/ayW0kDtWVD+7BTBSog1DIZVQoTVxKwlMWkCpM5zxEagvP3Z2URwIzho&#10;QX8l7rJEgth8FcIAr7NnUN+LztXxoymp8vzQuH88IlNmFjMzRfxskqJ9T72/ZtztaF2cBb2fAbX7&#10;3h+nzrB2rc3IpqPnYWbRPZ4GPrZGH539M1LuiHg50xuFJluqxUHOiItbJf78d6RzJ5gL1kmJrTDd&#10;P2d9hc0vQJcZ+l8D73uWQwa2EHJicY18MqVT2x99jnOJ0jJkZlakwFHxeUQyzH5WjxodNYrtw3Dk&#10;n3w0ztcvmP5Q0QzlmYduNAo7CyHOoZXElcGvFg0e3t+x7zd4fweHGE6qiwliV+xPsqos+5c7ZrjN&#10;YbtccLleQY6xhz1ZJwRU9bItQkYqxkMSYmIpMk6hRipmJfn9Ej69bPjt6xf8/dev+PP9A36PwXEZ&#10;ruT03fYAfHjg293jn9/f8Mu3b3i5Mq4sIPHxe6mHXibs/JliKN73aEkSGkBm1OjlaYLMTB6FUK3T&#10;5Ftg1eN+v+H94x33/QYRD3KUAjCjc/Blu2DjDa/XT/j1l19BO+P+5gG5g8iBkEP4HFyyy+EURlOs&#10;V4IsmdHjwzQpgwRoMzlywzcKvtENtx1BpKIcn10z+QmLJ1ss8NSTrT3c1nueVW7ztoE2F8EXRiR/&#10;/A7aOQFzDgwGU8yykGSnwYFA4jrb4+K0kGwcQgKzI9hcCTlKgAMlX4tosyXT53r0HY/+/XhtSAeo&#10;t8e2dJeZFE6v3Hh1v0RJ1aOBFkJniTJtMkeNHtAF5koz0bQCsqfqRwgoUJbqgZJNUkjXw2Wrjjz2&#10;m4F7F4F7dq76crMDXbYK3jtGILSeBgbQnfvQ2qk9XYSJzP2aNRHUTrC0PukzFcbo3BsBUkcjsqTA&#10;l5ZUn53fq2d25K1/1BTLQsFWYFDpiaIuRNooa12czHEM75OKkTKAmgVhLekVqmK48WXXGQikpniI&#10;lH1dCfi0Xv/E1ACoMiDBWiCMOud6E9AKMaCvtq/J1kFirlUNsa17nrLqIAuymHWjhJCiweUiHqBx&#10;2Gi2nxqCTAxHiFONkxHwgJHtCo0DZxtltwGABmHKFLiGUObzCo13uX4+Uz1JTFPvZUuWDr5Rxgt5&#10;IIgRe7d1UxUSOGvP0wq2OEeGdMwWfiWfYcK8ElkQfNzEt4Aandp3Rtk7q9q3Vai2Nc0ZFd5R8Ozq&#10;tVYqzCPRVCVs56q39lw15yTqeeWcAzvG5uIz+PHxgcftgeBj4LNkpXRScwcJSYhiyRARwCfBSKuS&#10;rfWgArQHob8y6q0sW9HNOBNIEQLaNUcacj9NKUVpsbJS0oSW9JY4Ipkr77J6Kmle8zJicCwM2Sx5&#10;+LJ48Fsxyyx0caVofgZcG52toz/nkPNVptFRHfmMMHBl93AWuDvTAw7BZ0q1tapfTU9OFkBb4Q7j&#10;mrLd5+g0ILkUhB30bePO07KgciDom00BzT7PKhR0HE6PYvPWiS/SOVyAeshEWHs+OLRbA0An7Hl2&#10;PY0InZmF5KFg6CAzavZ8tCLZoxy+n8NDcTi1fQ6rnBHX5ycORv3A0bOjBqVNfdV76k9yn05iTmfD&#10;k4+e59Zqxn6H8/vHkdvAkQXZSrgw2yvO2MqfnTJ5GrzXyeS2ydVjlCN1Ow2sBUaeP+eB1PUoj25W&#10;g/ostCw0jxjAFat89gBu/9yysUcP+xGA/0za/MobbFYoPbv5lc2AKLZjpJudCPTtjxvCfgNkj+An&#10;EAEc5PBDB+LoheyDYPexYGTnwM6l4LVYZINy0SzdOq1r1xIIz2/W6B5WrbLNAGNt5AEW4ELA55cr&#10;/v7LV/zz33/i43GLDjislCmULXQYHz7gj7d3/J///AefroS///IZW1Z0oQbaFC9fssz5UchzLkS9&#10;D/BJTaQZzqJQKCADwznG5rbyu0xnigPqGs58WMTXIHjxuD9ueL+94eP+Bh8e0UpBNftMjItzeL1c&#10;8fn1M15fPuPhd4gHSBhMW/U4lgBQVE9tyttXExEzImoVRtOy5jMGer4J2yLV2nmF6fM5U+xYkoTM&#10;OrcNvgzWMDAbFz1W9CDSzQ4gtwHeR+WZBIiXorbesq80dNEmEGwmoC+DytE6KBT/+goYStHK5I+e&#10;ya6gVOoxN6MngkdqjmPgwhY51i81kxMaFWy9kROwSLIeI81FEXEaVSbl6R73tJU6TNAQbumatorP&#10;VbE5/s4yJwo4gChOToSQTMRcSOrR6KntvYew2LFyYoAdeHNxkooZdNkigO8Ykgku/dnyalYmnUfk&#10;evscjn+mrUNqGCQtwthmaozRNTsiRsYNEg3PHK00IeX9b8UKs7NamuJcls0QJuqU2X4oGYGBUpxT&#10;BWi2zWG7bAkErJYkBAYHCwzrbKSihDEKZbYhfnkPMYdV79uq3QgywEeKRTPgegHwG+BYJkCKIJ1X&#10;2vufVR6HVr2qHJAmZLkAJzTyl+0b/+6zaBJE30el5uUFINo2vHo9cLJwK/8++YkbUnIkSmFCa6ak&#10;AQIAEFb3swWzS/CAOh9Ttk2eziAeESvWZqgDqaheltZWinhE16BXag/A+0xK2f6HirUMDXKKioJa&#10;qnK+txWAytXpiXjt492f23oyaSbIWgMpHYmEtV3EbO88AmZG/chsvz0CcBbdbGct2IfnUrFsy/vW&#10;4/7A4/GIljaMAkjnoNrsHS9BA/Lx5yJ4H+9Z/nM70VdqNTkGdWf+4LoejPWU9IrdNPU8IgHCgGTG&#10;8DmSKckbp3kwFInUz9uT5EfTcUeA2UrJmgVqK0GgJulaa5wzYFz7+doarN1DVqrfM0HPs97jzHOw&#10;BLo1w6kI9nk/MZ+Y6WsGLrkeFiks4Vh/2Xf7nHhN+gMD8wyptp6U2XMyWe9QYprca2fhZPlsQqbG&#10;0GdAyD1RwTUsnS4aic2igRz4/ASZRBMiddRLjcDjUY+96mN/JuD4jFvGTPDyM8TeMwD62b87iyeO&#10;+pGzWJV9LxjxYJ3YqJN1dJh59fyztrqGq8nvI5L23DN+/hwd5e48I5g+EqvOQs6lyY/8ryvvRyb9&#10;dhO0PvPWk7ZtUqRrRBshwOkRluORCZp85jkr8ixj+TMP9KyBP+O7f8ZrarXJPes3tyrUZ/ekt2lJ&#10;HseqqAwI8P4Bv38g+HsMLSQpjU8J4yqhUa6o7vOIcfSISgB/SZ+TEw+gDHyTTxInNNYJlNH9EJJN&#10;bgxZZAgoxJH1l43w29fP+Mfvv+LH7d+4PwJAGyBUHlyXvI69AO+PHf/+9oZfPl3x9dMnbNcLIB4i&#10;vihrRGkjntlw8n+893jsO/Z9TzkCqSFhgdOkhAg4eRdnD9H1NSPYPIvW67V67QcJuO933O43PMId&#10;QqEUKVyAWWAjxuvLC758+ozrdsVDPIIXE4iaJzfiqJwrn4NLWGZYKgZWpI0Ou0q5f+aQnXVdNnh2&#10;Pp1wplgYeef2TdK8yZof7vMGqG8Ssnd9tCpCcBBHNWCYCWrQRq2VAB9grDXyvQriY/iwIl6lhLwF&#10;pWobN5URLCMIeOpvf8SGt429ZfiD9T5FMqZNKiWtvtWNW3tYj5VbMZSSW787UhYOBYhDBeGaAn9V&#10;HM2AudV+P1RSAkVlmEfbkUI1SWz4XtsmCQIQfMxgcA7EFG1y2DrxlnFJ6udExiPYMgBDcPqMau9F&#10;CDIFwkZTce17tPZ4s5HVdiJvROqN9pZaL8mAXKJOvT1pzcefT13Asyo+I9rQQHKekkkq1qLETsrm&#10;6qKQ9uVlY0nrse6m8xwDiHPwvjbA+qwXu4BpHiimsapKTFJDDSj38UaBasFXqZ7uQGNrMBglV0oB&#10;Euob+UGNOcqOWjZJKvNGW4GVpk46RqcA7WLUgtbag0BpImtSF4sg5yNXIqcGzgoCWKzvdLbhmPve&#10;J041K0jLJ1MTTzhvRZFzBcodVgB8BniZparv233FjLO0/dRsaqgF8I/BOk3y9+T0qjkFZsrO1VTP&#10;kff2yH/4KJdm9V5HfU27N9rvC5XFo0iXPE0pHnuIdXK+JiHEtelDqk8kqEZcDICf7aHqn5ugyZZI&#10;lPNAxcwWoAUMjR1VQ0KHXHOFUAJ2m6rIZHyM+B6r3Kx+2GdApiOF8rPKypnS9ghIaifsRgSnrqdG&#10;kyJHiu3Zml1Nvx89X2dBq2cmX2yYaUscrj3B55iEItyHC0lOvd6hgnywL2nbmNwjdXvqhJCYhaLO&#10;cbKxQFJbulSrLCj8oqgB0lSxQNvLhdYBQ19BEUscazuwhohdKetX0wWr8PiVt/jodVuQf1WnjzIp&#10;Vq4ZI8HTKoT26Jkd28wcY3uzkNszPzsZlDx41slMG49so9t+X4PGVmnfi2ra3u4ZAP1n8j5X4ukR&#10;tnuG6FzVB8/YKc3InrMTghpXeuY/P+l5P04r/hkGZBoyhOeZ1zlrg+EGPWOYfmbEc1zgj0f1V4z0&#10;CFhegWvPFCUz72fN+j5bCKxUje17MVOUV2VMGzH8aX/c4fc7JOxAOpjiwZKAQaakrr9gu1zgkuo7&#10;A/lIQZjOJTZfUr9dgvNkQpLMPMObezt8stRY6mgTLgWAKviS9+5Ggi+fLvi///4b/nz7wI8/3iFM&#10;IOcKEBMiMoZAwCMQ3h4Bf74/8ONjx8vlBY45WmyQJMADRR2h1TRHY0KVIY+bdfDe+MSJBAg4qnFS&#10;s5HDB9lxCtiDUf2OiysdkEqdv5dQDPK6P+6473cE8QhUA8HyvWImbI7x6eUFnz9/xuXyAshHAW83&#10;x7heHC7bhpyFyI6jzQKhhI75QKf2jxEDXj0FqbH6OjrIJYXGjhX/ozF4XdjMDsxRAJO+7u3nG038&#10;tJMYfdMwLrwyWMWbA8kF7NL1dqyIrGjHFK2vMnAd4L2HDwEUCFyuT1KhUAtsqc/JFF2jiNSIdW0U&#10;pag/LaM9G9ds8wJWB3S8Nr6uXZGisKuZHpgSsoXsGExotCrh7jNqxFbUe03U0bO9bdRMjEDmWRaA&#10;+UxB4P0O/9iBxw4uRFv6GUNySrH3IiaQY8Ax4AiBsqqWCniSVYKiCH/IfESUOtCWDp/voyCjM8T6&#10;qvYY1UzHRT/QZvScG51tjymZ2vqtCIm2UFrVBeOGhOoazVkuoa7/agtTA4CdI7BEsnpWBM/C/2bn&#10;sm5i+mmGY1JU78sCHcq5KN4lDImCtjFog81rRgl1ooLKCoR6hoqeYrQAvkDS9Mqs4ZFun7OAd80z&#10;MeAHVcSbVBZOa8OlwUFDxICKUrn7HCSmThvvwRVY1R7msnheqUYs9We7sjgaqtgXU7qjdTNSbRUM&#10;BtIB9fOGk8ya6N933jMch1RqotMS1K2Hc9+PhFPCqiNg9ky45swruiVnxs28EldQzUqBsmvREwx2&#10;T8kB1JlIqc9qVtUHHydVYz3sUw1O8CHWNBCBc9x4LldP6hjEms9zLndFyrxMa28DZSc1J9mOgIJa&#10;RyJa/BgifjDBwIjWePp1g0BGBFi2e0STC3RO4dYRxVB2hCvgfjQthhPT9LP+dUZmrv5//Rk1IHpG&#10;aToDRGff7wzWMgeCxp7/K9utcm1Qc2cyWYqJIPIUdiNNVgPO4URHBA4NzsQ2K8LU05p8bnr6o8mP&#10;FbnSrtk2t8hkXSi7rGopVb20SeVUBQlNv3jepWJGBM/CW0eg+mjfbQNh2/pM//2IEFvhbWsh3VhI&#10;2ophZt9BY1MrQujo2q3W/JQ4Wnj2j+/jGvhvcVRdxh1hQf3+N66Rj17zWbz2TCbnas+2nvF0Osd0&#10;9mys7Jj+f9redD1yW8kWXQGQmSmphm3vM7z/293bg12lUk4cEOcHpsBIUuV2f9XeVkmpTBIEIlas&#10;YY8VYE50qP26PMtw62z4x8D71DORutPGo8OAGsieA2XpJEg2p9xo3ORrRBZFy5toO8hg3+eQxXHd&#10;3z9/76nlEMREuLWA9obS1DaNHut3+/7kTWAb8BSiHPETxgKYvhlgG3LIZgW5UMDQbBEHn9zBsfa0&#10;HqD0AKVG65WsrGXOOI4YhqGa6A0JpFOktFDiNVrZhLNdLG9IueE5mlTdItmdHGscxLicCF+/XPCv&#10;r6/46z5jXS1oxa5hsAW+tZNZiPBcgOvT4OM+4+sLcDprEBkwlraf6+ZwSMhzSMEwsKwrjLsXlD1v&#10;tncmZ0OjMGjtCn8TmGb1w7YEjuUzzbDM/2mZ8ZwnzGa2YF4YOXNg1GtSOI0DLqczLqcLBtJgE300&#10;tYa19VEULj9lKg77bO23qGoFX8cimbrDNc4Ck4k426u425T3vAFz6X76rKfg9/aBUzIz0j1UJXs/&#10;OXUDK4IenOoFNvCYjAFhjfkJpABabVglG7AirGa1gyZWuabT5SqocM+IbK4FG23voQc2DMOsxjE7&#10;I3GNw2egakBw9VANQ6gWyOWZ7t76oA4Y5v60IRuA4nuG/J4Gq6QoKDhC2d5mgQ2KkKgtH0Ep0/XN&#10;Zjqw25lzwkj8dY0x4NWE8O0AOiovu3YqJK2hR5uTQIMGK+UIRpw27V7OiT4wXko6qQp414bXtRDE&#10;VhPbK7gkw29P9sw2CBbZMTFbo1cI+4aFq81q2chu1DDJnrk1mpTXSyjTQtaNPVdW5wNt34JyqqXV&#10;gojuZzSpJJyqZY3Ybl62WGLp+pBAXxvAh/DDpcCopor8ztuihMmVvBY5gJ8MBWrAbtzT7BBMFaH0&#10;SQ1Zqc3DgJOEbY8bpnDy+4WrMVWeheQ/VAhqTfY5sXYKhpo/n0CJlVJyqoplS1RvCkgQAOww3yp3&#10;fPg8Cq/7nvpk+1ndk4fVPPsprgFKBq9cqZz39Rh5RketR6gFKfpay96qVC4fmX20QTZKawzJPu6d&#10;P/FeU9ZoU7Xvq688yqxLSpugGngPCYq74ZsMTK0BSQHAyJQNxqwurHYJZyj7z6LiwDLeaooM+5Bs&#10;659rE/c9oBgS5vZdR/7p2aFGVnn042fE3Ok4FHNzNhmyzbBqWBGUm2SJIAaMy1tiuKylkp6duWCG&#10;UuVztwbhOWmKK+h1bVDUGgp74lhuW1bWGKk9iLQG/IwFbm1wUA5928BeVXEn+1euDfhKJnOvf6yF&#10;ncZ1ygKYl58JCXErbY0rRALKXl+shdhvpZ9ZrD43WKZs7+EmZlXk9jRqsx6Lf5PIwXEgZRzpxRgu&#10;PluuoBSlYGI7moP3oU6rDX8+47mSEO4ow6pUcqb2XCC2QpyPKkX2KoVrKpkttVYv8Lm1Ho7uyUft&#10;XJCQ8DgvNhv23yXjvvjcYo8M1wecFGM1LCEH7tNnQD5nvdwe6p70Wxhmm9zRz/H4Xby6jrWWdUhO&#10;nPudzMJ/DLy3B9n+hXfcYiZnwEgZPKNm/ZB67HMdQ0UJ3OPgQvnchW+DcjlDDoXlyb4p+d77ttde&#10;p9a8lpto/nN1QAABjKEQUhkC2djAmAVmXSwzdzWusVMAVhg2zsPcs1W9ia2G1ieQtgx8fTrjfD5j&#10;HEcQ6aLYzQE2Soz7OiFbnjWc30+xhAiN60TRSNUDUAYxkHMghZMCXs+Mf317w/ePJ+4fT6wSIIBl&#10;3y+rBckUGB/3Ge/XB76/TngZX6Dhr20Oym/ZtnBRLDAzltWExsR/TCWBJGXBez0o5yGvgqXJ4bLA&#10;M5nZAIax8IJpmfBYnpjX2dksRh9b5QMvlR0anE8jTlqDDGFdVqxmdSGGBuDVNUrB+NhlBNhOgt2f&#10;PQdLXe7WKtLaEFcKHrVZ0fVmlDenwC1rjR6DpVeMtPcZlV4Df+grz6QlGLZACq2OQW9MCKVcVjeE&#10;0cret3WFXoeQ3QCyzH0lLI68d75yAXJrtGy1MnVwIiNlpKxWKY3tMS5kqn0J6jlgwzFhgsKFU/cI&#10;drJWkudYAIcpvnEWjNDm9slJo1ybBTM4EnKBKgNj7+BZMgX3hKpZJq2C1gNYL2BF4IVtQLTiuI8q&#10;ZUEA90efBqhxsEojYZcDSgHVnIG+ZZmQgwOtbakdErbNbtsKZDsURoey4Yqv0Q7oSovyvEGWQXJU&#10;qSUiwN593it5CslVrjYjIkyWCEoruKhpTNOE5/OJZVmwrsYGFwfbGiNm64JR3fCPLFVPXCUS5MGU&#10;tWcitzGr11tl3RgZflRRfEAEyFK3N1Y5oJURBzyrlbJrL8Zbib9G+uN5zowoT1Ruq+Y+BxMkpFG7&#10;srltBicWEwjkk+R5qAxCE0DJ4dwcrHFUvsuJ36kgrYfCEJEo43FSESjeq319IOueZ7on5c8nEsl7&#10;8h8QXtmQguiyGSytudLBeXtQW+bypL1N/ve0C9uRXrkepJRM+NZ+lQJs28reGnji84oKJYa8z5Sq&#10;9MJ9Su5xWgPXrBv8f9t6U1gtssEyW7/71UTvaXLeSxxTt2FWFpYY8sxyewIrQY4RZYDPq6iA13vB&#10;o335axSHgSGnhCVcF73xs/yMfH1HvQAVz15UI6Xhs4bTPY+llZirdahj7Vb97LnyZ4OEUAvTTMLJ&#10;icK1kTlg6Z6aAvf581BzKMhtDCWJogcW9u+/6E0lkCuIZzJcvY1FbAcEy3OUBUBOXEvOIGGNKUPi&#10;07XFzWFLfB5iZxyHPinI72fm8b3EbDv5m1OCQ87A53oZVN3f9lg++acpvCefEeUttcRHqAWMx3rW&#10;IJK/ZLnAJdgrfKg5e3Zr67AcOEUbPJb1KlGhUGgNwltWnT3iyh7gfG++ZG+IkJ+Jcmgl64Cetc2e&#10;nmqrb+iB0sScDaGQKFak7WBbMddQBOTXTCiotqH0FhNeEmPaA5jqPeOYDVkjNrQI0nvxizzfcAsX&#10;6dmbNS2j/OfYCdH21sA/7nmfe8rWgN6jViu1yVTJAGxJpqjpdysL4PRQ7m/ELQC79yD3H+htyWts&#10;1lPJyhbAVnt/Pc/II1KW3u9Nr5Oc3ndeh5GwWQwMeF1h1gXrssCsq/seV9Q6hse6GizKYPT9jtLQ&#10;eoQaRgzjCePZgvch/Kd2jTIpXXj/DdAsAMsNQj11HvziXrvwp3BAsAGRwqAUToPGt7cX/PHlFT8f&#10;M35Nq2UUKx1AjZUZvBgQMz4eE378uuL76xlfLgP0mE3FaY8HGSegpPW1BNbVBnFN0wyAnb2MCgWr&#10;EcDqMGgMg7bBwFyX7sUmuC2J8/9eYbCaFatZnG3ObEF9z3QWFjuD1hiHE07DiEEPMKtl7a/rCg+P&#10;wjBYMTS58EvERsz6eXJz096/ifLmM90L4CptDNrz516gdFlIcuHnmgdd9hvt3Dc1Z2EgrJukZiaA&#10;yQUjGYvChF42SM7tvQERDDTGZcG6GJjBBCYbQfg7M0L4sMn2fuOYK97KKQHvC+lq/brmEjYZIObX&#10;LmegpRQf5deUsjNKgQIIxYYBZeTcMFr7AMkALvfFTHyma+cAp1kyLZ/inmyy9I/vLHvhaU5KgRyT&#10;fp00jFrtLVYKpAfowQbTKq3dgIdAowZpbfc6Fy6MpJ3jdN3sGEa3GtG9Z10rSGjPwKM7UCBB2s5/&#10;PvSwXAXDt4dpZS5D7lMr/67MHdkGfwo1DlHhlyyvfZTZu6bNDbimacKv93dcrx8YLxcMcu0zu/mT&#10;A0IqzPv+vabqfpzWKOkCzsmZzaCpWgOVgVc1e6FcOl7WCFwlo1ISLpvdrVqTl2xtWeBqIuJIg1kI&#10;dTukfPYbbGmAzeeiDpDl96puOVA009SxOBKMdoi9N1FEVO7BHpl3jaV3pKGqhYiH4UimwkwtI9rM&#10;0JyARLT9nurWAkmOYeWc2LcH9GuZ2vuoMfopn1N1x5w14H4rE8QCAhxApx6I4M9AP2T3e5Gvg7W2&#10;X1/XFdNzwrqswac6D2EGE2AMVudRHT2t3Xvheq0nw5prz+GRM20bOIlGysHLnI3NDJL2XIgWU1uq&#10;2lBXcQwjl8BpbfOWdoChJfNqoa66ZKsu7w+/W/t17bWK3lqsKb9Gegzj2jOTf01mI/WA0No1YAHs&#10;ygdEqpfKI4CT/KIWUbCXlSfP+/D+c4sUFocUcx4Lj5oiOznPuJxpy3yItP3Mnp9QR6I6eKm7IlCi&#10;nOcdw9ruQClsDLHWiZZbMiy9VePGPkRiQqkLQoWACGwCkDWVSPp9Khu+uABvUmCYbgBzTcmxVYO3&#10;rl8LeG3nGKAY4PbUB/L75BBNqmn3ZEnuAfH3vFZhYSjqMCOUmURU6Y32DRGiypyr4NbRzMSj51R1&#10;7srAztlBqooFNwmPLbC9hmdu4Sx1+1Aq5tlHMNsjA6DfAu/3BC4cbZx7EtQe4+VYMUObU5ctGcW2&#10;z2sZ3JYfEkcWdhrmS03/pj0WB3sfvN59T9k/tWtZ96FMWQ1iwzEupJId23tdQqOjSGE1jgVqVii9&#10;uodEQykNpW3BNIwjxnEMrJwaINfbHHdtsLQ1Ve8XiEVR61jtAGEg4GUc8MfXV/y8PXCff+FhRJCe&#10;UjBmxcqM2QCPecX7/YG/3z/w/fWCs74EVQIzB5Z8a9KdFov+/a5gw1iWBY/HE9P0hCLCMOikiPY/&#10;Z1nvJ5zGk2uwOZnqH7GJ8J/T3me2jdE0YZomGGO9RFWwjWDHwBpxGs84DWcMSuPJjGVerKey9kxO&#10;BUUWMDSGQ8iWLoqe/vCl/rzQIUnUXq/KHnDXA/H2+mj3mom+XUDHD1x6RbpCj8GAJhB0WRy4yspj&#10;+Kth6xPLBlr6uQo5t/SHNyEQLveTjGGy9X2dCpC6BtbGJtUzgbl6OIMbE/tc9UJ1IKMoWBJGRYgP&#10;F2wAACAASURBVM2P0L13NjX4VrwnkxShvbVUsx2psauaz0PAoQg0aCgzQl+MCylWbp92VmfD4MB7&#10;9w6JYJTvaTjYegS9D3srLsfQo23mxxEQ60i90SpeWwSEIwUuF4zDox7RbdZTLeRxz77T+x7Kgsu5&#10;BuaxVaRIr1xyNg0f1w/8ul7x5V//ghpUAO+N/0yicaqDNflwnjer/L3e3L2ugjhHw/OHF4drrDDQ&#10;+QektK08il4t2Hsm8mHv1hmWE2iSS9QB7uXAsQY85E00C/YlWsxytJl3+bObnwV5g7au667+ppWb&#10;EZSnhZVRBbjdIMvkP5fX4bU8nK0699hwgirgXRpyl6/B9D1JtmAbS+nlrNSyOlJFQvpMqkbuibf7&#10;ayschcVhZtezLCue04RlsXk9kacuPLy9LUYA70VosVPl5WDt3j66qRRunIu5XV59T/Br1FrFKDhl&#10;jgEUTHOwsxUuu/W9sjbMwb6jtWxlh0GLGVxbr9KOqWYz6UFLP3nxVo4tAHRPaC2wL2duKwyX2cBg&#10;3+/fqguaQ+wmgM9NAkMOsNX6oTrQy8mwsczeyolFnf4L5dB8nxFVug627Is3gVJhLSltK0E1q+dS&#10;GZrmr/Dh2qAG3Ps/VbATqj44d4po7jCsW7+7tWe1APxWtklLlUleMS0sqQlRoVkX61AXnO0N0/I6&#10;ora/tp6rXT7vRZ0Uey4U2Fs9z7J3vuZn3qZStAF258OvPFemVT8mXwc2LeKawdcd1cFWsPJnsNDK&#10;XSqIQlu40LEs2H8AvG9diL2gaA4q9DysZIr71geqgVAlsEy7Ae/eYdZjw9cXNB9eGC3G8h4gvtfw&#10;7/28vd/rvcVrxedW4I4xNpiOvP+xuzariT6S2gCrC7M0BhgGCwRBSlaUcgC+CsB9bwBzdLDECUNg&#10;+xrvBvBFsWr9sxknTfj+dsa/v7/g/X7F8z7BgKCH0dpJsL1WKwOTMbhNC35e73j/uOPr5YzX08kW&#10;22Z1th8mYTm11SAyoNSC5vfHHfM8B8DUysc4hA1qTRj1gPPpjJfLBafTCeRARW4E1uYgS7oe1iRo&#10;d1lXTNNsbXPYWJserayd6Gr9vRVZ5v04nKFIY10mC96zAdEYixOthNIB0Eph0AqaqAoYHNtgudsM&#10;1EDhI7+n3RQB62rQC1TaewDsLYiYN+yAfCujJLs3GjLnfo9w8lFvUbMak1jU5BkZ3jrJFowsil9O&#10;QPst+yZZZDX3iBAMZyIx1vt2E0keDsAyWLJUicENKFRWwEjSc49NXzDjs2fMfo+KV0sWYapUsQG9&#10;8O02uyAtTKKHOZMo9rUCTieMSoFeztCk4vMOy6xn7YaMXqjvMi1YNmnSOdewCBvHpidlT366R7Jb&#10;e60e8L/fLodQRLMJVNO4APCtYu4IEJc3fz1QZI8/bx8kyV6HxDJ3z6ZWCl++fgEpjcvlDKUpsDI9&#10;MOL9n3uM59QiLFfG8Cf28Z2FdGPfY+nfzum579mYR2rrXihj7z61wua2gL/y59Kgs1btUNY5qN4H&#10;qYyQTVYPgKzVVEqpAKRvnXctck8NDM5ZgTUpfW5fsLd3oMJzOW1oPzegobJvrwzrAKray3xWph0t&#10;aagJ2vXWYlwznFg3prZNvfolG+AlwyAj+rvSKo1a99/7BIg5tXJZDsEwxpEFbJaSBhiY5wXT04L3&#10;lmFu/Z851Eosagn3wmzS9Qn6rf4kv4dbZKU9/aFf4j4jSDnbSWMIrNpDmlqOTOv393q0vSSY5nqV&#10;dqDgLkDYsj3xZ5EnC3kiVCCeKT/gCOZuxXXMbXN6w4NWSO4eckJa08VB1TGFPcU6lH9nX9pew3tI&#10;I9FSF7ZwroDaPQA9hewzWxwRoNz8mAkGWlfytgcW0WOmphSlrJbOSU2c/57ECD+SXCDsh/PrWDvP&#10;auC0tDyTQ9ZiHXIL9/MWqWvzHKo9a0ee8S1sq4U9ka/D/OBYZhN1nEP21r69995jbtfW0VbgOCg1&#10;1PYWsST70UqeW8/6rz9wiwQIX58zeDMHolW3SSC7p1KIxB9zKONlzwB7z/e3hqlHccTPqg62Bjv/&#10;OHhfm5jlB3prMZNgRjDRppdkrSg8xiLnxhSxnWLc2zT2PoC1h3tLRrQHmPhMM7pHhrfFnvBTfiLV&#10;+B198DEU2UAhF19XA7OuoBBiyyBYBrVW2oFhHArpYRigtPVsXM0qihDe3FRbayfKZtMp/1Fgo1Vk&#10;R1m3/UcTYdTA61njj68v+Hl9wcfjiYdZwaxBaoBW2jF3DBbDeKwm2Of88faKy/iKQY/u8DebG58f&#10;onhfYmbArCum6Ynn84FlWQL4lzCb3TEyDIO1rFEa2ikD2HASeBnXrULNyiMU+U5ay+6QmucZy2pt&#10;e8Jh6/3hHfOFoDEoD94PWJe7a+ztgUOKnId2GnQ2OMsdqzjY2hy3CtFywtpqiPfsUz22lGSvtFLg&#10;tz9Pe8CwZ13vzduIzAAPbJF0WClsJoyzlIpsAh/CasJeYxy4z5UC0TdZLEJma6wg+b29hoOFTBdZ&#10;YeSHAwxOA7gkyyCWPiV8QIWDZZcFkqwF5oJtGkEzhJDdxJEjWAkhWjdQDILLweR8qB6aO1KZqQOJ&#10;waaJjrmKQOPghhUxgJiNtf4yFD1ZLeM+ZSyG9y9k9Jy147UaoMci22LSb7F/WkyzY8+KCEvMpOmJ&#10;y2+3CG4Niet2f/l7VhVGew3Q6DEpy71M6FspBUyUUlYRshpM0wQ2jLfXV3z9/h3f/vUdgx+qOiAE&#10;DjBpASzx/XLRjO9p+pLnJWtK09plK1Oh8nNZON+e0OfwGVHaKbX2qJZSqEfm2GoOy3ooHerXANqY&#10;l5APspEAra3hfUv5tTWAONJw72kutwYokpHW86vt9UVlbdxmTfYa0bTXKOuTtBFHlqdTs6vhLqBW&#10;AxdzVUWzt+v4QUtfeskgleF6bcBZrk1kIXmpJUZqK9E6AzhYWVjxqqsfSQxICEHN58/HeVkwTbMl&#10;UfjnSzzIzAyzmugDz5yC+r4WaAw+jgAWR4CvrecISUB2zB3x/s89lnYOBEli1x61eO3vttT3Je5K&#10;GemjrcJp1YBpoK8AM5Ugl8jaiMug4579TTkU3Drfed/X/X2jfXZWZY9LRUbGEWuMvOZo2crka6Z5&#10;LwTQagxvrrsctJcmjHkArFQsFvcoqfcjcJn3rU0b5YqNn7++nPVpqTop+vCTJNkYq0KWitsYBVPW&#10;Aeu6NrMTan+2z0Uq1pTvy47gTS1yTW/t175POixUz2AJdAdbTxJ7QySI9OreLXJM64zbo/5trd2u&#10;ggMl0QvUVhLkFka9Z1oyxv0gWiSPhL4zCS1Ha2/L64C2eq5Wc1G9ZGwOXVtuJMVAp6lSSAcMUkV1&#10;hKRRw6WP1OM9NdM/Ct63CrXeIt9MnM4Qsd5C2xemUgON64yVHtDWeg9b35cXHVvvtcY0kYnRn7lH&#10;n/neHnOpL9vrh2XWmDgQ0z5yjA+lFMiYcOCpIEu01RMpBTUMNizVBaaSCOY7WvyWhacA8Jmrk9qe&#10;EmMP08VigiawbwYNnBj49nrGv7+94e/3K+b7jGVd7GdXBA1lGw1iLABui8GP6x0/r3e8vZygTipK&#10;p41J5Fal5yknRYgxBqsxeD6feD6fYDC00sGbL7/n4zBiHIfMk5a7ILgMVKwVy9ELcHXWKO59YY1w&#10;KNvDW+sBWo/QegSYMD3nEIA4DCOGcbSDHWG3o0lh1BqDjgFk7Hz+9wz9EhA2GwT2prl7feP2Bfcg&#10;GUakxXc5HOwBUEcUI7mndo2oQgJMo7DGU0Pb3BcezDAUwfsImJgI1hoL5FvfbBHYI4ZFPWVMvua3&#10;AAZKsHYSjBiTudrWA0WD3UOuMomv+LnpvLC5kqyKeM0o9eE3bMFxO6WLf/zPCY95arD2vDpKsu0J&#10;GSiUTC68Wz0h3kECtBsQht+j0jWVCBJq4VpIgJAWO6LFVNvD9mmdbTVyQr95rGTkcArsSIuLEPwq&#10;BiwtSfbWZ/KMRxma1xsK7hnwNcF8KT0XvracRZ2u64rn44lpmkCk8Jhm3KcnLi8vOJ+tcutyeQEp&#10;HfaNMOBuXV+HmFdLDUo68DQDJnm4s2S6Rh5SGHxlvyrcD6R7Rb6u1nXdZDnLYMW92URbwW5batF+&#10;Y4ICwJfgHQlzUk5qONVtQlvNTKu+zEH0I5YwVUbegcaoXPecnf8GqWc77ThbPbD8OUBWAjYtn9e0&#10;geagkrVs4fQMz/fSFjOuls1TKrP64GIvBK59zfO1lg2sQzh2nUixp38NLFyKZz1EqGwAhLxC1Q0j&#10;n8/JKqacHZjfywNQ7z+H4WzIgBDOWrM5OtK/7VFS9+q64jmgwkA8ARJ5J0mtt35ym6re/tCyfegR&#10;6FiooCAICb1nvgdsSsMTa5Ejd3xKFMrSikQCs1tqwdr7yb3DW/24BLups366ezGlnvdHQCvu1Y4b&#10;WUAtADz0gzLMlbGppJJ7LFMfFG3Wb4y0vudSBdw8Z0BejFvtD1sAMccmxZKV2PbfSikYggvGNlmP&#10;sW07vaXM3rKTUkFqwh2yZntd9mz7joCjtTOq+izJARTB2v6EfqdF2NhHgt1D5qjZ/B3F5+TP1ax5&#10;62B/eR/k/lHLMkv6KxCgMmyUUYZBZ89HnkeyRa5oEQaSa8tpmV77bFt4bPv+lnk7aS1RDja39u1a&#10;7dQC8PfaqB1R4R0MrD3+C7YgMSUMkrbYbT3Q6QjD5rMguJxSMaM5TYvskP5NqvnWRrbPtsKg5b+7&#10;taHuGYC0HsiWciBtmMpGId3gWHhE+s8brS8sVmcPYcu+V9BKYxgHC846r3vSOiTY18Jy9/j9pvdM&#10;sAIk5CYARqosZE5NsEWRXrJC/HtlYhvYCINBM17OA/74+gX/69sN1+cPzGbGuhKUskC0LQ4YMzv2&#10;/XPG39crvrydoMcLRmVtZaJdSV7oAoBJ5EzGed1PzydutxvmeXYFqIbsbhRZhYP3wh+H0Q042hkD&#10;OTOqBo4ostZHC1sJ8rKu1h7E/58v8JigoIPHpFIaBOs/+ng8LOPAgQdECkoP9vBejRs4DDidThiH&#10;wX6foCnvYe5mWM7mHtif0tMhFmB8DSp8HpGBqRGo3uf/3QNU8t/VCvMikcZJKcKVipg5/VnDDKxs&#10;vWP90MYIdjuU8zznyHrPLHLkwdtxg+kygUj6RIjPQ4JqUDTgrfsskQSO+R5HQPuWr1/Pu5S9hZBr&#10;OEgRyHn2FGE6BRCaAegk1hvi+7eWAm5vdCGk+WPtVXTG52SE16fA1okWA5z8Xj9wJIYIroOw1ml4&#10;byf7LKq+6b1B9R6CwpHcmKIhFRZLUh2WWI6YHnbMXQKDlDzXF78ohsG7Xjs/HwuPT6FCyZ8rs6xY&#10;5gXrstoQ8nXF/X7H+68PzOuCy+sr3t7e8OXLF3z/9h3/+//8X7x9+QJF2k3xKbNjEde0l7NLkd8m&#10;6BqdEHfZKSS8rPrAZkcDVqwxY8KgrGg2IJl92/Vrz2e31ywdrd3tVih/lwcPok3XkZp7TxB8b+j9&#10;T9X2e3uWgmQCJLZu3q6tZ6XTVrGUjK+9YEZ6HteHAGkzmd7Hrc+8x36vzvQrP8+RXqo3lC3vPTdV&#10;jzlwkQ/Xiu+l/A+Ff1srOApBtT60dpomO4ycPfM+oh7GsLAxoGzPILEfoWrxd4Tp3FO2F8PjPaBu&#10;FhgfAFPhG79vuINdQ7K97NMtJXxe14Tdm9rvI2cmN/MqKB3KKpWpa9xvzD3vtyxDttidvYFltUZP&#10;1CVtTCLJAJDbEaOBQXx+7yzJJWkd1hviyAGXnCXtH0CX6qaWGp+k7R3ktWBR3/C284Er8YgJ3LDb&#10;6f0J3+MGFgamc21SS1uAizW9B7gv12A+wPIEEErwrFSZVB/GbNo8oW0h1etJu3umr3H97VfRQidk&#10;c4UMGjpkf7P1XOfv2auVtmrtPB+mhjP0yQBo7pfyM5bPm+vsON5H3wcbtw6BVE2e1PtonQMEdLNk&#10;2gPYgmRDpeVdr+7tAeS1fJ3Uo77M8PmMk0G3H+T0XOr1dHtr3cPgfQ/oOuIZVUhXkkWbSpv2Amtt&#10;BkcfeOk1+qmczBRT+Ro7PpeZ2u9RlRtOm6DQZpJ5BYDcM+Xfy1IvpILZ5pJ21NyQB1Mq5w0PigXv&#10;ns8nlmnCuizh4FxX64c9DJY9qvQAPZwwnE4Yz2cMpxGsFIwha95A+Xtxv9dv3KGXp2agXxL0miBd&#10;FBiqmflBduhnfy/A/bR4d1CB88TWAE6a8OXlhH9//4q/fl1xv96xrAsYKoJdirEw8GCDj2XFX9c7&#10;3q4jLi8K+jxCaRU24IjLxaIAzFBaCa97g2UxuN+feDyeWL3qQEwkFaL8TGkFPdgBitaDOC1L0CNd&#10;Q/VhV0hQNza0eDEWvAfBfhYaXSGDEKCjiKAVgXnFND9wv9+wrksMmzL2HiulAW3fvR4H6EFb4N44&#10;hoNpb5R7gYZeE9ML/0xDwvb9E1k/td9VnyhHOfp+hkP6dU4GAlUAP1EExIMeuVceqOgX/MDGg/eS&#10;Ye92k5Sd4v+eJeRWG1bEw1Apag9o8iBKLndk5iJaMM8hL88JceYowWSN15S7wYrlOuqdhQTSnnFG&#10;wbtXKQrVV+lvy3FPzEilEehIrUEkdkqVnR9Z8yyrLyLvoZuDrJwFkqXWBf7eSF/8hBHpBgbIg48a&#10;oKQsLKsyb7HxH1VJ+J8t3oH3KRWDijDgMCYMKZFYF4mGXEWEyQ9oiLPrVvH/ZQjZK+AAd5NIyKXP&#10;KrkgsgBGuWfS/qw7OwKjxyS/24jPsS4LlnmyezJgVVBK4fl84u+//4bWGpeXC15eXvGvP/6AV9i9&#10;vb1BKe2OkzjsSHtESkB2JohdQipBBFzGPn+DEkYemLJtWT7MLDxyS5Z+ynjcD7r5hShJGoR9IHvv&#10;v/coLKoBb9X1nVqQ2eGQXTdBkAiuZrv0gKjPAsd76vxes7jF0O9nA8SBRdw3VOXc5iLkvQS9Uwb7&#10;HiLS9rWgKngV32MOLNDunqINWmyrDH6HILUH8N9ScaAAzbO+zNWRdtCb2cSQzVjyTM5o0akxLyse&#10;zu9+WQ3gVcESnG8AKikYQwdtX7d7tr56kpp9XS2w0p477sw1SAD89L1wdA/MztVavlDdqusYGaY4&#10;WuXSlgObisVCAnCq1vrhhNgQbEOUSl7bWr6pCkGKE5B+XdegiPXXuqVe98OfYJNC0X86HonpeUQF&#10;a6b2fFB0gcysFbvEIULCyqHE9JETK8u93uFbABVn6o/qIH1Dkeh77PoZIYgjxGkdwGxVfRwHCIlt&#10;WrbgPCkv/h6TDB24QtioE7tcjpnyquI1XHOlbK3oQcXgQgAFpaLFqH89ORxq2zdRkXlAxc+751pJ&#10;L3SE7IfenpJbWPUA256TxdYAoKiBks1AELIQVcGpeoxTBnZHMZZgQ6jnH/RIP93nDDUWeKluy+uL&#10;vUSfFvEurlVO9pc89JuR5pG1z2pGHvTcxXxrZyBBVvjNelfas7Wua/z8QOmiEa9zrlTYkxfVusdd&#10;dSmCQF1OiBu/438AvN8jYdgDiFVapsS3N/d5/F1Cfc2PfRu0zt8pZ96N5eFFkonBUnJUs2CpgWu0&#10;64HcAxzuaZRqUqb+PVZJMZpO9dMGMGflePDBs2yXecX9/sDt4wozz1DiDJVezlb2O0CPI4bTGcN4&#10;gtYjVsfODRCeD0TMMQ22NhIkgPw9liIyhZuTEr3ut9ctxjliEn7SqcmF7cJAgXEeNb5/ecGf397w&#10;6/nEx2oAzbADduMefMJiGLd5xY/7Ay/vhC8vA17GrxiUBhRD+nl6piQMZ8yMaB0zTQumebEgPyEU&#10;BD6YEmSlfOM44nQaMZ7coKBZxMgNFCUg5ZsGAoxZnTQwAkrWRkmHiSVBepFakMnAYJoW3B43LGbB&#10;6XR2QJEOhbX3Jw/htb5YMbCG6xvFYW2D7rGc6ooWNKBObqpFehP1nHWXP2eRgV+DWUvG3/a+weLw&#10;y/eKNMQIVZkaV3EGz+o2xoZT24wLn2ugAovb7p8qur9AWrhwUSikjVRU+iiVgSKemciVA1i+bclU&#10;Eq2LXZec5FvldhhVdooYEqQy8cq+5a4HhO9uPZywZB/2GqUEzJGfjyKwKWW6nm3vB2ihABGWKfUi&#10;K9bR/n9T/v2I8mgLnohm1Z81DhyWzQElDJAUQENTMeO+x9vKuPervW2C8XZAnFqPJS1rZiUlWWIC&#10;zCjWOsXgb1vgmhDW7EOGYSTzzPeXFlCKoU420D2xXciyGVZDLgB+tVZzfj0YE5Rkxv8xJjBt4K6t&#10;YZs/kz7rIgBOZE2EEGIP6hsDuOZTDxqXywVmXXF9veFxuwMgaBrAy4qPHz/xn6f/H+fxBK01zi8X&#10;+EBAUPn8yT2NKJ2dUw2Hdwo38rrgZnY7p6BEBtxzusAzC7yOeiOh5pWFLhE2WX2/64l9NJsJSPf6&#10;tAkzu4DwHpDY+5me4naLoLLF+utZbvaAhbR+jdZfAawRm1zPizmvlWs9zf77Q8VrpV+jUCcVzy73&#10;e4l+Q1rPiJAkjb2KpSP2BUd60E0QmAQgI59TjkPqwF5hcZ6S3VPvjyeWxbgehqFI7J1yDTEyyh8f&#10;+ry9gL8WyLX1vNWk/FUbSwm+k+thK4G1EuTuWcm1PsMW4az7OoSk5gwKQQ+Qu3tYMJK9Pauq18RW&#10;5cyBhJBa4VAA1FWoS1WS7eWZ0DnY1wMA5dnOFPcGEjleJIfKHOHzTVV+QoA5mBUoAlIlHiLrjpY6&#10;N9+P9wyUq/svYXM/SW2AygIsyfwxec3P6Vkuh9MFhpbWEHn9mQy1OwOS3KVAVhlEQJ72xCYbkDMJ&#10;gLNuH5nvr0XOgu+RFQMmzbsJ9SIqrGgC8hyRchgYM8JanuAtKzslbDornWh4X3Xbo8gyIk4BfHY2&#10;rYlZfD5Ud/lewQJSkJxI66paYi/O1q+/UpJxemZT2guCN/fYlm1V3nPFs4ozshUho65069zS5g67&#10;bMrydStDpsN+2CGGxIFWu95r16voDgh7Nl29+1obKlAO2ASQq1X/79uffwu8PxKiusUKysH7dDHU&#10;GSNbv79WdO5lmRxlx7be05bMpfbfLY/dlm/k3sM4D7Ho3dvNQxW1XAEuhiWpJyWHyfK6rHjeH/j4&#10;+Y7nxxUDM7QeYdYFzNYGRekBWg/BCsV6nQ9QegQpbQNd2KTMD1RCLDKP5z3F7Z4chx7YutV6yUGA&#10;IoIGYdSE15cz/vz2FX9/XPG4PrGwsZ9VHtUOwL8+Z/z1bvDtMuDrywWntxeoQYPnMnSNlAPGsn3E&#10;sME0zxbs8UwBV7hrrQMbaRw0zucTzpczxnF0gKOpMiVqa99kw4OU3Uap9E9eT/f4K7ep2d9JMAZ4&#10;PJ+4Px4AMcaTtVNSWrtmwoFVg8agB+hhhBoGRx+Mvt8EVMN4akE9vee7NzS00sP6obHV9LRAnFT2&#10;5Q/9KJVPJHICjd4TpLJnP5JsgdijpoB+HFpytfkiVwyvqwUyI2swbbJIQTCySciF0fA/LQuFwmPW&#10;sXFBXB3GhQAwRHZ3YDJLq6C0jC+YuGlAl+B1N1ivJUjivOcbwXu1M2FrIJmciwKNbvmrVotATlnJ&#10;acEoGRQUWxETlVkefPehxWC3R4khsQejDefipjgEMSEnoazMyoBY+3WdgRQ+hD0PTgqWSg58N0Wz&#10;7W2dnMpEyk1l4+xUJsaYYO+1LmvCTlSswO7Dm9VbzhibeaJ18N21a3nFvC5WiVIBJ/1w3BgTniM/&#10;bIpDMzvU9SBUGAyYFctiB7mKKCq1kAbkrqtXSYkASSIMmjA6mwlmghoVTid7blwuZzATxvFkw8O1&#10;wv12w48fP3F+eYNSA2jQUNrm2cT9LfW/jR71nKpJxKYU15RKzs1qQc5xTRV1XDI84EMqLalAqnv+&#10;0G5QvdUwHpbv7gD3StCp/fpboa1bIP+RwMYWCHzkTN6SLe9hU8X3Ej3ZW/Vfi/2ZA+mfB65zNmG8&#10;Rh6ESfNh2mG7x0B0qpKjanXDEfB963uajL09r1PJc6g9z8ozXAXhiJkxzzOejweWZQmDZZMNLfoM&#10;W95kO/csZahxTu+xXeoN8fP+cnWD2zDozgATT4rxe62v4U3GAu4pwHte5JsDGmRC64KmQkk3KtnI&#10;kgFf24OI/PDe0o5TWxwSdjoxRNMDlrGW6NdmXWALpXUPsbV0zXlAhO063h5BVH1+tvCYFjYS/5s2&#10;yYNH3Bh6OERtwFi1h0LdHjB3U5AkP0787blCuiPUg9gzXL9gHO/BjfZd9549kyJK1AYyg8GYtRhi&#10;JFmCleGrBPqlLePWuSrJNQbUBbJr9UIk69X7IQNO1KTJs5UD8lnfbQRhwj8PbKI9L2U8Jj/odW3L&#10;pwft8hmT+44MPk7JZmntyIzGgN0UZOBan15/n5lTwsGzuXcWtzCDnp3TVh5FbX/IB6G9fWSrXmhZ&#10;5RzJecgHCdWadseaIdlP/ZPg/d6QqNYF3H5DXHwIorrR6Z7BwRGf4XYIaekd2fJA3nOtWoENW0G4&#10;Na/5vf50rVC/3/mnHjgD9IK0LGvPWF/c54TrxxXvf//EfLvjBATgRikFTewY0w7qVto24k63FcEW&#10;KlLhWxtHPmntBQTueYjlg7tnSpcu87QQ1kQYtcLLifCvr6/488srPp4zfq1LIGRamx0GDRoMhZkZ&#10;16fBX+8P/OvLA68vLxhJ2dBIXjMBVDqFZncYzvOCx/OBeZmzzdyx1pWC1gStFU7jgMvphGHQwQt3&#10;u9BL2eJJgQ4ZNmP9ZFcXWOvBNpWxbZdlxTQveE4zbvcHnvOMQY8JO0ZaRgxKYxxPGIcTSA1gEBZv&#10;H0G1hiKGg9YO7D3y3rpEMV7Tbg24g0W1J5RKhgTXrGX2NuytCXZpH8bZ5y2lxNUmFQ68X0wizCOk&#10;OZJpYCYKEMIY7hbDebgUimEDsuwMaaeTMhByyXWUGFPCrPbKK8jCLOvAJKiMwDZI2Q/hmawxurlk&#10;xErgpgvuZQ1Yy3LOfxsLf+7kffvfK0N+jbPwAYRnvb/sJlwj40OJAZAL2FXCa98IZru17cN5swAA&#10;IABJREFUjHHnsVBQmcQctWzl0309KuLWdcW6LrGxEYMZP9Axa9xH/Qr1gEbMGXABzM7+i9zgMwRj&#10;G4PVsdK1UxStq4FZTXhtu8/aXA9jVszThHleoJTdexOmu1OrRMpY/Lrx4JOiRALqg9jDeeUGIsZ4&#10;SxT7O5ZltYx9ANrlHERLMhMZ+25o4sH9MJwdB8uAdEOBeV7w8fGBx/0GgF3ouMLpPOJ8tiq6ZZlx&#10;v99xOl9wwhlEGtD+95oKatOoc9yabuUANCBY8Ww1QFhGosQoh7MpOJ+EiqbmX8Xeacw+aXUtpBzg&#10;itS6FWj6+Xqv2mxlFhW1c6LGNN0T7rpF9umdYVvnZi/gr9c8yobR1nvCmnFnE5mey//cPz3GayTt&#10;mLDWuuDJkTo2P40O2Klu/Z5er7I3mFaCH2H4nwBtqK7ZRPHnDjSzrpimCdPz6d4vRyY/aHe48tbX&#10;thQmLVCiBT70FMatoMOt2sGGHNpUImMZQAnIdGQYt3W/m89zqCW4JAOJymTLAzxhDAvGq7fK0UrH&#10;HITMMsUPAkJGGOoWEbkn+R7wL/0+t6fTseyPCN63n7kj9h69/njLPm1rz86Jk0pRVpua7NxjoexW&#10;xRGXP4sBoHP2NMpQkquWKDdrew1Sm8E6viHOZ64P3qvPNtd98cO61A2LTU/Ic/ZfdaA9rl1LAokW&#10;jGlQJxXKqeZz0jk7OWSGURgUpPutyuomhPdmWwPrElA6yNTtlNL34IN/KbECCsApmzTniwCDdBhJ&#10;2Xr0aw+Vodeevb43LM0HJ/KzxHuJ6veVDP36YKu+X9RV/0estbeA7d41qg0XtogPtcyBo+dMa7/r&#10;BYMfIRVs1ivCy7+W44Yd3cqnwXveOTloAb29AqQEW1EwRnugdDW1PAmFPTZRyhe6lDinXvpAzQey&#10;HRaxb5CwVaDtZVltSY0/O+wo329pIyT/KEVgB86uy4Lp8cT1/QPvf/8APe4YlQUNLHDAgSVumZfG&#10;2WuYwoaEs4n5ngakBcIeDXnL/dD2hRkKnEColbT3kRsVvr9e8L++f8X77YHHxx33dQZDWa93UACr&#10;FiJMBni/L/j71x3fv33DZSQXMEkpaMBpMKf3J77db7jd71jWFbn/t1/jSjnm/WnA6TQ4z3kWkqs2&#10;qBKBjFrRFgLtkyDSMGjxBYwrUPyBdX888FP9wsf9hhUrRjU6sMIWfSFMigiDHjEOZ2g9AiCsJnVK&#10;r7OkuNtg72WT1QGX/mu0QIQ9UvEybI/Q8o+sDRBb8vnWniOlp8zSFkwJr3nTlaIx2IGoBtENnQPo&#10;KRkKgfnlbZZCEWMKAC2wNQQ7WcJ1kv1OiN6XpNJZcb3xSAt1H+Zo75+GDxz3BbIRMmgPMJayRSR+&#10;2grRMsQIew4SOCML8JbRt4NogZKRYcgV5h8nCgcmcS1zSbA/szOLEePUPV7Nw+KieT/Y+BJ2D1BC&#10;LRW3gkwK7ZlFDmD3IDTLTRWUDCiMY4uTYFz49eVVRuxtZBw6v67uvSeGhR68Tk9/ZoNlXmA4gvT2&#10;TDOBta/I5nLEr3FQFYEArSzoHwYBhHRIIdaCHw74MD3/eZRSUE7m69e7tR+KocPSWkPW/1oraOWy&#10;RbRVfK0ul2KeZnvPvI0cxTyXeZ4xzTPADO2HBMyYnhNu1xuezweUIozjgPE04HQe8fJ6wfl8xnge&#10;YcyCeX5CDzafBKxiuBhRsDlzfVRZ68k1vLGvlvOrHkCWMqJqdQWJ5tKzvWTYFwGHQo97LCZZazFn&#10;fFMZwMuUDRTkcHob6N5VA1EKiCaDVaGwCd8r8njkxDTp0Sv5HP75kwqpvSGre4fhrf6h3QDm1x3d&#10;YUmp5MszpPb63GMTLKixt+zXaso47Doz9rDFeiSfnj3nXjLCHtA/DpKd3oa8bq1+XaqAnbdK8X+I&#10;sC4rpscT8zxDKwX4YFw4a8mMB533Xb4OqQWW7g1PPMIs3BpwFPfaq1VZDKg7ym9fPil2mWNmG5hv&#10;gpeERE2Z/Iw0LCVkzNxyettSzPbUieH7Kc9IUMFjXJFK9jsZ6hmf75IwkHuQt0Cmnj1YTVHb25+O&#10;DHz6wxMuaq9Nn/ydhLfa/pCGbEYLwoScFyw2jFgbxlb0nFnc9c6vzCqpNUTvETtb+xwzukSitEdr&#10;TFdgs6tIcdIvJJgKqeBJ7wHwWnhqUJyQDkSLoMwMwyUFy41UCXbm6+ItH/0USId7PWcfZTioO+1Q&#10;LN2nldKBbLIyO6teyhNLoBFivUJNxqKHovjCiZWkIgUFqyplI/LYXJYeZWFnWtiOGmMARdGWObsX&#10;OXFzz+C0Xo8QWtZqpWqfHC5Dm9aoLeZ9zfJ3z/nbq13LnJft/JWtLJQ959mevIS0X6ekdz9CJvnM&#10;P9EBJG01vPKjju9uv+7wmTdzRA7ZWtx7N/3WZGZrAdUAua3gxvYi4N0hT3vlNHtZ8L2mohcUsyU7&#10;+R0Pwq1pfQ28D9NCw1imBbfrDe8/fuL2/hOX9QkeKQK49uRyALMFDlazuNC9+NlNJRij572aPxV7&#10;GS5bDWHN4qh9bcpmT1wdkCK8ngf8+/sXvH/c8Os+4fmcsRCDSTu5LmDIhtdOrHCdDP7+eOKPjwfU&#10;lzNOygcsOeAzhPR4Gwt7rad5xsf1ivvzgdWszlsxFs3GrNb6QA0OvD/hNAy22GEjCihkvsucFSio&#10;No2yKAuHPUknP6+6sE0UK2CBwa/7LyzzjPmxYBgH68OvNUZl/2itg1f0OJ5xOl2ghzEAvTn7qnWf&#10;gH0HVZ81E8GcCLZw8+Df06y3DrueJLlVbNasEn5/n8uDSOt7njF2BS2rwbyszktWeP25jNp1sYO7&#10;ZTXOYocDeK+UH+rlRTDvPkcE/7xgzOQe7orIAf0pu8uuLTsckp+fTcqOldytnpLDZMVyba1wEqpl&#10;uiyE+n12uwG1PPJtk1RtRHy/zmiGhvkCxQ9h/H0xJjJZagMeX8Yqt495mxZZBFmQ2zJKPVs85j14&#10;KxgVfI0tyL+kLCvE4HTLYlJJmDV5gH81br8TbChn2RNst5RTCrjGKLArhLVYaC6MBCoZrKTHJNlw&#10;baUxahUAe6UUhozBIT0qPSjvBw+5HDaxkHOhxiQAiZDFEoIaFcZhAAN43B+4Xm+Y1wemaRbINFt2&#10;PgH3xwMfv35hmiaAXbi51kElQLD2OafzCafTiMv5hNeXC86XC9RwsgNhY8C8wnqJm8xu1oXGbwCL&#10;0u5GDmj7zEcKyrRmiFardsz+msCZbyV3mY89htGec6G0LiyZgDkjPw3P3GelFvKE5KVQuY98HJzF&#10;8GoB7JK1gJBhiIx0SOcRuMSQRjAeehk0m2uiA17VGHXbQIVKaoU6OsRJwx199PcB5EftSGOtkWd0&#10;eRuF/Zlk+y0huWiMW6SAI2z+1jOyi5kt1JrhtZiqlhrVM9JdL2+LYsyKaZ7sQFW5/UV4coc13ZBW&#10;7nt+P/99++vRDCD0xKPwvIkpXOJFnDFcxfquBVRu9ZnyMUlC7uMYNPYUStQTVIL3tZquledQY8IX&#10;f/y27Z9VUJYtlT/DXkGVeTajbU9VY1nLv1fZ+d10WuzsGTKzrT2E7BHWuBhs7+mXt4lMddyiIAPV&#10;esfifOOUptRR0rdUJdtgZy2bMF3jbHIFKBWfKR+MAHlAaD5Mcra6iqr5CUrFOkyGIucWOy4NIslw&#10;ketdu1rNrzHZY9ZUI60zONryELTbOwHCyqutKdXglJoIOE/i884hZKRyHpuCLEhMwY4yEP20drl3&#10;LvxXDOKUctlTzIBiW08KFakxbvdzwww2K4gUdGZH6Qkz/prXlJ75tdsi7eXZOfU1GP8t96M9WF+5&#10;vqlhY3xMCdoiA/ZqrdaecNT54oiTSJonlw9ct8/ffi4SdhNFZH3A3XyAf5h53wJwWwyOFpNzr81N&#10;Co4iC9xse1+2ZMNE2+BT/T1wJ718z+Dg9/+pAfdHCv+9TJYj96Vs3Hospeh9/nxM+PXzF95//IB5&#10;3jGc7SFkAmYn5WReomzCUWfZk2kGdv5+qmtyx2T9d5qKI/ZEMmbJW0bYaSpw0gpfL2f8++sX/Hi/&#10;4+MxYzEGhjSU23xWJyOcADyg8H6f8df7FS8nhdPLGEKmkuJYyA5XY/CcZ9zud8zzEhgISkVPZH/B&#10;lFI4nWxYrbVwEGBc8APvFUJtlpz9PQytFQY9xGBZIfcjpeyhr2whcHvcMOEJZZyfvQOaTuOIUQ8u&#10;oFBZ1v3pgmE8Q6khfY43E725w6zgA+vIszGdb2V5M3b70B/18t3zs/vszLBbDrv/GYrViDGM53PG&#10;c5pxEevKwGYbrAZYV2BdGKtJFT7ryoV9054hht1DqArEAaYBPhBYWKYEkMp9wdDqqMFohxsJ1ros&#10;RmXRXfssNfA+tW/IWPI95r13dTUWLPYemEkz6ULSjBuolmvGftTqNWZO2nsjA2dBCRBuw1GXBJxP&#10;wkgpZciH+xRA+bgXKYresyZYFrELhrXXWhWBW96+LL1G3q6Ljfh7cvtQUIGIPBFDDvAhK6P3QKlv&#10;FlVkOGlSQcLMUuXjGVRuABlZbwra7YFhjYT7l0r9w3tXSrxoowMQAWVaazsQ0dp1BpZBDyI8HxP+&#10;/vsH5pXxeP7A8/nEui4w62rPDCI8n0/c3VlCpGwuCpNTlQ0YBo3T6Yzz+YTT6YSLA+7Plwv0cMYw&#10;nDAMA7R21nBkorewPyOVDxznJjWlVauYLHCx2KM7dJf4jLfPiMCud/UO4ZiKr9UotJo8om0iRR+c&#10;74Ns1SYzDI0ocakyXGYdyWOOJfDSHIRQqS6SwBXavs1bgOEWM6vngd7LpeqdoXmoewvIOwrk9s85&#10;kyhxyvdHu4gre4f/ac1dWiG0XrN2zrWIBXuJT02FHLds06hzHzw4Yi1RlFJY1xnLPGNdZjdZjgAb&#10;i1o+92KvKamPkoZ6QEiuMj9iQVTkelAM82y9r2ibEc94Q9sks2RQIAA4zteiW8ckgtAVq5BRhca+&#10;IPfvXkZcADjD4M2Em5774TMi2JlmO9UVNlLpv0VINFx6q4OjnzcLeWXIF5D7awMgq4Yfcp981j9H&#10;qNILfQ4zKsFsag7HuRKaTpkstsbw7e0pPZvcrXPZFIS0FFw2VUcGTklqha2PSTx2qgzlkDmjks8h&#10;wfuY00YYhqEczLC047Rf0nrAMPj+XgwLqD7QSt6XsJyVQ0ASg6dhGKD9sNiR76y9FGM1iyNkmmCZ&#10;aUF0g8XV65bwswZiTugPwAF/8HlNwW9cKehBYxxGKNKu7lDQerC1bVBHW5zFqkytBRhYWXVLGGQ6&#10;+15E688cT4z2upQ4bOxhs5fPaoYMdYDv/DxvDbN7w9MWZtfDH1pDyL3P3dbPbrm27MU4yueoF+xO&#10;1QHnZ51S8vtcszv3B0of4/mHPe/3TFtbzdJxr+jy85Y3Pz9QSAScUQfIb9+AfGoti7nysG7LLmSA&#10;wRa7dXtqtO3RtGX5UltkvWHAlg/WNpBIqZcbEdaVMU8r7rcH3n++4/7+EydijMMIkAGvqezNWyPo&#10;IYK3CD7PqB7kxcPbo80daKh7RcIe+W+aOO2ktizaVnJhuswYFHAaNL69veLPb2/4cbvj+Zgt85i0&#10;84Sz/7eA8ARwmxb8vN7x/csJr5cR4+AOe8Fk9kDYyoxpnnG733B/PLCaJbA3tbBbUOIgPp3POJ3G&#10;OhOYUJsQZIccNQo46UuqhP0IORAeBetnMTOMWTFiwEgKymUGaM/cd4WSHgbocbTsXfhwLVM0sp8B&#10;xLcC+tLDk7M9hXcD6j159VbA2e8OqfZcn88ojXI6kfXaXrBMM3w966WWssE0HEMzjSvwpB9m2liV&#10;wV2F3UbWkEhZvWROG18cg4IyIPeWZ2aYjGVp379JngsfpMxZYJFWCsMwJEyOPMCoJsW3LHbetINI&#10;hgfuGfHFM5GKPu4Q4VWIUtMAVJgoDU7ZKIIlxQw2awGIBj9HH/5L8frKZ8M3SxGcloOw2NTKBk/K&#10;f5kpURFplUrc/XXIfW3X4CXPUKSgtYoAjtYCEI+/myQpgGPzEu233Bk2Dq6JUBiGMTRZkhFPCUtI&#10;BVua6MFLImjM++x7dYcJ98U3djL8GcKah5NmPmWYRhDFhLXy5Rvw8uUr1DDas+OvvzA/H1jmCeym&#10;aWY1ILLWalpru5Ydy0opbYer5xPO5zPO5zNeXl9weXnD+eUFp9PFBdJrjONgr42K77t4Vv2giiEG&#10;PTGUtr4Xho6z3Pkb1jkFt0/+roz5J8EocGkb09ujjysvcwZW7nVfAvQ11t8WwaP5nuRAKMEkqNhT&#10;Q4g3R7CtDDJPFYgQXw8M1GwD74Hse5TBPdVqDVHa8iM/6vd+FJzuAQClvywl7Ms0sBYJczBl+1ET&#10;2IoDAZmFIq8HF+qsllf2HjuB5n2uPrvIYh+4AEJ8Xgrk+UaqXrsH1jHCHrSsjHlZ3PkQbVaC3Z6w&#10;qSyC0rP+Mq+ft+yL9thxbn6ttu8lLRQXljTRGo2CEiGewy7wnGXoY13+T06pFryw3Ysbf8YEZjsV&#10;QahtuxEE3/lAZBAYgd/xIxvYXQbXI6gwCFZBieb/gKiAT4IntlBbGDaBMFAbMLbwkVaPLf36C7Ue&#10;6sx7ygapQgqSDR62gbr2HlhmP4H3g/itIN2QJSjzZrKefmuYuFepUltPrR6+Dhg6g0BCYhnIkKxw&#10;OelHtreaUB8mmVFZy1zDoeQ6T2td/0yp6s+GtePPXUWhRlLKkkQSwo5YZEqSPxp9RfSZRwj5JqQ2&#10;jvO8YFnW0NNN84zn9MBzemCarJKJQyIsYYXBvCyY5tn2hIsliURyj7OnXBYsy4x1sZlU3ipSa1dn&#10;u3pdK41hGJ1SV7taV2HQCuOocRpH13fFbItBa6t+1TrkUHm1LVsDHkfaiUM/CICfxNmX7PNlFSUo&#10;qJTgnBI/zc8DY9p2tD2VRK7QA2iX3fOec2f7+ekr6Vo5opIQkCsc9zP80cF7uAnu78WFegpaDveR&#10;Crzyd9GY4Td/ftO6pcey38P0TsEwVQVnahPRMvWbd9+cdtGgKv5T9WaoNbXMi7mj3ut7ZS1bBXFy&#10;jT8B2JX3lsSGYP9tQjFiAYZlWTFNM27XGz5+/sD6+MDpZEFXAmMFWX69p3UqhdFtoN5Sxd/aYG2Q&#10;BcZV1xsfX8db13WvdVTdK7YS5CnAAWLCoAmvLyf88e0Nf37c8DG948P5/1uJgp0IL7yCmPE0Ctdp&#10;xvvtju9fLjifxmAZAdjhiQfs5tXgdr/j/dcHHtMTqzGumTPi4LaNs9LaWdOcMAxjCAqurXsfIFxK&#10;9htNGqUFDoWBgWfAxPBIhSiDtmYeK0A2THdUrjjnaPWjFUFp+ydRc+wY5mytiVqB1QcD9knCjoAO&#10;ran40SHpnob6M+B/f58iUf3HZ3ddV6zLAl6NJYuY1VozOQ9Ez/Jc1tUWfbwKgJ/CmuGELU6QuSWh&#10;xfJge8V1InLoKKpMQnNmQjMUPSFVIvOV4KgE79nkPvcUg0aNsbkTASDwjaZCTfkVBhgObA72Pw48&#10;7g1xJdOFjUmKxyArRmxQvV0Qe8sbw4nHuGHOwDcJbsezQRoZUADg7ecctArBW2KkmSlkOAEiJFuP&#10;HJtI6ciwkeyHyFhHZGM6+x0rGY7gvWQKaq2dIsjKitd1jf6oAoxk583twXN7H9gC16Mdfg7DYJVC&#10;g2Wie362IhVCkP0asZ7LUaWQnhMiRM3EdeDtfUKD5qTC0btZJUCoDXuPFj4JIO4UbpalpTGeL2BS&#10;9nx2Uuvp8cC6TFjnBUazlUW7Bknp2CDqYcB4GnE+nXG6nHG5XPDy+oqX1zdcXl4tS98NaodxgB51&#10;ZDQJH3ty68EZv+ULLjOmqoPwFFz6iwekawnSRg8rwElYo2WxeGTg2f+Z1oACjeal/SF21+KAsy4S&#10;tk/MYD9MKt5WSlBIGik5S0wgG/m7OTg38M7h+h728RZDTJ7ZWyzoFgt8q67fe1Zv1Zalz37MhilZ&#10;X1ysh7KWoyYZp8x9QHK27h067O0Pi3vqnyuuDPH89zJVznN2zsa5LZ5J6lMVXluA9+6zL8uCaZqt&#10;RR8IyhgHhqVgaa9fO2JP0AMGPlWTMReDzeTeews4RSFPIwGRHdgtM3dsBI4DJkmwkf0jbtjhmFQM&#10;qpkNYBQA0wBXKnlNfr0Rh9Yh9NvuzPUe3fBgpT8DKQ42Sbk/LnjXnuEqWMmRSofckL+LBIjtaigt&#10;QFIwqizTWv9Q3D+W+klOQePewMtXBpxlPjG6w9rWEDB9cUE8gVgD/Hu9AMOU4D9LK8o2CWnr93QV&#10;tw2r0hoeU9rwxveY1tPCBSC33UxqEz40gPDgHxNBISW2efCeCNCDLmxYpetBBOwR1Kik5F4Ua0z/&#10;DHAyLBfDR4cLgNKBoLeWWpYF62r/PKcJj8cTj8cT8zRjWVY85wmP5w23+w2PxwPzPEvfLBggMO9r&#10;lVqSr+Ny+9LBnSoCrCM+5ZSv2uIDWiuczyecT2eHMelAVDyfrTr0dD5hHEZoNTgrHesXqjTC65DS&#10;UKRzb5ZSFWUMTBj+OoxMkBhRGVzl9ly1/E2pZvPky7a1CwKZsmWb28Iy9gRc51ZgNQJibT+Uln51&#10;vKAcOOzZa2w/1nvG0qDmGhGkR4rLhyuSJMfMMIHMpRLVc7BG28gb/MfAe3kz5EZRA696N3+vnUv6&#10;mtuHe+752fr8exZfWfeozeap5pnZeu096cZ7JTC9RVWbxvWKy72M3VZBUl44RI90s2KeJlw/rri+&#10;v0OZBefTC4ZBB3anBegAsIEiEwA7FgwP5uhXtiNq7VON0Z4H+agfaX0jQxpwQwyCwaAULqcB3768&#10;4s9vX/D39Y7nY8HCBsZQYMSsbEBkMLHBbZrxfn3g1+2By0njohXIqABk+ms5Lwuu9zt+fXxgmhcH&#10;yllgf/DAEWzzNww6+MoPTmeXs7xShkaeZI4iiDqvDaUkdXCszXXVWQMVD6+o5mBoRRgGJ39jA+Og&#10;fq0Jw0DQ2qaEMBso+EPimPRzc513gPW9U9utZz8vPI/YXm2zDNusr8+A8y1GQLmfu/vi5JTzPOP5&#10;eOB0OkEN2tPUg2+2/bO4AnF2PpMmqEs4BGXavSa8B/eQGQ/StYp9oAjztLLMNTl0OTCNCcYMQQ4e&#10;fo9n1Qug3vtikhgOKK1Cgb6CgXlOgqQgCmY7ADVhL/SHv//8vpn0gHOysZC0IcvY7MqFNvl1m8hl&#10;AeVKhC2ALzTglHrLSpm69ZVPg61CyKwDhD3bRSsL4C7LgnmesS5L2kQjZQB7ybDWo/WuD0HIqwMl&#10;VOXn4n4kQ2Xl3hYaJS+FJwUlWFYkWYKKg9e+VhQCWk8naxUzOpaPbxSQDRj8+5DerGBTsHBCw8UQ&#10;mQoebEHwXjVkLQcIgAaBVOZ37gORgcDet+8/QmM+dFhrjS9fv+B//9//A2MMRq1xv31gmSas84x1&#10;ZUduUEGWrLTCoDXG08k1RBecHXh/ubzgdHnB6XIGkQqBZsM42ucJMVjMiGfWD+9VLdyJUTjIBiIH&#10;lXL2YwSVnDOVdpL54CqwqDi1hqjtxS3pbS9QPB/YUqaoCI077QO3DxEQxF4nr0ABwXMGysR5Zdrk&#10;+GFc8Tvp0Ln2GaJRq+bdCmnfAvBbirleWOXWEH3fdSChwuFuWFwKkvXXSV67pWtuO+Nmb/3d9dB1&#10;w6PI0oYAeGJuSP45FalMIS0H63CWihIoocCkJZcxNc2WDWoHmi4YUihotwKOW+vgd0gQR4kWWySP&#10;hLXuMsLbVpFpfRqY7Jz/XbRIDMOXhLyU9uwUyAoi/DIBoiHUbpGdriSo6chHqQUIBFtVJ2RAYgjW&#10;fawxcq9xOaNRScAvJySCFnC/GfwqMYuE/W/7XW7sWZWnumoJUwvF3QewCbIAc2oTtQF01cBw46xw&#10;qQrplIGNv8sKbp17tfdWu2bp+J8roZJcDmAydbm0zdkTKByHUhTqVemjnjLv49ovP3f2b7shikyr&#10;OIz3vYMP6JbPr7eD9CoAW18brGbFulqG/TzNuN/vuF0/8OvjHR8fV9wfd0xPy6I3xqt1Fqy8OmKI&#10;JXx4O2UDThTI6Wemghw76CFkakk2en5m2brY9oXLYsLg4/l8uPrTKiOUVqEXGU+jq9tPGIYTFGlo&#10;NeByGnF5OeHlcsLlcsbpdLbXxg1GAiBNGqQj/mKxaROD4wkYXK8SyD/i2eIKkC8tTLdCzFv1Tv4s&#10;mEwF3jt3pD3QFobaUwSUtUW0ME3/nqJC58AZmNYopTVOb7jaw3T22ibKB5ApZuR5QpVEsHd55f8u&#10;eL8XoN4CvbbA09pBkg21miBzniRcmyi1DqoWK743Oe99rdV47WXybIHBPSbt1gLf63VdO5h72Qee&#10;eW3/MCw+ZTemdZlwv37g4+dPTNcrvp00Xl/PGBRhnlbbxMkAPVeEWLajcaxqt/mRmPhSb9q+X56y&#10;1WT1Gr7e4Gprk0h/l4WfB61xhsbbywn/+vaKPz9ecV3ecV1XK9pSMYDGAJgN4z6teL9O+OvnFV/O&#10;J1zeziBlmwwFy5BbV2tRcr/fcbvdYcwaC18ne/MM+FFrnMYBl5O1O6hNdXMWVunJmD+zlE48YVnz&#10;5KWryvo7a9a2yAv3OvXrDi8uvKytzYWG1qMN1z2PGAbL7jHrEpKv9jbGe6Su/8Q/RP3QmT0WOkcb&#10;v6330LsGn9kv+jYB9tl+Ph+43QbLeFBn53lowdt5mjBPE6bnhHVdAqhvJZXeHkW7ImktmkvJFGdj&#10;mkGu0mJHKR0kmsYYyxAfrJ+5ZWgjANOcnAEmsfzxwHrc29iy6l3zt3jPd/ca3q4lsONZsiZUACT0&#10;MDjrGU4n+kqyCaPfunwgk+GAC2uVAIb/umeiSeYNMnKjf33pGZuHw8W/4wDUJpZDHkjRGqO21inM&#10;trj++PjA4/FwMlgHcvvhbeKnqGKz4xRMlEvKZeicCM5maStjUlaY97a3Xuvp0CBaKwklgWc6uSAw&#10;ax+TBn4yWaskqaDwpAivvGDAspgcizZ//tnEtWyzA2wzlbD//H1x6jUJUBnkKhFilg/mAAAgAElE&#10;QVTRcAqQldY1qN9eXl7w559/ggBcf50wPe5Yl9U1ZvZ1lVNCKU0Yx9HZ5VxwOl2s571TIahhcIHE&#10;cfgy6sHm38h1n0MIVB/QF7mhJGuAfvBeF8xODRFKQFyo5uz4uM3/74G3vTqtd/6099cUAN9qoLqh&#10;3hvnDjXYMj2wm2RnfcD+4MjfHx1C9wJwt2r7mp+rMWbTa7p1Fvdsftr1JRXstN4wvmTemSR4Nskh&#10;6fQ0LSCsZh26pWLdJAZkzzg31l6iPiDK6lBptyc8gMM+Gxmn7IgF03NKBq3Ws1pt9rJb5Ija+th7&#10;PfbUsK0gwdYAKZKlopIj92euhrwSuboHgs2Y1kJUCcxGRprw9yQd0Aigp8KkVKIGIVH/UEIv8v8/&#10;Mu2j3Jmqm3axZ/mznSiQQcK/ZG2Ftu3LXtJXcb61grEpPaVqjNot0lGLaNbrgfcO6QpQXChnemSm&#10;3qB7i3DY6kPSz1QGhG59/lrQ8JbihjfWVG2vjGGyGgm/XfydBwHzgVmORyX1BSGxreMkcyuqJUMN&#10;TQArWa/bZ/w5PXG73XC93vD+6xd+/PyJ2+2GaZowTU/M8xSvDyPkRhEBq7PbUkpFP3wC1KBBgkWe&#10;9xQJicbnUSiFUbucK7MkRItgSerIMsZhSZ4IROTtOe0AgtkAC4LaNVpJKqf9t3vGOAw4nwdcXs54&#10;e33By8sbLucLRkc8UWQtUC3or2NmhesJJJPB2vE4+1GZD+nImbxRN8geatuKb59FTAvkP4Il7MUg&#10;875G1kw50a85bN6sAVsYMXfVjD0yjan0ZDU3E6kOhyOcGm7vd0cGlp+2zemFgx4Bj1sTkFohs8Wk&#10;b4Uq7AHB9/kx9QulVlDPXsBu6yBrAeat6VqdodUHkLcWcwv0ktLaEBpOCkoBxlgZ1fy44+P9J365&#10;oNrL2wXnywlgg2WVzEiE0EfjfJn9a5h1dizqUiZerIPG4XkkOPmo2mELsN8ujhwYDet9fx4Uvr1e&#10;8O/vX/DzdsPz9sTKCAYAALAyMBngsRj8esz46+cNf7y94u18wmXQ0MoHO9prMc8LHvcn5nkOE3dF&#10;UTZMxoYVXsYRXy4v+Pr6gvPpZEHKKohrMrBAhvDk3BApS7fAn/aAvY6e9ezsHyjzqyYFaDetjiFP&#10;0b7CH/ZaaQxKOVa+spaDnFvn7PO+37p/n7VC+MyeufX9/FlJwca6P/q67QA/FMwIY+BscAy0Vnh9&#10;fQEATNOEx/WG28cVt+sV9/sdyzzBOJ9tz8j30/olBJSugTVMlAK1nskLzsB1RB86H0YqWdlS+hiV&#10;Z5QAhMaY4JWotLSTSdem/N/BF1F4mnvAV4VhkwrgGGf7jl/rHiBO9iPf+DqgmAKwjqSIi57r8mtO&#10;bq5VygRz7BnJps3zaLgYOlAK7LvBS6AOsQnsf1vQawcEW0B4WQ3mxdjgrkGF4YRv4j1hywm24tCe&#10;CEoPabi2K9jJNfEs2WRiIAyVNsMml+uw5FVJGx2hNhDAvWGGcqx4Xlcox9RncAjlAgOLU5cwR2/P&#10;NcvPSe6vX8uQTaVknVpZL60m3a/cFWjVXUQchuL+2fVr9/X1FWDGqDUe9zPWxUmBXZOkXDg3udwR&#10;qzw4W+XBOGJwyhAmCqp8m61iVRfWGo5DFoJvAL11Rn2fcuAclQzRYuDUCZHnbCItsgJjTZGxI2sc&#10;RdWwpqkBvHv2ydYAtfX9tRo0qd0ytijvUCj26v0eqF9Tmx6xPzh6Ju/NbWoNUHLQvQfi11j6LVZW&#10;q273DMPNYNGNOrZnndQDqOS+QdQCmIGW/V/tf4cQcZkTskGY2lVrCDWHzJWQrOf8fUQ7PSS1p9/z&#10;jQdPlLKxkOTBLBfgDbLEgenpXo+F7SM36UF7wNI9zL8tcsQeAkXvfeXX3vjhNaW2E6qiXApndpJQ&#10;zaF/szYV+dnEheJD5q14AkQCUkGyjbkyoEXiR09IWfBKEbSzZlNKQ5N2g2Nx9lP72uQe5C6RC0xK&#10;mHnit2rmrSXfchOgzqCo989WLmFr7z7yGnsY7VtAYusz7jlzaoP4WDFwYv/TA/1rA7UCwOfOUIGw&#10;izyQPwcBIDQRvJffAxK9dGVQIfuEWg2gKjbP3nrSONUqlMLKBtM0Y5pmXK83/PX33/jx429crzdc&#10;73dcr1dM6wKPTAyDwqAHFwYLkI62MhoAsbYmpM5qgcgy3b1db34d/Z7EDtkOimT38FpgXzviVv2M&#10;tkRBBegBidcaMzQIHBRVJigS7OBxAbEKCqt5mXB/MPCTrbJ2PGMcT9adwBGPTqczLucLXl9fcL6c&#10;cT6dMIxDen/9jmnSvdSTv2rrRvajtdqw/UygOWRq4Rg9MHlr32ipelrWVK1aaS8W1x+IU3cIGFrR&#10;zrO5h8yxB+vtDVSP2uodBu/7qb77vcB7f1dnCfVCAqjq40gb3r+fZTPUJspbnkl7bsoRf8T87zwQ&#10;dOQ6753w9A6wdqnhC0EXkroseD6e+Hh/x/3XT4zK4Hw+QY+DBduUclJN4yxxXOK38z6zG9oCwwsA&#10;49jabWly9GyjBKhrrTN5HT/L6Oqtu+aELr+eXooLhibCSRPeLicbXPvrFe+PJyY2SfHLBlhWxoMZ&#10;Ggbv9wk/Px74/vaCUY8WuGOE9Pb7w07N2XAA/7QD7xUAxcCoFE7DgNfLBS+XC0atq4dE7pkqD4ma&#10;N35eZCAAgD77QATLwoF6igITVJFLhwcDS5hfA246Dj8hV9ar2n42BVMENXKT8Nd7TmqN+tE9ZW9j&#10;3Vp3R/aFzzZ2rSb9dxQHLWaoUgiKkOfzifv9DsMGj/sDP3/+xM8fP3C/XTFPE9bF+s767rKUS0qP&#10;bBSgOZSyxaPclwVYowRb2bNewnp3Huk+4KgI+qQYCsWiapLvw39qqxQZYrCpIhE8JcP0CBBO8fY+&#10;mGAlEsKZMutdD/absK/F8M8qWxRIMmU8g40BF2wrQeKUBeQbV2NYjOYoMObYh4wbITvOgBT/Kc3K&#10;gDEwjg25LCvWNbLfbTFNqMquq6Pa7MwOmyaBySR4Q87q5MymKwF4JbsnaZRU9JqPTt8JsAA4wGi1&#10;io7F5RxE7/o1DBVkILBnYgXWivRRRDJ9SNZMYH0kbLAYYpsE1YbrlCobZKN+Oo1Q9AatFMZhxDRN&#10;VpUyjhiG0X12O2i11jlDkEd7hiTIDoakFYANGSPQGi5S6olTaTwKtUAD/igVYIhKEvGUUXL3hXS5&#10;4ZMf15Q8yyTjZpvQ0WoM9hTzPWZ7049dglUAqpBvh4W/9Tl6X9/DAt9Tw9NBpn7t2uRnuMmGZFtD&#10;7B7j8wi5Z4+9TQusL+vy7Rq93kDSRpim+dRA/0jNsIcY4dWaTGmYJmWBodILmN1+L/NUokd7bBP8&#10;HqdDzpYFsayj3YJ5XqLFo7dwYDpMaOupflrAxp4eugeObtmfJv7JnlXuGfUqWj/4gWbKCEUI6oy2&#10;8H5Pp2woIM/UFLhP37sKpCAiCuC9UgT2ZKGkDlGFEoCQ1n4k7D+CPYixmUopAaEOAuVgbFPT3YjV&#10;agfD1gGxlMwWrR9KvAQiSJ12DYB7/vA9dVgriDpfY5t7BXX2bf9Zaj8ipulHrcVC3cNCtA1Oru+n&#10;9zZhH1YfrlAYaLUGQ/kzK0PHSVMErYWdDaEN8vZwuvq57H4fot0xQHg8Hvjx/hN//7RWOL9+feDn&#10;z3c8ns9AiFGDxss4BKxGa7dejM0Ws2pM7XoSgi6eX4JSQ6rGS54/VXmmSAzyKKnn8nMd2V4Qalyv&#10;BFZwfeDq9p74HBtj4sBOK2fps2KeZzyeE+Z5AdEtDlfI1ryn0wkvLy+4vFzw9vqKL1/e8PryivFk&#10;a2TlBxUhV8QSDY2xiqWVTRXc3rOPtzalPbl3W4Peo4r+PYQQOcht1Q2UWJXlWBLtfnZz22qgbafT&#10;UozuqWGP2A9v5aT8I+D9EYbB1qa658Olk6MWwL8NPOUH0NZibHkdtX7maGG+5fW/53pv+db1JlJH&#10;7201SbkobFZxjkX/emMYy2wwPWfcb3cszwe+ngaczyeoYYRZbTFuAwMNyFh/cjhvteBXaIX+1hde&#10;AWQo85fL7jVodzxpTyqzd9PczaJoNubRM94YG9g7aIXLacTXt1f88f0r/uP9F26PBcEdzSW1LzDO&#10;HodwmoCftwc+bk/rfT/aA2tdZzyeT1yvN9wfTzsFV9afORYYBCV87s9nO1EmwRKWvmd1sH7nUCgE&#10;ANkCyvrdu8BDQ5m8KAZOUtjwPTtqcL6m1pNu1Cc3DT9D0+B+lmNQ6C6wnCCliC0wYU94ypZEes/1&#10;+p+w6znyrB/bq7fVJhIik4qddV1wvV0xPZ94PJ943G4OtLd7iwUIkYTb+H4rhlrHEDOlrO+2b8a9&#10;hDFlIUd/W+8Xryi1muGiqFYxWFmcP0wiQDdhtSPa99gkbwzD4NgnLLKb2cnW4x4Wsw78dVIgY0Dk&#10;bHwQA7x9QRJsd4L038tX/fea9GAl3wi4/15NAmhIr/ywt4rP5kPJOdo5JvU1k9+9IzOPIAkw0WfY&#10;KJtl4VUHMRQ4lQiz85CU1yYpUCWmKp9TaacibWMM1/DLmClQ5ScLUIm8ZYwPifVBRUEkFMBTY6LN&#10;jbdy8iB+PvRXSgUrnbRxobJ4Jc5GPcIuovhZ1SziE2u6hHVof34YR7y+KSjSuN/vWI1xwbQnjMNg&#10;VVTK3Xzn/xngDgLI5RuQCEhWpGLoXlBUZXtkw488ZaK1SBaVGi9A88I+wV8sKTWm/QBxDyztAdVb&#10;dWEvqHxPkySenBh8LB+SuISqLNKa5eRW7XokJL0FKG2xnra8jGvh8q16tgBNRL7X1pDeWzzuAeB7&#10;GQY9kKWVkZDbILSO6j6oxtlQFhnpYruHqClM9vZ9VMkAqYFglL+hbBBXZV0yKt+PyDTNrRrE11Zj&#10;MM82cJEc09r/Hx8govXuwR7roF4e0RG71T3DNuVrlXDFqYq9BgCErYqKiEDuvMyJUFrrxF/Z9w5+&#10;wOLPwXj/I2CtfACtq/F8XQLUlYcUajibn0OO5htIQhRDilmE0UpGb8uXPmybFIyFRPyJe/5UpS/k&#10;/v7ZtqcpgeUj+8tn86taffXRoO1qreT+R5MAWPjJp0N2KGoOuFpnQ7A2KupBqoIEu6zi0nlDfTAM&#10;NMmlrRzI8u+owiLm8NotFm8rjDc/40LGle/zF4NlmnC93vBff/03/r//+A/8919/4eN2xzRZ/GF0&#10;9Z72KmGfwVVYBjGU0ni5vEBpjen5xBSCapF+pmb9IMKz/QAGxj1nnOVUVdYpx2wSUpQMD9NnP3u+&#10;nJ2vt4OMmIfGOKbUB3ZYl/X1nzHNM663K5TSOJ9P+PLlDW+vbzhfzo6xb+19Bz0EIphl/yP0PiHS&#10;tpOBlwPMPbuXVr3Ry9PrkUu29q+t/SfNTq1lJJJQBVJyrWWeQx4623svZZ5H24Fhq3456piyh7Tw&#10;P+J5v7Wpb72pPYD1ETD0s9YO+QWqLdyWr3/PN7TH8uk9FJ8ZhhzJGugdvnslmEmIXvV7jHigxOI2&#10;jHWxkqv77YHH7Q5eZ5zfRoznE/Q4wpACZQF+Lrs1/IdZV/C6IjqBeckXHxqE7A2mjVM+s5nj0Brc&#10;eGAwBE464IqpztkgEaJojP2cWmmcRsLrBfj+9Q3fXl7w8/kLj2VxmIIOrNeFDZ4MPBTj1/2Jn9cb&#10;Xi8jBn2CJsa8rLjdH7jd71jX1fnbqXQHVApqGDCcRujR/ltp7dwtSluGyALI1S8tCorMp4/frGCn&#10;1eMwYNAaymgQRzseJRk1bP89KI1RnzDoEUTaBtWSxjCMGMdz+Lpk1ebeb9vThQz2En6o9ecAxc9I&#10;8EjKgbeyNPLfs3cKvuVPv3e/OjSIObBHhzVjNevJNTHG4H674+lCkwCy7IXLGQrWWoNCU4g0KRIo&#10;bDXIeTgGmxoxPANRAlrYUFVVrk/K/luwykPhTwisE668D4RsDkvWs6x2+zqrcWBptk6T8DzZ1IjQ&#10;MM+KD17ngX1lhJpIu6wQV1wakxTW/tOxaNfDPcmbpgTslEBf/FsO/pYUAzwJZaMjUEJC3FsUCNCR&#10;mRIbagewK8FGYxHvxHUwkuXA0at7sqFMiVaK7xEha/F5yGsCyUKksLcqRSEoHCGQClhXg8UD9eCm&#10;7JUCO74M4pLAfRyiJu7sOdICyTFPw8xYAOVp0yODftmd9dbmZsTLq23antMEds3fMI4YRwvgMwzs&#10;rEqF9ULKyqiHwdtSuD1rNYm9AgvbqXwr5p5/QLY/Vl8nefK58NevDXt69RxV5Of9e9pm37Sajt73&#10;7amBWViN+IFhbjtEB2vvzwas7v2eI/kve/2RS0/V/tC91SvU1pkMnO7Xy1xuVB3SUs0nPD27UdjC&#10;bPnp169fy8YUCZj6GTLM0T6nYMAlD216dldjOxOWajqRSjJdQl6KyGBxil9/z6fJgfeIaqc0w2l/&#10;PfQZ8D07PUNdQLSvDz+Sw1X24nLeXVN8+3NS2NYka4uLfTGoXPz1ZFvLGLdPWzDes145GZh4+xwK&#10;w/0hBeAcwK/JDmEGZ+XmB+dKDK2ZXEoJldYJpZrB2sDGks/Vga6mU76G4saQP2uH9pIePWaVubUV&#10;dcvRPngv5rI1aNtDbkOFsoNNxTInz7pUEhJzl5RHvcFA42shEYFQVRb0aotY13Jypiakl6QvdkGw&#10;FdC9xKmib7YWKhVJRNI6Va/k4Hxemygil5mV/p0xK663O369v+P6/oH/+u//xn/+13/i569fWFYT&#10;FJOKGQYGq1lAq3ZZISiIcZGYI63NVKlayZWxEbEPCtgk86jIYDEuS6xheyULSC779YAtKAU2LKyb&#10;IfLBXM+1OmWCC7dl4wb27OwiEcOujesdbo87Hs8Hfvz4gcGRI8/nM14vL7hcLricLzYXahydbZG2&#10;ylWXQ8AmWpHuwbfqNnxWzbRXnbj3HO/VFkf+kfhXiWVwN8S6E5uEMhid5PLq4CCo1jut/Y7KMKzw&#10;wUiu551Ky/8R8H7rxrZAqSNgdHlAZBttfVBXBeBrIZU16enRRmiPmiAPDemlv++5Pvn09EgY7hEA&#10;vxUWUwLcaT52IkV1he+yLJinCffrFY/bFZoMhvMIGjVYaevT4jwmrXVK8H5wzFM7ADCzgZkdiO89&#10;p3mjweRj6zB9MPdLw3P/7GSzofTgqQEE8VoGxMmxUjW0IpwGhS+XM/74+oa/r3dM9xmrYwjZZtxg&#10;JQYZxrQC12nB39cH3l7OuJw1BmUBvuf0xNPJ3YZBB9mWtafRIKWhB2vFMY52sv7/aHvPNTlyJUnU&#10;HIiIFJQtzszOd+++/1vtjuhusimLJTIzBID7AyIABFQk+3I+Th+SVVkhAIe7ubkZ4xxKkbeXwj3l&#10;H4AhO5ayAP5qJKqcEYwF7xlnoMX7TrUChpwxpyfcKaMhZ6RyYBL3ru+MeUznuuHK0zov6R/72q9x&#10;FM4lots9nLMsrB1o8biWL/VTl/ihgixKrYueY+vsidutprs+n0ttPktBSuEUM7quQz/0mjlvWVNO&#10;psYDnW3xJ1eQ1cq06AJ9HZNVTrPUNwQyI9RSGuNmT+pEpUB8ChPNGAw2e8EHyi3DX0HpqSGmXOLp&#10;WIPOUI02ycOmWJAKQomsHue2yAhBUW/+fXOQ2quh5BJVXrIKr9mAoGjxyrSoG5veGetkDHNfr5wx&#10;rfcMJTY2Gsp7yutb0nr60hgbB/E/p0vtCjgfFFOGEa9/sJ7iiGPfmuivRr8M8TinnVwSQgaSTzld&#10;7NX8j21jkxtzsB2h6Kzzzb03MSvcgT6wTe6cUqsXggoLH82shNEpBYjrc1p7PhjwhRsJM/eZukHG&#10;GQfvuTNclkIbUy/Gr0IYzVEFX6KIklIufmMrZsKG8jgIbE6CYg7tHjf+1FlLHtHKamxlm7fKmeXJ&#10;HTnSCvO7FE0MoXtk22pa/HsaBamx5hyoxCJgNpWfx8+zdn+5nLzGYovP9nR+GjFOKS5Uqfr8clMb&#10;6XHwyFsoOf7dBlbngMGWXKQ2ebBegvd8VJ5QtjZQIm+MTdNkPR+FEOAWkCEGJRSWeYGYhZOpVMxv&#10;etKu/Ki0ZltAyLXWigBz1LXzS2P6wd5QoafUWt2ttZnLytkKjOs9sMrkWSN6YhRI0DEzSbeSnCz4&#10;vUpPWGkiFSJ/BkTXQDq3+txqbc7bCUzONJmHe/5CvuQfyH+WYd5iWbb+1KPT3I/yIsd+9tTvpU/S&#10;QURKa5C1ibEPv3kGFdVVql1OqRTLWxvEJRyhFodcDhMTOuKfRwinOMmfGgOkqp+p2+eswlycfEki&#10;RAB7eYoofbZ79+83/JVyALYPZjvCv0qbzfqgq/NaiKYtiZTbJymQPgDRvYliZiRa7PSDVBLLvODl&#10;5YLPnz/jzz//xMP3B9zMVKWWxjE1tic5BCdp7HsqsSDiMqN7P95uGO0kscoAv66O8ryK1CqZG08h&#10;rJ5hcDl5+kxZwfe4MR77GoFS9boKyXdYY8E6QaLW6V9LHIOVHFNmqlpimiVu04jn52c8dB2GfsDp&#10;dMar0xnH4wkH4w/VdxzDoEkwYe20ToWFk0z5+w/lx9VduVjNTLrUPGg/39bcaJ0iD687zJ38yf28&#10;9NdWHgeZvGpLgojlykqy6JtnZfYcfONaqGwmtafpcRd4f0+noCQ7kVoMtS5O7h5D0DXPbqkxb0rm&#10;t7VDomW0uVULMpVstY5WtEj/1LSbqsm0f79eYF271xJSCoh5we1ywXK7oO85+uMB1PeQjLTYjm/E&#10;4i14soYnEhDzgmWcIObZZNAUFOLJhb9Du77EYi4VHll3eUpcRvW1KSclQUYXWZHW6T71HL++fYUf&#10;LxdcpydcDMghvSRHQmGSEpdF4Pt1xPlywfnc49XAIKTEOE2YptkwQ8mw28norWmd+I5xDF2H0+mo&#10;pY0ce93eB4sC2JqQ6GejDBOfNo23kEG2giqcOAY+oGM94LGAyTMo00m9TvJtgr9egzG97Tn6oUfX&#10;dyBGkEIGB1ypyAnfc7pbG8aTFHMkZMOGnV2PhZAcp1KmO642QH5Joz8FGLUWxKXO/c8wyco6z7QC&#10;nYREcU1OLssvwC04rzygJIiHgRi5NU6FMc+koCqQmuIdjFpaBpkguRZdG5YGFaTIPH35OIHybtGO&#10;ZWtt87Uw3RR6GRmJGuN0e20yPS1iwHflPdMEFSJ8P35wM4CyDwD5CVg8fbJO56hNQub3vBSpNb0h&#10;T+LFSuRQtDsp1XZYL1ea9617jnI1zk2xDhFtb4JLzq0khjXMhUvgDYvKeSBw49NBrrCy3+MAfKNx&#10;v7L6c0ZJSDIsXaPHFobeORhqeqbPdIIPztvYrDZ1C2Wajn5B1PUdTuyov5/5HiWhYZr1Iem6TgP3&#10;jLRU0LJALgJiWSCk0NMhPnjvASzFBmEBnGCBqaDyV2rA+sqRGFp0NFM5QU0Du1UapoVM0jzKm4nR&#10;tujOOiPuqANatY9Lk62tBJm976Wl/gDq08IpYo41SA2B41xYpeDMi4GCWA40Bdy3NPNzgHxYV+j9&#10;2dJMKf3ymyQt03+568t+LyU2u89MLtwfeSbnCqkk3R5rmhSjY5RuxohJxyglAUEAI+XLLTfVcPfU&#10;0qHOulonhfwjM2CX0u7riEE/OwVlTdqthGnY5NBNYweCe9OCvuyMm15wjWvl9J7XfrAnWUeWpKOl&#10;cFQU95mZpOQdB+cMXdcZo3ftH8OMTJ1/PpHfVMCaJyoKp8q01KsKzi7bjAv8fRS2zSwFz/tGQftm&#10;2qY6JQHeFqa7LxthfQUU0nrNOUCuVtO2xOhcTG71+/Ink0JCW+HnrsLu1fOl1CxMy+z5fkVp884c&#10;JhT/fSAPRdgQ1siT5VEq9GSghOvMRi4HW2AeVD8PY2UAy732KSVKKszLjOeXFzw8PODT58/48PEj&#10;Hn88rrKMjGmt9wQj2ja5bP4YmOk628G1lvJlITfscIQDVYFMp/EbswoA1j9A14PSyfYoKfOmoFZO&#10;1Po5mTXmy3bad+gDyF4LPfC2cqoPXoNmOwmlol6oWqVRoSCFwCxuuFxHfGc/NJB/OON8OuF0OuB4&#10;6AyJUk+qct57kpQMTJrzyU4TWu/LTRWE5DqLPTNb68oc7nCvvG6JjJImDtTztZRfzgZnUKkGKbyG&#10;bVuum8REKZS0Cqdcqfg8/3HN+z2A8XaTs7tGfe/9Wkrowda6U3vvtcTOicdrU0VAigGUKhhjQ5iW&#10;5LokgREHz5qUjP/uUmPDbmfQdvRWSQU5C8zTjNvlAjlPOJx6HI5HdMMA6jqQVCDGoRzLQkIRW7uw&#10;BuAQQmCeJszThKMQxqSUiolQjSsUH9ipQm9PwySVy7duxlBfn8FKBJHSBr2HgePd6zN+f/8Wj9cJ&#10;42XCrKTmrjvtacIsFF6mBZwDp2eG87EHXp0wT0Lr1Umtj6+8EW/LZrHA/fl8xqtXr9F3fbUYi0Hl&#10;3BZNjX7r+5RgVruSafmb0AZAQSoBbgsraNavlcix+qSMc/R9j+EwgHfGHMeTzCgdGtv3k44HUraA&#10;OCzUJQyYduvkQrow3yZ/expztbFs/5AuARR7dOxKesi1sySVxJU18tevqbFgc3q00hUS61f6zBEU&#10;jOKscbpvHho2sVReLzXaDLJBs7plKqsGRJXGklVp7Nr1OnIAZiiVtjIlKNGsC03qbFOhlAQF53dk&#10;EBebrJbveStjkvOt8Zts9vM451CKQ4glO80XAPex9q5h4PsAn5QiNPCtvMdkzArbfFnAsphoWnPn&#10;AmM6l0MoJSHEuhdsDHbaxJ5BmNOSZmYkmEhLBy0LlnnBMs8axFfK6aYqFTUgVMH43buX7Xkcjq2G&#10;UlT5e231Lcr54sSARawBnQKrWyQ1SgzJ6nUaUgB5Ws8+q4+5sk825S+1Zm8LE6u2XmPiSgqcKJ13&#10;lJD6aGkgtICd8ff7n51633H8tczKkPlcJ+oE4/4RsaAGDKaAjdU0NHdOKFAjSO1PH+w1fmw10qsB&#10;ntn36zXKY2BYS6oYxraneT8vC8Zp0lKWxJKg6d5fpTVf4vX4EdEH8Qj7dBeXEdQAACAASURBVM1L&#10;E+KMMQ1qLW4huwa2m6g2MhV+c1tJf1LWSJuaqWCphLHRMW1jW6/QKj/IGYEpX8YP3vP2rts1iEmb&#10;YVrilycf5ybgGHeTmtYofT07tfSHm4iUEeifkEDL5ahp7fV8/GxtYm6NXPN1VwsWcw+WUjJRbvlc&#10;+3yWZVljTUON42DtTI0er9s9RsC5pq5SeXCyVJvEJpjx9GQwjRqfZ5QnWIVAOAVTs25CsiDB6p9H&#10;FH+m1ISUb1+/4a8PH/Dx0yd8+/YNl+sVvNOyLtZvycfw4rzXZ4CHGv0Ipmb888H5iQhhJHyZJy+C&#10;TV0lFZyMrvPGkrqGYsxM/8iVYBOf9S73NGeTLwuakqazTTi/xtme+2s97zfaYw/DzXqhNc6BrWoF&#10;yyIglhumccbl8oLjoUffa/b98TjgfD7jdHqFw2HNr7WE6Co/6xoLSkLKdXrbEYW8mnlPrlU6a+Pa&#10;qsW0/d4Gc44MnVv/KUB/KweYPs9DT1VKkinK8WuVe92DK7fG5t3M+90GnQ0H164H0tABSRuq1sYq&#10;2k03a2MTLQVwywhyvMJSjM/SRimBzy0mmzWD1s1GwGraZ0FZAFiWBbfLFdeXC5SU6IYT+sMRfDiA&#10;cYZOEbp+ABGHsf32xjElhJghlh5KCIh5hlwWnRhaBkdUkAf/9cCJ0rqrAbqljnzy7+nnmEvuGUNq&#10;VjwBx57hzasDfple493jE37cRszWHV0aPW9GEFC4LQJsVPj2DBx7DiYBzDdIITH0PZQUZtxMd2tt&#10;EsA7hsNhwOl4RN/1Lvgnzf4yxXOrpICVn1CKQYgZCgqcdWDUrSNqTLmRMS2lYqYEOoaOOLq+B+s6&#10;gDOwrtdjZ4cjiBikkMWEqMX7Qe2UEIgDfglObpUJaA3wuVHYEpCSu4+apnH8s1NA+p71X4q/Je+R&#10;exu/NQ3LeL/7Eia2gZOWWyg3OXJ7JWgeAM2a2f+Edl5r0bb9NxUlsZZZlCqEVGRunQcxGWMbSZRa&#10;LCnFdc7ZZqyyvI/iIkwXLl3Xa713xl2zM1WQaJ1K5hXYFOQglikD6ZxQ7kzgKALuy7qQNanAVJFa&#10;ayz5RSI5/VWtZc/N72AfS4nZNFRnsWCZJyzmTLcTIJt172GTUtUBygT06IS6WrR+W3xEYtAgKUdh&#10;JekoYnWBsjHmZ+NYKbYFm9JnnlldXWMsbSUgaiSRe/TMa+BHrqFRM0BNvafUWZ+bgE0Z27YAxFmw&#10;pbFxEftnbIvK+NlRYY/Ho+X7PLdCE/hYUmd7TTXpvVKO5D+bLfDTtv43gJ5lP6dinj/h5hjZLADO&#10;AKwTU56R6jRNmKfZNXKJd9ma7J5fubwzJfmBHIBQwUJb5KzsmceIQZKWPmNcA+DW62SN42a9GL8y&#10;UgSphG7E2ikqA/pJJU0DZMQ0jqsEnddIWeVvjESdbXhyQywiMmz7zgHzjBP6rsfQ9+i7Hn2nTSCt&#10;l4o2j2cO5LQkeG71vZ3njj43JTxTS/95Uc6ut7wPWhuwLXXnPaD7HjmmXE0UTh38fB7pn8kENDcX&#10;9qgIxDJmueefaohaAlwgEVgg0sTSJTn4xhcKdXgMow2oHmM6nK166/7v5OgCkJXOcTmqbRYoYJ5n&#10;PDw84I//+R/89x9/4MfjI2YhwXlvZGeZ9/zkJs+L8/TQYHkrF+m/O/97A9PSIJ57e4nITc/a/cw5&#10;ofMm8BcjdeZLzfnAu5+D+9MzUoZTbq6B6RGy1inYWMrWelIx81kqaAYoVc6h4Rtm8/XvF7HgclvA&#10;JwK/MVxuHJfbiNevZhyPJ/Rdj64zU6xslStalV7tz5TFOjJXV6eY+Dm81a4RS5Tcg++2ESnRjpVm&#10;MKr8eQjUQxtlAf5cfKrV0u3+IP8QeN9qkprT1Usl1/cWB7mv9zuF63VIAGVwqIW9pCqF456F1TIy&#10;4euA5Q9xVSw29oJbe0DMWMc66GLa4CWBZRK4PF9wu1xBUMYQdQDvep0wMdIArDGUZMzqHZquoRBY&#10;lhlCzJDLBLHMUEpANx4J2qtRZU1kqAGoT+na3p18U15tOExeKM3as+aVUoE4AzdyMVDAoSO8OfV4&#10;9+qA0wPhMs0AdSBujZqY0/8eZ4Xn24IvPy5Qs0AnZ4hFoOu4Hv8VpqNtte6Nzv3hoBNhKHhmVNid&#10;COZYEfZ/Syk1sMYIJPWzGA5HHIYz6MpXvTFIwGjHSSkApnXgOHH3cjnvcTqecDgewBnTxYWSWWbM&#10;zzQsw1iwfbMp4zdfdzy1f8JY1dbF38Nu35ts79E0TgFbNaC9FdwuOdy3jgi3GIinmFVpBkJoFprS&#10;1Msf1BQkeCzQRE+zInJx958ADfac5dufpTbgvG+cWt9r9X/3NXJzRWVLwhezg1rOye3PJXRd5xhI&#10;3IAK9l36TbvVBNH8mXmGu0pqJqKRJPDPjJL3TMnHwi8+a+d1rknWAkDUCm2rPaoEwL2/d7JXQkAs&#10;QoM7Qk/SSbnomC6kK0jV5j3lp+F8UFoVWYhASeuzZX/4+zMGBfIyHyaGOBKBd0+EYCR+j4Z8S4M8&#10;jsGbvEY5JYb1L1R5b7ZMeybfT6FBvKdIa1mDLcwvHzzYAAiNxWeL6SeQ97ZKGV9bECAP5Co3/bU9&#10;q8NmZ80Y2N9L0hnH5+Q9KZm75PZJLl6lGoglMkHrGs/JGwTPkJQzzoYnNUm+2a+V8vP01ud5dqxh&#10;EDXJ5LSQC2rGscnnT5mGkao3xmp7UjmkSxOjYM85xsxElJY5m2YtvTnPC4TU4Nc0L7hdb7hdb5im&#10;UXsECKGnHKXEIgVu44hxvGFZZg3OW51opv2uGNfTsssijFEtnPksMS2RY5vBCro26o1m9GHocegH&#10;HA9HnE5H9IfBfT3nekJ36DUoeei1rKYmmXHj20NQHVzdFU5MERjjel1LVc1v7pmgas3Lcu+wRSan&#10;yWQRbZ54e67fAdHepGpqJr4l5pem4++t7cL9GqWnCqucUkOumPdhsSQ0c+57+IZtGPkgqKuRlTFs&#10;9jwgyJMAbDGsjnFIBYXr9Yovn7/iw4cP+POvv/D0/AxiHMf+oDEH4zFGBPPeWNB4iJU0Qh3+dN7m&#10;s/f999Z1XVQ/r2e0lgVWzmS673ocBg1c932npXQU8PJywePTMySxRKNY11lSGj+1hGF9vK6EJ2vp&#10;cj1fKtffd6ax4MsFqOAc3r4nB44bD4G4GawRJAmhFJZlxjhPGMcZ4zij757BiNBzLW2sJXZOGIYB&#10;pCiwGtzrOdOCl+TIET/DMKdC/VPCn1sVU/L1si/nms/twqZYzINRGxwvPzG5f9rpHwHv180od41G&#10;2K9LScm0dIDbAYU8wOZrRRY7YZWDOOdCvndyoOXwzzHE1qbkapIRfhwVWT97miWt485+J9iy56SQ&#10;UEJBzAKXyxXTOLrRetb1YLyHlIuhRHAop8ZmJXekEXIXkGKBNPq4YpmhhFg10iLd+xaNSf++/GCe&#10;MjmrJSabTU6hlm4Wu6JU8qzWRFyR03fT9yjBSeHYM7x/fcYvr454vj3j5gdTRoB0isYYBfB4naCW&#10;BScSOJAE5+ZaJYGTZqxzzjEMPY6HAYfDAV3fm/ErOGmHGBxqARFr60cYI0l90DD0/YBhOKDjPQSY&#10;Ht/3LRXMsKtScMkMZxzH4YDj4QBODGIRq54g7QuQOaAszSjbip76B3W6gC83Q3Oj/fd0sluT1lyD&#10;pWUqpd7UqycFNZ3e2t6ryS74v+IR0L0gXj4RSDPOt8+CPKCfEOsk+sD0PQDavb9qhdjeMUj/vM95&#10;xqQ+T2vihvI6uffcytQo5Rrt794fpWfwfRs0Q4kccO//WetTGgNeN6JvpOGclq3RI83IeZRG9pNm&#10;w0RN71EVDGDjnxeMX2ea386PQkoX132mlhTSgTpKwcjjrE0MiiSnfK3WWqNFFnTr790LqTzMB3tT&#10;oGzKEBkwjN47plVLjcafiRGxCajz8iXf6oGaZdPiayoRIEoSQaWiJ8XezrEia2PVfu6Sa+rVnume&#10;+BOuH2QntCx4H9dYoazDmjzGTcy1HlBVwDB+Vz4DcQuw1/Oo1onj1innu0bvI0ywNBnhe11ASS3y&#10;YhnnTIPWCloTel5mCCm0dINizTnQHqJEaT/or5Frc2FHfhKfgf6UmL8eNNDNzDSsqd0WAaEm3MYJ&#10;l+sFL9cLLi8X3MYRk2HZz7PE7XbD5XLB5XLBNM5rA8fKJ0E3T7inkQ3fJ8d5/jBvEsjLhy1ABmWM&#10;zpmWnvOeM2cMh+GA8/mEw/GIvu/Bu04D9oOua46HA87HI46nI/pB60fbr+m6Hj3vDVDoxSkGdB13&#10;JvO22xlLcpZq7lxzKve1uc/KmWu35HN7gPtcXVA3bUU2Lof32ybPl1vTJTbxntpoKxW5Tuoo5eXp&#10;nlF2zWMqfe6o5H9tIyoH+qUnur3puchkPFdLMkOMFFLg5eUFHz9+xP/89//g70+fcL3e9B7oVp8P&#10;RrFMiC/Lsn2/W5nqciyLz+Ctb5j1HeHujCYQXr9+g7dvX2PoewAKyzRjmuaAQOp7nxFtm/TxFEBO&#10;unVZtEwm7zodL5VCkkqXq0VWR+J8PrCp/+w/GmzKkL2UVFCLgLrdcFM3SCHQEcPxeMTt1Wu8eb3g&#10;eDpi6Af0Q+/OsBT+Wmou7q2JaxPze5qYJZw1FTNr8azOgm+LE9v9ldiLaPM13UN++cfBe6dFmgG4&#10;asBUjYnfAg6lEvCUWeM6JoPml1RLRFuaCqnD816gKM+giTcAqhMNe5PhFmZveKhs9SWllFgWgdvt&#10;hmVZcBo4+sMAzjswxsEBKLY4wyzGOEhqjUQo45PEjH650OOY2uxPQEEagNmyWSmbzbdoSpdGi3IM&#10;oeSarwnt5+PGCuB78hJCSGfkyBnh0Hd49/oVfnv3Fg8vI+argFASUpHWbVQwhlCERSrchAKpBdQp&#10;dAPQMWbMKjUQ1Zvk9XgYcDgecDgcMPT6HRE8fctCQdbSlEsdmPq9eUAWyI3tzYrrdUAh40AKqbUq&#10;OcCI4zAccDqdcBgGrdkrVdG8sARC5f53KllZGThbB/t0rFpjaFmbOHfI5Q+Je0Gc2khcKb6nQPa4&#10;+dAqVZJPVlMAr4x+tmceVClkS2DwHgAhbXBFDnRJJwq5uByak8ZnWwk0+/8DzL93zbQ2wEt7L/Vs&#10;s7IkyE85xJIDPiM05ftS2gO+zn28n21x4Gu7r6O0ZBJ/cqx0WxiCttJBMSBcyiFioy93dTtkJ2ps&#10;mTTrpCL15QH4oaSeZ/or4SYNNsdhAcwqARr+GHLqqKUdzccSsFECGYLn5D8bWpsKTsM3Kv5aYnlN&#10;J7kVZE56W6A9dUntu1zx1cKEynkY1EDRPeB/6ldNl701vtamXHI5hQZJVfWpb+VTyjJBvrxJ/j5y&#10;jbp67F5joSrK7P0To+Gt5xQlgJL4vFinoeK4okzzVEusrSC2ZkeO44RxGg14TJvJytw7Lvn61PLl&#10;LeBlEe5SDUcbffhcXE+xZy1gNc0jxttoGPQzxmnC08sLvn9/wMPjDzw/v2CaZs26j/JhDaAZljAY&#10;qONr3srWNUy+FXmUy1lzYQu0MU/Goh+0NOY8z5imCdKbshdS4XK74TqOriFpCT4gQscYDl2P0+mI&#10;V6/OOJyO6PsOw2HA8XDC6XjC8XjC8XDA0PcYhh6Hw6CnAnyTe0WRdw+KIPeehk6rcXZLM6h177RM&#10;3ekpab57WqDkQ2RjWS4nrzXWa7Gm5Z43781op2+/Lz9JHxuW5zTo42cUa8j7Zuf2V2x+nvu3PNGT&#10;zORJ54D7vz58wP/5P/8XX799wzwLvUc5BxgDMTNp0nDmpT3H6s2d2rqwMZp50zbTpBuCQkksQgI0&#10;QywzLi9XjLcRt+sECXKGrWiU/PMb+LlryjH1S42v1WQ1H49XL+boLMVqUG0xEdeAcTYjDItSeLmN&#10;GBeBl+sVp9PJeBW+wvF0QNcxr670ideRGW9Do692drVOQd8T01K4wt7cIP2+AIDd3fjL7bdcU75N&#10;oqc9nu0E7xVWt/m6tlsK4Ik7XamNcS+4nXcVbwcNWoH82uJuYRC1bpBWFDhl0NvaXSuN69eK2bBY&#10;pSCRk0JinmfcrjcoKTB0RxyHAzreGcAeINYBnIP1HajroOZJF/GMQFw7nRNj2pBkERDzArEIcCEA&#10;xj1jW5jJUlo1LiOzlH0HSb0RlV2LxfWKjTGLb6CFqFZTxpmcGKHrGQ49w+vzEb++e42Hpxdcpidc&#10;lISQejxfM84ZSAKCgEURZgAzFCTjoA5gBJASIHD03I6calbKwYycMsa1dE8mIWxieKqwgRIbySkl&#10;NbghNSA/C92IIMbNGC3fPDupJBTT75czjsPhiNPxhKEf9NcIW1QgCfi16KuXA+u2YFr3SwzWh5IN&#10;pSI91MlPJbqortOWxLpFT73WZC1Ji6XG6UqFZG1ftjAsU0bCqYaRb6bXCpiFez0chYynj/LSPyqh&#10;GYzN3+fML3/mV6vReZnx077/S4zuWryNmZ+pscqaDEMq3pYKxD2SWlRItqyRnrtmxt24LxljPuWH&#10;+AxwF0hAeLrp9pyNl3qgW+5kHSibwinUmX57gLcNM92ex0Esi9mWnkSL+x5kwa5cDHBxTErzHCxI&#10;RFv0XtW9axKMCG9RGhtFUh7Q5DNHEyuF1ntc9bjt/1cbk92ax0jLaHGNQbUeyVszcDK5Rrx8wtOL&#10;NoBvC+uomFNhKwFji1hfgz/2BMoVa7k9nQPVY1DEL9r3xMyUTrlScEa01suHiHnXmju/U2PpZVZj&#10;8JYC1rw/6UXJ5jJjlNXoxWYvh7lJbiJq71RmbVoiC0qr1fg0e/5ZZiZ8IoTOIRln6DhzoL2N5WKW&#10;uF5vGMdJ34+pRaDqOdceJmO9wR0GM/LPEJ9AZUgum5qbMQ8uNX5irtmqpWpu1yseHn/g4eE7Hn/8&#10;0Cz6acI0TxgnDZbPi4CQShOvOAcZTXtuDCHDtQYDvK9yoMKYtZNdbxIQTv+eEsehjo/SrGNudJ6X&#10;ZXHSg/bMITtBwLScppSa7a/DiYSQCuMsMc4Tfjw+AqQgzdrtux7DMOAwaBmK169e4Zf37/D+l/c4&#10;n7UkhZXg4axzvjeck7tssSwrCJjox7lrVaoqTbd3QqUEvNfqm9qUQDaeWn3tuObdkLSw5gWp8gZt&#10;DacSztKC65RkbbaTS9ER7gDW8l6NwfccyBmTPXLSRr7ufOqei3LP5vM5198/TzMeHr7jrw9/4dv3&#10;b1Ag9MPgpl6YrZGclli+7oxJSSF3Iq+hHteIPv7nT51JKUFSQCy6XhPLgkUIPDz8wOPjExhpCRyx&#10;CDMxxoqmpS2gc/zsrcyTSqCu/lSoO1UirIkSFYMvled7aiU3hfI9bNYmJBEBzJAYlcIyTbhNEy7j&#10;iMs44jre8Op8wtlNF3F9xhFBmskEqVYfKKv2UJbjpEjxw3rkSEeea9mvpZqyxXS6pPaQnmLM1ZxU&#10;IPuGjfB8nunjA2zzDn2MYP07Khre+4bP/zB4H0rQtMjHlEy5WhLpEji+hx3TkizlFtfecYacvlep&#10;u73v+redznhB1PT19koRlDTC7AW4jimt+uTLMmEab5huN3AAh77HsT+gt118IlDXgw9H8MMR6Dnk&#10;AjBoQ1Pecf3ZjAAwyEVhHmfMtxHdSYCYciZEWo5QG+WSMSCqTYDcKyFUYn+GmU2YsPil+ho8/X8n&#10;iw24hNcmPgwEBoaeFA6c8P7NCf/22xs83a6YL8YcSuoShXEyXUVdtAgAC3EI6GfOuGmMgGkdub7H&#10;6XDA6XDE0B/cyHDMJG5ZqyGDzh4MW9Y9I4IiBkESi1C4ThMeX17wfL1AQOqROcm1JrLSuvealcOc&#10;JAXvuDNv4VzrUkpSTrfSb2TVGFD7mRupJM7XrWfemR8mh7lnSVQwPWoEYWtAbG5KqRbPWgpyH/io&#10;xZQU4FJLunMm3BaUr8k8pBrIOdCgpBmcHHVEKeaWpzN80GTPlFYKPGplJ9zTIP8nmwg1RketodRS&#10;9K3/zjZjjild9VJCRS5+J8wCDdgDsqm8cchzAl4MSolVNzfQWKaNjrpL1LECMvZ7mDk3fdTYredw&#10;wjtzd56JY6EY3LMGYlnEWNpHg97kjWAj9IXxzkbKANFx7LJ/DuQL9KieM4NzoN5O1kxqYsY2Slbt&#10;V7Y23VXYY/XVT8nXEwwDRjbOqIaGeY0ckt9n5DVWIi3zOFp5aYyVtsPGiDrURC9poZbybxWwz2LM&#10;WCUZcqXGcfwrNkatnU0pAk+pjskD+QpKiejrwiI+/H4FpVjEEl9JU/X8i22KUTsllCYGbIkJeTNn&#10;2jSfWxnfpVoinw9RtgHd4t+Raz/5z50zBs40wEGeEL5SEssy43q9Yp4XEOPrxJBqAxtaQfr6lPZq&#10;eWnrBJiqYDV+9d6jJxvBGAPvjHa9lFgWCTEvhr1+wziOeHx6wpcvX/D161c8PT9hGkcnk6HMw7Je&#10;ZAxA33foeBdIXwamkLYxqWDkUM05oPRvfUvMGOSuJrjEVukSLT3HtEeMEoBSuN2uEGIxMT9Tm5vp&#10;BN6ZTq7Sz4m5OtI0waXUcqxSYpxGjOOIJzyBEaHjmhR0Pp9wPOn/vnn9Bm/evMX59ArHwwmHwwH9&#10;0BvtbQJjgBTSTJwrp3ttpXeYYq55ZyXmcrI4KWm7f2J6vzX3z9XJm4m/oMxVQV4RiIyQ9Xhb61lC&#10;XvO6FQNKyV+m9Kfbck1/gs8jF9i9pfITf7lnFZvnrkaotGHe5+qUFtJWqsa1TTsF4Ha94tvXr/j0&#10;9yc8/njENM/g3YDOGjtzvmaFSno5k8rUedyr9VY/t61BbCilFz8nO82xvjPhGiTzvEAIPXkjpYQ0&#10;HAihFtgICII3JaCyNWL8POP6NGdcnztrwsaxT1JUYVPVk3ReCV7YAENhqCfXiGXKNp1XTxrh5e/E&#10;mNbclxISCuM8YnmccL284HTUjcjjSU8T8a7T2BwBkoSuQ4y8p6LVG5SQ93OzbPVYfWCtPevKBnvq&#10;i9Qkf4lQFseG9OdSgpCwfSfbSeu4sbpGvrXmVonGB5K+efmcgZoY+ncw79Md5FoynZMf+aeAg/KI&#10;bb1TUwZqqElXuVQw/cwoWzohTkkvlMdYctrSucM8NwpSbiqs5nxSLliWCeN0xTzdwKDQdVpbnXcd&#10;FBGkYmB9hzMfoOYZ08sT5PgCTsbAiFFQ0ispMd1GjLcbDosA59KZUJG3KX3e356xnpIuW67TvmE+&#10;+LvWTgNEU70qIkiqgJK57c6RQzg0E75jhNeHAb+/fYMfjxc83x4hBDn938V0RIkRhAQWAmYJjIJw&#10;4DqB1smEMX/lDMOgWS3+vUt7IKI+1ph9rpTpXgMQkJiXBU/XCz5++YI/P33A4/wAfpjBu3VxK2Pa&#10;YxPrru/Q9Rz90IF13BkkI9iLSALs9+7PVBOzpeBKGci1mL3EMjq1Me2faUiUGJ2tAH8uFqbiSat+&#10;cCqG5fTqU6z61FkUH+qpBnNOUqdcVKSbAjXWbAuroARqlxqyuWZ0qTlZO8NKMaB2jzUANQectTD3&#10;y1JUmiWXlzVKNcMT78QBJeT0ka35GEXrUjnDbOYB1tr8zjHRsDIjkwWcA7/Da1wlclJF3lo4+GBy&#10;YE6qfBYq/bScXsqnwWcgKQ+ADVhuYcnT1JwqAX6EcBJQoU17s9y8W7OJVRKJhWvCL8Asy54QmMu1&#10;mgzahkRqHH4PoSVvors9m9a79AyAsUr95AHTtN9Ly7UG78WTlNu8F7WSAMrnLYqxMWeYnvvffqGf&#10;ky7IEzzUBlBQSjmwAmBJqbS4eNvlXRA10PP5v3/elJv9sd5+ajqgBODX8om9pKtkkwXbXCyW88zt&#10;+eDMC94bQQjh5FmUAhjvXG0DhUqzuB5v9kiE+CCKTxzZTIIGwD2Bcy0FRFybzk7zgsfHR3z79h0P&#10;Dw94fn7Cbbzier3h+eUZt9vNgfFdx8EtABU0nPSkkySJlAa4y7u9syF8GRQxUJkzdl+1ItbxZApi&#10;r5b2oUxcc9Ntlk26alN4g14rOOmbqDo9bACLEBifHvH9xwM441qu53DE8XjEYTjidDrjzZs3+PXX&#10;X/Hrr+/x+vUrdB13z4pbUM1JvPoxzkxGO7AzD5TmpwnbTZH3TZbWG2dhu1U2EDaQBikrBJvcWVZr&#10;4NXq0dq0TCrXKOUdPhCcYvvav499JnJSkKXrrwHJgSQW042r8Tbir78+4L/+6z/x8e9PeH55gVAK&#10;zOwNzjn6vgcALMuiyXJQpnkWTgFYljE3UlIr4L6ymf0mhV+PxdMGcS1nvZB8Rr7vZ2Q9Dl2W4hv1&#10;ZN6hzaNSzzDVzK/lhS3T+wEfU1rsghAb+Bp+zmaaI1gLDc0bzrn28zgeIaXENN1wud0wTRNutxuO&#10;15uT1Dmfz9qM2H6WbSSRbrLmJpdreV2cI5T2ZMkrI1fLBpiU5/OTAvJTvktxTtACpm/P3FQey4yh&#10;uc255Aa4z+3fXGMslmj9R8D7lKknUNasbUnQWhiQtYSvlTFe0g5uvcZaYG3RbW51jE+Zx7SAkbs7&#10;80mQYGeiAAVIQJE1BRFYlhHj7YplHtGRCg4WRZrdzViH4+kAkhKXxx+Yn3+AyOjgcw4wDkbaVVwK&#10;gWW6YbxeIcUC7gV1P1lY/Q5Utuuaur+WiY5aUuCTrTdFbqSZk9cdo219ZIIMJ4ZBaUWZ14cDfn39&#10;Cp+/P2OUCtRxCAkIBQilQMbwliRhFISbIPSLBpoOnDvwyekze6Niyh6gXo2/10V8BZPgFRxav19B&#10;YRECT5cL/vr7b/zXX3/i0+MXsKPA64NJdsBApK+ps+NfVpvUjNByric9hJIOKlFeYlzSz94jT9Ki&#10;e1eLLXtMvvfEuD1Fb06XvgTgt8iE5SRyau71tcZJaXqr9hktesW5IqVFoqL13beunao+dUPRXwPG&#10;WwD3e8+Xn5W/i59fSlbvHvPcMA6nQBQgZln7BYTDw71iw8ZN5kna+HFdM5IAX7OSG7aiUppJRJo6&#10;VGh8bg3hV9CKVsf24NigKDVUXlMTARuItRQjje9/LeBaE/26jFFOXnluegAAIABJREFUQieWYCuR&#10;FFJFW80UurQ2m4CFFeZK5ug++7D17Pinfq0CIuGeIG97KLUCz67YDloRaWZWqk6ogeqakau8yQt/&#10;DQWD6U11RoqdX7ueIsN0h/xLyJ7KMVwpMMQsnUUlgkmuuR43tPfUMKX9s+d8KGn+tzDza3nBBuhK&#10;AvvwpC/i+Onl6K7BAseotxOUyzJjWZYVzGLMmbDuPdtaz8oaWSA7ieZJX1gwXDeLgHmZ8fT8gs9f&#10;vuLjx7/x9ctXPD7+wOXygkUsevLA5NeWwBM2lyxT1ublBCEX14wGQtISeZqRPhC1TpV5bRLGcDpr&#10;z6plEbheL/qZe4131yD3zja1jgMF79OfeFaefCYZlq5m8cqNhKddKdICUIyDgQGMsCwCT8sLnl8u&#10;usZVwOl8xvt37/Drr+/x/pd3OJ9OOBysMe4Jx+MRHefOXFeqVc7T8DUD34sUGJXDVmp4x15pnlr+&#10;mJOCXBXwVNNZua7bckxIMfLj+JKNbaqt6dHa8PDXSTy5UCID+deWk9NprVFyzyYVJ/SkTefW+uPT&#10;E/7480/853/9gXEcAcbAeAfLApeRVr++z5KJu4rY1izbhIglTFINcP9+pFzz7hh0XyVp8+dNLMdt&#10;mwK5c7w2xVd7J0473p4bjDb+SimSrH3ea/PQl17NE/a261qfS6fTCW/evMHtdsU8jZBKYhYKy+2G&#10;2zRrL5BpwrQsOJ/P2pzYyBSRHnfSMdFMOFTxnOC/CfIQaNcaz+VUNRmq0rO5T9kkzj3bZDZT9URM&#10;8NzmzLnno9CS+t8F3teC/F6G+Z6vL4+nlgCX+zSEc13nuxjIhaR/r7HHnvH2pmS4AN43NT0srU9J&#10;M1qri0EpBKbxBrnMeiswAnFufndgUgHE0fUD2KvXOJxf44Uf9EgPMf11xI2BkTasnccJ8zhCLRJM&#10;eaN7njZqEgSvFButa30P45nS+hrZpohS0pWqAaBEyow2mW45EXoinPsOv7w647fXZ1y+v+BGADhz&#10;LHQBAoxX4iwJ40IYCDgc9MRD13P0nWaWdH0HxvWYnZZ3kEHiTUAEdKlscEotMM8JAUJISADXacTX&#10;hwf88fEDPn77jJnNODNujHPMyK07TZj7rUz2TgzgnfZFgOGB+HzPnx03RaYo3PNRNdZwKyNzD0hb&#10;+xmtAG+Jkdo2wk/NE0UtI6G1fdsySVAFkwrN01awonS+7WUBtwD//4R57b0TbjUmU1KnOtpEDk5U&#10;ZSAnl9C1mjj7TIow4dqOsAZFmjnRWAAWMiPpxtz4qn+WWo3crrPyAjruEQkzRRQiSblJD+d5smHK&#10;J7QRFbbTXK5p7KEahYZsTfowF1/0/5QNX1dOsGtfk2rm+fqkrZJLJQAk+PkJsDjVWwmlkFSy2A0+&#10;02O339s8y+0Dn52UfJcImzgbso9lvCstQceMJFQ40eZ/eagHXDLfTOaSBsCHQuQLgI25cQ68r50/&#10;nPNqPK5JS6aaiMV1kVzb0un77m28lqZnW+qQveaXtXNhzQfbyQat8nAtE16+OeFGtzfhoxhIA0U6&#10;1vb/dAqtz6xpmrDMM6RUYFLrDLfkTTX5vlbTzz11nm3mWp1rCYnbeMPT8xN+PD7h2/fv+Pvvz/j8&#10;5SvGcdRgOGcY+ABG3DHbicWsxBXU0+dZr41tJ20My8zZJ4x5rK/TrbQgdfiMKDSk5uZzGee6Hgxh&#10;oZWRH8VjrS/qNQJ8HWeH8JOT8AFBS2oqbFjBq6a0d4wy7cnmfGegGfVKKiyLxOWqJxY+f/mC8/mI&#10;81kz80+nE16dX+Ptm7d49+4tzuezk60gISFIgJRyfjjS+gA0grg5zKOmfb+HEFS/DrNXEh46PxN3&#10;ak2/coOTov9En2MnMhrqhRapz5YGR2qKPwaxa5+Z+4wSucE28aQQeHl+wY8fjxhHLZWjiXOrTrxS&#10;etKEeXktUX0yMG58+YB5a93jk3PsPvA/IwTwFZSyLPE87phrlvjXXFqnKdPhbO2nYAyOfU+ZOiHO&#10;/nvO4Dh8dHG+G3ugwIvNHU7nE044mvNLT45dbldMYsY4jXgz3vDqfMbQD3q6iq8yZtLKWRbyoO1U&#10;cpwA1yV+9yiR7JE7zskhbvd3JDNHtGk61Hw3Uus0BP7TeeDWN7HUQPiHwPtWcDpl3lFjVrayn0tJ&#10;n79g/A2aM6zdc6+trJXUL1lgavyMk/w9Ov9FwM8rJnOFSnYtmIPRT7qgALEITOMEKSSoNwwuTk4j&#10;mBMDI20A1B2OOJxegQ0HiNuEjjpw1jutM6UksCxY5gnLNEHMs2F2+NrqLNGdvq9hc4+vQq6YC7UC&#10;8yNRVjswEhww4+NaX9KOxnICDh3D69MBv715hYeXG+ZRQBDAwCDswWJy0kUQFgYIRZDEQV2Pfuhw&#10;PPY4HQYMw6CZ9zJl7qg2I5BRKp2XWaF1vNkaLkpIjMuCh6cnfPzyBZ++f8V1vuD0ZsBw0AcKI0A6&#10;MxQNIkiP7SGlHn/t+k57I0h7kNoDvB1YrmkMb999foyzBTDPjevXGqOlOLS3sdSSXNXiU60g2GNa&#10;WJNlaWHo5sDP3D3tYfe1Goe5urGg91wCYGpgZc0EKPe1exn7exrZtcZo6IOBdQLJY9MoUmCJxDGV&#10;nOckLuqN7BrJIA+aueLejvizFbgnzyjQFk8r25678V2fxRyz4UsxJw9Cew1Uo7+emG4PjLRYlGq3&#10;mrm3JMtxQdbaIGptYOaaWTGjqeZhkbuGPPCRj0VEISbgYGfPvHdPg6xVo7dFCrI0Cdo8cRQBXam4&#10;pPeVaPY3Se+6MCDUmpiltZqTaPHH5VuB6tTka03qrnTer80cmdTZzT1Dn/lZO4dyfhG5fOEeOdMN&#10;GE7pc7kGZJfeQY7dGgMoaQ+4WMoHXk6oAv8S2wSweu322sbbiGmajD660ISiyByxlSiwBgv/HDSN&#10;MG8OBo0TGP7PYYyh61bW/LzMeHx+xNcvX/Hx09/48vULfjw+43Ybg9qcSGnQzhBiiPyzQq2TMSD0&#10;/YC3797idDrherni+8N3LPMS+FL44Jme2o38r6I+j5XFGMcRy7JACIFFiMD3JQncJxo0G26oB3Ct&#10;Z52V8PF8UdwCZlH/koIrt2blxAi8s/r1eqrh4WHEw48frr47DEe8ffsWv//+G3795Rf8+usvePvu&#10;Dfqh17kB1waSa8OJBZILrQSQ7Z5RgalkLu9tJavl9zJ5ewi7z9pSvdFyLqZBb3i6gJQgMSgAVJwa&#10;LsXtVH6Qu5ZSjI7PztZp3ezzUVuA1xJOxLLg8vKC2+3mpNntPtcxQK9jKSTArAEzmWn39dxPSglm&#10;cvL4LImlhVNrRAjhTN23jPtQTs5NANqfbeRSbY7NOXe5dqqhQKbR6AP5/rW5Jn/iSEmaNheA95z/&#10;WKkh42OGYa4WTvWtcVzf5zzPgTSflT1SSmIcR0yTjrHzpGWnz+czTqcjDsNB4ycIJSdzucQKfMdk&#10;BWrGFGJ/rJq3094pmj0qAuF7U80TGv47DhsAKJrS1vL9VrzyLvC+BP40syWAu9nspWCaB5AoC3Dl&#10;Xsxeo84WwOseyYs6kLi7+9Ksn50KvKUDh3lau9IwFKZp0RueaQkc6W3yvuvQdYN2xVYdjq/O4Mcz&#10;5tsFxDR4r+Vb7M8SEGLGPI2YxhvOUoJYh8CxCapppLs1qWhlGjdLdFD9/aTWpyY2ai17m6MwBpwO&#10;Pd6/eYVfni54np6xKAnpGJt67QsJSJKQikES039PDHwYMBwGDMfBJf6SlJOeDNn2KhnstoEx+joK&#10;D10iQAqFy/WKz1+/4q9Pn/Dj5RH8IHE+dTgOHB1XHiMVqwmWZyCkICGMwU0I9GEzRVJ7h+2d4LaR&#10;pr1SXK0HVO7PJWDh3utslb1pSU5apMRaz4KWeylJcrSwAGoTATU2JhqL7lSBUDNDbDmfamzGnzHF&#10;LYFMtSJzrTWiot5noSc0DlMaobVGQ+bJF977VlJnA+AbEz14QPzmaxLXvTWMg8eE35dfpZPOTR0H&#10;eNrMIcteBZYs8UhvadKxVYO3FC/uXTelHNBng9XWeE3bdAMOqe17cuQQd8JGeFI8472DNNC6D3Ma&#10;n63auS0NxBJQ3dqMyY2j1+JKiaySK/5appJqTPsUYF4D+NOfkQP3KZAlatlbKRCgds+pZ9fKKK2B&#10;U1sQShVBv9Qvf/KpJvNRrg2RNqV2ZKQtmO+mRDwJI2Y8lSyVWxmD1HmavEbc+t5qTfX8/dsaKQQ/&#10;yZPYSjXhcprgWp++Q8cZlBS4jDd8+/4dHz5+xF8f/sK3b98xLZOZVtVSpB3vnDSQm+zyWLdSiUA+&#10;QRnJuK7r0Pc9xEFgGAaIxRgfIiXlEe2JiHHv5z7aV2Cf3G41nnpNmG0Ep8QzDagXXuxW3gSABvAt&#10;65+I0DEOgGsFeKmn627TiPmrlib6cDrit99+xe//+g1v3r3B6XjCa8PG7zotAwoFCFnHOPJ68Cpq&#10;ZFh2PIHQxujPnTFZUokVYCNqkke7x78j/TWb2awwGKhcSR36z9Ry7xy4v6cWquVSJWA/R14NAXIP&#10;04ElL+pnJKXC5fKC79+/4en5GVIpEKlVAcH+LFWfzPYb30AamMxJCPlSNimQ3/eJcZr5RlI5niB0&#10;b98zEbQeE4wx9H2PYTjgeDyg6zoNai8LlJQG1GYQYsHLywumaUo2xd19Ftjb6/XouOBjECUfmVzD&#10;xjYTUrhASfrO/prnGZfLRcsHC7Fpgugmjf63y/WKeZpxvd1wPlst/BP6ftjgN9uzt418sycXLE3L&#10;logppbhha7NcvRT7OewhOpb38TqJsIe8VKrp/hHwvjQilEv0Srqgrd3GUseu9EC2SUQqMVw7srVu&#10;dwvI26qdfg+A/NOgfWbhtXSrSp+xjvV7zHdp9O8FIBepHbQZB+87wxDUQH/fdTgeDxiGASQFDqcT&#10;+tMZ18cORB0YadMkSUqPeykJabqHt+sNYhHgnR6JFlLrDEupkgDzXo3NIvsv1rK1eV18+AbTOBQ4&#10;kVNjkyp4PzYoEGmmKhGGocObVyf8+vYNvl9GjKOAJBW4hiulIIlBSi3fMBvZGs45eMdX2QEpPQRo&#10;fa8qucZhJJLyBq7BBKsX/qd5wffHR3z89AmfH75hUTPOhwMOA0fHCVDCMFGMKZJhTXFGepQVesRu&#10;nifM8wjBDoBkWMkrlDUr8w/YlBlLqIONMEFuOMD2yo/sYYTujQWpIvDepDlnGlX72TXme+k+U4d5&#10;jeldu/44cSgBGXXJAMoCMDlzqlRilAJQWyafWk2vWsCUvU2Sez/Hw0e8feWBKIx5erV5XecWwDeN&#10;xvpfKwqGTGpjwqj1d5krMEImvQ4oMmIcCSkhDKvQ/pZKbpL81rjhT0MhkBpSYfGqEsg+WSzaNkHZ&#10;qsEv0880SIQLmmElUP6ePbs3B21pDLaQPeLiDEYrWYUuaR5LaT8BoxYfWxp0rc+jZc/WWJcxA9oH&#10;0OO4tTdvbi0GS02Y1vXVEkNzTY0UuJh/rqniMgSPWxux22tTARuxLEO1NZJrbbrsieexsW0JnNqb&#10;A5UaHJSI6dvPXus8KWONc6M+zrSUJzOsTSLCsiy4Xm+YpxnO8YE8mc5cTVpk/KkN7GinzlyDFfF7&#10;862ywvWppRL0nrxeL/jx+AOfPn/BXx8+4MvXr3i5XgCT51uWLeedrrcALGLGMs8QUmsf649a/cK0&#10;XBYZ0Evi6ekJ423E6hJsjNkrUkgqKrNj48rc1NSe9ZiS5/MZ/FQFlGLg3mf8KjBaDbyJEUhZ83Kv&#10;eWpZ9eDmLQq8XJ5wuTzhw99/4Xg64s3r1/j3f/s3/P7rr3j95jWOwwGcd56MSaglrxKNEec74s4j&#10;r/ETNQXt5ESpCRk+j3BCMZdGkb+Wf8LwflejxvoEgQJinmcpv5kG8GNvHDdrEqF7mogteFarZGZN&#10;siMbd5T+TcQwTTd8/fpVm9Q+P4MPB7PnVsKBlQcTQiW8bmjTNNY57dZDxErwrZhAoo5RyDaS9M/R&#10;8azvtJPhsiwws/br90nzrtkaRRmg5ZUZQzf0znei7zsoBQxCYwl2j03TiHmencxXaiIvVZtlDz8/&#10;7c4Y3tfOwHhatTV3s8C/lALTNDkPDV8iaJU6JEcsm5ZFm3JPI27TCKEEXr16pQmcyq9nsJGbyeFp&#10;tIn34U6MSYabyU8o10haG0ueYXFlEtk/P0qEN7/uShFKiFDER1ON9PAdUYHwsD8X/kfA+1ZwKjax&#10;aAWWcgHSZ6ul7rXETlCqNQG4f3R8j279vUnyzxgNlg7JPWaGuULRdm+hlDGr9QKWYVkTAM4Z+mEA&#10;Z3o8kZnEp+v0uJZQAO86DMcTGB+09rrQALUiA8wrBbVIzOOM2+WKaZpwPp7d5leWJaL2FQF7wVd7&#10;bys5Q4V/9lIIN85HKtjBtU5iGshkbsSWoMAZYegYTscB79++xpunZzwuL1hkZJinAMWAWUrcZoVD&#10;x7AI/Sl916PvOxAzTRflPz+rbUgZANACGQzhyND6kBhWyQmldJf48fkJn758xYdvX3GVIw6HDoeh&#10;R0cESAndWpAGuNcBl3OOjjFwRlAkIdSif8sZSgkwOxeYKH7Ca/OTzlwMUFhN55A8vFqA9loM2TvV&#10;0QJStGjg3mvSmwOpS/exBUHui4N7PCpamqOpiYV75DZqLIHSnt7Djszdf33qrA6U7JE52aM/mP0c&#10;ywr3JqTIs6NTUGaqRiWB5BSYnRtRjQu4uPCTUmUafWuhx4w5LRmpHMa4BnwMW5PWihdKekme0bZe&#10;lsXIAiyQUiA3wt3aaFERs9svcMgD8C3Y4BszOu1Xo1G/bWiGchLBtRTWg0rIJvifHWqlh0CWUu0A&#10;fI2ZtqehU9MyD84KX6ac3FhacrS6RYLNB79bGhUlCZy9jax7/V9q07N73tWua0msvRbWpD+NUIsP&#10;rRO4JZDGP+PWe6dNwdiap2/jdtxEyDdarCxPnPe0SmS0NkF8/d31GpEsglvP1JIhbwzcU6WsC8w0&#10;5Sp94pirjIE4c6C1ZeDLRWC83rTkJ2lzUUqBo8laMg1+hCi2d97ZsEwh4YfgEX18hVICWMfQdx2g&#10;JC4vL/j499/4nz/+xN+fPuHp+RmzJw1h5RVg6jDN9vb15a1skA9YrxJBjAhKKtyuI16eX9xnOS6s&#10;iteo2X/BpJm+Y+41SGJGbysxoNZkjk0ra2dW0LAPjLwj8h+UO+/tc5NKunVGXt2gr0l7tulG0BWX&#10;6xU/Hn7g27fvePvmDX55/x6///47fnn/izaS7HvXLCaua0Yh5ArWB0bLMshTcrklBbVo4r7J+wwY&#10;8ptyQkFBueP2r9RkOtdY2uFddS/uYclrKSzDb07UwNZgz1UmkXzpl/g8yUkK5RqvJXPU2mfE635d&#10;61InJroDaKbctffg7XrD35++4OHHDygnGSbN+zKSjowbYp9wTSDGuCNUTtOIcRw3MsSrf50BV9Uq&#10;uaJZzRxE0hMnIxdzLTEnfh6MMRyGAUPfa/msZXZeE/bepWHnMWljWjgVK6XAy/UFl8uLM+7ljK+N&#10;G6UwzzPmeTZA937WtZTSkU+JyO1/Jw9MeS+CFMbpa/6npg6tHFDYBFAee1xhWYSL7bam0e9ZBLFa&#10;P6d1zS1C4PnlGVIJLHLB+XRC3w3oeWd8UAB/Ei1GP9yU+Q7Sjb+fLFacek7SEUl9CbU6EaYkDRg3&#10;PVLAus7X0o3J+JzZN02kXGOrhPulQP6fBu9LhUm8KFPuuy0boxzkQ4Z8Sft5a+6gIr22/ANq0cgv&#10;mReUAKyfZdDXTCNrDNkWaY0Ue9T/u9joJ8ymddCQUmjGoRAQYgHMJu06rscP1RqMtemodhrnfYfh&#10;cATveygxQyrpgb8EKRQgJOZpwXgb9UgrVo19cvqNYpOEtRTINcB1o91MK+nBghROvzIwJFRZzLe5&#10;YLJB1HWryZkw9T3D6Tzg7eszvl1G3EbhyDHMMESkUpgWBQaG4ywxzgJCSHRdh6HvDftSmO69Wjun&#10;FBVAmVGk7Gi1LY5IGxi/XC74+OkT/vvvv/D1+gjFJQ7HIw6HAR1j0Ir4tCYGUK6g0gCaZSEpCDlD&#10;yBmA1AVXgjWikkKZKXmSeB1QBGxRs1ltqSlW0zivNZP26JbXOvh7DdRKzcCaHm+oPXlH4t4ArrR6&#10;rOSSqVZmzd7JhxTDvmbAldJZLq2HUvM1BXS1GMfHZ9YeyZNcbrB+rgySfnu2SCU1NkoUjPe2yF3V&#10;rzNmVjAwJhNrc9WOZWw18mKWeW+ADRbp8iolzQSa9XWxZrbtAGouT9islQAnCtmcPnMF/jll4voq&#10;nyMTzBhCSvu/pWGZ3xd+QhwCDilfh9ZY2LIH/KKrBt5s8it46tjes44BPMJ+cGLPdGVqIqfJUG0H&#10;iSQnk9bitdESf1OaxS3Na/3s89NNLSCwXwSXCus9Z2+p8brNiShJFNjTcN56f/ifpTLkiZC8EI73&#10;U3UftZyjKjDtIPiavLnzdu+6zbP8VJSn0WbEn4L82zcghwOoYc3H7TQVCGIWGG8TxCIDsNaye3Nt&#10;gxUMR6DNHF//BpBwIIhamaz27PEMES27m3OOeZnx4/t3fPjrA/786y98+vwFt3GEnVklZx7r1+YC&#10;0ySd9nMgdwEVGID7rHUlJaRSmoxFctXM9hiT9jOYeV4ubkVg/d7GVY4wEpP1cs2AWryK4/hW+mJt&#10;j7vWC4X1hG3YaCBZg6TK4CDS/lkpLFLi8fEZT08v+PrtOz5/+Yrff/8X/vWvf+H9+7c4HY8YBmMm&#10;ybium8xE+ToPLdfTqThNRgFqopKGOGuMsN5yq799mZSSylFbpMvuIcSskjl5tnypYdOC6aT8lmrG&#10;mTVz09rzyv1KGaumn6M0MUw5UoFSEuN0w+PTE+Z51vr3QjPZiQiM955ht2lImAmSvu/x/v17nM9n&#10;fP36FZfLJbgeBKvKi79SQiqAEQwhkxtgW4WSkt7PCup0qUkuSkr9W0jHateNwOizIv89K1klhHTG&#10;4oyRy9MZY+DEzF5UTpbHntPOQNto3hfXh1J6UsvkywoyeTrtqVt8+Z6SGW+Yx/oNfeka9rEvS7ie&#10;12k5LfkjcbleIOSCaRxxPr3C+XTG4WDORhXelfI6864OWVcTotmxpn0ozdkSS+DFpti+ebrf3Mid&#10;CyX5VKWwbc667zVm5Ttw6jKJKJyi+5m8627w/h6gvwQqxwGpZsiY+57cZ6aLn/LBYkd/9mDs8TXE&#10;zYuUhEJr4bH3med0S+Nixv8dMyHuYcSuAKcOjMuyYJomLPOstWGJVrMRaJMUKaUeGWUE4nrsaTge&#10;wPsBSs5QZAEQAieptRjNQTRPE8bbCCEWsG4wDH3SgR9IbE5VMPpJJ5Etz2IzppfQ4LzXL2EbgKV2&#10;XOcMADPGMwDnCsPA8OrVEa9OA56nKxalwG2AUwpyUVhIgZTC1HOMi8A4L/qdMa7BCbYmby2Ad8kZ&#10;2zdvVIDWghxHPDw+4u9vX/D56Tuucsbp0KM79Nr3gJsEmDEIYiCFQHvTapPaBFmIBfMymwIBIEnZ&#10;RoOfiNcKiFjOowWc3QP47mG51RhJuXtJmfHcy3TfkwSX7qlZCieQrlSRVqr9grJZVK5Qa2W4VyWs&#10;EkVLDpC6l3GaM77OaZOXJOVihkPuvNh7jXvOyDAB3nYA7XtmFQmg3DovnZ359R+OVOeaTGQq9jDn&#10;WM0STYSElsRnbuyYM12ESy7AOcOy0IbBlQNlm98HIZ20e9liOGnis3PsM2AbQOyeyb5SjpNv/KZ9&#10;Mlq8J7aEjfRkWy4PKgL6Snned6tnC61ueEngXjXopbZIpdSaDS3f3zrBU2uE1KY0f2bCtGjq10BS&#10;KU0l+NeS0t0tEWNqMbylAZoCFXP7JlcnbXN6vwhV2Z+3jfXl5v2eyZf0eZTTP9/+N2eYXGOx+pGZ&#10;jOQMIW/+F0g80AoWaPakBkC04aEORIxp2YZ5nk19IUDg4XPyr4HSevuw50FmT8byP17PdPsePEN0&#10;xjswznC7jfj774/4688/8enjR3x/+IHbPBmyDAcnthqjFptAliG+TvbG2uH+fbPI70VIsdknvOOu&#10;OaBAzk8rZUCvMlITLR4CJUwgdxalgP8YdtuC99H0RMxZc+cspYE3o7OsFFvl9aTC5XLB9apB1m/f&#10;vuLt27d48+Y13r1/h3fv3+F0OmnJI0bgRu5EGpBUxc8mZXyv1rwqBrncPlIp41kf2GdpAo5SWV5c&#10;6fyrAV0/gzfVaupQOqfcHM3F99z5HWuTt9ZvubhYqmG2UiwrAMyZlrgaxwm3cYIwwOgyTXod8Q4M&#10;DItYwBYWgrmGzT9NEzjX+vBxE8GPaOTljdIA7hILBBSYMU610wDkvOhUIMMbG8nKZUnWyE7CkDFw&#10;zqJmjXJTPvCIeFIqMKbjMCQgaW2OKuljXwzSxLHYOykGioN8wgQARltz3FINGcc5P57W9ozFMP3r&#10;YowgJUU1QFiLxh4zds0SI0ghcb1csSwCiyF1SqVwPBzAiXvIvS8PFMLsIH92GimjkWzd6St/qhhn&#10;gjelXWgC5/5u+9wpwga3hsN2K6e8HlPXX5JZyp07e/CUfxS8LwWnXAF2zwWXQPqceWoN/K8ZZbmB&#10;INUmd5FbLKmkYc8L3NOdzoE8NTAoxVrI3UeRTeVGP5U7CKSURipAuMSTrPER51CcmVSfNNmbEVjX&#10;oT8cwIce8w3aGLAzOvkkwaHHN+1nT+OIZZ7RsS5i1yBb+NXAnbwp0FbLPfesUvqLLV21MvDoaxuS&#10;EaQBGFPgHOBMoWPAoWM4dIRlMUwbAsQisRgjE07AJCRus8BlnHGdBc7S6N+RMq70Kgi+NkFNMTdy&#10;BaGfWSipgfsfT0/4/PAdX59+4HkZoTqgO3RgHXOkCn2gdNqQ1hnxrI0Af3LDTgs4ZosnneRXeS17&#10;r7bea8BJKlbl9tyeRmBrnMwxk+5hTO716KiBOntY//qw9mczt8U31H0TBBsAqPK+U/GwNv2091dK&#10;63WPsfleZmyqACk1BUrXk2oQ3ZtD2Ncbm9VabcqW9fpPNxvaqcyBAAAgAElEQVTC96TAIAGflRg0&#10;HtTKQiWsI8LwE2gLFK2alPG50wJUB40DUMBGCrRgs80fn8mmNiC6fRt7/DtKjJTt55QNsO5pkrZO&#10;LdUMtJMygR5YSA5Ms6EpLeOUAsprI/V7coTWJuoeFnVpH7c2ydqbNqoKwpWup4XhWcrJS2z7FmPX&#10;XEMhxdZsjdW1M0VLH+RN5XJNQB+8qukqt5zdmZVZ9UPbcz5Xf641pFUUMPPipiD8e45/FoVTNJxp&#10;xqiSCtM0Y5xmPRHMWej9hJCJmMp5sdMvB1TJUwlgzDDu5xlfvnzF//2//4m//vwD43iDMpI0wsQo&#10;PSEWmkjGjaQVoFq1eqEomC5qkSQMNOwZ9IS11XDHyuTX+swhAMYNyBeDXzkD6VyNmjJ29htmNbNQ&#10;/722NlZb458mJBE4445EIYWAUswZI/99veDT5084nU94//49fvv9N/z62+94//4dXh2PRsrCJxrI&#10;6LlRsrngGlPJGCQTwD0FJsOenU/ODzbr77QnN22preIJopqcaBiTw8mjvfhKzjy41tzdmxfnpCBz&#10;deVmXTMGMU243W643W6YplnXw2wFdqXS5MqOd0bGijuyiRASDz9+4OXlGUKIjFl61OAypP/O5LwM&#10;cFOpru1HysmAJc9/I/cTE45SEqc+A3vNz8wz48yYaJtmI7HAn8jWl/HnMKaCWsPGpZQvB/x1ZWJt&#10;y8Riai3YZmjJnDq931JnNPPife4cjdaQ6RoLoSBvE5T16jX3dhgGMNvAIy137YzgC1soxoxyZBRp&#10;vA2pwQfSrwvtMytNX9d8d6Jeu3kfa+BTqo6h1pouNZLrvUD+XYa1LaydfNej/vU15vgecDvuhrQV&#10;+coZcdYS7NIhtdcc8p5GRq5QLXV/Uj/LT4pak/WN/rDR//OBejvqR54bOmMMrOOAMYhyJnoGqO8P&#10;A/rhiIkMg6TrtRQPFm1OoiSEtMz+EdM4gnU9YDuEFj9R7Wsl57Wwd0PlGHYto1OpNb+RSYgTGKkA&#10;phPB8XbBPL6AlEDPgM4c2AKA4gxk9pZQhEkoXGeBp+uEx+cb3rw648gYJBajNSYQa0PX1+02mtu1&#10;KoTSrPuXZ3x5/IFv12dMJHA4HXF+fcbxODjvA8YARQJSsXXtMO83rUCKVNIxC5TR/dsbFFs0bVuK&#10;ytZxzL3JawyQ1kxWW8GuFpC/FXxpBR+amgCu+PC0Y+OzIpKhqpkLBXsp8eN8CzAoFFmBe5Lw2vfU&#10;THprbM49661W3OSaFsVGS0bqJ3f/tcmz1Nlmi1O/ON/TQGnVrE4BYq1AMjEWagj7jBcDWKwyciJI&#10;PltiSYktvW4VO/YOZ6JX268ho0hFyWrdi6G1wRk+T0qA+G3ro9TAKU2ptMb24t7aGGWGWrv1WECB&#10;uWex8N9oZbb3O/bluvnn2pp3l/T9c/GkVMze02yo7+18o6Y0KdW6P1PmtqV7vee8Xr83lIpJrdv8&#10;2VufIqjF53yzuz32ltZPM+CVYYdvzvpg4poCOTYNRZADsDnnYMQghMA0a58S5XcBHFiVkUKMro8U&#10;ikV+nLtYibZY4osZxiwxhnEc8fXrN/zxP3/gy+cvusFg74tzcCNTU8szY18SQEHJ9bmkGPopYp4F&#10;rpjxdyGvcb3GL2nOGeEBNeQZrnryGFJ60i1U3ds5Yl88aRjXq7n4nprcZbQtg1LvKRvLzHRI33c4&#10;n1+BMWaA1XHVdjZA1uVywfV2w/eHH/jt4RH/69//Df/6/Xf88vYdDocBxDgYs8JNBECEeAWtk43K&#10;a6ql88otez42r7XxhjzJqZi8lnuuqUmjljM4dxbFZP+amkPwd4kGYy1/yTWTasaYqWuv4WelqcNs&#10;M92T3vK/f5pnPL+84Ha7YV5m8L5H3/V6IiZqRjDjgeGTLudxwjzB+VOk8DkXD5XE0PXoDwcoqbXq&#10;lWlWSQXn2UAG0CfGPJlhKta9ceMxSySIJAzdJAHWaX23Hq1BuLsn63u1Nkvinx1PrQTxplCT+3Eo&#10;JSXuTzHZf68RDHQNoRvKVuN+O5G3XVNB7eSRjdYtqq9zWQRu47Te++lsDID7QO7IPXe1Nau1U8gp&#10;P45Nvi/LMSh3PyXPqLJMeXqyOF2fINs4qOW7sd69zT1+yrD7XvB+T1LWauCX3AyZF9BSKLaAr6XR&#10;1e31tN1/CWBJATAtLuQtzYgW6Ye9TYR7u0LkteqttEnw9X6nEgBxpg8TZg3hdFLddz0OxwOuvNPJ&#10;NeMm8AMSwgUoIYQG76cRw/EE3nNIhOwilWBd1N5FrShtWXe5pGUPK2nzTj3WvX73WtdfSWAeZ1yf&#10;L5huNzAL3jOsEw0KZgxOjwvPUoP3z7cZD08X/PruDYb+oN+FkT0KGZwhapAKdPo+VMCKsODGIhZc&#10;xhEPlxd8vzzjebkBHcPxMOB8POB0OuDAgJ70ZwgokDQse3h697Syg0AKUgkoKYxxz1owuTHSn4xj&#10;pWZMDdwvFZV7Qd89kjc1Vl+LjnrtflPNBT8exc3A2ihoCxNm1eG8/8zyjZNj2H7D8i8k461rqNl4&#10;FGk2zz3gW8uZ9LOfFY/A7y3OyvraXmGEPJurZV+0AHtKhcZvObasr9uZOmOVMpNB8EAirCz32Gzt&#10;p8yRg/Vrrscz3m3zHKLqWO+eZkb9Z8bo8yrF5o/5lphLLe++VV6mxm4Kn7fayBS0eAfFhVWNRBEz&#10;cfXfkS42lXPADCZUfjaHb2EO5oDue8DZWqOgdg6WGs8t7MfcvrP/OwYMWuLYPU3slsZLHmPcK0NB&#10;WM2iy3no3v2xjSkMuVHzvc+qNCWgIqO8Tbzw5K58eTMEWuDKY+avk1KLkJjnBcsijWyjJ0OQUQtR&#10;PjU54rO0SC8RtghxrPF7vd7w+dMX/PHHH/jw4SNeXi6QamV+cucmuZ43UoVmtDGjd2smTxvAN5XX&#10;+U0Qq5Uu7fQWWyXYNPNbOJCGG5avH++t9MNqF6uKZ1StWRg2Pli1Ho+xHU+wS0t+eqC134Ddk3fZ&#10;++Gco+87Lfk5T0FjCdLIvkqlZZE+/o3LywsuzxeM/+vf8fbtWxyGwbGlbb1D0gfp43NH6zdv95eK&#10;SfqF56rcNHZJj7skDfczxMU09FbGYTb36w8nNJCRWvwSalLOtbylRYqt2ATOAP/zPOPl5YJ5WdAP&#10;A3jfOya5ZqXrnFfYfWmm2a0evJV9TDWllVrjPGeE9+/f4f/9j//AL+/fQcwzPn/5jC9fv+I6zpCL&#10;IaxIAShlAOfOxavgeUQM5Zrahv0+y5a38sCMGbkwZyIdseedwS4MMxxG938bK2xeu5Gc8mNJhojj&#10;x25/2jbOUWvSfHGdtF4Pg1Is+Dlrs7SBkGIlCgyNfpX+0dja9XqDWBbtH0C6kWPlz9bGxQrguxpK&#10;KahKob49c/J7c9WiD/d9K46X8hCI5UXjs6FG5G0lUK57PS/X3ooV/GPg/b1ButShuhdMqI1ttwIL&#10;obmUSfhIeUAPhR3rArjf4nhcY2PEi2pvsdh6QOb0sFL6m3kmpjLaXwTOmWZCR59vNfClW8wMXdfp&#10;wOc+Qic3Qz+Adx2EVJBKBw7OGBQYpCRIE5yEEAagV66whULTQVnSTa2ucxNsUt34gJVi2SWxyUfu&#10;uvx5NC+wqXX4zLd6N4FWYh4XLLMAA3AcerxSDDMWKAnTWdUWsDakLgqYhMLzuODh5YYfzxecjhyn&#10;ngNdp5sgamVy5juoofGHUv7fG1BHANdxxI+XZ3x7esSP8YKFE/q+R885OiIMjKHnZlrAMHWcQ4IB&#10;7u1vMnN5JMkzWpKuOFVYQVjC/fImufHcvX+fAsJbAI0cg6XGIGxtHJaeR67Baf8tJ5uSG10ud9+3&#10;JuGZr0QUbppA9CCeRflCDMoRtuPwraY0rU3X0rnVeha2+HGkCqsaQ73UONhr0ltKStIJFa3FseeO&#10;4ietdvy+NbeoXadyMU4FuqH2/HcgGa1JsmM7qXKht47Iw2gKU3YUerdMlWWRes7oKUPMFMwUG0Xl&#10;cqGWyckaEJySLEgbTJIHcNcl536WkLBHttCPdTX5r5pEYs3QL3FBSGGhMTEiZbRX23O5s6TFl2Rv&#10;vt4ENBfqvRbme2usvEcbuyZDmVsXLbG0JpO1N/bmc15qBqXy9Yr/3/o0Yo2YkjsHYsZ0dq0DaQDf&#10;qs178gI2D5cuXzW+JP5ZY4xBhRAYx8kx7xVWtzmlVGgSnpKJhMoC/PU4uupIk6fBf7lc8NeHj/jP&#10;//pvfPn0BdfrVUsOMHLGtOSB96u0pAaYUoaMfs7GuQZmlkWYRnD6DOi6FTawfmSasan9tKy0DwHr&#10;1Jn5rz4XmRfjU9O62DWpkwaDwjoqx0gtnmFWNsF75y25Uml/CbHg5eUZXddt5ADtUc6I3OqRi8DD&#10;9x+4vFzx7fsDfv/tV/z66694+/YtzudX6Pte5yYQWw38KiDkywPvn6jaE6da/97tWcRecnWvwrZ4&#10;GbKBS2BfiaiXA5VTS1AF0rO+f0TY4UtJKcZG637e5nJV+HWN/pp5XvByeYGQEv0wgJgxal2M/wIR&#10;lmVxeAuxLpCoiacE/V/MEOqsRM0v79/hf//v/wf/8e//BikWvHlzhlQCHz99xSLMFJCUWMQCIRb0&#10;A2GwzSfvXSgpnSzLNjbxQB/e/raG2+G70bLMHgC1YdIrRGqsCfJImEcjAO7dsyACGUA7Z5ac8hqL&#10;32PKPyE1fe1POPm4nX6Wcf5HWSKKlcRZMfbIPNapGUgwdnUTacfjAbzrvEZzHgdVFZwt2Gd+bhG9&#10;/9SEfe38jKeow5i4ThP5aywmIeZyqda8OF5HjsSVmK64h6i5C7wvaYe3yEq0jra3gAz3gPPtybAK&#10;QMj1e9X9h1IB0KuB8qXvqwJXZrVSxbSodYSrzC5Yx4AESU/PnhnwfsY03kzA0YGPEQMDM47SPgZv&#10;jE4NOE+dNmBSXAP3Dlv0WCfW5dJueLuNS/IMd2skk8/OWNcJIZRN8BkwbsQo03GO5xFTKYzXMjXa&#10;7wSxKEyTZgkxYjgNPcABgQliXLDY7rphxttgOUuFy7zgx8sN33484815wPDmhI53+n0IsbKTEn0F&#10;3yRpHUler15BQUiJeVnwcrngx9MDHl8eMcoJ1HH0XYeecfTGDqzjHB0z9yckpsU00NjaGSaQM7Nc&#10;9fu0JIUCPNDNjrrSpuO9xyi6xeSqFQRqjakl47oWjebW5mDJVDanp9gKMuQYOTGQgChBt+w1bzsH&#10;LGOvO7Mxg9sO72XYRn6zQGWuaKeu9N5zswbUt055/Ax7qMW0O7cGa03O2vPJfT25qa01vjIiSPuG&#10;FNyk1vY6Y7ZgHmQKrssLbDYp1bHFMFhobSLC05X3De5hrlDBmGQ5zVLugBAp7eQZVc3smxjNWH0h&#10;KAFU+E3XFkPjUoO+VNCW/BpK9xkD9z4LP8eAKe2RVG7YYhxXymFb9k/qjGjVSs+BQHbdBrZgpEBg&#10;bgKvFTxqahJUgKzaveQakbVGQDxxo2mkFMhOIQj/9bytBWxvAaRajGRr523puab3bBjH/HOxht+n&#10;rzM2XQvPQqKwAE/tJX89MkbRSUmIZU+2hXT5fPBl0WrF8ebP0aTnSnLxpn0336v3D2dkksS12WpZ&#10;0EpKjOOIZRGQSkEoBa7WqZfKm4Cz7VH1czj8c9jItKC6EAI/Hp/x8e+/8enTJ4zXUUuUMga/vHBN&#10;BV+ynAjK0we2IIUFaYg0gNf1vZaiFHqiNah1aJUbYkaqQSwCQizgyhiqcg7lmUnaXC6W5wlNo33v&#10;IaxyOSbOtRLSkjmoaxyH74US3ah4v1GUFK6mx+X4mSLZxHtqHEfM8xzuWX8PM6YnKKARRqEkbrcr&#10;Pn2e8PT8pOV0fv8N//rXv/DL+/c4DQOo64yGfkhI0CWaXJs6SiWAtu3f5c65mt9gKzFkE6Mderca&#10;kzovC6/ZtjayKSlv5Bfha6mg3LvzpbNSNU+L5ni+KRv5bQCh9JMKYxUy504q3m0MPn0gMlqnUujY&#10;9fJywbIsANM4ymKxFNK1NrgG4oVYoBT3tN+Zm+yPGx5W9tjuECEEnp6e8f3hO07HAZyZ90JMEy+h&#10;gdGu66CUhFgWQ2Yx3iJKOslGGMyHe54QqfOAMaYlXCIdek4cyuIExFcpIBB416HrOIRYdFNWCG/9&#10;kHf+pfwxEOiru3duJyAZc0be8bvyGyIp+aGNlJfv8Wc+N2btr2B9PLWKyNvBZ3zb6zY+J8pfg8oz&#10;RA/zD6UU5mXG5XrVg0FKYjgM4KxDx3lw1iAiYrRMmDhyD3IkJO/PVfItM/cu3TlKKcld8r82vcdy&#10;+91fgzUiX4o4ETdoWnLGfwS8r4EXrfqnObbzPbqYteJkr9FV3JkJX74qGK/lwY44eckxW0psqZYx&#10;r9rnlFg1LcyhEoBPRnJCKWgNcikBYjpoDgMUEaQUmOcRQiwOgFZCQAkBcAYlJJZxwu1ywfV6xbLM&#10;YHKBlBykOJTr9nYOmLVNACLmRi4dU8bv4hc2Zg6sTBXFMYuXEoCi7yub5BB7HWGrDebnhS4g2rga&#10;ZCQrNK4134FlWXAbR0wmIew4w5EYXh2BSQGTEGBQkMbwiqAlFmYAkAJPtxu+PT7j/ZsjToce58EY&#10;SEWUP8K2m+sYRgpBFrFKDUhMi8DL9QUv1xfMy80lk4wYeuIYeIcD73HoO3SctKHu3On7UTeTxFv5&#10;JH1gcNLsHavRpqQJyGAgJZtAyFQxvWf8vgUASRkYpg6KVj3ElibhPaDNXjPlGqMwp7G5vc845qsg&#10;qlKcGKvcYUjVc8Nv6gU/Y+eZVY+F7SaHqWdzzzTb3kZRHNNy+oql/bDnXK5JnASSQSDtV6IAToYR&#10;KOQ66pgmlXhMeUTMEx+cSiRlVq/efo8i1xT2KDa6acB8VpIX0C3oI+CYepqB2GFRC6QHCxBYoKGb&#10;Y3JV3//GO30LqiXvt2HN1ib8WoyCc4znba6Xvtbc5+ZkuFoA3dxkQc6X4Z6GWUtzs5SvBexhtVYY&#10;roFkQS60S47FzyCVj7aaqdbWQu28yNBloCzjVK1K2PFUVKnGyOWqLc8/p5dMjQBLS+69yZexMl5D&#10;WUKFWFrKjsJvyBPFn7HdV9smwLaeyTFwiWq1yrYZX7teC9ynJ3QqzYn/j7Y3XZIcR5KE1QCQ7h5H&#10;Xn3tvv+LrXy7O7IzdWVc7k4Sx/cDBwEQAMHInmpJqa7MSHcSBA1mamqqHk9l65/HnlvM/cGWyec+&#10;h5zUmFUfgRgExGANHGEMlnmG1grEWcSmp80abYyt/TmUyeCUZVlzffGI8U0EIg5tDO7zgrf3d7y+&#10;veF2v1o2Lud2AjXo94dx4CJQkJ/zK3hgc2uAwDjHly8XKC2tXvY82zqOCwfccye3oaG0stfKTDCF&#10;BKw8pzGwjQ9HqlkBPHttQggIIaCVldS08cxNRXjTRad9X2qQls4YnYD1xmm0F2giBjElqdZ+SRrf&#10;JjlrzaH4X6o1czZ12viNPQMIXDs5IaNxvX5gmu74uL7jev3AMv9P/PPvf8fldLL7we9DpSyYj6BW&#10;n137qkod+0odaQ7mDPEegkvZtwihURGwQC8DlJF3CKzaHDGlsdyABeznxHsEp6YfiknB+Gh2Y40Z&#10;iBNQ2uZx1PYx2TYVKIu1dm2WWeJ+vWO6W9kTZQCplZM+YcGUmwvb+MtlYfLaLH5GjEWMKrKNgv/6&#10;/TdM8x3/+//8H3DOMM8LXl4/MC3SqSz4mCAcPmHNrGEs0WWdOHB7yuXjHuPI19oD/+GdYQy0LJDa&#10;xX6vy+4ulXOO0+WMy/lsmfrMvkNSqbCGvoGwNrp1lo9usb4AtO/kFfnZlrzz8Rvp7ns9R8r+HX5y&#10;an0PV/B+U0fTtrG+9gWdxI0/ISlqoHnsh6zU8u1+g9QLFiXxaB7xcL5gEAIcDMbJLBtKhWjpQExE&#10;1EdI80ZnFB/lu2VCYU6AosT3a/ue5/JMa+1YNIFuyF32SSlu39/D09a/Ct63gvS+PMIxfcyW1m0v&#10;Y+aIZEaZsRIbeZgNqyQ2jzqydj26mD1rfmSNawz+WoG1pzlaAs8MDIxyXVNjMAqB8+mEV8YsoVpp&#10;yGWxLuZKQckZegaUUZinGR8v73j9609c316xzDNGZqwDuVbQZGDAQweecQ4huANZnPGI1+UDAtOR&#10;Zfpln9PyrBRwMRPHH2qRmYdpBizagIfVJHXto4a/p43BIjWmZcE0z9BKQ4xjYBCdB46z5BgmawIL&#10;aQIA7y1kGDHcpMbrbcLPtxueLyec2BmCtNW7QZs1u+ovU1F/T0qN+zTh43bFNN8h5eIaOwRBAiMf&#10;ceInDHzEwDgu5xGjGDDPC6ZlwfvyDofMgxEHc/+z98gASbaLXhzvJqDC3qkBkz3SW70GmD1mSr/C&#10;6G5JsJTA2RKjpMSkKU0q9LI599i9W/AoTYxSNnM2OLujQRfLN9WmpEyM4HYyh3qA6x4QrVYoHJX7&#10;yJ9tr7FjDazvmuDq0BM8mhMUQVJQMk9BzCWu2ifCduKIUAY/jEk1xk3W7KmCkFEpGzSDnayCMTYx&#10;jeY62/frpAQsi4kDUPB6mrYBoZEbMff4XFTXOUtGjzTpWkD8EVC6hxRR31d9MbbU+Cyd55/1E/rv&#10;+qdH8qeOIEXvSJxr7Hgm7GmH98i29TKhj+TV8WfFRm46iwU6Ceb70m5H5M16mp2ts7smhVdb6xgY&#10;yeVgcrZ77RnEjLrPTh20APoERCv8kxpg700ItfdeKe5vzVPr0ls5yzacBV5izfkleQmSdV1WoDI0&#10;iTOAnTNLDpFKYZ5nGGOCaSMlU7SRxX1rP1BdmqoICrg4bpycBRjh/eMd//mfv+H//sd/4M+//sI8&#10;z479yqysgWEJ29xUaonS+rOodjLG4Pn5Cf/6179ABPz222/4488/NrJv8d9lEdPePydfd9nai0Ws&#10;Z/t3x3HE8/MzhmHEx/sH3j/eM2kENwnBGaRM5X4Ay/b13++fTTy9YQwScldY7xyEM2vDpWRwG78n&#10;ScOoMn2xnUzeDFMXc79i/RFry/t97KaMl2XGy8tPLMuCeZ5wu17x/ds3PDxYY0nOrMSFIdfMIrJo&#10;eDTgnZAbyByK3a2ao3eaM1kDV9OG1LyoTIAMlCw34Q10lvunLeAYw+nNOfYIfTGQG08Pp6ipiVjN&#10;WXVicnCVqhNK6X2v/hI2PluZk3mye8LHL+0MY4UYcDoNGIRw8rM2fszz5CRpeSJLGb9X8foFUN09&#10;F7lI/Pb7H/j9jz9Di2UQVvY4NnP10jfKmdr6JmksV+m19oMpaMBU0mctpVxjAGPQflol0zL3JtnL&#10;soBco2KRtqng95VSGkrJRh665tdx/cQaknslH6iSnGxg7sfXnMXykkdJqn9vkkngFbgu1+XxZ1kD&#10;X5NMQcV4HkBQWmGRft3s9Y5iAMazayDbZm6YOAMlHiutdyefrEzX0jVxjdfwrxuVx7GaYonTLF+J&#10;8xmiLbkgB9ZXGVUkJKN4euwztUApthydvBaf/eJdQK/zwmtFZC+bqAdoiHWlesbwarI25XvZl7Fo&#10;gYRH2KxHO+N7BU+LFbXX/S0X/s5sx2inWW4wCIbzKMCIoJSBWhTu9wnLPINxJ3+jJnAi3D6uePnz&#10;BW9//oXp/Q1GLSAugoM5mIAmgoSBIY7xNOB8uVgNRooY9wafZoD1vANHO2RHR66bAc8FHgMDqTVm&#10;aYF7pRU4t1pvzJukEOEuFU4DxyitaYzWxvWVCcwQDGeQZHCVGi+3O77f7ng+c4iBhfFh4wB6qt5X&#10;mWVmD8oFt/sd19sds1SQWkO5YmAQA87jGefxjNGB9+fhAZfzGYLPGG9XsCuHNirI5XDiEMTBnVmT&#10;XxViLgHSkeTALxS5e14Pe4V/b6OyFTePGuXVgIY9RuJeB7hHCmVPpqycEAGx5mbOEDjeoCzLO/UC&#10;iZ9ppLR9QOqH9N69teJtrsfXa55TY9l7NtSnJcQOPK/WZMYKnIc8MMgxGvKJptXEbJv60oYpE5/V&#10;eRK9VuUmsGjC+HCGR+3tbQYrKyAcqOCTREaWtchdXI5BpNoz7gNKCeWpk/29/xlT5D0Jv54pp5KW&#10;fClpjvdqbvrV0pLvkUmskTxaa95z7rdi6RF5rb1EvqXTXrvPI895j3DSc5YcOX91BDomn+fff3OM&#10;2NJqKLe0/0sN0doebk3J1GQO1v+mTlPp/fP26JlWlmYog2PbmLo/lZNKjZYB5FoOFDMVW6C4NzhF&#10;019IQ2fAR/hOrxGfnwXunJnnGff75GQbV1nOXMv+mGlw4xlFE7VhaTlhUQt+//MP/K///b/wX//5&#10;G+73G5hjnW72QzRl3HpH8z0fGODOW+zh8oDT+WTB4WWGXCQWqQJoLoTAMAz2nQ2yBybqbZvEtDYG&#10;vfz3CSHAuQjmkdw1ERYjoZReDWwLOUt8/XFjJZeXqDeQyvV83Exs1wnxmlLEEnDTMUAA3ZBPX4R4&#10;VveiynMbxlj4DgbuGMsat+sH/t8y4+3tDd+/fce3b1/x/es3Z2p7CkCsMRp+dCB4sDUkgHqJGnvS&#10;oqVJt1pd0nsWtc8joFD+1wHDnfO+5RWWnlF1LChjh0R0pHSSyph9Gc3S1EKCfLoPmuY73j/egxky&#10;nCTYMAwYxOjeKw1jVGDrSykh5WLJkAWMI9YD96REggHjDFycVvNYuUrYBtmsyEdKa41lmcAYIAQD&#10;4ywYiK6TKGYlwRirP2aYSRp0XuveXxdzHhtrEygGuGGlquZ59d8wOso7K3hYBGqbCn7XIjS0JGoT&#10;yRyiaE23dR7P4n2eX5R8q1qeVXt+Dvm+09o2S7zHwf0+4TbcMYgBdHINb+6NkFEkVtUaePGUgTY6&#10;kUcMoPtOPe33cN7kXe/XThHERJ/+XMnJuJFtUtvGtN7kSmn+9Hn/1jUX2/+Mf4tszjGApR+orCUg&#10;nwEZeoDtI4B3jamSBLmO9dhj1/WY//WMX9R+r8V46T1g02CyJrfcJWnDIADGsCwzlkXh9nHHdJ8g&#10;BgZjJJbbAkiJ2/sV15+vmN/eYeYJDAakrbYiDIEEg1tLwjgAACAASURBVOEaGgw0MIyXCx6eHjGM&#10;1rTHB23tRy0z0ZqajFEvKN+75qVCpVcbcA+EJbfxDKw80SwlpsWy2Tnj4A7kFsJ2rS9K4GHguEuG&#10;RWnM2nUODWBIgzTHwgg3ZfB2W/D6ccf3xxGX8QLG43GltDu6NRpK18E6zGssy4JpnpzGnN8dtss/&#10;8AEnMeI8nHERJ5yEwIlfMPITNCcIbrXVgAVeZc+O/QnLLHGjtrH+fToGsW8Svcdw6Hlmvc92+33r&#10;AdW7H2qjoi0At+cdTr0xKDlYqaNhW2tI1hsEpTF7bDrsvWdKrp1dvkM61CComU/uxeRaI3qvOVAz&#10;7OsFaHqnBloSTj0m3nsA4mdAwpzxoTdgfAy0roBAvcmBbm8LiiQRYsPawNwz26S4dk4bIAD1XhvU&#10;349pjHDnI/U18LUE3OcAQc9Yfw1EO6ItXCoISiBR/uf5dM9eg7I1tpqbyNbezdak1b8rv+2N+0eZ&#10;670A+Z40VW3KouVl0Mq5e97xVpMnBQRQ1jAmWxRS51r1XmeNLbcnb7kX+/3725Iii8+jvcbuEd+v&#10;2tnbep4lYNKfzVsN+77mc+lciIGGo2Bd/rmxyV08nbJ5NqX2bSynEfWLPYOTudh0v0/WEFbrxAwQ&#10;2AI5pcbhUSIARRPegGtWQ+M23fFfv/0Xfv/9N8uQ5Zlxuq85I1Ct1byvvfuAla95e3vD73/8joeH&#10;C+73e9A1Vto4uVObgwshLKizLFZaiADhAHj/efnEhAfOlmXB+/sHGLvjfrsFwMWfk1Iqx25s66vn&#10;9+UbvAEIo9beisBFRkUJm3pNjlQiFKv8BQXSgQm/z4Jnjkn8So5INLJIF9/LZngT4GVZcLvd8PPl&#10;J95+vOF//Ot/4G8//obL6QzGOJQ2iddDhCWjxErtxWZaOEHPGetZ96ahXtBLUlrfbb9WZuOlUZtU&#10;7cVmqteWy5AVlD5j97qVYGgi4+a+RvRWkx8wRkFrl2cSMM0TPj7eHdvc7m9iDIx4YMpb5rqdgvHv&#10;zex+fhzHhIFfMnan4E1GIMZdQ8AB+lpZKZWMfEEECMEhJbmYQU5KK5VTihv3+Xvv93wMaHu/Eiu7&#10;ZcFVO+RgCaTQrllOKy7FTKS5xgASq2QZnJyaQX1CrAbe90j35etSkslBvL4dvgve/DrV3Uff1Ahq&#10;5AgT1V4OAFd2suPD1TcGBufTGZwz7BEmqzhBVrEka2pMwLz8u1OeYKs3wLzGvV+nI7l9mSCTEhNK&#10;mE6p0XuMdPLfBN7XCoFfDYZ7iVBLi7TFTuoFUFrJefmAyhKBA8WY2e0mHR9B/0yjpJV09z7T9DA2&#10;q+wAXzXvxTBimScoaeVx5LzAyBGAxDLdMb+/Y7reIG83YJlBWgIgaCWhGECMQzACnI7w8PiIhy/P&#10;OD9cwIfB6m3lQJShw0Vd7Vn0Amu1UfbW7/fIFcUFrzYaOoD3lh2jQveawJ0+82iAi2B4GAXepxmc&#10;LGtfK7dOiqCIIMEwKeBjVni9TviYFjw/PkAwbuWJjK4XrWEOc7uGSkrM8wwppSV+OM1ockYynAiC&#10;cZz4iIfxgsv5hPN4sqO2ZgaMP5S98YyVQPIHhZJ+LBSwY6F+PU1I/HuTtb1geoRR2P7MfF/lQNz+&#10;Pv2svEWt4eQTB0Or9p2JHQ5+gW3ajutA7Pges/b2AFcUi/I4EamxpUwXg3QPhCqBXj2GxkdAv9bZ&#10;2tLeazEc+4zH9z1XejSw99akFBeJSmDvahCbJ6a1z28X7uXGbbJOPk7lBUUBSE5jDLmxfbYy5nw8&#10;VMqOMBtT0ewvG6a1EvgS674WR0pr32u61Hre+/re1DS/7snJVEEarURA2MvhSnIVe+//0YbaEd+J&#10;nns/sk61QrE0sbP3zPZy7iM5ac30uHZWmEh6sHZ2frax0usRUmrq93o71OJECoQfkxHteR9bzYW+&#10;+46bo2g22+r3Zpr7sfX3evflipOZYMKXTPIAmZRAPBXgpCu0BrQGCRF0oBnjWOYF99sd091KURKv&#10;gxp7zcZjtdjqtcI5gzYG19sNP3/+xDzP9rr1VvJvNXw1if5y2XiYCsbajl25SPz18yfe394xngYM&#10;g8DpdArmflYex5+HDphn5Um43BQ0J059fLw7I3cnu+N+njOGQQj4KYcS2zqA9ChLUmljwLA1S17X&#10;AoF9Xpu+yvdnDCzGGsubPUxRM5IMEmNV4+sS0zzXY6WA2n7Kr2deFqj3N2uE62WOvv/A6XSybH2/&#10;VjBN4L6Gnezlp61ppt1YbGjjp9a6rtZkk53GKRNTannp3v3v1TFIwPlybucnH3rILi3D+5ZMGblG&#10;9zzPuN5uWOSyUtiMB76Vy0PlCgIOAsbwiGACq2ceTbUk4HV0FmhjQFrDzZxaD0LOrXwRrXve67L7&#10;qRvbyNPgXNfBSlePskwGpZy7uqX3jQV/ve6jc2meVeffybPwiIDILNPfrlfkndiYvi8RvHrOg+LZ&#10;DsBkE2G1SdE4HvppBD9tUIozfUTf+Iyzq7jq7Fsvk/t9sk1tB+yP47iK1+3kGU2slBK78Lx0L+Y0&#10;qz8pVXLesudLKUeu5SX+nMnli9r5ZV3KdF8BZj8f/TTz/leA5D3wrFtn7MD3fYZ1X9PNN9E4Ta1A&#10;ab8cVHSlLj3UvSJ3T26jB1xuASvU0PXKk2IKAd1qmGrrkAIxnnG6PEDdrw7UVVhmCS01OAdIayzz&#10;DDXPMEoCSoKc3rqWBMkY+MhAXIANI4bzBY/fvuPp61cM57PVAkTMpKEgt0Cmf//ujVYfbe70NmJq&#10;RpJ58GeOGaQ0nA6ZBcdn7+DukmsrM6nAAJwYw+M44CIYrhxQTpNMK+NGVj2LH5ikwdu04PU249ui&#10;8XAaANKrAW91dt2tuFmZ5F6XblmW1dmdAcTJXp9rMgyc4SQGXE4XPD88gA8CUksoZbu83riGwThD&#10;G4AzgjaA1ioUM/4w5plb+t7z3GMm9wIyraI9LWhicG3/QG3tr16gaQ9001GCx9zJkfADXRLWikm/&#10;wrrubfC2vsse0IndROEZrxyYI5MwvbrIPSBgqeBpjRf3Non2AP9akdXLTt8r0H7Vl6U0Kr4FH+Jk&#10;ymzYcr/6T8IGBlyjcC18955FPDydj96yuCmgY/PDdiK4l3jnIFINHGslrUfNl3piZ3VdO2QC83yq&#10;hxhxRGoxz+lKshp75IojuURvPN6bEtgDQmtr1soZS7nonqF27Yzc2w+tv68jQ7Lke5NzqRwveuXv&#10;9sDlI5MT9ULQnpdlaa74DGs/xz3vixwsyO/1iCTPZ5tGKahfMJesSJTU8ugWO7z0zInq+QE5AL8a&#10;58HSvNppult5T2VlFpYl6HBrBxJEYn8bkOEzsnv5PVlJSYLgA6S02tX3+z1hXltSqV7BtPizOogV&#10;cb3p96zRjrWqDRQUlLS1xsIWEGOBKeulbJZFFptPJePhWM4mlkgz5DTxPanCgUQwzr/MWH3sfK1y&#10;CbWY6R8z70t53lrHrCQiK9lgkhRxL68oa+RHTSVaKe62ztLBPJXQlqv1YJFnJgMIshUJ2zjKTYyb&#10;WLiqK3774w9wIUCM4fv3HziJwYGnCgja1CaQoo6QLXuByD2QKjeYzc249yQ/as0+pXQwuz1yRu/l&#10;6rWYuI1TlXhXIWXlEk17ueD23/ad5M4EVkqJRUpM0wSjNbTTdGeMYKRMDLsZJ3BhJWh9vR7i8Dja&#10;xk9FcsySUHTwg7K/74ECHaxq1v1MgZ3P+QDGLNj88bFOAAghku8Lfnq01gQe+K/tQw/OE1G4nzrB&#10;JGJrO/1/wMrAACv7npjV0kcnoSGOS7Wp0ZaMaQ0DKJ2V+WfZqQQWmiX99bPZNEMoaQxxABpGW1/J&#10;ZZGY5gViWCDEbAH8wcYcVEgOrX2dTwoUCUnUii81yR8dYlzeiNqrm2u10R75LyUn1okUrXy5lj9+&#10;GrzvKRxawbHFWGsxDPfA61YX5YgBQPt+kYyT+gTgKICzBx4c+bldZgr6XJFLxVwvEB0bLa3ovZdl&#10;YSA+QJxOOD884P7qOq5ywTJNkPICzpjNa7QBtH0/OSMQd5rmzkiFCQESA/jphMuXr/j6/Qcenr6A&#10;ixEa3iTJMXEQlIAt2zuSNAgHadV0yOwGnFphvh3b3Sb4RxgAwUk93lPu96WyY27TvLgx01VH2cBq&#10;HDIinAaOJ8bwPC/4WBQWI6HhZBwUAG1Bcg1gURq3SeLl/Y635wnnsx2pQ4X1mAxfRmPv2jElvY6e&#10;1ip04hmz7CYCMHKG8zjifBpxGU84iRMYdyY52qydcTfWKjiHcAeTVtqyoly330tSGJSJ4kfMX/f2&#10;RO2d8iNZ8chhuaNKCastyfor+6vF1GnFndq4XsK6R2r6tnFUMvsFaK15sDeCvN+QSBsd6QAqoqBc&#10;A+y3TUazARhwiF3aa4aYJ2p7EzelGFwz46wZELWut2YWvMrM9Dd8e8dFe965XDLG692mzyD/O/vF&#10;5B4RoMWOsca4BjwDn2sSemHUFSlbP5bQCDr6TEOb0jUhMY3ek8Tam7TI2Tk9LLo9FkovoN3KVTxQ&#10;wnae3cb8j/aamKYqxxW/M3702puieYZZq3nYsxbFOEzb/AMNObKeaZaj4EOv1EEPmNyrnd/KizbP&#10;r9D40m6dPFPVYJ908pnJ0b31LUmnlRp5sXRDq/6oFXbpeVc+/4pSyjvNnb3J5L1zzjSa9um9rfWQ&#10;8ZrnyQRQR5yIpALi/LnkheFzFxZYkev3BDM6b0eb6BqvDG8GlsjleHNbpRSm++SYjCy5tgSgxX4B&#10;3yJVFN+piKSzzAveXt4w3e6A0uDE4CTPLahdyncacn+t9107cNnmE+l5oV28XE177bSDjpj+Oei8&#10;BwADCMbzJiOyMM6gpA6a+raRzjKJJA0vv8mIQWmVNHTsZ2Pdk16mxO0XRgxiEBBCQDlzYuXIQOTO&#10;hFrTrvbf21c2Jx/YNeaR9JGJzoM4DwcBl8sFj4+PMFrj5fU1kXzw4H3Q+nfPSUorfeRjqDYG3798&#10;s8xYYla6J5GrqLBDK9rxLXm9zblhcukqKtQ4dRZzPR/XodG0vtuugRM1aCgypjZJnPocFlO69+bU&#10;WEd9WTtr6xOlWTy03PREFmSeZ0zzDGIcpFdteF8b++n1YRQWNOcigPertJUM7zvn1sjW6+Fr5etz&#10;rISUwNY2AbgnRpYo6OKEcSx2C44La1y73LFIK/t7OtmGQWB5O/86K5FrqvVOvI4e4PdXo907U5YK&#10;1cGM25uQ5nmyJUN68B7R5BMiw+tU/mg1E2YFoB4VP646sSJ9J1Jy4jpBsPq82GcmAFQaBIX8ODZ2&#10;9xMTqc+X8x5wU1pGaiyLtHJq7pcx5OC2SO7GNWAMTNs7lCIB0MxPtNVATE1pa+SnOvac1lFIcrhg&#10;UO9ymWBXb3riB0umF+PmQu4TWSJj/dvB+6NMp9o4Wk8x0jOC9RkTrt4R5PTnKSsgKWNz/tp3tQxS&#10;Wp+7x/o+qqv+GRZjbDTokwFDDCAdErFhEBjPIzAISLVgmRdM0wQtJTCcoKSB0eQCOwMNwmnbW5kc&#10;djqBn84YH55w+fYdzz/+hqev3yBOZxiy46XapMCtZd6bct1gjhedG73NPamSKP5QAkCZqsxMkuNE&#10;Gt5xkaC1DZ5aGcyzwjxJaGXcAUvRwen04YnDcMKXxws+lgWzG51UmmCUAzCIoMkazUwSeHm/4efr&#10;O748njHy9LBItcUpMfJyYo7QWkFqiUUtkEZZI0jGwJgAMQHOBAyAsxB4PA+4nATGUUAwN3qXFerE&#10;rVSSH9NCKOw1uENtQ6c4jsAoI/lHgfqaiWSpoGwXb37NDLbmqttJnj2d9RbI0sPGzkGHtTtUbjj0&#10;AAQ1sLlV2G4BvlSnzq9NfEuJfqRLPgyZuEMXbQGdvdvZutE6ok3m8+DzUWATjeKoBBTveTfsnQfb&#10;PUOIfQCMQWagtW1y7K1DzZSstUe3RfHajM0NWe296m4gssdsNHyOtsbXsfGf1hrMNZJRYGknYJZn&#10;f8FAR0xJCpWsZStpRNq3kXGtVdlZmRcxEJJLEqQxuM0m3h/RrPu19BhRHzG09lCsN+1kSTFqiszN&#10;Foul/F7HDTr//1OZgVgPtwQ6tYr2PVB0A/BQev6vQJKV9sunTPZy6T2PpPzZ18gyvRNHtULiaN5d&#10;nfzAVvObAGfsvJIySqDkxvQ2ijutIr/WSG55IG10anfy+7aJHG1yAM8+XfOEWEov7aZ/1oC4xSTr&#10;jRWlJpvxki8BtA9aBSsAXor5JpYqY6ukWFiecjGbeKT4HMFLgoS0P+9I+3VcG3UsgE8r8LssC273&#10;O5TSIM7cbXhfBgKhT4f7M75JnDNwTtBqwcfbK/78/XfMTheeiAHG5una+0AYcjHEmR5SuaHYlmEx&#10;kSyOZXuLgUMIEXTofUMhThM9yz00pSvnY2IsGTP+sfqTrbmcy49JhxyQUXZGu6cuBMeX5ycwxnC9&#10;XnG7SRjoFXQJtSCtUh9OCo9zjsfHRzw8XCDlgp9//YX7bbbrugPa+1jTml4q517r9Thb3/W/I+ap&#10;Bd8Iz0/P+PrlC5SSmKbZejAYHfn0rNOBzBgoB9ZLueD17TXovi/Lgu/fvuPhfLYNIH8tbm3rMb1P&#10;KrEcG+z9kUHSeF0lUIPHb5J/7sVpC5bqrGGIbNJibQkFsDWR/C9PSveS6nrlgXob83tyhc0zGlYq&#10;xii7v6dpwvV2s+A954DRrhlnhy4IXqrKMu4p810JxDmlIGfnNTcSRDA/drkrMyDjYydLTKmNcUQ9&#10;MBffmYsfzvDTPW/OOc7nM7jkUMpKsRARHh4ebFNNSicBxYqyiTUiE+fcvp+NNY5zrlUSRm9qCsbW&#10;MyaYlRrLCfUb2UTTQ4FEmeSsJtFmX7081nwwJp0kTUiKm8+u+cEZVpsTEyailIqnyivxyKS+FxTI&#10;cCb7vbR2MQ7TMi7GaK2wyNkpK+gA4PtpC4q8c8yKDtXz68RIG0nuYyq4XQl4z+N1bEpcfr/X57US&#10;xtaGJkPaKFtlosmetUVSFTa1Wd7M2YGouvK6XzKs7dHG3Utme9jjPWDUEdbfHouo2SE6AALWgIOa&#10;vllvIl5jyJWK9lZRXpNt6DmUykZXnlHBwCFguHEd3gGnyxliHLF8TLhPM+7ugDmN3AHSdrzLaO10&#10;HzkEF6BhBDs/4Pz0BV//8Q98+fF3nJ+fwYYTNBiU0/cyEdlhdxkzBk2r4VIDH3f3iKvPfDc3Ix4k&#10;/3+73pl5VdISBAyRZd7PC6TUiVO774KTOyyZ4GBswFfGcF0kbouC1AsUt/I7Wq+O7ItWuM0KL5D4&#10;+T7ix/0ZXx5G25XNasg0aLoAm+g72yLDHyaWcS/ASIDAwUhjFBzjICA4B2cxO8A4wD825rLJYHCS&#10;xyqfYQyssRYjGOVKOCpHxV5t+1rjpvRP3P1udUzrmrcUCqjYpKuW4JVGLVsxohTzEBVfHRGnsxFw&#10;nM1SaybYArvcIDWwo3sx8mGyC6DQDOm5P5NpmaZsj5YBdT7K3dvAPQI4lwC5EmC3NwVWZv5Rwp5M&#10;AaQ+IK52BvkCNzcVrTUV1pFXlvjIpInZlsHVc17vaY0modmDTj7XrYw2F3fnKrbsmG4edHDAvQPw&#10;kbEvWo2P9J2Om1lpSpyDNTVTrda7lwOje3uvJ3aG34uS/9j0LGU7xRONphAnW2PEOit24r0TMYOz&#10;SYie6Y18D5VyqVwPMz8T8/0Gzw4+kP+1vBdK50wLeO/RP60B2XvTGHtG8NUmX1I4UjHOVr1bjGlK&#10;/OzVL0eaq0d1lMumm7XGVAz0I4sT9cmSnnO2JcF1ZDqxbtIW+5SwqDHJNs8o9k3yz9p4U0/az2Vq&#10;zUFyDXtNBB7WPW6crYuZS80YrTHPM263uwVHndFintfXpXz2m9U1YG6NSYR5mnF9f8fbzxeQAcbT&#10;GUppTLOEVGplg4YmBItAzWPPPhxbBaDDSgwhrEXePjbAprkSM0FjubTSGRfnzqssz8os5yx7x2Bz&#10;s8FJbJxOJwxigJIKt+vNSqZQelYkU/LaOE8sjXmZcdIjxmHA+XSGWhZgkV0G6KVn2yKvWGPO9WeU&#10;NliZyqmEkfOGxP1+B3fA5bLModERzq3CucKsZhe0Unh/e3ff5f7e9+94OF3sZKADlOzzMREQiAKJ&#10;CFXQtIkqe2JMASswhc+ufVypoRAIRZQ2ApPdadb7SkiGRN0yl5+JiT0eQM1m9s7vb3XCKTCm52nG&#10;x8cV07I4+WKEd8rXmH6yBkBg23uZGaUUCKk0lVISy2JlrBijICezypjYumF9BnaaSTjdfMD6aYQp&#10;OifZxJjFhrjgdlpgmnC93sAYx+V8johuZenF2rrHEwSt/IiIcD6fcbk8QCmJ17c3yGXZvMsh51Aq&#10;mVb257OGiSY7UhmYlfhoinV/6vNmksb8nvyuzw04t2erEDYH9tJm/vmFe4i+unCkbSv9Us1GBHvS&#10;WNnieZkxzZP1JQBwGgQ42ecPN9GlI1WELZqQvr++TshNaPeaejWPoZKPWknaJmbtU54XZO7nXtGD&#10;OSxum3O2vXC2+G1hPTpy0U/L5tQS/j0X9dqC1/QOjzYTPmtGVb/PuJNGu99ZO9R7wawjLLYWKNRi&#10;Ax1Zox7N1aQYdckeMQbDGITgGMcB58sZ58sDpo8PLFLiPk2YpjvUZQibVyoFtUhwAgYxgJ8uGB4e&#10;cf7yHV///nd8/dvfcX56AvgACQalbcdP11pz2JN36teIPLRG2f9J9n2UHRX3CFEyOrRN+K0227Is&#10;mOfFaj/zFYTwTCJGq9QMDQI0DJi1wfU+4z4tUARobg1rjQE0AbNaNSNfbxPebxOeHs4YBg6DBUYq&#10;oCID5GBPaBhIpeyzdMmD7cM6PX7YoC4YW38JO5Jnu8faaeZFoE7Eygnfpz3QyDAMI4ZhAAFufJZF&#10;yVu9yE7YBp0GRrWkrQdQb5ket+RwarGkx0zyqDHrkRhZBnDpUJxuxyKz6agX37UMCNjgCZXPX2Ut&#10;4tfVeTdQH+BVawYfZd3n7JdWHPv3eQqYbI2PT7DteYPsGSaWmcIx6wQbFsmacJlmIXSERBBKSlrN&#10;qcgXtiuXdI3djXc1MP/WXZyxvV2jD6y44u1Gw7aJ15Ji+Ayjo2UK12KE7RbAsdSEwQbEWVlIJmne&#10;EG2B++39uSkJFjNnKDPfokQr+AhjrqUL315Ts7n2II/hGzyfeE4txl7cLKt5MLW8lX71TGhNJhwF&#10;yeN7KU0oHCXVHJX3KhVepQLsSI7YIgPExZwxtab/sc88st4tELqZW8TGnIXGUT7pkqxtfNZHUzih&#10;4M+aUX2TjlvZrWLuSiugR4ygjZOjnCYnMVHnMfQ0/eLr3YvJ3jCXwLAsEvfbHcu8QIgRw3CCUhOk&#10;tLm1EALEjfOK0GvdAGqYX7YN9OKGZi3u5WdB/PPxZyWgUQd5Lf89xghxGlTaO1ppfHzcMAy2FvLm&#10;k3u5j5cJut9vYIxwOZ+tB5cQkErDfALf2JPojQkesQG7Z/cGWSBnvmjNiq3fAYzBIiV0VBeVmsn5&#10;e6W1wsfHB+BkogRj4N8YTuNopwkT2K7EKkv3e+us+JV8owcf2UymlzSww6VvzW/z3LFH1q3Xw3Cv&#10;RuiV0alNdrVyb8bWIX0iYJonXK8fkGqJzJF5Bvyu8oFe3tYYD/TaetrGRoLUGtr51g16sHgCnCSO&#10;m5BlbJUoEsOAh4dH/P3v/8D3H98hBMfrywv+4z/+L97f3or7lXOOcRzBOceyLLjf79BaQXCBQQgQ&#10;y2vLLWklz4ljj408PsXNxXEccT6fIeWC8zzjFv09/0/sLcFykJgA6H5Z761nC+3uidr+WidMEYxl&#10;jSGMo5U7thjRnJ6BsZxNbW9mlWASV3zu6n5CyhnTdHO1kQYw4jKOdn/o6Dl3NOZaXgC98WbbdDQV&#10;iWJUCUGpxJAJMkDx4ckomlH45IR963z5b2fe15Lz3rGiFju9BxhvBbXW3/9MkrvLGOocN+05qHIg&#10;sMWu7wVXWod8Sy+79b3JtRVAb84teDyMA86XCy5Pj3h9+QllLHtkmmcsUoZOsDZu1E4MYKcLxscv&#10;ePrxN3z5+z/w/P0bxodHgHFIIIyOlgqcvUbDmt2Hsr77IE5ZPpvsZi0IsBquFKchCrJXgfkQd0g3&#10;iYM9MOdFYlmkawqyJFHmbozNGtkwME5gTODL0wO+vH/g5eMKqTWUJaLYLioMJmUgoTEwhrdJ4eX9&#10;jh9fv+DxdIYxBKmn5Lpi0M8HMaMt495+vnENFu24VSycu4IxCG4ZNKdxdBptgNQW9F+70CZo3jMn&#10;q2OnNCzIyhjHIAYk2pYmLfr29Bnz96Am3dCKDTHzurcJWTLeiXV1e6aTeorsFhj1WaC+FFv24lWP&#10;Fv/WxIqqIFT1eWAdw2sZ2+0l4b1+KT2SI59t3NbW6lca09t9ZLKEp68BsGcympuw1/ZC6VyNNe9t&#10;zqg34PVnfSpKYByi5nNJkjL8fjT2Gx0jzqvbuFH0qMD2BnqhWJKpdi1jyV49aogeNx5Xfce2cfVe&#10;TtWjod8Dzhbf3YgJ5wUs8jio9bZx1wKK1+9jiOVG1lFuXfRIaBEsWnJl/c27lJGV5I1ITY6PxJja&#10;d/Y2afd8SHqabr8CyHy2AVozEGt5wuxNlObrl5tQtibg9mJ4z5RKK1ct1xfBXr7oj9HbQOglXPV8&#10;3l6hnXt/bPZU3hQNk3TY6OUm3hmb2JddD7b5XJD1WR35nLynM26EwSIXZ1arAcOb+7j0fvR4rdUa&#10;JYwYoC2D9n67RWCvJcJ440BtNMgwB7opGJaSzMrfuy06cpN47/+RaN5HeW3rfYg/Lz77vYxFXNe2&#10;DBsDQO1A9rIRob2u15fXYn3VnJQ1GqQBown32w1KKhijHRuePi1zWzpPSmzh/BpTMB5gkYyG0tLl&#10;Cc7oPqsNNnVlRg5TSuL68YE/GQcnBqO1ldB5eIjyk1rT2UR+Un0TRjFhAZXaes8PpNQkygF4YtHk&#10;d9SY8/Jj9XPIFOVJW43uo7LEJQm+WtO/dhblPWiB0gAAIABJREFUsa3UcEjjoWU4T9Md19vV+czZ&#10;+lgIHt6X/B1SjrBniQ8cl8sZ5/PZ6saTJeMZN53PyMogMUZgxAPBItaKZ4zh4eER37//wD//+U+M&#10;g8DABX7//Tfrt5AA3T43Y06rnmMYhGVzTxMmTBiH0eEDq66/iRqRAYPJ2cpOstnL9axHTLrmy7Lg&#10;druGe4gNcUvSlZv3DgTwdZIkPmtahsstCaD4v0uNnFT1QCeQu/97XgoosO99c93Uc+neCd2YYG7c&#10;ZIbSCotagPva4CCHK8V8uiOEix6J3dL55r0MYvWK0tr3eIDG9UqJUIKDZN+uXKtLPuQT4P0eoFlL&#10;xo8CJ10jki0G8ycT03IH5riefI3R0gPk9AD2vXpsRwrCzzyLBKCJmDQ+CffGKOeHMx6enzBeLlg+&#10;3iClwXxfMN1nnE8DuBhAnINhxHCxMjmP3/+Gb//8F56+WX17TQSprKawNUJBtTjeKwTRydRsFu+U&#10;pyrbHLkYLBoMp9hcJz4stGtWaAMsDri3updOcy4a/2dRkOHCHopgBI0BXx7OeD4PWNSERQOzEyDR&#10;xukDEiANw3XW+Pl2w/U64cvl7IxiWZB1iWUl/PgiYwRl7LUqrSGVhnQMeTg2jRO/ASMDwS0LZBxH&#10;AGTBLSnDYaC1AmAnC3gkqaEWDSlXsxn4ApZMkNwotFa6gdTed6c00n/k0NkznSwlrz3GtS3JkCMA&#10;Qts4p8466gGD9kbMW08uNrTbFAQJs9cUC9bt5yAyuf71BnbtmfdKjvQUh3uN8h5JjJoRbguE/czZ&#10;Gn92aapgu1d1GMPdfudxjdHWmmxkOIg2gxeeY8FgJ5TIrAUDReCTcTGRMb4a3mEdj1fasiZNDCZF&#10;9M4YKMmL/vp5v31XYvb6UYmPXnPmnsbWZk/B62XqoF2s/aTeZiIkBt/LjLm8Zec1m1tNq5qOeW9+&#10;V9tLxZHuKPSUzOxzLffeuHIkFh31Meo1zO0hyJSAzh5QvAVutKZffVF11LOkdb8tMKdIYgF2JRla&#10;a9YyNq1dT2kK4MiUXY8Xxp7UZ2tKcK8u88W2TSMZmFnf+/y+YiB517OLtsc/xTr8Lqe0oDUD4wzS&#10;mTXOy7yeVZRqAB/xEqsB/uW9SMHMe14WXG93KK0wzQukNgBxiEFYgotW1kPRWEDWs2aP1u3774cp&#10;yoK1crfWdFMeN0pSWuQnkgIIE9dAqUGjl8fw0jQ1f6rk/dUG2mnjYzGQUq2NcFgWfMus+TPNsfze&#10;WbT3fNzS/me0cRNkbSyhZEjPIjjP15MWwH/HbzBYlhkGgBhHnIbRAqpYvSdSqcLC+Grv3ul4J2rN&#10;mxbJx3tWkOsr6CBf6K616yz//IRZj/xjT75fei9zD54cXynlENoYkDNvVkridvfgvQYxnmh+e236&#10;+Lo8yMsYx+l0wsPDA8ZxtL54TiaGu8agUhrGLOCMW685imXKrOEtEeF2u+Gvnz9BBIzjgNfXF8em&#10;N6WNEZjN3gDXT9HP84zr9YplWSAGgUGM9h1nPGAJxui10vc65VbPBE4w30k32UkUZE362+1m5alc&#10;0zJek1KNv5k8dSx0j9lspBM7PIx6cNLSWR8TKK1UDgGQuE93CCWCFF3wG/HTKmafZNC8zvCq0eqD&#10;QsaSLpWG1CM0DIIFHVHpKN5do1Y9USbgxMb1KeO+HctNY5qy7h8F1zsh1t+MKCk0bK6ncz0Oy+a0&#10;6P57oERPstBjBNUCOWr6xD1gxPY7y8yfz3RjW4zDFsuoh/V0tEHRGnvbKzqav5+smD1oGbOjVKez&#10;PRhW6RyN233B9WOCYBxMCIjTCUYPuDx/wde//RNf/vFPPH77ATaM0IygtLGM7uz5lEZ2u4tfA+wp&#10;TG32F1IA35jCmqAB1GUpRM72CsBjFiy0NrbpMUssi7KHHbdFSNAWdB1yziyTiHOOYeAuITX4cj7h&#10;6/mM26QwKQlGxgLs4asZZmVwnSXerje8vL/j2+MZjydhDXCgVuMuohRogU2wpdJYpISUrvvPOTjT&#10;4MqmlgwaDAwDZxgH4RgiyrJhjF67uWoJJmRBHxhk12FRQTePRcamudnKZ8Y28+fRM/2zB8zusXL2&#10;Yl0NPN/T/9sDdvKJn5yd8atAyF5yUj4wcz26A4d7wjAwXQDUai5NGx+K3nOol2V/ZCqtNl5+ZBqt&#10;N36nbOUyA7/0/Xmy2rrPPbNvKpgb9pqCbYugvjVZJ8ci0zOkjdDYQjsZk4xcnoPmJ0pyAuQpHEH3&#10;3u5TDSues9UO7mFPh5hHJgPsY6mWvkZhDdzfmMVlrLCWx0cxVkVTa8FPfvMZ1OUXtGcKWQJDj0os&#10;1fLIvTxw9WVpnQerFvNnCTE1OYs94Lf0PTmDO25s9eb7PWu5d517UwYtwLZm4t2bk5eMKWssuL2p&#10;h6Pgbk8hG8tBtSYJjjRmWiDB3rPtkUiqEQdiCTFEEiLasF1JkJ6zjpJm5lrgxwx1spolIVNQWmNZ&#10;Zse8N1s94E8QPWrn31aCzE6qEgGLlLhNN8zLglku4EQYBu6AAg9aubwftDmza03KWAIiZlIGcAsG&#10;AA8yDLEGvjF6bWVnTeOiRnT2DuX3nXvhpBJ2Bakq9zAJ1lzXAMmkWW6NWGu0xUmfVRbR0T5hmwnc&#10;uCm4N1lW0lXemyLaNKIalJMmyB2BaemfaSxywfV2tT4BPy84nS74/vUbBuEYzaWGB625y+FpUg8s&#10;mnZNU/LZaTVSA2amV58b05CDKtXttRiS78euCYMKgfSIBGvcwCpNNee5Rlgzk07xL4vE/T7hfp+c&#10;V5OVtPEgfCwdmDe9GWMYhiGYwy6LnT7yYLYQlkDn/esGYwLgbZw8iTYa0zzh9z/+Cz9f/sL/N4yW&#10;9a8U5nlyRqtW7ioJpa5pZrST/2KE8XTCMAy4Xm+4TXfQRDifFMbTGcNAIOJgnIM5siDIJM3Z+A3S&#10;kTF6K0eNpaz28pQYvG81uXIJw3btRwlYrJSC1tqtv0iuMZeP09obrlq5HCVVaGau56F7TyreQLW9&#10;vz2zLKeeDLk9waCkglIap3GAGAS4ENBSpedn7i/TqZTSjx/XsdM6wdtNO7FKUx20ei/GeUs0xWD0&#10;PhacN+RKcnJp3fBvZt73jF3uFQ41xmVs5LCn2Z417pK/ty1sUdX0zcGi0veXNJfjxHNvzK6XAVMb&#10;/Wslwq2RkJ4DpFUUVpFuUBG0sgZKLgFybtRaSQAGXHCMpxPOD2dcHi54FyOk1LjfJN7FHYMQuDyM&#10;OD88gIjh6fvf8P2f/8LTj7+DhhNmpaCU3dTKIGLpuOIX5TUpja+V9g6hr+CJ9YxjA45ej4cV1DdN&#10;8DXsyk3yabvb0zRjkQoglnTXjdP99Q7t3myLARgYARp4Ggd8fbjg/b7gtihMRFCwEjf28wjKAJNS&#10;eJ9m/PHyih/PF5zHLxBOnkY57ftgfOSLf6OhpIKUixvzdSNcgoM7PWJGACMDTgYnZ1artQFpN8rq&#10;3islJRa5QGkJQQjTBMYAUlp2lAWOKPx7BYfqjbvyOCshN0fsHXnvNeHe0+jdawb8O9mER4rN3UbW&#10;DquwNipfPCdCsDZRUlRj9qSa4vH/j6HWXBamnCzFyb9pNBWOA+O1Z08Fk90jbJ8S07LXgDJNYmhj&#10;mLbHUtrT6Wux+fdHBrFKGlBtH27PoVUvfX3mnm20a2abRoxwDauRIoo+JKV1WgF8zwBC0eMEMNBY&#10;WTt75lR1IzlKX53E8HU/BvSwhGsMkpb+fSlv8ffJHUBCBkFiaE9ascSm3LKQjjXSjoBvrbhcYs6l&#10;O6NiQt5oeB1pnLb8I3oajSXplRZbfo/Usddg3pMjOlLA9YK6e2z3VmPH7/U8n6yB2r06//79Tb8/&#10;j0o5gwwBvK3F1CPNhNY91BrsbUPtzvMsfleS/avjbjpi5nfPFHNKytlmCEFKwDdiIia3gYFW1k9K&#10;SrUCuX7QyuXk+KS/QEvaKhiLkpWKnJcZt/sdi14ARhADB+N22pgLBjIWIOFODgUFAD9/l70sBLCa&#10;OqYgRiqR4+VMV8k6ZB4i67ziKge2begQcq+I9WeGYSi+b9bQPDCjbO2nJAiE8+XspiQk5nmGlBRA&#10;LWPUCjp7oNfVKL5Jz0AwxBILxVQ+L33vjxIz9jT+0zPRBKp8KglljWspAgdbNYGdGKAwzWeSOtjV&#10;49qCaR/XK/7ff/4ntFT4/u0LTuNYztGCJRRtMRbsgdPoIriXpJlqZ2vpjCyZd1fr7+ApUH+OrUbo&#10;Z70LW6zf3gnX4towBs44GBcgGCzSSREvMjRP1u9lhZw5ndrwMUErhXlZoKUKkrXn8xnnizWRlUrC&#10;GEAMxnrVgSHGsY3RkHKCVDMY4yHHs34ellzCyE3N+6apN4Nl6/WIYcDzs9XDn2fbUL1PMzgTOF9O&#10;uFwulpgYmVyXZGZ8XOKu5vegeHzva3MnlREzUQ+LGLOajk56LVabqJ1PZYNSKkoj5dOb1oRW4PHh&#10;AcMwBC8WKWXy7OzkUCwH5ScNCrK8pX1LVJ2UqcY0/1nGNgyllJiXBdBnpxBhpyxYR17WInHs5Xw5&#10;G38PY4jXxMeppOcYFcIxgauE8ZiOUf1SI7d4X4lv8X+T5v1RHfpyEMp1m9ZEIHVo3m45Y+KuGm0K&#10;2G3gjHGh9DtL11UHMHK+9Fab90hR2Op47bFkSt+VBKEGO60USHoYO2sCHQEn+Zq7X3JZIJcJRivH&#10;AieM44DL4wOevn7B+8sb5o93SKlwv0tcTxKXp0c8/3jG6XzGl+9/x/OPv4GdLpi1weKCgYlYCTA5&#10;6LZ9UUpjnunaGuxpq+QB4gibqVRYkwOHYjmmeELRBADSvRfuXeGMQytAOVa7chptQaOS1geiw5gr&#10;wAEwrUGMQTDCeRzw/HDG08cdLx93CAALAUr7RgYARpAArlLj58cNLx83fHl6gjgJEHHH8DRRzHFN&#10;MqWdY70F7nW8r0OHEhCMcBIC59MZ43iC4MKNQWr7eVpDygVSzSAy4NyC/IwIRtkCSxsVgLV178Fm&#10;vD4AVsDRXJpljQ2l97wNUpQO7lKx24qjR033DjFgfuEz9hqPPSzYZkJNqbmzifTxqhMxFHXwTfao&#10;KOqWEyWxO70U2oCfewl9j/RAM4aicJyZyB/D9AEqvc+1dU6nCa4BkS72EGJAuLehnJ8ZrSmvshfI&#10;WmwQ81NFLi76qU8Tm9luN0Iudbc34o+IlYRYKo/izL2sMW6iAB7AOISjMLA111jNoZVZwSKtAUaO&#10;f1/S/i7totyAkKKRcsrAe9MFXNakMEpJa2lCoMWC334Ps/JptBZJPfryNdZqfs2faXTukSPyJlXP&#10;z9ViTKynmTO7j0if7BYEHWBtTZam5sXSu64lU8VW/lmLLb2N9L0mVG3/5KactaZFSR5mbx/UnlMN&#10;iE/fd28mvgVJc/LHno/IERD56Jru/dzmGkzcZF9jqwkQIYXitYd8VJoGCnsw92WqnYlwzDtmgalp&#10;Xizgy/naRA6HAXXv0Zp8YWlaTTvWKRMMUitMy4z7NAFEOI0jTuMA7RTWhOAw4Bsm42rYXX/nY33q&#10;/XVdzzGtFZQCiIZIhoNCbq6VNfr1ObfXWV7j2grkWPkM+9yF4Jt3MADn7kzUbmqNMcLj4wP+9uMH&#10;iHO8vr7i58tPaG2ZuDr4oEWeZLQCzSG7Z3aazp6/eaMy1Y7evhuISA95XrFfM+QvgvfLiQFsf2Ro&#10;vy8pR3ewIYFQi25BFOXABK0VXl9foKUEjMaPH99wGsdN3lbLj2ntcCSycDlms/Jw6pKNPazkI1KO&#10;7TwTVTPiXVWJqEg3SW7ZD8LnPmaln6vlY6WYETN4YazMjDXa1uCMwYQpknVvl9bL1wMevA970WiQ&#10;4SAQLpcLnp6eYaBxv1kJHK0MFiMtxuPkeS0WQUEW0L69dlp+8Y081xUaBo6HywOE4Lher7hPk+uv&#10;rGcAI4bz6YRBDFjmGXfXnPh4XzDPE06nE04nK6ezkvh0NFFg14ZgMZQQawub2sSKq5kEsXF4hsU/&#10;HPEqyKoh0tWv7/PSNE4eZ+znOCNfwfD09IQfP36Ac46X11f3PjEo10BZyYvrjXDOHaky4kNle3WD&#10;rvoz2GzB/C3rPooK7vcE55BK4/3jA5fXVwycWVyHkfUJq0pIxuSxPm+lHrC/db6l55+bynCN+bg5&#10;6XUcinkVIVHGqNUBMQ6ZxEiKMT+Twdz+5Ps3g/e1RH6feUgZSJYbi/gktcQACVs7YaDlTLuVpYEu&#10;cGarbItiEh0z32Kmbs9G+6yx4N6Y8h7Lt8X67RlHLgLdMTs56uQClsFitP33Mt1xu77BaInL+YJx&#10;vMAM1rT2+csz3p6fsNyvkIuCHAykJrDxgu//+Ccen55wengCG89YtLbAvWNPJDBNlDgccaROf5aa&#10;LtjNkeBO0HRTuEXJJKiyHSMtf58qaA0sUlmjWilDl9p+tobRduSYhcCiwQkYOYPw7uBEGATDw/mE&#10;58sJZ04YGbBogmKucKIVVF00cJ013m4zbrPEaRjAYE21DHTatHGHopTKPSuXhBunqe908AFgYAwn&#10;MeA0nDEMIwQXYCBoSCh7IVBKAlAQgmHkHANj4AA0GctI4XYLWkketkrrEAPTsPprhWI0lbIAEqPb&#10;BnC/F+t2O9UNs9m9fdQjn/UrBqZ5Ile6jyMjbT0MlbDmUVZhqpA3JcB8XPoUeMqFRnEZxI8Hr8j0&#10;6Xv2eLBs4sgaJbF6DEUtf1MJBwdlGY54LaTAh9lQAKgwDtoCO/emR3pNL30GoMMAvPX5WHtrMaUy&#10;b9oDQL+UxHrNbJVQoDi3osg80VST2rXhShVtxNVEijMORWpde6PtfqD8ncuv2xTusd6I8nlTr9RI&#10;yUAvB8RK8WtPBmlvb/Tqwn6GTXwkNzuivVlrkvVKx8TmozXguMWOr8kr9ebjNRD8M6zDFuCw1/ys&#10;6aMfIUi0Gh1H4k+JHVnTbN8jdBwjOJXu22wadSnhqW5keORc3pt26ZF4KxXPm2uJcsT43KXobCeU&#10;z5YSiWCPJbsWyMyxMnUiSxZr3JNjhHJHDpmXBbf7HcpYXyaTSC6svzY9iYa/yt70W3inOQMTHPO0&#10;YFpmzMsMwQUezpbkcp9mLFEOaxmOGoZikBdJ3pMD90qp4MeyvUZKABXfaOVcIGHXR382CIFxGKCV&#10;Xk1fyYJ1RBRIN8pNBGtvysp4qF9yP5wAlEG777JQO2OEp6dHfPn6BVprfHx8JM+DMW6l6PQ6ER+A&#10;KbN2/Y3WK2mCWAZ+mYYU5f7Ztf6MCfhGqVHIiGDVaozToqbQuEqUA8CS6dFqzdEiFnm5UaVxv90A&#10;bSAYx9UAr68veHq8BPZ9ui8KLJMMZMrXayV10YZIcFT6qsQcbvl1tUxCU5UFs/telvCrgEEFwNMU&#10;76/U+CmdcT3TRPmUYy6vG4xBjcbtesXtdoOVK2bQyTMo+0UV4zzgwH9b6wshcBpPOJ9Otn7nA8gB&#10;/vfbDffpDi4JZhwxjgPA4/xmNeImJ3EEIkhjcOECT1++4DwOQSZmWWSIuZp0IqPFOcf5dMLpdHIm&#10;3grzPON+v0MIgWEYLLvegenDIMDINRQKufmmcvTs+1h2x0mqGd8s4RzDMNhmx7zYiQHUZbtr0wDF&#10;Oiry0PK+WFppzPMMAmG5T652JI8KBXzS72s7LcVdEaXTZxxpzydkH1rjni+xqHp2mVArETGAGAwI&#10;ggucR8LbNOHnz5+4nE54enywWJGXMY2ITeVcDhX8l7qlqHI5oRre6Q3RTd4Udc+gmVdTKkd6pL4g&#10;5kzpS9Z+iQfWfoz8tGHtXsDZFjVeF3Z70HXC2ZsHS2GsfgXWt1I4yFhq5e5PXwMC2WQAFR2se4q4&#10;WnK6V4i12GA1M8AuV+XdIi0Wi4nXa+2kGK0BJaHmCbe3V2i14CwEhssjiDjkSePp6Rlfvn3F7f0d&#10;9483zFJBKoI2HOPpAZfnLyAuMCuFWbvxvwjg69Exb+nRpi+0aWry5T+fjw31jMz0MOmKz8cHEbfH&#10;lFJY3GjSIqVVSyZvFKPBmdOBYwyc2c4dJ4JgHMLpXIIMBAMuo8Dz5YSn84irlFgMoKyFk1sTe8gq&#10;Q5ilxtv1jo/rDY/jgJPrrOsARrp1coVBOOSc5r5xbvbr/dhfoxgwjoPthpvY+HY1puKMMAwCg+Bg&#10;pEGQLvCuh9TABwg+OEaJBpEGwFCa22wVz7VE/UhTrtXsOfpZNS3az3zWkYZhDWDbM1I9AmqnWvOE&#10;IrGI6vBuYPTsXPf2z0zWmEXWAqCkgCuxZI4YAcYJgcmKHSLaPZ6PsF1b2t77wFkZTKqBrrGG7V5C&#10;1Qugxbq2CQOfOZBFrUbejHLmfbw3KCqgWbO5EVhJLDX9ThotK30+SCZsiis//h4Yhg4cYixMIlmz&#10;L5PcZ6zJrI3egAgAiwgDa5MlZQlGbA22BfeOsLvyZ54bgLaA3hrAWdrPNWmSFsB1pGF1JCbm4/q9&#10;8bvmB1A8Xqh9vT2SiD367nt5+pE8ZE9eqQVq18CUWh52ZHKgRmzZm/LpBe33QO8SkLy3Z+qeCCbk&#10;KVRlsJZHQ3vvs6c++xVSUWkdi99fKsz3D/tms685KQIHaFu9Awf+soh5xyLTWu5YmQzzvODmmKXE&#10;UjkSX+/l0ost4K43psUkKSmtHIyfrtXaQEkJJWUWB4xjmltzSsEFhDPtDlIpmeF3DIqWQdAV9Ldn&#10;FoIedpHx65g+fjrYYJXY4ZzhdDqBANynu5OrMDBg4JwcmK+Tpkq4v4CdMYjBaj4PwtYxr6+vmJcF&#10;H9ePYFTrJxfI1yGmMHQbsAK2aW6Xzp/SORjnHeskf3wurn+Wb4N0co1CrmDrM8JkFtuMCfe+yrSC&#10;Gs3SDpKH/+7pfodRGpfTGQPnuN2umOYJj+YBQgyOLKEsEc/UYg9SkkNpiip653um6lqNrRb42YpL&#10;GxB9Jzdpxh4Di0WY/u8+csbvyX2UzjtbJysQAVJJfFw/cP34CPWG8VK4tF/vbWVbTJj6Z5wH3XXO&#10;ObgQUEpiniZM0x232w2ccydnu2AcBgjBVvlLL/1oKCGpLFLi+nHFMnPc73dIpSJfDUQY21qjCGHl&#10;wvyeUErhdrthmmYbt5UBFwyn8YTLwwWMCcsAj3aAlw4L7zSzcsEw24n5OD/0seZ0OsFo4xjlxnmF&#10;lDGfOK4ppYr4m2/mMc7dNKYCyE4kLXLB68uLk3OTqxyWsSoM/rvjmOzxI5OfS76eIgKMho793SiT&#10;oTV7+8WuGUVg2DAMeHx4xP1+xW264+HhDCGE82RxzzKTZ0w/1zTzlVojv3aWlXKD7ftkIrJWIdBl&#10;mjrEUpnunhwwrpcZGAy3knCGGvKaHdj4p5n3ewypsqRCOm7W/12xac4W0I+B+5ZB4lG95v1Eud9M&#10;rwV07SXSPfIURw6jIwynTbfEFIb3XeAhraxW4/srri9/gZGBfn4GMwbcJYCXhwd8/f4d148PTNMd&#10;0yJxvU/4uE64zwpP4IAhzEpCJ91SJMYivftyz+zPoUXtA/kXxvCbyUTBPbxE4zAwUE4Tc5YSi5LW&#10;oMSB8sYBOwTLNBKcQbggTVEQImPAAZwFw/NlxLfHM17vE+7KYDEMMh5d5QzaGExK4/024f3jhq8P&#10;F5zOZ/tctY5kTkxg1tuuPQ/sJg3mNCcRNO/JGJyGAeMwgBGDViaYGSitsWjlChfCiQuchQAjDWMk&#10;lGPVG0NgJCD4CMEHy7rR/iDSYWyvZuy2rn2+/w1y/dDe8fEWeH1UI7X351tg7fE42xc79nT1a5II&#10;Pfqh2z+nYsFPKJuSluP6cVDiiMF6VzMmq3xoJe404Yt60nE8rvcy4/diVut96gEfS+dZDRj2Sak3&#10;0ioxp3KZkpL2b/MMzqe4qAQ2mR57goh9z0ISbZM3vdHlpIgVV2Jd+0KmNtrdeva5UVaLPbyXm+w1&#10;pmsSYXv51hGiQ2sfHzUM3cuvaudzDbxvTQZsXXm295w3SfbiwK+QPXoAhlpsOGomVgPFS4ykI3KR&#10;rTxqr1m3Z/C+N3G5N6HQ0/jYvidbYLt3fVvM/96aolUQ9/69jsCIksxrTVJq7zo2RnxevtSTCZ3R&#10;eKJPjIJuv2eZMwugLtOC6TZbD1MWN/fpUBOkR5I0v1fGmJWenCcs8xwk4q63m5OiINcgpmhSNDKt&#10;DAA1g70dsmaQ3iiPe0mLlVBgtK6ST6SUYWLMmh+ysIZxLSZDRoZ1ks+BRUEubpmxTlmkYEUpr/Dk&#10;HM44iKwkxzCOmBaJ3/74A8uyrBMTvpEQXdc6TbgauvtvtX8WZZKmDBKVG0ald5Uaf5a14XxDgAjn&#10;0wl/+/4Dl9MJ19sNf/78iWmZXR3lmkwsvp+KgTmQAHWbZm/yvrgJaaWglMI0T3h7f8Pj4wPEIIIM&#10;sGHGkaoqnnCOohvHLpONtfpMtxYPe42/S34sPXI3tUa6ZwEjIw9t43DcgEnd6laA03SRaXobeXv5&#10;WPr7zh9OAUouuN/vmKZ7RmQx1Ri7i2FEkibTPAeQflkW3O5XK3Vzv+FyecTT4xNAZKVt1IRhFDZm&#10;MAbGjK3NyQRBECLCPM/4/Y/fXS23xgtfs8eKGnmTwb/3AMCFwPm8YJoW3G93zMsCuVwhpYRcJMZB&#10;OHCcMI4jhmGACO8hc4AsoLRKfC68j0a+NkqpdVqavBJB2bPSYzBhajLbV8ZhI5yzyEx8jaXGGEzT&#10;ZKWCnbGvApyvoEpwsWS/OPmbRI7L/zmLJWG2+B4arHUAwaDYT+MwImilIBc7hTCeTi52MTcBYvGd&#10;2DvlCO7YAudbOVBXPhU9k9J7mU65srBGNSJ4rYZKYpY2Abgve/+1PUU+Dd7XtFH7gA/aSQzbUbc0&#10;2prrJfVqDx5N8ssFZx0crDUMjgJBRzZlrXBrgY9HQKogK+4SScuhsDqMNkApzLcPvP35O24vf+J8&#10;GqHuV6jlDhouEJzhdD7h+fkZt+/fcH1/x9vLKz7er/j58oafL+94/PYN48PFGrHadu1GL6tVyPbu&#10;RSocyKWXqEw+WHXbSgHm2ERD+g+LGyT4yXGUAAAgAElEQVRmlY3QxoLai5K2Qw2ylofMGsbAaD/l&#10;Bc5ssiuYTd6VB+8JIGhwDlzOA748nXF+fYNYCFwDykRGaJogYbBo4LYovN0n3OcFT+czOLPa88bo&#10;IJ+kg2b5mkSHUeXI9NF6IDBczmeMw2DvQlvncmM0pFbWqFYtIAPLJmICgITSEnLRkNKAwCFowMBP&#10;4GwAJwHiwrFq1smINkOt9Hyoult6GkZ7zMo9rfsjoH6v7vJerOnZq92JaL6wkaaJKYDwJSZRPuW0&#10;OeQ2ifX+WseXkpt/9hjzHgEv2utLqyRLIZE7GvOPsPxqUghHGkVHwJsjBlwxA2Rt1Jvi2Oa+0a9p&#10;avWn56L7KMfcC0+IkAIV0d7e6L8TWT1+z4IjJPeAYEqbmgdC68Dk8+BTy9y3JGm1x1zOGUR7mqu+&#10;WP7VhlbNpO1XfTT23tOjPiI9a7gB2Bos+GI8xXZi0OhVjqPVIGjlq3sNs1bDbc9wuhcQ7zmHWudj&#10;bV/Unn3r93vOrNaeqq3REQ+FI4zSGuOs9o6U3ss4JtSkI/b+u2WU3PK/KAHtLYbp1jyedgv1VsHu&#10;80mK2aUBkFvjcHqtQC5L5NmXWhtM84LpPoMMOaDJS8DoYiO9BXLsAfrxz3LOLdnFKCzzAjnPFmg2&#10;GtM8gxHDeDpZ7yvH9vTTXB54wgJIqQK45ZvIhhybUxsQp0TaRCMGZ01xv/n7tMxbEUAmL4Ujyf5b&#10;efNfbZvhWivIZQlFFHOHnXFOf76+27wXTiLTG1xqpTBPJtK0B4QYE08eE4HU1ggzZrlmUqmI2b3r&#10;+pf3LNwUHYcxkbmxQdJYjyV1TGXKxMsmwDU4TsOIr89f8HA5gwC8XT+sLKgzpPTyCr75v0fAyO83&#10;B/jXutay66WWmGbgjz/+wDgOYJxhHMdUw1uZTZ1UnmY1Zfb9gVy1lse3WOytc7MKJcGy6CmGyEx8&#10;Usc/358X10iUnzWrLZ0/MbvaTxABthmzLDOkkk4ShKDp2FpvsTj3HhuNl9cXvLz8tHK6y4Jlttr6&#10;Dw+P+Pr1C759/QZiDMsiMc8TlFZQynrzcTAY0hCMW+zANQ0DG5xW3fXSeoRfsFMz8bmntbaNsPMZ&#10;p9MZDw8XSNfIuN8n/Pz5F4zLs4dhwOPTE54eH0PMH8Tqf1Hz6smblb5ZatzUA+OsmS9oZRuoFEmO&#10;MWcEbQJuwwLYbiLJUqUUlFR28so13JQjG3HOXFOVEuZ9zPTeTBIYA9KIDK1z3MNs3oKUyJpOsHiQ&#10;XimF9/d3LMuEb9++4nw+g3MObbS7/7VRnJOfWylT77naQ6yo53N1w9vY1Dc1DqiD8617WCcut3Xd&#10;UbzwU8z7ViHWZpnuuIMeCDD7nc18hL7P2Cwtiupsu3TsgnbH0nuAspZu2/6BjV3H5b1CaDcRpUj3&#10;bcUpbJdSzpjvNyuF8/EKTDcYUlhuH1DzHcMwgrMB48Bxvpzw9OUZz9++YLpPWKYFr6/v+P3Pv/D0&#10;4xu+jSP4MDg5ARXMSA1Mk33XW/gHkCjifmw+l1I95Sr832Hs2SrQt88+igxkNSKV0VicA/wipdWb&#10;J7bGFCKP3duDgBEGISAYB3kmDKMQsBkMBkF4eDjh4XKCmDW40eDeQduB+EobLIrhrjTe7zM+5gVf&#10;tHa6cpGenjeGotV8LLDyiZwjkz3ECIRRDHg4nTHyIRjVamONlKSascgZykgwjjACTETQhiAVYBRA&#10;4Bj4CaM4g7MBMGkAJEaWzV+NEXtgwbHmy68ArP+uGHwE+O8FZHaZi1HBHIo/WvXtKPlzrBriWZJQ&#10;/v7GwZ0odpmdqZtYm3OPfW525V1qwMZRRmar4fdZIKlUIMSmeD3AVYsx26t9fZTZGT7b/Vtp48bs&#10;dca82rZb60nTdtKvfHayoAeZa74WWfrFhj9C4yGWV9Au/prsPmgN3sVnlXrr0GEAsgTK7oHjse5w&#10;7XnvSTH1aFQekQKrNTCO5ou9/iJ772kNKC2aIcMffVQ1vXJuLUUJjl4gv8X8KYPF+zIr8V7YY763&#10;1q3VjOqJY5+ZDqqRWHLgubVHS6Ptsf5wTRKxBGLFBmllOdHP5w2lRlKpwbSnY78nHdSzhsX13AAz&#10;lEEFSFiMvXVODB6suromqbNjwsBqjk2BXWybpgDxFYCYpxnLvIARc+Ax2zXk7fEQqzFqV+kGByUa&#10;AznPmKc5Ba58E4KRBV9Meh1WQsEkBoseZE+NYE0ia8PZKimhVPmct6xvDZCGDVMsAXqUA+y1cSa1&#10;zBKIOOcBcNKB6bY217WBk6Jb9+wqMaFdbWBgtMGsFkzT7OR5LKPXaO2mcOEaHaskjZ8GznOeWMYi&#10;Xo9UmsVsJv05t42cZUk9gogQ5RgmaQwlE4CZ5Ko2BvM84+fPn7h+DPi4XTHPs5UIjMhjXhqjea4m&#10;ci7luGTPIpcHGg1lJJTmkAp4fXsLNfHf//a3AAha3XHnQGSKwScQpMq697kvTzv3LuXxew3+Wj5e&#10;x1lWY8742moSQVsAIJIBI9Mdmz+Tn9QapukvyztR0urFa6VBxJP8tyemFkkyDgfQ2urRT9MEKb20&#10;jcEwCDw8POJyecDpfMY4jmDunb/d73h5+Yn364cFmb10r4tzPh8m2IYW92azib+C2aht+Boh1AXO&#10;30IjvqYzHh8fME0Tblf7XkmpIKXEy+sr7vd7yPeFsBMCYhCOlS8SWSIbR0W0R/2httYWzIPaBZNj&#10;D85zxpP3wrP1tTvDhmGA0hrTMgcwXxu4pswCuSxQUkIbjfE0YhjH0KAt534e4OdbGelQg5fwDrP6&#10;Bxb36ppjDIP1GVjvifDxcbVraP5hmyLKwDjcB5R7hdanDvN8eA+UpwqRtkoSW5HMZHoh9kRMzmkX&#10;synyYPWTRbXv620eHFVl+DR4v8eKiZOq3g5CXKCWNORbRUj9OrfFe276tZ8oU9VNPGaj97sk7zN0&#10;jjLHWkG5Z5PkxUnpMEyMY5LE2RqhaqWwzDOuH2+4vr1A3q6AnGAWDXm/Qs4TTo8259OcYRwFHh4u&#10;+PL1C+7XG17/fMHtesXvv/+Gb//4jsvzIy5CrH7PO4fgnhnITplY3G9lmKi+9iUt6HyMNwZtqmyl&#10;iBVDZJkxSmvMy4z7PGFRC0AELgTEYNkSMDpg6R6A4s5pnTKzLR+KOBFOw4Dnxwc83DVmI+3xJ70J&#10;lmXISA3cF433acHHNGPWGmcm7JixXBMZrzgT2Cmwsj4+6MFYwySjDAQTOA2WReQTPAU3SsRgJwrI&#10;atcZMliUBJHBIq2+v9ZWz38QJ1zOjxiHM5ji0MobXaaCl9uCmXbfu23gryRxB8CEI8aGfaD0rwH/&#10;PTF9D1xJINWtl6ir1VZ9N/LeGYaKwP0eM6WHqdPu1teNxNK1OJaEH127HkZBDwOhlZgcG1em5hRZ&#10;yViz51m0QLn6c1+ZOdtR9t2aKcsB6s3TBITCOjFkTQ792DBVizmTmajn977K5Zht/uIkCOLi22Ar&#10;pRHkd1CX+KiB9TVGWG6iFedqR+TB9iRO2nKDfTq4R66pd4S2n5Gz35xvmtRHW2bLbsdqRrjjDbJX&#10;2LfIInvxc89Ms8e4NI4pOeC/90xazaEewLSmh9rLhCo1ZXr3TWmt9s723Ax6L8bHjURfV26bxswB&#10;lvVptL2a58iUw96z26w9ZfVPpJ0SaqgO9l3pe9oEnYg/4s70laG4guGMM4AMlmXB5LTZPau1JM33&#10;78y5Qvw1ayItpWW2aqfdTs4UUGsDUhak9nvJk1uUWVn4pT1mJWbsPa0NWiexQ1gnbgv+I4EpqDQW&#10;kuBCgHv5Hucm788u5oC6QQgQI8sadTITnnGqtTPbdbIPscRb8kyDU70GDE/jqolAcxNPN6WAeoJD&#10;FButCF4x6flo3ycPnivlJYq0IxPFkr5b34AUwHc5hpsc8PPe1/sNyzKDwKxxPSMw8ORMxo5EYTCY&#10;jK7F/n+dfLdzurT1kQc/3Z7hjON6veHnzxc8PT7hy5eT3VdKu3cnNabN9aLL8aOM5+zhHp/1Etvz&#10;10qu8QCHtJr703YyuJR3dfnidNQVJWKnxWUsKL4sC+Z5gZKO5WwcNJlJDvdMvvkzxcdm34CzgC0L&#10;DS4hOE7nM4ZxhBgExMBDbGVEWJYFH+8feLhcIM4cSipoH1uDYagBaePicuyKVzY2ZW5fwiyR8oaG&#10;WixuwbgCkf28cRzA6BHn0zk0GZdlcca4iwP17ZSLEALjOAQwn3EOxpyPR+xzwk029eDwEr2NX9Z/&#10;cLDxzXlxxBiR/5mTM+Gd5hnv1w+nrGAbmMssMQ4DHh4foZYF0zyFRklrz5E7U+IY6KcGdNYw34Lz&#10;Jmt8R/kWrZ8pBrteyyKDxNogBG4fV1w/PvBwPkE4BQ1/lhq/XsY0892eCeEiHENbjLY2legb3ayV&#10;R8RdSLM2qGNwML6++OxskrcpNqfNjb5N18TPIfC+ncRsWe7p5tgymXOQJH+QpQZAC5DeAgP7wFdN&#10;c9eYtIMes+AoGmuJg0w5ELb1l3sA+T2t2r2g3+6w1j8j1831N5B+tWOLLDM+3t7w/vIT8v4BphZA&#10;AnKeoOUCzgAxcIAMpOYYzwOenh4xff2K+Tbjer3i/e0Nf/71J56/f4MY7Yu/gsMGBqYLuO9hwsfs&#10;+yTZz3QEm0CCZ/fEyRYySlE2xlsrepLAa3zuamCYBfBnJTE5Eys4j4E16TRRELJBiRFZc4wN18mO&#10;iQkGnIcBXx4e8fgucZMTlAectC8QrDHtrBTe5xlvtwn3WeL5cgpyVTFgq715o0k7kj4J4GQNZjlp&#10;DGIEZwJ2DkBbSRy9QGoJqWdoSAhhtTsN2aRXKjsN4E20RjFg4AMY8XCIG9c4WLsJpednKpI5PQyP&#10;/VGvPcC7913/TCxO9ijR5y60Eh+LQM66IpvCfEVPERKJePxuP4GsH6hktsY6BmYDFNRjcA0Yir47&#10;A9ZaoF+PFETpz3vNBVvgYUs6JP9IY+KzOj2bMynA4tlcMw0qgcpd2ttRgzNmoutgmJfpDga2qi5O&#10;yyQapQ3phZK2bTKdQV42oWTelBVk0cnEQ2JfH6+0upNIO12RzmFugLc2Vcos/DgvqZEQrErPtnBI&#10;pgEOstN7tdW3+76c+7XkwI6C0j0A8l7szWWKepp12/wxbVKaLG/Y89vpYXm3yDS9OvW1CYJDkgQV&#10;YHWvOXLYPLDzv1tElR7/lZp2fGnCNW+atUDvWNfXBKnCkrRLGstSQ0xT3CN7z7OnwX30PO5Zu1iG&#10;JNFzDVN6ppuxtslFSg2UROueAjgdG917hjW5Zu28zJimyckssNBQ7SEOtPxfagBjIrlC6/mjnPEj&#10;XB7NnE4xHEHIM9mt7jMHkU7063N5r+Abk+2/OFkiYol0TMzQXw1sLfgjuAAbh1D7GceeZYyDOwkj&#10;bTSgEExqKZbSZAQyDmSs5Nr2Gr1k6upfoLW2TQ04Y3jGYZibbDP23/8/b2/aJTeOLQnaBbi4eyzK&#10;lLLeMmemu///f3pnTne/epWZkmLzlSSAOx+wECABkh5ZPVlHpUwpwsOdBIF7zeyaaWNVuNIFbfr3&#10;HgMroyrf5QBEdWlcbxjDUMp+BinF7Lrkp3U5UZWmIoHxa7V7z14gXYk6rGMPKoJXwGRns2FzxsYM&#10;BP8+R7sciqJ9OPRqcW6AcBPVQlauALS/8h7zefvCNVHHKHjgoiTK96uls61UcxbJbfBszxlr3Pv6&#10;o0xZl/3Z06DT3J69iSSI/vGvmYQ7O47rer3her2FdWezaqmY21baw8brKsb9SM8tF8GAIOlA78aC&#10;uErhcj7jeDzhfL7g4+MDbdviX//lX/HLly/oug6XyxnX6xXare+YPPOWV+SIyvFcjM5Ar9p3l1xI&#10;CkSg6/yhBg0pnVWXEKBKhDajrqrwfFhrHw01KLv3u7Byv7eQcJaY7IgSQWibBofDHm27s0G4zh4s&#10;FzTNxu5BtQvY9Ru91hraaJdr4fZqAH1vcTDlCA6AsN/t8N/+n/+GX758wfvbK/744w9o1qMQLhJc&#10;GR6zRkAWV+FsB4wFTHI+EZ/UdMJ55kfE8fV6xel0Rl1J7NsWQ9/bKQFtQKKKgP8RIyjhsDkgPFff&#10;TDcNJvbyeMBN48V/n61lnN1pbIcazkOMeZOxgCp151uvZ+e9TH4aZrYv/rMDa5cUX1NAu7yhx5ut&#10;CSrIGPuM1Q6lBqTcPIkZcJ9rNJe8yfNFdDpOn4IhpffFETNbBvDXFGH3srRrTPZWNnsGLiMqBvzi&#10;NwasNXTXoTufoS4XsBogyPrhsxqghx7M2tmgAKSBqq1weDhA/aLRdwN6rdAPA97fP3C5XPD09ARZ&#10;u8AU1+DwHUz72hj6CLxgDNfxbJeY73jZ1+DUdidlz+bYIW1g/f3a1D4Q1vnJ+7EvawVlWeqgMPeN&#10;iWtEbDp8DbgArNmPdJtTUws8HnZ42l9x7hUGI6G4suOz2qlGSWBgwm0wOF47nG8dfnnYo+ZUFWaZ&#10;bWt34TdEdgewcVIAKQTaqkEtCG29hxQ12ABKGeflpnC9nXG5HTGYHrVoIKQIYbj+tYWUaKoajWxA&#10;bANvPeGQhHctPF8xeJmbFFp+JtJDcwsocg8gde8eUDwwyHs7cvEAu0dxn92LI7KJJhU4L6gK1/z4&#10;S96d4Xp6TwqKCRUKoWEZmLMI5ifqGdck8rzTD8/8WkBWCUQpjQZvaUTuzTmYE+jTj0EzEiMltXgR&#10;xF9bm5ssOqJfITSQxqAjCpZbo6os+E3GTQqloD2QD50rKTbTiXe7l9gQK4qsmeYrxjAQU1gUFf1+&#10;jNaEkKZYCch2nNS/LlmlBQmaAO65ps/XL/5emSh7Jw/SxcrCaUGcs6G5Jz9jaX/LiyOma40mpNm6&#10;YGMLgba2Vu/5jFvB8FhJ6+99IIJi7jeyh+KFM2GLun6LvcBSvsWS2nztnFqyCCw1ZVsJmBxgtCTU&#10;WMuZyV3btbyEnKBnzae4DIZMfxchxJpZZGuM9P3Evce6heiWfJ3SOrinHlirY3NH7mflBNNrb5yQ&#10;hZC5N9E4PJEHAshdcwERqf39ntx3PW63zoJVQgTgcjp9vQUEW7Rycu8vBq08rKu1Qtd16LvBkscE&#10;6wFfSVSVhNa2FvYe9HZKzE3pTiat/F4UA/dOdxl6CClkIC8IAtpZtICiyRAeyXI2djIg8Oz+c7q+&#10;xDDDaAYZu7aNs64UoU50/y59yPAC0OGnu51Pvwfl7f10dhuVBdCsmlYF8RLc9J4KIYEmPiBHfW8k&#10;CrMW82Pt4c9tnyEgZWWJkmgqLha4TeuteOpvtldwdN6RJddJUCAVrKWIiM7nnN3dSBILATRNDSLC&#10;MChorVwdHAlaovrIuYxASGmnu9WAXg1Q2gRxFJQqPKypPVAZ+8hNKXJiObNWqd9jrRdqIEqFRTSx&#10;uKFcZDIBKxm0bn3ErzkGIy/53n9WlLOEaYRexBZ1OJ/OuF2vENJmXGhtJnXxZ0Rbfp9I60Yd8u5s&#10;eO35fELX3XC5XPD+/oaXl1dcrzc0dYMv//cznp+e8e3bN3cNCefTGa8vP/Hx/obL9Zyon5md2h3O&#10;l50jwjeyXB3rWR2eNeHjcB0xOD0rCTRODDGD2ZGfQkA5/ElrE6ZtlCNRh77H9XaF0QZNXeN269AE&#10;2xo4bIqDQl8IEYSnxpgkVNsTByQITd2gqew19KRs0zSoXe5HJSV2TYu2qd0+7/qSwVrRQEyIay+c&#10;JDvpzkHgZsanNlwSTiw+0+s0kurTNSdIQMgKUgqwYdyGGz4+jnh/e8PjwwP2+xZt3aCRDSScpV3I&#10;7QAYvFgv0CRkd0u9Es5792SL8ISPeWReHJB1JJlkpsRgHTOSnLPxr+JczFwG1pwgiXufeNJ69v0b&#10;C6TqrxRQZQB70ytF/nI0GfEqAzprSr94zGtLA1dqcPJ2GalCcRm4jxtUniTaixlwssYgr6k07xmt&#10;XjsUStMMjFidYIskBkMPA/rbFf3lAh56CKMhKkAKAFqhv10xdDeI3Q4AICuBpm2AB3aKao1eK7wf&#10;33E+nXE+ndH/2qOuahdqNDlyC6GU9yi4csUCR352qUpiu22Hv04UbSjT54SiqZglEJOEB+5V8G1j&#10;OHbahyiy841zP0AQWX9GGn2XGSnAxW5Tq4iwb2o8H/b4uPTotIYmhiEGk7KguLO06Y3Gpe9x6Tr0&#10;w2BV8a5wVcYeeMoF1ISfa7QNymIDwAbL1LLCrmnQNjs3kuYOPgEMg8LpdsJ1OIHlABI1KikwGLv5&#10;K6VhtEFNEm3dYt/sICBgNFyzMPXFJuSDrOdEXDxqvNyYxsDZdnDn3kZvqypxqQCM/ehp4fXWCsnF&#10;fae0dt3URtlKcm0KgRIwMqv+ock+TGNzQDngvdAijM/FOCmzHHR9//3YknexdG1K59S2dTb/d9/o&#10;TC3l4sI9Prv+CqCzNGnEsFkcftTTrx0hJKSQUKQjS67xsaZIup4jfEoeoTnQL/5emi0PWmhdOWnS&#10;4zAxb41mtElUf7np8vE6cwgZTPexqeqeE/Iiri+mRXAplyFHHC3dp7W9YMmLfWbDwOmp65s2u69u&#10;O8Pv+bqtAfKxp3kJFI1fcyoQiD/v3H6LJmAYr07R5NR6JTB4C5G2xc98+vW5feku66CFyYAt6vfS&#10;GbkWUFsC2rfYS5Zq5ul1Kb2v0jRU3NgtB6ZT5oyK7x0XQ6a3EC9L50vpbAqE1CQTo/Q95RC27Ezr&#10;prMy/vPU+iWzrsmibfGEQ2iMeWz3AR9GCtxuN1yvVxg2YYIKtDzBtUQYLWe/WZUQeR849z7VMOB2&#10;69B13fgaQADqlRoVqcaY1AJoks0Q58VUlVVms+Fg8VBV1rOYYcFvEsIBQCaAvOPrWbWnkPbnVNKS&#10;1OFs09N8Bwpgnf9vw5yc2YJE2POzdrbe/sEJgfzEna3XfT/K7v5xpOKloLbXSlkxwAR8yXkqh8kA&#10;Ek7R7Nd+5cJ65RhYCcyA+xHHEBBiPrHqJ91CRR7dt6qSkJUIivtYEBm6GUqBey82EYJsGOfDg1US&#10;KxVFTDBGagjJz/b3WCmF6/UCA+BweMR+/4DHh4MDS81kD1uv/eyapbWyO+28p0QlbxPH5EmDlKTh&#10;AqEQ1/+jkC83DOcJoMgCDzyzPrvHvpcX7JCWphrjGtOLXMBW/dz3vXuGTfIsYBLGOp22zP3MXDj6&#10;+D5NsOb1P7fve3wcP9DdbtDa7kuiFairGrV7dqqqwuPTE748f8Fu14KNtiG43r5JKfvsyAqVm5oR&#10;0eR2LHYQUd7iKNaZ3geOnjEgGj0ZMQqHmTRNi6Ztg5rcA/fKBcUOwxDtoyJcB6UcTsIRkWOsBbBw&#10;VjG90iAy4d4JJ7AkadkgD94LIcIzDD9ZRWSzA45HnM8nu59FNWRYS+6ZS0SFweqF016DkH9eJntE&#10;HILrX7OqKtRN6/I4bCixUgPO5zP0oMDmEb/+8gt2uz1kVYf157EINrzJgrU07V/sXzASQOT3jwj3&#10;MpEKrWSFyplNqrBjZIjAac3FExJsiiPPMctwrcGbAPy7wPs1z+atoP2ooqOkac029xlv8CWw2qvR&#10;SmFZpRHTtVHarYnCS6TGeN3GsZi1pmcNoPssCLTWLGUVW5GRdVC4agPV97hdLridjyBvkSPcqKMx&#10;GG433M5n1IcDRF3bcJKmAtiqtR+NRq8HaDLo+g7n4xG36w2H3QGQDtTJMHFLBfRWZdbS9V8CMtYU&#10;aiGU5E7bEjYcjV4JaKMw9AO6W2+VJdISGjQOG7uiWqByfpO2sDURicVgFsEb0YuVJRFqKfGwb7Fv&#10;JE6DQAMJxRqgCkbYkTkDC9D3SuHW9+iVwsF51mutwW4EbVAKgxqsKtV5Ko4/34dkSezbnQ1FcutJ&#10;SgENgevQ4zpcYaRB0wo0jYCQBChAGw2lBuuZX9VoqsYmmltfHUxNz5YLP0oO8HuBhRJpt9WiYCt4&#10;seb/vqbWTA4L+mv2OaX3UCpGt2ZFrGeElDynU2U481/R9M2P6uJ5s9Gbd2vjsfZaW7NRyq8bT47l&#10;z+qcWiCoWQoBoWvnypb374P4EssXT35GYHhsqYDgFY7Vszp+73Z0n7OK/BnYXyBiFlWsfp3SuMca&#10;lwHCBe/7+GJzVo1lMIZ28cTqKH1GYl/OLWDtlmd5jfRf+p71jI5c7SjuWkNLxOmStUzp/a+Fu07v&#10;nW+4tjbmS6Dz2h6wplzPWhzesef8VV/vrd7oW8jOHHmyRVm/JWg4V8eVVPe5/Ty3f2zpS7BCBY9n&#10;nRUf3Tt1WyIjcsTPEim15fnKXb+p1+taqOQWgcJSTlAYa6d5QWZViE7cYigSr1CwLiCMVjE+2LXr&#10;LGg+PfvusWpaexZKR/RolzKCRt7aBGJKnlBQc/pQ9NE7fm6PZkF1cv7YBMMarJ3vvPNwV0qH+nz6&#10;3Ph9br/f45cvX/D4+IimqcFscDqd8P7+4ZTtCKptKWRyv2KF8py4xiqAmcu/icnWHE5AROHz5Prq&#10;7N7twnk53jMCwGwCcDndS2jCyHngy2idAOb+Z8ZB5RbYlLBD5jEoLCJvfyS1gHQhy42ssNu1eHg4&#10;oKoqXC4XC/5NgPpgVRE/t0CwiGp3O9xuHf7x+x847B+xb1sXqmkmYZxRL8HYvH/MavcMKralxl5/&#10;/bm4pWRhGDI0s7BdpsZ11imlemBJfb/W+2wVF6Rnvl0X2mh0fYdBKRcEzcEKKxbfxHaO0/06h3Ms&#10;TqM5YqDrOvR9j+v1CqXVqDx3gH1d12jbFk3Twk43dVDKYhr9MAAg/Pbb3/Dr168wzHh7f8fHxzt6&#10;EHY7+31W7S0AJmeby8H2eDwLKJBVdirWIDJgik4MSvaeQSkoo1HXtQ2BFQKa/P5psz0YwK7dgQiQ&#10;jkQl9zOUUoDhlMxxNl9e3MrxdOnEZ12Ev7UYjs9BMlrbn2EMTi5QOpeTM7Ve5EBpYlXosPR3NCGK&#10;/J/XdYOm3QXQXggKWQEfxyOEFPjbb39Du9tBygpsdJTHwkUxSk6EMO3hlrJ7PBfJlNtAaDbh+ldr&#10;4XXxHAWSOb3emImRszXEhv3uU1/cFNQAACAASURBVOB9/gdStinLJRXHoEwa7rK9YC0paIxJVWpr&#10;9ipbR/+XNtSlkdOS7XQpmPezAFqpcd3S9CyphnLQlv8uo7QF7q9XnI9HDNczWlZoKgskSxLWd30Y&#10;0F3OOPTPaNrWjbEQZE2oWo1aNTg8P+KLtmng3bVDd7nBPBugoeJSXgr4Km0QW6xCSs13ieSZNXp3&#10;kgWxf7hfHBRCRoy1FeoVjCFIQcFH3Ks0BWBDomobuhIHwXJgrT2YTwkwVAnCvqmwqwVqMuiJUdsZ&#10;ThgBgCzzzETotcGt69GpAQbtyFg6XzzlVB+uXA8jvf7nMRsIEmjbxqXPe1WIwMAGl75DZwaIWqDd&#10;SdSVDAoYrayK34++1XXlXoMSlQXYG1hw8uwtKd+misvSfrFFfVJSJy6t3aUR/q1gWu5rGNvHJqef&#10;vxiQtUAQZvfYhdfZsq8vq1o4mmCaBuTdD0Z5hVIRTENuLdHqYf6ZsNu14qq0j+dfC1mQaPyznJqW&#10;E+VFrllZAuFKAe/Z75v5bIvAEAcbLBd2B0MzxcN0r5+qRbwSwhgEj0maEKuxXdAWy5/07+Iw5uha&#10;OUDD1znaKyEjcIXHQIgEnEnti9aBXy9cmAITa3vRFmX6PYDkmtKf4/l0GkMGfY1Oece5zXZRpWC3&#10;tf13GjafqkixuNdu879HETDeQgTmRCbTfWjJ2qW0pmf3Z+Ws2UpMrnnnbwW+l8iMrZZya/dvK6Fy&#10;j93dlExZshwdydUx48Iv2a2AOqJme7rul5RrW3uO6VqI/Zc/K2RYm/rJrZXZuRtqvjF03QNzHsgK&#10;QbU0/iIhIaREVdUQQsIYjb4frNc8LeeYfSbUuHwoc1DaeQW8nWBVMGxH/u2kLRIv98r5KI9TXZHC&#10;PbOXWRsNf68syO+93I2xv9d1HYXgmgDme4uer1+/4tvXr2jbFkTAMFibodjGjpw3wxh4uQTWcBZw&#10;nU6/xvV57Msfr/NS/Rqv17XsCh8wb6F1HnsoB9zHfvfx9ZVCjp/DTUo4GM5OFsZ2s2IMKSdHwlig&#10;U8B4L2u/jztgfZwKMM7XGqgqqxY+HA7Y73eQUjjv6ROGYZjYP+T3T/9z2qZB0z6i63ucz9YG47dv&#10;39DUVWiWtpxZeRlMpi6gsRLIPzdjoP0W4j9CkLK5clNVP2E9k3AMQObUN3wheHq7vc8yubqFePXv&#10;QxuNW3fD7XaFUgpKmZBlQM7WJ/dsrOET07o/JmljUY0alFWOu7EEIQQqWTm1vQjTPXVdo+tu+P2P&#10;P/Dj+3f8/PkDrz9f8Pz8iH/7t3/Hf/8f/x0QhJ8/f+L33/+Bl5dX9H0PZg7f7/3wWdtanmhUm4vo&#10;OQ29HM+B4FEH7kShiIK6nRDRGDvhTxGuIJxKnsABrGdmSBKQtf2c2oH5Xs0vXD/JTvnNk8wCNyM0&#10;WprFLawQLgw8Pd9nffVk+nxqTZPrA3J1QIpBUXFymRnQSuHmbJLg8k52+x2utxtAhKqprZ2ZnzSK&#10;Mis/a225KGqmyR4wTeJbEIFvFc3cayk477UjjCL0PpTkbKb72fo+e7dtTv5ie++6uBBFdqQsHfEe&#10;/3ypsFwKKMl5DTF/DhBfGs29F+zd0uRMC+2tCvut6o6tgFJJtZADPcN7MwZGKwz9DbfLCbfTB8gM&#10;kGQ9vqRw3r+wm2J3veJ2uaJ9+mI3LmMgJAApQJVE3dZ4eHoMtiu3a4dhUGh2+aDaNWJnjZjYOt62&#10;pgpbYt3WCKK595Y9hPworGaDQSl0g4LSDJAcR0B9o+IOAHZguXTKe0ETn2ifbh0TDAAkAW0jsW8r&#10;SGFA2gRQ3PD4+gRAaY1L1+F666AeDqicN7822oW/OHAKDCkJkiyvLPSoaCUCdrvWKu9dMdArhevt&#10;hvPtgk71kDWHEVatNYa+t2NrhiGFdEG1FcCO2TZsPUzDhZ2Plm+xPVolryaq763P29J42L3rsLRf&#10;ZS1zEssTyh6eJSBqa1FZJA0zhfh9ZCknk1lLxTtlCnbCdiAoq4QrByfMlNmlKa6th/1WW48tREAO&#10;7Igb5FxEWApcYwImfYIEWfTez5jHE6cFtvfV9OCToBCEp+1YT3J/lgC6WD3CjOBdGwPjU1sgnpCw&#10;a9M5XnVPwlqWTScHg42BA1p84R+EBhlfZa+gtLYAVASGcy1zyTMyt398rijdDtCVVfgciFaKx3kd&#10;ms+xB20EcM14usJE3No1WFo3JY/1KSi2pf5aEgzcUx/mQKPcaLFf876eLIlcpt8XW2zcK+pYC8u9&#10;x+JniQDcWv/eMwG3tP7XgkfveU5yz0Rq85XWjkSlcyE9/7aczeX6Y3pupa+9purPEWMlYGDrdMTa&#10;WZIlqyJ7UnKWkmN97Aldn4c2ZqrE5LQxBv0wOGvKMlF9T/D17Pml+GssSJwGWlsl6ND3lnQINgvC&#10;Vvgu/FWI9Izx4hzfT0spZ+GsWuvsVIZSKlGvT+9lDJoLItxuHU6nUwie7LoOalCQcrTGIDLBXsar&#10;wKfK3/E6zddrDN777w+BqgsEao7giX+evwZL51KcETPiEzwLLPRHkSWC/DU2ofZljAGWIfgYo+o2&#10;zcCxxIwnYtLMFCeikN4PXEO7r2nbFjtnRXs8nnA6HdH3ffLZvQVQXC/5aZPgxe0CKCtpgVZj3MSK&#10;jwmYTQpmjK+yorbl/WQZ+F8Oh+O4VqXoKwtiyQjJC19DGZBsOhkSW2DEwdpTu8n47FwKOy/tx1vr&#10;ielks1YKt5t9Di1Qb42OZCnce5LxNn2/05o5Jr2mFlBRZWZtYAKZNYY9D8OA0/nsVPVv+Pvf/44/&#10;//gD5/MZRms8Pj2hbho8PT+jbqxK/7Df43D4HX//z7/j9e0NQkgcDgdr8eXRcEbAO6QUMy/8nC2L&#10;z0OIvel93gmAALzH69cOPvlg2XQ0Wbi11NQNnr98QT/0OJ6OGLxtlfeaN0iC6THqLyFJOmGRJV2M&#10;V6ebkRH1fvFSRhkYzsvdB/dyBGBzZBkT75tTK7VcvTDN6oj9+pVSuF7OUJrx8vaCy+WMpm3Qti2q&#10;WqKqLY5Xt421fIa1D5rqutdwuCVhUWkCMpIrIgBNG2vEtQDsz2Cxfv2k9ujrWYnhM28QH/4l8D71&#10;jU4Zhnl4WgqsE5UZji2jleULTJHXF4o3/R61REmFuq0RKIf7+qZ1STV2j09yibG9y+5iw7iWD1hi&#10;NjBKobte0V8vACtfjwLCWuKwGQDqwV2Hy+WCfdeDmjZAwkRkLV/qCnXbYH84QGuG0gZ9P+CBRz/3&#10;POdevvZLqrKl/743/C5bWvBSFbFwbd0hYYFrg0Fp9EpBGecPzRSpzL3UJQp+9gerC2walQMcAFzA&#10;e0ACGkAlCU0jUVUEUuxCXSQAYf+9Z8Cx0v0woOs7KKOhZQUDW2Rqp6z3I1I+jMrvo8IVrZWssGt3&#10;qOvKHlps0Kse19sFt9sZxnQQRmMYnK8lA12n0PeDfd+VRFO3qOvGJYrTCALF8ZF8HwG31HxuafK3&#10;NnG5PS1XYC3tf2vEW/gad/EDaVMApe/5bNvPhFBib3oOcgdf6X3F5O9WsnLt7IhHa5lKYDrN1ES5&#10;KYk1cmPL+12axADWJ4iWi6MMYM3LPsolQDPnpZlbj6XzyipSRuW1v84cB7cRwQ6YmlDMTn92CeCc&#10;EvtjoH0MWE1tFbZZfoTvc/uuFMKFhTtLA23COG0M/JoQ5D0qh3IElwc3rOUP3RUwve67vH1/++zz&#10;n30OotyVZK0RbDMUYwQeyMfo+UvYNmUXA0FLNmOfIVKnEx6fKfi3gM7TJiVeQ/FkQM4ScolAyz3z&#10;S9aVW+rvez/zP8subi0Q9568g7V6/17y4Z7J3SXS514Cqjw1F3sEl+yg5mRVDOiUAhmXRE9LU4wx&#10;yVTKCthyPuYJhrGeDl7DMWgvRBC1DErhdrOCIXsujYB36Vlbu4drVjnOxzJRDvZ9h84BsEIQ2IFL&#10;WusQVDt7RmCtcwTg1KRI/dWj83kKOtr+SwaVcQy2x4D37XbDj58/IcUrlOsBtFbOB1ygqvLipvUp&#10;QVolfEqCqS1TTznSMrYgmu41U4KhaJGHeBLdgeTkbHUciQ+Qs3sdCXk2BiARagUPGtqgYHvt/VQF&#10;WI3BvH5SWbTONkei7zvnl60xDD201sk69UQBR4WzP7eqyvr425BcjfP5BGOASlaoHBHjMyJSLIe3&#10;WVRyTHFMr2Up+2JS/2OcXJxyjrnp9nEIe0FUx5ROYyffh/L3AVkv6nsniJfOldyfL78Ow8BA6cFZ&#10;1rh6GmMtO61VcrVhaW+nQt7H1HFDShnClr2NF2sNhQE/X37aSRBBOJ1OeHl9xfl8BgA0snaZULYW&#10;tnkPjMPhgK+//oq313f88cefELLGv/zLM9pda4NxzxeoQTsblxrMArISTuCTXi9vT20nZ8zENpej&#10;fC8zhsnOrrmYTLBY0NzAOgnsdnt8/fUrrtcrbrcblBqC2hwu04SC97yxId5syTJZCRhtxv2IRpU6&#10;kr0lFkBPWmpvgZUG6WQ966frLLZJ80Sut2mTUtoA3boORK8/H9gYnE5n0PmMx+dHh13BEor7HUjS&#10;aBWaTFitZyGV+tiYUJj1kRmxSk48skUgHgsZihZpd9Tz2dp6aUpombf8HHhfVhzFm9yStQwmAD+v&#10;Fp1bbBQSZi0anywVxEvjxSWwurSQssB2orzLKV1okz/yloJ9aTR7raleK7ZyRUtCoRnG4PzuVX9D&#10;5bIGQOwsAuwmR0JBaA01WBC2qdoxVMJvMtKqyuumRQ2Bqq4DgCOIYCjl4tfsiuZA17zguIco2UIY&#10;TO1vGHPAb70BIefZZoN8B6XQDwq9UhCyHl/fK+l59MgXXt0ePV+j6t7pQdh5P3vGmRlCMJpGoqkr&#10;iMFa5AiSLjRSuIOnB8GO3/aDwqAVdo0EBEG7sBavhhibCQ9SmVCUNk2N2qWn+2uk9ICuu0CpC4gU&#10;iOza6YcBxiD4PwqSaJs9Docn7HcHVFUDMhJsRBEgXlY3plYTy+QWVnfULQqztT1m/lxuKJSLe+8k&#10;LHml2Vn7uUtgTf51/xoQmKrCxz+j7J60nSArK21Gf1PMe4+7yIjP5JXc+1prxUi5MCmHvk/XQBpi&#10;S6sN8lJDkwW0Jg1ReC6j/cvmgHAYCU1iqadgz+K1XQlxBYM4Yv8WRo2nvvOxXz4lhRE5X2H7SxsD&#10;dgrKsYcdR9PTmoE37SOjZc64drf4fd/bcG5Zq4t1TcjJK9yn6drygcZJAN36aHlM7OTA7fJ/pyHI&#10;WVCRaFbU5wDv0h6/ZTQ4FrvM/NWxzTZmqYlZqqHvIXbWwNV7RC9r9jaf7U1yte3aZy0pvdeyDO4V&#10;fzB/ztx5Koxa2h+mP9crt+f1wiTaMdPrLFnnbRUWjddnHPEXGdBljVCZvl6OxB03FYqeJWHBfDed&#10;KoSdMu2HAdfbDUopazsZ2R4t9RkJDLlWD80cZGnMSnF7fddbYDysKWPAwqpsLMiDCcEShb3KyvZK&#10;U4sYD6hFgY3STSiArMULiRGsn19jW8cPfY8BoyjIAzZxqefrBWOsL7snsvNkqyfTOfssefBpuha9&#10;XdDadGjiLhHlgvivFSQSACUB7qOpr1icYMkQcsKh9HYKIpCUeHg44OHhAdfrNfGg9+9JSGFtJdz1&#10;HtQANgZCEqSs0DRNAA210mHft5ajNpjWGIPj8YR+6MJ5FANxwTJkpnpNl6MNIha4Xa+43jo8PjwH&#10;L3VLHpHrwTCpTQifM6ePs4sIOUkeRXXh/B6nwZNbLBxLPcXMou8OG7Ypkb7Uxy1ZX1JBIV+qOXNn&#10;vw0O1cla3zqplushppOj+fOVRwCSEPZwYwy00iFo9nQ84f3tHbfuFoJTra2MJU9NyOywGJAxjPP5&#10;jJ8/X/Dy+orL5Ybf/uUL/v3f/y98/fYr+qHDzx8/8OP7T5yOZ9xuVxABdW399cdngBKgPkzFuD3f&#10;Wwr5HdySZ+yBlfEauaknrRUUfJCrq+m1RiUrDH2P4/sHbn1nn1e4YFY/2evXu/uZ47U1AbgfbTTH&#10;wGfrrZ9OkqZHG89tsULeAYWci2mIud+PpJTWZWFiV1ZXtbMltiSiJbYtaVLVErt2h8PDAfV7jfeP&#10;IzQb1E0FA426qdE0tZtuMeFXDnu7p7YrTZt+NkOuBMZPe2NL+MtoT6XNgonFTEJa3kH/6cr79QvF&#10;KI1JpR+QEwZ3quq7J2Ahbrxy9gmfAda2qgbXFlt60NEsdXhJ/bikyNmiIrsX0Npk8UIpY81Go+9u&#10;6K4XQPeQsON8hi1qbwyDSUBGbD+8t1jwHLZBSraoFpC1+3cpgmpRVG6DyXgh5t5nLowlF/b3WeLK&#10;KxKyRXkomHjGbiWq50gFPU2pNg4M1276oOsHaM0QLrzXNwpBUUScFMnsRrBGH0YHmISxQbeZw1dl&#10;QF1V2DU16tsQ1MfCjTzJUMQZKMPolbbA+q4FIk9GKSUasuG17Pzp/fFDZMe+6qpCVdW2MDUGw6Bw&#10;66643E5Q5oaqZTS1JQ3YwHnde4a/wb59xMPuGW31gIos625CscdZXLX8rCwXoOOXb1GKrHsAr6+9&#10;eC/w+4X/TLQJJOcJNT8GVmFW9JbBCMqA7wW1YiiQaNYojF6u/Il9ikcVtk9sT25bpJoxSEB3wjim&#10;fDcpNw3VQhx1RHmK5E7v5i3g/F8/i7eDaeUgbszWAk8UVWkGBGUbtcW1xqliaiRaRbANsHuafx2K&#10;ziLrWEkJ8YJIpk0A2fwOnqdMx509eEKKwsHGYFq1PwllerBztbZyFI12G6NDk6W1DrkmdgKKg1Bt&#10;SvgnY9sUNyTeV9jMJgiWVCZbwjnv2d9y91VkgK/YnzJWEKWenRxC1UPHA7bhfpQJ31t5PqYeysvn&#10;gAOweHyPJMZgZKZ0J/Bjy75h2uoBv1mo4Qh3wy7Gl7x/8twmbM2uowTEb50u/OzaWMpbWq+/x8mT&#10;pXW6VAdvWf9LXv9bzu4tfcsWxf4/oy6d9x+pRcLYTLOruUcBw1TZ5+voWOW2hfSfqrsTX1qeekoz&#10;toTybJ2UztmIWd6XXQhwtPe7faaq7HXoux636w1aGeeDX411S0wO0Nh5M48sGyVayXJOUBxoGDfq&#10;VilvxTrDYHOjtDV2tvu8cUGUSHObfCA6OTV3nrAZg7WNmwZD5X6mZrAApFOXzr2vJ1NGAJgFhKYg&#10;ygGP6n4P3BPNpzbmtQAc+B9NRRDBuKDXkhK4ZAkWP0dTlW2yPoJb3ejdTeQAN+akV7MBkiLBLYQg&#10;1LUFtpRSzifb3ldJAg8Pj/j69ddgY6OUtgG+7jo2TRNsKLSbaLZ2IxXqqgaRhGET1l4A3wAIhgOT&#10;ROiZPRmWnkORgNHXzwKIswatsIpsXlpT43y54uPjA5frGcPQo5Zt9vFMcY1RpBYsTUp9MMdijamx&#10;JiWdlr117FxuOClDfUW03MMsENK00Ddt2J+3+tzPrSvXxTVbz2YPQrMxUIO3bHJ+Bo6YNBPPd/s+&#10;DHK2r5sdFwI5aMJ680SGJ9sUVLD9MmAMWkGz9ZC3Na90YciMfujRdR2utyuqQeDnywv+83/9b/zv&#10;//xP/P6PP9D1vQ1FbRs8PD7gAXvUlcTD4QGn0wmn0wU/f/7E9dahqmuACF1vg3AFScjKesprR3La&#10;59ArXSYT1zxmXEwnPkx0rw1TOEu10bhcL+i6W7AQtla+JoDrsf1ZbL+llQ5ERxImjWiyhPOYRGyB&#10;nEJNIpwpdtLH4jxhD3HWXOSyUZT/rO697fZ7PBwOkNISh92tw/vHB97f38HG4PnLl2A7arNiGJdL&#10;h0YrFzDcoK4bZ9fFQYiZPm/TaeMRXynt6T4XIOQIzJ4ZEc6qrfXo0jPnX8vjysyIzoHJdafC9CGt&#10;QPBc/oN/uud96WHPhTiWleA8CWMrF8ylkZ18M4IohI7vUr5uUZ3nRjBKCvYcsEZECcjBjOJ0wD2j&#10;skuWMEvBFKXmerG59IFadj4LRikMXQfd3yChIf3BajgUm1QTZFWh2bXYH3aQlYTSCooBE66NC5AS&#10;EiS0C1o10KyhjII0FNQe95AS93if3jv9MIWqaFLcpIrtjLfeJIRwpvowgNFA3yn0nQXUrTVDZA9D&#10;LhhYEupKoKoiTzTOiH38nxmGIT16rxm7KVYkIJnQG3YDeRjT3Z3FjTHW0mhQGkppCCCM6VVVBck2&#10;eMmO1JqgcBGONKgqgcq9RzUoXG9XHM9HnK4fYKGsMr+ytj9K28JkGAwYAnXVYtc8oK0eIKkBa0q8&#10;4dY8eee5B/nnbtzPeEb6bCkSt5KC6wB+DhBN4ePQgLCZEReUqZ9zqrr8qRL78c5tVmKonJOpGJo/&#10;DNhmPzA/kNMTkjJvkwrXpnRslsIjMVWUJSk4o/1TaQ/OFepLzeWa995S0X6PSnqNvKBpNkZ+BWWI&#10;rHkYtM+9iX39FqceknOFRkWoV55MLG4CKSuiQsupVcY6dzLdRiJBjOzgqjvDZmCp3ST99NgqQYa5&#10;TZR93+4awIT8jdm5kNg3TIt0Lpwwzo8uLfGBhWDqddEDfersK4HTa2Bvkk2EdOohSqfNVVAjgL9S&#10;C5UmQkr+2U5mGI36j+SOM6Vz92y+ftN8j/yzPgWvttOX9v+MB80QT+dxAGXWxCmlmvBeArJk67jm&#10;Y17yqC7ZrYzBrcu2Ajmyast7XPOyz9kQ5a7hlmdrK5izdn9yhOpWS6z5mZqerdOcE//9cTjoUg+W&#10;KtVEfmqa0rMDuVphZU3ekyVDyRRqhM5EP9cKiqxlzNAP6J1Ipq6cunIS3Lcm8mBOCYkiaRbt376u&#10;krIKYhalNZhsGCUJQsWReIDG8zUJTZWpt7H3T/e2N16RGhSYpGGcEMhoA3be0R4EGe8hAjA8QkbO&#10;ygUyuhc0C5G3Vgs8sxdL+HP2z5lVgXpF+tA7K5DJvfaK+9LE+TSwPXtOhP+bvG9KAy+9janHFUYV&#10;7JhFY3vVMYSVmTAMg7NgGtxzZEF5f97XdZ1MDvh7I2XlADEDpbUDQAl1ba0rPBFwPl9GyymM5HF+&#10;TzEBjHIzFpCyckGiFZqmQl03qKoGXTfg9fUDt+sVWikYrmdANXMhO4kzQidO/a45ERdNhCFxSHSo&#10;w5LTH5jo9O8B3KfdsBUCMDYPNgNZpX2JMP0r/2zJCvEB3JoJbAjEAuxEIVJ4MmetHptn3uTI7eme&#10;a4lG13Mbqx43PM3L8eIGtyL8pL8juCwBZXC+XPDHn3+g3Vui6I/f/8T//J//Cz9+/IBSGlUtLbh/&#10;vUBrhaqyuRqHhz0MM7rO2kWpQePh4REPDw84Hk84Hs/oVQ/qKdjiAIS29eiJzQipKmktXsx0b4iJ&#10;r7kVYww0K6MwqFEg4p0TjLEWWgIGFE3FjNfcBuMK8pNPXugoxmsbQP1U4OlDoazCfySRPQHqiVpL&#10;AE9qX4wWacbY+9nWLYwxaHc7PDw92nyT6xW3rsfpfMHvf/yJuqqgmXHrOgz9EEhhO4XAqGubwVHX&#10;tX0P3hY0pCama4/ZbJrQHAWgzgaM5lOCU7uze3uY0lRuzraUE1Hf3OOGR4/4BQJh4tLBvKaV/Gvg&#10;/VblYOlA3VJkLhXnJcVYSXm0pjiaKrLWVDjr/l9rTe7cuzkOwdjSPK2N7q4xqmuAWek+xHABM2C0&#10;ghoGqL4D6wHSA8v++goBwRJC1qjbFrv9Abv9AbKq0PUanVLO6Fg4X0qRNMdC2APdGAZFI2pbAKnc&#10;51pT62/1v48DIBPFQEGRGfytCg1cjqTyylOjCV2n0fUaJFxx6xPTfXq5JEghraJdSAccESAwHYQZ&#10;wwDD+Kb1koYbXRawAIYNTxm3JnYbZiBYQIBTxTMIrA0IwrLaEGDnla+1Ag88WvoQo5ZOaeoCws6X&#10;E47nN9yGM9pHm31AAJTSGAYDpQyMggPuD9jVBzTVDgL1qMa9AxRZA9ynROSSX3DOhmKrirqcb8G5&#10;fX9m25OSf5yose4paD9TbMbqgRx0NZ5ProDDfR53RYacp5YkueeX0qYB26zE7lkja57IW9fhPSGJ&#10;a/vbGmBVUpzGa2v+NduBlXHf4kUxZbL3YW6V4m9ybqSXI1V08XNioqhnhhUwUgDoxxyQFHSfjqDS&#10;iNCuA0VOpSErCSFHFWOwNPBZJpwGJcaK15LlCuLx20Ko9NJz/Zkgz9xr3WP7sqZwnlkMRc90UcWM&#10;bTYtJWFGsWh3sIZxzSWn6bmLarjpeH8OiC0pmJc90SlZy1Pf4XsdC5Zq2nv3rdw9LoXT3iMCmt4z&#10;IXLnIK36XJeIw6kSfW3vL9XFa1kCpR5ljXwt5QzkQE/Mnx4sBdlOMxrWJhXuPdOmkzeLZG20oEtk&#10;3DYCkBb3Kkukxqre9N4JaWtWAjAMA4ZeRZYz8xm75H7EJUZEOnLOf7jQV8X7PxFBaYW+753vPk04&#10;DvtZEPnEGzMPevfrR2sdlN11PQLHcWjhMAzh7LGfu0JVAcZMzg2n3iTYaxYDr6OFDE3aDPYDaGDW&#10;BUsQJNMYUlrri9qB3UPwgh8tH7acWUsWT+MiTS0pSvsXhaJh/MxaawzDkICeITgY1s7mer1acM4Y&#10;1JUNgk2UvGa0E03uH9LPKqUN62zbFsfjMVjxzGsjMyEtRkKhct7V/jpWskLdNGiayk0B2D67aVrs&#10;d7sQPhzU9JtY5ozIAbnaKf/cT+1AKKrRtk/abDtv7p0426q0j6eOthMKKFrvTTNB0uU7KqwPuz2e&#10;n57w9vYOpYax/nS1+NyRYp554tfcdO8uiZKqqnYTpDrgG0a7yRSSLrdBJus82FbCW8gAp9MJ//Ef&#10;/4F//OMfYGZcr1eczxc7rSIlwMD1esXxeMQwDBCC0Pc9rtcr3t7e8Oef3/Hz5wsqB44/PT3jcHhE&#10;07zhfL665+WMYRhQVzXsBL+we5Kwz1uFKlnrCQ0ZLMem99DZaZEd/SaPfQk3DRsIQG9PNbmPURah&#10;FRNFNmKCrB1aFICNjHhstib9e41IWh1N8MAp2Ela94PdYY+2bcIk0NvbO67XG6qqQts2kLLGbrdH&#10;2+5AJPFxuqAbBux39r/7HThtyQAAIABJREFUQdn36ybb2qa1eYZVZZX90fVcCobmeNo992xTurPY&#10;I1AsCi7uxRfW7Nnt/iwm4g3kgftI1MPFeoownTgwk1yA/1/A+yWwdOlm5QrUpaJyS5AUZawhSn/v&#10;VSJ/JaxtbaR2SY20dphsIS6WRkRy4YlrjfwiwOXZc6foGIYeQ98DWkEKG9gnhYAQFQwLMCRkXaPZ&#10;7bF/eEKzP8BUNXSn7GiTIAhZBW8pEn5cJQrU8QjKpCi+V/W89e9zQEU+2CvTOk3G8u6f0kCwt2EI&#10;KEPoekY/MHZ7CemuFRz4rRmQBEDasJYY2J8DH67AQGQ9gXEUVgp74EopQMbAwNvmCBBb5U4tJaq6&#10;cQqRKBTXWM86O05lC0lfXChl7XOkI3SaSoLIhuxcuyuOlxPOtyMMFETVJn7//eDsgkSFXb3Hvn7A&#10;vn5AW+1RUQUNHRWq6/6H+fssNpGMW1T0ax6GcZGXJwBMceOe2m3FG//UB3XN4/i+fS5n4xGtKUrt&#10;wSgjrFtqALYE+23ZIzE5EkvXIkeareWrLAE4/6wzc6uKaCvhsBSCnmtwy6QJrQKA5XuUgp/F5yh5&#10;TQ9yp41tYscAzAjReP8krIfYzQgfzD3Ggx2CiYjaiS0bO/sy3xTYEDiRKncwKvmmKsRY3ehJhvkE&#10;UMrYLdl6bF0nW/576zNxvwLu/imSe97HFv/JpBb0Stzc+yEPTpVIg+XPe09g7to+lvOMXgMePlPP&#10;bgE0topz1l635B/6z9hfc6BIbt9b2ieWPufWMPI1260S+VBab6kV5LY+bAtxce8zt8XGaMv0WWnC&#10;Yan3Wav9aeZNawERBWVDxSHD1KIxBn3Xoe+7ALgaB8D4xn0L8JaCMmskXbq3GzZB/W+cDY4Ig2OR&#10;Zc/CNIsH4Dxo79X3MVkcnz/aZ68E0HcEpeb3Y8yEoWjyBwZggWh6zHs8x1Yu8x4qzl2I64+mbtBU&#10;NZq6hpDWbzkEKWIM4i3hBiWbJ5NYro6e9WtTQzlgyFuaSmnS6YdKOLsIZ/fp+iARph6MEyXZe+zB&#10;OUzAPX+9ltZb+vsoBIgtsvyERF3XaNvGrQ3tLIrs9/e9tS3R2n6Oh8dHHB4O1jrKi7Y2BkenPTBn&#10;z8wpnhD/C0f/F1vKfhaf2YIBrIHx95xzW8+trWHmS3WNcX7pUko8Pz/jt2+/4efLK/rjhwOlp2cZ&#10;T+oVmmVM0CTgdlrnxu/DP2eDGsbgaXf/pKxQ1bXrrfUsg8RAW6W6IxmtUv6UTN/G67vrrHXL6XSG&#10;MQbX6w1vb+/4r//6B/7xX//Ax8cRu7bF6+s7vn79Db/88guEkHh46HA8HqG1DSPXugMzUDeVnaxy&#10;k06Vsxz2vyqXv2jB8IiQJgoWV/bscBiHtip+QQLEZpx4EJQNZk/2bIenCW/TiFhgxJFV2UjWCikS&#10;4dw0AB6wlmsMhqwkqrpGXTWoqyrkTj59+YKv376ibe0+e7t1eH19w3/+598hhcC3b9/w7es3K8p0&#10;YD/zFbebJblJjOSexX4k9jtLBvjrCGMpX7j8KrPSN8chsdNnWCC1RZ3uD/eo75csoraI4vx6oCmr&#10;kOMyF/CXcYourva373F3B9Z+BtReG63dDGzGzGN0iE8TpPOFY+yfPPUN5GT0sXSozxlIZA/ateK8&#10;dD2XJg/WmpKlgmPaGGwB/UsLmciOcQsAuh8wdDewUhCe1YutFoSArBu0+wMOD49odwf0TGDc7Gio&#10;MpCVATnvNj9S6BUYgf0vqIPuWZtbR6eXGo882B7RgTFDS+XGb/E+WEciaMPolUE3aCgDq3qXwhGO&#10;Jt3x2HsFC0zTvMPPAaLwLuuXJ4Rw8LexNg5S2kLTWMDKsAmaJUGESlgAX7qQkxiYs5MTEkQMYzQY&#10;BiQArRR6ZyVRVRJt00AQMOgO5+6Ej8s7LsMFqDW00TAsIGBH0XrVw2iBRtbYVXs8No94aB7QiBrQ&#10;GEfGUPa3XSrQ7bObe263g7P3+EavNfqx/xvNCKAYtOesKmxt8mZpIiq9VqNdzvQ4Knujp2D/FvX1&#10;PQV5PLZ8j5JlCTwpkXPrY/KU9cDMve7Sz5qCCwD/ZQJhKSyntCbyE2fIZLTwprN+XBPpmZu/V8gE&#10;jcowxpoDvEFcUGHPQZtpQ1KsPXJqjIiQ4ozYOQQKgkDSjjELYfdQbxkGnlrmRTERHJNj8+mr9Pks&#10;h8znfucNPuxLk4ZbJv+WchM+q+Zeep9bCbSSCr74uhHhk7t+RGV/dFqo1u9R/GXPK7ofJF+qW/6q&#10;kGPt3tzjo7/lZ5VUh7nzY0sNvhayGgPcS7kBW4QuSwTBlgmWZYCnRC5MwDDGpOehhOiPpznG6asM&#10;CT/nD6MNLGOFs4GMiPM74kmCBNtbCJaM9/MU+HTPrjsjwsRVUJdj9Gh3ykutNW7XG/quD/1GPJ31&#10;GbvObURM+gxql4sCWP9zQCdN/WiVxShZJ+U8qK0KVsyANw/0236rwX6/R13XUA4wt38nAlDhVeH+&#10;gnrIVbr53XEdj6ATMr7NMgKzPUnPzBiGAdfrFayt6tYQAhFhfIZayEmLfKIj2ych5uScngT95mqE&#10;KWCbq9ukFCCd2mZUVRVZF1lCyBiGGgYYxTCJ5eKo3DeTafKQ1eZDEiFgYEVyl8sFXddBKRVNlUTK&#10;dhrrpPjaGqND7aIGC9pLae8WG4O+0+j7Dm/v7xiUQVO3+Pr1Gx4eHl3mHIqAUknIMRO2Uens43ES&#10;PCMYuqe+v4fQv+cMLmUQxtP3AC86PmwVo5bq9+n5zdbnxKqqoVHLCk2zs89u0wQ1eSAIhQi1eHhc&#10;aLRtnvY8fg1VVRVsn+I9ZV5Xi0CC+ql9AAEL8meQJ4t8roSJQlM92ZQS0/bZ2u0PAAg/vv/A358e&#10;cTgc8PH+jj/++BN//P4HjseT2zsUPt4/cLlc8PT0DCEEdrsGw9CiaWowG5zPV3R1jy9fnvH8/GTJ&#10;h6G3hKnWYDaoqgqPj0+QUsBoE8iJumkAtsG2Hg/xj5/PeNTaqvn9XkmgVaFUAN2ZIeJg2ei58BY8&#10;PifLtkDphI7/GU3ThAnjZt/i4eER+/0BbdNCgPDzx0/8+eefECRQVzW0Ydz6G87nC46nM95e33C9&#10;3nA5X9Hdejw9PmHwCnuXsaW0AbSdsLCkpcSubfHwcMCu3QGGrakGCTCZhJCwVl/R+kkmxkwxs7BU&#10;Z2+xLFwSsG0lzvy+FPeTJZebJF9w5dkfrcIowan/6eB9qehYGxHNNfhbvVaXfTG3AttxE8ZhjM8W&#10;ATyxn+DsqG4cvlcambiHjV1Sx9zTbOdU9lsary2gTPx3QtgQWSv8tge7UgOUU96TU2WEAtIzck55&#10;3+wPkFUDVtqpSqwPlnC2K1YhQhBNjaqqo+TwaMDkjkyAtRC3MjlBWfVqsdmaqT6Xx/3y7Fs89mof&#10;aG0Y/aDQKw0IAfKAeTwy7cNQHCu89jz4Q1U4b0WExHUamwNBEFUFoUfvR+HDvQShktZnX0QWzGT7&#10;IFSV9c00RkNpFYpREhTGa4UQ0EbjOnT4OL/j/fyCm7mibSoXaist4K8UBqMhSaCpGxx2D3jcPaKV&#10;LaAJRplJI8qrTfMUoJ+CziNIvvwsLY3NL4G6cXOwDAJgkRnO/bx7J4hKyump2npp3y9/hrS5LF2r&#10;tf1//vfzg60EwiyRpaV7sgV0jK/TNBj7HhI6/3NERolgybXP2BvFINR07HwJFEzH+VOVTqnJmHvM&#10;xsR46Qzz+1j8OpRYjU2BdzuSWlJijmP8xWeY8qAbxfC/Pwd8IKAjZXP7ulemSQeUsFNwmzDVZxCP&#10;sLMLURQ0qhVNNBo7Xh/jvBbnFkal53BJ2Vuqw0r2X2s1zJbJwbV9eE25nFub8Tq752xf3kd5BoiG&#10;rykoaVPv3m0KztK9mH/WvxZ4vWb7uJWEXvJmn9aGJcBrjWBcI1a3kDn3XqtYTb0G3JdELUkGB/JB&#10;0Tmi6fNnH7J+8jkSeEo8xd7So2frNMeGJsQrZUBz53QZeX9zNiQz1x/lGmgqgPgcPZf5ZnZqE+M9&#10;+tN7GLve27+vZAVZVZBOvBKDxsMwWNuzSq6HzRVqqfsDlUe1tRoGKKUC2GVtvEx2ijzXs0wFO7Ea&#10;va7rkSRwljoenGvbFs/Pz/jll1/QNA2u1yteXl7Q9x0AmexJcabcqOA34frPphQmS9xPVNvr3ie1&#10;lzEGXd/ZaW7AqTtHAsAHZaYZInAW0OPPC+G3zsLCGIWQykSpV3FMZJTqI7+m6rqGrFwgJY9is7Su&#10;99MLErKiKPPJzHKj4jDhcG99uHLsqa0UdLQuxsmHERwP9n7Mjqyx4KvSloQBM+q6RtO0kLK2VlFq&#10;cNPcAqfjO4S44bdvf0PTtOBEH5QKhsY1sAKiRWO3JQB/drrS/efdVkLts+fHdBJy3D85eR7unXwr&#10;iS+mm66As1VhK6oTHqdynv2aDa5dh96D7cZfV1e/EKyFKZcI2PTsjlXoa70LRbkRopIQUVC0V7Fr&#10;WQHs7XNS9X5d21yFvu/dMzhey7qucdgfQELgdLrgP/7j/0VTV7hcLnh9ecXt1iVkxPXW4XrtMAw9&#10;tFb2615f8fr6io+PD5zPVysgbGt8+/YNu90OStm9/3a94Ha9gWDffyVraDLoBoXudgOut5GYFC7k&#10;ua6tza8QGNz793Zs3nue3FnlSdG+72cqcX+d/f7pSVU/QWacit7vnX4fJCK0besyK6Szu2lx7W4Q&#10;lcS//vu/4eu3b6hkBT1onN5PGAaFl5+vOJ0vuHY37A571E2NflBQxoDZ7uc/fr5ADRrPz2eXtaEm&#10;AgAK7ZsUAk1T42F/wL7dhYkK1ibkyHmoJtgDxdFSbprLLNhbeqslAq3aaW0ly3JWfzlBUlyjpLi2&#10;q1kiv+JRKMsLltuZmmEiQv8/Bt6XlDA5QP7eQKVcA5ZjTlJWdH1jj72/pp9lvkdNi9GpDzBHKmde&#10;9YXbYrWwxbvpvnHitOhdCp5aIkKSv+fIN9L6m4C1AoyGEJywTmxgoXlRQdYWkCcS9msdIAu2im+l&#10;dPCblVKiqauwKY7jSTwLGE3WH/LKyHsP7CWV15rCbGm8dyn0LGc3obVGN/RQRkG4JGDtwk2EgAOJ&#10;LHjkF7cHyf1OFw8FhJkIIQCSCcliGOh6hVunMBgAooIUblM1Xl3DaCpCXUkL0lfS/jxmkCRUEKhr&#10;q8o3xr7fYehHBYDb6bUxuNyu+Lh84P38gqs6wsjBBnSxhtIaw6DQDwrMttg/7A542j9i3+whWMIo&#10;E1lM5ClZWrSXSEM1F0HzBfZ0aUMuFWkl4Oye8LvFQ+BO1WTei232XVhTha+Bu3/lHwqH47Li897Q&#10;qBLpvHV/WCNm7yvm84BH6Xz7Z1m9lcjEtf2zZEXibWTWVUsJ8jn/PJNRewISQCb/uUS052Xen9uH&#10;fCEIznkQTuqLSGEYq/6mAIx/T8aYeC4qKI1Cq+qCs5hlUODHpPd43WgS2JzmXEwVgqX95h4wfe2Z&#10;XiLJSnXD2mst+dF/Rmm3NDlYqi2nQOU83NDMghNn1SLllUHTkN24sC9O5QFJMNbsjHJADYPvOh/u&#10;rX+Wpnu2noW535dqn/i117zpt4bHb1FcxbYi95AAa7XhlhDz3PsqXeOlIM78faeMQIGye+R6/TBR&#10;PSMld3N7bhyGOxLRU4syyk6hJWmXSb8mFkU1cb8SPzhSClR1jUpWAWABgL7rcb1coZWGFDZXChlR&#10;DzLvcAxiydtobgrWJYJhja7r0Tsv9UBIuHVpXMBiLPKZft6laXf/esMwoOu6ACJZa1IBrUcPfA/s&#10;x8pbr66dWs3G4NnUvoCdhYQHteq6xm63w263AzPjeDpCdyohwihKLhWyGs/1ZG2bYFWX9oWAodE7&#10;umka9+cdOncOE2IxAs+CmUu9o7++lahgah2CgD3p4G2KLEhPEKKy1jzEYWKBGYkdYHbKZ3LehHXM&#10;k6kBjisaytQFDkA0BDAFa4vdbo9de7ATHtczmqaG0hqXyxWXS2/DdV1GgvdN94IJ/z/QfEpzfi7M&#10;+7IlgRVtbb7ufL62Av5rAsiUsOBMvcbF+nxNFLHqiACbYed7+NgHXRmDW9/h2t1AgrBrW2hjoLVx&#10;68OA2DXzWJ8mDr8MJxMi0zNoan80zW8A4J4JE038+yyocT+oqspa65J01pGjwt8GP99QVTWMYby9&#10;Wk//oe+htXH7wliA3W4d3t5esdtZi6iXlxd8//4dLy+vOJ8v0NpAKWvDQ8RomtraxggKr3nrLlBa&#10;o2lt+GpV16jqxgbmGh16lf1hj4enRxz2e/R9j8v5isv1YkF44TASKbHf7/D09IS23eF8PuF8PgeS&#10;OSU1a+z3OxARPj6O0Nrg4fEBu9ZaCVdSYrfbQWuD9/c3aKXx9PiIr7/+isfHR4e7GJxOZ7x9fEB3&#10;Bl+HAd2tw7E/ob8NOL4d8fPHK37+eEE39Hh9f8e3f/kbfv32NdiBwf2sfhjw+vaKy8V+pkGpsA/4&#10;iQs7pWHxqKa2xIHF9Qh60Lb3MVFWWXzOUzy1yqPF7kJ/vNw3YxMOUiTXo2JlKs4rOqZEuBrnaoOF&#10;mnjJPnarfOcu8H5J7ZUH1XlFdVBmSMqKvXlBOLW8WS+WaXbzYx/pqfft9FDKMchpWCQnSpeRmZ0X&#10;rWuhujlvw+3NbAkULE9N5A6w5DXYjL+MBozxg6bIjs86r3MKHoc27b6pG7ALI2LBYLYFc1XXqJsG&#10;dVXbMKnIk3xWykfeV7xChmxVoiXfF3kMb7X6WAP1E8uWqK0P3ofsvNi0Qtd36NXgAkgQglOMt3ly&#10;4SZ+pFOICkQSDMt4hpFKH3zniluGCUy8NsCtV3g/nXG8dtCGIOoKtZAWZNAGQgC1YOwroK0rB9I7&#10;ZYvWEJ5Fr9yhxNbj3gfVwoWXGAC91lDqitfjC463V2jRQUiAoTGoAdcbMPTK+siB0FYNnvYPeNg/&#10;opEtiGkkjygG1eZb3rSB3IJjzG2Mlj1gtoIkuf0opyLd8p5ywUif8Y2eW2phVpDH+1s+IG9Oks7E&#10;8rN40PGPopmmWWhomIhesMEoHdYlAm16gG4FbErn1Vr2wX2AKOb2KpN1vYVomPqoLgPxVAhDpuQ9&#10;rYWjrn3G2Xme3GMG2Crm7QB+5vxzIDfnI5JTeDQOacIc76dpiUWUgqxeac82OC0OfIr9WcOoJyiE&#10;VIXRYTbBO9kYr0BJw5n8GZBrZH1YZzpKzHc1xGt11hKweK9VRKkhLRHWpfN0q2r8Xo/YIsBJNNYv&#10;UyDOrzmaI3PhdWbPKIdsoABsRmuTZ+RAuammSS05nuXjCPxic4Gy0nsL6bgEUJfDr2nRnq0kk0Fh&#10;3d5rm7BGZuTOkFLAaumzrWUobBWFbD2778l8WWtgx4FRsT1HZvGe5iz+8ralHPmfl65bfq1QcRqR&#10;J0CoB5djADH8zMhGB3DhggD6YUDnlJNVHCy6MA2U1JwUYWM8ng/rNdm4nxtjcLt16LveBcQi3kQs&#10;AAs71WXFUaZo8zd+fhGAd611CHq83W5B8e3v7fV6gdZWie2BaKvSlpG9Dbm8LDcdrI3rPVyN796T&#10;VX7b92v8fXd7nVef+mysnFWYBYYIdV05YNyJdeJT3iAKtp+cG07iyazDOe2P+ykBPiUSc6S4n1YY&#10;Ff0yiJGU0glwr7UGG0BIuEljAgygiccjBohsdmgW4h4ydiharzRms3gAPRAkfpk4AEg5SxL7MyyJ&#10;UAW7HKtyPp3P6LsbDo97NG2Lw8MDtIbNHKgblwlgP5OVI8xtYjh7YI3VPCIvZ3+ebsuNiLqLBcx5&#10;zY5sJBYRZbyXsxeXzy0u2ngt/TP1zZ/aadDovRwJlDjpkQwxBEs7XeKvjTFWqexCpL99/RV1JfBx&#10;POLl9RUfH0coZ/GSkAvx3Ek0Ze6zDMn5umtoaKVnfureVsd/AmvLJcP0zfj8iyQ0WxCFwWLvDy+l&#10;zfEbz4BYfGUnTi7XK5paQ4SfSdZCmEeBAwn7vX3X4fv3725/Ad7eXvHy8oKu65MpVr8PPjw8RFNA&#10;A25dh/P5jB8/B0gp8dvffsNvv/2Gx8cHPDzs4UWVdkqrx/l0hhoUhkGh6xW0cnsFKWjNqGvCfi/C&#10;/jsMCsYw6kqgklW45VJKtLsdhBA4n8+43W5o2xaPD4/45Zcv7rPbvf/t/R2XyxXMBk9Pj45cqMJe&#10;f7le8PPnT5yuFwCEj/eT660k+pslhwdlybqb6tEbhUENqOsGp+MJwzC4IGJr43a9GZdHaS2b2Yxe&#10;/kJ6u2SB3W6HtrUTAJIElEknLcYydyTmPfnt88R4S4bPAsA/d86I/nwSqF6aEiyLITLP/QjoznC8&#10;kk1SjrBMz67t//ylwNq1hmCLIusecH9qxZCO/9CCRy9lvn7KGscLQEwuLK+1HkhtOMZmmyej9w62&#10;W2wspwdJzp5h2T+fi+91Gj45Vav6gi6fnD6egna0ZwDrIVgPxUnaQeHgv8ud5eSCbauqgtYAGw1h&#10;bCgGCUJd1Ra4ryoIkgXAdbToiYGULY3dJuIj6oyJp/e0/P1LwVZFsIkmDTqs13w/9Lj2HXqlIKsm&#10;NAnsE8nJjm9ZH0NbUNrrbX/FVhQcMAWCZkCDoTVDDRqXTuHlfMH39zNOvYYRNSRJkKzcNdCQAGrJ&#10;aCTQ1hakFyTc9IWdsJAkIUnaKRZjJymkEJDSh7posGDQcMOlP+H9/IrrcIIRytlN2JBarTS0s8Rp&#10;qwYP7QGPuwfsmz0qqkFawIRxUQS2eN7g0UKRxZsbx3sVqWuAQik4716g7K8q21P1HCXgU46/iIvh&#10;Ej+c2o/5Zil6lpD3hovhLeIiLbBZ2fZ/AgxZs/5YI7a32nnkrnMcarNlMqg0gZCb8BlfOwY64r+n&#10;VcAur1Qy2UYnnKYRWRQiXUmE+x7bW8HtasgB95yc5m4sk5AsaZrb9SGjpIyXrj27I2iVCCQ4yZ0I&#10;o8lBNWH3ZBgDrVW4BkYbp9QbVUuEeJJtCXSP6xrKrBHeFAi9NIm0tqZKNVsMlOXW39awyiXQf8vz&#10;XFI6l8ZWZxMd05qJJzXG3LY5Vewg4GvBBslGzo9nEEeEPURcyI9q+tgqISU9J3tkBN5kia5MM7Ok&#10;xi+JRZbyeu4FU5J1CEuIMNGc7N1wxv7VNZL73EvA+pZpgC1Tb0vfd68iv1RL+K9bs5e653xcmwYs&#10;PWvj35tsDsfSHpa+ZuGM88+ftyjI2qFRgKwoCillp2QHCIO2No1sUaXRlg35KXLKyOx5XijNr1ky&#10;hZP2lUYz+q7H4CZOEeWizKZLPdgWKd1jRfxISlnwtm13MMaC996ewv9jrSukVZ8OA4ZBhXVubRwI&#10;xlCwlbEAnkwmxJgp1BBxsOx4ra1HtDEG19sFl+s5BOR6YiUOmiUAu12LX748o6oqnM9XnI5nKKWj&#10;rnIEPaeWB8LVlIPq7dmbsaoskcqJhU30mjry6LbWfsJ6UXvg3vX1gizYyoZhSNteX1A0XYeZXUaW&#10;IETGEpdGCyhfw5ChLAWc1oDOyk9rdLcblL7g99//wKAG/PLrF8jK3s+madA2DZq6cveL0wnEgttB&#10;FnVPBHzbJ0ZHbQOF34h5wTt/uY1PM4XyeVzTYNaciCAWZnJ2UjLtK2f3Aak9xkxAwxM1UzTQySDn&#10;qy4ciOtsFRmQFaFtavzbv/4N375+wY+fPzEMPT4+jq42pllfxoEEtB76xgsO3HszbMDaZd5lgqbr&#10;uhnBfMmoSECIeH+w+E5MSFlBi3PaddNNVVWhrj14340hy1GGg6CY1DLRdMs4xUruemijcDyeggVa&#10;193cfuqeASdw7PoeLy+vaJoGTdPgfD7jfDnjcr3g6ojNQQ34eH/Hw8MBD4c92nYHuH1gGAa8v3/g&#10;+/cfAIC22eHp+Quenw82K0QP1lansRMDr25ioOs6EAhNZe+LtXCTgUD4+Dji+/fvUErh27c2+N4T&#10;WceC263D9x8/8fsff1pSkAiyqtCrAQSCGhS+f/+Bnz9+4vX9HX034Lffjvj29RueHp8dCG9JFCZL&#10;dvz44zuu5yvatkF364JbgnVwcDbZzjLbsLVsIljLZbvHAY2QOHhffU9wGoLVj6b2WaD5eRaW+9Jw&#10;CM2xy2m+Tl54mDSC7mdEZk++RojIT2BjfiBRyCrI1kluza6JLKYZWlvRpX+Kbc7a+Oq9zVfx7mGe&#10;mh0Hzq4pWWNQZH6DOSIBymOZ88/ImQaEs7diKui4Z7z7nkZmueCOWsAJQbAEPo/qd1t0GqOhhsEp&#10;r9OJAp54XttS2R4GJiIJmO2GIKUN6CFhGUmvbEiJlUkRTdsbvXuVTknHjRJwic1WJ7NGM7xgHrDR&#10;xqBXCrd+gDKwh2MI+CAbWuvVog7AB8EVqfZmCK/qCEFPBKUZnVa4Ko1rN+B67fFx7fDe9TgOGgpO&#10;VSIsewqn9BTEkIJQ19bbrJUVpH9tdiAFbGBjJQgsDBSpsEEaNuiGG9gwrgY4d0ecuw8M3MM6e9r7&#10;rbUBK1tI1FWNh90Dng5P2DcH1KKGgIQBTQi1JW/hUggpZQute8DeLeDBFoXymqpxC0ice737SAda&#10;BAKnQGLRziHx1EWiVJ56R1N2HIIzQS/bwPTchFLue+KxzHtHbrfsu0v+28tjc9PgwXkA7NQ+ZwtZ&#10;vr5fxcq12BsZ2XHEtQCwWA1Wsm4Ln84rH0DZQMVkCZgRvA8maTNrHZqA/jRB5SeBtsk9JCQGODxq&#10;plPF1sSlNZ6kc973iO6Z35uNse9vBClo4imbV/r658oCBnNixSshtzz/JXDyHpAvZ8+wVjNsAX5L&#10;n7+0dtfqS8qMwC4BCDQFSRd0MEW7u0CG6gSam4ZbjcKGUbmTTMj5dRW8Qk0U/MjZfJuSTVXp3k0D&#10;6Er3bu3M+owdoYjUpByeKJ7dgyWAvXTmrVnkrJG2S3ZfufV/D1lwz9/n3vsS6ZIjp9YsG5amsqZ+&#10;31ssBvPnAk/A6jTzJO3JuPi5SlULPFgb70luN/e+wzZ7KTzk0VCwnfJSSmNQ2j1XYrGmoCR3Kl9v&#10;Egqh4qDgzU6TOWIaMZPEAAAgAElEQVRjrG2N9bxHJH5w5IdJSdjYjs2D3x5gjmveqqrRtq0D7dNn&#10;wHtON03jAHnjgmFNsM2x6lgLtHtVpgWw5WwNxcKvnIJdGxuiCjZgFtFaEcln82C4t9kxhq2XtdIj&#10;kU6Ykd7eAqdtW8iKMAw9lDIJ0bC2znI98HyScSTgOclVsD79U34vRwKVQudzpKuB7+GsAtlnwdnP&#10;K4KIya+DqqqCvUpdNWibGlIIKK2DdUnd1Hh9e8X5csZhvweRwH53QNs0Dni1vZ2ZgPcTDd8K0jSS&#10;LMzzer58xiCdzI0mW9anPAviI44nceYmFwHojwkynpBsiT0Qz4WW0b42JzryM3ZTVTySFZXad2k2&#10;IKuAtF9jDAAFIa0NcdvUOJ/PNk+Q7TQr+UmRUAOZqH4YQ7B5Ins2nCe8rO+6hFImIUdH33YR8gqN&#10;MRAkYPzPNvbrKmcrE4QsND9nxkkq+7VEAkoNMFpN+n9OaikGY3DTPX4v9T9DCAFZSQeov4HZkoTD&#10;0ON4POJyuUT7L+FyueB4/MB+1wJ4BDPQdR0+3j/w9vqGj+MH2ABfvvyCp6cveDgc7ARVd0NdW3/6&#10;0/mEnz9+4HQ6oW0aPD89Q5AVWh4OEo2UYAAfH0f8/b/+gZeXFzRNi6puUDf2OWwaa4V0PJ7wX//1&#10;O/78/hPMBl1vba7gPPqv1yteX99w/Dih73r8+P4dfddbm2Ft3D56waCGIBTRSuH48YFLdO09mZcS&#10;sZ54EpDCujv4v5dVhd1uh6auRyGMt9zygir35ybRpaRNZhzyWyT15lDBAs6ZP6MpIvbjjDO/frQZ&#10;nUSmJAFP7QkW7C/jrM4SVhBn0lEh5PafAt5Px0zvKeRzXpql8epy0cYz9noplOS+0cyyWnINyCkp&#10;zUqNZlzY+pfLhV+V/nubcooL9kNzwCD+3H4R5ZsmpxJ0LCoYiY8gIbYkmAfzqDBeGLPRAlJaOlkI&#10;6cb8/IFqslzUzCN8odFbAipKns1Jg8LLIOISMFZSRc03KD92arcvY4BBM4bBACQCEB+DTpZFdZ9b&#10;CEAIMBGMDwMmq7JX2mAYDNSgcO16HLseH7cOp27AbdDoDKODgSJhpx28HxtjVPcTICuBpq6wb1q0&#10;dQNJAmwG+ER7WUnUVQUhCcbocSQXDGUUruqGvrtCcY9OX9GZK5js4W4nLCisq0pU2Dd7PO2f8HR4&#10;RtvsrR2Qoch6grMMLArqk/x+QosAzZbn/jPq96VA77X1s7R/ralll9bsHKidg8iUkT1zKKopKXT9&#10;f4noBbco5ZeUwMs5EevZIp+xZSiBV4shU4WzZM3CZCvQn9uzSlYk94JrW0DZNTAv36glqyY0K8H3&#10;nShpBpIinijxkadJDZA9Wwsz14v+iMlnKq+nOLQ+CEqCUlEk73cMs6VoSgizDIfy3kMz4rE05rkG&#10;0uWUhp9RCd8jwPhMNsMWEL/02ZbUwLnPvyTb48BgUTEvKQfsWXuCcj2HqVXCZG8b92MKAH7unuXC&#10;ykvXepuF1va9dCtpOGtciCKIIrp2k8chZ02zdrYthbnn9u/ptGn8eaeTp7wSQJYD+NdI/lLdueXs&#10;WiJv1l5nBE3W88RGf15OrEXH83861TRfd8ym8JmRAPs5wng1Tyx7fcTYPPMULPfA0Aho9f2QAD0h&#10;s4tw9xrMrcVs7Yg0C0UbjX4YoJVKVPXeco1o9DG3vSLPrJ9ij2rvye579al3dQhgdXYUHrD3ytKu&#10;s2GQ+/0eu107CoscCNQ0IoTVxnYa/tf0mVdaR6rx5QB1rTVOpzMIQNu2UEqHDCwkJL+zD3GfzRhj&#10;J7sd4WDJDOVICTObvvC/x/7102fX96tr5O2W5zdHiJXCy+N/BAmw9F7h7Pz+nc2JoHES21mR+LXf&#10;NDX2uz2a2sI8lfuc2jCen5/w9v6G08cRkgTaZodd01rrCylGr3uncsYUjOY1ApPnvzNFILdZeG5o&#10;sT6ajxmMDUeOdB8tECnMpiMOxOZMyganm08iHuZ4QiD9Rv/ZvGjO2rxQyHLgbK1qSRIQ29oBlrgX&#10;xOmUprcJZrb3GwKsjA0lJmtSdb5cMAxW+c0wVognq6BqB9spGDGRoXjJpZ/i8edf7izwgapKjfuN&#10;J/68ZY5fnxzZpYX17FT3cb6GJRorKKUmpORIPoyioulEyrg3krPrkuG1xnPcMCCMvc593+P9/Q2X&#10;Sw2tNS6Xs3WS4FEsAzCulwtOpxOqyuZAXC4XvL+/4+Pjw4ZIE+F8PuHj4x3Pz49omgY72jlSjXG9&#10;XPFxPKG7djCaUded+9zagfKMfujx9vGBt/c3dH2PXinghUIILZGE0gbHjxOOH2d0nYIQ1hLn5fUN&#10;bbvDfrfD+XzB6XzG9XZzVkAKLy8vMNqq9qWUeP/4QN/3yR4UB+TGfvzBTtDlX5AXaQoCSAZypa5r&#10;u2/UlT3L3Dk0QW1noqfEdXKx5hkFZrnaqmQZl3wd+eknjvaJTP9b7LsyPX2mQLnHVSHGXLcLLf8C&#10;eJ8mvfOiDc4WxWoOuFj6IKkH7HZgawnMX3ovlABT96mN1orwLV+7tWjMBQGWxtBz6smlQM05YDc2&#10;qv5wJ0Fh7IRjcz9fBCkFQ1YJoTVHoDtZb/vKbgTCKRfn+QELxMkGhdbS9V31OadRAbCmUCuFLU9V&#10;fZSEIo8HkzYMZQClGIOGDfx14bD2BdyUQjjgBYSsIKoakDWYKii2ljjdoHC59ThfO5wvVxwvHc5K&#10;o2OCIgkNCc0GCgSSAlXVQFTWI9E5T0MKoJICu0pi1zTYNw3aqoKEhoItIqQQqCsbMpwqXAWMA+8V&#10;BnT6hpu6YOAbDPeQlbv3ZAF/GECSRCNrHJo9ng/PeNo/o5E7CFTIW9vf5y1ORBGryvjMo1waG99C&#10;6GwFkUu2EmtEYRE0Wf5Eyd7hg4Disduct2hijwMza6sDAIV1lV4J5CuBI9Mpq1wTuDYhtngG+NG6&#10;BfCvlBlSun9bz4G1YJt77u/SWT0dfthKVm9RcKYg83xSxk9kpesvPof+P9retFuO5DoStOvuEZGZ&#10;b8NSJIualkhxFmmmz5xWf5r+/79B/aE1GqnZJKWqQgF4S26xuN/54HuEx5IgGzw4RTw85MuM8HC/&#10;18yuWZ4NU/IVTK/DJESLonVYrvAT5fefTZYVgFwsWKfQSLntVGva+eH6Qpg3TPv47Inox5gADpmh&#10;Q+7TvwR2l/aQue9bElKU9rs14mhtnZasnea+Nvs8Jfdvi9/6lsnRrWTcnNijNAW6JQCYSp64K+D6&#10;kqpnrO6ZC6feemYt7dVL4ckTBq3AowsSReB86UyjQibRlnovFaqMA1DHAP74Gi6CshvC60vrfMtU&#10;yvj/p+9vaw10y9TA9LPwSj2eA/AhE6RQA+cCJs5ELCXwbe15TS1t/PIaT3oZ44AvYX2iQYR+GHA+&#10;n9F1fTybzDSYvLRHbr1fY+CR03wfb/mgB/R9C22G4NUeyAO3PiPpIrLr6YFzr9yP56f9dzagts2A&#10;rPTzePDG200Mg/VmllIFwtkq2nfY7fbO7qJ2oNcZXdeCHOCntQ4Anld5w0R/+zidTdnZ5f9tSvoc&#10;jydcLlcAMtQAwYpg1KP5f38+nWGMwW5XT0giTz4tWTAJIJDwOhGbjfeHccB1ae8YE2VrZNvs1KYg&#10;VEoCJJOphhjySMIKvsIQFyFa0xqNr89HtG1rJxn2e9svShmm3GHs3mvVszVI+AwfkwnkmJOslczb&#10;qQTao1AxJf7rCVo+FRf6Z9o9Kews1jiBmQtK3Mn9DbZTJpm88EAeF2tWzGUN+vc+Vt8jz7fIPOQd&#10;kE+GgnXROF/FT1b4bAohBaINflzzxBRCmim1/RDkcu4sWFtVNb7/9a/x+PQOx9MZb6czrtcWQ68B&#10;tu9BOvBeh8wlzrIhUmLJGJNdC0/ueS/7+H3+vzoAwcYFbrNUEMJktboHiT0JkL6OYWMnWD3ZP9mz&#10;RvWS6z85ybCye7wckcuRqBSOeAQGGKMnVtxKSdS1Db69XC7BKujl5QUvL68Z4cdscDod8fz8jIeH&#10;B+x2DZiB19dXPD8/43K6AmRB7ev1avuCg8GjfoTWjPP5guPpBKEUmt0OvduLn5+fbWiuqjH0Gq+v&#10;bzifL4AhqMpmk3z66RNYG9zf36O9tnh9O0Ibg6quAknw/PKC8+UKKQTatrXvXdCinWZ6Tmd7XTiq&#10;GUIKSBLYNQ2aZhfsf4w208nOwpjO2pRwfG88a63og3aJeNQ7zYmH6M/ESrYLpcZ9wFbhzNZf32Sb&#10;kz7YW4rGpdHbNeuYW9SjW8HvpYYsV2alvmm321SsqWfGjNK3qN9KHqX+kFpjgJbUPGtESthoDUMA&#10;mefkuNj3fmQ8COiBbSirO0ztKJMtJpB4okYgkSbM7YSV23hf5pRYRc2AB5MW4Me5db6sZhttKJwf&#10;/tow+sHg0g3oeh2Yc69AlUJACgGCA+6FAENAs4BhCa2BS9vh9XjE6+mM46XFqe1xGQxaAwwQgJQg&#10;Ka3K33U6SgoIJe1YJgGCLTlQC8K+rnDXKNzXFXaVgCQbCinAiW+tH+XVucep8XZJGhoDBu4w6A5M&#10;GgKVtdUxOnjhVarCvtnjcf+Ih90TduoOChXgVfc3NOfzfx8VQN9CoN0C/GxpzjcFfN4QaLum+Ftv&#10;8P1+sJz1wak1CY/Bb2S+ckvg9C2H2BbAfw7s2LQ3x2QtO67rm0bm4i6wNPm1BGhtI5m2E0hLitAt&#10;/z8F88fF0lpg9zyghoItAof/hVHvpMG1xRiCkifF+nhF/Tanysz+RHGMvaS0m/gx8sjHlQrXN2nu&#10;jDEQiIoWo3VQYKXn8hiYihNEnAH3thERcYw7UZexcSknCzXIFhXIfOAhbQa/13zI51TRS9ORE+IB&#10;qd3S9L6CpzVRGhhXCstdOjdSMgYoWxvcEqg6N11VsmphdlNLBZXmHGkyt0+O7XK27olr59fcFNLq&#10;WcO5pRVR6gnNN53rW6zS1j7bWGW4NMG7RjptrbXn+p6lvXWuJlgSACzZRpamvKY/wwRgME70YhS+&#10;HSDUbB/Lp/bWJzkosd/cYgs33e/n63VKSFU77SlCUOHbm7UZIBKZhdv4fW8J9l673qA8XJ3cuTHo&#10;AYMerFrVGDAhiJmM9vYF7s+sw3EkpQWZqqoKwIwNQYye0h7wt7lYGqmhts/K0jqqabU2bgpaBpW3&#10;EBL7fePAJCukOZ1ODky2tprMsGpctsC/EAzB9lqDRNYDAXloZkoshr3b+sFACgkhbdiq1kPcOkYe&#10;yN46qHeBuDFU3H/OKBrIvI3DmS9gYO19Ug98wyZY9KWkn1Iq2INYwsPMTtKOBSdbguKDbQWJALYB&#10;MVhUOpU0CBh4AINxd9hj72xwiIC+661X9qdPABGent7hcHeHYdDO4kdCSAWlKux2ewf6pcRbAt4a&#10;ZMKKdBpn+hk4guxjkQGRJXQchRNtr5wIyB1+mc1phsilAqypiC8n4UaTw25iIPi8T3CS3OArKMc9&#10;iO3FHEnQJggQTK6mdaQN2SDXWHMm9aYQWaaBJ62FFMF5IP07cvuV94q368HeeykEpLKT79bT3Z6l&#10;bdvi85ev+O+//wP++Z//BZ+/WKsVCkHClFGl2VokZBkXE2IiAeun9biYZEtJJSFFFcD/dPIpriXh&#10;CCMOhFS65vNw6UJ/RePJWavaZ+OmCIRVsQsSFm+gvE+xe6vOJkI8AXm9XjG48N3j8Yy+7+w9cPdM&#10;SQFmjZeXZ2itsd/vMAwDPn/+gufnV5sdAKAfBuB6RS+tbc3b8QgD63X/5kB3b1M1GI23tyOIfsLl&#10;3ILZWv20V7e3OTHS6XRC13XYNTsMWuN0PMfcQxfKrrXG2QXYAs7DXlBxmt2r6e11HPKgd3ahsiOR&#10;yv5wQLNr3MTGkiUjZRNn88KR3CaWnQsEsD45OjdlnPYIs6JLyhHFJQvHtVpwiwhxi9D8Lwrer43r&#10;38pSpM3EctOzDF7PqVi2eKTOj49O1Sa3FG8lf9hSgvnc6y2RGcuAWAG6oILr6oySbL7pjGywH+cs&#10;BeGG10oKYes7mY9Qxc0iUWnMkA9FLzvkivgtiqKb2K6xp9UKiTKnBhtb8fiCMebopLoPYDDAtRvQ&#10;DQxZW9VBGJdLPjiztdcxbY+37oyeW5zbHm+nC14vFxyvLS6DRs8CRiqwkCCSkMHTPtnMpRsdJ1/s&#10;MiQDjRK4qxXua4W7SqAWDOIBYBfA6BzvbbFtRkFL9jC2ISa2uWNoQLIbv5LWynqwiea1UmjUDve7&#10;JzwePuCufkBFDWCkBfSMs74erQJCmXSaH0fisrf2DerQW4jONQBkrqBfs0fYou5bexaWFIRLvvKx&#10;WC77uoXXds9RSbVWsh3YeqBtVRUuBa5OQCFKdSgpIkiTwJyt+8jWoK7xPVkCwJZsReaAwnkSoayW&#10;j1MpZfBwiQBePKcS1VSak0Lkw7dlTv7OhGmWFOU54DpzPwxnTUGqLFu8jyiO/YRzIqrTRqRVErgo&#10;yJPWcIFQpfUuJr725G14PKFEtOjJXioi17Ie1uqOJcJoDhBfA4NLRMH82vdPJhXH5mnBAq1EBNxi&#10;ITN3Xb/l2Z6rCybvN1Gdze6tG+xjxs/LWpDp2L6x1AzN3fMxUVA8Q2ZAV9Cal/G25mk9EJFXA3rX&#10;RCtzNf7SZMBWUU/p+pYFOstTEktna2l9zF2HvE5anjQoqUq3WolOhGGj0M7Zsy4o2SPxPmcNNplS&#10;YqDvexyPp2DdgBFwv2WaZIlEKa8pSuNlHBFrbOaTywbzwIsQAmwSq9JcYRSeWa8SH4NjuX1AVPRa&#10;wEq48xYjlTlNALmqqnA4HFDXNdq2dX7QVhkvlXK2EhTAfKu+FcH2wttIGGNtNgXZaV+br5XvP2Pr&#10;jDDZJsnZimrXK/EkxNArerU2SaYtQUk7vczGiYwwzYFjxNycpmlQ1zW6rsPlcsmu83hSYNlWhxNA&#10;M67PObFX8JGW0XfaXhPtrqW1UZWCorc5EWRjiZ2np3e4v7+zNkhdB2L7WsOg8fz6irbt8fSuR1XV&#10;ttYQCkJWICFR1TVUVQXFuA/jNYlNruE83BSpLUpqe5jC30wZGJoqp31NxjR+npOa2z0PHOxjXAiy&#10;ECCI+Di419DGZ0Qk90JEJbz3cw8ZM14gIYSryYyzaKUI9glvuUPxc3pSjOKz6utYkfw5erpTUNcL&#10;l0vnPeSlklDSiueqqrKe6VJBSmX7dWEnJZSUkMp9TdrXksIJ74SzmQHQdx0+ffqEw+GAL1++4Pnr&#10;FwwGMAhRdkHxH4D4YC/DAUhOf/mMjPS+o5AZ4deuJz0CCZaQAfnkkHRfd4p8QSGLo65qKFWh7/uE&#10;nOFJ1kaq5g/vRUqI8PNlck+ibZN/tvx+GC25chLxcrngcm3Ruwktl7cdSBchhPWPf3vB25u1pnl9&#10;fYMxxpKgRI6csaRE217x6eef8XY84nQ64e31GNaot43uuh6ff/6C15cjiAjn8xXaDAFbkUKBqELb&#10;9jidLkHsJIQA+gFCUug1vDVxXIcIhJS/F/b6iWRCQib43ej48tdcSRwOe9RNA5IiE9BYqzLMhmOU&#10;xMzpfpyLBCgQyUsgd3SxKPwdpgTPpI/bCLCviTv8fUj38NSe8RZRwl8MvN8apLqkzlliKOY1dPMA&#10;0xYAaE0htUZC5DcJGHvGb1PD0EjduDYajqLifJ6xMhP17PS9zNtxLDfvnBED/mt207TKgKhY54S5&#10;t18zWgPCgMhuZB74sxuEyMbVxqN0Y8uEsofqNtIpZfZ8oVBsJkc4TSxQthFbs4RO9hIJmxiYSTgf&#10;NI3BADIU3xxZS7LKBM2Mru0xXAdctMCpY7y0Hc79gE4bdJoxsABIgkhZCx4hwwFi7xk5Dzr7det+&#10;xBAE1FLg4ID7eyWwk4Aki6KHAogQ7n8ooJWC8N6dbgP3BxIJC/j7YFyrqGdIWaFWexx2D3i8e4/7&#10;wzvU6gAYadkZjprdANpzfp/myb+S1zWvMrdLRN8SADXXhK8Ri8xTa5E5knLL4TIHhs1lPayFO0/2&#10;W0oc7t3a3jpdMAV1sQ6g3jC5sARklAD8CbiUgcA5eEEb398t5+Oa6nQJTF22CKLRGOEURgvXPk4V&#10;OwVSeeaIR9dhE+aZjPracKnEGkdQEVwdqyLWCPjJ32evmT9Xk2ueTVbQ5PrYsMHR9R2dH97D33/F&#10;T0ZZ1aM7F000vuERmZ6czuGacekajsCotedujXi5dYIQG0jstSm+ovo4ASNCoDuSfEhOTs9J5ty0&#10;cJ4L190KoKb3tawuTNbNUjjoLEBPM/VH0oSMHrA18m7Ow3xrkPHkdbP8Z8qIWPJg7WjPXFwjTvWY&#10;hjjS5HnIr/HYEmtNgf8tPU1JxLLVJoUTqdiY4isTqCuF5AJhVjqrt9oX3br250iOtZ+R+d3OCA9K&#10;QGcadOpFJcviJ/d9TInnNWfkF5wyOfQphGg7Agsyt84j2E+4YiXf4ltCi1Ow037BCmU4qZs4nYpJ&#10;MlR6tgCqZANAxtzdBJj3IGtJJaudatQkQJYF4yw4qANIW56GSj2qr9crvn59xvPzC9rW+jfvpH1P&#10;SlWBpK6bBlWl0HU9TqdT8Mf2qldvtUlgkKpCKKX/HNbKwkBra1urnK0WkV9HBoDIJyY5r2esbRBP&#10;6gfGqO9LAWVY64++762QymUhKKUSb/0kW8D9fUjxmbi5UVHgloKWxkTFsQVjnX2sD6pFBKKlEBlw&#10;qiqFpmlQ1TUulwuOxyO01qirCkpK1HXjFPU7GP2C17cjGAKHuzsLFEoFoSRISdS7BqqurPJ3GCwI&#10;7r3WzXyhF8kPk4EW5EA+wGZIxGfH3kdvV+KzsbygwdhbEnunUEPJSOJzCvAzhJ82STIc0t5PuH43&#10;eHeLSGxJR4iQSARtoPBvfI6RELa3rVQFVVXBdsiTVxZ0t8C7dCp4D+SnPy8Vq1hQmcLvNHRYOJW9&#10;8ASB+/9SyFgzw6HxaU4gG+i+gyDgbr9DJQUkEQamoMpmJjDrPIfJ1ZtxesCKTfwa9ZMmGY6U1D4e&#10;qKZE3MmOmOz76IW+2+0ceQQAbaaqj+ICCvWzB5tT48jS3uvB+XFORcBPDIOknVTw0zQmZBNw+JnW&#10;nEAmP5swpNNBiW2llJZ0kW6/Nsbgcr3gcr4EwNY3VZ78kFJAG4Pz+YRX50Fvv9cSDlJZjAxMGHqN&#10;0+kcsDchYl1m31sFIuH6tSF4/4NihsHY6imEtCbn6/isN6OAdDMiOn0gvJIqEJ1SSMDorD7nkeD0&#10;1l54y+RkSpCN7e4mOWhFgnVqsVfc3yYi3GWsIXcpScN/gTkroFvq2W8G72/x3P1zvX1yb944LjUO&#10;rtwCvG9RK04bPnLFQq4Cz8d+llu2HPgH1gNQxwAvLyqtUhVBNm42837mlOLz18cdMAQYwWGcO0Ay&#10;rlCyjB6sOkJry94PA3Sv7Rilsmx5uJok8vAyCjDIorow892fLZpLgYkJmOXsYTKQjjfdnskPzcJt&#10;J4Gq+d6VjuMHUIkIhoGBrW1O2w7QhiCEckWHBcwZcRRPM3DuNd5ag9NAOGrC2VjAfmBgYMCAnLrF&#10;MftCQkiyv4VV2EopUCuJWhAkGIoYOylwXwk87Wo8NBX2ElAwEMy5UpUY5F6P3USecEp+38iF4B6y&#10;ygYi9z58MUI1dvUOh+YBT4d3eLp7h311gGCruIcxVnGf+rJv2PiEoIm/6vYs720b6ppCfc0ypvy6&#10;+XTKVsJzTU2/5bMskRNzz1gKwmRj4aVE+ZlDkpGMoWIaRLcVVPxWG5p0SsCPBhbPiAXQcsmbe0tY&#10;79bPVyoQ0mJrrPCLExKJKorj7Hl0sWA/yI80USiqyHPiOs/u4KDsiIDn6LuosEZC/0wZABoAO++N&#10;b8d8gu/pBCijXH1FYwKYIygzBuiYcyVeigZkq4nzSYygAhKWIPVNKluJmj81XdNmsunvEKJGY+B3&#10;dK0W9pPxmTIXOlkCktZFFlisOeaK1FuL0FSxi2ScPWJoXm3v9HglgjEcwCNweaO3/Xp96sb7EcPj&#10;sinBbNyWwciFAQGAZ0B4EogL/yZsl7E5TJvVObufuftyi0XOxAaKoz/4WByRnV2JYjWjOjPrp7hY&#10;fW4exoQisQsCLJDf2T7CGYlPoCKDuFVcNHe9SlMEExU85Z99OhQ4V7tOyaA5e8ctWTC3ZouVAOi1&#10;oPe0vyg1pWsh7+XMFbrprJyu/+j5nU9/povLgCCdWtBbUcD6PjNg+gFD11tP6WSKdE4sNjchtDV0&#10;2JPAYQLNnz1eye33Q2dpEkkNDaDKrqOSznI0mYxLg2u9sMYD+FoPDrQXQWmqlAyir9xSkqLK23nf&#10;H49HvL0d8fLyir7vQzgtwfYQ+/0OygFUzW4HAvCq3zAMfahPLCBvP2cnBfqhQlNrVA788f1CANVI&#10;Q3Bcd9r9PZH3REdChrt9wcSg+zQ3J6o4OS9P4UFma9kyDAP6YQiVqBiDRP5c8tNsiUVIXBMmaQfZ&#10;1QVx3XvQlihmfpEQqGsfIuzuc7AvseBjb3oYo3HYH/Dw+IRmV0NVFuy7XC744x//CD1ofPzwER8+&#10;fICqaghZoarqAKR7ssaGFktUlUKza7Db71HVNTQYvTbQhgBIKyhzdqipeED4a5eeU0jEe77+SQQQ&#10;GXhN0SbQTxOE0Hc3lWHtZ+z7t+BxVE9TEgZLgpyK3V0/D5QLO3WhKukEahJSCQh33ckBkEpVTqmc&#10;TIFSBN5FAEx9MLOKPaywgKsF8VWwm8qV/1QQKUVQerzfBPFBPJCROXsmNaSdJnBiSaMhSGJw+931&#10;cgYZg/1uD0aHwRgwEQzHKRJfOwlX2+R7OiX5DXZPGoYh2A2lazyQW26v0cY+5/bn2BwNEQKlZfg5&#10;qXd+IA8w2PumKmfHG6cEEEJ7C4IfX59xtP5JbbGIAFVZa6K+tzZhHoj1e5QS6X0UUbiZ3ib3Oera&#10;rk2v2qdArgiQKU8I+HpXO89/o00gtaSQEGSnKuxUiYDmOOWTh5AzlLLrvq4Z6BCmnOIzmdhXjf5b&#10;7mH9ukwsivh6a8oAACAASURBVEJdnWAMsGr+Sik0dYVKKTcJRGFPFchF97yx/lyqI0pEeqrIL9U4&#10;gmgSWD9XU3Gw0hKB7CsB96Vfaf5JfGYokIepAHrs/PAt6vubwPulRmENONmiyNqu2kzDFafN+i3j&#10;zOtgj3/vYiaAbw7ppZWGsXwN8s+QM/brN3gOtKcJ0LzFAzP9eX7My+LIJnjVk/O5QjImCGgY1iAz&#10;QPcdhq6H0cbGDpEAO+WH34DThp2TTSQUk8mo3g2rdQTeFx78jElM0txTJVjqy4p85JYmYH6WVZ01&#10;ppN74scoPXgDAQPCwEDbDbhcehjjDjohQKTDP2UHuA0MXDXjpTV404QWEj3DFl5ag9mNarmiR0lC&#10;JW3Rr6SAFAQp7J8rQaiJUBGjkYSHWtrfjcJeCShX2MbAoViUkMeu0sPBNSTGeNLBeRYzBSWH9Y2s&#10;sVM73DV3eDq8x9PdB+zrO0ioMC7s1QExnTx6SM8DotFzm6jEutDEVmdpTHrL8zeXqXDLxlwCC+am&#10;gtYseObseub8ZEu2CGVfw/E4GsWR4xEgv0jmEqagKWUI0qZ7sTamvjksNjNjnd9WxoXA3D3a4g2/&#10;hVBeWl/jgFNk+447vyifKMgniDgLehoDlqkvKJy9RSjmRoGzoSgJQDplvrbZpeUkpBbe23MkruZE&#10;458VXH602eSLhubAM0Jw5ki+J1UJaa0Lyt/UXDd/c0k8YiAjw/UyvtiP74vTvTOFQ9NsHTeWTqMP&#10;Q6U1xPlCvSUfY2tI6dIaXQLub6npsuC2ZAybR6qNdApkuu8lYP8o1HqLD/96JWEbWzEG7FC24s2g&#10;XC6/Xu4dSrljYEJaULG1LwO73zpBMd5/2XF7FjziAHKEuiwRVngbBVCi6AImtVNEcGYaMp5fg9Zy&#10;MSqx0xuQWl3MkRalc2spY6H0e2xtkXpnc9oM+8/IKYWZgjT0TSKCLWT72r8fCwbmPP7Ha8oDRNmk&#10;6MJET+lnj+2YlqYVgW3ZW96qg1OoNGBRkWAlkewLQKh5iaxyWjsAhYW3PbNZTkt95Fz/tBbszG5i&#10;NKuNDKPvegx9Hywbon1DnG6VUuTvJwGCfIBk+vOEA4OHQQMw6Ps+APb2twiggnEq67RJtBYeFjRt&#10;2w7Pz884nU7QWjtgSwYgrmlqPD48oK4r9340Tucznp+/4u3tiLqucXd3CAr2YeihtUbX92ADdL0Z&#10;CfLsWrNK32hrEYUibp8xJlqoJO2v9x8f7wPMca34PoRhgjKaoSMo6u7EoJMgXuugkkyEJZN9Iq1d&#10;EIQHbFyt5ARaxHbtedsV6ewtjNtPySuWHRHVNA1qFybbXi94eX6GEAp39w843O1gzIC+70AC0HrA&#10;Dz/8iNPpguP5gru7e2htCQl7rwTqxqrDjWFUtVWLN80OVdNAKGmBYBJgcjpt4SRjJKOSHHYqXJJT&#10;JwsBcjYuQuQe2tKF40pZJYC3sFiC60GDgtlZyAhpvfgrVaOuazRNDeUU7d733QLrwoXBRkshCO8J&#10;b3+WlNbew9rM+IylGP5sJ1BkeBbCmU/jKfxCuHb6R7E8qeTXQmmCefxvwtrlWCsbk7gZIFrv2mfX&#10;q8KNnWIRNoD4+++/x3/6h3/Af/ibr/jp08/49x9+xJfnr2i7zmY7gHIVcGYBSUmfHQkLrTs3EYIR&#10;iGrttQC4rCdH+JAHN5HtVbmHvkmeBw9OI14v/18woud73FeVsxIKwkJmsDZx0tUTRYC1IHK5HX3f&#10;h+vqlfJSKmfXI4PFTuhRXP4UyNnlOKsjpFMKHIksDhNACHulB95DTsYIs/IfwWI3gDIqTMP4yQxv&#10;d5aKtoSQ7t47Sy1YIiVM7oAzO6f02vuvSSFd5kGcXhZsRbZ+OoSNgSAJRQq7psZ+16By01e2/OFE&#10;wDUKrSXM9hNzE6Xr+UDzeV1eBEMb6v/smRQM4Sy5zAzem+OoJbtIBiCzXoQWpvq2WvV8E3i/pbjc&#10;EuI1HleYCzSaNijT4m5reNqSynwrWTG2y/kWr/854mOqvOXZ5nwL6DO3qLd81uJDFBoZBNW9UgpS&#10;KcAFzpJXIzhmlI2BGayyhbWzTxEC7AP4Ru+PMWdBUgby8nAsFAu1b70vzOx87ijZhLeBcT6AhhMV&#10;nsV+KFEgCJjggWzR78Ew2sHg3A649kMIvvEhtVJElYMB0DPjMjCO3YCTkeid8sh7Ziol7XifUpZx&#10;FkAlgVoRlCQoYUF8JQQqgg2nFYS7WuKxkbirBBpJUAhzk8Ez0IfphGJq5BHnD2httAPvI7PubQxJ&#10;CdSqwqHZ4/HwhPf3H3DfPKGiBqxdqFEMBsi8oOdU6hPF5MasiyWAas7ze2kUfM6Hd5zzcYt3+y0q&#10;9FtAqi0ZHmsqQcJtVg45OFu2sZm7jrcAHUvquElxsMTFjkG2xXNi6us/dz+XgrXTIj61jhgrxG3T&#10;kdsPhCA2ykOpblXhBpDM53/MaiiocIaV1kGCO49CYAk2bGsp9MhbdbChyf2i4nOUq3LWplZywj4G&#10;ko2R2hjeOPX8zGyW0iklHoUvUZzpiyqqbNZuqvTOpCycEDJ/norjVqJyiQQMYPwIsCsW15lnODL7&#10;vHE+kCdtUFLgZ+cEFa1WxvXmJkIPmDSKE9YgXYZjO8KZMW9akvDkK8i65JW83xZU2EtE4qLCekRQ&#10;5iGzOZEWmvzx/j9DJoz3NUoAVRrNIRfzp3gagIosHoOyEfyldbyWYbNqTzT3eomqisKAE6/uj1sn&#10;5Urg+y39Qels2f6c82y9VCKQ1uqB0uceq9eWxtuReDb7/V2EEfpolWFraAp4W+qN7pWPmUVVaTKs&#10;YCG0NOI//xkjWGYdfazqum1b9P3gplN8/8QwcICSU1Rm5EniIZ363SulsmtujHbAvidhpAuzjRYp&#10;Xdfn19sJtqQDprTWSSCu93wfAuAppcJuZ+0TzuczXl6e8fPPP+Pt7QjDjKqyP2+/3zn/a2vlw87j&#10;/nrt0LadA7mEe02vziUQ6aCE9X+OtZUJhIL02V2J8pYZqCoO1wVs+y526n4CILQVOvlz2E8Le8Ax&#10;TAIImtzLqYArqn8jPmubN+FFFoISgM9AGx1CMYkIu12Dw90dHh4e8PjwgMPDHZRSeH15Rtd3eHl9&#10;xf5w50R0duKvUhXqpoFhxtfnZ5wvLZqmgZQVuu7qQGwVlLlEhLpuoKoad/f3eP/hPT7+4jvUlbSE&#10;g/E2r1Ex7dXrRARJ1qZGSgmhZMADghe7pKCelrIK/u0BBCUEOxolExBd+qkPZ0eTvq6YkuhZKC7Z&#10;jDgULI5tbcBRPIexIIQTgjraEc7ZZXiRhg/AZb2tP8z33jjBHm2/kvMhqR9TRW9KYOaEl/2ZlVJ4&#10;//4D/uE//2f87e9+h5eXN/z7Dz/gv/3T/4t//Mf/ij/84U8uY4MC+C+ksJ/DYzgJAZMrvvP3IF1e&#10;gBQCh8MeetAYhh4pFeKn4P11Ts8eD2gDdgLD31vpfm4MhI4iovQkDliUlCEvI9rhIISwph7k8esi&#10;w4o8uSmC/ztnRJRye1LqZW4t12JGhQ3+HsLPUSpaoOXfl1uVRWV+OgES7Xi8LdFutwtf85Zo9nPb&#10;vR1JHh0RgZgSm2NKCAQzmQYoTZZ53M/nEfhqRkrg7rDDYd+gVjINVXEZLZyo7tctLdZ6jy1Te8WM&#10;NYiJ6G7yPHrbOjddE1T3iVXk3HuKeSbTziFtEXIr23kBx1ZBxjfZ5mxtDrcoVbd4Gq35JWK04S0B&#10;T7cAWWvKtLUxz62vP31PY0B6Wf1xS7jhXOhfSaFUAkPt82mCEkdJCXYFXuo648fM2GgYbYs0W4Aq&#10;GCGcFUoCzs6oVsBTj+Wg5AqebyXlyzjwYklsy/Me3LSxwfcER9rAZyiVIyt8oWCxafRMMGwVGW3P&#10;eL0OeL32uAwGTFYpEIAn4RRxwhafnQYug8F5MLiCHAjEVkmvKqdUkEHlYMF7gVoJ1EKiEtbXvpYW&#10;pN9LgYMS2CuBQ0VoBJzPpmeUdUhDh0juSzZK6sbmjMagBwx6CCN0ht3mSD50SWJX1Xg83OPd3RMe&#10;dw/YqT0ky4nccOrVvTxWzbwc+LwE7qYN5K1quLmx6hI5xhuV5bcA12v7wVIjuvS1re9lDjyaNLiE&#10;GcKNU9n45F6shTTONc9zmQE3nn7FdbUWPrmmNFiyTNhKZizaxs2eoWXiKyOKxv4WKZYclOmUTbiY&#10;hPwsQqFBbQsbkI08NC4lyAWRJXsRM11KoZ+lIi6OuZeatRxAnCXIKAEkZwKL0xkv4QhfTcgsPnIg&#10;F25yQSR+7YX1mzWmqURrBPBusFMpPYOl70kDTbcAxUtK5rW9rji2OkPA0ahhC8rLBCzN8gc2KIPn&#10;7v3cmipdwzWg+FsJyDWCdQ7U3BKau/wzEhutghAmiuiTyZENNX0JaJ78F+WMgmCLNfk6ZU5WmDnf&#10;tkysrQXNpsRAUNfRlIBJCY2wfdBoImo8fbNALJfqkzXxzpYA1W9YgbMimdlzHMtWPUtk2pqgaPJ+&#10;HHCfAvbeJsffDZFawSgJrQ2u7RXaGFRV5RSUWOgz599biQjhZVPbUK9rY3BtWzut7J5BKWQA5cGF&#10;8GAqv78AfHm//L5H13W2L1Bqss48+JOdp37KWlpLHQ8O2de39jLGMLQ2UMr76g9o2xaXywXPzxa4&#10;Px6PAIC6aQBv6SEEmroOZ7MQwPl8Qdf16PvBKf1rp8a2ILMOIbjaed6b4BHtwfoUFLXPKELNEH3W&#10;TZjw8u+fjav3ydtUeCDG5y+IYA+iDTtbJp74K/uJjRhCz5k1DEBBKW78mocLkxQVdvsGSjnP7MsV&#10;d/d3+NX33+Pjhw/Y7XcgCfRDBzoChjU+ffqErutxvf4SHz++Q13b/AIlFVRVYxg0ur5DP9hrKiRB&#10;SgUGY9AaUtvQ36apUTcNfv1Xv8bf/59/j7/7u/8d+30DKQQUbN8owvuksK78Z/OgqA1NFUkoLQcC&#10;zduthHy7kdoiDsrE0bUIFou0is0n3XweQErUZ2IVhHw2DlYr3srQ9sthrx7lF/kwYHbkUUh55XHv&#10;aUOQDRtoXrcQoxmsItVj+H9iwmhI/MvSxFT+TDPAGgChqmv81f/yV/j1X/0awzDg69eveHp8xOV0&#10;wpfPX9B2g8UkBEFrb1NlPfNDjZoQoQBHNT2SKVG3lqu6wq7ZoUUb7zOJINr09XFVqbD3pDW4V9/H&#10;7xXJpI4ntqY9lPS2R0IA0MG+M2ZekAP3VbZPjPdsn4sCl8cQlOYMu1cUsma8Cl5KmUwTIAP8vc89&#10;0dj2RmdilGjJJCd1s38dH+Trz4YUwLeWWCaQXDF7kkfiovz9p9c/9f+PZy4HUtzv4/ZrjPvDHru6&#10;hiBADyZfwONngJbx5Dm8Zq1fXxJwB9G3m3ab5qK5595PTrmg+JDhCV4VUy6d95GwSnUtPNb9fFOd&#10;dhN4Pz+2z5vC+uYKIJMkUm8BuacFLGU+QkuKxqUmYkvxtUXpsqQ23c4yTcXmc/Y6t2QPbJ1ImAZY&#10;GO8qib7rcTlfcDmfYXQPYrYPrlvw7MaQBNh6pGsNNiaMxQ1winNO1djzY8Hkw52QjCYHqGdpZJVW&#10;rxXNqk0jalK8ZqmFUsr0j8H85PD1LSc7e5yOgc4QOkNoe6u4fzlrfL0OOA2MXU1Bre/nNf14pzEG&#10;3aBxHQxaZgzMgLQjwZUbM6zcKKDyo4kgNJXCvlJoBKEhxq4SOFQV7hqFgxKoiEE8QLKGYArAn2ET&#10;mWYCFFRk5UPBSzAw6LX1jOy1/d3pAYPubEK6H8cNivt7vLt/xOPhHjvVoCIFNrahIeejkakdSg4f&#10;xecjV9COSbBEW5G87rawlC2+6muBd2OQYisAPAfWzI2+l4jB/EuErTj2GkA3RxIsq4ILgFs4RylT&#10;nWwlhJeAtsXvzWw6Zh75BRXNLX7743UxBk1LRXo5NG/qn7c1myF9ToqARTIWPOc3XIZ5YrjrFITN&#10;SVOwsyRxjZ0gsqSlb8goJQZok+J0AmZwZByWQhiXgCvKeYfJ8xuAIyI35m8ywH5SSIMKz2BBjRHG&#10;76eRnl7tfGuu0JLYYAlo3jJtuOX9zNpgIAbWT76Xot2S69xjgK+IKkdeAENvBQiXmoqlz7yV8Fwf&#10;GeYJVrCVgJzbk9eI19TDvgjQIvfApxWAfo44Hf+9JDEvlnE1H43XQPBZNLNTlmVfU149a+cA/hgw&#10;iZAHkNYZnGU2jHOukIMsBfB66T6V6ptxEHd8vbxJjBkb69kvpQbYflnMPku3TsUthpMvfD3PMxKJ&#10;j3Ykf9Kwaj8hKmAtAZSUkJUN6ez6HufzGYMenN2HwC3UxtJE4RoN4u+NdraSUgrc3d3h2rbQ1z6q&#10;HAdOwDM4sMb7vnMW9Du+Zz5kNlXlp2s4At08OV89KGQBbk8A5OvOW/kIIXC9tvj06RPatsXb2xvO&#10;5zOMI0WUU3paYZFEXddBfX9tL3g7HnE6nuz3qwp3hzvs9zvsdjYAt+97nC8XXK+ts+qpoM0QwC+v&#10;rtfaBOsKH/pqwSgDoiHzvteJHzaB0HcDhoT88WfrMOighrXgnHE+7D78mBMgzKrrjbveSimn5rfg&#10;V1M3kFLifDmja1vsdjs8Pdzj8ekJj4/32B/2GLTGv/3p3/D58xc8P3+FUhJtf4XmHm13xentDdfu&#10;guPpDafzGV3XYhg6vH//hK7rHXgnIYRy4KqAqipIQWAYDHrIpmgECez3B/z1X/8Nfve7/xW//e1v&#10;0dQSMAaezojAOSX2RPHZSq2DUsDPA/gWzBe5jcYoCyXdO326rdYMIuOmKHTo9ucmmvOyiZLBR5Pk&#10;OoiQlZBmt4X8A1fD6eQ8JIoajuIEdqhPaAKqL2FQY5uwyd7Pub1yLm1J9G2chHTDigKZNVg46xUp&#10;UNU7gB/x+HiHqlKolYIkQjdoDCZaq5iQOZiea5y0RnECP9QI7joKFzhtp4j6KJzkqPi2Vl5NUMl7&#10;YN7vNcKp2ANJ5ISeqWURkcjUzJbwq8JreewnJQGktJM/nhCIe6lOlPgyAb4tAVopBWAAUTfp80rr&#10;zk8xTGyjlAqB3P4ZsSr8qZAhnXBI7dC8Yj59Df/56roO/9/+TJqsNW9zFi1c8p8VtFUGSS+T2Hcb&#10;HcF8AVRKYn/YQVUyBnk7kmP6jKR+quvA/Zb6gtIAMaLEynQs+lmulTnkZ8gsI6XYh2DeK58Iq/3G&#10;nEvEJE/pf4byvtT8bQkXmgN9Uj+gW73qU5B2Kfl3iVhY8xu6BXyfK+RuCZOihKlPfYxLicdL72UZ&#10;8OFVRV7627gRGDYGRve4nM/48uULnj9/Bl2vaMgDFSIexIYR/uiSx2MI4XhqYkXhTuOx7OURmNzr&#10;fFnxlpv3zIdzzVfhZYWXwegQdNY4BgKdYbSacTXAlQVaTbh0wKUTeOsFXnugZUIjBQys+sMeZFGB&#10;pg3Qa0ZnbCgtyKrqq8oGiNRKohIERYRaCTSVQi0kdkphpyR2EtgrwkEJ7CqJWgC1sJ55dgPW0Alw&#10;HoFVWxBSGKO0BapfoAaMwYH2vdHQ7H4bDRKAhERdVTg0B7y7f8L7hw94ODxiV+2gSIHYFm1s2BYf&#10;SDyubw4vHQVsMk2a3rEVVtpY36JqXANvb1XxT/cjmoxflWzG5lUfNJpeoEIQOG5uRJdGxjNrhNI1&#10;KADHaYAozYDotyjctlgoZNYQRJNwxiKQu/DZl4C/UrGXEthrIH8ZxFmYAklUJWWbhLjmx6PIqWXM&#10;3BRWORQcRRLEg/FpqJlXOcmgnqLgq+q9Vb3fZap8HYe1zp3jMY8BALYpOJaUIqV/ExSd/jwznBW9&#10;cS9KhAWUNJfJtZzcA9r8VjYT+H69pd6XW6cTt4gqtgg5isQSlQvcSPpwwrcm15Kxak1VCh+d32ux&#10;GEpZAtqXQNilnzm7RyQB2nA+zbSxqN9iDVS8394XlmdsTwoNyhwoPkcCzQlw1sLJOCEOcm+p9Hnb&#10;JhpaUqNhARzK/p6tLQ6Nbcn8XpoEZC9NSBQDelenVOL5nde4JXdJHoGutEnIM+0bRABx5ia/tvRZ&#10;Sz+n9Hfj3Iox6C/SUGRv9eDWifcpFu79+5wuqeykcD8MuFwuDgyRWf0Xl9dyiG9JIDD3DPh1409h&#10;IW1dK5XCx+++w2AMumHAtf2cDxZQ7AGjBQ5CCGYKQKV2QzIBzVOVqz9bPYiVfsZw7iYEiLfWCYR0&#10;Fr4ogy3n29sbjsejA+5i8LlVzJNT6itUVY1h6HE8nvDy8oyXl1dcrx0EKQt8CUJVK1TO47zZ1ZBS&#10;oO8HXC5XVDVjv99hv2+gjcblfEXXWnBNkBMv1TWMMejdVIElPFp4NTAbC57t9g2kkLhcLi4AUjkw&#10;yipJmRmiFqibHfquw/ncOovQCkSwYLgxqOsaVW3JhqG3Uwq73Q7NroEkgXdPT/j48TsQAT/88CN+&#10;+ulHfPj4Ht9//z0eHx+gKnsN266DFAKvry/48vUrLucTvvvFR+zvdzB6QN91GPoukC+fv3yBNgOO&#10;pyPYMF5f31yfI1y2g7VOjSRNVMfDWfkc9gd8/6vv8YuP3+Gw34N4wDBY8NVQ3gcbkwaxShhK1fCc&#10;Ac0WDPd1KIWmnNLMN2QxL2FYM5ixUbI3u8ltSr6eA4zjc28ctR73Th82nPpQs8sjQLKfcwLwRTKA&#10;N9VYW0j8Un0/7esQQN5olZP2bZzUkPEf2fwEe00tgUao6xoP9w/4/vvvIVSF55cXvL69QXsBkc9d&#10;EiLkRjBzUI/H2kIE1bbdP6O97KCHKL4zCFlGwuX3+V7E7mO5NYu3KKnr2q3bGNaa4oTkeoO6rrHb&#10;7VBVFdq2zSx9LLBfhb1qbBnnnR+Msz/yGSB+osd6/CtYNX9O3udq9fxnptZ96SSUlJFojZ+JAgE4&#10;tgpNlfHpa3rw3v/yVjx5T0lhf7Y5gzrBEQSsczVPauIwzerOnRgGH58xP71m9+jKEXMciNPSOibv&#10;5U/r+MJaxp8/f7K+L+3M/RQU+dyKDTjMWNiV2oh8gyBhq0BiDf/5i4P3a+zIVmXGEui81f+IeUax&#10;VlRriMUi89aR0ltV+Le95rhQLzdCa0V/yT5iqZFL/136gPhglK7tcHx7w/OXL7i8veGODKQSkGSZ&#10;ep/C7RWDRmsMXYe+swWH9OtDCAfOzVtRrF3zuSmBCAyVDu8pcH+ranFtXZrUIoGsLY6GhDYVOk04&#10;J1Y3HSQ6LdAboGOJKzRaltC+QHFKBD8WDLjxTcNujNMWH4oIjZLYNTWaqkItBSoBNELgUFe4a2rs&#10;lUQjBXZKoJECjbSAvYRV25MLbWR38NsmNDakQojQlHqAzXvNceKG7ZuQwWgMbKBZh1ApJQi7qsHT&#10;4QEf7t/h6e4dDvUDFCqQEcEgiZ1ilmlB4buoVi/7JluvUSqsjXGw8y1g+/w6K41Hze9h5cY5rmks&#10;g+FYsswoq6dTDcdYHbnkZ70EyMypyreQGJlVAmPbgVYaU7rhEFxTya1Fk38L0LkECIxVh6kqf8k+&#10;KCdLpu8jK2CZU/vqkbw32R8593neRO6MppAm59UI2CYXhuR9iaP/JGUEBMYN1fh+lHzVA4mwbcJk&#10;bNmWOdUwZtWhAfYxnKnLrD1aYYqi4JVLJMrLmJOps5UCd0vhuBUw/HPW+S3ijyzbhubO2hzZHzce&#10;SwDfUu25idTbADwvBfneSjoX38cNROaaneP8+5gG6E32wpHkvqQYGtfbxfdYqMXA89kE43BqHnkB&#10;l9bzmp1MClaWQJMJSZf0DyG3JlUf+uaXpyTKeC9fIxvmp0ZiXVtWb2EC/BCNBTkiAwu2rP/xa6xl&#10;9cwRWt/SY82KrfI88hxwZ4BkHm5KI+uSfhis0t0YCFJFMUEkFmmSfVFU4C6Q+jGjwRO4AtoY1Erh&#10;7u4Ojw8PaOo6BjQKU+hvpkKsVEGa2jZ4YD8NsvWAUF3XqKoKWpvwupkHsrT+zqGfGZGQ8dmOfvf+&#10;54ztJ4dhcCCSVbJfrhecTyd8/WrDbId+gCBr0dO2V7Rtjf1OQSsAsEB6P1jl+fPrM+q6QV1/h6Z5&#10;hFQK+90ebWunA7quDypK1ga7ZgdVKbTXFm3b2j5GEoQSuL874N37Jygp8eXzV1wuV3tNTbSQqJsa&#10;Hz58wOPTIy6XKz7//DO66zWEQ+52e9R1hcNhj91uh67r8Fl/gZISHz9+xNPTEwjAYX/Aw/09rtcr&#10;wDY8uL22GPoefdeha1ubPdB3OB2POJ9OeH5+tVYhgvBL9QtIITD0Bu21BzNBCAUG4eX1DcfjyYF8&#10;/j5pZ/9gQ2IjoOpyg8iHxFbY7w949/QOh/3BTdH36LurzakTqcrZ74MWuCdhggWNve8moVndc8dW&#10;tm6j3ZySGomv/Ois4UTxGqcN876MABCbxBZlvF9wAvpjYr/qVfglnCWdAEwcfaNuYKO1xa02gmMb&#10;RgQrrtwSOoLNKc7BIScjlRf5wGHj2AchK/zqV3+F/+e//Bf8zW9+i58+/YTf//73+G//9E/44Yef&#10;wCSiVRTKEz1RBS4mz7q3hknFmeQCmIMiXajwOlrrYKPjXLkC1hUyORJ7G0EE7VX1RJDuezzAXSLi&#10;s5BYZki3n/XeJ94TPsKva2SCEa0t5tW7DMKSlenYMz7dH5VSYVrFg+bp5JMxPJqumNZAnuxISdNx&#10;jWVJXRP2W/+zpZSoqpRkSX33nao/BcFDJldqi2TzB0J/48+QpkHlLHw85qWNKfbigWIynP28OUFD&#10;Wj9sqd9FIuIJk5pr4jnKRdFb+6DxpDwRjQSh6+KnOSvcW7Dom8D7tQ83vugpOzWnTJprstbVWmOA&#10;Yv3CbVVuZgFqBW/KvKDFBCy5FfBdL5xzH625pnAM9G1RvUz9oUbvwX9GNtBmQNde8fb6ivZ0xL5S&#10;2CuJCgPAvTsZ7cEuhN34+u4KvpxxvZzRty2q3SGEDmJ0cK6tqTlV1BwJwwUPukVQdgJkUZYTyCP7&#10;Ako7ByRhhT4MiQiGBHoQWqPQGonLQDgPAmfD6JigSUKzC6+VBpo6aBd0FsJ5AAin9PISgFAmEWFX&#10;KShV4QoV5gAAIABJREFU426/w91hh11VYackGuH862v3ZwnURKgkQQlAwICMBowGHMAevALJRimm&#10;19DbYbBXcQly48aEwXDwudd6wKB7N/I1uEPDjsxWSuB+d4+nwzs87d/hrnpALfaATkIoiUCcAPlr&#10;isEbSbIysIJRGjgVVe/5+sj0v4t7VZLlgqnanJ2ygjfvUVtA8LzQ4HGLOSI1vt2W5s8Cynmkq+SE&#10;RklA+SIIlN6DWWD/WwB7Ck1C6nVOM2toTjWwdBBP9lxy0yXJoilOQGE6dZYX+KO9dHTraXxheDph&#10;FKwfZgPZVg68ZJoptW8IL5Lh24mSK7EtEML71NKoOFqgyopePpw1njfXOcu6gCR/xXd4nFkNhQ9L&#10;iW/xyDo1AFGczUFs3g/mCO0tBeRaWPeSWmRWlDFznK6VZv6pE4RJGCnoNjusNWX9reDhYrO9ocFY&#10;Ik+K94LTxEPOM4s3Eg9baqTwvCNOgYxPh2JQ6yiIbIuFD4GKz2Hwi95IEK1nYE1r3NlrthAEPP6V&#10;Bt6VsiFo9hqXFPzzUyBjJXT+9ekU7tL9Ta/3WCE7dy9Sz+6UWNuaFTM3mTInNpqbcknBmDTnIEzi&#10;YpqjExRzNLWoYGdh6aRIGIbeAro+w4kxclPkYBkJ9kr/qH5NSQP/3vy2xYktaDY56s5VIZ0Yqu/D&#10;62ijLZHgrFtCsGY4G+0BIaSYrAPmdHoLgaDxoH4KAOUEn8m+HoIRlYSqlLWLGXSmfg3vh71iVbmg&#10;2sto+oMC+OunBE6nM4aXAa9vr7icL9DG+s4TbO3TDz0YBnVTY7/f43q94vX1Fa+vb3h9fUPnQnPP&#10;5zMeHh9w31jlvBQKSrocg8vVBREPePfuHXa7XQCywIBQNm+rrqsoehBA0zQWtHSe+apSONwdcP9w&#10;j7qu0XUdpJTYHywQ39Q1VG2Ji6ZuYNig6zsMvbU9UlWF3X4f1Mwvr6/4/PPP+NOf/g0//fQjXp6/&#10;outafPfhI3a7HUgIdH2Pt7cTLpcWw6Dx+ecvFpDre9wdDnj++oLj2xlgZ0NCIoi64n5h7UMEJX2O&#10;Awot6OpFAgJKWvLjsN+j9gp9PViLDAe4Iq3RHCguJYfzIrhDB0LTS+5j+cMUGKK8GA0CC79kfMp3&#10;mqzCJarXAfhzfSGP+rSIoeRiQULJfje10fT1cUnAsTaZEz23k/du4l7Ec1ad7kyM9sJAIv1P9hbO&#10;Mq3itCxnghJDNgvvu+++w93dPX7729/g06ef8PR4h+PxFW8vL7h2A3o73OAyITT6vg9ZGcNgM+zi&#10;tLDObMwAt98k5EiwZdF2Tda1wwQ5WtV4YNmD7CG/hAiGoojHEoBuW3Tqb5FMF6X7k5/+seB1Ff4+&#10;tfAK+5qzAIti1fh5Bt3jer06QNy6Hwj3voXLcPR7iyckUpA9EqwMGw2ZgP1j602fTygsqZuSrqUQ&#10;2bQ2DfZdzqYnPXtlyDpBIK9Z68zyS/jzBQhTaHbdG/jwcCLAaItVKFXjcLhHXTfBxtloDWN0Nqnt&#10;BVThfEFBuDGDPa4B2/lzSgG/oqSu41FAWOpsku4RazbGYzwlvx/f5sgwJ3rY+uublfdzTOJSWNqa&#10;cvPWDx5tMHKwbamZ2gLw5QXrSBmWhNVsUVeWVFnbRtRzW4tVC5cJc8UFEHK+cR9bhrDbYIWJ/pnG&#10;DLheLzi/vEAOGu8e79FIA92eYHpXBBr/3gWYB/R9B3M9oz0dcT0dsb+/B1HlDn5XnIop67ZmFzH/&#10;uafNS1mhmOOvmVf9KAgrqUUT77tEOZCEs3jVes+AZoEOAhdDOLPAxQhctEQLgQ6MAdb+JubYxqLF&#10;ekra8S0lBKSwASEQbvQRDKkI97sa76rGFWANDk2FRkk00qnsJaGWAgoMydpNSAAw7LyZh5gMTpTo&#10;JuLWFoMoXXHmWHYplfstYLhHrw1070D7vofWPYzRIDaQJFBXCofdHh8eP+L9/UfcNY+oaQcy0ln1&#10;pDYRiaVScjCvKeq2AjdzljOxsBujdqm9SNx/1uEojMYcSw1w6lFrNoMyc437vHJ+3i4nVUnOKUPW&#10;7NJuIV+BJNCZExR5I+o+ycmgqV/25LVGRW1hI0nmL9LQ1hGRx7fZNKyBivCcHAmIKN9bBQ5T27F0&#10;Ai1Lsk/6mARXnkw2EFMSDJ7Go+bXmJImhrIgxhHI74LOkFggpfh/DPbmLGo0JyySvYDyUNw5rK9E&#10;kJEQNsCQZgJ0RwzHRB3FiUpjApK4s5bYBoon4bQesMlIfgjEIU+KuLQPuouHylhOurk2WhNGjEHB&#10;tbW5BuCnEx9BrVZ6X2moKOY95sHOLi1kBnNmk1fyU18iILYEzi6NvG6xDlsLpt2mbh4FrfKUgbvF&#10;lnEt7CuzKyKaPIeYuYc0JvlG4FERVE7Vzz49iTkJu6fJ1MUauTTnn760Viefi/KtMknOTvZJ3mR3&#10;MCEwCUkdnvcRzPOfdXkN8iZh0Py5ke9fGVeUTeAhiFE8AG3M+jj70jpb6vnmpoiy54l5em8QwUEa&#10;nQPaMIJJDQHCCBjWAcwchh7D0EMIp8z0U1MCjkC0a9xbYAq413QBlUhyZzy4aQw74DMJKg+5DIlq&#10;1PUMxlibCTDjdD6h61oLEAmy9aUX0ghyU13puZv7OnuAK+17ckU+Z6pXrbVTq3fFs0ApCakE+h7Q&#10;ZoCfvg0WmQ4cE0K6QNnBXUPK1rj13ZZgANfrFZfrFcfjKYB/fj16P2bhcgmkkui6Ds/PL3h5ecWg&#10;GUoqsAEulwuOb0fUlfXP9p+x7zu8HV/RXttgubPbN2iaGlIIt65tMHHXXvHvz1/R9R3AhMeHJ9RN&#10;ba0ihAW96p215vn08094/vIV59MZ79+9x36/x36/B0k7fcwgvL0d8e///gM+ffqEu/t7NLsdSCo0&#10;jbXOGboOLy8v+PLlC47HIy5XSzYYzfjlL3+JZrfDte1wPl/Qth0MA7rX+PzzV7TXDofDHufzGcfj&#10;BUKqYH+Tqp69kldKByBSJEatGEK6dWfDgoWQ2O+dvY+yz4f39o9qb05EFlaZDZg4wTwWClFB7JF1&#10;lInKflzj+loruO1HMi6eE9aYm0ETS7CSl3z6s5nn9ptEuIboJU8jqw8eIeylLS+flONo44HE1kpQ&#10;ANazsNw0ziUV5HBq5WEScRGC4pgScsCj3MHOTRv01ENKhfvHO9zd7SDI4L//68HmgBBBON9yrRmD&#10;0eg6uz+CbO9PTJZsy2onhDVoib/OOgUU7gWF8GcTMgw4IYYj4UfOLqcP0wdSSph0IpiSibekDk0n&#10;BfyUkbcH8/ukzcQQScisSTAXGUKYyW74To7uSAQntJRSWQs2t2eBEPZTr3xPyTS/bY5tdiIR6/Y/&#10;99uMAOqidR+Q7e+UBLL7BcSeZIEjUN15ZRL8LUiMOApChcsV8FkIIdMLAEii2e1wf/8IqSqrug/C&#10;TR1yKqnw2qWaZa4H2VoXWVLAxOyJeDxG68mJgwNHK+6ZWndstTStXXJRxFz23JJofS0/6y8K3o+L&#10;1lLTtwZobHnDS0B8li1YPCTKI+a3Kfu5uFlPwF9MQfKtzd4S0TAG9uaK25IPK82AYGue99F/3ino&#10;w0FpDwbdDzgfT7ieLmiUxP3jIyqhcYazRdEaRuvRorXp5/31hNPbMx4+vHOKAQn2jJ+Zgjdbm7j5&#10;r3Gmdh6P4NPIWw8l8MIrkCZACjmPL1vke7GANoBmQs8SrQE6B9ifjcCJJS6Q6KDQMTCwCZ/bYj8M&#10;aTgEbFgfaIKS3prGgDBYJX4lsFcECIn39zX2+3scmgZ1JaGcql4SoMBQMJDQLjjXNhU6VYQiUULw&#10;KAGAEcYcBx96JQiNaoLaRikFKWxIE0Jj0AcvSMv8Sgiqcb/f48PTe3z39EvcN4+ouAIZaZshzSEo&#10;JlV/LQERcwq8uUbxNo+x+YmbTLEx0zyPm/PtYabL9l8ldrj0LIz981K1Xap4ThV1a16433JWrIJg&#10;I5/GMZNdhkXy4CYs+dMVPb3ta4ixigFL94yTZn37Ab1paiQL/HLEGrZ7cceXGANXOTrFAXwf+5Ok&#10;ysF5v3cCisGp5fue3KERcD9JGhkrQIkz2XZUfIkwNpypoYpnJk2sIsrXP2kaqKzEmF+LOaHnPUKN&#10;U60hIT/DPRs5PLnbPf0hlFgseGJphfTfGrA9d75uDaMdv9Z4VJl5BsCPstRsfecgbxx9pS1jjRvF&#10;JXNg45xV1XgvLIkLlkQEt6huSmRCCnqDpkqrOdueLYRBul/Z/AjOyMvZ95aQLmOrsqV8K0L0DM7u&#10;DaKCOlOAzQb4Tgm+uZymTX1MelZT4Z5nBDwveBLzjPJzad9fnqzJ/Nd5eReaA9DnSKwIcIiitQsH&#10;8MVs6vPW7tfa+Tf376ck6ijHZPLM5kS+JcBG/hyOROqHAddrC+0CSa1+xStdPZnu7QDsP9ehbDYW&#10;0g9e1BQES1IKkPPUH+9r0VLBAUHOQxpsoIceu7rG+3fvIFWF66XD+XKNVgDO1iYo1Z3VXAoSxTDR&#10;HKT3tjr+miilAqA1OPsITxb4a+CfcUFyaiuVBDFWlVWvX68tuq7PADLfPgohXPAjgqLUW1VY3Mza&#10;rwiyqtDL5YLPP3/GW1Xh9eUFry+v6PsBVW37DhtKCZzPF9zfdzjs9+49XHE+nXA5X9zaFTifT9jv&#10;d6jrCnVTBx/7QQ+4XC/4/Pkzrm2L/f6Aum6w2++x2zeOuFBgAk7HI3788Qd8+fkz2ABKKux2exAJ&#10;VE2DXltb2K+fv+Dzz1/w9nbE5dqCQdCG8PHjR9wf7mAMo+sHtH2HdughmaFfX63YS2s8Pj3idDrj&#10;9e2Itu3ARFBSwTDw+nrE+XwJILwP0fX7VgQo/aSFC9+UMpzFntwhsrYoUtiMtMenR+x3O9eL62Dn&#10;gZBzhomTgv35PDn7vc92WC9TjhQxEn1S/ieV6TS8FcEeYxz6PbcHjveVCODbl6ExVzv1mp/kn+UC&#10;x9zrb3ou2O8xoZYbBqtOtl7hlIG5uZK3IJ6aKsGQMw6eKEzC0xHtSnSvIY1GTRWGocfX56/4wx//&#10;iJ9++DEQCv7Z6PoeXd+HbIBgdUxkyQyTnisc9iKThJqGz5UEXPvPrI0OQdNeuGfPJQHpziUfaGuS&#10;WpoxDXX1e13f9+iHIexLKXCf2kD7+1lVCgCj69qIVTibnTQvxKvyDafh1DKA7eQyNPwea89VN8Ek&#10;BaqqDt77fk/u+x560JBShf00tan20w7aZXaUztpS/epJCW+7ZPd3k1m9jGstr9zHSLqZCjuMF9VI&#10;haqu8e79e/zq++/x+HAPo3t0Qx9qST94kYLopbplSRCxJHBJLduYy6kWpVp3UqNSOr83L8aZEwjN&#10;TUCu1UJLNdqWnuGbwftbwfBbgxq3g0K0qMBbIh3WVKJT0CsdWaXMTif3qKdNqrcSgF8GjKg4Frbc&#10;oPHI8qe8wNJgo7GfYoo6+KR1ow36tsP57Qjdddg97HG4v4eSjN4M6IbBjsRRTKUmIazHPRimv+By&#10;fMb1fMRd3UBVCmwoAOFzn+cWG5Qpc0Y3hTxmjWCiDM0G7BIGnMHQrng3EOgh0LNAC8KZgasWuGir&#10;vL+A0DKhZ0bvlD/Rvy/a4thaniFgDzHpijQC7J+lVcTspMK7uxp1dcCuaqAEQQrn92crfRAb97rG&#10;qUAdPxkCPZAx+GlyfSr47PWAtr2i1wOUrEK6e10pKClcP2OghwF6GDAMGoPWME6pU9cNqrrB+8dH&#10;fHz4gIf9Iyo0gB5PsNCsmvJbQKo51eiWbIgtXrRrCrgtkyOLwX5Ek7CVLYrCtcC7LUDPt/hgz6lP&#10;1/zrttzn/J7Q9o1/Zo8s4f1bfZL/nM9RIiJo8l5484E+Zye2+HN5g91FnD8sEECiqDRYIo7Dn4JF&#10;VHrGCacKGds8uMAkimBNrgZFRrrmHvT+9URUcU3sjJAQWPm6moCANC3zmCPJTaPJlRKgKISA9uPS&#10;k+kJzALVJeeeW/wZt5JqW87acQh1sVhNn9HIjW9+LtbUNt/6mUvTB3NTif6/acjzFjX91nNrC/ky&#10;54u5ZYJ0zQ4ps+NKAMrS+xo3fVgI5p09dzNA/LZ9ey1/ZU04NHe9KCK9IyCEE3cvXgwon+GLs8yd&#10;MXDAjE3n2FjAMEe8leqNWzKw1iaFx6+feqP7P5eu/9Ietaa6K5JamB8xz+zXQn+KADL730oqAIS+&#10;G9C2PSAU6mYHkErUzHBqU6s49YCRJB+4aAE5wxZ0kkKiqq11SlXXDvi1P0sqGRXl7rWFSOzW2ICY&#10;MXQdvnz+gp+/fMXzyxv+8Mc/4Z//+V/w+nYCjD9zE19fcMidsvaUaS/HAbjyAFh6fb3nfQpQ+X/n&#10;rRS8ItwruTPFKMXAW1WpoHwf31eZXnslM7DNe8v7rBd/PaSUqFSFvh9wOp5wfHtD2/UZ6RXyGlzP&#10;MQxDsNc5Hk9WLQxr+XC5XHA+n7HfH3B3aGA043ptcbmc8fL6gvPlbEH1tsX5csHTu3eB3JBSoBt6&#10;vL6+4uuXLzidThBC4evzs+v5GO8/fgQJgbfTET9//oLj8WS9p0nj+fnFToBoDf74HZg1jucT2r5z&#10;sneCBuP1eMTwb/+Gz1+/oO8HvL29gb0KWIpkH5Yu4LIfhXg68ZkY7W9OmW/AVrjhbT6EsgChkDjs&#10;9/juu+9wuDvYEEsPwE284nkVH8n3nTkGP90jc0uufP/iCSmwdFZuF36aES6CSS04IQZGxHMe8J4K&#10;Ujizk+PkPPFe+x7gNUZnazkFmOPEJq0K0qbWYOzElrljgFcfe1/y19cj/vVff49/+f/+FV++WGsm&#10;ISVUXUE7a1wSwlpACWszJZL+yyr0h0AGxjBV4+y/dAhOjfWvC932WJoQYbpQu9dTygLdFuymxGrM&#10;4iKeaAwWO07SPgwDegcgExFkXaOu6wwwDyr5kbjNi4EoISUBJL789muWnEyJU5Hs4yVRXMShUq/6&#10;zE6HDaRQE2LB7586qbnH35PW5AACQZARLZ4shfWtFwmm4MNykeA9PrAXwb8eLiPGOksIKXG4u8Nv&#10;fvM3+I//8f/C4bDH89fP+PHHH3AcNFin+Xqe9JkHuZfwiVLGQCpym1qnly1wkEvJosvFDNA/V0NN&#10;BcCU7V9r9dlWQeP/FPB+i13DUiMyLu5KgUlbC9XSTV4D3+Z+xiKAhrE3ZDnYknl6LTYpT7+hKV+e&#10;YkivV1QhLnk054s9qvwomQfRQ4/2csH1dAGBsT/sUe12UIqguhY4n6H7LvhJ2hEWn2qtYYYW3fkV&#10;p+cv2B3uUVUNNNLk+G3EyhbQdG5N3kQq0ZTRTpWTVntDVl3h1PZXSLSs0ELiAsKVBFoAF63RssEA&#10;4wJcOYgrhfe2hwA5LzytBxAs46ucbY4SDKUEKiVQOT/KSilUEpA0QDBDOlCe2Ra2FOaVTFK4YEQ+&#10;IU/aDkFmgIFlbq/tBZf2AmMY+90BEIBStjkQ0h6Og2e+3W9bnNiia1/t8fhwwIeHJ9zVd5DaETcm&#10;0/ONNuupkrjkm7pFzXhLWPSaP/KSOn0phGWJaZ1dm8npNJcnsnWPXvtZvkDYMiFQCu0pXcetFjvr&#10;X8+JUsyoUyYbYelnJiDAtwH/29bPlr9PfQDZKfsFUWrv/Rf9NQfSbD83t1+D/PKPph5SdT8hjH1H&#10;7/hR6ogPICLrhw6RWqeWgfIkMm222ZuCo1OFR646dutwtPQoKc4p7GXp90yV1KuB15m4rDzaeWto&#10;NVYK1bW9aVxMl5QplHoEjbIW0o+0pFZZmwLYEvC0ZONYUm7PAZ6pV/SWPWGrv/7alNNSHfktBMai&#10;ih3A7AzLDJEyFxQ8ryqi7PlaA963rMcte7ZJlL7Fs8xPHvD00QuWDiv1wNw+mQp6ylYO85RumOZJ&#10;vI23rtuttm1LYc9LZFIaELj2ubaQcEuky5wN0hTMKE9fePLXgsjKgTcEkMTh8IDf/OZvUdc71M3e&#10;Au/S1rREFpw1HAlr4cU0BAA6CUWsUFcWLJIO9BUuDyoFjMYZKM4M3fYXWuN6ueJ0vuDnz1/xj//4&#10;X/H68orz6Wz7hYLloifRTeaPbH/XdY3drsEw9JlKcBy67G0pxkeRB/8DaMop4Zl4Nye5NNPnV4Rp&#10;NDachSSXpkgjwEcBZCRh1a1aG0dQaNfS2LyAl9cXnE4ntO3VWusMvfOMtgGOXcc4Ho9oGqss77sB&#10;x+MRx+MbjqejtfUkEQiA8+kEKQhVbZXRl8sFL8/POJ/Ptkojg2vf4uXtGaISUE2Fqq5xPh/x+vaK&#10;ru+cGEGi73t8+fIVYEAPA4iAL1+/out7CzoKgnSe39f2imvXgpnRDX1YO9G/2vZ/Y0FfeA69utpZ&#10;VwghnDAuAa4ImcJXSYX9focPHz/gcHdwwKrOU8mpnLVijJnYiUUhgplQpOPg7FwtT9nUdUlcV+pP&#10;xhkxRTFOGoCb1S7LZ2NWnyQ5FvNntsmA/3x6PJ6NFpBGeF7He2d6VqWg/lxtk2ZVpD1OfF1bV1uH&#10;ADtJM/Qanz9/xT//87/gj3/4I07HEyAlRFWhbhrIqnZZCgKtW5NKKedrbpJQ33zv8RhDahvk6z4p&#10;rAWwFBZcsX72+Z7u+wAbVhsng7SbBNFuotUg1oeVslkXYGuphZqyPUZrjcGl4VKmRh8WFNU0CmFO&#10;o3HiHiX9/k4C2gwwbPcoYzhYWqW2NuO6MpxNQoTfBAT3irElztxkYdl6kh0Yn2dixGeA4V2vTOIq&#10;KwSCBRdpK+yQSoEcWVvXNX7xy+/wd3//f+A//cP/jcN+jz/98Y/QekDf9TgNp8zyh8AQLFarnu0i&#10;Oc56yLlJ1JTwZ3/+UdzToi8ebVaUlATA0zzE9bpmSy/2Fwfv1y7sWkH5rUDqmmp0a3G/FeybA8Tn&#10;rDEonw/55l9zCtU1EHLKeGP1vpTBx7gYg5LFHf3D0ONyPqO9XFBVEvv7PVRTQUgBtTtANnsM7QWk&#10;ASHtjOngNl0iBoYOw+WEt6+fcXh4B9XsIWVtn6HskN82SjMHGG7ZGDbZmHCqRPd/tldDM0HDHj4D&#10;JDpUuLDChRVaKLQs0BmB3hBarXHVA3oYaPJjudb3VRJZJb2UkCBQP+Cqe+i+h3C2HkIAUthNWAmg&#10;VhUqFUNnJbQNnfVFAqJPa/isftOjqHQJ3xJYcPt70AYaBgYG/dDj3J5wvp7Q6w6NqqGae9RNjaqu&#10;rB2OV/4YjX6w43Za6+BbvKsa3N3t8O7pEXfNHgoKGGRmlTS/puebQt4wsn8LqPEtgP+cou/WqYF8&#10;rJM3ZXcsNdq3+i0vKQq3fL6tCuDbAMUpgB8K+4IUOS+2IzlG4MwiwUOw00DfbQrQrWsiqmg2ACOJ&#10;V386JrykPL31Hvw5ANjcebj+bC39fWxqhB/vDso/E0ZUMwDfdSFCm0iiEqXZZ5kvqlfcbzkP09Df&#10;8XUwzr+Yxn7YhMyPPgTPlkyZkfbDuTp0JHFLVCI0C4stTVyM8yu2CBmWnvG1qaKSdVRa4fLI7mKt&#10;YJ8D2JcUNlvrg7kJoyXVTulabgWXt+4tW9Q5SwG9W4jW8Z4UiFtHII6by9L9Le11JSHIkgXN1gm2&#10;bdlQ5fdTev+lX+MQ8PxnzRPES5N5c6KjsXXb9r14Ctx+K2l0S9O4NN2Q7zdydUJ46Uy5zec2V9iv&#10;fbbp3mJlpYf9AQ9/+x6//d3/hqbeO9BdWQAlePXaep3dng32+RscQEr7fp0qNQ1k8VNkIhLIJlhl&#10;mvzZcCbEh/0Bj08aUin8/vd3FvASgB4Mhr634BVP+5gIwPv16gGwaprh5YgMH+rYexALcbJcSom7&#10;uwPevXvngO3eqTR9aGRi3ZF85hSkyhWpFLzyPXimtQ5WFRjdT/s5XR6MkJCystlcwfYnvv/T8QRm&#10;Rtu2IaQyTib46WuN6/UCAtD1A86nM86Xc1Doe5LH5g6crRrWiZLO5zNeX15CiK/N+CIY1nh7e4Vx&#10;4brHtyMul1MIFfaEuzH2+7TLNXg9Wpsc229Zm6DUBsIDoTbwVkEKlanUtQuazGw2XO8WpiO8xaMD&#10;EK0nVAIyJSHIVVPj/v4eTWN78cFNNEQogdP85gyk1RZpDCAhSeECK02yx9EIV0hqk1ADAsxidn+c&#10;niUUQLkSsBfbxjzoKWYRzdeCNA7Dy0QnSPoznopRCq/tlf5jX+x4LosCyVt67fEZx9l0V5gQ5Pzi&#10;MVkRH3vSDYT20uKnH3/E//gff8CXr18wsIEZjMUh3Pquqxr73R7Md2i7Dm1rbbH00Ns1xXH/SwnB&#10;NK/KE0hCCFRVBVXZSRI2bv3r6DRAgJt4qQLB6icV+r7HMBjoQYfpHE8epmGxKXBtBYRxGsir0v2Z&#10;n4L7/nnzz1T6efy11Y60iFNcKpvosrklTsjDIkxcSUETtwtfnyipnL1V/B2zA6Lafm6yrdS/+qm4&#10;eRtDMyN2GtW0bjJCEaGuawDW/ni3a/CrX/0Cv/vb3+A3f/0fsN/vsKsl+r5F17Xohx7XSxuDqhFd&#10;BNJHahNW522yQg2UuqBgNgdgVjw4tuEsnI1b6/S1vn6LffytVpd/UfC+pHy/hTm45Q2XirDS5rb0&#10;3pZsbOZUUcuFeBroMg9Ar32tRIqshW6uAdGpDUkJCC8HfyGxy0n8T5ktq3Y6ob1esLtvUO9qUCVB&#10;QqLa7dAc7mC6M8ADhAG0MDC9LVZhNMygwa3A9fiK48sLmvtHVAcFIVzIDugmr6iZDmczwLkVUIzu&#10;EcKq7AEMBPQg9FDooNCixhkKFxbo2IL2vQF6bdBpjc44QJwMmH1koT2wJCRqYR9EwxroWpihg4Rj&#10;R2GDaqVTu1urGoISBAU4L/tYCHE6zhO8wbnI8sdCzo1XskFvNNqhQ697nLszXs8vaPsLlCLs6grN&#10;XqJupB0NJmuZM2iNbujRuyR6O6IlsasbNLsGj/cPuGt2ECStVY7x9YWJ17hgbzwWT6/dv1v2nbV9&#10;YDlH4jbwZQtQnKmyFtbnlvd9C9C39ixsCa7cChgsgVBl4CQW/caMxlhnFDcx6HEUKgNkKpwtIPUv&#10;LbVrAAAgAElEQVQcgDG3hy6N3C3eo/TsQOk54M3kdfmswCZwpKTo/JZnacszY9hmhkgiG1AnZQgS&#10;NIlCLx1DjZfKTifYl7djxmDntShokfSbkgvp6DbPnwLMmR8rM9afZeasUSupNMbhkXEaAyGyDTfW&#10;RxObkxvO0zFYuwYMzz0r64KIeUV8ifRam4Raqv+AskXWYo2wAFgu1ZK35h0t7RelibMt5PIWC7fs&#10;OiDx06X1Sc0t+9rc+y2Ne29RXZXW5FzWy/iaji0XtpPXU5Z4bQx6roZdB5q3gfLLZ/82Icu3WlKV&#10;MiHWwuTmeo6t7yn7LMkU0vR1p31aFpSeqr7BqOoaj+/eo2n2UFIm+3AOdJjkx7JhC967MiIFWUBW&#10;Mam1dnY6pniDPIBv0nPBAW7CEdlVJbDf1Xj/9P8T96ZNciTZkaA+M3OPIw8AdXdV19XTnN1tTnN3&#10;SZH5//9jOGSzh2z2UQeQyMyIcDeztx/sNjc/IlEjWyIQFIDMSD/N3lPVp3qH929e4+379zgP2uVI&#10;+Z8f7DWMqQLDmaMtj/Nddh7bQQmak7taa5dVFQGWPJvFqceFIP+79GGl6YENqk4XFKsjeJ6meJO3&#10;dNf3EEJCjzoCYVWyafLiZ4K2Tsnp/O25AN3yfUJ1nTt/H7obPbc9yLff77Db7UEEnC8XDBcX0Guy&#10;bLYw1eKmiDWeTycYo3E5n3E+nTEM50hSCenOWXhV7du3b2GsweXsyAOnWHagsQMZXV1xOj1BjyNG&#10;PXjg3BE+FKYtiWDYW1X4Y++9PWn4HKNHnM8XUPzsMivJPa/W3xuZMi2YIeCO2VmeWIAELAFd32N/&#10;2Ef/b7ZJec8R++ZC+JJPBnOeQBW5o9zWmLxoLACESYHDqKfAaaKKb4H0UaRhS0FETgaErIvwXkdw&#10;vQDZaysaWiy12t+zBWi3C59l6/iY2OtM9yJEW6tyKoGLNaAoljOvfGJHtpyfn/C3v/4VP/74Ay6X&#10;i7MHI/aZdgZSSD/aarHb9SAChssF4zj4SR5n1eTeTTuZFIjvJ5JPvJQu90JKimuWzcBxy4xOymwC&#10;o5wqCJ+tpIp+9gRn6RK+ZtRuDYLHJITWkTio83SS3ZiZtZILoH3y509+9wkg972McecQao1Anjpn&#10;hWQZll+j2tItt9YJhEIgGKb1TynWqQU7c31ca7JlasdDzhkhTEX7f++UxPGwwycff4TPP/sE93dH&#10;7Hc98OnHGMdvMY4XjGbE3/7yNwyXIX8Es8wKrNa68frM1HfNCTvaJt5ZEly8FM9YE3NswQRegqm8&#10;yPN+reG4xou1ZCjqkCaqlGlUhfBtCxO7Vo27jWQo1TmthX2rSuyl7Mt8QO000KUAQKjFBGcKhPxW&#10;WPfCDMOA56cnGD1AdkfIToKkBJOE6Hr0+wPs/gBjBkhLkMaAyQDQsCMca4oB4nzG8/t3uHl6A7nb&#10;g0hWZBhlY3rZdju7MS6nOS9d+2SvgHJ0Osg485wsIlgSGJkwMHCGxBkKA/UYqMeJJU7WYvQTB6Nl&#10;jMZiNBqGDZhNbhADYgMpgJ4Zewh0JDCwAcYBMAZCOZBf+KRvJQidVM5/TjoVvvD3pwCVQqORlVXI&#10;/i++O5lKlb0qaLQa5/GMp+EZp+GEx8sj3p8fQGRx0+8he4LqJFQnIqOstUulvwwjtHHnKKVE7zew&#10;4+GI4+4ABeH80AxiMFYaHy6L+FypgarYygu4lrL3pQq0NZubaxrbucW9ZTdzbUBsqbxqg7xbmuql&#10;879mEupD9o+1Y7oaXMjXP4YLVgIVoBRt+Pn5iG/xyURNq7drjru9Xxa6Qj+WT5ld11pD0WoKgLqW&#10;nz9Onuy/qMNreZ0MagFuTTu6oOfynoiiEUDF7ROb7HLCr8vlJEN5Og08tgqkp+KatdeQqZd/BHyE&#10;G53NwwUZ9c9299VOSJRp/lgE/VEG3m55V+cUy0vFYQtwnHrYbiPzamB7zV+/rtnmmpAl4L4FrEdi&#10;ugCpMQlzK/OTyokJnqkj5tb6uYyTpWuQA1MfsoYsCTqWAGDO/e4zMrQ9io20toLjBElBoGbXma84&#10;l1pkM7fGLgXFzu2pW4n3uV6mBslmZmEmhGALWK7rlzxDq7Veb83pKj9TTDI8WvXBXKbDnDXPS/rB&#10;1ntxTXOdPgNF/k+939X9TQAtrUh7tgO5ko97qH11sCewtrr2fi/K8tfdeuxsAIz/HgdwB1W0ifvA&#10;JPySk01NeMdiQK4H7xUkbo4H/Ob77wBm/Ok//4z/9ac/4V/+8G/4jz/9GefTGSSknwSgdIzZz3Kg&#10;j41q9AAmAcIrTVNYMWc1eOiHhHTA1tPTE0AuCJa9KCdOFRIV3tDn8xlam4I8DotpBKfis+5Bo5gj&#10;42oAJYUH5gQuF+3tLbxVhi2tP4UU2O169F2H0VsDpZ7R+zv7QEkpJUgIGO0Cf40nNHLCIgfALLup&#10;42EYCssN8qB9kF8FkHPUGlZbd+2EgOpcjyaVjHYY1hhob21DylmSCK+8z8FOKSQgEcH3HPTUguIz&#10;Fny3EcBEKQGj0/R1qC28LVP0CSdvPyIAkgKH4wH7wx7Cq+ZzZW6+3jfrp+rPbC2sAGBT8GqeVcke&#10;oEduYVFZECfSiypdC4GK8n4GnIR3XqzsJwvv60r9nrAlnq2n13qXfPueksK2io+iwt6mtBEsf2a9&#10;d9cWLGkIxkbyI7MNKPp8gstLOJ0e8fbnH/H09ARtLYzP9YB1gLdUBK1HnM/pveh7Zw3mfODthHSI&#10;+25WS4TsjEBahgkSYw2MdhMkhOl+ncJvOa4fYIAF4vscM1cyaxzr1/Hg9c7Zu1VfO8oCaJPSHt5y&#10;ypNlxmcU2NYUNTJigTGMjmgM5xuuibPWERnxMhXMCpG+zh2HQJ57FtT007oEMQMsTCuEVyGGx8ac&#10;IhQTyjneVSv12VstxYwxti7XRRHub4/49JOP8NFHr9B3ApKA436HX33+ubMNshpsDf72179hHEx0&#10;d+AgRuJkG7q83/NMj7qEh/CqqGypbl8SOs3lTrW+fq7eXjvnPLC47gc+GLzf6qO59G/LzEPLy5ib&#10;4ENQyW0JmZy7WVtB9Pa55aCLaIKJW1RiS8qYa1UxdTORFlaegKElUFPvzpxGGn1xe75ccD6dALAL&#10;ApEdmCQsBCwEhOqh+j3s4K1zBKH3q/hoDKxfyIfTGc8P7/D48A7d8QbycBMXcFCmfmQurfcanrhb&#10;wNc5FVssB4q01kxfEG1ynHKAIWAgcYHAMySeWeLEEiP10NThrBmn0YP11kJbC+192qzfvJ0vPUMR&#10;sBOMo5K46Qh7yRCweGILMhqCAUUCnfS+9kq5bAEpnYKC4QpIzlQPRfNcQ/dIo5SUnaMgcBYucx7P&#10;eH9+j4fzewfgj8/OLmfXOSZZOSVIUIMwM8ZB43waMF5GGG39xKTz5d/v99ipHjDsFCHsgXs3f5zC&#10;aMhOgMO5DISySX05EXfNmrX05zkC6VpVf1lEzj23UzCyDljasoZvWZu3khlbgmi3TBLNfGeDfMxs&#10;ZZBA7pz4Y6JM65KCf3n1WVhS3lDTPu0a26VFb03XwnpVUanCn79OtPicxHmDBbVqqeLgqdIHXsWE&#10;rWGN223tksqPsvEbKkarU0PulRg5+BqIjzzkNvO5z2RZxej09J3j2UkHZp5i9xm4A4jU0Ndbadbw&#10;MwGWXDghzwgBQuPpnuPlbJotAO4caTj3fl4bZLsWmt3OFZgPTn0J6ZqD/q31gykfl+dk3cOcjeVy&#10;45XiktRB6Re99m6/JFT9JfaRa43HtloyBS/HP+bTmMjyHqKVAhXRBsT5OhnsQTiqSmllj21mJ8w0&#10;OFumD9bGllsEeqthzMHGFL6HyrN5DhwXzT09r2Pm/59mFerzuTAtIQs199QWcTL3fi7t2VsFE0ti&#10;m+UeLrMXy/dG3iBIAENYARYeJI+3laKHfQ5IB1VrOl6bgZS56thmYIyFYYC1jcC9qAjM6S9bELVc&#10;hWHu93t89+23+OSTT/Dz25/xhz/+Ef2ux9PzE/58eobTUROkIP8molBriqhGdZY+SnXef9kmWwUP&#10;9lhv3SG9rUZ4x4QQOJ/PGIYBT4+PXhFOkbzIbT601hiGAUBLNJIAWmsNjNaw3kImKLAFOatVEoDy&#10;djHBt51g/DGiCP2VwoHaDqB2YGIIW+SwVgvhyBp/jW01fRGnHkRQ0zriAt4PXinlwDjjnyUhoWQX&#10;7UWEcJPHSkgYqaCZXeinzwoQJNzX+bpGKgPSOtVlEIUtRDifQKIE4gAMWEvxfZZSJWJEODuLEE6c&#10;TzCnCQs/LSKTaEsIwn7f4/71PfY3B5AEDJvSPo25WTQXNp+ZDWAEG2MdEybqK2EIJyC+fG1zc0su&#10;+OJ8kUwhso1aKFhker/rDM2MVoRzQssamF3Hv9znOJC5ttnJjo3r6Xee/D3P9nBcfE+LDA3gfTE5&#10;lFnoutVGQhDDGo3n8xMe3r/D+XKKKIE7BwPjqSkhJbTWuFwucSLmcNhDCK+4B6BUV6i3a0JCW+tD&#10;Tx0Irq0BWXZrgLVR3Q249z543rvMEAFrc/A9KcFFI1jWsnUWzizdz2wE5YYcjEDe5ZY58X1myjC9&#10;KLWMEwH1c0I+myOE23KWzcDWQnRd9r6auJelX5wp+pNtj9aI3vzW2iJnpu6LE1mfcL4oThGtx4oS&#10;wWLhzznHhhLx0EnhrJ2VwO3NAb/6/FN88fmneHV/56aFrFtzbo4HfP3ll9Gyma3FD3/9CeOgY31o&#10;w5QGi01gdm4B1Kpp3f5m/b2hKgSbizouEFtzfc6awKS9HqDoi+cmcpeETLWA5xqf/A9S3q8psa4H&#10;1kqrhFr5VlrTbCsot4LmWwD8tgqmXUwuNbwtBmer0mWpwC6bgHqKgQulZ7L6yReijM3y32sBaOPC&#10;fM6nkysyug5SdQBJl7cECZIdRLeH6A9gTSAroIQGWzjLHCJYY2HGAc+PD1A//g39zS1e7Y7opII2&#10;thwu25jv9VLblLyQyMGfIBVw1vQ+kBYEDYGLJTwagUfucKIOF0hoQxjZYNAWF5947sJLHNuM4F0P&#10;QIHRk8VREe53He73Oxw6CUnO13IkC2LrlfYSvVI+CKtDHzzuiRyYZgNWZFOjyVOlalQOITXdyKB9&#10;wwaaRwx6wOPwiIfLOzxcHvCsn6Gt9r6bO/Rqh31/xL7fo1edI3W0xuXigHs9BubbXbuuU+iEcmCJ&#10;cWPC0wY9f2a5emZ5BvTNPapp1VFiCYTekga+FchaA+23qFdrf9KpumIOdGuri9ea6zW/6zmw+Rqr&#10;lSUV6HJY+VQ5GAP8bAV2NJaKGOJVvOuZ9Qm3i/aW534Zoryuilwiu1vrlUCyuwrvZw4kpK/lygs0&#10;/C4aRA5hycYtHU/b6x1I618IHsIVgbVroEoNSDuCU8S/jwBDrhLJnokYJBaIaVB+E8txykztRbPN&#10;0epC0lBJhbFZ8gWwgKONqO46k68k0j4zAeDDRBQBIngFY6poz1UZ1070rZHgW3J1lorQa4Hra1Xs&#10;a+dVki1pPD9mt2fwRATu6ntQPRu04X1fU4tvsRW5lvRamoqYr1cb6z8a1mAZ8EAowY5in8o8duM7&#10;xyiINOKSSF2ridsg9HXhp0vXYou3e2t9KGzNwU0gPpGhNOlZ6nW31f+kSRyeVa1PnyuqyIWgyC5J&#10;/rUprqW+4hrSact0TwvQnycBUUxcB4ClyMbmvKTP1MOECNRmua9RoGO0hWUXxOjsCWwBhsTQy+B/&#10;37gvAagJjiHWg4WIuKEH7P0x2tyjOr+XIIyjQ9uUknjz5jVu724glMAf//1/4Xjcw9gRwroNIh8Q&#10;TgBiAAGEs9nsnZVEUMw68Y1yilWvPnfAkHBqWGOjB3UAYUJOVvJrpqZNAVHLkjPteu76mfgZxT7J&#10;6XxEmMYj0bBG4MJi0oFw2j/vNoofyAP54SERUoIMp+BWErDhOckFDuynnYMnPaXfpfen7voeXed6&#10;IAwMk10Pp6iX6b47b8AINgZFsWGGZEQSNBKcXKqpCRojGMZ4myRtsmlBC2ZZ7FmBNAxAKLI+vgv+&#10;29YBljfHI968eY3jcQcSvk/nfPrPNoUPoYZramJjSGRa7tN0DEXE3mYgYXtt4aaIJ5GUbRFL9OjI&#10;bLO46GnaPeicPVq5/nKjL+NKNd9Yr4sJhoa6v4LwSzeHvB9urZ0t4pkqESIAwbAgGD3i6fmEh/fv&#10;cRmGaNFj/dSRIAtDrsFin4eRe8zv93sHqkqF29s7MDNOpxOGYfDrjI3TX6DM5ir3fs+ut/F2M52S&#10;EEI1/NqFV8IbHyBfWrlEKxp2hB5LC2vTfq6Us/h1RJubrnBKee1tgvLplwCeh/P1fvb+OkSiDUgB&#10;s/lkA/lpH0rPtuqcj7+NAL+F9lMH8d20FsboCN5TI2CZohLe9xw2z1yp8L9sPSndeDlH5yNxzEzZ&#10;VFT6HDcJpdD1EsfjDt//l+/w97//Hb75+iscDvsYIMzGQpDAzfGIX3/1lZuu0BZs/id++vFnDMNY&#10;5UfyIoY3NyE6LxASzcydMmMgvCdUkMwvxYWn4smXZV+1Qrkpm0T/3wLebwW95xq27b5CbXim7dm+&#10;7XPXvJ+vITC2jpPOqXO23vg241o3NctK3PLreNpc5OMs/gVna6BH5/83XC44KB8S4gOI4EFukASp&#10;HmJ3hCWCYAnoEVIzVGdc0KCCs5UZLnj/84/ob+6wP97h5tVHECQxsh/hil0HbwbK5prjufCKpObh&#10;KuDGAWkWDMOAtsDZAmcDPBvGo2U8ETAIAU0Cw6hxGS4x9E0b7RhmBL96oCOgI4GdINwqiTd7hVeH&#10;HsfeLfTWGJzYQrCG0UNkb0WWQi4lQQj2djU5IFl0y5ny0y/O2UZAvrFxZRnDksVoRpz1CSd9wuPl&#10;AY/jA872GSOf3SInOihB2Hd7HHY36PuDK+T9qJrWF2g9ODWNTX5ySrqRUUEiXePU7WegI60CDLVK&#10;tVbebxmxX1tQl8K3597Dta9fI96m61XapKcNIooGvVZelETd+rGtNdxzQYSt85iOPYrmv7XW6S3K&#10;/ZZKsBXglxc6xX7BtWvnMoFMOYFXBUhtIYu22iEV1zjD3KdNAVVETWsPKW0XlsCvJZC0UDBZduA4&#10;lwjJtQHIE7AMJWGaq1STMpFjAy9IwMA3BVzPFYXP8n6WjXctJ2YJuLpeWCPc0nOegAMYNAPEgyK/&#10;DR779RPJ57WeI5jz/l4Po79OzLD07BT+qjNA9LZMHnxQHdaqoSZTdUTZdZ6ChU59ZOefa24roZcm&#10;CLbUclvek7m9bSnQ86WZKGtTFNeKcebWnzkgvvUMzwUZX/OzWwTBWm+S76XrORHcFO+UID43yJRW&#10;Fsl07V+/j8kvGuDZTIVWKHfLougay9N8v1+yx6mnY9YEN9MpRJqIPZrkPspzi9YKtQLeIintYcoQ&#10;VW8xkshyngQOOpDXgU7TdSf4b2fOoxEED+uniSrE6XvGMNpAGZdvFXa6YRgwDBdIkTKzjHFTs2MG&#10;wiELwx3HMQtyddfkcNhjv98jeJ8HwNr66VshJLquQ9/3IBIYxzGztrDF+xmU7gDFENnCvieEMpKI&#10;qJKQEn3fR+sNawMAZ+Le4gIqdTGlkD8vAeRKoONU9Rh2z6CAL2rBOKUg4tfkpKTlZJmhjYa1DKlk&#10;cQzBsiO33AgihDxsMgdTQ8CmtdkUV1b7GWO9hRMQsJvwnAKOmLAeGIthyBQyocrwUBHVyzYGRgop&#10;IoinpMRhv8Oruzscug7SkznEnswKZAgqW2PO6i60MwEL3ULtPFjxvq21Me9tufozZYxVWiWq3o1K&#10;pVO5n4hpsDLWs9Xqk1mbvJp8f2aPVeyHmZxlahWZgfvMxVB6AEPDfap7gbh+BlWyV1iPo8Hz8wlP&#10;T8/eylh4QByRqAKcJRgxIuic20qFd9hNpphkNxXWUf+9EgQbFNyqR9f1sFbHZyrkNICDZ7+BZelt&#10;fNm9C5knfsuWMdhIpcBev2cIUYXKJlV9/u4GUi2emxDFehB6EzfZM/364lmwzvueiSO2QQWhnq6n&#10;DXZrWVB1mLQJ/2+Mn5mQMlr5lNtljszThMoqXaCzbxYpQD10GE4slfdHYc1hdJ3Cp599gt//w3/D&#10;P/3TP+LXX34FJSX0OLq1iRmCLCQIx8MBX3/5Fdg4Mvp//I9/xg8//IxhHAFbnsCak0ZZL7b6upzQ&#10;TxMgtcVRDuKHSYUtvc4cXlGuAQyAVnuma+rxsK/9/wbeL6letjYGS8FPa+zMWoO+BqKvhfNuafLX&#10;QJwPIRrmRkyXQPvVZi8bTY2qFWOhhxHjeYAZBojuGF8OY6wb4SQBkgqiP0ACLgBFE6QkdDuvqhgH&#10;aANYOJXLeH7Cux//iuPtPQ6HG8j+AJYK7AtSm7GEc75VramIJQVPs+EuuimAScCCMFqL0RIuRuBJ&#10;E54M4dm6XxdiGOnA70FrjH5c0dnrhMBWZxu0I8ZeEg6ScNtJvD50uN9LHCQgHISOkSwubGD0gOFy&#10;cYWs94OjrFkJ4UeEBGLVKuIi8MOHulhrnBrIF5a+ZcHII076jMfze5z0M571E076GYM9w8JASYl9&#10;1+O42+P2eIOb/RG96gFLGMzoA6X8pIEfq5Xeg1EpV7QLUJAWv2gRaxaHvOx9v0UxuvWdXAolrf99&#10;qRGdG/0qG/e2ZVA9/l4eIxefsQQ2XKsMbbHALcCpUEBgPQjzJUDpS4BAanQMtEoU20JZWivTlya+&#10;piTCdaraJTBva27L3HM6812Fz/u0qcjAccwpSGnz+5tfaAsGDDIlCyHgD9GTuCrWCaVSOMYZNI+u&#10;ImOImuTDNQH29f0vfg/qIgCCxaRxpxgMntkkELkAxBBgGI9YFJ6Ua+r0NVJ7SY08B35vec6uVZas&#10;+Ua+RCix+v1X2ppNCFYgAqNza81Sjbk2ubllDdlSJ68Hoi4r3lv19pYMi6XP3VJbXwOwXxNoO7fv&#10;biftqNhX14Gd7fdmyY9+7vmcP3fnt9w657RvlzlYS96wdeO7VEev7Utr+RfrzS1PBB5UiTgm96wx&#10;VicyILXI0fIy5wCmhGtoTCA67DwJktmvIBdPeFsOtq0pAxsBXmSK1ITIOXAxAszEIOH8z3f7HT7+&#10;+GOwAYbLiHHUGC4jzDj60NkpSaJ1Ut0DTonf+RDUcM4BfLGWIch5W3edU+c70MNg1GPh3x3uS9cp&#10;r0w1WY5AtWdlSJIJ6l4hvYVPIshiWK0Hr9I9yevcrLfIwMSgDI73J7PglUJBCJmmI/z9DpYZwQ4j&#10;AOtSymiDMY46AvFBdR+ua3iebQyTLMM1c5uLXCxWEgVUZN0wGNZwMSWTCAwZvz7YSThbHhmPOVyv&#10;ABbn7134eoYTZEgi7Loet4cDeikhPGDvRrptJJiCJaCIUyyThQxTpTim+TFcTsokE+yZvq6hTqeS&#10;DsVceGwShnDhMsDeorVU5IrVPoNL+XJmrTK/5k9qgwZ4P1n3K1s6VPb10a4Z6V201mTT9/C+7QH0&#10;VT7vgaJ91GUY8fR0wuU8+AkbV1e7ddaRWcYL/UhYsPZ2USrfRxiXywBjbOz9wnsolQJr4624XC3r&#10;1p0OAgLu0Ki8LkAkqGyclDCRULWNYNX82ppsaioRGSKzL5v2s+FdzuuzsLZIKeN77FT97AFup+KP&#10;Flsi7L/a/zJ+sogaPRUainoRf2YeqJvWZhtJxpywnBPNFXVQHdxU7bnWv5DSiyzd1IH7BuGnGKR0&#10;9+543OPLL3+F7777Fl99+Svc3txAj87SJ4SSB2swIXocj0d8/euv4vEY+8/46aefPTlBk8Nqi9Ta&#10;NWBOruS4SIvArQH9Oqh3rk7ZKsRMx80LANd6XX6NkPvF4P1SQbzFL3HtoOcvDi1aOSwFBKwCPBsK&#10;+1azvoUZuYbUaJ3nVh/T6YKGZrOwGGIFLlR+cezGMsw4Ql8GsDZu0aJUoAaWUXY9pFJQux0YAsOz&#10;K5Y6xeh2zvNc2xGCACUAtiPODz/jp7/8J3a7A+4++hS0200fdZ72H5usGTb40kZwHA60ZxIwcKG0&#10;J0M4acKzkXjSjGcDXJgwANDEsNBgpjiyGQ5Wwo0n9hI4COBWEm47gbte4XancNMRemFB1itL4Gxw&#10;AtM85mx4UFfEC2GLEWICT61Gss1UxB3Dhwkxw7CGZgvNI87mjGf9jMfxPc7mhIu9YIT7d+fy75Qz&#10;t4db3B9vcNzv0csOxMKPq7ILadGmWCiD4p6y8T3GMii+RbU3Jf7mgftrR7+XGtS1xnpLY78lvDE0&#10;jPMWXISVHM/JtV1bp5aCx69RWHJDhbYVlM9/TosoWPuMyTnM+WguBNvkYHYJbl+vCq4Bi+2kxTz7&#10;v3QdciV0ax++ZgKgRQNToYKcn+BYU9XGZzIUnkgjuSlcdMlfPcs7IKo0Rh4MD8fh96joCSmclYQ1&#10;djOAX0/FJCCPKnJAQEiRrHFyn+/wPnilYvQKDgV2BICyotEriEBYBEZb78NW671rSdRrAPXrgdLr&#10;688t70iZZ7MeHr4MI05vx9K031x4+LU2Ykv5Pq39Ze0a1Z+fr7d1GN5Wcv0l93dtP9xyj+dEG7xx&#10;Qmh9jVwPKpz3OC2fmuZ4O7Y3i0vrQAD0inBsr7qdXuNt/dya0GrNm3Xu2mzxl53uH/Xt4GaNxGAQ&#10;Ty0aYjhtBQJZ75UefIUTgGJjsC0yz/vogZ9baMS9rDy2sM9MwftKcMF5wKONYh3XDzg/9Zu7W/zu&#10;73+H+/vXePfzOzw9PuKHH37Ev/3b/8If//gfwDBGoHyu9qMqmNVGX2gntgK7XkMp5TLNhFPdj94O&#10;M594VUphv9/jcDhAKeWsM0ftg1RTzk5dq+vRYBh0VOeGz0zEdgqqDOB+sIAK4F4A3gP4lv8X1eeU&#10;LAjJA1McvO99T+vuNwAkAFwqBSFlYY+UAz91uLMIln+RyEE2remve/Sw1hhHp6aVUsWQeynDdDVB&#10;GwtAI07gCVGoyhMQXXrpA35KMpv2idffixtCvkP4bKUkjoc9bo9HdEKAAuCPRFwZY2GJIbASv2YA&#10;ACAASURBVIgn4Z/pmGoAPynmKRohtiY7EyA9ERBYbu+1/nysJ7acHs3GDKHc3rLOgKrtzmqf6Zbo&#10;pbbMqevBVm07EeBk57QmuGgFiuf3vfS4Z2cByCaq0h3xZTEMA5gZu93ev1fWYQxG4/n5Ge/ePeB8&#10;uiRLvGBZJbL9VASiiJ39DWSxrlg9YBgGHzDtlOhd17n1QVr0/Q5EAsMwgAD0XedwgGw6n8gUcQZC&#10;ltZSBYCtVMwnyu9x/nuwGmXL8MGA0f5GCAFjEjBeXHP/ngcC0eVE6BhY7USqgKyA+BRaa8DWOGFl&#10;WHuyia8QUp6/lwG0D0RpyxZTaxPXIAfelwTtmpiBq2yFRKaStwfzOI0Pv1ZSOiLIGqhO4ng84O7+&#10;Dp999jG+/+47fPHZZzgeDmDLkRQOOBP750wYJ/q8vbvF119/5SbD/Hr/9u07b801taNsCqIa2EAu&#10;Sgj7Q40N5c/NtM4uecflXNNteV/zU6ZpvW3V+2vCh18UvN9SSG5ptuYPkIsiaykALWdi5sDvLUX/&#10;2kWrL3Zgx+aA9peEzS413kuf3fr72ou/pcadBU8z1T1luQNGG5hxdAEc0b8sFExuMxXkFj/a7WAZ&#10;vvAbAGgoKUFSROW4IAvBFno84f2Pf3H++VLg+PqNs95xO4kr2jK1JeO6Uf81wqjIUCCCIYkREs+G&#10;8X5kPI4Sz1bgWVucQwAtAVYYF4BjnaqdYEF+e1ME7Dxgf78TuFOEGyVwUBI7BShoQOsYMMNCAJCR&#10;MbcWHvwOtjkEIQlSuUkGAePrlrpYmxIzkc33vxs2GOyI0Y64mDPO5oRn84wLn3DhM7R1Kno3PeBK&#10;LyV63B5ucXs8Yt93kFLAare5jqPGMIxxk8kXUeFVpXnPtQY4rS2WvyQQtAVsX/PLfylgsQyQrHvj&#10;zwO8bZuBpZDaD7lOc17CL80cWSMMljy3P+Q8XqLqba3Rc/ZoV+ykE3XGGuhxDTC/BdhFBn7XTQgW&#10;ALWtdgs2Uy+GIlbEkD3EApWzSiupZ4Kho03/Hg1W86IVUXlWKLF4WUG6piZPSo9caZaBReFdqxu9&#10;YJuQyW+oQFVSXglnqtLUGPNE8d8CN1ue9nPv5daMhuVr8fL1dW0dWlsn5/49rndw02nInp25OnWx&#10;vuKkwMfG6Ze5419bN68BzZdI2a3Pcn3ersE1m56Za6aCXjo+vGbl9tJw4y3TIwn0mbfPmbOoqQGe&#10;9p4xJQc+rMaYV/KvTdttIcm3EH71+9UiD5aa4yVf/DyIcfY4gw1mptbPfcSTGttPpHq/5dDs5yS+&#10;tQxYTryft8kJYE+ceiVEG55Y7TIm1hzledCETIkq/ugG7o7PCELf7/Dtt9/hi89/hfEy4Pz8hH//&#10;9/9Apzr89PNbPJ8usFQShzFAkTl6ONe9djxbm6nGs3vnFPXWAeDZcfV9j91uh64LQbh6ksMSpgqE&#10;dD7QAczQ2njLHPY++H6KmN0EiRe6lmR/9Hd2pIPxJAFl4FggYAKoEzNjSEwU6LkCNwfsprU/F2ut&#10;MdZ5QHfK2QSBIoAVeh6nyHUBmE7Fq/z0swO8GIS+VyA/FU1EMazTWh33qUQacOwFjbFRuOBATo+B&#10;kPD2KVwFPHLK0Mm0AEIQdrsd7u7ucHt7C6lkJLLcs+DzewSipck0NLNlI5mpakOPOrdOZA9/HdQY&#10;SK65NciukqpuHZja95S2ikuC0xaRnUR62+rw+AxnEy5bbERbPW+ZgZUU+gyO9ietmjwQakIAWlu8&#10;f3jAjz/+iMvlAkHSq+25EJxEwjNYJ3NSxoNTAHQLQ5IegA8EYL9zoLvMa4tg00LWCwyFt9bp0Hnl&#10;ewLo0+RUOHchkMKpObP8yYnDjMRWSoGEgDZDEQIbpy/89+aq+6D6D1fZeuBf+WMrJ200jHGkm/O8&#10;T578Obln43QMR2/98CsnlcK7XpIUNUjtcjDCMc7VNzm2x3CcRq3Od3Zoyq3XJAFBePPRG/z2t7/F&#10;b37zPb747GN89/3X+OyTTyC9lVogQcjfPxLWk48mhnjf3B7x1a+/xDBqjNrgf/7zv+Dh4QFG++u+&#10;AISX9ScKYcJadlZ+jfN6OX+G6vVlzd1jqZ6cm97JBRpzPfNWJ5oPBu+vCae9FmR1N6UcT15TSq6B&#10;W2tEwhYlzVwxuaTq/1AAf0vhvKURbjNCqLzRSs9AUB3Q5sD7cRhBlv04jfSBMATDFtYwICTQSaiu&#10;w+7AGC4X6OEEfRndzxHSFSzWAd3EDGIDfX7Cw49/RX84QPYdDnevQLKDZoZhig14sdigBaxOFUZz&#10;AZNFgrlfbjQDA4CTBR4GxrsL8GwIJ0s4aYZmC8MMFpkfZ2Btyant9+TU9ne9wOuDwt1O4iAYPRiS&#10;NIRlgLXztPd2MiIDuq2xXuUS/CJF9GvrlECvADYMjgt2u1EsgyDd5m6swcAjLvaCiz478N6ecDEn&#10;DHyG5sEH7WpHRJCEUh0OuyNujrc47A4ugJZd8PA4jjidz7gEmx//cCXFyFQtde1zv2QZ1faYnffQ&#10;XS2wViwk5t+vZduepUW9RVheB3K0vd/zr0sqq22KuaXrUz9bSwDG2nj9hyj928e3HNa7RkJccwxL&#10;QNCSAnTN4mIreXQNmLKkzHB/vwDoUwI+mCpAvAHwbSIYOFcz1mrAADTo6PVLPjyOWXhgA65aD7kH&#10;QemYUJBMWsGFOpVnGqX2/WiF8okJ6JL2pTSOGlRD7JGIZJVQm1amIL90HFwQ7yFQauJr2Vjn5kQN&#10;c03qVquya4DhLWvuXOH6UlJq5guchQW2WxyuFhAzxMEvTYRcC+avBQa/1HJrm+BmHYCvG5mX9g0t&#10;i5+2AGgqCNoEsizU3oG4CzYbc+vrdtCdr3ueF/a1EOK3/HznVhzLJNiWPXNtz2rtrUuk75qNV64k&#10;rqdgiu/NQH7KlMkOY0hWZkHpnitic8AuqOJb70cEb4CoEk01KU/6rTJUkqt9JHvnGGCYaPtiLYFH&#10;gKTArt/j5ngLRYAZBwgi/OEPf8R+v/ffWwIWwTc5B3QDUON8l20EfG1lD+QsY8bCHoZQhgImGyLr&#10;vy73eRfFPiSVLK59UMMyW8CYzLIDU1KjePe8zYQsgy1r8F6IqQeys/gQgcmP4F8xqWAM7ETdmWrn&#10;oJbt+x06paI3fDgfpZxCOAD3SnUOWM98+RNYlzxRgqWPU5KK+D7n4H2a2OMMmPcgvhDZckLe49/b&#10;pzBnOQEAW3LT1Dc3eP36De7u7yGkgrbaPxNODCGEBJj8xHYCH+fEks26ryqU4vNJ0wmFAsDPLGZa&#10;HGU+6dLEcbLPT/YzKXy9ReK3e0xbgdQWeRj53DoWhIbxZ2RWRvkaUk/MtkDFMFEUJgyKbr8hICWi&#10;GKYs/LQprCNjjDF4//geP/30E5gZ+90el1FDX8wE97JcBA5AawMhynUwkP0tu1StR4dbeLKLLUNr&#10;W9T+Qkiozj0pnVehywz8Fp405IyBKa1vcvA6WRtxhnMFcVA4vtwiLYHPbeV2mVthJ2uf2yBsDJxl&#10;RhIjZb749T1P0x4WuR1TCfIbIHvXa9zRWfTY2XK1ePaIY26JzXoZIai05kSwD+vw+a9+hd///vf4&#10;h9//PT795CPc3R6w3/cOCxy18/Zn57zhPl+AKZEdDAulJO5ub/HtN7+G1W7q+V/+9Q94ePcAo3Wk&#10;g4UnUKY9JbL9myfTJ/ma0qph6iyeWgW/pf5aEnA2Wo5Z4cb/jv9epLzfEnK0pDJqL5o5cI+JQmFN&#10;Pb6VIHiJSmhOad9SVtRN6dZmqvZ7uqYhXAs1q4tPEX0WbRZ0FKKWsu/xL78xGnoYnTexL05CnHyE&#10;1QW5f1MKHe1xuL2FHS+4GA0zWkD0IGlBxo/n+ZRqawYMT+/x8OPfcLi5wf5wA7XvwTJsgNnoGHFK&#10;0G4C9/VYsi/TffiiU5FQYdVgAWjDOBngZBkPw4i3F4tHI3CxFmdjMBjjFyn/eQwIcpuQANAJ4EYJ&#10;3CvgriO82knc9QK9tOjYgryHfTF6FxRCQkB4j2OjRxitQZbQK4G+k+ikgBJ+oUXbJ2YiPiLEYCGG&#10;9620gwfsn3G2Zwx8wYgLRh5gWMMZULvAIvJ2OYf+gLubW9wcjui7HYikB+41Lhc3Nmes8ZiUiMnw&#10;wSexUF/QyxrVnGjJQ1tfQjQugbrXsp/tj2+PaLbBwLzZ442Lff3+UwRf88+c99r9ZTeULeDfEgG7&#10;RJCug0Q0s55Pm+gldeSa//KWfWVNCVB/5hJgsUQcfagtUyscb/EZ5yLHe5UY2LK3khBFQGhuXjYB&#10;dDMcXlTkPopgNIsJSpVfB+ts2ygCJ20/4xYBXOwlhOKdLUngzEouKhk5+gozI1nkhMPO+LukfCoD&#10;QsI4sLtkvEoaXZvls8WrvfX5a3Yua+Ooc6TCljXk+toy7RqCKJEl1a98osL1mNwMuJ4br99qVzVX&#10;420Z0Z27Vr8UGP6S9XyJEEugRFsZfk0uSMubdBpyO7VMEKJdv8/VALWNWm69UIeBJ8Vj+fzME/Y8&#10;Ud1vEQos1yhUWAjUpHbeV4XjX1K4Xxsgn9/HWihwjap/CcAvPPwzAF9QBtRnOF2ZcROATmdvxn79&#10;j77GHsgOIFuyy6HCzowmNgi1oCv8LI6TtaIQHHkwUCQwhevnLfQI1j9nzGBrAG1gRgNWjsQmESa+&#10;GMymCEYMQFBpESF8L+AEPcaaqOSWPqlQKeWmpOMzYGF0snEJ9m4hWDGA5sFeIhe0OOAtAC8iVbk0&#10;BViUdEr22pfYevA1t5qQytvb+Ek97cGkVBOmgMdkNyGiL7bRxu3PSPY8UmbreWa941S42XSzV/EG&#10;kBFaO1tZ77ctVfCvziw8CsDOgZLhOZDRvsllkAX1bgDwc9WtmwaxsWbSxkCRLENpA6CcPwPW+vfE&#10;3w9BUKrD8eYGr9+8ws3tEUISzJjVKWFSjf0O2AhjL/4/e+eYUURPcKvutDnMiiRwAArLI66sBAur&#10;MRtqKcr6Xf95gjKLIX/cNk17TPbu7JzzbAryuMaU3FuZ8A/gfb6OILPOyciBULpGS668V6Q6qwSZ&#10;Nda8asyFzvo8DX8jCMCoR5xOzzg9P0NKicPhgPNlwPlygTYGBG85VXiKI2JE9V6bA+C5F3kAs4kA&#10;YxSs7SORQMKp8K0AlGLAi3JCSHZ8f4x7P3RY0+NUELugaU+EuWNL9XeouQNBS5mPvNbak2S2Om5P&#10;qFXKbSoXqxgE7bI+RHSnyMVCcZ2SDtuhwqYMxTVr7fth3U4TkCgIrvQc2nUBlxewgMnnMSby2O0f&#10;EgICkgSOhz36nYLqnG3a5599hq+/+TW++uor3N8dATYwenQB3sZ6MomLRd0K97OIAWMZZN21ePXq&#10;Ht9//218zv/lX/4VD+/eR6GqhZu+EpEgo1kB1TwuWoogy2wRLH4O87xgfBkzoIJwa2bwrGDo7b4M&#10;q7351eD9nK1Lq5BfU5DPWeZMgS/6INBpS2BtqwHaAqC3vJaWFFprRezWUeQ1YGcZYCIP+tWKPpoQ&#10;JsgSvY0eC2WFjd6PPqU6sJECkCSxOx5g9R3McMFldMA/SwZ1PiTIEogMyBLsMOD87h0ef/oJt/ev&#10;ofo9pFRgAozxHngEp/pG8vBK51r7WVGhbBAIixfBRah6ZQsDowXOmvE4Mt5dNH46Wbw3hBMkBmug&#10;jVPCCCW8j5kLmpVwlja9EDhK4HUv8GYncNcBB8FQGCGMdRMG/nG2bLOCwwcIeTuHAIpbNhAksOsI&#10;Ow/eS+FHS40tmsQ6uCyEcTH8QgiGYYuBB5z5hBM/YcAJWg4wYoCxI9gaCAbyKXxBAr3scbu/wf3x&#10;HofdDZTsASZobZMXZhgrpnQ+kqRvWfJgEl70xm43bjRRiuULYu2/3VIBbwFqlwCf+XdwCnwGi6m2&#10;+nvqsRY+x1ouFutlUrS2RcqVGtRoJl9m7bNGjL6EEKjXyJeo3NugRYv1ZsyFd6+B5lv3kbkg9vT8&#10;oeGPzivWOrQI3sz9vCKkuqFCWFcSNPyyQx+UJPKTUmRbjsO0oAxdiAt2dYVzRhvHXBWbZV0XSqZS&#10;aBOfg6LRq/dCb1uTfOcxWTtb9ysHc9PXevDGB9CGZjUSEV69RkgNYRnol9ZNFNR5IRyt1KXIiLpp&#10;7ZLXHlPFyZJVyzT4bQmcXSNrtng5thR3a+/hnH92vebnXtdUqcdC5DGRSM158FvO4L6o1w/j9wsk&#10;2FbfyqXrcs0aujUofW0/a9XvuR92bTNRKwW3kbfcCHxdrs1b12w5JD6sXzy77vPCxNBSHR7tI4gL&#10;wjwPpJsCOZTt6y2bHGoS8VsVX0v1SKjnaQL60GLo7tweu4VcK+1N7CLht0yUbFfB1dVQIpgpvLIo&#10;Rj8p2Cy4Gt6CMeoxeRKbUtGXnn+B2sc7htVi6m2bq+uDml2IpMQNQDAxTRST4Wfl62La19z5GCFh&#10;jYTH5rA/9Dgcdug6CW2C13tpO0JN7UfylHchsAl0s9aiUwq7vsdwuTgQKcgjOQRimng/HCg2OgKB&#10;strDg2tB7GWNcWCNY7hLcJtCMKPbn20mdCJBEJAeOFPekkZ4UC75HkvZeQESouo1gPjhfdBaQxuT&#10;AOUqIyKsR+HrcgubBFKnddB48uJyGcBsoTJ/fncfRLRtYw++e0TTT4IUQW7+mUme89Z6EKoCdhw5&#10;YMDscxtGv974uy3Ih+syoK0FR6w35PNI7Pc73N3dYr/rIMh/XeSkMmsoQnlfUVkpcsga4iLAuUV7&#10;F3uKyL36U8AzZ2x6YV3j+3d4BXpeU5EX1UVBhpj2GsU+RzTJJ4i1mhe7xUBpzt+NbNKZuQi/zmbN&#10;fbZCqbq3aE/hFhka+URBlhiXTw9SJGimKhNmZ2ESztGBsxxxkGEYcTqdcb4MAAiqc9MhnVLQl7Oz&#10;o+q6tI54oi9fF+t1O7coCd73ESa2jGEYAcD54SOp4dnj9uE92e16HA4HCEHes9/6KRsJHUh4d/vh&#10;BkrCBJUjG4RUEJYhhF+7RXpXHVFpIlgcyADOie9sf2Ag2qmlaSmnsg+WPfCWWTqEWgsB+ABfFUhG&#10;SRnIn4D5ULfkhEde54Spp1CTtUltTHp/ZsoIH3/vorVWIoQo4k8SkgRe3d/h+++/wUcfvcL+sIdS&#10;Cl999SU+/eRj9L1bu/V4gdFjym0J5ICT67ta29psqibLXpQCr17f4bvffANjNfQ44t/MH/H8fPLh&#10;yv5diLbdSwJJTPbOvH9r1XZhWnJNJFfXNmuimJCZUr7X9b/TInDfsj3dCne/OLB2qYib8xVtKdNb&#10;7MkWNd8WUHzNyuAlYYRLx5L74V/T1G4Fyj4EQJsCmrVyiDNQH0npHRl8Ezcj5//FEJJ90rmIPnbW&#10;b9xC9dgdbjDeXFwReLYgqSDIFWSShVPSj947/XTG47sHPD08oj/cQuxFVL4xuNnrtKwf6uYoD2SR&#10;Qa3iuWhtGc8XjbcXjXcXi7cD8F4Dz5A4s4YOKerkQoykf1UVAT0BBylwu1N4tRN41RNuJaPjEdKO&#10;EPCLEqiyjuFp2+UVJNqTHEoQOiXRKwklfWgR2yxVvg2Gc1Z7GTjVxcgjznzGhU8YcYIWZzAZEAyg&#10;NazWsDAwbKGts3aQUuGw2+P2eIvbwx323QGCJIz29+oyQI8mBrnkdjl1kEqhJlp514TvSpip2ey/&#10;RAk2B1y0VHhLllmTYOCKcGxZyBChqYTPwbUcdNz2jtNiuN6aOrs1Xr+2vs7Zv2whO5bW2xx0fIkd&#10;w9QCoARZr/m8uZyRrUB+ewJgmkXRBryXA3RyMG3Ovqj+3m1+9G0laAs+pknRk61DlIjSpWueK5fC&#10;iOau36HvnD+msTZ1brHYxCzgmLIEt4XR1wRvXvjV9wFVUFxSNTlwiDPAkIAicK/06M9Afar2qAzo&#10;mChfi2eFqyyEmSZw5t4vWwTOq3GvUYVvBRvXQtu2fN4WZfCSR3095Th5xqvwa57x5l0nRuZV01vC&#10;WtcmPbdcnzVv9iXiOk4oblAqte8nV3tkHji37nU+11CVf7e0bi3bIuQ/ezkovdzjWyKCmlAP6uxg&#10;zRFA3nripyax5t7f7SB+693gYp/c8m7X6sNr8oqWyOf8XEo7F171fp4ccwCnG86ZcS0PwH0F0I7j&#10;WImtEjhdKHJzYUwWtL5cg1ofJsmL+3T7mgayeTqRKaQDFjvlwK5PPv4IH3/8Bn/+818wDBbCA+UM&#10;xuU8IA94R9ZLaZ0sddgyrJ8CDtY3Xddl1jPsgdREvAtvHxPAugDcFUI7f+5KKOd3rcdo9dAWIiQw&#10;K5JyzM4Tn0QCsYkgpPSEQKon8rUqhLOWtjomTp0nGx3EcygsKWJegE1TBNl6GCYarLXQxkTbUOOF&#10;XsGzO4LVMvXHYU2UIrPVQGYPVNksERFU18WJhxiOmymf3TkmYNlZsbpJC3fdOKs93LO83+9xc3Pj&#10;vfs9IZWpgxmN/C2uXOxTmFlmb1QKFOYCXQVJ91xlEy9L+xF8iHOpsg1fSDG81V0MTKZv45RLpHhQ&#10;4h5I0zvs8y0IcA4B/plgpiS4C+cdfs0Ag8WakRFB5b/bGY0uFfNDrXUiF7kWdGZcGynmFjw9PuHd&#10;uwdndcsM8pZWXddhNBpDAI0Lj/lpLkcLUA5EXs7qhL/Ln1O35iATC7ifdTgccDgcnEvA6KyWhRDo&#10;+g7w7xwDUJ1E5ydvin4i5k4IWLIxBNoX68U7Fr3nkfzy68mBMKkR1slgmRV+liM8gy2xFyNJEddF&#10;KWRcW6wJtl7eElkG6yyfzyHm89OW7LDrbA7KUW8vSoEnCVUkVtxO0KkOvSduvv76S/z3//5P+Pbb&#10;r3FzewMhCYf9Hp99+jGEAIbhAjOOkdSK5EzIlArJisLnQKLsXcO1eHV/h++++wbn0xl60PjTn/6C&#10;8+kEY/UEv5jiFDRb75RCkZZ//nbsdLk+ombGx7xIYdrXrxEGbZHmLwDebwWHl5RB1wXKll6va16J&#10;azYFrSJzLdx0Cfjbog5bAxReElZ2LVD2kmC45NFmUyHrfdlNWIiscoxykAwGSYhHOWTfY397Cz0O&#10;eLYa+jw6AQcJCNlB+fs7aobRGuenJzy9f8Dx/hX2qnOetdZ6JQ1lo2woVBOTxatQNFPBWwMEA4Jh&#10;4DRap7Y/a7wb2CnujcAFBqPfkJWQCCHdioC9lNhLiRspcNdL3O8V7jrgKC06aECPYNZp82SbWP7o&#10;4+xGxWzWFDifSQ1ihpRApwS6zqtMSPvChH2403IDZ3047WgHnO0ZF5yg6QQrLgBpkDCA1c6jjCwM&#10;GweckYBSEsfdHvfHW7y+fYXb4y36bgeGwKgHDMOIMQD3lsNEchbWFLjI1PxQ7rux0phPFWrY/H6s&#10;eRjOgSMtNdiyNcJ2r+g5UuElftPXEnlbr8cWJWVrmuoadeAaOPOSzXVKIlwfhLymVJ1bG7dnFMyP&#10;7JXnQsVG3xpRLfxZM//Rlz0ztW3TVQ9ZAQhFFL2S+RGmgZjhPhljnQLscEDf95MptqItmVHfxjdx&#10;xrKuBNeo4QFdvtMFITGVK0a1nCu8fcCupKiwcWo3OyEYEEaRc4V4deWX7vVU7UGrQNuWwKW88VkL&#10;Jv2lLbiWMoO2AvtbiYWl9XENnJ6rBa8RXMyrmjG7Zq19/tY1d86CZGldC81q678i6G2TWIVnSDN6&#10;8V4wJaywCBYvrb2tfZ8r1V29ZpTB1TRZP4BcQbt+TPm/tQDtLX3HElk3RwhsEUHMfd7cu7r0rpQN&#10;9faesGXZkVtdFWDHlHaJdm35tQ1AaEGs2OxZLcJpEZXIEcRf6jM9qVsrf5f64exom8+Ls3UIdh7S&#10;KeeNhdEGBGB/2GO330OpDsM4evWqtwxFAN0d4DWOA7QeJ3tzCG0MwFgE3EJILBLAXgN49XROOu40&#10;jUaNKfoA/Ochw46ocGCT0SYj2W1hS2EzEH0yzSUSaO7A+7EIocw9nnPgLuaEeZVsANi6LhEWxXEK&#10;AalUET6rum7inw3A222EKQJZPj8NSqhQhcf+Ssy+98HuJ78XIoQGZ7lxu36HV69e4/7u3oHRlieW&#10;V1wQPxVcxShU4tdMejIztNGQvnG01npL2bYQIQeNa/A+2ut4nxVm4/prpviu1gG1ya4wWOlkIJyg&#10;qNjm6vzctRGrxF1zPwXPkuq1h3cgEJKIjbM/t7J5KIphgpWkIy2dfVcIh2VmPL5/xLu3b53NlTGw&#10;DAfe9z127PCIYXTZB0GFTtbG0Pbw/OQ5GfU6YG0enhtsbMZIloU8BvgQXWZRgOchYFsp5UF8RDst&#10;IoGu69D1HYSQLizauABbY0Lgtjt2N1WgXDi5IAif9WCE8XuBs8lRncJut8Nut4thtcEOrMjRiKHb&#10;7s9hndTaQHnXhPy9dHZg0gd6Gxhr4pRQfq7jOBb+/LlwYm6fbtn7BdI4kPfG419SCg+eKwj4zA3p&#10;8hSVkrg97vGrLz7Fb3/zHX7zX77H/rhHgN+VVLB6hB412Nh4T8MzHehg622wBUSWnwKY8LxKjkTp&#10;69ev8N133+FydjjSn//8Z9iLdq4Ulorp8XJ/2SrOqnvAJKLbYpvbfo/TxFMdnBss0uZsRq8VpKSv&#10;+8XBe5pVeM4V2df49U6/r/TK3OIPvAWsvra5XAvxugZwr4GwLaqspYZsy7lt9bXNm6vkCVkHRiUv&#10;RRFGS7N07wBSMBNIdtgdbp26w2g86gvMZfC+jwJEEsIypHKLhNEjTo+PuJxO2B2OIKmSYjHroGj2&#10;Watetpwp8yNFGgRtgYs2eHse8cNpxM+DxaMVeDbAyAzjezMlBZQkCHZq+L0QuOsEbjuJV0rgriMc&#10;pMGONXpjIBDCfTKgPvPjtN6nT8QQIsAwQ1uGHg2GYQQzQ0nCbifR9wpdJyAYgLWZEU2t3s9Gl+H8&#10;E0eMuOCCC50w4hlGDCDJkIJgOG3AnKlnlZTYqx53x1u8uXuFu+Mtdt0OBAGtLYZBYxi1V5vYSjVD&#10;EDQF7sLx1QD+HNDZAu63+I9vUZu2mv/Wu7g2It7yYtsKVLdsIq4BYpasWpbWmi0hGWCq+QAAIABJ&#10;REFU3muk55Jic00Neu0au/Z9KawnkbxlI7kd1F5SJ7eK7jnPy6UMkjXCukVSTwt8XgyXvPaaJ6B6&#10;fg/iWn4T1mCiEHuSjUpzUSWIBugfAlotuxHLrldQnUyewLBZ00pFMWyMmSilW9emnKIpLbbyAKjp&#10;4XEDsKfJ1E1q9tkDCQ5MEEQwQBydD+APNQiIUpwwL4CYUwHnoHv9rGypH2pf8KWpk621zxYgdm2i&#10;ci2LZM4f/JqarwVmLtWQW62otpKFubUWUProLq3ZWwH9LfvemuAjCAqESADYNHCNm8c7v47mCsHt&#10;a9U2ApUX/40Zi4B5Dj440K70ic9Hs6d7wdQjv0VQ1H7wL3l/2u8vz16bHOzLf/7avrueY7D8Xm0l&#10;D5v+wlve4+BxX01NhmYhekZTUiNHJWQ4L29jwv6+W2PTzlKA9+XezJzsJMIxlLZBbXHB3PRMDcaF&#10;qQIHqjpARkqGm/21YGvw8PAe//nnv+Dnn38GW4bqKAt5TBZ0hQ2bD1401oMl7OweKAPRA4CkdVKU&#10;xxwXOH1WvI5e0W49COosEBzIGVS1UkgHKCOf2KueuwjIy4JMkFJi1D5I1Vr0svf7rKgyZezk3er6&#10;Drtdh65XsJajUtYFS86HKdtMgV6q5af2OoU1gz8H5f3w8+OyMYyW5qdouA3qBHseNw1QhmYGNbD1&#10;vaENZE0I5jTWi7+C7Y/A3e0dvv36G3z79df4+KOPfKCuQe4NyBXeQlluQytIdk6YFOyCnMOgtw7J&#10;Jy+8F30uxMuJmOKeZL1k9KTPCB/24L0PxyvWY2qIQYIHvc0FLEzJ0ooxUc4TLCxPe6wlbKqhImnj&#10;aoVdIk16gulnztdPDrv3tWeYNNEap+dnvH94j1FrjHr0GI1Tt1tiGHbZSkmUR8kGJ6tRQv1O1Tmm&#10;CRZEHAg+W8JaB24rmbzl8+v7/Pzs63v3Wfv9Hl3X4XQ6ARghZRfzJpwCHrhcrPNZh4AJVlJg9F2H&#10;/W4Xa3JU0++dJ+GstTEMOoDejuDTkzUlknrRTo0SEZQRLvX7QUAkWQNulofu1u9POZVPzV9FvgUq&#10;y95gJ2Vd0LnwU0ud7HBzvMXnn32K29sjiCy0HtApic8//wRvPnqF43HnejEmb5Xj1PZW20xwFPq0&#10;kgQLVlQQImWMEcf9xcCRv51S+PTTTzAOBsOgMY4j/vrXP2MY9CTEmmJwu80mkKcE5sTuO6t3EvGz&#10;1MMs4TnUtMRptcUtgcJ1Qr/rRHRXgfeFlziwWqhdExDYLhBDyvM2tVT9Eqz9nGsAv5cAJGvq+KUm&#10;danxnAMrtoD0S4DZtPnPgt2ikhwRkMhkAcnmIHwXEQRJiN75YZnxguH0iPNwhmWN3KI0+lGCoccL&#10;xssZxmhIqXwBkCgvqjbDFhgwKZJCY0YSmoGn0eLhNOCHpwt+uhi8Z8IZgLbC++I7NaWSEsL7Lu8l&#10;4UYBrzrCm53AfSdwEAaSNaQdQey8BdkFAIBhM29LiiWRZZ+s7ZsGw4RRMy6Dxjg6v/v9rsNh77ws&#10;pXDkgTeRK5sD5EGI3uMeFiM0BrpAqwtYDCA2zjdfSKcJy0bYnIIeUCSghMLN7oBXx3u8Or7CcXeE&#10;EgrGZMC934TCNXVsLkESZWkCaWyP2cbjWw+d5lXCag0gvaYJXrNwuPb93zYStb1BX/v82lqlFZSd&#10;N0NzSsq8iFizpNhiC7a2fl2zSc3fnylwsxVY/LDphvydLid9pjkIdWjjkn0NLfqUE73MTq61vueg&#10;VHPsMhQllKnRqbL/SongEbivPedNCDTnUkHlIEunTlWdQtcp70Ub1FWZ16RwIa6TZzMLRcsbvvZa&#10;0bLDKUeyA9mbQBOegP+5kjjZBShIJbOR69KGJ2/ur1EYz9cDSYVVq3Ra4NzW93gurHJ9zd7+b+Gh&#10;WyJj13zZ50Keluq7ObAzgAVL123N/7IFPq6B4+Xe07KgKXMWtoS6ztVBNRh/DYGaB63Vdg1LwHEN&#10;mhPNoFSNdXWOnNxSN7eVV1umGVKYKHtQM73jKbOiJgHan8dNi70lwmnOzm5u7b6mDlkLT24dWwuM&#10;mxMHbO2r5u7DGvG1/PeZwrZaq4GpOl9KmbWvnN1vD7BYE0Erjs/8NNjczkwhzintlwioyblxIsdR&#10;XB8BwQ7c0qPFzz/9jD/+8d/x809vXeCpdnYT1ljoUSc8MvrfC0iVFPNUeCFTlXtBGEebKUVltEkQ&#10;lHzkjXEqfuOtYxIR7Ak+kAfuKR5LBFK80EtJCeXVv1LKGNZorYXw02xBgRtUpHWdUIQFA9ErOwI3&#10;FSZgAykpRAGk5e9l/POM9VFOZBpjAOG85FsEJ1fHSpnYrbU21xM4AGDi9EMZ4JsTy4VIIBNlOABP&#10;Ydft8Xe//Tv80z/+v/jd7/5PfPzmNQguw8xYEwq5OAUwR4Am8QwVYL8IdWxmlxYnVixFK173ZxMn&#10;0kNGBTHNk5Fxi6i9yL0tDBuAjZ+eoZh/gdrmpwjEzT47oPwNuzzmIl53dm2eX+vmBaezdQPaQrgE&#10;wSRRCEdbrDAUG8gJ6/6W4MH7E56enrwSPACw7NT36D3I7nzqQ9ZFDY7Ga5L54Yd7nexfCInlcPYt&#10;gQi0xgd6I7eMsRiGEU9Pz1BKYbfr0XVdUd8qHwbtfhfRWUF6gtAar2YH0PUd+r5z9szBLoYZWhoI&#10;476G/FptrI2EkptKGuPkgVPW66gsZ5be7sp59utReyeC0ecyeoU3I2Yd5jlWYV0IJKWUKVQ7XyvC&#10;hFCc0qkmndwaqWGsEw8JH3DNWeMhhEDnr5ckhZvjLf6P//p3+Kd//H/w+RefQhDjfH7G09ODz71g&#10;aD2AYbIQbi6IjzRtwxm+k4evOyvRPAeBsudUa0BKYLfr8fnnn2IcRwzjBVoP+PHHHyJJmya4REZM&#10;UAwfXwLiWziREOs1YimesRPg/hpMqBa1LNVYH/LfC5T3mPg0b/FlvKYhrEcecmXg1p8x1+xtBel/&#10;SY/6pYyAteJ3qUldzg+4jpTJfV1dCK0fsfFegzHhPbxI3rPL5/Z5nz0HMMdADEEQACR36PcHqH4H&#10;kIj+icQm24QRFf/GuCDVAKjknrw1RLakQnOFjVeFwKncz5rx9vmMHx7P+PGk8WgJFyGhyfn3OxWK&#10;hBICnSBIMDoi3CqJ+53Emx3hdQ8cFUOCQdaN6QmkBPR89w3p5q74SsEy7LLdYUEYRo3zZYQ2Ltjl&#10;eDzgeNw7v3tiCDfw4CyEwuaYNyEJynf+9TTCiBGsRkhp/aiaVz0YG5vRoM5wkwUSh26H290t7nZ3&#10;uOlucVBHCFIYtcFlGDAMA8ZxiMEvQrjzEDU7zJ6XphyUtBAsPggU3gqWb1XzXQtSlzYA3FRKznm1&#10;XqMCr9/LJc/iOVB/C8A1p3D8UEuMX+K/l1jetBrnLarhOSul+fsVCBEUz3crsDgHw/MGs/1cYBNw&#10;Mvc102vGE8VXPaY7t1dZ702ZREzlGDVheezPcrEIThqOAHYrpdD1PXgcIa2BMNoX9maipmspxpf8&#10;t1u+uokY8ECFFCitIr1yJAYGUhytDuPIBDf+q1TnfkkFKUUWREWZKmzmmIKSBOtkWZkL0VaJFMF6&#10;K5kHawRoDa5tteJaIumSinFe5b+ltlsDsVvnFgjKOYXymqAhJz/rr51TDtc/q1ZxpWubgjGDQrJl&#10;tZIfw9zkwNI+2bKXmJtirbNIas/al9SaeSj7dC1NjX7rPraEKtPPXrd2mZu2Ke2yckJlGv68hXjf&#10;zP1u6D3mFPatNb31HhQ2IRv2uDU16RZhQiucnq7KJVkXVMR+BQzY/FqJfEw3Ty53k1GcAAfAvxM2&#10;qBVt9rmIQYfwtpA5eA8u14RaMdzal+umPv+eBEq0p1SFEBDsAJlhGPDu7QP+9tcfcXo6wzJBSrja&#10;HgQpCH3fw7LFMIpog9X1DhSzWXCo9ZY6AYQOAd45AB09nYXb8xxZTB7sMsWEdromESv155o/h76v&#10;8ZYzAZRjArTRGHSw2XA2PnnPGcJIOQuAzxW/ABKZ7p9/PTqlcb3+5SGb7txU/J7iGW5YIuTEL1sL&#10;68NXW8/8Wl/QUps3A8WzXJ38Gcr3oOC3HYD4ANwr0eFwOOK7777F7373f+Hbb3+NrhMw+gI9DrDW&#10;ZAazXBBcIbS9sPuLqHueuUZV8DJPyDJESWZQxXu/esu5EmSa61PkTqRpNWuDQMwWf18LTUuBk0wx&#10;Tfm9qdfRinnOiaBizJ/LsNnJ2lXlBWzpPYtnAK2kvLTnUWHfBuRWdcEC6nw64/Hx0SncvUIdYXpW&#10;OPuYYNVjGRiHASCTZVlk+B/q/baads4moPK6Oj47lrOcJ5u9v9bjEhZE50j0pYm4EVIQWDi1txQC&#10;/fEAJSX6XQ+Qw1J2+x36/c5Nw2R5FUIonOiM0+kU8yXC9EqyxfHvmpQQtsznUEpBqi6G2hoP9g/D&#10;AGsslFCJ+AvnTy5DMF9ncsJQKVlMN9a5FnVtH75mGEY/CSXdlAPClK8/Z0+MdqqDEj0+evMRfvvb&#10;3+If/u//hq++/BwkGHo44+npPZ4e30MJciSEx6zKHEUf0E5l/xdtrClNi1jr7Zoaa2YgA0gRDoce&#10;X3zxKfQ4wHjy4+H9Q5FFk+PMYX2u67H83axFiNswlxbGI2ZrkNbkVZ2XlNfPL8VUtnz5CzzvebEg&#10;bvnDL6kx6g2xHCnPdXxT839MFrQ0Ep/7P62FIV2jDJ0D4pcaoS3Ew9LP3mJLseSxveVeld9rIUjG&#10;FG7k/n2BkSsaCFF6TmbhIVGl6f3PjLGO2UQaXctfJELwnvO/uFSgYIUFr0x1HFlAFqO2eB413p1H&#10;/O39GT+dDZ4MYQD52t+H2kpACUASoQNhJwSOncCrQ4fXe4X7jnAjgY7cgkZCQJJLFk92CuSCO4xb&#10;3EdzwagNrP96g1C0EIxhnM4Dnk8XMAOH/Q63NwccDw68d/C+99aiLNSIk4chyEXZGrbQpGGkBksN&#10;KA0h3WisMdYxGEFlpEdYY5zHvpA4dHvc7e9wt3+FY3+PnbqBEnuABfQ44HIZcD67oBHiQNY4AoII&#10;meo+jEqWINOcYrj2/LwWgP+wBXIZWJ8P8+PVRvSlY/FLwNvWSZ41QnPrMW1V0l97TGWdTAubKq9f&#10;n+qrU9DcepDrEgiyXEyHtSg12WEdTPsPIinZCoSdgoQb7mVdWGXqXebSezkP8I37kKBSXVS3A/l1&#10;9cqaUKiWo6Bpb24C9wGozPox1wT7cdpsEin3nJWZWi6q9LlUAocxcjIWoBBAJzOVRmlzEY7YqVhc&#10;0Hqu5FCd8sAMR4DHWvYWComMtZwUukK4glzJLgL4Ukpoo6NqLZ+OspXKOg+yZaxbnIRi3jVSU5ub&#10;VsFae2fPrZlLQc1zY59XhUq2X/rVQK65ySinolkm6FoEbW5XNmdPNOe5O/eZNai95uWd18+lFUtO&#10;RFHja7fnA9Tj1muTCrWPZ002tJ6BQFCV+zoaNfv6XpeCXMvzJUIR8motT0LKW0Fi0/2uHntuTWyV&#10;qHoOQM1ZXG4BnaP4iHJSgK6ubVr3calO2UJ0tZ7/uV5oKfB6S02xJQstD/ReIq3ridpwVZ2KE4VS&#10;muK0GEclLnuQmkPQnk0WZyYDQi042pUwSvW18QIYQaIgySOQVhHenFnLRXsMayOwlk/Dxf6HqLgu&#10;QghIKyCJMA4Dnp6evNWEsx11ftw+nJAk9nC+6jtPhkspsNvtQELg6ekU+y7ye1u+pyQFqvFhnU6d&#10;2nlLmBS26HogqVScWMsVjCKKd/w1t2VAZz0tFkROcRqKUYDScc3xnxlqigDoBK97KZ2vcwS8OAio&#10;PIEgplYUof4oQJcwYd4geGtQzyn5S0V8i8ip1+W4T9dkXm7NhCTcysPscxWuA/cpEiHu+iX7QSIX&#10;Qvn6zWvcv7pH10kwD7A8Oig9TGhk1jlTi5ZKlFHsIb5eRDuDarKX52sZ0jR4/vOSQMOHxjIXlpkU&#10;RSbBronju0bVbsR+isaJCmds3vIA3mg7IxIgXXoworwShPlypwQ+sbXPiD+PZ/uBPBUy14Xkh6q1&#10;wbuH93j781ucTiencM4GDYLPfNcJP4Xk10WYbB3OcgGqabqmdZlft3KQN0fzcxB2uq9yVGG7LKkE&#10;To8Yot2NlBKH/R5936PvdyASOF8uUF2H3c6B9yEXQ0oJEhLaGAzDEEWpSnXodz2UkkAWTMsh0FdK&#10;kFe4d517t2IfFQBr49Y3N5UkiokYY83k3Q/5WIJEM4crJy0QVfsce8wgqg2ionAPpRC4u7nBYXfw&#10;mR8K9/f3ePX6Db74/At8//23ePPmFXb7DgSDfX/E7e0e+qPXngwgj+/VVqiZ3SiQ9WTZ75QCzsME&#10;c10bB3LUHSvh9vaAr776wk3hWIt//cMf8PD+vSMRYu0GT7KIpqgoPlsNO6uS1J2rgUsCaovQcuuE&#10;/xbxw4co8K8E7+3sQrPWVMylKc+DRflFzcffgxofxd+XjUhqcKfj8nNsy3a7m2v9jOYIjDlQas4L&#10;v17k1kCndRVxW8mZh0CRkBEcsQxoYzAaN2YnkUbUwpgWZBZWAgtYAz0MOJ+ecX56wnA6w44jhFCQ&#10;JHzlGMJZ3ILTdT2kUj76KyjKOdOYT33FXNIMJoy1BUFbwvPI+Pnpgh+fL/jppPFoBDRJsAcDBLmC&#10;r5PSAfcCOEjC/U7hzaHHm2OPu53CXgIdvErBK3KkCmOaQe3B0KNjUA1bjEZjNBqcjWMav1BezhZP&#10;j894fr74xXePV7cH3Ox79JIANt4uJ7jucVK2x3N0djkDjRjlANsNIKkBcg0CGwdGBXVN8KkUJLBT&#10;Cr3Y4Xb3Cvf7N7jbv8G+v4eUBzAL58V/GaEvI4zWkdgRQmRWENmIWCavCGwtCYpjZfOK5HLkeanZ&#10;m3s/1hbZtamWNa/yLWTAFrubpTH+ubVoTTk3B+LMNetzP3frFM8vsynR7DPRtnLJrmHlQ8dV8U24&#10;zhKtHL+ur2U26k2h8U6NdczWYJoo7GtlaWk7R5vyBTDzNa44CvtpDUoF4Cg0OOwmXzJwLA/z9von&#10;kM1AeHaTUwxXhKbnxjZAM/i1zynRhHBropIqAu6553yrcCXyPq6dhDUK2qvZ3DYjEQe6jQsEhx/9&#10;jc23kBngxwkw8Uoa6+2+hP9z3/cu/Iry+Fhvx2Az704AxrJrathACOeb2XUKqg8BWgLwXsK5cqaw&#10;FMi1SzSfAVJb2KRnZDr1uKRKX7K2aAHk19Rwa2vuGri3ZvXXVly3ajk0RRJr7/oSCbFprH0lWHiZ&#10;BOWJ0qdNZFKTIKvX9K1BxdP3bY5YnH+uwhhymSPRAuun4YJzCu9c3W8LkEWUwCa1BETkQ+/EzDPF&#10;k/OpCc4w8ZB+DsWmuFZQrQlpiucns/bi+v7mGSFXhsy3fO+vER/USrIlUdXS59T5PVvG2ZvrUdw/&#10;UXhU11zHJJiWqJiaCs+Z8BYmQXgUglMDgGe1wWhN7C7gcU7jp70CcGk9qJCD99YwxmClEAFqJDI/&#10;iFioJOWndqR+fSs80b26OoS8hsBXTygTM4zQOJ8uOD2dMXp7C0sCVmjAEEg4UtuyA746tXPASaew&#10;P+xhjMXj4xO0Hj0o7/ovKSQ61UOQs4oYxxGWGZ0H5sdxiO9CCJhldkCP6pwa1fUH7n1SUkIqCSG9&#10;f7LR0MbZQdgMtHY9AmfX3F0LPRr//pn0jrKfciYBw9bvtd77nhkknerUqQU4TiIk/24fSGocoG/C&#10;+YesNgqKWgNjxuxcKYbMkrcSC7YSOQC/OjGfqbSTmt/9UZAA09R6MIrmfK0jhXC7RRag6QQF7jMc&#10;wSJgB+NDJyVe39/j7tUrfP7553j9+jX6XQfD2ufM6eTFXZTQYcJkft+PAcQ8JY55hvCoSVfQTN2b&#10;1W9c/7+flonrdqy5qZgGiDUTkj0OEWCjvU45tZVvz5wTN7GnqPowZHbC2Z5Rmt6kMRSa1PWtambq&#10;PgHOf0YFPEZyOMH4SezvjslYi4f3j/j53XtcBg3LIq5ztXBIksC+7wEwRjNEwqv+L4oUG9NE+V4c&#10;+pzgagCkNa0lzEih8NbXzRbWOoU6EWEcDcZRe+/6zp2fcfaaSin0NuV4SCl9v2OLXMa+76NtlpQS&#10;u90OXafA1qLv+0jCuT6ng7EWQgkf7uumbB3QL6I9l9buOqlOodt1bh3y5yKkOy9rNGANJHVQ3p6M&#10;PI4Zzi/sqUIQpBKemHXrv1SOQCAhQD58nNhnlkiJ2+MBn3/6KV7fv4Lseqiuwxe/+hW++eZrfPbZ&#10;p/jmm69xc3v0+9oYcRuQ+zkmBjhzRmBlbWuSyPne1U+/RLeNlI4BDuKnOgzci0j9nnp7e8TXX38V&#10;g6z/8G9/xMPDe4zjUKy/3BDg5EKyPCy9rifL6YVpz7pF6b5kCzxnX75k3biOt6wLUV+gvMeslcNa&#10;cXdNo9EqvstmY46R5Ex1OAegbFO9tm5WYPGWgiCXLISWGsalZnapIF66lktq01xhNS2OXWEaC2Ep&#10;wSBoa12IkDUQuUqEw/iaQGa4CNYjhtMznh7e4fL8HjxeAGMc0CWEr7NcIUZCYLffY7/fQ0oFE9LK&#10;C6VtQ30Uivh4HO4IjDEYGXi+GLx9OuOH9yf8dB7x3gCjEA64D8WyEFCZXc5BSbw59Pjs7ohP7g64&#10;23foBaCInfdkAKZrOwdrYdmB9aPWGK2BCZuHLxCt9wIctcHz6YLH908YxxE3hx4f3R/x+u6IXhEE&#10;DOCDeBg2AoUxEJgBJoYmg5FGjGIAdyOo0wA5Vb1jsIOfm1PPD+MAtoxOdNipPW66O9zuX+Nm9xrH&#10;3Svs+iOIFLS2GAcNPTivezY2qyo5p9eq14uKIMtl8ISqECsxC6R/SDB1rSp8uUXM1Mf3pSP1L7H8&#10;mbMrmwNatvyMayzP5pR515Aqcyr7AmShKpA0KmLyJbxUIUXPQaAKrKVFsnT6fM4oWcMx+OaByQci&#10;1eGE2XNfFvLp75NiHlGlwrb9TIZZoxwscIWJKdSrgVyvyQP2tZSFVzCFzIr/j7Y37ZIct7IE7wNA&#10;0hZ3D49FUqZSlVOqLlXPqOdLV///vzLnTFWNqrSkMjPC3cxIAnjzATsI0ughdeaJE4u7mxk34L37&#10;7hJY7zIMJdLnCWtGKHyDbDE8n0K4ZlZ6Vc88T76AJUAqBwZ4C7DD4QgAjs2nDZhc4dv3PaRUUf4p&#10;FUNZBWYPIigDM/tGK5wvYkiWXsFlPCM9fLbE+olRLPCKA5CTzysZA+wcS63zQ9cQVJd53YMiw2XS&#10;GhoGYHfMKoD3nXLWO9m9Ya3xoVcm/jl5wSZghjKUZ8tGL/gO57Y5W4zXteZ5bTi4VsPsWa/2hk5v&#10;sVG2Ajf3rl31cZXAb9uzeG+47709Zo/NSEvmG5qbnCxRM4JyBufW/rZXhp+Cv8r3qRVwLcVobQtW&#10;Znm01i5eDVhd7hGlZU1QudSAemI628WgtT5X7XyUxrpcKJi4UkegZMJhX8hrjcBFlY23oWjZ/Gwp&#10;ClsqjzXQcA3g37LBaoVp3hsGNhn0K/f/WuhzDohxJH9kxCQqXyO3dRNAZtlYMZj9/i+VhFSdG976&#10;elgbH9gYAln9PlzkX4R9nnOlsWd46wD6ulyXZCUgKkIRouI4b2DJU1cTwzxbl4QAWcoYqkHBDFjr&#10;+qXr5YLXyyvmyVsMWANYAW1EHB4DDCUVhJKQUvnQSoPbOGK83aL1ZSDVCOnAKWbGNE3Q2gW7ct4D&#10;egAyhMtqrSMrPynXRAyEVP53Petk3yQEZHafCG+H03WqYK3ntaTww4z0dQljuRzSF6HCNg7OOQeD&#10;sywLQmLABmsQN7RwlhR6nl2PuhKQmKsLGbxpjRuus8oY+el+FtEisFaVRMCx8by5cytKmx6RrQm+&#10;Rv344SN+/3//D3z3m+/w6dMn/Ob7X+N4GuAso1K+AFe2LwEkj/hwBoDH/Ss7/6F25Yy5ztkkjhnZ&#10;0CLHU1B6aweGv21loHGs7d2wy1Y1vi3q6jpGjWr73/DlLEeI2xtosZxTFgyc9qVEKq1xq1LhtdL7&#10;3BtshgHCok/h4ntKKxv3ppYZr5crXl4v0IYRbEFylQL7IZ7wIPgABhmCNnPmRZ72MqdsKfvpYr9l&#10;i8xkKa80CreFmiHNhf1RwqeMcSla+TNgjMU0zw7I7zqfOQGwMRiD7zo5jCfdM4SuUy5PUbgBwDCE&#10;oFYGCYBGNzQEDei5c32Nf4/eZ3Owtf5nD254kDHiHaiv4rokOwUQcLvdvIVjWNcp2oDljP9h6N16&#10;4Y/JvT9cEO/xAMaAeZ59oKwbivRDh6fHR5wejjicBvT9Ad1wwC9/+Qm/+5f/hl9/8yuczyc3lJlH&#10;sNUJo9uqwb0N8rJsqnrxHBPhpGSmzCoo5KBYYQHjlQ1C4PHxAd9//xvXYxmDf//3/8Dnz5+htU5E&#10;JzickJgWtQqt4CE1zrOs4e7jLWug/D0C01qmWH5P1+rovXjMV4P3W8XeHpbjHk/hdkHaZvC0m6rl&#10;39dSgfeAOfXnDIXIGgC4dUH/HgXxmpT9HgtmTyBl/bmiXKjrwUTQ3vbGWAvF7AJLpZsExhRucgs0&#10;GY35esHl559w+/wTaL5BkXUkSjgWY0giJyHQHXqcH88YjgdXbEZGTmIBrF4/kYXQWAvDjNEYvEwa&#10;P11m/PAy4q/XCV80Yw42C754CuCzYEZHwOPQ4ePDCd8+P+IXTyc8HhR6AcA6QJxs8jfmrFjkzDtS&#10;e7aJK468RUSYzlsnyR0njdfrDZfbDVIA7x6O+PB8wtO5Ry8Zgozj2rMtbATZJt9ADY0ZE0YaYZWG&#10;7DVE55oLMwe5qAtBud1GjFOQnSn08oCH/glPx/c4D0849o849Gf0ytnlzHrG7ENqrbGRxRCXTE7U&#10;AQJvBqxtWQqUXr9vY7/fs3ap7/l6GrsXgG+F0O0F2v+2gNT1IcEawLYW2lh6FzJqu4F7NmB7wP17&#10;cv/imlXATR6+XNsu5Sz4VG+XPpiAyFiUGZBLS8951yx51pOoZYApsCd8Vq2OW2B5AAAgAElEQVR1&#10;YvDFxsDC+oaVg80jl0V77jEfnuPEJHBgt2NyUHzPGpQJ1ivxdNjUHDlvRi5sb2zB7squaWRKkfdG&#10;VOiHDr0vLqNUnhHD14QU6IcBp9MZx+PJqaKkA62ldMMLYxnz5Ky10msw+r7H87t3OD+cI3jgmHe+&#10;eJECQz9ACgUi3xx08Ox4giQJI/2gJIYHOoVAGCyE6ydD4V4wdVNz7gKTNPSsvC9j8IMNnvcCNvM0&#10;DcqKMKhXofXwkl3yhakUAoJ8oJwPAgtrTACJcg9dp/IS0UKI7qxn+VCqVqrss6faJgOssdbX/LT3&#10;+rW21t415vA9RnzNGM+f1XuF7ppt4Vqg1N8y7NwK5kzvWf6+dk3vqRTWCBg5C2kNuA9AR/uz1zYy&#10;QCvkeSvwvdUoLQMc991Xy3uFF/dR9ObeEdjcDpO1hQKwbvzqRuut98byOUrqpdazsKbSzX2293i6&#10;bt03awHO9bPRsvu49557hnZF9kdWSsLbMkTGfGYttrAFKwZN6eRGMNcPPYWSgHBs7dkaTHqG1rMH&#10;wxDZ3kVt6AyjXZUdw/hE7C/SM2ZTJkpQ3oUhOnxuTHV+Q71R16LR/xx5tpiIgKcgAaMMXi+veHl5&#10;gbUG3dCByWmgp3l2NQWzB6hkVM3xDMxaYxxHCCFwOBwcw90P3IPdCgmC8SzSnPEtiNB3HYbDwQFl&#10;/rPOek7Ha9kFHrIsGJdRipDba0R2rNuj+64HANww+gGAA80c2Jisg7rO2VzY3LosJ9ex856WKgF0&#10;KQSRI6AXBgZh0ODuA8/4ZdffggFJEiRLS6fkXR0IGZzqjMp3OXhUG60hhVhV4YdcllZwdQszECJl&#10;uuWv53LMnFKwkwq//u7X+Nd//Z/43b/8Dk/vHnE8HdD3AsZnlwWAvtlDxFkjFbVtrtpc2F9ysGEK&#10;ykWkXB+m0rUx6+0j+B/97W1jb0E26CrznPIMJBuHNbXCiJyQnXnZfxA1vBnuWwiWw4P0HBtrHFGF&#10;OYG1QizX+gC/7+gptwiaLWeLUGfMWuP1esXleo1Dx6C1BXPm/ul7QuEwHUU+4BsGzHOx7xCJCOrW&#10;uQ1JKdGuqer8oLpXXKsH6nwhywyjNbTWOHow07H1vTe8Mei7zr82FVZSzI61LojQKUc00kZDkPCK&#10;JUfOkUI4pZVl3/N4j3w44N899wqq68oax5M7pVI4HI4gEpjGESTgfs5bbYEAYxzGEl5rGAZHEu6U&#10;z60gDMOA4/GUCMQCsF1SGPRDj+PpCEsW4zw6bIgd8fN0HPDwcIIQhHEc/d5nsWXLWNhUr9jqVZTG&#10;LMPCDYhI0ILIEAgMFi40mATQSYWnp0f89rffw1jn7vBv/27x8uW1IkHQKiAe95SVZ2OvPXpdh+3N&#10;FN2jNNxDyHzLf1/FvN9qmNZCFrd8E78GwLq/yJVA1ZKJj7vWNPdYaKEpX9tw9wT53ruZtthpa+f1&#10;3qBk06syO3/Cyx/7rkc3OPDe+EXR2lpSAx9eKvy0V2Mab7j8/BO+/PUHzK+fIewEKSxgnXRNW+vS&#10;x8Hohh7HhxOODw+QXQ9Lzjc+sijXvMXDJNhvOtY6gZZmxmXW+PEy4i8vI368GrwYwkQSLJydg4ry&#10;T0AQcJACj73CLx5P+PbDO3zz/ICnQUHCgM0Ma7Sv55MNwtID1yRvxazRcIxMOCaP91Oexhm36w2A&#10;xfPTEb94fsDHpyPOB4lBuThbDhtOsOnw7FNmhoHBjAmTuMH0M8SBITtXMFnNMNZtCsYy5llj1gZs&#10;ARkY9/0jHvp3OPfPOPVnDP0JvRogybFp9axj8jlbV/QmeRRljHteMBSiX2SwFllR6bRYk28BUtYC&#10;O9derwXmv8WO5t5gYQtc28u8v8eOXbdaoaJgrdc7twauNf28OBdrXs/lNcOC9bF1nLFwQ5lckQPV&#10;Oc+GSt18GvETMoklRyYOc7CVojI8jZc+l0UIE6UqoQxvS393r+dBYt/oRS41iZiVF9jege0R2C3C&#10;B0M5b1V20nXvfRuPnJBJyHnBPHVySndeAqBPQkZGWi65jzJ8P2AIILcgBzq7YpGc5FqKLOfPDzWF&#10;Yy4OwwGH49HJ6n1AUgrX80x9ZhhtHCNEO+/3rutwPB6iTDU8b9o3jQVAhBSCbqVjrAuZPQuWnX8l&#10;W4CN992VzWcuZ6bmgVCAimBNCfIHFqCI9w1FZpIDlKSSXrWQsdCyhtMNBmawSaqscN+EYX9kb5KT&#10;+Qr3QOy0rKK7A/177I+171srWvPGbE/43j0m/l610x4F4j3gsg38U9PXfU2t0LIsW9sP9igZFtDA&#10;G5uCe+GkdaPbJnXcJ+Vse8Oj6fl/jwHfGjCsgflr++W2WuptqrZWHXBvoNACX1r32lsD49fIN3VY&#10;dR72WQPqLeVJbYmTMx3vAURr16T+2a3BQH3Nd/d6lYcyYWVwtRjywQPN8KF5KNjIIIIxGrOeYLWJ&#10;93PwRTbWerDdgo31DFsU9k9BMWEzW4c4sGfHJLZsI3hlOVefiowAUIZdx3NDidWYAD93qKFuuFwu&#10;eHn9AoZF1ytoC0yzwextLTuvQgtDaGsMhLezkUI6JZwPswzsxr7vcTweIaXC6+srrtdr/Mzh2APz&#10;VCkFaw20H0yHc+0y0VzKvfseG4NqZbTJ8QNwOGCrUw4gI5Abds8agiTU0AE0OYUFwVt1BrtOr9gO&#10;e2v0JkeseZS3XyXyVn6ZsIc8O7b2pi9mDeGoQ520sPkrOfEB1As3Yk0W4saesq6OqwBxlHY26Z6z&#10;RbZRUIaACEpKHA9HPL9/xjff/grffPtLHA49rJ1h9AirXa2SO/kkRVCmAkUJjud9xnrvk9mSsajY&#10;9lQAg1yRcjhj4Gc4c/p3GzKE1sAvnxdgvUUH5/VTabNc/jkBrgAKO6xWH7TcA0oLHmssxnF0DGql&#10;0Pdqm0iAPapyKurVtTolVwQYa3G7jXh5ecHtei3UCZl0pFQFZ2uw85sP+5PNrEPLvK+cEBXVFIVr&#10;RvqMTumCgiCV8iZcoHBrfcxJAEKIosaZZmflbDIAPZAnpZRuD/E9FzPDUujR3POjtfv5YCns+jXp&#10;j59gjY2YR8COAoHI+OyNoK4JdpzkCTpSSXTc4XQ+x0BpN1iFH4LKmKUC/742uE5YAykkhqFH3ykf&#10;6KoB5qjkkZIgJMGwxm0y3tVBo9Ma8zzCGg2GhdbG/d0aCNpHtFmrUZqEYj/QC+s8svpFCAHhe+tY&#10;Q7DL0DAwkErh+fkd/um3/4fvqxn/8e9/wOvrJWZlClED9FQo97ZISGt12l4spzV02iKL3gP313Cp&#10;t+DhbwbvtxqOPUDyHqDsXsjWViNaL1714vdWtmyrIG8lHi8v2v1p6t4GdE8D8zW+3IuGJwNh84T7&#10;ru/QDwNICscqnzXYp9MXh8gZ832acPn8BZ9/+AHXn/4Kni7ooEHOCd99r3Wgj+w6HM5nPDw9YTid&#10;QNLJIk1klG5MuDIAP7y/ZuCmLT5fZ/z4OuLHq8arJsyiA6SAlAqd6pxnmvew7qXA06HHp6cTvnn/&#10;iE+PR5w7gjAj5ukGPU/Qxkb7jNJrO1174+WKeQhjKEaMgWdmMrSxuF1d0va7hwHPT4/48HjC46lD&#10;r+CA++CXHBgGGbhnyUCThhYjrJohDhb9UUBJEf3t59lgnnRKcIfzwOzlgFN/xrl/wrl7xLE7Y1Ae&#10;uBciBtpqPWOaRsxz8LoXnnUqMlg18/MLmzmjvjNWF0Pm7QXu3v39FsZ8vajvsXJY85Xd8p1NRWhe&#10;2OWDNt51XG2wfJt1X/r5UgSlU04ImoGngY0QAOK6IE2gTov5igZrogR7Sr9uQoS0K4PbIozTcpN9&#10;H9jrMbCK/XoSvm49r8RyYUuS+9fm7GxX49uUre0bPHKdIMgzsIRnchMR0CWpKfnQVHgmRWBvUBbY&#10;raTzS+w6F44UAN9479XeeQhAhIhNvBAZkxw+SM469r2zfxHx+omoKuKM8Y3Y/IbrpucJ03xzzazq&#10;HKtEKtcoS+dZ645ZxobK2lze6j5vJwSU6tD1vR9eus9FJKCthQDHc0TWusyCli9h/GwCIJuYW97D&#10;kyxFW4FWI1yH0JVAnG0q+nImdJCfS4jI1Avfo6RwNgm2HDRZZuhpwjRNMTyukAvXHtyBfcLs2Cck&#10;FoFdOS9rrZa4B3K/hYHf+i/UOa2i9S3sk3uDyi3v9g18r2rC9xfN9wDyPQz7e2Brq9FpDz3uDwXW&#10;grpqwHlPYxDyMbYYbntJNGvhqClceT3vpW6+7ym/tob7ref/XpO1dQw1QL3F3vqaXmgPM6u+PmVo&#10;p1hd49bAodr6o/U5asVXPeiqm+TWM7B2/gnLNXvt/l17nxy8SYTuxjXJMhPjvqkc+Mtsnd2AMQ6g&#10;C9aSXjUVwtVjPoq3JqmJEA7s1x6AsD4PxdUshm3ZS2UgQ67ua8nyCzvwai8jIkx2wuv1gpfLKwyc&#10;BZ3xAbPWW8jFjDLr1M3uvWW0Xxt6FZ8/7c/DMBxwOp1ARLjdbgXhwJYU60hcc97TIjJ4w65nOSkT&#10;AhhW3NP+c8ksrF5rZ1djtI5kCIqeyYiWfVobELl91jYGTAHgCTZ/boBuPTCWlM+pVk4AuFOUm8hm&#10;j8oAIaE6FYNp6+eTKoCdskFfIIG4ukqsWuq06v3oDR7XE5u9TwpVDU+XEBKHwwGn0wHHw4B3j0/4&#10;5S8+4nw+gshinm/Q8817bztViM959Z+JkvIVhHYIK99d15rfE2r+jXyeBVmh+ulYc/H9moKIfJZF&#10;blHGqKi8xUCBs3rwHgmgRXLYGhJTqKe96rKMwUoDyqXqLfVf6VdeG67jbc5n3eD19RVfPn/GON6c&#10;nU1mh8LRspQzt+Ps+JAsMzkOM70FJ7fXayFMVDPVwcW5R3m+76TBOLL+sxxe12ro/PrfbtekGvA9&#10;DsMx84WQPgsjDQzCPj/7PMbOM/Tz1xbWwmiKlkEkCNM0Za/lyI1gdoC8B/tjaK0ffFhtYLWNyqFw&#10;Tq1lv6b0PotQu+HyHDJHLIzRGPoBUz8lW05vBwb2gDg5e2oIQApnZyYgQF1QEhmwH7ZerxcQnCp6&#10;rwtHS6nbqmXz9EP2ThZB7UBgWG+THTON/F5tMpXC+/fP+Kff/qOT4lng3/7tP3C53IpcjTClr5+V&#10;fa4Jb7fJ5KrW2CJS1z3Kcmeo39NWOa2redZ/H+b9HrZUq8D7Gm/QtwBr66B9feG2Jy5rYZG1P3xL&#10;/pMXEfVF2HvMexvMewyfvQ1s9JjO5XHW2VAwAUp1GA4DhFSw2mIaJ5hJew905z0ZWJzMBvM44vL5&#10;M7789S+4/PgXmOtnKDuBpGfDeLANAKTqMBxOeHh6xuPzewyHI1hIGIvIWrGbg54sYIwcuHIzBj9e&#10;Jvz5y4i/vM540YTZM+5JJK9jJV0IIgnCuVP48HDCr54f8eF8wIEszO0CPXvwXhsYZkiloKRAdCNs&#10;oyoxRERFZjBgyKkOtDGYxgl6mvFw6PHweMa7pzNOvcIgGMQG1mo3MbU2gq8MBpN1wL3Q0HKCVc7j&#10;Xg0Cfe8WxNEAszYZ2959BiUUejXg0J1xVA84qDN6eUInB/TdgE72nnE/Y5omzP6X0RYyayAIXtrs&#10;ryOVI3vk0D1nponrEuqvu2/3PD/3no+9oD8q5gvATR9Xa2t2BxXheMB22Nw95mobQKPFwCCXxLQG&#10;BmvASZIPh8+aAv0CGF0eT2Dtc2Y/UBaV+b8V3rQkUnAXkAUvUcHMKc9V4D8ILytXcWONgHXVANeW&#10;ByIUzLFBFkV2B8gFfQUZNGWMl8BaD4V4sN8SIdMiAz7zX675q8J7PBDRklvnTbsIkvO8UA7WF97i&#10;JrCuApsjyNKDJJlztnm8MBbTNIKuruEWUkAoBSG76JMb7gdj5komXd6LxqQBD3vWkzFc+M4raSOr&#10;hAl+MJKarGI/EwTBQX2FNLAhx8xZgh9Ly4/kc1kppIqzQCl3AEtblxTg7gtM4Xxw8/stMK30PMNq&#10;46eXpQIg9zCNsmXrJctUhoC265cl2Jufsz0e9WuNz1vYJmuBdGvNbMtrew0M3R5KbIeq7mFYtz7T&#10;EvwRTZb4Wv1ag+T3MwDWAIT9A+st4Pk+05vvAu9bwVv3Bhn3mFs5aHWPyUR35Nq1em7t/msNkuKv&#10;DLgIw+uaZb8GbO9R+90D69cya7ZYYq3naE010FqDWtcwP76WmiJ/vTX7h/oBpXz/p2X+0R7G2iYD&#10;MHwGCtlbwud0peybaP3p7VHYWszTBGs0AgXFWuss3ayJ/YYDexnCCs+uNJG9ncJtTdxbrAmsfQ9e&#10;U8VkzcDIpa1rS1XFWQ3jbBysZMzz5JjxtwuMddljOobASq9IE3CX0Mb6jQx7a0uR2OvCadekIN+7&#10;OcDN6DlaxkXlQKZADCGnIW/GcrIwCefaBacmkkJQnwnyYFNID3WdUmLps+uP2CsJjDVx8OAYsiae&#10;78BgnSZnA+G+T0Rbu/DegQEdVZp++KCNhlQqXkN3bCaqIUUIQJaOmBAHkpk1XngerLWA1lU+EJW1&#10;IInCQm9tKJ4PzMP75WQckQGeLrSSIZTCx48f8Pv/8X/h+3/4Du+eHnE+HvDp4yc8Pz2A2MLMGnpy&#10;CvJEdmPYJhOd7g4Wt/aGlgPD/sE+lYmGXNZrAG8OCtKaJitWf531QhVZok0626pf1khNIQgVcIMn&#10;oWRhFwqq1026c56Wv7cC53OVhHP6Zby+vODLlxfM0+w7p5aurkibyV5PQIiSEBYJU7YcdudK52Vv&#10;2FaHFX1ZJCml/SySpfyfQ0YDQq6Df1YkpCMzOeAILLzyCQBDx2emxd5fqkwboDA7dbL2XvNhbTRW&#10;h6gxb81pvavEHIF6a6zL0TDag9mIIeTMtgDSp2n2JCCH3xijvWWxxeHQo+/6YjBlYSF9LookghIu&#10;m0T4fLTcD94aB+BvKe/u1dNbCt08gy4MA4MKmZnBxsQbQwh2ZDcwYMmFrXubuPfP7/FP/0gRa/zD&#10;H/4Tt9HGfUZSRsoLz2z2HKwpZrcyQjetyr2y6y0k6Rahkqh+TsN9Zhdg/563eRN4v8U4WvNyC//W&#10;umG2Jj97POjXm5blpIMK/9/2bOVewNtbPaz3TLb2ss5WfaN3fKa9gZNxCkzZlJzddLA/DFCdgrld&#10;Md1GjLcRZ+084J2HICDJyZKml894+csf8fLn/8T8+QdIPYKks3egrACWsoMajjg9PeP5wy/w+PQe&#10;qj9ghoy+lTEAB22pWiyMhQRLidlafBlH/PnzFX9+GfHZADMEOKR7y6x4BUESMCiJ54cjPjyd8XTo&#10;0cPAjhNu8wT2ALrxG4GoJIZ1An1uDyGI/PsKF64TgG12jNqH0wHHYcDxNGDoCRIO/CFvvxOMQ6K0&#10;kBgWAbifYQfnby8U0HW+ALeMWc8YxxHTPDu1ALtFsZc9Dt0Jx/4BB/mAQTl/eyV7SKGcamG2mMbZ&#10;hzZpZ2vEGXjIwcaoyA0FGG25PWWBxgVg0WaTboWqbT1npbVDCVLUQHeLKb7mBbvFrggT+cCQKQrg&#10;LA3JxmFYtP5ElshavHZoGjkCzY6BHFjKxUsXYCUVkFDIYnCE8mQHU6+nNmMPCaIyBCyesiTnc+Fh&#10;kT8cP78QAiRULJLieVuR8ztmdfg9fXDhgXSRsUyK8+6LculDUckXLiSc7Yr7HBT7QiEoyh/j56cM&#10;RCUqPnMOWuZ+6UVpHm1oZALSsxa9BQg6FkZq+opwvHhcYrXADZL0ANiHOCgSQYoevOSdWgAhayPp&#10;rRPrLbYoDjzuus55s/sCS0LAMkEK9gOASvqNXOpLxbOVKy8ytMZ5+rOrOOIxhoJacMU+C8x7Klh9&#10;tMgwsIs1J4WGUTkIir+LooiqFSZJJWLb4CrBW7R5yT1RHF4rITGTSXsn1UP+cO4EskTdArSvG59y&#10;zdhufNfIErvYJY36LQCs9Rq4Zltzr57bwzjeWxAT8V3W+j1A9Wtrztbec8+zvV2P1f7r+QBpWcSn&#10;tcEWVmCtvXNt32K+X5++pUG5B0rX90mLPdcKPd86d3syn9Y+U67CSeHR8KGRpdJLCCpYjy12bE7q&#10;2VKjtPx9vTXschjBQSG2BHUos5DIPXZbDXXtQ7w2JKiVxPk91GLHrw0B6zBexnIouja4uMfobYFm&#10;hYJOpEF3qMfC35UQ6LxNgdEaenJ+38LtBg4U8ESkYOvi8ktcgCG8BYOzEqFoycFsEzhig7qRiqEQ&#10;VwG8iRBBTdZeDQaGrcINGDRutysu1wvG6ZZqMHLh8WARCRxh7xc+k8USe7ullJngC3oYSxEwMtY9&#10;o33fRZse65noQ99j6J11ntYm+i2z9rWtcD7YnffG74fe59xoN7xXKgL5Qghv+xBAduPsbeAUhfOs&#10;nUrZM4VDwLyUzq7ZZLk/oVeyggB2NWGwSJqmCUbrjG2f2REhKe2SRQdi/kHIcMs97sNwx5qQA8aZ&#10;TYeJOEOewxGUSPlaQRm7GIRCqYQiNJtLJSOWoYskBIbhgO+++w7/63/9K37/+/+O53eP6ML9r5Sz&#10;eg1ELuuY00GtCt4H5K2FQa4NA9/qELCeiVY+K3G9ymrSxc+t7t/c4NTuD69crxdKuzkiiqBssEix&#10;bCMRsQDyGYs+p12HtMD9lrI77fVGa3z5/AXX11dHtBS+HzUWdYZkbv+V1yg50B3swKhQTddreW65&#10;UwVFe3JVDtIHEDtXoObgfRgChj+HIOpgnRbyF60xMcSbbeqP4NeX2rc/7+3ccJHj2hQ+V2Tx+9oF&#10;BIzj6NU9CdsoLKP8GhOVOgyHpdiyp3BrrWPZ17ZCBRHKOktSow1YWJCQRWvlgHo4STQ5gpTI8Cjl&#10;X08phfPpvEo83PNsUkYkW9Z/VD4HPs8wBa77QOBsz7ehZiAD0ogqiffvn/FP//SPmKYRxhj88U9/&#10;dpkNcfCSk6HazPY18P4eIfotJNLtXqp8jpYWUltkrf8NzPu32thsgex7fUJbhf39Bq+cdKSFde3z&#10;8yK8MfdB3g4huw/g7920drHk/w7N79p/InqaB2K1gAxBRYcB8/UV023C9fUK8zw78B4MsgbWzNDX&#10;C24//4jbT3+Bef0JNF/homddcQkSIAgo2YH6A4bHJzx9/ISnD5/QH08wJJNMKVhjEIEsR8iQizBK&#10;AagOLDsYErjoK/7ycsGfX2/4rIGZFGwA2Xwh75iuBCkIg5R4d+zx/nzE00GhIwNoDWsm5y0GgD1D&#10;VHiAM5/6FcE2mU2KNTYxObx/piK3eKlO4tQ78FEpgU4Ckg1gdSYzSkcbmjlLFloYGKVhOw3RW4iB&#10;nBpAucLuOk+4XK+4jk4t4JjxAkr0GNTJAfbigF4ecOiOOPQHKJJOMqo1pnHGOLnpsvOTRATtl5Ue&#10;ZWzpUtIYvh5sdtLXchuIdmO3xuJrgyA1s4IKtvfCDzGzZ6ltF0olR2DR22ZYHXPWdCJ5JHKDGRql&#10;g+Qbc2MLhlVgdAe+us0aDUvsjLZjkSeaUuF4OUJRZTkTQpSfP0mrs0GKCFYvyBjpidmWF08iS5GX&#10;nu0VXlNGyaAsrSEoFBKqAvCp8HNPLH9fvImlwomEhJIdhEys+5SrkOSvCxZbxtKmwsN0e5BTbyw5&#10;Az1+D6MA72tQzWjnO7gEKnyDpg2Q2/JkrKsIGHgLrVhAE2Vhz4mxXg6nyhsyZ1aKwOSSCoITgOUC&#10;qgC2IhPncn7Qld0RMlCxlMqmz0ClYsUvLAIZIyawatxj58CSEm2s9lNCymqoeUyI/sFlrkG6H/Oh&#10;Rs3sau7ZfggB3/CH5p6EQN8NmPvJWwVMWRBabj0F5HZTnDGu6lqjBDWpOPV76rMtUH9P8bkGBm/J&#10;yO/VKGvNQuv71hrv6nbYDG/bu6/sqa221J5bQMbyGcnvK9tkFG7XiqjuhW3SR7veDkMu/irF5loA&#10;3RYrKweyWmD3Fvi+h82ey+/3qBZiEy+SHSHIseukFKtAUqsm2fKKbSrrskDIsI+CquFElTNQnk+O&#10;AGNOjFrrrdae1T0+q+vqZqw+n1w1qgmoavvjb1lNbbE1S/u7lMeUW8zFWkVKR2gZR8zz5Ibb4anL&#10;7DWsB2Fnb6MT9imOYHFgK5tyqOyPm6InfjYgorTP7+lb82MSHuwKVjPzPGK8XTBPM9j70PvNEtNk&#10;ImBfEJzIA87znNUIwtu4IO7LDKc4kEriKI8RwApD3OPxiPPp5BjxxvkU936zZu16HoAgpEq+1lZ7&#10;MEuAKHlKR7YuuRrDWdsE/23rAZ0UKh+sFsMWHGw5wJmpis9ICySOcC6FkGAE8CypD6S3B6RsHYsD&#10;oKBejCCcB2CtiV77ln3IrD/WoILMfcKLgZ8gSJJZpgMikzjYBSKoVDLWsmPrA4KDx3WHvhsgpQB7&#10;sPHx8Qm/+PQRv/rlL/Dp40ccjwPsPMN4pnD8PNZRwpjzmvDtQNU95dwe3KMmRRTwDKNg8RZrWjg3&#10;K1/PffQTGYNQ+7xXnr8lrJ8Hu7ItlJ+J3HB//xRZ4DS+Lpdy5WShqGvTGuR7U/9MTdOEz58/43a7&#10;ufvZW17aHNyua5WsNo4cEyoPg4THBBrXO9qRZv2+y9tSmfUJZ7VAOVQPtpyiUjKzZ0BLvzaG51wb&#10;90xqn+FgtF6cL4LP2oLjNuWmTCmbg2PYbQ7eSynL/insRVJ4wls5SA6DWym1I5hlPX1QeadMs6U3&#10;ezpWcooNT/ihEKoWXyflj4X/2TIgySuxCIfDgKHvXa4IC/RdFweib8ncK36v2OPtR4AyO9g1cqbL&#10;GWHf32pYCIYjAkuBDx/e419+98+wxkBKgf/645/w8nqB0RbwWW0QFmxFQYK4hzHvsc5ZI5G0ar2W&#10;Onn53mUv+jV5r38zeP9Wtss99tMeC5g16cO2J3Td8G150HMDxOcK9MfuQvctDKa9TfBbwzTfwlyO&#10;PxumYBw2eC8Z7HsMxyOG0xEvPwLj7YbXL18w3t7jeD6BjYSdLayecfvyBa8//YDx84+g+YpOwkl5&#10;KA84kVBdD3U64/z8jIcPn9CdH2BIQrOFsW4iJ7LgRMom1+5/N9FTqkhLO3UAACAASURBVAOpHloI&#10;fLmN+K8fP+O/fn7Bl4kxQzjg3i9yMRlcCHRS4KAUnoYeH84D3h06HAWg7Ayw8/N3BWhZhEghihCn&#10;CPSaxKYN/mXON9OC2EISQzn0Py28EXM1PunKpgITWXAlGFYY2ADc9wZiYKgekB1BKgFBCvOscXm9&#10;4fX1hnHUYEMQkJDUo6MTDuIRB3lGL5xFTqcUJLkAzuA5OU2TZ9ybOEgQIAgK8aHVxDP360Jpj9Mc&#10;cIAWzMKvTdtuebzXrPuy4UYsACjK7mxslAqmsl9EIqOmAPbSHIJjo+WvWdVI5gYyIVyU/DQ+B8nz&#10;oVAe2JaY6GLhjU0kIuDt2EQUmeYloJ2FC2fNbShMVNdBhuCwGPrlmYciDSWkZ5AXTHeSrqjIGYsk&#10;aoQtgeaFf6MoivUcwPC6zCTpz9d8z3pHHGSUVX/Jxi7vj/r+K+8jXgXlikEH1feg/7cw0LENCwOw&#10;D3YLbA2bFYkG82yKcJ88TA1cWyJxuu9gMyY9RX/BohWpnolo7RQtkZwVjUBms8PWs/XyoRSn0GyL&#10;BH41wz5raxMLYygW5eFnOWfbZIV0HFTYjLmY/595BBdgZnzYuDhfBduBS+VJuWcmgGYJYKfzBZKR&#10;fS/I2Q1J1UHICTCUhX45hQFVHqs5eyWvNZIf+ZIpHa7hW1VJa6zyLbb4mnXgWkG79XN72dr7apf7&#10;Vht7AOc9520tIHYtyHsL0EzgATfr1PVBgqhIJXltK5q0yS1rltRwoFoX99Wo9wJ932rzsuYl3zof&#10;a6qIuv5f7UFCPcXG23GQ84b1+4IUFO3SmIM/rl3c4zVbvKXiWwO+I3jv2YGwNqozw14ba/G4VCQl&#10;WslyW1c51EO7exLytb+3rslavkA+FG74QlRrIDbvj7VruvhslEgLEcSKe0Ri5IMI0zzjcr1ivF2d&#10;DSRykoavxD0IZBgw+UA6BjsCVcpnogswRcVwksK3WL3UyKGoATmxVBcQYPSE23jFOE5g69i9UjAE&#10;WWh9xTzPUV3oyBXuBy3bWJcICEhVfp4QMhmGQUnxl0CsYRgwHA6w16tn4wNKSVirnOe/P//RT197&#10;wJwCCSmrQXyeF/kweHfrmNjfgdgHyIrIYJVSOfW3sdH6xg0CKCruhA/llR7wj2rMcO8gDQNCfR1U&#10;lGznOKQhcu8nlYr2joHxyeH59wGVyoP3lsN1EynAN1NXBrWggIi9hQu015BCuT45G9oJio6jMQOg&#10;Ux2en9/j199+i6fHB5clRITj8YDvv/8NHh8fQIIwTzPMNLncNLYFU5pQB9Bik1W+Zz9prUN7LEk5&#10;C4/Lk4QiYYTSM1cq1oINFIoekrPH07Zq0so7P6wZXO/vVV9A2Vqc13D3ag72IVFMrb00se4ZvKs2&#10;Wu5xVJoMcRrOuNDcCS8vrxjHCdHWBHXmjs3OD9IAFsgGommdIOJMbUyZHWwallEW9C18HpZSCtr7&#10;xBujo5opV1kzi4KUFAZ98RczmMWiT9L+uRNEMFrF8xnWCBIKJEVJQkKeOZEGe8tgYI7qnPyeYmth&#10;Qj6Hx4SM8UNbz4bX1lYoiIVgkfUspdVQDPQN2YYeg4lScqKYaeJIkQKWAQkJIbqY08ZgDEOPx4cz&#10;TsceSgDaJNNZxtf1EU1bL6YCC6PMHy63VIv5ZUUdQf7ZcAoK9nuFgkSnJD59/ID//rvfOecBY2HM&#10;n3C9joWFHWDBLIqQ6TVyyD2i+FvY9WuWnOvPcOovayvX5fP9vxG835IXr/lgrjVBe+TWeybAy8J9&#10;TR6P5r+3Q9CWBfuW3HgP8+trj3Nvs/o1De0CFPC/hFSQyqDvBxxPJwglMU4TLpcLbtcrjJ5gZgEz&#10;WczjDa8//4jb55/B0w2KHWAtwwJlLSwIpATU8Yjz83u8+/gJp8dHQCloZhgkYmRgrxjrAFRttGMl&#10;kAsx6roOkAozA6/XCX/88TP+vx9+xo/XGRMkmIQLSFQubEh54F4JiUMn8XTo8P404Pk04GGQGIST&#10;XxGzAyRF2tFcKJVb6AUnyxCNTGZrTNoMrI2BviIyif1GJcktUsylTBKh0K1YM2AYYWA7DfQW6gh0&#10;g4RQiJYmxhjcxhmvlxHX6wQ9MxQp52cvThjkGb04YxBHDGrA0B3Qqx6CBPRsnNXONDqPe+MGCZz5&#10;Pkaf+3xx5hZIVzVkhYQab1bQrBcudQARmuzp3OeOvU1I8AN0Q6EQ6pnZcQQwU4qssMg80rPiP/eL&#10;zYuJmq0fgzCDbVMBuqcQ0QD0OPsX31hIUQDirSbX3eoUmUCE0lokWY5U9iyBFSWS4iYUYi78izJr&#10;ncBUpILFHAYL0TsYKMK11oMbK5fF4ibhGB7HnkUQi/TYUJdsj/qWKgfG3C52sbSwQBaGG5UwUS6Y&#10;DSMyUDsQade9h23mzeuDwfxxGG+HM8+zC4tjxjAMrjGX0qlnWlkuGcujeO6o8rfPbKvi99ZNDyd4&#10;pQ6VWrxnHIIBEmJjz8KicXU5gF5GzlTxnRDPRxikMQhUkJbSdUjPSxn0lysB6sHLvWI1Z4yuM9Dz&#10;9Y+KZym3SUrrA6Ifcs2mXdYaqOwWlp9pjz/0XgXfFut8jy9+C7jfql/eUpe0gfNt0sKapcq9BnvN&#10;ZuZeE719zmtZPu0mYpQDI1ooWmo7l9yecs1KJYBq1ppdKtk1Ysw9wHUNeN9Sbdy7bm/JV1i9Zpws&#10;wHLfWwcEhByRxJK7N5ipFQR1iGzrPo32A9a6ZjWshSKFdS9eUyQGdgB+hbARdL7Hgr0HmK/1F2tf&#10;W1OzhDrLZveChNxk7N5bh9pBnqIcZvnzg8L9kxb2CNM44Xq5YJomdFJmmwrFfc2B99aTuBPYxRZF&#10;CC1xTkRJHvtcZLGsE9HW+r0AJNbgWqhUtTYYbyOmaQZDekKSs8aZJ4N5nr1FRAp5jSx+KbJ7Nx9q&#10;cyO7ycZzE+whjDEYxxFa6yxEWUWlhRA2+vMrH3bPLCGMiJ73VNmyxusTCEvMMajRWav28Zr3Q4e+&#10;73C9jrDWeEseG4N1g7VNtLgIx+HtJ8hJ/UAkoJTMfOyTFUyuZgkhtQGIjyGf8XvDgMHX0BW+0LRH&#10;9PcI5cpL6+1Qg9UePOFNEKRLcnS9AgQOhyN+98//jH/91/+Jf/juO/SdgiCGUhLH0xHvPrwHW4vJ&#10;aIfWhecSdnOt3QKI1+7V+rjuPddrNm/x77n6KGeq19+XgdRF/+dpLJzV8LWNTFI0JKJMTThbrRmC&#10;uiajoDO28ScHHNOCkZxyBWsix77+d/leoadA7I0sM8ZxwvV6c6Q8o2H8PSakY3IzGGw9gE9oeEqX&#10;KqoA4nOx/pUDEilFtNwij0/EvphdbczwPvVsilBaIazPKkjAfR18noJtkyWMIIGZkl1NWDOmacI8&#10;z3FdiWsDp2fUeMZ+JObE65QGmBQcEIpaPNXnZYZcUuK73zKLHZT5XLklV7nH2th/69lAertB4ddX&#10;qTqHbQl3TZyyQab6D4zHxzOe3z3ieBiiworRxl5bxJw9mTQta7+6VwnKIWd7VpJRcjVb2GGtdfZA&#10;LN269unTRxj+b9BGY5xG/MA/uT065Af4HIe3gu/3yOZ7e6w962lODKvJg1+Li70JvL/nSbg1qbm3&#10;EG0xbta+ttYwfM10ZWGDkAMaVRH7twRkfi3Q/jXg/97pd/kaoUwUETQSQqDve5zOZ6iux+12wzSO&#10;GG836GmClAQzTxhfX3D78jPseEMfJIKWY7AJg8BSQPYDjk/v8PTpIx6enyGGHjMztGUEyNsYD9hr&#10;g3E2mLSGZeNCYJWC6oTjnVmLyzTjzz+/4A9//Rk/XGaMkGDZuY1ZSQil0HUDetlBEWMQwEOv8OFh&#10;wMeHA54OPQ4SUKxBhhKjzT9w1pksRhaD9TdHZNpbE61QEvPWy55StK0vzDz4GO5/TmUH4EgeOTAU&#10;7HJsZ8GDhTww+qNAN5CXuRofMsu4XK64Xkfo2YJYoJM9DvKEXpyg+ABhFSR6DN3J2eUoFTevOWPd&#10;B2p5ALhDY5upOQsA661ryBpDbQ/QUjPuy4kmR9/aVKCraOMSgj3dhL4EqUX0TpfOuz2GdnrQXWRA&#10;uxAFMyqy3LNGJ4LtsTCj+FphAl00pERZwCYt7FPWgIuw0TM4a2BooTiAB0oDM6pgDwa2SzZICn1j&#10;+NlYS1tkfq7WJd5LCSE4GxhwsRnn0slSyWKX8lVf1VBD8RKfGYRpPWVFcm0LsbbecZnX4FlexZ4U&#10;8wiWPxcGEwnEz1k0yyCtRTBiYCGgtrapATabGt6skGyBy/kzkRpjm7H82yAjV9TuNsuam6B3sjXk&#10;u8Fhred3lyqtYDdR6u4qJkNuRYOFbREVTVt9LK2aYq3mKEJn40QC2flGwW7LRyGJ8UNRNZHnb7RB&#10;a26yo3efv78hxH4PoWDvev2W91xrTu+pMmtmTVNO3/iePfftPcBxC+RuvVbLb3QrSHgJfotdzOX6&#10;XhHeGs2tl2bTCmiL0b3FsN8KYs8/x9Zzt3VftQDytfulea+G/Sx6WcuCaLA8fnE3YDSCdyvs8JbM&#10;mqSKTX8evtoavrRs+1w4537p+73e5N5w7t5gq1576/NRW/us3ec58NkcZFRsdGQe9zkYHxj3Ukpn&#10;KUmEaXI9yzzOsNKUn03keT+IazVloB2i5VECd/LBHIDFoG7P4ATVaJky5iflAUcA9Gxwu40w2oC8&#10;nYPwFqB912PotVMOGAtmnepdUfruuxojz2viZtZBeEYAi3meHGhuDIQgDEPvQGMcwQ/uIxoPuHWd&#10;jKpC5b3aweQC3Tl8TwLPQ+0ipYRiBaO1W6My9WWwuYnZPaHX8vY6wd4mDBWszwHiOElJFotCpDyj&#10;kMPhBh86hfpmuTaJIGQLtq61lMJ4vSXk6pAxrwz8awrKvL+9rSIBUJBxPVKqg/JWRE+Pj/jNd9/h&#10;X373O/zjP34PKQnWOPta8kpZazWs0V71ndvI8Jv25T1WZvcG2q21ZdXKjlFlRfB6i0kJ1A/PbGLL&#10;r9n77R/ut86JZYagls1QaYGZjjNMjCnaeuQ2l9Zn9zjokXbXREuiZcqwSmWmtyLRjuE+6xnzPEc5&#10;RyRgcU1g4tTLcGkmVBMIamJr2KtSj1wqBAL47AB319MZEu65mzVmnhfWZ3nmV+jbnB2aiL+cqwLD&#10;WFEMCvJrFIiV4TNYY2OWhxs02EJtFK5VXAthC0vdvB8LvXAA4cPwIqwjZXA1VXZOaQ3O7fzCOZPC&#10;5TUGCzehJLq+h+o6Z9dFiRga9hxjDYSQeHh8wOPjA5RSbq3ipCRcI1uv2eNt9xJoDHyS8kF7GyMh&#10;kiVhixiVwHuOlqksJFQv8atf/QLWarcHscHPX15xvU3QbCFJRhXd1rq1h9z098BtW0SHrZf9WpLT&#10;VzPv9zZie8G5LQl2zo6v2fNr8q86vHL7WNrgfSGTb4Ay95rXexvd3+J5tMWUufe52qy/RtBfcNoQ&#10;hP7Q4/zwgP5wwO3li2OJXi9OgioYVk8w4xXmdoVkAyUFyApYS1GGKKQCDUcMT+9w/vARp3fvIQ8n&#10;aJLQ1sL4RU0bi2nSGKcJ4zTjNjl/SikFul5AKGe3MDMwjzP++vmC//zrz/jzy4irB+6l6t10WUpI&#10;pdBJhV4pB9x3wKeHA375dMTzecBBCQhrAB0CkoxXCnBkeITFPlhKgB17Knpb+mkrFeyKZKdCtZmf&#10;ewOU5gnsfeQyJgExWFqgs5ADozsC/UCQHUEbwGoH4N9uMy6eVUQM9LLDQR0wqAMUeggrQazQyd77&#10;JXYx3fw23hyjZp5hjY3HQcGzHuvMgBx8XF8Dkp3OfbbifSl/Df7nYJeUzgf0dD7j+d0zzuczur6H&#10;UNIHnIroswmkYLhYKAgJIgUpu+jbnksC71lnIZu8Lz5fBMQzz1tKwG/OhE7s+TTxp8ZuGf1VrfUT&#10;7NLTN/qFBgYQEciaAqAG5SSXTI+W+fvV1zcy+inZneRBeRE0zjZyayvLhBBozK3Cn0qbyMDkZ0S1&#10;SfIuzwc3VNnjVEqpTB2Qg/dpbU+AdhFCm02tmNf9K1sga/DPTMOHZbHvmjQVw5nazKV7wEzpJ7mL&#10;Zc6tTIAcHCnXrMICKs/64DS4pCz4PP+80ctxo1gpBvIUOBW5R6nLH2GmqMDI789QyAa1RlkHZCyt&#10;tXUo88Ti/Gvh36y3ExJlwFyQeIMzOTTCEI/BZKtTXX+uFtt4m2H+NUP8LZB5bWixBja1aqC1e/Pe&#10;Nb83oFxTHtbWIC12dA0cr3l6voV4sc8ukhbhyNu1172B9T6m5BrrMW+KOT47hNpvf83SIw+G36uW&#10;XbOR2RoItMEUEevxlI3CDTVtySROe2o+wJAJ3PUKt5y9WAKvXDTtazkBtaJtbdgWgW0PHhprCqZ1&#10;sf7lhxT30/TntSDdPYDaW6ySWsfZGoq5+0oUIM5azbQMSrzP9F3cR6hsp7J/iLaC0tV9YAc+z/Pk&#10;1KX+ukslXY1jkz9vwdwN+TJcru2gPM/Je9IHMgLK/e+eSp1yu8TGYJq8/U2o18frCLaAkN5nng2Y&#10;3ZDiMAy4jSMmD0SnwHGfZ7gY7C3B++X9a5FyopISUkqJrutijRmyecLgQesZYLhsL6m8/7Njxiol&#10;cTqdcDgMjqw1u/foug5EDK19uKS/0sKjpgFod1YcKqoW43v4X33fYZqQgitXgKkcZBrHyQXxZlaN&#10;TmltHaErq+HyfSVaezSejdaauiQfZAxwv76ezmeczw94OD/i+fkZDw8P6JTC+XzC99//Az58eMbx&#10;OMDY2av6bFT3se9NOVqw0sKedA/Zr6Voag2U11Qyb8FJeMXqFA1STEl3yzOZsDqEzlnCXwPeRXC1&#10;sFEWrofk3K4y0BRF+Szb0KvYRA5kGw1yy4HDso7YDr4PtWnYH0Q0H2K/d1gAhi3I51gVCuncumgj&#10;wL69z4TavrQVXd5HpT+/cGFbEJ1ImW+hT6pycQJ7O2AT+ftb6/IE85y4fAAZ1glH+LLRb37WLijW&#10;nS6RrJGQ8tZK6zKq1sekNme2keAXhslhwEAiEdHyPTENE1ZqPb+GBsswq/26JwVU36EfnCLJhuvn&#10;P7w7JsbxOODx8cG5ZWRkia2A+LXabU0pmV7PVqqCREoLFqgx8PsuVun7KYKvjdyf+07h229+5YZQ&#10;VuP/+X//HbP97OygrBsmE68TOrZUBV9DXL9PiKhdIZbHXmdmvPUzvQm8/1vB5q0Tsa+JabGKkE34&#10;2hvjPeC+phDfY6bUFyyX/ewFz/feKPfYc29Nb7/78x6ISN67FiQJw2HA6XzCcDxAKIVZz94654Kh&#10;EyA2IO/vriSBTFig2LOeFagb0D8+4+HDL3B+/wHyeIYRCgYCFoiMkWmacb2OuI0TZmPBEFBd5/0F&#10;O0jZg0nhphlfrjf86ecv+OHlhqslsOpAaoDwi16QR3ZSoJeEcyfw4azw6eGAdweFgQwwT9B6hplm&#10;GD2DPZMC1npppskyXJLdRQ7CLQFuzlRozh++4F9kRUgCwQpYD4YsDGmwNA64PxC63gH3RBztem7j&#10;iJfLFZfLBVZrSFIY5IBBDuioc0FH5Jgu/TBAKgXLjHma8Pp6we12cw1NkFkGL0ifNUBExVCh3RRS&#10;2waL2mq8e4OtNdbk2vsHCbVSbuL8zTff4Fe/+gan80MqqHNmk0BkIHEBAgoAAcQXBRvBfZ8twpRa&#10;zw8YsF51UVoKJdueyODKwtLzYFCr0zTaFmDx0goseqBbjpkJCbyq/HjBmcdrO0QuHy4wysm4tZUF&#10;DdXA4FL+twwNTpmnpb/kOmjFWTAsg4t5QhrsciZ/RAMcTX70qd7h0r6Sc+9aRH/AUFCFIjMPYF7m&#10;OjTWcm+BxVwxZRqgSM66f8t+nOdIrO1ZS/CeG4OZOrB9ac8DEsm72TPuHJs33AduHWmxZItmyNom&#10;6JlnVyydjSizHV6xtKm8BRfXsi5AbWa9Uw1dCNkaxrlCxf2jxdJbNffTDddbUAD5UzMd1CgtBn4x&#10;UELbpmMvSWILHLvnB3kPuN/0GV/5HHu8Xfczf+juAKEGHNbOYeu/ur77GkZSyypy71Bg/XqhaPrv&#10;7aXpOFAxymlx79YA7D021pY9yKY9YyMQud4vyjA3aips8iFdsp+yGTBiY7h7UDfFJhyZpF3U8nle&#10;YVLRohndeobynws2eSwFYMhlI+X3VsXkjgBPpurZegby87UWptx65t9iF9V6btxaJu+uA+vnk7LX&#10;Eque/dEup6oHUg3OZZisr5XnacQ8Owaq8093677z2U02bOy9j3M2f33fihCYKJ3togtctX4vAJaK&#10;sH3PeawjsqGfFA6Yd2rnEbfb5Lzd/R5srQGYoKSAVRJGSxgzY9ZuYBHYoA7AN1leksjO8/a6Wofz&#10;ha85proPSvTnzLFO2b+vzGwlXU3d9z36vsfheIDqJPRswDx6BYEL4JVSwFgRbYEcqE/OTgfs2KQ2&#10;KI/9c5zZVjrP/RmzHwKEX3UYdWLQ6sJOq7AFsQwrLGAJ7JUHyW9fVNcv5R4UtjlRUZoGeAUhw4OK&#10;BOBwOODTp094fv8Bnz79Er/97W/x3a+/xWEY0HcK75+f8XA+wegZsx5hzJzZOHG0BquJKm8NiK+f&#10;2XRueLf12xrusKj7uLTeqqvpot6ATYG0OWkC94hkqWfZi9FsDZ/T9ePsqme1PVU9MydwOKgFkrWP&#10;rciT7ToifQ5unjt4YloYQEol0Q09pJJeOW3994RkLC5SBlC5TvPdwUve9+Xn1Wb1ebW/h6DpoKgR&#10;En3Xe7KYs5OLXvXVHhXq6ahcCHtctlu63A+xWLekckp640lsoKymjgHwZRZdunAynnMHumZ2N8hy&#10;QgTFIV5U4PvA8Xz9TM9BG+tzeXIi9lPcZ4NCJdAPPQB265tvFbVxzPRh6HA6HvH48ITj4eD6jfCZ&#10;iaNzxNdjueW1zvPHFjcQ4NdwuWonGPf4ouzxgdTWwvLkiKe9wjff/gqT1dBgGPtv+PHHnzFPLkcB&#10;mWXxHsvPvxV/vY9Vr9s9rrnOvGWw8DcF1q41jG9hedyTGC+/hwq7jDAlW4KDaTNb3lSoHsy1i0ar&#10;G9GWL2vLF//e5ri2ady7oFuvu3eDrdmbFHmxFhYWkoCulzgcBxxOJ5AQ0OOI6+UVt+sFD6cBvRLo&#10;JKFTEsZIL3l0DHmQBKkew8M7PHz8BR4+fkJ/eoSVCoYJmgmzAW7j7EJTxxnjNMNaQKkesnNhJ0K6&#10;BRhCYWLCyzThL59f8JcvF7xqC+4GyK6H6HpnryMEOinRSYFOAAdh8ThIvBsUjoKB8Yrb6xgBe+vt&#10;b4jTphrZH5Q1B5y8pAuAPrNIoMUiFpik2T3H+VcpG54Ahiw0NIw0EAegO0h0A6PrCUI6Vss8zxjH&#10;EZfLFZfXV9eUkEInenRigOAOrN0mJTuJbuggOgkLhvb+2rebY93HyW4mOXbsk+A5zcUAo7y/Eot7&#10;AXDQ/SllXsjtWbxaRVRoHpVSeHh4wMePH/Hw+AjKGvWCWGsTSBdDkH1olkvjNIt1IgGxVA27ULG1&#10;GWSzcCDk3t5lOCfngx+qGOHMRfEULWM22cNcMPdsCMZDCr0pQneQbF1SqBdlrEWb+ddzOXQIHviU&#10;AsHqxm8pmbUoCYX7w63KcCqKDc9yr7DVk1cyMgNTJgImWXJUZNlnYXRJMg9wVGtkrPMMPtjyVS8G&#10;Puz8Ulu2E+X9mpQr5YrCCxAnFVXrwGRi/y+Z97WnugNj2oGMIgQqGVsw0YIFBAdwS7RDR9dYWnlR&#10;aEwK7w7JbVzlCtTKgXKgZxchZC3mfXquklclZ8eztMOo7ESif+nSgikotuIQraIVtBgZZc3RzhTZ&#10;LII3wlbfUp+1MkTuNejlgIcWz3h4tu6x+O8BifcCd9cGknsB+LVh8Z6fQ8EIXmYv7CVdbHnD1wqj&#10;1vVo/bxriNEAOagApWvANGeaviVTaU+Y7NYwJw3/RAYQE0rbvPzz56A0OWATwWYmNFTta5jC3kU5&#10;cOclo6rMl6e7Pv6LY8wWAWfHUDLu0+URxT6WLBjvq5f22CK1fr+3F689S7UlVKtR3Qq83uoB62Dc&#10;3HaspVrI82ocyKuj3ec0zeg7R/Rg5x0DF5iXnh8pAKjlACEcn4DwXsNpb7GcRIGt4dqWnWvNvi86&#10;Xs/onGdHappGp64Vfkju9hYDQRKdEuBegakH4Bj44+T8k7uui59HKYqAvvG9T1of1m3CcsA6hK0m&#10;ANwAIBitk92kV6+Gukwphb7vXabP0LnzZtzd3XWOkQ9YDP2ArushpELf9TgeD1CdgtazY7Qq4cIu&#10;hXC+9wQISj722jNrrc9Lc77LTsWQrIS80tFy9sCR6wNEnQ/FBXEr90wPOVZBJRssd+ZpciCLzx6w&#10;XjXQdZ0H1dxjPI3sFRwWkBLn8xnvnt/h8ekRj09P+O433+H3v/8/8Xg++aBlt6foeYIxsx/eJIWg&#10;zUF7LmuePeS+rXUgHwZuhV6v9ydtm8Dmz+Tql3x/Q1YbrQCRbbXRPqBujyoQTZ4tR5JOYaFT7bSB&#10;AFWeszZ4n3KdliRW9/cN/1rvM346ndD3Q2YFRm2f/2Jk3M6ALMiJdUDpAkvLj42qPVwu7KTYujBn&#10;YZM3fcjXcIC2gPW2MNoY0JSGAaH3F5ndbE4Qkn6wF7+fCEoqsODYJ0NrMFOm7MuPNezVABlbsuLZ&#10;OIxFBnV/th+G60RlRk2yLLYZiQfVIBxu4EDlepsUSgCIMdkZ06RhjFMSdF2P4/GE8/mMfjgUAxMG&#10;7fJ731HdtV+D2/VrOShu7IecVPhBLRJTLBiY/dB2GHr8+tffQluLWWtYY/HzT59jH9rCT/eud2vk&#10;ki2C0FpQbRqwlYrNrYyht/73ZvB+DztrjW3Vati3Nock+aMlg5K5mKKWRTY3F7XamzB3Gaw3uHya&#10;uNmgrlzYlvfjnnP49Q8TvkoK0mJKM2xcpNgSSElIH4jz9PwOfzoMGC8vuFwueH19xbvHEwY5ODaK&#10;dAssiLwnlwCpHt3xAefnD3j68AnD4ztY1WO2wGwsZmMwzjNuKtM9+QAAIABJREFUtwl60j6ESED1&#10;CqpzvorOz08AQsKAcJsNfnq94YeXK15mhhUdhOogO/dLSOXZKYASwKEjnHuBc0foSQPTjNnMsPPo&#10;gZcEmOZe0eR9CZOvsWejcWLslnta8p3OAdUctCk3xGzE7QF+S551Lw0wMLqTxHAS6AaGUOzDLTWu&#10;txteL1dcrldMevbPjIJEBxgJR961EMot9rJzMm0zGejJhX9oY8AmeNynSXh89jJrDG4Ughm2uBC7&#10;JPsLN/HnOwD8Fkhzj9GWfNUFuk6h6zuAUEzwOWGwmZSeF2tGCEVtNrxNjUU+MLbJyiVYv1C2NlGS&#10;SIYAHeKcxnBnHaA2ULNVQKfFlVNQsmcZBHDaepaiCKwMzsEL5/lHWSKcayFsuidyj8csZJTtGour&#10;9A9vF+GtdTaTFVpRFMhlaWkLq5Vij2DKJPbVZykAMZuxno1jSCKFo63K3Ov3q1cAbtn8YAmCL1uD&#10;+JrJyidvLBGvV53Jy1jRonF5DJz5+1qm0lc0b+JjQb4ccHMOhkEucw2QF/aIDP/8/giBcIR8yJJ/&#10;Hy/XUKTjT/1fkrcSuLStygerQVFT50G0pKNi6QWeR2rZyAg0Xjbq9tOo2IjBlHljRpthjcDOIRfD&#10;h/Kte0tvBc0twV4uPuOypmrY28R7NKGc8diz4U1Lhr+rpqS8pS9X8fxRXPN+r/ebGuwsbUC4YOQy&#10;GtkHoGYzUw+j8kTNZYO5OIrm3rgGSIRnIgyJopVDUX+Ww6D1OlIUzeTaXnMP4C3r9rKJads4lWtm&#10;AmYFSpupdQ/lOhQ69Ai5iiCw8EvWWy2TR7U+oQlMtIhBaWjDFdEoz32xix4h/xWA5JzhH73QeR0o&#10;2eoN1lj2LaB9ranNAzi3vOzr81grANZ7FVpcxyI7JAxKMyVGHvRLkRmfsokAuOysccI0Tc56Ram0&#10;B7NNa1R+LnPf+3BthMvaAjO0nsCzjXYnzrZRgYT0gBCaw7G1AV0cqlMKscwBj2nWmKYZ8zRDGwvJ&#10;DBG93wEW8PlkCiTJs0wNpmlyfvTGeN/4LMRWCFjrQLI8Z6leZ3Lv6QCEh/tASYe42JD7RYRwiZRS&#10;jnAFgNn4fxexXgzPt+oU+m6AClZS7PydHRiv0HuwyhqDrlOegAFX54MhlbPK6TvnD2+ticMKohFG&#10;a8xmBluG6pUbDijlhg3Wg28iKeUcW1QlJj+cPUfX9RAQGEfn/6+Uit793n7fZwEoWKN9YKkocgSG&#10;vsfz8zsIEnjpOtxuXew3QcDpdIKQEtM84/PLF9ymESQA1UkIZljtPO2t0d4ep/I0zEhGuXoQ2LaL&#10;Wx9E7wtm3EtubMGAXKksU58V8g0WdPDc4XCpDK16wzDMrauFexk+94lk1SmPNkXcVKuktXS5d5fr&#10;AGVBt1zlPeUa8sresfpP+mHQMAw+VDqRumxUptW1+1JRvZV/sEb0yPdGzshKEUPxjPdwPpicF74t&#10;eggR15zIsM991ENQuXHq3xBWGwDyvA4LZBpjLJi8+iW/V33+RiQtEgr1RKwDlbs+qnNWYMZqWG/d&#10;JZWMg/hI3PBFRMzDi9dVFDVNwbyX7vM/Pj25MF4fRP76+pIscSXBjoxxHDFPGlJJDIcBw+GA0+mE&#10;0+mMvuucqiBYC1nepUBpAeFFLVKRRyiy5bkA8JPqStwhGS/PN6NU5xvrBtTH4wHfffcttDbQ0wxr&#10;DC6v1wXJaS14dy/5eStzaw2Tqmvtev9fw7a2SEN/N/B+S4699+fewoSqC9gC+CFueNnWDQA1Fsql&#10;1AcQmcwWiIQMbPsz3lvk77Hg7gHwW6y3PTddy5ZgOyCBooejcGN8z3ToMZyOePfhGaenJ1x+/hnj&#10;bcLrywXjOOHUqyIh210mt0h3wwnHp/c4v/+I49MzMBwwWsI4G8yaMRsLbbz/mxCO/d15yaT3R4Rw&#10;wLYBYTYWL9cZP72O+KIB2w2uyPPMeymVlwgJKEEYFOFxILwbBB47xgEaYtZgPTu/LMpsNwJKHcKo&#10;3FaXgWU2grzkJ9/UQuXr6Ttl3Cnyr2yzQiQ88ASXtC0MaLAYzgrHhw7DgSCVgWWD2zzj9fUVnz+/&#10;4PV6xThN0MZX70ywRkAzQwiG7AhCOiaI1RajvsEa6zaDyU0uU1Pihi/S+zemkNocbFt6e3EWMgrK&#10;vpeSFyG/gWV473loD6FC6rsvWi0869VtWDYLf+QKRKyLjHIIiAIcpQbjOTEVKBFdcka2xQK8ajJX&#10;aUkP2ZK6Fpsfp+uAyoqGcgZEtsHZIlTWnT8TfVs5sw3KNp+YgZAz1OtrYtPjkId0xvUlL9SpUBgs&#10;5Yr5CeZY8Llm2nt7bjADWmzvwDxJVlAU5Y+BnbB8DY5NurFUsrnzAi8MAKhk3Yb3Y+TrwRqougIE&#10;wmbhedlyQ8HnlGMGAWzp+0wedI6vG1+HFtc0MoVNNnjMPD/TbcpFyGNtg8PsZJ8sLBbSAeT+0NVQ&#10;J+RBMAq+KQcpOvtC3to4AEu+1FwN9zlTjmAR3pvuyDSUoMrf1g02k6eyDG1TbhnmQ8diYxQALs/q&#10;RLhnmeLQt7RKaLVjISdgZe/OQMKw7IpCEYJi2FfWXai8vFuFJlUWAlQpGmnlR6n8fPm/8/7QysXQ&#10;Lx+BcVqPOPM+L/xJs9VvTd3VGnrWgaU5g3EBYITrxw0WGoUhmG/qY/hhvUxZAC2VUg1U5z7iCTzI&#10;AebIK6DkdV2yungTmKY8ABQ5q1nEsMYckGgDr+HZE9lQiivlFBYgebrHUsB5mVGw3U+sDRDavUoJ&#10;MNT3zla9n6sTap/X5r5ekIPK+6gZCswc1WCBPBJeR4CC/XbVDzFypXEdDtxi5q/9vVVv1Nc7t/Ba&#10;tYBphEO3GnkisbCayQfDEbwncv7GcApZxD7Dk278A+FYmBKdUpDK+awbYzFPcwxbRbCQEdYNsD0I&#10;lIcY1wzgwKRkAFrPGG8XjNcXWD1DEKHvBwzHI2TX+/wu8vucWFV/L+q6/I6h5DlpLWOaJudnP2lY&#10;w7CGoSkbZlvj6lNB6IQCiFxf4I9/miZIaTNQywW3Bh/5eyzp5gDI90rCA/bWq3ddneT8vYVMgzzr&#10;rUi11r63UzFglhmYZw1rGVJ2MfSRsp5SCInDoYMQErrXkEpgHEcIKTAMA7reM1KZ0HU9huGAvu8h&#10;pcD1egWDcTgM6IfeZU4YDSGA4+EQj81Yi27o0HUqDjSIASEFHh8e4nHM8wSlpA/ddSdUSoHjYcDx&#10;eAR7cN34GpWk8N/jFOqgBPQ70M8PPLoe423ENFuQULheL25oM0+A0TBa+3LUq4X9Y2PBWX5UVtln&#10;NccWcLRF8LuH+eSZV1sAVxPzCYrEUMMgKZ84szKKeyJnJJycExWoSIxqHczrQqzXLm8mQy4zV7aU&#10;4/kwoSSXclRHx0EklcfHeSFfLZU5yEnkLIgpkLGEwPl0xPFwgPRDRfbWNG6IjcXeE8gFWesSfeH3&#10;kHrzaxWG4jUOFdcTQc7+K4C9RN6C03oWeRfB+wDgJytY5wwR7GW0NsXQtyA9WI75GLMPpQ7ZN0Se&#10;kBOCfMO/VQ9NIDOGuqTzg0VjlLMP88MEKR34b7SplEy5BW/IxhOePJfVrwQISeh6heNxgBQK4ygx&#10;TTMuF+HcKWYNYQjjbcI8zZBSYjgeMRwGqH7A8XTG4XDwAd9eJQ1/zeu9ZoVE084iw4KQQbyg3i/q&#10;gC0iSPxelrFPCAQ1VA4o1jKUlHg8P+I3v/4Wt8sV0zThv/7zj7heRxhrQBCFYqq13t1b+/YqbtbJ&#10;qC2lbqprtgahe8gYbwbv93ijvWVBvGeRscW4zZuXnOlSf31J+2sBaKmgzhcd5n0Xdm1CsybD2vIA&#10;XTtP9ybla+z/1vm7my8QAA3PbiA/jez7Ax4eH/Hu+T1+/tMPGD//jC8/v+DLu1cce4XOaTlTAJfq&#10;INWA4eEJx3fvcXh6BwwHTCCM2mIyDG3ZFbrkwmUFpeCfwHAUysmZLQjGAOOs8eV6w5fRwAjngS+V&#10;cqx7n2QOZkgCeilx7gTOHXAWFgcwOmYI9mnjfsMQwrOKVhgDeSJ4KXFLTOPtwqe2kfFgN9tkzUEO&#10;vLc+oLY/EU4PCsNRQUiXFG6MxuVyxecvX/Dl5Qtu0wytnR8jGQFtGGTZOY92ISzKSUOn2wQ2fiMM&#10;G4tvsqWQkH4jFdmCTEW/T01QtAZuWl6Z90K7tiT5e72YE+uQoX1WQZTEIQsjq+92D8qtB+rW0sYd&#10;ayU25KCr62fDy7ARJLYIneHSriFamlheeG0u6IH5mshcMRe5ABXLQUDuQZlljuS+4cj97JJtCdtl&#10;GPmWPcfavhCZeBkSRfUwpT7vHPxtXaO5CLgFmkBa/D2AIc3ziMjsjuwb5OHEy7FPft3q9SKXCRfs&#10;ntxOybPsw/AhP5ecZCYO1OBMCcO5ByhlyoncP5OyBj1JVCPjn7EZYkYh9Ngg2iuBlkyTcK8F0DuX&#10;sZf+gZnNk183gRZ7KQeobWS4tFj76QNk5yGXaQcdh60yGtBS5GX2In5YIqX0VbltDOSF3wNSSFOw&#10;o1pjsC4Y2XF2RBG4KsDCRsO8ZISXzFAumDPOv7iwwKFMUlOvz1SDwlyuIMFua0WJWf97zvJlf3zc&#10;WGwXagg/0KCN5nJ3EwpRXO9CDp+/X+1B7xsmsnlzXTKEKWRsMBq165IVXnbv7MHBOmS1tT/SQt0S&#10;msV8DVoj0QhBMYy0Vd/WDPNlsGl4Jrk5TCqtAkQWrls2Qi2rrTWySutz1PZc5XmjVUuHZW1Cq6wu&#10;tw6UzPlkxZODPit2O4EtWkHYyFjlWyqM1vB3i1W/p7/ZAujXwMDW+Vn2MlgQKIoKmQvqiKtvIGDJ&#10;lnt3llcbVBbC25mACHrWmKbJWeJ40CamCQTmR2SkIyMJ8KIOJK/usmbGPDoAnwDowwnMBrI/wJIA&#10;ICFVDyVFNfzERnhf2GMoDuLDUPw2TrjeRhjrjgEMWG0dWCeCXaMPy/SByA7AEZhnHf3+g12Ds30w&#10;kRXbIots3QvlYNWB22RTAKazkRAw2mDWegG+kQedAqlAeG9ma124O2u3j3asoISE6joMfe9Ccokw&#10;a+2usRTOckOKIoGo6zocj0cAwDAMeHn5gnnW/riTIkdKiWEYcDwd0PcdbuPoQDglo0rBGMZhOODd&#10;u3cgEr4PuxRKIg7HrFxGwTD0MOaAWTtPZuvXe2MNbuPV9WSzhpAKnRDoVMghUDGIOCjfAmuYtXZB&#10;wNHCNRFwCIVLDlqioG0L4eWaYiv7wNYAZ80uuN7TN1mumfVqnqjK9ffmatIFY5eiwpKz9aJF3Hwr&#10;YL+OvZRE0T3n1V0jW9QO0bdelErpXKUXBnmF139UBYkGZYkhpAs/fnr3DofDAa+XC6x1dQlaWUeE&#10;JTFhBeTdIt2Www3aJGyQlAtAOShechVhzLmwLufDRCW0iOB+bvMXfi6t3e5rboDrLXxYxHU21Qut&#10;YOm8ZhJeHWf8EDjr1TN1uzHaK4iS7U14DqJdDsmMFxf2K/bWxc72L/QD4ZheXl4diUi6dUhKieFw&#10;cHmGnbOXPp6O6Ps+4hYleRBo2YWvDerqOrwFdlCrcG3gFUDbWsvZD1mQrev4ysLJMoy2EFLi4eER&#10;33//D25tNRZ/+MN/YRx13LsD54F3EKPf6oZyj7nfJiG1rbuwi3z4d2Dev5Whfw9wvjcAuPdzre/f&#10;kmi0FqBa4rA3YOjexWxJD/cOPLZsQu7JXPaylrc21/wcGWMhhETX9TgdH/D+/Uf8+eGPuH3+gpeX&#10;G/761884Hwe8exhAUkY2qlI91PGMw9M7HN89QxxPmEC4zgY3zdCGnB++dJNiQQyJzEMwfM5Q/DJg&#10;2OAyjfg8TphAEN0BQnU+FNcXgtZCAOiEwFEKnKTAiSwGNugsR9mrSyDHXXB17dovihVQG9DLF4sK&#10;CoX3AWdyUi4WDCM15GAxnJ1djuzCZqVxGye8vL7icr1gnCdorWFmAFYC2oK1RSd8EUkSkoQrGGfH&#10;1jHa2X+wdccvhQ+EkjIC9yjki3sWsO17cW8o7dbX1hfEZbHp2D2uYE7glah87LJiMAs8QhbUWsAk&#10;WehUYj63pVRbE+b/n7b37LIkt45FYwNIc8p09xhySEqUuXfd//9z3lt6opFIGXJoZrqqjssE9vsA&#10;t4FEmmrqjlZrhjNVx2Qigb0jYkdsr62yWpWjjHKkusmUB2CVFAGkFirorb1AhhbVUwhbFgWRMCnB&#10;/mWIaiw0k46b0QDUGx6ZG8eYBMJb1jlSZd3Q4JehvS1/6w26anPNJtusrAhERTBsAS85+Mdf20g8&#10;xVFz6WWaRk4VhFUTFuRI3DtdAs9qheyG57dQLxWgVxEey4tmrwbPiBWUbpAGJd0lp6LL0LjyxhbX&#10;rfSmrv3vASK3WE3L5oMrhXUBeeZrVfnpy/XsuJ74o6Aq9ES0XHNZuShSUqgNuq5aXgTAn7zkXoRh&#10;5lwLFsqfhc1PUFmxAIgLH+nV56+sQlksYK6kOMXnViEbg5eF/RrAKNWvEZBrWXBsXaMW0Ni2PeLy&#10;FE85N23wXoXvs6by8FYLbT/3ZASysC7kJqlbTySthbouH2U5XUSrDVr9zJavQxvNWCn5aPmP56Bz&#10;Jz7vsu5e2U6btcBWvVysDfV+Ac3RJm4rFE1aLrWIjjp0kITibKkMpU0irx0ITwdVtqXavX3faWOd&#10;0KGg27XReVk3ND8jYVEvxFBUaQ8t6zVJbcUw1fvde8XDMaijQCrboICVJh0EF++Fy2StB1Ny4D0F&#10;cVBnDJzWmOcJ83TH/X5DpzRI95CDi+VztTqHWhDaJEj5efYZVdZafPz4lbcBut+C9YUHNVzcXBme&#10;qFc+6FUpDWNmKKVwuVw92OGkZRMAqAQu1XZbrftSB0LGe6Li5HQMtLXetudyvS6stBgW0zwFEIty&#10;ACTnO8rsYGcDMHACYMh76k/OYQ41fvrc0U4ifPau6zAGRb21/meNmQugzxiDYfAe0TGwMuEIkfwJ&#10;q+nx8YSHhwc4x+j7AXMIw5VEv1Le2/5+u4PZ2wYloUXIarCzw9vbOQmNus7BaIVOd7ISSdfLGG/P&#10;AZRTtvH6ELxoDkSr/doacLQVZr2Gn8jA7y2L5DVR4dr+yY16vc7RKHoWLicBAREYLHqC94ZzHg3u&#10;3rpuW2dK2eMsQ7rzz7ngwa4qMamcQA51m+LkDOBEVhkphYeHB3z305/iD//133h7fYOzNvSJKIin&#10;jJS2rBKPrZXlGSX7ShR7YHy9eS77zrgb65Bx6HMpnLdJsRbWuvTc57PDT1JFf30vdIyv6VLIbH2O&#10;pXMkCBQyTsB5wlv0ANKGN4pbYi/mbdMUnPPPh7NO1NcesI95LS4IlByxEEfEEyhbwU3ThBkW97u3&#10;TGNm3G5XWGcxjgMeTgPGYYDpu/AaXmj69PiIYejBzmKebXAeKAV38iTawxWXZEghQc3e/lirLfOU&#10;devZOOIkEsVV0T7JaI1vvv46WMIxpsni+z/+CdM0hx5YbXTw67lZLQvAZn0v1sGeyHSrhm3vzf/D&#10;yvv3bGRbjcLWzx0JtzryGfesavLr86HCc208dIuk2DrE9t5zK2xubRy4dXjs+drtscXSAkAbg/E0&#10;4tNXn/Dh00e8/PnPuL+94vOPn/Hy8QGPDwYqJ2pBmQ794yPGD59gHp8wk8F1srjMjMn6zYpC0aGI&#10;oU0XlBS6/FzBn9TODtfJ4vV2x3m2cHqA7gbvbx8aez/25NAR4WQ0HgzhpBkjOfTkfSIzwqJAYZRo&#10;L+jtqC9gBkP3u9FIHiQlJwFOM9A7dI8Kw4OG6higORS6M97OZ7yeX3G9X2GdH8uEI69SuQPaEVQX&#10;gHhSYMuYbjOIHaz1hw+HAJdOdzBKo9MahnRQ3LcaatrZTOhdTe9aw3uUxdx7VmLQzTzPSZGRxE+y&#10;OCwCaLkINpWgYRzdlGM+rXHiWhG/BAiqZzh4HKQD1HEBINXFLCc1RCYQ0nqLChnng6aXQGaBdmaL&#10;neZq3U5qL1WTxcsGgCYDgJ7zELYp1Rhri+iSaq4CaJRqEKJVUJ0FgM6VIr9unbdCxhHJklo1s1XI&#10;ou2hXb/v0ndcAsvyuzigovySSoddSHCl0p6KWVQEOdwxvpYE8GsrkLrwdo4L8L5sOsQ6JKECY1cA&#10;1d4/Vuf3D0WyVKcWdjeFUjfvLy4Fxsk92xXTc0swRDZ5vFl3xFC9wod+pfmjBJSUUw45FK/Mh1Dw&#10;aYal0D3ueSqp25dN4IrSUY4HVoGRnizhhbVFeaYGW4ekhI9ZLqXqireaX1ohqislWrJ6EYqyPW/t&#10;ZhGtaFcgsbAfqa4NVcGgrS+UADsJmiIq5CsAc6NmJZAf64Zqn3fxWsQHqAg0zuHgreshm6I6ZLZu&#10;8v36Wk6RZUV7mSHVJgHQ/AxHz/bayz4rkV1WG2+QCu+pIwowBMcmUlshq+/teVoEx3bNTU3ydm1N&#10;ttZ+mwSmhT3RmiqyIbes9k8UxO0aWL965jGvAr57tWP0j25NUSdShrhhd5dJZBXEMbfbzfvdOwft&#10;GDNbsPMWOkprKKWhAghgbVb0eyUkAEewDrBxLTtvk9BpDQyjt3/RYfrX+PwtIlOeBbu9l7TqKomx&#10;2U64XC+w84xxHHCfZtymu+C8SztIdtbX80qHIFiTfNfjBIJXhkaLIH9mG6NX9+NVmydxf7uuQ2c6&#10;EID7dPe5WvO9WN/x3jgxFeh7PFtU4JEQn+738OeGznSw1voJAvY2d84G1b3zYbBKZ6Xr7XaDcw7n&#10;8yUo1pcCgwj8TVNQyHMMOi6TVUgRpumO223C/X6Dta4QA0QbymmaYMPkr1fQo1BNO1jc71PKF/Nn&#10;Qe5L/bltwcToOoNxGND3XbJsqnOiyhD42saLdtWeLVJurRdeTvDxIYHbFuDbDqvdA/vROFMyAN3a&#10;RukA6P5eceneebU+NSlqAPZWaIraeUvO5fpVTsfVU6mSBLXRtooI4zjiu599h198/wv8+U9/xo8/&#10;/hjqcJXqdG9Bw0noQ2L/X5tIb2XxtM8+blg0cluIECdIgwOD0T73goOISSkNNozZmETa5QBzL3L0&#10;n8EUPagLvVLxeeM4bXpGVExyy/10qhWz777sa7x1a8hOAaCNCmdOJljmeV7N0eJ0TpmCANXGW4bN&#10;s4Odp2CbNSPme/h9wQd/62DB5dhBM6E3Bs/PTzidxkD82nBZxfQ0Ha9tuNFLQApWOU4KqOBNn60V&#10;yz96dXJrFwcSEzayxx7HET/5yU9gHXvLNWvx5z/9xQP4qbIuhX71mnUrAqf3gvBbWPQ69o2VWvB/&#10;GLx/T+G8dXOOAMd7jUMr+OdQOErVrOdANjpEBqw1L1+i1nnvzx1pKPb85fasSdb87KISwfQdHp4e&#10;8PHrT/jL90+4XV5xebvg9eUV1w8jTn3wEusI3ekB4/NHdI/PmMjgdp9xnR1mViAyKRzTzy/qNHKY&#10;FG1hi3dgzMy4O4e3yeF1criTAZkeSndQyo8Kea92wLDDqAiPRuHRMB4MMChGFwbgCexBOQFMH81u&#10;WAXzQzAp7THVgPAJ9yof53sDkFHQA0E/ME6PGt2gAHKYQ7H6dr3g5e0Vb5ezLx4nBzcTeAZ4BpTT&#10;0OgyWBDUKexmsM0BWjFYpTMGvTEw2njmVAKKNehZWeIUzwIdX99b/rQtf9at/UM+D/Jwsdb5YN5Q&#10;1BfPbIGOoskWL7Ap+X4HfJprZah8bwJyUFAVnpuvqyotYRJguywCM+zpsoUOYUMxV4ckZ2XAGlEI&#10;bPtUk5hP43pkn5dBu2I5rdrIrK4n5tXP25yAiITUgfOlOanA64FQjCUZxAfOsnYxvPXclCGsEGsm&#10;KeNboIko6F3lHUq03nSUmQPSYqVBVjku8gz8yCeCsrEOuEUY9zTQWr5eVhq5aOsV/CkzAO8BCRd8&#10;tzNBwM3msw1UMbb8TpdWeUugNv6cV+Xl/IY0XUIliA6Zs1HkoohrXIxGUwPco11AbKsALn03hfWP&#10;yr6SFADexhhVucZRZTqvAP11YFUmPbErmGhahGF/6mrxmqr046yBNGJfB5TMGlUgZR1Oug3Y1n9p&#10;MRa9CLHjTABFj9ti4oe5IpLz+l3zYpcgYOuZkKRQ3u/KDIOWfU4ktlpEZzl5Y5tkSWnPRC0tQ7M2&#10;WPXarrV9yUNX5Shvyo30mnBmS1SzFVz2XlFRqqF3wNxIRlIBKmyLiNp2c9vPWMn9re+HGcCJxI5u&#10;vEepgJWEc32tZa3WalQXBNXatU1BnIQikR3ZKztuZ85ZTPc75mnyHuR2Dj7yXkmoE9Emg9IJ2hgw&#10;K0HkBuAZDHIWbL04pOt6DKP3uldd51X3ZAClw76qFs+sDKLN31tY6wRbP4S6zivvL3g9v+HtfIed&#10;OXipc7K8Y5R7mXUu5cZordH3ffrO0zRVSlBA6xgQyYXFQ2vN1mtOhhnHPJoYDqy0Rqd0suuJRLyq&#10;fCyds35qINplhHs0W4t58l7v0aM/vk7Ugmil4GY/WRytJ+63a/DRn3xoL3IAZrwe0+Svq1LeS3qe&#10;5xRoHbNCKNh3ff7xM15f3pL/fLx2xR5itBcNxawt52BDXZPWvVOwYUpWad+Hqexb5LOn2ALBi//x&#10;4QFD10OrEAYsyVAZ8NhQvUuQt1XH14BiS+3a+uejVrxb/d6a0GkNt8pbDKXA8ZxVl8Umss5K+0e1&#10;P7xHRLZl6XoUr1me01wRC2t7YBZExfVeZDEWk0dcZfMgTaB89ekr/N3f/R3+9P2f8PZ2xjRP6TzP&#10;10WQtVVv1jqLt6yElteBUE6Wl2QTCWFa/A6OHeZpwnS/+/sawG1vtaU80SgIhnmecJ/uyZLGudCD&#10;sA098XLy2eN/OWycGYCF2PuQs7akhWMkDeCnizhYmSkm2JjBQjFbxeX+Rzwr3qpYe1zNGAzDiGHo&#10;0x7FzuE+3YPl2ZyyjPquQx/tw5Q8cxVIAeM44Pn5EeM4QBEws0vpjSywD0abaCeR15bXUbFQhL1p&#10;eaY5cALv471SSvv8RR0IEtGzyHMwZY4EkiRamiWv/SjSc+J5AAAgAElEQVQZE5NhCoRxGPDdT3+C&#10;eZox3W+Y5xl//euPmGeXHbgUDvndHxWk7AH1e5hGTbR+iVDkbwLvW4rvNZAnjjzQgdfbLkrXgfW9&#10;gnodFNy2D8A7PvNagyDT5o8W/e9dZE1g9aDP5VrDklUSXkFGxqAbR3z49BEfvvqElx/+iuvrC15f&#10;3nB+eUT/8QHKDDCdxvD8EebxA2bV4XqbcZlmWBB0N6BTBE0E0gqk/d+jXY5U6LiggJgd42yB1xm4&#10;OAMo8sB9/L1QIGswOkUYNeHBAI+GcVKMjhxUsLAsB3yW937LbmQdXosTq7zZbBU+5QG0d2QBzVCD&#10;Qv+g0D91GE8a2jAmO+N2u+FyueL19RVv5zdcrzdMdwc3AzwRMCuQ1dBsYJQJnqgM6yxm5wAXwjnZ&#10;b4adMei095HUpGFic0GcPf8FuJEZT1otqrbUzHvrbwsMOGK/tWywfQOW1iy1UDqgttBYPF8rwUpb&#10;aos1YKUIXUwHuSvWW36dPPpYIhTiUI2McoXzuRXrna29hSs7ly1FzeLeCEAiq/0aasBKZM8HQZQW&#10;Ybqm8GsFUcZGcY88Pkr21qTAHgC+5tNce083k6gKhZFbfRZqFRQXHjNUqMLLeydDzRpgiSAIJEtX&#10;BoiV0wLliKNXnTlns0U6ld7WsoD2I/I2jbiDAWN0DsNllwptSXhtrZcy+LP0/Fn3963uT9ZCJzCl&#10;eDALmxlKwYbe6sgJAJ8rElAGYsnJFBRhmi2Qs/Xs1Gf23pqP3sppX3LSPmcZyir3MGrVYTtijqj6&#10;OeLn2FLoro3Zt55Pqj43p0wDVSjBacO6hWh94mw1E6NeV+IlpN1AbrxJEG9UxnVWU03yvmbyy23W&#10;nGsEw1odWnvk57XnJ0TK52gtdLgkjWqCqZVtcEQQtAaqZIuUHKwXyTTXuINbIqOtPbYFxLR6lKNB&#10;zOv/nhbnwtpevzeqveVJf7w3ILQs8YoskuI7U0EQbPUZzBDWLSvENaqAXuJkI5eyQ0JYt1z7KvyJ&#10;4hevgIzh7i6DfI5hMfsJVuYEIkfP4mQfJ6bBFIINinPQ2sD0I0wfbENJgaDDXqMXllgt8B7V8egC&#10;GOXcDDiLy+WM8+WMz68v+PxySYGuCRZLPjuRaAhWj6IeJBGQervdcLvdE8gVz+MMnmRFq+zLJJCf&#10;w7MpTNbFyd4QNGo9SK5h4IKohsiJ/dzBujnYF7GYgOVl7g6kpYXLHvBxXwUH4D0IGpzFbOcEAqXP&#10;FsCovu8We3KsObwLncpe/MrvY/P0kj6D7zFs+ewTgawAtVwmIFwIB0UgGKF8xps2Groz0FqlPTMG&#10;nGtSOJ1OKbcAbFM5xkHUQKRyblqokWixx6CYzGrVq+0A8n2Cfa/P2JoUWs0YWxGDxUllKAedziJK&#10;xE+qkRnNnqG1hb0HrNuqbbAhKNr8WWAh+GudxaWYoNiBRe2Vy4loZcIhBG0cB/zsZz/DD//0I/7y&#10;ww/4/vvvPYBPBK2ELWDVr23jZsdBzpw90MbaCsFQ/A5hsoZDPqHfHxzY2bQvGKMx9AOM0XDMftrn&#10;dg+T98FqZ56hI9HJGYyPf0WwmAVxCCBkaKgi/DaCySkLIlgPM8ELTzUlO6M4VWPZAXP254/LsAuW&#10;XSaQd8Z06DrvUz/N10BaeCzDA+AaSvm1HkH7rCaisFdrnE4nnE4j+s7kvDlRJxWqPaxbueS+jHMW&#10;ACKGVmay+L3OAorQdx10mPSq9xxZ/8Z/H8+OSJDEbJaYReLvCZXZBcH/3mff+LDy7777CW63K67X&#10;K6bZ4vOPr/47wLtT1PvcltvDe1T4R3DgNQHfe/GILwbv93zMtvx/kmfzyoV7TwG9BvptqVPamy41&#10;xol5NR35KCu71lxv+W7uA5J86OfeA9CvvhbJpjEDuqQUdGfQjwOeP33EV99+g7/86c/4y4+f8fL5&#10;jB+fzxiHEeM4QI8nqNMzZtXjcrN4nW6YmdH1AxT8oUJawXTeJgcBrFDR15mz/YJ1jNts8Xqf8TIz&#10;ZjJQxviiWStoTSm8USnCoIGHjvDUe+X9AAvDHryP9115rXLVcK4fultkCaGthGg3q9lS3oP3Dqwc&#10;qGeYE2F8Unh4MuhHguUJ16vF9XzD2/mMt/MFl+sN8+TgLMFOBL578N6whtbGfzP2wL2LoAUTNDSM&#10;9qzt0PcYTJcA/OxXVj+PJQhy5K88Zu0OE2G17cwWQ7o2blmr3KI9UCzmHBwISgD3bSXIXpFWs9O+&#10;qGgDEk11QiiwjxRGi8YueOs5EZjMSzFjoZJOQD+tW4A45iaIXI+kFgw8i+DQYhyxhuZrMFp65Ktm&#10;4NXWulkA+NLShVhWic3zZG9SrFZKLgB4AXa29vbyOxCWHuy8Cnjl96vHYXOQm9+HqQIzuQCkyzHU&#10;fE8jqVcA94UCI/6Ok3GnQthI6d473gbAkyUOcpCubEBk8HcETPwfh9l6ZZv/rj1I6coyhzef/+X1&#10;LRWptaXEngejtAYitK32aE17xAKs561xy5Y6rnwO10ZM1+qVzWKUltYa9advE1LcXNd1Q9m8J3GP&#10;EbKuvbF6aavEVX4EN8i7VhOSexXKazithYpcq9RrcrppqRbmBlDC5ZoR/24v84iLsalIPLjF/hn3&#10;zghi7YlnSoEBr9q7NTMAODfUWJmaWFr4bNskHPEFrp9NLpTWoi6N6yEEGbtwFhX79Ip6cGv/2lPr&#10;79frKMDatZ5grY+R+3qrbNoC3rYVn+u93drr1M9WOclTTwu07WBqSa0EtEt7Agm+iSBHEf6bgymR&#10;QBylvNVCBpq1CD2EV4EH8J4EIeWYgXn2YqCg2HZ2xjzNCXSVA1Peh1l54VGadPSKS4pe86Dwewyl&#10;OL8PlpMX2aILIjjeA833+x236xnT/YrXl1e8vr3iPt0xOwfdKa/Crn13G4Wgcw5k5yR0StYMIT9k&#10;nrOSfZ5tAtizbUe+rvF35R6SVJAR+Ar/ru8HD5SFz6A1J5AsqSnZBg/+TNy7ZEcTvJ91nMiNPUkk&#10;BGnhyRxDLElx8rXP+wclgkfWeHFNW2u9xZ1SAQxTSX0fX9cYVaxnEmGhEVOKxBAL4ZsHA32AL5SC&#10;MgZd38H0vQjt9YTE7LyVWdcNeDg9YBgGIFihyClL+b2kAEP2b17hrIRveiMD6oC97h6O8B7g6aiA&#10;kVf68fjrKhB48j5yYX/a2hMViErl8RoJcSRjbQ8DWxaFvMDASNikLqcOURCU8trEkN+lC1uebo5g&#10;qzEGnz59xC9/+ff46w8/4HK94ocff0j+4WWtzK0x1IJcrhXDtRipmtVccsFb6wpxzsljOtL6lNlP&#10;skTrWGs9wdnF5yhkRMh6RClvqeVQnjdxnwWCVZrs/ZzzlmKGQLokUeR0preCCXtVDMGOwdMUQ3EB&#10;rZ3fe2JQLpHHY/oOxhi4YK8zzz5w1ToPSncBgI/EqXMO03yHVuKMpGCnpIJlztMjxmHwoexhwofE&#10;lH/OXsQCn21hHKU7gl+Lpq41I+mpIxmpq0w1TpPSrecl54PpQvAha5IoxuRkP5YzzUgpjOOIX/zi&#10;55gnT9z8m/09Xl7ewnT4igVjI4fuiEL/qAB7jdzbq3X/r4H3RwDkPQB9yyN+C8TZYks2VbSrG+sx&#10;dVVdyErVwRp4sAba7x5aG8rjLYVqu2BuKWDagSRls5MPShuKuz6M+piu8wnmX33C01cf8ec/fI+X&#10;84S//njBw+OM7vSMrj9hUhrzNOMM9uGypoPqOiijfQGs/eiTDKdNY/oBuJ+dxW12eLvOeLnOuFqA&#10;TYfe9MnrPn5yrQi9Jjz2Ch8GhScDjHAeuIcMFmIQuAJz3GqBshVuJu1BsAijWvoNkvALIeW97tg4&#10;mJFwetR4/tDj8bmD5QnTZcb9dsXlesH5csH5esNtsrCOYK2CnQHMCtppn1oeRuzYucC4cxgxVMmP&#10;8jSMnhklnQ6XCLTFa1CGSkEAV40DmyRMWSp+16xA9oq+vf2jfC3XAIu9xYYsJEgG0qIGoHmh5EtP&#10;QOkZkr5lEWBYeDjLg6pq1MkDo47dhr8vi0OzWjcxpBTL0TdqeNAkWzAs/fVlTGcdbImF7Q4WIE0M&#10;9NljqaWP+BLQ2N8Dm8rq4OmdAXVODTZtRLpvkadbpJBU7hRK9QQeyDehMgyUUU1stKyIUADZzfNB&#10;hKnF/NVYkDmWdjBV8CULwA6lXROEGoMLQcaSFKg1kBn4w4oyNZg5FQ1laCCdg2Ob7KEQPSZd9vlO&#10;zy47OCe/03oQdNF8FEB4yxOfKpUwI0+uVzWIsHtxRH5brce+wdmjOZAtSfkIRts/VPxGUwHLgoQD&#10;SssfbnZCtdhgrRj1JGANBu+rrfz+wLsFKck9U6je4j51RHW9OF8rwokXqdK0pBZErIm3z3KQWQ0s&#10;bb2k/QtzeG5KL9r48Ehbs1ZI1+JZWvnOxCibB5a+1xlgKgF3D3rJzAcJfhJTYWVHYm9K/9iYAk3n&#10;gb8AxedPCj9urTsqCMc1G5Sj4pRWmLC0LuFyu8VaUK70d03B6aDFhMgaeLMZ5L1SI8p6tA6aXVOd&#10;Lmt7Kghz+dzvZWq9Ry16JJNrT6QlCeR1kVUNvK1N87U+u0xoD+dtUfdwouWUIqFQzJZNCL7pztp8&#10;W1ReB7NzcHOYEomCpRBq6kIfkp5BpwDWYJ33ect3OFIwjqH0nFWEDHSmg0pAhgfRiBkIdgKJiI+r&#10;M4S8Wjt7hanzmVV/+euP+Pzyhnl2CUCvT4HWWZwV2ZxqpghwKUUBvJ+Dj/sUAO8gcFLRO96lOsdb&#10;UvhaQoU8IyIHpTT6vsse7uFsd+zyVGiw4wGzB3m0BuASeD9PE263WyJODBNAOv9e1SMoYb1X2wLC&#10;hT081k7RRilZUjDIZlW+s4FUUBnA88+zXhH5UMgRWNbqyWJpAUADShOUVug6jb733tUR0OOgDlbk&#10;Fb/DMOD58QFj33kQM1iB+okDFrlP5aQX1SH3FPpMUUsoKq3YjoJQW0LFUhDkBBBcPt5r1j67gsZY&#10;ZzEScRuJExJqbWADkwl7RRTurfVNW7jVXm8qsaEmgy7OVFVNtC9JXohssvywU20/l6VcaaIozsr5&#10;vY6gR69O/j/X/43L5Yxf/WrG55eXIg8tvb0rVi5qC8ciEHhFfLuWucBVhliq2BtZMNEOjBaYVhkg&#10;O01TeHg9diHV9ITg8CCA+wgSW2u9/Uz4d7O1uF2vmOY5/bsYBOsfI5X691jrk7SfjAC21sGyjxLQ&#10;mnRlYZ+JQdosJy9Drdl3BkYLy7Lwi9Ps912fDelFsAyCCfvu0Hf46sMHnIYTwORJAJFzBHbVeivX&#10;JiX7Ri48+GWNqZI9IVVh4z53EoLIlbWcUlwFX9Mioyj+PYL/C6EDHNghWIcBFM8m5y3Inh6f8A+/&#10;/Ac45/Nrfve73+P17S1kj/gzUJHyNTJzSX5hqzY5PoF01A5+D9P9HwXv9z7kHoi+F2i0pR56D2h/&#10;1A5BKjlabPwaIbEW2PSesao9Bc+aHcAxhrwG52sVbQBWXBtAywrdWLBZ3K43n3pvfMFp+g6nx0d8&#10;/OorPH39NT7/8S/4/Dbh6e2O8QOgYTBZ4M4zJkPQ/YC+H4JXl/dZNyFJvLBDiw2p8+rx+2zxdp/w&#10;cptxmQBLBsZ0MJ0BSPuNhh0UwdvlGIXHTuOxI4yYYXiGRh4rjAUAqgDRtUP6PSQWrz6wlbIvClg1&#10;e7ucnjA8KDx+GPD8YUQ3AOfLFbfbGefLGy6XMy7XK273Gb72VcjBMhpaGejEzDMcHBwrKAdoUjDK&#10;oO96DF2PvuvRGeOLnDgatWKzUONETfYyptNXAHptObDWKK4pL/c3SanC5UoJQwsiJduc0MJjXnoE&#10;1oqBrEAUwCKVwF32SQ2KVieLfyrVCpUFSlmMOAFaYgnSVf7ZmYwoC9DCsTwoK6gOTU1qhvo6YIXg&#10;FCGK4pLUgOjSW78EepcWMVgt3lsgbQz5Sa9CtFAT0c7ZUz/jXFj/bEx/cQ1QiVDJME3kHyoqvOiz&#10;Zco2ebBKFHJJxLpKHewScFR5Y1cCgwgmU3HNQgHYUmTQcj3JZ0WG0m7VA0Xj61wOCq/AOUWADdcy&#10;q2fagM8S6Cn/vvY5FnsbskJNfp/lOxVRorlOEM+uSkW2JGU4FcKyzqjvtQsN9Zr6gmpVVcNSY08p&#10;vPBSLcKSxPdrALSFVU5y/GmAtE56r5ZIOjEWXqpHzleub65UCWXdakmeiWsW6wo/feUt5LjY11yR&#10;pREBP8fecg6KU1igVM/JcL1iOqKl6uOlyomq5jsBwERgxQtlaT2F4QJBLZsfUtFndXn+STJv8/qj&#10;nEBAZUXErjwzsqXFfg28tye3SZ24+ri8txRrIFoIauQexqCQf6BWHZvq+v+QDehOH7L1z2sEW60u&#10;/dKgxLU9YKufaX2uPXvO9ndvnJNJrYhyDwJCpslWRc2N1SD2tepczapsJIBnut+98r0AIML3sICz&#10;Fm6e0n9PIi0oaFN/34igRZ98C55umO0czoYYbOj98Lu+D2A2wc0znJlhug6m66Cg0zqO9bUHnqzP&#10;79IGgMLb2xVvrxdMs0u5A9y0MlrmGLC43vGs8zYNvv3vOm/XcLvdcbtdMQeLh8I72xJs+M7Kty1g&#10;hQV5GAFtIk6uYLHXizW7B2cyeWBn/33vdw8U2X4Oe4wHv+bZ4T5N3gKHAGgf4ukkMWHlQYM6ICo/&#10;W8yCDfS1eryfWeEaJxXL7BYprol+zmUAb2nZksPog9LWqPDHwPQGnVHQKgBh4kz161fh8fSID8/P&#10;OI0DKOYtBLseORVCweKHQtCnBwaDUjfUH9FOh4UlPC/qp2MAkrQcWd3TU5+EoobdszjeJPVTtkOs&#10;tyPAmMUHcpKuruMLAU7o1+J5+R5F7Zb4tP6ZPJ2PnGuTnAyWwP0q7tCwfqWmol/UJgFYlaD84+MD&#10;/v4Xv8A8eYuoX//61/j8+paESCzEk1FwU6jOiwyzNaEU7U9X1Fa0oj9s2YjmUqTsN+OZP88WzLaY&#10;KJWWZ1JsBiJwrBXCsx3JLFWpv+M/F/uKI3TGK+tzzxVAZCUs0fKVCxZXsU6L4H15XfxUlEm1lFJe&#10;kCoGnqGIoTUlL/n4zPv9SGEcenz6+BGncfRTU5yqObHGVCa7Yo3knGTXiqm2on8KIH3Kj4qEqfIO&#10;GiqErXNhCSBFDCUOsIbVSvsiWTNDfKcyupsA68nyjx+e8Y+//GUggS3+4z/+E+fztej3CgGvyIuR&#10;EyVrgoWjROcRO/W/5a+/2fO+tSHXlgPvUcfXxeERf8qt19kCwnOhww116fFNuwX2vOembqle9l53&#10;//2WIMfyO9JyUxUM7DzPmG43KAIenx7DZmHQDSMenz/g0zff4nqecZsdfrxYDNcZNDNMB1hF0Lrz&#10;4PHgwWMTNprsbS/97V2yZZgd4z5bvN5mvE0OM3XQugeFoI4MODEMwdvlGMLJAAM5GDdDpXBQLtT1&#10;XIXn7V3HtWT19lVunbpioyCf7O7gAOUwjArjk8HpqUM3EBgT7vcLLpc3nM9vuN6uuM8zZsfegw0E&#10;nXztNAwZrzaCTptrLJqMNhj7Aad+RNd1MFpDSeWh40PhQ3vegIw1cGy/MFzzMd9SZUu1SxqjVJTG&#10;gRWpNK4bD9h4+PrN22UQQoKhbZFE9l+IaxWiaBeEHwA4G0aVFUGxKsYjhbax2fRmD1JegJHM2wrb&#10;tWY8q3Ioq62l9/KC8MPms1F7G9cKntbnlr6qax54R0gylmreRlAmEJIEDozmyusTR6y3yIQMbVFR&#10;EIkHWxAKKBpyCKCv5VvcVHwD1UQHkpo97mmushEqVd25xva+kWG8kilbARAKZXqRqVpYHKGhQNu3&#10;ZqiJKL9fB3N1iGkCcAqV8s+rSsqZpRVRex1Kr+W2irP1LHERXg9wu27YTistnvES5C0b+jj6SnKN&#10;hKDzFnC/RySvAXh7xaaw6a1I/ZoPLFXpdaBq83WZUKZhS/X3RgD0juK5zc7IeoUWzwzLaQ2puo+N&#10;KdPq+RSfWz+91G40WCiVtsZh24ozf5rX98+JML62EGDd8iYq8hhudUxYDMw17gGqlF9anIfL925b&#10;Ah3OCzowgcEVYcQNMLf9u1QoHdfqkN2shsa+HBtM+d9lfs171FRbYqE1kOs94P7Rz3DEiqz9/cpw&#10;ZdQrvcgfQUWU0oKcXL6CsJggaTlRUaycQR1SvtGfZq8q9569KoFc9fS0BZcTfZXHcfRMj6BVmgB0&#10;0W99CjYULnxOlexwjOk8EM0zbrcrjDHohwHaGCitk998CmQPvvvsHOZpxu1yw+Vyg50tdKcDGIVi&#10;sijagNUhx2XvVxJEsV42xnvoG6OTanWeZ0zTFO6198HX2gSlZUkiznMILBSEogS/4oR1tDPKylSG&#10;1TbZRWjtg239PkOwjjHPFt3UBYX+7K/JnOsJ5X8RzGbx/LXWvtZlUKa//3696NSb5onluFaYM3AW&#10;Fak58NeBbbZtUUrYa4BgtEbXaZhOe/A+eEIniCvmvymGs4DWBk9PT/j44SOeHp6gFGFmC2fnMBUy&#10;++DeqHCnuF59bx7vZ1wbLNTNxNWkJUurxnXs5ciek0UNoU6OCl1q1wx7gq6W84DWGqxkb0erQbjr&#10;6vdKiXAAozl6Xiz+t/QyIBTTEZs1D7iyKtyxPgMLr3IJhGa7m84QPnz4gH/+x3+CIQUF4P/711/h&#10;x9fXsD64yGUjhiDm6/OqQdyk9Zzr8bWcFblmckA0NfvQ0tIw7PFiGs8Hy+a10N7rKO2PXiCaJzmt&#10;yOfpuq5wIaDCaotB5O21oipf2i96whfFtK5XDvh/1Co+oyqdUQQl9XQiF5GTsl9U46mfUKSggure&#10;7y8Gp3HE09NT8IrXIGWTUFUX96PMfYKisqYt8E5aiFDTdGgUJaUJAYR8s3pKeGklS/Q+waYUWpX2&#10;TllW5ZyD0QbPz8/4h3/4JSY7w84W//Xff8DtNgWBkYOFPzf89q7S/lfnuL5HSX9UiL2n4D9ar70b&#10;vF8bndzyr39PUGWLvWwxFVu/c0ThIwEnv8nQriJmr6A9UpzXis+11z0ySbDN7Owp2agKxyp9Eyl6&#10;G9sZ8/WC++0KDYfT0PmgU21guh7D6RGnpw94/HDDNFm48Qlz/4DJDKBugBkGDOMJQz941bfwTPTc&#10;ABdjj8ze4sSBYB1wm4HLRJjQAWaANr0PhRIjQFF1/2AUHgx54J4dNDFoVdHD71qbX0JsSfuIVOgG&#10;BaAjByYL0wHjQ4fTo4HpgMneMN8vuJzfcDmfcbvdME2zH111DGLlfTUdYDgE9UKBWIO0gVIGmgw0&#10;aQzGg/ZjP2Lsh8DqBsDecRH+3moKm0QVZQi68Nfk5XVbesD+7URh2Uwvgxzj+FZUCPqQLErNUbYx&#10;4RX7GpSeiBXJg+S1tgTtYyEiR4Uz0NL2ia59eOtgwhZQtVagtrxuC8a8UeDWZEsubsqGuLQfWS/m&#10;93JK6jWyRwqt7nGVBRCLxUBCbbZ2eK5ZDBw9RNshuG2vSELhWLG63x+Z9FkAyuIeSEWUBOOJS49o&#10;JOWS6OywJGLWLBvKa7pUEMhxSGudIKV8gc6UsyJa71ufXTJ0rlBPVArxlk3nbo7E4n6veGKvBPNK&#10;FlFO6XBVaK/aXojfjOdiK9Rpi5xvE/LryubUUJKQxFdAe20HU4NrWwG6dVP2HtBy8+xZq3MiKUnc&#10;DOFKeRjvsOuQDZSfiljbTyidJVt7SBNMCGcJYY2UrRV85f3eqsexIfyglbp0gW3QEfLk2DjxmoL9&#10;2L5H6f5t1cylF3t5/gqmcnPyY20Cau982Atm3Oqh1s65RQjzQduGI8/Z2rTpXu27bYfaAnnqfaOd&#10;Q9MCCYrrxSUpJ8MP63vtQVYdlOUcAvDuAWQobQ0jgO9FLYALoKgEnxfPcTF5Er2XfUCqV7tGRovh&#10;nPJgawCWvLfxHdN0x2wndF0PbUwm/JONofXWL7PF/XrD7XbD/X7zAHolwio88xv3qbW/SrFCJKK0&#10;1uj7Pv3ONE24333/EQHsrjPouh5K6QDw+33KGJ2mtGNwbFT3x2ezC8B1JAaMMd4DPtUNvm43yNad&#10;1ro08T1NCnb2n0uDoYm8jUyoD1p9dSQiiiDjaMkAeCFTvIYBvDdGJ9IhE/u2OKOLzwxpvZafpfjf&#10;dLgOXWfQ9/676JDFkOqbsMdF+42+H/Dhw0d8/fU3+PDxI5y94p6m0v0f5zyIP88zrPh8MfiyC8GR&#10;SusEooOkupSLM6XGOt7j+SxtTCIJFcOEjbiWNdna2t82c1s2ep5IpqyJSptnjUNyDNwKel8j4ncD&#10;aXnpwU/Yd2XIWXrrwhEZRwNBrJfXINfo5Fl2jEr7aRitUr37r7/6Df76+Udfe8pJQrhkqFhP00fR&#10;VHENUgNNC/HXXpB7aSPa6M2Ky1jWUVI4k5/ZJQAv+1gWk/jMCASjnKZxi3rfP9KqEAsW06qSVFa0&#10;CHuVVtFJeS9CZZ3INgMFEpDzxMg820BEG8B4mzgT/vRdh3E84fTw4PdorWG4E5l0sg4qfehrSQSD&#10;qrUD1JO5WbBRZgE0WvWij2wFLx/tC7bqo5h5ZJ2F0hqfvvqEf+Z/8jki1uEPf/gj7ve5IKfABJVy&#10;WqgJ4P9PYFZ7gP6XYMrvAu/fxzjkNPA1e5K9Lyg3jCaBulIUt2yP20AiN4NK1zYV2ghC3Ft0tT3D&#10;l5ImrfHdtWZ3jRiRI/xcga7+xCVf1EQfwvMbrm+v6MjBPT1ieHiCIY3O9DDdiH58wPM334C0weOH&#10;R3z89iucnh/QjR36wQPHnfaFWq3Qyr7hEZyOAy0E6xRuVmFCBzY9oDtAaeSwOL8pGq0waMKoCaMC&#10;DLzHPZVEX/jebsFMv9d3+0vun7RX4BAyYjrCeDJ4eOwxDgZgi+vlguvlDW/nt2CVM2GaLZx1PniG&#10;FdgqsFNQCCp69mWoYoNOeXucoRswmAGD6dEpAxX+D+Fas91XHKwpT4vU8qgor65z7Y8OrDW9y1CU&#10;VlNWHtg14O3Ef6dC3V3uB8Lbn1EcznJjYBZxd2hukh4AACAASURBVMKWBMybqjqKAVuKxLVpgHqb&#10;nt0tv/vy0DwykbMYaXeu8FZevL8gF1hMKORiv61U2bI9aBGWa4DeUf/5lmIn+ZaKJq1Fqqzto0ef&#10;600f/sb77gUEbr3+qpf4CqlcqyBZqvOBYgogrgV/3dxC/VhPJa2uKV6uy3im5OI0hslJsIBCKB41&#10;v8dWkS8Bjpo8WIs7OFIQUXU98ih9nCyiRTrO4h6VlqMHznNeQFVF8N+hU4WaZN62P3Xej6KHtCT1&#10;lwAniamlbC+2GkIK2myGj4D0q8AzVdZc8krwNjm4/BhcsGrNZ64CDuvnm4FCdb+mKjyyV68RMxBj&#10;yC1V7eIZ2miNJNC3uOYbSkSuiL8tMc3a92sFtbbW7TJjIf5ZWwfrhHFxT+Okw0bvuAW6H1FX7U0Q&#10;7q2F5j5B2VP3b9RAbNYvW+G9NVi5fIapyjuR9d163bSXjZZ/ppycqBXm8myIv+uBd8J9mnCbJn8G&#10;qTIQr77OslaXa9YJZSYYwUO3kFSEUHkbwk6lTSNAmIS9CYdzccY0MWY7JdFGtG1hZpAD7GQxTxPc&#10;bOFmm2ZI3NrkDW3fd6lMl+dMrWyOQP4wDJimuw+SdRmQ90AppambaMEzz7O3vhHqfWstpukeQGWT&#10;zm+tNTrT+QkJ6wo7Ea202IM9QhmVrtFuh0GYphnzPIlhTLXYI+O982pX7S1X47Qu4mv5F9Daq+O1&#10;0kVYrXOq2J8iwVNfe3nmRQKp68JUg1L+tXXoERiYrYO1Dndrwc5CK4NheMDD6QGfPn7CV199hefn&#10;J7y+zPn9lPd4lp9lmm6CdNLoug79MGAYRpiu9xZNSkPGoXOyzWzYvBwJYG3sgdF//Hb3hJM2Gk+P&#10;jxjHEVoHIqdQ/C/PsLX6x3/PyZM3WqcQz1aNsHfOiBu2eP81IdsRO41mzRXV2CtnZU0GLaalCc2e&#10;ShJGwNLWtp6qJFI+Gy88X+rjR/yvf/5nKO2ngP71V7/G93/6EyY7FTyqrCiWIO9STRH31pa47Qhx&#10;XBOrS3FdbS0nQfBcwijKky+Zd5DTgiR67Xx2eVssb10lBT2lHRmjtsHM5F4mFNL9TxksKAiDaDHG&#10;0pe+uLImXXXnGLfrDdfrDWN3CiJNL+DUSsFog9PphHE4QRstvOPVskZC9LVfWqy21A3lPXINwn27&#10;xt/q+d/r8lB/JmnOE/EarYCuN/j2268B9qTHPM/4/vs/YZoymcGQdt38LiHfe/qa99Z9/+Pg/TGW&#10;QX44VS12bjKWy5F4QuljLZt7t6H4ikXkMsSOqIVDqmSZ8x6A9siNXPORrBnBfWXZ9mh5CeBjV72z&#10;3Nir/x5BzvCQztMNt/Mb7ucX3LTD/fyMcTzBhPE83XUYHp/w9fCI4XTC8DDg9DiiHzv044Ch79Gb&#10;znuyR7YvgdhZySKBD8eEiRWulnFjA2c0oHzx4ZB92UgROqMxGIUHxRiUQw+HDuxDBQskhVH7Be+x&#10;Xy1gcmuUsK0gLFc0M4PJgZRD12s8PHY4PfToOu3Dea93vL2d8fZ2xfl6x/1uYa0PoTNEINZg1gC6&#10;MAIcClvVoe9OOI0nPIwjetP7UNrA2vpmw+t/rMujna21v7qBCkV6S6nXfmakgleOhrWFfLXqux2E&#10;xgtvvAIACAqe8nmJry+87xwXfql5EoGFLyRvjpOX1yFaqogll9x6SwB1a901AyZ5uSfK67cGWh45&#10;kAjlhAjJ5zKOvFITyys8iAvlmLwfVcmX793Rcf5tGwJpX7SmPKMV4mINhDpCnu4VHWsWOLtjvVgD&#10;PEpv8lZjUj6R3PzOMchtqVI6PmFW+8TH34vNFREwjkMi1zKxYuFtDXQzgKoOhE9KrjCenomF0lte&#10;+kduTeO1nt8yZLK16YXnWPmwuWTDtUJmCu3KZlBlOQG3VE3tq+CoaaV1tPiMF48X3VEViEYojKIY&#10;G4o44IvHrPZU+ItnsZgMQjFWvbT0WFcEbRKIzDvjvftCgBZ4ncKyeEnelLUci7q23PvX1N6LBJp6&#10;34lBeQLsp/JCily6OoiY1r/PSjO+p5zaa3b8eY7Fd5LPr5xYadbWwmJFhibjIKjyXsB9q0fYJXFI&#10;mLLV58dSgXT4WWp9tlUC7sA0RQt02yL11+ro8n1XCI/GOMjSsg1FiDUpHy54u998YC2zV9lV00GA&#10;DxmMwemaOdgB5D05nkPpeZkdmIIYSwFaaThlUy9DAVABABfA5YAo+dBSpYAZSZ0swfsEUjOFut0V&#10;YhLmGDgugBiRC7PWB7bC3mWmRpmvgQTeG2OSwnuaJkz3yX/mcMZFgDoC8n3fF5PU8zwnH/18Peci&#10;EDGC69FjWwW7B8Bb58TrrxWBOhMAdQ4gm061S1TDOutgnYPWlF5TaxUy13pxLIiQ8ACqG60WYhO5&#10;ZrN9Ul5DKuxRCHurUv694p+oPlcBwNPGZx2oecblfMUUwoLHscM4PmAcRzw+PfoaKogKbJigVYiB&#10;6q4knUJOHDDDBtLEWodh8PfTGISMOQFmMvkskHcKN7d6mNvthpfXF1yuF4zjgHEcAukQ3s8tJ7fX&#10;yIL6+kuFf0sslLPGVLPml1ZZNWG3h/lsZYfUYoVin2VvCSmD76XbQPysNRFBglwALUkJaRvGQsxY&#10;iHdqKj9a9mhCN3R4/vQB/2z+CcM4Yjw94F/+5V/wX3/8b1yv1+I968mpXCO2z+N6T1mrw+v7HvPj&#10;msB9Ap1ruDDbtrDLlk0IRF7ydQcvhIBlDeMgldf5fpDALqgppiPyQajahKBuF3OSJLGtiqmGlugo&#10;EwgU/Pf9nhgxs/t9xjw7KNWh0z20IqiQ/aC0xun0gH4YktMAVY17UVcxkMa4Akkqa6M6eLjMscmY&#10;q7T5PXKv24Kv4z1Dk6yLmYCUBYeKAGUMvvnma/zv//VPoTed8de//gAn9vBseciLHII1gch7BX/v&#10;+W//12xztj9Ia5HXzdLaF64XB1VKVF40SktGDoUVjFSSSa8kDiMS0QOrFZx4VF3zHoZoD0h4TzhU&#10;+yFpN6qHGaTAVlIIsHDOYp5umG5nzLc33A3jennDk/0EY0Z0fYduHPDw4QMcE7qhRz92GMYBp3FA&#10;P3RpNDKOJzprs6+jaPgjIG8ZmJzD1RLOVuFKPWatQbrLLJvzcd2agK5TOBngUVk8EDDAW+ZQVLiz&#10;Q3DBxtLDm9/F/h2yABDo5sL+Ifqra0APCsNTh9PzgOFkwMrifrvjfL3i7XLD2/WO623GNPsDRVOw&#10;y4H3diTqwaGA1lph6E84jY84DSOGvvfBIdaVoSTFiK0qmobVQxY1yk6baq7tkcftvrNcv+s2LeWh&#10;uwQZlPhv5b4hPe452+MsNmgIJS2XivvqCyzVt1xIb2WYasoGeCchWKiOG+Gd5bLcyQHJ2knUk0dc&#10;lEhCdczU4nBk74PC2THawsYDtQobzJYQ1edlpOJG6n/jZXWBTCBVB9/lBlsCOHLsfW3fXrOzaGlL&#10;lkBs6c0oSeb2zy8B9/K61qBSBVp4vqlSwbTuNW+Clq3vfsRvdPk9qGheZUMiFZctpeMa+LhHkPp/&#10;dAVYU4Yh/62egrSoVfLreuWeJAyj+oudg02ezEEdqMjnC3DOsijttrLtC2FpfbQXaF+D/y212ZHi&#10;d3GtxcSNXJeyF+SGnRJ4xfX6HRkq7/HnLufFl8qs8vXWDp3yWKPFhhqaKV4DMVDsNy0l4pqKbJu0&#10;W6qepFcpxSDW1v5SbQ6lJeLyBkn/+xogT1M6cY2FsMetenRvEhWoAnor7/G157LeU9oAbpuMVTEU&#10;cgO4XpsM2yOU1hT2W6+ztce6CkwqnmuKPsRfpuDaUsLt1SGt77MVXrn33Zf/vBRryd4khjwnGwJS&#10;yc852iVG8Dae/fPscLvdcZ+Cup0ZsN4aQkEVwJkLfU/ci621uN/vRV0hR/Qj0KKhQrisTj7FPgTW&#10;pHBzbyfjJ2hdODenafIe9sbAKA2Gfw0OPZNzgJsd4BxMyHGy8x2uc6l2l9et9saWRKDcO2Kgbzzb&#10;4s9luxuCtTOmCdnjvuvSe97v8XqGn3X+OhljAjjeJfCaSOF+n5IyXPpbx+sSFeNR8U+kvN1emvLy&#10;CnVmBoLVh7O5zojBsfGea6XgtMM0z3A2TvnlCQFjjH8fcd5po4N9URSmuCBCKEFV2bfKcGutdcq3&#10;ihkC4zgk+xoTAyaDfYbSfnpithY2TIQ89Cc8PDzi4eEBwzBgHHuAGNN088STMR68DHuyA6Csg9YO&#10;bFwQ2wRixzGm+1QE03PPQLDSWe7+2BQ+rFkJ53D3fB36vsfT0yMeHk4wnUEfMury73Dhhy6nW1pn&#10;qXzPYRzQdV1h+7QF4m8Ry3LjUQeU9Ht1bMvmOZ6hOQy5ArYJzdeuyQVQm4yos2tcynDkhdgVgtpn&#10;AKwIuu/w/OEZ/9gNOJ0e8Pj4iPH//X/wu//4Pd7Or+H9XNE5crAr5g2hmMyDaZG2uT+ve6hMwO2R&#10;yS2hBUQQKakN0U7axFv9TsaGCjA3fh/VWiuUQqP99/dkTRI4MQDKHk3LKeGMn+aJEuSAWMuws8M8&#10;++kcn2lhQqi2X0emMzg9PqAb+lSjlRhJia+mLCqKN0JB6tFbU5Gl7RA2QftW30UNS6Vti6O1WrD2&#10;7y/XonUWzB43G3qDn/70W8x2xn2a8Ktf/xaff/jszwfnfF5C2ijVLh64XMfbU4xrFuk1Afzemu6d&#10;4H3bk7AMXGxdZMZejZcLcyoUBqUSdw3cbnVjXCmXuFCGuuAlsNZUvdfr/Mj4557Ccq/oXxtnq8PD&#10;lgApLQJEW4rdqMam4Els7YT79QJ7v4DshPl+xe12xmxnqA5grcBaQ/WeBezHHv3QYRj6ULiYdCgC&#10;DLYx6JMTwxoT3xNAx4zZEW5MuJLBpDUcDMho6MRiexRLE6GDw0iMk2Kc4JX32jmQdyYPB0+p+i42&#10;MBzLSVhFoleAgTTCHzZWB4YjhlMM6gD9oDA+dRgeDJQhTPOMy+2Mt/MFb9cbLtc7JuuC5UUAhZyG&#10;5g5EPZQeAG1AAPquw2l8wKk/oTMdVCiEJHAvgcCoRCmcAVo+czWEGQqDlmfZEpinled78ylaAaRr&#10;X1Ok5o3jOKCKCj0FKAVSGtYjvtCOoZS0Z3JNLKcAoRY2PmiO2y+UtNVeuFBENiYXjoCLVeZpBlCY&#10;s7Y/3HB5L/zHzzZT0aUVIlDNJfugzLz7UU//FBWrQRotVvY+3DhcpeUDGjYNJC054rghuB7kE+Ru&#10;sCYipFBG32j7Jt1Z64sfrXYDt1aveQXe5+dEgsS1HdSxgNRo1ZRIy4WKV95jCYpy9blqDT5Wz+Qv&#10;ISGPkdKoiHKIpj08j+wLUC1BD2BVPdwqcGRhU4bLlzZb9e+vTVu0gp1XCUJIn1b52VnWwJm8okwe&#10;xueDGyGf+X9LK6Htpnkrw6EuJo+Ai2vkVbNgr+67ArWZWEYxinqkwN0iLLfAUjn5wxuBmRLjJ5KE&#10;qrA7KIJNpRovnL+r59cSTC4mSKiyIQofOuZQMLa82Gmx/5WkBdpBD2g77MrR8qUdVTV92ZzIowVp&#10;umurEAkB8blLHUA1wacok9+R2CJ57Ih8i+oFlXymnZhuQDnu3xy9rgKli8/XyGBl8Q9HFfpHCURJ&#10;IFFVoIuouU3v5C3y9Wg4/B4Y3yJ+j3zvJcmBYjqztZfFndifK2VAXlrXydM8BKWGwNo5AM0ROHWi&#10;HpPKV601XAA2nXOg5HvsikmUQl3rfIZVXj8amhQ6Y4JNiO9DiL3owM0O9m7hmGHnOS1zq3NYtQ6f&#10;C8GaxxiD8TSiH3q48wXW2jApkOv6tI/E+pzk85eFFUuyK6qBbQEcARBqdx8uq0ih7zoQgHtQirPz&#10;SmuA0XUd5nmC1iYo9r1/fN916PsuqODz82ztjPt0h509gD9PM6zNNg4ugNAuEd8Odzt7Ffpsff+u&#10;tVccIz/3LlwLRQpQ8azy64LAycIvquHz+nVFbR0JnEgKZBuguSDgdVTqh/2jM10A30ffA2tvw+Pt&#10;hnxe22xnXG9XvJ3PcM7h9HDC2I/oOz/p0PUdnp+f0fedf79wH9iQDwUGoBno4OsrozW0Mrjfb7hd&#10;b5jnOSj2fW3BIJDyBAUxCyIMzfprcfZXBHDCTeLPReGa8ffeTxYIz3socd5qKOJQv2MTtCv+WRE0&#10;6YX9blyrrd9vTQDVhKPSyu8nDcJgi5DdOvvKfVvlfUucM1rrsCZp1f6n2N9kzV+Q6eJnOdp3Ob/P&#10;CeV4zKKKa9WG3tkojeduQN8PGE8nPD4+4PHhEb/5t9/i88tn3O93OOcSuRaJd1VMESNN2EYi7SgZ&#10;XLpzYDfzYK1eTF1jFRXAhVAv/4eUB4ZtQYC08yJaxt6nc4dU1auFzV1RkaEnBUH1tG4SzQQLMHAm&#10;Vm+3G5xznhQLzxeUX7/GdHh4eMDT8zNM14PD2URh/WFVhc9tlKUSxEXis8aKtqZR9gUCVPTRy9B6&#10;qsjp9v8uutyAIbKz3qVDOWilMQwdfvrTn3gLagf85jf/hs+fXzDPE1DYANVkSrvGWtsLjoiSviQf&#10;9m8G72Vo1jp43QI0smSr5WtZ/35mtSECIdZ97GsLs+UYBzcD1lpKm1ZR2la87RfCW36uNbN4hBDY&#10;swIoPGsXZ658UFwF7lBZIHu5COx0w3w7g+cbFDvwNOF2ueJ+u6MfAAuNmTRUYG3H04CuN+hC8aG1&#10;SsWvCyN9vuDLwLJW0SPcwVk/9+KgMEFjUgYWBiAdilXnH0rnQ2oNGAMYD8Q4UQDuOQD31dhYCS5T&#10;k9TYAvAXYI/wRmGu22VkUJS8ksoRwxoGG8A8KJhHg+7BQHUKDha3+w1v5zNez694eTvjfLt5exul&#10;fCr6DJAz0DxA6wHGDOi0L/R606PvehilfdivDZYnjmrYO429S6VDoQgXpnG8AqzXz2L8/hLYrANO&#10;viz4lxrvI9SqWkGFEWXHHPzmNUAaLvjVsWNo9jZK/kZ44oeZN32Bpb0Nl3LB3YBpaaMhlfZcASNb&#10;gZKtT5Wubf3qLaU2c8V3kmj0Yp9X2pWxBMkRG2IxuRDJAZQ2Gq3Q65ZicvHfOSsJ8wvTCvkjfQMp&#10;/7JQ+Wulw7h6tDdRhz23i/2zUBDLUNjl+i8so1hMdqARqBqDVtN3z+CwtC+pMv4KlSpXcw6Z+6CK&#10;4G5b7Pwtnv+L67TYF+pMlzwCuiQ9qRlUxg0v36ggIloSeWvAf10UyfHrhTJKNBv1uDNJX5P4OaBT&#10;AFVta+TVMlUdkPwlaaE0i8G98rrJxmd74u99oFwNsrX8q9eyOOpA++ZCrYivrUnC1j06ototvksD&#10;iPY/qwq7uqorSUccU/WsiLDyskrAumBi55FRlC2Z/Eh3pYAr/Ly3RTOpQeUQNo2tEbZSWbu0WuNV&#10;G69E8orrQIwi9LdFkjUbbFpSiIW3fsuOrbr4LUqGuPkEhH/PheKRFAVVKm8OI8nnL9UHkSQgWfzk&#10;w4t21vaa2Gb1+tXTLnWDHC0jsX+mfanP6lHLnCM/f/T3pNXpKoAmQPpk5wfKfsEhkDHZLDFjmmZM&#10;kw9HpRCkiaDqdmyDRUNQS2sd8qBsUtZHmxEwwwYwn5SCVt5mx1onLGFCza80lNUA2QTkpHwM9oCI&#10;F930wVrB/7LveYO/OghwDKMM+lHj4fEBp8cTzNtrEEBV4cyNh4SrSo0qBUoSEVAN5Md+OwA4ZKGV&#10;TuBdIgVcsD51PiTQOYfL5Qpmh+u1w/12Q98PXo099NC6DxY7OtkU2RAQPM9+8vge1OJ+Stt5Zbp1&#10;KfA+2uXE6W3lOOUEwBEcuwSIZhA6+01b52Cdn6ZgY/w5LIRvUgHtA3vvRRjqNE1JzSyn/LX2a8KH&#10;Rg4YhgFd3yfwXkWP+/mO2+2O6817wlvnMIwjTuPJrynlmd1hNHj++ITxNCZg0OgOjmy5/sn30HMA&#10;oB2AabbgeQZbh5lnOCjozsGlKdhQpFBRQG4+p7LWKUDueA4HsYYCUtgvB3FkrMuLiV7FsJZFxhCL&#10;nAoUdVkBzCbxGRXAvQyqjr8jAf1aaNVsbUVhv+f5f3Rv9SGxgpCl3Gcpo8szTASEFvkyojdKYdgJ&#10;HM6kZrThc3BlXZHqAJUAfI79CgCCBjHh4bHDz7sOp2HA89Mzvvr6a/zmt7/Ff//hv/Hy8tk/b7F2&#10;raYbyhzFJa5W160tN4q1KfvjQqNykoFrAW9jojLNmYvsvFaGWSSsVJiukhZqWcUjZQI+a4xkPmxh&#10;6U0Bh8t4RonTiLwV6zBPM27XO5gZwzBAGQUmF7xhwlRKP+Dp4RFd1/npJTiQy8+volh1Uo56CuuA&#10;UBj8rloitq1zjtfs+bmmok+Uk/htK2BqTOnFUlfY+gRLuVi0OqcAWGilcDoN+MXPf5awrd/8+rd4&#10;eXmBtbMPiJfCrGK2pJ3L8R5x9tp+8t6svC8G7zMQs/TAWrIWbWBr+0FsjZLUntVHVINcqX2P+d8e&#10;2SSOeB4fDbLdLFR3FGktYL8cz0D1kKkG8FJdcxFKZ+3sRzTnO3i6g6cJxMD19YwffviMUZ1wcQqs&#10;OgwPQxj166BNGE3sNBQB1gJ2CmoFa72VSxhNjSp/wanBApigMJEnBqD8CGmsL1Q4DA0YIzNOxBiJ&#10;0ZO3y9F56MczauBGsNU+UMAr1ii1pcziXkdfcwnaE8MqhtUMGgBzInQPBnrQYHK43+94O1/w+vqG&#10;l9c3vJ7PmCcLbXqvtnAEsIbmAR2N6AJw33cDetPDKJNYcGeDPU8Y1Vr4q7WIN+Rw0nJnbPxk5Vnf&#10;shGQAL4MtdxjYpfglByvrIGMsB60Aungu8YUwHuVVAcuNF2GNZQQjreeYRfGASW4sgaUrRF71cWJ&#10;0HY+Dg76cW95PZf7XMtipVI0xj2hUjmwLIYpguH+Hjv40T+gDO+t38EhK/mPAAKLgkBa5RQglrD0&#10;qZQZXAHdDO9ZOyQfVjSBj71QTBY+QBxVRS11K1HhE12E37DbIbRRTGeg1UcsiCX58zVqRQu1wtIj&#10;f1+5snf2ySCtI2Hukq0iSTQFJXPLK7w5FixCqf20eIuAoF2Fw5F1ubpGRCAYHKemCWH6oy4oS0KU&#10;C2VPDcxTYe3Hh+uSVm2xP73DC5/jLRFBS53dQunXvMX3m62dvXTjXF4FjJNvNjUtYqrBofxMMQ4R&#10;+u17wAsllgR6iUsiu1AcvwMkzdYpfq/mBPQuSRcqaFha1uc7wpHcPKp317rtV+PSAayq9cvQPmFR&#10;gTztktqpyjJgYQ/PKEfVeGU6YQN0zgrHNs4jf2pJWq7vkVv7U/H79L6m8IjKa41Ie2/u1tH7vkcC&#10;1IrLvZ9d2lZk4F4FG8hkS8EO8zzhfr9hmu7oux6WFGY7h+fQhgDjoljISnVSMJ23SVPWBrXzHNTV&#10;lAJHHTtM93tByEyYMNsJfd+HCQAVdCNeQW6CMr3rugQIz/MMBmN2Fpj99+x0B9P10FB4+vCMT199&#10;wsvlite3G5wNe7fiQGJgKRRAPTwiJ9pl+KBq1kEp94gIrP05pkOHpRSBtAnqUE5gnswfut58uKLS&#10;Cl1ngod+j77v0PVG5Az4z+QtbTqw8wGDjhmdUH9m/3xPIkyTV/+7QKjHfby2niMBmrL4fNF3v1Vz&#10;AEhhuxIkjtP6dWaPUhrDMOJ08h7vfbi/KgjY5nnG7XrD5XzB5Xr1fv1BpT70vQ+YDGI2pYC+77z1&#10;bN/l4EntMhkrPLwpBBw77WBMB2M6zMbCzrO3UUlgPRX+4ElQGc/tlec8ea83FPjZroUTCBjBewgC&#10;TIK7/u9upc7bmnb3z50KdlklGKiKDAUpUGtNctb7cgR7S/KzXddtCT1liCZaqn2iYnKqXH8il70F&#10;9qEkdgntvdQDtf6eM6FpMZLPVBUmC/2fcRjw7bffYBhHPH/4iO+++w6/+bff4je/+Q2+//6PmO9T&#10;Iq+di2Gs0s5PpSy9dn1dSxz3I5LeA2quT3/lwzx9JlAiwuscxFLMUN5XXghzKgCfK7xFOD7UE+nt&#10;ryRrNm/tHX9Wa42u74JtFoeJZv85T+OIx8dHGKP9484EdgIHJKE7qLpSlmG/olcxxjT6i2Xu0l69&#10;Xj97ShksVffcXAuRSF7HiksFPhX1QQ5BVlrh4eGEn//8Z5hnj7v9+7/9O87nN+/TUVutN8Q/e9M9&#10;78F3Wza6e1MLfwN43wZpjjZ/R1//0Ebe+CvasQAQzM5+Wvp7PFnfdbUOAP5ri+JLmMc1y4D32cJ4&#10;oISdZ+/ddIed7sA0gx1gX8+4//EvGHmAHZ5Aqsdp8COdXadgOu3VBooAdh6wdw48W8A5MbIXwXW/&#10;MVkLTA64scYVGjfSsEoDwevRq2ZUOPwctAJ6ZgxkYTgD9yRATbc6Sr+tct66dmtNK5FQbMP7yTkF&#10;WA3ciTGRBXcMMwCnk0J/0tAdMLsJ58sZn19e8fnljNfzBfdpAqDQkUKnBpA20K5DTyMG9YBODTCq&#10;84G0UAlQytYtpcKtDpmrv5si5dn6jTWW7SpaYYpLZlQeyjVTu0eetG0slsC1tb4m1caP5LIDjAm+&#10;maAwtRB8RrVLVjtQfnVE/94UEuMo2doscFbs5yKsqekYy5G0VlDPe8C65b9r+4ev7z0rBIJ4fcfr&#10;wbLMOZx3bbysRfysCkWBKtiYq7yFPDJQNP118b9yWG6BFMv1RguSQPp/c6kdDQVaI9QJ0stuaQVU&#10;2B/EZsrVr54L+vXr1/Y5XxI8++trT5FfT2xtqUhrpb/83346zjY9QuuGy3vwYieMdd1PcC0Ads9O&#10;Rk7IFGrG7EcVrLtKsinZddD2OU9Efrw8EkI7gOiXAGZbljXx38fmes+eb+v8k43OmrLkaKNVN8Z7&#10;dVEZLksLRWC9Z2Wek4X6jA6JJ44IMYrv7LgJUmd1nZORtLtnSSEk23my17xDWyByC2B+T6PS3AdW&#10;yI01ocpawHjaLQPZxe+oh+nAc9W85mLT553A45blwZF6YYvrWAXMeVlLrL3Xl/rifwlAsj1NvQ/e&#10;r4lBarXb3hh79Apmx7jfJ1wvV8yzxTAMvfvn1gAAIABJREFUcF0Hdg6z7YMVSVBaugj0RUdFyup6&#10;jeDLPgNEmKfZA9oqK9WD1XgCDn0tly15pL2S6XqMwwkPpxOU9n7wwNVba4QpZN0ZDN2AoRu92poJ&#10;H0jju9nieptxv/0B0+SKDSECsnKqqJiQaoTDSyJ5rT4qpwJk7kwEo0o/+XgPooLazt4P/3a/4XK5&#10;hMkF8nW6MR4IJ/+7fbDuALzqHQGMrSfj5J/oS6+FBc6WFW09bRT/uyQeWvk78ftpHQgdpcQfja7r&#10;cBpHnE4j+t6ktTFPM67XK87nN1yv3vdfK4W+72BM721sgjhNk5/+UMHSR2vtQ2iDPZFjJ2qLmNkX&#10;LDGCVWhUB0dfeyLlw0jHEV3XiYBgFBNm8TM0z/oABlO4F/JcjqIxEiipDs+CE17vNRbDTIEAUUmJ&#10;W3ph55ygNP0bzhRV5RpK0k7eZ5nDJOvx1j7jnIN186oQo1YcLwRn4kwucsVo28d7ec6V9cjaWXkE&#10;zI6h0twSP7TeO3x4YzQ+fvyA0+mEr77+hG9/8g1+8pNv8etf/xq///ff4eXz5zRt5PcclQWAKDMv&#10;SyKE0LIjOXIuHyeI2+KL1bzNqNDn9bNMr2Re5O+/Zb+Z+4TVKY5sQhn2W1rYgRMROtMBYW8lkhae&#10;hGEY8OHDBzw+PKRnQSuP66Cyi06lp5gIWIjCmA7nNNX1+tr6blt0lt3w3jTulg9+jTUk4kXcH4In&#10;OX7+85/hertiut/wn//5X7icz4tJnS1N4tH6ak+oWa+n9/xl3le05cXYWqit8Zf3qDLWCIDt8IL8&#10;2QqxDdfA/X5BvaX4WluMRxnBrQ17Kwh3K425BWbQDoO+1rjl8cLA3TqGmybYaUKYt4O1BHtn3C4T&#10;5qtF1ysM/YhhHNEPBp0hdJ3xzB8BdprA1sKFEb7E9oam1TEC40WYHeHuCBfWuMBgUh2gDFRQlcdx&#10;aBXUWIYYBhaGHAwsNFtQiPqKCk96pxpoD9wrgVYuxtWSskMRoBXYEGblcFMWV3KYyMH0jO6k0J8I&#10;/aAAONxvN7y+vuHHz694OV9wny2YFBQ0NHXo1YgOIzoM6HHCoEdoMkAAmsnlzapuMulAh58ZZVoo&#10;fpfKgjUV74ZiA+9jzUtbiT3A1cJZAFrDmB6q03g4jRgHn8LOgu11zoEp+8R5eyYuDk0/Tha9XCA8&#10;krcb8r9lLH3t2d4CvWpgS94HuSdE1dCuL7FUdpO0gJGHYWMfKmjpI4cPJ0szqepcANBonzPRAiFu&#10;+NLTGAeCgFt7dvv6tvZm1XwXLv/f6vtm79BaPZDlEAVhUVxTOhAey5tFT22VsvVctUDTGlBfa4Tb&#10;65ybwH/tl7/WzOTfd4tA0q2Jj63zsR7tXdjnVd8xBUjJ4LDY1ML7h3rS2yXv3NTcqjAZVJFM6f3U&#10;8RD79rNMh2qWev+ow/e29oiteq9VdxwNdDpyz/bqryMql+J3wUJ9T42Q2uNqL3k/JVhREAgNUJzB&#10;YaTZCxPA7xBooPTKb1mTHRWCrGUntQi3PfFLEywDsE8ztL9nBEJTJb+TofCeHuOQ3SXaBJXMlyIc&#10;r2u++OekLy+C9y5TEZi5Z7HZul4twcB7G9IjZ8/R+/BusjJOuTpft+Uzyu+30+WK8/kcGvaTeF2H&#10;WVh4JmW34+DN7QPIlfL7tzEdHDuYacKNbpidzb76WkNrr4T0vY9Jk2ISaGUAPQ9JoT30QwgZnGC6&#10;3tdqBJhO+QBb00FTB4L2qsFhACuF233G+XzDn//8QxHcG3u3dF2Z2qHijZphLTi+PC/rgHguzkYJ&#10;GAJeRT8MAxQp3G43XG9XzNOE2c6YpgnTPOF+v+bJHhCMucCYLoD+M7TRwQIi26nEgNsiKDYA6zVY&#10;W6uy1/Y2SfzEn409g/R7lp7hWufgW//H+GBaYwAmnC/n4FN9xfV281lMWqUAW+93rkOegPKZAgIk&#10;7LoOBMJ0v2OeAY7f29li6jLww5lwCqHBcQ12XY/T4yOG8ZSuUcweSDszY3FGyX2jvi4lJuOtQJRc&#10;W6l3kjaAdb1XKraZZf9XisYK61XKVnTyHmpBLNS+60bkWMhJilae0MLmsbIEBK1Z5oRcC5KSpkJz&#10;tFqb5OmG/Dut8NujWFIznLVVB1bYmKJMUGjyBFs/dHh6fsTXX3+Fn3z7Lb779lv87t9/hz/84Y94&#10;fX2FdXICM8xhMxV2VRK8l9Y07z13tr532Wusi7bWJm1zHmIrd0AKjuoQVxRTjMvzb5njsiWmy6SK&#10;qEHE86BV3i+9VZf/8/jwiK+++hqn0wlahXkAYpGdRhDzqIU9DBJ+Xzud0CJ4+FAtvCKWkvvb8uey&#10;S0Pr3u4LZhZsAMpRFoSgb78ffXh+xD/8/S9g5wnOWfz+d7/3BH1RW/g6C7TenxzBsbcw2S9d/18A&#10;3vNm01x7Vh2xh2gVmOtF27pf/p46Yx0gdAfABxxWxL93jHRLIdhqjrbAm6NBhFvKq7RpWB8KxNb5&#10;h4oMnO7hzAjqRsD06PoR43gKo5DaK++N95xGKJCn2w236xVwjN7ogFNkJptBmNgD92encUGHG3Vw&#10;qoMyfQg99FWjojAmRAxDFh0YHRgaFsQu8L+SxSsVyUfWtQRxNpWcHNQ38cRVBDIEdBroDFgDd55w&#10;IYtr8PjTHaMfCMOgoMnBThbn8xmfP7/i5eUV1+sNjFAYKoPOeKX9QCd0GGHQw5AJo6FRGZrjPRm1&#10;Z19m/7cA4gz0L5vsvO7eR8oxl1kDa6/bevbXyILl8+fDp9g5GK1wenjA09MjhrGH1go2jOMm8D6G&#10;mHL2OK4B/MLkhvLIFlfG9VuBm1vP8hr4L21JjhUp1etF8UelVJOg7WreSDaOz56GjpOn6dZ9JmlT&#10;VTHo7d+rLC14xaKqUHIsgec1Bc17CNYafF6O5WN1D94CnLdHf9eBmiPK8T3As/WMrAFneUptW4F3&#10;hBRY85KnkJvAVW6AHIPMVkOEpechb4KKtY3f0bHDfc9SMWERrAVSE1uDkXGMnV1Sx7UmoYq1K68b&#10;LwvfI8puWZ9uhTCv7UklGU2L5qUFAG9NK+yThMfBwK26be1na/Xd3jMoy9gWgH+kJouKBG7VkcKb&#10;fNXfXORrbGVSFPuOBDdWvEf3yJO6sXrvnvclgO+RZmXhv5/8ltdpuiNg/hYpdmTPWAZZZ9/99+zR&#10;h39G9NXlxGOp6HwP0SfPzCbIs2Mxd2QidZcQaZ6fx4D75j0L+7RjhnLRg94Hit5vN9yvNxhtQLoL&#10;Nkz+/fs43eec97IP4L33X58xh6beB67n6cyY21UDxBnU1VBa+EmTcJwP39MYX58ChK636AcPyPZd&#10;B9NrAATrCOwUiAnWWfBs8EwK331ncT7fcbnecb3dPUCmqApB3CaE1qZbl2fCck3UPtc1uW+tV9rf&#10;73fcbrcEunddh8fHRyilMM8z7vcb7vMMF/rMaFHjwzFD7Xm7eZsUqeSvgklb3tpr9dyWeC2SBDKs&#10;NwK9EaCPayAq7ePvIABp7ByulyumecLLywuctQBxCEzsPSFjdAI1jcgQiKRcVPKPpxO01l7hTH5i&#10;3TkbXnM5paRIgSI4bwzG4P/e9z36fgg+9aW3f3oNt7T1a/Un8YyVHudCJpbtfEI2kCYtrD9ae0qp&#10;yC7rCE7EALPI6QuE3VpNU69rqcrfzBoBEgG2VROWwHy5J7dqp9oedFOYgDLrZOucbNVaNZbFi0/e&#10;irFHsuCJzkoRyAcIpAnaPKLvOzw/PeG7n3yLX/z85/jNr3+L3/3ud/jTn/+M8+Xi+/Cw58Vw26X6&#10;ftkbvKdWPC7kXeuDsBD/5HXMos+s13Y8c1nksnElnFgDlNtYwZ7Xeb5GKmS3TLhcLuiH3mdkEaCJ&#10;oElh6Ad8+vQVvvn6G4zDEHoU8Rm4loJJqkDaP3MbEa/WE72jp2oRwUeA6z0B0jr4zAlwpyKqyKWJ&#10;NK090f7/0/amXXLjxrboDoBDZtYsldSWerKPzzn29f3/P+W9dd5610O3JbXUUkslVVVOJBHvAwAy&#10;AAIkU/aTl9waSlmZJAhE7L1j76dPb+BzV5rmiHdv37lMEysoVr4X5bGQNSf0PkWsNGlT9u8G71PA&#10;vfSKSo3pnxaCN89YhBYLc43taaPaqUWWYurmpgNyN/hrbFqWsjRxEXlq89CPcTgFoekMTNuBO4Ch&#10;AV2Ayw2wuUBxfolqs8Fqs7a+fKVGURC0pt7Hvmtt8bx9fMT28dGyhBs7KupBewbBsELDhC0THrnE&#10;TlVoixpU1lBF0atgmAyUA/AVQp97xc6CJ1AC+6OQg1DJJU2UVCRlAQ/vvaxhg1PrAnpdAXWBhhiH&#10;7ohdZ7Bng5YMtGKUBVBXhKoATNei2e/xeP+Ah/sH54NoUJQFyrJGVaywLs6wwhpVu4amCmT04CDC&#10;GAxZY2+PCBxY5KPbh9+kNiU4Nv20XWLqGZ26H1OAiQT8GAxlLJuvterHVgs5VubeCHugUlv/URiA&#10;FIvwGQRefXERmQriXjIidiqBNmf3kd0DKCzKYrVRzhohfE/Rfqfm9x5Oqar92Ha0F/miyJMD4PFc&#10;Wi4MOB5xjpuKJdYOqT0818TOWY0s2dfnJqpCVff8OXMKeB9OvqTJybnPNBBXvOgZT4PFcVTeUBB5&#10;9Msr6u3zR0kvwOC5Z/nMqOB7xGBujthInpPJrAHu35Mkk8K+gIOxdmav2nNeySxzOrhXDuYK+iVF&#10;3OBFPjz8qXMrZ+2VUmrF1gRzYPoc4ZhVgs3YIs4pdVP7Vw7Yn76eIQlDC2um4Noaa8HWiT1J3geV&#10;m72lKfnQzJkJBIG8lNB/zxGKX6OwXnIPc+dSaq3P1eKxjY1svKdq3CX7/ykAex7swezExFJCIBSG&#10;QEyUSasgn3lAfYCeBGxyfqpTgeCnnC+5GnnuOuVfb5pcnxJPjawo3N46AO8GXdv2IZZ93dHbafkH&#10;lKGlVYqzXu1M5/zxI990N13VGVmI90bVvR8+RzYEHHkJ+3PLGANVWC/z/s+dfz9YW7yobaEB1ES4&#10;urnBN7sGXx62ePPmjQXKSAUTe0uJ67nn+hRgVHrd+/twPLgsAGXB8aqyqnN7jTRWqwKKdG935s/G&#10;tm0dWLXtfe39mSlzWvz78V/fh+nOiF2kMtu/lv+1XNexDZDWClpb6xwJqvXe+8b2zf5ml6VT5rtA&#10;ZFVokHJrkIf6yBMw3ttCFxqbzQZFVdo1Z0zAFMpJWx8GKz+7B8K19n+u+rokUNf2dT7N2+QJj/aR&#10;0K8HB6UoRzl/egrtBPvahZOYRSxKsM+Us7Oa6ankfueV+FPip/F5EYYbh99KWDuMhFLLahcpVEpf&#10;b0pmBi0l4uPv7a89Q1zjOC9mhNOyENbYiRBdKGi9QqkLbFYrPL25wbcvXuKnn37C3//xd7x+8wYf&#10;7+7ctEnnaiE1qjPj2mhJHTAXGDxXc4ZrdSxskxmREszv897kBCFH5AcNPYhSaQGi9Lo/xQ58sG9l&#10;NG2Lw9FZbumit9ayfQbh/PwCL373Ak+ePEFZVU6A53MPhZMA5ASfijKXuM/so/GiTtYYc2Kdqdyf&#10;8TWgNFlGy+43yf0sAO7Fc+f2IduTKVSlxpMn1/iD+QFd18CYFu9//YDD4ejs8wwYCto5NpyS/bNE&#10;1Jlbi0t/nAzeL2PMKBsSeopyXI7sSXJg3IDPe1hOATFzoEuqAVyiWjm1GTiVeYk/45IR1Olm1AE7&#10;RihMGCBdgVUFrs+gNpeoLi6xOttgta6wqksUCiB4T0SDrmMcDwfsdnvsdjscj0dUZWGLJp92zgQD&#10;jRbKqe4VtihwVBWgKxS6dOGjXhFulfWaGSUM1uiwgkEJA+XtclhutJwdF/uapoVlkKVFOoBCQdcl&#10;ys0a5VkNXhU4oMPusMND12DHLRrTQlGLWgPrQmFVEBQM2mOL3XaLh4cHbLePaJvW+flplLpCXVil&#10;vTIFlNEgowRoj8DpRKpE47xn6ecWhL1R7OvNo017FK53qnpsxP+fqppLs9oyLAbO37RtbbPVNi2U&#10;bqDd+G2s3PXWK8RKXEgeRuCJs3sd83TB+DVBi3Nk3eLwuaBwR99cLDkUpL3R0vH3sDAbvxlCXITH&#10;n83NiyTvfV753XUd9vs9us762NZOaTC3J0+pzdLnAkf32wjw1owCwcdk13Kwxjekp1im5ED7GGCJ&#10;MwtSRVMI5Mo/45nJsEEpnxrJ7V+PxmCNEW8rHl0NwopjqoghfMolODLcH6XSQFVKkTcKHR05mNC4&#10;gaNQ0cTB2jEJFQs7CzBEodHofdkZufWYfi4G0UR6ajG3P015SsZTOjlxwSlZRrl8gaVncu75TL3u&#10;tP1SfHagTyTtzz1CYFEiH2QOEbiB9E2eu4PHBGebawqAFhJHz+x+naEcTr2mp/psptbBLOiaeIop&#10;eHbSexyBBq9WzI/9nQICLAbtMQ6sDT/DUBfN+buf2lsNtnUcgC42NNuMDlWpmF3Sf8w9H0uu09es&#10;n/H09tcReCmywjBD9USwgq4qmLbDHgcHImvoAMBwYayyv1SABkOzzZnqfXijs9BEVmN+zfbhoZ4k&#10;n/DoZ2YoMiAlxBbec58UQBrEDKXZAgiKcHaucfv8GR4et7i7u8P9/T2I4/ymxNmZEKNNTetI8FPW&#10;vszDme/9yJnTZE7n8qZA6IN5vc0NxKQCQQoY3LMEdtMJZbDXS/u+3hLTqSqlfU4v8FAUBF370Fr5&#10;Gb2yfr1e92p6EwXlStK9aQYLlrZt0bVdb3uklXb+/VaZP1hYBFIXEOme5C+0EvQrQ2mNzdkZqqoC&#10;lFyfw+SIn5QmpaCjvsXfbhVYuvH4rIhDVFM2QxTmfiufK8UBjIkB25Q5TaHiPofV5EndUCucE7hM&#10;ZfXEdUIs6AhcG3zuBMXHv8+0MkGdlhN4pvzlvTUi+4AMlehTeNwwLVaaR/cz6POngnD9PaE+3lPY&#10;gA61snJlfKGsSO7i/AJPb5/ghx+/x+s3b/CPn3/Gq9ev8dvHj3h4eETXGbe+Q0uknvhz2XNL8Kx8&#10;nxUHniJpqylxQr9PebJLWinJ6fTwHlJgDd/nv3rgXlz7MRkF0ROk6qj4Pcp7Y8+ZpmnQHBtoXWC1&#10;WqGuK5dpwaiqCi9fvsT3332P8/NzO2VGdlIFXm0eaeYHUJuihoeSPu9fi2OeiruG35j68ybsp8dC&#10;HUrUjkFmRVRuGNNZKzI20Bq4ub7Ejz9+j+Z4hOk6vH//0WbR+AlqpG0tT800WiJUPaWm+irbnJSP&#10;nFUOEE6p55YAVCGwtGwMY2kBeapnfayozzWOixRbC9mrpU1X1kcNy1SHQ3PKbnF3aFqDjgktFzBq&#10;BaouUG6uUW8usVpvUFclipKg2IBg7IbMZMcfD0ccDw1MJ8ASNgArMCl0UDgYwtYQHjoL3B9UhU6V&#10;0Kp0/uQDi6YU9cB9zR1W6FBxh0J43RtvhcIDnK1OTIUONlZLSYgDGzZYSisUVYFyU2F1vkF1voGp&#10;NHbc4HF3xN1hj/vDDp05gNCgKhgbXeCs0Ki0LR6OzRHb3Ra73daOirrmQpGGRgHNFbQpQa0GOkuo&#10;DGIe6gsjCWpRoKkY7icjTBwXGq4e/PbWO5RZz7kDdLhuPAlY5nyqmXnyddPPn7DKYKu82W13AAhd&#10;Z3BmLrFa2yAs78jhRRP2sAWYDEx0nEHC+RzOmg1ewyEbnSwUJTA38/wvAUUWEW8J5iaMSY2IqOBW&#10;8KSibvIQ4n5oNgxw9WsUkeWQrBc4854gmfOU9yPjcNjDmA5a697TMlfYx0Du1PU0zrM8VcWMD9o8&#10;oJre95FV//jrnlJPLwmEz3naSqu5qfBi5oSSatRExSCKSYLLvlj117JXoMggidkJs9QZbe3Y2Azd&#10;SK9KNba5tc9lrDSLCYCBcDCGh8ZJqjdGdl9DRoZy6kgwIbSbsao6O6LpPrMiN+Xjnute3TI0kd7D&#10;msEzypXhp8XvOFATLdl75fWVPumywVoaIDbnHZ7LY4jH2OfAxTlP5qWih9FaYBk4DWF/ROEAH0tw&#10;Im4mB0Uix/64GBTSo3PM7Zgk94SpVOr4HrD4RQTcfR3JfnoTNgA8IbgeqI5ZwlLc94y98DlJP4sA&#10;xID8W/bephqhZBZJVrAh/09Y1dDw53yCsOkUy81TmrglpMHce5sPUly2jk4XysyrwGUeU3imyfre&#10;7btQvV2IImUDZhkwbKCdupohw9FypBPbKU1vHeiAEG9t0hoGowtAPp9x4knz3mqFUmIYFZyV/s8M&#10;CZWxtwpRjIK0CyUFLi8v8M3vnuHjx99wOOzRHFvrO+7Ax+C60qBMRAJcmloPaTCSA7GXLBeTBJYK&#10;JwtbNw1hgfEhE4DE91QO6Ow6k3w/Q+/igUo46ySDtuscgePAWqPAatgmvb2HptAj3av7vQJ/sPAx&#10;YzsSB0oS7P1WRNDOx14XGkXvhz8ozINJKfcZVQCe2zoByqrp69UKRVWGAsaRQIYHW6dIsEAIFeUe&#10;dOeQegzA9/QzTwL4DeUKHHrOIbQdJ+kq0wuAZSOQsx6NY7T89YsnI+S6mrN2S/UGAfnpJxdohi4X&#10;AGFOcDOqX3qCxTkAAzaiVJIDmeyd2XNCgK7c35PBzs8+W5zEewZ/fhoJcuJwLgJZv3VHbpRlgdW6&#10;xtX1NZ5/8w2+++FHvH33Dv/85yu8evVPvH//K+7vH9A0bV9vG7GejCPoBqW0QloJNjSNsk4dVQyc&#10;FjOEopWIOBVgfU/gTNjLygmv4XXjpREDyCLBLV6jop6kKAtN5qCZzvZZq6rGZrVCWRQgGFRViW+/&#10;fYnf//gjnj27xaqq7T2ioRciCifchxwGaXfLI6v44IyU1/MrQenwPk2B9ykAX16f6Fxijjmo/FSr&#10;/1yG0XLb7/dlUeL57a3LFWnRtC0+fbxD5/b4mNRMEzyn1dtTFstLa79/SXkf+xbGG90pHpfywVkK&#10;tJxSKC4FvJdunDm12xIf45yyf4k3YU49t8RPPzf2MjB99jDqjEHTdvZnx2hRAHqDYnWJcnOJ1foc&#10;de1VCkMDaw8zW3Qd2xZtZwDlwkRJoeuA1oHFe2Pw0AEPRmEHjYOuYIoKVJQgVdjNnAFm62evYYH7&#10;kltU6FCiQ4EOyoP3Qg1nC30axoJ4milMH/zC89izfUpBlyXKusbqYoPV5RrFpkajCdv2gI/bR/z2&#10;5Q53j/fYt1toarEpDKpKY11q1CWgiWFag/3+gIftFrvDAa2xwH2pK5Rk1fa6tcof1RVARwEIDW9J&#10;gsRBxqHHfcDuBp+LAYyb7vxzOtVopcDDePomTBgfVDb5Ji4PHCBQp7Wmg2n3aFo75lRWa1SVAWnl&#10;rtEYnGM3i9lfT0gPVVfoJ735OMPwu68XCp+pPQAL/54yI2u5IjTYG2TY50iJhcXvI58BQSFJwaEW&#10;J14zEgxh5IHhXBHmFROr1Vo0gB2scGKspp4CEXMe48ydAPDnrUyWKAmH7z/vife14Z75/AgLkQ1g&#10;Okb+uGnPYSTvzxxh7deFBx/8BFdv7+GVPFoFQU9TtQViMk12skqSVAMw7wNix2ceRoUkc2g90oPL&#10;wf8bWE0mB2Sg0LE4G5WB/OnXGA3BtrYQjxpUcUiN12TKR1K8b5KkE2f3hnTjyiOV2ZRn/lL1zRJb&#10;jlwttBT4nLIRW1wXigtoHJAuwba4DgiecN8c80BKEXJTaxnLEkYEspxawDt/z5wgY2Z/mANy5wCR&#10;wNJGqsPlZBx4vKlEwX+giEIPbGMwyoyYA42X2vKlgt+DNTiavORQ3XgqTL3AwmGqR5nyL1/aa/2r&#10;dklTRMNUU5ubviFCtg7watgxkCN+eu6IQgBfKSveILJnjSV8uT8v/FhFL1qhyOubBitJ03WuTnTq&#10;XNLQOud7C2i4IEGnKmcP+Hq4M/DhVoNfNAs1JBgkprhUH/5osFpVuH1ygx++/xa77Rbv3v5qVeGK&#10;ggwUThAS3hZkzqJ1/HccWGvIGi1lEztlO5iyabRgfbfIHtZnFyCyBGGnqjRGqL81QdlwMqBXAps+&#10;KNwD903TYL/b90HEUmnvbXNksG1RWJBdy7DePsjW5h7E9kneUtba3AyWPcQ0WGG51y/LwlnsdGjb&#10;Buy8/hEBt+zEDLoPCI0IXr9+lAqEScGeh/nMiZHYg4bA9+waCtA0DoO3BWBLQvIzgMUO5FaUFL6c&#10;Yi+ZU+GPsBQgmLAZTQy7AQcvRPFhpVNr3hibV0CCbCBZcAkeKtWWTebCRTtnXxZLNX2AamIkLgiJ&#10;HIzBfB6yz6R9GLkpk7Nyg/Vmbe28fvc7fPfdd3j37vd4+/YXvHr9Cm/e/ILPn+9xPDZoGqdw91Ph&#10;xtqr2mfDM1IySDmaknTvz0T3a6i1VdS7hKG5siaXode5aaSxO4EgRHpBKgZRjqwA5boMvNfTuTZy&#10;Sciwc3bTTYXW1g4YDHCHoijw8uXv8F///Z/49tsX2KxX/bNi60oFkImePwpEiEPWWChGGb3/+Plf&#10;kM2ZF2QtFSXEbg+pqR1JgrC4P1IQQ2JdcbDT+LNEK431aoVvvnmOtutwcKTt/b2dIDHdYJ96qtp+&#10;SX031///28D7vCowZsA4oTQMgf0QuEuPToWb87IA3CVg2dTY4JIGdc4jLtcULQmoXUqgnML4LFoU&#10;rhk1htC2BsemQ8sKXK6g1uco1xeo12eo6hWqqrKBO+gcj2zL4NYYHNoOh9agBQBVAKTQMqM5MtC0&#10;aBh47AhblDgWFbiqwVUNXdRQuoCCgnJenwBBM1CwQYUWFRrU3KCizgbV+vJhypd74sCevE40MNRa&#10;K1RVhXqzxur8HOurc+hNhT13+LR7xPv7O7z//AlfHr7gcNyB0KKogLLSWBXW575QAJsOzaHBdrvH&#10;dnvAoelgfLiQrlCpGhXX0F0J7SxzwBQAsHn/+WlP2aQvJoWjU1+zicSgUtzMAGpyCuRU8MKD6MbY&#10;b9oreIzpD3Y/rWHgJj7koaAUiLseWBtPGCdG9xKqhWSIcaZhOVURuGT/miJUU5YhKVAgp96eY9Hl&#10;ns6jEJ/EARsU52ERfwq4Z8OQFM5c4VCRAAAgAElEQVTOzmygHGhkzTPt484ToAcS/pz0VcB6+D1F&#10;Q83TdiRzpEnq66bOP6ss936xPLLCwsjHNH6WebFH9JQSwRjTq9aZAMOUBC6nwMf+OvVEbVzgqx5V&#10;H2Y/KGKOKMNBDrZoyfsM9OdRb90jrBO6zobJGWPAHfeB4p7IIIrCS82gJA2eHMJsjdFfT3G9Y+Aj&#10;axcTkKY0Kpbn7uOSvehrgk1PCZb+GpBxWmlOi75eNm8BQIG0BUxKNDH1PqbsGZPnRhTet+T8nAt9&#10;S1kYpJra0f1akAWS/ezJgD1M1s9zVpFf46M7RxyN3t+Ca7gEGM2d51OinrlcrykSbip74GvtrHqw&#10;PRF4mSJnQ2uuGfANoU3UENI5qB/JJQhbW5MWWje9uloXBdAlFhUFuuNI0epgfYIbDxHqTO9Tq1Qv&#10;8AjCK7UPIFX9MI2cdEUiKHOwfXMqY7e+OnGOECnrnw7Gxfk5vvv2JZpjA9N2eP/+NwHCClCW6ats&#10;Q+f2qUnRyGS9GBLk8T7jle5yjcTEdD8ZJzO95ISUCIr36nj7DzWgbe2hFI2spmLA3lvryMBardx0&#10;gxccejLEAZy9eKAzATgWq3uH9e+msAyDCuud7T3yAcbxeMD+8RFsDDbrNZTSA4kipQVuEk+GfE89&#10;u3P2dSmP6uAckHVtT4QjDKaltEAxvd9Qf02JBnuZ3LqJAfmUl3qujkx5r3NvkeEn0YVYy2d4YRxC&#10;qnriOl07xgHQ/ZqLQ9lPnBqUgDJnv2bIHkvVMeM9MEaUeXT+EYt/56Y9lFZYra2F6fXVJV68eI5P&#10;d9/jh7ff49WrN3j7y694//43fHj/AY/brX2eTQs2NvwZ8CA1honVfmENE93+FyrCHP06s9MlJDz7&#10;4wo+VJmnyWRatP4DIsOEfW7ggRDt9+PzfyCimeV0kyBuFVCWCkAHNi026wrf//Ad/vTnP+EPv/8R&#10;1zeX0IUSz40jqjlt+Zsj05Nt+wTIPCVk/kpUeYTxpOyaZe9CNCZVpCIpjMG090tBi/dsrxUpYL1e&#10;4cWL36HtOnQd4x//+BlfvtwPZC/h5M94ig3hqT+Kky+tSA9PkTESkB8sLlIrgkYgQmqzHTZZOimk&#10;6msXVC5YITemnQv4mWqSpkbC54rrpQ9fTpWbBZisqMOyoZ0d3WwNoVMVuFyD6jPozQblaoWqrlBo&#10;5cJjXfEJRtsZ7I8NHg8tti3jYBQ6aHQdo2msDU9jDA4MHHUNUxUgvUJZrVHUtfPrsioZEqCMhkHF&#10;LWpusEKDmhqU6Jxdz/xnnGoi55p1pQi6LFCvKqzPNthcnqM+PwfqAo9dgw8P93h99xHv7+9w//AF&#10;zWELxR1WBaGmwvrclwqFtsD9sW2x3e7w8LjD4/6IfdvZaUkQFDQq1KixRsk1FBfWm50HKxLQFOjF&#10;gffaVJM19fvTgwQx8rUbSAb66gmXaXCQhP2A3ZdsQJMKyFYSBaUfgVZKgZwSS3m8z3C2ucgBqNm1&#10;Q9MevfkQXl4MqpxC6E0p9KfA+/mE98gSJlAYeLVyuO+nD+L5MEpfAO/3exSFHYuXgHhYJEvAPN20&#10;xKPQsmA4lQieshvhHmROqQlCMDY+a2Jruvh75uxDwmWY9ggPA/TIkQoU2QFxYD8zFTqUAxv7qTqt&#10;Q8dFY2AyZNKcTQoBg/qGw4Y1UE/R4J09FegXNLtiRDK4ntH1omFjceP4NqCW/X1099wTJj0pZMzw&#10;NY5c6W1CRKE/VtrnG/BcaGX+fAsbHPn8eABjDuA9VXGSE0tM1THxHrt0vHQOLE8BeL7J8qPwvu5c&#10;Bnxxwmpq+nk9tfBfRhLy7Nkpvz4e+18SZCmBiLm6YZpAyp95c+8j3ovmLCPniOsp729Pkk2NPaeu&#10;0dcA35KUywH0p+Zh5faAeH9bMv2U+5xjewJO5q/4bJcwXHOacGM/VQsfJKjC8XUfiqmsz68x1vbz&#10;eDhCa92Txv5rRw2t8mdEwlaCQ7A1eH9kdXyKOBCiBVk/ESFKbp9gGvb+IVxU979nkY2pSA3nZG8T&#10;RNClwtObJ1Zs1XboOoOPH+/C9SqDGAVxvWQtT90TuXZOnerJrc3UFIxcqxydy8PgME/WHb11EQYv&#10;/06uiVhJG9VfHrjv30vvIz8YYNvQVwu22+BZa9OEbvg8Q0wFBQGW0k/bA5BlWVprDGY79eHfby6Y&#10;PBoEogjYWjKVNjUVlHYZGAQP4fceskJowT6U3Av7RsLMkg4SFJchn1kFdSbce8ivMTC9IGnIQWOm&#10;NPbt606DLNkwR8KebPc3kkVN7J8iN2V0jnkwkji4d/00Z19Di7rd27H4yaXebtD23rqoUK1KnF+e&#10;4entE3z33fd4//4j3r39FW/e/IJ3797h48ffcPf5Dof9ftgvDVtLTD/hQyrCBJVwA6KAcOnB/GA6&#10;SNZmnL1voDEpnOpHclbdJMOKwCKEmpITzZioGcKJb7G3EqBLjVVV4dmzW/zpv/8bf/rzf+G7H77D&#10;1dUVyqIEKRZ5YSz0iiGAPycEG6x+OMhNoIiWWFpfjy1zsHjyM/UaQabGaHxcCRGhw6kpxI69ma+0&#10;4LXvrYNSGufnZ/j+++/RtozjsUXT/Izt46NYVyawXzolwyufe0BfBeSfCN6TeJA5sXFQgj1BALgF&#10;13r0wce+2TlrmSnQPPZCW9osLr0RUwqwuXHEqSJ4LggMmB4XXjoinLPPMWB0nUHbGRgmGCrQKA0U&#10;KxSrNYp1jbLW0BpQZKDJ57BYhcih7fCwb3D3eMCX7RG7Q4umaXBsGjRdi4YJHRNMUUEXG+jqDFW1&#10;hq5WqKsKhVKAYRi4kSYGwB0qblDzESv3s0QL7XzuY7htyjLjJBDCeezpUmN9tsb51TnOLs9RnK3R&#10;FQpfDnu8+/wRr3/7gLef73C/e0R73KMwDWpFWJUlNoXCWVWiLjQUCE3bYr8/4P7+EZ8fHvF4OODY&#10;dtBKW/jeFFBUokAJzQWIdT9GS4I4Q3bsegxULVWizTWoy0a85SHPyaDSOZuEqQ0uucl7H1KtUZYF&#10;yrKALnyIjL8k1gqq6wzYwCpctD34e3IwGm2LU8CX7CW5QOA5Fd6UtVZunZ5i8TVHdk4B90vJw8CS&#10;iUNd0CkgeEoN5cFJY4z1TDWmH1eOnek92Bwz9MGaZGdx1PvZIvDLo9SYowBbw0De0JbIjvAnlMhs&#10;C9KgEY0UJCa6pjngKL42ged6D6yNy3w5VRA+h4Q42Gk4jwfP11xBGwM0eRuK8P0bES4oC24/Xj7e&#10;q21TbEQgoGzOh7VIg/KOwvoldc6yUHzF8syg3vCjWB7Ucd87UAZ632OQVXCZwaLMAktmlGtgg+hc&#10;w5sAEebyRvxURaqmSgGdwwjo8EwEU9wngDm5PSSnHp4Lrl0KLM3VOlPkRXBN3AO/pHTOEgmcF43I&#10;iaFTJgfmQn6nLBGXeMEHoZrAIrI/dW9Svr9LSJyc0nxOcJP693O1SUpwkyPFYxBR3r8coTrXgJ0S&#10;lnvK64wydjJgeurcP2U6IHf/U+vSX6f4HJP7XrxnT39GQZombEMAEaDp9nClvOe9RnNohuDS1F7E&#10;6eLfj9d7i4fUmu2dv5WzcuivGwWB9iyyp6TCV6kwS8oSqhyITeBsVQKBhDt/yrrA7dOn9lxhAPgb&#10;fvvwCW1fv2qb/+U90cFQrBaTUfFaShGQcyr7uf4rJZKJz9QePKIBvu4Bx8Qan1pb3v7UT7zFPtdg&#10;B98K1X24LwmfAKKo9nNKfJEBFV4rGbzq14gXXKleabxarVE6v/tCFyjPz6HYT2j0BYj9zm5KI54Q&#10;JqRtrJJ+7xFesuyM4hAVohD4XXImZ9eNZa0Ao/oaZVwTpRT9g3I5DjEdOgWTn1KGAfNg/ytCcVxN&#10;L5Xb0TkUKfKldSyRcgIZnhUYxH3x5LSvyIBIT1WloP3o/gnwmkdgN4OC/6dBAh9NTRGxEMwRKl2h&#10;LEucnV3g9vY5fvj+B9zdfca7t2/x+pfX+OWXN3j/6wd8/vwZu+3OThB1rt8gkaHnrM+IQtyQVBiu&#10;2lv7jMiS0PIweN8UBtHm7svk2ZnMBRM5SLI2i9RkEjMYwn0ZSuSA+LW22Zzhu29f4i9//hP+91/+&#10;F15++zucXWxQlEU/CZzSDMaZZMzTor6I11lE9KXq3SU5bVMA+Kh/kHu4IoTuliTWb1jTE8avwfF0&#10;ErELPScURYWLi3P8+MP3aFsbSP761Svs9wexf4Zn1xxmu1T48/8reD++IdRblszFTnrgf7poDNnW&#10;3EWZU9VMsTu5ZPApYCtHFpyqjFlKHkyyrYkgxqkR61wYZnxdldsMO7eQWwZMsQIrBbW6QLk5Q7Wq&#10;UZQErRxw7x6MjoGmA7ZHxudti98eG9ztOmyPBseW0RqgZQVDClRUKOsN6voMZb1BWa9R1zXqUkPD&#10;evx1jkpQMFDcoDYHrMwBlTmiQAOFwUO597o/4V5OXXMJ3JZ1ifOrC1w9ucLm4gxqVeJAwOfdI958&#10;/IBX79/i7cffcL99BJsOtQLOtMK60DgrC1zUJTZ1YVX3bHBsGtw/7HB3/4j73Q7HpoMihUJXqIoV&#10;SqqhTAliG1xLUDADWjToLiYmM+Jk7K8diz4F/JfF01SjmVN0zAVz5p8TAhRDgVBVFTabDc7Pz7Be&#10;r1HVJYRNbZ/F0BmDkm2DZ5tJoVJxX0igbNHjm7bkiKR7oVNC3k5VYubGUJew2XPESPz3c/ZSwd7o&#10;i9MIzM6pxqf25hxwDwCFU0F1bSdCmIUqwze/MFm7Ne8FOozmYvCaTYAhvf+fHI9FWrXPSHjg+67G&#10;Kdh9QLQhNTTrhNmshDlVev7swiyYaf9OiQaEEI5vTq9XH/iWArh8MCx7ZQkNCkBJHsB58ib9DTCE&#10;36asGHIe47EajVO2NFHtnasXbDjdULj5tRgE82LwWgx88SlsqIe9R/h8Uk5xz1n12aAwVJPK9fR9&#10;Hxf5U7kO8bWdsstJjSLLezcVDDZXPy35+yVhusE16T2TzWh6dPrZWiaymAoCj5XeEgBNiVWyZ/9C&#10;3/Mc4J9qnmIyNVdn5pqvFBA8Z78xRyDNTZrK7yHJhSnrjiWil5TgZg74niOrctd2iRCHk5IpLH6f&#10;U73JlNglVScQEdq2Rdu2I7W6FEKcev0gQxWjf+uBUp8xopWCKhSKosTFxSW6tsN2uw2a+PR+NDTR&#10;YUhu7IE9ALwcKdiVsG9gDvfyAVC0ogETOIWnJyxMZ31+iIf4ZvYezuJcr+sat7e34nX+ik+fPlkB&#10;lrGCcIISIaL5PWwuV6lztnCYAIZT+0Vuf4pVyfL9KKWc4pyEbZAgOhKirdTznAKqhxDfOPwQIgNh&#10;PGkkv2+g1lck8dsghHcAeUOL4f5ZcJ+vMwamM6jrFc7OzrGq1ha4L8hasxjuQTqQEIpIoF7gqjlV&#10;95Lp2imBXw74T9qGkpwCONGiGAQfQzFXZ4TkYZgF1BMkqSDW0Te3vYTHhaWwYrzqKAz8TeRIhe9j&#10;XnQZ4zOz5y1CodCcCG76+nMSwh1bX4tFjvC6E5lhgtFlR2hFqIoS69UK11eX+Ob5Lf7whx/w28eP&#10;ePv2LX755S3e//oev/32CQ8PDzjs9+jaxvUTBh1bVTTQuTXhsiai84DBKbR6EpRmjG2Q/POeq1FG&#10;oodeoS4sn/p9JCQ8JbHQe/X7sG3Xi1q7aGvtorWGKhWqusLLly/wl7/8GX/+7//CN8+fY72poQsV&#10;EALynBnIwmH1LimzBxvPZVOUU/VLeK7INWUydR1CPAYUTishPJ9JrgFpT5QiBKL7HGRPeMs9t6QL&#10;rXF5dYHf//gd2vaIrmvw7u077HYHJzaj7Pl5eh8z7tFjV5t/C3gvV0B/sMlNO8oUiAa183GXiUCD&#10;8WaxrADNAe5LwLKpBjQGlHJNceqGjpqHHiea9zf+muJ+Sj2TAwMHfyyrPOhA4KICUEGvNqjWm94u&#10;RxOgnf8fk4JhYN8x7g/Apz1w1yh8bjV2zGgJMMo54qsCZbWGXp2hXJ+hrq3ivi4KFNoXqgxlDGBa&#10;FNygMkcL3DvF/WCVQ736YgnhlP3cAePvFC1lidW6xsXVJa6eXmFzcQ5UGgd0uHu4xz/fv8M/3r3B&#10;248f8Lh9AHWdBeuLEmdFiXVdYLMucLYuUBYA2CZYb3cH3D8+4mG7RdM0UKRR6RKrosK6WFm7nK6G&#10;RoHYd44CSwuklakLQfcl6qsphcAUAJ9TuKW+/tQR8NzaV0qhrCqcnZ3h7GyDelWhLAt0nYFyAWa+&#10;qLPBZVYJQcpYvzo2Q+Ber0zNex6n1MuTiNgEeDIXVhs3D3MTJHPA/ZQaLwdeTtkOTH2eHIiY2mdT&#10;6h/50xiD4/GIruus7yiAQvsgMh6AWRaju6msi74JEv9OZDVYcDk8dXyIkP1DNdq7PXuPkXIFvbqj&#10;L+SCtWOCvoEnGqgUYB3+nUncPzmeP75v418bAQIwUtMTOSDXN/ahl7H8nk592XVOYW5VMoEyka0a&#10;ERj7GhozNL3yfXgQnAUgMjmmLe6JvEe96n+i4fXKOuX9Nd269KPt0vcYzKLq4YDwGU1riIJTWjvE&#10;yrEpNX3OozNd14TFMjPNkoo5MH5OwTMHKC71hDy1jpvy45R5L/0dkEHvLvBLjuHLDWFOLb3kfc6R&#10;GxIcyvnQT3lMz53pJ1ukLayx5s6LFLmW+7N/14+p93QKYb6EZDjVHjC3XpcBLnnYZWk9vGTSYem/&#10;j8m5+FqnFfeTFEQAmkkgiUhFRbCdhKqqCqvVCqvVCvvtftg3iSeuG7s+FkGt7cFHBgfvxqN7qZwd&#10;+9442r8H8ERnSLi+ae/PPAV0rZ3GwzC551y2e50hEaFe1bh99hQMhi4U/vnzK/z28SMeHrYWVHO5&#10;YxLfSttgUxJIlLkuErCdEsXlsoXm9sl+yg9WYBNsv8FrhVYKEl9gmamEIaRRfHkP1Evw2VtwcGZq&#10;JasClVY+kIGkAsgnjAgjPyXCTGhbC05qXeD8/AJ1vYJWBZRT1hsXPklBXSa8tRMEFc2cp1P7YEop&#10;vATYH1lZYGoSMI/tWG9zFQCmqbMkJUIMhQgDCe/z13yNHu+5xiDwtWc2sEuew2eUQhB7IGY4ErDJ&#10;Xy/vw3ninB7v0xTUJaeem2nxVnoK1YPBw/VBYLNp2AjigtHnRDOjUIRyVWG9qnB1eY5nt7f4/rvv&#10;8PDwgE93n/H+/Qd8/PgRdx/v8PHjJ3z69BEPDw/YHw9omiM6b3kL27t7Uldp6oVYHN2nOLssBeQb&#10;doIhypMoE1fP7dk8ItJkXxZOb/cSM7tPKSOeW2WnrAygSONsc4Znz5/hdy++wQ9/+AG///FH3D59&#10;ilVduXgvsjbXhqGgeos48Fx6UPpzDJY/wh5sgTDwFNDarg01KepI/t4duwG57kF8F8YNyogkKCLd&#10;aKj9/WSMnxzx16AuNZ4+vQHz710IusG7d7/isD/CmPBJnbL9nK7DOJEVu7z2LU590Me/5xluyz3o&#10;CWY1ZGc52myDbSzwth6LG9OM6hKriVPGVlOHyBR47heIcaCIoqHMYOIBBApGl6LU6gWfZwoYS6Xh&#10;yZGuAEgigiGAtQIXBUxBMFyhqNeoVzXKsrBe97oAae18/mxI7fbI+Lw3+NIQtlzioAktKRjubOCD&#10;ImhVoKhqlFWNsixRFQUqrVGQVa6wMeCuBXdHFOaI0hxR8RE1jij5CM0tyDHhAE8WnrHlCYI15q4z&#10;eT87u4aUUnbU6/wMlzdXuLy5xPp8DS4UdqbFbw/3+OntL/jrL6/w5tMHPO4eoE2HC13Yn0WJTVli&#10;XZdYrzWqWgHUoTUN9scjHrZbPG53OBwOADPKwl6DWpWoqETBBTSKXinTe4ZTaFI16QmWnATm6N7n&#10;iaFTN+ev8fDNNYynfJ/gczgLCxvw1cF0LZhLoailfoSw69W/GkopGOoCuxsIkA1Zv20gZQkz52uc&#10;YvBPyewILE04bkBpURu/xIf0lANozn89Nyk0VZim1NVd1+FwOOB4PFrFMxugqqC0csIn1TfasWog&#10;8BFGHnjkwMOTgsJ/KMBMligdq2xYSL3TIDgL4mFMWHM/MpoCR8hLk8CLR219IBuLEX+ZESAtVeY4&#10;fBvkQ4FH7MgbGMO0yhDeZFwTNW5qu84+Ex7okeCBD6tlIrszGgY6g0IA5FLhmV/jw0REH5KVCe6V&#10;mTtwyh+vYGRj+omDPnBLTEfZJkP1amoPEPTKfGMi0iEe7aUscXJqvRbvIURhzeUbsVQd8e8AUmMl&#10;9Kk+j8vyiyi0tPIhYP2+IJrSqAGXhE5PAsb+0HHtGlUiS6wocmdtDgibIqKm/m0eMKFF9idLvUjn&#10;pramwlWXqj5PISOSKmZZ83G6W5maQJgKiJ/zw50jtnJZOksmF/tJrQV9zdTanGvQ53qiOIg2R9ql&#10;AVFEjXVEBCGVHyQUzAIoJwLKskBVVtBKWYs1bz0Xd6Uir4QhHniiXoFHUEPfLwVqoJENRmxXMVyX&#10;aG0pS/7GtjAQJCIRQbmzvzOdU/8yQsWr6deAJsJK1Xj+/BnKssDF+Rne/PILXr16jU93X2C6FsQK&#10;pLQFRAkjEVBuijvnPT81kZIWF4xJndQZNby+Gs5JKSIQU4EUP86c+LUH+gTxTxzW1ilf8kGTKOpX&#10;CWrLte+vgxLhuJ6QV2KOV+Qz+frNn/laK4AVqmqF84srlOUKpLTzSHIAo5gKtgRHDOAPCtS5UOwp&#10;H3aJQfCCsyolpmIe2+gMnuQ8OkMhnRko/H0ollQB6DUOnRf2RsH7HMQ5ErciioH+4bkwbLP82MQZ&#10;IZTst8K6ObVniWcq8mYPWniRmcRyT4m/H6xPPLlUbRn+3t/FE724Y7wgheuFNkQCX6GhKWVjrGWX&#10;DJV2z1lZlqjKCufnZ7h9+hQvfnfE4w9bbLdbPD5s8fnuMz5++oiPv33A+w8f8P7De3z5co/D8Yim&#10;6YQFIdCJTKleIGWEmKtvlCnx7PrpBRNg6/ZZV4E1V0zGGBPiBeRCUhQNGOVgN8pisgc9OG6FP37S&#10;R0ErOzW2qjd4+vQpvvvuO/zw4/f45sUzPL29weXVJcpCO5Grv87SzgghSZmmhKI/Gxaan4wOCMmF&#10;eECqBhr/V56P40kVmUPQS95oMOQN6wgV/n2f/UERAYVoP0FS+OT3PWMtGqCKEnVd4fb21jqLNHYS&#10;5MP737DbHdB5oRrCXDT/+owxgZh/rr6u1zoJvDeGhUdUrMJL1ZAJhS6m9gkabbqDXyBFnzsE7+ZE&#10;2HOej0tHOVPhNkmVQf92/VHIwbCkwBXFdXAABA0b0depi2jwsQ2j+oQ3td3Q2NsRGAIrhRYana5h&#10;SqDVDRgVqvUaq7pGVWqUhYIuNEAaDKBlYN8Y3O9bfDm02HaMo9LgElBmSCdXWqNQBaqiRFVolIpQ&#10;kF2Ayq0r7jqgPYLaAzRbwL6Cs8pxwL0cPwUjaBjywFV+fNm335oU6qrGxeUFrp5e4+LmEvVmBdbA&#10;rjni/Zc7/P3tG/yfN6/w6uMHPB4foU2HTVHiqlrhqqpxVpVY1xWqlUZZWmW3gcGx67A9HPG422N/&#10;OMIYAw0FTYRSaZRUQpsC1KmhJocJngWGQd9V8NSoKyc37dB/M69cOKVxXqqUyyk053zV55r1YUQN&#10;aLsOj7tHQFngTxdl71fKnekbva5r0LWNVd73jDkHDcIQXhS0DWKP46Cwjd+XYZFRkGnec+r11PXw&#10;zUx///s9eGguOBtftDwUd045OGeBkw9snQvMtU2N9FZPfY+iKPr73jGjNR0KAqAJBNPvNSayV4kD&#10;jsCJ9y6aw5D7jN8/j4qkwV+dejJ54HekKj7R0AbFFiVCxuy1kddKWtqkrD3mvLFj8IR5XNRJz97x&#10;2qAsoZ2uG4zfqK2yzcgiWpIGg+8jgFGwoferhemGp7MnZvyZOQ2eCrvYvp4iIPJQTICsjjCQllnB&#10;8+83IhaaP0WA4d7fP7xOPBZ1ByFpoY/r19qfpbznQ3CQomb263yy58DglMdliuDLKVhmFcB9A0mh&#10;Gk0A9wPgZ+uSgUwKSTMKCn4rbOgbal89EQlWnfPiiQWA7ZQqcgpMXeIjnAPYlijP52xrclY+uf07&#10;ULlmcqyWgsZz630gZGUFLsAav8clno9TwPap5y1nUbSEhJgiYkK1Z36fX2ILtGTa5pTrkfue+cmd&#10;eNJorMw3GAvnjWEoGvyRe8WgsmpMCyAadKaLAkLFNRSgba9alK7hNOicpQOeB2gUUW+PkCSsWea/&#10;oCfj2YEP44kw5c5D1QOVZMhaqrBxR0YEAjggiA2hPCtQlSXW65W1j9ys8Y9//Iz37z+gbVtoBoxC&#10;MLVg18k8cRavNZnHsyTPJLbhmgu798NQUrkagz8gC8QHxKsjSCAzTSKedmq/lNPN4aQHDQyRXJ1e&#10;8asGgRDTmBQAS5LJiRzYEvhKaZSupz6/uMDV9TXq1RpKlyCyliED4D0W95Egn0IAPFXbRZ9Zfp0g&#10;vmOeM+c7n9q3kKinwsCjsRBNzEaMpgbCuoEy/VQIqg5Kd4oINbd3KCTBdxbnPYEtSQebHxGS+WHd&#10;lN4jKaqvhyDp/n6NytNhsoS9nSeFYszwk3FwPcNJlanDJiQD5mu7dH8g6/deANPfPSM2T3HfjLF7&#10;LwiF1ig2a2w2a4Cfoms77A8HbLePuL//gru7O3y6u8OXL/e4v3/Ep8+f8fHTJ3z5co/ddof94YDj&#10;sXWgsyN1jOjnyeNpbENvfd0tsBB/X40rDvvMLY9tkxEq7fHzIaeeWQ37N7MRSny/oXkSw5F2ilBW&#10;FdarDW6ub/D8+Td49uw5nj69xbNnt7i9fYLzizOUK+2srbshq4UxsvhipqT1a79WeQSMAYJUy5H7&#10;MQCfyiZN9xchoR0GdgvCz9lVSUX9yCqNor1YWOYiuD80JggonKoh8vc5FpHDZatZO+Z6tcKzZ7fo&#10;XCg8G8KvHz5gt9+jc750migC6UNaa7DuCsUKKVvfZZMSXwHeD/d+XJSG6b3Iso5iyxkBrJTY1IeD&#10;hcXxxUPSu1RrMI88unLA0XtjELwAACAASURBVFzg2pSyKW5Cks0lhiYy+CyIGDsRbCFRwnHwxPyo&#10;9oj9IqEWZTvOOfCyYmScNFhpdLrEkYCDKnAsNI5qD12ssFpvsF7VqAuFQpMbqbHvv2kNHg8NHo4t&#10;9p1BAwCFhmYPNloFpVYFSlWgLuzPShEKGCjTWoWLYaiuQWEOUGaPiq1VToEWirz9CQesqfx9zuIo&#10;ZcUnCx4CQ2mNulrh6vICN7dPcHZ9gXJTA4qwb454/+Uz/vrqFf7f1z/hzd0HPBx2KMC4rCo83Wxw&#10;vdrgoq6wqUuUtYaqDEh3YBi0psPh2GC7PWC3PaA5Hq2XY6HtwaVLFFRCdQWU0VCss0q+eIQ0D7Zy&#10;4Jcsm4epBm6J+io37bHU9yvnJbv034z/zKqJ94c92s6C8mfn55Z910NBZ9xMZNcq63uP0EYiCJ3s&#10;n0GGEaB476eIjIrNe+b3YTM825DHaqZp8I2QsvZjQf6dwpKfSrzkAPm5UfopAGN4lo0rvAd1klxj&#10;RVFAKYWqKsOCQL43QjIcMvYvnbovROTAfxOo5kcWGrECBmEA3uAdKMKUKCTe4EBESbwMo6jjiYWh&#10;AU5b3wznB/fsf+p5Df23ZRAXj8/kpH0dTwKsc1MAlFDwxesmDr5NSmZ90BOTy1/B6HOMAJL49xPP&#10;il8rSimXk2DF/loo6YYi1L7nzqnx7fsyMKZDa1q0rX8tmqzPvK9nPKad22OXeJvmvepzwcDTe/Sc&#10;+nsK9Jmb7pkjKaYAax5lCJDYXxLWCRNWjl7F5htoQpjrREA2yHIpEB5b4pxyLuYU3yngXr5eanJ0&#10;jjyZI3VTdXVq9NyfdynV8dT6mZs4jb8u2N9iRZog1Ht7jhTov+B75tTsSybv5giAaYCTEavUcyD+&#10;MrHPuMabmtBY+nmmrETT50Z4toTT/5FARXr+EwtVneDV3HSUt1kYXso1/KSS2QgsZcO+ruLBppMh&#10;FYIqSTx49Wb/dwzhe6zcmosqCIYjI2gIASUArv9hZngmY6QYdq9bFAV0qVCvKqzOVqjqErpQePfu&#10;Pbqmg9cAaT3uM2QA9ZJ7PTVFlAuynpuKm+ppA72fn7akxDPq7jFH9QJlnplxrWEXkAfxwiyEfHA0&#10;JQBvCRzBZxY4kgbMTp1swY/Vqsbt81tc31yjXtfQhbbnjukQwEIcBoYOOQs0Ani9KnjqurPAIliI&#10;U2I7WUx89uTEUDAFx4NeQYomEtUlJc4wFRBt+fNCqdBWSSrbfb4S0dim2X9n6xRASdIIco0wC5W2&#10;FB5hRBr0Ekoe1kJEW473xdiqL3PfKACQaUTrZM+GhPXr+B6n85FinK8P8IVI1BZ4oZ1i4KBmGtcG&#10;Clor6LpCXVe4vDjDs2dP0TQNDocD9vsDHh53uPvyBZ/u7nD/5R73Dw+4+/QZn+4+4eHhEcfDHs3x&#10;iMP+gOPhiLZrwTB9RgjDgDsX8ky6J1JcqgTc5ioEwU74Ybh3yujzugQQzn5tgOzadMJAvwwHOyZr&#10;i1XXK6w3a5yfn+HJkxtcX1/j4uIC19fXeHb7DE+ePMFmc4bVyvraKw1AsV2bpnM2OdTvJ0k8IPWE&#10;y72UY1tUm5u1TKhDQ6AwxpPqsQVuWB+mcwYGAZawxesvuRrOW/8MignasTCARuRAbBWaxKwptF4z&#10;jthe1TWeP38OY2xuogFbAH+3663k+joiYi8p07cwc7Q3ISKN50UrJ3reU8829z5Jgr0njEfK+kaH&#10;kGz85WYYa9OZR1nRQdJ2wO4mgPtU4RsHpeWAqKkiXaoOckWIcuy/HXvkRWqWfkMzZoxVLCim+9eh&#10;ocClUao4+lFRBsCkwKRhdIlGldiBsNUGW3XAnhgX1coGylYFqgIoFMFaTdtApN2xxZddg/tDhyMI&#10;VJQodAFiWAsYskFSmgoUpFArhZoIFRuUbKC71ir0YaC6I8puh4IteF9wixLGPhDCLokoPP5yDV74&#10;Z/HfGygiFLrAar3G5fUVbp7c4PzqHMW6hCFg1zT48PkOf/3nz/ifn/6O13e/YnfcoVDA9WqD5xcX&#10;uDk/w0VVY1WWqEoNKg2MbsHUwbiQ2t32gMeHLXa7HZqusUCTIihlbXIU258a5XCoIK3GpoD1j4tT&#10;DN7tSaCe0sXuhNoy17SmyLGUquZf+TH3OrLoNk0LYzo0TWMPN2fhYd9T24/TGW2CZi0OkRodeRKE&#10;xXh0cQSyJ8D4uZCluSZ+bk+mzLtKjS3P7W1zoc9zROepylK51pUa/GHHhzwFwPW4uAxJAmlVorUO&#10;bFhS1yMJhkd7B7NZBODE64enGtgEH5AiPFIExIhY71UUagRkmywhJiZYFoQk5gCzFLk3FTQW/5vw&#10;+sP5jY7VXhA1Re8HbNzigRstn5g+WKIiS6nTcygvh0XKsPbcftO5dWhcA94zigkQl5RKAE3D2k8B&#10;c/O+immyd85eaRn4j0WvNff1k767SOcKpffPscfu3B6XA0H759ews8riyYDdJb7qU3YyS8J+Tz8b&#10;lqrq5tX+cyDbFLAXk3KptRvX1DlSJKfyTZ45wk5icCoQe7+faPsXrucpZM1cYPzU/T2FEDjlbF+6&#10;VlKE7JxKe8mk0CJ7oNFe5AB1EipJCoEkwE3gCTTTquYJpFUPNXHybBr2e1IUTkQFFQEF6mUJy/UE&#10;LHvbVK8IV1Ck81k2PPS2tpGzdgq9CICtLzupIdyaFDk7HAe+aEAXCtW6QlWXqOsa5+fn+PXX33D/&#10;5R5NcwRQQmk9svqTFiWn1ugxgZYjB5fUlVMZLhH/GgKlPCZ6pmqRSVA7rfoKECEL1A35fypyIbDT&#10;F0oEK+phnbo12TUtlNa4eXqDl9+/xMXVOYpSWUELd+FnMCaYBAZo8R6fnUpHhoRJgLZzoahx7lGK&#10;fyM3vkLIT+fN1QBTe0R4b3M2ZzwC95lDMk4pA8+ghW45FI5jkzeuMePaXlqTkDX3tNsRJcR2sm9f&#10;YIGa6cfDukE8LZEqv8+QMtxP8CilFqVlprNLBgvO8LwAiEwvykqLHuw61wpQuoAuShQoUFUVNptN&#10;b5HTdC2OTYPjocF2u7PK/E8fcf/lHrv9DvvtDo/3D3h8fMTjdovD8YC2OaJtGhybxlnvtC4gehB2&#10;kFJQrAYAjSGeWWtj5oWAklhRSkFrcuvZ9iAEQGmgLBWqskJdrVBVNepqhc1mg6urK9zcXOPJk2vc&#10;3j7Fzc01NpsNqqpy1tQFlLZKewMD5g7GdAPgK86yJJYjBX3gVIOZqQnSoswxceonzccZCXG/IKfp&#10;exIuymmAyxpRFJKskSlLQMx7Ii78nirqBYLjIUtShf+lYLrAdLZzXq0qfPPNM5iuQ9t1OLYtjDFo&#10;jk0v5DI9AcDhsEzyeRqHmIc2pv9m8D7cGCUlaMM+5NSyVStFAHxfQYvNxgwM5kBmCdV6z2wNN12q&#10;TwwP34Rm3vuUsmZqFHhOEZPzAmUsUxfFf2dcETfZUBGNYGnv2UTsHuw4fVr8NCC0IHSs0VKBFis0&#10;qLBXCjtl8MjAAS2uKut1X2lC6ZT3hbLq1Kbr8HBo8HnfYNsBrbLgM+nCpYEzNDG0sg+mZqBkg9J0&#10;KEyHwjAKYmgY+1/TQJk9Sj6i4BYazkNMDAzmDum5exUH9illVSqbsw2ubq5x/fQGZxdnKOsCrIBj&#10;e8RvXxxw/4+/4tWnX7E97lEpxu36DN9cXuPJ+TnOVxXqsoBWGtBApxoY1QGqQ2esT/f2cYfddm+B&#10;ZXR2MqFQDlBUgFEgaPspGYnNTaoBM00ODxsHZ0D64bk9PcT2lPyIFDhzip/+Eh9XXxR0nVVWWQ+5&#10;ITgzfjZ9o9O2FARvDSDeYGshgT0ZUtWrlpmzSggJ2k4p4eb2hDE4MQOcECVT4peAbHP3c2kBFzZa&#10;adBxuHaMVCjqcHCaoBHPff0Sb25p7ZJSSOaAJmBZdoFcAWnbt3wDO9VosfM4ZeKwKIuB/WHRuW1g&#10;CGAOglIT12iqWc8100vJi67rkmTJFIg8gHjoFVAUeJKHwbTGGDRNg04pFFqjpAKAmrQPmgNaZaEZ&#10;FLATNhXBazDCcGKTDub09nr9PqRS15ZGDegsabSA5J/aB071KZ/aW5ZYu5wKSueL4bFt0hQZMbdn&#10;DBZo3DdKUyTotIot/R6WWo/NER9Tk6Zzqvol4HQOHIiJxDnf/zFRlw85T+1Np3i5k7A2CK2IORCC&#10;SKuXKcX9FHm2dF+c+vqlE8FLpx1PmWw8ZfpuTlGd+yxLMxPGa5aFao8CEH+w+Qi9rNkYt++SCLFk&#10;dy5SLybLWX4AITCQWxOyzpGQmt/TjTEgZxPnA8+lOjB5Tf3nNnmbMSJrRcrSOtSvCwUoTSirAmWh&#10;sVlv8OTJU7x+9Qb//Odr/Prre+z3B9cz6Mlch6k9OmeTtDTkMLUvxWG4nAWaePBmJ/RZVAJCDO4R&#10;0Xj6P3cexMG4w3sasD2CtF0LsQ+Snhsiu8har6gAO/FWgZdXV/jxx+/xw/ff4vx8bQFBGKBzwhbv&#10;9U5C1XsiWJ/ttTAo7WPxCYRneS7nY/SMC5krCbupMOcQodJV9LfTe+H8+pzbJ8eTPUIICAKRdiGY&#10;HBAzPaaLOJzW2SZBhVeWBDgcfc5AECbOROmlLnv+uK+T+Y8j652Rwjr+jPa3ynu7Kx5cIECBA0aQ&#10;xIrxrOISEcgA4E+LBpQnKdkEVqH27+x+V60qnLlzvWs7fPPNMzTHo+0B2hbN4YDddoeHh0c8bh+x&#10;3e9wPOwtDrPb4fFxi+1uj+OxQdu0aNvOTuZ7a8vO9FiBMR1M58QbQpJNSkHrwonCFEhbWyX/sygK&#10;1HWJ8/MNLi7OcbY5x3q1wXq9wdn5Oa4uL3FxcY7VqkZdVahK+1p2vTirHeXXnf1JTDBuKn3IY6Es&#10;Xkkcmf66/nCwdpWPqZqs3QPrJ0kuC+JQeSs4jPfxUBClwtw58uHkNHKw9Biqn24J1PR9T6aSmTrS&#10;ronk2pXe+oFNbdzjorfNgws2Pzvb4MXL31kCqW3QdS0+f/6Crul6nDLAN2QGRZy1MLF3LdWRnOh5&#10;b0Yv3jdMTmEwbvI5ABcha+d+QZBLpqaoWZKzDhSkOctNHIxFQGG6+LIM98ijbqIhmxot7ZUHM6qX&#10;STCT04UxB3MqHI6keabIMMiFz9Ig7QM7oqOzGne0VKKBRkMFWlWjUys0qsSBCXu02HcHsCpQ1zWq&#10;qkShFTTgRpDsvdi3HR72Rzw2HTqqrEdfH8RjHwANA40Oyv23gkGFDgW3qIxBAWPBe3T268wRCh30&#10;8NgMm+bE9Z5S/kjwTik/ulRhfbbB5c01rp9e4+z8DEWlwcTYt0e8//QRf/35Z/zPP/6G1x/eYtfs&#10;sCo1np1f4uX1Ezw5v8SmqlBqb0fE6NChQwOmFowOTXPAdr+zivvj0Y4/Kktm9Gpgo+ysrBlUELHv&#10;dQAKzTRNEtycS01fCszkmvA5AmsKpJ70yV4MGtvnwLCxgVxZFZgF+bquAylC17Yj9a0/sMeK/Aww&#10;nLueWb+5/Nj41N/Hmq40WDeEgRJOs7X42mDK1Ghl/HsR2xISC8YIxQ/PrLllwHkKEIpB+yUg7nzz&#10;yVHRLxRMzMHfB2cU0qHqI0GXtI7rR/bDxgUIvTGDvT4KMeT4wOWhMATH4UY8KtB5QnW1ZJReKmpz&#10;e8bYcs6dM703+UDpK9jpIj9JIZ9dIkJxgr90bu8aN4fkFDZqvD940twrTHzhbZxKx4fSuubE1xhy&#10;3JKUsmrQKJuBRdO1ROGaDlE+LWx2CmBbsqecYsW1BGxYnk3EAygyQyDMEaaxxyfxvIo/nj5b8iMH&#10;3C8lRpbaEC0lSaaA8hxwnVtzp6jJpzzvl9QsS65jACwLhTRPZNKkbH+WgpPLCPl55foUKTNnP5Sa&#10;Lpta+6fcM6mwjv3MlxJ3OeBhbPcUTuP1VoOG0ZH1Olb9NXHB587CTPah3L9ILAqYqi+R9O+VAFoI&#10;GnjxzJjs7kNKe7sXGlmqUmwry4hIBA6AZQ7Wp39v2g6iEUMrjVJX2KzP8eTmBre3t/jHTz/jzes3&#10;+Pz5C47Ho/sMKvkczwlOciRSvC5iMCe3v02todwePcqfEcMQSoV+ycO/U8mQ5dT3J5er4GtWRXqo&#10;oRCKsJUAfvrfC2LF++91nemJnHpV4Ycfv8cf//gfePL0BmXp7h9bkZ00lBnEWfk9K7k35aZhiUZT&#10;JcFehTCrJPUgKBHQGNhHCWsLNcqWGVvbDFgx9bZWcV+RsvmbIxHT+xm5Sd9QcayURpjp5Oo3NmA/&#10;peWfc5Zfgz73IJ62lS7YLBaov6Ydx8KkYZqDYuJDBvxOtsljgocytUVSZe1B2jH2L0RC81OOY1EW&#10;T9SYA4HB0ac2Huhl0290SiusVIW6Kl1uowG6DqYzaNoOrenQcQfuOnRdi6ZpsT8csT9Y9X3rfMxN&#10;x+hM1/cRXdehbRscDwe0TQOwtVb2778obCh6UTiFvCbookChS2hdoCg0qrrEalVjvV6hqlYoi8oC&#10;/oVGWdivIQt7hvs6DXbOAUlKBBgfokv9GZIllhEGpfo9L+wfQ3KTORZXwJEbxvU/uj/D+v3SEdLK&#10;TSD5jKnY6io8y/w7lJPlbq9W0V4lSHQ1snAdSHH/7PXTQhROZg34CCXwtbFfviSF/WsppXB+cY6X&#10;L1/g0B7RdA3+/n/+jvv7B2uFHZGMseNLeu/LTaH9m8H7U0Y0k00yBh/pPjAMA50tCxavVkNkt5NT&#10;VhGmQnPmQqBOb2ZjUGh0I4xZFI4TFzS9Yn/S854F0Eth0eJCfrwPMLswI0MKLQgtNBoqcaAKR6rQ&#10;qBKsK0DX6Eij6RjHjtG0QKk0VnWJutYoCu9zZdXNDTO2+wYP+yMao6C0HR8qCFDEUGAo52mvcURJ&#10;HTQMajao2AL5mg00Gfd1HRQ6EHcD6McUjUfmm7WpkMwhwItQFBqr1QrnF2e4vLnG5ZNrbM7X0IWC&#10;gcHueMT7u0/4688/4f/+21/x919/wb7d42xV4Zura7y8eYrb8ytsyhqaYD2NuwYtdTCqhUEHgw5t&#10;e8Ruv8Pj9gH7wxaGGxDZ91DqAquiRkUVSpQouICCtsVcEJiXOCBzi7VXOEyFk4YhhaeEs53CtJ+i&#10;+pp65uZGu21hrpw/mbHWTEXR+6PH+4IPEfMHtW8yZEhmf10E5Wy8Z7l4vUnbLCDpN750L01ez4m1&#10;HdTKJ17PJeGU0+81F4g67o3D8jNn7ZRea0szSgaCmdG2Lfb7PQBgtVqhLMusP2cOkArB9/hwHRMX&#10;3rd/3EgAs6OwjBFTD2FNBx6HUvVB1rP3a/j3Hozsw3uJRZT5oBogp1pcClBlg5kR+tzHlnrSo3wo&#10;AaXaIpw4c4+9fc+FVfh3zpaGkVerpu61BBby+9GEsjYiVUIgZHpqYQDvx6OpHKi08sT/EjuRU4Nm&#10;p36dAoaXWL5Ixc/c8zb1PqbPrHFRvAQMzk3hpLreJcKQKUXxcpJw4bmwwD7p330+5+wmT1H1L81q&#10;yAWenwKSp6y+puzh+tphxiImFgDMXYsl0w9L7GxOCaDPCSnm1uWpU3pz3385CZd+ptMaD3e/gGCC&#10;ErBnv5/88h65yh4agSggFbyXrpkxOqOk57UEK/1p6i0ySKl+opZEnxbYWcja0ts8KeV8lxFeAweq&#10;cdzDOls/bZF7G4ioNXRVoiprbNZrXFxc4Pb2Cd68/B1++ukV3rz+BfcPjw60Mn2+UG7y5dTnby4/&#10;Y876JO73cvuYPMNTOVKhINwqZ3NrPc7aiYUyHsyKz2OVCk+U9oV+mtAdhJ3psKprfPvtC/zxj3/E&#10;ixcvsKprF9xo17Hy9hDMgXgxJ1pJnkOZqct0XR7VbZiYKOr9v8coLQU2DAi84EML13CyMAyVlM+o&#10;e+a05z84e15M3ddwMjhXs5AQhgCACSYKerJISJNsUKnIOnP+6UMeAvfe0RxkdTlQkpSrw1l6TAdW&#10;0iFelrqJkQ87QuxtFMqA6fD6OHsAUQ8zFXi7dLI8lZnZ9UHyDg8hM4TOC2JVBo7aS2itiKkkVACM&#10;J6bY9PlYltS199WKayDSHrgX3HSmg+laZ5vC7tm2z9IAZFsSz9fvVnnv7Xqth7xWehC0BvkPps8p&#10;sO/BB5yLHsCIVFqn6vZPlxJ7S0yODNOG4TRqSJJI0irESkM/douV6F68VNjzDIPtlSbVvx/5aCpS&#10;juT0e5AJfOsRhYnLrE6ODNOl+p55eCpi4H4gKmQmCJxC3wkKha2iovHUnHzGmIYpBmZrAX5xeYZv&#10;v32J4/GIZr/Hzz/9jO3jtifxPHsgbX3iKTPrgJYTEvIS56rTwfulirZxYRSFjZKAw2QoDMQCgrCP&#10;mTx4xsFjY9UMi9GdiFld0ADJQib0Xp7xJJ1QG2TVPqD50OHoACHB0BkWhwordKQsaA+NA1XY0wp7&#10;VeNIJTpVgpSGVqX16G87tK1B13Q4rzRWVYGq1NBKgdD116JpOzxudzgcG2iqoJWBQoeSgJJgLW/Y&#10;gLhBwQeU1KFEh5INCrDzEDN2DoDctIAYcebowf6a9SeLEqUUirLAar3CxcU5rq6vcfXkGuvzDVSh&#10;0HGLfXPAb18+42///Cf+r7/9FX97+xrbZoeLdY0XNzd4+eQWz86vcVGuoBhoWzeqZVqYwgAwgLIs&#10;8aE52rGt7QOa4x5gW0gXRYFa16ipRo0aJWoUqFCggIYaO5hH4tgoMgvBLsNynBSJECYEm4NkXicw&#10;2VELM+V5O/d3cyRAXAemciykesINzvT32E6KVHYMDVKh7EeZ7ahx27Z9kzJq1HtQjoPRxn6MC5kw&#10;WsjMgfnGe0rdmH3mo6BmX7AxlgedxM1VDiCZUx+OkGS574v9exCbkBi5m2eXc2rtPKgQ/jtrk9Rm&#10;FWJzIKAft7cqMjOa+IiBfHk/ENZWwZhr1o7H5Kc8WE6qcPSBacFZzWOCW+iAIlt3EhZ3NAp6HUGl&#10;E8rZQXHFfSRUb/HDLMKeQkVFchTSvQ+r9HLKKdii0jiFlCSyA0VZNJXSZ08pNfraVNAnySKS8sRO&#10;LFbw+QPe+kH+yBEHJK4ZYWyV5s9gGQoYixS+hiyV1ym8J7HmC5EvPyXrHiQ9iEOP3SVA5JT6OHdG&#10;DeckorEWioINxQi7A7/AmdeMSJ+pfWWJP3D4uafoV8wqsKcCBfNrFbP/Jtdwx5NNsd3FkjU3d79P&#10;IRL+lR9z1kVT3txzNpynAu1z4PvXAOdT4AqfMNGaA1dzPtUpEm/J/R1nUoxPHgmCKwceDEDF4Afv&#10;QQEPJITWFOOwz/A5THtvK3FWyPMNva2r00ZKJV8csBvIBDEy5yWvepWiNmnLRyHdDhoAfIIDldxb&#10;6pQN2auqCqt1jYuLM9w8ucHzZ8/x+sUveP36Dd79+h53d5+dGrVzJIAOgjZTuVniLgUkhMwCiH2V&#10;geWE31zmDjxB4SfxbJpp1t89+32TdXu6vo2f5R6074ElZG3WrE2OJRDKssTL777FX/73X/Af//EH&#10;XF5cQvtwRuMyOfywquj5KftcJEgo5jCsG7FTQXTuZ05VTsq4BciHRFjtSG0fEgOh4GEIBJZhvL37&#10;hH9NDp+b+KztxY8mFroIxa+of0leUxEsDFLOZYADPXzY9QzXlYVgw61Kka1ihv7c1XRGTsOSgtZO&#10;dCkBeA5LqPwEsNyCwj+nGNwP4gJpFKiZttgbrzUmJEDPpI4iW+OMn1E5ucxQygP4cnJZ9evYe+hb&#10;gRH34HYg+iEArEAwINIo4YFcHQDYJGxnZR/XB6EjnC6R+Z5wdtV9TanE6zESk9rc446eqAWHSvmh&#10;brb2WQO5JexniCO3BhHojNjmyvSi465rYQNqHQFBNKrrJWZSlcZ58DsSQunhfSDKHvV3S7xfcWGi&#10;PohGGI/vlzjKQJV7BinVX9uh/uhvZn/P+tdV0vSFo2ciJhclvuL2XDc5ZEXRQFEUuLm+Qvf9d2gP&#10;R7SHI16/eYP9bjc4SgREpnge1SBiz+W7zIO/XwXeh09lf5HFGJ8EZog4yaCGYSF2AdpeyN/MwaPQ&#10;OGXFuAmLTx+MguPkOOFga0DBCJ1V3Rok/ZkzLGFKNZryiyNOoMhBwZY/GOVH5Slgtb8dyjFEbtMg&#10;Z1RDBRpoHFHgoErsqMaeahyoQkslDDQ0FFaqADHDtEc0hyNgOqzrFTarCpVW1nPMVYidaXHYbbF7&#10;+AwcGZsKUMwoWKFiq77XDpgntFBoUHCLgq0djuoBetPb4Qz314cO2k1ARWq65NgVKEnoeBBWwY41&#10;WcX9OS6vr3B1c4Wzsw10WaBjG4Ly6cs9fnr9Bv/P3/+Gv799hYfjFhfrNV48eYqXT5/h2dklzosK&#10;uoMF7dsjjk51z2RAZGwWgGlx2B+x3R6w3x/RtR20ViiUQlWUqHSF0pQouELRVdCmALHqrRKC2qVX&#10;TXDKvi5YCEb4LEtP2ulGJdOw8XgE8lSV/rzP9DKwedq2gcCKe3a8KEqUZekKeQuIxuO7/roMfz4c&#10;hsH7jhvUnhE3+XF7hFYjS+wGljTJ9g9Ctb0PNeOY2skEnqaaiSWqqNEzN7LniZtttxZFSCCc/Umo&#10;8qHkOGVK2bno+kR3QGuN9Xrd/zrVuKVHxCkAUKevWahW8J+ZWO5BIkxNNkQpdi76fMlw2gwws8Tr&#10;enRNYyJFqjkyOTI82nc5GEcMvRBVP6IZ1EscBw9Tvx/kJtP6n7B7uhE2CiQaZ/TPM8mcc5ebw/2I&#10;Yw+eTwgVgiZAkfhestngcNN2IcA2BEuSBTRSB8bg/bDPUAI4Se2vHAH3HD2Ly1W5MfERrFMJAsTu&#10;rtKeLqiRBjAruMecIvymJ+lywGocjEdhESjG00PwmiSYARWMKZ8CoOcUj7m/H+NFeUutnFXVNAjK&#10;GbqFxw0/OEFI0qIzfQpQngq1niOSUyD5UsA6dy+W1ClzYdBzwcFLJy6+FnzPvc6UTdNUMFuKtF9q&#10;U5XLUEgBaUvB2dxz7YGS4X/cW3f62k1p1U9het/hXi2LEBiw79EMu4VTO8ZhdVlQqj/54pweJc69&#10;0Ops9GQJCwCO1bBRkInrjAAAIABJREFUj6v6cEtMOO9xADb3da7fzr0NBTEKaJSlxqqucXl+gadP&#10;nuDlixd49/5XvH37Du9+/RW/ffiIw6HpJ+8YQhjEJkE480B+87gPC7l/HoXkTpFMAUgeKer9T2/n&#10;AHf+sAh1Td1LL8iIWPjh+wl1plwXgaLU/8+HBft6iAdrYU8GD2uPbFAmA5cXF/jhxx/x5z//Cf/5&#10;n3/E8+fPUVWVUEezEBaaHiqWKuzYBSApygkABRbT2RQz0+OwSkyT0r2BbuCJHqt55ZlD0SQhj65x&#10;DgihePG7M11OSfVwugPcgvUks6h4EEZ4q0MO5YK9zYYiZYFZVr2IxZNnYb8sasJg2sK9ss8+6nEN&#10;BVaOeHfFNhsC1JDVQRSyCkSRiEvYSbK4XJxVRhGkkju+V8l9nwbrkngzS1veSuCKMsIeDmxXQ3zQ&#10;W1BaAkSpiDCkmPwR648E2O4U2X0OiLfJEt7rgf/4CM/lnpztrxHzSItip/6tnY/xz7saehIwJe6F&#10;CfBIawGngvtncQv31Uw9aUVurXmFOnwYeo9Y2ykQie9YnJNgTIemadA0jbP3qaCdkp6SeCpD6zK0&#10;qyHZWw2kyeCFr9JYnQ/9pdRzL4XOIfEob0rwddJGXQmxE0FMbITkYFqYMyNC7LFK9OSw0hp1VeHZ&#10;06dAa9AebH7C27dvsT8c3H1VmDD4xL8mN/kK8H6sMkwBLxg15OHBTQHDNOBkNGoufGiFIQfuG45s&#10;dIAwJCBRZGKcKB77XTIjmfCbHgkfvn5KQUpRURBsqgvIFc7UjyxGZ7w/XO8LJkAKQwUaqqxFDkrs&#10;nFXOgQocqUBHBQxpMCmn91ZQ6NA1RzSHHQoCztYrrOsKhVbOzsYApkV72OLh43vsP35EqUqslEFB&#10;JUooVGQBC+IObDoQGxugC/trRRyyi4EqICwaaFQmp5VbQZHBAuh0h6cH7i8uLnF1c42bm0tsztbQ&#10;VQEDg0PT4O7+Hj//8gv+529/xf95/RO+7D/jfL3Ci5sbfHf7HLcX1zgrKqiW0RwaNG2D1nQ27KUw&#10;MNqgwxFte8Sh3WO/P6A5tuhaW9gr0tCqQKFKFFRBcQky2v5kJUgaj9ZE4KAZbC7SoDAPB/hMQBQn&#10;Q24idYoscoSn4VRQ0VTw1VLrlVGTlFMwyvEy9wzbwn1gu/2f+zE3/+zYYFuDopDBWwSbRcuh+oPD&#10;oi6eePkaQOHUUMbRNElUmBqDxN7JExYwOGmceRyOzBlyVN63IUtEFnMsZCU5EfrUe8+DRjRitrwi&#10;a6k6dvraU9LrPhwz5FHb6rFKyh+mWaDkX7G2mAMdY2VN/CjK0MfkGoyuQ2zvMnBNLBaHCyfygH7K&#10;635JuLsAti3AoKGoG4BQK8cMpmZsIR6TTR5AIfH+ElYbSlkgvvd1HhRt4d5LgQJZKj4N0qrBMbEW&#10;XnvG1BQTJ+5DKg/jNCVz35yO4aFJQN04f38GQbEKxlM5vuon2oBM+WKPrwfGwaQIhRMkVIjMnWTL&#10;/z/a3nRNkhtJEhQFzPyIKyPyZBZZxWL1du/MvP/LzM5OT1dVF6+8IuNwdzsA3R+4YYCZeXYt+fFj&#10;HhEe7mYwQFVEVKQM+M6AwHMgaf2Z44SY40rw3IS4WrTaIW+dGO+9S9e4BlqusfVZawOzJn9nLldj&#10;KSw5ngao1SdL62rOz3stIH9uRkRNmb5mOqFEGJwTWFyq20pj3nPve6l+iEUk51kIciD6/PMaVITG&#10;skD4hl3KBk27gZDStIpZQCwXmiqyQaBryKW4+UYk5HCWCXHQbalPSe4XlUVY+cQxJdQbFZVcqee9&#10;8CC6Tjzgg7c5kQA1wOXFHrvdHncvX+Ld+3f4w/fv8dtvv+PnX37Bb7/8hvsvX9F1gw9JNPfQvJtg&#10;WRFbdXCac+lV0pTse8xTK9vaupxbY3nQtCHl7XUWtfBkZ+/AaaUWxq+Kz5ibwmTNmdtDfi7Yfk1p&#10;Kz00Sk3X2wqSuLt9hX/913/Df/vv/w1/+vGPuLu7xWZn7HI8vuLdB3TQflMZGCh6lmcAbMDYuFiQ&#10;1vY94rSGKonkEuAeuY0UyhY1EQjp+kua9IQFcVASJo0EiOaYsBdUJV6TsE2nxGdkazQ86X6P4Hji&#10;hzK8oSR0cIGc7PMOfPYpCwhr5eUSjjRpSHK+5khxkUjsFnAtnpAvE5ubRCBTir2tn29Eka943F+J&#10;cJe5NKLPmeUjpVZIqTAKE+FZeo5lPZX58REuYg2KbKhtWCoGICdnOUUEQEbe71lYKZxPPCVTlWF/&#10;grevmpAbbDEeDd8H5BkQlBEXzCIVPct4TbLNMjE/ThTU2GnoakyAiMh2KRSVBrg3spum2WDTbtA2&#10;G+u9n2K3bl/X1u4pt5My6vHQX8REWUwoTnLNiCf7fjw9PFl7Ezeb7Hv9+iKk21pM0uQgarDN8lMD&#10;mWgsqN/T2jxem1JK7Lc7vHvzDmrQ6LsBamT8/uGDAfC9Ta2257bpIUmjNsw16Q/+qeB90mzkTRhz&#10;OnpeQrWJIvC5MIqaMcA15nAe+0oXbsKesGOCyTdPuXf90qiz8SJMf78mTIxiIoOmTG8JWKoXuPZB&#10;Sohfy74LgjYu8+hoayxyaIMTteioxQiCJgKTBAsTniTdKKgGWCmM/YC9lLjY7bDdbCBIW48uZZT5&#10;x2c8fPgFp0+fcXX9Alc7QttsIFhAsgBpwwhqrSK7Bsr8+nLyhgsNKEfkKhf9aROGLsxB+eUlG4n9&#10;fofrmyvcvbrFy5d3uLi+gJSEERpd3+H+8QF//+1X/M//+Hf8r//8D3w93uNq1+IPt3f44dUrvLl+&#10;gcvNDjQyulOPoRvsrmrZ3QZQcsCAHr06oeuO6LsOelTmmZACJCWkbLEVe2zFHi02EOyAe5o0K5yB&#10;Yj7MivJmNANRVyi2ChOixcamRh4tNaVzTW4+QjuHK+WjdtMCgzyQDAbUqDEMI7Qyh5RmlRwSjtHX&#10;SmEcBrRtM7GumKypGYVezVPxv6qsm30NCiqSoN5F8TlaA07PqQprDdRUsVf7XNleSvN0TQ0EWeeX&#10;G+8rejb4bG59xgVbDjjMBY17UixWuBKlcWOrcwTmSaD19j/T+3vuGl3l8R2BzHOfkUCF4rMOzq56&#10;pqKJGqVU4iNYA5kD+MJeDyAo2ksiICJV/CMlr+K9kxGp+Qkq88kXqDfB5cyWem2Qq1byfTQAcimY&#10;vxaEY3aBwTRt1LGUg0KJMi1Zt44IifbXkrdxaVpkDlStKd0neyHS7JDJvjdTf615rs7dZ1Iwofw5&#10;U4C/7jWf/jc9D+amFyZwDNEs8Vs6X4oZBwt77BqCpnQWrJkAPNcOZmK9sDDxla/Fmr/+ElE8tx+U&#10;/q7s573+XKllPJyz36+5NmESTVt/V+1V0kvvLw3qs5Sq9UAGrNIRbAjCKPNMCkvWA1BaeStFsnPz&#10;HAucgMWwX2/DECm1fCdD8JYbpednOT+EAvBDKPbU8b5EEKjatyQ9JiW9OjNHykSNWHkrbAC7kA3a&#10;zQZXN1d4++41vv/hO/zy82/45Zff8eH3j/jy5SsOhyO05mh/iYCY1OUkUdxTBjpOicLz94AiaTWp&#10;e4VXwhbrRg7q6gm8VrArIZJmojS2vkAIKw2vQVY5rY1SlAhKaUgpsN1e4O2bt/jXf/03/Pf/8T/w&#10;ww8/4PLqAlKKFKyMwV8E/AKFSchYFTp3tpfIJ8ICOZdYhdBsTV7bT2Nv9zwQ1RFA5QxBLv7aK85j&#10;RXr+ZDAVwzzzvbjcK1EkUNWJXMT93MRipXQmWE9zHffnxB54Ds4SxvaVOdhyliaJY0tUcimnGS6S&#10;h4azV/rHbhA6m0ykqnVe7EFOiadQCuRb0wpvEebej3AKbRGTLPlzO/NcE5nsDkqtfQSR1zRrDh7m&#10;+ZRPio0YkldI90xpWB149j7KZ9yiNV7BeirGrpKogqTHSM+M8F4oEwdP34+gOPRce3LROFeEexGe&#10;V2MV1DZt6JliBX1B+yKsGMdZ3ohKRiehDOCXwfuwjmuTisV+nzgRt1Lunc9pnkX8LOSv76atw9rm&#10;DHOsqfDhSViljAJ/v9/ju+++wzCMGEaFQSl8+PgRQ9+b50IQvBtnJLxexiaW+4+zwPvRyH+zsSkk&#10;Pn95qAcyxV58o3OnJGKuEg5BUJ15/UVK5VwTS1T3jo/9dkvFe7EQ9gw2e+/eMvicHZ5RuKz3zWYq&#10;EhxrgZhQN3EUPEhQTBhEgxM2ONAOJ7FHhw16atCTNawhtv5TRnUvhTBee6TMPVAabdtgv2mxbQWk&#10;0IAO4H33/ITDl88YHz6j3Qrs9QYNMzQLsKIJLeEeuqCCqRMU6QHPAfTj9B75w57rDYpspPG4f3GD&#10;ly9vcXd3i6vrSzStxKhHnPoT7h8f8POH3/G///43/L//+Vd8ev6Ci53E+5d3+PHtW7y7e4WLdgd1&#10;GjAcB/TdAFZswjsaATQmqFbRgEGf0PdHdKcDuuMBfXeC0hpNa5LId80e+/YSe3mBVm0hubEhWsHU&#10;LxnRqYxtTz0kgbXiyroqHyiOLjJCwTqjqi8FBtWa4/RARNU6JXw+UyFMiDaEcHKtGVppjIOCHrVX&#10;H00DceC90JVSxbHzOfIs94Ffq2r9Vl/efMR9DpRfUs1VLSfWhI0XLG3m33dKuqwhDOZDQ3OAsMxs&#10;LH/NOgXk2tDT+P74CRVLEtMZhM6SNc7abISagvVcMPLc75kDmUug2JKSOhYM5F6q8bYvYPbh+J65&#10;oMLYTqdEMiX2YpMcAIKfeo3atNDQsh9fDiO6SDyVaSX5l+6fmM3Smd5vytQhSWV2dk5MUMVFwAtn&#10;ilBe8fwyT0amwzgrLRKHOWB5DoBYUnDFExFLzdgS4F4CqmsAbc0vPVgeIVKiTs/83BKhNMWV21gE&#10;4HQ+6LEGjMeWLDWrt9zKYimEMtkfzwCXzwGMSp91zlZmDrifI5PmAPk5MD9vbuPMgNJ9XQcCY1Y8&#10;sAZ0W0twlM6Wmv+91hqn0xHPzwfsdlvsdrtF4L5IuEYheJp1NAk2JVZNYKFM7l2wSnS5KNPPkist&#10;OQbt/YQ3J6DKXP016Y+zfjS1XqBShmT2vKWKzzV2TpMGjFJA3QCnEqwBSQSSArIV2G4bXF9f4t3b&#10;t/jpz0/49beP+OXnX/Hx4yd8+vQJz09P6IfBhsS7fSIOjJ0qJmOLuelzUHp20yuX15L1M2CqcM3X&#10;5ew14ti734mCKNOGcRKuquNcFXYTD05xL81EiNjg5voF/vSnP+Hf/u9/w7/85V/w9t07Y9sqBRgq&#10;Aoqj85MjsoinU44UGZrkWWel/XRSQ1rlN00AjoRfqucNzll6RfmFczZa9bM8DbKNJ64ZGZNRmCKY&#10;TkSULb3Ssyv/PMI/71qHqTwRgZ0l33a2tj1ut9PRFBzZIEtvjQOjltasylkqFvPSTkkeZxkQilNb&#10;/myxYXDCk56ExE4sCtSs1Tjh/Jz635updo68yi2lYS2whSAvay9NXxQFFpV8Sw/cR8Gv5AVSFIg4&#10;yr3D4+sS9hY/gYLgkW4ssKhqgVc/i6c5eX6dMCVAYU4g5nkGRMu1jQfvYftMIaLaX2R+/G5SSkzn&#10;WCi1dktwVrsu2TtsZSB//N6zvZoKdZfpkaZYT47n5eHjU7F4IF4TgSBhsm5rPYqYqc/M8wFP4uXW&#10;zkm2AGtIIXFxuccfvn+P09Dh1B/RDx0+ff4ErWz+jJ32iH388wDsb5mwP9s2J7CfEYjOEzgtOn+y&#10;0Z4IxPaeXRHo4UHbeKGRx+8majCyI/h5wzrZyCktpzRz4hNWC92Lh42Iw+gH+1TYhZAxivmFqdf/&#10;2nHeycFIOvKUNincIwR6SBx5g6PYeW/7AQ1GEhHvGg5+KYBGABsBaMXAaAD8jRTYtAKNgAHvWQE8&#10;QvU9Dl8f0D0+grojxHiC5AENtVAsoZRllkl4uwFvUQSeyK3LhYWeFFaMGrHDSTZNHGK02+9wfXuD&#10;ly/vcHtrrXIaAcUKh/6EL48P+PnjB/z7f/4N/89//Dt++/oRm1bg/cvX+PHde7y7e419s8Fw6NA/&#10;d9CDCcIxGSgMJTVGGjCgw6hPGMcThs4C96cjlFJgECRJ7No9rrbXuGwu0eodhG4huYWAtPcvSD1o&#10;oUFLfz31r14OrUPhwK4HS/GkmKb1RdzybjKrDoyPlTnLHvNMGkX9OA42uCpVqjk1kkma19BKg5t1&#10;4HENIJ9TP8+BRHPA+DmgGy3YOSyFvNaK6DnFfW3cbdpYorgvrwHzk0knKinb8s+ce66vVG5/I1g+&#10;P+ZdV8p9C4h/zpqoqWaXAPq11hdzYMUcQL1GBbtqiiU7U701QgOw0hiVIeVqQNEc4Fb+WeRHlwlx&#10;s8PJ1B1ZxZ0jBbXmRP3DVAfaclVHorICVvicO6IjJ+fOW2uUF/MFT9A5sUJ48iiK94nIU8yP65+7&#10;tpbOurMAroXnfy7UtLa+a+8t5K3EQJNYtSfX/nzp9+cQdVqrYlO/ROzOrjGKLKAohdpKtd23TrUt&#10;7dU1MH0JnFqjEjuHDFoLuK8lYddOCqx5FmpTXrXzomYNOAwDjsdDMuG49jydXFtMveG1nRAi7w9s&#10;lJ5SyCKRT2z0lkxkbQl4hpQJwpAJ2lJ933mIJKWgQ6Rg5RjvjddTZlMSKzjnSJTataPYW9+/f/KE&#10;hpP+S2EqFikYbSNxsdvj5voWr1+/xU9//jO+fL7HL7/8jF9//RUfP37E169fcTge0feDBSlsCGdk&#10;PWGESWmdT8nvyYZOcgKOx2dXbLcRyM5A7AtRJkpmdIDZ+mN/WUQSEpn2VqF30JnKOZyX2k6bK21E&#10;Qa1ocXN9i+/e/QF//ukv+Mu//AU//PAHvHjxApvNBlIKxM42Iul1p3aNk1BFDuw6Y3niMP691tqH&#10;/BKmYeYlAn5peqs0NUYRoJrlUAfv9sleN6PCjWigNJsACdFVnSbOgLNEKDhjdwUOkzwuoDg4LYWw&#10;K/brQ3hAmVhEQZZ2bSXT0hrQqd1bbtdJ1i7MrXcfjkzlc8qp32OhhbTPe3htkYS75sICeKBTRLVf&#10;CAg1XyuyvWaajeax5KWezwGuhHTSFSEAXCTETCH3iCpTgBTwuBRfIWu9Ge85JVV4noeWYRjR5h0j&#10;F+QU8TNWxvPnacHKiVGxfbFyJjvxgIptY4noScOw5/txl8FI8bUCTWwpKQuE9esG8Lkk3jIrUcNn&#10;EySlTNCZ2mi2pqtQvaWvyPdb5rxO19A8goTA5fUeP/74PZTu0Y8dRt3j4esj1KgsgM8TXE0UsjPW&#10;nO3fBN4nIDvD29Kkiy1rSHMfZrD1piLPnMGH+3H+LQhTUmbsKE8rzm9FqlqLD6BsZL50uEUq+ZhA&#10;SJoOLhRyXD7E4gcIBRb2W26YH0Xzb1dAQ2CAREfSKO7FDkfaoRdbjNRAgQxZ4Ubs4Q4fDQETMLuR&#10;En2noPoOkoDdRnrVPWEE8wCtevSnI56+foU6HCDUCNIjoBUEM7SvPO39cgsUYVzVWZx4gD7yeklG&#10;h7gcSpxseA4osBMhIDMeJaXEbrfDzYsb3L16iZsXN9jutoAg9GrA0QL3v37+iP/zn3/H//yP/4O/&#10;f/oVsgW+f/kaf373Pd7evsRWbDAcevTPPVSv4TlfwdBywEgjOn1ENx4xUodh6NCfOvRdh1GZBrgR&#10;DbZyh8v2EhfyElveQ6gNSDcQ3PggknJo1QqAqTCzek6Tm26OabAkRzQPLwAscyq/WbCHMqJgotwN&#10;z/PE4zJrrLTWGIYTTt0Bo7qGbBoPMrviSWsNEiY4alQKTcGLtQaYLAHl36quX3Oon6OgrwV+zu01&#10;5akIrhIA1SwC5NkgNEs8zL8PyhQbKahZbs+inIYF0LN2/+bW8lwArH8NVzSDztvXV4Q+1/aEJbXk&#10;UlBj0Y7szNpgDUC61mIrf80UyAlqEF/QS4mmkVBaWfBcJwXgWvuoMrGWKoJMAyWjs4x9WKtvgKwl&#10;n9Y8IT/Tex6vdSpmkTCvWyvn7g9Ysaefe/8neo6kueKJr/AceBfvEdOxeiyqo85dy6X1prNw8pIi&#10;u+SRWgLFywRWOAOXLeTqZ1S83nOQa+7ZTBvVUn7H9FrnIdpzytZkX5k09bau0EDJd7yWIXAO0T73&#10;tXNE3tLk4Nr66py1t+Y5PUckUDsnctXp0vREyappjtx3a6RpGlxdXWG32xVH2EuvU3xe4/3EqdfY&#10;5poYPY0nS7XBwcAApJDWbzzUEn7SlYyAK95XJkF5EQFZEjBMJ1bidjYoOjnpYaL+tASsTu5n/sxP&#10;pDSIVe15Fn05poei0MMQD2Z+L8HEkEKibSR22x1eXF/j1cs7fPfuDR4efsL9/Rd8+vQZnz59woeP&#10;xlbneOzQ9x2GUZngWCIIKdFICYqEHvkZNwXuE+grAqym/sUuiHE6xUDVui7pN7JNN4CTIqhNI+Am&#10;WDLERFScOaVAxNhuN3jx4hbf/+F7/PjjT/jhhz/h3bv3ePX6Fa6vLiGkDPeMtcmS87aoHDf3wV43&#10;wjAINtASnNqnrqwjnSpVWMXunMYknyybnmupcCYJyfQKYUpDaSMQac10bL4nCKQkD+XruyY6iv6O&#10;ovcyMXcUaf9hrJKFu9HgCIOKPbYTq39CFEoNa9PCCYDPOhXOFRXHHH+GtEbU3pqn8v0ZeO88+H3d&#10;keVzpICpDhkaJArnUj0rJF5SiTe8m1BF2TIn3peJcpvlaOLEh6OGSRmOLHRKJDHZHKwAJgtHl2W6&#10;3tQqaDpllVoTTizEKuf/WsI//XPCVBMfI18oio9rOTg5VjOXlzOf/5JiNi4TJCvyIoup1DopLnoZ&#10;0yy94nRZ9LXTz4iITMLknMinsdKAYqrGx06tjDgR6Lkpa5e7dvPiGj/++CeThzmO+Jv+Gx6/PmEc&#10;tSWHhN+3hZBgiYl17DnWtucp7zm4b69pwOtKWjHZOBCWYxIyG6vsPEaZXcBp0EhaDCGy/fCNQ8SG&#10;cfK6MXMfzGzjkLwQHxT8yJMC2R2qZHwFk3TycYTWY3IIn9WYRBMPzOSB+xO1OIotjrTBSWzRwwD3&#10;miQ0AM1uzNFoJIR2YAPQtC1aAQx6hBp6SAFsW4lWwgD3egBrA96fjs94eviK8XTCVijofoCyY5Ra&#10;mDIEQkYWOZyE3TvgXvvR1BKuEW0keWhTDLBZttN9nRTCWuXscXNzg5cWuN9sN2Awur5HrwbcPz3g&#10;108f8Ldff8H/+ttf8R8ffoYSGu9vX+LP373Hd3evsaUW/XOP4TQCYyA8QBosFZQY0VOHXh/RqxNG&#10;7tD1Hfq+xzBqKC0gRYON3OKiucSFvMaG9xCqhRgtcA8ZJjKIF4S6VGx8ksK9JEFZ1WhO657Jy8y8&#10;bk3lsaZxjYviVOWShkKXFAkhvyKE9PX9Cc/PDzidrnF5dVNWbnIoUGpA7LduqOcC+ueE2Zaa3Zrf&#10;c625L42NzivQ6Czbgtj+IyVo0p+tlJop2GnxOSipc5gpA/cpU0xgAq7lzfvcWHYM1uXXOlXWJLX8&#10;KlB7DdhUC95dSwSVLCQc6Dc3eTG3jjnLusn/rAYKldbs5OsyX3xQfa0QzLSVEAKjUhjHcdZ2YvoZ&#10;58dic1VRJMgPwENFreqJ/JXrPfZeJdIohVGvrb3W+L7OWXOca6HEM8o5HyB+JiC6tNaX1MhzIbh1&#10;O7dlMHOtTU7N6qIYyDcDnKwhO3LsguLcp8JrCCEzz+VlpbrLj5m7F5OmPGglq1u6A3nOFbPUfl97&#10;/pesbdaq2EvPifv+GEiZmzqqTTDUaoFvnXKcy4aYm4Ir1Qc1IikG7p2y9/Ly0ofGJwKK6jMxP33H&#10;buo5Ay0YFrR3QL4GhDAevwZIzEgnQVYURkVBFyIwaKkuS3u/FChA9h7dB1pLwMY5WE5jPZkNTwp/&#10;TnrbiUOtAwC9XUqYJjfPX+NBO9cDN43Etr3E1cUer1/e4nR6i8PhgIfHR9x/fcD9/QPu77/iw4eP&#10;+PjxEx4eH9CdOiilMDLb6euUpHaj9Kk1B09V8ZP+hCZgWhngChPfU4/mSKnO6fS/wR50pJye2olI&#10;KWyAr5lWJzIhkPv9Bq9f3+EPf3iPP3z/Ht999x3evn2Lm+sX2O722G63BhhmHX1WDUBbFSbHGZPm&#10;fXEI2A3WHGl+j1+fMxM7MfiZTGgzsDQhWp/Q5LQ+onjaLqrNCmRcPmU+rTNmLMIiHCfGYIAUf5ns&#10;YZFfOjhLZ4ixionlp3t0KCO2s2tpEHuITMGtNYOEcwiIxGjSiBIEhL+nZUI0xrqiM5YpWE0TojOH&#10;Q7hqYnOdWVAyFWvP2HKGSHjbHY7U2eZ+i0LuJU0dwwlJ0C9IVM9WDUBQeSp9QpRE+yvZaeeppz5H&#10;whsRS8sDKMxp/VESDcQEYT7ZSlEQ63RSbYrdLIH4YR3U++HUyi1/z3X7wFr9siTwKIHWYT0yJsxV&#10;vt/QFGta07NSNP1M1fodHgcqkRylnoQKwP2cuCWdfAi1rLahDwJGQHbz4gV+/PFHDMMINSr8Tf0n&#10;nh+foXVEioEmZ13uavBPV94Hdr6+38+BR/4hoKiUt17tFN3Z0qRiAowj2qBQZr6mYWTB3yrpuqPw&#10;ERPKSokXFEMbgNgB8FbaYVTlAskQF4d0CiY2Hk+NhGxbNE0DAmEcBpxOJ6hxtD7y2gesAFNCgjOW&#10;zYEiWhOUBe6PaHGEUdufxAY9tVBowNQAZIAZxYDS2k4vGLmTBKNtBXayxUYAR21816QQaBoBKcxn&#10;06wA1hj6AYfnRxyfHqD7E9AQdN9D9T30OEJLAkOCpGU5YxaGKQ2enTCMU4Q4DzbJw2lib1dBFri/&#10;2OP2xQvcvrzFzc0NNtstQIx+GNANHZ67I379/Al//eUX/O+//xV//f1n9HrAm7tb/PD2Hd7evcKW&#10;GgyHHsNxALT1LSM7uSAZWjK0VNDUQ3GHcTyhHzt0px59P0IpszYFNdg1e1y2V9iLCzR6CxobkBbT&#10;Q7O4R9NEoVLe7KOr4uv3KOC2SIRRqpqYTJGkxdAcwJBsQPnWuYpxDqqCaSCte3/ZJpw7Btn3PAw9&#10;Hh8fcXn1gHbI0dkYAAAgAElEQVS7h6DIDxtnjPpzyixNPaXrfsaoqCjzKJSJv+E3EB9zgF1NHT5H&#10;Viz97DUK9rS4ceHgnCiffMBrcewTk7DN6c8r+J1S2tCFoLS00Jkby3WFzprw3MmvORaQ0GT9L6mL&#10;SgD7uX7Ea0DcVUGOcTOLNCwo/h4hKAHlOFNKunHZMCLJiRInBmbigjVu4iJqfhrehchjngSkbDAq&#10;bcF7EUbDJ6qavGGkSrhbCsgkCnukdY0f+SQBTQJE2oqfeJY0qD2HJoTKnPWY2TPmQMKlENFzgjRr&#10;n6HYl8ewCjPyIdW1Vh7nBI7OEaGLthwzyqPSVEqt4akRoXWAOd6vvi3QOgYJ4/DEVNGfT3WQB6LI&#10;17FkJ1uX10LRMi4JJ0NaWxRC4FMl/kxoerznx+KCqB6ejv2XJwJKvr600tO5dHYuhSvP/RNbcMzV&#10;AyVrpnOsoNb0Zt8ixqjlxOTX34H5Mem9lBWRrNN0oN8TpyKydRC26XX7vV9XLuuCGVDRBE8GOkQY&#10;mLewJE+g5oo+jlSksU2HXYcRjlEELlHPHCrWbDHI7s6+Sf+QnpPGE5u8+hcTH2REPTASIJQ4IC3E&#10;Tq2rIQjYbFpsNg2ur6/w6tVLnLoex1OHp6cDvtx/xZcv9/jy5R739/d4fHzA4+MTjscDTt0Jw9DD&#10;aDbYC3TcPfNqWSeCECLNl4lB1lzmDUSZd0HKRPHeEikuORf1RViAdvdAW4yRYstNs4a1cutQ4vLi&#10;EjcvXuDNmzf47rt3eP/e/Pf69StcX19hu91As8Y4KoxjBwLbIE6OgO6Cz39WR+VhkoiAx6AbmO49&#10;gsja2PFEnDXtn5DZp7mA4yx01L8HTnzG84ND5GbnGVlN30DQhhxB9rUWKvyDn/wnYfAY0PIEJqEg&#10;QDIZd8EKMX2MhKCk52AWCXhJ0u4fmn0egnsvggiaXJ2nZ4RaFOXkuOsnIThNMfaqfmKPuSSvEUlk&#10;fQ6jECFf0AlNOOR9ULQYydemsk6qUCR+ZaSWNbHXN0Jd6PZPSWUBHJfO4Pj7rU1XDJaHVipgad7K&#10;iID8gaBoWirUSzSxgEERRyhlzaW2UHO2tLWw4jpwH51D8VRLVuc4ojzuK5cEDjWxSEwohz46kJD5&#10;pPLUUq5M6oXQWwq5AZyp5GcFBSlGM5mKQabaB1W4xLl6b7oRe2s2bXBiYUOW725v8ZeffoIaFfp+&#10;xM/qF5yOHZSymbEigOCadaHfpf8/wPt0853zUqopjXxcBIcShKzn9xS6pwlON7340zHfaZGZhmwk&#10;xRFxNBpnlRkkQI0ANS59wZ7kBOiRwYMGaccG2rGJaENkAlgAogF4I9HsN9httmhla5Lnn55wPBww&#10;9n1gcTgbLTEOa6EMIe0LMcXmvx4CR9rgSDscxR4dbdFTixECmoVlIoUJmtUmiFaAIaDQ8IC9INw0&#10;O9xsCI3QIK1ADEiSkILgbINZAzwy+mOHx/sH9IdnkBrM+J9WgNIg67HGSGKybZFAVc/6JBwqKpC5&#10;5L9XAEqdyqlpGux2O9y+uMGr1y9xdX2Ftm3AZDwIu3HA4+mETw9f8Y8PH/HXX3/F3z/+jkN/xMvr&#10;K/z45h3ev3yDjdygO3RQxxGkTZyPJoYGg4VR3etGQwkNRQqjHgxw33UY+hFqYJjBCkIjG1xsL3C5&#10;uUSLLUhLEAufk8ClscGQEFKBRTA51KnAavoylSkhUBhZQxBvXkyT0EG/XdNymHQpbCoed6oDjOno&#10;KjMq+wz7gnY6JWkA13HUeH4+4f7LA3a7K1xeXgYm047OxeP/LrQ2HHbROC2nB7yzc0pahDwQKjHb&#10;DOouIORs1AJRS0DckhVDTR1XApPmmOU1BMKSWmyqAKDosNfZAUgJIVXyEcQE8+GMREFBoTcdy4xJ&#10;gAD46glQn1/zSUDyzLUVJIyyJQuenm1AFsCiGmBTAxyX7klNTVFUf7oR1vicRWo5b0KxCCJSqHnQ&#10;LlLnIFZNIl0fDhiJrQZAItmlIh0QQlDsdCLGnQMOvNea0TQiA+eDQsOA41x9FpL6WYTwWrKNqznr&#10;XQ2R/usAfJDy02ZclR2b4pc5Ji/qAHysIK1ZZNWU40ue32v89WtAt19TGcdqmkEnaihPpMTK3DjM&#10;s+Z/WfOanwtirX2mODR0ToU0p5KeAx3K78nCG2fssXPhqA409I0u5w1oSnKGvVIkwIMQy975NbKJ&#10;gxlrASiMRqVrkwQ5+Z9bMXFK47m6Ox6DFhOLDpoAy7Uw7Rr5sgS+lwODuTq6Pncda8D9mrN8llhZ&#10;Ibz4ln/ivWju8+TrNZ9UKPrwJj1jdI1FGizqctQaEcLopJRo2hbKW71aD2gdPH6JLUDrxe3pBHes&#10;uo1rFc3aCM4iYBiMKUgS1QFRJTQBnfMMl3gdxwrO0LNG9RVP++ZEq0MxAR73VVHfHGWyccksXqtE&#10;2OCAONlIXDR77C4vcHt3h3ffvcfpZMQzDw8PeHp8xNPzEw6HZzw8PuDLly94enrE8XjA4XhA13UY&#10;x+ARLxCphYXtXR0QZ5BYb8fKsYDPins066QnCICMfc9RaCPHIg8nCtABfAwWwdpjA1IKXO4vcHl5&#10;hcvLK1zf3OLVq9d4/foNXr9+jbdv3+LVq5e4vLpA27aQ0hAuSo3R+aaSnxxqo+mUoVd6IptujOtZ&#10;5JN6JSvKlAIzvR5X+snsbHU9KrlJlLg9JdTYBk+cEFVr+znBzJLdZ17vpHut7btc9gJxZllTO1sp&#10;89NOfa6F4JnaKv69yFS+7jnVIB3ugwP9yU5xTOqFtBS3yv0pCc+R1bNfu0w+cDnPDqHs12YPpPA3&#10;bk1G1kz5FBTFk2UFfJBsTezgDOPDHsQ9CfpHIqrwKRO8ELRW4FGZ9dRKSDv5p5UGiIw9Lsng5kEl&#10;1XQ4JxDZ7SR4fCy+opQonvaikVUMZohnmre+rZ3bVMzeKE8DE5V+Lq0SoK0RtJRem0h7NXno1YXP&#10;AZn+jNDvV398Ng2fPOsFQd0UKyAbxJ4K6UyNKybfwqWJ8ZXXiWPSjNkD+ESETSPx6uUd9F/+YgS9&#10;XY/ff/uIruuhmEPIOVJ7PHfGj0qB9HLtdTZ4X/LmLG2gRYUIBeA+KegrzCkSvR95Pyvv+ZapdMuZ&#10;c1RtPphNaIJwdliuVBQMNAxsGWJjvsBhoDQAWjLYgrRCMyTJwPAQMJKGFjZuvCVsWgFuBCANM9Ns&#10;G8ixMepAYW68D4dLABJXtrIFhRjm+Cd01OCIFs/Y4ERb9GKDQZhgWmUZHQKBNGNUI3gcIPSIFowN&#10;RmxpwHUjcbdhXDcMpY2VDrEBY6Qw7xWswBrQo0Z3OOL561fo7gQJZdasUibgjNmOXwtookUvvbWq&#10;3rgQ4EKQgivSd/sdXtze4uWrV7i+uUbbtmCYwqkbexy6E+4fH/DLhw/4+2+/4h8ffsfD4QlX+x3+&#10;9Podfnj9FtfbC+jjAHUaIbRVDrDzuQe00NBCQdGIgTv0ukM3nND1HYZhgFIarOE9sHbNFvt2j63c&#10;QeoWpKU5JLl8GMRYTmkEPvenT0HKbNwPiGwdo+cyGbOdgv3xeFraeKFobxT/uVd/xO8wAqxrisYY&#10;9M/3GG9zE9svxcVisgGbazv0Aw6HA06nEy4uLrwaS9gCnshkQIzjiGEY0DRNBNSyn8JJ8hiKhEp2&#10;XzgqPjJ1OJEBGtRkD6oDCSWAaY0ico7dnwPva0Gja8ClebCDikUnwKu8krOpzJnPkn6d+b8oNAzl&#10;Q7rkB7ha6UgII7klpV2JdUDd93ctoP8twF/pM05UIxGJOnl2Cybdsfq2ppjwar5YfcNIQD1G6nXp&#10;9iPOAs3i0LpQuAkIIdEoPQE2qagAmyrN4vFSdx2Et4FL62mKxsRdUJ3WGUjIHE0LTsmmeHKvuKcs&#10;KGFrWQVLwPucN2ZNWTtXFyZrj7NWg1EkhOPvL6mQ5z5/LYdjDkBf89ysDaeeU1ovvY+0CaLVgP8i&#10;QZe4ICz9nLXvc9maJkOJqus42fkTK4f6vUr2KPBENsogaE+azhMOc/vrOVZUORGglFq0mKvZMc0R&#10;+Gve67mE7tqMlCXyN1b2OZJtSUlYCpRbQ2QzCv7wzuNWs7d9cVkjANA0Ddq2TfaXNKBPx0qu9P7D&#10;KMC168eEDHs5M8DCiHmQThbl+2r1fkU9L5Pz748AtQrpZAg6ntQWEw2+oAiun9s7Mjl36X7FU2pA&#10;ch0DwQAIKSBli+12h+urK7x7+wajGjGOI/quw+PTIz5//oT7+3s8PT3i4fERj4+POBxPGPre1OL9&#10;gL7rMVobVqXDNdbks3U9dcdWXRs8uSOVbNxX2TRK1rDACVUtzwQRJEm0bYvdfoP9fovNdoPNZoOr&#10;q0u8enmHVy9f4sXtHW5vX+Llq9e4ubnBdrfDdrPFZtMGCxz7TiURNm1jrlNmwRBvm6U6nFFYO5zO&#10;QQbwnt2jkYG1Kci6RlgST18LsUYAEtXmC76tibc/UhvKmLCv9SWzZ1BUYyZf63pqsfz+5gjqSUBn&#10;iQCYkNIJrzERCZRsOMO0uEYccDlds2GCaFrTh2yLkhiMYlJDUEb8EVigoNxmD7hPxBHJfRIVmzrO&#10;MOl4P0xrf/d/BWAYjI+4IWPIC+/c1I7Zi+rnDE2sDThT53DSj9Ys92I1/hxBfQ7GVbOvjQH6ad2/&#10;XL81TQPpFLhYZ1O5bCEYwo7juh2WjCpNT4f1rZPeeyJGyARZbNe8ECJMhxRqmLyWpKwOLYqTsskL&#10;WtPXJOJBToPE2Typbjm30gD4/9dffsLh6Qn96YRPn++h9WizdlCwjAv5kv90z/u1Hpz1BohXjxrX&#10;XltzxFpQoXQpvgYXVG9h9F1HFBwTAZLBrYbcAdixAWytj6IWACSbr+kNiE/aMtlEUABGAfQSUDSi&#10;0x304BaTUahroSFagmwElFv8TEnKdwhi4eiwNlY5PVqcxAYHbHCgHXq5w0gbKBJQMMyONj8OzIAa&#10;egjVo+UROyhcCIVLqXHdADeNxl5odFp4foqJ/UiqsCOEY9fj8PCI08NXCN1DkvksauwxDj20Vmj8&#10;g2oUE7zo415fXzw1zc4ihw37K5sGu4s9bl68wN3LO6O432wAAKMa0Q8DDqcjvjw84JePH/DXX/6B&#10;v/36Mz4+fEHbCHz/+jX++OYdXu6vgV5DnRR4MA9SUB0wNKzSngaM6DDwEd1gFCTH7uR9NgFCKzfY&#10;tga434gtBDdgZVQ/xCJV4vAUoA9HZMSTJ6B9WM+JeMYWFd5OCKkK3KP5uf5+8vPToh2IRokJU1A/&#10;LgxtwjQBkVUKJSBeWqhhonZCYtiRCZQcaMbZZYGzzTCvP47KWFPF4LmQhggTwg/kusZ7sh/R5OIm&#10;g8k1JSItNKExMbME1tKM3+q32CrUgun+KyGPq4Bt1FT86xr4taGmJdXD9HOlyoS5c6xmn1PNQXAA&#10;Wkw4IXjnruUzc+CqprZeUl3WiJwcECiB14JEMu225NdIC36ra0inOMODCwFkeTZG7f5JKZNMhbk1&#10;nv9dnAFAwig+vNqQI0utuFGIili2CkBlQS0uWAFORzHz4nid/2QeAllb00s1VjyJVCpazwmvPVed&#10;vqQKmiPW1jRF5+R1fMv7WyU+WDFlUwMN5vbG5O/ofAJvbm8455pMFE01H9GoaKHcggszZ6JXN00t&#10;C8zscW6luAxgl4gpWvA3jwn0JUJtzd63Vh2/ltid+1lzgPncBPXcz3AACjNPQIIq6FWxMqp/Nk4I&#10;HnccJOCeyxiD9SuPzoE4zDn+P7v8NkcAhMUbjfDrxM7Jez6ztspleMFGarvm7HtCHkpuLeXWcAzc&#10;m5Ztap0Rr7uw50eq/wyadX7tcb0TW26cNWVRwW5icl54zyHTNzZtA9o0do0oKHWBm5srvH3zGuM4&#10;oO97PB+e8fj4hOeDUeB3pw7HwwGH5wMOhwOOxxOGYcSoHEGk/HpTow2l5woUl61hKSWElBY4t/ZK&#10;dkqvaUyosbT/b2SDtt3g4uICd3cv8PLVLW6ur3FxcYHr6yvc3r7Azc0Vtts92s0WTbuBFNLXfiJa&#10;L5q1seJFJurJs3b888TVs2AuRNtn5+WTY8iFT5S31FmJRcXegGhu/wj2KlPThDjZMAfJqNhHrbX1&#10;PHdPpCSolur2VLEvPYd+jZI+Ms46DCCrc5BILfHDZAhH/dcEUCcEC6DkTBReALImh4ojWy03dZN4&#10;1vM0pyD+uIR4HRCECCHN54g/qBAcG2oVTmyCmUtq+fT32+3W7BOdEUq6f9q2Tbz+S2KFkhCLOTHX&#10;isJ56+Rr/Ht37pVyxObO8KWcmVy0Vlar8yRUF/nTtTBBWnqG5j5zjA3FH3maGycmRHYc7l3KBqgC&#10;7BxsndyZLBbsKuesg/P6bW1wcJotGXvfZ/uoVvb0NtM6rRR49fIOf/npRxwPz+j7Dl+/DhiVy1sU&#10;U6ssYHVu5Vng/VwDU1N9TdRyK4Mvaz8rDgYURIvKUfajdJSOE3IYxwgGrQIkGLQhyL2A2APYKCiM&#10;GMfBqGZlUDl5kHIk21gIDIJwEowTGL0G5KDBBEgCBGs0RNBQxj9dONE9Rw3N9JhzcUKKG/RojFUO&#10;djiKHXqxwyA2UJAGtGdt/tMM1gpaadDYoeURF6RwJRUuxYi91LgUhAsJbARhJOO9JwRDKfZqemIA&#10;SqM/HHH4eg91fITUA6TtmJQaoNRogFirONcknXwlBOqAMmZ2XViYf3A49l42/0gpsN3tcHV9jRd3&#10;t7i4voJsW2iY0ZO+H/B8OuH+8Qm/fvqMv//2C/7+2y/4eP8RwIh3d2/wh9dvcb2/AHoN3Y3Gj4gN&#10;SQQyn0kJhhImpHYUPQY6oVdHnPojTt0JfT8ATBAsIUli22xxub3AxeYCLe0AJcGKQNqFNafiuHgT&#10;SESKlLrOp2B2HLwaM58hddsfyrZR8WMdmQe+5nBI+IIkK4rTsI6MEfbuPKYREvGG7QpL4iwkJvhH&#10;I9vU3WubYjY+cCPRb1Qgpk2dBDNBjaMB7zm8n8Y2mCIJ6CM7xeN4DTuGyHp5bepsVBdG2eNUTNPv&#10;18Vk8zWe03NBunP775wH9jngzLrsgvWAWLx+ihjQmQTCnAJmejYgCYhaq3atFQLBR5eSKSHKiTeu&#10;F09LZ+2cQrdUhFWn3zDvB558P6VgXE29PHcd16ybNYBj+t51orhPv4YjJU6quCxZjdUIID+SGo1S&#10;Cw/ga98gIbLKcoSp1hrswXx4v9V8qqqARM4WpWuB6KV9Y01uxZLqfc2zXrO1mfscpbH4lIAVxUmR&#10;b1VC1a7x0n64RP7VLM7map5qyGAFZJ5YlBH86HxsXbVmyqL052tJ5gkAX7JH1JzG1WZTekWcMLZU&#10;im3pyNgiQNhagmKjMv4mb/f8rFizPxVtYjJ7yKUQ+bV90NzrrVGvr8k8mTtrSnVEDM445WNZETgF&#10;AGeJqAxQxPTVIoU1e/AwYBjGEk0Il+lggFEhKPq/q0O16cWQWpEYLFr4dcoxMcUiWY/k9VX5PkQF&#10;4CX7PJESmMEmvBLz+RvJa3FuEygmgYqptea31VWxBRD8GRz7yBt/fGOXwT4YVkiCIImmEdjtNgCb&#10;Ke8Xww36VwOGcTRAmNYYhxF936Pvewz9gHHUGFUA7IdxxKnrcDwe0fc9lLK9rjL1gCfMnVc7CFI2&#10;aDctNu3GWtkYkH673WK33+Fiv8dut8N2u8Fm06Jtzddut1tcXuxxcbnHbrtFu2nRtg02mxZNKyGl&#10;yZNzVqR+L4gmeI2aS1uCB5k6mRNrU8a6Safq+U9lPXm6XDhaa1HPFT9PMeBcCFac1qXwyG8avTb1&#10;cM4nEHFG1s1awcrSvreqd/BCNQJHmR2wwH0A2YM9TGIhk5lJ1JXv5rV95Exs7WOJIIZVLGeWSOTE&#10;kUkITHTt/FSDTEjAnPCPsxQRBf9SNula8nSvWSLl9k155uVkKj0OoUVquWSERATabCCEsHaY2mdl&#10;tE0bEbm53zpP+suS3RLbsFtREXuUJlwdkejIQUdeL1nlla9JCUQvPL8xOkip2GduEr1WU06uw0ph&#10;AGVCkbQmn4L3KfBPRcHQXM/np6Gzr4unpBO7nYroZ64mL044msI1WtdcnySNMUpmAArExsrv7ZtX&#10;OPz0JxwOzxj6Ew7HDuMYiIBgvXie2Pm/DN7Xxranzci3q5RCoZyW+Rqp35Zr1HN1G/ukjejIElaJ&#10;K8n81wjIVkC0EmIjIPZkgHvqQUpAKUBhgCZtCq7G115QkqFHU9ANUqAjjSc1olMarW7QkkAnJDZ2&#10;hE/bgmS0CoJ4ksjNXYR0ALIu9QI9tTjCAvfYoaMtBtpgZOk3eaN0MAURRgWhNXakcCU0rqXGlRyx&#10;owEbArYC2HhFggGr3Vii1gw1ajAp6L7H6ekRz18+Q5+OkFpBgs3horVtzNxmIEwqe9KNLRcfSwe4&#10;jrwZHQC72W5xcXWJm9sXuLy6Mh6X0OgHhaE3QUr3j4/47csX/PzhA/7x4Xd8uP+IcTzhzd0t/vD6&#10;FV5cXEKMwND3YGXGWdgeyloYn3slFZQcMMoeSpiQ2kF16Pse46CMx709JISUaEWLrdxiK/ZosAEp&#10;CSjhR9hcAawnSgQbRgw92RR01KT4op0ihT0sCG9JFUYIxmAdiu6JToXD9U382J3/Y2RNw8iKT6KU&#10;bIg8YBsChGwgPWgdjXtFiiEHipGwwWPCAfcaQ99jGAZwBsCFwx2Zf296KIzjCLIkj+YQyheDe/HG&#10;7IF7bUk/qhyucVEb2QzBNzaVRn/FzrxGmVc7RNYoOdeoO2u++3NF/JqAy2JLSJWmFmkAzZwKeRJy&#10;PHumpKruJXVz7XXmQEQq3cdMvbMEjqwFzGrA+xoV5DwQh2RvmXtv54R3fkuNMWdlUvNEF0IYdV4U&#10;lDj9/nJ4ZVIsUqFwzfbRfMxbO0CRKJB7tAYAL3/GWBG/9jmuecGfQxTOWfQs2fIs7S21e583BPnr&#10;BOXs+rX1LaPMawH8NUDs0vN9zsRSDUCNil2fzbLmNab3eupFXgJji2fc/F1IFIy5fVBu71da+zn4&#10;IROlko5Uzrp4HsxZ0JSavJicLSlPGZFvahRUmjR1lcmtNfd2zd5XWkeliZMlq541oH9p7ZV6vDlr&#10;uzWEQ7o20n14QnwhInbi7BVwAoCYfBPjoMIcAH2fR1TZU6rZRJGIjGxWUmqHyYntQekZiYG4HCgv&#10;AfiTfYSnIaFERRqsSmph8ZnNrrubgNauDYnCyF3wKms/zWDqe/YT80yERhrf6u1mY++dA7sZ2grH&#10;jHAneLk7cH5UyoD22grDdErsJdlVMLaqbduiaQww38gG0loqGVDfgPJNK9E0BoSTwrw/2QhISdav&#10;2/Vu5ueOSpleKwZtWWcTQ5wBP2FfiCI0PTTBNHPWILIP5tjmNAU8p4lgKKqa3WS0+7aYXAv9GScZ&#10;gbP7FJCFoxambXCeZcc5f3ZOHVkLG0++T8RWs4gCj9OQzZraefr8OGWtMHiJIJ8HZER9PAVHs3s8&#10;uYcuI6kgyAv7jyjmCeRkc1jfdWV2/LmS9ZKL6JDiDSLKvYLfJygF7gvgtJsgMtG8QCMb8MYIU8Nn&#10;i2oHQdn3UzGgPpA0lE2I0Or1FgPHpf6iJgpZqgPTyYU8S6FcceVh1SnpgowwIesiRlVcbu7M5ywr&#10;ozzdV+s5p1le+eRCaYJ4Tc8Qf52oECRVbBqTxye195wIDFMhCXwmhU7JM+s8sd9v8f79OxyOzzj1&#10;HX7+x68YxhNYw5MZKb69Snj/beD9mptdVVHQeY1K2Q4hjGEohPCVWtiah+ydMsmxdm1j/Ox2LTa7&#10;Fu2+hdhIM6kklAk75QGDGrGhIw50xGk8YVQDWCigsRY1RIAw/N0AxmEc8TScMFplkWYDIoxKQyiA&#10;lYIarKJAawhOLTniA8NY8UgMkDhyg2fa4EhbnGiDnhvrb89gVmCtoNSAYeighx6NUtg3wM2GcC01&#10;LkhhB4UWCi0JNFJASEM6KB2BDkJCaTYKCDXi9PCA+48fcLz/DPQnSGg0MqSoaKW9vzRH9gKx0GDO&#10;M3wJGNLgZOJCSmmA+8srXN/c4OLyErJtMLKG6gcMw4DT6YTnwwEf7r/g188f8fOnD/j9yyd0XYeX&#10;V9f44+t3eHt9h73YgEYGj6EAd0FPWmiruO8xyh6j6DDyCcPYoe87DP1ggHttRttkI7FtN9htdtg1&#10;O7RogUFAjwShTbghk7JEC2aVSrH3O0fKnhzsCYHHOQDkVP7BP4yTUOYowohc+GRUMNtCxXjMCe9n&#10;JiiykvABYSEQVgqBpm3QNi2apvHEEEny3vOuoGikNGEz1sfOjEcZwGsYBhyeD3j4eo+Hr1/RW2ui&#10;cPAAeQayAwFC060gBKFtmmQ8Udrn35EExmKD81ZnopSOL3ywv6aMGKkD8fktrAFsc2r5uf0y//u4&#10;IS0VCmsU+mtAubnx1hL4P80qoVnLgrW+8OF6UqIUmRZPZZuEOvE8T14sem0jnH3umZoDdebUkIvq&#10;14WxzPMVd6mCaG4NrVkLS5ME+a/zscIQQMezZE+sxnD/uSI7KIAiULGkTo7UbJyM+5gmPlYymT0x&#10;BYJ8UPeMIrlMKGG1d/2aOmpeVMGLIHNNcbXWgmFO7T+nLD8HQJ/be9Zcw7Vq5jXKvzVTU6WfMfd8&#10;zBExTiFk+gVnLzO1XyoFppZfX6fnYbJ/pvaXU/KpHipGhaaPE0/e8ncmeTQZqO5CpwPInz7T5jqJ&#10;6nX8NhERI+1EM+A+BlB5nVhpjXK09n1zk1Bz/utzEwZzBHPNjqdu91W/5kukNVmhVVlRORVMiGiy&#10;Mwcw0hBY8gGURHEdiPLEJMfniobWIvp5sOrvuJbgBLDwNpyIrBqynsiFnRfVfaV9gYLyPoD2jKUt&#10;uby/lsZlsvuReKO4aWpXAwtrQ+RlQBEAlZj6WHGUtUHIRTFNRLj4vkJECKjw/YMLQg/1N4X7Zf3y&#10;GynRuF5ESGuh0xgbHen6Dne/kIkvnJhNIwyAux6RkUzmIRAQMUDvQZ5MvEGc2UHNeVjHXvY0hUlT&#10;goumluEJisoAACAASURBVGNFJS8lFkzpuBA8ubVejEMJ6DxHOq4hC5eyPtYQCufgWrX6tJZ3MwG3&#10;EaxgEoEaB+IKRBCgKLASEckoiqRnTC7mIpFg5ZphKxUSKFeH53U8iSl4Xya1w74Wg48xScN+QhWT&#10;3BoCpTZNnO5pVAFmza/l1E7KfXyLH0wywWvB6AjuBjRD9NesZktB9Wv75Rpwn9ZoIsE7TK2U14Ao&#10;7vk1Ad7aPqJery+f26WJuUDyVJ79fAs6QxxY9Lwv3O9S3z3BbnIxeuFMTeokcJR7pkO/7/MbjHj0&#10;5uYKf/rTH9ENCv2gMf76O46HLquFNQgCawNDzwLvS0Xj+lHu2FwroYtBK6iGkFodqxujEN2KZ2Y8&#10;guIAcaPaNr52u4sdtvsN2l0DuZWgxowjsVZgVgB2YAC79gK7zRGH4YjTcEDXHzAMPbRQ4AYASSgm&#10;HMcRj/0JT31nmPztDtICoMRkAPt+wNiPXhGtIyUPmMGaQiATEUYInLTAMySeqUVHG/RoMDKgRgXm&#10;0RSU44hx7KD7E1o94rphvGgFriTjgkZseETDFgC1Sn2llAGplVE9MJvNcNQax8MRhBPuf/sNH37+&#10;Gd3TIxpWVo1A0DBF6zAoqFHHXHHkWwWv5g+tJk02oKoaloytiWvOZCMh2wb7iwtc31zj6sp43Gtm&#10;DH2PfjC+aMfTEfePj/h4/xm/f/6Ij18+4unwhOv9BX54+x7f3b3BVbtHq80khLEnZO9zz6Qx0ohB&#10;DFCig6IOCh161eHUnXA6dRh6Ba2MZMLZ5VxsL3G5u8aWdiDVQA9kBxrMldHOx85tC5rT1HPkobKl&#10;QGdOAWGOdBzRAWqKXAnZuJM2ZCo4tbv0Ba0w0yhSQgqb3i6EVaFISBnGw5xCxShSTCEtpLBen8Kr&#10;V7wCScD6SzZ2jJm8B733i0Q6/jSOIw6HAz5/+oSf//EPfPn0EX3Xhc+ckYJEWXFNBrxnGJWDV987&#10;v1Tro+YS002Dpu2IYrRufejkdJJojZot+T/FxMw6S4Wlw7YWdFQCr+a87uYKjKo3L5d12bFyLiep&#10;ygBAHdTMxzXnwitTcH5dEOEEwHdrqRCCFT+GayYfUr9zro7z1e5ljdRYUsassVZY9BJ1fy+oHDya&#10;vY5rLnKyZo2dQ21yoj7RlwJFJUskP+ocEf7C+9fnRSZl61X7xij5d9KcIAHp42c7sVKiuc8+0WMW&#10;G481xNo6H01aVQQveeiXSJm131Mj9s5XhmJ2/c95ls7tJWtDP+f23OXGgyPrrrKCbxlk56QB0ZEf&#10;ZwygLFm+5Kq6AFbG7yvKoeE5QgaJ7UDk5uMnCFNlvHttEf288jONSRh8eC/OYi+3EsrfY+7DO0fA&#10;lv4+OVNtDUzRm+SIRSwJVpYmYNYCT+dMup2zpr/FYirUQlO7ltzXevk9ReCQ+10ejp7VHowo00hI&#10;s9dTmN4ZxxFE5AHc0jMghDbiowJxFdv+xJ7yTryByPoxFQfE9SkH0RmQgGQZBGqeGZ3mFBX76LjG&#10;ScSW9SnHWEk/yWkiFCZjInCSKfFO92HypgKIhBPBr9mF8MVTumSnJRI/Y0uECIoT4SMvfSEMOGcz&#10;1ZxFawygGR6Fgt2rBSzdfXdEAFslvRAOEdfWvjMKBrVoOcUL2rVPHGcY5YB9Og3tp0AmcGxWy4Xv&#10;jupQK6zSwf7DBzlm04G+ZI3EXuHPaPGZz/vvc+rb8D5EZl+WTsydW4/UgEGyPjOh/mKfx+ZskEsx&#10;lG79O8A5Fw8tAfUc4VY+wyARcbF9DiixH4pV3RyBmPEZu2Qrlk+FpkK/kuKapsHwGRhenZ6jdN04&#10;i57QCweiS1oLWlfvihiLlSIS2QWBrSC3fgtndAG3nFNNpxMQ5CcIYrLfEx5a+ymd4s/M+tk8xJwK&#10;zWo8Tbgk9ir5ss/XIezvbbx+85zAOVKsjDWgalc7C4zPiILyHMRY2xCIzcIkt8/2pLPeS3Fvii4O&#10;L/TTpe9BNlWQGHU7waZdK8I/G+ydGhKvfvsQEYwbBwmBly9f4acRGHoNrRi///YBp1NnbN6IrH01&#10;sjX8TwLvS4DBkqpqcqeYI3aYCg8EV5tDorioYx9kxeDESr9WEJndBZBtg93lHhdXl9huN0ADKLI+&#10;78psQJarhLQPviCJttngYnuJ03jC4fSAp+NXnLojBq0w8Ihj3+P+NODL8YRu1LjeX2AjG+yaFq2U&#10;EArQg0J/6jD0oylCWEQljf0U2lwTRYSRBToQnjVwJIGOJAYhMNrQDKW1Uc0rBT0O4OGEDY+4aQl3&#10;uwZXjcIOA1oe0LCyG7qAZo1RjRiGESQZWgHW5t76xfd4PigM/Vd8+vABD58+QHQHSGGDFkDQTEah&#10;3w3oh9EsaiEgNHubmziEN1fD5CBfiS1jB8IwQFJAygbb3R5X19e4ur7GZrcFiLwf4qk74XQ84uH5&#10;GZ8evuLT16/4/OULHh4esBUN3t29wtu717hs95BKQMdjmLbi0WTCaZUYMMoOSnZGfa+Nqr/vBwy9&#10;ghpNWJokwqbZYLe5wL69wpb2EKoFjxLEEoAECRk1dsZjzalPOJY72BR4wCjEXTgOQXqg3I1yei9m&#10;IRJwyoDp0n6/DIFNjbGIktL8eWNDm5wXJNk/l6IJTZAtkKX1EPWv796rPTARj8ZZ8GoYeyhlG6fW&#10;hEEJKTLfZzsWazc9zRqkGSCB3Z5xdXONF8+36PsejEeMQ29JtbCUiKLNPwq0HtWIYRxMKDQRSErr&#10;x+kIpZBdYUImlR3ZVT74LOmVEJQ+hOVQzlJAKEcHy5KibU45sOZ748ZvCciZA3mTAy/Zt5fPgQBG&#10;zr33fN8PTXDuezd3iMdrah4gmJ435Cvx6PP53OIwYsko+/TVGiOzd3FWxJ6vEFpqeGog6rcAPyUB&#10;6Ry9UlKPlMFCl8tRtnhJP5dOVIs5Eb/meXNry6gqNdrGFF2xMhDAFAhBnKkj7F4tUksdFecfuJB4&#10;R87mahNCSv2kn8cV4Pn0VGmUdg3RN5epMOfJvla9tmTfswaILBFSNaCdzvDGXQJH515j7RRB3kDH&#10;+QtLZCEXVMFuavFbANsA4IemwQEFeqFZLF8TjoipWBlISVZI8V6577f1q5ukQ6RCjdV45ayHNKCN&#10;YjCveF/j50MUvoZmAep4GmdJHZqTqZrZ6CEoncCLrSfoG/fepTNgSdFay2c51/ZpnbiAE5VuuFa8&#10;+MyV/4wTktaJs7hA6vt7aGtdsgC+K1CGYYgCDglta+piWG95b5EoBABlxEt2HTo1/jgqMynaNB74&#10;E+6ZYEfQCq+8d2GlE6uQGNGoKYvtWsqt4IzQK9oLNfuekRJZNRdJE3eOVolkzvtlTsD5UA/RxEIn&#10;txRI1kDFQkGSA+zDUyqlCZJlu4f43kYE2xqQ8KIn5hGEBk0E4ruPIaLzWvjrbgBDQ3Iq8zNcrAEF&#10;kN1d/ySziGMinqI6kSdgUGKXNQG4o0DkyXUJik3EE4KCMr/8DLik+AbGCldKHFW+RZS5tFcEIhM+&#10;V20NMVoKEI3DpedB7Ahzi332o0mXdFI6vR5eImeffQNCNwXyMScrU5FdQthm+1bc87C1pXGe+W6P&#10;icnxmg95XHOUPMS94AQcEV8RgW8/Zy0ofHJfq6rfCMB3xJYj2ygnCuAFgmav0tCRoIYsqC8ETTIw&#10;Kcr8KJEOVfESpiKYIqhcUout7HGi2CpgcZp2+Vmbw1iXMx+oKnxbDm+NKeRSXUde5DQnrivXErEN&#10;16RSKxD1waY6BvDnJoKrNfbUty+cU5yGdicCgCSQFkFmmwZHBqzJjNpZm+jI0YJiAshlmQCCDZa2&#10;3e7w5s0bjINGd+wxdAM+ffqMsR+sDZyyAltDMP9Twfu5xVcboZ8uyhI4FQqGuSY1NPOZugELBWms&#10;npBGud3utmi2G7AUGHmEUvbwGI3yQtgNvWkIjT1UG9qgbTZoRYuGCFIYZv/5cMTh+IwvD4/49HzC&#10;46jRiBbtXmAnWmxFA6mBcRwxDj3G0QTJwgVlQEzWn2bCwAInAM+a8aQZR8kYmTHqEUpbFb8yqvlx&#10;HEFjjy1G3DTA7UbgUmrsMKJRPRrSaIRRVzMApRjDoNCMClLZkFp7XZUacDoOeNQMPH/El08f8Pzw&#10;FZvxAGoBAQPEahA0JIZhMAtQaTQgT35oZPYjiBRZPsCYUXMD90yvLVQb2WC33+PmxQ1e3N1it99D&#10;SgmlRvTdCcfTCYfjEU/Pz/jy+ICP91/x8dM97r8+QSjCq7tbvLl9iX2zhdCAsg+gdru6EMbjnhgD&#10;jRjlAG4GaOoxco9+7HHqe3Td6NkzCYlNu8PF7grXu1tcbV9gR3sINCBqINFCwCjZpTDFoiAyo5vR&#10;GCe5BkRKSGksZRqrYhfCXG83/tk2DWQjLZguI3VJpIQXIYAlFMAWY6dggSN8wnos3XA3gCZA59QK&#10;xjYRkYrUjK0q+9gZLzpmMlnAKtxtB4hx9FquKdbWBkBKif3FHtc3NwAIh8MTxv4EZmUBfwewZd52&#10;zBjGEf0wYlTaX19ym3gcgAu2TdrocyO0GoMKxxUKFIZleYUistTsMzgJasqL5nLAJlarU0v+fnOE&#10;wJJqdVJIxr0CpwdyEbDzHoxRc0Nxc6mhNaIGa+qpN6ccrNkHTL9uGvmQ5iVEB7kbjuGpfYouhqJP&#10;pxeSxsR8YzHMsOZRn9/HpXDikk/4msyCOXV8deTSd/TRdYkAoinQQ1MwhuZAHF0E4ZIpuhVe4bFN&#10;giFplR2VL9k9UGJN5kFDprTojXwOg4olgDyup8oBFUoaivl6yvl4lnys146O1157jZf2WpV+bU0u&#10;EYHfApjXPs+E7F+RCzAXdrt0XZdIsdpETfw1sQ1M+HtdBLOTMfmFDjMHjNdYn9XA+1zQNHc98z3K&#10;iWq0DXQTgqqquqlyjBPVfDzREjKtUtQmVlJOny0gn96qCZGWzsyJpULszV66xite/9ymfm59Llku&#10;zVldzU2LLL3v3IouJYHW2nsVJlEom4tKwFP7d1KgbRq07cbaNDp1tnnP2+3Wnk9sJ0gbH6rHzIBk&#10;aBZgVhCCE/BLKYW+H9B1XVJjB9vEyDOZggJVuxF6r1fjiUJziTBKSXiTSUVslcVg769LBcuMuJYO&#10;IbsL5E/0bDIVlJAcxWlGiHBpOieevHAtAE8ASpGAzW6fcP08ywhEN94R0evAioCsrYEP9aIgFPMC&#10;DAMcGgscYYVnFmROpNOxJURkS+LCsRM1pgXZSRWkIKnd5uS+AtVw2VjRGWmJE4/wvAxztnxcgDGD&#10;oHh+eu8cB4WSFYVbo4ygTiXnNrAChHL/KKUmSv3pPpSyTcIHlbJfV2WcM1gumv7USC1GZRwQ2pai&#10;qUxM8pKEzUAgqge7lxTiZhnFobYht6dEYtT8uUs1tbPbqfnUg20bQ+X9fzYIO17PmQjWEIZZ8G7W&#10;o4g4QVyQwSQtMJ98RprIbO0E1PoA55h4iOs7TxY4p4GoPooV1aX6jpmL2DyjokdOetv583zN5Czl&#10;FmU8daiYq0nnhTko2jKHvksUhLVTpX6ZZMhEKSUSiCMrGhMDakmbedHSKlHDZN24s5J99mxxolWn&#10;OTnwe4Rv/KNz357vWvlzkYkTwUlSu9prKmWDq8sN3r8X6LoBh9MJXdfj6eERw2ABfNYgpqi2/CeD&#10;9+eMPNFMgvMcGDNHEqRCBlrFnLlNQVBIiu9ZYeg7PJ6e8TQccFIDRjYNvmwabNoNNs0G20ZiJyQu&#10;2hbbpgEJDSka7LYXxieMBR6fOpyOPR6fDhhIYrfd4EJssIWAGDWUHoBBQY0qNOiGjjRqTsdc201u&#10;JMJJMx4V41EDBxB6ZozooQYDXKpRmyBdpcFDjz1pXG0IN63AJY3YaAXBvfWol2g2G4CAYRiM3Q6N&#10;kMMAITqMI6D1COgRauhxGno8HE7A00ccn75i7I+QPEARMJAF1UlAQ2Acewx9Dz0a9b0aLZDhAKv4&#10;PNEZ266tVyS4Oh5FVvWyu9jh+uYGN7cvsNvvIaTAqEbjb3884Ol4wPPhiIenJ3z5+hWf7+/x8PAE&#10;yRJvXn+H929f49WLG+ybBm3EwSnrWapJY+Aeg+7RowfLASwVNA8Yxg6nvsOx69H1I3gEGmyw3+xw&#10;c3mLuxdvcHf9GjcXt9jLS7TYQFKLTbNF07TGZ93atzSNNM1G26JpG0jZhnFQq7Y3qfZ2zUKAyHo0&#10;Jsp3eOW7950HJl6g/lkj9rYySVhS1njF3p1T8C+oCWJvZ0688aJJBoQNjLWGchstB19Q5CCaHWM1&#10;my5h07a4vLwEEdA0AseDwKk7YegHm/iufVPDzJAkIZoGm90esmmN4t4C986jjISwB5azzzFBz3GS&#10;PJgBKSej9hz5E9Y8ZL3XdZSGEjdVtQT7JJDPZgTUPPvm9uKSqmVtuOMcMVvR1uc13ySXIOC9UWAW&#10;UusHcvZnRJPmPy521wJtNeCeoUPzmWr5bCGsE2W1B+BdNkRFmbQMSE4VpEuE91qQJ1fcr1bXZ6+V&#10;e2sW3xdoERRKG5HyylmaIslDLacCixwIDluJA+7NumEPsEstQDakPc1IqBFc9tlh63XMBAE5KVbd&#10;tE6seCqHB9atJPJ6qQYyz03T1MD0/PqusWNaY7UxF5ibr6tza8xy3sG6fWvJjmeO5FqjTlzaa+fA&#10;8pLS2IVo1kKHl0iKHNCpfabaaybaNzFPFs69dkyapbZVduULkQH3eaMagPuwB1FFsZ9aD8TWEkvg&#10;97dkSVTPUFsDTdY4cwIorCGAamttabplzZkwq1pb+Nk1sK9ci+CsLIwY5Mp5D6LIciKyK3JToFIa&#10;4H672WLTbqydI3k1/Ha7Rdu20Bp+gjfOxPGQkjaTzu49uHNht9v56dPNZgsphRlzT+5nAClJa1Nn&#10;sp6IMjjzOa+R8BNBggd1ydatDEE6+XtnHe0ncFzd5Hz9uQ4EBg/tqXrWn9yxTZGbsI4As/x+5vVD&#10;OYMhftbTLAMRhVUm4i+7jwiCz+1yAH6qnbR4SwSaOoucXFQQP8MO6NUUWeXlYJ2vFWliKnYuflLL&#10;fJkAGPleWzh3UFK66vOyrObO2XwPc32RssIIpZSf5BZZT7pmP4hDQGvqY5oMsqT+6XNTSFHKW1SX&#10;MPquR9cNVijnwqy1t9pKbWvq1pAlj3ZnHZUKUKiYIVQTUJUJ2ohMq51xCwKDVaRxMaswnUIokg6U&#10;3lcnRCj57qd7oEhK5pLNXe2cC/eFPQFjJiucla9YDE1GkfehwBfllnBTD99vFkCXRS46qYvSPmeJ&#10;4Jne83q9kNuM8+RMjie3yvZL4SxPp+gyyx5wMrVl8E8dsjIr9XIuDEgw4KjODJiBFYFGdk9ah18n&#10;vnuZra2bnnM2ytYwI5kqME4OUZaDIJ8PKayLhalDDB4lpDQW2+0Gf9SMbhhwODzjeDygH3tYP6mq&#10;mPm/DN4vFW6lB7L26wlzucAO58EE8Aw+z/qXElxl4xjUBoPWeH58xOene/z69RO+dI848ghFbNPo&#10;N9hud9htNtg1Da6aFje7Ha53W2waic2G0LYtdhvCOAAX7QlbakEjQwrCjlrsRItGE3hQGEcN3Y9G&#10;jRQ1SNoCC7DqCtgRasUCvZY4cYOOWgwkMbJE34/oVW8PS+PZLbTGjkdcbwVu2wY3jcZOKDRQaAXQ&#10;yhabzQbNZgOlFLquxzCMgCYoegINjJOW0MMJqjtieH6CVgdInLBTvQeBtWIMYAAjtDaLl6GAvsfp&#10;dMTxdILcXUBFfsMeoOOgtI9HGpkEiHSidIhBadkYxfl2t8PF1QWubq6x2+0NCTGOOHUnHA7PeD4e&#10;8Hw84vH5GfePj7h/fMDz8zM2bYPv373DTz/8Ed+/e4ur3dZav1uQGRoja3R6wNPpCffPnzAMJ/Q4&#10;gWkE6x7d2OHUn3DqOnS9glKElja4aC/w6voO7998j+/f/4h3b77HzcUddnIPSS0EBKS1nokDXlzj&#10;4YNfLWjvPNv8GnbgOKfq71jxkgS/eAVeUAkHtVoo7j3r6jcmjtSiWXBvDjjEip7IBsapHxx4T5QV&#10;Y05xG41/GuE8R37SzlszhHcJW0BttxsADCkFttsWp67D8XDE6dSZ9Hlh14tscHGxx93dS7x+9Qp3&#10;L1+haVuMKjx7IbzMHUgiYeq1VeEX9yIigHUZRLZeniGQYwra5YfTnJd7fO/WAlZrwf0lAKEKhpUE&#10;lFQHU92hyLZ3IvarKLJ54KgwImt16h+YucOocshxsdgNQGxC6RYB1jxAKGbRS9d0EZz0Aqq6MjdW&#10;2s3VgeeoppdCZWtkSIksSVWl0xHUWkOSqmXTQnGNp/t0BJZnhAQcKfmE36tMKLuC1g2knPtZPGkE&#10;S6PY7gxPwMSssfRqweTZWbIyoshPVFb91JeaMrefleym5pqhNUr1NXXhnMq+pACbC9s+x7u+BN4v&#10;EU1zUztLU1BrlPvzzzoX+76lKZs5wHat+KUU4FVqmtcqwnPwvqQim17HlDRIG1WKGsZgexEauCkR&#10;9q22NHPq57leZO45rFmM1tbOHAB/jtJ+CSSYmwxZIqTnpsTWXPsaeFja/0K9S5OznMjkNTVSGuV9&#10;06BtWrRtY7zRo6PdELdGSW+wkOmZzywgWXgForPTEMIIbdyvnZWn87hNyWWn8GQIFpPQ9Pz+FwHG&#10;SLThxTGM4IluVeHs1JGR9QeT6yej1+UpeL+WOF7KZooB+qL6uDAFNAX0g+VnAO8ratvEqzGIfxja&#10;+vFTauESn8mOmKE0xHVq6UiRc0gUTj2VqlgBG0ALkGDtvAkZPHGY55TkX8RkwAvP1PwZUbrPc1N0&#10;OXA/jiOGYQAze7Db14hUqspRnECN+8Xq2qQgPKudQTXbSC70DFIKyEbCOGcJ7+EuhI+qtJPyod6b&#10;u2YTHCwjiBCRQnN+4jWgvdbrTOoU34fO1yR1UpYnz3DyqcT0/ohCr7Ymcyb5Wp7aytb60aJSneNp&#10;kzQ/ZaLwQd3qsHom5n2i7fVL++A5BHa53+YkLD3N2aOqEj/ZGTgVZblgYgItkHY8ETYtU5ScWH4m&#10;X+6wokSMoEN+QuHnOKEcPD5V7l8dUZjki3Gavcn2LNXemz5kdBJT0tM5AZ8RHyu/3wTrVPifyQxo&#10;ZQhkI7h1Vm3CT4AxxT21AfavX1zj++/f4/PnT/j69R7974OPeGG9rpY62/N+qfCs+SytD7ZdW4RO&#10;vQPrDWUYf3e/P3RH/P71M/722z/wj/vf8YgeuiGgMSrv7W6P7XaHtm2xaSV2bYurrsX1aYurtsHN&#10;bofby0tsZINWbHF7eYt3tx0OxxHPw4jLZoOtkCBtVL26M9Yy0NqEeQoJrdmo5jkdNQQzOmYcFePE&#10;QEeEHsDAI/pRYRhGC5AboGtDjJsWuG2Aa6mxJY2WNFpJZnpgs4GUDZgE1DhiUAr9MED1I7gfwPKE&#10;gRscnzoMzw8YjwcI3UG0CpKAtt1g2F6CxhYQGiwJ3AiIpkWz2WGzv4ZsNlCaMSoFahq0sgEJCQgD&#10;4Adg2RSnjQyhp6n3q9lchB1TNcr0Bu2mNf9tWzABXd+jHwccj0ccj0ccjv8fa2/aJMltZYmeC7hH&#10;RGbWXiQllagW1WMzZu///6Bnb2ymu9UiRVZVZizuAO77gO0CDrh7FCUZjUvl4uHuAO499ywXvJzP&#10;+PLyjC/nL3i+PIPI4sdPf8D/8z//F/79Lz/h49t3OGidPNmNm3G5XfHl5Qtuz7/ial9wNl9x4WfM&#10;uMJZA2dm3KYrpumG+WbAhqB5xHF4xLun9/jT9z/ibz/+O/7tx7/hw7sfcBofoTGCoP2GYavmnLiA&#10;sPx6svkA4Oxpyex8mG7YaFB55EGka2crHJ9HgAAkp+EVCeBQTBvzRsGFxDcxFViGdvRsUiLDYH34&#10;1uOhpp+FzLLSSsGFSX1kczA7KAU8PJzwFgRrHabZePa9UhjGAcfTCa9fvcLbN2/x9PSEw+GAaTZw&#10;l7O/l+DFASwHJtZaOOvtlADA1UUJs9As1GEyZfpGMZSkJYjfYysXA5eKpb+WMdKysthkdd0BEBf1&#10;T1U4roFmZakQ/XY43WNZ+HE1TFIFU7nNQGpfXxlAK0O8sn1XVdTXQyrUYHGf3bP7/OoWa3Jty4/J&#10;zWauB6jeG3zcK+L3MDtxh8WE/PJS5ry3HrjHm53FgI5hOdijuTig4wJ4z/k7XFo1sGAyCyZZDvWq&#10;WMhVyFE7eHbr83IzxHSLgdtb62u+61v7yBo7by+541sbmC0gYc/19ADHVUso9P1/W/tq3bDeb2NU&#10;gn971sQaW3fvHhDXxhYLb82qqdUDyP+2vDf14C3/veVznG34ltcvPdb3APeraoWdA6m1QVFkFVpr&#10;N3/H2v669hzX3uOtPmwvO+8eEteeYcZ9P58WXrnUgg8EEK2VhiavYo4DZ611ACgicA8ANpBkJOmF&#10;BRmBQI4SWYZZBRudcsDkX2xdqVD7Q8aaeS+H471eWlp1xEyVZCsQSTORQRhDYVXggi/WArdgxE17&#10;xRZ5ofWuJfIRldZYjrM6IeZvFFY06bPGMHkqiAtxX4zgjQTvY5hsOrvZ+8IrZHWCBE9JhkenEFph&#10;S4NyKFTUq53h/hqetUVIkMOcCOBnsLQcOqQ3VIaAxzoS65f2LcTMGgDvDXXlHj8MQxo4jeMomO4V&#10;UNoYhMj9czVra+dn3Kw3gqWqIoXoVnwYAWM55BvGeaFKCu1h0BgG3SQdrNU6LGxSk7s3t7y/sZoT&#10;VdeRVDQuWNizla1Wf9i6p+QmQTevYP3Ngc+9NWNWiVD3nVy9VrFOPMCqC3UfgZqsqL1Ae3Oo1CEw&#10;rZ3bazhp3nPRzYTasjzN+3C2gnVhgOvvgypY5ukeVHhqfP+48Vnrf87fKz5f/Y47FviHJ0k6bufx&#10;8ALblcqoSj0jejOqBsaEkLkQMB3vZe97QBDSmeG/QcE5KhTbgPMOGEol1wb/5/DWzUHR5+27lHfw&#10;sMGa3DkYa5P6K9lXk2ePnY4HfPfxPd6/f4ffPn/G9TYFluO+bXz4ls19iyHUazLWmPQRVKQdiz09&#10;eB6YAAAAIABJREFUSs4exJtSL3Gdt/mGz7cX/N//+g/8v//5v/Hz9BV8VHh8OuFIBxw1cFAM5WZv&#10;zYERRjmcpwmf7RlPesC72wMuk8Hb0wMONODx9IQ///AnaDXit+dnHMcjHvQA5Xyh5YyFmQ2csxi0&#10;A2kPYnjnHC7AK+MsLha4OMaNCIY8Q10xcGCHkQBoBdIEDcKTYrw9AG9GwkkxBjgMWuF4POBwGKG1&#10;gmPGbGbc5gmWHRz5l8vOE+w0Y7YEvhmcaMJwZDyMB7w7aTyOD8C7B9CPnzCCMWoKXuwKavAWRMPh&#10;hOPDIw5PT9CnE6CH8ML6oCGOKfDB7817TwYpE+nAdBDFXQD2va+7KqburPy0fzIeeL9cL7jcrp51&#10;f37G8+UZ59sZ1k34+P4N/tf/+An/83/8hD98/AGn8QAKdi+TmXB9ueLzy2/4r1/+jn98/jt+ef4H&#10;bvwMSzcYzLDwvnfzzWC+ObgZGNyAg37Au6f3+OP3f8a/fforfvz0b/j47jscxxNgAeMMiK2X7QSp&#10;bk5oF6wgKb0il32/STAL0h5oiyh4ZmpOvpmcmGCXhV9qHOKaYQlaLuX+OSE+N9HtKXXJsi5adMF0&#10;WBb/aLKq4loY9AA3DJh18PfXhJFGaD3gcDhiGA/JbmgYBwzjiMPxiNPxiOPxgEEPYfu9gm5KaA25&#10;ANapUVQjMawahRYlPnkRRtqrLWWQHYM3G1rp1b2H8ddjc63th4WMeyPYcvG8AeH1hrbfb30HpNql&#10;YqLlcJzMNqsp/tu4gpAwUz3gjZY8ZfawMDNd3l+Z/F5VDPsChcpnTKLg6YPi5epZAvht4KzH4Ntz&#10;nu9h+bcBrL0h9S2AhndJxpeBxrQYZHStfYR9ThyGxeGc1irYlJTyeVU1Kapq/qVNn2NeeIG7WBQK&#10;+VNtmdAO6VyuF49D8SYwyWIIVkyjRPFOOxqWtX1mD9C3185qr/x5DXhcUxP1gMW9g6I1X3C5P0sm&#10;Uwtw6AHs5b2j1BxTg2G8BcQXPvMyIHtlkNKzsbwX+N4Cj1fZfGIPae0/9b36VoubOuxcfn2dLbM2&#10;dKrfKwlgSVC2p2RovSe1AkJObNcyTnqDkr3Aw1Yg7++12Fsbtq0BFpE5WSrlNq8gZWJZYzBNE4bD&#10;iPHoAVEPIGdSC6mo1ogZT1lCT0zesYFj4E05RGKx35Mc8LNrhFBT4fVd12bx58l3pxw8LxmlBFUw&#10;GrPoJK8/l4rTJbs083dKRmMeQFJhs7I1BCoIRJE5HwM8mUEuMxxjjlQkyvivlVa2EDUBiswYcpL0&#10;FFSaRKL+ljodZPZ92mHDcEHuP4JAldjQsTcLdyKDUxJ8Xda6rbXatSXCMtuqwCfECyYBMVoZ+kvz&#10;HpltcO/5tlYLrAH4sj+PSsE4wCyVhikdLa2NZAkiGPVyvturjWoz7f0WkWmFgQjQ0LlXTjZXLoWt&#10;FllypJp795qytTWMZrjOuu/trYw61Lb8XlolsezZl/s1XFT9l00Y7bjna9ZQrWFnDxfo2Qg2hwYk&#10;12TeG7P1TxnAXTveyL5GYhpyH94iE/XPQ64ITFtnHG3kgm1YWcp8DuR/Zo8qL+xM0+ddkCy56L+W&#10;ZKzyviTCpySFxu6cI0UqYgA29Uu1JdZCAYmcG0M+ODL9Lp8fmtVeqrC4ipbINnnKx8EyhZzL2uLX&#10;ORZYVDhrHcOxFWs3kGODkk8Hu+s4LPDE0hnTPKc9Walg36wVBjXCGgNNlNQ+3qqZuoHdvwu8rw+A&#10;lrR2i323Z6q1q3Djuk9d9yGNjDhrDebLhN++/oaff/0ZP3/5J8zI+HB6gz9+9xFvHh/9FIUIDsDs&#10;GKw1nNKYwbiy8z/DXXE1jPNtxtvTI94dH/H69WsMw4A3z89wxoIsQJbBxk9+rLP+YNYa+jBCqwMU&#10;+UDSJMlkwDrCEwa8oQGTPsDpA0iPnrGPPIFXRNAEHGFxIouRvWc92EIPhMNhxBA8ApyzsM7h8fEB&#10;xr4J3k/x5SbPmp8dzGxgncGogKcD4WEkjIoxMHAgwqAJWkupigKpATSOoGGAUwqW4SdOLmwKKkyy&#10;lQ4veQhTDR5k2VMxJlhEpmMZZhqnd7M1uE03XK4etD9fL/h6PuPr+QXn2xmzueLV4wF/++uP+Ntf&#10;f8T7d2+gFONyu2Cabrhcz/j89TP+/o+/4z/+8X/wy/PPuPIZBlfQwHAwmNnABumMmRzcRNDugNPw&#10;iDcP7/Dp+0/46S8/4S+f/orv3n+Hw3CANRZutsErKE95EwNeKajE284NfGTMJMg8WgtBevWJ4ENu&#10;TFbjhLFrWZGhdb+5O8gwbXDttNXyvO9bbjTtnQVY2Z9ML72xU2OdvMNEmHX4b1p7OfPheMB4OPoh&#10;1TiGAOAYcqVSERb9xxaWKpVHW93gx3+PzBJxZxZ0EAn8SvDuHsZDXajURf89B/ma33Fvr9wEcLn4&#10;cMhO8f3fz8GDNQL3+SDNjBsXk9uFx59nl1WhSZFVVfx3KgKSqGL1pCEBPCPMSQo+y/C3/FT9O0eF&#10;J++mpHLVOzKfUz3ZomT4hRWdJxG0bMy2gJheKV/7/K8xRLvMGmofyVts0l790L2f0nJG+DHuK54Z&#10;SgHDoNN69u+eroBxEhkiKGy8FplaZWddAPgxu6UA9COI4SLK4FavvWwMl79j8bWCGpNCl5RaMGl6&#10;70oEeyVLesuOZW141GN5rTW8mzkbDUn8VthoK1hv7+/bWuMtj1cJOEsQt/Co5XpNcNWALxfW1hpf&#10;8zO/R7q91sj3/qzcu7n5zCWTrNxhqQt29BQPe6zgegPn32urs3ZOt6yDtgbjtXUGV3YOdUB8i9jU&#10;uy97wfcty4e1NbL1TvTenT2DuQK8qZo9EjJ0dpwsDpU2GKwJ1+BrQLYMDuCy1oRFph1xUefCtXI/&#10;kEli3CJLhFqGXAW8lHtwqtNdPl8igCEHAxGtLoc7FBTKkdGOKksp1GBuWd8WoZCUgyTZZRJPlPgD&#10;BOi6vqsQp1CDkcglgrQ4CsxmCgNOZxnWeaRKR7W1imp4rs50JBVsMJEVtRJnkJ4EqTioM9M6EtYm&#10;EHYIycOfnOhXOIHfJcC/ZI5QOof7ftJbw874tbGX0CJPa4F7UEUqkbOH9PnW66B1z/R125YtS8OW&#10;VVpztLAA4kVcKOVqN0QyN8+HGtgDtWyvlsGqy/0LC1siRQo0qGSlyAiWryIXKRMqtvustqKWUR/t&#10;a8PZNVvL8hwTLN1tNLgg0VEI3m4s7+r2b2VClYSzeY45dCQGH7Tr7GmddfecT/U6W2a1cR56Vq+I&#10;JEoVDrmNLIkmkF+wwvoDlFawe+elyuSyzS6ntOhlmf5B4twUgy955pTK4Q4AWxCBuLnOZBZazLJE&#10;tJ0K+zEjkpxcBdoLRZTErOIAODhQ+K+yRZ1ljSl6L1VZujnmxPL3AwPrbW4CjpTt7YSlNBD+XMGF&#10;DAxjLKwV1y1UZ/7jhMGs8TWJMQbWcrAKz2RmUhp2GOGMw+V8xuV8hjGzxz4cWk3n7wfvc4FGuwCM&#10;PQdCLZUoZTq9UC7v71dloa5Lj+DADnAWuM3ebuV6vYKdxdvTE3787nv89OnPePv4CBsmJhYMw4AB&#10;YSLCBQYTOVgGJgY+2xnmxpgdQKzw4eERp+MI8AlmsrBXX9g5AlgPoJPCeDjg8fERD8dHnI6POB29&#10;Pc8wekaxVgOgNCyNsGqE0yMwjFDaA/FKykPIhy1pNhjYAGaCmSdM0w3OeYZhDj9Vmb0eJ1RQKSTE&#10;WoYxDnY2MHYC2xmKZyg2YGtAzkHHAAvOgATDv4w0jEBg+GsA2rkEJjAYrDx4XzDpA1OEPF4v5oMZ&#10;uLfWeMlPYG1YZ3GbJlyuN2+VE4Jqv5yf8Xx5wfn6AobBDz/8gL/85RNev36CsRN+vZzx8vyC3778&#10;iv/++b/x93/8J375/A9c3AvcwYIGBpTzNkfw9j/GWdjZgWfCwCMexke8fXiHP378E3768Sf89c9/&#10;xfcfvsdxOAEuNAtO0GISe9czQJSUl4q07QzKJQGvYGRkqVNiJIsQp+iTFTcOroCFYohVWDygYK6U&#10;jVWfMbQsXCVcSimERAK7Jb+1lr/mgrwOc8wFSgjsDT71qWBISoYArjoGdGTQ5Hugo6wz86US1zb5&#10;mEN683u7ImNMAvzGcYQeQkAJJQPzhqpWhKG0qqKqSd/rUb5VJG4BGD2biF6T0f064UuIDfleKn4a&#10;IY7+97gQEuzgnCoKwdRcRc9ax4Etg+A15yDq17BHCCVAYqLaxMCC9L9L75krgZPYUCq9dGYTDHrO&#10;CzcP57aCn0qjz26JR0QgVinMHE28Oq8jRbzqTV7i//kHKfigaWyw+bvvJ3U+YxO0agfY9kJPZZMl&#10;i7IUTol+gGcNnsXvMWbuvPfp1IkbbgARMrNQyjLlsI5FIBKq9tNVyp3arqkPkq0U9VV/5dIaEJZo&#10;4tOs7TNbzKutEOx7B1i1H/8a+NhjXd3j8y4Z0T0v562f2963eNMqTIantdlKrWfd94bfA8C39vA9&#10;ti+t77nf/oe6A5tSqSOzcdbfR/lzanCoF7wph2at66qHVL0eZc0SoeX/3M75WL/eWPgyyrDMdK4K&#10;ZR/L94KWa7tlX7T1jvTW1v4skvbP2gJV1t+r5fCWSZ6enMi3PsfEgayBdr6hVwEgJkVg1qlXZMUQ&#10;2zSyvRk3QNjKvocJNhE5qKi72akAhlD20VWZ7c1yyErka1Yua/T4rnIFGnMdiguAgpK7VnExe5JU&#10;BCAkA5GIkOJcBUtVJUBGVRZyKCxuIlOeA0CSz2e1KE2i5UhWCyjo0GdGMK88w7gIoFeKStBTqN2o&#10;pmaEOj/5DMfrJBI4WrYWBXGpiChALw8gJ8KRqOEpeZXzKpC9Nrzuhfim+8FVpySYw9FCdWHbGNfH&#10;HdjNGgi/RQ5aW7sLJcHKvVgQxOq6iOS/R8yitDvi3jpJPuQZXEz4Ky246ALPUjlzjbYJCHvP5HJo&#10;sZ4B8U3/q4e+PWaN+FpGzMakoh9Y4G0r9V/vHbhcLjifzzgcDonMuisboPQwzYlkBVDOZa1EcgiL&#10;8msYi1BUn6fGWSG0eE+5D7sXLQ9X95rBNa+pPRlYOB3lM77R8RTM/2bDhaUTUNmDsFBYZc6Rg8x1&#10;qy3clMAJ8+i0JHDmYVH5fiPauQmGOysFVqL/ZldZqMV+DgIUD0C/sx40N3Owj8vDzFgfWGtzzmYk&#10;yVJe09HGzVkb8AAXLLEoYHP59+c5WGbSW/auKcZ4e+ukyBmGNASTdssu2fRw3nTEZ1N68KTg2eBy&#10;PuN2vcJZW1h5Mbt/LXhfvH5JbrQsftYmiquy4sx7y01Py9stFECgZcPULlyFnYfzMgsC4TiMeH16&#10;xLtXr/Hd6zf47tUrvH58gJsNbvOMmzG42RmWAdYKb4YjZgWcrcXLNOFym3G93XC+XmGmGVox3hwP&#10;GEeNAQrWKR/IefLM3+Ew4HQ6BsD+EQ8Pr/Dw8Ijj6QGH8RCKG+09FWmAo8EXQrI5QPCsUvFuOYC9&#10;TYsKfk7W2gI0Lf6Zq4ImeDza4L/vA2hmmPkGO99gpivMNMHNcwh7sGDLnmVuHRwDagAGNWAcAkua&#10;XQA/ou+684UGGCCXgZEIiKlsneOLMV+EGetgE3BHgGFM84TL5YLn8wteLi94vrzg6/kFzxcP3l9u&#10;z3j39hEfP76FHoF/fv4F55czfv31V/zy6y/47cuv+PzyK56vn2ExQx0VNBOICZoVFCtY5ydszjqw&#10;BRQPOA6PeH16hz99/DN++vRX/PVPP+G7d9/joE5w1m9a7CipGeriMbNbqk2ZWwBY1ayJwXoZ+hOH&#10;WHktrA2zWIaGFJ5kraKLGhRbboAaJTNKfuYYPluAEvWaTGdALrTqleuHPgMUmcQ84mS94rxtBAuf&#10;ahbelcE/X2sdrHC4Im5Q+B0qMPYJ7JbsQccOiv3XOpZgJNIALLPDBBDcOM23QJVW+OQWE3INiFtr&#10;5PeCO0WRVr2bhBV7iwRgBaA5APN+KOKZGqS8V2YMepEBMqCQGu+s2AN53fs7FqYcM0W4KHCcAPHl&#10;uoiPyduquOyRGJvHArzPvHWiUAChz1yn0GwRC4BbNt4hvCfufemdyka3yyJdksN6oItglGelufTB&#10;Xcpye2GZi/eyAohjAB1E8ScHgjmIcAMM4rLopbCOFEEw/NZDgiWr3wMCKpQ72U9ywbKEZBGqzFAS&#10;AeOSDSIDrq01Ra1SAvelnc2S3dli5+QhwTqzLwd+l+2BByp4pZmXwNEaIPct7Nw1xdA9wPAeNvya&#10;QmmN/dz7jPeC5P1rctX7TxVgXZ+3vOpR3ruH97LKv2XwsvXz9+QOEC1tr77FomXNrkcywPcqpe4J&#10;g+0NvfYMjYo/l0rDlLVBhUVHJnuzdEwsFElrtd63vtub4es734FeTdK/jo5lTiKlZE4Eh78cQn3A&#10;cmgceiTiBrCDyp2OOnZSYnDiHXUCLsFF/UpagdizzNn5BxRB5LzIhfUEZyuH5f1gYVXZWGvs/Xc5&#10;sNETS53Z16Tsw/Ra4LCLvsdU+ROTBMmoGDSn+xItCuAEqI1Uq6AaGMfqQClAOQWthsQ0lzV+sY5j&#10;3UaywuJit1gCk4LxH9Tasa7K3CcRdkhY3UMS30a4mYJlpUOrw+U9ZyURyowAOdwsepLwPjip+hBn&#10;qxgAtgJrW8O8+nrW1HZbVl1rgfTfev4U10IlkAuxR9bK59J+KH9NzscI1r11dkVFGluzbe5Zf23Z&#10;DUkLWoIqLKHu2UvbeyUlO5K8T9Yde1lL5j0+3BziSlFe7rv3+NjHfut2u4GZ8fj42CaeLRlejeIf&#10;hadtfgfq3pLqEioTRgUILt+JmkxXAAIk8/1apEIxQOJM6GJhtQKh+pHVfMIzSf4An1tCFYeDKoJc&#10;sX+xhM+4LqnKkNgYaJ7luWlPkaRPGQzrZI9WXz+kvTCSh3zy0I2B6hyAcuJEWk1BsZWVsiR01P/N&#10;WgdrfK4hC3RdDifS9bgYgOtxHJUG6IFV72wAxblSWcnnnAf4EXdIocHwqjMVsCIVCH7SlgeyPnBi&#10;P+eA3OoBWvue8Xab8PL8jNt18qG3pDCM0XrsXxxYG4GR7MW2v/nZYlG1/5kX4ACANutvlw9x9k06&#10;HQ54+/o1bphw0gNgHG7nC7SzwRPdYLIGhg2U0jgMBwyDBo8DTuwwDApQjM/PE663K6yZobTF/PiI&#10;J33AESPGcQANGoMaMIwHHA4+ePNwOOF0esLj41MC7vUwpiBbUt6KRrhxAxTtVMJESdIpyf+5B849&#10;80RQTNJ0L65PFTwKlcogGtkgb1GA1sCgGLPflWCNgyP/glprPZBvXGLeK1iwtlA8QKtcYVNihYpl&#10;EnwoIYoYolB8xuaVOAVQybTseZ5xvXrg/vn8jJfrGefLGeebt8t5vn4B0w3Hp9eYcMX//o//D5fz&#10;BZ+/fMGX59/w9fIFN3OBI+M95rVXAzgmwALOeSaHdWFq6IABA06HJ7x//Ig/vf+Ev336m2fcf/wO&#10;h+EIa5HsPeBKhz9pe9Po1teVMQLoaQxwq0KFuz6BBRsNpUSKuo1fm/nZ85yTYF5ZNCwBRoj70hzy&#10;BxZTKvZBXhYdfDlRFdGFtxrXjUtk0aokgzR57iGS3OOG7JUtNviiKhWGboOGVhpLf0EW1kPtYUya&#10;Xkv8bgUQWAMUuMNg39pvayDrHvlh/R7Fg3KL3ZeKK5f1NJEdRaTAilN4NYdpdgF2CPYEgcL9R/C3&#10;wypLE2A4Ja83yPdiEFxkyzeamAi4OWtASkEPY2KuRb/OBJSH88mxz2Oor2VxNjZpGblSTN60YTDr&#10;YjPMvOIzySWhblGIcxmqxDIsmJPyqWaRtq5fAmL1oFDKpykySgPjofazXGPtJj4fRw/faj8LYeYy&#10;FyIFTTu38v4ieQsuw6DLws2JYjX6JUdbOyc8jlmmOfFyy1wLHFtr/KVXZN3jFEMUZAsD38S5Nnt1&#10;Z4NehxNunSdrobe9IeGaZc1WoOZWnbm0alkfeLYA/No7Xl5TSy3QlH83hjFL1doSsLwnZHRNpfBN&#10;Qdo7wf3eO9MD2fuguG7e172B2z3AvtdvbA0D1tip/SHENtCz+BktYtEO9mseMhOwYVPXGyZsDVj2&#10;1ga/hzF69/cVHr5IdpqFdY0AnllOijvDzmSbUNz3/CwieJ9C6wLoraKNpxOcRMrMOheBbtUKIazu&#10;d/h9ilSVbVNZ+RT7WhwqZ2uAtH4C4KDQUGAEiRZVJBuqlLH+d1EeJKG0q3OU7W6K4NmanCIY+oo0&#10;XFR/B+Usi94l/s7kVy+GJ+U6WjY/BEmioaUCQCpjCXedc1G5AJRZJPcMMJdnWuwLszqXF9Zp5TtJ&#10;gqjYqpdkDhWv7AN1bVTXIvWeda9N3toZdc+ZVGM8S7WS4In3zh6qRzxog8PizmXH01yLb6nCWnvn&#10;2pCdaMMCcYU0gebbT7twg4LQIdYZo91XyCH7vaHtT0+POBzGEPQ7dMkOjDKnohx0lJp9qZqIzG9r&#10;LeZ5Ahi5d1TylrQy0NJLlUH8LKIvJnYsGJhEBeCSbYpiEgl5K+naF15aJpEcQFFUibPoo4RyV6hw&#10;kt0mlz2ntDCO56O0dkvK5PTnriBs+oG3E68HF8rd1FPUKyXYznrcBWDYbP3mggMCPHjPbPPTTPmP&#10;LlvUuIALpPNakNQiY94FEi1zg/iBhfqZ0bbJdJ5+n+xoCVkhUO8xLnw2J+sOkjbPYm8HJxJp3eOm&#10;/yfsyveRgx6hlcLlesPLyzOm2w3GWPgc26EY3/7LwHuixq7I394I7JnK1lMfbDDJmk1lei/8Ddak&#10;cDoc8eHtO6hBYbJXnL884z/NDeMYvLtCqKvSwDgMeDyd8BpvcDo8YRwGDIPCOGo4tvjNzPhirqBn&#10;i2m64ofTa3w4vsZJHTDQgEENPsk8sMoHPWAcRig1gOCtZsi6mIQJ5RhaQfg4R3DSCb/BUv7nCwNh&#10;rcK5UCgOJcTC1KaXNBYJKoAuCgQah8K6gogwaw2e4NmsBLCKzJRYjrjAYo6FT5h6MQVPd8F4Df6D&#10;TH4TYfE5wswA1iZHQlhrMN1uuFzOuFzPON8u/q/pjMvtjPP0BROe8ebtEae3A75On/Hy9YyvX7/i&#10;ejtjMhcYN8OSCQsY0BiSkoEdwM74DcV5QHfUBzweX+P9q4/44/tP+OsffsJf/xQ87vURduYUMuHr&#10;AtcG2VcYX3WB0GpA1xrHRehzg3UoswPQaZK3GQW8+rnKIsrdFSIkiRYkAi1BylswJc96lRoeUip9&#10;pgjQykkyCR9OrZS3nFKqCa4J354k0YQAm70vWj5IlwygGmzr+JITVgGnNcBmLURyrfm+B1jZy0zc&#10;HZQXD3LBcJe2X2PIKJC+2zI3oJYctywvmvcSWf7HQVoPwO/BouF11hYMyLQvRl985weSShGUDDim&#10;Kq8iFYDtZ7Unk6DlGRxtKYna4770/nJZsEZZbGzO3UJWLLMISqB6C/xphYp2FW/CzmVtv1hYWcR3&#10;JXrFF3sPNT3zY4hoy2+7LPxQDQGpsN6SbI7SDkN8R/RELMlB4vpUsqqLz6hWUu0PmxQAB7XDPIlk&#10;SGG5jxFoN3t9DfDfm5/RGka2lES9AcBWmOpecHjtf2mIp0oG/Jq0e2vv6T279tlJCw98GQK4dg/2&#10;WJzcE2K692t7FjVbQ54tcKtlZdMbvtyjyNgXhM2b2Qlb96wXjtz675BgBTXccHtnRnxZYuChgGh/&#10;L4i+xw7qLnLXDgJA//u4WjeNr3HeHiZawDmXwbZ4FqpUL6gcdCcBlVRzqqJ/KkgmgciUh3hi2BJ6&#10;OemB7iOVODPB5XtHWDDaJcGBUIX2VkNEFoALGuGBBAclZfYN5NJbZNDiPvueUAT3hutVKQ+KBegU&#10;7xute78pCC+UUHdJCzsKnzKSyVQeBJSANzdJK5Rsirgber8Wkrn2XrbXVQ4M7u4pDfJQ3T/lr3VY&#10;mvDwgpHfs+JakHiIi1qrB7S3XBH2qNTuWfdbIP6ewepmMCmwUVNyMZCrrUqW1XLZr2x9vh7OtVUz&#10;rO2P7UB7bNybamjWsY7kBmmQRM9LtOXbz83hcmuPHoYBwzB0+wTu+KpzYQ8XK9cUcYyy0WGQQiJ+&#10;JfsT1SdjUKVsqYeOhY1NRX+S70fawxhlHloDHyHiQlUEgacxhMWZfF9c8Ivnknib7ZMR3GkyAJ6C&#10;WJ1Y3wGcl8C9dFyIJDyp8l2SQymTvfzUOlvhxL6ObQhy5cTV8ypyl9TkMVSWXci+C9fsxCQ318ku&#10;KePl/QIa/SlzGiTUSs5CJQ0kBxAENwgOeGrKlsu8trxmxTopbPvE3sHCmqkmTamUt6OD7bOG1oO/&#10;bqUxzROu1yumaUrPzBqLvVvwN3jei0lEqxhpNGFbG1h7I8PvKhwXwKe80Qo4qAEfXr/Fh/dv4eBw&#10;nV/wcvmM5/MLjDNwCoAm6JFgWIExYzwoPDwdcDp4WxytBsynE+w04+VyxbOZAGMxWIWTOmE8jhji&#10;xND5N1sFFmkMn2XnwMFex4cmeWDcpSAgFoE+wSKElK9ihX9fGi9WdlQsFmLyCw6TS2aX/NQTo8N7&#10;TiQwnwITVA8DRjNjHgdM4wg7z3nxJ2sShWFQBWDsvaBc+HxB5iomgtbZxIJ1PjEKKvzfG5hrMLw/&#10;1O12xeV6xuV2wXW+4jpfcZnPuJivmNxXnF4z3nx3Ah0tPl/+iefzC27mBsMTZr7CYIbjYL1CBFYM&#10;xQrkgkTGWBArKBpxHB/w5vQG3739Hn/87hN+/OEv+PT9j3j/6j0GNcJMFsZULGQuWZxyvszcb3Z7&#10;zIfWetkKDWsB+Onvqt/01cVqZqVDXHurO2C0wud6a7T2/11KL5FsajgEBhPB+9aHosAzb4ccCCYa&#10;IS6YTXkK631QVZLSERNkHntm/QgfT8m4ddl+xUH4yCUP2qUX36IIW8mXUoUlR8MHf1F8UeGLx42m&#10;vFfMbQFwq+qKnT6fMhyoAL10Zq/VnuAt8FXeHyVClmq21wL0URm8V9YVk/MyOEyV/tRKAc7X8fqI&#10;AAAgAElEQVQkrz0ikz1XZTBb3R/vAJC2AJGy8KSqGOgV09IKrZTBxywA5VzBYiT2jO30XvF9jVu3&#10;QG40jS27i15DWrBT488PnoTkJWMJCKlZ0DEMTwYiy/ci+QoXoYUSgCnB8Vbz76+jBPCjNDUOxlPW&#10;BsS1xiAi9O1a6r2/ZGuW6oimTJ1INKPczC9ba5S3hsR7mdF7me89H9k15tmaRSIVAeEQ3satpgq7&#10;QFrJWFzzFO/dm9yQUPNZyPOvBd5vBbP26oG9zPB7hrb3Dkp6wYi99681gF4bKK3ZN9wL+vQGR3tU&#10;Bmv3fK3fKdzNuZ+F0pjjFRPdrWe0xzporQa49x7e8561f2/7FtSkFm7UOizOAlIKzhLYG94E8NUH&#10;mBc2MYjqwByWKlWjpCh4THBSNkGwEhPxCQrQnGrlPEMV6wA5lydaXDBT+ud0iguGn7xPStVWtQif&#10;SSMrD9yCcBsB8ww4SGZ7/LvLfvakytYyDhSUHJ4vSQTUAMOkr7FkRBc5U7QE7+O+LbGAZQD2/YNb&#10;+aKl+9io5yozncT8z+BitEER1xpVxYHoU+wncTBDvaVOq8Nm+fkXZ5JQkqzt9T3SWG8ouWdovmYh&#10;1H4c24qnLbXe+r7S+h4Wa7WhDt+1L+0nEKz9DKJWDjQXyp/Wx1vei1xXbA07lgNx6QvABWC5dhb2&#10;PuO9/WIGRqmwksnXJ+tdtcAdUu97EHu5yMLqHZtU3Hda+shTafWaSYicwGlJAIpqJ3Y+I5Eb8koP&#10;drvlIJLhc1Qci3c2uFlYFwit4XfLYU0YsjrODHEOjPK05zCEl70Tym0km2HnrLeREfWHzP1i5OBZ&#10;doLZnpTH8Z2zYNgE3LvgWsHsimeR3CkiCYFz7lGJf7kioJuk7CKpoFUX54i4VRFYS6VSOucMcEVw&#10;bqwDLJVNJDMbCyVfWcR4NQjBWg2tBujBD5ocK7DzlsG36QZjTTojZLbJvxi8L32geGOD3SrcexNL&#10;oJLV7GADrYU6cvFXsM0ZBjy9e8KbD29xeDjgPD3jv3/9L/zz68+4zFdwwI6VCn8RwIPBbT57qQg8&#10;Q/4BjNeHAWw0Jutwm2Z8dWd8HR9wUAP0QUORt+wYlIYm7QN84L184Zz/i1woCpWfcFHpc5lzbRhE&#10;GcDPjIDgu14BhFK6Exeqc9k2gesATbHgOYA8wzhCKYIdFcajxskeA3PfZJ+pomHxoLZ1FrObMJkZ&#10;1nGaqLlQZLoQWGmdFfbOCiONGNXBMxfJ/5zrdMX56gNqz7czbvMN03zDNF8x2RfQYcLjmxOGI/B8&#10;+YyvX55xvdxgjQ2/Y04TwbgY4/TROp9mDVYYhxMeDk94+/gef3j/B/zphz/j0w+f8MOHP+D1wxto&#10;1phvM5zNG/qiOBUBUPl/bgHky/fUWluwSHuy/ggo9NaTZKAW60EGLxFVvaAsKuRUFg3Gqpg+Vj7L&#10;zPeytZafy1kHyyHoGS7tmMMwYBwPsMpCB4ubBLQ3bCa4sCIJ4F4MnGUO7GPBvgWS770KAStKML7l&#10;NdbgkVIapLIZ3pqcU/I99gw5UuGViUz5z7iMpuyBp3sKzD0N/NpgqRlQitxQp+txfveMQ721gjCp&#10;USLLmoVXfKWsIpmhkXxaw4GPej9EkRTPQkKoQ56IcwouZHsgFAODHsriUZbAG2GAvYK37bdbAsqA&#10;6wJea0A6ACgX8kZkMFAcYVGbadY6u2sf5DVQnhvNURy+9EDKNYlyfl5LCXj82VE6W1v7SP9p/23l&#10;s4hfXw8g6nC5Tv/fVjk5Th6YacXTPsBzOUTFriZqCR62Wdw9oLPFANu+vvaf1+DCGiNti822F/wj&#10;wuJsktYDPSubNXB2rRneY7USm897hhRU2WHwjjDsNebjnvDSrcb7nueyJ4hvj4q2fiZy39gzaNhr&#10;cbHG4O8NaPaqgFc/t7AaLHRBcYhcqYUk21mqk3pnQu9+7FGB7X1ee3yyt1i5rR6zVdNKH1wBJ4uB&#10;vBhihyDT7LVABRuufJ4IoDuKht3Xj57iTwqFNWPNsuQCrC8Hp9L8QYm6wdfjEASHPnBbZqdwxUzn&#10;gpTATG2mMXWgaVE71zY0qLJU8ly9FUYPlIqiErwvLoGFo33KpsrfLwG8np9668zeA0Inm8HFxAjR&#10;RTCpveX9crI/Fv7YRJVSFJQzm4rPLlX0/YLCxqwlLG1vmsD9xsDv3n2wp5Dbfw5T8zzuMZjWzp2W&#10;rdrW2Vcr2rY+w57/vt/KjReWs/V9qO3Wl/UsLYBl51p9lnD/31C9Le9rHB5ycY1rA+g1wo3EK1ok&#10;FFTY0GKdVpkO6/UWhMK+HBi6CLJX1ryZ2BdsToXVaIoUk9gGR3A7Y2ERmJY5gfEctoEx7aqQUd9X&#10;2mAh44ohTfpzz2YNeIATTHdOAHhk6DMkeB7Z7+WgINkIc0ViTJiDAO6ra6rfzfTznCuCvZPtDTsw&#10;QgAsURooRPA+KwZUGp5LUmX8XE6EwRN1hnFhyCF7yBqDigNyr1xQKZMlKyOWORQRyG+52RaDj8L6&#10;uFJukBhQ1GcrE5z1CgUErMgpf3+u1wsu1wtmM8Nb6qgKkfoXg/fFD43T5o2J7z0Ty7RZ3HFQ9A6p&#10;UqJDQpbocDwM+PDmDT5+/AB1UhivjAs/wI6vcLIjXPCR91Ic/yCJGbO74nY+ewBWaQyk8KQdcFCY&#10;eICDgzMG5+sznoYRRz1gVGOw7oj2OfAMe+cfKJwCyIfMMsXAViX28hyqWTYA0jLHlS8S18WL9L3P&#10;TA55y5x1PtnZ2cQSILC/djXCQQE0BDmQC0ENM6wxMNbAWIvJTJimCdN8w2wmzPMEY2bvIw/2nv4A&#10;ImmByYG1g9IawAByKikBGICxFrfpmnzuz5czLtMFk5n8zw/Men3wRfjz+Rnn8wW368179dsQZhES&#10;psEZ3AMznGVoAjRGHMYTnh5e4cPr7/HHD5/w5+//jD989wd8ePMBj8cnsAGmeUqHqfRsjIs7Blhy&#10;VDIEvyt/0JSAcQ1ktCSMdfBaDwio/97c4OqCrwmouAr8J3HdNWODKkZDGS21Jq+rWYkslBjWGNhw&#10;cMWlMAwDDocDjDFNcI1Z2u5QGhJFTF1rHayqlLdH4tymufS7gipGa+8RSiV7MkrT6g26bpo3i94i&#10;rHQHcCll2EWxI84PWm73vVCp+n1xzu1m6a0xbhZ7M+f3Lg6VjDPF9cuhSKthienxSIFrQkEiGkSu&#10;gNJ6KFkMmkgCQVEmrnNDBgXNAwga8zynho0VS+Vl4QsbX8It5uzW0KP897j2FVph0avy7/SMVQi4&#10;k0ADCWChL8muf55sonJoES+KdyqnKiLrgFa9whfsyh22LPLf66HnEnQThfBG2KVXZbRluFmByMVe&#10;lPZn12YS72GvLoM9seuerDG1/jUBadvEifr57Xl2e0DA/dYwJUhTrsW1Zrusl+4FdBe1a9V0ygZl&#10;bbC3db/X9pbWv7ea6tZn+Bav/LXn3BvMbT2/teyDe/zr92Q29K75njDl3r651qssvbV5YcMsAzcX&#10;/s0rWQ97By8ttu1egP6evaK31nvkhoVQsaGCitaJKR9GDnZS/aeKnm97kFR7rAcghQIrjwgUgAwH&#10;l7xzl68K1abrBQEt5ntxsEdF7EFKXLnIDJNDgQQ3JBCJi5QpCsGcNXC4MHUUliKRzS+my6lnSfZA&#10;gqnYA9ckO1wC+qkuJ6ryFnkxVFCNAfS3nFe92jS9T8jOAYuzgVm4VMt31DbPvcWad9niYs2Gq71O&#10;25BNz15R7iG9YfTaGdGqE9bO8j2D2RIM7g2KuXkmt86Mmoi2ZiW31juvEZK2QO+tfbzMaOBOTbIc&#10;vHCRU1cOJ0vv9GyJ0vqrRxoqh3xVzxctRKitBl2zU5OfOQKqvXOxzkij1HuJvjYOE0R+HZdMqwSH&#10;edKky8Ayciir65BdohUqJ3sZVwC0yXIXUp3kAW6pTLAByOaqf2VXvqcRZ3OBLOoiGbHqcSPJJ5N9&#10;hP89Z7IrCxJHfG5pdMt5OJGZ9kgW3Au1E0ffelt44rMcctT7Wso3lQRgpMEEyKV8EBdwEmYn3mNP&#10;lEO1t2Qlkb9fOlojF/ZKGWaPagXrbD4jBUYTCXvMDHJxOMWFnW4mseU8NpJ5c429K2JgaX+N2a9M&#10;C/eIwpnf5QG+vx8WiiyIFKyzeDm/4HI9w1oDUgfvdIJmfNrvB+8XJ4ukDohpVAsYShuB9GFtZi8x&#10;WtnXe+x21psKmdpMqZAy5orb1xt+/vrf+PzyC2a+grQLXk4O3nWbsk6eSyuOgRnKEg7DAe5BwU0M&#10;vhoo52D4htkeYNQIp0c/0bMOxhjowYdwOgLIIoFUEZxSWufSLCRxJKk+5YWZGQwVu4Ih5D+cQiWi&#10;vD/6vXq/QeVZJgwPoisFRYBWlJQHRAwHC8vGM9mtheUZk73iejvjfLngcgvA+nyDsRMYFqmOVp49&#10;OY6j90XTA/Sos+TTKVijwGYEWQ22BGMt5nnG+XrG88szzpcLrvOE2cyY7YR5vmK2NzgyUIpxu90w&#10;mRnTbQJbLny/pLWEVn4qp7XGQY84qAc8jk94/fgWH95+wB8/fsKn7/+CH979gKfTK4x6gL1ZPwxw&#10;Lh2FOWgjrnShRqGlN7H07irlcX2JYhHmJv+sDn6RzULHioIqX8ZYlEdAWsqsWgxFZslwbgTVZip4&#10;4T0vZ7/lZw6tgWDdKFI++KsoZQlaez+9uPGqKn+DhadZPkDjYefXq/dYH2DkYRi8z2Oa+TBoWD3A&#10;GSuGHCorYwRqLNzihJdqw1ZFWvZRM6609EjlmhXU99ZMP0CVnBZpLbJW6MVnJMGlPUzYmq3bbEZS&#10;sVbeb03Rez4wa9iL2+V1OiHVW+zx0eeQVGZBFd5za6C2aoRFUjkJCT9nHL1HnTUmKJVIKMKoDPdJ&#10;D7kKOGpkIZTNC4fCvHXYUofdJu97r9GN/rJ1Bkq1P1TvV84micMIGWBri+eTCtKodJB+v0QLeWop&#10;U6WFR6Bk/MX7Iovnep+sBz8crjeeaTLkLg9PcxHtnAuh2AJAUCSC1KUtFhXnf2xElFBwRMue3l7e&#10;8t1tNXTJO7njRdkf3qCwAQL2A/JrKsl2U1sCXtsMdFoFE7aY0Fu2Xz27jXKN84Lhs8xDWGcSr/35&#10;Hr/avQOcPQDoGqC1Zc9Ug/t7hklta4R9zM7e9crQaKlIrLgFu/3Y7wlJ3BPg2hssrNkVramYFv1L&#10;T+ovg1rvsKxZA6t776r8e61q2vNu71WGrIOYKM7E3ver5Mnu992coRNqCsp9jdbKsyy7a4lEMKnK&#10;IaKhT4pMyqim5ZCi7shB2pPl+77ch2ollaoC5ZkAlRjfXIIxSkFFUFtR6B/9dblQj0iFIRFQ095q&#10;AL8LRMoQ2rrW5xKMb1llAtFmlQoVZKo/BFVAJfZWthBCRQpc0uP3rdmeZai02pH1WV0/FnV2d+DO&#10;BWu6BNLrn9BWOSw+i+wfGkeSxEtyvYnC3rQ3fN4z+Gxa0QGFu8Ke9VyC8tte+KsD28Y5Ia/XW5JA&#10;3BeBjfTOZxSxESWphSs6dvW1a/tvnW2zCCrmij3esAQta0C5nyhoxVDBGjIRowLRMzLa5drMORIk&#10;2M8Cd0tL22WFevEMXUFKkm+1X65S850zOep33LnYh2YLnBh8GsH6CLgmi2XxXOtzMtXYkVDlkHzY&#10;UdTUnIYUzsYcM5sY4+n9cw5WWlQmsNx6t/007AgAvSvzSqKyS+IwLDzlo8NEAorlUDObxBcE2ww4&#10;S2KkYKmLYFfHVTAt8sFCrfcXgYQYn69k3kcMyGW7YkoB6SphhiljkJ3vqSha+0SiKguFhQ/mJeR/&#10;9zmReYUVS8pld45MpguWMuBiSEKFRRvnHrQYlOdhSM508SqBQkHHZT6BShbTMqRe4AvIocpxOTku&#10;e3cHAJZzVkzI93TsMM0GL+czpmnOkQhEWGEa/U7wvjVRlOc7OwCqCF4pC1dOxZfs89PDWPEVS7wD&#10;ZhHX1JfVFZt3Gv9ny4DZzPjty2/4evsNX80XfJl+w0QXQDsPhLH3ngeN0INODx/Bc1trBT14ixtt&#10;CUf2/op8ANwBwOzANOHGL9CGMZBneIMAGALNOUxQO4bWEL7cAY9TeWLFznkMkVS52Soq7DjSFktI&#10;chAKvk4ZXEHBWolMC60HjBgSY9z7fQMMA+smOGMxTzOez1/w/PIbXs5f8HL5imm6wLIBk4MaAPXA&#10;OCnGMGqM4xB8nuIhFBUIA0AK1jHMZL3syBDYAmwYzsyws8M0Tzi/XHC+XHGdJhhjYOwM4yYYvsHR&#10;BJCFmQ2m2XiWv3XJvzzaocQFpUlj0AMOesBhOODx8ApvTu/x4c13+MOHH/D9h+/w8e33ePPwHofh&#10;BLKEebJi0xb3l3IqdwLjY4GrSvC1zB6gShqa/12RXwcUPBW9xQstg2axqPuSx7UMbmVRpioJmBUS&#10;LldI0JK1TPLKFg1NLDiieiEByjJ1tvYfV2K/iIdS9oBUggmtBq/yGOgQmkmbDvVBKZDOQPnCKCdu&#10;wI5zmmT4m9YawzBA6QE8+3cksyH89FVBQQ8aejRQRqeJPAeWtSICB7DPpf0qHCxKhHHRsvdIB4zc&#10;t0RgWV7BubgiccARpFebKC4jaO3ifc4Sajn8adkO7Bt63hdEXgCL4YMzvO+YcnnPofABGYD2FewC&#10;SM+KjFQZlY2LuMmNSKbOWbgeliX0hQkU0HqAUyzaMRJMstKSRv7OVrNYFvhxMGY7oEttj9Nuksqm&#10;GosGQBbeyTonKkiovmbKdBImb/nWsJbxbBiXzuzSpoWAihfYltVTx/c17IWKO8zSZVNWWivI/VUJ&#10;5lNmNMXAJGt9yLpSBE3kg4XCwM4/Y50Cspc2c1RYd9WetPcwBJklcy5vXlyp5daZxNT389yol9YY&#10;0ss9g1C5dm/6jrdYiHutZHrKpvJ3sLDO8J89zJWKRliqxUov3P1g414WuBws7ZHxr+VF9GyN9gba&#10;b9XJW+/nGoj+rRkpNZBKJId1brEmWvaYW0z0ewDkLevPvQOJNcB8a7C1B6jcG+S7xq5tDbh7VlZ7&#10;LLW21ss6A7bOcOHCUoESsSOfuUooqUEM0gRozzTioFRGGODKtd6ykuFoTSp4EWpxHjGgOASVU8jv&#10;cg3btBbTjcufQyhk9xQzzlz2xPfPwgLwAwpFKnwmAumQmZZs6jgxRklY+8gcFGm7xMK7uGexJAGw&#10;/CgoqNc8E905wMwWl8sVxlg8Pj7g4eER4zhWdgatbIekky0nDIshZDtcteUfn+0fsi9zHM7L4aAL&#10;ocapRumclf19rvGOCyApkgaoA+K30ZTM9y9dVQUpRfRyKII128OUrbqjuS+xsAGi5Vxl76Azr/02&#10;IaVnB5j90AMJQ37S9B5khjHDe4QT+d5+QX6qAToIoJ+pGVYcHwKHxIyWmiUqbzPRA8IHHAKYL5tA&#10;tchIK+vmkijve3BiC4bCoDTG4QClVQZwHcNag3meYYwnVRIRxvGA8TCIuphTSHTMZooDw1ColDtW&#10;IvFk4idzXf+KDdNlKxUPlvOCiZztXgPAbYPLA5cM6YS1AYWSNTKYoyKbK2sYD7IGW5gIUKd/zzZB&#10;ktzmIiAeev1ESGK3UG4WxI9ko4NMiNXeateJUFaGW4RvyyYt2ctgaSWZM0FUySCv2fLVEq2dIeKA&#10;iJNPvit752IAIM+H+P5SGD4gAN85uJYo2oTVCkQS1nWU9rAyEJaKRZcIcpyTReQr1qvr4vpTyMQt&#10;XmTDIK8vkVEiFz/LvQ+1pR2J3AAWg9acScrFkJvjEZeIwmrQ3u5ZKRhj8fxywW224HC29wlI/3Lw&#10;vtzMSB6EVRBXXQiQUgWwIVOXxTZTbhRUHldoTGLXD68chMDkMBuLLy8TzOWKCz9joiusnrJdhvIN&#10;u3MWZOM0yG+Mmke/ATsObAPnQdcYcKQJdNQgx3D2hqtzgLFgsnDkcAjVIROl6VkUw5BTgdWvwNBQ&#10;IUTWxUMpMiJIFawyRQqasq+iC7JPdg4OBCadgGUbFrAxDK29uX8MV1AhqVlr/4yMNbjcXvD88hs+&#10;f/0VX54/4/n8Gdf5K4y7grTFeNR4PB1wPB1xOIwYBgLIb4LGWszGgo0NVjLKA8DMcIYwTQ7zzcFO&#10;CrDeroSNhTU+pPZ6veB8PuN2u8GaGdbNcDzD8g0WE6CMSPX2CzjiNYp8UISXf/rsgVEfcNAHnIYj&#10;Xp9e4+PbH/DH7z7hh49/wLtXb/B4POE0PEDjCDf7IJLEdkBpkeECeK+gCi9LJhGOEm562r6p9g2X&#10;xXUVTO6NhhB3UaoY923Gg/Qw40J+zSRB0QZLt/phUkq28ClWymcmxzUow0nldSqV2LyygIthyXFD&#10;jUVODKRdWOIEVUhxHRUAKO9P4VoZ7rXWg0/7Jh0YB5yaAK0ITP7w1VoH5UueFqfhRLS2YoggGck0&#10;ahWEjBZEWTDLxZ6WZGXFPsiCvo/mz9sKg+pZ3Gw141vAQgtckwHCKQxY+8aaCoup+H5lBggXKfSi&#10;ECbVtURosQhbYZZbfpiUxyT5a5TXXyVbM6WajbqUkpbe23J90iJcc40xmQsdFFJ8bPlaRoVQIyOA&#10;2cv/Cf1mNEr7E3BQDI0Imhgc7wuXjOa4rlMRuQiY7LE366EHNRQMrrlfKTG46jPPKuAxyG/JqaJY&#10;Q+X5GxvJRLRxrlAjtSTbxVpDPp9KlhkVg0c0SQn7rD+WVjvbdhhb3rZrAaPymfTyF3rAfMvHfY8H&#10;+RooIWah3b2w9lGu7/+WJcoer/M1kHxrSHKPt/2eYckaoN2yfVhTLPXYrKvD292WNaWyZhmgR10V&#10;wJ5Qw70Bvq3/vjVkaYbLd87e3rq79+y9BzzfWteL0Ne7wiH3X9P+MPRlbVoAobHpVwHAl9/YIMkw&#10;5aZbgv0Cgcv7BUn2pKo2FAcXwAGOfH5HANyOfUv+DkEsoGyRRB5RhgZBaaG6CCoCUgQKA2XVXbOl&#10;L3/ad4vYvfBZXGs4mr+mYJNX57NSgHMEYwwu1wteXs4pJH4YR4zjkN+JnNXakJwu9+GSac4da5X2&#10;4DhiCbLeiGzRhXoNSyuhbYso6ZefwXbkcrXIQCIVBisVUNQf0i5Vu4yaWJEB6C1f9jW7nNZAlmWm&#10;VGTB/k5yZ+lLTpuk0gRasoXjrIzJBE5J7giAXHjHE1BNnT0lvjKBBOlVK20LSW6qBlRDLaoWBILu&#10;vl0N+fK7LPvwMifP49Se6WwtoIfB90HwDObpNsFMc3IEYGu9tYgxmI3GMGgorRYDE4rJ3bF2Coxr&#10;uGxL43ipxucaRI4KXOuSNzp3lFPJAsai9HWvwk2let6yCExFtpJJNmHCP8az463wq7cizyKiKf79&#10;iIqA2Fsnop4gLeb3o1RE+F5AWCEy5Vy28LK5VO9nEl1hYZ2IXE4Q8/ILy5Ip3lgfcgPz7PYyqDYS&#10;LHNugissQ7lFupH5iHF8TUqEAadtIbzLqjL6EsSqwkpZAOfCBYND7ktzYIS8p/bsq0ryE0TYq6to&#10;rZ1h3vLUKY8mrjIda44f98g/5W9nubYDuWC2Di8vV5jZD+gTZgsCsE8z/bvA+xZQ4q0wlh6y2XOo&#10;PV2IgM7aRXsMjbqQVQH0i3F1agYC8957Yxk4M8GoK2a6YVY3GDOBiXPwHQg8T2Gx+k1EKYVhOGAY&#10;jLd/GVQ6ELT2YPgweLYeW+8jb+cbLsbCGQsDhwfnYOHwQIQyzziwDaMPJhPYsrcRcTWjUicmvQpe&#10;3eMwBEZGVjZAK2idp6zOMchaGAuw5TSpTZIzeLbzbT7jcrvi6/Nn/Pbln/jy/AvOt8+Y+QZSBvrA&#10;OI0Kx9MRp9MBh+PoGfVaeVnIZHCdrrhdb7hNM4z1cFEEhIg1YBRgRyg+gHiAYgV2gJ39YTDPM27X&#10;K6bpCmtucDwDZABtQeRAsCALaOj4YcHKpVU/6AGaRmg1YNAHPBwe8XR6hTdPb/D+1Xu8f/0e719/&#10;xJvX7/B4fMQYAHI25L3XLcPGjXDBXPbPSQl7iIw5+mmkUgocmZnNDUIWbWKCHH0xSXi+yeFW7ecd&#10;2Pm0CDxAZZMTN69WkhU3Cq9+UystWbaaOHnwixjThYVO6eXGlS0IpYEahCIAqAuocqoogRcZbFmE&#10;54g9Kk1JtSqLWXnmBtmVWmtYhdPWHbVuU3LNDY/4BZgRhydiSJI/Z4/B/O3/W2OFovFGxYEjKdlU&#10;ioIpT3+aQEIT3Ovymdo2QTVzhBcx8dL+NTeJBfhM2GiS+iBkH7SmgplSAqPFlbYHbViqCxDtYBrA&#10;VbbiYiwDPkVRipwh4AtUVbIIAxtdDt/Lcz+f/2uNY9PbuFrKtU9oD8Srg8KbAcuiSE0FI7beubCg&#10;VVCHiUK8BvFK4IMz6I922F899NhiSu+ty+5Zv2s+5WuA7LeCinuDYXtN4HooYX12MTpuILtZiltA&#10;6z12LVvfvwUe9wYjXfuyld+zK6NlJ9C89m6t/3xaEA9a+3iLKdzyR66Bx70DlK2By54cr+2Qa75b&#10;fXGPx/yeeuweK6h795W193tt8MMisJCqYF6gtIdsDaQLmWUjQL2cs3cazXpwHKU7gYOrIttSqcS6&#10;VUqeA0tSWw7MrokyJBi7LDzodfE+twZULfXJUjkka5HMOo81iuxnsuVGDthueagvnyXh4SHbWXpb&#10;1CEpKkVD02/oK7COO0XNUqXTXjPyfsW6Q6qf1pQ7vQF02Yvwal0vK7X6+fWIMy2f+a3/1XlDvc+1&#10;R3FUrPvCIgWN97pvvbX8nSVwv2dfkW4Aqc8sLGUC4Mk6WcOU9VP9+6kitgVbDFpaNycCan1NnK1n&#10;JFhYWAeuntMkQEmCKtTRdb9DomZxcNb4DDhrwUy4Xq8eAGTvNmDmGXAMHSx1vC+4B68xecIUESXb&#10;FimlSH7xgZCCwEB3LqsanAxRFeB9DCVNrHWXPeilxSRL//YIIFt5zySQXK0kx7Aha0KSLAqrYEYB&#10;CrvAtEd0L6B6CMYJ44qDPhlqKvtVdpnKJfP0PBc5AvQhlBQ5g6W0wfW/3cbhCKTqk6FOzaUAACAA&#10;SURBVMuBTnxX4rCCcghq4ZMv3pVo+Qaut0wRjs5V7ysyT8p3FMUQUaa2pPvnYv5f2HckfM/ZHida&#10;0lBFvqh/LaNhXVUN/7aGj3L/W4Zbb6tC230lCtvVdSRHel8AZbi7rxVckWEAGONwu02wlsO+QoXa&#10;Yk/dfxd4v8muAjWnG3KT7LOuOIFkLeZaayLBgi4nYi4q7+PIYOYkBXPsgxOtmzDjihsumNwVVhm/&#10;sTsNAsE4B8s2sdnB3nds0AZ6GHAYDziMYzhE/G/WagQpDR3sb4gcHDGcMriZK6wBjLMwzqYH7hhw&#10;TNDsgx+U9vYyEJL/UjIDRBlx3CAi6KiVByeVDoegVhhGDT0MaQqrhwEjU2po/fV7ZcFtuuH5/Izf&#10;Pv+Kf37+BV+ef8V1+groCYcHhVdPIw7HI4Yhfo+B5QnX6wRmgnWMeZ5xuV5xvd4wBeDeBv955xgK&#10;CgMOONATHvQBx+EAYIBzCtY4mNnbpJhZBt7OAFko5W02FBMGPYa1efTP2FkQA4MeMA4HHIYjjsMJ&#10;D4cnvHp4hddPb/Dm6Q1ePb3C0+kJj6cnPIyPGNQBcAwzBykQDChMveuQkVRgUfYE8x6YgpkZwHt2&#10;PuRSlZVMeUBwklOk/9nKb4UoHkSqHZQkKatMlS962F6Fx1cOoC37mWJ+Kn5HbQPRDIFaAVxYsMtT&#10;sHK18eUAWQjvugpcjBsbZTcyCaZKv7vWDuUHb0OpoqhY1xSZ90rBKScGiioUceFga/jeNm0gIL2U&#10;1gJBgZ5P9Sazg2q57TK0U07+e0DdPX73e86K2kInS0aR6VicD3k5ayKlChu15u+lrcO01zC2U92K&#10;NHlG8R5Fps5W87HG0l0Ll1xNmJcqGOoN3Fr+tWItVeCybByk5Q13MgagKMldkST5Xr6b7W1QNP3J&#10;2S02mLHA69g47PHPjiBE3vJKD/Os5mmDViraeAUGo1dWCV/eao20wrhQ2JhhUessw96ywqcHDBey&#10;6RXA9d7Q0h5ocA+A3d4DlgXvemHMd4HPW9e1ZWlS/tx14PQehn/ve3sA/h6QuAZq9wZc35szsDaM&#10;v2ef36NEaNn7rJ1/te1Rvf3Edb425CizL+iuZ7h3cNF6dtH3uszPuO+ete5Jbbm0Z8DUC+n81mDG&#10;vWtx6+f2Pz+jafKdXoKseJR/7jxSI+wAXLB1UZV9mzTEFn+vn2/0ceZlgLr3urcF0JKZ6LwYOrUG&#10;UaVKb8m+jXYrXgndBkRXsxMWNWJ5T/MwwcG5pV1dz+JPennn36USA38Yxs4+KC0NeZu1IoBBaf3Y&#10;V9bUisp9Z1srs6IF+rQDU4NdBwkmfOGjQosh/Ropob5Ga20BXLe+7h6Af2uo2ByYi/WQNOEr6tA6&#10;U0teYzlgUQ0CRuG0KkB4Jfrs/L1exZDZ1v5eLXGkJZGnPFc4qm9KF+Hkw+662ByJYNCQUSjBfG62&#10;FeVeXFh45Jy24h0mD+BaZ8I12YSLWOs8LuWstwsCMGhvBexVQeUgKdq2JA/2CLhHOxrnCl9wFAME&#10;Kr4+4Wycvdwlc7bIy4vK9IqM5fdtMUhBZbuJ7NMeBwTyvXMos+FYEocYhd+6VnVGjUrqmPR9wiuf&#10;ka1SJSAdfx5ipgiLi0zX2Rsm5vsgAeyCba+CUWbA+5y0lclfUga85jHTsmsM1tpuQfrLmzylIUxm&#10;7qf8DGElxhKnYhl6m62DSdp0Mi2HsNINQpwHxPJ0kDkbXOBQ9+5te8kZa71DmY21xGUWYroymj6p&#10;vKX9X9wnrPVW4R5vRMCXaRW2+N3g/RZIl6cnVHjVLYH9DhukW+RRZtKn4q3snDmLGcvdk4IVv9Aw&#10;WLaY4cNWJ3fBrG6YlUmbEYUX1TjvyUVRRhKscmZjoeYZ82xgj0eMwwClESbCgBqV9yVEsG2BB3GZ&#10;vNTwxhOUu2E0V6hZJ6+t6G0lgxfyCw2xAeRwvjw55MQUZoH0KE0YRo3D8YDT8YjT8YjDwf81jofE&#10;vJjnCc8vX/HPz7/i51//gV8//4zb/AzSFsdHhePjAafHAYeDBimCsQbX2xWXyxnX2wXTZAJID8yz&#10;xTTNmGYDG9LBbSh+Bz3gNDzi1fGA8fCEg36ExghjCNZYzJPFPBs4ZwN4P8M46/f7cF8UNDSPOGqF&#10;k37wjRP5v47DAafTAx6Oj3g8PuLp6EH6x+MDHk+POB1PAfQnqMD+N2yDhUL02+Pw0ghvbS6Dj7wE&#10;xr9L0Qkzvf8BYE4WC9HyhrIveRHsFCFDkutAeDlHIJN2sLCatjosR5uJ/y5NqkpMUExoRZDpOnOq&#10;7Um8YAuhlBHFfIUE1Au2FQXDQVdNjWU1Vge05iKFF3uhBO+TT3mUDIZDKBbOWqvU5MTcLYTmMIds&#10;bbMkCTKdnAtZ7XJvVaiVGVJmyaxQs6Uhhh0SvNwq1HtA/V6Ze8smpAmMLOoGtbxDipOqKQPZQM4k&#10;AFrwH1dBUi3worgmqkPLVVEwy4YCneFPBtupsIcrgHYJOnCrmRCDqDgIbAgQqTMIiT+bGs9YForx&#10;bPBryxW/H8FqLPpAlu9ZxQgSMn+I4O9ltgB3PenXGJlNgHxHoVbXGEWdUSskhA+jIpU+v3ZemouG&#10;uqUMEiuHEjlgkDcZzwWEwWVxmMPF0JVcb63dNTYydhbAe/9cMkl7w4g1gGbP714L0esNI3oF/JqP&#10;fOt+7blXW77rPaB6T+jnvezmPVY9e/f2FrN3C8Bfe0976qw1Bj4F1WGdUQDQ5nuzxzbmWwYza89W&#10;KpV6+9iW2mGtXrp3ENR7jnuHRz2CxtpAZg9o2hsi9QPXUeQ1Sfa2BxKct0EIP8O5rKAs7Moyfziz&#10;A6lxTymHIhbDZMFO7b9rSyu8MmC9zCApFXZxSLxkJOzNMlgyBrMVbZlFA2TWPTcB8WztR4IAx17p&#10;LKzkesuov35abPP9e8tyP22fE6WioB7QYZUkkG0V25a8LOw5ImiTxIjx/aH+cHkNRO/lTWzXQKVi&#10;sgbTWz+vViMU+xbnWpQrrktvECFrx5JwhcXgp2DFx3XHuab2761JbPsYPFlaKsX3yTV95uvspzIf&#10;zHVqVCQMoOS+CZuRQAR1VhD6VMwk7CsAWVrEuOjhLmxkGtfrAWELsA3+8A7GOA/8Oe8r77PcFLTS&#10;qShLe1fMmRNnlGWb/OA5ZGxA2twW+79KwLSz2eM8oq7CCDiti+Z6KoZfHDCW3L9EaxoniFySYyXD&#10;sEEx0y8Hi8d72d5IBHgf4ZcY/i3vV/4QASlPm2gCmb0KAci2neJ8dNHNo+7B83Xm4Fs5kKY0CIwB&#10;qJSwTKRcl6xQFxm5Mb9DQuxSONNUEeeJEgtqWsqOECa/VAD3KPrZbFHJ6fqSORtX2VJ1Hoe4T7VV&#10;UiJ4cmNIS1SouRIcTBlzqzirJT4iMNRaYbHWo3BxvtMKD5BW8sdks65gDeN6neAMB8ttBaxkr/xL&#10;wPutIp2RkzrXGsimd6eYnC0KVpaxjRXIH/9sYRtRTyD9ZmXhLWtmNpgwY1YzDKxnx7s8EfLp1wbG&#10;GhAUlBpAUHBs0war1QRrLE6nA4ZBwQ0acAAbAKOCPhwxqBExqZaUAo0aI454GB5x1MfAsGc4eACZ&#10;yIdPEspkYwQ/fR9cJEgpKr+4lh0m44NbE+jNDgzPLhy0xulwxMPpAa+eXuHh4QSlCc5avJy/4pdf&#10;f8Y/f/sFN3PGcGCcXimMxwFaM0jPMHaGvQDTbPD88oLn8wuutxumecJ1umGaLQANZi8LMcaml5+d&#10;w6BHPB1PGA+v8Hh4h4fDayg+eH/7KfrcW5h5hjETpmnCPBuAyTPpjxrDQQHagRWDBm9RNOgBh3Hw&#10;n+1wwulwwnE84nR4wOnw4KfSAbQhqCAN8/i8DWnrKXyEsk9kmaUe5ELBKkcpQrRN9xuoy7tJxbqQ&#10;XHN2TvheqrQhZqujsAnHhsH5YZIvsDiEW7QBg1yQley1LPqKZy9XGwVXDAExR2zI8bfk473mkReb&#10;uWRrZAuTVLilYphbm1CRVC8b6RQ645aFbrLNSQdJ9utTOoRVkg9VjqyIwjYHKsgueYNJWId/xu/l&#10;Yp9byk77hbxUExXFOcpwlyVRmFZZoi2m7l6G4BogVMveuTqbCMFDUkpjOQ+yWs+X6wEVtRhAK+xe&#10;iFwCURhtAUFS9xUlt4l5A5FfUKHqTJUKhOqfJoudrODCgoFdFgjLzxn1IUs/Q1VcQ2bA58AqwdSH&#10;lPLbcg5OS2/13jBqq6mXYGZL3t7bV7Zk6PGlUJUVEsd9L1y5ioWzVqEoX/6O7lBBrDsnRbVdVnzM&#10;EOgxqPcD2qusuZ0et/cAn62PXltB9Gww1gYZkpSRg6zaIG8PuO+BE811L0DWb7UMWxte7x12roE5&#10;vWHD1vPcAnH3APgt1UNv4ND6LGvA9Zov/XIQpQogdO1+7rGGWAPA9wYm7x0m7rE+ugcA38so2/vn&#10;ewYYW3ZZe9bOnvdu6bPeULPIk5KWIHVR1yl/HsdQPqoY3fm6Vp75KvDWJ52t3ZsWi3rvc6LFbkmb&#10;4aFxn/O904xhGHA8HoUqhDrD19JD3jPraWGTUzP5e/cq31cuggpLNiYvQop7QPTy5/eZ9+3hE4Uc&#10;t8BuFaBi673vqp2UTlkLRD4gGQJgahE6evVEP+SVugPrmvAQ/7u1tuhxatVtb6ha2oh6IBIc7GAj&#10;yCmq5HLP5cKi1197fHZI38cQlikFSOzfJnl9ktUe1Uycnlv2tnZuCcDHny8VWIu1yw6OrfByF8TI&#10;elpRAfcIvzepu2UWUl1fcLnvMAtbGtEMZYAb2Y4mBk+DwbBgZ+EswznvluA432OlfE5baS8iz9Gc&#10;n+ECeJ/qfa7e98LzPPcBzrmUaSFJhqQoMbyzT3xlcZQGIvlnh3lHyI/UgWAkGP6CSBdDZ6XKJXnU&#10;u7q3oiKk21rhMkBBGUAZZM7e8BlDK5972elI732p6uTGAFTma1ExRJLUtDLTIv8MYdWbWYxC4SFT&#10;N8TP5kruIZj7xJkk1kRUeImZlgM8CfyzyONDaZEk/IV5URNwHigV7TAV1m6AJCtTMQhgNLgc0elC&#10;4N85FQGN76eF+odWzmbuuPOl+7pRRymloTVBKW+nfjUTzi8XsGMoaLiC+Lu/H/lmz3uqdUGyke8W&#10;clG+35F5ghcPLx1qjbA7CjIWKWsBt4oZ9uErYfJnwbDMMLCY2cJYC2sMoAnjOGLQ2luwOIZWCooG&#10;DMMRB30EkYI1Brfpitt8xZUvYFgMg8JhGICRAU3QOOKoFZQ6YNAHjHrEQR+hacRI/p8P6gDFCmAV&#10;2I0kBlwu+4zFz608eGzZYXY2baiWGYYtzrcbnq8XXG4zJmNg2MIFOxlnDRSAoxpwHA84jhrDoEK4&#10;g4ODgbUzLM8YjozxYQCrGZfpBmtvcG7y984wrtOMl8sN12nCZCxmO2MyE4wxCRpxDrBh0x0G/3kf&#10;jq/x5vED3j1+xOPhDQZ1BIdgWhNY+sY4mHnGFJQNAOHh+ICn14/48OENXr9+wnjQoEFBDdrnDmgF&#10;rQij0hho8KnTCPc1vm5OTGsL6VMIL7HhUGIlgklRhCZRmL5666WQbF288CofMuStfZyYTGaMTpXs&#10;8SjXjbJBldn3dfhz4UcvALxYzNTBU5JhQwtQlYQ/nWxgeJUp1wOLeo1+8bMoD0JyYU/+XQkDLiWb&#10;eBIbtCxqGwGPS5aDv/9eWqlSYTsMAyYR8CK92KLHnFIUGp4sJ3QOlS9hH5oSKsuS8d3x7C6+puN7&#10;XVuDFCBHRWRaY4PGd6lnpdPzUG6F8W2ydhnNqTsi60KMzxOULgpCJ4o/CZKnuxQGmuW1i0l2io1Q&#10;QpZZjOwL+W78erVQMHCVW0HJZilN2YDFhJ4KZsFa470E6JfgBjXufx3SKQcY8p3SiUUoFS4Mboap&#10;RSCtTJShxWBwE7SsBhE93/9+898HrBfNrxiCFMFrMsCvNDaGBiFmE7Z+tvTEjB6UWUGTh42ymV6y&#10;7trgVC72eTHM3MPILgtEtQA57iFhrINxredGnfd5ySqVhWLVxxXNR++caeWrrKkN1r52DWhbC+5d&#10;C0fdGq5sgXVbatY1i7N7/rcvmLV/vtUAm7wWqUpKLLvGc7snyHfv9+0FlHtAa/Fcqa2AWiq0aMH2&#10;7f2eewabPZJEzS7eE9S7V/Wxt99bA6HXbHa2FCXtc48WmTmLdR0pAFpBDzoBgY6dr/+7vwvNWmfx&#10;XgWyjXMOW9Gda0qJaDvgWAynGx7LpViPF94ba9cg933rvJ/u9XrB6XTCOI4JvCdJeumEmpNQSfo/&#10;czkclCGC6PsDrXweivUmQJtoSVrXmXEt1eB0+c9YKANazPsILnowWGPQOoGZ3kN8qZapcYeFakGQ&#10;bBTlgVGq8VR/AOb7m0793CAekvCUqQcbcjDklcLZAz4OKFp2mPI+l8rCXLAvuRBcKho5fl0O7Ex7&#10;vvBWTyYZLvuR2wBgUwCo5ecp9rnQC2qtoLT2KlnUQHLIz0sgcwxbRRGomvsGz9jjAN5nlQAVz16q&#10;ByQTPDO9pac1ZZ/1aAzr5DOiRNrzPSkK9SpX9iYuhbhaf62UVaFeZeABfIbL73tVJ6WasAgUjf71&#10;bqHard/55bnoinDZ9Gc2q31dkD5Ri3AlB1IArJP7gB/UxNBbEtdS144L1JYF6C5JwOSJYTWDO9X/&#10;Tti1hvy6BCoHS9widwzx3kuAWbLWZb27VFoxKjwn2ssI/juJ4QFJC2YxGGynE4pBUxoq5OMjgeBV&#10;6GyzLvQIVwNAL3uVwp48DtSoquGldU68tkIpX4LniwxT4f+e8Dhw2TvICa5w15PPmosGWaoTqlTZ&#10;qm/J10EiG68MFa6B+1a9FQOOtfbW5czAdJtwvd78Pigtmojuwe6/wTYnfjTmUujPcuPve6622A/L&#10;Aogr1jAK25uFFLICF5qMiTgxCouHmMCG4ILfE+kB4zjgYTzheDhiEEygQY94Or3Ghzcf8HB8hLEW&#10;X758xt9/+S/88vVn2HmCsRaKNQ5KYxgOOKoTTvoRD8MrHALwP6gDNPz0RSsNTb6YcIwkG/KTYW8z&#10;Y53NgCd5G5/bNOFyu+I6T7gFkPtmDCZjcDE33KzBzIALti7eacMD+AcinJTGcSIcBuAwkP9r1D5o&#10;6AAoNnBkcL48w5gL5vmK2fgwX2McJsOYZoebsZhtOIw5yoZceAo+lsUz1DUO4wmvT2/x4fE7vHv6&#10;gMfxFTQOcIFxP88G1lgY47zlzmxgjLcrejgd8e7dW/zxTz/gh+8/4unVI5QKB6bwzqLghwcXcLRw&#10;VjtOEcWpmKC60G7FQ1Meu1EROhg3fYfCbyxNNlXyKnMxLMtS0YyQYqARrJim2k6Y2Sh4aU065F3B&#10;gmiz9cotfuEtJ3UFVE2Xebvx6oH0rSKxZE3nA5NTsYKiIFBa+0wDlSV1cajhiuBQKq0uROBWshpS&#10;JXsgFjvDMAQplQA7C89K/95q5AKVnfPPzRX7eyjeqmJfvhnEBZCcigtSSeEDQjlMAS9Cx2QISnGY&#10;QsjGOuxbQpNYtst+Yo1puMdqgltNaM2abKS/p0GrtYJVpMogIEXQ5It7FEwhJbz18wAsDT3qe0H1&#10;2HkZsJXrn+UZRR2AoLxPVA7SupLm2ruTisZ5uc4gGEnL4LMiEIkZTvEiFKj33GVzWKs9atbT4p2A&#10;9G2sGXflO1M3b9KmZi8oKQtQKhSIoaB2IkxcPiMFH07tyuthKuYAae+SCsEIgmgi2OCnz51meR04&#10;3waGltY1tMka3sOwXV4jbfBAEdhmvKjzGiSoxmfjYI3SznhrgYGuSput7+9W2G3P3/ye0NIWSLaH&#10;qX1Phsi3gNBrQP4W673N+qyDutr72l41xN7g3K1Bw73Ac+u9aP5OqtWAYpCPIGuugrZyM01Vhgg2&#10;1cat8O697+G3etWvDS72sMn3KBrWfuaWLVXPgqvsG1H4Sqfw2rB/60EHRqcHB6Gr5r5SMLb6Uq5A&#10;O2n7IImZS0/fxVizuXWWmTEQAA4yCJpAASoB/fBznPCV7j0XRYSHhxMOhzEFWcqwTQoKUAkmL+3f&#10;RB3BlKX9EMGmUqlM+ftL4F2QFuTeCd/XUPD4l8BjoegR3tsIjPJoocFY2uyWRAQlQGpdqASHQZc1&#10;jQAXy8DJeliG5Au9CIsV2Tb9/BaqlCWxnxERk8lnm9osZtQ5Vq7KAHCiZi3fMbngZEaYZF8zs++1&#10;WIB91FKlOPFXlQ8AoYCOYaJJ5RxCf6XtGHKfFQNTpULW1eAyC4A6vqYuBIOyyG2LLHwA7GwA8Lm4&#10;b3KNSoC+OHs4KO8T6J/rdD9MsCDKfv9FVh4g7gUWIGG0d/E2ni4MOUzoDTOHOD8+SkAtd86atMYi&#10;gC9qsehx3s1QS5azXCkslehjwlN2NvAiWfSuUh1R7+nlKmXlraZz4C39/7R96ZrcSHKkeQDIzCpW&#10;sXg1+xq9/3vtp93VSjN9kaw8gAjfH3G5xwEg2dLoo6Qhq/IAAhHuZuZmWegoc/AYlThKXpMokZSW&#10;0VKGHXMOUrSJ0LsZBfpyz8yrEqxkooAKpTg0ABxeVYPS8bNJO01Wti8qXJxRk0nq91kL1Tnfkb4o&#10;pXUeC7sfJbhGU8iWvjHr6X/5YdX3ZirWEFX9dgnBKZIkYXQk7hRXsiF9VlPVh7cO6Cq3IGH21O2F&#10;8uRwu8bxJDWnPJ5lsTi/XnC9XPO+ylqg8D8C3qe3YAjlnnh/ll5V641Kq/DjBuOtx/K1cp9LjywB&#10;KKTNsiqgPCs3YMTRnEBwWMwIMxCmYcTj4QFvHh5xPBwwmAGTmfDm4QmfP3zGDx9+wPFwxDwv+POv&#10;P/H24QX0vwb8/vU3AIwHesTL8R3ePb3Dm+MzTtMjJnPyanueMPAYkp8dFlhYhHGoqOojDkG6i7fA&#10;sRbXxVvSnK9XvF7P+Hp+xevtgvN8w81a/4ctFnZgExSmxoBoAA0EGglmAA6DgTkcQBNhGg1Oo8HD&#10;YcRxGDAOvvm4LTdcrt9wvX7DMp/hlgusW7C4BYu1WBbGYoHZMmbHWDgGLngy4jA94DCFKYPpiGk8&#10;YhgPmKYj3hye8fbwgtP4AONGLDN7n/yrhZ0d7OKyT/7iYMjgeDrg3bu3+OXXn/DTTz/i7fMzhsGA&#10;ncNibT7kHWIIAtT/JgDk4JiCXzyHwNxwwFMem6IhjPBHhhDU8CDhquAuwT2fJ5/HgEgQAukQtS76&#10;HVUAn0lqEpcDS8JrGSb1saI3bPIRZ70BqzkWgZ8a8bCm+iD7f7SJbu6Hqq15qKYiqlDz57DmnMJN&#10;IUTSK0kYhr2aBMIjvPIVEyqb7NmtycWsghjSKGb0V3SRcBL5EWD/egYmA/PKf5EUgywnIrIbOKXh&#10;sszckpyrS5+RZX3MpaqpFYImiweqFFRNhXIjNHJLibhXybkGQFAHdFNgilDqyNFJPzHkp6KIDIYx&#10;q61i4zQMIyg0dWy0t1/flx5NizlqHOLqs0MTzylAC/0cXKC9X9TXuvT/02UM81bwn1qW+fO2rOQa&#10;6sUW4SBVUWsTFz3wVnusxPWr1fttW5Daq3GPt3NSjom9mgTZIrzAEHhR/3wa9mog9iHl1loMUUkk&#10;f6fwe2RfmRWoEqkRzFLd2fLtb6k+vkdZvaYkX5taqCc9Sr9xPfYrCabaz5aL4hzFWuZihFirYtbC&#10;b/equPdel78LCK9d7zX1cs+GrkVKtED6PZkGPdX2FpAv7bj0xFepOFv3Zt/KG9gTtvt31eGbVp3K&#10;jrMgxiXZXuxJMdDcUL0mS/XjHkJ8H8FXr4F71uhe//vez+yxHep9p/VA6zrEsnWocZiKdNJPO1z7&#10;YTAYRwND0bfaCdWe9vmSr1/aa2g0Ato2oxD7MFYCwYV9QZouTO/t6kKkIjLyNFcEJRFESD1rNvl3&#10;wzBgmibhF23EGUw55ybmv0SX5TiQzFnoQkGKRVwofViQfSZ0PoWPelXXSICYGG5A+p4VBiCsU0gA&#10;sWSyZ79zrgIvc7ZRsDUJnuBERoCyCNPuQGlzqk69psd79qHIFgycRDgt0UFJisTJUgK8bW7Go4Kt&#10;irDrFMGSXJJGhY1QmyqHEjCqz4QihJRZTcEpfIVEfZXCR73iPFvQ6HPMWZuBvzAR4kHaYCuu7GZC&#10;mCqLaVtESyCXxBVkTO1TTXm6RWY0RTV+XPpsbQDzWzZapOpmlrY8EbwPQFx8rg2Z9Hmjst5bqhqR&#10;neFngOIkMYEaNXi0BbKJVJCAKVdWmvmmlMIG/Rx5jIMKRS8J6+kCr9Vwgclq8jpMnrP3ejxzWNjB&#10;MFUieS08kQ4IhTAm9OMS+K4wVw6iW6Lq9eVUBMrngpH908MzYFnboLAk8YDCwqbR13WJc/2d8vPL&#10;GSNIAa9O/A6rnl1OKFUgO/SbyEln6siCethsE8BnbduWxHjixWtsJ5+90jK5NKLdW+JlrZn4XIUQ&#10;HuH8UtQ5aUxsVeSAzjXjPjEvJw9aZzKzh/kcZ6xmWSwulwvmeQ4WUjkPk00mq/b0Nt8B3hf+2bIN&#10;K/oxfbHyJrtXsdHekLjwPeQuaKWKWWENMsDgYXrAp/fv8ObtETxY3OwNjiymw4Tj8YDDdMBhOuL5&#10;8Rkf337Ah5f3eDg9AmHsgeYB3x4ueHf8He5q8PD4gHfvXvDy9BaPx0eMNAHOADyALAUxeGCo2QaG&#10;OFjfsIUDY3EWl/mK63zDZZnx7XrGl9dv+PP1K/46f8PX2wXn5YYbW9j4dYagMB4MpmH0ASYwMGRg&#10;BmAE4WGa8Hg64umB8HwgPA6EgzGYCABbXK+BHDh/xevlK263Vzh782EpIVXcsvdcY2dSeKwJRd1A&#10;Iw7DES+P7/DDx894fnrG4XDCMBywOMYyM0ZMONIRxhnY2WG+LrhdLZbZwi0O883b5LD13vzH4wFv&#10;X57w88+f8evPv+Dl3QsGY2AX6wF4NgL4FN56UXZPGQSLRXNWJ5hkueSc80G4skivpbkFSx2eA5cD&#10;ipRfWkqazgeUX35Sei2bnFwkOg7xLWo8csAwjEldlEB3IjCbNAWQbUBEsjs4M0GbVgAAIABJREFU&#10;je7A6HwJyaJSRugVU5oBK1fYX7Q2K6FAadil6KbToJqdKXwDh4HD96NmUFx8k+j/x6mx9QUVOZtU&#10;DfLkHYbBj7vKz1+dXZR4+Z4aMYeTAUSDxgfDEe0ao4jsuGDZdRHaPOqoLJ5IKIuhchBaRYRJLwJh&#10;xUVd66O/E5i3BT5U/qIlU89irNEYTNMhTFNQUJPkXARj/L2EEX72WB8xL8dGqXgWuwBo65fRV97n&#10;322r7td8utOTIyZTamBbv3smK0TBGcNV1RpDBZr2QKCWZ+82WBQbKK1o1WOLeipGfycuwuXWRQC1&#10;zZMsqEpFHqURTjIDQEFdO3hLuDjdlEOvWwBLttBSk33cBwm3rG+4mIYolfFlGFZrAmKPL/VaZoDc&#10;J4nQACHkvek/63KsvFSnFIdlU9XdU2C3QjTRIQfXgm63lMx7FeGte703fLT3DG3Z4nQtGXaqubft&#10;S3QLo697uw2TzaW2zKDq+f5eYqR1Nm3ZuK0FXxbUuAhEg2o+m/cs7jHYDshdI8q3/Pe37vte8qgX&#10;iNm7NqXd0RphvDdfYy0nosxaUVNd1A5uZ/aWpmQCeJ9smxzssoCnSamqW2r5MnBYfhdTEtzJ+7rI&#10;32kBDYIIiMAckwv/P2VPa2Gr490vDHSIefhOwUdcTg+Uz1RroqM8M9i1bYP8/x3y/Q/CoWy1w2hZ&#10;8qWzNnyenAVERQ0jag/HKavNMSuf+Ja1izrbDWWld0GUo/nsUp5uZRf0XbXvcm+/jsKgBOZJcBsA&#10;FuRQTRlmXxCh0UYle5F7BXeczvbqcQrX0eZwUKGEZ+nbnGoTIfqRxBWXwh9OAHP8W1nfUAnyC/Gj&#10;88bhCXB1bIV1jFOTIJnbEVYyjJQNZa3HPcDeUlZ5roeR+ZRblmzmfVhrPfkpv59rWmwlIDSCY+Ez&#10;6XoaYj33cxSi6w4BilRy0iYufL9sp8QAbJ4+ZU0KGSEIInL1/kGkNMUl3gVes+uinGnFUPuZGB/V&#10;ZKM824kKfCUjBco+tAgTLicZqLL+giLMS910Dktti5OkPlGe0W3qKtf7CrhnSQqz6Feglf9CSS7/&#10;O6XvXYpaSucPoYcshIvRF1/YwGsC15TWmiW0vF1DbxH8dQ5Jn3TM156KDJm22K1pscirRedG/V3g&#10;IoKoUC8tMw4aaPya1V9eIu1cAOLC/z6VjlTfEZEZI0nUeZlxvlwwLzaffyzFtfsFSd/leR9BverL&#10;kwTr2uyJLB62CtY1xZAEznqFZfR1FpKCUCiNOB4m/PLpM37+xw84PR7g2GK2FhgIZjQhBPWAN6dH&#10;PJ3e4DAcwNb7s9PNgm4DBnvE0/QO49sHPD8/4fnlGafDEQMGbwkz2xxO4izYLV5pDO9bv9ibt6Sx&#10;N9zsDa+3K/56/Ya/Xl/x17dX/PH6BX+cv+Kv2xlXnmHJL4hpHHGcJhyPE6YDYRwHr3wfJoxmwEAG&#10;40A4TAanhwkPDxPeHCc8TgMOA2GEA9sFrzeL2+WG6/WC8/WM8+UVt+Xs094pb1JOgBjGEAbj1foE&#10;gB1h4AlH84iH4Q2eDs94c3iLaTwCNGJw7LUbbMDOYLk53C4zrtcFy+xgF4adFw/cO2AcR5xOR7y8&#10;fcaPP37Cr7/+jA8fPmAYRg/cswWFEZQ8venTytlln/pU8IUN1XpvogpkzpuYS0WJ4JWbTYNmA2tw&#10;FcUxlPQ2rK0wmNvggYMvxKIv4zBkVswN0lojsnYm8Q1EJdHlpwrK+CvmGohgNDYQEtZC3Ff25UBQ&#10;7QdYHkoZ2NFG2FQU4y5YpUQFTgU0Zd4Z7Cws+aJKNaBsEhjuFRj+dwczwAy5USoE4IpMkR6SVTPS&#10;AOak0FdagKjrFkeWSwAIfdOKMrg2FRnUb/YVWEYyvIWbauZ2gGDbV7u3BlogWmnn0js3ZLYDOwce&#10;DEbKnvaRQIp2Ssl+yJjUYGkJEq+CCdXfpTDbdkGC4l6SJFDQ9t2W59TfUQmXQK1SqaesFNJ2QbKn&#10;qsRjxQho55zteQK31otq2CHGOAu0V4LqzrmGX3aDXBCKlL02KT3v8qjYi3tzfn8KvpskRteHvDcZ&#10;7/PpymwNdtp6gWpCIX7PtSmllrK5vVapIn5rYrNtEXOPcn0rnHzNumb7e/aByRZh0fuOewHg3nvs&#10;AcnXSIK9Cuc9gOf2NMt9Ku2997RJvnWmaXoNX88yp2fZshU2uxcAXtujNjMKJLnX8dxvrfFYKznH&#10;hSds+1nbEiX1muYWILt1nrWeG21/xptrYQ8ZeO+k3trz4MLUk2p2WdgUNHNa83fLmTeUc3Kc8+B+&#10;BfCsE6Q6DyoKbnoaxvp6KQLUNDzbKUuN0t+HnzUBvFfKuzBhMJgBgLfVWJbs+e1r2SFYw1CyL4n2&#10;ZNE7nBCVfe38o7hGrLUIOfXQmTnUeT6EVRFCX4ZsOcAsJ21ZgatG2AC11odzztf0nAFmJ6xeZNZR&#10;FFcQa5WoF/G4YEkiUURO4AklW5aGQAKZyIkESqxppPIfaspTk9dlyGkE79k6RTY4CJBdWDb5Fs+v&#10;k2g945KYSorKXHqWNEHpKieC+HMauGFlC2jt4i0rOde+Llj5ZnV+tvchk20pfI6cVX2DczavE1Ez&#10;q8ZJ2KvGaRu9PgoAk+ogakLd72YAzYnPrMUFYFLTBkl05ljYpBkYOOWLH9/VBaU/E6fEDedY2GDF&#10;S+n3dg5qdReCfiGyMAjUBsWFbJa74L0EFCnYbcnntkDSO4IgJ+p3lgWAtL2FtoWt9kbtyysAcFR9&#10;2prnd0ssUZ87WiSls2iKdjNO2CswupEFoI6NQvxIjb9HXEeCHC5JFSnHB1WCZolJ6HtGijQte8IS&#10;n91zDpeCNdk+1ys8P7u1i0JPyqbBbTUZIAh6xnZWa78fEZiIzEFAX4y3WbM0mnaupXJZGF6A9NkJ&#10;gpJFs3WM282D99f5hnlZ8jPE2fZ3by3/fYG1K55/CrgvwQH0/VrbRZ1bvXmt0eCyiPYAPgv/LL8x&#10;TmbC0/EJn54/4t2HZ0zHg/eeN5lZNTFMwDLc4sALgxd4wHkBDEY8Hp/xcHzC8XiAsROWiw+PdZax&#10;LDYR/c4F/+aQeL04i+t8wfn6Dd8uX/Ht8hV/fPuKf335C398e8VflzPOyw0zHGgATocRH04nPD+c&#10;8Hg84nQ8YJwGmDFbfEzDhHEYA8BvcDpNOJxGTKPBSMAIBuyCZbnherni9fWC87dX3JYrFrtgcTc4&#10;nr3XZ7AYMRSDcJC8A80weNV9SD83fMBkT7CvwF//fMX8FRinE8bhCGMmkPEe44tzWC4LbpcZt5sP&#10;qHUWWGYbgPsBD6cT3r284OefPuOXX37Exw/vcTgcfcEKqzzuUuBLEJW7MCLmCl9qNgA5mbrOevwV&#10;8FMFpAH8luJyawMpd/2KHw3ANTuX1SGdA6McP0/qG6PH2/3eEYpTYqU8JpAKAvXPod5AE3DfdhfJ&#10;ypjCC02lphdB1Ek1QCXBYRq9VC7cVNhmCp7146Uk9hFZeXFhVZEUs2lsWd+/PEqbTW4cO5+FEBhT&#10;mfCumxhuWgW1gMnkoC+8yXsHHAIV45U6rm0vUxwc3O5q6/1SWudQQS01CqItgHQLRGKlPCsaQRQg&#10;u//iObA5/p0IWMvKIMoKHJBWTBZ5FXpSgZvfqwJ+qOFXWxU8pEF0OYVGtf1Cy//0XrAtNrDMrJ7J&#10;yt+xXC+dYpjBWomzAwxswR8iRhc6YE9MQYk9Vk3AhH0k+sSz+GJETm2YhkwOld1Ylz1rktazVNYJ&#10;xiCEqQFydDwpANlb7OhaIwaxWe1z2nhPGZS3B8ju/b1UqrYI5h45tVXMa9si2gQX7wnBXLPS2APA&#10;tzJUvgc0XLNq3PM6a0G5eyYeWuC1bDK3iZs+SNwiFdbU+WsAc9+qqGz2259PKrh79dPamk3g3Uqz&#10;VX7G7XOzcX0hprE3SN5yA1Th6bSPBNjqY3qTBa09beuabk2q9L5vz5pna83c10Lm17/dbliWBcfj&#10;AafTUWQIeRszY6g5MZTuXwDNYjPLjsHWBd/udUJPB8uZmswXlgYkQgmj7Ym2iMl1Wc6QkmdMZCLc&#10;ynVHpWQ2AIbQ13l/bQa7IQThjSHQMyh5WVvlRfFJ69mSwH0WuuV/r/3rsyK7tU6qZyBaHSWrmrIn&#10;4spSsyJTGqRiBK4ZNom4sntE6H/IZHA5BFhKUD0HEaPwVBcTIGWwoVCqt3oNplrB3gruNIj+7FZM&#10;7fnpdqkK8+45GbwvXyveIxdthqJamsV3S6GwtrmfSFtCWdMk25tkCxivi0trM4ZDg1E9Q8qfX03V&#10;oLJDrpX7UJkipWUkp9RXbthianA4hk6n72rQ+d6UemhnnbKjLde3tdGrV9dh/vGprTe5xLaJsgd6&#10;XDMiWwnKuxwF2ItqQgCop91VX4CyZ6eEhMndqgRCpfI87WdCjNObPlKgfaNz5cJ6FNH+V6nh7+uT&#10;WrVdaTfDrL6gnjSUj7kAqSthMpckkSDQmCv0u7SoYabVs7BLlgdL5QyAs/pMbXqas32v9BVC7nfV&#10;sAXqGEE53cMyq0NNqtPm5CwKkjN9up4gf+te17C8nqwQTistwv57RDBV/VEKA6RqLvbtlD39nWPc&#10;5gXny83nfDpXuHNLLOG/GbxXoSsdUH/tyveUWmsNzB7fylKtVal5mDUrEvzWDA8YMOJARzxMD2CK&#10;9jb5Z631YaoxUMM6r3xYFgeGwWE8ep/6hbHM16Dw9YfOsjgsy5IKhcUt3n4GwHW+4cv5G/78+gd+&#10;//IbfvvyO37/9gV/3S6YmTEOIx5OJ3x+fMD7p2e8f37C2zePeH54wOPpiGkcvSo+Bts6l0bTFiwY&#10;RsJ0GFO4q3XBomeZcb2e8fp6xuv5FdfrxXM/FMcRPXBJZoQZRkzmgDEo+k2w6AF7BWJkZ8lOMDTB&#10;gnD5ZjECGHgATSOGaQJb8u9/mzFfZsxXH0hrRXZTBO5f3r7Fzz/9iH/7x6/4+PG99250DLAv1AwB&#10;LEaKYkgtG7E2jfb/YgbMkNeHcU6FYLmwfhwFP0jmqgCT/ph7bS/q/UEEuiAWPVEBbqrXz4WzgfIK&#10;TsFXLu0fxDlYJ4YHhxfx+nyWBXEe82QuVfb6UJNEZnHkNujsNcAmFneNQ4vztXVEKeyYGbBMMMTJ&#10;306qNUiCgmJEXxd5prq2MbSWiESxjaysMKZIRedir6q9/pXiqtC415vx2s7cb1RbHHjb4E10MySU&#10;KMT9oqrTvLdAb32NV2wkWIawsBCJk8gECD9fNMByFBEpqd5kZh1Qqsmq3KIauC8V3u3ja42t1zeT&#10;5GdVSv/aJkQFLXVAtH5BEXwYWYdMy3Ot9f3WFKBrkxqkTemL+yPUdCQIFDFCn0eWfTCek6F1ImSJ&#10;muq+6JfpioBCKhRU3AVEtxSSPSDQEMFGNaDjKjgvOlWCc2GcrH+sqxUXXaWpWwVWtwmVtv/4uipp&#10;vWFoKSrXVLclWXuvfdbeArkELNplfl+9vcfTe+uzbq2vNTuUHsC99Vr3fL59Vkj7AOat764tM/qk&#10;gAyI37Jx6X333pTUtgJvvY/Y26St3RvO8EuzT9n6THsJ8K1ne+t7rQkN1rIw7pkc6QUWr9fGHIAw&#10;b9u5LAvGMRP2GUj2ICabHNKYt76gdE2WIJl4dexArmWppIO2e8SuFB/4O20kFuaFHgVRmycTEfyx&#10;Mxg+BHU8F7kvkjyO5G4Miszlna+bfXAhYRwYhgbxnrmPURMLaBM/LWsk51xV1/k8gQHjOIKZsSyL&#10;7yWtVWp9Btf1VrTojEpwyPwvh0WoxVvrK5EHahIaGZhOoaHhe4jQS0k+MwpAnOXa8fYsWdWvIasc&#10;XurQSM0UnyeswaCizGGejDIMVtYyKt+JXQbZoqLesQj91OKN7LNPKQ/AmGzXEusRINuIahUsi0Db&#10;1rnphOixMDaJa4ZdYXmYn9to0UNJwqQB6NWz31ClPJd1X5ouSJY4MturNcER+v7gRx8zB9qMbNGH&#10;IQL+UJMZZZ5Pe5oOaE2sIOAMLtXR4jW4IbVpigkLrE32RTEAWZWJ0goK2TRcZq5BxDcVCiGW36uQ&#10;B7Yyv1iAvL0+utX39oRHWzksrRqh3OPq87cFeJd9VfhsvO0E0u3dGA0lfR1SUb02yevg1wsJISWX&#10;owJiAiK76xd+Ck3nHRZYCJQtjlTNU9Ur0w7rSVqth5RffG0wXxEk3MgaKIn8rkXPd9TbW3sVi2un&#10;SEw1gWdAZoADcJsX3OY5WY/XeY60k774DuU9x8KlNRotHuj+Im4XrjVLxrtGkEuwVBconIDNzFb7&#10;ZWidw3zz1i0IxZZlB8uZofNsuEvWN3IMZl4W3K4zrHVBYR8V3S6pQRe74Ha9Yp5vWOyMxVkszuG6&#10;zPj6+op//fk7fvvyG/44/4kvt29YyGE6HPDh8QkfXl7w8eUdPn/4iJ8/fcbHty94GCccjLf0GUfv&#10;9ezYYXEz5uWK2/UVv//5O76cv8DCgmfGvDBmN8MuM5Z5xny74Xq74nq74Dbf4HiBMV4VYjBgoAlm&#10;8B7r4zjhNJxwMEcMNOZRRMuwswUvDGMJzAMII4zx4bTT6EN6DQaQ82qR2+2G5TZjuc6ws4XlnCw+&#10;TSMej0e8f/eCz58/49dff8HHjx9xOEx+YsFZv9jJS+zJGbWZRO8wQwQMJNSerDzb0/0r8C9yWWEJ&#10;4WEsi1mp7Gr5hbe80/tNmITCPcAcwfx2kyOOVyLvtZ9U3Qwim0Zkc/CnTeFVJkyTxCCeXAA6oMW+&#10;Q4OEykiI5Xhj0eg0G0tSo6S1El0XuBwsppwYhcYAkLUokP+CyM2AvXUWxpk0MjsM2vrGGINpmkLz&#10;4RrFUVR9MAw57YMWPmP8KBWQwPqwMygGOsmBue0jnsZ+RTPXA+9rqQr8iIk87IiDxRRpdRJptfga&#10;yNUa3+/ZRpQEbCRbSAHsRSBYo1BTQZlCkZEkLMVEl2MoP3oizfC3QQkq/C11Ua7EK2RUN6+a/XK2&#10;sArizEs1Ke82gL1M3osDXfxqdf2Z18OKV0Hg/DzGrAx9FwqABmUzR+k+JU/QcOgyZ69SHftH2pO/&#10;KA597WWq4p1kE3AH+FaKI0pAMZJJMaDPRkJcEisQdjlCMUiigPV5DKZSD5VKuR4AmUf7t0HA/Nl4&#10;Eyxr2xGhUlvVJFYf7CvBoS3Qcy0kdw9outUcfU/hvU7k7c/+2AK9JSBWWo/1wN8tsP57/rPPez6f&#10;0WtAb7fhLO6ttfa7JiRK0niPkn7NYqYboKpnh9pTMxskw1o463pY676fkedrq+ZsPV97Aft7JkfW&#10;1n/vrOnZYMn/fjwecTweMU2j2iPLyU4Hb33p63SkKShXeX0jiXb0R5Jh2jus4TiraU2ooUwSJbTD&#10;tKPQxsEpRXQJEVW5UFyH4qafJsIyM8iwtvYUdmwlUdMjP+Wf6GkfwV8r1PbDMGAYBhwOBxARbreb&#10;sl5JgibKLsjeK99nySR4j8LJL5TYLIQBTkxAlxM0CGIekJyadikINdYWQ+jb3GKDarr87sInP2Xg&#10;sZpc5Bioypk4idfFWZfAeVV2Cz97a3NQco8446Ril0tB4B0iIVJbopCwk6nTKON3lCSQfm+tPJY4&#10;r/Trj8+V6wRUO0EG5JDRDoAZ+2miLIaQ0JtrZ6oQRS2XFQCyqKEQxWmZvKA4cU496CtPgnMSsUkC&#10;zQj/bAr2U9wga5E7GCrtRgRITQ0hkB6T99dZBY4W53u0q2Euo9IrMJULQVFJpJX5c7FHJWnPIj6z&#10;gw8UVh7z1ZlXqLS5XdOVE7oscMI8gV2IAUv5sQKp5USAHCXnVXC1FrgV65VIQ8IqaJX1EA6XkwP1&#10;CZPPLW2v2mCjmkI5b/lc4vss+iltjxOfaZIAfiWm6xM+1TQUczM7L+55awDznvyldk1C/S6aSZyc&#10;xTw/6UqOi1zWXbVnyitpCxzl/tATa6hawJDI3fTZfLd5xu02B7/7aPlLlYUj8D9gmyN9puOdpI4K&#10;6m5SYFVdta6iqZsPQIeMyoOPw8gXY16sTzKHycnXjhOrn60cTAaEyR9it9uM1/MZ1+sNi13EBshY&#10;7ILZzrjNASi/el/7xc54vV7w17dv+OPLX/jj/BfOfAaPjMe3Bzw8POD5+Rlvn57x7ukJ756e8Pnl&#10;A3759Ak/vPuAx+kBI7y/PZnBfxY4zPaKb5c/8fsfNzAWzG7GzBY8O1i34DZfM3i/hD92BsN5v/zB&#10;v6ahEcMwYpoOOIzhjzli5BE8E9j6YmuZLdxtAVsfwjTQiGGccDgcMU1HHyIZ1RzWj8Qutzmkxrtk&#10;20DGYBonvHl4wPuXF/z442f8/PPPeP/hAw7TIRVF1uV8bsAAJvrIxQo9/okaa5MPPTbhoMk+xiQ1&#10;U8nGpgBbkk+iU4ptX4g4tT1UzUmlzlgZDOIajKybOPH7Lvhwpv9YsdZzYxJHBS2C4sCEqZIAgplC&#10;IWAKz2ongGS5qesGowBlTR7RzRuZBpSl1UMJfEoAP4bwptHFsFl5ALRQtCRiB3AOIGfhnIHjAYa5&#10;AiQMGYzjhGEYVKgRI4z4BpVGYk2RR1KzR6dpAN8kxch+zZVDgmzU5zemDEbLPo+OXQMELwpS4akH&#10;I8J2ZDByRczrRHQIn0eTxqyjesk1D2HtJ9hWQsrPHD1OVY0Wx0ac6wDLUuGtnxP9WULIG5Q0LgGr&#10;NeARJ0CoDmiGmjatzpFyXFWOyrXAbrHJKE/bmiVoqUByUQG0Q4lbRWp8ZtJIuSquRaHEuVRRo7Ky&#10;UCEqGj3OeQOqaeAizCe8BudiPTdcjXUjwHBEkITyvl1odLQyqhXaxFD+/1I1Ro2tODZtfk9wqag2&#10;sRBjoYLS3mYhUHxoKGE6Y/MF2KK9MLEDMJbj7W4VRGt56stMklbtRI1+SE+RUBPgv8dGpwUKtj7z&#10;lnBj61rt/Tx7w2XvVfPs88VnbGUdtK5vb4q15Vm+plTT78fdJqI39t27p1uTPr1rsj/QG5WitPy+&#10;m69VKgXlt24BApLUaXn80vrkTQlgR/B1zVaqJMX3XM8WeNgik/aA/mvfaa/llN7r9O+O45jqIG2V&#10;tL5WDZmkaI9TUCaIm47HE6bDBIBhg2I8qvMrgjz6iafrJc78oLo2xkQnRaVMVGBNsvphYf0Tjw6p&#10;bHdZzBbsM2MAJoupYFLwkfPTaPFnCkJH/q6aKHXZ3zuFnUq/eGGPYq0HTD1w7z307eLH++d59lPk&#10;cs0IMjtZqAAYnIMzfjTbcpwMZ2Xpk7MJfO+VzyPKfu7SIjPUwxynyEXNGi01nXWAq/c//z6Lqj9I&#10;ZATFq5y/nwDv2VswZeFe/p7yOfN9qk3WflKFnmwmXCQeXKot4tqtawUlc1BTJ22ix7+ek6pcrj2p&#10;y74y/vfBDKkP8OshBtXK3AgWdjjcFMCoTEOU09DQMC5rIxcF1qOwvi35jlAXKhF5AWRLyDsHK5fe&#10;4RKQh5KmlD7zXJ0UmXShMpyjEBCpLCoJlXVsPNV3KUkE0oQAbbPxqnKWWIf+0hmkdo1p4qIjQkfj&#10;oSx1ZMhn6rNYZ35IG02pGdevrdDHYN8Tg0m5c7BT4QxTTK6UwjnS91Q6y5RiJfmusqeGYzGlwGL9&#10;tevdaDAKagcy81oNUTCJRG0Mtq6BhLVMr08RVstELXvexqpreC/fk7HVExVxw4a6vXx9D2pkYG3R&#10;puspkTorgMLUSjlmEC2p0ZS2dWowJoGpEJbF4nKbsSxecGhImwnf2zvdDd4DqFKf9YXdp0rqNW1r&#10;oVO6CaFKLRbHvGRSMziPJznHwTvKF8PWOTimDNwjWyFw+Nm0A8GnznMYyVyWBbfrDdfbDOusIAUs&#10;lmXG9XbF5XbzAP58wbJccZ3P+PL6DX9dXvHqLjAPFi8PDzg+TpimEdM4YjqMmCYH8BW8DLDzK9x8&#10;gXEOx2BjQzT4g5EIs5txPl/xX//8J/7r9//A719+w3m5YgmWP8t8g7VzsMxZYN2CxVmAGdN4wDRO&#10;3jeRBkzjAcfphNN0wjRMmGjCwANgCdYx7OLgFgd3Y8AOMBhgaMA4HjBO3l7HF1EWNoT/Ja//xQZG&#10;nZIFzzROeHx4xIcP7/HTTz/ix8+f8fLuHabpEIoh7dzu7XykKoUBcir9O62bZBBmBHDvDfDZaL9C&#10;CiEzcfNxEdQihoNJBTaDYdiEAsYpT61yNJJXN7AGgMRYaUhdUTCUykdtKaM2YQYWoTZB9MasChwJ&#10;LIarK1j7qhmHZo2TrYfhTHgB/v40ms90QIZXKxseddyG6+8GIzzcsgqJIzgKP97nR5Y5/YmjtXKD&#10;NgPBjINCxFkEIKUiPGjnc8hWGQpWKk4Q1EbQQUUK4OeuCo8de9kDZ4WEDPoyJahGBIrNnNGEEFWh&#10;TTm4W5KTDANDhR8lBbuiFdC8p3KQI4EcgHTlDyeBUQAuBNRuATWtv6OiKKZGyVMDRcH6S1frmSQx&#10;QH314qSLqU5FmcFR3mvVghXZA2JiNgcP5yXk/12EgNEO0IbkVAVISmpyucHarR6SHKJGfoWWisgF&#10;1nzf3FTGPVPsS6TVY9WeQro5okYjnJ7h8Pkdclh0vp5UJVD5PdBU+5mJVlmxYJXhaSybfBaECqnM&#10;DDIDjMkKRO4Ae3pdGBHszZsBkfpeEFqBzP0JmlY1JwKwRdhZGfZWqvclAbsnlHOPDcjaSPIWyL83&#10;hOrveHTfQwTst3HhRuDXNhC6Rk6sWQfttYppCJDVZ+7ZNZXveW8Y8L0gca9/WCMOKm/ttG+I8X+l&#10;UBUeweLndN+8/36sERe98Ofec7ZGgNxj47OHGFjr1773ucv2kDWYKIUkVIxORQI0g8wmEy+hRjse&#10;D3h4fAMAfvJ5nnE+v8JZ6zOjkiUkJQUqc1nPaCW7IQMHl3zcs1KaUzZNUqSX9g/hTHABzE62Lq4E&#10;sZwGHFTmEkHaVJAxiNIYD1DbDM44b50CAGPwxPf3yweQ0kh+3jeEki4BwDdE4HEAuyFNoS1z/ncA&#10;6ppH8YhzXggnQ1l9uem0khuxNvcqecRpeIH8JkGJIFvi/47fM4L3nGqOeIJeAAAgAElEQVSXkG8g&#10;fl/2U34S2TUJ9iSDCnk0GVzMhVoCoEP/H6f6EUgf50IWQZSYhamGEnniQJIki1ByYiKTlUOAtF9g&#10;tPMoUs9J0N+NNfBNoBr8CqK2bPEj/O5dFsQpS8aK5Jf9EJAnrUlNs8pJgiwUEWA9tTysGfpWCjIn&#10;TBXrDxPrwNYcLzWg0HpCtjlEq2iUElvKoh0i/YsaHxTWnivZNL3a53v/IwcAqKX+rq5KW1wjDQBY&#10;gabUxAlzlh43veNVRkWpepfA9tr0qQT4qex9JX7KhVMMoQ3Dxj+uCgPOUEhv6k6sr2qPqac0JP6R&#10;rX9R2eBQT8AjGCtqA7EiMLz2pO8JfFRmiph0JxHc0Jq6lfeLuR98f3/W1RZuXJAp5V7S0Mhywa81&#10;n7NiFFyG9co11pooptBjU3Q0Gfy/324LrucZ1jJi99o7jvY883eC9xkaUaG+36FIaqo1VTaM9pv1&#10;bJ4T1jcxdC8fPkld2Ag4cUVquD+sOQD4wbtdMsIJ7A/ALgnvL8p++Muy+BFJZ8OhbtPfe5DXwrkl&#10;2NMwnt4ccXgz4sJHnN0reFhgJsCYBYQFy+2K5foVsxkxvz6AL1ccYfA0HfEwHDAcvKp9YcbldsNv&#10;f/2B//uf/47/+6//hW+33zHbiwfuI2hu5/D9XbL0GccRg5lwOj7i4fgGp8MjTtMRo5lg2PgEWMcg&#10;673teQGwOLiZYWeAF2+xQ8ZgMCNGmjBihHEELICFDUCiQ8gszKrYwWAaBkzThKfHN/j06Qf8+NOP&#10;+PTDR7x5eoIxAxZrYRfXSJnPas+0cRuTsBZqMMCQCvHCAseF4BumOL4ZPquj4LHpvOZFKDEI3n+T&#10;bN8XWAWIFBtYy3eby/HJlZGc9HrUaO4YSnUv/z5apwTbTDjhG+Sf5dq/vrSKQeEtzmkcEkAM0eUY&#10;QONSxWASeVAeFrG41koOZg18ShWRy1Vn3otEmBT7MIukamIXgsvkBhvUSrGpcexnb6IqXg54+uun&#10;1eRIimZXN3wR5IU2I6ozOjqllnFImVAiFIbEdVeEAXOwRMrAa/YP74yDO62+oCJhNf13AxCbrB+g&#10;bb/8Htu75k/Ys2Fb88lTjT21i6QyY4VUQLSAuKU1DrFSD8k3bAW/5cPdnx0kCQK5BaQQZzFyq7BY&#10;+UyQIAr2AyPp+xnN5KtJuUYeh2L9UzG9At6HUfmSMFWjn2Ik3mf0cZiYYqE2CUpW5kyExQkibgN6&#10;ETDJf8eJ0Er8UCi2WMg2PG7vvQe1KpVS1gURYaRRjO6Hn3Mpv1qsF8qTCaFG4TCZha4FE9XKuo1Q&#10;ydY6Zmb1PG75led7119PayBhC8D/HsD6XgHHXq/07YyQfgOxhyS4t4FuvUdNTLCw8iMxLdMOglzz&#10;em/V1VuTrH3goG6aynVbBsDfS478HYucNeB+C0hv3Ycy/BSNMMASlKCGwnPLOqcEbO7JR/i7ZNRW&#10;TsIWcC8FJZtn/srZ1A6M12Rgt54W57fQZmZxkLW53gvipGEYko0NRN2fJ0rDOWskkO4FQUnpHYox&#10;53KPqtTXEcCL4pGgZFdTH+Ks9/lji8rcUqGQkbV3WeRQCgHidRuGAW7w55UNIHys/ay1cMGbfhon&#10;mMHAOot5npU4qLZYqe2ZshAm/1y0okx++ykANmcbsTDIkCCeC57sKVw2qrmF2Nfbs9rccyVwKPba&#10;hX2C8O9wwqc+1gj+s7sK+FMBodGCKXyPMhMgq3WFZQvgJ8pFKK8TIDMLz/pc05jQO3Ca4s02nIX9&#10;b2OKoLJtRe5/wEXegfi+magqYEiOggPSNaiwKJQTglLhy5WKU4Yus/pOuQHUtVxu+kjVNZXLh7Cf&#10;9BkUeqKHtvbA5rQg6TwmaDsShVQTqrBiv68YBYN/z779PROLe95DKqhbIInEHlYnNsvwVRQ5YBDT&#10;vWUmVwmCV0503O3vstV2/eG5jqAQdivUemll9URCAJdWdCF0kRhPuU4yt0pFjsD9dYt6Vvf0waRJ&#10;KtUf1BD1LoFIFu7pn1f9Ie2rz1prqG3Fs53P1qs5JMFfPsfccFbVlq+tHrcVPitwBmH7TquEWZ6w&#10;nqYB42DgmHE5X/H6eoGzLM5OTVrfsw3c53kvR312NAatML5u48ViFIazV7nHL0gB61pxnIGS1ih4&#10;Cxy14YD2RV8Ov4FQCyTQH3q0yoddTjgcDhjHAXyJrLtNxZ4PYB1BA8GMwOk0YhrfYpoIGBgXd8Nf&#10;5y/4ry//hb+uf2C+XcGwGJJqgnBlg3k4g283HM2Ap+ODB9jfjgAGvF4u+Ofvv+Pf//P/4D9++9/4&#10;cv0XYG6wbkmeSo5ZqEc4jZQepiMeT094//wJn959xseXj3h6eALxgPl8w7evZ3z9+hXnb6/eq35Z&#10;4BYAlkHO28pHUsXQ6IF8JhgXPJwcsHh/FwxMGEIALkCYpgmPDw94efuCjx8/4fPnH/Du3TscH44g&#10;Q1hmr9KPKmzeE3BDA0BGjaGziMlO1g1KAUKeqAjeh8SeaHAp/Db6HEdbGpPJJUfAYPLriaIVJTi5&#10;0tjJEWHs+DllocOZ7U0qFxG02AZL/QQFgWtgTxZ4qungopjLNjMyqIli+G6YhMjhQwaOBWOJvs9q&#10;CvtiG5QnoagNHvGeKHCrgFD6kxo5l8c+ieCcTRvvEHMjgnfnIPaKulhVR1n4N4N6RC2rWcrDXgex&#10;9Qo5aoIjEryPEum6qOFNECA1I5F44DAJIEknFQ6sNIl3AUE90rbHyu8BBvZYMRDWw19LiYNuhBxa&#10;Y4e7QkWJhH8e6THhEE4jw1pbVigliUJSOUV9cEiB90RN374eyHmPr7Ys4jiSnw0bBg6kXdqLjAf0&#10;OXenBb3FuYcrFInK/5gzaUbELcmP8AzNlb0xBmYcgycs0v9ll3M5yBAMx2vo0vs5Zv/3srYz5AMR&#10;lV9vU/e0CqS2LE22gOA9wFy7eNOE4D33m4qQvr3NZTMXpgx72hkg28sL2AK0e3vHvWG2WyqhNXKC&#10;m56xmchtXZutz9raW9f837eu8TZ5VPuF3wsy7CFHXNNG7T7AviQ81tZeL7/oHsCklwOzdgbec93K&#10;mmlv07s3t2GLSFj73D2yovX+7XOHsSYDK+ugmEflJ3oXLMZgGJYA4HvQ+na94PxtxDCOvg5clkyy&#10;JmAXgOMk4kk9bQTQ4/nmHBbOpIANtmqxdozrNU4QWgE6l5ICxw7WLnk6izOgFAkAaWWTxDGMwuoT&#10;IZtsSNkScXoxWeuE2tfbEg3e8nSZA4CvRR7GSNIQanKT0rSp9b7wziWLogpATiByBtvThIuwK1FK&#10;fKHqZ2H1EoNWEwDPrLLLInmTrnPow3IuACWbTbmntCZU8n7hhJd/sPCLXvDJrkhPTMXJ7Dg5wWGN&#10;pN5PBE61MQrOk/4S42Ah4o39fOy3JOmVSA9Z9/Rdn2vrjnCmMyW7Qk9ooZqO1GRuC3htpIAWn6Wi&#10;ROXIE1PhyY8maBrDn/X+QAqY5U4PHlWnMmhZSNOBlX5HzYkKq6f8a/K/a/ahD/lR512o3RtolLoQ&#10;n5Oa1pHAfctXfnsqj5StagbAy56q/PhcAfEQE05aBKCnP+R3qWxTuNUrU3OylAhVllmZYwWxb63h&#10;lrWgof4sXSg3wYsss7MToan39yyQyFN+W/UWNSYK2n71/XXHak1TI4Q5EzMtMRG64cDtPnW7jtsz&#10;MZrvNYm+hFaf3HLPKElxPZXMKD141qYgy+wCb7dnYGeHy+WC8/kCG6wSK9cuuo/Iuwu8Z6r9emvL&#10;iKxMkZ5RbZVB2HBd7Z+li3mGUteDGuzbGkGQDzZmBNDeBIW8hXUyXtK1+YqgzhvMiOPhiOfnJ7x/&#10;94LFLng9v8JZh4EIwziFGxYUkAPheJpwOgwYBsDyjG/Xbzh+HXGZX/F6/YbrcgWTC4pJwY+Qw9Ve&#10;8Me33/D//nXEOIxeZ+gIv/3xB/7jX/+Jf379F16XL7jxFcvtAmdvPguGhA1AsKo5TBMeDo94+/QO&#10;P3z4CT//8A/89OlnfHz5hIfpAXCE+brg9dsZX798xZevX/D1yzd8+/aK8/kVl/MV89WD+VE9QjDF&#10;/wwADNilGEAMGDAdJpyOJzy/fYsPHz7g44ePeP/+A968efQFKDiB9mrBVAWEZufzeBrrced4MIdi&#10;3IBEqLAvvMHCTiW64BB7cJ7Yg87OwBgWrglejw922UOSjJ9QMNxtmEqAaw2UWWt4CdTmEov3cyJ8&#10;KhY7a8qrOHJpVC3C7UIrFZxSMEHFw50e3hRMzNgaZQ+Bs0FF5EejR5AzgDFwwV86hkc2zzUJ3FsH&#10;Y4TyPjYp4YMbMyRAPY0C0w5wWtrpUK1caqmby+LkXuCjzFGglOykZQdrik99702xfkrwv7ZnaqoV&#10;N5SEW0BFq1DqAcv5tbY9pVvrW4LbNXi/XoStfSbVg8SRYAY6i0kB+Po1hQNo6aXfBFFroCRPidCm&#10;0nLNN1+CaE2yJRXjnTO3WK8cx+kl2K8K9Wzz5bcTTtZUkGSgIMdKAIhioLkxVbEli6k86l3MLMbi&#10;KdgRKKun6P9aOl/K8do05aQVO3tUxH1yiND0HVXBydjct9aVK38PeP27KrJ7iIl7Pn/v9fYHaGE3&#10;cdBSdJdTFno/Xrec2SIsWxN6rWZrD+jfrQc6a7TlM997vxa5siew9x6CZ42s2QLVd5Gy3/Geve+/&#10;J7dri0gp730MqSz/rVeDlgH0e8m31r/1gI77rIRYCB6oSZhHa0Y1/h7U4M7akOl182D+fMW3r8D1&#10;csEwTBiHAUweuGZnBWhC2q5PWV/66tdaizmEtZIkhsWzIIFhb5u6pFqsDPG0aRo7B9rKrT71KVYI&#10;mJz+uXRtQr2avOO5jITX559z7PvdECLtA0WzEEtN/ETBXHRajFY3zBXZokMyocJVZd9SkvDMeVLC&#10;Mafg+KjCd8WEGcNpkiCQFuX35YJwLPuu1rNS5UoENTrAwIDkTa/IA0FiK8vSBLBTAWampIJCve6t&#10;fSVmm2xuXJGZJcp0ZXXH0qqSij6MBWCNQgCmBY4srJlkP9eyK96sBbjnWcFqijH3lTmoVV6PWt9E&#10;6RpR8OrPe5yYdGVukgXiyRCwFVXruUf4IuANxKS+kr7fUKA+UXFNihKvIjc2gGEVzskVnt/1teYK&#10;UO73Bsx5ZkaDc2V9X5wzFR6BFXEZJYxPhidD7f9cnBUF/qPOIah+QYW8cidZVp25vbOKCpyCGuBv&#10;y1KQKsFGWmNczOezxlO40QOgQ4IlkReXHvvy/Kcy6lWwd1SdRc0aQWUw012WfK36b29PUoaZl4RB&#10;mRvWEsbVgsGWlRQ1ah+nzsg99WgU5/nwZ4K1Drd5wTwvqa+NhDmlffA+e8P7lPfo4WXywfMgW/7Z&#10;zNyxsN1IGxaTTw93XDgJUFIk6QOTu4BNq6EpGIFgC83Ci30JafIADYIA5hb76cHDw+GAt2+fweww&#10;TSP++PMPnM9nf0HHEeM0YRpHDJO3hxmnAcQWzs5Y7BUGhMVavDx8xZdXD94v4GA9gqSOH80AA+Ds&#10;zvh/f/4nZsv4er7AWoc//vwDf75+was948YXLO6CebnA2dnTEOMIQyOIDA7jEQ+HB7w5PuLd80f8&#10;/PlX/PLTv+GnTz/h5c17nMYTyBHYAjwS3j6+g/3oRywvlyteX1/x5etXfP3rK16/fsPlcsHtdsX1&#10;dsU8LyFwKBSDxoAGg2EcMQ4jpmHCcTrg6c0T3r68w8cPH/Du/Xs8Pj5iGscEEiUA1JUzVdnaoMTD&#10;alY+K4gz2MXZr6vamvPoShx9M+SLtRRsBGkbk0OpwJ75d+GDxJFZGT60Fqa2xvKWSu9eAnaL3Y3v&#10;O88zOIwOj+NQNVax4SsfbJs2keJqEYQHtGhUkz2LnICsg23LGyAPf24QD943FCAs/hp4Y9TQcFDa&#10;V9CxXfDNlg+upeAXJFn67LkeDoSBkvekUrtTaX/mQbxs/uGEAliHncn7KG29Suuk7wWZSoVH2YD0&#10;VL3+OzBKQ7hs3XAfoLcGOOwBCdoHce+9c2ZAD/DpXb/sK0tNooVIN6JboIx+z16BY5QXKVFXxyPs&#10;mKhdUFA7wEw3Hf2pgl42QQt4kcRf07YjkvlhKibuJzJ8MTVFanJIWz7JPAEd+J0J+zw4E3/fVKqv&#10;VPAH4rwuzgQATnLEN5sBylF4Cp618holUl6oBx273ar6tldjnzzJ90KvMaJ10LP3OsB+ZcseYK5X&#10;j+31WW/tgXv2kNZzuOYZu7beW3Yme9XvawV863vVKiQ9rbF2ndeIhb1e9j2CoNdM9a7RPb6lrb29&#10;Bcj3AlTvIVN6UwdrarCta7jVb7T2x/5z3K777glVbpE3WbXM3T7IiSnEIfpx3/FeLbu7XaT2JhEX&#10;63Ct7jTGqHqmZRMSa3NrF8yLwXy74Xp+hV1mL8wIQeJDDMStGuQcPJz826MKPJw31lpcr1dYu+Qz&#10;oGUNET/LsmCxVvs+i2lO54ToR51/QowjJs/A1AlGRtVnyFrBFM+G42wvBCBYCulw0DJ7RK81l8RP&#10;+ex2BSDKBSDMCrBKNrcxgNblEFp5z+NEXLStzfUqRHBq8J4Pvv5kSkvAKC6g7h7MhS9+63mNOQHG&#10;OF1zsAZs0+s6rsI9tUI6EymyDih9pHsWcW3Ot6FAKG37VEPSUhRTwmuIkaYXqKnuTnRMLR7raLjQ&#10;tZgNQDhIAL/bivAWIKx+frOO2E+etmu7zntx2z6n/Lylv7b6nZ0ar+paOu4A0qjykmKN3Tx/hKsn&#10;V7kAlEM9G9+tWb+hFfqalfikejtdl9e0XA38tzIwm8IHsV5FkgiUoYFwNJDkRrmnbQ9h11P2ad0k&#10;MVDbglKLgbiJvlY1jbx1VMw0cyte9XsFN9zsvZrPiPwZsy+UdY9CvzdNqdYP1qcLXZgeaxJjhT1p&#10;i3zYrLmDkMwHwxvMs8XtNsOG2kISzDUZ9j8A3rvSS7tqUgFTjUBy7ZUqQDRFrCWrF15tNMpFUxav&#10;9YObvfcimOIVvj54dgmKb2MKJX+my5TH1zAMOJ1OMIbw8PCAjx8/4HK5JMDUK4aNCCsKwUDeYAY8&#10;AvbE+PG9xc1aWFh8s1+AwcIMhGmccDgcMQ2DV/PDYIbDb9ff8fWfF9jF4nq94LrcMPMCpgUOfhRz&#10;Cd/DwI9VHqc3eD494+3pBR+ePuDXH/8Nv/7yb/j47hNOhwcYHmCvDNhMvgDAQAOGw4jT8QEvz+/w&#10;+QeHZV5wu91wvV5wuZxxPp9xvpxxu97SNWSwf9/DEafTCafjCW8eH/H8/IKHxzc4Ho++cASSfZFz&#10;zoP2EkSJfnKJsKbK+04KI7sHbVFF1OtHDB0Rg40EnYP3vWPlhA6TVQxEfnSWyYTPG+xZrNtlCVIX&#10;kGWlziAFBrY3R3ntrLNwbLPtDfTIS9NWpGwqyzRyIYUgARoz4EN8K285l7FhpxO+dWCR9npT+wvl&#10;9/XTMbNvPsdRJdqrdZKA++BBHUaUSMz6yZBbL2B3sDbkHRjRjAsYtaUEi0FbPcVhfRCxCqjsHZwS&#10;ON1VUDY82Hr7Zn8tsiogt0YIe8BDT/XeOoBbjX9rQqR8v7Jh3Tqs66BPXXxrz39WxPHadyWiFVqb&#10;iu/E/eI2KU0QJjokeWTysynewuSU3Pp9G7ZAa5+7pT5bB4ETfdD9TsnPPgDq1f13rlCROD8hFRUU&#10;5NRnosKKSFtLZcCHKXs2GkPqeWcQnGwW5NoKfpXlHaVEFnI1ZaECqoq6pwLuwdX0GEC77E36hSLv&#10;ApJX5UaNZ2uNrNoD8G+RanvJvGYDtgKs71E1bzUGuwUsG/Yk8n1Ky4Y900P9xns7tDS+R0thvQZG&#10;771GewNlt+qdvZMca5+79bnWJ1nQtcu5955v7am97976nGu2SXsa7LWgXimOadUV907grK2BNWuf&#10;/mvsD55OPtPG+8hiseksuZqrr/2MCU1ztm40Qz6HyARw27GwgYnWjmI6N6n5nOhLZOWt71H0cmd2&#10;acIrK/M59RGkQHc5ySYUsdDhhIWuXAGqnCYwy6kw3Vsswc7HmAFjIHAiAQ3p3SzPdUYC6YlELySU&#10;5+2pRVa2QC0AMZ77sRZz7HzOmjiu4tS9svSkuieR9RGrSTVWwMNWKHzv/7eW22dpGk3If2ekP7RW&#10;K6VhcHWfad9es29P4A2ge8MDm2UobbE/k7ycHZ9y7venG5CgIkX+brg8r5CQ+/d2bb1yL/C5hxy+&#10;54zp7be92msdYNQ9v6pDi/ugM+h6n7UQ4FBbIc7VLkXFE0wJeM6kEHXLWClsaYHqqsZoPIMyY49a&#10;zw9TmvQoKQhGgV92evMEAnMmyNIXaWQQJF9+6a/eEKnSGvCNhj3VjlptrS7K/8b99VAITyNBlHqM&#10;xufYa5FTioXWgPT672qhzD5HAFY9OqfetbZojD2oeu1gl3u93nC5XP1fDUPI3Jb3lwDct+fdCd4z&#10;eh5n8SF37JqjOGsHY88Tts+w1OqvtdAuMWeZrMvZRd/E6FnvQmClAFOYC5YuMFrkvdsNEaZxxJvH&#10;ByzLgnmew1hE8MC3UdXPcDTA0AQygBsZT8MAM0xYHGN2C/ANmHHBMBHG44jDYcI0jD6TmAGwwcIO&#10;N/cNi12w8A0LL8G2xcKyg3UIQS4DhvGE0/EJzw/v8OHpI354/oxff/gV//jxH3j38gGjmeBmYFkC&#10;cJ58/13auI3xCnozDDiMI47TEQ+Pb4Iv4AJnLRZrscxzsB/yfufj4KcTpmnCOE4+IHeYki/9suTR&#10;kTRyJlKuU+BQQaLwBgO/5dnaVSxQa+MOavoE3AQwnl1cRt4+B8AwmDTeSNKzrBjTTA+3oWaBYsjU&#10;nttUpmMXo185BQkUw7RcKNIHCWA55QuYiIj0cqYeJZSllQhxyoe7ts5QiiC4YrySOp5eMYxaNGZR&#10;nS5CqPy68H6mMXC2DLaOgVPpNYQK339DAweXlLfGkLflCUoYf4/lNAapexkVa84VI3pc++L3wGnq&#10;2J+oddBosPvM8PZ/1jx9yUT7n74dQgt0bx2cPYXrWrBinkJoCIQ6ygoCbajrV8b2qya1+Blqqxy2&#10;AHAdxMQNdXRWaVfXLgH3ehSThPoEwv++VoSU62CHRdaOJmTtPuZQ247qvFk2itBv1dB7izKfFxMa&#10;JmMKkDuvD2kRIIH7tCdQW1yQriOZJmgm1Xsx4C76AXtwRosXItjDhe+/Y0FKU0rJyHakK4B1u0Gv&#10;mycWIb+7J3RAzftaEglllkYvJPaekdm9oO+93uBr5OAawbgGet7zuVvZHWsEZHndWxZXa+TlVhPf&#10;auD3etpvAfY9NXWpFO3twff4rf9d8HyLgOoqWzvP5l71+Rp4s2Uxtwbata3vqEnWc2NdxDWZFNcr&#10;5ErrrNhDnLTq3W0SrQ8kyn3bGCgQ1rEDOcBRGNYN/zLPtxwgySHfyWRyPOWTBKVW3KeNMTAiUDVO&#10;446Dz0WKnu+pQDFQ3vtpUjdOboUa0FonAqqLWjX5TnLy3yYY/ay5eL1Mfo1kLcKqL6LGGUGSWHCx&#10;5nJwdlFil3J9OxngK4DzNPHHQuzRUGCzsgak4uwRftzSDzwe3mhMwJO2iVGe1ZW3tUTlWAHOzFgh&#10;gtcBlFrwVOZTFhZ+JXgEbR+sfbfRnLzW2Ulre3fLY7wE7aiyw8y1NanrV75vbQXaOLcLEVHvc6fX&#10;otaVq/v7lkBPrgvC3nyXlp1pjSX093UuepV+oLx+ve8nrdfI4db/vY8IkOuGN0QiJbhf9nXb4GP3&#10;9YUrR/b+JrUolHkUoUsHlH1qz123Apkbn0lOeinrUkVWUJ2pAG3FxMK2u7AeqNd1C9Ava3zeAp1z&#10;v+QCJifthahhfx5v3x6iq7eWiLTJQn1tK2alclohESRffq+cf1JgSam1W+vRS1KrFtC0A5tR4Fjc&#10;tXdXPvdh+s0HmltcrlfcbnOeNBEx7Khszv4HwHsZWNkKK8hAYoOlJq4Sq6uic8VSpAci9ex0VBEp&#10;0uTZsgc3gr09O4azrIF+Q5lxKy1LON98YwYo7yIyGMwAuyyYlxmLc3BYPDhhF1hnw6sNmIzBm+OI&#10;j88O13mBY8Zft9/Bo8XhMOJwDF6NjpOtDwern9neMNsbmG14bQ/eAwajOeA4nfDm+Iy3T+/w4fkH&#10;/PTuZ/zy8Rf8/OFHvH3zgsEdYG8x5CguJKNodxcKX2eBYeAwfjqABuOVG2YAxqBSOTqRC+DBjnEY&#10;PMMU/YUZcMuS1PZyNIiEoiaHEglADO2NTjbB0oqhWrIti4UMAwrunxK07cGWoKYfOAWEAgRY+DFa&#10;EeqQsoKYlBfisngPzDixMQwm2K5AERQeSA1jpsQN1UIphS9d1oL9lAB1ytFj9UyJoBQkAyAJlnFi&#10;taUPaCLwuGwkQ3FoBOC+Eoqjfbp1CE5UtXM4eHLcAOfvZEhpXdNTyuxtu5yDcQ4kLDucc+GeZbB0&#10;HAeYYYR1C2z0+FNIslH+e75ZW2CtU4cN+bhboRKqPe+15ydvAu0tAKBljbHHVqELdisOa71B7/v5&#10;cgFYc6Mp8utRN4omt35UsOMqZEmorouDuqUWyK9JdXNJWvlRgTN5XjTQW5T/h9ojsf67RR9152k9&#10;ItRKL783GvIhNiSuqRFrUipS0vcg2SySAgq4Ve1hv8pgrbjugzucQoJ6QC7L6oeLsWBDqkwItJoo&#10;5BjDUI8eZyJEE6I+v6Kl9OG0vqgxqqVtcYYchMaM8/WGYTAYxiMIIqAcOWQ0ei4vNhD2QmGpPkW3&#10;6e0DyvFa5OmDEtDfAgVpvUFRak8X9nZ5fnHVhK9Mpa8C+nuBypYVyj3K/S3v861Gdw/AuvX3+33P&#10;sZm1sfYMr13rVhOmwLlOKOw992YL6N6jpNoH4PPqWdizgypB9xJgvicsWTZlvQmTLTJqG1Bhkemx&#10;n5BX4/lEShQjLfXid5Ae+XvPh73ZNf0Abl5t+vNEdOvZpxzqKgA7Xycj+KZ7sjWJMYLQxgRSNgHm&#10;UVwjA1pD4ChVggFvgxrB+xR0aygpKuP+n+3dTK5DnbTOLMFMViNKbTQAACAASURBVL1LXp/aaiaf&#10;m6Z6FkprzgosFRtMsooM38VaKixpW6tReqrXogGuUjO1bWRoaqQpuHjllcwqAd6Xgaeqn5PqYc84&#10;JFsf6aWuBfhyeo6by5LW1reiShhVjFX0q+baTjHegwxChXXhgNKhQO9rvBPIXQejS5FMqZTmwidd&#10;24yWdk0QwcTy/lAid6Squaofwr0hCeIJw3YmuWSKPodYefJzYbfcAuX955ee5NRQaQsVttr7Yy9M&#10;TS9zKZZp1xbUsPvdnpjYTeq2rCE7QiQ5+a5ENCiIJPXMaFsSjr19HUYgSKB9tomZEDSCEKBiTXFx&#10;JnYscoo9Je9GVOMV1QIpQ3i1mIu5kyVQWI9JJFxRm426eWsiryeiSlhma9nI2p/r5yM5Cgh8Jn+X&#10;4vpVExlcPPPi1+VUQ/dJ1GwdiZtkSvEcU524GM/WQvwZ8Tqi3h5Jq4Io5nafUP+unrwunSgUcG8M&#10;hmGAIYPbbfFZofOSLLaTI0bq7e+fNLrb856rsajA65hWIcwZzooqAabNwrfXWPCGpc5qYcyZ2fKe&#10;bgiyDbnZMYTBbvIPzuAyAlhehvaFET4XAveIMJCBJcK8WFzOZ1wvVxhjME0HEA8wYByMwduHJywv&#10;n2DdDHxxuJoLBuNta0J5EF7fwS3euma+XTEvM4gYhgAXNr9hOOA4nPB0esbbp/f4+PYH/PTxV/zy&#10;8Rd8evmIN4c3wEKY3ZIIC+9fJjZy1vJOX+i5AMAzsOiLGoOGTAz8hL8WC1uQdcqzNyomqcsg9wCP&#10;Ijle3X+n8hIqwIiLcVQqFSAROBdp9SlQUUaDi8LK2DC269K6it/NMQIM5WCYALKpoJF+mTJ1HQg2&#10;GKSnH6oUeZF6nQhH1kE7FEJejeFEFOTvT1nRIkgplmnaVChY5Nqv/DXF54tgottu/msFWwY3XRhl&#10;ttZl8F54cBvjCTIDk4p3qdqXyqqBWYH3SvEc1scwjBimEcvFT4OwGYoJg7DGw+t426grmBnTNAU1&#10;Pomm2zWKwfsUFnssHXqj9lugSdm4l8nxvWZ9TXG/Dvz31KMevDdEoimnpn7DN9pyDDqqpFkHIavQ&#10;KaOuP6npmh32OoQQvg0FnpJUi1E79DY3bvJMNI3rl5WFg8nkUypKuCyOoIJrs4c/+lL3/ybwvgng&#10;BaUgg7sTJVwVlbIZFwpkDD6YOhJByP7y8gRwKZXJZSXhMDR8nEXOTlgnyo+/RSgK9c6yzDifXzFN&#10;I6bDiGE0hedykccT9ywUwVtYB4rXfC+zipsrJdcaEai/W0+RLMH7HMBVqsQ0BkRV8btlw/L9Sp4+&#10;+L6mQFsDo3uWPO3RYOoSCPcqwNfIV+aajLlnomqrud+6puXnLcPX95K6+8Dp71Md6gowP9elirRF&#10;6N7zXltTW99js7PXBkqTYoxWbknvnE6vQ6UCmlfrD6nI37o/e3IDeqBEKwNI5iOlXJguuG+09UEA&#10;Xl1aA74/sS6DPgmsixNrajJK2rm1pwTiz7hITivhSxDpyL7WFSp055S6sSYx+gQTN2xeiBzWpt41&#10;cVIAC6XlAst93ylAtyJ0CEVPQJVdRq2w7s0CSEsbrgDBLs7AEh+qLQTV70hwOgHpRXFEdaimvlZU&#10;9ailZR4JAKe0OOp9jx7g3vK7bwHA2iYPFcCu78m+6ZntCaR2mGN4qJSBVBaaFOGvqL3TFeglg13D&#10;JYw2hgW+WlmfEhTKr8N7q/tHmzRNO4OGVI/arq15Fwmfw1NRiZ3W9tHu1JxY7LzCPqXvYaAIPSnI&#10;RQFOl8SLqunlxI+ytKyv414COBOULaKp7EHLPWLda791TdP9VSHK5c+1xQO5pwz7ictPARVT0mgE&#10;yK6duVs2sNwUqLIQc8nPUhBLaWpKPrPic+bU22YWgrILpTqQuYt7F94WpGxfC6wkfj5WVGImkSWh&#10;y2JqC+gH7aJHllER6ssVNiV/g6oTvFE/wpMRgxlAZLBYi9vthmWewdaCxoB7EIk+7P7e6C7wnkUa&#10;snYvIhX6kw57lLY47X1qbxDtli9kr5FLwTlyI2z4deXakASoTU2Vvw4Jjcp1V22A1jK+fn3F9XLF&#10;w+kB44ig2PdBl4/TAe7NM2Z7w+Jm/HX7A4u7gWeLxXAay3SLhZ2XYFEze2DTBC94M2AcJpymRzyf&#10;XvDuzQd8eP6Enz7+jJ8//YL3Tx9wGk7gBZidq4q0wkQsFdSDWNQ2qAsZ9aSEMQbjMMIY5/0kDQXv&#10;cJP+dA+hpPKX223bIiAXAaJICYqbaiypt9jKh034Yg4B2HRSYQlS/o4gwsAjBjdlFjKNnmZ/URfA&#10;52GcYK0TqiqXQ6skASS+H4NUoEVrBBMhcFWFgpARYbRSfaJ2POFlmUdg5eXnxoMfiZ3WMxinNHob&#10;55ptitxEmX0GxbzYAN5zUiPH8N3IaBKNaXw5e4hyMq6X49BSnVROIwyDD5W+Xa9JvcUBaI1r01nr&#10;Y3OJkuWT9BOWxVjN8mu1MnO/eP4ej8S9gZBdFh/bfr3bYJW0F4LIg6j3ZQlWpEKMG2HGTQUM1HMZ&#10;fWXV1FR44+h5W58td1hUtMJvyK0C21uewlVwVLhmQ1xvkoiLBBJBhdpkFRRVaocWqNeze9gD0q0H&#10;hnFlC1PtDS0rJgZ4SKk9acc3Jo/qU7qHui0iZpABjHjtuC/0aoKodNsC79MzHQLYY9i8IVIqIOdc&#10;mKJjVTAa48/7frPcOtuws3Cvq+KWCvgeD/FWNlEJEqy3QtvgfM/Xco+Ce40MWANDewHxe0NOv3ev&#10;vcfTvxkYvwEYbwHoe4J3W//Ws5LpgcRr4cxbqrI95MJ6uGlvHWITZN+612t2dXuAlB5IsQb4M7em&#10;9GhVvNSdzCt2GNet2ZAmM+9dx3u+ewsAiepVanj8RhJW7kl6SsLVjTTLzJRc18ZA1nx+ZhA91Vnx&#10;9VUNWigM43UO/ySt2hAESvJ1IbJUejZLuXaRmiBtlcAGm8B4tj8pFdV1WGnEQGW90ALgWvUDl7VY&#10;gQNkZxpp9aBlr46dAjXk+xM0KaAAIGatvpW/U/QspEiOODm3FvypVcpyYs+gFgy0gNzSkmPLsngt&#10;zLquc8t1X9autOpSskUYrPUC9dpbARFR+3u3NuY84UAVxM3V81fXOUxZtANiJQpJ8/KcCRXq7Glr&#10;U4pbPuB7sLF16xhSdVaLuG9dgwqqQjkG0wKJufPZIMXDGrhWSnyNtaipngZGoPc4lwFsagPxveOl&#10;p4Zu22dTRYCWdqV7nsWEVApkVgLgKfsQvAPTgD6/Np67tTppU4xBGmjn8ue4c46zwGWRra7UNNUd&#10;gcm1nVZ7H6ptZFskCboWrNTih6nMlKLVbL/26++dFK5TblTgbCvjIdQkcxB8LstcCRXvrY3/Bngf&#10;ldOkmBHNRbSb52Qb0ABy17w4y4czq6OhN7ENdjuqp3Xwph4PkkekPMLzGKYG/rOpzhCa93BD4xgm&#10;GYzjhOPxAeMwJqVuLmYcyAx4mE54eXjGbbnCfVnw5fYnbnaGM8FTflk8aLgssMvsFcOU7UOMmXA6&#10;POLt6QWfnj/h08uP+PH9T/j84Se8e/MOI03g2WFxSDJpfc0LUIMZIAfnIuBh1JQF5LhpBDTIpX/3&#10;389UtivcUY74c5mqQpE7IIMs8iht4Dn4qAwKKhnaBNqTLCmR7FEGIHmn5xsdFNYmWlxkb3QXVKCc&#10;AngjqcBqXTm2WOyCefYhyTZmIrBQiVbsfmF5whoZ1c2CCUEYphjzpF2qnaqkKphQNAtPEV4VgyJT&#10;ToBUJEsFQykfycWidQHAnxew43Ct83taG22IvHLKgABjwjpwiryJxFe5tuUaHozBNHqLqmieGses&#10;We5fAQD0+Q3DimKtBulbLL78nR7zvldxvwZOrLH3ey0hVgMTUQDv1Gp81pSxwsZIFYk6eLUET7Lt&#10;jtwTcmMug073++9SpTwr1fjRXuweAGjtfqqxfvlGVFv16HFm5FOKthW/e0i1uyxCqFgBIkcgP+Mu&#10;3SOSY5Wkm3LIpt7kwjPtHaLgJwCG0VgL1FWRlUG8rectknp+gtBbvh1PpzRV5FySncA56wl157R9&#10;Dxk4wyCXbaK4nNoqLmXOEdKg6zAMqyroXu10j7pd+ttKcGkLvN3dFK2Exd2z5/WanrZSZt0XvvcZ&#10;7wkKvfe6bIGbe8izvUTNPSr40nKydx3XiIDvOVfuIXLW9rK8BqgJgKXavTktuE1Or00Hb9l7rpGn&#10;NdHSamFokyBpr8UslMr1qAvkqAnEUSaP7iX/14DAFvGTRQt1zgwXXuTahxtAEYhuTN+bONYODJem&#10;8YhJ7b8oetaolpQ2cPmUktPI0P7r4dpGsY4MsNtUN7PAXoVlBTH1xTOQYHkLLCFFTETgTVmUgKDD&#10;IcXvirqprvWKtSgCFbMFMKWh9epnwW1csQIAdeipGkARipCW+Kv0byAlhtoDuELd994zSGXPeKdY&#10;kiXw3uDyK4uK9N0KSyf18aQVUR+5V2rc2Be3bkQpKlB2lqTwFsL2ZBGa95/BBdhF5dqnGtnNa8Sk&#10;bLl0zxsTExlOKP5+BVjtQ3WNNloOw+8hPnXX3Flz8XlG075DT1NS1RvovVb3X/K8kRZk/ktIUk/z&#10;RKx+jqucAY31cRJuloG/RFgVgJQXeg/xXlpMAvszWtC4H4nwVFvVNj55rzBhyxp3XzGkLZKypU3B&#10;Khbe9hsDH+r676nlturmXsbU9+RmcWvrk31cyhHp17a9nmBf31HUdYWMPfZ90VLWMeP1fMb5cvZE&#10;tslnDa+QGnv+czd4v6k+Ia2NdsmPEN4agFAAle1FW6r2ytGGEkAi9ANsVbMcVdqx4HFifBD9LHaK&#10;ITNhJzNGKqRjAYYQiusVvG4ccHo4YTAEu9ikuvaBoqEQcwTDA47jEW9Pz7gtF1znM+b5CgcfeLTM&#10;iwd6nQUcMJBXuk/jgGGYcDg84M3xGR+ePuLzy0/4+eMv+OH9ZzydnjA4Agdve4DSoZlHj6m45lY9&#10;6yYo0in4Cg/DmIM7hQekiWRCIywwMYSdBzmNGZEEi7liZUuguUP0Qwd2lKxodon2L+PXg6PCG5QI&#10;NgLwoniIIb7DMCSlfpxKcNZ6exWnfcHMYJKFTQSU53lOIPWyzJhvM+yyhNDkQHYQZ0uagnGW1i+u&#10;CJaqwE7wakPRyguoRnHRTjfPJAGBw4QBhApWhbWHoo1UacQJc/dPscnPOyFZZ+SJggzKm1ioiKbK&#10;W6kEIsVav5mL5t2RBNb8dRjDvWyqNCgQCOMYApjH5h7FDY+TXvHRmxDqZXuUIMCWAq93cO7xTN6j&#10;nlWHbhHio4ZfXB2+kwOUddMep0ZEx6bC20rLpRbYlO1Atgum3vdr+UOrvWUlYG8NlOveL8qpDizV&#10;9I3RY129UBVw27pPmyOYgFAgtkGYVescaNsGnSBiYIxWgeRpAsprRO4nKW8kU7hEKNZZu/DsqYlb&#10;z0cC9ARwb5KVgp/EGjGln114gSHvoRzBG2strPNB7ZKM4eLeMWrSrjyTtiYkWrYKawHT23UcY09Y&#10;WWu/utc6ZFv98n3F69reuseupN67vw+Q36N2rwHogr+mAljk/lmtBQ26pq5UxBsByHIf3tPo7CFA&#10;9167vdNdpUioVlHqa9bLTdgLVG8RO1sg+r3PoxKj0DrRsrk+Q48S+655nuGs8/XNSDDEXRKht//v&#10;IYTWm3cNQNUes6VQhcUzkYEEFyaijJFgfQARCximZcVCyJlMpQhLTrQBInGGkXK4SgA3Avd+H/Gv&#10;nSoXI2yMCvCEJWAZ/LIl4KKAZ+HhruwtG2BIVemzMBZW17gG7svJZW2Nh9rClKmqTtq2jVyA9XU3&#10;EpXTGhwNocASqKQM4JMIWGz2g+Kh4k7sQrU+qQEUaa+6FUgpy3a5iTaRLG0rAYS+NtHipAi3JFTe&#10;DSxuNSpOgND6WxTgPzdT5XINRqtWFHfa4a3VzyugcF1DoKjVxcMVciO0rqgkIGqltNbNVb61SfyP&#10;SmDH3WGIzRhXAtR46dr9ai5SEsAUFQr32oartPYs/cNJKGW4tf9viC1KO+L8ntsAe74f3JxILc/i&#10;2l6bV/uvXi3amgpQ1jBNcL4kK1mdbxVmTpJoyr/TEuis1SXNekSeB9Lihxpritf3sq2EmkjeSEHU&#10;PeD3Fl7RJUPiGpC0V0LCKYkTKOI9G8YbVS2lRHCtGrZNiKFhuUNBkGcMYb5ZnM8XXC7e2QGEYj+9&#10;b2L6u8F7+bCUYFJ5ZrYY2KRUYDQT7lvFaj2OUI+TSZV2+acENzxYb4W9iQddOVhuxHGXpL2QGzhR&#10;iibJIQUGTPB6Dw7j/MaBnA0+9AMwHWDM4oNl7eJHOa0HHl1YaCNNeJge8Hx6xuV6wW2ecbtZsPUK&#10;kpFG0DACAzAag+M04XQ44nQ44XR8g+eHd/jh7Y/46eMv+PD8EafxAW5m2GX2IBhy8CbkyB9zCHJB&#10;8u+Vymt/zweMYTEOoweiAXhPd2QyI4aOJAsTQa307m+e5oDwg9cqkhymJx8eox6yFmCVQY725krJ&#10;Vs+/V7wX0WeYQtHuH1Qj1li4NhxCKsNGom28KJ3LPg/AByIehiF4eGayZJlnXC5XXC4XLLP3xnLW&#10;enIkhYTETZMUNcxgL0Vl/3mzgpmbjX95kLUUic2NtREMzVVFL1XnrEdqRbhwuW+k0FrxmsNgQIO/&#10;ZlRkBuTv4+CYMkOTAOLwupbgiMDGZEBN2CLFA9+I4LeWmhcGGIy315E2PIkEqJRdMtCzDyD1SMYe&#10;qbmX3d4LIvTA3S11aPbibgRyIe+hMCia8PLwM9o+R34XWXw3PmOppu6Bd73f6YFSqyAMYZUcuLeA&#10;kQd9IoArBbkOPMpjjnr/a/ox7gDS5BQSyYYgnrFYU+2z8veXta6cKGiNKqagISqBG6jRwjZJW3gc&#10;ltMfhYKIikacI8gO7aEpjMcxhuBDhp/24UA0LGFyLk3lsDQ+y56X+1SyWA2fbq3RrX+vZGFAd3/f&#10;GmXdo77eQwjuAh07jUrrtddIuJaiZ83rfg2U3mNjtmf6qd14xRqEmyBuC4zWnzn+W2191PJMz59B&#10;P4MmAGQ6tHK//c+e+7nXu7W3b681ffFahWHX5j1Y6zHWzuaW1/zWpMvWRElbmY7KirMZ1LiTSIlr&#10;xC4WdrEgRHvAMYhwzCZ57Qo1+ZZd0P6JkrbHefv5EeQtSNXzcd3GgFdFjhqtKm5aAojcJyUlkWGh&#10;LlTfTkzEimfUOYtlsSJ03gifeAEMl4Bl9znPn5nLnBNJKBTOxpwIBtTeSVy/NUufa9lnFcGyDB1k&#10;qUBhakX5UfU7NQamGSoWpEGRlyhkVhpQTqKPMheNWdvsUYGoUg8ELcip1jm3jUhDK6Hj5y1sLbqK&#10;M24ARbT2Vg2mQXsg6KFRqkiKVpaNrHNJrLWGy7YAdzWBkc+2csqmjRNtQYer4Z3l/kJlPgAl3ENa&#10;oaraV2YetlYFa7EcOhac3KF1FHEp9nqfc0do4qxrtUZxX9G5FptCpOqeF64MnT2/11es9xtUZJC1&#10;+4lsoabXS21Ty53v1P6Z9R6N6wkjdZbmTbUUh8q8u7K20qIK2eeahLf1CLDWdywxrnURNSlP+zL/&#10;ql9nUxBg972NtnrgPUB0L19oG8egctYo770de/XV+lXaywlyhagMGq4PVUN9em0wA4yZYJcZl/OM&#10;23Xxa5vQzMz7Hkzhu5T3a01QHP+LFyD6zSZlgGuDVs2FqNjkbL1SgVupwCpHR3VzJpVWUTFnrR+B&#10;TwrAjOgqew20Cn3J9qVlZfwfHpIihMgFFSmHkEbjVQTEMOwVpgea4IYjHqcnvDwumBcHtoSzM3B0&#10;Aw3BssOMGM2A0+GAx+mIN8c3ePv4gvdvf8Cndz/i5fEdJnOAuzrMzgHwisIhKIi96wNXDGoKkDS6&#10;kE3+w4ZgBgIMJfaZhWO7g4FJ1iXS/iUeerTS7LIqrKu1wFyNppE0Jyt83Os1FdeGy0UhiXmN8Pom&#10;Ar0mZh1Y/0cEBy/zApgZhkYggPBOkh7MyTLJA/eU7JrIMRwTxjGErg4huOIEPDxa2MWr8C/nM15f&#10;X3G7XbFYD+QzXMCsNMglPcukAknZPKGv7N4CaNa8Y1uNKDN2ASXMpRUIZfIoWkeYIYD30creZHuL&#10;tKk61JO02bLHOZOscxSIEe53bO4iKJ9CzaJPdghVLQGQMog133+gDIG9l1XtFWJ77CzWfC3lXtxr&#10;uu+xV9Hj5tKvtjhmqdMkoMdyy7HLduEpczS2wJQ9B2Lr95rXGWK/keO4ojJdD++FAM10JoskMsoD&#10;UFnTMKVJhdbz3QqdI3TWIeUmTPeSBuC636VqrLwdNNeyt6h+j+uMAU0CtUIOa8VQTbI0Sk9xhnh1&#10;PLebIsrXltKUDjCOhAEEZ20IIqK84lVIWtkA8oraxNvmyP1pzbpkfW1xbUcFrBI8rfvXaxZ6+9Pe&#10;Qn3NQmfv+bJn35Q5PFufvQdirpGcW0D23vp5z7gsUc/zvH6NHhjS3s/RUVOyUjVvnSdbxNIqeC6b&#10;QN5PSO/5+/Iel3vjnjH3XjD7Pf3RlpdqGRxfTmGsvfUeeykO9zNadhoz5LOrU/OtNb9bdck9pPXW&#10;d9omKACt0O8/B2thnPGsUe4epEEdOXkq60PHOThXHn4GhepSRorJzyRJZjRs45vXowZbWE0UUxvY&#10;TZPIXFuRkvQW1/k12jqCM6FekiHK9kSQJkn4E4Ni5ZS8roualj7NtdjyL5FKVODe/L/WPlYqjqla&#10;w5qIqvXrpBiT7ALUmgyqBS7b4aesgs7rfZB2WftUNVYDbC2fL030amFcFnWQOqtaxKR+/8ZoQWc/&#10;aAnAlIoapIk77hMj2nefV0mavsf3VuhseR0HMVnRnI1vkyYkrDKLm7c3R+heq5K187/Xg7RJ8Hbd&#10;I1/LGFK4U++122BxHwjv1Qg614GagL5W0VPDGrZ8zuqcNvlclMD/VoZVD6zfArubQsTitSUpstYX&#10;yH5/66zemt7+78uZkBuK3m/kRD9z285d7euyb1Vn4AoppvY38e/GYBhGAAa3m8X5fMO82NDTGuGT&#10;vz+f5G+D9+XFLUc+kudVUMxGv/R4mDt2mgFuNm3FKAjpsUDw/+ft3ZbkRpYkQTUHkJlk1ent6dn/&#10;/8CR3ZHpPlXMiADcbR/8ZuZ3BE8vRVhFMjMjEIBfzFXVVIvQRxHAoIse4ZEflSixnSL8m3UOl7Mp&#10;fE629zAabYid5ZVkoIX0L3fietNCsCVrD0RVN7wNzWEO/Dx+gH4SdvOBn19/4NfzL5zuARBj23Zv&#10;XWM2/Pj4xJ9fP/FvP/4N//7nv+Pf//yf+PPr37DjAL8Y1jGYDEAGlj1RwOSUt6If8wYgVwxOow6P&#10;WfEcfDSFSiPedgMGG1cExXJxEBmFnTkRPsNK6a0WCQRrA8MwseXUZWA+L0bSHoeFN6Us1BVaBBvb&#10;BI0R4bJeWWMZOK8L388XHq8LlyU4R3AOSSFvwr3a9g3HvuP42PERfu/7jm0/cOzGP++DvU+kMemA&#10;hY9POOfw8fmFj88vPJ8PvF4PPJ4PnK9X8C6tWdFU1EvfZNUh1SgW0wFapI83AOcZUCMVt2XBPVuE&#10;ZNHKRaBYtvuJOtw8I+XGW2YE5I3SwloNDksfdDjnLXSS7/0exlDhkRomShxDsStD+0tyasMsycVW&#10;ITM7HL9z2O0BTSPwWs6vlpJ9dr2qiCyAIi40JxRUJnUQFnXU79EWxjSV1zK8kFmDLSlvofBn7Pmd&#10;j1S1TSVlUMyyuAdT8Fi0pCaQPinUXOPdTeoIYejOpPLgVXqjlq1/WS1SgKjoKMvSulCAhpU6vg+K&#10;jYBXEgoPlp75EKB9WpuptFpNaqMVFcdMJR5Dj/Pn9hZxUOC8X6NxAMd1YD92mCdpsoVYFYBynRUa&#10;yUJNjWShBnh17L7vQ2C0pSZqrxttZSENfIdmivnen1eB7VX7kp7tyYxUHH2e0bxfCSFduT991Xjt&#10;AczcCrDjJnjVBk0xIFTyfM9gPKugyVEnkASl+nNmrDqvwO8WsSRD11CfZOQhuWUjVI7zTORzARzR&#10;25ZMvZ8v70HPA75Hfre6IFcO4yPBhfx5Yww+jgO879i3HWYz1UhsjYEyH2Clw6LXkdMbO6NuwtqS&#10;Te9f7ftNjdDH1grHCpxUmJioW9J+ytp2UgbUunBeAQUrHiKltndCSCOtImXd2uoiicDBiGBaWQ9r&#10;sJu67ysB5hZx1OoKqdT40vJLZJZJgJEr2Th3x/Govq3Rfu5YMTGm017a6ziu8od6e6sfyy2LzD4A&#10;3yJjW6KH/Dl4AcDv52VQs1bEZC7XQgwNivGU3O8LcrBAxtetI1oVTVU4eSvUtUdqaJB21G1W+u60&#10;7VDbhEO7c0KGKpfrYNWN1AD2WGJOjTbgWbj5WOzRHu8za9VZfV3OSY0DUbWurHYxtz3TuU2egfpE&#10;FbUzc0rf/Xb3JhbJMRL1v0tdgs5xtQaOaqnZ+X5GtCzjCk3PGVJdVz3MoQfcr6ztswzUFjGhlnCJ&#10;Q5DGJxJJL0huzpHMxTWWi3IPfxjVLgRrHR6PFx7PF5z1nTYUXDjGNe1arfpbnvdt72UX2hoZZtuy&#10;RyzIq+PBXRCJ4SreJyXPc8PPXtis5JtcDDx2wZ6GM6AOAxfDMa1X4EcFxZaU4C63V3XALuWzBQLg&#10;UpBrBAKZXbiGCOb7gFtJQpDxlicbb/jcPrGZHV9fP/Hv7v/C0z5xuResu7KPMAw+jw/8+eNP/OPH&#10;n/jj60/8+PgJWMIVfPFBJqlXOXprxetW1YTLYbFEBZyTFevOORjL4F08V2QFKjsHDmGOrYJABw6L&#10;IjjcK8dOPC9O4aER1Jf2OsYYsNmAzeTPExbSBMUkwD4q2kNmAOeDYuZ45PgSk9flLATLFt/PF/7z&#10;77/xn//8xt/fFq+TcFlO7TCbMdg2wrYZfH4c+PnzCz9+fODz88DxceA4PvFxfOHr6ws/f37ix49P&#10;fH584Nj38DkIZDYcH58w+46vHz9wXi88vn/h779+4fV8PG/ldwAAIABJREFUwDkb2kXbNjd5gXVt&#10;woQ9ycDbJoIUOSn1S5Z35BWXF7x2QGvrIFgvdhLYYvE8GM46RVSwjXMoqPA3GhCLERS1lcqSkNtC&#10;yfjndRwHrL3SeytLLnEfPAEJTdYlooqVhVevzW81Uf6uV+9KUG38f+n3LNvkS7VifS3Ciiax1ag8&#10;U+N6bogCSSgVXrrHu/Lzh1RrqKOvqJpYWc3EZ8zi+RDPi5kVMDF9XipUacpblUUOtgyZlnuZsMdR&#10;4g1WoL70RyRBhMbwcLXvVt20xUGHpHBHPNdWo5soepJajwXAUZIEneyU4eFXhYvFddilkD1SB3Oq&#10;yCIeFI6zZ1oXxUZ4EJOyDCgJG3YEs2049sOr78UhjVuQUekDIA4E8cCZVJwuk88xU2YVIB8fwluK&#10;srEqZgQSjTqxZoe6kbd8/0BWP+sRmNk65LTIQSNzWSbt4a371LtHbeCem/+m2/vRBQZ6n6kHQEi8&#10;nKhFstPUr3WVwLizjmZ1LinngRGgNCdmuENSReGOU+DOGCweH4Bb43WURTMjhtvApSbCZ3OqRwwY&#10;YzwRGJRgsn6ePbPRe/ZsgTBZk1dtt+ZjtQ03lKq7VhBneTRO/s4M4f0eBVnQgD3aph4p6yUJB/Q7&#10;6BqxLZzogb3Zkg4N8m9MqOq1kYvXoxrUjgKvtAbPQOaWUlx35iWhWCHX7mU+La8vhWSxdfYoCYUW&#10;CiPDQlmE3SoSpym+iUSXD+csQe6WX/fK+laT1gKSWrCaq0Hy1v3J96Q5Dt7Ag8ZA/tp6UwNX2qpE&#10;Es89zyA9X2hILI6JD22VAkBJ5urPqkO5qWmrk+dWW+08t0hd2RdnQPqdPXzFevDus67JEuqSbLN6&#10;vi0uaGUHlZZoOgC8RZJJ55AV9X//+qRIzSV3gZIkHXb9FPZBK8+4B3ZP7WqK4Og0C6g4g90QE41q&#10;gdXx1Ku30nORbvjiDC3x5rSnM1WfLZ8JyhY8rp6T3GMIbSEQh7zS5/OJ67yyUwsj4YWEka3ifyN4&#10;3x+0QdVuXdjcTHVzewMzKpibyk+mKlwCjZJKtqgAGZSEKMwkYOmEBzaz9s73yU9asdDzu86AsU0q&#10;cKniZQHqRQAHAuwmeIuOjXYYs+NzJ9D2B5gcHCwudyXbC2KDYzvw9fmFr48fOMwBd3kAjhjeosdw&#10;8i2WiyYH2i8qVBNYKk57EbCPoarMDiZ4fn9+feHjOAABMIAZzpjkPV5vsJLLy6B8VMN7YsPmge9c&#10;IFmiHZJTLeMmBIw6m21U4vvZ8B7WOlz28rZI14nLXiHIwr+mcywxwIIcgmiB9eo1yw7WnjDW4YM2&#10;2D0E217AdVlc1uG6HJ5P38mxbQZ/PF/4+fzCcWRwnkHYth0///jCP/78A3/88QM/vr7wcXzg2A8c&#10;x4792LDvG7aPD+zH4Vtw2JMx9nz5MRa6RWQHjOo4MCaB/BUgI55bnAfkXNWGJ+d4VJ23gtOqLCXG&#10;TZBUt/Im+y34+SRrNBsIMrMZ7LQnlVR7k2IVEi3HpQn3yDi/NkWLnkTwyFZnCfA4CMuNRqHVCF26&#10;m2reVbpP/HVXiwq5dslNMa4vo/dWqm6R6yDV0xmUkeBTCPJMBy9dnEeFfS7SSYWyqtw10ooyRaaS&#10;4NYjCPyGMnet0JUgfiYQq3sYQQiHpDIlAbRFQB6ow+FaSiMi8iSSXMfRyp8gwV60C9QS0Ck97plq&#10;Vb4++HLXf3EIPIsWfQ6ZJtkOqeG7SJ0uh1XgsAHsxnHpwhhJn73snBB7hCHCse8BvEdDghjZBdGV&#10;yFqSoPYZAPu++wBuY5YA+/uAPqt1dqTKeueQ11NFrR4mVw/4PUC+5yM+Wg9Hh6SVNt/mPtgElkdq&#10;mnYOjVSFlSBErdpGdTDN4HV58JBrCnUVZC3SuEckj7xlm2tqMY+V/eRQFaq7aNvBmFQBnb3uvJma&#10;cGYhV37fKFB2RkDoeU9LxONsb/e2g6brh7wCvtytKe5Y1s0Iv9LSagz8CwsEKoF3KdLW4ZzcAJSz&#10;8KBJeeq9KyK3ZW3d6GwDj4GK/HeHHDzJRScN3352zG01qgRxy0B1accSf762iWxD9lwIAQqD/2Vl&#10;70p3ZJujYSVOEP3XxQ9TFq2VXR3gsSc0tDWN/ncMu2l6IOjIoq71tfbz5+L5ktgLRjXsemfv6HPM&#10;bPZaZ6HxuahtP9ImOdDcz96ziMlnE5b3cVij1N0/a6Gc77MnvYy/u8B8D4Bt5QiOXm/WEdQnJ6gC&#10;2megeHtfIJHf2CPsaUKYdjoHbxD+9f4eyT4TzgV5TGfsim/Pvz55tzbeR6IaKZDOYDgS1jI6762s&#10;CS1BRI9wmNUUpRhN5Uxzy84sd8DEP0cc0SkMcyxmGfVFEfmu6tfr6XNOgwjYX493QCGBH5eWmivb&#10;+2973o/UHx7Et1Uy8aglOgLH1XvxpBWOpEJeqkqL9qcEVrO25hAghvSv5uB4Lq83gqUxPTge2K2V&#10;wH2p1PdqhlQ8GoMNyA81tuaTy4WHJdC2AebAsVnARLjDYDM7DjpgnIGzDMc2B3uKlyEvVRcDWbei&#10;smwmYQS1ubcUejwe+PXrF5xzOI4DP3/+xL7vcCG0Ty3K0YYE2gs7jQlDcHDCUsiFoGAXSI8LbINN&#10;jeMM6idyxaUJZ4LVjDzsSHucmGPgn4cnMfzrWVzXhdfzhL0stn1PIaStZPnIxm3OAMTYyeDPH1/4&#10;+bXhYoOLCZcFXpfF8/XC6/QtMs/XhcsxrANeF4M2g4082XFeF55/PfC//vd/gYjwcWz4+vzCzx9f&#10;+PH1Az//+IE//vjCP/7xE3/+/IGPYwMzYdsPfHx84CL4bgJ7iVBb3YYvlaskFARSEaIW5wjaDsBj&#10;CdxLEosKZQ13WhZna4hsQQU2RfalsGsbOloI2K0PX4vvG9WqOucgB9taq0OuGYQNDBsA/rh4s5PE&#10;mwYZEnlm0GwjbRXpPbZ4Re25ooBYVaK2Dsdz8Kn+Xgma50ffAh0ESF109EhLBt0SH9d/EWJWFA4o&#10;PQq5PnxBee5z5Qs5akEcBb/2N/DQE0VoqK3lYZaaAHqQdQvLKP8C3vKCG36M8aWEB2Z1TaYGHRYA&#10;2TogfnAvXBvMlM9hCrgTYNjogrkTct6yDerXEdwNMJY2cIk8Qu4ikQQcNwH38DUnFPQqWi93dXHz&#10;hJkH8rZt6fddn+1Vu5gSrB4V3asqmV4BPlPPrx4qVtS5PTFJz+6LimDylSDOOweqPknL0+yYaaDc&#10;QEDTUu3cJyLHz3s0pmYHdrkmc2VXog+uZUjs6L6WNWjZ6ScP8Rn8md+X3jzs7b2jOfVO50zZ3Tsj&#10;mrqgg7D7G5Fbo7H1LrG3qpRcfe1RULdU3LLjIgCUmvlEUqXXAyF5AI6s5DLMPkd/HdYe+wi2O623&#10;qu/bLG+nD1Riks8yHDtFE4/ulJS+3y1f4jpMMc8pahKLXHDi3FLXF+VoDijWwbdqLneJwB4ZgiaA&#10;OQL4VrrZ7uw9bT/u2c/msPIWeLnyGqudNLM58M7PtPCm0b1+uxYRMdHvYGVzQmZNZXv3ft0lY1f2&#10;8N+xn5M2c6PcmVFH2Rr4XPdH9e/XuPMxnhVatXPvXtSfIa8lEQPU645JeX/eRic+C3d7P/xX/GrV&#10;WiMS/g6J8E6nxogEGhH86jNEcdZC91J5xuzWeJzt1XVmQ+6cPs8T348HLhuE11twQxGOGP37+S/2&#10;vG8N3BYgFcM/e4xbzx/XV/PcmCQB5HZcFWK9g04ZNpOmNQslNzRgz2XRL+sRMTCi1Ys86DsHWOsK&#10;v33xObwe3pcPxm+cjgnsTLgev0gYSHufAMIzwwRffEPeNsfwBro8oBkBHkZYbCDCUyvyIXgNhxYv&#10;LUwNnQguWJYQ4TiO9P/jOBLIMJqU5cFYdl5EiwAPQFuw9aA62wvusuEeOq24F2qIlu8YhEd+fn2n&#10;QH1mb5/zej7x/f3AdTl8fn7i6+sL+74Fr+McVpiUwkEBZ0Ah+Nf/+06Ag4NjwuUI9seB0xIezw3f&#10;zwvfT4vn6fB8nbAO+Pj4wMfnJ77++MTnT8Lr5fB6nTivC6+/L/zXX38B+Bv7bvDz54H/+Pd/4D/+&#10;49/wb3/+wOdhYOB87sG+AWywbQbXdcE6CxKfWTAPOjwVeT/gIhmt3KRmB9YmWEDBdkdkSlSTtBEA&#10;Vc7dGEbrg0ZcWiDZcSB/8m/ZjhwPqLnNjcMc3YOnvg3qXpMA43zWZ1WoxQN/9AsuNwVqJK6PQnrv&#10;brxSibeqhh+1t7fUkauHz/73kZa2NTY5Smp4+eyzpzIRN1Xl2p+O1PqrW9Zyp1Clcpcq00ER0AVo&#10;pLVLocSWxXxUdhkJULFrnCH9uq89z1nYFknwRReP9XrrGsCgbgOQ5CxxbnZY7d5YsaYBtdUqangU&#10;4D2JVsbSLiUDegPAFjrHoxeW1AOXq2dOWf/v31creAg+/NtZi+t14nw98QoZJHH/QuEJLNc8EsO+&#10;dRCJ+2mZHzQrrkcA+eiAseLR3SLuRm2yKyG3K8X8qj3Y3cPHKnnaO6zeVVKjQ3/NlIqliqylRFsl&#10;eePPJcKZpJWWhiPutNG/A0ar8VHcGk4kGN+yzugBR2V43WjszCxfyrHTsgG84wk/ypwZAQE9xWTv&#10;763XXwGAZofbUWDtO3N3NT9j7vWvQcxRMHS5Z7xTn6ndTFk/UhfobQHQ3feXELIAgLQoQZNSJQib&#10;S64FhShUdnw3f6M391gF1LZeXdckub7R160Vl2VWGhQZk/+sQXtmdMGPXNfVfDoZ0xCYtNYZWgI8&#10;Z8DWDJScdZP15vI9krAW36wQ2qvXdoegqM9T8/m4cv976/MKkMjlazbOtDQh5XpdE3I80XTuza1W&#10;Z4TRu+RAz/q1t4b1yAp5jh2dWXtkWPcZTWqz3uuu1ASr+/r4a5RxN2SRYnaTELgc5H5vEsbYCvmd&#10;kd7vkjyyG3C2N8467XpWkyvr5Qopt0LwrBAgNb5TR0VXZwOT0Fz1WaMQi5m9mPfxwHldcMwJI4i4&#10;xWzt+NeC9zJQtMFKqOKWaAhklTfOe7K7JhBPwiuzG/DFDKbRlWeWJLUkKkVUBAW1Migpt+OrEJLP&#10;HScLGB8Q69Jv7+GePjPnwEFjsqeuYQMmBgdrntwR4JIiXk/ybD1B8fsCcE8hHJjZ5TbBSCQ4F5Eb&#10;ISzXYAMnYsATKLT5gfj1+YVtM8GqZmv68fYmmizuyFFQQFuvrk/q+AsuAPdsbQIxJBHkQnCsDap6&#10;jhYLwYomWh5Emx0XFPc5yNUr+c/XC4/HNx7fD6/EZgtDDHYfHsDHBoIL9zgATWYDOx8e6Qkp562M&#10;OPcsbETBpsiCd6802cyOfXf4flx4PH7h1/cvHB8f+OMff+DHj5/4+rHj43OHtYC9GOflcJ4Wj/PC&#10;3//7b/yf//wL/+v/+X/xP//HH/i//+Mf+Lc/f+DYQlcFEYh2bEQ+ZddaYUkkwt8IwhscATzUfuct&#10;j/tywW0p2jQAKuaY6wAoAlhV0VVyqKbX20KQjEmgmINNnmTShx6l15i4XufqwscP3wgQuwos1Sqe&#10;zobUOdi2fq+qVsoWxVn7XssCZORrN9tw5XtMn3ckOVxuIzepHUHvAbE7Ike2yVT2HMAE2UVDOmBm&#10;pJwgMlmhVoDF6dlWwozynnKltoFqOxZFWAxNh0ymRxHkuinwHMqrk6fFTvL6Vx1TKGLgasBYqu0V&#10;vUBja5CmMkgA8F2Aivptpq05RMpypx57VadcT4FDayHOM/IsEpou7BHGUN5HVGyOg7V+Hf/+9Td+&#10;/f03Ht/fuM4XmG3TzqB3sOhZePTUWb2DzMyXfqYyXrUEaVlqrRyqe9e7qnYfBSG/qwhbAQh7BMDK&#10;s50pslbURGVY5+zQ1CZy2n768nX7B5f+gbx3sB193hm4q/OtePB6I3JGg4Plq/Md1dUiULIKQK8A&#10;7aN8iBW/3ZY14sq8Lvf70fNfmTczUKPXoTDbi1ZA9B5pNuuw6YNqs89DwjO59H/v5xXU+F/je4qs&#10;CxRWhS09jBIvMAZBnJ06CjyE+WfdtDMSq+0DTs3VIFte+Drdi25omcRrB+6i+X3t9Zy6CvvZOJ3t&#10;BzMwcgW4mgGY9fXUgZ3y/up/5+H+vFI/jIDs/lpaCzLLsd2rCd4hL3rAn+zsoFLQWQD2cqUZ2fHN&#10;Scz5s1zNP/sd0L61L/XGZK8Tb7VrbrafzCxZVmwbRyTzii/7XQC8f+15pMSznXO19W4WjjbOcFVN&#10;yNP1/Xe7X/8Vr9Nby1a6jVpe8jMxQDOXZwED0UK5+doXcaBoTxh/3gQc1jnG8/nE9/OB8zy1w4s8&#10;0//GnL4F3tNg0IxUObNDdGLs00bdYE6JAqDXWtjgAQrWk6Fm4mPynih0VKBEDfl78CUCUl7lzqQ9&#10;/ZxQfnMAml3wcJcJzRRArmS1kEAqk9vsA/jOJljzyB7ECPAbB+dkUJJngQwFkx9iwOT7wewtAQJC&#10;X4FSafCG+7AZf48MaT9pMtpaZcRSqvHAHoC3wYPeucuD9tflW0ouaZ/j1CLo2ME6Gyxi/N+TyiN+&#10;b/Q2dCFzwOrMAYa36Hk9H3g8nn4yBWX1tgVwi45AXISN28ROCQaTAWDgfKBACjdKY3Qjb4EEi4MY&#10;tBOOzeA4Nhwb4e8H8Otx4vvxjYstXteJ4zgAbLCWcF2Atd6FwoFxOuB1Xfj1+IVfv/6J63yA7f/A&#10;n3/8wLEZbIaE13+ewg4chqpUkrsq0El6e62APi2QJL5GrA0pIX2NQxPVoXIKyyQW7YlUHOtD9wgZ&#10;71EfHnYMOTYxlLnYOOPns9YH1u77rrz7I+lm1HwwXaWpBibRBPDV/WLWgC/m7detUMVI/vGCymII&#10;xnbaJFdC8Mpr8jZZgCPn7b6U4tqoriYTEPpMThZKtLDOSHstEu3+4xZj4VHeCIVrES15LW4Et4bn&#10;xjQ4FLDsGsn2QflZQb1+VHu1wEsZnGnMVgH7Phw3dLLFDUSQxvqwSsJCp4wdp85BPPr+dYp41EE9&#10;VASVSy/b0uahvBcr4YvsXNMyR3MvtKSkmioyQpeZdCYn0wN9fCC1sxeu8wVrzxRK381UKL29bxAM&#10;q4fjVR/sUbE8U/WttsWv+N2WdeJqEF8PAJkFA64A8HdAzzsKIulbPbo/7XoZQ8Ji/Nz0YbFZxTeI&#10;3l7XQu8gOwbQ1g7ts0N6VuEy2mGd5evSEMS9q6JbVTSuWteNLBRGr3dXubsCZNVzoJXLkeu9lYP+&#10;yti+M5ZXSLbW+C59Y1cDRNfVq4R25pp8nTZIh6rGLbOExPdU4KYg6AAlbijd62V5QzKYqvVRqCQG&#10;yoyjFoinLTnbc5C6eEEux3pe+pjM3xHeUBKZvcp9rmZtkXsritJyDq2EuN+ZCz2yvGXXqccSpp3D&#10;M7L8zjWPyB2iPrEgrc5W8tNa55rZetHdo4CUicDFBc7OGaMupfhL1speYT3vhuyNn7vihd8dbytg&#10;+epr9wiCdof/WK0/wy1aQomVGnRl7I1s8lpYwsqe1u5G0V1Xety0MiJ42k3Qc1IZ1dMtgeE9wqqN&#10;Y6x2dt6pbd59nVEXShTuGeMFikao7o0xeD6f+PX9jefr5cVhm0kuASVZ+u4cfEN5D+HbxEvhBclj&#10;cHAvDfngOEYdOCIPM+MPyUWBVKgTVVslJwsdr5Tnri6ARYqg9LyPLe+GwkJPrGs5llYcQqUqjWyi&#10;kjVdUvDFct6WBQw4cVUGABzDRsU9+XBaciFgFwwYB8PB75xMUhcaEQTKyG080iOTBIipVZayGIoF&#10;WyekJYJg4sY7a2HPMwD44fflved9SKjOO8hgpSBDkMOokvo6BK065/MV3GXTazhnYS+Ly564zhPW&#10;njlImTZYe+F1+qLWsQOZE2S2YGtksBkDYxhEGyxl4gYUvat8oWoCQ7EZAJvnRxwYOwz2zYfQHh8f&#10;+Ov7icfrwn/9118AGThncF7w4H2YS9tmsG8bPo8Nhj5w2gv/5z//wrHtABN+fB342A22fcNm/P2P&#10;3RAEwJEP5pXhwHrqcfbpEq21KpBEBPj2mHW9QIrsCFXehC4OuX5QCW4JQJf7h9sIZjpJDrkItPbX&#10;npiBoBTqTtpliTXI+AX4uq4aWGtjAurfWHptxTkgsjPuMNyV9++iN/Oq9UCrsGkVNyV5kQBr0oy1&#10;0NAnANmrxwn61Kjbp2XIcm7f9R0W21YegBvhYeJgUtqtUO+0WoL35To3KBBLcJpk8T4K05HPGAJs&#10;F/cv75OcPe1R3CPKhLB+bnm9NiTyLYjKo3flM1sdJHOaX/UzuVhkkWfAKTi3Cpmtxg4aRII2wSV0&#10;uklIt+Br24C1wkzaOOVMFbFWOpKfOpPO1wl7XTmrhV3IKXBN24KWeGHWJrxy0JmBUCvK71Vf3Ltt&#10;2JLcZKx1XI5AzRkQsGK18rv5AaukSBtY7X2vBpP0+OEGAdBev1vPXYLc9Xpbb2KSdMu1+liv2yK0&#10;ZTdfj/BYyV9oAy8jZSlUaC9Q2m1C7VW9QL7VsTBr/Zck98oeXYJuM6XuKGRuiXAQe55X/+lsoPgt&#10;zrHwZG57zK4A4HdyOd751ReM9YUnmvTuAeyjoq8Nvvfr4/J6Sk91EkBMZ21GaQBY2EKp56sRggy/&#10;k/Kjz2+fk3taRMj4/qPyjS9Mg5OYhXthdbN6uAOaqn8XC4HyrufS4pJUDg2Xg4G1e36d47O+D/Tm&#10;dOcF1nokynshr7e3F8XXHnzvLIj8XwH4ju0/Za3JTaL5XXHCKuk5o+lafy9podF6U64Nuh64X7O9&#10;Q/Ks3oOW+n61rlxRta8QukNyZdGurQdA9/79d2yoZqTBHZJLdv6U4oU1tTa/BUz3yA5qOBys2vet&#10;kFErfx8RIKPzy6iera67sDtvj8l8Fo7/9173JmRoEl7niV+/vnFdV3IHyPUTj9CJ/x7wXsD3HX9B&#10;AZjLA0K8GUwKxK8WMDIgFfgq8EfGGmivrGAEbOhE2JyoOJxlD+hap0EgBOApHugLQNAFKxrvl+5t&#10;U6JBREJxGSEQUwx45JDP1CwQvZA5vI8DXADkiTYYphDEBFUEKasUdvBh1v76HZwX2bN3ZPb2Mz54&#10;1aDdzp6VsZwVyohqWH3HfYeEuO+UPBZAMjDUBcub84Q9X0l9b533oLchtFZnS7gif0AoHANA6uL3&#10;xZrLOTjrPeBjWO11eZXk6/WEvS7B3hA44o0vf2i5rjNZD23bjm3bYTeDjQxs+PfIssGwJ0yM8dkF&#10;Lttz+HHDPnKVxEGOjLf9uRjP88LjPPF4Obwu4HKxdmQcm8EfP7/w4+sP/PHzJw7DgDvx11+/sBsD&#10;5h9wnzsOt3kV/rZ5Umbb4ChkL1w+ICMbXecqm0l04bIgY2JtynruzoslEUIsEU1xLuCGO0mtepYA&#10;vwZg8xg1yOfHWRx4Bs2dZVgibGYDTLa/QgMYNsbAbCaAsVwvr1weAMSwlAtVsXi1O69zJgNEYLbW&#10;OuVsCtdhgFcK2VFAUe/vsbuiBmHick3pQCiaKBJJ02atNZCULJfEIdfPd1IAFpEMHyTRMTFTOAp1&#10;uDx2D7oeRgWo3vT1sFhRGEiStDrwkhzvLJg0eY/GnqG56SNb34AIrXN5/BkHJ8gBVBnvoGxBloh0&#10;zpQdESE59lAGzkiN6WKsUKlc1KSe2YwgSExlpSSXNaJx55cK545fi+HoUX0vgCvmfHC/7IXr9OTv&#10;+Xzg8f2N8zwT4S+7LVJQDo/BoNjx8I5FxMz2ahWELkUXdwvl9uuGXBt2CUhtefn3fGBXW2lnCp7R&#10;4Wzl9e8ol3sg7ijYsIYBJCllCgUiL19b7flehsdT44BnagWbc1Mi8o7PcU/Q0wISerYCo/FdqqzL&#10;1y2B+zsWOnfBklGX0SpZ11K15XU852H1xnf5nqy91SpQjFkDBCt+xL3PNjtU94jcGfkwAkT6z4yQ&#10;fel5fG4EhNVUqWCk5p7/7tqhu92oQbTV10egquyt+YVR2CPV4QBUX0MxQgVRD9V1PdoDUACaQ9C9&#10;fFri2bsVNXF7oxVAfWGHI76XC8CuFGBwQfjLvKXRGBgGqAsv9drNse2DvFRjNuYOF1hBSRGTeB7c&#10;uq/F572jil2xtRkHiY5FDqs2pKvg5Qwkp7KOlJ8vPlcpNDNUdIXN7pceEe3ai/Auz3kXQJ7VW3f3&#10;xllWzYj0uquM79UAK4ry2WvO5oEM5l0Jd72jMG/lfa5TTvNnNSJRVkUEs3m3Ij7o1UHldUkxwfDc&#10;02Lb1HmsrBH6WWLR9jz53aszMrAbA+eA1/PE4/GCvVxx/qWU19glbAdiz98A7yN43AtzyeAdic03&#10;KxVpWGRrxFaouBjDcLYp2+py+y1FhXwA9GMxrHJmWzx9sSF6SweWeY0pURq8ecCfop+uVYqIZMsQ&#10;wS8B/lHw9icOVjjsbVscfCCpKxnfaNxLJoCzPkTVsFfWGFGwe399hjP+dUcTLn5Os0mVeXnwEgWu&#10;Y4FhxPvrVc/2OnGdT1yvp7DOcTlcVgAgJctYglbxmblADMQx4pzDdV14vl54vp54pUBB//7O2qQw&#10;8SAwY3MWdjNwzmLb4+c02MweAHzfgWDSAXeD2XeYffO/hbVHfP4u+WFzUrsYIuwb8LUb4GvHsRvs&#10;uwNwwcHCXf6zHUFx/7ETPg6Dr88PfH1sgH2Bryd+PX7BbAzGB9gdwL6B2PlrMgZmIzizwxDhui7v&#10;+e5y9gGTk2fAwhcSAEqlWy7gez5hHrVzwsc6ExFl+2Or8uCCGswIoFhOBJicgl8oh6F2rRk4uYd6&#10;gigQGvpaalDDULa5yucsGc5l8vokO4Mi+VaBn9S0rUuqomhhxA0YUxy2zcJhf3aQHhVzci2NoSvZ&#10;Hqml9izBJaRQ1uoWV+/bs76Q1mhUtJfJzdY0C7QRsk2Dzz8LYuoWo4NirLYIgWDcOXWaxM0/Od7G&#10;BDkScyEQmDpzTRxGicX44JQxkRVjhZpJ7udy45PjU3blhEALRaQntX3MH8kLQBMOIHnftLJEPSpS&#10;sw3pXRTwJPJo0l5AvtEsdsc5l4UD8TU4BtD60HTlnITfAAAgAElEQVRvx+bUXuJfD7D2wnX5ji13&#10;WVznC8/HA+f58vZtkNxKFijoSrEGg+rMBQxbhWWxuhokd0cxv3LIvXdoyHZtjH6r7gp5sepT/c57&#10;jMi7WQv+7JoygIJq/jfDjVH6LSMAADwFCOvro2YQuJBeFNc0B2JXrZNWg0t7VhLjfWz0vugctowK&#10;gJ8pI1vX845f6yq4sGp5xaYM2e4firsHbeS1lcJGQgLOk2KYSCIR/V44HHO7w2NEHt7tplnx522P&#10;ZWruz+UZR1rglADKaijmaK3pA2WNzgBUmoRs00jTZVlZ2eXNN1TJouZo5c7W4bB6fVNgSnhtxzmj&#10;aqQMj6uSKUF855o2JaWVZAmCl6Q9F4tFFBuxuEYzG9NC2DciHZtAcuu8U2T2tbo3uSQaWkDbgEhy&#10;IjsulXeSJJipZTsE+Sqoe6f+WA38XrVkG4H8K7UPVRgQ+kpStc7FgHNg5E1eB2uPs3R+59co0+Yu&#10;yD9SZY9eZ+RhvjIuVqwTV0Dk0XXQQLTwjuijl490p8Za9X6Xgrj2EJ2fHUZCttHcn+GxK914K9d6&#10;R0iiiEx0snbUWWyts4EaqJGHeLJl8/k8cT4vOBvP+UjuDJwXVr1/94CxfxV4z41Nu/VdrnWo4nyA&#10;7hey1FUY9g534wVOBgpp9XxWDcvDt0sPm7ntZ5t95jVwH60DMmjpldGg7MOXVOUkmPbo2Rzt9Q1A&#10;jvKmr1ByLrz65WDUClafIWBhTDR38f7jJIMTsO5LOlYO5c4Cdt5WwFkHe104zxfO19MD+EEV3gzG&#10;qcI+dXt1DKctAVqGV5s/nk/8/fff+Oc//4nH8+ktZcwWruXyzNh+YN990K31aUjYAtnh7X0uODjY&#10;zWHft2CNFIJxyWIDYw8dDo2ZUTz/DUwGZDYcZsMfXxs+jg2XI7wc8POnw6+nxa/HC5e1+Pw48OPr&#10;A/tm8PW5Y9+BfQe2YwcuBqzF6/XCZoCNAQPGRvD2OSaEZ4RxCUQ7HivUd6YiQ3RoZ2irjf5VoKZH&#10;futQbUABzyY1j6Vnqgwh7o+5wvaERsVjnj/VBuLKz8jJQkeCYP2wSK2OrQjKxvqj1sWE/odFvfU6&#10;8b1jArY4sSnVNNq+irODbkuVu1rMyvsi1QTdgp3a4bmqCDamudnLM0s7sIfrtXdy6Fjwfhi2G8/a&#10;KVcUDvVJgJRDEKd+CqpsqnLQLWUym+XBGMWBWx7oSZ0zqAGiRxC7WQSC1Btx6N6S782BMIiHbyOC&#10;dpkIxhUHQxHurkoAZhVDE78QVfFVcUrCui4o5tlJNaqvPazzHV2OM0Hsu8ByR1gMovVrG2ehQAid&#10;v64L1l1gZ31nm7MezHcWlZdvmvtt5bC085t5b8+CZmcH5dYc7B0Mfjf8rfk9oqurlVGgw6HagG6L&#10;UBupglrfs6p0umNfdMffu36epe3THGhs/dl01tEZeZPvJ+muyc69HB2UK1u3ARHcAzp7wObMQ3eW&#10;eTADK0b+y3cOmb3XvjuHVgAxuZfeIeV1F2OgbWROVHhta614P68cjSDUyn0fhUiXNkutsToD5Fc6&#10;AVZDDVeED6vg4iwsfBWEGwE7q6TmndquVSYx6VIFymYVyjKvFbpeAtXA3H6r/HsE8POJqnPvhBpa&#10;PcNy3R+SNxnMxuT7VnGV6rxe/J0GY69HvJXAfbv+Dt9XhE9XGEKrOGmcDSS501tTZuvQu4GfvX37&#10;Tv7OLKD0LeC7k2HUnnOtjMZ79dQ7XuB3QPzeuWYE5I7WvLv74iwboFTgr+wbqxhW+Zp3rDfLOmWm&#10;AH83RHl2vh/fu/H4mfn237KVulFnz3KlpvXPTQHjvCatseK+hROS/RhEN1a02TbbBgbjuizO88J5&#10;XSlsnQLm5KJoIhCrSt5V2ff8C8H7mJDsAjhWDtryJtWhmDVw32J1WhN7uglhbn+gr8+JxGcIskGA&#10;Ky4fQMv225wsXKpTKLT5M7bN43LkKPi2y9Z/FGE9oZ0i+hwHwJ3EZpwXDQGqqMUoBuHq9jtvgSN8&#10;75hB5JJnPTN51bBU4pBQLEwOSLJosex8kGwARs7zidfzifP1xBlsc9rPhhOJ4kEll4Eam8cSSckJ&#10;51Db5+uFX7++8evXLzyfTzhrkxc8B6AqqifMtmM/PmAEW8ZQZiiB4HBwytfaKEA1XZNQ1FnnYK0L&#10;AHgIszh2mP3Ax7Zj3wysIxxM+NgNfnzu+ONrx3lZbJvB5+dnUPwTDMLrmLhBeHIg+vvbC7CGYbc4&#10;bEwCNuP4ZOeybY20uRjOIRMCj9fsWbLlVclwZu9ztQIO/fRqlerwYF6M9axU4ULdy3Bsg8WRfq0y&#10;3yFicJGVdU4Cc1SB9+n/yg5FBHGjE0qHzPzCjFVzd21dVhj81vf2gPoR8LGk5pioEWaFzMg7nag4&#10;irJUw1CNK1I+FEoVV1mg9/eo4nwmg9IF+J3UfLGNNgLYVNrJNQ4qVdixWJnEPKPMEQn7MR1c63PK&#10;a/9EZhFk54owdyC197HYAzMpl9XqIO8NHwuZSBJqhZ5TBIUTwdVlTF/sqnLMmmwMlko+wNxlAD8B&#10;+ZxCzV3Yf2wC6G0C+SPgnzd61j7tjoUljgMogPvOhoBbTl02jvOeSajDNMspsapM7pFtK2Bzz1uS&#10;36ydZhZTDblEnvOmaDFvBR8vHAxK4HrloHUn5PPO/ZyBiC0AYRb6tbo2roCWs4DFXhndC7LvgYrl&#10;vnEnkHHl6zPV2goQL9+j3OdHwP3oed5Td/fH8rLfPlE2AOm0Ws+8tdN7SzVyWI/P88Tr9QIR4TgO&#10;bJsRynuaKiZnKszZXFm10pkRkCt5BqsA4ujPo2e6Aly0AjxXcw5mZMcdAqMEsdPryyqGdP6V7pYj&#10;VdtGq1V+M8+EWrX8AlGzYr21sqatzmnq3OdUdtYtzVMohovTRZm2MNy7SGfoQdw3WoKMMSXcVp7d&#10;aC2X3tOrQOm7gHuLQLwrlugDfKukX51rMZqvsyDRfwXgvyIKWX9vHW4+WrdWLVZGJHBPRLgCavdq&#10;sF4Oz4iAb9UArezPO50pPWJhBOTfEe/dwQraz0ieebmbzbNCOECtcbQ0ju+QIbO8hSZuKUnKjmWN&#10;zJ2L67ERgL4hgtk2gAyuy+L5fOE6L4WpOPSFLzNs+7fB++hFjM5hMB2yqbUZoNmi2ysIm+BJeaNJ&#10;KFwnwVcehHPJ49YIO4wUfplCm1qWLdRQjDcifqIXNEdQyAP50a+bhZKBC9OQBPY5VixQvSD02jGz&#10;zz8zC8uRsiIQmQWOveNOUnGSAqjlvTcDRiyCPDHQz9kL9jxxBuD+9XoGr2DbPEhJgCYdVCKQ4hyc&#10;DQcw4fviyReHy1qc54nLXjDG4MePH+neOGYfGmHiLDO4nAXOE8exYwug2nXZFCoh1cSR6AC2OsRX&#10;ixdCkK0oZu0FtowN1oeh7gY7EZwBdgY+NoPPnfB1GLysAYOwb8FXnxnEDmxJWWAYiiSBhb0YFzls&#10;JgQPG26236lQV9bjqn0QiMHJmSAZK90MpOcUxfEVujyyZceK4qOYyjRe5HtBobIVPGOMBGccDDvl&#10;O9oG1eN9pIYfpZy7daAVVcWrJqiYO0AGSe/ttbawUbHyDtvfAsdWwfoRqJiWoMHG7grVUKvgrddA&#10;VmsaFQA+g5uxc0nJJEiXRNDIkDNBBLB6hhzCyEnxBsSBPJVBrDL3RIS6kvjMClGj4KhHhcUGZYuw&#10;PLcpsBGaPIgdbjF/gCGLL3nBwVYuWMxAEgdhAdCAngmqfQuEtVy12gcAn1MDvOzWc8lfPge9ak9R&#10;/RspUJ5dtrdxziaC1O8NLlnfOZZq+2CFExT4aRxKj3t5baw7AP39d8HPUF4/ZXK/KvaEfHERzPxX&#10;/yoB2NaBaGQTcwfY1p875yYYGLii62hUTI+K/pbSXH5NCkVGQWsr4MAINJsBQCvkyOwAOwMb3gEX&#10;24FjOldkBdSZWUOsqOl6YOQqMTKzOhp9hjsA/Tu/9DVRN0x71HnQIqs1uDnu9Jp61ULX9s5aXKfP&#10;9di2DTgOtAPp+8Hbrc/V6tS8A2DIOb1C4I2Ix9EcnWV+rIKcK/P+HVuzlTDHFYX+VNzBmNollJ1D&#10;LZTTTUCImfJSAr2j+9tak1ZsNlrrUw+k7hFKLeV+qmHUMZszkH8DsK5qZax1h40s1XqoNBWK/nq9&#10;uU8eK1JBCGPQ6R5YXbvv1iYzkmC8T7WMju6dpVYtc2Zj8469zIiwmK0fozylNqFBS5ZlzX8PY8sE&#10;gWUGz6jZ7TFT6I/m/co6NJpDPQA/2snOgOsZ2b9K+reInvE+VIajU7PDfX6O1898xRanLVaMUFDR&#10;C55yBOOZmpeV+00chXlIdMv6ofAOUbmFTRKH6tj4GFjrrZwNTmvx/XjiPK/0vTZmB5rcpf6758Gb&#10;4L0MFeQBfzwqprmpRnPsqkGnc4JZ+f0luMBkbHBEAuiBLw/n0sdAcN8BFLBsk1olttJfsR0CBGMc&#10;yJDwcBebVQilTUq0BHJCvJ9Q1BiPCJDxNth+jLUOrgbMVvx7GezYGLiEGiSKn5Ub9imNAxkn8LjB&#10;BEplpPUBtefrgdfzgdfrhfN84bqutDB7QTkpK4Ryw4sTiWBAJoJf/p4650H5pMRk9hY3Hx/5Wdig&#10;urQZOPMkgIXd/GT62DcPMpAndIhJGC8imTCb2BoTSIDEHMqwVxCM2WEMAzs8ieEszBbCZQ0lb+ud&#10;fAuzY8Jpge0inNYTBZvZguc1h3yGvFF6zDnkCcDBkoHdDTbngnWNq+anerK03r5EPdlBa3PhvCEz&#10;hFJW8ZU6JKlk9BS72Qq3hS6aE0bbVHlB2F65bFnFLqvyhedZ+5AP4UuuldDR/zsBlrKAV8SZOGwT&#10;qVZ1DXplr9kZeFNukitte3fa1G8f/DpKm9amN1JDVMtTAdy1CuteVrF8Me7dw9BcYsgENXxWkknb&#10;J1J4rLTrohRgg+h3nnvOE0Cc7GfAkv2pbNlScVQUTSzmWNxjPElsfLaKmA8+FB6QCvlSIdOq76J1&#10;THq/3BCQQHNrWSjco/KeRQh93lc5zB/tPy+fR76PJlh9uWhZJzsZAlgfAXnAf37nHNhm+xx5z61Q&#10;yEvhkwmh4yieI+LnEQwJiXB4hhX3MO+5jLpDPoxK1cTQ89EeKXHfDa8dKU968/6u+r29LmWiVYYE&#10;0qLiZwRcrfikSnHGysF09hnvtlKPiIhZ58PqNc7BgjZYXdobzj7TO4F0vc8484G9A7rcud4ZwTEW&#10;L6wrwNv7ZF/oEA/8K4S3BtyNIAT59v3qEepEhM0YHPuBbd+xh/ykUdDz7H63AP7VEMAeMCs7O/gG&#10;ONyzXVgBc1ZJv7tWCSNwbfYZV0Kf7xBaa0SUBurK2pyhQ1Mr7GhAULW821fXmtbrrnihyzG1StZK&#10;kVpzDV4cT/fyYzDN6Oh1bfSAPkLb836o5h3Y2XRDsjs7jeoeamSQ9OxMf4dQne3HbdV8dZDoAvHt&#10;Z8ZLQtpVG6B3v3+VDF/N5BjZEi6t7yK4OYkUE34ggFxukQRuKjpZmfuteRT3lxX/9BGpeqez9u4Y&#10;bpLxw2uiJi5bWtWOzgGj+mgUzt06IKiu9GJaqaSwgW1W67pWbO/6XUTUxMna4ydivsYr7YlgyGAL&#10;wH0ct6/XiV/f37isTVZm7FzCElmsfb8jFtnxG7/qN+VKcVY/wAaTDVZtVUQavWgnr3MCTJOOfTFY&#10;LC6uUclMQqlpiGATSGKDF6RLwI21NoH3howPNi3sBLLftbDSYWokHWsgP6sm86JlTP5MWc2SOwGa&#10;RQykhXa5iWRlKpmI9mcv4uzLLIohFL5MreJVWCk4633un48HXs8nrvOF8zz1xHYOjjSB0gRvgwrW&#10;x6Ii+RZf14XX6xVAF39o37cNbIz32Y+2Pa8zeBeHcELnXRX34/D3gA/sO2HbvEd99q8yMGZL9jPb&#10;tvl24ljwFf7TUqm0bcYD8OLOmc2AYDyg5WmEALZTIjMigGRggNgpEINvyfh/IoCD/YtlwBLDXoGM&#10;2CiH8qZxYYLtA0H451QFb/08kWyVVjakXmuZt94IKmNCDdhXBWRmiOuyWBeTkSltFRWUeanqUOkB&#10;fG2RIhdS5c/Puv2RQvBz6kAS/s2yNV1Op8pvXBYlgOouKJeJct6NWhRXD3F3Dkd3AYGShKk0ABNv&#10;Qwhgt1Luq6JjpGLTBGSymSmImGTLpYhjDkHiUHuSJqaEKt0Wb9lUucbw5ByU7pxTdjtExncHje5x&#10;zE4J676LBTCgiIJoB5dAdkFWKGG4uNe93x4ot+GaQ25EBONTgC0nEjPNKfZdTzYQmB60yjkSMsAn&#10;7sP6Oimo4b3qHqJXzXd4IYD30cJvSyIAFyx3yuLUe/RTqhnyvsWq1TzPx9ytxGpNk2pFoM496Od6&#10;/B44Wypn5nkLrdyLcp73Di4z8Lu8LvG31PFBuGdR0zvgjEjKVTugJT9jvq9qXvmZ2cHoToDvChHR&#10;tyIB7qgJZxYdqy3xq2RTD5Drfc7Zs2/Z4s0IB82ccrWrjA6XstOOuQ9sj/z/e90LSRTA4/vQyixo&#10;gRAxE+rj4wP7ccBsJllN5tqWl5/ZCCC/2wlYAiqr8312uH8XMBmBCr1nuGptswo6v0PovgP0tX+W&#10;BvAGCrs9nZ/DA2C+7OyQRHA3ebEDyqyEYPbUuiNScUZMQokSxueiFXB5Zb1srfH98PZGp4Qk1pmb&#10;tTkR4d1R0wzELT/zZP71Ou7uAF6zbpIaHCxFnjW0Nxcb1BmLvwvKV0KG39i/7577VroAV0l4ShCo&#10;XE+0PbPWmZLO1uvY8608/9XA2dnnaxFk845ArsLOWzas7z6fet6TwhnkVp7Pz3PLnZX5tfI8WntA&#10;S5kPaq+NPYv2O4RID/wnlUfW3r9bogezCRA/APjWMZ7PJ/7++1fKEYpnLJDOcOzVmf894D0Lh3AB&#10;8NZ4dM/7iZInuwLgohl8g33hoT92nxHXvkbaizsv0qwUjRnkKVhW1p74CcSwLljweAaGzabC/lwE&#10;dC3AJqp4jVio8lLGyK3M+R5LX2PvJZysi9TnRF4YosI8eHs7RPV2DEc0la9zViPXh5wYahgHKFWk&#10;Ss438IF+vgX3fD7xfD5xvV4hfNBVC5m2kNCDmRscODsOXsc2+HQ+E0iA2LoCgnOimHEW53Xi9Xzi&#10;dZ6w1oLIe8vHUC7QBjIbdrPBbBu2ffdg/b6nP/v7vyWwTJslcFKZpuDGjbDRFl4/L57OMRA+A5Mn&#10;HggbdgNYAx+iCxfmmh8TZouBtPr+MAPWMaz1AL5vyzEpICMBfqnrA9mImduHShd8s01RdI1CuGS/&#10;aKPRUropqLY4bvhBpuRtFqt5wRTHe40CiKDieXBnF8mEqwy5yvfXj6H2xpDV0jILI9gWBa9v54R+&#10;mtSymC2QCjdKFmxQDQNSCNLG9GDBhRSYGv9WVtMRZKu83IWKljvbsS4OimuRjxBFuC366h1pmULU&#10;gEY5F9HVwVfmlhT33o+LeCjJdmkyu4L9Yq/A7tLGp/T/Q1OJlsNRhf9UBu9tBMCDzchmNMjEcvvh&#10;isBxkRSTNgPha9Y65TEfCbRyo85e9CxsbZzwfHepi4k5+7xHZbuA/9Margqk8DpxbwA8WERx3WUJ&#10;IAdQXVjWRBW9Vy34d/LKeUq5O2zD3pz20ajgrwtyx84HwaPOt8hBvMK6Ka0NWyane5IylZjC02Js&#10;BTzA/IjbBQdlEa8JBk2O9wpVedCQnUj9Q0TL0IMaB5j1ENAZaDxS+NaAEE/tM2aWACse7COA6A74&#10;1sqQaoENM9V9/Zr1gbgHRv53WDytKdcxPRyv5iakGqgzd7gihos1rATGCmDrTgdA83MPgjRVfIuc&#10;Oy1ciOou2mEXiVx3zSZeg1TPc53ksgY+vQu69wDMFbLtHZusd0i3EVkRO4Bm4MIoO+AdMOp3uld0&#10;llrvWgahrmKvlHUrxRy1jnc9KYGbWIeV5z7dCs680+k0uqcrYdktou9310wN0soxSNMmaJaWFEKx&#10;XAvLOVn68OwFG+vsiMyQWQUjwLMF6FOLBApjpOwkL7vJ4pmhl5M2mnMlRjXoGRjPg2KuqJppQnXI&#10;sxdzp9tcjo1JZ0e9n1HD8eK/f2+v6qtwvq73JuqUu6X4tB7Po3D6VaHAjJBd2d/66zI3cNqM23EH&#10;qGDunxXmwD5XsGgjiqO5dt4Ro4zU780w8ULIqKdNe10e5VwNjkN6KHGDsGCN0aS4T6ImoUIV+UiF&#10;tRlg7YXvxwOP1zN3w4OCbXejpi3rB6ysF2+A95mg4NxbLxmd8GicvCABgIhTvSqGOSN7y23SNcM/&#10;KVoYbe94jgGgzgdasvUFhzEwDtjMDobNADUxNrMlYCTaDUTgxRELBb5XDBoQyFFS7EW8h6EzFQ0R&#10;HAzANhEO1T3gesLLMwCLAsiQSZ/PGCcOJKbyNQYlTaPQSnD1TPT9d8IX2eK6TpznC6+XD6m9Xi9c&#10;9kpe8hqSjLYqQXWZ3tNUKoacRyABZpcOHyD497e+aLZBHRpVouf58hPq8YRj50O59h2nvXA4C+P8&#10;s3ZMQADw4+/92LFtuyiMBLlAnEDYSMg4drAOIAvQDhC2dKjKYYpWkEUOMAwDg52yUsUhgGa44Ciw&#10;zcFTC6mzwwBkPJlkL/9eAcBXAyIunEw6mDF8zRNRvsvEOgdDlNqnuSIqWhtisK8SYzTP4Ti4gyUR&#10;uGi/bYEqst+2saiDsvc48uHBCWBV4aUobgfndYzjehQD2kAJzO+B5MqLlWU+hbD8aNSDslMgGW8w&#10;KiJOr7faN3xWcJUB0ooEqzbYTCFoLiN0JJlI3pEGD5qbeadArsKBMwgsnbJYBodWgLgEWQSlIcHF&#10;RPA5cQCs3z/amCVQ2TqlmPGe6Vb507fDkQVJJBZkFmOkzEeJT8ZZB3tesNeVwPtt3wKTb2rQQ/hP&#10;tfbXGGJdvmck4qgEgFjfq5xhE+5HUo67TCWL5xuV/WRIFTKSrInKeyTC2/p7tQVF1UbqPsX903cV&#10;BPCVMgGQB0v8Pk7WOCk4VtlglQfM3C3DouMl3xekDi7ZnaFrGgn0l4nFuXOmSxxOAPwxUFQW38Lu&#10;b3iYl4dDSgRWq422PHBm8KAGEirioix0ubTh61u39CwVWge0mb1GT0E1CxQb1ZerlhornU8zP/g7&#10;tkC9w9JYRUYq72WVwJip71odDiv+yCM7jd7PrYSzKsJahkmGdTh1mvYyfaRIQs7r0Fkb26Tv3q/e&#10;Xs1qr2IV8s40pB0qwIgmz1aRALLrDzrLh4maAP5MzToKaF4FMFdAlpElRkle9Ui40Tye/ezIiuMu&#10;iFtmDs28elfJxxlwrccOKgB09rMUfO5buVHlq/TGgauDoBTS9Y6d2Mr9GIVB3rU440FX7Hsgfmlr&#10;Mbp+6jxPuS/rz+MA5Xd/J/tkyfe+AeCX9jvyjFJWM+k814DOmxUI9WqTNXKsRVbxuMFkdrfC/uBr&#10;U+7NOhKVJpWfpwXGjonJvjVTfW9Gga3l64wwuVEmUTtDgYWoipOwq7V3SaC7Raz05uoKCbdK6r3b&#10;EZXvY58MqokIvQ4z99erHnAuxcntur5PfMoz5F1ieRZYnEK9S8H34jzt1YfUFCVmVxFZ+RGKADlC&#10;IeWqyRYp1KjOjYAQyTGerxcezwcuZ8GGVG1VkoPKulXuey0Lut8F74UZR25Bp3IgRgVdnphyYXKh&#10;7V8FBoLyTRQAziysZvlgzD4MEoVyLKkKAxgc2+3zIceDWC4Ce1H+zBAHoOL7jQ/IjOomY4KfMmW1&#10;oATNVbu5MSDhjeQxEBZAfq2CzoCeHnSllUd8P0OiTC+Ut1k9EIM4QvSh8KhDI5QlgjDWXh7Af3mb&#10;HGtt8DqmOiBYMF4SpKTSckAATQif1RjCvm8g+vBhs/bCdVmcwc7IXt4ux57eWuf5fOH5euGy1lti&#10;mGxR4e1qgMsy8DpBZLBvh19wrYOxLi++uRcwAPdGdzBEkN4xnPEqz7IgdCEYUhY0BK8s/dgNmAws&#10;/PVc1oZgSIfUcMHCkimoWDkQFiCGwRampxFzINxHaesSD55cb8xceuRyYfLUajXs0Lok8wGi6i89&#10;+0a7ZiQFw/yK4HzZ4RPzBuSaRIpsQpiHeqGMCmVihlHrl4xkDqHTaBzK0PbXl589hZ4UGRFy/Kdc&#10;atl9UhAV1CAsJHos1QxKkZICnZ1qUeVifTVhPZMMcfLsMp4t3kS3ESC6k8CawFN+P8W6EzslwLC2&#10;sCBiTmEuYOmfPgLoSqIyj0MnwPu0VUu7mWjh5KKli1NZA9ZeqRMJgmCWzyHvXUjvKVX2yuJGdBHE&#10;53ZdF16PJ67rBJixbQZm35JNV1ybImkJ6hRciVRB8KTXAX9WhIPHZ3FdNj0zpb0N/8ljhlPhSTB5&#10;7of9y2ybB2gdCxuc3BHgX0t6n4dR7iI16S1u7OX97E2ySch7YVTZ+70aYU5rxUpukBA+9II8Y0lQ&#10;c+nFPlaN6IMcq+cunwvwuwd1nlZerbbb3q/8vFEB7to2pUVytMGbduFMA4VUSQDMwabRgaEXbFhe&#10;U+sgSR314MyOZQYCtZS0q5kiLYXcSrBZM0Sr8313gMRVv9ceiHrXw3X1cLgSFDwnTKBylSSeRb3x&#10;HV/fkCJJWQCOG7WB6jvEjiJAG57iXThKXCfLGl7U8uXeySs+q909nJuA3KpV6erXVmyuWuBSz35k&#10;FGw6IlDvBjm2umNm4341s+TO/BqpQvtkRgYridYJAakCdhNCrnuvWyTKDZuz2X1YAdpXQNAe+dvz&#10;8L9LHrSU25pE50lOWanYbpPlqkP1hmf5HUBf5iCUkJXy25eiouqMR7pruA9Bd4HQGdjan39aZHbn&#10;XnRDQ0UXQ90JzVVgdFb/ut/CwdprKy0JwVq11ijrYLaPt2sSrqQdTaqaKeEwK11do0ybUR0xspy7&#10;u69pu5wGmkotwJ67NXhrnNVh7u3cwBWCo1ej9+5Hax3tjQVq2GetrNWjPbl6tkkNzUIQKNYTSVZC&#10;hINTvZYS1TRhnJPJUtdFQW3GMb6/H/j+fuwJ4rMAACAASURBVCDmr1HZNSDdWFuq+xvz+Q3Pe+6z&#10;kOlLJjdfkvBgSkBGCAElCmq3XBy3CunR4OoNEgXadYCgqDh2AazJxX24rvBfeWjaeFOq9XoiGRC5&#10;ZHNDAcRgOBjHcNRXy6UDaLDWcdE/PwEGTv3u3YvcLk/F4BPAH5xqY+GGSqIVuNcKxdD+yCEk1lmt&#10;4uGols7dFoRxWCULIJQ7C4e1Fq/Xie/vBx7PZwLl7HnhOi88Hg98P749sM8OsMB5Xti2V1DUE87z&#10;wrHv2HevcN+2Dfj4wAYHOm2YzCYASiJQlGqWnIV1RRxj1Gi9juMfxi/YmwkBlGRwsQ+uNeTtj7yw&#10;3XmwjEMHBynUDQxvoeNgsUXwKyomc5plNmpKCDrBMGHfCWbbdKgR6VyF+Bmcc4ocYqFek62upQZH&#10;NWkqQSyrwyxCKDFrtL7DULOyeTDGpHtejk8dUpnVER70MzmPg8pZwcrORHqTNzt+WOQYy9eS7bVl&#10;GBKlE3jBAJMK+ZVtWtx5//i+2R8wEwacwkkBR9lv3IMUpiDxkINYk/1JXnuy7YrLTzqse0olBlSq&#10;UQm2R284CUb0wHtT/GwEiNP1iODVcs5xSdQ6Fh08Xknp7JXIZWUZowgOFkpsFoRG7FowwlYOxZ7D&#10;uILl13WeIAL2bcN2HMmeSwNMrBWZ0MGHkmTSxZQIjhYBzvFeS7VPyo3hKhI6+L3ngF01zqN1DpnE&#10;e8UwcUW+ytDtOP6cnosqe8C3QMAVe4MH8Dl9FokppYB3KuzMoC0niKVFVVFAQ66ThRqVoQkV9V2x&#10;6KYlEOfOoWcFZO1buPSKbr0Aj5SGZctqH5i6VzuOiIEVf/I7NhozYqB3UI2ff/YcE2G44vnaAOJX&#10;lWOl8rZ1mFkZdysWFKu+5S0gdUSI/SutS5YDIKWXrjJfLUjwEuDTpYl+r8JC5849U19jDc5VKtWU&#10;rSOuhdqRii3gfvkeizVuxf5gFgT8DujVI4NGfv49oGBosToBmXrEUJlXMAvMWw2Ufme+tubAipVU&#10;KwMjW6zcA8pJdLSMyIJ3CJ5RUOs7hPiKWvxOxsjMVuMeOd8mHGfn73x/emCfJOdr8m+230wJxMGz&#10;TRVrKMxIjJdSgXtnLqRTW9W93Qbv5VmwVyeN5nFpJzJTdFfPHtk2qj8WSXQOyDHPSgAzG9drIhD9&#10;+Ee116g7abRe9+bLbJ+gSV3IPLdhmtWXK+vBSo25aqvVskLquW6VSvtow7vSHZZz+qQDwHzPbpEc&#10;q1aAZTdoz6P+Tr0gr0PW1dQg86hkPwTilM6z0p6mJxKA7iyucytkTUZJfGsCzuHtxA3s5fD4fuD5&#10;PL3Ylts2lzNhz+qesd/fEFnY5ZSsaAbFKmYI1AxAKtuF2vYO7Umr/IYqH3duniylJyo7h8uGMFMB&#10;yDCiIpvV98f33fc9gU6twRhBGOaYrO3ARHDkYEz0Em6H3cggA3IRaI2EQH3YLoF0GZpFwWYl/5tJ&#10;IagqXDAqJweqh/aCFa9NTzhvweJUy6NavJPSg5rjKwFeLncBREDSWovzvPB6PXGeJ87zxOP5xPe3&#10;b1UBEexlcT6feL1eeDy81720OnHMuKyDdQwOHQL7FpWvm1IyOMfA5a1tNrlJswFYdEmox2nD8+Vh&#10;aFyyJ0liegaTwx7WPUvZv9/Excv692TyFhfWiBlg/LXyBq/KJ5PnY1Fs+8PgltrIaSMYNrnjCDl0&#10;NeUKdDZ0Wiq3WgeEQq3dRqUzwCgwbU22CeuLSD6g9mmWSmg9fkkdepNKj3MAsFS3gwr7FuHzKMFa&#10;ggkQXwZzE4JQfHwS3jUysDp1ClR+caSAe8c8DgoPtiVOKPITQWO8rZcnGz2IbVNGRrC5cRz8x20i&#10;3qKXeQwujeB9DG9Buv/CXkY812ghpcB7aUFSWMf4pPecUeKsJjET4M5OAeeSaEidVlBVVQJJXPBY&#10;Z1d2YiFZrsSclpaCgAJxJueF42wRxiFsOxKcBPLBs4Lkc0FmbgaHwLie+XvdVwC6+AzTPXVKpJAD&#10;ekR3gMwhEdYSaWzH1zF5vYvEWzyESFIFXHfopA4kkCBkBGGrwwoq4KR1qHXOZaUsoAhfFYYnKE9W&#10;Ev3CrquqHQR4VgkOoA5gs4PeDOyVCrrVs/9dz/yUhzCps1bAhhngV8hjbhWy7/zqKfV7aruRmn12&#10;eB8dTFfJhLt2GzMl3gxQbCmWK5J7EbBvBcKOwIAVoHfV2391HsRMF5QNgsrnlPRaQrk+aAKMoOb4&#10;6M3rfMDmLp0lCU2SxD5TFSzZBtry3twiErWwoUT+O+IoKaDoePffDYddDRruAfjvkJwjYLU8XM/W&#10;vxFJu6LUXyUUVpSgrecx6wDRf26rGWddL1mINZl7i+DE3TG0omyfgZ7vetT3x8e46+UOYVo/q17+&#10;37hGkGT9HbuPBDwXiOOsu6DqeivphAF4V66R1OrobuIQPCTXqZe5MJmDq4Bm18IEKDrZ1+s37aZx&#10;z3Ks//3UIXc6qTAdu7XVKOMRwT7KDZqRs6017nc6dVb2pF7907P61lkitYf9/HPO6/ceCV4GLreE&#10;ryoPTAgy79wvaSM8Xrvma95o7plI/MkOQF57nuOuUiMwJy5wI66IahKYntkM9m1PYbT2OvF8nni9&#10;ziAKZ2zorzm/m49yW3nP+j+NL84HmHzYK8XClAlq2H9U78+tgRIAKGvh7AV3eesBQ54pNknZaCrg&#10;f9u2AnRqLfYmAa/OOA/lcQi0JKsAjtq3KSpYwwB0chHNFgnbZtQCkhXRMug2fo2KBSeLfT18ZZK6&#10;V9sO8rQdMyu1ox2FV7AmFguuWLyoWVyw8KK+QgjrvplEmLxeJx6Pbzwe33g+n3g+X3idLzjrQJsB&#10;DCXQjYjw48cXvn58hXu1wWy7eIY7AK+0Pz4OfH594uPjCPcQyus6AanOwRiCY8AgA2caBOsf5Hx3&#10;gv9cmzEg8oQBmRis5kARFzPCWxXC55kIDg4XLrAzcMbAbRQWCgc4whYAVQ92Ch05CaCKCkQKUrVM&#10;wm6eUydGyaqqIkWsDfdAGFJLiuwm1B5u+VJNsN7IS09hPUO6YE0LsrRgjgd3QxWDrcnI1jIngXtU&#10;IGIk7YANMKy7XuLvCMCG/AIiwIn0hwj8umAZFcclOodpqaovmWl2NpMejlWgJwkCCGHt89doM9id&#10;VOrZQ8m6Mr8BAWA31RyXEh6OBJ+70lzIhFm2RYkgvMZQwxxwwvqFGgdqiM4BUaDEzoFE8hjhoc4u&#10;WFRZ7bsfX98xbFE0mm1LQd5OFLu6oMsvYm3oTIpe+yHIRu2J/mKHRb8EY1jtgzI3IHa/cVGkU76P&#10;DfUFCau7NBZQZBWYALqDwIH8NsJPmwtbtrQHR716srPTKiqmuVpHZU6UBwWnoXkJsKfXYfn1tldv&#10;T3VU5lCUtdDM+mUGQq2A72vqdFKHvjZYAvTU+T1LoXe8lmce5u+REnj751dBlKpjrqMQknvGDMwY&#10;+WWPru+OwmxEDo2sd1a8yUd2JFMvUtzLGlg5UPdIiHIGkagnyvqsfabIdc/oV1yLVoirLpEDLg7e&#10;aHQpij7WRo4Yi0MtF5Z5PdCuBuB01k8ZPC8DJd8hm1YIrhmYORtTvbk2zoGYhG92SKQVa67W1+98&#10;vtU6ugzJvQPsZbsG6loYtM6A6fo7JMusY360jqwQejPA5l1wbtU6o71uUwc10bZE/XV/REj2zlbc&#10;/NkVwnPYDRHmO90AOme2aq2OoZGlXMtKhzo1zEyVzhOl/zx7hxqGg416VV7nzBqw+J76XtwTNIyy&#10;bsrATlknloQyi32Ji+ABQr+uuNPhOLMlW9lfZtk3K2vh3e6nUUdCv97N8/SO334PS8nOGGXXifTY&#10;p+Y+sXpPV9bhWX2/quIfkn+kbdhbTvJygCoRHMbWfL1xXWYERNsdtf+EuRGtzZ+vF74f33i+nrA3&#10;uh7/fwHvJfPWXPQSjDY+cM4my51k6ARORQ/sEoiIr9VYbb1bRFBcXhbXecKeB2g/EPEsluBp8fBa&#10;LdXlAdhj+JsPRKWowNFtLmlpVQVtBl0NGbDxoK+frC78OXpcZeDRmE34eGsQP1+7+OxR1VMEM2Y2&#10;n4sCpKVmEOBbAO/P8wI76/2cDcEJcIRZA27yOUbg/jwvPIN63hDh+DiwGYPX64m///4bv379jefT&#10;+0Y757DtGzY6krjzOHZ8fn7gOD5S+OoW/u+c96eKnvz7vuHj8wPHsQcyJObBmgBmGrUAK7sMlTlQ&#10;p91LsDsqla/z9MDtscNsBIPNg/Tb5nE257wnOygEqQZwEdm7OVoAMTE2MIg8AWAUWxnsS1i3bwUE&#10;K49rEjYyDcZR/moFamkQSM/F+UZMWf9KZXBqu400/pwBZd940erkD680JyE7BFSLYGx5LzIzHHmM&#10;nsI9dZzJGQRbMMcmzdOcD+EV54gBnXGclMRWBNvBqUtDhdEKNR4HMlKGQOWDvasyP9KcB4sQ7EwQ&#10;emD+St7wqawTNifO5f9HJtt01AMJcLYWl73grIUM54te9DVYJtl9Sgp6FHkqsRj1c9iE75Ov55QH&#10;vZybNqj4KbMIuQiPxYCwB8vteEie/pJ4aIyw5Itn7eVDceP6bfwcsM5qT8pmwzLr12dqBO4UKhkm&#10;HXIo7Wa4eZxqdrjEDpT4SB37McnhNjgARiQiyLwbBqfQR4LzXs/l3iHsotg5NfdGYX0o9hYiDXqV&#10;JleUQ0CUIoapFcwtg27z8sgLoMQIFF4P2mp7yVe5BDcA7pElhPbH5+nB6p71D6sCe8UO4x0A//fD&#10;AnkJDJfv17MXWlXNjsK43gHuV+/LivptRTncAv16wXYj9dFKGOkMRBrZX5SdMb32fyrasMszT15e&#10;7qn/VIs7ZDcaqXqq3aXMA7KtBop6VjK9WijlE8nDO4sMEb5vZ7Jyb+4KuN4hCpfslZbA2TUidQaU&#10;vhtoO/q8I4/78WvVIeYrazK3UhUXrnk1tPsuqHdX2d5b/961MYidvOU+KpXhpaCuXu/6DbRUrBMl&#10;Pflu50KP1G1Zvoz2kdF6xK11cwVYQ0d9r77Wr5FaKu13gER/vuL6c5T7FnS+2P0x1AZw76593Nk7&#10;6vvL9ZgS9T6HMwZIfjANno4EKu9+/hmRMsqxuAsYz3JhRmvTau7PnS6he1hor6am7vPpZcW8Q5Qo&#10;seNMEHGjpq2cU6QFTqUJzAJtmhABPVK69rwvrpO5wvWYHSxfYPZZbb8e3/jr1994nqfIt2jbef2u&#10;IOk2eI9iWLDub0/WADNv03QDC1a3CkZnFrYW/fY8FVjXCpUJB/UUmitaSg0RNkPeQue8cL1OEAzM&#10;ZhrBKPr9t+AR3p+sflMxRGDjLTS8ujNb6zin7T+iklINNCKYAGDE39u2pcmTrXFMUtjrgViHW3jF&#10;rRGADFWHiHIPzuprUyx6WUkcwcnrOr1/NG/Y9j37dRMqwD+OmgjcW+twnif+/vsv/POffwHMAYg/&#10;cF0nfv36hcfjG9d1+fDabcN+HNj2DSCDffdvY4zBcXziOA4P4Id77n3yX3g6B94M9mPDtodnvpEH&#10;1IXKmQsAiDkUNS7nOiAwcKV9k14YqGLUE1gHJFsQf3+9mjW+MxO6ig71dYqBvOE3CTNq1gudYI0g&#10;/dVZyOjTPJWHXYh2SnVt8TVYrAPSF5qSirfXdqczIKkNLMqCNeYpBOCYyRNIhkwKmkYR2soNixnZ&#10;jcLR194t+Fa7YE2SPOUDeB87A2ypyvLAs708eG8vr8L2c3nDJkJLlW0JoAJ7JLDKYgVMzQKyiBP2&#10;GGrDjnY+wf/dORbApFegR3W846y+ly15MRSYy/Gexo8Gv52wpInrb8+aQo6ZaFGW7MvEGl5B3GxS&#10;EGDlW8+CnyIE4iH77hu5Tjl94ErhqOHr0mJJBrWWik1pOePgQsZKGGPxN6Nqd2RGg6DICoSomNPE&#10;MrQNWwiqpkI5VPMLVBTsec0oCxqk8PkcYBzHXKJ4KP+MKwotjmsnt4LGWAQPFXYPxihfesdcRqZm&#10;/0Ju5LiUyhcZ3oauWEUViNHqrWl90WnTX1EAzYHyOWDbDiEswsO5pbivjp3QKq3fAcd5CQy+EyrW&#10;Ax9GtiyrKiz5q7QXGx1GaBL+NwOH3vVN733WO8TInQDZ2T1751Bevk6pmOpZ/awAArPrlGpJHQpN&#10;RRdfsTQQBf1D22Jp4UYE4l6GE2bVAoFRZkuTAFG4e9ANMzd2g3HOPQE1TltcHvUH6uWOYnUW1qzG&#10;KETukyALZmDrLB9iJdh4xUZlRjqM5mnTUnJhzEpbpRUV46iTZ7antF+rkbmAuVcxiIbQ4qpPd6/z&#10;564atmmpu/Bad+7Xyv5UWjFHC13ADbMSpHhGPo+8X1O1r8+sNco9WGWTiTndrSu6gPnEL12Rgo1n&#10;MLBbvZNn0+oWLNesLIpaILGLtSZ1HUWQsgw9L+bKqFaosHjqnOYLj27qzqsWKkeoek2lRWvxs2nL&#10;EeKyiAex8gyPcz6/WLLCHmQWvONJP+tIWrVrWqmXdNf3umjhHfHDTLiwTuagIqxKjCl2UpWft+Wa&#10;MNzzhwgwVSD32L5rTSDSFlpAZTF2UKMa++iQ+N01Jns4FPlxRQkVBWsBE3XM+PX4xt/f37isLVLT&#10;1u2h7pBcb4H3kM1LrFvJ/QFe202oB5PJO7GYcHXO81/LftRx3UigRar+ah+0FZVFnRKPpDD1AFVx&#10;bSC1kUoF8viwnUN7Cca39ZscvGhM9GkOYXjSN1leZ7J5QQKgAW6A90aBkO3J7S19ZAMKgnI3P0lu&#10;TFZA+7tz5a1JxCE00MLyBeKoW8/sFRFQOpJw2CxcVMgih98aMrDW4rouvF4vnOcrBcsex4GPjwPb&#10;vmPbtkCo+GfJYA+GGwJthG3L+QHnmduLyHjgfttN6l4wUUEsFdlGWgpFi5FoHYFkgRGHYwq0CAHE&#10;xgSAdmMYArY9eOwnpbdX3sZX9ZhefF4eDM5bswu2Skhzww+1eP17Gg/S35tE4EaeOrqoSm3a8bOw&#10;loRk30KWkJwaLsSyB4eKQ2gG/GlprxCAcLIwiZ0pJgGYvsACmBw2s4GN04RFOqA7FTBastFkAkhH&#10;Y2VRnCXWOjh7+ZDNaDUDV7dqhjvlHIOtS2Pad2J4wmHbAoC/mUQ2QVjdJAV5uq05eJVVODAUoZaL&#10;QR1MlwJYY3i3Y8WiOrYplFaHzkaykdOho8QHciZy7lyKIHk82TjU4cjycMFyDWRvW0PFoaP0n7/s&#10;BZ/HLQgBOQZYA3RyDbPRnkioq9WBK53KMnnDUjPeUZPG8HMu/AEJVFm6NQnosnMGGWzK6vgcCs1l&#10;4GGlYKIKrCmBX0kEcUulI4H7snACd+wDTCa9orczsQpPT3OWdVFlHKd1QxZ0KMYcNcLZqlCm6mhb&#10;ePaABUmN7r1qCRruAp8jtbE8yJeHwHlXUz9cNgMKXIAG7UNCXIfKzrIamG4VofcVbysA80hpKv9c&#10;WpustAOvFtozVVb/ma5/7hEQ2Dr4rByc7qjzeXIYugO+rFiVjIiR0XhYITLKn01Ad8hCypZqKUkL&#10;XcyFSBF2I5C22YkTAuly/pMUGVAWhsjnMgDum+IoboE88q8MqrUg7W6ECYDXGj/p+xLRLTluUkBe&#10;C8idhUs2rTk6X5vZQ43sQO+uUyuZYTLwb4V86BGLo/Hfu4d3Aonbl0a1wniQG3LHkuvO3jmzc5X3&#10;f9al0/Kubr3PmLxxxRqzShpTFRysPyeUNW1W1coO/p4tVV2XyznNkzWVR+cyrOe6rKzNK/tO+98I&#10;ZfOIzMrrERPcGOCVDSV1auiFdTCek/M9b+Qbyvq+WVn2nkLI4JK5XaH7XI6lLK4ikXuX/b3RIgPK&#10;rAJlrSZAfHCTXFgB4FcB6xVbwVbGxKhbt7RDyt2rY9C93S1DQ7X+3bpv7WdpuGdxR7D3Dslaz8PC&#10;Skqp0n8v46DZdSrz0qg6pgE0Vtz3PnNzf2eNOaTmskSa5t0vulsQbXB84vHyFt4M2SGwluXwjgr/&#10;vud9AglMAGk53VcuAPUyiASUwY5SVVp/zAJIZhks19hkRBtWPeGp2tiiep3IeOA8Wi7sO7ZjQ7Tz&#10;yOwjpzBH+Rp9BVENvuSfCfdhozDBKL2HCbYfxAwyJoFL5QPfNmnZY2pVPdFIE6EImNLuSC9K8rNk&#10;D3QZkJu+1/gQB4rjQoTrkvBEKRs20oaSiBqD4zjwj3/8A8dxpOf9/f3t/c6NgTFHUNYfyRrGkA+Q&#10;SCBhHGuEBOLHGOhtIxzH7jsjpMo+GC97kD160RsY8opos5EqnMpU7eihvpkNWyAF0oKFgOBvJoDz&#10;WwgJDcTFZdPWHhXYMfiTHMBGWn84JDcUDpYVRKDNwJg92CcJxYEgowhjS4YcziFYRrngsubNmmVe&#10;2WIX56QEjll0KxTDs9mCVRa1ISwZLEFigMO8MWbThW5HxRBJjlSvkSdOHAwohBL3F9fQaXJesNeJ&#10;y1pYe3mwm10Ga6NNFXIYs7U2/NwVVN8GGwXVfUwxj4oIx+lZc7BcAXlKJxKOKrA6ZSSk2PPs8946&#10;DDLD2QxkezIkj3X1WYrNLVufxoyQWvWcu55Ygfexq0N3ZWTiMvO6efxZEdZaFfrhXoFy8ZbKZy67&#10;sQToXTL9XYBEDO80fqXtC5rAffyzqwAWDFQLraDrEkbK4GvZqt09eOVMxA4oGjkOUsp7P3icZ7dI&#10;F07a655Vt4G2XBCflcXeKEF0UNp/BcaESE9x7AIR64jyRgRXaiYJ4KrgblU7oHFI0yqoHhrOWFOc&#10;rLbZ1oUsdAjwckHIQWxAyi4qj5kWKYRGDZM7D6SnZlsFI4yTKlX/faC5W9RPivJVNdbMG3d0mLsL&#10;zK+2V4+A31Vv2RVwbDVEdwbUzywwVkGYFZB11VpoCTA0JPYhLwpg58AEGNkBbEwiQkmja7fBiFjn&#10;GuQwc1UHB9A+k5ME7pwDK6C23HeNqc5LlMOMZBxKnwR4QxlGDcsMhlbkgnRN9rsZCU0/9uL73gnB&#10;Hb3m7HWkMGCm7u9ZT62oWbuWT4uAWSZl6wFRd2+pw5sQLPW7an6HtF199i0CdrSu9Qic1TW/Jkik&#10;yMIJ8IeG+wkpm1oM9xW5XxtjJuCufGasbHFboHZ3zy0sVWINazogqjzv8oA8etfPvHZg6J9lq2cs&#10;zwmNdbNV94+QlNk4T/VppmOTwKZ07pYCoLKaog7orPAcaRGdzoGorVYj6AqdV6d6mB2re1RmtKB1&#10;7zpZH7O9+Y7CfbXuXfGon3W2jq6h15VJDaHQar210l3QniP19ffu+agDtCVIrp+XUSSHBu4jFom3&#10;67Zpl20PDuc5QVDaNvYs06Jw2FsQR+x6Q4gEVamQ8X6cl8X344HXecWvZJR1sv+9a6f3lud9LIKi&#10;ipeh29/HQSCuOusRaMygdDzSV5lbCOWm/NnjOLAfu1JybvuGfT+8B3EEgBMwBhW6WgbojRh6/fCM&#10;D7GE9+Ym47Axe6FvvNbgaa8Sl41RLLxfQPoJ1W0FmSjOar+JBttLVUuY/EzSOmgP6ndjNqVZ4mjB&#10;kAA0vRvGDYcIoM1gC9Y/xhh8fHzCXider1fyv2dDiN0PzD7ENoKCqTiPALdzCVCKHvfOWf/ah/FK&#10;Xspe5F4N74mdfd9BwT/bkAfzQUie5hIEIkOi64GU6j6GdNJGMGbHzkYoX2Nbn4EJXvyOIxhrPE4W&#10;ujbSOS88dxc+m4OFcf6eH8fuSQPTT5svbSrkmJ6p4eLiVvqfJtuPcj3g/mEOoTth9dBdeTQa0gBR&#10;8mcVRaoxqT0dZRt8w2sWMdmcCMROHXSbi20A4Z/PJ17PJ67rFdTlNtmp+LBpQRK5DGI762CdDcp7&#10;wpUX0RQwnRXKOTshqvKc8H9PBETYqDJ4j3QP4mvm9RgB2OPgw+9yZ4mThZ5uS3bOqbWBg8WTYUpz&#10;GUQpeJag1euyC6Ds5CB2mvCSaylnwIPZBUKuVWxQCAYHSvs8BNIL4iDKFZkpVsKyYJbREIV9UcOh&#10;XqhqGoW+UnWjmZ9RKx6oms8jBWI1r0fFnjbtRGm94q/RFURe43jDhfofK6o57h5ES3/pVtu1tJMC&#10;3zsQtgpcaZfUIjFX23nvvH+vyC7tlFrrcv+9tR1Ifh+ngqv12tYDPuNrmW7NI0n7Xl3SA0BGe8Cq&#10;N/bvtCar/WXSzbkagHjne2bBlyvv0VKiUcOerDfeNDk7P5Cvq1LbuQ+tQ5Y8HDczrBbByR6gSYWY&#10;AELZytLrHXUn2AoBNByjAcppnXdkldTzaJ2uKzFMrUHFSZC20t5SQ+ok174GyrFKkrHIymmt7bQ4&#10;J1ufd6S+vguGjNbj1hrVWoN786AVKlsCQrOQ1xFYPRpz4/UoW/ApezzM1Pf3ycIZ+Dn6zKMxN6x3&#10;BtdEw7DQsQd+G2SqwcBVUqrEF+rPpi0Zdc2H7uu1hH1U1FWjeQXl+66B+dFcWbnXvS7E1XDoHvja&#10;AoW5sKJpKqUXrZpme7ciMAjNtU80uc8q395RHqMMFC5yBfpgPKbvWmVMRhGn2lvoFjHWqudW9pPZ&#10;/l9aw8xqg54v+tRq7yYeubJPrl6zJP3aNq2MkWXl6HP3asISE+yRu3f2gBUAf9hdRv3XlWD9bJ3X&#10;4lThlmJilqjAzRKO7V0uAMLreeLxeOF8nXA2OH6ApkKA3/G9f0t5vxoKRJ0dhVqDMMsXl8JtV4sU&#10;za7qAtIEm5XoNSgtehLIo1psuRkaE39eDpZZS2NUJRoTPX29lYoJzDYHi4X4uspSgkzyRm8feMf3&#10;yV+bS0QCoWMfsqBAkJPD29j4kNhtP3wIJMiDd87A0KhKjz6Yws8Z0f+dkq3HeXmlstkoANteZe4t&#10;aXKnwuv1whWDNgN47ieaV1FtmwE24DDe8/44Dhz7jn3bsZsjeOAH9T2FTgwmOOtwXdaHS0pgMQD4&#10;EbTfjMG+bT5Id/MgfA4uCuA6RRJiAxmfYWCdty6JYZZbsPFhA4Cs91AP98OrT52oN5wILib44ZhD&#10;DWWh0wPpe2N3WohRPnxwoaQeATa9GHohQgAAIABJREFUhXxFJelsJDk4BdfGIsJsJswlJ1TXKAJh&#10;SXWQEEG1EiYFO3oHP05kznm+8Hw8YK8TzDaEvdq6+ygA/mp9CeuShfASJcBxTk0nkGDZPcEDWW9S&#10;AFVjScU5fyJT8xwAbSrsJGJoqy0CK+NnpKwsVyoXForAcK3gZDkT/++S8iR/H0sbAM7evFRkqBDa&#10;djQpd8HpXAVZUqZ7rDz6cvBU6cEJpcgWPnuKmS4Dg4WKvwnel/sQFfMQ0B73pAiIVc/VFXVseTZh&#10;GVTMBB0Z2y/t7/kizgPOfje4p1rLUJAlrMH+MnaSRDtx7I4ICTUgNmUQR7Pg7YH6I3/oOwD+6H1X&#10;WmJbxE4PYCjriBVQtkUGl/XiKvg9A17u3L8RmDC6Z78Tejt7Jiuf786cW+kW6BEaoz/PAES5p921&#10;/RgRNeVnmamPezYhM2JNWkcQazKfxeczRM0xvEoS1aSIDZY51On64OH6MiMJooilCS5DZznFDYCi&#10;h3+siwqrNIha4DZQy7k7zYg9X+op7gLCPRBkxT/9rn1DDzBfeRbvABirwYV31rWVMPHSkq8U+jSV&#10;4W92S/TCo8tO5ndIlx7R0wxlnZDEd4if1ve0cgz6Skuajr8W2dM9m6DMViuIyBiafeM5oQH6DzMl&#10;JmDhCBRdOYfexaB6eQgrVh6zzI1WtzjL4xG3wMf5vknNepqy9RhhaA23cs9mNUc7ALdPWJX7t8od&#10;G1xT6TKxOs96YakzgvVOzRyvr6xpV+/hHUL5zho6G58rFm4rmIu0kenvx8XpcTCHZ+HA/Wtoua4U&#10;61pDtDIjvSMJGl1iovtAFF2SUOxF3ImMF1c+Xy+8Xicu66pz1cq68v8LeL+iCupeTAhvRcMXNbcQ&#10;8bCYWfUIKlPCPVFIOWRP+kEHQC1vSv6KWIb3FXvrrJ0uJw134BzyIJdXpQImeGQjKH4ZRgX9lZ7Q&#10;tZ0OV8q65j0J/vnOMYwJLuqGbi8urc3YEGHfd3x+/cDn53cCueGcfws1CQqYRbyWC5PDWf9/GwDz&#10;8zxxvl5w7sJBB4w58PH5gc3sSWZwnicejweez6cHBAnYrhgE6sNzY3itIeDjY8fn5yf25C/uAdvL&#10;Wnw/njhPi+ty/vfpPfefz0cK0IzK1Oi6nVT7m8G+7zg+vCf/cWxBzW/w+fmBH1+f+Pj89ESHMTC7&#10;V87v8FYvLtp5mAz0pzY4ABcz2GSAPHcLeLJAFo2RjFqdq2XRHEHdWbv+LJBvFt41DDprHOi96jpY&#10;JglbGAQixQPHOVQz2/G4JnglQ2uBnI/QAhSkRNk5h8vaENJsgQDeW+cAdqkjI7ZhSb9vLrIkUrHH&#10;ba/OTPy59DmlspkFJMninnDw3FGtkmUoaKGwcVGZawowP1RscT0hkOpoyOB24S9ZVXc53liSEPnA&#10;T4X/XBlEnv8j20GbMSpUJv01rE6EhzFz53smh3lGaW9T3jtKrec0tMzR4OnIiqL8PT38Kws6VKG0&#10;cx1kXXCXVhIzYPaOUhUDAkSSkWqN6Xg3FZlw6nb4BZxgGir12WHwneL9jpK79/29YnS0vsomxNa6&#10;egdgrw8OteqnB4aMFNytf18p8N8Jvv3/aHvTLkmS40hQ1Mw9IrKyqrvR3QAJgscu9///mXmzb+cN&#10;QALEQfRZZ2bG4W6m+8Fuc7s8qqf4iqjOjMPd3A5VUVGRXnGkVvwYJY6MFK5764QG1tTIMxtN0qkA&#10;WPeYWr0i/96W6dK5Xz6LUe2SaO2HyXui/IQRCnY1E9E9haDNM0ji9QIbKysq5vHJSKG2xuKO1cCI&#10;Y+3iWhGU7lpDFZ7D9t+deX8PK6/3HHo55B4A8V5Av1cUa117LzcuFXK6ICtK7OZyUT6Zi4NnV++5&#10;1tbrHqPxEhg7uue2NLlbe/DIc+/5b4zuG/3314zSRTIuwvrpxftRLG2aj98eXeYRCYgRr5MWIN+P&#10;b9rPsuWj0ruu0e6QHPGhJhBJkXfBVoppG/PSVvpxAJ/bS3gtFc6TMxlpGhE6hdOzJ8aqaiQDVPK8&#10;noxeCfitGd7vwTzyNVfr9NpjcN2TO6sVH0aL2OHnW7mukXwhP/fSObDv3KrJCfWk4UaLdZv7jqoK&#10;tefSi59yCfBcgtzjyATvSSgIWJXG9XrDuiqAqUpGuKfT4hcD7/cchHWgkBOQKNEg7lR8e5OhWW0q&#10;XN+6KmPS6CuD8ExND+OSsOKXATASib4uMqOZWF4nd3yOK1NBc0yAwCSMpjRrw8rJEpN48mmljdYy&#10;UeV4aIyFR4o0tCar7SkMgC/2V/+S1wvDvj+dHnB79YhlWXG5nA3QLSNzxhy6Z8Mg9zISFtzUUNbM&#10;NzCZ13WBZo35MENagFxOMwAY80+lsGoFMUkc5xmPrx5wejhhng+YptksOOnGF5ikMcO9nC/WDHfF&#10;umqcL1c8Pb3g6emMy/mK223B9XbD5Xwx4P0arlc5hrWVaZFSQAryhrrH0wHHwwHH4wGn0wGvXz/i&#10;yy+/wJvXr/H4+hGvX7/G4+MjHk4nyGnyhSUisdEqF8IwyqVM9canacLhcMDxeMQ8z9212qt29jQK&#10;R/Tcaq2LPdOiGoMl3jO05gjc5MS0KZe2ikG+uJBhAguGlYVF5KJtiibQgSGeABo6qsAytNW5j81P&#10;wQ6YFhkgr60xXmD5eidzp5QWsfL9mNWCa6ZE5iQUaXgrLiuEOeRi3DZCmz3v3V2bjgZuY1Ae/7uW&#10;6BRY34lBHoGJ0wjQ7rsBp42NkinqyglIRIrFRga6MQwRgfGcmrRsg5BcnJdSAL4W5OeM4+SqOFW2&#10;TPVReTNHR8/VWoGnCwxzm4XbK8SVwKKQWHACkrcA0NGW+BxSav4sqYJRpjaU+nLEprfBFJt8QSp+&#10;rrQD4GnFTS122D0s8Z4xXCtxiBP6fK8vAynUSWbTNbJHxiHvCEKFSbOn8Lt37HqJ0wibPx+/nqTH&#10;SHFijw55zMgs6YD35GVK3RIlMH8EZBsp+PcKT16KUIQOsR6DbsRINc8xWmtyL+u5ySyNuo9rMhWl&#10;fKg3l2ssx/I8iUlT+5LG2h6+p7DV80UYXc+j3Um1Zz5a9KIBXff8PTmINHKOtjpiR4pQtfy5FQ+0&#10;1kpu4uh+JmznSMzdHgE/R9nUe42we0BVqwNsT/Htc9+31y9iPG9rGzenEqcV4kpnX0nmCraa98XP&#10;qwS0e7rrRmTZWuak8ee5YuyeuKKlbd6SiC5Fq5tna8mUtTggx5g4CkZ9HjtQ8Ovpj4/GSbGHIW9m&#10;n/mX6e42GNNo9+OohGAN5O7lFHvOlf5+yLuJN3u+754i1nbNbOeB68YrnUt5/Og+K8TifUKIuT5u&#10;5gj5Xrwntq2ua+yTt+wWdYgyqVdOmq9joiwAqFUZ6W6V4QoIqgGfY0z7i4D3tUR0w3prLFan1e0m&#10;U6IzxPtbAZOJQClkExvn5br5QeNZeRkLL2eRBCmUtrgyBUOQTCghdvluHYD+IfrWDGnYwGDzGc4k&#10;zybVxqhOJwmLIAGIvNW234IXZdhW21Mbs1MGoEUwI6R6YFQ9KIgg5YTj8YTHxzdQtjhyvV2hNUPK&#10;6N4j1rFfnOSegzJa3qyh9BrkRyJTUmkrX/mCmOYJr+QrD2SfjkccDjOEnAAClNK4LQuWVWFdFqzL&#10;gvPLCz5+/Ijnp2e8nC84X654fjnj5eWMy3XBumhozVCr9sUeP2fA1iAT3mQUYHMPWpkxEWahT9OE&#10;eZ5wOh7w5vERX375Bl9++QW+/vprfPvtN/j666/w+s0j5sMBp9MJh8MRUlBoCyLb1kMEktJ+v/UG&#10;OB7w8OoBx+PR+xCUDs5aENtiduw1nxrpmtnDZisz7eLDKA8huAhquvdRJp2zATXJyGYQCehII959&#10;X56gaa2hlSswGSkfygJYjbTbx2HmRtYHuezsxvvXUuWsmUoLqHVBU3gfexaf8BVkXzGI2R8iZkvE&#10;h092QVnUxsXkgXwHU7g3xob6HLHAffEiZuTHbGvrF7ApV0Y+DHGwm9RjYm8EQoNtQJGZbeznkMnj&#10;NBhJ26IFD7F2ctZELcgZKcxVX1cx9woeHgHUCYZoXGW9A3nhgjcAegsETQKdFjsyNgpG0KQm5N0C&#10;tDFf3Ra5axIKGfhpfUZagMfIHrbLzBLogr17SBWUFJ7q8VNpfyzFcWGsqcJwaxeARlg68Z/cT6j0&#10;8xYQvrfLq5XA1xKWVvLe2wNGzuA9sXnPFGzUK2BkbxkBnkaZwr05nHYSEkZNwPJ4Z5RxObp+W90M&#10;VVA1KQhzVZIgn2eJ7F5Fyo+8F1QWtyHIosUHN1uZu1Egsdl1NtjxUQNT4teV9OFLa6nFJmxplfc6&#10;1UbWaotFWptXI+u/JueRF2h6mtKtNbGJ6bpA3/b1visSvKvrrJZT9ggIPTPiWtwzUvj6Jf7sLQzU&#10;PGF6+3P6+jG2eFMuqAJ4dqVTczPshGiDgDGgrKXfK6iM5JojBZn4+0p66DV8plUYK8XZIpKRyjsi&#10;4hgzZtOHTqgKKJwHp2hiqXfFia2YoUUsiZUA0nVp9heluWi029srYxnr1vm8R/VjxBR39DNq59s9&#10;HWGtfWREerFG0ml5C9Tvo05OIcqlhlt7GPf3Q9sRlPgKJT5wkdgt1XztQnci5XgyxqXztnvBFit2&#10;EtYGdyJM1huTWWNZFtyuN6hVBaygkNeWOhta5/4vDt7vZZwk4ENsZGZBMsI+/cHugsvYfg5woSyZ&#10;D67CXgHZmj8qo38phTdhDLq3Tr5EpFChP7vYGiC2wRSvO7elNMAg8ubTiRw4Yc1LrcINJyoVOjG5&#10;Yq7v7Q7Qc5cYWk1cMGiwe4HAQERlMZTNWQxjeZ4PeHgwxZFVK+gnYFlu9jtE0byFXVJizVrZGnFq&#10;C+SDGFJOOByP0FoZbf1pgpDCg46zmHE4HiGFMGbEcvIs7dtyxfl6xfPLCz59esLHT094+vSE56cn&#10;vDw/43a9eVav0kZDne2A0EQQGlYCyI67jMGksNlok12ZTgona2OB/0WtuNwUXl5u+PTxjB9+eIvD&#10;YcLj4wO++OINvv76K3z762/wm9/8Gr/97W/x9TdfY55nyEmChPAFJm2vS5Ap/BzmGQ8PJxxPJ0xy&#10;aoIPrdbLGnDfq+LXAtiRvaLW4tZLBNNf2+ooxaxxnc3XYPpk/AByiRwLSEGHw8PNc2HMW1MzqVhZ&#10;m73UUSxP4xadK/C4IpzHLKPDLhlr5izl9gIyxQDGMBFLz4zSPUHpFHR1TP0CsBsbrRJq7K0C5pB3&#10;HdV0x1p7Po8xmousUj9anNxT/P9ZI9NyTTs3EuY/soCGkHVWwVcJws91ND7t+wjz1D5jymR/qARM&#10;5IDzmJ4vwXQ6sM5qvAmmnZ6jMfvHs+yYgk9NAgSlxR4DDG2TztCZgqhYYqXrCsyNWMoOVpvZeSSg&#10;IRXXClLzQNOsTc5AP0YlbmzuUV3mWwVc3AsK9NiU8R6wLWxgozEML/3mDJ/LLa5BNoyrfgojBoo9&#10;+Ya9gBCASM4OXa30WmJ4D1t0BMTsdVu0vmuEne+eZ2/cRqXu9hShRjRkR3Ska3IXLbCUG9rLvfvZ&#10;I1XSA4N7uVJs8u3if46YRXGxOi1e2/tKpAdsZOA+0+cxwbuHk3OKo7pqVHD1Xi1jUgItYGxEX37U&#10;r6MEXLfmY2//6MW/9xSVRoDRWhdorzjQutZRP43ymCGZOzmzNz8fS/kkx2QU5kqMMrZPfE6xu3de&#10;jnRR7cE69ngf9MDG8hzMDYPz+C537Rm/p+QauFyEqc3T6j3lhgi5wsFgztiKjUYL4D1JtpqBe7mw&#10;xc09bsjQPvEWQLTHUkwx8zkSs26v+wwz4vgZFNjMI4DzyJyprQGRd9XHjG4RSGtMIY/1ZFXqr9s9&#10;gOvIvBqNsX2BvEKYGrmGvEA0ctaNdJe01mL59Y7YyAnwnseI2+JsLhlT89TgZK+qE4VynVJ4AJMi&#10;jEF4KSj2aWDk9JDIzMbPVZDYdDIWO+MykmPR75bK9+nOSOE9JY2c9bIoXK9XnF/OWJbFqqcAKHh+&#10;9M6HvfN72nso5htVDdAtsvDtIhYRuxJJELu/Ih7L7mwOjqRt3gIG2Sarob02OljDzHZtjZ3MxqpZ&#10;B2aokCCD5SUtTDnrE52iBCFmcuagoDnBBRtJb9Lm2vw1CYqY656LCLCIlZmCM3wmm+MrpUi1ooRl&#10;HDvZHji9dOINiJ9rcPqkhASEAKb5gIdXj3adCjx9+oh1XcB6DUaQlOJHDvx0Zr2aHQOfARKYDwe8&#10;InPQHY8HHE6WZW4/ZZomHOYDhNWPU0phua14fnnBz+/e4ceffsbbd+/x9PRiNKqWBWpdATDm+YDT&#10;wwmTlJgBYyArgMXqWV2vK+CkanRAlIQQkJMB1pVaodRqpJUmWziwprlkHHUBEDQImgRWEPSisH58&#10;wvl8xocPH/Djjz/jh+9/xNu3H/Dv//5/4x//8Td4fP1opHAERZVsATnNOBwOeHg44XQ62jbGtqZY&#10;6+e9drHa2h87SDDMFBoJumOZjniP9G1OtkLqQHr38nT9bztWtNMZZAYEgaQAaQHWKtrEBWI31TRo&#10;4xCIReDtlrmcApjIzVMR/y4YwXpjXc8IZ09gd6CzDxYpOaoCaEppddx8RaFTgVJjqlK7fDBVovR8&#10;dvdOabkAGbBOlcS6Bm62Ako/rJSZ42bgpZNLCkz3qBjEGT8xl4Xx4o6cJSfOYFZbcLxs3NMKMMJB&#10;QplGi5uXphOM8gApkRjKUj1K3QGZN/zLxHDY/dbsuQxyhQgUpBxivwKKg3VrAJmmKEGWJkL6iciA&#10;9h4ICJISaX0kKsp40ClpEovusRbw0yaeiovtTh82BexD0DgCZN3TTttq6+wBEbVElorG3Pk+jwSI&#10;L3VkxGwWV2gSgkMXzx1AS4sZv1fGZg9wNXq2DBNFdgbhI/Ondd6OAGNVmYMG86qlET/icdVLSkqf&#10;s1cWoyd9MtI1UJPfbF1PzzS2JE/SBzFNZyYoLW67lSg2QGuCAiHvsKUIlKMor/Iycz6+YCSHR9L5&#10;1JYz3Aui1HSnqSAH2i06D3Zsjvy8J49UuqbWd9Y8EeK4oHWvpbFtgcU99nn93KOkO877e1V07b2u&#10;tstPI6BQ27yR4y7Owb22pz38OXt8S6u9J5e0R6apN+/uBRvhCUPxZ5SMQfflXdVz1+b++XyqMVg3&#10;6xiue5/D/w4WQfYUw0eLKkM4UWGtle6/BuiX8C4qdBwkESch9U/0XbzY+J8Uz5W4ohZ1c3MHoB4j&#10;d+wbt8TkPcszwveTv+dSaiPQdtUaefYlALpWuNvbbVeSb+x5S7WK1LXzr6XN35qnYx4QKRbkSItm&#10;9HUEvqddtmwxvNj/bwtNsPdjSM+1VH0kN7glZOtEcwZKplgwxVl8BBju6fBLcIwkzU3MN6PnpK2S&#10;lQjETU8MTfEMQ6hgXM4XnF9esNwWPzeFLyzUTd1rz/j/CHg/0rY8WtXz49hJ2HZcXaKhniepYPIB&#10;ahxwsdZZC2rEKNAMpTXUuloAn7zpKQnaSl14pmsGjhXHkRPJihBLc7YhCggClN3+2bOBBYR2HE8y&#10;wRQ5ZLnyPNixcThUcYkSBqTWOmFdeoZlZYPxVUZON3IhBI7Ho2k3kcas9fnTE55fXnBbFoAZUpjJ&#10;7YaSc3Fhi5Sz7Qo4HGYcDgYUn2YjQSOEsJIy9rlCYFkVnp+NFM779x/w9u07/Pz2HT58+oTL9QYw&#10;LCtfQE4HEJHRmofAshqAQk6ApMnq1h8Akpgmxu224nZZsOoVTkVJ23mkbJeA0cOaQgU+DijdJkcA&#10;SVNwmKVpv3k5X3G7rXh6fsGHj5/w4cMH/O53v8O3336NL7/8Aq/fvDFjOs2Y5hmH0wNOpwccDwdI&#10;QR5cGdHy3Auk36sTOaKr3zOHKrUrx2vbyXvEB5uUwm+4SgFCcGIOmrLzw7wTZDo5hJR2ExYGXNQc&#10;mcUGcDrsJ9smViLD6O0aUfpNijZkFnCQyTF+GwE89gkZ58aorpsma411uGnyrKlQYEAiZ1bpsB5I&#10;RTIwkDIJFk79CT4nqcqL5UFfP3bocwWOVKKtdn+lcywP7FMTUI6KF7zhRjWBSi50DST7atBhzzsq&#10;fJBWYD7Fj9lfX8KkR9FgNm/Nzw3gve5ltA51xKjnLPhK/W1sQTj2IXCfYwP8DYt7q3izKXw7wL8W&#10;5I4Aumlhr96O3/MEqM3lvRI6o3rAW01ySgLzdpwWd/6MgrFITLH2ANUtIGtvMbcHMrQKHCOAY02i&#10;pRez7pW0aCWRo8B9vYiD4blUSoL3GG+Osih7ngyt6y5pWffmYa8jsHa9Jf+FUovzHhkZ/znlX5Q1&#10;jBHXYCk6E/oAI0VEnrwrcBRka8lqjGrX1kDV1vwbTtAbz35PV0mrADMiLTKyV7e06HtFxZKhaPBv&#10;CmBQCsByGic0AaM2OYcjwkdt7uwhXLT27Jr3Rs+LxMT/slkUbgF9I0WWEYBzb66UE4u2161RM5fu&#10;7cfVfWoQ0OWy7l5qJNZoUxzx32ld94gJZe/cvWe/6nnFpDEqb3y4YkBj621FG1mZXgdBHK/TjnP9&#10;l/h97cwuj3HxBNvIrLb22tZa11oXuwxL78nNclv3PCpZ0huXkXhvxJeqtsfF+3uvSJ12Godn43AT&#10;rVMCG2VsqJzxXvJAScH9bXd4L58hDORGVf8Ejvz6uDDtAlBf/J4UCvG5srsuIuHVxN33KaUghYTW&#10;bMm9VyilIMgZ2QZ5RFcIanWV3vNnuudNNQ2fkp5Ya1GMGBW09AQ3P4+MG1MGKKHmxK4DVTUAc5rB&#10;ZCRb1LpiWW5QSlswjKxJqgF2hQ9IxVZOoXHI5OffZlxcW4mXySFf3Xbu5CC2kj6OAWHkdeDY68kz&#10;QgB8vN4+EvDRgTs6msxe97gSQMUAT5AzcJuDxOFwNCC5EJinGRAS+tMTbrcbWDGkYD/Bk2ftmKza&#10;tBMaMNYWMwRBWg15KaTRvifgdlvx6ekJP799jx9//Anv373Hy/MLLpcrVqUgxITTUUAr5bUaCQb8&#10;vy0rztebWRTzhJOcIC27kKyWP9k2pEWsgIIHiU2gyJjYBIxCChAJrOsKxTqtJDqwn1eQkBAsINiY&#10;EGuloJihwFDv3uP5fMF3P/yIX335Jf7h17/BP//z7/APv/tHfP3tN3h8/YiHV484HI4AyHg3FAxi&#10;eiyYEmBeYxmMrNnemq8FuiPeCrnpUEm/NKw1YavN2ktiIDPXcvr0ySEiBIQ0wb8QEiysp4E2c10p&#10;XekUoo1gfSq9gqiwh031PRQzs0wpOzyZ4wQ/YtBiq01XYuhtaMpApC5Xeq60CfCzk7oMfKEDjnHK&#10;2KppsLbOjO4BGMn4MLSXcNlUvTPAvKXLnYP3tQQx1YLlTvEqim0rCWtc6c8bNXr6vfE1Mzgyu8oq&#10;BIPjXlqzuUlizghKAryI/OBxAEGJbA9HnXKe/Teg5Up3Js8jHUWjCVCtbXMPU6wEzoyybnKPuH7L&#10;MJCz6GsF2DjGq8U0I4lLz2BuFBQf+d0IAD6abJXOxZ5JWg0s68nhtFrI95putsCpewogvdf0/DlG&#10;mfwt8HSEJZ4DAfm66kn69ToYWs+9Z5TWa6PfKzEyCrSPAOAjgNU967bpBVCJCWsa96NFvtrzHslL&#10;W99VZaW2WvcbRaDe97VijlwmcjsuY0znGhjKaHdGtbSX90qXlcaj2u1duJbclLQ23nsLJ725+jkA&#10;fh9gjsk9tMEQSmumF5/cg9PkgOi9Gv+jZ+7oHtOKJ0aK2D2N95ZkTky4LBYkEUss74st74mvWp1D&#10;eedEc+xrZIBOwc2bsm/wOULe6T7iXzGyL95jIts0Gt4RZ46C7ns6jEZi7D0x77YYFsuTcoZHhi5c&#10;IWQiO8zDTD5OQf8d3Ul1ubf6PKWM9JCrjdQKgyjUmOKuA/83wXfceSrAbLDDdVUmZnSSv4MSeTGo&#10;n3c8/eLg/UgrTivh7LWU3LvJC8qb9DMgrVC501afyJjoRrrU0c+0UlhXA+LflgW322oGbppwOp1w&#10;Oj1YoA9Vs6F6USOtUrmEYaOdlgQtBp8nbVjCmiJNa9tdoBkFkYPQfsWsg3JBbgIGBonAWNWajeSL&#10;GeX24eoAUW0KOZOVjpmmGeLBsNzFdICcDnh6fsLtegFbmRkwG9ZzXC205ltCGga0azM23QiGZQ8I&#10;rKvC09Mzfn77Dj/+/BY//fQWHz49YV2UeYWYcJhmMIBVrViXBVqtAIz0zDzPABGW1UreWDdp1mxe&#10;rwzjgWFkMZRawawh5WSlWYRtSQrPW4OhtErMw9gLeVlZl8mwvBWbZwYSYJKAMH+XVeGnH37G2x/e&#10;4t1P73E+X6EFcDid8OaLL3A8zDgcZihfOXV+AmqIPTSiwTsCYNwbeJVa4GrBda2g4A1jo+TFbYLm&#10;uUjPuq8lAk5ixxeHSIBImoIcACE0SGhAuwAuklCxHTq5j0VdQ3Gr6V0C0jy66WH33nu2DvN10I4i&#10;XfLtWRx3AyUGr7n+pm0ji53Zg8lMXHgImo4bgxvOCx61eUUbQ8wecJNLejF4CAQbYWaOgxzc/cxc&#10;rmQ0OM/nV/FsJsoUUt1rNFpeBKOMxX7gz5UCV4zcEyg2Oop+pxM9OpEkr0ki65fIVgpgpPjYMzLM&#10;zQJHEovW3rmX3Vfav+rfs51Tte8KY+P8ZrbxmTfwHQD59rR/jjDiR8d4L6i/19Twnu9ry2l0JCZL&#10;hAagywQc0fYdYZjtMQ7tfUYrvt9jFjvKmB/p8svBmBEpklrBslYM6Z/DbcC/BvCO7CM9IKH1nj37&#10;W+16a/NwxIS2t8f1ZKF61zgS17a+t7WmeqBTq7Nmr5Z9K5ZPgQBqjlHTeJe2jMaaJM2otvvoHnrP&#10;s3J6xCOFqiGW8wAgOgoQ9gyO69cVx2iUkQTHC3qj97tnXx8xJd77+z1ju9fnpCb7WSoUjqyzJAkr&#10;nenud5nXwAhRbQ+42SoGVWOQAio6ygEOWFKlMFICK7kMGPfi0+3vqLAu0ty5RZxoEZ327Fd79OlH&#10;FAx6ps29ouVIQXvb/ZHnTJw9pcygAAAgAElEQVTlrbpqWN4v+UTTgCt+GyOFeDcXBCUfnxrcFiSr&#10;KJWCLRZKI4a9lyt3SgqUyT5FZ+s0GdUPpRi322IVgAIe5c4hKeUwUWLPGt8N3tf0eu+tMvf+lKqp&#10;vUOnViUvt/PZ92k2zGetjaljMn+NQR4zY7kteHk2si9CCLx69QpffME4nR4wTQUJBauJHre51DV4&#10;aQNkGvzOmvQJM8GE/XwtHOQh4AS92dP0DQmfc+CE60F8HOwJRBOaDJM/gJb5M4kOcq0NA1wbTVyl&#10;lClsSCM1dJomkJSYDgc8vHqF5+cnXM7PWG9Xow1vdb01a2i1GINYgmHXexDc3P+6alyvC5ZlxYdP&#10;H/H99z/i+x9+xMenZyilMR+OOL16hUkIEAiaNVatwKsZT0lGL3+aDzgeDhBSYllXrOuKZV3N9SgF&#10;tSpoBuQkITg8i0lIzIfZFygcK5sEec2waZowTZMdFx10wqxb9SSt3IuO9MxFkC8yrTeEdVV49+4D&#10;QH8BCxh2vlKAZnz1q68wzQfMswDRBE0KWDlldFfWQI1xPxoctIJi7eZCQ3ogdzAnyotufeOxGLx3&#10;ZoXzPCdMaSFEAkDFRTWni++KMMbTQoa1Rbb6jHXDpnCVZVMEjKVruGkYHGvMbYOA1Cg2ja/GZAvq&#10;gWzFcNbrtQOtR5+LsgST3/zops3hWZbvoFTjjjZKilmQsZ8tXtNFLYFL1XMlig5Ytz9zG6yJ5hro&#10;JRib4upAB8zWXSEqLsW6lDuuY1cxPfahYcdRcHXLeL5kpicFff5tISAEmlwohlHWcLJHeqTUXtvS&#10;B/8l/owa1dZA3HpSQE3QKH6vKTyTl9naAza0Etu94PgIi+iXSox2SwTcAdy3AOoRWZiR8eoVE2vP&#10;rueHUwK/RudADq4Oyw4MPocRo9L4/mq65L0iaKuQ5DyVWvJcLbmfWqFnr8RL7cy/Rwax1D022vlS&#10;KkbludyIBn1tj+oBezVW/QgYuwdAa/kCjMzNXoFrb/GwFg9sx5u8lu/efaYFBo0WhEaAs9azHgWb&#10;Uz+sMYAojq1KedPeYtDocx9dD7GxcO6RFDTyx4D4kULG3uffAjZHP6f0/po0cysuHfUD2CtXUsqT&#10;NzFvrYMtiolpcIxKsjE9BYoakF7KJ/xriUot4nUA3uUQUYE3/+s9swqwLqEda7RjIYo8qmiTT5eI&#10;UrWzqHT2j3Z17V0fvW68e300asX9XlwZ8EauyxsFsb2thCnulXq5Tx4mpIeUEJx9kTbo5JbNqwtF&#10;Kn8vTsq64I9nPi8jL5I7X82efL0tuJyvWFaFVSkozT4HJe5Lvt2zB98F3vccuWvJQ2/jrb1mbzA2&#10;sjDSCW8BQAvcq9Ww7LXWkCy9bIyQEqRWX1l1k2ZdVyzLgnk+RBOLMxYw+SpN/LfHPkplHazbOAlA&#10;GGY7wCBh7SdskUEIgoYAafZGN+nzCNrI3h3eakOz19FJmXbEsayN8B0GbmK7QkX4q6G0BmuFdV2t&#10;/vsMHGaISWI+HiDnGaeHEx4fH/Dy8oDnp094eX7G7XaDWhes9i9g5HJg79F1RmjFuFyv+PD+I969&#10;f48ffvwJ7z98BBNhPhzw8OqI+XCwWvuGjb4qBVoXkJSY5xmTnCCFkfOR0rKsJ3OQrctiTRQBSdJq&#10;oE9gBqZpxunhAQTG4TBhmmew5qB5xQIsGVJITJP0hsdaaWjWIDjJH2kLRxqKlQX9zXxX6wpWClpO&#10;npOqlMa7dx+waIXn8wvevX2LD+/e4V/+9V/wzTff4uHxEdM8Q9IEsnMzBqN6Joijlf9SJThfew5I&#10;v91uUEoZI+HDobo1x6DttsCgi4FT/m/3fQBsJ4zwB3XMxCkmmW6tkgPvRaIb7T4jeEC47Z4yGRje&#10;FUCW91VE6zIGr0eS+gCqxzJZaVWdCjJdyBxdODPs7DmkU1J4MEMkkntyLIlNF0Ji9E3NQsO2cM9d&#10;CYht0N4KD9KvDt60qblNSZOz9qkoJIjFogHHa6EQnDvzHKKsWyG0U3NiguwaNwiRs/ImJq8VmVqm&#10;Za3OuSrbFpFJu7MujrUOKZ3DNQZ9MbHxpIkxTfpRQGxvMtwDLHoJQukea1qvLYAijm+Gxg/YGm93&#10;gIm97MH83NmjLVqL4T6nKNBKmmpgaG/uj4IYe4GN1vModR7VJA163jIjMfVIojpSYB4dj5p0yp6C&#10;RO/6Ys3wqiF7o/jVAgRzYPMeKa29siO9/255OLSezUgHQQl0re1d9xRCWxJT94LQe35XK/i09osW&#10;y3Ovl8a2a5SGPONKBfuWVnMS1za0qFvyNvl/l557ax72pEz2ageXzqD8jHVEn7tApoJ5dWtttV7T&#10;0gFP11ocp48XPUelu3rn/gjwvbdQPdJ1MVIc7bGrRwtCpXOlKKPWASDxGV4IrXveW+z361wILzOZ&#10;elq1i7N+D4jA8M3cKHQ2lAD80WJuKh+FQk6lN+ST1p9YEWEkRqrtl71C8+eeRaM5Sa/DKzeVTaV9&#10;S+uBu4XGFo5bXpvkfej2dxAg6W7Zxk51ucl2YaBNenL7KiGXJwOUXnG9XHG+XLFa6RwhhJFU78jr&#10;joznLwreO2Buc7BQGQdpMUH3mrfdYyaRJ/fxJCUhTIVQG1DVMaeVMqCnsIZ8QhizVRIC0yRxejjh&#10;yDBa59NkJFfgWHsBzFZKQWs2gLrW3rTVGJnmAUin0iYIpHlTFCM7o0gYkF0rA7QlEjvRQiwuGD+B&#10;U53upDILp+/uADSBrCPT+0IwG5NfVnGV1xgUTpghJ+mNZ4+HGa8eTnh89QofP37Ex08f8fL8bJjv&#10;bGRnTCEAkMIx7hVeXi74+e07/P277/H+w0fcbgum6YDHN6/x+vVrHI9HMIDb7eZ15yGMKa2QEgIG&#10;tDc2AcrqVVmgWzsAzMwR7xRmx2WSAnSYQQRMhwmTlIZxv1ijUyEwyQnzwSyt5bZgXVZjgmuf/zzP&#10;5vDQGiuvAFQwWYWG8smk8iicJkAr4OPHJ6xqxcvTE96/fYsff/gB//yv/4Lf/u53+PW3v8Grh1eY&#10;p9kA+GrNzEj6kiNxIhtXOHva0HlVX2uN1XYyAKboISVtAMpwmAS5B/KGIQAgEvB4C4BFjFEOAKYg&#10;4YtvxU3cFppYk/UgcB4I232HbAFPKGWkodza4kjwQ3PUxkeVajM1QbHwGXnCRcX3lnTd2HfYcKZI&#10;k6jkb6vghNTcFb32OvhCQHCdR5JA9IOS0ne3gcM4+Ms7h2Oj1NiAJz2kwidwUgTY8gIokWGnzOC7&#10;cC8FVRhXaDWst0bglYxx9qxjMJapGALH118OSGhDsjGfqbfzPfnOMlslBYc5CXRKgXbJDKk4krT9&#10;TS2R7zF3WhIupdfmGtd7GNE9vfwYtBoBn1q6uj22TRq4EkqtrBupLVA1uexJivSYRT39zT3gS2nc&#10;Pic2LHW39MzS9soB1BikI4z2lg5x7fzu3W8PtK0xsHta8jU/kB4xoCehULuPuKBe6sgbTYxHAJPa&#10;HKmBiyOAxD2J/ghQOwp+tX7+OWB4Td6n583SjG+Yh/bO0b1+pLDRY+uOSu2MFlb2yDb1tJC3+4Ij&#10;ZXAzli/5s4UYhSN1utigs9BZ6WOhcVmTVtdCC/Dvrb89BYN71kJCeoiYnrHeMzf2mNb52buGEH+P&#10;z7nRmKWWI7YY4Z/DJB0phrbOyZHv/iWMIktxFue5wbZVeGj+7D0fevecZ6JEZOaoW88invOhU5aR&#10;/u+GCrI5HyOiVpwTcEV2lcZl31qys62uk1rxv1YE7hkZjwCtrbicB+fD0HNtxGttYktOxmPERNy9&#10;Z3upYFk8P/J+cCpCIymekUkQtAkGHOUwvAHo/fz2+WyEfDJn+2h5vIUgTHIK5O1lxflywbIsJr+3&#10;GO9s1TgCptOOSWoKM784eF+sDFP6BMpYGQ+1htZMQpoyAZ22JgdScLSZxO097v+0rd4FLUsk4ImU&#10;EocDQEJgnmejeW5lEZRa/YMwE0MGQDhi9ZikQiTsuNzNOdxTCjERASzI0NAjME1E7uNuAnMUOgXg&#10;lkMgERvDxsEGBVZkeL9dhFqDM8YjIzA8DdBpNMa1ldoxBq1WkkhrECSkBUQlGRPbw/GEV49v8OVX&#10;v8LT0yd8+vQBT0+f8PLyYsyCrfeAVoyX8wU/vX2H73/4AR8/PYHkhC++eo1Xr17h9ZvXeP36EUJI&#10;PD094Xw5G2NcGBPZSUrvHh00ux1YZWR/hBCQQlr/AJiiCQOswvwhBEa3ZpgCA9gu3snL5YAZSqx+&#10;Dh7mA169esA8z1Ba43q9AKuGIGCajX49EaDXxc4XAWbgdltwWxfMAiAy8j4/v/uA88sZHz98ws9v&#10;3+Pd+4/4v/7tgn/53T/j9ZtHzJMEkbm2dY1BI71ZN7F2qwPtHfBu5vyhGKy0jfYEpmm2/zvZRFug&#10;ZpKSb91JblDhNJiOiUimyrYpCTKFGRJZlTZmtbu1YE2G/SVZ3WcmafU+jHyOkdQRIGYQTEFJqdQ3&#10;wywEYyCdoakpSHxn0FgNHlKh+bCeHZAdtckl0Vm4qiawFYP0JTC2l3RWmRQU6/kb83CiOMZzAXH4&#10;Pfx+kxYT2JnO2vUJrnWAUsC/kT4j4tQzZXtWEUraQukZaH/GQUrMG5CzMUMW8XPy5wsid/vtWgrA&#10;fZjv7OcUpywYF8AwZdp9UXmDsDGgIoRrA2Ww/CZBi69TIG6xjAs520IyBca9PVNG5n0PgBlhpexJ&#10;wnst+3t+1jPvzv/tCiXel2cHm2jLyONNTBE6dOrFuZaWccv8sZdAlLpW7mHP3wue9QD81rypJYKl&#10;1/dNhbn5eTXgZM+6GAEFa5KSo8B33KkzktDuedY9M8+4Czb/XLeG9rC7c8PLETbbiPzMSBGq9vm1&#10;fKi197V+P1IoahE09uzDPQPZVjGitb5HOkpqMkJ7dMpHdKfzjo3Wfd/bXVFbBy3ZkNL+so1reIMz&#10;lkydPWgf61lHDE2GZ7J43zSXW6WdgmPx4WhXU09+as9eVvP2GOnQiA1LyTF6MwCfCiB+bb3HhckU&#10;7+MGvkIbnebaPlCTMG15Vty7V4+s9VHZu9H9oMeYvre40ZQGyxnrzEMiIaPztie/UYpZ/Zrl1AnS&#10;aIdTEV9K/RQicidlc7nwWhdfEll5Z2x0L5M8eE9xLM07tZ3vIptv4741rTFtdUmNnh9FXAR94ZgW&#10;g3+ERDEaW6TzOs4JyiB+Szp1ZD4m1xlVhTgvbjiwPcvDHfW91tWVVowppSp6/McQNWOZHKtvkxHf&#10;OLzCgMQgSZDCKHmY2BK4Xm94fn7Csi5G3ptEKIyBNt3gpcL4PUSJu8D7ki5crp21ZTz2W4BaVdyS&#10;Dt3IJpsuAgfScgTcxFXAAKRr1ta4TYfKCUyFUk4ysKsnaR8UPEvafUbQ2XbXXk7y4oChpjUarsVt&#10;ejpI3ESgC5EEC2307zkqxUds5NzGNplY0e5IUYWWiKCjwCS+bhJRTdaO9zxPkHJKGKUJA9qOF3Fg&#10;dE/ThOPxiFevHvDmzWt89asv8fz8hE+fPuH5+Rnn5zPOTy/48Ok9fvzxZ/z09i2enp8hpMQXX3yJ&#10;L778Eo+Pr3A4HEEEvLy8GPD/+RnMwPF0wvF4gLTO2eZ5GfkdwLD6wYx1NRU0tWoobVnrCPFnCjQZ&#10;uaU1kochIgjpPAfMGM0HU+SZpMTDwwNOxxNAwPly8aD5NE14/foRj4+PmKQ0ev9K2fnIuN5uWJYV&#10;sIWCRWvwwvi0KpwvN3z49IwPH5/x/OmM6/mCf/vXf8GbL98YnX7h9Pi5cHhykRUVa9bnZrK9IMj9&#10;zEkRxUl2uc2JC8FouQi43fzIWDI4DwCigJvbzpkEvI9BW1v0EjE4GhWrtP086d4vTWcFq3iTJzjv&#10;WhFJS5Fdp6Ca1nv5sOcdCWUy/hyYDIUwKTKUxYYN0tL5rQfV3K36DxcknMyPtuA901bsn0L1vtSG&#10;Gb+WqFDKr3WIOSEXzQWQswCmFFTWXdAh7PziWI4MsdyP9r4lCSdNhJ+EgmkcFMUECfbmPeNmYzVA&#10;kNJeBIqC8kLwUwaqqAGA5X4uqZagP2sGmIm9pO+en9cSwZomcCk5HdH5rXkVlIwcc6B+lLgQS3u1&#10;QfHavGmzbnpSBqPMoxYreo8Ey6hO9J5izd6EqtdyvQcAHylCjQLyPcPM2meJrC1ojwb95wDde/KO&#10;ERB0FAzqJbpxW30JCG5p9I7IZOy57z3SFKP7xd61MHLmjDB5e0W7XlGudj+1Z1GTCOrNjRbLvier&#10;VZsvvT1ytKAyItu0/VnaKedyytQAvtHpEMU6hBx04cj8L4sTmYaK8XvO85FiZ6kjZ4/h5D1yVnnh&#10;kLUOhBNHjNvpa1GKu2uS62X5ye1YtoD71niOFCb37GE9sHRkfFomny2z+HvP2NZ51GNw9+ZUHL+1&#10;MK/hOKPEtvJ4V5AzDUxsilj08R6Uxo+l7m2X45iPF0UJp1jWtYcL1s8wTsioJazx3jkbn/u1fbhX&#10;UMylwfaulb2vu58ImJ+PYW/Z2iDsN7Yu3julOAW1cjZsfdw2mgYJgbxgSpx8rUlwRb6XgqP8lzZk&#10;UaIwL6QUFryXUFa6++nl2RK3OclvhMjzeK52ud07D6Z7Hvx2E6LtwT7Q3tkLvorBCiHRTBpiqERY&#10;d3itY1CTZ9W6xaeUwsTabQ8GYJZTlGBbbXKtE4AwvactMyl+XQ7cl1jNhnmntowWP94MdtA6mXth&#10;EmCs5ndaQzuTQGJklYtm4piwOLQGIqMIv9Ehk1NxnQCCNos/vu9S0cI8Bwkpj5gPEx5ePeCLL7/C&#10;y8sZ799+wN+X/8bHj3/Dd9//gMv1CjlNeP34iDevX+N4mLGuK67XG9Z1weVi9OdfvXrE4XDA8Xjy&#10;GvPmGhhK6aALbzsDQJYdLiwQ55Z2tLDZVq4ZRkd/WRYvDUNE0EpjwQKtBeQkMU8zHk4Ho7Nv22lW&#10;tWJdFyj7/fMc2PpSCsyz9O2XzMCD9yAQuC0LXs4vuF2uuC0rrtcF5/MN5/OCy8sVz09PeHl+xr/8&#10;2z/jm2+/wel0wjxPYCy+WBED97WDyFyL9PrxPf3rfB0LEVicfaBH72K6JHuOXdPruuJ2vXr5Ec0H&#10;v1EH8D5A2U6XPZ638Xdod11s9gYhhNHER5gDpnjl2g9Nx41msuuNIiZ3FLxwCcxMgdJ0gy9SF7bj&#10;VPAgHW9FxLDhXby1txiRI8yHZK+JK+w8llyVk+IAPDtZsS3YzEkrePId1A+qPI8l+2hTBHKeJFl3&#10;CtVA5EKSzbzxkCpL3twXDOZsvA07P3GEbQNVtWSwJEHS03it6emWgPCe5MxowtUzqaoltK320VaS&#10;WGLI5AWDsrYtVRM+1xU4GszXAMc9DLVR6YsRQ78R2YORZGFkn+sxE0fmRQ88itmTI8zo0aLBHgb1&#10;iJZ2bw73EsVawbcnDTGeYJaNumva0iXwptd1UNuLauBJzSOkBzqW5EZrc79VRO89n1+iGLXHL6D3&#10;PXFxMb6HeDxaz6cFKPZIA/eAHDXwd8QTYKSYsPca8hwyPyv2mhKXirZBnpKqZ3IeQcWSuQICReqJ&#10;JRyYDkBq7j2j4O8voec+ErP2Pmu4EJe2EEckH2oWx0evpRRf7fEdGYsR9xdJW4z8EZZzD/QaiQNG&#10;51nevdXaC+89y/cWOXoeQaWchHLd7zzXQWDigxqJ40ARP86Xe12oe4qwLTmW0ZywF+eNFH162ve1&#10;s67UuVbzrxq9rtF9YO+5fM++2es0jOPe7nuLcWpWcwKn87TS/dLGOgKO63HTTcwa4w7e1tDkVoKM&#10;moNBjCGExLquuFyuuFwuYHKemOylch3hu+WTcM95+Nng/XbCB1DZq/HuuIiefmSorvhGiqitPwVd&#10;nB6fk5FxP3XgkG/JcPIntpoC91CtBn542CY4IV9xMa7C62pAdSmkLwC4a3as6TiJi00v91VQY2Ax&#10;1KR8XISYPU++AiSEMLA+KxtARC0llWJHjV0YB9tOlkGQASgNzCn8WJnPI8+83N6nY324tiftizFE&#10;ht0/CQEhJ0zTEQyJt28/4t3HJ/z48zucrzccZgOGEwlcr1esajUmsPPsQXKtH7yEgwM2YjkkpZSX&#10;hlFKefat0dp3evvssVYjOBMLBYdn68xY3WcqpTFN0jffOGklp8G/LDfcblcstwVEhqV+vd78c5sE&#10;GZNk+11SShyOR5xOJ2hWOBwnPD094fJywXJdsC4KT5+e8Ldlxfl8xvPzCz49P+Pf/59/x29/+494&#10;ePWAwzxjgbI6+oSY5JkHf3GSsMeYMJ1PqLJEep8x0oKf/zGb6cVr/E/zbLogEMmXRBmIYUsjohyH&#10;QIeEgIg6aMxhJCGkBeh10Kg3PhnKM5m8vhtjw5LmSEontNa6zpiRprq9BY7+PrMHPLoHFGyBYyOt&#10;ffcket2xyguLBUZ9NaGxkzoOlrete5Syyl3nkSgkbuBIJiguSFlmXFQEK4pROvmanclGClKILGBC&#10;oihUng8xU2ObnMfSE73CfA1Mb+m594qJo8BvL3kc0RodBUtq1xDLlrmxGm3jbwGVLWBzD6Omx2yt&#10;+abk19ebi6V/twLfKgOWKJX76wAAraLRHmC1Bnq0CiMjwX0rUWmBySMSJK3PH+m4q7GDPwe431uA&#10;GmVpjgJAredQ+6w9ho4jjKs9cl+je9+9Y7Yn/uiBjHuAhr3dH72xHN3HSmdTL+YamS+jLLuRToaa&#10;hELfW44Tj6I4xxzZB+tjb0wjE8PKLKTtjU0J/BqJ50aKrL3xGikItc40iqQQffdllLjHPkI9r4HP&#10;wWJKxtt7QaF7XrunQ+hek8aeUkNL1qsV05SA85EcZe/5ce+e2wdr2bfPJj6UURf63ufS8tvZO097&#10;HTAj+ehIwakWW5Y6p1r5Y9HXM8ttehJmrTwiXzM9Sc362qmbVH9Op+PouNfIFa053ZOH23DtdISV&#10;xGojO7rpcrY+x/JjRIXu8KA84vJ2o6YRulXWVeF6W3BbjEKHmTc8HGv/EmSD6Z6HmXxRYprI6WGF&#10;caOapHXXG7LSlhFJXJBt5nA4Zk/Nj4EOrRPBlEBDRFXKWEjAyIIRtDaa1ybgkQAI66qgVqOfYcD7&#10;tN0pZTUKz2KOWRMjrIxUezNIO1AEDvpxZ99I5HWihTAur5p1gvi0ZAiGNFbjIGXDWqbMlZkjT6NY&#10;Ry0CgMD+eXsJEwKWVeHdu0/405/+gt//4Y/44ae39hkJ700AANM84XQ64nA4AkRYbgtutxuWZQkS&#10;P0QWOF+wrsr+2/x1+vLu+dxuhrnv+zMogKxRgxGI4M1nDYBrGOBeXsfKgSzLaln5hqmv1OoDXSkl&#10;tNa4XK5YV/M6absXiIzJ7jRNYAByEpCTwOEg8fBwAIEhiHDFDWrReHp+xm01bPzrTcFMUYF/+icD&#10;4M8zYV0ZaftlCFyU0sMs1hZAm5sl36uT2grCt67pZpyX2808l4MB791z11obaZNINifuQDDm0uwl&#10;UATF4L3RK5+khBLCFJs020LeimVdoFbl5wASTf2MRc/orrG7Auv84LuzIt8Cn/YWVFqASQtUrF1/&#10;LmVQAp3ukWhIpGmw1a/PjW9TvVjy8lBx27Lr5JJS2oKQq96nMhUUMbOSBDBUogMNIDr/osfeTNRG&#10;wOk6qBrWRytIKiXcNdmMHtOj1epcu95RcLAGiI+YMI3q1Y8mMSPJQi3pGA2U83XTYwrnjONRn6LR&#10;AkAL7CqxnUbYlsWzyGm83jleNb+lFgNr3DCs/j175J56gH3vO3t6/nuTZlFy477jDLrnvffKvYyC&#10;/e09ksc6yxps9r0SLrU9axTMHJ0TIwl9CXht/XwP+7wnpTUCApX2lb3rrHhmYEscC2qlVCnoBA3o&#10;2llU+u6ar0MvjszlJgomTAC42dkyUshgjnNLHyVFuV3uTPj5hta9joiSxvso2753do/69vn3Znl/&#10;CezaY8a7t5gxEvPs3Rf3dteOFmJq31MC2ke18vd28d07R7rvbY15fM9xTpetVsTkBL/CGIHNI4Lv&#10;RPad2/Hfys60iBg5+bRVgCvFOK09e5Rc0CNJxP+uyTOOXMMoWaV1hnwum75HEDJwBlUZkq3nsAfo&#10;b/lftdb1iEdLvfDt5rib71wsdtbwo/R32/zG4WugrZltllx7hQZL9wZIQCnG7bZgWQyRO0B+Vor5&#10;jr14Ty77y4D3HElRoM5eHAveIsduQRu9gKTdwbOrkGhZczyxk7cH8MPgM+z+GVyKY4zEPTTBoOjB&#10;SCkNmGo/fLL/7Uw+Y5M5ISZvcFDa+EqBSF1HMa8mOXd7EzSyZTpQVDRgrQFhzDu1N+vk5kZI0SHB&#10;WRUqPjxjGaB+JZZAwjwo4ZnOrgsCCfOU2dzruii8e/cBf/jDf+J//s//hf/601+xriuOxxm3VeFh&#10;mvD4+g2+/OoLzAcJzRrLcsPLywXnl7MH5WN/gdvthuv1imVZvWzOuiqADUguhASzhtLKdFNImRhB&#10;usVe6qgI5o8wWvi8mjk1EchUjjwbd5omY3AhjRSLlBIgglIazp/BeAdYV+t1xcvLM1a1YJ4lADYb&#10;BjM0zN+VV6zLituqoJQGk/AbkxACv/2nf8TDwwGgya4j7c/21Hx0rDWtxWapMSLKmxclSUQrKUnX&#10;ByXXK6Xxo9DMULY4sy6rMUw2VPmtoasF7UlrCOHWk53rQkDavwaMZSjh1kG4HmULQkqrwLhxWnyZ&#10;iQ6Biu3F9WQbyY7aDFLjA6cC/o2ApKN7096DppeQlJJEt357+8uegGRzUEZGt/6wRl6RrwE5QYkv&#10;FDZDQh8XG0gUAkER5iNRCgZQtfMlBDUl1lDtnCkxjdqSC4xc8z4dw9SXIu7audcYMP8uUUh6+0Ff&#10;GyTdA2jtec3n/LlHXqHEFovnWy9oLu0P8XprXcsoONhjkPb2m1YBY+8zGjGEbF1TjxG6F0Af+e5W&#10;8lYr5tQ8FfbIEbWMcUeA3loRbM9aGJUtaH1PC0j4HGbq6Ov3Fh56vgo9RvvIfjeSrI9IeezdT0tx&#10;YKtI0pM26p37cVE0JyIyFFoAACAASURBVACM7h2NLDVIuTsAxeWjzteLYt8l1zluyFScAfe976+d&#10;6Xu7SOIidljTJkUUIgU5Rp5fHKMGvgqHQkb0s2DCOl7g6gG5LSmRmEhWWju5P0wr7+gxZfdItpVi&#10;tr17TO9Mu4ehfM/rRiS/7i2YjOhCj3gYjHYktnKlXrF8xBOIKuA8CuW0BLh3SS6zMYEtEFTjf7Al&#10;arqu/3rMwt7keKQ4m/+7JXs2WoDb21F2z3yOJbHRAJ97wP3Iemnl2r21PNI9e6/vxPasyHCJO3XX&#10;++Sv/XJglJHBA7ltK83mCuD9Tsa4uz0sF3/tVuabOCZ2R/Ll9hwXQkBICSEmKKVxvS1YlbLy6cKD&#10;/CJWnR0oiIzj458J3jv977yIHmsTJQzEgUpyykzgcOrHHpOOXb8x4AsAfnXD9UGW0X/3AZWIQOgI&#10;0Is/2xzy2oOEQgjM8+ylWFyA4LTylVKeyW0w2X5yFgdTRnIHSRFgw2SM/yEIEgRtweGgyE9pxZ+N&#10;3EeudxwHcZuFFrHN4wpWXIygyOw3bAx5C0owMYnHOemqiPXLFeP9+0/4j//4I/7H//h/8ec//w2X&#10;8w1yEgAE5vmAx9ev8fjmDeQ0YVluuFzPOJ8vuJyvlv0OKK1wvd5wuVywLDcopROWfVwIAoyDtJHM&#10;0VYMKMzlaZoCOBJDzqyDjEq02KE0FCm76Mkzbx34HoP3ZPXUmRmslDFHlpMH+ZV2Ej83K+cioQFc&#10;bwvOlwtutwWs3H0xlnXBu/fvvC67AbcFfvvb32A+GvNc1jAgP+eO83nfEm8ihZ6+GFHclUHNJKxo&#10;MDp0UIa1N00TTqcTXr9+jUlKSCExTxPkJCP/CbfjR3M7mYdBq98d+GGeAxoE6eSEontSSkOtastg&#10;QOytEW9klBQqRgKGsIgiM9FS4pbJtbQ6aWoamaMg1+cAka2WxBo4NcIwrbHw+8Y6SFqaObuWkmm6&#10;r9Zz4X4KesnOWyFHAZhKgLiwviH9trt4H3ZnR89gL2bz5dJoIbHdMuTSqVY2T6vJprSAvJpsSEs+&#10;awTAaiVvI+yY0rz7JdpR0/WednG0WmFbn1UCeEr+Oj1wfG+SX2u53gva75VB+qULJrVn3/Im6pl8&#10;91jSI4y0PaD/KIjXAnlaBfQRfdQR4L6maTx6drQkt/L/3SsZ1Br7kcJW7T7ultaisX2r+BwoIgzw&#10;+Hd+DvDfHw+K4sOo/F1hR7ZA/qpHV6UDYPT6a+shyVcitjklVey0NZ/B0AxIz5YNpLBeN0a4V5G0&#10;9ocztq1OWwKaS15qRAqCJISc0jM3iie58vm6dhEV2b2RPakmM9Er9m+LHlQF0kYA+/i17nxNCx80&#10;tBbLYPHomsnjA2yKEFuze+p2ZI4+l1ZMdY/29uf41ozGJy3Zwd45XOs+/Oz4JJO2pK2JVXHbj1Ax&#10;87wp5JLk0BlC6PLOVl2KmaWmpEQ18+P6PHZjUyJ67AGC9+RnLY+mkRzCr/eCEX3+p2UUnIPGtesb&#10;idl7sVy+1lqdjSMAOZLTFtWOi73PpZaz98iCvcK7VzDorLWWhFa6H1LBXy77TL+0KCL9WoUWIawH&#10;5AQwcLstOF+uWFXAhsP/pSNeC74+V1bwDs17yveCcAEObEa7IlqerCgqD1PEgNyzeac/o2gjZA+o&#10;CsvWDeayBHAqf2CY7akmsBDCMu1DAGSAYfNGB7xKKTHPUySr0J+INR1NB+oY4I8j5rBh1wv7M/I7&#10;vQvuBKQw0jla20M+2uTZys/EID15PW5GDFVrZujVTNZpsrr2ScMCbapc3sU5AbyxMXJ0TJVVMT5+&#10;fMYf//Rnw7j/89/w8nKB0hqCARKMaZaQk4RWGtfrDbfbGbfr1TCtYaSMFGtoZYJUsuD7NJFnW5vn&#10;RJgnC9y7DcuammrW3rsg3zhDJwKs3lWoQgspMAvh71drBSJpQPfEyd2Za5IH8HldodQKrczvtdYW&#10;gHefZbwCWMDP1Xk6QIo5BPJWl2tVCh8+fMRf//I3SCIcJoHDLPDrX3+DaZrBE0HzCrA12OQUQNqA&#10;3oWgk5k3kiIjgelepkf9cGTrGSDw8GBMiW+PrwBmHI/G+NgD7K6wpmzwwTrWJokKDZQYmcZBgJRG&#10;995Nb2ZYnbNQzPTvjYtiVA/C83HdtsWlGXxYl2nJtFz+2Fb0RwPPknzHPS2BNYBrpBOglMztMdYd&#10;AbZyw9BaAhkz9lLge8uii4srTte+1pJGgQZQ/P5WYpiDHO5cagVF8b3EQezWKBVhXvvvj8+mbcdM&#10;CRRuaX/W2G/3mo/eI99Um89lE/px0Gck6dyODWXBJncT5b06si12dp9NXjZa3gTdg8B8KekY1ePf&#10;ox+997nFY1JLmkZkv0Z1OT+ny+NzwJLWNZZYpq31PAJw5J8Ts/eklF2ZotFnW9OTrhWIR0wbR5nC&#10;vWJNq4MjWZtRjMHEod+K689ZG3ZOAtz735NXrRw+L3sA+p7zNi9U5rhWr2iyt1hQ890YeW/3tZEE&#10;6Ob8g9dGTK5DA56gQxiTeQnnehxXx8m3Y8/WrpcCKYAKexVrqHXFbVlBEDgeHzAfDwbgyr4pcE8o&#10;sRBM2nbvPJdL97xHyqmlu1w6P0fAsN6+XDOZrxNNwt9Q72g/u5q3SPm1AiWyBQ3JaRbgpoFOthEy&#10;Rq/wPNr52PIf6BXoavvByL30CjstfGujZkBZHpe9hmK5jfje43lrEAOfG8afzQ7/Qej4yUH7dG6g&#10;mlP14om9a7QGUsbKCK15MhI/9rzz9habRglkvfk5eh8tMkWJ6Ft6bU7GLR9eY95YrX0nv55SV1Gr&#10;Q2nYhy+SNyZQ1wem/DNG8OUkj0mWimWp5DkCmZMMoVaQgFaM6/WG88vFYMCaoclidb5An5rgcmIS&#10;3Y/Vf3HN+9ASR36jYSrVddrgQRnIgQdyRzb2PdrL7G10AzNaWAarZgNKB/0d4fsiDePBgLOoTAyl&#10;tN+XHTvbAfcu8HIfHwMrJXmB1hhtAgGD5hrpBdZm83fjGBkeehBJO5hIJEwcphh8Dp0PTh/cjRfb&#10;zgKtGUKbT5ICmCYBmshLxkRRXQggnSZ/hFFpDYA0JIxkDBOgFOP55Yq//fd3+P/+1//GH//0Zzw9&#10;vUDZ4oJmBWYF1ivUsuB2uYCc3rw2oD2BsEJhXVZopQDNmKbJdyGYootl4Bt9CmucC6xag6AhIADN&#10;Bui1hrLTNAcAK2tdc89SCIHT8WSlWhSW2wKtGZMUEJNNTrWygD9MtwSxkWZi7cFoBy6vaoUkiQkS&#10;sMUIJ8tDQuA4H/D69dE6Xdvuj1VhWRWWm5HQeffuIyT9N47ThIfjjHmS+Pqbb630E8xYQiVGf2nN&#10;vySGVapc0yZpIOqz6fZKnpQCMGf6K6XA8XgwxTkpfFFOCOWrqEHnTwQPBrtOzes1VqVBWjiqA0jY&#10;Ip8D8K3uvSmMzZByhlpXb7wc7j0vHJaS17DPbEB8St8dJ+JunfnvoH2tWCN7TYsxWDqoWxXkvS2P&#10;95hatRhW7Vp0yizLJUjG5cEQJWnRPGXyoL7Y6HYGVh13gpnRLrZWUJSbLdXkdrgI9MTAfp+NG/9v&#10;KVnuFWJaSUVrntcSuT0AzihQNzLX+h1EQKIXTDlIk96biyNGtLBr/z3CrEs7MfKxKRtQl7QxW1Il&#10;e8D+EbZTq+PiHu+CkaLGPRr4NQbxaEy7t9A94hswMjd6a3Uv2LqnFfwe7eaSROQoUy73oqix0u5t&#10;/6/nK86Ry5BuiAktrDEBKIm2oGqhazcuoLTWQkkeccR3JPy3Aywp8ipymxyDCoBCuBd4L6xeQXVk&#10;DY36AwyBkXH6H4XJMRGGbd7k79BKwTIwXJxPC7pbcKG3NmMDy7QbFLgtKz5++ICPHz9hmo/46uuv&#10;8UYKTPNs3hIBD0ycSAr6f9sO9F+q4NaKBVv7d+kz4/XbkvHod2ZuiTyj792C8ZSBp3lBnLJ/11CV&#10;Mg0kf32QQa1JycRrixPCxh6puRHj9HsKcKNzaiQWK+3hte7K0T1l5PWMsv592s1Dm/e4SVKAW0NW&#10;GHkQihh6ofAPoliCNQXwxyRqS88mjU1HfRNbsUYP6G15l5R+l6grAFVAudT1VfKhGinyl3CKPQWI&#10;WmFoJO7Y5uHx920LdK19t+ZbVorZSgXRvUWdwiCFK6WtBFQPN03Gz0mG++3Om1haL8RspyWjsuAU&#10;Mcj9NcAc1GoVPa7X6L7Jq7t4DCC1nSgSF/YUzj4bvE8fqAAiVqEUMtmY9ibJrYS5VWFrJ+/RoESE&#10;Wm0DVwP8aiCeHBwkc2LA3wMdkZmlM04lq10+WYPRWPbAAOlBYqFXsRwxiUvbGkXY/x1wry1IL8gz&#10;7QULQJYXl2OROi10L9PBAGkTeAqWQStdMzS0l2oIzKnCnEHQdY6p+kTBjFFroyH1ww8/4Pd/+D3+&#10;+J9/xMePH6HWxei9iQCwAkZr/Ha72Q1aW1PesEZcZ8S6KsuapkgKha25qAPNyDpJO7BC2rHXvnvB&#10;AbZ5W5qUrp1G+jEwxrQ3EGCAYGOL7OeRY0gBAkIKCFjvhMOESTwY7fb48ABBacayKAMS2yogICCn&#10;GYeDxOF4MlVBzbgtKy4Xq/1/ueHduw/46/R3PDwc8PDqhOkw44svvzIGuIpsISXVvNyuNR4ALJHI&#10;8PS0l0MyNw7o56CSB9MzBrK7Dh2tbbMmzbN2fhmcF+O0qaQ6zwChJFjKqFvHFucmU9A5HI+YDwcs&#10;y9V3ZOgoaA4F15y5XGfnxQli/F+ch3EV9sgIaF+TMulVtns6kyNSGT2tzj2gzohxWFcHupMI1pgV&#10;Nd1HigL2JFlEMPqmqADutfeb62Q/G73LaigwVLYBbpltXXuONZZmLSDtASwjWqo1KZOWpEtrXErd&#10;AyXG7D1JShlAQpZcx6woFM7puuTVPcBpizE4qm/uZP5ahmCjIG78Gfkay9nwre6BEdZPaRxr8VhP&#10;K3ckZt5jBNkD5kfkpPYA/7V51DKF7MXmrTnQMkGr7Sd7uqxa7x31mXBjITOQcs/66oHJxTWHzPcj&#10;LprxdjP26zfaN3wMX5FkaF13z/h1BHhLC1T56YjAFi3kNfHLa92DIzrwpbOnNs/u6dCJcw5u6FoL&#10;Elbyom3uW/4+2uRWscxsad7nnVKcmeWuy4JPHz/i++9/wMvLC7799T+E/D17lzme7DOM40cbZ+fd&#10;fr1zqcd837uH9V53r9nxaKGoBBJu39MC3HOAH4NF1DjWSXO1rVlxGR9zKXjoBLjfw6pHEhpdW70C&#10;cEtuYrQ4X96j2sXVHqC8Bzvz66rC7A7Sxdn5RRgq6Dgvx5x9XwNoS923I3lVjdzUexY9KbRWXluT&#10;nI2vPfc2ad1fT2KzBmS3pNlqY723U7JUOB87z7YHVOxT8rnydyOEsl7XQUv2zj1DMVAYHCrcb85M&#10;ESksRETJ2NfTSdYlhVGNdTUy3QbjI+9dRx3PGDCqnof3dBhO927UVDp+LJjMsdlGJ3j1F94A/OKF&#10;OBKYFy4p2wApAgItmzxjmnv34JIEEBFk9N9OXiUGcEPFU1cTz1qy22MxNV2kCYAWgND+2g3jWEDI&#10;UImK2Xuu0qjZaOObJs+oaiwAyRJCGKJFzCCtMfSS60sLwaa/QQgQSRBJMAPLTePt2/f445/+iP/8&#10;j//Eh/fvoNUCKYwUzel0xPE043iccZhnCCmg1IplMc8QYNgahjEOVhqTnHA6HnE4HiGkhNLKmIsq&#10;Ba0ne98WFFcrTK3DatRAAlDQyrQMuA6LuCXNMOlNy0ysz7WuCqtaoayZs5EqctA/A8KOn4DpXpAC&#10;h1ni4XTEw+kIIQjLsmBdjRmGWrUtFBj2vRvz23KDYo1VKbzSjNPpCKIJ8zxB0ANmOeEsX3C7XPH2&#10;wwf89W/f4fHNIx5ev8LhOOPh4QFSEtRKYEEeWBwHgwi9NssSwNkOaMdByDCHsTGGziV9UrNlJ3dj&#10;E5SIaSqsV4SgiInsJ7CAFNKalggP5DsPDK0EiAUouWfHiagXmDcyt3niTGPB4Z49PF+ro6zL0cCk&#10;xpzpgTUjrJ5WMNBq9xvpShhtc2z5qxjTuj6bxyXAvmA8CC63As2RIlgvGB9NpkblTlqF+BbbZA+I&#10;XAvCRyQeasyWPYn/PetxRO6mBTTXEoaW8WOtiFdKSEL3SRvyG5EeGWF+t2LEGihUA1lq8k295Lq2&#10;L7aAmR7g0AIU9+oFj7R+jzBJ93pQ9PaW0bbrljxVnFzX2sP3JJwjviitonR8La1kfi9RaeSMSZLC&#10;EjgLNFnz5QJpFIfvOCP2SguU1yxtkzInmQAuGDaG8Il27L+jBtAjRILRZ9zbo2qyLjWAK/0MEaA4&#10;Gj1raLNfk217Fta/yYGHx9MRj4+v8fU33+Dh4WSkZFNNNA/jE6hZyOzFhT0QrgekjZy3o3J3rTVf&#10;A5Nac6xvzJky6lvdqrXrZ96u5148UcMTtuSMutdOrZOxZ6Z5jx74SGy0tzNyBED8nO61kcJ8ax6N&#10;djLZmVN+3QgZrJKT5Uzz0fVWjsnHZJBaxezS9/Rk5lrf0QPOS4SR3n7R6jrMu5vzOHiEkT4ad5Xz&#10;9fH1stc8e8Q/43M8fmoFtVIukauX1OaPL5xXaqZsZUGIsPHxpOjsdXju9XrF5XKGUqt/b4lIKUgk&#10;ZzJjbF8djSl3gffBpBVeIsJ/cSwVAHiZklbL24Zl6lsKt9+dswNHKue1JFNz2bjBmI9qz6bXysLY&#10;mQEvASApbTuFhJQpEzgsUh2Bg7DM8XSDqCUoI90F1cNGAAQZ6cqz1WOSHiASVj6H2Oi7CycX5CSG&#10;Shujd2Yug2WlTc8nxBQzXBEYQUxYlcLHj0/4y1/+ij/+55/w7t3PkJLw5vUDCITj4YiHhweQALRa&#10;PQN6XVaczxeo1f0sbERyknj16hEPDw+Y5wkajOv16ost7rrWVUHrC7DAt9Q4UxjfjQA2EjyU6tMJ&#10;YfSv1mUJiR5rrOsKpRU0yBQobCImrYGslMKbn0oiCDKyOcwKYAUhJpyOB+BkAne1alyuV8hpwkVK&#10;qHX146vUisv5Beu64HI5QggjHzNNszHHfXUyG86y4Od3H/C3v32Hr371Jb744jUOh9kC3gSlyu1l&#10;o0ENDySE8dw3B9yWBZLwBiitwsYAS1inK4TQIJqjPSL/3FRiJ2WckJe/EkJDiAmTnA1AbwsCIbgV&#10;Hrh3k5gsiB8nPSXzWjB2BX6bsSUMBzgjgG6PWT+iedlisbWS2hqLoJYE7ZEl6L22LAGCKpDUD5RK&#10;eveuKBTOlDwpZObIUJyLkjk1w9a9bZmt4HbUM6AH7u3Vqiy9f49Wams+72HL9AoRIwaJPTmWdgLU&#10;m8d99nBeiM/9D2r6pDk7qT72nAS2NUmi0YS3Z5DabIFFi52kk9ilB5LdAwrkyQMySQJsG1aqBZaS&#10;XmhrvxxJLFvruicBNJK0tYoBe+Z+6x5rY11b/6PATa842AJVWon3mNQlhpLfNMGkovQggRJN9RRs&#10;RZFtvxlb8ObUcXFKy5x3BAgdBoGiYIwzP6DQwo7QvUhp9k3xZwzMp5HC0ujzbc2pEe+T2mfFhNs0&#10;ZuXK+oXPMbcgWoFJLMnv5198+SVevXqFw3zA8fQAklPKBGZOQIfc3L7WxXlvEWT0efWKxPfuRT2Q&#10;caSwmmrP57I344XX7XXHZ8MWgSrdpmOabr2LcqIdVcHXnrFkwH/SYg/tAFp7IGUrpxgBRHt5Ta67&#10;3ptTvdhxT2F/XxG6LQ+0h6hSO4vH10sqBxJir31eRD1Qv1bgGJWRGT2fWvG/ydUi8DVqi415LXvI&#10;QK0cdI9/VXmfDHOlR4zp+1z1n2X8J49pW3t4SZawl4f3uoVHY6r0pikKMCjCn2I1ByOdrFeF8+WM&#10;y/lirl8j6FURUuN6ZHELj+U/o3+mvZtI7ZCuGe7UFkRxUkSu2TmIEWsQ9w747fVlE4lTTWJnCGRk&#10;dBzY4sNk28ZJiT6ZYY+78ZAJwGjAQAUgMIOdJrl7jWF/W9ke25brNPNbLLoRFmozaXPv94pHpvDC&#10;ZFnn3gipAOBy2rWwNW+ss68NwzReROwB2KfnF/zlL3/DH37/B3z397+DWePNm1eY5wMmITFPM7Rm&#10;XC5nLLcb5CQxixmrVljWBXpVEJIgYQFxITEfDjidTpjmCQzDhmcwpkluJAlc0UUzEhNd8sazZkyE&#10;l7M2wYqwc8cB0UTAujq5FtPBQT5QEtbIwoF82oN8alW4KmBZLrhdJhyPR5xODzidHjAfjsCRIOcJ&#10;EAKaGTcYc2j3DKSQIGacX55xW25gBo4HE5ALIaGhsWiFp+czfvjxLX7139/h219/gy/evMHDwyOk&#10;7UrgSvW9JXeTG9iOVNPDfNkmIj3WbQw4OUNHP75METAvAOioC8Y8K63J696nBKNgOB3vOxRVT81z&#10;llZWSUQEJ28nV1k3zdOkDcpHBtAl/bt9AVedoTrKpNwUQguyFi32wwibYZRNnAOsI0DyiM7/Z/1x&#10;zyzr6tgUxtw+G50PtbXUAs33JKgjJkFjzI77jEF71xOffbX51ioSlxKRXqBUk4lpSanc09bfCupL&#10;nTci8mgx+5qu6srH4zeipVzaA1oxRkuzvQ4e10ClbbdWDzTvEj8S6TWdSCW2tPdLyXsv0d8WL2DP&#10;9nirZyPNRgRi7DbL6xVCuAbcNsCDFkNypMjXiulbcmMjcUGp2DIK5IwWLfcWNEtgzqjZ8si+3Oro&#10;cPkFxzGqzUFgQVW+a58NxqXMxu8LCbRIQ/La++INaqI/QQqi8tnWHDYOpXwhEdSMJVpm6flaGS0i&#10;jsa4LUPLNpM7Pw+4ANTG5sVcYVKWSzZA8GYTQgAPJ0g5WxlOI/m4ATFRMNjcAezs0SofncutQl6t&#10;I6XXLdAq/ox58ZTGPvcs6O9VvbhiNOTYxhjtLhAHwrZiiM0acCSVaH5RJOnLlT2+J3U4WoDr6dWP&#10;dri1CmytfaQkx5IThEYZ+22TbK7KVo6ayNfzcB5aZyWZ5e185K1kV6f7rrYO7/eRarDoB4u9+T4S&#10;2bdsnesYnuyZ/8lJBzWJrd6cH5EQH/GC6uXjI3vtPbleKy4rdby2cq1RUl+yr/j4hrM9mDxelMrU&#10;CcTdUkY2W0Bpjevlisv1Bq3JqpCIaBpQoiQTtsX2mNWIer8YeN9KEPKkc/RCksAFqXRHLINRYkjs&#10;cciO9Yg4atP0k5iMEahSVioFZDTECZYVjWo7XMyOcYveLHxOquQOtGdmrOuK6/WKdV19MNVrRRlJ&#10;TEqHbr5h+IM1DnJEFKbFuveRNEm+KfeMapIDxhrEChhZJQZBscL5fMN33/+A3//vP+C//vRnPD8/&#10;4+HhhMdXD5jnGWDgerni/bv3uN5uOB4PkJP0G+vhcABP2oO5RqtKgDXjdrthXVcDpsP5FhhmvJGl&#10;We3zm3A4HCCEwqqUQ0ohpIBko3NFzDZQsVrXWoNZQIgZQhgvAMPedga5EloDyrpRs1ZgUqAVYFIQ&#10;gjCRYd5LcjNf40Uw5nnG8XjE4XDCw6tXOJ0eLMM7zFUH6xIbc435MEOuK1a14nw+4/LyDCE/QU4H&#10;kJgAElgXhcOHCd9//xO+//uP+OZX3+B4eGUkZ5TemBWVgMftMx7Q36vIpuTMD650xNQ2OikDML9t&#10;zw5GsKY4J6xpmj2AqaTnHySlRKHoB7tRCym8Eo5b3poZyq97bDbuipV3du9j1fm9iWQL0K4FwTVd&#10;wRGAZ9QJvldwHHnfKHjTO8P2GKDXZC8ApNJTkXwcuT3XrSlOGRIMahq+1pIKV7zKQd2R9sw9Gt7x&#10;9+eGbXsKIT2Wf+u5lPakFnC/55zq/a4Ub7RYzi0ANScWlICkeD90xUYXP5QSk5qhZq/o0JMP2I5x&#10;ChzVQLBSMTa8pyHTAnach4gcgaI3SlwoCL/nItjh4rC81bYWZ5XOrBprkSmSV6QAZhhvlXrXVam7&#10;ZqSFvlfYrPkHtNZQD6QeBeNGOwB6yXNNA3cPKNIqVvXA/xrYNAKG7DU67BX2waYDOGWz1uUruLW2&#10;EmO17XdSY47dV5QttKKU7rT2+ZHBXGxv634nGE39xT1gRpwr3UOIGHn+PT+YvOjRW6d1E8YSISD8&#10;zpGTTO5Hm3wvGefIfakHtuzxDehJHrTO8NLe1iKS9AqnPfBrfA7QRmorl73Jn6l7rfPvajF29+4v&#10;pkPCjbEojGU8FrrYYVd9Pq44n3k9eBITaDg3HAEN8/imJqe8B+z9HLJObe3t6XYezl02HTWcGpMP&#10;4HV77622Bg3RTWVgfjiTAoGOhr0B9kjJ7Omsqfr0dOKD/NzUrD2Bzm2X7A3V2/JEpbg+Z53vMc2u&#10;5YVbOeJxSah75sMIGay3PmvFxD3Fu5Y0Z9C5p1G4qrHWzfF4va5YbspMgJxUilgmnDffNSI7938G&#10;vKcQQuVO91ts2CZSFANY2EyuOBi1kHl02IRkq+T+XKtGB1CdLZuWPcucPRuM/DU6FgcDnjEdwJdc&#10;j5E8/aMUCOTsrWAEUzZdklJinmdM0zS8uFpgRCsZDya3ZrydqW4w1HVAkmHguwo6W/ZLHNGNOW9H&#10;mwwIpFyALKGZsS4KHz9+wl/+/Ff89S9/xdPTE+Z5wvEwG7PXdcHlfMH7d+/x8vKCN2++wONryxRn&#10;08Uwz5MvRGgrUaFYAbxiXVff2s4ReL+sC5RaQTDGr0JKSDaeBZPSUK5gQYYhbyrMGnpVWG43XK8X&#10;rOsKgrRSUmT191cotUJpBkFAyikxvHDFPIYJkiQJzMJI6BhJHfZzdl0UXuiCjx+fcDgeMB3mEOhF&#10;Zqzus6dp8uapx+MRl5czrtcb1lXZ4Jyx6BXvAbz64S3+9te/45uvv8br16/x+OY1pBS+4yRPCnK9&#10;S7O+ty1ao4dsj8GXfgaqyZ9rU60D12kLVDAiAXRkTh3Hn7yxhWXLfGVACEBQWmizyZDOAjlBAhoa&#10;RaNxSmXHMgg3CeB9IkchjSolmq1kaiRB6SU9LZmQUYBl5MAaYzjVtZPzw3yk1fre5KL5GZEht3DB&#10;tl27lAUVeTzR1bncsgAAIABJREFUkmoY1YLtmZ73WvlHg+iWt8DeZ127rlqhqdci35sve8kFPeZt&#10;G8irMY8oAfBTvUqOuohQTfprply1AHek6JV2O8lkry8bYoXOwpTQkIIDbIvh5T09sGJyBmoodOSM&#10;N9jiLFWA+8COdx2We0yLu0mMjY8YTpqQIt8L+LO69hkl4AdtPLKZwNSA+z1mo/cmdntB9NEEzf87&#10;dVdMoYydxeHWftgybe4BROm406Zl2q8VT1cN7K/imuA450AAy+L20RjgoXqHNEUyNblXGfFWAapF&#10;0hoFo1ITzW1povoJhSQ7eQ/HEVM71ugn92Ngyeg52hujWgdkfh7U955t3ht3i2w11re5MhMBJCIN&#10;dgCWdS06BB3auRfsBaZqHQ+trokWs7unCtADD0eNv1v7cQ3EysG8Hiu81VFS73xCIr1UihHC2bzD&#10;WyWqrXFzMZeL1ns6RlvPrSW3UurMrc2/EcJDj7Ba+94RwK5ZKN7EbHlhNDIUZBTB/Xt8mMqkFW09&#10;AOPnEpsmi+SY7mnNt+ZuK2ZqPddqnNuJi3KSkt8v45g3953goBrSXTONfG7EALe/TpDE0KP5/F4J&#10;pt6625vv17qlSnOlV0BLPoOzyIFywjg2kt6xXDIJq65hv/t2W3A+X7EsRi+H2ZBzSUZ7gOcfsS/u&#10;5N2Fe4tOnw3e+2aASCrCb+LRJPaVqniex67XLoCM3JOcPQBHhi41wLtY3UzhD9/CICjXd+RkY3GF&#10;CBKWUWgTQfPxGuXOz/YhkibO29d7uROrky0TvWwe0qEabYcvVa3jaqmTL3GdAt6N2Y0ZA0T2Wbrn&#10;y53gjSLwPs5RBKxJrQBr4Pn5Bd/9/Tv8+b/+Cx8/vMMkCcfDDGbG0/MTrtcbzucX3K43vHp8hW9/&#10;/Q0eHl7hcr1iPZ+t2bAGK+3lKrwUkWaoVQQjCUIQqiDCPB8gp8mArMym24JMRVmtK1alsKwrrssV&#10;y3LDui5Qy4Lb9Yrb9Wo7KILJsVJOcknZ8ReY5wNOxyOmebYsQrOy2Y6/FALzJHGcZxzmCbOQmOcD&#10;5sMMQRJKMZZlweX6CUIA0zzhME8QJAFtiysQ5nsVY54l5EkaEH+awR+fcL2tICJMcgIYUErj44dn&#10;/PD9T/juu+/xzbdf4/hwig5g7ZnBMWkw1W0nxJJQI9Xunit56/W5xE0AOvIAkLPAhpC2ssamJKYV&#10;nbOgxDmKx+3I7kDUngkrzTOgSPveJj2IdMyNMhKHZL3AoOBCcLYFiNL9jUyv1i6AuRY41EC9PRIA&#10;pf1oVEKhFuj0mOO9+ZP/bcmN3KPHXpX68IVdG8CCTBFQG++MmJHC2ureV6RdRgxaR9dV6yxoBcoj&#10;gWhNpqYXiPWAkNpzj/Xc6wlGn2k12qkxqnVcD6hFdN6WdM7ja3Z7K2WEh94eOcY4dOBOb4wcyyQH&#10;gkpviVuMY/AovYwQWwSGfPq5IUGiJODOGfu1/653gPTB8NGOk818iJlcugw2cHWvxKbQsR2zfXJF&#10;IwDzCIi9V/Jlr0lhD1RJxikrpoefbbtJPxcgKO1BrQ6A8piSjws4AlK8LI2NuaOfhq7HaOqTZW4l&#10;MUqUK1mWQNBXJSTGaZvrY18BCESAEGBEGvP3mzfW55feGF/7W41lRxKAPnusNSmYxvn8Oey22nm0&#10;x1i6N0blMzNjeoA39Zq40JkDKnERNRM08QUPM2GE/29mNgUcke5BSSdHdBHEXFibGL7nXsEj1tVv&#10;dba15CNKRewRAkdJErImx7K9R+4WWuM/7kzxMkYDoGStEFDzkoq/cqvrnp+ndfnh7dnjitT2Z4Rs&#10;V6ZqzDkSz/YA99FuytH9aiTOLp1zJZP72nv2kgXitbYlgVAmqp2ikHn0sUdPvdQ9EhcYTZNOWV7O&#10;YGyi2cHRimfzM7uXS9bWQY3cs5cgS8jOH51fF2OkdjVCUNoXe5WIIXlRZ3y+18hYo3I6o//dUlAZ&#10;IWDlElWlomm6Ri22wzUp1EhO0L5Ws5XFpglSSkghACa8vJzx8nLGcluMJ6olNku2+4Aju/pr4KR7&#10;MO+0Hu1o+GzwPlSXqMCiSE0mXZIa2pSjyUaFqU4UBbKpqUHPxJC5AKpbQ0CzyUSGbii0uSFo3zu9&#10;Iq0VWKvIVDCJMYHErKOfvNQ2EQdGlLT6RtrBRoCJ/H7jw9eGEDaBdIvJAEsAAwIQ2oIOVHpstNHN&#10;S+k7od3XjaVaFV5ezvjvv/03/vD73+Ovf/kznp8+YZolJBFWWnC93XB+eYFmxhdffIGvLUtcM2Nd&#10;F1xvFkC3EjYxQ9EHJWBIYcxbp3nyQJmOpI1utxvOlwsulytu1xXX6w3LYlj0t9sN5+sV5+sFt5uR&#10;OOJ1BWlXlHCsCQ4gTRyYScLpdLSSPGR07t0zlxLTJHE8zND6AOYDgBlCCkx6hpglpJCYpgO0VgAU&#10;iLTpBCGGlC7ANPN7WRbjBXCY8XA8YhLSFhQ+GU8FAQvgE5Z1xYcPT/jp57d49+4dvvr6KxxPJ+S+&#10;Z/GycmBjHRwqF6lqAc2oe3kIMHlAY3e7r2xz+jI73wU6WmsrlcQpIBR1HZAQlo0aAnxTnRVgu4GH&#10;PdKxV11HT5xpc7SlBlmVXrKxbaXcn5S2gNi9CWhtz2kFAqNFgz1BVsmk8t426JFrL55FMC7zqc+I&#10;AWONKbgz6Eu7KHoJSs18tQeu9ILnPYXhFosoB/BzJtnehKVXFNpIwXWS3nvnVw0kH+lq2MRJlErJ&#10;tALxEst+xAOiV7hpJZmla88lkkbWfA4KbPeblL3PSXtSum+2tJvDFliWOMu/b0+ike+LpsOuHhYn&#10;826nefG2uFCXJho5M3uty58LavbAqZ7kWussKs4xWGkPSmXJfGeIJemgAuaV1nBPnqh0vXnxpnSO&#10;CiHSAlSsc+34LPk0yeMacEYYYySwmCOj+PsYPyNRS5aJxsW0B55tfb6W1gZFndq0SbYiUmOR/Tuy&#10;H7WKOr3X9nwiRgkBvfUbztcsLc7yz1zysd75CN8VFBNFvI9bzLHyQBVHEmBBH4IiJu/m+3Z6MLSA&#10;tdFnkc/BXEKwxyKvFUBjvKGVV9eB0P1SlnEHbcv7oxbftYDx3PC6FI/V42bqQJKUplScgv+l4nO7&#10;y5q6oN+owWltre3xn2iBly3/sF5haNcaacSWvtBKeZGvLH+2ByBsS6JQE+diRjM2H8mv4p+Vzt3R&#10;PX30vC9974ahnccPjZpyq9jXuv9RYlnpfAD6nki1+H9UT35vTt0q1owQ4jAwj0vkMWZuDVSeHXg9&#10;/OTabGwlLBlPKcbL+YyX8xlaKY97a23lTJFJF2UGuXkn8WgX/S8D3o9u4ii1to/oOLfjx1orXBI8&#10;eB2qUjBQ2yjIt1cYFrWRP9FaW6Oo0mfUF34MLIxsOC4xj5kGcTW3ZebQYxXVxjm9Jt4CC+SCOAEI&#10;BmuKDufKZ1P5i5wOvQN1zpcrvvvue/z+97/Hf/zhD3j/9i1u6w3yKoBHIwGj1xXMjNPxhK9+9St8&#10;+eWXICJcnp9xuVxwu93M2FDaNezMZ50B8DzPXqZHKY3bsuB8ueJyOeNyueJ8fsHz0zOen59xudxw&#10;ud6wLgpKKc+mV6z9Ape+Em4FN4kgJJnX2fniOik0K/N562okfZSRsJGTBAmJ/5+2d22SJbeRRB2M&#10;zKo63ZqRZtau7f//ZXftrrTSSNN9XvXIjAgS9wPJIMjgA8zqPWYtddfJyoyMIEHA4XC/Xi/Ynq7Y&#10;1g3b84r1esW6rlifNzw/v+Dp+uxlfQyBzMV38ThJJRiDQxJn3zfcb/4+PF2f/H37d98BfH19hdvv&#10;/lGaK2x4Bt+/v+L3r9/wPz/e8fT8dMgKlGCSc94nwG4WAMI9NcV+TOuovSAebz61zBnLdXwGgajS&#10;vKKT5jhE01ECj7Lo5cAoWBYTnnEE1YLngiGQLXTP27gT8tFmUuzb+iilli05Mw4+YkZogEEtKKI1&#10;JNSwGUYJuVYCYNZ8rdZYynXLz+NecjwvNgA1IPkoSdQm4T1wfAbI6JlxzrIJNM99VlO438zu/+l5&#10;+PSAq3MMJNUocOtzWoWqdqS/N+FSW7++B0lquRENuJKAdD0LcmY99ItTPphiM5qptfcdagFPNKbL&#10;0Xd/b/jUdJiVePrcvRqDtaPv+MgYdvvs14ELrWdUy581zd0ZpnUO7ofnWuQfGpPgI2dBHRAdMYl7&#10;jeiu3usEi/UzzZ3ZP7WpuZaMiOYsaIGW6ubHBLCiOY90sh0kgPt2/Gyet5yaQfHHx54oz/34+pOk&#10;Y9FMK7rSBB27XnuG16QgR1OFIymWWF/XDEVbpqm9fLb+DFx2bvYm4NOERNu/YBZgbTeC2o3/Fpmn&#10;JGRpfH2klF+5Hls4Rus+aYmLPVmQkeRObV/OMoq1U0g9ycZh86oEx4JxObLp8TxmnJt//Qnbnq/k&#10;+XrNIbssm0RE5gTe1z63txZa+NYfcS716iRNzJqd6G2tJ83ks+675lKSPWywdR9HOe0jRLhejamZ&#10;KpcYbimtozG4lZ9pRA7Zr9ekMoOchvJ/b53D+7vHDRleXuci1wY8/h9FaMr9N6rxZsnal9mF3wSD&#10;C1AqysFog5RG6602VgWkca2jE0YMxLFUToyV46ZykSRQGjF0zsHuAry/VBhXTKdGRe1eScZ/bXNH&#10;9re19kgsomlNbZG2DiPZuS91cNsFYw24LwL6caNmpgCE1IcEsoz/kH3f8eP7D/ztr3/D//p//xe+&#10;ff0KgPHy8oLnpye8vLyAmbFtK67XJ/z666/45csvuFwuuN9X3INkjd9YflqCrQUzDsD+cn3C9Xo9&#10;1t/tdsPr6xve3j/w+vqOnz9f8fP11Ru73j6w3lZs+w5nWfBOkmZWbN4sxo/PUJQVIAm+GFjrwW1a&#10;gkaWM2AwdueBexvAe+sYwI71fsf9suDpesHH9YrrxQP6z9dnPD+/4PnJS+7472W8LM5iYC5eJ98s&#10;BGOWMHHg7y3d77gsC15envH8fMWffv2C++0dHx83rOywXCzAC27rirf3G77/eMXb+zv+7d//BKKL&#10;WGdBQIYZ27bjfrthW7djfZ4L+Bq4JEHpeQC/BzyMAK9a4pn+MQC5AyxJwD2Lkd3UTDvWPifjp9ig&#10;OSS5iEGCGahJwlM+RhV5sTZYmiWn6oYdDRPXkeSBduRSFkqaorx8/QxTpDdG3LsXj7C+y7HmUTHK&#10;pUGtiJFxyqsHnpf3cKT1qGEzaJKdEShXrsHa953R2J4B4kbNjF7hNKsh2WtEaMDL+n7rD8yUU4et&#10;vKmXHNfu02j6JX9fKWczlp3SAGQt7WttMdwbuZ0B4HoyODVQVOZivcLyMdmaXDNWAi4zE0SPGk9r&#10;pBk0+7J83iUgNTumXp0IQd0XZJbyO/IT6a2ZFlPtfJbyof3bK2Tb5y6rQeC5xk3gsU8UiJoz4zPN&#10;Vlmv9GrDFoA/2mMzZuWa3GYGQJphUI8BkDxP1BIbevJhkVBwOsMhbTFxAunrclbzjVDt+tI2I0dy&#10;cFqtYW5MwGqafS1pSk0u8igwKUl/7cZp/ewqJ/qq0nCfbNI96qMyqjd67P0WbjRibY9yx8/KcGkM&#10;08vGGdUK6LOO1jk2Uf8MKU1/5XoaAa0Rc5ASXyTkQnWN6v5ETC8WzJyBmvvcy2taZ11vAk+z9mdl&#10;jPLXcOaTo2Xyz+7f3jWOCIZaLwLKvBpk/kOZtF9NKmc0uZFjUeP1FLFKQ+b0Oeu64vX9Dfd1BYzB&#10;QiZIL7PwjnFiRG4ux5iNuZfPBuY8UtAxwSNN1npgw6h71WKX55pj0nSSpRe3b4VwJuh4ZlJJrJYZ&#10;Nuqms8uBXCQzDlYeOOVBLQH9KHeyriucc7her5mMjgTjS8PeEkAdGfHVF0YJ3OcdXmlwxZl2eKfw&#10;qhRZFIAq6xxutzv+9d+/4a9//Ru+fv2G5bLgyy+/4MsvXw7g/v39HWZZ8MvLC/70pz/BGIP1vuHj&#10;4wP7vuNyuYAWb2x8mMOBcL1ecb0+gQLT/vb+gdfXV/z+++/47bffPWD/fsPHxx33dYfddy+7ExNW&#10;ZiwmaJnHwnohLEyZXnVMYpfMwNUBtKT1VzAXyBgsJLuk8ID+brHdN9yWm58aMAaXZcH14r/L9XrF&#10;9XLB9clPETy9XPH8/OT/+3LB09MV1ythWa4geC3o2+0G6ywuQRv6crmAwNjWuzeaoQs+ble8vb8H&#10;Da93bNuOp6dLwez2FxqbTMYY/15V4D6XOcgDX//w1hiKtTS1dSB5TCoWGBOYS4fEF6ru8qU29fEt&#10;o3a5ISyLkUcLIp0/OtPXQIL6JKrU50eHCVOACTgjgZripAYKaozDZjXCRwzVMnmcNVfsNYM/Y5aq&#10;MVrWgLV1dkNNn10yV0ilJV8Whzw5hfFZMKFV7GqS7toZXluTWvBDpztPD0nmVBsx6En41QwI8wZn&#10;X2v+sbU/0gWeHx2m6dHq2nM7y/1wVd6sBcDUZAF6DaKeT4KUUNTEGmkc3spXWxJWveKiBCxrI9WP&#10;AIi1591b/zNFWe35tK67tiZnzQnPtcUZfYxeRsSoap3ONCY0ZoWt362zwKjbqOtq+oLVZ2zvbD3d&#10;T+6DhzP+JC1Wn3Y6qdXcaT1DTZE+AoIlYDkCc1vsXW0t28srNNMetfUkJVBGAHE9to/PxFgHESq1&#10;INr9Mg3wOfN9R89YE1t666p15vZyLS0RZMaYdBTfR+a6PXmgtHbPIzc1YmENuB+RR0YTVbPTS728&#10;7xEgssfS7TVsPtO06+2HFvu5uX9Gezrs01qMoUJ2rVc3yXVRYk19Aq5cM3SKsz3c7pEY0MICR8/z&#10;EU+3szcVq+OMpin0SOMnXxncrQGy+ydzbiUOO/In0BD/avXd6b5R6QdUZkMUyJGkymOb+0CV41Dh&#10;n+r/frcO7x8feHv/wLrvAC6HLDu7VNszu5CPztXX2gbxw+B9t+iJ2BW4a9KqWZwtwL5XgB4PmlGw&#10;X3JN/sycgDnIo9jjARzMW3nYy8XJ/aK7NW50ZvY6oZdtDomXCODHvwfgJUsCqzseslEeptY5nQHT&#10;+CSwmAQ6WVQfBgRHRpjR1n43KSueGBFg7Nbi+88f+D9//zv+8c9/wrHzwP2XF1yuVzj2zYzdWVyu&#10;V/zy6694en7Gum3Yt3fY3TPuYQiw8hkZz4pfLrCO8fb6E9++fcfXr1/x9ds3/PjxHa+vb1jXPajO&#10;eJOd1LihTIKE4e+1IeOnMii93lqbyQHJTW+E2ZPUh6+O+4LhzBJuJ8Nabya7wQJuBfOb/04BoH96&#10;8kD+88sTXr484+X5Cc/PFzw/PwWW/hdcliuYCLu1WLcNSzAzI/iJDm9suwMGWLc7fr694fX9De/v&#10;H9n6QgHIXy4X0JcvID4bK4mUv3p4pj1pumzAVgBu7XcNYMdsK4nDEkxEDADb+L2zCSIJ01gCgnTO&#10;5Qy2Vw6gfIS5uM1Fu6vXyDiNMlO7uTvTxBuNnfZi9B+hnSwbljPjhz0wQZOkjRoXjxYLVYDREODo&#10;8Lw4x19CbUR51utEK430iESJRp/yj9ScbwFEo2fUGh+dBQ80IMs4p8mJBaOkfsQ+nRnFroGOGkPk&#10;WkNTE59aa6S8F3lcpS4Qo50Gak1jyWkCojZT81GD7pJAoTFjbn330X3QNk5r4Hpv9Hz0DDSgZnkf&#10;RmPN2kYQCX+Qctq1NIzTgBMzRVRvj/TBd6gmAur7P54FTh3vtQ1Oybwf6Q1rpmx6caG39mpg6YzW&#10;78zzLF8jAaVebdmbAumBttr71Msd6s2ruv54Sx6Ka3I4QHO/tp6/FoTtnRWjM7OnXd4D4WvrrHcG&#10;anPrWrNSmwPI860l16VtyGvihpZV3GelkgrIG5kH6/IhUnkPzDS5Wq+rySiNGt8zTdbeGu/F59bk&#10;Y/N9WuA5nZva+ZmMTM5K3TAYeMvV7ldLGaO1tnr5TNlAKGvEGSKAtjnXe35a9vxoivmRBlTt94ly&#10;qZxqMyisjxNA3lXqHzfRentdOwFblUM7gfbSKNhngGYxKtwo/l3pt1rzZDtNPArVicOPB4B1Fvf7&#10;Heu2YncORA7Gyck1Tr9ftAC03jqzdf/DzPv+YU4nk8neYTAG5cfX0CtKuVyyIi92leAZJTI4aBOn&#10;mQJCy8G5tVFH2oaXAM4as2TGtVIHf9s22H0HBVY2OwcXXhvlOyJ4LO9/73rqATst3Hwc0v+PAYEp&#10;yUDI3pg0HaDMuZk98A9gszu+/fiBf/72L7y+vfmFT8B93XBbVzADxpAHrC8XPD8/g8FY73ds23Yo&#10;gVp2sM56I1cGiAk7W/z48YYfP3/it9+/4uu37/jx8wfe3t6wrlsC+ZeLZ9czvHwNp8CWzLPcYWAs&#10;TcIyGQFQbhh2GFuEnxsx8BMCCEEypsNQ9QmwdNh590C+tTB2x2Z33LcdhgyWtwUvX57w5eUJLy9X&#10;fHl5xpeXDS8vFk9PT6CgxW7CSA8RwVkHdnQUwGQA53bcbjf8fH3D6+sbtnXDy4uA4osC3ZvdnidI&#10;jiSBWiDmGbwpDTxGwL0meWDp7o1cpiKBUeIAIQMmA6IGS17IFxwmpFHqBBzkmS4heOfJRkvznlE7&#10;GA9urjynjvXVPBgJ1VjUk80ayWpopGk0SfNnzN9GyVENgBwBDhoAojW2r9Fa5I7RcPp3Ezf8aWoq&#10;xqbae40AND0oRA/pXPe+by2p1nymptjWFM8azfkZ9pZGrmU2AefMvHrM3u7tR23RWQKso/vUlrtJ&#10;579z0hyTh+Zx7ebCuGEU19NIwzjPN6nTwErX3AN7NN+plNTpAX6t5n0LWCjj9yMSE480XGYL2wSo&#10;57l+0u0fA2Q9zeUquIgKI104wDJ0BoYzYFrv3naZZoUUH4pc+qyAkJtEEnH6anGvCbCGypZ/Rcu+&#10;Hjsokzko8xLHDCMvtGF82KrrRuZ/GtkLx84TX0RO3gIrtUaWvZjZ0xvWND01TZMWMWCkyZ2vmTE4&#10;3iYRHDzNLkjlp0rPaz8Sdkr25CNSIjUm60gyq5Xbab0PRhNqjzb58jUkYx+qMg0jgl0NKO5PM+VT&#10;8y0MQq6fqjzugyDjyPBTE281Mny9n7U8iUZ52yOs/hL0k+e/zmyUc0UNOlCSjOyX1dKAwjc4n5DJ&#10;4mLrFyVhsWgQtKSGajVOb0pE6y9Wa7B65YuAo3BxQ1i/Jsu8UtsQm2naaQBZjfTnDLFxGL/4KDdD&#10;5BfEZR5zC2aB+Z5kV+87yxRGShOXvx9lZmtE6fIeVmWZBPej1hg6pqRjr8OYDNTyPpEf2LbN444R&#10;FTaSKM6HooNMT1sT11pixB8G3jcvgCW2zQVoNx5fGwWCWvKjvu7j9uUMBgosWccMB4Z1FgiFqhO9&#10;H8nc50ayXFs85YHsWdwhsYc7TA0iY9s5m8wynZfocOwOAJHYwXPg6dBBc9Z5YN0QmJcDwIzmbCOG&#10;ZGsUPQdY40INP3AuLUiwZ49HeSIkMNIXHhbW+fLgvq74+vUrvn37Bmt3LGbxsjHsGxO//voLfv31&#10;TyAC9t27N2/rFjaMg3P+55vd4djC2s0D++uG+8eKn6/egPX337/hdruDjAewL8vleGgURluiIQaZ&#10;2nNLm9g5Bw6SMRSfH86Niwhw1IrzQ0KnMA0jJJL74RrvvBHGEWuJQAHM2OzupxB2D7y/PF9xe3nB&#10;/WXHly8bXl5esFwvyQ+ADAz879rdgp0Nel4WTAu2bcXt7R3vb++431b86Vd33B92Qff92Dn5OomJ&#10;fAyqxtTBCtn5ZC5jSA6oa5O4nqu8N4san/QZjBRilnN+L5HjpF12dGITYBGbQJfLcpj2sGi4xSZT&#10;LieVs+8pu7bcmyOLKSRLdcHSJqgO+pH+nOY9tFryWjCzV0yNGH+zjeYeu3DGb0VT2IwYrT6diiCK&#10;yZCXFqjTOnc1UwmthrEGzJ19nr33m3mmI8Bs9rlrtcC1ZIWZBsIIcBmtrVFy2loLPXNbTRLuJcPy&#10;Gu8c782UbI187/PfSZ19qhZa0YfkIBhwAu1TA5kaRREg2f6jdaxh65Uj+a2poZrcRgnczzKcRrEn&#10;fz+CZrm3G+V0NlQP5z2JtjM7531k+LGzp8viOwwxhX9Vg97eMmobNV1HoNksAMwncFwA4QXZi6Jn&#10;TsyzDrA15NZ81vg/Mu2E8kubps6+pNRYSCZhgZSDkO8R6JSo1jW9Z89g2ZxDngEdE85MHsQneEIM&#10;Bs3b0fnYmizRkBVGZ1FPNkjGiFb8KA0+6w2Dc5em9vksc8ZMKiGsLbF2qNZNCvqzIyBdA+D3miDy&#10;fvRyBA2rtQXKzuaRNW+5+veV0zGUeVbFCeNlQbPRo2XNt2JROW2UQiSfJubqZt9nw2Ot9M+jcouP&#10;5u7adTBqdvRkgT5Tz5R7uA/gVoA8l9QKuKoUR+mso2qHFoy2hDOY4YirXjFRcUAeo9JPQ3uPNFKS&#10;un3FB8612Q1291jcxVyOY+7wsOyQpUZgu5b4pM35RxNsvffVNkXaU4ytxm48W1NCwMQiA9HVlVo5&#10;Y628YJ2sIOS5wdkSz2WB21JMw7MJaQKldr5GSc2IY5lgxhxSI693f1/x89UTgb3HiPU4oZNplZzu&#10;ZUFWIlWdO1t/Xx4NrjUmaAmVlcyv3ohzq6utPTR6ztnZuC0TnEDtGF6jmuHg4AAmWGY4l1i3aRNQ&#10;5iQM8HBjZszEANIbIrigox61tZ2zx7/HZ+4COM/OJdMS5wAjtmF4sXNRpz00H5w9Mb0SS79zMHJ5&#10;2nCR7qUNRkIqSe4zry+e9L9dYI7/9t+/4x//+C/8+P7jWBc2mM3+8vIF//7vf8bz8zO2dYXbvZzR&#10;vm0HKHtfN7y93/Bx+8C63nC/v+Pj4x0f7x94C0a0t9sWGPwmMc2LiQmGE82UCtgQ5GaO4teQcHX3&#10;ZrT+fXOddxUjh7IyDjk067yWOi2J5S07if7T4Zhxv23Y1g37umNbd6zrhnXd8PzyjMslyCqZxUsr&#10;wcDuFo4dDAzgDMg42G3D7XbD7f2G++0Ga3cQLSGBd0isNj6ctOVkSAQkl6XCoAoNj1QfxPvhfNAL&#10;37pMJGcGmcrBAAAgAElEQVRAw3YhVhY+LekqyWqDYM5YMF8E+1787jHlEqY4lgVR6wxOFEhlciwW&#10;StpJlNZQ0O6N9/qQV4kFQpG8UQPA700jaUcCexIyjybpvc68ZHQ9YiraOydG49cafc0We0A7Bpqf&#10;R5Q1kVtfUzte3ZMpmHlPnZwKd4F5DQt+RpZHy8Cvnbk1Zu8M617LFG0BN+dkjKbvi5bZ2ds7Mww0&#10;aZBc6iOn2Gi6RssjICYxBN0JySwnCPN4jQy8lwDKyBmKWdd0eqSpM2qIaA2Wa5qgLXmPycjbNYsf&#10;5a6JDU5ZQRXzKxca1ym5mWdfDqfrwgOnHALPzlRGfaqnxvIdAfEtLx7NOLz00OJsI7mMQJRwc59g&#10;GMn6El8w5icNzn0192ltBwIdtUvWYCjMUGX5DzGmn7RdMSVF0NecTvUVxwLYAHCUXwP0LLXW2ThD&#10;DGsx/GZlT2rmeq1raTVoO/2LXEKDEiCXJjUIQSsUJNdX3FNFo6lFiilzNW0zuXytXAutM7oHaMx4&#10;+3ym4d5q3OTNZhKgOZCkU8/mn6Om4oih2vKsq/23XBJatqcmv+9Jro1y6Jln1NofmvOk9/o8v6Fp&#10;T6+WakRvX1OxeaV0YOtZpghfkrb43NDrBQcxlVa/1yXFf460UwNky3useebyPloXcB/nyZ0HgHqc&#10;E3wiuWmarUAxWdZp9s8QDXrTsKMGWev3y2ZvnwRRQlgJT0Ap1zuYWhhJ5miwglETp7Wvk3x1yuWO&#10;yZEguw2ek3g6rqPh9VLq4kt+A8jntqEPi/t6x8f7B3ZrjxhP5I7azpAE7t0Jd2rlu58xwp4C74cF&#10;MLi5KUfGBo8WTSPH8dOi5iRNkRISr3lfBmRXyMMk+ZMEps3qXBEMeGFQ0FB3HDW+7NEw8Ae+ZzPZ&#10;YGpq3Q7nLC7LBZfLFZfLFctl8VrioTggsoiyL5Hh1hrPPidDRTAP4G1yURYGGUzZs5YaXAQvy0Jk&#10;fKywwLat+PnjJ/7217/hv/7rn1jX/dDeZAbMsuD5+QkA8PHxgfV+B9s0dQAiWLZ4/7jh96/f8e3b&#10;d/z4+R3v7z+x3j+wrWvwLfCa5mYxx2Y6RmaqemyVQ0x2JYiOzZsCZaE/SVTV+e+vXbEmKTWEiM1x&#10;OaaimeUDkTlWs7UO99U3N/bdYg8my7/88sVr5F8uMGY5mODOAs6EKY3AGFjvd3x8vHuT233H5ZKa&#10;NgcL89CVqendYqpzKLuRLW+MmVigSaBkx7ZmPMnEMGHawt/jxAJIOmhhtJH86xEkry6XC+S0F7eS&#10;ylg4F7p0XC+x5RmCdBr3capHx341sh2PgLCzifdsYdwrHFrggsYYq/UdR+tbwwA5f2bbG+WzBqva&#10;8WvtPRhNFozYMFr90ZoJ7iOSerWCf1ZOSlvIakyPSx+MkczQaM2NJIlaz6q1F2pgZQ7cc1U/uOcj&#10;UYJQiTlqiqYGnUrXTIqMSyC6VgAm2bSTlmWnYGvp7dbkh+R7x0K1x+rtrduZPdmS3/kMi7DGdi/N&#10;6sp1aSj5dqSmtkteV9xndGlkfqrfqVakK+EGzch679zTxg250A+InhJJIS1xB85eg5yM02owjPs0&#10;B4N+pD3MihhTM9Lt1Via86SVh7AElCPgz4yaD4xWbm8W7K1el4JV+ZCsAfSTVWXsbIIB1NgPFYCv&#10;NvkwAvBHIMQIvGnlazU25YwueS9PLXWye9c4mgaS9V82yYK+/OLozB819bW69kcPh4zq3rQ+O55r&#10;WpPW2QnPR/ZKbV8nTeu+hn6530pMpGX8O9PU6Z4dkGSrcwM2k1NFLslb7MyQA+XkPzQ1tWMtW/vU&#10;fDpnZIyrOV9lPtgCoEf44SEpHKS6PBHUHFgb8aGf0KxZm/GZGdzwoXgkZ9LFDG4Cy737OSOXg6Kx&#10;f2AX3H6emjNsBrgfNcLU66kgt7ZwhZYnS+vOtM71FqExGn0bY2Cdw7puuK93ocJBRcylk9fqo9j6&#10;yGD7IfC+10nqASkzC6b2ZXoO8Y8cEKXfRwxgC3lWPnEwHD0OTwNHlbEOHifyNekMioGTGOSOaUUQ&#10;OXjfUF8QuSjpwwHEt7sH+gMYeeEnLIsJelEJXI5dJGlm2wI7c9NRzSLDYeCK04GdDg3PbL+AmcBu&#10;xevPd/zXP/+Ft9f3g/VuAsP9EqReXl9/Yr2v4r4HbXIw7vc7fvz4gX/961/4/es3vL6+we4rHO9A&#10;MCalZcFiliBvw9VNe3LspgZzj/LphgRUkwiQwhikWFw0YhaIG1qONGcBRx7KRXfWN1GA3TpYd4dz&#10;viv49PyEZVnw9Pzspy1AuFwv2KyD5cDuD6NC+7rh9vaO+8cH7L759RSaPwfQzi5PGLJ7SRkII7+u&#10;TALbwJZu0maU3PckYGqM+8y8mv3cDXHs7i5+zzkHwwwKSUOpm2yWBdfr05E8yX1YPZQKAL7a6Euw&#10;fe4jURut7MTVkTRND2xraTtqCllNgfwIm3hGX3v0pxxzHQHdmqJbm9iOvpP2+/Y0eGtnZ20CbvRc&#10;RmD7iO2vZ5DV/3QN+Cb1/jVat7Xv0xvln2VEl+CoxixVw75vgSmfnZip/c5oRLxmzt7CkkicvTVT&#10;31oQlaPdtX0gTWl7+3MkVdQzXG09r1lWY695ozHJGxWOjzzf2neSAGsCC3BM4LlI9OjEoFFjqwbk&#10;afRTR4ayrX3QkzsZgdK1kXE+NeWTQexx30KCwAXxQ2I0LQ8AdQwMuRiDp7XIu+uD9RMcMw3Qg/WP&#10;xBZkIEwiCIFeGptwjljLo8ZobzJRMkpn9lWLiTqjuz5qtqamjzTaq9So5X0TdYXWnLYWF2r5S+38&#10;tdae9rWUhtAQQnqAnUaqbiYe1prPsmn5iGZxT/al9p6tGqo3iTHycxiRBGqa8jMeS48A+Fr/rN6k&#10;X+t+amQvH9mP5TnTJZCJSu70nmwzU80ToYH4mMBuSWtWcagCU0CGIdSuo55/aaQnR/t/dG4RkVcF&#10;MAxg8X50AcA/iIys32ut/KiWb/UmtFoxQROntbGotufH37HEWwocj/sEHg0B5LOG5b38SuNT0moM&#10;z+Td6TujGZtq9fLxjyHwbnG/37DePcZGoJSWFNNkPc/T2ueXubIWuJ8G71sPWKNbN9JpPd/seRZj&#10;KU9R60wdAOwhs8Qyth36qAia14dWeaE9LQvNWYmCLGAZE3S6TZAa8Sa00bRjWRbYZcHlshxSOCzk&#10;S3IdwfyaaklOb2IhN6krk3XOjd8gTXLkOHu6T0QGhryG/P2+4v3tHdu2AQwsFxO06BHYy54Ffr/f&#10;ffFM3pzXLF7y5fXHD/z+23/jt9/+hbfXj/AaAsEEE1bPuved2hTYzKG5jjp4D8o616NiOxlLmmO6&#10;oRVEqAI8VJmDlLO0zsu29CHIR7OtY7DzzHsyUebHHwIvLy+4XC5YLhfQAux2991DeANit+24vX/g&#10;9vaOfdtwfXryBZRjIeMUG1emaIBxFhjLpEA/CuuqeoQ9hudMclxn3XNWXHOQpHJEsM6C7B5MpB3M&#10;Eta3C+yAcBnLsuD55QVPT8/4CWl+zRWQhXLkatAgqxpc1uXThnJNWrfzWtKuNRKfee+Z5vBId6+n&#10;h9kC0FsxsDeCVxbyNfBVM+Y9avaO7s2oCdArOB5l5LbkBHr3Wgtkts77VhIz0uNsrXPtJMAoP9Hm&#10;Qtrfm3kWreK7dk4ZY5IeqhxL7eyf0Tqd1bxux4JaXiHBptHvUeXaz2acmRGV8l5r9F4faVjOMEZ7&#10;QMzsdJK2AVGy5qpxMK4jTiZ7zDbJ5lQMTmcYfJqGbc/D6ZH70zOd0xjVtlibLUGnHFwRDMlKk7e3&#10;btprVUwQNp7FTOPzeP1BYBg3PnuAz+l+FY5kzOe8WbIsNSaWWkaedp+M8k+NDEpbEoeq5n0U95KM&#10;eWibvkdZiejhlVi1ObRTy3Woceb1wOyeZv0IIJphc2uNtnu5rkY6ThPfS/B0Zjqg97oRw77xDhng&#10;W4I/WjkLzb7t/Vyu4dIIUnPOzuRWWjxI05QpZY17AHAxaz+Us6O8WPdTVoLAeTaVNaAoq8YkJFNT&#10;0VdO6p4wd7TwXdEgJcrPHJlYcQ3zmQPwNWfyKMcyAc9hwx4/KkSP9dP9GJ7zGunL2Txdcz5pgPte&#10;w3a0V0cYluZezcSwniRQj+Vey+lqknW96xpJxUJ4eJX3pJXnZlr4YKzbire3V49NOj4mQVqTDb3v&#10;rWkIaXPmT4H3vWS4Ny7S01/Wml/04xWNC4fwUP2B41m3jpNWEQej0ohZRiY7c98QqlvAs2yE5i4h&#10;ZUB3zh0g/r7vsAZe1z4wh4kMlqBjbxYDYxZvarptgaGfM2ZrQFMtOETJHi/DkzScDrY5JzNPZx0c&#10;28MAFgLUTCC3Z1zcbjfcbwGYX0wyiTCE5WJSEyVoqJqr12vf9x2vr6/47b//G//61z/x/vYKCtqC&#10;HnT1UjJ0/EOFbi9VGxqsBKzqXbycdd4c58zSbjkFfAiihoO6fTC3QAx/y9PnW2bwagG+wTqH+33F&#10;z5+v+PLygueXFzw/PftmSVjHtBAcDLZtw+3jhrf3d6zripcvvyRTGMcBkI7yAFKbXP47TR0QLUZn&#10;r3jUAPha2RefaJbu5nR4TVjLMBQ18R2cdceaE7RRLMuCL1++4M9/+Qt+fv+O+/tHADJqLOeoMYpT&#10;s6gOUo1NTHvJyKMAUumToS1ONAdPK77PjOw9YiI6P4KoL85rxYDGHPRRQEsz3abZbxrArMcY1LDU&#10;W8X4DBlAC9r3ns8j5rejJKsleTBaj62x+FHsGo1z1xqlsViUBVvk5daYTD2pkxHg1AII23s7N1Ut&#10;PBObMTEbN88K8DYjkgKBYJRGaozvZqSNeozppvbnIBb24syI6a5hW5VTdUTFOZRNagpTd6/Z0j2n&#10;exMD5V7QFKa6RpGu8VyTC5oB7nvn5QlURMmCZlEO6IzwatfqAvJtiEACxBubSNcZdiczVMwRrHrP&#10;QMNOHLH5ZgCa1rk82rMzucPomlpswgwAFc1MD8QfcxwZ7DbUFz/cDKE+kzREg9H7tEgQLXZia5/M&#10;7OeR6Ts6oGvvdW0gaty0nvEqqa0LPZA/zo1b0kyt550ZSnfin0YOWQtIjTxJRs921ORtyVKWcbkq&#10;tlf5zuV6lk2w6l4c5AUE4zEn5JK54LE4XDP/kA7mRCdpZDlxAyG1jAca8LWmnaYx0/OyKE27234B&#10;uhx+tBa1pOHZGNlb56OGqSY21fJblf/iIBaNGn8jycFRc3WEGdUMezVNkNP0SQUcr/9e+n2Jna7r&#10;irfXV+zb5q8n5MZOKLHU1v5InqeUdJvFK6Zlc7Sst5mEQQPIzYyBVwuEI1jlr3HOwlkb9OWDFrtg&#10;vjvnghQLZQorhFaRSe1inxhwkbkrbCsHY0V+8V5gjAM7hjERvF/8IgvXt+871nXFbneYoMm9LMux&#10;SMrRT5mUSyPSCNAbQ4Xhkjj8wmtt0KaPyDTF+Ve2MIsLelF3fHx8YN93XC6L+OYOi7kcBnXLsuB6&#10;vYKI8Pz0DAD48eMn/vGP/8L/+T//wLdv32EdwwQjkzgVQWTCPaLjGmp69qdipAME9hgIJDRf930/&#10;aStKtt/4MBiPlckAFDXvyCDTlzUAHBN2y/j4WLGuO97e3/F0veL5+RlfXr7g+ekJl+sF1+sV18sV&#10;2+UJiyG8f3zg7f0dt9sdv/7qDjDFOSTfAXAhcSO18XHWupMVv9DCPX+/8H2o0MAP7yFZzjMmkum9&#10;i0spwImUIKVGhP/enCU40TT52EcAjCG8vLzgP//zf2D9+MB+v+Pnj+9gZysHITVT/vNaS/dlVCDM&#10;jgPPGK6OiqxHilltx7wF4Dxi7Nkr0nsFSS/BnB2b7oHBGhCwpQtbS4zK4muGMTj6TjNsxhELfsZM&#10;bUaeqNeAnW1waSWLeolvr/nRAs5KBk6pIdr7/kTSYD1XVEWU16sAho/s4z4o3FqDXClaZNhvncsd&#10;w7XT66kST/XrqseAerQRp5nKaE3zzDREe02G0ZiylEkjYc4eZXIS09cd0pIQpI7PTCjMTnRozzJN&#10;Q1F7r1rSCFMTw5U1LM0la00AteQKAVSRIJnV8T8xqQsj3OY5gfE5Wyt0/yht+RYIWntGj+xbzdoc&#10;vb7FUPZSmCFuErIpF0/YcdmExrlRW0Rex0PAyTl3YiDOfm+NhFePJKIFYh7NATW5ixZQ0hKsRrnO&#10;I2BgTeK2lIlrgYFa2cHW/WzpxY/IA6NnNJKAG/kWaT2s1DmgKBZb+XETuCc6Ndbk5OMMdpVbn3C/&#10;dpyIZ81cLbBSaxPfLdJnK/d9BKxv7S8WuFKaNDmfkbNg/CMTgZra6JH31NYk7fhW5sOsznNreYyv&#10;N7mYam1rzpdmxbPyjTMNlJ484rmtGacQlxQniyZb7kfGmUcm4Mmr2+p9Ie3uSdEkVBvOdpn9xkf8&#10;2bJccL1ejlzAlGQLxX2bNqxtHWo5qMlD7VlN4t0C7me1ZuVyTiytxXc7hTaUsy4YfPpEyVkXRoM5&#10;aJVBaEqeA10vcZMGQcRJNp7QDorxO3smuwcW2XBibcODq7D+mu73Feu6AXCgy+KTPiOZ5nywi51z&#10;sIcMj39Px5yxa85SBgRm41nL2civDEBeBojBcA6wdsf9vuL2cYNzjGW5BHa9Dd/NTw9Ya49FfLlc&#10;AnD/A3//+z/wv//6N/z3b9+wOxcYRUEyxwQNOUgwVrg+h0YCU/p+DI6DBI2R+h5Djwp2f1rvMnDV&#10;3rf0ITtLzVQO05gQEAl59sjUP8tM0LGo/L1f1x3ruuF2X3G/b3h+uuLp+Yqnp2dcr094edpxvS54&#10;v9/x9v6B2+0Ou+8AmSN42zBdEU3E0qFJSIxJsd9DwCNZyrlo8VCRGBHNtOgDcdyTwlitvtfrevu1&#10;n5X7yhiCtcaP/ocNTY4Ag8NPAKVePjPMAVgQlssFf/q3f8P/8z//J/Z9x+4cXr9/A5gDU/8UgY49&#10;1k9AawU//yFJiAbIbxk0flYKRMvQn21EjJobre+kYTnNskk0TOlRQjJiO/QY6rPGpzP3fFTYzyRf&#10;NbbOCDR79BrzRnh7TfYAlhEpQWusW/596SlR6uKXoOqoIDoCiCGc03rxWsZwLc0k1rXGaVqTGhBx&#10;BI5wwTBKry8LjVI3tsbK78lBaWNmS9pGMzbb0k+fYW3OTJNo4k4kQsTJySQVKO+dn0rNrpe5yYeb&#10;idmjIq0Wy3pmlDON5JkYOGuiffa1SRIxNBkvunUZ0YkmoDHTjnGn2cwO+VuKIeWeFgxROtssjuL+&#10;I0BH32yOmoDjDFhcawT0wMVeDtXyM0ieErmv2mnitJjSKPPD4wlw7frR3DOyUTnTUB/lSpr118IW&#10;NM9ao+muAZXbzd9as/WhtFcli9a+Ts6eYZokh5p40opdvQm62s9r3g/jKTsM5S9bddBIL7tHpBg9&#10;j5YXCheFOyvOqcxQXEjmZFNW8voRmqxnBFZ8vzRxWJ26UUiwavZqFHrzWFF7MinG0ZJQN4sf9ppV&#10;PYA6YpqzcmiPSuFoGrOjSfjP5mS9HKj9OVSoTpRKFAIRrPpscCMXbZNPWlPEMzXcTKMkX7/h7OQi&#10;6whTiJlXdLOpweIfHKog1u5Ytw3rtsOFewM4LIb8mLCyRii/u7X7ofwiSa9OSFD+oeC91pjrkQU7&#10;a4CoNa/MHw4AAxBHlrTJgOcEUnnwk12pc8d5J7QC6vR0oGISzNCz/2LA9OPkJj1cJrggSbNvG7Zt&#10;8+x2a/H09ISFLh7oJgrE4sQcZuew79az9Pfda3wT4bJc8HT1HaHYMDiZp8BfS7QFkIlFXITGLOFg&#10;YljLuN83fNxW+Es3AGxofhgYcwkMdot9D4a81uHj44a//e3v+P/+9//Gb79/gwNglsthIhF13b1O&#10;WgO8B4LeXASVLeJkmCFzML5ryVp5DicGpGRsY9Dh5EZn9Lw3pb5e1CsuGwejPZ3AcDomZu2+w20b&#10;GITdWqz7hqdtx/Ozg2Pg6f6E291PRqz3O/Z9A4xvpljHsHaHtTu8l8yChQ1M8BaIExPZKJsD2DgQ&#10;CqOe2AArAfzDi6Ic8eUO3yDPXc7NjFrKlOc6sRFF5IrnGbRdwz5h68DktfCPMyH6qIU1f3264t/+&#10;/Bc49pHh7yD8/P4NlhkmNFMMkRB1pWwSYQQQHI2NdExNAfjUiVMj0GOW1TCSLtEC+KOka5ZtrwHn&#10;NOweTYE7Stq0AIQG4J95jZbx3iqIRo0YLXCvMWTqsVBbz2xk/vZII2v02T0wekbeQ7JXWuukZzzf&#10;rHgElBeLNAnct3wMtMDaGWQpCQh5TCahv3o+Z0cM6QAcMwq9XyOKFqo04emk56pZq1qN5F6cbd3P&#10;3gSGpuAe6ST3Ggs9MMOYcpKRM7nE3AdHV2xpcvtZn6sRSKH1n9Ay7LVmp2ofEiHVMAOsaQpdBp8M&#10;cDWfMcwhKtmVyHIhfX1I/JzINNfETEE/8+xLg/aexvZsc2lm78/kUM4FclEnjshcm3OGR5LHQFsZ&#10;W/O9Zyd3NKCxJi/srevPPBdtDC7aTaea7VTrdOKoJuaOgOv++hkD3S3JEK2edSuOjuQCW4D7yLtq&#10;FnyeWTM9WWMS8YoLYwOu5FS1JieqFWcB/gvQnQFPAiuaBVUZxSLuOgFUkspDrXHmy9/PcJCkvjBT&#10;b2jyoxFw38LuZC6nJZDNAvwjclXPmFnbWNTWcr2JwFZsSb+DvicOuHKKpzMovd8ZV0tqC2PJ0NY9&#10;KGu6keRW7z0jIkIcUVk+GNKeBBWuOxJ9Y/2R7S7Kwz47cPBe2K3DbV2xW+vfP/BjmaSkZF9irHbu&#10;WOvxzvjfcqpV+2cKvJfjde2xl/6CryXYLWb9aFR4XveZilAYWNPhwZNZwOwZ6Y6d6MPIc5yLPHWs&#10;MZwBZcE5XAigd0GuVDQtAFgY0wIkOmSRub4E5vrlcvVyP5AJnzfdjAtn2zas6wrHDtfLFXTxLP8o&#10;tVOX8/AAPBnAGH89znk03//uBctlwbLQwdDZNov7bYO1jH2zYFi/5Yxndu+bxXpfse8W277j4+MD&#10;v/32FX/969/w9dsPWAbIBG3/CIKGwt2QZN6bE9h9kFU4B1yd4wN8zsdGGbXxoyooD84YkfKe1WQu&#10;VIFewbpLrLhK4ibuDdjALN4LYQ/rw7ELgfgCogUftxUfHytutxXrugbpKBzeBy7ISfkmF8COsRjC&#10;sngPhlMAA0AOYNHFp6jtXwGeGQwjePp0Uh0kIBtPEhxSziToC8Pk1gFcHkwmgP9OaDE7sLNw+w4r&#10;mkXMBGd9QrMUZolPz8/483/8R1iLBn8ngx/fv3qmPqUJERByZkbVaLPeOPKNPzqNTj9a/GrGjOum&#10;zXoGU68xUGPOaJjXLXM0LYtodB1agK/XiNBMYY3Mm7RmQ60iRTOqri2MRuzskdlTyS6vJTQas7sW&#10;WDI7kaEpNGuJfcmg7Jn4adZwPLtrE1y9wrcG9p8BwkqzV7DBNCxHbSOqJEmIEAfJaCnPyDn2LTdG&#10;+SHO/1YxUR/91TTWRoDsLCt3pplXA9NmRodHxWC+/8yJjcScvF/23YYptb7MQet+tDTVZwEaDbjf&#10;084f5WBaSY9R8T8qSOkTwN6oWfIIA3A41RXNY2V21pgskK9peRjNgBmjON5r1Lcm8GYIABqzdg2g&#10;3GWcRlAANV8EBdgKEjFf58PRA6B70/MjwFq7X7USTo/41mjz1TP5QOpsc9YUns2hRvejxmR/BLgf&#10;7fMZfEUrTTRD9qlhSDP3UbPGRh5NrTxcTrbM1kjHe7bqFqSp8hPDWbD1S1nXevZTNE8+2RBqfV6U&#10;ay1jX2/qoreXa89Osvg1dYq2QaiJJ7M1cBuXG2OQveuekYfRPFspueRJGOV9gfBXrN2LhLkkieza&#10;1Kxe115j4Ks9/6u1YSb/GT0w42e7A2YlCDnIoz5J9yqT2xbk393uuK13rHb3+9V44uqB56AvNdX6&#10;buX3KGU6/6+B9/JDRuPlvRFJLZO/9+V7o/Hngz4t7mOhCmDMLAbWJu13F9leEXxjJP3BRjLaGoM+&#10;NS8GiVX+vUxgjvGRTPDhDs54enqCCeaZif1uSvj5KKI9uxu4Xi5YwoK+XLwW+uUyGjEVECr5hX+5&#10;XpKsSgT/lyBvYxY45ztY27bjdrvBmMB8doDd77C7xXrfsN7vePv4wNdv3/HPf/0Lv3/9AesYZExu&#10;civYe2fZnPqhl7Tq0ihtdp+ysXuC1HJvSRhIQKrHiixfM+qqykOyfM/cg6AFRKXf9SA7h6aUg3EE&#10;ax3WdQew4X7dcbvtuN82rOuG3Vlcr5cwoRIOXmOKW8sdBkpo2QTzHbD3eDDiOZTr3sknx0lPjGXX&#10;nYEaYzOX70HRhCkB/3Mzzz9/B+fKZ2fhHME6gnEGxOZohLF1vtAS64iI8PT0hD//5S/eu+Hpir/9&#10;dcGPb18BFpJKcRMFH2gNgzGOVPMnmAWzRWUv/j9SpGgaBLM6+jOa/aNxvpGkwGxjpNUUqBWkI6a7&#10;Rm5nBISNJhe02pAtQ0NNo6hn3jcCTrW+DZr8oJaEzxpOjSQAZjT6W80COaIc/39k/KeND72kslyL&#10;n2n61AD3VuNlVo94ZuKo9llakogGiO2thdl4OSpgZyTHRvun9qystdnPfD4cmUyu2zjUmhvPsspn&#10;1vqsLvlnp7oe2Y8aybAZU/KU4tORm2gaQjXgpMUsrWZSUSv5qP6pqDpS7kJAlRWvKdo1Z0BvgqX3&#10;rFtA6KPrR1PbVt+Pc47KMajpkT6kOapzfkvHLz3GZP9M00wTd7V1/cw+bNU/GjJDG6CrM+21AJTm&#10;rCxJABogOzJqtXFRw4ydjW9DAHuQ+0n/Pa05spZ8M9ugHQGuM3lVj8CRiFdUJUNKOZh6fTtHrFE+&#10;3Hwa4KRTjlP+qWo+KvduSXTU+pFp11oNPC2/R+93RzlWqxGkafRoc8uZWNvKRevyLRK34RO2x3we&#10;5Mj04MUURM+gvFbzaev06bxYErIjMJmAWy+vLZrioMb9Mr6+WsxyEJ8dO+zWYree0L3QBTl0n0uy&#10;t5IJ+k0AACAASURBVBo3tYnZ0iez5V/zh4D32q7Q8ObLjqP8n1qQZu4mJGVBVh4O1QSPknEbxLPO&#10;gPWsMUECtKZMN1aOO9QW6ojJpTko/OtcNX2OprTXwpmzvLbUoQAME650wfVyPfRNjan6rJ/uc/zH&#10;Oq+FzuBgbCs6W4aEfupydKX3fQ+FoYFjz8IHE/Ztx/3jjtfXV3z7/g2/ff2K7z9eg8b9guUSry8H&#10;2AlGuLxTLgHHSVYnyegsxz2JEwZxhKXUrI+NEuesMPIFLhf/eyXAUitINFrhNb1JhtfqMh2dRN34&#10;p2/8GBMbES74HfhnQXTBvjvfOFk33G537PuOp5cXGAMPXBuDC10O4J1qLBRhAEGB/cMkvCGSmmd1&#10;O5eMewNKHrJZU4UzCSI6pI/SviibCtKQJGq5ZYe0WE/p4HdwDiCycNbALhbkzLGOGAQIgEM+i8v1&#10;in//859xuV6wLIT/jx3efv70GlMn44N0qZwZV9fK5PTiRw97DZtZW/DVx/VomFiNOtLl6zSd+tnE&#10;5jOyN1rT2ZnGyWcbIRqTyJYe90h+o5WUtZ6VZs3VTI1azIPRyHYZF7WjraOGiub7y+RrVAT0ipxW&#10;0dEaXdcyy6aAP9SlJ7RSTDMFfwSHZyUzaoWxVru3PIMfMcWaKTB6IKUGqBmBrZ8xfax9r3h/Ui6D&#10;IyeUGrejJt6MBNAjOfHMGdUrwkfX0osDNWLGDFA2K+c2Ao21RV/r+ms5vk9Cxd9LkD6r3QSoGIHO&#10;0sjtQRm5nqb1DFg+YmS2GmS9/adtio1k8KpTLEhD3ib6dkEwwA/ZRkYpFQZFzvTIxOXoT49B/gg5&#10;rxZPH2meaRoH9X01px2vmY7prcF2DOtDICOW/CNTLZrzvuXbogVIH6lbakDYKAeqfV7ZnCz/W+Ov&#10;os3ps5zydB/P06mz90nrc5Dt6YrUDhd64UuQKAb2YWybbW6U8aWWR88YOfdqzFmgvZwg6F3H6O9G&#10;DYCZaaKe7Nvo2ht3qnOvudNISs3M0bOIz3XmOfbO/9rvy884fbsoqy0kbuJfMrhahxpjsFwunnTM&#10;jN26ANyHyTZJwoxrCbqmT28a9ZE4/RB439Xz5NwcgBrmOnnLIsljnHCrIvD1unUlM7T5Wu++lD/M&#10;RpeEwafTs2U6P2IjtooEHQsrB6fL7pcMzN0NDgItaYObMAaSphJcV6/OBS3wCHiDkfRRKeWP0fCB&#10;AjM5as6TARgOdnNe4z5I6by/vuPbtx/4/fev+PH6CgfG5XKBuRiYRWpZIdPhyk00UuqbAa10PviP&#10;RkPRAattLj461Xw67CVb6RRMik2uTZzL4iiC+XI8rx0MqWLcysnMFgR2DBf8CPbdYd28se19vQcJ&#10;B//sfAWPwDoHJMPnJPUjZXNI7uU08eKKkd4ygTmAhPypFiaFeQ+LUNOhPEvv5AcTp2I06h1ybh7t&#10;AXzfeWXn4Fy4L2QA8ia35XOVbIKn5yf8x3/8Jz7e37HvG27v73VATzQF4/VUGQCDJqaGGaBN0rWj&#10;1lp9Xs1na8botdqCvaRyxPgfsepmNYnboHZppty/NyOAWANozOqN9kw3Na8fJZEjVkwNxB41gWaa&#10;Gxqt99kEu/w+n9Fp1YAEWgKApqHRaz7L4rIvkYLqxFqtYTJjPNaLAaNYJc/6mkHwTLzqjcZqZHJm&#10;GGqtiQwNeCBfK/Pi2vh7fG1J9vCeMNT8zhrW6Mw49ajI1YzUt1h7mkZYr0k0C3aN/Aha0kMzEzv1&#10;irU9oTdiHoO9dmwkjUTvn/iuxPXmAAnZwzM2wA81plr3XzOaPgJ+Z+rb0bPsaapr49XpZ7GOPnTs&#10;ZV4fi6yoPYwcaJmYOOvFkJkpqF6zd5RfaXPP3j7TPl9dvEEXQxidzyV5sGdeqPNOKWuaMSlBIxuo&#10;AQI1BJ+W19BIpkbTSOp5c5T7enSm9xqCQyY/PiEVFO9HBTAfTQNo833t9FL2jOoQ1okZTHRp5m6x&#10;5m3tx9aEpbYO6cnijOofrQxJr2E/O8HXmvxpyQI94vfSa0S38mxNPVB6RfUvjTKZJy69Cotn0/Px&#10;0tY4s5NGx0kp8v5EBg+YUuGHaALZ2JgFAOG+rvj+/RXfvv0MZE5zYFsczmauaiJgKjafYoAxWAZe&#10;bw+D9/0LCkCzSN4yJXHKjXfo+F/x90Iy4zQiyHWGfq/wzm7QMU1hxMNgeYU5cF891LlYvH1H9RHr&#10;rh4kku4UJCBaGK+1gJNST7bcAKmA40MbanjwheeTNVIo/Uy6o4PMAZz70evda90bgJ3Dtm/YVq+D&#10;v607Pu53vN/e8X67wYGxLB60N0aweI57EMHhcxcsLyaEqW3YDNEbYN/3TDYnN46K4LzQZwt68RK4&#10;j7+bxsmLwMwME0YF5chgZB7KojoP+EIXWILihgTjptLcEV0dquDYSV2eggSMw75t2DcP3G/r5s2L&#10;DWGhBbvbm8a5WQNJLJCMqXWYBQu1e+aiqYBBZ5bqoGfYrkzt5IfE5yQDHuFkcbDJRNMwAk8usP/D&#10;fzvrtfCNIZDJfSayg4VTG/Lp6Rl//vNf8OPHD2z7Bmf30NCRDaHwvItDYGhMrIgvI+BjxJiuSUG1&#10;2C+aIq1XMLb062eAsFGxPAukau9reSzVGNetvVNjQmgKME2R1EsgtE3j8rU90yENMNYq/mqMxpGO&#10;8QwIWisSenJJMybN2mRS08CqFScl+KwBTLQFR6+BoAGjtHtUY5A9urZZndzamh0V+VqGau35aBok&#10;s+ukJ0GhfZaaMfN4f0qvHg2w98j0haZR2GJ3zj67MsaUhf3MOTUCMWfuhebZa4CP43MV7NxeLUIh&#10;xyRawKepXc6nkytsyhkDw1HjcAb41mjfT0tLDBrYtc+vTdh+RvLi3GRDzrI/nhc9tL5mm/kzeucl&#10;k1k7QdF7v0c88GbOC9l87uVSM/5Io+89M+VZu7bPmHL2zOpngM/RvR3tU00e1IrlNbbxjJn6+f4I&#10;DWuBX9UK6l7jtzS9pclctQZ813JuDShdbRBUOlb5enbdmmRmqq3X8OsB6BoJnN4a1E4laM/30Xef&#10;nWZ/5Eyq1ZY9366yqVjWmvmeTfhiC8Cv3yfKDIWdsxmZsfWc63X03ITpka/yucoWotoH+TUngfMh&#10;971EWe4AZjpm3D7u+PH9Fa8/P2B3T2JlJrCR0QHIPFIiiESE0mdrJg/Q/M6nwftq8C+xCBIMfBY3&#10;WACNJfBKUb8RFYWmgelRdyxUjHXS8V75Uz8Y6I7z32kYNYzGQzSa+PXOVi145vIZreQ0XpO8Ngk2&#10;lyNaQ5NIY2ACgE2GQGwAV5PyEQajkR0ChrU7PN/b+Z8EINw5hmWLza5Y9xUWNoD2XtOfSPCwBWif&#10;ad7TueGRDGg8wHsCh5zD7twhnXMOZGldLMty3DcJ2OYJRJLkMcbgclnC6LlpJtN9Nkf+7w4McgAK&#10;p/kIGEfTjfNYS3hdOItjp9Cbzzrs+wZrd6z3Feu2hcYCZ/4A+RPmo8GWGzuJv2cx2lsGr0J37QR6&#10;oqdLHv89BMXQFsjWB6fr6+m7CX2lYw8757yhNJOIBcGBnZyX6QmxTEpn0fG9UqPSG/su+PLlF/zy&#10;6694/3jHtt5BQbrolCQzif2UNwsPoL8y8TNjHtgqjmdkV2rFUk9+ZAbAHBXPWtaWBpye/exW8pru&#10;BRqxkE/NqLMsEjekksbFxwzzupd8ju5t73ydAVVrUiatRD4auZajkY/ozPcYKzPggtbEeNa4rwVk&#10;x7g0s6e0RZ322lryQHUQA0MQ/TMxoV1k0QmYbZ2zPebzyAhz9L1mJV9GJoOfkZBpAUy9hp4kJbSa&#10;q6PYom2StpqcmumSUdNS08irnWkzXgytRq72mZeap614pN4TMhUSOQlOJ5K45pjDeWpZ0HOt/C7r&#10;7qvGr6GVKzw6TdUDUWqTYI80VLSG0KVflYap24pPKIAGyYpsmVbOxNiyhmlNVvX2ds+vYWayavRs&#10;9bmOQU88qjSlrUCrZ1nPil+P9M+badKWzzPdY26alrbeemSgXuISsxNEvUZUz6izLe1F3WfTkh2e&#10;9TPpraXexEx8DtIf8ECljsl1qM6YoDqWTd/P5M+j7zuUT+tImR5nL3NWGadnKf3+XMJ/FJ4SM2bD&#10;I48rjSTUqD77TMOwnAjWnNOt/HGWBFH77N5n1nKY9nWwkJJuxXY6vaa91/gUN53zZEdJJG5N0fSm&#10;eUb7wjmXYckHaTRK3Mj0Ja79+N2ESW26vqhOAaz3DR9vN2yrBdtDPN/nRsfFEjJwxjMgUE4gjGox&#10;KsbwnWKdXh45VLsHQtSUqbD+S23rSlZ5sLsPxD8pXGRGTBotygJOFuOIOA5Oa4Oeebaw/cNxbOGc&#10;Db9UMoHbup5aMKUN4J/Zmq1gXMq21BZ3T49aBui0B84j1F76BnCWg0t6YNcfgS4FBRdA1ThBwezg&#10;rDtYzghyPSALMn7zWbtj37dsI1Gwhc5lciA2Zvp5Yk5H6jOlxgufZZfIGIAZu7XJbFeMPEZQ2Rhq&#10;Mmzkz2SXsTTCrSfBbbAuAdCpC+44jQGhWIrRX+AwB+PzmJI09fBx1XnD1MWBLWMP0jn7bg85Fzrw&#10;8MjsT+/Bh/lxvEqTgprsxjZGqsTXTHr6hgLu329mnBj/KK6PxU9Esp5NrWT0fT72vy9i/QgVGYLz&#10;JgGAWbAgjZIn6SwGGzoakC4yNdgXEpflCc9Pv+Dp6QVsHdhZgC0Y5ohnx/cNazLt6bxAaN2bGaBO&#10;kwy2QOryv2tyJ634VGNwj/QIZ4Gj2vX211ErecmnYKRReG1suTSKlk3Ecuw5a3LVDkAF2DwLEI8a&#10;s73x5NHvjMCc1oSABDtqDJvYKI3NU1MZI9SCa7WkfFYWQFtAjPZgb0KiVRhJ5r22QdJNDpWgicYP&#10;of5dHgPpW6bzuWxaeQ7neQuzG0qn9Ebxta9vgfezwKBmHc6aSY+aJxpD6x5I3WMiz8aiVtGvNW7V&#10;7PkWwNTKh1seRTPyVjPAWE9yoHVvmp8jZUsjI40K+dLIrBMpM4ec0AXJRF968xBQ1Z4ZWtk1TYOz&#10;S3pp/F4PVKk9gx77t5ezVJ9TbTp4YFR8ykWO/P5sSKzJEXreErXzZdRQGAGlo32r3dOjpkttsnEU&#10;js+1F5/yQsmYPOe+qJLrJDiWYsmowZvL4yQmqzmuQZJDHiUGzP59qoFJNBnKnKLfoMtzacrufTlR&#10;UjYvYu4dc4myyVTzYdEA95LFXo/hlOs+F+IParJMABC4AeBrztperaWZduoStcTkN+cXnzjFRAAt&#10;Rz3vxL6hbO1ykwleYiG9HECb02qkCmt1Rr/ma2OcZXNzlNuMpG1GsrC92K41xu1NOMtYUj/TSU1O&#10;yJUmogIHZeoRXoamL6kk40y5rnpeotK3UIK9B7ZEghwupwtBoqanJMhw9O8I225xv69wu4/jyxKb&#10;wwaZWgt5lipJMjryiZmapHtril37Zxq8b408SLNNrsERsbhq9l9J9Dnl67li9DHu0OfvTEEwRBhh&#10;ggHnpS+ik7ChJYC68YFHsI0z89OW/HRvpEVreJObVp4B/F43rgyiLVmWUpevXDxSA7U8JJ0NG0r8&#10;TjpYGMYktr1MjFgAmv5fvL4UBxbztq7Ytu3oonm9fBEEmCpFvpjyCA8mW5PA0cEqA4C/BwDb2KA5&#10;A8ylnhcR4XK5eK3+YnSrDO5Stuh8MCWmfNm99C9MjPJjjC+CvEL+PCaGxvhOIYdJBzT6QBJM9xr0&#10;Fs5aWOtgd+89sO8WzjEMRXA+HwP0TPr0vAkGhgwYzgdEpgxAP6pEsSYINZBUmC3jnOBlPq9EadIA&#10;p7cqJhylOH5qCAEcphH8dTnnsNsd1m7+/ZcFS+w8s586Ycf+HrvQDAlahlSMSKbA7Rtcl8sV1+UJ&#10;dtng4Fn5vDg/huU4JEVV2OpYAzWbjRarbJZx0JMcaxmrtBKUXnx+hBHfYyW3mgYtVhDzqHCh6rr0&#10;hs/cKdbKWB2vxRVsKhQAfb0AnCkSRgDtrKZmL0nTsLhmDXzLf2T8rAHIM4aEI+bgaNR0BGq23k+j&#10;M6kBq7STMa3PbiXKo6KxJTmifx9tgwDVvVPGvxowExvWGrkpLSu0tVda672WdGt1d0cA8mxTbmS2&#10;2nr/OuPtnN/OgNK1yaze/hxp/GobAa0R7N5eLa9H5rya79+bPOhNfmjikXa9ZDGjhmIzkBgsHEbI&#10;TfCv4qN4ZWZY7IAj0GJOWVoLQNcY4fbuz8xzbTVetXF6xuR5xDofNWtlMT9qPvT3F+V+TMin0GtF&#10;aW/asnZGf0bKYdTY/My9G62TunxhYnmPnyEVzV/ualSX5IucMHkGWJ3j7hRYSQJM71nKCY7l7Gpx&#10;5hHt7wyT4Xy6TarClAD+Ob+nRl5QxkwUtTAJ0B7NWFCC3BpiQSs3qk0ZSQCfgW4D5bSvyv3QWYMa&#10;bEgrBaWT+OT6tWXXHXCS0wQWH7UNuB0Del4grWm7VhO1lXe1vHu0Z0MvDrby8VZTvZdraSaQRhOM&#10;Wiko+fo2gTTFRs3ZOGpCRNIjR9GFgIXVJCq9kga6AL6MC71GRnWCXGzd4/oI54ZFJAYHvNfHaU5Y&#10;vmNs+477tiXpasZJUogIVXBGDgLU8I/PEGAeAu9Hh0UvUaqa8oxe0xjv74H31WJIPKxssYQAEJn3&#10;XvMISS4n/J1jxlKEu15HqqcVrblHLfOmXpdQdmhrTt4tEK0WIGNQlDrtsSO3LPkGjuzIw+STHUzo&#10;TIkmlmewIgHqDAKZBWwt1m3Fbb3B2k0AZkHjnRBkTChLZXEA+o0xraAPjwbzIQLAxhD2vQTVONug&#10;MQFahH59LUiW97SlD5YDfHm3k0SyHzd/ku3xxVYCrs/yOVGPvX6QpI5kNO3YnTcO3q3Fvu9eFsgx&#10;2ORANLG/ldY52KDBs5gFlyU8z7DJDBEMhcNVtuSOvgR7wBtJJifz4SIgEx5EzjbPkjU6hsBPmoJZ&#10;4CSRmJC/BjL+me4ueBmwy6ScjPUc+gstYQqKDx8D+X2OoC8PxZDIO8feQ4DgmwGXBQQHBwsXOrWO&#10;HcCuCt0bQ74BkHrRzaHTnu7jyPTlUV383uEj3yvGJLlvWvFrBrhqTRTVrzlnTHFRVJeJzbnAoKpZ&#10;eA20l7q0JtOkdZUJElIl8LPFsxbE6IHhsxIrNQBt9AwlSJ9Pe3GRILqKOZJuDLXXANAUfaPmlGZc&#10;uAaetu7xyDdA84xnZEVG+qg9YKcmBzBmq1KlIVt7HvUpnp48Vm2N17TvNT5JGtC2xdQayZN99s9o&#10;VF7T3Bm95yPG3CPpoVGxOwviz5iz9wyyy/eq6erW1opGL38mnrf003vM8ZoecpUHkDW9IORHXcY8&#10;cNHbR9HckvIcvTrjj1zzj9arvTU+iqGaiQJ5H0ryTksiqlUXVqeD4LV4s+sSAD4pmxKj2vDR+94C&#10;GzUTEy3gr9VMqeMEKHI4DPfmCLA7fzZ1JrswbIyP7t9Mk3D0moht1Mh5urjezhFqcTB/TZnfls2S&#10;Ih8vpFeZod572gbvaF2N9NK1TfoWmUpLCng03s0armrynJqZZpIk1smUtibZaqD8yOx1xtOg1bzo&#10;nWXle9ViZK0Ond2bLZB/lFdp67vWz/w9nl9fo7XOnVgmpWW5wOzaEm39mNjK3yUmRyYzfKwQQMvP&#10;dyBaQARYt2Pd7tj3/cAv84Ys8kYd9+P5aL/PyoM9BN6PmAOaLuHMqK9mU7SYBTJIOi754P4cMcGo&#10;wEgn4ZDFOhc614fudF3aQHOfZg6c1mFejl60OrQtjeCRUVi28KsHXEqSJEMpFTtJ5iPJpySdKTDg&#10;rJfQYWvhrMP9vuLHj1e8f7x7GHYxSTqnmosdCO+RFBhTaZ7ETj6z6JxxxtqOm/J6vYZNaU+dshYo&#10;bwzBWpf5CtQAxXpBY4CefBRQZRUYEycJ0vfLRnKKQbiahmtcxwuWo6tuw7OM4L11FuzISx05BwR2&#10;uLUO923FfV0BZnz58gX09OTlaGJzLOhlmdBc4SihldyoD8DekGTCS1NmZPR5ykAcRr4szoeuEDc5&#10;nJQ5JB7n+5SkbIwhXK9PgY0GLOR1/lCuR+SdV8lCiZ4Cjh2ss9jtFhJowrJcQOzvLYFCt9ol3fxT&#10;7BMHFAKTn53YW+gmIBqd6h64+AgLq4wfsnEkC4lZTV/NqGAfBEVVn/Ss133W76tNQ51H+lA1/U5j&#10;vnZKUm2k8z/L7h01fssYVbLgNUl66/3Kex6T+VLzPjFfk6/IspiMhdVi1c7qTvfuowao6TXBtM+2&#10;lrTW4r4WBNXoTffA+VpRqZFK6JlE1kD73PeBpxoy5b6S60lrvt26vyMSRmvdjUa3Z0gan/lz9uEg&#10;tTROiyHWYo3O+hc8epb07lNpQlvLj3vX2HtdqUc/Iwk0KqJHo+i15vQMQ2u0x/PX8JH3RaILLQsu&#10;hmAW05Tp6005tAhLrf0yYqG1TCpnmlGjWk3TsG1NWbVAH83+68sBUs5G/GQTZNR46uUZs0SCWdLH&#10;TM43WoOtXCzlEElvXtbVtcZNfq35BOYoH3qkedXKax4lUMhG9Wfj9xnsHl1jD4xEdk/r34+bjZKZ&#10;xu+oUTQjH6dtqHzG+Hm07/qKDdTN/VrN1lFT/BTP4VnLI+mv1jqrSenUmdpp2qr0DyzXRk1aqLUX&#10;tXKXrabraB/NYG61CQJNHjkC7Xv1MHOr1mk37nr3agkMdqYRaSmX56l7xelzxzop1xR1eUBlImmB&#10;ZGNRTsTz8e/btuJ+v2HbtrA2c9JthttHo+ujMZl3CsoJqB4+qCJiPArezyQHtUR0ZvRH0wSoFYvl&#10;e7pobcmeqeABOc8cXi4LLtcLliUfMXGBkSuZgAQvkwEGzkaE/QREa1DSclEvA4pcDKMiZxSYNYld&#10;3GwR4CqlYijT72YhJx5AGudAjmHXzeurbxYfHyu+/fiOb1+/YtvWIJNTfDaf9fMOPatCx6vUNI6b&#10;Nj0rF5K3JUhhyHWS3mdZzoXbueBIBWP8/ahR3gJCynHO1uHv2djclAJJWuh8KmC9sWpb9oIPTDt5&#10;Azj2I0LbtnkW/r5jYYazu29QBMa/dQ5237FvfkLC7jusMR4UjwcosWf/k/HmZ+Zs9JOMjAXz/niw&#10;RmbZOBHx4zONjYFDOim15jgCOk4aECFj8frJmh3bvmIPAZrgpZyWZfGFa/husbGXM/4rsQ3J4Jqd&#10;8z4O2wbnLAwICxmvXUoUCmVOvs7gRvdWdI499SFMLyQd23JUrPRnaDGOZ2RZWgD/KKmUXW5tEacB&#10;4WqFeYsxWnb02yAPQzLhzweta+5v5vZZWE5DaRvSs+Z6rcah1oS1ZYDUZlLUi4ze2jgmtFxt7DQY&#10;xR9xGqeinIiHheEMaKcxIdQUYq2/b+2/0V4a7acRu32W0TUrZ9FOPkVbtVp416bOJCjCXXBm1ITU&#10;Nj1qjYZHGl094KVXgMkpSS2zVwvIzcqUaJtSs9IEvb3Wqwdmf1YDjkdgyIgV31pHI1mqEZhfehCR&#10;UA8mBTjZWmOlD9P5/D2P0MfXWrvj+/fveP3xCpDBf/6P/8S/Xf8dub4xhg2U8rtKozqtp4EWoNM0&#10;r3sM8NEa0QPsODW5NSDETNNOaudDCaKXUlWj2KlpQD4Cwv8RzRUNQSBnRC7oMe/jNGvPPLm/Lnlg&#10;LtyPK6MavGSt90xetflP65wbE0Nq+5R1/oc4S0zkTXsnPoOH+/iPagrPruFRY7HVxGtJGfUmYD/b&#10;+OrJyPQmr1u5ZjPPBCoeBbr3b93P1rRRbCKXtU0NA5vJYUYysxrpmpop9GhatCVv1KoVtEQtbe6U&#10;GREX0zJyz2rN5w9VA86hnlp9Jz0+cu8QWR9ws4HTWkstz0/pcZgmDtPnR19LrxrhP985xsfHDW9v&#10;77jf70FdxAhyqWzmVvCas9mjavJstqE6Dd7PaNe1DApHBUOrWNawvpqBIQBfBoINbqI205I03CWr&#10;+5DU4bzjSDwkQTzClnykC17+XhlMNIC9Zmqi3Aw5cE9wLizYDKDGYTzorIPbLfb7htv9jo+PFT9f&#10;3/D161d8vL8DSzCHzYK0QeJp5wCZY1cB1F3OzoxBgEqmgAwTCMC7Z3xGaZwW4BYBeymf07rfbVmp&#10;XvEfBxY4c8hO69jfDVsx7PFr9TzyXP0ezIiqpuw4MO4d9t3L5zC8H4TdPfveOcZudzBbXK9LeB4W&#10;+74GcDsA3cbAOQ9SMxHIEWAoB+IjiBo046UfBuBy1r0EpIMhIZdTGBw1/BMQdMhhOeFXAWkEa2Ht&#10;DruvsHYHGDDLBdfLM56enkFL1GwzR/zIcXtxcBUHEDs/xbHvK/btDnYWhoCFCA5C2Tk2wAgofGKO&#10;bi9zRW4sfufygBgAu73/H4GAMwlEC2z8TFI9MvlpJU+PytHUgPCU4LTZ/V4qx1Saa4ya2W0P6NGw&#10;ukagpPQsaWl0jxrsMkmtARTapEOy631CVN6PPEaXUxr5+aMzZNVqbPcMsLT6la3zVCbl2rNZAwr2&#10;ih+N/n6NCdLKMVpak3WvHkKNZZ/+v9VcHmutj0BaLZgxkkCZBQtrzRrNXh0B51qQb5Qzj8bNW0V/&#10;a8/PxH7NvtI2I0b5Vk3jWcNuHO2RGrih8WJpsalKs0B/pMfJROQa5wqm/uj5JEKLkDgU8dVai7e3&#10;dxizwP7FhWLWpEoXYzbhqCnCivfRSKxo84xe87kV43rszdGZ0WtqzMhW5fnEfMN4BLy1apNSKkpz&#10;rT1JWG1+0GugauS0EoN+Ef/NHeY9hgB7fS/nwLUWt9DmuUlTmTIAv+eNNPunZF2PGlOaKab6e/ha&#10;rqxfkkyOU09wzhAwZhpBrelUbTOxBib+kd5TZcNVmzeMMZyxSXwP5Abz4a83K6nVm9TgY0I+11Mk&#10;GFn8ns6jFlDey/kemYhprZ3SQFlLnKmRDj47sTTzO/Waj6ae1/E9gNOUXpvVjwLPo8z3ojb1PlrP&#10;7SksT6qse/NQkmsO+20xC3bLuN02fLzfPf515Eo1k+s2mWwkzZTlhkLZQWOOPA3ej3SGWxumBS3B&#10;egAAIABJREFUBYT2OnWawrwWNNsGSskh+GDeHgxAdwTLCMZJeZgqaIO0KEYjKy2QRttdq3VrRx3v&#10;nqFGycjQsCbPOrXleLFYytLUJyQkjj0wvG07brcVb+/veH19w9vbO3brcFlMAmMPWZkzaJ8O//Mo&#10;rTsqk6jLlu+pU9LeCJqSHcXurJNbG7fUrO/yEIlmRrXkkmsgRwXgrYGEXBl2Pr6jNOGJDuHsGxfW&#10;Wuz7dowK2d1i32xgkVtYt8MJ8bB9A3g3AYD2gc9FGR9KbPzsHwnShW5nhMEZuSZ5HGOS7I1Sf5LD&#10;Ye4EYO+c9cWqnDTg/PBwzsLuG6zbvGwOCJfLE16eLYhDU29ZkuRT/GzHWQMoA+6DZr51/j7u64p9&#10;W8H7DrZ++kSClAfxhOpMhrK7e3zvsrtdmoF3ktlRgd0bu+yBOL1G7UzS8Yg0iVabMm+cYepzJMCc&#10;m2v1ioL0sGoFqpyOkMyCXuLZk+XS6ir2GN01oKN1NtR0oXtFXRmnJFs0GoiXgL2Mu6PnqynwtEDd&#10;+ffrvhRaYEHDWtc0PzQNp9790eRtLYPRFmB39n4Yg6ejJsuoaajRCh2xr0aAvhbQ+CPkb3pF3fka&#10;eFgs9NZ+S+qkvfZZda+0zaPZta7RFj5PQj3ePG7FXM1oei8m5+c3ZWc5Q0incj/SaPZHHbCRjbUU&#10;iy+XBf/2pz+B4EkZL88vR69ZptGPNMJLCb1RHBzF+UcmijSN/JGGbq1m6028addOb38BuoYfhObw&#10;rMxKT3JCK/3Qamz1msWjhtfM2s4BoFSn1+tu3V7pNT41Tbv6es1ZpeeJtFKaMQe6R9c+47Oi1WIe&#10;NYR765molBlOz2ZE5mwZ02pyqFFeMJszzeZj5f5vXX9N3nhGpULbzBydU9o4nJ1ffJ4Ub0lAlg3k&#10;2uTz8d3pVOBmYD6zS9hFta7QnUva14584np1UQtQ7nkLfUay9pGaeiSlpZlaLQ2d+/e79iI+aeGX&#10;0rWatd5+nlRDxDIZn/gaYxZgd7jfdtzvFswGgPMNpEP+O3kblj4dhywbYa72EMFf+9wfks3RboxH&#10;2SLD5LcSnMpAGO8sFUnyAfo5By9n7wF8ZAAZp4PWObB1wOISWEjpcWsPSI25nSaw9kyrmPlksHCO&#10;sMikU7iCZrGUvsk4QpK5kwNUREL/7NgK3pSWyMAxsDmHdbe4bxtu64b7vmFnK8DHxLLP/0mHRjJn&#10;lY2Y1JyRMjm5tlW+fjzzk4RkjjsCL5HX+1x4OR0M5cEzq2uYs59qz7gtrxTB46OoihItXmU9TBh0&#10;kprwzI/RHvaa79b6psr9fsf9dsf6cYe9Wuybl9CJYLiNut1xTTN70J4MDC0JaDMGCJIzCfzOZS9i&#10;yErgfVqG8nsdDhROyOKE++Clf5JOngvTAwcoeDDe6DCiPRp57GVtvL6239uXxYJ3APDXD7Pgaky4&#10;hqib5q/pzEbwxtbW7tj3Det6x3q/YVtXbNsKu69e/97uwRBbbLvDT0MeApw1zTKjVabcuEyCAA+Y&#10;iz2SoI4avNpiXPtemmZurcmc/9yddNPP35EroBZOWqrtqQDORhCTH0fbfElbKPTGL3tyORrW6Aic&#10;67HWW3lByzOk1iBoAcJaYLVnltXKK+q/x8h1WPNC9PB0YTTj9CiP0SbHjwD3MwBW+VxK4/Xev0tw&#10;rgUIjcDb3u9oR75HRflnmOv6CQ3ZZJ43fWyz4EojbcqKGi1rX2uc2vN2KM1+R0CuxkhYs9ZHxrEt&#10;UEd3CCayCSmaITOf0/37zBudM0YjianVpsEiCikVVa1GmbSklHlclgW//vorXr78AnbRlBDCyDaf&#10;8dMydXuEgN466p0PM8DEqA5rAShlDJKN5OrndN6/lcf0zq0eKF148LX6eFP53iwbdWTEqW2cjJ6l&#10;7v7glCO3NrvcC/2zx1Xei+v1dPesn9FobzdkpamrNsZpgbiat8bIW0LnlZB7FKXr5+wcmwUre+uo&#10;53nSO3NnayZNA0Uz2dwjto5i2Uj6qie/0paLyXPdRHRnYXiOAhcay+yUtY7HXuoy0Ai1vqzXsATJ&#10;6gKn6jUNPlPT1tazZNf34p0mZ+h5T2nrwdEa7BMrCJJkkzwgZd6RT0PLfPRc+4i9zUlFgASjt2Yh&#10;nq/X8jrz/16WZUwmgpDDid+QWdotnmMRswhJXu3DOYv1vmHfHAyZwgdASodxCSsfRFJSNDd7+atm&#10;DVxmF0bPoEx74GtGg7XgdR0giC+QC4FPYxtgMTMBEVgCezsz0HMuGHISuCim4sKX1zTS//rMpoyy&#10;A+UBFH++LAaXy6VeoIEBJww9wwKPYckdTVUxnlR0zzmAvi2jOWPgFz0IJhrVOudlWZzD7hiWnZe+&#10;gTtkVdAC7gUtOQJpTBSYy3QYhaaCzEXnjGxzyfXrD02cvA5iMUNBr10aK2qK8NGzlxs/NyZN97cG&#10;mGT7LL6N8cLnHKRmyNDpcDuz8qNngIMXzmE4MNZtw9vbO95e3/D++obLZfEa+NYezI8orSODngms&#10;e0NL6JD7+xb14uUh4QMaiy2X9mecZJGJAiOtM5n4lcVQTNqstUE66EjXPXseAex2OXjrgmEsIiDn&#10;DseVlJ8wB0+MC1zY575PxBmg59gbMdt9w7auWO83rLc71vWObbtjs16ex9ndexrIfU3UMSPjSvkg&#10;mxuEUqe9fUD2mQAzYJsWRO2xZma0cLWgaC+BlJqio89jznX4NJjQmbEFMJvT9EjtuYx0UVuazbXp&#10;KS243gOkWlNeMYGtSdrUAJoyBtWBjJYEC02vS63kUPt5uSJRjYmlf47OFWyNSjKsAY9aRcIIaG/l&#10;Qo+ydHpsnxHQNPL00chj9EBArUzRDCGkx1DUGp2eMqpiGlAWH416s/HeXHnvGuOyDeC3wIlRc0ML&#10;/M1MGMwy8Hvggiae9cDc6sSJ9AJtwG2PGGCr7ms0bMvxX0jvm+r0BAq5PKIcyD3qUDoZqqcYxyfy&#10;yHK54CKmjWPOXd6XnsxW61wutXxHLPeRjKe2KTqU2jty0jHreAQa9O6Ddsp5KLtS5P/ZAEcAHySw&#10;omEfa+rTVo4xkqSbkV+ZjSf9pyD/W+Z8EjTuxfN6I3WumV6/jjZI02buxzyy1TiYbRaXAN9szj16&#10;funMktdlDqPgURO5l1Nrzh8NaFa7DzOG1hpQvWTRj2qh1rml8WiZbSjXjMsP8iPTUScH7YNMy1yS&#10;VkcgdGlS25PdZIk3HfW6x4q8KgZ1CQaP5ICz8kq9huwM6fjRxulMc6t1lkZJ6oNIebwmN28tzVwl&#10;sVkqKRy7mkV+ckzukRAYZpX4l5RGHe3p4zsFvJLKVJoSmN+MdZHoHYD6bduxrivsvgc2viAakAuE&#10;0bATBFYVIUxJztQ20HrN0j8MvJ8x3ZkR4G+NHmoCZrvTfD6Y5aEiNcT930YwLx/1YU/RP7qBLjK9&#10;yZxGwzQbedSB6zVEIoi6rutJX5XCAvSGPaaOAx5a2WIRU5IVEX5zgtlBB2CbwHs+Jx9hl1D4fxbG&#10;qlEawjoXWMNet50BLIaGwCUCcOJJ3cF8wgCwqJrdRS5z2SXMA3edgTCS/agn4i5rLvSK5JopkGT0&#10;nqZIUNFOJcDwGSjDYdR73gAsoiMz46C9E7DbHe/v7/j58ydef/7E9XLBuq0H297Z4F3AwmjVHwFh&#10;H5nDRwLS2DWsHxMaDRR6DgAJ4yhx3ewaRUw7UYmaYRzWl+9riGfNEIxZrgIrcY3udget92BwzXBs&#10;8fzyhMv1CRdxOBDnRqY2yg4Fl/L77cO7la8r9n2DczscWzi4rMl4Ts7q8eRYI7V7kDW3SJ34trU9&#10;WcV4ngHwWwlXLQGabXj2DsfR54+BbhnzRg1tzgASiNRGo6E+Ams17E/t6GvrrB1pTLdGe0eyOedm&#10;ABeFA5oG7ZqibkQ4GCe59WZnAmddtg5yOZ+zH0zveWquswcA9cDyz7DINFJ+vfiibaKNSB+lLu+j&#10;xU3rDK0VvSUDrqXDfL7u8mfcBO17jdX0PGsyA+ecJY4Za6dgR6DoaIJQU1TUZGw067BlQjYyCNbE&#10;u6YRXmYOWdea1zYEWiP7LTZdPjFHwjdHsZ6Z84ZDbQ/yGIDI5d8o+7nPJYv3rUggauKAfIZlXpsk&#10;SftyTpo4OCrwW+tdK+FSOydngLMeeWK6+VoDzNKY8WnaTGO8OPq51gixlU9o7/MIQO3JGdbDTZ3J&#10;2ZegqQFrenyjzOVnpk/ra5hA5Jqkk96fUqqklXuPyIYjs8XWfc/Z95QBERqvvd5eLP9dSk/OSOZo&#10;84SaDI42D57JTWcb05/JidL7enmQDB+IpDoiUJHz9CbsavdWM5EXGwMVAZXDC3GUO87mvrMge+u6&#10;R82V2WmA2Yac9j3yv6OTUW1+vOTNNkli8uoFOSDhAjYapSFKSeScpMrNem8kaXTKFQtsyJAp8r7a&#10;ussxJUNeMsc5xv3mFSjcbmPbMcuBDBU6x8c19BsxvYbPI34pF3ziz+imj34v6aXrO/C9oHr8vlhT&#10;IwOjqD0ebz8JJotzki3odY+O/4YcmaDmVEIrQWrdO1cxIi2DgNTUisapZ/28yn0kyd3NBkCC3lj4&#10;VtU6gApw6jz2EosJywA5A+ciQB8lTvw7Wrtj3VZs2wbN3Kdk9MfvH01jYzODC93H0aFYrr3eyJNk&#10;5MskSL5PybTQTIr0nMd7CUPtcDwZ5bVGyWRHVADD1jl8rHe8vb/h9e0nnq5X7OuGfbcHo/0otsKd&#10;NkRYYhcyPEYTGPfJxDYC+QywO/bYcXgcXUs6WK253nyURKITW4zCZ9tK8uliEsc1lgmJJkuuQ+mN&#10;bDdgBYgcCBbsnnF92uGefHPP2EuW/XOUy7F7YN1/eOb9eve6+nEiwB0jL0dsSYVB3vA6x8J0YFQB&#10;m7ApZw1vWlr2I6+RR8Cd2bg+Yt1pEhWNLuv4zHHdxG8k7dPSZOydoy1dwpn7PGLz9ArwFrioKfZr&#10;3yXfg+0CuFXsSxaaBJtqAFAPEGl7x0AY0WuKOTokuXrNHW2DoVcUaAo57bRCr4hsTXzMkirK+ztr&#10;gDcidTxasLQA7N71jhjGJSuzx6gcfZe8AYQMQD2bNjv0Jq5mQezZnL8nYalptvVkirTA6Mi3YwTq&#10;y2zYQJANMJ50+SP+jICN6jMqZsCzmgbJU0g7pVP/TqlhVGPMj/Z+DaCpad9Lz5PeOm6zB3UNnFb9&#10;V3vPXvNfmyONiAORgVrL4Xq8cjoYf1yRU0mTpTO51ox3gvYcmyHdjeou3VlKQw+jHtD4mbx1BlD1&#10;+5KEpK08H3rgDZ/qlNFa1ADV2gm5R5rkZS2cN1cKot0fAEKPSD+9fHzkqTQCqEdNjdHkUAvIm5HU&#10;1OJn7WtAMhc+GPdUID+6GNKaEh7FgPI5yOle2fidmTbWNkI0+3wkY6StVTUa+y2W/4wWvqZpWmu4&#10;1br/klAj10mEFaNqQiTnGkOg5eJVBRTrtS1Tq1jbBZB++r4n70sZj73qyBK+9253fNxuWNc1ET+j&#10;4a3YK0cUO+QLcUg7yUbxqOmsy8f+APC+3DBDndABc6rHBJ3txGavP4jifTOTaHIaQUNmOh4Au6QJ&#10;mVJ8l0BRjizj+IFmyLRqbc4eAFH7/cvlgmVZmgcM8xlEzr4/IDSzA2iImpNjpOqfTVVzXW5pnBkS&#10;fwKcjfplnjG/LP4a13XFx8cH1nU7gznIpNurz06CjTUdslqhPEq65EFRY9rVxsEoZCTOuaOBEjWv&#10;NL4PKhfvziFe08BGJfxm78c5GMxg7NZisxvu9xs+Pt7w/vEGuz9hX3fYbYe1yYjVcS4atRgDMmn9&#10;mGXBYhaY4HVgwt9HvXs6nL/NoSfmivsc17YJkjJ0jPJxkiczUcLGHE2p8qCSBaNP8N2x1ym8b2wu&#10;GBL7HhYEwr4BW5gYOPaosyBzCYa8Uq7K+wN4k9o79n31wH3wDGCxx53LC9dcA18nTaDRVq4d+tqY&#10;2mPlzyanrbNjlFxp9syj32fUaNYUtVp2RWtEWQM09O5lDWSqjeW2XtNbaxqN+9lmSI0lN9u4b0kY&#10;1bRba/exvZ7rTdS0T03WpK8BBppidNS8b63Xme+kAVxqRo2Sga4twFoa+hrAYETE6K3HHsNOmzP2&#10;AID0tlT9fB1LlYYySaW5H1eErOvyOn1Ac9TkmS0EazlrC7jvGZfr97n+O9T2v+a1h9a9Qju+d7Zq&#10;15jWY0RloIe6XioBCPS3qTpkxBwcTQbV1rMWlBvJdc2s6R4ArJ4QF0SI6hqqyO2MgBKNRF2quJIO&#10;r7CzywyNk38THY2oXv05ArB6TMAZEEjDjtVOZuqado+fffX8bdLYOkpHdM6F+v2iE7D/KICo9TEa&#10;TcLNgIzjXCeXF+z7EfTXwCPgdCuXmpnUnDUFbz33HslHU+eN19Kc1071+5CE66GeBGs14jTYy7hO&#10;qHtm1TToP5tT9BpdvTWpbThr6ueRL9ZoEnVWDkjbwOy+l8BaD+EldmA2mYqHpokr40X0ipN+PZ0H&#10;lhOOB8RZWbs552AWTzhlANu24u3tDfcDvE95IpnAui/+RDKxx6G4iyP2MI4RZvlp8L6WHOWM31r/&#10;hqqmBa3itAfMjDqk/mbmY1nNhJtkkc64XAywGDhbaPwKwNKIRInZBfkMAOyQa7UnyL93CNeKj5Gx&#10;SGnMwgq97Dw5kSC/ExI5fD57JWP7kJBw4h/5GQ5MgGG/kNkB7CyYLRYTu6cO27bhdrvDOXuYZRyS&#10;Jue8pnkAnZoejWctGx2ZxMwAMJP3Oa4vb+DqjokHJyYBIPT0W4dZj1XfKvyOaYNg2tH63ez3C0O9&#10;1EWMjcoYYBmWbQCfV6zrDet6g2GLffP/OBsBagcbDIYNeb0vSwRaotcHwcBPWhj2zHU4D7Sb6AFL&#10;CD/z4D1gTo22eP3pWkW3Ny5FBzC5BMRX9k2cyJATNqkbK5pwizlG8xBNgckz5fd98+vaek37/bID&#10;ZknSUIcXgIXdbQDsvTGtdftxDVGPzZXrls9TLM1D0vEUaN1jo8wU1qMkp6fR3jo7tIWjppCZ1b7W&#10;JMTN4lppNl4rmFpsRK180Cix00hElK/tadePkkPN2GPZcE0a8Vw17Z4FflrTbi3mSpTOO4cb1x2f&#10;ls8rn9jTmYNpwaNWkdNK8jRSN72ii7seKTlQO8O477FpRwB6eQ8iS3U0TjsqptrvcTYoTi9zSPIi&#10;jFyGYQ74fqSgqu/ps8eCdtqqJzvSiy+1xviM8aw2j59hpbUA5l4sO+VMQvaKlNc4A/CPns+0VBVQ&#10;mK8VwP0DAHfvnvYbnlDKfogCF7opjRGjWcP6fASMrCGqEkyPPybQ9PqvyXucznxInwGCFN+T/Coh&#10;4JitX54ArrTTfbOAqUaycOa8ar+WiunZcZNH01ieusbokNiovU8+e+JX8om9+tOT3282N9KCc5+J&#10;d7rreUzKrzVF1ZNu7jGyNQDaSLZWC0BrnsEjedtsHaeSzMqYyJRyZEWGMzrjZn3LWjVg6bc1I803&#10;ynlHTP5D1UFMvUlojBS5m3YyeKYueGQP6+9XPsFXSl9lrPZj8aQEJTr0EGv3ORese8qkhbUNzure&#10;prNsWnzvZTG4Xi+4XC8AA7fbHa+vr1jv9wOfyQxwC3y0Jpc5qmdlDCsnSv6vgvd9cOAQVc8Ab6nR&#10;SJWnUL6nZIDVguuYcRaTm8HrkLrmUTrHmAXuMIN1h6mlITq6M15bO2rAO2T68nIxh46FpkDWaBm3&#10;zArPz6Sm2cupkwQGsf9HMj3837vjexz3hSlryHhTUHewidPneWDXkWddO8fY1xV23cDOS6a4AIj6&#10;BNacngcyI85+YlkFvXBmppYjqlKaqCdRUNtUUmakTAbdvnuZoPB5sWlQe7bxPeR71ViJ2TUUQann&#10;VN8E7ZBYW4f2YAy3zgK8w9kVu/FrfLcW1sY1bw+zVUexkUVYXDCpZePZ7OFJuBj8WIyjG8rAeb8C&#10;DHxdR4eeWgLTZeVCx6lyfO+w/VKBw4GtT8Fg0iUT3CiVIxocFJoQSaJfaNA6Bu8WNgD6dnfYlv0w&#10;5k3MexumE2wwpbXBG8P/zPf2ohmQlC+i03ptMhB47pAegdel8ahW43cEorX+rtSx1o5H90CGUcKn&#10;a3A+pl87m1D1mD+9Bt7sSHM/WT7f/8yMRwE8j5KSVlxtsw7bybVMEDlrxp8NgUgINh7yEezjljyc&#10;mcvxbTSlcuR7x/skG78jSaaRhr9m4qOlna0ZWx7tyZGu+wxLWyO/1GOhaBt00wAc9JMJUTYpZ2Aa&#10;SJkKIi7YQGfptQQsxWaRUbL5SJhbcze/LQspLfNeA3SODPJaEyCfAbF7e0/7fGdef7zu/6ftXbsk&#10;yXFkMYAe2dM9s3d3dfbo//856UhXj6Pd6e6qzAgnoQ98gSQAgpG9dW9tT+UjwsOdBAGDwSzgQDI6&#10;MSb3NBh254smFWbfkwrgrmtO09hGn8i3elYRyOy2XRyTYorHy0K9H5M8oOVJYbHHNfBmqM2xgxIE&#10;JAI1noaitM+7eSqXf4MRDaI6xUwNyG8mwvyzKQ2c+Sy2ZLt4LcHBMalJbNUd2j3xyK35m2I9X+ce&#10;IIj7Js8udzrr7aCZ49W8wjPtuZOE6kbTtAV0vSCS9EfSxrdyvd06t57JO80ArV7XmpPWmtsZb7+7&#10;Tr2NA6uBdCrfd9JIW36mPicozLrWkPLA9z6MyiL0zFLEWsPdm0dYNaAl/zjv4QFTYiIbDKMecc3D&#10;eGE1cCTVBW1KzxubPM0Tjh3ulj9XcqhzG5WZHqqZK5+OQk9etjYK+tfPmxC8OTXLW15XgOsRIIQr&#10;E3EjwPP5BZ+fP+F+vUo+1L2oGmbWci+5wWrtQY6H2Ibf+xX1lub91qCD8wdqQsFR/I0UAwcWToAq&#10;0ZCAPTs+atgfLK5dbiws2zsbw359fcGvv/4KH48rm9XyJIoSM54MDYKu4xZca5yWMTLpvoJgIJEE&#10;wIH66CbTe+ca/SuIkgZNbW7imYgb8+avpyKXQomNaTdQtoC4pcGR/13NcTIVO0aCz58/4OfPH/B6&#10;PbNhZ/15DkwIXa0K1qhgVA0YwlqKMUFtmV2MDc8LH5xY8vwZPB6P5YC0pCh4UpsYeN8OJSKAEDo/&#10;Bn2jo3ydVo1/HswAghiEO2AtmUT2PYoJCxifg9QVMoif4gtekLJnAVEGrykV3wLeBKqaz8XwpgTz&#10;0Jpi9TkVrfeEzeQ5QIALii4+hWIADWxyBwfQvjvch9GwrYB0NQHJr9E1yIDmRK3q71M3YYO+pwOy&#10;JlJKeY6gNLEQCUKIrA2bk53UTJgT8waoX0+tScb36QgmksxVYY2K0VfBl0TtpJa0g8Iz6r8DfiTg&#10;/kQXcAeOWqDMidGlxt7Uil7P9Z+AaJb8yS55P1kLHiBrZ2Kmfa4cQ0d5Kg2Q7vA7wmyKyJusVfqN&#10;2EikYr8tmjHiFCQaMUQwK6/7cDSz52DqnhFhFWfWWvOyayQvnB1wru1Ty/+BgxiIGrix076W5V/m&#10;aYs5z5kz/Nk02lusnLDb5nHdfp04kR9mM/p9E07yHvJ5kpBqkjiCQhwgkbSFZ0BqbX7tpCUt4H73&#10;eyef+wTY38VszzMfn9E5k/U7xmO7aa99bB+LyMA2K9JKy0ftJWBAP3uOMr1/miZbaYnCNBgKis/S&#10;AOLN5oXwpnwi0wIrtk0BQV61gTVg4w3LpPIBoDmCm9jy5AwSsXMRoEtGAm1zHW9zv9eZNNVNcfD2&#10;mr0KTgkFO+m1U1b4el7Y4LlXMlXOCXzPb81FwJWne7xU+Nm3I7ho4K8Ebu/Y0DsvkhPg3pPnnPgp&#10;WHmWVzJ3B6B7ZCA9k0PfISvsplek8/lkWlkkCgH3igQ4HC501ZsnDY9d7aStt9O8wmo48i2+GPdW&#10;4t8bDZ5TEsoJAWYHCs8EUnsPznWCME3Eri2EAFgmM0MIKwm3vT8tmGb90U7sRRWwX/K8SrtsffHp&#10;HgiemPkaL7YXEjyfL3g+XyMuGIBJghOrI3HQz9fWlUTU5u+5TNE618QReG9touF72MG2+UZKN18z&#10;h/Jqra7XM45KwDQSPT680LW5MTtuV5g6xgSfn5/w++8XXI8H/Av+C4TKpm4gMz+8M8BHINV3shfA&#10;QGhhCXTPz2kczePAPAM5iUnfZNZvLMlYau+eqo5/0+/uMjgpZqAxa90QxDvCfRfZDwbeVzCTkVIa&#10;WImQAEPuaAFk8P73f/4Ov//zn/D58xPu1w0ppsy4LoBewKxdDrxLh90wS0r2B+Cf3ZdE1FjP0mjV&#10;6KwtM6S4Ee4cyKvxqJQMcekeYmU7TWOV3YwbRWkCDtJrRSFvukiBbGDGCEGurZNEcMUABKkB3ylG&#10;uJ830CMBAULuy5QJE6zSUQUgb4sXi2oUQYIEKSS4Ql4coeiX9YkbBIQLQoXvizYa1nvCQPfKMAq1&#10;McYANh6sm1PFVFUG5CZfpQBKYwWAg8xQ0TUL2DTxKwM/78EElHIXdhypThCgmOQyFmbdu3W/pnr4&#10;JVIA5j5uRuwaueTRLqm1wIrvjH16Ev6dTuCuWbsrSLTkje/1k+RN2z8eVqGZBDsS0fl5aVJe3jF0&#10;j97+iczKXm+Wfy0MoOJYZDMwnDe4mEwNzXJtA6t5BlJIbXz3n0U25cfuA9ByXSOAiwIwgCaMMzZF&#10;uZwN/xzj+Ke3kbJr8nimZbSflxJ50URRaP7mnwkGiEATcExL0s+Nn8Z7QKqhcQe76NjkaR9PxucF&#10;S17nHwnnf6os4FnDj0+NWmsO2etbIN5MBqGlIOPrftc09fhXeYvnHVNUA8stKYUTwBwERrW2XqSR&#10;d8ubQtLktZogO0BjkIesOThgz3GqPRXRCHLjDM1MMis1vowZInQawwj4S3l51oQNjVDTGrKsTiFs&#10;M55ANR9DAJyURyT/JsKx5zDYmynTTma+g+z9hV4cstwWp9oDBLm3dwzk6x5uTxXb7ESH7kmPPx5A&#10;mucW2sSNJxf0Thh4miYnPgYTVrYASyQX25uJC+LlNGvS2vrKvHk9NrDBvI4TDfVRIoJlS6EHAAAg&#10;AElEQVREHX6r4XoCrEr7TZJ8PDM4RqEprj8XzxTX6b7ynlnW77yjR6+tdw24O/2jgfTe2LDkTcB9&#10;G0puV+NRG3T3TSz7/a5QlCbaqVBYDZY53/ZOtLpA9Ua6LQAwciqhXRd6PdF2n9871Wr5xnlqf45D&#10;SM1K2beCBmJ9Zd93WWRWszUGPYHFVK/k4944nkk/wlRNXcfNjwYGbHAuJBspi33u5/MFX5+f8Hq9&#10;MmEVMthVsTGa7z8zqaVypqDQaDfa/+NdZoRsT4R4WzZHDAaIMPlhgqQIdDKW9J4jvCRDMI6fcSCj&#10;g/hzIURw3xF+/Pmzmdv+9tuvEMIFTIGmBTlCaguzgYskdOa7yPwAxEr6Saloyzf5AKpyNYn9bgky&#10;BVBNlIrm9gsSZfmT+nMxRkgFhKZqnFnBxAqs3De8Xi94vl5w33dmJIcLMFiGJCURRoIrBAgB4b4T&#10;/P5ff8Afv/8Oz88vuF+5GQBUEsp8WozAOrYKpBsxTVUoZ720DXhdAAwAfzweJsimSeIAQP7MxnqV&#10;WJE0dx/FkVMUa2z+7DmIzyVOOIs5689Hh7Y0QSog9hJyi64Edc4PxHjD8+uG1zNmtg9CafZ05n01&#10;mkXAfL8xy+XkJk69RzdQIAilKRYgNOA+FysIBAE6cz+VdRBERlzreHMAmzmd8yZC/v/lOqm8XtXY&#10;TuysGQJ73a0EEAggJEiDCW6Cxs+nbFxNBAWMT6WlBVkL/8pjzgSps+aLZE6q+zXJ5mL9o+A6Do+k&#10;rp15LfJ16AHWv8Os0MAIb1FhFQReNsapvMLCrgC/CZsnwfJKIJwYFe3Glr2a9VoTwWqYywxubNNm&#10;66gx13bFLkcC3dw5UlrYmgMADswPoOy/qjM8T2XNBUkzYJ+bpkyWa8wVQExWvQX3enYXQ+4wAhDS&#10;WTTrye+SdK0g3ckFSI1sfX/USSOYGCL1WpDJnM1rhibgmYb7zF/T3rIksi3nJsiuQPHFE2yNgwoI&#10;jabKexBLK5ykPWI1ZTggZI0JVwmfdSJznmjBIe+duRAzLslBQ86cPNFl19ag1zBRW7PfrwuEayXb&#10;ocp6H0sixyuLYTVa1c/XSC/Yp5nY80tDw7Ky8SW+PAwo+EwSQOgShB3SL/kS+wj1WsIkAdQnNHnu&#10;x4gUNRFFhUkvEL/47yND8ecJWg3wmqVmZpVTeY/M7MHv5UxDPciBDeAELT84513rlrY0l8/jNfFM&#10;JHoHYH2XIEKkN809Z6UOLNISA/Py6eC8ToaoDRFgAH5avs8bt/NUkMek0DJ49da1J+fgzodPWgMr&#10;+C6DfZ7pJI2csAPiZ1nB0+aFm5AKeg4nyXedNMd2EpO7qZVd48zcdxO4idOkpKcZ4jEzn6+dNxS9&#10;zQ3pe7Of4e7j7/Js+f2xG5cSqixrqQlgyRlqTTF6a6LLR4zY16WSXBJOtY3yuwwM53I19WUzqXcm&#10;9gi4FI11hLWHiTHqa9MApHMER6UVHCSPMkD2et3w8/MLXq+Y+ZqNrcoyptkyFcccp5FJDWn4maiA&#10;fSy851EKme9t8H4HsogJ+AFYv2MZap2tfbAtXI9QVgeTiqkswBH0HwuamCJ8fn4CBoR4v+Dj45cM&#10;ZhdQsnWHJkZAJu1WtI4nhwwQ5TI3aXoNyJq9KUUmy0HZBLYC+AWYT9STvsq8z38JIqW8GFNmpqd4&#10;59+bmfhVv/uO8LpfDWxHhDZKCUNR2tdzqF21AHCVRPC+E3z++AGvr2xOO4s60nB41M5vlWYZdx9B&#10;bjzMB1ozpYXRjLYmo9y01OrqamvR0hnkiUO+T1lyp8mEiO+Ho1wRY/JzsN7TUbU0kLvWf1kfiQZe&#10;NyLC1RjmebGnO0F8JYgvggAEqfwulgiGBQBPWEa1U5EA4hoLqRR6KQPhBJQNoKnkuCEz2Ouvd/Ae&#10;s9xeKAwupi2HZVpjAfWLJhkCb8Dlb9e134ojZhDLc5PEpKSQ3cuYYkno84XUhkmMr9yZjVkqJ8eQ&#10;GxIQ/PK3X+Hf/+Pf4R//+g+4frlaAG7gffnf2hBOO7KEBDkDjj79dmtU9mSayWvg5SkQTpiZkim3&#10;53feMfLRkm1LxsojnXNq1LkrEHYA1nxti5n3JmnzMJnH+8JBTzQmQAQjOcZdmbWcexLUE8CQwpKs&#10;qQWC0aDJ35ZMZ/U1qml3zpMSNV9IiaDmj/y1NcbICTDp0X+39sV4LsjMYf7cUsoSCnODpUvPne07&#10;5TEJvwMC6Oxnm3kMseV9ed4AzJ8/DABGb1KEbQzQzvld02ghTszA7EIEQfMezdJsszySDrDJJnpW&#10;U5fnPLvzwFvMngDr0n4+BR1P/QW0emWnKS0xqHfNDV5+c08rKUdYGreVxkA0Ti/NsjXLZjamURGZ&#10;wSqMYB92Q7jl+uo5gcaZOelESTrBeh7Tm7xorPHhngqgnQc8sSQxiHk57fKxnUyhxwhSWk/z70pe&#10;OB4w1ENm0HKjdUp6ZWd6QEubLU4KmGhLSvZ71HOU/r0A8/QdzzW067LPIim2y/FtrlU9Mn8WyKyt&#10;oZpTVnJbrXXH+8yEEaccUTt3vF4fnqaUp9Gx++zzPZzr8R0g6vUw8Zpy7/bcqdntHtDHVjfP03rW&#10;FKenOTcSZW3PE+l5WPd+5wH4TgOxg7RnU92ee+71QNs1+r050WmeZa3LnQzW/O+RCETm2jPP++m8&#10;GsiqUOaBJwAfmf8o4ix/WSenEFIkeD0j3DfDYkf2sCzVc9Q86dnEIBvOFCYQETzc+7eY91rxqRk+&#10;aAeqBXp4GJwWqK8HQqaNVEG5u0jMpNAA9Xr4dMJ0gni/4PmFkGKEUExZu9kHQUypGLx2rDKmwnSP&#10;KUu6pJSNMNn7jJr1tXDG8npp0hCm8hqpaeEP4CR09n0sfxNkBnZm5EeAO7Y3y7r21H4/pVTeN7ZG&#10;AAEAFXAaA4obNDUGBwKV4Py8I7zurHUfAsDjETKwD1Dkcyr4Oo8xQjMbbd2y1LXya7dVMpepmo0S&#10;QKEnZOs6tMBDqds/s+wDdoOpVBjqV2FijM2SVS5HYuRVEKU2MGbzDTOADCOY0ORjCEJprmXZJIpZ&#10;Bx9jaCPQ1T64sUggU84zEM0OZUQIVyigPgBh0YFPCdIdsuZ/yH4ShFj+hsywpXLfQhpcqFLXgmrS&#10;UE0eKY3my23/VGPdmJsGMUa4y/6uskcVtKNUv383k+r2GkUuKiXs5tWl8ZXuG1IkNkWT4PHLB/wv&#10;/+t/wK8fH/D3336FYiDQnlRKlPn5zLxXkO07SjI08G5XYL4TW0/G705YA175A8/nmNkvUkLuSQo0&#10;MGVXiHlYTd6GgnZdoy48uZgknus7f4Ze0K02ZuuZUtkFYYlxeaqIxb/yc3DVZjsNHhZW80EDuqU1&#10;z5P+2ch3x2wixrpAnJrT05ns3Z8aIPFugXbGSgTDj4dcHgDaepkZJ/6i0tdw9xiXese7h6Rf+dMb&#10;OGECLPrXaJiw1GMsB8t2rMqaH+0IWZpu/T724ML89zRLrNgtPRsP4K4xqndFpFVHeKbETn22PHvB&#10;G2dp8Sram54PxS+fjhp8jmCQQtCYebN81s4MmTdiRdbi9lwhA5Aj/awx5Gt8bO9OztBMB9/RJj7V&#10;Wm+fYqNP7iG/eZsIVg1vxQ9v4/lUwnD9zCg2HnfyGusEmE/KUbt/ck6Jpm+FJQP5nSmKXRz0gn07&#10;yRAN1JuJZdKUyjrFSGLdXF9nl3O/i0tp8dkLGu/WyS7X8LLsd59lt06lz20Rj9p7CPFuJudwkuGp&#10;5OZe69uWHNqZ3M73f0d88O6/HaHTsxetRp0nF/fG+VO5s/c9dmC/ntzSlWSSGHZnxPy8pSZ9AIlh&#10;n/GeLIkchnwphAsoATyfEb6+XnDfMeM1BIAhYzaeXFi9D0NygewM6f9u8tIY3HH/bc373WiVFUy8&#10;40gauOMFPKSb2Ew3U2bn3vGGGO8MLLDbwU2N+AJIlMf+71S04FNserHVuBIgS+zElOB1x/zaVa4m&#10;xqb92ztAIwMwY6sIKeXXGDX6qsB9195A6KMCTZ6ACghPeYy2fi3dESD2UdtYPkeT7qlGnfNYC5c9&#10;IRwNPxGaEWkiBCwa+a94w+uOcKcEUCVUynXm+53fIwSYmJgk6mpW0J4zRlbd+N6RCyG03+HJAj8I&#10;TkaYZ9YlLyy5TA8RZW+EsgbqBAVALNML0AxduRzO4/Fo1zVrEHfQOakJRr0uLqnTNO1KN5LyizWT&#10;4RTzmkh3RuQxBQh0wQUfEADgjndu6LDTPoPe5frK0gghwOO64IVQZlD75AG1kenaCiiTGjl0AsV8&#10;zZntPq7dqjnPP39takGagJF632L9b540iXdhzd93+z2qrxsTpFcESKlNlud9XWV2Qhutz4VwhEDI&#10;pIAI8Arw27/9A+i3J+CLIKQiJZSgaRbxJptmYkjM1FqarrAO/FO2xmm83yWFHtOpdwpPDdw/Y6b6&#10;PqtXisHLirOAIq/Z1U4jeQussOuSAMK3kpEpI5HfnwOX3cibyv5OrSFHC4u4su7qtMpcjGuAqtXM&#10;0FhpuzxDmyiYp8BG0H5m3dM2oT5hVb3LiDwrAALTpsSJVWc1/9BgnMCQUHvjxup9uQeSdwZ3/vs2&#10;AozrnpzLYFkj1DIVPNXv98ZRK37rTajamLBBf2k/aVJcFnitacRaRKB31vl3G1+6PuwZEGAB8Nb5&#10;o2lSqyDiBKA1M2M4kz9yg7EEKqDH/yEziw32OujfHozJHetfaXWIZrAe0PxdZiWoJ8P+NbyAi7Qf&#10;JV8dD0v+tJFgNed2hIj1HsvNnfXujVNDqwb92WTh/O/dRIMuf7ZvjOi5zHljypP/8PWwe/6nHk0a&#10;cK+tDe9n2el+e41vd3ro83kmNY8lGa5dLuphkmtNM28jzgvwD/97U0tKvi0aSO+ZjrDy2dl/STL+&#10;5WRH3mj2TjmfNoe0xsJOgnRXl3jJOBapwxN735Ws/U4uJd0r7i1iTT16MAcp7+EM9iqRQ4nEpmJP&#10;2zOYHxDhdSf4+fMTvr6ecMdMeuavu2vUiV9vmPNYOXFFjoqC8frKWwN827DWG3ROO6ka89k7qjj8&#10;ftWLh9TOk2qYRyk13e8FHKp6vfX/FS35FPPCSHeE9HpBvF/wuu9i+tpNXO+YIMbCnKcsd9OZ9IWt&#10;HEL7ee41TKUBMC5A6uawLKlpgazK77QA2D5ZNhKlAtynLs/R2f1MP6qA+KGO/XFvUnYfm5JH00/v&#10;kizVsPaOCe47Nomfav5ZQdoQAHAyL8moLNNFS93kdt4o3PiES4vMbDYe7Gcw/AS8stZ3lVapLPl6&#10;CAGODQXO3qg/W/9LJI/ocbCoFmIhXMN1huU+jgZdwJ5tN0UmiHeC+3nD8/MF//znn3DBAx7XI0+T&#10;lIZTrI2dAm6n1JsMUBpRV20QFFknZOEqJbZ2oY+iISGkm+D1vIscTWXI56YSEgI0MD1Buvt6Req6&#10;qljsE5CNsLSgmIp2f6kT69db+6DoU3cJoTxGRSnf18d1wXVl2aCUYjbbDQGQoDS5EH5JDwgRIUQA&#10;TLkxQAHL9QQYtZ814Iy2RYPExvPGZu11djq83th7wmbxJOXWiO13k42d/qbnnHtnlNdbkHgTeauR&#10;8O5khCbtIReXsh7qqtnaG8vEJOB4DCdWfROQLAfAAJt3gY1TfwJPoj7vWamoOGX+uTWwHWtrt77W&#10;NcRlujiYDwCwu5ZZKgcH8sEpm3V+TWsva7FVmtLzF99eHVLcsuFR0gU3yALytfoYtudNofU+n8QO&#10;CQTxFOsaQ67GhZl4YcWlk1rDAh7ebZpYckEeNqKHmak1YSymNPfUKSvabOZI06VeD5XhOQ8lq7S2&#10;aQHQZx3tXn+t9xgnY0XLfHNpGVQGDYE6xnIqTWCdSVKjaoY4PU2bUyDKm4uc7IMTSQ8rFumSOjrJ&#10;hdfDWhukvsYOMNdYwrvneUpWsQgnupybPv30ru+AFJdPcJmdl8c8QT9f604S1nMNbrNRR/NEakbP&#10;jQmL6OA5c+fcYy/f59ev59dkTakt69kJ6jYJ4MO6az4/tFxn9tTgwL1nj2i13I745qmX5+bWrkbW&#10;csyTPbtTDjmd1titI2taY/cZvHJXq4SjPBV9Uoet+AUUvLLL8HU/mU4gys80k4gDwwjv1wt+/vwJ&#10;r+crrz8Yp4wB/Wchsm5BZtXDoGEfeD7ETrkmFRh8cfEIvP9Okix1CT3awtaB6wng9UYS63ikwgyu&#10;SUBlrvOg1jo4wLTgY3mtxti9Ib6+4H694Pl8FvYwNb2kmCqjnsvjUAO/Q5UPgJ5AtmSuan4nat9v&#10;GvmpW0dhM9HABo4SVFmQ/ELUFnLKEiNFuqPp4Ke+0Knq8yN0Z22c2GWMoYxhNGJFgmJsi0AJgWLW&#10;Us9/Yx97Aq6nmRmWOOnH9l7dPnBwPak5cFQ9+uu6RO1KLYhouqlaMKwHDy86u8wNwONx9XsMHHCX&#10;C0muD1dBbckI19Lnlw+YfN+5wdjX1wv++OdP+J+v/xv+8//6zzyZUoB5SjFLMM167RXAjzE/O8jy&#10;ShRTmb4oZmmErVeANBt65AKsejAAQGsaVawoYIALQ2PhA0sUsxp/KBz+8vps3SKGtl+bkSSOjUEE&#10;zGz5ElgxXACIkDCv70e44CoNwNp6CIQtMJfblKWHEuXPXq61q+Rg0/HHHV/FceBKSYqV2Fhr1kqK&#10;LL1ID8h/whz2shbeYQ6c6P9ZSeGJVv13GgI7czhNDmYnCXFS9FnsplxYptZA5BMwa9I86s2GgHmi&#10;BUhgJAUziZyb+ideDVaBsQP2LWBy/v1afMwmgO/JzbxX0HrBBXvywC+B4QG2B6NGhwTIusd7E8gC&#10;DD1FisbesQCz1XC3S8ycFNkSgG3FNRL01TTZHEseZzZBR1VbFM083MOefReUkQgamgzWd+qRk2bE&#10;O/ESD8Hgd1ij1hkqTqyBzvQ22WObGGvpszKHIpB08bOSIMmSNcCmgbU1zj6UJQcj7jnu8SBozs85&#10;0u4Mfq8xKEVH//P5bp703tQduPT139lDqxTpWNNxYH4F8ee172/gecAtq9noZcaeNYLss9LLOLem&#10;nzxSxh1b8MvcrRKCchN8J7W2i3GzJv2JyoNH9vK/Q+bI04jQ8DML+PcYxVqgLScG7poVO6LS6J0j&#10;n9sVm+FrjysO7LAYz/PxrCFPbDhp2p36AWg5oqd+m5tNljz5zp/Ik4vspiv1/Er3QDvNr9aJEJgM&#10;cqkRs6u8XpZlvjLTPmCRcC468wBw3y/4/PkT7ngDUYKAGcesQLpELrD2UCWP1sZBYHjmvEG6P2bX&#10;u//LwXvPQvTq7r3bJPAAJGISR2PRV4uEDJCW5KkwbTFgk+Ro4HJMECGbc1JMcN83xOcT7tcT7ucT&#10;Xq+slRTbQTIXwMRmJqCD5zgzrXHCybs+dwV9gfr4a2I6tFWaoDL2m7IZYaEkp54wJ16kQQZYmSwB&#10;dvR+WEzE2HjDyEfBZi68ACDATcVUN5XmAoSm9IOAjaWN2BsmBN3YAgNy5GcxIpwD0Ax+8QN9ZLz3&#10;lAKLjE8ianJGzShx8CHwJUl8TdXJDc4urb//et0QAsJ1hdbc6RI6xTegfKbHdUG4rqyhbzB+57Gy&#10;9vXBrKxPkfCRfwKAeCf4/PEC+PkHPCIC3UUHv2hV5wWzFhxFQCYr/BJk3XzKIPgVAlzhAigSUM1N&#10;G3Awjqx7D4AghCt/ZryAkFo3MkCX3UnYQfcK1NcgjNSfLdbPhymb75bXv8IFgHyNZIZ/4GsZS1xg&#10;EkdZLqgUwcjBOYAYc3Oj7q/qjZ1oNKHGvAuFBL022shkgXiS81OQ1gN2WTHXyybX5Ei01/Mm+rtk&#10;3wLjrQRZSo48k2XSiKpnFH8HPpww7+2iEN9OmoaTiWSG8jAJ1abOxq9fASBgl4urjbaAITMiYZRt&#10;40cASi6KoJuO7iRyvEW1Z9zZwwj2mPdZCf1u3+2mSaTJG2/BvAMd7bW1Avjys9oxekiV7rI0e72g&#10;ySwzkRtKabi+ofmMvlzYC9x7iktEYHkDsGuiYX/wS5BMlrmt6ZAPAm7PmJ0+sra/LHa4JTnhHQW3&#10;9tVJIb3zhrGkkDRwrE0ZwVTMQc45GtWGRmDyBDCYjW1nr4SaiVQVv26Uxn621jCcO4+4NLCGzGaS&#10;KpnLH31by9B1i6c8rjPpxoTUrM8tnwi1KQGlLiJ9v3olGby+QN13iufkMBK3pOc1NRzaHj2IPRab&#10;VWOqnkx3SqDyDhPYkyJwAn1I+No5MOfPi+SYaBmPA+yNUPc5nN588LBqx8+ySrnxNTQ3defrkJoj&#10;OtMXlPOZhr2+80Dc5iDQJS2qvxyx9/A0Tz0NrhPSz04OTfLH84Km2pSYJaOD7KETa8RKccbXlIMh&#10;zx/ArGnt8PzEOj8lpYx344w3N/DmBPP1eT2JvGeQd13NkwjWxKMkc6TFfo/Xlrem3N9nWPLScSoX&#10;158jYv+FNmEnTQkP97yqqySCbJkWmMT3TJDLGM3zdcPPz0943bGQe7saA7DroSn+WHV6LxFwPc3m&#10;fK34hWY8Ggem/l8C3ruC6uH4nsc457RrrzHh6s9UHXTAzIbGIl0DFXwFgARFCz7VBZGB8UAIlCLc&#10;ryc8n58QXy+4X3czxczSOcQSXJ50Fo5KAcrrmUaMYdwg8ip5k5DpZeOgndSaEhW1TNSY+T3OYmPa&#10;U4UOU8qM6Aq+UzUHrag+AcDFsHNuPFg3Hr/WIqODVwFbMxU5puwlEMIF1/ULhOujMSvrJAAU9v5Y&#10;wIVeXNQDR9GZ64GpN0y4LrFU1NT/3f5939kcsWwiPrTp0aTkmlr1dVNjqeMglVNfMbVmDBRt/jCA&#10;E6HJNuXrua4LHnV8fJKZwKlJNQeyYc9iL+6zNFOWiEG8IFAAjAhwA4QbABJmU9sqmwBMt52ynHsI&#10;FwTGvcpySwBXuOC6ClAOWFjp5fNi5ckDk2bK11gBfwSekBXTkHpvJryuse9ZyMj/Lt4EiBCufrDx&#10;hkYuqK+mwT8/m1yThm5yjdU3AyHVErxKVsEIhoSAzdiXSqFIcwwlWIp4DSCU5AM8xZUFUEpSS3ND&#10;6rsMkvm/MxjuSXg1w2nN9Mqrw2gVYR4waTduuNOk392rnTzPuwXKKaClM/rZZBlAa8Yi5j2c2hjX&#10;BEY0k+raoAu9eQbzmCXPf6glfBzQn5k+0jr2sEV2oJ2nuNJkQCS2i21Kipt779uTnjX4LoPplLlp&#10;M8gkDXkZxBIlNAxm2clntJiKI3DpN+P2FPqnufCo44kicIFIIuA6/25n3PnM97wSItLnXGSypjNO&#10;+7x8hN9ioZ4Ux5JB6wnoqIH+mnxLz92G6Na16DFnPgGZ0ayziT1Pk4j7FXCCW6hNK9bWQWpgDyPz&#10;cECo5IBcUnO8DpZB0+RWMu/LIk2KIDS0aCzqoUwZt7okpfK76161TMtBhSr3pAMLaPRqG1PNIXkM&#10;I+5HwIVyGaGpVznDz7UJICDR02BHrpBqK40pewriv/NzXSN5bsxzSb73ziBRis/Y96MW8Qw+4TGD&#10;d9fI5ZONwisdT+uM8X4EyNbGK29W4JYUsd7PubmC4hmT40OayBnkkgqdmwAVuMukRWAxxa4fvBPL&#10;KjBunBdeT57T6UgPyWLZy8QN1/piQJZU2YQnaY3wJs3c5EIG3NO2GWIpIOwaU55JpB15zGqkWV4h&#10;nr0t1au72OghBFjXoMkG7bzX5tqFqz94dOh3n2vd/8Bi6NysROiSBcSIxWQ2WTvGX304Oxl6+R2q&#10;knwIKQE8nzd8fn3BnWJvCADyxCX/Tw7gC/twzvW6usWodS/VgRhCYfuH/z7ZnBOwyHLmtsY4PHqU&#10;XvM9LdBWZm5AJv2CUxFZtHkpZVNPJIAUI9yvL3i9nhDv4k4cC0OeMWfq4cLsWHsHpy6G0jUObQR7&#10;AgEolIVcee7UNegr+Atd0x8pQKhXQdU7FJtjcqqyONAT5mxUWq89dZ8A7IajqQLk7OwkAIDYmXBY&#10;THHzzye4v264XxEgIVyFVYnMULYHybFzz9kp8/OUvBAa4M9G6OZgJOkQ94kMGv8NfqOuyqaaDWbz&#10;SFgakAdJm74z9UPTgp4P1qqbf11XN2tlxW4tpBKR2t2DNnyMrQhq5J0QAEIo0vIEV2PGU2PcNzPV&#10;2pBAHEZ8sOrJlw7iFa7Js4DamFLAuqYnU90SNImtz8ae7+Jl3Lgblp5m08QOyxoaDuFBWgd7Mwp5&#10;kdk7s1B9HiYN2dosSyk2dn5KBIE10drjCivbgYzkS9NKtIoRT+LgAXI9yemOoWKZDloA5g409v6u&#10;t6Fs3WMJBDgBPU+0G4dEfSqXTq7rRFLipIiQQM0xUS/XEbA1prE0L1MI+byazt+ma0yrfr6HPTWa&#10;1JEJPnqelWUCaa312VC8/sx1XeKZNfv6aHvF+q/VPNKY0if50rsSKF7AWdvLMjiBsGPce/bgTj6C&#10;S97NZsS8UOXj5dbn98gS7ECk/cTSDDCBORkgMV7beyCM57LRwDlhvFnNljn+ag2Udyc+NIZ//VPJ&#10;PLupsR2oacVmXgg30U5aOpPdIE0x6rTeazeJg/MoE3R/LiQC4j/D2ZoGiDs333j+XgtonDb+PAkw&#10;K78Phf5A0piM3DGwLE+ewNHY5B6vG41BvmO1v+/NQwPpBpAD86nfy4ArKadxamxZDasR5CFq7Pb+&#10;bvLG+zqzQXqVCSOCI+kVj/+Anu8CaAbk0vt6JF5qriCZxdp5JU1NYxoaHVKM5/dRllgbq5D+WriA&#10;/hqZZcRt9g1t/lmkCR4rfjZQjctjVDLcEDJp21A+aTh55Ew8+bKnWbbTzfcQn8RkC7pBrX8asedc&#10;liTmTGrgZMZdzJHOfykn9hJVdsC4VY9aTaTd/t7VU9+RX5rPstncVyO2zqa/XgIG/50aq+q649LQ&#10;VvzVPTasdYcDdjpPoNHm3gzYECA8HlfLG/oa7b97FTnkeEd4fX3B8+sJlGInE8/EMJ5tT5LVXH54&#10;lPWrJOlRSUHLh0/WybFhLQ8i/IHuOlw7IFRjzGsdSM+o+bwI59fmYG9o8h1pSCtTRYkAACAASURB&#10;VD4JsmFmZg7fmd0eI8T7hnTHxron4l3KsdDLB3X/OiEW7XkqY6uVdR+aHn4F1fsYKw4LiVhXlEoy&#10;V2cGUgUREgBQaCOiRMW8sxh8hjoyyqU+IDSGNGLR7C6s6fz1ypqmJqmSCls/JYT7TvlvjPD1fMGf&#10;Pz/hxx8/4P56Nb1yaqa9MIA/lXVJBo1yTsCu6+qMaqYzP4woK/I5FfhWu5zCGuPraB6l4rptAxNf&#10;MNmVuptN+oY/6LJO61TAfI18/daGkMxs4+PxZQVhyIz+jweEK8sdJUBIsQTQArpXEnorouqESm08&#10;1DXEDT4A2chzRcUrb6gmbqO+bRhGg7Gw+A3grQVrtt+IA+swmCsExGFceZanyp1VHDTK+Ag4f471&#10;pRNRBvfLoRbvCPGOgDECPuppUZ9l28Zq11xi7GnmslYC6SmitHHOXXN0B+JLXgw7yR2PnIgHKJMS&#10;ZA+oc6Lfd1qgepI4sWHjPI+9BfKJhu1JM2LRra9yC9TB/BCyBwo3dek+NB144LNl0vPxSgRJoIsG&#10;6HhHQjU27bxX+HnE/y3F+12xpz1H775+x7T4dLR8N3UyM9fXUX2+lkAt6j1A7HfkwkR5E4c5tZcR&#10;5QH9tAbuXmN2rx3sNu01GqPvNvo8JJzdpIL1/R2Yrhk1eor5U01p80zemZxXQIqS+71OgGJt7Wgg&#10;gJeZqqTrnOarXAuJijotVtYJTEUUv+rl7zx2rAaEFe8tM+EhdzXADMlXCNkBT2z8sjahKdV8OjQi&#10;Yp3crDnq+tlw23j4qzS9PU0sT64hAcF9r67SK1oTwsoDdj4g3vh0eo54jJOtBufqUTLLBWGr00/v&#10;OTeM5maz1j2QmjvrtAua8T3/bBqaEVqTWgXesXut3ZWgCF1yIgi1v5azeXJKS3LqdD3sTMlPpnQ9&#10;U6LobFBYudaOQLY+w30O6cmxLXLZjhRhTWGeEHPekZKcGx2evGU3ybdrwGo47W6dSGSgGCOEEODx&#10;eAyNO4md7zFJHuM3b0Ty5xJaHMvrlpZGpVnTIjtA5/uMcizLHpgI9/MFz68vuJ/P7N+IXSVh/nXt&#10;OfN7214bGWlbISFrspP/bcx7yUzCe4h7kmwPGCWBRFaA0cYoqcjhVIOBZlpbD8emdwTZdDXGBt6/&#10;Xi94FfAeoeucd2NKydAsJ+gNSCwLNvQ+Z/l6gBSKFE5KRfWbm5v296A0goxUDrasN1+T4wzsIwAE&#10;wgaip9S1uuvGjXeEVI1sm1nvnRsWMTPKYySIKcFdvh5T1vu/XxFerxviHeGuOuDhglRA7Kss7Ctc&#10;ENPNNvOUfE6d49owmhsyEoNRY5DMQfUKna3PAZfhwJ0KEamglJMiHDaoJfszsx8W7ej63sI+CaE3&#10;W7SgInfkGZMiBKBQPRgIUpWmKXlW14HHhY1YkzXkoBxlXXfkxoLNV4HrjTIfhdyr6uAdw/nQ5nDA&#10;zL+n0cVsXFO16GOMgtxOCBNrsY+JD6ZpjBmXIAP3+bMWX4zy90r9qkLxPiA+SrgZK+Qd3d34267A&#10;3CUs2uiuByjcNWut5GUnS2B5TcwTLF4WzHflFk7A1r/izw648zTKT00cd8nqVkKGAfcNwC5/kXg8&#10;IKaM0P03OMirsWLkwk8bByeTkaIBCVJjdrce5jUp7cfEG7KwH6G3jEL/SvPNU33X3T57z7hPN7TS&#10;Rt1PQctTQzEPWWSnH+q5X7uC1WrkSI0CSzrA21TUCj1P7PGMi5+wFneNixOvid1z8pg4vrXneE6n&#10;ralZ5sBcy2cg4Hd8FvZTZLYptfKkoU37Ss+lZ8byeiEYzOQkMMFDXPA2vTxn8464gDTXOIxpD12O&#10;lLOIZ0US7fXfNUM/kUA4AeV28UtqbPCej9To9Z4rJ+ejnA/78scdcK+BuCfnDQx7YJYJxGHycd2T&#10;stY4USr3mZtJ642NCkjNTW1OiJvZ97JUSYBRhncv6zfcs9JsfL1ueD6fcN8JrusBHx8f8Hg84OPj&#10;cjV4Ts8JCzg+yUus/MMirMy+g3wSSX0PU4Lo/HzbAdY5t32vgbercU5JFB6w25vbn8ZAaypUk8b0&#10;kM92sq+r4TcuZCErV13JMf645cvrOBrTPZq4wXXzwURkJAbspLAFhx464Q1XJeAGsPN0SP56jBE+&#10;Pz/hx58/4PV6Zalt7GaHyBqnnvjB1TdaLSiof6iNOfDNLh2D9xVwTqCP9p6APrvO4gzCaiM1vMtq&#10;FbjiJq1McMY8KQbYY9+lyJJkXfsMcL8Y677pE3JQHftqqooB9aOmGNuCC2WRUmHN83dGKg0BCgAp&#10;6zNVZnTV9M56/JBZ8CnCHbPWfIopd6VTGQWnCDG+stlujG1y4Fmkf+4YIb4yGH/fCWLKQGSKFbx/&#10;QXxGeL0i3K8MzKc79aYGxQyMxCLFEy74+Mev8C//8e/wt//xd/j1l1/gl49f4ON6QECEu1x7P2MI&#10;uI6alAhx4KPK1SBi6RLCAhpJhwxPGAMYchhsDIeIAELIcijODqj19fWzjQE5pbgEjVFqiAXoOgFT&#10;GOCjxn1nc/XGDzEgnpvrJrgTQaCsGR8wAIUKwnONUp5AEnQlVc6j6okgDcUqNuCeeKI+hS9uuaMF&#10;tM7WBeDD1zg5m1PTBh3zmfq7+f1T1twOTGufRiAyTolVpFRYYWXfV1Cw/L+UcjOkj4OlwVjJYubw&#10;aRGPrron2dyZHVmJ1Emx8V2Wojb+ro2eegrrndGgp9h8x3joFKjfva8F7noKkO+Ctif6y/m/3RR6&#10;8M4WpQ6WNptaCO/WnMSylxLb3X2xWPravecAPk/W5p+dJ8G848Xz/pi9MP7KNboDMXfxxgPg7Jp3&#10;1r3x6EzvtPBpU+B6m1rzdc2jtNr6OdWQ1tadtU88GtbepqoXLJRy7xNJOC+YoBFztGuXZHokEJTv&#10;41NfGa3p1LJcGgvR4b7V/Mgh9wQGLO5pwHobN75cw84RJBlMVED/blaLjYyxToiMb3kid2A1LLxg&#10;lsaincGS5dkxKaFZFqjV2ZM8hnZmcXbh3BD6DqtvF++sxpwlI6TluzvJp5xHpOMz6/Rn12vPD0jD&#10;It7J57wTTRaIKb/PCNhrAH4HWrs3XzVnlL1QVo+sXYPhtOl+Ap4S5CnO+07w48cnfH094W+//q18&#10;hvq8UGS3/tX5uSc3suSht7WKFlOHpqVCaHGAvqc+RnNOIRFjFOECNy7omQT1GGJ7XteS1pJqT62J&#10;s4sp3trpZE94ZGtPcpXaoLNyA8t3yPc+s4TXuBZDQDZVRAusPct3jeRXlCFwHOW2hhgYCX78/IQ/&#10;/vjRzGqbgvr0Mh5ShNjoKJLm3GcRoEzThS4/DUXzXptM/h54n61ImQi/XBhbi9TX8d6zACzAaweU&#10;tq+VAyzeGZBH6KAmdYeBfINTa90AAUCkVPTd2QqZwIkuG5aBwSuEDLQWPXSKZbGGAgZWwJ0y6J6I&#10;gf8RIN2UJWleEWJi71TA9dfrBff9gle8u3lupKLHH+GOT3g+v+Dr6wn3q8j+PF/w+ZkPwHjfQHcC&#10;ulMB/otue33GRACRIMXcEAC4IOCjmd4iAoSrjJwQAH4QhF9DtToFLPcghMA0+4UAVi1CJ3Bi7lzl&#10;RkscZJzIATy115u0u7TEXC7oR63mUevTHh3bJbcN0MZ9UcIZnGnsOo3yP0wfkDfjrhBKk4h684lY&#10;oB0OYWTm3/NYUWfX130SMBQDtDQwO2Yl/rGAw16E8NzE6rAjCcVgHqfs4DvapS6XKxrkftjoYXmm&#10;TaKojTOzmJFY84Ixx4j5XADqEi/8Gc9yZDvw+QTAOwWivSD3dxkMGnDvBaa9CZ1m2GM1GU4KOI+m&#10;5FHB4mCpeI23Tps/3mc8G4tx+TkN9BsKzEFrVpaMsq9tlQ7QnvEOFN89Jytxq03lXV4iNQgsrfqT&#10;5tiJvI211rSi5Z1GFtdC1QHtPnn2jjGixxh4J7/o/Xx+XwbaGlSfxBVJa9P6mZ1XijeOeuVFPHn5&#10;qSGmZw9Zf6RGiqW1q7GuT9npa7OgXA9rZnZJzWYU0uX/tmZ4AJYMlRdg9QD5+2egtxWIgdXD9QBN&#10;GeG0D1s6J9wLx5ryNqEtQORESm8XF7zx2doDonwJIJAy2TtPb57kc6d5lVfazdfoGj11dvI3Vn7k&#10;aSxIprEncnNaPNKUCixG6zmwKelH2+B/lfP1sM09e8kTO7ppJcFeGFKOJykS3DHB8/mC33//Az4/&#10;f8K/h38D/Mffu9+S0QDZre0TMpK1p3bN/h35hAXOJY/qkwvrtISnCTSTPqQmu3VOSvn0InsMsJ1M&#10;Espwd+OwYkFW/u6Jq1r8O5EjPZ34lnK101zQ83oeRRIJh7AaFZbflpYbDj44oGMWxATmcSE4dINq&#10;6fxr1y8SuXpM7PJbmfD69bzhz8/PrEuCFwAWsT4aG2WNwQ+9Ua75M/Gcs6Z0QzOtgPahTDO1+ziR&#10;hv8y8D5xLXinNM1JkPfoZMnjX2SyVNrN4SAji4spUTOcrR1oDNhGyqqGdmM51271dUH1f+VahVXX&#10;HgpjIN4RIBVAGhBSTHA/X0A3MbZ/LOB7ZcLn37vvu+lox5vgfsb895WZ8k377ZWB+dfzBa9XlrCh&#10;lLLOdqLMnk9lLCRmkBETZC3/mA136yIL1E0/L9YtC3g1UBQgZD39YraKha2NlM1qY4pAAQAS5c/w&#10;lQ1+x2KTa5+PBxYJxmkVvK/gCAc47/seQBOtSzasF8FAYi4cNOBQ0mVcDDcYoNSTFVy60tKIaGcN&#10;6AUCZ/I0gFhNCjKYnv2L0xjsyp8LITdXCoKPajLYE1suDYXsA1GbPKmAPrslyHRO67Pu/4MPCgMl&#10;HGTjV/3k+py7N8QAICYagKOqQ0Y46pDV8abqV8D1uOv6bNJSTMe1mV4DAqWy7pvZGo5j0f0kGA8d&#10;50FtsX4tLW4vuLBdZ5vY/C5QfyJNcnIdkhmbZoruKbo17cFTzWEvcG8BYlpCzpPy02e2K+C9ANpg&#10;Xsv23WzUPZsdSox775g6Z3EQJRP88EiorGspAWe0jWOlY/OxrjebWVzMsBXZAA/42tkoUvHu25vv&#10;ghMn4PVcmNESy3EB9j1j2zvwcTXKwuFc7ueHD0jT5JskT6XvAGDSetzpl3qLUis+aCwzD5NZK5yl&#10;RoLMuqfJfHreV6MJnreh5WXlz7FBlVF0NK1tjWtaVHGojYqz3MdhKuhprr8r+bOb0ltzhBlcGo1v&#10;Z48hZDGMQJYJqvkl8eK/Qf2TFI/iZSA9d2svaWCWdS5J92qW89zFBC3m7ZpHI/MedSmmN2K9Z/rI&#10;Yg97yQ722u7xwVqjWj6kN8XXFtB8eZYG/DtANg0kpvVzSuay32lojvUmKl4qEklM+uz2PmEo0ZQL&#10;8TyHmDSPnzzA3yPjJBFezxf8+eMH/Nd//Re87if827//Gzw+HvDx8YArXG+Bnt/5eU8tsztLZAIs&#10;a3JMarC9Rp3AvskzUJfm4bXM8tjW91fiQHtOLJeTDMg5IXH0jkPWsKajZ+T1Z7Jixc5w1QPea41f&#10;b07i+X1vLOA5FY9llVA6e2f0vU6TWTcseVn1+dNk/VY5QFtyTiNM4YKgwTJVNmvaNyLrfJ9YI7j+&#10;va7cBIgpwdf9gucdC+8yNEynr/1R1m6giG7y80awxcDwsrJPQvd8rHsAizfjhXvz+CPwXpbwB7Oz&#10;vTyYcjPfZW16tS31TiYNiSAPPHxao7N/CziNhTVf9NnDFeABH4AQIMWS6CeCCFkrPoTemXk+X/Dn&#10;7z/g5+8/4evnF8Tnq4H3qQDrr9cLns8nfD2/4Pl8QnwV9nuMEO/M0s9/MwsfSrOhNgxSvBubHwsl&#10;uG4CxFA+d2qFQdPjJgSAB1zQNZ6690NZdJzdAfmzUTMc7PcwYDFnLR0zLBuBim7/qzQioIzHhDRK&#10;p9TO2q5A5N/jCTIHQiyZEO5OXTdfjLEdhC04NRPYbqQ4JuT8MOLvT0JiJh9sY0yiIaBy9onVuY0p&#10;LXr48s9nmZzQGgUcQMYuPEPUTIl58KsRoOrFY3HSwjlII0KCMrFRv1+RfGydmc5pr0a7DOtv9Rz1&#10;8aUgAStDJw6GUSUVhAH2+XHUDqyTubg0+ZhxGlExSuPBGJp5c5MKIYLR/7xLC/VGYvkZkpsvFnPB&#10;ShK900tWB90Cq94B/U7Bg/mQ59ehGVLtgHcJWPXoC57c1x2YOLNl37lfngL2tOlxYtRlMdk4cM//&#10;WCagfVJpD87qY7TQz0SnJMlOe5MbLfHkb9R4HZNcC0SW5YF6M1QCO61xecSVfSXt3dkL5mS6wCO/&#10;cMY+kliC8nCVl4HvMRJe32N831ON8Nm3QGOyea9f9r/xNRUttvs6Ai7lHvt1YMXeWcvTalry+Hff&#10;N1ufvQHH9ZeJRmLDqeG0R3Nfmh44kUX0al3z4hSW/9slCi3DOWs/7kCIU6kkL5BFA7ELQVK46a0K&#10;GlmaRKo0ImeZ9t9n92tayDtpEWviRNL91XImy0z5VFJF28MeUkJ7hpNH14nUg/eMtCSzrAlQy5hb&#10;B795o2tm4o8GvXLc9uU90mvmfwdT79nKuWyZtPoeHBQjBqyt61+a4p4/q9Ys58x6vTakKYch9Yze&#10;NUHnxnidpOt/fT6JmlZ49SeseMvHL7/Ar7/+Cv/4+z/gl48snaPF35NY55HilPbVLofW8nV9D+KQ&#10;N+GoWdsxm5H9sICL1h5seeQApo8m2rzpxYmsOK2g/t6K1NkyZ4UwqfK2WljLxwLzKrTkCL01kUdb&#10;fremLKLAnHfX/KmqRngau9YatGtgAqIIAEGQHSOp1zPtYSFvn5sh7OVoOQtTk8PRGuX6eTTitCDE&#10;smEPAK59Jo7xVHWQkBUngACezyd8fn7C674hUWKeM51zOmPgXUcE1ObQcgYUiWrghCWODYWKn0LB&#10;6P5iw1rOcthp1KmH2WFhvts4mpalCuJDj0tQAxDrgAyBrayKUDThqps5YZW6KdIgSE1mh3cZqZhX&#10;fv75Bf/P//H/wv/5v/1P+PP/+wPoKwLdsbD9E0DMGjmVYU8xM+YDZd1xIMxyHCk3tqukTKhABQIk&#10;CnAVeBMlZDj0h5jmTYyM5QLdyBYBM5uenb/1/YZ7Rry50/XKUypSQJSyjjrm109MaoZLquSgTAID&#10;AhcWy04PlAf4HbtkSNDYfcP2XxyMbXkRPG5aOTDODLL89X64zddfA10skxWBT35MY7AcmPFILuRL&#10;CR1IpollzzuxiReas/QMrSbaEwiSavOIa5VxCsFIP2v4/pw6NuL+/PyIeV0S0ymr9z0gY3iNl0lF&#10;tinLgAW4QpX5GfdyLTITZ/8wqZx6D+8Y889gvjcxJYCE/TBD1pXgTYfBoDcAlwvZmWR5zGt2oMMO&#10;BDtxttdG7L7bkNUMfU+0ba1kDZUJnD1QsTe9037Xc32ee7KTQdglqLvPcqrJ2FltxP6r5wdzoiZp&#10;rmrAgWwOBUtjdw+W6s2enGjn6+IvJ7HyanK808GcTZvGZq09VTM3K0aGHYoapLv9fqrxLLFFJdDa&#10;t9dRBfA1j6N3SB9zk0Q+afyyIVyCz9M4nNer3Szx2Va9Z7K9ZMOuzyk1bXdNZOlM4gV3nTZNKcF1&#10;BbiuC64rDIDFcuQbPjHS/vY0fzzj/N5mpjfWrHXSWT1kGSV617GHYW5quYrVIQ7Np5wSTYKNE7hP&#10;Y6Ks6OLDBGKR61zzxAmPfIVH3saSObOMKXfXYQF+4/Vhz1+H36PBCH6QwRSu0Za3s4kNNsiM7oZF&#10;B5BwONvG86JP/fJ8g+cg6/VxUJRLudH0bwC/daDU6ADgbPW1eQZTo7bXJCszHbfXok1orwDw/Lyl&#10;poeE4cACvMtxZNm1wu/78k8prl3XBSE84Lou+Nd//R/w97//Btd1wT/+5R9wXRdE5iX4zhm5y4VO&#10;Dda1c9TyZFn3TTW+5EAgWxls0SKAWYfx596/XoigBUTMk/GrdEcGPks+PJvl8vhd4wzMOQ80XECf&#10;QOG1wCTzO3kY2F5bZMax3dSD9jx2TVttclcjL3C1CG+eIk2RK0gtu/bVi4DHyzWOyCQj5LGIdLP6&#10;VboKh2ai24BYkDRbzqhKcG0fiuZTpBAui55IIWNTAe9//PgJ9/0a5RY48bISNoXO6I7w0mrQcn2h&#10;eUzyM7mSnwFCuDL+B38xeO8pfj3AjTU+5BlB0RIqaSx3YNwDDMxWGsCbqwSmOB6gNJpzIhZQMHVW&#10;9miwBE3TOkWC+3lD/IwQf97w9Z+f8Of//gc8XgEwUje4rA+OEBAuIMryMyEU09BU5HigOL5DlqZJ&#10;kIr8B0CCq10bQTHWpcRMF7CDwMOyB5jIywAY2gLCasbZ/t8ErE5M5xhTMxeKkQBTgl8R4ePjAz4w&#10;FUOKBKnd5ypXVE11O1LyKAYOCD5ztp1ruwVG1REaZBuuBtl6bVWa53o8xHswGifPAI0EvOjATL3+&#10;67ratcx6WvP1+cDRKoGEcF1h8BaoADiVAzbQ2JIhlCcGqIfI3p2cUP0qRYX1XlANuAIwCwAJu7cG&#10;Dha0Y6LQEno2ajVObZNBxanBvOx/1qBZWSepJ9m1o1yEsPLZSENSkrusgUkadSBTjIu0ZwF4D3ir&#10;eakVVRawLCXq3mTbYn2cmuZJ0lfvsCa0ZEDTCPQmVSfAvwfg1K7ldKTS+/2d5qH2LEYglAbzcatZ&#10;4DGZ3QEHY96AzfDoBOSVzRZHSRpEMLVUx6/t9I414BpFOZFxZH00RRxBjrDcV97A8IKsFlnC0yTa&#10;saH4Z7YKnhMgdNdg0z9bmUwE3OagswxXy1kEGRrJWMun/c7/G8z1r7Hs5z253gJZokrzmLBivkcG&#10;TCJcVOD+6+sLiBI8Ho/GivpO41Ei8ZxoDJ8Y070DBJ1IHc2TDdoe9EzDaWSX3Vmi3UOPv9mwnoeu&#10;bJ+Q8l6nZy97QLiZ7KKBLBYJwjOlp5EBduCSh4kpmZznkyENNUW/BnYeC0DNWrMwQMFJgtp5a3jX&#10;qRcr6M+usztnwGm+nJFBOpMFZhYqDq/BWatEvpx1kOqcADPJpNlqOr/bTODs/vwMcWhYANg1ssR6&#10;lvx8TqZHd3iP9iev556L/fbbrxnEejzg8fgo15cGeZDvGIJaQK83P9GIKye+QWq+Uz/jjGu5NOBJ&#10;WazQfBlxLqaXJqEEssKgDT7GBoYlWA07IPUM8uaIepMczDpQm9A6qSmtM2yWyeQmsbuzTCOxrvWr&#10;NvWwX/dcUkn6k4iGpswSl1rACcs1SNNSnjPU2TYdGldz2zMRQUgEeGVZrYAX3BTh8/MLfvz4mUnT&#10;RW4VG9jOJatw29zT91+XzKnm4IDjxBelBBSuplbhCfVvg/cnnWhroWvsBU+yuxvHW4JToj5K1G5m&#10;7sJkoBwhEQ5FeAWYiclhUKIC8mVD18g1msqTTw2IBrgwwMf1gI/wgAcF+IgXQGTFWe0MUYfIE1Fh&#10;7kKW8iAcjFCbPEBr61D7THx0sssUhewxOwGZI/m56t7jMBJDDbDswC40SZ7MF66oJhUj31yJAeCF&#10;cP3ygMcvDwj0ylMCCxuTJXkpAWCAiwG3PGDV6+Ku2LsRWGujcSkLbnxbR/44y711j4lsA1UHODIX&#10;vlZxLO0RTQJh2/yqTawa5HE036jrFutERHu0k8Yo9ycY7F2ZvE35P5ir8mEEFudJLOjgdnFPAELe&#10;Q+tNEGQLdzbFDHVvkwzHzYF9MAhhBUuiNL12N57N9ygBIHUJIuhNvqpOVYYXIBWZHTowaLKkH7Qi&#10;+iQhPkm2vyPHcgIgewA8H2MLXCwXDVSXXsN7plmjqSdA1A4wODHT8z5Dy5RILszTsv/GEW9SWSNa&#10;wnxy3ag15PDdbIUUBsleo1Vinu3XMk8v+2fqQMkoKwHsPRJQA1Y6cCEDMDuNzd0+2ckgvNvg2gGZ&#10;1l7RckF5DYEK5IxmVjpLVgISQgjD6LME2Fv5gWTw3K8VVQa+7953qYIsY0LMn0cu7OYpDa/0lAX8&#10;WvGlX39ozPuZODGyZfXYN0tc7eLkzhBvR0J6VyNZyz9356Eum4VboNMCkHe+Fac+NJ6phV3z3WNM&#10;unv9HZgjAWm7vMWT30t699pn2EmiSf+tcYefE9T1H4371fPmHmf45z8jQXgn/ubf4ezZd0yDV68Z&#10;EiaWCKxLGsFrUKuEXubR9Jr2tECXvRqJBadgNX+285T3fL1aSZrvE1+biUnL6GfjThaI+855m4W7&#10;uDE3wTWJHypYyONxNeJllzMMUIlWu3j6TvP11PR6VzN4fk8iteymsqWfk8/j8h4MP8IpaVobhWxM&#10;HhRiwORbOJBblT3EhXl3sXcXL7U47wH1vfmOl7CgkUtmcPqUWLNroGkylNK1WNJ8I07VofKmKMA9&#10;GZqcdmknT6TTnbG4hHt5yWrIcJyRtNmB/Xx+5jzzvp/w48cnfH19QZWUHmWOwfSQ2ce8+pq1n1Fq&#10;jVJzcKIKGZjlXwbe4/uVsQlIepL/HeCxDZTYOzQEXD8LuhRGQEBibLVmpkmNlVuB+8ZUHsxNWVex&#10;vN51BXg88t9QdcIIO9hYwHoirsddwOQmu1GlSFID+dPsxMyB+0whH7r9DehHBuQyurLkFcIspZgB&#10;KXRpEQZUZH5ybixgyJ89PEJ2VA7YmwD12ktnYNVhHZkx2nPVwInF7XkTgOvzrDpuGnj+eDzMwL9r&#10;FniLC/71GKPIWpAaGo4P28BnIgIqTtdtEgDqNMg4mQJ8DLSY0Qbe8JnS3iqXU1tTqTS/sCDclIh5&#10;K6xdxrZGysh1Z9XT0Czo42bQp1Swm1YQ8eDbxPoGK5Ja0CQiwBgblhYgrGB7Gb3igBv/mayARRAT&#10;ZR+MGyEFzKmkA7xvZjCw16Tead+dAmtavLXkqrxg8Jnp6Fnj4N3P7AGMrTH3dyR6vEA0j1+a5v9J&#10;Y+TMVJScDFWAlJAx0nApXrUiRJqQ291D3+SA1ECQCvfFCskohm3gfr1v2HxbpLjf7598DUMBS9QJ&#10;A4NpHwKmEk/CWuTPZ5QlNWVr86MBeKMLUPQWsd6pIq829LhfEQDiYHjKCTWdbQAAIABJREFUE2xJ&#10;3mnnASEBfhZwL/lzjNMVNKzb/F5BkWeiQWJv1ojX9qDcvqZtQSk9O0v6agYNp1nNtg+vK8Df/vYL&#10;hBDg8bjyVKli/ruOcK+fp8kLsPfV1og25cPzxno/LODy3drpRPLtFEyWm4ro/h2v3JC1TjzNCQ9T&#10;cRejPA2Z3dlfawApvszvwck8NT+yzOy1eKqBlLtpBE1znzZgAwrANJ+Z1R61Z6rG09T25mtarJN9&#10;cubmpwxG22tf28vSdCiIcjz679lTYtY0jH8tg6CTj2ukZMoBcy7kBc68k6PfwYUqtgGb5kteC9fU&#10;qO7nuObBYjX9dxN83gk/zwTUkjswAE8DDkUMxGjKtjUg5X2zgTjT4WmEz29gg5T1mYV71VnH3OdJ&#10;y8Z3/gASM9+SWPHGMU9T2VsDv+vlOctfzp/Hrov0BqaH9CyTSUeii4ZhwGR6eyopKDW47bxzbJCC&#10;QDbiGFGtET8/P+HPP3/A19dzwgqpYUjS5/XVKeW92nrnsuSxyU8NUlC4v19vg/e7guSELfHOeL+X&#10;LamOJs5nLM6OxKuZYf/lMfEhkruHlRXfxktCyOzzR4DrgYAhA+YhYJMsqWx3GNjN1dd4ko1Bkoae&#10;uQRgB8BrmEYS23F9AAq4ofKkAc97ocgW9HQr2UhMB/zz5w8hewSEK8D1uCbDs/FwvB6PrPNvFO+7&#10;EeL6+vPPauBUSjXRCg3I1d77pNiyjDl2SdBcUIwsS79ZICjlezfcLU0V6gz5TF7AsbhvR3LVhL/k&#10;hnvVfU9U9OQBIhKElJj5MQ3u0FkLjDPge8MIU2q09zDpOiaamIKlSQBtQmIcV236/tr9Lq/XnMFx&#10;ZLMSQDZMKubVBKmNol5w5UZUaeqlBJBiaYQE9pFBM2bDJWn1ArZec6Vd8bArIncNVwu4/w4j3GIg&#10;ePX1d+Oyp6P5e4aQbTasPU8eO6QRS2/SM39tlk/xACo7WZv8knsGpZUXnBb3J4WX/hqdkTzKlNjX&#10;qOlWt0KxTYohjLrdqLLmupa+Li1F3JgrsCKrNkIn8FQDlCwwaSfX5dH2ttaPR+rmpAmoFeHyz/Vn&#10;LTP50sSS9BVls1apdsZLIHEHpZIIROfzWG/2198jPp4GuORVdiHHWfn6+aHdE8m4dj/vNsaMj49H&#10;YdxfpSEoydbRNHINwrMMgJiWxtgsB7IDir2A5A7g9oIB0tnk1a/XzjTvHrXuAR5Mlp6cpdJ5WKdX&#10;rBzmne97z/8d636Oafd9t5iffRouN9DubZRbwKkmk0nGXp/lYdZngfJOVWrpd5tY1ut5QFJrf2ln&#10;tSVvsTOc9H8unem6MzP1XLPdvDNyv29gLjupy+80/8zvE2TMot3UPlHRZEqna5Eavu+acGt7eM6h&#10;pXtn3UtxfzfGO6ib1tqXnGm8vGepV0lYoAGrd6JyHnUmqRu0biRM0+sKgTAsjTPuz4GwbxxIEpwe&#10;U+6TiSFr3Z5I1GkN1/la53zKI9unT6eMUl+aPKz2fftstM+BkaCEm3xxHx+8tfWomzwD97weyvfm&#10;58+f8OPHD7iL7xIW/1IYB9k2NRyYU7dUcKuACAVeBMm8u4L7Hcj/izXvd3qHFkBkLZrTBHrXrbIP&#10;e/ZkSvuvyuC07lLADkROQaYytUzDlmpwUDD1gMWM63EBBYJIqWjbc4MPhABXAyARix556Axfoq49&#10;jkAVE5xOvbz4QjEVAaZlPm68Oi2ADUIlriUO0EBdog7Iz0uvaXmxUamqu18dlrGMeobHAz5++QUe&#10;Hx/smbDRLQxwhavpz8/dxjnIWYnZLgkfi1AEgGsBzT3g5C75HxzfBQDdOwo9jx9ZgKaxYQbwusoz&#10;UaLinZDXWwYz2rARG4PqsklICQJesLBLGKgEUJIwQEiAEJDgKvJUjW1QR3hhNJttrt4E7OdqA4Mx&#10;kpkpbUoJIAQIcrtONGZawJREQIGKDn4YQYCU8mfPmzpPmcSYPSJqKCVsbuGpAQdthw3J9gISAti+&#10;HWYCT24wzlPY7kY/z8bH4K2f9bCWdswMC0A7ZQGPnx+Amwt7i8ZTlqQFUnrBUA/QtAPVdyZDlob9&#10;znz1pKnDZWJmhr3GuOeSGuPnTtt9sTe2DZAlQtl5JzSf13s0Gs3O4HNKqRderW8+30dimro9G/A2&#10;dizwwsq1tGa0ldh6ZEg8I7X9bF4Njq3myxgHZoM/GMBvExDkTWoOlKHQdFF8KzgAX3U2+bkkTXAM&#10;uesksTOaLtL2Ga5MfRQkKLxEBZgmF/ZSFPL6B1NCsBX20/k4SmaEoWga2ZgeMBGEmEIqq9rS3X8H&#10;SPZo6J7WTqesw3cn3d5twFugqcfUbicHZk+8rH9SSqZ5vfT7Vl5hPWttKss6z2fDw/Z73HqM5ZJ9&#10;M8x7c6wDEXTJPukz77wC3ml+7cD8nZSXV6Zwfg58uua4poLZPN6nn81JZmfNAdo0Rn1AuZXfWefW&#10;SRNKa6Z79PW7P8M0mdao4f71NrKBbQNlyftlUGhw5LC7yaAlD+JyMjROshNRJoBKsZ4yQQ6lzzTL&#10;3ija40NSw8BP4oxOgNUrEdm3Bw+66fcWvfYqqILiHkIYXniJzbva1sKFdhJCVi1zcp5KsW2eaJyv&#10;YfSwggmfCm5/nzGf25+3/NlIzan1mkYAf1zPAN3zL09mz+TcgewEvqm7I/nfSToOgZs8Y6v7YiT4&#10;/PyC5/PFGPCh4ZzsyW0nkfZTt/Wacq0o/Xw3rQ0FP/2LwXsPu8MqBj2Mknf1mj2SJEQzpEdNmuQu&#10;7I8K3LcFB0y7qDFyqTtqYwX7iWmV8vH9/LUQLrgej6z5nhJcFAZAnapuTX2NLkY+Fm08DSvA5SC4&#10;3bdv38DAfUeY2QiL10AogMv8/UsAJQ5CVsMUgj6FNZrr1YPzuh5wxbvoTeW/AK8lDbmrTAwrkrmM&#10;xDzGLK0p3uGzjTUnNiOBaMxkGXvxkbd5x6IB6NekYmCD88813/nJ7dpiAagHyvTZ2hMvEkfVhDnG&#10;CBAR8Oo/w/UeiRLcKcFVpkeaCzk7d2nimeeAmACxPH+AJp/DfRxCXU+FiY4NyMchQSAGZhF01jpR&#10;VjxEWEcKRX00xgIMiBCLsVMCyNMCV2hyNoTAGmkZfMkNAyYtRal3HOolY09YKssRh7JpLKos0zTp&#10;eXsbnRoI4Yml3smTd5qwnkJjTqreZU6cNKmtxkVnvtIRY0qT/ZCKBQ+LxOMf4EngTmUUam0wyyrN&#10;DAv58yIDKGe5ELnxxou6EaDj4LcM1HVDbmpm2icGjnJzuOcDAAXAh2qyDYNpLk+kcUgucQHveWIb&#10;mW4jdgS/j1dT6xdCCDSA97zZ69kzMyh02nzSinULJPTIIUlg8WgkyM+ZtUlTG71ZFg8WMy4O5Luk&#10;e9qs4rTOuiobi58WgCkbOvMCSF6btFyzJ/76/aFolNQgvt/H10pJOod8hqzDZ4Oz0XKt+I5xJl2s&#10;sMN4XT2Wc7mtfn1B3Be7+sh7Rp2YyXubzTtd312T1wtUWAamXn3nndeL9X1v7qE9C2ttapIbM/Bq&#10;AS4eBr71M5YvgXpOcTBoBrxBk8fpxJKuDjzu/XnyysMq9t5vKx7tQF5vPmo1i61pZi/m4V37HHyU&#10;gHud8QoTQcEP3M97R2vEWLHsRC5EmuzTnpNZrw696rG2BMYqFkFapeVd5aV2ddV8z+aJTSmuewyd&#10;rfhOwvUN8UYCanl+j90PbtCwZ8Dl8NxxlqtFISZ0Od3G8OewYi6MO97Br38qa4f8pes9jH2aLsIs&#10;1saefMIicXnrNG996Zm41pp5Gsi/0+HXGpQespYmNyTXt+s1zsz7We56zs8lCTPpLPc0rU3srdZC&#10;mGnujQzK6MZcEySlPD339XzBfcdSxzF/UI654v45rN/v92n0eCt1Y8BOYGWE5CuEjtv+1cx7C9jR&#10;HoIHaNe0zLXgfMrmaL8TOou8goaJCGJKeXSznBOJw8mIXcAGGTNqrL1ZLMu/fYUcyFIsmtzXBeFx&#10;Qbiw6cITJgiDIetYlHPWBHLgMKWuYI/TFIECfFR98Qb/M/dvYo2C0WG5s6C7tv+6sdkACFSTihQI&#10;HsU9OZvrZpAjxVpIh9FcJlP2+2LGzjzjB2PVgLcSRD7SrhUx1IAcYCNi9viSVgQParNsnK2+xiUB&#10;n/z1a9eTByOY9bBwkPSp92SW05l1skHpmwasXgwP+Pj4gI/HB1yRgF4EELKpEXJmHjAQGsu9pQSE&#10;AS4Qxv4YOD6Y4sJsXJOZ8qkW/tQTAIkxwGEPas7nxaiIOHOuTKeUNUSswdBbclVHn5oUzoWhsF67&#10;+SzhrO3Pml8htEwTS0MixpgbIKGu4TqJMgJwInvmwATJ20SVihaPP4NH6umElbNjS3nAdEv+ygPA&#10;a0nPu2zJXTEpXe9O7sgLMlhnoVZg75owYpNLfB/O8FgN9WT5C5nB0cMbsYQQlcJ1mPsaTF8lTVpu&#10;0ifYbrsBrJVZ0Rn2VU8xg5nz/eLMYJpY3/aaz3rmAaAw8BcRM2J6qdMkiNQssoqaXeNC827xGGef&#10;NunsBgIthIzeLKkyMCO43Zs6WmHnAxZnFuCqaUwTuDJK2oz3bpReHFlTI7gMy1lB4vP2gmZj8yvB&#10;HpPK75cSLZBIlYhaWaEgNvPma6gTJslYW/u4W/NEGu61ts9Wthiw34PFhNsqpHdSSdo56D2/PF4f&#10;J+endU7sgDepfttJ++1kbzz1ohcAtqQUdq9jNdLnP1yW7OSadg39XdNGBp6nGDYRigJ2DzbEFbTv&#10;YS1lcgp2t6pRhuscINcmKjzngrY2duCvNj3gaeCcnmFWXuUB0TxTUjze9vhLiw71MUPVEWN392Bn&#10;ant2rs+SLzgS4yZGt1l7TOz1WntaHkC79QtcI16ZvuGxYYdvjZLMDLsRCGZoSeuwuhxonKKRJg7G&#10;z4nZw20iBjYsBLlPIg45eKjmtqjHMNLiH6UJG2Uk1EWaZc6lfbnNKV5onet7GRkQ9fat3zvxOfHE&#10;zfVaRgLRSbz15Rw0EDvGnJUTI2hodFt+lVZMHOJrw9h6Uy9BypKlzdeQ15Ld1BOLfE5MBF9fL3g+&#10;X1nlY1mj/jNmrmuR1aO92Y8DSir5FwByUtseiz9m3u9kSjxMQO/r7lgk3s68eHAlzrjpYHUFHjIr&#10;GDvwRqzgmpL6esA0M9ka/AiBIAEUc66Pjw94fDwgXi9IMeWFFi4GKaTyd3pvqJIiy+jACAbUQFxB&#10;TSZ20jYU8hIUhbKwv2ivLXFoGKhrg52vfETmft1w33fR7k1Np3dgbTbguX6eANe1l2SQuoQai3AN&#10;rPk+XY8LEHNjwWPut4zX8UcyuFxD0/OUDHhVOEsCYAAW1oAEtF3XpZoezaAssmYJTuGnJSEEw+FO&#10;sw5fayqlRa99ElxsxUBucCFj+hRmwcxEBJ8xMIpJLC6vVfctv5ttj7RJFIQrXEUyitjnY+kDe8YB&#10;uql1KM+/NY5Y44DHGE9B6x3P8wDoHuDeKlq0otgaUeSNJ8voTxtt30m9eDQmrdixK7K8htReVuR3&#10;NIQ9BaO/CPQVWftxdukZhDYaOz/bMVHRr8VOviXZKaMgp6mQQ1h8VrSGhVbIc2YFB1CmaeYpDpEw&#10;WQCgTQnMEwrdVB6HpnBKVLTC9ZF1zz7yAoUnTS0LRHk/nlmsQZqAfM4yBKGpclbM8ELAklWxTnb5&#10;2slkKVr3wjbv8hSd4/qTc2ieHdAibZObJajqme7qgRnsmM2EVwB+Nk9bZbHGexEcoDGWHA1hnHoI&#10;b5syejV4tbgrnSPz6L3nPmv12Q4IlfNlP1DqjRe7NWzFKeu88zItXfnlFEclMAIcufluHXobAuOZ&#10;agDFnH1rVhwFjEkEVCfJwX5tac16phB263SXn2g5467pNJ/hJ355ljzvyeeZ5Zi0RqWWY8r7dax1&#10;vA0gaU95PLU8YKhHss89XQz7iZo53+FEugHIHltWA7jIm8lyLF9b6J78VasBFnkiZZ2CUP+3NVyB&#10;eyJx+p+b1Urvndj9GT8YTaoP/dtteoS4fB8O+uJMyt+of/qoIm+g5/zW2lMrQcZbw1jxSvOEmteF&#10;xZ639sYunrwjOWZhYWD5GRgNC09uu14rbpu7lgGtp0adP+OoTJK6PNbIjGRxpK+bcAVIRPB6dfCe&#10;gNcI4xk6yxvZpAfGvqdi2hyaW0f/LIVpv9y3g3zzmHnvZUFYB9EO8NgF6B1IsTtQU0oZaE9QzLJC&#10;A/R5F2Sg+WJP5hHCMmYbY5q0wpnIDVIB7x9wPQpTtxhrci7dwMiei3y2TxBwGNMe9QsZix57F5WA&#10;M+27BMjQZYK1+9uuDTlBHUfglo8yFC1ipNzMqFMNMd55k3DwBDLbnpsB889jjbFpUhq1YbAbKWr/&#10;DhnwDhjgpggx0vLa26CkuRWVPzNLXluT8+dLNagwQ0QpGNef5Q2C2oSaETdefKQU4b5zY+UChCsC&#10;QIyAKUKWjw9rIgBlUqA+9DaZQQxERxioohwIYCOQ7XNgB+rVQtE4zFurazqUQ9GeHwIsG6ACGgMu&#10;lSYVn5YimvbKdC9HGakir1OLvCtArE0ppLbOrY74iVa9t0Dasac0w0XtGqxRfgmQ2cXuHfhhJUS7&#10;1/YwGncsYK+msMeMzSqGPZ9Vaxx4WMxeYN/yDRnaYYz5l8/GoQUJM0um7+/3AKgRwJ/PjFmSZyxs&#10;B8AS4LiAH98TJ2Y3bSchiHAB7vn1ag2yJWnFUZbuXTB63gsnDcDTn/OwID3TLDtwWmfxjPdeWk/6&#10;HoEGUJ9OP0ngymmh5pFdOTVP9TK9pBizK+5q/sVznhl01gtvaN4NOpA56uP3r2Wyh0cCo9+vEeBf&#10;rwVMYOwkflmsPA2AkMBK6XVOTN8937NG6SXfKe/Yv3WmepoPjVh1MC1nsWBP5Ap2eZLHXE/TFffI&#10;G9jXycwgDTkRO+4gK3mrMSgdrx0rhmmEqxO9/NP80QLxrfzYC0pLQNm7uIh27btJUSsP3JEebcAd&#10;FoDWm19bjS2PL51XtkQCZNt9qzU1r7sZkF9jmKR3P4N1+XdTkzyda/F5Gmd3j3eNy+GzWUAmNO0C&#10;tTba7VHxjM0IvXj+VeC01rt1OkAisswNq/2ZhYPciqa5vmt4n4DCu0kyjzfFDog+mWTbrX9tstZS&#10;orDex9scfyf/lSSva46oxSfJc2a4t1zymaiRLkGp+6jqLEP1dCR4Pp/w9fUFr/uGGDsjv+FCASdz&#10;WVDJE4tJLXTydEObKEHVz5+nX0LA7bn1l4H31iLdGsVwXHqqa3BGhBkoioxV/m6jYbk2hGygWTZn&#10;jBGuFJYEP2uOXQBXgoihdCCHVujYsSEObndd9VAkNmK84YJHwT7ZGHUXqBmUXAYltCIrksQOm9Jt&#10;42aZrBHQ+f7QzGaXRAKZbI5F4KBxAaZIQBEhMHA5A/hx0syHxuDqmxe3WoTSZp8DmQVO1Gf6eFzw&#10;8fgARIT7Tq3wvK7rbdYVv7v52sjdUWzXCzCYTjU9LiHAxhiXbrSsP5yTjMfjka+rsODrZ8ZU3oOq&#10;7ntamAEzK2BoUg0/E/iUYe7UL6N/OMSB5RDCDSCEyCZowjDxgYhwlWZboiSOQXFmRm2kxaXhITRE&#10;pxEugpENO8aN/P40aQm/vare1MjzFJbvxtSdZt3JGPJ3Gsna2P+JN8Bp4eg1FbSAES9g5tHoPAFG&#10;vECFNhkxWFiJhclckHAD6G/tgsVslmveN335pf3dG4X6Z9qtAVT1xqWY3otguQXpISNojTjpWqzi&#10;yGPMjMp4uVfCxPqe1VDfF/uyRrwXAOkxXCoGaQHyJX8HScNTmvLU1slsviqtB0vT/cRw+rtnjLYW&#10;tKKP/zulBPd9q89VZgKypnvw7BOCeQrixLB99EaY/7c9HXQCkO8mld95TbFgdJi8aUaUWh6qxX8N&#10;+DyRLDjJA07laSSzUO/7f8ewUGu0evMti53LWf9rIxnNmGLlbD1W0eAJNxseevKO3b6TcjLpM5/o&#10;zXuB6VNFAO36ZDa6Lx/0Mk299/Jk0kln0duNBy7tJp+Z4G487ZsF5JKD9O7ncF3uuKStz7bfmuye&#10;7qkk4Q8781ppbSxngzKhA5OPnRTTd/tHneZCGUvKk/0Ad0wQ7yw1fVVQlmjw89EmPy3WvLa+pPjm&#10;9fvR9rWmsqBhTFIzct5L363rLd+onRJJv85kNo12TbRd0+ndunwXHzVSoHzP2esgU3FgS2hQmAih&#10;TCkHuGOCnz9+wufnF8Q75sYCXllWh7q0clVcqcC+j5yBjRmaGfbK+Zuok6/bxFBFwIM4MfqXgvfe&#10;Q2ccy6ERt6d+o5CBeSWlmDoaPgMLd6JVujWpsMNTkXSZ3S4z0zi7ET+uC17TwRkwAD6yu3Jm4PP+&#10;5bjYEkA2+4SaHDFooTtZju7jOI/JjcB8gLA9pEYtspHtT4SzonfbFEAGy69ufoJVUqcadpbWQwaI&#10;YwssAZke7CTNcrSmwGYIaeOemXEf4PHIUka5A/bqLPbraqxtrQijyaRFet8QemGaz+GkBnkc9Clx&#10;dI43Dr3Keq0HcQbz52tNgADlM18j+wyJdQxhYP7X10yTHBAuiQVB2zrcYLE86/w2WEyW62RLd5gX&#10;12oxIZG68K2Dy+URpkOsAveUaIwvtcFECZAKU7zGIe4b3Q4Eao00fliomsj1/sUE+JGnOvJzjQOA&#10;fzq9ZIFp3kPRk0B7WYWcZWkBfB5ZiHe05z0A5Pz5ecffe+9PgXtrbNMqurTna01S7KQGLHDVYhyd&#10;Mjrl9RVAGnPVpUo98kZ6LOia47RM2vDm9C4plhgtK2h4dlathSlui4oZnHm3KWON3c+Fp1X0fbf5&#10;ZRkEWmsqG0j6Jkrt17YaJUk1r919bF2mcddQk4x3QW1w+D7j+XV62Xq7mDN7DgEAPB6P7dkwF78W&#10;KP1XNFhXHwE0QfuT4tPz3l42rPcZayaUXkbcHKO8JrGnsn3v1mmeRoH0tVnqYPfaGvFn13D3sJ2l&#10;1zphMmpSA4MP28H9FsEhIU7On13LnzzgnDXFcNKY9PyOlufs8h/PdJElD7fzhrGegTeXszwBPLFR&#10;yjFAEV6Z2dT9XviwGI1YY7GeTxuV7wKJaj0vrQ/h7lhseQ9Q7fXDmEH6Qft7klLUYtDpZAtTalxe&#10;8/l8wu+//wHP1wt+/dvf4O+//R2gNUpgkSm0Jo12JDBPjughQGlTHvupljXmSjGwXwuYXjenmNZp&#10;Lcaf3s5nR5LMsabVtKaTd99p5/eu6SKerxU7RklDvJs8B6Y0Ea7sK3m/XvDnjx/w9Xw2pQReK8r7&#10;ei/FJrY5ue79yMVvcbd9h/tewX8D837W7t4trJX5BE1WZdHtnDOJ8oGzIYF9cB0tcNadqZuRg5PY&#10;MGVagIBwXQMrO+sESmpjoSL/5X/nDlDAvIASAWAFRyed24VxbBThMAHnlnFKVTAhnL6G3YAzNxiy&#10;KS4Ervm/SsP0w6UvOaIygnIFuB4fcBVNXgwBLsj3rkoVhRCyxn/TsRqTBM840Dqundnl14UmwyPU&#10;Z1Ekj3Jiyg6CzXpaDsrlACW2vnFieuWGCdfN5Nr2IBQs1sE3M9W4tnRKK0ukAhX5sWbwNWIEIIQL&#10;Sqcx5LWdUhqZ8HzKgy3CVDWYoU+Y8PBUV9JOYmhd47hO4MAoz5JSYl1/tq8hdf8KXPdVBvQKsF/M&#10;nLlu4lzkc7Nrfg0QcHpW+bXv+87P5gpMQlAytfQBb56Rqp2euzeJ8xYEfIzdC/ScTNV4WcSnYJaf&#10;af0eoLBj2FlNFgvospimVkPHkhrZSQbtmhMy8Chd1/cY95zJLjc0oE2/9LN0JAUA2sXczm9BNioF&#10;EwTVAXx7D/fm7zVIRnQ5NJvtY60xrZj2rEfvPrHAy3OQCReIadcwW8EJbQqT1PX57qQQN3XWX+e9&#10;aR4NyPIyOj2x7BSg5qPQc/5pPdeT+kEDAjz3SQO5eYElNWoQ94W2ByA9YcTO9/VkksYLfFi59DtN&#10;JEtnfrcOPMbaWgNEi7G2TjgcsQ41MoBXxnUXq07u21rPrE0vL6ubuJE7lwNBGcD3xAMv6HziAaR5&#10;A3j3kRfw9Zx3FnHmHclL6X7MdaH1HCxJj53nRv56gFnruZP10IiB7/kYeKZLrH2o1cNaXuuJAxa4&#10;SkzGuAPaexBPqt298bZ9BpgMd6emZPt5RXf9HZmpVtdxvwD2mikl+Pz6hP/8r/+EGFOb4g9MwaKj&#10;dT4pOamR5M0TvU1wj4STlqORYpK8M1odCL6CdKD1/lrz2CujuMNwPXmLtDdOsQQPUL+Tz9IgXMkj&#10;EorVYAPMC/aYpbMCUMpa9z9//oTX87VMFg3PIGAhxR7gCgDNzLmeozWeh4ItJ2EPzD6Bnj9H4L0F&#10;RPTOw6KDMy5ksrpFMDCZy9aZnhZ+a7EgZvZvSKMxRmZZBwEwB0hFzz7rFnWjoAruxxi73E0qBQA3&#10;zcQM4mO4IFyPNhJBkNm/mdXPemZLm7dLiKREQ8dV29CxsNWq2WxtThDDMdJgmNKRyRq8c4dhbK4s&#10;G5dJAgxq9lUmoXgFPB4fkADh4/GRwfvrWvWPESGEsdu1+9O0VYuESmaLC92+snnGIJHg9Yrw9fU1&#10;uqiHCupHl+wGtmuvo1WJNYKQgeZy19IqSnbgB/86v14+Eln3HQEV/4FsolsbKSklSCFBoNoMuCDf&#10;AupyL8gGZ6pxH+siJiigEoZuDgKSlh7/etkvCHAFXKRtWjMjBNGhu26LsIwZ5j0LAgNyubfIdPDb&#10;HiFmZEsi+2AwsyFqay/F2BqPdX9jaRLUKSPLpV5K1jVmu7co8IzRn7zenJjsDlsrifcUqt5YLyWv&#10;FqPgJLG2mFnW9UjJvTYZtJMnsZrWUpPHAw55ij6NmW4BjtJr8+boDph4r/kyg69UZOZqJ4EUMH6M&#10;UPw9wqCHjWL6uIxYH8o0aZ83n2NXiz91yqU2qWdd7jX545rvkx/IpPcqFcde3eQTRqoHwJR8bbxy&#10;Yzvw3qX7vBSTZJ8hLOdZjR7nmAcmO8sLJnEZjZ1ZrRZv+V+tCethXWDcAAAgAElEQVRpsM6SOQCZ&#10;cc8LktO178nnd2Pm3y0iv/tH87HQ4rpXfsYTz99pemu+Bh4QxLt2PU0Nj1GuRxbP8rfZgWzafnvP&#10;9wLMfMHfiOLTOjQYKhMnxTCjS6lNOIhEBRzkX3fX7mWRn54NJyC7VCvt/MlO3ncXKzzXfPI5pHXw&#10;jhzRO54cfaKN506SWbnc1JzPMmtKQgM3T8gBeylBu6EjGtx6fHWI5Qe19lQknzrZU99Tu/u0GNny&#10;PLqMQvCf8Uxd7XL2mXnPraQaOTImuEKA3377DQIG+Mff/569HK/KHgYgCiBNl/t8jLSzXope/ua9&#10;x6h6592hecF4muE74t36PWKeEyMhc5QzkzDUccV4J121ePRu/bg7y3c14/DMZkxVA/C5f+J4V0rN&#10;lODz6ws+v77gjncG6KFLgw/98IZBrubM2j2pkt8VqA8h44kVV6xE6Bp3QwhZUh0D843z/fk2eL8u&#10;zhrY2AIqYDCXtqAB8s0FdihgWgOBqQOEXUjnPGlaGCmAQKEviiaFgQiJsEhoQGMhJCKgmMH7eMcM&#10;0HXr1wJC1tcq8j5U5Tao6C0VHaPaBQo4gIbdQbyMGeAqRdOkO/gGnTR8ETEz56HL2RAV8L50hAhg&#10;0Omun5GDFw2I9hZZNDZcYiRI9wsgPuCXpk8coEoFVbATGrswg+7I2wBlAyZl1KYVr22jlzWWCBKm&#10;kQ1PBHHafCllU5ssdUQrW0yU8llBE95X6v2p2jkvxsG1uGcyMKQVkcaBsgZUYqbJsR3qjb0B+TNS&#10;GXe5IzEzuQv4iFHWBiuBEAEI05jkMRNkwgzY1wOeKJsPY5ks4du23i/EAFcockTEQGmWDElA9QDc&#10;1xXKjY/rgc87pAQDcDUy67Ah/wHD4IHRzE2Q7+/8nhWGCPV5J24DXddSLE2xbKCXsLc5gtP0SeqS&#10;e4px62B5V2JBK149hoqnAMdJcWQBzHNCaoGpdbLknUTEo7e8MyqyGhgas8P7c57C1AOO75La3bP1&#10;NBC+e431d0Jgo6vcNLtpluIUxxlzkTP0icnepZwv8IayNEBUz5BdYl/X3C4BrqPpiBdLDAMgEoSQ&#10;mL8GChMOPdPib8HXuzWOPpude8f+32Fu+2IDDgWhZ71Ysjfj2iEGZKAItle+jGx8KxmSgvjzXBNW&#10;u/bddA0/I0/ilhVDtXgmgQo7wPQqI/Q7wI830HjTxKtjPReauzX7jtzQdyYZtgCJk0lnNbs9YKUF&#10;rGoTndb5vpPf8qxBi0wg5Rqez6ZpGEufeaerLsXxd3XKrXv2niTC+LeRvcZO4Yq2CvV3c1TDVe7L&#10;a4rqlVHYydFY91T0Bds0jaT8wENq8DxfaWLklOk8N9xPYphn2m0nhaiDkDScf+sZ6pty2F37bvrK&#10;Op/mPGW333f31RvvkRMyZ+yr1IbtdEfs/z6QLRXzbDYNzsF7BJuo9Y48aFPXaPUuiwchwMfjAf/y&#10;j79DCBf87W8fEC5kHlRhwEZ2TaT6vr3JT2Ju5gXbvfXUzjti14w+MVO2Go72uqufg4TmGi3mwGvO&#10;S0eye9/P0ff5pycXkV+LE7Em2Si2VrDJdVM/06pcNSHcMcLPn5/w8+sLXjHmn7m4XykA79BR8YPx&#10;NuERqlTPlbG0kMniUNd31dAPBSPD3oQfMHPcnyVvgfeSAnpLJYbsgAVp6kacHNyj5f9OBwDYrIB3&#10;RoU7kEyDDEjWCinYXfl31yjKOyXFCHe8swkmdsOBwCYGEIpsCCXAhE02BkvxzdlIIpu4MZsnSRx2&#10;HwiANQDGpIzf5ywfUr8+6q1XoJ8/pyp7EzD0g0IwLhlBr15YhxAKWJ3lC2K8O1sQi6FnmiVIRqBh&#10;YQKQ7j4epiLzuqhNJ9A2+VoL7zl04mDKyp5PKegJRsmGqglVgXPELra8NGMc+mJWMd8/A3s2Ewtl&#10;lH3qMjkYLgAMEAKOhzX7HMSS/qEXx/TjeRIbri4LRSzjC2XNBxwNHar3gOZZwGWEeDLBOiS9U1o2&#10;4zJ2SMWSmeZGC7XRpuG5YN0/DNAv3bSmfcaugcprhXCVJlqX9QghQDa3IBZTSO3MS8XHrgs+gyrv&#10;FYQ2y9pKyi23+t0E1DtmspY24m4k9QR8ftdE8AQM0nwAPKDTnAha7C8vYKSNce5kLjyj5HPxtEvm&#10;5LUGC5PZd+9HlsqUWfRrJd5AxcWIaAbItXt90niw1kCVyulgP7IGRW9WS2BoH/Xkuqg6kO35msc4&#10;8vSPaCQ/sbU5y6gyszRgQmbZwgBKraCL/PnGqTltr8/A/W49UpGt20ugaec+Jxl4DUt9wGMYsnAu&#10;kWn5iHgLQJ2FR2ySZA9Qn8iueeL3u6x7j3yn1hg5YXHvnvGONfju5/Kw8KUz4zssdE8z3gLVpfvt&#10;YdWfNnZOQFtLdk4HOaTzNcuxDoaVrHxS2fUGgM/rxJMYv5MO0o28/fnVieHpzlB7l19ZQPfOrHcH&#10;6u2uYScTtFtPHgNhew/QlM+gCiZK3/eAmu+dR3aeqU2bepsJ752PY6N5ZqsvmFhjBPvMh7V7iTPu&#10;puzZE3koswEEo1IBljzycV2A+LfCGA5twq7GFYS97KclLzN7O1rX7SUTnBhfezCXkzUjNRKts22t&#10;6chs2snxyN9Inaf7dzn4bh+9Y1jtO0srFRaXBjUNkucMyG/k5k7STDHCnz9+wOfnV8Zw2/sHgbEv&#10;G1SbxsFFEj40SWWZJKFNE/+3Me+lxKA97KErKRs61j4kKR1sDyhvdc/QNaI0jlpU8L0Bwcg0xqiw&#10;5jFUK89RRgYDYEjNMDYl6nIxpVBOwDdFKGMUttnLLJ1jJfMRaGG9pxlwLgzizHTPBrxtLIQqBD0a&#10;C1MBHKVil2/0pe3SzB16wG/PGQjCFQozi9pEBqIw4llZ5U2vxaeHWRn4/IGjEigDT4JFPwGamifU&#10;QB4aeg65qRNTLL4INQCHwVgYht9D12FisZDmouO6rnGcbhkn7eB+GFgV+foxImDMxstIs/zVQjOd&#10;xQRygwrGiZKAAa7Q/QWamiIxYGkCJtYx8g7ON3WnqVE6G971AE5t7cFU0PS3JTbpU59RiQVzI4MX&#10;VgjDa8PQ4EAgPvo4GUZ7k19vMrZ7Ld0Q8z2QTSqypOaBB8B/B/zcgUKe/bQbVX4H2Pe8jlWYnpgL&#10;v2N+55FCOWEPagmbxTLxFJp65oEFmA5zm1VIfiZ2Pfb0j5tOWfd8kKJRgJa5Ge955uiYwvEAApqu&#10;ak8O6/RRnjTTDDnf1Up9Z4++s7+xWZ+8wzTGRfZovM9hzUE2PhNEBJLB6mkM9Ro1amDpLv65DPGg&#10;+yvMn50D+Brz9R25nXkv9JySewWgKcvgvYfee/DdJtSOzV1zZ8sPwDofdw38d/eXlCt61qXll/Gd&#10;e7iTwPACddr0k6fW9MgZ7ozkrWbEfkphBm16cT9clwJ10cTCxzfXmqeR5NmbO2kVAN3LTAO/pWds&#10;ERC0RpAHbDr5rKe5t3VPJf+hd3NkTWrQWtNT32c7RaU1xjwNCWs/eLxRrKaft3lnnVcaix/mPcj1&#10;6Q/O47dM6VEgkJQs1zIs3Zl1r0QVbDDA47oAr9DL3Qlj4e/HSZ58YtBLGGk4wsZDZweqepuM3li2&#10;kwCy6nvLp4HH/062ef9sP/l8JzXfd/ACLxAuNcbkGDHHMGBs9kwc/Xg8slntfcOPH3/C5+dnrwGh&#10;s+alHb171gOZhn8OFOTQ6ns10myQzWkdj+ct8B4mMCoAwuj7tYJyGRwHSLAf9XmnMPQmtvzBZHPT&#10;0jWsIBxxNe9y3VeAlHIhEZpUCzbNImZBsIKr0CWDGmAOuIyyrw+uSKxsdIKH38Uu1cNlA7K+fRHT&#10;IezaUdilcgbTXQKIEzssS/9kXXm+BJpwUGH1V8A+UgQKCBe23QQhIPzy8QGPx9VZ/ZCm8TzKgOkw&#10;QgKieYql7SwGaybdlBskKAL7fePyxJkW418cdLGoAcJdioX6fSla8NlMEQf/AA8AqElQLLrFyuHJ&#10;Jw2u0IH2sjgAr74nKIWm9dz1ose2HQfgh6kb7I2Kpu+Oef1BIrgaM38sO7gZEDKqI+UOGCRMnQlQ&#10;ly90ma3GDhjuTRoB9UHLYC17Un1ebCKj+0f37yV2vV1aqgNlxECHtnaAgEBnFXznINQY1icMzJ28&#10;i7cA8RQCHv8GT4G004m2jbrWpNbTBLE0Lj2FyK4g/isnAU7AGqnBIYEmp42DU2DHY4CXZWS6DmFm&#10;oSuAAn9OrTEtAF4wSprxabkhFhxqLEv3693myE4DWjPYrcB19THxFJEnpofvgvg7AMxT3HoY2Ii6&#10;T/oChil7QZ5w6eeEpaHN2WRdys2+B9p9GUfMwaX9bcVUibE6ryfvM/JKVcj7pRMMUoIipTg2SjxT&#10;BqeGdV4gTVtn3iZ8JSVUSSGvNrcVQ0+BIM38ztN02IFa3rPgrFnre3bvNAZ30jU7bxaPTrcF4FvT&#10;iZ05CWKsGa6BgQbf0eP3eOjsGt3WObZj6e/Y7VpsPc07do3wHcB8kjdrefS7ANypRLA2kbLLQTxr&#10;2xu/ThqLnnzdykVP8+DTa9neeyH5osO4Y30m0ZeGsrwtFunpscbEIWc48a7R/E9qzAks/wbyx3Ot&#10;mTAD/fVnZka4VrN4nv13mvhecotnslpaC2sDU15VHm+xdzFU61zWplxPatuTey8+D9Sus9+nUHDK&#10;Bt5DBsjDlTHH5/MFf/75Az6/PrPMNFwqTs7JoztZnybfPXgatq+UrwdmpFuuC4OQb4OLgn8mmwPr&#10;aJ4WueQH0uWEvmtY40kEZXNAGIJaBdlykADRwDLfZISEuLKWgY9s9IAZU4J0xwJ209DhocIIRgiq&#10;Wdt8s3fmfJ053NnDrQM7ZoCsOYHL0+WS4O0XQx/R5DAkNsCzaP4jAaS8kGNKkCLBVc1iQ4D/n7c3&#10;bZPkOI6EzSOyquc+AOKiCJ4S9f7/X6TVclcSCZFLApg+qjJ8P8TlERmHR/XsO3j6GUx3V1VmZBzu&#10;5uZm5pQlg7gpviQCHKFLXhvOxee67ztgbaFtP2u7LTN6B5cSRHfYEJyUfnIs2t/C2DvfmWGthd1O&#10;MELDP+psHUyAQOibAB2BgJYJYq/1rGc+6N+nZKaTYNQZQ779DQDTNa2TCE73OhcKXL8KWKRnBMfB&#10;ZGS5KbG1HbU4jwUO5xw4rr3CCFpozie5C3Hdci5EXUIT5AG4ugGuCwoMAwNjTTmewiPCS/1TpWNW&#10;FQxIsv/7h7tGtmbUDrwK3PauYxWQm4HVs4CgVZTqAUEaQFjDMrmVzdk7e1qMv1UgYcYAuuX53Gom&#10;+hxWWq8IqTVD1OjB1wFu+9KoDLyiglkr8K18SfN6pqXnJ/+uQdYRuDKS2xgBZP2x4kIvvqUxfutz&#10;XQX0R+tRE8Qfr7ldVBw/m54UAnX1VY/jV/vdZPaMbp2XxYReYnhYJ1Xi3pNY04K5vYJhK3lfBW5m&#10;Jt0943Mfh0C0ikuPA/ncy2eQCvRY07efMeM0hqar5pgjP4zVZFwLeGs6+rQgZR2L9ubGSkeZJu4h&#10;pazLrSzxW+Q0JNikKbz0Cidjff/6fiq5LCJorbxXCiTckN4c7e2t12jA1tZeV8rE6eQiZkWW2bOe&#10;7WmrfjwaXwpNN+JzjOA1sh8rpvS3FA1H++lK7DqK1zUkmxnQXwPEo+eolRRbGSuNXFP72oKnIkOw&#10;/bky2Wz7LLU6W4r7jV+CgAaBBxQywh0MYDSfewXBUTe0Zmxumb8zuddRB1Wd843yH03hsJcLjsgX&#10;ve6l0Xk6ytd63bzaNbaSr/beI3k2TuKiFJeXWV86PZMVDAP77s1q7x8ecb3u2HcORFZJEj4SfqEo&#10;KKa5LAwwD6A9hDSPkOmpYcnojflZwXsD8izyxLalRtjcfjiFsciimcFokmkMaFqJK8GAbNCqF1Ic&#10;ptL9jGC9Mwa0izQhTvJgvCqVkpzzMiSOXYOB48eQmAGDpC1fb7BSoLbN/CqBR66lP2JyE2eEMSDm&#10;0vQWKBjVMm+SbZmOHbC7clOhcsZF4DK1hMDg6q5+rkRtc2PA7HC9XsHO5RIDc3Aol4Bnko8/Gr2G&#10;a4jjZRoV2lHQ1ArapC5uKp5EC5rw+SZUzKQJrA0yQGnsJes7HaqCvWkxZEBoNAq7lefuPUrzIU7d&#10;DSRAeAqMfDbmMNZZLsYdDxQu2fIRdg8cOhBTIePgNfc5fJ4APkQRTQYQTX8ICC17osI3wWvuGbFG&#10;RVVWsGdzYMK+AJVMfcvqJwlPgOhWLsE+WaTwa/jqmRDWG5UQuaKcthKAt+byDATrMalnAMEK47DF&#10;8FdVzhufLZ/3qAK/wnDSAO2fW7t7JB2jSfJWWFWaQspq4DRKWuL1RfboKnOrl6xrCiSjxLS9v5dB&#10;XQHOdjqtJKMoSeZVRtFcy9MpkrgWS3oEQrTOJg04VP+R3Xil5ju6AFivFVwDeqzIlozY3DOtcAl8&#10;a0CIck7wATCv2S61zrRkyTNnvf2icowxK72d7PAwKe0Vg0aJpcaoenQmaPaaEVgximU0hegWqNC4&#10;qvA88t8jPdLR/c0KHiOpQi1Q3NMknhWQZ11bK8B9va57IPhsXvTGQ+sz04tJZgSG0ZgMGamd141Y&#10;1hogsBVjjc7R0Xk8Ypy3Y6y6NB26h1l0dysBqVmc1pMzmBlCrsQomuLPbA/TderNY9tR9+GtxTQN&#10;U3+lyNhiHa9o4j83dl4pQNTP0VTxlHa+rYLxrY701ufOZK1WyTgaMtGsALwCmibyXMBKCu84uUNQ&#10;u7A9WieosIxsIlsWDgoQSUhlS7PUlQ6ZljTOyJR8lMve2q0y+rnWByPjBW44l2I+NYozRvt1q7g6&#10;m4MrufkKCN96rrKTQiv5G+eBzJuyZ6Oue9lFSWwhue0c8PR0wcP9I66XHWAj0Gsp9iyvK4Loxzln&#10;rW3GE4ZsYNPXkE8pnQMqmfhlSqEb59s07yuDN61ec8+4Y1Th1Aa2GmmJ9DvR9KzWQK2lqz0VqDDX&#10;TTIZXCfMgVnsHPbdBTOEYE7muGD6Sz2rVvu0JypzMlSQQKPcTNNnR517OhqjFpU8DLRt4z0KI8/m&#10;5iHdwAklnSz87n51gGGvdR7GcL9eQYZxvV6w79fmJiR1actH5SmT9dSJCzwH76UOrUxcWuALh2ck&#10;P9cFwMVaC2s3b+wakFpjrAhCXFisXlrBudi94bJe/+7yIhXpp9v3A9P/EMAeigGtBD0nr6Z6riWA&#10;E77voqQSktkhO+cLTfsOwzYVWqLLcdYb5gKsZhc2ST+CAZCPbHcjpHNC40bcIo1JLPxocksIxRfH&#10;h5Yj/3YmvLevbEbT3Z1dClpM6I5hiLXClb58ZM0jA3J+ve5g57zhrrVpzlEwq70GRj8nhj1AZH3x&#10;zxiYzeD84owXb1/C3p1AlgJ4H5+hk3j/VAt4lGSPqvWf4+DtsWU0wbYGEBl9Xn1gP5cRfAtAPwuu&#10;tYGOBtysg7mV1sJVaZORvE/NqOxdV48FPuo80IJpGrmFPqB7bJ9MYD1XwVgnoJ2BWTOAYAT+jADP&#10;mcTJKDmpTaVqkkS5l8pCrizY8xBcXzEU7s05jW6x/Fk8z0d7QNvQsfc9LiRYjkl8OW+ORf1eojsH&#10;Acs5hgbY3Abze0z7W4t6s6JT63kXhfRn/lktLvQLicdijCcAkNovQgN2reyvWhD/FvB9ZMa6ulY1&#10;Z3ArZ5KJuFZzXlvgXgVnNPJ9s8KIhsnfYn+u6DSPrl1T5Ogbhsq9W5a0kAlPjU1yOOd6mmJA16x6&#10;5fzWdK2MCCEjZunMrLVXDOgBcreQO1Y8R1YLAqvA3Ayoq2OGW2SQViS16j1Lw6RdMY1e8VtpxWct&#10;01hNLtOLl0brWCOduCSPSSgkmGXzKCccyDQlJZsKFRIsQN15yNV2IQgtzwgParmcz6ErP8t7VmID&#10;bYdFb6/U5BIRu6qLI9KwVhszzTzmZmbBrb2+9ixIJM36c7N0yfK+2VZJoYPigakAb+k9dZjXyJr3&#10;zjEe7p/w888PuF4cAC+vk98PqTs72ZtW99J6rrJDgAMhOxXSDtI0sUjV8wo6WMx/XvC+qBKgZPvO&#10;E1Ggxr1LaQ/TDM56AMHteoQOzJQMNTkAm8lQA0JahpLgugdeiQAyIGNBtAPYK1AYaYKXCaELAKVL&#10;ZiLsHHaiAxifKqppJ2b0eHGl+WVjJyUUWmijAyy+gGMxAsfxJjJwcEn73+0e/BTOocIYl2DJ87Dd&#10;voMvLoAOZcIcDxcpa0RZ6P6wiIoDsJYjCfdL4fNT8OBc0eqVx0Jq1/vFa6zFdj7jdDrDbJtvuXF7&#10;Aon9uNmwSE1qLcstnwjdAOLwE5INzjqw2/3tBc8FLzPkEnDvvRKQj+Ek2CzvgUs/gAFDQwZRHEyK&#10;2Yr56aI2fzy/g+SPcw3dPs+e9+Lvfv7GLhNDwGZDZwtRMKul3EHhd2AwM67swPvVG1kzg+G8DA1Z&#10;7xHAwM4Mw07ozgsJGgFOMRFc6AxKhQDjuwlgOBswH6qcJldYLYFONoD4BnbzBRxjPKhvtw3bZtP3&#10;T6cN22mD3SxevLzDq9ev8PLdS5xf3cGRHzeH9nk2Y9f12vg1Rm2zBHLEApuZfPUCUWns2WLx3mKo&#10;dyvbfsRY0QDan+PPjDmtYQ9pA/kxyMlLyVnvGutnqgWtVs/p1eTt8L1keFmDs7oC0wqbbGX9asE6&#10;TaI++lmMoXrSA9EjwFozBVe0RTnNGGnW5SjhyDHCuq6tfH1twqabB5xoEuVOXjbr9gCBcn3XeqbH&#10;65CdhZqiisb8eiUJHfnqaIq+o89YYTdr9iyt+Wj/Prk7nvU+srKWNQWC+vuFObbifWdFht4+1Ovm&#10;m+3VmkLjCKSbsWt7z3Z27z028mzurxqp31KUoUXZta4ZJnMw1TaiEC06yzwNv8DgC/GpHsip2J97&#10;a7uni62ZtyNQ7lZQe8RSn12jtku1739C3cLazBdj1mE9WpvP9R5aiYNGcq2aAo425tGO68pZNCo8&#10;9rwcnlO0bhUDDp2ggzWgInXBS97SZF1zYCIXzwPZbLaIZhomoZH8kN+CW0CUwGtwkDsu72V8hsic&#10;ozYEXTUW18Qks/h95n8yKnLqZL+O/98zqtX4VmjO7278lzz6BnsuqMi3Wg925L83I2OPCTENkjK1&#10;DW1BnLCc/eolcz59esDTZc95RCJqUi6gCKxakndkfBbP4GPBN6wtQ6IoEP8NkOHi3+KALmSiNc92&#10;CbyPzHlhkbPUnqIxRuotpFvb0vqBfdKHQcH25gz+sgDHI3DvAUL/Q+JqIpMBUUiajfGAKOXE0QUW&#10;PoHg2HlwllyxqbOgUZii2MGFH/DhngW7mDFgy7c2EpSMbyYJ5GdJERJyAkQGNrDq3TUYsZrM3I5j&#10;iJA4b9bCGcJmN2zbBlvoiFMITEm0zGR/gHiRjM5GTeVBk0ovhCzHwgywSwvfhNYXu3mWvbEeMAYR&#10;jLU4nU4wdgsgMgN72DdMZH8L4D+B3llyiYzBZpIoe/p8D2hbGDqF+w+A/77jyjvABAcXxNRdkGph&#10;UewQAL50NODsRBClaI5ry6TOABadHUnzyzH23XcMmKvX0mPBvivGnfNmtgcJJPLwO667L1AZsgkf&#10;J1CYRygkt66pEJTNZ61B6nhwfIWDg41AfNrswlyxBgh/GxPNcCmMM8FaggkMed9NcYKxNnVEmMCS&#10;JwPYzeB8PuPu7g7n8xmn8xl22/J8NAan8wa7ecDefz7BbAbb5kF/WAadCHt4hn7IxLzA0YW8dUhp&#10;g1UtK7PUeG4HmDJYWgF5e5quqwDpKHhvXcuMNTRKNLSA8ooUQAmQ6hmfnztpGL33SgI9A6BHxXVN&#10;Ytjay28xTSyA+9QAyWX7cAI5qNnS2koyZ8adKyydEaCkATFG7eCt17XaTouSf2ct9EgT2s7G5yT4&#10;umKHB1X97ZEqkSIyQvoGAgQri/i95Dl715T6+/XfwNy0u2YK1X9k10FvrcwLFXSTwWqvuKkF2+tO&#10;i55ky0hyR8tMn5md1+/Vf01pQExEBWklxeQ3FG+1a1pzLs72g1nCPtu/e2vnVnmkWZFRw1Sdybvc&#10;IhtQv6bWre91H2jAydY4jjoI5nJf3Ji3LsSTSPkVYNoAZHwWvetubWadPSmeKTNASsuwviVm0wLv&#10;LcNdDTZQ3+9sLo8KQprnuzIuK940I4kuLet4RCjRdE1oY6Rb9tHV95t5YNXEh9VumzmoKzxakL0I&#10;R89aI0NKMbZpgsFU2jix9+frtP5VeErbSyNJTrdA8WQohYJUV35MebbOxrAVf9/i/6AFt+exCk0t&#10;sDTnbR1/UFNmPZM6bukirIuMU0KNIIq29kPpJ1jKiHIhR8qTc35ljOqu1TylhKeCyXhQq6DgISF/&#10;vdd9x+Plgt1xwoiosDVjqd2RMMlecUYWWSJu6bFfZPkboZ8j/UyJ8nNP90Brc3i79SCJTHRUcizx&#10;oUrTSoI0wQCok6CMWqk/p0axZ+16p19rPQhHB8AqgO5UVivrWlk2IC0Pgcg+h2iBTqan8VkZKjbF&#10;Q9tjAqapAOZ9rCUquWEBSXmQFU3JyGR2UT8tScH4YoN3ZfaMdARGfsSSDSiMYdBfNMazoHkvFoKX&#10;lzFBI96DnVlHvN40SvoIhwTaxHk3MHWS8jjxnUwaa5vA+fPphO10SqBvBGiRmMQ2JW7J+Jcd2GXd&#10;dXIo2skogPaMoI9vAoM8jOEenqQhA2s8sL27PZnJ+oLDDnKC+UWcizcsdebL5xelYCiYwraTIH9d&#10;LAonsVvA8Q7nIoC/w+1eEicHHQ7SVTbq93vSOiXDuWSaE5D4PbDpo7s2GQOyJskNkaH8DKz/t7Un&#10;GHPy4L8FrCGcN4PTZmG28HprsW0n/3U+4Xw+eZkjGPiWKOMBeWtgbTaa9tJHG0yYfybK4BjfzhRB&#10;eWtCQScyWdkXFLbT5sH+UD1NlggmylftcP6uw1zkfObEim5DF2/EAJkBYJrXlHvAesA8livRS6Fo&#10;9vFbTPtan1WbNH0OAFxTgL5FGmY1GJ1pB4/A1pWkcqZ126/81gQAACAASURBVEvWV9pLR/Nem8Sh&#10;YPsImRSSZ8pthswa4K1VfNN0XWiC8BFIMgKaRq3gzrmuKdSo7V7rxaJlRmqBujqBRGCd9UDIPojO&#10;RTcGUCaVLbBPXpf/TE9WKGX+uCmxc0yk6s/ijtZ+G9juSaksrxUloLgijzKS9nquCfqos9fL0vVY&#10;ojluOnR30kH1sVnUfi5QoCmEaLvcZueN3uwQN++Fo3NhBBiMilAaZqCm02D2/bpo25JN0cQ+owLI&#10;iGzQK/DPJPHK363b67m9h9W5aj1/Jmd0qyO+9/ct3WKzbqFZvDkjB/Q6S1u/M3pNS9atVUi8xZh1&#10;VQb4FnB7ZU1/LuLIbDxGRZlb4yaN1v9clo2aevjaTsruHiYXY1W/n3WRrfg+yGLzIX7Z93yf8nLk&#10;exB1qQV1J2ITwA9Bt/QQXJmjdfERmZ6o8mNZnaNa0kjECubxJaYdPx5r4oO6hbYwNMoPVmK3WoIp&#10;yYkLhQKWEsTEAV9BVg+BlGmKYDSp8lG1HGThuyjPwKzKUeQ4yOopLHw1r/uOy+XqcU7gANwfS9sl&#10;EaqWlwViHpVJx7lLJL/+SNcpO3E9MXR9v11j3idzCtkVQ8k117O0JZgvRiex3vqVcQ3wNAOP1g4r&#10;EwwpKSVlclCj/IlkgCfzVcgqChWgZlzojqmQM2F4eZQ9MRmsh0WjPn6RzDX0jwpdKS6kU6oO7sLc&#10;waDZ6CQ+j9s/F22cHtA0uQgRWNQcwGiQB+9hKWj2RwMTgttDAcBw6jyQC6HXYlMsXiEhdHSXQwX2&#10;Z10uE41Rw9d2OuF8d4fttGVz0rgJpoqbyXL+zFn/PVvP5molo6hCZtNjD4RzlJ8JGirMDDZ+LbnU&#10;YuOlZUx8v8DIj61q8Tnsbs+3zSQIMwKEEMYxx04TT1k0ZII/A3vXbbuDTtZ3Q8DAsAG2vCnVUgMZ&#10;cLfFxuWZ7pHhbv3PrcVmN1i7JUB8207JD8FuFjZIz0Qppm07eYDdWmzGBtY9sBkKTHnj389uMDZI&#10;2YTr8c8udlGk9pi4VfmxjvMBoh3Z5IopJxMgL6m1u9AdEooOXkjbpSqwl8YRRwXnNe+cq6rTdGg7&#10;S58nWkh6raOrjKaWbMMqMFmv01FSeiuAPQqgekC1RvpGw+KfBXmrHgAzgFubbMxYs7ckedo26x6T&#10;QzNPVpIrjY7/ivZ23sfrJODoe5LZGaY470Y6vzMt5hmIpr2P2TiOTKl7bf0j3fnZ/J+BDaNku6fJ&#10;OwPsekUm39hoCvBe04nTv9cxgD+639LIbUIZGfgW3QJ0aYtmWjNxLRi3kkSvzPXRXJ6v+3YxREoz&#10;1r9fgxHHgmIG+WfAtSYRXfUscY2ux9E8nOVNIyCKG0Zes26bmZeLZr5pCr6zQmBvrCVBRXtm1Uz8&#10;EQgzY+fPYrhbAdl24dalArUeyDr46TWBph5wvVocnIH0s3mzUuytn+PKdayA6Vp9fI3M2S3j2rv3&#10;1fO6l3+POrI0a7lFUlotAvf2Ly0I3CI1jOaQJnZv+/V1zn1B8UxqBouKEtoO4J5HXiSQRrLqbH6M&#10;5wphLHbPBXbRHr8+HiWlhWrpLwJUHVizs6n+eyY7qyU3jUgv9Rgm30HW+V+NCpQ9iczl4tYRuy6K&#10;t0WUQMiE5DgOhpb3x55HFNcSTnzsWmG0scuSmANcr1c8PDzg6fIE5/ZMGKZSiaC3pvrYQemzeZDU&#10;yQhjkh2Xmvf1WljBd9bA+2o5MYCo7ZJiv7qaQ4WQySF5XtF3bC0mjXZqGaR32AkpyCsBfBYvJXEY&#10;US31xFS0PUQAzxCBI2AKz7R2zmuDp7YNzrT7pOctLo4rOCKCfRw+N/++NOIV7cuCcVQa2IpxDRpM&#10;WVo9S6P4NvUsOxCD/Z051EXL9pOdXWarB0PU6/UKBvnCBR2fqTEIoK9HUD0jXz6/apMqEuB+4Gy3&#10;Daft5PXKT2fcvXiBu7sXcGBcrhevM5/qA5klHYsUHv9lkItu0sWkLs1lk2ZWnE87vDJNMFQL98TG&#10;+e9TAI6tSTIvXkOfwGwCgG+yqSoDvAdmfRhfI1yrW4lLHo9UB/eAc7hpzyb0Gv/n0x1e2Bc42RM2&#10;Y7BtHujmAnJmkI267+G67YbNWv+1bZ4hbyysCez40+afrbEgazKYbyOYHyRnwvPd7ObB+6iXT4AJ&#10;Y5XAeGNh7BZ3lcRG8gx/G+uiQZ4qz/FYqKNguovwc6a8q3EA88lw2gTi+O68+2eW6rqlITSLZ5Ml&#10;1Q4GIUn9KPljOMCZ7IehTXZ6LI1VrdUZGD9KHG4FkutA67nXvgIiaJOx1aTrVmB2brqJqXGrZgxm&#10;QPpoXEdMWE2ANmKT94LkEVgwY1FFiZJ5wpfP85plsRKjaMD6WffCSHt+NCdaz64FzsdA/BbPoNEZ&#10;s6o9rtFGHwX4M83sOXuvbqVHFW/oxyKPBw7nbda0jwX5ysMGug7TWwC/lXnb2gearwd31j+6fgRa&#10;ff0ZaNJnp0k5Iq6kidrPh6QpPbfXW5QfzN5Fc4NTDdg90uKtzeFqY+qRpILGa6Ivh9GW4+yBXrew&#10;T7UFYAwAGk3nQn1G1jIos/NDW6AdnXGauaEtRuj8ZfodlXl9HBn6VOSZfYCnxb7XFK9H51pv7FYA&#10;XU1M1dQLvyF21jC5tSDVSkw6ixF6MbyW8Nj7HG0suPKMNF18K3vpaB/V5AqrhcGVZ57eOzGXy7U3&#10;24s0OQFqRQih9CClgGbycWtF9hKT0byulj9pd9YhdOlTyutrsLhRZ8xGqhMwePazFX+y3v5VnwE1&#10;Wzu+n/++QU3q6MVf2mc0yveGMp0HdJQr/hOJb5cSwCmODTgng29a993zrgKhS74/ZXBWvN4klQ+P&#10;BT08POLnn3/G5ekp4bws/NFme37Pe1DmItGHghDIoQU52CScLgL4rT8j36NngfeNiKBMYupNUGQx&#10;KyyVnu7grB19tqEnsKzivh5de1AAzEkbnKiQDIotuxnARTLC5Vq6RGiTGyN04SGT4MymZqlRIhdY&#10;w6xBrjOGTGRa+kyUksdcATZJ7x1RPoc989iGxRh177PkhwHvDhGLjxqyLrEXfV3Ha7rvHoC+RkBb&#10;Mvr9NeaKMCVt2tHzzc9TgvgoFocxBufTGefzCafTGee7O5zPL2C3DZfLFVfsuQWVcxXRkZcLgnOp&#10;88KSCcCzB5xN2Kgi+HyO0i2bBRi47lc8PV3w9HTF0+MFT48XXK97kqnxEjwODg7MexhT+M8JprvO&#10;ed8EiqaqHMyEr3luMdGhR6NmkJYVZq+j75zvSojsd3Pa8OLtK3x8+wFvX77B3XbCyZqkk8ciUDBB&#10;+shY37my2RNO2xb8DEIBhr2Ekt22oDnv5YpMYOR7Jr6pOlU4mUiTMSIbcV7ahkwusFnCbsI8YuSf&#10;w4EotkYHs10j1kfwo6Cgp8Sc14zjXMv13hV+bfhAIhcB0m9FzTrBpmAEjVGiTM4vFqD0YnDl4cAE&#10;NvMgcsRE1+q6a1vBNcBVL0AYmV32tEFHpl9aRs5MnkNjkFl/aZn6twRWI1BI09Y5M3LXsNJGYKsG&#10;tFk1FJsl/mWLqS5mGCXhNbjR60aZAcNa0F2r+axZazOwXmtMqpGHeM4zHXUraPcaTUxItA78UVNu&#10;r11EqpNBDa1FgvXtz49j4IQZKnc1xG9N1kaeCiv6zb3XSym43J4omdumkA/S7L2yu1MDLPXOFElO&#10;6XU2zBiPbU3T8T6jZYP2zu0e21tzZvTA/xVprtbZYIxRmdDO1rr04Oi930phVtsZ0jJ/1e4xq2fV&#10;LXHBSKJMI9XUXgOz7jCgpWvMFUTSGvs9SG7MChTaDpHRup7NgVuA8xmxb0VXWjsPtUD/ylkzA821&#10;xdkVOb5bYt46/6zlqlrF/xWj+959yD11VKycEQRaZ/GoUDA6a0lITM+07pcKDhK+nKwrCQr2ztF5&#10;gbdPgi3fD91uNYlptbyYIsYxi7dmcWkvr+zF9yNwWSvzNsp/+/K1a3I5mvxrRpxpvpZqCbbeQkQh&#10;CiJZ5hlOXfPzmu3JWYNe94winmStTfH8w8MDfv75Z1yvV2Fu6smgzNQkJvX2stbcSR1qlLQ5kiJJ&#10;xo2zJyNgghckVB0jnxe8x1g/d6bRPKtG1w9fsk9moMN48kqdea6qHl72I5siCP10obfORXJXzeb0&#10;fx5EZnLYo+zJvgc2u80gPYmNVJizFtdMwpq0qGBmyY2kDS8mutxMy60vA4hR+sfFzU50ACRzzaDH&#10;vu87QB683QyBYL26N3spfNoZjqIsTpCGcXuQe3HYg576dd+Tjn4sWETd97rFtaebVydpcoEZazyY&#10;vJ1wOnlQ2Vgv0L7vu5eK2Xfs171kNjnPtt+2DdvJ4rQZ3N15tv6Lly/w8sVL3L18gfP5nEB8u3m2&#10;+fm04e7uDqezX1K+TecJ9/cPeLh/xP39PR6fnnC9XPH09ITL0yMeHx/w8HCPh4d7PD35LgAy5B1b&#10;45wzBmm5E8GG+933a7nhCBSqBh2lnl0sUHhBH4N99/OTzhYv373G2y/e493LNzgbCyPq3yyT9ygX&#10;FboltsC8t8H41TcacJC4CXJRAXCnYOrKlrGTB943a7wZdLxuYpAJYxEnqomVXo/UkxXcd6akqQ/D&#10;QciGS5ZluAtH4WqcXGtU1brC2AXD6QK4QNn5IQGgxKoMoEZ6LmJPkK85sJGraveIgT9jP7UOz7i2&#10;JDPj1gRIE2TWQMdMN70HMkqQpzbivEUfU8vmXtEG7p15o6B/9l69AMjrbfcTmlFApG/rXAPeNcbG&#10;I5CipcuuLWz0WOAz8FkLkK6CEfX3e8zZUfuu5hp7SV+PJSl17lcBkZkURyt+Wx3blW6GXnw3Aj7L&#10;vVB2I5YyPGuAZzwVju3PRyb+80Ca/nwgtLTza8kXrQRFb/9KpBTk2PBg0FTdayvBnWm3j/TmNaCt&#10;FiDrJWP5OhyY+wCSFlRe/d7M72JUeJ2xbmdt9fVZWzM3bwHuJXikBQd7sUMNwLQKIRFs1oDhmj11&#10;VthcLWr2fqfOcXvgZNtQM3eQZZJaG/Qa4TGjs7hVECnzZ6OOmbRs2NXieC/m0QLns2JbT05m5fwc&#10;7XuzLgHtudl6vYZJryFKagF2uR5Hcf1KnCm7kTSM3hXvxNU4a1aMkxECBVUKZkyxsGWZsMG8bxUw&#10;NSSiUm63tWPUxfLG/QBNmZvjM80668TUh485x1u9DoZRcUqTFzynkDY6n2ZnZfvcaxfneobKI/+M&#10;GTnLkwdTJUhlPNv6Xk/qT3MOtHzQaKJJmbtbSq39vE973PXx8RGfPn3C7nYxFp5sInOiVvHlWEgI&#10;+K6pyUTR9zKTvJPMuujmjJhrnOitGOX/KfN+NCFWHJePr5EAGobVMm2gXm6srmCdR3NPaVJag/Ek&#10;+gr9hugBfJmYsxPmH+FGyJgEErLb4fY9M4WLcaw2RuJsOhtkdRxViz0wdxPoXl+2TKwqeXgGklmG&#10;N+FITSS+7SW6kgvZHg7mDI4dyBH2PUh8OH/vhgjm5EFVYgIHo9XogSBB0cSILhJbqsxq9cZ4Xv6E&#10;Ew5rjfHyLeeTfz7Gj89133G5ejPWKPFEYbMyxuD84iXu7u7w+vUrvHv31n+9fYu3b9/izdu3ePP6&#10;NV68eonz+Q52k6ave+rOiLIs7Byuu8P1suN6dbhcrrhcr7hcrnh6fMDj/T3u73/GP378O/7xj7/j&#10;7//4B378x0/4dH+Py+WCp+CKbcgD3qfA6N+sxfVyweMjsDuH2KjD4hSsvQpqo2misFEHvwXH7AsR&#10;5w3beYM926CLvxeabNItO84LZxx2uoYrMHDIRtC8MdjERN/7IcCGueyuQSooGBzDZdNwg2RemwxH&#10;qGwxcaLzJBmsEKVimH9NTL4Fi584zM2KLdkAHiitZQTvgrweS6UqyvI3XXcJqrwRdMai2v1zBnRp&#10;tFs1CY9GumXEbJgxW1buf5aU3AJIj8YyFgjHgE9Ptqrfwj3TeO75Fow0SLWtnhod5hGoPkqyWoWW&#10;VXmAWTfF6rzW3I/GeE6TyEkG6IovhFaeYnRfo/bynmfEzAdBI2/VLEoqio3t92uncSut8T3wIsZx&#10;+XcA50gFdhT3Q5lZRxMySjn++d5azJ5e8tVj03JDvLo25SWaF0DKpL3SFhUmsJHUEVuF49k2YwyO&#10;PEQ0jOzR3quRF2m1Pff3lWx8HUHRyECu9fCPOvtHjdvZWd/Thm4ltX2ACYdr0sQarfVd7+G3FETq&#10;exsVuGfF19Z49Qp0eq+EuVxF+6yQjDtg37Mk1oGNiL6Pw6zYUt/j2CusZNdnGatSXrS318Y8gmRd&#10;TuwhvQ6R0XnVK+TOJNeeUyjRFKQPz7Rh1KkhFMy6BmZAfWuvXwXNZ8XMVZ+jVb+eUQegHLcWSKYB&#10;z0fzbTSuPbxqpegyim81xIPybGBQdUbX5+HMy6H4nThnA/bhQg4qC4Fyz9Xup+Xza6PoLb1uWQbk&#10;kD9zxwA3psuF50q0yRyc96UGfklwneVwPRP1WXFWOzd7XTw9qaLckZljiVLGkw/mw/2CQ1m8leTF&#10;YadUHekF6aLxOjXT4smt+1X3jA6a3oe9JuHglAtF4mZcMKp9enrE0+MT3O4ERJpJcK0OQVmUToC9&#10;+H0TiMJ57SB4awoGfpLSiV6alFQ+EIlDVEquD+rst4P3qy3xvYBwlOy1E67Sorv1+7O2ERlwFwlK&#10;RN3lRiSTlCSNEX8UdxjjGcCA0Dn3bH4mgN0VcAHoZxd2Kwfed2BngC2iYYJMjnKqJLaq2AwQ2SXM&#10;XqvduWB4mpn5LdPggp0vfBzSvmej2rcrlbxlRdQSNrN5PXsKDPsYwMJr5DgL2M3ARs0cY4DzBrud&#10;gkEoC7l4KoozMxCkFxDIwMBYL9OyhS9rjGeuGwsyFvvOcFdfoLCbxWYNtpPFi7s7vH37Fl988QW+&#10;+OJLfPzyC3z8+AHv373ByxcvcDqdsJ28NIyxNi/OwPB5ujzhcrkkttK2ZcNbH9RTvl8w3H7FfnnE&#10;5fKIp8sjHh4e8ONPP+Nvf/0/+O///hv+9re/4S9/+QE//vgTHp+CwUZY+EQG1mzY7A7my8HxO27J&#10;acMxRhStqgQ86rsHk11LxnsxGPYM9l3KzYiNzkggPSbzwfzDUBjvAJibHExYk8068txi7HxFFrMi&#10;gdELt3DJ9OPIrs/JBUc+YGyF8u7ACTZvEZBKwy7Jes8GyVI/l47oRyMaQa5gQ3TCVPfV3guPRSuN&#10;IWEzyBmAmhpZAm27aY89rZELGOkSzs6MFUmJlQRrBvzO9Mln46/tFFiRZFhhfa60pc+AvlGS1GNb&#10;aubwqpTICjtdnhcjFuFKG+qqmXFtKNcDbTVFFm1hYca6XmFBjwzmZ34McwCGD/9f6nFz4Vk/k9yq&#10;E/fyC10G2YgdVcyjGJBHIB9lUjsr1syApvZzoarl+ugJlGv5LH4ukoxKV72IqVJSI87haEyWzGFY&#10;2Dxxce+9edYjFWjBkl5RQ1PUanW5jLpejmuegikoRKLc6GpNoL9k0hhVkaF3RvXYaO3f40ORd3TW&#10;jIAsrZyDplC/YsDdYie2ipQz75RWXtgDrkZSeW2zxeifFL9XytFEv4SevJJGb3m0px/BHFQEKa72&#10;oF7cE8g8IXCljLzBC2vmCHok06SJwXpdZyNsoVUIWiFm1ASCFUnI3jyZ7dfGmKlEy2w/mBFrZoWK&#10;VhF9VIhbiSVXCBjauE/z2pFcp+ZaVzEjba4xKlDVoQ0PYgMtWYuO5i2eKBrHpSqWzOKx/nnZRxGl&#10;1DNXRDa0zGaJStAdEYsiIcUXPPwaOv35FKaUU6f3iDLPlOHo3njWnWSjIpRGZu0WGTWJwUhyQLm/&#10;HR5xitfyc43v1d8jRvudiSRdiAcDGcP2xmHN4+6WvaJV7anJCERFOIZgJBoUK7Ie/9PlCfcPj3i6&#10;XgNxN+IxEkj3TPpWXBrH3FBUeKCDtCAVsDBlXFhcHgn5aRivjW8KVr780P9HzPtbjAXnQEXJ9CmZ&#10;BH1QR9fShOq9+QC+eS1wl4B2dq6UvhCGdtZu2I0BO0oToXDKTkmVZ6pzYOpzYt0HPaQg7+EQ2Nuh&#10;GkNksjFqkrXJ2voRZndSM1VIdXCU7gia8zsqp+ggbcLMcBbYNhskTSL4SocN0xgLs1nY8wnbeQNt&#10;foEY43Xg7bYB1iQzTwIAY0GbBVuDnRju+pB5SeKgITIJ6B5pDreTFc988aanNgHz1livn+a8uSnY&#10;ggNr6u58h1evXuDDx/f49puv8dXXX+Pjx494//4D3r57i5cvPQP/fLKhMyGP6540631hxgUZnqhn&#10;v22A28uFaEzUcI9a+Qx2Zzj3Esw7dufw+HTBd9894tOne/z048/44Ye/4ocf/hv/9Z//hf/8r//A&#10;zz9/Ch0fwZOACIasZ5dXBRtpLJyCizDdnfBjyNXCUEWEZ8Jb40H8a9B5p6hjm+g4QqYIVP1M+BYI&#10;0D3q+OdeIaRCVEyKKbyWiIAdIDa+kBCKB8wokgxmriru2VQ3t34xSpcLGrMjqKipFT+sdfvKVVV1&#10;0PA8SD7IydCRlaFJflcSmx64NWsv7bWVrer+3lJ5nwHAGv32HuijZRxpWU49cPY5DMHee4xA1FFS&#10;oGk3Xvl5KxHSzNMZaKRpaR8BMTNpnpkZ8KhbQhOUzuQEZ0WJmTnWyvzvrXWtCeFoL+oBYLcRP0oN&#10;9SinR8RNORptQbEG+FuFoh44IJnxw70ptO72gOtVia8xUFrGs6VJaxu8kS2Z9TOLnZipkF0ZvuZ4&#10;DbmTTl6neEmP7SZN9GpQTQtmz4oq2pxkVACrz/kIikuAVAYLtdbv8fq4C1hqZT9H+8+xe5enRmyf&#10;JaFe3P8kmNqS09AUYVauYVYI7bWrt4Cj4+/ycW0o4qrenjgzyR0VNGotaqGSGa7RDQsYaZ7XjpDs&#10;Qv4ZAI/BOTjyqZt1tI3A+Vvm46p2fgJYFPJPvUJWb85oC1ezM3w2Li2Nd+25uyKL0eu2mEmd9WS6&#10;ZkD5cwFCzT41IxHNCB23mO4+d343AC6YID27Kod6y3jzEUKTAQAqRL/8vmT1UwbiZVzRPQPrMeBK&#10;cIL6Xkat+TjrRlgptK0UXhOydtg3y3GVhOOamJEJGaV8WlLTYNdcV0U+6UGYghwskefVQvzIe1Q7&#10;Ps0zu//iKCWfJLMTIB58FO8fHvHz/QP23aGgciYvijyRet3JFIB7WzDzKXWftsehgTYl7M4UcbCp&#10;lFI0q3B7zqF464bVC6hGgFFmEbVBjcmVi0A8/5uRmen77oKkjWAlRwZSUWGp2C9R0kOwgtPkNwZk&#10;vGtl1Lz30jMMY5IYTZCRcUIahwv/CA4JVWpnIQN7MolrH1s3QYClUm+JDUDWm63Gqq83G7Wp0mS3&#10;Dfa0eXfmzZuRSjMjMgRrLLbTGefzGae7swf/I2vbWG8OYYy/H7f7QgUZ7AAeLxf89PAJDz8/hpiw&#10;alc0NRNEVwSKoLi1FufTCcZYMIfWTo4mrwbu6psAXpzv8P79W3z11S/w3Xff4tvvvsHXX3+FDx8/&#10;4tXLVzidT7Db5sctPC8vs7MniaV9dwm2dQ6h+8Hr/xN86/1OZRJMYJBjIADtDsEkAL6w4DsANrx6&#10;9RIfv/iIp8crvvrqG/zj7z/ih3/6C/70p1/gf/77v+OHH/6Kn3/6BLfvIBBO5xMAz/7f4XX8HbvD&#10;IZUYsGizMcqWa0oFCydMiqU0T+oSIdmmFIsCDs5FtN4z4bkwMTYefGcqTZdDGSs0MwUpJsBwdThR&#10;djnnWJGQbWbCUK/WGdaz9lBs5K396JZDfLpnVioRrXZ2zedogn6a+SNgzkL6XOdGzyxxBvI+B5DQ&#10;gIsr4zxjymgC/hFIqi9mKhk7A1BjBpBrr3PFAO0WVl0vsW4lvtq10wO1Z4leL0heBa81be6jAk0r&#10;MRmN6Qh4qsev7FSISRJVetOuAXxKeREnEhcU/8/Vvi3PpRaJY+bjoFkvGn3wGXDammcaUP6Wfayn&#10;RSsJMLHTrpQpoYrlQ1WHDCeySYHdSz59LwZWdNbI10QjsVmRbFb0Wi1utvaZW86ZXhzQM+nrFXJG&#10;xcojuVJIfja7ukoiQe5Kqb0XeFIEmHdP9MapVRSUhS/tfBmBnxrdfk3xc+YNM9pXcg5JHcnXfuFi&#10;xu6drQUNKC1fP+oumxViix1gUHRqsbrl662103torYdZ/DJjK9deaJriWAuI1nQJjHxrWvNWc+5r&#10;gffe+/bm22ohYQZea+QhVz/rVtBZQ9xZARZH99Dq8nkuGK/N73r7V2IIN569puuqFVuMcLXaUyfJ&#10;5SjJCCMcbyWnTsz1AVitPS9umTMzyaOROXB7rRyNxUs8szRaXYlXjphA/chJdcZocswZeay357WK&#10;NlQ/M0IiOSfJ8kh+Np5w/PR0xadPD7i/f/AdCkVhCYmACurHg4lwElj32ZzWo+4UukVaHZIk2Pr1&#10;z4rOGEhPxPIZfBbwXgtUjJLDXjvHcfESRAfQsa3gRuAmXw+FB+91LL2ZrDTozEC/oWPFEYf2Firk&#10;c4BoXODLQg7AzgGgvxOPJ92fgQ1SM2Rt1v8yBGO9Kaq1W2KiIWih25OB2bYAnsu2aCTdfZuY3/5n&#10;1vj3M1HaJryXsb4N1NpgVBVgaV/NsjAmgPybgYPzZrVw6fo9Ju3g3BXsHJxjPF137Pc78BT11cPX&#10;fjS20OprJhkWa2GM9ca05zMIhP26J40payyYgfP5hC+++Ihf/vI7/PK77/DVN1/h66+/wpdffoFX&#10;r1/jdDqDCHi6XjyDPhRyvDRRZLoDgBGbRGSt27CJ2GS46n9XMCFCixMY4J3BbgfY+eIJCcJ1eG7n&#10;8wnv37/Dm1ev8OHDW3wMX//rT/8bf/7zD/jLD/+N+08PqegRD6xoAiwTNtkCl7pZwgZWbErpvGBR&#10;xMpt8y4w7phyJ0o00I6dIb7dw8EEBn28Fue81JIhB2cMTGr/EAqAJFv/Y8PJGLguNT7zNl8b5s30&#10;qQ+JSmPv7DGKarBZK3vRO6C0QMEKqDpjTWsA4BVDYIuB3gAAIABJREFU0l5COgqcNGadK8WUW8Df&#10;EaNT+16r16H5vJ52aT0XRy2hdUJXmxbP2GIaXVpNAWHl/bRFjlHhfwQAzgLe2brWAAmrz7q3XmZr&#10;pd7rRwWWXlJS/vsY82SzuPr1tWFqPm/k70uT2Nj229IMz3ribQmNWefMKDFdaYGO0kqjRHAGTM7m&#10;8CozSTOvWhIgft2339snEYx9F+xbludg1vjsrQ9tYdTHbCb9W5qQr2hd1+uyxeS/Rd5Ta2ypKWTm&#10;36GDxNP4vXvSUbUefw9IO3pFrO492nO712Ze/12QSBRdE7OEvye3qil6zwDfHrhwPB9K9EiIU6El&#10;tTjzbdN0YWj3uBaz9KYYadBRU+sEz8yKazPDUReBhtmsBTplx08rZh/ND63B56jYews7VxOvamL8&#10;VWkyLft9VnCbkQ00c7LuYNWRPMvP0Zwts3NLW4DXyltqc5HVM1+SNrXFgf71c4cgcPTsqY1FHbJc&#10;Tgvna+1LM+JIbywPhTZAHZNoO5W1z3eWf/fy1fazpi6G0S7wt0g0Wh8ZKojHUna9dz/a7qIVU/re&#10;8424zHEe0KHgkMnPFgSL6/UJn35+wMP9Ezr9VrkDAe19yQZFjwPxxVCB8R707QNZtd99xkkdhTiz&#10;+bkhQfnZwPtZhWkE4K8GbREYlpqOWg3dtrlXZqREJrEHanchjxFey1kehYOUTpb4qBYfCaPWKLtD&#10;QORpkzG4e/kCX/zyF8DXXqLEgOF4T2xxu204bWdYuyXjA2M9q91aLwUTKz4RVN/OG+zp5A1CI5hL&#10;XLClICXKKbDtjU1GCXuA4H1higvQ1E9QE4DbOLk8ixyIMkPhsGUGOQM4G2TQGWQc9kfGk7vi6nbf&#10;4bDvSUKoFxj2KvySveULEBbb6eQlZIIEjw3tKOfzGe8/vMN3332L77//FX71q+/x9Tdf4e27N7g7&#10;b9hOJ98d4Dzofb3seLpccb16pr0hA0M2FG/8ojLYsbuoKSeu2XDwGea0cUIaf7h6n/Hzy0sFRZ32&#10;IPeyM4gN7EZ4/foFzuev8fr1C3zx8SP+/Ocf8Kc//W/86X/9L/z1r/8HznGQWbIArsnt+rhm81oy&#10;Js7lsoJJofLEu8vXzqLzxYh5xQ6Og99B2PYcs1dkMnkjg/BPcAS4MNYmVEgJpS9DfK0xEJp79QHR&#10;1nmr9wbNnnPYS0LBima/N2Fuj0D9VpCWg6/xXruSiI8C71t1HLVshF4rbStxWgXMZ9X6WZFg9MxG&#10;zNmR/nlPa1f7DDTJW69NezT+rWvR+IysFsZHAfjnKsKsFLC0Zsaa1nAtCN+TaJm16c66Kkb+Fa1A&#10;3ue8rNJs19yT9EvJYP0oIUJRBIjGsJI4USJD/VZ8bQLc21/rfaieQy3gqQVujyQgNMbKPTPSHvCu&#10;1cRekVObdap6/yJT6rXzWmF4JAPR2h9kwfHWvWjEAl05I0djvGJgd2TEtyRB+2PqYyAU5KVjnNM7&#10;E41I+sca2bPzc+QZ02IpazXBtQX/2V7Ykh5cLeTXRUFZaJDAc61VnLqrSwOOEM2alKNpwdCRIfGs&#10;O0jrP7ASoxa/N1hzmjiix/6/pdtRc1725lerEDsCYjU65D3guDdfV+P22Tmg7UYYFehGxfwRGemW&#10;7s7e/rcil7MiLdXKF+r5qNXPn52DWtBZQzbREgwOzwWZnDcCbkd52LwAo+gMEiz4Vj44KkJpYp+W&#10;n0BS420UDmdF3Znp8qzwqvUUmJ23+gI/TfaZsvgyjt1KnRZWxpgz42eN/NgK6B/x2oSBSgycjkot&#10;zgFPj1fcf3rE49MlYXBS9gZBSjqd6dWfpGtvSokcqvTvOWroB9zLdLz/8us5yD9L/yqTPBNbGN5n&#10;Ae9XknOtQcysQraqFzrZBstWkeC3GYFK73NKcHuVvAKibZWL5eFbjhEY5w47M4gDa9sY3L1+ga9/&#10;+Q2++vobWNhkYBvBexDB2g3WbGkymADekzRiEG0fQZkEMB5YTzr34Ro8SErFoSWNbMH+tRRA16hv&#10;GNtz/ed7tvnuoshPuPNgRAo2SCoxjuHgwImhvsPtjJ0YT/sVV+eSdn/hXDLcTI8sjsje8u3X/vP3&#10;3bPFowzQ69ev8O233+B3v/sNfvPb3+C7b7/Du/fvcDqdYDZg3y94fHyEY5MMZb10UmxHsiERomS4&#10;kkxVDBcLWUodRXkdee3MAAwnZrs3OmYwPAM/SyftKWNjdoHpxtg2iw/v3+Hl3Qt8+PAF3n/4Aq/f&#10;vMG//du/4a8//BWPTxcY4/Xqr7Ew0gxQvbu5IYIjSmx9t7tQdOVsSBuckIkchBF8Udk1ASgiioUm&#10;KueqdEg2lRN4rfElzO9K4xnJxDxs5ai1eW/5czxIslTQKlAyA9uGzHw6tm/N2m174EKvwq+Rx9Em&#10;GrM24JEJZm+vn93LaqLXS0w0HQa9ZEebYHZNlyZsXa0pa0/6QzNn4mtKaQ08a/1oE8YVZkZvPs2Y&#10;HysgwIw5u7oeenq0mgRas75KmQa5ZktygyxwHmK0Kh4q5meIf7JuZmmCKA1SNWDqihdDb022CnYj&#10;OZWZrMdq0twCnVcKIivSPisgdpTIGYH2GDB5tEWtlSLQiHxRgyfaM6cn8zbqNtIASVpJFg1zs124&#10;xYF8sKIxfQQTVsDMLEOlNUodSWD09q4aFNUAoJo9frZXj86F1ufPCgl1ga11vu77LvI+zp3WhQQY&#10;dfMajY7yylmpZYm2Yp524cg0AE9dsVwbo82Kstp4bFQoleDLbI9bPRN6BYHZXF4FvGfg2C1zYVVa&#10;TlN00xZTRvuk5j7rLgcNaNjq6Bh5dWmlIlvAd6/o2Zu/eqC2vac21/CkU2ptThzjPNlpNQuJZ5Kt&#10;LWLFaiFj1jnbK9L2frfupmzlaTPPzd58Hj63bgylIxj0fkfbfc/S80TIyPSKKy2Qu4UxrGIy3Rid&#10;e/JBNeHRv94ab+z59HTFw+MF10vE9iq/hMxtzs6lVQE/B1Eo/BMjgJ/HkJoM/VYsQQEPI0MBD44q&#10;FBTFnz8veL9SgWkFf9pWoJmRnAa4Hx9ySIaaEUT2zGEPeluT9eTjZJAP0kWDryiREtnJQmIlGRHA&#10;4PRiw7ad8eo1YaMNhowH2HmHlySJAIqXgWEIN2XKiwlhkUX9fyAz+5k5sf53R8Bu0s2mggN7tJ9j&#10;C67UmCXjJVBA3ogXABsDF0xQHPnlHRnWYPbyJ5xtAlwAEBgGTPBAPhk4Bq7XrPmfbAFQdlO0g4By&#10;g922LX1Zu6XPJ2ZYa3D34g4fPr7Hr77/Hn/847/gN7/+Hh8+fMDd3Z3vToBL13LdGc4ZMBvR3hwq&#10;YDD+PjgnvwwkCQC5Z0Qz28S0iSycxLp3yVA2AujeFFlU3LAHY1gHxjU852yKcbIn2JcbrD3jdLrD&#10;ixd3eP3qFf7H//gf+PN//Rn/+PEnOLf5wpHLuvyy+nzUy41FnehRIPW5grEGDFza2Dm1EJRS7WGj&#10;Ew7fQLZurvxzG74Rtdt6ZuyToggX10JLE1jDNmwGpeLDmVmtArgC7q6AKT0We70v1m3sdaIxC8pn&#10;RdpR4Pc59S1X2Z6zxHwGrrWSgl6A3jrTagBjBpqPAtxZoaB1rSPQbwV4roFmbaJ3K6i/siZ7BaGa&#10;Pb2qZTpLtDWSKD1ZmxpsXFn7s/GpZcNqg6ra7Eqa8tVEE2mabeLOTXwoTifpNZ4nBp/DbK4nYdHq&#10;LOlJXWhZjCOwX5tozwCaGdu4tb+M906uPAIyBU2e49ILXWOGqjUBbwHyIyBG2z02YtLGgmOUNZqB&#10;UqNO4N54z4AX7fzJsVJrz5fPrR33Hn9fG39kykUde83OlpVujlHxeSYJs/LZ3dcuFLtGBYwW+CAL&#10;dM3Xin047bOgJUB91OWgiWNGUkQ9c+Smn4uQSkCxJz0fGxjNuR4gNuuC6RV0e4CsZt8ZMZA1Ouqa&#10;TsrZ+aCNFW49b3tFj1b8easc3Mr1jTpWe4VZjaSj9rMOry0R0/aGrIp3eYiF3boPQs61QA4lqeO9&#10;mKvWuXz9/074E0avmvB0Uo4Oubd0MMFejlas+87YHZ5PGgch3TOIO2YkihlbXIN7agpRvS7olvzi&#10;Mcarz4E2OrIqrZtzASpwrc9lE63pYNKQGeIcp3gmi1wElD1ZnAOs9XLWvHs1jetl99hkeF0qVFBm&#10;01PxniVZWK4vQts3Kspqe+17g5KdiirWoLx+Hed/g5pr8rOA97OHMtJqnbEMV7VCtQ+9fxCLKRoW&#10;w77vmUEv2faiykJAAulZbCLeuDadOllz3MAbd26xncIbijAsDLZkZut2F5jOJrWBSGOF8kDJmTdx&#10;XnyJBRNBTQgNLId0jdEAF6mAQd4MOFLoo0YtOdFWkuHUeGkuBKuenCc3bsE4EpNydy4bA8tOgkY1&#10;uugOCOMYjSGs9cUQazd/X86z09+8e4Nvv/0Kv/7tr/Hb3/8W//TLX+L92/cgGG8+e9nh4NK6Ymfg&#10;2CSwXuq6eh0ruVGYuo5Sjm8yys3gvQktzI4odCSgkJ0hR6Fw40LbjdeN5/Dz0EWTtceIsJ02vHn7&#10;CtvpK7y4O+HN6xd4/eoF/ue//wl/+9vf4YLkj5cCkgdjKBIwp+cojYkBDkbGfu5EcShPr4+SPp6F&#10;SYaCTI/k5OdnHcS+xI/oWCyNIFAsCREKcCizBalg37eP8tZxQ1VBQF8wjBJJqAx1C0OLCXOgm4RW&#10;gEssIlLDXFdjqtUriMwSq1Um8YxlrwVJn2MSNUrOZgmYRvtPw5LTAEOzQK+n6zpiPWnPuRHQ3xsj&#10;CQD0mGSzAlPNvFtlVq36IcwKNTNGyyieaAHuK0WKFni/8szqHaMw7D6csdxNcIrdUeytJECaMonJ&#10;iQIzTc0tR/PzOfJHMwC+BfpIDcysZMFqHdlVvem60NUan7ple1Z0rAuwTkrbded9JA4cDxrKB+mh&#10;UDN7DiseDj1iTU/GqtWJUoCQ3GBPBjUYrdbqCpjVAu5bn9Mr6rTWfI23HE1j0d0v5bo+4kh0ADhK&#10;U06hvF4lhLGzO8buhWFbfE8er+FVDe1VM0bVOoyznt3Q3LgFWJfM8uN5lEhXFSje3AvTsFLZRSpY&#10;jLN9TFvMm8VeGvZq9xwV4EUyz+Ps10XQG4Nr9litbIv6+lHKn/W6anpFgFkMqZFVmXXqPBf07hXM&#10;bjVI7QGUo44yjfHkKG4fedr1ntfIT6NkgXNFBiNVnHI4C+ogK75WAHhdj5LqrY2UneL5+TMF7QUp&#10;0J+JBqYVAzRA9DbYy6WMhySNDucsHRTxDwr59aEnAHrJJj/EJZRB1uLNCULOlgU2xAVWVtZb1iX0&#10;6j+uq2Kg3/dmxJ4WS7t+7PJc74HCEvhl7p8fhzVV5Q5MUBciZrHk5yB4ZXC9VEPI/4qejRw8ZA0M&#10;CFfncL084Xp98j6cLAh2UWEiYKFN/OQgG0fCkJGSh2g0yY3/NkF63FQeFPkzAi7oAzEQbGmACl31&#10;ZBm8v6WlbfawRkHxygPXtiMXkzGYDjiRVBQHsWSXVxIdBTtGAPUe56y8gw2l9pQ9fS8IezsPdlIA&#10;kNk5XwBojXcMWCWDzsnNjIpKWmJGpdflxD0B67FRQwSjDAYciu+z2LgjJT2/Z6lnS0FH3cSWnFgZ&#10;i8FhTcfuJISAfz7eMNeb0xqzeV3JMF6nO4svvvyA3/3uN/jt73+LX/7Tt/jiyy/w4sULAMD1esX1&#10;6osy0iEa8Ea8XiKHUlUsvi8oyv+47CYdwG9DWe/dJ9rhGQPhQC0TB2ONkAAK0jwOIBe6Idj4ZMQF&#10;AJ/CXMQeAmrnNxnjufB3d2d8+eUHnE/Wf20W//Zv/46//OWv2O93sBGgv2us2cINm1KrkTGUCjuO&#10;EApZMkBgUeuuvhiF7Et87lQfOJQ7FWQORY0Du62z06zFNw+Vlc6f+i2PIRpnTTIl+64JtgRjX24l&#10;LDTfv1r7sMZrRFvIGO33mlZ4DVCiAVe18jG3APEtw6QZM3+WWKwmUzNgVKM7OgM9ZsCJdn1ozAtb&#10;xSWtDMcowL3FfE37WSMQTzuHNaz91fWSz4lmajSUzyhDfC5lU5jF/iaNL6txcX0GlwSVV4zgNB4J&#10;sxb2nkRHDWz25usILFtZtyOw+lZwYyQrNu26KthYDQ1gzBnwq9JUrQR0VqibrRcWDMJirjKKbkLt&#10;viu7IvNnoQIq5u+n+cyxdj9V/z8reJcrWdOKXngVAKhNU+N7ukDiEZZ4ZWK8KHWjSdpHzNPZ/pmv&#10;35WdRi7PfSmhNLrOg1Gf2C/ia6y1wzUf87iUHyEXQWTcO8prVmWpeoXEmSTb7MyTQEVWQ4tRPgmG&#10;4rpu+0wiYnTGPscTaaVYpH39TKv8FtmPVbzlFlByxi6uAfVRIUIDiPf2Bg0TWVPEmHVhQhpJ8whX&#10;qIBzgYmMngx312e185JcN/3dviUhM8pw4+lhIOAervTNBT5TSPei7ZOUHw0fOiubeWUAHuPvyCJF&#10;jDOGXfOxw7PBOOBuWEcCjCslI9MruSq4KEhlPbyg9keoO7Nme8zKvO7n5VQZ1R9jlja5QOeL1sIc&#10;UgSp7CTQdNlpZcHG+0GvAJHxKxBgg58nAFwuj7i//xkPj5+w79esMIJMYordyMmnUe41zsEZ48m4&#10;gFc2ifihKcmhef17kmvRDXNg6MeFK+Iy4o400GcC7285CFcP+17iN1uA2sV0ZDUgsyWipnrQe/Ua&#10;8S6xPGJlpyQUR2NXeMfgoAsvK55EVDBccnsRi4KOaMNI4DF8gJja4fNBQBUgiKDnxKIAEYO7FoOL&#10;gaKSXASJ6HxfSAyVuywdWrJjO0u8JgkSxypV1JmKMkBlAudv3hqvb79tFtaeYO3mzWmdv84Xr+7w&#10;zbdf4Z//5Q/4w+9/j++++xZv3r2GMYR9v+K67wCbvHDJgMLijux4aze/OUetrGjUGq7ROaqYHS6F&#10;tvHZG9GCUxxBLswN0Z6TUjJjYRwyy9F5LXoScja+68GGBE4aBPtug3fvXsPgW1jj24WMJfzHf/4Z&#10;n+6vcOHT3L6Ldh+TWoz2nXHa5CGf/Y2994GXkqLqUcf5a5KrLOW5GcZn3wFYk+SGqHlI8SRZ6bcP&#10;HcGZdtvnLBjXJu1cV+pu3AfTRo22o7oMGrTsJk2iPWMTjUDGkf70rQnEDNDVGnPNjKB611PviSM9&#10;xBF4+zkA/Z657Chh0p6HsyL5qIhw6x+NR8NqvLBiLDvSuF0FBHpFsh7D75b28n68IwF8/bOqQXw+&#10;ZLL11suFDE4OQ1llnNvaWzQmaD3QQANQHgEeHBLVXmw4M7cczRcp26K5r5YsxuzeemyvVmGs1I/3&#10;990zaRt1bcV70mhP93R+e8Xk3r03gS9Q44ylJnFQt18JkCGNS9mtIX2VVs6zxg8S8N3TXc7gPSW2&#10;Y38urUmOjgq0MU9wjIPsSwpJKsO/1rrRrusRy3bFcLT8PCpYlp5f42PzzMIlIUeENL7JeK5ZgG7H&#10;mSMpukRwYkFcSuxQmoP/E63tFaBcmwP3ZHRi0C9ZlzS5fs0anHXPDQHv5W7ZueSVJv7q/Zmxxkcg&#10;1KhouiqPs5q/zMAzDeFHA7SPiu8affKVYscwvuABbNxkpJegZY8xjkm59dgdXnY0lVjeQpxdSfCW&#10;kAu1PSkafoHjcsS6jGqOF2k4rtNPJCowuPqcpyIU5qxU/Zy9ZYAJ9n5v5D+10tk/8/Qsf84NsF6z&#10;bvhQkL7lmlcA98+11sf7bF9xhUQB31gLBuPTwwP+8fNPeHh4yHhKTXw2E78DHAmvcn2X8no0vDaq&#10;OwdkXCgwVO3+8NmZ98/5o9Vc7m3mGn201vu7AIga41kXxnqz2gJkY8G8NZHlYRLIT4EL7sTmmR9M&#10;Bjmp2hDEXEgSNqXpnMuyNYeEQCSSHIF+bn4l2N0FnXyeO1G3f0fqp3ITYMjXz8nwzi8SkzTVWTCr&#10;+kwluVF4lrw1m/9/a/Hm9St8+0/f4o//3z/jD3/4A775+mu8eHEHgLFfrth3b57rS9U2eQqQsak4&#10;Yqwwvg3gfWREJ+C5wdghIfYvDVZTECzY58YcndHTwUo2A94IvraGPKuIGIb8v8EObr+GDoo8k6wx&#10;ePPmJb795iuAvZnWzg7/8R//icenSwDwXVHVS3M2gPmpukuhcljM+9Y9CqYfc/Ws8lcrmM5MQc6V&#10;5Ea2wDw/dI+twscEi+hYrOoFgS05kWZSxKOjhUVzn4hE6BhXHgJjur16P0rgexrR9XNpabyOk+n2&#10;Ncwc5jWFAc199wxhRq30WhD+VvC1lySPAF/tWIzMfFf9COLzXtVZH31/1lUxA8i0Eguf17x+XLDT&#10;zcfyzL71s9tjxM331gbg3LpSqoQtCQdAalSMGYHfo1bdes22PDha+9gMRD6OKQsJ2L5MxapM1cgI&#10;bxanSrC9fpathEVrgjh6TlqASAL3s1iwNX69fXilwHi4RiaQ3C+pv/8Px4XC+wzw9lb3nmaPaOkl&#10;U2NPlQmeLBhE0saI1SZNVDXrYKwvjmaCmJLUQUdAq1A+KgLPgP6eLE1PjqgoHhCFYoOX0ZTvJb0+&#10;ZmsJxQ5JIl+Zx6D13HMu5JDWdAkOo30nvpfU+dZKk/VMojWeBnE8k8opSoKYhsE5O4dnTO2m9KQC&#10;VOrFNxqN+1VSoaZr9HNiIK31MAMktXrXs7hQe33a83hk5Loijaw15G1FZxK0GwKqA+A+Ee+62uEk&#10;mP+VzEwnDunt/1zp7XM9D7sdmbxMrmoV2EcgasqBuew4qE+PZp6JxI2sKxF5jFpdpWA0UuTh3FoB&#10;1lvFVc2cm8lrjkhzYyyitQYkzpaxQ+daHez9tTED3ldM5lteR7PXtvCbVjySScI6lYEExAfz2J8f&#10;7vHz/T0u+16oO5Ag2mIQRxlrUzFAkk+pgVllORzxOSHXIhy73OiGfexZ4P2KVunn+LOidbuaKLdb&#10;kOW/M9M+bTth0zIxGGeTFUmCWQJa1X+KtsaMYstNpqW5AMDEZeuwAMML88kArEp5mYDfh5YmPraZ&#10;ITPHHI8XXbua2QYtpClWceYUhr9isTAX3QS5/UR4BQhA2O3+zqxhwBK27YS3b1/j++//Cf/8xz/g&#10;D//ye/ziF1/hdDrBXXdcr7FFxnr5IbPB0OblccyWmDoevPfs+4KlSAAhf8//XG5qRox2xcLpJM69&#10;qmusoLudYAhwJgyKcTBkQzLoUkdFPMhc/FwCwBYvXt3hy198gcvu8HS54ulywV/+8gMeHi9ee5+E&#10;MVXU5A+FC1+8ANjtWV6J0QkQuJKxn7d/NxmDzGGEkWSIIJgEPZO14/4yMbepKvokkthaWkp2V0yN&#10;bzrQGBU6aVQFdvp2u1ngpTXHWtkPeyB0j0HYAt9WGUQ9iRGNRFAPkNOwn3vAdQ90XDHF7TGIe+CY&#10;hiEyk6eJxTiZ/PeAthWA6pZzfsaEGcUVveR/lDyPjEpbsgKzwFnD7NPq6a8QEo7zj7uM5VkxrDve&#10;BeNSIDbyOI+eOgNpnhlZohfUS+C+VSTVarCvGlK3krReUtUCKWcxp4bx2WK312PVmuejtdpLsjXJ&#10;Z08SbVREHBkI99bMCih0YEfh0A0/TOAO7xeiJWqOFTWL/itFy67xYedcy3OLDvH0rDA7K/D0gPtC&#10;C7dTNCIJ3U/A2hYTf3QPWq37UTxT/F0YcwuC00EHG8PxjDmI7EzIPlHUnf/1eul1SdYFJs1cGc0p&#10;zbnbKrRo9ocjoIYl0H4E0GgLpCugUSsnkN4PMj6dnf2jfXR2bvdY9iOm7arMhloXXXntq7Jjq2t0&#10;1a9Aw+rXz/sy+SyBwD6rXmgHFizytBZb2V73usv9RyMzNNzju3J17jAPZYdRL4a5JV44PmdCSbHU&#10;g9UsvYlQE0O5CkVLLXvG3Fi6J+On9duUz6hlCD4rlN7iB3L8DAk213gbOhiI/Pk4f9aev5oCqmbf&#10;mhWdCzPayGFGaskopT8POZsDc5C8DjiSc4z7h0c8Pj0lsusxbuQCt5FeU7JoFq9NMvCPj6IePzr4&#10;esrChJeNWutOfBZ4r2mJ0BhtrR5cn6uq3a76o2h9bJtJ5UDRWgu32+oMkO6x7aAnt1gmQTGhMZhB&#10;TOqZ0MUAJb5WblTikIgyOc0NShhXEWgKCNXBXXujoILplhIDChIwsZWFTOP15Rhaaw7VXf96i9N2&#10;B2tP2LYT3r9/i++//yX+9V//Bb//59/jw8f32KzBfr1ivzo4jtJDBjAWxm5eJ99YGLKhu8IWmm+p&#10;DYwqQyppRFUze8jkRMfrJlXj3NKKlL4DkokVjGCxg+HgHIM46GK52CK8+b8dgJ3ALmwiZoe1J7x8&#10;9Qofv/iI7x4veHi64OnpgssPf8PuXNlCR75LhGSLn5QESrfvUgEmgeDos9iYHZwDnNuDqfCpqEYe&#10;go9GWxhzqc/aAxVb5m6tslIRoJNJHQMMLqSeeof+CLSLLebpdUV1YHBBir11Zmi20pY2a+edmjj1&#10;Kt2D9uxZULSi0a5te7zlj/beR4nmCKAfadOOztQRU3cV/J9dd8/UtgdaaLTsNQahoyBfK4kzYoBq&#10;Pn+UYLauoeWLM2KJTYu3nc/PcciY3TPqtJiBm61un1aVvjfGGm+DFUD+1vZeqQ9OlLVRZ51VrflC&#10;Ex8erbyPtvg6uhbN+8gipCw+X69X1f7WkkORRdlZt5XGx0BTNC32oRhKi38nQ74Js78LjnYBpzZR&#10;oJW898ZFY2pbmytKFt3sfB+tg253II6dLZHiQ4GxfgA44GNLN3imtwDLveLUqBBaPwtjDPZ9x/V6&#10;wePDAwjA6XTCdjqBTLkO8zPT5ZqyUFrb9/U6TpxzRaG8t1Y1hY7W+98KlsfX10DECEg53HVldNzb&#10;A1oeA61ChcbQfPY7M3B3JoM2KrZpwLYVBr/K00MJNt6i/a8haqwA6TP50efE3r1OvC5juMLdChI6&#10;+Fi4Q5njd8/UG3OIVWnTkTRd9zxr7KcHnfuOz9uoWLRiSt8uwAijY/kcua1df5DHC+w65gZONSHv&#10;afODWVG5fv+a/FRjmqU5PIZ7ymgOzIlIGTQmiJ7kAAAgAElEQVQYFQd6MjtEZpifzN5L22XU68bV&#10;dEeXuaRXm/BS8AH7whFrae8LpvBOZHa4Xq54+Pkel4cLeHdJSaMQs+IsFzg8m1p4QKdA1+rGPMQ+&#10;grS7UvR4FnivqaZrk45Rkr1qeDBiYc00kT3YvQfzI5cnvzFF5dYYz7I3xEHfPJoacDJSkodD1D6X&#10;UhoJoi+C97qyyLOHUAD3hbGu6qBhzxtvsFV7bLqyol1XByXznkDkkuRLbO2R4wEgJQ4squPHgorP&#10;qrbthNPmQfvT6YwP79/hN7/9Nf74xz/g97//LT5+8QFkPHDvHMAcQHuyAbi3IBukcoLprd1sZloU&#10;bUjVZh7kZqJBS55HSEBzAdzKtlsqn1UxT6MWZ7GVhBlCUSM/mMY6F5xdyDPxQ1LrmDzQTeyXMe3Y&#10;Tnd485bx9e7weLni06cH/PzpET//+Cm8D6dDU1YtKcgauaCpH82GfVsJF+BzApVcZm4yw0sUcb0p&#10;i1jLMVxU4ScS8jxUdCyUAVjbLKq9p1TafY3srQ6EZoG3ZFT1WKzF/iQiRc3naM2dZgejlnn/XIma&#10;2bVqgOQVTfCRcZlG4341CdYEOb3z7Va91V4Q2dK0HgG2M+bYSGZBU/CZgY2apK+fdM/1ObWaq6N7&#10;vYVEMJKRm63rHtt8BOyX95EgtWkxLf6sVyQaSSi0zFc1YEk9X2cM+l6cF4GwViGpZ8hY/u2SCWkN&#10;3ksw7xadz+cwAnv7Rq9YNitkzfapnjyadu+5la2/sq+PjKHLucOitbnPnJyvdw/7G+Q9spxTVJzX&#10;cgxaAOh4HlHzzG5FKi3gfgbsNhmbBVJFBWv+OCacPI9aII9vEHZNAGP0TJ1Mfup9Df37i6+bybzI&#10;1zw+PuEfP/4It+94+/YNXhkDS7bxu32Qqr1vO/Q8mCIY0gLwRyDvLK+aFQxH84wIUzBKduKNwKYa&#10;JkmyHBP/qF5xot4nNN1BMzPUXlFsJBk4i7O0+7w2BhnFBZpihhZoXd2nNfc2i+lbOIq22DTysxhJ&#10;hjVjr0Suzfle0UCYeJSykyZgD59ZbrH5HDhjBYd5q401O8WEdnex7BbiIm8ddSfPQPFb5knx+poI&#10;WR2AY5yrAegrCyejeaXNE+rfb3WJrmCSrd+pC7/d2KXnuaLwsdBKnq3uh1oTbW3+F+OEpIjA1Jwf&#10;ObYHelKHkYBwfbzg8f4B18cL3B4l7QTwTqUnRatYPdSuJyrMsYmOPx/K8iwWA58N3s+qRiPwQ1PF&#10;WT1ItdXC/gLLmn+OHa67lw2xlMFdBmBdmGTOYffCNB7QDSx3X2mUB0+Uf3EH9odkHPc2rTJxbwBE&#10;EcQ/yPNgqvsswcXD71XatwQS7SJciXYLk1pkfXEi8lboyK0qALA7D+oD0WDKFsB1vs9QHTMW1m44&#10;nc4JwH/3/g2+//Wv8K9//Gf87ve/xcePH2CIcLns2B2DyAbkOwD1doPdNhhrkc0k8oEXWeHN9nhk&#10;1mOUkqED4FFW9p1jZEI3DZ4zSXw/NyzL9ihjvLR8CkQoyTgZImwgODJwOwXJJi+kc75jvH77Br/4&#10;6kv89PM9/v7jT7g8XfF4/wB2zgPn1mQZI6lv6Ryuu/8S7QhirESnCoWCFPv7jgbFEkhMbt1+R84F&#10;rKKyng2Qo3FxC1xqH9RosKVkgFAVZiivP57sJzMN488lD6bV9h6yURY3/15wMzON01TlV9vlNcFY&#10;L5EZFYo1ifJKq/CtnWS3gMezIvlKsLpaEK/HanRejwDIteQHQ8kmbUfBKBkegZOzIHrFiK7n8dBj&#10;w40K5qKT+yYd09441v9fFxVGMk3HwgsPAZe6QDArXrSKWKPiWQ3ucyU1OJrLpNHAHTxnjRSIprOn&#10;Nxd7gM+IwbQCumpAp95zmAFOmn1r+G9pBhbObadIwI/zNBKdWp9HAgyKArIxAxTxwgCEL2oKIgY6&#10;xJIkihKhLZzdkeFX7/+HtVITBXJvpH/fKjco31donNd7K7MI76OJYO5SlOMl7zkrHsg1X0nVVhJI&#10;5fnGggRV7fVUwlNEvjt3207YWWizk49n4/3loackq3Os+7D4XttXRBJCcncxDwsvPdPu3v6tBXt8&#10;3kTNtN+PeUmiKn9mqtwzFn4E6ap4Wc6VWgD5ivxDC1xJc2DR6FKzn7T2g7p4y928m5tsyBWZk1m8&#10;2euuHcUXvXhXIzF06/5cz1FZwHyOBMuoy3R8nTmpi34hBf2+AXhz4/kefybm+KHwmD+cpaxOT9ax&#10;meXnzfJQaJX/boF6BVEwbe7NbvOWTOb8fKbGXjiWOZHmnPWzydiUHECusKXDR9en6bPNVLX5SMsr&#10;ZFaAGxEWep0zvUJJy7Ogo5LUjUNXsIOVbmgNAK/t2hh1WTeviepiVqlekvHLHAHFtRsVPi5PV1we&#10;L9ivV7Bz3huHTJ6vlMM8aXhff0WJ9CjpE/G3+LNKTD8yvwvgPmKpEkOUBrUSV13pol8G73tBSC/R&#10;HrVWawx1tECL1uTs+JrMDHDsQiJr0sNhAOQcaA/Gp3BJa8yBvfmbCBYlA4xd1mwKCiuD6+GCyV4C&#10;mSzcvYW2ehEAcRFw9RcPNTYMKuV9guZ7fZpE+DW3VR5OV8AAhnPXAYPCuO4Fw9II9n00dE2dD2aD&#10;NV52xdoT7Lbh9ZtX+OUvv8Ef/vBb/PrX3+P9+/cACA+PV+yOgbA4oyGtsRu2zYP3sYuicJRvtJ2l&#10;/3c1e6aec9EkJIq2kQfG2YnyP3cLJ3Uwm343mbMFXX3yjDE4BzYM53aA89gZMskgmZlx3QFDDtv5&#10;jFdv3uDLr77EL3/6CfefPuGHxyfs7uoPYM72ZHGex6Rn3x0ulysQihGRscC5RFNMC0pBRtkaLhn3&#10;ZIJPRGDAZYd67oDxfR27GRBSs+D94zCpUOG8q3NTGqL1pyVBpTksZ0HADCTUFhZWKv81S2qULMwC&#10;8VWWubalUMPknJ0jWsM0tbTIpOiibQ2/BejXtNs/N/HVMn414PAKgD+SFLilULJy3avFstn49FhO&#10;PV8CXTANAUjp2tS1rdCSpSXB+x7rTmPgOjKgqotuWs+EXtdPX1t7vp/WfyQzdFT003aWzOS2tPv1&#10;yNhyBvTO/J1mWuYj34m2hrteOqm558U4S3gx5OuggwTeaH4ezglQ05SOgiphguyIQAKbcB1zes6a&#10;hyELZKHUG2JjOoJFLIx3Elu0AzqOzgamEliqsPzm8+p5wmR9VwFWi+urRRtEqpP8ocprINF1KsyG&#10;o+2X2NdiAQOM5OlElQwhGUpxqLEW57s7vGFgv159fG9s9rCqYvaSEFvH8e11IwvKRzCJC33m+jWt&#10;fUvD7pwBUBGAj+B9XUQoQTcqJBfktXIqyIhiEhEOpS1R7Frx31CdwcFAmgDsithgJc7TynsdcSJC&#10;aYo1j0tn58EKc1UrHUefQdplBZSbyVz2YqWmUalS+nF4H2kNColVyhJraOARjFIhYBpPoqMzP1gH&#10;VOfD8mURd+jdZ9ioWq+T+3LsytcQBjSeSuUlkCiIyLHiQQyUuxoOcnCHtVVXS2SC3laOWMl5R/HR&#10;CmGhBczXmvetuH3UgdLvpmn5H3EqSvUk3zR7zExOdaU7X4t1tNb7Sle4lPDkKi6Eid2XleQSlaQJ&#10;Y/wXO8bl6YLr9Yo9xBUegM/xWoz/YuwgC7z1/9toWBv+iziWCfKDCcsUWvcwnuzqglwPTHVPVK0H&#10;zux/7T6/CN4fKwS3HCTa6vmMyd9nXemS/shW9uNMiWXtnIM1xgPPjrG78LuyTRsuBZiOXMWEF4sv&#10;Vl1ZO74ysKx/xkCHO5AWjGB8R6kaKgJNN94k41o4aJNG3jQVyCgfKqeUPoerMyoF0FwmQcwxQAeM&#10;8UamnmHjAfxXr17g2+++xu//8Dv8+te/wrv3b8FgPDw94Xp1gN1gyCaNfbIWtFmQ3ULFjQoSUE7k&#10;9hQMl1psleu0kIwpgX+RcMIhp4E8rjK2DphCA55SkMsEOAIYe0raCJTOvOQpYCwMGxi2sNuG8/mM&#10;d+/e4puvv8ZP//gR9z9/wt///o+CmUVE2IKjtpRG2l2cSy5vkM4BbIrqP6FdtZa6Xs1EJI2LKw5/&#10;+Xxayc/xYOEicWldR6sVHzdKBKzsLasmstqq/i1GZivBnqaCrgmiZp0BMybRSAJk1TR9pis9ZDou&#10;JmCaAsiqXJEmEdQEdRpj3+eA5rNCeS/w0wSJK4aHs3k2GrtZt8EIYJhp2EsZrllAWzLI18H6UQIn&#10;2fb1NdJEU3yULK0WN3tzYAbct5K02oSKyKiA0JlJtwZQWpnTz/nTG6sVM2OtKWQPRKy121udFyNT&#10;22Y8lPwdOsa9A4audl8YgkQkMptajsa1JfpKPKhNxim6/0LnQEtfXwvaJanJCiCpCROtvb5Y9yhb&#10;9+tcqgk6lxc+6ERgkVWjaIuPSfcR4ml3LSXWOO2+7d0YnE9nT1oJe2kE749xXwkwZcBExpi5OFp2&#10;J6AJ4JR429istyWvoJGtaI2Dv4bojWXGHacS5qx1wUECAMyFph7jtnU2zIDr3mvk4CXpTAWJY4X1&#10;PouTkoQQCpe5Q9GCMe7a1HTpjcDCniTWSL5kZvz4nNh95KcxizNahp6aIvRyTF9jIYUvHR1dzUUO&#10;0ZJkHd2XxtOpeB01CG3IHSbNM0jGOAWGlwl8JM6S0fDMPMbaY1v6WhzRxH4sWe5bEsfhRiGk9clH&#10;AulMLrrVVTCLvZYKQx0fm1lBROPr1vc7EFhKE0tbz9lHMm0rRKeV+L9d3OmvsdrbgtvuvKVXEbWK&#10;SoIhb/Jrr9cr7h/ucblcvSSnNbDWJEwzzksynhzQ84qgwLjPLPvAuhcqI4mVn1QsPLBPZDJaWkj0&#10;5JOXBVEliW8sENmWmfe9CmaPtTZriVo9VLTVd9UkjGzcouXYFea1bndBT90VG8yhgIpSw/cYSJVB&#10;subQG/5c9h9J04fUppQzhyQUQjzcFxIwbHpFFFNoVJIA8KN0Sq01yblvORiaxq9Sq405avFH3XcD&#10;u2148fIFfvHVl/jd736D3/72N/j48SOMITxdnnDdHZi8GS0b65MKsl7vPiwe5tAdUc3aMsis/AqE&#10;1moKHCJbKPUTiBblGJTSnFHACEB4LJCk7SjLEpGkjcduCs7SRIzcKsSh4kfGgNiCeMdmLc6nE169&#10;fIkPH97jq6++wt/++jf8+ONPnk0WNkIyFIx7g9494ueZIAsV9D6FPilCR4iBARsOcjjh3pwDm9zG&#10;bELhxHQSuewfUAYORdtSwxRMY+jWen2rtVELmIzAxFs0NEfJyXOKAL3gsyU3scoMHwUis2KLVodZ&#10;03o4Syg099O6Hs3Z0Qv2R8m85rnNwO2RpI62ENMC7p9j+tvTFB/OzQbItAq+0cBQVSuL1JPKWfUw&#10;mH1G699HpnvNvqkL+XqAciRj05LL0Ra8ZoWlFiNb00nUY0lqjfNWwGcNaLpyHozWf68TdKQ9OwPO&#10;teM2GucV6bVat3rWoTAas/FrCb6PVQDoEtRCybrq6iF37qvbySElXo4PtdQgRt/IrH++5CQzFyfC&#10;s2Tqvm/v2mWhoQeeU9UtIAt1jl0yE6y10NudCVQ8//o8nnX3jda87JAkANw4Q3JRghKzjmBy0WFq&#10;NpcJHn4cgOzDZSovr17Odsz5cof8GLxf2U+1hc1Syoe6Mj3a88kEhuCQEBZBOkhGfus0l6QmLnJK&#10;uZaKcQK6ZqHaor7Wd6nYkwXRrphnStBeC5ZrsA9NLjMC6jRxp3buaQG+WdF9RtrQ6vcf4BpB/FvR&#10;2m8bWvc7BGZ6/geGdqs4LYvBjbhyGIdERn7VBKC5Fp18Dk8MvelQaO550K3ku7fkF6P8ul5nKzlt&#10;y/9yRIyQvk7agtm4YyV2PdT3cgMeOIjdRnKVz4l9V7o3NWa9vViYDIneqDJuKr/8M3x6uuCnnz7h&#10;4fERDIYNBNUeXjEi9tCh6CQJCJ5YaxBjOwMj1q/x5pEBDwtS6rKiJbv7YI4eip8fvB9v+vXkiWCt&#10;tlKsOZRvvcbDQgcKE1kf5IrAnIVLcWKBUNVWxenfvLDgbnGyr/Xyj+7eovWvSjHSa2mEBZQVreZG&#10;x60KQtlt4NhLEO1u9xuiqKLJtlS5oFL1KryvtRbn8xlv377Gd99+g++//xU+fvER1hpcrlfs7LWI&#10;jN1g7BbMaL0ept02v1jipbmyTaUAOTibZZSa7CFC55KhSMl3gGUJDaW0kS6AinOLC4ym1Oxldlnr&#10;3lAhn5SN2eMGscGygzOM88lhP9/h9cuX+PD+Pd6/f4///u+/4v7+PrcMicNi351/bsEx11+VS/cL&#10;YQIfRZFKlpI7tFineWOyPmkC7lEZDkEmRjQ1DRl9rw5YRiaOMxZmb69b0b7uBTwazXUNs3b0+VqP&#10;ktUi6eheNXu5FhD/XOfSrFW5ZQw8Ama0CVtzD588Ey0gPAJC6zGQJlazIFPL/poZVzWlZBYMlFpy&#10;PKvm9SNQfiYJVT9DmfQdx6JkIo32HXlWUCWZWDLF5uuhxfLR6HxqkuqZvMoMaF7x7OgB0CufrelK&#10;mq2h0byZxmZKE+0aRNAWG2b32wdxxuukV7xq/T2Tpmx3vPWLkRnANQWwGhdFkoRMYPsYLJol+od5&#10;2GIBHmJelnhK/sxmOVK+Tylh4lwGPekAErcx5EwMEbIolfkii6SFK/PYYr8Dd815Nd3NM1PREaDY&#10;2yOYGOT6ezGBYIngUBlaF12vDXQvDXuWIaDoI5UAAZqUl/kgaUpC53Y011dIATMih5Q7ZZ7Lf8yk&#10;uHrPbJiPQ4pXVT+h7I0gTrisVVw9o4I7SdQtgmn2UZlDrsSz2gLmalFhpvNcmwm38glNl9gMXJ7F&#10;maNC8wre0isKzzryZhKETaQT3AQ4tXJ8q6DxCrEAkz1AgwWM89x5kaMm0aSirXMH0LmWEjrOv/bZ&#10;MJLJ7EuQrclpynOnp8JRn0vauK5mps8IVqPff34Bgw5dXrP9Wys72RtP2aX23ALLrCO5no+9udDr&#10;Bm/mENzIMyJRNBSiL9cLPt3f4+nyBAfAJmY8DwuPUuYn4ocSwJdS4EJoLckCyt8n4bVkDMFYUxbM&#10;BHGLRBdcvtn5Wvks4P1sQG4NNGZJSe+QHCU7x0WQg15ZRZUBW9Q2YgTDz2C6SvteddXWlU0+bJCr&#10;Ov+He+UkW9jcHItDrbqe/LsogGYZKNfvXST6cqOPrSCV0QsLMNxV7KW0MKxJUi+x08EbQXim9hb0&#10;6s/nE96/e4Ovv/4FPnz4iPPpjN2xl3UhC0R9exgQGWxmw9mevEbV0fcqJWKFIzrLZMoD/Rw7AMIi&#10;8mZaTjjJh41c1C4ItW+BXANA2bJHBXhPzSqvy9IywujCCV25zL6PJr2AYcZmGbwx3HnHy5cv8Pbt&#10;G3z4+AHv3r3F0+UpHOjha4//T3COwDvg9qDf7/bE0ncs26GpdkhDr3Wcw4Staz8agEeTiNcJ9Wz/&#10;GLXb9fayGdNsFsiu6nqPGNfaYLP38+doi2vNdVs62NrCrU6jkZf0TWdBhmRUzF7XM+2sgY6VQH2l&#10;2PscQ+AZkLKi66oJHle6U7SG0Zp52uquqLU6y+QPqI0IVaDjAJQfyxq0GE40BdZnY61JYEYsnFYy&#10;MjMHnZEkekUB7dxvAYW3Jh89f6bW8+4VMXprY/YevSR3tCfNJIzmoHVvT53v8a3nJJlpI3JNa4zi&#10;a7tdL5RZ9SWGykX7sSZH6D27kYRADQpRwTzkIzbMfeCx/d4EY/pEGB5pLMcWbzIo2l2Pu89BTlUy&#10;7JnKDuHZft7q6NH6PrQKOvX6z2cuAw3WYzH2sTgRtZ9zUlFJu2f93CjT40KsnkLY2GLPrbO1r2E/&#10;O4aMMQf25ohl3NtLauAqG9KWeZvWHL2Z+yiBz9wZJkpV1Ab3c493NqmUkgFSHsGg30FyS8w0iuNH&#10;QNGtEpRa88gWIUQrTXfLWKwQAXskidWYq5cfaJ9H65zsjo00WB68ZsRw/xz50Kw40Tr/R9Jk7SIB&#10;RNFurWt3buouNe51RQStL09rn18pFM5i7pV123v9rLApO/dXC4vaol7LXHyWf90C3NdFzs/xZ5aP&#10;rpBxRngnC5k1k5eDwCGRdOmt3eB2z7x/eLjHdd+TsoTWi6YVEyXZnCT7HPTtq86UqIWfY8dARinE&#10;zLmUaeztj/z/I3g/WrwrJjekqGDOgK1pSxJKiRsyLjtlp+CC4IjL6EQETtZY7GZPRqylRi2rHKPL&#10;84iGRYbytZyjV5qblBwnxwAQRSd5r7OCGBCLoNeDvHLS+mkbaYVGVLVS4E4EBHkWawy20wmn7YzN&#10;bnhxd8b79+/w4cNH3N29ADv/fsZ44J5NNKj17JzNeG2rzZgk04PKCAOinTM/T+FnHXwDikQh+h0E&#10;HXhZoCi6LthVwJBgRKXvCwCfUWjAl5t2AO0pd0uULKpgbGuCKD75lmJrN7Bz2IwDn064uzvj1etX&#10;+PjxI969f4+//u2veLpcRbXPs94MLLAb7BfG1Vy8NA75wpVzvoAB8gUWCJMQCBOsHvhDUtdLbnYN&#10;XdDRASFZUHmfmB8IMwZ2z6Cpd5iMjCpnwe3scNcWBWZMydXC58p+PCtyjIq5vXFeTdRaxpVdfckJ&#10;GDljHfWC9N48q5NvLfioKRxoDZE0yegIuK9/rjVuXg02Z+8xMhDWJOetgmLJYiLILiZNwNkD7qUW&#10;cQu8lwX22lh+BZxoGcX25uys02YGNK2sA02cN9J91gLukkWmlRTQGsXOWEKz8dHGwzxhAZXv0W+X&#10;PI7vIbJMANxIU7V3zvWuWeMr0utIGsncHczLpPTipJjaurbp/pjQSBlPkGBc+XErddVdMlylyVl/&#10;uK9IfKm01dvarwGEpqCrCnS1/9P7jM4JAK7BqNR2yWgAfA0JqzZ7ZPCBST2UAqvmd0GQgpcHigz7&#10;wsOgiNUnEqKTWKa3L8xMz7VyIe2ft00kteAVD2Oplken9FrgQbx9fO5ZNtMeJE7SamMGL8YD2p+1&#10;uil1YwzVuTTCIlZNfbWSHxo5qnrvbcXwo0LRitRjufIwleocFQVVsU9iWs4L/a0CWAt4nwHzvQJD&#10;M2bCWBKyBwSPAU8ejueow2LUvV57M9becCsFqhFQrelqHOWQmiJJb03X3QEzMtaKefyM2Kfd94mO&#10;MO6tBbTRM/kcRC/Nn7ITqp+LaGLfWoKKEUF0HHDZ+LVfd9zf3+PT/QOcY48P0tHPqy7QdOWYIRj1&#10;wW8GUlo73jcZ/wWTfTIhSAex7VIQQljgj9bYAtNyPM8/t+dMiJmu1qzSOkteR5v/6HOGlZ5DAMhp&#10;cPd9x/V6hdtPMJv1GotFwB612uMDNSBygZUsgysuZEHKJKpxGBfmJDrwhSWIT5WuYEMnrdYOb74/&#10;1Qxp2TBCh/FjLj8sa8LLwgKK1paspy9kAsAw8Dj0Zjds9oTz6Yz3797iF199iQ8f3vuqmoNn2ttT&#10;0rhHNJUwxotP5fSkunIIs1XJYgkiLuE+Ci3+sOjZBTNa5iLRyBtUlINwhRRCMSeilALHoMIUnQvN&#10;zo/wvlQc1PkzyBDYUUjsOEkEWWMBa8HsjWtfvniBd+/f4d27tzif7/D48OhNfaMUFAjsDC5PO+7v&#10;H7HvhG0DzicLQ1uQ5AlJp8mMgOjADSrNaHP7ey4PUIncI5tlUdGRULfstQ88JUiemgXKiqY0bNOw&#10;KFqAxohZOTq4R0aaI0Cuxd7RSDSNNMK1wYwWLBnJsGg0muux1AK1I3CwZxA2Ag9XmDnl89CDhJ8r&#10;EBt1RGi0IuskV1tY0MgKtXSTpVGqFhTPezV3EguoCuf+53VSJ2rTVLPwuQmalPfYB0Mkm/44Z2tp&#10;hvYa6CXes64cTUA8m6ejzyz1ojNzWv5+3c3SW4daxtgt3iKjNYQJ6KB/f6rmasm0m62L3hqMutz5&#10;bGzNSarAM26CmlL/W9NJkjx/opfSMyUJZsl/D3Tvtan3ZOhGMhPlZ8uYl7papwQCm1rrNkv8zEDf&#10;Q1JIuWuRRas1F3E4gub/ERzqrluXgX9CkIhp5hjuQJ7QaFqvMB1X9G6zXKkL8XDla1DVQLno9OWi&#10;8AIhyyYtWescB8W2RUPt8J6xeG34OwOtNHvWrDhWEkXyTfQMZ4vxL4x8W5/tc6ciJhdFtNX7kb5h&#10;B3mimPO0ktVn7u1ydbcIPql7XfzgYNU5Kf5puuA04P4sDtJ2EvdiMi3gWBs+a4qe7WLafK7MwN5h&#10;YTKSC6n92pmc6a2xeE9qpMx50VAh4OH4zAWwdKajM/WJ48/LvaPlQZOL1reRhUZzfCQ5s+JjtBJ3&#10;ZPjH4yqr51rr2ld972as+9UuJG1XxK3jN5NInBeda4mmcR5ZdMwVeRBEvCXNXQU6HtbK0+WCnz99&#10;wuPTI9yAfFiD9jWRNLLt5X91IVH+7X8/ejwacV25d9QQDiTtNBeqc1bzpLb1I3HdoFHTPqUBAmZJ&#10;ZxdA49LfVR7uqc3dOVyvFzzc38MS4+7stdPJMMgwmDhoywd4+v/S9qZtchw50qDBI7OKpK5uTc/+&#10;//+2u7PzzvQ8I1FkHZkRjv3gF+AnIovNftiS6siMjHCHAwaDWTIhcC7Ii0hKARWTJaoACPWZoBk4&#10;Pd3aXrAgoRoOcNuMGHR3E7BRA/v5PRyJgB4W3SE0FllI+LJAPUgAo1TsV+NrhXu0RVZ8KiC891GO&#10;ply3j8XK9bLhpy+f8I9//x3/17//A1++fIkmqgSiDUAwpdW6V+k1fGTyU4dxhgZ4z2m+MCxW389f&#10;Y+WPkDYll1lksKw0uAWHEvaU9SOpGpHhovCaxm3KNXPFVCm69YzQ1PBHuLdEFHS+tg1Plys+PT/h&#10;5y9f8MvPP+OnL1/w7a/vYCb46I7NHrjd7vj69Rve3l5xuTCengg/ffmMX3/7Fden53BvvVf6qywq&#10;pNwEQJWLE4RerYt6+jJQjky52rWsJk+gNWibSiSzNEi3omLyrhPWVnpnpkNpLTTOjJivAGhLgTdj&#10;4dYJqEX2YZb89yYUVvqb1gRgBGSuOuMdqq4AACAASURBVP0WALB+tiPm4RisogpAk+/hh69pAcDP&#10;nHWrRvZsHc4YPNbfszClLed9//myYie0/56SL60/XIP37b0Y7VGlYFga9OoMGU35oTFqt+7pVeE9&#10;um9nZbgejV/DBmpjEgltzMY4pQVqAQ0fGemfTQhY5blmoH6e2jPqJfdkunqTWyGmQZ2PK2Besou4&#10;kXKU0hf9uF2A0eIDRBQZFbIRDjKx4EZyTWcbgLUvgNWIeL6OS+6hNPZTjsfzxkIByTVz2MoyTNOK&#10;waQ3FYliMxHmuuR1A7DGRqUZLLmiP06AYzdt8FmYhitNXsu+Tl5o6utEaj8NGwuimOZOr5cyT09I&#10;xwoZnSKVScs11NN6np2hZ2Jbb2+s5SLsk2FydB8EbBzXhvTNirUKidrF9TTsDfmKuj/pzExgGajx&#10;hmM8Ls8yB3nTf/jO/eTTscN6Zs4Y+D+K+WqVa5ON49mka6+JN1NNmDW4H50KXTGd9faman2vDXDP&#10;knFGDdjpRpsYhNZxqp97yPfsEY/Y9DlGP9PPyzGV4yHCcj2M9pJ1MtKKA56VnG1yLoHg5IAoZIl6&#10;EnazCdUz61zXONzI8Y3wzo/K6KzqcktsnRH9RteWsCCi+jX7QH6ZOBQSNflLLAFbgFgQRrV5PLPH&#10;2/s7vr284Ha74zgObASR6429FLnXlMuGs6TUJnLMdK6A/NHbMeVvGVsW19vzhMxKJEkaj0qO80PB&#10;+xHr08pOXHWzZ4DZWa2swUoLy8F7IanJ2YTTHwfe398A3uGPJ3z6/DmaoQLkAqfbB6Q0mh85kNsC&#10;wA+AvM+aisSZl1wx4pUjbvjroQxPdDGFhpmg0h8SXd8Fy3S0+fK9rbR/0ydIBZ1U60lpkINebJlp&#10;zQz4wAwPYOkWtOhF4p41353LiRwBeHq+4tfffsG//dvv+O1vv+FyvQjNzwgAZ/Ng3X0D+/CeYmR2&#10;HHRIB3Vp7BU/rGfh1KoMrNIzKhI7CRwujQwB6sTXIylYUxnSyhvM0M9VVGatoQykcS3le7S5Ddfr&#10;FU9PT0E+5/Nn/PzlJ/zP5Q/c7zv8UZhPb6+veH95CQkvDjw/b/jHv/8bPn36CdenEKA8fGT+Ewib&#10;MFQL94ngqsYH8lg6qWhbFhFVzBwZkEPTZJA4lZ5LYWSIwk2d03E9ytydqmYAG0YxZ8zJUYJkBTMs&#10;QH5dJEkAqDcueGbk16JhN9LN6xW1VkC91ohdAZ2WQnj0cz3DopHW/Ugnr/YgLTILAOBANJ7MGK0n&#10;S7Gx0s199M/qXvfOZIvR7YgR1ZVBaBJXXaz02RvBo0N5rYjY3NdBHd0DrwqkflOQFWArz/Px6/JS&#10;0qdOKEcmWn6oCb0urNcyfGPG8FgGQFgtVWctwzYOf5bNW9+js3r4vRhgvb5WFsKJtaDmEYd7vxeP&#10;5mPkdXOq/fdZ0a3XrkyJSIGAORcjne/UMjZUm2p1ivXe+TiTF5mZyp2WwFkAbDq+VGsqEjGozu9g&#10;n3LpNbKHDbjSDckNEgKtKVepOQaZ95LuP8rpWdL55EgXeiXJcSZ+zJ5l9+dSg6YXd0fFbO6a6t4U&#10;Adios04ZDXNvtV5ma9Uq+WHRKF7JnbVgJXKcKc2oNCHTAtnZOJkgqFWc6y1ZUbpIGirfo25QkWtm&#10;yDD1QWY0vTEPjJRXMUMb/Vlrfp83QJ3ncyQtoQJXLVJgM4nF/vTUOVk3q5zSypcoTTn24nQ9MdKL&#10;BVZfMEteOLtXptwg7nXfiQ9DuYsTzcZHc+guADgCOacTTgxqtpiWeLTkJNYYs8obHvWptEg6WfbX&#10;snF+9vlQOQyZuJVTSybwIy+ZD/g0dZuKkAbk9obdWUlSKyHoDHHF9izaPJaoE8s7668ekJM2kYSq&#10;90Kh0eUc4BxwHB6vb2/469t3vN9v8HxgYwLYKYZ8d5KxJ3Uopb1F7JR/M0E7WUFSVPEgViRuxBxT&#10;KqQ0a5QwmIT5AeB93dld6an1NvDIXGQVIFZdqLl+s+isiVHNfBO2LWgOAfDHgf3O2C8Onj02Go9N&#10;1Rq55BycL8ItPWpIAxiy/HkhoYIC3LOUpkkJCLijZ7jW5x7p4nF1X/RnFnbKWZ2FQSr4xaPmKFpO&#10;/mAcd49jZxCXIknqzkf738AK2hy2y4YvXz7j93/7HX///Xd8/vIl6la5AvymzpY4+FYBtR+QxSgV&#10;F+kb9fuMwJDyLMAaeahS0c8HqyZRCdDcHNYsJXy4ZpqyYscAA2APpBoEqXHEHAF8x3CXDZenKy7X&#10;Kz5//oKffv4Fz09PAbwXhr37fsfxfgf5sOav9Am0A3z38LuHu7jcEfXRSNehMNY8M8j74EeAJDPl&#10;om8Aa7kvWXQ+zHYpbB6q9zi1o7AsnzuCQa+jNSN5VdRZ2NMrV/qV7vKj4L81mTpjWjcb0TyTVJ6V&#10;ppgxEVfNi5n2Ym/Ecwyqy6Ray1aEmEmTKR8+HaNWjZxVIbm6hpVB5aNFwuo9ZzJ6Mr6eZYtLSQhb&#10;/OdJ8knz2GNsjK/e18I8sxb2FtLFqqlfM8FHk42yAaplQYDjOMBGjfbVs2rNwwJQFaYjPLRMOE0l&#10;BcYNQDfo81MrudA0AmpJJ54CmKvYoPc4lHTKmOnJBv1YqKZT7zXz56gmCqgyk5Ua1rPJpp7kiNUw&#10;7Kyp44rxOjIlLWPKpEDM1V5OmWfN/hwZE3Z1qOmc5wtzL9c9B3ZYmscrjdwzE2UNCDcwMlyE3vH9&#10;odaOa5SzqLvVYTA/asZrzeNGgLeVlDZeJ9wxn2TVtJvd1FpaovEkIDz0vGswc5iriJ+T8kZhijg9&#10;X/2QCYOmHzSTs1nDxpRrJuVrAeQ/Qq54xDB3pYM+87EYfe6V11b99Vomzgo2L+/VScDaMlGx2oen&#10;pgFKEtBp0vYbXj2MauRFaK0drCby8j11bGjlIi3NpI+a/lpifTorHmq0sJy6ZzTjdQMFgBURbeXz&#10;oz8fKySilu9c5hsdAkGdq68Ms3vnlWXifCW/1cYezYivc+j+vhvVIloZr/e9bXNwjnC77Xh9fcPr&#10;y0sgO+VmNg29RmnwNVIA/VqKqlWOINUkWsmEniFcPgTeP5LcrBbMWb3FWTfpzGdQ4I5zcJtTxRhQ&#10;Ri6zTqjoTHrv4Y8jFKpcOqcZ4ETfNbiAxGkwsZ9AZkZ4RGf9UA6nLGQGVbIvPdYkGoCp/gskw5dq&#10;NkVeF6BA6wRsB3Z2kNtJ+uzso+QQM/wRfAOS3rsH4DgYS1wvV3z69IxffvkF//jHP/C3v/8d16en&#10;yCQnUXgBxBw8CZxL3+4G0plGdGFNcpZOkvcvNyQiO95XY2wEEvc0su0JYixaH4p6nfqy/risA31N&#10;+pDlxHDPo+xeAQdyZN5z8WLYtg2XyxU//fQzfvn5Fzw/f8L317fYoEHWGyUA/u7hCHCeQAeBdw/e&#10;DzCpfkR4fRdctLN+fy7QSDHcRVuqSAEhNkUgWVdrdsekydstAHtNqnxFyUQEMI2M9mJSDwCd6d/P&#10;gPFVbF2BUWfMamcNhhUAMgN/Z8ZJFlb+KO5bteStxkqjxGY+MgwFlJUuuTYC77HOR4D7Ga16aYgr&#10;PRtmRckq8bcma9YGS93UX+3fPrPW5gWxKr7OjoxaGxarhHhUzM/Y9rN9bS3opaGrpfhejcfPmoij&#10;JsRqjPcskF/uk8vjuOGsk4zTmhRhZ6sVXXnqHCip0d6CsUVqIJ7LHS8Hy4TDPIat90ktuVifQdZ1&#10;k3+vcNBU/pomH2Wu0X3mlNjrrYl3D9iSMYwX0gOrnF+CR1YpI8iifrIW+3upMAXOSMms2MYK1OyR&#10;cOTaRGQ4D6717GS0RWZuduakfyq5I7TzKcQlUUs1RabiME9zDnVtgiBDPJ4Gm6252XOeTaGtvMQs&#10;UgNnAPG5ZEkN0I/j4So3bPYh9ATKiOwhzx0JoIMHYHjWMRdT5kCjI+7Ex1FUNe7riys/uA7gw4ap&#10;C4tUyGwPzPIGqzHt7DVHbP/Z2Zfi4yxHewT7OTPNZiVwju79rA5o3lsd6byMxbM6a0XEoFEOI9gF&#10;3YZLLbcLu1dBLyY8ou2vSYnzJs2ZJtKKXHSmAXGWENZcR8RZEl4lm5qUtYztRAGLTE4Pc8g+j5P7&#10;Wtd3s6aXVVLX2iQcfW3btuEZ2P99nhqgt89tJBRTacDHBydpxSmH3/c73t5ecbvfQ65Kfopr5GsR&#10;0jdFv55MuIX04KmnNZU2/iCvXV3fDwXvaRI0Rht6xdBfaUytOkszUEeNSPTApPiSh2ccXpjPRnmS&#10;MPqnuzcZvPdRXx0CnPY+d3s4gqs0KJQgZHFYsK25Hl+KYKm6j1nOhhomggTgJQuo3D9nAi+YGbQF&#10;F2W9nUShmIoy50AXCkD9AdDBcBvBbWGExB8H/H4I3fRQjB9BqB2bc7hen/D58xf8+rff8Nvf/4Yv&#10;P/0EhsPuPUA+y+6ktkcwuQ1GED3wvnvPO4Vu4VHFdornzDgpG9Tn9VIKDaDtz1TaQmpMRs4AxeZG&#10;PFSK+pHvmiGG2xbXi9drQ47CB9Y9msT96XrFl89f8PnzFzxdn6Kkzga3ETx7OCZsUd+LGKADgOew&#10;vj3Ahwe72ESIr7vvezSz3ZIcmZpioGw4loABLgdnun/eA7HDOdNLb2JDx/Hb0gWXr+UlOGFk288O&#10;748Y+q1G1EcJmjXBWo3MWYvYR7Wz2cLAWh2yRiaMpYE8ig2rzyITL2YsDTlX17xad6NE0HrNZ5Pe&#10;Gctj9exqMGM25tljRxYWMaZmkGfAqNkzseQhPQD+7ETFCLifJdqjyZEV+6a7V6hNjEdgr6WR0ALr&#10;NDSnnXkS9cCeHkBU/A10I7zPXuv7UbRm0tSYPkrrmZYwPJIZSN/36uxeNbd6AKJen2Ntjz643z8j&#10;evd9JdNRZC9kzrlmykvt5BUQ1gPa6/VTS0VZzvpHztvRnZ42NuU4uNCi90OSCE/3m7qXApBWdUJe&#10;nK6rH1tLYszAjFpSwwIOzM7mnvyac67kV1LpU5If6Vweoa5JgbEk3mTts1LHHktTfURaWOWb1ubT&#10;6OywG2kXvxbnKAJFa+m9qYcNijfYTBZlyDbnIhlq2o+9fEPG+nTvQXqaXvyTVnm8QTbJOlF3VirE&#10;qrk+ImFYpudmsd7SQJ41DHrxujdpNMOHZgB+b1JqNB0q3yddA5GMiQkt8CpnSE3o4zim+crsfOmR&#10;ciCMoVWszcQ+MpOOrNNpI7+MUcyxEMZkwx0I5D+aTCpZ5HHO1I299VGeL5nwwnayrl4VUDLR0o9j&#10;5h13Bis94yM2iw2jPM56VllrqEen6EcxbkX26+H0RVq+9TfUCTkpDyZmxu12x+vrG7xnMaUryKGu&#10;q7kWgPqoO9/I4mA8CdrUcVoU24TzNDI+/yrmfY+bZFnA2ojrMd0xy+Eyfs0IdYsKTd4wz8B+HNgT&#10;uOwd2IcFopLkmIgkUDwEFFZAdhjXcNkvUyb0M5BMm6OO2cB5A1TBR31Wmum7jYNqvTgTQ16OiEu9&#10;TY73lJPpFwGOGB5H1EgP/70RwyUtaA4yOVSB2RtteH5+wq+/Bq37X3/9Fdvliv3wcI7gXQK5Ayjs&#10;uJ1aAMLI/qpYHR8q8hkij8skqR+WDPn80NKUeRm8zmtG+9BG/1RhCCwcbMuYvAS4Rz9bF3upoVF8&#10;Chy50FQiwJHD9XrB86dPeH5+xuVy0SNNpBn8jgk4GMd+KABI+gHUqmHhsOcI5stCNWnkI09McGyM&#10;EEvbsMn4Zw1ECSfwU0W6AozEPVuw7D46BrtqKp01zqoZ1xaAfSXdY3eQP5fQWFhGo0TsDDvDmhAl&#10;8GwEIFue1wj0Wl3DGUaw5Rp6OugjttBZJsZqDPPsMxntpzaZo6oAs++r9Gy3besaNFuaKqti0trc&#10;moEwq6K/dz9nklEz/XBLQ2O2hmZseIAiSKR/dts2VWyNCvz6uurf0We49hjofTbvk3yEvA9OTMz0&#10;stkZuC9N50fNWymd0zc/H8UVyYTs76F1UVwTSlbF3WhNr1hcKzPG0bqri25r8doFR4yFoHVyqwZd&#10;ZqyoXvOfUvYimz45dFHznK3nByGx6b3yn0oSMY50/SJlkEagstU/YGWKfkZKJu/5zJbrPK+W3dTV&#10;5+8CV4CWzeK191C9LmfrxXLOPZJHnf29j4I0NJgunTVneyzmUd4xBOoSMYqHC2aZDy0naKq1ROiG&#10;T3VmWXCMs3IUZ3PeXl0y858YNVtXExQrZu6PIOeMmPe9Ru1qzcxAbTPrnjQbPucMsqY/IUW4msKc&#10;xigh5dSYYs579NP4NCOYrOKANc/EgvBxpmm0mqKb4TSPgukro9dxrsmmpsOq+VGHulkz/My0wcrb&#10;aXafrDXCbI9ZJzHa6+R2H6ikR6ubjGsiyts8NV2893h9fcH3799x7Eck4AowvSNv6Jxr5Pby3+rr&#10;EtBX+5Gc9v1SCiHzs4HLwpC2PWYx6fPgfSVJMVnZGWiyuDE/EjStwFE2xawoVXWRcRxHkHXZuGFA&#10;1UGLO6ABS116zyYNYJ208rD70j9cSQD+ZYwwAZNp3KXVNcW0kFbu0BksDeC858JMdyB4cpENHl/n&#10;YOAImwe7h7/v4P0AjjDWum0brpcLLpcL3H0PYL5zuFwu+PLlC/7++9/x+7/9js9fPof3QgCfS7Gi&#10;9eZF7TUFtXpFczsuFpjmWaZI6tI3JnyiIxjRaI5mT+AqO6w0/j1rnXr2XN6bap08iFEvLibCo9Gs&#10;+DMbubieQiPCuQ1P1yuen55xfbrGH/Ug4sC4R5A8AjyILuEeHEdeMKEhEFj6DC4Gws1+1f4JSQO/&#10;Xe+hEzpj3MsCoARV2eGcH169g1l1OasgPdqb4XO4pQ7sioU7Kg4/qrU6AyBXoL0lGbVK0Twy/vVo&#10;0mxNqEcs+1nSuDLwOWPWbkmkzhoXj9jRZ6YbPvJnBcQ9wvZvYytPge36WaTze8SUkBJk1jVj0WNf&#10;NSNmja+RHvpsH66Yfvrz8nItWYFV/XMYGD1jWXBZNIHnY+r1Z9cjyX2vgkguwLzo7HnM1Pewzr9W&#10;6fZsXa1AjZVWdS0VdEYmav5856bUo/0opXFWxeHMYHC2v1ZAwmrCt8uiMsh5NftQw0OqPlLqtoK8&#10;MyyOZV2SmcbRaFTGQTktQq3Y+wpYaeRsDPq+lkbIFNRm7kZdrrsSI1CvDSyNrrnaMBMD2PG0l/2M&#10;GwFeK7mK1f09KyW41g/3S+DKrKUNPekLwrQZCbEPwHY4wgJa10C9JE6h8RPrA0i1iP8ZubdVc/6M&#10;bvFKo3zVWGnJdt4Mao6MXq35hmV6oyf3xcamk2Wty3NHTsMm7KPO+5JXHzqyZLOmuPzZ0bXVeZz6&#10;92oPkXLjZHsTYBCLJUO4V4eNmm0rn5jZFJ2lIWz1VZsuEMAswXm2sVnf30caA6PPrnMmqf3uEES1&#10;x/lwTc6zGGBbmhIfwVLt95szWN5rk3KrZVZ9T05EShN2seag/bYAYD92vL694vX1FcdxYD8YjjY4&#10;0gRkCcSvvJUkKN9j43OkIUvAnzIyOnt2VBnwdhoGPx68J4mnCZvS6kyPP+DS77DWB7J0LXsJ1Hkt&#10;L+VwoxjrLGnkVIG0GSJOYKTXBqajxCn+9ZzGF+26yxnQ7JSNcsSTSKC7Uy1VWm6yNIquNFTj+Eja&#10;NJ45SqZE5oxn+PseQW7g8B7344isN8a+H9jvN+zHjvv9hrf3V7y9veP2foejANJfnq7YLltkTzts&#10;zuHp6Qk///wTfv/73/Hbr7/iermGJsHmgiFFlO8hoiDl4xyE9LsqhHQRy8JMlsTzTGenNqAlaT6D&#10;SiO9kkHiaqQnM4ugJnjF7wtYSsS1ZNiUwQkxOq0OTHHCyd+RxrdJn1/uyeDFEIw9rk8XPD09xc/u&#10;4YiwuQ0OwB1HLDTD63h/wPsj/twWb5gPMkZpT3tWBmxpF0juQ/lKiRLKzVsmP9UZns0Es74sFePi&#10;nqaa+PqUTV/vM65NpoV5dGpELsbWrE3ImWmnlXnTKzhWGv2PGMM+Cu6u3tPCWv/IdcwAjEeYNLPP&#10;NdP6PzN+/SiT5NFpkFlS+GjjxAzcs/b04AhykUDBZkBgL3lOuoxOxZURuDECS7HcTytGTM2ikz9f&#10;Tx/2JGdmIPvqPlvH5Gf7YiaLUBukymJ5BCaPwNBV01LfGy7yGI2x2jrG9Bmo+jWUibwEZalMM2qA&#10;OhUX2qx2JUs2+mc/9hRT7FlDxgJ2W9aW1atq1OTurekzhqyW6aTRtVrkp3rzw9KAdwXgWhqJLYBZ&#10;khqVQ4gisDCviv5uUp1haMPgsh84y4rM1pH6eqXRXCMnMxYnzSRQRM3TnVzE4JpSrkg14Dtsn+mr&#10;Z4mB8RJ47Z+bNJQ7PssYXZ0bFpKHhYQxZoSfa6Jb9qUEH7vCALWOdDoTEkJRkcdU7UN185c7jdlZ&#10;rtmuFCLunu9N41XqJ3eAVqvETX0+yji4AuDrKZXZHrYQXR595rPm6ewsq305ZNOyfvZZ2cpgSD2T&#10;ChkRsxokhqs1xDIo68YpVbUhzeJI/TXRqGQiUCczcURZ+UFKGabbZDGx7OXrIzWL2bqw1CejeFXL&#10;2Z2p1RRxTm7D3McgJf+3ktt+tHYc4Ypn4rWlNtDPRhCJyXXz7V5M+UiTYoitC8WBUS54LketGqPE&#10;GrjPSuQGnwCWnpq1igg1QHzCdPf9wO12x/2+R1WUIp0DkT/JXIQiCWnbiu9V/dokQX7nNOEzbl7q&#10;XBeyoS5r0B6tZxEySTkqQxif+znwXowByehUx2O5RfP/e5FoTpj7M521kS7qSnpBLoiwiHSul37N&#10;RT00l8buxSeoRyawZKGmpFCaxM4ZnQ6akT28JypxJaFhyWKMtK81W5IbFokPiwZHfE0meASD2dv7&#10;Hcd9hz887vc9/Pvu4fcD9/uO99sNt9sd+77jvh/Y9zvut3e8v7/htt+Clv0vv2BzV1y2a9RIj8ZW&#10;ADbn8Pz8hJ9/+gl/+9tv+PL5My5uA7KeetwILrDEN2ku7EWxAYavgdscrCQfigsjSmnaxJ/zWiIn&#10;3dek18/DRL/tsncL1DrpFGZMSVoojj3I6lJi48XqS+o+cmDOM8r1c36mHO7f1eHp+RJGr5kDeB8B&#10;8jSdwuTBfMDzETwNAGwx+WBscORxRK8HbBCyP6FLkFJ8F9d08TtOZncOtIWGlE9muSLA5fBK2gwu&#10;N9ly06M/jdL2cAcNLu2ppZhzUqs/30s3FuqxmLpZmOszzenRgX8WgJ41DkYsj49oCo8S81FhsErE&#10;etc8apJYxiBXxj0rnd/Re330XlmA4xVoZWFtnGVCz6ZJLAlm8ZrRZr/EyRizMv3pvFerie4abXJZ&#10;SIdGNTXFvh7GI0jWVp1Qr7wA6mvqsatnwOrUfO1ks201bp5NvE6CqCXX8FGiJr0PLf2+LLFkJFlW&#10;A+R9GZz+s7CNTBe/Bc0uQ2wKjYBcrkBPoNbb7xWEswaaLiTm/g+zvbFaJ6sRaovs1oiBZwFPz8TF&#10;UXNp5R3Rvp6+p6OGiDXODmVvqvyMRPpJiaARcwwSwFYIjT7q2heQhwRbi4SWs/e+MUUbSgFwlXLW&#10;THWarBlJLpEaFDJvYg+pZUOOwnSlmNCszfq4ljqpbqeXSsU5T9ZkJ6oS6jPEgCJXOdeVfhQssUoO&#10;WYGpFXgi2Z6jptSoIdC9FkGAIkTJpgJ/dLtU1KwnbmodVfeIPah9R8Z7OxHP2t+1TZBJViUJAKUm&#10;GFpzxRH5pvfvFr+Es1r6s1xtRPJZyTiNJjsbAlSeCK+m16S5efLoi3GDOyahVsm35TOpyG8y76Nq&#10;rJ2kwbr00pDZaeWP0s2zMZsuSnzc2OiQGUul7T1i9M/8znqAdE8iq/e6qzzd0tQZnZfDZ6TUBUou&#10;CrCGowyT3KMGj5UwMJMAsxpMz4gFXTULpgjq6thomYKx5PvDid7s2Qglg9aTlp3tubF6SNhglORv&#10;SAD3Fft+KDNKGuaWhJ38jZhXUGLCM3C/H3i/7dj3IwDhzingHQT977Hu2yL+JbQuG7NZGiThSZGk&#10;N3GTeCIauKeWLCCloePnYbaJxp4C78cMkwk7oTowEyA3AuLrP5LFtuoyD19HJJpcj2CSnF9wuGxX&#10;PD19wuX6BKItJxEusr1T96V30GqjUalXLjWv1mye1GCgYSEVfoCH0gK6LG903Tsj1s5RM9ziD4/7&#10;bcef//sV//yvf+LrH3/i7fUdx/2O4x4kho77gfu+RzNahvcHjuPAsR/wfsfl+Yq//eN3fPmZcLle&#10;4DYH5iBxwEJa6enpis9fPuPnn37C09MT3LZh2y7AtkUwxyONo5AA28GpG8ZKQqh0wnW3o7A+088W&#10;/fbwPS9Mlso68yyY9xLp7Tc2VVLbXAOgmyzViCmLQFgXhKqTCWEGxh6k2g3IRrupYiQHXC6Bfb9t&#10;G8BHlYAJA6DM4BfNOuJs+EMoRlKJgb/FQMqUPjQVFi3kJIAcWUcb9KoCs2E9SIoPdxIS1zLzTSxn&#10;UhSgYrybv8YiL32coT7TG5Xd+pmZ5dkiz9Jdn73GWRD/7Gi29XOtNIMfMWwdfb4eQGRhYc5ee6UV&#10;S0YQwtq4WUkAPerncEbrv/856rNSAucTfeqqWRomyMo443H4UhBU+uj9M1JeB6M2prfKRvTWfCO1&#10;N2i+jczUrU04i9RTd50vmHX1e0hNdQ169cD0+WtaRuLPxdca/JkzCHsSeDk9pVI0jCYjRvtmBFzX&#10;BrWzAnc8zjumLfYmsiz+C7MJro/EnpUHxKr4XMXO3lrq1Qrzc4UVUGjZ1yuZssZ4sw1YXRAIlW9V&#10;2p+qqM1rsrDWYZxCIFk+CrYpVyCTy1rybY1XSC0pNdWs/wTQzRj3i+3bZfZzziFJpNVaezLnl0Yg&#10;JslozdZcL15YzWbP+s6smufyPXqyCmf342x/cLNOSZ3T9Yi/9I3qGUPq7/cU57k500cSIO3n6vmV&#10;PEiaMNz7ZeNO+GqdOb8sTPtejFzp8cu/rjPp/Ihmfw1FQfrwiWNK53aoRs6DJO8MA7KYRneB7Foh&#10;IiuMkYovchKpXgc8WBc95QiOrWmdRQAAIABJREFUDQBWcjjVvRJyX/Rgft/7WWkqO6v1Rue9hWj2&#10;SBwb5nM0IXl0PCln9egZ2dleTJfA/YzwsCLlWd9z1JwcSTOu5ABXk/ZN/aXiNivp79U5NlqvzVkh&#10;cUnVd6esaWLyZuPevRUTiwhKHM5tOI4Db2/veHl5xf2+5/0ggfVaz74hnJTkXwH/TbwTBuq57kyk&#10;DJWvUfZ31I06ykRZrvKP7I1hPM9OgfcfAV3CWLvLumNnEqC00R5hf1qKCPYAO4KjDc+fPuPzl5/w&#10;dLmAnBzzE9pHaixCA2/aoJbjQx6m7N0AwHLkcJR80Yh5vAa/Zgwo9h4HCPDA7bbj/fUdf/35Df/1&#10;H/+Nf/7Hf+H+/R3YARwe5AF/xO5lMpRLZ7cLDQG3ORC73AAhIhxSn9g5bG7D9XrF8/Mznp6fsV22&#10;XBhQ7oqVZ3n4AyCOjJ4idSRZPVIyR8qoMPug255Z914EGy9G6wTjutJzlMVL7YHQJZlUhQlLZoJM&#10;evIz1V268m1WXTkp31M+A2WWjI+fgxxj2wjOMS6X0ChxmwvyR1H3PgH2nhmePfY9SCIpA8DEGHMb&#10;yB9ihC5JLcW1K5ob2cjWeRBt+WeSKTCpz0edRu5YamvIdGCABvttdGBIZtqok88d/c7V4T4C6Gfx&#10;asXA74Hw0hzqrI78R02bLGD7LCEbGViOQMRZ4jtinM+AmdHzMDevYZOfGE6GATke9n5upc9raSSs&#10;JinOSuFYGiezzzuSmOAJkCkjq2z0pYaiNDRyzmWvihEQ2H8uEtipnyEPJa56Ehu1F44stlZNI4t+&#10;7pmx2pFuN3VkfFZap+36tjcSLaD83FR+BnzpsetRA9Qi26NZ2jQEZer4LL1RZk2yVcy1SAqNTbEw&#10;NKmU1zgjzlhN1Fbj47UJsTU/rRsmPXkAuyQbNcQagB46336EZ8gKFGOCKOTq+8FRCz/8cGK1r6TU&#10;uG5ZdliajiU7sCMjWHl+ZZnKKrexPKcZ+KbWQ08TP/lEKasA++SbnJCxmAL2mrKWKY8z0hKjHKHW&#10;5u016s6u01mzcfp6hEbadRaf5kDhCCxLUpnrycfeWTHTME5n1VBSUYAz1tzYKq03kqGwPJfZOTjz&#10;Lek935k29+zM7h4yaHXjNQmrR8RolQOsMVjpTS8kwobnFNv3Sq/G6saEDhFils9Y6ogzZ9MZ4sbM&#10;WHhWL/QaaBbSVy/3QIVt6QZ2f2L+jMfl6HPUv58aHiPCzNmz/uyEcqjVedmgGDVre2ty1bweYSer&#10;52jap5V+fSZfQsoBYtlEpg4xs55oTcD55jbc3u/4/v0Vry9vGVvetk15BMkrKxOtpP0nSJtc17m2&#10;vg9y/qxjiJsvWnQQqdc60dfR8436IeD9CjChpfYiivb8SQan9T0tXTL5pzD1HLbLFdfrM67XT9g2&#10;CtIhhwdc0fZOgLPeMNwpYrmTlgM2UzG94trrpoZxDNSGbufG7r33kV0ebBhcmm1iwnE/cHu9wX/3&#10;oJeoFcUO23YBbcARx3dDAhQ06beLg3ce2/UJT9dnXC7X2NEKCzoBxUQO27bh6XrB58+fcLluYDAO&#10;7wHP2LZi/xCSeY6Aro+dbi/GecUGlfcjFx8+sO29z8C9lNHRUwleJXQsPAxITI+w960mJytl+hJ4&#10;khSPUvSRIzRRLyw6WIO5CYp95grU6K9zFO8fYpMjjfEw3Ea4XDY4R/Ao0glMrMapPPuoYVoaAkrf&#10;Cy6D95tjkNuyxFFWuM8i/9HkOO0TH8xxSQTiMP6NLH+UdYYxNpV1IvAq3X3WkyvWJG2ZDMgcrQM4&#10;P8IAsBQAMzOdRxjuHwEpzurRn9F4ncVti5zOI6DdKhldyQxZGiqjZFg2DxLoMZsAsHyGFXtiBS5Y&#10;pQBWa8QCQKs1rpSfMc4fdGsvs6RTrFqZNs6uSd8/ypNW5f3GZmqjkeUawJ+b6XZygK6LF7UA28lk&#10;fJZLpa+1THuafo5H4soMJLMWUiqhNuiej+IH0brxpP0M5DlMCjTXQP35Zpv+ev2acj/Q0t+jbjKd&#10;jY2zovwMAGgBCGdTAmeBi3YftcC9ZQs9Mj5/FvSvx8bHxo5VPKBB3K8KZSVPM2Ar10BUsEXyIjbP&#10;J35GXmV1/EgFqmUCR/jfddYIT5swFqP4GSngrCzh6Fy0Ak89cH48dcbm9bW63qWkloxrA1+Bkb/I&#10;GdmhHmt0Jq84ajRbAfW6sRjqIDsYLz+vfK2ZMsCsXpj93Aw3OCUhfGJ9njHM7T97rhqnlebzQu5y&#10;FYNHDN6WwJSq8UppYXL2ncamBLO8uU8JQ+jew/NAfW+/zeLJ6nOO5BotU7yW/K7ZMwOTcha4jfXa&#10;z9bX9V5dyc39KOC+/z2eeg+NJm3OnD/qM3HHMNb4OrPmY081oZzOoQHfm4ita+D8WqAiTd2dVk4x&#10;P+C2x+Hx9vqG97ebmJjV8u164oOyF2RTcan7HuXZsnw1FSIxZnFPNAKIssQzqfO01CstMdu27j4s&#10;m2PRCy7/LF2IFVPEcgDP2EOrpL4Up1GOJZsFJKa3iyxtAJ6zCUJhbHMjR1MX7Po6GN7bmEiJfTM9&#10;0EVnqr134+S89/MFeE9gcpoyIFyizjfvHs7HC4sSKVsaSwHBk4M/fAi/qcglBLmhyxYkVVx4TaJ0&#10;wCLK42y4Xi94fn4uxTG05DtFfXsmRnpMiH4CnmVpJpjwQls5NF+OGAwOoRHPWZuLBSM/A/go32ub&#10;J14xKdXIjxz/dQnwFppjQrmUhQFxvJuQuoCls6cNXVmZ5FUIRJa8IfFarHT2gsxRMsl1uD5d4ZmA&#10;+5EP0WMPMkjOb2VvcGID+ThdQdici89WGLMonVIpDcTq86Q16eGje7dTFSxj5HWhizqxC0XFR0NZ&#10;Lytzqds8w3lph1EC/lEt1NnvWA7+lU5g77pH8jIWTf4zBdYZQKc2C7IAT5brq0GHGVA2uverRsZo&#10;rHUmc9TTuaxZGlJXsciBoAE/VuOjo7UyKvokU3nWaLLpVGuT0fI5euDQnK1tAWTKa7SNA+pOw6X/&#10;7ukfIjaJK38b5xS7m6VmsGKFsHpvSfKa3bqZd9Co+LU0Z1aNm3oNj0wXRxInM9B4RXhYaa/3QQIB&#10;J9AoG6NqdFdI7pEbroewjqhhB48mwurr6TUn0nV6z4vGrZ+CYmfWzay47Z0Do0bBaA32/A0aUzID&#10;G7RfQ8zvpZXkcvb8eAT0KI2aQXxUZm79q5f5FDFVgBmruNaChCLYCWY6i0Rr1vwcGRyOPECWAI00&#10;5kXFijMQAkb+GaNJv9l5tdLjtgDPZ0CpR3JLLQN3TufeQlwYTbPOfn/1s6OJsxE4OQPRR3leC/AP&#10;cilITzIy5cZ1XLP6/sxwEuuzmwF+lvh1ZhLkzHqUknr9+Hq+uTWL+VNfG0AL3VM74X2WTFo3jYYS&#10;O1XS2PcXklJ9bALZZw0ea47+CM43w+tmf1Jc5YpWb/YwAEyM8hH4PgPIe7nLozjBOJ9jU/ya1dOS&#10;MNKrQWzSRtxVXhzhqmNwsqBPUt9dNmAgvCBIWTPOvT1Er62pU0nt3QLk3/cDr6/vuN3uFcGynbHM&#10;zTvSNbKcElAYVrrGCNw7cmKLT7xJGMIMHcrrtX5+j05zXh75pXDQaU7sspirQdXFBrQkBJZEaVbg&#10;KHkVsAIKgzmnAAN8YKEEhrovQG+lIe+9jyA2Ot0iX/pRKxPF7rFXklktBcMNcG8NPhKUShI1RC6a&#10;twRTUmIPOg643NWKwH0EsYkcnIsMfhYbnIpeuGcPFyx5S5IkmOKb23C5bBCEf4lBC7AaSkML3AGq&#10;lFGTAOGDBS+IfQTwfemopZ9LYHxi5ieBevYa3EH5eiFnirUp77evJJA6/BUl8xNXIlUJQSupU5nq&#10;5k4lIoM/BdEQfHyUsAkjx+XrQJC9ocsV+87w9wMAwR+M2+0eWa2pYUH5ECbnghRSAqJYMImlCYgo&#10;HEnIBjlCoykslWmE5/ig2ClRaDqSS7qY5+pr50fmNbBnAV5nAMNq9PVsbH40ps+A1pVsT68AmRnT&#10;WhKZ0chnL2ntSVfMCsUVONiTR7EaOJ4telZrYtQcmT2LVk+xpzFLXbBwti5HSWavuDmTBLdA7Gid&#10;6qZDj/H2CNtv3eDhATNbyve4hnkWruVYyKhQB0TuSXvUALPOXR75M9tvq6Jl9jM9iZlaBqIH5v3o&#10;aSGLdursHlYS5tCSTVx9nypwtH52NJRtkOwlbvQ+6wkNHsoYMfcnREaaqZai2GIMO1pH27Y1z3oV&#10;LzQgNwfYe4A3uvnAeXB0drZZm+ZLDWCMa2Q0o+6sfNsgZGuyXA13TBkTYAn5DDQbrok5C5beKEex&#10;kLBmzerRs2vei6if6xniwRmvlzNTJCsZoLPnoJR9m9W5NYv3LOi/jJuJAJW9xeax1rJXPjp5P8tR&#10;bbJrnXWZps+h5c9GuY8Fp7BOUFoBQgvD/sxZafUiGebPHcB6fR28aGB3tKiBYe4vcwgFFFd5b6oW&#10;a+xqJcm5VHXoyeaIJKBnfDt9PaxlL0fPxtqcs06TWeVHR/ujkSZBhhI6MeZcHLA0Kc40sz6Se44B&#10;dO7WXjWJYCp51wXw6VQNOsMXz8SAlCK03qHj/gBP1mhP8peEsgipnDspd8QaIwLpt/cb3t9u2A9f&#10;pLYhvCZc1bCHVrDIDbTKQ8i5DZvbsiy0y6x71ljf9DlETIKGAyeDM+VfBN4jJ4PCiANjraoCWLJl&#10;n54eM1wVEDwJSkmyI/1Vi7GzSNXsA6S+fbnrjS5ks2nL4mTwEuAaHpro63sS6QRrCA7lzeSKBiRI&#10;nDs+GpcGTXv4cOhdtoswXYibwVEAvqP8ivcHmIJEDR87/L6DL5SLyyTR04DN1WZn78PmE8GQMxV/&#10;xDSRjRguwH38LAzdfClaKzLQ+iyVk4sighh/4/y3BAIv1kDVYBBaWJVvTyMXoY2dRFCsaxoSjdAU&#10;XOLEABFHc2Bg3w/c7wf23ePIEyTIAHtqP3h/xL8ecBvAwL7v4GgKCedwpBuR5Hgg9kq8ztIE0mOK&#10;0oA2NSOdK4BOlr6AHHmiJufjtjslOqdcwZVFjoOFCTCV3nHjIdDss15eJiWtshkMmZLfEWNG6tuu&#10;DuSzAB3RPHEeNSQeaRKM4tdHGgszBm6dFMgEXiYGlgSw95xGn2skI1J/9lHT4REgf/Zz/fsrrK65&#10;AI5n5SLqz2E1CrYY/PYmxzRw0wNR+cM5xKxQGRX80oxeg2DUOeujETy7anKgx9q3F3AqHSFEXxLu&#10;1pOjdTKawjszSjxj/YzXIrpNF6sB74q92q7tsclrK13EA2ma8XrjSnd73IwaMXbrpk0B59uGcVlD&#10;JXeZxSrdBBsqk5yUCRmtj9Uk7WyKigzTuDYwSP47LUHks4DBI/FsBOB113liJ0pzuYmxYh4wrMyQ&#10;iAnDoiHq5qssiWfTJxieex/1Qctmpp0LzaUyUQZWwcgFvCrCjTIyVuPD5ZQckcr9rQDSrFm1kkyw&#10;Nl3PAF+nQP0sf7lu7PcZ7+s9tMopLHJLtQRVXS/nzILr3LfUxLN8ZwZUWuPWSPZnRnyYxeBHwMdV&#10;02H6matDpXkuPQCvexT3jTNrsJs6PZc8ZSTqMKaxRTZBeJvRqOpjkTv1A2hdT0kd/6KAW5nYLp8D&#10;TffyI35kFp+FH1FnzuRa2riZRY3ViV0mBWnYyLQA1qcbk//SP31iwVksc7Qezk4idlOBxRpo4kpF&#10;pqAqyNZxbHqmVia6mdRLrHEVKiTfhLK4+Pr7fuDt9Ya39xv2/YA/GG7jYtDrSHmoUF2rZyY+RRIq&#10;snLIFuVsCa7Ue6LWoy5xtPd8y+dzShuEBCHXVpM/DN5zFXKTLAZLKIwxLfwsi6weQ1uNw4wW+Uyi&#10;hjpakd4fOYjopmAZnSZHoI0KWJnBbopMu/BXj3lCAShE/ZsqE1rIQ0kVpvOxnvAzLgL4E5Mb1mMv&#10;HJk26SCRY4SpQtj9EYoCV35eLt6MIUQ5GZ+uIcqz4IjAsHKRjRrojAjo+/I75MG84+oQwWSdlCkz&#10;CtIBRjUC1H2QTYtiSgsWf8UzU/cwvX0smqSXcRkP0A0BahxYUueurJHEyCsJi/6A7Kt1T9p0K4/3&#10;OMoGtD4y6+83j5eXN3z//or77cCxF8l/JoYHY/cHnPfw9x3HfQd5D3IXMDP2fQ/PLq19AFtcGy6a&#10;EmstL90lzeYgcCKIisAppgnaRjxlY2AoWL7V5ISSzenFoJggsGig1SNtqAGcSrKi20lhtQ5olSyJ&#10;0fQ49NDEweM4uozJMdNyPXaZm2a+DwKm4l2z8R5PcmxSF/ai/wzre1Y4nipWTwJYNQglGUGrJPus&#10;DmmP4Tk+F6kBJ+sy7BGd39H02ExeaFQg6nVc4ppkPI99ksZGz6P/ngH+Y2POWr5E6y+P8g1m/Ttn&#10;t9VKq5aorYpD08B3cymrT9Bs8mUFxDCzCpryPaWxfC/vGzF05JRg2+AM98D7ViKqJ5/STuxQnwCg&#10;znN0mg/A3L+LhrGcqIGWBEjPWXIpT7up1+6DDNosUH8eol6D7DzY05Mn68VcZg6Se5X57Pj16+Kd&#10;Bj/DSo5I5kBS8opWVCdjw88CIs72iPW1VP5aN9qokoLoFmVzORkScqCSvTeTRjrTpJidGd14msg4&#10;IrejOCmazUtRxu5zpphyOG7Fj2aTNjOTU2sz2jknCB2uVIcT7fUVCGeZUlsB1mem+84aK6JuDmE9&#10;CTACgVfrZGQqP2qE1M+mCW4y1RdgE6mptRIznYvA6wRQmzXjzjQez/p7PNIks3hIWePhGc+cUiLR&#10;GCwk2SFv81DXPVBL05oR8Zb0XyQbmtwS5BjVRBeEYWg7haqb6er0F83PgTybACZ7sl+16sNMAunM&#10;1MeZiYEzjSlLw9DUbEh1iARpIiBBVePF4u+wireW8/1sI2MGSlOlmV78MG0xsI5lM435Uw0J5hqt&#10;WPobdeMEcwvaB5XnIjGNiWxp+k3Jjon7x6HIY6OSOctuixHEd7GBf3vf8fp6x+39wH4/sO87Nt7g&#10;iMDOCaNYUv9T0zwZ5Icinaq6WpQBTuBYvX5kf0q1Iq5HGZ7gMCo8NLno/v948L5DdGgKiFUb4oR2&#10;2dmO2ejQnQMzqahkxYwjqU4ei6Ks6y3ZMbKIcAzH3DGcqg4EpaTSNil6I6s1iNwDKKWJXxrt5s7F&#10;cGOgAgHWu9jBjtakRIAjePbYaItMbVabIJicstJizV8XC1aPjeebXSSHvI/APcPzgWQq61xwkM5M&#10;7UYHnnQfXwGprLXwZblAReKGodlsREoVOhrlalZQ04mJhgUppRAjHFVrXjQ+hJkY9QCeDC64Yh4l&#10;xuwL+BBCwQ4Pvwfg/fv37/jjf//Evh84POPYGf6QUx8e3h/hHsTJhKSF7w/GvhfGUwl2aVqjaPh6&#10;ZsAD25bc5Ek9h9z3ZKr9mBVQXu45lQSbNUOjB5b2CodpkYFOMVJps+UJCNJ6fdRpk+bv09hsLo+B&#10;iZGw9mzs65evkmiLl0ZJRHuGfqzMYKyJ+yrRG5mKWROldbOyn+BJ4PwMgG/VPDyreTySU1gBRlYQ&#10;RZreTq4ENcv3LCvOKpewktMZFSsj+asZQ70XB2Zmm6uR8/naAlp2r88eKaUQ7Bd3pWDrT1ufbRiV&#10;1+lPgdQA/qp4OwMELLWgmdWaq9nis4Jz1ICpTel07PfK+0Bft5tONMox5kRYSGdSAdNH96uebNHN&#10;6LqozAbtatoueS9VxBEeSfqQAvB7DQN9maSAf2t864GGK3JNj7m1iv0FTNZnUn3U9hqTev+3kjtn&#10;tJp/BGC2aoQuG6XoJgY5Sa8lOWsW7AocTY2Pkl/0vS+4kaC0yZP14nDdPJTgBJPWGc/5lmjQ1Cx7&#10;gh28WHl9SBPDERArJb+SAGee9uT5WT87Xy0Gzk09Ncj1PqIdPr32E9MVVtLGqtF1Vq5I5/Gx5qwm&#10;fiV8X3iYTsVpjl9jQ357JideeRdZjNyta+zMc7ea1XYNlSevK9uMJKQZylSEJP7FQ8+XuohqBJ1r&#10;0h2UlgPJKXBwVzmVqwZ2fcWrRodeZ/WkgJ7+4gIRBSlhJVWpm83e6zO+lf75eJN9tFZGAP6s1rDs&#10;8VFju1nL6v9pCY5/JH/9SPP+jEyWjm08fU15r0ekltk+XMnzyQXLk4Jjhb+muMrVeZcbdbXseO21&#10;Bz0tp/ZUhslI45P1vssS2w6bC69xvx+43Xbs+wGCC6ogzglcspDrHTnF3k+4lSv9h8zoJ6ndLNUE&#10;Oe1tmq71blZXkVNIMu8reNAS08/J5lQBK2uIdYNFX7amp+VoPfBHC/WMXn7NUtddV86Lw3XN1qKx&#10;7eawXTb444j696VQcI7gmRTrfnRfpO5JzeJbPQdlQ5XvC5piuTbw62uvleMtd868BOJJURgSg7mY&#10;WgXA90jFM6Jki2P42NXatg10uWBLwLvcoFEQyrOULwpmwT4CzNvmsG1blHsJIy5qE6TNlRKACKY6&#10;SjI9PoPTyEV+NC5O+vxZdqaIqWx5EgJFT7TL6BKsgGpsWRoPElWINkNp8KkiITVjNsFaJ9nZZKW/&#10;i8h0e3t9w7fv3/Dy+oLXlze8vb3DuQ3HwQHEP47MUMyXQg5uuwCOsWMvjZRYRCnZH/aoI3jXpK5n&#10;utzshSCNpF/NgYmF/lnHGKgTL2oX+TMj/SOdTDn4RoZkWErqrMZpixzTnL1nZcnUid9Io79lI9cy&#10;C7QEQNex1e5jsmJ5WLQhR7I3ZxM7S8H0rwB+VpI0NeDfN0XvJ3e9RLF371bSN2fuwUzqaPTMes2q&#10;lQnyzHzq0XV1HnRLQKo2m9V+N/rnZ5N0MDA5RgVBioHbpg3E6+/PYt+qSTbbV/q1RBlfabKPNc7X&#10;hoQWsMsqQ9TqTPKpiQQ1ZUe1zM5cX1uy7zl57KC9L/19gelryokVfc1sit9j4HfN2LUZBY/2GOYT&#10;o9XP1o2Os14X1obuTLJtJoHSA9tW53sfQIXyuarrKZxsJs/MpNMCkwP/s7Njdl6tmJx5vF1MTnKH&#10;JZi1qk82TmYNZEt+WH8vMO8juSXmb+5BoHx27aM1tVrjVgB/RoCw+ASdiRmjWGHxP1rFkuH6rqaZ&#10;0MGtMmDEeqXVShezz/CRuDLL3WZr58x5KPN/67XWjbbpPZ8RMZvauAOBCHC/eKeVWnwshyVIdFnn&#10;WhIjRN4L+jDQOyIuSDJGLSeSfsW5Xr4ANWHHbNDWX4Dzq3pmRlZZxfNZU+fMNddrhxfxcAXcz2oh&#10;66TziGhmb7S2IlHymfZIBGe8cGY5+Oy+WycAZ+THGjwnRivBW0+40CCvZHs9LZv84S9l4mP6+uEJ&#10;+3Hgvu84vA+4rLsEFr1Dk89kP08R56kyk1bYVSQWUGF0l72LPoFg1XSdnbc9zOzHgfdYu07zoOsj&#10;T086CZpYEh5r0pAKoXbDV79bsdfShmz0kqRGek5GCzA3HKmu/islpqXeXY3g2Ri2Rdt99Czbjcdc&#10;gHT2Gvgnlp+NcxfcR1Na5qJj7rYA4ju3Yds2bJcLrpcLnNvyWvFpZEp0s4PWfglO+33HK1C02p3D&#10;0xZeMz+X9KkPjwNFCidovxM8EfaDs+a9Yh45samY8lhxLiAy66k3UlcWfi1fkEhzRT2gTCsoqZl6&#10;tJ7lG7hqXyW2fDDXTfJFx3Hgfrvj5eUFf339iu8v33EcRygu3BZ+Zj+w7/egY88+d/4EJyAHy6b5&#10;JkAJz8WIODNOyVUHiwezayrs0ESJ46nCW4EhPRTiuuuMeCW5nxqsnh1SNWC1Ssqa0IU6yOtklISz&#10;en2WN8Bb0mz1vgLyyNR4GDGWZprts3pCvzYL7ds+aLoyA+19z3seMhBG8fojYLiVHTgyr7OyUEbm&#10;j48U7KPrtxmujxO/EYhiBe+supG1VNAIOFndm1UBuyp2exrqlv1eA06z8f/+3nMohA/NIGZeN6HO&#10;gDG9tdHKlYTR7lQ41uZuvXssDRJnIM5M2qaXX8wkpkZTPivQx2qKLBsoukDRsXe8zme5lm7t6teg&#10;poFRGyDPZKQeA2naz1c3BGbg/SwPr/dIyZ8/RqYpzS+bzIal4TgDxx+dKrM0kOt9UecmH5GrWAGm&#10;HwGilKGgYB1l3kbMkSVRS7LkpNTnChRs7oPB+PQMuGnxYxhNkqzAqCz5lchN7OOgrVNyidYcwCqz&#10;84hm9cxrx2J8f+Z8skxWWk2ee895RG6Za7JTp4kcyUKNx0JxL6tD5Epy6WzT/1Fd+jUBQRWUVfVG&#10;qklsue4PS2aK5t/4jK2fHw2nPXrTbroGpIFRvI2EM6t36qkcy3kU8q6RP8g8bknZyVF+fwa4f+R5&#10;Pmoo/Ygh8wxAPkv8WuUOMzb8qlEzygGDFG2KhVypXnBnnffrrllOa2k2nJG1Kg22kvundd7LW0iP&#10;wGn5YamKIIJPN+8Xr1ubsfeuW4H3UuUDjMMfeHt7xfvtDYc/4AFsEddLMjjqPaRRMlGQv3FOEYFl&#10;wy91CxJQ7xzB0VamjogqqWjbs/xR++9yNij3Ds7agIvzKDkag7cZ2DTaOLOO4Wr8brTogyZs+Pq2&#10;hf/23uM4dhz+iOCiNARDmxwIw9kALPt2zFnhfPU0grbwJdnk4HlSCeZut1aa/DF3Ou6dcbesFSqJ&#10;BwK8zqNs5LKvgTSJISUhUDVLemMoQl/ex4T48D4YTkQgFxkABnZhKOwPj+MI7PFPz8+4XLbw/Kgk&#10;ZmEs/QggczRQDXHJB+3Q2OEvwIYvjyYFsUqzVyUcGZyNz1qx4MUz9tLQmIV2bdsIyrJBR7hmzxD3&#10;xRfGPIegte9Hvj/HseN+v+P9/R0v319xv99j82SLgcwFI2H22Pfws94zLlvS3QrrNzVmgvGwCw2U&#10;eH8O7wFPATiXd8OHQEr111mu0Yzch2LQIRskcDRBJnFvkxY8e1bBkSvQYwS0Wg5y67hg98DlWmpW&#10;6rcJiH9wuCY9tjSCNUsMHwUZenr3o4JQagWHJMSZme+WJOdRU7uzP9tjmawKfCuLzCInYznPTIDG&#10;5Jlamtl0AhDpgaVnRmOY73chAAAgAElEQVRHr3FakxEwJa6z6zoD+p/R4e2tj/b7rpIv6ev6WzRy&#10;Z00PqwlZSMSpAUZnQHz5PQxBn1Xzpi7Gx2Btm6TPGLs9YDT9Tq8B07JsW6ZbXVznfJw0g328dGdm&#10;ZNwYCffXZL+4HYF6KxC5B44QtYCB5Zzrx4JSFOXpvQ+DAFx5DNXgDp1suJO5edc731YNakvNsTJs&#10;W8WT1dl2Jj5rKRwMgD9hwFrHi/RXjCCqUpzSROqDMZ+omeqWT70/LXxeCs8K2MzYpcdxCL+rnkly&#10;f/9Y5QBXpo89cGW0Zs/K2nxEb/1s/rCa0lt5PNW/1zV+xpj4xhLo1vqojU/LGdLgmcbc6nl3v5aP&#10;jOIDRp3zBIKWxdMmL5265un61R3vfo3Ui6cC8CuYwiymjQibtgGkmTzOqklyds/MyGOWc2ZW160/&#10;YwtU/8iayyrpuSIGrLC7M7Kl82kdDaxXocIcR1vJSo+kQKEQQpHXWhvNso6Y+VRZ8oc8qUbS46Oe&#10;3Asx5PAH/OED6M2tRxMpGWSWPFYBi7HQlO/X1wSYpX4k+56EzyOL/Xo/7rjtd+w+YIeOnZA4d22E&#10;UpaSRU2lF2clfhmA++LjWOcl3fWvmP0dNQoe34sfLptjCQIsNEY0uaIVn7Am14+4uRtCE9rz3uN+&#10;D8zkzckxTQLzIWTLqaNtLc1Pe+VdZcBXSXPkAwRljNTqFj02KalkMFQfoTYXK2OqJC6UuRrVhtC/&#10;AoTpLQWt/yibk1jyQT/9CMHhDuz3e9BYpwLYes+433e8vb3j8D5Op4SvH0kDHxTY5e83vL684Onp&#10;iqenZzw/XXC9Bhkj5yhLx+z7Dn8c6rr7RYt+fvC+6ASjb7jHQtonseDBPgeNJlEUJn0+SsS4GBjS&#10;9MZxhLXnjyOC94Epf98DUH/f99zcOA6fWZJEhP3Ysd/3vLYu1ydcrk9FUicB9Oxxv9/w9v4eg0YJ&#10;igyf7/fhPTby4pqjUSBXI0WRhe8IIHaV/H8C7klLAgizWPYMdh5EW/tsmDrjlaS0E6WB4Rk5LYsm&#10;/rygKw2rujGWDwXX+V2BBMmu9xkgfMZ4mCdQvBg/1Cn4yBh1lPSPRg0fidXWcTPLubFihowShlpy&#10;5iOf55ER6x/RvbeMP89AwBXrpwdOFT3v8ee3jIzPQI3Vn/oaHtXVnb3uWVkpi/b3mYbcMi9LpvQM&#10;YRKGcuZMGgIzJvyqmGl/vlcI6J/tNQxmkyCPNYX6XMvW2FXK58iwTRONd6jCrTGp4r7ki7w/lokU&#10;awy0AsGjGD9q8JZGUJicSybN2jz2fPNQn3eMzpEaZRHOP/cR2D5a83MPDhvgMCrGekCGxazTYgA6&#10;+2zMrNllqrwvUpBSU77b1CMtnynrqFoD2yxfFP+P0fdI4Bomn0ymzBp+EkRLebNlLw0lFmRxx6XY&#10;t0yKPQKy13Fy9DqryZRRI/tsc30EHM3OitUUYW+vWs6aUR489WSJ8YRAbS1Ij8WYs/mgZXpMnSWZ&#10;3Jfqda+0pJ1E0Fk3PvnEGfEo+YLrw83KMhUSOBm8P0XAaqfeLVOwPYP1s83B0bNLdemZiRQLcchS&#10;X2iw19bYXOWxK8m0FWnLMo01W4d1/Fs9qzY+ssbpOt5Vo8nHFSNeTpZbJ51H96LGmx/2AaWer5mU&#10;BJCYSmRYUpRopImiiUA1WTbMSKfT1knRVWzUjP0Qt8kl0mnArO77jv04hKS8fq6ZQJ5z/fQablpn&#10;ukwSSlhdG+/ciEhRTexyVWZQVTO3tfd6vVzwg/9QJ6nrgQKzBemipoY3aMydBUPS4VATRSQY6I8D&#10;7DdlHuq9YLSrAoNEQNDa3Br87QfS1jiWe/XkOPiid/Ck+0hgFoDDMJpTzgsU6Ym52vBFS6qWgckM&#10;ac9RVt7nf/rD49iD+ey+7wADl8sFt9sBIAS/t7cbXl5ecb/vARB2AJOHj00TyQpn9vj+rQDw20ZR&#10;E98BDOzHHft9L0asANzmcNk2kKPcUKgPW6QCvL6XzBGMJfgjacYfGbj3kRGf7odLGkBJi49ZGMQW&#10;I1RClBvyB+73PcjZeJ8DZAHOOcoIFV1AcoTLdokTI+G1L5cLtu2C7XLN0kTJI5Y9436/4/XtDW+v&#10;r7EY20oCG6WSyvuXNeCPI/ocbEKTlIXMkTYo4mhsUqY/SoJMXUOQlrk0PATVyNaYPTEqxmfg4ZnG&#10;39AILzuXk9YsTiPoSkKD1KFvBexWrEwNHLXSWaN7m4raFswas32tyZe1SHgUpB+B85L5sErGZq95&#10;BgD+yMjxunGEpTRMD7hfFd1nJgtW7zsyzu299yOme6tRWovs0UoiyOKZMzrXZ2tlpqNpbSqu9wMA&#10;50BgBcwRpckpCmdCRxro7HvNi10a5Iby9Ug1FntSVnIfp4ZyMQgmRZpYS7b0nrn2pamBeVLTVL3J&#10;BT/5/DPNXh4W2Ctw7tE/Fm3a9n36Brj94+9Rgk25H3LioSdpOZuWemQNr1iX1ti/BMaoUklVuJy9&#10;IZtlC4es3AFwT1pTXtYf1Dnr6wY2C9CbKhDAsta6DRMUbZ7hs5M11cQTwwoSraRjTI1K6vPt+1M/&#10;NN3TK6C6loj8SC4ym2JbmeuuzkqzeeLkutNrzJrvq4ZAb+02oYYgvMXWWuOqaZOeP/efPRvlo6aE&#10;hRQvBNtUMYcLjh/Lb+qAR+LE49EaQNcXjy15bO/7Usccmuin7x+1n7ej/aykulCISHVeoP11+ntr&#10;bZp+flpzVRvQyYmh0XRNYwBqmNpY1Q+reGeaSOucOaM4PWuonTnHayb9rEnak8GVU35UHcgrXLJ9&#10;zeipKEiEudnduXezc2iUf1kku8aZNytD2XaPJL9DV8iZ1fV57zPpJ+OTg882aiRRocybcWTl2REP&#10;3OxrS8DhPd5v77jdbjgiIRiVJJpzFDGzrYBhjsJ/C7NskrlNls2JzHvUOTupxiNh0NyZxUkV3x/L&#10;mR+SzbEWkGUTrR2au0G8AgRXCcqMKdiMjqoEMoEOUUedCCyYRiwmCQKAHKVFMrutAreAxsygW/xx&#10;Ybyre8stex+iCFdwP/ffo9YTbaRzGNi2LY8+lxHvVBiwauHlplo6VJJijPyd1ADJMjQuOjwHA2CP&#10;MiZ32bZYiEQpl1tg3r+/v2M/dlw3p3Q1E/s73P/ArA/s+sSAj3r2Qqufoj48OI4DBb2WLNWTfieA&#10;8T5I7DjSiYdwsWf1e8I4tjI33TYnDo8S+Lct+i3E90uMvX2PkwLeB7PkzYlOsH6+LuvSb9mkJ2kt&#10;b+4Ct22gpFufwBoCPDxu9x2vr694eXmF9wxHhM1twZSXglRPKCS3+PoUjYu9Ctq9BK47tholtKT0&#10;AImOZm2wPNIgL6+vi9aZwWVaZ2mslGHXe5wmDDxg3cuEVTW/qIpnVSeciwQX0LLx20RLb/qs7sQY&#10;APc8kLOYS5mNit5VYbeSPTsLtK5i/op91tNit37G0XVYNAetRm4fAU3to5h2uaX6fsw8FmYyMBZz&#10;4482NWYgUYpZZ+/5nKnLKumtgdeVAaDVyGgG4q9knNR1pYKW6mwKjWnTjIU2arysC9f6+kjFr+SP&#10;k85lGbdGUjEpHwtTX1AsYYsOv75PY3Zzez+5KhpZrYt+zGN0JMKb2L3aJ1ZDyUcmTDrYCzQZBVnH&#10;NeWJRBgWxpYmmGxe1xNf5XO302CyUJ+ZekrTdmuctLDsRyz9+rlLmb/evAfFfKuuSeTUDOdcO977&#10;BOJ5adLYgpIsRtrDrzk1Bbg6A2r2ey8mNJ+7KkRY1lgk1AR7z0IBC53nw516bXKu9uRXZKE80pNe&#10;5SxqDRBVNm481Emfm1XTEliznJuzaceP6KxbsYDepKKlIWAFQlcGz6scTa3tAgVJTtqp+6Bkpk7l&#10;MSyY/gTVl2RUzVwpJyqZmoggGlVA3CDPAUBcaVLLHcdtfWIxU875UP1zWZlCH3iEWoFB3/hEKKgd&#10;3qTGtmzS63MZ3bN29ixHYLKF7GJq8qjpwbYmG+3nMzn9aEplZmZ6Rrap1+QsxuLpf6iklrkB81dS&#10;kT0Ae0T0lRN+kqQq80tq/PcKQYNZEw944S9ZpjYJmrCopypnspbWCYV60m3m/TTKedt7KRtqo3VL&#10;2LYt+1vmSVP5vlRIMmTAXod5mkLK0DZP6sZD1lFmxeoHgP048PoWZKKlnGMA3pOefZSOhlN5UzC1&#10;pSKNU18vFXA+xZ6EicnagT3DkxfEx4JxMhVibJlMJNV47WIrHTPcD4P3lqJaB0U0I9KjxD9AvVRM&#10;UeM/ZW7ksXYnHh+6YgOmopVLMuY2h8vlguv1Gdt2BUCR7ezzgZkeBHxwIK4X8bZtGQCti7w66c96&#10;4ljo3zbXr+rcQZKmde/bABq7bc6BKMjMcNY3Rz6UldFbvFbvfbkPQfsEnE3RVEgPQO224Xq94vp0&#10;xeEY25be14ERkml/9/C7x+39hvf3d9z3G7brBWAnZOWF9Mzhs7xLMGUNgL5PjHh/CHZC7GSzBuAP&#10;f+CIxq1OauiiTGawYMwTovEmRekBBM/RXDCmxoD38PdDFKBtJ5bF6LFzFzy5C7bLpQBOcVSnPsQI&#10;lIF5ycJJfy+XCy6XJ2ypMZJHm8Jr7fuBt7d3vL29wRGwuQ3X7YKnywYP4HY7xLSlBHO8kFyIIL88&#10;LAWIXqDhIpuDOKIkJVoaBpP4HJIRoxJ31gnsEphMTRaHRv7obCFTa+fNiwsgeX4ADH9MwDvVVOtr&#10;p5YEgrvsAQ2MSbYnd025WxNH3004rIXcOXCIT5nujpgiKxmXs9MVFk1Jq+7iIzI7o8/0kcb6mH0y&#10;B4DPyvs80hiYgWhjILX9jClmSsBupXN8dlxYxkENvHLdsps+83oKxKpdPQPMkzFas8+lrF2Ks/Le&#10;yubzAgibJei2/VIXl1WIZk3SkCCbuv8kgJeuNvq5vTL6DC1IK4tFbkCDMaiGAXzbyelgmxg5y8a3&#10;yJe04ESSu6sbMe10gpZH4tOAG2e2V8v0f+SM+YhutzWu22A6iEy45KJMujijCHjJvIghzRZCoZKl&#10;N13bgstlgS+Tv9KYTRGWFmbQ3bqso7GuORqkmgaZ4S9Lch6Az4OJl2IKp5fGWeBeGUF2TITXzdA+&#10;u5hUeV1IFzULccQoPaMnnRpd20YmMGgG4K8arhZm8Ahsa96DCA5Fbq53tlsa3UtJqMXEQPOzLjUk&#10;fT4cE2GN/bgRHdZ6qY2Z5ob0DUOXCSBf8IdO1MiT3lTeq7hGSw4oqyn54tNCzR4KWIpX6CcJ2RDZ&#10;UKiZQLzAJmrr3767hmwcVEi/CAOyysk4AkP9UzYqRpMVVi35mZF1b+rPKhcjG8htE38t1zVr3q3O&#10;qR6oO9tzUgpy1mRsflcynNMzoljvU/IatF1vL+dqvy616nUdzuxEDuGGnnjMNfBPiqAwr1l89E0k&#10;MWk5lryrp497tZjJX+8BzzWFlwjfywxQZ9nvQIpNOIlDxL+oKE0kbIAIXUP6GRGpxr6aY5/Qn8AR&#10;8cg5ErEtas67gB3ue5LaPoKPYPPiWkmAHGUz24S1SJJ5fy9J4AmNHI6BCVNyGaF8phqSvZzeUNM8&#10;rHm/DpazBIinWW/3wgnDbsRqwded6ZAPl6zQReA9/a2BADUWITp3jgi+Lm65JNEpYa1HuiqM3X7f&#10;mQ33FllupffMkha9cxFoZg56UV4n9hGtVa9/sAd2xsVdRIfKlQ5VndRTOci2bQOThxP3uBTFQXpm&#10;v++4vd9w3Hfg2QNcAo1m3YkGxBZ16hFf72AwfAA1SK+31F4gB2zkAHbgOIGwJaa5PPwqAyPHrAov&#10;5wIynD4TmLHve9CMd5RB9PTQ5b/XMG1ac4f3ADiy75G17R0JsD6N+MTfS2D3tgXZHKlb5lVi6LHf&#10;bziOHW6j2Gw4sG1XOL7gTrcAhGEr6zia6IZGQ2JHENhRGdmUzYVql2qt3HiYeB/aPUQKdE73tj58&#10;R2Ovs2KImp/nQkQ9ybbvvv8E0K3ZMibdxmVMrbWikbX2tOBcDQBxli5yTrdX9Hv5Roe5l/x9BBSx&#10;AEpnWPozfdNsLmf4I9l4oyaDhTFm1QodjUVa9XBnxfRMEuaRZ2MZcT3TULAmqJbv1Un+SFd+xrqy&#10;rt/edItk8dTfn7HHZ82e3lqeNaaKxEhfL3rExlo1KWfyhksmLreAdc84TDZfZK4mCyr12qKQL6gF&#10;lFzObK32nsl5Fic1B9F41Lz11rGAb4/m3yujyJX8WSlIJau0fK23xjS42zfonY3ijxvkY3CxZjmt&#10;JluWTOoTgI8dbK1A9CqI1Iy2gGWR4ubUPgpdyYIatOkASKph2LmfK3PoFeDU8art3BvqFv/pHlB1&#10;7flvnE5lrCUeLKx0yxSF9cwdnXWNXu8k1owN0Ou9xgi2A2TyH7KsXQszd8SYXTWAsjxtZzrWYsw9&#10;O//HE6UYNs0VQJkZgbHiSOQ8JlQtb0V407l1AvKokVIbgf+FFKe3cA9sbHTcuVTZZ/ywShOM1JS4&#10;nMCFqIuIaNhu1mdxf+LM0tacg9cQ0sT9SddM8JxMfj0S53trrxczZl4kvX0vp0Atk6CjemC0B+sp&#10;09rf49FG9FgyTDefEpqhphCt7sFYy+20kn31z/tMApAShnX9PI83tWM1VU0Dca4v5Ejrps8sbq6a&#10;xr06YDYpbvEXUz8XMR723BBOm71ayXPJdWf5HL2pyHqNFlIDN0TOrDjhHPx+4Ha74+3tLUhxo1Vu&#10;INKy5QmdKlI49XMm3XiLJFpED0pmjsRyfe0zubuhB1K/e6t7BD8SvLcWFY+OxLO0J+oB7g9fYWuS&#10;Jjcjqu6Lz7Io8aF5HxnHLAIUdbs0PEgu5DjKDOCYAQ+N9M3iYBoBG8GX1WewOOnQb9slB6sMxMZO&#10;F+K0ALwHuyIMFBj0ytktdMbY547fcQRpGL+F30qjLSkf8pEFv9/vuL29w+9HGHKJLImDOXbgNhw+&#10;oRUbmDewD5ryFLXj9x3wRxmlkpMeYfO5ElifrhEcpwi+IzLyj9Z8pAaLuZjOpkkCgLHvG/bjgHMO&#10;1+tV86BHWpgi80iJ3nbZukFPHyjRTCMGkDQelLRVOWaK3oemArPHftxx+B0E4Dj2OFkSGwLxr+P4&#10;eZjAHtj32NwR8z4hiSpsSJ4UN2pdxn1EETB1sYuaJmIYC+DeCEZmyEGyCcGnwOjh51CTn2SSfmm6&#10;qtwxgqlMsHUhNWeHjBKvwnqCApr6BSupf37EnPUM+GRhGVjGLS0J8eiaVgD+o4mvhU27Sr6sWrQj&#10;8K7RLl6Y4S731oBRMjKuO2uwuAL5rID8GTmMmQ5t+NqGNNRdmuC+mmLhh3Igyzrr6+VjuQ9WYNUM&#10;8BwVHRaN4Pa1fAN8SzZaYJX2R5Ln01XoNh1Wa+eMgfAsZq5AuVETofczvUJgFndWEybWpnSPXKOn&#10;JOoieLzHzniJWO6jFVRY5dESzKinFi1asisT2Wa9dRryK9awNDn03qvpk5Vh6ewcqWXjZjIFs7XW&#10;7gP71EIPEJW5LzmngMyyj/tgzihOr4D7npTe0px2EvvOxPqZHrolls5y4hkL2bJ3TLn7yRxQ+ch5&#10;bwbsV/FhZiw5+v1EpJIEsCJPm+damnpNX68a/RX7EkMwzXq/+udzK9snY1lv7a5i2WzCsNds4hnK&#10;DmDFPlyx3Ms0vJ7uwmCaAax9YqwTo6OmlCXPtealvT1dr31Lfj17ZrPPYJ2ceeTMtdacue5edXQ7&#10;8XxGvqmnz9tzFM1EoIUUJUkLWqaP89dX8oazvWbNz1ZTipbzrhdT1LqvjN85E2eDgkVQynBZTqb7&#10;PiQBb3sjQmJUM3KA5ttqsoYE5Pfd4+3thvf3G/Y9kPQ2cgWTI2FQKyYOyRWylfafcuoZJ8JxI72M&#10;ubzYCLwfP8uaAMTiPv8LwfszzDUzAMICwiforvGiCOkFgnqBlQKpWK6GDlRYwOkvwUXW8QEgjeVr&#10;XVaZnATd9PKa7bhZZJDwOjmbdV+rXriSJxo3DbSWlfqZNFkgR0qidnze8HHR19ru+b5S3TYPuvfk&#10;Q3Pg9n7D29sbLp+fil54Zj6En92PO+63G95f38D7gavbsF2e4D3hHjXiPTO2w8NftvKZvI9juT5I&#10;5/gneL9HrfvyrHz+7/D5t22LjZpY1MUd7cUaKN0+1ya4YbtHwFyvr4sPEwaXy0U9z/ReieXfBVdc&#10;cbjuAnpx1DM3VshVoz9lvWzbFiRrslnwDbfbDd7vIBAOH7X+45SFcwKIYsrgfTBw9qXQArWBrAMw&#10;d4EhH/8vXnuYDvBxZKsN+nl6AdpTolcEN4cAtXtmxKgeGa3MwLVZsB6CiNm3QjLWagMpPnVIrxIt&#10;IrdI5CQjVjOJPiJX0DMPtiYmljPG8jxmhW39GUd6uLPrHoEJlmTtjJam9XXmI4D6fJFJkVX+ppfU&#10;jYrJjwDZq2bIqskxeyZDHc+J6VINXKbmaX3/ZqOyI9Db8nnbvcLdBj0GsdHSzJjdz7W0zEz/tcjj&#10;yGmgugivR+JnINx4v7QSPa1MD4tJIx7uxxWIeWYNzwrlno7tat3PgLC2GLXl5v0Re5hAmvK6PG1Y&#10;jAg1q+bgKhb3ct76ntZg7ejZjDyyavIMx7qhaV6Q5vDN2JMjgHiUx/dMMVfTMT3/j1VsHdVSY1NZ&#10;ZFJHe22Uc/2+dCD6MohDwG+dl9WSWlJabRX3VlIto/04y3vPTL5ZJT8se8cCAK1kbEYEFWu+MvKf&#10;GeWGK01xy8TBKLammraVoW09vWTTjAXQ7z3g4IHJeursMjFpPgcSx894rrNvmSDp50QtEWAlJ0Ow&#10;TRbPG7Sa7dyTmWuu1/sEtTXPZzV9xx3lgo803FbSjmyQGZm9h6VZeNZE9ww5Yfh+sobtreUT5J9R&#10;XBrnOzpnGzWGVj6YvT6UlPXW64QLs7+XC0zWxKqOnpFsRrHS0qTtvh+VOJQnWGMunO5qltFBn9AU&#10;7oEfNkd67PderSnJFOM1xy1uG4GTYz/w+vqG230XUwNBvtqRg4DuO9dTnnsB8VnIHdckDOkjxNnM&#10;to+1rIH7jH/KWvIBZvpp2RxLAmgZtR+ZTaGribjucK27WRgy1bwP0jHJuJS9B2915yhI5CRwtAD2&#10;Xv0FOTVmJoHz3mjVLFCPA3CrWTsyBW6T96CbyT6BxQ6b0FLvjkXHTZEWsGfOWnfSmIqIohb9gSBk&#10;g2g2q1lEesydweSxHztut3e8v72BD8bz9RmfvvwE7xlv9zv2PT6fzefA46NpsCMKWvd8ZJNa75OZ&#10;bZmeCO/vsO97AL7j93KgigdPerbsvWJYyHMpqfKkz3McQed+ixszgf4+Xh85yjInjrasaa+0fiPg&#10;7rbR4cxZJzAZs/TY06noDtJBhB2Mw4v7m5Jlnz6rh+NiLsvM4QMi/swRjDlCoydNGXih1Uqi+FqN&#10;UHuAHfSAeD3CRMtDawYupeCqDVdsjci5YeUYwxiNSqtnQ4WdUHTmq/vFo0JsDWysmpvjn1MtkYdG&#10;Kq0/Y0k6VsDhGWkdaxJuNYqydNfPNBysTPczrIsRI2dmgmR5rb5pGU591jNrdNZIsSa91muysKin&#10;RkyT9bVqzufm7oCh1S/s0CUTPNIAszTOVlIko2ZonX/xZNx+tq5WxUlrBEsVeCefgW9iK3MbY2fG&#10;pGdy5Vl+OjOttK5lCUzWMnV9oJMnAB1V5wGp5gvzuPhWRl5LZjemcXA1jm0FPEdg9ioOKsPVGrgQ&#10;uUV3dD1pyg6Yq1YJkm3blizj2Sh+j4FoPUds7HZWRATMzm1hCqeus87T6mfg53ISo4alBSjqNUGs&#10;vjaW+/mIUexK7m7GwLUSIB4B9iznsvXsqeUJZoQEdGvpc5/HrBVeKt4FGSKapXufyX+EcZO3xMb1&#10;VM+YCFCIPrOmqHXCTgKUS4nFXlOh58C+WLejBlnP2yaRxLqNBvSNkldAdts40H9cR+JplqdY4sPs&#10;NUbEi7NSpTPz65lUz6rJOJyo60hbK1lpmpfc1rrQWldZCExDvFE0xWoWdC9HGdHwLSxsi1xYTYyd&#10;yeCsJq2791L6NmXckotxa5xMOgRmqOI0zWIcTc8GS2ORC8snX0/4nlMG0Pd9x8vLC479AODgCBXh&#10;ta4NqCh9yTVKpDytmngpVnqOM6QB/Nk04LDOytew9qL5IeD9alTIepjb2KJ9Nv3jSUcB0L33gBdB&#10;P97EBManw5icA10vQR8dDE+HkNbx8JG53Iz0YTya2jssZ4mzlOnQbKCOfqapI1zMUvNedGhH/0Xz&#10;MTHv07rfoDU7e58xab5v24anpyuenz9h2y45EfBeTyXsx4H392Cm+n57h2ePyyX+PBEIt2BKwV4c&#10;1i4/K+83wbj30Y/Aiw0WNdurca7GyAfAtgGXCyuNwDLCX4o3EmAsHZtme8fXu0gtLeGh4HJSFNdm&#10;NMOF6yG56VBxWdIIxGKKIT0qpxoHzm3BtNYzbu93vL6+4e3tLT1UMBAkje57uLe+1vmPzHsfpI+O&#10;4wiX51IPIcgaySDmmUGs3dy950BSSV1O4ixj41Q84yHDbMYKar7ekaVZgdvngMi++4ap6YbWYHLF&#10;eFoxKW3xsM2zazOlFahsGU+2Fq0WIEYCUpYC9VHgdsbQsOoQWpoBVr1xC3hqBVXPgPOjzzCT2bGs&#10;B+tzXzV3Zj+zYr9b8pnZyO6UmbtoGK2e48yzYA7o8FBvdzRqvQIJZmCJlW3U/jsUg3t2veenjEgA&#10;zFTF2X5c8b7XRJkXr6P3TzGqZ8plaQzO5Ktm92GkGSoBfHnv05RbD7yYGYCPGJG9gq1X11onDkZF&#10;+COTV711OS/eO2dMzGUY0LKJaNdx/9wjVQv07oeFDGWJ0yswYwU4nW0+F0NpV+TDwcP9nXNl9IlZ&#10;0vhZPR+UrpG1UTpjq1pkJizTRvU96034WRvXK8apJceY5Shn/RpGsfhRsNJan56VeJk1UFbPc+qB&#10;IeotlYvGOpT9oa8bff3iITANXsq61ZjFWRLk2UbGKP8Hig9Hr1boeWicq4dGa4UaidOytxDrSzoV&#10;91f5eA8MtRAizl+p4WMAACAASURBVObfs0mmVeOwR2ZLX+/lAL2vn3m/UbNCMu7r8614U7bSR6N8&#10;vfd5+jkAaR+IQc7TrnWtOjGK28lnwipfOPNFm03gz84QqTTyiLTaMo4n/DrKZb+/v+N+23G5XPD8&#10;9ITtcolq1W5wDrgiPTZqEAz2Si9HbmpfKWVGrTef2zYwA7f3G15eXnEcAr+ThsZEyIIDEcty5Mq3&#10;XYuejRoQtXQxRw9FApmwjJFfEeFxYtxp8N7SlUQ1WpXHTNLz6CUokqnykDmi7p61emjlMM4LqAKP&#10;U0BKcilJB3yjAIQex94uzgiAynHcEQO+Nd3oH/T1Aq9B9cIQWAOPqZsG54IxBTpMZBULWQCs2Qku&#10;YsouTyBsmwO8OLzFiAsR4bptoM2BLgG8vz494fn5CRzZ5kfq+GVDLsbhD7y93/Dt23f88cef+PPP&#10;r7g+fcLzp0/ZUDjUVEIzi+uxZBfAZmaAXNDv6pjO6ATfN4WG3KXpNqTrzQa6orEBILOkRmtTrlEW&#10;5kCpSCSqetmkQWKlEpqfTzH3QGo2JQmk1Bw4Dry/3/DHH3/ijz/+xMvrmzDucFE+x+f9EZ6zg/cM&#10;f4Su7LEfwYh3P4CNwtaRXWsxVZLMaLfNZZZjVF/HFicOcjEc5YxcbihJ0IGnSW33S1WB2CZvJTGc&#10;Nbna7ujgzTqJH3fMiDMrDVGNaNJFn48MS4CERFNHJkD99VcDK1rTuASEHojVO4hW3fSR/NdofLon&#10;dbACgEfjaqMEptZdHSUcj7JpLMCb/JOux6IZ3WMJnjHZO9tQP6PVf2YqwAL8nm0OzYo0S1NuBU7P&#10;gIUZ6D8q/uqRUS2dNdrDmAKpM8LDrLExAzZmUiOrZsQjeeQMwK8BPjlh1mtMWPcB0XxabAYSSg3P&#10;EWB6dm+eBWlHxWqrl4yGHa8BaNc0est5wuJcIOWnstI07sX09hzVa36lV7vOD7AE6XprvQblJEGF&#10;IpClpSK4AqGr5ggRqKqDhMfyqQmy8ho6fZdyNaP1aiFdzfRru7JC6bmpe1kRBNT9MxhnU90h0QSa&#10;HmBiOYcfneJri+m+9MY4V5J5W2tePXuNUVNlJPFmi3U0BTctec9Z2cNeg3EmZTeTaxmx9bsGyPKf&#10;VdMtv6/4vvp3MQzs03OsTJVRxVQSNVtVrSEJ6arZ4AZY1N9rWffUbYxa1vjyTJQ1CUTjLBYsqV5j&#10;LnUMmv1w/kwbfY5EvqqNvAGBCU9IDSt5zFoWdDTNMssHVwoTZ6daLXu4Z/g5MtUd7cvRPmvupbhG&#10;H+V6pVQOVwxs1PuJz2OHMxlRHXfPS4bVuY2umRm1FLWloT1rrDqDpNZKmu1sHdLHRKM0NMuZlUDG&#10;fHt7x9evX/Hy/QWfP3/Cb7/9hk8uqHFoUgvric7qEVh8YpamrSymRpOxt8IjAlnAuQ33+47Xtxve&#10;3m7wBws5ncCKB7GSkabsTZmwkkAarRn3tWxne92FjU8cSaiVjwCos0IzH1rsk870ytma4bRszuxr&#10;WYoFWgs7gcDikYEEizmD4JOOTLtBZoBeO/LbXLOQPemy+6ksLhLs83S9zjm4bYM7DnhKY8vhgNft&#10;6XI3nOPu2HJ34UfZcUoPmnRSC6FNPTLSygkMp3/6NrEWz0R2SrMmU2KKO8LmHDZHuLoNTFGOB6Ko&#10;i5I8bqPQwcsmQWGz7PBg+Di14DM4HiRlPG63G759f8Uff/yFr39+wy+//A2XyzVo3CUZGgTWfpie&#10;AKIoOwhBnoajsW1h5evFQgRcLkmH0Zf1WGnXcz6wyloIRq5F+4wxW6Nz5q4TpiCuTgYk06F6Xp7T&#10;3nHZSDgx67ZtKxr8Ufrn9n7DH//7J/6f//v/xX/+x//B29t7vg/pmZIAbtOoEjEBiXW/e+xHkEK6&#10;OIKLzHvOS5FzMpU0CTnLDPkgN0UB0M8NpWR0e4TvkyvrtNR8nJ9RU/AI7b303uF+cAPgl8Apsj+q&#10;0unmYKnLq8owCWNvCqlv34YmHo6+j8DrmtFXMw201wB3i8OV/vEwhpwwpbEUxdZis8f8shbeFoB9&#10;BFxYjWKXDIJFwjcCVWfalzM5BEvz5GyTYsb2+xFSLCOPCGthI9+nZzjcMyScmRCuiuBVETQzi18D&#10;HV6B1A3TAyWJlRNgAE21WEfs0kdNCC0Acv8ezllEZySW0DRoo1YnSJ2rrTSOBtwlUiO/b7mOlcnx&#10;7POt1vtqsscmHcHT/yZ1zlL3nmpphVVdwKcKXP2ZufEmmMWdM4w0a3Ope/8LshXWlmhss2eRA7Gq&#10;Y0pGXZipSZYwN09oHU+yXqt8NsTT/DKDK7BJ0q1qOykXKBsRRAXAywQSUaQQCrknkRZ6Bb8sjJ1q&#10;nCTUkpXkleU8HYEpbNDQ7xEyJDGiPlPGkhw+X7ec9KnPvfI+3BApHmmKWoCn1Tk1Yoyu2LGWabSz&#10;k3f9BuSavMAyrxP4AytWMJc9SRXhM/10rpkpxwBOAF9c93KvM3GNiotHSrFudx1SUZ2vk1hDpDSg&#10;R3mq1XRV5bzERYKXCmieACqXARBUkU031s40ItfyM1Rii2R9No2wuSn3iNk+mpI7S/iwTCKeYdKu&#10;mMvp2qUUct1Al78jlSSkUfvwzFEScbpD7KVSUscfgQE4z7nR0hDYDKa/vbXaB8EtniHS46Q1S5cy&#10;yGXSm5ZxchV3Z/URn/QC6MXelecNVZMyyStSKhFwJGTebjf89ddXfPv2DYf/CZ8+P+FydbjQRXgp&#10;imtxUOfxCNvqxoK+53c57F3EnpiEOAhlb0kSOcX7+x3fX17x/n6LxFPkydtiUlsaj8pDUnybUHtF&#10;IvtxjTX5E37EZY9IWbTciWWx7ITEDpJYBWmkxtAA/xB4vyoAGQwHyVoWgwncB5HUCHiv5Bjov2X8&#10;jmbX1k/8ZPHmxcaQZrbsPXYcISC5YF4rtd2La3EyY3D5mhzL63O5UAr6Uho/7x5m9Sh8Xgvx/Zm6&#10;bB85/dC50d3kuYy+iVEYKka15bkFI4jNkWhqUJ6qkMmFPxhui4lABNp9AieQTGpL0Pc+6Mu/v9/w&#10;8vKCP7/+hW/fvuP9/R2fPn2Kzs8EiiMzAbznaC4b9NkvzgFw6oCWkkYjox7X6VznZ+IpunEfADM2&#10;YV7rwUonUSezrgMylCTQOSiQIXe4hc4YdYXQ66SgOINnFicorN0oh/Py/RX//O9/4v/7j//E//zz&#10;f8E+OIqHZ+mwXTZcrheQZxx0h/cezodJC+eC27aPzYI0yZC55XmPUSnmxOZkmeg4UkE7F6V507ef&#10;WbLl9WYgEUerYhd2tse8oNANLZoTCvLrePaqgFcgfiextDIti3ROrc3WY73ZGNk1A7VXZFpNl1bf&#10;m93vmQnpGhQ8x9SegRSP6Klai9JVwr4yTRwZy62YVzMPAesov4xPFkbsrJgfaTBLRpGcSFjd05nR&#10;4AjoHP3e2RH0Xg6T9CNnAOZM+1sy8eRxXhfuKf6n+mT0ueuiSAPXaykpySyfNSxqQEqvhbUEzUpG&#10;ppf/lc/ZORs6QLVk2VOUQqxlCeZM8RZ8GwFfM63S0fOaTQ3J/GCW8GtJpf65puQTjTGtLnT7Bfda&#10;+qr9fFpPfyb1tNJ3XtUoZ6S/pAeXGkxN17MlAKvDoKJOJkGBdJGJQUJLureGclysnlstPdMOxNPw&#10;sa5i4exclpCM6501lKBQ3bjITSAe7yEFRKICheHgyZ/XzR3s1RGYbdGGLrGHRPO0d7/K89B1SNmX&#10;YZLYNcgGywbIYmr4TPN8xY7sTSXyRK5oRDIZrWO7n5sN4FzGGNJJe3PHXGtITWKvx2q4nDWCgd9D&#10;pqTmtzxrION3BMWtUxNynYX8HFNpPwspoQGWIYhUstHAEkf3AvzThLIeaWJFvrGSSPJ0vTRJnbDe&#10;5fcul8sSeLdIYs6uc3QuzXJxy9pf5d91LlA3JkcToWZZ0w6wPcPmEsFUTUEuiAZnPbvaiUua5gJ6&#10;arTEWKnSoNnlNl8M67M7Xzv0zyKrfFOvvyEJhlLeMRCAfL4nCdhOX09yxvU0JoGa5lmLnQ7qcyrn&#10;O3XOTxLdUzVlxLr5cr/f8fL6ipfXN7zf7tj3PeBUudlQvDKKUkgkEbvQgCDpWJvaA3JNijgvQf78&#10;K6yNvvOZJBBOQpkgkkTx1jj9HF7wQ8D70UGRLrx5MNRuANbVaSSpj4ufAlJCjSVaAYmZYYQ+3OIk&#10;wHFg93sAbaXrvHxgziFy7sP7sB7LKiMcrTFkD2RLm+zwvhQHyWTNswIGR+y+0BiShXPovnnmhjFc&#10;d5SahC03vsvoXO7mgZsCgmPj4zgO8N2DjmSMcQCJGR5BztLVDYn+7R46al+//oWvX//Cy8srfvr5&#10;Zzy5yFiIuvWXbQPgcOw7/OHgvVNyH7LrfEQj4gyueslcDB0510vcYzXJ/sAR144OUNztnBUWm35N&#10;neRwDixjOZ9W027bNhQtxrZIDE7hQcvsfr/j9n7D16/f8J//57/xP//zv7jd71nmifN4YvycyhOC&#10;sRUKS2D1Xy5wtIVnHx5EZmSo0VPSxV2Sx5EHqoNTPgt6JLQ3qr8Gas8CbphPkTbfPgPipkkOa4K2&#10;Yr3pIrfPEl2xtnrv3Ro0rUcuewmwhQlpZemPGJYjZoNVKmOU9LeJnt0n4ZFnuyoaLM/t0cLC0uRY&#10;yfbUckPnRjn7Z/pI3uVMA+7MCPLM0Gn1vmMGcM287AM8eq+2wKg0oJfnRQ3costvGsfLHuus9peY&#10;rWlZOP5oA8RVE2Gm318DHf210Gcr96RaLNKNI0DNMq1kXb8z2ZLZnlpPMuimOFG7lvrTqhPSTiUT&#10;8pFYc9YUcAV4zM6Hs1IgKk4gyTOyysVRZ4dpTVQSjySMLqXWqx4VZ+S5Qx7HMaoeGJEDIolACpgK&#10;8Z3pXm7iAkQB2mH8s1xLFdH4LAjbA/q0GfO4IboypF8Bn/MmmpSMmje+xvI9+jVaw8QxAGuREbTE&#10;0l5T3+rPY/nabN/XzOizDQjr+6ShjaTtnGulJFlA7TmgJA3EfuvJP6yeRy3dm0whfZQnJfJLU976&#10;tcNk2ZjcURMrRvlKc+Zk2Z9OTs5oJKvqzx5qUjtZamauLQ8bSSiUcXIEvq8m21bx/COeivU5M8sx&#10;Z81mS137qI/ArL5p4lBHxrkGMXuv4RY11yhfscS4VR3Tx/dY5S76fRKRNp0vj9dP1udhqYmszcn5&#10;+7FKeQNRcyt5RsSSnp6e8PPPP+NyueDz5094fv4EF5vKARAnhSuQ8GjsxZflParyAlVLVvVQnUlt&#10;Uefm2A/cbzfcb7eM6yVmvduC16ZzUTraBaIqJVY/1RiJ3v8uK1m4iM25voRvPq4TiRV6LNFQN5xd&#10;3x8G70ebTI96jruwZ3TAxolCe6cs7MaRCWbRnSUcRxlF2jaHY2fc7zu8I1zcFpmpAqh0pPaKmsTm&#10;1MkqD7kGyHqf1XufGxiScZcSgJErcu8+eC5yJhm4r1j5tet8HrlNBh6Q5icbmFIjIMneuKabxEwB&#10;PGfG5rc86u/SPUvdfGIxeks4/IHX1zf89dc3/PHnn/8/bV/a5caRJGkeCRSKt6Tpnfdm//+/2tnZ&#10;6UtqHRRF1sECkBm+H+JyjztBjd5jt8SqQgGZGRHuZuZmeHh4xHfffcDxYEAMbKuzRjkc3ASAWQ7g&#10;xYB58Z5Y7j1s2xaLigBkb9sWiw3HVC+Q6qD8OQnZsWyNCOhK180gD/PpWwjIsTX3XsoRfhooscjn&#10;LwSA3TJXJwwsO0+zp+ev+OW33/Dzz7/iy5fHtBlaBi+6cXebnkn3iDmzlTH+ubR+pNL544fvMkD8&#10;2WBBJAF9EkHFRAy2bkQp+qGy+2NgPDnGKQyqFAY0m6ei6K98L9Ho4CWl9NgTKOiu01hd3ytYev6F&#10;MyFlM4CJPLQkMNjzFu01gLMqgm/5pyzQ0W1AZeGaB4vPgG+zoONIeTQbKN4r8mrXc/aezzYMM6qS&#10;VvM028C1vBBrZ/Oo8dsD3M+AsS1F/xiskPcxTchUki+q+89oL2sFko2A5NFn6j33Ut01aydTV9tp&#10;P8nSa3S+IesFgc8q9nvrfjZMdES0zjSWIwBCvod8EmUUxFcXDIgwwPheOWtkGOOlxAVANZsRMqN0&#10;HIWEzq7pnhXWnsa4aYuFpAidOYOVh760xgp/b1OSlRTpGIwb+cIqE1IUleo8p4ExCpypTTpVgYQo&#10;TKr1fhTB0pQbR01/9xnw+ZYQ9N4zNaOOzfvCthBBf572mVB6VEthTw0MyQVpsm/Zc06PasNW7lDv&#10;uR9ZNYz+u5eX1CfGMSRXqlBRRoqFpUEVVpIyQrwnqKk9O3KvlWpUXX/KSXzep0AHx+nt2vPaI7PG&#10;Qb2a1MvBz15dUgtgnalJZyd6e4RdD/xtBYaOskFmrBJbz3Lr9VtTeqOzZmZKr+e3P5qaaQL44ksS&#10;n+hNcpiY79LIkPH/HVTQeyw7Z8VZCWuhiDn1zvBkC1OugT2CwdE51FqXLYyydo9H9WWtPpF7nMrv&#10;IWdrfTqd8P7De7x9+xbH4wHH49HjVIuw9tLiHoItpuNG55ByWcgqAW3NkwuaIfY9R7BYa50w9XLR&#10;+1DArxYTwfzkjgKQaWFIVGBs6v9jomSGb0t//DgxV2YG9kQKNfJvpl66CbwfNkeg3tRm4fMjWdX0&#10;enbQBFUfz+EhmAP4pSKNlSo7AJHOBgawSL5RJM3Bss0pWE/Y4JHITqkcQO3I9DMXaru8plChIcrS&#10;Ims6kexoENPaRZMoN6VOUybP6wSMOZYubLo23jeuClB0YAl525z0YSSInd4zwGQBJlwuVzw9PbuA&#10;1U+f8MP3H3C6O4AOBzAR7OaKIF4C+B3Ge9IiWZYlFkyyGC8bdT8mlHnghaasNiYeD0hCp/jXAUNl&#10;IZH8MENAcutgls/Htq2w1sT3FYN//Z9goWOtxXVb8ceXL/jHP3/Eb799xGVdlQ9qZNEpgc7Bi55I&#10;KMAoWUuFe6rutAVoSffVhPElaa1EKfBY2bxk0LyzKWO1YaqNs5huGOxPVBYj8b6IcSwdFpVGxAi0&#10;y5JF7oOzQGhYE71mdCaMsUeQzv7sDJBcG8+shWznayJXz7VGskdFfa+JbhXBNbCyp76eAQpGQZZ9&#10;T9z6tS0b/dsB/pyQ2XO2t5rCXoM2CtQdFeIzKvo9YZ576oJZAiCy8tk5ncZyNbCpgZhxKGq3+J0M&#10;iG41P606Q1mudQCtfA+aLdqZGXtUqr1GuU+QJ1CsbufCzesxE1o8WjsjRXlOfEmAp/c81gr7Pf76&#10;5VrmHLcSlof67+v3SwP4yMQPvaU4nmiZIyZHwMYs2TT7tSapUxUGVPblTMFarB95LolrUa2vB+eJ&#10;/Pcw3UooLbhyYUktPD1fX0RcKO+Vr3ilOZbZHLeoGFv3cm+o/AwJ3yLFkj0qwdrx9Zd1SZrC5mbd&#10;KmvP1pnaUlbPEuV7+vsZwUqL8N2bg3RL/soUgZ9liKFijyb7vrgPV2ywZsQCI5K8CXZlUzP1XpCn&#10;LTZn6jK9SPs+2xHAaqyP2XN0D7A/qgVmiOBa3doS1IwEQDNrYLYW24uvtUiH1mvPWmu2Q051mHqt&#10;bmnbYpbK/ZHgbK+ga1+uhm0SGmnSNGWOzAgG9hAttayevRMXPSC/vSeRCsh22OGWrQXgcDjgtXld&#10;tTIt6qp0oikRzLIszf1Ni3oT0lv9Hk+0UmavHITE4Z9tszifz3h5OcczUWY19nqk+qTuYJqOcm/8&#10;iPCoKS4naK3j7vvyvFBg4n8KeA/oyYCqgogbb57QLHhlO6DUrsI3uz2ijqadQo8hyw8cY+TG532f&#10;jPMFZxtU6AQTFchSsQKljrcCmA9BCFxtGjuNdacoqjtkcPWQrx16fV9rr6Zm6am2eNU9sNkNsJyA&#10;3mzcWi5uc1iizVH0SifvuX4wwFmQOL7AtduGl+cXPPzxBb//9hHff3iPV/cnvHn7BrQ44HrdnDf7&#10;Ypbk3kIo/HwjqO0BfWmRwdJoVZEkqaCzHtifCSIsG1yKB0ItbDlX++cbfHv0fktZCZa9xzrHiYZt&#10;u+K6bnh4eMAvv/yCH3/6CV8enxKIQSb6OYZ77DIJjCeXSIUVh3A2a1k1+jHEzk9kJPBegN4mhTyb&#10;is2BBI1qAJJEvUbAvQxVYrl8mkGtxTJLTW0ggkCdEeiOaobaB3EZmFgr1BzLnH/fSEU1a/nSKuxn&#10;G5XeQTTrl94CF3tK4N4obKtImgkO6o0qzoCLrbNsT0hl7Tm5peDrETh7GvkWaNjzlR/ZVNTscmbs&#10;Dm5t9lsAxogcqRM0SRkL3hdeNQI1e2tpT0PXsiBqnfW1Zz9foyM7ndGzISdkOLcU3FHcjkJL8xHp&#10;2p5R+9295mjWR/2WJnREUN0C1MzsLXvCvLUVUTgfK40ilQrO3rUqx/ipQ/zMgRy9icWbvJaRExtc&#10;P6c71n7Rsxl1z9OqNQzCRKcUQlFXENXaK6pTnQ0yoBVmWG2wcyIPIW5btMA+/E1mQDHTUBXaAgBq&#10;ZHtrPxhNtvUAxnrDT6pVGGV4SBu0PlmAXYRcz5qr9flm9oieonhPrdcD52piAklM1ADWHiHZ8y2v&#10;7/2l+GBW/T2qQXoWML29p5dzUgYgt/McWufp6N6nzGnWll6KWNR++K1JtT3nnbRAHj37s4Hjo+em&#10;5svd27dnlM57AOUeETHbb+3p7wplfGWSunxu3AA8Tb5n9Zxxsmrugbi1+n9Ul8/n/JTZOy31es02&#10;tWVzOUPUyWvcqytaz1utVpm1JOvWSdH5o/zHGONcEiKBSIqsBgFsxV4Byc9QV1RS+rvXRI2Mwjmu&#10;1k0LJfy6XvH8/BUv5xdYK9b0RO8UvldOwUmVvdpthf0fmZoNfNbTsQgrZ+yy9Lo1B2a/8p4DYItc&#10;Ho6+7AbRYkMGVkbFjfj79P0y6DO/ITylGugtBqk8CpYkhOQvF5Qwm/cSXxZTLMRgIRMA/qiStyzC&#10;atpK+54v2AzrxpUnnsHFAzQNSvmfD4AtZ8E11nqlujEwMBLSiF5RwQ+UiLCYxSv3DayvFoigxkDT&#10;4nbX4fJywePjEz59/ISPH97j3Yd3OJ7usODgjG6IwLy5Z2MDCFYtzDK0NjXu27ZhW7fUYShvtKyo&#10;89ZAko+KJEwTpG1v8jLVvGUfUP4sxSmB3OM8bKphJMiyxWpXPD8/49fffsE//vF3/P7771jXK5Tn&#10;KQU/O47XJ3jbu7XgrstmN1hvfyTHrnw4Rbzfiw8zzqekwyhTAsTjItdqvQpwHwNwUVOfikZKsKNS&#10;MYBqKCQpICKly1Nzv5oGlbLDp72+aDjGWvMcHoWF9si51oEvsyD2gBp7AgnzRqVmATILhtX2+FFI&#10;aZv8YBVqA9Duwq35PdZi64DfvQZjtjEbAdyz732v9U1rHLtWmLeAgdYzOxOcuJeQaAEGsyPSxVmc&#10;VR49Nf0sGdTzaG2RuaOmcARwjBRpOeE9W2Am8ptEEFa+n3G3zunZE7QtHJSsJE4q1tRheRhwC9TX&#10;Z/p8U92apJRqH2PKtVLLERmFVvf82vvPSuvZrRNNtTNJvscUmld/LvPGqQQ7+/YwXE2d7AOVMkys&#10;t07KZrFsMar3gTI7HCQgrKhtg7c0mSoQq66LHOxlYa0zASb1VL6Gluj9ysLWkyAsQCv3ruarn96r&#10;99NPEV/i4lHRWfT24G+xdevl7+yxwKqfGRbbVp+6qj9TQM3SVdqg5qBCr36pgdIzVg51Mr20hRmR&#10;IHvzInrAVc22LJ9C2pNfNALHZ4KvRwD8LPnTqnmL7pxr4cZ5SH0J3stnp5yyYY06ZfCMfm9Ii9Ui&#10;TpEXn0s5HSCn59CeQqRsKpYLUIw9zpJqb3TBrj1WlrUaSAL3LLINuL/hpNcqukRKgcQQoo7g3107&#10;MHcA8a3rUCf1bIE9zPyO6vmTFbUqo4XS14tz15b5SUTJfra7TrJzMp5LpPdMIjNNorXzj1IdGIdt&#10;YgYidcnkUW7m3l6xVv/NkIg6vyj7OpV1ByqgOefvOziKFM++WPJiwYwyJUi8HhXuB+IdMsDeiked&#10;UVQhARg4ny94en7Cel2dYHcxGbCusxmS5RjAbLyQ1JSCinJ1V3Eh7RIjiA416ZXcJmpC9pxA0P0l&#10;NSGpbwPvOQXSSkVJTNQVv7wNokNbVsgmgssxzKTiyDeB+gGiAbpekSs3h6QOdgGmiOGt1jKu6wpr&#10;DIgWEGxSn7C/aZYFOI8I6kNsOHUFmFY2tcaoC/W8u9j1zaE4kcZFXmzmwLAeuHebm/O4d9YyG9gm&#10;38tgj1KAgRSCthiGCUFBvCyLB5nTuGI8mNXbZFzWC54eH/Hpjz/w4dN7fP/l3/Dm/TucjLPHMYvz&#10;q1/tBljnnW/IdIozSkB+8BaNBA0KZUjNe4rFM6lGmxsHQ/CPrSk9fKxBVObr+0uNQDnKNmqvVjEE&#10;AzcibdcVl5czPn78iH/84x/48ccf8fX5Od4DqZ6KYAtH5/8YTGxiELM/fMP9Z4aB0Uyl2uMIjLoX&#10;s7SwMb7poyRbi1e2zsqXIcBqA2Qon/my6K37kTHXE89roc7lZ8nXHMXOtQq4cnZsNoCI3Duz11z1&#10;1ACznpq1PWdPYXKLj33Ni3lkBzITqtoD78vCN7d80IDDXgKjdu1r1/UWK57ZTIMp8n2SlOiNv7fe&#10;h2y+R9ZLLeC+9qwEQDifzpkFe3qWMbX1NZpS640jt0Ck3vPesnWaDYwekVY9IGbGi3WWFNT7KpC5&#10;aWV7+Xgdzf5daPhk3Vf3j6TsezLJQvfz1UNux+RRfs8TWain2SrNCrQ1WcvGqnw/dV9uiSfokeEm&#10;blEF+vIz+hYP7gBi57+vujeoW0BVoUqN4O/ZDegmv7H3kVSaZ2tB3FzisgBPYgIOQ9bi3OEu8Swz&#10;d0LS7SzY0xUGxBIsvC4hNwFn1JXR3pmyTraFay+CP/VzYjMhSn+Pkl+31sb+obcXzIL0s2dBIgGt&#10;rrfl6HzV5qb13Jc2nHsB5NHnn3lNOaGtm8U+KTiaghwRCD3gvQZsjMR4I/CuVvP1QkRvVZTfJvRg&#10;tQ+n39sD6fIVmgAAIABJREFU8aT1Un4fpN2WzsRjIa7MyaOQL8aVHiT1KBR/thb0K59tonz/TOe9&#10;ssuI4jfXL9am0G+pb1vrPIVRBgsRW559CnfS759Fr6y/XXh5q3OKYksYe1PMq/VHIp/8e/L7kD8n&#10;tfVSm8BUfbo4WwPmp0FYUcOBwAZx/KqwnSIuzkhGmuZHzGSRVrXcWDczuZklgZ/I6mS3HM9qkpaL&#10;3o1g8z3HYro2qHtIvZ6oYq+djrSy4+rPyzoCkWiSDpJWYEGGTNUqJ9RquTNodUJeWh8q3+NUazBJ&#10;koYVkRjrLKqvEWstvn59wdevL+5ljYnPi/GBybEiEdbX8ERhCApPAH4InCUJ38TngDyexTK/J68X&#10;OZseZQEFUT/XRT9/KAjOPxW8Rwa0GuGsxClhqbs5KeA+t3lRIxaBvTF6Q0XLo5MzxpcrjRtXQf8w&#10;+sl2wyIKRRaWHcZko6MMUZQHyxwotXrYMGpNoGbh08bCLA64hjyqpUJSICTVN7NukRFIi3AARVbJ&#10;AmxBYBgCjDlEhT4hBIQkoMV6UJk8SG4tu+Atk44wIw+NeKAzgA0bA49PTzh9/oxfP37Eh4/f4f13&#10;H2CWAw7LIRUKbGF5c08SpSLGgkHsn032yeLB45BZLe78mNChH5lHrALyE6mUiqLwPIn72LzepQJG&#10;FkWSPS4PJlZFmQuu3bBeV3z+9Bn//Ps/8Lf//hv++PTJK/ZNtGLhuOYI5O2QiBa/SaUPRyB3cAGw&#10;24ZtvYLZYjF38cCQtqwmWkrpok2tMe9xxFKlz+k65ySGYm9bIEFWcORHTxCHyT2iADoqKwyDQ7qX&#10;HQFbvh2Wkw8cGnwaFp23hHPqUcDS+qKn+B6BkHtAtRZw2As06xOu+2wf2oAkK8BeWkHFld4Adkfv&#10;ZdZGowZez4zZ3jIGP7KVmxkbr71O677uGRdugfqj9zK6D3tIjNGExJ5GcpSZ0CNLauFvvcZgb+Dq&#10;TMh9b2JltD9oYKtUhtVA+1kbmN51q9mwaDU9o+ZpqT2qW3s9qlZtoc6sndN1IFBeG+PJKFvNeBpZ&#10;h8j8nvL+i4YrU9vm1kIyULh3n2uKvpyc3AvoaYUoDfcSbpEMQQDUaPJDLdbyas4nrrks0YtnJL5G&#10;JfsKMS+HRa2bBBe5yra6f7GoFSb2uZlchPRLndItRlaJHCxGG/zcBBPHQpgU+vSFTJVcNCY0zm11&#10;7ei8n7IqxNhnuzehUCdsS3uosr6UvShnijqu/GwuKKGbLbJmpu5K1X19Ddb2nRaQ31IEt9Tvqf7k&#10;ao7YCMDfc5Y3FaFCHTk7Fben1tin1Jeivbz2REH4aDK1JMoDPhKjNZgTeuT9vEnsizMWnzobrCam&#10;qluKFaQxhBKdcgW3DDi100KB0TRKUzjhr1XRnpGcPtD9n75Gec4H6XtIVJ4dbbfn5j/W2nSOdIQg&#10;+SR6AKV7Idg1W8VqrycICOGNkWywoshTHXzxHOEs3RIS2wh7EOWUN2BhQY0LprNDRv1mXvPp7JDD&#10;4RDJ2TARp7EeSbrreq9F/tXsMnvn0i3OGK0aVALgGkMi7WWH0iUgTfvJDNLkhhJwZp7o8ZV6RK1J&#10;VsQdixzFOM2xJJvA4rlkYLtuuJwvuF4uMa/SssWCpbxXlOPBSp2QPidTIjUo32hZEPf55GjCStlq&#10;e0DZh5TZqNBTLsj31Mam/M3gPYRVR60Q8kxIny3KWhl5+E/ucTrIpRxB64+ctD20tm2L4Qfh1Dwc&#10;FoA5BdhuwY+SVBOzbbbSrHEzFEQ/IKXnc1SCV0NuRleJ40TBCNQqEqq93QlviawhQ1DKMw8YO19z&#10;tW/HzTluIpaxbRbrtgErYV1XrOvmQ2yTCjkdOBYM4Lye8eXhAfcff8ebn97izdu3OB6PePfubWSB&#10;nYLNCDA95Q0o8iRXe1iOxAODmjkB/UYj3LdaUWr8ZkWNse42AJaCdLnYC2OhEYgHJi+dt+Btw/Pj&#10;I3768Sf89a9/x7/+9S+s6ybum1X2O8YYHJYDDoejA9VtEuU7ssX6gOAt/uGNU3BXeA+kE+blpq/X&#10;WAIuCoYVbe/WUn3fKNiKAoNUCI1snmpNZMtnsqrmAY/rsJpC05NKJBQdNNmMt0DaXoM36/fdA3pr&#10;vny3K44wdTa0GsTZn+sHdOYHplbSsVAo9cKtbgWOZ5vRnjciZouoiftyy/tvNb4zFh490HbW0/XW&#10;67pXraj/nYsmaPQ7ZsN5e57zPWB95M0+InZq76sWPj2zdlv7dK2JHCkpR6rNHgmWN7MloUDNKZxe&#10;g9QLvkqO33V4GV7gUDaWkgDoX2fpX96fkBCnYWYommtBes9cPaCQqvdwRFztCapshg+2fq9qhDJh&#10;A7SIYjaUWE795qC9big5C/2tKCyrpAVF4HtEbu5Zh62zsRdGXmZt1a082doksgmf2aTrZBb/ybPz&#10;102ZjgHqHincEjXk0yj9dcTVvammlK/tCdL+tLeX53tQ/nu0fdbtE36zQgpp1amnkrgAGuq/K/Qx&#10;pTVH7xzTgKzOIevZwOXg4simr0f46OlcHhI6tedsJE6oKfvHBD8qZ2K/kQi2vmVAbB7HnsBWScxJ&#10;m8iaWBLKOiU5KxhU9t4KjlN/PjV+RaHnCdfKOmLBgIpA7/E5R91Mg2rdVSOpqBRwhX0u5vSJPd54&#10;jMuyTQr+DPAtSYMyz5CzsyH/OlXepxQRRCGpR9h13mBuHVPWMtXpg+IZJ7Bp5JFYC+txqhp5zYJR&#10;jz2vIJriY8XQ5DGjas8mlcp1lTmgp05yO0gb1875fMbT01ME8Q+Ho3OGIFmveZyiYq3bUuH3eunZ&#10;nITZHpmr5AwNrejmMtyogmOmgogGta4GrYJTC5cANsspRgeQcxpkifdh8Xbm27bierlgXde4nxkV&#10;WCvFBXJijzRJIScEUM9UpQzfLc+TBkGH2pJvKKmrwYzz/fh+z/vJr+8Zw++BQqUK4rbRtlERxIDa&#10;+KJvfSQlksdja9Fau8EyJRsSzPvOy2ARqbjvh6HMBI2NmtNKgRNY0cCWe5A+TtEl6NpNXwgLGWMI&#10;hCXmBwSbnOv1CmuB88sFl8sF27pWD+zIzvGGl5ev+Pz5M3755Re8fv0K9/cnHA6E16/ugeilnmxs&#10;XPZAvjA4mAHFIFYmjk2I3NRbAEYLuCtVc3HADswGKeBNjzTm90P78VldXHOm0E57Yjz8t3XD0+MT&#10;fvznT/jrX/+Gn378Cet1yxoH3agYQyqsJJAyinz042NhLcQ/oUBSpI4g4HLVQg0wFf55aIQn9sDL&#10;qlJAPq+Va10W6rJYq2j3K76ZvbyDVuMlN3wWY/DKK3En8D3ye2x5YI8a6RpgOqMqau0ps83nLYD/&#10;qDgZN/LyORDh4h3l82hP2NN890D62muMwjTze5/vY6OmdFY5OwJPa+F3rfH00WfJgcvW89kL073l&#10;uSr/br99U+1aSPBipJQfAfctawyeBHhqSln5zMwC9+2me781zsz7zu+9VIDXzwdSANy+EGMzqFNb&#10;9nkogV1lN2ALUG1k8yID0cZ2TjQ8N1rhcv0MEovcWmzUqPbIJGDSeqdTxeaTqBqktADMoKEVdUK0&#10;wKv/YmNMvA/WzkwblE3cbJ9Uuye9SZnWft4Lei1+VxxM5egTIW01Vb1iU23H3BrfH/vjjgDx1nt1&#10;e6mtTsrUfItrvueasO+BrDQ8s3s9af6830LC9Gqw0XTBxMnX2BcRLUDz31XL6Gh/Ji7OP23zNc7y&#10;GNVge2vnGSu5mXs0m8/Ux0PqNkwpI4Uakxb5EUQxYDGAYMSjul0rRKkBLrEAliU7VVyviSBjqbxl&#10;QsOCajzd2qr99uyr8j3JWrN1XiKqzj0IaORAf90epdYzcgOsi4pnIfAKEwvq/RIVIrFUK1CcLA57&#10;pJ7GM8jFcKUAoB8m3iRRgqUzZf7jYFC8UOJwlVkJjWeLqoroujgrWeaV+8+6rvjy8IDHhwe8evUK&#10;b9++FT9n4MwBRC5fZpHX20NGlmwz+8t0dl2Gs8/kP8yQvPE+ZcSeBOOZ2+uaKtlWzUkZ6H2qPYFk&#10;vEB6xfV6wbY57PBgDA4Hl6lp/H3iaC9mRK02rovVPkjjfClGHx+R1kaqPiXq6q73nGW7lfc98L0X&#10;OLaned7r7zgLMHR/noKXelBrkxoj9S7wCvCMNjHWYts2XK8rLCPakext8GOoF2qhC/2WxpsQFZY5&#10;oSiwtu+hlo/SEYX9PQGiZFJhwJto+MUiJ694DpYrYazZbowNyXc+qbT172URpLD58NVPv3/Cq/sT&#10;Xr064e7OgH74HqfTCYflEBdDVNzLQyFMNFiOo8Lp723054yhtJEedkRArdDu+b/q78mVKpwFWTWa&#10;LDeHE0evpX9+7vpkLWNbVzw+OMX9f/7nf+Hvf/s7np+fK8ATZd5ujlSxwQcOGYDOpDbXNFeIrGCo&#10;PJIkXPOYvDbRb6psQbzEBrn4vVRNNmmOOfcbWtu5P6KZ7jQ7c+NrNLnpsvZPu2Hf7QVbt4DcmcKh&#10;BeL0VFKt6zWjmJ5t8luH/14gXF+/vDBtF+szIaq3nHUjEHuk4G6p2VthwLMWNH8GGd4ji0bAfStA&#10;dUSE9wFCPXnXUkWW16VUL+25162AsVmwv7f2AwiSe1UyauoZdLMCJKgyT4DNPUtEjNng5RGQ3iNn&#10;er6kunDnDqhWyz8oi/6atUYOrGsFfDuDSXoet5qFGQuzfBqgHX44nu7o+ZLn1/AWm6gWsFpTt6uz&#10;mirZUYDO30JtMqIHClWAfDU1Sd3JwPxajEKwFRg2IGFa12z2TG1N0fXABh1ciKiENGJqxUKHszln&#10;TYttUK/U8mBmbOFaYpoE3tfveT5JGWovOVmX/z65D0rVXT8YeRySW5v8HpH1o3D6PR7tEsCqCVLc&#10;+7JdAkruefl5Kn30SzsyG21VS2KAumd+65xpiStmyMjZCblvmars+evX94a5/bMqZDKkZr8kBpAs&#10;iM0YY8l8+IlMBJBrdPWUpdAgL4sq17u13vfWo8W5meUtArn1j7S/0HWBzC6U3xvtlHt9TeP0JKIy&#10;R0QSJNBCyWDPEQFW5Gr8fD2l+jYAmTqsnprEpc7/sjqcE5SF1Iu9JJB0vEVcYRG10QZ3VhAyj/6Q&#10;uUe1U1mS563pcCo+v96/TMTxgi3R3emE492duoaswyg0oA3q7rutM/XW6eHuzzVw6H4Nhe7ZUauJ&#10;4rNq9KRoc91leavJQYer3xvzD9k2XQgsW8ACL+czXl5eYLfNPStLUt67+5Vqi8Usbs16i2ZlDV5g&#10;pOVazNeyzOlLofReGNKwIsrtlRUJB57a2/9U8L7lxfktTd8MEFVjv/Ywgj3AICjdD8sh+oObhbBg&#10;8aD3lkB9YffCAsAPSmy3L5T+R3NetKbBfNcOvbBRpgcv+LzXgsvyBdQMuw3e58QZkwnIsG+uNHDC&#10;MTr5T8kpBBgclqOzalGoCBfjaYtZcFyOABgPX77gl4PB6f6I16+OuDsYLB8+4HDvGwoLTwiEdWkS&#10;B2c3B4bLheQ9/NPvTqw5B6V+kM5VmwxMqE+4TiRmf1cU+jHcVIypiw41HOJOcW+d4v7Hn/B//s9/&#10;4r//+2/4448vaGTpVgNA2DLoQKqIMdB+8C63wBFahoyfyjBC0oHCEkv6mbE6Rd3kgy9/9PfXDhd/&#10;2LdAB6324G6+w59xgMbrNAAOWxU6ZXtOD+C4lcRsHdyzKvARSD9qFmcV9bP3YyaYdDa8tNaIy2ZB&#10;jsjNBs6OQPJb2PVec9oDrWXI4J91fVtn7ci2ZWYSodVczxJVtwoEyvHb/t5BNBYY1NaJtbZLCumm&#10;ipsgZru5ZRUipd4vzeUZjDxjZxtmCXjraS9uhv32npvRpEirSc+vkzF6ErJeg8lmthbI2jp79Pdt&#10;25bVxvVWdCa7owXmzhGZt+1L/f09D/mmIREzEjyEe5PX0nk4de0aarsD6uz3JSnifgd5i0rhBR5+&#10;NsYisbKUYGZvr0lNYmDmrOplkLReb+90zp7zsgo6iEyzGWKt1hfW7n24v3KKYU61XvucWhBR+NKK&#10;ojtYRfTsNmp7tnyPPZA+zxra45HemvhteSi3plTbtZc+8+Rn7O0vo/czCjwf1TjJRpOGNVINlMp7&#10;gr1178w04559s3dujdbkyI6wdd+ZAMOyK5HZJtxUqvdq5GQZEoKoMbXXA33wtYrZTJJUs6B9c69M&#10;ji3QpX2uKNb/nuclSlJP1m69NaXeQuM+1/pb47+2bVu1zpFG1ZIMc+8LMfNuWZZsH9NWeqnXYWXt&#10;5WAQA2nflOoaCXwGQevmcw+d5W6+FkywjDOkQFEu1Il1Ik67FNRrNWeBoyddzWJAi8EJwHc/fI93&#10;79/j+x++x+vXr2FX6wBh74FvmWEWp+i2bLFer+DNftNkz959ptv/KAFoe122VPyR4KtheUgEzJ7X&#10;y8m/Bm9Xvl50YDAA2WaNe75e8PD4iOeXr048QM6vfvMTgmQ4kjfLwYmnIyaEBGIqcbNyatAkTW1i&#10;PCc4Ak4qraDyfpJy8kOUs6P8hD8dvN8LqtQO4ltG4qQ9yh7gLffYawE5AWw2hrAsBmZZ3C3xzZi1&#10;FhsT2K5ele1viCjwDocDyPotiqirSqqDMSiTh2ubPZK/Zt5IlhtAeyHVgAUGtD+Z9ArPN2zWYTDh&#10;/4mSIic+tH5vDh5W4eG1LEI0xHU4HBacTncwxuDl6wv++P0TDgvh9f0dXp3ucHdcsCzAshwQPX2Y&#10;HSaPLU4+BM/7OMDCALEVinuOYztplI892E9VfzV32bIFxhXNI0ONhKVVSynFLG+ehAo+bqwqTd4p&#10;5tdtw9PjM3786Sf8n//8v/jvv/4Vn/74jM2ySo5vqfria5OzhbKbyyaIQWQigIutT1+3kn3mwmtR&#10;Au5xFCoGuLnPrJ8X3RjXiy5Wz9mwoVWZCy2Vu7gWID0lXwkwq/18zde/tZ/JIrXqGMfouui39rwA&#10;dtQOu1Zj8y1g+iwo/2f54u8Fn/cqHEYhZa1GMW+sRuBaTxV0y5nbGwFORHICEUaBlLP3oAe8zwYc&#10;z/hcj0DEGQujOoBQA+zb4GctL77ltZqrNVtASG7xUvNTlI0gN7x64/nfUPEm39txcyFJq9q13Dfh&#10;I8G0tkp7RMi07qX+XqrenxZRoINauVCI1s9JGjYxRHWApKZsy8+2ERgiX083ujOg+T7ysAUq1wI8&#10;9+4l9ck5TXK1pj+SuCN5b8eagFK8WmknKn3Oa4oGEqIbK6ZeKRMP1O2kSjVmuyFreXdLEq+m1rbe&#10;az62odz3g6/te7ktRI/AGwHoe899qVhr/c49xIMGbEKvhelrIYkaeU/y/bYHqLee6fz8rQM4msxU&#10;oEGFuM0Jj1qweQs41p+tDHvcey9rNna158cBfFycczXSIJB3o5qpZu3Ws9qc+Vzc8cGfEWn0SIde&#10;LTQLTu/6e2orxfI8sJGIT/ZozgYlCaxykdbsRGzdg55TjcLoEh890eNIIKL2DH84SOszGViqgUdB&#10;CmbAuyHjlMPFZI6e2O/VMaNzPz2LAUDPxEVxKl7Xl8Y4cDzA5ZIszSdfjNGTg2F/bOVIavsdir7i&#10;4bW3bfP20Q4QD/uhyzjcsCxGhNeOXQzy/3afQ+eP5IKr8H62bYtEO/lr8vZdEst8+PAd3rx5jfW6&#10;4vJyBrPDVa6XC2AI5rBgXVc8Pz1jPTu7Fmu5q1rPz/G8H2hOI+/pW0EF6H5b/6u7iOiDEa1jxtOb&#10;ao1HTKQfTk9EqsaK2JbINMgJ/ut6xuPzM76eL7AwzjbbGKEsVv8q7lHWI+TuzaSDYhn92rqY1AWp&#10;jAyFgWUhwCQnVVjvqXuB+9vA+zyctFhwOjCqx0CPRozSrE76xVR5SFsFaWtTr/tYs/Kw1CM4CdGW&#10;6fWh+GBjYAzDLI5ASp73cwdlUv+IRRi7r/oYfA/0kMC9VMHlG2U+CpLWHnl1tVRsuK8uywJYf805&#10;G7XxzjTx8CBpu8I+ZNYV23azWu2kNmrCZjdcrxe3cLcrrtsVn343+PvxnzgeFhgDWLvi/bt3OBzu&#10;sBjjRjO9R7sOrwjPpa2CNL0GRgcWkiAE0gYnZAkVMkNOBCSlRKi11L2Rqns1mMCxiWR2Fk0Pj4/4&#10;8cd/4f/+1//D//vr3zxwv6l1kw7+RjFsORIbjrAQKgT/fdu2+SwBv+HUFB4iUYAyv/tEihmQZ0PT&#10;pkbZc5k9r0zCiik15LXnVisraoVQruDTai1iZGNyiAVS4hpYPLH9INWa+r0ZJB5CfhoHfK+ZqYH1&#10;NeXXXv/qEXBb+5naZ243sTy07pltvm4lEPLGcka91csS6I1r72lq9jZweZMvi9p28XHb9exPjtG0&#10;RcrIjmgWcGwT4a0zN+05rb2eGtWeVhxTp9FIYGFu11JTErXUWm7iqO6pbMRYL3lVqWq4xJlRB5b7&#10;66415aQajSK4jqo2VHu8kXuTnap9qTYJiPWFBFdr3q4lSVcjA0hl1jQ9h4Gp8WkUiimu1GZ1ocUI&#10;XK0FjpXZAxAWGRDBdXJdcBZKabP3pkNgc7JLh8aNbSxjvlT2/EohiwOw88BUb2RpCEl/yNl4P1c6&#10;tnQ9gu1KmXsk7CF9/aVBXFL2W2posmoJBKX+r+09EpA0xrjx/ihuEWq7rIRoqbVvJbfrUzjcsVdA&#10;7I9k7cvI7FkM1cMcO+dMvUbQwK9+f/nPkHju4UmaBNbl96J1btWIm9p97lnT9QIH49dEHdiyaZJn&#10;em+CoHe+B4CrJvzADmu6esBhdiKo/dx5Smu1Lw0JxRGZMBIUjHrl2nUeCRVmiY5RzfYtwopwv6LR&#10;boW8lxPbVeVslg8mXg1JnlVT7kLZP6jnWUyza2Vr1vOVLaDu0DrCk5HVXG1CxCnVjfqdJMhaWrjw&#10;Wtfrm4o8HGn9Y4jAZAS4iijxD+AmZSB6zaZP2965ry8iQNWQiXUOidd2QOdSYC+cqYD179TOAmF9&#10;9vc7uN/jQfFlWVzw69GFvzoQf4XdbHwuttWB4pt14P66rj541H9CITTqrcUcvA97ebheUqxrjMHp&#10;dMLxeMTpdMLd/Ql3p7v4HiXQfjweAQBHtliWBeu2YmMLu9l2395Z2/0eBM39srn21ZRnX+xX7J1V&#10;kJVLAk7iUlWcTAuHcvGikGOgZV1X+HmBCjIhFzsROXHpum7YNgbIwCwHLLQ4lw0iZVMZdi1Tqf+r&#10;ey0lApS43ZNIgTRR+RlbE8CtKVbmNon8p9vmsLDwIHXBdGNSFs1cHOb1EAAo0NIxvgxp+p+PKM+o&#10;wnqAfiqCGavdcF3dojVY6kUjJ8aHDbnNeXGeTM5Sh6I/pB1Y5WgCglTYUmLT09WhDH+YUacxlwqv&#10;XMkRv997ULEKqIHINiEAVB27CkEl0X6Gc1jXFfDL4jdf5ZCZiJHF5w5Yu+F8cd5kdmOQWfD16wW/&#10;/PIRRMC6XnF+ecH6H/+ODx++w93dvSMHyHlhRTLBW8NoGTzHzd/K98oi1DZbYLoh50zskAqhvJFL&#10;3QxHLwPm5KAWDtUIfsA3bDE8Nvi0OWX8um54fHjEP3/8Ef/1//6Kv/39n/j06bP7GaE2k5Zt+Xgi&#10;A9jY+oM0WOX4gt5YYBVFPXEkFSRxQSKQJlI82dQAZXSoJsS4GDPSTXdoZqT3cI3io1KAIqvLQoFP&#10;9cMyfy/hfsR1H2c0qur5FvitwOpiV2QF2s/sYbNNTf5+ZAM64y3f83Zt+RX3xgNbIGntsOr78e1X&#10;GIxHt8sJhd616alqaqTFHl/5GfVX/rulmnBEtOxV+896Wrc+5y0huDMejbd8Fq2EttouY6iAzgtN&#10;rf6RaiQHSJb7UwuYDqrq4n1E1EkcMSw/S/KEdMpl1h7tZKvejq2A0dZeUiXolK8uCYsNroC68zkd&#10;7UmY3BaNqkGV6TS1lfveUxbnIGud4C/3Xo6E8niNk3it/O+kxVAOPrdFKG1FFWfgff67uSCz9Pvq&#10;5SxRRojIdVXW/Mxl01KfCOFMFOSuqRVTiWFNcKiNrAFgRW+Cyu9EQcC1SPBITtkULl9TXEGR7UL0&#10;wJyRMpQFvPWDvZkZG4vP3boXHSFQ7Zyaawq18rS03yxr4rjVGLFePVBv4WrvaI/DbSC4dXYE8kg2&#10;51JwpyA4Eg7R6t4kckkSS5tXhpZgQd8KdoZIa4LeEnghTXQ4sYipTmftJawlgBVIuvB2S0uq1OtR&#10;lgOV94u1c4H9REwQoCU1fQ2cWeKkkrSWbZEQLWFAPXy4PclVJ15pWpgxUw+3cn76uVuYIhOaFlV5&#10;lcEaHxjWVfDBp6EnJtfu52E/xTogqL2JiWX+qNujhXhLAXgV6wgSoddJfJY9iRVf6dl6VIqkookv&#10;xQ8b931GApFZYDOGTOxxXYaeFImROrNZnIsmEICZShyZKCyuPcrOkoAPGGkLY3ymIBVTg2RMImAo&#10;7XnWbmok3lo9JTSyIpTvabMWy+J+F+yG63rB0R7x7v4Dvvvhe5xO964CE69/vVzx9PyE6+WCy/WC&#10;8/mM8/mMdb16ex0rzrSy3jQm4HE2OTaIWj5N5DgM6Xg84O7uDu/evcOrV69wOC6Acc/Yuq24Xi64&#10;Xh2BYDcLu3EkQdxetuG6rbhczrhervGsCHu0enbzXsFoZXk+jVU8qwW+LUQeLPfmsjSre6eX9YER&#10;9TM3BC0JzEcVcA9ChugPz0W8Zv01JbfIFqzsj9r9obQUJWNgaAHRAvAGWAYvvlZWfYFxmxiTEpPm&#10;YmzKMKdQx+TuLiStpijNKLDIQqoJMmo1eqw1OF3L/STPreB9DiJnyqNeaEz6no7iQ27WGUHbszeY&#10;BSBytb5k6UIS9eV6xXXdcDgeRLHqikjH5PibJ9KNGeLGw/rR1rDJj0MjdK8ulN655yTVFtTYikgC&#10;zlwpoOubNwrVFiiNEKfxMR08w1mDHX7YGOc5djgs7uAxVGXdZQiK9SnpFgyyhCuueHy0MXX6erlg&#10;3VbYjfHhw/eRPTUmhUIwWx+wZdXGJ1VS0pOdxTdwg3lkGXIrFNvRV59T4yUt60kVLrrTjBt9dq/C&#10;s7fGJOlSAAAgAElEQVSuG87nC758ecSPP/6E//qv/8bf/vZPPDy9KDApFimGtMedB59NCB2OX7Pg&#10;zfqiWqg5Q2HjQ2g2u7lrzRYLLbBhj0Ri/5k0WACqWRbIjVRPlshGJbLqIOVZ3GNpSxURcEs6rKIT&#10;GcMmrRwFNl2Faw+sb6mS9/jLzvistgJXZ31na2DB6LO01G2ygAzkXW+f7HkG9665BEhriuK8SR6D&#10;ZDQxXnfb9842oHvG7FpAxGyo8Sjgdk+Q8IiIGRHTI6/o0TrIfe9bUxYSdNMFb3sNpNenZj5KrqDM&#10;LUNIAvdiei0/17ct+IzqYHL3+uV6rwFBIwC/rRKiYnS+XX/sI2vKZyApvnvhfjlol9+Ttgq5Dipz&#10;1qRJwUhOJrcUOKX6CJHwKYHlBPi2LI/kZGb/rOCm5Y0UYMzU0/V6HlXlcx1A4QzkRme0Oim964pP&#10;UlOKXFjrtdYzquHUzWcPrX04NJ42e71SMZkDzKOJYVVrkiaf5C7UmnjLScE5f11JypS2H25vIeRS&#10;WTmmLqU6qhZaTJNonVcdl4KU9D2kcjYSIGCrRJkkXrbN9RLhPeS1h8xfkEKn1vTglDVh7o+bWVu6&#10;ORLTJVtb52mLrCHjRGfyzFLnD1L4M+VgUg01hQ5fTrkSVgOU1TqzJF5roE2vZsq/Lu0BR1MmPeKo&#10;J1yZzWTo1aqtWmbk2z7jl01E2rp2R58TuzCpwCUCdzjcMIVVGWjWfXQ1lFX7P5O0lo3ELKq2daD2&#10;/icJJmljEmqhQC6FfSQ9pyQILqP6ujClQkKS7vYFFH1tTQjCArjMQ19jfymz4yTYku33EryXdsTS&#10;OQJ++j5gZnZzIj0XElveC2dtkz6EEXt+wEzCNZT7o/VZgszW+cJvK2hZcHc6YdusE2hah+E4bG3D&#10;db3G+unudOcwtjAJaC2u1wsu5wuu16tyokh7oycK4UPKldWj27/v7k64v7/H4XhwVtbL4rCLFyfK&#10;XdcV27bF/9+2Ddvq3AwcDuIuv7UWl4t/LyFMNew9mYDE3QsZDJwcAyzbNL8i7X7CPsjVDVefE8K9&#10;QeFS1K7P4/RtNtHBbLXfvSqUEUmzaJ2d5WbI7NFiSrVSYykrneBVL/E2yl+hXLvLsuDueIfj3QnL&#10;cgDB2RcZw5EZSGSwFx+LqZ9w1CkRK5GqK2rEgzoPEKadIVwt2tNorTMl5SlxZu+zP2/lZs/72sje&#10;CLRoNSSthq2nKp31Xx6B+jK8Kqgxthi0IYBcZuVNXQe7RdNUVSCNwBD9IDMlj0uuo4tDEKX+YKH5&#10;nopC1Kvxw5hUqepIbDvnhYT8Q2Fs0mTBKW0wT5WOvGGzDIsN9ml1B4d1oPb1YvEf/2GdAv90wOID&#10;WC1L7T8XCjDLLNNUi1BkEiCyBE6kDz0LYIVlsRbHjygWxoq59IVuXMDkvOzB1rPsJnqxruuKx8cn&#10;fPz4Cf/6+Rf89a9/w4///AnPXy8oItsy77cAOLgCN9ktSIWPZUc4bdYdYiaop0QzfF1XXNcVlt0I&#10;nw93gIjrKJ73smCl5omTE3+RrSbqvm6zAJ6ZdZvY49pgRNu6phV00vK97TVoe9TFe5oA6mQNtGxg&#10;Zs6CHojaCzGd93Fuq/n3eu23vBW/BQwfNXG1999i6/kGZn7vdbhliqHVfLae9dZ17o0XzkyH5Neq&#10;ZY9Xe54T4da+X6NnQk9Z2QqwH5TcrJRLrX1A/n98f762t5XPLQtr11v64pzIKWEbAMWMVdMQgKJU&#10;jEfcgOuTlbn65FtEFz3gR4eJ3kjX1jJq4tcsRir1WfJTglnUki916mHCfmK657va2z80+D22b2uf&#10;/XMTGK1m6JaMkNGeOJpAKafMDLSqWJNFSXxihUjBFPV238aDFZBeAzFqFjStCbrx+T0+bwO4p0A+&#10;UKxx86kHivV+Uqv1VHbtabtAZBlhiUUVcioXANXB9WQpqEmBPEA3ZDDkmWktojZXs1eJy/A/phNo&#10;yPVpwNq+XMv3SD7ipJR+YTwiWBy5vzLZmhRZZcV+mJ6HMtwSBbkxEqOM6soeBiB/VwBY99TDM0KB&#10;AoDF2M6yZhHXmqpr2bvMZAK1gOuWaKWJOzB7YVulBlbG18Pl2xV81Gr8+NyCqh7oMs8nn+xNZxEr&#10;ErzMrqHof54LI3OQcFmWQuATfjafxjHGFIRgLgbRtQ6Vw+IBxDXZlEtGUBSWWaQFs3az2DZh/SZf&#10;y3KRixawASemJGBZYJYF96d7nO5POB6ObjLf29rk+6DbNkxU/wclPkC4O95hWzc8PHzBul6d9cy6&#10;Ytvcz2/bBvj9YzkccDwecLq/x+nuhMNiwJZxvpzx/PSEp+dnXM4X7X0eLHI8OC59/MkYHA93uDud&#10;cHd3Fz3vL9cr1nWL18faLZ7P2+bFul5ZH2yEnUDc+vfNyRZO2GA6EiVlQjA7wiK+18XvSVsQW7AH&#10;8xNhQjHzD2n6QsEdLMifdDbEE7lih1UeNijO03zvLmsGOBcRQSGRIHkJEBNxVK2D8kpGzXNJVwjB&#10;+uXnqATvD4cFy+LzDPxaJfW9S/pZgcDWsiswECrF62mMt8IiRaXtCYvvTj/SHJbwp4H30ht9thnQ&#10;G3g5mihlMXKEsHYY7QUb5gt82ZHnF5kciC48oahxyDiVA5V+8Gj7z1dQx6IxI+kjN9mgde6iUksV&#10;QQsgmIVg2TcqEQg2qSBv5BwUBaz3Ids266xWIMclVaKrUrvoYiAoNhwzvvGGp+dn2F82XC5XvLxc&#10;cX654j/+9xXff/8e96/vcDguUelliGABcPCEjwoXrXSnDIjmoJaXvvhgadJfKCLj8x581AWRI5v9&#10;aJfiu3d30G7+u11RvW0WLy9nfPnyiJ9/+QV//9s/8ONPP+Hjx99xvlxFtgK8NVBi9iVTbq2Njjrh&#10;YFKjeyG0LXw+oQ5gAJsnSVYfRJOKBBIBJdTdDPWGx6jlYfQULz2lcA+UySdN9oAczaKZZZCwHvus&#10;RlTIA7gB2I3GtUf2LC3QsdYM9UboR4GUM2rsPeDcHpuYPU3YqKGZJSdGTcns94+Ait61vYXIueVZ&#10;b41894Dd0TVsfX00Rj4CAFpkSK76q4GLuZ1I/n5s5r8pGzM56mmtDvSiIgBJ6dqapGCT4ApWXdTy&#10;8GUXAOaLU9dkeVLdmFhL5XvwiPgYqQ71KHU6ByWWnRraHEToqTjbIPYsKFv37G4DfRpslM9cUn9L&#10;ksYYysC/dP9HBHA74FA3GDywBthjGzUr7KiB+7fs6aP9fjbjo6WklCDsDHm6JxdlNB0rrbHq3AkV&#10;AYNSqZ8HzjbzF4JdXw2gh7Y2mZ3o6vVNxd8rxVkaf2YREFzsbiyzQKCnZHhMDI68yGtBx6OR+1rg&#10;bHqeXPtrjFXEDIlsM2bG+XwBEXB/f19V38uzoqY4L/f6mJSXkTti32rY+PUm2yX4Hy5Prq6PvYZA&#10;5/OS1fU8VLUNlf7SOUk9c6bPgOvfUpONBCw9crBVB43qofw6j8702lnbe2Zm9szZ2qn4esVep+yz&#10;uMLi8C7ieLTesxNKTBil59QE64xIBnqbJi9Ek5kRcXKAAzBvij07v8Zh7UaQGYj+8q7W25TlVpr0&#10;kRNilQDWMDneUE0TNB5mWfjuaxpFWPZYkVvIPufP6oxB/zPLsuB4OEY1eHheD4cDloP7//v7e7x9&#10;+xavXr3232uiDaMUEK4efE9qc6dOv1xXD+weABhcLmdnN3O9Rm/7kC8DBsxisKwLmJ0fPQE4HI44&#10;Hg94/eY1Xr9+hdPDAx4fn7CuKwwlIeJi3DQXiil9glkOMMvi3qcXLK7bhs1uEaexq3MQ2LYV63rF&#10;5XrBuq4RPwE82cbu9Y/Hgxf2cvRRd0AxCfI6OWwYMjAebAaAw+KmD5K407sd+OkNthbb6nAViNzA&#10;RG4lQjZgCPJcrtVH8b/JANlEb5n5JyeiQtYW/PsJn5cyoJ2zswFV4J6ExaFgh33QcqUPQFrrErhf&#10;FlPU9sE9IuZOiJ+JBK/Rwk8j6pcWGS/3g5A9RGqvp+EkYUswprMPScY63lRn7wLvSdiDyCK6B7LX&#10;GlXJlsuidJObVKUBax2Gt4BFrYM8hn60/JikLyC5JpnixmnUQ0i5Jpm1r2c5xpsD9tI2h1JITMW/&#10;vqn2qI6Lo9v0hM/C0R+KlM9deKhZBIQm9Z1mz+3Gbixp3UDbEj3WqYZuAkWIkrQfkKNmmwW+vlyw&#10;ffyE9brh/HLB89dn/Mf//nf85S/f4+3b1zgc3UHkBlE9MRQC/Mj4ARtOIW4JsW8XRm4BRDY9twer&#10;hkDlwSEM5Q+8baGuDir/FZeLxdPTCz5+/IR//vNf+Ps/fsTPP/+Kx8cHF0wrxm/0GHO6bsqHFyhB&#10;KKkQAeGwGNjDAWYLBIIPybXsDkHxBz7jgCqhgTJnus48ogkqqWYo84gtrU46IA+XzObIsmOkdC58&#10;3HypaRDyQDhjpBMZCNvGpEbN9iiYa6ZZao0xj5qf3veNmob8IJv5fTV7j9mQ0hb7XQM+pWIgH8+d&#10;UdG3ALUZ+4kZD/Bbz7dZsHNkgTOjhuuqszve/yMAeUyo5WNd4+c9TdPJvUMUpo1QwBIQroeZyzCj&#10;0T954HbLh941ESgU7S1ANDSBMhBNAkE10USPUMzruFYmRO17tCo9V5L2656a4lh+34jMaj9ntZ9j&#10;YeXWPkgkqAfUbdt6U6NtIA4VIqn+eUf7R+2ZHU0/dUHk6rmDCX9cNAmj2n3pnQ2ldVVqouphrTkp&#10;Q4373gKr5vZTImpaLMX3Ha5VplR3AbudM6Ty2lI4oODrBsHbI4a7BE4GikelnwSaWfo6c6MJFtkY&#10;omHtrZGeBY2c3NSWLfVnfiZU1AFCC+qTokaQRLYIrU0gNsXJ7dxOKt9D3bebOE2ae0qT91KW17dK&#10;RGeWInEvyqM+5L5CaYFQZo+Se4BIYYr+LCYDaaga2F27f63pltGaq006pOmJudyBngihZ5XTq6Fq&#10;4ZoztVpTgd5RaPZqy57IJ9QaTW9uZXXRynPR09X5eTUTDty/J6HA8SpX4W4g3VLJg28Hr4ZnttiC&#10;B7kxHmRnQVKlusll7CEL/UwEcACnjTGw7C1U4HLgLKxXSrv8oMUsmfK+3Hcsswdn3TU5LIdIAEjf&#10;9GjHERS+cGCuumamFNnJPSAo0RdKUwIGiWhbFqdyD+C39bXv4XjA6XSHV6/ucTrd4+54B7MsMLRE&#10;oWYSKmQiGDih4eVyTrY5q8XlcsZ6XZ29rt0AsAfAj8m6N0yoepui6/WCZwbW69UTCgtAwOl0gmXG&#10;9bqC4H3+/Z4rz9Y8bJs9ZrH5a219QC5bxrauOL+8OPue1b3HzW4qY4GENc7ibZ7JUFK5x2kOgfIR&#10;R9A5TgQEDONAEaTnQKYcj9ER4fxyTkG+3uIo37elfV/4XGEypCZoNqF+YMA2xWz1fiaRNmnSQ9VT&#10;Yb2GfENZqrIm9lKGgKyzTbQZCnZARgkT2E/CuXu++AyHQKptYV1JyySOsdOaSM9JVUlsDYRjkkzT&#10;ojDqCmpmaywdXa+nswn/U8p7qbQa+Cq2LCZqDaxkM2cURqPfO/pa7dAjSkyPYx+3FJQVHsIwJugT&#10;tmEtNqwJtIzXh1WgSQItW9dnP3tdK0TyQz9vcALIUH29bDTIePuWFE4RlCZL9IjLperKi9WP37Bl&#10;2M39CaNIkZwgLlLQ68UQCXsZjhvZ+WLx+fODU6mfv+Lp6Quenv4d//6//g3v37/Hq/t7HA5Hd2+9&#10;f77fTZXtgPQIU5sRo2iyWUhWlI0Sp7RqqozJ6QUsxuyI42bPbPFyfsEff3zBv37+Df/8x7/w448/&#10;4+Pvn3G+XPykQFAEWKX4zP29i+sppwY4qWyI3CZpjU+HF6Fr/lL5yQD4oBsGNu83ZgIFYmEBpXKI&#10;xUj0HExWFcZUyKq8WSNyzw/q2Qzy/tX3IhqOJs34xVcJnCzYqzdVSoKhnwU7e2D4Hk/b/PPttXoZ&#10;NVo1UKAGfu4Fmkf7+J7rmF8zDQTNnS01dVQLxOqRKjOWOLPXpva9CriduC691wLQJSRGKsoewdFq&#10;MGsNsv7MqeGLQenC+i4fnQ4qopYl1Cy4WFd39qdRRntJThhUAQlpwcaCDEzGsOr8NrHRyCa1O5+z&#10;R6DMAuWswsa0B7VWloSznJWSTd5fZsr+G12ithcqXQfKk4iit6e1wiJHhGiL4NirBp8FpnrXohdC&#10;3BLD9Nc9dc+j3v60Zw+RvvyBaKPMQm9ZTBYQq1VgYXpiJs+hpcDq7wHUnqaNtpMkQiEBObAnVc35&#10;ODU3SYwEus1mSkz1RFnctNqDDcX6PwAkNHE+KPEC979/JlOnB/7WBEst8igHoGu957IY3N3dxfd7&#10;OByUsl5PbGXmAGTbz7yc5s4/S6UZzG13WCKolAJHRVyG0kfG1NCZGlFUtWn/nqsVezVNb9+rncfy&#10;e4PQr+odPFjLM1NGewQxvTyqHBCuPcPtCbaxmOjW3KWamEySQEkU2J/MqxLtlDCBVqhxrfbQOSnu&#10;NRavqg/KZOPxh2QVQ0qJS3Qo7GBc1lyaIKdg7SfyU+RHUbZYhsS0zuYnqR1WsW1rrCHt4p9HEJbl&#10;gNPpFMFYy+xB4WQTE3kxn9tnxHuxnhQM2X6JMHM4SdiHoiuFX5CLsGYhYfd1MAsOyyGCx0bY2yyL&#10;A8U3f80OxyNevTq5MNflAGYHJq92U2IFSZiprCXrcgdX72N/vTp7HDIGB1rAbOokqv/cgXjZtg12&#10;e8HlRZWPAmjVKuvIZVSmSyK4G4Be/yeo/9eLe8/yeQ3hw0YEFwfSwuUDShLJXVdny2yERVl6RtW0&#10;HLMLiiWC9c/o3d0R9/f3WJbFTxUQDodk2eSmFa4xVyFksRiz+OxD91mSdTUV+KEkZOd6yYRRuuu1&#10;gTwZJOt2IlZ1iz5MSWVdKAueqFQuBc2RMAniGI+dGQALERYCLG8u4/K6puviD8NIYMGkw4/qwqHW&#10;WdPaO+MkDPQkUi8fTe5HuUA9X0PIA6Gpbtzwp4H3hbo6M/WvOVSTGrfsjYFRdxqr5YvdbiTHIHjY&#10;0A8Ht4gWFU4k1LO6msZiFhyWBau4HGnyhJvApP7sVPFi+7bx5NaIXq4OqvoRh8bBI7YEz17J0Trh&#10;zSV9I8F6vGu9rjBscDi6g86p5W1i7EhMFVTqS31fhc9oLFBD6jjhsl3x+eELXs7PeH5+wMPjZ3z+&#10;9Af+/X/9BX/5tx/w/v17nE4nGLNgCY2KJxCM/+WWOYZXQXGKrOFZTh0Y2yyVmoVXnVwTmVIlsOnW&#10;j0/BB7qcz2d8efjive1/xc8//4bffv2IL1+eYIMaCFR4HctrJkeH8mcgFmmGYDyjnPIA/AFtLVTu&#10;bADsmcWVEaAKa0JPEkTwnvUk1KnOC9YUjUEz4IPro2H1cMEsWGXAYu4FTJN6ioaKnnhQZCA+A1VV&#10;XQ8wbKmXa6B0XY1IQ4C9BUTvuT4zSszWobc3cLf1XvvKYsryPkqV6wzAPQLu9yj3m6qoidcYkRuz&#10;CoE9JPyIFGg1tSMiY97GSXss9sAcUtYE+fXkqTO0B3BKf+SRBUDt9XqFn7JQECFu8lk12ShtVLeG&#10;s0EYqraubS0PYwbQbAPF4e9q6mFNd9Yfq1zhbqrBpqNppd6e0MYZabg3zd7f2X1u1iZiTyaIvJ/y&#10;GZ0hO3rWOYF0KZtFaIHFYH+ePX9zhbUmhPL7X2YaCVfCXVNDfTJvIrdL1ofCyoCkzaGAyouzj0ui&#10;X1oiEOv1O2tPkq9zlT0lylyu39zuXiLFCzqAVaLM/SmQETEtn2M5YVTbA3qWM9KaU68/2YMJT2PO&#10;x+Wp0rdSV62TvIr1KaZsiGSDk5+BRDrHSdmc1ufQpNdyhrlqb2x5fmR9e+vcG4kOJGDRFcJ0rLsk&#10;gC9FSb29Nf9MsxZjuR2dzq1BQeY2s0ga5+iMne3ILmdvDR7Eh9Xr5C35yEDvTCLjorpnW9Yhy0gC&#10;ifJ9aqW76kHFVPVCLlhU/j5DiLls6voaglmWQvAnVfQ2iAob+JXNlPIBdE2q9qyHzCyxgg/6/fGI&#10;7777Hm/fvcWdn/KPJJu1uFyvsJuvDX28hBVK/+vlkjAHTzxs24br5Yqnp0dcLtcUIuvV+suy4HD0&#10;6vgAai/u+rk/BxzMEoNTnfUPgZaUb2d9XcBscX75irPHFKwNmIYGHxMRoXP/Qi9vFsBYi4MH2CXG&#10;pLExB9yT3fQ5k1kqBtIxCj/ElheOERuCeZkF6OxseqwPIg92zTHH0gO/hlKWg4XxingfBCwCW6O3&#10;v5+0MF41nhTfJtrAZAhpJAVseM9eeX89u38PayYQw8HiOID34Tk0ZHA6OZIl+Phfr1dcLmeczy+4&#10;XC7q3sTfrfIZuCKOavVxPWxFVeiN0r0ieCB9bcA2E1gFn4dazpSbvnh8fMLz168uvyBkBTjaJRJY&#10;JCYF2HvSkBF7eOWDdQUnmVI/TRTbqpClR1iqc0CE6VJSRmfP0Hiv3wXeNxsjAepzC9gKAH5h3E6V&#10;sCbdIISwzXRR6gFPvfCW1k4uVTOO+bVx5CeAfwTtp2b8iFco0ImBhYyzmNq401CUNbEcL1cKnkGB&#10;2yqcwjVQlimch+YOihnx6wx5r3uWYQ+sxtuCGigwVQEEBi0ADgKwBsxhweJVLFJmxJi00RPrm8Mi&#10;tSusJazrFS/nFzw9PeDzH1/w++8ewP/Lv+GH777D2zdvcDq58bBk+5NuBJFuvtI35fcnmFWFCQMB&#10;9oTnxX9bYM7jBAdx3PoMGJdtw8vLCx4eHvHx94/45Zdf8euvH/Hrrx/x+cujZ+D9IW2AhQmb5cKn&#10;VxZ9IXyn559OvoixgnARwQ/hbboxX384xsbJpIR1mPQ+lMcYcRFQnKsurCWvqMuADwtYuFT09JqV&#10;FpnbYOogX2l+j2gqtuZsRurAkW6m8uvTGp3tgVbSOqOlYm41GntA4G/NG8nJjRmv6D3KqPx36J/j&#10;ik9lboPB00GOtYZxBjD/s65zy+6i93trY957AnprwH/PN38uoBFdtRdViuM+2Fd7jcYBh9tCjFvr&#10;aATC5mu+ZlMjQ8J64G5xTcUGVQtQnAX7ZsijGZlH7UeKYKxKLTSjLN/3370Q9f3rNP1syBqQVoik&#10;vlb1we3YhvRIlr2EWksdP8qmmSPwWgHOhNv95mu1PSrWHJK84+5ZrdVp3AxvbxMwIyuyqgQpBkFS&#10;df9iNeVZNNeERnYOC9U+10PQOufSSHXGql9JQbuysW+F6EKBv/m/pYXem0IbEdN5QGzPZmfmWozJ&#10;mVC7coM8lqp77p5RiYxNEwxSMZy8rRtKeTU9RHqyV/qSZyQQJTRD8QMBCAse23kI8ojM1tfUZteO&#10;dtvQjPa4lj3vXkHBnvOrJHWg1oF7fVMN5J6ZDuiRib2soPoznQP3MqjUFH2FnB5X4so4mY8k1Mvc&#10;1w2C2jWthyWKBhAzO8LFM3GiXxCxJtmimgwcd4p7in7wAKKqmjYxJWQzuxovhGueMzKvUYHy4nlq&#10;AHHLsuB058JQQ5Dt4XDEq/tXuPPK+9p7IQIOhwXHuzscjkccliX259fr1YP3KbNo25yI748//sDT&#10;4xM2a51Q1AtLBZTm/izOAz4Gey4HLN53fTFavOH2d6NwJuunA1hNggUvcfbZSQTeOPr+x91xcWC2&#10;Xb31h7Sm8GxAULcjKplttNoJzxQJpwaWQGawF9o2bBFDsZEESe4ALpNv21awf+6DP79S2LMIfDfu&#10;bDPGPUuLISyHRQD3wbplgSEDG8B7tacTRnlWdmNF+ACbtv8yBsthiWG8h8OCw8FECyMGcHd3hzev&#10;X8cgXoBxvZzx8PAFD48PeHl5caC2F1m6VIQyEyfgOMxWhcqno4O9+wjEFHM5tYri30v/gUiQEGLO&#10;D6hSQ4S9VEwtsBfTks+5OF8uePDg/cabD1oHZKY2GSnUEpZgEcekaB3dOzdUnRyfE3kdrSCkSHzd&#10;FNbedQtwCdxDYaCpChuhV98A3rcKLA4FFKBGRbVaVYPURD0ojAvwudUw3NRoUhoTDD5fm90EUEnx&#10;8JHqhMA6OnW6B2KDvYxh1czVwKC6eiNjXCos0V6P63SP+sqo5qWPfyhZrESSJvO1FB7nJowJIRsP&#10;iaEzwo9qANzXsgdyEMIKT61tBdaHFzx9/RV//PGAX3/7Hf/rLz/gLz/8G77/7gPev3+Lt2/f4PTq&#10;HsfjAYfDwXni+wVlY8PlvT2t2JA5+eWzHAU20MJ8JBscIhP93YIljd02XC8XPH99wecvX/Dp8xd8&#10;+v0Tfvn1V/z662/48viEdbXJX0YGh1HZQNU8IatBjdBeqSw2SEcmJi/PQEKw/3A2JNdL8oesPygY&#10;hp2tjlk483snZVuQAzUsi2yZag7KfD3r4/tNxXPVk/bbgvei1yC3ybXuKJa6hy1Aa7/6uQZA9sbQ&#10;exkZM2DZXgB/pLyuqeVHqrwe4Dqj9EzgIheg7wzZU7t/vfc2Y5Mz7/neB/BnCN4ZAHRG0TnKZuDC&#10;M3DczPbVv9wA52v3kOJ91jUHdQNjZwHk3vqZmTqpgRC1MeUZoGLP/czvWc8+aTQimu5RHkReKmmC&#10;Gr/8KNyti2ZDOcfXpw2w7BV+5HYtzKTAvTLyRteBo0yPVq3Te2a/hVzdR5i06PE8O0T7f9dqd91E&#10;8hSYll/XeuNMnRwDTNbVVOkvNIin7VdYKUwLcL0SEFkA96opzdTjofZmFMrT0ZppAd2hwZTAPYeQ&#10;xTjlSUUgY7GPgcrevrGWatOBo/ujrA4GE123BJ3q/VyLQxIwh2xts6glSJD/qIoIIOvafKIIFLPk&#10;Ou1qAbFzaoD0edFdRqxAA2IMp59n+9Ac0BrVB7PAfn4OzlhwfctzUNZr1DjbSiJvZqq0F3LbIzPq&#10;e75VQi6HP7DI8ylrlQAE5yvRCJvcJAZIk9sO1DQReLfWmaaC4EF9na8gwfsAUEZVuBCSBTBegr/W&#10;A7PJjsZ7XbOp9hJhj4oKaWTTKsKPe8FS5haI6ZhwLZdlwd3xiNPpHqe7uxjoCiIPFG+4XhPBJOVM&#10;VmsAACAASURBVINkma1S42/riqtXyJMIhSX/voKf+v3pHj98/wPev3ufQExyQPvlcoHd1nh/zUKg&#10;hSLBsJhDnFgI6nw5nRBJYGHDk/Y2T86YhOM5jCs9XwxvNWSd+M4SsK4rLpcLOKjhbdqvQ5huOOhD&#10;4G64P/F7vFJe5sQE8DQQtUFhnq+8OBkQQNqKXZScwoWf7JDPRngm4SGXYNkU/hBTygHkch8YT4Am&#10;gXGYCLB2c2vTLmBPCLng3SVZ1FnG5XIF8xMOLy84HIwnfyyOxwXv373F/emE8/mCy/mK6+rti2iL&#10;uQsFDiTI4oWS9VvwmidvC1XNgiJ9BrGGduOkV3CcUJaZQJxcUPcj5F1KQi0q6QmX64qX8xnrtqXv&#10;D7hieL8mCT3DvpXbGKXQYO6GwPd7ZlYfnC0l4iAkGUW7jbbQMgp8A1nFkuD/H1TeVw/lShhAAd6K&#10;8e/C7zRcFqHiHr8HiAJTq+/nD+WQbrz4URY5mhceaKNSwEPwBmdyhqTSYM+0Bc812wAe8+ZsrIis&#10;hd30VBK51/5so8fMzm+cM1W2JwNIsf3lw+kOOP33Voy17W8yZaPMhWJIKq02Zth1xfXxCU9fX/D5&#10;8xf8/K9f8f7dW3z/3Qf88Jcf8P7De7x58xqvX73C/f29Z9QPONCiFFAWiSWmMCLlrNiz0WbWB45Y&#10;yJsfk7tcLjifv+Lr8zMeHh/w6dMf+OXX3/Dbx9/x5csDXl7OWDeLLfy+TDEwUoiG8bCax3P+/CVV&#10;mjd1C0G+xoCsnzgxi+sLyCBJKaDVVGHTtgwsUVTm1kscd02ARfJqMyq8kEhoj4SCr/U5dM4WV+0y&#10;vk0j3mlSCVXf1yGRVo2pQ7MQHQGKs96xNxGbnd9TIwF6fpmj9z0L3LfIyRlAddzo8825I9OWS9l0&#10;xOis2gtWfis5Nfs6rbDpFgg/AzjW7vstzX6b9G1Pw9VGHXsE1wwhs+ca9oCHnm/5XgJm1k991k9Y&#10;PwdAfYpSg7W1KYp6/M5t6vve7x9NXMzce/3zVgF60qZFg9tti6d5uyg0rvs8uTpDts2GupaNK1WF&#10;KAE4qgcd9pXTs9empmCvBevW8kBGkz4zNjnz0wpIo+WtGlhYDVb3/AhezNl09fYeqc6NDaQMpp0l&#10;kuuahK491MwEVu7dHQAhOVXU8yGvvYdqFtTwvUgySJKU1CCjaND8C496tCcP2gB+9ryIvpRIv3bz&#10;c+b9S2UJ75siLPvXvWKOmRDBmXpo1lqtR94wtwPTEyBF0+dXCSIaJSqQOS9y+k7XMqzA7wQYp+mi&#10;w+EAsywOKL5ePYisCWBDRgHaEVhT9VwKf9VhmEbks7HASPz7D4r64FtOJGzMAzAnnlHObFsZIAts&#10;WS8QeloSm3JRSy5pn5dTLUHLWrPMUN9bAe+lPdflcsX1co0/H8Dk8Bql2wEi0C/XaRSyhIklGbJJ&#10;Ekw2kQyxlr1fPcdrHCxd4AmVZTlgMYuaIEjKcxuDdOP/Z4SoBnrlOcHRfsbazP8eHt/YNmzrCgjv&#10;+WSdkU2Vso3Bv3ZzivltXbHZzXv5L5nlpYn5A7rvQCRKIuYh7mduD5csm5CyHGNtQNFmyAHZufLc&#10;TTvVc+tE5Cil0FEW54LEBoN9sAxDD9kexhiQdcG1ZjmCGdjY4nw5eyIFPrwXOB4OON2f8O7dK7x+&#10;teHlfMHL1zPOl7PLI7i6PIIa/smgOMFgwH7Kwrs7SftnpbakvuZYYLcB7zCCzAtzOyaA7uI++u4h&#10;hgQvywKzuImHdbM+U8HlMRixXiSOpNYeaTcMbkw6tnq/eIa1CsBWZJ5UpVJ5HikRG7MYxMzwtD9b&#10;eT9q8PpWLKw/c62Yo5HiqvQqzkPO9gAvMb3bbw4cx8iMbr6U3xFnqhs9oJECjKxSa+iHhaqgt7r3&#10;zOUG3BqzrajoSua+H1inFXQowiccG5e8yxjSIx+CLXcX5rAsbhMWXnaAY4/XdY1Mqewc9gRZ9YBP&#10;+axcN4vPj1/x/HzGH398wS+/fcSbn3/Gu3fv8O7dG3x49w7fffiA9+/e4/WrNzjd3fnxKONcf/yH&#10;lgw6Mg97h1OnJPhwMG7r5lLY1w0vL2c8PT3ij89/4OPvH/Hp0yc8PDzg6ekZ58uKLR5wJpFDFd/e&#10;PAgj9zqfCZKK49fh2Y7cgwEZRhjtCuvKm9sIay4RfBueGRKqCwEypHGxeoAfASrFm1gHWOdN+D7F&#10;Zeb1OW2NMw7yVNdwB3heez8jsHrGR31272uNFPe84me93GfB+RIIoiaI0gtL3Qt8fysgPwpu7REV&#10;vfC80f26RUG2J0i+B6rMXOO8cWl5LM88t7dc9x6gN7UmG8VbCzCdAe5Hn2d0js1OAozWRu+9t0CG&#10;EYjSrh0wXOc9Aq4FhMxPBnGFsKkHUvaIx3zfm5+S4azW3+fnPap5ehMbs8/6zLWcq6/qoFceCqw9&#10;QlPGlG64aHpdzxC6o2mRmXN2xrKt1sfEp46FoKMAmFkFwxZ7MspsMXWlGBHwuvUfFdZIpEq62Vor&#10;VxX2rtN+S6r685/bMI7O39lnf9/UWxmMvm/tpanl1vM+mi7onWE1tfrIzq4kvWcJRY1kDMvfYWbK&#10;/ryl2QkB/bt6Z00C7npqek3opM9PzWyIdi2Ynt+kmk6AJaveb/HWK04kqPMbPnz4gPcfPmBbNzw+&#10;PnqLGaeQd/lqbu2fL2e8fP0KDoAYsrBNOb1RWW/hOVmWpNQOfXJOVGiRJ2J/XD9f0rVVPtve7z2A&#10;4dJOtRYOuafW7FnmMLMLCb1e3XuzpZ2pJBd79l1tEjOF8+agMwU1dvAGX5xFEQxF/37a/P3dVmx+&#10;Gt6p3zdsdnWWKmzV+7Q5eG85eu7Lvw+4l90coJzsZ4ySZVu2sD5kN4LRKutA2C1bi83v49ZuYK9C&#10;t1LRHrIWiVz9IAgb9xil7ESzENiQAM/THhZDj5HA5fjsCJGxm1xwFkR57cbMSakfQ1dLSYgKLiek&#10;SSqPCWqyz69ra7H6SYZgf0REoM1gObjrQJ5cQCAx2AJMWNcN5rLCkAu0Pd2dog1WgGLCmgl++Skb&#10;IoiUg8mOBVkLNkFcYKrnFuWTlUUFF9Z4NLWOob0Ki0QFvPci6uWQgpfX1eL8csHL+YLr1dk2kdHA&#10;fQ0TjoLygf1Yd8+YFglVamQKk3RUFbslMSffPJm2C7yvJafXRqirljpqSZXfP5oSCF7FGsCngg3f&#10;A17IjdelOG9+ZNT5XG2e6SJZTJMsfuqNZwDzI5jLdd+o6H2Ys5+oj8W2CryxCmlCERE3Ys9TB0tz&#10;IheC4kew4uv4NS4XcxhJYWuxEWEhNyIWNvFl8Wnuwj+91xSMwvLmwrqcx9tltbhuZzy9XPDpyxPu&#10;7j7h/v4Or+9PePvmLd6/e4f3797jzes3ON2dcLq7w939EcfTEcfj0fm7eQ82yajFaYLN+a45df0Z&#10;55czXl7OeH454/n5K56fv+Lp+RnPz094fn7G15evWLfNjwYiMYqVpr8HGBVsXkdRRMrWSpJppLME&#10;fNq9u8cGxnv682Zhty0RWPFnRfGjilMTH3pjWsAlRU9GQmK98/XSss1pA05u/IhAu0G0mi97yULP&#10;Nac6XRzCWmk/OJ8DYa01MFIzzfjCtvbzkdJt1GDtnQzohYG1gNVblF01cKMH6u0F20de8a2z68/x&#10;p54HxSQQX7P26Plm3wJatz8nV8HWqgfjNwL2M8F3o8/RA1Z767QXFnsr+LV3XbX2mZmisge49Ei8&#10;+rOZQPbenlgD4hNIwJmvJmf1YsPycUC89e2puBB2NI0gM1Jg5IFfe7ZqQMVegHv23GnVWKN7K6dK&#10;9XViZUUh1W3SQg/5JEchRCn/fc/kS2uvLfsZoBTfTPDzRNUGUPkyS2vJWSI+q37yWmW0lzQVzQFs&#10;mLRWU9foBhHBCKiX/0Q7gYr12lwGjp48zuvLnHSSNlfW22Y6ZbHJRv1512fW+0JPPCHCG3lubc7U&#10;gj2xxviJ04SbBkvCWp4/Y261/GrlILQA9haxorOrqFpbyNB1nS+m/y7vU9KkcV6ja7uIHHwKNWcK&#10;sGRvr2HjXuRAbCPOy6TUXpYFb968wXfffQcw43R/wmIMaDkk+0LvVf/y8oLPnz/j6ekJ5/PZB3yK&#10;nD/phUHys4gcEVoUkN/KKAtAFQQ+wEpxTqJX57rNhFTaCkV6LdOrFqw86rXUfaoEVcZdVyr5/bmw&#10;eTuPRVifBEscYCSegLDZKfcuA3agrfdoBwMbb9jCa1tEIDaAs+Hfr9cLLpezUyxTFoYugjNzK5dk&#10;pytEdZSU2s7DnmJAKENauaXnmwP4LtZafA6scBgwDita/FSB9i9PDgap9kkWdcYYMcWSrJbYut8f&#10;FNxyykUGm0a0jqSlS7rXcQkQq/Wgz3tOIkawsA2vFAbh+RF4tt022G0DbUbY9SywbD2YffAQeFoD&#10;i1/H69U5OmgHEkecHA4LyDj86rAc/LOxxShHu61+SsJlL0S7cKaY48iWYWHFXpPsb2opKeEsYC/h&#10;D5fFiDxJb7TsP1Hawx0p5a3IjXuuX17OeHx8xtevZ1grXF5MKdqpEa21M6hWP7cEOtwVRJFSyZcC&#10;DVLnvLIN5HEt+qeC95IZzJnGfKNsHsSZYlUqP5CllOcFRCsFuVe4zjarYSzIpVwbaCW9f23VJAjP&#10;88wXUYaJUq/AywrGIvh30s9yBhApQa+sweQU4hKXqKO5HCPogztSgK+4R/4/1X0NzK74rMYnalu2&#10;qoTNg1dnxuJNZG41iy8DbpQvfth0AGzrhutq8fz1jD/wgLvlE+7v7/Hq1Svcn044Ho+4Ox5xPB1w&#10;vL/D3d3RFVRmiSB+So7fsK6b20SvVw/eX3C9XHC5XHG5XPFyvrq/W69x4w6KiBge4jcfK4pDqTLK&#10;Jy/y8MOw/rboC9YDqzQIEIJg7LaB1xVYNxgOEyTOkw4xtHZzI9/CDzUeoEhjbm6cz2RgPolDjjRw&#10;LxO+hWciie/J1T3T0RYTCsWRjYtaVxPKvRpQU2N081HwmealpdSaUe/vUZ+NyIhe2Ngt4NK3hrru&#10;DYxtKb5awPqt769lEXPLa85OvO0Ji+sRo70zJN+DegHLPXC8pp6Wthq19Z6DsS3wvkUCt4iZGWBv&#10;VGPM+PG2wO4eiTi7nkd7257g2tn1WSO79gaXEmnRQw1IqtV/NWBsVsm5B1DsPx/AjG3ELYry3l5+&#10;y9qfJfFqz8meOnP8jDE4i3lioSVgBVZTse5LEcC4catdq1vuxfA8rSg5tXUFRN5TLVOgQXzK/70p&#10;90Gr2LUfP6smazShUwvKbq8Zm9lKlart3u/MxQNzKvQcgObMTi1cR+357P6bq+RT7/qObXhqEra8&#10;trfVcHUFIE7UQyNyv/bepP1Vfu2SeM5U9+Ga2vyWfKTaOd073/fkNSXyU2cvFKHXaYBYgfzlZBFE&#10;blLapYLtVbCIkWRyXjMtYjI9vB+nPHVj39ZbaFStLACAXG7b8e6I4/EOy/GA569fwex+DkSgzama&#10;7WZxPBzw5s0bvH//Ht9//z0eHx/w+ctnPD484Hw+43q9gr1wy4WV6veq7o2RYjORbyat5MRITwxR&#10;jkpoioC/UfYoVhHVGrQX97ZTU0liIM/S0RosLgJ9S5Ivyw+UgaSB2KOkJlbhueG/XXhegVdJ8iao&#10;lcmIKYPg3sDsAVb3/+t29RMBG7br5oNnpS2xB/N5i/dO5hlELNkmi2TyJEs4CmCdYy4JYN4wkriz&#10;tl51gZ5yAgGPrSXSxZ2DXhAZAG1DxXRKbn+jiTDyZJb7lQfAh/Lq6YWAuKjzLp+gApSNUXyfknwg&#10;buAPspBBOuMFCRv3BmY/ORAcOoJjw5rwnGWBWf2aWw+wQUG/GOcUYhLw7e6ztMAjD9KzzwDYsG5O&#10;NOt84+Eslg7u5vJq/DWzysHEYZ4M3nQ1Fo7KECrN6pzgmJejLdxYfJ8oALxls0O+THL2sIyNV3z9&#10;+oKHh0dcLmtU5hMo2TQ3evlc4NATbfX64prYXH6fZQsDU8ctu/Q+q1r2lrNyt/J+pMZpNrSamhlq&#10;V2QiOGeeilqNk4VBdhqLtkJBelAF48fG5888wZKnvwGRzfyNKIa96gZT2PyEFOScoW00STOgUms8&#10;vhYIV94KoVYRI2uhEHGfybhFTQySQbV+CUIA6Eawwab5O3HTmGSw8zE5eEAA2XCIbqK5cyAz+4OV&#10;LbAR8LKuOD8+4svjU/S1XxbySeDGpcR7NUSuRg32ONd1xXpdfWCIK5YCuO2heVXkIQ/AAMC8Ne9h&#10;z24k+KUty5JCXRpqhHgtAhEXDjSv/NjWFWTZBd8swfPekxXeUz98P4pCUhx6hMyblSJ7XAL3Yqyt&#10;eEQl2L/HH1mPLP0ZirC9/1Bhe5V2KuW1CAzJxxEA1Apy2wvq7AV/R57Bs8BmDzzKC+jZvSNv9mvq&#10;6Fml6eg9z4aJj4DTUdBgCzDt2be09oJWeFprtL4Fft8aIDgLhPVH3Od8vntTGnneTCtYtL2+JTA0&#10;UQtlDfxY2d2z/RsDNjnhlgea9362pWYceQ3P+pfXAXqaWg/l/STk1gTfYvs1slGZIXBmPJlvAfb3&#10;BDPmU469CZUaOdwjmnrKxt50UfVZzvxRZU1fDjOMJ3tmCeuW7WSLpt+Vq0JJacii6GYky8Cc2Kda&#10;P1CpbVprozWhNnOm5blSUyQIAy2rFQ1A1wiKAAiXe33r7J+xw0h2qrb6XrhSf+dguTEh/JMy1TlP&#10;rfHa+axr2XyNyTWEAuCXhMcon6OeU9G/P5r4hOpzR3CEnJzKyaVbbbB6Z0vvTJnJbAG8ejRfY5TU&#10;5xFsUmelEQIoD/z7bcsYUn7yQaEaA1Szqe0CvOfNg9vJE9rhAyYqj2XdcDqd8Pr1a7x+8wan+xMO&#10;hzQhrnP0CHbbnIDsesHz8xMuhwNOdyd8+PAB796/xfPzEz5//oyHLw/4+vwV67om7+8QNgsx4cYM&#10;uyVCIyj688LN2Zr460MmqZ6b9kEGtHi1v/j6YpbCKqcmSpBZK1qVHa4bZdZIEm+i6KtefY4i8EvC&#10;YlmQEOIKmBBIHbMejVMcW07ZbrJuYcCSU+SaZcHi7Vs235NHgBZOUb+uV9ePrxZ2tYpMcmD2Acfj&#10;QREhxaSp3Ge9i0AgW2KAuQLedcamDQGgxBEnomCdjHqgucaV/PMRpuSJlNXOqG/Mv754EqisjUiB&#10;9/FjkZ4qYOlXrvYEvUfmYlN9phlFBhe26ZVJtfh8ejDY2g20bU6JvhyAxYIWowBlo844VjBL+p2O&#10;tFjX1YUdX6+4Xq8whnB3dwdjUk5icMTYvFCznFBjYXkIEC3xeYukE3yg9UIx08D4N2O9LRNT8sEn&#10;Axhil5qLBQdziLgbwLheNzw9P+Pp+QXrauPkwQz2medZ5A4KPTFW75nTNUlQ51fOWElYVmsFce+A&#10;XVPKN4H3NgZQznvSsdjwIHzVo+KYZKFcMh7FWGbx8IsAoE5B1fJYjmMeDGybxXpdvbqY5ZJXvJEE&#10;41lhjH6Do7oqP3p+SdWRH/OBLM4ig0lToNKcsqxXwOcEi3fBM25kJjCktUyyXDkPEXJiwaDNA9vb&#10;ioXvGs0A+5GYsVKsKMRCkWDEFIBn8wOrTFFdwSLbIAuW8EnqLsAY2CzBriv4zAC+umJCFHS5IgyQ&#10;ITGIBx/5xHA1biUOSa1aSYGoLe9KzT4jkiS5Ai39O/kGplQ0bt7uhxcrRtZdXsESEs9jI8Gwa9jo&#10;w/NgIvDOYGGvwzFYJQ5XUc66xlZBeeD2/IL131M2Dt1o6Ltrn6bAZ7UBM/p8KnMRus3S43YA8vfI&#10;m5HCsaX8vyUIdMpqawKcmpmGunVi6pYGsKfmmtlb9xI3/xMBsjOB7LXzouc9rhRDDQColrXBO6fD&#10;muOJCvSD8oiU6jhJQGvQgzLwgzoAPhqexeV1SpkiNSAIqoaYARMlYD9DhLXA2hHB0wP7R+KLWaKs&#10;tb/0pktmpwVk01DaorQAqbb6d29myMgmqvYs71GdfqtthFagj/cyWWu37s2ePbj387s951Oxrxob&#10;nfvbEtSM6oVQ+9Z+Bt0zX1tr5AIcdC1NgjBC3aFAJqDtE6/gUTXBK4NGczCBhpZhI+FPCJezxNPP&#10;p+xrSlFQsgbIw4nL9zbKVOiDsO0aKd/TpQ0NoZdJ0SL5e3tkay3o/b4Pqss1mtfych3PrNHyukjl&#10;P2ekOCH3eZ7JH5PvMReHtQkSvQ7lZ9I+5ywAw+RhHexVamr4Gtkf7GYYuX+86xFVgKz3C2cxqS1z&#10;vUysk3ydb0h70ZtF7WsSRIpCP0PKmsT4hbJ4MVMQiUmHg23dYp6cvnaM63qF/WrB/KxEQvH+GAND&#10;JtlmMFzu3LpiWRbc3R3w6v4V7o53+PD+A56fnvHlyxe8nM/Y1tWpxoE0AZAFUzpbFylGcGQFZHYZ&#10;xIS4Cb1j65nl5J+PDOgHijBThx9wQRLmdV8Am63PlFNKcX/JZPipMSaB2dJCLTwjkvj1AHck7sQz&#10;FvpfOVUQwe6M7HLTDN4LfXOhwwF8dR72G9ZtdUSP9RY2Evg2IsgWAPNSF90wRG9PxRbAEt/ieh1p&#10;0uJR+JG1NmIY4fold400bZbCi4UdS/Rrp6I80DWW7gdMRvYoLIiSwDc9s+K58uQBS6ucydqnXTdw&#10;QWLK/c2RSC6cNWA01hK2zecYkLzWLhcg7gfKe54jERmdGuIU0IbrlXH1oP3lcgGzxfF4xLatIBLT&#10;RwGz25Kl1RIJA87s4hJxSUQ4GC90DZY+hyXuOeH5Z7BaxzLTMazxQP+xvw2XywVfHh7wcj57F4/k&#10;6hAtwGSOo/XkQOaHT0XtWBeCNid18++J+3ha8+VEFCKWGMg9bbkFPdmhSkKasiLcBd73AIEWuKSK&#10;HAV+kfawB4M4L7BYY57y0Jf/0QDuZsfqw8tY7xO2Xq9ge4rAI4uiPQBxzBRvg0ViLTl7K7XbwHED&#10;J6/I4QrTp2H1WVuZHjhfFlIUP18ERwRzHZnzAI6TUwcYWjJiQ3idO1O2yNxubLHx5guAlP5M3oKH&#10;kTPm1CwgCzBEAuHhCLAJGCeUAUwc3geVVyRa7LDPIYAM2fZUoSedUlmaj8Clz5OAa+15mB5tzsa2&#10;SCgOTKEaPhzciGQI0ZEFSyo4qDlNIVl2FpumHIgyRM4nMRZ7jMPirocLl/HEFi2eIZUHd1JREVMi&#10;TSipzRJPZ2ApTT6lwij9b60ZlKBOGpXPxpDD4RZY3k4zMmMxpd7DCNwV3m5pv5OJ6uiO08+Mc+1V&#10;xf8ZYHhNzdgC7mYAvxaA3/qMPT/olvK7ppwdeQN/SwjkVAjORMO91/uuFmA+E4Zaa/Lz4NmeCkaq&#10;uGdJonmlnIlnUs03WIP4FTKfWveUMqJPZ9i0ntnUFOdFOglVCimVSgu4HoXdztq23LqGQ/E783yP&#10;vc3bnsuzOR7112blOZzb/M0SAHvr271E2uz+OhOqOLvn6UC/+sTILfv87N57Cwk8JnF03o9Svqrm&#10;q/Z69WcygWZ1MLjmg14Dn1vq7HqNQll1XaIiVPnZslkU6t5Yp1HyK76RJG4BDpAeyxPPYO9ea7Un&#10;CtC6Bu7WrGJq13j8vnIlZAukB3JBU+26SMK6Nd3Yvvbau7l8/rg6eaU7+f15I/16onWdyomHuZon&#10;XEeasrGU3tM1i55yyk5QXYU1jwaW5BkhFa8UQysdwGM5hEPqwNBwWTbaouBJKTl9zWHZhTvmti5m&#10;Ma43FuB2sumhqPo1RK7/IskLpHDNw+EQLWFTXQVg23w74X5w3VY8f33Gy/nFvW+rw0alLUxQ+Adh&#10;2yKsWe7u7pz1zvGI+/t7HI93OJ1OuFyveHp6wtPTEy6Xc3ztJebfUVTUB0vdaK8rbIYDWBmn9wPo&#10;RtozOl//yfJE75mBF4jWuewCN2tCFAUQcghltaqXY29jwh68D8B+tK1pvG4IX0VOMoOxWZusk+K+&#10;yOJcEU4IxJG0ITJY7QprrQPuL1fYzfXh7v5KEidcJxGSGsWxmuSonsUm9cctK7oIE5PAwoSQxRbY&#10;DUfwfrQRxPOB03o2ARQVvzdi7dFeqRTaxJrR4yfxeojzjcDK9kinS1IBI/5/2t51uZFcSRr0ADJJ&#10;SlXdPfat7e77P+DO9KWqJJKZiP2BWwTuVJ85x9rqJlFkJhKIcPdwnwo8RD5Ei4xtnVF+miuuXa84&#10;5yDgjdbdkSxTMFWycnPpJ6t92gFsHFg6KjiH4zwTAXScR8J1juMIeysHS6X8+V2hazUJmKeE4TA4&#10;TDp45wtjCPu2Ydt3n9cR76/J2GAE8tVkIescU6/QZxzs/P7z6xcez2d4T0XQrWmQepC4n3y+8/OW&#10;fhW4V7fGLasQSdZRkQnRXDeURLAlkcACzC71Kf9xz/tVJVNzhC8y5NwuzKSnpSpOmxeSMuAt/3FQ&#10;UPX8eLUPI4Nd8A9zDGPD5tY4YCixXJLVy4vSsWuqnFQxxQXAT5XOJ6nwpUflqJjug5BQqgv/3JSF&#10;LQsmyOWHwOQUaJigQOe46bJSN/uvNwm0ViyoIErieCGFDXel0agYT87vl7pqEzQZ0FHRK4MqpAq+&#10;DFFTPnhwaPt2iu8RhUDrME0MpGAOZbaE/Fp/0DulEpCjPO2jJianUyrYyISCixlsLWCc6DPztIJz&#10;B9x5pLBhdg5kZXfJSU2RitlKcM/QTrblNkniSGRhsdNumkdTwIkMpLkX6UwxWQHFAwUiS8lcs/ek&#10;qeL8q17UPdXYq8DVq0Fjr6hHv6JIpwkB0wPlZ77tX7kGS1NmC6DYaqjsNAS5ca9XAZeeh3AEFVZB&#10;3JG1zAqQ2/cyLtWCIzuLMJrpfONt4/SQevYJpdq13i+5skbTo45SLagnraQf5grZ0rMrmpFfrUah&#10;HAmdgcWtCY1ZxsHsffWe8xV///afuetx3nuvPausVeJg9tz3BCyrYcez69ZT9ur7lQ/VGSknc25m&#10;0xorhN9LQaaT8fdScV6GMCYbdtRe9yUYWqtvG57CzdBK6iqZe3VUDUQ2rJZkllcSk9DyTpLB4AAA&#10;IABJREFUOisDE1MoM7RysawNVwnl7n2fqNnb61aLacpabW5jpIHc2jYHGFvyMMrpCCqArLrP+Xpd&#10;skrQZb/tmjia7Zs1UTyeJJ/v0XpaRE/YYXkise7tjerM2xk29XPTynOuvaRFNKiYSDjPU1xbrkJT&#10;kzdHEA7ZYENCwn88KuXLa2WtxfV6gzUmq1UjOR+BfzZqb42vo5T06hEQFlnQ3uDy/sQ9KgZHZu/0&#10;uD+aDDSFkug8T5zHqdcIo1CGe+sVOXXnP7+3Vnk8Hkkcdrn4zLdt33G93bDvO4gIP34Cj0cAjbat&#10;UL8TCCaLziLxShD5ahpsM8pCqMAhWBMmEWeJPTRRAfcwV0remGMY7zUhWISEQNZ0neI0OmU1PSLB&#10;YkxhYUzKnsfjzmLvERiLobgJcXIyMKbeD7NBHON0jNMB53F4sPU44A6XHARkvl96n1YG/jascbp2&#10;BoU9MxH05EIJdgqMxXoL3LiPpCmGFDhMGsNSbjSsricSQB/zEEqcRwPrZjAFKck6if3EyZqEaUR8&#10;x7lqSiWr9YvTKdnfsciGzAAHFc4C8Z5wQTwp8ibhJHFKwuEM2ErsZVJgdTBeirZdKVCdMwgeSQCG&#10;F1sikFKbNTC0Y9+3QB5GOymPBfl/9zifC6G/iVAMYk4TvobFs21N2FeDwnyzFvu+wViddRjtEI2o&#10;h0jVyLHWI7gYivz0+9Vx+kmTSFZFi+gU7FuEWadng0vTRVNMdQibNF4kwQXpJA8za2zC6pp1XCnY&#10;Yh1mzLWqYOl/X/K8X1FlVMVGeMc0aYww8PZuNYVVZbTgYVxunqoRD2NTLJOxC0WetRbsLI7EqpII&#10;I0EKj4g3sxdGKYHdlKpN2S4oX5N+Ez9qOPSCkt9LkLYj6hBJYHhOdI/jgcZakLEgNmA+86YUHjjh&#10;XANr/CidUf6JTm2SaOiuRk1Iq7js+XvOGpXeOHyr6ZH3r92A1CBQz8985CPdsqWQxWFU3MfRoaiy&#10;l4eT3A70+9RzpFKRbkKWARsfhpI32JhxABzH6cczA/Pr3AEjPS7DCGDLxzBb/iB5P8YDNj7yTKJo&#10;SMBEu8hfJRgdO1Vo98DeFVWrupcDe1e/N/f3qBmQ3Fu7M5uL0k6pN+r9Cqi70syWa/sV7/4VsmTV&#10;L70HSI5AqK8o4mdgVgvo6ykzZsGTs/O1lW3RAmRnn6H1PKys357P/WpocCsUs2V90CQiG0e/V5Q8&#10;VQh0i/CW16j0G+6vDVokter317O8kcDbLCy3dZ9aQOXIu7414VNOW6xOVo6e35HVxIhEHa2NHkAe&#10;LY1mgNiq7dBMibviZT8C7ktiaETq9X33uRIKrE4DpFwnvD4lMLteo88x28vHX5Prq3YdNguqHu+p&#10;I7u5/pm9RkbOrutKrdpac3Jv673/r0xBfWU9RIwKBdHZsicb92Ktn8m1EluprMvpk/g9prA4mp+D&#10;K7XO6Nxbvbay72sFfbdshrKSnIa97NjSEckqQamoOzXIrEaSkxX1VGyLYEEFqo3XnSb1IkEfgxWN&#10;0S9gSISbRstPYSMSrVVdsPtI9jQBlAeAfd/xx+9/4HZ7w89fP/D33395tbNzOM8I+JWhqEbLDWQt&#10;E8MVC2C/dc0lcL+6RyZrkkbPWu755Zl6ngeYvQrXGIPH44Ffv34FEP+Cy+WSrsntekugYSYrICYW&#10;SE0nRIAzWaMoL2qqLC1YgekQoZ/ZB92xt+JN4shT4C1nDGpF8Nh2yU7WK+i9VZAT4HxYUbn+E+I6&#10;RwQLm8BVTShmsD593lIQavO6MMYmgDY9DWLNAf6+H+czqaLP8/SuDE46/LLK+pSqX+pmCKztdYmQ&#10;CK+bQnhJA/CZoxBKdc7e4mm6niEshwSKxlnwJ9XQUTBpYyix6iXRDKMvle8MHY5JIjjVECl3PgLg&#10;kJ0UJEEg7YuldZ3HKVzXwqdJkBQUN6VgSCRg3Aq7mwjAu9MHTkd7K//5bBJfMvvpjvi8ZEKJhO02&#10;sGNTIiUWa9yE53fbwrRMwAWZNBGZ8huAHE8T/t5um7e7iXutIOhUBmJ5njUwEgvjAXx4PDFeG8j6&#10;Xk5LTuq4FibMxSCnGvzAK1lt9fxkbzqvVbe2IoL09/0vKO+nBR6zYieUJ1Gz7EVXnb6uKkDyk0Mn&#10;ZEyO0taqkWyFcoZNnx2DrTbwyGNnpY+hDILTLOlIzSABXx42rwUx3bA3mANrLRCUNGgPJ5BUDgE7&#10;XAVNeYKDdYJ88YrSHiYWUn5czakwrldAg5kFxgjQXymuV0Zho9ppFcQrQyFnyjXZkEVbHA20cPAa&#10;i+OeJh1QzrVBS2X5EDz4P+93gAjX/RI8+XP4hg/ucYLkISAE58QEc0o7oU6oz2vWpfeXJwMCmeNR&#10;fORkW0qHfGvUedXjsz4456HPMyX5q+A+YwzmrhKkM6Kut86+0oivHFgzhadsRFea9VVgYHYdR9dp&#10;9vWvWMus7h2vKPNbChNp+9IDgHtnW0t1vKLwf2WKYlU5OlLrSdV57yzr55xof/l2OBU6JA4KL0lu&#10;qhPbNcnae8tg4RyYfoUo69lDla81UuL21snIb3/N83pMwrUI95HSc4VQL5vOXmBjmxDiKeA6s+nq&#10;7TGzPWRU267ua9LyKT8LPAWSRwTk7Jr/G0uikcf+2mREG+grQwrbn39l3c6JsfY6ooaVR/8avALU&#10;zwRIJQHZI7xmaz4DgP371pvOSq8XlYCuFFjxkLRdJ49YgPh1WG+LVCv3wZFyfRW4n33PKjFRAvL6&#10;s2mUItttmgIYbxF6XNjSYLhPtawFZyHT7c8vrWpWczPGU2qaJKOKBCIBxnlbB+ttHIxNwbGUlJny&#10;jTBcmMhN081EMOn8ZBzHieM8g/qV8XweYD4TIEhMU/FXvX5J+W+/svbEFe4gKNnENj+TSGrc3plb&#10;Cgni7x+PB37+/AljjFfhB6X9ttmCtNBvMPZ3SYQWp7qNUc9kK3Qy/uzz9BMOcao/er1HhbdzHtQ8&#10;zxDi6vL6jzavPoTz8J7TRvviR1GiMZSAYq4uabAIjnVpL2gC7VDWWlCBnA4bgPs4ARA/+3F4X/JE&#10;rDmuFLt6AomWhRurpLC2msyWTmoVF8C2KfI6kvlaANQc53UYrW8IAlQ3pIhe6TiQbgXrEHJ5vePr&#10;SUI0khyZIOJmHe8tbNre5okYMBqklwJLNL8TVVipvECWDRxlwVCeW2IYb2sBZr9vbUzYLOHcTMI1&#10;nVDZn66eNkmEXbj+aWolPBtyr6Yg2vRZHSY8c6Se44h55msa9tBwe7akeBcZP4QcTC0sLBhOWQIm&#10;f/fwNTb6LTAl0s6kTAMChRDcZIElsynSRJZJXxOnlcq8TmrC8Ov/kzZYeMGuUD1rBU7KhdvMysu+&#10;7HmfPizLqTDpHtRp3OPtZTRtJ8oC6StBgdwB7scFVrbqISnTEQykV9p7cJs4h2BGdtdvNDH09lSq&#10;+x5QUHlxMqOaHuN2gfOK0qPF4pSjqarYE6wlGZI7dmI7EzFhhBcgZ5rSBCDZMcPAFtdABKa8ADTO&#10;mg/pfygJmSnGuwCY9BLbe2rjlrpfeluW6reW/6v/3ry1Z788U7DRJhWdbRUcqbAuSt5vGWR3zvlp&#10;imSUAxznCXDwNLNbCN5FCDTJwR0FXCaAXMBa6ihGKBezRvuYVYquToFRP0PFPfCyiCkwMlsPTc97&#10;oqVIkR5osJpZ0Zs4emU9vxI4uwIqzQDBVTB3RWHa9yKmL50JrwDRryrtVxSd83XIVVMvj6QWwPRv&#10;bU5WwLzXgJbxOpuRrL1JgtLTtvXZYrMJbBPS7bUGJ1/zvDf31/h8EmMEXrYU4vWUAC1PPY5CrmXT&#10;vjLJNyPFWmtEnnUvC0Em63fFEqunQh5NKKzsIbO9oeX/PfssvfVSecNXAcnF9GjxfuWo/YoYZjXE&#10;e8WaRRK71touCFxON77+3ur125o6bT0HRFia1FxZ7yvP4Kq93UigE/+tRdatEC/NiTVq+56PQq7L&#10;Ayrfz3Vl+mr+htxbWzV5SQTHOpCxblvXI8RnYH1rfYwI3jJcU9rLlPaXZdisDJ8ekwJrZ1AvpH4Z&#10;DxhYio1I+REJWhMD4Tkt7GqtMd5rOXitGxECmjyXFcknt4QIcPl6ftt3vL9/w+3tDcZueDfvMNbg&#10;8/MXfv78heP5EODKJIdOrs0QGrtaUzWXfbBm5TAVH8MOnasDbB20vUi0l4h+9MpQwnmrDrmPRDBM&#10;3RMBrJLwsE7nsPHP2hbB+mSlGtd03wY27S+OcZwHzsOlgE5mF5wMvJ2xY+/57s4M5Mf3HK11WEyz&#10;nCdA5JJVTxKTESUrkGqtir7RnQ4O0Ll8prSSadi4hutMhnKNJbCTI6ip47WONjkytL20VRzt8zPw&#10;fu3M4ZI6VJbOpZe4BGdbSnQZNMtCnEeJdCNB7Ih8iGirJGTSJISi0jI7u9NSZVFTZ9lni2Vvq6st&#10;cgg11lCiZ9RwjVDfC672ACUuIAI5l4Fb6TwsCfC0Dj0pWfcDNHSlOF2wjIoBr0UOjUjoTGRnlGFa&#10;0oRIWI3J+iqCoNHSC44TkecSau4DZV2wXSaZKaCsC3L95UO1sz3ZyXmvsNZ414802QMR3h3WC7je&#10;e8WURlyANS5IXfFL9XflWccMB9edghzWAj07b831/WfA+wQyMypGUtwKEcbZsrZ5TbWwDEyo8NOx&#10;aqUuRimNrIDEmJ2YoyFDYOfZo+xHdYrUeP8QRCavBzxLIEJ55FIRZrAQDLWizmk3UwOFCyvJkh9F&#10;A/s06ZAinYB8BWYisYI5kZkVsyofNDJzAJMG/mYlk6qB3rq5XQXsZ9d4pXFrgS8q/br4/lJt7//N&#10;wAgvrWw51Cuce42R4qlV8R8PTR9eYnE6P3lhlOd9nJwIYU2OcR4n7G4SueMHNYIKsLLLymsubvBp&#10;xMuIaRbKbCmqQ5MaqgBqBKIVYN9gb1lVmFcA0ZSprQPSRqrpV0CUFbCg1VS8QlyMgKhV26fePjRu&#10;DKXn4hpQvGSl9gJgPwL8yiJpdB1mVh/1eymBOd2MlQDUCpj4ClAxUsOukuAr17vX7K8rgiBG1vU1&#10;iQUes0HLKgF1ydIFINrXL3t6zoGyOUAv19AsM6AHdqzmZfSAk54Ks9VYz8DV3h7Se1Z6a+CV83jF&#10;xnEGvM2I01fJ31c+w8jXvndfeoKOXp25AkivB3COf9bsHpWTqK2/a9+nubq1Pz0y6zPGhMxsD2tN&#10;+owsHlv1xwjYnPUuvXN3Nrrdem0n+rYZGJt6wXARs+8uA6oM5GEWw8jerQfo6hwAqgjcdC2dDK3M&#10;BVw5cp/uZBHUx4sE4+sZRRrwaxH1Pfuodg3ZJ6TLyZuWbdYrE6G9HLcRaB+BS8JroouAgSarzSik&#10;iyA0hCezNdbbfCalaHnBBSiqpmQ5AVzXyxW///47bu/vKb/LOYfPzw/893//N/7++y8cz6dS0Df3&#10;V1ANIAmVd29aRjUX0t+B9fN2smuugWgdGFiN5MUc13wE9InzlHWcjI+2LvFSsQDcc31l6zBGikpd&#10;BECPvaVu+AuXhGVQHt4RqJQWTi540ruTUyhqzDBCmgmPJIIJ/twZlLQBwKdAIGirnugvboV3upx8&#10;kYHiAcz0ibTq2an2byrA35S94ODCJIhzTmUgys8cQfz82iap20fWcy1b5pmoozetNCNUV8VmOVte&#10;XgdOrhgUIWN2+XMSFIAscyGgrHHE6wobCXWNZICl6ps8IMw1JdE+B+J7KLg+ipYywxZW+LtT4Xcf&#10;nzeCD6wGwahexFU2ahELktbIHi+SU1nFeQTABtKL0r8bLZIkCmsy/jybnmdLJkylRItjL+Dcty1g&#10;gP69nceBx8cnjvvdE2YmT8Gy03kQOcmQdexBvI/J0syTjzKTwQVvf8uc9lEZ8G2DTRrHs43ztIaN&#10;64hlPLH0zqmB+9bERJNLFRhZj0gZZU4oHLXKTpyfya+B92n8hRPOS8WhnFmOnnqh9jf/KrimMGfi&#10;uqh8FQBKoKBRoQZxjMn/evoNXd0orTjxAEJIIlc3hZqqCHlDNRjLYrxiVtihO/IogVrpbtQXMXlv&#10;ORIFj7UevAeVqpEI8mebFwTWlIzwM5OLOxxqo+a/FdDbU/qWqjNd6K81f6OCvHXorViZlI2S9B5s&#10;ASlxgqP0M+0BbP33wIrVLM6x/MyI0CkDwgH4wGYEHzYYEIxX20elxxm81pAZ0BhUhJ7/ttowZYGb&#10;lSn1vla2T8EzXzxH9egaqWd5BID3bB56AFYJ5PUBoHkmw6xpaYVZvgKcrlhgvAq8TgP2FpVsK8DY&#10;iqdyD2wZjfj/2+s1sqBYtVUafW0rvG1GMMxIzp79WG98+lXv/T6pOvbaXAnH6/HKUq2oveapIj30&#10;+2jYiKHn0wsVAt7/3EXTjDUgpOX337u/PcC7l/EwW3cjpX2LeO6BfzOCjssGqvAuHX3e3lm6Ohre&#10;Akh6e0QLOBzZ8LxaV7aDUlvKZnRtL9oTo9RduzMwvq6rkJSUs+9/pV6vyZz5/Wzfwxooz18/t0rq&#10;rxUaEki9wGQpHlk5Y1fIkZmFVes1PZApx+mzry3LMedp6GyN/5YCHUiQWbwmRwVevI5MYRBX+0MT&#10;+p7xK5MxpXWEUkjKz6mUlgGAS768RigNg9KRtSyjmPZ/CYxfqQFqUA5qcjauxR5hKsGame+y/P4M&#10;3Ge/+P5ZPhcKJIFMw8ZU3dugcgXpiyoz1+Q9d+wSwGOtTaDRZgNwlH6GF/wkG88w7U2F5wfJH0ba&#10;0lWG4H7eP/E///PfsP/8AEew2xic54n7/RH2AgNTZIzJANPUn0BatrRXR3V+uwyoMwpvcRFQmdan&#10;9MKNdr3h2nkTCvE5QWBy6bl0Qf0L4RVOSoKZUPwEtkvULYJkIuEiKHFdek/OORznEfy7Xcor8Ora&#10;E3yeyfc9hnk7dgl4E2g6jEECd6MVTzonKdslUQyQNFTZl6TejSQIFyxe1brJ+RGxXvGiuvKsJoUT&#10;+f0k3xLiQCCKKXcubKXLyTO/nk33nJBTETaRFNC970CEpMM9hRMCSlwnPz3pGBGTJCAdJC2+KHfj&#10;VJp8kb8GSW3Oyts+3j9uHkri+aKGvWhpy12dL05PLKXPovcjQcOoDM5E0nCvZyN1FuX9QVjVCMCY&#10;i8/t8bm67sih3EhkmrQbUlghZWEtTHyuKeEzibwjG5SUFAK9DTa7h+fKBg9+6/3sw9/FgO+UHcLA&#10;eZy4//qFXz/+wcfPf/C4f4DdEw5x/+aUNZAvESsRlbrv0X2EAGNN+vmKLIzbEHuboRRYC8IZn5HS&#10;mqskRiWxokKzO0iaFJCk33ewq1dyY3rk2EL//zp4n+A6EjcislGUQOZekV083y+pFlqNoWI/06FX&#10;HEQklCGN4kMzngYwQV0PB4L1DDwIJ7tQpNaq/fh/z7Z53ypiwBkqwHv9wEdFSM4aYrApVT2sfKJW&#10;FXd1s683hlbgak7oKMaPjPFhtZb8g+m0H2FqHOImY7zFSlTguzAGoxPoxwXvWljluspthgzNRrVX&#10;FHwtAGsEeqjAVpabs2mqXEbKpbqAlz6hQMwzyDZWvlgkDsUOi5AReLaVQIDzWQXGUT4EnRP3kIsm&#10;JwP5TJnn5PBsREJHSevDYyMTyJtjeigPrFqpTCQT7LmrHBg9Qyse6TI8iKtxQ0zDYlfDSFdA6N4a&#10;+bdq0dkI2CyUbxX46qq1Xvi8PdBs5nW78vlnQPMroZFjb+/W/kb/am9bAYBa5EnP7mN0xozAqhkh&#10;VlsExK7TFWp2qpSded+RAEjdHFcjrA1MSyo3k5cju26InNxjc+jXGtkR/+08zyXVlLzmpR3NijVF&#10;j9RazvMo1nlvjch7EElXXRzTlOB8BTSfERc9K8YZAT/a51ayHSrQQFnYcVGP5SZCAvjtaRTZKK7v&#10;Dy1yRpJOLXHIDECY7YWaiKYG4Fja+41qvVa4def8b4oZ6pyRbtMmVG3ZqjDkQr2wx4/OtR6IvZpL&#10;k8CH6NltjPdSDp/YIagRi0vRtb2SfRND91GswXFSNqlBU0m5Q1SgP6TFQbH+O5ZwxppkbwAmZVeY&#10;+qBotWALb94IyhLBkVHiGEMBhCADxw4nnwnAV9PAJK4vdwQK6agan4H/pg5aUcOO66F6P9aEmqtE&#10;KZIQiz/SE3viM0mSscia64Mg8rW1l322ImEfFBo81r3negCUrE1Eh+6P43sS02yFz7EAJyqwLn7P&#10;8/HA4/EI65cU8BvP2xygWuAc+mSrrFJjBlipvE+ALiOozbVvtb5PY1GKJoBCnxZdyI2DC+pb6VDA&#10;TgZdAoUVAMiYZPfCAvA/hXo8X6Mz2HP4++IDN0+hNBdCwjNMeQdffBIgXJyiNCloWGTGBZDSyIYR&#10;xdSDJBrF+nct1DXdG2/BlLo5l88n/7NNWHv6bmcSrJy6NBr4jjJXCbwy4yRXW600EL6MnXEihiA8&#10;wXOtQN3znOP1NjGvoMyIatccyhWCqfhzXUgLbiz5jkvCJxFu0ZtcALiEtlVmdKog0fPrgHLxsxtq&#10;RUMGZMu6tSUyydcg14w8Ft2G3qPecOS/t/dsOfUC4+CcsP1Cw0aUcqCsNVbgixbbtsHaDdu+Y7tY&#10;2D2Hd/vJJeutZ4wFkQ2qegF2G6HODwB+SQ7li+AnX663d7x//x0fP/7G33/+f/jnx59whyfx4reZ&#10;eB+FJbl+TXHehhBdw+Q/i92w7zuejxMmrH2KuZzBsofPM53zkkFhkrp/OU+XaxMWe53HMDPjlKYv&#10;RL4KGIVYjIZncNu9gRVBRCjda9bQ+5fAe0oMrobyy0KmfCiUx/kXR3J7Cmw9AslKdaFSfTvgWW5E&#10;TBoLO4KXmrEmI4tCaRyb+TyWIgKFyB9eZIwvqEFoRfVqMEFs/mpUh7o6vlV/Qp00XYNB+d/zP2mf&#10;suDxZj3w6nB6/yvKRYAcdYoHr6c/QtEDHox2EaoghAZw3ffjpUnD3lKEcJWuLn+mfK+j9zGz+mmF&#10;yejQRhusHpAAHD+RwM0mr+UfrNcBiRKF1a+qKSRhVwMRhMvwGzaXXTOnsSR3xgKNE9GT08QJRvjZ&#10;J+IsKR6oUsXEQGQdbM1p0+yp3BSpyqwKGDn9s/LcrFqpZLXReJQcA8XxV4jKlXXXVfP8C7C3HNOc&#10;hW2NwMDe173qhfpVIqL3vSPv6hb4N7IAae0Dq3YgNVE39lH/CoDUswPqfebys7TAzNUA25IIaSso&#10;STW0UpFWyRUGz0wGQ6Oq0VUA/gj0zDYUuTGoPHMnxPno2s8slVZDg1enUkbBtKPMixaQWI6jt1Xl&#10;reZG+otjem6u7AP/5tl/1du5l8MAYKrihwIu6+C1hImqUOSaUKqfXx6C3vK9aCBJZ/Gs7I3/lkDM&#10;E3N1rk259trnCDdFQSVwX9/jcg1xZbPYf3Y5TdEKw1aUFiezDJfe52vtCz3rneF5HUftQ8/hOhNV&#10;vQyo3jnVtAxk/ZxTloYIk2Aq1I86KC8O0IN9Yp9lk9SpCD7R2S9crGEhbvGWIEiWJ3JfcpwnpUf1&#10;s3MnDiKcpysa6zwhnCczUAD7uumXmUtNkObFzKIRENB9FpteP60AYy6ING6sC2qQ4+pVwRFMm24A&#10;JK4sV6+FoML1oKIHaza7YbOxJ4ciGAxxc08gSxp7LvGmRk3VOodZCNKSL760OZXATRSoc5ErVoVm&#10;I+XaSb9k72PvM8Jk/18GcWf7mH4tLQUG5wk4FxTqAOg8YE6TzuE4JS89tiNopPrXAN4fhw+IjWIG&#10;D8pHv/lo76pDWHPoKCWSIH6tNdkCpPLSDxiC97nO4bfTfAZGsqeh1rMTn0dTB5obQzhdvt9suAoB&#10;jWC9rktMk76RVouRsDKxB67eVyH/4jwNJPtNNUSllOPc7ItlTZHJn/zcpJoguSdI0LhHqHNa6z3P&#10;btHae4W3miS0AVILNjmCSE8wHZdWmXIagDNmpEjJDIbL+ihNMcVpDXA3L0Rb6LXqHG7a5rVqiWxH&#10;07YElWRTeg0YEJ2KYCWxz5AApMn4s9Mr4jfs+wWXyxWX6w232xsu1z2B95z8USgB9yBTC4pZTPeQ&#10;PFM57V+JoAtno92v2LYd+77Bbga0Ef758Ree908/hcMSy5TiqXwGOAZMnCYxXjzKAC77Fd/ev+H7&#10;+zt+uF+5H0sht5ymguT0JSM6h1CJtovTi8KUkMCjpNhUPuNyEihmDZDsaV6ohdWzQXo6EZJQ/E/b&#10;5hT0U220r9UU2jrjNc+7doPJjQeJGh09Q42mTCAQE0cpjS8ij+OJ4ziDXxlr1otL1i/d7aK4C0xt&#10;o+fPB7MIIcqkZjjEx77DM+uXunlfKQTr6xiZwTguY9JDb0BwAvCn5CGYGo+Ymm78+GMMwSWTVY3d&#10;RqGjPm5pOmZ2QjNQo3VNev7dvYDamXdvuxj310UW/p6VN6oQ6ilX26GVa57EJk6aRJCbAQMD5gPn&#10;08HAeX9Ahg8woRBudBw+JCjmG0Bi8VqBbmC6z18q+tNZzClIRY3odX2wzRAw5g7w+Apo2VuLQ0VV&#10;B+Tpvf4r1hW9ZuNVwPorJKB+Ld0lzsjWlfc6UwGP/Bq/okgbAVZtxfbaNRsFHL5CvrwClM3893vr&#10;rEUctD5zs8FtgEwjwKF91vRyFYTSPap1GsBDSdJ65X2tSu76CnbAYSfUYzKgdkWl3ds7eufELKNi&#10;9VnpnWORdJPA1asBkqXn/Xgd9fUZZdZA63kegeSj/aAkBEevv3qdZ8/h+rNKAMYhucqXe7CX1c/m&#10;6/lRrXOpVfOsEHJrkz0j3c7XgrDlNRtNIHxV9ZxBAecFLJxh6pX8gTILYFQjrk7JjfIzktLXEAxs&#10;F5wgIZjp7kGoBQrUUFdnsDNbFRiqUVNS2jJSk8R5hJ0DGEhCHWqUZ7e1Nvy3YbdbMSVFCXCw1jbD&#10;FB0zjufh+7vzwHkc3tYjWHqcZ8wxE2dPBFsdFx7LwkaBCsvGhfqjZ+8lrUK/lh2kCQgNVOt1LW2I&#10;+kRWEaSrBD3CNrdZa7RyIVCBXps12Da/drdtw+VyxWY3EFyT2Fol/3Q3sJYFIwEXS4CNAAAgAElE&#10;QVSbLACirOSX2W3CVi+r6zMmwdyuBaSFCkeiSdQ5tc1H2w+7xEbKXLSoEs97RPx7r4r3TgKk1MyS&#10;uEqe086lfL8ITB7HAXacVPMSBI81kzHZzgYbUp6gJ2SM8DHXNiGGZLAmsvK/IDdbYhp3igmJwno0&#10;wjQs7IPjLXWnN8qO196GkF8/Geka5HvrWdd2SglsFlYzCgwVWEmaFFeBG1RgMUiq9zJkta6xKGcP&#10;+qc92QMxk7DdySHCtlEjUeHlyVIlzIVtTGPSJb5nxyKEFdI2F0V2HSphT9MWqLKqHYg/JKk7Ec/M&#10;BB4tYWZZP/VqqKYVHHwALMvpCZlPEY/IGMis8BFvZX25XHC9vuF2veH29o7r7RYsrrOxOXO1Y+v3&#10;wJKG5+g2l8JpI6B9nn6SZjM+e4QBsCPYfcf3P/6AuVjYywU//v4Lj88Pb48lABkWolHNV+UMxIgx&#10;vt2u+OOP3/D33z/weD7xuB/VswxBZKFx70rhy0gQt9p79XqTaT9BAieVfLtwpHmlJ3kJvGfBHMwa&#10;yqaCILHPPRh/xS8WUzC3+TfFz2wVSD6M88Dz+cRxHNi2TYABJgSwWj8SQsYzMtzy9y4YSmqpiLgJ&#10;ZKTrV7C4PX/bFRBJbojMfUBX+pOnsiuxexbWWBhrVHKzsk3xtUBQ/uRDKQbUkih6YtK74w7b1bBv&#10;6DeNNZvXa5JaqpQRSDwCSmbq01EIl1dHOAAnts03InKcq1TFzfx78++p8sSsC17P1tptS/fJWoPT&#10;nDicgzsPWBhYA1iqSRYWCg9JFsSQohj6gwKcj4d/pqtI+VerqadBo9MDU9W/0xgcmD0vrwIhs8Z9&#10;xeu7p7qahSq2CpAVS4PeocUDD1MdCs3NDIiRVc3ICqjtcTu3ruqp51tA3Yqi7SuBwaOGfQb69ry4&#10;/xP2OCO7uZU10zp7qmet89lbxJm0DUkj4+L7Yzh3de0LVI2bJC5VZ+qrobD59zTMxRg9Wyt7SLk/&#10;rOw3PQCj97y18lZm+8BsL+rtu+XkQy/ws7W/jBqnEek1UsH3CKmVqZ5e09a3B+Jh4yf7zZW9PDff&#10;bSu1XoM9C836CjG4SqC0XjM/c3UDXu7PvYkMBYN0CZk+eTmqG0Z1tLYa0ZZYESgeES6953uWtVPm&#10;PLVI6+G02+Dsj02isoXHOAC2tfarCY7ivSkrg+RjKy0RoL4nbtuGPJjkx/9N9umNHrxRZbht2Lc9&#10;KUrlHn+5XPDt+3dcrxd/j4ICPwLzx3Hi8bjjfr/j8bwnBXH8mtj7efshl/JMIqnhc6B03aomLTEm&#10;HfOk8trk2shzvglSV2JD6Y9Mzf551PuovTooBZWqtJjuaedUREA3A9KRnLler/j9j99wvV5wv3/i&#10;8XgExXUNNki/cfn6M6usdr/d/uxyT/EaJQ9mmSBY0+4Repo7uOo2SeoUyirqGw6hkhzIo/z8o6qB&#10;RgHOyRfempQ/l9/TmeqgmFfm1bMswkAFuBy6f3IF4YgYZef7OGsMyALWbspf3lt5ICv6g+DP+9Yb&#10;bHbLQj7hc8+uFGY6H27LrGx+eqIQ9WfH4GZeHtIUgKzxiPK0UnITYAcKwro4YQDkc01OC/i/C1Y/&#10;4ec6l6cbKitI+TlMLhKyq5i3bla9VvrxxV7cWM8S2CeRh3A6/7waazxhZk0mZaMDRS5UGmvMlKBa&#10;LcfhkraT/uIF+VF+XfKamIflrmSjyZ/DLuf26es0mzrjJobQyyMpn9eVXj7iITLYWgLUYeeBDsPw&#10;z/vlcsHt9obb7Q3X6w37ZfekUxDOcgiMYMoOIQh2RdntI9vFpD1JTB7x6V/rOA88jydAwNs7cLl6&#10;axuy3nbZbBbf9x375Ybr9Q0//voL989fOJ5PuPPAGTZIDymZTOObXBunZ8AAl93i/e2Kb9/e8PPX&#10;B04XLdMkGWZT7o+cKsnXXk+J5L273wdoDHaOz8S/K23EmudSI4x6BQv51+B9OZa3ChjIph1D/T3h&#10;FYuA9sh3uS30i/NWUe8c0oiYVhDIQ84mj3xZvKrwnghQFkBDVznAffpiVYnXYv9kuEoPuBesiPCq&#10;Cl5fCGoWY7FtO6yxeOIZZl2KDTIc2t5aJ4DPNvjTJbYpPxhEtPyZ+4AjFUVP7TfYboBZqT9aTZEE&#10;PNoKw36gVE/xXY7SO3fiOKCantpL0DUOZxZFXvmMzYFeY0IQVGBPfbjQieM8QexHYpnCxs/BT1F/&#10;wETeRD/HGFTGwtWr9NKsJlSaBTcN7TFkIvcw8A7r9hIlMLZqA9ID9EYK0lGI7UhxuqpKHRX8cT29&#10;4iVdrsUVdcLqQTRSqvdAj17QYYtA6KlkZkDVyH94NvmwonxfuTaj6zGaGlq1XZk9By1SYfUsaoHH&#10;+n2dDd9vl1RAPfImWyW3rCFQ+X7OCuw+sREUt2SaoHuvWYjnb8sjv/V5WuHkq770vffTD3ukJdV+&#10;z+pt9Fz1rLBW6pfW1628zmhaoDzTR89fbzJjRGSuhN7XdekcUO6JUFaIlZnKq6cW6jUvvRq7Fz7e&#10;C1ov1YhtZSxNSbDRZx3thS2QZ7SGevZlebonjmnzuKZ+keSfARaz/znngs1FX9gk29iZiKA3OdAC&#10;Mkqgh1nOLgn/3thbyFLPIPQLNiiv96Cwz7673rvXN/xbsEBwzEI5nEVB1pogiMlhdxLEv989OWAf&#10;ecI1qgqP48Tj+cDzccfpTjjHeD6f/trCKJsZZgd3cvDcl1bLuv4kNKbcUAJ6ua6X4E3y7FYlsfBj&#10;ryzdou9EaY0zD9OLZ3R9bouASRSZERF2E8+46kGhfeDJ+Htz2XdcLhd8//4d/8//+3/jctnx559/&#10;4s8//wdnUE8T9wwqtdhtRVBTfW5oFasnjzJoaQCQNXBOkDckQ64DCM56YtD/XJ0JEtWqSnEPDqC9&#10;y/1TNSlR37/eBJ0kP0k97RogZOcDZDX6S4XNUPDnLyZXEsAcQiRlvcPh+smvjcQbxFkX7XD8evPk&#10;QsRayv3FOYdoQa3uMyOFYqavlRMi8vu15kOZJKh6USDPMi/B2+SUamuTgHprA9FoshXQcRw4jgOF&#10;jL4g7+UEOccLmL+eTfKzP8XURfN8EHc8epRHMmgjk2tStuJrMpFnIoHK+ZkorY1lnPco6JxII3wp&#10;n0RMUIH0e5Ygv36xxp6nMARhVWVIcaklwRfXt5zMrfdeFOITLQiS6yVfv1JIoEmepT47ETnBfjta&#10;M3HO1mPoDB5rN1z2K263d7y/vwfgPhDWYMB5BNwYA7IWnPK7PBjvHUYO3O8Pb4XM+aw5+UzB2CZc&#10;ovM48Hw88DyfgAE+Pn/h7f0b3t+/43q5hJBo7yRxMxbWbLhdbvj4+RMfv37i4+MnHo9PuPPI57Wy&#10;5yKxV/mfbQ3hctlxe7vg7f2Gx/PE43Ektxtp2+5Y1pphkoCEXRBJ9yauYhFawppku75IovaEQtU6&#10;KK0IF4RC/xq8HxXyPSCl8gD/umVpFyjLxY0cX4SytZFqk97niH9/HH6U0jfVlJh3jnYx5FJB6YyB&#10;SeEvLjGY6BQfLYsT5hYxgiGR0bMv6Ac11ktFNTnxz2T8vAxpVY211o8yhjEruBzWkllCX5wcJ8OS&#10;hTHIVjlJ9eELaBckCtJxbzSW3xp/kb5yEQCRpMs4BJCaSq8R+FI23NZuuFwuABjP55H8t2Rx630C&#10;MWjQStVy3+9fsuqxCMzXAGj621efQfjscfS+s8lrPh4iKVxWsNUcAHzlxSaWFSeGWF4vnSLPquAI&#10;hyNJmyvZEKDrs07Fxu9HPoQnJLUthFZURiPwq9Xwv6IeXW3QZ/7yY6UnTVnlKU/7gnp8BqTMgN3W&#10;s7EKQHffZxFoyoVKZYUI6J1zq9fwFTuE0XPbI2tGKm8JCL/iHV4ShzNiaGYhVL6HuK9mr0IdCNf8&#10;/OV1KkwdpEKpVtxh6XlsPzf9dSgBqxbRYUODO8p3kOB9bPJbIHF5FpWK2Fc/18iGYFQ8fsWWbrTv&#10;luq12dm1MrUzI+1atdLoc/QUySt7QA1qjkGm1TyN2T7d895eIdxW72eL7Og3Hdz97FkIobNvau/5&#10;XqBu1Q8Nz83WRFafLCMxscrFM8lTtdRXJx1WCOfRBBCjp1CsicOWz/4KwT7ycm8TYrnHMAEdJXif&#10;cmu9es5ai333nucRHEsgYWjKcyPuko2PfA/HceDvv//Gjx8/Us0abUyjPWoEDY3xdi02+iEHQOPx&#10;eOD+uOA8PdB5fzxwPI9sY4II3DuwO71fewrQDFYjMUwPWuUb1fymda2lMjTZCqEAt9pYtg5w5wQQ&#10;l3YSJbDg+1wSa8M1sqV8307IwBKFz5ssMIL6Onrhq2cyAU4W1+sVt5v3SbZ2w7f3d1yvV5yntzNi&#10;huor6zDcdqB3S4DTm7ZJpBInjCcTLglcr9d7tILxt9apoDgPjKMZai0FCTp0lhMJY0Le2Wyyrgfc&#10;x3WevNLleklTAgbW7iAS1hidCaFmLQ9tF9T7TwL7caJcCiIlWC+vTe/8I+jJ/HydteitDISvex8B&#10;dydrIKTsDA5CtBgIa1P2hlWf2/9qki2QtSYFc4IIhg0MmzZR31TeEnzQXJ5cV4RMBPI7RyuJz2RC&#10;6G70zudgD2GMgYFRR3EpTgQVE1EM8VrxPdVrV71vmQcig0gT+CDU+GJvyR8kCzrlvc9TCZwJBkNi&#10;HxAWTKjTZdM5roSPZQYTFZ+xrmHkXomueFAC7fO6T/YbKXAdUIHZaRLCGOx2w+32hvdv3/H+/g2X&#10;6xXbtvk9mYM1TbCm8sA2wz29FfjzeeA8jzRR9ng8AoFjcNkv2C87Lubir+PpcP/8xOPzE8/n0+cy&#10;Gj91A3fi+fmBX+eJ83rD9XrDtu+JZN+3C8z7b7hsF1yvV1yuO379/IHH41M5N5CwB5KZOoYJmzG4&#10;7Dve3t7w/n7H43HiPD/wDO8fxuf94IxTeyZB/44ZcIAhB4okfrm3xjXTLk/zZScqlPvzHJsVAL6y&#10;HcR6Vt7L4P2rypIK9EDNDCtvrBfY82ZxS2KkQihA0gON/oi0PEjOIzfRXtkRwBA4sMveZdZauOMA&#10;yIDDBukT3kv8qKcKEkwmz695z75gps6SobRlyGsNtpnkQUmGgDNuUkZ4XLG30CnA3WTbgpphhvis&#10;fqQnB1DJbNHe4u036qyU7i0gSALyqyqmcoS5BzhKpWfpLdhSZNa+6X2FYB2WYwRIL4JOGuBV29tN&#10;fG3wWfSjjNZ7jtoNtG2g04frWBEAkzZVY/zIpPjs0vOeY0SzyG2Q519SHZGm1vMhF+JVGqP0TYWN&#10;PHfN3KphtAHPbGVKf7uWynukIl1Ryo/e66t7c09tuwqwjZr3VZXjCtjV8wBfAe+a4FcJ+6q6UHuL&#10;zs6tFcClB5T1vMxf8cmbBciOSCbdNK6dLSMQSt5f2ZiNyPC+1UOfsEh7JerawO8vpgLr2mre/v4x&#10;ex41KQqUlnPlnt5rrOM+0fo5/tr1yWH5c8rpq9HzNQPN5bUdrfEVQrErjCyUU2UTM/sMrwpKRvYi&#10;K1M0M8uu7vnT2evq1+35q3LTG7kErlf2npbvv7SPmp0jre8ffeaRFc2qf6ismSJo1xYCUSVg0Neg&#10;fxaNpiTmkxSliKB9T0Z2iz2ybbbXdomTBi3C0saStQ99BH+l3aX8OaMQyBJsG66d3kg45wlkomjF&#10;Sd6+YfNhezZY5URfe3VeQ9T54OybWwx1xs/xfD6HhF0GXgDn/GSptZzsQS+XC8gAzm1wjrHtO56P&#10;p5raPY4Dz+ch7q3JPS0RjGM4AWhDel/LkX1w1+polTDs2nlBCrCMmkj19b9LtZCcVHYuK8MBDwLZ&#10;YGkkrRbiOUzJTBwpjDQC+mYzsJsHYbZtx+WyYwt2nczAcXqy5fG44+PjI/uGl/bfEwFBCUb2hBly&#10;8oFLEAc5ny9jOvq5jtYPTqxpFsGs8RFTpEuapmAl2CpFhvH966l/pGvC0IG2ap9nruxSlbgq1SPe&#10;/ja+b8duih+U11oqSaX4oDxvpVVQFER6q9iGwr7TT6T7JMRlybubayuktN6jXU/Rl6fO2eR8jlzL&#10;uewHL9TpkXgyAcRXdkOUsaMj2EnF58DbDKEisoCGyDy917JmEpMAokcuMEhBcpbWTS5ZPGX9tgSZ&#10;81NWClZkfkEZiluqpRP+QEHAJ96rwoAkaJ9esMyrI/Ss9IFWnlXuE/z1a1hkkTKiRtvzvILrKmC/&#10;+rsOdpnqBAmBUct+R78/LiPlSBMz+7bj7faGb9++4/39N1yu15Q7ERgk/3vjAezH44Hn4wkXpn/c&#10;6S2/7b5h23cAwOfnB57HE5slsCOcgZc8zwMfv37i89cHXBChbrvBfrngullsuxfo8vHE3TGOx9Nb&#10;3gVbHksWZr/AGMBsBLsZ3H9tuN89GZBqCsofPESSg8hgs8D1suP97Yb393fc7yced3/uqukh/5Ao&#10;AiqJYKVdUOvMDLZ+1BM1K7u/8fTzSCgCRFHs69lL/xnwXvhXt2wjZuF/OQiJ0MBXIEeeXmnkGBFc&#10;1OOKEsDnQdEpDw8f5uKU8saQgQN7VToFZjZs8M7aAG4Gb8Z0KPb9gbOKqI7yJLVjta5nXpjxkG9Z&#10;xNSKxFyw6qZOFt8Ekt6ZMOFzFBVAVDvHEJQSYBaHMjkdmMtxDDFc8zz+6haacwlokCoESvY+A/f5&#10;gJWKI29PowP2WmC7tHzIfnZO/NspworqjV4WN3VT2AujrUGnyPTHiRBj8vfl0UsBgIfDIx4OrcAO&#10;AqUxI0Oe6fT+ZQ5wyIy447A5IoUNpz5RNmxESsWiao7OAUcJxCM9whhMFvUZVowbUVkAtbInxkDU&#10;DBCdedWrwJGkIKAhoNbaI1cCXl8NRF4F3UafeQbej97nKPy3CSh+Yfy5RxJrAF8XUTOCZEZofCW4&#10;dHzfaUpSvap6LhvZHti4+oyMRu9XSKl6cso0cjxQ2NSUZD+S12H++W7Q2EPVHqAxaTFTTfSCVWch&#10;qD11YFTpOTf3Dx8B6SV4UYNnYvEL5eHoM79q89Tz8lRd2yJZ+cq67ymsVwmu0X7Xe4+rYHqzUm36&#10;bXLVIJfE0+hn9UO0ZD5JvhdSufrKa/f2zdV7WX5+bY+FwTMCQBD6ErCXe2jrPn2FEOrIA9DKpkID&#10;DBidHysWUK0GUGdSQSacIf4/ZQ3lYcZsdSB6q9X9ria+2hYDCuakEvzgrGilaGtjsW1eZX97u+G3&#10;337Dtm0eaHgeckS6AQCVqmyAsWaJpa0w82seRxZjaR99gjHAvm8euHacrHli3X08DzyPI2SlHTjE&#10;9JQVvt7SsEiCsAggoxQYSVBdhVmiIYaRFitJC2dUDkSyL0kPjzcZiepgE21AgoWHVOUzEIDLLQP7&#10;8fNEOx2RB0EmTzIYa7HvFvt1x+1yTdYWqXd1jMd54HH/xHk+k9VHz2lai5D6+1cWwzH0ZRNrOYUR&#10;q6Wk0wNRWHByvY+lMGOJZTArCWHqh0X/cIacBQ7WMI4MCM570p/ZtiI/m2dzV6LsrdR5pqng0wPA&#10;55tT2IYNSjUxFsHRhrWES0QOlDVQBqQpgYacF20hNIPwW8+MBpP+GjUJhd7klwR3WYVocyESTEp6&#10;8hkLHObGrfU2wfHDG/JWXWRsaIdZNX0evnDJ5ieG8coJctXb19BOMqYhibEom6asOOd4DrIOvtSi&#10;FdLutoV1jw5a5jqbkmStzQoQ99/Ple0xsSSsNCmmxXo9258O4FiueiJFeCZNliJoSpsS7Rffyg2Q&#10;rmf6keB5bhHp+ioFwwY7UJkhwMVakNcxQR+UcctIJl0uVw/cv3/H+7fvuFzfYOwW2HD/Gd154nwe&#10;eJ4HHk8fzJ6yJozBSd4Kzp0n4BzO44H7xy88Hp+4f/6EMSZlTTjncDy8rU6cfjpPgjvvOJ93XC9X&#10;bNvFW9vRBrf5/7Ztx2Zsuq7GWFy2HXy9+p/pTh94rdYdC+cUSoG8nqy44f3tgc/PB+73B47T2+dk&#10;LyRqryXW+ze3egrqi3D0CcNVG9MUpBGNCeeCvB31if9R8D4+JG7iN9dtvvRUEMrWnDAfbW+ryNYn&#10;AXrEAtThQ4UvWn03yvGxdO4Y4+1y2CUSgMOv2t9WFwg5abxWavVArZY/cPszt0qhRtOTWKhMZLDw&#10;3SLjg028FyAD51kxqVGEcfIJBwYdNngYpvwLv6EFgqNKz0IvrM4IlVAEs3WgWOlTH0ORIlCvGf9+&#10;OGTT7knc7+idCTjhbSe/Lt8HG8id8zzVoUkdFl2mq2sygSrgP1ozxPskixydfdDyXzbCH8+BT+95&#10;z6eDcX7k6CSnA2eCHMWJYGPnwppg0n5w4TyhgkuPvqUmjE+X7l/KTqh85qm9FY4C9b4KDg09nRUZ&#10;mecFRj9/lmz/KmE5A3WW9/QXfZH/7fsY2bK01Iozj+3efs6CPOKCI2XMlZivfMbZvR1ZPo0Y/K/e&#10;x9FE1uhZ+aotymx8sPV5YoOj9zyuiiESIXulS2YEDLTnfVaq+XHyvIehOGpGvvS9z9kKER95WWMC&#10;mM3GL1fJkeY1judB3K+leo11o7dKvq0QUqvP1igToTUVNcuzWCWmJJFUvp+SaJ/ZMLyyB/YBJw0m&#10;amB0TlrWUz0yJFJp7ZqCkVf38VnN1K9BgdI2oqWk7xL9hUVOSXj0wtvL56inzq/vbSlyGRHVdfP+&#10;yrk4UglXv4+fv7JkDZ+Li5C2WHcXBObK+Hf9fNV2FRJjl/VrUsIxktf5tntP+7fbDd+/f8Pvv/+G&#10;7799x/N54M8//8TxeIreSH8O5iAiSa647amVMtuqtGKRpE/cd+q1AGFbEP4cBCzWGGz7lmr72NMe&#10;x4Hnw9uDnGGC+3Rn7nWkiEn4rUthCjPBnSILIajdHftQ0wbrKju6au800f5S/LsU/tgYBJwCgU1Q&#10;cvrz8Xq74P3bd2zbFe4EjsMFT++HB9zPA+58BuAyvr6FsRvsZrHZ6A/ur+N5uuBzHq+FU2p4ijYa&#10;TcFdm+Rr1TycPNG5UtVHtTlxBuxdy20vBbnpyYk0PxGskfz9i32myz0qtFWvcydOzup67aUfsQEX&#10;RHkCY2AxEaCuBeVeRPy+rudIZaWRwKIwFSqQ8PDQE5Mu+FzEtexcDJ4NxFcUFTBX1yP6j0sMRxEk&#10;LMOtSZEPHq+j5lST7ztLr/lsd5I5syC2jBMp5NciTLQItpGdUGGaTI2pRYSwYGqcjRT3Y5ft4aAz&#10;2zLyzer6RGJB2b+S6IXjX1U1hqwvURAaEitqYyAu1MyG8jVjoTAnQ4X+VvrlsC5nDIkerCPwoD4O&#10;qB9GbTtE1d4XzwvTIDUAkBtCqvmMK8UdjNqss7UHS2ZGEh8NUbFQ2it7oviXQh1pAnD//v4d3799&#10;x9vbN1yuNxi7I3hTgwk4jyfu9zuejzuO5xPPwwP3l7c3bNuG83jicb/j8/MTx/EMe9CJx/2O5/HQ&#10;dRVDTJhkVv48GY874+OnD6vdth37fsXlcsV+uXhV/uUK7NfwbIVP7vxrbVuYrIvgXdqMstWxE0SQ&#10;tQbXfcf77YrPt2vKnwHdcZwuF0PieUs1PPdzBxSoP8nXTMIIKpwewj6SrhmxkElwTVaVLBdzNbmR&#10;s2Tm/3sZvJfb4lcAHfXOStCDtfJ+lRgoPR2rArnjw1mOC5IYMU35zkoF5LL1CEONhakgGXBirtx5&#10;JuC23SQUv1ee5OiovsYeyW2Vf88LWBeU+Qb7sZuI+5oQRmE2Xwy6yJyZQFjIaKIIJlt/jZ6hmJUF&#10;SSxUUrL1UAVIqQBXo53cby61r20eATtPXzi2wl2lB2hJirTWiv8aVzXNJRifSSHAWj3GkxPpTUNt&#10;3wsYzL/mtddqrEkVx9rOgYLahlJh6cH7A+YETHgGTJyyiL7M7sQzJIcbY1NArTqwqCheyvuqgKte&#10;g5uf0TGbiKmSbeXvV0M8JWMei6+BZdq/Avj6isrXgJaWN3bLPmxkr/Oq9/LodV9lnHvvp/V8VHtl&#10;g2VvEbF9UIa7dgKratzW5MJMuT2yn3glNHZlHL9UW828+qWKcfVZ6+3xrdHnUL5JwVyhPB3buaRm&#10;jbXagkUo2VcVxKPgxh642gMUezZbPYulFXs1dU0jcN8CAAvVyYxI/BrRuGZ95xoemFjYT1dtYFYC&#10;XkfvcfTzR/tkqSyqw08xzB8oA01f8VCvFf5oeln31tLKFNSrpPlsAmJ2TpZe91KVOALDZ/v0eO8u&#10;BRDFuD5qmyNNLEaAcv5Ze8+hfD40pMFaPVkecWGSlhbIn64wSgTzSesiCYJDSDNSgGBUfocwwW3f&#10;cblecLvd8P37d/z+22/49v0bbtcrnDtwv3/i8bjjDMCR8k0WuTXgqOIvyIMGeC9R4PL6lxaXmszt&#10;v+bJAB8OpztgjMW+797T93INqsUTx/PE8/nE/fHA8/HwYGx6H7XPrZ4GQOqJCBG4D+IfhIlu57QT&#10;RTGVrMA/Y1TLbaxXYZKwfrXGwpIHLLfdEywRrPrtt+/4r//zf+Ht7RvAFu4MlkGPOx6PTzzuH/j8&#10;/IXPz088jwdcmLCIUxYEb7/g3KmAIU3k6fsAAWbp3CopNnNKRV8ab8iQ1AzQu0Q0kdgoa+AfkPZT&#10;LCavY05bda6Hz+FDjw+hsAx4QFCcnvI6FM+jFIdJ8kmfNyQswlCtg945ltdCOzuku0dDJ+HK+xHv&#10;pROYiBZfcQWUmbA4OQDa8mekejJ4r3gAWYZBi0kUaAEcUm6AD7osa4Rok5NBfmGLE9dU8IAyYQrF&#10;h/OGn+C4qd6VdmER06is1gBvt9xQuMtpg2RrZqB6aU9FBVW/nKCJxGiBP5Qkd2krXJ6h2fWp8B8v&#10;rK5JqvFV712HtcpJL355kpgbIseyrqSCuO2T5rkEM+osSWdmmJLg5MTQPueoOUFKesJUBrFDEubR&#10;PC1gPcmfnyFzSiRtbYzFvu24BZucb9++43p9w365wNjdW2kR4TgdnscTx+OBM1jGbdbnGD6PAz9/&#10;/AMQ4f75iY8fP/F4PIJjhEt0VjqvkX3e/WeO+SYcro8D2MFxmDyLhIDdsD2Ec4sAACAASURBVF12&#10;XC5XXG9vuOw3n11jPC3nOOaIWli7ZcvVwm2FksjIJQukzRKu1w3vb1efnXGEfBQXBNLFuJ8RGZhl&#10;3wdaEdlQp4YNziSdwFlth66qNEUgk3y/zAoPy2v5P6y8Z/E00ERpOGxuRcK0OjgHntMjZdgUJEAd&#10;W1iGZMniLtcWAQAI420u+N2lm+XyYR1HDNPBHos9wcTLTaYcAW4REETIID7XDWMcT4y/ls2l3nxa&#10;gUUiTVt4O3l2OAeUMry6etstrCUwHynYRXWiuebxBftlx2k0sRFH0LYi0K8PoiAo7LUXYK/Z1SA7&#10;AnFSg/PSS7jlWdUDA3s/t2wIpFpe+wT2wCEZ2kpCndr22ZcWPu2mL4JgeuzZ/95ktZQBjCUY2oHL&#10;icfdq2mIYqZBYOPhlRbHEdZ7CG8yiYwJHnjBNonEszcbyx6FHsk9gzAHk2eg4+hrW1Zgza/tKU6L&#10;iYlZU77qC9zbU1v73kiRPvvaUWgdL+7NK2DnitpvBISW3zvzdf+qiniV5Hn1f+Ue1PPGXyU3eq/d&#10;+0z98OzXvP5H17llFbYeniwa1MbEVPl1rf1bNYKkG/UVgqXned5S7a7sM63RdGl71lKArpBaMzCy&#10;bymBNgixLJSY70+rliuvkK+js3+0337F9uo1Zfmrz44GXme17Cirqa0YL0mCsdXEyl7ZyzRZOSda&#10;a2WWE9IXc/DQrqprcdcJXl05f9pETf+8L0mTkjxZzY+p7M+EXaH+WSxU+DGvS/vbS6uP1futm1GD&#10;1qRDCQ7FYM9oOXq5XPD+/o73b9/w2++/4Y8//sDtdsN5HPjn73/w199/4n7/LMjgoOZNAaKhyXUR&#10;GDGF33KRByasRGJmU1XbUCFikmGBCfwvezVvcxYV0nEK9/F4BCU+kk2IMYT9ssM6k0CFKNjJ9bje&#10;qQnZi96/lu8hY595HidOEsQDi4hHEX4aAzRjbW62AMxvW+4XOdt6Eoda3toUSus/j8Pj/gljNuzb&#10;Bdu243p9A96vOM83HM/v+Pz4hb//+Rs/f/6Dx/MhrHsoXK8z9HGmSexqb3YWxFQGTJVCW4jp1GPB&#10;QknJTimPndpnKXu+F/lovV5P95UuWPxAWQkh2EPFszz27S5N4nMW/HSC08ufq4i7Ys3I6ybDZMv9&#10;RVoytQQjw/qFZIQolNWQEX70FIFl1N7himSN+AAzHJMI081FSQ6Tpex7H/orQ1ogJgmO1BsTFZZq&#10;uR+P0/jR017KQZKaXxt4CKubXi5avM4AJ4BY2N5waTwj7HpJCMFEXUbJESROirg0nZHeB5OfMqD8&#10;juv3xUvCBjkFR9YU/S6l/Rdqsq8AxxM4yXXu2ESw1sIvSosa5jHY2rOPlNc6XVxmMUFBE+FW/hw6&#10;sFYcyNXOFtetS+RSWaHFaSXlWBD24G3bcb3c8Pb2Dd++fcPb+zv2/RLWgAWIcIJxPJ+4373dnDUG&#10;++UK8Inj/onn/RP//PyBj88Pf71csPhiF05yDutKr0N/vYzKTUDMEjCcQl6zTZEXfh4fD3zeP2B/&#10;/oC1Pnh+3zZsmwliUYLdbMg3MrknE1l06VyOhCwxjCVcdov3twvceYAjgP/05yHIBExLE+RUYJI9&#10;Pxs9+cbNCXhWduJoiDUGz1jaN3mKM+VMjf8N8J7wZfVNO1CrD+ipwj36oEnlwgIYwBXjMlKZkT+I&#10;XR6TSF7jkrFnr5wmY5T6xon/UhAKGcBAhMZKWxRdTEdCgYNapS5oNADdUjH2WaOym4CK8ZasZaQ7&#10;jCUwEdzpw2uttf7vwLDh4XbQwQ7Kqy+8mrEWJoD1xnrmzVojxp8MylA17YPcV2yNlKK+WMl+jK2g&#10;nQietALvSn97CbiVRED+PpOKrBKYy/9hSQkWX8+5XKjK973u6Vr4FLoT5xkageMEW1Z+pGw4jPrl&#10;w+8MtjqHczjj+rZZieKYYUSRg0lqNiuLJkbpMTlTg60ApK+Cr/PwOm2V09wgqaUE6oOCq/ZgPYXc&#10;Coi3ohwvr/2rXuArSu3Z64wIiZ5Ks6eEHflY18/YGMBYVZKOvn+k4H8F+FsFNXufp1TYt87b2bMz&#10;CgldBSBngY+yWU1qw4b6tvXzVJMqtDGMOfnaIxlmORgrNVEvXHQEPPY8vHt2H+r7A0CRptaMnnqU&#10;PrWSPHgVlB39+yy8+RXidTS98CpxMCJV1wDysbBk5Vp1A7cHrzm77lmdWQYichCoFMH1C/vPSoD5&#10;TOE+Or+Wz95OdsSrZ9gqCTQ6V14havt/1kBcbZlYWrtkNE2GU8o8C2nF0AvxHq393n6SJ0TRJQNz&#10;vlKY7DQG277j2/s7/vjjv/D777/j7ds7iAh//vknfv38ifv9E8fzEcbdRaJkAMi9P3sE1qUPnsuQ&#10;d6EGZoX0sAAICP3yjwR4r18zAuAlgBRr6efTg+sSJCVky04iYfchwQmlCrZBScvinPLgvXUMZ21S&#10;7DE7CIywOHs9MBmnlE2w+NkvW7L68eCPsE1RGJ8Lgi7/c+73O+6PJ8B/wpoNl8sFl8sVl8uG6+WC&#10;y2XH+7dvYDgcxx3H+Qxhgg6h8a0APk2+s/aVL/otVmtb5HdEUKwAIF3IQWsFrcbXPU8feOj7IFeB&#10;KnrPjJiBEZPfWpDnJ8g5hQ+DoOxzWmd8KbYbWbmNhA8ehDbVBEGLAIifUQoHxvsZKTKlrruyel16&#10;emt3rmwjq9wJ0mAMZV9vKyfsjRJdqsByIRojI7MeoIJkawtdC0NemU8pm0/K1NnjGSIkJhFHQ2tI&#10;A8EpKLLJRPV6sPRJew3rqRJDWjzKUbTnBO6AbPOTFf8snqVytJiU4Db7cctMCK6UwpJwyUcOVcIP&#10;8FxwRoXpfxcrVAReeyKfqN+/jd+HBPCpfkGKmN6858pZhQWukqxaSYecKgySdNZDwKfIxkmlzdvO&#10;XG/49v4N71Fpv188fiasZY7Tq8+fjyccEy6XHUSE4/HAz3/+xq9//sLj/oHH8cTpgmUziwmKxMOY&#10;tIfJ6T0/3VZvB9TItvHPWsh/dMBJB+hp8HxoyzQiwG4bwH5664y228hTPHHShozxeJLz1jmXy+6f&#10;hdOBHAFscDxPsPvEqYhUJwQEpmm3nG1wCDIPaCYAaoHucbJtFGzb61Nb/W4rCPo/At6DxgDTylho&#10;r8mRYUym90DKkTWREsytqqosShfeK7NLAarRliWytRYGoA3szqQkUEEJEawWG39UThNp39Go8pcj&#10;cpLlq5PJSQSgzG0N+tdBKHQE66jViQWbaQhsyAO7u4XdNmzWwrq4EZ1hLEqm3pNoLjh4KhoB6pNS&#10;K8wa1xjSCqyEopVAVQa+8+tAjY3K+yCLqx4w2AqulcC6Du2hEPRxCvIlq296YcMlcGCMbZAALNT8&#10;dSGrcxt0Qyg9F2Wglt2sr7uDJ6WLjC2zHwd+BLYTIghINI7cG9Nm3bAkxYghUUSsruN+Q72qsn4F&#10;WKm89XigVPwXwuwVcmIFlBoBCD2wsB0qun7NRmDJCLhZuV+vBtmu7osrFikt8mD1c85UsyVI3S5W&#10;qTnK2QKxViwoZmTF7B71zp5RuPGIkOmvV9Z7h1B4NWbsu+/dOaFioLVnbeV6zgiKWehxb6+ZgZLy&#10;TOzlLch6JoNZQUiQuPsYyGheCvZc8ZUfFamr17tnSbPyrPb2pVc/40qmw6s/v/csrQYEz/b+0Xpo&#10;TWDOzovVKdjZ+mhNyo5ItFcmvOR17ZEGrYmgmfVR+W+taaK1s4eTUlcKIlqgplTO52c4AoWUbAy5&#10;IgAK5TiEEGhCrs8C5LmwMemT2y5ts4YI277hdr3ger1g2wwcn/jxz9/4+PzE/f6J83C5aY4iogBK&#10;B3fyMD7PAvQW16kZbFtAjmqyW7luo4ijqxrdfLt6ezIEwVKsNWIRUBqDeykpGKVdArEBw/mPJwBI&#10;DjljxgHOxawtU0xEaDsQYy32zYujECYf7GZhN+9lX9ro6Fnz4GMekdAz+pgDx3kGYDx7gl+CFZK1&#10;G87TB/ZS7Lc44kKsejd9xhVXPk1MuAxspvOreGaZxRqXCmzW4GXodZ7PZwpJdO5sKu7TxAhI4QWe&#10;PMte2JHMIirWRQD3UeENRU85sMuL+0w5idcNrC9A6F6tX9Z+8jVbYH65f+m/j3lEkSgyyho/WYaE&#10;CRlj4nQhNWqdeg/0XvTUFLtFTMIaIz47slgMpMC7CNxHosEE9b72rY++7AwTVMbcApcb9yxdO2l7&#10;QmUOY2llW4RMM4eJIh30GmdEYt0WFc9QAslgacKNM1JabycyhOuQ8e6ZWoN+zbNbCdGF5z3l/RMK&#10;LqOe8k1Z7L6aVTfCQ8qpw5aFkBTi6ueh9T6MmMZwhXc6qfMnf2Y9CRDXjt0s9ssVt7d3vL9/x9vb&#10;O263N2yXK6zZAvGTp4WO44Hn8wF2zocrk8F5HPj18wd+/fiB+68feNw/vEqdkKbg5NkcFf9pQkWe&#10;epIUYnl3oDIHZB1jgtWTC/sr4wRgFBHMYtJLYqa633NJZOIn97zV9NXs/oo7H7QOJjyeB56Hw8f9&#10;IZ7NkA0DbeGlAoXLdVcGvw/651rVX9volPvtSiZrRQwsYGGvgfdfUJv0RgW6QEFro0gXKaH77SBq&#10;MdJQ/YxGsyjBKsWkO4fj8Kx8HFEhQ7AUgH2ciUmKo5BkDCz86JUTafdyFx2FLkoP8KzQJ1XYGlAF&#10;aK8o4rgIo2cBlna+CyrxI4yubPsGu21p7IyDUEJBT40Jbo7e+cn+x4VCMD47bc9bvYHTdGy77Q8c&#10;A4idAt+l4r4HhrVGEEcNqicCTCJ3ykIlqnOyYoEawY11eFYcc41/PkIQyaxx7zVt7GIB6y2FrDUw&#10;TP4uxICgRFBwFpSfLowqOe+lmlQTovhm50eYglK2GYgUVTSN6YlWcGGpsJz5Ha+qrXtg2xS4CqRG&#10;E5AQRUit6KGXVJ0rwEpL1T1Sx7f+LT4Po7DGVcCi5+u+SkbMPvsIjHvlOn7Fw38G+K9+zprh7wHR&#10;+dwom6+SOGy9B6UEnCiqW+uyty++QrC1fYZpfXpGBbXpPI24p3eB8nC2MHelfxNCpb5/r2ZQ9Gqf&#10;FVs251wKVhsFOPfU/NKl1fk5XTHD2SZ0WuTOzPsdeM1ipvW1q+vqFbHIaC97Zc8ZkWZy/5yRP6tE&#10;4ewce5XwXSUT/g2hvNoLvNo3vHLu9H7GyJqoPANnwNcyKZVGwWVtw6n200C47g9KwDwFTQoVWXd6&#10;Rb0nRqlrKuuo5vUvRVHhz5mAaDSoyT/agwX7vuN2vWC/bGA4fN5/4fG8+8yk4wh1pp/0hLQXCL/P&#10;nuaSgIT3fpZNRiczSvY5+RwhUAFstU7c7Dedw0pLYKdea1x4TZc+6iRy6jxAjWTh4sJnE7Y3qO0v&#10;TJh+9v1UUDIam6dxDcFuG/Zt82pnVTugrsHZA5YkQIxUwQYhWQTGjaHQw/ne7XE+8Xze8etD9DDE&#10;mVVhAOwtDaRtigRkpZgor8kTKT1W3PcyxwXQxEi87tZSIlLO80j90uNxx3Ec4sbLQGBO0+aRJ0vX&#10;LIvpBTCcRRUu9DkmTtlTJMUzsUYJKDNwBRFkYzAq2o4DJdnY7HOL8lGeS709TArXZtY5+vviM+rx&#10;kC1aMAkv+gTgJ6sb3V/IjAdlR1EKCA2l8E4JoUbrm/I9p/DZ9PST8oMXUEru0uReF/6OFQEjQA0i&#10;pdBVe1/EMbjw6EhK8nryPr6HnANnQDZkRVhvj5ImKyLuE/IjSJKTylotW/YU+tI0VcAjCJ1bZ4Ym&#10;h1ia9RMU+JnIiwAAc4HTsbZ8CNe7IDlaxDrzVBcnp9fqMw9LoqLeeZ/eA4twUpNFtUBe/xK49+vF&#10;qOwI/+x5W5nL7Ybb2xtuAbC/XG/YtguM3YKLAwHsfND3eeJ4PnE+Hzjdkazb7o8HPj8/8fnrJ477&#10;B9gdAJ8g658VJn2OE8mg2Bzu2hSokfCil2A0kVqDOVyb01SU/zmcz1TRt5ZYA4mbFu18PJnvxVcW&#10;BnTdAvlg4Bh4v9/xz69fuAcVv4nXOax2kAyRprzHC3xGOkCtTuq27Wc5YEIN4L4B4A+nbIElEeh/&#10;BLxvqaNmYYJd5Z5UHOpKVhVYSX2iCs7af7qpq5jYL5xn8DM8GbTnQ1yN8YnNlowBgue9PCzYjRuA&#10;EmQpWeYesaGVmLGW4YE9hW4USMVEoKc5qVhjazcYa9MWG1lsNZpVBA1xCgoq8gLE2CsJm6AaYKXi&#10;fayBbTVjWlvbRPXE6GFtNdctMCwfENrPMoL20a8/+zBqhXyp7EcMOTq5QTJQ97CRKn/9+GSFe9zQ&#10;/HsKBeTB6XAwJ7CZTZareQNyMQNCKp6QDwjHYHLgsE7UZpdejbRdzgSMbakzvgLOroA9MwCBxNg6&#10;gXS1ksiPEM7UsCh5VUU+KjRmBXcPRJ/ZfaxYXLwCWn+F+J2pjlZCVV8Ba18F9V5Rhozsf5hbAYdt&#10;FX5JJo4sOuTP6ZEyZVbAql3O6DPqP3PTomN8XZHUGsWpF4LfGIbc1IMdgoiMBRqz9s/tEZwzVXLP&#10;r7D1et0g5XK9S5GC2EdApEeqBxNHrdO8yEerIreaFoV4RWU+t3NZeU5b9garZMFX951XrHB6CsYV&#10;IPm19b9umdNaB6tkYw/I7+1bK/lSK+fbjNiYEe+zfWmkoB/1Hi1xwKxu7/28xPBDh9r619Tgs1RB&#10;lrVkOXElwxrRmtRhDU5x6T1M7X5n8BCpHixPVsrAxwzuGiKvBNwsrhevyvaWGSeezzNt8NZYAchK&#10;e5uwyzuXrElqnbwAl1jYYjTMDLPvvQCmc4pi+nmysZY2HSRsCkolZ11bha7GcdWr6KlX2UdKOyAS&#10;YH7oUdTJ58H72+0K5osH7wP4a61NfuMIYhwU/Q8J8DH2YWlSIwKtyLgjF+IzYwjYjAAn89c5PoN/&#10;vu691DpNoG1BvkgrIETL2oW1WQSCSuIq9lvHcQaAy6VcOkGlJIJfCe3klDxnUFjtXxD2MOyfBWut&#10;6pWMsNSVK9ewCCQO+W8ARDZezGnzr7Hve7a3Qyb/1P1E/gxRdRpBbumlXWIOPWKgRRxkgiq/jhW2&#10;OWSCTBbSVlxOW4frGPdZyGnK7CeevMCl/ZeC3gRQb+pawkjArEBxte0zF7eZdW9KBKUGLwE4ypPn&#10;+QdIiodyQLL6+QZ2Mz57Yttw2S/BzmrDtu+w2wa7eWsrH5xrE8DqnMPxvOM4HiAAz8cdP/7+G4/7&#10;PT+XKqRbWv84hT/Ez0NNBEgLivxeqCfmWVq3ETo+OqTccNKeUmQqKPCWUOFmcvLWNQSOGU8Ra4KU&#10;6ZKylZLCzPiazNJyKRKoomYW00rsECxi/JpnyqKY5BmfsByLzXjbaLtv2PYL9svF249dr7jcbrjc&#10;bth3P8FEtCUyyblgL3M84c4TfJ5wxwF3HHg+H3g8PvERwsKP4+kBe/bB5jD+mTQmE4YQ3v+sHoZC&#10;FOUY0kpbbx3yz3WgNoUaQAoYKEyH+QhRF45eif3ojC6K9zmjXWBy2HYDa4I9kDvx9nnB2/sFn4GY&#10;PR0D1qZ7F58D/1qmq5aXeRZtp4DWpCSro7Ba0JBh1vM6XPdeKPJ4/hfB+xlAteIdKxl/AlVed/lc&#10;laMImdksB+bKgNoh6KAWCiUAn9VqRzGuh5AKjpTGjJjEHAJuk/Zt0Fy0gYBGIdpQeUj/bVms65Gv&#10;mLrM6po0A0Xic8wyskVcf0MwdgMbA3ciGddRYPdIMLEUVDFsOBeiZEIhROk9QQ0p1BuBDJ7R4Srh&#10;sOd2eEyv4uNU5LiqOW2FwY6AqvIQOc+oBM0HZQy0qgOKWmODVBEmMaxXhj55H7EctisLsXbB27LV&#10;8UWiY5fGsZ5PHwKysYHDGVhfoQKxJinw/X8ANrnFFpMyzBWRRhBTMxx839JGZVpUWyhc0E3gXlHp&#10;fdXyoAJKpApD5DoUggIR/kzL6sOVSQH59yX4OgLeZgGAq8rjV67/q9YXvemWctR3pJTuEcnA3L7m&#10;VTBw9pln4Ji+ZwZ63jQXWHIaa6Qk7QHLK4Dcv/WO1n8nFXWvX98M4ItGsCgUZ9KE+sytgfsRiDma&#10;ZhlZV81U6s1nKE0NsiqOHUw+h2vnHzHeLy2ei0JdzrGrfak9Jvw6iTUBMbE25VICCUvB4Qu+6a/m&#10;OcwA4F64+qtTSq21NiKAVq/pLFB4dha9klGx8p5m4egtMHllqnD0vlrvUVkEDs7V0WTL6vOuhQo8&#10;tLJonVX9HqmwEkFvIkooLyMcRZz6KumjrF5bqq6l2MNJVQIp0FCCHdZa7PuGffe/WmsEeM6ZiExT&#10;BNHcHrn/E1ZBLIIdWYQyJiBcWGLGmMSiDJPxp932gHWmuQZpQWgFP9YCBz2yb0pgUQFYpaJXb6Yl&#10;KG3iv1mDy75j2zdvQ3KcCaBhzqGslQhL+nE7VoQFlRt5IfqRPt4KlBckFcV+tJiM18QUC7sgXUu7&#10;BBjVQevNMzP0mlHpHi1InfMg/fPxDOI7l0Ci3CMJAqoMZOZskcIVsKIcccN1p2TJEgErDtM1/s9U&#10;gz1CpWyN74ejwM1FgPbwnvzWWuyX3fd65xl8qKmyBkk4lbJrzRPe0atf3VMBvHNBpEWBWykWKYOp&#10;jcguJdPYJ2PvLgMDmX1YZrBvkoBNtJ+JWWqyrzXh/bBzeDyeap9L5ErYl4wagaEKrFcYfE8IB+2Z&#10;HlacEp2Z6AYQp0riPmsMNuOFjjB+Gt9QCI2+7B683f2v+2UPIdIhTHqzeTor7Lccp7fAcO7AeTzg&#10;jif++esvfPz8ANGRQPvsR+5gHKf15tKkD9TkP1SeCQkBUREkLYB3DmNCTA2EgbO9lK45e2NOnLI8&#10;JFUJkROSJmhjUWuyVzlnGBiE4IeO4KqADILKaYeezUk61wRB7pgV3paIyCBUpGD1RsaEsG9PvGzb&#10;Bdu+47Jt2Lc9AfeX683f932D2baksPe5FR5CPN3hhZTniefj6e8lAHYnjucD989PfH78wj1Ms/l9&#10;zrshwISVGQk1Ipi450jMglDhiTKdOeV1VnWGE31pw0kAnKzv5HVP5ACZnGMTszjgUk1ARHBgUJws&#10;V+iSA1mDy9Xi5i749rjh2+cNH/dPPI8DxzPv0Wnf8Y9kJmCKiQzRWk36G3kuusRgMYz6fOVkooRz&#10;Rz2C7oF4yX35S+B9L4BvJdCwtMjIPuEBpAwKAxSBDzVuV3jBSLUA1UWS9GOvGyPd5CZfQHmghSIq&#10;WpMRFcWu2PDdGYJwHKr042bRrIp5RpH4UhU0abOkQijgIPzHi+KQtSOk/MxydC1LL0wDXzDYLxfY&#10;bQOzH99iihuGSIQ3BOv5v6LY8MG/ye9eEWSu2wxrWwkJ4vk7IoPY8j0jsa50QVqHx3LzZ8txoDL0&#10;pwUm5o0t308dmqPH+rKivgxUcpXfnHzfPZsT2aRKZWQGw7LCN6qkCIA7zzSOx0EZcpyhgAtFkw3q&#10;EnaM8wiFMXuiJ61Dk4teLpqAeDDEDZWdX2JZHUVelgJqh7GlYm0tGPErQNKSDQN1dnegmWZeEk8z&#10;lX0LiO2BHDMwtQcezsD2Ubht6zlpgQ09YmEFOHvVQmNF1TkjHFoA6+igXQ3EbN3/UaAgN+zW4q+l&#10;Vc6MPFgNbV4hl8v7OXrdumF1tSJhum5l02XyyDPWbK40IMVT64yZdc4rwZwrU1w5B0Sq4UmAbUkb&#10;kIMoQaWlb9o74wScg9+TU2HQ2Z94AETNwPAeORXPuNEz09u3Wt77r1g0vaJuf/X1V56fkcp+Vfld&#10;Pnczq76eyn+0j8+IzZmlyliAs3aetK7bKxNmr5wP5fpyymIAU1uv3jqfnzNSaNInynvnQj8bQoMm&#10;fesbCVC4BDwYGF+zlwAN6YYcqMFlErYREbiKYa7WWuybxeWyY9ssjCUhqRLgO2cEMVlwRGA3TkbB&#10;JWA+ZZOqTB6n+z7nv0PaX/BSHadDInMfma0i0VEZ1vuaS7W7r8+tIEkzDSDtFEG1VEsGfuZgPaTr&#10;fblseH9/BxnC/fOOx+PhgV+XQRUuJzlAqn+kIhuA1AkE1T9X1zKpNAOxkiYyir0rN3bpV5l5Fpto&#10;ZjSmzYqzUIrOCj/xaF1znkeamPd5Xr7n4RiUaDc9GR3XYLhJzK29q7RBCJ/ZULIrgiRxGWCjez1r&#10;TbF/BOA/Bo+ezgOrsB6eYofNWrjTwRjCtgUQeNs8eK91boqUYpR1egbvW3sSkenuq6Zp1VeG1CLZ&#10;YpASZ8Xg7PA8G+XKn6btM5lgYTeLbduwbV6hbKzFtse9xCQZw+evD/z11584jjP7hhfe90rgQagC&#10;o0mufkYj6FUL6tL3oyHWChMnbAIGxIRts3h7e8f33/7A5fYGY4PV8L55sH7f9bRMvB7Cqin2yiq4&#10;ObofEPDr8477hwduTbDSkj7mApVO+3RyAHAZP/N76SnwgfDcOJeCM5XQwzmcLuT3WW1dZIJAs2TE&#10;5G7jgtdywi+k/UoBrnOyosn2OxTut29KPE5F6r4LAYsIL86AvHjmEUB35OkE51hZp6U7Hs64aPMW&#10;8SW7Wdg9KOu3Hdt+8er6zSvst90maykyG4yxYmLE73DOIU2b4fTWSOfxxPN4BotkAozB8/6Jnz/+&#10;wcePH97zno/K0aJ+PrN1tKSyFH1BUBu+tghjhdeeIRDcxGkjCeCLPotUODyn/IZI+HrCEiBHKReU&#10;JJ4mAV/KU3k+9Nbgetvw7fsNv9+/4dfHJx6PsI4dFG7sHxvTzWZTgstKBKyFTjI3IVutxSxN3Wup&#10;errRf7bEthrz+l9U3pfFv7T2aI2hthqTts9yr2jPYxYy/Vt6M5XA2mg0VzVcYmM3BGybwbYRiBz0&#10;CBGFFGSHI7Hsmc06nf6sjh3OoMJfCbuqgzH7DEzPkohCodyY1yq5RjQN6hujp7GYNdbier3A7BZs&#10;z6ToyUqFqKSG36REKrcDw3G2j5EsU2L6xDWqiSCu1KeAHu8pF3wMkiqb0r7nNLpNdPSej4B8CcpL&#10;dYK8huVDmsLFuBfw5wb/XoOmcUxUkgXyWSwnNpK6zVo/srdt2bsxCZJJwAAAIABJREFUXifnD3UK&#10;SeGxQYvNlzujmiIrhpm4XlGi6HNFMIgG+bOXfBHgXrGfr3hOvwLkv+phPgMYvgIoryocZ4DIq0B4&#10;D7hctepoMfAza5rRzxvZVoxAoxXg9JVrsLKmRoBRCd73pgd617q1n42ArhnA3LOImZHLrxIAskTs&#10;+fmP8l9an7F1Fqzez5FF1Cqou5qJMVunWqVSH1tdBTvXeozmnqVUkloEkG0geK5u7ID7IwB/tl5G&#10;liT0qi/a4v0pr/sMLJ2Rm/FsLYm00X68ImgZ3f+RRVjrWX8lv2WFZJgFmo5eu/d+pLBhpmxfDeSW&#10;17vsRWRN1CIiS9vCEbm3QsDPPPbL9b/yuTRQN76X1AT0M1hLptx8SKjhW+qxrOyU9gIeGPVK++tl&#10;94pCky0kkyKtARpkYlf0Gq4mW1PobumNTBK0nJF5Za+geyGlHJUEJ3OwxygAfMdVcPp5OuHpK0RL&#10;5d5dXAwSdS7Jayemp6SY7Hq74O3tDR+XT/z5P/8Dd7jGeSEh/KLO1pG+1fHMohdxDrAmeCMLID7z&#10;wmJCA51ge85AisfPONn3ZEqAc54wyZly+VosAGcW0zRetWY8mgva9yAQy+srTixz6slZhUZmIBnT&#10;3KYEXBlSE7Z6HzEgg+BZXgTdmmiXQ3BEQS0c4Q3CZgxO68T7869nyTamBzlHBBQ3MmUhlKZTnMFQ&#10;GfIZRZNSqZ+VV6QsX4mCuiC+lsjQk+GWsffPGUQh6tMYkLGw+47b+ze8f/uO6/WKa1Ckb5cLzBYt&#10;MDw58/j8hDv9tAmZnFlgjJ7Ib018ErX2xVJRi2KvEGeIj4ZFIdtP35gE4WG/sPuG27d3fPv9v7Dv&#10;l6RYJzFREOsJ58Ike9wLXcgEVJMgXj1vjFcu//rxEx8/f3pVtolWW/FaZJGftRbX6w3ffvsdAHC/&#10;P/F4PvF8PuGOp7diiU4RgdRy0Udfow5pMioC9HGdJBwkeoxLaxw5ZQ8HiOzBOKESvw8xb4B01kE2&#10;Ac9nMyvxLiXLpWwfR+KcEtMHYsdXZ290WmCPc212C894AN5tIJgCEePfu8W2b36d2vCf2UDGBls5&#10;k/NqJGXEDHYn2J3BLotxnv45smQ9XsKM4/nE/fMXns8nzvOJx/0Tz/sn3HkA0nYtkvHRl5/ELi/u&#10;KwZ1Rra4ymeSxJcyeH8mLEwKSeNPbFmTRlu2iK/GvcgYT9R5Gz0Hd/iJKdCZpnCgyFqKNvbYrcH7&#10;2w1//H7g568PfHw+cDwdjpi1CH8NDRUZJy1MA6RyQMu9QYcOF5iz3EvK8FphZeXYdTOymlacC+3Q&#10;l8D7V4r8nuLNFIeaBCzqRdXIp30x6HGkeufIroYCYLcG+2awWcAQw1UBQqQK6MzIhE3cGpArDrUe&#10;8/MFEImLqYMWOEMNNQHJ8q1SdtcFsebKka1TjFdNx+AIlzb8rGw4nd9Ezs3ijOOMh8XpTpABtn1T&#10;m4W8p/HQkQ1z65r4hswUjYbRoTBB9dnymY7WO+U1KEf4y8ZOjmCXDaN8r2U4rg7f7QG8+hmIhEGc&#10;LpCfJW6m0iNxvHakeiiqmfzh5NLURTHdEQELEMgBztnEwKpR14LpB/tUAxsKboOsIIrNUH6spBoH&#10;qpmsRls7oPYsCFOO6TJ4+tyVz2lpodRSia5Yacy+ZgXY6inoX7EU6E1MfZXEmIGePVB4Rb078xDv&#10;vc8Vb/NVwK1no7JKCPXWy8zLu2eZtAJgtYlK6oJoI0BpBWiv3zeqyacVe5aRncjKmpv5rJcAw8hy&#10;bDWUdrZOe/eRQE1rodE9Hz2ral3RGBAegYirwHL5LLxq+dIDO18lPXsg/Mg255Vg7dFeNCbg2pOX&#10;/5ZQXJkcWlnLKwG63eD7jk9+WRu19k4pFuit9xm5/krd/AqxPMo0WHk/q/vI7GyvrgVLT/bxumhO&#10;DDDgcApRBRXAfetaKbxWhAfGv/EAzPWy43LZNXBfoFw06WdcNb3KSvTizlPJ4KhJVnEBwulg0+jf&#10;DDY67FOCmkkJq8weRdZpBCJqWyb9c2uLApL2ovGqhN/7cHJxvUTuQcyyeh5PfHx8AACezyMri009&#10;/y/MaIvgdwiP41z3cxF4ep6H7+mshbVCXR6tlGht4id9Fo+oKKCUZYep/XhC4CGlaV0EMD7t7cl+&#10;xqu2I6niAdH2xCizg+3kEsg/S3NZZqdVuJ2pZ5n/UNrI5O912c6K4CdUrAFCAGzq69xZWPtQIgvk&#10;uvdgOITlUk1EmhSomi+6CypjPzmvQ5I1eF9OTAhLDRL9uQATpcjKiSBqr1w2uF5veHv/htvbN1zf&#10;v+H27Rsu15ufRojAe7DaPc8Dn/df+PXjH/z45y/8/ddfOI5nDkUlFnaq+vlr9zUa+6jOLpd9qqHA&#10;+/jdrERlLPfGQCKd7sTHxy/Qn/8DJoNvv/2O/XLx1+OMwDzjDEGbx3mkcGUw43w8wafzgaaXCxw7&#10;3O+fAHnc5PH5iX/+/BPPx8NfcSotfwVAbgzsvuP9+3dcb29wTD5H7zzhzqf3UA8YwhmsmaQ4UYeG&#10;hz+fLkzpswJ+U/A4B0V7SwgZdyRDaR0lJwHrrWes3YT40/97VPlThQlllfn/T9u7dkeOK0mC5gAZ&#10;L0lZ1TvPnf//52b2nO1blZIigiTg+wEvBwiACNXd2ye7qlJSKIIEAXczczPLboqFQP7n3c9pUd9T&#10;4aLEqONPKk7WqGj3kvActa+bSdrNickB4bsO6+yP7bbCmhVsvW0xB18PhRUG67ri/v2Fx/cXluc3&#10;ts1/r93A1kARF1hJIjjclJ2Ke+zRNOteYEG7gN+wJ5UYSL2vIm8nYyGtqmwkqQl6cp7/19sbrtc3&#10;aD1hfT7x+fdfuH9/wmwrAJPOKJVnuJAXWF9IwX684f9aVtwfTzwfayJtwz4H9mZXjetQTKrULWAb&#10;mEV0GlHV701ZRHkvJrG6VwQc/wy85zTKB8Jh8V37+eRthsS+Z7Y4omgWwTrZg/bDcecWiMQiETws&#10;Dq2E2oHlTaMIfErgmAsAXCuC1Sp/vhqA3C4sS6Z0Nzx4Y0p6wQqVydzViVFCU4XCguiMXpO+cAhe&#10;agyLjY330hJ2aPDgPnz4qXFFVAT3A7vp/TG50zyV4zq1gzgcLInh3PuBE6lD5ZP7ftNsTOX7kF74&#10;Un0XQPYwnhYsoWrNhWT2a9YZ4X0H1btrdvOQIfc7eEcctDaaMgCNIdUsMkSIoDRBwW2Y1s02eUsm&#10;xuRB+3i4t+5fbIbSPdIk2fBg34O8OJUjTiqFj6SCcBxwkT1kMRydW1B1VMAtYAnginKDq6RZbRz/&#10;KGy0Rcy1QLee1UHvcHjFB7qliD9SRfYAq16obo8QHgF6RlTyo2GMRwHIrXtQez35nKqssBy3eDry&#10;z3uF5C4b0SNF7SioJj1vR8nrFtHeCoY9srupfa7yXpWTSkd+3iMihZ7y9hVl9BGxU1uHMdwOqJDb&#10;GBYRtMi9EVJodG22CLmjvWJkYuPoee6FR/WI1R5RUwPxj/JDRvaa3ho52hNr4HqL6B95dvbkOjUB&#10;5SO7ndbv6u1Jvem0mkVc7U/t/UVVXyMI91Wbtt7zOgL+t/eP8fOg/DwcvTWLGoIBWK98zDJXUv2k&#10;RG0XVMXzPOF0cn+0DzR1I+XCtkKIpIKsT7YeqZ60nXyL4sOL4ktaZpIMUtwFL8oOJwh/cpd8aYuR&#10;T3yWGhUSxCtFhTU4BQUq6Z8twfsOCVoqgRNICa8cZ3x9feHxePiJWSMyAOQ6jTL3PTBf9I5EEsDn&#10;LPjV+hyvEDaaXdMCmNjX33m9znBCuGDxUc4A7G1LZN6AyFyQ78GD5Vprp+AkOPucLeUP1M6uGEjJ&#10;NrdhEu8ngOVc3KfgBZ09c5S+FiwUsp7Ue7NrGSAJgDy4qEIeHPvAWqtir1TeVy7s9igTF4pgUm97&#10;oopgUgagLIE1R5uS1LdwHtrJcs3KvAnr7PnktSGKftY2AroKenY2Mm/vb7her7jdbrhc3jCfzlDT&#10;DDXNYAa2dXV2INaCibCuK77v3/j8/Bv3r088H3fYbY0EYegfU1aQmwK3APYWYPvJm3DGZAItysmm&#10;XLZZTnwWXu4h98Iw7AJsf/0Lz3XD2/c3rpdrDDWWQbFposjZhmzbiu/P33g+HrjdbrC3K57PJ57P&#10;B663G8AG35+feD4fsNbAIAUZaw2v4M4nD4LITykNTdphoWeH08CD3ZIMivtAdAHgDMgPKnUuJ9jE&#10;1H60/gnX0Fvvwvf4EHlxkkBTikDa+cY7QNurrYky8mRHLrOFYUcqGE+QMDOmSWOONkXiyotpHilX&#10;zCZxIh5JyYZKVepOThZEcZrCeHLMumtsLMMYR5QABopcyPq2bX4SwmDbGJsxWJann4xYwDZY41gQ&#10;sbf7l9lo/b65Z+fYqhtSfoptitBsxU0k85snLoSYClpPOJ3PeHv/wNvHB65vbg8gKCzPB5gUjLV4&#10;fH+6PBewJ4FQEG4+L0QTGCf8+esN318feN4X/G2/saxh76c4yUbNeo2b9VRGPNf6QqacdBb2Q3nY&#10;duqBy6DwcB1fzQl7GbwnwWaAx6wiagUYFWnY2VHP2ZRMxlrjhRBF2ZQfKW0Eq5BCRjcD+CzNLbJO&#10;uTpA+c3GhM1AML5Ka8wgGM+0owOk7Yo471lb86XNMl4K4L7NmOyB+0hCIPd+h6jHFCnnZ681SFkf&#10;WOu8yVezQVlEwFWR9l+XwUguWTr5hU2A2UQIan3tSFC8N6IfPO2Td78VAAYXypv9OGF5OLWa+FpA&#10;6Ih9SBgxqgFaEvitBRDtlfk5OBOanRr41iylBYCvPbPNng02Xl2vtIJmB97zbiQ2EDHW31/kI0fl&#10;taBUqshGhij3T02brEpFovCjJJTZFHwIzI0p4lKjcqQ0zcGOXNGVF4fUBahGlNAjIF9P7Tq0lw9M&#10;/vQUhD3A6KdgVOvaHAH/RyDI6PX5idJ35O9b17Rn8zNqXVPzKR1VGv/kHo0qXcMe5kjHtpL3Feur&#10;nwTgtlTnPZK2N8Ez4v3fukclOFgNAAS6doevqJFD3TEC+vfIbQmmSkVWK+i3Bnz+hIR65Rl7hfSq&#10;iQR6RGPL9uroma99vlHrmRFLpx75cWRh+co0R06mUawl9gF3EnCk3QTN0XWTyrejqaReUHB4HUnK&#10;1VVm7WehnEYaIcH7gDu/ZA/VXzd9gqU21RwVYHa/lmOmkweSpIAi1qlZLUTQk8JpnnA6zQ6496Kd&#10;AJ0hG3mnvK6NAETaqeRUaQBB8oDM+pnhAO1ancz74MXiHGEuQIHYSiSgVKqNU36ByKmKIL6CFqKq&#10;AN5SpZ4vd+ma53ZtOjrct23bsG1bUfsnQCeEvYcQwDR10FunKf4x9BfSlsb1GqphM9LYuxiZt3ne&#10;f3JyxxDXPfb75IDo4EFNFTSVBCASp8Kj17uN1p4xT8+6cQFFiWyJ4chsk5GQPPeoBO/zviQSBEo8&#10;LxJVFIex9E5nNk6NGmyiiKPPM3vLHZbZdV7pbm3NAYNiLhmFEGgBOqHozZgZpKeCeKBMbS5Xntz/&#10;QrZC9FgXoa3OwkdFInSaT7jd3vD+8YH3j3dcrhfMpxnzNEGpCYCCsYzn44l1XfC83/G4f8NsK4y1&#10;eC5P3O93LMsDdttAcDYYilRmZZxyTEOQqW3We7vPhhzPcWHLnGqn19CxdG/YYFst1r83PO93nE4n&#10;Z8US/Pk5kTosfbGN+/5tXbE8v/H5OeO5OuX1ujwBIixPZx8UckEs22jxnM5mZ78CY7GuK5bnE/Zm&#10;XJCyBzbVpAHoJCCynDnU54YTOcHG3loH5bnOyFT6Uvgap1FIZbkDEUi3gqSDihiVFUB7DMTNyFGX&#10;FUFsYaBhzQqzGUcG0YJlemKeTzhdzjidTvH3UhHUHAW5PkclOUalC+GAeRPxl2g5FPFBf13EaJE1&#10;Fsu64rksMGb12RUO1N/WBcuyYtssNp+Vaa3x6zt8n8AnVSG37wgixoD6ing0TAo0+gEZDp7bQPnr&#10;wwwoTqTNdMLlfMPt7Rfe3j9wvb3hdL1gmiaB/5zw9ouxrhs2s2FlC/ZYoXUvFy1zwi2ZFIFnhdvl&#10;hD//eMfj/sS2GFjzwOZtiKINn6LsrE0TExTrm931ST5q4mwSVlYhY8aLaFWzZnfXVe0s1KTFdS5y&#10;+/cH1rJMtH5trDsevkGBsStMeVcR7IJ2RixluPDWHg22Ewn0ZrP+gTKYT2EDQTw55aaUhhNZhDkl&#10;1p5INZR57YKuGwKG5B+VPcOiSOGikM0r01To7RXC4cCirAANt1tphfk0QU3Kj98q91BRzR8qD0ad&#10;ZxdGo1aKad3572ehnnkBkOSe2uzIq5fcGFMR8io96Y7eQxijCmB9b2x/z/RRYw2kvwwBIcEOKGya&#10;oXiX7+N4vaeGZJp8+AqRt8AJDKAIc6oExIdQrgD2u4NTHPjhGfAFcvhDKhVcMggHojmKTZpcpbwn&#10;n7govZrgVOm1ta+nxWcyvhnUTWVn6UOeB+sKrp7y7I4WMDvqNf1TP+iWMrcHgB2r/vrj+kdWPa9a&#10;U4yoQX8Cyv8krPIImHkF7H41u+HIt34U5H0lsLVWtB0RN/k+V/gp/4AwqVkilJEuIwBn7zrVbO1e&#10;IX2O7mkPZK0X35xpQanyXlskAueGzRnw0LINHAEeQ5HZA4BfubevesWPkI2vkHytxqZnsfQT8qE3&#10;wdD7bK8QGrUpFFlHlVlCR5+5/TmoeJaT6CBZ+yUrw9pZIuuUGpE34ktffpaR7+1d6yPbpxqR72oz&#10;0wHY6ZiJG9hL5JRnCnRt63Wiz3VrKqyRP5a/S5vXVpk/qFPDzdOEy/mM+TT5QL7U+AfEVgmrEQsS&#10;dhSyDubKZA+EfQ5V67z831WFnKHOXk5ZzyJV3FFYVLE9yRTGyPuM/Os7SA9591UWodko+85qRwpv&#10;2nsh5UBPgvJjeCAVYAIKUVwWcWwN4D22VZyUT1P3bbubPH9NNpe8Eydx6jNVsbBJAOGK3JQ3l4xB&#10;6jOUB0UJhHnSeLudY7ikIzyCIteBa5aN+6clsc6QJsyDQFFRLjZjyiyktPcDJeVU89bmWQ0xqpEB&#10;612foBSmecI0T9DT5INZJy+ACzYfFH2So00NHA5RApkqKFHJ7UnP5YF1XdxUhs0DLcOzEfzta7XQ&#10;/nwQGIBywrhIhOiwwtw1OE0zptMJl8sV17cP3N7ecL1dcTqd3GQO3LTIc9mwrQbbuuHxfcfzecfz&#10;8Y379xfWdYGxDnw1HshU5GyFVEnwsMSKSOwH+8DJtGqklZQMcE6AnpUTPpUQ8N0+RLma3xFXToG9&#10;WoNteSSHAA72OcbdI/HEBoKCCDDmCb67e05E2NYlijGUVtELP92r4EKg/Ge2sAYw64bn/YHH+RvT&#10;dHLe6tMMpS9i+kjm0LH3+KdMUV7aNce9W3vCUIpJbY4pMQV7JzgkNu7BzsPfWgu7mXi+hLBjW/zK&#10;QES651CMJXnbGUUWkybw7NaDNQvWZXF4xeRCZUnYn0l3ABuDxdOzl0TGwnnCuzS459GThNbvK15d&#10;H+29LGMzG57LgueyYFtXd8+NAZstOj5I3ENH1XpuPROwDyqC5Fv9YJlJOjYZHi4OVSfTZe5jwEyC&#10;zbVSynvwW1cjzBMu1zdcb79we/sDt7dfOF9u0NMJpCgG0xPITee8fWBbF5htwbc12JZUB3DBVxC5&#10;Z2XShPNpxsfbDd/vT3x/PrAsG5gNjM1icuuOJ4q6WQDxEBI5ZVkPxT5c1+/9UkdLxVkermW4buGf&#10;XAL3gz3ny573FBOg983NYYMlHxo5a5BdmBwQL0HubqORJU2LIg2JWek1qZYZxlqsm8HjueK5bDhd&#10;EDcIlg91BMDtLvwg1oKKoMBFc0E7Yie7YTKgodfMSLWG9MLMithypK4egssZIeG37dAQxkvpFuY8&#10;u/FYpSgmpKfXsWATijy3+VsAs9Y4TdqDuJ51MmanIjoCj6TdRAw7gxIqHs6K4ZrCM1f22+rXw0PV&#10;Aq/2bLuNSv9wcLpD0TanB6RyQIbv1houdx/tbtPcA0R7VVbVP1Qo5RX58CSlwVh3jHpyb0pjuIlY&#10;FhujaHYiuSf/QCpn5fVIjDfRvqAM4dQ5sM+QS68K9GTdSm3v4ixRfdRGoFQZ7lRlNeKsA+YcKUN7&#10;gNSRp/K/IwiyRUS9qpZtAZo9H37+B/Zoo+RCr+BpgWM9T/xR0P/IH3t06qKmKK2FNvbAwp5VSG/9&#10;9ZTwqedp28ONgrItQH7Hyu15NPFl7kogqWy+XiR4WpY8R3tAdS0VoA2RSn0q7fPny+BvLrPCOmBv&#10;L6C1tR570zdH/vpH+0bNxmSU6OvZ74zYhvXsklp2QbXzvQaoHgHHLSJhNEi4tbe2rNpGJh7qpE9r&#10;fYQzkYq1W4KsbQKoFSjWe3+HOTcDNnX5c7Gv0/M9TNj6eb9lEhaaZS7R/hJTI9y7BJt6k2y5sImi&#10;SQ1Hi4w4rRjWoA/HtOAo1FB5p5mFwnJUFOeqc6UcOHo+zZhPE+ZpQnRUQWpkowI6/H7aB2rmdRPF&#10;9eMUfPD1M3XO6fokQi/DoxYaL33lQVyUrcmmRUnSiuqh7FRYwcialoozikoAX06bFq/vroNFqdDL&#10;V5CwqckAegZxAvoUMrVVrkOjnABSSgRKRkVyImDqk+AlN8H7CXz/fig+U4yyDWIocZaJQNvweh7Q&#10;1cIGh8C4nE/49cefuFyuXt3pFN7BysJaG33GjTVpYlsQF+vziefydH7TpaBQQBfk/HDcM+iFalKw&#10;F3PFfAjmfHKBrO7P7P5E8D5NDoRfQ3n6qweJXICrtc7WiI0B/N85O5UN1qxe85WA3KAmJpJTwnmP&#10;mO+PyZWAMvtSB+I7Md8Z0+mMaT5hPl1wvlxxuVxxvlxxOl+gJx0xGGsMzLZhXRes64ZlWfH4+sb9&#10;+xvL84Hlece6PGHZg7jMmMTUpiaK4axl2jNJhewuj5BAu16wFIhR5hdMGe3GxzV4fFb9BJLfe3Ug&#10;gqyB4Q1SaW59aLKOYLsExd1bioQFp2VAlJNhlDWn7HMD0kXQSoGtxfP7G4t6OJBxmnExG5R2pJHW&#10;zuc9XIYIanLunR4nYRQlcjDLsQjqcxYEiL9P1lvgMLnpEgRSigJeHD9gOGeVeN4YIVjX29KQw5tY&#10;APHEaU93k2QKxltR6WWFtTlGB04K+kDGT9PkbXvcz63L4tXwfj/UJAj8DWaz3qprw7Y6gN5sW5yK&#10;kIr6AOzDq++TsJ+ADOvkgsStqLI7U4c928BMEhRstnfB7pRhZfI8DZN60gHCMsXMUKVnnK9nvH38&#10;wvuv/8D17RdO53dofQb5iRsXXhyeX7f+59MZbx9/OLsgs+LBbmok4Hzhj2N6VSRvTyeF68Xi7e2C&#10;2+2M7/vDBQFXbM2y7ZRyIHZXLwiL6SAIDyHAJLBlRQRWOQhfiojDes6uszhDd5bO/27P++hlTXlT&#10;+IryiIuASxkA4h62ZJ/DWXmKilpf/B7eg6okxjb7KlOI8UC3edyXFc/N4Mau3AEpsLL55s9WqBbc&#10;OJAijv7guwChzAdvfyjkqhrqADB5enyWIA8xsiQxi6JQ4yKkKCtOwmta6xi4cM8VQ2nyGz25zRjI&#10;xgsD4K9Ix2J0UoRZOSMWiNHMWPxRUUADzfA6Oebr/Ng5QciZ55IscstCOP3+oEKQJEnYyHuBYmmD&#10;E4dF5p/J2ea397bmiic0FWPnefBjaVnQ9juv/Tt7GwsfRrVtsNZi0hrn0wnYDFavCCDLgHJxs5S9&#10;TnqP/sn1TLkfY4sjgZ6FJoJVBFhOI26kYgAUR5/CQtXXCGqwmcKCM2X9rtmXPp7U0Ck1xuJHAI6y&#10;qSzB/SO17yuA1giYUbMnOFJfjwLlRwGUe2LqWIF/BKIdgYUtEuEVi44RH/6eBc3ofTwKuq3lfMhr&#10;WY7b1a51Geo9CszhBRJ+vx6tyIvZ58hIRWTNI7EGHo9Mg9T4a+mfS5mwkROaTW3F8ythzy3QtByJ&#10;rOVcjKi7M6VLAE7Cz/vkp2zCUBATXOBBkag9AIJrBGBrzfR8NUdIudb53proGLFRGX3eX/n3FpHX&#10;8pIfBZJHiMYjIvTV162dZUdZEvv7v9PTVuU9JRhU7gujZ+QRYdE7O0Z+vq08C825mzJM4Cnt+gY3&#10;EYkC3E8A/F4t3ZsqpczGs3oO7T6Lr8Pk2RCrJNpbYkoCsBQJZPup63UUPHgLhlYK06xwucw4nTWm&#10;yQEZscXdkUY9YJcKr3r217hUz8t+rnb928/aCJGYa0zk93Nmaykq1Hj9GNiFZTKK762o7Lsmpzux&#10;WpSWFQBLu9ovYf1I7nBSk5dT7TLLLvgTQxA/JNcRFcIt6pwjUqiTMZpUBCGr2BsmP2ztPfJtmnbw&#10;omorLEOTPYxNIPk8+8DPsw8L9eKc4EmvBJkTQHFjHAB+/8b39xe+vj5xv98dECe7yNKt1p+78zTj&#10;er3hcrlC6ckzXwrT5N7LfHIBpJP34FZapX1STJCnAFhkAiOOyn4H1K/rgvX5wPp4wqyOjNi2DcYH&#10;W1Jc3woMBUsWSpXYQz7VkT/D+2cvBs9Ojoi4vr3j/f0PXN8/cD7foOeTCPV0FqvWWLB1wObzcXeB&#10;lKSwLis+P//G437Htjx9UCVDhwBQFP0tsSBPOcs0kM8Go6PTqAGg0gddqGV38yMtb2wBridsgP20&#10;SBBUOJA7iliDX3+GodZ3BpFhnU1nUpllYF0eoYWGChMWk/JZC+RIEWOwLAvswwHPk88b0KSh5wmk&#10;PG6jtVdT57kVWk++1097dZiekXkkznGZxLPMHi+zCaxnwPjsEfYWzW5tO1W6e6bduRTxOQ+Ah2ck&#10;4ITWhStCeeGpDaHMMLDMILZ43O9QtHpxqvJ7mvFk14bNGoCBy+WCy/UKpXW0K1qeTwAO2NfTBJDL&#10;J3g+nlieK5Z1Tap6tg47I+xFxMwRuI8TPlFx43GwcgoLNeeGOnAvRYjSfropUGBRk3FJDu1rsVCL&#10;a60FgL9FLEhPEy7XK379+Sd+/cd/weX2AT1fQXQGaPK/00bIKtJgAAAgAElEQVTsNCO3yYVZ88cv&#10;mOUBsywOp4pvWMU9Fd7WWSkFTcDpfMLtdsHb+wVf92+sZsO6sT8nVMKWSYjEqdxlK3WnrLFCz+Uz&#10;dCPFrKiY/KGdrmxXpxNBsQ8vJ3bPJgt8GP9m8D5nGvsgzaGiMksAqhQjhdeQDL9oNdehCGCUY+kF&#10;6CNCXXcAPoDNGmzGPfRSCR82qX1Ip/KAsjtQWFjA1IGJ3H8pfW1w5Ft40yfXcQEIcxv8YME2t4Ma&#10;kuKFopIGcTxQhpJmacqUmobIqJIfKTIGYXhgvyEdK2bDxjFNU2RElULaLFP6VUM5mxQHNdXokfpW&#10;Ngu176NdAcuHDaP0oM9Hfy2slf6Nexb0p/8LzR1zup5aa7dejY1ETB70y/FesmBc07QB7dRiBR3l&#10;NtpK81Wzj8rGboVyvxxjzsnjxnPyIihePpMl+TKqfjxSLgcCque/2wJcfqosHAXrW98zrl7kl5Xz&#10;PbXsqx78R797xGf6lcDNHinTAvt6+8IrpMcIkHlky3EUoNnzThzZio6U9qUNzBGgWMt6IaAuaeQk&#10;ABghbF4lP8rrWE7w1CyHWtkpVQCkQHSsCJzcqb7LtTGQTdTbF1/5udZabJFlR9MgI5Z1oyDtaM7C&#10;UVBxK3RZEjUj5MjRs390LWpEX2uPkURSS9G/n7yhxrN9RJbUcylkGOLo/tSzFxoJD3/1zCnreSme&#10;KJ/b/Ti6jT1AEmnUQFnK6sXcWi/3tB/NjNid/yx8gcPPWZuAY5ExlPkVB/9vCflSvj6UVhGEnLR2&#10;KjthP7G7RztVH3YgRADud+GkyD3a6/d8vy6PnvMa4ZaFFLJUIMt9lWJAJ6QFUAnskbTgQFcZuX9f&#10;XDxHvQyRvf1qrhIW5IgQN4W9INgf1Pqb0soIloupeBQWQXl2C6G/J+dhfoB0QMmvWX69kbgDT2pT&#10;nOSVobPGbPj+/sK6rNDzjHmaAVLe+s1buM46WY940ZLZNjyfT9y/P/F43L31jI1WCUoIgrI90z9L&#10;l8sZH78+8P7xC6frDVrPbm0pHQmwMKXNzN7b3QilbrJFNVGhG8oYp5zfNqeuXz3YbTcDtiz6NsrV&#10;6ODm2dPK/RnpIZXWCQvQyTZDRazGxnyG5Xl3gZRmhTUblmXB4/HA9/cdz+fDn0smBlkHMV3uOkDC&#10;zkr53tM2CeHcx78kl3nfhO+ILyk2pf4JmBGNqGI8BHjf7fSZSquwHglZnXJl3oUpx4BsH5K6WYvN&#10;Gqx2wzxP8Vw7nc+YTxrzacK2bNiWB9bN2dtuxv2s0spnmQS+TUF7IkoHqzSWWFfq+cMaCQp2joBt&#10;CDQG7BbAd/Ikj4mhro7wSWRe8Ht3wc7w5I23XVHed9xYGFAky6AmWFhHZrERUzteMW4stu2JdX1i&#10;WZ/YjLMivt9POH+ffb7AE4/vO5bl6R0JRPh2CAv3U0Qc12SaDYn5GQhWQLawEJNnn9zu5FRYwq1a&#10;9qU1QVdbCCPcYCSWwokck/t7fC9eAKq1igIHt+/qSKY6q5wL3n/9wvV2g57PIJoB0mCXChOnHaKl&#10;W5y4I5DSOJ2vON/eMH39Bh53v5fE2wd/yVPGBxFO84zb7YqPX++4Px54LCuWxWG4DK483cKCaVd/&#10;tfZIVUwlYUz0Q3lofJaLkz3HSfA28r+Xwft4enIf+KzZDFQBAwGOW1FBtPxBR0CW7OeYd7KEOJoY&#10;wjCyQfVAErqHMYxFEFHG6IaFZMWihgC0JXhfL8JrwZs5y1k2b9LeJk/cpornfAVAwQBgl4Gn6aEN&#10;wH08tJUCohY6hZHybh8iWGOwbRv0HBoHBaUdI2zJDhV65ZoIBfe2sfeFB6QnsmwYpYpGFjNhbI0Z&#10;WNe1UrxQdez5SA0qX6cG+u5HeJOq3Xnwm6heCGPZPQWjnEYYATwYDMWUCsXJH5rWQvu15Py7vP+c&#10;xMJYBrWYrLHVUCCt/ecOvopJFWORWwhQ5n3aANZEsO3OVEc2jeF7KemdWnYl0k6iZa1UAj9HIJUs&#10;yH7i8956dmuvefQ+jjy3x0EMelk9+hPA/1VwpWw4SkutIwDxJ4DtK4D70X7W89/v3esWYHw0TdAm&#10;I4/P1WPgnnb5IuV96Z3/PZuaXsDsfkuun6fZXsBjBAM6e8fRvavdywDol77xNVLiyO5Bvr4kFo9I&#10;vNFJlZ9OBLWsY0bIkp5yugXAvaLWPlpDrWfzaMJCErGjVkmjGRfyXH3lZ1vnUo2Yqe+VbZiiZmtX&#10;e4aY92rmQPYH65XW5+lN4RxZOB2t5zFSJQeWw/cYY6ohtmmq6DViqPa2Nj8NGcCrciL0VXJit74R&#10;gA9UaykqQGkWE6jTPEHPM6aTA0O19srRArhvA+e1cyS3psnAwaxupsrr1K1yZN2thMd0NvEdeqVm&#10;1kHyxM/mdgv7kip2/0JdU7N+YnGvW3Z2+XPTylfgPYAYp46dLUlmS8YZ9yBUnwl82ImuKNMsQtrW&#10;B7W/zE3b36tymmAvCIie83HCpCaSyK/N4/HAsm6uf1LODkTao2itME+ujw37EnurD2M2bGaNtieW&#10;LYKjdnmV5XpRSmHbNvz+/TeWbcPbuuJ6vWGeT1BKw5Dvg9cV67bGZ+u5PPB8Ppxq1+8x1hhn+2CN&#10;jJ9wwwpeOOUUzCGMz4sHlbMiIWFrVJIxr0zUlURxCSZv24av7y8sm8HX1x2X8xXn8wXTPANE2LYV&#10;9/sdz8cdYIt51jDris/PT9zv39jM5sF6FZXIVBCooZcMlrReh96uD1GILbu70NjeWctw2F+rnGzs&#10;nU21euJIBNvKIyi/hwsLFGM3rM8V67Y4sopdiOh5OcHYFefLFVppl4M3T5hPZ1gGlufTKfRt2otX&#10;y3g87o788+prRdJexz9HcJ7n0xTAewJbkyZD2MKYMDkhg5YhLGXITXfMM9Q0AUrH/A22Fuvy9PZL&#10;iwf9jXcTcOtET9oLcbdoMeWsnN0aIh80as0Ga1eXgeGFql8ym8c/j6WzhafT3HUL10GJbFmxObkY&#10;DRH+jTxE+theUkw5DFq4ttaGnAwRuzRi8HPI3KD974aYsk74WsgydLjPdJqdtbYPD3dKdbGDMnvr&#10;cZssc5KBkLt38wnnyw3z+QbSX95Dj7Kg5+y5gMtduFxO+PXxhsdjwef3E8/FWVWFPVOpsl9NAo2R&#10;bMv9c8m7iZjqhOFOaNa21wy/p5Vp9g/B+33leQQOjHp9UiIx94W7UIS84qkMIYhwidaIBYBfegjO&#10;OCEpHczey8rdeGi5yJHdeBsCYbxlTpYk3hgbLguU3FOvfcBknuUDjdtubJeBPMIhVwVJYoJyUtqN&#10;ykzasa7zyY0U+XERhVKFAcGUuXEmlzwiwi2iHUD7YCsbTGttBrKTSHwmahWwskhOY4fSsqZsktOY&#10;PrLRvHpDwpmqLHmf5oBi3wYkJIwn1VbYbNJrqK7H60h+QC2U11rrlB/GpoevoyrIshmUAnmvL7YW&#10;rJLvKxU/D6oFH6KwMdo3blkIdK3wDFMonowj6m/Gcd0ckI7yvbQU7q8AvSMqsCMA9QhMHwkgfDU0&#10;9acK3J/47dfsY44IvV7B0gMue689QmaMetTX1K490Opo7bb2kyOLllFQ9mid7BX3NUUDd73Ej/zD&#10;R7IgyveoQNWA60xZNZipUL6Pmp1WWdSNTLIEkHdk8qP1uXvrraf4H8ljaN2Xo/d29GweiTHkz5XA&#10;Vcv3fpSk+nfs1SPkSm+dvpKP8RPSsXWvyymPIxuiPXBfAoSjJCxndWUAv7fNeMWvbk7bvUrijpDK&#10;vQZ3v95zkUe4hjXgPtbFRcj9EcHbmixy12jFNE2YJr0Tioxem1pzT+SsTyykRQrtR7zlehNrRGuN&#10;k7f90JNOwH24Loqyn8nXFjdr82Kc+nA9NYnS8MfvsSqQH0jWun4m2inoVW/qWaSyUvFWqejTKpNP&#10;hL61ViuTQn7G0VDwo9qhXJdJLZmmjyNpUx6dlaO0dm+yvF+SU7HCPEisCaVG6lNqAqD5/sYI1gVB&#10;/W0tY12X6NARwRrh767iBHK+B1hmQPlz3d9TJVTtnC0KysiJbduwrA6w/vr8xOVywel8waSdXYTx&#10;qvPV22sYEwBNp7yXwbIoJ0ndu3MT03FtC3vguKfbLFB39Ax8ZaI3it+MU3Uvy4rH9wNfesKkZ5B2&#10;KOZqDJbliW1doRXhdJq8h/jT9bfhqfKq6GAPI8G1vUikH9xMxUIlVJ7fH5D/4Y2oSi1QnrH56/Ah&#10;JjbSH7bOr5ooJgm+/DqyBisbkEmkxro+8fX9CaWczZRWE04nt161npwo1Rhcro6Q0XoCw2VChuwC&#10;s63eusQLD/3zGLIP1zVhelZmi2in+Hd++x7QtT7DYfM1iw+DJgVsZsPyfDjgf92wrav3ll+cZUsM&#10;n+ZIxBEFy0jr35f1NlLKWcEpLZ4xb8mkEgmxlc+Qr03XdQEY0JN2eQ7KZ5FE8rMAzcFCEODzBPcr&#10;dqiGrtWEuRiSqnarGQCPfv5T/Dl5HoUHR+RAp8+VsiJcgLf7byfutGBd2sRRJKiJGCrmbyhQEECo&#10;CfP5isvtHdPnby8gEGScF1enaQE3lTFrjevlgre3K67XM77vT6yrxTY4pdrCkfu9D9f7Tkg3GGqe&#10;m9w/XP9/AO8PWMqegm530bjUDqRR7/3350WO9OEMIOBPLEUCe0hgbGz85uSZPGPcgpRFXSwGKkpd&#10;MRpXf0AbNaqYGywZuZ2iuqg1W2BZ9T6wVGRk2GqZoOTGWZD85pTSmCZXwNOkQJowBQbTWkARRGZJ&#10;Si0np4JRSkH7hzyGSXClajwA9fK1VIz5oDYubyt+mseAXxmaVwWggiSiULvIe3akyEtr3WY+97LQ&#10;rVlFtMJUW+Ci/LxaKXdoay38kckVvEhBstI7vpy2CYw5RafP5CGqkMKWehtYUMN0r1Hv77kCGIhp&#10;kMPnAb0pinEFa3mA/gREqoXUjtq31MITRwuAEbuY2tePAHAJEo0QCyPXqnZ9Riw2avdxBGgbIYhb&#10;itZ+ZgJ3VTe961xrqEYJ8pF7e6TwrxGlzXNtsEGs2YIdrf3SXouY6/r7H0yQ1ID7Grk3ogLvKYaP&#10;vr8Xnnx0XV4hvI5A9iNCbNS2qW45R9XCevQevfq8j4JhrfqqB9gfXbcR4vOVZ7RX9x3tufVzZu91&#10;XKsrjoD7vY0AI9cn8+Ha/cn1GL2/dcs60YVw/fukOqoWvv3Kum2t+VfOkKPJluz+UxAhUR7AKlBp&#10;Ek7P5BV4WmvM04TTNGHWOk5nRk9rH+CmSGeq5NzmMO9fsind2khzLDmTNUQ4Y0JNnEJ50//lGDzn&#10;CASL95ENkDu//RxzE++BcoVinmxV0l00ZCl4/PwcT6Z0nxNqEcgEQBc2HLwDPcuzPf37vueQ61/R&#10;6N7cq+zD67o+Oky9aK2jbWq5t0+TdsSS1ti2Deu6wbBJdgehjyJOU0D+XgUbCBnwHBWdBJHXBQGE&#10;JRhA5qwRM+y24bluWO73SFa6Pt7b8fqJ5RhMGkA+Tyq4WiatMqUULDGMSV7/oDTFLqeYk+3Qz8j2&#10;0b4lWIiE3nAzC7ZlEaG/HEMjwRaGCGZNz5hWKgM1Ifal/R5KTaCzugdyaanFOcQiFvXo9BeBmv1Z&#10;Tw09UnL0pr9He7D6GeA+q1YaNgaEutc32wZjbaTXKKietQfV/TNx+jq74Od59mK9RASTJ3X1NPkz&#10;kbIMiXBfrWVYJig9QU+zs5HSTnFtthXL847n8xvr8sS2rDCrs6+ZJuevvxqDdduwbpvH5KyzwXGG&#10;O0IsSFEwGi13/Jnt+CQGYAA2YDYZzhIuWC1fJljiEKyP6uD43FPRh8jcGaUo+qrHQF1CDKYGJcPr&#10;elh5sT44D0KXa3KXieCzTcoevLXZsnzNbGYlhblyRtaWyc/JZ99sjqDbTitmbUFkvWUQ0rRWCN4m&#10;Cx0BfhW/Z5ovuL594Pb+iW1bwN7SKNo0WesU/aSDMhtKMU7z5Lzvb1f8/fsbRE9vVZTyKUP+2qu5&#10;cPu/5/1pWVpwUWvf2rPjQcAxStr/Y/B+NCyrXaq4gDmmTtPdASlLz+yf2VRQYaUTPMMcOz75xPQs&#10;5Fxu5P5gDl5dkX20eRMTQlwk2JGlP1NdUV+O3yM41jSYs1JJXlPwlMEn0dM8spay4UrvS6kJ0+kM&#10;1gqwKxAYTFuMFMQNh2NCeGSt/X+n55+aYIQcSa+DGXtWvn4Q9lVscoMLIJLWE6ZpjuFlAGXFW/Aa&#10;LJVu2+bZ4IOw0v14O++YmRLMb3lV18do0Q4DFCqHGAwEbxdFstHwBzYnvzcSXqZxMiWOYyEbv5aF&#10;Uu3zKsU7deX4JE8uiwqqKsZRwGqZfTAGmPcA1hE7mREgp/zd5SHT8kI9UqG+8l5fJWtfBdKOQOwj&#10;ALEM5BlVLfSueQ2AqRU8PS/a8UO//TpHCuVX7s1IgGiLEGmBvOn97RvEV8DLXgjx6+uIDmg+VAN/&#10;R9/zCAhctSoRgbE9kqnVvI0C9Efv8ZXnXap5RrzcW+Rmj4Q6AvB7pFXvMx2ttV6uzaj1VNOKbWBN&#10;/OS5bjZyLxAcR+IBqbxv5s8cWLelZzkHTpIIQWOeneIt7B+99380XdubDjm6f2WgdAlSumHaPCtA&#10;1uDhTznZ8MparO1N0zS55l403K0cnBa4X7sucdqxUvOlvCoB43qdhvKfN4R/BnsAkuArkbMPYIgA&#10;uuLz5r8iqpdjMKQHJAnUtrVgzj36Q79mebf7kwigzKd7kdV9yMb/8wlT4v30aAodRCVA8vgsOTpj&#10;pJ3j8X5Q2sbsHLszcLj9LEu7j+Y8N/Ye++HnbQK9iSIJ0g+E3ocRV5EBrmd2yOugtcY0T7hdL7hc&#10;LmBmfH19OZtW9zBF4D6uPCWwJwngEbkcW6+wDh73NSutYGnFqfnI16Ff19tiMqLHPYvp55OvU27y&#10;ouS6UmmqnzkIDYMHvMoJL+ytWkcJ3FfPJ4qvy8mFwH82l9YaiI/J2b8W+2zAHRjsLEuy+mPsvaT3&#10;v9/H0+cR/t0CMH0pm4vQJQ5q1jVl9ttPcrha97DXY2RnQpgaYcqWCYGgld/POeGIvK3YtjViAd/8&#10;24c8+7NbK+hJYZ4mn5c3ORW6nrxiO5wrab9keEyNtH/4vMDRWOc3//jGsrggY/Ze9DEIN6yDMmQ9&#10;0rpW7OXK/4xNHvsAYJ2E38FmwbbGAuSsibmweRa+U8lVgNx0z0mf0vQNkQsiFuQ/xQscrKU9qQd2&#10;ThWeDFfk6wc/dSKzZ+pLgUSIMqf7CspsypLYE1l4vSTGxAhSPOw4vwL1+iNc55qjSCDttg3L44Ev&#10;UiCaccWE+eymFByz62snNTvrJONso5UKxjkOwFfTjMvtHb/+/A+s6xOPr98OdKfkosLegkdZFc+6&#10;ada4XZ33/f/7r98g9S3yUCjuBWFqq57PxEM2nnHvE8SPtJSXq2jXKxfEP71E8P8EvKecj/rHgA/y&#10;4MnW65ZFjRwL437PXi2Sm4cCywBOFQ+kjFmLvnvyQRCANKS9j83GTol4pzooA3qIcu9QCbCT3yzY&#10;MixxYf2yVzPsA1G4CvCWJHe63oIZDxc6hMZqgtkstKLMix8+dCFsG3kADyLBATGu1LqBwWInsFG1&#10;+5hbsLS95IJip2S+VBhIZM6YzGmacL5ccZpPfjTOFJ52vuhP3i/er9D6hmmDkRHe2CvcWKy3/H5w&#10;QVBxpjwqR6HC14goS6zfgXHRpivdF5dFoGJTxmwdIUORCRFBQaGodGnuxo+khQNCZeb4SkhThPNX&#10;pi6TjaQSYR2+QJaKGc5DmGp7RXqWUkRJCocR18WmdTfi+dwL9xwlLFtK65Fw0BESdBQYPwKxXlHU&#10;Hl2L0WDOV4Cvo0a4Dlbv10pNuV8CNK+eZ737NBqU+irwNuKDWV6PlupgTy5IMvTIjikFK/UAqv05&#10;L99XKyT84BmgWGa/APQfN089AP3IviZ46MqsmSMLmtJX9shj/J+KKo72jl6o9ysTPkcerz2C7miv&#10;eIW0+8mofM96qqaQHjkrenvBTy0OaiKEI5Ln+Fneg/AluFZamuzV9glkK+9DmdXQI3da97pFbPfs&#10;4VrWjPlnywGXFng/6r9f+0zlPuzOnGlXx77yjNdq47g+KLfawM6WIyh/Pdri79s8zzjNs/PC5eD0&#10;m0JstVdyRwUfcuUyZ+ults+UZwInZT7y/LKcgPVFJxdhf0QVf2qxtij3oc0nBIQVCTIBft50cxHR&#10;Sq/Y0fVVz9QF7PcWQnvSTEyIF1ZY1T28up6K+yI+OBfT0plvPsl8Ga72MBkhgr39UHnPSE05wOW/&#10;Ejyxb7cb3t/fME0a3993bCHEVUmBnZy4oKw3kfcbMWtMkkvcPKN31YzyuGD28/vpMuV7qugVvrsH&#10;uRCKGZ6M0Om67SyvxjJ5Xp1u665r6d3tLTPc5DUBWgrzGLWgCJZPXaXmaU3A7fcM7LCVf6B9QR2E&#10;EiRF5xrVap3+3rCvi0czqg5FGrInEBSWojQvT8E+iyjDvBQSVsDM2Kyz3rFGYVsWJ3A1JjosUMwZ&#10;UXFdBLyAmbBaCxNzmgR5HHzuif20V4F/ETlhI6fziSNW5d0KlM9gSXSB2CttBsPkYdvYBbTGvSs8&#10;w96iKoQlx6w9StiGKmpBJZ5FFdY2RNizD+mlIgC70Lwj832LmA8V2UFp/1K5alJqad1XK3lhJLMd&#10;dyHwxZR+XDUZ6JLZTC+PB9Z1w7ZZLIvB7d3icgOmmdxeTm4KIwfRWRAXBLDCNJ/w9vEHzLrgX9Zi&#10;uX9F4iAIR5kIrGwUFExa4Xq94I9fv/D+8Rt//f2F53OLvRjVXKGR5zPVvhis+PY9LGUQvIDmir/f&#10;B72LqsTRFv7cYRrD16fX9q8iVf4Fv+V60027xoAaqmFkhaAchEIVhG6Fx5Xg0k6x7dlirRSUEgG0&#10;AhyoeTuGh8AV3grkzfXDiFwgBEqlTzMwIVNTCMuXrJliJCMqySS1lZM1AKNc1OEuK0UuK0L4Xinl&#10;vO+VJhjyBQRRTBEnwVhKFp0tQBbA5lLBwwbI+SneVBnV1ppsoCiEX9B+7aSCWfrohffngGrya0Hr&#10;CZOefMNydrYyzDBG+XsppyDgDiOxPhUYBA3CCc9liWOOeytm2iW0A+X4NmWeyuW1SP5uIRCk7xGZ&#10;xordSONzXbFuG856jmuelY0Hg/tYFoadP+HkQ2O0t0GCTwpP42bKjXsy5Xs/wzPUVG2ECWXzRJUx&#10;3lo1hcpEAoscBGHDJQrx2r14ZQ97xVd+FKitAcpttdTrQNxPlGCj4Hnv971qZ9Pas0aBt5/4A9cC&#10;4vLJpZ8Bny0gvdZE9xS2/+R/I7kGvdCkvR9wHVzPA8J7a4crIFndQz8BaCWw1l4vDO4C90T1eqHV&#10;YJXjkCNhwhlw7z1oX10v5STVyN7xEwC7RupIsnxkcmKEfOxZ+/Wej5F95ah53jf+9RyBf0LUjVjq&#10;jNyjUYKv9sz2bODGJtnEpCWjACb3wHw5PVoH9/NaN52x7bV0FBz9SkZLKwekJGdlBlBZj5V/skye&#10;A+XqSNj93gt8LD/iFYA/TUbS3h4zE1MF0QQwaY15PuE8z5i0cqG8PtTPTdq6elKTAlPtuZR11x7A&#10;y4nzqBXBa/GvAmAVytpU8dfJbZTTY75mLG01SnFVSh2r9/n1+9mrCfNulhSJjo4zy0pGEfDLsmbm&#10;bMKBRL2dEw37848lQJ/NL3DeihaAVbWblLh9EASVykOWoIUME+Yo/vI4unv98MGjStZNg1wuF1wv&#10;V7y9veF0PmFZFiyrswNJrrZlTcCQoac1UiPeCwGIN8l1ZgEKuvfGZIt1lNZ9CFGOQB2lHn63bwnM&#10;g/aIW2qxCJlKeXQ/6GUnHU2ilXZqiAClICOrOXRF4LHvDWWQ5PFZ3ga3AvFciz6C0CD2Pu/uHGE3&#10;je6W1bECviaA6W1eOQaFBlHOw6Q/S7swoprOJYHJwrM8C2KOP8s5+eVfV5Hjd5UMBLcGTNY9A8JW&#10;mDxWYL1lFIPBoveXdi2IWJvNzI7Yj0LtxbqUpjpYTHBo5TPwCuyDS9A+TRXs+x05leOYOdrhj2kS&#10;rSSMVXwOxD4dg9Cl5bJKew0q0sRsH0rWylpgQ8l1W/Ri/gyQWzcJK+xw1iOQbSj2Zc6FsclgqRBD&#10;FuA+rIVZFnyZv7E8NyyPBW8fG67vG+bzFVrPIOWwNouQieCwM5lLQUrjdLrg44//ANsNv2GxLo8w&#10;GunWhbVgaH9uElgpzKTwdrvhj1+/8J//+o37Y8EaJqCohpHl5wAJ15CMaCb/O9AWKycXi1SFkKJq&#10;eLYM1pYEyiju8LLyvo7B/1zlxWgrrzMQC9wtauXoQq1RqqmT9vYbcpQNiSFUVLCtBaAhCqpYgLHy&#10;NiiUAY3SwzwD7sPCl8yyaIystKYpwMq8ueLKlSl95Q7AyeKAU8rp01kZ53M/aaeID+M/xO7zckrU&#10;DrdLzQpaTRHsjWpueQAXXl7y/biwitQwBf/DOsCI7PCXEwxE+cYc0tCj3yGcTc48z24czJMO1k9U&#10;RKBfsMZubAfZWgFpv2bciJYxRV6BaCtsnNaoe6aWYCJACAK2tg8vH9pUgTm7joDzIDxfTuDZfXZF&#10;ygc3eXWVJpz0hMv5jF9/vOFynf21S0VpvMcVUUHLboBKIC8eOLQbw5bjq6X3Wq3gkaOs2WYcKt5K&#10;2MgIeDLSOB95mpeFl/yemrLjn+y1rXCjHqDQ+11HwHpvuqk3DTAK9teu24iadwSoO7al6ls69HyQ&#10;W1YtP7m/I8DcK77ddfCNC9V9EdZWggmgIS/3cpy/fma1rjWJhijZQuSh4VRV2bYUJd1nYXA/4NLL&#10;L5xzpb6iU5O09paj8e7g4VhbFy3LmFfW2yvE3dE+Merh3wJCR/avlq1I7Rq3guCOiJFXfu6n16+1&#10;H/VsxWphyyN7c2lPWJJq7u+CP3Qe7DqeN8UNQu6YSBmxkWoJF4784+tAVvin6p4zOTFhUbPjGyGh&#10;ZG3aC4kcJQPK0DopCon3QNgfynpMETngfppwOs2Y583V638AACAASURBVMkJfmXfY73/dhAtlWsq&#10;WCoKVMMJtqkK4ANtO7aeGjWQCSDsACZGAlA4imha6l+I7/VNebx2vAuSbTXIewHIfmrF2UhYgZf7&#10;yWkwyIoeKXwiK3CnYDvFyEVtLIBq4avsBEZelKYom6zOItCc43rWlUflqVjblDseRxBjty6pyJ9R&#10;CXTe3X+kDAQHKlnhAZ339yAH6Ly9veP97Q2XyxnzNIPBXum5+mlgZK+RPyd7oPtoKrAWDpnvB+xd&#10;OtrTDFTNA6Cd6nNHJLB/VltTgzjOHOoJZHoh9X07mB0Agw6uvq8PA3DP+x6+RuaWllH516VrQe38&#10;oLRH8GuTeowURBqzERqZcvtaa49L5Ht8EpvtranyEvTV7LA4eV6rB5iziQ/5S7MZVpI5KMn22Fgf&#10;7oxkTZYukRXKeKeOd4pzcqB6vNG+xw8+5jFHgiNxFZDvUDtHh4AeMaUQSepIxQlH4szWT1Gc8CdS&#10;UXST1n+J8eXkKReTWvLnMjW8rBXiGkzB2FlnIiaYeFejaAHEU0bGZA9flaAnSLFv8tzP1eBpjQtV&#10;vyQ1Ubd7ZTltQQxrDZbHN7Zlw+P7gevXJ67vv3C9vblg5Onk6k7/3i3bJN4MZImecbrc8P7rT5ht&#10;xdffzk+fyoB5TvZBWinM8wnvb294f3vD5+cd1j7F5Bhn1o1NoY54Tnaqe84B+DKDVJg6ga2NFkdU&#10;kN85BS592f/d4D3GVaq1QhLB1684CFpAe+vAqHoxNVRSrRGmfQGdv08bk+wlyOgPAItc5VdAGorI&#10;M4vwYCu7YA+td/7opSI+MfrIPP8Ca1cmm7fUReVmf2g9sGsmUjWrtVPW2M15TulJQU0q2pfFQslS&#10;rnRn9qEZFBO/w/WygbniuiJAjhZP09QcUXZF1fE9T6C7ewfTNGGanWcb+bEsRQpazdBKgwAYs0WP&#10;Qul1b20RMutvvlLkVEjs2MwTRDiS3AD9hQt2QuVnkPfB/bwt7rEtlCTSF9LuFKX7dYboTRjA+fPb&#10;DdPHL0weuJ+0wnyaMc2T87fTCudZ4zTPmM8zzm8X6NkfQJQTR9JqI6pEKgo2ZsevJ5VQEfZR/Ed9&#10;NH+0AONCAELVcd2Wei/fL+oVaqvR7oESLSuKnoLwVaCtXQSP2eaM+07WgayfBqe2AJYRO4/edSnf&#10;m2zKRoDG470zt0b4Jx7rr4J9vdduhXNJQnEPrvGQZdVrZD4JH8I+sNUG7XIlb71xqgP/rXt2/PNj&#10;QLVsAGRVrDpTEEfP9ysWU6Pvs+dVf/T7/5Fgo7jH5fPXC2B9lTAN52f5HB49Z+1n5ZikGCVHXyVC&#10;jl5XihqOiNGWWrw19RhqC2vx40yOOInCvKuFEwk3tr5GPIBbe2GNZAnXrjUBI/easD/KejL1DxIs&#10;DntqGaBYs/jhHUh9BOD3plza2Q75np7dZ2cA4GpurTBNCtNEUMqTEgGwkKBCzBjibn1WKsZrdWl9&#10;8ol3Ibi757JSA0TAjRp7pbRcDWGAkVzIVb7U8CEuJ/aSOpJ2wBug4nuxPkst5AqELLSkVE09pxMI&#10;BYJCOWCaIPyHZZihALnZQmt3P+MdiqCKjZBNTpwIoDO7ZxZdVFbVlf1SGEMCQ4vghVD0clKLJfBd&#10;AbAERhBNTbhc3vDr15/4eP/A5Xz2wjqDx+OO5/L0ft0cBVa5sK0/2XIUDlw7P7j0VUI/j2WEfNvV&#10;bWPIzI5ErQk2Wv1BS/TYqzWyswLHPcLuupU2JpXrOi6s2me97QF/eqmmaIW5j1q9sbATKR0BckB1&#10;r/TeT/K0bT57hLD8feUUv9zD8mtF2IsA89w9i2JiJmRChJ2FRcCpVycrRWAr+iKIwRUWGYwiS5Iy&#10;8D7slzlxmEps1bZRpAJsLYlhxOGetBdhb8GWgayEhjBEqu2xS3JRtYBZ8XsiDi/OgDT1ly+QYPUV&#10;OQpOXCmLzC15nu7cq8LEUycbkwo2qYpRhNhZUoDmGEq7bXcsywPf379x+vs/cXv7wPvHL1zfPjBf&#10;rtDTya0Px7rkfSYxlJ5xOl9xvb1jXRZ3dloTzzDrcThiBe3xtXkCrhcXXHs5n7AuK6zhiNmVFkIB&#10;YyvzF1P4sEJrQ65dt8wqlVzgeHidWvbafrH+/xBYWxs1GraJaFR3LQXasO/y4GHYCnmsNfTWGGzb&#10;5oFXn+ouFOUxiCuE4kCBoN1Csq5QUirZmdQ8lHdqGeFtXysgjlQ2PXBo9B7FDZ8AskXzAgtSHrzX&#10;BMMGZCEKJQdCh/MgjJO4YJIV2mzOPywcIrQvemr+pLK5KkeWD8GuwttT+6kBrTSmacY0zS713Nrk&#10;B288IG5cIIZjfBEZZmNs8fvFtfNrRU8TZoJX3tvifTvwXmvtgYXcB95a7yUnPndqLr0Cxhf8acw7&#10;ZSzU1kdmHeRDU7TSUFrjcrviz49f+Li+4TTPbiUrwjT7VHjy/62d8p8UwDPAyvoCnARxoDLQj5Bn&#10;CdSKLhKjdnuATQSAcGKMM5tNOgBX4ukuGsxCrdLygqyD2FzkH7Sfw6OgqBFQ/58CZEc++0ck7QiI&#10;8lPl/CjI3LoXI/YJtZHnES/olj3ByETCUaBmz5u5Rez8xN6jDcph55MrwbX8uKYBgqQfiFsnDPqE&#10;05HtXa2ZGSFvZK5MiyQYAaubwb4NVTHoWEH8yj2NzYDIaDia4ukRY6OfcWSvOqpbRgiD0WvU80Bv&#10;eRSP1K09NXePHB0lVXsCjN5I/9HnfuX61daSJANagan/hDQqAfNR66IjwqH3vBxNs5RAsqzHcm9/&#10;K2KOUlBaarjK6YLcggiwwtaP8lqJ+lklvT0gtwDlnXAjhUA29ktKQInyKkk9AaTczxvr9xlvgUNA&#10;NQw1J2hTTyMLthK4750tZSZa6YnOjf4BzeZYAEPeZ5ezqWYWNWwAO4ppAflPATRV1elRJCLwQzVB&#10;qznLTQv/rrx4Jk337kGeDFRiwHgywIRrysbbmCYYIUzcUiQLkOrooHoVPs+lyrlmOVYKWVgI3pQK&#10;HtgkLOQ4XivlrRoYyaoq2aY4S1An/HLiodN8wfV6w/v7B95u7zGLzJgN27bg8Xjgcf+GtcaLiajo&#10;z6ha07xSR/5UrNCalnqVfPzJ/n4E3Mv6oVbDt6fcqWsBNlLj9OrEnkj0qD84OER2AtLeeSUDcalB&#10;UZT1ag1fyh0X9mKY0i4sB/vRzdSoiZpa1p09sUF2XSmP2qQduC8PAGld7CeWQNnnTzET3t8bEAGt&#10;lNstq723uA2TZAWRmvXcqEz+d+qCnJBJBCMVohuq9buCNJbq9IAVEeXWZhl1KM87+dqFAp96z7gA&#10;L8K+m8jgdF3BPtdRHtjEVRuX0WeS8kYqJ9H9lVGe3qGJoJhgjIU1TyzfK8xyx/P+ifP1DefbG663&#10;d5wvN8ynG5SeMyIinFd6PuN0ecPp8sC6LNjWZ/aZIjXHFMOYL5cT3t+uuF5OuH9/YzF+Kk2pXcxE&#10;L2BdZmXW6sTqzxEKFxd6AU/gIcb2JfD+yKe3tRH8xL935FCVDwAdeK2+AmZb5qiKduGqiYHhQmUR&#10;NhRWrhSBCd7vgf1XbV/7CvSRPHPzhdI78MsDrrY5t3zdmuC9B6IVOSeqEBiitcI8u4Rx433OJtLQ&#10;0cOPnDcmp8Qna13GN7z1jNI6bvBHYKB8YMoCo1VYlI0oK+1TvifMs0tJB4BJz5j07B9QhvQXdvfM&#10;FZ9yZMaygTWbfz9F6JBlbDCe0Al+aonMYBG6RFAgHZi4FM4LANu2xWuulUstN9sGY41jD631r2t3&#10;6p8e+ZVG0xxxEJRj83nG9e2Gt/d3nOc5juxq7d6jO1AdD2VhnaejL74VUyxrekrZVrCcG0kuR5h4&#10;19xiF7iMiroJu4Y0qQGQeXAy6gdYV10zUIjWNuiWavzVANORxuLHlhgvejH/lFQ4CtnrWdUc+ba3&#10;AI0ynI0b92xXmAwChtLaige90Xt/PzLp8JNzdA+IIwOY5J7a2otfAShbzz46wM/IdXwF9C1B+zxr&#10;JG/mwTzkTz8CcFPjgD+yjemBo616qqfACteyth+NhIGOhCYfAfNHoEbreWhNVBx5gdcmayR5Pjq9&#10;8MpEzAio3Zv+6RGZTWCzaRlTD9B8ZV+pqZB65EZvL24BCSOkxCsEdavOP7KcGSFydv7wQi0tf18A&#10;IpMKnzI1fuafznmg3KuE/ZEt1T7PRWVwruxjlBcbBR/u1Hfa1JRzyj2jYqKAqJjalZaYwvKDCmBp&#10;aMqAes9ope6P/Riwj4AN2WP+OsTgWyQvf19uBqvKXb5SuP++ZtfeyobI//c0Cy/l4hkiBaWdcEhO&#10;n0R1qvaBqUHQI+rWYPtBkMp8B95vq/HAOcOaFc/HNx6PbydAM65vSF7XviczXKxN4WWeYfe+Dojn&#10;SU0w4/cwiyxzgEE+m6tgMBx67xS6TL4H09B6dtdMK0ze1/5yueF8OuN0OuF0OmHSU7RU3cyKx/OO&#10;7+8vLM8nwMmioO4hPF7HtqwZW6HQ/446+Ce9wCt5WDVV/pF6ewTPeSVvpff8jxIbo71TaVkbZ5wq&#10;e2crnD797N4erKxnwzMogXeXH0cN26RyojWDInf98Kj4Q17jch9qEUn5JAWS13q5jzp96i7sInp8&#10;F+deFgKrdAy3JbFflzV6aS2lULhgiDAImR3ZBe9FOKsklQmcZVyUplkyl9G9P0fwqjwVJL43oiJP&#10;hPMcFXSe15qTSJXIFw2cZZdh6OJAtL/XSqxLacfN/l3nNsItULlGpstemWXOb8CXwvoJNoLeGksB&#10;TjFvnnh+r3g+vzB9nfF1vuF8ecPt/U9cb++Yzy5rEgFbIxd0O5+vOF/esDyf7ryym8f5kAWTB5ub&#10;06zx/n7Fx/sVn3//xrJsgAgAT8uI2/tS71p09lxnOy3Ob8YQrrQDhP9d4H0PyHnVF7oHCLyiwnn1&#10;0Kv/nBzTSE28A0eN85tHGvOypScoYdf4h8R1rniS75nWtBlx9CPPPe5HRsmPgEHpqVRTN6JzfISK&#10;TU8TTqcT5tMJatIx1DsoLpApOxB9VfQ0YT7NILC3q9FdAKtsuo8USOUaDGC4Iwq0DyD2xbVWCdhT&#10;stBTEfSzXomv3ByVnwwLJEZSvVhjPespLRMQ7YLCpXMZG14dxY4s4MzjTkXfWSiCggaF4KPgoWYI&#10;wOZ/p22ygNWCSLKL5AJalHLNgtIaatagWYG187QDW1g2IPYEhb8IyjO3YHddKOQV0J7xD4SGJW7u&#10;Rfv3X3pScj4iJlOHqL+3WPHMCmtPgPeg/6vA+SvFeGnXNTrKf9RYSOVMzz7kqIiXz3dvfxn9zD2l&#10;Ywsoal2HEaB2FGAnqYKTw5GReDw+b1qWJzKTo/d5eKAwO/p9RxkKtedK2kKE9+eaarNbo0cgUr3B&#10;6qtz888zBkYdgd0jTWvPS77WzO++xFn5PlzD/HTfOLIl7D1fTRJeNHEydPOfqtleuf49IKC1Bl4B&#10;1EvwNh81Vi9Pr4zswSNik5Y/7hFwXxLzR/eht+/3yMGjGn3UDqi1TuXkZOu57QFDrXVdew5qBHrV&#10;MvDFzzbyvl7ZA2TvkFSVSGqtXWj3seqydh+yZlQpr8ZO04sKSCpHX9Aq5aYrXUNcrBMRTsh4zTca&#10;NpHEGMgvSIdK7xlvEx8Uv8FLNeL3ur3Aek/8IGSZpgmX0wWTnmCsxbZtWLY1Wl6qCIoQlNaY5xna&#10;A/Baa0wetHeg/OxU515Fn5SkXtzkAXwt/I5TL0lZzZ9DSLwDisAcleruPLcwZsOy3PF8Pp0IzVqw&#10;sa43sc6LOIiBjDEwZvOTviZNIRAJG2UWytvCWs/X4soTD1ld6j+7LC9lXxczBZQD7qfphHk+YZpn&#10;1y/OM87nM+b55PO0gkXoBrsZrNsT3/cvfH7+je/vT2xmhULfGu1oMrb3vL0CnI6eLT+xlOzZXB7V&#10;zq9bKtYnwX4iIOnVeUd2iSPE7xFxwJzAxlfqsniecJ9ELO2ZYjYbqQyg7wGBI8KEXq7Rvt9Jft1R&#10;6IoCWYZQCfscv5jFgRRTEUNlQ85yjm6mvRY+9xAJZ5DTZxwpYI64WZZHCI5gp/LTO7lzPHKvamQC&#10;570TB+WTRNm+Srn/eDlpJ4Hpmv1vtP7ihFXkfFHwsVEFEUtVjFbeh24PJggVRxo7CkLrCZPPbVRe&#10;tBruo/XnmjUrYE3TurOV3ybxo2TzI8jbkH8S7qMNojbEjEsHDTIsDGAZZjH4Xh74/vwL37//xuXt&#10;A9e3d5yvV5zOjrBVWgFCfX9+PsBmhdnYEwTingaciwiTVni7XfDr4w3/upzxfX9ic57nKTCY+zZi&#10;sC4EuSU0aNm9U0HUUGO/re65RCPY/evgvfR4Y3C9aCokEb2m7QhwqoejcLb4swvTGbPqA/4UF0EA&#10;NAFOo4jSY9dyFs5gim4/pBLbnf94zgBDeoOLj+1UETZTavfGsnpF/f6acuZJzvUE4nRNKRVoRMCk&#10;dVJAzDN4M95iUVqayKJMxU1YTxMYNo6tENWH0eTmKIFJqaQ9KtC0L7CVntwffwgkVjLZ0sTU7ujX&#10;hljoZhYLBMzzCR8fZ5zjpiKaBw/MhyDa4PO/bQbrumJ5LljWxYHvMajWHe7WcrTYiZ9TT2BrYZWF&#10;Ih3X/Mau2M7VRNRIqu8XgY7g8BkGk/PmYr/bkmzgQsgwkQP0PXjvY8LdrVd11ZciAulWWGAe4JEd&#10;Z40s62NLbdorgrAnCVqPz1EGxwjwMVKsjlgitNTPo5kjR5Y2R2rEMm+hB771ANvas30EbPdAiSNb&#10;hFZBmw6vQo3XWWA9RX8LTO59lqP109rfe4GdrQCt2nva52nsVao1e7KWRQ1RIj5r4F3+uTg7b2tr&#10;qD7qi+Yz0PLmbAOkpYd1SW2n+iaR8mP3QghO0xgujduaSKLlCHAcATnTPuy+7or6+ph87Xq0SIMM&#10;FJcAqVTldECCntpv7yXdJ/LK3IrwfPbEDK/aCh7ZrpQigxqQ/Cp5UHuOR3M4XhmZb9VUo1MmPXIt&#10;ZfHsgzxTM91WsbbU5SNTBEcEQcsa76c5BEe1QWm9t/s+TlVoqfTviQKOQtUDUAq48FKZ7RXq9NBS&#10;kyJMk4KeKGVaBXK7IL1Hpi5QeHcT6mKTKKKRgZJCxtg+N7lLzHL0YkaMrw0WA+Qzrk5e4f3r1y9c&#10;L1cQETZjsBjj9pIgBCIHwGitcTqfMZ3mJILxfQWRAkinmqIA4SMoL/yMpR4l2RqV6z/VqyoE0sIF&#10;fjrAmj347vb40/kPfPyhYHzmFsJzGPJYfJ+xbRvWbfW2O8bv5bL38/0AZGgfxbMR5CxjESbQkXrB&#10;NH0gJjyUiiGR4WxUWkMpNxGt9eQEV5QAfnjCga2ferYW2/bE/f4bf/31F74+f2NbVyckovaeViPk&#10;jurVI0D+VXeBkXNm1Kpy9LxqZZ3IDDWugKDg10QKr5DGr+yhPVvEli1kE4hvNJOKaFflSSxL+aJR&#10;olzlfh5tYzKV837Sd5SMbZ2JNcK2XA8ON7Epj4A5DryUk0jZWes/R5iWip7rEOC9vL9wNjnwe7ib&#10;1lewbKCUxvlydWRmtPr19r5glyloDEDA8nzCmNXtYdYmiy/I8O3K2kCRrQeuwtxUBLnupvyrZwtV&#10;8QaqCMI4UwhKMlYJ0rjTd5c4Zu18zQTCaZJKe2sxpSdM04zT+Yz5fMY0TX6Ky33rthksyxPP+ze2&#10;5wNsDHrZfTVAP3RJsT8Ue4drdELYuIoTCuQl+pbNThnlnhknkn7e/8Lz+YnPv884XW+4vX04N4jL&#10;BdPswm3n0xmXyw12fWJlC2OWSJhkgxcexz2fT3h/u+Ht7Yq/fn9iW0wU0Wb5vpU8xtQT0qHYZvcs&#10;yjM/iCQwIFh4QQTyGnjPydOIhbqBKsrFhPHzUOhsi1HMNmcuVbii6RY+VCPhXt0DaGfjAPF3BBYx&#10;StRIZ2LUfLCDLY88JlLQR6/xGCkCeo2U9DnOFRzyDJNhGOLzx1RugrWuOJymCWpSMOQUHSQCD5mt&#10;A4SV8oxffvhuxoHZtaCb8hAumz8ZcOdeU3lrIuHf5619psmB96R0YooFG+68idI7sNbEsJVZaeiT&#10;xvV2xeV6xek843I54+P9Ax/v7zhfzpi08pRiaIYUmAkmqFuMgTEOvH8+n7jfv3F/3PF8PrA8n/j+&#10;fuD7+45lWWG9AsaB/tYrUSYQaafwJ++NP2nvQWpjQRyS0tEgZMiNgYAsxebLeFso9mqdYKFj2cCy&#10;wTRpKAXBogt/N3YAPizc56f8UMyZx3wUrsVeys0t5owpsdeIJqh67GViAhuDQnJvzjYJIJuko6b0&#10;VdC+LLR6SsNRJeuRcqcG+LQ8c3te4kcA1uj7bO1tPYCiBdwcWYAd2e7kYWBF10LHBXWPQFBK7axK&#10;RqYoRgifkZ/ZE028C7yS50A6Vm23iCuzR8py1hVqqXLaE8a8V7RQ7XeUNUQZ6iWfqz2w3yqQ0z3g&#10;AbuJvaTqKNittOtKChyxN72geD66F0frIBAz1hrhh+0EBSoSLbldWchaiYBfaFoh6ofwk15VmuC8&#10;fJyJ0SBngEOiq36t6ntIOVHSCnHt7R0jHuotUKLV6Bw9sz2lnXwftUC5EZud1t/3LAv+XcBT22pO&#10;xeA62WX1MmteAdRb5FYtS2D0mWtlSNQyrFpE9TjxwBmp2VvXPSUsgxOIqYKVpavFyUYTQaGC9sCq&#10;JkyTxjRPmCYVx/+VeNajGAPUrWHyoFISarJKGBvlHvGulBV9WHeyTmXkc/4NKu5EETBmn+GkZ0zz&#10;GfPpjNP5hOv1ivP1jMlPFU/TDNJTprC0ZoPdNoDg1eGzB+uFlaex0W6HZP8YYAA/kevuRwDSOQ8D&#10;tul8s2yjEj71OASt/L33QLmxFpvZPEGr/fu1LuBvM8hsEogwaY15diIsjp4RxRQAhCF+ZhshrCUi&#10;YRHWxB4QKdAp0UfbTGBDSidrp1BvMIOtgdlWWK8a3bYnvr+/8K9//Sc+P39j27b4u+u2G/19fDT/&#10;6Kj+e1XEczRl19tbjvaFkZoyCDfSGRMskyixROXU9uC51uszWpY15XUu895qU/gjuUhpH4eQjNe+&#10;p57LTDLMU0JyMlha/H835ZSUdLaYfDzqr3b7Z7APEbvnvt7lSp3k9xivHo6fMyYFt852f73CGWKT&#10;Lz2JTCellZs2mmef86fcpMzlBIAxzSdcrm+Y9AxrjAeSVWzw3cSP27M+f//G8nxiXZ9Yn3eYbXXA&#10;vaLMhiYGdVMJsB9NX3OyAaIMzt8RMkT7RjDbx3YgJ1drXfL3QIawygmEDCM5mDinHDGM1kNazzid&#10;LzhdLpjms1Pdzyfo2ZOg4vxlANYYLI87vv/+C4/vT7DZ4hqReS8yQ6esw+UUlbUkchhTUu/ueVYE&#10;WBVtfJQgookAVu51DRvY7Y7754Ll8YX75xW32xsubx84X65Q5J6jaZphVg1rlaBfKCNxNBFO84T3&#10;2xUf72+4Xv7Gut0dSU2UcEORubDfWyizNG/1LbtrlYlRjyeccpwb/37bHEL+HMTnuEgrtkKpzA3g&#10;rKYO6VqA1JC3Djsy2ijvQZn0yyy7wNIcJE6fOyu+RLPOsQiXbBmVz/leZZGpvKl94UbuVfcalPwy&#10;7zdDwSamsBFfeGqFaXL2MyYWZE5REZTjzIzNGtiNodcEkBtjsG0rNrM116h8OIwx2UZSjpNrnWcQ&#10;zPOM03nGNE+xuOcwNmEZFhyZYv9XcRvXpHG7XvH+/obb9Yq39xv++PNP/PrzD1xvV1yvV3y8v+P9&#10;dsN8mt2ZajdYNr7xULAevHef08BaR16s64pleeDxvOPxuOPx/Y3fvz/xn//vX/jXv/7C5+dv3O9f&#10;eD6fWDf/XjcWHnvs/DD9e7cMbNhEWrv0wWw0UuLwYoRGw7gRKrCvEQjsGwytFQALY+UGExIdLCwT&#10;iDQU1YHNMBaLxmblijFPDjBAwUpJDqKIUe14QMSeokiPTpqgwp+wsOHxYGMONIZrNO7ZP8qU1sD7&#10;UbVgq1iV++WR2mYEBDwCEkfCZUdJj9FmpQY8tX5/CSr3FFFcYgjC9w48bgckG6iWWroFrB+RAyNN&#10;pjxTUmFRXgMuAmJ5R+BKwq+nyG6rmji/mNVsCkkgYFcgZ/sLU3bEp3vMDTKuVOi3QFFb9fXfnYqE&#10;/WfhYxEAc27TxX78N0zRKUWHRFZpL9Ii5Y+aZucHvCVShj04bw3sZDCfztBqT3iEMPagdopZP9nu&#10;mquhqATwi4ctucWG4Pc2GVYLFJP7t3yvoRaoAamtScUewTcSEtvaE16xHBq1+ZL7/G5ce4D4OQKW&#10;ep91dCpqlFBKwEsJ2B+XuS0wagTseiVwuT4pVCfia/v9iJ1FzzqIa8gR2lMc1XsOYT5AiWgL3r5K&#10;kQOwhTduCFSctMY8zZjnGfOkojduqXwkUtXwvRqRI5/ioLbeXWeKIsIsVC82H11ypF0vOHW6E64o&#10;rXzm1Rnn+YLL+YbT+YrpdMJ0mnE6n5zye3Iqe1eLqiQgsq6e35YVuWjTiXbIE1ImKBF9X5HXqOSJ&#10;U7GXMYMRVPHOojXcROuzz8I9DKC5ZQsrBD9E5JSW8+xtcwzu31/4/vrC4/sbZtvy6pfctQhTt6RT&#10;DlkZeJjyEJQQ2SCB9Up035SIHSei0lCkI4gYrgPFdZCrvtmGa2G98MlNBLAJvv0b1ucD9+8vfH79&#10;xteXB+7J9SoKNLTH9b3NcSCAo8Oe4CgnpCWMGJ1q6pG/rf2r9v3O4rECIPl10ap5RsQDveyR1t5a&#10;+5zlOX4E3NdJVRK93e7NRlKNxH5UtZRBG5NJ/un7yldRsk+OPXqYWOyRRU4plyxs/NagpFUL1c+z&#10;gOJY+Rq1mp1jZx0B+yDAjAY3cR9wu5ciZ89yvtxwffvA6XzxJDFDT+65D3tXUtsTjLVQFp68dFZZ&#10;gHt2f/1ye+3zfsfn77/wuH95axeO940ICVeD9JaXHjoHxB1RNxC2LeYQVtACoBApCtk0apbHSKpQ&#10;+oszIdro8N6Fg5BISXjxrF+fSmnM8xnX2xuuSchTaQAAIABJREFUtzdMp7MXqrqznXSZ8RSwPKde&#10;v75/gAhYHt+OROENFEwUKs+R7Luij34UAOiMMALgMlZkXo0S0y0B3rQ2nXeRzE2uJXY1WOwGuz7x&#10;uH/hdL44Nw0wzGa8CFplfUK07PbWOBMp3K4X/PnrA399/MZz2fB4boC13s5Z2BnVREVi2qElnGz1&#10;dLmFH7oWgH2M9t8I3ldHi+QBZW1xWKNLJYyEEFYPxOxiyQd3TP1UK45VolpjirNlhhbvSamwGXMT&#10;oCBF0FAOvBUegSyxgAzEF0EhQrEy4hfXKwDqQMs+DEX+t2QZKWPS2PvXa5wvF8zXM7aHjcxs3Gyg&#10;HNPr9i3o0+xsXyxgNwYbRii1+GBNyLDaGogmA1inyft9zVM2NhYYUNJOjWINQ0++WAXhfD7h7f0N&#10;f/7xB/77f/2v+J//43/gzz/+wNvHG25vN1xuV/f9/uHTwYeNLZg3WHagyGYYhgkTVPSghLRZ8qOt&#10;27ZgW1c8Hwt+//7Cv/7zX/jrr7/w+/df+Pz9G5+fn/j+uuN+f+D5XD1zjsi2Th7IgvS6tCZZFyEP&#10;qSmDj8NBXILeboPVWTp8cFwoV3savW5pyBJHXNvY8rWaq8HCgRgzAmivDKjvC/lETAL+8nyLXaBO&#10;oQCUwMLR4T4KQo9aQPzEVuHId62nMBq13uoBl+V7KFn7nvJ/lKxoKYteVbqWqp4yIKjXpPXeXy08&#10;e9Saozf50FcyobKX19Prc7X6+MhuD7zvr6lU0PbOpjrAyELhQRWFPopCUooKU+h4i2j5CenF+GHO&#10;DuUY1G7iqBHu2WvQW2ukfD6cj7HNAS1rfPD8BC2K7vD1kEVTC1vMgEdhkQbl/WC5DNRSWe1AoEPP&#10;M2mVl0h5tas8WxNNvVDw8mdqjf4RANMKeyuv/ahavGVhUwPs5XtugcijU02jYP1oCDUdgqxCneyD&#10;xkZArrCOa/vNsP3TwYRH6zyr7X/pM9i6yGiAXBkB+Vo/17XI2QlwKFPrhUNDB2BV6RTA578/1tFe&#10;uEFCDWY9yAyhiu+BmfHasszDKggyaSMTrZZM1hvVd+O6h/TOFsR7sV8uF3x8/MLHxy9czjdM8xl6&#10;OjvQWms/DRICXw3Wx4Jtc2p2Yw3gLVC1dqq/aXKWOdKJnryFAaI9u6v3jbUwm8FmLdgYEHLFrHvP&#10;HrDenG2E9XY37mtetKO8UMAYsLHC75dc/hiR87t/PrEuT6yrA/hhWYha3MqQ+SdQhXJe9qcekA92&#10;N3LKXgnSIkwTaO1IIa2ctdD5csV8OnnbJsqAK7bWTwBztBkNk8Dp0GSYdcXz8cD31yfu3194Ph9Y&#10;1wXWGvd7A9Ec1vvAVOYrZGDNIrG0chk5t1uWlON10TEpMUoayEnjQNqv6+pAodOMiSbXPxnrFdBq&#10;txf2auSejd/IuRKms0b2+/Ie7a2KC9V5dITi9iRgUVtT2Rx2zm7XN3O9JxaCUw5WPJTbPidSU6p+&#10;82umPCFmmfMw1Ip9oRTQSXcKjpZYuZWXuz5e4EhOoDdNE86nMy7nE86nE+Z5xjSdoaazm1AKP6cR&#10;9xPELD+N6eTr+fi7EO24nOjy4upPNWFdN6zbBt4WeLgapSC5vn5Up7zch+DmE3/7/Ml0yxPhygVk&#10;5q6tjeRHxKnE9EWsacEgphw7IWRkaOaZT5lsBUQKk1LQ84zT5YLL9Q2n88VPPjg8i71i2vrczEDw&#10;buvmbYqstx9bYdYlzwSSXvZNe3Pu1M5phVmb8mXC5FuYEDPb5l6PkstCcnHxQL+/0IoNYBaYxeBh&#10;V2yLx/b8lHCZCxqesehmwsBpOuHXxwf+448/8PX1gNnu2FauTIMV9QNoyIZ61LZ3XLA41ju8BN4f&#10;eazmbAN1uYNXA0+4QRTkhaJ6eRS4qr4KD4ANli8kPL00FCzstmaqTQcU2+xAdJ7obtSoFpwlA0td&#10;ox1U4a4RPgqtqx2cZVPRCxXrFQp1lZdbzPPphPePN/z53/7A5XJ2Aa7kNqxpmnCaZ+d9pigWnWr2&#10;45XWHQyT95C0aLPPElDQWlc/s/bjn/PswqNio2FstPxhsBindCPA0+RscH79+sB//+//Df/rf/0v&#10;/N//83/gP/74E7/e35yn/eQA/3BPLDuPyGCH45hD78FoLVbLsEzgoK4JYyeexQ5s8zyfgcsJb7cb&#10;Pj4+8F//y/+F5fnE8/nA437H99cX/vrX3/jf/+f/4H//n/8H//rrb3w/HjCbBaukhjqfTmAG1nXD&#10;slrhbcyH4cUR2JegngjaJQQP/tr6KUAFUKWt4p0/Hg4YzNDEJHCOChuNIxuXRD71BlfSYEurgKeh&#10;pn+Ete9t9LU1X7NJ6O6zjaDG1n+PKiXLn30lXGt0xLjnZVm7jmUDUfv8NcKiBfwf2YwdAaU9RW+P&#10;hBjx7Xz1Gu/V5gU55ptiHni9V99PakRVQRTU1Vc1UDi/JySKRKooEnp1yB7wydaEeM6YizCvF3zp&#10;R577GuDWsg6T9nDN1xWTVeXzK5+NAKLM7JQ42ltm5EqvfUaKa46dTZvyNnmZbVAg9lU57VSXMoWz&#10;wUpfzBeuV9445YBdSWxJe5yXBCkDvt0tErOloGztryPAes+f+ChccURBvldKhzXz7wkg3J1tKacz&#10;Pnc2rMNMCZePlZckSCvjpHVGltM1o0GHR8KYYC3FzLHerD3jrd9Vs36oPQ8j1k7VSa5O3kf0eg8B&#10;o5QsCZQH8RW56Ri3HlScROOYE3N8TpfXMTb6AvBI94cr1gLynqO639dsE/bAfSVY0L8fPU3Qkwff&#10;rcHqQY1AFpnN+f/rSWPyghYV+j/lfN5DsO22bj4IMNh7+KDAqCDfsPmewfpcK4h57ChQEWeS1iqB&#10;H8Rx4hkgWHJTzcvyxLou7j14ezRrkh1mtNPEzuzVCa6QT8YrpDVlhdLMsnVgvQBP8zVH8awOFkuK&#10;3BmkT86KKGYG+Ilcdw3J54oFMRF7mzcTJ7fXZcWyPLE8Hng8HtiWxX/dxtogrkECYPvChLrn+2sZ&#10;F6OWtb09srR162EqR8Rj175hMC8v7m3WOjI+XBsvQJMTbiOih9aZVKv/wjOZE+tJTa1jXpoqBCs1&#10;gVBdRiZrZGqIQ0fzC2r9REmuu9BvlV3bRBYgBXcjTCXt3i1ImvQQVXIwImuYbIs9cAr/zMrPHABN&#10;KRRlKCFmSziO1hNOlytOlyvmk/NP10QOPJ6U3+M0QBpKB3tiL+ogRFIvTPqoWMclr3ra7e0uX+T5&#10;XPC4f2OzJjlABMLForvWIWqK/Ozoiec44hVcIhkUJs0oKbGlIDmQq4QslJyEeEliomV4rvxdihJB&#10;m33dkyB6mjGfzjhfrzhf3X1RekqWOJvBsqxY18WTohvMusFsW8IfOTgdGAAFAZxZZFJTFJRfPy44&#10;p7xPludFEAaFEFtjkq1n2PODfXJ0kwDc5AgxAOdkwVb0JDb571AJkPsjTCmF6+WCPz4+8NftN/4/&#10;2t61TXLbSBaOBEhWdc9No7vGku2z1nrX/v9/6D37rNf2OStLmpnuIgkg3w+4JUCAZM36yI88o5nu&#10;6ioSBDIjIiPm2wq3rsVUCaFhcQjCP/Of873Gudf7ZPB+74BKqdbUZio/NeixpUbPh1FrIR2DSjtb&#10;fQDVg7JZhss2wg2iXYxjBgflOXHJhm59r7BpCBS2YYEFKytizfdUWz2Wp8cESUuUFqOW/CWhcL0C&#10;X379BV48PgCW00MP8ooLTVow24zFGHy4fcTTevNqHuIUuJQ8yFphEVVjJA/9WPQk/32l0j2LnpMA&#10;oAlpQ3KKoYYBL168wFdffYXf/OYdfvP9b/Dll1/i9evXeP3qJa7ThEF59c9qV28zYAxcOPi8HUEI&#10;VXF5bThWcAAsU7DiCbRBKH4UMZzx9jRR7AIA4zTiMo3gl49+lMcarPOCp4/P+Oabr/B/f/oJf/37&#10;3/Gff/krfvrpH5hvM4w1yfcLybZDwyCmb1NqQlogXyzIJZOaR6GC3ZWTTVSrUBL+1pXUgakdAMOi&#10;CJRNbL6nNoE1eR23faz7IAnvsO35KffLh7vMagsE3POqP7Npn/GZ74GEZ8b/71H9fOqef2Yv7/k6&#10;3qs+P3NNe1Y0LQB/35qmD/ruXb/aC76l0mpeN/Ew3pd5gEbRtJ2eimdSEVInzp7imW5kP9RnUI/A&#10;qQHUDALyqWmTfk1BjSJXfj40Pg/EnkHddaJI+TB5ZGuFe4H73rRLqyhr5R/I67sXMtxYpF3Pcvk9&#10;Mpi2pZorf778bHniAUrWBVyQtneRHNy/9z2VdHnOUBO4lyDgUQDcmf1ib887O+FzZJ91Zq8987N6&#10;td8ZQLo1niufmTN1evP5pbqSpvS/PInHOQcrQhRcTqKmRrqyqZHex70aYm8Sqtdf3CskiopZ2ZjW&#10;SrT9Nf1p59+pgNhKVSgnEKWwIxKZOvnaA4NSUPBqTGeRrCTK78ep99CbREgQchGTwUlMUeSzRDOu&#10;2sIC5SRT304k1MHOZ0455zDfVlymD5guV+hhCkSnB/OHccA4TgHYD8Sx8qAyBZWqXRbMxsJYr6Zf&#10;lxXrsnil+7KCiDxYrRSsMQBcsOPx+7EePSGyrqs/L7XvmdJNCAIavdm3bZq2ZWthzYx1vuE237Cs&#10;C4y1HpBhh2wkq6FUnERzaRvNwxNC3cyAo2hZUBJmjg2cY2hWAHRlXRnOepF3RgWYmK1y4mf10x0j&#10;xmGEHgKoHyw0rV1h7AprDJZ1xTwv3v7N5hBLrVS2xxNSoZgdEC0mjoD2XtbeEUC+Xxdv98BaSRkB&#10;1JwPg42v8j0Cm/r7WnVoTxwg98CYi1EAeOH9yf23d94cWdrIPr4l3qonoonK94LtLlcoB2IPy809&#10;k7OHOo6zqM78+faa57rXiwpHOOcnGsq6nRJhiob1V20NmScQwyT85uyq+vEEBlOwrqKiZ1dCVFlc&#10;7/B3w6BxuT7i+vIlLtcHbyEmyIYYJB1DaElpD96LEGpvA5PrcS4EHGISQNxrgsI4Trg8PGC6XFIY&#10;aXQFgMBUuhNscoKAS7KXSHXuZQ5Jp/hsUp2BR00SKFt8NixLKRMYMjdQ9jhFCK0icQ0pfY9SGsM4&#10;4TJdcbk+JLU9gk+8MwbrsmCZZ9xuNyzL7DNCrE2EcLI9IvKgfcxq3AgokLMcDsD73PvWUzXYAPjD&#10;MGCaLhimC7QawfD20uwcLHsrbeeCzSfniQFOe47KmKeYmIHSgBCKRoEukQ/ojSD8NA54+eIRr1+9&#10;xIePz7jd1mCpp0p7H1lPUM2hbKeHizonkp7cF3qdqfGr5fbPA++PktrlG+A7NsVDtZ9Y5C2moh6B&#10;6SlUzzHreSEnWxLOifdwIdStaBqqDdRxGjN1MrwuPMhM/vM4sFA/ZyYWjc0GKMeeWgsgMthnmpK2&#10;vyxKD+ggaZDj8sNlwOvPX+Gzz15Cw4eXOhceoXDjrbVYTRg5XWYQP8MsKwyvALEHryuVc+vfViBk&#10;LgCyEiapBELSdfSGk2qPF69e4tvvvsX33/+Ad+/e4Zuvv8bbt2/x8PAQGhWfcbCYoKixBg4ZDGf2&#10;g8QMjegIB1LJ0kZxKCpTMIITmwJnYoHgFQ4B1Jfs+zAMGJXGZZpwfbzg1Wev8ObzN/js7Rv811/+&#10;ir/99e/4xz9+xmpMQQrlyYQeoFEpBF0sMoZ8DcUIFwvpelbAl3ZF1nIgYjj5lsrC6qhp3YYTEZRi&#10;0RTjVANcM9W9z70Faqtg5s3e82mA8tH+eTwyqu7yr+8BFUdBtC31z71hkveEfrWAuyPA857X3gNP&#10;joIMJYB1j+9165oeHdAU/IhJBqxwWzVZq4mYtwB2fEbLkFqXxmLZba9zRMuYsJmQ2SOF7wG06z+L&#10;Yb73NUncIeO5o/zoPHcJTvDKUl1Ys7RfoAfK75FldQZCz87hiKje+0fayvQUfRLk2LMw8Xtu4z5Q&#10;pWgH8iQd9v32e2r03r62R0LUSpT6NtVZSXvgaS9c9h77knv2l736eY8EPRNWfaQMbFn47JFv8Ry4&#10;Lx+qXnuiQiXhPEBcEGulDiUDWVyo5MTW6FzID3LN82mv1j0bLLn3jKvOmo9KsntA+iMy/ig/5nht&#10;UgH2SCI1+7lQYaNGwRpl0H5KJ6nznALXkqYG8bYHgqZRdqp3bhJ9Bm+IyYSpEHfPmj0ymFmozS2n&#10;rK3b8w0K3jIoggrjNHkbgsdHPL7wVgQEwrJEUMGB2MEZA7uuWNdg9SJJcQDjOGAY/WuBgQ8ffgWx&#10;n1SeLpcAPjhYMwPsfdzBCtC+9nUxaNxar3ZPZJHNFgEeSU0KexO+NnaTBQjjGC6C7eyKmjZOyiUA&#10;n/xCsKEfLcBRytO0NvS+rfBhZ2wIpgzPRgpJDz85KEgpTIYNgw9VjHWKYwfnDGzIEXPhGnugMPs+&#10;+88TfPTFVL4r4HFsPNvr87iuRT4lA6oUqJT9RQYvox1EK0w2h+QQ+hMBZ6Yha3ymPhv3pk4joa+0&#10;8oHNow8ZtcakC3vUZzQt5cLkX7vOb2E0AsCSeTlNq1M01NJCGFMAcNtJ8bM1fm1h19/rcq6Rn5yB&#10;yAB0GxDY10PHZ2sN4JcTCjpMgIX8imCfopQKbgSDPz+D9ZxSCoP2U0fkxwP8FQyYBRFj0AOm6xXj&#10;9QFqGJIDRcwY1AG4T899sMLjYOPLzsI6D7xaYW9SZKYIiyGVgtPjOrH+/YU7moh68tZt2WpIlUHD&#10;6ViJMwssIK3gPV+poAhCxCdyBuKUGQuygYKLRuFdjmwFxD3hAyPtqRmnj9ZhNpGSBXKrFDQNfgLi&#10;csHlEicgxmTBY5cVJkwm3Z6fscw3GLumjBY5puCnH6QblKuIibxJtxwT+rlOESONa3zbN3nnjAHj&#10;5Yrp4QWG8QJAi6D6sO9bE+yfHaxZYdYVzposcF4tlsUTyWXmChdTDVnUkQWqetB4fLzizZtX+PDh&#10;CU9PM4xTQCAs9yYoIyGkxLViUGO6NOTSEBeCpV4eUN0bF/XSiX/uAu/PMNJywWYF/r53cm8MdhMm&#10;11V35Cf3HqVofAhQgetAViek8SIutSMp2Zap9Lti+CBPRpONqgPwPHlE/lYUI2XiYa7lhcBmRKQH&#10;Muw1lpv70AvLKpKKHaC9YlF7ZzSw8R5DzDFygmBgsbgVKxvMtGKhFTMvsGTAyjOphJrRLH0TuWE3&#10;lD+XSnY6aXNnKhg6UgqD0nh4fMCX33yF73/4Hj/89rd49+4dPn/7Fg/XKxQIxhqsawjRdS6oSJxo&#10;FisShZxPx06Hnv+5UsXJzgFs4ANzXQqvYhWbVQuG9cnXQTGjAoCvffw4hsuAV+NLTA8TXrx4xGev&#10;X+PLzz/HX/7rb/jb3/6ODx8+wjHSiKpX2/fG/bOFUNxQvbepFkWEWNs1sBgOwhhytvGBRZ1BgaJ4&#10;leDNEfheexfWIZT9RrxMoacDCnNPGbyvCkaTNNtrys+Czp+yBx8pJI/ew5Ea9d5g2bONUI8IOAI4&#10;7lHC3gvyn7339bo5skOo0Ucq5FblMt3u6Yx+CKx8X65U3EfwPoHXQh0AadvGXSCk17T01Pg18dUD&#10;wj5FhdpSYJ6937WN1+YzRkLlJBh3tG/sgbStfSdacJwBolvTTBtiJjQxDlnWHFUjR8Bwfa3P5u58&#10;Cnh5JK4o3885sOWe6Z4zYEhrX6prrx5weTYQtn5teWZ+yj97gPXe835WZNMFg2TzV0cccHlO56/r&#10;TBFERbCwbBqGIdsj7gId586voxqgl9PTAqqOBDNHJM+ZqZCje0tB7dzuBcrJL6mG1GrwCvTk/y6V&#10;r/W5s+9hXZyFdQlWnD0srMyoTc4yncr+2O63TjTa3qbJWQdF2v+Xs7BgLDOAZwX1QUMPIy7XK6bp&#10;CkUqhX57m0ovCVLRxzn4QI8XH3gL7d/nME4YhhHLsoI+AsYsmGfCalcYs2JZbljmJyxhEsA3/Cqp&#10;U5O1TrJdKE7TTEJTBKwT+1J61juv1kewSsrOY0EJ6mIQJBUAZ6wfAvKacuC4DmqswzJFILpWOgeZ&#10;C+sOdp6IgLMw64JbmsLIYoIYxUUUwERQmiagNIbBZQ+MkiDiILqjXaHaOYJ2LyR2q2gX4A7Lv3fe&#10;ZiTSSUXdJOo6Phem29qHjiwh6wnRllgohgxfrlc8PDxgvs248XMIkkRhXXu23t3zx87K5hLeIAky&#10;cgmFlKBrLbEiCd+XeEnKa0C3b+tl6OzVESV2VZK6xnhcoVZdl2rwdiByzizaTp7HM1APflJoHCbo&#10;0ef96WGECn8/jhNIaZjVpEmfFO6sAnCfXtyBoso9kW8KxN7imEaVzmRrDKxZwYE4tNYEsaP1FmLr&#10;DGNWb9tibXKVSKA1qPAU9xMCnkgdphEMwKxz3neD7U4615RLxBDV6yH+t7CZ3OtHJFZAhCyqImwy&#10;8zKwuq1xeuslvT+uejox1RJzAeI90WqADrkql8sVl+sVwzSCyGcpGmOwLjPm2w3LbcayzDDG24kl&#10;RT1Fm9RoJ+7J3TjpQYWfIRXER6vO7fcAWxvTehLVGAOt/frQzgLOgUhMcIEANWBQOtnhDKPBOBo4&#10;a1Ju5HKbYc2z/7OKrCnzsWiDIxERLtcJn719hed5xsfnGz48rVgjqcQnMk+iMFpwLGkCQNjyxf0m&#10;kUad/qgrfAP++cp7HADG29KLA7ybgwEbAkOhNq8eNkIR8BE9ddtNR8vrrcS9e95CRVgsI425OOey&#10;z6sgJCSqyFUQUHmIpAqjGCGKB4n/GQpaASqxNaJG4g5gJbxvjw6bVrPVPZTq914rDCCUWSkYUAGa&#10;wKSSbRAIMJphHcEAMMrBKYYjFxTaPriiKLyazVdOsmbBIsZApGEYw1iYglIDSh9fjev1gs8/f4t3&#10;v3mH3/3+9/j+t9/ji6++xOPDg2fImbMfpbP+PoZC2kGJOPOgVgnFsossrkbwuaQQ9KrEugCYdfDr&#10;yoSCS0Ij7zfmnIGzqwfzXVbREHz0t/e2H6HfvMKL6wO+ePsWb9++xevXL/Gf//kX/PTzL1iNhSad&#10;VDrthptQ1IpirJUrhIzFek1VMWHjD02Vp6hM/JYZA1t1+3bUL9ts1AC/az7f7U22tH+ov6enFCxt&#10;gfpK3l4A7Bag3RJheyD7njL8bPBhT4X/KcFcZxvkM6DlEbDX8uI8AsVa93KvIftUde2Z63IGAKpB&#10;1U3LUQX21Wu0cKboFJ8yjHa7z7MoNCmPtMaGsVWoFMVFparFOWCx9VbzpBxtCLvtz8mfPwZ+y72k&#10;pYDbUxdT9XyWlh9t0O4oB6F3r6Wly9HUQi+cuAfq1Z+92RxHJQqz8ESVn5NEMHlPUZZfW04SuDSK&#10;q3Zsx2q/Vj708+6TNdJukA+s/+6zvfkUkvFIISetVPY+e08RekZVeQZckO+jZSHWI+nuJUOSVU0g&#10;C6MicPNSRAnvk6Ah+Y65DIGLaw0OxATNvsFNNhuVwlT6z9frtFYsHp2hvTOpd53OhLXfSyqdPdtK&#10;iwXRhTQm10hMVBYhcUzBZz3cM8dgYjiopCRNNh+d6yithOoafivAKu17NqQvNXpDUBXMWAqL2s9M&#10;zoBK3vJBoe7kGWABa8lbDzw/h7DBOD3NyUpCK40hgEzjMGHUI4ZJQ08ay7rg9vwcvIYdlnnG08f3&#10;sGZNjby3rmFR02ZfeyTVaknO1+o/Fnu5i32YdGGIl0jFL3DFa7AMUKfKGoDlFETYc50rz2sR5lmb&#10;2pEiKGghDsiinzi/xVStgcKKINcllKxHkQIP6wDBTcg917kZsV+kQoy3V4OfEt9QiRtQR1yYwhkB&#10;DETQrDMFE33+E5FF8oplZXEhPpCiJBQ1HVWkwTY3QnzOAiTy09cxADVOrgMeyB/0ACbbBDtb/frW&#10;AgZVzSatUHvEXF6XqpPnkdXzpYyFQcnKpHx/FAihNhYkc4f2co16k8IFiBusXXIGxrFgRWJkkD11&#10;nIhQGkp5+61pmnC5+Gmecbr4+6eDdY3WAdT2KnxAYbwyLiFrg5tFutgjOYL4fv9jG4KzA5ptrMHt&#10;6Qnz8w12XWDMitV4YpJFxgeKXI+8LiyEpTZiDhNDhxwSNQxpUsg7N1YWQqDwuWoAtJrQLdbV1ve+&#10;NQFMIrC3BWAX5A+VYqwztZo8K/PnyZNIahj95Nbl6lX22ivvYzaLMSbkf8yYn5+xBnscT45YZKgl&#10;3EutyvVXkGOUt+FkNbQVhqlWbQLeEJfRt15aVyWLUueD3+d1wfj0jGGMlnVDeDPlc8KB8OQA9HsC&#10;x0+XaD3kLEZCsqGO2BEH5wk5FRf76GFUeHy44tXLR7x8+Yjn+T0Ws6bpjnzvck8t+/bj/FAWGRQo&#10;8yDTuVeJlUhq+ZGI7DNtyV3g/VllFRerolK8Cfub4vdSjcjlBs3oGfq3wooAQImb0FbrlScCF6Br&#10;vJTe68+GkRcWRQVScJtjD0S7YIPCoCItugTgc8OcHrEAZsdFEtUK6b0U7DQXSeF0QkXXA+/TfaI8&#10;HtTIoyqU1UkJkWNEYMOoZvx+y956xsDBpSld/3NiyAkzed945vTgOvbjrQCCV7sq/DojeBMbhGGY&#10;MOgxXDfy+RuBjR2HAa9fv8R3777D7373W/z297/DV19/jceXLzAMCoAPpGLnQ1mNjT5nKoHQ5GpS&#10;Jq8R4mzBQEWTEYY3nVfYgwmkFZT2ilfngjKeKQD3QnnjLFjHJHADZgs2IUyECYPWGB6Cnc7DFS9f&#10;vcDr16/w//3v/8Bf//Z3PD3NfqxUDWFTteXBk6rNuKkoOCZYh+xLWajuRXnO+VCI6hkGQ2lVBErK&#10;dRWZZF94iPW78dAvWVN5IO+FObWfZypCLplpVyGWgU9xLPG5/a/vwxgKOa6KZLkLdpSOrTHXI/Dv&#10;LAjVmsTZU7/+T2wgzoD8Z4CLPWuBoyas9VpnlfU9ouCMIrIFApVNHxUWEVQoP1oj2WdCkF1z3XIx&#10;sUXpbGKI1+2ozbfe86H5AarmqDM+gJI8lz67ZdjgVnklybxScU13gWAb4rsoPlHYcEiPbgbvgqut&#10;X1sNWnqeCVBQzUkhKSw4A9wegarbAEuZfVR6AAAgAElEQVRKaiouGimx5rJSYBM93m6uW2p5FiRL&#10;PcFYAoz7Uy19KUivOeqROWeu2d7XH4Gqe7ZF8eySKvF7rXBaFlxnQIXdANkDgnHPc/mIKGBm2IJE&#10;lM1waadTDB41LBGKjIoYgqliUJ4k1lD8udzyKPq7gruN9NG50Jr87NnNnSXJjyxzjv+OOuRWVmWj&#10;kEhQ4aMrk60I2e5BURRLINuqgRP4XD+KPSFHoVLMLEF+TbEPpADjUDPq4NGc/JmB0jZDBDNm8rn9&#10;XLh86IgAW/9WHFwR4O3fkxfPUJim5gCmWwKcyURY9KP/+PE9SPt9fVm9730kDHyd7BWCWilvmQIU&#10;hKkiQSoxMGgCDZ44aAGJTD1WXGZMSVkx0Mq1IWqkmzXzSWTIbZalZQceEr7oXgak5f2WVU6ym8gP&#10;fbKhSGdgud8pZPApA/AdAlYKZgqrWsA5Sq9fCnaOa9zNfgEp9Cvrq6RcDaQ2W8DY2MKHoF4hQCuC&#10;FamUAaJSiSvxrEKePRXBlaxL5L5B4j1wJloiTD8EwDfaNi3LAmttuofeGUCqU1XDB7zujY7FMN19&#10;L/aiVPvaC7K3UlJTZbkme7r4r3NcKL+P9uu6L9q3j8zkWQr5ZVfYx9aCkUQYhGn/grhRClNQ1w/j&#10;hGnyQL1X2us0OU/D4MFsGQirPPmShHlEUENVfybPc9nzeTsutibkeSxY5gWrMd62LliPzbdnmHVN&#10;GIMLPuX+nPAuA0rTVrCUjiqhPA9WUir+t7U+LxJCKCv2q717UlsK1TVlS8iwL9DKU0FUZ3BJp4Ig&#10;LN4n3LNwkcL9IVIhANhPHIyXi/ezny55Uoe90t4sC+b5hmWevUvEugQFOoMo4kT5wFXCxgXYPkcJ&#10;e+TYGVb2OXVPl7JMucj4jGe4MT4fUqWwaV95Wdh01t/mGUQfodSEcbiGnAQKAlfRoyVhWVxbgBbu&#10;EnKfdGHvV8qvdp8f6oTfvw+eV+F+z7cn3J7ew8zPcIFwSgJTgYXKPLS0D200pFzguVV1hpgDKl83&#10;OdFR/pejojeKoRo47P8YvD9XcJbjkHHUTbLx1ILOufSpK9Q53G7uJBCYH0Y6FehWhPXIxkGgDS6M&#10;/PhFqiuo1od+2qCWjuB9umFoK9myBUsstku2vfyQXNZVDOFNRqdDIPcaL67KrCINfdPAlexd/A5X&#10;qGbIKw5cHFb17JsODRazVyQ4y0WxVauuZOhs2pBCSOswjMnuBUJRoZTCw+WCr77+Ev/rX36Pf/3x&#10;R3zz3Td49fo19DTCMafxsbxWoh8ZyZMz2YOmiZCwUDVYNEWqIFPAHriHEqoKioSEZ7ClutQrVRRA&#10;I6BH/7mtgaUVsAbOeUU+RfU+O2gCHl88YhgGXK4TLtcLhnHEX/7rr/j1lw/hGuqwvixkanpC0FSe&#10;BNgoVlmo1VAqejiwoplVRAYiG96yHhyLxXP2zBPiHQHcqQ1oWe4zbUBjWxRulZ87ZWRD6dkOydyz&#10;/9hUcVxkoHTlyD2rMBmKd1Q0nlEQ9Xy599SrRwRBj4U+q6498mw+C4LsgVBH9mx76+iItD4Lqh1B&#10;kdzoxdvgzvbPamCpJmhZkHDxjHWiQe+BdHltlxMs8fkgOgu6YkdRvVVR10+Mc3INq6q+2IKKR4Bt&#10;DuDLwfOtMcCyoTmeXCOiFA7eOpeLAnAHuO2t2bPCiuYaVLK1r6EeoRwUExiJ1OmINZTywWm1OGL7&#10;a3zWMmDnHB8SXpuarCA5zpG5PXu2o5qoB2TL7z+yJ4i/GmM24cBn97wj0LflzynPjnunHM4AV02l&#10;WhVGSjY8t0wVOp99nRklyOyzirbXz1kXJv48+BmnLLefX232i7K26dfFR+dWU30XQJdoB1D69R6f&#10;Wb0cjL16vpxaRBPITyP+1e6dbgULb+MoqlDwdjlKCjGEmCn1GwEii4QF9dchUL0BbPeJbEcgWgAh&#10;vJCymbgfM+SENnkAvhKHtURHcWI0rp20Fwd//82UQGywlUJ8dCMR4EEBG8CLvLZcmKSlJFRxaXJp&#10;szbC/2vtfZ3n2w3LumIcRgzjkAQ9JAL6JMNNwhqCmzVsCSG0ztZUe7DoD1qkfytQsyGKINR+vSK3&#10;QICECeqvBIm1dWYGjNrPtiTh66EAeQmkVUzMSYtBk3W/IEVFzfpIkC0srr1SlD2Yq6mg2DNprYNX&#10;+Ba8T/kfxOW1L4iMrQiRi8BNkV+hKAWbknwdJKYukZ1aEcZh8LYUy5JwDOucb4M3G4pMD2o3OaWN&#10;DCrbrW1mSXOvJG7Uh8hTGtzONqPqPpX5HiLocqc3OlOfFMIPKmuhmCmXVLjRUoM7dUq0/A1/rLXG&#10;dJnw4sVLXB8eoIN3vdbeacBvj2mWJVkzedImWO44T7K1nsekVNYIivcxiQwUKazG4eP79/jw/j2e&#10;wzQROyuI1kiIu4TLKJ0JVhlAjQbNyKCNTUk+W7dYEEnChXfI4pP9XI/I366/Etguz7atWGW7pmkT&#10;rA6ikLniA1z99MSEYYyh5t6M2jnGYpYQhn6DWWaYQKrZoHIPcya5LuAswKFgNYTKOIg7vVrLLlNi&#10;lmEgL9uBcZnVycjhvK4mU4XIzASb6FVZjMOUiMG4b3HAyvzr5jB1EDAOQyBJttkbcZoh+e9blwkG&#10;5501jDH48OE9fv7p/+Lp468wq/W4rs47movXFCT6QHEGd2Cl+vmXZACh7HfrCS4Bgm8mpf6fgPf3&#10;gPxHwBN1VZVHABwLNr1UsMnDgqtRqXyBeNMUSrV3Aued9QBrSOWMIxnONhLcxcHSDqfBRoUmD2wZ&#10;JFWrkbz6IDPuddPRCijba1q4qnbKwq833p1HlAqgVDLdIogqHk6xqIkHQLQO8tOdpR2CtRK4VKmo&#10;H8cBwzBiHEf/4JPyidKOMQwjXr9+hd/+8Bv8+OMf8Pvf/w5fff0Vro8PgFJYrX94bYprpyrsJlu/&#10;5CCMcuwlqlYHkBjTyYw6OwNvOxZ8IqMtj/EBLtZF3zcdNqo4Jkp+IsH/JRT7UFyQ9r75bP1VChsf&#10;AxinEZ999sY3GMGr9D/pL/jHP36FNVYcNioFlOSRVLHxRnUVoQov4XImMT7LjM3osnMurE0uxsbj&#10;/fb3LxS5YpqGxLOZC736Nfb3l9prPnqHngHA9vIf9vayXQCEy6Kt3uj45J7ZCw29B+A5uwefDRHv&#10;ARA9Fey94bNnlKlnLDJ64NOnkgL3XJ+jEMy9xmXfUqOt6qjVnxK465EqtXJUXltpe9AK0zrznOwB&#10;jmg0oeVZs234tiQB4UjB3S9O81nb599oF2BvEW0uNOilZRilScAcolXXLyjGT+8lvc4EXDZBGTHu&#10;nc6FVK0f224plQvyVgMQVb7lZ933Jq9tEPLUyadlWBwB0EdA+tFU0NGEjwTUe8G69wpl9sKHayXz&#10;XpDw3vU/a7XWmhby9ZIVv6dNbbl9qdI721gTgHsKoZYqNaMSsK8V+K1JPRnKerYG6O3pbWKg713a&#10;An3O2ODtA/jANtuLqmesBRY3MsRSXRbBlrxHSdKDhKGmQwXGduqcs2s5+itrTSITCRXoQAU8F0FD&#10;BeUDDHfuX+v+tG0NJABMG/JQU3n2OFc2436yitKUqVMExaqwFqv9bzWRD6M1K9ZlTlYRehjD/ipq&#10;phb5W0iMSbrMbu2EKg9oSlN4FbADiMDaxh4j/vxIRCHdYFgK+qr5ruSzzxXwLuxhNySpFJwV20ep&#10;rqcQBOyFjarklZIt3FZSuMnGE17V2/NJkJKizlVxioS5CmMl0begJLGEwK/0CQek/VMRjhmeTG/9&#10;SsFDmwJxpZIllh68l7YeBpAekrJXEcHYFWocfY8c/MqZXbgH0TNbkoPZxqp1PlXDf2hP6zX2y9Qn&#10;cZ8g4H4NXtgC1fVvWL/lxOVWiHXUo2zPYGQlNqMAdQtgFbU9R6JyQFpBD15NP10uuD484OHhEdM0&#10;hs/kn1drDGzYM6w1MM7BWo+ZeIGg/zUGvAeb882UJEKA8jBoXKYrrg+PeHh8Aa0U1tuMj7/+ig8f&#10;3mNdl3TP45ngPf1dEHDEcN48sSpzG0thoHhGGwIZjxXRJt9O4kAcOYM767YjsUspSOLi+RKDX8K6&#10;zX+dUlt7uJQx2MhC8M/ghHG8YLpeMVwu6fqBveuEmf3Ew7LOWNYZZl3AwYrI13ges1Gix2BWAbCW&#10;fv2yJtjasOb/bjsUxHWnxH4bf7614X2wC4HkHsMCuw2mmSeMXCLAnV1Cz6SSwCdeS5vs41Sxtzvr&#10;dkSULtnORZGzc35aZDUr5vmGp6eP+PWXn/HLLz9hXRYQdJhQGLwyHx676y+fbSG5qSVKmrJ8r1RO&#10;DMnztd6TzvQKd4P394FAx974ZxSHbcVJP7iv52Hdb2aqh000tS5Z4vjXddKvMSwerbX3KhdWK9tC&#10;vQbEXTHe1r7ODd6Stv56tdqq5922aUCSuqZkyXLzXTc20johEyfbMF8X+dVAUoagE2uT8j35wRbK&#10;OrVRe5YFj7diibY1kfUdxwGfffYGP/74L/jjH/+IH374Hm/fvMEwDnCA97S3fhqAOShwSFoIiMDi&#10;4BWXmkVQMSrJIm2cku1RuAfEfjNghSFsSs9PDsbMWI1JqgZSGiqE2qSSjDh54SsApDW0IjDrwHob&#10;MFQwKTIAAXoY8PLVS3z33behSPP34r//+xfYxQY/tWxzU3rb5/wBhhNj1RGVpzC+RnmkU/qjpZCO&#10;mnFE5e/GQeivNirb7GFc9yOlD/beeGsbKM7P2D1Kw15o0RHQWqpYabMv7Smrj2xs/idgzx4gvfe1&#10;ZwDlFoixdy1boFdPkbqnfjwK7zxSztwD3rXOvT3v6tZ6OUMg9Tyozx7iLUXw3nWVXuz7oC91Jw32&#10;rvd9ICUXZH0mrakB2t8X8Lj32WQgZg0k9IDS1l4TFbhZ3ceF3/lG1ZjOXO6u6x4p9qmgfa3qLUZ5&#10;mcqpuxMAZwuQPGpyj0iys2GCe5MJLY/yPZ97OpiCatZMjb26fq6i2vZo/zrzeY8++1krrz3Qf28f&#10;2wOxpeqpCeSf3MOkfYRzDmb1vuHjNEIr7zUebR7KugAA+jUClebfh+f9njqvdVbF+3w2VFhehzaI&#10;g7vrlXJsmxpATZmVFdHCbIiiBBhaXRMIb3TIKTHaJym20iz0ZsFrkQ5RqRXfC3zzsJdqKPz69UVL&#10;MY6CqBa0kwBAyiyWKKRSBdAke14lfZlRzSIxElDB7AGMyxRUtYqq3KZK/NG086unRiGUydItHZXy&#10;mBs2Ua0aXjw/jpPlT0tU0cLvpRVCbTcqFDfZKxjSVmjXf2W7Lhp/rip4LYf+UgUsS4HaUe1IOZSQ&#10;aEMixNfVgxZig6hUboCGyD87PnciZmJLaMm9lUT3zYDSKqh6r7hcrmFK3U+q62GEHifowYPC1rnk&#10;HMBBqLiuC5b5GbfnZ8y3G9i50MNlRWr0gJB+0duJ1wNryg0BBTH8Qk0ucC//aXO/4l5XTZIcCbH2&#10;LeXqfXYLR8WpnUKw1SDfErGvNa7XBzw8PgYl9oghWIqsZg0OEA7rarCuBtYYGLPC2BXG5pBrj1Vx&#10;wqIKFyapIhY9v1IK43DB9fqIl6/e4HK5YL09Y51vYGehVSYkkwUkZaLSPwcZnNz2+e3pBmr459FO&#10;FVoMyfYmvXZqjlb9I6dfCutOQimCEFYqKGqnvCht8FkvPSzyGeMDeRWmccJ0fcA4eXscb1flbWfM&#10;uvoA2tuKdVlh7ALrvHiTOOOOcQjJgUMmQCkYzr2JTWB7bYO5T0yREN2iCNr2Ux0hhNjJni1OekQA&#10;3VUWqX5d+n99loqzFkbFM7i2zolTFuXEWbPfD1aAhetz+PzWGizLgufnJ7z/9Rf8+stPuD1/AJgw&#10;DQoDEZzyGBe4EgYiu3/ICeZ6L6qDv2mztxBav5NFFRUTlP8PPO/3Ct5yrLME3I8K0pKtLa1FWuN0&#10;dehdOX5GB+nIreZHFJdisSKOJDkumUPORVAs3pkyAAtuhQZSxahzF5QsLX3k+3cFiHxPw1s/2NKq&#10;iNFX+tbNfvlzeGM1koKKFYFcAFCD4sIzwqYM9RJK5dK7NLySi2y/8qEVUN6nfTHQ2mEcJ3zxxVv8&#10;+K9/wJ/+/d/xww8/4OWrlyAAq7UhZDaweUldnxUxSlE5TkQqeXEp5FHbOB2QPN4ky4MwNhtcBAet&#10;8HC9ACDMtwWrsVgXk++3dYARYYaC0VMEqNGHYoG1P5ShwFA+lCRVAw5gwqAZr16+hPqWAstosawr&#10;zE9rLuzhsjVQBN/DmDREKnl12hd3VH7ettEF7RyMVIL16VukWp4LX8qcEl7+lD3f83riJh52tTp/&#10;D0SoA1/PAEkVFJmbp7o23TS251SRn6IcbeVinCEg7lEn3gNOfQo40WvY9wq1/6lNxNG5dxSiey9J&#10;faRkr5+dVlgyddRPvWtVfo20bNiSp72i70jtuB/uKpqI2patCzA2LOROXv+mnYrwdG4pK46C3yUI&#10;V19/aZVQKD9d30O8aWGG/WmNemR4D2TvqnnBp0i7HiB+71RGOx9FdcHxs8Tep+yZPbJ0jyA++rte&#10;APGnqu7PKt5bNmYtO5NS9cmHQH3r+a7vUT3t07Msqv97G26a9zulVAhs01VuwFaZ2iPz5OTLno0Q&#10;dcPCq+yKChDukXt74oJ6f+jl+tRfv28VSBt1a3PvQ84XkJMwjjlNE+dA26CCDEIP8JYgaK5P2nqs&#10;t3qK9lrvK7j3iPAjErd5v9LZptBLQpMAZE0eRw/2kjhpTQ2gFHAIh8446u+tQAdEv+q+yIKK4Dw5&#10;pd3ye96ooIWNSJnvhiQ8Q6Vml31nPMMUEbixZ/evf5yUoAYhg41KM9o+pD7ff7Ooq7mWwpYCoJZP&#10;eiWqyTY+KPp+IaPufC4unEiLX6n8Egnecb0OIIO05bPDEiqUb6eyF844gAqhs8N4wTBecHl4wOX6&#10;gOvlivFyhdbRbgIhHNMHnEJMjvv3ygGItDDrgtvTEz6+f4/59gy7LnB2TXtBXC8E2g9yxV42WLg2&#10;8hq1/PI5g3okJjniOYGNXGqrwKdqfZ0hl2sMKk7DSICzVGWgEmsIYllMkVAMCQ5T88M44vrwiOv1&#10;wYeTOodlXWDWFeuywJjFA/eLSUIRF/zm63BLFckenZ+2FjnCUMlixZkVt6ePsNZiGkfAOR+0TZxy&#10;OSAzF+GE8wALXoS6RHY7Vy2AtsWzQTu9dUXcds7iuhZLAtyKcO/ZvEXi0IFFyK8LQHL43I7zvXDZ&#10;97+wZwpEndYaI8awOH2P5Sxjnb36fDUrlnnGvNywLn7q0J/HIYg25AjENxn362Sdk7zbnPjcweXC&#10;umxrLSzMZO6ZUqpc6/LPdWUVxk5kfG4nP9ER9OQ6J583jl2MvMyxISI8IhLJ0pO+RTZwzFwglYPf&#10;2SXwfl1XLMuCeZmxzDeYdfaZmZOGUwMME4zzeZ2I1kynevNGHVbsM5QiPwu/cbGYmQQRmrBjgN0/&#10;Gbw/AouzEqQD71Hpb9cv5LjZnH8KgFUvoG5hS3lkkpMKmpOnd9qsHFUhMdykCCl4wfvgF2x9FRvv&#10;U74/6fstVX61QrD3WvUCl6P5QDl6x5VHbfGzThEEXKg5iIBBaThiGOOSl5oi6XsYQe9SZb0BWqC8&#10;J6fW4cDT6bpoPeCLL9/ij//6B/zpz3/C9z98j8fHRzi2MNYFsF5VvpAkiAIVgrqy+ojCCDGz94OM&#10;71kHJNkFRk8+XS5sIJoA0oRpGnC5XPwmh8iYr4iCC2ttANC1sNEiHwA7aAzaTxMAgDUWhgiwnnCI&#10;P5o5hGEF38yXL1/g22+/xhI2qnVe8PHjzRc45KOFWRS+0WpHKxWYZitsDnhvE8hBZMwb8KdVyJXW&#10;B2ENkvQAjJMowurnjr3oTGjq2T3tCCQ6DdBCEHkngObSA/O8Av/I971QTZ0AZlpAUA/8a4FTR5Zd&#10;ZwHtHghUA333EBBnwyz7Z8SnETqte3LWCzv/XE6TWq3nq2cr1LuntV801/P2KEmDIwLl6DO3wPhc&#10;nPUnDs5OixwTINXabBCRuEMpXIRphvsoPbAlqNZXs7d9VI9US3u/Hl2fMyHTR0Glh4p6lDZ69Zfv&#10;TTSUa4ULAGqbg0KHGQG9nIvWlNVe43k2LPvQFqBDqBwDCed8XGuwuff+jgi+3rla16Pbs4SaIfZl&#10;P8C7xFr8nmEYmk32WSups/tTy36o94zJa1zXyGdtiHTIa+qp7nsEXc8Grg+kl5ebkfM+pNWQswzn&#10;dLIXAQODEj75lRc8twjWorymLehyWDflKYCW532L0KaWwORkz5hnfjkEYJYMcul2wZ2auAJZi7oY&#10;EIWy8HgWE7xpelmL+7XdHxI5pgjktpMG9VprKlIRS24uJr8iqOhYAsxUfbYyfFIS1nJttvZPB0jX&#10;6GBTIO/fzr1jSrVz7RveVu2iAJR3Wpjk0CwnelD3phnXRw6kjWhMuf7kbAMTUhAvoh80VepelCqE&#10;0ouai3rEX/qc1yOnv9WgMQ4jHoLtycPjI6brI3QggxgEpQcoNWwngEV+m7wTSmlM0xXjMOF6fcT8&#10;/ITnj+/x/PE9zDL7+6DiemqLJ2T0owTMpWtAaaW/nUao91WVMIuds1EGVMfPAz/Jfr6vqjN7UEze&#10;7H6/7PcCEJjBPP/exmHE5XLBNE1+MiN8rtUsmGcXAPs1TKB5mxwXnANy6LcrHQDiO1YSGEdFVMi9&#10;KuBa0QqaAGNmWLNEeDg9q1JgSPJgEXhfvQfs1R81OXKmrsnWzFvy+KzFbAocj3mJmzM6319PrnKy&#10;Ioo+/zFXwFmfaWQL6+yyRxuGAeM4CkEqwj29wfEN1jhYY7Css7/n1iQRVfZatyAuJ6VNyKdYltln&#10;ECqxr8Zzhim4TbgS+xNK75JI2vbZWivoQaXJiyhmdul8y+Sqfy6dWJ/cxC5zXe8ENkEBh6MgLiid&#10;RJTA8Or84+IsY+l7H7JpgnVOBPKtNT6oVmkf6Ux+kkEBYPLOFiS86vfPEtri3VSM2ghyTUzYb4ND&#10;c2/T6Jf+KeB9wXQVBylVaob+ocl8XHSfDWY826ye9+ktvbzBlA5LpZTnq1Lgi9p4WskilRR5cXTT&#10;xxVNNYdkqOoxyI1qZEdx2FLcNq9dVQjUiou9DXV7zcuZQW9Nw8lLk4gwaI1xHKAHXY1wleoaOa3g&#10;mUvvdS8nLh6uF3z19Rf48cd/wZ///Cd8//07XB+usM7ABE8uwAed+cNR5eA8cdDEjTyGe3BlS6Tk&#10;wUcidJgFkxnVIcFH33sIGszzgnmePZi+LJ69tT48Q2uFYZqglQ7+mQTAp8cPagjhHAQTbHI4hBCZ&#10;ENPlYnoIMbT23/3q1Uu8e/ctVuMZ+//4j7/idltASkMzpbGlpJZQWSHPckRMKHmKxkYWePFpdwxW&#10;9RrPm7XWKj33znlbiTg1QNTzF2P0x+fOWGXQoTqyB8y3i4z7POH39p+eGvOe0NMz4TxHKvEWsFp/&#10;basQ6ykxj0CFPa/6M2r5I2D2jCrv6HqcOWv2/vwMMFrfm1o9IosFad+2B8TX16GnYI4Be9mHlzak&#10;bX0unVHQ3n8tOWWn7BNlotEQxXVvgu4soRK9d9OGLsEWwmGuQiukMT4v2xBhqb5oPafl81Yr0mtQ&#10;pB0KXgZp1kBO/P5eHsIeoH505rest4krlWRRbLdzF9LrU+1xjU09tA1KRXfOdC9Mu7Zlco53zqTj&#10;c+iM93nv+/f20DMTRnWdfrQn7zW+e4ROL1dJgtptm8vtZ6nzNeJrRqV9m0zY+irnfaK+F+fuYT09&#10;s7cn9YiGNnnKG7HSHvks38en2MORYAqLcw9cBINSvEfkhSfWMYy1GJwDqdDIUwnGSxDH1deJakBf&#10;PLNS3dxpfjnYyDQ9iFH6Jee1RS3HpPOTdxya/dRnU2Oi+FxvSlIxzWiufSmSYpJB5pQAZxTad4Sa&#10;3GWSm6mbJ1BYHW235LwXc3v/VHK/UVThlyoHF0e1cxUqLp+jYi+qsl4IbTtMCbpuJmDkREknYH57&#10;T+QEfXXjKVNCG/CFxYRPUQ/Uk4it/ZO74jYIq55K9lbcdy5IKxZKWJUAVKU1htEDg8Mw4nq94tWr&#10;15iCyl5p72kPqEQccPCattYEMMuF8Ok4CuKSYpXFg8VBvavCBJQhSoGOjN6e2zCJiOHHjenjROZE&#10;gJj6fR21H6/CGow2f4bQ3zNa3uSSNIlESX4+EXrVXq0b7qtH/7yVCQllfsSKFEErhXGccL1cMI4j&#10;SPl6bTFr6NlXmHXxmXUxjy4qiwXYLfcLKtNyt77mBSmFAq/y6wMB5LVgAnR4nyoIH6vKYruqiVKg&#10;PG0Tncr3pQgHEGGVzV3XqC54sKsGUUmbZ1N+TaztPN5TiWaY4SxXFjMenI/2RNaaVD87Cxhjfd5i&#10;4yzWWuNyuWAYRkzTJfxewznG08cnzKvBsqywxj+D/rUD2OxRr/w+iZNlDgVCcZ5X/Pr+PT58eA8i&#10;Tq/v7YySpDuQDzZNeGVQXodJHBZnb7bIIUVBQKpDDkMUz3oBbgz+Tv77zMWwic/cKLFEQunOwpSd&#10;TcJV82JWQWwjEFRIrhdI4bh1LlokVKJ/v3M2TSIg+OkPQjSxzDOAG/Q0AGpIdUayISKuyHza+N1v&#10;hamStERxqhPlqYd6H5K14uED8qngfX3AFJVBfEsNIXofwKaNl+A5G4FzvszH/scs1IXi88UDk+Et&#10;Tqxnv0gh2cFIXz5FCo6UtydxLm2uWim41JCTGP/feg7KQC/HTixM2ug8+ABEaiuvKIDXLUAiF8Tx&#10;a3qKtaO1kb4+juKFDcjBM4Q6jEJHUL18/yQC/ESQVgy7tQylGNfrhK++/hx//Lcf8ec//wnv3n2L&#10;6/UKE2xjQBqkhjRuwwIO8Cp67wEY/VSVzmFojr0FTixoFQmAJ9xHHQNkKI8T+4LWXwXrHOy84Onp&#10;Cc9P3jdwXRYfaOsMAIdx0iBY0DCFsFoCW/8+tVZ+o4l+aaHJcjZEEwUg3xoPiMP5kb5pmvD61Qv8&#10;5rtvvM/XbcZf/vPvMNZmFj1ugDG13dUAACAASURBVI5Tc5DHVFUC8eUBXC6V4EWpSLD8+cCLgbEl&#10;2IKdglZ4KNK5YFba8byrAfyW+vwI+L5H5bcHvO+9x9Zr10GDR589PacF4Cs0LzsAUsvLtw7paj3/&#10;rb2lZfexp3BpBcjdA1QcXeM9RWMLRDm6Tnt2EmeU4nsEUQHUx//n+qGpZr0a00o9gkSqQpSijXKx&#10;ZdG29/6PzoR9KysWfrLY/NxeiGDpvX+OsD4k3qp2XNpdoRRR5l976ldJdsiwsgKGLs/+UrWoNtNu&#10;EnxrTQz2SLDW9a8V0nt5DD1v/y3owEWQuUxLLILvmTeNXIuMKp+NkmCnQvnbeFbvnMRof1a0IC/s&#10;Wy6fOYf6Z04PKD9rvbUnYJFE0va54sO9rkc0cyd4uBSU0I69C3Xq8HaGQgmIS1IxnkUF3FmoeaW1&#10;Zo/faU28cdP2srV/o8iNQvJNpS5wL4Mqc83LhV1QtkgrA6H3QtCLSl5RAY4jgphyzwkBSc45rM7X&#10;AZPjlAPlXZEZOvy30tk5XDFHjDPv703ETdpc1M9dqUTerP9U+1ICres+sm6u90iNDcki1is3tezF&#10;llYASlJJt1lbVL+9qrkMV5aSkpsKBV6rcY/WnqGIzwBHqMWjDYG0g5EgZjyYCKogd4o9iOobV+VG&#10;sCD+xc8vhD+bfbCub0r1rCS3GS3bjfA8VwKz9IY3tgVFV1/0JPLnJaEWeCtSkKAQu9wXoyT40zMa&#10;a/dstrwhL+vg0rQvEdI9qzv9OPXi7ytBDd5G7HK54OHxEdfHRwzjADBDK41puvgg0QjKWW+5YZ1X&#10;967Lgvl2w+32jGWekx+2dBDIQzYluRLnEJw13v9e8mfCy6bYb8PUfP1gZEV6RXY0JyHzGsoUINc3&#10;oZl9IBnE9KxRyyKrIgsEtlb4shfTFWjmUpAKeyPyXj8MI4ZxCO4ByuMN4Ww2c7D0CBY5NgS1137h&#10;OaBbfOy0nmi3FqG92gc+BNQY421fotMBARzU4s0IziR44W2/7SLA6goBcq6NZe4GCxKw7WVBG3Iy&#10;YkR5ynUIQkdm6RsezigucwrB7BXvwQrMhswqr4K3Aez2JJcx3i99WWdYa6CVxjCMwf0hqvLL6QOt&#10;B0zTBQ8Pj7herxiGAc4xnp9nrKsXc87LAmNtmOoJ5zAHsBk+x0XrAXpQ0CJvgJ2DZcbtecb7X37F&#10;L+9/8aSAteEaqGQR5EJosTUWjhk62GVJG0J2UpmfayqtFIZBYxw1xskThdM04jJNfpJADwEXUyk3&#10;EaLPJCWU8tIy2GUveXLhTLLhjCOkUOxgKpczMyJuBRGaLYlCRpoozI4YDg42YKkMPQy4Xq94eHyB&#10;dV5we77hdrthxAgaRzANFVdFVY1DJZBfnTlN0R6ySwWjEjEUujnO5D5via9/GngvuqgtZSZhfEan&#10;UaiBesqKaJz3H91TDh0qzvfAOBaBOo59grOzYbySRdCNX+SOFKz0CY7vP2wYWqmkVOkplvKNi0FS&#10;VBbE9bX5lDsWFrocockWAoRWGM49I/mbg1+EKUWgXukQ1FqA+6qwbshFIZIHvlLe614phetlwldf&#10;fYE//vFH/OlP/4bv3n2LcZqwrCtW4+A4qvWVH0cVykrvYe83r2HQid1MCecBmCdG2mggvKu2uQsK&#10;0SuQxCHPjBCUMeN2e8Y8P8MsKxjW292w909zQQWhh9ETDuQ3Ma08eE8R0I0+kEqBtYYjeNZWhfRu&#10;Yijtn6Pr9YLXr1/iqy++wM9f/YJff36Pn395DxsbhtRs8mE6Bm/xrLSJehZcCb80SYZxpWwo/R1J&#10;oRFHxJV/Im2Y+L0ihRvdUyuk+gjEOOufeqTKawEiLT/9I3D+DDmQmjwBelKhMjoHaO2BTT1F+Tnf&#10;YTokPnpWOa1piT0QvPeZ6vfU8tnuffazXupHKr3aq7FOqRdylrJoTT0mbZSBOeyvXju+GMpKkhIs&#10;qdWqPVC+F5y6t97L68oFad0jDM5Pt8i9ZN9vf2/iIxPMW1CYxcZHOBjTjoWWq7VY28aj3ssksdEj&#10;hPbChXvhsWemECRguBVY7H19Jd7grBJN17ECongn66OnQgYjKUBjcLqiPuF2T9bG2e9thxnyJ5Fa&#10;R6rpI+JhjyC4h7g6MxlU76mS/KEKQCEWalraWmHUAad+7y33E+eQfLX39wD5Z1SIg5hr9Ss3iAQ+&#10;VUfsWc7VCyTM44YepiImkZ9drfTW7zdMlpZAPgQAgea+cbxOFIBy35fHCGXGMqlttWUYwxgHDrUz&#10;lyp3CXKlfC9pD8MbFZoErCUIxVzmmkmvewnSZFKoxupd+fI7E471NG8RXon854oqEDKtsVoV11uf&#10;pYpcThPXZwVJFZaq1XpbsiATKtnujatzmzULoDL3M1J9TJI4RhbLlDm3XIG28X2osm4WHr+uK9Io&#10;IxCYI9pb+qEn8LoiHBKYQrzZj5N1jezNCrCRxBnOFXhcEnwFgJ+uFSd1qJy2LmVNWdzFAXiTEcHS&#10;tz8qVLPYKwuXMrioPIilsnBMKY0xhFxeLtccaDqOYe/I4Ke35VixrivmefHZZwEYNsvsp8Bnb8/h&#10;bVFUAPWU8KWjctpGkCgkyKLk5V9ZynRz/Ko9E4TsJ74hf0VwtPDk5jgtw6K3qXzsW3t0GB4B1aIM&#10;aosP2yKyOsux6jvicxowCw9+TpimKZx3DgwfLuu9zX1AqbHB1kPiJcKvP9dH+YxVtA3OTGt0cy5w&#10;ISZhARQye4iTg7e9CoJBYeyRzjDh/pWmaeqzOGGc8WdEzCmM3Ss5MZWeXBdwLxFiqyCEffLOqKBU&#10;9+A6M2MYhiT0ZGFREoNVnbMw1oKtyz/R2SSy9WGxHuTO4L1X2VtrE+AOANfrAwAPans3CJUmI7TW&#10;SWU/jhN0sGl6fr75AOhlhTGLt81xNu2pKlmi2iCkJDhiwBGUA6C0IDUIzjg4EzzxrcNqLZ4hrPgC&#10;keusJyNMUN4PWmMYHJxW3oY5iFTj1IX3sOcgalXBVjnsRYowDH6a4HK5YpqumCY/PTJo76SRn1EX&#10;8D6NZIMX8NC47rzXfRD1Up76snFCgLLRWj6jCIqpTRLHPd4BVrmg2A8EUshzJPLZMo8PL2AXA2MY&#10;q7EwZoVSBqSnErOqsx/ZFfWktJYrRRn5eXOFcT3l6RRhWyVtdYRH26nE2rvB+7jJcsPrXY6jy2bn&#10;SG1Uq8z3FGEtYP4ecAEHOjyWXnWMwMr5xa00peurguUIqrH5pGoWiZWqo9YsQrgQg1uiR3nj7XHb&#10;e/WeMLRNk9cZje7ZMew1i6k2Ec1U9tUKHvNps3Ib/00OSochjPUoLdTxpHGZRnz11Rf4tz/+iH//&#10;93/Dd999i3EasRrjN2AXgljIF8hKPOgxCV3rIQWheTWRAJhCE6GgwCqHFTO26jymLCsiOH+kEQVS&#10;QGFZZnx4z37DNktQ3PvDitnCmDAW6xiDc9DjAKVHDFP0GVNZ0Sg9mhWBWHkrHB0Oe+uLGgeGUp75&#10;ffP6Fb768kv89N//wNPTM+Z1ziwp4AsG6wAXbH84K7PKjUgCZqKhZwc4uYYdAJ0K9vwvid/nnIFm&#10;cVSMzWIDwh8BD5sU+JNg+xkQ+8xrHYG9PQXmni3HmUki2RgngCROhxz4wkvbjSOyYM+C7Oxr9K5p&#10;yze1tiBp2QUdgVp7YM2ZNXAGGDsKN63XaGvagRpSGQm4cINUaxFt2zDadqhrDdi2FK/1fn+vMrj1&#10;+i1f3J6t0Paakgi2vuOM69yX3XvJ1Yi1hByar13ZvDiGI7cJcGztFdwJedpbf3t10tHXbMNiabMf&#10;7ILfaCiVa7BHWhZItejOPZMFcR16vg1AP7+Hl+u+99yWhHMN7GyIn463/l5o8BE5/KmE8ZkJstYe&#10;eOQVX2c7+PXBFUEsxn4dNqSi1qpSK7beDxdj3Wf2aiI0c5l6NfGeXVSrpm39vjk1QL29hZNiXJGq&#10;gsf7ys+kGuQMHJ6pH0rbHO4GS5MUbyBbBRhjsS6rV/pNAwZNJfrq2bRUjrJQOHNnzZEMn2ysreKZ&#10;F17RER5TEYwVyklpAbD3PJRKTS4FK0WvWq6pRE+57It/ZGOUQD2ptXIdUUOsc1GG2iUgu57GkwIU&#10;aYpDMjC09B5P3vSh3ubSCCWTEixIbCr39i2iuV1HdGK/oWpP3Ta1rTBtDlai3PDFrk4aKqcWswVS&#10;FuIVNkUoTWrqcFUExaQXw0ghWbBmYGl/kCRHUEqn7LPEPFBiZvxkyzhhmi7pLGSBp/i90ttUaK3S&#10;NLgiBT0MGMYJ4zRCaV0CQMHyal1mzLNXk96eb5iXOeAWFhwA4qgqhqgBo5VIbfe1Bci4Qrw59byb&#10;9ZE+GxfAvEpCE8qgbyeZkRpT+VK40SOa0XtWiavpj611RdvxijYZG0j3PNgaRuvdoGqOFiPRS9w5&#10;DxKuJuTRrStcsFwp9mUpim0p5+K+KMQ/UZzTmiDbnOvCHoxFYLXSnsRRFNZwtMwJACTDpYg6ClY7&#10;+a1uNghv9cXBG52zYFRBZkpwAlkBQrCU9xgFVXZfQh3uLIdphRmAt4y5Xh+glXcv8FYxXjFvzJoU&#10;9Na6dO0oYBAQuS82PCNJRCC8H5UmEDSGYUiizymq0JUO4LbHlMAehJ7n1Z+p6xqmKmxSY6s0ZSf8&#10;1ZMYNNdNSgcrmShAtR5wnpclee1bs3rf+/pM5WCHFJ57q3TY8YaggnfFFKUnDxDum/KYklTCxyBV&#10;AEoNGKcLLtOUshuulxHXhwsulwnTxWc5kMp5kSV4r4AI3ntbidzrcxb7FhOdnEPLa9eBKAhg7bkg&#10;ywg5ATnX0wVx0TCGvInLBGtvHrynBQr5XqZ1VxPPTWEACkK8LxyX3OiJTJ4TvcCnKe/FOMqZRurc&#10;19FppdLRa+41ukfA/ea1AovlwXudmMUacIqjUP7nOEkMh1qLyjCDXC2G8RDKierYU4btj7rfA6jk&#10;phoCoOZmU9MDPTaLtAI5Mggkxt+z+W04fFzxuUj5EcGovPfjSgNev3qJ3//+t/jDj3/Ad999i+ky&#10;+c3RxgPH07YuKsIiWEzZO9gD90NS3Gefs8AaVgdc8bkrEILibsJ5UkJrjXEYYM3qx6/MDGeXrF4I&#10;hZ1n4S0A/3d6IAzh3zgNF4NBSIex1XBtvMW8nywg61/XWgMEUH8YR7x48Ygv3n6Gr778Aj///Avm&#10;nxdwNb4cC7JiWonKpjoWWeXhsL/ptPIgMnCvsopnF2Q6H3B69BwcgZFHish7ybEj4P9e650zIESu&#10;SzmpGxnU9Lk+2qt71/NMDsYRyHtm35Le3UdA1xngfo8UOWtTdHYdHk0sdD2sdxTPewGKPfDqTNjx&#10;Xj5CD9w6ut6t9y0V2C1w+MgCpEYSjp6fTyG1W/VIOcYoFJVoT+w1UzoSM49NIO4904V7ORe9c/6I&#10;YNrLYjiaaNkCnHLigAoAP3/8M9MxqnGG0OF66z1j9+6zvXyMs9e9ZYXWe157hPQZsqC3n7T24KPv&#10;PZtjIlXd8Ud41aBLtWvOKvLKLebcpErSvnV9a2Kv93y0pqbuFe6UWSCueO0j0rf1j8wZyM9sBluy&#10;QKXEsvcmm0RG6Mn9LBAo1CFl4//L6clQFBpjcJsjYMoAhiBkKdXfEkyzsFkd2WpKC+BOdAhcr904&#10;ccxVOCjt2tIxSscZOTGRQG0WVmTJ+kTYvErbxmRXUiimGs+R7NcCfKvK/ozU1rYpPz/YZJEgQFta&#10;ZUuj2v95G/Mp15JcO65Q80n9TyZV6+n56tlE6f9PpUKg/dxWE1a0ATtQCQtahE78OwYOwgJb0+IF&#10;BVEFBGaCxZW1RN1zBCGZdQEzIlconylNb09BZRssK9h5lW84x1LYtlIYxxEPDw+YpimAbrY8Z1Ww&#10;VAnT4GmvFN7p3g7LMwjOBkB4WTxg//SE59szlnnBalbf1ymV70EAlJmHTe5IFNa1zpB0z5o2vNgE&#10;LEOQelSO5oGhC+iDiKBYnapf++cR7Z6jNakZ0oS3e0tSAFNJZAUrmUjQKNJBVKhSdkhWH+cpfm+r&#10;YjDPHrQ3q78vxpikcpbrsmVjLPvvrYCunPLKqvtyyrNnCeeCItmlrAP/Tdb5iQyPdQmVft4NAHYR&#10;ws/e/AEjs8GK18Z/XbQvDypjy6FmiCRSAIWtzyk0zmA1xqvZwwSDtdZPjBiT3CkAi2HQeHi4Yl0W&#10;b08TAOtlWTDPN9h1Tc+ytwXydjDDMG4IK79n2nRNI6HhBo3RDiDSpdo8CkuHCPh6UsH75JscdBss&#10;bHIdEOyVBKnEAc+R+6LHqHQ4my2W1T/nHz8+4fnpCbf5lsSfxpmifvai4mCJZL11liILpSXBY8Xz&#10;5fcfFNaIgpRmgrUW87zgdpthjE2knyc0FKZpwOOLB7x8+RKPLx5xuTxgDATHNMTrFXCJ8NmHYQCU&#10;ThbOw+BK0VQtxqwyUVLdxn6uhTlY3Qi7sxRgaz2JSQlfFNZB1oC1CYC/Fv70WVSqGha1hbNEZzxy&#10;r/bfAPt3injuAu+59hrD+XHlo8CfI5BIKkTvAfT2wAr5sPQCHtMoCqNIopeK7nRI1wcJlREfxKr0&#10;WGUxUJpTT7oNPFeK1JaVxFHjv1HhHABR9yr8W56QUoWfxgfTw8kBNNcVUI4wxuWV6C9eXPHdu2/x&#10;u9//Dt98+w2mywXrarAYCygNFUInOIT0cAz2GUZ/0MZE66j8VnWTLdUWQvVbWViwAGUohIkkFRPg&#10;w2acwzLfsMzPMOsM59a0WatQqLEjGGfC5u598L2taG6qJCnkGwIFxd5NjkiFHAblpwxUWahcrxav&#10;X73EF2/f4m+vX+OX9x8wr2sIpVEhNDh8Lwmn9M10Rw0tBlc2lacpajZSiUDnst6vwf8eKdUmCPbA&#10;4SOwZg/8OlIgHgHoewDIEVjS8/k9CxLX/Uwmno6VmfL6lI0k0j2Mh+SZPaAFGsm9tQbkWyrLe/ea&#10;TyVFzoDbZ3/GGYDvyEu6d49bDUsZ9NgH7o7e1z3TJ/d6pEsA6lPP6Nb7OAqnbwGg95AzxfPHbRFi&#10;c/ovjSSHpklJX91KTdW4Dr0wWfkMtQIBjwj6XigqNeqWlq3fKTKThBSrCub5lOBveX40i/UdwP1u&#10;AQNwSGLc+3N6oHjLUuxTyelezsURudazYapJtWaToVRQU2cPdeu8siuG8sXsnDjGHZuoetquDle+&#10;J9ckro2oZuv1EfIaJeXbwXkex92jd+zRvdoLQS7t0YRt4MGzFevO3ECK33XItXTmo/TglSHfXE1l&#10;S0W6sw6LiyBD3O0cFIVJWFWKNxgMxbEXVEkAIsFxqSAvMnkIm2lK7gk29vpCZrii1xfXIk4+VCGi&#10;LbV940eVxAJnM5SsJlZZUV5bRVVhj92cm81EHiVgpwh5bajiC9V2hQCwUORGQZLwN2mvvwDgUAH5&#10;Bxi28OQv31QB0DOLyesWQSmn50oAcjvJUO/NtainRWIUKcudMygQ804+Xwj2X+J+0wA9aqhhDGCt&#10;sEnQAy7BP/lyfcAwjF4ow67YN6JQSYV+a9BDAoyiErS2YYmKZA8H6CTC8QCkVwebdcE6zx60//gR&#10;8+0Wpru92lmHh5gK291tne3fJxJZkJ+BzjqpJ4Ko3NNkLhaElZS3j/BCPFJeHltc+ztzo3pn344O&#10;o/otVSK1SLhRInziVyuK91BjHL1diL+PeU0msDSchcwuqb+XZYaJgaSirmTHyVajJt9k6DsFTMIl&#10;olHlAN2019QWldudLiu8cw5JnLialzV47XsLu2EYoccBY7BsYSd7NwAuKKljnoIx/tfVYFlXXxvo&#10;cIJwft6MMVhvi89cYBswkQCum/hebni+3eDYeY/yhyucdXh+foZZDcZhxPV6wcPDBHW9wK4rFnqG&#10;WXUK3zVmhV1XWGODBbHyNi4BE/K4BYkJmKiIz3VOBOdBAA/wdsuDzy6Ido7Rvid65DtXEo4xfyYK&#10;VzeEUzxnuXTwiNNYxq643WY8Pz+nf5d5xrqaTNBGjIXztBKH/IIUGB9uumM/pZP3bE8Mxf2+jl1h&#10;zgGu3iVDQw9TsH/2Z++6GsyLxfsPBj/94ycMw4BxmjBdrrher7hcr7heLrheRlymEcPgSQk9+us5&#10;6AFDcORQpLzbTpUXk9JcqMpzoTJvAhpwbNPelqYOYki3+H3sTRV5wF8FeyAQV1lref9sC4rak0B7&#10;GNFR/tVZIeed4H07MLXubumoKT7zszpKuj2LnLOgXFkEHh0QQTEuZyiQN/saBM72OUDeFto+kI4l&#10;wJGTzVthBdKvbE+ltQH8G6FbmzfTKs5ONqxtYoCaBXIcK+SGUqL2gY5/rrXC5TLh8y/e4ne//wHf&#10;fvc1Hh6vMM5hMQ6WCRrRF0w2i549HofRb7gCTKp9WVtITVKSobatkAlcLigKkoEo1tXCEON2u+H5&#10;6QnLMoOdBYIHfxwddOQ8qRB8DZN3vPC3qyc6Ipjq8xd8Si1xGOtSBMIADoWFm1Y8PF7x+s1rfPbm&#10;DX766Wcs6y+ZBBCjYxuKbhOyJVU1VBAFPfXu3rMrVWXgM6DOsZXT0R7SCx69R113j2r/HiDpyDe+&#10;p6JNfx72GiVHt20dKHRGPdt7DnFa0dx7n2k0UZAD2VJLd4Gontp83wLj01SyZ0Gko+vQU8TX93OP&#10;tN5TkB5595+ZitgDyLrTAZ1pt31bl7b13VFezVZled90Xet9H44V75wHkVBuTabJ95d8DA/yLVoh&#10;ioW3+MEed6+tVet5qp8hqTpuFZq9tU8i4LA8P4/J1iPLkxrA3yPpWmdEz2awd/2SnZ/Ym/aInr21&#10;1sryuKc4P9r3zgSSt0jU1vXmc15zxeMRgaqo1s5gla4ImCxMOjMVezQZJsnfPcupFilxphfpPSM9&#10;a7HjeyGtqfhUTeBQKVkDOJNUm518mKRQE+mG7LJNQhR3eB/aMA0QgBljGTSvvi5khrO+btZaQQ3Z&#10;7pCDx0FsuFkAUhtXk/jzCpch1QBsG/deWDuwDHIj6UrLzQDsiFd3gcjW/e7slRs/WmH/QMTgymMd&#10;1X2xKYTS26FIlMRar85M1htgkSFRwnB19hRkaF/1hYoksEDdQVYZBkrFn+XvY243yhImzEQClzRG&#10;oVCs74NDraDfnruutCshbEDmHlbLwk+5DIEOthEcveV1ykAgUhjGEdPDI64vXmG6PnqhExjOer9q&#10;rQdcHh5wuV6h9ZBCYpOBcVJhUhnEGoFCrcP31Vk7zmeZxQlwB1gX1KFmxbrOWJYZy+2G+XbDMt9g&#10;1qW0wkHmjaKqmVQmJWorypb4qpcfwRzFai53wr08oERKuACGXvD4+ApaD1iWG9bl5vviDsG1h3Gc&#10;maBt5knFOoV7ogJK+zUlxa0KIaQTLpcXGKcpALcmALYObPzv19Wrwz2w6gF872/O5X5HMkzVJc/2&#10;UsSGgnhRFXaULTWDTY0rw5el8C4D++W5aIzFbV4CTmHCeQ5cLhcMWsFdJli7+jW3LgngZwfvt76s&#10;eA4TH+vqQ5GXdfX2JNMApQfEdGOCgl0Nbs83LMsCRUgWw14s7cn81axYrQERsNIKdgwbgmMJwKgH&#10;Eebs0jWXQJOz3gLOWgcMAwbtw5xJq6QWV0Eom2s+gnX5nueMjyxKiCLH+LMjnuWchXVGOEyowhoN&#10;MXCclLDQC/hhAk1VwvictZiXGR8+fMCvv/6Kjx8/Yl2XdK65NFkl8ZsMPDvOGYkD6SQGAClvexgm&#10;xUi4fQAqB8+mHSs7WhApqGHEEAC0aCXu4nanBigK5MnTjNts8P79h7C2gUFrTKNO9kJ6HDFdLrhM&#10;F1yGCcOgfEDuOORA3cqCUe6nEAGvMVMIgJ80sPF5XGHMGmomF/IN/Dq1xuTaXKtkmcNiMq22m9rW&#10;XNmuQnXqMVdZGp216j3zz922Obz34uIzNUNZD5iHHnhRq3/PBCv2Rpj3GtJSBVJ6aPvNUoYHZSa6&#10;fj2ttR/ViNurqwD0YhAJKaQB3C/teecvew23S15hOwpPrgrFHSXlIaAVHvxYICWlXM0qbUrl0k4h&#10;NgUqMKAvXj7iu998g3ffv8OrN6+8pYxz3h5Haa/a58ymK6UTc0ok06ghRmJoM4GRHjjB+LnUmeT7&#10;wOyEN2JoXuMBSQA7i+enJ7x//x6352cADoNWKezVGX+gK6UwDgP0MGLQI5Qa/FheFVhY3gdOyk5y&#10;GcAHvNqBCVDWj/ZNDxe8fvMKb99+hhd/+z/45ddfYWPqN2+BAEXKFxNyOiIy54oqO75QAAu1f626&#10;75FJG2Cmysjo+Qz3QPlPVfG2VA9nLWXOAOE9T/E9wOXoZ9eAeFK7+Fm/pAI5em+9e7KnUr0nzHfP&#10;V7kVxLkXkt37sxaosudtfUR23nOIpvCxT0kPx7mchHuUSGeA+nsAqyNQ/CyJUQcM9giozWelNpB+&#10;JpD+Xu/wLqHGnEnzA9ytsOEQ4O8Z4qfns11nI+zdmz0yqvfc9MKcW/ZidPAcpWk7bMPUQPukQwtg&#10;Plpbe3ZV25Hoc0p7Ywzmeca6rlBa43q5gFRuDI7WWT050Ht+zuy/3WnJE2TQWZI7f0970q1WaaYx&#10;cOe8mtAGYCIqhqMlnqpDvFpBzTi1jlsBsr29ujWZIddTbYnT3097e9/RPlpLm6RfMp2ysgoxa3Ch&#10;TtZK5EGJFsAHRFMJuAqfTq+itEWdQERg5W0RCkBdXENjLdbVgODgLIUQO68cHgcNpQnWVoHX4aO7&#10;9AZpK44q/M8rlXOj3igEHij7FSli4io8UQJ2JOxTZG+BHZGArKc2qu9IULKoeTfTVSgnkcKasNaf&#10;gyQA9RjA6f9cxkBWopNCgbhV+4HKXrJcv/IenxcrlBkn2ATkZhwx5hFwo64uQeQtScyo3PqL9y1z&#10;0KQ1EVH5zuoIN04Ac77XLlnZBjBKj2lqXqkh/TqME64Pj3h89RqXFy+hhjFMJDDANryuChYUKvtH&#10;Rw/pEDzJjgs72gJwaq2VQA6YdQmT2Cn9E9Z5oHRZZph1SWpfBOX8oAMoR1vgVoJfeS/MgPHe/Sfa&#10;iruKgNlqwW0JS6T+8PLwIE8IagAAIABJREFUiFeffY5xnPD+/c9+UsCaxvts7/2terk1RdaegEYK&#10;Ie6KPIQpdSaiqJigsNbCPt2Swt7YNVik+JBTb+FrQACGQHYWgccBkymf4UiKZpzJfy6xtxZuBdFu&#10;OKw3uDT9Js+/iNOxs4X3ea4rCcYy1tXg+fmG5+dnD2jCK++fPnwIljUGSwTIA87grIMzFmb1n3ld&#10;vfLehvNGaQ1rGKS9ZQvA3pM+APEqiispWoV5+xlmYJzGFKAap3kUyIP2RNBKga3FujDYGag5B2hr&#10;NQRHAQ+mDhcfGDxdLh6wDz7yQ8iTiNhctPuxLpy7OSk7nRe18DBmjni8yIq1mLcdkhwWhFWUktaQ&#10;nCYejPH34sOH9/jw4QOenuJUzeqvYcxSIAXLDJsWtrSFypHjOkwaFFNZkUB0OYsQFPMnvKCYBGCf&#10;sztV9oMPe7i3BrJwjlKuZSxS4s/1WQIG6+ItvpLdVBCzaooW2QSCC0G5Kk8rBDsxUlSErMtz108P&#10;eWuycfLe9dY5ny1hA3ge80GMINlccO2IVkMJ31XS3S/0ctjdaz6l77xHxPNPAe/lQF0Ltyc+D3qd&#10;YyH80bsLfFWAbI+Z7VtblFYeSjA91jkY60Ix7dkrf3Ntc9QzNUTUZqZrn+NkxcLFrHmTdJAPX0+9&#10;KxuMI2XvRs2x2aTolMK0aG5EcVAX49EOJgcoUQ4XQlZTxZFrrYLq/vPP8P337/D5F59hGAcY6wAK&#10;VjnBE5/C+A8pFcDwIYfjhgIrb8iqJGW4uh/S27ha7Vm14UBwAtrhZKWzLgs+Pn3Ehw/vYa3BOOh8&#10;cEcCQylcxin4gk24TFeMwwQ9+M2ndV+j5VD0qIuWTijuNZKCRA8DHl884rPP3uDFy0do8qRSWT/m&#10;oB7mLdGERsgGhyAalgA+l6OILXC2CXbIE64CelpjzEeAh3AH7IbJST9HNNRbrRGms9YbRyrRI1Xp&#10;WYA8gilpb1AaioSqk/qxKK3wvT0l7z3h33sTDvVr1srxvcDHPWXQ3s/fU2QfgelHBEp6Lk4qSnvq&#10;270g9rOq2L21uhcIew/gXaxLGQJYKQDrEXhp4bQH4KffqzxNIiVefHDfJEBX28w07w+oVHjGwjeG&#10;Isqzltq62TNkgrQL6F3/+r22zmKpNt4DwM+C90eE3WavQvaul0R8oZCBKKyFSqz2xz0Kxu0LOXg3&#10;4Fs2RoWSeWcSInrArsaf28/PTxjHyQMjgwZiSOAJkLy3r54JJj5L4vbI6yNipy2aUclf+mCuNhFT&#10;3j/UA5EqNl5pglCXYKlSyUrAuax2q6+LvF+tayPXTJreImHzsbnHofZzue48Gk0u75FL1gIZWNmC&#10;byy7vADG5FpwG8iZBSBFFZ/I4Pze8kBs+vk1ulkBmETYeNNLC72kHlPhGQ3WHUplf1gKQprVhGBT&#10;WpKtxqAVtPZ+wQUfK0I5N97NgovdTFJx6aUsvdpTXU6VyIK4sOSgKqg1+ocHeLwgF5I1DOW1IUEV&#10;2cNEQK3BJJcgjewRMt6aagIiBDCiDANNoYU0BKU1FdMJknRIe3uzLhTCF3HeqspegNAAYnmfUC3r&#10;/7oXIjGEXp5v0Y4hBr3Wr6tUJC6UeL0s/CKpVk+kTwXai4MnA2TVhIZU2gMYhgHT5YppesAwTkkF&#10;qpTOdl+DV4SOlweocRL2R3E/CKrl1cAZ60FLs8KuBtYZGLvCGiN6tQjqZ1GYapJHURBlAwEgBGMc&#10;p9bTAvXT10pMTZDb4BjSMgtwYS1SsKjlFN4p69eNlVUneDGtAtUihcJzplSy8BiGEeM0QZEKqm8D&#10;drwNaBbPegvr6NVPez3WZp8o9vvyuUS0rCK/wUXQe56XEMgu+0qXCNKktDcmgfXMMh8mSDmDv3ey&#10;V1KEATo9E9Y5r2qOuBQjif7A2XrYYwle8T2vs5/EWNdgG2PCvzYpkJd1BYHw+PCAh8cHjMMEUgPY&#10;kfeIf75hnmc456C1xnK7YRxHgBnGmpCj4O1jovhPKYXr5QGD9j8DAbjXw+Bz+gAYZxPJb6317gDh&#10;7NY6K5YjeBqO3fzcA1CjD4glYe+7GgNjsmWZIo3rVeFh8FYt4zRiGifoYNMCVQY062gTaz25YayF&#10;ciyIk2InTuSktzEqp6E4yM9jEG6aZqlyIbKan0KgsceFIoHy66+/4h//+BkfPn5I6nAbbG60DoA3&#10;dFkDJwK5em6CCFVVxhouPLyKBP7HEbPJ2Y5JiR6Ch2X14QWCubZRKp5p0k0him8HECb/OtZ6Bbxj&#10;WMNgWFg4WHKh5wt1nVZpvxyGAeMwxMGBSrAQtzlOAP50CaHggXhg9mkyLoD5y2KwhqmB2MukySSB&#10;SVY/oOiBcktI3aG2I4HPUaYHTojv7wLvqfPCpXr1fj/8noJFeg8VRW7RrKIKSjnPZGTgnkvyFdkD&#10;3VqGCcwlg4sCwgOYlKDorNAPgHFUaWOrJpZqflkA1wfmNmRWpqX31Gslm90/3ErwYt/+YJ8xigVI&#10;bKdiiBmpGGTmio9AwTcyqvVSOO0wpAN0GEZ89uYN3r37Ft988xWu10tgR4W6PgR7EGXfsLjxECP5&#10;+kWY2jEBDtluhEu/zah8KgoAccDH+0OcLXOyXooBazHPz7g9fwQ7g4frJYwoe/VHahgQQ3LC59aD&#10;Z45DEVmsEc5josxKpGyXAUxeXcKpCB2txeV6wes3r/Hy1StMlwvMzUGRFopSf69ssDVh4WtYjdKg&#10;SFCLvqwx8AYqECh8aGuQynXKSpjo0UYNBVFdgBWqD97s5AUM0Vc99nbJQEzwPjC6FwzYUo+eHZk6&#10;s+GnA1T8vdY6FOJSKbC/Fx95Y+8p5I+UotQINTvyfQP2Pf9bns975MG+qq8fHrpL2jgW17YOY4Pw&#10;sTwmQXse3mfAzCN7mx442LOgO5s3UNsa5A2BKoW1HG1vg4JdGyrHJf7DVJzsrT1GTpvJdbvvEy+m&#10;3VgENbWUCaI42JsKaU6rbCAgCoFmtrCOiopxaV11tN7P1zk4tBjbeYGytmJs0MRow9H0eOBA1zsH&#10;BxSko7TM6uUb1EB8K4unpdzv7aktC7dY/F8uUwg1G3C5XLzCEnQKJDiywjoKht5T3J/dJ/b2961Y&#10;kpqq3BZIks4bx4DS5ZRBVCGLMPpaHRkBpDOZTL3zQFoLUEN1K4UrRGXOSn3+9J4HF4QZ6X6wV49K&#10;T/kELLTiLGoVNKStCidPZRakpLQ8cIloUNXNEhO/FYiKWi3GcQ9hAfZlAo2TXQMLkDhPCsQdyzrA&#10;LWsCb5x1+Oyz1wlIsc6GsXo09O8oQowLkmMjxpLTVlxNX5ZkBJESmV3UBNdr1XhafwFg8EABgZSr&#10;gh05DPD6a5AnQ+PZkD3uaxWvbFU5CpIIQg2t0vVWEoBQBIYWbgDZNmfz6UTNV5wpNfgZv3yzH+W+&#10;gSvAfV+uV4WPFtMIaBKbShFq4bZUhhOKFAEknoa4uNfpL0jWElT1wigFAqRSLRwtQodhxPXxBV6+&#10;fIPp4TFMOkf7iqiiz+GxRArsLByvHqS3K6xZsC4zlnmGWQNIH2waOE0l2RDaKX1PuJjoViGDLffo&#10;Kl8nCSQXd42EGhxlQCkHY5WO+23EILIdK6V9mgOgl8i1WqARAb/Qq5K0CBIK+zrfLv+3fxbMajA/&#10;P2FdVvzy0094+vAxWKcMGMbBBzVL20+2qZYG6PDcLMHWbQ2fMJHq671gDSJnxKXrKusU5/zXUcAp&#10;ErnKOVvC2hhW6tdDJEs82Bnyw4zFvCxYlgXWOQyDB6YH7YV4Xhm8CpxAJdWwr6NUEtg5t2Jebnh6&#10;/ojb7eata9YQ7mq9p7xj7xe/ritevnjpHxnH0HqFUgPAwLquPux4Wfw9GEcYEXYMZmiSJA9DaR/+&#10;SlBJ/OAV12EqJTx/AwFWYF5eiM9pn3Rh+ogdh7Xoa8T4TKiQl6ND2KonLmxYVwG/cA5gC/P/0/am&#10;TZLjSJbgU4CkmXlE5FHVVX1MHzP//2ft7MrKVndmhIe7mxlJQPeDKgAFCNIssnpSJDqrI/0wkiCg&#10;+vQdgbGuEed5wadPLzidTjifT/B+qAaDdngq72GQO+1SvWAG89U7jKyEgCs2VS45QGgNn95vZwiK&#10;rAOtwQ+q5BQW+O12x/e3N3z9+oqvX7/h7e0NIYR6RTsnWRHkhS7KRbFRPKnTBmoGmJGwIsBFMvgW&#10;Sr5hk18q95bhHEOI8/pucywKOMXtnOYatHgKmyFjjDEPCJOdEHMEOYa3Q2Vznfkme8BD8nacV0cI&#10;S2jQszrtpykMl5jBYdWzUr54jRHrvOJ+m7HOIa/T0RPgByCRYCN0yKN7hhR/teUfw9w9zrjnHkb6&#10;I24Fdf3y3+x5T81Md/OB8Zyfz/GF1EEAW39g3iTY18Es+w3pnrdtYgnUTYsWuskrLtvCcBXwwFym&#10;Nhn81TASe2juQAc1wEh1sbnPME6Mnx6Aj26IzNF9ZhwDao/YtWg2xlxQxqjDNPm53oTFurypmdAj&#10;V4qncRzxyy8/49/+7d/wH//+H/j5518AclhDhPejAtDqsZrZEy2QEiuJa5pcy+ZIOUm7FN3KLGOu&#10;EoXlYLFNUP3zUARs4Ljifr/i4+MdzBHjMIBDyIdb9pv3roSSUQqcRSO15E1hWvy/OE/kk8deCtOS&#10;ie4IjhHjtOLl5YIvXz7j0+dPuN7vxa/TsA5LqnwplGvrHGEMOBKQ3p6GyWIi+ZoXGVJZg9WBpJtl&#10;TIfg5v2k3siweJzlB9Z2z7QpfPsgJu9mavTekSO29jP2JEc+x0c2L0dgrQXtLbDR82V7Jsm8t9f0&#10;rGjs0ODZ/eIIVD8CbB4NDfeY6c/6yPd+5h7ruEtZa1jZqcF5ZmDyKCPiEXu/Bd2fVXs8GiA9M1Cw&#10;TWZu5JQF23tvqdlPjnzQN+A3au/0o3PxESi9+R7ufJ0Nc2/Pz9b6gfps7DqIs1ZnWKDDqgSeJzYc&#10;Zxo8FWwNm03znJXhBoSOXG3BLVOz9z5H5spX/lFh24b/7Q2hegPHEpj6TB0o++g0Tbkx9xp271KI&#10;Ix9bszxSPvQA8WeHuc/UX62y4Pj9MEDkZp08sMJyDp4I3jCNq/dh50zt+f+nc6vLlGwG1QnMYAMo&#10;ETfrsQWcuM8otc+wNzBiJWUQucSjL+A9lVrVMTUcGAOOsgBQmSDkTKjnZlBTWyNGjqCoaoTYRqGS&#10;UViWzsMpJZCZs4UeaQ3M6rkeI4NCzAOKErRXQEfkn83qExvAHDA4h5+/fMG//PM/4S9//QecLyeA&#10;hJmafd57+4g+h5gplWZampUCBVjPwbxUeiML+OZ92LkGrO6te4b1kE4fyVGqW11VL+4B50TbQPKN&#10;AKI0MhADAK6BiVaNYxUWKIOTHD7JXIfSGpILOoxoywxktdrpq/B0DXOPid8Z+oN3e/vHVrXl5hDZ&#10;QQwMy7H+8urOWzYd2Fg4lMyB3JnpgGgYJ1xePmGcxtxL+mHAMJwwnS84Xz5hGCdVZ3Bme4KBGDSA&#10;8yZeyesif5ZlRlgXxPR365w9n+1gsdifcG2/JbbXmXGfhj9FfWr2n84gOHtT8/aAtWqeujy1+Ai6&#10;PvcVEcLc+9amNQHccBAWMyzJsW9dw0GuLYaI+33Bx/cPvL1+xzzP+Hh/Q1gXeOcwTSNO5xPGcSih&#10;5+BqiMmZWGaHxVT2Fdh9pAwmN7Uft6opefwx1la5hUkfjBoI+fPkfLo8oA6IMcia0TUSY4D3HqdJ&#10;aghRrKkq//1dbGo4YpomXC5nTNMoMHIImJc1Xy8z65BoxaD2usyilgthwfX2jvf3N2G+w4EjMM8r&#10;Qow6FBhxPjGmYcLL5RPGYRJQN66IccmM5GVZsxqDY8S6LBpe7pQpr6Gneq3JegUcEVhdKIgROCIG&#10;yWjJ2Y9VFESpO/I5zPJ9eSSUCJiG/BmjKE1EnUCK2Xm18AuIIWJdZ9zvC16/v2H69g3vHx/49ddf&#10;8fnzF5ymk+BE6V1nkTRkI4Jc2zs5j0nGJjlDGq7YKpHxOHcONCiM6o1tMEhsa6gQ6iSNFbjdZ7y/&#10;v+Hb6ze8fX/D+/sHPj4+MM+L1rsu/+yU3UiOFJ839YT+HmaAXUQI9eBb3kN5b+ttuXa7aI+TVhlr&#10;yaNkw54jEClmQoPL9RU39r7GrkxtofMA0UDhhNq1hIyKgdnJYBd2DSmu6AW8H7xTSyRB4tcQhGm/&#10;BKxzwDKvQIxC+PWK37oRAQ5Br7Gyy+vEYmZ+kvmcfXLoj9kh18cg7ZjJ/R3gvbXw2EusPzrkj5iV&#10;j4CcMs13mwbUMsmPWJtPXmU5jHa8u8nu/m1TFGMG7usXqQEi+fG9fsbKYe+/P2IzFVCPn3rmz4MK&#10;xVuSHRknIIIfCMNAMo32ctgmwBmpQSfCNE3405//hH//93/D//xf/wt//cd/wjidJdyJHEjtcoo0&#10;ye0EGUPZfrTDoha2RZ66k5FGs5l2pwCh2ri12OWgeNFHjrhdr3h7fRWPr9MkDI4YARL/rkELFUcu&#10;S5Krwicy2HGWwMXIW/sZ8+zK+EA3PHgt2AKGdcR0PuHzl8/49PkF//Xbb1mSB8N6KQwum2GAKqeB&#10;YOV7trlxpZhqCtpdUDqFjum1PjfQ6wGo+KG95BlmsR2CHb1Lj1joRz6Mj37WXpju86GjWwCV+fjn&#10;H3mIHwXkPQM4H3lyP2PhchRGuccyf3SfH3kQ7wG7xfrK2IRkL0R6uG+3ORZWRcaV1Ug9gCFCA7ii&#10;wz7d9//fA2J7obeP3o+a/bfVu9VnC6FVgh1bVuyrCI6snOwada1ef29b4efqEhvgd+TNur1GKjkr&#10;xiM6Me33ckD+yN72jNXdFtx6gt3dgI4wzFc7+N9bZ0XGWzJwvAnK2wthTWHtzwDeRzaJewHRFQBH&#10;ToK1BjnPkqw5g8uRnwpSbT9Tb9i59zyO9sdHg+K9zIDe2dHmysTIXbYmd3JxjKfH4YDi0Tl5aGe1&#10;6RfKPlfZHKBkMbDmDrEZLIKPLcN6qoio9bsAGUVeX5j3SsCAQ+KlkHO5diSk5tGGxBbvkWSBQTkf&#10;KloenLIqowDxkSv7yez1ys3nVXCezQDBDx5gVp/sJX9+sWVY1edXfJtDWLGsK5blnuvNHKaogYve&#10;Ez5fXvD6+h3zsuJf/uWvOF/O8K68162llrVyLMMVw0i3Vj8GbERDZir1PTeM854dDyrSSRLDw1Gj&#10;QkjPw1XkxUQOaa08etak/dBdquBVapD+o/099bdWkVV5j7eTg5292j0CD5ISYqf+eqZ22gvH7tcL&#10;eDgkIGOhVA0Bk0I6vRuRFaR1uT93RALQTyecLy/49OWzeh8ngM2DnIdzo1iFgIRQFVfEsCAkkP4u&#10;vszLIszodZkl8DCsOhRr9z02PtaUfZlbAlZ5ji4zlXvKx9hYI9VrhaoBSPV3ms7MMVYSEMpDRGoU&#10;SB3CI1Nt4xWL3WxRkzo4lxwJghKy2GSdWfASWMKK97cP/P77K64ftzJwUxDOOeByuWTAPYebp31R&#10;n63sWfL5vfcZSGZmGbiEIOtCLXfTAKzO4autc1lZxiHU2XzFbqOEklqSSh3AHLMFkLDlFXSP4i2f&#10;FEpgRljlfs33O76/fsf7+zvIEdbLWUKq9bmvaxAWvdoKreuKeb6DAFxeXjCNUP8QRogL1pDUT17y&#10;8gYP56dMYBBSwglgYJxOcF6GWvJ8V7WEFo9yp/d0WeXvmRwGryowT1klFliGwEAQRUHm0lE1ALKD&#10;HauETcTTvA8klrSxuJOgX6dWLon46HXtxTxoiDGKBYtuuhES7vxxFUD89fUNv/zyC758+YKXywXT&#10;NGIYBvmdLksuxQKZHBwzmP12vzI2kZYsKv9N32lVddlzeg0rwhqwrAHLGnG7z/j+9h2//f4bvn79&#10;Hcu8KBFGvf/V2x+dDBtYi1KyKiSuhtdyf9r8C6O8M3hPJZxOCiAqmFKNL9W0UvsnKwR0GNmvh83e&#10;Y4hQLn0mLvUcWdVayhyx2KzZW9PQNKlBPKWpXMAcFyz3O+Y5IK4sVtzjALgBEUDgQYiu8IItEjU2&#10;Yg0ClWs6a7mzrdMf1e2HhMIn8a0/BN4DdAisPGuX80g+/BzjWzjP26Ck50L8qgdkmWSOus0QFeq7&#10;ycPhqljfNsctQFGq2Gd8j7sMQu6x4/q45h4w+HhIw08/yxp4qoHtxCz3nnKqdPKBTBuK+GMJI32c&#10;Jnz5/Bl/+tOv+PXXX3A6TYissU7kqwTwHIzTkeFSYmCFHaZVjNWUMEtm8j2OtV9qVhpxYQ5ZKRnE&#10;4+1+v+F6fUdcV8xJgcEMrz66MpWVELAhyayoZkqkomBdQ8Ws7r8TyAqCvCF6Bx9F/j+eJrx8/oSX&#10;Txf4wWNd1e6n6HGBqilsXBEs44Ms+I7qMCEj005DCHJFbUBmQGMLzH0wlqrjgTqsoy4IvdtYPQ+g&#10;t5Y9zzDA/wiL8nAC2/GqfsRWtdPy3r72qBFrr3HPF38PYP3Re45Ow9+u9UfM8T3LkiNQdO+c2bdH&#10;4j4LjVDHjz+xt1prKgtyW9VUYcc2wAAHw5ptwu+6120/Uu0//wxbe3dY0/iEVuxDbn9X38Znj029&#10;dxbtDX3s820VKDa0vQfGE6HLELZ/l9gzjG2Y7J5SYRPsZwYdbYBr7zqeZdAfDdnbz0Y7g6VnLFta&#10;Ysbj/Yc34qgs/XdtaNfjENtnB3/P7KnbdU96nKf6gnJgVpsB88xe8wiwfjToPNz7MhOMN0xJqrx4&#10;+anftz/kqffCnENB3LHNrINtufXFBsr3P/D8t++trWtL1g9vmJQW721fOodCyljXdaOQqW19oKD2&#10;msGPkNantdUyQKsoEV1Bkx0jRqpzk5iEwR6KFQMZ7+PE9OfIZnAgxJLkyWt9xRPAnywEliWBR8Ke&#10;FzBfvmZdlqx6ZGaEJYgFjgJy2fgxqjVIXPV9KDaGg3cYBofldsc8z1gWAfz/5X/8E15ezhIiyNAA&#10;vXpAXewfhIVINsQRteK22nOdq/uxdM4Z72eLkpf4WqoDAu0ZWim5USsBlBldPHt7vVfLvKfdYdOR&#10;3tmy6dt1vzvQzJ+Nq0yJ3Z5gpxapFTb0cO88AuyfZRTae1bVV3bATyawlwxRgcs7lLJoCA5+HHF6&#10;+YRhlIywcZxwulxwOl8wjCPIU82Ej4x1DVhvyUtabXDuV8z3m1jhKPPV2q6kQG7v1DbGbVJzM1iX&#10;7WKBqnarwXvK/619/v4wI6n3nOvUPVYbU6u6T2roFMQ+jiMul7Ox5SrnSbEHRCaOpTDUwjpPPt0L&#10;7vcbQggZUI9KchvHEcPgcb/d8J//+Rt+++0rOBKm0ySsW+8wjoP8CRogmayHsr0QZwYzd3yn094S&#10;VvGjDyFopsGk2DZnXCHhAGVfVJVFKP0/kfErdw1RRO1o8zkGk+EXxS6HWQYZTpgZhpyRdw61Vio0&#10;dO88pmHE4AZwYMzrguv1iuv1qvsm6ZkVcTpNIHISea0D4BAlQNb7EYAHI9kJu4q5m/dZEusVsbSJ&#10;YknDlGl5MbKG8AaQY7h1BWOAd/p+ZmWUS1g7kjTMOmSyeUYWiKyy2Ez2oSVJrGHN4bshRA1R1TMT&#10;q1z3uirjeqjwGU42dGors4aIt7c33O8zvn17xcvljMvlgtP5jGEc4Ucv+4eXfEWvmT3Joqeu8dLg&#10;ENmfP6tDWHCfEGK2RpZA3wX36x3X6w0f1xs+bjdcb3dcbzd83D4Q1gWDH/Ifn/ICQJsMHDZqI8Cq&#10;cDiHHJc8hNJHO08N4UafIRWCWOqFWCdqSZ2VSJ6sg+1ch5n8ymwdo7a9Lm/e3CVsUglQqazQnAHN&#10;87nnKOcIALX1W1asJdsaB5NbQhjciNMkFpjMhBBvADFGP2I6TzI4CwwEh8ijZM/AwSoDN2cwN54Q&#10;HWvgvcy6Z85Ki289Q039A4G12LAIe83UXkP4DOi1xwptwYCaRUSHAMSjm2jDoRoeR2apyEukm7Bl&#10;b6AGcwsjqATRlOEuVcDMj1hsPAaD7MSduwF39QCmBA4e+ZQfNc099qr1IsvSsyTvzd6+Lk/j0oSd&#10;1OFt9B7jKCEV67rgvsw4OS9SYA0f4SQTbiRAzLUraMkdqNlwdTOoG1nUzcuyt6BMD8typaZ4In3t&#10;OWKe77jfruAQwDHifrvKcTd4uBjk752DGwZMGsbhncs5CTDSbn7kn90CBs4MlTQhnLzDMHq8vJzx&#10;8kkmz2u4lyJpw8qzTDyqwjlqz+ni8U3wIBa3QKf3lTiCvTKbWmuFJpu218C0sFfta1wzm3rr20qO&#10;+wBFzQbeMjfpKdbgHgP3GTb53n7Z26+ObFWOvOtL0380eKM/lE/yCPTduz+96z7ypN/zyT9qIHug&#10;5LMAXwuGxci5sUysILFilYAl22gee+nHjdqp78hTgwXbtbINZizbAW+ABCJuBsj26zRUDM8PTLgJ&#10;inOWpWg95G0DTD8+zNkbqPTWmL3Pif11BIZb27Bn1q612uoN0fYHITEXFs6ZQvkpZvwxyP/s9z4L&#10;MHe/f8dyq2f7ZAc55HLKZwEtUAdV7/nE9wghj4Yc7T5ZWxc9lwtRhWeDDtUgR8Gx7d60Z9lyvM9y&#10;NXTLoc0WuCe22CMqlzvCbl38yPfdcqrY2FUkllMKNtvYdbXMZxSZsSv0vMPBsQWcEuhcGKT1WZCD&#10;4tRv3zUDM9vyJUCgPYMSMGXvzbIKON0bBnIsFoASfGezZopPbGbwJ6BF2e0pgM7pvUihggkkWxMw&#10;ob93mReENXTvC6zywAzL1iBe3An9Fg9mWTNBPbq9H4SdT9Z60dqbOBD5LEknklX3cb3h//rf/w/W&#10;ELGEFf/6r/+Mz59eGhuJWA1GnCptBKTJfpMb8F6wIDb5CcjWGCWDoPjNooYjynuMLQmjHkRWZqGZ&#10;1WhDuWuQnqvebc9uzCqt7B70rFpyL4zcgi85c6urNOYKrHuOUPI4NPuZGvZYiXZ0DtWkmzqoNbGl&#10;hLE+DOpfP044f3rBl19+xXQ+Z/DcqdUZG+A6hhXrcsf9dsft44r79YZlnhHXVZnSCziuZo8ztQO4&#10;rENZlIZpWSvrktU+hbGzAAAgAElEQVSB6wBrdaoaGba+O1Qa2iEHI3b6cTJ1qVjUpmDb9JlDiBqI&#10;ecXtdsflcsE0neBcLPuUYUU7Kh7187JgWZc89BSbTlEuLPOM68e7+KTr/prC3sk5XM4nMDOu1xvA&#10;Dr/8+id8+fwZ8zLDO8Lnz2JtFMKKt/d3YSCzhIUKiF5Ibd6L9RGy2qjsMeuyYp5FWTQMA9awwjnk&#10;GjBl6qSg9RgFxC8gJzJbWG5DzEHoxRy5DsvM+6QTRvowSA29qpVSsjNNIG+ud5QM8PLyIrZ8o+Tq&#10;gIGP9ytev3/H2/s7YowYBgkGZ6jawAu4mOzgIoSTuAaGOJclVwpnLCztEJk2we5bdrbm5fkB5Agh&#10;MnhdEZ1DZLEnyQQCoo4KX94BUrC5Olft255BfLF4E4vCITPp52WRTIAQEmqUgd00iErDGoAwjoOs&#10;j/S0yIM0BJXcAGbg+nHD9eOjsNbJwY8DTucTzpczzqeTDp1GE2RdMnwIRkWmw4R0Fkd9x+Z1wTwv&#10;uN8lF2O+z1jnWdcFlIDKWEPyXR/g/YBhHDHm3zuYzMNO9prxXOdorWm4UqlaVnwF5WRVIhmVlssD&#10;gPQrHKdM+iR7oioTrATKt7W/y2q5nuoqk85cs3/2+maCyeco/dTG2q7J1wBr8Pg4Yjq/wE8vmC5X&#10;zPcFjjxG72WfXAJWBjiovRNZHwqqB4YWk9rp8x8B9HvYwPYOdbxH/zuY98WSAbtsyWcC7/a+/og5&#10;2bd66V/qURBij1FhQ5MclUYzAZRBDzD7kmDDyqfikci11xw1/rAJEO6xL3qA1SYEs9k4yzXSBsDp&#10;N268y7A/kl8/AgRS0xJ0o43alISwyqYF08TppMtuHOMw4KcvX/APf/4zfvryRe6bhpk4OZUFZ3JK&#10;NjeyRbs/ZOsb8P5AhLZFEGLa+GLT0BjZdP4/ZqJIerBcr7hfrznUVmRWLh9O9vNaX94Yi3d9iCGv&#10;sx4LzoL3lV8mnE7CS2AyEWEYPM6XMy4vF5zOEz4+bsoaSCEshG4oUG9wY5ga6koE57j2UYwR0VFp&#10;2G3LxAZdoNLs9wHZevOvBxZ9FnrFVMmARy/AcN9Xvg30O9qA9wZuzzRPzwDKj9jRPcuO7aG53SF7&#10;/vlHSps9QP1HlASPwMk9YG5vwNG77qPfuRtCi63ns2WO2zwPmxEh77HRHZp73HqBpoJvK31+Tnnx&#10;iIleQghb1mAL3NlrpGpg8CPefAVwoH4GBbaN+xHDe28o1bNUecZmZu/nsfX76ni8dgNoTcF25Ju9&#10;946QAVJZ98cjEOcIKNkD3PfO6j/CTK/+W/bCrdV+e2BDw37YeJvvkRWOgPZH9+TR+/7s+9UGrVr2&#10;4o++Fz2rmj3rsb61i60xjO6BUdUjtghhCxI1wGMK3KSmnticN6n6yV7CjX8ztl751kaLqzwmNk0f&#10;l5hZ5gx+97z7QwjKJC9ACBkvY+T6PO2xCRSmzEjP+1nyDc5EksKytA24BfGDesFntixZEoPI0pPX&#10;e7GESgzBYqcQYrHEWde1/H5AQH+QMtlno/SNuXZxuZ5SoEmVoglUtP9477K3sicJeYNRG5CTRpid&#10;A9yAURmHZcglSlCxH6LMsvU+sTIDmAA3jFgj8Lf/+grn/zeYgX/5H/+IT59exKu6us/l3ffqR0uu&#10;KZ2TfWX2a0/hh7EAX6ANAMSderGtXY+JF219aTOwsvN+Z/+krpKx7Y1bVfXeObWXZfRM79UbHLNh&#10;HO+rd/aDfnsq+qPz9zgcnHf3C+Ye898C+LJ3OHLww4TT5RPO5wvGaRLG9umE8XxS+9QSxxjCjHVZ&#10;BdS9z5jvV9xuH7jfrljus+R2JcJDDJktnghl2SrXXFfkPvieduUYyn4joLGpIjk2g2QuYbGNUiVq&#10;6K2Axa5ijVdDLEO4ywQd3TfWENVj2lUg4DSdMU1nDMOAGBm325z7zcriRN818foX8H5R9fc4DPBe&#10;1D2SBxAQ1oB5nnG9XfH29oaPj3fEGHA6nTIQ+ssvf8Jf//IX/PTzT5jvN/jB4eXljHle8Le//Q2v&#10;r69Y1wDvB4zDCD94eEeIjtW+zpXhVSLc5bgCwjiOFa6QArsLSS9WQ0WY+AhRVdgAdvPfNlZFbb1Y&#10;9mpmwDuSPL5EHlFwUj6HWLANg8c4jjhfzqoGE5uct7d3fHxcEUKEcz6HuRarJafqE9L/xjpE175f&#10;rbDkeyJaO5WEj8QYqutobQmHYciDtBCCsvtZw1yNFRzXNOSMoDBviHmb+snaFpufMSTveEhWAkdG&#10;BEsYqS/3fR2GHNqaJitJMcmsNkBO2fQJd8l4VNSzekW83fH6+laGcQoUJ1zG6XBehlo14TVhWjHa&#10;oRnnIVFYhbzp84KSzzN4h0lZ+1GtogbvqzDoxO5v7dmqGJmGWBKjIXBRsThiRLX0MvuarSO9q8Kv&#10;i8sENb0lND9SVBsefqtozgoeyoPQXt7g3pnX4pZEtFGXtmeWOGuIHQ55B4bDGhi0RPhxwHge8dPp&#10;BedPK27XGYsOfniNwCrFCCtnQLIdKuFA8/t4Q0I9shN+rEjrk5GetZb/YeZ9zQbqfGBqLtVIfdvD&#10;+3HgTedGVH0kG7p8z3n3caNag+FcMRpTgVcXpFY+EjdNOhGVMKCjsFjaD5bNrdqRfIJpp8GtMwm6&#10;gW5ZesvGA6vfUB8VntXXwwKl7e/TJkm9Nouc1sgnI8GTx+eXF/zzP/0j/v1f/xV//etfcDqfME1y&#10;oLthyN5szqWp4d6Hqpmo9vPbCWOXUWoLd3NAVxuGYeqAIkCsYTzvuN9u2kyNwlqStCIB7AcvvlzG&#10;LqeEkkjzxWvIDIq9wQ6joz5iE7qb/PoI8KPH+XLC5XLG6TTlYQG4lhlz+15QamRow6yEMvQFvPT5&#10;OgYNUOUYpVFsWEm2pk9gAnYsagh7oXqFdXjMdObqwrZACx4ww/vS4iP7mB4r91GA7t5neMQMP9ro&#10;+wzv5w6FZ72dj1hljw6hI0//R1Zizw5Tnr22DZuJeAN295jttR+x271XdqCyyeR4Uunw+LlZEHQ/&#10;66A0I/adpIf2Hdshs8UAqGOZw08pIh6twR/xy97zsm5fjF4Z2LPtsAyQyofy4F3uPnv9XTEYz9WD&#10;+udH1D7PAtk9oOhZS5q8F9Mx0JP3vs7Apm3gbFPXuxc/qmjaJTk8YMjvrZ/WTuVo3T2zj+5Z/OwO&#10;QhxtMpMKgaUfLEmgZuBSD5+KApEKc7/NA8qZTTbgEBrumYDkWILF1PM2KYsqhrCtiXUWke0OQvFg&#10;toP2xD5P4akJuHcuBeZhw+rPIZxqk5IGFMkqYQ1rZrjfbncAjGmaxB+ZBawnIozjBD+4qupIVjbJ&#10;Wzkm0D4ylmXG/S42MqvWtrEJq8y1rw5uJTSveOImZapTkMqREysbFuCislP0Ht5XlHsDRlFR9yjY&#10;FWIEwgomzWfxpAAJwynbrgADLrPwSe0XBg3Kk27EAyAB5JyEJv7+9Tv8//3/grzHP//TX/Dp5aJW&#10;QiJH8/phBRwVCb9rpkuWwSwhkWtWHxQw1G1yWaitErm0pMzHDHN7Bm7Y3zZTYaMWc4dncq1+1mEJ&#10;H2eR9Oqdan8wwX5xZ/hp96oYI6IZjG3ydNN9RP8cO9qHK9/97sC9AKi2Q3nOwtb0oZRyYQaMpws+&#10;f/4Jn376BdP5km1N0n4goYwr1nUR1bOSp9Z5QVhWsQEJS+7fU84YEYG9h8/1j89gkzMSQhlr1b0q&#10;aRAlN4M1KJmjZPOZXltgfhA7BVdrlVgCyy0LvndORLUOkqGBAoBgvR8Ot9sd19tdQkNNYCYZ5nKy&#10;4RKmryp8lhkxRLG/iRG32w33+5z3YnmvSdj4ywKAsmI8rCuWdUYMAS8vF1wuF3z+8kXCUUH49PIJ&#10;l08XjNMA509Y1wVv72+43W5Y1zUzjiVjxPTFmhFHoDoYWN9T73ljrybDEcrDTDsYySBsfs9l3TlK&#10;ti0RQCy+5b1gastoZ2f82IVYKL28YYGD8rPB4MFhxOoXXK+M97d3vL2/43q9YZ5XgBxOZ9lDI9tw&#10;TgXu1eJGI3gUhDaBsJEr4D7VCz0AtWdDJ4HAkh/BRkGfsLCow2NUww3NujM7Si/3pB7810POrZLR&#10;AOHR2DmB4IcJl8uAeIo6aBeA3Dmfsx9cOtecL0MsxfqTMsAlS5gQsa6qMAlrpxdUS+ds1Uym14qZ&#10;/OiHEcOYrG9EtQbdb1LoLuBy1lOqy3hzfpDiKtTttfbq240yEcUy2rHDkPEbV+GcYrHsdV90CCFu&#10;fl9rI2bxmupz6de5ZiizzQCjWllF9iQvVtoFb2Jjb4Uy0EdRTnIedjICIpY1IrDHKRLGacIwnjBG&#10;EovBecW6MkIURYlkcFCtVrXqP3sN2JJLW5vfR9bGj3q4Z/uLH2Pem4TyDKzZ1PIOIspofI6eBNO7&#10;oAy1iASBmzJkr5k+DFEk1OyknJoim3mMWrTDBCikQ7QCFA17g23YRDRSZgdU7wCX+Yb1YGRUEumW&#10;CczYKwh50+DV8iXO9j+FaaXL0vVTlh9JOqXgoBL6mha5I2XxmEUL9QnVYYtXaVKS1p5PE3756Qt+&#10;/eULfvryScDuaYQfx7IZQ//oxlxsbmyYh7E/acD3jbVKekaaaF4Wa6z87iqrIfvM9R7Mtxs+Pj6w&#10;LIsMF8iXJk5DxZznXJR4LxZA5Ch7k4UQGu+vznrm5M6V6QfW5Sf/j5QWP/gxy8PEOw914C7Xw6st&#10;gI5ygFJ7L+UApRCK1KlqGToqGXMel8OJs4eaMb3cAEd5gNYwezZNT/t96TCrDsSeZcMx83Pb2D1n&#10;8fH8cPQxsPkIvNvugdQNp/6RKe8j4OlosnwEDkbuF32P2LdHHvbPqhn2DkzrKb//DFwVBlTUHHZN&#10;WrA2/hAD+pHcfp+90LsHdPB9j9jM3GTlUXfwlQpnQejSv/dD0X8ku2Dvnu0Bq6lRq76OubIdAQOR&#10;eEMq6NYiaCxhnii8toBFsQToffuPsMuPwwG3rKqjn7k3LKvexzZzxPz/jjqkBN7WJ0dWWb2hZwu4&#10;W4ZYVx3B9RCrX6PsKz6PVA2PBmh7oahWxVV+LW1YRubWKUs62Qwpk9s0vHIvSuNH1TltWMGNqDSH&#10;hmrQNuw7rbYMyUM9Md7tHp3eH7EciAVYrPsd+XnKPq8BEFdn6oCxhgiK7QBSpgWOKFviMEtgobDZ&#10;OfvhpgFAqiyiBvwty5qtZtIwYE2BgfMd0zTir3/5C3799Vd8+fIlB4/bPUPUj+Inv6qMf77PWJZV&#10;LRajAZyNUsCRYa/X7FjnNGwx2Q0S5Ua/qEdJQvOMDSQ75DqabEON4sEME/CWLAtcFexbD2wzGKYD&#10;A5h3nZQl6Ab5vMVTluDcgMFPcM4jMOPr1zeM49/gnMdf//pnfLqcMQ4jnAbIJWm/073CrlO7j6RB&#10;hs0lSO9tz1t2+05ylfFjB9SW6b31q++9z/vn4lGPurV7pNzcV5kQ3Axl2sEsFSVwxfhXIDmTXhPL&#10;U4Hj0o+KIXVVX6MBRLhWgh8PFS2zsu3BS3B0O7i38Ri5FqfevS5AJDmPaZwwnU44nc44nc54+fwZ&#10;p8snsQ4xQ77lfpMwwvsN99sH5tsNy3xHXFdwsANGYBwc2twsRwS4oWSxqL0bjNe5BZhy+xVRMdZD&#10;CFhmCbmNzBjHAdM4ZfWLzaKIRsHnFEtgjljmBfN91qwNp4xdVITEBGaua8C8yNCQmQU0HGQPud1m&#10;LGtQBrWTwNP7XIaqXAC2aZowTSPAjPssQD2pSuj79zfc7zcwFx/4sAZ8XK8yjHM+WwePo8c4Tfj0&#10;6QWfPr3gl59/xufPXxAB3OcFg/MIYcX1+oFlmXG9XxH0d03TqIQyKuze/J5b1VXxnBfffQK8AaCN&#10;NS4bRU/ysY/qSZ7MedN5kZjxybUgBVi7DNxt1aR2kJeG2hbMLqooKviSqqBu9xnfX79raO2HDH0Z&#10;Epbp0nowORAarGoH5ClIGEY1n9QZ3AyarL1XNHtC7brbWPXxVmlqAeLKe92S43YyHvuYUamJIlQx&#10;cp+BFPIaOaug0sAqnSPei3qBDSGmRy6CMqpzEjnbLHs51JwjjKMDOQ8fQrbHJqOS5QhEBzguSjzv&#10;KddpxSZJht0cI6pYWFf28GSflIZuZXhRhtpt/5V60s0AyeAaMTspKCE3luedezNYCzBV93ivnv+D&#10;1oXrRhlcqVbAxvKmVqWw2aesFn0rxDJ9lSuWaRljppqQkbFFXWFOkTlmCU8WgoYQXoMfFEuKeL8t&#10;4K/fCzE2JJtCfabRI7BT5UaynrJ/YAZgBg0jfoA379T4TxC+fuSfHwPvsZ2g2ZCTDSAK7jAe9r1X&#10;Dxmf7fZZ4cxUTUT2AKldMMQkrkMn5blB0o0y6OJNkzObdm+nMmw3tTIDNbJn1sOfs21JAYHtBmnk&#10;g1TBqIV50mmIj9hkBYiwbK3il0YmUKK1fXjIwtWfxqBqokjZt0p+hkjHJKAjTdBIp+3DMOB8OePl&#10;5YLz+YRh9OqHVlgRcp8EvEdiC2XWjZmaoYA0pVPtvDDp0ydwQHZpY4tUJLxmvL9Z7HENuL5/4Pr+&#10;jhBWTVWH8YdFZgxAmU3552QWiRR4MEOUarKZ1xkXcNDYNxlPG/2x8kyjZ0zjiPPpJOC9o/K1ObCM&#10;K0+/dogTkw2Qygxb1U2IES41Jt7CCUbWCdeS/ar1Xe0wVlJAO5ZSaLx+W4ke1QC+a6w4hBnVA3La&#10;g7M3/Ns2Py1wcySl6oHNe97uj4aQB/ztXQFQlgQ30rdnmKY/Mh0+3O97oLp5AF1P7QfXzQeeykf2&#10;LL17tz3R6mGmsCR6948b1uy+p+mzU/gjT20LarRWdtJk0CETcW89dfKhj8/UMlNv0653WQl7TMRn&#10;rKN6KpQW9OGKCUzZ0q6AEbypHfrv2HMDue7XUAJO+8OXHhv+0fDqEeHh2ffz6dDBrU6tVmJtgOi+&#10;H71lie7lWbQAfo/Ftb1uBvP+XifNEm3WhVVXwJAOHNTbHdx5W8xZdaSO42KTUAIMOdtnVWvWqng4&#10;Zgl1ZFsHULZTibwF8MsQP4W2qd88lYC5NKTPtnqVoqJjS2Z6FWngQhkIR4jqUM9H7yiHfrKG2UmJ&#10;4oTRH7hijoaswkxnd0DkkAu6mDKCOIrFRQhY14hlXbEsAasCl5Zhv9yTX26sBvGJGOAHjz/96RdM&#10;pxN+/eVX/PTLT1linv4JUVSi4p88A8rwct7DxQgXnfzxlJvfZFkDR5mcAmY49hmQqepu43Pee/cd&#10;uQ34XwZpqEJVrYw7Zxgp+DN4X5pxLu9m+j4bFhg1m8q5ogy1QLmwWYcMVIQQMa8B317f4Yb/lJ/5&#10;D7/i88tJQywd2NVq5r1hV7I1grLG27P2mbN/D2xvh0MWOO823lXoLe1msD0mMdj9i3bqTNoAatxY&#10;UlTDCU75A0bBYi3Z9NmmFJv0/rpKOUbdbZs7a6oKjQZXfRRy/4gc3hmTxWlSc3DJoSnEKNRsTnIY&#10;xhPOpzPO5xecLi+YpgnjpD7Qwyi1ujLolyUFexbAfp3viGGVd1xVJiUL15kQXwXkOIJJ1N6FtBaN&#10;L3iocjLkbprBuAG0OEbMtzve398xLwv8MOB8njCNEp4ao/ihy0DRrA9VpIAgw8lVLE1GZcRXLOTI&#10;mp0RMS8r7vMd87KIOmnw8OOgyiTGOE7CNh1GGSompr0fZH9OLFZVPeXahIE1BMwa3JsY5IlUNq8L&#10;nHO4XC4YhgEMwA8DXi7SVzoHTOOI03TCMA7KCpfe8na9ZktY2VcJ4yRe394P6iSglj/geh2mQE4d&#10;LDrvMnnUpV49mrop74O1+kvU+sLSZmasCJltnny/E6uy7Htc9YPMvVpVcQ4TyFqU6nLvbvcbXl/f&#10;8PvvX/H16yuu1xscOYzTBKd7dFAWePLv915sdtI+LPdCzdP132TrrQbzTco0GTBRgkt28nfI+MrH&#10;iqjSD6qmjJntA5C86ZEtfCLgsuxd2ZUBtU9+Wp9pSBMAjOOQh1ORQjWcqIcxjeQ4KVBQ7OhY/5tk&#10;Odgay1X9cRm26YDdu3zGta4CSW3lkqVX714yVeqM4yPNOoE0+GfjtoCUL+MIFM2APq1nHY6Rfv70&#10;zKNaiLWEul7PnrCZtnZpELWSzxJbz/665u5bWhdvK7YYkWYrUiY3y1kn5GpV62hg87Is+Ljecbuv&#10;iCyWVpLn4NRqEcV5hKhS89ncEjRDCDKY1CFgfQDg/73A/Q+D99UvMahQbafBzedmYw1TGoFnZfHV&#10;VAbVMywvxANW3hE7apdxQFD78FikryFg8K46EMg1IJ0FxZkMQI4qDClPyYpj8OYx73lds6k89+Tk&#10;bYPcBjY1/JBS2BC69/MZBlq9GFH5m6fnn0KFvHqrhcigGHNwx+XykouDUni5vNycNogbJmB60avR&#10;r90t7FTYMEItMxMl+CeB4xxDdeLkbVoP0sTCuN+uePv+ipv63cM8ZwHWJJRlGEad0Dq9HmU5ucL6&#10;IJtLYEJj08Jj1KkhwurV7+OaIlNUDR7TNGKaJi2sqWZcpaBHoiwBrwFgae6k+HHVdNJKn2KMiJTk&#10;iWV9t0B7q82x/5uNlz+obuAseymDSntsbzagU9eah7pMTeZ916ucV7EB+o/B1SMA1/7dYWjZgyFA&#10;f8878Cg+APn2Pv+jveCZxtrKIytrMEPa7gGGD4Nedhi+/x2H5dan1TVAF57+2X/Uw7v9XssU7Z0Z&#10;Frx/Zs+ui8zO6J6fqw16/97z9G2HDUnu317bI7udXphs99rac5bxkE3fAj97DO29UFUAiLQNCXPN&#10;8P9HztgjNYu99hb42lMGtdewx8I/qqeeHazthTe1n7OVox6pBupMpHrNMvjQp5nsbN8VT+3U7LY5&#10;EWS+yQaHbfdVNs1HrIfhsbmezJZKuRixybBw1cqNHOs+Jyth6yG2eDbHyoIuKHs+svVqVqueaOtM&#10;/XqKiFGAoRBDAeCzZURaa8UeKkRhsUUlq6yrsJ6EfSqfLwW4BrWdWIOw3EMMQgGJUWqRsKp9IWNZ&#10;V8zzijVEhMA1uBjT/TI1ioKG4kfsxHpmGHG+XDCdTwAEsIohVqBG5NonOTbru9i5KFjvHBxYmaHO&#10;BMmWVrYd7PcGdw9VIAdsacunShY6Q7ZAiLnms3tPBXTo93s/5IymwjAt+7MfvPowy/XGGPH29oH/&#10;/K/fMXoPTz/Bv1yqdUvdvqIBStUmyb739l738n2OfGL3ej5nQ0jRZ4I/qmUeDU3t35VMBR2COL2H&#10;5DbrIGdfRRP6jVr1yZDhXLFpgnr3NnaKzfryXICrbXYdNr7eFmgOIWaP9N59WcOKZZ6zxYpPFihU&#10;rtkNPu9HzAznPcbpjNPlBZfLi7yTpzPGcRJCl9o2xRhwv10x326Yrzfcbjdcr1fc5xkxrokKLw27&#10;AyKVvbBY0CLbX8U1WegQ4hAzU9p63a/rinm5Y11WXZulD4vJSktJfRwj1nnB/XrDvCwgR7i+S65E&#10;CvlMPVUGBU1uUgEGZJgW1pDB+9zv5MFiURyRAlchij1GyoVzyXSfhbQ1fP6UrWSIKWd2iCJprYYU&#10;ac8epxGjMrqDBrF65zEO0kMOo9jcjJOQwrwXAHa+z/geRVU1TKP0mkYlQiQAvx8GnE4C3qfPWwBY&#10;rsDvdC5aKxkbUokoTgL5vHSW+cqZxU/kcv/KJqMkMfrB7Z7MuyqUVlGTlBwSnC57XogBt+sd37+/&#10;4fffv+G3337H6+t3LEvAMIy4vJzh/ShB4gSEuGJZlkyOK9iHq7LcOBNM9fObth8GZHXN+nHZ6tda&#10;MJlsI73f7X2uHQBKDxTjlpxzpLTtKSZDqC2/yv5CZThmFbNp/9VzNtU7bNSCaa2XGphqQrFJJM/W&#10;zkHUfQCrdZPX867nbFGWVhlIUkOac8051oLC2+GCxXqLuwlVgxVbBrC5FHHOEI//cRzFfi/WdaC9&#10;d4mEnO5xzvBgNhguVeev5GUIwWKPWMjbxdAF513nfELjnFBjmAbW4iay3hEcS20iQ0uvE+sF9yUC&#10;swzPY3RqmyS1rien9mdcYXy9eoI7RJ/jGoGaQfdz/d2P4BM/HFjL3E+Prxsh3khyuDPNOWrMqkbP&#10;vnRuh3nKz1kNMO8HmNqAJYqMNa4CsudNBBUo7NR7j2hLNuQOONCz59gDRg79nrmGtnqgVAmyiH2Q&#10;jqu81vK9eeJ5DHRtQFBONjNUSXjt73KONNyn/O7iRUcY/IDT6YzxdAJpqn36Q4b5QBakN17ebRFt&#10;G5KWxZSZH8k0zoL7nILaQvYrdCgBYgVgF6nSGla8fX/F99dXrPOci8AkZXP5QBkw5KlxUSKU4DbC&#10;JviRuVkyJkzJAviImw2zDLdk4DEOo2zsaVBAtbQpMfV79jNWumiLf+uZmtebK8OUck9pd0DV2+Gy&#10;/I+3B1AL0D8LGre/fy8ssTdcqNdXuTxmdJnNvc/6TNDmI3b9Hiu/Xf9HViMWGDsKw30E3P+Rw2gD&#10;Nti9rs2oOAhKewYofHbQ+CMs5BaALODo8VraC6x81kP92XXzbHjr0RlpWUe992TvnN772r01uTtc&#10;bnznjz73niKhy95HYabuMbi5kf4/c+/27BP2vOx72Q6P1u4j26qjMETr/fr3MEAe2ut0gPg9UO3I&#10;+/noa22N1gfStB7ITPxYPN9RnyUlkBBqUiNNQNWdoW5G8/loc5ea9VxZYzAQEYG1fG/kJnxdWV2p&#10;mU3XECurrVD3jdZizgKZVCwAYQLUWJtSAiEEDW/jUGwHckHGdT1KhRkdE8CuvslxlYY3rAExSL2U&#10;LCbl6xScD4ywsgLuMYO1aygs/AxQ5NBGNuBVUE9pGDDDidUAigVFZnlrPZnPkGRNODi4YcQwTvDD&#10;CILLgww76MmAvclnsj2D9WEvMnq1uXBNE24zNlpwnrf2flU/Y7x1K2XEE+9l2WNKfWn/bHxanYPX&#10;yZX3yYPaZRAjFT6JhJJshpJHsiOHdQl4e/vAaRox+AEvzgtgCLaO5tV7koBDEDKJpWX0HamO7N7z&#10;qBbYu/a9vfjaoLMAACAASURBVPToLH+m5rSfLcn1iQg0OUkQqGyMikoZcDtsxDL4EwC5ZgoWm5i9&#10;Ora2+kv2IW2ofRqKJbWIMPwD1lWY75UiQ4eOyzLjdruJB7X3GPyoNlHa+3mnmRJCXBrHE86XF1w+&#10;fcLnLz+p17chkYWIVdfH/XbD9f0Nt/d3zLcrwrogRLFMkH3B2kMAiEGwm2YwFVYBR9dZ2M3eFVsS&#10;MhkNMUgI6/1+Ez/sZUVYubKciiYLL4YADlGtUfX+R0Zcg6p7WUHymEM0035RZ2uRPtuIEArIzCgD&#10;SSF+eVX8yP49DD6HTzvnxaZmlc/kB28IbwUkXdcV9/tdVUohP/+gQ4Dku54Gs8IE97mOWJcVzusA&#10;Y1kA0nOGheF/u804nU+4nMSq9TydEOOIJawAMU7ThPP5LBlpZo+VDDWumPPsIOxdzUGR7ZJrME2t&#10;irlMs+s+Pw11NXEkRB3acMg/r1ZlI2tXyvvushe5c429hsEH1jXgfpvx/v6B337/Hf/f3/4TX79+&#10;w31eAAaGYdJ3YazcE+T990psdGpJm66h7B9peG+HR9nFIQ9ny74SZNKHYVC1ObbYkHxPCiinhqiy&#10;VXC3HuvP9Gg9RaUNim/PMXsGpwB1Ocd9ZeHLbB2DedObyb1gtRzjyj43kya4kCzT2dcOLepepSil&#10;9tQJW1vHhtS0o+rORMc0vEKxICtEFP396ZVQ26VEEPVKDi2DYzb5XS731un+JhZ+cVIpz9HmM0p+&#10;UNlDEvBvFXxHZ2nOwDJ11DPq4dy7EGpSJjRw2nucxgnTJI4dUl45uOsC8qpk1dyeTIjlQnrhKsOy&#10;VeZlNOqQLFlRoanYd+31kXs907PK6R9m3tdTSer4/KEbRoNKInzMiOw23wdyBDLsox8FePr/zUgZ&#10;UQ5Pa0EgXlbq5ZgkgdHwjHuMeeNJKD+Pu/LxXrjbtrFHBd6308HEDkjgs90nqq/vAd5PDlgs4y1y&#10;aTSsp1/Mlkay+YYoDA3x16MKIvbDoJOzCc4P2eMeJsm8DE4jIlP2V7fPfnMtGzaeYa5DWHGWiW+b&#10;dypdWHmByxYAgLEuM95ev+P68VE8OtlMMclp0UoZrHdUgtHYeNSj9aozK46qgzPmz5+Y9y3eX/zl&#10;JY198ENmOsSQ/GtFPpmkhMXbbLsl2SbQohnONstIAWW26dPP4To2C1QPr3K4HdK6Qs6bkJ9J9dfS&#10;Meu9yg4gbIK2tuu99e2rrYv2LDUesY8f7znPMbCfCYt9prHcA12fGh4+YLcdfe4esJkLNOvw6Z67&#10;D1Zi/2hwgZ398kcGAD3GZG809Mzw0/r59oKLH4ES9mutp3dmFuWBc/157fu9Byj3ivTeOW2VIkcg&#10;7SNf3T+yhvcYq91hl3lE/ayL+uzsF2XHbPSjM/JIbfHIDugZUsXROrVgWBvE+kh9c5QV0QvOOlpL&#10;z+xn4k8bdxn9R5Y69fdwZhJa5k73+aifqLPSeW54Cbxlctqvk0C3sGH+Iwp4L2FyIrdOTLHMyM5+&#10;rMmnlDLoUxNg+ucJK7OODbAPJZ0Iy1JA9PQZYkQOUY1RGJjLumSGZSKrFFubqBY1YlWzriuSmyAH&#10;YdZDbXJgbHnk3ke1xXFVrRmTTZ9zxuObc5/gyOd7SERgp+zBZLdIapuYvwYbdjfnY58y6DyOYyZP&#10;xPzZEkiV1mLM3v61DRqaQZjdd0o9X6o1kZERW1smVDajaR0RturdinVm+hJb8bRnkCVYFe9oA4jv&#10;SArzPmEsc0r9I0zqFHQ7OGVQaxDu4AdM4wnjeEKIwMf1riSRAeeTw+Bpo5CMhkHsvNj7OO/KnXty&#10;wP3M4Poo3+OZOuBHeuPe//be43z2VV+5p7pqA/BqYkMZ+CTkiKBBx3r/2ICa3vtSz3OsA3k5AQxU&#10;qR8tI9vuzWENmJclW4IOOrBJ876wrgirOnqEiOhWOBezct15h8uFcCKPl/MFP/38Cy4vL9LjuSEv&#10;DRkUCMh+v91w/fjAx/s77rcPhHURsJVFdRM4J8qqyia1kpzvE+vgIQYJhb3Pdyz3OQNW3jmknTj1&#10;MTFExLDqUFE/0xrz8CNysu5asAYZFHgdJLLIqdUeV6xChfEvn6G8Ay771LPxUmYOui+5rE4HnNp0&#10;DMZTnbAmsHzwOfjb1mTZn5yLkmpdVlyvN9zv95zT0VqR9gIwrQrA/iP3lbMljrBqPa63O/x3ybD7&#10;/PkzPn96kfUYQrZ3ydZKKKD9xuqEGZys4tQurgD3ruy1XO/7ZPIGk9WbcwLd5xwY2HBhk9NH9X2s&#10;rFOcq2yAc60DGV7cbnd8/foN//VfX/H192/4/v0N19tdLIb8qDbAE4ZpEvU9bFisxzQVoDTZykRD&#10;bLIKnWCUb8muisDVQFAGcTDX6aqBxpZkW1vclLDjfNIafPd5R4Y9ELNVmjPXPYNd1+LR7nLmQYjb&#10;3MZqjRLB24FbZGNNlkBDB1CxGE3ht9aBI1vYJf/9WDCCEFhDqgsu2R26NkQ1bsBLa+eT1rBzBS+N&#10;qLMaUb2fheQcAyO6mOsJBleWMJXLhu55lszHsY/FkqvVJyFITkcKDAYD7LmDo1K+joxbAZXy71ni&#10;GjqijjR0GAaPcTzBJ7WTaF8A0mEneZ0CVihPw14uziN1KC097JP3PuIeDnD0ruxhcH8XeF9eNMvA&#10;r+1Idi/KyNZxwCTdbf5Nc0LgPvsbx/Luo7/vfp0NV0gJCqB6spsL95Iiv4npzFInszlZM1FQl+XY&#10;k/9XP2/z9XXzWlP/SwhHu68kj8QjduUzjE2YiSIBG5aSc2LJcp9nLOtavKZ08xqGEafTBcMo4L1z&#10;A+B8lrpwCmZRby/wvtVQC3wlSZ2mlxjmW4RNCGZl1ZcogpKDkLxKHRXP+LCuuH5c8fb2HfO8VA1Z&#10;Bq5VWp3k1SkwLn+uaPzqEettQPr/MjJiKmCCtc8hGGlVKb4iFUmfMGKGMpQywWjkKBeZNhiXyW7i&#10;WwsGlxhYnmpLLKqVFdU51sikNtPMtJZMwHI52K1lUgm3pYMioZ1vH63rjdfZE150j8C4RwPFo8DS&#10;I2b8EdP+j1jv7DH5HoF7jz5HD4Su1TFcmeklOSQeHJSPQPdHjLhHgO+P/p6j+3WUX3CknPrRwUuv&#10;wTr63H2WSK1O6qm3es/8GQ//vYDdPTuXvfXfK/ysmmTzfBLTlXDI3tx9bkBtyYa+6uVR3k6PiWID&#10;Qh/9YxvJvf2h/R2JLdlb53vX3Xtfe2D+0TU8O3zaW9t7CoTez60GYYaxnO0e4sG7HFKwJINcOfus&#10;p22uz6gOxkv2h0WizBsrn2hk3S64ShEQoUz0NdjRX26yso2GFiQhCNOdjXd8jBFLUAA+iD2Pg8qm&#10;ldm8BvFxhzLxQgzKBl6zXJ0N4SOD96bNiVzCYsHITH5NLspAXXrPOGcQOdEukmm1VfbulMVdqQwS&#10;wSXfDpfJEqmZjwaEaa1O2liP0vQLSDx4tfXjAtYHE3wXQhlctIztba2t1wzehARmqIPMxtP0NP06&#10;ZE+R1DTghwz8WhVZ7fEogDCpbSPpn+x3T4VZncg3nlzFRiPtKVL45Tie4PyANQDX24JhuCnrd4Dz&#10;dU0jIFayxkwWEcgAAsMOIWhXadjuF9vzrM0nenwu2373qB44ChK3n6cwF11lVVHb0/FmQMdcDznI&#10;sPpcejbOYRxHCXi9nMEg3O83xBgxTROYGff7XeyoNNhPgjudMjR98aznxMiWMNQQQ2b0xhD176La&#10;/oRKbRuj7Eshh1mr4kOf7eQ9aDjBT2fQcEKEwxIYFMUCi3DNNlkf7+94ff2Gj3fxtF+XGSGuknuR&#10;1T1N4geVviMzzZmxLIt4uK9r3gNDCCAQpkmUyAA0O0PITJ5I2OKXM8ZhwDgMGLwAdTEmxZHaPLnE&#10;5TbtiHn/5fPqPqrYKRPn+jbtqUxcvfdEHhygbGOI0lt7KZ/UPnnNOYDlmodhyCz8rJbQoewyL8K2&#10;1+FFymBLKinW/aAK7lbiFHVsetMAMwHMad8JvOp7HPH9+3f8/tvvOF/OOE0T3OAwjCPmZUGMrJY7&#10;vhoukln/aX9hRAE0Uexcs/JpYy0r5wvluiANCIqFD0UCeVcRaWJMSiVnAHQZfgO1HVv6fGuIggFc&#10;r/j2+g2//ddv+Pr7N1yvdyxLQFhVraSKe3k+Pj/7jJN4XxGRLLiewPeecikN21MuA+d9wzCTdWgg&#10;z5VN+CkXy8D22qr2lmR9WqUg6NCi9Ej9hGaoXIa5Qfd9E1BrLXrVziapF5N6SPbEKH/0/XCudndI&#10;AdPCazAM/Mxad7mYyJkJxUKiEIazHXBJQ4qog76y+pOwJYEQGiNt/T1MFahsg92tVcwW19sOBhLT&#10;Pu3rVaisSRcn1ENkGTxC7cJ3+kmt+9gD3gcAQWsaAtgZuy+YOqlgcPLeknGb6J2p3MVEW1wkr2nF&#10;DsdxEsWXd2IvFoEYk5Kt1E4pN6q11rKE9Db7jQ4GUb2A4T2/nEe4TM+m8b+NeV9dELXhP4+DZ7Hj&#10;4b/H0MuHRQNek5k2MRHoD13DXuPL+aVKYZ6poLeSG0fGNodqjp7dAbP/fWb69B9t26TaQq9mY6AC&#10;7uu/z3oQ9XC1KYJNEKhZb3TQuD8lz7f3zjQ6lZ8js8oQl7xRpzRup0Xo5XLBOE5wbgA5lY/Zcki9&#10;VpMFLDcO/pUVQ+tfVAV+NfY5RoNkQ8EKST/mZgfZky3gPs/49voN7x8f2RM+A48aCuT1YB5GZX4p&#10;gA4TYJatb7jzeDLr3zRPGXivg3iTfyvSkIvrTdfppmlVCfl+xT3bjz1Gk2X/NWE2XMvCSjhVLU3q&#10;gWJk/o7JHgBs2Ev2fWmDsdugOpjwWtqZk1Iz9CL0wkrTde95+/0oSP6shz0bZUvLwOzZchwx4C1L&#10;mzo2Ij8CPD86lB6yp1tGoQn/RgNQHsnmn7nu3rnyrEphuwfzriTwRxUQP6IO2LNJKiBFL/T42KJl&#10;H9Atlg37uRD7tlC9c6Q3OIGGce9ZyewN5C1jpPV2Bx8PR8qX8UMGpZXj7g3Wjn7HM+vyWauqtiZ4&#10;ZPWUQG0LrleKNN5oCwwLMh7a+9TXQNttVbfQyPFh8L3dk44GC1u/emrCYQuInANWY1HN2UbCqrLk&#10;+2Nm4W0HVMW/ux2Q2321N/gsftE2rE194Vm94TVwKzWxSYafwLtkyZBDKjWgNTMqQxTwPmoNoR71&#10;1bqJMRM4QgzZ+xjq1Z4bvwQyx6KkRLYrGuG8AQfS+6FWfBRtFki6YIfcyRIbfLsQYVJtk9dnLM0x&#10;QRh0rZ0jVeQZFCCYyEQKF4sa1uLbEeA1YJeofk9axWY7vMwNVsoNiIaNR0aKbwAINOpka1nY3T+a&#10;/eYRiaB6F5q6PpWrVeBcXp/RMBp9tuVInr8bYk6yBEKsWL7OeYzZCkJsUUJk3O8rRj/DEzCYM94S&#10;emS24xo/Y917hOtc3adnArv75zxXzFJqrDSPMjgeWeDt2UfUbF3f9JeF/GZruxRumuqfsAbc50Vs&#10;Sshl60s/ePi8tiOW+Q6ohdE8L3h/f1PPdV+x6Zd5wboEQMH7YRg1e2zNX7csM+ZZgp/FGkEoiWmw&#10;R6TWLzp8CYbZPAwDptMJ5/MFl5cLpmmSzsUPOJ/PGIcJcIRlZUReQCQ9obDs3/HxLn9u16sSiRJz&#10;Osq6M3kUxRYkBUyHvG4SEzrnd3EaZMpacN4jxnOuPZMSiYgwqDpnGCSbwJHPA9dkK1MFNsYIDlov&#10;EecARSKzvyDKEFMVScQOHNa8B8s1BRS/bFaOmu49uGf1ulVAMyCqiHkBAZhO4vmcrXrUriepsNJe&#10;5WRanUNwg2aROGOraRmgreK0ZL0kIDMqKEwanCt4yTLPuK4rbvebqHG8hxscvr2+4m9/O0n4qC82&#10;QkTAkPLhDKhfDeVcGTo6ZdX65IyQLNJ8Chj1GP2gqgYJg5fzDnBcMvWSlVsLKktuiMvKujWsWJYV&#10;99uMj48r3t4+8P7xgY/3D7x/vON2vckASF0D/JhsyHQteVeAe47qLlDA8BpsFrzIOWTQOgGz6dwJ&#10;IVTWwC3JLmWXpDVTecizqFxymG/j0Z4xpp6HvSGv1XV+KfyOMt/qntWcsZqFkzJovPeakziI+su5&#10;CmOz2QcyyLHWYe3emggIXIgJ3OYnmqmFsd6zw6lq9E4WO8hVidQ+TDUiWEFxZAjB2644DUzdJuTb&#10;hBM3gD7rEBJKtEAV2OyMgqu26tv0PclWRL94q4QVB4lxnOB9KLkROoRyuU5uMA0vNWFak9t1sF1h&#10;e1lcG/AfDt6NmMYzyDuE+w3LGrEG2UcLPuWKfVBeu61SmWp7OaqYnYVg+gQBvYfPtNezwS2fzOP7&#10;O8D7I3/lg5TdnRBIBm+DwRLAGQt5xQJ2+dVIPrU74bVHAHQfhKICinINAtaFpCsbWGa0SJFBzODN&#10;naANSN7glpWUqfXXItoH7tvQqU0BG7mSFxVdoTTXeeK3G+T02HebGj+tAjaWZjqxxqQH4DJs0Gnc&#10;OE4lLMuZDbSBkTNzqAjPizy58u2vooIzCK/dHHIudp2w28jnuWF5FR/Lj48rXr+9Yr7PWkiUoIoU&#10;Fpum6ulP9stTVooIAGIVglc1XFkeyhoUZoNa24wDrvx2c3/sUNLr9b+VRPVg2PtqcWVYYkRt99hr&#10;VKgqIMoBUQOeiKybuF7/zhZh8q5LQ94Du1E8+TcbP+pBDP6wKnobdvzIf/tZJkI3DAdWvkiNxUx5&#10;71O4Ybr/e4NPC+AcMbgfXdMeYH807Du8pbwtIqzvHIF+CAB9xB5+Blg/+lntIbxnZ7bHjj+6jr11&#10;caS+sMBjYtTYMO7CvoyNPJYbO6hoaDZlL3/EyLZB9PUwr17Lj7yKc71o9qxn1mHPwqjNTsiDTi6M&#10;k+qMTD6psEPQdoBa77PdNUXYgExWpZj2IzJgYoued61gKtYHzDlWq5q64dJpz8ieoaQexFQBi2Ss&#10;AG2Id/p+V1Uu1NjvWUKWq/yxy7HKsNlbFfvUMNhtiF8CRm09UgRZ3JxBlgWoex0nsKLUUM7e26yk&#10;K+o3bkKrZM9MzYm1sqntTGo2rcufx4IlMM+CFbhfw4qguTqJeZ6YfgKwuExWCDGKJFpD4mKIWFe1&#10;PUi+9AoYO/JwcBoQW/yMnQLW8vVqx+D0pNZgSDtEZYeszGNj9yBNWj364sRwJ9PcWmVpXmctG2sb&#10;Ai8KB5u3QyVcru2b0Ya+mnMzfxIB7gLpOiFh4kv9QdkuAVVQegmlTPUqkTTUbGyE0v1pCvu66Wvc&#10;Qrm1ydmEM5fPzWj2JGD7O6trNihB439u1aSkKsbks17sAlyuC8s5XM4JzqqUwtL1g1fAc8TgxTc5&#10;DZ7meZE1B6/e3GQcYBTgyO8dZ9A6+xSnlz7ioapr+7+pUvfW23XmZTbnXt9ipzeQprbfpHL/rc1A&#10;Gi5xRZwq70F65wVcn7GuBcS9zwve396xzCum8aTA+AnTNAJgzMucgWc3DBinE+7zHa+vryAIEzuF&#10;+MUQcb3ecLvd9d33uWfhpABSMLl43EcQSd8SYsQ8z4gMvHz6gpeXzzhfLvCDwzRKXtk0jXlYMejw&#10;gKBBijooWJegjPgZy3zH9+/f8O3rV7y/vyEsMwjSq3jvlQ2u1p+u9OOJwVqGacqqX4Oe93JPT+Oo&#10;PSlKuCeLv+00TTifJVh5WUQ1nXq0cVTiWASCDqtWvS9iq1PCu6MqkRIjl1L2Bep+1JJ+kue6BcjT&#10;2eKcBhdrFkRMgwXjw516yHUNuF6vuN3u8M7j5eWMcRwz6ZCTdVuM2YPZKSEumCDYHnkjMu9klBXy&#10;WBpipv2g1ACESDqwIIeYlfNAmAOu1xkhfFPwmU0dKs9gyh77BQj26nkOtZ/zCuimPwl7cJ4wTmNW&#10;VgjbXZUJWgPloa8rPXBYQ/V+Z/WC2jjN84z7PON+n3G73vH+/oG3t3fM9yWfcY5kKObUssoR6QCI&#10;VPWWMhpcXXPZwSs5GS5k2xGbN2AJNcj2c049z5P3eUV+SoQIQ0ZpbZFa++TKn422vRpvMr7qM71t&#10;ufcU2RXjWK2Xsk87AKyLkh0lPNaBqnOttXzKdXQihnITeorSM+V62l4q0W5oeT+DyplGynQLjNrn&#10;Qu+7ZAMJSWQYXKXE2/ZayMObdE5W0btpb6F6oJAHQ6DdPBxubCtawkLLft/mjzkMg4TAJmWRozxq&#10;rwZARDUZTwKZ+wTELcnO9JmI1dluyUVJoeOdR2RgWSKWRcF7NulQBpuymRXo9J5VTcoNWaWT4VrV&#10;Bqb/2q1VTF1r+7XnoPs/EFh7vJDtlKg/UQJt5aIV68v4TpZyn/PZ6Kj26arsdDoX/kzoX/+6CLZT&#10;qC1DOGO/KeyihGvEKkzM5J3LZ3fJj56PgQr1RE8vbEq1JuKduQhXk8AN6OU0DKyGNCsJbVvsP1Mo&#10;W4sVAjX2LTFPbq0vu7U4sCBFCm5zuZmzLK0OQGjYQ5bBXrGX2nsUt17xbLa+GoRrQjQNAz9Gxn1e&#10;8Pb2jo+PKzgy/OA0RbsAymnqnYrXIUlJkw++d1nKJX6O9bQ0s8aYgUAIFGvvUI71NYM2cl8r+/au&#10;Zjl7Lbiy/6xhkdlprw28wgYsxzbcxTYzjOzPWdY0o+rXW0CU6ABsL/sBNR5ldvNj2DXE4HhkTdEW&#10;IuiC6z0v/GcYs4++hpushfLcfPP3sfqMzPVnO7IusQzFHov4CNh/ZjjxtL2N8b7b7MlUWAqPhi3P&#10;ei4+ApGfHVQ/Zl3Xvp3PeME/+r2PPP9z0CL3AtBriwcrn6yDqQtzuX63+0FT9TvCFVukN6Hf8yy2&#10;obTUFMA4CPrpMSLtOVSBcIyNjzlTs5NwPTIs9YQ5HXi7L1h7PWrrmwokL+Yj2W84nTyRN/d647tP&#10;bQlFm7XWVWfUo4HMULK4ahWWCVv6lGD0qKHr6aZkh3KGCZpzIPIKOBcVmVgcxKyuE+Ai1OoBUAZK&#10;iSkX5oVIsbU1S8B+amrXNdR2E2qBkKXRmQ1lAXT9nahB5vTz07A0NZIuD5wp1za5oW6UAyGHcRY7&#10;vvwzWQGyGJSxWFVjCgwlU3nDxIpavkRV2MUtOC7e/R7ELlkv13t8znFKwKY3RAkBdcrQhHNjxFSI&#10;LVwN6LlOn6qO7W5xa5jnFgyg7r6RfZE1zDZW4HgJDyzrw+4PBiBJ9x8kgXR+yNUBOYJnV6yPtkex&#10;1O4EhJQnpYOhPDxwLq8BbIYXnX3fDMd65yOstU61AaVnUFtVZuJHUqG0+0FTO9vsIKkLfbH/LJVa&#10;PQCNEZGSwsUpQa8oS32yJRocBie7RIiMeQ6GlSefPag9ZVJWlIBhi6eYgQY19YpZebue+NQwNDt+&#10;2skDugXw92zhCjhE1Z6/2aYb2b3NabKmUAk0nJdFWPEKmKf3/ePjim/fXhEDcDpHTGvAfVkwnUYw&#10;R3x8fOB2u6lHPcENAxgsIHuQ8NgvX77gcrkAAD4+bnh7ewcn26uch4DNOyXMfPHqdt5jXmasMcC7&#10;AZ9//hk//+nPOF8uGAbCaRxxPos1ivcDKDMj5ed53efXZcUSF8y3Gz4+3vH2/h2vr9/w/fs3xHXB&#10;NI4YxqGwy9lpTpgMHgFkJRW3ZLgQM1u/grMqdRZllrVT9igRsn1OGaLpgFTBbbEri3lfl+DGICzh&#10;tPcrEOS9g+MykCz7e6xUPs4PzSiJdMgAk58Rs1c3mXMi5nBUUVOENcBPPvtRl3Urnt5pf0q9Zh5y&#10;Z6W8zy7ZyVO9hOUmb3DtPqqcFzlD5Xm5/F5kq63hBJfCi9XjP8QIBFFMzIvYILm8fwFEAbd4z2HW&#10;kUNmYifg0TmvuRou11kJ9CVPmKYTTqcpr6VEXBsH2accFUwl4U2Zea9/F4KwwOdlkbWvAH5SX8SQ&#10;Auad5qhoPh9TyQoxdjWW0JbtRfIpaq1/FIT3yoj3JWsx1xfBWjjLmcyGmJMwGCFJxurMzsQCVrUF&#10;FYZ9Ffxq7aD0rBRnAal/Vg2Sl/3YbdWshgVjQdj030IKhp7vongZ1MKLGG7w+ZlGrZkE66gB4jb0&#10;trBcGxDcePaDGmY16kHFHs9v2we6Tfj5XpaKVVwK6QZg9rXacLfPTce3awhKGbQye20BqvdCUI9y&#10;4biwg5vuweT+kLUyEkwpPeA1rEIGNb/fOwdKOY+OTD4UdzNf6tOUUCILvdphGccTrecGHULHKHv2&#10;ugSTa2Cs1ex7iCYcSAlwXcXjgUVe71nxDjGrrceOFPH/x5j3vV/y2BO9LKo+OFS8NSmZqthClhxs&#10;ZGiXjX0AGvyI/2qaJtmQJ8viyos9WpA6Gi/1FoswYVHKtoIZT/QWr/Ou2dBba4/W17dsRJtrZTsg&#10;QRWSVodsbQGWZ4GxDJwaJiYZ2a5Pfpre5+RwtczqNy8sIUH5mpth8J6UoxfgW4CdWPzUM3hfy8TK&#10;fIYr1YVsuEVefr1e8fr6Hcuy6CGnrC5z7xIzaRxH8QX1A6JhZ8AyUJMVTt4EuHiPsgTfQZl4sIHK&#10;HLHhxbcWTIaxWcl5vTCi0sbGhtGdwpmKd2fHIsv2mhZQbtiu3DCrWRmDtiDpKXh6SpA0qLMnbfW8&#10;bRq5+f0EPLQiaduwLcBOXfZy+3N6XvC7U/DqUOVqqu/c1nuuZQe0b4X9XW1xsfeO7AP+zzHXnw4f&#10;ZZR90io6yDLk+izzo+HB3wPcH117PxeBnxrWPMoLwMG51Vs7WzY+OmdHG3RZD6UKG991gvG6dcqT&#10;Q4Xn+AL7991IS2kL0PGB1/yu9JJNA2POvr1Ce7eIzkomyl6qrRKDLbBNnXVQDQ+4UtK0qpPKYz1P&#10;Eh6HNlb7z+YMkPeO0hmWW7O8gernpk0eBUPCAZO/eeQm5M4I10JksDZ1QmpQK4MEjpoAuSR/dZlp&#10;H80gyPiTZn93c40K4CRZ/bouwoAk0wyT9RRlUPbLVW/eKH61SZ5NGrwlILm0qgJw6DAhydudMAgT&#10;0MvMkH6FQWpNI4APsoIgsbXLOkPJUIqGdMERYGFGh2gH55SVNTGXmEmirWx4Y6kWWYIBnTdKCKRs&#10;I2WtBe7KIAAAIABJREFUWqZA9lhN2U21xZ2Qvwxg0DDCn8mqODwvuPavzv2C2adi8kNufHO3Q3hs&#10;2dFGFeiHAaRe39GEgZZBCldcGNqQY5LHc120l2umiip/lMOzv5dyPUxjy/6q5LXV/UjDIpigPhmu&#10;UWGtKrs+1U1Oh24lu6szzFc1iSOVv+vvTsQU5x3IKwt/8EoSEZukEBnrGjFEfaMYhRmZ1L8G/ilW&#10;Tdzs29QMNC2Lrq0TzeCvsQyqfJ1Rh1se7a/bIEICdvIH0NTIVk1IJMps8ZFfJTx0ntVHPQo7OQQs&#10;S8B9WVX6z8C8YI0Rfl0wLiOIgPu8YFmj+mtHRL7n/IA0hEsgYwhRh5xQsKxY36R77jUQcsh/zzlY&#10;MyDi8/gFv/z5H/CXv/wjPn3+KQ9PHRHGIYVCC2iahmes9mXLPOPj/Ttev37D9++veH9/w+1+w7LM&#10;cAD8KAoBKMgvLGzCNAwYvAldt/aihoUO78HBg6He8Po9IbHj01kd12Kng5KzxEYpFjQbYF2Dqmyy&#10;ob1a0Og+DGQGu3MO4+A1pJZMLx7zuznPM9ZlxTAOOE1yr0tGWNrnY1bwp62xDFhi7rFTCOk4TkBi&#10;fLuhOpMtezSD8lAilVH2krNs7JhBU8NEqGtLLmGYoiwfMuO+NIROCG1qcVMoYBHOAz4yhlE+qIDq&#10;Pl+/2CCtmU6R3o2iIrN+6azB62KThFWG+bfrNStgUp/siHJ2ByvZMmemoeAULtUCBgBM1kOk9lA0&#10;uGyn4jT/JUbOlkrJKjcN6eRXJcWLq8KKectVr6IV6wF8yQlx7BG1xg+sORRNHlRo6uOUgZMVH5bC&#10;aFjItc0gV3tpiBHzMgMsNiiITd9WCZs0tD0NuAzofrvd8Pr9O5wnXF4uuoZLOHMe4jnXsOZjtoaa&#10;51meiX6to549LlXhwLa3zm4KKINv3umLW7VvzybR2if2+lgbIP8skYv5x4DdVpnb60vba8gYXrT2&#10;uly9P2iUD0DJFAphxRpkCA2wZqMMOWsiD90ZlRPIUXi71S9Ixo4rNk/67yFbQgWsYUHJK05qwrp2&#10;Q8pYYrHOsnWCddZIdfouNoCe3XgHg+rhBjFWa2wTZPzfzbw/+ieHhxyEvz0FqtQJDE2D0KziDrhj&#10;Aa6jlOsHSz833InVk4NllKlD7GT6bWVEhtXHqD03rU91zTzvgz3UHJrgfUBpzxe2f01Hm8Dzth/d&#10;sMrUDFn2MCgXR+LXNyjzKU3qYx1mbFiSDGXnOBh5yVYiv10P0fhw2Zus4H00xxVn/lXFiMpNuQkj&#10;0wgcCf9ZFnx8vOP9/bvIzVPjpIWjViniDebFv8+nTcqEz6UhTv7dVSBCLBNj0yhmxqYBcQv4Zm0o&#10;CgCfpLUl2V6GQym9PWpivW06s6KEWYslrguLjmy44XlKS1b54XFpRJsU8w27SZkjNhjb1jg1u7j1&#10;qeZuY/2MP/o+K75qAQ+HhEfg8iPwt8oOQK1iIeo1/Nwwr4/32g3beadQ2Qvi/FGv+NqTl00mc91Y&#10;bwDgHTueZwNh9z7Tnhz+RwbWu+HIDLT5DEeM9EfD7yO7Nwu4938uH157f2jBHdu2/kD30Vmx99m7&#10;wzJricHHPu7W0Tp721MN2P/ImW9tqLprHw0BtCl4ybBerVKq/VMNsKqCzbCXEmjFLSfPWkG0z6QX&#10;XlyHVkKBdGxYuNAQ9FoqWwPzUXZyJ56iIQhbNHtIgrAq2AQUW5jsp27s2RIbPQ0zSi2kTUOsbRML&#10;qE+GNdhvekIUJoB3As6mQl8GKoVhnz7PAEYcTQh9Bt01/KycwgLhEzIDPTKJHFeVFKzgenrzo5YZ&#10;MRYAP9oeIjl6l2LDsJ4oP5P2XUzPSZiUbDJ5uLIUYq4QHMAGtDb7hPV7l2asUNAqRm4zRHo08D3K&#10;KtkdOtmm0tFuyHVv398NTM+gAZnmmRpWWczrcSuIVjZlU9tsKfql0bWs+81ZwVxJ2nvAr45Ltl6o&#10;iaDTORvLHNDlptcOJ4h8VtVYJXECRzJzliw2TYaQVIYCyXYigVTw+rwUxKdsT8HK0mSsgeGjrq/8&#10;nF1lqcWmT3FZuWzOncbiwDUDf2ZULOse8NInBTBidFXGiyVcbTyRDfGAq3VotbylB0ocfxmyUe4h&#10;brcb7vc5g9WMiDVIcOuySu09jKMAkzFgmSOGaPZjGjBODn6YshqEjU3L4Ac4NyCEFD5KOJ1OGMcR&#10;p9MJzvlskSPD1AHjWDyJY/ZtAMZxwk8//4J/+4//iT/9+R8wTec88IQJ30y1eQgB67Jgme9Y5jve&#10;39/w9bff8O3r77hdPwTQ1JU6anA1JRuhNSj7fzCWTr18p7oPocGBnPjVkye5J2us2MMxWb5ERogL&#10;KA+JWXPZoigEFAyOzOKdrkMqztZODhQdmFfEkOxFvVrFWLBQLVNCxO2+YL7fceYLhoEbu2Abfs56&#10;5kiflghPiS0NhoY+e/hhBFwayFkLXy7jo40DRAs9kbHgrIf40GHTxvNePeMH70VFYFlclEBbzqqb&#10;Fisq+zfrwE+tYULI152GQ2mNpgBap0qCzLomCcIdxjEPKuu8vZIlQwJUIPCKqFt1yfxw2V9edlJj&#10;Axwj/MDK5B8MuQ+ZYW+VCH4YMIwjwIx5viPyihibe0EFjKaNVzxVVhrM1mKmnNXEyboPcMSAr61S&#10;277PukSQWacxKShRWOqEHjnGgrzQe9jPhysEEGRblbbHHwaPwKGbxeaV6JmGQ2SUkQn8v16vGIYB&#10;p9NJBvNUD20tttLLJ6lO9QMsrWeptu3HCiA9DMNurtUz/WrvvKp/1j7OmgiY9n4+jcOSZHQwh6yI&#10;zRgY+U3/YdeFIw/vY1bjpucHYzGe6ld6mBnYJ4Ul6y/nJAsJzFjXGQBDzORczjaI/FwfX9TD9BS2&#10;8YiospeltrEl63je/x8B7+1G0L/ILZjQygcPbwKapOHUKGPfW/nIU/gRW3P/RdKDLNYNkUteYubH&#10;xGpiQjUThoFWrZkWibC4k+SnA4jRcwzTEsyxD0CmSVeLH/VYi8z7g5G90EcbEEuV9REqtUJqnIbk&#10;/Z6ZGcU7L7HILQG3F9qRWCWtJNVubJYFjsSMT82v+awSZFOPMNgw852ZzsYgXoq32w3f377jev2Q&#10;otdMFZP8bqAhs9tz88ulmM8gBsGoMNCwyWMt5XFk3HziBhikisWZWAwBq7JzVmUwpMauSFCRw8Nc&#10;ZjfG0q+7PruNrDf5hn6v7ICqkI2bRmwP8O0VDFXwWDV0iWUP6fjW9Zjme0D0s8zqR2Fpj9nKLdhh&#10;nuMGnC3soMSQrH8Gb96Do6HEEdv76BqOPOGP7mObyUGHtkj7oPuPHnDPgvxHPu3PAuzM2/0oMeD2&#10;7vejIdJzrH3alfAdKZPaguW5a+yfs7tnqyugWcU+P1pHT9olUa3preSk+0X6Psi4+7moYQS3zzCx&#10;7SNyM54A240KwDD1eScMzgL01LzrW8ViLf3O1h+Jf+4MqBQBJsue2QZ7pTqv+HArczF50TMQlqAs&#10;XJebuxiLb6mw4NYiQ/fe5PU0wDJK40tQT/FU+DuvIIl4J3PnuXkNMyMnzJ+o3pvJ/oUNe70dpMXI&#10;cD410DGDJjGHtNVM3ygFnyoPapVlBMnwwNQP0fxJLEXxUA/FBqGZC8cUShtZWfLFoz+aRrj4vxfF&#10;I0ejaMqfr86E4crvNdWwMTPjbB1bgbgdLfkjdn3v/28t/fbOyU1A4uEQkU2duI3nYRYAMgHWwhT3&#10;zV5oGkM48Wu2OlWu7ckoGeoSG9UiV0OSRz3L3n6U6mKbpWAl7exQBUvaYa3zPhNmGFqXZgaj2xCI&#10;2qC2UkMZH3qC5ok1gxLzc5yGRYLqUUZyso8AxBpcwFWyFoBobBfb3CoTBExmYOsNo7fsWbRjW7A9&#10;AxIwmO8fRfUkLgoHUtVqxf+xvV4GOF0dRttYeKltfw5lXFcB7m+3O9ZlzSqiEFn8tZcVq9q0kHcY&#10;nGRYFEudaAYwHoP//2l70zVJchtL9IA094isknS7pe5Z3v/NZu507ZWZkbG5mxG4P0iAAI3mHqmr&#10;KX3dUmVG+GJGI4GDswDIZExkz/JUolDZOO63FtyLQBLxIJ8AIK7Jxz/8+Ff853//n/j7P/4DP/zw&#10;o60naTYiaovAwuCy4f3tDU9fv+Lb1+pn//ryjMv7K8q2OnVJz5ywNcAJlBfkTC0nIXV2vattNGTT&#10;WyJltSNNCdzCwNd1xbpuwQbNfLXbfdWBdGXbS1MxsPUwmeoeTzpU1e7RwhATUlqql7wgnIuOeYWH&#10;8yOWfGprL1lvF7NjcvWTdj1U98dvfvmgZuVFoEzI7bkr0kPJxQ0LMSV67DPuPLGQ7fMzSjtDLY/O&#10;BV1rL1+tWBCAUxax1tFYwEQAVfY3Uanq/KbuQAse7Ux+/V1pf8YW2svMwHWFoASLmpQiMODMU+s+&#10;Zfl7VYFBpMGuuZ0TXsWcrPckVDKeBTWrOgH1sy2nZWfjoudHtYhZsZyA0/kcns0+bMQuNNa0Fk11&#10;V9nNxYUcx+wfZeTfJKPYfuhC4tGdJCxAHvH8jf8743R6aMqcfY3acQ7uPv0JjfBaa8rS9pe8LEio&#10;7gRqheQSb0wZ1gdMPgOO7f+qHVOx1ZxS2pEN9JzYY0USFF4hfncg59xTgpvqwqmXxuD7o17vXrYb&#10;Mw+ZU/s+wPeeexwFd8DpjokVI9uUtjYrARUU8TwyBR/hfDrjtJxMJZMdKcBfb3IMft+DHme7RVcE&#10;rdM6AaW0nycwqJ2fmw21ZvZ3t4hxRzXnjNQ1czAY3WVmpJJQ33ny7geHB9/NvD/6QPuFNIDDOOgA&#10;hoXjEWQ/QfMb0S32zdG/f88kJdxAdNl2L5QjJsKQ2fJ3cmQJkm997WJhYhIOTX1N8UE2Mlc7AGrj&#10;XnbgnJeD8izIbwoG3QNt2qfbgTDis5g66EvKIguUL/PNUjmuTsbXa5NiNRm7yqV6WF0HKsfBSEz1&#10;jQ+Fstuose9N4tJQDZaRnVyl5zXdntrP1OCzbdvw+vaCb09fsa7XWrjlbF73euinPMiQbX8lUxaw&#10;CzEU3zh5Tpd/qIV2wcOelR2DPh2To1Smz+W6mmefWEAMm5SMUvcE1obYSuyjaTFhOFAYIqldZ67j&#10;Dx8GmWIypLdCAB1t3HtPbe9SPW60Y1H/ERD4I4ziI5D3CByfSeyOwzfh7iXtwFnPpN1/VhwG7dwb&#10;RHwEuP9n2czz9UJBzvqRAYBXVc0sie6B3fcyCGZA9z2gZQYQeFbTCC7dY7CPr3l0kEeJpgz+9cNz&#10;KfP3/IiyioZz95j9L9MSsANBwJhEET6DDIAXjocZNJYJ5C1fOpv7o0DZrCA/HNYoaDKAXmPpMoKj&#10;CsAriEMmiU4dJBayKWnQorj7p01KyEMBWjBqCWvCwBF2Q3nv6NEaxTSAX8wF61obRJV3+2ZRLRjQ&#10;pOJeQTiyR/Tvl9xsNRrT1myRHIPwfD5XQKOdsXDNrQF5HsxzjLAK7qSqgS0ch54Uh9l+UGHNlAFO&#10;3EF37jUbF0ZpzGxx5615ZLJYuN34XFhT2dbmVupQQ8kUJHFwO7JyeGhQKYRcxaArv052TRDDLJB6&#10;89ufGYZM/T1DntB39Affw1g6YrTt/91zYyjY1Pg9kCaZFtqEn05nPJwr85iaFcK4V3olhNbOprxV&#10;P2063kvHfXHX7O8G7zOmP08HjCwMMEXbqQbsUfOuVqBDG+hRoi8sQbrv94FZA+sVf6bUACBL71ty&#10;Tm54QsOwnqyppnTG+fyARAIuK4S3XUwaEYG3yj43K4ucHKgTG+ARqNI1wHyb+DRaBySiZpHVfNNJ&#10;3DMzKJ28FopamOqQiWaBl1upoNtagy+3rf533QdgNhHqV75uHIB6CxJOFSDV+2X7nIjlhVEDc8UB&#10;eiwFvPWcDf2+27YFtrAHHn2oXkqC8+mMf/u3f8e///vfcT4/AkIW5sylWODu5XLB6+sL3t5e8fL8&#10;jOdvT3h/fQWXDSIFhOqxbfJLR+ZQklZOdcCTUrXN8cMl5j2hRYlRiWD2T8yM67ri7e0dr69v1Zpo&#10;XW3IvG3t2rd1tW018JaFTLlir++Yo0b7ahlaaECzPmeiX40cQ1p64Go+L1P7w35uE5ZTy6BoF6fa&#10;/7S9jGlnvaHWRkG5TQivLQPpqoOj45/PgTz/ef2+YViGC2jXM6i4sHRT2TgshKWeq1nI8evaEM59&#10;fq0ldJ/XjA1uNcjSrGyyt1+lGJzaLXHIGPspVdUCUVWjnM9nsABb+x4+yLeGYapXfqvbUkK2zICu&#10;Ekg5Y2uDgXJdUbYNr88vuF6v+OHHH3B+fMCSlq62THVPHrMAfQKT5gQpKWLc78J5aZk/fDg8r89S&#10;26NZBwTVRyQlCjZzR4rd0+l0CEQHf/RMEOnrlaUO1N7e3/H+/gYWxqdPj5U53/ZBvTbR3lOi+qDZ&#10;wjw+Ptbw4mEgP6rvZqrcjpukuCdpn4q9jc5HyAlHQLE+E7vPiBho7T/HUc/FkENlo1nLhGEQ3Wb4&#10;iwQSqVcqwg+scQMnSXXAmUGhBxafn+QVwfTxWlJ/PDmMq/c6SkQpuG6My2XF6oaznjh9S0Fxi0S6&#10;u9YDvnRLXT5j2I+htrquP6KU+G7wfhbUtwev0FjqaSgCepMu/0TxP/OYml3k75lczECmkZmiSc6+&#10;eZKBFWPHnOw3/ZH9PYYWxAlZ6oCJ83+lg9ZpNkCZTtBbSOstCYn64fkBCxH2mQQTVn8AVJ0KIaWE&#10;LL3ZZMciM8a39Gu5rhte316xbmsrxrolgLIgIlDpm4TB59cHlzbGPQ1WObYeHftKmTtmF1NThs0P&#10;VaVaL8/PxronkgBOq69/XpbqA3paapAUdVsh9qFtuqENcls3BtuvnfZZ48nSf5fFe+fX66T+mqWU&#10;FpZE1jAocBGmgt73NoAztGO3QSSEGBYwRDak1mz4w7WCbRr6nJCosbsSG8OApf67OInhyBjpnv9y&#10;c/M9ksIdWajct9QZ5Y0fY+lPZgmTz+TB+7ln/lEY2veyz48A5Ht+7LfA+dl3j6nwMFbnOACMYAF9&#10;aBB7y1vwlnpgHsBKU5njLUDqHsNvDz7dn/p/3/2I+2D47oLAIKaJ3cs9a5vZPYlFsewGFD3wSocL&#10;Qwk8WoHtwPuDuX60ko77/GxAtPuscAw/HBMCdvad0VN5Xvf4az8wSV0XWb3Tx2uZjNXrz0O/ZgwI&#10;bo2bAuN6JnUrLCevdh7oxjpsjDOYApA6Mwou0KxZBagHcTvRseSEpQWzaxOdjDnvhnLKhGwsuci8&#10;F5d90oJnWwaO1gnOKNpyhTS4jNwX7Wc1N1se7lYFcEGo0t8fJqktrQ6hcL307O9NophKTsyDvw8J&#10;FBAahxdi/v4cGEJ1oK2GEZ0dOSrLilMuFseIDU1PUw1gpzrxlnrkGl8fKOcG79JVbHSXnXWsSJrt&#10;FSM7cGSIjSCql557+GXedA32GU6OKY7soPXw4+MjHj89VgsMSq1OQbh2di8R863UCmlmifU9Sp/q&#10;iCNTFey4CekzDteDiPv5bdsqW7FZZphMHQDxXBlRf9T5CU+8e/fnr/uc3P1wqz1ARl6ys7AJBPq6&#10;zlNliJ/PD3j89COkrLjwZuGfOnjQ/me9XrFta/dmtwDTnqWUlfGPFozNsX4tjWgzHbI3lU/s4/we&#10;W4eVOSd8evxU7VLcPjRmx6iUXz+nhjFerzXkcl1rqGi1LqvnUF5OOC1n5HxqTPHK5K4YEpmaoe71&#10;lWm8ZBcQz33AZ2BN7qxpD3JVz/tiYaXbpp7yKfRTep74+8iUkJcN6/WCL18+4+Xlpb7WuoFLMULT&#10;Zb3i/f0Nl8sbtvUKKUWnhm1Y7El8KVgnESXLZCDSQZA+mBz82fuwKva5qRUI6/WKy/WKl9cXfPv2&#10;jJeXF7y/X6o3NiWkFli95IwMMq/00vIAUu7KHAaQ1bomVYWd7gO9WCFjaO+KF++VZizlYVrlCGxJ&#10;/dipn/91gICwj/mh3Uh6ihY4DjvwdpxDDsTI7lXPf7XM8wobTxxAe440H0CDgLs6ImZp1Bqnh9Gr&#10;qiKlup5LwyrUzlV/1gZxVIcplHMF/UGgxG44gOY5Xy0+FNdQ//5MBGQgZe64gMt/SAJQqgN39YVP&#10;qHvl6bRYno1IVcSQs88q7K27VO2yVbsf4c7un2FpiJls3vrKg/Ej7hT2aek2uexCi0dbEP8sWX3I&#10;XUlWw+4pDPBGTOVWr9xrOHHWN8nVq7XW2rYNhRnLknFuljcQcuSUtHOF0H1EJCMltizBnHMLe273&#10;OWUbaMHl3hwSvhwhhFsllNFrQ3jLuoN/xgH4kVNJry8wkBX32E+aYJPe6eLI0iel23Y503w+/V0Q&#10;UmJwEmQduAlPf78qAaIPvlfehDBgT2hT5eIBSS3WeJ2gkYiawE8C9qiB1IIEkUY2akogCXvfEfnx&#10;3mcYyCYHCvRbRNH9/dvjUf/XbHN2U7VhqtMN+/fBQZ49fouDPwuz/Qhz/taXnj1E+8C5qF/u07/m&#10;dF5qMMbDYwtAEB/kINb89c3Vs5/ZeSEjBIXAM9TJ2fDIiCMIdmFy6MG6U5g/+ObSEP3kQ+swDXjt&#10;wQ+e5X28wA5GDMayG1POtTZTH9nqI/+Gy3sDmGWxwqazlcQdOpirCWQw+DNGgrTiPzbL/h4WRgjc&#10;rUByAwxas/Ty8oJv375hW7eepm2FW/dxW5YTTqdzba6WDCFqKg0NRwOEUv8OdoBEdrn3a4RJ0tq9&#10;cWm7yhAScGf2obM6rq2o9c9XsPRwHvKg6vdXh1fcJXSTtagNlbS8PSZuIYRwm7o+B+Tz8Sq5KVU5&#10;tXCzPLDnicImN0pnx73hKNRlVJZ0wPOj+8hQDGv4X/M2PAKvZ/Ym8b148EiPQzCiWyDKbAeVm0D+&#10;9wbSzg6hewfevYmzZj7Id362e1503+tbPyt4xoN0NzBCZyfIbsB2zKw3SWsAqHYk1wP2RLqpGmE+&#10;YpYjnCGjd7qI7D/8QcgOTYbFngkvu223WzwwnDUMvDKIghWEM7AHHYD4JAeDhuGHx/uXFOwAB2b+&#10;bA2rp35PQiGnqKKBET94kqPXBbpfVnZlHUoqKNQZSGKsucoWJAfEkwW+Q2pTa4zNxkhN1L2tMdRe&#10;xsxxcIk2x8KMJS+gtLSilq3RTU3tRjlXD9kGciZC+F44UBQpiKhhrvX1qDNRm+++sQbZ3RM/bEou&#10;O8CB8L6g90Vwtzjsd5wl+pL7xpe5qxVIknm3mnVO+3tWT3sFdZUF72o9NjBf30eG2o93wHBfe70m&#10;Y4mhveq4wM32kJ18gmQ4ARwRQQdmIbQwcBZijUjkwzw/fi7cGz7OB5kUWPQzxmdnr2EAjhtEF87v&#10;uJH6AQi1daQA77IseHx8xPlcGX6q+lNyC7wFlFNXwJNMWLpaVDMkpA91ut/zvbqCpmH3cdCbBjC/&#10;7ZttAKgs5GR+3NnA+9lgoYM3yTx5vZ3ZLRWEr0tY/Zkb6HVaTo0pTEFRY6GHAgiT1TrbWvDt6Ss+&#10;f/4Nz09f8X55r2GfpxNyTp21K9UL/Xw+NY/rNvxi3nna+++gYKzdr2aJZeBnu66FxfZkzTdLDfBZ&#10;19rvnc9n/OMf/8D5dEIpBZfrBdfrxYKu1RZOByfq3b5uG67Xte/nDZBclgXn0xnn5YzldMaynBqz&#10;m0ClgrdLUyAV6r7Wub0PizvDtVdmT/yIOUk60OQAvPXAbp9J4vdUtTGrtpdA2a748vkPfHv+Vs+u&#10;wuBtA9owQiBVVcR1MJwT4Xyq/U/PLYnEAoRntbE2ExlAp150PW9DwpAn56r40DqoMON6ueLzly94&#10;+vqEl9dXvL+/Y72ubWiRkJf6HiktyMsJiajZt1SPfCnSA0oBC2hGA+5hNmjN9rb5KieIq08609dw&#10;giLYCMgeKHPDklK2+iyfkh8Z9l6RlVxXVR6Jcj2X9FxgP9SVHgrpCBbkaq9eNzjgspGm2Nn41H5N&#10;Q67zYIGh1r+M15dXvL292YA05bamVT1PSYsZdThtapql3ldQ3dOk7anIPQ/DFGfZvOQ186UOfdBV&#10;i+arldrarX+fjLyoZAHHkA5ExPaZUa2vElSA02z2Uh+cp/b828C/9HNe1XVqfXQ+P1biQxu0GkOe&#10;Wxgvcxio2pEm9boId2WG35d78Di6UuiGTSdCRURIOeaeGMhOtK/AqStpNfTWsgVcNyCu1sq5kjJU&#10;4cLMVQ3almE9kx9wbko4JYmQnie+gyE3zKLAMjCLHCI2Ra6MEthbTZL2HoJQrwn6pK6+x1ydPAuA&#10;redk2ucCkg9spZsWNnAkz0OVs3Ryg9oUp3Qb39j5r7e1rWdaHRh3lpVaReogKRDAnApoh7HuFNi4&#10;aZfcicd7TCeN+SbUScKVQLAYuUutPo8IKR9xb7lJSGn7g0zwkRkh3LsG+OHcSNgYjEP+teC9iAdQ&#10;v99CwSMGEsSHc+D+Vjjr3Ld4l1NxCDwcLRwLRrVwvNTA+3dwOWFZ1Nqk27GMQXHirFqUZa6yu9CU&#10;WtNXfUfZbb4eIPDhnPOQA18wNL6CRL+n4Omvn4dkaOhkwqofw2yOWbgjOKlMMx+SMthX2fUrZcN6&#10;vdZiq3CzGpAevuE91gnOny2+nq0j3XxRw+qE9V51Gfse+O+bU6LYIDIL3t8veHr6hteXF5O49HR6&#10;cQGp1S7gfDrXAD2VYppyQxsONiayhpR5j1UiiYwO6fIlYXHZjs6KRw+Tdm1Ls8ypTKCr+R9zEQvM&#10;TSkhU2rhid07XlF548xoPoCQewS4IfDUPIdrk5G1GE+YpLA7GwMWFBST/Ib9hj271zMC6AA63UtD&#10;Z6eF3q5jhjVN7KQoeFkrcD+fzo57kdwAxnEH8JcAVnirgAiY3mdF3jq0bjG8j6wB7gX33GI2h6aC&#10;9iqDe2Gts8//PbYN98CmPWN0PxwkRMbn8ZlIU8boLrNiyjzFYfBRSjT4pc5ZHH6QF6wQJAV2twy0&#10;SY+rB+mj+TsjetnDgTaIbFZqQARc1on5YxIh5n7MrXgIQxAVefE3Bra7DkDT7lzeeSOTC3i0/am5&#10;mbRcAAAgAElEQVT7sBZnt1bBDQnAURjISx9Clq00SXmp3sbSWYQGalAKw1SQB73FGNvq07tt9UxV&#10;9r1KuWlowpZWhPcmNjVGpwYB5p0Kw3xCqdveUKD0x+eWfWicAJzEebk3oK+gs0HbGczCxvr3IXds&#10;jUiz/uBox0jSQwejp6syzJNzL+22EtwG2mwgPxvxoYJfzdu/gX0d1KtnuXAFpzr7dgDvFRx0QwNy&#10;a6OUSfEuMV8gerIm81VWv2Jy1nE+2NMfMWzA5shf2JMzZlwH4GO2Wkd752yg61W4Y/h83HLvqd8o&#10;NPK2X/a7bfdbgces7D1Ui4zTuQ6kdMCkvq4NFusgKDeFBY/qCjbyBAG77AOvjPTPye4cJeyHj+Tz&#10;usnuuz1OiYBCZoMoEHBmnJZz9TwPnvwULFHsGjjwPii0qIdtj/cg2HugwEiapr5J1SHZ2Qx4pq9a&#10;T10vK749PePpyxf88ccv+OOPX/HrLz/h69evSHnBjz/8iMfHB8sEIyIsDRDPudqIlK3gurY6luvg&#10;87ScKsCvrPdmuQOg2m+Suw6pqxOUVVl4q2dCbhk1havdystrs1h6wOPDA0rZcLm843J5a/Y3pQFv&#10;0oZDyTzBIdSGKQuWZalEnvOCh4czHh4ecT6fkSgHMCNVVLFyPoWrBViEWut/W1C44pRdKczbZgxU&#10;y/FQMk5OfShF/UQd65jRGiXnClptLXgWppqqQab6M6eFsEhGIrVCq8/a9XrFtvWahigNCulmzKln&#10;HmrfU4csuffaGpC6tOvbzsd12/D29o63lzc8f3vBH3/8gaen5xqqnutQ6HR+xLKcKoiYG8s61+FV&#10;RrULJRZstNkUMynjvhGsYk8uDSBq3viUzEzJ1FlAsI6pTUOr61IdTHDpFkne6zuS/fpAGTZ8cgQQ&#10;EIoUSOk9lobcjggeJQo1G497l74XRtuIZJYZdha1nylbVaO/vr3hh0+feo1EaWD/Sgi/TkSNvKZD&#10;Nf0uzddfPeEbQJ3N135ptUJpuCqFXBcLty/crnetgaSw9bsgcRZY9bOVZr0k4sk1ybCgdVtNZSiO&#10;NMfOMsgT7SgRMnIN9FUCRNIB7KAeFK6ZSQp4BwtO6Za6QW3W6zUdFIjzwZ9ahLjGVJnMHrQn953E&#10;6jC04Wbq370pF5Ok8LrS1lThYv7siWsdnRFrFwKw5NSHv6SDqzRR/1FQSJr6PvV6j0wFMxI0B1EM&#10;dRslP7wmY5CndlY2kk0qVvcJuuXzWMQIYjaLzyYiH2bvaxXIIVkL4hT7EDekafePPXmYjaCyLLli&#10;SUR7S9Ud+cvZI0sn75zMfqxZrTE55Sw7BKee/Udq930/7hQlByTB/QADU0toQsvcaArhJaU2kK7D&#10;5cLRuvyjnveebCYDUQ03nGdmNomBsDO4xM6UE7pSysQW6/8XeH/L62jG0vAgQpj6OSuOsYmYeWwd&#10;gfhHQM2s7zgOQjgG8A0ctuZ5reBmWlo4HTsAwfu6tSKf0RsBXXySjLmpG129TxLeVw6YhFM/r53c&#10;1jEERknvXqcTFlF8L0warlvSYPdgeWCRGojurIJ62JA2uJV9oN6JzO1wt4EI24bkZfDjRJmg4EEr&#10;qtQux8ndPcwjQ6frJUlgMrBYWpDUy8sLnp+fsa6bgeMGFA3+mcuyYMknEOXGCvDMjJgVQIHVGRne&#10;8akf2B2MqHYZ0sJ0KLJtDrxvwD23YqbnrhFcfq7XhnRlAUlQYZDZViirvrNBvbRLGaeRB4zptd+F&#10;yQTlRwwviUofGUB9V2zS/md0ILUHfccBARro1rxNsQ+anO19RHvri/HM90XazuoKfu+U4fciG242&#10;wb/n8z4eNEfs+Y8ANMf70dyuJSix1KLsMKx4zmo/eq9bg4MjyemRuoEC67oxYUZvddB0PnMMPh0N&#10;l+PvjIFTx/dyvO7Bj2YA1l3wJRESddmj7Bj1EiwaxECbA/ubAUzXJ53beVhYkGRiQWMs82Qh22wH&#10;0PjYkjGtbc9NygbCIM8fpeAc3ptZsG0dzOhFE4VGyYC8NozuzPhe/Ptii/V9WMy+TJmY8Tlu37cX&#10;EHZ2iEaGUbKhyXJasJyAs/cTTRSAl1rM1tA+s7Sh5Hyt0xAAj73vs7foKSU+j/44msk9ZUgA8gMh&#10;Oz+8SkxC8JpuCz5zzmeiKFTLXkoPnzWgTRbHP2uNdWn3kttgX8wqpwNe3f6wfRdSkGXrzZevE5rN&#10;gQw1V1frlQbi0E4ROoaY+X3f6hyWXd1mubQT+a2qJonme/L9oFk5zD76HkB/v8fOWefxM9JwnntL&#10;j/1Z0geH7JrC6LdaKa1Ugz+XU2Omd9aoXnEW7qG/jVTALehTmcNefdKZ5m0wSSmwqmiH0kv4ZuPM&#10;hGh/j8X1TMqGE+lhbJwF5byhLEtjm7KxZceaSgPndnUGIQ5lZyw9twkruFSJK26QYsDGAPqxoPCK&#10;9e0Vby/PuFze8Pr6hOvlgm0ruF42LEuCPBCElXVZ1c6XrWBdS7U4SYSyFby+veHttXoln5YTPv3w&#10;qe6lm1gwb86nukc2sC2372EWPKp2AqOUzalztmav0jM3tnXDlRJKWdsAtmWY8IbLVX3r0VQ5YmqE&#10;0+mM8+kBp3O1djg/VAD/dDojuzVo1zvpOk/Bv7n3CeIGq05T1moHHYRqhHYp0s8ZHQSzU7EmMouR&#10;nPKU/FD/rv1+dpVFYXA7Z2sv13VuPaOAds+w1bLkB/be/sbtnaOFRFM561Bq2za8Xy54fnnFly9f&#10;8eXzE95e3rBe15atVQcn54eHasuRF8CG0w3cagzfJNLyvjgMVOt9VqJDO7fY5ZAID2Wd7OxnJNgD&#10;te/NDeRsljPSho2UMmIIfWXti6vfirN78fvhVlas64qUMs506uqJ8b4SWU/MUmwQqIc7O8a+kc6C&#10;yKn3xLo+T+czfgTw8PDQhld1UKCh9mqRZ/ur2qq4QQVRHaqpUiTYD1NqShPY/SiFm/pdiQbRQqYy&#10;+TXnLnr/kztru41ft34dFZhKPMiTWlxJFUBUJ6a2zyw5I1Myv/qqJilmJ7MsCxKnXS0Q+iy7zxx6&#10;YL0/iq9Ydh3N/dfJBlN9oK6fw6sGWDMBkrd3USsiAIsABTuffv8a3rLMW7SppUndX+rwV+mB4ogN&#10;OxWgSCXRFDccp2aX5QfPbvew/p4rDqI1YzijBuwk2x7bSDWFUWRrA8O84wJ66ySZKgGHDCxKSHle&#10;l836X1sHKbXo91Z3JAAFTr3D7fouOC11aORD2dtkasIK74QmU38sVTGxrm0QIxKCnw17oLjf+RyO&#10;GV4LF5I+qsA9RqPP+Ax3NvUgJSwptzM9We+CpobSPTPRnkx2S8kft3PZ2bQe4SgzYnnoj4QQQ0Fn&#10;OACG6/wvA++xa7xvgTg3AV45kIh8N4t/bBSOfae/11ahM66jJ/iOFQqVmuhENdBLI6MRzgPYaDYD&#10;GOKuxQjg3PNFOmLmj9Og2wOAUSr70SkZBSZ8L/Czyek9kBCYpexA5vWKrawGtOcGZnDrslmLkbZp&#10;k0qmQqicsh/Ese45TP57QRT9fpV5XzNXqwRPmLGuV7y9veFyeYf6bGkqt272GmxzWk44W3J6DCPx&#10;TFXPXt09/CIueApB4qXM/TZT7I2idKMEspBbYFtXvL+94f2tNj3ZFRkdYOfwHIb13lgbyoxhFiA1&#10;Ox0hGxQE9gNue+B6KRwNIW6ODhQO8aMN/Qgsvsckn67hgd3gn53R127+GnK4n4wsxzGosLM9aNhv&#10;5UBZJDum5S3A5Zbf/9H1+mdY7R8B32fFSvDHP2Cy3wKfbmWm3FIe3DxPaMehH87DyLSUgyGIfz72&#10;KgmZMGRv39P9Ph5tI/SzjvHOvXrtlYoMa0ptBuBBW9u9dH9x55URmsjeXYvJ6KcrAJVQNFPWPRwh&#10;iMl7cyuTS8BAgXkSk7GBqEk/U5CMamOlihlBD3vjUrBum4G57GTOXWHT7VJCEKF6F/vBceqhinrm&#10;pJTaObDgfPIhgKkVnUtjmAF5aQyx9nlyroUpTcK6zQQv7ButMbAQ18aKtXB4NzQg2g2L4BgfR1kO&#10;Rz7fCn4S001Vpl+exVkEikRlHxPPWS3ouTmQ2Fhb1oJ6yku1butD+24dpDLg6o/Z2dXdsk0blgjE&#10;6G7MMx9LtVtprEsN32XXWB3Vap7F75tL/5lm/cMof+57NU8HurfCnG+dId+79x/V5bdswvxQIw7S&#10;x1rB/bsBLGkg0cQhQEqNpbVkC0/unsyNVcYVyO+ZES0jQuu7nNsQsnzg+8ueqDDsyoK5x6oRSqQT&#10;WDz5Rtp+VMpW2eKp9x+3PpMPVbR14AGvA0dfH4IJkToYVKl67vYGx/Z+AiHG5fqOt9dXbOsVEEZK&#10;C/7y499wWj7hfKqBkep/nRJZzpTdT66A8en0iPzXc/Ulbl63RMnVQmTngA0xW3D2cloCfSYrg9vu&#10;Vx/uaPgvs+ByuVoIZT17AMGCJRPSqQX2UgWAKzM6uWa9rr3T6VztjbRfOai5dMhgnuZ6/9tLqvI4&#10;JVWDVrawhrsCABVC04uZtYgfQHXlRWW/5pydBUcfjJqVgvS8GBEBJ0KS7OwrvEd7GwL73IFmMUku&#10;hpMGBY0OzDR9NgxBW1+15HrWr9cVT9++4c/Pn/Hnlyc8f3vBei1ISMj5bEP9ChrmyqZGZxrPFUlw&#10;ahVpg7LQmLezxiuvNJsNDqCZK5psYDb225aXsBznaOn53IJ1FRDV4G3/fCtLfkaA9Nlb67biaip3&#10;CsCbDVLpgCDpasxlWfDDp0/YWoCpkhuWJbK/xQGAguPB8i5g2509LAJphILCpStslqgs8Pu/fp5I&#10;jBnzxZwyYKjteybQHCvRdW4kJFWSOCstCMDriuu6Ijs/YttDVVVVSldDmKWiG3oJwjUGiu198bme&#10;nMEOZNa/9/dHn9Vt2wABzicCk/eg9ypwmnqq+7Woe9jIQl7XrVnuVBshSrlC0twH1hRe0+E1LFPF&#10;tv33oEbsg61KnhGRSm5JaSDLNKsVVa54+15mlK041QuCYvcooP6w782Vr+4zrMZBez2nR9Je75H3&#10;xKROKkpEkJQgydWDnTczOJwAe5eBfXhyCCBOCL3EiBHcC/XtA9s9ez0+i4iZoG4oVnG2bFkVOrsp&#10;IthcLpAPHZ4NRGb35xaB8R6edAtKjmQICWT10Pt8EKf+btucWTDsLaAspGc7uclomRMsQv7pf7qB&#10;p0lngOAvd+TTfGTPUydAPaRIjECenOdTfdiEGYW475GN4ZaQzOvcgxm9kR7CzuT+Arm3WI4eijHh&#10;+iNhW8cKB2/1gMAf7/YEKUx2I1jnZVTVQ+1yveJyfce6XqunaKTgNdlQ2jU+BoCaJyabxzEL96LQ&#10;hdb6z9lPax86aJMFMBdcLhe8vb5gW9c2lKgyneD52wphbSjiZFZcKLDz/B9AP31/biG20dNdLDC5&#10;o7Y9lM2M56UPIUopeHl+wdPTNzw/v9jgQ+XD8WCWCZjc7X48G1Z04m0+gBQsnnw4ydEGfRcAoH3D&#10;Pw2FHNfDja3Eg10iUVomgynb0b4wDu+8zcgRg21kWiuj37NzKuAGaz6DuAP7gFqRqHCaAgEfHIbe&#10;2sc/Et4aX4dw68eOwP2jkJ3IIEz/9IB3NpC4A0W5kBo30NwNXPvAyoNxMeG+e9LO14IcfueZOsJb&#10;UfnnN+z3iMWbYB94iWFYwsxgqieWNXSBSS2uBR+GwK3AU09dHWhCiz5XpAi4D3GpM5GLlP05xQyU&#10;FlioXsUNvCdQDcHiDjbEwMJ6jVhBcGXdcjHrBfEsuAbCxmdI4jlmrHdqUv7KtFwcWKTM3EQVRBrX&#10;thbpQrVp0+utknxlJhF64TqC5Wa7J+Ictqj5tFdLYhWshRBsyF4VOWYFHDxno3f7/aGS37BoGA7L&#10;sOfKQZPcn7uiZAoXzt49x5U13VSNRZvvgm61zKYGs6GOUAi/3bZSA21tWO7UAfpss+yAiOCr3xhm&#10;EsJsZwNdmQxWEQLlvK/qvb3udu7KPLQ7+tHTbqB6S+k6e6/954QN1WYha8CRmlbrZnEAfmQShgB5&#10;ol2jVokH2ewNUxtwNX8P53MPSNI6swJXQlJJurpulfg2kFum/ZBEJVK0zPEDjbmcewd8tb0kJSAv&#10;CaVU9ubD4xnn82Je4NroGpjXgD4PpCgT76ix9h7yHaTodYl6T1cPaF9DzxZGDR1lqRJ8gWDJ9fP+&#10;5S8L/vJj7YNKU6hobkW2/add+yxYKGNZzo3d23MrOvCXjWmelwbsqxIr9SBQv6YVhO37UmWY5pzB&#10;LHh7f697BGtGCdkwlpM+lwK0c4sbM31dt8YY7jUwEeFsFhEyDPQ7o1vBL6/OyU51pGdvShRIHEqS&#10;WtD9sNX6oxSOXt+hnmssVs3lEg7MaaUI5ZSigq/VNToYyEbMqjXwtm5YL9cKNptylQaSAXWLVR20&#10;ITccvN/bnCr1//31DX98/oxff/0df375gstlReFmt9HCaHVt16DZ7EJxUwCcwnBEuhVEDf0UUKtR&#10;KJE5hGo2iuWEE5nlbc1z6f7rKS2udsj7ENn2nPvnc7evkye4FazbavVAB3Gp2rOesuofbJAgkF0t&#10;Xgrj/f0d356eASI8PjzaIKArS9GzEhoznRHtSHRwsTT0XIFF1mF6omZtMlbO84wpIsLpdHK0a5ez&#10;40kCre7Kp6X+PqHae0hXkdCOsDSvYXpPwZP6GzvrkZlauQ8MU6j7c2M/WwaH9BwLbxPoVXzwYbVK&#10;YGsqiiJohANviZwCy/7QcpQi7jMOIHaq2x6aM9QqEnqjWQ93Pp+nauttW02B0EHqPrDvvL4UlL1N&#10;zGE5RN6Kb8e9k6rD8wQI5m5lZc+ffr8U9wNfF5lbgOuNKDEyZZcTApebIIfEl9n18EHL/lLX4WEk&#10;YHgiR/Sr7+HxZErkCS6LfV2owc5+cMdcQt9bB4Jd8ZK8Eptomlt0pIi3PY6+P6AVzvO+O3dQWIvb&#10;xli3nq1oqm583Dngnh34VFFwE2dqeSIsO1xs9LeXjxrefz/zfs/K/R7Af/ac3QKlv0fq613BwtFI&#10;H2Qxju85upWwAvddkqsg7bq6oBTnwFlBvQQkATn/+c66Hw4K9hOn+YFxLwtgdv0OG+sJY+sWSzVu&#10;MDM5NCyZHugBbhj8oAWD1zFLnZiVgvfrBW/v77hcK3i/pMVYkcLSWeDOd9Hs47g2CNLYbwh9xQA0&#10;6TqhODTRSaz2HJb2vm14fXnB2+trfe2U2vuSgT96VZKbZGvhszTZWPWS4x1bSVw6u3GgJHSKsRCZ&#10;NPPmu++bEhZcryu+fn3Cly9f8P5+Ccw+ZS51nz29Try7v+IC8zxzhxyLJkr1+wDrCLQdvd90g/cq&#10;lSP/2yBdxyjv3m/Gx8nriCFBNwZX3Q7BNeEknXHsA6B2z6LzBWzha9frtUldNbAN08HnWJ3IzrJE&#10;7h4yR9/HcwHDtRqlq3cYlrcOxaMJ90fsem5J0o7e49bPHP3ZXpkkIQxoJq4QmjCLgUlITc+wOGRX&#10;/RPDEl+0+8bBP4MiXlVK0aNeYP7CI8NCG6/AHDDLO9kXhs71wnJjXACn2pMgAKjSGpHuKb1xMWa9&#10;WW+xY+EzV7BbVBVVAwbXTXrT6H62DyGSYzx0pVRqw7KcTtVyGDWnQ8/3lCpbN7vnsbNYa2gdNSYI&#10;uWZcJ20WkDYbNjerCbTmJLXCO+n+KYRgEulUl2qjpmF/3cu2ApEkKmv1zDrnm+nOxOixig+RBsZs&#10;hhkDaVrIoweAfvQ5t3wYZUgVcdY7en52y5lqbQCU0qxReHPUIycP5xj+XFoQWwXv2Q2yu2pPirO7&#10;8ZJp2YfiwnzTJ9aGfh2EAGRyz+7RtZTpoOMjFmiz5nJmGTdTRt1rWmYN6lyBtP/7Gdtr3vw672yz&#10;2WhgmTLLXY2tllzZ6hyYvHrGTlfFpldrGojKPjupN19R5j0MSG/0G/OGcT74Vj/a7Bn0jgGfFKB0&#10;DEECgd3AglyI5G5Q3taztL2Dhc37Og1sS8t52m0ZIyjclUmaXXU6n7Aou31NwT++cEFyfvrUBsHd&#10;fuFUAWIiMBds22phn94HXLjaK1DL4NCBaCrFgGwNc7UBWRFjXxYLX60gqIK/yionC5bU4GK2wUAd&#10;BDLKuoHbflUBq62eWz8SHh78fuxyTdowQnudDrD0ta5hfBSsNNp3ImmWNdEerWZQNUVAWHtsuWx6&#10;5mGr/Vj9s25HYnlTHnDl1is4dUCyWqT+edk2N/QeQFUbjpY+iPFAduvHcqttXl/f8Osvv+GXX3/H&#10;07dnbEWQc7Ukqvak1W5OqNm2tLUuRDWEUygMz4KyyWX8qKUtSU8F0FGtuNwxav7fQs6yTdSHvA3g&#10;82L9lSmrHPjlh6SejOHV6R70NYW3AZ89NyAdhUa2M59bxpraCOZlwcPDI06ns4Wxww+TpFsDUark&#10;iSJVeaR2Strr5CUjcb3epbCxxmFBv3yzHp8Rc2zoJjHvSJyaQYkapRQQCA/nsxFCImgfg3b35Jfj&#10;mvxeT3MrL6w41d7pdEI2tjCF4VxA2WyvTQGcTyLVjqcUI24QRbWasceHPT4oHyZWJ3bGtKGhG527&#10;M9ln6sxtX7zCaxyQbVsx1QjNPp9vbCmZTY9YLmLppKCh95ncmIYRVB944Gy5BD4DYOdNPnyfZclI&#10;+dxCiEcyCnoNOCP2HQDGXdlLlr/V+yQysNxn84VaXe2WydcHnZCpZ8A99btfYzroqGca7D4ty+JC&#10;mHnYN2FWyrPnyNf4uwzBST1IjkA7r2knmHBrYkthXNdSwXv03osma+Reht5RxupMuTojtY9KBJkp&#10;GYFhb/o4OfufAO9xWFDf2tC8RGPvY4Wb9ggf/zJkk3oD8AgIMR+zh2oC65Iml6eeFtUPAWqNgkBS&#10;Zyx7eX5YlO3dEyUUm9IxuLhgqrAmR5uQ+1KUWyzS+57QYrY/96dMCEyYCOK7jcx9j/Fw0g1ld2AJ&#10;sBXG++Vq4H0pjNNJlQuM0Ao4MInNL5otrV4LxyiBc4dlA+4DlN8aJ6FkzQsaUP769oaX52es6xoO&#10;s/EQ0HCc6qe8IamVQ2nsjRAYdVuWc9R4M0elxs5zrnn5cjss39/e8fnLF3z9+tSUAs66yBUGo+er&#10;B+LH5n7qyUb7ptx/3qRMntT97RJLZbthbs8iU8lTX2+HG953CHiOGIBHmzbFgPpDz/PxUJiFPevh&#10;pgyNW9Ku2Vr4iC/9TPUw/TN3cX1I5UfUBx9hwt8C7O99z3uytls5KUeA+O0zxbOC5TCYGILDAmnH&#10;mtSwqknQzQysGr93VLHtPd39+hnXnal/JMrnyQGZIwMHQkg8Y960a2m+r2KNd91XKqjNzbsUDdyy&#10;UC90hof//J55b3/nJ+hELX9Gui1Isw3YNm7BtOTYdQI0H1VVQnmvSw3a65ZdZE1xtdnomSdqRwO1&#10;yFP5vQhyazSUbd332N5slkHuq9eyE77Uwswzh81Su762b5YEfXi8Y9bQjj0WGGuYsb+nvc9NVd5o&#10;JXYrK8NAi8FObX/mdf9dtQ9CCOUiA9mlrc2upuiKS1tLLdulNHAIVK+5eiaLkLPbqYOYrYUM63uq&#10;wkFRMGnMf7vi1L1xhTlmUNxQXflr7wfjM1b+EVt/F0p9YJfw0T3a1267c+9DgWRH7L+50mBk/89s&#10;ZGZ1u2c5qlUgabim6yssDLQ1ocuyNPubNlj0zwQ1dqswtsIo3NiSXMBlw7bVoeG6rlgvq2UzhcGV&#10;Ekws6BkHZ+WcnTc2mKNlX6IEZEHi7DxkW8Pf8i7IWYOllLBttCdN0YG3rrfpsOGj/n5/zTosyB0w&#10;F1jdzVwtXIwkkjIWOTVrNDEGdBKAWwBiHHq1swHZHz1OsVWB1a0w1mZJpXtBta5hY7SnNVk2hLES&#10;pYP0s9wMZm7h1AV5OSGnxYLBk9X67XWT+nZT89kk20eAYsGZzAnC2iMCzD/gfD51EKwXYG0YgH7O&#10;5K5+03uLZueplmqqMqv357TLMDClCbp3up43aPZR59PJFORmA5bYbIzyUgG50qyDjJDiArpJWoZW&#10;u0fknlUF/secKwygrj5zqV13tZB4enrGr7/+hl9+/g3Pzy9gJCynM9JpaT+b+1ppxbm0e9P/Twfe&#10;OpDpHvK1VOmWtuJzs9z60CDPlMj1m90/Wi3fjL1LFBi/s3pa8QMNLM2exUNkOSxEhNNymg9S6UZ9&#10;PPRpXGrg/adPP+Dh8RFECev16obUPWy9/k7CsvRnUGsbj7UQJVAWUz3Mhrc+K0acqGbwRMOIbgUl&#10;NlI4S0oL/d22DTmlbksk5OxoKdReEbyc23T27053lbAz8I6Za36G4g7S1WHe7kQt9XJONvDMbuDj&#10;B+kpASkxUk6Hn01rH7VVisB2rI/8YNjY11rT7R1DQz3ps9z2dSIFzMzboGjI+Xgu7tSFjXhicQIU&#10;VZullJDdclSrpJSQzmcsp3MdEvYXNDs9DP3TSDjOuap+Cm5b4kQChCrrOdQ98ffJ/YyvBVIA9af1&#10;MjpOEwd+QzhxUDDSoOxLAzDeg847SWnB6XTCw8Nj3cuYcble8P7+jq1shnup2miGS4aedsBn9rjC&#10;Ps8yntFOcZAIWW2OUGywLU4teK+uvJXRd4RFfJQwE4aHHp+XfV6Vr0H+r4H3Oq27BRrNwZtRBzb+&#10;vnywucBcLrOTZnmQb84UFcQEaG0ug7e/pb1ruOz+5o9g9E6qQk4XwNpIJ7eIycl89tNgnTCPhf0t&#10;24tbANbYqIE+4qnvA0AR/numXvBypdpAdR805w5k7PKyMS7XFa9vb3i/XExCS0kfEHGszeFBM7lZ&#10;9zYaLXFMKq9BdGobMPRU0gKE0ED+bV3x8vyMt9c38zEOYyLzUcsWnOGvCCs4xtixeMcCYSxyxunl&#10;bJ0FMLKxylgYhRmX9Yqn52/4/OULnr497b9vW9+9uVGfzT3bzR9ovVgBYoDsnt1QWqBbKRrW0gcH&#10;aGyOOJGUzmyZNr8SwNU4RNkj97NDZCzUDietbuMaPwOBDnM95v7B3aZHn+mHh4fORBjk8vlLEiYA&#10;ACAASURBVDNAehfme09RdOc79mkIWrEbL+FsV/4ewPyWami2l33El+7okJyFLh5bjckwTHGNGfya&#10;H0Nlb302Cj8/Y8LPQJmjffdekdH9uX3wVr95tfhzIaCaSdLYpV2iySFcbdTZdQZlD+WsPpBbY8KU&#10;wGip/pGbAZkwQKSgbOzo+S4ALtwnDi4qox2Gsht1KE4pYzk1lk5CaJCoqZ5SzkPgGvrgkmDM/uRk&#10;/3Fdog51ISBJ1U6D3d5HbOGrEKBQ6QwSzxZTgLm3kx1EAXy+sFsIupY5BG6FEt4zWXA0wxzta4af&#10;8ouXbktCx/0zDKAcaNR/jgyY73L8WNWav7wy3lkGwKPv+cb8YXE++nreVrC1cFyvm4XFtUC1Uhp4&#10;1VRGEAP0mPtn0RBbR/MPQ02NPI2DOExUO2S1y72coXtEFSKZDoNv1sh3hrwiB5Z5B4PXo0Hx7Gco&#10;2AYiEA/G4U/dt+jw9fzeWUHkPpKyPRdiAa1to8DD+Yzz+WzDOSmdMV/5ebK7h2SZSYxtXRtwf8X1&#10;esG6rUbYMcBLa0pVZcwk5fAg4KyhvkOIIkJunrzc9gS1Fao+7XTMaEwUwLWP2Ov151ca8JkagSlZ&#10;Po84gFDGQQsl5FRDXNe0tADJPnhIOSOpT20RC6ssvM9tEGELGd/Khq35J5dSQdScHYgLgIgHhWHf&#10;NX2f1wk46gSZISkh0dLZ/plsPan3eQdMk93THpbdbDylDpalsZ2Zq8XHp0+fcD4vBtp1vEUsPwQp&#10;VVUndSVDAkBJ4pmx24u5/z0NdlNq9QJns+MA41gDiH1+7a/qUL4PY9VSUBUCeo/0ueiDc5rUYGwM&#10;yWDDIRpQWyGK5+cX/PzTL/j551/x+vpePf6XE/JSPbPNupM0GBV29iqD3p5PFuff3wdDMlgghiIw&#10;hL12YNmHr/LBnq5nEIWhSa+9fLjnyBAVl89mQ8qcJpYwcyLX7HzhNqCGVBXMaak2NaUUYOLB3c8r&#10;CoSQbStOBUU2x1G7ovpMyGF4pTjrpX1OibOOpfm5s21eOddA4bb/2VAIt3OwDnGhCTloPNd9HTa1&#10;tDT/+k5aqMqGYueU4kkdWyEL4B0zEKrSr/vJM/H0c5oK4SCvZrQMmuUM9GHsaOVMB0QDDCQFCRhN&#10;/V6MnJdKevUqFupZRGKs+twH6q1mSjk1Gyya5rYduUeYxVuu2MZ6XU25m3p6qqv9+3ChW9IQsFRf&#10;fkIKdqJ6BuoepvtgDVUuENmaFc2sj2dHasKEHb6vx8TjW6owQgzgre4TUTntiYYUbCq1NoPlTGqv&#10;4fvCh4eM5bRgyRkPDw9YlgXfnp+xbpu5VBy7G7hMxZSQcDQAGcke2NkQWt1P0ntC6kNzdf+gDwDg&#10;4zNCg0vI92LRh3miBrFQwCZYJAy3RPZWOv8y8H58UGaAxkz6upOD3ghavA02zzFlGsP4JhaMty46&#10;hddqHrsSwUKVWqrvIZHztYWzLbDgDXEadcdmbWFD1Dzw1L810Y2wkQHAv3cgzZrsY0sdgeCf+2d6&#10;fwRDmF7dUDIp07H6tsFsERgQ3Vg3vL6+4+3tguu64qFsIOR+PT3A4Q7p/sCPhafpaLvP8QBge/ki&#10;XOBJlQkC27bh7fUN1+u1Dq6aj6ja1xAxMi0gktobNbbI6XRCyo3ppWvK6sEjGxPeHX4ePFRmxD5c&#10;CEPYR5X+vr+/488vX/Dly1e8vV1MHaGMws4qFCw5t+BHrnRQo2glY58SzZ7ZoyYCbr32QuOEU2Mt&#10;1f9nErC0HxbMMA1yIb8w1Qjt4apJfXFL+nSEoZBH3mT8EfF6kN0z2AFUmbLxlRnh1Sj7QcUcsI5/&#10;PwdVbk2H/bTXujogSNAFx8ooP8SVG43LLbb7eA9imLFjHzeWskkcR8a6Y5SZtYjIlEHsJ9xhnVFU&#10;9sTQYsBbmsluIBxBKmOfcAd01QHFgE3HDpUJ+LXfF2i3tynoTKkXYCBfyNdGGs7zXBnNSniqIVJr&#10;C0JrBTwPFiAW1CYtgLMYaBKK+6ZCu64rWNgYi9LedysM4eoFmxzrQ9VflbHa1Tm98EyBLWNDu5SR&#10;8tKZkCSR5eMYf8y9ea6ezx1c7dZCyvp0ChtlPFnTXWyYbB6xiFtQDbbUwjq5s8qtnUS7oXcUEzkg&#10;XEalkbcfgJ1b06FcsOmTBtw4+76hlAfhrgJpbBaN/eQq76DUI0CYdjZpfV+VYFfFFjJL5lOvn9QA&#10;dUYPQbZvwChcrTR0oDQCaYAGkbphuEgMv9VwQuE2sGkh7RJ99jGwCXvt0+8Jg+3Zm/mW3gv3xqFS&#10;4uhsiKGuHQCNloxzNRGCL72v228Fz4rMVR/x7BHkpJYuYiGro7LTM96S7QlO6dk+ZErULGQWUzX1&#10;84EtpBQCpCXh06fH5g3fXKYSgQtMuentGLVi1/V9vV7w9vrWwjelWbZsBrqBdJDofGdDaRSLETlg&#10;3t9jf3U/6vb3pdvReBbe2Df0Rj+5YEsazq+jM7z1K2i+3qXYvlrtiGJIeNh+GnCjxCerhaSzJlNj&#10;7lWbxSYpUpIY7T2H9fqXUrAxYy0b1utaQxbPCYuCKSAHrEjsIYbBiSrTKrMdyLkDdMuSO/O+Wd2A&#10;pYUsMsTWs+ZhNJY3C0BViVBKB3i3wrg25uIPP3yqQMhpqUCSNBZjy66SxuSuBI8+mFAgsWazwKyE&#10;yNWSypim+STXnu2UMtA8w8u2Yd1Wy3xRlUIpBSUXe+3kAgThWN8VsGLbw7l5cs8HA2R5FbpedRiX&#10;c7WqEwiev73gv376GT///Ave364AZVBakJbF+qtqBYWeF0M1yybtCHZwdkKy2/vGrCphqWvS/PCx&#10;UwvC1Ub1XN+zucWFKNp1VRXP2oI0l8XsRMgx2w098Nfc94oD0etenW0Bl8qsXepeUErGthFEUlDK&#10;2SCdGRLqfd7nwzXSHtpzNGdFww3G5UCh5XO8aELIQsiqqPvZ0qx8MmSsPzwxZOirZoOPI/Kc70di&#10;3T+h1jrCTLQZTuihr2KDam/rM65LuAGqt9Xxn30MPE0un2JW0/Wf0+w7byHrSBORaWnYxZhTFOo5&#10;U1mSl6y0/bVb15kPfVMpdXcL95+cTIlETsUy2i5G4iiHZ1DrBCYG566W6ZY50pR7FbfJbQ2Vov78&#10;0upADoAxDeC9WtZRSuEsrrPlY8V6UPi6uiiQ70Lv2oeeKZFG8bje8IjIy5WkRwJiZ28W8NreX3Mb&#10;qKzriuv1isvphIfzAz59+oS//T//hvPjJ7y+vtZ8l3YWiXBQ90HICDmqTGPXm0fi9t55ZOAOq28i&#10;UhvKdGIID9ZctMOY7w3xjoiE94hLMwqO788n1brr+zhmwX0Qvf8u8F5TrYnmcoKjxdl/rvnBwTGY&#10;QDjmeN5nlfoUYv992XzF515CwSrC+2NqL8kyASj9d+zMk5yWujFw9RxMuXkhKsPbHT7U/HSrxITM&#10;Y47ugDf++zPLh1jEI/tzNgEn7NfJjOnZpVA4bijrhe/9OsmeLI1ub1MHIW0jpQ2ChHWt4P3L6yve&#10;Lxc8fnpoQU0UwAY9/BgqVe4Mfl8cRsk9z5nnOnRqHzE5L/eyFVwvV7y/X3C9bli3DUkYecktBLJ2&#10;Np5VkXP1Lz+fz0hLBigZ4+YWIOuZFnuQBB1UH0F/8XkP2twXbNsVL68v+OP3P/D09K2/v24WClxo&#10;KBv1QGbzxlTgPsXWExgY+cBuwkuDF1z0s/cAfGNf2ATZkV1oL5/UgZm0AjH4cmMPwt+za9kB5hKw&#10;bDi6khVCMkytCTTWLoEFfW/ANrNLieF+DlDf+R5HkObWJHgKCFEHF2z9Id63sYg9GgbeUvvcs5fZ&#10;++Mlx/qBFbkmux0BMLtVY5BqgEhDEFUIy6QUrvlYnPdGk3YNsGfNhWIhAShkoXXi3j+lvq+mSQHR&#10;fSdlZ7Wl+wE3hk1qexA7pjgz47puWLcSrEq4dClnolpYbdcVpXBrNmowIxuDr9vB6Ht2drL35EVg&#10;OgvBgTrSfka9SFMFPYRCo6rqj9R8huHVNPYMJAOZddhowd7kVHTifGqV9UtAQrIis997vb4MltRY&#10;9bBrJFWUGc5Vu1eOQODDpUCMhAQhdoHHUc0goYGRWcURfi813/6wvzUiPcle6uNZK6HlSoNUNhRA&#10;t8ka40BZv6+I9+GkHuiqAboNvNbajLSZ7lTkbtfhlFj21+bH2TIPuL7vVtgGPswbSlEf7FgUa0At&#10;QCiCdib7IZVjA1qugAvBle5fryCiZ2CGLIn254y9371n7h1Jcm8xmLwK4bjepoP9i0NQ8Qw88WG5&#10;/ozxoGfc1zH8/uR805o5dZVFUPMFIkVvDSg3ixZPgNFnkDrTnFpz7sF7Tzw4n094fHyo3rfCNcAY&#10;3d4jnhPd6ut6LXh/v+Dl+Ruen1+QUq7y8VSDUMX88ysbmsgRKyBh+G1ni8zPwFtnNQ11kOzqRQW8&#10;675zZGcwsiz1AaMJgccD22p3KMwoBAidar3W7s+iCghjDqewR7y/v+Pt9Q2X9ysgjKWpcAOoowGr&#10;LQS3MvzbOdCe4xpMXho7H8bSF2VYnk6gtJgCKCgZvFpJGbsUrdE8k9hblQDVu1rsHGssVFBIOdtn&#10;VKktfCUpJal2OterVPXGeq3WJY3JuCypDZ0SuGwtOLX0YEoXmi4ikK2eT6dlsbfWDJl6NsshMxYN&#10;/Pe1lHnzN4WxgFroNyOV/rxlDXJ04blqmeTJEjTu5+hgpV0zC5yGvTY1JvjLyxv+66ef8X/+62e8&#10;vb83FURuobS5Vqru2WcuYAKyvlbOwS+7Xo/saj//bEgY0JL2SpwA6iSkwmy5J3p2cPODppSQ/Uaq&#10;A273HOpnUsb9tm3IS2O1NmU6HCnAA1AyYTHtAg8PavSdBSM1NrPLNKjBs6UD3b09a2oQD4qmQWmt&#10;9ohbsL3wFl5aK4y2LXvV8hhWz64PlnBu7zICVG2B23Zlvq+JNc7sOsJ9X3GqXEdQ1Fo+1fyMXhOm&#10;XouR7pnJDR8wsZjuNkzdjq0NXrbuPT6eybq+LItvJDy676UscwtlNQShkQ4sFqaqTGNsE+0Yw774&#10;6XFwzsa67ZbdglLA1N6EFRurdmz+s9ngD50Qe3RWHtmXKMnIarfdIVzVDsvpXIObU2o9T332WTNR&#10;msURdFhK3eqIHK/dxGWp4kF+INafwY4DxmFy2qm+61BAMTs28iU1pn/EUOfKf2nZHLp+5YiUN9Sk&#10;pdmYrdcLXlmQ0oK//PVv+Pt//B1//dvf8MNf/oL3tze8vb1ivVwqGZlaXojiOpLMOjZmHMYzyYd9&#10;73Bek8U14P5Uh7fk8r6C1WrYU+hQPToF6Yl2z8stTHqnutWeiGViX7Sv+7UfD5j0vxa8pw+xsD1I&#10;dxRaZUvNp91/8L2P7GHGIAlFpm+B23vWPXVJ4BAqwCJ7gI/qgbdtGeumUzeApAe5iAbIGcBHAazX&#10;w7yzRejOtThmON0bdNyz0TmSWo2g7dTrVGUhrmgLB9zwQCoLvmXSgABs64bn5xc8fX3Cy8sr/vrX&#10;H+thZBt3lwaxIIS8IkjrnX+nY5fHCpZCqrp4aSQRhAve39/w9PQV72+vFRTgDYwuY00AclrMT1UD&#10;Pk6nBanJRUczg1n4Rnw+ZE6VGX7fhx/BUgHQ/FmveHt7wZ9//o5ffvkFX79+syYILkuNCBZuwo6x&#10;FhQJySd2t4K7DWdSY4mk1nzZYTbY7IhEv9TdFkXogWrY0S+me8BuuLxjXN/35z20ahmfEw2Fcgyd&#10;3VQYCOGE+7DfWyHSRwB4D0Hr/QAFFogfrt3aJ2/6530gFHYmVfS+g+M+f38fOwYYfBBbb74Q2Ss+&#10;XWxXwFFQexD1YCCREpoee44SB8aqCNV9fGDXj9cxuSA4LR5CyBOGICbdH9mrZEq4Zqry8gC6fx1p&#10;mRpb2Tqoaz6aaitQgzc3HnzAt+Kkmu0aFwUk62stymZvYMrINuvgHlkhGi1tHLPeh91SZ2T1CRk5&#10;xnorvpiAXIF2cQOy2lSw54SBuL2udOn80RCL2nv6JlCLX6LqwZx9UK81Mmz+wlN2LFHIAqySXIRQ&#10;tDTKRZWxN+4jsqc2j4N63xLhzrMWgohTCsSFoFO7U6gG4N4VqRitRgaWl8AP3Pp97yrFrhXVb1Vc&#10;Y1uHRzUotpQCRmnherXoreF4GcQE4a2GWPIWvDupNfSlsDWlasunHtsdtGU3gNCA+UneDI8WEDJl&#10;rs/tujzjDjtF5e0MqHmQ9t4/Pk3qjeQYk3TzvcY6k+jYykuHIh1MSMP5p0oYsvWgSrvkWGyDBKo2&#10;aTk7n+POZrT9xRhrOeb3qFMMKpnidFqQc9urIp/E9tZSSm0+hVE2xrpueH+/4P39im3bqs1JyqAl&#10;4dxqyHVb90DUjbwtP+iLQDpughHhDArM6aUDrSGge7QXOH6f0YVvyi5TH1zNTGqBshqAS4Ndj75u&#10;KSteXp7x9vaCbd3aLn5Coh5aboGYlilG1aZmOTXf/gLmrQNFplqrTNvzecH5/IBlOfdm2NX0Glqc&#10;yClqCFMQkppCuBTqWVrt/jLDLIr6WcsTP2+BntokapUKy31KZv2x4u39DVspzdbphIdz9Z5HyvVc&#10;dqGyysI31UKqljdM1MJxC/aWHsf1n655os2e485axZ71CDH1hjJAQ83kzxHymUCyz7BxACC5ICu9&#10;rq9v7/jp51/x08+/4uXltb2v5s4k5+tMoY6+dXaNZ6AHjrpFWgTL6/3vrHIu1UKrlD7MZ7VtcsSL&#10;NNijjpanlne1ZCzLyYD7oz7dW6yOgbQ0qUmOensFd3WfsAEEj2qU1NhcXXGiayOnbJ+zFDf8KQXr&#10;9YqtqXO0Hz6fz4MieIw/oOHMkSkL32cneQW64igejB/3N//aR178ewV3DxX15ymRz23yjPpOCOBS&#10;QemcFyynk1m+aM8c1+yx7bS3l9SBD4SHYYwnNsXAdnEEu6N6cXwezNbD7FwEzOSC4kd7XB5KWLKg&#10;8Njnd/UKnGWIJ9rpmvEDGe86cERGnQ3D+77Nu+cuMt97vaLqMp9DYXWo5niITDHEWhO7UNwYvbjD&#10;GzQbZux/x7oxObKLWpZuXLC0vSPn5LCxFMhUk8ltQFtn2Q6jPa84Yst2veLp21cICf5BhB9+/BE/&#10;/vgjEgGvwlivrZ8dlEA+gH2/zOOgcg+qx73e1pKuD7Ul8mRWV/PcIg5+NFtVDrDksI+wxHyUo0y/&#10;4UwQr0Ii+lBk43eB99rUTEOxDr5oZ4vz9M8/+s8tP+RbD/M9/+e9lE+mEmAWQdlcIK2ot54D3ry/&#10;pf+sIxioye8Tv3Mf4Htkc3P0kI1T249c31t+l3vwj3ag23QQQhMejz5o6j/cJvmRscjYtuov//vv&#10;f+DL5y/4xz/+joeHejDqdMqYnKOvfaT3GzAWA2n9vRAHfvfgW/0e67bh+fkbvnz5jNfXFzBvSCRW&#10;0Jn6woqUU5sEZndYys7D6ihsLrLzvMTvCOyPPtHSmqBSNnDZ8Pr6gl9++QV//PkHrusaAhtT7tNd&#10;asxfz1TqAxdtqMRAN/u9NID0Xl7vGfm0ZxZrA6Ov4e2KZs8MTczQCLQPv/rAvnLPQ3wkoA7Qy9TX&#10;9cgn8Z6v4syrbzqRwMTmBZoDcT/09dZn/Ahgd7R/+mbvcJCKuU3DraCYKG+VAHwFFqJH+NzjTY49&#10;N+7lVUFWhv0TkCJmhQKVE8rY7E38OxszqHBn5Pq15J/lrqCoDC4uNRyvNDa7sbtK96EvXLBxCQC/&#10;AU3cg7xrkKe4jBZG8apXx+aJi7qCpQnVY1YoYWMBqNhz3kH4poiw5kAD3aifD+hFFQYsul/Hti83&#10;ywHuH7L9bS18WQMBHa9FjC3q/TR1cByDyDzrxtiSLuC81ibJqQMEWJJjH7efDwXhYBml61JGr2ns&#10;2JtqAXIIzsrYDAwKuxGMlV1u903mna1LxkyNfrhHxcZOBp/gxsBkVTwgFqPi2HhK33IBlxKsZOrz&#10;UEPFGltfUIc5zbe+SqzZmPQmoS9tEMab2eZ0T/DqlVItnZqlDunQujKL4ED5EEALme7Zyu7155dd&#10;I+abWSGT2fTNezZnJ87rOKLOqtufT9IAyPtKsCMweRaKrWBeb4a7rN9qBvVNdrk2CsCmwYMdniXe&#10;wvNUoeTl5SPrUoduCbkzXSlbCKQGAVomhtarmodk6qIeaFoZzBmn00Nl5VFCykDmjJMsddjU1mu1&#10;+aHpPbrFgJ95+48B5f3ca58XaivTaiHZD+qOWKe78xbHeStmn9fOzpolsDR/6eTC1+Zn/Lpesa0X&#10;iHCzJq/5UJQyeNssMDRQNqEhmUvbB0oMddOxDAGnpQ6bl+VcWbelBhGzNEFV6iy6Agy2cXMbsL5X&#10;ogG3sttD2cKpfUshLhpDbD+EZ1ImaTJfhqwr1lJwva51QCGlhVK2mjlnU5BrgKjPRbNns5GNOqip&#10;LOAU7qMCUl41Omb/VL/nyFQ0S9eUmp1NV0bpucxKxsJ4ZvGOYekVe8kpbfVsfHl9w88//4aff/kN&#10;r68XkIUj1yI4N7uckTgSz3oJAHsIzsWYoyLBri5wLWgkn7XaitkyEMKaV9UV8269jEp4IsIpn7C0&#10;sOBbxBufq+QB/SOm5i2LCG9Z1YNTiw2j+r0jU5/1YU1CdTJRpYbbN5lxuVzqoPPhAT8sS8jzikSa&#10;HoTtbRE9+SZ+X+wIJMkNDT9i4entao9sNH12VbSKpUPS0VgfbVtVs3IRnM4CajZQnQxHw7lJU6sO&#10;VUkmSXad9fn1NlneooRGzID2LOT5wOJ2fk0kj/q6Y+9wMbNxnGawDDUEoGd72g+pOAYz67M0C4zt&#10;nw27DIfx7PM957quuFwvznItkg/qeeR7QnEDk8gm92rsIwWr35sO+3SpFm1gNhsf/Zznh3MF71OO&#10;6g+iwz7jFrHgiEiXKEGSDsQrxvT68oKUE67XC06nEwDB6XRq5NG4L2gQtxJc9/sT7eo5f126IlfV&#10;bv0aCwQbu56Z2cii/h6Su5nRHhFma73Dag9dZA56JEdWszwuyE3MeorV/qttc2SYlM2mRLQLn+o3&#10;4Sho8wh4uwWy3WNyjhPse0C4Z1SFgsj8lSuYW5rHpdkWcD/segiJhIJrt7lPwhQjo+0+6HYUOPZR&#10;IH4E4HV+fzcY+PDv9vZEMky448TZ3X9xXszY8Pb2jj//+Iw///iM//k/XvHp8RGn84KcKHrhCpvf&#10;vYRDg91kV2wSat83MCsA785S8w4KigCXyzu+PT/j2/MTLu/vVQK1aM4Bt0lnnxafTpU9gWZthFLT&#10;sEWOGMwYJpJdVugn2TObHYOxqLEYuaOXCYLr9YqvX7/it99+w7en57oxkZhvZ06dTeHBeJK085Pr&#10;Pv4IYJy/Zn2Tj02+ZjKPVk7Z2EfdAscCSVw7SYGF6ppt2qfdz0AMH4I1Y7kdFmFTtYQG7ERLmVvP&#10;yAhs+z8fvRZvB5TSTTXGLZDoVrhktGGgqdXPuJePfotHAEXYawZAMrAQXZiZ2PUaClnXJKZWqPT8&#10;CrLCWBUSMFZ4csy5zg6LrJEO6hvLwPJNqgzWs5WJuoWcevldSsG6bQbel60yZNgNd8kVblsrwErZ&#10;Kju+gY0e8NWzonAxgL+VOXYm+RAiU2g0ywK1udHhYi3osgvy6dc2JzbQvZehHSxiVQwQ2XBSWiEn&#10;ztJCAqMUNpDo65BdAd4APReW2W2x6ucnpjjgTc52DwhDw1lNEgdpKXg89gLbr7nO7uqKwG5NoedX&#10;olz3XXQQh1wzMWNEM3PPORgAult2KcHv2sum9sfud9RxtyLHKLDjRPwgWsxrfqYc6qB3PMPi0ECZ&#10;N4252v3c2nNxrYF6jYULqh7QUriGI0tpDLdiDGtl22p+kMp9ufliAzUYs7AOy7j5bDeAXsH75u0b&#10;lQOdbDGyJ2swFg2kjz2I6msAkT1wds8mJ7LqMf29vq7SjcY7NZ/dj5NoRuD+ePA6Vwh4RqX5NJtK&#10;rj3SjkXlm7tex8PASP93OeVoy0BDeDIlLK5pXJZGHkFXNNkADr3Z9vfutJzw8PDQAxFTautWLFch&#10;OQ/4o+t1FAS8BxT3hCVPkIBThQnFWo1AAdyINWME+C3UUe0GCbaW4+f3frTJBiA5d8sFtV8ca92a&#10;p3Kt9m7qsd3uQz3Dq/+7D+s06wsGCrsMDMTPCWUZAiDK1jCPvRxaDVAVXbCzrJ7zyviPtdnaAj2t&#10;PhhUVoTB61uVRCTdHs+vMfGklnqfCgs2KY10c20ByA/mXXk+nVpGWHbKNRwwhvsZlcgRFXXs7RSw&#10;IjzUPBMOqTimvReXJV1XVVlAzUqyK8wdWG5h7RLWZgfuEihpaGRX3r69XfH773/i519+w/PzG4i6&#10;/70SrPKSkdIyrafv9apRtRSBR+oQ3BCW3q1Ac15wOgOpse1Zp6GjtRWz1TZsQZyp7R+lh2m252HE&#10;K+KeMANTJWQI4iNkSHd4KLhVGjFEh5cKuqVmk8XMyEDNF0hddaPXaF1XbNsWGPA5Zzw+Plbr2GEI&#10;6aUc+9wNfz9o4iW/D9se+7qxnxp77tnZ2LNXKAxJPup77e3mSmmDMq52Spl1b8sB9D0CnMN5EAJF&#10;N7tPEAFyQgYFpy6yvgwG7s/+sRz3RIc2ycmpTz0poAP2CH32CNzTQT88J4WIG64dAJ2+ZZm4SsBI&#10;Wyl8Zm+JeI+kwtwtw3Jb73XfkjAsiMHQ7HomhPU7I7zdUlXO+hY4Yst4TiqBtP7vHOCiaa7SBAf0&#10;32WfT0GurtL8hbonbNuKt5cXcNma6i1DuKq9jVg2DEnGzxP+Hoikr4FBb2GHPj8iUQvgrsH1FRKU&#10;fbaNA+JpMsg9smKa50LJwRpqNS53S2rFJ2aqt6PMBu0T/6Xg/T0wvYOPfCj/2A0W7jA77wHPY8N+&#10;5Hl19Prjg6KHbNj4XeYG+4dXuvyvbswc/N5AyfyXyT3c3Xdrck3k+HMfgXFz9tWxH/49D+zZgp0V&#10;ePOmz6f27WVJfSrFltTdgfdaYK+XK749PePzn1/x9esT/vbXv2LJJ2dNoh7CbEV4HOdrOwAAIABJ&#10;REFU4D10ukxnTaDbNHED8P2QxorNVqxspdn3PH3D9XJB4Q2ZEoTbAclc3zWl3fTYhiHCkOI3nRjc&#10;Oq45z6aODNFhrcNhOFqQWDhQwbat+PrlCT//9Cv+/OML1nWzIoBByEgWFpca4K6DlSaG2LHm/CFP&#10;rtDtdkZipsu2KSfaNZXhmkeafbsWMLmtW2lwgurAyPZSup3ARfYg8EfWPwa7rF4/Ni/WA6nVvf1x&#10;mjlxZ5/zbKV9OSQDM2AuG/YH8kx26G0YOutkZkUz94u7qdYhz0JTj2EObEFK1RtcmbL6LFYvu+4b&#10;l9TLsgWEs7ckQTJ7E26ghA9Q86oxgU7opfvSKehMyqxSFlsf7pptVNtbNOCtNBDxum0NMGwqrdKZ&#10;eaw2OAZGOJCBGVtj+Fo4pwObFTgUC60qBkpEHLd5aqbc1DQCoQ74J8o7Nkl/jtLgO90GqhTGZl26&#10;KD1TZFyNlSnNjnVCg5UK2zPNuod5xZGuGZa+v6m9gdrX2HPpOflRcmnDDlu7cc0re9d78BIJUMjC&#10;3CxcvA1pSPxVypXNKVxZoJjn1vhnjwe58yj91s/VG0036EYMl6ehUP/ooF2cddos76aDFup5GjfG&#10;bgwBY9CzAzpkUDHpmUwe2Gjs9KpmLFHJU/owWmMmhNGyGrY6jIfm5nTJv7C0Ar5J+LnaSklDiNMO&#10;WCz19VjvrQuZGi6M9+mt1iFkXpsM3oWN78+HmczBBWneIE3cU5TO2dS0q8NjQ4Qd0HGPuLFnqslO&#10;5RLB+lo3GMg7BDeO7PrkgB9dJGrREsKVXX1BDcDPZuOCnrnhwvs6uSLbOhRxhs6D3ZMOZVMiLKcF&#10;Jz7ZsIWb6qM0hUi1AEp9gDwwCvfXkFy9w4fn61g797DLvm7UrYgw33cC0xc9zLtfn+TSkijUXrMn&#10;nwjNziYCUZV40204fC9YNsa2btjW1YD/2tyvuFzeDbzPeTG7BH0+r5dLZdYpi28A0nUP64QX2QUI&#10;7/pN25ao2a759d/OAeHJFYiZW6DUg7JEz4iYs7ILjDRrI7HzSMF0YQaXDcIbhAvoxx+R0qMB10Mk&#10;Yd93pXIRc9IzNQXwQoRbJgMZALcDDwclngQ1c7clJVHFc/MBIun2dbp8ghrfh620wx2u/Ofqe01U&#10;jerfLyt++/1P/PTzL3h+fqkMylzVHmpVSmrXRMfMUgIFVpb1P60gSzgmmZiK2erXPah5WmrAcGkA&#10;vuj+NlbmDhtR5um4544M0eNegqLyFF2pUAVN4oYl0V7L/Nbbf7Ow5XWomlItFA3AL84GuSlsKFiw&#10;7AMeq2Vstbo6NTXBjig4IQPFXkKGvXLw/h4GuEfqpT1WJFCPcW8XNLeIO37NGfC8dydxnvXMU7Vd&#10;Z/vTDuiN915MFcFc6iBUs6R2HvRdOUA2CO/e+ZYlolkmIQB7PlgWF4w6EjZ7PSGBiEe4HZh8bNW3&#10;x/LszyWGkqpC0tZMSo6gcwTWTxw6tBZttSOlhOytmCdqw/39nDl/xOGOrjnfl5t1lgYMH4afsvXB&#10;OWecHx6Qlj5EV0Wvr9HjHKEG/5Lf0QmTQQT2ikpu2zZzrXlLr13KuuHaiLdrzpBS8Se10/W2R55M&#10;MO+TkikJ+9Inl5VEBoZTGITVYXtVrqmdtbN6toE79kOJG0rXI5vl+eAHLljaZRSADgmTR6+lhJB/&#10;KXh/j+Hp5Sm32Cah8bwxjfpIUzprcI7kKVPZDnD7M6ZkfnwqHUyphuoo6JmcZ2IHZTSYVQYWm/of&#10;7oH4LrPAoVrgFuB3NBG6xeC/DRrOpk5Hv9OLC//v46bPLWhDwhBQeg/VpI7vbxd8+fIVXz5/xX/7&#10;z//A+XyuB5FjzXhbHPGgoy/i94hunwzvhh1icvy3tzd8+fIVT1+fcL2ulX0LNxUjfSwXDMhRkKmy&#10;sf5pmIS69Hj30PrAHLO4GGa63ReeDeBRRcK2rfj69Qk///QL/t///ROevr5acIoHvZWhk3Q9N1ZZ&#10;kVK9Ol2RmLQ5bOC1s6e0e6dDkiCbDd7MY5GlPY0reJkhiaaBbsnJA5VZXa1POIAf4+tPi0PZF+RH&#10;z9s4nBylaPcUQ7cGbaOsPdopjUMKTCi2My/lAxD9YLA5Mlsie3Iuv1eW68wWoBey0hm2jh3Eo3dn&#10;9c+qAJifSqMXCQIgp4RCZMonHZ4WLiBKWJuUVP0Ahdkah3qos913bpY16pcd4zBsgmreq+u6NaaU&#10;hlhv9rwx14k/S7X02GwgAAviI1SmZtnqs5Vmkk10b8rO8mrAcgI0ZI1Q2WyVkdyHod0rr59TKvut&#10;nt0Ju+B0ZZmCAxJMfm2pdFrvZwg1xk7h0sNyOxvXF08WHAuB+GAmD0xQLIrr3lNBdBqL4ji6QM80&#10;SjtJqggDVAILWRtQs+aRBFBpAB5ZkJ3F64l/toutz9TYkV6+7Yt0DZpldGv8bmMyBrv5gFFgZltp&#10;IOENMPfoXE9qd+bY9NEGqhMVJB7o0aDO1xP+P56xKiMj0qnspMuAvZUgNzBdQVINq7VcBnAbwBUb&#10;iHXWbVNONOb91mwOEwjFvPKLgXilMXYqozK3LJ2KiipIL0BQ8vkzuAPFyiiX8AxLuH+0k6kf2avc&#10;tjUjzPzuP1IDevLlLWn8SIqZDWzDegJNQY8OnjdVE6c+ePTeyvrctgBUDV9NVD294f18DTt1eTwp&#10;taDLOsYtpI14DYw7nRacz6cGDsMpOIfQXau7ioV5VtZd3YdZQ45lDJ/rNQoHCyU5GHTTTUu6o2G5&#10;7WXc67DchgbJgVA7ZlngSThlAYnZCGEyvEmOyanXKSfCkpNZL07D4319I1LB+42RkmDd1vrvZW1n&#10;qf4OO/JUamrn0sEat78QSSQ6aZ3thsG72kvIxTE29aY747izpwbLxn5eiiMlid1HN/D05St565y+&#10;fxZuYDpJqLcE1WLouazgUuowa8l4OD0ipxwyQywzzHsa2T2rJBjdv5TQoGqF0XM42CeoRYP/ko7F&#10;IkJ1wKAAvvPopV2PzQjBVG1/TOR6ZsttSLheV/zxx5/46aef8e3puYJaS907zC98WbAsp5uM6NCL&#10;JYpZLHR7b/SsIRoG5H1/4MggDudDxDTGAeJYH4jPbDsYknqWeiD/jZ7iVscMbHVncdq5BxQGR3HP&#10;aYAxl0bu0qDkGMKrl0Uz+3LOOJ/PNoA7Yt0e5VyN4PY9pvI927F5D9RB1LkiWo5fzylH9vkDsmN4&#10;B9sx7gqNWs/fJq1G1Z4EpYWGDJv9rGNge7axEfKEQInh+FmB8HKPHDBmUvo9qNcTvUegG2dfOFOG&#10;s2g8Q2bkXH1EubjBS+rA7zhgiH3vPmtBBitRavVG6BkmAarexuoYo6NAYJrdXw/mH6ohdSCS+nOu&#10;JK2UU7euc7NlA+dBh2D1vJZLezBb9xzrUXITflQMtOJOBdSGz+ysyu4x1vuacPZw3HsFtctJpvZu&#10;NciyIC8LUsqGua4OGxALu5+bit0byB39zBx39Xmm0bmFJuTJ2fcP/vcs/3rPe28dccw2/ZgEV+/C&#10;RxJ9Z/Y6O1Davzs5Kd8Aeh4VzLrQuwCx1y1+0dAI5rUkcWlBNlrci/pmCveGlr1nbAQgQsGPCfvF&#10;0eRMOurCdY9D0Y7DMGVWwU0bP8KH4wn0YRHaBTew84TWgqQGxVEYILMwLpcrvnz5gt9//x3/7b//&#10;Jx4fKwOlEqAZeygzggXey1A8aD+buqID+nUj2vDy8oIvnz/j6ds3gAvOp8r8EFSrjpwzaCEL5enS&#10;Ik/CiWCmuOJPWAyMtsOIu+enMom0wUzULYdMPuvAoerxu+Hl+QW//Pwr/tf//j/47dc/sG6tYOjC&#10;cCtqQeSksO3PmCxIczfwGmp6q73ZnI/gjBMaK1G18UBSHzJfLA2+47jj7+sZ9kTj4tXrTd3TzPvp&#10;gjDWtV7m50OMj6asPvhnbJy8dREmsQZ040Dzock+7Nk6UhrVLDFV3djIJEG2dwsQUhUKvDpI/3ei&#10;6T7QC6wCv+UTEIZOJhffyc3dPst1uKVszOATDx/4IrbX1bAmHUY1RormkDTlzLZeIaUgLzHAigtj&#10;sxBYMlZgaUGtYSW5cKhqb8NQGLtw8f2h3YvS2Pzm4Wk+ze39QJaRMRvBkAssJ/JAp5i9kDFPG3iv&#10;qqPuF+jDi1XB460nxEkU9aHthfc4CPI+y4icDgQ5/JBLYJ5XGoymy7cVyaUx80cZ8egf7jRL9SV5&#10;zKPo1jZaPqXmx5qIjMVu8lYP2Ag3WySyayvUrF0SA8UmjE2ldNBQtkuYXA5JtFnqAeeecdw7CPV9&#10;T1aS+b3NiJsm4Y2MRg16VI/2GP6GAeSPg5R9jUU2uFKigZ8jsgPjA4PKDe40UqHb7BR3/namLAub&#10;DFzZ8vr6jB4Ypr+HBlgq0525tGeXQ4AsS7XjYL/PbboHlAC8qmWOOMa6MHc7kbFWct/Nqwg10FhB&#10;x37TKFiwzRvl2973XtIf14YDFpT5KcdhttF64H6tPwIvO1AWI1GjN4CdLU+Wc1BnkNJ3DQ0+TMmY&#10;u4syqkDIGQ04clJ6z77XYRcUDExmqZIpQ3Jt5Jalg/enBt53WbMbZzrmLTS3ARE40awMkcpCSzlb&#10;8KMqCGgA145Y9Wnil70nELlhYfOF1eF2sjpsr8AaWYvd/tNZQnGty9RSjYeaYbToUPZ0/d4JKfeQ&#10;bplQxTq45oakRFjXFc/P38BcsDQw1upb0ma9caNbqLTvJSoJYKiNRhCVVKUpk7GXywmZhNp1QKUP&#10;ydQHfgxq7IM7d+6F1xuCHcGmAiMSB7AoIUaafU4d+C6nxRQjcPkClSXK7RylyLslp5RoiiMeslTs&#10;LHZHda9dK6texvveejoNzZUewtRBSx8+bkzfaH24H+4tKKXg8+cv+OmnX/D09AxBtSjtA22qgM3p&#10;1MD7ZAP4SFxxgDU5/2+zZ+wkoL5uJcwpusLFnd+uX6lEjC2QFY3R7852z6z1z8MIzvYhF6ZDUM+o&#10;9t7+ar0zgrdeRQIi5DTBUsjPqSTYPgQLGkotTDebJYkSERQoU7tYzag4teHKmM+jwfBdLcd3QbJb&#10;BMtxHckBMarfp5HQ1bOOjJl+4/19nTXbx/0wZFlOWPIJ5cR2LtjZwhTyE47wtHj+9/dKzV/cW6ck&#10;Z2W5O2+MfOd26gGQn1sM7W2aZgG7sQ8fn7+ouM9Ubet8doE0sNfWBPVaTwdf48DL+6jbACOniQ3Y&#10;bCgWLZhMpd1eS4fhrDaPwz2Kio10WCeRsznzf77PCjoCjbv1cEYfUo/4oeaFJRJrtKL1UycdjwpR&#10;3CEAWV8tTeVICUCzIswLckqBfFnXaA6WxkfPODeCnakOGPYcjjWQ7juUYXWj3w9ZxP1u6jXuYCs7&#10;vv+RO8xtUjSF7BYF752oMlivHQ0H9qTH2xkm/zLm/Z7lOfdLPmoEfGd5y+/1HovIf09yqUBCUbGH&#10;o3RqonCDibsnb28AMxKxMTF9wJo2oMri1AmeNpmyC8OZg3l9o60bhsBP8WXHFjaQUY7CJ2Vgb3tC&#10;QpdVx6HLzJ4H+MB8JeRGjvt4l7W6UEUZDkwXECMiuK4XfPn6hJ9+/hX//vd/x1/+8iOW01J9150H&#10;IRL1IBN0IHL8cMISLGuMbdkaNVC3tble3vHt6Qlfv37F9f0dpyWDsBjDBs0De8kZp/MJ5/PJWHu9&#10;mGOzBYFjLpkfsC9cQl9N8OneIvVhloTqR9+ARW6sHbPnYf7/aHvXNTluHFt0gYzMKkkl+dJ7Ln1m&#10;v/9j7TMztmXZliVLdc8MEucHARBgMLLUe/r097nbLVXlJYJBAgvrgtPzCR///Iyffn6PX37+FU9P&#10;JzhMOoLA5DY3h2mrorbhk9xxImZUiiwEbbgZWx9/O4QR7RIoDEw8AEfbjZbINaJpI6AYCzV9PuXE&#10;RU6LePs1djcndvcEIVAYgwpkBuBX1yj1PQWbBnLsGb10iy8wLFV23A9tT0H2TTxcWKiLyqG5fc4e&#10;40VtZlDVF9UNRtxwScNdO8DRm8fZ4E4Z9moBstk/ZNjZvNylCZErVcoqgTN9T1Rf7Oq865Mwqkpt&#10;3vFVwsMYQFnPYGHT+vWi4a+gzh5Yz6usGZifsQ92a2BftBAhyh0slbOiloJSCSyFZPNEJ2Pft+LK&#10;PXvDdH6raPKybxdU6BUvMBIrJnaG4Tp5VhCB/NLpbEb/3PlhEbscAfIsA7nXxG5o5FlMsGdR2eVx&#10;Pap6I+2r+uCtr/xwqzWWfkAq0AJqYVAluZ/OrgzzMK5GiEpdQZAzuMYQtXbt5Rmh/qz0zAFliLZg&#10;J6+EaHuGWOvk1F5HLD+SZ7RXAUb8HIV6YFPWIQ67c4LYsWw8A5O3qLDFilRXXIZtTzJfhMVuQIyw&#10;jgdQ0hebHgCo6LY4tRYIDdQs6aqB/CoRZRuWlVJQqXknr0XsI8SrmgW0U4C/DcuKUzRWGTDIniEX&#10;shYG6hrZivbFq7pm93M5ePUPSlINVBabKV1XPCDxHFAxmtZnwJ7EmofzjQbVo2O6AWGgPHu9nS16&#10;yibaCxrfYzl624HeB3gP+tRrawUh5Dr6Rhlm35ctV6MB+323SbbJ0Qa0skBNJRAYUEA4HBKOxwXH&#10;Q8tNwsYyzoMRnfzBbbEZaJ6FeFCpZaKwa1zJMe/ZA3R7fcdFlv3QvrnAU0K3PmHq+/Jo1TNjoRJz&#10;yGdY6xrW9MaTfCBHKfOWrX7s5CW/xr1tTkrJ2NPnU8ugIHRLsuVwkLA7MjDdk6eqU3P6fcqTbXwP&#10;qdgzEaOmZo8SgZM+bGbaDht8z0Q0KJI4skqLDgKZt+ML1vBI9YevndwhMw9noNT7AWhejgCzBm5Q&#10;C0tO4jWuNn6RTmvtomVxyXokP/DAkD/EYQUYwcir7ywnzGo7vz7qrtre19KWeeaUP1mGEl+/fMGv&#10;v/2OT5+/NMVNXuyM7AO7jESLWCu4QWnY10i39Xadkj5LacuUHXNKgDD47oOgCOBVZvEzr/F6utwL&#10;xjYbSsN0Z5Z6GBRaGPzXx/9oaGUbfi27g0B9zjB5DjYZddqDQO11MpalPZ/KvPch6B58C4wuveIE&#10;ywDp3uA89XreA7QuhWlu60XeDC63IHT3a/cEB6BO7VzGtaygrg/MVSWLOi4clgOW6wPykiU/ad3W&#10;EDwjk+4xgr3dJIwARzosJg9IDwMHjkS/CZMjKOf2Ad1RqTH24oP1GqLPeFCHaOC2Av/kiXuCCxE5&#10;iy26mB9jdZIQoy6rFhGyDVJLB0eqvMETqNYWLj4oyzwA3ngJcQAcz3O+OJxPF3Ky+iAvN9aSbEfF&#10;rdNWpzcCLDKQORspy1uIdswPm7DnS9gu3LpOlFp4sgyRF7HrqVKHQ34mL2kKio/KIZ9vNMtSDfuk&#10;ESj6sHNdVxSQ2R1FInbqIc5O5UiXCMwv8ZL9IB4cRGn+EfBh9d6GbDaYG1n3sfn7J4L3o6/0Vmr1&#10;MmN+c0FkmkkvFLkvBdGQl3RVjoBl92TZmS4BSHGz0Q26FrEBoIRSuFkw1GrAUZFk5SoMsQbq1L6B&#10;uQm/c2kUuGI0AeANqt/775gMPjahxkoaWG91KM4tiLfyAGDwlD2z3bz37XYq++vuJfdOShiYKtWR&#10;LT340zznn56e8OnzZ/z64Tf8+OMPuLo64vWrY2dJYGDoBtaZu6SM6EvlJW4KD3Fj367nFY+Pj7i9&#10;/YrHx3tQosYMSrkxb4VttSxZWAaLefsZS8QxZHikq0N9IT2TbFC2ODhAN65kIB+jcEFKENChSkjI&#10;ii9fbvH+/Qe8f/8BX7/eS5E9WMj4+5YAytSLAdcgc6eXO+BPAUFsgIdq5qsxBIScl4UPcSbz9HcM&#10;PdeAj6EkhLkVjrGTg8LE+UPr4aPMWGFnq0/tEIHSi/Qd8CNKoBCuDW0KpOj1HYj/PLPvQl8gQT7m&#10;nOyqs3zCODDYTvj9PmHeeaxACsEH7QQ7L3TlSKmdEauedNq4Dks4TradUqGIv3Vj2irrgg18M5/y&#10;dZXgVzZwUwdBvunw33Fd22vUpHZZLZi1CsDXMzKSKUWqvWcWYCYj5cWKFWVjc176weq9a9kFlZKA&#10;06kNEHpooTv7KnuhamiWtwqSLRMfXulhygieAmmz8zgGsSMMlX3jpsV8H7psLRECa81A+FioclDr&#10;9N8jxGFCrZPGg7ovozJNOsvFicItFLcK2BJP1JpKDFR0z7S3uWjXpd/LVItk2GRjkZRSuyUanMev&#10;t8xAt15TdYS+f9HcBm7+3MTC0FUfWreP1NQBUWP7M1CpONVFfz7VQUmH2QbEs7eZ8MN5BHs2XWkW&#10;/CqMTjif/VrYmgZV1XTWeVxHVS13lHkoAFcLuSpOLQgD3NkFya4ozb6tUXFak1eH15bwwlKEfWpD&#10;ehniOk9va0BqHfKNJPC6T6Dd/H8nPDiotXgA7L2digx41FebaEdRFoO1RiXZyDPZB/+x4+GJUINs&#10;LRJoF/DdgL+Thi/+HTm2Zx6k/AJw6zCA2GTXZFYC1IP9cm6Bca7GSMFmh1xYdWfnajOkTMksLPEs&#10;qk3vJ0opmWl8ZHVXGSoLGYcIS26tUi2lqbVSbeA5Ydt8s9ZRPiwdG0BpD8TvtXka6hkYG7Yrz1r2&#10;Q5vli22aC33tap9olTACVdzZDDuNqx/sUgeOfF7HxNZD7agYwP39PXJOePP6Fd7evDGFDlFXylCt&#10;YBmEEpLZFzmYO9TVG/uKMJdjVKo7z97I7hrBum1I6DYvozRLOmcPZ176/nMMfCKFMZPtu70ONPVe&#10;rbivj1IvtSHmzdu3OB6v7P2a3ZEw6InD90kpfk9Si0qnSmie5560wm5YHmva0ZPck5EwrqOoIe82&#10;Y0kGQIrxpTbIvr+/x4ff/sDHj59wOq8tGBUwu5bmcSy2GMEOgSY5TwQfcJx0X3S1I3ffsKh6JBJV&#10;92DfoexWV7fZkEmDaHPeKEwVmNqz9PUguBKU4NiiPNxL/1qe1X/JQqjbqo73sQ7K3BrJbSAZusnw&#10;KKfgM62s5+lgu7KQJnToQ0KOSaFm9QPhMdxyhjP4vfNyTTpXN4+2ZUR7BFRM+6jKVRRuez797Ttd&#10;X1/j1fU1Us5Ya8Hp+SQEo+LydDhY9HiSZRiUG9vaEQ+o1+c6HFNwkJmCjaXVBTxDZ2OOzLfgbPr6&#10;aQqS+256ElrrbD4x4De62XgiITnPdBqULDM7OBZcjVzuis8K23g1CFk0pQRaIrZgJDm1QxyyJ3w9&#10;BezVUwiY01wFQLs93HiuaYaak041K1ZmJMryfI17IQWixta2cQTVOdghVecggtR65bYfk+151kdW&#10;BmXaDMLHHlSzyEbFSmXsDEDgQsDbz5aqZNKm5DufzzFbigJtciBrU+xLJ9dhbk/eJ02BhEoU1yFH&#10;W8U9j/sNRoOYx/ZPBe9nZv5x0WEa3LG7Gegmvom3wFRivBfcepGxbwzVKCPyQW/eMmfzWtSDOFuq&#10;ccFaKg7cimYrVojscOJKoNqbGc9Ko8H/HN/goT1OxkOCrv+7wT6kDqFLLMZYLA+9P4CLNDWdGcFD&#10;UObcrmjv2nsfzH6tq2MkULTU8ApMAZDWsuL26y0+/vERv334DTevX2Oh73A45OZ6y54pFAOaNNzD&#10;Nyozq6XezDQrkPO64u7+Hnd3d6iVO6tBBzyJwqGSUu4ewq5p7cngAY0Kfvvz5plDHsJGoeHBKS6A&#10;WIl8vb3Dz7/8ip9+eo+PHz818MKGNRxsXLydlBaedk1KQzaTyQN5W8xyCmy7fggLwJsQQMSQFj4A&#10;84Fr75UB/mALNcfoScjBJqm/rwSY1m6VUah654DGLkcMkbtcuHAfUsE3kIxNoKx5ZvoAZ+5sK/dd&#10;oq0VOeANjk3SfsmHcFqop0u2rI4lyaoUkounHqlRxqlWEhxsgNTrWS2ZNPgxyeddhZUO8Vgfp8y1&#10;FFvnrfDqDX0P6EoixetNKHNCogX5kIS5UlHP5wDe1sqB7ZHzIew8Zs2jvuSpD89S8v6nCTnp+kn9&#10;/DIbigYoJFfAhQEIRWC5cAmKpajwgmPZ8wZEm3llvuRjPfU03slZuGQZF4fyHIKeFSSFW48+/K8P&#10;P3nLPB4CqWmkJ1C3zwlsfsRMks5yYbOtaN47FK5bbMhaRkeSIVBX/XBgNHUCkgMJa0LOkOd67Yq+&#10;AF72e5Vzame+fqmcbCCgDZk2XVnDgVlrhARWkE6/p3p3goDMLVRMh2EpNQWHT2Oq0op75ZJZcI1h&#10;wbChAGMbhq22dmyM0taAK6jEMnk2mxsBxX1DVNVCUMPFZADT1Ykd1G+DXA1tbiqXwhWr5JlYKqcM&#10;ylqYfM8aqI4JqgPhKlZazH344WX6XmqLQKro2vqZJy7v+NRugb8e4MaYM9zbOorN0paJfxnIuMSy&#10;3vTMvN84fktTCQGj9t6/gzqw8zcw9R3znrmxMrP4tXbgvv1eFuCelOUpspTk2d4YfY+TDQeIup0k&#10;HOu0h/b1z1w1fFutq0DgCpQiz0rO7VnhdladccL5vLZ1m8jW3Mio0rpQvcf3ZNPT+zdkCHhCqwcy&#10;GSyWKCqb7z7HSM6yIG29X2dgwaUsMC/taj67oxc/bf4MDph5fn7Gp0+f2sDhxx/w9ubG7BN0WNhA&#10;vyT3qg1xuG77mHF4FYA2YOpP7AExD1CCsMuImw2rRvYlS6ixBzG21To7QCHm3FQ1yvdgG6UGrBfG&#10;09Mz/vz0Geu64l8q4927dzgeD8LEz8iVHJEigjM05ooFUlMndZBX/Hq/ZvBkbEmBtAKX/8Ujk9/V&#10;2urT3c61hJQWMAgP9094//4Dfvvtdzw9n0Rp1oGSROrr3FiesP6LhtobDnASILn2LC4P8pvyf8O6&#10;13q+hDpqZLUr2aNSNR8/EkbqaImxt648cK/KfQt5pez6LnKBstFuxzPuR4JRDMLcBmQzR4WWr8+t&#10;VvGsed72QSFkflAlz/ZEHj4/hkHirOadPbdbdSY7K042GxT/7I6vMxvo4cLeqEqPLGQO5hSeOf/5&#10;c844SEYfSaZPrUVggAGI36hXUrwO4HBvvLq/wTl12FcI3qM9qBwmRJy9kNTJysQ9AAAgAElEQVS9&#10;Qf5sbUfm8FwFMD5n8S1lH0XP5Gh2ONnln/CUsT5IJFuNPO3d6wDO0/BcpmBx098vDdhX20uUlLNl&#10;t88sEfmismTm9e/PT39yezKeZkYxA2mhgFXvQaKqdPZWTNu/F4ywtEDadV1RakFOublfCLnCr4X+&#10;PPOGTOKfcyXwEQic3XqsXmFIu6RJYjZlo9ab59PJCHwQxQazx56GeusFfPrS2h8HX8S8dVMAv9h/&#10;e/XeVpFL36QI+L+yzXkpJHUPdNjzfrzkBxQW88CeD2n2fFHvsP3r4NMXm3q/+JSFSDapy2E8SI7Z&#10;A87B33dk6hK6DYBnpTd2GG+aTAyhn93XzQ8cIiuHsbWkGdUIKlHX9+/MRULiFDa80T/7JXWEE0xt&#10;mjfddFQuk1PCiiKJ0nCM0AJUoBTC49MjPn/6C+9/+RVv39zg+nDEzds30vDVIJ3Vz6xSfB+2EcNV&#10;ECRoEA/Usq54fn7G/f0DzuczDsuCLL5eugCUTbnkBctybMBNKFTqrtSvAyWza7gNyIqSMAoMNqCC&#10;xVrg7u4B799/wH/910/49dcPeHo+W7HRrU86cBNsA7zYwwFIHnAePlgEI32TOKbdO9uJvsEnS1YJ&#10;m6RaDGz+jgdmQ/cqHMNW2+vXaBkjRXwdJVnoCptxPvuSB2NFlA5rc+nlqVbscudQj2FoxiJ0qhpl&#10;bvXvJGFqtUnOq1MNgGHgoA4rlNWojPTuL9kGU5WrSV+L943mHjjsbagaO7YHvhIlJ7MUGVtOjkHW&#10;1r8Wr1rk1MB6lWIpZZGV9+cku2a9MSfYio3+Wr1Qq6UAid2kv/ZrLszbTV5DAJqj5QcRW/gog5pa&#10;Q5l0trcq81sVTK05pZoGFrsDkhNMtaA+ub1gnGla96XC4xk1O5P3msW9c1mB+nA9ApdukMF7/0w/&#10;eBjc1GlmvO6VLjrQxdyj3Re1GqC2KVDNCqJb3rXgSkLVmkGk4MnOCxaGuwfM9KIKYGz+ksoCypsA&#10;LAUzcigoCXDMfBvkpYQizxLVfl+WFBl6ObVaIicBEiUXBjrUSw6YT6KEqlHh5m0oArCkEn7iOFtB&#10;PMN8Y6asGjYwwVngaONuzSF6/o88y5UrirJlDMBf2zmPbqmz1oLCykztah+UGnyUWzNRtzW1VzPp&#10;cEHuQ5G9MwAOXEHEKExBHTfLBkFfahfPh/4e2+D08KztePjOmtO953cWjvyP1PCzELO94WFnwMGU&#10;W2kIndUhrX+N7Ega/tnV/TwbQ9wpjdQjX5RRWhfoe/prY9cguc/MFamSKRibdUG1tdzDwHv1UCss&#10;VNyrNlJuQ2QwY11PKJVBaQXlnpMyt3PozO3sPH5LKbthsluWV1fshmGI1QmQ65QsU6MxZFNkgvke&#10;ZACmLq0fDyq04EoXVqv7KtcGslC66Plb1hWn5xPKuuLh6hpXxyscj0BhlsB3DiCNKpl6EO2cJdff&#10;09smvSyHHwlgs0HGt9g1YLC7q9qDyV6s/+6SZuKgULWonAAuZrWjdlGEiufnMz59/kuYjsDN2xsc&#10;j0dRlcjzVQm1EjaOJMSmgLWqlz1jnnuGlu8FhtoaO8GcXlnes70GBTn187Ct/QVgAe4//Ib373/D&#10;/f1jI1PkRWqRvqfktIiNjqrhOhN35ius9VVj7U/UAZN6amSf+kFGt5nIVv+m1IZ36yqe2aBdbGQv&#10;nLUUsY1cm+IsaxBp8sRRQq0JRDUM9I7H45St7vcZ/f/LkkNuyngeedC+SgZMA4a3wFURz3rPwFcs&#10;YcktQHIG6o3Kx5FkMhuaedB9j63KzEjwHtcRq6i1boDEPQ9yzxaeDTHZfafKBVw4DEr8uixCXlo1&#10;G0HPv5zdc1qHWp76gMuubQ1YhdoOpmEq7wlDe0qMYHV4oSfYU+btZbh43GrPKubCRtytRQPmkYQs&#10;kMI69TYzGxtYl98Wle08Yb+z9aUeBxjXRv8eSYhf871jfs3nIcZ7ZOhtfZas76RZA8UwyybFKmcW&#10;SPNzEy+qLbhWnM4nnJ6fcV5XpJTw6tUrXF9fW8abMoGSqMC820FyJFd7byYhSLBZy/mBFWNul6W1&#10;tZITCBQzWOHs/JKKfS8EMU/Y9buA/QS791hG5RrWZK1xXUar0bHXivhgJ3W+bC22/N8U/bMiZ5ym&#10;jVKN7ik7KaL4G4YEDkDc+MgTXwbv57rjCEjzvkeoEFlwfXXAzc0bvHr1CkuuKKUHaVQXEqbhC0Ad&#10;WCG8KfZmkhorgSpvvO/79/bhjzxMfbBpRr3vfUUVjJQGax0KCeAzP/woORoO4UlmsQ9V6Y1gKz4O&#10;h0WA5vYgp54ILCB8wfl0wpcvX/DhwwFv37zB25s3OF4dsBxyA1kYG1YdXPhnSDWXAzJ+DyfbXwvu&#10;7x/wcP8gLKAszUo2xmdKSaxyjg3cT82DsdvaVLX43agXomVPXNndh8/bCMnBlhW8777+lQvO5YyH&#10;+wd8+O0P/Od//YRf3v+Ku4en9lPBPsOze2m6kZh9zc6kHEQbNZIyVpPK2DeMu62Ei/zAalMsDCY2&#10;NIIVQxDjRto02gS4ZnInFX52eI0sjbDG/f7jAJukXpc+dDV8zhTyA4xFQS7YDkmYRy6sR16zMd2F&#10;xVF8YDNpvo9IuasFgupUnggCmhVUDTrKPbzLhg9JG0cE5o2mxy8yzPIWBSQewgqOqXonhBYOk+Zq&#10;fvrZeUW277wQwp8BVcKwvD1Dm9QnZhQJHk2qeuIUQMpZBrINMm0+xWa7YmoTRguaaFdMQMbOwLH1&#10;mfprZae4GQghAMNkja0Qpak/9SybYNZwfOswfCy2N9N/DMFu6MGGNop1z1TlgX0/nAvGgp6wziYc&#10;px056RYssRA4J01PHqxmimxqYlMI6VPCRCialCwMIdJmqZLbl7hbURirm81vMg1EAq5ATS54MLGd&#10;ZcEJpcL8s/UZanY4yjLsQY0MND/H2hjo6udJCkTI50ycJHR360muZ5Bkmcbw9BqZQbNgy1rbXsNF&#10;7rv4J+uAnLVJrdGeS5WBzG3geC4Fq3rdVxmU14Jaz2C9zrXaz6kqqGi4ve2PbCGNo29ukxRTHyqF&#10;ARQ2fsMK8AS2kgNMg7zY1HLYZcXMWH37bPd+P/bYQXsM+T1AfwRFZq/pP5tfL+PvenDZhqrO2zg2&#10;RSSNrdjkpK5ma57bqVvfiQqwD51SDzdDz6wix7D3oEvS4NDuetGfi+TB4mQDR8vBYQRrC/ZnBHs1&#10;I2M9n/H8/AyAcDxcieUG2/fMS5b1W3ZrCK5sg55kg/U1sC53rS78xuFs8jSQtwPZ0sTmZJZQlRmL&#10;2wM8kHdJpfGyXUJ7DnNKDbxP2i3wRRKWZluUWrEcDnj9+jXe3rzF4XgUC8PVgsP1tXLOOByO7bVW&#10;3lhhzD6jgZNMqMQBUA6K9wFc5iGcqLdXtMuc64zV2tS/4/UjJ91nGuywOuBAAb/iMIAEugKDueB0&#10;OuPr11sBDhlv397g+vrKzhIOHj1w6p+6VSRuuDiuL/Ue7jSe1v5zb0GxvZqj121ZVGTA3f0Dfv31&#10;d/zy/gNu7+4l7PRoA/JG1FmQ8wFJ6868WC7RqKaO/+v2Md2zXmBbjraBG6arXkPCYOVRYqj7znWY&#10;+RyvLvRWB8zrurafzyw+8wh12Kg42qsb1RP/cDiYVz2wD+i2NZTMCnKWn1FrxXltn1GJOVr3d8vY&#10;bMDaRnlA+/vE3llmgxMZxOyBttbXE32TenoGVo9rKu6PCFhDvfAdSil4enoCJTICQ++x2Uhmtc5q&#10;CbZn2od35pw74ZJd9tOIVaVtqPw072xCHLgEJI/9rlfibYecQFTB0wQAZbfZuv5GnClyqkDG3Dtd&#10;CtrKHHgqycgCmICo0avfq5KqKDtn9dyMaDHWRt9CkJornXn3PfcGzXZvbb9KFvrdnvE0uRd+fSbJ&#10;csHGimiG/dRacTqdsK5n5GVBqQfB0ZJECVZng7atv/0+mFNGOmQLKLc6Dz7ptWfRJCV1KMYgFj6Z&#10;swTID4rY0TbPAZX/CEg/G+zN7I19jTmSuvwQ2A+DOfTP/hpVZ7HI4PRPts351v/4kFP9EinxtJmx&#10;g/VFmQEPnXDg93Uo4B8IIJg1XhsIvVakJeH162v87X/9gB9+eIfr6yNKPTnGECJtQW5M2Xh0bWX+&#10;zNU2IXYHlvetj0oDL+/rhdfu9GzyIHlOZWfoR1DUFxXGSk0pWH4E9SHNChgOxXUS25mccwcCqftP&#10;W0J57v5zpRY8Pj419v3rX/Hdd29xdXXA2+9usByTs+QY2OTc7Y78gdHCrBSIZvsRrhXn0zPub2/x&#10;/PRsQS8hlKbKZ88aErREv0OKifMzkH4Ew6IigCM73302DUlkkUqttQ0aPvz2B/7f//xv/PTTL/jy&#10;9WHTNHBwVRm9uZxnYqKQjRlCWzcgPsUgTcewmR3ioYCA94zeHvxwDjSsKY47RdsISswmmXueZt5+&#10;Ziwoc2jyh0k7vBVPZ5tXp1bR9WjFl/Pl1bwJPfQ08Nr7j68WBuvWlDJJJdQx+PX5iXXSJHYY0EaU&#10;cLi6wnXK5lHb1ELZGMebgBgpGBt4XzfXxQ9RtOkITRvgClx/LT2LiAzgGL0Mq8jBlekUB00t8U2f&#10;0VK1UU3iD8rGDlYgp0/+W8CqzxOoFZbjUEFy7cfBZQoBdkTxjFMrl1oxX39iazAfOtGLbPtxLY7F&#10;+fz8uhzy5QsQxpa9xZNQzVEGjR1VgHqdbkLAyG3Lg2WLFfzUpbK2LsJGhgjkIyqKel5DtQyOyt2b&#10;vQ8CBZSvzqs29WDGlJxijCoKx+wYLT4TEbK3COBkw1b75klVMW2I01h2yRZRc7fIWHIGp4Kqzbnf&#10;kzibRQEl3ftaE7hlrfV6o1v3OBiGu1xeg4PHcL1aC+paWuCrBPYyGlu2SrGpzXsH2d1TI7Lb87ri&#10;rN74yqetBaWuqGW1QOfGei6t6eVmG9FvmT7PxWy+/NNpTJuQQxJkZZv1PR5fTCOgW+ODfoGRs19D&#10;7oWS1sDOnjV1UxDeWX18a0MyHQak5M7Ybo2VgiVgfAZNCcYU5OYNgG9nSTIQIRlYmFU1RU45SPFM&#10;TMq0b2/SgD7KIUg6DXVKoh5K1sPwdKianV0Kmo+2DIUqb/OgdNOqZcXT8xMeHx6QlwOOV1cNQC/V&#10;gpw9U3BvH7fzGL0+JHglLW0GPt7WU8GoKrZVtl/5dUEQu64epBhtKQg9MLxulFr+Hr8kHx/Boa1l&#10;4b4qW6373ry9wXfv3uHmzRuAgPN6RsvaowD4LZIjZZ+pzK0v5+cZhx4Hvqx0RJ6gTBrOwhAovwOg&#10;tNfKIKYJWOF60o13bVf4Bd5ZuI7dX7qBIhlgwvm84vb2LvSa11dHuy9chdXIPWyXVKVNnY1KgyWT&#10;V9lpX7TNq+MwYPFEIn5B0ZeThu62AM+7u3t8+PAHfvnlA27vHoxx3xj2yWrbvBwa456yEKlyqHdr&#10;rS+qCRWIr7y/PiNzGRu2ryeX8LDGQkC1I77t7f9aL+vrGpPb7HNaLZ1yxvGoYbEpECa21h4vWF6F&#10;GnFv+JUALIH8FpwApH9c19X8pY0JLgB7s/6pQWFKQ7LpaBUzsv8beJ1NYWfDvJ28lVhY9nkTXbCc&#10;uzRkGusoUwCQY2oTNnuePyf1XsIGSCmwhCP5ZVQIZLdu2yAa4KCkADtDvhfyaPZ65j2bl73r5X92&#10;9J6fnx+0D9oDzvu/2y6xXNuUE0rOWIahAzs7TvYkQOoEVnK5NyO5aEsmxIuqs0vZNHv/fjH0+EVG&#10;/Dg0wIZgrIQAtUdKUoPBBcjPiGF739Fbt4S1Ic/44bAgL83S63g47qoGWz3G4bkehy7ts2KjrBmz&#10;mUJ/WRuWejo9NyvrnFvQ/bJI7lUxK12e9LfkAPw9ovYufjoOXZh2VVVz8lzMN/SkN0/065hRzwf7&#10;p4L3e2yRywUVYcgcCGGi0Rl0cqDaD5K3DYyHlnqevSSVVBDUfQhfjkw3IiLkJeH1m2u8++4NXr05&#10;Ii+E9bk6b7zWjBfuAX56EFeZMI3Tun7QV/Nqmm1S0+tO2qx2HzSeyR7k0lUPKGO/2PLAsbdZ8RUw&#10;E8WQzqF5QlACINhxbMDaocCcbZCaZH338IA/Pn7Em59eIR8S/h/6N7z7/gaHw6GrEhw07Pctcuw5&#10;aMCfK0AJQDmf8XB3j/u7O5TzWVjHCOGTdkhSMvm2iVEtCLKH387ZcANDZig0NChl9I1jLhLGt+K8&#10;nvHw+ITffv+I//N//hv/+Z//jc9fbmUI0qey4wbuWZbJseGsEdSgWpcYP7pCjn583Vsc9oyGJkn9&#10;0xWATmzMJtoBGMl5r28sa8SiIURi8XxKDdQmu1dZHHMAJEbQP+5fEYz3YXgj8D8yj1lk+ufzalYz&#10;WshV5z3v/QK9/716YCpLwzyAqbH+8kLOwqYVhym3q7IsC5Yl21CLhfGtocta4Cjw4RVDXsXTbUx8&#10;AAzMyzo2700KrYxKY14M17n5x5MpkrolgDRYlTdAwZgZsmW0k1mW9MFYA/OrfqPBXzFRbaR6bF+v&#10;yVGFKUn6vvsFWr+PZCCot27ygUPk2NoNSOpg48j+ucTgMGbwmN2yy7SPlgQBfCcM1kEc9mwECy8e&#10;hhU06D+cOk49pMfzXIv2ug3TtnWYOuAaApRdAUGgjV+7BUWiK64S1a6IqTUO+y2zozovbLYGfln8&#10;Xlf7EFOCm5P6YVNTvcRG2NlQ2TPXQgo5Nyl8Z4tK0wpCLdlUMckFUBr7nxKSrFM/8NZ7HGWxsekn&#10;iiDFeL91H6pip7WuK+paBP9rwFBhbix6sbVp+0GBz7sstTSws1TwqsPMYsOPtjbOqOzB+zYk5FrA&#10;tQ/klS/aapiCKuA9+3Vh0xG/V1T3jHS1oq9FInsU2+cCg3qNRxLJt9XHs1rZS2Qv/V4EP+LQezZc&#10;vtQUbiRqCMZX3R890QbAmFl1NZZqdnYSXZG0qNeySPzJea9Tyt3X3WU8ZLP5I3m2cgQ/pZbABkTG&#10;wIzNDjwS8GdZzP4Jgz1rkmERy9ncFGvVmZyIhL2WNmBaaw+02732ca0dDgcsy9JyPjzrjDzbfvt6&#10;qnZQ25qxub8EEtLAnNZzOzu/2j2v6U1j7tV2Qz3cr32aAIotiDrnBe+++w43Nzc4Hg5YSwHVCqRi&#10;JJqed5BtSNQsh+IAYh+IiFkm9hwTBVWYa+vFkYmmimuv3JyCN86+aMZu9ZYLEeBnl5/DQ6ZTBPxb&#10;bygKb0ooa8XDwxNAX1BKESX4VQM0FkIiVVxy/+o8cqtcvR7q6G6Q55W/HHLPoiXrmB02A3Qa8L6g&#10;VjTg/tff8f79B3y9vQcjYznIHpI6CNUULpp7MSg4/dDTW8tOAFGqrTYm7KuRMNEFbh1jhHAjbOlC&#10;VeyodKC5VdX75262x+ugKueW7VDSitPp1FjbRAC/aoOPxNa7j59t9kx44o0y71X57T24/R7viUtw&#10;tdJ4eWw/ytnIKNqjkIKyecJgDXacMKtaZgwWSPq89EHHlH09nE+eXJVmOVCYq8z8Z/RKgWhJR01h&#10;Wx2IOqyPOOTpuV55SQCyIz72+qqfAwgkvtneZhaoNdYoZOdw2tR2lxjclwch8ec9USgG7NYpe7vb&#10;t2A6uPRqyvl5wz2HMZylEbAL9515Y1/S762o8XjfvmbvWn2L9fclBrdn/7+kmN4OXXRLrnFIzmPo&#10;swbHJ+uNem6Y550M1pCEAYMYQraJcDwekIVMuyy5DVSdNdY2R6b1zzRZQ91GeG732v+6X/MieMt6&#10;XvH09AQG43g4mhJMAe+WfYXQq3sHDtqc/JezVPv/p8iaZwRV32yw5fEKq0kqD2oddrmYtKHSeXLh&#10;P5V5H2W/NJt1XFykPLDU2YcyIjbzHFHodiO+1U9r+8m3jIrJwxo3OQJSAmVCs7tn2xz7oYzOqqnF&#10;sWPrtph1gwSWBUcDO+RS09en571b9tKVjURQfT+5e95vixfaMOZnH8MaPXJFnbIxhgVILpeQwZ3N&#10;qiBu7aG5G1YtInuucsG6Er58vcPPv7wHUwWjAOnv+O67d8hp6YCj/G9VnzDqftUDziMTkLZpnZ6f&#10;cfv1Kx4fHlBrbQ1E7lZP/fP7ySeZ11YHICPDc4gbCf/dCUCetdi911owSmvamvdxxfl0xsPjA37/&#10;+BH/+V8/NeD+rztUzGT1fv10LzqSsLglL2ZvYT0teUYSBRZTmA47vZoldycFgGoHAAZVTAPwhQE9&#10;qGXIJHHVbCysgSA2u4pqw5gY7usBZ2XWVQWOhT2+LAcHUNWQf7At4NvvraW4E5AH8IiGwZtgk+L5&#10;bLJ+lVRys4bo7N9egObcgHe1jaFEOCwHHA6LsRuTA0mqAKDLkpEzdasT21OTsyagwJLRz0xczTJG&#10;Q+7IgaoazNfDuHzIbj8Q9EDvMzw3RqvKZmMLFdTDrBeacJ6CbAXp/kB2HBhTJMhy9ygMIW3yGXwj&#10;HW1FxDNPvfi1WUW3MfLFetyzvOqsTlguXcHU9h6SQE8Ow+zuneUa1YEsoo1kDzOO0eKz8PjY9BWt&#10;okKDuQExfWMvDb8OqOzck5A48rZntQ+hKQT1sp1945lvxbaEAftqwvMSE9IkKEyHy6lfHwbYyY/9&#10;3lvdPm7BY9CBnwbfpdCE+KF0Sgm5MpgqCqGH1cpglzScDN2uTdnIpVD3t6U+sCwg1NQAB/LAR87m&#10;E8koSLki8+Is/ciFp2djdvvMkbAvGpNO/BoNtFfFRTW7Ea5s1h3NNoglUJa7ykj2x5wSKhpjbj2v&#10;KGsBirMJEOZ8Y8+vbcilfvkglLLKvcBQ/EKuZJeWKjjlLSDa2nThb4GBT1v126BE3GPoeQUUXOE/&#10;ZzbyZAC8x3yLVpIePNCz0Ads9bqir2W6qAYYa3AKbD1fnaiSIysYogF9OTuQiGPDiG5vQykhC0BO&#10;BAHk2rNsgy1vlaO+vug+9tnsFSmcWx4+BGGqPiKKOROb7KqcXI0g2RfEflJjz9zhcMD19TWW5SAq&#10;mYzVqYgra/5MrAGmRxRFQI2ZsdLa7dngVAOIykc/RLFQbaINw3frEevEIgYGlwAs4QWV8paJh0hg&#10;CaDZxP4NXUVYSsHV9RVSusbV1ZX0VO3sK0rGcL71XXKuQ4LkdUTuujomHHhQzSBYC8XGchLoSnMl&#10;GDOmA46e9xEVvh2ZdOdhYAhA/IILUOMAsg51ITsSS8s0SqhIOK8Vt7f3eH5+xvPpGd9//w5vb25w&#10;PCw2OC6lDkMt6SMmlnfsVE3bEiuqtqr1vUO5TP0BJXLnmlhalVpxf/+I3377Ax8+/I67u0eoDZWR&#10;oSQHKUkgYkqLC6gm9MtBxuRvn6mAV5garA97CGRD9RTZl7uDz1jHdZvEmAc0gjsIyoX4HspsVZDb&#10;24Wph38LpicDackpnLtNCyzfw6/DDQBNhMPxMFAqaONwQP4BYGcHlbLhLKos1z07Z+rDbwZyrpaJ&#10;Ec+3FDJ/IAP89s9qdUYTyJNdC5Ig7nHIOH5fAzAxir/Jnj9vr6x7qdl77ihgU87hmet1e5eM8kBm&#10;2wJykjOSACuzB+WtZu54v/7+flFprIQxdRcY8aS0sTieD3a8Zd4s62SWn/CSQmE7sNwy28N15i0j&#10;3s4SwOUeSq4SKA4jvoEc4QHU8Ttt1BqDCm7Onn6ZtDz7c2NSYzjLBmLInsq6A781PrfyZCfywH08&#10;awLGJOs3fgUOvvD6nFT0PItEBFqay4SpjWV/2dYG0vNqtoNzRdI6j3m7//RbyoObQV/75/MZz09P&#10;OD2f25Dw2AiJhCR7CXfwXoYH/RneIcPMCOeOXBfi2odwY7j8O1NhUsQsLYR3KMgMa2LXewyhtwhE&#10;s38aeB8Z1fuFI+/4eO4Dw8bs9LN1h0JEb15884PUCnUX7OHkkgiRfNtAJxYwoBJZG87oychkcYv9&#10;u9fipbXiDTm8ZgTW4QL3eCql2gxBuDPG+xR2C3OEIUki8+3d3pfOVowe6H1jMxamggDEIhkVpqU1&#10;ITweb9acERoYWtY2SVtPKxxWN52M60OaKOF8Kvj455dmK6I7w/8m3Ly9EVuBXqpraGefknXAqIWZ&#10;AagFWQrpp6dH3N/fopQzUmqAXrIAjhKYZln9Xa2gpOZ9WTx42gvNlCgQ9zzAivD9HSGfK5Lzvy+F&#10;8fR8xu3tLX774yN++vln/PzTL/j811dUFmYYavBuRJi8Nr8zH9ap8nW/pxLmLNw5E1DGbqyRKtzG&#10;JuSfMQkwpNpDPonRnFN4U3hRLe37wFlSyWZaiO3wt/BQroP8qjM113U18F6Z6jrQPJ/PIQA2eo+h&#10;y7CkQTMwVosM3jZ2DWhbkHID0wlDkyvh1snYZZEpq9kBHmT3oa9equ+LFPW0ZO6UwgameqC/h/Ap&#10;+8F77XfvObhGHS4oUqx6RjMl2edinkff04xZ3jt6A8OSAUmA94KtPix0KuvUP+fQZM2HtSNoxwac&#10;ENWtHz5zs06R76TrurGs0q41hoYxEymoP/MZVrsfNAYXOiAemO5E4WDvFLrBugljADPLs9eHjGRt&#10;WzVFgm/YW2AsTYP4gvpr9DZ2z28cNAz7G5oHsc97MO/QwIxxHuBcJbSN/PZo/11NertltNXUGf7M&#10;DKocAIyosqZ2v1iAagvEbns/i/3NtgAEaiGAVudNyABlUMookhuhhEECtyZOPRDdYKBZjTiPamZg&#10;bXtlAzYYKQP5QDK0ZiSuWGptQKuESHJNqKkiZwZhkStUggWEMjoq1+6nLIP0Jk0Vj3DHYoL4hdbS&#10;AmcV8Ld9U8D7WgqK1AyrZHOczwXrWq2Qr2WV8N32fJAPTZTXbPbk7IbC3eakqzA52Ngwu317lN6y&#10;J4gghDMy4OwU5iwsnrDsZsxNukAqmbHke/hr3WX8ECPcO4AH2xTasOFiY0zBF9UzpmPGfH//vGRb&#10;uG3/SHaUK4s95tUkFz6bZYjfbV9YbT/IB/I51aJ8vgbYLWa5YOGrE0LPfu5HZ0n5807ryMXOXVim&#10;kYa5aw5Ks6u4koySbCSOej6jlLX3KbWilH6d0zjwcQ2eWmEoy1aHpw5S04QAACAASURBVEFpFpg3&#10;vGONRFuFrrfKETXQYVnsu7Ug22rXxMvVN5ZmwJQ97geYjUCQrZ4UPzABq1LomKs8q8uS8Ob1K0AU&#10;GdQMvhvLnhJYsmJCH1U7AUjSX53K1YlpVP1rlQkNQeFeZdJJOORDlG0wpmhDP3H2wh090zbaPMKy&#10;CYKAh3uRX9eKupaNT7uvmfvABv0gQatf2+8WnM4nnNczSi1iRXpjw6atVJ9CvWTgiH2XNajHZiCH&#10;EWLCupH9lHoP10Nl2/O7riseHh7x+x9/4o8/PuHx8WSWo5A120B+D9zHcFoD8ZlMxarKfCpATVWG&#10;zE5ZRWwZUSkvyNRZ3WNgMW3Um5Fp7kFjq3SGZ5AciUg97T04qd/NSA8DgMnMyEsWS9aWrUZo109Z&#10;2sgZhLxVtjtVcbOezdKfVtu8iTFX5zvwGGBUYZlT8vdGvbVTIMokqoE1r89GXpID+lo9sZYVz89P&#10;WMsKgIXAkG1Im/PSno9Sd7GQlrGjz84y9FBk+HA/Cvug3JTRY45ZmK1xHPiFYXc1tzsjtKlgLcka&#10;Tc12s6nkq2huJHjbecRbXokBoHlDQmr9enU2XNSzOwKpMKot9jJ09hRV36L6m/m7b3GBOLCaDgTQ&#10;e3oDieVMUhvXVQcsjmTm2c7jmvDDCD+YeTlXwZ8XuEw0HhU9L9jkDFfZESnom3BLZVTuZYKm0aIY&#10;OthJDrjnTS1MjrSg+c6pFWcblUCiNK9B3P3uz4zfdwe1qOWR1aCAUT/7bnmKKSGm9UUQF5QFy3LA&#10;cjggpYTTuZiziK8PNs/whNnCw/9PphqP56Yn8EX7zdgsB9Wvz9VjNqIwzQa+smmxWEfN6rL/MXh/&#10;ydfTN0DxocYUIJk+TA6ot6ABTHyMdiQt+yOHzhKcMVRG65zOfOnemzk1j/aRhTSGYfYBfPee9VO0&#10;KO3mGFYEXARN/SYGb20wSbWehQTWC81nn9YquyoCYjFMDAb4zGCzfs8723tZGsu7Vsb5fMbptKIU&#10;57cPmjfBtom0hufpecWnz73xr7Xi7//x73j79gbH3BgDUI/jWk1G00NzxCuZWXzsGKfTM27vvpos&#10;p0l3uwytA6kJx+NBLEgck31gvZuCQiQ7VYYFNnzyk7aB3afgRCI2T+O1Vjw9nfH5r1v8+usH/PTL&#10;L/j11w/4+vUW1Wx5q4VojayiKGsi805XkKU4j2+ucy9JHop23byTC2psZGIFHprMvDHlCRBv0ywg&#10;lwWvgQJTaXOIMrbBRwHoEHDdQhg1qLZirUUKTAqNFTPjfD5ZgUAelB82LZ02q4RfMw/ystgQR1mD&#10;CtyTa1xCYcitwdUiRddDscm6sloqco7hdYRt0vnlUJ1uRaOBPR3YRwBfts1pDPZhFw4UPDGDWogH&#10;tlJnmpHD+nVH1wBRvei98VCmLpxXN+98vhZeq8+ADqlYG3APvNX5xHh7BG0Z/YmqBaRe8rUeh0jj&#10;cxS+gwdViQP7abPWN4yOOrVS8/sJB2YSG4igBRkUoK1Dgcw8AZMC7xwe8/NDmz2Ln6iOgezbfNHy&#10;w2zhpgd6iUwychwa+R1T+Rj+4QLR4cNlU8+gMECqD8CCF7Cx5MkyKVLYNypSbsA/sTTLWV6RGSuv&#10;bm+uvRcTECkAo9wGC4naIDBzK7CRWuvOtaISI6cWeEvUwHwF4zuY5SzUdKjRUnL7PSuMWpRVDKy1&#10;iHKBpVFuQGORQeZamn2INhFgRjmfuy8r5OfWilWf46pM/bUNw4UhSUZC8NJX9qRPAYx4w4z0Pr4d&#10;WOIpOWtjZTCA5jMweC+8zr9W2gmWmoVUxmD2fRm2smeVDGHLNvk9JoXndpT9dxsl/09nxkaW3DBU&#10;SBKCLF7TMnUXUH6Jn5VSDLgNbDI2wGoE3jsg1wcKyQ01PIPXn0PRGupyBoE/C7MbmEM1f8SBAaUD&#10;9EUUBMkGPRXresLz+bk1YEkHqAVVQH61kZjV7soei3Lx5JRmk3OFturY0U5y814Cjh8Ox3D+qK3V&#10;TP3xUk5KsI1DEhuPxpa200XIGR60NRZbatYd6/EgA3DaqJYxsWAg1Gno4hDK5M7xrryYfKFNZtE8&#10;ZyYSaHh872DRwPMQO61BaDg/BUxm2T/XtdhnLqUYO1iDKttXb8+cK59sQKng4Lo+tV7qzOB/Y7x9&#10;+wY5NQudzjJmK4EiS7hbG1UJAtc93eexdEEuB29+8oQjs0dwgzxQC9q9vcMff/yJvz7f4vnpjMpt&#10;SNj2hWajpYOtXlPnYDXrgTpiiipyikHj/XM1BUKtjLy0+5fz5WBJ7wuvTHmzcBCFmSfaseTTmaoH&#10;PeTxdDqZXdYiqgiS1zk7S91FfkbXoO5V47NidR1zV2UNVg1VhmjZap5lKlidwZg+7HF34Kx1l+X9&#10;SXZK5RDGPVr3MjNOpxPu7+9QyorD8QDmA47HZjmsgcTtV1ewUzePta+qqFOKYZTeQjh87pxbqLfY&#10;HSL1a+qB2KYGIMtsUYDPCJ/cnQy0vnRBCEHNoPiD2Zs6cB2S+UO0hP18JBF4FcOyLLaXzywPO+jK&#10;geA1JbOmOQlplusxfr5vAflnahBvH6qh9ZA62T9rbWBU5B5Ha67RdzvsCRNVzbcQKmbX/BJOuZeD&#10;Mluroz3RlsHPLwGulgPU8K9qmAWPygdTRZKzyJkoIoiiX6r0QAslG5rFDKFokaxqtz4od2TVjY1M&#10;x0AIaUK+7rkkswwPvYaagbPkjMPxgOPVActhCTbNntxgJDu3Zi+RvjfDakfeDIT1jb37NsOC3bDC&#10;1MHsVM1hAKYkx3qRMPtPYt7Pgd9+0cnZKvBQWGHSxMzTri9NDi9J3ubyiKi3nYZQ+P/1TGhuDOEl&#10;Lbg6XjVGiwCD3d84elv1SW1ClrFslaCris4gC4D+ZIq+l5BsoDC2N3rPL7lLQHhnCBLBOu9n35uu&#10;FGTY7BxztrWBHoBo7CR2vu4+yHenkR2b51JLA+kkdPD5ecWfn6ox51au+I+//xu+f3eDw6Ex8KsU&#10;bq0JTZGGZ5PQxsC+vbvD7devWNezFdGgLVicLaiWwqZCOU2ueZ/iqU+7DwKB2MCE4CVZcwnN7kFl&#10;x/cPT/j451/45f0H/PzLe/z+2+94eHiMlk+UkBNZeOEUVODOjGF0/3Lz0as1hJdodoNnrdZaQ9aB&#10;9xOs1C2U1JokqdVIo+BZuAz79AXuQKa+vx+cJFEVNBuHGhsnHoE6MisgbUSU0dEa81Ys0rF5qabc&#10;/OD7wEaYhDTIf13Anvf53UjuOt1284yxkwxybQU4G/Nafdqo7z9SGAeN0IvB3mPwMQXrmE2OBfCC&#10;JJAnUuHopz4rRDq4rmuSRsJDmLh7xQQJ24xpfP3+TxwUV5EUj2Ha0fppO9gkazhHNg6DtrJOis2N&#10;Zy+y87KfsTS0iPMF5/ieswDDLZDCF4uQ7T30TDGxnxK//Xbpq62/cQBJIbOXB7/wl89jZm4sbg8K&#10;TIOlBymwCx8yKe2Qg2H2dzKVZpe10cFcXReExISaELI2GhDAQUVSSjEf+17ERmWeDiqJ4IKnZeBa&#10;2ICHlBOI4bJwoqWZxx/aGqvWIMOYfwfk2gJxKafGjGbRUhBQkoIthJpS81Jdyc6Wzm5xoKiwYlWB&#10;Uwujru2srAxhPpVWVNZm/1fBKBU4l4Lz6YSyrs2yR9Z7WVdhGrbzoJQG3hexR+s+p9WuRS0NpPMe&#10;0HVcU+xsNKSL6YBJD3z0MtX4iNDGA3ZruUTT5u8lWTleJENs/Wzbfuj3hUlo+7iPUj/LdGA0q53G&#10;vcf/3bIkU115IF1JCMbOT8lYmwRn02ZZENkaMfVBH+XnKQEpe5Z97sNrgrONcFY2OvwOSpatYmaP&#10;WRhsySbhb1kYr41drOsQZq1nAd1i37AcqA2calPwndcT1vNTt+MSW5ek4NALvYoC+J4dOf8encgx&#10;nh8eCNCzJ6w7wkYnboN32noEzxpY/7rj3y85d+Y8xzwArz5U64vKFevphMfHR5xPpwCSKZu4unrO&#10;MzYrsTGQR+bnS33i7Lz0YKi3MTkcDtsQej8EJ6BIhpXWAGZ0F0IoEZRxMRy0AxxVagslf3ilZ9yf&#10;uhWcc7tq16O261NLI0Ld3T3i/u4Rz0/P+Nd/+Ru+//4drq+vkTMhJZchEizEtBdnu1fmc661iR98&#10;sBuUK4vbCHGi8hQQNucFzITHp2d8+vwFf/zxEV++PmA9t2wgKCEmJxC1n29g/mLe92q3E9Ywk1ln&#10;zrJKkhuamGqP5/XZHnC5F1QZbFydjUUIn3Y/u8p5qGu475VAORecTk+ihBH7HGXHUwfv/bMXANCJ&#10;dz5fCModn4u0YVRv7ei6/WFFHZnJ1Ak4EFUlE9sZYdYnqB3cZ262eJ1t1u8NEIiaM9BXLcfa+Ylu&#10;7Rq+X8+1sN9NZIMO/X0F17rnPDkl2NYPPqqyq8vU6Kot6HM0KrmNYdz373XthMY5Wzx+Bk8enDor&#10;INp2jmC0VwnN1vUl8Hl2VsyxNg62qlZLOKs68+M3QlHf2Jri5NAGTjWhZsEi5Hwo3qLa+aXrdfTP&#10;y5bsxS/0SRG9mqnP9mwSX6oFX8oiujgQIRhprBm5pjDMqG4YbrXxzjB+S5SW56cmG6akTNEBb5g/&#10;e1c58gpRL2VlV7o5DCMNJNc45KOLRHFb+znh6njA1fGIZcmWCxhx5p3sAtd7jiC6x+w48m0unhNx&#10;QEIBzwWp00kMpo2/G8PuwxB2tLD7n4L3Lz3EU0XWBND51gX8LQOEWcEcPe1ZWGz70xb27FBwCJIl&#10;SjikBYe0oKwFz8/PjSWmUrGdRdcUaG2V59S8pFArCrZpxxvWvZNHb5rJIb14jy0Tp+wCpqu9xRTg&#10;mXhihUbIebaBJ8HBntk/DBVk863miZWCb/zlAVEDmKos6AaEJzyfTvj06WsL0asV9bxi/fu/4Ifv&#10;3+J4PEgj1jY8Vf1Wtc2Rm72ez7i/v8ft7Vc8Pz+1AyUlK7K1YNUDfVl8QdX9C8kHqswAc3SJUrOp&#10;qCpGl3UXWQZIzYf59Lzir69f8fvvf+KXX3/Dz7/8ik9/fm6sHaTOhsFW9u/vizGd5T07eyrLlFFs&#10;EZiseVJGkIZf9eA6iI0QO686slO5yTSloDRbF+fzeDqrAthCaWphe50ixVCX5tc+DKJkdg/q5Wo2&#10;NCJxPywHAwG6ZD6bd7Q2cRUtCJnd1F8L6GQHppPW+Um0eWLATZ1jwK89gi7UQsuVyuhAlmfWuTHi&#10;JlMA+6DtLAxHX2ecEI/RZS/v98p65Qvshbh/xNBMsnXjwevIduEwvFLVjkn/uTOq/L9rdkFn3ZEA&#10;NJMg1YH9EKxYdJBmTWIErrVJ0QY4yZSgToC+kR05/rmCI/rdvzXE6KXGbP985sCbh1d77djguTG7&#10;KJx6A1AngZl7tlq272tz4prri0WRa8LG9yFyDUDMlTd2uAbE6g/VSqgEJMkz6J+PkCTISn36CUBx&#10;Z133kiSTYFtjyBTybyqtoMpiu5Yaur6yBduFoQEFwz1h4ruhoWU+tIFW4YLEGYwFOVWzF1Q7kiUR&#10;aiIUIuTkbFlGFjL1jILmoarWOU3BslaRprNk9tTazl0Aa2WcS8V5LeDSGGBUG8BflEkoH6sUseGR&#10;/BllLSaxRWpnQ+2SVw3QGusZHopiz4JhJx+3Wph2Bknb5mzv+dm1idtlbtELjC6EphxQy5Utk9wr&#10;ygh75IoOTo3Dhw04xT5bxftojwGk7AKQZUCNZAPr3ktmswdo5ypZILEOJ1JuzVYWEK6rWbIbGuTg&#10;na/nMyWanFe4MNyggQwUm+fGum/BgT1IupqqhsFuDfmm0oOxDUg+Xl2J7UMxy69mo5h218/Y5JdS&#10;BjBv8v0o1tCjwterFjZqRLEBgtTFqwJmgDHmZwzbcQ2qxY4PW1/ygiUfAruVgJ6TkPraUIfDdV3x&#10;9PiEWlcbcngrIQVovEoB7OzPLvQ5fm8enOq7NdvAzvTDlNG2wQMK7OxEydnWVXZ9kakFOQgB2JFx&#10;TIVKsIlvXha5lklyv2CDTx9ibSQux2yklJCpM89TOoCI8fR0xoffPuLx8Qn3D0/4l//1I25uXjdA&#10;LDPWUsFYXU2o9XevE6rK/b3/sIY+p5hB1W2dgExSWy8tl6kUxt3dAz7++Qm//fERt3cPAGcQHXpD&#10;ZIGeTclKORloD8sTi8/3clh6oCo6ocBqypTE/7v2nB2xyVIQfQ8zGMlvcxsO7ZXKoLak0A9rEC3g&#10;3hd+wFhtcKVWeZVrWyc7jOFSasjH4R0FLgDL99jUWHVLDPTAkeb09S1IbCNZ6/aojGLmrXWQs3vq&#10;BD+2EPDj8WBDmREEqa4PmtnA9GFH3djsepYTUbsGgcDG0XJuz/JuH5CNHvos2Wen06nl/SzRXolB&#10;Zo+6LAcs0pP2NUamAvf5WaVUpFQ2BEbFHJrSuITBjQZ8X+ob9mqeUK9PFEkvqVRiuCo5QkKaBsqz&#10;dx6QtZjCMC++/+qKnzHHT7+7hT4P13LWJ4/9sicLjATafwSf3GfXf1s9OcUx08AIJwRfeK8a2VPO&#10;XxrSzDFZTzJLZsPKm3seVepweZPd8nhL2IvrutlkgraKDb//9t6BnIqJcD47kp4QH5mxDZS+wGjn&#10;QZWHS6z3icLc+mhu/ZORiFzeZ3/mdVgeMaDWB9WYpcP/dM97bAJO99iaMxB4TMLeGwbsySf2ZbHp&#10;4u+Nwo/xs45xSyaJUjbyecXz4xPubxPW80HYuwSPaSU/FXcBgt7nOYAkU+h/VITuD0t6UGDdWZQd&#10;qHG6/mnafCn1RaZZv74emaTpUpgyRIVRcDjIw7dkCQCG52BPiisHDFYGajX5+NPphI8fv2A9rzg9&#10;P+Px8QH/8R//hr/9+H0LyHIhKRbYJAVqrRXPz094eLhvdjnMZnmivrnJsa0XDe7QwUPqAbW9uRqZ&#10;OzxAperNVSPzl8j5PycUZjw+PuLT58a2/+nnX/Dh94+4f3iEf6ZpU7iRMcf9/Rpy7kwans0XUQ5u&#10;15SVUixgyAB9AZzMT9rYAH69NeBqyYtrFIrI51vx1Vg2wh5VxnxKyPmAozBvGhjfQx0X8Trrnots&#10;Hq8NeE8BFEtidaNNuJf3V1FzFLGHMIur0Du7oF4fcOi/qzWJCqSlsG7N13smlJMcjU6k4L4qaHLi&#10;DUPRcQ+dsdLiAKdeBP/3GfgvFyqzwnf+mp1B4wuwrR0TjDk8Y2mPV3Pzu8mzUKT5pWwNArt70hq9&#10;ZLuxyecRB59tDQmY6Dz6PQbLAxtKG7jxfoysyTGY14MnI2PmUvM5LdZmjBIagNBJYcMBulIv9GpF&#10;2wiEzNaOsSr1vZ3cc28AtWVPxgbEAMjJOmVunxEAErL8bAu0Q4XkvnS5KBgSNqvJ7/2bVwVebC9t&#10;E8eck7HSyNapDhuanVsDvBNYrGgIHGzovLVEBGF7PZJzRoawzVBBAt7XWsTrvmfREDXgPufugd+b&#10;Es+MhlOAKHjfCQGVGasOQGoBarUQwMINvF81PK3o+mUB71dTmHFlrOfS7NIoCbO5mGLGmJ4h5LuH&#10;zBG6Ny14UBMRj51HkKzO5c+YMjW/hYgyA9b3Gq49IH9k+HsW8P5wIMlX5W1zRD7kbssyJ6f8iv76&#10;bPY7I7OxA/cUajEFmT1QlYxVp6zC/iw0CwRymS4pDIy7f34CUZaQWmnek6d4jsO5lyXwuo9H2562&#10;Dx+k3kkJWFepaVyWAHyAsQGCZKrRJR9wdXUtapWn5gvNc7XotzX7MGaosWGdtItn562w78xXu+mA&#10;DSDrdgLSXdTaM5eQzYKwDwIoKBsY+8OHRnw4SEgoIdga0TZzyBQWYv2o54k/61iA+nHwT0IumZ0N&#10;e0ov/9k12BE76gZdm57M4Ycr/iYFsA/eDlTXJIfv11l4XfUEJlBly0BrCt5siuBcsgNP2WwwAULW&#10;HBRiFAJyZZd9lIStmlDOC9b1hD8/fcHD0xPuHx7xtx9/wHff3eD161fIKeNwyDgcIlBLRWyhCgW2&#10;dA8RZKv9s0jOCnfVUBbLm2VZcF5X3N/d4fb2EX/99RUf//yMu/tHgFrflyiDU1cQmC3tkm3wA99D&#10;621IyQ28UgDQ4cGRcb8AgTKk51iCXcieSmOjZhlVLHU7EBrXIhF1u5xlicHaIBcsHxWZqnyOWVdC&#10;SijOP99lGszVO3OFTR/OYKPsHL37lUTYg3VpCgj2vJBBuSpDLf2Z8/mMUqp5+ut57HtQBStsMCzk&#10;LOs50Xr0g46CXR5YvO/oIcfgEHZKqfGX89CD2JB9APCmYD411XqzRnq2ITaonxeqQmlg48HuWZXs&#10;rDb0rtZfaz6ChhJfyj9s363a85BzmtYBYy8x6xu0//VKG+1rLynELtVLXlk3Kjw2WKj0I8GajLak&#10;hJzzRs0+s6UJQ2DMw473VNLjtd7raWd13sskqkvKhT0CcrTFwuT7Kd4yWoJfIqRs9ovw/bYEPx4I&#10;hTEElyZECoQawSvf/TpUclBxwczj3mrPhgwzWu+T+j7s9juaxAPMQ5Xnw8NLYcjCC5p4uKvVNIN9&#10;hJezF7brTxyHRFXJgtVstjp4//+Tbc7LQRB0gSl6eRq1H4TLF+Sye02bA84YG7ic2XnZIoXBQmcZ&#10;M56fHvHlC6PWE97cvMKr19e4ujo6IDf1KdngZ69NrpdEhaDSvYfaBTteug+zoEHfkPdhAe0C+Nti&#10;mC/KUUcm2+DtsZEN5ZxwWDKOxwOuro7Ns2pJ1vhxvfR+vUFoh16fDpZa8Xx+wsdPJ5zOz3h4uMfD&#10;/QMe//ff8ePffsCr6yscl8WYQeoJrw/+6XTC8+kkATst0Igd+0cTvdvQoRVj2QXsQOS07JpfKLue&#10;4+ExHorjJq0s4+fTGXcPD/j9j4/4+ef3+OWXX/Hn579wOq9uytiHUTpggJPUdxllHaR1/WBMvsAT&#10;SXfN1NhQa5FisbNENNCR/KQcCAUoUQPtD4cjjstRGPDZ2Ui0QNflkJGWJteqXG2slowhL0XPkh1b&#10;tRe0sZhJIVuiii+zKkXYAVOswZTO5kofM5Ut9zwHB2K6sCf1dI7Pnw8YG8LRfLjRdFfkbtFUOUys&#10;o93NPvv9H2UJvLSfX5rMXwKsNnYvTiJroeNu/+FLv4/mf32JfaehTo0BUEPQbvedc/dGfDmqytWc&#10;f08HseP9Cqn0otqp8jMNuHXFiBsAjMXzTEI5+k9GkDpNz72Nd/fgqz9jVoxsvti8zpVcyroCdTWY&#10;Zgf6wmTP+iYqyTAwGudnWL8mZI1fBF45qCowU6dxH8pw9YbBzd+fJ0VdyimE2rMPYmIHqlED+L2d&#10;QAuZ7jYcQEHRYaALXvRkoADek7dAac94JtNsNhUAL62JrSvS2hjNhyxsIy0gE6EW3mSdqN+qnT2p&#10;A3dmmcbdkq4CAt67ACVhaDY//Iqyrt2TlJoHrzaieh9W8QNn8dmHBLDXwCqGMVnDeoC3wRnIDrwn&#10;Y0YYiO+U3xcb0CmTGd8O0H6rimbmOTs2m8EjVoFED0qlWBsGgIhiGF5n3LP5alOKII+FvpFTHYY9&#10;yjWaCeizIRbbpgbC5KQexpoXpWczGZm9f77UmdpE8qgNVo/U7Vku3bd+DWLNk1Jj7Krdoe5nFgCZ&#10;qANajj2OoGhMMrzLyOmAZamNR1J4h4U4D0T0e36aMA1DKPMlkISdF3MPe9kAdwZQ0AKi4ph1aWNl&#10;ysxTVW4SO6PD4ThYgKRoTYpBRSBh4Aa+CGEkpdSvPVFgEwY2ZV4212+0qRs/v9nvSN2RaZ6VNDLu&#10;955voi1TdzYYVDBtt45SiwJqockpeYBO6t5cnGUlyblR+7nBTb19xmqqViUPtO+5gBOwns+4vX/E&#10;w+N7fP78F/7244/48ccfcHPzGq9fX+P66uiyBZq1SzvvijHIPfkH+mekNnAJJGDgsixWO909POHz&#10;X3/hjz8+4fbrPU7PK84rN2VAWppiJ3USDSVnaSJgn99kKNHmHo3AmgLbBsxV7bvY9Qaqjsm7thKB&#10;bLBDRJjVzP5n4/AKYY31YZX4S+cDjscO1DflRTEbU/P/z1new4GiOfXw2V3/8uh7Hq1cI9Fqo7b0&#10;QwzJCAiZJgJAi2dgU2w7G6rIdoWozJrCZi0rjs56VkPDrZ+tDCSO+SfCxOEEsQ0hUzppHTVTIQBb&#10;ZazVawmAG450LGhrxxR/11tlVlN4+PO1s8izWEj1fDOtt0ZA2Wd7hcGx+7Om2PKM9jQBl4GceUpo&#10;nSpNmMFrcecGhGntbXC+DbTf2gVu89hiz7EdTqgdVeUePu0VVuNr7QHzM8WVV5fsY4f0gqMIfzN5&#10;4+LwZ/PzOzmVtO3NArFYgfswNKdpTXtJFbD9Gb6oJHgJ6+5kxv0QWt2feXAi8ffJZ+Dk4X6Xoo4A&#10;ZBmKG7Y/Gdq6uYebXhVDthxvbYYINCVJ8wZr9evQ5854exzJdUM1nK6654DxzwbvgzUIhcXlN809&#10;liiNJn47i/lbfX15AFaCNAfOFkGTkLEzcTGQIjIhFcQtpeDp6ckufl4WXF9dy6G2IKXVwND4cDkW&#10;jA9X0pWGmOa7/W7sVIr7B0tYhJ4V6thOUQlxyV7BRQTQxLJj8JON9wDBigEO3G0Td/EcF99xccOd&#10;hhpjw0L2ITLKOOwH25cvtzg9n/Bw/4DPf33Bv//9Xxvz5OYNXl0fcX19Jf6W7b3O5zOenp5wOj0D&#10;iXB1dewe9Rq8x+L8qgwdUAhzElHh8MB7xiCHcOH2HXIIFLEQwLXg8fEJnz5/xq+//YH3v37Ax49/&#10;4v7+SYKkyIpqn1weD8m9tQGzGEgykFDP4cZsEeZLSqDcZLCH45Uxa5RV0GxrGni0HET6e1g6e07B&#10;++WIw3JASsp26wC+Muwot2dOGfBFrHtYAuCyNW8io64FtSgrmgBOcl0qsni1qRcyjEntWFku8CVm&#10;XdEGPOmMAXJgvd/bet6FD2Q1Bhb5IBVWxHPLBAvZa90mgpL3TJ17yl9SK0VgFHgpGMeD1RTCfbGr&#10;xpmFyPagL3IDPSkOkpPtugM+hLuOIcQjQLrzndVepHvhk+29UG/41AAAIABJREFUauPUGc4QBc4O&#10;a4QS1JQELjiTfGM52DkgmvCYb3cSaT0Fn263Zzo/YpXQjmCPb/5m4PgMBPfyZZ+1wDyyj8egHZ6w&#10;lTmA8EGGOACOe2wPHhgITF05pp+v+/zuBTrx9HNvzkybxgFMNQJexu6BsDdqDzFza4I9kCZ+ZyQ/&#10;sHJF0lwREFgAT29L1D5fOy+65VRXCnX/b7KICy3YEonPHhoY3vbD2nJVVJKfMngBFrEXIwC1EEri&#10;ELrdPOm5K0um2RhsVhtrLT2XR5IR1RKlKaSo+divJchASdmPtdjQrTqfYgXvvXeuykyr32w4sui3&#10;lWJsKiMwMXoBDzQc2q+z9uwU/hG/0hnz7aUhwJ7SNJkXfNp4oHtgy2oQBwrvWSnomaS2Nn7oHYbg&#10;pipR4kIarg9cFgxHeTz7ANssljmuTsEWYNbawgeqee/jrl68BN77w7QfqnpNcu6gF1zWFANIjDDk&#10;XZYFdRUfY+4DAKICVDKwdskZBRLySQNIwFWGfN7X15+fcTDyTZLucN7ylm1KW79m9YdOIECY7IRt&#10;dkPVnoW2mQFZ7CKXrIHFJJYUFJ5Tx7Dp37H2c5ByxnI4NFsyz24ewJOxpr0Imri1Mg5AsoBRHty1&#10;58OpHnxN4ZViXt3sl9b2Xk1CC3kb+E42HOo5E/6MiYreCCbbYE2unYIBbSgiwFYiZFrasPQElLLi&#10;9v4RT8+/4dPnL3j37gZ/+9v3+P675od/PDRAPWfg6ggcDrmfscL0VtUoOclMosZaZrFGO51PuL29&#10;xx8fP0m/8tiCjfMRlBrb3ssTydZPtMmxQHU/4Nt5PmYqDAMAuUr/WmXw0MBf4grN9bhEgtsDLGdZ&#10;ENu+gTZqER1+Q9nDaHvjYTkiUWOVns9nuc8Tz3VZG8fjsRHM1B7ECE/C3DfywAVwUVkE3qICMGVc&#10;A+JXUzXkJYeMo1Ka1SjQcz7G0NxxQKaMUq2tU5LBXErN/qabyrbfL6XZUTkldFTNkPWz5NRKFoDq&#10;VdJTB4A2+GjP29amSgc+mlugYG/OGZDeV61Yj8erhmO4YXcSGxdy/W4ADVMScl+3XTscCLWmYOXV&#10;g6Q9IzpNCVU2uFIFV+4ZQlNVrfOJrqYgbcogv7fuZlIx7zhecFDpzUmmMevROFWl4oyzDRVMfc3s&#10;7itdsKV52TbIq5s8ydGTvvYyMXxvGXuT+Zns79OeZc1MPb6d+g7XcPKcJVU5pvkA4vKAITLkLxNg&#10;drDTAHy7Z1rwEK9ii2vHr4Vxb+8kWw3hPlCzYKxi7blKGDlXJWAMlpXskOGBTLc7wNAe2RP5GAP+&#10;M5LF4t9ZP1sZXKpYSvZwelUGisbJ6o6e/wPwN9yDfwy8rz2JgJIueN4FekamvQ+5vMRc+kdZoxQm&#10;IzBPOAubG6SO8weENgvIAx7rWvH8fMZyWHFTGBDJb5WAnpTOgVXjA2zbeVkdIOiZKrwNltVEvDAs&#10;4bBJGCRAA4nf+dyz2QPwBpCZFjEd5wgZAOzlNWFStp1cYgjkNWkwKabSCoVSi3MIv+xnatfILpnT&#10;p8imWrng4ekRp9MJd/f3+PT5M77/7h2+f/cWP/zwDn/74Tu8ffsGObegi4fHJ3y9vcXpfMKyZBwP&#10;ByxqOyDhJ6DUwqUk98CaamOIleHhpoEGqIcqi2Q5m6VH5eYR/PR8xu3dAz5//oI/P33Cxz8/4c9P&#10;n/HX169Y1xqkSHOpFgU7mLQ3QSYA1cnT5RpeX1/jxx9/xL/++7+1rAB5nhYpQq4OxxZSlih4tSqQ&#10;b9LO0hkE6gPr5k8WctcbIOe7jGTBb95iS20Y2iUVdnRhNyVvr1cqW+CStzAib9M5YfjuS8vq0Bz4&#10;w9s/w+75GAsG9uuAJ562EbgnnrEB9u1R9ixz4mu43cOzODewffxIRMP4k7bDWDigvx/Aet8QfGJJ&#10;hkY19cEY3B5tB7ZZYtEmDA8uYFWDLXtjt2XXdnDRb5uO0V29DRL3gOncrFV48OLgQDnon9sPecgV&#10;LdVWvX7W3L2Mawty1WTU6ti1I2t/D8i4ZDkXByq8sQ0Zh7hT5j26t3gdfUl2Amd3wWHEZwE8X4/N&#10;Z13VFNsz2jOU9gCurYBty/ppDWsN0lMNVWVXcFoQEwichgwFbkGGWpiNx1etqzvfdfpMsre415LX&#10;raVZeHFKACewV/KlCirNfzKlBM4LSik4UUKmbk+SlMnowM+cxJPZMT+sLkGXyVcbovbikiDNdyk2&#10;QC4acu73RC1YxYaMOdImRosxGtZc0B14SzJfXyByHTZ2Wi7Qa2/YuVdfXLJk/Jb/jP6pLylEX2S0&#10;OcA+PPu6w8j5y25AESTLprBwZ4jVELAgWbWuGeuLFAJS0yajIRnzXhRuAlQIjg0ywC6FAMkNO1tB&#10;bNDGLYPC7+0TfKJNXVS4EsmwA12Z19m5MLsepTeTDB9yPqAUdizJ5vdel4Jas4Q4Z2fPIgM+571a&#10;xYaLaRhAUpeQv6yamlikeXINEBQW2+ukAJmmXe2DBzYchwKNrtYVOxVQBWW1imNTKHlVpwK0mWSw&#10;CfHgdhkcfSm4oQ6knqQUVKGz67P5vlJvJbHcgYAzHtS1Z8jbFTmGLjNk76vdgsCxmNhtQIwIRm2f&#10;9w5s9JIx2dlnA91eALUBUM7S9lWnDO3nV+XggKqVaq9v1W84Zasnz4Xx9PUWf329xe8f/8TNm9d4&#10;9/YG33//Dt+9vcHxeGjsanLez4lBOMBbCdZaJUOh4HRa8fj4hK9f7/Dl6x3u7x/w+PiM0+kM5vb8&#10;UG4AJjnAMSgZXE5Cs5B0mQ6gXabkqMIIqmJ0rsy6Vpy5yPDp0Pq4PLfK2LMcmQ9coxVmUNNo38ho&#10;QewMnNcz1vMZKWUcr65FjQIHzhYUsUwhCe41GxRVm+tZvqjFTMyIsCFsmhF7+r1lYX5rlpkxQt2Q&#10;vtnblKY0xyJ+9cU8+kutkm8gtqQ0Y9QKuE8ELo1dfzgebSBAtISBrAcPSymgWkFLBlcCpdpbfVDA&#10;Nnz/YKRBioMvD0ZrrlFgJxFbllEIWw0s+0hg8TYuGlqrarhs4H3a+L6rGrywG47mbOHUeh91gNf6&#10;KA5WWszUhrG+J3NWYYVEzTGc2Zv6XAaMWVwEDHRnbIiuG3XYBNTf2jXBMY0d+1jqu+Q40cRaj5eg&#10;vAl7wpQAkYZefK5E3LMVjWdDB7FnVq4d4Keg3NcBVCSP8Ua9tf8Z6q4SILpgdGosS0i02SYpUYLw&#10;om2fD3Ul8hgk2Trcz9CLZxwNAD6cctATeS24dos0DFVNdD1pip02TKRlAdEVCAlrqTivq+T5AIW7&#10;Gj5S5SkMUTxGMiVKAE5lzhi5kzzamLMj51YOYdYC8lkfpRkZfT9RsqfYrBpwz9/Euv/HwXuEASB8&#10;0m5nE18C5fd97L9VmjydvBmxirHh9vN8Erc3vd/KedhYgSmbc6MVZOZfFxogcuAyxSR3Y1Whh1eO&#10;jHqM3SwioEDYyE0vhSzwCw0t0U5yOQUqonxzJ8EnP8Xr01oGArvQS86ANtFe1zXYVew1vBF8YReU&#10;Iaz3nlTXrHBqwfn2jLv7B/z56S+8ffMa37+7wfffv8XNm1dIifAsxefj0xMYjOvrK7x98wavX73C&#10;9fGA5bCITU6SYKncAGwo6635/FYUJAjD0sk4+4Vnk5eTsDtLYaxlxdPTI77e3uKPj5/w55+f8enz&#10;F/z111fc3t/jvPaQ2MAs3GX7wQDSWdq2AoskElJdf4dlwdu37/Av//qv+Pu//x3Hq6MB5imRsfTh&#10;7QrEdqEzN5KxSlJiY4AUA8Yg9ge9gaq+AcK2WDA4ptatxdgGTIUFH26eA94GIF4KJ9rzt4tSsQmY&#10;ypF9NbMEC0xJpn0Qx9kjfMtwc++g7Xsbb5rr0LObn/vIBHAWBhdCRpn3/O7ddVYmcKOw9CJ4BnBR&#10;TK83MNLAQg3dri4jIE/WSAsOVfucLgRgUG2AqE64K9cOJgDh/WKIYWc6Dzm4QSmgYaZwAWP+ZwtX&#10;+WwC6NZi2o7OBqFvAv1GFsGlM+0SY382yDJQ28uuHXi/9xojY86dKl0Jwj7IeSubHMM7X7LncWX7&#10;xhKoybO9hUhkiPQmqe6ABYO/NXuQXln1kVlbXT3S34dRyrkz5hK1wFcPcksoMFh+BhB/7tLOEE5Y&#10;wUhVJOMC7NNGQt8KNQNJBGDcYxjW2liAje3v9rPa1FG96K1hIESUxEu39OvHXrUU5aTjsMg3xJv9&#10;NCGoB2lgv272IlQHQkWWGTmqgG/wZv6ye3XmJSnxeK7shbu9tKd7ED4GyvZcpXFvUNZmShTsRwwE&#10;DcOAzp4mZGejApPlK4DgQ1UJGbpdNeZ+lKY3pZzsgc4WytvIJbj39+CtU+KMTFHaUZrNhjRNTdjV&#10;Vt3ah4xRXANzufv+wu1TarXB1M5qBiPnRvDgWrCWM3jlfm7YALAGhQFSJw54gMk3rCOA/9J6wQBa&#10;7XndTll2w6E7A6CrsViTWQhisDiC1SnJESmqsX4sJ6H09chVFDtobLREjcVaPXCCrQpy5sk93n5d&#10;O2lQpSgQWWp1OQ1kCt6wehywzA50STk5ZZYM3TGWU7yZu4UCgdmZommgXduvlF1YqpPPV96q3rSG&#10;H/AP9c1VlaEOVw0YlPt8Pp/x5esd/vryFYec8Ob1K7x7d4PXr17h6uqAwyE3hYVmYVHvqdZzwel8&#10;xul8wuPTE+7vH3F3/4inp5MEb5N4dTcr2ZwX5GWJ9olWF1AA8OcgJwWm7VRht2G4wqyv1JJFGe0k&#10;ijeiZRNEO762tzicgZY9EDHaL5l1J2kkW0It1Xrd5eDsnSo7y5UkZDF2GV/k1BheTd/JfYQYsEsp&#10;wuEQQJRARgRobPKCdT0Lo1w07AwDkBSov76+toy3Vhf099L10cKD5/1VB8BbX5hSbd7vlDDYQTvw&#10;0NtNEKgWgPOwf7maceLu4HOtxtxDVZuHrDgkwzlGwPp4bFZhptwx9bm8n1Nge3LbuMcGEHZja9gJ&#10;eJ3gqqohtXlxNRn3E8DAxspGEqRSUNqUpImtAoC/ZXaTUxxDuypZO2P/OnqW++8364v7P7XvZ0r8&#10;4O6GQZKj0wmaFADTvWBhkrXU6nsO13WvnlPlyvhZW69LuwHuKZEjq9XQF4x94Ng3fGve0l747Ai6&#10;j1ZyKWUgUbdj2ckPG+119GX0M38LWcX/TBJcT8+4itpV6RRXGdGl1+/E4K6QWPH8/ITT6dTzKsGt&#10;9iqEtRSx+UyoTNOMoJmCIZ7TMYzXk/k8juFJgebeoOuavW2btzZSJwk2qX/ndPp9bsz/upxR8D8C&#10;78l9wVlzO7LcjHfrmsi95msPhHgRwDf0/nJi+Ev+U3NmVm8w1Rc759zlUOiLbbWQz22AziiB0fXt&#10;iD9h6uKlHjOZBw9yveADvnF6ml/TuDEPG/y0yG+FADRgDnGI3diIjnUuk6iExiY4HBaTfnKtgSlJ&#10;hN1mN35m956Ijrg+3LbUgnspML98ucVvv3/E8dhYOU9Pz3h+PmGtze/49atr3Ny8wc2bV3h1dYXj&#10;8YjD8YDj8YhX169w8+Y1bt68wavrK2EROY9y6RJVakcQn0hSzi2EgVEkIPcRt3f3+Pr1q3hE/omP&#10;f37C0/PZyWX4AvMDU1bunHHrw3qAVGFezIkSjscDrq+vcfPmDV6/fo2UEtb13IcUY3YCC0McXWKc&#10;vKMMYevvzcpo9XYyMbB5nDZeZsW7sJYNfxxmb7EH+r80yLsUTHMJcPlH9qq9Z3MEK17aq74Z4J9Z&#10;hgVJ31wWdsnrfvQ4nO8poxVX/xRaRI0SQGXOqLUTdgLrNHiUhpOpewFj956ypM94to3ZMQ0sal3P&#10;3W5pf1+aFWDjcKU1uRgURwQfKLznmzxja872h/FnZmDIN7FSzPpk6wt4CaScDQESxftlIC11hv8s&#10;rLYBCDw5p2hqt7Zn9TRXI/jnfqsWDGHp2jiLZN03rW0I77JI2J9MLhSydtl5tjUMa9R7cagAYpUw&#10;89oVTTk3kAaEnBYgo4+OHQhqgBunZjTvWB7svqSvHRS4jzZLPMls8NezWuPvZcUb73i9V5Wn3sWz&#10;fdd7TI57/cZ2BnSh/iP4UMw9ptP4XM1UMHtn8cx65xKjc2+QvGeBMg4bRl9z703f7DQWZ4PT2WxW&#10;dxpo0K1s1Kden6M2kFf0SK6hs/0gKEi4CCmAow2RP9OI7H1T2vcbv9xyYaoOIpo0KA7gCI3jRonD&#10;gQRt+1UiU/tpkDU7ZufeOnyJjDSzN/uW/XQPKCHQbk2z1yaHc3FQWXmbTmY9J7N4lmcQxAKRFhlk&#10;e7ARnY2qAeK15wzpJtBYomKjQdnAxVkIuv+se8BqqJ/kOdCB43ld8fz0hLwsuFmWTl7ZqZ28F70H&#10;ZkOt6Jq2fbuDUXEGn4hpfaP1i36wxHW+T/FwwCm4Jb/vQ5rJhX0q6eZ8Bk6nEx6fnvH4+IQvf33B&#10;4XDA4ajBmtkFTfdmq6wV53MDoc/rinWtWAtLsPBi9z+nxbz92zBP1AylBrA+eNvvsN33/myeHZQC&#10;Oaidkx2oM9vOnDf2N+P+6kHK8T1n/4RhgAaWSo+8rg0ToEQhuNaTBBoQDjXENzKUWSi5cPnRjz/U&#10;mDzuA9UsljSzjdHPdn3fWisgthT65ykly3iDEFE8G7mRwFWhMa/9/cYcFcuXVJO9Liil7b8pwWW/&#10;OKV+ciGrRLvWjVtAuWLPG3y2/jR3QDN+ND/I27D4+lptMfxAyttezfpNJfflHG3DUqo2GOPRFsmT&#10;X7znuycRJTLg3xNY4tAE2/50co7tPTPj3jljtsNlxFVhJPdzNpKV4DLP9gk62MFBLhOSDLsb6quZ&#10;X/wm2LdG27qpKm73sxJG1Ws4kQk7dSY5Fby/Zw1XW3lFooyUl0BaGa/HWCcyx8+0p6wYh6eRLJoM&#10;vLefqzynCDtSc6K07eWNWdftqp6eH3F/f4fn52cclgUJjKvjVXN0oCzWnO3f1WGEZucvsJs/hAHL&#10;vkgS2IDuNYD3mJC+rW8Tq29PztYBY7Gea24H+s9l3k98BvcZSbwprrsshf8/2t61OZLcSBb1ADKr&#10;yO6e0UgzOtI+dXb3/v//dO2Y6e7u3Yce3dMkK4E4H4AAIvDKZEs7Zi3NNMliVSYSiHD3cMcZ0TMD&#10;xfrNo2e23jPyPBuf04GicqHfHg88HinUk7Jn+SM88t+/lQM7NfBu+jBwM35pVP4SoDsDL+XwHwC3&#10;hqXWgCZh6ocqh336F6+Uv2yCWBw5pXzVC7oqq2OIiUgpSsbMCOeRfs7+5T25oRT1pBXAYbkG6veO&#10;QMtUZIZsT0NQoyry+iHi5e0z/vCnz9i8w23z2PdUaN1uN/ziF9/j1z/9iN/8r1/Dbb/C876lBhbU&#10;WJ3IvDqVpuHt9Q2vr69lzPTPf/6CP/7pT/jDH/6I//rvP+DLl5/x9jiSSl0nrYOmir7R2tYhNzJy&#10;NCz+82bLBUDdElGx33LTLo1VBEWtMuXawJNsQ9VXvhRF0TL2JsVcSZyYMA0hHQHA55uZHlHWIC0P&#10;h02uKNxma25FDM4KhtV+02ZGXCUZz4JqDQBKVrpKQ1B/TlisihKtCFgObA0mBFrlODl1B6mqgWZK&#10;V8eEiM5coyNydXE7m4goyfWAUQJL01KBkmZcd+JT3Cp6LYAoAJgQfCGPFTa2JrFn5EcjnWfA0fSM&#10;OAHcuQmlpQYdP5syaZ/hEaVcc9mt56L14ofxpdSjZ1LctoGlVz7fSqHBLfFOinjjdgqIin8qGeFJ&#10;VRP54hJUvX0LAe+c8seM+d6LWKBa+XjHppEKFOBjTHu39mzNatGkHI55ZDOD8+qZp+6aRAMuVJ/N&#10;VIiKAtU883ksumwwZdohDrIXxF6HL+233cQIrUnMmfpLK3JHz80ZGTvyj5+PE9OUwDtTq81+vleB&#10;ucnruGRpk1XNpD2+Sygk8gQRBgBDyq8p2SBFlEAKqFXTn2Xk3gaAYmFH5JoQytU5troH02YeRfpq&#10;w2GdU/VlvV6h1Csw+qu6z2SbNo6IHGo9S+N1MjrndPM4ahBHoMHZ39nzd67oO2tEtf1NURVLgC9V&#10;ayXvk385IwH3zmfrC+eL1Qec9rrmLFhJdiqb9whHVJYwseQHeD8nvEcTWe2WzQUXl0mxWIjnt7c3&#10;fP78GU/Pz/j08WOxm2rPgG7ig8hYxrSqcB2FZ3u6MWHTE8zNc+8IjrOnpspP60EmZTuGdjocygfd&#10;qefNF4X3vu2JTMk9B4FwhDQN+HpEML8iZKBSgNwYGPHImSzeYbvdsOVpnHSdIpx3GSwXcNWpQOVk&#10;CeS3LVvL5MkOlyabaw4MD/fA0b7b+m5Tw+AJYC21hPe+BJ1erfP1H7GnEZU81DMtAK5ManB0BYQi&#10;EPY99VjUWDmFbLeSRPNO2cZBgbbW3qMFgdtiihuBn1jy7PsGlzM9tm3HtqV7dzweODJuoa9vnb6w&#10;1X2MaZqgBA2TK8pqAbQKIdz2TWoSbzSpJh7zznljm6q9odMUIkomGnIuBwZkeptnY4BCI/pcZYZp&#10;Zpe663AcoZwpFcSPhTCakbu6J6lnlG96o+YMUXdjPBXChhRyMTa9tl+SKWf92xlu1tYjun8peX1A&#10;8fduX1PINSjsIDviL89La6887kt8E1A8whCrU0aLTUQzZbjqa8f7yfxaG8uiyToxPupCHIWIiAhH&#10;Hn7bTUbBCLhvSQ57NnF3Depna/micY1tFLydfakC/V0vOOiJkkSWHY8DX7/+jFdHIA4JxHcO5O+I&#10;8GB2CFHwSDbX2lqSD0iIdiqYx5NurRXRAHk2vvc1V7FOZUoWSzCq/foM1KB6/A+D91fUpRN1UXoI&#10;Wh8iNCr9dTM3DEu0/7N8T0tVylC2lyaPREny+vqKLz//jPvTDU/PN3DII4XHWxmRE+ZVPxDykNTC&#10;VXkrmQJM2utQr4uSmlfVMoz3sNkM2TKorKe2Jg2Qk6ZNXUu9kJ1v1cmKYVIgRCi+ZVyAdxcDnPf5&#10;cE7Xp44dOhVkoseX1OjqJEQkfQ1qw7VNCcg+YFJYKui+LJuQ7+/jCKCX13xNCJ8/f8bL6ytCZBzM&#10;+PTxA/Z9gyeXAHxK/qYhpuYuxMwcvrzg85ef8fnzz/jy+Wf8+c+f8fnPX/D15QVvj0TwtBYAkvJN&#10;EzC0D7ThvhHjsXWOAb7ydfJ+w/1+x77f8uuzVdq3QDRg7ZJKgyOe9LEkgDvll4nGHx68nr7hxrN0&#10;pTSuqssJpn86WbOe0lkq2ifK5ytK/bOfeW8xNd+XYf2+m3G20cTDSuXQF1DXyY8V0NHv5bUxxyCc&#10;rhRRXK0yumDV0TVXhcYQEKI5KKiLHUa1e+hsn5r1W1SHpSgFmB1kjKX4CjegqQlO10VuswfEgQpw&#10;nIGApUrzEplkLA4rsk4tU9SCjzzJhuiuLZ1Mc8zeP5/WIiuicHx91GLkgt5PFPpVna9JDks+WJVY&#10;mcCPTT6Dpp9jLE1JQASOYHyUYwCcjxbQiK54JBfBpwLn2/3Rhi+y8aIX4JJjRNCgJqkaQ51fuvmp&#10;r+OqQlQs+AZAzOmeMdjSrYJn8twuvIxnTfCMFBh5L89ec/X/KyHFSHFvGz1XbpcGApMqHlbpRzWc&#10;VuwdUUKbtc+rhyNfRvbbujzZ4QgJUgN1tRUP9HsxiuHZ2DstVepXzsg+ZNsC25aEEHs9pUwMpA4a&#10;FP/6NjvFJI9iHHh+OklwQnyupjC6a1WS1HH6OzTxi0HzaSaPBrK59Ps9QL7kB8halPDREggsdWFM&#10;vdLnz1/weHvA3R2O4y2Dc9req67p0W2+5r9LQ1BMblcKCN2r7dfJ62qAr3qKq7U2nEq2te5q8rNG&#10;oLjiTU1Iymvve0EadRkAhJGtjv5escKQ/K6YgWfeb8VmowjTZBKAky8vudTDbbuA9xHBhwzMynSO&#10;2gcciiVRJS9y3kGsgYrFB51FuenK+uEcYL6qvdakqcYTuP6OLGYqwCj3E2Ut6DiayDVq+/w5BUx+&#10;PB44jiMJvvY9Tzyk3Iht27Df9gxIR5PbcxwPMDO2fI+OI4E7+77jGQS/bwXE1r3fWW+i3/+2bfD7&#10;ZkB58WV3WT0rPv4xhjQ9kddDUoWmPJ5Htk16HAe2bcNHAJvfwM5aXUATv42/9oyEKABX/tq2JbJQ&#10;C2RCTOHIj8ebsrTZ8+SHWxI8RfDQqswHz/HI9qW8rpoYr2rsmvnSTnGO9m75nPqPtnRp95oK3EYl&#10;wMv2ZYNztRLVZHptuQZ2ncOo1a/gYVd6xJk1lZC67T7dWitL0L3OLRCCaC2SsLjVrGbryXS93/LA&#10;urMKr1ZT+bPfo0U5dqLSign6M4Waz811Ioerbd1skvVMoIjOxk/X8Sh4kh6k0RN/Yp3IUfcFI5sj&#10;ldvQOA9YHLcKSbbNY8sh6q+vr6AsUmJy2G8EdrekwI8oWY8264+mrh6F5GysOzED5tsznWEU96yI&#10;MLNmwWZyP4SohBJsAnnPnGj+YvBeH85ngNpo8ypBPRiNvXMH4K+Igilwdimw4eribsJOiHDEiK8v&#10;r3h5fcV28wBHvD3eMtuig1RhvO4NK6OUIaU5yCMjUV2LTkGvxlIFaNLAjXy/qBglKZ0cWc/8weIo&#10;KfbR+vLJP4lhDs0IEatg3hROE4uHLRtQPsSIx9sjqTpEIeI3OHekcDAeh1Jpe42RmkgfdnUD4xqM&#10;V0DkGkRV/G9bwkd8reRnI/Dl5Q2Pf/8PfH19w3/94Y/4+PFDCrd1LgfHEAKHPE564HE88Pr6lj31&#10;X/H2+sDjEXAcoTBsRfk/UptgPlo/avrspk1Dr27dKEVZI+Rwv9/w/PwB99s9F2mxjEqbLVb8CKFD&#10;WFwPaCqgSh+Itt9snV95+JlXIOMIEDnb7EaAzFyNtt43ZoTC1dyOK/sTFsruq9fAfp2+6T2c25n1&#10;o5ezyYLTPbmM7dupAT05kod6cnATykivmWDiOL93pfhG8XN2ThWTUGG67b1AAy6XYZQcfBUxbARl&#10;nxfMjXLKuMuSQS5NpTONzBi8tmsvxNhlg7TTCm0Tas4INcTjAAAgAElEQVSMiTJ0Dqzm51Vn7rF+&#10;lm3OhEWJrT0OiBqQos3Gma+7lfXPzMPcrgnX1R/T35UPBS5QBxX1cv8+7aSArLXqhUllkEnnwugi&#10;03j2K7U+8h5dG+JEkLvJWGiMac8u3uXqbOh1JGxVOFz36zoiCmMrpYUFSZhW6UAbVhxVDczD/epa&#10;8UqNEsja8oxGn7UH7ZklyagJ1YDJysJktvbObHdMs20sxEjVZr3ytrNuoBqY5shZUF9lM0mGiG2q&#10;UuiZgBDyOuS4eS6gbHNcneBwWgFNVgWpFvZIAaZDna8EBa9tv0hZcGEoYgjhSCAkeZOCkPYxGzRn&#10;nyen1KSVaB3ZF46D58YKyZaoGYETnXpUkX/6nNDfd0WMoAUvpjMly1mynFFUxTZRJn6IEfgA8VYs&#10;l9J1jnh5ecXPP3+Fd+l9vr09EGMKw/RZgU3gAeHDS3Kjn7UgI4TRQJ14d9/vyfJSZ2zMwJ1T1alc&#10;l9hPIjKi4VS6fU31uQQUu6oYZX92ua+ytl8tqdYChQJS69q8ZlFQyZmS/RyRi/VI6UWzxYvPIdYp&#10;eJPgXAL0WUIns/2Bc9kf35HEHTTZbBJGLJMMte/qrUNGilAom5P6+Xly9uo9M+XLZNtWseuNGjiJ&#10;ps5qbc/W/t0ViD2OA29vb3h7e0ugs0uwCjmXFfc7nPcIMfWAHKKxD44xeZSnXILUH26ZaCK4JAjL&#10;fby2cNJ/tBWIvn5yb8Tml4OyVolAJGU74zIZm3u4oACl4zjw+vqKl9eX1L8/oeADEnRbwxp7mz1W&#10;YJcG6dtnT4gF2R8EHAsxgEPKGjnCA5vfyvfv+15BYR6LPgxASXU6pZSxcaysHuUvSY9Q1eSbsqOx&#10;n7mt4VmF//ZnHc0xKtJ2yoksS8c0ZYvFStYXYibXBAwGxb62T79jHgw+WvuzGmgmiKvYjcJpVO8R&#10;Ve9izjrnDVAcAnKORTT++UQj++5V/65tb9r9g5YkRpkoW1i3tb3W7Dy33zN3INH2WrJ2XSbS08SO&#10;L7kU4j2vMTcoW5tRP9T/fmpU+D2GU/o1GrhvEJu+6L0CRcl82zaPGFPu5P1+QzgeeDse+PzzF8Dv&#10;eIopMNvvezlrqe2bmDvBoqkblfUyrw9/mLZITSMz22kNC8QrW5xYz1ixYtci7naSnrvJhb+G8l6U&#10;g2RHrt8Dks3H/XnqgX528wnnypwVyLdSYRmTFcUwp9HC5tqoYKyQVefi91hBnDhYAHbRtaGbuhkv&#10;3psZ5k8FaWrqJaDGqQI7MsPBDcHH1kvaTADkUQ/KKpqQD6000hKMal5UFiGEFHgiQRa5qI4MIADh&#10;CMbn0W5ksVNVtkWdBtxkVL/1fu0bJEFTGMrGsYzP5hzoJkBHKW+Y8fX1DW//+V/405+/JODe+9K6&#10;iqLwiAGBkxLjCAHhiAhRkuxdtQShRskp4XCkR/+4OzTkc8qIpm74pUjwRdkyUo6ggG5EhNu+4+PH&#10;T/j08RO2fatBWdyGwtYphQJqFt9u6xs2Bdd0aUJkk8j5nGk8A9RPCccFqD0L99TPy0ixNgu7fQ+h&#10;8Nf6PNfIizHrXgHMcXPf79+WnGlfb/Q2RvvqEMzS2SVSfMAZULGOvWVQYfALZf+rwbhqbwDlUCYL&#10;xFMm48QeAQMip1e/NTUPaZ9lMoSVcfdShY8DITqXR1yrZyrl9zJTjGt1NJkplRQNqYtM51w6a9S4&#10;d7nHMZrntxC+I5C0qbTKdVZIMytEv5+8aYBPtXfY4loHHfdK+NGzN7Or6Ml9u7/bdcynIXlc9PXo&#10;fPL1cxGjrWmSnRwpf8dK6gh5pJsLboLJyvVRBC9npWSMYahclaKRicC+Nk8MhiNviv02dwGqRtET&#10;U9Rz3hWIVJ+Nh5IXfNO+eGVPbAPP6aSRGoHrrU3FTOl4BWCekV/t647sAwRwl1/hStB8rYOICF6a&#10;XLEvECVXtigU0Dn9bA0vTsAbKQA6eY9Xu40E3CeXJGkCfVZXKzBRW4dIWCv1Z771SrWKLIBPVX4z&#10;JXn77BVwNHLCQBVBGOKBeBx4PB4AkPKPlCCmGaoxQaZCVoRIZu231kOrRv4aqUPN9cEQvK8qby5K&#10;xplVzxUSnUDZYlBNwIIAx809S2sscITnBMbGyOAjjYjvzufQ5GorwWD47aaa8mRzkRTdwXjua5Wj&#10;9AMxE9TSBKfQZCqiJAx0CSXclQj7nrKrvPcVzALUM1brcEMmWa9BqAYNOkuhJW7HtguMvliAItvS&#10;NbETr7GIfZKIydUw9GK34UEUi61VC4wn7/e9AHkxW5Y6juX9hxhAMYIig8gXUZio4uVq7Kr3Sz1l&#10;ylzx2wbylTgomTCo+5IrfUru710NarXe8jb/zS75mIkN6QfJKEZNr4Nqw1JICHLlIechQNWodR0N&#10;ldmtjZKApaK8L1ZlGdytKmQu/e+ei0FHBGTClBm43zfc7094en7Gbb+l+u/BJiBWbBNrmCnK+hha&#10;hqDmnGg/8RCDCrW1IrjqnlHV0H7bcMdT6h3vN+z7Znzfy/0iZ6bdSl1B1RpqdPbp9VAnzVAmAkJ4&#10;gGOAc1SCfbdtw+2WALwUTM2F0JyFdnYE/6nIQwGgWhzErCa6Rh7nKgw9avI4Z0Aoi7G0hqzqXpNF&#10;pPc83XZILh2sjVSxPCIkDAIzy9MKPM6mBGfWmBa3s+9L98spM6DuDWjIff1MFf/7/P60nUzNQpD8&#10;Afkev/RtH/ZrqPtH3+fwIEerYlzpzGD0E+c8IGGgVPs0mRa6hhkwt+STTGBki0TvTN8xDGklaoQ7&#10;fCpksX2JhANHs9/bXswKomr+nJvmlOn34CnVZdsW8HR/Qvj4KdVvIcLve6krsk6g5mtgRPxqZfwE&#10;MznDnbLQrobI67zOWIKXOYp9WsjOIhoz427tVbCfB04a/wPKex4uUOrS2vuFEE1R07OUY0/AWiDT&#10;QlRPQ4Tq1CdcIgSGoXdtwSaAZfI6T8w1pyC4XCRJwRoi5z9RpYDbD2fHdcg0xKwU7yU0So1wdgFu&#10;ym9ONrhIufBFLOOI4vfX+i7pzbawQYVN57ph5mR18axPfnSUvhbl+w5EGe0pgDWVwjzGpDw4joDH&#10;8UgFOSQQC13jUjdFZwp6yuOgkq6tbRNagK347UYyYJD9Ptc93LpRBoBwRPx8vOArveZ3o9XkuWkk&#10;rSKqysuisnEVQGdR+ItSTgFszlHX1NmgxTkYnYoJFBJGlD3gPBoPj/12w3e/+B4//vQjvv/h+0wA&#10;xS441jxSrMOBqZscmG04BvQa7tx0qohvlcUr5v9Mxd4znGNwtFVgXLW6Wavf1wDPVdKh/RxDL1jz&#10;Oljyy62aS7Pp4+eRhkXO7LxZjqh394EwEE3215IxHDermRG5aWClzyPZskmpmrkq6mmuUhw232pC&#10;hVvPvbwHUMkxswiRJrNcqnLLc1tAIdlnHRUitV2rOvApgbhiJeaq2jufEbWRE6sbPeobByqQBlwj&#10;asNuqqJNnW1Ktm2ALtPYDEBXa4tDXYlJF6ZE1gQYKdmk+owyObGaTtE+nMaTcywUsKG7leSlTEhJ&#10;bgqDhgSZDpPi4nSiGiWGAl+Tz2oX+piFA5EILlrbKXajYHsdsshj4qWMko4CI0dKlmzlRlVnu7RH&#10;XNkinNzaGrbJ5rpWZf543xkp36/YE1wSlgxsHyxAQd2+InYPYyVoshZ0YlehPFOtjY1TilJXBATO&#10;OWyF5Cc1TeFMNkBR96n3U5Styve7GgmIJ74zzwsB3WRJAWYiLxVrs+Dgvs7QtbTkoKTnwjsH7wgx&#10;BBzHG94eb9j9Zt+TIfJ0IkydcEXe58IRsmd4VTG1NmZXpvvK1RGHR3W/nfLsH6lqy3VAFQC1AgN9&#10;3ZZhf8YCy0o2XH4vPgME3hPIUx/+yzrMshKzjhxu+w23/YZ989i3rU4MhFCoQqMWxEhkkIDf4ziK&#10;f/m2+XK/WxLVOVdr03xuRclcyc18CWU1JwuVI67ah8a8f9HgPfZ2RmnPjcN1THkyCY6g3ZgEvI8K&#10;fNfT2t5nIF2p2cFcCDoNShOokHVJybyXsFjHjBCcsWJwGcTznoyNTlXLs/KwDtkWNp9jQvg5m6FC&#10;rG1R1fyzYxBXhXWdOnJKKNPaaVhwvyrxG9VnVRGVyRtrjRA73CI9MwqIUp97OcGiau6UGbbjfr/n&#10;n0+AbSJb7FR4AswZzOlr4oPvnC+9+37LqvN8RbWVSpd90OW+1f0a4qUMhpPzN+8nqdeXHp71/IoC&#10;3p0lsZ3D4/EokwFinaTVo0IibPtWwGixUUUhH3w9Z0Bq7bhymhwhKFA9FoyBHMFjg/fJt9/7mquQ&#10;HvloxJKGwOC6z0RW56qrQeo640mEgmWKrZwDdYNoa1etuq0WuFacVO6hmoDTZ7222Ug2w9FMcpo1&#10;yTXbYJgjUGIy0T1PI9Zz1uOOs3lG56+sK+rz6uT6Ry5kUR/6zIlIpAhqLLbSsuRB/wvznM3B+4iR&#10;Y7klW2IzacEFbLVTsSOi3E2I2pWADWinSedgOtenNJMJqX9L8FWtp0Z9eYubYDgdMnrvowmHNDnS&#10;qhzQu4Qo4N65/qzuPmsW8aa8yXuxWtv8lvedDeQ2kLvBb67kJxQrTgfTv+DEcnPUuxkLWjOVKGLo&#10;YLMHYlAwcSzOKDHbYhM0dotGqL3OKvrrgvfa3/bd6tHxgELrd6sfElI3HioYswuw67xXLyi+iJW0&#10;b8FAwoEycC3tbzwijkdSVydFtythrhAAgl32fNd2DTqJuImOjHWkqhzAZIFTZiAE5UubR+IZovCP&#10;hvEVGxQCEHPDcoQjF8GK6clkQ1IDNH5lpfBQYyZqg4t5BC9tKKlZIjUuKSN5m9/hN4/Xx4GPH/4b&#10;5IAje+R578p9sEoMGy6mx6tH3u+9apK7yQjr/01KMXn2eOtpDJu6jQyEUGO3Yb3DRGXvSsFQEqnF&#10;owe9z38NwXFmPG8FNusDVVR70jDuu8d3333Eb//mN/ibv/0tfvGL7xM4mEOqurR5jEJJqI7fYGy3&#10;McymaEFwWK/qK8/uzDbrPUD6CmwbEZKzzXS00a488a4USqv3fha4uCZDx+DgGfNeV8H5vk5kVQaz&#10;YNBZ8nsDYdUDWAK8y+GAYlfTh3YpjFa8tsuHliKfqkUCKU/2mNZkGdkdEgwqAIe4827UzVRsbWI0&#10;XqwUYqTUGeS5ALPy3DNHOLipUkVeVEZL01RYOrMQGeyy+Kc0F2r/UmoAIlZKIhvcqP0Eq91OROUq&#10;qJmiEQs3Nt7j5TpmGwY5241tXjucpOS12iJhtc5Ge1JdHOresqoDaOFnqRXdFwi2eSHPSjgwBwrM&#10;uCyT4k30uR0VYk3Fgsnu2XXqg03jx4g0l2mYUTRjcTI+JlmDcGrTMfd0UaeV+9SJmeqsAy3IvGJr&#10;xdWIjUXdOJjUWO1B5wpp+z3t2dv64Lf1TPF15ZlgxQL86TV14FoTmFpAd18+r64jWtKg1k4qWFAT&#10;BmTzAhQulqYOnVPAWAXnDBnXWPzozzkCD9rrNHqeZ+cHqz1Ck0NEUKrGJJ7YttQMVpVjVIoqrtYa&#10;uTGMOrQ5BByPA8fjyJM0MJOxq3XSgQvlbVJpyo3Kk6wdwsxGauR9fqa4r4IK7jEMttYCPttuuKx2&#10;TcGfVIQ5RXBjTu4UwpnU9hu2fatBn/n3P2Tiq9gtxuF1dOQL6eS8w+Nx5OvjVK4YhsRGmWIrVpna&#10;0kv3nGSmpkyHy7mOH0x9JOVrE0yvcnqoAe7Fkko2ZAGrmBw4W1Rpxz+5/9vuM4mTFnH0NkhFBxoK&#10;eJ8mZbaSc5GuqygJ9LpwRbku4GoHd8ieEiOINmVLqL/HqjRJPd+RYfq2kRWZJlJSHdPWqtqSjot6&#10;0QCEhFInoQlR1KGZVZzlSs0kRDe7UcZA/bSJGGKExqd82zbEmERpLFN2RGZ9U1YBMiIcbdhvtxT8&#10;TK7gGsX/n6uNyyjYUPa2qk4W1W3aQwLHLOZgEPbaixfCPjYuADVIXpNEcr5s+1am/H22rbG+7VZp&#10;XDMB0vsoBCW3wF4G36FV7fUxEYthIofN75n02LNdjsu4BBVBQecsUIIkA8IR8rmr/MfZ9XWjOCJw&#10;IiyNRaYjEPf2tEvBgdTQjhKRAps1qAmaodVP96wrsQbqPptIsU2RAVK3RWOfNzur2umTNjuhkjQw&#10;a1aTrzHC9CZFDIpk1dXaE7Ue8OJQgVgFv+KrXuy+oLcmV56RcyyAzZ5Sf3cL+PNQ+T7aq2zA60gE&#10;gCnmoLbWaQ6XUcqrXozz8yRkmA1sRSe8I2p7OFrnOyghlcVmuRN1WtGcRndoQpjM7Y8l74Boy2t6&#10;w77t4CxMiyBEbNnRIyBGV/ujWA+JQuByn6LWWaI2IodWwKiBfEtI6fwG2bOT8EXEhVqvqm3X6hq0&#10;X78itvwm8F6CAWbqojPf0jFgxUtFUwVu7cUk5et59kGHQWGavVdNabuAXV5Q1S8wjXAdxwOPxwPO&#10;yWbvwEzZAy6B6QKSa/VZBXuyxiHWNGILAjWAqXq4Eph+FD8zYcOiauqTx3oOzwVyw+KL6r3Y1DDj&#10;yFYsupg3jJwUd3lM0m937D4F8Tw/PeHp+Y770w33254O+RxW45TCguDw+vaG3/9//4o/ff6M//P7&#10;35eCUqwDZkxvG3SjPdvSvQ+db7I+iDTI1XsDWuZWjyKO1NmdGtM1yhuVIG8T6BsAwbnEHkYq/lsS&#10;3gTYSQtRKDhK481tsKVlDkM5RAlpDGlzexrVI+Dp6YYff/1L/P0//C1+89v/hecPT3WS5AIAbgMr&#10;0ZAT1wjAkT/jGWHSHkCzUfT2dVdhNTOF5Oz1rlyfGVi9Ji3fRzrMbEKue8yfB+7ZsB10JMu4uMHp&#10;NZ0VJ6PgSavyxPT+rMiZWYo8OTLAi0yIMbvpdNhobHqZUaDBT/AF6bC2PAO8Q7H6YdigpzFIzc0U&#10;RSaps41OUvKwKfRIxqMHIVNDQNo0EBn0a0Zbk/IrGuCXYENnY9njBqQ+VX6dyfpmS6NGzbmvFTrr&#10;gnn8uy4BuAtl+IrkawHX3rd3tb9g4O05UfN2JEmzTvQkhKNB1sCAk8trxJj6GO+QhtwinBCfkwyN&#10;gTp+OoKz2kdbZeLEk3WlrB8p8M+8sduA2VFoWjfROQS2K8DuffF+MQrstumTEEn5WblmLVCmla40&#10;9aEfTyBoT91RGPeMTO/PUOr2mdm5pW1DVue+vK5egy0JkoJ8k43K5rYieqFIasYn1neYF7xzBETg&#10;aHjENBqdxC66xludB0V9SW6obHTdhAOmSsLRdrAiOKa1nFKRVTKhng9iU+FzbepdsmtyVFX5zhMo&#10;K3o5mTAXK8xQ6tFo8j1GYpqRF7ZzlNR2+44tRGzbY6h0tB6+ruDSxk4z8kkYcG+jZkEZntquGlss&#10;74CmnpbaXtumEQJCIWcpB3tHI8zy3mHzW7ZxSX7QDqMA9sYqMHuui3AnhY5rIUYNlofqe5LVjlfT&#10;iWqWKfd0Dr4hDeLCgmBMJI5qmb6WoyZjbYBJ6CnywdHuhhLRJleEgRAPhAw67jmPoSfHWtV+swYg&#10;/vAv2PeUCbHTXuqrJAoRgEeCfAW49XaqXtkYakV3quFCUfuna9pbl2gLlUL8MIxwwxWv+EEWB8sU&#10;Uyyium3bC/7yOA4bVKktApkRQ5q0MHUBrEWVXIMk1Mh1dSRDLnKe4CFPRaDiM+ERQlTiEDc+i4kU&#10;3kPGG9zUX9wjSYwBiSxTq0SdTVEnrIKte0U1HZXIclZzlPUSAyJFc30pE3+OqtiohEI7UtY0Mq3g&#10;O/C+3T9aq6H2eTOK5Dyto3Eq2T+8R5kWqHhddoUYnNvGEq6Z6BJRq2QSGHIJPWZRrH8v1OfzumI8&#10;UW4nW/s9xQL313CCWQ3fCkEsZlnPxTL1ROisZed9Opv3ygaU1nhObO4TGVtE8zzATpCSJm9VOCtR&#10;LLgrc3sE1d6/EO7ksd9y7Yt0/1+PA0egKqA14iIuHvWlBHDU3Xd9ZrD1O+36JdkbIkczpSyWpEYs&#10;rTIcZLlrFwzJCKlZqLGrK+xz9ldW3k/HAYkmxRSGTYoFg3jqJ9wyYnYEro46EeY+1GOgx96ztjGv&#10;o4N1kcXMUId4IIQH3t5e4Qh4e33g9fWBtzcJJ404ckJ7tbMhM0FQRtpjxBGOUlhWJtCmMrOyxine&#10;Suq6HSEHClEKjj0eDxxHtbeRTbuo+3W6d/ZPhSSnb74cOsLqpnDTZ3z89B0+fvgI7zc8P9/x/fef&#10;8OHDE/Y9j9WSU+CEKo5CxOc/f8HX1xc8Pz/lolyNXQ9UQzqdPR3cfug/PmoWWxBq1szo9TsKUBmt&#10;51mY1ijvoWXUeTw31E0TxGgDYN3Cv7ff+CmP4m7J8zL71d5vG3766Vf43//0j/i7f/gbfP/DJzhH&#10;CEfQ6YiXAORRgX76OSfA6gwsuwKMrwDwFZh7BsiMyJ52XSy9tU/Ii9X7nk0B8MKH/WoozBXlf9tU&#10;mwDt4ffPAYTZtMAZsXE1q2T2vI6ejzTSnRXm7OrhrO6LPthnjWa7B8koctdMjgB6GcFlGMsvjlYx&#10;KkDelPzL+0VU/ntp/9KhgtKYRFCgJoRXSIjqwyIF+FiFwd3vLucv0JGkFUPrSQshDVZgyEjNUX+X&#10;a/47kb86VGm0lr7l2Xnvc3XldUY+6CvF7IoQ0KR+0bwx9UoibmQykdfP3sDSrxfeW8CPxYJoZXRE&#10;Vq1pGqHmeT47Q1b71urrbQDZSB2/AvlWwpDVetG1gA5tbZ8h58QKx00B9spLtKC8M3+vJ1epsUPQ&#10;78tcA6VGEp98r6wbnMnYGKiZBs9be51Ga19/vw7/GqnyR+dmZO3b3iw3nqmvuMJ03Kio8nmh6zOf&#10;leTMEYHjcjpg+NmJjSf7CFDUdigtwGmvL5rpDbokOGgBUvl3IVKJLbgu9aeMvpvAZKfyD1SNEDni&#10;CA98/fozOAbc73fzcyvl56y3FJ/r2gzz2KJsEiSsv9ZatlxtmIdkabOvO+dyhkDd4pyanCWQ7WMV&#10;Ly12Gqz88KEmDXqffTLgcQIsPfb9htvtnkiwGMEhTZnlnEujmI2xZmkJ2FsAVlCZPhkLq2KpPWLI&#10;/txCVORpCb1fGOvXpsaz65xM3Tnr5woQktXdaHzUybmavzZV1SpVe1bWFysVNPZ+XPfW7jNlcaN4&#10;2Ffr0tyPeY8YnVLBu8ZpgMxrPh4PvL29IcaYp4cIb29vOMKRAXnAZgUKGFXJ36rqLtHQhiTQgcW1&#10;lgSYQz3THSk9PVXfdiKzJsu5Cj09kKddlKUHgY1NWHfGySKdTGULjoEi2HDVpkbZxxnCVM5eR504&#10;qGb7QGUi6CnNSlCzml41z4HO5CrTUrWGFXKW8zMYld1QewZr0JbI2WkWYy1MNV9QP5dksaP62pW4&#10;1zbLmiTShH8b0qpLuNRbRDN94cy5Fa3rBNu8rVVtrTuGgndxBf+NVXFHPPGybhsJAVuCQr5PZy/8&#10;pf+MawMe7uWzPnr1udo+d9bD2l4yNtdDC6pi8/uthfnsHrqBXSXpz9rlM1dzJ2qwsFqnpn0kHAEB&#10;LtVdnG2DXHXt6FwjFraFrZKRJ4I/ma6vgllCiFzsbVslq4i3Y9SAPGc7qaDOSx7mLb4nD+xd4P2s&#10;OByPG6yaT+qLULTj7fJ117BA/YgDLUZUVjY+trdtWCXZxEkzUVxAjpeXr9nXDnh9ecHLzz/j8XjD&#10;cRwpsDQEPDJLfmSWugTaSJhTZnPCcSAylyCnopRQB7nxqgcbIIPLxkNV3RET2O23HY5cGacSVMVn&#10;L6k60po+/LZv2HKCu4D625ZU9h8+POOXP/wCnz59hxgjnp7u+OGH7/H0tEHG8NKYXA2lLenyD2C/&#10;eey7x+azzdAUMKyHmjBVWi02Dl/pC/deIYZTtfMoRK4PlODpIWABLD5V/a1Hw3vBYiq+qGwkWrWr&#10;UtryqLFP9945PD/f8dvf/Br/8v/8b/zLv/wzfv3Tj9j3DQiZ0Y7z8I4r3vLngSt8CZS5AlRfYbDP&#10;Xn+mvDzb21aA0Oqzf+vfvQc8nPkFz1TpM5ChtRqZeehRA74xz4GcvxYIOiNQZurZYXizUtWUTBLZ&#10;cyh7Jk+Kvlm+wNn7sYw+TACWihFA9TqvygGGbRDG4JkGAiXUWwjf9DcbAaxA95DD6+zzCXtdgI7U&#10;0MBPjGyAJ21HMJvWsKFU7pJyvVxbHo+tls/OXMPBJyGRI+D+ik3WFVD+jCA7IxDOLLD6Z4sHCqBx&#10;6P1MzN69prF7oiEHZdYClMcB6cZbZ7SQGZevwcFNkPBk37hivXU2edUq0EdnuAa2ZyTv7L21v6sF&#10;xYXks1+z10gUVQno00KTNthUv25V1Gmf2FEwbisSmL1X87X2NbTooMinxmToe5+H1Zlx+ixw6yfb&#10;/J5ihxNBYntTwDkU5Xhtsqy/cA0XTBYCCEexRhEbnRnJY20e0SnptHLQ5ykB5rkHahvAOAq1vbR3&#10;UfWidS6dFazCDEvTjoxjxZrtBH0usfYyTtfx8XjD168/I+QwT/G8r8+Lq17jlKXy6OfxdSgmGpLA&#10;rtV5Vk9bo7fAfa+0PLN4nfOppAN1YS0BCpDMEYiuaJtLKo2r+Qf1ca9geBUI9OeaEH7btmHfb/Bb&#10;8lKn7KvPzsGRBOaJetCGZ3IO//Q+iwMkWI/jsO51bgNl1XR0AUANJE5kV1IFhyxmO9vX2/58pG7u&#10;LPxiDbGswCMtATx9D4+Q+vSRml6EFoVMVIrJEs6uptlu9xucdzkXI09hpxEWOPZphqFMWWiA1z7b&#10;x3Hg7e0Nr6+v2bbEp2lt77KlxFhBXTGSrSitOzuoYg2jPlOThZcwiBwM6zdDgGi7INNPlfenbNWK&#10;cjqoR5qqne+AlLHh0TD7XCF2g9gMQQH3okSmZiKrJYHHmoK61vJ9Y113K5KEe/GZVoVLbcvFDk2H&#10;u1ugsE68LPZvrgvEjfCDZjJ2aPG1yEQb1SzjXB4VXM6xAP7y/ivx53oRDQAeiBrNeV8mC9RzkG2e&#10;tW21Ftqme0XN3k3Lfn2UN7cSYNqcgDUeMhMjjCBt6XwAACAASURBVPEBcZ44C4zFNPdCi7s0Xrh6&#10;X0LU1+kjakgLCwVZIB1DAa2sbwcaTojqnkFnCBgZPpHJgah7jNQIAe4A6AhpjbGeYtMsy7hm6kko&#10;C9zr/S/GWh/GMkGY7HsF4/RO6ncu3vvScwsWCm3bFUK638a+jxfn218RvB+Nva0Yg6sA0Wh8XKvq&#10;WlDorIg6A3T0JtcuXBoYRHPzWjFGfH15KYD54+0NL1+/4u3lJQH4ISDkGx7y5hNCKIfncQSE4wA5&#10;wHsqfvW1oGQzAllaOxLPSa9Yal+89tPXtwS4F/+z9O/7tsM7XwiJNt29FL1O+6IlpMQ7j233eHp6&#10;wvPzE+5PO15eXkAuJtsgjtmip04FiMI/5pAe+Yxp3O8Jt/2W1P6o45rUjAm3rPRos5qmSANLe5aR&#10;Ano2xjZSia1sM1Yjy2egjPgeSphSOJICAjEpIBKZlYEveS1iA4B4pbjbvMMPP3yPv//7v8U//9M/&#10;4ne/+wf89OsfU8BSYIRDlGY89do6C4W8qrY/A51H+0SrPF6BNy1JMNq/VmDyFcX3GUB35Rq8J2j3&#10;THW+el+jIuVMhTz+7GTIVcvqSxN1/l5mBMlIPTB79lbXb+Vjza1CWcBnlw9wFYbkFoXZykd4BHCv&#10;swRapQl3dl8V8M/2OVP7Hj9Q5VltAxGVfI6quqFSoPhs/cacGkyeXFttl+E9+gya0jT1hZTd56gD&#10;S9v8gO7+qak967EtYe+0vFdn9icjcvZblDWzBmJFIKz2rqkf/uK9jNShy+disldcIWa1kEJb8gyS&#10;AtQ715Yl14jWFUm2up4zIGcE2Ojn7so+OyP82wm8/u/SeV40FQST8SMAbgWjsh+oUsKnYFlfAy1B&#10;JbpB/5zOkJq9V924z+wsUJR0jW6KaiD2iuC4SnDPJihntZzpEYhBVC0bmfrxbgkCN6GYsCFiVf1X&#10;rQ7KNIJ3cOxS8KoO4XO1W9U+7mJFUrOk+nVf9vNG2TmrQe2+S0P1+or8rvt/G1opxAKbJ5ZjBOfQ&#10;0dEB5sQyhoCYp5OT73b9pLrfEE9Yuw7r11ia3lgtSMszMNzTCKvyy5J3anL7HaKPlYVjS/RohWx9&#10;Dq3XPlROEFM55fP7TOKbCq7n2p+DCidUmSeo0zfGRgpaTazIVAdQzK+972W6IkpoZBEYRHMmyBm9&#10;bVuxJShWqeS6PdV6o6/tDu36teC9ISxdthiKMDYb2qZHF0JtMLiuoXQGnPSwzoWy36Wsi0f+vpD3&#10;Fxvwqsk4sac9jgN+2+B8zSKQvagAgiofCU1tJ5MQ+23H7XaH9/lz52tvrS4qGFxsZJiaUEQ1zQDY&#10;yQUz9cRgPpIVi98KYZm+huHZaUjxQoRyAdrbPi7GMM2D0hWxUZt3YH67r/VK5iIjKACxAOs86bO4&#10;URvr/beKRDRRnZThIT+jvj7zYnOV8Rk06vAVhsaKNOM8DTUT/sUstBErIjBMPkLdd1Eyrdrnad/3&#10;nBHkyjSVmwTIt0IHLU6oQca234IE9E5EvlVYZc+vhCsd5f3IZIsOFLB787VJ/pml4coWtu2BvyU3&#10;qZ1gmGUtjoD4GXAvUwJ6gmjtKgCTwbgSDbaT6CMMWPdiJfBbPUOgVlBUrdA6W6oIRGNRlDIxKe/3&#10;IlKVPq8KwWwdlGqQOCE3+/yh4XOoJjElNDv1uxmcj2JhFUtORrt/G5JZLObOhJdgXOk63628HxU6&#10;refjbMT/SvF+1riOgUQ2I0qnYNl7RaCs1E4Z/ObIeHlJI23hOPD6+sDXr694fX3JfvRJLX/Eh2lT&#10;OY9QiPo9eZXVcFEi5S+ZFVV+S3+SqsLDuc02Bd6XwlUKm6TyyH+cT38HCbLhxieLzDS7jB/LAty2&#10;HX7b8gOEtKGGA0S3PB6bCAlZwOL3VMdHKgj/dL/j+ek5FSNug6NsGQQy/lR2TbmiwOk3zfGBuFo7&#10;ZwX7SrE5AgtGDeYMgGo3Xc02Fl/iSNi2RMSAqYS3EFz22cq+oyXcox4G+23D/XbD/XbDhw/P+OH7&#10;7/Gb3/wG//gP/4C//bvf4odffI9931JI8ZFCl0NsbRW+DXx/D3h/rig73xtWY1FXQLq/RP19BrJf&#10;AStWh/1qCmBl9TNrjGZKjNm1OgPgDdFtwOLz/fdbSZ4VuNcWgTNQWPujSqYJqyaBXUOaXgw9XjWm&#10;V1UwU1BXHVu6ge5/lzeKNSefJ5OwHGNSRkDlyERSXui+KrDIK9IYdtTaFCajwtSG0PfZAaKWco1V&#10;mM0SICUV16FY470YYHKFhOzIoshGGWuJjrUFyBUrCr32RS1SbItQwZorysMzos02sDxtAFaA9tlz&#10;2nrtn5FlbYCofd7R2SISWauLWQaSVkWf2eKsnk9t9XRlL12p4WagvG1syAAAY/KoD6YtzY+zo8oJ&#10;oPcF9HFZ3ZiUumRsCAikPFWoeJdbEgBLAL8N7TZCFp7hLXUs5oywGpFMWmXW9gvnk2oVuHG5TpaJ&#10;Uo6xkLOFLCquA2pKMwOQhhAcAALaTogjgzhaWwKQyTRolWsavB1dA548w6MMJ20J0b3OWa5PY7tV&#10;giKztRyJxYWm3wZroNr95Ho4hKxmTkkBt/uOfd+a6RDrQTuc/oipNn0cCThNzwsXH/cW0Mh2+0MA&#10;p88IIqO2HZNVPAQ91tOe1Hkj6yyKmjVmCYt0HrbWMpSU6zmjocyZ+XQdqm9u9bkm8jl7LVoQUFmu&#10;irpSZy3A9SF92j/fmWvY5u9kyxjpSajmeIXcDMZ3TJW2gcL6eifxmsvWKdH43lLRO3O1pmnOj3ZC&#10;VLy4dS/3eLyBOfW9jgghhpxx9waA4Xzef6lETRfQW85+nxXvFeyFmVyq/54zgDjb3qqz0rkUzvr0&#10;9IRt80XkNppASY4AiYjYNgdgK7UaFxuZfqI2qin/dt2na72ZNd3WaGMrOBqsu5jPoXxuKcKzVcYS&#10;2lyQNKmiswnfm0NTs3XGOFELdOvpgrpXKiAuapAuA6aeFJmaw0RFXIkeFBxl+nWgfuTTfrMAkABI&#10;nrusirc1oK/EiArRrUJAPW3Jw9pee3eP6gZtvdIJmTC30mulHj2YGqXYqZ9J58OAl8K2tqZvA3OZ&#10;udQ8q/1d/9xK9Kl7grFgue+hW1xKW6JqQmSEser9/rx359NQ1FYgNhLSsPZ1VqEb1K1VXgpd9bcx&#10;2fO41F8RGUBPRa8o/Wlg0akt5EZY3MheKE4yJNNHzKcKK8cU/fORh/kBUl9VG6mMh6rssVFYcLoO&#10;/wOe96t/P7MEueLfPPOTXoE/DJtnZzyQYMdwzOh9/nfMxsN1cwmdhlyLixAYkVNzte03RDB83DJg&#10;EsF4gvMOXgHocgiXP9o/UoWTpnE7yiFCro6DavZUrHiY7MiRZlxJMZUR6X1JA6HDEBVj3jb5ovZm&#10;RhkbKcVHBBCpKh8L45838QzOe7fhfnvCx48f8OnjR+zbhs0lD6vkL+pq0IpKDdOjbKIWsusjTtek&#10;9nbUBTuMIgUDFs9M+Q3VPgpSs+nTanOso7k83GzTg0qlgEzFTWpE9n2DdxviEUoQloeD3zfc9j0r&#10;MlJw0e12w23fcH/aE0Hy/Izvv/sOP/7qV/jpp5/www+/wIfn5xzAlsa8Y8gBLychXGfK1fcoxYeb&#10;1UIVekWpvvqdI+b1Cqg/2vCv+Bq/R627+vwzxeKVAN73WIG0irVWvT2ywmmVDkTW5mmmdFgRG+3U&#10;ygq0aZWzo9HbEQFSvm8kUeeqdtP+ivrndXHXEoltsON7Jm+mZMvkGWrBjnqjGhUBkEB4SkU9kwAz&#10;ycuT4cAuFSUxZM9K50AxVv9o/dxK40IO5GLnYdmq5uf3kDp7A5s9EgzQloB5Mp81KuWmNIURgIs5&#10;HwYwXqBwrfoQGFk0zBQy4/0BjaKvLSJVLQIegNjXpsTmCh/uzqfrZCG/o8ajxc/S2AN2Mqau647u&#10;uaDmSg5G6GdE4HCiQWqbZvS5zVlqn1nxb6ULYbd1AtKpkXYN6NPY4geo1naueoaLP3buUxWY7wph&#10;T4qEkNLOkQD4YlvCak+jxsfWTT/TypKs1FNgRa7VZtCE85EFEM8IzfeEy897gjHRyjEiUixNFsma&#10;0OGNGbwfvXfmhqVrQQtHSnWbvi6ZRe10UbtfWNKiV7a1e0Ob0bCyBRmBBW3jpO1CWZNnpO83TB1u&#10;Qm6h1npeEzGrlZOCOak6/ebhyM97uEmtIMpdDDKtBUSSQE5XJlN5KUKwMNFqj6Tugmm8Yvy6ZHIn&#10;DJDPUGKmHMYpREye/iNCN0GgAeKkrqXao6ESeVBkoa5R5P/TNPShwt2rR7axQlMXOuUceNWD6eui&#10;CDNj6aNAJrglETXyaravPQialXE/tiRURCLSPPvSq+szRNeotoZz0MMCYlvDzPDksoXNa1LSewfn&#10;tyK6kun7ai/msiXtXibZC15qSF0yoFGaVo/Keopwu92K6r16oGtSvfbHSR0qdl9SE8fS++spzOHa&#10;VyIG+Qz7vherN8lTagFMGih4ymRNJld0EGhd69kkq50s6t6XxXGWGTS63tDEDdHYLxDoVLeaPNbC&#10;klRLRGOLoYE7M9GVbY6cTGjJNBHX6dkOKI0MdnNMzWAVXHEuKvUC1QwDdUaMLFCLBQ1hWNNxnvRP&#10;QbkjsW69pyNiurs3ZAZme7xQnhHYCWSiNGGS1nu2G+FERul7lN7TmKxtJ1NGPdsKn5iJeUZn6ziv&#10;Dos6vq2h+9+VgsYF40q9mtSCsz5rlhWoMT3mteh11M+N1mwTlJjr2ZyTkn3hyY1DvruzefJ8h5CF&#10;0EfCWrnRmhZSiGxAuZDVM5KPm6yPkRBXbGEdOQQ+VG9dg5TBMNe0kuoWuDdfB2MiwV/i0X9V5f2K&#10;/XwvEHUF/FqBOdweRVRDVppqqCZZDURrraVPKWqhmixO/+0dFZX8dtvwIT6XjdU55HHmyiTXTT4V&#10;ue14JWlvs+YpF0/m2pSm8WCC6woesQUKzIiIwxHPEm7CYzauDxlLjk1JuZ/AeEIN+CFhn2IOYORU&#10;+Ml79g54ut/w/Xef8OOvfoGPzzd8/fwl3dPspUlZueCQxmQio1ju1OLFQXzVRorMMkqaG81omnWn&#10;AvlQA2vMRkbNaqLs66jGjciG35RnVVaKq/eUVSAlNUHByMXotnls+4592wpbLzkF0pjs+4bnp2d8&#10;+vgRHz58yDZGz/jw8RnPT8+433Y8P99wv99wuyUQ/36/Y9v2oiKJIaQg4zwGxO9U28+8hmdN+XtU&#10;07MmflQsnllmrYDr9/jAz0iF9+xRM8B21qBfVae/1ydtbOXRXgNS43woarD559NN63hMcKVeXwEM&#10;s5HDFQC+CkE1eSLQZgFcQAzHieCMiMvzb6S2p0ng5pl6u9rBqCbTKBtsU1OVtxVEqUFVSrngAJ/z&#10;QhwBMVaFRBLc+Byg6ICjimel8JLdoSjLciEZS/iULkBYTT1U8tacSeY6jCM2nHNIgs2o/fRUkHu2&#10;FmCGa85K6QGYk3UIK/WdCVWFnhCLi31Er68+CLPvCUcKeL68r7yn5nmv4GI0nTJflzZLpRddaGVW&#10;a1XQgvwjoiHvdywDohpQEF9TUsF++ZzGYp8rAbuujtgTV3Vk+bsREW0JyBk40Aa51We3hnnWa+aK&#10;lQQ568WuxRq6TiDlVZ+INLG6kpqh+gwXGxIT9KfsNag26s5ZT/xZ+Nlp4K9e3SZwDJNs4nG/MGt0&#10;9T86PHu2r1v7qLpfxeyDTZRsA10WQyS1YI+8cgGpM5DQ1spgS1A5AiIVQYVe32JfpOvJobJbi0hy&#10;g5vCPWkZkKdtUsjNa6IrJKC9H0XSCkasVgfOKVBYrnIECoDirZVN3qMfjwNvbw/U4ORKRsVoR8tb&#10;S5b2Hy9e8VSDM4UgEFB028g8v6OMqnb6az1pSoP/5hyO7jpQpgJ3MAHRRk0nDwoDR7YUter7CMBX&#10;CwLd5ygwKJHyFXiA040ql2de71vJlhXprG/JTkc2L8LlfdLVWiGJw5zNbNAAP0mOTjQhraN+sr8X&#10;PAi0pWWeVM2jgxJMZeCaI4hr8HJPQJP9k8l9S0Ikj/6AJCY4wiNlBLndkM9JZ5DsbUQRSkj7Ahus&#10;lYx3uSYWISHZIZT9PYGWafp637cCYpEYKBrbLEtsaNtbVuRkUUPbWU7rxO4SprHtO/Z9LxZ4CcQK&#10;XU5ES9B6oOwHjqizxUqfORgrm2S1Yu24hiAnoSPHeztM2PBWrnYyBRi2DCAiM0KubX3j+W5q+caP&#10;XcBLnzY2cEiAt99cDrqMabLVUbbCsltOdRdwhXi34ZjcB3vqXkHsSkmC1ftpwJodGEEUjHWers2q&#10;13j6+4CQwdd1WLzYL7dTcGn6RCZLXEP4qp4oY2eMOh2bauZQSBDvE4Em+JdzpGwCrbtDJRcsgN7u&#10;WXq/sXk0PBCI1WyvK3iltT1V00mm/tX1NcbEuyM4puSSrkQHzilAHK5736NpGLv/RjCHqThiZvtY&#10;p8e0+KoSM6U2IJdqe4pGODOqVdoev2Y+aWImiaQfB+PxSE4fRZyMlj9gE2Q8ImZ6NQoPVfC1x6/7&#10;NCviimOers7rknM2qViGswLvY+zV9cWnsaVTmS+ZYGx/aVO4UtNcAehn1hBnxMAMmGL9O/PGLGN0&#10;jgYOq2zzju2iah40XYDJ4vEyzugAeNPkdUUSSIn9OZ38HWinBwhUYa1G5WJWGdQCtA8SLC1x5M6H&#10;tB3ztIW+Vdy3I3DiY1c884lKqny55iEq+4KqRgEB+23Hjz/+En//d3+D3//+X/Hl8xe84oFQgl9i&#10;GRmPrf9oo8CTg4y5V+sobV+ntizKO4hPZBnUSGqYQpBYJR0bwM7Bk69qI9QwYSmi5GdIqaq2zWO/&#10;3bDvWwqW2jY8Pd/x4fkDnj98wP1+Tz6JZTJjyyqIDff7Hd99/IhPHz/h+fkJt/I6vtwL7zOxQCi2&#10;S6IWOCKXjSWR63E5YnWmdBv5v73X9maVMcAX0+lH4PdMwf8egPvK1M9VYuC9e+pKvbxS2F4J9bXX&#10;tN/T7LfTUqn7LeTJe4iSWQNnx+rG/4ysZQxcz7WxSj1JKiDJOWhcuh1JbEMfV2ti9Jyc4gWGuEU3&#10;Ytcr/RjqiFKfGwA8HDuwi5kEZUsYkG7wUZp4qcza0cIYYxrNZYYjnnjZ6+m0bNMGMiHHrSWLVT4R&#10;OPYFZIV6qYT3wSiAAaYaNMmkzx9NbmhAXpH03APPBZRu08NJ+TuSml4zDTUb0mIEnH8LSL8igVZ7&#10;9Io861Va1vah3Qf0tOzYi3rsy1/qKuWT3X4UowxHHbUHo0wm9spsghfbEm1Lo6cvCBMwCUqBTWb8&#10;dRT6ms7xrYQ+s7ZaYdV8FL9qMuC9d3WqsvoTV9W991v6jE4AC9fZ3jiqOsXRe4R35nlsa9J2HxsR&#10;PMPzenX2DdREo3WqlU5XVfnzM9xaoUkjBSa47HtPtZg0U7rGugWxkLq1p7Pj1AIYFpDDO6Ustede&#10;avjHjWorDKJJ4zg8K/VZ3Qhor9jqjUlxPfnOJTg1gYCiIBXrzsbOiWSytz7u4Qh4eXnF15+/lp7h&#10;OA44F5PtR5z7oHfk0mQtauu26AKY3ZI8l99j8r1orCBeBVKnn4mdHVa9puNQPxP+DuD19RUvL1+x&#10;bRue7ve8t7lC1Mu0diXrqAFfkggh1nn9/JndxLrPFeB+WG+JqMj75l60KtG5CEMHWIpiu+0N+jMP&#10;jd98bBS9roCQZg/gKum1tmqJbCoAvumjuat5JXwz5fckoDAB5fV1PfksqnLYcqacTHzWz1vPEskj&#10;MDZmREPFe9kvcqCwhH7KvlVtQTBRydb1drvdzHpu7ccMKDzsF6gQcvu2pwmHfL2q3VJ/P/VZKc+W&#10;cwT2Di66HIQtz2as/u8xCwtBw/p6eB545HOeJmQQDGnKjS0QNw1OjBFHOPB4PHLFs5W1e9qvwVqp&#10;VFucfK3JpfoA2cJSiT60Wl8CnlGeoWDPNoWtaGsSPTIVMXa/OKsrCdTtv1I3BfBpvznq2wV/gaqd&#10;Y0PQaQzH2P6gt77twnObad8+iNTW/ekzxaFF3SxTr933pYabYZNrW1Se9t4zPJQKrqRqWNdkE6mM&#10;mFXo6eq9nuVy9Xim1eUQirq54KtCSrtJIPx0Jap7XcOPUSzzIIKrnP9YyTDqQnF1XiYmExXtgmmF&#10;zTWgnI0NlLG/iomwNudgDPm557qe2zw8WPFwm616pRf8JtucK0FoMyBnBEJdVeKv/Mdnv7/cjJbC&#10;1cEBYwtYA+CXKqGxhiDlhS9bkPbZtZMl6tDIv9/NwjS8T2NlZgQx/6xRus4O9bUSpy/uomIxbfFR&#10;Ri5jyAE/EZv3hVmnxjs4dqqaegm3zeNXv/wBv/vdP+I//+sPePn6gn/7t//A15dXA9KI/58oTNEQ&#10;HMVGh2wRSEZpJ+PjKBtfGf0tDHQe0XBUNC6uNPtZWaRUdXIvNu+wZ/B927wttAsznENjtw17VjI8&#10;Pz/j43ff4cOHD7jd9mR1c7/h+ekJ9/sd++1WQoi1tdK2pfHJ2yagfy7wnIwqR3ApnjXbF4o9ji6u&#10;Z/Y1Zx6zM/ur9wDKV2xnrnqEnxECq8P5DIh/jyq2bYjfC96PRjevhvx9q7d/28B/O5GrlbXXcglW&#10;CvuVAmA10tiSOKvrV1S4A3CdSKy/1uHHI2DpyojlWZBg76FrQWFWavx6LtRpM91IVWA+KfuMUorJ&#10;BJib4SNVTIgvbG12QlbG1+I7RgEfKhjJGVygDKgbwiPGFDiHahMiin8HgF0c1w5JEtrYWTRyeJaA&#10;70Yq3BAhbcBu60ld7dsqUIrGQq32EjQlG3Xw2Rng/h7iba72Pycs13ZlMGr44qsMDKfzxkr1OelX&#10;169bvpdRqJRZ9824veT8DFVEmdHWNnvtPSSqZH57DrQAeXntrOhzBYDvlfCVzOIS6qidDMV7ljIQ&#10;6ovi2aq5SdkzaPubsWredWtvtreu1sJsWvZKLtBonV8R96yyhEZnDxtRjSufP9kRuVrvNUCYXsqt&#10;X6nUwqPaJ3ndJ59wnhHE2TN59POzc0BEMdr6oPvMdO0+XTn3p/WWXD81BeJ1NkMTQpfWcT0P3x5v&#10;+PLzF3x9ecH9tuf8j1yvqxDN1mJlpBwc1aktYTSq81qQqPcRRvF9P+s939OnsvK4NSpltYdp/3ki&#10;QpAsGqohtt75lDPW2joogqzLy1A2XX3d4XBmE1SIrnf089qapwK8bgjujnv/aiUkvYsmG8dTQihg&#10;oPRlhdSnKsgTq5cuE5X7e9sCRkQEzorwGCN8DKAQDbCu68CR17v4aHu/pfc3EaLoQOuqOq1ETQhy&#10;neJwrVGuifTUjoBndcoxdlZKPUlPVZRnJogwtBppz0c9JZ72Dy7XUyx9WpEQD0BdrwikVogTYxKN&#10;zGuXaMSrUVlbOEcdzqPXrQaGhxlMLYk/tEGKCbh7pHBL57Y0xTuYQpG1k6x1bK6T/XcAg6lDbaVV&#10;KrbFXjoCS/W9KJOtHEtA5ypbQHAh3a8a3EemXaN9Jnpvd1bmGGMLo5Vy2yr+9dSb3q9dyZacYRrz&#10;PX1iyzh5L5YY4CmAPuoXTF8JbrybyQ6pgi6B792eMdiHRrY2S2zVEUgcYxoh2KyXXeUQtBkLIpCp&#10;+7NMx6oeYCBu6+5Dfn+h9JzqPObqUDLDfaIC3rWAoogPOPZKfWNF3Sv7MZg8a9fyaALxLwLv9S8Y&#10;hSSt1K8r9eVS6XOhkThT47bhStAu7wwUidOyCE42OWdJwWjD/ZoRiBISlce35AFtgYN0ENSH2A00&#10;5OvAn/Mg0HFBUy9LH4aRNqMjhDzqhEFcxBlLDXz8+Iy/+9vf4uvXrziOA+QIv//Xf8fba8iNUURk&#10;gqc0olMS17WCIEYD5lScIB2qPjfVMYe86nLf5VDgLSuJxJZh2zxutxuenm7Y9xu2fSsJ6jVMOHkB&#10;Pt3v+Pj8jA8fP+Dpfs+KDFeUHwIWkFK0eO9w2294ev6A29M9BwIJEZDA+aS6y3NR2c8SKtwI+bOD&#10;k4KeApT/VrbnIZjVwiVAeAzcXwGI3/u1lZLualO5IgBXQaBtw/At4PaZAn8FlM18rK965s/Y8zPS&#10;YbX3rlS3Z4TpSJV59Zy4SlqsGoQVcHTles3uyWpixMmkTXJYTJ7pE3WD3ifbBkuDMLMzrm0Sxu8Z&#10;XTBpe7axGn9tC0JpUA1gwhXYEv/j4iSnPG6dr6PgMUZsxVs1lO9JiohqeKILULHgqc1kRAwHYrQK&#10;YMfJ95MjqSaMl0SXCbdTI8XF51XXUOXa6HAwt/RUF8WOnhjQdAkpAH32XIia+wqhddWzvicadPPF&#10;p8+9brb6a2tJkRhdF/Q7GocfCVpacqF6yOJSXWfHx2lCJDvjCz1qhmDev0Nr80SNX71+L+I5PKr1&#10;nBBWsOr4Cso4RaRREQa4kjsheRpbUevXaQFXiDULILjiexojm1F4q/bUIhMMVMQ0rZm/hWi6QnCv&#10;QONRT7AKYrPrwCmrq0pICmBD2pKJNO3FSgFoFdRiITDNVAENA3pHIoKzz6n/vvUsNqDHouD+VhK/&#10;VQgmAG+D87n+JSGSKuFRFa0RIG/AxsfbA19//hkhHNi252zl4dTnq6BPq64cjevPSJ827LIPVhxP&#10;ybXTA1OCfxR4uRBP2JA/dOp8DTDdbrdstZUFXCrPDESFhK8MHykCL/31tlEX3SM2Rr0tTVycLdqP&#10;3U1J1yoE6K1u2tpnDmb1YKt+bxpAt6Alqcko9TzJNSYHxFjsXSID5NJ63b2bgubyO+X/tTWahJGW&#10;MJIuz6Sq3fUxl0JvH4gx4n6/ZwGYz1aFNPUH14KLlEVWwSEpb3SI6pjTMwrDbIVop+/rvUpnXwLL&#10;e0safb/aZ7THbpyynPGolj2k6k4y4kYNIMt7EvJAJtu48aQmwlqsgFov6HVJ2ZtMk/s6d6kEQmcw&#10;f4Y/UcYWkK27WvU05bDoI6ZpoP22FRHmTOBUagnn4OGLZ7a+T8NzuR0mVNOybV6QXTM0R2kYHcg+&#10;/16einHLNczvr90jahBwmkQEOWMtMusPQtkuhAAAIABJREFUz0TAs/ec9g3XBQOvMEob3jvGI86F&#10;Nzz0vT+z0E2kR7baUvgWZ9u5JHDiy+I8a+HGOSdzLMJZ1SZouIRiTUaYnnmjiYe2/67rsyXJsoiV&#10;YraVa+pR1dvxYE2i8bUfCe3iBA+zdWFLNAaEQkjFcg5Xv/s2n4eLaK39DK1DwOg5+IvBe+Lxsf4e&#10;YOksbOysYbhiy9EVXcQ9O6MoLFqMs2lWiAfvoUtpz8bBTD0irsNT2QDk1I1dSlMmC1qP+9v3xdD+&#10;79NwiZPCk9pxLMX4yiiyKHEkiEp7ENciarIuVPLyvnn88pff45//6XeAc/jw6SN++f/+H/z7v/0H&#10;/vynL3h5eUU4kBlbVXzKZENKyFU2jzUELxXDyKA4Ff8/5xz8nrzfvc/q9duG274lf/inO54/ZD/5&#10;52fst72Ew+lm2rtUWIha/vn5GffbrY7Jq13MrIuikM0KwRIEFIphfnYUy4d9PuxQ/VFT8G9l8waR&#10;lmot1E0EJS17XPgsvbgnauOrKtEZiD5S4s2Vq2Ol2Bl5xROGczRafcYMn00RjRq5Wbr6CjQ5C2u9&#10;CvCNrs8aLKFTZd4qLf7ssLk6+bAqyFZkxmzdzAicJanElWwsNh008S5ekM36mWkbIf3Z2masB/0H&#10;15LRENA11GoEgOjmqAC4zIhwNf0nmemqoiKdnQTtxZ1CiVJjGZQ3dVZ4RTRqQ7b+iJQscQIAopDG&#10;21tf9TzmX/0iezKNm8IMqoAakT8xxtK4lXB3wnSKqAMd2YjUas4L7BjvKu9C3+8WBHkPmagVQWKb&#10;hEaFJYr52dpfgTFE2hOY1XSBrpPo0hky3QcmgP3o3mklOw2eJ5fDDgi0sAkaP6tFJeisOlVPPgmg&#10;MBSq5NpMQPeqmqxgQ/WgpmLfWG2cKsDoMyAvP1jCUAfTOzVDaTAZ0DRBuoalBkC6At7PyOeztXt1&#10;bc/OLg0inQsNBKCq3+sKwBsaG0wyVkwgUf7V5yX5+NrnxEk9BrX3LkQHV5TxrXJ6FhrXjmuv6v3Z&#10;72rrxbJK2d7jJDTJOUnOZ0CowHHlWsVY7cKkvmWOOeDzkRrMbSuWkQAQAyOEo7PLGQX1jmqjSool&#10;Gx8+WU+jCbkKCjhD2l4hQDQgMyL/5d+TjQororOd2rlh23wO5A3dnpimZNNZW/ceMiB7a+06yt5p&#10;leCzvbHdI3sLOUsOt6C9Vq+PwJuRmnbk1ay/Zoi2MukRTZYH58k+QrIj4siIJOA3UrjscN+fg1d6&#10;fYSQwDJyvkxHyHMggaRiQRqz4jKEgLe3NwDAvt+qxYWztYK11JW6J73GcTzweLwlr+9c73jn8PT0&#10;DOduDTQxsNFSCt2JsYAiL5wRGMj604SKvm799XR1AoK0AjsYVbtYiQnJ5Fy1xdC/K4nYfBe4rGsH&#10;K+ar2YVigQbua+6xPZzqa7OFTgihvIehb7hLiXycbTV0XQ1tJ6awA1w4J/XURZq2iJhZrnQ/3zyr&#10;WoSh7aeqXeY8FDN9Xi7k9QzkXxEcerIGC1ts103XOEMMtNMX8k9rbdQS3a2X/JlIuAVS63kktfS1&#10;Ka0reXdnOBxl0epQEKQU9y3Jr6eeZljorKabYR5jgVvNEZWlRG7mr89DsHp8BtVJoZQBEnNelBXV&#10;VQsjLj2QrGvW7MKA/OuFX7rH07ZXbEhTzplJMR5ZJFtDaYsdGYDIweQvtOKLWdZYiyNfEWK8D7w3&#10;dN/7/1mFFayUDLqR+hYAqC1cWY171gJ2NtZrPYpGgGmbaE3iJcPRWK7UxoJLQJYopftAjdH1qeFD&#10;Ojk6MVLz0KqxUokGI6v1PqsYRzhy2LzH5resVk8p4E4rnSrU1aWZ61HSNE4K3G87fvXTL+FuG37x&#10;w/f4m9/+Gv/+b/8//vM//4A//Pcfkxf+yxsej4C3x4G3x1tWMxxJDbenQ37LQLx3vrB/3mUl+75h&#10;33167/uOfX/CfrvD+x3Ob7jtPoPwdzw9P+HD8zM+ffqI56dnbDkkKJr143LwrstqIiqqfLHn0dSk&#10;9qiUfz+O7GnHEq9XfZgjIhBQAoxCOABCThZ3OSCnKsbANjawMGyswfsmA2Ghgpspwmb+zCuV9Ey9&#10;dKZymo1HXw26O/N2noG3V0O3R+9h5VW/JBUH/sJn+QFX98DZoT3OGOlDc2YH+FXVwVUgcmTFNrrW&#10;K+X6XK0+C7dkw/InBWx97hiDz5lHtYtzqWpkWjWJLjJbC4B27c1Afdtc8pAMlVBWaWxLA9uAIhbf&#10;ohJ6lNT3umBBJfu4DyRFUeYTmFwJibUKKi77FCa+1dERHCfFu4cfnHN239RfF49fl0PIWq/dRFT2&#10;o/1aMRZyMJwGacW+oCpzZHPNREWI9nwu+TVqum9Cnunw25WN10zwcKZQ18BLC+iMyI8re8VM8aqJ&#10;gytTkUQ8bHzq2KsFSFtgxYB6jUpRA0HFM3p2Bjl7fbTlhAgRBLxvCZYWDDQAkMrG2fLXqv9xvvaO&#10;M3FEJU+HJIAZTbOv/UW9m9a+0uhKUGerCC8TODQYL6bx+TGygBjVAVdFNyviadbYXfn59tyQJqoC&#10;min3x7kcFhxh8jQ0mBxizP6+I3VwVuB7gpN9gZoa7x2qt9G5sCKbp+P4HEG8HnMfXveGc6vHYA38&#10;zRLQ5H2efB+SCpwwJZ91RkqMOQeCs4p282riio1/7Ii00f9dgt+a9aaffabxJGnnOT/IsLiyboeE&#10;HY/zwzRIkM4c1U0N76dLeTUZsNJ1vFhebltPQIzJVv0+48R3mTvSRAP3Yn9n11Ovyp2pYm+3G7Zt&#10;K1YkK4FDtSghA6COazzbE5tNTFswRQYy+CtntPfOTGStXALMM+/qNfF5EiUFMFbijmXCIbX2SM0b&#10;DOG7bb75vJN9k6s8MMY0vfLl5y/4+vVnPI4Dzjk8P3/ISv+GRJcg3EbsFzkJwTIz0JFfArDLs0pE&#10;2S4lGBCzFW7VfZKKoGNEFoWQQn81gKzP2pElja47RsStTG5yTHWkkZ7T2A62BXpbwqhaoSXiMRzp&#10;fYvtUV/Dc2effBxHeXb95nIO3W7tjYAhiKit0vSo6Gkvo6y4uD3jC26RxanGcUWt9WmPubKzq9N+&#10;I8KuBSIN+KpqKuOMQTb4uj0fRq4BI6HUym5kbRXJQwu3K8TJuXD5uthvZTE2AsZX73VmzXMFT5nZ&#10;9w7rCVr34jMSt7WgEqs+MCWrZ5f60xjE2kpwNW2f3QvKuQHgZ0REq4Rnnb+QzxMJpk4ke7bEUlOa&#10;UjVFZR1XakhYBT9O3C5WwsC/HLynOYS9+qVrryMsb/YM5D8D32zQHaHXjVEjP6mLSXyOiJQaQhgm&#10;OLShrsNiBtWGwBAfSnWvF5rcvNHDrD2pW0BHfryoGgdjo11jDRo+QOAGHIYdLbzfbrjfn8Ackpel&#10;HGpFoTewplBAsxmtJIfNO3z36SNutx0//vJ7fPnd3+NPf/wz/vu//og//vFP+PnLC15eXvHy8oav&#10;Ly94fXtFyIXM7bZjv+3JB37fc5OQ3olY4uy7x76nw3vbb9j3J2zbDc7tIPLwm8P9tmPft/QzPnnY&#10;Jy95VzzzggZAoqjn07pKOQBkGDvbIaXPL4GyJRdAQjg0oRQZESErSdQGhFoglmAa9b91A8tGH1TX&#10;OBslcds8tAE/7YFDw3O8NsxV7aufoVFj0yrpZoq72aF4dvCOAl+uMOAj0OkKKPEexduZ6vzM+ufM&#10;Z/hbQfWqiF6ZX10P+71Cosy83mbTEPPXxLDJS0urGe8zxCYbJYz49VIJM6wguHnP0nC4sQWFbMLt&#10;dIq5n9HmrDDGBWir8F8pnWWSUJQHYvFjyYRMwjpfAsMkp6X65ChAh/tC2645V/YAAR4M2e2k6LG2&#10;cIWg5jyizNRYo0szIiFXaeRb/MBLAZTHvcWnv45l1wklVqSDtWyodmsCmNasUTVdF6vaLb0Pexuc&#10;FjHk/ACQPYsN6TF4jpKCpPHh5nVo6Ohr4yaDc85BT/6093WmTNQTG31RTlNSrg02LYCyo3ZbUSFu&#10;LahjbWZ04PAwjCuPrJcBiZGil5CtmhrPWQc17m+tnLT6L6knKxiT6gRfzljv2vVGAMnPoTQoBOVZ&#10;rycVBVSmSrS1VgXFfkepVDG61qPzgMaV+18aLn4mxmn39XY9zX7XyIZj3HCLKCRCJBHkkpew9x4R&#10;AQlLzAIMcvXZo9jZcED2CSTgzunPrrZMTIj6WT2yUvue3Yt2EtjWVnXv1LV9J1LodFd6kklbg4z8&#10;hVUWltq3afr9KNOoaK0eDHBaSZNWjW0U41QFKIZgaZSaWoigCeiR1/E4Y+b6fVjZ6EkTn57RzajW&#10;66i9tUxNysJsieWhRvEZztUg1BEAWCekHMhFOO7tQWIGJ6Wf09NErT5bB4AKCTESUmhgU4DOEYA2&#10;ulYElOmDEbkx22sqwNJPAJTPlesN2U/bWnr0LNbskVwHxPq7KgHc+4S3NZr3Ptsipb0mvbe3bKfq&#10;uqBwCUastjsBIRw4jiOJvTIRsu278YG2ZjmkwGGu5LHsdbS2I3HGG38mjqHshx6qFY1g2VRB6BCS&#10;Z3o46mSm1Dv10K/37TgOxBiSZSxRyYLQBF5HIDgue52IDKtfe85eIAfyal/K9beeTiuWag4gn7Lr&#10;DnecTHb3+MjXr1/x8voK5wjPH56zDR7jCAeQzxE0vU9PcHFnmdGSv8ZOTeSEagLPCPQ0BjAQ3bZn&#10;WIytMfNcVCUEV+tHbzAmeQcu9SWjyf1y/zSZ41DzuCKGGMIsa88Gko/V9yOBwlydfl2gNhuwWGUL&#10;zr5XK79HE8Iz7GPWJ2gLwH7fQiNYGGMOuh4Gs8GZrog3q7DCjQF/tQZLBlt+JmJIdt0h5BzRBhNl&#10;8JBY1jmZbR+tJ7hbYjKKDbUKUk+kpriAoATGi2BBwH0DMWjw/qLofCVW/2bwnkkHQ31bSNVZ8Tqy&#10;jZh5R89UnN1Fakhq/UyyBiChfNOMyib/Lp6lSBP6UR9R7/Ugtg7YmV2zNYvFeYTyfUGW1SOZqyeq&#10;HPtKeckNkIs8Srvfbnh6eoZ3wOZd8X5rwZvSgCuPZkZ66KoyMyKA4cC4bx77x2c87Ru++/ABP/3q&#10;l3h7feDt7YHXlze8vqY/b483hOMA5TAL59vQwKzWNHKGpIDxfof3NxAl4F7GUVPwqzPFZxkbjM16&#10;pBqAy8WXMoMFUgxKUIsaZSMAh9ggGaZQBxg3Klz19SPGQdNFysipOXL17+A6HVEmLJWytFoucLUh&#10;knKIaqNap/8SklU8XzG20Vp5111Rjrf/tArllZr0TGW6smEZNW2zQ36kDJkXAede10s/PSKj3Bhd&#10;h/f60rfKqrlIfR0YvlJXXiWFV3ZDY8IDZv/T00N9qKZtasr1JJgc0/L6jgpYaxtr5NwTW9RJqHYS&#10;OPG0wJI9QpTpjghREW/zkU49gt/YvEAHt6E2I6z+n9mQz0VpR0BJLnHqusLaKcx9JwkUKe8H1u+P&#10;ZY/kvrnlyCiYv6uhVp1iItb7V5SyMoatwHsNjIXACBygPDHq9cr7tCfAsSuhbLUhSz6lnBELyk2F&#10;EwEA2wm82gBKOK4exSbz/HiPAi5oQL9v/pupkAVBeB462yt8bfMTzXj1mZVKVZdWwFD7R0NNM2r7&#10;Hg0qt647pLyey7oszZwiztAC9rq5GoxuQ78mTA5Mqgek8YSynqGSa1SCI5WdYLVTIGOTA9JfR3nv&#10;5f2J0p+Up3ILakrRnt8TCoHi1bVApxIdKrJkTpBhR+Uxt7w8s6acrb9V7b0i5a8ENa+8bjVoKWtA&#10;pqZI2QTUbFVLWxgNDFckznkHDll1mgnPGAO0plXBIR2Z1D5zMyJuFIA4A5Hb6+C9zzUnNb68bKw9&#10;W3/kis9TIwLS4+8O3qXJLEd5wgm6BpT6zxU//DZvosaPEIh8EjyV60wNgI9yfTuAw1S79XCPMpYe&#10;SanbYCxq7FqqH75ajVGX3TEUNE1rV+Oh1j1cIU9qJeV8vScJqMyh2Qwz/c05PEb2By7BrDHbyMVh&#10;j1iJa4ZzOQ/MZSKLuOmP0mfZVBhuCFFNJfipgEUrC2vA66bOOsbj8ajg7iDYVitpR3kEUzvX5v1o&#10;YKWGAFaFtxLmm/ctdiizWlhsTkr4aIhKoc5KkQ8AMYtFlI0DYrMHpHv+eDwQmeF3EYjVHJVwJKC+&#10;WhMStv2Gj5++w4cPH8tu8/z8DO/3/Nmt9Ms8LyofI9WjKotN9SytmI9jTKcfjUkcmdxI1zIkAJcj&#10;PGcLnHz2ccwgFiHbj2UP91AJN/HhT/ZbQYH7bMg2LR7Q0wvI4JnBh3K/HqVG9ABHQswWu61ivdar&#10;VKboW8ueOdCbzxxOoOLr2yu+fP4M5x322y3VojEghrwPu/5ZGpFH1XJjToqWf2cGC7mvLHoq6an2&#10;zkxmgJQFM419ude9m7WzavE6USgzxyp4wThHh415NWsNT2s1X8QNNfdjjhvq7Bux1ZIz4Mxqrj+r&#10;tcBtZC8WTb9pX5pN/zwCkduQ3r6mIvO9V9pqs14JYkyvCBqYmqG3R+ovvsmqIiv4ZIwtlcchyc4K&#10;ISqjn65xtlH15OCpWhsKdpiU7xW8L/scuMMHWuyC1eIqNq88egY0UJ+mM0M8iqCDhVDIAH+Q4NpY&#10;e1bVQHdTADNM6L3iy/eB9zzX3K+8oFfez6OHZhQcsGoOLoH5SlUHGkChSikOrWRXhVkkRouX142V&#10;hqPh/TUhmWLroPurgZjtAXLNp7EhItTn1Ip7nWAt12NzBL9t2LYdt/2GfXOpqKfkP199zWIZ3ypK&#10;uQIwqfYnFwqRI6JsqMzYvAPdN2ze4em24/EIeDwfOB4PPB6PNNKmLCqYE7PNqMoNLoVs8pJMSnZV&#10;GHCoeQNI9xTskqehqwRDFJCtDRtWxY5+Th2sJxhHLiQJZ0lwFNLEUd+UdISTju/WR119N8OhbdKH&#10;H1kprQYrxeu17Tp4HENcwCriPEGgnm+1mY6A5LZgfw9ofxX8Xe0DZ37MV21/RvvUGYh25bOOMkGG&#10;tgUXQPL3Wtm0ir6qkG4PF3o30LP6rKs0+tk1JRoVFS35wMPP09ULja0XC6DvqZvEqspFKjYz3Uie&#10;PKE8H4vWJLiYWZHjbM3FRZVVmhWoPZQnAXguK8RQrcpcUynKj9iwLvvWHJG1b9Mex9OiNilcdVFf&#10;LW9kst0Nr0XNMZGzNTZbEJewtnZ/awO5bFAgF//WrmHg7HcPMsCzVvFxseXJ2SQ5fM1RzLZJVcVV&#10;z1Knguq5NIN2qomb0Fc2Vnm6SU4RM3Q5TPH631FjkVefDRsOCKMM6591Vg2ZInZBcKOmCxrQHyjA&#10;jId8r9BFoy/UUwGi0tEHm5DpzlgVsFLZy7g3FRKNXAYhs/K1V7NXJTy56jnvGr/PFlhPzzXBO2+8&#10;Z6cWYKpBrX7X9p6deawLmcdkr6XdE+gSqTxrKt5ro3clU2eozj2xzIFS3qd91AFiZ1h8T6PJ3igK&#10;wzxlZTIVOOcqNKHNLVZLCqCuz/78uV01ZisgYtQXOUNK6aBGgBoA3zaKYxVz3QsdfBblCHAvf6pC&#10;0oYyCyCwiWocyUKSY4QjDy/gPjWEiQKrRM3WXb8ypatIB3CxsoRSKzc7jdrfuPyORHzQpXC+EQHV&#10;gkM2u5rqlBkI2+YBOGO7UZ8R5SmfzzltZ1POf5nOAabEQqvcrWczqz0vZcgkIHX2zOu10KtkBbQV&#10;f3KZwBMCtAX3V2t8ZcnW2rXMalyi1G0m0CSkdZonp513hWIjADEEvOUA2VUunGL6yn4RY/rM6Sxk&#10;AL5Yb0Ep3TlmUol7SxU5S48MaLtCGG0FhI4c0+SWqJmdw7bvKQQ270dyFhzhKKhTX99U33YiwuY3&#10;kCNsTq7ZBGOJ6bMSkr8/iCpxrACwGNiENMYYgQ3ZRjat9cCh6flzP0zIvTaXiQAg5QqIslX+Ts53&#10;PV1WRG1CsMRckynnANbNva7Vmom+0iqXXL86PdAD6RiLhJCA+yNEeL/h46eP2PcbPjx/KHkh7Kxd&#10;2ZWcGPk9LQnc5SeJ1IFUDaOesxCKqZ99jpiBoaZcbCUPhFCfQ8kt0et9NIlTwfswBNj73o4GUzE2&#10;FB36aypU2Q0suMfC4HZ/w7tsYOvPkCF6+3p41QePLO4sXtTbp47OM15FJ3SEaGT1nCJKtGLuzWIV&#10;2zqozApaZmRKf7maMJg7Aqg+gFUfTNVq2+V9Z9+TqPY4EkEaYhK69YB9W9Po3ooGoueWQGmIp6Ky&#10;Z1WbcNmj9RRisQDMb0zjhWkNxzFWsLBEHeWK/HXAe/DlpvEK+HVW6K7U+Gfg0GzTs2rGnrmuGwWZ&#10;0IOR8n40yrpSHXUq2sm1asejZsTHCEh7L7A20W43gRgu+64npMNJwBui2WgtW82G/RyFjtW/41Lw&#10;I0YgBnAI4HCAOCRAxgMbebhIKo09IMajquK5+jhXVYGE0aCA/HUHi6WAcuTUA5wVLxFVwaoAbKZW&#10;54RBwVo3GON1l2lEpoGV02oEfXA4DEfglZSY0ZBRi9DajmQz6R/z31crGa2GXAOxf61/riq93wMw&#10;XwHeR2N6LeBwlSA4AyjOglhnKr33f1ZS4NCIIPy23/EesmLlw2eDdTtN3hSk6JFzlO7JELZ5dLgS&#10;UjQE8HkRPsVV5GD3/0b16RoFESkAxVgxcG0q2wA+ax1AnTKZFdnnukAgLuFqqRJThTHy3gdts0CN&#10;orFO5hCc8u4kMPt6FlYmt92hVMhbKoocOzPqmgJ1e7ub1MDWgno8Oqs96+tnIqbG5xmmIfFi86CB&#10;EgEaHDeKNjJWP9NtkUcWF9RNjehReA3Sfus0y/meCFRvXxTCuweCZntWP87b2wq2ADiZwC1TU2p/&#10;9glIJWtYADFRyM28qXUDJ/WIiCwE8JfRb58tczD6ecVqaY9XaSidBl0K2KbUnEVBr6+V67OGGvA/&#10;fY+bgrxzYIumZPMsGPhS3XpBVBJz/XUWxDoDqoevOQgcMyFg8u9qTLDaDaHxeec+eNxubRVgzePa&#10;AsrR6AHHLHCOh9d99fln12mk5Dc/Dw18kPoMDUinP6ZqPlFsyNCEIGt7D7YCJKqWbLGEiGbQKIak&#10;Mt68IsIs0WpHScZCJ+6oeB7UP9Gq+cqtSX7yQoSOwuFHe+vKM3lESbLKjIF46JbQ380GxJMrfuzF&#10;oz0DBNrTWf7xfoPf1ATJ8pnlQcisrQmceLdz7EI7dVg30bw21ZZh1evaAo5tMG0bHLyatBfCWE8G&#10;rLKiUDJ80rVNHvOu2OIBwJEDZCXrJoGRrrPx4shJqa7OIdkrjuNQz8PAPgnVP9kGiufwT++xidXa&#10;wO9dphhkfcj9lmusJ0Y2vyFSHGYIHuHA169f8Xg8sG0bnp6esh3NGH9J/HdSq4fjAIHht5Qp5/N1&#10;otzfsZrSAblSp5QpjJxvwS7VUhxDAeU55kBjV60N4epnF2IorRtv1oxMSpT1SP0USCtwkgB4Lc4p&#10;O5Ebh2paAnoMb+t1J4/Ftm3YP32Ccw77nkSOQmawFqos7GRbgWf9wwsv9VmgrNQOwewJV8/0I3v+&#10;ExHu93snkJpZisUYETK5p3NOhoJasoKSOmHpCpgtoGiHnTUhwCarxqxxZ6YRRzhauyeNe3HtUNCv&#10;gzbAF0Cnxh+dT3J+zUSPfb3eyM8mExklQFn6L654lrZlIgKcJ5uB0CCTbe8y25NHdfiwLqVOO1eE&#10;qFVEkYi0iIDAMVnlRG4EZz1wbwF6HjzbKIQfmylxm9PRBrHrmiDKz8NaNlaRQCzn9UwIusK8rwL3&#10;7wbv36v2OlPLnylsRkXV1d83Yzivpj7rh6YdVxk1GCvSYLhhnKhSZ5/tqif3apMd4LJ2h2CjpSxW&#10;KSEEvL094DeHW/YVRCRxWq/MFKvSu2xQsTRZ2geKM4jOGbCXIiJkrz8OMf9dTXSW8dNwhNRYDcDM&#10;OnLkGvAsFfsMGdWNiDGFPCVv6FhGamJy3emCgIqHPKEJ5bVlM00briZAeaUGwbkn7eh54iEhfE58&#10;WYbevmlePd90+vLL5/yvCeRfLVTOrFrOfOrOwPTVQbZSoK/e72jvWYXUXWtCeyDfNtw43Vf/kn9m&#10;Srj1e+ZhQ74CmIpahcejwaLEaet2q25iEzxmCv7hKCoQlSf+8PxqQtVdMonMexNMEOoQkPPO+OoV&#10;EoEpW7/YYLr0c6EoGJ1rPIk1/0h1OogAO4prQEoC4PPoY6UOTOHKpPaQRIYTORDHzosxBZ3Ox+hn&#10;0z3OuUK1SqgawKBMyoJaJUv20CeC33z5/hiiagStH2x6X1TGkSOatPmJGsVafbjO9o6otXc4D826&#10;EkI7rw+c9VCN+mfisqYYCTAqGN/b3MzOvhmY3L/2WHFqnn2tQDPfQ00Dqt+7y4pBbzzoE6iwVQBA&#10;qTaNz2sORRVSoTZl9Xf1/vTUCTDG/+0W1wOXQPgVuXsm9Dj7+vBnLqzZM8XWCNQb+3yrpsyMt4ut&#10;FhmCafSzQjigbg2qxkPvhz89Z2k8GXUCvo/I7DMf29UzmSY+J9aCrGpY2ABCIJawU7HDESWtOR8A&#10;RdzVfIa0N1JugJPP87bJ8zMBgR3l2ruCeALahhDqFGhDfo/2hFVtJOCitnMxwdAn9k5nNSwr4D5k&#10;X+0th0lrH39yDjsle5GQe51iq5FfR1t3kk4ev7D39/k+lvzSqsGZEKy1GNRfS/aie9kbteq+VQy3&#10;vvg6LH7WP2tSTu5Ze59s/Vlt2pKVWZ6AjCFNgXka/F7qfl+bt0CTAMaRwERno8RM8G1+MwrudL0A&#10;5zh9rQSRO3UtbUh6B0rHNLetz5I2KJmZc9hqUt4XeyC1LgjUC0sKQZGmE3YGfH4OzSSu0mNUcsIV&#10;qxlH1SLu/9L2bttu5LiyKECmJPdljbH//yP3flldtqUkcR5IgAAIMlPuOtXDXWV7Tk0pk0kCEYGI&#10;43H0Gqz0ARkaNR5UyM1k3jz7etJPh9r6Z7uqTAn9z3imqog8mv/+2c53pSBfW41i2E+tzsecMzwe&#10;j2YjnLNca947K/vsQ6xA91MoXK9mWHlkAAAgAElEQVRwNs/VuWvsa2nGrVaZaRHB7EFEJrpGTUOX&#10;ZzhtnhOPPY36CV1gNJ8tddiJkb+Kcz3AE5eyzn1He6GwXyvwDfUTgP0rMjXGOe3XJTl7LW5liUXE&#10;tU22XxfWtqzZRtVSjdULT6welKFtTiQWa9GUwhBekamRZ9ILl7jE7u8YqyPB5E4gSFBrI191XRMl&#10;EWhv++l5dYGxVIdoDPnnlaGsl4DaOjBLOS+owlmGTQ7qv1MTSXhDNOMDau+IPf5r8P6qiLxbmO6Z&#10;JtqqNq8ajW/9g1afc4RhJeUZfx0Seauhwnuf75vPEH2/B1kti2c3C+OaiqMhr7X5Gf716yfkA+Fx&#10;vNo4Ldg0ZQPt8PWrtQH0xAEkChziAIgO0p+fE87PKT6Mrahov1ixQ02c34uC4aNcafYQ1uNHWlms&#10;C9VKlZ1ue0aB8rY3oUCqscMN+L0JOVltv1p548HIO5Yr8dfjNB1y97mdOB0HSo6iJrZ/2nll78CB&#10;1Z9dqdeun2O6VC/e94nHy/txZb9zN1D3Cri/ug737II0447B2qGlUvCb67ItQKdCYP0EWXVDQACj&#10;DmtWexmpzIZdEBGuQ3hWRAwRdRE7GgUWpb7npWtv6EFQQ7d5S91WB8xrzt9bbbHOLzK8a5wHO00q&#10;FbmOHCxKbVJJW/bw4eGbBbYBMLkjNJMOBFaRkHoYZKUKBfVkllWjaFWHnQCZJxwa+aH82fsbLVD6&#10;wAXazYyLLmFpVRicXldAQJhMDoC82sZTfA3e03J6ZvhSwrbgnV8Xwv3euQc2klr7vCtlnx4TvmJj&#10;t4G6sBr/vFabROp5D9aZzxuGZ1oFVkIMgoT1RIBtIhGUWh4AKO2vQcJk7CaAVuGwaVKFrcD7HXAf&#10;ff20ltx/2BC39T4WncNXfp1XZMIVkbADBLyqzNT30AlGQjNNM6yc6mR/EIK8+jrDPDFFXvmnH3gc&#10;00QEF2fLzfNxF5h6Pe6/Ch91KdFAxpt77FWpE1dHewbcqpr3Dh3sdkItzf7i8XjAcTwg5yTPuSG9&#10;jB0VCggY24NGay+e3l7lApnAvZsE11XtJACJKPpmY+JmB9BJjKQA8v6rFCtOGwRGPwfJioR2taD+&#10;0ZGC0AKkFsAb76H2XLCkiGurptfAPWx6Gl4bPCWln18N9LcsgGrC0hnAnz8nE+xFQHkOEITzbJY5&#10;iHCo12oKYoTn82EtPsLMqjGJqEHMnNs5IqCOuh78Xo58KKukAbox6GzFp2PqS1su1SkYuNUdxXnV&#10;+zXPEzCPxwGv1xOez2d7/jR56PZRCpo9XsvGq5mGahfNHtDvVSfNB2GZIWeC42h+8+d5tkDHrq7H&#10;9IDUpzQRea841JqAyaZElLFUzX4ihEefsKilwHEcQHSI3W57/SwgrJ+eHkD6fdzFAN35MJ/fqslH&#10;7eKzH7x6fthR1QmAj0hJPd2iwcspK2BxhkT7aptgab/ycRj3iTvfj7DOdpG1ZT5Dlv6kqonQ2v+A&#10;aoE+qCFrL8rj0kefP9tBi5AWNnU754pIdT5Py3pMBm/gmAzgR1MXYKaaLXa1n0rS4ealPxe8x+pw&#10;79frBY/HE44jw3G06Z+IANYWoxBZOG0wgdX7nZ4lpbzHHrZTqfZJvhGAhkKgzPdPrGxIB6MPe0Uw&#10;v1Q4rbO4UV8ieZSVqPvfl2bfXSuwTKgqjJMC67eQ6Fq4qPz/4nm/A1++Ub3eUajeLe5DJeICYPme&#10;nNBp7GmrwI02s+1EAcBWyXxHebMjRXafG9F+RvE6BBTmy3jXQ2PCPucH3u/fcJYHADylYGru76Mx&#10;6GL6AYRrXJ+DrIjH6yvU0hQD5SxwnkW8raQgVsACqT8TFSiBVUTiUAwzEIJmXN8G6yUwN6OH6HmC&#10;QzURSD6Vz94ruljvC4XMbjNeEgVbFtn6KpNHcm6Cx3YkiaZnRHPiUXhb5GV7BxS/8ti9Q97d+f67&#10;72dHXF4BF3emK1aK/wjI2II2u4mf8Odt2MSN+uSODcMVqXD1PdpmxFs+afXRdG+6TFxjkGRArIAU&#10;EUxj7dm8G28cQF9SQGxdWin47/ej5SMkaISozfdxf9+0B6s+dUTxY/bG3pBi87InQqhUTIGqPe3t&#10;Zxx8ASuGUwKjdvNboDQ7hKpprQCYzV5jrx+AHo3UID8oxUPLnMWR7cHAuwsZHPdyKGuqLBC1sylA&#10;uBYLgmR1FqwCrP3n0OOW8fm8f368hZL3px9XuU7Ajg2GqwGZD5f78HLP3AH7zn91B0p71eYADlPc&#10;ENieJ7S+yarRRWWz54EaFJ/uYVfRsg/8Neh/10OgJbpT+feL1YCo/NP0397v9K41zrq+tN6beiII&#10;OXL1i0nOFVC4Ew4sFcqLNe09tj3QugT13f6m6zvtp7uteaoNbubrVgUUHNY8HpTVKv2JVAa6TdJf&#10;Ee9XE28sLNpxbt4f29ZsQ5jUgLcH5Pxoe0U/A7TfsbZgI6hyBnBQ5fP5hNfz2W1MAvWhml6Ngktl&#10;fRNKCDxMJAKGIILeO/zPtWD+TGjvhAPr53LsFSl34kNAZwdo0aiX2zlZlsII8fB1hFD8POIEdGob&#10;AA/ea+uvEfZeFHlDgHgoBXAV0tfXbrXSMrtoCkd13vcppfZz1T7gAcmYACYxu211CzbVdX//6XjI&#10;6zweD7kfTA558FZ+nvbJVnY8Ut9U6uf/aWxlWxZAhUdX3be1l4QMSSmJnVhKIwcidWyhqgm+nEYY&#10;euaJMNXLRoCV1D9pAOHjc6tAXYoJC4RuVXQc3fIl2eOEwADrID2/y4Vjmwm1jxOlybO81X4k3up6&#10;4mS8P5wslc7S9pdHv7+mppJ7xtOSVX5Jz48xuaknNDyoH13ryMpN1njzH+t5ftYCk59Lu9YxINxo&#10;2/clU8vgRHB6Zf/q3I594m0wuqjf4frM0gJX/V6jvVM+Q0LjnqD7UVSKU6I1CGpVCk55yOIUdCS9&#10;IhSEBOzPqBfG6GyYHTaxCje/FrpFdjtJeihNlq+mzfw9rbXC53PCr5+/4D9//QXv9+82CUMtk+D5&#10;fHXP9m6HnVKfEEKxJJ2wDZdN48nwEXyOy3p2rmVB7CdTn2BJGVveSJ9mK7VCoTEl6TsWxgu13z0L&#10;ydrXjdBx+R8TAz07i4h7u0EAVJ706eSgkM9dqFd7MD0pIlhEgwtcJrKH+xOx+VfgvQ+c3AgXjXdv&#10;BICslDB32c47ANhq09pdVCNaNAn2ipQ36q7vANaIJQQFcNwZOb5rERKPkQLYtHBWbpIUiYRgvN8I&#10;CApV+JRPH4lVzU1VGy6hOqhkaBxGRCCNRGm2mSCAUqmNolTqjSVApRZQUQmM3QRxqrP2nGLSoY/n&#10;JQGeelMBeny1Qq0JUlfCHtkV9f3zywSCLuydhpR2D8CGK6IbBFc00nuH9CIzGaL870knupNrQBcs&#10;umkKYApCs1jB/LxxgxApbnYA+pWyezdevgPur0Lh7jxTO7XW3eyPHcO/suJaMdy7vfPeQYDLceu7&#10;RInde33iOy2v1eqz2D0QpqJmD4YY6YwlSWl4tXuQy9R6N57Hq3u5HsuPi1ANYHHYmFwvsJZVrSDR&#10;rL61nNHTO1UFq5LyJtaKcgYciVXZXDYHEwp+SfmA3rGWSHnpapKVhqKdmyREoN7cVjkKKSRC9Wds&#10;jZ8nTVEyPkh55iOfUeINTT0s0ClniJqaAvlsKuZ+1u5pTMZDCI2PKgNZDGzw/RzNYLPwmZ8PDSrv&#10;wTtbg6QFgMUTEWr9dEuZEbirp7TIBdlu/KHRqY7dM4cBuIaje9o2QRpUWoH35s/dAJG3tmlXqIH3&#10;q+aHAYWkwBJZn0l7D5MTaNqfNbxeh9+9Bu8ZtNfvnwGlOyqcVTM01ZW8z+AAD2S6IHqQb5KuO6Jb&#10;E/V3w+Lv1PRLsArGZ+M6lRBUsGrsN+tBGds8k5niAdWI0RRGGZzBMLyhIyFPpJreWQbt6r1IFPKN&#10;6l8A026L0GOS+5hJburrDkLVetrgSAR5RmptXtsEDcREAHi9nvDo/t1TbYLDZgcAxUYkur+8IUZj&#10;9qvJSm25YgBFAyZpRWWb4rVkJoaPSNyfabu25nef2NtceorhOUKuyGC1qw6sXZ23awHZTOJHQKP3&#10;oI/2k+Qsp6wFBE3TcK2+L9O+FQl3/P6unzF970boZlk+G/IaOTWFbq85Us7wOB7K8qOG+6q/DmC8&#10;n+2kQa2pWQ121X0tFT6fj3nN3O87q2nN+dKnDPW6hG5zVXt4JO/RKWEXUWjiRNs31JDc53XE51Xq&#10;GT4idIDRr4Mic8r5gXKekLCDSQpUTSm1PbUHziKhCnQkqWMAER79YZL3WjXYhTLV2cLEk3kurT1I&#10;t9BQ91p6SF7Dae4jJQ+JMhz8+XOGo5SR2QezDTL77Td1coHn8wnP52OybdJCCW/ZU0sdU6uq1uaA&#10;baqs9KUlScWf8Tw/l+4Wdq+EaULmjs2eFw1EAs+71nnT8wWxXR2ryCVcF9CGjypFPQLnK3ZlurwW&#10;hgIWXJyVpAhTwPg9Rz28n36Ja5859NSeeXPQ7ZV4Uq/nAYjb1/HElX6Oxnsh+LxP+Ouvn/Cf//0P&#10;vD+/ISWAx/MhkxV6/xthxQuBIM092IpA2LlHeJs2+XciyDm1aQ9ovVfpFjUMog/BDQoSJ3lHqqgx&#10;xDJUA657YpktVnlfq2X8nAoduKcKhcYabS8+ck6iKc6Vu4C+Pqua/47Y/LvA2kUDOQP3yarbvmwQ&#10;7jYMezbnnnVHVCQxUDQa8Naw54RatjIeXCSnqtgrWb1CikBVwhrYoKjaJuVet1a+TRW6bkTAFq4j&#10;1IRMKJRNvQYZFWzehwYWU76M+t2NX0SW/ADlX89dJvVCo42lUM+uHeESZNKehwUAQTWbfu0wtSgA&#10;lMWCjPy1mRyoSJCSDqDwrDw4e4a7i1BzMnhxU2AJavtnwBJo3lKgvd9Sxg6T9JymNJYYvh3yv1EN&#10;jg9x8o3U9E0LpeCuCFgRa3eA9G/Ba63y2BUh0z7lXClWG+5qCmZXiP3p/nh1LSKgfKXyvQLtV+pv&#10;RFvMkAtdQLxHNK6KSP1gEc0NK2K0A46ijYCDyAjiB3m9hu9MhOzUZXrPYrLU3pc9QEdEAEmpzHsY&#10;33hd7ITl+H5RmFVyoYb2WqE7/4YnqJI0gN/qOQR2yHoNCKbIT9lD+A8rAXSgQ/sXytoiq5ilbu2Q&#10;NFDLI+gwmlxrdwNhaNEQ6g6yOgEBHjiP2vK9KQP05h0UqQFORDRliiBCt4ngC1i78kwTAOPc9R6X&#10;vL4HuKUUbR7UmogSlIBGTby3RmhYnGFKAAnlPB9TDgrYpg3Zya+Ns+o4aZWpAvlRjf0a8N48dTq0&#10;auMTL+o9e04Pn3MH7vfPnRTwnzKHwfbnstd3zSZkGJ8jMhiXHBFhn4eESRSLiKkJlPp70s/bVYjj&#10;ToFzawTZWOYNQbX2N2ZbrD85b3a2lZEH6t1zTVs44OKAWhLnLpw7H/Z+6fekr38DoAqY+CJSAYcp&#10;jT9ENNM+01tUIoZ5d73ft0RWWLtrZ6zv5B7fs/bjWria5zopJT4CRWcTdGWe2oIYwH2/3wCA8Hq+&#10;2rQKWsEKf3/tZ1fywYKTmjImOqKPx/dVg276tfSk3vAVt1OlugdgAnOa1PFNNySo0uqgne6BMdUM&#10;KJHCsnlS348lhl0TDV2hzSBkRI4ZMsX1sTy94kEDLywQwjkhJGj2CXrvnckMhJEpAyaoz4NLobWF&#10;Ux+WUi9r4ujPG+mPQDU12ztsYHUyQBtNQbrmPFHPqlbcD0CR3ITByMIRT/n++8fj0YLPcbZsNGei&#10;+rcASKhDoPtZTiSEQVONwgjPVqHrI1ul3T8mw7xQC8j2uY2EKN2m9hTrm9QJqNwtd2olqFDVlNog&#10;MnhMPVMdrw2kQhz7fpQQMmRlRbgRg/XPpKdGjG0TpunMww525tQeVL42WdUVtRJgIqkltYUQWxLl&#10;nKSGmBTeteMMPcCY+jNz5AOo73VaSVx7WG8tZQhLgCZhganxanMgkK/rNbkGkNeTiXqfTqo3w7A/&#10;tFM0CbQLw5iuGADrXUGJHkcbOYVVpnrkV59QIB4ZUxOgUpviUE9bIDkQBNPFGYn+WteF97qvQvBS&#10;YLDHGvFS9LXHMkct4icHfJ4O7/n6+qeU4MfrBa/XE3Lutkjd0u7xeEJOqm41+6sSLfe+yX52Li5V&#10;sHLa4528BsbaTJ0s7jUb2+U0BzQo1SwLISVarlFSwmFQtriq8pJplxJmKGmig4F7FiVX6MQBdOta&#10;PkNZuLwIoL4jdJlERCu2/u8C73cgi1EQ4lDA0YVScsc2fAvaR6nIYyPCDRhjAdUJ3BDL5OHTwg32&#10;5L0pq8x6SEefL3n1NnGQH78PZXvi/GvRx6AgmAMiwhoF+p+87pSPGGjPWxxBIOra8OHZ3GNSx2RI&#10;UpiVKRmYtHT9gA0kpSvnR0jsOFCZ9bKK8hqOOav/1epGYfu9giSH/9gwxsZ1T2Gm7wbsgWZcyVX9&#10;esMtaLy1YXCHDaKyi1BAGmll6qScDUgFZOCThs/YEkwnQwBplcISjNww93dH7XcqPa94W90j39Bd&#10;KujV/MI3vfmfBOquSJyr1/qTUOBv1ZG2OYpIKU1RU2jNsweicEl0aZBzVpyhIaD0Liz2M6CAaVHn&#10;D9UxAi5BtR1Botf8+jpyMCg5fApNATatbWIlPCu5eLRxPGO+gRYLAKd08AXlUHORLSbEWoHMZUXF&#10;18Yk/QAqQNEnlhVQwUPmOuZOtTSlA6j7Js0otqaM8hgVF8s3NQlGUlTaa1JpBgEqUWjPIB7MDD5D&#10;U/ikPhkmdtqq4J12DExuf04hEEjm3M9hKGKVYK4RmKuDrAS8zklUcEO11pTJcoZp8kiU41nGY5eT&#10;SX3MGQMFKZ8V6EJS9KSi1GcKrU0OnGfAqoXLj3AzzSibn4cAOQ8FrAA2/Rol42WfRP0n/Ue/pqzO&#10;B2UTIH+GXnRBqplqzWgLH8xtHSpbkPHZ49Hn1fj6tb95rEJBrcRGAtAgyMLK6o4qbCfoWVmYXJ05&#10;Ouyu4ZoYAjvL878/O4nVp48DHs8WDDnqP5rsBKBPbcoaIge4KU/3pPIuhm3HMCRPzDG4xPNofPzK&#10;/mb795EExPCr11kVq16pKXaTBNYOm0WawW1l08Hq/Pfv3/DXf/6Cz/sDOR1w5CwhzuAbXXX2oldJ&#10;LurDVYieth/zSlZvVaGb9dXU0vhahJQIELOpR0KssW3sxrsXFKHTjgU0IqOi1MQghPhodlBIvjzu&#10;CRGUWsKcA7/OtJrZW3WsxCkpzapOAH3GzOp0fd39z99NDPtfuxrKg2N8LdietdnicU7AKaBgI3Ky&#10;AZy0lYm6geMX27Z2e7zP5wOfz0fUvQkRUrel0df56JYzYr3TSXAyhC8B8QSDqD0rAALk1AKbjfBM&#10;9a9MlGgh1qCAaCKHhx2kyuSpg8QFqoBEkPvabeGrL3g8n5C7KhdThgQ87d6+X1u1cK0hJKqzoOIp&#10;Bb5u6JS+PkthEBjtOWxkYAfmOdA6JR79NwU+quvCStpGELV9rRJB1uJSqg0z7jXZ8/USuyJ//trw&#10;SgAqBT5ne2/4erWAXmyHEG93RBXOT59qEDKMia9WRpEiBmWPVWJEVFZD1pt/TPLtcD8mJ7VCnQwu&#10;YydPmaBa2RmuFdTOwlAr6g1BhdMBxqeACEe72KSqPRIR2zolNPa/K2Jwpa6/g6uMgHUVzK581u33&#10;0aWlnT/br2oave8O20tqWBtCqLi3pHKC3Ibn4PV6AiLAP//xD5moArWOZE3lJL76/DNJrVNdWlDH&#10;BxMqLwelRq9YJ4LKW6nxVIEF7lMH7gt8PhXeZ4GzEBRCk1s3zh+FMyprbgSbkdECzGPbqxFES10w&#10;XIUk5akZjpw2mXIw+o+7WIuccYhdVItTHYtj0f394P22eVCHDaJTn+C9YvJuMOXO5mKErdEFo4XG&#10;y2sO0wUBSnBSa5JV2ZjQqgHw79RS4p2kixdlpUNmLH0uys14hlKKkQsL1BYvCBQsDNvMzWEuyQDD&#10;wKGMKtxu1EIoBaZmu6b7rJhvqiNooiqw3m90wo7VagShY2yGjCLEEDgcGqkSoPyI7QiYUYpON3YK&#10;i/W8yygIlzPB9lC5ColDpR7QODJBEFookw44qcJEiY80HJycchm2gVlfbFp3AfILgPqOwp4PfA2G&#10;+mJs5Rt8CVbgrKxbHcJ/Eph91civVPZ3xhzXkMC1Ym9mliEMtbW/J7fHfAccRaPgMZA1+7n4cDv9&#10;6JJSIiuKdQpc2hEkUcjjrPAC0JNCY8TVkkZcOMWFHQF68BywNwl5At51EZcSqZF9iBWb0T6mwAOt&#10;gtfrHpPj+wCcUhNNlsgoQjEa8HFqbD12b3Yq1ay1ok4r7QoVVXTPYWBEAFgt4CNcM6diyRGMBlwB&#10;5HH4HkpEqDymKRzbXQFmfP+tylNhwxgonJqxo4zW6+umfRvNWDLqMpdMPZBSMmqVJKoo7GFNZSao&#10;HIkiUy00ghmT35+VpRC6DAFZt2lYzowCl71xu91LUvsyom1qASB38NFa1rTrmdzXpzTO/Kq9t7va&#10;aChe0wD5ScMm5EajkxEDUNLh0bC0bbjKW7kD2l/btrVrR9Xm3lwR21fn0R2f9lVNFNaDRK6PmMNq&#10;PbBn6qX+cx6PA47H0es3G1jL3qhivUAJEg1NmQ7tnppt9JWRPdsQPRGJIRmzy025cx6qQX1pPBPX&#10;/kCX9Qy5BOthZzFCQlPmkGdrFaQzrFCRalip+ev+ekM9Kzx+POCQEEeavGpxERyo/6yIFYv32AV1&#10;ns7KfL1G9JqZBSI0rafZ/mmsF70IVgrU6RnsB5b3sNaEVeQnDdrzXAPu1Ih8bWEz1h+68EpaTgZ6&#10;7/cRRBrtJRjaT62UhKtn1dcnuyl+n/tTeiDsIGXVJDZiU7z3NVO7MrrSnFfG3v2Vg9k6MScueGTv&#10;Kb9WKQWAmAxAE6bb/O7JhmHqyapSGiCmJspqrfA5T/j58yd8zhOOnOH1fEGlqq6hvbdZTRMZdTjF&#10;BMf234qswSNDogT5eMDj1YB7ghaQq2s4DsXlZxBTguPR7TfyeGZqJzzev97w6eD743HA43G4iTgK&#10;PLJBrI50r9iIhWb3AQA9uNZmEgI0sPcsnz5NwMB9sxISYD6hEU4IgKnwEiGS+rprnuhV9QYEpdvb&#10;MIkzPhM/my2g9/P+dFL0MDZUFRs5yHbDpKaR9ESq7b3TkCLhbHmq7YV3tYMmC5pYpKraVK+VGu4f&#10;3hIr6tEHoUOdpNCfBYRA1TZs4OxHKtVJBNa2wSC7ShP1Pl8pobNfjkNDQQG1u33JCg+qupb37HF9&#10;vssKN9F4RRtUGGTzyChBN+2NAHhATs0G68fr5cRLc/1qCd3x/AFRszTFIcZGE3WBat/sHUYdAH1c&#10;g+je007WtrXPtlkIZ0EREnthtRZmgMkl6lba7NgBYDInBnlemsJe7fWlqukkqC3Zg6wsUGywFhhP&#10;JOybe3P1fSwg1BOQNyrBPw6sDQEjNeJK2v4lCPfcFa13R21XapbvAnOtD7F5nTHfPrOGAHGaMDpg&#10;9iKs4tJHzBm0+eDDSJUSbth+3H7plaHAERWSIZt2L16YubdC8wYCe4B9enH3sI2DusqIix9LMQpC&#10;p94niL1QZyLGfY0OBjEPFMIOmZYD+AuV9Z0Q5asxnHizGLYVw0szPjTMbcf5kL16X2u/3T1g/xUB&#10;uHhGogZsByZc+Yf5MfovZep2/PXCLucO0LG7LnRhG3B3X7n6SKv3vQeHrOffN/v5nWuxGp+O/eSv&#10;yaPl9UblREL3wKzV+5zvA06KDQ/+I6bAjgHFVxTRNvjYRqDEA5ItAPTPzhmGX+kNgnz3Zzzibgr4&#10;TuLWCVoCM/mzVpWsilxQ2QTKfoCMxGqM9qqRc8Tar9XYyy3ISr0wtCraBACU0ACtBvDvPskVeYwc&#10;mvqfMAjwq2GhvwJ9qNqgySFUpQEVEwEqQlLAZUSAPM5cISWZFOoj8OQCQWkuV5rfdQeua7dmCgFe&#10;9s7txMmwZUrG4ohBL72/+npoiFazASekOeVAN2n++lSjAvjHeLn1S9YggVH5pMP6XtNQWvPkRHLg&#10;GfkwVHMVZ//alGZPdG2lFV3XK1D+KgMmrIXVlR4B0uuMmB1hvAOco0b+ji1cRL1Or6VA2PD5IQ2l&#10;IzyOAx75UIpJ6gROdiQpq8bjc9eEfpL+KjKq6p2A4ypcOAIxryYXyHz+PqmjQHa/z6/GxbWdgFZy&#10;el/4kTWRrDe4mrIh6L7P3XO8gWRDRUuVlpYv07miveqxbupqWJI8Xunn70XOyZxD3ubOg8+1jj1k&#10;J65ZZa2t7GNSwh4KS5M9VLOAOqZnewTPkuSr+ABavYZ5X2QbEgbBw2kUgOB6kSHT7/TiOuPqWgSC&#10;GwUtyOfkz8LTc0Od7NTSwCHKBKXYnq7ZrI5eECoB5W6TZQjEWPGcj2yIYCaJi1ijxP2ffu/8mUsp&#10;8OvXL/h8PvDjx48GTJ+k/OSH3UNKGV6vFxzHwwRX6vt8Z+819mT9fKVeL+ScuiUWQTkL1EQAmcTm&#10;yvbg1Kx1ZLoGxeqnVoLP5wO/fv+C83O2AN6cGtiEOBy+YNhSyWumYVvDQD2HDnO4o89Qs8Ras575&#10;nO/2s3OzgWrgeZoEKRrHsQYMLZj4/f4N79+/+7QLwHE0UlJCcaG9zywix0G8VA6+7BYciFXWDrBo&#10;sfLebQNvkZTlrev3G17SyIqUMMihoil8Ve+p41zgEORqazRFmEWiu2hqUIPMfh+Pek2t7rfWohTf&#10;G2MbBAEpN4B9M/kpNo3JiD/WvZ0GifESmxng/bXVoQ693ddEFBIM0ZkpUwkKKNeExbh+I38LqLah&#10;FTMNqj87rUWZ/SLPGRW2j17js7ovg5FhwNaWKTUbugwAUHqmRpIpHnLEk7a0ahp5fr2RgULuWlYa&#10;kzmRCJVJSokQJ5isxrR15oqw2dWBXl2/yl3428D7laJjp5S8AmquwaFrJWoEYIde/HrITIVixAbz&#10;YID7O+rPuOmBZUBVHCiLl9vwS9MAACAASURBVODTCrBaFvsmuIPCIElznTrzq4snRIKUm79bTnko&#10;9mioKYW1raTU4JZl56mAatScaFRRpYwHxHvdj+s5wGokDKF0PSqq/eKkmcWhqpMHK7DEsZsvBrAH&#10;/JHH6x1SahvuOgUb2lR0C2CDGZefDqCg3V88aAKG2IwAglXo6Q4ciDb4CFjwtiC7PWHFhn4DLl8B&#10;6zw4D0qBFn7dzZG6K8LjLojvpwt2oI9XYfhi5d4hQrffY6S+/wbYv+Mnt1OGrYov/JJcvptPcYec&#10;GQqWAfBPxKO6ajYYp4fMQu0juIrwhTEBhommhliP6u6a5/l9kiHmCVNXOmjbhuie6wtB1jkMYdqL&#10;PPiPZkwcRpFZO7Da30/qnrPtR0fFUf/53fubrQqGilTtl3JtlMckAlQkKGZiE6cmlElhHTCneT49&#10;pqw9/scF7wWoWxMaYEim8Rmj6TQ6JBPsJr7LtRrVmlXEaPA5G0Ua6Gco0bQuxPs98cQTQM5HzwAA&#10;p2ayz4AJ8lN/Lme3awxIWf2wN3QW25pkgpPJgff8NU11M0KPmTxA0IG5eTTlUJdKrRSE4UqTjtYS&#10;a0WCr8J77xC7q7o6qvB8SftNuKw/16JptlWdfCcAdwaaaAt+akCK97+cMhwpQ8YEVe5lHve0W2z4&#10;NRkDYbUDgUVGqcXTGSxIoomZq3NqR55of2FtUTIs1HQjHasndoTOqkbSthbt83FQIMhzrT2d9TMp&#10;GSKYABLbDCmgFObwVA3IRqAQ36863f+0rB9WwKkmEtnKp1nY1amGsX7iWnkXW/VEqroVGWRrGbKT&#10;3woc0fY7Ws3O4ZqlnCIww4ShTYFWh8u1DAL2vJp2BbzvAx3nPtiESS6eiVWO0gik18/JbG/q13pb&#10;L3UC7CHIohAv7goAqdHxDJgSzN7Sch7IHlHlz4hArB88uPZ+v+FzNhDb28S8Xi94Pp/93wcQAZzn&#10;pwNLLbz0/f6IYv/xeCxtuGILjQDEVzk1ZjKGRVy1TacjdZ/4vs60jYsm5c0z3PeE43jAP/+VZHKd&#10;wcSBP7T66DjSFB7JXutcEzBBwOtXg/eaOGj7UIYjH1AfpXvfHw1wP8YUUORBju45Pc8PfN5veL9/&#10;w/l5C3GDvSbMR4bn6wWICM/nU17f+OiXMaHA9nu8r3C9VZW3u5I3ACYY1mXoQeB1bxkJHvV1mp/r&#10;2dp5lVUxB8+m5fvw+7z9+2pI4RHAHONhWlSZBIBHM1GnBYjgyS07gLvJbttPhvv9G43l0V5gqS1e&#10;9ZSFroX9PhUJUncT4FpXiG7amuTMGjZd614ep3w07yLh63cuTBLiRJLc6cX1W2h7YIHzLEKAleKm&#10;96bMTArt2gxgr4B7/WyMKafRg1c1sVmJgBiPDKzgojrX58xMYp2F4PQbt4avwftrKGd4sZtU4AuF&#10;7F3A6J73sA2oE3CN4kdz5RKJ0UqFvd//tInpWbxN4bLzQF0VTrsHegkqEwUZttojGpVtDwkwAAh9&#10;tO+h/EI170GDyUXLSuqwPWGv+Ff3/Kt+o8Jhk2OVmmTYTiAK/SonwC9M8h1WEApOvGMZGl5nzxiv&#10;CJo7z9KdcXkCH6J1ibkvCt9xPXYgpAnqC/b8u5ZXV0Bo9EysNrdrMnH2U/0TgF2KA5UrMUJcMFRh&#10;/wkZ+e3vd/vQVbCgLy68svtyKsiBY15FtbNx+IYoWQESV6r7HbF69d4iS5wrcP7ue4qV+RvABxNk&#10;yQYiZ9ZAzX8dU7cix9nb2gAien3uCfCYZAiUIC3CZwBiF2Q+ausV/zWOHGTLDwCAxO9N9ngIgFJQ&#10;4/9gVXRRAkxCSN16CJGUZ/i4Ly47sXtKstq0q+BzlveUErhCMvbabGA3AeZ4cm7YgTggU1819q7t&#10;n8V4+oIaVdYTcik1X1F1RnHxOojSRpc0wC6ZM8RYKE37s30GtBp+pd5C7SsPYMJ9dZBg23KSCn/s&#10;TqC9KT5SNsp7+8yBGdG2Ic4D2BdlLg5fWfbIRUhK9K98UQEMgKZ/JpEbif3yrF/tp1tl9vaMWItl&#10;rtTDKyXnN2fxjghQZoqjPqs0EQWTAKDX2S1PsDWQuU9TtiDio0/kYKgwXirSwdo31lqNncPus+5A&#10;+zAY24DoCXJqn8cDyKM8na1vdj//evpXT7eA8f0HzJC6ujv1kEH0e7YXRMmfk9zO6hSaPM11HIeo&#10;bH3zjZgAqRrv40gQtVO769eNlJDxM6OBIrXSCMJaLzkf4VXNYgGDCqWcbnodJt9ys/7UL62i10G9&#10;Grzz1iM+xHbnCa0V+p5Qvcri0u8/IraungFv4chZIu39FxF3TfceoeeaYPNrN9fRnas8VVNrU9jn&#10;3CNONVM8n3Pcl+osCLaA0GDXeZ7wfr/h58+fUGuF5/MJOWcjqnk8HgLiPx6H3JuUCuTceosW6IvD&#10;893dO76nbO+Tcx6AcriPt9qw1NrV6Moap1Ij32QNauC+fcaUYGToBOAig9s5t4BatpwBGBOc7fUP&#10;WRv8NUMNTiEplVSQPdsV2YkaAMBGcBz5ATk/4Pl8jgDgSoCpzkInJUiptU1E/Pr5F9Qe5Hs8DrlW&#10;/DOZSDEgtq452IoMEPKhlP+gfP15olJZC0JCZ6sLym6JDAjs7UkA7HQO7wHHcTiig6/psIHS+5Be&#10;p/re6gkJXddFe68Hu+eahWvrtNyL530JYhcFcgRoALzvhH+zcDAWOPhJHy3SWZ9DVZ6d8ffe/s+K&#10;VBs+Rsb9wtuyzjkGSqABPgerXWeeIJx9+3HuQ1Wot6ndk7KYMmvJZmDptXLHbaSJaUqf/Dmh9iBz&#10;3u8r1al+B8YnYbbN02tQA/bihU96YrlPZBuJIcm0Qq2l5yJZVxT/Ga8yIXxnjM5m9xsA/yvwXjP3&#10;y8JJTLitP+kV2BQ1MUuf7wWwPW8KfCuSBMegXePtgiNN/tXmwv8B6DpAPlwOI8wsHt5SQNGXSptp&#10;jHoxTTAKVNVMYZIwi+M44HE8upeoDS0ybGLfMAgQqCjfSU5T7x5ynPJeaj/cOSQsYcOCurqJ+4BJ&#10;dT80PSpVui4DSSU8qifP10rN77QUqFha4ZbcNXGbolVdo6gm7wD9u6b4bgNumleKAIDF98DuGYTt&#10;wEykSrvjj3tFzkXj5PpromAt/bNnJdP1NVxNAdyZfjHkpDSmGBYo35KeV9cxKlRWe+JqRH9VpOgE&#10;+BWIGNl/XBGv9jUgpEjvAO871fx/c00HKTNO7JEMgRdnzJ897+v1EAf7CPHMqh5lpSLXJJEpKggV&#10;kYnJgYl1Il8AaPIKTs5mZQsEKfDHsoRxkCXg0L95CwgZE+6qcXAF0IqctQSmmhxzBCYgQpKMFp0r&#10;o2XdrO6UD6iybLqdDB8NeSivB3ifRFUlFnMBeM8EClu/TMF9/WziGoqcQr9/lYyVouYVXRizmaLr&#10;IDQru1oDOLzbEZo9EKUR9DpGuhFqB9OihnoAxMmNPFuiOeekwPIxFs3ffxxZTZGQAvI7mM6v1z9H&#10;zhkO15zaRku/r2ymJGRiQL5W+/ZbG58kY9gjSFl8v3EAfrZW2U8NrcJpV2f/f/fPtf/8TiyyO5vu&#10;TebuxQV6IognPsmzZxERpj5aTtmQQaAyDFZnIwX+y7WWRs6XGRj5JiNnByr7hnx4j6duc6QnXK3J&#10;FSviJXAdcKkK29VZmiROOUN+HJAfnQhLTcWXlKWUHtdPXSkqzWsnV0sp/ZmwmR0ePNINtd4DBXhG&#10;MHaZuyyzKPDUN9YpJaN25F7AvubYk3TdYhLELjIsVsBQ+4xVfmYk+LE9J4GPXEiIUHH0aVQrnO+P&#10;sTDx57kH1q3ftAWHENEAoxrMj+qndY1jr/OqplhNQ+qgeSZ4GLR9F1sH6FyCth9nNYWFatKGhDAp&#10;pcD5+QgAl/IB+SAJWKa6CjuuEwkDyEAMGIKP1y0D7zpfTSvLh6I+9XqiGEV7SmlY6yzAyFoLnOcb&#10;ak1Sig3AVhEiKmiygccjDUdnv8jzuDqLaL3Ppz4NRwoo0xgDb2ft/EbImKWOEfBe2UuQe21vUzf6&#10;UiZvDkjpMAHycNHraayqhWa+AajC8XxATqlneGQbEgstS6aUanCVRh4cgA9o4oqEkt/DAoSE1bxv&#10;fl5qpR782b+HHQJgrqOuetZoD9LZAiw08dZFd8RVK4vi1df4+2fFtiRWUus6h4z7QTSl7HsX35NH&#10;n+8Kk6St+NZlK24mF9iGMro/fj8Z6yIZUL0GXuvejssSmer5YXzNZSwAXOOz4nLBtlb6PeDo5Uh5&#10;xuvrN9/zIX5hkD5J71pFKDGAeRo2hTR6GlAYoa+vtOp+BvK9sLiD9ZzxICRt0epUs2b9MxVNoi2x&#10;6wu7478dvLfgdAzKr1VE1ldbrxlUH2Y3XndHUenEIGCGHWmFbtowNx10AZL0jjMTt1v3qDmMa0+k&#10;OyrgXQN1xy+b5oszK6jRKnqSGjU+cobHkUeDTuA8610BDJadIq86UaG2pLzmaNDOQEYBtQCwA7E8&#10;KTsCfgE9Cmn9ofUIPFlFu3lAwY53ARkP328Il7uhZVt/WcJpXeLq/nLAI9mGwH7fBVig1V8hc7sP&#10;UN01/lfr/hugfQf63vm+CbjwbH66Rwh8Q3KsLG6+3eB3wH2k2jRegQviz09t3CFR5+sNSoFMjgSz&#10;wUzR3kZgR35hY72kVeXRpMD8zKsjDYaFzY7guQS0w0wG6wcYXxtw5OQI25Q/MfsixSGOXQVRkUx4&#10;K/EotPxZNfZi2qPf2zVoCxizxruSm2kPQlDBhptiRKk6OFwusdKe0IwT60LVK2DG52/3Tgo7R7wb&#10;CNBN4unQYkAbEY+EyjtzqP/bvVEkPVA4cRU1EV6ZktAGD/cvaKSNIjwIrKczA3Y6GFXsYMCGnZkz&#10;lkkGIUTGaDLq+iYSGlCClKvyBO7e9GjvjbbL0SP33oqAf1BKWVRIAiQNfb0A90w6kHstsb0J7CPY&#10;KzZ1db5uusTnG3UwpC+y0dgqSbOtlP9NPefD36xS+ArEvyNu+UpEcgHg321i7whHfF2zmkycP3cE&#10;3DsxEMzq/wGC9lqx2wM8Hw94HIcQMJJdtQMjEFTOk9tj0NaHfkLtmzo+DPTt/6vy/HvbJ3fvqNta&#10;qBF100+hGYCfwJkJdIYRcJ0EWNKva0mPlnPCPrskhHf7+wqf9xuoFgB8QT4OlYFVzTX0Cm0KpmjZ&#10;Q5tMkCCZvW23HmUNtOxiY8HA1jkm6Dvw6NXAHqpzKwKotLp/3ZdubCIXOTFiryE2RgiUEmT1GlWF&#10;uk5uBNF9N2SjHfNnYJlrgqKU7qQm0HR9MN8DC9xHStEoz0pWbj8aODicQ3aln3Q/b6i6M2AeZG/C&#10;BJhbOHutBUrFbmfzGz7vd1e/dzAdkwD8n/cbfv3+1UJXcXib60njszS1OxPIHtA5jgNeLxKAnn8G&#10;MLAO2Ox2ZG23gNWWOzPOWP5+7WE+T3ujEBYpobs3LmcGlA2j64lR2WcJYKztuaRuwtAqToKVna+z&#10;rYsBzlIAa4Uj534ud691tz5KxwiazSEaIJEB33KeUGoVgqQ9+0mwAL62WswwPRckTUC34GuhUY9H&#10;U+8fzycAZKi1TVUMwhHEltaKzxAgN1JCMR2D7KcsWUpAAKWvpdq9uHtsZ7NqrElyOlYZH14AYDN4&#10;UiDuHPc8wldWojDfF13VND6fgElGXQevpgrnvaWG1lm7GmlFXK9EdxaMX5/zNjNlzmCJJk13JEgE&#10;+vr3r+3ffLbJrtTzOREag9VTydN7B6uy56wHK4BW0xZUQ9HA+CxJ7PlaHU+9HyWgNAR0RBUqFajU&#10;wr4xNaFA6LoB9t/22SDpmXQIPQGN2qL3rlXCzLtNYi2qz+sPaSUlUBo9zo7ksutYTTMElfgdrOHP&#10;wHui3qSDn5BYtgZDoaQSosN3DXvfjwsAKwZKlNcr2BE4rcYGV+gq6FlaR1TJyHqUFhzwFakPrtSv&#10;K1XON0rOXeNnCZcrXZa2DRgA/pESPI6jKeIU11W1RyKMAL8xmjg8qfg2VKhQqECpBQoVYb6EAQu9&#10;1gz5peoIGuk38osMyMwFQfPG580nydcnbH65mIYasxI4hSOIJyBtnHWuRtt393b1j2FbIfZzHqrw&#10;zX1FWBbbl+o+GgplA7hqKoNgmea+PwDhdghepAq/qxC4AtqjTYyiZEeVeE9QLdkHcBlIc2dN3Pks&#10;d8iKiCycr6NWBVxZCOH2915laoGOhXUT2jVKei2jQ3eM/nztG7x+32imDjyjviKSV6+9ymmY10IN&#10;FYN6YkYH8WjckFUyIN74CDoyO3VVPioyhC3QtEKiAUQICK3ZTLkD3/UcPonmkjjQGQmg4hTSKKp1&#10;sr78rQCqtmhBCqcwxJvXoE+0US9GilK8JLG0hYAHGSygq3JCUHlNy7ReG6EcTc8IxNVntQ+v9eq0&#10;WiskGadNyh+fm/akKZ0Ozuhg2Hlvq6l2NR2N0DMAAzrImDgmOA5ns6NGUk0eBhprVgHuQdQ9nM8w&#10;mldv4aMbDj9ZJRY9HfBOPchW6jccHvjkvOa13cTad3z4Fut7z8TA+DyD/PfPKCacLXPUnwMwEUdL&#10;4D7ak1fN5LcTP+saE52CHbc1y92zZzc5uzpj4zPbjsbrIksD21G+D3SFJwHB0cH75kFcgT4kmRbx&#10;pLCdShWFZB1ZI0rNIWOKqNTYCC6HSKvEdmc6DJKSgXNzZ1CRF/JMDvRM7C7Y5jI0LCNL6MLs8TtM&#10;P/ozB03RJuIQQEiQ1fQKGnAXVKDl+/2G379+Ar2ekI80VHS9KWYBT3teR291CWyAJtUUuYzrgE4N&#10;woi11bRnJglyTmryx9+3BjBUURSvaimt7JyFHMOrmcmMoeJHc76oE0UR9VVC+DA3mzzogGbO7Ty3&#10;ine8AOLSRNB7sH2oS9OoQyy1HTzTWjWvz34MVeuRXabkTfYzMPeJheb5/2mKSKeiJYNO6+REEOsR&#10;XgulfODXr59QzgKv14/hi45NRf053/Dr10/49esnfD6frt6uAI9DTTcMCwbIth7zggPO4kDsNZfO&#10;a2Fvc8ZYsNvw4ZgU91Zf/p9mlfMDHo+6tRydBHaIYkfEZ6Oo5nXWQ1L9dWo2jp6I1wIQIeuI64A0&#10;TffXUkboNaYx8xqRvjiIrUaY92yjSvB5/zbWRI/ns12/pCf37KwnYwqlnPD79xvO84TjyPB6PSGn&#10;BK8fP+QeP59PeDwOwHy0fawU+Jwf+Hw+8Hg84PF8ip3OADBbyHBCF6iaeB/q2UCdXD7LCef5kYkX&#10;pVUyeXSR2rzWEkwhkMn+ib3RqddEqOyJ7dMUEQK70PFdph0LJ/Q0yR1LW/se4ino1QTUVb6eJjIs&#10;MWmFBPsaKZ6K31lfrya0+GzdTcBHz/IOy/B7rhVrKrFyX3ZVHDJawPJx5KULQkRU8D4Q2b9xrZxF&#10;7NNiYdkCtJQKpT9jVArUcor1JIgjR/fvV6WZ1Bbqf1W864dwSMLAidrPqTQH4Cq7bn4WqYup/IS3&#10;xn6j/TAkZiBNyElEyP2t4D2Pit9tI6aFqprQaVEn1HjkMojyG0UQKBg6bRTnuCogoYca0WBHjeqQ&#10;0PnwTFLnZQL9VRO0GkNaXefdhhVK7DevL809EAAlURA8H48+mt4eJIJ2eBKPthCnvc8WNozHVKh9&#10;7P6Es56N5WIQpFvrRJukZocNyOWk+eiQVsNMQwLs7y1hEoWoveYj8M9MKiAGh+k9a5YrAPeO8p5Z&#10;UMIL5dxyqIKCv6dI4BaAywDDIsYCoYMBvVCXLcDq3QjjLgzrzqG1Y0IjUixUEgTtnLS02LTCKz9i&#10;38ytyIpd6NDVGtoRm99MKrTPQJMS0rGrl4uOQrbDqyzJ0PYI8+SHDhGVv9RjqVqFGBCmsYeqhlu0&#10;sgJvqWDxRnD5dvJMKfr3ClQUywSviDZWw05N5Q6pHmAKio4lU50O5XQOVjmZddFsz5CdwkJVMoNu&#10;895hQUTEeW8PrXXomiD1Nl47oDNSg1gboXkt27HROp0X7bp0FZjaZ6Pwr6ho5+/nS87K1ym7RxXh&#10;qefPYJrBJqKWgTCmg7ydHshoNlGdQtB8kKK3E1mRI20yBMUGyIPQkTpvLux7UZ+yNNzQz22A7kkc&#10;NG07xdlQGKHx0tfrXBTHHF4PAHW29A6URDSSc8hmn6yCxaKx57vK952V2T1wP9b7fFOb3lW7Xb1O&#10;bNGDsm8p7mTUY1QnMJQbskZqteeiTWDAYnRdrRfdeCrQr9mUkbKgUl7jXGOmBrbqCQytCqNFPTYU&#10;nlEtksCnhpAow20IG2Bz56ZOPsFw8TO2K+tpByap+NhonyvztK0mJqg/g70GPY5mSZKPDCk34LFU&#10;gvf7A79+/oTP5w2v16Op8D+1g3RzfcB7JsCc+SW2PMjkRm+G+/5kbM7Cazzb62j7LF3JsY2MMqw2&#10;oXt2L9RELYZ1zr4n8LZJsCacJ/U8GEGVn2DStjkjgA8DQUWkHqVlAGqteu9Lk6DKgvYUiOh6HsVi&#10;uiI6G0UFrkGebmNQ2UNdn1lcR6auZEfdtrGKdDxL5TyhnKWT16yIH5P25Tzh83nD5/MR+8JaEOjI&#10;QtTWihLuOtZ3y7jR1ji875dagErzcs5HhiM/BvmkAtFl2sBNAO3I1ahP8tNn8Tk8AHutiG6WfW6K&#10;RFk6JcidgMMQ2GPhBpPiOaOyz6kmH4Nq3yNonKerCTr5fULAilDpFOBbJC21dsuZ2ntmUnsrjmn9&#10;WuH8nPDXf/6Cnz//gn/9659NoCiZAQ9l+dG+u1BT+Ndu85tytxrrHvH1PKGcLUwaj6a8188G0iCF&#10;+Z6cPOnxObtNx6jnK1WAyur0cyIGx30mZ1uI3QoxbafcdT8/A9ewFZHuQtAjolCTvTuLbGu3GNmT&#10;xbXGlW3ZTtSzBU8ANrlu9/ryu9PbXuASvWYEDK9Elz68VeA/wAs5HkpdVIlFQOs8gOhZ1ZNbVQVe&#10;889IyPlhIPtzrRU+nwKf8wQqpeGLNHxRtHnxsLypCmyvU8C9rzULEVRqNUuz+cE+ca/IGmgTxr7u&#10;9MHA2/umzumkJplg4Vb0rSXw17Y5d1XkW8Bd1F0GeViydyuWJ1Y3LFSmF83FdPCJqsOCPxPokAJi&#10;ghTWdKHOXCmsVofxN2MVs6clhoG1pkmVcdUiBVTOGV7PJzz7eKG+cd472bN9GmNj5USpxSQ/U9Uj&#10;LBbA50NstVHuPrsOz2rjP0NJAoiAKsUelA+XEvVspz1W/qErZfWVUnz3TGlbEXtNvgMATLgIXAe/&#10;ih8o4eVBvTtMv907doXBXbB/5fl5qyChme+K3s8uefwqJOcKuL/0TbtBau6eDf9zPTDy354JV6+F&#10;kYuNOjzF6iqgEEwAOe5Bs1jded9f+kpJan0GETAEntH4n3tf7hXIZN632MwsrifnjLiiXu5vBaiJ&#10;JxzI2JMY45ggdAhRh78PW55BrIAJO4xCfHbjqh642e0pqxpgR674vx9KNg1c7PI5rAevBmKhq8S1&#10;XwUa66A1EcQeyJLHMq1R1WT1IM6mtEsG7Bt1Su1uO0kRZTZ8cbjykFL683VBUY7r52QFJugAOg8q&#10;GULBAerG31mF5iIipKMpLflzNUuLDMfxCAKNYQImLFg3VPcIHiTSwCEr0bTdht037py1dgqEwvt9&#10;F+S+8lv9sz35enLoG0Lgyv86msDbnV/+XWJjmvYCB+Apk2Gd1ICic1lHkKo/NaFSa4UKteV4mAaw&#10;SmAoCMEGhgSeGjyxzsQ/JjzMZ1RWMkxcJFABs6yxANhmK8k+rZ6ZhD1MkT1tMU0kafO+7xMqOVns&#10;nAg+7zf8/v0bjoxiEVLO0kQ+uukFGPZTHYRPmBZ1EwZiirV1q8kQcL3ECp/he1drAxDENmSR23Ql&#10;FtiJJcZ+3AhJUJNbkaIfjd3sCEfUWQF+WqwBp2MvKqWq0EQb+jgLHaLPkS5JcS2U8pMdoOoBf+5r&#10;omYi+fs0gg5GJaKACAIBl3h9mvXbe8+z2yHwmfXooa7Hkd0zNCCi9ixkdY75qb3RT/3+/RvOs8Dr&#10;9Zr6o3avCnw+zRplfA1AgtTEcMr6h0NGj+Mw19TvVzvA3oOhk2RxjBUZEJ4AoJwFznK2PfUYVj+o&#10;vndFGjD435S7ZIJSx2dhqz773Is396bXsxhJzwjABMfjAY/HU6YWUNmgJTW17tfbcWT48eMHvF4/&#10;+r1lMiyq9dvfPR5PeD4TPJ8PsSpa3ZN7PVnbUwUoVK+hfeD1teTngf/M1mt8P7P5Wj/pEqm3Rygu&#10;TWe4rmF8/bBXu+NEYEaEgp6KXRFU3mrLZ3HsRA2xWh0Ngbyrc2IAn27XYD6za28niLfdA3bioHAN&#10;KoI/EprlhICHFf/oyTQ/pTw/lxgKa6IaXZNOn7NArSecnxNKLdLnM6nFAtJBAjYiren3SblAKK97&#10;rt9KFUsuTch7El47EWqrbeziAUtGbCyjAJRAIcaR/kQs87eA93cVtLow1yyubkzvqHXvKlFD5koF&#10;Oq2UeJEn7dWDZIZT9eg+WSuTOwGMySUPR+DfDkTyrx+Hi5J1fvaNk9sYH48HvF4v+Mc//gnP16uP&#10;t1W1OtF4bALNn0UsiCrb6JiquSub/OEyRvC1V9UdT2/fpDBwn1SoXMoJHscDHv3wbZYFFgiJfMCj&#10;YOAV+LwDVe8Uwh5oGusKl5uFtru48zNXodB6/fhpm9XI2o6Jvdondsnvdza1nU3Nneu927uu7tMO&#10;6N2tkTvN+xVhAbC3ZVjd22gv+TvCYGfGg9bKL70WhPAkQ55Z6ypnUg5/Dmat1uqOlNtdc+3Lb8Zc&#10;h9RB7ECu1BLzfZ6faauOiXyP9T7ZwXdktajyauygv/05AwjQ4XaafDCvy1pIHVxEdfLlvwp2vkP4&#10;XZ1/0TOwVinrz1JhCrOAwIc3mHKzHrH67ABnq3MhbiAWA7QmF4nVJl2xhQlSP6d4DLx9+ygQKyGk&#10;LltmS5hIuTQAK68G5/ebDPC+GpvVjaPUMTiCXHWDGYXyjoY0CTCZUoaU0eT0NPXeIY4IGnSKwPvZ&#10;OiAZgYH9+2hcXN/zNOY0+QAAIABJREFUdKlyX42Mf2N7s1Lm3/G3vxIC/Ml+vqttdmD9FUh/dQ5L&#10;yBoN1ZU0Zv6sEvAOIB9JAZYnVDqV13qa610GQPV4dLdzQFKqtUoNzOIQz4Rm7Dy8voi3CPAV+EYw&#10;50eRmvSQfSHwld6SnSYsnM/mDElELF0xllW2hHjt6mvX30u3CUsAcJ4nlHLCP//xL3i9nu25rACZ&#10;OinCamkVIApovbP182y6t0UNQUAhWNnuIwBRsWvMec+yEpuJGerho+yzzlZabAd61ftG+4HfB/j1&#10;2BIH1T3xz3JVdkf+85dSxLpj7K0FSiFl21YkoHXs4RgwGbQMwrQklfW916Hc83WYJ7h2db45U4la&#10;vdJ/mAmH1bYiuodPWvGpRDydoG7gTQEigON4wI8fbL+SxP6GSeimCD2g5CrvISmxF59p/L7O84Sf&#10;v34BQoL/83/+jwHdm9XP2ddZ6cGyH2P5hnWfX8Ue65Hw46pnEOvYnolQS+nPYr8nPfOGAV9+Vmut&#10;/RwexLYOAQfnCsw9/LCxJZkYnM/GNHIGlI2dZPXAempIdsS+T+XjgMfzCY9n6+f1PUw9Y2DY5th1&#10;83g84N///ncDw45DEZcptBFtIgJok0c5dewAQsEJX/OdYIz3u+M4RLjoA5JXJDk/03pNMpA9BEMU&#10;EptXGJt+fiPg3qu/eS2vBHNj38ElaL/DdrwVSZSZoc8NLw65I/i5AsvX5IAXa1jxy2oCdZ6CoCC7&#10;DSeboZU4YlWHhn05QbyXiItbnzYhbw+47pv1ffL5Jqbedn2UCGgBgOgEwE+zzykVKqTRTxIJTjds&#10;FHuorba8oWZ9xlPNVezNqoiGxx6i+2kSGzsv8PGn5Z0sQw36G4vphWPLtxjGHwXW3gXJoq+rw/ne&#10;tUtWdXaH/brTdOBuBuiq0N2wSDGTgstxyDvAYWR34VlYXICWmq2MNmQhApBHT4P3QNb3tzHMD/jn&#10;P/8F//r3v5taICFQAetJ2h/YUsvk0cdem7WnsTsoxKVetwdRmgMdbluKeLmFwMcOP9Q+0kmpMzoz&#10;DZhHMGA1tqKiEFip7ndrfgdQ7UCstQKXwRwIRmotwr4CJb/ZINBMPGBY/MRffx942IJZALeAgBXz&#10;vCMG7vzsq6/xhcputHW1d+J/IXG/C4bc3VOvDn6voLj6jHYMM/bexwWYDyogzk5twXbk7God3QG0&#10;vplmsc8BKl9ivwXVaZLn7r2dA4MZfCAX9Bi9fzJKK6LUv48UAULyes6Xp/uLQi+a/D7V9uNqfBRx&#10;5OKoH99symjr623B2KYgnw2ryISl3SVH90p+NMSF9wrWwab+tcSrH3Hy8veWNOMcGfeNSR2jOOuK&#10;2lEREWhJSFVhUgJg8QgqJcnhEA9lrSpR0xBiTdFV+uPMhvDMW3nJ+7C3CFBM5s900TzAFqLcMmky&#10;Z9AopaianEOMgCecQrxMIK2SLdiabn/GxMoxCBVodwLcljUqwFff/83rb0HiC9HM1fl1ZYt3RZTG&#10;wDeYvCJd21Qt9sARSIodxEBnMSMgVJqvReU6s45JIgZUqxq5raXA+/2Gz/vT6sfu+xyvRZ8FFNwr&#10;xKkd3E8fDstDPRDiQ953U05+GmuESLN1TJ4AD5RwTlqIWewzWM4TgCocDPyTDbKjqnuqZFSi/plr&#10;Tb+dGFnaGioLEMSLM7sSQLIENu9HFRrpU2oB7IBaA/TyNlBxBfSs9komAhhAHffEhp43xS1feAp/&#10;/qy6xcAm4yo8cZAY87PJ16oay1LbjfJ9iXyy7Tpf2eWEQJDaYxl4LmcL9NR2EDu/a3LEHPF0Vz7g&#10;YKApp2FRQuNcz8cBR1fbHwySHtkAhQyefj4f+Lw/kPNhiI1aqwo3RXg8DvOZOCBXXzMLZo3XYCBY&#10;+4ZfT3mAmdLg60jdZixltiQqUEqSfTEhNlW5nrbT97Z7EUud0clQYpCslqVtyag3BnEvYkWagcto&#10;3cs6Twmer1d7VuW6dKEKDPIGqiZ8xvTCcRzwfD6X1884CEzn3QzKapsQVszr+xUB8PbPkhET6JBX&#10;vz/69c7rZLzHFF776NyfQdZrcDjKVpj3cL8/khGG/DciMRtSnUJA/A44r0U5GiD3E8HR52RA2b4W&#10;TdOrut6OJguizxRNve76XW+No+1lTJab6Qv8+aSvRzbBtVHG58qTfxDoVYTTAtynkfXh8xja5yc4&#10;S4XPWaQuM3WEnGlVrMYknLYqN49S5euZBJc8IgnqVjlt5jzW09YkOLIXGES+/ma9rUQuwWTut8/C&#10;f6W8v6tWvNu43FEx7xbu/ufiJWhuSIZaL1m7HYh7p9nZ+vp3goY1NhbAnwmJq89kmZ9g3BRYDNM3&#10;jJzhOA54PB7wP//+N/zP//wPPJ9PoO5lx/7082Kdw8VG8UDqe8E8lDwCQ1IEUKDGh1DhsRr/suuy&#10;ttR39tpsyRnAToio1E1AQ5Wk7ZKuFNIrW6crhc4d/3vx/IcBuk0TFuCmILaA4Kyw3/1cvAlmRgrF&#10;b7z99wc/3gLl/oQ4uAN07PMY9irilbXLFcj8zYa+siO52pvuZgZEEx17MsIq7yNAaQ7xu7PO9lYN&#10;d6/PN2fbamILtkcyhA3sFWBz3ybJ+uSTIsbJAIzWp48tELz3HjfqNDEvrTythBPB3lRyLlRciNkq&#10;+2oTPmMbbuyq/HUxTaIaEmcatCuEtNLGeVh/sxbGRBdApKK9O3kBChj2z4rPxxzZB/29d8KDQW+q&#10;dRDs7DGhQXRFENUmKQRWiKecnDAOjQKGm+W2zrpqBcg1CAizN7MqyvmZVgUqkNKnaE9SRPNMpJQA&#10;Uzb7AYfejuIejHJyCAoGYdXEdQw8zP6TM7kQkFOmcfO5GPFo8Ldk6GqvuzNx86c/716AN4Qk2p3n&#10;5k8a7qtMEanxDKkITn0/JkSp12RNU49DxakU5FTJTACFwg4EWX+VEFLudWmfLk2YmnL282m+ypgA&#10;E4N2Sdl0fDE9tznpeB/XKlY9weqDn6/yv2JLx+CMSgnScbRciWRDpEcDm2x4c39eqTaP8PN8S9Bv&#10;u+4o1wsrCrEnvtqLMO85lBhhNU1qp9L8MzuyQsZ9iMMJGw/S8rtqLUD1hFpPqPXZle3Z7Bc7u8Qo&#10;sNY/Z/G9ne0hzvMEEEU5htPaNgS83S+dObYiO20eCt4SmlkyOrLfiO3C7qhaV/UQETXy7Pfb9JO+&#10;38qUIYPujeK9ijMUckYBb3POQjAVA2T263y0jBnuR5k0YeDm8XjCP//5r94zH6Y34/XHIG7OA2Qt&#10;ffKnlAHOP5/ProJHA96uSI6r5z+qXUptYZQpQ19nn/53h1jJIKb+XJ+GqBDhAuZQRFNLGfuXEjkM&#10;YFSD4gVS6ntLQvHSX35WmoVqnFeA40E2mRikiSJopNj7/ZZ183q9xIZQn0cagI+mkyNVcbQvex/3&#10;CIjVGIh/LhqBmG5P0/tJySsif0Wu8HvxRJDP2tgBueP7SM5LP8G784XfWbLsJgBHXkfdvtdVv74S&#10;5l1UOSbo1tsV6deMAPnV8+odQK7+qT1DopaxPhPXKtD6jbTIefMiMD2pweJWzLiehoGRUTXOB62S&#10;Z0U/jrDZbl1aSvO6b0Rlq+srlHGOK3s7XReatSNEPwp5UKHKz1Ij/SIsbvkXpeGSK+GEUtFd2QNt&#10;MSGlwCC4tuT9W8H7Ky/6S6uIoH9CwDh06IvmwwPI5oF3YPc34E30mXafcee/fFcpSp0tJinmYfi8&#10;wlAIogpXZZ7NqtkdaIYcixMUzOp1uKFm8P71+gHP57OpQdQo8e6a6cOvlr6ZMPCvbXGMhQEp9aMH&#10;PAjmuNiYHZ9ICfZxSwSJyChUmiovDdWsyL6Uk//iUKH/wr8q8j6/YxNDlcKwjD9lri9VyHBf3W3B&#10;QwpDoK/AMQg0azsf893kwjfXxYCmYJs/h8KaNRH7Se5BnyuF/or02aklfQFy9yCIgl0j39M/8Wi+&#10;eo3duPkVyXXnOsV4zUoZH1sPTcAWxsoZbiho9Qyh7Nbhak8XVjL3CkavhLPBp0xC6iZKj3yOgFCQ&#10;8Nmmxmu1WOqZnKwWI0LZiziISu/JPApuxlmJoNShbF2RVsPPtDo7CTdRp4Mn/xgAhQkojkmouFmg&#10;ycJpR0MNm5aGU6IJ6CNqYaljgg2ngGDSFEmtQD2wMnfPavTFNA6lKSr1OmKVserZUoFswHGw5lDV&#10;W0hjvyfcNJZd0ehVYQyUig8wOotFURnTBPpzuPMcPu9JBDR2JOhCbLlOYNUab+36defnE6f98k74&#10;9R1A++psWGUifROS9g0YvwPYvq1/ZgJNWy4QWEurTUZMDyfktdMUsw0oavYhMAEyYwwd2yQSVEBI&#10;kJCawIMAKMXTjKWcAFg6mJsB4BDluM0+sX3NNKViMkbcdSUIQgXHakuYJpuCHbBnrm1Xk/n3LPU8&#10;n0PQ7IESpv53PijQAszv9xvK5xyEBmgOxoKQ7d7EytzqQG2uR1Z1lhdb3a2vhKgmL05oeSIg4qna&#10;/XZjVfdKfDGP3bs9IqhrfA0gPJaAFvNE92xphopwgcnvfiw7P+lup5CugPbItqL9eQ1rUW+jYGxw&#10;HOBoPNArQakF3r/fcJ5nC2pHZe+iPZ2xk1CpAlGegBdMzZ6GurI8pQxH9ytPKQESQoEKSFURJrmf&#10;wQi1VDi7BdGYykgCsP7jH/8AAIScx3s7e3jpcRzdaiX3z9yzazopVM4T3u/fXRl/dnIa+/ME8Hgc&#10;/V7Ssl7e1b8mtLbvmydxtl0epD8CpHSM91UK/P79Wz6zt8Hze8ywCLLZXwP45wyG0tX+rahs1ycP&#10;0n6ZXehEJ7xmee0IOVU5vXt8PxGUSvD790/466+fUGuFHz9eAEjw4/UDckYlbMCt9SvvX2x5479e&#10;g/g+7ye+R7P1VO73xat7x+vPpOZxHBc1MM0ALWLzFzChwHsHgRWBGX0dCze9n763uIleR3/ulX96&#10;hBV6co+fVbjRx67ws4hk1t8TEyx0ibvM/f1cW+7E0RFxUc6Btclzqm2n3V6rJ6WIZizAC5DCTle3&#10;ZHrKjtD0e8SWhJybVVvf8zlPeH/OVoO791W6FQ573lfSZopsx03y9xo3pG7BZvFVdQ9A5RnJZ6yG&#10;gLmqn69wOC8GB8DpLL8j4v1j8P4bVmDZsPC/yYi0zG+uVNTTRqgaTuPmRzb46o7ftmbGVj7nO5/P&#10;O8DdlUeiv1ZwBW+ihmAUG+Wafv99M/iqemVoYzOP4wHHkdvEPvtOkWKhmGlDAsLaU+DbDSbQfocR&#10;DtCag4rVjdiS3Dx5RIkcCAVh2GG8Rruihqp6LVAjqaioA5pCjiOwXqv0IoXNn4Kn6P0oyeYpaIXr&#10;tKbQe6XeA0a372+xSY98NJrXFw5PVp0DsVL46bwQKf6dhHhnTfR3ft75fk9+JQbo/caXf7WnfZMN&#10;cAWeR43SvfeFi//2zXBVTdYFuC5CN1y+19UeuyM4I1sOUsUDrBT+3fPdfkxUqxxnKx9NRnWQiGMn&#10;SNF9sJl4sTYJq7WLyifZhdWR9qW3ZIG+XyrazhGjOAGWcr/kdcZ+DR3Y0OsnpY6okm6u0QWi6uIz&#10;hYo7RIRUExSq4XQNA6djb+1eyWCzN4ZfMFpwCtY1REy6owLfvRoRHIiExrfY2uAMogTNmUsmA8GQ&#10;1apI901K0sFjvEHqUWZeJjn3YCm/1trfJ7EG0AcX77U2eG7aazSICsPTVuc7pG5Jgxr8WTTe4kfc&#10;wXtrg6f9IZXXsnhkJnU1vQoYRd2lxQe2uY31zlp5uq4Pr0hIbQOGRgFkQ7Hu7eFfEc0mBHCt4Lpj&#10;dXZVm67q1z85Y1e1wAinHNYLpDpDVLaBZJTFrfnK3ZcaoCtoeYQaqgE4EBHycQDBCfWsSoVFfZtD&#10;KB3kIqAGouQEpZ5d0QYdWBvrcX2eRoX7VRi6JV1buG6BUmsHmOx0yo4QIi0x1z2SJvr781OpQoVs&#10;J6OS2rvUmaMBu/f7DaWUHhr5gpQfPWy0QtL7UAddd5OGliynSYylL3Hi6r5SD/KdMyrsGWtJZn9O&#10;p5TheDzhOLLseRzY6kEvP12sVauu01L9ium0xr5DBBXrbFHmAsVWBOUAwm0YOLBVTBq2bwLipKT6&#10;KTslZsJxWX2ceiaL9runYTvlA83RTQdroZXYwXzO9vO7f/zwrO8e3rVZ5SAiPDrAy1M1DIyP65W7&#10;UG/ODzBqSULbGZbhsw6kSO+EEtaKCFBqgfNUexICZGiBtzllyBkUSDksajRxxR7vnN8izxG0z/r5&#10;tOmCz+cEol+Q+wR8+95kAPxdbT+pk4X4G9Ny788Hyu8CKeeRUaFyMXymDIP53sNe9gFPpgQ9yABz&#10;G8DYrlGF5+sJr+cT8nE0C9vOVAmhr2w72lskU1fruortM8C1CbUSfD4f+PnrF/z89VcPuyyQj9zP&#10;BN7P5/yM6Ppq0sorqXlSwlumaAcElEBzrVIc6znlZCY8WhZSWdYKliRIYNk6MnZOqKYTEBtxbYHL&#10;PXG/EuzWWq2Ij89yqkCFAOA0NacPf+bzxF+vWSzpicc0CZfs+xuTnRQoiPVUMv98naW0qo924b98&#10;H7g3WNkKE0Xfb0m3FfC/8pyH44C0yGHQJPkQydgs0oG3BbgAzbiiUsH1mmkIrLCL0zB1e7paJM+E&#10;qAmPKlb4nCd8zgKnBFf3vVryicYkP/+31Iy1AlV+/of4mZQ4j2scbcvNtl+6M9c1GLoQ8xXhsqq9&#10;Zrucey4Hd2rq/8o2ZwWEXwH3esNCMhqUsOa9UilryALdQhrg9vf+0KsgxztjydF73m2C5r97Aj25&#10;W22L8OF1ayyBIBr5sEBC+DPJq9p7gvvxaGoHbmSq8q5HkI1JxlVxKFhSAiAuxioXZAijZ0d11yzA&#10;W7ngVWr8CLTWifJezaEflcb0d2WIWiS1j/JoFwlCMMFWekMdl4kMeLQ71L4ix1iNaSVfVm2JsBwz&#10;vmr2r1TbewB8eBrLaLfzDbWouzrGaQVQUEhCyfUGWDZvO+B3B+Bvg0JdIfitCvFOkGYEXHgC6sp7&#10;fjd6vCo21gARwp1ATU2gzUo4mjxXkfddtX51GNUqeGt1MOpRZgrujg7zwxBA7ww8uUNIf3Wdx9lI&#10;kXQQhVij5gIWlkuyeaAhGyB8t2hJbQ2ggmalxzOHNK713XPaIuJqlL8TtbyHa7Wle1IgUZyDgDi8&#10;jJsSEIyXMtYKNdVJiWe9Tht4D7XIvt0IB0dO4J4c3E3PNWDmarLEe0FqmwG1AECff9qGbVxjYyvj&#10;KB1RX2rAW1T5ylexWisQrcLyz9BQ6Y7aoBXVdUGumLLJ7tJJ1UEwSPy08Bye3kufDGgqPxT/ZwPe&#10;I6jGEqbGy5JuemoCJ69Yq2yxiiLdQP5J4bwDwwmgkWJGkUS36s67KvYr0cK33vR3FPVXgb13riFt&#10;CLaBX/ScJPY4bdtyb9jQJl+o0OGEAMfRlKqFVE4SzQph7xXOoAPTju0RaUpb6ErT43g0hdjnDOvr&#10;la2LE9XPk8H+mVFe+pos+5QTzs8J0IMWU3qFAP4VSa8neWf19ngeKxEg1PGcpTEdM8iy7jNbSusV&#10;jh/wfP2AlHLzzoaRh8F2CV4xHWVA6f3Pq9RsrdanL/pUb+KJmYSL6m4oS334XsIE6ZHh+XjA4/kE&#10;6BYbLTyvGGCIw0ojCxdbD9m1YOxyaFghjVDgAdpjSnIesEWYV7ZP+64SJIy+qMg90D68yQWte5/6&#10;lJRqtjYf5oxZhR2zorZ7xSfTJliv4oCoHxPYaQopHSR+I86e6dmvRQ+QhuKU/Q1ATwzgg7VdAxtx&#10;MERixdXV/N466ZcQG5nXAZ/ENneIff03lfmJp6hNU8omU0ITEolzJIynOMADD0jpn0D0o9vLDsX7&#10;6/UDfvz4sT2vtjldat3V0np4RIDz84Gfv362oNcjC2GTMI0w2+7Tz2uKyQur0rb1LzL4DnYy/vP5&#10;mKmJ8zzh9+/fPSi4kTOJLXOhC1aywgdIhUrCqKcnW8JKkwgyYQLMzTngOA54PB9QygcA2x5fSoGc&#10;SKUIxRP+OmtCB4l6QHYOJa29TkuKpNb3iIwNYerWJnqt8JRgm1aYvcdnEcamj6VhH6LtjldWU6vM&#10;D09QlJYSrupNDhGsUvp61XxkLxOD55ZUGtlM1t54zktAsUVCxF76Ropze49X9VIk1owwPjRirBzk&#10;5M3ZJFYfSGHe1NWE9uM4gDKfi8HZ1IVnlSog5UFyKTKMesh3TIQoshdaHouIR900tCWWwAjFxAax&#10;tEX+Ps9hm1PLqEOqtcNjf/pKCh/rz32lEUDfhAgjk42JKapkMjBWOA/jFwh2Ot8LJe+4X6wcW8IJ&#10;t5uV3B+D9zs7iNvSf6++R5jVdFfAGXn4KVBYBVYQ3/jyr9SlEbP/zaG63SDhfsgiqv8bqcz370P4&#10;mn1ssI0HtoOdD42pCQNLTjXvOhRgn31Bc8qtkHQsYa3JqE+NutAobecxYq+WtKoAq6o1dhIJleTb&#10;kh5a8WKLTVBBj/bVd2tkt+mGfydp1JFyZA3EkQZgNs/qXWsOe4+VGpjI4opKfmwgJLkFBHpCYdrE&#10;cAY+kWgTwnn93q/W+hK4QK3+o6Xn/QpY3gGHf0LwfROq6v36rjIYVkeFJS/WwaJXCtLmr+fWNQR2&#10;XjfBq+FpadVoYxRHNfS796gCaLxKmEO49B6kqTOvzCcXK4qwtsOgFZ0dZSpExAR5sMgCMhjsQ349&#10;zepF/r3aN4mg9pHjhGlzPvJEACo7iFn9ElkNNN/D1ihyqGQLofSB59X4l84Em//MVXzldwX3FQkX&#10;qTZn0rF/9sR5gryRJfNk+WDJrUIuCHr1TU4FO3WoX9+DIKa4NGcHTQ2ElKrc1AWfdkkCIYZrf1qD&#10;CCbY1o6RoiJ90JDV4/r7phhMI6t9rb0tBoplyExI7ZQ0kXgjUgubYiwI1r6b6XQXcF/tl9bjex/W&#10;vFNxfpMLEu07f3Ju6xBYDRJXVw+MSZimgM8J4DhyE5qkdu+RLb5w2CdqFaQelUalRmN9v3jH9ufo&#10;8XhIyBqrnCMBmle8aqnlyoZwN71bAQAKBxJ+pDd4PB4AmM2knbfRmd6TeZBHSKKAi7z3ds9jwqSI&#10;tOZXK5lRnVw5zzaN8K9//gMe7B/evby5kW/g+lifqzV/Wwgm+wQJ2MoiAfHmVQS3VcXDRHa2vqWr&#10;o48H5HzIGqz1M70nHfp9p2aTfaKSyQvToMToTZLyKc7yXtv9ndfHAIazUXIOwiRNNqcIIyzc7xua&#10;7NS5Y0KmIHabggGM6gBEQi0I89PkiqTt35t5IsNNRbf+c3iisSq31BFa20C+PBEYM1AW7YM6R019&#10;XW3WLud5tusHAwhDRYYjEZSzwqd+xEaFbWb5PWlbHSYMqwCaug/miSGU57z26YJosuou3sKrvKpp&#10;phbKPF6T7XFlyr7nJPE65fO4FGtl4p9PvYdU1xOxorntW8eAlTshwr71ggmx6h5UL66mFWWIJADC&#10;RKXdCRre0/Jx9GeLIB8I7/dv5Y1uAb52fQbhxIHB2vtfZxHse7UN5qIWHyJCVkr/Wmur7Lt/N+Mo&#10;PDmmFdJRALQ91+1+qJATyXKgThrdcRGIcA2p4aEq7EQD0DxJMecL3Kk/xpQruemA2YbGkGVCBCbz&#10;9SuMUecT3LUJ3PX4Okh9EBRk1pfOBvCfl6cT9F5tgtrVIpOJBkAARTBP2ZGoc9LQTuzCHcyBoBYl&#10;GkVq9zY5EQKTPElNlqOtpdseR/D5tGyhz3nCWSqUCmKRU0kf2WSsuzUhzqRspTplb/oAc9ABuDXw&#10;LCGAqFrQhIoXMV6JN8etiqY/aL1h/J3g/crC5o9fq2/QmPB7sJmU+E0pwjw8pS/X1Zjy1Z9/7008&#10;3+BtI4YzCUHaBHFS6uBCxQmXLKou7LX/IiaEnAfLXMUntBGpzLY1kA7kv62nMjiFVFPeJRUKm1IF&#10;rM3fGMSVfyo1DVBfVZIhJhVwaqYRyIyIcvPBhVLzM0wAgKECzCeuT5h04J8dKRBXqvcQ5COYxhb9&#10;oRKBsZqd3jX9KzLhrldv2GRyUyrhhTRExrTOi7CMnVaw0lBkXkwyXHmgrxQD0WfS+0OVYh0vfU2/&#10;ffbvPo93LXiiPWVFGMXK2I1KLwCBV75+0YgY6RRTR3Vdfc7IaxCnBpQbRj11NVsxSNWg1GfU1x4q&#10;n3d0NligCaZNw74CY68Iox2BY+5lCAjM0Oq98PboWutAT1IFPjrvQzSAaduScJwBdX++GdCBQaG+&#10;Zde+//M+XWodZ0efROum++aci5UvtjcyoAbEU3S+kF75aa5Iv1BhocAj0s+AnrLj4nYHjhuAeoyS&#10;h5Ms3PBBrHTi4j3ay8ezoD2yaZRVMCycWKnHoBlOeNhQHml7DnJBiajUtfbcHHuQD1WM1pgP3I0U&#10;u7Gv81VOAXwFbEcDPf9NjfyNJ733Xr1vm3b9jz4Pd4TClhy/JLFH1sWYpqxLn1VUBG7OqVlYZAZo&#10;DiO6oCDksprgMlbgA0AHMhrQRoApwZFG2DOr73fA/VKkdEXeKGJCq5AZWObnqZQiXr73zhgbas4A&#10;cVZhdnofYoIk5SScOajpGECE+q7w69dP+PXrZwsN7qra0kkPacm+GDuPg+Cs7cOk+lUkhCYCdYit&#10;eB6jreKj2ojJGROOR3MI4Qwezt7BXkRGQRi4yYXp/ZcGB5sa2ypj7fVK8wSWyX+biWgtBNKWJvo+&#10;VSFxh6WFea/Oz5uJE9NXCMFMxu4ppTxquA6GD+sfPR3T/cq7l7pW54ahqNCsGRhc4l7PojCz0nFY&#10;SjDIXVof0veO9lrND76J2U443x8B2FH5n+fcrK20tc+qN/G9otx/bCrrfCSZ9FiHO+/AfBX6zQRI&#10;Kc2q5scLXq8X/OMf/4TH4ynvvwH1ZPZP76HN6mgTxsq9tnmvTLIy4H1IvgOvoefzCZgzhDkg3E/q&#10;7DuagVa7B5exltmGqU8cHPkAOp5tTZUCGbNc82brAaLe1b1gCxXmddBcCVa1v58gabkdfW8hkpp3&#10;tR8OkBEFE2sZ62a+AAAgAElEQVTXXudD5FY19/epw3VvCdh63dkElC2w8zzPQWgzSdMJGb337uyE&#10;mq1JbO/TEpooxFainkFnmbT8KwjrARZqRHvyCJW3WV87uynvIhDViERxBiMJ4ZWmM8BOGBRV39iM&#10;l7B2Q4/uKeBe9YLRPZM9k8n06PO7qXSEdbafOQOh56Jl6IHTODBJRDNVgGkmv2sPvC+fZpFWzmZP&#10;Vmg4SfG5Ai6wdlj1dIU9kjeetuur9vNJh6373BQYriYYQHxXuad3MOSdoHJl3fu3gfd/AlxdFq64&#10;A5joeuTWqWengpgtAdRinVydFuD8t56kd5uYLWhKYFSlw8MfgW43Q3DP75RZWAG4x7+zSNXahm7m&#10;ELmwkRADFAAfsYIdKcYRKpRRhTCVaWSXAtuaNRuMBqjRallIfjQ4y/g+TgEm3tc+WAPsq4P313ak&#10;AJlBd1QkFm7vo1di+GC11fu/arjvAAdzLgMaciYCFK/AytBfPli7fwJAbH3TIzR0OvTHZ2uj03Cp&#10;Yrx6zneWAt8oF6OD1TeYV6qQu5c0sijxwP0EfLJnXJAVsPrMu0kVMwFhfWfEy54WRKgOD/R+mD4f&#10;Zfq8DvDbheOtrvkdwmcX/uRVD7N37vV5cH12aQA/qTkaGsSGutgaFBLfXLTBW1odzc04qlBE8czH&#10;JEBxEjBCTxLNe725VnJP0IUE6vtmi3vTHLrn59oWz7b+SvA9AGLSU0X+eVPNK4IExs1ygxlk1kpH&#10;nozQfu8sgogIZLtPOeLfiABgCgIGRdZrdRx5X/cauYoqkozDMAVswgWIN0DMyFbR77ma3I6UtVHg&#10;vA8rvjo/omdSW/btFLi7zKXVeX+1n0T/PYU+BoDPt0Hfu+Ylvrb0dS0RgZ4SLAsAuoxCRcq20Nr2&#10;DB2P3GvUOk2CpCmkrXvi91FqreCq5ezNdRUbSxCv+SThhruxejtJe8+azn4+e19zPuD5HM/6pHgM&#10;8mTmOsVdW1Q1TsL5+lDagu6VKvznP/+B//f//i88jgz/+te/IeejE6/xuH8MPuOyx7O1RmC1QFXA&#10;4JTyAB6gAhV+BrpIKGXVa9QpJJL6lADfhcgWJ6qvUIEUkaXEOO9uiODMpBaFpOX8XirUOgI3dW6X&#10;9/NFHGCusah0QdEClIH2Gq4TaDoTLSqYFmAAunodshVcJ5QaOFMUuJ97cHB/0gPicGVviQhwngXe&#10;nw8QETyfT3g8UOo8ompqeQH2XV3cAFuSbvvo4DMr72sd7yMfRwN08yF7GGdB6P1HK7U1GC5K/X62&#10;N6sPgJzJXKcZH/D79hyIKHlQdUy8NdKvER6Px7MH945euRIBVvYBHwRYVtdgJQpDAGOPw7Z//H3t&#10;GrT7nI9mc5S6upgJv+T3gkpCYBFUSJAuJ9J03z3u97A2ej1/dGugZonG+4LkKtCp9gIwRMjnU9Rn&#10;wyWwaa+NBYNB2SD6ulTblPJH48mPLUF4ASgaQqefMGaP6vZGtTa7quM44FBgbBgqrdTubVoAtzWD&#10;39uvevwYt7JAdylVSOPIOkfHpGl7RisaAEf4wtRzoVGN12Vd04J5SSb1tDUa2/l5K7GRRwazjZpq&#10;AKYMJxuvIhPMIZYhPzPONWDhD97ITuSA6Vpb39cClvPA1mAA72wlicTiCn7W2ro5P40Y+3xOOMvZ&#10;fesbXs/Y7VSDTN4Xw2p7wlKIrXJoYADq2iFYy28tvo+yClY49U5UeWeS4xvh3dfg/Teg/VXTMQM5&#10;sS3If6scovlcC0bx10DHNxc3tNuA+16j0+8B1j71XyQTX6o8mRJQGEnOCMeRh6cVOENcmv3XddOR&#10;lNoesDYgnZgFbwFN4KyXUSU/Uh3BEkQ0EwGgD6LhpKVHo3XB0JRLRy/WkvFWHqr1/Zi8HlUixXRG&#10;hUME6H4zlr7aBKLnixWe2vb6ju/s0uJjoVANQ0knpeV/t3fc2cB2n+2K8bzDlEaejiu1wV1g4g6R&#10;cofRXQE1d/MMdjYKIdGA815KQ1I359asQOsolNs9I8upCPe9pC14FgF0Iegq+79W5tIEqkZKf70O&#10;wnvN5sxg1UFX5O1d0Gvev8EU8l59f0lW7c4d6TOGEt+E3Ur+BTk4DY3am0QpsR615X/YbkG8RLt/&#10;baViPC+BrBqcgEl5YscaozBUd7Yp+MkW/6Rb44QhIabVehjIaDUQrtWExoO420iNdVaVkmyoSXVA&#10;uSUIRjgw9qBYEgXaXFTKZJnq8ghaZgBhrBgz68E9A9HZwKCMacKQg5DHuDs6sKX9zDxnZ5jSxk0d&#10;gMs5ovjMwYmQHxMco5bnsfNZNXt1PkeqyZ13/h37m6vQ8j85Q7/5829q/9VE2x1i+qrpiW2M2vOZ&#10;TL0D4glcqYjatYVHJqhl2OEwUGjWtVNaSRIiEEsvjTd4BRuGniaFOi1qtBQ+QzeutssIQ7HVSKnK&#10;n0HPAjAhccufRcuJUgHVwAVFcLYR8v6bVKh0El/0//3f/wXsJMjr9YKUj2ZTEYHYm7XpVdURcM62&#10;HrW2kM9KA2jClK3CzoRnUvO15gwQigmDUqryUyZzb1frXf9dVRNjIelLuJza0wGO2i97KO9hac/Y&#10;eg5nFSbihYVIxORpWd9oXjN8DzRwq1/D18n6PmK3UDmcxYBWxBIRfM7SPyOJt7eElEsQmat1+xlR&#10;agH6vAEQ4Xg8mmWrup48nQKdwKnnICEYSLYE81D+c32bO8A+wMt2PV6v1+iPcrPWanVMC0f9fD5y&#10;vYxdFxG832+x2mk5rdnYyVmbOJiFYyhPY8+jQAuA972ulHNMHwE0wJwzHtR9qbUCdJA7IQIZCxd7&#10;33RORjQtHE37afEGdrI1w6FqQASvOtZaHfbJr1T7Xn8s9xI/HTLeK//+OWzAeAoEk6o/cApWLeUc&#10;+UGy7u0zEgGxUxYRjXvF9ysSlcz5GanvBU3w6C1zVjVETOIO8WKlqghhJkrqJJTwhJ3/mbqW19ff&#10;BPqqrMNVDVQd8RtN96z2QuSBUe3lLPelhuIn7H3MLJAiY3ljAGJDKHtSlsxnMZMH7ly7ssPSFk1h&#10;DbgirkqRnmInfJ7qWcGR0Jy9pVRTN/D7AkiQcm2TKzn3qaSxD2kSCmlYPWlcruVhnEA/3z30WslC&#10;SdnZcE2WEBqnRtKWDYJ8nD+lT88gjdrNwJcauE+ghGvzdfLYz+rsi2r5O44RK5Hk3wbe79Q+q4Lm&#10;drMBY6xhNX50V8W69F21nfYI0KB7QOdKHRWBEqsbeAXorRQo5ucGQM0KrFmpgVafqzHuLRAidyXT&#10;+FlJKXK0rmMM8JNTwYMC8NkyB9MBQFU89Mj37lEzrhjnEZKLKjRppVpVCinEWY9HVhW5KkBEYQp6&#10;7cS+9Cs13J0HWgAlAlMc6UMtfn1QTOs1SLwlu26AFnO7Hfvn3m1Wv32m7yoabwG6F9kWd5rOFVjx&#10;zeffgTi7SaQ74dnrnxk7W0/5D6qSnp7aXWAz4pxHsgncvSY5MDw9POk27YMuUxQBjecs7rJeCWbV&#10;U3jv7O+TChafocH7wP3a5ogm4vtq/c9nA/ojZTCASBD71/dCGKPXIjV5iaIgW11bX1xqezX52Uz0&#10;AhgPVA0UEI9qGy/QeadKyhNXlJwJhxKJ0BTfAnaRA9Sc9GmXK8BvN6FV07ZmrBNgCaWRJA7/I3QT&#10;/s1TUgcNsvJ0EGTKlkb8qXl/BheeawkOoV8WgLTxp59CZLV3Zlf+qLnTQWgQ+AQImVLgL9RWCyvw&#10;uBMhSGB8+mFSIY4aZQYwvzsb4z2XzPPoPay/Ieuj+ixS2sZTOLAWHGxe/+pM2/nx363NV2cbugZx&#10;P10XW5zUbo+Qj+aP3dS6dVSiqKY90cYRNlvI9gwmqkBsrQXNv5X635ecgU6SsXNtg+XBcPtMjefE&#10;WLfBDOjszpWUUvtIiffmPG8usmev65nheY8TUZ1z9+TWZBoNDnGQFW2/SdQmo3Jiq6IM798fKOUE&#10;xBccuTf3gVr82saPbuTqWJGUtkzhy1IXZzMpL3ZvvcIgT600k4cYT33Z1yWoFXu2BoaE+yoMM+rR&#10;PPizF8jQmD5Wi7M9JwPEameutsWhaU1G5/Tj8Wg5CwBivRLlSEQe1jGBCQIMnT2osMq0slIrAor4&#10;kkkMJm2oh7BiIkj5aMrPnNt7fT7FfoiB2Vqb2pMfAyZLQE+01ZH3BtCCsCX4XcRe3SYnJSUfG+Hx&#10;tRaxzJG12f2dvXBBey4T0kXtSwZgTslOPnfV26i/1DlHDGR3QFJbRJYe2F3VM2UDvmfbOv2Pv+/R&#10;PsbCjFqrU0GncPpsPAtkLDD4+zVBpCcatBjEB0uOmg4hi31uu++Vfa8JAlsmS/TY0FoNsK9zFViN&#10;nTCDtqE6z1MsoTxQK3sdkPiHj2eSFOFYQvBfE2+aVEspw4E4pnD4s2oy101XrNbllJ1DMQitwfth&#10;ZUkTuM2fgUk3jYNEwLeuV3PHqFJKQu4Th2o71Xw107rozokAILJoZYRcKXxqjfHx/W2AuN0fmWzk&#10;PTasEWju06P7pG1yTA2AcS9aSpG9Qd9DXoPaSovXUc4ZUh42PSu7aC0m8uQfTx6JY4YIxFC1BPY8&#10;QLDT0hxQyyRfqcPzXiv3Rz/voFSMifirHMIrO+d7mIYTlwL8/bY5JpNtU1uTPs4Cr3D9PaRYMHLK&#10;G++HtfrA0UWfGoeJzSDVeO7HjHc3IWp0JzXZlwDp+rO6//jSruiqMSSlaMPUVPePPl5n35+9mwLS&#10;pdT6i9r8i8X6IAFkIiBIADW1PiTNDCL/m0PGKrbNDQFbv0KciG4DWhlw4MLA3H+tGgU7xdAO0/Y+&#10;6QKktX70vJ5SqBRYjcSvVLF777XZKmfJ9AUl+J2Q0RgYtL+3mQo4gX0e/LwCD3bk3FXQXkx63Ccm&#10;VuPH/vnzarE7gDp+MQ1zB6y9o8S+8z0rhaO/10NJTeF6wEn5SuuRVWVXQwSXHj32c6Cx4LONawzo&#10;oxcNuj/3gTMwnS0D7JvWpD/4TC1AAjhGa2yVQxJkWi6nH/RrKEdvS0YHJHC07qcGmrpaGjC47tHa&#10;omkFGVsiNU5qi2NLsmjFlwUb2EJnhIvawBr7HhMkCYHjc96o+gUwwSCwEE2TSzCCkMDZtWBwLcP7&#10;HShemTRIfi2k0ciwUq595iSf1YOC+msJSARFI6xvnMmESnmp7KXCCh4R0E3TjfF4f86gDZal/4+2&#10;t12SI0eWxTyAzKpucmbXrkkySe//bJLJrq7OOTv86q5KIPQDXxFAAJnF2csx7syS3V1ZWUggwt3D&#10;XRTtvUpFKZwaeSKf9TrJV0BOMbVAk61reCaJZlUriDAA66/+mn+v3itlaLx1Ll4NQTt/fR6IvNUZ&#10;fOVcWQWkvxKefqWb0NfOxn/LehzK07aup/zMF7C4WD5ELpOeZZ+IiKLta8+sA7kI4qTXTU6PhUjK&#10;dg/k8pQoNUBbrEPWu7EAerpsjgUZ0d/HXqhBzoEiKzUoiWe7c5aZA/eyJixXTrnxLuSmWMMsVJ91&#10;+kUOlRFh33Z8/fIF933D169f8f7+nlXELg2iLQjB8z7FJocSGEM1JK8A92WaSYKSmVuEzgpjZWNg&#10;5URYytm2j2Wf6OHvzybGWSsFDcAlrR03nrA5C+LML7fVWvYEYLUWiLFqURPRYK/LEkKaJpe9un4L&#10;rF+RdZKwI0rhls/HE4/jkfsxqtZFMXo4py8nTVvE7HEcu1vepmVkFoQEJYtl25YB1GrNBqE8dbqv&#10;d2Kd1V6xfLXTuQwyJ6oAVEWN3/d+5c+aTUuyqSKdKGqAhnoCfbATYmn12MjyMu1GkuivquvEDlK2&#10;kmoTGJoksM6Rfi3060H25HJ6pinhO2CNeBBA1XwO9kBABe9XAkoNEJIS6MXIOfSYsd/2NGkggkRj&#10;CN17KOHPVD3NqfOB917aSEqQODR7SNemm4rXdwr8DgYhqIN5GazshLgXsHR1aezseCTp5j3nLBOn&#10;ejiXyVgpajk6YqHc0wIuy/dZbI1kSFI/0WD1KrLe7F0T5N4sAe2+NnHkQJt8pvOeIfKb5oK+0b6x&#10;bRvricyVe0iZ7ugLWOYI54I6g+TeWfaGYrGDjIvVvQmaLJFuHK4TcDDWvbfCOSiryeX7EpZbsoYo&#10;nwU5X73oQQxPPXGT7u22Ofg8Gem8q2Rp+b40WJSEuiTN5utRxhqnE+HF1XGjWAIx1BRvb49XVfjE&#10;Qz3aT73JcOWZPe5LgtMer3shH+q3wfuueunJDHDfzEB7zyvghbRCoCcG+pHOXiUxCuB0QGpvfSBD&#10;CUG9VxSfesgrZmQR2PVKQvUMSF/hbVWFAHsU95UgsZkKloiwOZ/S5/2WAIcymstx8LtW5EhBW/Ih&#10;5Qrwno6eNKZecmTyRuPJIVZffVlENpCmXmfIzb8AH3qGV75XRzos18vxTYbyleOTTbpaCw3XeU1V&#10;d424QbprFzYDechZq9hSvayAcmZSCmkzHo5Eg2eSYutNaJW7sHp+zgCF2Sjx7HtWqueVJ/BVK5wr&#10;oUG/Y20we37X629uUUBkNH7qMOMJcF3W6twOIYG4ThwQ/NIRw3BCKVz2F+ldykZDA4OYFPggy1DW&#10;/vPkJedNo/hJgYg0Cfit/99gr7Vlg26YB/K5p50XJO5lNQA3tRF6NywjOHvMImmKaap4tMvT3a14&#10;lYXw7LysBKlA7Kl1L21dCpE2Ms5NUU4fZE9aCG999GA71wkuud8RAJbFNokmBHb49mw/avdXwwOC&#10;Zag53UoIUBplllMCVrMhAuKVOrTC641YJxKTCQ3MYquu7MIMa8lX1PtDsyw9RcUUmLT3y4WyHaJr&#10;KztaxKa496RYuAt7Cqnr+rvBreP47JmGgoYQ+d8JlO4/iz5Euj0imug5n7yx64X5ZODacu8K4S5V&#10;yoAerZb5Ts0yMVbgvoR2yrrLe4d9u2Hf9mZrkBXipXEPorFFBw730zRkTNSQc3AM5WGbAPAu5E3Y&#10;Z5UQWOm7Ossnsu515I6oqKSC2H+EjRkj5iTquThC2+BRfT/JZoahXNBIg0PeJWW+c2U83lXAf983&#10;eE94f3/H/e2tWaAIwnYqGjrNdhlFFaWfg5M+zB2gxUmhzZERXQQTcINX55EFPGuw2X6uGqnNw9Sb&#10;Zf06CgRs8KpupERqrZVg+BDkcyCU410vzLAsC9JuGiMjcgLwqCrxqZMTCEAwn0eBI5wBnll7jGWb&#10;YQk8IgNHeCKGUANfS2gqibqx7QNR+xRn4sE5D18V5dwF1gtLhRiFTLD38ba6nqwYJS0YKwdu88tv&#10;05ZEDvvulA2gJawo71PbEOW9ToJj0AQ8eJ5zMuarNQBVvb8K2mYSr6VQ1+8rwa0yS0hbRTSLPwnc&#10;96HH8jobmO6V2G6V7Vb2rDIN0YD4MTRZgYr1kfLVuz8BzG1iI4SQLII338BnSQyJXoY5pN9AzpfQ&#10;e1K1KUQBOxMpkmy4YgrqFVMgRSTiMm4iCRBkUrXakERWgLC2kDq3e5YTPAoQZ5H7ke+D84WgSvc/&#10;HAF86L27/Izq4R5CDvQNWuBbMpFaoTsIXWZTF9Y0ktxL+rXD0EIppk6hZEyVtzBbGogFjQfM6jGC&#10;jYISpOuDFKo4R9WSJ1la6fecMgeimgAplqBlsoBh9VNkTnjXusaR6t+tPTxyzOQf6ewux/Csg2zb&#10;/kStiursUZ1rwqcC2JepjjKJETg9k6Ha0rNq+9XlCuAehTTi2M4GudfkyeZUg0TllZ8SbyIwsRGU&#10;E3qrKeQruXYzsl3797/+6yXwPqJXEXJbrgwdBiubf7HQ2chWYYOdvwKk6wdIBOtZjbUCSjrBV8dM&#10;nSmnZwfMarz4DNg79equY8BSQYNu5H0ODs7GpPtgQc7FuPcbNr+l0ala5EZTDdOPAFe/yE7t6hzB&#10;RQemmNX3iSSILiT2jtIjBe4/byv0qQBGWo0ix+RkoUGVLHB1TKeMVsnibvW5aKyMO6XdlWZ1Pkba&#10;+0z2EyhWkzwwf9UfjH+DHKIB6KWuCGy2DM3DnCeJ3FfAgtlzZfm0XQWyr17DFeb0FTb0CiBzNYxn&#10;dd0rz/jZ+kjfT2rN6v1qHAMcACrrmidYtwxvq4uDtT/fDPhpqsAy6aXl9DJYRhdlDah3Tv7/qBq9&#10;GS114QMGE1Vwg0yQjs4JUtZsQB8NNF1DKlhHK52ZXlfHytBY8w1Rj5ROnluQ2qso+68C/Th3NK19&#10;ZPFi+f3VkFY4DTb3QGx2ViOmOiovSf8yFt9GjCdhiiC4PuPhorJiZnHCxl7aPkuZEVDh+MxI6Nuh&#10;P1utpi+1GUnLjq5xUMMLnVhiVvuoBtFY62YtAz25QGKNNhVb19TQRLmKlsnTK1fkf5dx0zPi8pXJ&#10;qBUJNgL4OoMnDR7Roum7PjFm16PS/qe3BsEAZJpE2UJYsKppV2fYlfc0ryFZS96YB5Vva9C4gjAp&#10;m2nTU6IyCFAElSEHS7ISGA07eQbl8/OUgfsYM/DBDoBHrAcbNeUYAw4RkUNyFiPXvT0eSLnVnp8a&#10;5OZdq6fIuCOx5UTcTHOVm/jsUVu8nitYGiMoKzJdsehSEwTCAjM/w5GTv3cSzYmMK0JV5B3HURXu&#10;/TqTAOewx5EWq8i1Waak9CQXV5CxeKcfMYXgkSMwb0OwbC/46afU7FqU62udPavDOSV6lPH7aBJu&#10;TKoXWoEFRNysIkQ/lsKd8/kHBmiHPyFLpFVrCIkI8WLv7kV2U5GAsecex4EjJiVwUcsXlXoDF2Eo&#10;/PN5nK0RvPPYvMe2+aY6jRFF+zEEq3Hz1t+wZRsTqOdn3PtI2U6UqQ9HTTil7EFg25nMporr/gYG&#10;Rao2QkSU+vDNd/XvvM8cexENeGpAz6l6SQrSnEtWGX02Ua3PCzPA0Opf4/xSkwzdulfT4TTvnQuG&#10;QORPc2SYk492CGnygdk1z/w84RHz+RLigXgEcExAOybK9gTuZ/CeeFCjpwmVtJZCVdzrfcZ7X+tQ&#10;QrbuuRFits9J11eCjJEmDeqeO3rxW0SZlccjv7YRy82XvGHtrvZIhdyU/Xi5h/3+eISAI4POrtg1&#10;IglG0n2OKmPgzErYAlKt9zX0xtIWsRdkTgR6ehpXTk/YGJeujxr6Vuxy5J6jhahNCIAYQRTVn8u9&#10;o1hukSAEK9bJhtgAUP3csm6lMSduyLgTk8hSPNdP5xWbMN17QIkLGh9NlVzNHU7WGqRpqhAiwqEz&#10;Z2q9Qxgm1qpAo1rm9GG2+nNX4exkjFBO9pwzF5a5eHEiJs2uBPK1nHMvA/i/pbw3rRow30z7Bs3y&#10;qjoDtmcMh+ULN9xwBmxOHZdYj5WyfQYy1sJWMak0BXNPrUEgn9sUvAcrVLEbLXnNcqQEUHo4Suoa&#10;77Y6rqnHwdjYNFixnszj2K4jApODc5x/N3ZZJldLBSLH/l6zVh9wc8AaU8YF45mLLUc+g/c5ELEU&#10;hji3PHolsPQqeGt5UJ8BjLOEdmkbcabgHljt6WvADCWtliCES69lseirzW/FWl7ZTFcAw2qE+3fV&#10;/6vXXx2m/fjnmRrSuo+rAMSZ6qsHfObXr0dB27/XgHMPwzHbhM3QyDQhoyiMKsI7ZMy/SojMPz+p&#10;MLLfz9mIm6Uym35GQj3Nk55M2h3UNSItamBPv6wmNKzQ6fG9iEDgk4wCW03cGg5W/onIo+cspuE0&#10;SCCL6vRolPOn34ua+kmGBrtOiSaB4l4JZ33G1APCvTLypEkd6htxLg/1BHolLNUm4DTMntqTQND+&#10;sZaSqFe1zkIVFdhXi3ata5Jq9hay2ypBIqsGpJf319/9deU5fQXAt86i+bm0yl1Y7+1npGy/BGfv&#10;k/mcELSCwF+9t1fOuv7rWyAdGY8UL65zzCWSKi1tkyG/NlaV41bsFYW1l/wekkC8svJkRSYRyWeB&#10;h68JIYJzCFrbn9cAu1VHtHypaEy10emzxJ1taSFEmvd1IisTcCBABO8yAMNTgrrc++MIOI6A97d7&#10;JgMa0FxAr+MIVdnaiIjeRoWWa7rs21LdGsEKSOgDMsvXF+IgRhbWCzyvowexh65liK6T5b3Cjqfi&#10;IDJ7WmkVFKPdOyvf5+xvLe3UeOhP/fBM9j9LTrtXsA8R8L6qynvx2sxKsr+fBQR8ZuVpUaEP1wTb&#10;OlYC+sW7vCibmzNAtirJB1n1y88K4dTjdn2isGGtAiVmRERVxxQR2KpvsEJ9LaBShlgWW5PHI9kI&#10;3e83NV3BxiTs6X48IZLKNUmfdWsv6dX0tcbNREixq5A5BTMyYZlj0+W7rXJZZqBaUSk/jwPheFZ1&#10;eAqcDXg+H9myJAcZ54yUGDiD5yGfJV5cW4ScluRsDVOmHpWnPpEKEycA3hf7pA3ep3UeQ6xYiMRH&#10;taWvq4CptFhqJIac/CH1efZ75oxomxIg1Mgdn+2KpWA1+bWPQeTprE22J+SoCj/TWeCm5OZqzUiC&#10;dz2phdP8FBuXweWpzBFX6fflRqBamUpyT2nnOw/PX53KcIng6d+7djQZrZVXdd+s3pzZT6nnvhAw&#10;GM8ducep/ZQ5B351OA8lbC9GIBxJ8DJ3fOehfmyTF7EjZmDm8M0yDK+Ib1/1tZ8RI/I8UAB+jDpv&#10;6H8meG81qWe+35ba9RXFqxnSKdROy7C+BQHwCuhz5iPaJ7CvmMKZP+AsbC8/1c2LuIPISIajcFwu&#10;uLnnafbAdKkY2rY9F4N5I56EZDYlZ6/oY33vMyjvOG0EpQj0oTQTMT3njsTYdNc0V8Vh8youbLYM&#10;7KusoBiPSonYLh+oVP2Tz5U2rzf9Z8COBfpZorQr4HAlNYiNsBE96tkCZuVu95oP71W1+hmpYQUN&#10;Xzl0XgV/VoTh1fu8sse6EhQ6u0+9FcOVz2EWoGLfaxo8ny2g58p1y2s9tRCiEUlaKe4bOK0JS+Rg&#10;amLK4eJoFKajl0mT2ZnUK/5e+XmvkkkDeA5tDzabtDBDJ4mGyYiraoHZ+T0ngXSg6/x1+skO0oBu&#10;UWnmQpVAw1pM6w1gbgF7hBHkl4Quc9SRsAIoWj1vwz3tml61ppleD7KHbXM3PtNuVMwvp/daCGz1&#10;xp7sRZzOiiEAACAASURBVPrPYYL3ihwvX1vHZbVfkRRsKNV317TQouBdEbOzTI9XzqTVvtzbXljN&#10;1u/a7FjXbj3LV4D91f2xv2++bq4896vJ06t73lk9IIUBut7qbUWgpo7sMLT8t05bbBW/ai6e9ca9&#10;smwbYPrUk6jNaAirlmdpbShByc95QvitVF0V/GbXWVVgaiF6ScQATWwADHJpn03hcy7ncKSG0smJ&#10;oE45m9SiTxzHE0SEt7d37NsOqWCMFXghOLdNA5NXE4Q9Ka7WZ673ewFED/TLtV6AJwv4KOBXCQ0c&#10;/e9x+fxfibtmALf0W+/r4qTkjWa9rH3EkyIYzDjioVBvCbBw/gw5cj6LMyiYJy/Sz0C1b6LOMmG0&#10;nxh7qBUg5LzDhi2Fz2Ywv6wb51wdPmuADavzu5GAYpLaaSDaeQ9mIIQDkQOO44Hn84EQA7bthh03&#10;YOH1n6xi28PdguXbM1ByFbbNm4Cm/HysSf3eCuTxeOD5PGpAcB/GytkGidxcxDULE1/ZN1hWJrJW&#10;kvebu8wnNRGRf37v490/D8P03QT0eh00Q/WvJ+LqG572qk/EGJKAhO/V2ixGxvFM4H4C2knlTqQw&#10;1A3eNZKirTevQnfVM+0cPG3a/5xH28FyP8q+QyQsI0lb3czsXeRzqEg3E9egPJnk0bKoosJKq9WS&#10;i0Dsp0qgxD3VzidP48tzlBb1mSQO5XPb24FZoO0ZDnGWqdcLy/R5sxYwtf8WAHLXa6Nm6zS3iBKE&#10;vsrTA1DPAS/ErdLvX9phznqdV+rXGYHSn6kSvJ9Zd03PwXxjqziAXFbOI034xJY9gJxps3KesEiR&#10;cvOjDAEXXyPrvX5/vorVvYoHWJOpIdvEraay/u3gvdzIzwKIrEXEC0Zk9f0yQKWpmmgC/NlBR6+A&#10;LleBxFkxmsQy0RzBNNV5J6B6701NfZojkWE3M/8cLE9MQg6FcamI37ZNhCdlgIXJtm0pX5GtINID&#10;yimAx+WxqQyyN++85p22+Q3HtiGEWINqAW6st7zmvs0SbLf0b05ehSnkw1NRZ6SJAke+WlbUgvDi&#10;WjkDLVdp7KvNTR8ar65Z28qExJw1k6R4oJSS3andgTEYwkpm4J7FMq6BhuukhzzoZxvsChy5alvz&#10;71CFzj5zC3w9swk6I+FetS2YKTSvXOtVIlCurxXxe0qOsUVUSB/Y9UE5I43PgL8rUzJXD+7Tr+WG&#10;CZ0RRkMzBMAJH/LVZND6fGu2c2gllArrSc0ZZwsm1CCi8TVpHdTtHJwx+TN6Swpld82c4mGfbmqV&#10;iJaObO/Hq2etNMXp3xBG7uNkSO9jTtJjPL+cEw2djrTsP5NePSXDCufhf+3sJeFrS2ZxOz5nbrBZ&#10;0Q0Xw7RQU1OUXG2cpBKnntF5CkL+BK5WE9x9xvZ+9CpZvNoHrawevqiAXu13V8+Vq/v72TM8U9Vb&#10;k3tXs2eukH1XxDZXVJKKeAIPloF9c2W+hrDgKmP6rVYVDaMAWnqwqR/BZnQTqLlejclPpqoR25eU&#10;PkOHY9bAa6zrpVWweA0FzGpcCXbJHuwMpBlDOwtArB9n7hTHUe7BcIMFVOmVQ0hfeb/dcb+/wXlf&#10;g6/REZazPsc5t1DRnqyliw1zuz9OTIRp+xwJoPXnxBhKKvvQ13oE672QsCfqVZBFLZ7U2FFZT5y9&#10;79Fetp1NUsUZ8lpyzmFH65UIhBBDu4+GnacVLGntkT1R4v2WwqID5emNA8XipfhoS/K3AGTltco1&#10;NqudZrcjzPjAiDjCgefzgY+PX3g8P/LrbG0XkpM4sQd3Wh2aJsVzdkCITa3tAKIb+qyR3sY1gXf2&#10;mb5tG2KM2LYNb2/A7X7H/X6v711OXYAiGOIMjxbmUXe7JVBoAf8zJa4WisG0zFGkRNlL8tcczwMM&#10;TiTfNicZZiKlGTkkyYViwSTJlJaVEvE8PhGOElS9wbktB9GSsgNr78NN8B5S674C2gKS6YUMHPX9&#10;DyEihiMRpUo5H4b9WRO2pHIMLIJ31btooDnbFYvJY13z57BRv2HIk6T051Tr2wdKVlWd2nRtEqZY&#10;ZPUZBfKez8Rs0jZt1hvN+q9rNVfAGBKOichg/vqyrm/rTovnLAJ++BmAWQsVN9qrQpVVL7sSiZnP&#10;YWdHNMMh1PWQ01PBxdIUCbQ/jpjtuSgLowp0EMV9WosYh1whgRclJ4/1mSwnz67gLjPxS39fTRvV&#10;WidGk3i/+uv3AmsXysXf8RJ9DcSXAUiYNipseeTwNXDuitrp7CCUo4pWKIdl/XNlMyJMAt4M65RX&#10;gUhyVFXp3qcxL+eopoeXRonZNHJNBUxMo7bkHDyggwWzGilGQnSMJA5JDYqLuVh0zdOaiPtkYaEa&#10;KdclAfxRPdVbCTjoked6T7um7gxwvmp39DLgqVKbX/rJ3c02fqwIrZLm0TxEIHN3V2CqJ2f35eoY&#10;95Wm/1Ug5FUS8pXwwDO/9uWhgvWUwZnKdAa+Wq9v30/pA89Lgu+86LOtjsaAZx7UF/29XxXuM+C6&#10;Xer1e7IKR5Jb6JWlMFs7FjFxWSGysDEhgmrqrUJ+pZiw7k8/is490dJ5HVvq5KbGlE2pDgjtm7nI&#10;MflHc6cgwTjuqOGZRiAzTe41kbIKOPWXnTyDBKf2SFY3CjV5WAZb1tBZLjQ2qu9nunqqdkFg7kJe&#10;+/tJ3W2gqUWVtCQsap2ZokSvC6iaSnl0qgmtno1rZ0SNrGMB4Fd/v9FPsub2oFdZE3prrjOQfKbg&#10;nxffPID2XW7z5dyaV0nf1fl1Nok2q5Xnfts8+oVeDKb9O1ZxZ2fi+PWSMByVmQ1QbzVafW91wrL8&#10;XQYQRJBi6sgSKIlsy7G8XrTniFVN6/LzgQr8lgZTn/WujsAnS1N7ahQLMLsX1DSPf4ZlOdUroIta&#10;cW5NgdHHV3jRolqVpGD4vGsZZ0FThZIj7NuO9/cvyfoke7bLprRM11q1kXUP+rUwJZ1pJPhnYipt&#10;b+GmwL20EFkr59nsg8/IrRjnP1MSAnI9pBDDo/ogS5Bag4c82AC6rJ5H8SkvBHfOgKnnIWLO10yT&#10;Ca5YdHiXhZBtrXDkwepIWYdUYDJMASHpLV/WbQjcrGazxUk4Qp2EkFOWKRR2x7Yldbq8J9XXPiWL&#10;Vl/k43ji+Xzg8Xhi81sj3KGft5B9+Mv1O8o9bel/I+okRHruhD9/CsZYAGO8nLhxzuF+v+Pt7a0q&#10;7su1xBgVYCzJJAh1r16hPNSLV6eOLfWzAvVVhqFBuGag2peaLUQ8w4EQIo79SLWgMRlzhUy27m/z&#10;tI8Zw/AVmEt/3tY9O0E6kYPzhUBx9XPuwVuiHv9BJfKqjZkCegWYCM4TpFxB3SMEPB6fOJ4PgFlN&#10;WRRbq74Ka6HAXQ3JqIJLOeHRTyTpSSIy8JKxXkrXsymrLXkPkiBS2kzFZn0s7J0ZYxCtRdBa5ODK&#10;tWJVV1k9QA+Uamu0ntg4rwHX+GdM665bxzHqEFXzGSzByWyEvNdFqQnq/lpnPXZv6d0/h/15vJre&#10;XIpCnIOT/VLGmxicgfsDz2fAcaT9OkZBnoosPgner6aKpJ1fe+54AM+tGmEltJ31kf0etBIN9Z9f&#10;nWhe1C3/NvD+FcD9ivfS2Si/DrODkADPQq+0wqBXWg2vZyg3+uKQTpRK6xH468qIs8aQxdsnprVR&#10;/wsA1EAo5OA/7x385mvABNccizb+N23KpDegI3BMHveVoS/sah7Xdco/NLP1pPGS0SeUFXBiAfxU&#10;PsvIWZ4qU7oxNvYTBcKZ0m6mUls1syvGsh7aC1/DqW0VX/v8l6SBAl8LgrW2O1kVWX937OjV5+qV&#10;13rFZuHq3nfl2XvFDmIGUq3A4leJCeuzPZueON/jr5Mi9vOiX0MXeqWZurYGfpdke/XazxT75qFu&#10;hdBB+CszhJ/mNcXscirMUCBrUM3SXGuAt7eZcM56Vpz4mQ0YB8UhvNgVwHoBmMgzma0pNklaO9Lq&#10;wk6J2qstyJEKp1XrXp63mUiRNnAKYCftC1/DY/M/6tuohOPS0gKlgYc038MIZtbNrBDvpxzkAEYJ&#10;IR9OAyNwuH0TaoC8OrMN0LkHwGww/fd8KF/YhTWxwCMZ+Mqz/opq5gw0XwVSXtu3eACXrzYFVzxj&#10;r5DpZ+dma6xMTFS/NncIpxTIZwm+30RwYPZmJRHK1ytJlzZ69c9E5oNzqY4Uto0tNLzZLiRvd67W&#10;GhaBcqUOKf7XJVjbAiDKZE+v4Jv6/IrwvLbvugZ01RqSROaM/Fx0IHbxmvXe4/72lsEdMu1Czurm&#10;vvkugKX1ddVeZkJozPaGmcJf/gwJ7EgSRZKr1q9ZjsqYc9NCInU9Q3Cec3hoR3oKciapYDtrmO6a&#10;1XmnzoY6N5CBO65ZLI4cyFNVLcbswVv7MXfdApMv7s9SsCDDUo/jwOfnJx6fH2Bm3PYdzLESK0ll&#10;nADOBHhu9TlofuwibDnmifKs1N/8Bu/3CkYW24vISe3/zOHK5f0EDgCzsJBqIdSO2vQ2TXoUuSYV&#10;SCam0aTda5l4lwRI80q2SD+oOqs/s2f2vOMZyEauFal8gcHqRmaMZLBRTfLX7DrkaYpkC/T5+YGP&#10;jw/s+47b7VaB6/4aZ0KEvu+tGQrPZ34et2EaCbyB6B2bv4GIsO833G43eJ+ISuddDbTWwdBO9Bms&#10;7CObCMQhbaG+hUIzg5GsrtpEohAwiL0OanrK5XoazRqJ+pyEYqPVyIGSdSFJi5oLkde+3gthWvCo&#10;YHRGftbmtYjLRO+WAecg7L2SAp9aOHLOVpHrbd938xyQ+VT9/i73zn6yrl8b1ll/1aZ2ZYG2mg6Y&#10;ZZ/NAOgBF0Qrwk2gGsIGeSIUtLzde7KrEpTODWRdfybWCoDmYelWXeNITwanPTVZ2xyhENMpdyKt&#10;6xIMHg2B2Wh1p9cMd7hBsuDpe5FVvdpnlJ7V4FfF6+p1OUmPKcYBKfmfZptzVWX0W38vC0buBs0z&#10;iFEWratBHwaQXRoxtlvFKqDDmEatAiGa6V5VgI/YKC39W38vBGN80DSYwn3gtPpzPmlyx0YuAwuR&#10;UwozIRc7aTwPztV7SdCjTVMbjG46giVIlcNM2qGa/zx7H1clEDGqlZh8IDlmRpIHq8IG8JBifKEO&#10;KRbKtbVCagVqXm30X7VyudKqz9S983H5fgWNqrMBj1KHYFHtXMln6JVI4t466kKoeFo8njVfpyCC&#10;tKSAVvnaYMJrBMJZaOzVDX22d7yyj1wB2HtVQVsr+NsZDzbYCrWurhZKfTDjCHa19zAFk1QTxac5&#10;Eup6NU+sn58LpMaKqZ+de/Xsq1uaPPtyDcIxZY4UoFQF/PLLo3fVbmU14kNQVjDi5ppBt/00gGwo&#10;pbLdUVL7qeDxTjVmi7gbgN/vx8WvuZfM9wGuhfTpA3YZ3JQCxTex+PMPsC93vvhGoC11ocS19hCA&#10;keEfKRV1fdE6eN8Wr29C9uedCCCGAt9o2LAOLtcTFbQgDPuwaZZ3+GTv6MeP16fjDJR+zYuShI3G&#10;fF/Q/vgMPUEwIwgwvIbVkFyps69knOi6A+Z7YR5Jk76JfzXAdqaets6QFnafg2aJ8rPW7hmLZ7gq&#10;YzkK4Lzt8T43npvfsLmkAuQM1gXncyvRQL2i7KJqPcBqiiaZAVMZpxGgXRp1jiGrejMZlywYIh6f&#10;DzwfB2JkbPsGMMHdk6qzi7wd73NHQPaqQwWGk6sqXAnGn6kS5au3Oj4Bm847U31H/auIfeQ4Ah7P&#10;Z5qczf7P6f7GqhR+zcKvnzoYSeeYM02qP3+/bru9cVyrAET4qCUKmV1T+nM3Et2TKa/hvOc2S9Kr&#10;BOsz6Maw6WLlw+y1zVH+La1Nk71KVmkLSxPxyoIQFiSOyCioazBGoIQYd1Nm3vtad2TBfrZuiWOX&#10;2liwtP/E1L/HfFXts07fVXIUSsjn5jcwGEcIcFmtTY4U+B5FRgMKAEq+9vqePPb9hhiTVUpS8++p&#10;x+dSYGWV9vOJ5/GsmWwju9xyf0IIOJ5PgJDy4WjLxIgb1q5JEop13RNB+qxI/XiZHJEAlnN2EKhU&#10;XyeVb9QYAs+Dj3uPcUmMNGsi7upQofRGC/5uCxwZ8E4EiQtpD9v3/dR+tc+k6M+fClQzY/Pah945&#10;wrala9/5lj47J4N6JQmbLDxa+C7q1IUMPW61St5LclArEOrkSJaIpM/Ue3gHQdLkM2vziHGrvXWI&#10;odamhTwrAH7/GYdA1Vqq5v5FRuCQ9+cDz+MJZsb9flcuBGwUCH19WEKym52ODdgWcoY4CT4RgFAy&#10;fsW0k682zGkCt0zzFCwpHKHazLTsRSfCg+O01uqnQqT/+2wK9TWrxbWQUK5BKRI6nUDMREyfC0bi&#10;npvXGecuC5JMU9M5FX9rUxIxJkKNfSJz0rM1D6Gt+ZDdi/dfpwKtxfeWiRZwETxEfH4eqYaqz3AE&#10;Kvkzx810rQCVTWJlGDVxGIS1obRhfM0y2Myfu2iNSc4lcTFS3xZ+Q4z02+D97wD8Kx+uKgvgCZov&#10;QNza7BKUBxN1Sirx12mkvhYbVIQzlQkltCY9bSxoDT7JjY6Fnx56mGXp838WLjP3WWyNAnLzL4Nh&#10;+QKTKL3PiZEKp+INLxZ2ub+uPLgO2WArKRCZSxMqvbxqApb+HXXxVkQ9YMrqj/w1dTqGisNmBQCa&#10;rykaK1del+ywyZqUjhYCBUfNkoc4N2xiPKcGHXaD/RenRqzmetXITsFathyR1huC9vSb+D2zHKOc&#10;4nTiGet+Rp81cAEkLMUPl0WnVKRivDCe7xczC4irKswG5sK0I7oClK+UkK94lV8B769a85zZN2iS&#10;hAdyZgU+nYXJze6DzuSAAVmcKASBjkyiWrRLcNB8fbkNFIIwIgHFEGZQC3BDmNiov1lZR10566x1&#10;ZNrf9IW12PNfGVm8UkjQkiyU3rGs7+0pyYna2GjgWEzTqWJL2wdp+wrxogIwGNejb+u8kL2dXUM5&#10;R4m8Jm+T9koB404Zd0Cd90xcr18SxWQ/YO09U/upjmzgXuefzKcpyti6DFw/a2rsvVL7bK73vHED&#10;HYKDYfks6wqNcT6xQipvYAZGXyWrfi9kXsKBM4Cf6OwM0g1UW3c6M+KK52a/P5pcIOvPSV8bgSia&#10;5HmbkLGJn6sk9RWbnkaKUVV6WySrrO+jUN0z6X1+Kx7d9axtf5cMHEugLbWao/q4kgDNIcCKZpnj&#10;ym6YfYtjWevZwuDx+cTPH7/w8fGJECL22w3v73eEL+94e79j270K2y6gGOk3qYJLpQosfZVrYCPr&#10;cq8fK7drpnaPHTn4PJ0AR+D8Y0m4F7ff2San3Kf8eRzHE5+fn3geT3iiSsYWEGNlmyLXUq/mndXK&#10;VeiDTJ4wMkA7gqJDEdHVQrN6ZjaV0a5DAkivhEiLyagu6DFGrlYZTYE+WiW1+yMtMahOevRgprQ5&#10;ip0NRg3GLQK1/JIu79KxCAUiV9Vu/bl5MsCp0GloixBIgk0XgKkPc6AYVT5EuXXOEW63Hff7G263&#10;FID8fD7w+fmZ94D8fimpfCMzHFKWWe2FsxAtxkQyMUc4ctj3ew0Z3bcN3pd8mWKnBBzHgfB8grYd&#10;Tk05uAr2Fv/y8Hzi8fnZ+lTva2/cshV02Ct1tUKxM5WTX71tSFtH59P8/fcndfdR7a7S/t+mIq39&#10;vQfHZA1ewN86NejaftX29ixxyGBcIZciIsgR7vc7brdb/V1BXWOin5nxeDxwHAe2batAdP+8Oeew&#10;b5vIQJDvsXy+QdwXyhZneU1m244jT15UDheEmM+JGEK1+yFhXRQiQAhVEZ/umUPLkCMV3t1qitzX&#10;VAKb635bQj0rAaAmCQDvA8Lhq49+y8cIOUw8WQiVNZwmVJyqo9tn64y9EDV/abjfBG1pR8hniUvA&#10;a6Rqw0wZgN+2Zm1H8GKNxQwXcRVlFi99eab3oLIVir2yqF7ZpFiWdivAXk9BxMtiruHrWGOLlgOC&#10;ebbQot9nGIJfVNCaKZOctauM9TqKmAIGeN/3yFIEYE42MhBLBiYI7FzL7QAQD8bjeeD5eOI4ijXY&#10;Aeag9qUYcwC1MQmUJvRiWxuiU1VBuXnBNuBeS5W4CobnWM+Z+8WZkJLEiJTsE88mAf5t4P3VZukK&#10;uDkcPAtwog8UMIEfY21L1aAcr+ehBGuyx1JQJBXD7EHmNgy/COfrD6OrNiLW+GcfmjQDxdYqMwFI&#10;UFMEFnDeC2a9KBx6UVJpGmPs/PV43mDXMddYPAYxBFNCKoKEyogdZWVCUCFl8rOxcgTaCJrrmMFe&#10;PTdR8F/4jFbA/RUQ93c94ldK2f6gKRsYYw5cL1+HYY4vXlHBaxUz69Al2Nd6BiBf9sBnEb5rjeDj&#10;mvp+5v22Co1dbeIrVeVMyfWqfc8MbPm74YqWd9wKsOkVja/aNlgFWSvIx9dzRCpYUDbLlXrlyTWf&#10;ERgYsx9WhMqV9XFl5F+C+bMwp2t7v7E+BiuQTv3KAoS1pqswWwM8DakfzrUC1qvpnO7eilsSJ/ez&#10;D10tCodxGmD0LXUXiDBdLZAcxhhtJobgr35PvR6udaVuWO0nZ0ROs4yBmQtkTb2c3StzTxKgK8E6&#10;u1vD2E9uzYhGyyf7CvA9D287U/BzN6FG0896QKB/Q/Cy9hpd7f/tc9JrhzNQtWoYaHomnQWOn703&#10;7Zksm6txH+DJrUy+86xEL7f9Bu+Sv/cRQx7dL+BIA93mJRNVRWBkHutkYTGzYUvqwuNAiBHH88CP&#10;nz/w//3Hf+Kv//qGx+OJ2+2GL1+/4J///BP/7b/9A3/88RXb7msBrXTQwqaqgjeYjPizzbiOvq7j&#10;s1LAgupFv23YhMVCC8vWAI5RpGel5IHn4xPhOECbr2p77dU/XqdU0VpgSLk+6Y0s13wLvV48K5Np&#10;u1l2iPWs9UrCV1R2cyJrfL1kS+EqUGXtb9KqVGeiaGsUNe0sVYYFoMznq+zx+uuJMSIecbBOtGux&#10;Zm9Yp0GUZ3H6/8Hwr7auobzWfrvh69c/cNt3HOEAc/IIjyXwskyLy3tMo21us19q097O+RpwCzQA&#10;toA/LlvX7PuWAEdFfDYFawghZWrkOsN7n5THkDZsDjF76BeLkPo5lywj5xV+YQHoM8s2SQqU+zja&#10;SURjqtq2FO6BsV5cqOsXp7BGTXShqv3TtbfreXu743a7Y99vyr/fOr+LgvzXr194Hgfe396UzUq/&#10;nqzw5L7Wke+tfCbpGpo/fghH+rPq4972a0fZw18EhvdAZiNc5H6drJlKgm+zl2lTnvL6iwq6Dzku&#10;RFojE9tzH2OsKv6yHrd9w+12y2vZtUm2/FzMCCEpnjLP/XpPYiU+ynXWZ7qSPk5Mymi8T2ZoxJjO&#10;v8QD0EBcWTk/s3PkqrjglX7dUvFbuNOMkB7OapD5/at6sHrWl3XXfV+cnL3lVwgBAbaIpxJZsCd7&#10;opiYhOqBJrgAGBSp1vQpJ8SBctZljMU+p4D3XPFB5wThEFnZy7Y9KuaMFieumzqC28oUdK3oii15&#10;e7bPXukrlqLcrgiIS4HAtV9/W3m/KniuKA+1Xy0GFfs8fOmFoMnFzb4aUDh/oDFVbMzCOCyQ5/LG&#10;Iw+E3wBwyGKVMhPVfAE3uMxcV78yoPkkQvs2qmvr/JudeOALylGDOFQkRQ9a6l69L2Lkpj4LAlNj&#10;PiSasOK7ljfAAvqVyBk2fGOvquFm6/QMtFfBg4zX1ITSnoFoIKtUU35CUljvzxp/vmrjksam7OwI&#10;MhhInACoM/JkClJ2AChPDuGrfum9v94rAd1XckCugnkzYGT2Gmds8AqEtgCyVWjhrHldTV7NVPfm&#10;mpE2BifNjf3UsE1i6f8Zr2uhfLIIhldDmKd7Q2c4chbkfEYWWWHGOrS2bCA0WGj1hVnvUW2RzTP1&#10;pUlYLfamM6JNKpEtu54e9ZoF1s7qmjlh81qtdDa1MiPw7MwePs3jWYUY1wkWdoZV1PW672xfk+QX&#10;45WcFGvdGwFeq6lOZXdjvQ8t47CV9VoZuWTNMeYV2ECjPfdyxYKj2F7YAWo2YSADv+eWYzaAf8U3&#10;f0Zcmo1uLQejTWjmf0rYZK9clX+27zvu93sConNodZm8LmDLcm+kVhdp+4QgJn0zaC1Gz5lSbfv5&#10;fOKvb9/xP/7H/4dv334AnCw0fv1Kvs4xBpAjfP36FdvmU31HzRfaAuRIhA7apPWYSlLEM/2qImk1&#10;JkBil5XCm0+q5VLvawBUi6pauGciSFDJhgwSlrrfi3DuyIOnbAHmCxBlrSVpPdD+3FUvXK62MHlM&#10;WhIEBTQETfMOZr96JaVV713JLOpDXQsAIUf0pa1EBUvILUGlsR5CZ8GT3meIARwxADwzmxWLMJj9&#10;Wat5EujZgN5uPyZWyvMCKsp9XE2xFzDVe+zbjm3bKilA3RnAYOGj7Qbrhhb2m2xtvHfqukF9IGl6&#10;Hm63GxjFfsU1i49KlKACvMwMv+/Ytw3btlcLsLZfpXvzeDwqINtIGlKe5ZK87JXzsyybAjZ776v9&#10;TDTs89KEQTsXdO5PUOu8EBPP53OZWVECcubn+WgRtm1bVtvfq91TeS3pvV3XsAgO3nJwcf98WSTQ&#10;rPKP2Y/+8/MTn48Htm3DH3/8UYFy6Z0NDg1BRPPvroLG/uymfn0n4sGVuKpiayVChGM8Kmhpgb7S&#10;amSsG0tWQ6x2nk7aSSGH2O57CmjuiK32fa8B2SpbTxGHMd83LAQ92rO9gPfldzlwZI831mHnIqUz&#10;YdvVkFJr3c880a8QCbbFpJv2BbOzyuV1OcdbR/cGScwVCy25z4QQMqnJVWg3q6sr0dn1eQXsl3aj&#10;/cRqjKlOCDUgPAVZHyHUyarIESGIfLGabwTh158cUupkpuGBP5/8k1ZFVF9z1f9dxYrObHSv5J7+&#10;28H7s8JntVhPU3gz0Nv3HKuwEvthMJpew9VX/R3ZlginajeaszN/R01tMTHNioLRYRxLJnG479Qj&#10;Y9ICp41IuTpG1TwQC9gdwYOite2uJJrL8pJcWYfCssbQWLdoerXLzcYGfPrRqb7wHxWZWXWSlVhx&#10;GfnG0gAAIABJREFUeKBJkQ9Te5lJIre1zmXhswIrNWjZRk+n60jWRaX4c06pB3XzlwNqxJjsWTNu&#10;g6bXrTrOyLHif30GIK9U7VefqdX7uhrEdfX/X33ml8CccfjMxgHPwP7fUUmu9qZVRsRUPb4IbR2B&#10;QO2rvVoDK0LMnsaAUt7TKOWYeOWyCjQ9IzJWn90rZNHvflbXfz5h5iNe7cessxYjyTiO99u2YSTC&#10;i0xgvENaV56D+nUaSNsmfkgpu+WaWqlcrL1akvKtOW/A7+z9aruq3jOeTTXm7LzR9yxZr/RBlmd1&#10;xSn2zOdA/SuBzpocW9mBWWA2DaByb73WVDMr0ceaJFMTJ53NjGVH13vDjtdK3b+tG77eD2c14aoZ&#10;mBMFqzN6tAFZnZFWs3tWn/c1LWePasz2yewJOiMyWoAiwefgSldBH6HGJHd5X20Bf0lRyzEWWLrp&#10;VDl5CpfaKsSIXx+f+Ov7d/z49QtHiPB+A4Pw+XwifPsG54H9vuN2u2Pbd5DzVfXV3D+7YLwOQB7L&#10;vq7+lpZigvyY2Xhp4Q2pyA4desyISJ9Fax8SYHg8C/AUEEICihy5CjYVkD/CbqZXfZy0ljHXd655&#10;Y2jj9NWSgTTANPOw78+sVT28yg2zPMNtspWHQPYmJvJVmOXITffc0aKhhUA2fHzsy6TKs/dEP1M/&#10;r2v/tiKL1zdyQGfNRxBhmr0yu9ly6EDDdD+6AENZc4FA3iUjqQz4SvJJ+7ZzBcgkiU+qXyzP+VaJ&#10;qJbR0wDq4skcQrYkKSG4+w7nky3Ex+cHfv36BYDw/v6lCuF6ELyq94+kgC7iOavGnp3Fs/Ws1mc2&#10;rijPlSbPSPJeKsjS8tOvr9H1tTYgRUpgo/Z2MfFXCJYC7vf3qZASJczXOTdYcl3pD8s6qvUbA955&#10;+JyFUqYni/2OxEraudLyQbieG80bv4aIQhNWXMlN6TffgOr0OXhh98N6rdIIwjaiuz3x6vOi5LW/&#10;bVsmsNtEVhRBuQDVIOQrYozeFlWtgcmUTlLlB+G4wN37CZ3dFAkiUGIZcSlqs4D1FYh6hsdcEdZZ&#10;Z8lqel6Fv56Id8aJOkHygE3F+1m/nzIEkr1XmQiS2ToJQI/TM7MSZqK2sNxGqpDUjdagMdcQzyPg&#10;CAHHETT4HqOY3MpnHzKJmqc8pHvHTCg9CxzmahOSMCgWe5/V9616qv7MXan3Z2vuSj7Q3wLvUb3k&#10;fg+EOE15BuA6z6dZw7nyYZ6NIJiNgFAP0sLvaN7xzsdiXrWjWAE9qnmHACguqDNGdLgEJTRQ3RzH&#10;peZnWF5XjTRTMcxHmd7KwH8DbmPMTVr2N6y/WYZpMMbQLXHg9gqWE3ZsLDJjWlmFmS5fE+VYX2tY&#10;GDgFVM5U9DMWeNbU9sgJY21zUD3HVIp9X6RCgUwzVf0ZcDQDOtdqx5FjmI5VdSDI6rmdTizgmur4&#10;7POYgY5nJOSVMJwpobYoPM8mI1bP/xVl9tWQ3dletCpozsIWV9NM/Z7eH85SuXTlbBm2bZ6HpuMC&#10;vrkq6M6UHK//YhMCPPfE5rMf25GGr/0M6S04K2rsZ1Iq7aAavDSCS0pZbKl35BvovclljnnvKd8D&#10;lNZzaz8jvTcvq3XYr8nZvq4nAzCQCbM9YThfCnlCPJ1WXO2XGjDnS8D9WV1nFafquTwhH2ekpva7&#10;l2sGeRwfJ/scDcW1fo1x/5Gf8XVi2AqjXRHDPD33+j+TYaLVV3qq/uWOVFjX3229XtnlrpPBNoAS&#10;VaM/q38dEaJLftBWkxNEUJ/0Zy02i9fOBOk9nbyFo7BCkCHQWqySLA+exxMfn5/4/uM7vv/8maxB&#10;vAf5DbTtYI54HE/89f0H3v71F758/Yr72xu2nYTlgbAXMB7BXqxC0r92APZbZpVMOy/fI0Mx5bNV&#10;phtK4Gx/j0i2OmL64Hg+8fHrA8fzgf2WLUa8BBnW4hcFaObnuVyLTMjo9/9S0yfVcQrcI0fwGdhL&#10;4BpV534LND2bULTAyNk+YNt10qCCrlMdQimrRT5tLReLG5549kvQ2QIoKmjrUC0FpF1OCfmL2V7K&#10;Aj+qXYpQQjPG/k2+fpnGqJlpPnnLE0GFGJfezjlWiloJJMUQcfBRlffMrZ8sQdWUvbZrsGV3FibS&#10;YE/3yRGO4+jCdITXMTdSTHTJCXySquyQ+kbnsqp5S5PqIEIIT/z89Qvfv33H29sb3t44BWrfbiaB&#10;GY6kOgcYG7bBz/tM3FPWTm+5JO0Vq/90tZlIpJtzDv7NT50D5ETDrBeIUxBzrNHrv7OvvPcNiO8t&#10;eqTP/paDTuUZUPzcK2ljAKZySrqv4cqkQp0AgO77ybkc0qwzqZxz2PwGv20gRwhhS2sqg4EhWyS1&#10;fIdGDFRgn1uWFJGH31xaZhJAjYwYAec4kyt2NlIjsd1g2VPCYKkrbphjw1TE+7IA5Cv4h8IlJuth&#10;3Fsl5qMDlSUgmvYnZF9zftlaZBY8ekVAe2aF29e8Z7XyfNpWN2AzMrgvXWgyHbmyYCn7pt/S513q&#10;KDkB1s5uWltSCu/aPuS6PX8Eol3Vr0SE43ng4yORnI/HA0c4co4Nt+gj1h7+TRlPKvvUwrD6/AwL&#10;vK/YX2cZeoY12jW/zv1i1lNd0tpKksmypn3FTeZ18D6y8LlaN3HWTbBCJyWLNwshfOXhswFALmlM&#10;kwd/VFFdUecSnTcrvwXVzEaNu0aYFkDxDETjzpi+FfwlPAxN7R7FKKaU5vA4usswwADJsuaCtY5G&#10;qSIJnadxA9UbAz1H1WaBfmPzQxMmTqiP/p5IecnQXgWdzz3x2zWvvrcfv5uN6M9+xkw9fZbEPdBb&#10;opiT3p2v3DdrXzkFtjugUHnr4qLtz28+x2e2KFcA2BVRcMWaZqYwO2tOz/zuLQLi3LpC/3nvtbrK&#10;FEhFMHUkK69B6RnBvPjo07kacRbjahEYV1UPqz3hIudwmQy/CvL/XaBuVmiu9ruWQN/vaRKgZ1PV&#10;MJI8c0KsD7LXChQ3BWtmpBINClXtfa7vx+gjbsBzy89nNrJOsMl7+b7O3tMrHvpX1uulz34BWI8C&#10;Cu7uFRtj43y5UbLWdWl8Z5/ztYKAX/zzE5YQa/FKWutOTzd20wCzMzK917gkwXtv2SvTszNRwGos&#10;uDRO/c/mSSC1tW8653JOk6+Bn8x0aeJEzUlQ80zOOJImHTiq/KwQIz4fD3z/8R1/ffuGX79+IYJS&#10;OKDfsd1uYGY8n4zP48Bf33/gy7++4f72Brd5eMfVC7qC8kx1bByGt2+1exyscUQWlvBo1gGHRr8k&#10;vaEZsCZMnJhkkOG+RR36fD7AIQC8obex6/dq5slZUUI9i0VSvteuCIaEeMcJILVMSTAY3m3weao2&#10;2Vq4Fr57Img4E36crfkZ2GIBKeQIFNIN6dXYrgB9tK7R5fqWE2xRiJEqeFLU7N11Nd/vBpRavv4y&#10;QLmqE9Hst+Tn0/cFMTI8qAKsaUrsyHtLNImVnqiTKvH6XnuQNvZEAimQtomb0rWUwGbVv0ZG5ASk&#10;Px6fdW9xLqn7q8wsCwyIqPqJb9uuciYIhNvthq9fv+J+vytgfVg7ec0WsmXsTc+FIr4L67aOmkI6&#10;xJDIrmrhNBFHlc/FykRgZhBrD+rlPtvt7SE8cRwH9n2cyLDWnvzzAtwX8J6Zlc3ODGAtZFUL3k2Z&#10;Bvu+KTJLPeM0mSAr+6aTEx6h3o8QMzHivLKAIfJtXxIEW/86bTIlVCDQUsbX6TWL5CVS02J1qqXA&#10;MWgTPt67QSR1lrFmTxrPp0HSs67FMON60ZMa5VriIPY8r1lXYtYz7HBVT87U0jPBrbyvJk4j+hxZ&#10;M5lBscp2RufIXfVMr3k3zifC23tlSViFAZhPESgLNsNeTU4wlpqlTBXJtfl8JvHD4zg694vyb1bg&#10;fRBWeLPzsZ8qM4H7mgNSYtxjztc+x7X037dnU/Z7ElOUGSlSmNzbXr5ix/db4H1VW9NcGUYV4+cO&#10;JNOe3OVvYvfwzFLPVwon+R/qAS9BlbA9zFkqUZQFiVaJzRXHNA1GOmuCV8RE/7r9gy9WwOXQJJkA&#10;rX6GUCEw5ZHY54HPz+TX+fXLGza/AT77wktWnaOE36WRKQBWjCqLf1IomDSHaT8iZlY4SqX+ZTCZ&#10;TPBD+0rmfG0uo3MGS6xTVrvifu2PfAXIe6UJvvo1s+KlMZ5uuDuWp+jZep0Bt/NNXnjGolf40hIo&#10;PbOhOgeUOjWbsNRYHeLnoYWvg6OzSaCZt/wVgPbKdZ1ZDpkF4QtqhbqNsA2LnPnci1izS+BbPSAh&#10;w8hJkVnofKwH23oTWKPO5cIIsy2sOehvWRHNlNFLJfJvkL7q07CCD68Uv1hNetQRhnEd9aC5UNNQ&#10;dkkuXoWq0M82dleL8+UzUQo/YvFObHuVURWEpQ1L8hWVY81z8HMkuQf5/UApls9Mklasv7uFv07I&#10;t7Go1WRIBWCKAovm5NZKvW+SWd25DpU7gOmzPYz+KaDbnmzRSqGuhGOx6hSAyN2ZPtp19bXrNdCd&#10;DcX9mUXenAybnXVngZ2YElYEwOvaV+0fo4pOqkFX54oFNM5t/2yirQDlvXhkONeFvYbffAtr5OZL&#10;Xf6Dcu3XyLSmIgYBHKxMCB7AHG4Gq4jZN/nb9+/49v07Hs8DRBu83+D3Ddt+q3VwCA88nge+ff+G&#10;+9sd2+bw/rbD+6SMTgHdiTd2cOASJkz9Z+9az1H2B+HXn75F5/r0gJDyR881dgEAiy2mE/tXA/Bb&#10;3wYibN5h23bs245IgN82VVfFLswxVmEO1/te1OCpNo3Kux/MJddRga89AVh8s/esfiZn5GZZ4GPZ&#10;DHIgXj/JfCasWZ3dvbXFYJPjk9K2B3UjR8hJCZt44UHhXID442jWE5zBSM5hmBQ5kUv5OS52R71q&#10;eXi2XQppBlEGuHtb0WaFWteRCMNsdiWxqmhbPwZl/zb2EFmVG6XnuEMRLTbr1fIsODhPSmBWe+gQ&#10;wS73g3lCR5+LXO2gPh8PEJpdS0SEhBW89yCfAOCkHvf1s/He48uXd7y/v+PL+xds+z5YsklAdfNb&#10;mhZiTnvBi0KL+n7qBAsGIK1XyBfg2TlvCqP6cNoSgpqerW2QRsWFGEVOoKU1+sRxhLSPRcbtfq/r&#10;IQUAB3j2I3ka4/BviYvoiZKZCwK3NU3In5/Pz0Os1+tENgK4KXRl5nlal3rCSF5T+1zyunTJITyF&#10;rSfAkNFCXhm29R3nPSFGQyzEeQ9ljROViQRSWJ2uWxwl26mVV/vK+m48X/LzHXlahxarojpt70RP&#10;lR0bIO7luYsEdIAykbK4mk3Yz7zqZ/jH7Ptn2OCVzLF6HwUZver1WajRIzNwxEwAZ2JxEDfkee2+&#10;TpO/i0W2q0+GWh8Q4DyRa6R6nkpx/b0r0wCxWaGTa2tw27aEJYIr4N3bVldmiTGSQTUIHUuir68/&#10;pOhPWnWNz9y1LCc5GdRyma3P8KyvZzPb7yq28JryXvoJTpsNgnOxdZb919Q2NY/Gsw6iwlTBWX4Q&#10;T5oT0XSXhVTCMmlsuTSL1/zX2FTvTkCDrhl9Nfjid8JPOb+nUtS+Yp0g2b7i9iTfJOdN83g+8OPH&#10;D/znf/wXNu/BkXG/39OYWAwAMRylkGZiDao1AKCA9CF5hKIlk0epDomtSCvBQLIBszT3lkf2qEnE&#10;NHm+/WxtBaQOhUxm2DeVlpkDAJZAyrmy3t48ZBjIVZC39/2n7tm56gtvKT5O17P0LY/yMaWBcDsb&#10;WZtNmEw3u6Le6xpx/jc9j1d8+M8OgbM94sxewpqCsJWW54fDbGJn5nGvPZ8hFGFrkHxaKGm56wid&#10;k2BfMslYIVkqa0oC930IZV/Eao90G0Rlm9slLMG1V2zeZoDdALTTa2Seut+gQdmCyT4wTKwt1NQs&#10;gXtu1gftXrDIENBKE0moF2WNDCO+QoCe/RnLgpJaQGb6zJ3x2WlQtYG9onKpILEFLGpgVZ1NZCHV&#10;1Puz6X1aPROtCGXDX2M9fdVfUyscpQ1eaX1mllJn+6O0wBiD7Nhcw1cAZ31fz0kFCLBFB7m3tXWN&#10;cCWr+jAscebgvJ1zAEif/lm+wvn9JxU8a/vwj4KT4kkeTV91GsinK/ZyKxGD9d8s13wRbaRPLucg&#10;xZyFZH3OTjf45FrtCiAesU2PlqXnJCiR73sUz0LkesQ065nYmsV8a9K9YxzPA79+fuD7tx/49fMD&#10;HAG/JVDQU2puCQ7ReyDbYTyfB378/I73tw2b/wrvbwJgEZ9ZIRwnJCN3tjIVsOAxJ6nco/Y5J7Db&#10;e1+FNASIZrqA424ITS+X5EBwfsP9dsP7+zuOpw4R1jVHq8GKGi9GzrYwVM/zJPBwVXdXW4lsi9LW&#10;ANfcr+b3nsf9o/TvZ7DheW/tK/ULmZEiocgURlkBotLeo6+V+udL9Yaljsn7S+QIhJj90f2gki/9&#10;avFwlyGDMUSEI2hbJBEYC46pr+VR3VnID+1T3gBQRy7lUkkBg+q5jDo9hg6gaBY9WojWpgesEF3m&#10;0mvJKewMkGYQK31v8zOnjLCqs7lYPeXn3btMmlF3Fud3SUMdV4BFyhldAJWA584OgtnjdrvDkcPt&#10;dsvB06xqoqZuTp7/ycJiVGg2ssoGlurkRg7PNificy5HFGHSZS8sUyoztWdZzyEr3X0mPepkK7eM&#10;Iv0e5Wdfqop0H57PJ0I8GoiX99SjBCyDEff5NGSvMG8e8euJYXn+bf6W7G82n/etQxEbm9+KUQNi&#10;OECxhWWSFIJyk1OQc3DssW0aC2vKdl/r5AgpGtRYlK6B9b4j95oYY7XFiTkYNxxBZQG4jhxk1sHP&#10;ZAT8ria0rf5PA/dRgKyx1ZGUJjVQ/dQhQLncI/AAUhhYGtc+T4Gy7dQwLbcvh/Ce9BmzANSVCFDl&#10;HljZEPLzMOo4dIS17LEK4S+DXJXwiGRTU37HuoW32sOnnxz1PlDyRFzeLF2xoVOZLCVvsbwTl4S+&#10;vq19n3MX9j1lL4RsOxYTk5bzGPLzVM9MKHFXVBMpcXq/B+C+Sne0Ri8Hto31qIH7SrxL/mzn0gSs&#10;jZ/0/SRNhSEjHn3t12uBtY4qKzMDzIgILodiKl+2XhGXAV7qAbdZUCNZkrBOIVo2eJabrdVbkUp5&#10;bp6Wo1yDSyCIBdah6LjPVaozf6yrwbZ98Jt1Xauf0/slSi/L8t4TqJ4KgeP5wLdv3xCOJ7796wv+&#10;/PMf8LtH4AN//vkV9/sNznswh+adbzBLdYSGGREhN2Vik48hjfLFmP6bQ/qZiC3Uy2Cx9OZoeQtP&#10;Er9rU+BAFG02V4bKqNdDB+z9PWuVmaqu/9WHsMzGA8+ARDqxA7k6ejVjmgdVZPcA9t7Fq73qLIz1&#10;zLd9LHhZg72GmcaZEv9qCM4MEH3F1mEFqs7Y/iu2TFcsi64QJLqAgwH4nBRGooEtGzVPP1etDFY6&#10;FZqrtUdgvoH89Xkm2fCweZCfguPGc3M20XJGupmVxG+QStLzfWwI9PTWFUuUaQ5Lp+5qlRKbIfQD&#10;5V6a42zrYRFJr+yZ6J/8AtbxmAsyqiB4ADx1ISdlQ3PAtCeiSCXNkxptHi1hun1lhl5PznqnAC9M&#10;SAUNwlSFK9GULF+Rh/qF+KozzECs2+uOL+zRjfQncRmpj3ZixHj1OhbRN4pINOCh/fUTONxyG3q1&#10;fPF4bgFt1/YJawvt8xb68KIrmSA0mYqwsgtWtcas7l01v6hKKuu86XMl5CRJsg0icskuxTVyxgpH&#10;I5bqe8O6LI8MkwA2OcYc5ZSb00g1aO3x+cDPn7/w48cvPD6fICrj5896DUSUwJQYwZxBlueBx+OJ&#10;5xFwi6ltTlLirCgudhYL/1XGGMZKVYiiFce9nVZpqLdtw77t2Jyv4YpE3tZEEaqCtPrMhgbEOnIi&#10;u0jbnVhD05SBAIKODqWcMfB8PoFsh1HU9LqHijXMlCODnQe7rBbmqJSA5tkoCDPqn+UaQzAPBpUg&#10;QZ34EMCatg6I4zFe1X+FNIiCvHWAN8KduQHXXAno5mWOzu6E++eNxzqxTSUXoLGQMIBzsdZ1EiIj&#10;RW5Trd2aqIgROQHqxZahTAdIz1891cPKFkSBHILEgrBKcjk41PsNfvOVlI0c63pMyvwje7wf9TPa&#10;972zpWBFpEtQuA/BVXsS9fV3+u/jeObWNQWwktuGvIC2toIWL8pnVkyHgLTwQtpYyb20D+ItJEH7&#10;mQ3LKVZIsr+01vgRAmI44N1eyQJpZZL82UP9Od47fV6Syxhtuq9+c9j9jtttzxM/5Xqczv4w8JLy&#10;2RRl+b7vzRppqv4XBEUON99yaHiaQOFO9Ed5CikKy7SYodMIji61EaWcc4BHsm/TauFYaxqXsyeY&#10;GAgwxamj8v2Cuts5IASEkD4nz82KqA+TVqIm1hOKKwvWs9y7tvY455MSIjc7IGkHFYXHuiQQIZ5D&#10;XpIIrKZg9LOCVr8akwTX8DEoctM6PyxLFjXtYGA3qh4pNjW5Hum962WIuCQUC45WelQ5UU2ieGYR&#10;dtz3ASG0XEd0whJOLFUj6+W96y2ehICYwU2Fj6zId5vYYzP+K1TvxxFwPANiSAJesM5SqWeoCEFe&#10;CRBndn19KSMzLluvr+0m67nU7UXjlBJqmLKumeVebWEyWjj4O8D9y+D9eeM42h9Mm+0e6BCgieVv&#10;Kc+xvj+8CqAqKw9yA6A1LIz6AZNSSFEv2sBr9ilXQiOnX1PZuvYgrRomuQH1I2VjwEXaOp3LTNnm&#10;8Xh84seP7/jx8yecd3gcD/wf/+f/jv/tf/1f4Def1ElFpV7GlAXFVcegOaYwl5gVIhFADrJFTAr9&#10;otSPZTw5qx/LJjaOr6A2ZNo/CkYIjySH9AbXvv86UiYL2Gm+wIXP9RUA9RWA16CrXiINrgTUnpJM&#10;pPPUe5Xqmc/oLIjFIijOAVBSe9MVH9PZPZopQiy/wFW46ysg/mrtzLJEzkD3K39v7RXUEVrz9XBm&#10;P9KrmceQl7P3Kc7C4Xps0gB1zHQepIoByGsq7Pk1zcKezjIiZkSLBNVWy2Rtp7X+XGfXVgu0RTFa&#10;ikzpCX3d/qsbvWeoIFJrHV8txK19YZ39YIdvaVCTBlXFlesZiYE1AH5mV3UG7J6dL3o9yO8rI99a&#10;8HCmrO735iuWL1eAe9ump6dDejWs9UYbUagB9jkhbKnzeVDKzckL7ggae+/j5eTNtWku6+fRsOda&#10;YoD23nvSgtahw4ua41Xif6i9J3ZN3ieFU7EHicIDfds8brcd2+4bWeJaQKvlux5jSAFpMQzX398b&#10;yoHQlCcVfv78hf/8z//Ef/3XN/z1r+/49esTMQLblsD+z+cDH58f2PZPoS4l+ODwfB749fHAz1+f&#10;eH97x/0ObJyB+9LQlX9YqseKTy21SaaF1YmlpJX2kerPukBHAqWATmo2JToUMqm9v3/7hv/3v/93&#10;/Pz+DW/3Hfv9lkIchQK/goKgARDRSu/urGcsAzsZKcAwHEcGxjJIOpzF+TMnbtZECsxsoX3qHhXx&#10;2SRsWr4/CdjIKYfmKd+RX5J8EUC2tNuI0Z6WrB7/zKMcR3jomyRZbFMZ1iSyBPDS37VsjBgZxHFS&#10;LwLadiw/M9U6hAbxWIzcCZIIBdG0gjM1b12ATs7irijArYDn8wHn0rR4OA48jweex6OG3BZ/+tLv&#10;yesPne1Ju5bsJKBATE6j5wj5GdoAAh6PD/z117/w/PzE+5cv+OPPP3F/e4ejrdrByj68WBglIHrL&#10;Uxf9GTLT3qORn2BhWUvmoV9adEflN+V9xprQadfGMVl0JAWtz1YdVAHq43ji8/NT+c+XKYkklMgg&#10;HTNut2Qb5n2y0HDO4wgBjgi3/ZYJn82sJ+Q+d7vdhsyIswluIId1ukLuhGofVQSmw7BjXkdF0b4x&#10;QJsDeVYTrT1xJ616EhmWrJZkXkePb1k+56v+Ud4jv/kKiMVMgDIztn0DquVd2/PGwPtVXgktzxYB&#10;99bn3aqzQwj4+PzA4/GRP8M73t7eK3gvSdz++6XlDuy2rvP4p+lEFHBNfT/r5XpPfkvo0APK8u+r&#10;BWHFMMcMOE3mAW3qKIgwcqcwDWmNHUUeQiG7rFq2d1KRZIKhX2n3V/TrKtTapekI750ih53PYidO&#10;yvvH54GPjwc+Px54PnMOR5d3ELMLRz9pYdWbU5GlsNkp+GK9B0TZncX01R3e/izXz+q7VjajfV84&#10;s6D+t4L30QjHGN8MukbpvBG1LlQWIdJHlduKU+gKrRRFF15fq9G6ItKJBV1HfuhUmWi93lkIzQw0&#10;HIPazgEc6yCoyrTeGri8nvfYbxve39/wx59/AGD8+vUB75Ny6PPxxK+PTzyOgDeXGo88w9h+jlJ7&#10;IB8oqTgKMTNtsRVxbeQqViZPFs7UTLm6TVL4CIjxIHJQflwVFCQa5ZACyDBnO/qD6mKo7e+GRL4S&#10;XHtFsTe7butnnynbryqHz4B/M4B58TxcBQTO/OheJTxW93QF4MsRzFeIjzNS4syWYDY5cdWWaQY+&#10;r0HB3oplBJd664jaMNEVcKuB1yv7JDJUtUsl9Al50ttNjarcv0e4rJ6tAcCn669lPld0fv68uj6t&#10;Qv4sA8TesyRwnye/mP/W8zj9O7H+0sijBnl0TkJvC7WegHkls4SEMnIVIn3lHswmIcY1oa2CDB+f&#10;Gi5FkzPyEvFAIvrmBcJBNYFkTdmNgwfj/SKbrOYKmZ3exzOC7Swg96y+nVnCWcTSigyy1yWjtxha&#10;78uWp+24NmYE76z+mFkGDleQfYC5WIGAx3HnokaG9viOMal19z2FRnpHAggNVfWorRXa14SqHIdS&#10;8cWYQx2h1aqRIz4+P/Ef//Ef+L//r/8Hf337ge8/PvD58QA5n4Br53DEgI+Pn+CPX8mP33vcti0T&#10;BgHP5wHnPG77Hbf7F+w3gmenGjkpeIkhNqGRUNS3/Cla7v89aCDD3utIPCjntDPIsbZWzIK5yAnA&#10;9fAIIeDnz5/411//wuPXT2zbn7jRbRoMG9lSHEtgo4DPHvd7mgqQgZR6jTm4bG/K3megwA+vZZ2L&#10;AAAgAElEQVSANJCDVNU9EnknaKr7CsxtmwA5+NIZfXbWmYF0cTxT+1qRtc/kMCFY3oNzzQbFAg+V&#10;fzxmvSgry8NWyzbQaH0WUZ00YmYc4cDxPOCDq/2bJDQksZFIFweApvezWkVli6fipcwcEQI3S6wY&#10;8Hg88vPhEGLAjx/f8fPXD9zvN3z9+ocIz20WT9JWN6nDxV4WuU2GZ+V8slzZ6vRHIa04Bzg/Pj9w&#10;HE/sx4YYjmzVl6fPs398UdA+nwn4ds7h/f0t2dMOz3VTFPfnRp9BRMbn22YEW0C4tJQr00TyM/HO&#10;q/3PO48tq9xVeDBHhAoWRxDdW+4CF3IlkWHee2y7T/kUruXPlQBZ51NdVgO8jTq6D/Pss1hW/Wn9&#10;2ZTIv2Q180QIIT1H3oPYKb+LgjkdzweO48D9nvI9dG4QGWHDceiB6vnFuk8rUyc9eN9b1A4TZQKP&#10;27yHA6WpsMcDRIT72z0FqBs2mb1i2HrmVl74pgVM/ixcMwKvL9auFXXi4YgOETdwIZIwc8qASewO&#10;++cFkmE1SX9WV897RDJJ0dX9FGDp9Npavhurf8cYs33VaGsq98tiOyitpUpA7awmpRzQfeUeSJJz&#10;EMqKntk58V6IEAPjeUQcz4jj4Do1IrMj6nkZecDUe1u63iYQotqPM9yOSM8edyq94c9O+rIreB8Z&#10;uQTT+vhCz/+y8n7tzSu9lzBtENZvWqrjhS+i8HyaAvfGyNWMsZaMt8Kbhfq6+cDS5Q/uDGSVnuWv&#10;gouDRQN343tCXdHbFo3j8/oAKKoQ5wjbvuHt/Q3/+Oc/cL/dcBxHVqhEfP38wNvbvW7IzOIeCb8z&#10;yqx1CjNCBuqzv3HMjHaIWYkfsjI/Nk+0flx9TtE0P9uyBrqcuwHEr++dB6XcBOpr962GVionraV6&#10;7hWA51VgaBYWZwMENDB9MxBmRhxcBSnOAMAVS3mmVL5y786CYK+CZa+Cr6t7+QoxY4Egs+mDFTC7&#10;8ux7TeVp3beRydITQujCYyX/2ZpnXSSsq7fed3a+BgBcCJadqdFne/QrZNLVNXRWCFzhC+fTElD2&#10;aFfWcG8Xw+BLZ9S1YGdGbzkmv61X9r96L5dAMcM8R2wA3fZZ/z1CsLlydioH06PzbB39jv2WfZ3y&#10;db22pon8W2tVefzzbJ3NGmx7wsRST/d7bVOLapJERi3QBQD6ylm7Ojcs0YkF0s+axas2itT7pKOF&#10;350/h/p7e+tBK6Brdmb3IKAMRZ5NYMmngsghEoPgAA6iB0D1404qrqQsDFkteRxPAMDttmHfHLyn&#10;6kfPQeTdEDrit4WoCgv18bkvz2YZ6eYSDBrxPA58fHzi8/MTIUTctxv22w3OJ8Dw+J7AbWbGvu94&#10;e3vD2xFwuyWF2bb9wv3+E+9fvuL9/R2730bGSzxOaspHEt+gJQll1QwkAi6H/ab0FNAWBgWkJGQb&#10;FJeUnmnylrPVZfHit4Hr/rcUVhXBV2ryfQUbLAC/BPGVqQESdi/mM9wBGdSFGvbnV1GLn5FXVyZT&#10;5F7QWxf2qk013SDIuJHIktqoYhvVwJnSq7Uw32yXIDyorUmhXhzRwjdLlpGbAvc65DrgOA78+vkT&#10;zjl8oS8Z7LTPsUvTdEWtngF0J/tgQXaEEPHxkYDw2+2WCLPjgXA8wbe99rfVKgltEjvmteuyR31G&#10;tTNOcODxfCTrnZBCVqVVS6mSQjjAHHG/37BvDo6A43ji8fmA21LfK+2m6t4r96PunCtCtul9yupR&#10;sqwIMsnHzSsMnG1wnE/YB+WA4cfnA4/nA/ueQqiJ0jwQZ1Jt9y793b4D5BCTxxUcJyW7y5YxaRmO&#10;ZLz3bljnzbs72SzJ53NFnFlrZ0kUm5PJiaQ9jgMxPBEdAdiRjczquqMiwsqfZQE/e8SgWjNmdXQI&#10;R60HJHkYY7GOiQJaJAUAW3vmTP0tgXPqvPFtRe8obpqRID2h0OdwqM+ItQ+PIkxLJoD36ZzcKBNn&#10;vtom9RBMf06wsE/hWT/rnbl2zvCZM+FiDxZfFV30VmpDL7/oa9QUl+W1j4jIrj77M/wgRh4yxeRn&#10;3b9nl/NHpB+8M7IRlGCEhT1kPktKoK0r9uic7LSYgRA55zOwnlLLE1s9uT0LoVbkEzWCskwGsPSG&#10;krlnJ/38yiXhquD0TLw+64Haa/ybwftZAyJB8uoxSWT6rs4a+joagjaiph5EERgyKvKxdPO2giL1&#10;BuiMZl2o+7tREu3X507Vs1cZmRlDYxIC4ogkhrCYtRslC3AbXiOP5XrvcH+74+vXL/j69UsG2pM3&#10;3J/hDzAxPBE4yHCJVgQhF8shpmYl/c6bSABi/h1yM3Tk36Go8eszJ/2PW1GgfdWbdU4ZZEt7Tz9q&#10;Q61RA3eBMXPofoTym8KB6DUA5VLI4gkAe4UZnm4uExTwajjkq6zjSwGzF8DIc5DsOjj7Kvj6CkA7&#10;joafs7BXSYJX7+NZIbMCb9cjqCMkNjTNBAWEqAA5arkE2oJqBHt6Fena264fNeQBwMUJiF1UM0TO&#10;uDdj4bg6A66C2usmZA7fnyrO+bqbnrkP0LVnbunLaTYjo/Lg3JNbF3NnzxYGkLfdyzFs9treeqbs&#10;MT//hJrNqOep1OJs8ma2fs7JyjnpzDlBXgZirkQJszwLqsGH8hnXtcd4tmi7otEyCVPVelXycc+7&#10;81C/ne9ruLa+Fmfz1ayUK2T/1WlN227SAuJ/T6Szzj3pCRY2QHsDnSp+2bFYLHBu6h3e3m54e3/H&#10;2/0N2+YTGPd84nk88Hg8EGPA/X7H/bZVKwhG8k9mAj4fDzyfD7zf3/D+/o7NU/PmzSF5dZ/IJsbS&#10;ekQGQDpyuO03/PHHH/jnP/+Jj2x/Q47g9w3bvldF6nEEfHx84DjS9eXot6rY/fj4xL/++gt//PEV&#10;//jjD9y2LVkqiNgCafHEihMrwDObz9JU+VctKKn+rortFjgjPmvDuibfI+897vcb3t/e8Pj4odfH&#10;Yi/v1aKyfwNz0ugKT1rpJ99ERn14JF0STc2m9ZxLoCSA5p8NVnkMM5Ju9VozsK18FuZUgZNe/bMa&#10;h2q/5byDI6/ICwkk1fsnhF6JfHHVUmH2GUmP+n7yabzX2oYshoDn8wlyhFu4J2Axf71UgbZrdTYA&#10;VvvKWIMMy4UQCD4H+zrn6xp22Qd93zYcB2PzHm/3O27bnuyQ8u10PoHOZVo2CAuVGGKabMkWIKGS&#10;AEciS2pOgIMv9V9kxCPlt5UgycgRH78+0nXsNxAIxzORjvvtVi1c6HarNhN9ho5VR5Fl88DjVEfN&#10;sivTROHA8/nE4/GAy1Yae76H3jncth23/ZbvS+q9W7CtqxMyxa4DnG21tmSzW76+Vw9TJeacsOuT&#10;fv4N17HOPcv+xDqXZmB33wA3IDYB7c/jieLFve17ymuQAHa+P+y5PqPVrqSAhlFkBBzPOgFS7H3K&#10;BEtaZ0c3WTNOKl6xSlR7ELfg5zJBtPltYlXK6nPpRU59JkZfd5fnxeV1UMgQAlQORq358mt5IjhP&#10;YN7LBdcAZK5rB2pPV2cQa8DmKpg668dmZAnyZ95bls0yAM6mEmZiEZ0dArPeijlsunx9ufecMxt9&#10;h7GO743quusJmpnA5IrFq7SEKh+5y+GzDbxvQfclC+EZUg2XarOn2nfLGogVAHSZPI1LX3hZ04qq&#10;qJZ1JGyyrzgZDIKHCxPrZ+LL8T6PX2fhCP828F5dSPm3Ckxp7IezGniwCIwsyhvkzVyA8wX8gfAl&#10;OgVV0a7JWmzF81oqawD9mjXNGvV7rsC6K8XzlQ95BRj0YTJKPVUTz9W2rEt883Ut1YgoovIBsO17&#10;OpQ5FV1F2Z/GkpvapgZHlYCqssHn9PMC4HMoqvtsoxM4A/ehKfKZwDEf8CXAMB+0psqIuhjW7m3W&#10;/l1OI0QGPIRihIW+lAal6QB6TIL4zsLcXgXuZ2viJWCg8y+7CnybY14XQcmzHIbVz/+d/ejs/q/e&#10;rxW4O/ssrgFjI5h2ZQrg6meyahRXRI71+lfXwPpzXYG7ZKgIqQPiuAP3+u9tz1wpYiByK9q2rc8W&#10;fVahBuqVfd6IK1bXRNTbAUnbhdEj1MoZWDVdq3VmTaPJ/7ROQ5f3wmESDlB5LS8+XVA2JvngGRQ9&#10;3X1XRaQ4sKR6pin6rhECM9WP9dp1rYrPuapChMjgTDFx9pyeeZZf8XpnsBjZh0m8r8JKpZqqXL8a&#10;UTYB8wa46MBaqebDdL9YEgU1IDZZC7Ig53QuoLYp7G2q2rMVu6+X+0M3oSnvFxdVQ+d9D5yOUl8Z&#10;lb6yLmag6tUC/cwm7QpxP7MaW50Bcpx/VafO/XF1GFefLaTISB4Bg9ttx/v7Hf/4x5/45z//ga9f&#10;v2LfPEI48Hw+8Pn4xOPxiXAcAAH3/aaBvjxV+/3Hd3z76y/8848/sfsN25tvfYcSc7T132w5MRDT&#10;ftvw9pasLbzfqg908hsGjiOBlseRAgSJXB1vP0LA8ziwhQN4AOHbgf/28x94HA+8xxu4hMWWM5LL&#10;mokqpLX0KzMx0eyXy4HNMmRuZipXfLDlZ1sAvaIM987BbyI80lEH/vOw5xImxHlRUEetMpyfrawA&#10;bjBMy4KZ/3APwrcg3wRkRo5meLkF+ozA9giqDj78GM+Z1pvyVKjBYto52UFt8NuWrY+QbUtI5Q4k&#10;JWMJxna1d1fvJ19oA+yjUmta6h/p6d2ec+FTXHqr3BvCYRC39BZp5bNQ1xFC9SZP7w+1y/Xblidy&#10;Um22bQ7blnpWl211vN8SGJ9BasoE3ea39AwDWSyW1KDHESpB4JDtdcIBjhGeHPbbDbd9y6Gsok+v&#10;E0HJGgsMOL+lUEZ+VCHI8/GomXIxf9aum3hoExPj9MYMW2h2W9yIDrSQ0KQGDzieB56PJ7Zbm4Dd&#10;tx3b160RSCWrDi4L4dJUwvM44I8DfiN1libA2IOF/ZcGpyJCALwHOCY0jdVY3GgZIV2MJWlTyIje&#10;ZqqCmvk+aLs0tFBm8RrkqE4KhHA0YZGXEzhZjOoc7tuG/XbDtvnB/iTmtRoyQfJ8PuuesuXJk5VX&#10;eh+AvbIwNesDSqG52FKAs3Mem5i8acQJFCk3AtF27SFzPgrgWu5xndpR2BSJCTfKk1XIa0SeNTMB&#10;2+jDr/pIw2aLaZ3/pvdrUpZ85ZwlYckt96IrNrLW/Vz2EcL+zML6JJGarPu4At7ee3j28+uAg3cw&#10;BU9q3+dOoEXXe58W2MrZci/W6qoE3Mo6JcZ0/R+fH/j49YHPz89cK6X8Icr2hCFEcASIohLX9sR/&#10;m75qmS49cVnIa2mluNK0/k5u02x9rIW482ft6sv/XmBtDnGtmXYZ/I4QY2QTn8tGzJEKFaMmyxRs&#10;XjdasgIHMtg+VYIxDz9IjvbUwlIWVaw3pbV371rJ+jvBoyulE8niVXm9FtC6BXRaPkuFbS0bVFUj&#10;OQdyPhnHc1OEOKSk9BJqG/K4X2RUAB/cALIYYw0AKg9OUlBwBdBj9fbMljolME0o8BwBkSivN8PG&#10;AiI1Ot+TKJp9GewrARMJAEbhF8gSsOuIqd+xa7AO4Vc3hxkQrMBTdEpdGQcAqsoya41aP381mngF&#10;IDgjJCz1wBWA/YrybxVMcyVYZPZZzZSNV0GRlSp5RZCMwdK83DMs66F5ACNfWrdnSl5zPFAQZvL5&#10;aXt3ewYJtrWFVOa30LWeltIAvSLgRDMdhZKSoW2w5BdLlT0RDU28VI5TJ5zum96roN0MPBzJEBbn&#10;kTzMnPLd7MF+c3QTvRKbbQU1G3/b25zk0UgeDln9WTF0+JzpjT4odfV+5/oRfv1DjfOQ9HiV2DPh&#10;0KyFzvbospblGurUh6tma/r8dFV0m3KPxnuy/EtZNGSuG4+OqlGSYJGq52pgpbhnVpUrRRjQAYOD&#10;EpOk3243RYlRGEEk1Ujjfe33mn5/HD8yQeyQUFyfnAlXnteziYyr5/qK7D87W87Cs1bE6zwMuifX&#10;GsF6RkLoz6yvB8Tn05XinGs/5zz2fcPXr+/484+v+Oc//8Q//vEH3t/e4H1RyN7x+bjhON5xhNBC&#10;SzNQnEQjyXP78fnAzx8/sbsN//xHqE5QVNeNyw1iqUVDmhaNeYaVWCu2mEDwNXSNI1ef38/PT3x8&#10;PvDjx68M3hH2245t39IkACKOeOBxPNJ0sdvxOJ44jkMrRh1UWKq+3xHMTthD0qlQIPnak3jmWVgF&#10;WVMRwiOdowJ/qtKyNsSxKj0LOGrbCvAYrjtkY8XaF8y88VtdAThtWGHsBXMxhQVoqPDL2IBQ+exo&#10;j2hpRck1/LvPWFN3l0vNw5Vsd95XBbjLfvvmc12FUgEpeHPL4KSHI1eFDf21SiCY0DyEIVsckiCr&#10;CEXMdmr2fietQGQIcAtYpkIY1RchJYDQFQUPgBXHiBCSF3uyV033rYCG6b35KvxwzieVeO55nN+w&#10;bXvKjQC18ERhjSQJiJYpke1/ETMgf9RA2X1LFlfhCM3+kUgBmvf7ewLEtx0/fv5I+9q258+oTb0w&#10;a9vrhlGTsCQaA06nAH5swL30XmfkXADnsO0bXLbA2XwKn/XVgx4iMyRNwYSop02PcADFWgNUbbZS&#10;VoSw0h3s3A4AW7I2IT3VMtTepY/PodTHkQJtC2jOgniT9kPFTu04Duz7jtvtLsh9UQPFZOvr8vOR&#10;chcAVy19dI0KpL9LtkH39JySBmHLWk37eYTffFexafGX9Xn2Z7glcJNTMUOPTmIyoAgfQYokS3tJ&#10;7EJLZb6YJWhqAcShWv4wVCixEEpGqZLOe0BvW9zea6zA+QxWVddenu3scU8G9jULvbZUPkUcYlm6&#10;XREXWrkAlgWn9HPXgcbtBLOsCnucUlqFEyZTAM7Bsc6NlMSQJFQkjlbvpiAvrL5x9PengYyVgeAF&#10;6A8xWw5+PvDx+MDjeOB5pL097VPUhMDlHDZkdro2iBhTT1mR7yronZrgK8Y49DpXRbEzTOcKaSOv&#10;0V4v14R2L9vmpD4oN3msG2RHVAsea/RA+UkqvXSJUuEqlmLZEUjPtm4cvSoJxg6ibZzMWp3NEsRF&#10;9loqQKfo+aj5OL2iwLqi4Dr7vrXCuUW6ap8kDZxZBatMF+/vU3sIXFbHAzFwtaGp4zv5HrL0UOfi&#10;3VcevBy4hQiWv0URyhwro8Mk3ZBHy5u2WcxUiNwBeXL/p+zZmRhCzoRD4OIHhgo01u8VJFQrGEh5&#10;EdIFAOAVxd5VNbcOWC4KRxgKIBFiZOQcrF5rtjFdCeQ68ww7Ay9mB+Ts+bCaHcvG5pXn8YqFx8zP&#10;7ur7X7G361BwvryuViDyGSkiG8CrIbh60grm3lkPTehgJ43RscZ/u82qWJFoVb3cq7UivFp75TDS&#10;dm0krmVsKPvCt/clbXvPdaBvNh48XYMME1zXNsmsOsAKLIDnBFE/3KAaemrex9xNzZUmE0bIuywy&#10;qZEHs2B5i4zsFRst6yafTtn/uuyBLMavFTDBNNgdVZBYgbuWN2h3XYA6V3pAWY8ec6cknxNzpfLR&#10;gDsPRWgJ9sVAxFBHhkQR8LkuSEk1zVDvYVizGOWls4kAysF+BS1tYGkB/np8i7rXxnDvSIxhm4F+&#10;PH+v7b1FQWicjwZf3W9nwcOrc2FV4Fsg7MpD/wqJ/sp53yYzWDXxck2uc61QhTiluSKpopTtIhEY&#10;ASDgdt/x559/4M8/vuDL+x1f3m647x6eGBwC4nEgxAOEmD2Ui7q3hTETt0VGhVDkbF2P5pDT5x8V&#10;gJDBSALSNn1CLo33EzM4EkJIKvsQ07lzHAGBD3x8fuDz+YnIjP12w/2eVMBJlQ6EeODxTMfWzd8Q&#10;coBtCIzdF5WnfjgG69Ha67BSvy7rGiI4EHwm9pxLvZpFiLU6m9Wfl2a/NNXhOBBCAqn8vjeVqggj&#10;9RXkona9wionheCK6bhOmdqrjgvo4ZwDbb566PYAfCFEYmzZCeV9FXVur+RrCl2nzqF+kk8/69Lm&#10;r9mHUv1sWoZAuc6kUtQWF67UV0KQRUYfGzmCY8hn46Y6wSqIilEFMvcqZedYZcM1b8PydMgnhQSw&#10;V84npyZoyn5axVmcpjJKuGmyItqmYqRGOjdFb1GXklUDFusnX2rUI+W1ZECenFBjAti2PZN7htAF&#10;sWZKsLzvVUAYEcIT4Thwv91w23cAhHAceMYHQozw2w6/bVUAd9tv2LYEHLssgmOOicQjwn4ThQQR&#10;tmwdQk5amNBg+7iqEQu5I5+9VluJ5zaD0Nu+43a7Yd/3/My0mogILcSaHSgGxNgIPHCaMuCckyJf&#10;sxCiZSoh1ol5Fup5Vudv+b6WP8dZtQ1EDng8EwG7OZ+sz/Lz4joyMH20CVdIv112ByABPgMhOwaU&#10;EOEQQwXnffZgl4r9SAByfoLzW7YPEt7q+ayJsQkgEmEq1OEYa4Nkr3MMFjUzwHhQYgtyttYSmVyV&#10;+5PS2tRJlvyMOwLguzqzF4hon/xqF+Xd0CfV/TGyyFGyg1y1m4HAVViC/FSn//qzIZmq2JlR62lE&#10;mf3XcoIaycRLnGQm9LMy75yYVms/L3ZXQsOZ15/99esjgbcdLka1/vvrcupVjHpUYEKkSgkWIOiY&#10;22IJI6naijttm9Pl6hQA/zgiPh6f+Hh84nF84hkSYVx6cSlGLuJewjiSXCezMn5Q9iwtMGctDGjg&#10;HlSe9MKSeOaqcibgOcVGjJ5e3+dzjOr3lPfoVAaTwEm7kSCNFgiPLH3D5wpZOY4jmROedypd1y4Z&#10;ArauzOIBlo3WVaD27yi8ekUlmBWz3AoQNy2W2r9Js6+iyXaVtChFIdr4eymioVU71eooKyai9M3s&#10;HriippCsp/RTKz8fSsVK6APa9McrmjGUYk2wgXmjdq41SLGE6sIpIEy+LyeLAx5Tr2cg1Or+z5Vr&#10;vxewOVPEVEXaAI7QOEJ1Qdl+xQNs9r6sr7FGuc7AhbMgvRWIfbYB24TjtWfybOM/u44ZwDoDgM7W&#10;wf9P27e1uY0jyUYCJKUq9/TMeTn7/3/g7tmdsaskkUCeB9wycSPl3un53J62SxJF4pKIiIyoFbGz&#10;9+0p987uQQ2WDYEv8OQavLBf6+C/kHOfxaYsvHqVkrrz+t68q/4eHbBwNnbbQq2sP0T9IvKM/Jpl&#10;IFzNIJh1UYyA4+7cTXuA6mjoqCZ790YSh9y3qNEgVAWMgAbvS2I8aJXHqWe+JHGoHStE1BSG7fMT&#10;46b3PBgD77bJvp78GIkapVcL5OtDVEswATKQXFoT9Na20f40tQ0iajr9ZuSpzEIiZqEEq8P5qOlw&#10;gQT8OwKQ3lo2Oszo9mwGs4nt8tcU+KN5fxWIf4dwvbqvzBRaV7wzx7WsFgeckdhtYG3VDeipUfJJ&#10;e02Ky8hqDe73FR/3BdtKMCbYTew7wTsbcpR8ANhdNFplAbDLeZOCKddlwZqB5WrtiUDq4Rz2/YVf&#10;v75wuD0qNrcgRMr1SdXuLBRiQFKKBSDocAcoBmau64Jo45+BguNwWNdQU79eB57PHYfnHAzJ7MKB&#10;NFuslHFtosIRQxJrYKFXKeassUFta00D2gdv6vL+uY4QNVuwhwjXaHJYKmVA6vV66TEqFawdMKCc&#10;Jfs1T71OFFDAdK2dEjgmz0KjueErpXJ396CiWNfzpiX8Se0vwqpTBOeSsFta1xB0fCTf38R597oz&#10;o7VpsYhKZ7GiLkwhnInA6Fk/GGOyalx6+9fBqHLcazLaqLU1AZfh80THCRGsXZXSuA7jk+RL+j4B&#10;vD8CuVEFK3vPYAqK7NBJGbp1bESgawsZUFgH0q10zoFMUMgbETqb5nlRlHsR9ohgUWSXMsb3HYc7&#10;sEVyj4iC1axdsCwBwDfG4H6/4ziC/7+xNsehatDWxHlHmXTprftnOUKjvYhZBDaLrgWTbKK8z2GR&#10;bVebrUA4U4Banzo1fKUw1sSoEjV07JbrLIyyDlBcMw/YzeaA0xS6XYPd0u89dZyk5xo6ORjHfsQw&#10;2UR6efXc0zqrA3hjrkJ0JUj3gat8giQq8ZzAVavA4vQ5EuuQFj+jENSe9/qIsNXPsDgY5M6EfQ+5&#10;DIZgaWlyvur36IXXFrDbD4WmMu9gVDfVoifZbRJ+MWSeRh3Ey+DGReMcd6Rm7ZFh4N7rLLMR5jAS&#10;I9b7lI25A/u+a998JYRiRcRI0L7GORIorjrFqlDZ7FjB/TqZo3iNmJSok8R+1RONyPdIzyJfM2mX&#10;ix54fziP43B4Pl/B8/7Y4/qBDKaLREmBHZCq2xS24B2SklzlLaB08aXuI2W/1dmLZmehHuF/ThS1&#10;9Y5em0uN/TvW0e+D96rdhoaH3dHBQ4MH0MGGVRL2CJxI7ZvXuQaqVNKtUjudKpQwi3uHSXoLhL3S&#10;hjFLSO+1JuvLEod61uDC6MBes/pKTcUeBI4BYDoGnGJLFAsfutJyHN43t10CKgwr6zq8XAA4tyWm&#10;tpa8iKjFnd7yRyelrBKvjZY8iIclAoVcAx4xwsh2H8znIG7/2uZK8/7GRnqRnxEBlQf2Fa/6S2qt&#10;CwDG7Lu/Y0VwBky/681+VVF5BpacXee77z3qhJkllPO0k+n8Oc0Owl2grdsBQLqTQwGZY7XY7Nlz&#10;27c/aM3W8vD6cHA2vtqDDUMFKlXhWr9zT6WyYOxjN7dSO/vz03t5osgd+0r2u0mo40d+VXXQWrR1&#10;ruOEexwV5r37fnW9YvQSTS6scZK57RXsyV+da+Kfu0F/0qLEo85euabw6a0fs2yDLlHLY5KzJhmS&#10;f30BSK8FGKdDft7JSZPw6tCOsxAvemu97v9cAvPbjpF39sN5VyNOybar9eC7e1bvtaN1Zpyl0A8G&#10;l+Rmdx+v1VFedNmysDwT3RkJ8LOWYMjD+yderx37DryeC/b7B+7bLYAbEaTMll0w2V9Vd9CE0bYs&#10;Fsu6qEN6ArKyGosDWPh8PfB67WAOIZcwJtaxmvih2P6TvYyTss4FgJeIsEXw0iYblDTGI3voHXC8&#10;PJ6PHY/nC699x/2+xSDRcP7IdbI6GJfnFWxXjPIJr5+LVA4a72C9hbElrNOQaQATqYKLeIUAACAA&#10;SURBVLqrA0WRhDyT9Tepp+vXg8cg/Nl5r1hb1CAwq/eRqlQS9iojq8Ya0K4DIJWCLxHYtSBBkNAp&#10;lBPQRAR3QIdk72CsCUojp/pkh7XDElXs4QxMMeiXhRUodwAmEzu3OKvyG2EJUFnJtGt175n3gJ6e&#10;4lKCb7P9Nj2zLIoQ+XokBH7OORyesSzls3wE3NP9scYA1gY7XQE4Ouei9Um5ljDG1mhLFHzimQG7&#10;eOD1imOrsqIRuEIYPwEQh6F81vXxfGySDayxXYD2Sr7JqO6r73siVJLynZOlbbwndgl5HQFkNt1i&#10;rHcOSEB+AqS8S5ZjVOUf+EiMBqCcOOQTZMCtyP1K11MKQDUEwyYGEqeQ8L9hXZa4BhgBvmksJ4H3&#10;9XxOn3HsB45jF/l5Yc4GO57iCe+DRF/Nc5MIA0ixKeX3KAaBJgcnBzC/gM/ShmRkQSIB8dH4kN0V&#10;5+fk8lrnHPbXC865SHIs3TNHFi6a4gmfSIyyjwZHhlqdrtd0M61Ztdo/rTWmwr7GBEFaT0YCpSv1&#10;fVkHOedSXBdKXoVMWXShyDKUsuqHuuRL2Rdlx1jvZ5o1oUPwvXs+79WslLt4qvetnCvk54Y9OHTC&#10;vPYdr9eOYz9CFqYgSGsb3iIMZpXBlR07UMTenlhYo1MOQeaOI+wMH70ixBllG0jC56rQtL2G62eQ&#10;98F7oimoPSrChtYB0qpkcLgYscp0BgRUbf8yOkl7HqNq2+D2sDrpAjgDHEeHsdGidjaIcpIy9KFd&#10;Pp/aR6s9oGkFbQYbfGjNREoPT4fmyISaeHBysbWNpSqHQ+6BS8E5iTiJLccly0CqNlwMiBKbmTWx&#10;Fc2V13cYybP7LzeCpBhoGi6E2l55tpZjfhNepsbWEKAjmaulVaDgeTAIQ8FMBSBqThbDCT9T0l/t&#10;IDlVVQ/AJlmkn6Wb80TxOitUe+rDsw6YM0/+q+GyV5nSMzufd95HMt3vFA2j9r86bHVc5JAuNqA7&#10;VEbfqQ45be5JlWkyAu695663HnCFGBp0EBT8vppT16zQplsjv7OV0un8vErWvAP4q8/oWpuTAs8x&#10;IKevgp39OU9q3aXKom4URHv+vrMXtHRoDeoO7m5+wKb3OZOXSjBU5iSQxBz/Yuce0IaQSb/7rjpo&#10;AAz06476C14LXm6eTVZ4tvVNWN9aayp9CB0/r+tk5vvk8mjdP/OsrQ+076z/I8JqVl/Wh/4ZwTce&#10;U32/cRkg3HYnlW5YFvsCUhhjUh+JTqcUolkOegf2/cDj+wl3hHA7t6xYLLAuFikfkqrsAvLAIULE&#10;s5gk1pWmG7AbyCRjKCteg1ozAHeHc7CiJRvJbjHWq84FuwO7LEIdGtTCyxJUwMleISEfqUXeO8ax&#10;O7xox/f3A1/f3/h+PHD/uIHMgmSdI20jc5h7tUVJENwYk0Ed9dxzl2yBzbIqztQCDM62BQl8KQC4&#10;aYidrPb2JRBUgq/JFiL5ssshLEHAs+4ZY4JHd1ImB7GPb+ZbUkUDiD78Zkqa1ardGsxRykyx/khi&#10;u4SNS7O3liKWBJjsMN6PPWeElbpktKYawJbuNBaEAhGBjYldRSYTRzWI6bNtqS9/R7pDIIH7NRjR&#10;W298J6OgJmKZ+wrrnp2GfNaJLAu2WAmgF/Pct/V7UhUTxew2EJhK4K1nBryDydZOJlq92AhwUs56&#10;SBkyxlg4z6HbhGKXjA0g+LKuea4bMe/TM92j0tsuFsZztKjRylRJKshafQZItoCmPtMHctKVQNxl&#10;yV7hJqrXS86GafYoTaqnNVKPJ4KJ+7nHkbMSwjWEDpxnUM1bi3vqjPAmBsDGMRzXU/Y+kFjJ9jHm&#10;7K1rtB7L8wql+59lTou2HemFVbtIzOTcg+ijb5OXvgfAgUB15DOOEkhOI9ZAYasFRAKXlSjCh1b/&#10;EpSswmJZ1QXy3sug6ZGCmZIlUSfwNYGl9X0oc13sheCJIMGDWV67Dk+XVjsjbCt1Goy6Rerarg6R&#10;DUr4cW0lz8Sy7unn6GmsRD8D/d9XbIyv/BPWxiPeP9/eY4rqd2GBN1K7j8Rfo3o0Pd/Gbk6Fo4+x&#10;gBrHyT9rRAh9RcjKDK/kcZ/OJXYBnq8dX98PPB7P0LnkXZJDxG5DWV+UrBQW4bcsiGq5+MmMmjKf&#10;rmEk79T41MkCqEm2ukOmt8+1ZxF9rroy1t73vK+UUT0GqJ4Ap2BCVTDNrCWo62lf2uEbCxUOLXDh&#10;jzmodQxJ27nuTZVquLMDV4/JGVmMjMDHv8b0VdcIHQgzV4S3/t3ucHC7C6E8kWGVE4Vkl4LSOoVy&#10;0meFfpnMXSsJUC56wkLnS2sw+Qzu98IgZkRKOxFbf09t6SNtoHQnRoP4nSwE/dBF1iE+VOYQgdS2&#10;4iuvf4h09KzwPAGrztrrZ+D1VdD7TKkxYvRHXSp/5bN7a4Tc0K8QDu/OwTMLnNFGMGSzO/fqzOpn&#10;Buz2lHjvBgrn96qHPxfWu5fSLlvtR1OGMVaDzqwm6jb18T3Q7dByGucQZ+F3/w5Q3r+H/HY3yxlw&#10;d+V5vRM83LxuFEQsWqVGYe3X7EU6a4x8DpXqJhWxxOdz6YrN12zP7vr/87j74h2igOha3aPEEJOO&#10;jVkQUhtiT6q1+Upg8iggOf+Z91qR21FM1LVSrSyTfpuzdUke4rjTFdPaVGjboCvzuGd9NwPLz2yZ&#10;/sp8v2Kd1yO03xrbFw8wRF2urhLmeLT2hSxqQDEHCFgykJiUsSLvCL4ECcPHbs+ggL1tK7b1httt&#10;w7IQYFh/SvJOjtkbCdQLn+EyEGatxXbbokcv5wNo6CKNoNRicbvdslezBql9Po06d+D5euLxeASQ&#10;ONa5uwtWMd4HD/jFLqU7RYC6ATfcsb8OgBnP54qv7y98fX/jx+cHVkuwyUqLNXGviKAIDtXK7rqL&#10;Ra7zRgRZQ1xXAS98CA1mAguhSw0yyg6G2lopKV+T9UkGuiv7tBoQrsUFtRjsbE9NqsSk4JW+1bIO&#10;Gu0Zteq+Vob22NnR9Y1AFrV+xNcex4HDHZnMNMbAwqi1tlmforI3NEk7RYSma5TdBvnZUTxpJKV+&#10;8t6Pdi6SGJHgvfeMiGur5yWJsDGp2AISPUVxDz9YliX7kuestTjHd3fAHUE9vy6b0HMUEsI5V/Jz&#10;4rh3zgfLLUCBqsZwtowK/u5GaRTXNdlocfRM9zB2wRr97VMYrLSzIBgcOMIcymCqBpd6c/XKean9&#10;/9wJAi21L1lTGQ1wyQfoOVYqMLj2QYfqKsk6NR/GTkAADJw7sO8vvPZnsOkyBPYrnPNYbLDtyvkE&#10;SZWcxTzFLqO/95fuAqJzMVb6tSwWgFXgvSK3pBc2S4xCBn6TqpOruNSo3A/dDh4+Ex5pL6lBvd6z&#10;b+yAsm9+xK5spEw8RMgylOVSIS/LWFmWMGZDmLMtXRcDDKy26LHWxv0b3X0nrbflvtKpTWyNP0nL&#10;Z70G99f8EcYh135d07CyqUnPrhYRjYQQvXPQuHMmdXhSIeArm+6SrzG2Iqq7mup9qy92LBZtvU4f&#10;6UbSq//ls1XrVfL67JAxDIrrii3OFgjX4XcXxApf3wG8f+3YnQ/WUjGDsnFESXgYkAm0Mk8FWRdx&#10;vLpOGq2pZ3Xw6Kx5Vqs3geuVndEMP077zzv/vAXea0uTuaKndwA7P0SiUlddUKJJAB/UgNNhE46H&#10;DibUuQYKSKiUUqPNAAPV2lUA6Iqf3RQgYHmQTqr47o+I51Zp56gDJEZLmeN14PH9wK+fv7BYg2Vb&#10;c3Gi9Zmk2i6T2j4cjgxAvhEkpgWdE7tuDCwbeJMKyqQsMSWUIifY2+5hdgrgowQwyg0WPbGkEtmz&#10;agOnRm04U+gJwVatxpUtYg2NQiD4ua2DBHpA6lDUG5vymUlGfwb4zUCxK39+tljNgO36YHRGDryj&#10;uhwBfH/1Plz9md8Jy5WFU70pvfMeo+/a21zaOaRTxOvQcAxUAmq41nO048enFQBlZvTI4FGXBEv/&#10;MAB1GBNXJF6J77keONufP6wCNUdE4tWA4SsEnVLHY57B0Z8r3NjfqefaYbfPciP0ekftobLplhNB&#10;9qJwnynDZ36fv0P41dY3TfGuQrXOQPtzMHi0Ltb+iFe+T/tcezVQJ9i0OYTT8CApQSfqdF6eEbFN&#10;LSgI6976bMzMdrAOBa6tvcYARwEi6HRun+YoTDrE6tfU++78+b1HAFwh+mZZN/X6OwPdys9MCGGW&#10;Hu2MdbFBOW8tPIB937HvHk4EEFtDuN0sPj4s7h83fNzvuN1uOezSJIVn9CcOAguGZxfsGmFEcFoR&#10;ZVhrcb/fcbt95IC97DvsXK5Xk9XCui7ZliesVS6HgCav1l+/vvD19Y3X6xWVZYA7HI4jKnmNwbrY&#10;rPhPqkWpVN/3F4wJPvmv1wuPxzeOYwfcBmPjWO7kDaVQUtG31ACqPXI1HdZNrQKj9oxAJfpd9J8i&#10;ExicFMgAttsGcLEHquuJrKJOGQE8r5lUIKEYj4kM6Kna6gNzUp0rtbn30zOq/ByffbxZAFD9LsOr&#10;ZL16HQuHAedzELixNphATfa3vH0KIlQCtXIMpO6Hsm4DIIP0pCjaJhlrlD+4BL3q4MtRJyczN6ri&#10;0b1O46IGT7P3evzZcP2AP7jyWmY8H088Hw/cPz/x+QkYG4EPMgCH/IDX6wVmYInhpknZnu1Zcveb&#10;z+OyKPrTdyQs64ZtI3jv8Hh84/l4wliLu92w2ATex6DGpPiPgaaGDNZlDQA+6Tq5VrVKy6ffIYFp&#10;0JGTOjpkPkKwzQnjoX6uM2V0ATo5rH0+5Hy4I2SR+Nitz0jAWhirLuZg8MJY7BrulXPRQiye752D&#10;JwO2BvABO0hK8TL2CyBZ1/bpHibiSY1/lNBqY03J9KNS+XPGGDDHEpiViImFwqVnT5zslgJBNBaa&#10;SLBPzglr4l4icggTHZzGVO+ML8kPOafWdc3fX97fWS5dHwDWtUerNDanuJdU8QNGEMmouhDmIrd6&#10;zJ+dsfS+6rsdBCM/+5lAgi6p56ssKHB3PEgCtT4j9L5rWjtKoG8rnlFdHIymA+QMsyHR7ZXqAdnJ&#10;m7v05DXGHef12vH9eOD7+xvPV7AK9B4gk+wTu7BseTaUrI2Qa7JRq/vIrk5atf+uoKmXvTAjCq50&#10;SPQwryt1xXvKe6Wdek9t1AU0SIPsZ6/vIaTFf6lY4lClEvMwyqKBVdqqMtof2H143R4Clp0ub5EN&#10;PbVJ3XIxW6DKARhZHdM2tRd/QIjJJZs9uTmAF5++12vHz58/YQ1hP55Ytw23+w2fnz+wLItWV0kV&#10;FkngnsXC4YVOl7NHnPTLUgd8DsXlYhEXCG2B0wMch6qdTlBJjmAkyvZIym9LNumlZ5LvULxG4ib0&#10;UIGHPGKYSCggFIwQOk9Sc5BgiusDMwn7nyt+ZmeByO+CXV21X61BIL24n83rka/j2aJWH76uzsN3&#10;g4Fnnqy9Q92Z/clVf/9r4bH8FpM8OmDJIKUGEBysdanNm6FtaJKambkVd5S1mHLYmlS5KFCakBPn&#10;65ZDyGJIrB11EJK6F4BSK1FnXE/nE+mxzgIcKeSGr1RCIx5uxCJ2CFjho9vZlNV+pNSw9Tok7yGX&#10;Bv9eu3ZNFMvPGts4UUWSyNBCDQ6NgVG9p5EItK8Jpa4FjrQeAGsCqvpislGKQJO6g0tQYIdJzW7I&#10;E5KxJnAZ3Jy8ewqi31Z8c+vvT0A+vLFvrV1GStVcSoiwxJpMabr/5NyQex+oef7XbV0wPGDJ8V4H&#10;ADOfk2/SVrEEmEHVlVqhJRc8fZNlONY7Bflsf7xO/nqx9s87uHSYJXUBoTbcq6om5fc04dlaE2wW&#10;tjUESm5rCEg9/ILX02A/XnGsMRZLuN8sPj433O93fHx8YNs2WGNE8BgyCJ7JmqgANGLzYeEDb5cF&#10;1gDLaouSEIUcZu+BaMsW/K4JzgXlcZ4bcewex4Hv7y/8/PUTj+cDR7aoQQhwPQ6QpeLPDmSwPLWQ&#10;H0e4htf+wrpZLIsFe4fn4wF/OJED4JSiUh7Ci8c/6TBbRfyxIu4yqZjtgay2E0IAF7XnPUrwW6x3&#10;038fLljTbNsGZhfXE21qZ0Qwpvd9iwYJ5iagRgKItbXOqENPWk0kkK6ElgbAz9BYBZpem0iapNpO&#10;hPJIKTdTXcpQRRkEW5TqRThgbLAysSKIs94Pyv4szipG5p1xVvPXIA9JsQIHGxAYNCGZSfGe/rt0&#10;MJwJ78Ipu/czafz3hAn1eU6qSoPvPMNTeH7OJ5/5YtEawmHXkN9gDEwkcP0eLLiMMWBjw+tdGiNx&#10;XRDdCcVyKYDQCfhcliWPG3fs+P7+xnE4WJhs65BDVNP3ManbX3T5lI0zqLJdUZNK5W3CMtKfg8e2&#10;rPXeXIS9g86PmC/H4BjUq8vHOihX7z9cnYzDH7kY9p3W8rzeeYCNVx70NpJEdgmAsXMO7Lh0kKRn&#10;sB9lTFirzrnHETouQAhq/vj3aQ6HkGYfgXvTqMbl75L+9D45M7hS6knCiDmm5ZnQneQZZBFFBklp&#10;X3z0ba6JjfDSL1ZoCZcwRNHGKqj0KdyoMh/zmDJNCmA9p2TwbW3HI2eptcFaSznv0liM0hNyjOyy&#10;EjEGEKzlac5FqlNSDVBsWmSXQt+mb4QL9kS3MrS4FbdACEP5VAw0E/JKkmNEeuqcSXS7V9W8rgRP&#10;vfDgXldAFnY1gc5iP6hAw1HHQXtPTCnnEykk9noIC8VElnkfLKuez1e2zHHOh90vrkuJAyORT5K6&#10;BdNYI3h9VhLnMq5wJ5kLUd3RRvT2Lnbb65LojcOZVbqyrSJxvgd3c2/+OnjP17/sNEhCjh4SPpgn&#10;g7mZQOJUpgqUVKsmICC2g4IAkwNHSJ1KxxMzFgxZEU3K+5kwDii7qoY9U0L3Q9eQw3V7EXwmlYYa&#10;aRdllj5ch+T4EK++kMHr2PHPn/+D5/6A9x63jw/8x//9D/zjH38v/vgo4WGhICztmB6uADEGIF8A&#10;tUD4UmhbNpSZdjIEuHj4C/2GwKIZuFkgo7xPMj2+BsGZRXitbB9K16jCu6pDw4n3bwc+E6J/sWJG&#10;pSeL50OUWsBZTDZqOKagPKNGwdwr8HqA5FnA8oxwGz4D9aXLCdBAh6f0WOsza5ee1UytzPqrisbf&#10;AfdHZFtv7Zvdx3csc87e8+w7vGNLNOqEat4rMflCjUIVO9VTsWjzeWQzcGISIebU2YKFvzIVUjCa&#10;CKp9qstsy3lM50Qx14gg1YokScgV4J4FAUgCsK3h5NK6TA2wr20oOJ/UuGxAwTcxW84V/zxpS6dQ&#10;cUD4B6LraZ8DChUpIzwH6aI3uxRqJ3VsOgyNQq6poyir3MRA1KENxV4oAmTL/e2dVBJwQQVfHijL&#10;EX0ZSf2MCGySlQiRKkQVOUBSvTAm63pA1fwQL22i4v/nko2jQqW475dav68cC4UM4CnIXmuDi9CA&#10;QUyKzKl3zGSp0iqBMBV5CFVGuc8Cj6ep7ESDnimEjkM5FL11a+Vw9NxFAc5kxhINPBn/N/zue3uB&#10;HgPlQHxFRVaTVDVIH/5OtiRLb0+X66kEMqSuTopiDmuAxQJ2BRYmWLJY3RrtMBiLNbjfVtzvN9xu&#10;N2zrBkO2qHl9CUM0osvCpwwKMac8QiAryOSWa3VvoIEHbZ9ohH9xWKdsVCcDwav16+sbz+cOFxXw&#10;h3d47S/sx47NhOsOreChJTyFApL3sUuAwsE1AiD7HryhnT/K/pGyrIS3WB4TJtaurGviHCKZQU7W&#10;Qg9KHrjReiUChB4Mkw7l8nkLwLFkVoeff75e+Hp8Y3+9YA2BrMnrDDsXzltxzQiAGlTQ7WjtqRXA&#10;klyaCUeUD7cM+EMJYg2WE+ZC3SQ/n2HMEsCuE1EHUWfTinszkYn3v+zLJK7bWAtjzXA9l77NJh6g&#10;aj9pFpV2spSQHRG5YyUqdsmMPXpLYKzunKufxaxezVkHxkYgriUxKanVTcqwk10OEbTPVj57FH4Z&#10;rNsN1q74/PxbsAExNvvMm+hRv8SA02VZQrDqsQNksG4rbrd7zKvgHLx6HHsGf4lM8EIXZAoRY902&#10;bNGuJ2UFUAyqTYCjO3ylEg/7h0+2MALYIfKw4EhSCtFB3L9TzLskZ6SKVj+TEuoeiErZQVCIg4L+&#10;kiiMyryTyvX0nXJnhoyb5QCWH/sO7yLZCBNq90RKmQXLGtaCNRImyT4o3w8KIboca9uQWWDy/DFk&#10;FLB/7Hu451tGCcKW63wB9m0/A8ZaC7Ms4T3Ted97JSRI/06h5tIiOIsiSdsqO+fg3ZGtf8I6HXMQ&#10;yDbKXJJ4VSSmEvlhjU08aREzCatPH5+tS4JS9jBc1j7ZdZTCl1P4bH56RHls1RX0zBaGGyWQEXYf&#10;pID2IIwO1na9+qPUNj6vWcnCKo3fjG+kfTvaftW1aQ3a18roZlluwi7bDuSrtsS9rLdWKOc1cM+t&#10;UKRbi0mF/sR6qLuXdo6r8SmVMz2155URcaFz7KicKaDtNZNwjWIguLEm2HYhdkTtO9wRux4ZIPK5&#10;2xHRdic/d1vq6yGsXXMh8pzCXLp8SeQreS1uOevWmHXY1t0pswDcptOGYp6GIf0+5t8B3p8oP0ft&#10;hK1vH+UwU2Ws+xsAG6nW8PJwvVI+QbVyqOuqQPRu+3BSl7Ke7FptOA+0nRU8M7Vsr/U5q6B6RW2W&#10;yJFqyYFgtfLBkos/vvc++1Ut64L7xw33+wYi4PHria//fmLbbvj4uON228JkEIeg4Mtm4SguwmQS&#10;l5w3ocCmcwi7RSkUrfdwgmU2ieOnUID6eNCZFfC9Q29W1kswjUhnLifFA0Mp9EtQVYVMn7RLaYUu&#10;FNuOoqsv6jypw+F2RWrVueL7vBlm+Y6lyyyUuQvcE3ROgJwPzJU353weXAnsnPnU9+b5lXvU6345&#10;9+w7V7p3AcoB+HIGIM8S0mcWXlcDGmuPakX89TxYJUib1SWC+e+o9jXDXwP0hG5WqVSYD1TwjYB2&#10;sicpvPWE3FDqa4UidrzxuAbkxbzt1RxqzdY/oL3Li/aJI0HBqjhLXoQkSIP2tpSuHT5RmiODHe39&#10;1arPYdcAKfMiRRabjj967zEqIER5R+qfzKC/KMrQyeSlTvUn94SkuKW6fUB6oTEGB5EOiV8Vumoe&#10;ETArfmiiyO9165XvJ36mfr6gKWnaDbdt1kBRZLcwOCRNrQTdQgWewED9udwo5HVwMVcZCfWAS7UN&#10;xyAwaOsnrvT1zbrIqPMvVB3YIy64XoPiWKrn3ok9zzvqnxFoX37XNgdXwuu1+r53PZKGl+Cx8CSW&#10;HVuUAKdAchzHHg5sMctoWYLvtLEG67JgW7cYTrgGIE7ZOPgM3Mu5lkPfKj/2VOe+9h3sGdZY3G6c&#10;BRrNgdRDkKqhBrZkwHuADAjJ0ovyCPHscRzBzuXwIah227bsNewdZ8VwAFQsCEdR2DLweDwBAB8f&#10;d7xee/DjNkkGb3JWF3EF/JCJ5FF7kOTa/xrcBTGSlSR1f5nid53X1nAvvPf49fUL//mf/wlij7/9&#10;8QM2qpsh1s8c2pi7HM7FG1KFPTr3jIDirkVBAnaMeF9hT1J7jxcChC9ZXXXFLjUgVrWR1d7/1toY&#10;IErz8EEu9zI8v/o8G4AvlS8i53TtJxyDln3yKmef71EC/5MKv9d9cLZnZfW8d1n13tsrkgWTISPu&#10;f+hkeT1f+P7+wvP1ALOPAPCCbdlAa1B1s4+q1+Rhbwy2dY2WW2UdQQyYXgKajONwIWzZRRD62PM9&#10;CLi1hQp3IcJ2u8WuFRs7bFYs8dmxD3PduSMoscVzSmqStPd4H+yyAApnadHtkCYnV84CEmCvx4mP&#10;hIMhSo5iAeB1LoDhUg0bO4OsKRkYMuw5PfeeClsKpXzMI5AkcR57nIDk4GufQOk0F0tXG2cCN4sb&#10;EgAtffrjeErPVRJfMlhziZYdi12a8sBEkqV0yerMrkYVLeZYsbLRYkDPwTboOHa4I4buEoeulng9&#10;JhFLylqqPdpQve/XFqUMeESbohgSnixlaiA7zeEUFhyIGNMouscd2TJToH8+TPc0jQnvTQ4sHuF/&#10;/fNVK5CUwqP8rCQoS2ObnJG4rS+S5UtC25mYrncddfhwD1yndP6Sws7qzE0dvEASePLPlOVVdY8y&#10;5lR1odbda3Uw8kywKP8JynmGpzTXbCbgYl8fAITOJg6mWp61xVOu3bzuoA+iAl1nnuGrKtC4wg9q&#10;e7n6e8r1db7n8RTXSSuaqa+JSxB2vj8yXwIE8v8G8H4GFJ2pXdVhUxyAf1MY2/8M4VcrW8ZzCOrk&#10;ADPy6yOS4FWlbuNegNp7rdFX/cTPfLW6A64HiHKpSXqKaGMN1tuKP/78G/72xyeWxeLzjwe+vx9Y&#10;tzUwoOzzASCDb1G5aJDa5sKGF4D6oGqKbjnwBDC5UuYmBVVSYgiCMlsUAVMv+LnNRQeD6U1Gqgwx&#10;mEW45TmR5D0PN4Q8zvDXksx7anucAWkTIuhsvI18tBtfc6pcWGVh0LHQOVNTXbmGd/7s6jo1U8nP&#10;APsrRMGZh//Zd+8V7rPv+eaKKopWEh6QlEHUM+/trPrkqug6CZWa3d+6qKtxtKyAEaejGgu/qj49&#10;I3YKAj4HXCUwfoUsOyMi1T3K4l7Z3aDVeUFB3irBZfFwRhKNAtVaNgWnnT29g8JZaDvR6F7FtnTM&#10;Wvj5lHCbh2tTAYq5X6zNCM9u4NEsO4ClV3cBv6WfJDoFrBEtxmBNOGSF2Im/++y5zWqSobexCmCX&#10;QJZWpsvxLGuoUKxrkkBv3HXnJFqiBD1ymZQTASnAICm6OZM+QZ3Xb3Gm9pyllFSFpMfpHK9tMc5C&#10;yuvnlu2aoHQbUyL7CjEw21t17kC9b1YXwAz2Drt3cM8dZDy2W7DRWZYV67ZhXW9Y7JKtEPodZ1Hp&#10;Z2zuhCVf5QMJTwEfwQvvGMfqht+BhJ1Ib4577zMgva4rtu2GdQ2q3f3YsR87jDHYtg232y2D97J1&#10;O93/oFQ94rg3OA6Hx+OF53PH47XjuR+4bQssWZUtUQfNpXHK4LcC2XS7vdGHCZfjVAAAIABJREFU&#10;ewHW10QImQS2eXg+8PXrF/7ff/0XbtsNf3z+EYmJWC8n1awA0EcdqiOAo5f9MQLo6xZ1vd8gh+7K&#10;Gr0GkiVokVTnSSk+U9OdlVOJKFKAQewk0SIJ3RHW8x8vHShRDMM8JCDaNQaqU0NafiZ1ewh35kHH&#10;KDd7qiasubt2JSA+WVM0c9oncs/DRvV6UFi/sL8CcB+sal6wxmIxNiq0w2cFiyCKobtLns92WXJd&#10;mIiIbKVlbfZZ99EDf98D+GoXI6yuNFBe7rfN61TyDE+huokIOY4jhlcvWLc12z/INSUpjbu+zHye&#10;vyTt7aROo1gDh+vx7CMuUmyR0nWbvP/S0PahYN3S9kMLb/qAXyBBTLSHMcLODAjKXOcc/O4zgZMs&#10;x9Z1Dc/O+3xuTN0zhvp7fAbzY3hwF7ilMiaz9V9l1yW/S28Oth7jLroWuKJ0N6W2qQF5lftUzeMa&#10;iE7gYzpTpHnayzc5q73leBnZkMnvFb5/u66k9USu0SZnPbT2MSNQPSnuU4djvwZhZdHIlVhHWl+N&#10;SOGeBdsVkePVXMCeMHLWYVarzJXFpxQqJbFWnXFHGAQMawEPyewXZmXrWcODSWAxwyOnOCSKJaEx&#10;AefjiJ2BgMMfeL6eeO57tNBDnDMetVxEjs0USJ06Xqb7blWUq/1W4BojrKFe44JAghvRTp8UKvkW&#10;WnzA8NSzhRdisU634VVs4m3wfqR2vQJUtAODu2rj2cToAiug5uGcgVpnQKJedFmxYVJZmPzJZ0pY&#10;uqDWvhJ4OwsEuuKLTc2BV/tppYG4LAs+f3zij7/9wO12w48//obnvmOJRQs3Bx3tx06GQD60HFq2&#10;AQhMnpmU/DN9BtYNmVC8RSaeBUDF3ouGbbo83rhOpa0yANpau/bGp+4hpMeaS5vtovjUEuCrQMn0&#10;IFYFVvVSxM8O/ldB7GvKmuvj8J2NcxrSeaKi/yv392ro9Bnhd1VJ32u1G4WtjLzvrxzczwgFruYW&#10;10TWBWVC8ZjlVL/mw6H0fL0yLsfjSQTnUieaM0reZ8D92Wf2wnOLUppyF4ksEnrzu33fa8+kH0DK&#10;wyJYgncSqASauuPS+DlbH6QCtPZ0VBkmQndxpr7pAfSj4NcMvaqwJBlExNOi+3ycVTsNcUPSv2vF&#10;lexEuL4PNSWdDnKq+4SUq5S0JKts3Utb94VrvAIQj0iJmd99GhsshQL5X1p1otLoRBOm+mxht4RB&#10;HSAXgBlInkZkc235cBrVZkAECSh3JqZOGt+Av+kwyVWR38kE6tSYZmDloQMc60JGdPmoDpFS3/BU&#10;cfYeyVuHXKNb89aHE8rA1n54gHcwOaw2gDrLYrCsQXW/riss2e5aUhSLKWMD4jsytFtRUW0ZMljt&#10;Ah+7N7vjHUVpTihZAZzCGJ3DsR9wzmPfj2hFYmBDGBOOfcexHzCLzcr7pGhlBbZHwC6SDeu6Ydtu&#10;sMsKZsbzdeDx3PF4HSGg11DsHCletRL4YkZDguVfk/C90a8caMkFGE73xZigmoUBDIKS9/kMwXNB&#10;cR/0ZYY41PaD80/KuUq1YLonNRg1Wn/qjsgrRKN06c6e2fk52m6NUKsoG8uLof2DPCfo+aHAQF+I&#10;1hyyy0ZYb7XqQAl4Kd9sRcK0BA0a0pdKbZfB7ODR7Vzxyk/zxXMJJ+wpajVjNiMMx3ZwEtRMYPrz&#10;+cTj+xv76xltmSJZ9tqx44Ahi3UlkPFg63M9wNFfpHRxseqyKPYvuiBL92yxCxa7ZN/tBMaksRNA&#10;fg9DgazjaD8EAM7F9eLY8Xg8cBwHttst2O8sa9NZkQDq3lg7Aw3rQMuUhRFsVXz2EneHi90EpMDt&#10;dF/y6ygA59u2NYSFtlOrn3X/7NI7+/RqcCUoAWERnTIgaQ/GpYsrEeukXRcSIdGz5MtEjDG5lktz&#10;yUfQXQo3StCsE+ttABOtrf2sozWcNTlEPX9G9LLP4xN8gVStCLDoiKBDbSmP0V63krzn9ZiSobIj&#10;0V/xC3exa8ArL30d8FwsYeruvSAqIW0ZzFAdYml+1WPEGEKIpOGZ4rIvlIFWX49Eeb169h3coSb4&#10;RiRyJoE8B8k5CvFOKHaW1BGbWLEWhbMEZUsmEnViHgMZbykZOYyZ4DBaqXXIozNb72ZeiyxG5z3I&#10;E5wnPJ8v/Pz5C8/HE4cLnVguYgUSdevJK0h0V8oQ7pq4l5ZEMhdU1f3V96mtIsfYNDp7uhaWSLs3&#10;2dEUiEmu5iJnC88R4fO/Dt73QKsz3+YR+Jz1BnTOMl/5MgQ6ff0VwqE3gb0XljT1p1Hft7b+7xq8&#10;PHtIIw/y37k3w+9aQ8xp0+LiO2utyQqp3DwtWr9kS2c6GlPOUzJgsrCGkezQHBJwb6KnJIdBKFiy&#10;0H5WwGqWirY3AiUyfNRkE3Tooq60n9RBX4e26dcpOwcF4Ldz5+yaZ1YSTcztBV/d0bivQZcRAz0C&#10;tevFu1Y0nYEFZyGFV2xpZiTCDKS8Ev46sw7qfY68P+MiuA/Eaw9eYQsgtnQZkki1IPXNjo7mGUuP&#10;dNbs8HR+9XzgfDog0hRMPXtmY7hOh2jNnt2ZhdKotXLCnw0T7q8BX/Uzo+6YmM3LOhBPOeZLkuPi&#10;OjkC90Z7fS6SxLrcXgfUHnGlG6X82dka1xIcxHypM+tqGGqZjJSVMD1bnBEo2wOgm6AoYcunsnsy&#10;kE1VN1h/LJYgQrpEVIye9Ww9Hf3scC41cHNn2nBFGw6+a43bsyArWgYPU/C+t9Wnzr/wLDpSAalK&#10;vLy3xPbvqnOpnUvFVzy3zY4506bk1KkKwqJPRzq9XSte2yNZAaXK4iuCLQccDA5Yy7jdVnx83LBu&#10;C5YleH0nhbI3xc+2lycTfIHD7wX4jW3VVACKRBYvi8XHxwfYM7ZtUwAHSfFN7PSUx5AAfIXQy33f&#10;se8Hvr6+owr4yOBDAPd3rIZU5yFL//AIGqZblmwMbrcb1nWNliKM52vH4Tjuw5SJCWNICWsK2llZ&#10;kSli6hyIQD44y720BZSK1UX0XI5KZe8iEZe+qzHwblfK4xjFomxeZnY4M8CkmWPGNNZtTX1qpNrW&#10;R+90lwmWmTjqiq1Vl7BP/swdoIx9sBZIAbB1vosEe6QoQMHkXit1A5ho4jx3+Xu33eam7JUCzA0k&#10;xg3OhedmDGHbtqxsD9cC9V0kmeCzz/Hcdm0E3qvgRYTulMfjiX3fsd1u2NYV+77j+/sL+2uHNQvW&#10;2xYtcMKvBMoHJSdHyyluwMr8WQBM9LzP5BWZYHNijQ7NdMGf2ccQ65KbUQi+lJPg3I7jeGHfn9j3&#10;QwjdkL2NAahQYEnK1bu7tsbt957rfcjnX5CWEWLfKI0wgagOH10IwpHNhyZq2k6lBs8QylLnPTy8&#10;IlAK+NuzARQd/XGd8wwwOxGKXth+SmSnKJ6arpWs4Ldx3WJxv7j4y4NEzoKLz8hjWcK9Ym8q4NvE&#10;vD8bnJbi7bHGVHah3M10lO/VA/ATAK7JWx6SnHXuX+0FPwJepcgud6M4F9eHDcAKwCqCo57/xlCw&#10;AEvjI3u+6XNg7eFeh69SL5ZKZhJUwPysq3roFjCx3FV/L8aoz4CwgT4iTM7Y3HYbNHOG0KwBaU+V&#10;1lDeeC06EM+src2ojDvPKohe1+8mZFVcOB+d2S7nDpn4/L338C+Pr69v/OvnT3w9Hng8X3i+Yv0g&#10;r7ny32/Q3clZQwb7aqFOff64fm6vgfzeGV7vedQV/CUCUJJUYQx7tR5cEa/+JfD+rOjqt9XNL2oi&#10;hp6COo3vIUr758i7+spDG21GZ5ZAo78fHfRm6vwRUHoKwF1QVqkAuoqXS6qj5+OBf/73f2MxgHcO&#10;y7LCLmsoOiDtg6oF1pecQBLPhJiCnQ5CSE+a5IYJiMnnlgzYhGLHCWCLfQpkpFMgpusLznWgiAY+&#10;ZGBshaMIVSejp7ov47cwbbXvpWT8zixC3lF1no2XM9Z4Nq6uKLub7zIhla614s/VoTOF8JV2rxGR&#10;1w98pNP7MlM99Nq6Z5tHE0SdiSAzYMDrozaDBzZko3a+HgPV3EOBWM4KoPbgK7FpakCB2di/dt+v&#10;kS5nmSK965DPq/Vp7Xhyv7HulvWi5/PNwzHeCw2ulXU9FJOEJckVe6IrdlEKpEKn7TX56fNFgLwH&#10;TIKGeQTdLjdp2UGSaOXT73X2Pc/G7Jm3plSEUNXNQtUXr0nnM8Jj5Ad9Nq96Ppq9PaFXuEvVywz0&#10;Gh6qGENS8LRrkCoAoZ6DMudA2gQKf++zPWAoRBksPFNgT6moOlY+7HOWT1b7J6GAIRAb4VkuiFtx&#10;oO0pgSACva/UuyNLnv6z8Ke1OTPDMYP9gcU6LBtwv6/4/PzA/X6DWUwBZjzBsQObjndyNTf2Y4d/&#10;Bt9f9oC1S7DcWSgfVrOa2Ris6wowslWEVjYXlrw+CCaveo7P5/Xa8Xw+IqBxZAA/WWys65pBDy8C&#10;ELVfcgACg4pxzc+fEvB3uDgGUvimR7EIME2mR53rYowBDr1n1ICQ/O6eOeSOwMeAWTQ1tjEksrEC&#10;4JV8tJfFYl3DeYC9By0Gx3Hg9XphT6GSOfRShwXW9YwEhGf2DvJ3qQQd1yVVoCCCD7UMdeyBfDPh&#10;y0i8oddDNO+VQHUbg4HlufWqIIuEXVgBo43w8C7PsGCZJF5Hakxaa2GXAKaao9e1VYIopR2G3AcS&#10;eDcObqQY+q0JOQm8ZUBXiL4+Pj7w8fGZLSBe+wsMwufnD9xv93yGXJalDfsV+Q9dMkoEspqoxvbO&#10;BfBReO/vh4/WPBEssQvWJQTxpnsHSsTQHkktB0MGt23D7RY6cYoahzJQN6ov9DgUkgjSIFZ7bvFZ&#10;RUYM8R3TZ5LaZyTBLMNXZZdIDqntAFkMDDuE5XPwzuNwB+CDl37qeqmtnsJ60d4XjkG4xjCcE3Yj&#10;qedN5RKmoterzrVUywdyiqMVSbH9MSSB/9YDO/2ezvOeC2G5WJ0rZMiALMEuwV6JyIiAdD49g9e2&#10;PZ59N3NMgra9Dp+aBHCxq0XOg14dkNaFfd+jldYiLGdK/ZX2EQXgo9gbAVBiEkUGTQnaAJE33VjR&#10;5QIRC3rHZvcst27kXMBa+VAyRwwrcBydelaqug1RDKtvaTjGNbvx5nnxXGjIssshdcJ3nRqM6Faa&#10;C3m63Xz12mojcRwKKTh2eD2f+Pr6he/v70DMHkdQ5mfALVntmkZkI8+EwzEzcE5RaxOdC5j69W/J&#10;25xha73zUO9a2yyT3hmccQW/fxu8ny0cIxuIbpFPWil4Vij1QPDi+SmybyebolSonPmYj8CNd9VL&#10;dZGotkARSpEXiup+SV9YwhttFaRTkliEpZJgiSiFKlA5EB77jn/985849ifu9zu2bcOff/4Df/79&#10;77AxzIaZehhf59AuFtvEVFsboHxmkNetM6FVNyzSnliE/tCpWrSr2SMob2wacGmEv/ZPrTqsV2k9&#10;iaEKd0ZvnFOTZ0hZa4fTjegKuPk7hF09n3rzukdYXlHBnxFZV0i20WfRRc/2d9aEd8DPGcGk72sL&#10;DLeFRU/FgS6Te/ZdwroT1EpmUOTIIviKikG2z0kCa/asx8D9aI7S23kpZ2FGtVJMqczkgFZWDePx&#10;VXcFUOW7LQH8cItZEYJXgpYLQDGaQ3xKCtf7dS8csM5bOCWtrxCSHfWo9EfvEVHh91Fxw0OQdfRc&#10;ZoQjdebhGYF4eY3lfvh5H2yfE1ZXuxrObL1mJMA7+8fIP1ceZnoO46f7llTac+96Wf0MyUM5nZAr&#10;k7W8G4Z5cp/boGcRypVUsaKjT67tpIC34oWqMxAKaRXWZ90Bx8Nnei0vZlRSMuv36Ad+pXUyWDYE&#10;xX3yhF8jGI8srnDwUQUalMQZfMgqrgAQvPYXXq9XUNiSwbaZAKaRzWpYZScjDm21qjkoGkUHqVRr&#10;ZqsNC2tDUObtdsO6vYKH67GDI0GwrStu0S7Hex/20BowR2gj36OaM/jxv8DewPsAVh77Dnc4sT4R&#10;YGxW3uuWay4kjxg7QTnrSppDtr6xGejNY0/uyUKDX6/e3ns4OJBJIZjhWd22Gz7vdxhDcP7AcSCr&#10;7pk5dxw4H8kWhiAyTFszeoSW+giWNkF2wjNbenf3VMKa7EPugKB16Z4RewrxmfJ/VPuoa2ZJnEN7&#10;1tNY/JZA117Aa8BZgtI3gc/B1zwG8Qrz82BVWnWLUwCe82dJ8kM88+QTn8NjI/CXxlG7VvTbn2QY&#10;pbRKYvbZZqao4cP4W5cVf/75t9w9sB8HjLHYthu2G/Dj8xPrsuaA5EwIG8pCghIKLbpMjFHgZBo7&#10;wbLVNG1hPvuY+ww2pzkUgrYtrDVwPnQnhPyLF4iA+8cNi11xu9+xLGu5bwKNarIFomd0DlKV4cQV&#10;cdNkpQheL5H+NnU1cbB0K8GVcaxWBXXdVZjmj6FgE9biGK0dSc9DmhGsQtQ5LJ31ZTdExAWSZY4k&#10;54uyu6xjep1qa0V5//T64IPIkJRsKVreFIuOlMFQyB5TrEDj2DDWhpBcgdOk1xqZKUIaL5FjrAfG&#10;198BYJWRkKyJR7WLIaNI3BRevB87rDEwZjslI0Pgc8kg0B03BbiX3bWhGys+JyrhxLpLuF6nO3Wt&#10;191HQfhSiJtsFdap9UfE7ZlYaZhtkvcSk+cmoQ3d5Y61qRFnGpKAEAXMbYRPtvXUSMTIlesmV+C+&#10;76QwFbSNFLErDrYCSx3trb0zYgp1NhBrnQ83aH8Fi8FASHEmw0zsfGRmwIh7S00STIPlNJhb7zwl&#10;rUWoJ1nsuyf0M3TG9l9nnRxd4SDNzob/JvCeTtqz5WFXtmLVBxCmyse1o/7pgqIC7C6tVTH0tNOa&#10;XC+SsuWqDP5rSma9yGV9OHTD8wT4M+3c8wl4EAMsiWuZZMkOzcaPFHn5zaOyM35PDw9iU1ra1JSN&#10;QSSWsCyhfTCojZ5ZNfLHHz9CAVwphKnpkZdhpbHF1QeLHJu+AZvQOhIFxkzpAOWFD5gXno7mrWDf&#10;mrFrgCWOvlOjVv2B5UmP6e4rtrkDFpFSmCjFNQlwgkWgHouOgHxLq0T2ARs48/m+oiytA2en5Fp6&#10;jRRAngTVvgvYn3nL9YFuDNWWV4mg1j6kVzSU7SAdIEZWOWMWty0+NNjLEbgctdL2x8UZiJeK2vpA&#10;WQc5jRRxzVwU7f2+anGsP1+m3PeJoqJU18YsrAq0MwLoCrjZJ1nlPpEKRhGeK+odgkFHrtuuB522&#10;QEOcrYtSgFDUtkMFdDZURhsI2Hs+M2X0FSK039p9Tl413zddh1gnOPsfauWOPATK/w5FJ+vcg3Sv&#10;DYbkGFVmLm0QMA+J0dn86Snp0mGnDq3sKa5G1lvze8yXuiVmKpoeMTEjIK6QSb2ivlFzEikb+9Hn&#10;12tu2g9HBE3tvdnWROeZDqNsmpEypydO0eGtZR2h3DLOwm+98v/NNiSUVahV9jRqbVJz6FdEY1RX&#10;U/LlLS3v4Fr9w0LR2AtGHxN2xd7miCpVg2UxuN0s7h8btvsaVL7GZmVdUDTVORUlXE6GrEkfeueD&#10;ejMABEHYwen9uAQbJlUtgGJ/kUAyFDV59ieO4LGLwYNLtACwZoFZVjydA/7L4HAH2AcV/eGC2jyD&#10;clHcIp+n3/dsQ5AArSMCot4HMuv5eOD5eISfWUzcE5J3rVDKZutGrdxOz9d7kz2kEc9Ey7JgXTYs&#10;6wqzWBWCZ0iEwbW52vF6PQgmBtOFz71tK7ZtDdcmDtcJOCxqaoZ3DBg/JXGfryd+/vwF9h73jw9h&#10;LcL5GrjQs93uajX3kmUPl1rUGJOBIQDqOntr1tg+BKfiGNnZGzy0kT1+ISx/0venDPaEC5fdSSwz&#10;14hFUDnnMNhcX9VWHcJb2ZiU/VBChYsfs8/q5PrsnMD7sv9C7UHAGNDXBEzysg5sjfLRj+8ZSImA&#10;GYR5FpDWZV3zOprGdxJ1FdsEURUzZ/srZoaVwL21QQ0b3xuZKExAZ5mrZYwY3QFTDgJZTZ/WpNu2&#10;Yd1uUWmuy0HK14vSgcGVMpsjOS3OsASa7uWcbWqEMJAoHaxjfgtA3oOiba1FP0uoWMkgr6Myo6Ge&#10;dz07Fnn2DXM5EG5B/MfZdYcSyJvxExI5C20eX7CJ0gHMVFlPhVDqUaAuKTWt7B7h6BKQgMtkfZNI&#10;5RyGLoDlREBBjkGDTDam4Ev2BT717PN8C2HHHDvJLNZ17ZwTRShoWmPZ5LnRwyZzSYu4drIDe4ew&#10;+zmxxvXrnLpLouRcRWu6GIYssUYpLk3WYWVvgBKdSeC+F2TtXfLTF5JTkqMk7n0M1YHRyqfGdj26&#10;o3FwjhEKc+YgJJCdzfL6GtW1sH2SA9bIPBzC8Hx8RQRYHKxax/i6o18Art1123MQH5hYCIz3O26V&#10;7JVQxkQbssOH9Tz43Idf2doLBPamdBVFCyKK11rqHupixE1937GeLr75lQNAGRkCDxzjfaOA59EZ&#10;YUZs5k/lghfVwhq6gN7/tvK+PnBdDT9rB9gFCw8J1EO0SggfWbp4zVqR1eJf77T410BVFyjuTQCC&#10;UnSq9j6UzReyCBwckoe2JhLQSGw+SiGemOZ0L01W6Rjc7nf84//8CUvhoPl8PmEM4NnlBbk8gqQS&#10;CotxWXSRiyIDgo++dCl53hsD4ykHk5CBWBAKu9AqO66rorPagPSEYJSFtacYuapMm6q5SXieSTUV&#10;tx7najFhbjKuSW5K3FoGzEDVKx7PV61x5mpWdEm2K58zUza9s5m9k9Q9Ul/PfNHacBT5M62/+1iV&#10;Mgor8Uotwtyqq7v2NLhmUdT15hfqDvmamvAcMdI9Owiu1u5alWY6nrPMvbiavvwz1MPXMwtGc3hG&#10;YKnvRhVwxr35RehDa1Q/oc5rObfvpmDDHOZtig9oz1H8THXd85AekWl1eNTZOLqyzzctjOJ+mQzG&#10;eMS0xOC/aCR4X6tJhF9zVo4EcKQElvXzA6jX35qABS7+5BJ87QXAjgLmZqD1lfs0Wlmp8oOsrTHO&#10;yM7Z2KgPDmd7xujzrlj4ZICwKthmlm61ApdBFXBUnVjrlaPTtnBGcF/dH2eqmyzuYMi2yaxGKs2E&#10;1CWf5VQvwK1cU5oEXU20ydpS+kvHe+JcEHNIG6PiPDUKIiw2Lj27BJ+ulz0MAeu6YF2DvYqNoH2x&#10;TPYZYOHojdtEq3EA6pwLgLpz0becGcYs2btbSOzDffWJSiWl/itrRmX74H0A8b3P3tZBaWmi2wXB&#10;eAuzLMErmziqh4M3Mr32oMLMXal6f80+8b6AjpxBEIbzjMfziV9fv/B8/YltWzJIBanejLU8JWSa&#10;SYl5MmnoI0CA+uAbPJ/NUgBMEmQXERola+58Rfwu0dt4W9dMbtSWks65eP4wOA43JI0lePZ4PPH1&#10;6wvrtgrAMOy1QZgVQL4AzDkcB3VV4Oq9vcchxAGM8y7NmgwY1QVzO1MAKrtIiiCMIi2VhUx6rnke&#10;VevVgHBXgCsV4IWFfznlDigrwvQc+CjWF85Jn2+jPKiNoRyczVVXQXsSIOED3AZ4SwC2tj/yQu3v&#10;3aEse0y0eEhdOrJzwDmnOyKZQ27F65WJLS4t2GX+KRsYH9dGVz7T6M6VDL7GnchGtbghwhGDdYPF&#10;7FrID3+Ad59B0SBoLCQTuOwXep5g7DGX1vmorObKTo7VcyqbYloPrTWxC4PUWSKTsPEehMBFyrZg&#10;siM1/Ux3P43jOXXgWLOE55XtxVxey6RKG1UnlBQRZbxTCXvQBWCNoeacXAc7S/KahYgk230aA2MS&#10;yZfslcL3TWt9to9yLnROpUBdqx3OTAwxD+PZxf3c59rTWO1/r4nAwP4lkjlZU2ahSvyXQ1Izm5aQ&#10;NFGtj2KxRGTz/RvlD6h1JvjcRQBb2EHm7dcolwXV9SaYtd46ps6LIWRDUtMDn0Wo3AoI++LwVbzK&#10;vqhFHFcwyjrbUnYTEZVAWNPJcTBkRDdNJZHodPNewVC7XaC9HJkcXi3XuEhOgRRPmGqvJCVmmEas&#10;WQP1skY0UUDhuQhLQ1bmEjoKXei+C9fjQkdmJgap1G7C6idZmI1I9d5z4inRgBY8FzaUZ/jTDFvq&#10;rX+jDMvWFqjUXspC738bvD9TYp0dJCVbVL/P1Bv6JMgs+5IPBlvabGoVae1C1VPMjtomWR7IKoV3&#10;1wKoE+7SEGbUV4ihmfhQyrIGXKyHsQTxRXCGXGSMCe2Ddllwv9/x97//Az8+7rCW8Ho9A3NuQ9up&#10;H6lQWDNepZgw6pRJagFHBZDITbWoMJvuiQugRR3sAWj7Qa7P/UwY2TVcVWNqVFUHOWqlW8v61kr2&#10;dxf23wkvnoUSchUoSBc9f6Xf4JWQkPrzzsLMrgBS597jPLUKmYI04ZTRP7RhbDkjwbKxarZPMDBT&#10;J/x03Bp4ObQnr8nm1EZixiQrxRlwCbykwcGktERydxmjiYXWyAbkKhk7C/Kckkq9GIGL1mxF1dL6&#10;G9LFvfgq+DoCWM8st0bq8KuK+yafhorGimEAW1nhEXQmibTYEWOkAALxs8xkHeH+uM7BsB3PdKl4&#10;6x6eT4i5d5+Xvp/UAfBZKaZqIPst6543xs1Z6LMOcbtur3RGvNXz8spXatbq38h8manLLxHQ6oAV&#10;PcUhgXLKhG1vLSMVzoOm9bcGH0r3SAzVjYejdICDUM6Js6jyJyYJhNck5Gg9E8IaYoSWaRPC/dbF&#10;YFlsVG0HgLeIP1IdahQ+lew8QJRd3z0XoI0phKYe7iiH02ibYdlEJXuwbSFbasrw2tD94FXAJrp1&#10;m/REzqGsKKB4At9MDLlMVi5JMe5F1gVXwEh4HPFMAh/B+xf+9esXvr6/cf+4wdqtAAaAUPahJcCY&#10;1TMzFejIHJT+NtkBkYl+zFShe1TVycXqzbPHse849l2RQWvsxE3f7zgc9v0V/GuNiWuzVXWPXCOz&#10;FzOA+/2GbduigjkF4CEQDtHG4jiO7L0vbVfq2jOD00o9rUMSpfe9JBJGZOYs26TdCzmG0qX3dM2G&#10;zsxZ6Z7uUa/WygBp9XPybKtqzTrLgQqAFyw4inq03CfXOR8jX1svFFHIA/5mAAAgAElEQVQLkFgr&#10;6VH/PCsyyMSxQWQan+/a3irYURkF2rI8WzE3lo1pniXbGxm+DA59HD4pQBNxWKnIJRCcuhZ8DIP1&#10;zsNFz31iAlnAmDWuo4VQ2Pcdj0fIy1jWBR/3O6xd8HqFcOeQ27EIwBl9QGCwPwaLlvh9HOBN7Nps&#10;1h3haR7nk+6y5Rwynu69tE9K4y59L/n3o3o7AXOFaDFyc5TheKIDI/rKe246g9N/2+yNz7kzlwXQ&#10;29ZK/b2Vi7Iuv9pH4NiIjv+0lkIEkObrihZ1Xgi6ZKdYcU7wGeB3MV9B2p0lb/nm3BH/zdkWEGW8&#10;c0HuXSSgjTFYM1Gfuq+Axa4xeNrn7jvqhIS29ZvIkonhzEp806KiGTCVxQOdnM9qMSMq0eoMvM0u&#10;HLHtIfych3cVuE0xn6UKCp6LMMcCmLwGk8Yu03vLTi+qRHFcUpmnYp9ZXuEMJO7uWxKKiqRyCewO&#10;gykEcR9V93NljyMwufS7MRQDug3IhMBmBmN/vfB8PbE7F8ZoqqGsyZ2TqhYeYDGjDLRTe08jyPJK&#10;QkeTe/YunjYLgB6KH5WQz0ztd/4yeH8G2o0usqMla7xuRwPxLJygB5SMWC0ZKEqikK6xl7rInB90&#10;iyoitEvRcOJoAB+Nsm/oI945L/FMndqsPXVjVT3AbGgrtBbrsmLdbrjd7vjx4w8s1sB//BCtuPq9&#10;ld2HaJnKf+5HoGKnuIzq09TOnNpdZbjRbLFqFr9aMZt5wcL2tfek30FBHUum0byQBWT9mFpbn7kS&#10;8wwwuKKsvzqP5yrC8/AuOX+u/GwPMDwD+68qja+yqD211Rl4WYfFQBBRcq7V42XmpTojH3pq8BnA&#10;NCNb+2G1yO2gs3F4ClhdDEHV36N/UCED7W2pciJiazlagnY07kaE0HStlZfU7bbQwbON9Vpzm+eB&#10;pz3vXR/9SZnoLTKxHu+jg+mI0LsSPH2FJDtbQ7oHB9UN0lFLGqPCsPTnUVasNYZ7NF8zfY/8vQi4&#10;D/eCs4J6Qiq2fLDukqmDnN4lZWc++1ee/QwIn9nxnAP0NC3SZ3N2tI7ORBlXvjcP1seWZGV1OCti&#10;e20v6KNK7nKQrLCQoSq4tHSfFrlutnjwgCevQn2VSluOASMsCdQ+J7tdBJFMYjxSSE9iE9S2iwWs&#10;pRzaR7DKCz7ZaRIJFa1Jvsem2EvkzSD8MtbCZiucADJZyXCwz/sBKXtHFi3sSVJC8EKRaVTAn9eH&#10;63i49NHKwzNgFoubWbCuG7bbDffbHcu6BEX+vqtW/RISGA6xxhewwnmPx+uJX99f+Pn1Cz/++MS2&#10;LjBkIa0smsZvasHRYqESgkIlQJ8VmMoih4SPr/DClXUSE459x/PxDXe8sG0LyNtgr5mFUdyAtMUj&#10;vLUQS88/1YrJV1l54sf3MDEEL1hdjPcsCfr2QPheDXila/wqOZ2+eIobpnxY86J1nxuyQNYv9TpX&#10;K5tHtYIKuazIIkMmE0zyPvUA+fr+jLpOe78XxavpnmH0fmAyYN2zNiFoO5AiWms8WrsZMcGulbJq&#10;Wtrf5HOqT2sBKeGJBF2ywjaddb2DczuOCMLido+dTjGM2FK2OAkBzk98ff+Ccwc+zWd8Nju+v7/w&#10;er2wbTcQfWBZbLEzwrkAQN3L6Budn20E1+tw+cbSKtq5sLA/YR9U8e5wzXiUIsiULzLMyqnOv2Uf&#10;geiAQANgassp2QUQA4WN6ddSGY0Oe24g9w5l5bUsiyIh+meiVHMegCcwLNinrsy5eK0PCBdlfgg1&#10;foXnYimTEFRZEzXnYnGr0OQzcOzuSgThUuV+EAwt8SxlRHZVZb/WVduXDjnvUhdGtLXLqksBuleC&#10;idm6MsYMx17j09w0IRglkalTxsYYLhutrVfFNnJdrbsnOPq2SX7di1rq7CxWwHEzJHfPAO1rweui&#10;mwJBACGDjXt73XEceY4ty4LttsGYNY875zwezye+v5/Yj9A5GfKXjRDWksjBaMmM8nl94Vg/N7D3&#10;HLl5/nU1IZ/fmcPAmWX1JQJgaOV07Z/fBu97hdPoANi9mYQhuN715R0sBDXj3gUTpUUMSfuUihkU&#10;SqLaZqk/uSvG90QFllugULd+0SXQpN8xUN3r7mfzcCLIIin7nVmLJTLB1tgSPOW88C9s1XBcEyrU&#10;HydS2ZOvQWxi8u9ygFgKYiFumGmekEQK5BChPKmFqLazCAdTDIGQmdeVBPJKwUngKYB/rS3oKlB3&#10;iTx7A2zqgRNnCt2/Gvz67mvOgJf6vvRS5dvDBQ3B4P6axqfr3tQD7Y0upjMw9Oze6GdYOoC4CiV9&#10;Nzh4BtJ35yb3oe60qRvSakNk5aNErWY2G+PC5cwuo/HSozGQy6yM75vvpK2/Oof3+Ho2fbulsMsY&#10;ZR13Bgr3FACyI+Z3yMka8DzrkOn+Wbd+0OSp9MWMaUYVqI7x86gVeFVoMEZ2SeKRUWWzBpU5cS2b&#10;Y+Y7fwU0avfvevywUGtgOuZ/tzicfb+z53zFH7/X8TQD8M+EFTOCbqjYmlxrF5Af/J2cz8V/WooE&#10;hMgj2gee5xpAiE2Ksp49g8nlDpZ8ZCY9hlVbs5yAHAkwTmor1t7TSR1fxwqncMhO7Q6WgZvAugHb&#10;umBZLaxdsCxrVMCG1yUgxXsXartkn2EMKHpHe+ZoMWTzL0MWbBHtVLQYqA58hyniEf0MS6ApGYJh&#10;gqsDHD3Dk4OxS9xzGOzCYTUJXpbVYllWbFsI473dNhhrczBpLoPFIdh5BxykrFw8A/vxwvf3F359&#10;/cTj8Qfutw3WEGANOhoQbSBV+U8fxwFjWDyPJdT0y1IFT6Kz/kIHe1JUvO87no8HvD9wv22h7d0I&#10;pTQXH/mkJGUpjqrWJxlgGkCsNb4fF6/jnPeQVNRcKfN052oNXCegUo7/GgSp98NEKtRrTq/zeih2&#10;oHC2IGFLpJTF4jvIAN6zmmQkNJlZmMlA0FplO7I6q/+710U7A01qQqK/LzAU5irewxgDbwjwBZRL&#10;ZYAR82kE5OaAUyJFWhTAJHn8u6hO96W7RpCaskY+jgAg7/sTj+c33OGwrBvAwLpu8fsiB53mTA8C&#10;liUEm67rVsZXVk6z7tYADfezfjh4GlORsHK+Oqt3gFNhWxZCskNnQxLKBXV4CAq2S5sLkdb7ZHfT&#10;GanqZO6ZA1lptOpZZ5SZEqggbcfcgWN/wbPPVjW9/b2uffZ9x+v1zJ0X67o2QHlTL2UBoouYQ/gu&#10;7tB5L150J0gveBYEicmBwWWsJfu3gn+UDjrnncovqe9msjfNtW/VoSrNedVTSEcTMliWtdkHe/dT&#10;ZgMEQomjHVAvk2DUKTruvJbjtytMnYSGT0UpYePOBHYxDuQmqPwqyOpPzsT12j/qUMp+GNQEF3XF&#10;hL31tYdZ9Cy/zzKtugQAce/ShuMj+dbvxwvHcWD1K4yl0EUUu5/348D344Xv5xPH4XG4UGua2Bsa&#10;6k5fRB3GiiwYqsjTViA3worb58lTkP0qjjLrgujlus6uM1neE+s6Dm9YVf8WeD8DyEaTtavqA09B&#10;UjXggKh44T7DJdWRdZGVrGQMVQE3HDcNyD4KEV4QWrIMJpOc9GI1U7427VoXgctmkE0fbLFjqVO9&#10;ZfiDWhii/sbHEC7ZUhpaX1nZ2ww9p6gcjLIS1hdwPphV+04BmWyTXG2anROzDZc2PJ/ZcQ3fN+OP&#10;OgVF7jbr+DXy3M93BDz0bJ7Kvsrd8dkrls+sScatbTgFnc8WoTMAY6ZIfAdknyW/93zDhnYvg8Lg&#10;nbTvM8BnrsaHJq5OFN/1eLmiuB+RoVfsi94hUOSUGx3IZoG/p+/f27xorGyetRFe8aieBfROg3Z7&#10;789Clzhj9+lsbqGrKskHVhqPa88VfHvRg7u3Jo46FEav+9+wY6nXxlyakW67l6yvVPx2n60A4ocA&#10;M+OSck0RSlW2bt2KLffV2T59Rs72W4b50lgdHeh7e8moBpuRMqcEzKTVdATy/A64f2Xfm82HXtfJ&#10;6P6M9pArwH0N3mcRBRdFelY3xQOXp1ZFWKu3JFDCFrr9N+MjPflCsRNo7xdXRBTBWs4EKZfQlW59&#10;Q1XdrQARZhjLWFeD293ifgvezwmoTz7mUgGalIgJ5LbxZ8nYYE9xAGQJxjKMdYA5QsAF6RBHnWdF&#10;StkUQgF9lxSVnqjFC5hy10Q4PwT7i9fzBXYehqK/vWelFPfMcPuO/dgVkAMiHMliIq71hrRfszsO&#10;fD++8fPXT3x9feHzfsdqDayVqkzukqC1SpMr4jjZfmRfXvYgL7oz0r0KLkbFhzqp4tjjOHY8nw/s&#10;ryfccQAmhNB5dspfNwPm1sL5QqjIkNjassZ7Fw7xZKNffiKsI0UhlLvlmqnbxVvPowTanVl85Gct&#10;Qjkbkn2yptSA4Ggtog7YU1vGzohYSRzUr0lWJtKvXX9PVs9cg/L9HJ26Q2emxr9WA5KyDBnfJxId&#10;HV6RcjZ9ryTME2OrWK+29UQAtFE8yp2D9wfc4eCdqzpkpA1TsDfa9x3P5zeer0dcCy322GFDxmCx&#10;xYc8KdOtXfDx8QkDgl1iUC4zlsVmoVwqDXtERi2+6IotVLeXsCPkopKWnRnHEbLrjuOAO47gT52t&#10;rZKgJGUuGaW4z/clve+w/vdZuc3Rjz0Qnkv/3Ex6rnH0uM9keOxAzYRH9Xllz4yEdNXV0lPUNvt+&#10;DHYNBK2PticePiIOFPe43D2XrzO5BXjYRXy/yk8fMXA3PBOj8S+vQ0BrMl1aLZuqJdMYAywLLHO0&#10;RBIEbcy1SfsMicDz8jsPOpEod1CBbbS+m58zA2leyN9RJ/xo3eCKGLkkKiGR61ivnxB+4pPz9DuZ&#10;R6P3kGermRp8VLPPsKahsGRCwJx15svrNERinTANAdPuh3HPcaE2CI/gls9LPoL3j+cTj9cLR8Ru&#10;E8aWJcOs9xmqMr7C3I24n/fDPap31r2S/zc7Q59hbD1cq15nZnmvlOZlFCqWuI1rIa6/Bd7XFi9X&#10;DnrNAZWuqbq4FyleH3Qj+KxUN/UBOHpXtqFmwn5BDtA8UEj5j+dFOQVXCCa0acuowUJu1XRnSso+&#10;KFHaz5pJnz0qtSp+5BkFsbglBYi1wbcKkrkEdxU6sm0qt2MLHjhv9LF9u/2OJTQztNP42HRarsnE&#10;VscM/CTVkFBZ1l7yLdJa7BhC4JCp/Lk7PsvN94z31veB5vwMfTK57QOkZ4vA7ygkR2ry0ef1rFtG&#10;IPCsjbYHxJwp+2fkxxVboiHzfgFgnh02emtV3z6oBvE1IMI8vqfn9hHQ4YZAVrcopp3OwbJxa1fd&#10;LYO+HdkJgTJU/4sPkM/cSE98VB3QOPeN+x2w/h0iozvmSIDONFZFtYGso8KvVcaxULomANkIz0ET&#10;wwpP2zkT3DGZi4ZMCKqczM1RmG8P/J6pl8ch4kUh0w8L4O5wmrXcno39y1ZJ6OdKJPLlTK1zNcz3&#10;DMAf1U1nc0SCSCOLrqu13RnYfWYncbaGvxMM1Xt+o/f3vlX4zTqVZjYSXFsBxjmaFHg9ZTcrr1YD&#10;Jp/BYY7BcwRtyZAAhgI42KZ25O5YGhxm8niVYkbttykP8xJIoCrhaxZWnQ7py2IB9rDGY1kZt22J&#10;wKmB9w6vl8sKQwBBESvUyIsxWNY1/FqWcJd9SPZl7DAmgj92yUILqd5O1g8N6RIVeLXiUHV15q4F&#10;bkAB5z2ezxf+9a9/4p//89/4/v4OtXUUoiSlOwDsx5HHko0WQMkOxjkHay3utzs+f3zG+8UlhNd5&#10;vF4Hvr+f+Pr6xvPHCx/3e7A8IRtt4qT1ZrGOs9ZGP3SPxS/5nKFBSDThlzm7J1qUMxjkAxCfswci&#10;QHocB359/cTPf/4PiBk/Pj6DJVKs2yVxJdWXROWcMrJwy2pp6JyAcGZLwY6EOry7Bjvr9VQqhus1&#10;rAXji9VJWgt6B3ENgh4KNB7VjzOxSL3mKU9kjPNUaqCg3+kp1j5DILZd4VQ5H9IQaBqtAb0ssrOg&#10;xVktLAV3PoZChznq4b0poaIA7IIY+OwVIQgAjsX5mqDsZJINC3sn7EZK46QEfdN3TGPidrvBLiG8&#10;1NoVRME+YlkssNio2i77zWpXAGuurwsYjUhCBKsa9gbGLp3zxbxzT1pRWTJhHhsHNyG9vXd4vnZ8&#10;f30D8Ljfb9FurJBiNtqX1Xtksbed7M8ieLIAfbFzwrYdoGVs+AzrZeFebc8D7TXfzp/wmeuygHCH&#10;yUr4AprPhFzB8uwFDw9rLHghLIg2MfEzIax4WM5bQZgVcYl+jqn7ibJtDc0KeoVoNMhGImqMAD5r&#10;NTAqG71GiMpDTCi9DhyJsrgXYNh9jiz4rIlDeXYd1pJpDTcpWBWNjUoPICfIGAVWREAKZw443jUh&#10;zDsdmnWdmf5MEqMyZyWd70ZE8khpPxPWEej0HHvWiU2GKpV7e16p18MUQpu6MYsFWni5cw6v1wuv&#10;166Cr/1xRLLAFHwwE7LUEOKzbLEzcF0LaWpSrPC8PbJ0RqAPSefq+fWwC9mtk+80ly5NxG7Mfwt4&#10;Pz2YiSVGJTVH0FsegnpyVtUCE/8sbxrV+8kWq3xD4qKfi1OCOHgXf1Cjb10ltVMpeaG9QaW462s3&#10;HQxCTr6asKgJiXcLnDxBZGiu+K7cPKexuYxPKiYTNrhlsa2fcMVwlsFclDmyCGTorMmkXvIVW5iV&#10;Qp4F2UAiUCWq1tLBl0sjlI8eoNLiQPpnl3sEQd5wY2WjbU8qggZVAjSp2zBhj2PHgfBO7mUUXGKx&#10;B/NuBEDVm9y7ARxXPayvAPVXyIYrpMVVH/iZ7UftIXe2Uc//rK/6kv+/JhJnYFXz91zGVzN1qRd+&#10;fAJeigJHvWGQLonPattyz1RV00R6oY40qTCo17AMJEkwR9ph0vSgdxWcnYXb4gIkntU+PD6UchN2&#10;3VfEdscA94IhWalmhp6PGIRK14Ufyl4myRt5kOoFx48KycsESH2/VKB5X7FVW75JQmzW5TcDaM8U&#10;F/V9I+X/3JLCv2sd1Jv/I6X9jJxq1DOVPcTZWtYDanr3deo1eqE+rA9cV78n1yxp77BVKa57h6be&#10;Pjjq8uwCwFFhlNbjXMP6CExksKJkyLEvPyu8Q6JCOYaKolbA+awyCsq/Mr48B4920LU9mJiGlm6q&#10;WzQXjHy6RjZ7VVQSLosNodN8gIhhbTrIIXpEH9iPA6/XC/u+h4DSCH58fH7g4+OO9XaLKv01WA5E&#10;aYy1oRY89iNbwBCZHM5X6suoHJdeyQNipXzX4kfbO7ASgh/96/nE99cDr9feAHxpnzycg1FgQpyT&#10;NghiNrfifr/BmgV//v3vAHt8f3/DuWccK6HWdbvH4/HE4/kMwFxeqMMaFI42rACRAJC5GKBrsNDS&#10;ZE2lnwGW7ChO6dCe/t5FBbOxWX2fCCXnHJ5fD3x/fWNbVpgfwQ4pKHWDivmI5EVQz0dpE4lAUTL5&#10;PbVwKNobyXojeZIbnfOhidwC/PtOEOFor0o/m5XJwpM/jc8UPjxbq2UdOapllTo6nSNjmJ+plN6p&#10;O6C2FapJueQZXvu0A7VntMdxROBoWaIgq7bEqc8wOvugnPG4EYCd7SWzDuFyfqzPXvJ7xJ/NVkph&#10;HFpXrLbIGNjGHkxasJosZmMXVPZBLR/X2oj62fwcksc65+4QH1XgwdpoBfMtz70jeqt7TyVgN4LL&#10;JNTHzgV1PydVcSIwkwWQNV3hTxmvLUhUxpePxIuXgXi57rYJMBbEkzscHo8Hbrc1E2whbNdmq1wT&#10;f4V76XPnT7J/kdaWWlwox4MITzUmhxckwq9by6d6N+ECHMnFtIaZQjTVrw+kTCBG7LaVNSZaAMsw&#10;4dylEt8jdVccziE5BBjvwHE9rOs9ay18xD/C6l187IsGK4HSMqx8nL2mnnESJSbwt9fFiaTaTwC7&#10;6AzIn2sUOSI7W+tjX626TzcwBfZyWtsHlkyq46cU7rleSjiOl4B2r5Mg1VDod/t1sYCMgRVbLmld&#10;mCGzDlher8Nn+EiPnBhZkpaIh0Ki626ogpgaokZaddYZ0BVU6RYvLQCkHmlQjzs0IqYyZgKp5l0Q&#10;ZCzLgm3dYM0S1lEyOdx7d0cMq63xNCqq+o4Hfm9+1IB6jeXUY0Tu81n4mwJsKwK6tusanUfO8hEu&#10;OymI/ZRF2LuJmVKA//eB91P2HB21fPZX5uBbjoGKi1mGkKv34Z61BWS4adTJk8Kzy40WoSkJHZI6&#10;fC6eKmX4ppAJFBaTqQTdZEaPW8CmVaSWzSmHmdHvganldb7K4+Oc3twDpocAPoAFIszFIwS1mPTO&#10;JhvW1KEm0TwUQV4P6N6GGNqC6F9MrBVjeWHl3AodPFdTu0w88IrAtsCoho/k3AFRgwKlOKR4IObo&#10;68VcmN1C+MjCl4TanttVGH27FHVPJKtOGII+7wD3vwOQ/5X3PwPOp5vHBVXnVSX0lRDSkU3EqBvh&#10;zDZkrlYtWoj2M/uL/UyxXWkoRdt41b2hFv8KvK/U8zrsEGWykFbHeK68+AYHs5mSeASGpU0c1Ho8&#10;l0CfsLJk5h8avL8CXo7m4RnYeGUsliyUk31PtRF0LLnOOYKGnEGV61EDyK03IfTY4M52IcMJCY0X&#10;ZO8wPpvrvQJ+vi7pVu/x+1ITyJr+rrYruPLPlfDYSdzwdB393YySGaB/JYxK2S6d2Dac7Q8jn/4z&#10;wuBKTXg1C2U6/hII6CMsKC1nYvceKnLgaufNbJ/MCvskNJDKPy6Ft+i9ijUuoO0bUkt4qTlARoRy&#10;pwNgKdxV/o4HvGntUrqLiPAJh9hTInqo6jYdiZtIqovEUybbYmcBVfVS/DvnDuzPJx6PB56vVwDv&#10;DWG73bAeW0j0MBYmhtsit20DNpirB4AuAhjJTziE4RKyLBB19wPDRVBfYPUoxwCKtTLn4Nzgu04Z&#10;DPM+BMxaa3H/+MD9+YK1P8N38wDZQCQ4doAN/tbpoEwELNZgXSwOa2BTZyuZUBFHOxrvHdZtC0pO&#10;Bp7PHY9HIAvc4bBkoLrsLQRp81IyvVIIZ12TOOexHwfMElWoSLlPKB2n3gfhjOdyv+K64I7QGXC8&#10;HO7bB6xdYcwCQjjEe3QU2dVqaoV1QzmIF8Wsc16ANQZ1qOJsP+mt6yPVWw8sS+B9AvR4oi5N9yRZ&#10;8tRATr1H5ZNvAm3Jlq5iAdIny6DFLmMbTCFw8KhsYalYiybFcy2M6+0XKT+hbaCknFFRrgM572zU&#10;mdq3JertZ/KcViU6cLp/Jo6x0JEdsjFK+Ky89yXw02fijLmQT855PJ9PvF5PLNZi29YI6Mb3ATJY&#10;LPfh4zhUlxHB5D8/9h37Hkg9a0M3d+re2NYNWDifLz2nZxRA8cUusIvNtTKDhoRIIXbKmE6EWbYd&#10;E+IyG+eXtTYo/BVhFoDn2+2G7Za6owKwu8RxaZcQxB06GYotlnNHBje9UL9nFbjorMn+78Zmu+Js&#10;GcMM5w81T0v3angGLnXjiJBtFutg3SEhCU2dk0gxMyGsj4mk884VckHapgEgslGlX8K9c+dwZSXl&#10;XNn9nXew3oW8EiFiDeKkFFSv69opUMtil67OQ5k4TcRtJCgSESQDwKUFVdu5dwFrQD9PseSq2PY1&#10;nnN9lCyGvOiGy4kg0aqhzL0IshrUcjPV+XAquqLiz9/7mjXhIJ/pKM/kiiAyW68J8kKSTQYksox0&#10;TwBXgpcZcK8DoX39hIqQVhAG7Iuw2ajnxlmo1m+k93l98i7u+c7DxH1wW7dgASZA9eNw2I8jWwZS&#10;VPUaGwTClNelVuw3EmbVe/ssqy0/W1RB0mDRYVpsAtmULrxa+DITiJ6de0dCM22lnUQ66ZrOz7V/&#10;GbzvTXDuQF0CXdctuuJhSKay8TUTOxNJ4J7LRh8AKq3qROcG5QU9XxLVUTEye6NR28tQVgINgJp+&#10;+EyyROBIAowG3fSALNQJRYkivyo3zPTsEFYCfWMRfYRfebckqcjgIfJERNGCtVpETGjpc67fnlxI&#10;kKIqsekgBQ9/OA2UEAlVbmuXJBszsjqAKISvkBdoHHWzEkA1ZsDVE23tUWYWCcqr9CQkY+RH/bth&#10;tu940F/xMb7io3bl565c4yyAsVYK9wJDzvzP3iIkxVwcMuw4t+uQyqrewYwVIdYHz5vwlpzoNfge&#10;ouVIh1pLewc04XIj0G1qDZLVh9TlrrRqJBYuKoCJhBKBh4fAM8Xb23vXbwbWaOD3nRDSDklVrUXK&#10;g12Nf5T1Modg9m2feoUeKpB/9jxHwMg7Xvg9b2HmfuBiKcx89z73/IjP7vNsTvfJmrZemA2Pd4Km&#10;Z+vv7H2uWBKN1tzZNV0hca90V72Tl3KVqFV/lwsdRDCWFVtVr/9DW6vJvK6vQbedk1LcyprAM0MH&#10;LbdrgVJ9g+SZThyQtIWHEQCAj6rycOjRr2nWilxP6TqMpUUkWICnqUbCJdspaYeS/mdiwCR7D+cC&#10;CcExp2jbtqCq3zaYry88n08Ya/Dx8Ynb/Y5tu0cLigLaKmohvs+yRD9fpmg7UUAhCK1F9lnnLBsp&#10;e6YkNIRPNFfrawbGI1C1bRt+/PiB1+sV1Kom2igwyvsa6dHKuSshq2+PA+4I4CwI2PcQgEsmKDaT&#10;svJwB16vHftxhIPyEnO3mLVfsRAoE5JXrVZvJ1IEoKyWY+8BYwWbQeL1EUhJ1iJsS9erZyx2xf12&#10;Dx0SRED00idrcqt8JYfqQkBqfspAWiLYfBZoA857tZypgMkrdWdr8xMPxFFtXwOCNeCdrUUu7IdJ&#10;RZytPowUFZUOR2O113ADBhkDS0YpUxNoL59fup9EvqxHYl3phewxkENOSyaBVt5LYUKvLpBg4TAY&#10;ET3bLx4HG5MBkwHBwRiLdduw3W/RjkoDIRkglLZHywI+DkHKeNlb0CpQYRAdy/L3cMJuRwoMUzis&#10;JKp8tMEiAdCBCylliGA321XuSssIPdY5e9Enxbq1Nlq87OH7UskSUILHGN7qPcOuC7Z1jfZdtzh+&#10;AefSe9iqYE8ZCQYGBgxfdRy5rOY2Ud3LjBz2utiYdWKXPP5sDO7Q7R4AACAASURBVCM/3AF4ajz+&#10;671aWmfInIxEtjXAWVofvfa9X5YlqFpjfsFxHLHjwuaxYCOhs++IYZoCjGQHdiUIO/nfZ0VwJDGP&#10;I7xnWh+9ui5tcTLruhwF8qpaJI7JROBYa4E1db0VBXR/Hz/vntQdT33HjNpuMK+3XmeIjAhRaSVD&#10;LMiRuobl9pobgrNR4Jjy/loPJQBuk/fs0Xp1hnfI83z7M2KOp3XCJHshPWcz+Q4oq7+ZrY+y8W7y&#10;PNuOiHFtJ+y4mZVVuOrQyDVwygkJdVia6ymw+zgcXvsLr/1QeTOyC6W19qNT/Ka2tpGdgZeyIgOD&#10;piww61wXXQcSpF3qqL4YZRwqEkEKrFS2quyg95Mg8L8A3k/D4SQcOvS+P1d2Fv+q8zCx5lCWlA1V&#10;8dD7va+WJaUGyWBDw/8JoEvZ7OhAWsqKBm2hkr+rmCRnSlb956lDgITLD/fR5yuqNjGB3cF4Pne8&#10;9iMqv0xgy0Bw3HsfDf4RZe46H/LSBJHdSC1rJUOpBODoRcFwCRxqJyCUdVD63XQnGeONoM/fUMdf&#10;DYutPTl/B1h859quelGegftX/e7f8WJ+F3Tqzfl3n9ts3shnc3aNI1uf9B7SRxJNuxq6oGE3NDtE&#10;lze2LvJ00/dfZaXSrAGqkVXJ+FqKPU6vBU4XET6sMSgthZqUu2ZDMit0Z+Prdwix4XO+AHr+Trr9&#10;SFXS44mvzOcrhNZZwOiZl/v0+ygvag2kyDbHGUhDGcDQyswZedArAK8A/1dtxK6uKVcA7d8ZE1eC&#10;rmfj/6wG6b2utw6+S2jOiDfdBkw5QC8FyHHlm/3OfD/bl7kKAcy1oNfWBIlt9ZMgtva7ccid8FBZ&#10;PrXVna6J4kWYaCWYDkGmdHBKhd6os3VGxPV+dmrbKOcmGZAFHBuwj2DZarAuS7bD+eE9Pv/4xPP5&#10;BDNh3W643+643QMYLMnoVFcXy4wAwDAjK+mN/PnKYcmrwEpWe2AjLBJ+5/+ftrfdktxGkkTNAZIR&#10;mSWpe2b33Pd/vt3t6ZZUVZkRJOD3B+CAOz4YTE1P96kjqfIjIkgQcDczN0tgSMiq+3RfCcCyLrjF&#10;DdtthV8cvAPYJ+VYsn2lonz0i6uAkauhfY/nE/vzKBYcQYVkyvX23tWJOK6KegOAK6CPJyKGFkwV&#10;xauETJYGukw4OXhXVZQ6AJU5kRf3+w2egPv9XokUMDim9xxyI21U4mb9j0nvOqlHncfxWW3XAvcz&#10;wctIADNa49ozXb+eAAPt89D64k+DrdUZBwU0Fa9/FsFStSxtxRMxRiz59YQ0EO90K6ASwAhY3GJs&#10;txhiMdRbDuj7LZZBY8CH8zRN6PaSpbFnOcvf+mpv6pclPYO3O5Z1BTmXwFllNdQKa+T+LCpElIiw&#10;rWtRnc48rPU/t20rdkrP5zM9234pllgSjOxcmpxZswp1WdciTHPOwyGB7vK99flKe41zNCSN7HQJ&#10;W+B/Mo0n//7Yd+yPJ44Q8Pb+lvfjBd4vWLc1q9BbK4oMjDsHooAsvjcBp7VmC8VSSa9Jv3jQsha7&#10;ZDNpwlATEm56Hsm9mz1rpMJ4dT8j703umfHOzt8vAb3Fd1smhJ1YSR2W6AvWex+DsF55noMi/VsA&#10;+6w+mk2Itz2nrtfqNAhqgDBrF4ZrApBx/Wd7DSKbL6j3RgHx2+krmWY6s9TSxGidTmmyCWqKorVH&#10;hq19WO/peVKFBsB9waZUzznq7V/lx836o2rLRmAFDLde9dr+0UxRNfdNh/8OBWzOmWnm1+IeNteq&#10;C7/uBIDNmZg9712eNkK2ZyKf1sfz2PHx+ciTltFMBHb2SidZa6Ovjc7+FrOYKvfLJA29rIVbAdeV&#10;86vWYDAZAq1FEedscyabjFmGV+nfDN6/VBUCJcBj1BBU79gJ+O6qpGj4WsynIMnIj+gl4cATYEQx&#10;UBgAwGJhEDurFgxtC/qXuL4Y2mswAnAYQ6nKy0XQeiwee8CP7x/444/vuN9ucL+8Y1mcYfLHG4N6&#10;T+0mCUKMUAc9dUWwqNyEmWQZB47RMFUzW6IRuFiC15jK+JaMoRWFMw2IqdoNT5qG8cH96nA8v379&#10;hnym8B793Jk38RXQ5wxQb9/3lULkStL8V32iZyBLq6I688I/G30bbeqsDtSWrAQ3lluqaY3K4mHk&#10;j9eNfQ5JRR6mqHf7I2gYhsMq3NqGTvVbxAy4PwMF2/tlU+tpGgpUikHqJ2YM8XYFVFUfplWSf1Vp&#10;fDaqeE4itWoFfHl/PwM2698PgPMJEf5q7BLKl5IxD5EeFVBnCoReDVVDg8rYbONNLmPoRdmkVSRI&#10;aiKG9usnpbyzCkHWa2Gwj18hZK/YMF1pxGbrdhSOOquxZjZr7Z7wFfX71ZHPV9fqjOgZkZdfAdTP&#10;arqRavaqxdtoD22fFaNKFTWUgGXKouxVoz06P+s6jYhc83A8PCJH5QuurSXk91TFt85ysjXivDH/&#10;Sq7Oq/2rBfG9d1j9BsDDLUpd5j384rH5Dfe3e/KJjgxHHn6p1hUaACG0Ie55jD5m281YPcQ1ONxO&#10;65JziOFIXskcVfoQGXA5KhVj8sRm5cssIIlMHCSbIO8dQB6BAzircOs6ckXxLp74RzhwHBlQ8s4A&#10;TTUUs/pMk55Co9zYobfEHKkfR42w9y79cZYol2vtGnBYbq53Du9vb/jtt9/w488/sCxihyfNfg6v&#10;0+pKYAwCtLaChfDPPYgC6brnUhTszObYf+U7O9qvRkDhWTB36z0/E2b0dTEX+6WYFcmU/dGTtUK1&#10;FtRWrqL4rq+X1pMvkxRQVh9IwYGqtmuBXZfrQlLXV39mUe+OJljbmlSILh1iqNdPm3Eyqz1eiX1S&#10;mGy6Zn5NoLNb0l7BzAhHmlAp9jDed6Ci/L0AwZzZv2p9xqfTAcXbXJF73nss62JeU9bEsq7Y8jME&#10;kw0n16ja/sg5o5fM6zwYq0LnEoAbu/ovxoifP3/i548fiRzKhOG6pskhx77AQOl31ckeqdMiMyiH&#10;Ukq2RPG95gjmOtFQYRwHxynXIUYGOCA92lRtvhrS5azmbM/TkWq35n+kSlxA4xQmvJitZ1kWxAx2&#10;2nMmTvZO1+U/hLz+We1/pj/OgGWrPD/rM9GIWUZ+6vozl+eYCNG5ASgOS/xf7IUEuBfVsfl+Qsn/&#10;0eemKP9bkkV/9vZ8aWvPROzEU/mk2KuWngUDi1h9/mv366bBbPf22T4w8zpv/4yfXavq5m6CGp1Q&#10;I5H3/XkzA7nbunj0v9EzVKc6Y61vZ31i46EPSgHbPk/cRU6CFPldj8cTPz8+8Pn5wBHEJqnmZEpt&#10;SBOsYAi8q5wXNwgxHpG3s/r7TOQ1mzQ7E932hEQs+0Y/lSHCbhWeC3SCjH87eK+Dfk6BjOFCZhM4&#10;NGuoaFY4zICUAQv6CrRv1R+smLAKxagtQYHmDq3wqrU/UJ9hKJ3FS+XiFGwtQF0L1KOEuA60mSZZ&#10;edbYxhhx4MDHx0/84//9AxwO8P/3v/Hrb9+yZfY1Gx4ith7OypuzVZOUjUOYb5/XQfbhS2nquhic&#10;g9e9hziD2CH3u2asXYfXmmvB0O3d5IEfh1d+RYF6BdSbeX+dqRSvgodn6sAR4DIDj65YWIwOkSsq&#10;yTOFfh/GFi9fp1e/y+wByte4PFekVXzck1ZcXIs7Zo1c3j+G1z9mH2S9j9JwvzTv17yxwf3sHn47&#10;MYPBkTFSJ7dKrJmim9AfWP26RPfZRgGLI9sLRmu51fw9feEEvHhWnAGE7ft4deb8lQyB+j71OZot&#10;BwgdufQqpNOoCqbPdT/F1AKFLRg9JBQ0IZ/VckLk6j9FxdOoflLBVhthR25eoLUWd/oZjvwStJ+R&#10;wTRQRM4azFfA/dUz4Kvkz6iAPT0fz9TmGE8wXX0ezgjSEal8NnY6IpGHCnd9gFNt5EWJduVMO3ud&#10;EYGdLAcxVd2eThl09WMG4ijCsVOqwOy566gDEbVqbUQIXSLxXtQgp+c0bADl4hcs6wq3AKBU84UY&#10;4NjDU7ZREJV9CS6sBElF4FXQnKMSoho4VBsXIfjEhkhdU0g4eg6QTOA9w1GdlGJlL8mD2pQIBayi&#10;Zi/TZ3bylE9717I4+MUVBWcKs4x4Pp5wRHh7f8P97QbnHEI4FIBXARHvPdZlNWCIzwKX4hUre05A&#10;N7V0RrwXtR9rvHhMzjolUvCLx7dv79ifn1UxHqkCVI3CUiv79PqIFOFcBGWLDtaF+WCfKmcOZeKG&#10;6xRuZBTrilmt3AL0mpibqVpnAE31fB/vGbWfkYNYMr6qvRQicnhpzNdCFMGiaAxGfS/vY1l8znqo&#10;1jolb5orUOiy13vJ+0INynADb2cd7Aeljp6H8nEXcttm0IymBnphVQ/gm58zhFYSj0WghDgnO5gj&#10;P0OENYP7uo4QgiEpzX2Z7I8cEY4UpHjsB0YZVqOpvzVbzizLgi2HocrrHccBEGHb1qT0d9U7mQc9&#10;0ExR2l7zWlfBXGNNFnAM5nppn/zH44H9ucOvSwG0Q4hpFAPZ/iLmesulLDhyroQB18BTznZosbP1&#10;TPtkWhfJJiyHBGfCiijZ34q3fgnNxFx0qa/Vnq2BRjYbFgfKIbchmjVX7HaYpziSkBHi7a+nNrZt&#10;zagPDa1gkvAwlkB1yWJp78cV8HD0dacmmjqrKp+uh2dvRRO6HX2RITcOl6amV0N3Trbvra5rCWsn&#10;eHaZ4EkBzX7x5fp0z0CeIC/TSGqv7t5fM9WlhWudLZf0Sspmpa099ST8CHMwlt65BkhExFLJ08HZ&#10;woinwmFWIuHySsSmxxkpzs+EKa24pf08MrVMAxyVlctFVeOr/CXZd5YE3DtPhaiMUUgswsfnJz4+&#10;Htj3o0zj1ClSNQnYPM+apDQTFhonGPRZI6u29tq12NMVUVrJa+C5XXi1X8rBzuCyZ45s8MzrDF4z&#10;Ml+CL5a/WsyPlAy1cB4rk0UlxKPxiebhmDVaM+U9XVBc8diDQj00PSjZBxYyBliZlgiBMAbEzIM0&#10;Adsu3YPJhWjfM5kg3eZnmkWeVB7p/ji/AIj4+fEDP37c8fZ+w7qtZiFqRUFlahVLJSx15HKwa6+r&#10;NqgzsVR5ZIoIMWTlJFflg92QxsobSypRL84tgaDV+RAtLC9jKyLAHx22enJ+4nN1psR8BSLOfLj+&#10;KkF1RUk5AxhHwPiZGnUGwJyBJVdDDkcK9FYt9ApwOp1CKKx+4y+b315U8r7qhwxoj2OrNlOqKu1R&#10;O2ww20KfukZxCPwqxeUrQkIrMkY2YFdUarOzoOxNmHuot4dzq/7jF2NqxndR+TQTxqOsXwXw6cXk&#10;2CnpelGx+gr0nCuTR+uCDYg2WvMj1SBwPs1WX+c10TMmWuwmWYI/Yx65VMolDXxEjknp1YInURSE&#10;EniGYfHfZH0115S7gN4ZyTGalGmB+1ERPVtDZyTuTPF59Qy5Qg5N1Y0xviR8r/igz5TsZ699NfNl&#10;RADb6Aa29kmQ/bjJt3kRNjzL+ph5WmpBwawxOJu+0wSvtgdKnrGxnBMyYZKC8bhTzeoabrZvjZTZ&#10;Z6KCV2tCVP9cbDRSReVAKRQ1+3aK13cMEcEznCcVTJtPochDp8fi3ZoFHJRuvslhKgSNaiykliz7&#10;liM4+KRMLt8Lo6y0FjM69LOGmApx6GiBcwtCVucvPglfRX0u7z2pmUOxGVnWBW/3d3z79i19Xdlw&#10;mKZs8di2DWu23TGAawYhvHNlykz2Jq1o1DYbxiJHVLMiQXqhWhdVbfLxzjkDkjFBVMEc9Hk2AoZq&#10;25kSAtnqinRtoHokGfBPAXmhfGaZ5hWhwOwZuypKmxGz/fmQbGdqCGQsKvmQSWnzvQWISjleomg+&#10;wgGQw0pVeZ88rA/sIQ6VnWTWeAP6VnpA7Y29mn8GXDjnsG1rAgKVgn3QLuepE9+tE+MLr890AXAV&#10;ANuC0D1h4gz4GJnBIWRv/oCYrRsAFOBeCLPai3KxTTFe/CEDUlErmimDywHP5wPMnJ7BHEos12Vd&#10;1wJAMoBj3/Ej53jcbzcs61LDwWUvUoDBCFB1jd1Ubwtlr0uX8UCu5OdpMkE+Q63xqtVNzHVYWq8h&#10;11a+2Hy1/QUXoiJWnMA5EHza9fP9XdcN67rkqWMyQa/9WTj2+G9BVQ2sjoI8rVUXSqCsBuDLeal8&#10;uxG5IU8DGNZ2bFkWrOsKzkHeOv+g/Tzey/cv3TP0yjFiZAUycicwP0s11rK/vtf67Fe1WhXxsCIN&#10;qbNm6+pwl4nDhcFY4DimQNM89TWyTMl3w9ZIav8QO7exsJeN+NbgcS5fK3KXeqSurmcFAqrsAk0+&#10;DRX8MSLATgdqAJ0bu21SuUSM+bT9mWVxK9ZoCdXyHJFDRJ+zoSeXy3vlVNlJXVTXaLL5k9BtBtKe&#10;EiI+Px/4/HyU3B75vUJ+usZOpiIHzqjR+37ofJJ4NvXVXocza1H796mWbC0tq7DAihlljQJxmM+m&#10;cRIa7AUlP+V/xDbnTE31QuXbgwAt6IOp56EobabWJGwll1ql2Ctj2XyNThSPhm1rF0xrn0LNccfq&#10;1c1hq8ZhW/CkCTFoVQqvik8N4H8FtK2hTIS39zv+8z/+jnXx2G6b8W3STbB+SzGP3FVmNo4biOb6&#10;ulzQQph/ua4ujSJHjifK3YF1iCFeqrKrHtBUCqvqZ9WD8sRpLNtNR2+vebtf2XzPWPevKjNHgOsZ&#10;WH0ajDw4GPTPfd27mzEQ5p6qQNvDuS3yriiZe+Bn7g2vC22tALh63Zst2f47NXtC+3to9KyzKXJb&#10;a6wrFkNUCKsZccEd4D5Ss40UaV0jqIsRUuGGPPg8+Y+r0ob65WbyovNQhX02DaA/m16i18T0q0mQ&#10;2SFvpq6awN7ztXNhsqIhPXTYYnF061yEaLh+7HQDAbPpMHNdFLFOLy+laYxa8Dvm4i5Ge0ZI0xkF&#10;uGwUFXLNF7/AkS+Aj/O+2jS5CuCPrK1Ik9b67GXulEojMFrbQJTpGaq1h7afalQKnVqk3T9n47qj&#10;/Xo28TQ6c2Zn/gxsnu3do3HckWKygulJZTraJ0akwahx784EKA9w7seO9d6BGLu6qnueT8C72TnU&#10;q5ur0uyKt+wsrDkBC3VfjVk1npp2a5+jA1VruK0b1la9lyvQW6+8Prv7vb5uPMzAHlII4HNn3KLH&#10;GzZst6XYfDgSr+MMlOXmlbVSWZ4LJhgtmhb4OI/gIjzbgFUdxsuUfgepn6fiPR/NeDpzIkd8trJI&#10;QZA+X9dQQFkiV4IIl2WFX1YwAsgtWUEW8Mx2O8m/OhMalCxLnCPcbzf8+usv+NvffisA0MfPn926&#10;W5cV9/sN67ZVtbiqpWWSte47WqVLnV1BvQaq19JjqJPzXLaxGJNNxOfnA7///jsYjN9+/bUAgwKg&#10;J29xVyYWjuzlLeB2G/KqfXZTGGvdmykTtekYFcKBDfAnmQ+j2lRUgAIcODkrFNAkAJvzmWgaNajA&#10;NDuprSsFMAWxshiRqRKpC7KBQBz77oNhrpVSKFWQX9lVCIhYAmtFJUttEtt8L5f/bu+N/fx60tTu&#10;6+0ZPTpbziz5hoQLWbWszkk6IjKRA6zrWsDZ8f1p/k6eh6KatcKM4zjwfCaPePl7sV2R++Ccg/MJ&#10;TP18PPDn9z/hyMF/+wbvlxocTC5PS9TQzdabX4O2o55GA2VC5JrgZABHDOAMKldwPqQ9534HEeH5&#10;fKp1k4kWsdsxRGyeUiIoos3iKuX5cU6i4wrx4b3LBIDyKB/cm9mz1NY1rc3Kq3pFsle8yjooxI0T&#10;K59Y65TG2iZyKHWm9x4+A41R1TWRtbc2ymSYX1Jwp9itWVyhmXqmRubZ7DEt2e4cdRlgpARMM0Hn&#10;VbeEmTij5giMSbvudzm9LxCcW/KUWRjiB9Opmwa8H5IXLz+LVYuDXgtExnVc/vwgMFliiWHDZc29&#10;LOR2nIpsTS3mAMctKolpDzD7e713lHXEVUCVat9YAsHN3jPISSjrVbLs1ETosvgC3iPbVX1+PvDx&#10;+Ynnc8/5QZyJf1eeFWcsZeQ9khKr1CBejSPghaBJk8RnghpjZTTpD2xgeJwIEK0AbubsooWFZLCS&#10;cb93BQX8GnivdoioxxphfX/HqnCruB99Q8pNcnPP+8GHKpiPUujIgoxNMJ4GZ1ksKTRo9kWFppk2&#10;KLruCtCX8UKy6q8SKsTV/8jAZ9rbkivudwaqjsapJ3fRLDRpaORiOudwf7vj73//G263Dbdtw7L6&#10;U0V0q6KvQVux3Ms64qnVUQRygGNKnow5iK1415VRrVgIAT290YcAixeWMyBo9eCkbA1I5j7p9ySj&#10;rTozYlpcgi4z2yOAAmcP/Im/2VdInLNGfBbc1W0kTp6TwmzUlcTnQYcs96vNgCDuwra64g5oxunm&#10;Pvyj4LIZ+FtGP0lC76io0ByuKaKH1+mUKJEw7/HBbFT6A8S5qPup/TuLXo2fTRqG9VldTVMEN6PV&#10;Wm0Jcwg5q6JpPo/qPRvG2nq8Udk9G7uVqsWv+/bgHnRkEo0+G3VGMQQaElRXCuAREw9WrPog9qSb&#10;hoLe21lTKB1RbI/1+tkcWbCr7IWq4K+fUROWcl6x2U+rTyZ302TUNsFcD+FifzEYqzeNZYgZVIll&#10;RJCZEbLPLaOeGU4FmjtHOJjgXJ2W82rEmRgldMw5mfzSNgbOcESFBGnUZZGFYAiDNSFqHpeIZU0E&#10;s1IeMapXpBrmOrPRmYa1XlSlX2lIXhF9r9b7KxK4K/5PptFOCYCJKl+r7pm1b7lh3g1JyrAGUa3/&#10;trZ1euW9PxIeEEYFO6mmb6Dqz4tkds4k4HI01pvrmNIQUgFYBTgV68LuHC6r1033z6b8RNU+qx1U&#10;9nsmABGBA/b9iX3/QAxPbNuCEL7hF7ynkFOXvNYp51Yk3FnZanDNEhCFvW5uTL3q7LSn7A0xEiJV&#10;gxKoYFZnGmw1/p8JEnD2DoZL6lM4BA5lSifZLngcIZ13CaTxiJGTf7wAwki2EYvzCWwOIan+lwXr&#10;soAAvL+/4/39HTEG/PjxIxNSARQJ4Uiveds23O9v2LYt2SII6QCV14QsLnFkrADEG13+vaiEXLq2&#10;IA/OalmovIWaX9BouPP12o8DP378wMfPn7jdtjIBJTZGoQDAMinLQAiIeY17t6hxe9/1DAKoUgmJ&#10;btf+UlR5zufpK3lOmv0ixDTRcDyfKWMgRqzLWoKRteeutktlpbEgN66ZNKAkSmxTq7v0vBxHtQwp&#10;YgTU6Q3vF6yLWKw4UxiJXQk6UQSUBWm0kwiOskLyfL8e9wAxK6rtfi5kFhHMZJOt62r/ObPtGgEi&#10;43wA9bNshXxOTfRJP+iXdP3XRQDTaAR14sMeQ0ie4IpkJQWIFnsbFQ7uFElieqQQwUva/2IEQohY&#10;/Iq3tze8vb2nkFrtde9oaKs3Ex1Ngz3V3swFf0l7ACjplSXAN4QDHGO2vxFFuM/+1GLlkWbQSfbm&#10;HBYqtjNJJbuY4NPSF0QHUAQ7Kqp7Io/IS+7j5fl1mZB2INQevobVjq1RW+WwkDOtx/3M91vONy04&#10;rJYUUQmaBkreiGLn5v0K5xZwXlshT8yEcCgHBSrksHNLtgMjVU+TmXSu3t/pXhDsOmvzKKrVD2U1&#10;u+ptGoXymcBumkeFmf9+BZ1LkOmZ2INqzS17nsuBwiFPrYWYJm9VS29EZbI2QmNTont77f0/m47C&#10;0PuinmW9zS5NFV7l97pohFAiJHGNR78GbB05sIuFaK+YV54+9FQsQV8RKVdEPeW/Y93DqPRfXAhE&#10;qSXS++OSKwIRgxmiSOEHMWNBTmz1sosbuEwuHUfA8/HE8/nEvj8RQwBxFtr5BNqLoEPIg3L2MjrX&#10;k+qeSLiqaz1zXtCTTmJ7aa69mQbQWIi2jaXG7UW9X86YUu5HtVND646gsSA9SRMvWqp+Dbzv4F/U&#10;ApF7ywN0QI5Ve3RNaqNy726GVopYxCQdIqiLobZP+aFHAxaqxvqrymcToDSSdkqQHmlmB2W0jaI8&#10;WLXxbLcPagGfEyXXaPO+Ehanm0EZDXE+qYu2+w1v93vyWpykZdffy+aArzMJhBqf3H6fGpchxoK0&#10;0ccoye5qMoHjwDexUQsrYIzKuLnPyn2RooiHOFUfTQUOUQm3rRt1W3Ceqm4vstyv1O4zZvGrgMqr&#10;wv0MoLCAbQuhNlQQ92BjTXyv5BgbRJMbw48JKCTjcBeuzSykFgMAlQ2cU9WQUZibi9dy/Cy21k51&#10;72tH+7p7MVRQ5/U7sXSpPxin15AxUutSux2f7IXWg7ZwDdDB0JWc0HYPNJwUYNOQyEOsr6BWU3M9&#10;3Su4M2PhmZWlzkgJq4nfsbf/2X2fk29Utn50qrdJcThRBhsgn2Ft1ohAzI0iygZUadKETdA32cBi&#10;iNI1Dr0iS0M7IrXK9abUzElhOMijEP9TscYJJegqlFUbQjCFu2smN7yzI4z14viqFGPO+SbRjPxW&#10;YJIMAcQtWJ4/VhTv/Xx9ZF0XUCuyAUF1aK7L49mumjXbdPTJ3nKW13HmR39VMX3FQmwUrHr1PDIA&#10;vgbHLwTlvjznYCcfGhfDvI65nw5VExJVPFKBbg2IjfaCmWVO+RyNWmWUmcSxWkaZdatVYd09G08g&#10;tKPDOtjUObsnVECXyvlLA5GNFSWQ3Z7rwd3tofJzezjweDzw8+d3HMdnEnwsHvf7Pe2JObDWOZ/t&#10;WpKIIjIKeCaEejZhqJY6Sp19RszLc8b6ZKdaicZoSYKituKGuIkW6FiXDd6l93YcB8AMn5W3LiY1&#10;J/KY9LIs2NYV3jsce0A4drh1TXYB+eWKJ7SMnHsHogWLX8uF3dYNt9uWpoycs7W1DjhTymR7Hjmr&#10;0nUaACzmRlXxdlbTqPX+dn/Df/zHfxZbHwndrdMJVOyFuDnrxA/W+6rE1AVFAhbYPA/V6iepfL1j&#10;ZRuihwfs87vvOx6fn3g+PxOAHw6s6wbyrrx+Oa8dNeqyqq7ExEJLW2aIKruqCNM1W7ytRSMYLCQR&#10;LfA+Wb34rA5mABxiUiYuXuV2ND7H+n1B28yiKO8BDCedTid2CgAAIABJREFUZzkYMfvwH8fe2bV4&#10;T01tz4osnOXyvLZ3a69lu4Y1qBeOA89sm0RZUe0Xj227pectgyvM9R5CiccigAOM/ZnBaueb2sBu&#10;fUJaCGisBQggl9Xa6aVu2y1bxaxF6T3yuR/1rCMLvmEt0E556EDvQvYk29vISYVfhHOZUHNuyyG7&#10;ab8K+Xr6TB6l2inVZiabDlAZB0puIyJESnvJsji170rv7LOCfYFj2SeOpG5nLrkXZ/V1B2af9Hly&#10;zjtlLWSDOQdYibZvAsBOpi3WAjDKOaUnXitgqQxUmBRwrwB2pdivPQzXGqAhBfW0QOSamwIkwkom&#10;uZBFO2dEmVm7F1T3o56vPI1sAfCWtGzPIsEG03SCT8AxWbV6VK8tVlgjm88zn/e2n9UCY03ySw8+&#10;9zDvhWaCYRWMqJkyKDa7ek3GiJZjKaHs5NI55JwJEdMEiZ7KGQWejkjArnYtuY48wFbt+HSdfsvT&#10;QuSNqFWDy1BZKyCxkUMiCJWtUQgHjmNHDAHgGswu0zw5Ga/0Ta6paypwxIPcGR4C9Wfre4ZtULP5&#10;m56kiModKr9Ow33d7NaKlEAQolKmfa29FxsCiXPuCIaZsv8t8P7swjDm4xx2M2nGNZsiia4A6K2/&#10;MOwmPVVQDawfwGwYn1fKL3OAiOf75DXMNTAhl6lxcYT/9v+uWLGMoEsoANMEIJJDiIzj4Fxs+0uq&#10;P63qpIaBKB6ErQ5WwPusdHHkcHBICkyj1oyTtGyrCa3jPK4QEQhAJBRwCeCiqonQDcOgVHqhkr/6&#10;fFwNsvvqfeZBKOQZMH/mzT9f8wOl9iwocDIBYNTQMhLPZNSuw2ss9grO1Wd8pCpvNlwCTX28tZJH&#10;H14ts/9XVahtEVCDxagjITrbiK5SpzJ+WoFZN3gO7IjmcA9uGuMZWDdfl9QBwx0IrcPuXEPY4toU&#10;SWcj1NiN4eS9at/orzyXhFloE04DkzsroclryDodvbWr1lOd1UWjnHu1RqdFS670CBPChunS+yxq&#10;ax4ryqsfrpCxAfu+Yz+O8vEOAe/ViLgoR1z2FCU4LG4pRH10lSh2OTSIDXBpmxA0e86MCK+gGdsc&#10;FFFKgUExNvcmN9eGGEqTY4RruSez/bp9f1rp+CoX5RXJPFJoXdnnRjY3RRE4QR50Q9KCbrP3ZM6i&#10;QUZDtT5ic2ZTG4CgwH1y+j3Ow8tfXQ+xfuHZs6eei3EtRjXsOheTeiKptwAjRQjPJjnS7zPgfVEF&#10;k3JwG3iDNhYeMwxK7GHkOX48H/j8/MB+PJISNALLumLbNmzrlkBO8ogZrNeTlTGKUxZniyBWtloV&#10;LIKETrPNOIAa7Wezryq8mgbTEOqZ1XNjGsD0ziOGmG00ciBb/tqSbW32544QA7Z1we12S8/nkax2&#10;7m9v+O3XX3EcB/74/mfaB48DIQfo3m83rNsN99sdHz8/smJWmj8196Bty3jSy6AG2HO2svHeZ6Ub&#10;qcmLMbArQyukJkJEAL6uK37922/wi0M49prH4D0YDBckoDfUcNp8a6rv+LWwxrnQSNtAWbsRbSPz&#10;+fmZQi5Dul8p2DRiu91xv90T2Sv7vAG8qSruY+xCjE1Gm9rDaiZCJfDdsoKiU6GdTinFWtAk1bfs&#10;KsBf9sZYSTWHGlac7me2kpB756ioBFsQaqRo1q/zzM8vOcK2bhmsiGpSfE4on3mWt/e3BaZG9VY5&#10;E7KS/Pl44OPjAyEEvL29wb2/Y3VrFnvJe3QGXK05SCiEzvP5BFGykpFw2/qsVwGXgPZi11JtmCIQ&#10;Ao6Ym0oCtvutmTiodauxh9NTRoOzpfXLphbUo1n2lIUsLQkZs681sK0r1jVZwITjwOPzgRgjNiTb&#10;qKR/kGwRNmGS9b3m8O9seygKXIjyvAHg0u9YmusTsqNib9U1Ctm8Kh4wmRoeE5sdO02eP6nZNzUR&#10;B1LCSuWBjxxEKqGbVdnPGahzxjWgiFe42lNZbMiqgfXaSefrE/u+gxxwd/dspyX1AhlHg9EzXp89&#10;7mqG9plrQ4FN/8hnOAiZ6zfzHB9ZRY7CrfVruI4UoLnEQ1l06wkPvS+OLMFGNqPqqbpERpq/Zxib&#10;N1KFhlMKb0vKcReE7JzHuvYBxq9yWmJSQ/XXTQuWDYhPXQ5JZ6tKtTKNsRJYieDVR1sm6kSwxZyF&#10;WM6QWURcLYKUf7yZxW/Im7YnP+vtW8Jv1oPwAHcyljfqmg/DxQe2YGXtepeyqib3vIgXtHqR8O/3&#10;vJ8n8vKlULMaTGDtZaDVNRdtC8wDrhbkiGFkmitL3ETtdsbuELWLfg6QzoO/2HYPFxbmq2Z/FiY8&#10;7KOpWkaI172MNv348YHff/8T72/35GuJWNLYz3zqWs9b+f7I1atWW+rURiONq0ljsz+eeO7P1OSI&#10;iqD5nDrkAlxHkXRhnSvaPG7GlUkjykoYfWj3eQk8aIBtxsJ5A/Jq8mE21jNSHpx5nc2ezzPV5iuV&#10;zPDZU/7OI6X5q89HWkU+ZwfsOipknbWOKvUEiTKW1GPFA42zBnfn92sGbl1pMmdjnBrcJcyDAEek&#10;gx7X4tl0ENfCZbTvaKDm1b5dAU+aNM/N/Z6C3qi+l38RsJ7bC52rlq8SLPTid4/28rMQ33NlM/+l&#10;9zh6jXZEVI97Xydxz/E5qKKqVUr366j/PDrgVXxWBbwPIfkD78eefILz+9iPI4/YclFFSiCmdw4r&#10;J797AsGF6mMqxF4MAZT98E1RXDyHuSP47Xqs01Z2z+wt79LvtaR1WxjGDNpryc4VouwsqPbMt370&#10;syM/9Bkh/MqiZ/R8dPsHqv2VGRyaZJqMwPvpMyWgrfaP1bZnzGriAq/3hpN9/gw0sKALG3WybeC4&#10;m1QbZpw0yI+eIOLuvHAY5WTUZk9IJ7HOqevTsaugBOaCgjHB1+kaipUAc1JUHiE90+uxgLzD/X7H&#10;/e0Nq7LMYVHXBVa+tuk6iQo6Ru7VglJLhqBUv2SEP+25m6MPFJBJSn/ARmFCmfjTI9sJQE/2MpSz&#10;OvZ9RziOBNytW/bIT6Rjmja4VdDAAb98+4bffvsNx3Hg8/FAzDUtgbK6d8XtdsP9fsfx3JN3+r4X&#10;3+n0IdQ8AcMorruziTWxky1ERThgAmW5GQWHUf6ZcwsyLp8mio4Y4JmNMCE1t9EAUhy1kpIG07PX&#10;xBEzIG+01z0y0LuuK7btls6bGLN6lo1Fj1g5tevG2Cs154T20Z4RnkVgoaY4K8nAivySgHanrAFc&#10;Jq9iyYdhkXkvMn2WK8lsWRBD3Re1UOBMx6DB9OM4sO9PhHDAo1qt5IRoMPvhud8C8VemhGeAnvy+&#10;Gvyb//04sO87OOYA2W0rxNXz+USMnCdBbmmyRynGxV8ZDOx7yuTQ/tsjaxF5T17lI5T3kkmYI08A&#10;OC8qfrzM+5vZVo7O2XHeCzogU5PC5Vxk3eMm9a3L1l+LX1I+SZ5MAYDtdks4MMR6CQD5Ym9V3RNj&#10;A0ZnUJSrRbC2TanANlS+DReRXVUzcwfc6+dFyDGZhjjbM4aEpCJ2qrg1Z8o0tjPO+6bhqmeHAwHL&#10;UqZBQzhUKDSZSQ69D0YFYHYAa6wWPkIUdeGv5RndQS5lhyyLtZXk5oC2E9/6PJ+5JvQ5RL3w4XW/&#10;cOV5H2WntQJNQ8Y04PP5VHTtg0eCz0tCJljB6UyQeJopZUTK2lKWTnwGzq/hLCNgdJ2LaAiuxy3J&#10;kgDla07b2TafQ+vFiu2qECNLs06TZV2IoVopRZSpjPp6ZBxg68QSw8gMCFM3EbwQaJ7hNNoi0ogb&#10;E7tWxCPt615Zf6cY0Kt8ieJc8Hpt/CXlfdukmKKM2bDPWh9dnMYawCdeUn6ewS/01x8G7+Ez684n&#10;gRgjAF9rfc+Y4XGx2vuVXbVSuaq2GxWXjBY75eqPieTh9+PjA//45z/x6y/v+Pb+lgtGdabxawWe&#10;PNwxe2KWP6JoyUVszGqEkH2Qn88UGPR8PrO3XOyKPMvEkbFL6jzfShERyuc/Qmysn6j4VVdvYnsY&#10;2CIP1bfuVG2LS6TWKzLmlVp/dBi9WodXwUMLnthGvvcXh7FOAWBVqwPVYgskEqxvcBs+qSdzuFFe&#10;Tne87n70KoFZIX3pumA++WInD6iyq+AJQE4nUCoNyb6O7W0aompX1oI1U/6k+R4ygIgGMmfj2aJA&#10;Kd7jE6Lgr5CUrwiWq89YSywMAThg2FRcXRf1dxJmtimjMLivPLNXrd6GBCBjHK7bqFjn54vdI/V7&#10;lCac8+ivELHHkcIdpSHWf6ryJJqQxaQMC3DZz7xM4uQpGkeEIwODzld1IivrH2Y9Qh1PqAwqPsA2&#10;K4AGAcx1QxzZEiCfEi4HIpowwq7oq+9Z72sjaz5tn3BWN/X+nri8151Z+nQ2METW2QnUqbXaCacz&#10;4KJVFxkQgCzA3d6/Mzu1rwCGFYhEd83t535hg0bnQgsD8usJsoZErV72zgDdFRRJysYKoNBkLZDZ&#10;+8kEtMPs2XVC1Z7YzJIXEQtIoZ/npDRswlWJEAMQ9gN7CChm7CzEtPUoNtMZMQFH8kx2k06T7Bat&#10;yCvvQ4pgsVPCKIi9KnEpq5xDZOzPrILMatZlWfB8PCtAtizKE91h3ZKlhlzscKQpoi3/fTh2fP/z&#10;wPPzgRgSSbnvu9qfuJZPSrXArUoU1cu/TBKrzy51kyvWhfWM7ms6OZMi9v3A8/nA8/nEx+dnsg5S&#10;0451f02Ar1Y3hhhwHEGpUtkoS1/VXa8svEY9kwB93759w7ou+Pzc4Hy6J+t2S6Csz6RvI4zpQukG&#10;dbWAupLNEGLONmj8yWtOlz5fCd6ntVc9rdt91lpohBAKqZcmQfJEMXJcQ34GE1FMZhJTcjBa8lbv&#10;vVJ/3O43bLfk1367bSX8GERDQGIm/nkVRNqCk60oQGoG8W4PMd3P97+/4+3tDXAu+/NTAUZDEPDY&#10;+gqLdSoBJZ9A7l+r8NWvTcpuKhxpsujz8QAA+GXNliWo1ghkVZuTHajiUQPl8yl4TymnhByZcF7J&#10;fwHZDALnXLZIq2smgfEJvF98gM+BrCnTbs3PQ3pfDkodXuq7asEpPfuCbPkUGTHuiC7lbfjFm08u&#10;tjspQDqgDXjXe8IYuD5McPDIVkW3ocyc9yl5ZhthXsEgqYYJN8HQ9txTYkHn4VxAjCp3JgKRYm/9&#10;ZMQf3AVqyjmTbHC8CYNNJA0hRioTTikMeKSM7p/RIkxslmURJr4QYV7pOzrB1wm43AkvO5X3WJCi&#10;9+WZkrqeA5iGtY96u9nkD5rcpivC2k7YVG67DfzFibBEX4/RBMUIw2RFuHeiLgwEOIX0bTG12vRp&#10;27g+50kD0S4r78USMeGH+y51pAd5Dyr5G94IJGp95UpWDDGXessC+z2pV2yVXwigz/tXrtmoagoG&#10;iBBnP41zn/fYY2x0tKdbu+P+91zBtP9btjlDIIaR/Xhr8I9N2R03l68BHRqk/5FSAo99SrXv9kx9&#10;RU2jeF29yC8BpWn68MD/7gqQewXwPSuGMQDZxN8wxgAwYaGcFs+w3rCi5nFjxdxoDMogQawInKzE&#10;ieFAiEkVcRwR4YhZXZX+1KkANwZHM5PvaPx157JnnayXSGl8jfBiMqIur3a00UrR6BRYHBW67YY9&#10;U/WdKQyuAPhXgItXVgplPWmlFlzKbzCPQYRBOUiBekh7AqvJG1aFob7YDJsS71TnSrBe/JKRUM5J&#10;UxRVp+6on3XSDUk/rteOAZ+Rlq+8BrtD2QC41Hvrne0zdLIXDMJ9Ou82tGGl9Su15uy/zjwL0LVW&#10;UzQIiH3to49LYP5MaTcbzzxV7w5OSpqs+1ek6GgtzNdDTzTXe3mFiLDXXoMsRK0v7bkCxoRuEzr/&#10;63aabZyFQY2Xvn2Wqk0OzH+L9YQAfTFG7MdR7HMSkRtK6JI0LIecVeTT2DW5UvSFrFpK7zkWhTGz&#10;M8rS0Zh6Ly/SKsBoGp45N8in+ykPLP1IZa0UQtFM8tn5IZ04IrW1A4ae6VefkVkT9Io0i6pwju2U&#10;k8breZxqctU/f0SI2zF77ojGERnbA9HcTArMlfY6lF2n4VQFNIBJjolW4ujG/WwCqgU9tLCirtve&#10;PqT6+AvAn8QFzqEhrKgLE2e2a28+mWf3Qu89GBF7nlAM2TP5ue/4448/8V//9V/wDni7bXA+PYhB&#10;LGgiZ0sFn2wGkIJIvV+MbYAAJIH18yAgqVP71MR6CTDgcbFkhtEalHVawq/LsSsN7p6B8QpCbsuC&#10;dV3xWJZUi4SI/dhTg+pzMOmSAm4jJ9uEIyvvn88Hno9HsvPYDzz9E6tfsHhfLHpkssF15KJdZxqQ&#10;DBzna6sh7WttQYYAcjlQ7vl84l//+hd+fP8T+/OJz88PLItPWViNCraGf8bO8sXaQJzbfZ1No84m&#10;ogV4FcBOQoGTD/kKvyzgGLFuaVKCDAikLaDsmH6c7JusrlsBrXyt8cRGS1T0jJinFzJokkOFzRQM&#10;98CtcylQkIDsV75kEM/ngPdoAmx98RAnAxi1NY0GtwQUXdcl9+piHaTsJ7jPgZqpT896C33fWzFW&#10;f41zqCwR1m3DL9++4e39HQzCc98zURVUCPLaWPMqxagjbNuKZfHle0Th39YEEogMQp5ISNNEIYRC&#10;xC1+qfk6ucbxmdDhmXAKVKxvRP0/zyCInZWJX9y4th9MhyRluas5E86n6+NS0Payrrjd3/L+5MGd&#10;kIpqHAhUhpWa5EEOIyUGYp66AhG8XwCsxb5G1mIIiQQB2NhsjGpUPfGg97f2fG7B8siMeBxGVLCu&#10;a8E30Lco03pDk5+InF2SMhER2dQ2sQGY256+nuG9yp1KxoZV3+uekeDg3ZLzUuqZWe1UtZDGCkJs&#10;jUAd0ChrqbUFmRw5p+KPUS7WKJi6Je5cYzvShl9TEx7d9t5nz8JIFNK+h3MF+1yEO5okMO+B+0vp&#10;GlHHqKfV96IVrrYWQ/pcl36reMsPSICaI9cKXnOQtRKnUmOfpNeOhFzr9RhDxHEky22ODuA8tZj3&#10;DAH6KxCu7FGVIr/rv0nnByg7Mliilk0wrL34bjI1n0KqI2Kjjp/lkIxsvs7xBW2drOoGtOIZ3URd&#10;EzV+Gbx/BWynPaq3l7EQPs996WfAtYwQj1w8Bp62A7xpWHSU5Paz90JNsdhZ3pwHZw6LlNLo8tTu&#10;5CsK6f7neeh9qCcFuA3RIwYQQI6xrAvWbc1jWdqiiLsQSLv5TTxswbrrLY3JfqRgi/35xHGEFJ4U&#10;DQJQAERzqJVNzQ1Dh11NmKgjfyb4cXKtVUp8SRmDDseqgBd9QRk8U2X/VcJsxkCP1oMebx0RBDMg&#10;2kxrsBq1zuRH/zm5G8vWQaMj+4gRAG1yJKwpbV9ADH6+g+Q6X3d0Y9GzTIAzUPnMJqcdox5vFdSB&#10;s6ODsjxvQlYMmwMM1VWl4IFW69kCwv46NgGszPqfjUIRKngJLQB07ew4A+4ZvXL3StjzFQX6lwjp&#10;iwT2KyKHmV6y9j3ZhiF41hKI6Weued/XqSQqCsL2LDq7JlIoWWscjC11UMfOj6y+T/8eisd9iNUf&#10;MQWpxZKDwuywOA/4ZI8DzyCOOGJIgZHRwR1HnfTwrvGbRVGLsArWtiA6hkSEVb1rr8bxdEZSZjXX&#10;G0iFYaPkCVrWIZ79AxGBDvcy/ZSoRHT4tvICr/v6TN3RNjaJxNM/P1S9w8bPQ60dnnGOhI6oODvL&#10;WtC97mcwa5xZE1r92Op06k2TVcOz234GNuSpUiAWOyY3tpI0xDR3AGbblI7OEB24Vt9jMD9bfy4a&#10;dVT6vVqBL6CZV6p9IeRVMHjeG+w9aghmCcsT4D4/w/uRwvV+/+MP3LYF3gF/++1X3G4rnM/rm2MG&#10;lKqqHc4XYFKDM+IX7ogQQDj4MOQ3DXKuBnyoaajzW8jXcmyzRHoCJgMgjhwWv5TI19V5bH7B6jwc&#10;CMex4/F4YLtt6f44wsfHBwjJEuzj4wNgxudH8hZ/PB5l4vfgA4iMdVmzLY80urFWqzy3O5KGnV0C&#10;l4pNzrBGz+o6grnPZWQ7q+A+Pz/x+7/+id9//xfCvuP5+cDffvsN7v6WAEJFsCQAPVZANDPDOvTT&#10;DcJ12714NuJ+pnyr1i97DuisnuXrthVwX84Gq061WX5VPR/nNhx6D1E++aXubSfoIgCXJ8QyMWIA&#10;mVg3Sv3xnXOgJdWPXpS3LYiDaqVTVZHVXutMfNCO83t1fyLXnAniJHia2aa19nqjmuNM9Tq652kt&#10;O7h1wbpuuN1u2LYbAnMi8rLdULVTIZPbJgKzwAFADaDV60WD9+3kxJHBZtmrt9uWpmWW7O3OQDgO&#10;HCGk676u8MrXuIB31DxbA5DorI+XSYCFLKjdZgmVv5MJPkIJ95XwVblWifBIz2ja7mMKq41c7C6j&#10;KG+LasrmGibxHYPjE+HYU+3oHRAJHDzYR7AA7sZqh7OoYqwmbkH6Nl9ipkiWZ3zfd4RskUREeHt7&#10;y1ZXrkfv1bSRePgXQFuDz8q2txBfAlaTTGkGpah3ne1KKxIoUzfEqt6qkzL1tarVkKMlK5LlTz/x&#10;2dfslK/5OVEx7NHMYL31A2/37PQ+YzeFeNZLt2dSh90M1kfrJ69JjrI+B3Yrr4SOM8GCvVbU9cBD&#10;fI4bW0ZSNpJKFa+t7GY9qaN6jvNMIMt1T5NnqNQpDREwIk7Seo/KkoMH2ThcJ8nymVeydFRPGAIQ&#10;owOzByiddT7nQ5TsIRF+sJ4ibS2eSGGSVqwLwsA6jKZWR3RRcFnOQSWGmNXm3VrukPhaV7NDte3L&#10;YvES/Iv6Oclgnv8D4H2bWFxxnnphhz7WZjK/2ut0jtjcapqp2Jn0TBYPmjelWpsE9shDAVEEx9k4&#10;kCrycqhf8ZukOTB0BvrMvLJG7PtUlfDKY5AK19+Aco3KkBoaEKIMIazLgtttS2qCeOQHx2Xt2YAp&#10;kk2TYarhYpdELofG5uCbEHDsB/bngeMI2PfU+KVz0toy1KLBlUJNQFG7saL62FF7CKM0Fe3AdSn8&#10;mmZVxpBjBzSTUa5aMgRTe5Ar3ldfAQpHTPGs4RhNZXwFyKxOxion4KX1DxoQuOHpCVNwacr+kwKn&#10;m6+V8Ot2lzD3oYIuGvz4yuSLHfuCUj1XWxxCE46bbQl6BZPdS0cAbTnUShHAp8KIbpLAKHi5Q4xH&#10;YhSrQFGBuSU4mEzQzWmALL5ukUOKnJnZR12ZUpmSBy0bpyzeztXUvXXQkCW2ZUMDDo8WN5n1MFN6&#10;j4KiKprQrDE1Oj08c9j6elpLp3nwcwUh2RCjArBalV8C9Y6suD1ySO2ewfsoYH5upkWxSQJMU1Y9&#10;RYDJIRInYCUGxJj8pncAzAn8k2wITpV9arJVGJkmsEYqo9Qb1ABRKkUKD6OsyjqUMDB29VoKycuc&#10;JpX0PqKCCCl7ayf/4zZwl1QQrCqvxH/STMDoiaJe1KDXNlFf61RszI7J62wY8aW0ZAI3WYzUvaYt&#10;ShuxBeszOg7rIvm5oYc5etJhWBIVMrqRfShdgRmZJmWbEzUhQTWvRynwK6lP1t5Egfatr6smWXXz&#10;qq37LMmUyXgKxYO0XlNXrAiJE5if9gTX1X5do5Mb7xp4GBsLGwIcqT0hn58hiTCS1+mOz88HvCN4&#10;Ivzx54K3+4abqF5lNDoJN/N0ZwQTwZEfqhbLf1PKY9qz6tY7n38JipVDIdwUKc3FggtwpjzV15w7&#10;QQ8X3/C6p7nFwS2u2AQ9n8/igw9RYObQxGVbEUMKG/zzz+/gGDM46rPaK4feeo+4JPWaBOMmAkQF&#10;zLNSx7Pqn1B7Eg3gR8qqNji0wZCiWHPi1d0pAFCCjeUMDkfy+RdrIFLXsFgkhQbAcr7YHooqeZS9&#10;0Qu42uk96ixXRj9f6riYph+ez2cNd/XeWA+ROVzZeFMzs7E0GxMKzaS5frJi3UyKV72qm5yj7jpw&#10;wxiKZQ1zrArn4gmMbB8VyiRbOitHik7bb8yIkzRxUHPP6tnPkInaOtVT71F2Dk/rj7VEsrG/nGS4&#10;SIhk2editRmS3q7YiRBlgjCBqQTONgw+T86jhILGvC6P46hZAcXaIanl92NPUzJU/e3lXqcp8KNY&#10;MIl6W1vWpCyF5MmPxZe+FtEZAVKZ9iFbD7a9/EjwovsBahU3yl+dldVgOa9KXeHhXLLI8UtS4Sc+&#10;KTZ2ouo8AoNieg7c0mQ7gBXoXYHsGvCbp03y+5LnfvEenO+PnUTF0PO+VSJr8F6L+Ez4JnMmVHZE&#10;jvBuaQQQsH0fswlOT6VHNGBk7hiNOFGrzKHy1oRIae1IdLZjuxdXi9EIhj335esu5ys472V8p0xy&#10;9MBYH9KbCPxWGd7XwG3oebkPWhQmuQctkSKkJVOxiJyp48f2jTwU17aCI3ANsydd56Oxv+v65jle&#10;cg2rIyWGISPIM+uX69pndLEKNpsvcslOH52LRRmPJieT7RkTY6obQq4b/OLhyZXr0pOltW43Uw48&#10;wqxUKDVXwl+eQZfPJ1dqhVAwvOqKUQlZUr22EIna9qidhEc7GYG2NoSx52QRytA4V3E2MbJ4X2pb&#10;L3t8XvsR/aTPaJqNLWoP7dlPivRzCj9jjX7TeFL53wfet7+c+wXKjjrWQzdKpsHj9jeSae20Z/5I&#10;tctN81aVQVZZOhynYe7YND2gzgrPKNsTyYXXjSC+NkKo7EEwCbidehSfvFa1Q+BmH2+TxtRGoJvz&#10;7MW4Litu2w3rutW+tQkrVUjuEJCqA+ZUrhEzJ6tR1AYxhtyQZ6ue1Hig+NjL5xWPPueWZrS7OcTJ&#10;PhQM5Q1HFawr9gNERoUn3sZsDna1DqkSVbOx91dBsCPW7+okygzEn20qr3ISXvmF1QO8uK5r7qIA&#10;TePmqpGeTBXnE8AcFSgBenuDznrHpKOTNp4r71YD91fyCMZFR6uesb7V1KntqU4f0Uhtfw7mlkdW&#10;mkFqVRHorF9mYDeVxl/dw3wwtyrUqmpwiqdzRtGXmPdrtjivnoVuYuICkTL7+lTxMSErWiy8tTHq&#10;AYZhbWAa4JG6Xn9/q4ixXsv98zFMuidLzJiTkWlkxNwoAAAgAElEQVTQ/PUkhj5jWUUGjV7TnqXc&#10;qbc1aRRyk5wU9ilo8oiM5yGj6EcBrI7jQAxsTGLAQmJnogCU1W1VERUan+IE3CerNCpBmK5TcvQK&#10;TDaKmVK8tWruhsQRwIZLEyvnTyzEEwlYmlWMOoTbIfkrcgbbCK76hGdfXS37tmr3FLxObPdbu87Y&#10;iBqMhUg3VWDFD9Z2q65NBl+bVBFlGTfXeUBOzic8+nH+VqihfZ7P9wgqFYkGzVgFPHaBoEC9Z0aN&#10;pqYauCUq2Ia8vRjlHk85dBVuRVdL00VGbSkqSR1amUiZqEQhCTAXEqZYyckUIxQRZUbLKdtgOlVK&#10;RaNmD0dEOALggH1/pvDQz08cRwIAF7/k/bFa4EQBx9nn32dtxgSU2p9P/PjxHc/HM3nN3zOIHLX4&#10;RgGlSiUp6kVHLn2HQ5Lew9mzt1G8ypQhkS+WPm5Z4JcFyNlMOw48nzsCR3Cg7MkPePIgBwTxHPdL&#10;DtV02LYNfl1A3iPGiB8/PhABPOITR97TYrZEKQFyrLV7rKZH6uflFlim3h5AQKu0dnxfb5XATod1&#10;TTYhjhzcumK5ZSU7kpWKhIJyROdLLGHj5T2erHt7Xs9rYK3cF+uToozetgIgymRTCFEBitGQ9QRN&#10;eKdMlvQZspoQ58rKYYuthEsaCAVpSy+b3UFm3cUiUloWIMb0GXWD3VrTcYxmi2AKcPAgjw64byeT&#10;5YzmrLomA/pTMxVm7bvyyQPi9nRUBF9+toVZ6O0pRfXpKukWa7AjF2CUUpg9p+DhmH3wXfZRJpmu&#10;zuBiylo4EEIs75syyB8zOZYy1QL8poB7VF92qX/XdcX9frdhqbJuHWFZEyheLg03wWCxKrdTfaLA&#10;bVNHkZlop5KR4Iv/ubZeqGd7tSNkNeomljk2kDsTHVB5czEYVWgl7GPaL8UmD9qmURFh3sG7ZDW0&#10;FMuzTDDhgONk1QPvEINLGIPKOmynz1q7lBH46MiljoTtqUhZeLgsSXXsl7UETMcSuGvB+/rcRWUj&#10;7OEdN3hGO/VbSeZkEeQLiWr95hnkOAlRuLchOY4A5pCn4gQ4tJOt4ndPSr0sVjujfruf3GO0E9Ft&#10;z9bhU1o5jt5LXlv/6PzBqVr+pF87wyXMe8t1NihmIzILLJpeWERzjjpcZGR/M3vPtQYl6Myrtkcv&#10;ORrD7pVMDa/ZvTbvYWhTqEQgZZ9U+JS2Akw4Hua5Aqo5iHlrFkLKEDKKPCzEj6nZc8B1rk84RvCR&#10;CIQQ9mR5DT0J5YviXNclYlFYuF9HBhtmnNk+U5kyI1hlOzcN+mi6j1s7KdJ1vXYYmNuPdrmtsPhB&#10;naBIU5FF5KymscmI369HGv8F8H7w1gYiK8XFDT7KwC8cbDyMRuieVSuoFpJsyKX5+46RUyOPQ9sa&#10;FUQih6RmJ9giZsT19Wcg4Kn/5AR8PQNmz5SmzBXg6z3OuG4uauxSmqTFLVicx7akMUUZMzQGePr6&#10;typnhvGC0wdzCBFhNBLrCBRlnJRNeLHL449J9bAa77vOy5F6llhvfJpN15+dVIFoVQ12TdmVfc3y&#10;5lUAzKyZeUXStGtrlj0AnPuFv3rvXcNCHUTx8iDuxu0b0JNoTkzwgDWdFQV2XF4D9/YAntk6jTbk&#10;87+nHoCSps7VkSg9WkzDXIZxDkhbXBllCvdk6pWcDpoovUStjEmwkHiPQoB8V9UAI5BZv3YbLnWW&#10;KcKD8MnXyvNzgL8nsqiGtKJV3Wtxw8yHvu4VVg1lAbMzX3GrOOauwOuvpVbvD3T7St1XsiZA0+kY&#10;Kei6UCdUcmc2SZPORkJrfWKbyVjU9HuoivqQgan0tb3+/ZEb5ihFTA6nZMAxIQaxBHEmWC3GRPZS&#10;BmtIqW7MZ/C5wHOac462SGRdJOuvo3vuxHKItcK69d2scm8VxK1zJ7J/tqvKPOdiznmpCll2elRY&#10;EX6q0QK1HsftfnUyoWL29IYYNYUtmbFdO3HW7vWKCIisbH3avb8nDc78HutrUaPc77MjuvPBip7U&#10;39OAlILNGzBihwaj6XB7S3zghX93uz/ae8Sm1hGATZTykZsRbxU0xmWE3TVCEAe4aFRWLvslGSVt&#10;jQwrewzFCGIuSmCOUeaBjbBDciuezx2fH088ngcSBumxLml6M4RosxPiAYQ0OeC8Lx6lIRz4/PiJ&#10;P/74A3/+8TsIhO1vf09K/hxayUp9QbpcL2peNtlYBKhx796uTAjFBPhzUUu7xWFbV7y933EEhqdk&#10;SRGY8fORwlyfzyf2NdnmxHAgcsS6biXkMsRQMzCKvQnn6xHBxAic8p6gFZ9RVBM0rIns/l57tJb8&#10;7Wr2wfkqdpRJdbxkAJ+wLmtWIftM4ldvXJ8BM604YPUsaKDnUq0yCDHUSj29pgWgu9/viDHi+XyW&#10;72X9LMszx1ZsIgriEck98zNOIBKZ41/O2yghgoWE5RKSTKo+ICeTEUkdm3z3A5YlK8rVa8YYEfIZ&#10;aPcP7uo2l8EMTGwxdOCpJhSOowqiegtHMgIICX+XfbcLbBWgFD2Jqa3TijiK65RgCGzCDEV9GUOs&#10;k7/SOzqVIDdQlwpzUq2+6vnmspWOWDhECcN2DmteP+u6Yl1S1kDJ7ckfyCe01azLtF7ZCMpErazr&#10;v0TyxUKUyfW0k8BcgHsogFoKFgn2PfZdAVSxQDsEpK9nr/qDCM5noE5sCosdHcwzIUSYTDNalz/q&#10;sA2nA6BjTOdPSOs+GBCrgl0asD+zGu7+aFFX08csy5IsKIjgXb23pj9VNVtLWAiBnO5hLCSkmepq&#10;KvDk5b1A58m0FsI0uGbp30MJYa91uKqtUM9bN7Sy4zEA14HIekKPh9dW/hc41eOtQLGdHOx6edUD&#10;jWx6Zv30GUbRiY4cwSGRQLpvKfVkxvScVrhjbLc0E5pd9b1va0FSuFV0bCyXu0nXfJzHEKcuHupp&#10;N+tVi4scEWhZsKwr1mwbpcO5RwB+wb7QCvlHIhP73HGnzoGaiEh93b7vxRZUpkgFvJfcl+7eOjLh&#10;3yKiGdkwmXyMIt5tJgYG6n1T42VLtYJTx0QM9zZDrtTFo16+YBptvdDiHQR4503WRWk81XSl+4JD&#10;wdfA+yxXponaXC80AjXqeliPHwWAFEXoV0AZAekbQLFOl7IZfdIXSIdmzny/ygIxYXPNsuBWucZD&#10;BfKwcSbKjS1espVXNhC78fAJ0Bu7pGr9AC1+wbZtuN+2HEqh1IplUXIe+2cMhtC7+3BkT1SthJIC&#10;Lj3UDMRQgHxbqKN6218ArkfNvgXh2ahIARlPwmSc6xzYnYe70TTAti1U5iqki3TaBSB+NLr6qok6&#10;C2BmcBOWMyMfzt11Rgpe0ySoQu2Kzc+IUPzvEBnTrzX+ZNpiQKxyzn0/z0HqVkX+V+/5bO3ZfYa6&#10;Jr/L58j/rOOX7b2jy+D6JQWGUlDMgPQroWndvmpSWqn8v1e5zghSHow3Ey4vy6nNj/aVpga80w1B&#10;n9HB6ueTurSC+e7CBA6NUM3u/aIJ+at/YkQJ/Kt/YlGxxRxQG0NAiNX3PgXTxmKVw4zWQwWRVeMd&#10;QlI4xRQOyS6koX5mHGAbaI3Wqix55LrsnR/bDqMJDQRoSpaL7QUT98SYquRrvUCNNYv9pyMGXFJa&#10;MgdrlRJpkJtTyUKa7AdmcmY2NqwtEAa8IJ3ska3FTM2JoUYNjU5hqImo0USIxYEs2XUt5JI6kdMA&#10;R2+UrKNZH7aq1i9Oxb0KkD6vXUZnQRw2YS3IiRLO7lCjf+QsDlkByBVMGbwXzt7SxhdVGvhECWSi&#10;bi/PcZogicXWY98PfH4+8fPHBx7fnnh72xCXBPqHI+VdHIGB7HvqYiKrlhzAcBwHPn58xz//9V/4&#10;5z//gWPf8dsvv8F7Ku+7980jBZwp26fIXX5RN5Ukn4/7EGbKfuXrtuLt7Q2Pxw6wx+12Q4gR688F&#10;MSY17+fjkWw5wp4Avjze/fPjMyspF4CAnz9/4vuf3/H5+VnG/xNQdiDGowBJiGLpADNdckmE0Dy3&#10;Zczdue7zFxUlZWU9Aeu24f7+BmJgXVYs2UKkBK1Kre6X6h8tCnJuVIOoSsPWJmNW27dqT00+62DX&#10;5O29pKkH79NaFwVesbDioqqmg+DXpdhwClg+CsY8E8ecgzqMI6T7KCBisofKIIEQGlQ9rkP2UNcT&#10;BhVojzbsU/auTIK3BAerfLMZGFamJLgCz87ZUHdDuPDAeo5fi3i0PUm1QpGzMebMFdcRPfqPTP0w&#10;qnd7+1najATxPt+2rXzfsqTnloAqUNPkhnptXywlLHgpgIxeL9SooTWQxEpcdxzJXow54na/wblb&#10;npBqSfZBSKcijzjEnA9UJx0599EOYjGkSNo8raVDX1q/8Tp540tAciK3wtTBoJ0GiTFlmlC2CNPX&#10;TJPaen21QCMm2IxzruAmo1BY57S1r80pSoRPyp5ysLlDne0yRzC7mlPFI994biyDqOBxMYOBZSKi&#10;IcNakkR+d80GcGY/knpVhClWRU/D3v3VvjXaw2KMOPYd4Qj2c036L6fU1PYzznGRM/xh7jeP0tOY&#10;nBagTDh19TpVe7lXOXb6jGnXrPQP1TKH0Nq7leeowUTQDmy1vSX1/vwtAO1K3l3sAs2pyZWR/a59&#10;jmbWZXWyX9XnrESQAwvX4tjJYiqQ9pkQYrbAPhDy9KicyeX9dIHQlQwUYH+GX+rPIgSpo15INiSB&#10;xAbOWL/VyW6mXhQh78mxm+JzfZ7ieO/SJGdrE/VXRYpfAu/diWKyBfHNrLT6ymzk+iugY99fqVER&#10;44E2aEgZJgThVPWpRgi5rVwUeXAVQGqZmSr+pGnjV5lYHn6ecaF5FfytYL73yQ9v2za8v93xdr/D&#10;m9HXhoAhDK5Z/SP/Fo03ZvYCE880oHjixRhKEa4LxvbaxBjNgdJ7BzZscdcok/HtGytjewB1doBd&#10;OYSGSsDBBvBV4P7VyNlXgfsrzyN6qm56bWa/+9X3txMPo1Dn15vduMg8C6Q5U3/J2ktjXu0khvW4&#10;PwulGlvlnK+TVjE92gtfTWi0n18raosC8cS7vlXy9qpXnFp+vbp/Q/DKBEbz9FqdkTFfs6Ia29TY&#10;/RLFb1GTB6Nk+v5+8ovitFXLoFPUaCCyZkDbgG9HVRX+CkAcnU+9pUw0BJWcGRJSK2B9mbAKB0I4&#10;wDGUZlXCaWMIORwpqU5iOJRPsFLFkZqUEyCujLSnp+4gSqr6/N4DRSAcRT3nkJV7yZcNjmFyeRi9&#10;+UGnoD+7fl250IOq3Pjdao90UVCzAzx8UuGDzLOuAQMT2gY73WMtvFh5FI+ft4hRY6GK6ZP6xRI5&#10;3ADtlNZF7CcX6rVgE4A75115SGadEQp6rLkSDHZiU59eHKvirilyoCVSZ3vuqAaZrZ8OtDTj6jwc&#10;m2blN+lKpk8G/cxeC0OAUb7O1asZxd+62HgoH+353sVFPJGCItNZEWOyxUpeqyFfw/Q+Y/anfzwe&#10;+PHjJz4+PvHtlzu2NQEVHAL25479CGA4+CXC+wheIsCpBnw8PvCvf/0D//h//wePzw/8+suv+Nvf&#10;fsV922pwGSWwJiktE9BEAnZIXla0Ngm1mYOxTiie5znwTYfBRa7N6Lom+5/HxxMcU8PsF48NGwBK&#10;E0dHIi8B4OPzE8/nEz9+/MC6rohIr/H5+cD+fKaa2DksqhYWEsFFOlMOTEPUyli7spqZWXAaT/lM&#10;vsXkX5L6gfd3xBDg3WJ+l+yfIq5JAZYhhVZqQFDVLTokVKtuR2dnVN7uuu6pHtgV0imhjo6wrltW&#10;SNspTo5cwtKJCGtWmWv1da31Qs5LGNtIzvavkcJP1wso4EMevHIuW6dV0FBAxdZz2bbTaqqB01oj&#10;Inj4nHlRLXi0PdQoIFtPM9f1MBFNGPXuuXLV2jXA+EWLr3/zaUrAfBKO+YY4YJBPNix2zVdbpDbM&#10;UdZPjIxknU9YlrUoxIGsfs3v15M3lT2B0mQg5T0AqFkKznXTEXLWtLWvkBVpIilZgIntDrAWSxWz&#10;/prr6L1HaNaYqGzDERLpxxE+JtvAyCFNypLL9kvqVFUgVmvfWMF7l21Rc42n9kgagPfybCvodtjD&#10;aOxAW11d7oUG9hXyu0JEuhZHwLLm58s3BHYG8arVSSJBhDAlLIDnsg45T5q053mycoxAzpRJRE+6&#10;jyEEcFbUV59/1wVjaiJTW5ZJXkkX1EqsZuLm2T9fwQvaujdk4U1LlpK+ZlJje98Fgb/q+Uehq7P3&#10;ZvYTwIS8ttjjSBDFJ72j7odDDEVwErNnPUCmDneu7l+j/q6d6jdTFOou6YBpcpSzO/pzmjPmWgNd&#10;+15e/5zYx10XlbASUWuyC8PpiSq4raQv5Rorhoj9iNiPallWvhc0FRNYvEQ9V8xTDCXhlaR2aPST&#10;wuY1XOm1ZGqskObOCtNerdszUe4r8L0VT45w2q8IVL8M3s+alzOW7xVYd+UNj0FVKO/yse8z0Ltt&#10;V3WiYoBMYBXbWZjsH6z/qlXln4WQDos84HTWYGQgIQ80YdxI6iCSuZLajrprTzzvPW63O3755Re8&#10;vd+TIiMfaKVkY7aMInOv5s+geWGfVaq98UwrTTObEIszNvnKA2IO14ZRLc7tRDlA9xy8egU6XwFQ&#10;Z2rq0cP/lamCkYr8yqZ9dt3OpgTmK3SmZqchKHp2DXsgcxzgMQ4Sq0wxiIaN7iWiRjPMRPqIyyPJ&#10;NB1JHl07m9g+VlRrIm9G/Jytjfn1mBNUekxNA3Y08m0xhXqsY8voCwspJM4sIb5ySJ0RVK/uZ3cd&#10;2paRW8IHwInP3kjxMroH/RgwJop9HpLg/esPT4Shp70BJycEx6v9QxcYWjVXm8vqcS/FaFLYHxms&#10;P8z7DseB53Gkv48xEw6xjKoXdboU0I6yo0w6PVwj4ePAYBfB5EE+F5CRBZZOXo5EcBEGMElrU3mn&#10;D/a0S8po3QCIJsjcc3vAM/fro1yf1P+lUDLX7CF6VFll9BTiwbg/6WcqZMXnMlfedyILsnXUScPV&#10;KY4gNgly5s6byNPnnHSsB+VJz9d1YSHktVeImkw1ZL1eSmATPFzGg83Ybq/CfUXqzwD7/vrFevlV&#10;QLDJg6pZ5QjgErjJxJ1dg4AThGoRcRxHUUBVX1w39NwXBai9vlWNW4D8rLxO6vn0XKd1mp7rEJH2&#10;gX3Hx8cnfvz8gV8+79jWpPyOMYcL7kdSbR0RfgmIx4HDe8QQ8P3HH/jXP/8vfnz/J9ZlxW+//Yr/&#10;9Z//C95vOPZEFDoS72SVTRX7ySyOTbh44fCqBZcOfpWwp8hZ1ezET1kCLAkhHjgeidC/3W4gd+TA&#10;tljWzhGSlc7nZ7LV2bYNYMD7FbcN2B/PpExbPJY1eTQjkyzhyH7JZpKPXzaHVUHsbLijAt31ZEyr&#10;EpZ/cc4l5f3bHcd+gLLPs1jGZMhM2TpJNklDBCqrFu21PhKUtOehBIeKhYlVRlYrTAkpdT4FGZOy&#10;KpFlX1Stqq5LSnOlcI0xkcQxKdq1Sna0X7VKfVtf5Z6ZXBN2ly0+vIfPxJpkJYxVn9TZLuj61Psl&#10;E3kpzzKEo4D5FRxdjbLXAiMORUBLpIi6QS0KjeyMJ2ZtvUXGOkf6TCG59KZcQVgarKuYQMJIiBn4&#10;rIKaXgS1rmtRpaY8BCq1CnKfGSkB8y1IFEICfznvefpn1m1Na6zZX/REuShNXSHjpA5O1/XzkfJA&#10;EtBGyk7PZWI7WY4x23UgwraR4pwoedRHpPe/h7SvbNs91/giqtMWfHbdazC9EBOZ3E4WPbGGME9U&#10;pmVtwQr/NABM2VqqzbA4y/HTNhyusR9t13MIAc8cIi5ZGK1hAiuboXAceO5PxJhUy7TWcFnBI+r9&#10;jSpkPmcNeALBq2eHEULaY+MgGN0p8kff01pTOCUJaxTuhQjjJmttLPZ51U+NBAfeObD32V1hIqpV&#10;n6GeL/P+a9S7jsB7On2/vUr9FU5Rs2Bo2gexCn7lnIvHJSdIRFtzYZvGvGxvJhOyrd13IgtKIIg6&#10;Hy0ZRVWsoTMntG1tVo+3eMMM+xnu5y3Cks9TUOwESD6flT7/SaR9qpOOIyZSuhGb2QwZdQ+U+Bml&#10;ZuWhGKbDV5rwbxqQei3xTZyEHqXW07+tsVCsvf7Y3vIqFjkXyPV2jTQRT/5bwPvrqtze0uAVyDgP&#10;/zzbjEjZz1M3um5tdqCKPWsDw61PaVE2pQImqpRyUn6V7Tj3az/687A28z1uEkJ4sjmXz9qESLaN&#10;WPGLU6Cicx7LksJ53t/fsG0ryHEZK6HRSLn+N1Y2OjoAM7ElNvCiTEsyjiMAxPBeFc883YJfLmwL&#10;TnBzULOFg52T/emUJDh7jTPV/UwR9RWQfwbCT1PivxKcfKKufP0GUf0mT5jvFrxqv69TJqEJlGab&#10;WXH+uajDnM8KmaLAY+3LzCqQ2GUVc1U+1gKNTgk7ffAIc649r+33KPCJxx7ltrijodXSV/Zoaubg&#10;eLaHK9sPUA1TdOI3yufA2rRomDxDZ9/3iuG+Zi+kUlB4TKPqPI3+maGXoL2ofc8B+PmeMQbxeRBk&#10;y9O95Sy74VWOSrVFglItW5/dosQKMStFxQpnz2rcPe//tWne9/Q1LhNYNSwXyuIscp3RE5smKK/T&#10;oraIKD8XQlIERzh4OY5KwJeoLKT5om5P+nLNQ+hM3Bl1SqGMZ5JTwfDUKFyqgjHGNIeqvVKdChBl&#10;Tv7+tQlGDqvlArS0e67cp9ZnurXMM9NAWQ3BNLYN0p68w9Fj8DQzYbpXKkN/s8/Js6k8/0+fESIV&#10;QjvoZamlgllNd9VgKps7y9M9eUgHnljldaRHQxzYhkqvK1YWRjXgyjkuamMdksdNgyNgqa5dWysS&#10;Oy0Qq2KJ6hldrrFLtjmi+E0B1Aciomp4EpH33B/4/PyJ79//xPvbCu+A27oUv+aifo07eI/Fa3c/&#10;dnz//jt+/vwD4Xjgvm3YlgXbugLscXBsH1TVvHFRWSf1/xOcQy6lzhyKk4qiWywoGGGPeDx3rNuK&#10;ZUvg3batyms3gjMRsme7AZlgZWK4w5XgyyME3G83vL9/w7bd8Hxk5X3Z2NN7D5Fx7Am890sO3StL&#10;nIfk8XDs/qQ2CTHAR1+smAy45up/r9uKe3zDsR6IR72m1fKFqo3HxKpB/peuvy8A23Ec2Pd9+FkE&#10;ONO2Ji0JoQUaIUbwccBr5a9hzNm8B78sKcRUKeTNxCBwedpzROqVWsHZCXBGUlsuOfjYeWsHmkJG&#10;Z4GQbMg3vyxVGSwqYDBCsH726XfEbG8XywTptKdu1tKIoGCMt/l2am+ECQhx+Hg88fn5AYCxrRs2&#10;sWRCH5Ap941F1cz1bPPeXnvJQEiEJWeyLdlwSf1qPLwVCSNWO8m+qKqotVJabCz07yg2gKWmkDhI&#10;X2oC6QO2dcO3b7/i7e2O2+1erocs15j3LplG1/V/G/prVLz5ou/PRA7IGlnpVhTdKBaPpIiUE5uV&#10;9v46VyYh0RAA9r/pVPjg8sRL28/MxEsxZ4Kk50ZAwzjwYa/qdXETcI6KFRoUyMccyxmWphZCPR8I&#10;ZQrGlWwKKEGaqNMjfHSIHOGydRIr+zArcAiF4AghlP1NZ/kVgWW0kzBlfZr8ItsHaDzpipBrOs3s&#10;HJact+SaCZMq+qqZE9Wmq2JB7XTPcP9u77EO34Z1p9B1nOxfcXLm6OkhgE997s0zHA9jtexymHaZ&#10;ci3e7zQUztZy0Irz2jUuIgA7ocuGEDaYgMEYkXHJ2rh/xVnBZENRiynKM5FJgSDEgOROeoUJqOc9&#10;T5WIUJfIF7stOdO0BZBkvYgARPfVhLmIrceHapVLncBQ3x+t7E85mnr6gPQkmfYPVQqskavASHg6&#10;FsTQ5JztRayxFZn8u8D7r4B8M1XrSxUx2ZM/iTy42zxlA9X+ltQUGTOwygYMoCq/W2Mn+WcsnHV5&#10;kMGKYWJuIGbbQJnwskbZq+WcvSpurnWm2T0gNInY/aJhFaKnlTHLsuB+23Dbtur1p0ZqHAGx9YYy&#10;aU2ZOGALQuqxGc7MoQ7iAUh5OYr/rPIultd3agTmzI+98Sw989ds/dOurOOrQPhrIPFc4X7Z331C&#10;EJypBEcqp7PP2TX5xSfZ+r/1hQHNVzSrphs6nqXuA6wBkpfXoz7HNczx4n3QFnTie6mCWvrgbJrk&#10;ZLSTL5bJnRJvsIz1V8DEqerpBcnUAkWzoFdq7aWoFm3a+3702mfPyPmzhW6PGqnGCYMA3uZ+jXE8&#10;tqbGaJhF9JYn+tA9e2ZGapgpSYvXgdZWYUMvf+4VgD/6fvt+KllQ1cuqcYza3zQD9+WfR/5n/j4k&#10;9WTkagkQQ/JrLUFdXBXSomChqBJVXNZkcG1Sq/8qqgqzhGaxOpc4e0mLt66azkENruyLKnqhvieb&#10;kKCmFIpVCyGHHekCXodbR2jbLURGJFGMMsSaPBEOXPYS7VfN4AFpIyrskG3mnLLRQQk55LbZaVU7&#10;japttnbtxGKP3EynuhQ4bZ4yNhWK9Yh6ebb21oxd7aXV/ZkkIGUnoEH5ojSGnaCyE4x2KqbNAzDq&#10;HWrBL+7yggwnQPr3RLPvySh3jKRIblVfKg/RYvlGZEUN+T3p+1EJAskuUPWYAMnkaignx2SzAi7h&#10;jCnSKeB5PPDx+QPff6x4e7thXRbgPVkyViA5IvKRGivaQeRwhAPhSKB7qvsYz8cDP3984H7/Bc75&#10;OiEwaJhSaO6B53PH8/lQljkwY+iM3prEBGQyY12Worb3LgEuEgYZI3CEA4/9wOPxBIGKNzwjGnsL&#10;HwK27Ybb7ZY9vCkDsB4xf2+yHWPse8C+R6yesk96nlRilyCcIXLaBt3l++cGz4oA7q5mBOjAPam7&#10;U1gtsD93PLAjmEDNMejOA3/7dsR/ZjGo/13sngSo6UAYsvX9NMeHq00GUbIWWLcNyHYix3HYppuy&#10;nSfxMINsZJnSkm+RYyGOW+FF6TtIA44+27ooi6dyzXz+Y0HRBIpU8F6UwORFOUllTSXg0AKdlag6&#10;lG1pfQ19r1pAt5I1JwQt9VOzZaglv+6+P9epRugAACAASURBVBNJvVhQWmy3Uo+fvbedy+H0sdyz&#10;ZIHTB+dqsL23RMp1S4iNiMgSBgLkxxgLAaC35l41rMBMTRDLBITz8J7wyy+/4P3bN2zrUkiFNtw0&#10;EQ+uKOG1QlvWLPJ9KIr/vM8/9ieex477dq9klfc5aFrby8nzWCeu5NrAAKBJgOQXnyccQ82OEFA2&#10;k7lGic2kMgatep68wwJvK+82zyVG4xZQ9/pxPc3l7HHwflETBA4OEs7Lpm4rIbX5/NLKdrH/SM+m&#10;t7k+KUgFyPUtGOCNsC41AFq/f/nd2m5L7wmLX8o+l4ggthMQup4Adz2FDWq24P4r69zWQquQRdEG&#10;cZoaU8heFToplZR2Ymg/Zzut0uYlSDZNmTTgMX6n9zHjH99lcI6nk62tGRv7T+2Jbs5EnSXCAyJE&#10;7o0A+GxB2ro31emREE/6ZGYjLym9d/k6dXCCXOtk8UWmf+usb2lsDUvKXkt6kbTfOQPYFzcBopR2&#10;FGO2ws4TK1wFkIKDekdJVCUiEo4V8iFFRjhY/I/1GmP73y8sqYksMd2KR6Pq0QR05uLK0edM2Rwa&#10;mvTzY7xn9v2yZ8jP/ds9789COf+qcl+n8damQTFBGtZjVZARgRRLwRdAkBZUVC3nGAxXUcw0Uqkp&#10;lVedAGjpQhim2gRpav/4CWA/A6RpAPzyVHVifbSgPnm1ksljssuCZfFG8VdpM80scqEBiATQc0CA&#10;9Y8tEk7K/pgkmEUd6STAew1AvB5PvwpuswpRZD2KBjL3868C5VdA+Csg/yu11Iw1/4qS/ww8/Irq&#10;1LKvXA7tGQg7BFK0kAjV+kpJHjswRDenraUOqwKip+zHOH83firkUz5w5pJbOrVV0QBvUdgW1efI&#10;m9+Gqsx8+fWBc3VtfmVdT5vpBvp2uTAfNW9njf0Vi5vpswX1nHJjS93wNGfh53SyMFlBqSP7J6Je&#10;rd0/72ymKxrscKoabomTV974r/aBV+TJ+Cy2V6I0DKiNoaiVUm5JKMqlGCMCB0WUJnVnUjXJuDVA&#10;2YM6gVTBhr4LIZ7V964AaUAMjIAIcgEgV607OCLEGlyUQP+YrRSQwtBF+el8zlnXZ3wNDCRDsNUC&#10;rCcie7Ae7eSFTAZI806uiAvqj2dveqXyLsGaVBtzq6aKnR+lJQid+e/U7DOci92TnK5RD6xlGKLk&#10;xdT9YDzi3tk8DBqbIdmloWsplDVUbJP+at02IgLbke3BcULansxkD/BLe54eoOfu34n64GtWtSnb&#10;rtKQTDY+iGE5gQmJJDZT1ILPKCoqUXWKKMI5BiKVDVSsb0YB5dK4maaOXVH5RmlWXbJ3SWG1WcHo&#10;HJgYe9jx8Xzg/nzisR/YQ0QEYXEe5NJe8Xxmmy0AjnwGrtJri/2FX1YETpOa3vkMNlVvXuZoVNa6&#10;XtfTc+Jf3E1AKJ9psdYMnMIfb9sGvyxgMBa/YPUrFr+CY8Tz+cR+pODdtMdrGwruLGO8iFYy+EOU&#10;7LIS1kuIIVmCVbsY8VKOarBcNbGt6EmPpbP2ns4gnJow6PxE888dx55By4DF5+nDmOwlwn4US4l8&#10;xwup42Iq7fX51uZ1tCBpq8gcna0jK81ivwFltWa8o32ptkpwc94bE7C35J9haG/uqphPax2NgrT9&#10;M67BqQfZiJLVwOKz2l4Doy6H2BJCgAmglUwwAfJ0kw8e2VQmAHnJ56O2tKsK73HQaEtczgAvziBN&#10;SyiOCy424FGF1BiL97htN3jvseUAWXm/CcA8ABCWxdpzkGNQ1FYHsRB59W24IhBrMxT2/Ynj2OEo&#10;9bstmNgCjIUIEMIxsg2rF7U/SE1B9BMn1sIuFuBcAoOrCAZY15r9ppXZQmo8n89MRDrow0LCorfb&#10;De/ffsH97Q2rWMegESwQKYJWlObp9X2pJciIE2NjmRs5WRqS8ypvMGdheJdI3lzHyMSEcw4LrSDv&#10;yl7S/i/m7CRSvuOkwLfYPJMiIDmyFRuDEX3+HQJ+h1jevwn/zc4CrNW8ea1GruvdeWf6TS5rKoH8&#10;5DycW7LyPBiP8NaCSocqc2TAa2KAqj0PWuGXCA5nlpltbYJTm179XmoNWEULpdaXfZDGGW/FSlbw&#10;sBNSd7T/VAIyVtHcySTxSFSi1HcFUwPNe8q+/691ujPEaVbfNyAdw+JURswTJZ8grS5XrrEGCqs1&#10;zWhqoFhckajHZY0ScAJxlLN3JCA7BYbV+4Mlg1zOEKvAvzO1zhEC9vwMCvntOQkUnM4sIacET6kf&#10;lOwiHW81xcPYipaIMp44w+FsTGkJe0Yj2qjB7ZzK4yxCZh5jebJOR+hKzcloQC6TEwkYN1Qz/fA/&#10;rLwfgQZX/clHm5iMmmkvIlVWdY2bHD5OjfbOmMUZAIIpvKfH+NEEXTVZZgWZyQuxaSarmsO2l6zI&#10;sxHSefreGa+/xpbUMNcmTblkTzZrESs+W8y1MFeVomKoa6EhQnvt2VhHfMiMSyZ5ZFZ7uTQ+BFWE&#10;CXhvx67MsW42l5nPdGlexHKAdageDMgwWgVn/ntnivSrwS0j0mUGzH1F9T8b5R09s1dB3tF7d1Be&#10;jmSfGcAGkAzzJ7gJpi2+ZS24g0aFPzmzFFvciRiHYE+jWMO4MZspoWmgBm+BXh0IZUOyR6PF5+vi&#10;DNC/ko/witS0RZj6fJFV811tf9rgza+Qa6+mPqhNZa3cjQErTKBxJ0E4nziYAQWE8QSFVSWMSDcY&#10;j/jW1qZVEF31tfsKqXaVvBnvL9QUDzXsWxrCYhORlUohhALci3IlRFHScvaLDkZV01rbRW0Or/do&#10;5hwE5so9Ec9RIUiEPE7vJx1qYtXIoqcgMlnqFJ1RxIFr8ZcEHw7aIujl2VDUNmwap04E4GIehVYA&#10;AOd9gXyqfaKFnkUJpMGteg1glPZV1cXGM5MadWolFl2jYNLTM+1IayUFRgooA8IB5mkcnkGkqV9t&#10;PZiaaGuBxgaAnGanjMg7JTwQbNJM6ZS8grqL9MotvQ/0n2XsOcumDmQMnHcai6Rzcs026rYO1bY+&#10;rDmpogzU4GSMKCRSt08wWkbIfHbx02dKhFkIB5hDvmeJWBLfbSFmAkc8w4E9BIQIkFvglxVucaCY&#10;1JDP/YkjhAoK81bew7a9Ydsitu2G+/2OZUugj4v2zCLWU2QJfBUxCm63Aqa09gx18KeCB4VmF4Wh&#10;+PuSw7bccFvvuG23rJrN5CSnRp+IEDhkcJCqsKUAyP8/e1+zJMmNNBdAZlUPl3v49FQ66q5301VX&#10;vdmn5ZpITndlAjoAAQQcHsgakpLxkDBb2+FMd1X+4CfCw8O9ds+0kEX3WeldNhpDqwyRpNI1VIsV&#10;WnALZv1nshaQ1Rrr76AW/gjcZPn9t9/kl19+kdfrS759POW5P+Q8krzOoxYTjT5s7dyIYSvyvYmw&#10;PGXUfrZyHx64g0CqsqeH+Kx2uVNmpVl/Kn8gpusiJwNEtcJk4udi4AQHzF8HI8Ccq2F7BfCMGaUa&#10;PFoJxl5oilW2LIOsfClIWG8z7awKwOBr+3QY2fMon2YZ+KM8jkws9jlWHLuHVnGHLYpIdbApuvTP&#10;Bm7u+z76u9TOAu0ILwB21QNvMmHJdA6MZ2L/+XE+Hq+XfH7/lHQexUPBsJu1wNTldYJhrcfmp5Hl&#10;rBcYhvVTgKQsr/ySfCYJ7T1H6DTXLsQ0mTVmAy5Z3fxBj78WNmKV9rVrQWKQx8dTvn18k59//mfV&#10;fN96F10Wo59eNapTP4eKaespOQTZYpatur0WidtXA8NjBZlTNeXGnLOZeypiYLTiSzxyDrKrg3b4&#10;meT1+iqms7X7JljSGMj5qITNcbzk6/NLvl4vwwwW2bZXXw9hNIK1jOnyDGrRL2yyxV2yKV5o0eZs&#10;EpGnpFwIKNteCxWGWaGAZ5bZX2aUQzJrV6Jsm9kjXyorXK4nbluTbfJy047B9B9DaSO2f5XugthO&#10;jxRE8lmwE313Vns/IDZT7912S9v9ZShYMNmRGCRK92rxwHs//zGsrh9Q/mhs+DrXbcdDCKgHnye/&#10;uzwzaQybN5hrKgXkGMMYf+Tk6p53jwokeJj8w8wpCm50bpR5b/xZaAwznGkqlRtC1+0wXQVnOuV1&#10;FEnUIx2SJBupKSABqi+GMdxd5cOIh+h3N/HUPL/j0d+HnU1QtBr2r9SKyyOmBNiZiQ08ZQX9rBnE&#10;5wUKTqT7C8F7T5/skjl5IZ+A1cmMTrw5DJVEfLEes3NVvfPkJhhEiBN62kwyr2oN+vpYIQV9jfAO&#10;OGMLUEwnLowp7wrISxV8jyZBCRdIqam7DhfDtJ560hCH1vwsPTgZOiAyr7aOBg+cOMufWR7MNnvS&#10;YypyoetteQm0x3h9xzDFK3JdMWLnJPNaZ5+ZwaxMdj0AlbGBl8CfdmNMXVxh2rSyw4sO3jUGsm5l&#10;nATBmDjy1JV1DszvDZMbDizP82/8Hcu8H9lwWWYU50cLKLS6vPi5KwB9MH5BXccKMIb2XLLBvfKf&#10;AqJXfiiu+RDsvz9axHgX8B47J8KbvzMC+HZP8faMH3lf7xTA3wH2/e/R4oIMBkwK4LYiaOr7fEmY&#10;TpP4pcqoT0YL1urBpqkdumlkpzyZh4fQC3sN6O6cF/Osde1XPXst6lewsnKkqu5sD6zK+4mSYw0k&#10;c5AUEpVDGCT2hkB61nhnmu6FIJ2aBnKungHlPvOAEnuyNB0oz0YGZ5Zw6HOBSTxp7JJ6cpFHjeVM&#10;IojyLupeYDT7U+sUMDrPkmnyNMoHQiFdMv15BDdYgBsMyj4E19bMdhEVhyGegvV20ZV25auSA0qK&#10;jfN2ejbimbiHoahpbJKHBKU/tyoJlOMk49bWHCM/yBhzUcJLXcPHcTQZFZHCEN+2KMehHToFuigy&#10;D1VKq2TpYrX3C4tJihFkTdxTZWnt+0NCEHk+vsm2PeQ8Tvn8/ikh6M9uEuMpIUH+UOeDmnWeZ2jM&#10;zwZuSJfcEpTAaADgXuQuQpHtkC3Ivj3ksT+b1EFIecZ6TZKfwcgu594FqqCYxr6xMlV7R6u2lhcW&#10;5G/fv8t5HPL8KB4AtuCOslcjR9RIj4Y8FOgRvHy9Dvnll1/k6/N7k9AMEmR/PJvBqpW8is1ctH9W&#10;91jo68iC96hXvGKFWnPSkcXfO7Oj0SK3ndzWy6h7D1VpNiWA1b9PiZgpEjFDT0JHO9PO42wAX26M&#10;9kxzslGOrhS7m/E3Yfvr/aeUWv44mWHnAMSKLpvGNOXLM46Ob9SiWirXxe1mxI2ku21rngNDx7j5&#10;3sfjUdbgtnX9/tg75VKS0vni+CZ0eZgAneel+2Lf9w4OA+lJgUrt/LHP7TxPyZILk94A0FuMknOS&#10;43gVqZ3to8+3lJtprC129LhiljtE8N6uh8fj0YDGEDuwtT8esu2b/PStMO5DBe6neMb4bIwyiKld&#10;c+iHhaTKas8pyb6XwsipDHjTiaEvRu+yGJ2HNsfUp0A7OHoHZWfCn+dZ2PPwLnzpz36OpFy7TLYo&#10;OZ/yOr7k86vETNu2y/PxLOx4w5xO5v439ZHR+KqaJ3fGt3p1fNVCRjES/nh+tG6Jfr2jwgGC99u2&#10;SWoFnDAU01RO6TiO2hUYiqyWYwqLvhS2yOcRpDhZLQ+ga4xRckySbHGlxYnZ7XJmYDTzXbJ7aK4B&#10;esTvB4yPx7rZ5LDhbSIirjf7/NEgdbROCjTsm0l8AXwJUpWfGckb+A6v1CYCxCwjBrTGIqVK9gUn&#10;lxyKuTl3aUmcM3V/T9UHR2Wm+r1Yz79+Htjn7GFrXlyw8mzDn9N4T9dxsylLPToavBO00wRIW0yG&#10;t5PZfMwYQdt5DUZXRucvZ95fAZB2Yb3DxJxA8EtgZBb5ZwAJP8jXL/w9s0POJFtVUKhTsrZzwCK7&#10;Ynv3qm6YElEKbpKCy8RLmcyqFFDPQ0Ld1G/E0KFzMC1o0qRzQs6TJqC2OIdq2KT4vzJ6c05U1nZc&#10;sHlyhF6BWNNcDTLo/YcKpo7SCLI0nWDFH2/er+Ro/gjIOGt5Xc3hcLkpXBmCst+xLbZNA05QgihT&#10;RmL3i5j/nckqeIldMNSfbuyiBSCPOW0O4sDnGVsvCOza3JzvG3hod/08Ce9t0D9qQPtOkXRV1baG&#10;L3rZqbuWEk1ZoUwBNjeZa/wVEwI1blE39s+sI/86ZQBGrxi+bmXVOTOv3pNXcKPnxxtzIlyAwfM8&#10;SQN4L5YZnAygr+z6KkdWmKep/bmD9+W/X6/DgPnHwLps7bI5d+Y5nom5F/5UZzukJGc4pZPgYm1T&#10;ldrSWZllEpoJXEkkc2Wd2zMnWn7ABRMagVf8N75X98QWP3MmCWSg2BQ94tCBg5ybhm1hv6VLJkcn&#10;SNQnWaUaxvM9dfRx0IgP9d8qOzWEofW8M2A6ms6L+XlMtAI+i6uisiNhRM67HzVk75yiPHRNjp9l&#10;jYb5ex6DewFpCzHFpD8redc7JMd3ng2IbK/XGO2dllmPhAmZCDIsthq0YuvCjdsm8dwkhNMo2JQO&#10;nNfxkq+vl3x+HfJ6HRJlK504sQOHz+eHPJ8fEuMmX1+f8j0neR1fcp5ZjjPJ9++f8vX5L3k+P+Uf&#10;P/0sHx8fAzApGbphtSM28HNV9zIJhbl/mqJiSTi3wgI0ny9ZBvBli1GO6lNxnq9yL49dtr0wOK1H&#10;SDbMRH2WZX98SfF92mV7bM3UNG6xsNmr19Pr+0t++fcv8vn5Kf/lP/5DHv/8Z3vjsbY89LBoPCtT&#10;SiKx/qSTw+j/ns8P2feHfH7/XoouckrcomwVMLRF//YdIEM4ABExTAQfz/CN6TCr3rQCBPpvTYZj&#10;20S2uSs6yKyP3Otf5b3khHRG011miWQLrxm7RlKW4fd7l4IpWufcOpV1fZ7nKefxkvM46t5sdKVp&#10;vAVuUoP2eiY5EPck6GdHnOIet6u3nsHJdGUuY40q/RQMKKQMzxhj09xnTOABvB9YsuGyu7+/h2jk&#10;lKI8qtb8A4B7yy5+VqmZCO9ApXd03sXqm3Cep5xBJJ2HfP/+vRQO98KULs/pNCS0TKROMFaOjbFf&#10;ZDxiKZRV4N6CmgWAOqs/x6N6aTwEpY+yYVCrPKgF74ukVDFz3pQQUO/30Llp5CXUcHrbttKxWO/h&#10;bGDkVgswu8EZVFIwV418U3TMra5IGbme/EoBtre2fmPsc0djTu0ADaHo0sdta0oJpeirElZbLeps&#10;rcis3jHl+Z0Nu0kpy75X4+h9mxj9Ovdp53p9vhrH2f3SFo9TKufBtm+yN3NhEWtqjT4inneZR7bq&#10;IHmXL7TysLZLwJ7/xcMwX4LlV7nLSPQMUxrFckyWo2cSFnrKDGzvcP1YRFrBEDO9VX5H/ZNyNt3r&#10;mUrMUSlsjxzL8r4BpyDkQ5BpcQlxWWQLUXIMLe5vMl6bEoYqOevoHiL9HDHYR5ApNmBzlRH6sEPv&#10;Sj5WP8frNhGQtdW8KKVgYuYwxekM18gE+2EY5qymEGjsbQltfyl4v2JHvIf+G9ZVZmDrQj8vh+HB&#10;sCSNATxeVcNNrp1N8J2Cxg/JB4XgWatdAq2htTC/Z0q4ArnGg2ZMVDL495ZqW5SZlh9a+hsG5gsG&#10;caFpmw8O5TlDi354SwrkHQataYmgFTCmY70qNL1T3LkC7H6kuvZOBfmPgJiMAcyMtdgcms1rZWA4&#10;YStt34zC1O7lBRbWFT17z3XQrx47OMZ2Jbhv09nmFWNWgUPfeKVVlS3TZy7U8mf9Lgj7I8WXqz05&#10;OAZqDA5TQ0dvD/H2ntU6eac4dMVG95nR+T3W2BJ8J+9qCdiP4Rw1d1qcJT86B955zlj48N4fM6od&#10;g8U0FG9U+uA4z9aWaxl8rZXYtBUre6gz8yu7EAuw9lwPWhsOzZNJjcfsdw73EruhfDc7ipUVmobg&#10;edvywFY/z7O2A8dWcBtkRMJoGsUlyaB0HmYJL84omezrJ7k4BVwbw64BJ2oICW2zztzIRiszZpEz&#10;xfaOQwhtB12ypU5ufu7P0bHg2Qq4gntgvixIemvVylQhCIKg3fwpxqC1slXnVttAiwQIiL1TLEPw&#10;3+0wYgWAaIHTLms1MNdMgpZTGq5fWUYScpPOacp3QVugQ5Pv0KRmusZsfZVEjqMwr85qojjsz5JF&#10;jiyfX5/y6++/ya+//SrfPnY5nw8J+WzAS26gXGz60MVQtIDbn1+H/P7bl8TtIT99e0mIm2yPvZow&#10;VrBL0R9ryDvIX/ZnWQAxkRSDEXewyVwc1rsy9ZVNHZUln4Mx2k6yhwKy7HvRPj7Ps5jvVsDv2Ks+&#10;8laA/bOx1YJsWyeo7FtNkquMiprQfX59yq+//So///yPgSUoQwHe12i3GuDd5LNXJfZ9l59//ll+&#10;/vmf8tuvv8pxHLJvsUiYoayUISnkqmmNDPHjONqesSpeszgW2eHneVat7zJn9IzZW6Ju2JfNODEN&#10;YJT6hui8T6SQgHlmyDPpgp2tjVxFiGcFnM6y5938XDbM7NTY+nsosh1dd9no7LY9vudOQsDMEZyI&#10;lOVoSVEphVrc9kGpzpjOchppHa+714KLBYTeOjCtEjhBJOTYJIZsYbAZB4NHgJWF2xqgyUlGapKq&#10;Z+S+7/U783D+WxNYZeQrQN1Y0kmJCGeTchkZ+Yd8fpb1WUDgh+QmA7LVuCMs8rhISHVb1eGu95xF&#10;8jZ7PJSbqr46xqQ4piyhdRMaebvIY+imzV+7a3JOkioT/jgO2fetAe+v10tery9JaZM97+2aXq+X&#10;nGeSfX/ITz/9JB8fagA+Eh4sA9cWoLTjweYotgsBi8fKflf5pRg7EPv19dXmgL7XVlgNxQy8dPbs&#10;vYD8KMXLJg0a7F5Uzg6dR499l0ctlHTd9ty7pxY5jt6rvg8scDYvhVjvTwtBEFMOZvTEn2OFASFz&#10;vQPJ2q3a2fsDS9kadgYuCcwMy69ixqL89J7HoY29gCLnFlc5qSVOslsTQzoGMKnNg/zKj+Th1sfq&#10;CrvE/XToRjGSXAOuGeMgpTfmHCUfCql3NDMS9hZjkeoTzYli229j7DhhsxrKMuzPmm/MRYy5SwTJ&#10;oKsi0JX3AVNSGNRGUmo5ZQYydZRQPJ1ybF10SKzq867Gj5MfVaC5zHqOyNCBtZIH/cPg/Y8Yca4l&#10;FfII7oLjwAqE+bNg5Y8UHzwplatKJvtZWi2S3lL1LlhtDWavGRKZPKswGd41qCNYh+8wtGQ3TT1j&#10;FJqNRIkFdzqzbmz1K7KSpT10AO4JCDcwhob7muWT0PnZBgXohVCdALlh5QVr74+w1K9+/t0ulavK&#10;M2OFi1MVXLbDX0iXYGCAjEmvkNV+NsilTtnbRRKXE53BZdwHalf7AAexwiSZgybWAX0t5Y/rm7M9&#10;lhnWMqakV3Rd+ZRMTJfFfr5i17+zhlY/c3W2rPblq3XpS0GJjMYLoRUwB5UUtrZMG6P3PL1Ayf6M&#10;DcS8a+U6u+tC7TuG1TmznzMs+pTkOAoYNUjr2O6qQusdAvjOVkuS8ylWcqUVelsbmi2yhTGAJuvR&#10;7u9Fv7CffbHthQDKSxKRbSi0lW7xPHSfZEPUyIbJOT0/Iaak0okKAZiR4+/OrM5BMi1kSa1NvwA6&#10;KWdJ5yFydo8GZA6p1ESuLdcZtEjPlNqfQwhV+qMEBlusjN9B+mMEx72A2e6/I+tzZABOCQspcl6z&#10;uESY/CuXOpuZNBboYqIW1pBbg+uZVbM4j3Mv/HQWaKKg2MSsGuZeLSqceSBGZJIAYceKTb5FpCah&#10;oZn3Di3bFYiWXIphzUMC1l3Rh09t/XeD09TWm+bppSsny+v1Jb9//13+z6+/yrePh4T8Tfba5Rnj&#10;1vaJUujr57s+19fxJWfM8shBvl7f5fPru3w7v8kzRsMaTl3BL1hwo4MqTbNdi3uKJ6TQ9LU1wc75&#10;KO+rbgBHBY9///67vF6vZpqI4Nf+2OX5fLbuta/j1YBnNel+7g/5/PySr9qVpCDttkXZY5Q9brKF&#10;GqtWGRQ1fTyN11CTtFOQa4tNRsIWl7AdfmTGydBlFWOUf/zjH/J8fsj3336VsAXZt72a7UbjW5TL&#10;VhqNpmWYzYDLc31U491xz/YMQu16OCrjVzuOGCtfjEdJCKMRa2c8G7+sNAO8QTIc9jw3QLBk/N8E&#10;1bTuqJSSPM4k2xYmgEqBP96JPrMQW5t/1bwfYlTCVrbgv91v1Mg6hMJQD8GPgwePk2DPVXELGZFJ&#10;scbumaTgaDEf1o6+NJwTzcAxD+VxA8Z3iQTLnrfeCjrfty1KkM3IGZWC3Pfv3+X1eo3G7abTTf+s&#10;PzMwpkOQrZmUimyx7AEpnfL9++8SQ5SPjw/Z9w/Xu6qTgSzbf5SbLZLZUWLeBvA+namx1qPEIh1z&#10;nGXfCBUg3vra37atak+fk3SJNeZNzTz4MAXLUkTs3RJG3qsC98d5tOKvSC+OpDO1jgvtAmC5gzWp&#10;9uKi0rFxDs8uhM0Uq8pzfjyeZu/Y6+eGur/rd+0NmPz4+NbmVDt3a2FWJQu3GCU+P0Tk2QusrePG&#10;xnqpyb56MXrXFefxeek6qddwnqVYHOYCndd9OXQFpeTmC6N3Uo/7Re/JvBebf2bJvZPLeV9YWEDg&#10;dvTECz+cLjeyQ5A/rKjhsbmtDwiTBF51TnuSRiEECgpjoRU7HQYsK2fJIRZnaXjPscrENLKB2QfL&#10;/rdLkM1IiJrr0oKSzulywLeCWNvzzZFfUrc47ldmT+nF50x9s1Z4jyd57uEjtiOpry88TzglR1T/&#10;vvqspVRIHdaTQMe2RUmhLJY05H2+6sC8/jLF50TyX8+8dyf/0Gl9BbyhBraDhlDGOTc6/KEW6TCr&#10;dP0RViSyt7St5krOZQTerqUxrDnL23rG4hurzpropj3PBGjt91QHMs9GDx7Q19hLEiXGLDFn2WRr&#10;ieiZOiuR3ZGt8M7PsLMu8N1ZZorqplpd1VZyg8wb73kNTPwYKxoX8qiPmd+aYwwUHQ19uYSATWB7&#10;Ev6eXpgrVfPGtTIQ+HKTttA7AGN/zNszDBspgirN6O6HwXu/IMnYDoxVewWkXknQeGD1qtjC1ti7&#10;+8k0H2Dt/Mhe+f97rGSfqJxYzp2noU9krgAAIABJREFUF4iKXcDZOu65+QfODyZbsFovq3e7aiWk&#10;73A6EwIH7StYdJ5JjoFdX87xs4F2Fiwpur9F+xoZ93lkMZkOLCGPNru0aSxmlTM4hQLMRIlFNEd1&#10;7mMsZp0htcRRA8sSZIqkKgU3tugHw6DiRZAiI8AliVS3XxnuLSE01aICYMQGpPS21cKSVjPNU05J&#10;wZyNuRtr2vXczhhJ/TuwE0Thyy1WTWsoiGZg9klYSiWyGM8Gzarn3cRcch6MuJgc4ip+QakGlVX0&#10;C3X5T+wdYeriwiIC7QAKYgyws9u9pKbmqAPOYnzmN+UWp7PQDpfiqzgz+Cyxuq2pGIipXRhk69QE&#10;MeVNQurzpazxszMYJUnKp3k+pZNzC1vxja7geqweFI/nQ1I+qwF2BdPSS76+RL5//02+fftW4sBs&#10;GLlZ1Kq6vRcF3b6+viTn3CQxsozM55ExlStIdRZ5iZzl9++f8q9//Uv+8z//t/z73/+Wr9drkBrR&#10;AmGQUACeEOU8H7JvL/mSL/n8/JLff/8u55Hkp2/fSiH0mAG0WMH7WA0wdR416YcYim4tYXgri1VN&#10;tIv8ysi4HwvAthDU59fz8ZCffvom5/Elz8ezgo/7tB+q7IaIDDIvXcKlsEefVTsctfCVyScGaFh1&#10;rmhxpSTQ20TkKXtoameYTxZQE8pyVhXJkChjSSP0oh4hT3B2p5i10nX0UZrFCHe2jogik6TgepKi&#10;JBMkxqoNPrA+O1lKTfeaJ0DtcEbCh+oNj/loAZ0X9h6TZEwpGISBvW2fse2W6HllGLrudX5i8d/6&#10;opQOvk3ilpurVckdM5WcRvA+BJQGGj19bC5V9JrPgR2MeaD97P2hUil93e7bLj/99A/59u1b6QxJ&#10;p/z2++9ypCTbHuWZH4NB8Y8QEJkMSisyhmTy8zBJfNmYf5DIbFK5I1NVCQIKGFuvCQki53FUn45U&#10;Db2rjM55yJmOJjv08fyQbXv0fTkniSEOAHrzPAGJIgSdW5fNvjdgvxerslVJq/Fduf8CzG+TD44Y&#10;eSLV5X88CjNfQhjMonNOLXYNWrSSUavdkhzFFt/A/BnjhLKW0hT/zIxiw9iuxVwmt/Ju/ufnbUE6&#10;4777XQl0QQxz0TAouCKGn+uuvNM8CeTpZxypnD+insC+K0strgxzM48So28QpTqpdf731llSPSDY&#10;M5q7KuLiXnrm2vwgarGrnCelikr9Q40kYzlbDeGh28mU/fjo+aDt0OiFsa01A4ZtLm7jfuvNUZx7&#10;jOy76i4Z7sM563ILanL36BjkwokvZGe9uTgYwxSZh8cPE9Lzn9XvuMc97nGPe9zjHve4xz3ucY97&#10;3OMe97jHPe5xj3vc4x5/6Yj3I7jHPe5xj3vc4x73uMc97nGPe9zjHve4xz3ucY973OPvNW7w/h73&#10;uMc97nGPe9zjHve4xz3ucY973OMe97jHPe5xj7/ZuMH7e9zjHve4xz3ucY973OMe97jHPe5xj3vc&#10;4x73uMc9/mbjBu/vcY973OMe97jHPe5xj3vc4x73uMc97nGPe9zjHvf4m40bvL/HPe5xj3vc4x73&#10;uMc97nGPe9zjHve4xz3ucY973ONvNm7w/h73uMc97nGPe9zjHve4xz3ucY973OMe97jHPe5xj7/Z&#10;uMH7e9zjHve4xz3ucY973OMe97jHPe5xj3vc4x73uMc9/mbjBu/vcY973OMe97jHPe5xj3vc4x73&#10;uMc97nGPe9zjHvf4m40bvL/HPe5xj3vc4x73uMc97nGPe9zjHve4xz3ucY973ONvNm7w/h73uMc9&#10;7nGPe9zjHve4xz3ucY973OMe97jHPe5xj7/ZuMH7e9zjHve4xz3ucY973OMe97jHPe5xj3vc4x73&#10;uMc9/mZjf/cH/9f//B8SQpAQguScZds2ERFJKYmISIxRjuOQEEL7HfvnnPP0Z/33LFliKHWE8zwl&#10;xti+B38+xig5Z8k599+vf04pybZtsm2bpJTatYUQ5PV6Ddcf41i30L/Te8s5S0qp/bz9Tv1Ze+/6&#10;GXqt9vPtz+tn4LPR39PvtuM8z+G56898fn62P+vn6T2wd2CHXrv+jt6r/o79zKv3af9b71Wvw74j&#10;fJ848PtSSsNn2Wu0wz5b+1n2u3U+bNs2/Nt5nrLvu4QQ5DzP4Z3j59hrjzFKkvFn2jPNIqH+/XTN&#10;MUzPK+cskrNscRuuefVscF7beYBrzc5P/OwQQrmLIHS96VrS69y2TWKMcp7n8H7ZOsG5aO9Dn0uM&#10;USRnyfWZ5XIBfU1LHuY1m1P4juz8xuuz//54PIb1hT/H3ru9fm9+sPfO3s3j8Wg/a+ed/r9do977&#10;t8+yzIEw/F5KSfZ9r0+2fPdxHGT/k7r/2Oe80XXK9hdcn/bd2/Vh99c+P4OklKdnbO95eD6SJdTv&#10;YO8D99UQgkjs7yRks99LEKnXp3tA+/2z349e83meErY43FP7XHO+4Luxa2KYTzkNz8L+jP19+z26&#10;h+gzxvNS53R7R1no+ZNzlhxkmgv2Z+296UQJEob9HN+5fddsrxazN+I5ydaQvT+9323b5DgOuifg&#10;z+OehGtyOqNCaPthIHODzrE8X/++722fXJ2r3v6EsQV7zvoM7PPFz2IxmX1/+M73fZ/mir0eexbo&#10;tW7b1u7VvgOMC8/zLGdwDHLU56lnvP67/v7j8ZCU0nDW2Huz88Pum7jv4PPH54Br9zgO2fe97pOb&#10;bNte18IxPN++z0Y6z3NO5noyzPudvv+ck4TQ95vX6yX7vk/zBu9Tz+TxnNR9KsL+WK5Hnx/O06vz&#10;hq19jDX0PeueqXGDzit9jva6dB3Zd1v+vi5JmNf47Mq1lJ/POYlIbuficRyiEYaNa3Cv8r7DXnP5&#10;HZn2OjuP8bzvczVICHV9B5EYbOwanRij3E/57J6j6L/zOKjPObsmMUbCsxavG++B5U147uGe7MVR&#10;Omfxu718UfcbvRb2HWzf0u/CGEHXFZ6bdj9g5xKLd1ksiGcHzntcY7gf4/e4+TN5B7iuWAxt9zsb&#10;S+H927lo3zH7fp2wZzqnWE+fN8a7Qy5A1qB9/pq/fX191bh2fib43ti+r/NB/3/cbzJ913ivuJex&#10;GAt/l605gVwRf8eetexsw3mNc8vG4ohFYCw+PLtccJlVzIB7pb5D+2zZsxzmq8k57DPFmKf/fpJU&#10;90OWY3gYgLfWcP5izuvNiRCC5DMtMRJ89pJF4hbNz0fJKdN3ICG32Eo/S894/TPeO76TnLNkqQco&#10;izdTPxs07kN8iP2eXhOLbfF5sbNQ81+N7zCX0zMar8U7//F6ETviMU2uccKM003vrT3nKCLz3ojn&#10;P94XxqqrvNo7A2MMNT7sOdGQ54UwxKKrfLq8n3PKazS20bgQ5+R5nnKepzwejxbb7fs+XA+uJ91f&#10;n8/nhBshpsbOO8SX8Xyw55quFy9utb+jeJ+eKR7mad8fzg0bV6xwUhZXYvxjf/6//rf//teB92XS&#10;9gXZgpxYwL8cRM6cZIv9wQUHtGoApt3AypKYwGv6+04ibCeYJvj6ghSowwKDfbg6yUqgPyaVLMi1&#10;Gw4GSHiNq83QS46Cs+HazQ0PN29z80AU7yDG5IoFBezz7cHCEm4GlrADmt2T92xxrrD/DiE0sNQu&#10;2ufzKa/XiwbA7NnZdx6dApP+Gz63bd8kw8Zhg4DX69WucZU42MPJHrirez8NUGJ/pm1KsM7Y3Nff&#10;Oc+zFCgq4K5rXbLIFjc5c6IBtE1kbHDX1p/eq+QSnIVxU2bBvVdcYd+PgQEC8AiY2/lu1wZu9t67&#10;wo0fr1ELL/bgswfPqvBmDyybnOcsw/ob11Ae9oxxX53BL7wPG6iwZMh+l70+Vsibg/1zSM5wzxv2&#10;IwLytp/Z+hw5jqNCGFmiGIBLwli4Mmuh/X3Kw/kxFCTJs8eAge3h9rm3gqmMc48d8ANwKmMgZecN&#10;rl2WkNp3lKDIYIuk9juHeaJ7RezPSBM9XKteEu6ByyxIt59n/84WtBHAxZ/1CscewJZzkpT4OYNz&#10;eNiXIJHAws0KVGAFbkzKsLBskw0vUfXOYHZNXiFO56UN2vHZ6f/re1FACM8mWzzX5ADnp343Bvoe&#10;UIaACZ5bdn3YucnAEpu8s3nKwF4FmO1c6NeUa96M4NS4tvv1xwasM9KHFhVYPGATJd2PQiXFYLzn&#10;JY6sSI5/7/2bB/Dpe8a5oEWSlk9IqEA1As0lO7Cf7wP4sd5zlBilPSv73m2sr/PRgllszODCRkFa&#10;LMBNRAnF6GMvnqbK9tBdhCfdes6MhVUFQGaQKZPvzi4Bi8U6+K5tzMTyIjxfLDBq15zuJd756A08&#10;Byxp5TiOViDC+ewV+bFg5V0HrvtV/HkFMtniM+4jSNiy5zie8Wy+eUUGdj2d1DHOba84uCL/4PtJ&#10;OU2xr74ju8eydclyHXZP+74PBWOP/GU/F5+Z3asxploRDtn5yc5v9vy2bZPX6zUBi6tY8TgOAHF1&#10;Lwz1XKnkF8ktnsQ9W+cR7sXeM855JFRi3uM9H4xjcb/Rz2rvxlwjxpu2wKfrYcSN5tiWkTNpwcD8&#10;ni2M2LOBzSF7tqaUhjwfz74I9yZAkgvlsJvA7pKX8MKTFsC8HJe9k6tCH7vvVUEJcSF2PUhgwrzW&#10;zn/MEz1Anu29DFPCecoA1nJffI/X872QBsLwc0okwJzeA5QZ6dh7bqy4zYg7rGDPnhfmNrbAgEXL&#10;8b0EiXGb8BA9t/AeLYbB8JN93+X1elG8FZ877i24HyBJxMZCGOe6xWXIrfE5s3frFQRWuBsrwOJn&#10;e/HmX8q8z1IrsRHZIeXQsAumJRy12m7BUo95Zqu9qwQUNw22gCxYiRsTBmIaAOMGz6qtDGxmwAAD&#10;PpAJsTqsPcY7Hpz2eWKyyYBXFoQwdq/HvPGYaoz9js8QwSNMJleMeva+MWFcfZatcA1gMbAC9N9W&#10;lTsWrNoqePm5JCmTQLFW3W3yot/FGKjTexCRDHPYdmIgI8s+I2RZDIchfL/9fUy+2tx1GKgp9yIE&#10;Y0Syjf6KHel1eHis+neqoCwZswecB37ZQASTDxY0WTYkJrWsY4UF/nhv+B7HfShMYGa/D1lWl+e5&#10;J7Q46RXy7DvV9eYxH1gx1vv3KfnSvAWe1XEckk8Z9pgVeF5YKWNQqMnNcR4i9dC2zFTGKrFrEIFM&#10;L4htP2sKfbin2SQfmYo493Hu2j0sp35227Nih+4hDPQ02WJddji/vfNvVXzV/0b2gf13C7JggM8A&#10;Bfs8kE2Iezw7h1NKEmoA6wX/yOBvSRjsdxgIemcpFhj0PVtwhQEH+JxXnQyr/RP/DTtJsLCo16rA&#10;KDL5VvFYO5+yDOfOFaPTzjPWHYbsIbunYjKHc9wrmDEW64o4YpOi8jkz89eC/Zy5li/BY32GGH/a&#10;/ajMoTnW6fda/ltJLRYIts+cMefwOeCexOI1xhK0c7YDGX73jleQ97/XB1ixULQqauA+4oF0XrfH&#10;DHycUwLbgIEFGy+lJF9fX9M6tB0u4zWNXQ+soInFC5b8smeIcaE9D+z5pyArfiYDjNfkMZ4XWTIW&#10;5phYYF0RLVZ5i52v3vv2YjXGImQEB1Y8wyIHK8SyXA8BFI+AxvY1y3K08ZDXKYAF8wyTGNe7PQfw&#10;nF+xbAfSgcndvfXrdRyzGELPD68QM8VThOjkvWOcT4xNvAIm7VoZ4vrWfVnjdIW0yfFh8Rd7rtm1&#10;jozjGGNhZZPOB8RWvH0O14TNCVrHoCFKeKoB099rOxKsL9ZZqvdtO8KwiIvELgQEPSyol5X9gt22&#10;bZJMd32q+3KQoGyP8n0hS6mVFDwt1250/QbN3XINnLxuKowLyz3FdUFB/E7/q6L/quhq16iNNWwB&#10;x64tr2OKEVxw3tmz3H4uiymvOglj3Oj5t/pd1vXJgHQbT3h5z6rjwSMxd7LeHJOyrlnWXdX34dLZ&#10;ZImkdq/FvdsSUe17xPwOSSfe/o44gCVZXM29Vdcfm++W/Op1MVns0MZSXgzoYSOYE7K908M0/xR4&#10;v5ngcEgIRAoLj4CgLovc7niL6oXHbvCYZlct1fa/ccNgwBROWjzcppZfAmbiJPE2Sa/65LHBEXhk&#10;G92qTf/dYNlrCWHfw5gYDJjGjctb0IxphX/nySvgzyOQyhJLr83PvnsEBpBtZsKLqWKXchYxwfhQ&#10;yEgKKKEci7keInOALa/IgGBscd5iHSjTydtotdVv/t4Z0LOBQ4R9hAUhrNvGa930WO2rwgvbpL3A&#10;32vtYpv86gC2z0D3AsuqQlDQkw3zmG62gMQOu9KuHyY2ud03kNlWWH6ZAhge+4gViDxAnt0XguCY&#10;eJf7PBpDcXhGQaYk3X6XzrsBuI1bY7piOxx2avR1nCjbZ8WgsHv7EPCdp7zMesGgw+6TBVgen7Vd&#10;SxY8HK9n3g9XQaI9i3APxy6RUa4iNVYZeybz/NqGZHx1Tq1ksdh69uSsUPaFBdwhiATzHFlx3s6z&#10;9jOLVl1P9o0BQZZRipIClkmO4PpVwOoVBr0i/qqb7Z1C2ztxA2O8MAkPvFYsDLOCqHfdKO1n57d9&#10;jmXNd6Bd94nVcx3BkdDO8xn8i855m5edkgha2X1q6IxbJHzl+Y1r0hYo8exjhUmvGGuvgxV6lf1p&#10;49xGPIHOLiQf4DmEQNg4H3ygnzF2kRWFhYlxrwjLzl9eVJ8lO6ZYxWVvZ9Npy5n+r9dLjuOQj48P&#10;c91CCw82XrCAmrfmpyKL8O5CVmTEtboCRH4UHMKOnqtc0osbmRzXqmjk7XOrwijrOH4nvvVyYE8e&#10;zQN3Vkx6JOdgzMJiKszvpljVxPkql4BFe485jXsIK8bbeBeL6xgLYOcuI0AwpjaS7xjghXuY9871&#10;z5j7sPjA61rGWMTeR7/+GQNhclMr2eA2j6qsF0p0MDAVyUJYBGYFg3btTg7mdmDE0FQd2Hz34gML&#10;MlriHRKOWFEGiWc/sm/llIraRAit61fxgBhy71SxhbvG0tf9vxBtrNSN931TXJWTnEce5kLvpBUa&#10;B632Mi+39XIJ7a7DeeN1PnqMaBbTMOIfyvuuCqlsT9SC2BV5djrvIU5i+aGH7a0IizYv0evyMAGP&#10;yMBIE1aKcMw340TmZKC/11GAGAQS3WzcgcV81uHJSJ6Yi/5IPIEYKnuOeE4gwI+YBStgrIrJ3nr4&#10;f8K8T5JLq2co8jb634EESfYQfp3lsApbrJtXbC1BU+JSwmJ3M2KMsJVGOC6MtkmF0vtiJQu8h2yZ&#10;zLbixALe4c8hyPP5ISJBXq8vOU/93DyAKV6LqncwaatxjHFov1tVl7CYwVjnP7KheLqYTBPP/hy2&#10;iqK/gcfmZ++VtZkyFt0V08YmHJjUeR0gq4NKa+f055rOtXkWKUuXLEkVIMhNexwZuZYJw8DzlJIk&#10;yUa7XLqmjVS97Mp6LGugrDl7pfodqP85VIqDtABDP1q5CPu+tyo7Y7qsukEY4wLBT8ZmRAB9Iwep&#10;l9zgpmoPfKar6HWHMPYoKwLpRo8AjAVeVmvPO2zKtcyFN5VjUCDJstUQ/ByToLOBFTmfDV7IeW5n&#10;ZQkNMgRZa6Qny8POB6tf3yZhnX8lENlMx0AcgvE9biK1HbUUJMrP55QlGrZFOk4JMcgWt352Ve8F&#10;nerldQU5z2SCoM2AfL3TobRYHvU9ixzH1zCvcwwScjBF8CJBl/X7cpXWiUEk1XOr0KFK0G8JVzlI&#10;zqp7mKToIyc5U2X3h1jlbpLkEEtS0TQcxbB9qhbzecoeN9n2Tc6jyg3VxGJ43wowbVEe4dGC2Naa&#10;mjkQyzTkvU461k7JQGim+88K4C2mMXGM6lDrTUUpEkFtHdW9fQAc9Xq0MwrOrpT03C+FWMYo8qRg&#10;GGuNnUUqGeHp/HtFagZq6v5k9aBpYk9iLKbXO8dmZW7GEO3ypWxDdvYyUoI/J+x36lm0VaZf1wfF&#10;xGVsk04GQOVdH7F6Np3pbH43IkHSOSfDKslVs3eJUuUmNz3Xs3uPNv5lIEiPYWwiML+z0o2grKjc&#10;9nSVYGAxNCuSW83/GINsW++yVempGGWSUunPXp+pmDMmm/199KFoe3/tCMuhrLsoljUqde/jet0e&#10;sNqf7WZks8q5EMIm/ViMba/su19qRR5bMFXPgz4XUwuUosZczjWJpCa3VD5r3J/7deh1Z/n27UO2&#10;Lcr3718u6MwAt6tOR480cCXPgnPH61D29m/GOGfv0RbirgAbT1ZDyN7NdIy94ovHQvZyUFaUZCA7&#10;kyDE/dwDFz1CAT4X7Nyyzwc9N4bzu869rcYUIUYJEuRMSQKA7Zg7ex06jBSnhB8851g+WIBPPa+r&#10;HG+s8U8WF3RnHgN49jIGOWIGHrPS+//cuo3CsFczz7bh/edQPdKiQCA2FV4sjqE5pKcrPZAH69lU&#10;AOjcvGriPpIeciryXy3OzqnsV1L/vjLMQ/USOnMqgXHsXd9MMiNIkE09QQLk382aKBgiT0muMYfT&#10;nAffE8ZJVpJGYzr97IoWST5Tk5vUAv2Q3ueeHJcO4VzPkpksgnvKOwSEVUFRvZoEC6w5SjxLHqEx&#10;bZCwzDMxbvSYxCtcxDsTPKIe/jyCsgwwRq1zj8GM99mL9dsAjPc8iKtwjLnZuEfs5mf12hWv48Wp&#10;1DoEO/4TzHUE0i0fh1i0eNwpoSAuz/L5GqT9Xi8MWCmuNPk/sGePsTfGvEowtQC9JdIijoN7O+uS&#10;Zhglnv2MtMXJtmtVAJyvngcQIyN5GJjXDb3yRPjD4D0aGEgWF6hFJtwAGMtCzy6v21AZc0PBxgG8&#10;JKYlY6UlS04djGIGuZ4WvX3IFuydzGhzluN4mRecTVCfabGDafkyAxQL4K+YHgjGrVgfCKhfgSkr&#10;HVrPnMGT32EL6/F4UE1KZJtZoJAaoBFAgQH/XpWPgZxtngvXKY4xDOtDwRDLmCxSFrNumLLvrhhI&#10;XqtuqNX9oEaw+kzN3BvmkwbVwqVO7MGIJmntO1vrpgwshtX8ZAbNnjY0Fir0OTGWr6ddyWQzsEXv&#10;irXLWPusCOaxlJj5CUt+VwENHibzdUstGL7IoZMGo6+Vse7IXpGm6VzmQZdkYAGpLTSipBMz/GIt&#10;qteSCGYdhB50KPg1PlPpbMk0g88TkHOavTwG8FIJQ6yc8wjqoX6qPiPbQmj3nRCCRBt0SpaYQzOS&#10;HdjC29YKgJbBxdvzYrt3XIehFbFHPVLrR7FvBbzXxKXt0a0oAYGtzj9TsEGWvTfX2H7uSeR5TEoP&#10;TMagfihoVThNGtPJePGQriWbRGLgao0nR48RC+oF2hF2xe5hoMuoa+575WChesUYxdjJ02/0kklr&#10;Sso04/vPVgakGmeb9+SRBJCh+U6xoCcj43eHkIypqZBC4tonAWOauEU5j3N6JwniQpWhyCFLPvWd&#10;tJLoECt7BsnI4kT5nPL7Gz1fRuZVHsCHkVGepsINYyGOnYas+7Kb5urzwu4nq/Ff7mUkBLXkzsgJ&#10;DHM2d1KE3Vv17EHCCEqSjF4SzAh1M/s5M5vMtHvRmhSP8zctZDYqphVLEZazAEcdXgXwy55Q2PYW&#10;nGMyb17XIjLzMNfxWN2r/d3rulqRrjxglg12dmi8bWV0PIYxrg0751DewWN2vwOUePJRCAYwEGDw&#10;poK5jN0QnsEm63Bi4/Pzs0kFhhDk+XxORo76/1sYbnCKKSxD/h0GL3aDWqKJxR70syYWsTKJQxzO&#10;+B7XZQoMsc5q1hmEkq/eGWTzWRv74Vztv9MLdYzI5OUy1kcF485Vxw0r5lliGPu31skLRYsp7jX+&#10;LlOxQs96kBK1a2K4duguaNed+3k17sFCSQYeOfKKCCBplAREjET3PNX0LoSEMOWaxYtrTTLFs94D&#10;KVf7je3KxftGfxMskq2kwrzi01XsikQalDRjckUMV1qZs6Ps1oq9zuS3x+L6/F4QS8wpDzkhI/za&#10;+8AcfIyjkuQcpaceYcgrNX6a8bKNdBsHFyT2VDSsQkR/rpFLr5K9jnVxY2zu7SvYpedp1nvkIY9A&#10;zPBHT30BYwAkCzM5as93dFV8sDEpI2ix9fqXgveedjkDEJlpHdN0Zu7PV4AZM0ZYGa+hC3yv2gaY&#10;+PrSz0l2gunJq/4kAnke8+GPbHgsMUftNm9xMS03vBd2kHu6sx7jhQWcS6CNHEhem6oH2nlgKbZx&#10;YpUWWfaawE061I7BxaoCPpiESphagnAzpJ0nDlDCJKAYi8ruycyo9er56udb7VQ7t1E71TMC0mer&#10;hqwMLPaMnFmgiRur/rs1G/YAFpZkel0zCi6ojAAeUF4BghWGVlqntquHFcCwS4Vpy7LCaLnW2BL8&#10;cT8+m9GOJmar4psn29PnR1i2+DKNWDS/Ya1rXlCN2v1h0WrryRKw9TYbTFZTyPMcul9GfeCDdr4w&#10;CSEEQzxZoc7iDc1fBjvN2vNLzvcS5p8tGrAOLWsOiiZSFtD3AjiW6GFAi91hrMXSA/EZ85N5vFwV&#10;3liicjrgVZBADZNYAbWfx8W8jBlAnWcewLwVwIPMUC/AWxmzvRNDeH4EyHZkrEQW3+A+hPJ02C2F&#10;147gMOuc8sA99m9M91z3QQ5gpAbu81bqON1XW9tnWiYO9nc6wDx6RrG2Wo+8wggLth05xtDOXgvw&#10;YeLASCsrdh2LSbSjKOfUwO2+Fc2AgMYFvZU+tYS1PGOT5A8gUKYdHjmntqzQF8QCuWxfGYwH27OQ&#10;SRuaMTO73rrOjTkm1dgSJQAY+0tZgDhnPfLGFcjrdc96xBzshPKYwx5AgOCT1z3H4g4mmbA6J1Yx&#10;WNPShs/zCDzMlM/uk1aajnmfsJxnpRPN/EoikaRF2SFck928dDZyR5Peq85We/3aMYvrCPOPfEEg&#10;wnzLfp4nsertRei5MoGs9tkaQEpIDLGS0rOxkC2AIRbgkYzGIk1q8bYnKYznnpWolJAl1f00brEZ&#10;myq7OqfsesGwdesVgtk5wPZHC/wybxs0h/eKSR571xb/expbJF8AGnKlNDq5JNCuX68LiXlmFMPe&#10;NcsXC36leYJ8TxYXhDyOQx7CM3VwAAAgAElEQVSPB5Vw9DoagxMLLgsVYSZ+MfKXjeWQxcxY7Fc5&#10;1kR0AHlQL8ZjRN0reebV57G4xctH0HNnOGcVuM/i5h3W59PLUS3gjnE1Kg2sCJBMBtpTxfDOIrxH&#10;Jo/F5Gw8YjWT0WP3zwrpzGONrQ3PG8UjC9ucwyMKMiluL95iHWAYazBcyuuYZSTSvwy8Z8Y5XpXB&#10;A4HY5jtucnlaFOyl26rnatPS68bEEZlYKlOCyTWaQGHgac0ObCD2I3phjM2PFTy2GNGsh27yCyDN&#10;M+j1gmQW/LHDRRMzDB5tpco7lJBZiO/CXrOV/mDtWIyFmanh8ihFw5jgGJS2BRr8zdELhDCh8N6h&#10;x47E98Q2NtS9ZqwQxjBBYMKyYBiIh2zOVbeOl9iwjZhVdhk7wCZqaNxpK6WeLikLwvH5r0y2PQ3X&#10;d9gSV0ns19dXe74sabGfoQxMy3bEFsIYA0kWZj1tBKt45T7QIJrp8LMAc2WCzdY8gkYM3NC2WdZp&#10;ZdlL3jua39fMCFkZBuE6O89THo/H1IrrgbWhyuEMwakzb8XR3lWmr7JOsW3d04anQbCzlzEw4N3E&#10;iO2L7IzDIqBKudi92TMHZOxO1PJeyeS1hFi4tA3bg0VkAO5nUC4aJrgsCxPDNZB4AtcV0yRm2sqe&#10;5MzK2wWBZ69byDK5UNrMC67tXpSc2GVlau/JDc77q30n+r6CkQSTyf/lSuLD3jfeM0umSrFNqnRX&#10;ASWO+nvbFhtTFL/Tnu1szbFkoOz7cTKfRY3kCYxbMJm8OdXjmjy0m1uGOXtXpSUbtdYz6YQo0l6d&#10;heZLCHjsQDTcZPvD+M7iMumdE3txmVP4+V5HTN+jY2P/2+fjzXvWiecB3TY2svseYzRftd57ndFX&#10;ZyNdGyIU3PPMIleG3xhzsrN3pWnNgIrX6zUZ9K0Aq6tOX5QIYGvRxvZalJsNr33JU0+OCE08r56r&#10;3c8mIKt2oTHNYfb+pliFvF8s2rKYkp37U6FNjAH00B3EvQRsUWH1XSvS2OxJcO3d4snbFS3ECtJL&#10;ln0oJgopSKfLdeL54XnxHAOeMKbGgiAyrZmPk9eBgkQPK/GH79KLZ7ZtqzI1s/qCNUO3hZCUziHO&#10;9rpDsWjuySRZ5Rwx3bT5TFOOikQt5n3GpRW1c6580ZlSKfA4Rd1t21ohiBF7vLNj5X206kRaFS1x&#10;DlqJ3llykvtceJ26XkF1FYe+Q8jDoqXdY1hnCFsXV0a0HlF5vBYRq56ARF4khnk+H7insj0IjYY1&#10;fkQfDcXhEEvQsxfPWJZHsGteyeOsCsZX57EX36zk9dAvY9XNwL4LVR68rmvPW+ZPg/deFYUl//ZF&#10;4iYcY5TPz89lksYWn9Vs85IK23LlsTzG6x8PBTV58trvMYBjmxwDxJBJ54F5+D1aHLCmpKwlxzNO&#10;1OemLKyVnhpL3lcmZV4gxjoPGIiDC55p+nqbqgVzmIO2TabxHVmTUBZIrMAp9v4wMVYz11TBO93c&#10;rqRVTmglvCrM2M16SvrjqLvGAParNmrGmvGufdWNYJ83fqY9VFCGwgJuKhOFBynuN6x1y6swr2Qd&#10;PHYrM05kCdWq6o1dPV4R5fl8TswZz4l9nKvjnLRGVhYAodrNJuliZi72szQQvjIy80xY7PrDFjqv&#10;0LhKmvuziFMQspPOGu/6+l4ikiUZGZ4wJIAMxMTzymr9rczHNV+bdeR5ITCIcBPhLFPAwWSN7D5p&#10;A77BmChyxm+IYZAL83RTh2dimGIsabV7lC3IISuLGbGhmZLOq1EjdiOgpMgWRI7zmBgX+7a1FzAk&#10;WzG0oH1KWBf+O/JGIYTFC6wI5RWMVuwcr0DgsYLs+rTGboy5i5IO+Fm2+4Rdbyt8QKB/ZWKM5oqe&#10;/uYVaxhJHSjvwc5fBMBVMinGKF9fX6NZeIZumyztXke907zslrvqNhzj7Ozuq6x4NH5vdn8OfYFQ&#10;igrP+iv2nNdF1gxtzwTSZw5YKuO+orECK6ZdaY+jCSQDCMY1I4R1e06+QayDkO2H6teybTJ0v6yK&#10;4ZhfMWKL/s7j8aDeGLjnIojqxb3veGOt9h3GsGbJNCOnsGTZ65TEOYf+Hyj5ikxZ+1xXXmtYxPOY&#10;sB4Q2iQ4zNxjsime7Jk1n/bOFwQcGQitscsKzAzRzxdRLscWozHWZVInKzLUlQm8t+49YpT+Dnqw&#10;eWAm5soMGMIOxtUe3uaIZCnKK2ECcPFeMA9aFdF0DqGcFiPz6By0IJMXP9j5Yd+rnRPYdeR1DV6+&#10;9wvg3suV2/XUyM0S0XJKsu077XyLtXDMit1MBinGKGo/oAXYGKKc5yExbm7Hk+Iz+ufV/jkQ2cR0&#10;rIW580L37+M4ZIsb7bJZSTOvjIDZObAie67WIcPV0FMCcy0PQ8PCITMpxryJxb64Zw0/U+NVz8eR&#10;dQWzuIO9g5UPVv+8QHMjhgvYa2eyd14HkT1DmCQ4U0JhLHevsOdJaiNxiL1zxJOZ2gjT0F+paqzI&#10;BOh/yOSPrcSbBept/uN5NrCi/bvjbfB+VVnDCYAvAB+wyl3MnzcmD/ZmdSJ5xris7R4n1vhgZqf5&#10;MsE5Q5AZZbDAMhhjltEgJzXz0KG1z1S59Dt0EmA11nsH9towcdHnxkxH2H2ujBzw5+yEVIYKa4ti&#10;5rDeRrySV/BanlEPetXmpd9hr5eBu++wTvHQb+8rCwUt9H5tcoWAubfhs1Yb1X1H7eN0FoVYfEb4&#10;nRh4euajOq+sxq4m8Qgi2xbz8zwnU2W2+WEgb5NevQdmrmZZSUyaa/UeGRsEwRJ7rd76YUGZp5fH&#10;mKxekcFW098FAstnB2petiq8eprzXteO7mesMMlMQ71i4AqgxwB5XCuev0eWfY8Tq+w8k2zElM0z&#10;w7bJ1Ljm15p0DCBcGdVY4H7496ymjWSvJ51tw34tXIt4dWbQdW+QqWF+SG+ZXzEfRlBMloZXWMxB&#10;3worcYb7BFtfut81EJDKFJU5rOvLduqkVN7B1L4Zt6K9zVpUHX8KHKyz64qNumITrRItVixama6n&#10;xgbfqCQXK5IjkGHfkQ3IUdKu/Fz/rIdhSK9kJ65Yzqww5M05jOcwOGdgPQK/1oAW9Y1x77Nnm8qz&#10;nOdBr5Gxr+w9WXBNz4mvr6/6PTstalgJEIwF3mX7MGYgElrsvGGdlqwQzkzLx9/jolPKRgvELI5L&#10;roUJpO65hSzXL+uMQH+ikZzS96BV0XwsmI1FD72+K+8JC5Ti+YNr0uZG6HPEistM5sdbdxhn4PzF&#10;+cGY6dZ7xcam2k2i/+Z1HHnxHu5lSgq5lKEUbkqKGuksDmTPSb+TrT2bG2DRGvdeJMMguY0VEZBE&#10;Yj+f7TWevGRKyVWBQ18plA7Es2X2pBNXagUZmiweQ21tti7sme91oDLQC/OVFYOX5QFusSuMsd2q&#10;YKGyHbbggzIbDCC3XhA0nwUvEFZgxH2fdW57nQDsjFa8wnp09XkSm2ebssw9Hf92L4EXZkOIAz7Q&#10;18s5EC96/Jtd+TFUBxgKAiYO6FJY2XjMcHzD685i3Y4rI2rWjZJyki3McpheXuDliF6MgDn36jOw&#10;wKB73groZTgZ627Ccw+lx5j0ixcr2t8ZYhndO2HvWUmKentZa8ys7+rj44MWDZhkLDtvPDNWS+ZC&#10;vMSLK1AuzJ6BrAMC49bV+/eKp6PPXhjyEd7dFKkprIczeGuG6ekz8q43Z7wiCiP7sq4xPEv+evC+&#10;tWzYv+ityVnCUAVUs5gYwhAYl8qytgpnymDxNgBPJ96+BEyYmIzM+CKSHMc5sKBYqxir8HiBrAVQ&#10;Q0d9euUscPNRa3CIQQcDhhCERb2qTHSTPb24VbDJABkma4Nt/iuQYNXuwnRZkWEyHWI5NyNG/Hxl&#10;G71er/a7z+dzGVR50j22DTvVFvDQYC0NMMYEjxU9MFFQ+SaPpc8S4WYuWWWKWtIrfieGV81vklUZ&#10;qL85Sw5lfUuWemiV+R1EGbV692aOV/bCcR4iWWriVUyic1Jg1JrkjYeb1Y1D/T27zi2b5IoB9m5b&#10;Fb4vr4V7ZYzi7WN2fdsEzII+WHTjnzX+f2HCCwXxVkwLlZGIcW/vz7svgJDdNnsMIlaHovfOLBh4&#10;NY+1EyCEPBpAZa2h5maqLLX1UVtmx8JCN3NtW/WCXY/7VM65zW0FdM8KEDQzsi4/WdaMaxAVBvPZ&#10;0Wg1uPreljGlkhb6v3Gd2Q6XJDLovDeIviVEwTgkRk8WQE1Asxhj+DTIggxF2qZlrXu6TNIVUpOP&#10;nIvhWYSEsRullWJqqgz5KFFO3W+aIdzYNWLf3VBE3aKks+/vj62cFaGa9FkwrJ23bS8bSQjl8WW3&#10;YMUYgxjUMTmCmTQQh8LEaHTl+894IJctnjBixpV2PbKe7Hm1bXtjGOqzs/r6JZ7U8DI3YENoKUsN&#10;PrnBqlcY8fSrPQN0+5wQAFdiRlBTVRE56rpSE7vWuCOFsZpT+RldN93Y1e/2ZPGTTaD6WZgMi74n&#10;iaVQkNveEyQPSWQeJCuz7HErLfkxdAkAp4MIdcKxgws7Hz3JhmFuqzyAyJJJGyRUA/XQzNUtEWcG&#10;BITKFmh8onlBjEbXOdq4Tn1JpBXtYgxN0mLfNxFJbrGCETG0+GzlhqzpLhYvPV8G1mWFTOwraRzP&#10;1HEFViJpigHmthCM3kO4RrGr1pNgWl0//hyTSVoZza0IFp4fAMaJlnmHpAFGgsHPtkQuT1eXsby5&#10;98rp5nqr54mFBFuUjyF2TW/hcxvzxkiIFB5jnb0nj5XZOqEqcMpYvp5k6KqTEuXLVoU0Fpd5EjXD&#10;3xfnbYn7Zv47FPA6yBAX4mnonXNMNhE7vBmuYotimG9qzvV6vVqXGRZnGhhW46B0nrJt+zA/7BmN&#10;xQKUjtT4NBhgvbHOQX0g13NO52d7JmH83VwO3fJdKVNMJoiYnFzG+JgU37bN+qRl2eLWrrHNM42p&#10;MA9q+2MvVDClBOZfqHsII0+13D5Iz23aE8jmqULOqJ419Wdt/iSOxAjDzVZ67PZ8YoUnr5uE5ZPe&#10;OWvP0n3fh2L4Ks5D0lwDraHTh0n7eu9sLo52ycFC6tTuJCyObO5e7e0x+LxtVw2eOV4RD5nhLN9F&#10;Mp/973IvoUklljxvJHQhvqKfq90oHgHQO+PRvxI7hRgW43UUXnXwMXUC1mHpYUcrotZfDN53UM6y&#10;H1nyPpq2VLCuvsx05mbwhQdkSqlrSjlgOSZXFtyxD4sZBLIJ1x9+dHUfsZ2HtdAxxq5tZ0qDO7pQ&#10;QByBasaeRV00e+DaFiybfHuyOgzgxOq5F2TZ92HlIfDeLAiLGtLsGWIxhm36uuAwGPUCMJWPeDwe&#10;QweHBRhW+l9e8L7r76Su1xqAgcACEv1v21odKyiuwEsH6xOV7dHPR824fd8bOxTbJd2W09zlOGxo&#10;WFpjy/t9pcLwD7GbJw2SIiYIjVvDXOTj+WwtijHEZkA0gislOdb7wAMRq5fMFHFlTGYPIGTvsq6e&#10;VUK66kRatWlZlgEzz7GVW9RZa5u16aoRidP2fKXH6nUKicRBLsYrbqwYiWj+5xVPPBDcM0bE5NOe&#10;PTr/9MxBfWORLDFuzZ8i59RavTvgC+wODUKcM5SBT5ZBP8jUZAXoS8CfkBUQuF6est7zqXPbtGq2&#10;Y3iWYyps/dwCJpEs53m0IoUGUHpYH8fLrC3kHckAeHdJrjgYfQ/vqYHVBiiXGegbmCfKiMomuRZt&#10;QzbyWio/5jBpUzor2F7nYujPoL6CzuBVHdKcBm8Ay17d9pqUVnkAySJnOimjsc/NTqEbl0puoCxK&#10;Fc1dCnlg3NozkxWyR3CLaWqv90ZPO9yTGmGAqzVf0+eJgNX4+bl1rrF9KSUD2FeSh5XpGuM5nxWG&#10;ppArNiMDQ1ZyBHnUSylrS8vRMTTwRYtPSYt559FAhjZPWiLDdZ5ZnMkYUf3PHYCek+fe3VPAt9Dl&#10;AYbvKT//qMSAr9dXjWGF+iTZd85kWyzIg639rO1ai3uR3OMs5SED0J6zyp3NjNByPVsFR/Jk2D0+&#10;e6PlL9aQN5iwJ7fOi8LCz22+Kkt8pfmKWsZXRW6PCeZ1hmhOcOUVwlhi2BLugfqe1jay6hD08LT6&#10;GQEI78m29CMLnXW1YscBIzesGHCe5xQCpDqXrFmxVyA9z7PlTqv3jDKgSPTwfGwsycXKUKLM1VUB&#10;JBFjd9bZ3ih9RC7FM0zGs+UdlrpX+LOFeHbmYY6OHXde/O+B+kziYdWtxNif47zqEHW2mMtI9xgk&#10;/djcXEnfsg4YJj3FzhvtWH8+n9SbwCN9ts8P4nbC4TvUKHR/7DNb2Oy9SfGmoKGXxr9h6MiyfLQ2&#10;f6vfTD7zgAPEEEVSo5aV/T1LL1IFh/glMnQQaGFZapHLSuex9Tp2/aYB61hJnnggtuZlx3GU/Fuv&#10;K5azL4sslQay9VbonK0iC5yS2xV+tT9dEeJYdz7KLXs5Jd6/7Uz0ZJCZzx0DyVNKctYYF/dqvFc/&#10;1x73FI0ptPCT64O2BJHH41lzrjTJ9eI6X7HPkUSz8gBQ3OgdDxxLOunPwspCSot7i69PXnyOTBjN&#10;qiuZddF6HYOoGoH4j2r7e7JrK3CdyeJcdcdgTrWSlfxT4D07wFnlYwVuMTMYu8jsorStPb6pYGgA&#10;JjOesUGe1/7qmaau2LusJWdlbrVKFOdW27QEtFFXEDXeV+7FLNHCQJZpmTJWCBYTWMDttdSxpI2B&#10;EZ5OG26YVpOStRMziQHWjYCVOTbfvcocSgfY9nadz7aVDq+lA+G96IHfYQNwu9lMLMMYBubWyj1e&#10;k3ysTGJCwd4Hfq6yxI7jaJs/M3RZJSreukPmEGv3XZmDXgE3K4kFz9+CBXDvsthWnS6olT6bfQY3&#10;KcKgpf8OZ+CWACzWoh8HA+bEPgyArgcyYDWaBT1XbGRPn9WaVuN+3gJo3W/2jRrwsi4eZijGqv6s&#10;I4u1duLa9Az37DvExNP+2SanniSPB+x5Bk+rVk98Ph4zxZo4rT5nCKravJxZz2iw20CS5Gjsm44n&#10;NEOze6cFSG026XXUKRBzVcj1zMUldD8DPBNX+xMD0Tyd95UpIwMKkRmF80OLYCt2vhdkY/zGWORd&#10;x3YGg9q7k1DPkNgKVmi46BncooQIM293O9FyHrXWBxPna71eT08Ywe2c+35oWcYifmK66irAmPdd&#10;+aGVebL1oGgMPuFybd68xWQdZT085pglHzD5v0GSC7pg+t7EfXD08q2ppMZSdj5ZjXPJVd6sgjdx&#10;MCic58VhknzsGGTAPZuTeK7gXPU6kDORO8MOxRXIgHsigtVeIZ8ZLXqeT/YzbHs8IyCwjg8Eob2c&#10;6BJcJHGanSuMLW8ZpQg82jWKkot4z1gI9mKUMVbz2/mReIXAl9Wc9+YM60RA3V4vhrd7tL1vJuH1&#10;jgcH075eAUlTrCDcKwHJJigbuAJervxj3tHuf1erfRUXrwrQHoDH9mWWEzPZGzYP7L6vea0Fm2MI&#10;coqRmE15it/x3izuo2eZZU0rwbN3i+WBFKC5Semi4l26bY1IkBx8JQUbgw5nfshUdtT+N+u4X4GP&#10;E14koZ1PGDva7jYm8+VJNqFEb4xR8pmovFKSuQMjGO26FRH0ymzcK1qgTrh3fytNeRY3Iw7IWPr2&#10;vEYJT/sMMe/xuvGZPBcWC3FNeVjr6pzDfYtdh+dLit1a9pmssBTWwYaSg/gcPHzYFlpt3G5JjCyv&#10;ZufXFbveYs8o+Zxzls/Pz4m9r9em88N7HkhowfOc4SEsf1nlh38YvEfTldXCYQnH5FYPyaXVNmJG&#10;sZ5ZI6sw28V+xQL19DY9bTLPhJIFQfaZYQLiPZ8r4A9Z57aKZoM7TG5XhhFsoV8x1Wx74ioZ9FgV&#10;nmkJ0yZctbDbzZcBfGoaiwkQgmaeVtWqkuclwo/Ho7UUWuM/bBEbD0DbqrRJSsfAxsJ5b1k+eGAl&#10;aGH3XLGHjSbEETyBoB8rtyzYvzL+ZYnDigmGgfzqAGAtWB6wwuYSm1NedRuDspXOPgbEOifQWPPx&#10;eEyHqxdwd2kOv8LPXdA99lse2vXYehu1armZLwPo7HWgjwGrcF/tWfad2D1eGUEW/AtR32OWGPh7&#10;XnVmrXShcQ2vtD3Z+2EBvX2OnjkUAwu8ggIDc6+KZd6/syBx2MfzeyyE8bqk7VXMmJYWUqtE1wRA&#10;wR6DQK8FNpDhbOcmngu4pzEDP2Q3DveZZQkYs0DWCxDRWHW87jwV9VRCxdvnmIEz09f2WE2qQc0A&#10;C/RP0IKyAp0SxA3Ag0odaaenzPO/n4Ec5MMYEPd+v/W4s9MHuRZoT2Ex08q4d94Dus/SSuuVgTJs&#10;fbJCjif9gcAN7mNoUrxtm0jqXUpX5/eKxOPpibOCp00ivf3Msipb8r9vRfYq5SmO0U0EAU70tNG/&#10;V1B/lHXK7l5rZSWQSWqJHKy45BGdVpI4qy4a3Ccs04zlLp7f0RX5iBf4ZZL7wf0Nv9tjD67IJN6e&#10;zAqeTMrBK76yAgjbj9HXA4kGGG/jHmv/G4lANuZiRQ2PrIWdT6zgwWQQvPj7/Vb/0LZIW2T0ZJ7w&#10;vTOfllUnGP639S9goDyTZ2l5szEZjVqUS50IlReeNoz4dkUCW5F3psJo65TqUobW0wxjFFZMZb5k&#10;iJ8wprEH6rF5gV4UedhT8mA66807zLeRyJFSkrjFoaOwr9PxzO8KD13OsDHhJQ7dnuzdePLC3hmn&#10;z4eBqW4sZaRruqRN/3tL5sLnvJKUQQa8BUAHSWYJk1l7VHnKnChJNTqddN5c9mRwbGGeAczs82y8&#10;hJ3pDAvEXIphWwgeezmL5/9gu8Ds+a6f6TH+LXivP6fEGYYFsGKaZ9q9YtWjIb3nqcDkzFZnvpf3&#10;I1m3fF+c8BvsjkAVBg8P8fIzT5GFyXB7wLzOnY+PD7fLkBXaX6+XPB6PIS9EyTh8buhb8peB9ytW&#10;jXe4Mc0kjymGiRkuTJbMe4x1tgEzlrTHTPPaCd8xlWPGOow9iocVS9oZG8q2fuBhZ4M2CxCunveK&#10;7WPb+WRIoDsDmGkprgA827LidXcwhtAqCcXvtQeC1zrpGZDOG5+V6EAAagxgbMXYblgY3Nnqq312&#10;TBOftdkwHbXhuUk/GJlm+MTKJsUsZuSHz8xjYa0M4mZwKTczOsZ+fofVztq8vfmEbFC2Hj1jQlYk&#10;9A4ExoSwxnIIcOKB7M2H7ji/TuLnZyODbqNd24+HFpROKkNmjaX6PWbKyF4lNquiqwd0XTE8rTTA&#10;ANKEDpzm82xJGM5br81ShINTXsFGE0DUWWbBu5WcQY1RzwCZ+S94YPmqgu/NZY8x7zG52LrSZGMy&#10;tnOCrUS0ClGTdSo2ply17GUA9lJKkt9YB+VZb0PRFPdgz0QbdYsx8fUKFFZLfLWfseB+xVr1QKex&#10;cB+oFJb3WWiQyQbTn2YdkipXVRSqQAOSgH0tLqiA/Ra75JTVVJ67DWUJenusLCaNaDtBVoXZq7ND&#10;Ls+zMD278u6iMM0ulqSx2IcVDtjvIAt3LG7luYAV5NK8bsWy8ube1d97oF0D5mKNzXIFdXJuXgLe&#10;NdoONtWbZUUdfCYrlrD976+vL9r+f1XA8/wZGNObSi1AgjyaQwtNYNlnYTyzYk3ivsBiKASnPVNY&#10;xlJdmRcyneyrLiaPnenti96+4nXzYseRx8z1THJZQQEZkkzm0VsnV14FVx12q3U872/i7ltefsBA&#10;Hoz17LuygB+TcGUyk1eeXyrxGbI0/65QeqAu97IVRnE1b7zfs//bQpx8gbW7mqkB4HzyvBYYVsFw&#10;FUYUsd+lwHLLubWbqRa8s8mTM5BmGIC/YmWzWIGdef1eYo8PsumWahLQMvkr4JpghtYivLt41d1m&#10;sZvB+DonOZlppSON5BfOZIpJEfRl3bpRZgxi27YWm+tnotGxd555nnBT1y0hzXg/4+XSSPZZ+dCt&#10;4gkLGiNe5xFpcc6yrk9PfoURAJ7Pp7xer0GZwQPMmbT1qitvFV+sOtOw6OOdkWX9h6lD3ErIzZ87&#10;7lXq26g/z96pZ57OsB1WgGDy4ayQget+tbYZEQW7l/H7sBvE67b6S8F7PES9BeIxDLGywpjQONF1&#10;0/DaOdEp2GtTYrqLerh/fn4O8iIrFiJjyLGgVKVDbDvuqn1NW8tCiN0MS0QkluooJvN4AFuJEtZi&#10;yxYv20D54reBZAcjGPPIC8xZMrACRr0uDm+uYcI1tDw7c9hj342/l6t+HrtHcQE1VkjCuYnFFQaI&#10;MaYPVgyZ8R5WnZkuZzt0ajBjk0QMCBGIY8kN2zi9YtTAkLXRCgTyVwDjqoDoyblYtgpWsFfFhxUD&#10;Cjd01l6Npn4eK9GTn2Fz3j5HBLPHwyk5TDZb3V87rY/Bgyx/jhVtdY/Fijp77oyR43VOoJlze1+5&#10;S5dgm9wqsBtNHH1WIya+mgyg5qP37hhgpcmp13br7Sl+4TVfFtW8z2LAkT5n1hJ4HudkNMd00lv3&#10;juRLc3JWiMNihnpxxBimjjfvPsvPdB1rr0jigbgYNDKwve2tYWTPMAYsMhQx2LQddrgvq29FN8n1&#10;u42uWvHZecQK/XjmuGSHyM80ZIuOEiWOzGFKEk0LLOtgs+fUvu/y9fU1gaCWPci6/yRLY08PsVFY&#10;s+OtJwnuU7NUoM+kvtJ3fldSYaXXzIqlGKcPwLXxjbCGZ/Y+PYbtFRiIe8Uq7rFdF93T5zHH6g7Q&#10;1hPt6lNgJANZLGi7NtkeaffH5/M5AV3ILmRMaSxqWxa3zZlYcQGZt/g7bG7Zn0NAESUD7Lte5UWW&#10;UKSxh+Y/CPzYmNUj1ugZaIt0FlxanYuseM0k7hggsjo72e8xWSz7nfo8LGOUfZfXOXCSQpRXEPJA&#10;PvR1sM9PgQr2Pq66PGbgtBdaU0qtm9Qrpngdiwz8VzDEK5BiPpVSaoAYY+UOzz13SZdpzwWwHTss&#10;sJC/KowgK9frrGp7IQFC22eRuN8rLNjuXpYL2Z/zvEg8I97n8wlgv/LGuwlrqs9R2bbYMbOKH7zz&#10;1nrr2M9s8yqNhYYtjCqkfmwAACAASURBVMx11ziYmKu/W6h5Bz+bilkx0LmDMRPmeSinZp/HqsA/&#10;E/3E6Rieu7TP8yx+AGE+U71cylsTKxKmPp/n8zkwsKc4UXy1hnfJxhYbfDweE56CJEnbZYUEMq9g&#10;bPFC7AZCNYMVAM/yDEYQwD0BOzZXZusst7FFU+ZNpHr8mMN4ksu9ABan+7KGtSsD2HcxNq/Y4sUO&#10;GsPb4iJ6DNhuRtspsSLIIR6CElh6vx4G/afB+9lgxddIxsN9pTfuJZteCw0LLr3EhxndYnXtXY1X&#10;Nhk9hqKauligChmXeO9nThJCbszRUCOiRA4v+y60UICBvlcUYUDDOnDtch3FOC5Jbz0emVDeQc/M&#10;fhnDhslwsE3HM7hkbOUf0Quc509s96ixXEqzXhqrAq+KGzbpKvOpgEkY4LPuixVAak0KYwgSiE4m&#10;DQ5lZjYw0ykPkFvNK2vV3P4bTPRCiBRg9QIQVv33NmUGDljWBkpmsJZd73Bm4BEDiFk7NGqRYrcR&#10;03Hrz0sLaR1078kT2wN8nXP73HW+a5FOjQCLCaAm/MENurE9EQtCdk1gm+LKeAmft32+6COh7c+6&#10;blNOQxJmAZVh3VfjZNvdMAWEORfTZuk67x0EEckE+NbCbEpJtrj1BK6yk9DcDtnnw9mmyaZddzmL&#10;nKfsW6SJodcS6QFbXpCEZ6dYoCyL267PQKfjOERCkP2xUwDRk73KqazFXYsIWzXBziJZwpLRabXu&#10;yz367aaM0YYtuHbdchPd1OZMedfVmDcnUUp6JgxuxkzUgn7bh0I3tzvru4hGmibGKKEWnWPcZNus&#10;xN0sobViGf1IgS7E2oFRNW4l80QEkw6d/8dxyL49JIjIcZzNfLisTUYOmY0+FUgqCYVqm8f2/y3x&#10;CNHsi7ntfxLKMw3mjFSXvEkD1mE2MbLJGGukJRN25TNwpeHNtMEZ0IddgJjUC+wxWbhRKvOLWCVI&#10;LGbre2VhcZX71IJcbobbgXRN5pwlnadEIAcFQ2IMZt5tm9VFNwloKuBEFl82jO3tLY5IZ9UqjvUc&#10;kWaQXnCanuh2U2ExHTKxSv3wjo9mdLwgudgYBDVkUYfX04hFktaqc5cZClqpRgWuPeB31R3mFfy8&#10;9n0EBT2QFGMrdk0ribhVAYARNhTEtl4f1lBcjTGthAIrQOv1Hcch3759k+M4mhYvyox4RA+va4h1&#10;yQ0dclXGw0qeSZbJwBkLVyyvtLnqivjV4sMmXVbnVj3zrMdOOlPrrlSt9dfrJbHFTPjcTQ5RPzvE&#10;IDHEEUhb7McrE0MsiOk8UJDmHXlYqSbitvjvfQeSBzEusd+BWAHzpbM5omh+OJidozxgHryHGoBh&#10;TFrjNioDTHGF5EYkm5+FNX3NJoabu0DSmdqOHwjhE4F5H88qMciELYX1WX8F8GfJFQQPw5y0ni1Y&#10;9McOimCSQe1IbeQNI/eEcn8TJpJ9qWPtCEhnqjFrjQEc1YbpntvOBviVdmgILwiiLA6Ld9DfYjqH&#10;bOw2damPWBNKGzMfJZYrrWIwJnW98tK0xuUrsuKq2+SqII3s7iu536viiO0iEUn0GTCWfccqhHa1&#10;2Ptk+JN9HrYY4nUMM7LffC9hKgTjvWKco8VQLxazezHG2LbQbHGQd4H7P8S815tSvdMrVoK3ua0Y&#10;tTjBlFXOrsWCw6z6zhgLjL3mbUSeWaLHvjrPU16vl+z7PgRtQ/WuBiQ2sco5y6bXlPGzE9U71fv4&#10;+PiYmH1egIsVOZSlYVXYEKQBAwXwkGYIYw9aFgiwecDYhazNxWvPbIF2ZuyauNxYPUYSAmfWBKdr&#10;z6dmLBtC0dhjhn+oNceMm3QNafGlfJYNNwrocqZTcphNYvFAxzbQnei/aRAYZZassbIiTA93VblG&#10;Vm4OhmkonUlpN9fT6OnpMT4cJkl7WcMlML9iiHSW7Zx8WcAUi0asOj50MugaTSXgjEY2ZGWIagt6&#10;HrCxAtL6n1NjGo9SL7EdpGNQFBvLvoAiO2EZ20JVGta3SITilLzVKuqxRT3de/w5pvuOa54xDrJk&#10;ie16eZskldc46/1to45yyGM60D7LtiYXiH5O8KSAt3Hbmg5oTkkkda8JDBI8hp0aJooU/FcBbDQA&#10;WxUwLVDPNK9tgjdJa6Q8MKN7YD56erCigGUL7ftenpcjOcPOoxijyNYL3TYZyDmLHPpd9XvVKHaK&#10;M+o+lAAs10S+Ju0YhK1k7zCm0GBc2X9Fp9Ww3OrzChuckzGYPa93V8UcTCVd2rxqnSXpEJGtfc+Z&#10;DklZi1hRXq/TdNDlBnqvEs8JoMvJ5OK5xyUGJNV/03N0B5Y2S77sn0tHRirFjk0kh9SAgDk+0Lmz&#10;NRaPSqGEoLqaQULYWmzQ5qNEA0a0jFz97oausOAUq2lcomt7wQ6yQfus9Z0uO2c8XyIPSKcmYl7B&#10;rnWAduap6b+cuxQW7HlPJ5qd1b3Dtsha7ftoGia1EHSmqmWfjB50yrJve99v6r6UwghASpVhSjlJ&#10;FD3/gWwkZQ2mXJijbU6eqbV2D0Bxk3KKfRpJOS/avqVyivWECFmLTmWunufRzu9OkDGxXQgiIclZ&#10;50aU4ALHmNCyZ+8VcZks2Io8gexPRjrxDGg9bXBkhjOgdNVxyaR/PLNfxli0P6+t84zJ57EMPTN5&#10;S7xQQFhCKXBmA9B6hCUlCennW8IQk1z09gyvYOJJA/aUJEzyLRqf20Jfhm4SL3ejsoWwb2zb1rrO&#10;81mKqVvdw/OZZNv3umXXa0gdXIyqbd5yS2lm98ESMaTfQwhBjnS2szlunBzFdIu9PRtNDz2jSi8P&#10;VmJV22eij6V4XdDIbtV5onuu56+k2Hts8VEviKp5d0pnK0JG3XlbV25VEZCxoGS14VNOcp6HidvL&#10;ua5EF+s5ILUOIznQolaJ36VJ5LSgpMaLGLPZ94gytyWGOkUxdo11TO3UJT9gMVFj9WEdaqEiYzeo&#10;uOal7V1m6w80LsigoHnrJBnxJMVtsvgSp4pBWZxgq++SmZK3tRADUfwzXgd6bfWM03fjyVqhyoDO&#10;Vxff0o4P45MkoRAF2blTjtY4GfNih+4VQGvZ2ap17pE4PaUHi1GspA5Z16pXGPC8lxiu5nUqrzrP&#10;xvm/mW711LAs/ZUYtfs/NYLgSJ7qnhU9Nlp1xge36MMKnZbgpyoD0e4tLa9PBvPwcWmv6Op1TrPc&#10;G/X+vWv/0+A9JgS24u+1vnng/kr3HkEtBJiRMYEPyTI9cChoNrbc7pe62qt2LtQy1kQEOwIsILI7&#10;Mh2ewdFKB4lV0lbXvbpXj7HJQE1sX6ab+UWA6FW1vAORxY5C340smToegG8ZyAxEXbGNWdBtq+nM&#10;6McLwEaAOcqZzsEN3dPzupoPOSg2sdaxdI0HCet5eo7B11hmwcmSsZhyK1zYdcp0D1ddFrYrwrKj&#10;VJvWtrJ64PkAEDtzR+U7sDvCOzxtdTkR3UNPF3O1v1pQqBgfp8EoFrWtUaeOFSw9bWtrBMqY8Zjg&#10;2pZ+bNFl+4e9Ro+JxrorbCCOjDis5Lss4zr3uta6mRupJogxotrTkITad3vVuYHvnPk0dIYSTxw8&#10;LWQv8NTgOWd77Wma36MkQJ6SF2bmzYyk52suydugAepIKHmAE0qDINMBgaGhAChcBzfXQBLN2LCl&#10;HItH2EapsYgnh+HNA0tasLIvnkcOi5HsM/z6+qxs4zh00V3NRVqQc0zNPbDIM71C+QHLCMbupXc6&#10;QktyMO8NTJ6sFRpgbaSUhiTV0w5m7D0r7YPeA/gdniY/SoCx/fhHkirPzCxATDzsg5Lp9bJEFGMD&#10;TEBXJCC2Z5d3KDRxD2atsb3Udm8M7GAyvyPx5+j31VCGFivFECUFrnEfQ5CXSQw9QhKCdfa52v1v&#10;27ZW+HNlALJPalnlJ1by0yvoYhziyR9c+RMxyaYrT6HRfDK5evxowsp0hi1Q7ZtT52EPWjH3VvkS&#10;vueVLn42gFUzTn+jMGivxZoo49nCYkxk1rM5ih4Ybb8z3kE/qid9Jd8xrU2PHUzyG1Y4YWx0r+sH&#10;zzsWx2qRBIFtTz6UeRthHm/PfgX6bBF31ant4Q8rg1SvmIddx5iLa8fDmc6pMxm91EZyVByMTr1C&#10;hv78cR6ybbHtew2YMhJ06DnEiJysG8rzwUDDXE+u1nrs4JpkkmVTx6XI0i/EM5+334XPnknLrRjX&#10;XqETYwrsSsc9+J21zfYUhukNgUjmOADrBJi7FyEOTLmBr6bmeFHYyi7YzQp03pmGxWfdNzw5Nkbi&#10;8GR+rRQ0I3dhvo2EqSsCxcqwlv0dk8O17HFvPo77Wx48+MY8a7vsbPCwRU+m0fPImYmq86TxgHz8&#10;PDw7rcyTh/ExRZq/HLxnC9FjV777oJm0iwXWNZGzmzrbNDRhtj/LigHeAn5HM3jVJscePguWrG6f&#10;F/AxLVlm8Iign2Ve2sofA1RWDuiuHn/9fwUkbJJtZTDYQmUgo2dOYoMbJuEwVNdg8x+Z8tGVgNB7&#10;wPu1TASmEc/ev20/XgHAzLh4ZKzbd58bC5q1kq3ailFbbPiurDwIvtmxZIRV5rH6jS1s4rzzq88f&#10;1qZ0yRMbvNkk2AM+8Zpfr9eSDYV7CTN+G66vJlzMA8OCvlcb/cpg7J1nhiAlzrnjOFyJA9vx4wXv&#10;+t+6P31+fk7mqh4I5TEv2c/b+RRjbAmNpyV6pf9u1zkLYtgZUHREpWllFsZPnuQnYoyNBWXX43me&#10;3eDMCRIG5rWuD/ETQKprG7hZ8aoo7iUUKsUSIADW8EV/x3bZ2U3XzmvmG3ElAcI6tFade7atGM+w&#10;bdsa628qdJgOFfx8CmZl22nGO0qYvqieEcrQXTGvXa1WSK6YVq+3FmwioGv728dHA4dy1nZ5Wa5d&#10;m0BrTKFF8SBFixT9WvB5IvjnFWWsdJz9TPs+rlgpyowrv6tgRJLjSG2uljncu+YaQ23oQuvSMF5B&#10;e2WKxvZvFodhJwLTpmaMK++aGIuQ6UAbwilNaoOR5GJnAevIW8norcgB3GMpTeB9ezbnqD2La5Z1&#10;xgYohNpOP0y8WzdQk4c0Gs1VfpB2iDqt9RgzDes09XWisbQF0SYgNaXWWFJAtTgBmR7I7endrvwJ&#10;2J7A7p3lJB64ar/TIyR5gIh3vjNTRk9az2MU2pgSn80KmF2RT1adCp4cErsP9k7sd9iOdA+sE1kY&#10;tZJ1iUaQIRTy0Ntxu5M/vrsXeLGkEgY98NIjM3gStcP8NeAdvvNkum+89+sVMfBaPb1oRjJhawp9&#10;kKwvApMixvmMa/j1eg2fi93HKWfZ4uaajLKCrkq24tz2pI1jiJNRsfXvs59znoXEpvKWOG9U1snK&#10;hjGShCUCMf+hfp3xUoLX2+eG/MvI9Xld4mzNMkxGz0JLnPViS5zrGksxWU5GullhYqs9CmOWVWeK&#10;x/z2ioJMrrrPpSBnGmP3AB1DI+M9NgAZ5TFXUuBecVc7bXE9sgKzxhp/pFDOOsW8QrfnM7jCctk+&#10;jKQTvFZrNstMXFdEk5kALg0P8wxh38GXGXG0z/tR5173QvbsdX9CaaNR8/909xL2XrHr9Yrw8qfA&#10;e/bgPE1BXGyssmWTjJVOJqssz7I3m6TKTkaDhcfjMYCvNvFnbRZX1XoviccgDBkgK2bCqiXUAmg2&#10;6WMv2m4Iq0oU06JmwKDdAHSSoukN/j4FO53K7ryJ9A3VriG/U8DoMLZAIk+dFng91uMAg3Zkb9r3&#10;iRVGj2WE4CdjW/IqaJf+0Qqytg1u5t16QeqVEadqHa8AT5QxYfIatgOAz+PomgAlp60WDzBpz1jN&#10;clKbE4zBhsAJFhSYKYs1Q2OdCyt39ixGVzCUlneVw3pHJgwZ/9gh5IGz7+4fKZ0S47bUiLXmPIN8&#10;Fxia2cIgFhpZMQIDDWROe503rBLtJcJMg53pfK6CyGmfxKSTtCi39lC9/2b43DuBPICKFkljlHSe&#10;cqTC2lY5qRi6OMJwTyr/4BR2VoUeDEBiiG4yGOsajiFKOopsxCpAZ8G51+1ggXV/j5+DHcv4L3/m&#10;fiA2qMp176DAa6xtxRGKcAM7Mi/3WtTAR4atZwbPine804EDM3ieoFxRW8MiErbif3KeZ2sflzxK&#10;e3iFphHML7JP1rPDKx55MmdIILCkENvNyeIQVmy0XPrCeEpDIV8kgElW1cttVatebE1q1CbzeYJ6&#10;4Vb6jMU4jJywMmZlhqnMuBJjGVxbyErnnWR56k5oRYPKJl/JWnq5ARIUVoMxvMozFdm2HgNqmzV2&#10;Z2IMiwaNrRBB1lDKafD48UwfmUE6nqE5dSDpqlBpYxULrDNt8JGhOL6zqbBh4gdcLxjvTHEWgJZM&#10;msljriNAwPZ4D6SaSA/k+739A+9vJbnJCBJ4bxhvrWKsK+Yrdlt7+vIrkIQBMvbnRo+iQMFpm3d4&#10;gBcD6CaCVQwSc5ziLA9AXvmHsbl9Fb8MWvvOfsakYt/5jrZn1IIa7ttXZtWsGMD2ck96FzsOr7we&#10;7Pxi69LDL9gctsD1ZE4OwLpl/LI8a3zPMpBekLiGnSmN+FIBzUH+USVllGiSSn5l5VkmbOfs14bA&#10;PcYo9kxhgDd67Kw6Huw8sfhCjFvr5PNiCjxnbAyL5txqVnxldO8V+W2Ox8gsrPDs5S+W2NF9XvJA&#10;UvBIIuw7PU9DT6bSO3O87nkstqivDq4rC7DbONsWeVmsy3BEJYpa5QX7Hazwz84l7M5kxN+3OmdN&#10;/I1Gx3j9Vp7NK7J7+Cn73nHOxklnvj+PsQi46vBl3XeI503kUkNCs0XM7gElVAbQkpKaikrtjmaG&#10;uCzXQfWSlfTfXwrerw5lry0mVSO18oA1mBgPH+/lM1a2PiQ7qY7jRXVp7UtlxkToAo+MKLugVwx2&#10;DHZZIMdYTCwZYNVWT7Jldch7Bhyozegd9syNmyXoLKnEv8NN1rYFj4cWgn8iIlFynlm4erh2ExvO&#10;HkRWEyZSrKroJQpMywznKNswPFkUBpxNQWHtAvM06q4YNyPTtjO/VqAiFnoYi8kziy0JrV/MYMkR&#10;BWmNDiWy4XXt279H1hdWgD0GE3YOeACE197NkkdMouxcZwCUJzvmseve6W7pMgTZnRdeZdgCZTbA&#10;9wxwVskxdgCw9lZMTG3Qwkx8kFXoJf2YRCsj2tOuC2PF0ID6Xf90KkDHIcIfZKm6ZjFnMrb9g3Y8&#10;dVPwKQDKfoudZ/CHjI8YS3Egp/dayTHYx+9nASD6PKwYlPNe0o0qSzAVGqB/nnkomqnOudc2Km8E&#10;tcgk9jqtGIhu4w47f5/PJ2XSeQVWPFNZNxUrMHpJivW7KMEyMFaJzN0qnpDKjrame4wN6HUp2mSf&#10;MXmfzyfde22RdQUMWuMx1jHG9rrR4DRMbB1cEwzIuDLVvioeYocgY0yzNbUmNvTPm8zQnBgHgScm&#10;X+QZg6LPj3dNnqRBB2BUD9XGhiKSAgVeV543LpBhOmv03qxMA2ORY77SErnIz3EEOa1cHL7jleyk&#10;PT9WybhnrodAOTu/WQxvnzGakP8IC85jUTPmMTOVG4qZlV3JpH1YXsrkOFnREfdZJp+QHW1mfNfs&#10;XLTfgTklI7utpCY83WQWW+Pe4pnnDcVuMJU/0zkU2VFmhHXZ2etAw03PCN71Q5NAmZ4MsGPP2yOW&#10;MeYpM6X2Cur2O+09YmHbK/7hebRiFFPSh+PxwHACLK7YYqE9e6dCVp7POwTTpvgcGPFXLG6Roi1v&#10;98O2n4XIc8Uqazit0QrGFZPZdZcikixoMStk+o5W72dev8mmE26HCAKzbA5ZktFKn5x1f6BEHGMJ&#10;r9j1HmCL681KSL5DMFLAn50FuAe+42PoMbl5riGXsRPKHV9hoJ4MK3YNeeRAlitYDMue9aoowPa+&#10;t2TKnPXI5MktXuoVCZicodelUvCZsfjW84wKHofe8asyl0geZfshk4rDbm1bTLSFsvLzgRJObfHG&#10;Std5+a/XVbcqKF1JJf9h8B6TNc/8pt2IMp1ybG3KIQaqoWeDaG8jsskUY/F7zCXL5rKHEQJKTOoG&#10;W8AwKMLKpOcYjYcl2xRXrNPX67X8fVywqBOHkwp9AbwWWY8pgUUSbyOywA2ydsdAetZJ1s9D8LY/&#10;B6kGkfaAH7UFWUuipy2GRosYFHpae/Z9WZBq0liGv7OfySrSaoIpjkHZyviNV/ZlMoXytGttYsc0&#10;z+x1YEtkgPZLL+DxtOFTNfPctm0yKlRZFXxX9vdZWyeuFWxtWyVHXvs16zBibGMGzq90yr39g7W7&#10;2bZUZo7iBU8r/WQPcNQ/ozQZzkcMhOyz9hjFV11IKx8CL/FiWtpYmBiDf8M6NYahaoDKEljUbFRw&#10;bAj4grgsF3utY2Jfrv3xeDRt2971se5I8lhBrGBiQWemVc8AOxYMIXuUadDO1zea1I3nkA8QMZAw&#10;pTGpGQLQEKmpsXd+ensy23ttcI9BrmWSX+mxMrYl7rfWSBH3dtTZNFcrIkHO077DYl6rzBfWvUQ1&#10;hWvibL/fzjPKEnNMnDww7/l8yufn5wDoesUAJtvCpJZ0rmoMxTogvL3ZMtVYjMbA3pW2LZ7/XuFk&#10;ZSbn6b+idjIjbez7Lumci8/tzCRgl9cBy0Aur9X5qmiBTElMCM/aSaY/Y/W+r4wbp7iDAG9XjF1P&#10;xzidqcUoDNDTOWyTd00CV0Xs4ftEBh1pyTzWZ1KaK5KHZYquOiZWkqgrw2sWU12xoXFtjExgLtO0&#10;is2v5MbYO2cFaK+Db2b0iWtaV9bfsxbmo6jurzUuVlDgSuLxHQ1qZGWye0FQesqLc24m6J4ONOY8&#10;uDcj8QpzsWVHpMl+PADxqqC36niIMRZzdOIp46kGrOLQZjC/YFezWMArXlx1LeP3M8IhFspYVwcW&#10;eNt1OnrYbE5hUWC11rG4gECbLdjjHp9qTO1Jv1jdc3beoxcNehmxfYPtjVdMZ/YzTAoUcQkmMcjm&#10;7YqZjvPeXr9ibJ7Hh0dMxeeMhbyjkjpsfOiR1US6Mv2qkIk+dasOA19C1yM0Co39sRj59fU1mNWv&#10;pF+Y7j/D5K402r08Tc9qlXrBTpwfmZ+eGocXSzEAOjhKA95+0e8xQ04CBdya55qy3KC8sJKqtAbh&#10;uNaU+KkKFDb+7/Ezj92tsgvGUIhleaoBzBPnKsb6S8D7FXvMJjgtycixFlCC5DNLEBs0hCaV0p2J&#10;M3VW1geqLsS9MhJFpG+G2KKOLFLVl/R0eXHxj1q/MlXX2UOfDMAWSSdjBnjMjvM8B+Y3MoW8hWXb&#10;MPV+EJBlppQs2WRVYKYnrcGLTb7ZAThvVFmKCkUSlXdu8jGkWqkH+ahPnCvolid9Lwaws4ruSoMN&#10;AyAs5qARychcrOzcWA0wpTAVYkXVUZqkbSYpSXZabeyczFk3pa7b6iWuGCggGIcgmleNpJu3o9fO&#10;PC48x3C7uZ7nKR8fH4UJZMAYxi5AFhoC+6uqMEvSvTXpVd0tyMP0SNkzvPIQ4XM0Njmh8v72uh/2&#10;pNCyF6eWWMIiwQPHBtHDPhCjxKqdfRxHBWC1Ol6Y0aU6rSzvAtImBVmrYaAC5NbbYajExyJvUYyW&#10;89CR0Y71uqZSpZGHzEFeZP97jNkUdC6k9vyy2FygGtbGUGRHIDDM9XqlGkQrg0CcAg6ybdp1m9ZU&#10;pm1tmcI2yW17tz5XyaXTJobKYlODvBkMYKArdl+FGOq7zBVMSe27q52txMq+OlOSHISCA536kp3g&#10;Pg97jp4JvZDS2fb6WrJ0uaOBXZz9zjcvYVPmoZUUYXufMmDEdAnZ2ED/jUmmsfnAioesyIXAtVSW&#10;Yq5yOGfSMzRWsF6a9FgIQbZ6rjDz9RzK+21zWYwBaB7lJpjnBmNyemxIfP6F1b+1AkMIVuZwrZ/q&#10;MREZGGNjQ0a4YGSB0iRjdVL7PrwC2fDamCm1x5rC4og+c5tIDM/feLCt2FG5dcXGKhtRztxNIu1a&#10;8rpGc86yBeMHkkvhfUpu20OfO5G8DrTh7A1ZjvSSmGOXvglBkpI3gnHjCAF9xMd7CmZbro/sSGeJ&#10;w7yks34nsoGzsSAZ2N5nKvlOFnlsxW/hOA7Z4khIGNd9NwXXOkprRGx/niV0cN4jwUUlpa7k7ViX&#10;ifXwuNJiZ/NlZRzpgeuMMHXFdlx1HbzD1sRiAJOIXe05qw5Ye637HuU4zubNYd8Ru29bDGa51kqy&#10;lsV2um+oNrPn/XYcRwH5QmjnRLvHyEHFLlWXmwfJmY72OyF3qcGQq2xfCJJAFrCZMkuVMpvWS82j&#10;ameiylZZ+ZuV70C5nliZnULNrRHQQlNIBMtZ0RtzYl1PmL+wfHwlB8RkUDypJ49IMXSX1fMsn6nF&#10;nrmahEfQw/eKRQ38Dwv2tgnUthBF6jzJ0n9/JOqNBLD2bzXqpntQ6PHnsEfUuDGXyFXU7CnnJLHG&#10;GBJyk1RTPyi6vxhDW/VUklDiayWKpJwlbEVSMzj7iSctzTpB2+/mmWjlEUYZyOl11k6FUiIPtioU&#10;5JxlrzKtTY5Ryp+LMmVoZt1tGmTtlsBiUja+eaHFomVCVlDXSJY2ib3k4ZM9Bh6xNr+ojF1bHl7B&#10;1iQrLnN989zyH81n9AVrZ0nBETQmiJJznDp8Ho+HiOTGxNf78gpBSHZedcqx4heLTT2MDAtW/btt&#10;mBgkxK3EoxKmloj++YGSvpmkFeKYdr0UUmjt7A6xEZnOM8l5HoNigYfhsu9jRZyVwTErJnu5xJ8C&#10;75lZEdvU2SQW4QekPdhSCnIcL6rnV17Q1kDZsdKUKePHtnXbRFMI049taCvNWc+IgoGS2Bayqrat&#10;gkxryruqslrGdFnUMuhBXxnWXrX/rKQ9WjAAz35VkUO2QP+stVQQtnnjQmdGf4zttaqeMhbOqgrv&#10;bXzZBKRWw7FtbjXgtcZ82P7DCkgzLN9jC6/dbMV6ZmBivw4uk2PlJVDLzRbVPHMgdm/btkmSICn1&#10;+Wr3BQtorkAFz9CPzRVPYsrucyvgHt8TYy8zqQMGqK9Mcfp63iVGq0cZ1ya72IJ+YVbN2uTa3+ck&#10;r6+S3CVkwpnPUHuZRQAAIABJREFU1Wvbtk3O9qyzuwcPz0HXhUl2PCaPBbx3YjC91soWaNeTatAm&#10;LbCaWWK1+DY9Q86klux7BTDJJaZPvNJJFMJOs6j+uPd0Hko268IWXFcFpW3bW3uy3vRQQtBKjiM5&#10;Nc7567nenyuyI89JH3Lfx2uzf68maKzgjdqoLE7wCllYUMTzTc/tbdua3AzuBysjdzyDbNF+nDdj&#10;0Vff+ZnOViwuev5BsiQ5UgH5bftnOxszYWXlueDOWNnsfjw2j96LLab3+G5rWwkaSr4D0lmwRWMh&#10;S9xA/V8kJOD+X64JJRukBf42YfIKxR6zjsUwK4nHlfZ2CIUNHhRIEpn2Q24WO7fD47nrrU8Wk4wG&#10;0HmQBitzMrrSFywG1edwZkOOCT0JV2O6KxNzj9V2HIfkEAcAfygAxSAh1f0mdSmuLJkyf8vPWQBd&#10;hmIrdlEURl0BGYbaJuzlMdaiKCFLYR6C+vcrmczVWvZkTTHWZpJfq+FJaGHxz2P9MTlUjC89eReP&#10;XOHtx+90RCL7zoKzXQcb52WmUlgecIIsSw80YPsjk8FcATgoXdTy2JQlgu/V4EFBivUxx2mvY7Il&#10;c1fVbDhpY46pKFtBPLynWSalXkNO9J2vZIvs3LU59gqsseQRJJWtYlrMo9n5xSQYPOCWglBWgiYl&#10;SdAhYT/Tdhrarpf2voB4ZuC5AQLq7OsxJxkJf3lid6dKegse03jBOrYybIMxZk5Lnxa7fjvwnMfQ&#10;iHgcaBGZSc7imse1yqRBpfEowuU79QiZ7xiWIz6jRBYmbaP/jt0muRbp22ejzJEWzUAeaXhfMJeH&#10;Yoauw/9L27dtSXIqyToQWa2Z+f8/PSN1ZQZwHsDBMcyJkrZGs2btlrouGREEuJvbpecUxQ7ks95F&#10;SR87aXe3UfOsrLwBCTsXTnklp/w5f4C89vToGtD+XYlNdRnuM4zT1pSnPY5lDK2E6upgtYH2kZtH&#10;/ggNHgFHTVVDVJ1UleXYBaG7CuI+pZRhB/d1WZzqQwf5jEiA9sqj/3RUx6zXf8JB/lXmvR6CFoxj&#10;wPH8b1wGPidMuqlw7+SdhS/L1Kr9e5pMPxL8ZD83K7awWXkKX2JTOSbdffKus19jPSc96TbzUMUp&#10;Gm4E7JBn9jFe03iyQbCNLvN10mtiEvunTe1po/TCZ5hEjQ0drGwZA/K84p2x3W3h6FkdrEVnK45Y&#10;IZhgk8DDik3k9qTrRH83MkaeZFXrNWjwTKByKWWULNIwA/RbKT8WlR7rp9YqWYvdGDYLCnaIeZI1&#10;FrBti37PS9lrQFmRrgxbxqRANhpOvRk4w4YkLPzK24ORdX6yY7BDPcsa1sYm5yLpSo0d1QvtfE+2&#10;zMIikkGjn+B7Z/B4jXFjupQWOt7XTeyBzU+KHeqfaeyDmCzwlGOwDw+FhkeVzL2bq/NuYQPCpNM2&#10;q8Ay0NBv1POYZEOqp/MH1wwOPKz6Yuw1JdPBrpd/cAJ6yg99O1k+CdrEnMKQJ6M70EEtMkWobz40&#10;9RbcsGeIu85h38P8Fk/BgyAcBiLi+bcx6ZXFGGIHNTqY2httSw4Y++DDmf+0N7L7wJ4NZgLN2qQY&#10;Fl5ZmMjez2f1hP2dFkxgNY59xxnDqpR6YKKFbRDlgTLMohH3AbtfKFMW9wHXZz+bfAATImcD1H4a&#10;CsqattN7yuouPhSLxzPWWy8IwE31re+H6wWYIiB0XVfzU8/cwqixidWGq70jjWQwlbEK8LAewBIz&#10;0EZy3pt6tLR7Ams9GTwDRdmZatelb0nhs/4tCecnahRW33hAJtqRsMaceZKz4EwkxTAQ2stmQgs5&#10;JEXoOvD6hs3fV7hS0GM4s6H/iXDlgcLeUATBGdtjXtfVav0Y3B5DzxxGdvGe7XFAEiZRAgc6uM49&#10;v2DPK96zgGGEETaY/EmWjQfo49r3PNgZiHYi1dk1hoMtd7AjfhiovXdW7YUWg9jHPHk3WxeEEsqW&#10;H5RzHoSTHeSS0VOcfLu9M+Bk++qdWcv3ixzdF2oP2E2B2wvaa7U9FHu+NFeiVBqg7Sn22DttwXjE&#10;tNh91frwxMI/KXfdvUy4lZBHrPTuUSllKk9JmGkIQobZaRkQsVrd2gA9Aau2Brd4o2e55akiTiQQ&#10;xCrW82LawSh5x7N1PGUX2GuxFjQ/Yds/9Z4WC9O8yp9Yh7Hw2hP5AzGVDQvu2AML6vVsnjDPwRu2&#10;sD3QG6iyd+VfB++ZnxROWnbwOdCAq/YzVBbVPFibTc21AAi46cwgK/DxBgacx9jGIto2J25YFHnZ&#10;PJnpE+jtJQw/MdVOrHcEUj+fz7a4bcFrbQBOE7dToWM3ApwCIruMgQ24cdmp9mmTZOxENo17kswi&#10;4xoPTwUzV0DBlx4+edza+5trIeySOCbTrIhjYAIGie334OzDv2xOCwvIMgtCz6hobM1hc9GzK3LO&#10;zV2ks+Cq1ClnPwQrs2KGeTLG7nlvnznz12RAyWmtsPf8KVDXA34Za95+Tl1Hr9drafAt8MdCAlmR&#10;PX3ckogUWqjg5/EKcSw+Y4zy/f29Nl0hisTSPSYb2FpK7tYocVcBDYuNCc7KAJXyZmXUilxrkdUP&#10;Z5P0wIBmd58Saz2wHvTIuvUm4NbCy37t6/Xqg4u8hUcvQbKR+3yzcGs2LBsFhwS3wWQ2UMgE+EkR&#10;wCR8OIxERpS1UHkqNq3cMcgqCWZKGPbusrPQfkaV93sZLha8ZTYj+v6hN73n221/Nw4uWTYIqpiY&#10;wgnXJ3s+Vno+uA/9fWOsV++eopLAsir3HJq9aTgFu7Pnh2ue/VwE1i3xY9WJyPFMYfsly9lxrVke&#10;A8nksF8IHcSye8kGcpz8UmmTxfYRtDvDM44FarEhsN4vOzQ4sY3bORAeG9Xl2T0Ak6f1ws5Ij2zB&#10;fodtsBlLmzV7Oc89//P5SIpRYujAy5Vcxp0FvTC3idfgU3F6an69AT8b4noqUkYM0r+/7+a9zsB9&#10;z7fb84r/SV/pAe52PeGAlIEFtlZn+Qmn8wHrcbaX4ND2dGaxns47/5jfOp7NJ8s3XHsnKwRmK+sF&#10;eOO/D1AqBiANxcXyE22z8N3zgn/pWpCw2TvZtaA97wKKdgVLG8q9+vu3+pxnok71glURWPaVhOIC&#10;rt71npT0nuUle47M4mdn8DrD9MrZwiyP0Pan2CcNCzYa8CmLOm3Uk71vZDa/aoGJtsgx7utFmdc2&#10;D4T1b+zvsPbC67Z2xUreYQSdWusYngcJj5bJbM0w8tG2vwivoX/qv+8ps1Dh6/XTXu3nZSqcbGHl&#10;8B7hvjE+75070avZP6bQ7foWxYbii/lI/lScBIc4J1X0ExOcKex5fenvfwy0toQyu07as1uxtvf7&#10;IzH0ENaa3aEgGzyx+tjrIzx8YT7fSQSc9ueFurh4RErFdYfqsBOQqsBnWQGtRuoWLyuvP1PxLYBs&#10;XcSCzhneyTDlU+/0d9n2/wi8x0AyDJ85Af07+FykFB4uZhsIr/hnzCXmOXeaCgXnkEHbAk9efdq8&#10;PJYEu6dWioabxxNL2vo5l1Ll9fLll6cQqycmm90oTqwsIRKxExsN8wFYGBvbAJ8kLafhyQaaQ2GG&#10;z9R+Zgt4MJsEBAk2iwOpm/TGfFDalGHoqP+uWd9F3gRjBsEskEXilQbrsYGQnd0+7k0U9KEOXZZv&#10;pXzNdqFuww92n5gcdFxTBNNX8w6wdcMAAARI0KsalQF2zTFFhid3ssxItmawAbJDI9Zso+LC8272&#10;AEYmkzyBUlmqhO4xn9WLr8qWmzADw2XxELRrkL03bO9a36OyAY/Dc/Vhb13WlfAJ/OlMQJshb2Az&#10;CryQqepD3299PxDoYMwS1ljZv1cADQ9/9myx8fRs5DxJPmue6bsUZHknT8Dtcl2EKRd6wbyztLSw&#10;lSVAaDakOoCXMXDUYGGvCbCsWC+glDE8bZAbDqwQHH4qbL3PhgWep+hrsQ518Z9XMJ9Z87Ezan1O&#10;UUJIvSkw53st2z6rzw7fS89DmwE2J7uwn7CP7B6ILEB8rt677dU70/rI3vfdt8Rnt9VtAMvea3u/&#10;bD6KN9hDIM8OhfUfzTKiZzuwZFGmj/dYmYBYY7N6fwz1JFAZvms7qMxEc/3eIM9rlO2Z42UJWAKD&#10;B/gve3SIEobnvyEMhSghrINV/Vnv96flicC72qwAZAztcVCGQ7Jp41BdIkx1akRrbWD3JkYw2JUL&#10;uw2Wp7bAM0bPb1sXs3XvKSy92sRjWWLfwM4prs5Ygyr1z3Zw6JEmPFWZp4DwbDB2wDW4wxaWOWHP&#10;JnbuWlIIq3lOjHO8NwwcXlRnQWio5Pj6cGYvIzP8pFiTutfxOHRiYYUK5irRSK1Nxh4cw9G6xrPw&#10;YnWXl6nlAZ72/T/14qfPwPZHDAe2waRqG8hyaaTugB6SLjErD2ufBZCU/T5oNl3rK/ugpTY1L1rg&#10;zL2kdE9qsI5UOyUE//ozZsOVU43CBuv2ndtCQYNIinvwpCqPvT0C3xlPeYO+98uABKygba+KmIaH&#10;42Ffflp3WLMw+2w8v3ciBiciKvP+1B9u+1Vpau6xz5sMtSplsTRkPdN6xu3ZEW647oEp/6SWo9dt&#10;LL8Z4x8JEnPAEo73tdYqV7oGq72936ul8v1peGG6DFvcvGuaRVIhj6xKWfJO2KAD9wQFyNsQYYLs&#10;7Xr6kGtZh9M6cw6qRPJd5Ja8YBLFZMPhcGtg+A4RW/P5NO9JjDXrHAZonkKrC9WyS9fW+D6w2FWi&#10;H+vHbAbaCRv+P2Hen1J198Or0IbG+6yTybP6ETKWKH4PS7JnG6JnGYBSF8aq9Zpv9PVmqgE8FOzP&#10;tVLLk2SGyaTsRoDTUmRjKHNIFw+TxnpyIA/wSOAx7bHNmFz+BI5S1qEzYGCAFpOgskbehsCtHu/V&#10;lal7YOBp0x4NQpClCBr3r9yb7NA2RChp3osR+zlWBrJ+Xgu6LOukFgmVN7f2XtjG3pM+44HDZEPY&#10;kCXwz7TehXgvPUUEYxqeJMf2GXiSUZTCeaFtWMyyabodPDB2Lw8L3g/I1ixf8wAhrGK7npHRvRUQ&#10;ICef5tZCmWOeF+VgxBSfKc8GiSHE0UhZX1XmuYrPBpVWwZw5yMhDMJFJ35Atbp//5/NZwBGmXlA7&#10;CAZ62eG0x+44/WNBBk+l5AXhMNWKF5z8LNOXzW+egY32Z159j/18PoPFxFiOjKVVqxD2JYbENyZF&#10;zrtP6JNnsWXHYjONAxpmb8XqmxkidR5isSGTx5KyzBtsuhhYE0nA+b7f2bM6jPve7NcKZdSyOsUD&#10;PlTRoPeWP+tAVRZPdnlPzSc2PyLTMsaznrEBkrXu/tTsXGjvpfx4MGa9MRGU0oEEGzJa6Taebcua&#10;7LL6EfIsybVmPIWwfX19uXZEdvCtTRQ7X7x3DzMssD72PFqZH2kx4Zh7zViPw1q0LND34b5v+eOP&#10;P5YBjn0GYi10UvSamQ34wCEgXu8MsZOjqs5jxFk7SM9K7KlZtMHInjUOAvnWz9uuM2/I7A3R2Wdp&#10;Vn5J7vvj1kX6jusQSweMzEpVwThvsIaMaKbCZZ/X8xj360eThQBAOhv2WyIII5Gc7g1TQHnEE+9Z&#10;7EHInMw33u/KB2dIMGEKiWVvjPv69YgXCIxu9qvVVwMxsoaHEXg12JOtmGdRYX8/U32wWuvU91hM&#10;gmXr0J76gZykZz8Ly10+T+CExmAwoZMqZDlnZHd7aNfTwEV0adAsEnZ/GIDuqT4926jxPU4dKHYf&#10;D7L4/J2y5zwSKZKX7J/tPuuBgJ5FByPL/RRIPPVjHsnS/VmlDQKZjRu7b5Yk4WFNpyGDvd9qyWj3&#10;YCS7MNXZiYBzUonzejkOAJ8R0uwAyb4H1qKN9dT3nUdvjGe2/fl3MWrbHtg8WEF1JZaOs8KxErN9&#10;FBuEWTx37sXroI/1VbVUSZ2sFdXhgfQJnlo71Af1Hd1bOb5rMTgPi8U9ErEhZv32TwH8vw3eYxhc&#10;29QSNILz4W0bbF2LbdZMaTGIBYy3kNHblBUe9mBk4AYDStnGhy+lB3zgRsZkSJb9gSELrBhkqeS2&#10;mFCWDyvO7AtvAXRmR/AkuWJFHWuWveHMiR2PzdnTYOH1eg3ZJAuMYiqBUyI7KjPwuTCGtHdQ4VpS&#10;ltq4ttimd7UrUdQ+CsEcvUar0vCZaI1pEkMahdIINHUYmm2v1k8W1hCjUCWlxiJT30sLhPyE2e8x&#10;5xh73jJ1JXCLKqZSWUHU8OOmFVPXPZm0rgH79XhwWBCcha1YGaYecoxhsHn5bWBNHhYOVkbavl6o&#10;TcQWfGQKzjiAH51GyxKuXAeab1UewKYqpak0JPYQIpCrymT4VKlNxixBcskSJY6APwVLUgKmdJEZ&#10;btNZLrWI1FClxnktYQAnJjyrswpqX7cWgNR1vS6NuhRVs9hsPonxSlI+rfALXemiAHKQaSEnXT47&#10;/r6qd2SWFJMJeFOWaDRNgMD73N7hwWBa1sv8fLRR6E1TWYoFWVgE+sxLtXmzWiyJpKSy4DyAKcZ8&#10;84aDVUSu1zWYcPOT7WFSLZix3c1S8vQ37dfx+dyS0iXXlWDYp/LqstxP65vqMbI2cDYEyYNYoaD5&#10;Xrim7ps5m9QwQ/NEZpbJKFjrApTre3GlVkPlnEcDfLIOYeciEhxQseUpAey73Njak9G8sRNlVVnF&#10;EBbpMzKFUCnJQBPPFkqL9+ERFMRVk5xAf6vywYbZkiva/lnlusyarEamH9c9GENs93rJnuXtzl3X&#10;y/wMvVZVOcSF3e+BSOxMHZ9/sMVl7Nd2wMlIJuw5/KRZHcPqzqKK0vZDzzvfsrw8hWHJpdcbce5B&#10;/YyywQdqUVCWZzf3qRNJaFgExTTWV+tV7i41j6MWmwF8a8ZB6M8zRZSYBwmhDrk2G8pNSyK7dssy&#10;EGLMcmahwta/PhdmJcYUB6j0s7/fYxai1Y5tWtFKxaqpmILFA6IVDIhxb5qZWs6+5+rRjKANMuNR&#10;saDh1ixDx75LCKx4+W9seGsb/ff7Pep6BkIgwG1BO1Z7eqxQJLB5YPIJBGwB2HU5j4cCTF/N6g/I&#10;m62K9P3unkeizH5jG+4UPZ+CLMT+6vu9Iylt3EupI7i9goLjSpdkuVudFmScgczy96Sk94KGT33I&#10;yYb3REKwaJMOGq/XJZ/7s/StYx/q9iLr+VGpjYol92iQ5JVmfaWvs17f3XPR2nkZCWMZLXRW9i3t&#10;x0HFOv5co0ioEiVufQVT/OHPRmIDIxfp36tiweJSjUkc6bMPIhJTXMh0Xp/KiJyL6rIYoFwUu5kD&#10;LYY7oV2HNwxifSlT2+i14/6EGMsTIS0ENoQoQ/E55uRWbF+nsjaMmloBfAVEp5UMO592NwcxPcKq&#10;VvEIvmxfEqLyXr8Gn0HdyMWq9JxuBpr1ttZX6/kV5b4/Yu31SikjuLftlzLURqpytNeoZ6OuZ7zW&#10;3C2IxNi3ap6i2j5rnyNVhtuDxX8W14g+HAiDDV9d1Ww1qprSQ2WvlOTOeXGn2LFf6ftUGWoOfR+1&#10;B7f9bDUExU/5dHxA96K1zr9zJ632+9uspEVCahlJodgB3gyrDh0T12BeMc+4FKMQkTWI/acmOn8r&#10;sJZPM60fU1yY2Czwbf55DQ49yUFZsJf+/ELCbCxghX786O2FslTWFGKhg6CtLb6QleylD9sX8uvr&#10;a/NDPIW2nvyTPDkpHkankISTtze7J4xl9RSq5Q05vPvkfT2CuN71M1YgA/JZ08kK86eQW8Yq0kPo&#10;vrM5pMJo5EJIGyAWQpDv7++lAffYauM6cpXr9ZL77nLHzgRN6XL9E8d0FQ/5IGOzwcnqaSKPjRNj&#10;auvX20HAKG6MB53+TOa3aP+XDQ8YA/K0/jxGGAtPZT/3xFzSvUyvF/M3dlZhOQI5k8FlCwkuAfeA&#10;IBGRpCBTB3xCBxWDGeQ0myRlXtcNYBxNRCj9YO/7dhDJ5V6utz3i+TOk6hCrKjQ4ix2wKQgh9qFx&#10;HAB/vssAIWNaCyj1n4wpSIttCFtRGYLvyWiVYApUSYryMszUwVywBboG+HYgPpkwzDsXuT+zudJm&#10;VFUDKaXGSBHwOtd33XRB1Qy5EFCf66A2G9ogbVgSowFnZXnXU7x6MZhHEZKuuAyYL7CCOoHgWsbe&#10;+d6Yv3rtm2+4+lf26x77by39nrRntsrAG8Nfhx+22S+EdcTYeuM97N+v70U1w38txqIF5Xs9o6FZ&#10;EdNVF2WfAvRmYKbFcF/vh6inrWj32M3ILuXNybTqWM52iVzaWauxLCqDXNacRcLGtGRh8gw0ZKo5&#10;MT/bqjAU+MQANU/S7J1VDMCfwEI1Q7QiVWJ/LpWU1tUdULe/a42PZfWvIHldnmsXFbuAKzuvrF/r&#10;Upsab1w9O5m/70mB6REFluDtAViYwcGBiTeB+TXAb/gcVzHs3VkjtWHKagmlv0//bO3c8F5vtaYY&#10;q4dSm5f9otzpUvWSJaRrtQUZOSf9fCr9z71RG6FshHltr3uCxXFTfInsoc5Y09h3i9X1bKBlSUx2&#10;T2TAPYJZ6D+9eFQvOQiRAmYWnPipOkr3LUt6YNepg3mWH8JqfMzbULm7Kg8sOYpZP3pkC4+MgQQT&#10;vRbGFmc2VPjsWP+Fv/P9fksIQb6+vlwFMwK93rqpukGagMhGjp9B2Vq7M3CwmsF1NMS1IDIsG7Zh&#10;otkjbd0T4swgsXkdngXOOP/6+RoE7E56nRuNPUe60mI7drKB8pRl7EzC7/HsUm3Pw/rkYTNs7l0u&#10;GVSK/f0pRWrogJesZA8JQolOCgDWfr5nXdtRwdbuGQ8EStZf634YzLA/iEjJeQHvl74HiFT2d7xS&#10;Iyqm0GuUXJeAW49Itw27wXEB7a8Qw6rdXpSdiwsLPoZtWIh9GeZwLe90fz4hxhHYHIT3/gybeQwM&#10;dfpcq3L1FaDiZnFhmHf772tNNO9HWEhooU7nALsfzP82g90bGNtqpRBS/1k8/2PFDVdrU82OO6mW&#10;1/fWtwASYaq/aj6vEu/ssLkNeiapI/dB/p770kiT743gVkqRkKLkW/ffRt5UgH4QdmuzRY4S5X2/&#10;l/eNDR5s7a3EhLHPKcGvE7pCrpvqWQCsz6MWSOM5sjWZ8xzYVqlyj7VZJaU+lMim763iZkVpHy01&#10;LGpifS7KRyxSlv5nnI29zkkhyOtXrz+CIbzF8aOMenMOKQeBrNTN4WMMuk3BWmS1iv5XwHtmyTLD&#10;qniABg+NXIt3z3YHG1Qb6OEFJOCBgbJYFvZnDwYE+VlDhk0Sm2gyj2o2GbSHLIZnoXQTD3Rlj9oC&#10;EFkZnje7ZaV4slXGYPdCWz3JEyt27aHosW5OP8+TEeNmyp6fx25GUMcL/PF8GU/yHfze63pJGyKW&#10;OWqW1QO3SYXjVtzj4a/re7zMOlEteQnj0bVxGbDYyvBPHosnefBp+IKAmCf1Rdn4KdT2BEgzSxLG&#10;wH9iE55CZk7vBF4jA1Nwv1I7CS/QyMvCOFmjeJ543n9bwR4Rz7d+ew8Ik0JMQ6GNsPUmpSylOr31&#10;vH3DnivanCuIx/Y3ZBtrMy690eRMCdmCTFXtwtQKLBhP393cGxK7RuzQFN89+pxkVV2w9b2xaqTS&#10;gXQx7PNIGq3pA3yZonc9s/S88VQcpzPkFHiu78GibgpxawYmMLAyu+d5Isvwbt0zC2Wfn+ypSi1H&#10;NRezE7IevcynGPc5ZPPZYEsajBrjsOxgAA77bOg/epLfh4mqbXt0jHG8OwgaMXCQZxnwQTcjXrTn&#10;m8fwLucsUdIo2L0sH69u9XxV7eexoJ0qRqJpmOtBTcYDJcV9Nt45a8FND0C3wM91XZudFwJ9CP7Y&#10;NXDft/z69cu1EfBIC14NDmMNnxgShDKRowSaZYVWW4tytB9HpbY9rOQWqi7EYmQB7KS6hJ19uLNy&#10;yMdwMe4g8Dq8WfuRdZiWN5CTAUifz0e+vr5oXeP54Z+UKCeGOFMpWDWvt5fr2Ww9/hkwYNm+lkjl&#10;WZ2x/CkGzur/fj6fDURSX35r74O5Swx8RfDnRA45KYlxr7AkFGRissGsfjbdn/B56HXg57P9gSUg&#10;sPf3pIS31qx2IIYAJNuvlkBkZV9C7RJjWmxbPDu5dS039j4DHvHsYde6AbuVKy3FqD2tFQUOrTzb&#10;JC9n4yeB1EyFw87yRT0TnPyEzuRm9cJJNcnWAbN1ZT7vy/pNaQCXupbxPlgLW2bPbFXkT7iFF7yJ&#10;yiXMPsN9+LquhZipIChiLV4fwdQ/uGYtidWS6fDrPGWcV/94Cg/MdUKMjp0zzOpY91rWp69qk3Cs&#10;B3HfOJE3Ffxl74JXc++2OzxzCV0X+LpaFcNsCHT6Zx+MVqLSj0adVJf/XuvdldBpxaisMqsGibEa&#10;K9CuHO6Kme/vbym5SExxAPyD8BwmsUtClVzuoQpQosHsuUPPAuo9ZqmLqkYDrGc4VyeUmPrP7xfn&#10;t97ZOlKYvsY43MY02fq2/hzAftSHh9Z3ZeDRmne0ZucFQ4Zq3vf6MxvBMQ4l6cy+mzK01K3f7u6X&#10;LzH0gcFUlISlTvq5fc4/ts3RDXhKP3evxbXJU8alULaX13jiVE8XG06u2QQSD0/9Ge/3e7PQYTYX&#10;nu0KY6Zo8cqkqE9Mdy+9XV9GDLuyflf6mfQFtEXqYHoaGyJshE6HnxfoytKTvY2YKQ/YocNkVydA&#10;1fP884Bnz9aGNfHeNNvLQWDr2JMcWwDSHtgIsthgOvxau5btIanNoYL4+M7eN/e9xd+9rHEzGTwx&#10;9FBGjQ0gBsF6jIPd31q2ptZ7d07gvwdge6FenkKBh8jUTY6Jnxn3w9N6tIC0bRbw93iDlJOHP9s3&#10;vc+DBc1oJIb0OcN7ECQq4GAKAg2Iycy3eNihVFMYTU9Yy/6dDYMM65gWtBNosLEFysd19kN/Mq9G&#10;Ws1mO7DbJvUw6LB7KGOgpKfG8dhyuKbvfMvr62sBT1gQ/In57nm4/kSl1Sxo6naW4f7IrotlFaAX&#10;IK73jUVeHZVT//1oxxehMR5NNfhh23crOj6zw/7GY+Y7Mtmci1wxUSsbZPqznzE/21QPxBQ7MFk3&#10;Nj/WF2wSiDaZAAAgAElEQVRQgusY91VGFqjB8ewkZ8Z4Nx1Voweanxq5RSX4uQer3/rpPnm+omye&#10;AejoPU7PfAnU+gTVZiexxLAmWrx/K2ViL4FcpKZBFvb7/abqhlNAt8gM3CsxG8VeU4RYsIIpkZji&#10;gxMo6qKssSCg1LDUGAqo28wIOjiV3TpzXF8PPxtnJrAw7b6u1lbMTlGVcfM6o6tlxuGm9a5fG/R5&#10;xiljTu0IvSE7szVhAwYaLH5QzbJ6leWX1Vrl+/t76Ws80EjXnzK9LVGofa/Q3skOLq1ChA2T7Hpg&#10;mUaMJMKsiJjdmwdmezYRjHzEMh8siI495FO4JL7/9rN8Pp/FMtXbH67rks/nQ2o1cdeNNyQR2W3C&#10;nga567CqgSiWjKB1gQ0mZb0JqnCt+sojCeDwlu2Pik3kOztAZx5kKgYK23rHGxQjWIzvNQK8zPrk&#10;aPkXbL1eJcjeFww1LbHC8wfFMtRD2Ittey8Q4LZ8pSpLLYYZQ/qeWHJhyeu1T/LMHKpUmKrqOsLn&#10;jPewAgHHDvy8ZzHOEQOWeoNEpqBngyke+utjKRgO7il08Ll4WZWMkGnXMpKj2NmLexYObp+Clk+q&#10;KwZ8s6FVNb477Xz18JiVVGGHn17w9Hpvq2CwqXfP2Tm73u8wLErb/jbVggX6ynQ14kqLXFgVx6I2&#10;OaUx0kMI8n6/u5VrGJY2Q+1S6sgKaqSc1CxTS5UieWbRhWCIT82qNMYk7/dNnl9YCCtDZdoJDg23&#10;jsu1KUnLy+q0/9jhD7NZHaqw3rk1Jv20I9RMUBl7YDRWqM1ysakqwvj/aWnUBlDT6qb2fq99T612&#10;oDwznYKEZkM7cpN0aC+SUluruWdonLDN/xi898KrTsDzqXDEosgWF4whj8wVb4PCw4nZtqCnvQXH&#10;WdPq+XRbewJv08UJPZ8kxsWL1F6vnfZ703y2CSJggUALSulP00/P7sf6f5/kpLbBRWDUY657oDkW&#10;jad7/xMw3/scyC7FNYWhbexzemx/DYNj8nX0CT5N3/HZoHcbFrRqdfB3AmpkAVf5e3Qa4nhrhzU8&#10;ng+qt4947wBr8pElY++19fNj7CMsxDAQFt8lD0hBsJztA/hZPU9Cz9/PeqAzaa8Nd/v9+/cASoLx&#10;W7Np6zoVLh18qovOK4pIHHI0yyRAcAsZRNNfLy+z5iE/7IcdZ6j3cJ3u21HFWi7tDJJtTw8zzAbB&#10;Eyu/35phla6GXfWxZzbIVhhiICVKo+1wS5tae+Z57xLaye12Vetz9RRlKVmGjd+gswKeNfxew8wa&#10;9I0NFXgQuUiQlCINpudMG1mYFMu1dIZEmPEeUwIZxGXN0aI8NG/GWio9oxg45tlY2ff1fhsWkQPw&#10;eAHq+Pm9fI99b+X7n9QqV7p2hpr5Og0mZpkmXhApA9+wUZssnl25ZYExBMhOw2RPHbJ4d4sJvTRq&#10;Nu/dx+ZMH5p6hg72YwxO015dIot3brPaiwGQK6O3s4BjamoO6X+O3AIC7ShPDGMMnffCuUom76K5&#10;vxac8859Roqx0mhLXLGECBZAyvzb55kWXXUYJ+FMZv/6zsdNrXN6nk/KDY9g9QTcn5SO9h+tDZ7s&#10;YLAe3K0LysxaqQVA3UJZ7uy9PLH/PRDaCxf36idlt/9EmXxiu2J96aml8Nrtnod1p7UlOjG5US3A&#10;ctxOwCNdg3idJJTWy3qqtTZrLXLPDR62BQXjmeWpi07AJ7O6RTtTdkYI8CDxnni2sZ7a22PgsuwG&#10;tDtDpefS80lYa2fW+4o/8PP2kFOAqLfvat1sv769y/vA37W6GGHgifeTZWXYLn8nvouDhz0hgcR+&#10;j65D/ZqUUlPFEoWW/j2Gw59IMl4uxpPlH1MPMLCc2QKz/vSn7xUb5DDiBFoRnmrOpxBhlknA8Swd&#10;/CIGNxnhrQ4oS52BJLzTkCHnZmmDGAvL3GPvNjI7ppWiVf3KsDltllVxsM9XkmQYWSH5znLnIjmX&#10;DgzHoUyye+n87KUPyl4ke0GGbWpKjVmuWQ6qOmmAfB0gfzDDkfZMzDVli2vWaRcZq1Ea2OfK1YHe&#10;3tXWjRk0VHOg1O5LH+KwVao9nDeE2P34S7/GMNXFyqbvQHyRqr7Ci4Iu5zLzijrhMPbartnJ3Q7J&#10;ZQ5R9vfiX7bNsfJ9NhH/u8z9U6gkaw5O0wj2wmMBgSwIxji20ilb8HvBqRjQatmAKLVjEq4TS9hO&#10;gdlGapn++Axs7gBrhrlMhctx0XaIvVQ/ka15h6e1d8GC3tv0GADG2KbUi44wyU4ehGytYgAe2/g9&#10;z3ILyHl+c94ggjGwWJNWc13C/ezGiYFST1NxOdx7rxFhewcWFnuINQ968hh+XnH8ZHfEGAMsuNAb&#10;WNriWvcSbwCBzZ8XXk0lxsDO8T4LFj4h8CIIm5jv7+8NkKklD1maHlwpxSF1C9Hc4yoOWBy2PZV9&#10;luXP9hkvJ7eTsyJlY9B4AZi4DqbtzwwLFeGN/xa+WZsLn8Q9EJRZBKCEnT0LVqDYZtljzlCpZtiV&#10;CpYx58n+J6hVJcY9SwHPBxaktPnWW9ueg4qFWQQ0/2hnaGqAUzZMOMmHt0B4mYPJVaF0D8DF8/rc&#10;r1mmztMBzL06BYegT40V3j8MVWT34CcsKAZWLkPFKlujOwNLAw2DY/JrxnJj9mpbjWT2B72vn8/n&#10;eBac2LWsUV4GTWhfVgv17T8RVWioLAmXXAHF+iOA1q5pDKM8BSTqurSs/QG01OKqTE6qstN9YKxN&#10;BhRhwDKuXQQzsaHTAem0iljzcuzfM/BE91PLAp+/o7hqGsZgVFYXY/7NezOVFiwzyGOZW4CIDcj+&#10;Ti92UmqxAaP3rJdAYkI2WAclHCjFM8aq2E7AOVOmsTWFvaFHFKI1NShH0QbiBBZir8zAtxNo9BNW&#10;pwcOez0FHc7KmkPHiDlj7yL915MqT7OSLNApMq2nGBuWDfDHvinVZe9iXovNgVkUOMoFcciHgdxn&#10;3I9O1mGMUOS9r092rOysRKIIhkXazCauhijHTDmGfdiMP6rWdqyuPGULY8fb4S+e7xUG8IqxoE3b&#10;8q6ItKDXsSa6WXXgKhdU6mC9jjWrN0A8seFPgxTrce/VFHitONhhexe+H3ZQymp3piRiKiSPge4N&#10;eRCoZHUv9pYexoMWNPu7UikegEN8r55bB2q+YoBZxLLazOvPrU98CHHDMkopI9/i87mHUlEz1xQM&#10;LuWWUqq8358BrrffcS84QQOe78WxIeciPb6nqdvT1xhW3aUNBz6fj/zP//xP6+1rY9CHKoNBrrbe&#10;rdZqz/jz+RglXuzDBayDZcmiY2RRrhLRvKOZkTSVGGFR9OufSy0S0qqsL6XIXYukmIZSrOVXdNXY&#10;cg7WgUOUamRK+u8ig3VfSruX+jNVYaH3Rt9d7TtP9pX/mHm/Luw+XYjRnQyepvpeMWHTkLGAt/59&#10;7FA4+ZuiSoAVZ/YFtAc8TsLt5AUbKbvxoUWIN3X1AEnmgYggIxagbGiBw4QT0IEbrzfhxefM/Ma8&#10;5pUVl09Bo3hooE8tNkAeG9QDkL3ixQOj2X+/rmvIhrH502leCC28McYOIPZ07CA+SM6eJbN4GveY&#10;sCx0ohoOEi+VNI3CvI1gl7XgKQ2sQsTz8f47YbEbO4cMMk5em0d2f50Bi1iwoLLCY45a0Bv3FXuI&#10;WwaVstjYP9ZTENmAnmKE+/sHWqTb936TT4pOgMMAFBhzVXMavKHjZNhN+d/8UvsM9X3RBn3K2H6S&#10;RcDOI8uWtJ6w47rN2t4KbbLuWNFo1Qmicri6sndqlyMugTR2PXd/1dKCL7bnNBLvIfQU1TVMGVTN&#10;ANmelTa4kg0wgwlpwyAnNsyi76oEysI8MTzxrLS+9uUuS2M17k9YB+KlF4AxTBbKOhgaXPIxfJpN&#10;ex0DEtaoLqBzydsejR68teQRzvR6vWjD4Q3/mQcnnncnYoVH1tAB1Yk8sVyLFr9kwGjZS558mu1J&#10;aAGC5xUDbsafS92CQnEIpizumOKShcHYoFibeIDnWLudlW7fZ2SGMgaZvk/swaQrtdAtOmjmuRUn&#10;ljs7W5XYobkde9Mj1Ldcz0UPdGGgsgWKlnM2zH2h2p9Ry3hPvPwHNmjE/8bqveXfzb6C5/oqoQ6b&#10;csMD1hTIV0m2gkDVsL3c2nF4GSvbrGxrX9fviaHoKYqf6nqvF8P6B/dwjzhyIiCgJYyGCnpDD091&#10;eFI7/ETxjQHu3oCQhS6ywSPLFTsRu6zFW855BMciOQqHcPhMTwpX9rxZ8DAbBvzEknTp3/RdyWVR&#10;lrABKfvs1daVPWB02CkYdrnt60JsY3ZrnVYdJbsd1I2gRpKFs4Kksz4dfx/kqI7AAcMJxGbPUa8N&#10;M5Nw77dqCxyAzv3MgMCmwNZsjmFLFNWbuqFc0a5bA3qpCivGsOW8nAZNXp3Oerptz5Kw1yl1tRRi&#10;JIdlaB+nosy+K3e+W38hU4FapbjZT0xNvbwXYKs41kYx9ngLCcCUAR0MrIWTGrTmaGvLDIdi6N7i&#10;ZQt3tkQej1SJz415268hs9Gt172eWEk/Oc88zFqFkgzWvZ97fZ+U5ohFIgHLt2Dee0g880+KE7Vz&#10;9c5TSjo55IiMLCUzzCi1NGsoWXN/SgfOpfYQ2KhrpwHuOZcZjFqb2nNgY738uPNnrMf7vuWPvs+m&#10;lEY4ay7tGl9fHcwvzdLnvj/dFkbZ/HVYjkWxA67QgW+Zvu4hDka6VeHpekGcoG1RDU/QkOEQ4vY1&#10;CsbXmkl9IrM+0z5IYrcH6kOH3mYPAlR/FPed57Xktea1a1nV/kvWoKoiQh17rNoUzUddl31b363P&#10;5/5pXu3fYd6n/rBYEITv5cyKqqfQJa8Y8PzwGCBsgW9rWYCyphNbSQcJltnmBb147C7GBOEJz0LZ&#10;i4wNbsOLPIYJC6w7BYCiZz8ODBBEREkYYwh7BTWTc9lhBTtIvSKBbcAbs8LZULHBYB6EzBoFGwwL&#10;bHve1soo1VKx5AnyoW3UT94l7/pCCJLUp7dv2tVsHOI0/8WAPCskxd8LZAFHaUBLTGmznDgN7jym&#10;pectatUO2HyiF+C21socTKTheVZGMYtgEsvdYEyY00BCP69t0ux7zfYy5v+2p97vuRutaUmbpI/Z&#10;SSxMMDHMilBGeNcsiGQB8NW3lwWgiUSTg4KFtH5m3XOtjE8P+hXI2pUgqmVbh7EWbGIhatEZkNY+&#10;KY8hSAx1ey6eFdYoxLVol9mYaiOyfLY4wfjBGIvBEppHAyUHQFGqSLnzbokW1wD0deBgrSzmv0tv&#10;eOYabxJAHR7EtHsSllyaR6LMQJ+RrZI/43NaBsFTDgW1Kwuy+GXb0NSccy8w6+ZLzoZVMoC2flbJ&#10;2YYixNAKWQmSYmrvg66J7GREKABzhSUEijWq9r1EhiCeaSyvA/eiGKMUqcu+PZrZHumANgxtu649&#10;5LMNnQYwYs+CHvIk0pr+XG+etWG+3y7nSlgzpxpJHLbduF4mne7YQ7mzJN0/egNZgPE0vzeaQtrW&#10;mGvtkytXRixnH7H+aOd5MobuPahKPTrLTc71Onw17f7P1AxMbWA/Y9ubRe67SEpxAAFD7SEitTdD&#10;ue+7pRYJVZb9ex1E1OEIKgeLiuWzLUtkvq+6X53II0ydxMBWZkGha7L0pk4/dzE1c5XVUtIjHUw1&#10;hAKWwYSZlaUPUjAthNDuMQwL4wD786Y0sLXG19fXkneFA0APcPBAfcYq9ywMGaCOwzZU0Hj5D/Nd&#10;r65C5gT6sT3wyaqRhWfi/cN7YOtKdt1W8RDIAHH8jp7/wbz32d5uiR7Yt7DhJ3vXXKCd/C6vDrfW&#10;PGyQMv4bsSyhPuxgmWjfyWosVGKIm+J96VH7nlnNIFogs4YBmbanYwQxOlgT652sOTNnlYOXdXb6&#10;u1MG3Il454KDum/ogdbPQ7Vq07NZ7SKLtGDbOkr2sNgSihSpoW6ksiel/cmKzlOEhBAk1nmOhtrq&#10;6ShKSChU5Vhqr3iCIRaE1seGPnTQmi3FIKGanBxVFdJ9avfE3zCocZ6EhcSjQ5KBl+j5YvvhEEYN&#10;udTltfWkVarc9R7KsdoHXPk24L5wO0pLWnrK/PEwopOVmhdoO/tNW++XAfR6gc7tva9SSmyh1USx&#10;hFmNeudLsXVdoAQjGwLazuz9vfLUXc3LvAIBTcR6odseqJ39wc3FYurq2mvw+U5F1Q/MdrCI5Pvu&#10;A58i96d0Vn5d1Au5s+KVNl9LltDZ3IpxROilchH5/f2RUkS+P+9ZZ8Yw8oDy/ZYQWy+eP7eE1Ehy&#10;f/353cOcX5OQUeNgmrehWduLrtQta0KFoassvvLzfhZ6DrdnvhJPVM2V6216ZKMUrqgsyqMxyXdZ&#10;iOhqvxvCgRhLsNNoctKKZi/V2s125uBB944ywm7bHn3nIlopl1okxX/ZNgfrpHmgz/RmTzrvgR8e&#10;M8Bj69kGyUq3tfCy/sDIDFOfcWS24AamG6/KsU+eemyabOWA+jNQ/ofgGjvw7GdnhR96SXuNhy1Y&#10;daOyrDQMyWSSVCuR8/y3WQPLfDBPLH/mRXkqYLzJ/qlIw82UgcA2NMuuEcZmwawEBrDg1A4BHevF&#10;epJTesMqTIJHFtupyGcyuFNT7U3AR8GbcwMqf8iwZ6GutllgoLPn78wsBLz31VoX1TqBWAb+2rXN&#10;1jnb37B5sc3Zfd9b7sEJnGNABWvqFLARAk4y6yccKA5Gaa3yer3oHteuPW4DUMY4e2IBMsmuF4C2&#10;3FfxGyWP5Wzfa29YwpREm6KCgAKnoG3L4mLP8BS6xwruxoaK1F7hFILMvMaZf+lkg1QJJRA/17iC&#10;wENRULY90tuvGSsF3/sQpsSZFVE4bGWy1adgaJfZI8FnPBPbsBPbXD+vVWWxAbU3/LbnBp5ZWJ+w&#10;4YDUFrC2f30YzcZtwqXHwFYAJO7UnVpnM8FCI1G1p96Rnq1POTAo2RDWWpXR60WmWJAtDH3K5gO1&#10;QbJKvt3SZq9bNSPj9XpJzplmM7F3kZFOEMRCcJexZz0W830rwJrsiLA3QZVaNJZyS87cymQBVB8G&#10;LozhKttYRzYlqTfkYWpVJN8w24CnvQebfc8WywM92TMYA4EF/JPBNEP2H7KG7VrFWoRlfO2B7sHt&#10;vxgz237P6bnZ6//169cgRY1BF3iyK1P9xET26kPvjLAsVXsdKtNnAZG4h5xsxVAFyWpTti4WNXIn&#10;QennsQC259tv+wDGbH1Srnu1ByNvMBDC81RnIDMjsOH7atcRs0Cyz8YS0WyN9pNrPJ3nfg0Vj2GT&#10;ns0S/ly2H596pqd6QRww+bT+9vW8W/eNMG/ZB2wnclyEXuonPXjwlHG9DtmuT3zynw3mZP002zuq&#10;nAl77PxEEJpl+f2kpsZzfAzKe+9h1en48+wQ+bquqRCAvTimJFF2W0o8exkh8FQrICZxUuhYdRxi&#10;OylFuv/Ys0bvh6qQLGnLI7Cd3o2f/BOctczykTRIHt/7tjeJk1OShmWtpwzZnDyS3YcbUh+M4rqF&#10;mbZ3JHfbmdKtW9Vq7PNpyvU7t3zMkjsdPbY3S1n4IiL35zbE5iq/f/81nsH7/R6YhA69wifLH3/8&#10;Iff9lipZrpg6UB1FahgWhCm9+v6etwBmEZHf7/fw268dUA8hSHAysNT6Rgc0a1+374Ell56dF/vQ&#10;AQnE597Yrmf7/mBtmJLm0OVl2FklyH3n/VwffdMc1klooooiZVGjqRVYrOHfZ963H1/gcOC/iPnz&#10;ssb2VDQyZqkFYbzNGdlaliXy+Xzk8/ls9hU4ibPFIPpa2yIE2W/6s2xIEKZ1e0FUTPbo2b+gtMsO&#10;JLxgOM9SxgvoRM/8dQMrbnPFBjwo98Xnbb3X2KSWFZWeoiHGKL9//x6f2z5rtrGyQtYLiM05y+v1&#10;GvfcvtjMs5h5m1uwhhUsJ8m0F+aC7xDz32OsI68I/4l6ZlmndvPtknjGwHq/31TBwtYpSgBZQCCu&#10;Zctu994rXIPe9XnvCtszvKBA+x7jcAgbRM9v9ik0mg0lJlugMSBaMRLH/bcMdZ0c62e4rks+1jfY&#10;URZ5Xo2UlStyBKtOzDEc0E72xVP46loks9BvBE2jEyQ8f7ZO0bnv9bHBlNX2xobXnsD37Z47jR0b&#10;AOHf6X0Z71DwA+CqzNCeZV0vzLs6gndE6hb0+GT1MQdO9bgXsmbYY6+x5vip4ce90TJyPWUeZtEg&#10;U5qtfVbnsHuP1nYMANisvZwGMzjskVKyhA6csDyGpRk0YH7tzJGXAe9zyeN1xCFylfpo6eEN3JmX&#10;tQ3xm2TOxhjHZ4ZnsbVUsEFR6/0Jo/5TIB73Ijag5XYyuSuRInnu85r0d+hQ1z6TjclOmP+ecvPX&#10;r6/+fhZiyVANaywM73U2LGfrJ5t63IYUnpiko+7PeTAUWY3PMo1wYMaIEE+fgdVTNuyY5dMwGT4+&#10;bwuSLMqtgiytXqel6Db3p3PF2+dOtlWs3mN7kRd87QXGIkHHqnYVOMLrYWsZ9yuWI+MN9phlErtX&#10;T7XtiTTEspeU0MTy2ez6RFDw1C95NTZ7H5+Aq9MQxLv/aDHmKd2Z8ucnDHwE5VlGmJJcFibw4azw&#10;Bp4MrLf7MjtXcB9i9+g0EHoiOnl7uNZj9ozwhtmn+m45VRxwWoi3PFXjh1U1xfqaSiwf2dBl9DnQ&#10;K1vVnH3I69qNm6sD7st6doqIxJSklrxZDd333ZW10SVOMnITDoe9Nc5wGRZcixgBOgVYYFsZuvh+&#10;6tnr2QxHStSQx+Ep4gvl8DvYumy/d8Up0F6RDTu8s9kLa/87/+A7gwG1HgaguCauNSWuWdb9/P7i&#10;gsIWN7T76J3L8v0jyFWapazWDxpcm3MWianV2yKN9Z4boeUupfvet5o1d7X39/st1/W1qi5rkff3&#10;Wz6fW96f3PPQilyvL3m/b4kpyK/XL/nzz7+GNU7Lvgvy/v7Idb0kxrmn5/xbQkiLRRyrH1WJYbM6&#10;2pRE++M6VSxicgwkdts0mTbTlrhYq8R4QV9/9c9TDBYi62YjeHaF0eMry7/9+NAVrHX49Ivo8OTd&#10;LVKngkC/JsYoJUyVmNRppyMFMZD2s0Wq5B+u778J3ouZihSZIQD16CF/AiVZQ2qbMJSH2o3w9NIj&#10;E8M2bxY4w8NLAQ60H2CF/9PGZptMy+Y++Wwx+annp6h/ZkCn56OPgOLTPyhb9TzIvXBa/WwjVMZ5&#10;sZl8y/4c9W69ruuY4G3XCIY/sILx5KmpX6uNPIa+LKF95t6eij57yGqDjmAE+/6Uknw+n81qhVkj&#10;YZGEn4kxk2zYDytWThZG1iffepdjsaCNsrd2WIGKB60FCHGYcQqDsvfy9XoNxul1XUMp4Hl7YyOH&#10;9jos6Iaxa/H6Tw3nqahh93WuaTtsKIbRwDNCepWyPHMEYZnFD+5dS7ArfKYTo9hrohZZ7QbsVhf4&#10;O4U+o88oW39n4Ce4DNrW0L8GMDozL7pTRvDBLM87mDdyrRFCdjlrStg9WO5Pn4OM/eKQuzFtdxhj&#10;uv83qUcVnaeYcc+TsgY6svuDgdFMHeaFh7P1MoZDgXtCs9AyfBdw7WJGTP1BlgHbS+z6XRq9sPvF&#10;eoqS8ec6rw3DeZezaFsPxk9eBzyaOcB+Z5Uta2Cu7QhA3X7mtb+bhIHreokNJsPBxaYeIcy4+e9x&#10;I5Ho53y/33Jdl3x9fc2vtyCDTGXBCD5WS6Xcm9eQFtsgBgpaZcV///d/DwBr7ilW9Tjfh5XFdvUA&#10;srydF21IKGMogcqYaQcTqL/wXE/Ta7fWeUacGnAGCrTzIy1BkIydZ88GJHqgdZ7PFI8mOqSO/0W7&#10;QwaQIAPzRExivQJj4zMvf7zmn4SVeaxQBMpPSll8F5g61qvpN9k48cVndS9T5lq1IwYUsjqKDTtt&#10;TeYpF0+glR3G6lAdrw9tdfD34TnNQiwZaHUabHqZYJjdwCxo2dAYwTl8Zqx/ZCQrptj265V9CIf3&#10;D5XDyxoIu6rSqx091cjJnulUC+DgBEF7dm6cyFVYo3nvFxsisRBROtiV3T3c3kcPFxjXHpCYFV3G&#10;O1qWMgLJeOYp0H5CLToYOSOmsDCyGYC+BEjXutRt9neFKq79KFOw2p6cKd+ZksXLokJcAvP6sPco&#10;HYjV+mULHi4/D5LFa9gHFZn0ZzK8vDnwX3odqMOwMqxrPGUJ61dtT8PsoT1SB9pjnxRmT0MLpkII&#10;YR9YefgVnlnMsqh5tsdh8aPWe5pjMLKVaq+ni4iEJCkk+dTPsMn53EVC0rylkQ+7rMc7Z8mlyH1n&#10;+b7f8slF5PvTcI/++X93UnIMSZI0heb7/RYR6UB0kOtKUkpTC//69asNAO6P3KV2hn11MRu2b+q5&#10;OvfPutWF6/lonn1XZ8QQJPfw12YjlEd/YAcf7c+WXLvWYPN9Wq2PbJCssvz1vYsxyvv92XKedGBh&#10;idpjOHPfUsOu6J22uzKwMhZ2/C+C9yuggGwbLNy8QMmnQub7+3tIOXBC/OQrt3iV9k1RwV4W6MGs&#10;A3RjsY2yJ5/2AP2T1yEGm7Hp4Ml3bJlmw/8z6xa81wxc9hjtyDzGe8SsZDBMS5ULXjgSY1HjIaAN&#10;rOf/yQ5Ju3YQ9PAAY1bQssYOC0xmH3BiT1jw0ypD2Lpk1irYQLIDE2V7eg9P7BS2tj17DZRnh2Wy&#10;yWWdbEjhFdl4vVro4IHt2Tbgdbbvv7d7js8GmcBsmOGxfJjyARsmW4ydVBAnGyw2wPSC2xDw3n5m&#10;WEOp7vuWCIAoNufesJYxFbEo9RQmjHXo22vIAmKdGjFszr2A9RijSMlHZlM8qFLm9bRJvTIBGmOh&#10;FbyWgWGBZSaP9waKw/dVuAelx1x9vV7cGq3yIVIN8ggwbN7IZs0r8MiYnSfZ+BNQ5g2oT36dvq8l&#10;l8/aPcwD/T37Dk8l4AFKXpM+GlIAKSzrkwHPlumlz4QG+cLZZhlsc73H6dEIA8A75yX021U3BL6f&#10;K4Nprn3p9i4yMjDmORKmf+9AGKoBZJvdCw5rguzswVm8X1vd1e53WAKomX3asu92v9ORU2EVlwCl&#10;2NAbsvMAACAASURBVCAtD+C2631VEsRhTzmvRxvh7ne61dl1kFisfZPdgzy1IRsaMua3FzhsLRrx&#10;HE49fK2aPdXLv0L1lDaBuI8yUEl9btvPnWxObPja8whH8gsq/k7qMQQ3GZHF1rQIcHuqHg8Yt3vQ&#10;TxjBbA+3wxhr48jskxgAfwp/tmcRBnTq7/aUBmzo9+vXL6pOwlBs/BkeQ9v+PlToIWh8Ihmxga2X&#10;i8XObqYKPZ1vXp3uDQA8hR72ANo3s+/Vr/t8PptlqJc3hWuc2U8ylfa4NzDQ8YgdnlLiVEt495PV&#10;5x65y8sg8fLPmBrD23dwOKg1gSUveHkICxZQfNsZWjc1y3U3xNjrMzyFa851gGXL9xXfBk0zmby9&#10;FUlDpxy+UPdejO2VXq3L1rY3uEGyKNun7RCXDpxk5qWgAimBctcjPZ1UPd6AQgFmDRy1Qg4WWuzV&#10;Mwz3sM8F98jTecdcO+Z7VF2VFesztwwPSpIpPS9o2knOdV0MI7tugL7FKbwz8b476CxqpzZZ3y2r&#10;tsj7/Zacc7dk/ALsSCTGSTC571v+/H5L7tYt39/f8v58Wn6COVff77e8v7/bmZuSiOQxIAqxKWhj&#10;SVJqlv/93/8n1/XV78ct99089zX7tHn8VwM+3/S5IvltEnTqNjxTsltb83bN6bOLpr8sg4jRQnWV&#10;yCRb+LyeuUik1j3ADtFsXWltjvH8KSWPYOZSWnhvI8jE0ZvYwXMpRfI9lTgjdyNMQvzM/fuXPe9Z&#10;8I3dlCwA+VTEsQmaft/X15fc9z08lz3WxUlGpjddGbbv93uXmTtsLMaGw8ksbnZPMsgnBiTbfDyp&#10;JzZInhc2K+oYq+/EOmfewbYASCmNJoSBjvZn6bN4AgO3gCN4LjoBxcOabZQ0KV7ElWV5bBH7/2o9&#10;wpoQnKxjwWWloVjM4TOx34OALxaXJ1D16WC0AYU/kZ+5B7N6F4YWnuj9HDaZ9t5zHGrYKS5jd5+a&#10;W8tsUxDDK9yechFYs3Zi6uN6YvsQC8k9FUFYkDDGBxsk4j69VGfaxEOzzWX9Pmucse1Q4vxUKLN7&#10;s3re82b270r/x35cy0iG9/ZHL0TWDmWUtbLasIlI5Hs67nds+LY1dgcAmA01XSVW/1njXTCFcBWP&#10;ERhG0XRSvjE10FMjtF2TeZ5sjbN9yQ5qGdvNq0XWhlMkxIMnPhmUn85yBvizd4Xti0wVwhqDKjwM&#10;L6VLimQ3E0aH65tXdKlSe3h1A9WDxJDaexJjn57JDJF1mnxxQCePPMAALbQf9FhmWEuOgGsC7Nrf&#10;Yf1mp+emuIMxtrd59iDiWsBU+u4wq0RtYCwL0e49dqjtAXQ2EOykXPTAnIAgJjAfvbMU7VMskK7r&#10;xgtqRjDM2qGxQdi+T63APxusY97GlEWva8YCzAjA/fT99wg9+vl0LXp5LCdFk8f2PCnfsN5ktevJ&#10;usz7bycFo/cusvqP2XN6NT4j2ViblBMh55SlhGc8Iyod1W3O/uHZRpzU3pqbclIVMMKDl3uEa0nr&#10;ABzusTPInh+e/aE3eGCByN79DzHQ8x5BUUYEe2Leh4f8GtYv/oThe3r3GTvV61Gx/mPDkM1SVIIk&#10;6BOHlcWDtdhkusrIy/EaQ1Qg6Gf+fD4DF7C5gVX2Z8hyPZZ7HSollyAAt/57pbVzrTvBibG9cY9G&#10;CyVvz2X1L3vHLAOZEZyWYFvnPbG+3LgvevUD5oR4QeATlN6tANWDHO0JmQLuyTN/3YP5noH2O3bg&#10;YPv5kwWYu68cLKY9nIgp0OwAQ2TmXK717MQtbA+e7zyA8Eks6NYran+Ti4SQB9GuieWn3/yff/4p&#10;953lr7/+kvfnM4ZU9/2Ru//O0j6IfH39ks+dG+td96DPHLq9vz9Sg8jXleTPv37L6/pISi+ptVnv&#10;lvuWkKoB6WWQ0hrRJm01XxnrJwyFZ3UyyeZ5JYOMYt/dltMk2wDcMu5twLBXm+Ga0fqZWSeu5JOm&#10;qp9rRvq/t146F5GUwrCVDSFKkmZZHKpIimlb32M4/QP3gP+Iec/YC2zTZaw09JtjrHkbPHXydWPA&#10;HmNh2IPehoidfi6T59sJL06HXRZ7CNNGoPeQxSTBex6TNPSNFLRsko+AMhbnJ7DTmz6fCismlWOs&#10;Dnwp2OJEdrxtCtF2wGNuMqaMx7Q4NVj4+/DQRAsnL6thC5sBZgC7754/KX4+HBScAMtx32uVdCWp&#10;pUywR6Y3q3dvV2AjLCzkYRkwNusyAAu2FuiAywALQcmKpS7SespCduSUoR8QDTPtzypEqVEkSJSs&#10;gSkAozCGgJQG7P5EzscaKtyP0GP3Jw3AqQH2GGCMbWqL0hHynW8JkuD+rWCgt54tQJcVYDo0PLbo&#10;PDEsPUB+3udoQjWledKEYH97Z0gIlSzz+9d4CMOCZCwMk+sSO0NC5ckhdJRXpNQstWSZ9nrrWog1&#10;LsNlbNy24Uv/EVHtOvr/VsNU9IJ58Rnb/coydsJ8mM1n0A6rEg/OFKdI1ndXPQtVdlsbTWT5HgXJ&#10;ai0S0INwgNFdGlmDTLui9jXon8vACRsWKNLYEO36P1NqXfIAD9XLPRjLHC9g3VpupasxUZr8uwx/&#10;SgmysL5rmWtL5bExxBn0LbUFOfXiPvXPblkhY+ASDVNnDI1l26fVwslT/hVigzDuaQdNami/pYb2&#10;fkhQ9UcdVj1V/NC6IDKYk0yl01j1sRfln1H0qn+qFs3NihcBohmk+/r6JXcP2y61ShQNyCtODdP8&#10;6NvvKP09ryZTY4aZt3LOeHL2Oz/GJjGKxChFgtTQ/l/CDD1jtnmeUop5fOu1lnKPcLdFoVijXCn1&#10;s7itNbUTrd0OK0iQfHeLnxikStlYi6UUSSFKNatLz8+iblJBf3BdlH14FjJyw8Kkqhxg9Nhw3gDQ&#10;qgptTa3vuZ4FyqzXQL37/owVqpZCjLHKGIOWoWX7GjbM8AaAzLN+C7SDnsNjJiO5iOWHeP/uhUTb&#10;s4INQJH9/PS7cP9EQg4y5NEqFVWxllGH+5vtdZhimg3LvHrdy5liDFfWa3he2N4gF9mCzALkpNw6&#10;2fCgYgVD+tifvaHlCZR7ykvC9f8EdOt2oX97paupycK+T8TYQgtrKa1HEVWeTf9oGc54lryR21mi&#10;1itV5j5vCUpzCroqMYMBpVSRpvWQCW4/2V965A6mWI0SWtmrP1PCUMphX6337JPvrSasC7u9duB+&#10;XtNP3vMFj5Ag+W5DhJpLU1mVIjHKUMKFPhSIoSmw7HNc9tYUaK6RR0Is/ZlrbaK4ixBg3Xt/UeWD&#10;RBQPEMTMCEqwAEUWU+iMz9Dr6Q6LtnNZ67GaJaUwAkDn+ghHYhTv8ZNhQs+Xo+XgpPHe6L+3mkYW&#10;NZ4Czq2eYrkxa32qrOlWl6/s6lNgruYIWRVoCLtRlNZztnaa+Vyl2wgmWQMX9H9jb1dU7Snjd02Q&#10;vvaaYrXkswzwWTvW3p629/XO3aKwtj2qbTetDyh3lipFUgxSa5Tr+kNCuCXXLFGCxPiS9+e3fD63&#10;/PnXX5Jer+ZxX7K8vr7kc9/y559/yuv1kq+vP0Q+b6nS/HVqDfL+/S3585EUU/v8UaSmZh9Ts8gV&#10;L8mfW94ly+u6JF2XSLes1nc79ltVSu61VB33cyWxzYFRzlmqkhJqlbvnJDIsQEQkhdjqTb3fHQ8q&#10;pWzE0PbuicED6ugp2j5SzYBoetU3j/ks39/vrmSeljkxrtcwz81mFVXrrnjWflcHqFWq5Hx3q8nM&#10;1ZHml1aHlPevgPdeUCSGmFYnFOXEfsbptwfAzg1DhscWm6SiDNKCwR5TBf3L9Gs14Jb5PD7dZF3w&#10;tRYpHSSNMciVLir79bx9nyRcOIX2JoYow7esTy+gyPNn88JRPZD9VGiiBzxjZNgsAgykQQayp1bw&#10;lBBWmYD/3TZj9v6dWKOeCoKCdAd7pCfGypPVBhY5QQvRGEcSeZNMxRE6+9TALCwIZWbYz93PUo9d&#10;T4dEYbJ+B/iuQAnxUGRDu+nJHRZJlv688c4Gw1w5MJ6qAfKueA2w5mmIhMWGbfpZ44z+vacC5pQb&#10;wgJY92tjewFfozHMAYh0IEzXy32T0N/QoXunOWF+hiflD2tml4LYFI/z2kzwWRUJtWx2OSfrtSGH&#10;lD3s08wpFhm3goWjK7SNiOzMMdtQndivMbYhWymlDdwc+yHWIJ/sHLY9WgywLM+5ILVWKbmxfX/9&#10;+uXueeqPH2OUItMSpa09HZ5FkbqykUexL6E1dgtA1prAWs+MuF2GP5UiC8PuITgbs2EUSCilDGs/&#10;USC+xgGkM1ASh74sf0AD0dW5B4Gt1tDa+mYnGW82gp1FvwVp98EFa4C3waMU990NfZ+ooFhbwr+A&#10;cOHVGBasn02YITIQD9aYouTuEbude0FGSB1/3yoNJ1z3BVuf2TFTC54qQzq91OIuY3EqQu4N7PNC&#10;5tkepaD1dV3Da19ExjvDWIpzPjb3Jc/uzbyR89oP0vSfsDPnNYbNgsxTmNn95/V6LZkAdk9HW0xr&#10;UaRXEofNU10yAEppwe7s3Fo9UiP1TEai0k8Uh8wGBWtzpjZi5Cg2GPCyMxh46J1DqBBkftunHgVr&#10;VgTm7TmINRLaPgrsL967I2QPxnuA9qne+sP7eKodns5ZtExkoCF68jLA8MRwZQQIpurCwZCXFeNd&#10;I3qdq6raq0ux10TQhqk8xs+qAmSh1VKEDX3iGPxX/cLW83jWQ0aZJL1P5zd1fv1GahI4GwqQewq3&#10;9fQssuweYK18t75wzEKr+Xg7U/+6rs2TeeAjNS9YyTiXJYik6PoxM+WMAnQxBLl+/RpZdW0obD5X&#10;qSKhg2AxLLlu8+dWN5ycAbuWpOgpFHF9YU2C+Yvee8YG8fi+4TARc9IY09fWhmP/McOAxt4tAPrP&#10;elAZ2U+q9n3IGKfqlPjs2/Wh9rNa99jeaAL5k3TDeuNSpFuvRLqv+/tpGX3C3N+nfcv8LFa9ZsJP&#10;w7SHndhOJdcQFnx1/RxlsMmZMuO+80oCCXuIs+5lba+xmFWRuxYppT3reCWpucr7/WlhzOUzfO3f&#10;f/0lVUTen0/7mZ1E9Pnc7es78G6JTL++fvW/K+MdL7lKjKqeLSLpkiqhgey9x272PS8JpfZhgSVQ&#10;1W6hEykWMXsEMzwG73jLcr/b4pAQ4yA8ixJFHeX+rFPb77DuDMveDvjNrBX24T+Sh+c7I8s7Xevc&#10;81fbLxnET1XI2np8qd9KkZ9B9v+Qee8VB0zW9BSc4TFy0detXWAaL9P8edP3k3lReps7s/zBIglZ&#10;+ydpzcnbS8qc9MfQTOTsQeHJGD05ptdgMx9FLHYxcMljfHvPxuYcIFPmVMjiWvAKT+tlzgIwkOGE&#10;xa3XyHjMBlyvbHijm/yvX7/owec1aazIRfD/6fM8MaxRGfLEemIS1Ce2NxY06wF29uaytj9WmsSG&#10;ElL9IQY2ZYzNtKz7yhUgMaVtI0YZ6m5FUZehRpVz4BhjWHgNIbIe2dp9spXx2P9oz/T0bhbhwzUL&#10;/qzvSJp72+ArhOGNzXzAMbiPSU29deRlGbD98/P5SAxxNAv2nlDgXGajIAvrfdpUsFBcHnIbFlAI&#10;B23etXoNvfWMZ/eSWWiwQZA3PH1iMvHnElwQi63F2VxUY7eUJYQoMYgDoBQRiVtAePucZTnz2fm7&#10;W+agxmZ66bIgas+uagZLzYa4HvZsNtT2FCBLoVg6G2OzoOlKjMM62s6IuoPBQxIfdIC7Dxa88DB6&#10;fT0QDvez0GseZrWIvuEMnMIaM4qjfurhbnYdTwm9uP7G1tYOAWD2D1O6qMqjvatlsLn0jFRWlvr9&#10;TkmtUG9k7/rn9ZalFtYmEv307brX3zmbFDFyZmIxUYWo7YJLDmD7MypA1j2rSi57zcyILJ5qkykl&#10;kYSDNRgOzJjtkTc0Z0AqWvh5Kij22VlNaj8js/TB2p8NUhhT1rOz9AhV7DOx4O9zuPs+SLX3AN81&#10;ZouBVj4ndre3b2PNzix0PDtU/Mwnxu6TohfZ8ye/a3yOHkHj1Hvg/UOAG5+jF2LMAFvW35xUoqdg&#10;evecJarqFazpg1uDFYyfR4ZV9vOyfJfT72V2fSeiG/7uASIfvPa94a39DItdyYO6BQkwYvZ1+/ty&#10;zkNmgEQBS47BmtYjC1ml3WD9d2ZrqYWojzgW06x2iosvee8uU06xGkvVq55y89SzeaHD3u9kGBLb&#10;m5gNKe4V7WvqNuSbDPdA32lvn7d9GToDsJ+BWZRM2cPuOWYP4tli7+uWK7SAvOIS2jxCsIbyekPX&#10;vbfCM1JcZQCGl7b6Ko59JoQ4wfu6hjuX7q0fgsjX11cLmv18ugpYpOQs5W6A/ee+W81Ui3zuDs53&#10;9ezv399yf24RtckMxZBdr062C31gosGuVWLMo5ZsnylJTKH9LAnyukQkJnONWYJECVGkFK1Jqsmj&#10;2sPH7Xlr9zNdb1ZVrJjFIMgS0kJ0iJKsB/T+ng2w9M/tXS3bPqmAvX2n7cCHWW57g3e71ll2xb8O&#10;3tsPwuxXtFiwRe0pFMI7tC0LwU70W2IzAxcqBWFtwesx6fCAxkaAMRJsE+5JqbygGnyA1nfbXhfb&#10;7J9YqsxaBg9eJiH1CmQWOqQbEn4NFjfoYccONsaKsdfOGhUvdJcFmXhA6J50vhb/COIvk1LSZJ98&#10;0ZhMkh1MyM485SuchhMeeGQnhql7142BUvd3QI/rscYHE3ayKJ+2GpQwY/O3B0pVKvkLMWxhSAwU&#10;WN8LWdjk4x3OWaT6Xtv03lUxwZ2BbtJs/TPmJNvnvGvwgD08GFgRPQBss5+hv+Jy3Q8qK3bopWTu&#10;hS2+tamCPWZlNyBYy1eUvU/Wl/vJTzbFaakTQxxgJyq5xvfUbqpSobgTP4jMAwJt0WeHBZ7qhzHz&#10;LLvj/b5pKOQWFk2aVc8iDbNFPGaSxwPQ94t5dk7PoC6lHbSwxgtr90cBzmLCiSIZyK37sfVDfAKK&#10;bLN1Yk+r9N6udzvoZqFzDNg5WaE9BTUzgLgay7AFuKtlLW5jpGsTQdnLMOoWpmKIA3S2w9gTaO/u&#10;VbF54g+FUujMqrrbUrCg8KfGvFmY7cPTnPMYqnoBvuy9Z8/yySvVt3CR7tNpgfli1htjTvvKuycb&#10;NHvG1VolLpLwySzn587kaFrF5rTDWxmS7OzBIL5T7cEbKH7ueNY49vcyxrkCMe/3ewEh9CzU/VD9&#10;uS3QfsqLQoscq8D1zmSPfXnKwfiJYtVbK15InCVPeKo+792z/YK1usPBN8vB8t5j9cL2cp5smK+t&#10;05+ASe8esTreUyCwOoL1guz5MFsT71xi76MXCuwN8rz7z+pitB/ywa26DVaYxa2nzDiBq2zdeUMi&#10;xn4+7Yknn2v7c5hl5WnYwkJPmeUrnh8uiW/UG5OhH41fc1BrRJm2g1L3nmhZe+S5ejalKaWhgrQA&#10;/bRvWNUfQ9keguS8Zwmc7HMQ0B91Ui0+Ia2shC+PbHJSv9igUAaaI4nH/lyLVSEL396zUxafd46d&#10;svVOOAXuO2vuRjQEFrUG5D0G5rQwgujJa9s6L2A/eSKh4BDFKgI8qzKm+GUDhNfrcs8i3OeVeMDq&#10;ZH+YHrZ+0CPj2JpGgfDRc3T1cAmrxVY7B6O8y7tb7Xy6B32QO9euhGlWWznfkust39/fEiTJXbLk&#10;O8u7389aqoTa3Dze77eIZPn9+/dQN1/Xa1lnWgO1vrpZMOlgsNWtOmwvkrvaVeueplauQ+GBrhQ4&#10;fLPYoZgeG0Ob7XvKciyfwux/YhfsWQpyh440iC72c889ttLzFD8j2tB5Q2CLbf2fMe/xhbKs6J+E&#10;ODKWINvQmC0Ia6yUyYcAvt2kdZGxgtkr5Ow1eVIxj0V8msragtBjupx8mdnvPLG3PYkUHuweKKaN&#10;DgsN9IYutmCyDSJ+n9c4INMHJ7OepBUPXq+oeLJyOd0vnAp7gRs4UUTbHzZk8IqUU8HtFQ7exlVy&#10;liBJVkfitZvewOUub1TgVYtLtpZOAyws9peiv4phK4LHJASLeEXGWLPqm+8AZWxIx4CIxft8ws7L&#10;PWKbsQWCPKuWU+FzCqZjexdjwmGTjIOUZYAVgsS6kHubZ7OIhJh6AZEXxsXaWK0A/urBKBvLZt2r&#10;V39pBPZw7zidAxPIssVh6T6m0oc3rYhKKQ1fcq/ZOoEpXuaIMhE8cGQLFzN7HFqBleKDiAgqIaDv&#10;gRIn4GljFYdzwDQboFUyPKsOm3qywvfzRr/fMrl1kN/sRsJjgPZ6PtRH8AfVJR6YaoM7dR0xdupq&#10;27OyNlhtsTQqZm+26+i6LvlAQKBdO8gKbXL+FaRY5Z71EfRAQMlK8Lehtsk7UeS6yjmwku1fJ5a/&#10;VL8h5iSQa7lHp/PJG1BMaXagdQF6oLOg9X0Amja2/2ZzBww5VT6qh7AO0cr9oRYn7B0ZkmBiW4Fn&#10;5DJ4DCKZKLmQUHE6z/AcZvXaCSBhQ3x7Xtj7w0gR+r/Mj/8E6LZ/jwbICp1MpB6ou48789Bn9xob&#10;VPwzAiieCthjNSOQe1KCqd1BywcQM9ALLujPPNLZ+rcqMkbewXtkwR6PJXmyFGXBoLavO4H+aG/E&#10;wNlleGjujbUe+UlmkAcOeXXpchZ8Pt3O4NoYsV4PwPrFn2bHnZj+THXDSEQeGxKfDRK4PJtS9hkZ&#10;QKd7tD5fJHE91eNs7z9lntE60r5HMy1s2vBU84y7ZWc5KBBOQZzYE+eex0OZ3HGt52Zw8er7rrZl&#10;7D3zmOozTH0OhTEE1e4jzD3Aq8WZYur1eh33djuEVZtCuzcuZ6KEzt4Kpheew3jPAu00dD0N85h1&#10;lKeWMlELXdkXXXeIE6CP7HFW+3r1Kl4DUyjhWkN3Ba/W8yyBV8aznyV0stQ81ZnYlz4NY2xtWat0&#10;65qeu2Hs9DMQk1ofE+V6JSnlls/nW0JoWWC5KNmpzjyOKPJ5v+X7fU9C810WUoMOyZX9r/9u/94G&#10;Jre/E/njjz9MvRf7+a+DhzVsOaW1Pmx/1+wb0fbaIwyy5/uUP6P7Ep5pzHrqhLkw6y1Wt+H7Ys+f&#10;Nhix3yc91DdR0izumR6R6CdKxn8E3mNBzNjpWABh2OsTOM2K+PlAtQmv8IL5vvkI8J4k0awhO4XJ&#10;eoFGyBa671ter9cAHxijHy00PNY5Y1icmD+sUcDFg5spK2Y9iZRVMzAw0w4GPLsiBMHYC+ZJRSl4&#10;dwDobaPMiiyv0MXCEcOyvJ9jg4Q1hdwelp5dBds4fhIAxQAIbC4Y0+XIboIg5J/4pWJjgHkM2JSQ&#10;13gWfa/LlUjRwgiA36WwFO7Jyt6dqTMwP/cQxIvAqhcudvLoZs03UxSxjAZteBmIMD+XbEVYZIWl&#10;YdPKtEpuclgyac/L+7qDgDYocC/6V3bfaSiJ+8C2FpY1WlqOgnefbcCyw4I5FcIskI6xXZHt5IWU&#10;2YFLC72Z681bS8h8e5KuI9tIGx1qBRC8BnR9V5d9x7k2b9AZwyq/Xa0nwmjG1n2rSkrhaFuGkknr&#10;e71e5wxdPQFB+G6sNdAKKDM1hWdJx55LSqkpFYrfHHkMRAbACpxH+I6xZ4VhicxuBOvB0zDFs0zA&#10;AWeBs2Y7ByXyYQAEAlrA/b7vDRA+vR9IIlBJsFUPYZNv9zlmi+ENzE4MM8ZwrVIkiPXrvlt4XKlu&#10;vUrrH7P/YR3LPEWbhUF1z7LTMN1TLrA6hDVz2Dtc17XVeAr0sjMfn6dnEYLDAPvzW70SNrYzq9mf&#10;6lT2fFFCjgBBznlpjpklB54DGOzK9qR9SDH3yXWAU6niCQeTWEt5wy62Fpja9LSW2O+yf/76+pJS&#10;ylBe4PexYNnTWe+9z7tVVzmy0k+kF/1Z2it49xHBsBOZB+2cGHuegRcsx8Hb59kgB/MLPLs4fC5e&#10;nhTWv6VntlBrKBOGjYNmZk3i2cai/QMbzns2St5e6fXkLsHnBzXVichl6/wiledxpbAQHK2C66fD&#10;NlvP65lp1f4N0Mzb8LrtLXFTBqJVG/bUrDfC984DnZGtj3vn/N1hyYUaz9uwb/HcOlmqPvX6WOex&#10;egmBS6YkQItSZhVm7wGSTXAfs/UekgTYsA+tYPF7vfPwtLeswzqfNb01L849/omzxdNAbmWyB9Hl&#10;Hcq0LSylSpFs1m0wHvxB7jt3K8RmJ5qzyJ1z94evUmuWIh/56/dvkRolpiTX9ZL391tEyqh9Jnu+&#10;2Yzfd16UKHqmWHWiSCO36AC4rYWmnb3vW+LXS3Iu8vv37z700iFx6JaUFsRfczXsWsCQbHynLV47&#10;1oXWeKZz+zSpwDZct2sZh00/cUphGSEsoH2u/V2J1frSfQ9FBw+s+Zll1k/x+x+D99d1LUUaFi8Y&#10;tsQ2FC+kybMwORXB3nT8xOxHsMvzWWXTNbtgmPeZLZTxvmFTwR7eyQORfR2zjmEDDE81gM04k38y&#10;MAQbbV0XzNYBm6Yn1taJxY3sVMZ+xXvKGmAvuAWl+JE0sd6B47Fj7LuA64Ad5h47ht2bn3qNYvHu&#10;DwPmNhmNooVdJ7MQGmurVgkzta8Ts4nljAmXHUxfCxz2YFANfB5p3GN+VwcbQsOrg4jElKSWujfV&#10;KZk08t0TlMmUNXxp2n0YEHlTwrS/1QbbeiqeCl4sxDz5LfP3Z2qlxjQ1ctyFORc6wBygaF0BzbEO&#10;bxmHpQ5yZIxQ6+I53TI9opSyD00bk8esCb3+Tr2Oiy+6ro067unsYXqIaZhrQDQwtjYP1B5zNQcD&#10;wkEa7+D2hjt78TvDiWJMklKUUvIRQENvdY+d29ZdW8vDF1SH1R1A9oIDcV2tQe9TBhhjk26WWrrV&#10;yfw/DJraGsTqgCokPE2GDLVM31X1jg+Tqb2y2MJ8p/u60P1Ima5oG6X3ZQYIGw/QBXTj4IU39NJ1&#10;32Tnabw/pTPZGvs29eCpFuYbYrvO+/5IBBuPU7M+99EoPeJ+sKwGq1KfpQYsCWedzLUwN9TWVEsP&#10;dk6LF+iJLc0GaOiBy+q8U93GgKyvr6/G9qnmvV1AhHBk8dsBGjJubVPJ9tEz8cFpwvsJpo0TL0gI&#10;yAAAIABJREFUWhK4VmWOn3T7uyhTlivmzCnN9k121lIM4VjfMitJDWsuLUlxnKMSxKxt6Yz77CoS&#10;PVDnpBaL/dxewB1d+1H38Ga1UHIPqYyh+63OgfGww9sGLnG8GzGlyWCNzaLhqTFnIJsGkWvmRe57&#10;QjX1xbT/m89yZOVEAxBL2IYPTD2FIOHfsdXxBqcn1u567hVZLNAc/2gEWJea9WFgiY0yz3gIRxIV&#10;G4jpZ2k2ArsXNgJQp/Xg1eeohsDAZK/nxL7DY8KfWKnWutRar+IgDgdaHiDOvoa9C6wfZYM8zBhi&#10;AbXsvuLnPqofJaxhmYNss15nznlVQfe6oNS5r9S6klhOZ5cHYnosb1bDb8OWsPZBUxIqRuUsswcS&#10;P3sA7+/CUA09GLHvSTGm3u9FSTFJLtkw5dMIYtT7rWHoVUkPpsRTu7Waywi4t7hByXncaxGRfOde&#10;s7X9suWytP0a1Yfa92k/gARHZkuLNftTfgEn+HQ1odTh2S8mvwlDxdn9Z+DhT/LdEMxXdU07R6JI&#10;35+D9qi6WzvYFVNK4HvIBr50yLd9xknEsWppi6Mw8P6cnYK5K+2/5VwWIpgdTNRqrVmFKm8xPNuv&#10;T9chktoV5vsewPUMp23vhKoaa7Z2sHUQH+7+vdf1ktf1klJqs8XJt0gQ+X7fw5JGQpDPJ/daoki5&#10;68g2+v37W/KdG3FDQs//SFJL6zlaOGrZBsr2fLbW1rNX7hlwEoelV1XLH6nyX6/XwFaGKm+cOROf&#10;Y+qcdh9L7+ukv/PrWrRhtrXXROOcBVI2G9hjj83qe2/A6pFx+YC+9t4p9Np/nm/YAzB3EJrJaFT7&#10;TzbKfxu899jPjIGFRZSVyLINxJOusp/JLg7leJ5dxqnBYbKJk00AkwZhKrHd8OzXMoa357ln5S4W&#10;dMRG1Asb0nuvPtieUsAGJ+BLh9dlvVJVgobrxE613UGL2dSt5IY1VDhtY+w9nS6evKkR+HyS0TBw&#10;xfua08HNFBdPDYMnXT2Fpj5Nj91JsynEWoPd/2tc7xUrRJf7UndrHUuvX4KNFJBRyLDRWof0TMIE&#10;jANQ9DXZfDq39HuVyy5t7aCEGO8yDD52N/kQFhndSA43lhQKpI2mPM7wFZV6sfCwJyUDTmWtakTf&#10;ya+vLwBBYi9cljmJrv6lEJlrkReTynDQ92oMgmTfq0IIknoI6biuUiVeScIYFoTFgqItkyIGT5re&#10;6Qbr39QBw089zL9XlL//rHTFFhB0540JwoINPfY9//u8FHkh1OEZaOX+7OcyaTMLbK+1Do/vahq4&#10;GOMI7lRll1dwzKFqK/jnnqygUZaQ+muhYItekzjZNFALLNejQzXD9loaTple6xIK9UXUtamDkGKA&#10;Q8ZiHNeqgGMHG2NsgwkFWDXkS4v6tleF48B87HWlWpF7u8a4+563TI0iNffMnus1GOHIHGOsfJS1&#10;1iqjOdPhpg4zJ7O+P83oMBX7s68juFb983+ep4PKRfWIxaEnhlD+hNnEWGRR4hi01DDXAO7hCBJq&#10;g6DsLNs8nkKZkanmMTGrOdOShllLcG18LOvIggr2ei2jXH+HetqudUS7fCTQ4LDgpCLaaoBuM6bv&#10;deih4wPAj2GhAXkhsS54CzaK0/+4SoqJ12QdaF/tmJoVXuyfp45h/zwr2ABpMCTFDj+5V7m1nNN1&#10;oKxtPatUqaUDT7Hvr9TF8mxYBJhrGvuihMc+Bhvuk+UL2nbhsBhJKR6LuhQkrZQ+ME2UHf+kXLHk&#10;ETynmLr1yRLIU+OdWPxKMDo180iu8tiyTHGD1nWn/fN0/fZ+InsRn5k9C61fN8tXYQDEyYropHbw&#10;iCceie6U84VWQ1bBfcoQCGtipW1axuFQauHASUpy51tM1Nfc/0EhgOvSApBPzHnGlvbWZwih58OQ&#10;GjSMLNlBehj3Luy1meZ6eGdAHSnhE3hr/73OAW0/e2uuIy9q21crvovc3mgFx1r+zcKo16ZvEt17&#10;/k4ViakRIWQSGkInILTsn7wp9fT6kXXOhuboHIH77nVd3d+7DoIEA8f1eaoFDyp0nshvjLh1Ikp0&#10;KHcMue98j/MHv1/3hhMR8dT7sL22EmJ7iHHUpowo6WUjImN6/f2zjrM+40hWQmxy9sJhU94+DU2w&#10;np81n1HgFA0v7TW8JClSpNZG2imgWiqlyF2bcq50Ut37+y3ff30PstTnvkVCaphCjHL33ieXIikk&#10;iTHJr6//ajZp708nWlyT3CNF7lIk3yL5Frnv0tXwWWrNSxabPQttrZ5SnP1lSGOIcF1RiojE1K6t&#10;moFvjEFqJ1eUUiVL8+9HoqYy/RtjX214LYYDqjyzv9szhCmIGR7NhsAngisOEFD9a3OSrqtlCzSm&#10;/bqftft1jYEx1umqGl1rBsxuKD+2zvlb4P3poPJ8CJl/PQOxcSPFm4cPi01dMbQEwV9mPeAVgB4D&#10;0/PXYmAPC7RDANeCeowRbf09vebXA+XndPCmfoSeYmH4ojr+a/bw05+NQcaMyYEvTL5vqXC4WJaE&#10;spftAWzBAwv6//r1ixb7nkrD3nfmgYr3wv5jG5Gn0CL7Z/vSemC/9xyROciCHlla/JPPlsfOOjFI&#10;2NphgycKhA9f58kadcPcSpEa4lGWyvxirWTWk8hZvzp7H1mAlz0Evr+/23AqRGpb1EJnMlWLMIkr&#10;humx9xsb+dfrNd67ffhUyERXP1/d/B3Xe78yl5q8bwIadv16E/D5/Q1I19FMiNIPJmVP1g4WcdAw&#10;l9xBXqOyqGIY+orwyzjwdCAxfk7Z/XbZsITZOJyyPVamb1zk+QjMsbPgSfqMBYrdi2K/f6wxYBkh&#10;dqCD9j71APoz1jCCnGxwzAokLzeGybHt2cPutQeOBgL6tSFkHAXntvfG4BIR7LDidKZUCyDU1Uri&#10;ui654iW5FhMSddPhkPWhtMNx62fclzu1SUgxbcCShsFZgGcAQ1JdJqUHPGEYMu6/tkljdRZTneCz&#10;jyGu5/wV6QB9sUeR6oIsWLMxEEnvtz4bZbN6VoT23UFPcARr8Nxk+8ppT5iDxzAGWtazWXMNGJDG&#10;2P8MZLFAa67FVfkxr2lcC9q8MF/0sV84NYeyUE/qM7TXGO8FDABzzhKvRJmotu7D0O77vodP7DLQ&#10;CbLVV/b+qU2LF1bJ/t3WHqwusOsP61BPTYa2ekhk0OeD5/mat1LoesV3z7tGBqZ79izeO4Dr4p9Y&#10;R6aUhu2aBb9Yfcre9ZNf/NNzZvXeyZLNGxqgDzjuE9a/+6QYQLU8WhacwH3Wiz8pgBEn8Cw+GGv/&#10;FODM6g6WX0f7M+E1Vq55wxi8ev1E8PIGIXjddvg9hqiqBqim7gjyqKxhA1VkmGsNgTmFLMzU2+89&#10;azT2+azaQq9VbYPJSpkKJQBhpYblHsw8ANn2cebpjeGzSkTywL+TxeFJkYguCCLnzDoWlI5WhWz9&#10;4nra+q+6gviKnzzlSiLwye7beHbGymkDOEN8zCnxFPu4R7TwV78e9XICTmqyfa2GQWpBhr5+TVtP&#10;adTuFouaapZq1Ip1y5m7Sx5WUm0YIVKkDuZ9qSKf+1u6v0DP0xH5fG6JL+3H2sBAg2jv/JEy/PFj&#10;/3fpYH3uBDNVLO/1p+03tOe79f4rIF2ylKJ7R5Dff/1u79rnI6/rJSF8mvVqbZ8jdPDZ9hpscKX7&#10;QgiREsKZ+tDzzfeUfKc1wAZVDF9j9Zp+LnXS8M4CO4C3+7EC+7NuVpKEP0D7j8F7VkAwf1kLOHsh&#10;YvYCPf/tJwsZfOjIbGcT7yeGsjcl9RjPJ1DxqaBlYDYW7k8yz9P36uZtfTSZP6TnVc9+rxemZhc8&#10;rhEmtcYNBFn9WIwwAG215BAqv/VUIuy6WBCoJ71bQBByyHtyNCxwnvzevA0Ih2XIttDNkdlzeGv+&#10;iR10Kk49C6jtOVSzMZuGO11pe+eGFcYhOAvvGa7D8ZkK945kLAnPE9MWpGNdW4AvhCU8iK0J+5ns&#10;BPw0EEXfTcxsQFXMYNhKkNqB/OZ3qVP1KDXs4KFOw601kBY49t1c3vtgCtAqRkExi6F7saBSBmO7&#10;T8qQpgcT2A4NdvM2sNzthCyjlDEaT2E1GCBrlRr6zJ58zD3bNw+kQEa2J/dVVlm9i/t+2nUxz9e8&#10;PJNS7GfZm0Jm8zIBkH1vYzJUPKsZ2wgZNxaU9M5YPwBJuDQ3cG9osyG53sPItrbgIivulF07GDf3&#10;3QYtMIhP6RpALP4cy97arqX4WSPe+R6iSHzZQjJPdgvxKj7tswygfiIzeM2cNyi22SRfX18dTM6W&#10;ftieWazTOgv2A1y/jDxyOkvsXu814cmy6Cv302Qg36IWMUST9VzN8JnXd4QFj7PPybym2Vlkmdk1&#10;iGtv5DVY9udjaJmnmK3DxsZ6CQsFF+212usppbQZMWFjYd2zgFWyMhNZDWjfwRuUrgj8WOsStOKj&#10;fUD1yUmoaMRa0QMrMDcD6wr979qwn5jUJ+Wz7tGeR/kT6csL1GQZEB4o64HCzO/dA6+8oRpTj+PQ&#10;ywMTcF/0AHsEsj1roVO9besSz8rTA31RZaS1jQ0+P1kIeLahXq/MLCpwL8BQYabiQZIS6+88qzIG&#10;fC6/J8aNQKAkmdNZeFKE4GewYbnICG89ETy/6vewHuGQgeQ2fN4bjuEehGfFacDsAWqs90FQS0DF&#10;bc8s+z6hok+IUkKHBEzpzHyyT4PHnypO9HkqsMsy9Z5ytJjVtD1P8d4w21/2O7ycSVaTeaqhTZEU&#10;xK3zQ0s+XoBOe14wtQ5m/ljrGwbkam1m18MJn9KcLGWDr3hCHMSLfU+azP8Yy4bd5JylikhSYlhY&#10;hw2jRhmhsSLv9y1BlZUSpIYgNcRhUaeKPb13EyNQ0Ld55rfeoUiVZit4DzXn3W19ygCElc2ttkPa&#10;A+r//vHHr8Gyr91uJ0uzav3165ekvte2GiiOjApdDM3T354pK6nHqoHwzFMmPlMDsjpI/9fm/zyp&#10;xE7OGPZcQlUsq5dvY+XDag9bb7xerxEoz2zjvr+/hyqw/ecdf/3XwHuPAceKIS0GPFajJ7vzbhoy&#10;I06bkl0kdjjgNZEIPjCmC9oE4O86+Yl5NgnWG+wU3MUW9WmaaK/x/X6PRWUDcxnD5zRMOLFFmNeU&#10;V+Bhg8+sEOwzRrCdBcgyVpJl5uOhxJ4jA6vYAYvAPTKY7IvnNfH4dZgWzhhTCFphwWufLwMonwLl&#10;PACGseqtJyIrWE+BPWIDPcWGu1aRUCm7m7EJTxIoZES3zxQXqxdkvnh2CgiQLyoI6625QEsYdFdp&#10;IauNAQuHxAYd2ZrMjmrsrdV4H5o/R5E+MClj71GmhBxYlu1+r+FVCsS3zzGvPpD3x0rhxv3tXnex&#10;a5fH8KMa39I+dAjG6mAu6Mbkj72oiCFKDKH5/MUAIZPSfJGhCWTvmL7PDJxE+Z3nZc8UWIyBj1kU&#10;JxY9SpZFKm2O2ZAXvfxwQOplpvj7167osINCdoawhhDfY3sPkX3vDRb94EXYR8XZn2RaMmEjWI1C&#10;yJPYLiGzrZQdLN2g+Qs9/8O+ozYb4SeA7/i91hr34DG/nOdV3LpnWsrWH/nmWiP00JuOhQE+rlHX&#10;URqyUAZSYaM+Q5HNuo7mM6gFCjBa1vO2uqGlXs4InrkeaMZUdLq5MVm8F+jKMqBOBBKm5Fn3ln2N&#10;W9ku7isMCJnh8b7lBwJHCFTs1z5tmmzexlBKtMlya/7UxaGu57SyRhHsGs+79quHQbNIpaChiEiu&#10;eVrdOff0uq7RgOnQ26uRteFmdRodEjm9A/43tMZk9i5YF6E1BAtMZ4MNFqruAfC4j5y86U/EJmzQ&#10;vV7gJH9HAhAO6pgqAQcsbL9gvcmpbj4BYK53NFGF4vNEyylPgeQRkU73S0EG+xwYqcir60+ZCwi2&#10;WDtA/PxPyiRrc+mRCj11Pf48BIrvHoKI9mf2nR4gs7GaYPcbnxNzAmDqa7t2frrmGFBpbbHY4Av/&#10;n1lSIC7ihadWMYpDzfkIQULd1R2M5W4Vi8XIb5d8AifHJwQ/ON0OL56cEXCNee+YpxRhQN9PSGwn&#10;+2Ksw+xguCx5BUTZI75C3t5XNng5hRF7xJy9/y+Lis8qSOXw2bA3mvdctncKVSQnnG2uZaFDivaz&#10;E7muWatMTGWGLuSc5X1/Ro1y31leXy+570+vSUA1X6Pku8jnfUtMUcoIz26WOdd1SR6+/potoZlE&#10;7b/Voizt/rly7dY9IqXYz1r6c8iObdNq2VJry4a5rpekkCRIlCpzAHPfd89eqz3bbe2dtPf7+voy&#10;dcuek3mqB7zcGzwb8D14yqfx1oTtL09B01jz2L0fz25LmFWFj6qeVJlv34nreo0B0dwzivu+/Ufg&#10;PbuRDLjDwAAvuOUnjC1P0oRTD88GwpMbqhxdNxbPq5Nt9vbm6kHB2A+M9ekVJmz69MQgYAUZbkx2&#10;gVlPQbRiYUnjp8AofB72exT8Ymx7ZOwwQB9zEuyEjck1UXLJijQEd0+gELJIPdCYfQZkjDGPPd0E&#10;0OefB6/IYxAgAxaRVcfWFIIfJ4aH9aK0zxeBY+/eIOPNgoDzKFiL3/EM6nmj92wHto04huOgwQvX&#10;tlNwDN9iLDVP5mx/l06OR6PUA++CMXtvNUDdMiSefI79AV9YgoRWQQRnhqQY5POZqo7aPflCxKZx&#10;leZRuaTItHeQ5p23gBelSDW+ktNSaXoxL4dtB/qjepobsH+NuJwBhxhWyT6vxzJa76dvKZVGyGw4&#10;MncY85ydQ570FNksyJzCHBP7ffjcveKI7o8hLl6EtilXiwItXhhw4jUA+n6xwccpOH0yceKwzWHA&#10;LmNLREftt7w/BwWj/bls6MjqCVS7MLalJ3eOhGF5Uv/p8CFZGx3HXsljEu575QzwWsODg1HH2BBi&#10;cUPSmLIuNE3xqmYI/Bqtx/h8hzJVLjBgW/9eh7nM55jl1tDGE+67p57w7vmJJYSfXRv6UXdWWSwh&#10;mN+z/WxITFlqhwfGbnDWICob12EP93Q+1TQn0seyn4R2CizkwBBFpAyl3+YrXMVt1BSICiHI5/MZ&#10;A4Qq0wqLqRZw+OOpFkopUu7ssi0tsxBVC4xV7yk3PRa0rU+ZTY4HxqK60p5BJ2aqN6zyCCK4j7LB&#10;5FMQJVOIPw19GUkH2bqoEGBMa1Qnnmx/6mGIw56dp+g8+c2f3i3LtLf9B1prnWyNMJfJ+13WXvWU&#10;xXWy0vHIbafecPm6up+RKaUe/rirIWzvmVKa4dSO3zKzjWODmVM94ZGgEIBmZwi+16c18tQH6zO1&#10;e9C69+yZHG0IEl0CkrVjXPs4eSRloYe0Z/OHxD0WGIkgLlsrR9/pEGyWd59ftHqIrbGTWoENi3Ag&#10;g2xcRriMMYqUmVfj5f2hrRoqhaz6k9qIGGseHW7rmWiJLqiU0YyC5kXfgGPLyt7PsuoSm04kU36P&#10;27uMqhQ7HECCQftvJocj9+cT6iDuldKY7/ZdST041g5LosRudxPlvnMPPC1SJUhMqQP3Ve5PNjan&#10;87PIAOxbGHQpzVqn1thJCp/2v6WpVEvJcufcrTSrsZXdQ8qv6+r15LQWC11Jf993w3u6LU++86j5&#10;a62STWDtZKVPrEHrVAt6I1b6ZKXn9WdYGzKLTttn6dDn8/ls9T+6eJxIeUzFy0iAnuPFqE9qy0+y&#10;9uS1NiU8fo7/GLz3Ci8snNQSgvlQ/4QFzDZWBnozSTNjVTO5/Il5uLyEJHzCFq2bhJccoGwiy6TE&#10;jN3iyW69oAY7WUKvZzyosEDDYBH2cz3PTxbUZlPS9R+dRtmf5zUQyKBk6wabGL2/1pIE/V6tfHhj&#10;WRL5rmcvZH8mY3swr1Cc/rEhCbK1mQQa79EpANleiw2/QUWD50m6yOUqNB4aFgtsVgxAtYxMXqSF&#10;7RkaTH8Jv9UgSoFm1EvxTil1Vt8avmr98PFAO3mp4eHjTWlP7E0sDlNK07s9roBhFaF+tqwgzTkv&#10;voPL54hBpEzrj/E4KwTv2ZBBYwMiIlJ6Inqv22kIeKzrcxUTKIzPhZ0HukZUfods2s26B/IK9Dpe&#10;r5fU0nI1EFS3AKMG5+BesYNTdXzdEBCAX7vXPDJWra4jO5RBCwvG1JvDiCxS9zMtEBmy5+Hb3qXq&#10;ghd8vdYj2wGHwsj2s3umHRbre4ln5widRXWaYRuXUiTFtA0L1FbDY2VIDIMVj4MOqfq728BC9x20&#10;LTmphRjbEt97tl/Ypnl53/swgbNTZWHS66BlY3eGMFUwB0Ucl+UHkxFYDXvzklrDxo6czVp1Q1SR&#10;lRVjlCDIlCtbA4qDY2w8cYjtKQNZ2OeTxQ6qYGQDA+detl5v865XRcK89tVGVqXeWIsh6IF7gjfA&#10;sRYFuteMcyzGJYiPqQjY8JA1yUutUgr1xlXQh9UHDKRi1iBBZoDsCsSXRdKNex2GDrI63d63hYiR&#10;OOjj1XfTug7O4lJdG0zGksQBoe1NsKewzGkLQOqZaYf/T76q3nnmqVNPg0RPWYuWl8z/H9nyeEbb&#10;/Zix1r37bH8/VbgR0J+phLAOY2c59p/Mkgf9c9maxL+3QzgM78Teyd5Luyawz8be3VPwPKkq2D7k&#10;qWRPyg32rnjqMKsMpp8pyFTQVJHP/Rl/jqBIYP2bxyT2bOTwrDkNFk7WU97XnPrME4P/KT/jlM8w&#10;7jOxkdJg7xjiFmSPdezaB3J3AtsXssEaCxxfbUADVd4zl4OnARSuI1uTaSy6Ksc2pZxRW3nBsfZM&#10;woyufc3FWfCFnTGOmIJnQeLlKNo/a11uzxBWe+FZbH931pDo3tArgN+eRaVuHphL4ZEzT2ojz2ff&#10;1rl6duA+p8MUxAAk9WwtfQdTaorvECXGJJ9P83LPuYXGpphEqoL2LbD2zvfw0h++82FS2m0GU6hx&#10;DBlCUFZ+FJF270pXFpTSvfdz6TWHDJtTHZKw/eHOPeA5pmExHGPLGwx2jyh1O78UEEf70laHyXam&#10;rxlZrRZmZ619hxEAR/stz+bztNY9ZTnis55VGBuI4c/BofaOczaVktb5trZDW8P/GLw/FWoM5Gz/&#10;Hjezfs9mBg/Jn4DYlonkNVvInrBMed1kMWTLS5Nn7IPlRXPYQYyBxWSZjN3E2NPYIHsSkBN47AV4&#10;sqCzExvVY2aw+2Dlj1g4e800Y8+hlAplv/aFsVNBfHG3gBwR94Bgk2uWVI0NE3s+LKwlXm0dZW1u&#10;Ay9Un6SUFhhlDCX2jGJKbWKv01G9vwbkKbl50uZaRmim9RieIYjtw1uZee0BLQkHPfq9ZPqvDO1i&#10;QKcq7efU3qjHGFtCuwGVlK0pHQTPHfzT+2HBHVStIAiHwxYvkJcFz7Eijal4mioABg9SKUMK90UW&#10;/jOvKUjpNh6idVXcQS855ESE4bM+n9cM2ZIHkFcWliNbx+19KY2xor+hrsOcdl1RUlJ/9vr/afu2&#10;LVlSHUmBR2TVzP9/65naEQ7MAwiEYZLnWV1da53uqr0z4+KOg2SyyxbeuE+WVvL73APGc5VTGwG8&#10;K7C1F1NFrkuDfhZLZD0//XX1sy4PRR4uxe552Xz/d/aWLaqYggvPiDwS7u+7+xvmlOn+v/vkj+FN&#10;TqPwHN9z2BNteLyxebGgoMrKcShvJYMYjO41hFgPYNOcUuoDt7URrv1h+Sxtf34bWw37LN5l7cXr&#10;d8ddVSCwNckpzQJ1nn8CAzBJtBFlWTXM15kNi3/rPWqbxcnKNUB6arKsQObzM3zER6hnVc1tOiXx&#10;jM17AljVsOmreR6KWRedCbTO1f0azCZ0yJBT29VRUpu0XM1ew5WMGKpcynf8/OUyXvVnVSGiZIId&#10;QBZ5vd4iUkdjuSsIrBXMbjuUTcPSVpN9gNS9me3s6vdu7Tb3jWRAfevFfB/njccoTeO81HPwyhdX&#10;DGrQs6zgY69RYcq1w7+21K6Gul5y1xLWhbT+R1a83sfr6jkDGqgrCxy3UnD1j53Bhjo0rus7Wuak&#10;suimCqnJMQy2VgU0x0dGsztVZn0vmddo+zuZ1k/HfZTTexXBS23sGDCLew9r1m1z6u01kYKP9QlP&#10;9imMeMX3l3NY5PWMSDxhYD8OvCKVpTe0wNeKwvEiFjyqjf/bQYWnPmHh0ljTekMxvP72e34+Hxq8&#10;Z+1wcUjvKU1sLWXzO9bvpENd5SnyUW0R3c8DIC111rQiIlmSa6sT7VFe0LvHxH9SYTIVc2QVOCbz&#10;sx9CglVyFBFok+XlPXihqfa/X9d7HwjOai0dw6oo06vvzSaPq7VNrUdDiR2CBH1tY13hEScj6xi6&#10;tzVDT6vL/kevwax1TG8szn6j39nbE/E50FrPDqft+UOdAtLI/rX71+jLr7Q7NuAwxuI0+t2UsHJ/&#10;vgO7SFu/aHMjVo+VD0Jt7+G8oe/yo++2MGnWYTbDa18f2ampm6R0yXcw23NSy8g16Lu/t+R8zeH+&#10;3e6pHk45SU1NWm5Sm0wQvtbOhr/vKn+nJK1l+Xz7Uykpy7fUXgDX7wRp//zzmUBtziLpNZSmWSRJ&#10;NsTHDtC3EWR9j9r+LiK1DiubkSlXx1u20uYwpJO79oEjKs9ravJ+vaTe/bNIbtJSlTJqoK7YvUQk&#10;yd9//5+jn1GVS21N8hF0fMl9l1EL7wWTgv72zEF1D/bL+KwzMh+e1x5u6ln0MVWsfQ9vD2fWb5aM&#10;i9inruN8pS2sdpFr/xcCayN5F06/cTO0fsKRnx6THrMN2d5gBQ0iX0QFUZFZgEWh9anT4kWlFlbi&#10;gJJqlGuwooAx5dkC9cDwSNrGLALY/cLEeS+sldnORJZA1geeMREQxGbFf3TAI6voN2oMdj1er9eU&#10;Q9vmIGK9ROF3TC6LVg9oYWHX37xu0EhtfupOeBcOuFBax0J1qAehmSR7Q4woK2CfmqZ5INtN9v1+&#10;bygD9WAm190Ws7hOsLGzh5MdYlhbBI9ZZUNZmfclXlsvSyNiLntKDk/qiqxB/DnqJz7x13NowKTB&#10;XqDak58csucWsHXeK0+d4jVBEeMVGWoeS87bbz1Flz6/ulYwkyLyymT3H22n0PIGm1+6s+CnAAAg&#10;AElEQVTWZOE9t2drrXUO11izuX2O7NgABWxxBBn0jEV/VTxPsJmK1jxroiZA/+A1/9ucDTbYn89N&#10;bVs9gCFp+PN2f/FUfsgKY4wixmD0ZOyemgPX2PT/xtdLcnwuzwvc2iqx/Z/5c1sgHf1IWUCfDU7G&#10;mlGHiR5IwtQM1s4Nn0UcdjKAEPfQLuNOtJG3ewJb3zY/iZ0BFkhj9ZCCH50JmkVSM0qHSq0gPYBW&#10;sxdsSDxTIUQkAKbKwxBv+zw3I6FWCfYTax/Z74xBFfUiXm2KgKNl8OfL2adgjaAaVes4axuTnLMx&#10;OqM81mhkH4r1os0DYCA2Mtvtd9U1ai0moh7PDlk9yxvvDIkChNn3R7ugJ+uX3wwQ9Dqx0E7LRGaN&#10;NrOl886u5CgY2WdGFSyrKxBgZcMZRlJjKj8PHPTWIHqHIxHBWnd5lriUFJJk2Dng+s8hgM72EXzW&#10;PUsGXBMWi/CUx16/zYBtfH6i2jPqcZ8UDNv3Gsqmc41pyGZ2SUQMuGLs5t8Miti9Z3350/rAM9Mj&#10;Sem/3/duJ8Ms6WxtYfcf9rmZjQ67DsyamfZIwf1jPY/dy7DfZPZkeC9ZbWYVdwxbuq5rDquRjY6M&#10;Ya8HZ1gLWqS8Xpf7TF/X6zFzbifxtm6RCYxntDLF0Ovj+Rr2P/O+K76kww6taURmjkNrnUzYa4DU&#10;g0Zbf/3//Oc/cl1JPt+P5NS/77f0WrLeOiRIBw608vfyTpCa50Od96Mr6K1Ssiscayn9/89MhMXu&#10;tjU4tXlLWa7Xqgf0Z96mr3+9X/LPP/906+HyOp71ORyTpWDqqoNMCV9oj6yvQethQpRF9v1Tb4X9&#10;CloHMos2e0ZESnqLE7MzieWnMFyb2Rn+a+A9e1gZ43RdPHGbPbaRsQ3R87NmByY7YFnwBi4Qz3sJ&#10;DwGvkcXC9gmkZ5vvUzEaBRsy/zIsgFkzgcGXCCBZRiUCw4wBwf4/3g/01vfAQ9Z0e4MEbFrZOsAw&#10;RAbEewGKkarAY1h6B7tVetjBy/ysORH2NwenbLOshbQyCbEh0NezQBau2yp8CMXWGttg7PMlUmew&#10;SrdBSXJdehDtwy3c1GxTgyBqVPAyCTADkTGwkwHXmB/hM4nOe/sUOPVU9P+2yUJJlmWhL4lio/Je&#10;xlT6jeftcXgYS6x1z3TNrvt/XXljVqmUUgsx/d5//vwZQ57zkMM9lsuD1YvTTvvPsF3c3+3+xvxE&#10;9b2tnI3lUzB2oXcP8Ux8CkVlAW84lPE9c/Oc8G8FzGChsICcw6eZyA69kGOmcHoKqtr7+51dhaBs&#10;NNR+avq3/SynIyiOyaunRJPkijzdL9zbrH0T+jPbve/7/c5ngV1XBMNaqZtiZ1uPROnAzn5kuzBr&#10;NY9piawTNqjyrBEsaJeHcgqHHsgO0zpHA0WZqs07rxX4xHo05yx//fXXYFXVow6JiAZs2MPq0xXe&#10;eA+gpWyScg2ftWHHqsVCWS6zaqjAANdG1LJ5mS0LU5Z6yj8vxC/nLPU2qqW2Boxs7/tvbCI8S7ro&#10;NfT5sqSFCJBLQ9KvDfXaJ5fVlH1+SikrVP0XhCfPNswDjLCujHzR2f1iQA5Kur3+DZtZBLpToNjz&#10;+jo2yGXPd6Rmw14Hv4MXDu2xf9nQnTGGlfTDGPPRPmC9t+1nZrWb/vf3+6X1N5KY7L1V72mvPvzN&#10;8+YpRaPA2t/Y4m49pWEaL6b/PsyMAi5xSOIxqr1zAJ8pZddiHRWRCz3AJgJenmp51k+Hr+EEwdrM&#10;DgZOsdeK+mpUBtlBEMtps0PDp0BltdlgmX0zmFbsGttVUliHPe2jDKjHe6331CNx4LAAraFR1RZh&#10;aKruzFem/QC6EWDPFZFbt+tMBqTLs33fh+xA93gdyN15v99h77CubZbWCrEzy7/KB7PXV60Yn/zu&#10;0YIUs3hUlXrft3QXXrP/tybpSnJdr+46UKuUcksVkVLqCIdtUu46lZi1likGrq1Ia30A+s8//8j9&#10;tcB43kKXFSttG6DdU2j7fTfY1XBmKAOwl1IlNZH6/cpd7zmjae2soZD82uvQbpNj98NrKHos4VHD&#10;Vkstx2Bp1iZaVw4nh/u+5RaRtxmcIyESzyaWUeFZqtlnFJ01oqEZ1jS2L0GrLayXPFzY7oUsEwfr&#10;ALbPMmurfw28l19MEu2Hs35GFlBGewCPfRtNFm0TzHznI9YwsrQRXHgqPiwbxbNtYYdJxKZjTV8I&#10;boDHKLLgEBywrDS7gdpJG0tER/96BK3sQ2Afdo85hAV3dKhF4CFjheFhi0Cf9WK27+VJYhhA5zWd&#10;HusKATXMDNjsmq68+aEuJt4J7OhrqT2Pp9xggzYGVIkTBmg3Lw2WiWTP5/3RDVu28CfGePfusxcK&#10;i6FpZ1hZFVs91VblStd5fWG92fWg1+nn5+eQnjHWP/NSZaoQlq4esXPYocbAk30oWOR6rSk9Y557&#10;r8fCPT1g5VShnI2Xetzt+3I1IZc8Yd07yNievjOG0/QJ9Aa8bLCLeyQ+rxF7yGMusWcFBwSeBYvH&#10;PJzPZcqTccH8c+dZdX8Paybr/2w/B1MiKTPCnnGRlB1ZE0+N9JOqzwN3IpDIY4daBYc2LmzYjsWa&#10;tVDy2BNeUCMOTTCsGAf5CBKiMkiBQy/4b1e1icuw/s06w32BDT6PnAGzDpGhbcReptnwmVe67ph1&#10;GCOPsMGEB5TMYFOxQ/M1GMDXslkHODjEOokx+/rvjeZsSuwTBLfLdv26/PgmTDNxAXjLwlQVAQIB&#10;DPjxvMyZzRPLALrve4axdnuBdOSDeEzlBJ2nByaza2DrYBzOMgKAWmXNhk/0mUnbfZwKiXRRsohe&#10;YgWYGKuS+UnjEC/qN1hQKlM2RQFubJ3aWuc3DHpvj8a1hzaUnlINQWz72fSZxwEHAmbszIusfp5q&#10;KM8jn/UUrNb26jJWs3gEIbvPRf0f1o2ooGD7HctRYSzsyAt7VyiJez24HdFZl696qLh5UcwKJGJE&#10;e8xbzw4WM+wiENj7HNHPeupTptr8DX7AWPSYScRIFegTzcJjm7QJ6BkXyvnnak3m5Yzh3tvEV3Ut&#10;ws2euTJtRa69h9b8I2Srepkc2KuyPDNcN4pj2EGYBfUiq2N2bjFyJj5fWON5fbVHmnnKKNDryrI3&#10;0KbOkgeZ7a5H3GV1/8IP0tYX6nfpZ6DQnEEvrB1zhPb96STF2j5r1cxLeZtSltrKFrhaW5V6t2kB&#10;9a1V7rIsDXu+072REVXh2vO7blHH2D///JEkedjPNEK+yt2n3lyfWsq0T7YZUzkl+dxFvvctr2Gn&#10;00oPqZVWR49XR+87LB8lHbloE8uAtSetShlWO9frmuSS+777d7jylpvjkQp0bbzfb7nU0x/6dW+9&#10;67lif94SPG0exFOv/Rt1Nhvg4fnI1HGsNrXkUKaoj/IufkNM+1eY9xGYzxmqZ+CAx+apxD6EFVMo&#10;7blNMKHadLTW5PP50I3cK/TY+yKjF6UfFpjEhoe9B5PX/4bF4TEiPcAEN2HmfYX3BQE7ZkWD4D4e&#10;VqyQYvY8HoPRCzRijY4nN0FZDmPtsgLWY3VH4aMe4MG+kz2sLYCjf2al0MkE3TCQkBUC+D1xY7LP&#10;ibUwoCwZxxpCZVLI+I2aPLxntdbpPYzrz/Nc9Jit2yE/WN/9NUchMjCaKHiNhUWy0BHGIsXC32Mb&#10;R2nraNGzgQfEyss2eJtcvthGVY7BkT1ArfTZFqhWoYEWAmwfYyA5Hu5eUa3vaRm0keLKFgi2IWHn&#10;CAuT8ViGkQ0P7tc4lMlEHui9p92bLeDAJJ/WsoYqSvJuDWL3wO38bSa3AFUYoynSvk8bLhswbFlH&#10;9nVtA4/gA9qbRV7FFLjNHFyI/LN/yy70gGrWLCFDskqbFmS4vtk54u0JlqmBbC4L0ts1Y+0/Frib&#10;j2L4DCWu1COYDXYj1YDdjzxiBQMHLPspCmBXthoWztaSx16Tp7wJb9Der6Gee5mGzVrGkX0GPbs+&#10;CySvz9nNSPuQMolI3VjdT8xX9Z1Wz3d7RmCto5+RsTAZe5DVnV5eBe49uO9r3WKb+Pu+e8ZGqRRw&#10;ta+/NUeEXMOuD54fti+w1mr6jCC7iZ3dSDTaAmRroaHgQkApBCEwMNZrIKNBjAUeI9ur36gZ7Pmj&#10;a4aBxQwUwj0P1Wm2TvlNDW2Hkngf8HWYdSF+J1YTe0B5lOHg9RnRUImxdXFvxPdn9oEMnPeIE17P&#10;6a2j6DuiDSg7x1ggvf68F9i7CDRNyl2O/kP9oH+DMbDa31MHRaAqG2p49QVbz4yh7qnFFKjE/Qyv&#10;scUxmOJt2/ec4VEb4bt43ofZBKnXW3pvJKGNUJ0/N234mkhKy55jwP4dfB+e5LUtpnySPM9WXSeT&#10;Ad7K9DF/vV7ybVVer70H8gYOXs3HruFMxYL66FwTchD8WG3HVBfzuR2h7YwUGuVT0eBzxyYy2qv2&#10;vVI2z31rY1gHKKzXQnt7b8/xXAxYXWPPS6ZoUWb50/DYy4o78YX2+PxrpsLBwpbuE59yktqqfL+d&#10;SX+XlaFTTSBsLc38eTXWKEnKXaU2kbsU+d5VXjlJa9YeJ4+Peu5D9602p0sVICM3Z1SrcknqVjmt&#10;Skt1PL89t02F5jl165pmsFeLF6gKYOa32dq4FrneLymtSqsycJprku60LrbXMMPzpvXrxLjM/fje&#10;t7zMfsisLr2BPSNqIeES9zxUq7G6Cc8Bhn155+1Tz69DCTbYx6Es1kD/CnjvsQ+xwNwvzLJyyDkd&#10;zKUnqwYPbLMX2gKJ9jD8fD5TBo2s3yepbaQGwMbz9Pw+Pak9NkfUEDKGFSs60TqBFU36PrYZQX9J&#10;xgDRjADL/IrYefZ+eBuvssUZG8HayUSFJ2NkMO9FO8xhkpnfADhRAR0pJrxDmOVBoOfi1rgY9V0k&#10;P6S/6zDdsfhpdfjjwrBGf07tQn5+figLkE3Oo8BfJnlmv8sObc8iwCoV6L1Mfvi0F0aNgXLMi59t&#10;3E9ALgJm2HQi+9nzq9M/Ux/eLsM0AINUl4XGWKo4YGB5HswWwrvvyOrxmHs5Z/n777/n2vLsDTzv&#10;Vtb8WsDbO2Dx9xizjsnP2X2L7A+i4ZZnQcF8PlENoYoGBhJvDThhg+ozjcHUi016qH6PJsOykyhj&#10;1UiQPa9Tl+VJ1tmT3z2eY95ggLGObS4IAlVsgMnOMI8RFe1laNeFCg77ufWe6bmM5wkFrvQMcdYd&#10;Y15GIIfWVscgCdifT2eFyaLd10Xr9nFMlcXYWCxEkoX1nWdh24B6z2oHm1ENc0QVla1j1ho6VXOs&#10;md/XuFrN5clArkMm3RlcJIhwPLDHd5U9LAzrP29YE4EDXp4LY+AJGRjh2tqAz1IpIB/VxPa17/ve&#10;vhuyorA+ZrlMzDNXRDZrA+xxdNBpMyX0Olgyhn1v653vKWgYKIS1PBuIPt03JLZE65+xavX5RgW1&#10;3Yuis47tL4xpz4Aj/f7aZzCw2DsXkJ3v2Rd59T+CIKj8jZR0eHYw5rDX+DOwIOo3vJBbNtz1vjOu&#10;l42hKXIoeCwxyKunm7RtyLN/vuzaG7G+3Ku37PtaliZT7uDzYkkTEUsTP6NnmcsG+9Fgzq5RWzdf&#10;AHT1ns0h4bUitaVDHcwytFhN42XxYX/K+hEE4LZ7n/aMpbluZO/T8WyyGVRMbRgRvewz3tKuBqx6&#10;PWWFmi+FwgpsjsiTXk866xvx7VCt0sBjB0fDsmgAcX7edDy3c20B2YftG9GgGGt+PJMtGQ4tSfr6&#10;fLnDOO/c8LIv8BzUOsyeEfp5eq3Qw3SrgtypiRSZQdC11BGW28kebQxkcF/oNpf99fp3VJvDLK/r&#10;NQOkpXU1oq55O+zun20pxyX3/6XUv8c9AO8uVVgq9/5sjWswrIDmoGEk2V5XojjmrGlHMV5rt7HN&#10;r2vhaVOVqi4E7+0+6J7/fr3m853ED5yPSMAsxzHKMrR1ltfbM7cN/B0kUuk90TPEG96zkG8kMUUK&#10;OiQ3Yb3474H3Ocv3+5ErX49T8f2QL0M2Iy7IaWUt7KGNPHNtWK0FcfWBZRY9HlPmvwmfXOE9l4hk&#10;ozCQYRnUXJUBYzmdfmC/C77cAsKCsCAWoGcXchRw4wF0GvIUhUYgO4OB4Wyy5nnvMyUA/vlTToEn&#10;tWEsGdzwmMcfMgrZAWSvH/t3sanxOY8gmTX+8gpENphA/0AsZFjegL5Rms+pSJXaG3D1dR3/3mpn&#10;agxUcMrL9HWshW9q8O8i8r5ec+ovtYlcp/SotSbv17t/76O40EJQJKlvYhNj/7MsF3SId13XliLk&#10;BUUyq4boeWR7ngWOl4JiAVa1NUlD0pZ6ygsNicZQGAvSe0nn6o9cWnUVH6wpRZ9DtudgXoXnEYog&#10;pBaQ910G2DyPbkGZb38p/fP9PSwzhIE3tohUVcf6zlkMUXL8d3+P/lnVD7vOAl4VY6UU+fn5Mdcm&#10;G3BOATe9NoUW4kzB4TWUWkxohoUFybFZL8Pjv4yizssNwebfMt8QpNZnLgkBNYxCdZ63neohqfrD&#10;6+hcsMBaZ4o3KUYh5DEqvaHQ8YwbV+okqe850kzwk5xqjnFtFWPuNjvlsEZBj1fG3LfgL0qkqUd6&#10;W1YeKWdRDW7Oa6iBzMA29tMV96ue6WlKzUUl8WmAJSKS0jWtW6YkudVhx9T3ebVnkpym/RKem6nJ&#10;9DvXgbA2GTgFmnv/2Mf1oLuuwRa66yhi+/fuCpEuCV7noe5/5kzQOqKpzDgPZpdl1CfTXJ81BD2b&#10;ieIyCrbb9sSWRKoMdcu4F2UF0w5qy352ElbRfd/ze+na1TVSimdLdX5Gq6rysjM8AItZnOTUa5U+&#10;XCB5JHl4MKuPf+0rtDJyx/i5qP5mVnNI1mBMRzbgO89yGeeAyOuVT8Z37rWPWuXklKRZ9v1YWE0P&#10;e9PAIpv5tHqLhyMMvGENZQRCP9mzYb+ANkuonPQyP7xGnfVA1koVgfZl6ygjKPArOXVwobY6FUUI&#10;qjPWuKcERQKJVVQhWcsGcuP1joKq8Tl7Cn/0CGTeeYe1xHW9Zm7H6q3yr6x8GOuwEsDK9n4eoezM&#10;shG69yjzHp9Raz/pDZSfAFVkrkfkQy//ww4cNFuAEbDw+WQDHU/d6WETMs/1EapZ61QUt9aHisn0&#10;cDllqgzZAswVjxn7VGp51QWjLq7FNG7SccHa6hoST4KHsV5dsS2d1VuKVA2mF8enXJK0tFzse9hu&#10;mkpReybjv3u1JVXSQu+7zoc0+8Uou4CRVFENsK2btqsjDmxiXCskT2JdZf88snxlCvg5gNZ6bKyR&#10;vn5MpoAkl8hlh3cRqMjOqGXru3rT1+s98YVSbjfXxu+7E+SZ2XuzsvYsAKtru7Pmu5Kkn2G3lFr6&#10;2msymOpDNWHscVITKd8i1+vVf8b0c9+vDgg60N+xkpeU+yt1DEdq7f1RTnv2zOybRv1X2i2Ss5TS&#10;5K5Ncn6Pgecl11W7l/4cOHRAvZR7fA8gIpQWKjw7WaJbql4/79mjdx/8vq/IsJasVURf6sp5VwI8&#10;WH1hvuY8W41bxsQ2uofSkdHA7EWRBMPICfbsPu2xDbgm+cBGUeHjkUbYwMniE+iWgHlTSNC0Q6d/&#10;DbyvrUrOF5VEs2ndfpH3SYcegJHPu8cYYEWHLfT0YEVLCc8fzU53I+YFSmFtgnO/cTbkaL3OywQ2&#10;4I1nRdlTqB8uKjbV8kITPX9xb7JpJbW2qYsAbk/K6IXYoh0AO+zY8AZfz2N74EHC7Byi4UgU1Myu&#10;J/d6TBsblRX+DGxf3oN+A4L3IpRHAsNp+3729bTw1zV8DXuVu5zPvSTJSQ4//skGVGBI0uHLqRt1&#10;GocrgrOtdv83O3mttfbrkvspbdmFSWRjc9jJbJd6+uFqTCHAEsSxgGNSeLvONp+9Aa5mc09xP2AM&#10;Ws+eBlnACwCRGQSFzz8LOsShWuS3yOxi2PODuRspqe+fmIGquN701j+fNV1PKhlmyWKviTJjtJDT&#10;xoG97vv93vZClRCuqT5n2kV7qwUEGYuXMdsRVDgG3bPgSm5h/Zscj9mckc+lALFWyS1gKnsWZDgo&#10;Ps4/+KyMPREx8fC8TvD+jHmMga7Tq9WeCTnLRRp0ClQQwNDWKqwemPd1N4QfQVJZLOqM4UmllTl0&#10;mM30GLTm+ex0SfskGsjy/1T247QCMU368ktd57UOq4sBbW1LdWu4c/KVaNt+0arktGy89PWvlNfo&#10;xdzLWu1AfoXZyaagHsMPkc3P3IY4s8EkYwyx++SxlWehfpf5uXSfQ39WBRbsFF3rZbQIWjYt5+CL&#10;Zi6If7Y9+QN7gaaHNUqSlY2eiBWmuRdoR+DVt+yzevkQao9pg/Y8tq73Put8W/cFB3S6tlAVV9t5&#10;dl35ms+P9WvFYbwHxHiDElRV/Te2LwxgsbUK7kc4xMFG0yMDPZ3PzPoQ1b7WPiSl1Fm7KXWp/egf&#10;k9nblDCh/Rarnzz/WVwfzHrTUy5iTxCpdzTkUftfr9+0n9ESgrwa4gz5TNP3eCmM2kZqQfs2LzPB&#10;Gy57ygLMFTvX5h6vtd6v/WqPZWsQwXmm1MLvaJWlXg+L+ypTdiCgiz2HyPN+5yknUhpBpgN7EfXi&#10;VsZsynR4GQ3tJMlmoyHuECEd59B1XTMAfZ6ZadVnV74kv1eAZFcHvrdAYEp+gs/zehs7JdL323vH&#10;1ix7vmdPSHAlJSZ4GALL1/CsTxG8ZhiDDu3nfpR33MxTPVtyCWMa49+hJSPLAZoEghQPufCZxvVt&#10;MTcLTjJG/75fXNuQztufcR/kCrE+lNBA2a1GuPo6/B65e52MknMfXn3+3KL0EPXi7z93SU519iW9&#10;/rHYUhmhs0mqrMFaUgpUWkQoW6N04pPMMNr+uXsgbR8U9tf+66+f4TvfMYQrZ0nSxvC6bv3NOn/X&#10;WtBnUM/GUor89ddfnfgoK3vOgtrdh7/N7NLev6fD/qXAXvt+v897Q2qyUopc45yfA42U+v1L4oa3&#10;4rOBQy3EulhWoiVr9BB1WSoGeG4ZWbo6dljoxmB7exZ2j+pOtNP918D7phL9X4RVsqklhtV6RV3E&#10;kPcCMezv756jvkceNviRdJDZYbCBgoj6w52sRvt5InlSNNCwRcJ933PT88DvpzCd6L1RruIdWGzo&#10;wJpF9LVCpu5vgh2e7ISwkMECzAN+WOhGJLlnKdKR6oENMKwULmInMaDeayQ8No3nmxf5BHv+pN6w&#10;JCpiLBv4ui75559/5PV6rUN7BKxiE5CybGy+rcFKbUrUtBiynsmL1Zik1CpX5qDb0xp+SrPH/Yat&#10;JQ+0na/fZBsUeECGff4Z+Md8qFkh+5t/99Yl+pqz59STgVorAQ0u6wqlnVnRm/dKLWW8PZGxufc9&#10;1mtCuWS+MzB95jiybXCQw/ZUHEKh1QzKb5lNjxeCJYaJe9wPx3MSn+lt/bUmFvaeg59yu4V0FIQa&#10;2QJhONEEamA45fnHo4UUCyFnCgP8d2R7esPoaL9g19ZeG7Tww8yE67roe1u5NxsOoZ3gWhtp2x/t&#10;tWlHU9VcNZxlUltWkzbg2fF1bTA09OoDO0B4vfIqpqUuKbHsALEF5PWz2zXbrcNOT2bGaMVrquqr&#10;KL8G9xsGKniM3P1ZsSz52MOZrVs75NvOADNcw8+s64lZGglR+6EUndXeLJCWnjFJfBuc5IdQsrWJ&#10;QGikKIiY7aum32sz9Pm39lrznsvJdswwAMWzwg7zUCF6KBKcc/m3ioKoVsRMKE9Nx60hkmtrxUDW&#10;qD7Spt/aZMz1PlSfnb2Y5FJQ0NRSqGJgoHJ0bZiNGf5+FEzu1TwMxPcCSPHzWCCPkZ68NX/YUdU6&#10;ZrnZDQxkCsaIuRnZVx3D88AKill/MNLKU9jfU92tZxBauSngGNkv2KGESxppTVopLmEhUgx62S33&#10;XY6BKALCLIuKEigc0rRax7CAbe/eoCJDz58/f/4c7Hh8/tm9atKOLBytW1Hp/5QL6BFXaqecbwSp&#10;jSzh7LlsT+HEoPPZdO2jnOBtlg3FngNvmMgySZ6Y7U9kNgXX7Z6M5xXujyz4O7LDuu977v9MrcLq&#10;ITkIOfdUFOCe+vl+JnGgByF3iz5VtHz/fGz3OUhci9CVugeBlFtDastgpFf5z3/+X1d6v/6iQ2nv&#10;eay1v39tNhB15BJ+P8O66R8pd5N2vSTVThRotRNCSvnOocux/puMwFnZiMnWXnxa59Uywf4MBKGM&#10;JMH8cntfhu9OMpFZt9qfqV2r2EBo6bZfkVXwQXQiahjcD7EPO/ACc3/YfoV2TF7wOD7fSARgeDg7&#10;z/518F4PAOtLyR5OFjBkgS1kHkcHGGtcWFPB0sLthXySklpm5dNknDXLCMzhA2UBCjYt9xLLvXAn&#10;LXbtRHT3JEzDEkKojzgmwkcHki1eLAP/NwcnWxvs56zNiGXfePYgkcc8AvY6KbfT3acBE97nyPP8&#10;NyoGnLRZUCAK6YyAdvtZLHPa+rt5TCgvLMsOJNAv0stMiPzBWZgcH1zsrL7N7iJx9nerTfKVu71J&#10;24EBbcD19a98uQFgrIny/FNpaChZf4wBnnJeNhLA1Cl3OVQt3vOPYAQWBFGz/+Qn+pssECw6vX2Y&#10;NfkaSiUjVLhbzJz7f98DdmasN9hABRaC9nZIwlUU1jZnZ+Z791d9GtlnsXYc2PB5a9DbMw6pISlk&#10;t2HA+C7395aUshkmp1Oh4TTis0iRM3T2vu/ZaB1nZItrB+ZjjazUCTx03asrmbQNIu53Pz8/5zlb&#10;90bXC2rEWsezC8HznyqZyOAWARymSFCg2pOhek24++xaQDUvf+FSyhyApsk8Mc/vZOcvv9psQuhw&#10;YJjzFZ5hNkjU24PX4EX/DD9TmmFZ1vOz//cKvLVe+k3aI3DC9ga7b/h7h/9dONPH3lPcF9rjnuvV&#10;iLjHRNY+HtjGbK62PXzYTekw/aW1/X3L63ptoX7e+8zXHN6xTNnQJGbIe4Chp3JBb25vqKcApz2P&#10;POtEHAakTPKGVFruWDwyNr5ngeD1Hx6xwgOXGasS9yaWMxF50LMaiqlzbT2GREoV/+8AACAASURB&#10;VAdWd3s1F2Oae3lPjB3KQl0ZaPS0tz8F5HnrNmrMvYE4q9tw+MaG2WzgjZ+BPoPQH3igIZIHGEnF&#10;U5R71ld2//XY/09qeszhsr9vPYVRBYgApJevxPzfy8Ad1AKCDcIsOPSbAQizs3zaD9xshMZVcB7Z&#10;C583NvBm32u3Q6ou+O+RJKx1YSY9jVfLs5/bv0ulanXtDX8zFIgs3LwzhoGrjGThDXnta2zEi0Ad&#10;YD+bZUqzXpDt93av1H0GM9n0syqJ1D6vDFuJAEumUAuJxCSPw6qm1TJsqgbKGobW1pnd30FCEknD&#10;dlA96YeiuFYppfXw2XrLXe5pKdOZ9mVkUCXJ6RU6Q7gqCVks+V3BrUOxbol13/cgOFap5dttB+s+&#10;BE4aGj1F0c24g9g9vveopVSRKnJdr5PssGFw3QHiGvZciMdZDOpwSBjDETZ402uA57LX60akxM/n&#10;MwdMFp+y+ZvoBKDKiDTqNKsostgWgvFMucVUilgnRmRcZr/1r4L3tz6wkih4YqdvjF1vH/4oJI1t&#10;Kl6o0n4z1gKxYHAUhmFBXQUr9XftxAq9/FiA4Lm5t5XcfqX5kKqvJxabaKHAgBZcMOzzaFMbMWfZ&#10;QIL6mULxppI4b6jiFc5YhLNDLVIMMEUAm2RjkWM9hj07mcg/Fb8Dk8XYDcNTE6AMHz052dAhGk5g&#10;s+41s6zoY0Uru59serjJDQnQbA8BL0RHi4OtgcunDHaCS/mS1PrU+fO9J2hQW5UseSqCdmYf97Fk&#10;Qwu2hhjYiKA0soKZzYINHHy9XvJ+v45Qve7Fn7agO1agRqGStoD2fFejoRAbikX2UayotO+LjFUM&#10;S/KYyvisWTlfNABs4C3MCqicL2dIkQaAn6bv/fqZdDRsyL7ar0/f423oaQtYPdgs2d9jKgJsiI8m&#10;bTCNZUiu7TWxvq2497PBm5BGR5nBQuwd7JnG9jUcDjJP2M3Ci8jcrRUeMsLtOtya+nZ6IK570/9n&#10;m7vWFORWOb9uJ21uLcy+j53TuH9grcBs7frvtCnpPO4LGSrZc4gOVuZS1uvZpaq11Dns2J6XJCZ/&#10;Yu+vE2GYZuKDzwYhrABHD1u7d36/32k1ZocentpAbWUakaUz9loUzsv9c1dtpU3imhaksYZknEeN&#10;nk0xeBz7MUdDN2tjNJ+JlI6mJFJcsWHRzpDcLcg6w9wMoUuR9/t9NDkHuYScGzlQ9MbWjEn6V02h&#10;2ssDXE6QJm8KMNaAI2GHApZNQkUkYzkvSX4Nw9U9ezJPuRwxgBHcZ+pKtFBA+z3bwKMlGbUfIooA&#10;dh0QOEewlqkiPIKL9xkYEOgpXVlvwAI92QDAU0d4QxBvvXqNv/6jFgls6M1sHz1WPOujn4A0fKZZ&#10;Xekpr+y1tL28V/swMNiSf7AfsUMo+xmtrQvrU+3nYZlR+vM/Pz8bWOoNpzAPy1MlppS6RZ8D6j+p&#10;m+jQxFNHDcvfvvWNe9GK1NJc2yjMVbJhjxhU6rGvuw1jPWoYTyW0XmvUDMnUOm0vVA4ykaRteGHX&#10;QIQ3YW2Ae5AlhPwmK9FiOzwjslLSIttDngKbcR+w2Su4x1oVhc3Fwf9h7W4Z0kyt5L2P/W/7flgT&#10;aR1hbbbtWrF1XQe00za4UMvW++7ZXKUUSbXK3ZblabfurUuJXUbek9bLtXTwvNxSbwv+Xj1bTbT+&#10;uY8sMUbiPM8X7f9vc7aO0NmRQdWxt69IKwZTujeFq7Rhp5WGlU5rcuXX9Jd/v39mn9nB+yYpXSLX&#10;yjlMCQKsSyfmlFL6oOa9Ow7YfBpGFkhk6I41wdy/oYZj7imomlE3hyfy4coozdswU8kk79deiyLp&#10;j6lp2AAN3UUOQio4gyCO4g0h/0fgfU55+jvqRMNu0HbzY5uTBSY8AINZH3jNjmc/40kTUOJjQboV&#10;rCFg7XCGnVop2L5Rt1Oyk2Q2N3po53wtL3PyYGPR6w0OWPDPbxo+NkzBa85kWIxlxopLnNyePmeZ&#10;hrqy68EKSlYEIoCpP2dDbhkI58nhI9AeJbqs0YrYNDjBwzWM07uDXQsPPPPLQik2No7sfvxm4o2b&#10;Gh6y1gtZ17sFaSxoj3JnvDbs877fr0cGUxT+9QRm6/Q4+gfVDQyUozL0WuVbv8eh0A+tfDBcvM/o&#10;MXE8NncU5oRrg7GN2CSYBZr9VjnELKYitRV7Jj3gjTGCF7PhpuHUKdmgwgwM+vQLsMfut0muK2/B&#10;j+ycY3s7s87BZ/hJdWRld4yhH+23VGEmuxend9auYVrMOGKNPPWdDRpdZVogcUD3UzYAsw3WHo57&#10;dWk6slJF7VbY9zj/jOXPsDVrn1vmeW3rkCYElCLAkMqNvcaRgQP6espWYayxaAhP2dXkeb+uS+5a&#10;jlwbrAHsfbTn2XVdPaRrrpOTycL8LlktGdlcICji+tUmKmwwTc+8SyLS6HO/GpJCh/heXfW0B9rP&#10;P88n01Q9hV1656UNpmWsN6/20PvMlEc60NnVosvCYHose1ZM2+slY6vUWXT92e7h4ex1DmLSfW82&#10;atYnPLKLWczRU9nUpLnNH1OgRMMdj+B0DjJiQN6rL7z154GBFjBhLGjPupQB2/b8Y97HjBzEgBsv&#10;mO43oH+0t0XBpmg5dAAX5vXwmjACBdbzXu3jXQsWLs9ID8xqxl5HL88Dz2uPyYtgo80wYTUHU5+w&#10;9czOuEaCTbHGsAMl1kMxxrrH7Gb2WzgEsEQkuzeyPCamttkm5fB952sXX3XwVPchCFpK7Qpmw/qd&#10;nuDknEHyhP2eWAsh4UzPiPk6A1RnNqCpyaGc08lxTqclj81gsntTMpKq095jVzpG6odov2ZDgEOh&#10;RWxV8FxhzgaIWXh5fRGGsqlEbDYdfFZLOMP6JHKfQPLiaVv6rPpg9tS973/TfnMLINYA82GT22uJ&#10;EXOXetZTJwR2P3sNQZ/XqXaLyVJKt9HJPYy+9xRVvqV70eeaRVqeOUW11A6AS3LVUPrcfj4fIFtl&#10;6WGpdYLqrYrcpUlratFTB1P+Kym1qRrG9dSzAa8tX6SWJpJuSUA808zR1+tHJBWHFLH2IEve7eG1&#10;O9EGzzR9xlX1rCQp/VyqpmW5bS+wMfNURh4x2e6zuJdvFk+6X4zBnz0X7CBSn5PvyPBavWPe1r1H&#10;NsH9GW07//z5MxXj1tbtXwXvRXpQwpUvCmDYzVnB/Xs002n4G6URujJD1YLCNPJ086bvzAcwkujh&#10;+0QsC48N2RmOXVqyAla0cuoSm842mu2c45XvT5q9QpJJSSPWlidNxaIPBwVekCUCF1g8ef7s7Hqy&#10;g4oNYtB/nxVf+vB7YUzqk4rqBubNx7zX9LMwa5nINx2HXezeeMEzdnrHWE9siILsd+bPzRig9j1w&#10;4ojKAisPsusEQXhW6E9gTbJI3gdh3VOuyF1sU6eNb3XBKuuRPwNsx19fuftJt1onMKlBRjllRcfW&#10;+mv9zzWgs/u3jZA0ZzBgn4HP57Mx81WmdTB3kt+kROwxrwFl1zjaH3BQ5zUCTwzj1k7GsNe843pj&#10;g9oUWIRE918r+JzysPxIIxComWI9LXXUBOHqLOg/n89hDbUKCtsQZrEpmRtzahQSEVsfVRts78+D&#10;UZ8gGNdKWhW4Xs9AnRJJDS61AaTYJB8gNKrCmlqjiK+oUqaIBTLHuXeN71CGdVL3lqybFDOZkFYZ&#10;z1rKMoNKlemb1bt3sIs1kLUyNUltc6RwnvVpBsHlnBZgPhm4zdzT08YJz0oEK71BFLNdQ39iGxKb&#10;rzz3Px2p6P7058+nB1iNgZPmR+ScDgsQjw1omWhRc+opgSxIssDZ1J+h8dltoKhnQWNfp9baQ7Xm&#10;/phlRH2HbHExFjS1NUnDB3VXNYx12SxDJk2JcBOZrCZt6JCBvDfRMsNO1/mqa7XO17e+9soe9AAR&#10;j93s2VAwckQ2rCyrjWlNz71lW1cnW7xN3Ki2FfKXxM/GsYMx3TdRbXMMgpsscH28lziBYd6aVOac&#10;Kmf6Ot4zppg1pxf+ud+fFD7Hsp84Q1Jv6/8BPKWzLsCGDwF+D7R8YpcdIGPqT0wfgjUzlFiDyC77&#10;Tz3IOuUwIJVZs1jwWC0UmA0oIxfh3smIADiU9obXuLfge+vrasAxy1FijXh07ZctQTqASma3xPZT&#10;BhQzQNYDr72csiZ1nvXT7iynxSYt+/BQw0yfhkm/AZ+RBIaZA8jWtv2Kl/kUKRQ8MJP1blGoaUpc&#10;bWMHEEy9Zd+fqfAReMVsJFXzNUGSgznOxp6tZ31t4qr7KMgq0jNQGuTZVFtr6ZlTZu3cKu9HmD2q&#10;V8MieW5Tgn7V0SFvZJHJpldSvdZyw85PAVlrjbcsAB2Vp7T9DJz7bqGKabYHM6KTZ2Pm5YMwazrr&#10;Lc+GYXSwYLC5ZlSRTEkT2a3Zus1iDUjI8/Aqe22uKw/Q+Z62K2rbwsBaNhRc6rw2z9K+n1TTd7cV&#10;Kqv7bpOt/kozKmXPVLPuGspKb2Prr6XjllJ6Lf29e4htq03K9z4gU9sXiDQ6pGzSrWiaqb06Xqh/&#10;ZpTDd+3vVS0ZZNRotUitIuUu8vPzI619Z92p9jetidzlllrbIFw3qQaD1POg1SbXO0///pRWT6ET&#10;j1q7rZQq0l/vl4jUI7/TPv/n0G4owqvMzBqZ93G3yboMCcvWsN36mDt22DObDUoRh1iA/NXXV05y&#10;vfIIOy5b4D1za7DkTa9+s2oTBeMZicIqwXQ9Wtv3fw28T6b8fwru0ouv/lK62baJyIxDqnFWkMfQ&#10;i8IQI987JsFj7IZIcmvZtjpBO65BM1fLbtZ1HJoBe5MVDFocWimkJ9/12JNYfDNGsxckHDXY1CfZ&#10;sUphh0nEAMWhEBZJ3s/be2bBgsjvnclesTjDYQHzp3oK8Ix8SHGziQr43wYmNmCwMeAfbZLw+7P8&#10;AOZxyQpWtnZ0Yoz3oWNoGpKp4EEHLdNkqPbnqGOlaci5uAw8mSl4l2XKlGXpATWLPMPm6GDguhcr&#10;NLNNT/SsdhLE2zHMgshZWqlUFVSdwBNMp39iPnoMCTYUtaCLZSfh2vcaEbR6mOHBIpLzS1orj2oA&#10;nNYrsLAsbppbLNJ9TJaP3fSwFwWedY3WWSylkW5/7kN1kwaeFiHVAPb1kSHvZSVgs8uayrmnjkIu&#10;teQrPLawzrG/lTXISosmP0OEWl73xfrBVvWeb00uGU1TCuoDfa22F53aeFVFSwewW8d9yJmHyyZJ&#10;8h7PfimlF34DaKrNhlU3uVWumhM5X5aVEZ7vd7mXrcqoSfK1+05qB6kKdjb4Yv6IrE5RUJoFzG0g&#10;iNZLA2ArMxhzbH+jMJck0u666EWSJGfdz9dQinmNYlNth7leTsaU3pPzN2U4n1S9mPZaiz0TONRQ&#10;C4LWmrS86s7eSNQjxA5tDqt6WC44VqpKjEeYqA7FpCkNyxieiz0f2wSEPeXL9AY11lI5D1B6AgMc&#10;7GJAvJez4zVLbOC7rUUD1KYJ1K49oQ25tYIh895IOhRTjKBgVat6xuvAnX6v+XvDK1caVZtGAOJm&#10;rzezcXbbSgRvvesZnU0eSDmfFW1vLCo0Fl8fuqVH5nPEdPcYXRExp7XW97Pe/UppSL4ZdZFet5T6&#10;/t5kU8kw9jcbQqKyyLMbZDVpFOyIABy1WBM51B4eY5zlaHnPItu/0eIF2amqLmdWk15eW5RlFf1d&#10;RGQ4VNwmyFCBTrT5kJyk3vdBMHnq05DkEzElme0g2rA89bJo28RAVhwuodrTe56859/zD/cGepFS&#10;nGWkNJEx5AXVpNZqqU7wurTyqKJiAeppSfcAq5BZcytWIS1tQedM4YZAvkc6YmsZB2qXjPcuZm1K&#10;tyvB5/PKl7TUJiPY2hBbu7LDNtP0J/b7p4AUxALaLbP42d4nUYzArgEL7KFyieV11VpFcjL1YTJB&#10;1Pv3sSqvyPbK1hG6/yvJ0SPPchJWm6QHq5LHPCVvL9kH7W0j87XW/erXWTsGDa3CsHDYzskAh0ef&#10;0THJMaRqHUzOkuUefvndx17k+72ltNp/BrI3pIq0hBZLdVMB4p7Yq0nd49IkAHby0SDbJPOsZpFU&#10;Zap/B41iELiS3KXI5/uV98+PtOFzb/sLkSylTPaaXLKIWM0MsGXUppjBeJdb/s/f/3f0VmsfaK1f&#10;t3zlw+oQh7EImqehNE0td8pIyovwALllk6yG+TOtSb6uzfoLGfWRquskQrZB1rrpGcBs2j3nAST0&#10;6lmhRAGPhIl45X8TVvtfMu9lmzxH/l76QbQhduXY7WziGDvZC4/yZPcoDbKNOyuamfQapXg4icGD&#10;C+WaWLygNzbK+uz19QA4Jtn0ZNVs2o1DCCymmFyS2TywBvM3GQbeIecBCngNrSUCm2Jpw+hZxOjn&#10;0IDiJ3aTd+hiELNdc1FYVTREYP7YloXILGXYIW1VBRYstxu8Fy7sKTRQqsY8i70C2Dv0N3adsvwg&#10;FHcDdwYSxYZBnrQTfey95gqZP1gEU+DC+a5bUWqn8I0XPioPtUVSpFbwCmIcVHmNHBtSMksUb3CK&#10;g66zIVssRhsY4wESXmOs1jVs/2HNgIKbU01xZSl3FZE6AwWjBhlfy+7FOFFnDMRoQOc1VN7AJ9on&#10;KwQk7hYO6fi8XrPf2fTNxeNts6l7JdpFNccXnzXezMbOU4KwADw8v451LDKLU8wByEZttV2LzG1v&#10;GKvTy1thjH60SvD2f49VKalNNtGWu9OWuqM/W01+fvqZd9dCQ+1yPuucSa54YGWxfzJjP25e4Xvt&#10;k3I6GK2eDZWVtCNT37LCvFrrqFma0D0EGS/W31l5fEgesCFYyJjTxvSwNoT1wJ5HRmZAW70I2ESG&#10;KzvfPKYSC+ZljQqT8lsFn9Y91naOARfIEPZyhiJlhr1uVuWrn1MzZbRxwprfGyIJqPSiBO4ncHGp&#10;nwSsHbTBr6ElnPe9PaKOm40VEClsX4M+/VFtiP+Ng0umsrDApz4zf//992Fn4qlyPFs+tt+wa2jJ&#10;KCj1Z2cQ85yOSF4slByJY7ZH8IA/ZBCy9emBE1G/4WUKIct52piI0O/vEc8i663ozGOkIs+Sx6s3&#10;PNa+3d90PVorTw9L8FjT6J+P6iDcV9ia9eyuklFlMZwBlRxMCc+U0ZFCI9q7GBnPsrQtOxRtN719&#10;mrHQbZ3tqfvsmT/fs9R5Ttt6JKcFLrIhNua3KJ/EDoLs+W7Vs0/WlZFKCfEefBYQV4vyx6zC9KiB&#10;HOzJs/FgPRwLNbcDBhZwu67TTfE6JCcxZ4czswVcMWQp39sg0+mf2c9cSume9a33SqUWSa2z1XO+&#10;Bvn2BmJPWfY43860l4q9b5Ih46aDKPzedvCz1uRSfKhipA8k2hyWvN+XvN59eNXKAO7zNWvS3JL8&#10;/KQxbEiS86srZfI53JyYlKQtUBrrIrXrvK7u4V8HocWSnic4P/p6D+dU0BqJonT9Qx88z2R7PTey&#10;VXdxucBaJ8qsYT0c1s66vyAJwCPUuOQ1cobYM8fLE/KG9P8qeO+F/bACx0qZqPzNBN+xRgSbaQwt&#10;w42SBQNiOCgbRngHBt4QDVBji8GbyqDlCQIfyGJmvvY4/WQHsOdHyZpDy5JCkAcPPW/YgRIzxqyL&#10;GDq2mMYHwwKeW8AEaW7ZQYQ+muz6eDZInjzXFn5MDu6x4r2BEnvY2eaqf/5+v+nfsWGH/ew2pMOy&#10;qaINyJNeItP7aVjDmhqbe2EPBi+zYrdyUVYvDwrB3ANcK6woZzJH23haNvox4Et8GOIVwH38nECm&#10;PCx8rixSxJ322sEMNjRR1oUHELCfQ2kzWoAw5ho/ePJWGP0GFNyvcTLKpeoqifBe2vvS3y/PsJz9&#10;NfYy134nLDQi8AlzXdj+iKoG1pR6Vma7kkQ2VnbEAn4C77yz3BuYYmPmDVC0AGThmzYYfrsfTdyh&#10;MFOCoYXRfl7VIZFdDENl+VYve8Vc3PwQXor7ByvEGFPNa068+zdtw4QBUcD2y2nLz2FKHRHfZgX3&#10;anbN6QD+WHOBlUdtxx6MwAQLa/3rr7+m1yQDHfGsok3qsBwoyghKXRYtEEx+3/fYK+pcF/gsoL3D&#10;LKBfry07wa5NNuj0MoCeQpBFeiiiXg9GEogYuZHNnjdsQ1sfZFnbJpXZqng2lSxfgVlOebWUF0R7&#10;3/cMQCy129QxlaC99v9NQBhTvEXZCvsznlxW128/B/t9FnLbDAUTwcTX67XNJeZ+acB7BLaxT/Ga&#10;WsbS9LyaSyny+XwmU82CrE/f1/M+x0ECEhtY+Cl7PWaN5T0jkQ0aBjTqtbWDZKZkZZYZT8pz1uNi&#10;PRupCqR1dV1qpzpXe1i0xrH9RWTzqvWrJc9EPUN0ViHeYAkic60bZeS0icldVaeqvh7SmmbNmrNZ&#10;S1KnVYTW7IxE5akh2J6FhJwtrFHM/ljbdt5EKlh2rxkrFetWdj1r5Za8GNbrEVdYTWPrCkaMwDPJ&#10;C6A+si2kSc57wGW0nzI72KlcnMrKHUTHc8JeC0vOYhhAPBw+9y7EGzyF0cLOnAH3yFhEHAT7fs8C&#10;2hJn3+83zc6K/O9VAXfiI3mCy96Ai7s7yGKum+G6cd7rn7noc3+vf0+aG9UkmVDYWttmMVpqldqa&#10;3Hf3l9fXr6avb8M+l537HtBajVrWWvkggWlZ7nQW/323oUweziUT6E9Sm1psYb0wnAhsTT3+OwtX&#10;fygmdJevtCrTKkqxppzywBvUgm+w5bPQ2uBpgGr3v4n/kXB76k8/FLMy7FytrZO1wVbFrkdOYURh&#10;NqzyBuDs/EGsRM8Ja7+DeBLrwbta5U1tV//H4P0WvggXGj3C1BLHMu+PpmFZk/o+bQYUiJK6vcPe&#10;AtLI2mPMci8ECoOJcFrjWe7ojWRg9vf7PUJymQ9xNEXFB4V5iuF1ZenHCC5FjBvGvtUmljHjPcbO&#10;k0fgYhfWR1mj/f7sgIwaVTyo2bX2JmIsSyGyHvKmbAxUR8DZm2DbEFg8sFmh6AFHrFHzpKGs2WYB&#10;ynaPsIU7Y/F7agfrg23BYMZgjsDq3ZrlfEZQ7YDXW5UM8/M4g5ooIHbuh/Oay/Tci9hLFrTH/cID&#10;YW2zjj6buIb1OeM2L7KA0Zyn9DQCglcwTXPZimwAph7Gq6kSF1D1QKj+V/kINdxfgzMQKXD+kPvB&#10;LGzYvdjCDAHYtyzRKChUK1Zvn/c8hg+Gpe7Paa1jtndh0ccYRFYuiGsBm/xjHRgceIKd17U874kc&#10;3QMypgXEfO00mVXqu4l7eB6S43kGzt+ps+j2ACQWGOgRG9gZgtLa/V6vQNljKC5N8pWXR7nTKK7P&#10;ufuXoh94BNDZAfoKn6rAuFcJKm/I1Z7DY6axZ8IWwlHtwOrT4zzRIev4HC0tP/BvWcyo/vud9dNA&#10;hYXDmnOglI56Lw0rkiQtzLtg1hLsTMQAeK+2esonQXCGXcMnQAiBeRuUpnZZ5+/azAjZmlaPvcgI&#10;GXad5py7pZRaNuUsP9d7kl7EIW34TKdmLAhaCMx51xpVOirXZ88WG4o8sbAYOYKpobpPbz3BOM3s&#10;GcfgHDQrmOWQg7CmZOw0T0VgmbeYj6V1CYKKHiB4kMQcP2pvWO0RUzxQPAL4WW3Ahjk2rNYy/Lz1&#10;jgGVnt0KDrM9xXGkolj9eJrrw2O4U9a4owpiez2rq3DAgXUFW0+TVTrsv5Sl2+Ze22JWuWB90YZH&#10;NhsOrZ/rPtO/I8ZEddw5YKrSmmZmZMrkZ2CS1wux7DPt+VkPtPY+3h+o9agORby8Nq/nZmdp1LtF&#10;/ehvciB02GTrauztZCN38CBY/Azf7/fw2Mb6OGLuMrWjp+TyFC4e+1994qktU5CxaD+HEvzsWkG1&#10;cbQ3Ln/2Z0IB9iloudKtbkYdntOuSt3CZmVmFOneVZWkIZpj1D+VWuMo4F9KkSqts/Q3r3/Zsnmw&#10;JmBr0mJrWtdPxXJNc3jJ8zbLzGuotUoZuUt3vfuHL3JYhKHiPY0MALSDYtbTHiZja/1S7wlCX0ps&#10;GcMcu76ZUwmy3FHlFw06Z03UmpT7Hnk8dYVOg0LfGwjhGRKFhXtqKbaP4znrOZMwNxXvvMd+Qkni&#10;/xp4bwswZdhhmvr24XLqAXaOFQsjbDFWIjYMlqnxNGn1AHFvMXkyOAtEWsAdC45IshFZsURe4R7D&#10;OSqWIzDJMggsQxSn255fPgsm9VgnCNgwoBEbHxagGP3DQpEQuPIOUo8FyX4OH0LGnmPvEz3kURgZ&#10;A+wRnNBQ1JO9LMeBEln6sGuCn8cerMhsZ88XY/B6TVn3hj2DO3fpbg7tB/B5YowVnNh6DQQbZnn+&#10;p5aJ8RsAFBt377lmNgXINreTXU8KycBor9myQH6/Fwr8a6CjPyTVDX23z2l0OOkVkPsB246CGO8n&#10;NuKtMRawArS/k5db9k3k+WvXuR62yJbCs5GFGWEzzhk1ix1pVR/nQDwdrGgvbHp+d6JoiFRXXogc&#10;20M9wPMIprXNUl3AObL/7FqwYb3MQmq3zNrPt3Ufmiv/987kp/BIz6PZYyVSi7O2mnhk3qcktFny&#10;QuVQtWiLTzaMidiD0VA6Cr33hqm4j5WN7eR7QnvDY2+IEjXIbIAYAXq4P/TvkOnZpwMiz64g8tZk&#10;QNZvCAweax0bv6MBH58Vh4wMZNzvy85cTck2b9XsyWkOpVqrroe8B4Bh86mKVBkhzWg1lEcI25PF&#10;wW8VJE/gumWr63O2lLrXAZIx1hZjIGNjGoUobiSNdALoKwvq2tYDq+sj1qgHKrPnx4JpNlNFh4ne&#10;OfFbItHL5KLYekyBCTZs8QYvjEDmkWq8/SICce36tYM+b1Bo78luvyRHTYT30AN2PYVwIwxoW5eg&#10;MtVa6OF7WmYyDjHwOh6KEYlzH+b5rmHyc3tpBrDa/bu9/TcaGq7nUihJBQdZ7OxHq1M7lLbncMpC&#10;rQ7R3sk7m70+hinPn8hl25/bHBGbXdjqIb7z2dM8nyKqObyz0gbPRtav3nmyvV7da+vInsjuNU+K&#10;C0aUYepNW8t6z6VHwrQ+5xs5J+VtCMPIndiD4LXRGkxzHW09wNRRbGB3DEzf7gAAIABJREFU1r9y&#10;DPDxGmM9p8Oi+8At1kCt3EVKbQOA7/VGneqVHpxbW5OryfS27yGpdf6vDqXOtIYpVZRu0gNfuzoe&#10;1y4b9Hn4nFr83KXINcDwMup9HURIq5L0z0few2Rxp2Z62eQSb0XqoXbXNf1+vykJ2fYTdn3r99WM&#10;TzvYQTUNKjRZrcQIZUL6ul4jZLnv0nMPjS0i7sP4TOmaRVKVJc95yg9bo+jf3fc9A5uZK4UllnsE&#10;b/aPvXb2+f18PtNy6F8F772gPeYLuvn8AesqPxwe9kbpxbEAquffZ4t36/mkmxXzrsdmHxtOtsnZ&#10;h4VJkTyGsl0gllXH2CyVMGawcPCktshq9gYxHiPcY0hEbIvP5yN///33UVjaQhUlNozpjw/l4Rse&#10;NKiMrY2MJGZLhFJey1D0GnjWBCCjnG3iLGfAAwa9YY9Vj+D7sdwIO2iLmn4EfZj/vCctYge4fZ69&#10;AnFj1UujoUieRBgnqNYXMbIDiYoQ7/ChbKbEVUNYlOrnoqzQgCn5ul5yl/sINn5al6xQxMNmBvKa&#10;cBWPkYmFmMekX/fr9BbG5o41FjZ8qbPTViHKGkUW2Ios+/5zaYJF7Dl4AqAZi5CBHPj822Yar619&#10;DV1vdo1s4LYJWvbsNObnMewMb385Brsgc7VDPusjjWvJU19kDT5s9RlYlN0aSUEB5oOK4MHc41KS&#10;iwzxvIGkMl1KqZKzHHkwk3hgXsN+Jrv/oJUe88Tfnk9Zfo72nt3AUlG2/H690ibtXwz9dAyAlEm4&#10;VCZL+q7fxQ50f6MW82wAmiypP2WUix84jXUks/LDdavFrVcYIwQbeRx7ADkbaqKF1A7o5w1AXj8j&#10;U6mk10wVl56KD9csA7ewVsKhh8f00b34/X5vCtCUs1xkb2Fg+vn8n0zIyH5R1+11vbb9Bs9ktFK0&#10;z7wl8/z191/bAFKHYFapFLHj92v/PAz5zbBrtwhL9HWR0MG841n9grWjZ/OZzPACax6mrmCqVVbT&#10;2P9v1cMRG5nVckh+sL2Q9Z5lFg9ao+MgDYlazOaMBjoHaqkI5P8tuei0SmiuPRbzgcZ9kg3RPLk9&#10;6yko+8+ELqNCwmak4LDH1o6edUhUq55/LseZhgCqBUqs7YwXXPtEmGKZV2uoeT5rzOrWA/AwY4T3&#10;S2Zd1l2pyNYssynyfMjxGqNf/W8tGrbrNWz9PKJQpHRn6jw2AGDr3hJDmQc9G+h7z+fEVUqRlBO1&#10;yMJ92RtSeLUKq3Ei5ZynHsR1Jo7CJ1/5AC1xWOB9bnt2qj0fO8ef1SZLQW1fvtvmNBIsv/fkc0/N&#10;XUmXrb1U6oObzqrvtVW3VVnB3JY5r//73mWoEpoB7gc4PsD7Uqrc37sTMbJM0k9qtStdh+WOgJuI&#10;XR/W4tGG1d4jo0Fy73fuoqPHcZ+MPY6GNOvg8fv5yl3q3OPstdvOCOGkMBs+jATA+77l9X5JSkKJ&#10;mXpPtV7FjApdM6/XawO9cSCDAyBVa1prv2Q+q96jnNMcHODzZTMubZ/G1ifW29PJYGQpMlcXVNgg&#10;UQOfHUsisCRQxFsZoZmRYP9V8J6FaTBbhm0zFcMSbEvKLtUPDrQHqF009nOwRosFELHQDAZM2c0S&#10;w0kisOq6rj71Gw+g+qhZPwDmoYjBa8xLNZLVH2xFElTLGMkMxGaSEtbcsEbMfg8FBDwrHCt7ktST&#10;o7VQYX7KHlPE86vHzx0Bjt73YlIoBA8jENNjFjwBtk//jQoAL+zRAoEoQzon2/w9LGBnATVWqGKB&#10;iqoHBm4jaDu/Dyv8Wt8v6tjIbVBntUXcOBiXLU2jjC71zI/YH5adgCqdraEdfhx5FNxpMmbT3kyM&#10;QFrdG5jEKjU5AJFepJT+nJDGzRukeWs7kTDTKGS0v0+T1krIkDk9QHcfPxwkeAMcux+m1OT7/Rxr&#10;Du2+zuCjJl092jZmgR5ArVXKTLFrEZsmxiJn5xYC9OyAR+AJz5utIJM0/SsbnJfWDiI1kdewrahS&#10;DpVUB8qy3PeXA4HAhLQZK+iHiU1GKUV+fn7W82+WyZXy/O8N0N13HarkiqTi2IAlYKBwwKCatWpU&#10;GqkX12K8NSWd1hfegNWy5ZmKb3summx7UNquy/KeltoktZULZAM0ddCx7qMy4Pqz2ocS3/G+5Rh2&#10;eI0oY00hi9jmdGho2vzdMeyotfYGpTYpox6KLC28kECrcrN1JdpvWDaQJYfMOlOWbQ4DCLDuiew0&#10;7Ofx2FesQS82t6M1ya9r6iUiSxRvWB3VpQcgl9b7d4ZnL07nvRnn5l1ukdRbgSwpZDCyfCLGNowY&#10;yH2YehI4aq39+ugw36zP0kYDrAPN12BYQ4CiXedqLaXgjKRum9QcNrVVBTB5Napxbe9hn7HruuTz&#10;+UwF2SR4Gg9dfAb02cm522fIYEO3gaomZzhZlXGsQH3u//G6LqmlmsGrTIbpXW5qSRTVhsgA91Q5&#10;2OewAQCykbFHYYNqRmJhShzLuGdKhQg4ZzW7R6L5Te6EN/xAu9Fj4ERUDEyhzQaikTpbmZ6SpOcs&#10;6V6Qs7RS96DAwJbR8wlGUIWRGzxPdknGUjLtNcK6jk1qKx2oaiIyrGYsIzelvBUi7Kxh9RpjdtpJ&#10;cMrr/a+8ahvMZfNAV1T7bz9vPnu+0gFkon+yNzTE84kRKzwFAvNytjk7BjeeDGBG5PQZyMveTC+e&#10;2vrhta61g5W7NWGbww32/XE4yciHW7+cBhCbz9Bcpmj2CAhseOHZiTGrIHufNwxN9Fkdr236iSvn&#10;EXQq68xW1WrmNZd3TXDf0x4I/f8ZhnUOra6DIa7PrR0krwy80s9ofX5TZ9EnERElnwyCSqtVaktS&#10;yj37469aQlYFXG3N0j/f/bmlfu++nlqVogrPUZsVY5lz1yI5N8mSpUmWKlXS1TMwJI9e0vSUyh6X&#10;VOUuVSTlCcSnPHzoc5Ys3dLoynXYAfWMJWlVUqsipSsI8UxT3/oinQjSBUbju7UmUtfQptQmV76k&#10;1JvmqFgS4TaETQPfubKkdLLPWY++WwK26Y2/PnvebHlSyiItSy1dhSgtD5uyttsQ1zL2/yzXtdj5&#10;mkug6/P1eokQ1VrRZ9b0V7YmawM3usaZm0z/u31f2S0N7T7EhoV1DLzUutH2JNfA0o5cMcz7Mkos&#10;HJD8j8F7LEIiea03ofRAVJxQIpBmfw7f1wu7QXCRHSweUw4/F5M5zNeqvaFotU/NJkOvnizHpwBd&#10;C7p4sr9IpuO9bqRUiIBjxu5nxawWoEyuiZ85j0YqjQeJTsMBYPQY2ZGXYsSmi8JgtmTtARYg6OGB&#10;8FsIkVPIcI/jRG1cvCCsp2vGimXGqMJ1fd/3dnCjl7Uns8sOa48FNGMzjIU+yt91GnswuKX16S2Z&#10;hHqe/mU0suitzPYszIaImjNvWHRMi8WXRDILldfrtXlvW785vOYWZMP1ejJFr+NwttcdvSPXmrpc&#10;izA2BMOClg3kbPA1gnmWPWKfycif3rPHQJaoJ2dDhQNjfuEeEfma4l7G8h7YXpDlHCzaARzbB3PK&#10;8vo5h6gavvYkG7csOhbyFWV/RDkE3nlr1549P/QZ9RiFzOMZ6wo2MMXr15LQYZB3T9C39DzbfC9Y&#10;7Xwj5Qiz0Yrk6BZs9ABe+/tPgYHIHIlCYSOFg8cI9tRUEQPdG6Dg/j0VlsRiyqoN0JPTC3NkYGbM&#10;SuaqMwY+KlgWgX+WPan7kgc4Yv3sgZMWJFBQ19p1zbqsVLd+4+oErrCKan421GTKSKocAqk11g94&#10;drfatj1dcw3Y+R1ZMbD7iA0ksl5XDoAEA4O2DU5oLdEc6wzz91U9s6VbCthMJI/QZOsBBMH0/1tA&#10;nJ09ONxShYznkx75c+vnrY63LSo8LPsOhxCWEIAAJiNRRLY9rCZ/Co5/Il1ZtuuW42Asddh+w2xL&#10;cd+3n5XWr00mCN42sDhvgzUGvquCKPKwjtY6ZaAn/3rRGrvt62LvAZob1MlCiz2VZTSU6vtmPgKj&#10;I4DUs9f0Bjxos/SEo7AwXaw/vXxAxCWiIG7bf1iSl3f/pgUPCbJk9xbXGgs8x7OWDUeQGOn1hZZh&#10;bP2mkYSDA232nqx28Oz4PIKQBcDn35fdioqRNm2dgMzjKFcyUqYwAgFbJ172lpJTStG+SnutOp/V&#10;anJr+n8XkTqe79yk3DqEXliBgvD7/ZGNAd/Da/vA58/3z+ils5S7k15K7aA74iYLPG0rHNdYWrKe&#10;UcZwgPe6eRIW5nWBPMxm9rHruiSPIbvWtCs/Csi9rQPerVa568nKR8Y92tbpa/38tWN4lgyF5FE7&#10;VMS+sNfY69r08/yWnF7QE8h2vay6WMzn1M+h7zXPNVCJ94GfDH/+VUvYdY9KY2b3U0qRF/T/kX1o&#10;HrXklofokGw2LLHuuWr3CN39jZrvvwbvo3CSJ4nSb177N9YYT02AB5BjgYcsKvZa6G3vHuzqsWUZ&#10;uVDcR4Am2+StfQADRSL/vqgoSGAF4IFu9r3sA8pk7faAQ7aNF9agEzX1qVJZtAe+YjigXS+o+GAM&#10;Aq8IjpLh+3udxSu7rqw4jIpY70D3hhJeSJJXvLCi+2kwh423sj3QjxnvjRcmxIIevbVsGw5kYrks&#10;UadwYACy9Vf98+fP4SuKm7HHSPDyJSJf0e1ZGe+LDG99vfu+p61Bzrn74YHiyX4v3EeQtcpUPgjQ&#10;IRCJ3rH7cysUHPTWk/dc2p/xApzY3u8djuvn0y5BDizZ2IAv8nf3nntk4uKzYa81Y+soyBEpIeKB&#10;hGlSWhkF0FoX910eh72M0Y73noHV3jPBPIO9bBj7cxawx2bOuw8YpOjJ36lMv7VNeeD9zm/OWGb7&#10;sa2FlF3peOS5n3KaLDQkMGCuB8vQ8eot9jktM0eLUQS/2JAkCq5kAxX0+WYDAKyX7B6H+4Z3fvfw&#10;r0rVP8i+tPfDG7DFNW7b/n35iXImrcfUf1I7Rsz24/yRM/SbPVvbGV5O+xIGDFmW2Ov1llqrfL/f&#10;kH0fDcSmhReAkl6eEntu2J5DMw2auCDWEyubsbGjIDbPqobdhybSbRyQqR5lFdQ9AFyABY330GOP&#10;emeL17wy4M3uhWxg4Nlk2s/6pBJFhrnWLF7drbUWWwePvZ0DdDFFdzQU9wb7HrHnqc9gDN8nUthm&#10;j2NWzMyqyGsYzIY4aA+Hz9uTSgHvH2Zw+TY6Z2221lI+7nt/jqqrOo1qd89ukGXJ5bGuEFvwBoHo&#10;DPCbwGcWQszIhl6NiOQST0mxsjDyY6YKIzBGgw/bP6V0qrRx8OTde69+ZOxw/HNvf8M9RC35UMHP&#10;CEK2BvHqKrwG6LZg6zkkKomx3MvjLI9IRfZ5wtoLA0Z/4ywRYYDYP6LKH1+3W+QJkIiGukCaSKpS&#10;SpsKi35G9zB6qWoBKRP8npY306te5lnYgfH+Z/Xu+/4/nz+jNrkkyVDMisg9ANSNnQ1nlg6Tl0qG&#10;K9I6kL7uxYZR9UnEhg12ouS9svxGrTafiVJ3W06RjZjScTOzfw8She05PasbPG+u1+X2OdZRA20B&#10;d1wpTVWhJcB56lKRzja3KoZ+L7NcrzTXPg0cJ7W6RwK6rquTpkrp6g1dx2Ngove8lDJUu+dw3GLF&#10;DANNpBa8TLivzTbTs7SYesfiWYgp/K+A90xWy/472vy9G+Axn9imyxjaWFhGwUrRQaCbnpUHe5P6&#10;p0PMHtp+sEWljF6U6Hqe6Izl8uRvx4oDL7hqK9DHFHCbQI9Yby94ZyuszaGOwBYeCLbYRv9468ns&#10;HbiM7ctAyLNhIJNXkfA6s4b/N6yrp8wBD+TGKSoL2GKFrFcEIKitU+yn1PgoeIzZGVm2vzLELGik&#10;vrxskMGAes8v0B6u7CBDayQ2RGNFtQIV3oF47IXmoIjk5JuPsbSDce+xtRmLCBn0zGsZPzs2+/Zw&#10;617cQylIWEbISNuULKX2QzerrUUb1jCnbQ4W96heYmGmKINGL9jXK7vyZlyvmg2AeSne0JMxpxlr&#10;2H7+yXJQGbKoh3k7wqbdwHe417U2qeV7WM6tvaxRZYY3WGMBbQxEU9Y/+31vz8TAdDHNyX3f8x5E&#10;AUje3ugNzml9EjDno6wT/JlXvjowYu6n9enUYtEGAKKVDT8rduWKDcLE+gYt1GwxqHuqfc5xMFgP&#10;oJuv3bUnVBGp1JqPNbzRWTfZMsNOr4xiW9WN+Dzr87nXdL0ZtPZNbNiJ65EpKbxmlIGA1opLCGBu&#10;a1oWYOgNwOzzg+xoL+tkswQymRao3rFsrOgZ0castTpsyXaWa2/Ia1h3eYOHo/Fqp80RPtNPoLLd&#10;p2321RNQwVRUnsc07vkIRDE7O1a/WODl/X5Pmxy9zpsnNlGysb4C9xNkjjJPbhzcVWgsvUwC3G9y&#10;zvLXX38dFjsIbDELVrTBs+oJNjTE12I1vDdcZ0xENlT2huS/GaY9qTmegOII8D/tAqsLXuCQEvc3&#10;xkK3e86TiiYKcffAeKayYWB21DexumsF2Z57C7WrNNcVhzx28IPftwM9PnaB/zDbVS+AFu8zMtu9&#10;M559VqZ0Yc9N1Jd4z4jny+6p8BgxBD+b96wgduAp8hDPQBs+j+2uP6cZHsynHm0vosGAV495P4f9&#10;d7c2KxNLaSKuqpMRFtlz7DHvPevEp+fO6+dxH805T5uu7/fbLaK2wOE6ektdryKlNKl399x///zI&#10;6/WSP3/+yOv1nrVvHf3O52PUpOqBb7y3/vz5I9/P3Znxoz/6DPC+Cbdztec6s9G2uKDuB6XWka/W&#10;DuuZltMg+Q7739RkhcuucOjNYtOuMbX/G9dOPe5rS5vt2HV1FnjKbbPVrDUdSji9x693ltfrzMCy&#10;1qBI4mE9dLfsbKOH3c8Pb89upZOTdLktNVo5LGTmPTF4RrckGr0t4DY2X7TaM8rY1PTQ43sD0PGZ&#10;0u/L+nBrgYPuBTZXCskDStSYr0dCnv9V8F6CDcRrIp4Yg6xZwYaJsdU8ph2GDVhLDrTA+Q2rxgvI&#10;xcMDDwxm48P8ob3rEKUiR/7vzK7CHv7ItGW+1Fisd/bfkjdh6GLKMjyVjW2OVElycW9EAySh1Bwl&#10;YLawsN/TBlqhlRIDEVkYF2vSfgP6RNK3KKSNPQcYcGcLGwscMqA0mvBHYavsoNKNHQsSK8OL1gyG&#10;6Hp7g/q3C3gOo3SRfRZ8vippANizt0KthIKBDNTGADR8fZRjb8XU6LYZy7PJ71jVC1jrr2itExiY&#10;huoTax3AZHyexNP62bGAMv2oyqLZQGg2Id88fYvxIq5T8t+gqLefnYXH2ft6PkdnWJSyOfA5+40t&#10;Bn4GFrSNihVsiC0gbe8DNjrqD96EW2Hh+ecNf2x4qMrgEWDczp9fsm880Ga9zrKKY+wTjzVlC0TL&#10;cLGZOmjJxobctgmP2EGYqWGfabXo8u1BxLcRSbl7Ts7v0IcxrVZpSe0sTqs/5kdqmc+lFmqf4pEP&#10;GAitqiMr7WRWY/r7r9fPVryrHYc2RUoiSikPK61Kz0h7/loFHyNvzM81mNGogsopdWZTEmp/sQVW&#10;OxZ3nkUantdPhfQTScLuy3i2eB7MHos+ehYZg3n7rmaD9QCUk4mXHcsHbXfTJl9n4BQbpCMg25zP&#10;ZT368Tlhg3xkUmvN/36/5c+fP1uNOK9rls1TGYf8+rx4BBndp5vsVm4W9MahGAJq9j7P99MBYFrP&#10;l7KhcUDElaIS2sEgWKmqSrueUHEXMdA9tqm3BliNZz8zWoQKnIX29/Rc8FjfnjKD1Q8RmOYRfmyd&#10;zkLiI6WTN7hEhSerqSKFumcJ6inv0ILIrtscBFgjaPnk0YtnFrMxYsrMmDGdqA2aqE22+VkWzI73&#10;1CrdPYKI/Z273HTPZ/cd7SUi+0O2Ti2Tlg1AkLzGbIi1vsGhGD6frLbAfeZJwUlJFSMY1usN8fcQ&#10;SETwjBFknhwCPNJJKVWSZJGWpJZl86PAajQ0sPt3pG5gvXe07tvIf5l9UcruNbfDYztwY8NMZt3U&#10;HLcIVlti3/i056snuPa+Gsi6D8P034vU0sHbVroVjdastVb5fD6rt1CsMGURycNG6yu1yvw5HciU&#10;ss7mKt02LwF4j8N+b0gh5pnclMITWFd8SgNyi7TWbVD7Pbq3dTN7m8vgLrVMwkqrTa4xAFnnXZP3&#10;+7XdB7U8tvuq7l/3fc9nL0/7226583r9X8hRrN22aJ69HYdY4H91cjy0Biqmj3jRtbud0bVv2Jao&#10;WIHcOa/zCBie67ezoYaXfd0cDZ7sRhFb8/a6ra8c6pG9dh25jGABpPvtbWyL9P5d1zVJDs0OhyT9&#10;79jm2IvBDkNPahkxzRmDIgr5jMBxxthk/sUsuJGBEmyyyg6lJxlZJOlgzHtkVuA1YdIp9AePWNus&#10;QI3Am5xz99UyjYcFQXVih0WHgkjaICw5yShGnMYysmFAVYTnOxmF+uA18ABU/DOvEfnNtYwOcC/A&#10;SQ8tVtwjoMfWnRdwx/5RpqsFPC2TCzdET7r+9F4K2iq7ruqALK0Dl7HfcD2XUkZyezsYFLY43UDr&#10;gaixBgdl7baQR7Yya8ItsyGbqe52CMjynMYGX+B7zH1xAN3ensjkp09B1576A2XgCDD0tb6GeNZX&#10;1APjMKiUNW/qXxcNnFCm6DWovYAg4cKSpNb7UYbOWOe2sEH7DqZisYUd7lOsYIg+EwvNYgOvtRZk&#10;Fpf7vtpcNmtzGhv7/Z487yPw47dnIH4vZgPGfFq9Z/hpf7LDHpSnM6VSdHZrIclA3R6WKRP4xH3D&#10;k4vPgc+VN4sw73N4CjNmvce83veAptvNxcFBh7KmZsCU8/kKsQOh4Extbs0lSVz7tnnPBoAzX4Oo&#10;+VgDjMxizyuZnYFMFaTsG2yWJ5Onlulj/mh1IWfQbuTDic0m+/so38F7tm3t7yljmSUPBr3qUBr3&#10;NG3yUZ3g1WUekKE1jbVCsPf4ylmSJDrM9Xz3JY9zKi/puhi/f49ZG4VDW8B8+qDCELJfu8G6I/WL&#10;NuKaR4PKUVZfohc0kgP++uuv4zN6qmY22GVrgvUiGAzJJPAYkKeDGVvvefuOZdwe1kkO25eBvAcY&#10;BUMaS2Jh9nIMmPXWmrJ/PbXIEyGInbtM/eA9SyxPCe8j8/j26kpvQLqzoc81ETGyvcwEzVRToNC7&#10;VmwNopKW9eJbD3lpXcntlzAfx1un0ZDC+lV7eAizmYqUS0y5wZSqHq7DhoQea9v2Ik2aZGIhh2Gx&#10;ljxl1xhTVKLtFqrLvOd9qx/r+d3s8Bv3Mx2AYE+CpFO8Pl4Armcp9nq/pqXLJPYE+NXTec5IWva1&#10;WBi7Vw97WXFuRs24lhYzsqBvEpm2OR38XcOYWtoMUtVg1Pu+B+DbQ0rVUqYPuzvIv4hX+rlzj6dM&#10;u+2WDuAVnGaDnq3mM9fk8/lsGJfNuFGLoFqLXK8fKYPtbwlm6tGvpKsdAB7M8dZkb6n2bE0Ft9/v&#10;94YZWfb/dYnc96f/d8rSZAzSSlcmLPxCDltXfZ3v9ztrfoa3rue9HWomybIB+Gdvv1/XF7FPtR1U&#10;rbXXcAkY+VrDjFdMRonFnjnM08P7ffaS639q8aj4vWZrYbZdAoXjfFZb63ZYFq9pVd7XayOw/GvM&#10;ewZiNr2kydwIgxkwWUoEGDOw3ZMXeqFJIkLZUwyM937PAlgoqWW+jQxIxk3QyuXZ9fD883DzxcZJ&#10;J79s4ODJwW3xaQuouhVGMn3FWBhq/7WBwrc0GzAhzep8r9okyTm1ZU2eLQAYIygawjCmGlMCRExx&#10;L0DIYwNHjHzP0oRNva1lC7IzcUOzwwzLGvstWGZth1hh8N/Ig1lBuD2DUAyhLJeBf4zldV3XHP4s&#10;MUdbG6wWZCOQK8vuDXtIppMuY2XVtRmIcpFmlwHN0fDEbuRJFtCX8+nttu2HCveN7yAAHKDNhZWI&#10;e2sQWXb2wGd7y+nP6YWE8cDtBaLp3jJuleqOJc2QGY+tcq6HeWU2YLq/dpXWur1PDzSus5B6CiVl&#10;zyM79KP8FRtmq/s5XtuNRZTTVCao1UVOuYO+V54qk86a6H/+ul5HPkRft/0crrIyWGqrG7DfP1+X&#10;b1YAOtl1sesXAc2jgRb/vPbYPlHYPdpFPQF2rgIwKYZpbEQggNn7LIcMXCW5tpmuHdSrUvuek9IC&#10;3CwwPhi0M5jJW+PjOWtJsWhjf1F1oadhazM8ILP8SunA2KdnZk0dXpplhoLboKm1D6ThkdwmiOk9&#10;U5G38fb9k7XGeU1Jai1FaimSHfnu/h3FDEpENAtDfTlx3/CUFd7zjp6ezGMdBxbneSCT3ScpiYke&#10;nWwnlZyLeUzV/mgLU9fn3FiaLQN56WutyTx/ajAo6KpJgf111fTXlc0Z0Lb8tt06bK2V3mTd42y4&#10;pLa0GtdLFSnV7QlwsLw308NyrNOvpN49wC2nLD/v92hy05CUN2nd8L6vr/dLUq1SSx2qwM6gs4OP&#10;zljj3t66IUy5tTaKaTGpIqDu2G+GFWWvZwa4NXosL4BzsfLztvZTktlIW3sy9DK3vqxRTpEXGJmu&#10;ns2ThA80GMDqqZesJZY+V6jsUwDBs0FlimVUv7AzI6rZIyKQG6hKwB92Lezey4bI2Mt5wLZnwWGH&#10;p+xcY6GDyEZngZ/M2pTV8GzAcoZ8ms2/mb2wJT1wj3V45SRynSzyOs7iNkIk1W5iFgHHI9fmXstq&#10;nzYIK8kC3kY17tUyXl2DJCHG9MVacWZgQU3E+lAPC2FnJQPgIyXLrjwaQHDOva43SiQvp4BhEth/&#10;WwXVU1aaxRRaAGB7Nd10JbiyNOm1lIaZ2xBlVD1iViJaa3gDQK+3YcqgHspaRj6LzB7A2xsYjoGD&#10;EUYy9ayWPFuxpeIVsBRuIrIrPpKMHmOQhGSsk1JWht59V5G2VJ5WaSYywHtJklqvfb+lSKlNRG65&#10;izK+b/ncRWq55fu95fP5jpq8D+nbwLXyANYntnRlWK9KLBgBtHOws860NlSIqjKemHTKktMZCv9+&#10;v+S+v1LuW9J1zbqnq1dhaJJkvk8pRa6UJb+uDvxvOGciGRr33JMNpaHSAAAgAElEQVQ2DHAA2y8z&#10;nNDiLKdrq9uv62XqtX5t+3OYp01mKXWz3+zvt3qRnFcIe1c9lJlDIoL9op5l15QbsqE/EsnS+JDb&#10;QH0ORsbZN9QPmysjweusvY5V/s1rW7VvXhipqhhqKRPjRjx4syqe31mHMk1Eitz3PYeBir12a+L/&#10;BdscGwA7Q4JSP2D3gtYEwgVgtMfu8LxRo8IS2RqeXNQenuxmMWaJ3dCe5M5ssGCLR0+W6YFeHoDF&#10;gP0nxi1jGa7vsmQ/qwFcAUZUGmh+9xpAk7KF9TD766+/Jovw5+dnPCiNMgNokQBqD2uLhPJAJjfF&#10;4FyPhcikoR5LkU21EbzDMKmt2XburWfL4U0DkTmJ14aBkshmw2BkVkTi92KsdcY+Q29tL3hXmrjA&#10;nus3vIFFaZt6izYHKUkKpLyrgCgTXNb9y8r7mLc7MuXZYOf4/AIMbEn9wH7IADnWa+r2Arj28Tnd&#10;GrYmB4MAFTN2Xfz8/ByfpUsCd5Y/A68p63D7eTNkfGjyGTPMOC8d370PRJbP+wL1/TXIGgOvCWOh&#10;k9ioYsg3Dk3RDmg+P9P8j++JfX6TDyuGTQGh39nK0QcYeOUBMDWR4oQzsgGgZdvafcYCDvN6Xml6&#10;lj8xARlrDc/ILdSHgHqosGOgUW29dJzNDLBetdDy1HTb/dXndxvmL2Z4ymeg/VaA6r6cs7RSHUbx&#10;DgiuMyCvZ9kMJHO+pLT7KHa9IQqzWcBw+T7Ya1MGezaLZVO2REMYBt6w+m1e/9FAH2w1ACHtHocM&#10;nb4PVBHJTrDyqVx6CoeOcmJ0EGoH0whSbez9tEJl7R2f91kBEuvf71h16dBsHnZ6Dtfa10gD7/+h&#10;fkMWvVWBiViwbLfW27+7raOWJeKSYNejyUw5zSBmHewmueYZGe2/lAjUTh/jPjh9DYBGpJY6bRK+&#10;Zaiw9LNlDc9be0OdgAQOiDnrXMZ7rOGyr6ZgmVsUMDMDCgT6zuetTcBem1Yv/BHtiJA8gp8XVX32&#10;PNquibUoa0Il6lhX6jPjEW3smaHnEu7VyJi3+4JHuop6N6bCZrWwpxzzgFQLFGCt6Cn58JxDOzTP&#10;UgfPMgQUmTUt3iMG/rGBjjfQj/r4o5eStJEzVuC3n5XDaqwV4qxB74bwIzKHnBbcel0ywFt2/fKs&#10;ubVXUeXQU82LYcyoPLXryfZKiAkg25nlAHmDJWtDaUHmJ+WKp/TTz1qG/UdtQNCQRPuY5BBDcE/F&#10;dWnrEaaYmOd9UjUVd2XAehp9zZWoKGXf6xS7YBiDl0vlDVBwP2Xkw62nkXFOArHPGwajnRfeV917&#10;rBUJex1UT/jPut2fFxFhJ7Zo/d0JIXkOOZYFSbnruZeOoUy3werWRt/vPcDzQXCoVe5SpNaezfcZ&#10;+XySRJr2K7oW8qqxEI/ZQnSnpV/biB6IlZVBtrrkmgTaWsscCH2/3zl0k/uWrDl2TQe16chz1MGI&#10;jP1G6zF8b/vZrE3o9/vZVHOtNXkN1f/385nr/a1r8nqNYcapLH2/f6jjAMt5sAoCxKOm+kb6MECt&#10;SvV9W+uBuerOYfFjJBipQiLr9W5NXqmTotTFoZbSBzUSE+zsvqjYJOaQ9Z97me8A3vVXPvY9/Xvs&#10;odv4Xp2IVGeour63ng9YD/3r4P0G+kxGGWGYJDmaZI/h9LSpY/HAwA1PZuh5llvWiW1erd+rTkYQ&#10;JIukiU/SzEhK64XGsvfDAvg3XklMkrY24g7O9YKlHtIWy1bIOUu7+pTS892NZPpe0cN8Bu3nxc3E&#10;s5vAz8IAeY91y3w9PWCCFQQ4iWfNz28VLp6Ubfcby4cPGWOLM/CSFfGRegGfJ88/EcM+++bXDinz&#10;AqPEDURj4LK33j02Lg7gtmdamuSWeXFc6uaba1kvTFnytIexsDYPHPpNiBnzy/b2DVUgKJuwQBGH&#10;zwi3ZuGMDwbEMlsdFkYeZTKw/bE1zjRjTbYnAY9YMZ5NixcYHA1ZMeDGA0a8xg+vSW1NEuyVDBRl&#10;1xQZlk++9raAQgUUnpeWBWWLS7y/tqjDwRd+Xlu4eft1ZGdnAXfGKrOAiP2cqJhgA+FjaEbuOQN/&#10;2ZnoNc1sD7asr72R3Rs3lGp69jcs0FHVWF6w+/k8tnA/ZoMXtl/bYfIsZkvpYDPkFjE28bn/mfBv&#10;Wkcp63Ixa9gw2gPE9HXf7/e0yMHhrVVbImOf5Q48XUNGVCmthvv1YT9FGEmrCRFnffmyYqwnELg5&#10;BqaS3HoIAS5PFbnrVNKWxaQ1scf4ts+4fZ4yBIY3OVXBNMdp1MSbOnSAiOwMQaYz1nEs6wX3Qu98&#10;YBkfDPg582za8fkwoPpUCgjN8UmGNIF9Gtr6MYW0/r3tvZhtoafMiOxPvUw2BooyQor3nEa1kgeS&#10;a9+GhCoWTMxqKrsPRkAeArVsj2EqcebxHVl9eAq+iITDbIks+DF70drkel3bUColrmJh/81yCeb1&#10;ua45jD7uZW2uWuywdSBnLDsb9RxnYdL4Xsj6xr3k+C5ObY3POHsmGQ7Bz+hbaqtUreA+D0kkCQ/R&#10;ZXaIaFcUstebeS9pbn3C1IdMUYSDD3b+4r6NynisMS1Ah6QYRrCM1k5kLexlRVoV0lM9xmrWPXdh&#10;KeesakbtPmZ9Yc+H1qR+O0O61iav1yU/P5fcd5X7+2c+6/26dGD3riPIthQptci3lDkgVnLd5/OR&#10;clcpVb3P23ytUjUUdq8jpvf4g9WvPdsxCPvs6auUcs99Uwck9rr15/3ac5pUvSrLlvDn/Zaf94/c&#10;9y2fz+dwRkimTrE1/+v1ks/nIz8/P5TAo8OA9ay3DiI3Tgpgyhz9jMy+W//dvj9dWwr2mywDm40l&#10;ZtA9CXHXJWlYA21hvleWetctcNcqlP78+TMHGnZoY58Ddi7oNa+GJLlU8tXtgyJrU30m7NAD+2gv&#10;Z/V/DN5Hxv6UJeM0wOjr+CTZ9ABfxgb2NnrGHrc+aghaYdH6ZP3DQlV/JTt1pq+MacAAOkyl95or&#10;LDhOEFMDD0Vq00JHptz8muDMYCo1OS1xyHfDgtQrhDxWubVXYfJeDFxCWxCUfNnC1ytyWLhW1Dgg&#10;6IsFFIKKHsDnbYb4d+x1NjUMrC1rrWNfC8FEvV66njBXIGIuswLHvp8NDqVDOafwtveEWcB4NjsR&#10;Sw2bxJSztLSrUtQ7rYkcUmH2/EVTXhxM2QYdQ4u9Zm9jYRmLARzOsMLejt5w6JOMvwG7d9gg4GSa&#10;AsyOLRgrOFn2xBNYKKIMw7QxRPFZ0Of3+/2GQwhvmOwWH07TG7H1WUHsKTuYomqpLnYbh41BI+lx&#10;X0Um+1Owj83gUKaftydoMcqkthigjADL0+DZCx31gHwL7f1m2BKdm1tDK76CTsNU2T7AmE7+UD9v&#10;zPBJJvh+Rdpp52SLXLbmWDONXqfe77DnOSJeeM8BNrveEBaD17LIoy2SJYagUshvcncm33UtpWGk&#10;kENiBcuowUY5CojFOgefmwVQyBYMvNXAcq59fRYzqx1N8C+r7Z8GMKyGtmSYWV/KkqbLUJnZnI3j&#10;/jeRS8PUitrfnEzSbejZ+Pr2QoQtAYQxCZWpm0zj5oGr3rBw/nkSup9jzxRlCDEWugcOY+3D9lUk&#10;QDGQDGtErD+2PcDN65ItPJ2dLV7fo0QJa+n4tDYZeSU6qzzmMl5nrDE9f/Hf2vExqzK87+x89uoM&#10;9h0jAgHbP1hfwUgZzLaVXUumavb6e3bvD9b0CKGtZbdU8l6HvQ8buj3Zus0zCM5btCbxsu6YEpyB&#10;qDb7wSMiPPWO1jrXU4l4tSHzU/dIaiklKXUNPzEbx9Z/Wx+c1QucE9lYXYLn5nm+pw0Q7L0cJ2x5&#10;PTTumcd3LcXtF6Ln3a4Pe67retE8A/bM2qFOlBXELISi+ooFznr9DOIG7FlG5rgMi88pYJdlL2J7&#10;6HL3wNk/5Y/UZnMK2swsu+8KBNu+xu/S5K5N7lK6HU2p0mq335kiuHRtGSQeIcmr8ZX1vw9vBxlG&#10;6kEw0NBdHQzovbV7qALTKfV+tNbayXSDtX2N6/e9P/JtIu213l/B8LX2uyI2qjVxCKTkkn1/GUOX&#10;cZ0+n89m0aWvb7FMRjpCnM9z91iWN7vC0q7Zz+czg3zVckbVB5chYmnpV8k9tb2xtaWxP6dYmd1/&#10;Nfck5zyvl6pWNX/AWsN6dSBV77cm0hYJLl/5qNcRU/lXwXu7EeAU8Ql4ZAGglsXKfG0ZIwMPU2Sh&#10;/DZshRWOHhuWHcRPrFSvsfXYSE8stQhcYLJUxpC1hXjEmGIHhAUuLdOfXT87DfyqlIl8F8sORIY1&#10;85hHCaFtwvQhtYnOHkOegc0sdEgIcMsKcSwuGCD79DwxljwW22wYgoF72HB4Fh7eGonCkhljA9lr&#10;Efs3Q2Fmp8EWeLQFie4zkWoH7aa4TcLJBJ+AST43dgv8eYFUbBASpdXbQh83bq/48xjgFa4BXncb&#10;mriFORLwBf07oz31N8Mo20ivAZH6TufpIdiZsc31k/fY2+t+pvFaewGAwTFe0x4NF6IMDBZI5g31&#10;Ilu4aDiAv7cFzHrX37g1eA2sgiLFFNTeeWTXNWM+sgaw1gL+3c1tmBjbCEGjaBDtAaNbcanc3JQO&#10;tYwHCHrnuYKoNKwtGGhGZzeGYmtZimunF7KdZYYZPIvt1Kg9YDQY0fVgi35m6fGkMvEsQLzfiYbg&#10;kcoqUjVw32oJ8zywUbHnDJJL8OyxZ6sW/3o97eexYWZoCWXvFbPYWazw5IbPqlWTd78QDCylSLpy&#10;uLdFA3rG9GONnSSRexIA9kEatZfozJGZaTMbmVYn64mts0RYiTYX4GAlEkKLmH2iN9TtACkUiPFY&#10;19u+oOx7coYya0GrKsE8BbTRQJsG1t/g/X/KafKey2h4k0YmA2UNN3lkvD9ZdGDt7dlbeWoc7DfY&#10;gE+BEc/WcmNJPvR8CGQyX3ivHkCwLvLvZoQhdk3xmfAG4KiGeGLPe+GpTG3NekJfKSWPe3xEJGR1&#10;hN2rPZZ1RFTsdiqjpkltgk9Xvg4yi24u3U64bftNt0kQeb3GmSL6M0JJYxoSGWUzsBwzb1jnrWtK&#10;UIAcNTtQU9s1XD8b4ckhJdp77f2dFy7ruS4ca7pJWPN7KvSnIXVU+0SYjw3b9gaQ3j1TK75jQJJS&#10;mLXBSFRsuI1kT3Rl8L4PXtc5OCpNSq3yul4HLjHxieEXX9VOZ77e2oMslnHfd7e1TatGve8in89n&#10;eKarJ70qLfsQoJQqr9d7W1P2ekxFy9aXyNEjnIPBKrWWCejPQfX4jhYAt4SOdeaXrWewmJqy1vFe&#10;IB5Wyu3aIUcqAgxrlrZsEfUeshqDYaVeBo9Vea/1JXMo0wk5nSyZJB3Mc913LKH6vu8FplusaqjX&#10;ruuSF9hYeb25Hcrpz6EKc9/PVk1x1+/jHsCwEg3YnX78OYu0KrXVECf418B7T6YpJkzj+BCBjzCb&#10;hka+g6xQYUCnt+l4w4WQ1eN8f1b4e2wkBsJ6AZ2/YWB7DNGnoYH9Dl5T6oHOOCzxpMPInrAbkPVj&#10;x8mnZdZ77AJMlrdFE2O8oeTNK37sFC6ayDLQCv0rvaKYFZS/CXBm03gWJIMNin4uBPhxSMDeW5lO&#10;UZMSKUawGdjk5o2z/dQHzBb2WICwZ84WRB5bP2KqzZ+vbXb09voNtCEcLOLhzBgeXtCYldWxYQrz&#10;kmch3B4ouEmf0x6OO19LUw7h+jJVlH4XW5REzfg+MNTrRKRkBGCwzCdWsHdQLksPFqoUHMEzJmI6&#10;umAtNDvRQPZpaO0xrSVQqKmKANm0djiCezd7XW0EEIxCBRKua2Qn2L2cyyqTy7L02Bj6Px30srMG&#10;wZGwJsFrkH2bLQY+erkH13VJK6dSZAYNXzkEQnFtYOD02ttOMKQrH96brcn2mineP9jg1wsCfmKW&#10;RdaFYRit09SiKoENwaN/GINvDYizO6Bi4JJViHn+sqiIwSbWa6St+gXJCizkdld17D7qG4Btgpg3&#10;v++0PF+9rINjEP4QsorXndlq2LPliTF6gADEc1iHlvZ3pt83hEdi08SUPviM2s+fjQrAPlNR7Xae&#10;f2sn9NY/szfE9e+tN09azYbgbBDErBMitZMH2ug9ZnZAV8quooMOYEzjzhQBT3Wz15N5NZt33bxw&#10;WRzmMeIYWhCyvR19dbFu0QGgZzXK8ha8PCoZzMQUnI+RTeFTnYREIWSt40DArhG7hpmfOwMR8foz&#10;MNTDGbyMrmauT3TuV5OPoSAe6wVlAvXLE7zJsvHS8PnX62Vqu3OdoSVSpArEAaLtv9i+b6+nNxiz&#10;ddnpud/DINnQUhpXw4oJucU6HNcEyw3zyHD7+Venp3akSPlNBgYO3HYi0rmfYM+LQCHDJ6wdChvi&#10;vV4vuqewkG8lVGKmllePsuEu1k729/Bz2B589RH7UKtfr2FzU0YYreIAuYfQ5pyklCq13hNQtXsH&#10;gvd/Pl/5fO8OtLfavfYlbwC8WvtgfYakUdksNU+rMP19ZWSnpJ85H8Q9fb5RZbFn691SaycWzFoH&#10;yH8KpktqwxpoP1tq7UPz+/5sAzW2JrezIiVJA7BPedU6r3zJgAW2MHgcclglO64F7+ztny8Pe5i0&#10;cuqkLett4jpgM0osyWVzTGhN3qmHEbdyTxXD33//veF5bIiJ+yLiBXoGIybmWQSyfMz5nTTMWzMV&#10;auu5D1LnoNeup98C9/898z7NSJC9qFCpzGlFeTB6WXGJoUIeMOUVzvYC2o1/LfjqLmpmu8OAOAYC&#10;YVP45AGHB2EE5qAs3ILWUZPOVAGMmWY3aiuB8wK0GHs5KiCYBx8LWH0qnrFAZXJC+342WI0dYEy6&#10;jODfk+2SBTct2IuMDlv84JDAk5EyOf1vQCcGJFsgAIclTwOebQ1NHHtnaUvSII5xaI69Ae0xZor8&#10;+L/Kwm9zY+OF5dNAjkkv8T492bHUWjcW4gYeJk1RT3zPGgfyEdQiQ0kgCv7vRYMdViGo7w1ldP28&#10;Xq9+AIwCZQ5E2obtTHuEKgPwfV09ZLNXO8PHz9oSJKlSp7/f/f3OIn2yh1qboXyelH1aPAyJrE7M&#10;9wOfey4zazNkISibNud07IlPg2KPkfPEomF+sXa4gGyNJ4A+YpGtP+uFj/pwz6Jawyxt0zAm+PbR&#10;7Gukh3jZCb9tCr1gL93Tpl/3yH3QM32t790uBwM2ve/NshBwsOuurYdrifseY3Wxa8+s86gSZWZi&#10;L8sI0UcxYN5bkGBunmNf0Gdx7becYdVVDXnU+zMoJNy72aCZMbHw7Irk4qicYjYG3tpnvrLYaKO/&#10;+G+IJaxxMBPYCabsJBA5pNUMFGLrw1ufnsUiC3/UdaogznrNNM/a1/B5xgDS/fPWfk6NZ/DKedTq&#10;aap07JCpBYPseZYAQ9wjlUhK8vl+JY/hlYYoj0SBkC1NQeZ6WkFow2d7jdrKZNolck070JbFPm72&#10;+c0mpyKlPKTcPXSWqedQlbLWVx+KqwRdg2NlgAtHS2QZoLmTFjSgGfcjZPV6NbynmIjIT54dqMdo&#10;ZkBoQgJEWzWT7jndw1bGvpUO9Z9VlM0haNYaQkbAt7HkyGkB0jlvQZi2LmGDaXaO2GcQ9zCWz6KS&#10;fjbUV6UjUzjg9WN1K/YRv7XmELiuJ2gqbn4WG9JgzxpZyeFgnVmwIWiGxA5UMFl7P2bn4lk9WRVa&#10;NIBkVkXWkkzzT67rNQF4BYi1Bqq1OTVIZxEntYYYtVKtVVraa5O9Hun7Z+8JSt/TTQC47v9RXoFe&#10;x3Xtmxmu8dpgZQv8f9rebUlyHEkSNYDuUWdk//9PZ6Yrw0ngPAAGGJSqoFdvb4m0VFdmhF9IEDBT&#10;08u9DpxA81RO+TN+XsVSqE0d3GJrxe1G4v3C8xBrBLqHVZt91bL+Se9DmPNxTXrfhiodNdD6fD4L&#10;uMmIcGjBjNk4+JzTYRsJNWZWfQwjYlgLG3ziumVqH6l89hDVTvpKyezP759+Pduw4ff3t+/TbY3E&#10;Pu39etvnc/bQ2Wqf63cE10ab06u0XvQ8i51Xsdcr23ld9q9//ctSPoZVTet7+hnh+FptVjq9CBgr&#10;BrOGVgwPsiPhGlxdUVxTXaxknHD0dj/2cBZ4beBe+MfxMqvXCEj2LI9G+mlr+LrO1juPnm2uv/a6&#10;7VnGZz0OGJa9u1Q7PMy512bZ0hIQfgv87uccKiHQwpqq8UIeSfvdRGqHmW+wDg+bbdL7fUiC0Xj9&#10;WlvN1O0ZXeH5+/sriQHxjIn43EoYfFlO0y58qj1O61zBxqKPCqJRa7Z623GfkQ8xMC4f5qaGi9Ry&#10;czF5GtL+W+B9nabUg6nqMldPYk8dTMq9AVVWF9+yWJh88olpjgDxDpBRwCBjGDx5HytfMgbQ7OyE&#10;mDUDMiARjGIH1O47IPvPi+woWVEgNmPRsEEKY1PsJNY+RGD2H8z6wYtkXPg7j0gsjCNANZgRD8FH&#10;+H2iPxe7/lF2+8R2UYBaDJt8msQj25bZXSjGDB3+2J1lf55X3/7T0hxHlg8OmlxK7hP02PzVWmSY&#10;knqmmafrzkoB/422HNR2Ied20JH7VKza6/2y31qsppaYfl3XkFnlIw+boPNqbIN3f8bwWd0pRJj8&#10;+7Y3FmARtanpzT6iWmsIch88+PfIJTCJ4u/3P/EwviYzLFsg1HogboKQ0/t3sQl0GJfOxsHXOsiI&#10;Qz2ThadimTzJYtWgKAKailnLJKdKAfLEgLsrkVJXufVrfOSOQLYwHUMfypTseL0G+8WblchsifcE&#10;gYxlL/JmNYRazpTWfi/9eoSGTg01sDbAAKRYZDN7CPbcx59fCkar2zP6SRkYmVcppWGzNQkNGghd&#10;Bkb9Oo7P1QOIJ2vMxvOFpIexrlJd2NQ1AFsM7FEqRVaPKAWkOv/jORoHTEpRuBvo4LqIYBqeUyo4&#10;lq2VWkM411JvzsGs+my4JykSCBs2IesW2epoqTGvVwdy8muEc1s4JxnIkdMEzcc8p9bFSsktTuJg&#10;lzKNK1c0sHs1BjgRGEp1QavVwJydyS1ELlN2Zor1vwM5/cte/VoiWeGqc1gx9oFqQ11ggTTg3KO1&#10;9u3dWqrje+FQqZRr1K4uZ88521WudRiY1/ru6iF1tX+Z2r9LtBxTJJ1/otjEQTsD81lNyDygJWEo&#10;iPdSZ3Kkzqg8uzdvZK1l8l1ySlbSZKjFYag3wCPrJzmGOhljTEWi7DWeQkaV7ZQ38TuShQLNkMW6&#10;A9MU4Y2B6TO4j7PSn+z/dvlyLABYyfuZmnuXVxb7GaZqGp7HwpZI9e3tePY+9lhqfXaNx59ZGmrO&#10;1O04rvMa51Dza+55U1VbrcR9NOXc6+Fs1S47+jN1q4dT20es1Jm50muC5Ne4amVMJAQ1UHX6zGd/&#10;NgkgiaSY+3NUrdTLPMt3nqM2MJ9Zu9sAGuk5bXnJAFFDQvUstzOr9wRWl/1hnItZkzvUc4F9v1La&#10;RQUkgvX4jLH1JpVLD0pexH4iAQxJD4wUo9QoO7JkHHou1w2A+IbXdOAyZ7uuMvPFYq9uq1NH6kDt&#10;eZ129df/PT+DBfj5fOy81jzDs7PbJzCarVa3PUkjDPQ4DrNG+Kf71Tos5ueHkwjWuqsMP3/E35hF&#10;c8yLbP1X25dex6vvIaVlAL09S7L3LnkOqfA1Wz+41oTIHHcAu4XXfhpI3LQJZjkMOwbGMWtjxISc&#10;eBcVpf7d4/4c71MbekYHhQz9X+11N2YBZGscyjSesZ2rwFjDnVDILANRwYOYIuIMQzcVBg5XuZYB&#10;71K7ADEr4lzTjSYt+HipxUpjidzIvDt1//8deC9BdVuL901DrEDfHQgXN02UG+8YXt+E2CjLlx1r&#10;fXfIoJ3EP7VIUJ5oUZKjijLGbsLvzdgccbLkvvFscos+uHHSyIrdaG2Dza3y1GaAfbSFcJYGqiyY&#10;JAabRVbIu08tStnxYVfriIH1GByDa5vZDcR/sGDFa8b+jg0CcPNTstmdR/HE5eo2bOpmBQHgDivS&#10;VfOuQDYMN0HPa2RFquEZfc6hMo7gZs4HfV0ElNmwIoKwPqFFOVhkce2aLVTtMBXPLtishmlJLC5L&#10;ZziwPT4WeQhey+FgCuDRZp9SjYhfD5UzsPPW3jFEd2qiJxbajo0Y73HM3sABnjp3cJ3M4WylT6OD&#10;GRGsxuvbnrWwF18nPROQDRSVQuvr1iW4WYHUvj/7mRWHwv5nEZRFRtFuMB6HbWpAJ/cXq1LxgPeW&#10;AbFMdfEUIsYAGKt3xYli1UbQHs9eZBEy2eyOWIBh9ZgVgbUEXidmk4LDnid7CqYMYK/LBjh43kb1&#10;k6879x2Nyri4tq+r2vs9fwfZQbuAs8hafGKv7kIM2VpsTalxBquoxRUZhtWuyhMaGWdsb7+xumoL&#10;jstHXsA7vGc+NPz9/d2u1SQUFcyGCIdFT6DIbe+tBPjbgD01lds1j3v+DgRWoeyoHnQVAQOPsAZS&#10;YbnsHxy0M9IAA352ZCvmu86uu/vVzt8zqo72Jpkp8LCenoSAdMvh8tdDdnys8dfX0MppXGOoFmC1&#10;uzpnn9j0uzNpp6ZYLF0eCGTsHuGAlNnVKHIJDpaZzeWT8nsws0F1q5idTxl27/esv6anc73ZSKrv&#10;gnkmLP8Fe0xFwliDGtPWyiEGTjLwNJGhJgN4Sy3DmvJmf5TupIKtrZfVZWC8vKfde4DYV0QCSPtu&#10;bgOy1i1IiNlZB68WaiZrc0XUUQNpVtP438UzXtnN4uvuCJqRTa+ASaXCj/iBZ7rggIF9d/asP7lA&#10;IFbRzsCVjPivf/0L6vJQN5WmjnO1dkrNEuy///u/7fX6aXXXddpVu2/9uDaHlZoWO6AyCC/ZzNZM&#10;ousq0raIESgn4cYsZxtKm1LOzpTveJMdk4RqgX0OOEOsOycJow+cw7An52zXefYBQ2NuF6vDJnAM&#10;8ztp8AA8ETND1BkfyS8jgDUdtAdNKdnVGeWILbJ93M9Vr/E8LwaB/+Pg9n+IlxzHK+wHqasfLivX&#10;ae+f9wLuR7XM8gxCL4tktOhYoALAkRBqDrJ33ObI2Y7X0XOgHPkAACAASURBVJTsab+P70gvK4Zy&#10;2Pud7c+fP0vY+JOV178N3jN/Lpx2Mhbizu9QFSZMSs3Yucx3WfkdK49cFhTKfPzie6vgu6dJ6q5w&#10;YIBtLGT8fVEio5j2imWIPo2v18v+/vvvm4c8K6R3IYs3FlXwx2IHxNO9Yez8XTAHG7LEqWj0Z/Nr&#10;6xuvCs55sgdCZg6y5dHbkRUqrPj3hz0OSPD5U0CaYlGqSf6jLPeBJbz8feXNCE6qlQUSNiOxuMBJ&#10;Lzayyn5FFexjmp2TtK5BiXNcS/EzOeMA79X4zkEezAo15T/NmJ5qz1PDuwiqo8fudV32ygcH/MPr&#10;D0aF2yiRz4TFBPpZ74pzXxM/Pz+SeYNMsG+8KxkDFvM1dkCIOo+iCogNMxToxJoGZJ/vQAJWgEXw&#10;0wOP3BLEGd8JhqNsTatcEgYO4N7NmPNYCyhvW1XwRLs4BlTinsSAyVKnr6Q6n1nAoWKEf8tmjM/X&#10;ZJekhZjM6gDmFaxyCHZsrW3oLikyVb7EDoRhDSvzF39iBmO9hutG1VuM5aZsgaL8vK0Vs7///t9O&#10;LjislCb7bgX2ui6U7/BOpYf17xO4O2uV1Bllg782Va0bBtIOvHY5r9vDMRuPyUC17WDqdk+JioDt&#10;weu1z/IZVrWDOsNvAdWiqXpsiojH/cosrTfgkFltxXMBQXJVM8Xg3VrqbXilCD/4LLKB966f24G8&#10;ysIR73+scxjYvmUnL3VEY9JHu5ulT+lS9ZyyHe9Dkk92xJJv+jR1r3ZqvicAUQ1aFbngW0JCrE+x&#10;d1AA747MwgB0RQjB7/n7+7uA+XH94xrGjAAW7suA+8USS/SI7nV9HIddZ7OnYLlTbPjEVHxqcDYO&#10;cme5JzepsUWN3LgW1V7vgz53WOOqrIfdM71kuNhkoq9rJ35ms3xMuy+38BhKa2fjivVynqfldEjA&#10;HYdBBmD7rhdmeRfRxlQrLu6fIdYGuM4i6euboYha/2wgr5Tw2Osi+ZERlNj+illpLEtq9/nUoICp&#10;k3BPd7IjspY/n09jstfVDz8fTWV2nmcLss2HfcoV1Brdsqo0tUrp7P1ak12ljKBTs2R//fWXfT6/&#10;4b7elUhO8o1YFhL8xv7SLU6mfW8ZysVq1c7z00nqdxJrPCfw3rhq8labpjz6cHcmQXtnxOZ2fUn8&#10;TBFb8J/7P//n/3RWehpSBLQsu0rr/7/JfYv//X6/B2bIroca+KJV2c/PewQFt58vA7j392FYMK5v&#10;xBr8+XBLSvxMClucQ9TjxobfEV1ZH1qjUiOtPXUy2+aP/kfBewRhn6Q4yjIHN+6nAg8vGPO2Z4f+&#10;DmRWTP9dAI5K947fXTFvWbGETMddQYgMAwSimPSCTZhQAu73Fb3fduA8Al+KjTj8kskEDwFZ9T7K&#10;R1cxmBigEGVuzAphF9rHDoT42SNTIhaYCDqpQj1O4ti6x3Uai1c1CGFZDHd2337wgUEnRbBSaWPR&#10;/dQZoLJ7PpXyQt1n9kyrxp+y/CKAQYaQ7DmKIMuQg0PIFFvj6CWt5JZ4MMfPEANj0IduV9xH6xB2&#10;D5ydpKyycM8yM8vQKMbrcnQP9lq5z/NuQMLUM2ydoaIDC085WLK9rdqTPQA+lyxrRQEzCshnzSQD&#10;y3fyXya7qzUwFWuhA2tUmTAW+uxMq7QcYMMUJnlHprJSQ+yAk91gkVoNjA76GcDDwZYCZXf3FhmF&#10;+JmGhFIoB2MQMDIaUdrre04E3ne2GMpXUe0lO2YoNkNP9hSK3cfOSPRyjWCeGqJHgCZ+LjWEj36/&#10;I0wNMk3cms/JErvvhCw1BsywtY7ZP/FjYihitHnBdR7vIX7nYZsjlE/rtVUBtet+HGue0uss1sTh&#10;8HcLuD7U4rhHMhLCci0ImN2UgU0tHBUb1XpYb0XgrP3skQ4KtiDgtLOgYirM5b1Ez6RUzbtgQkXk&#10;2b0/A5sUmKNq7qhioMCo8NIfwFyplnrwIRtwl1os1TSsevzv8WxBNQGy9mMoKPa4bG3S+/VgnYJ7&#10;hSvPYi3F1AwzQ8G2QD+1zxFAv+pFcK1xP/jngYUPpzFcOQajMpJKVEXFs8jVGiwbDy3Lbhlovhfn&#10;tDDEI/krDhRwMK8GoNHyLPc8omUPCvZRpRbLNY8MsF3u2Y40MP7OVnWkCnUtpSmhsA7GbLh2vcst&#10;b0wNttb1lSlZQRHVPGDyOPINL9pZhiIR0Kq/zwxiV+RIFUaPgciMVLILq9/hHsj4xTB0RWRSRE61&#10;Blk9F+2mEMxkGQK7LBBW13r2VbvH0zny/f6xWov963//NWzparSVKo1l7ElZ7t/ePnMbsHmN1fzh&#10;L7uu5oFzndcyQG/Dg9NKuez9/oGza7VTZRjFUEibhbD79dp7TXCdp5V62Su9aM4Rkr/av2dWx0J2&#10;82dx3MPLjtdxu39xvSKoz4K2GZbqv//333/bf/3XfzVXFGsBuK3OuazFpjX7nbiOY8YQPs8I3OO6&#10;mSoB3kvH/eM+qJ21mNdYrp7FjC2s8/CZQ5cOZiOOw2hGgImvF58bxMEVfjBwwVzNumqz1GrHK43z&#10;gdlh7yy//23wHkHb+ee2JAfHhouFebBglB2TF6dSqjlR0jolA0W2AptQMmYwsuCZRQoWTRHIwAW2&#10;AydYka6YgGyYwK6Xv05c2CjDUsVabJgY+w49h3fWQ8jIVM29AvvYIRoBDeZ9hRtHTAlXQyIEddjG&#10;oWwHWIAMm0xiKrma6inFigI+kMEaWaC4MalpqaXUWE9ife3Yp2wAuPNZjvJn3Fj9d/Fa7wCinX3A&#10;UqjVYjm9bqDASIQHJnnblO/rMQL4t+Kv2i3Ilw0mFNvGfx794FiDS1UV6l5lbkOGa9+LwrZ2Zugh&#10;A+BqtcfhkGJvR5Anrpsoi8f9jtl87NRPat9h54oKrkRmEWPVsf2dZRiwYc2O2c3WR9yXW2Habvnn&#10;8xkZBGhFwpg68TOPZyysn935hA04Slmj3HWRk8J+vWMuKQCFKaFSal6PNXGmEaoN8NlFux7GVNwx&#10;3r2QHwVjNZphg3ujGrhH8CIyXpS6yK+rW8jc2IOw9vH+KyazyjN4umdsiB9rpwn8peGZWqyrFTol&#10;SgFPTPWGe2q8v8y2JD63f/78oUMclwszuzOsu7CRZ+CQUuOgtN02FnNxLSl7ypjppxrb9oe7DBnb&#10;1mlqsI/BodK+rBqt59kaQ5VFzF8Y55KJATAOft1Bva7WRA1EzUO5Fr1fla0Ns79SfuL3+tyJIFPh&#10;5gMENlyPewI795/O9W+AWVZDx0A7qSpOHBCavnrPYBgbejBAa2elh9ef3Q/WM32jYFBA8m5giR7b&#10;zIpv935oUcA+383GEoZq6vV3lmdszbCBP2IEWNcwsBSzKr5RnDDQ04dwcy+zxapFEXoia3YCi3mp&#10;T1it6c8pq53wnGdDaLZfIElHDYhY/ZY7cYbdL7SjxBqQMeIVGSbmVO0G9hWyeVi9wcBs1a+N65eT&#10;JOswcM7Zu4hHsT4HyRNPA1E2JFBYRVwTWP/hPWbAKbONRDXtNwM7ZDJ7Pa6Idr5Wzp7vUksPCDWz&#10;dF69VqoTIB4Zdl7DNQv5Uj7z+tZkduRBjCil2u/vhwK8XkP9/v72z/ta96na/5cqdRhgtsylB54i&#10;Fjfq2yOZlQzXuow6YX3ujsEaX/eK5qt/HOF7iNDiUsr4fpglgjZacX145qL3zZFY59fW1ew4YPIh&#10;pH8eZekU96044HYQ39eOK+iw11C5LrgPxX0nBr/j86gUKvH30bGEDTpj9oi/vwdTM1Z+vBa7sx7r&#10;lXhmeO/gr+n//TQ8/b8C7xlYHCde2DzFi6dCNhGEUs24kno7EOkXY0jTE/d8iwcYK4afLEgiuK28&#10;8dXrxKKFAfLIstux/bFhRN9CtugUA4U1S4yZuhuQsOulPDHj51VF2q5QVpkHsXhE33f0CEXm9U6y&#10;EhmjbGAR2TQ71QJjDbOQ3B0IjQyVpyI/bpDRliMOlGIzoD6HryMc7iBgcByHFZA8q8aWSaFQIsim&#10;0agQeZJ+q0HCsvdcHMRsk+DrtmfFz4fSYtzr4iGcyJArPrs4BFCMTTxkFUMcC268UjGwGZ9VNqiN&#10;YAlrfM/zbAG/ubGdv2FMK4bfjsnyNJjZreP4PRBUi0XSN89VfHYUoxmvFQZI66FDa3hyXn0+Xda5&#10;y8Vono1zvTIgRYFjVDVmzyxAvH9xz8UiiflGYxOjWA07aSFjhKaQH8AUEswTFe9vfCZchqn8VRU4&#10;O17XC3vCuFP+rF7MMuJAbK4UM9M/9xNwoxhh34BETw24sgpgw5BsycrVsjiqe5w2z4yb7ztasbBa&#10;IbJtY6OBz3A8JyO5wQvsSMJgWUD458xLNyolIpMJB7v3LJHvWXO0nkramnCpmY0DY7sSBdU6qEwa&#10;jWU4P+h5m/p933hko81aBPueAshnUDQhCo39Ne6N/e9KtWLX1pYOB5aMCBKHlywM1DzOZAnZbQN2&#10;Ft78TW6YUoTtFDvMIo4NpKVFn1AAzgHQ8+dkFmuRdITAMXqFM9KL/35slnffcVfHqx71qZZn+Sr/&#10;RC6PA3K2xnYBxTuCgGL8PVnUMpauslh6soCJZB1lwbU7r9x2ykFGJMSwZzOuG5a7QjOl0v15joMI&#10;39NZPgerdZUHfRxEKPugFUfga+lpmL6zHcW+wweN32TtPA2j2PpVw855b8pyzdkga6c+whodg0fx&#10;eXBg8xubJ1Ro77CHXb4Z9kZenyhFEF6nOGiOBAkVUo5EnFivTCVbamdhqaPPj31NqcVKuey6yrDP&#10;ua5iV1fBlW6DYzXZ69Wej6sW+/yedpWWiXCWq4eec+vqn5+fpabwQxM995mKdmZg9d/M2SoM5uK+&#10;E/9/7WpyS8k+nzMQadozd+/Xs6UEhNBxf4/xKa5QN/z89Zd9fn/t8/ksDP5Y2yCOeDsbQn3EyHVO&#10;Pml5RcXcTsfPVcezkCh0Y5RD8Hh8fhHXxDNPKfsY6O3vtauPsc+J64WptRg+GVUXaIOk+hpl4Y33&#10;yt/jPM+l9tgR3f6j4L2VabNgIV130qJWH1K0xGGBMdFrnFnt4AVGiUEEFlkzxXxTdxcmJisz9sAt&#10;LEE0UKqx9c/i030VWsaC06L/vQJMUA2g7BhiIcdkWgoUZWz0XXHgwxKffCt2CZOqKT9dtGOJgLIK&#10;C2UMVxagqho+lNDsAoyVBE4NQbAwUl7U6r1QEsoYeCr4hg2hbqD82TeXV7IjkcCtEvaCUm/hp0r+&#10;jSzO2Jjg51cWI7sAoV3GQvz9JqNrxQiCKp/Px0qQquK1isPJwexomrRFtptzXvz1bsVr7kGFpQG2&#10;1aWv12VHPujgTvk1SqZfmb6RLfW82pGyWal21Uuy3pBJ3NZatWQY9tdS7NORb5JE9jyrdcimz0wm&#10;rAJtn9hzyuv3fvbkwVddk+hrkHImax8rWa1pAYmxMNixp7BBXBdyGgVvc84ogw3K1D9jn7RwvriX&#10;6SZEHveH5axOekiyMN76yKH0/98ULdkOu/sTKlayagTVALSGZy0fzvIqwcLrGjLv6CmdUrKa+b7M&#10;AsKwvkDms/ITRRaQK13qeXZ/2vqoOIjXiXmUKqsWlzrXq1ixa/Q6OSXry/amnFCDJf/lWs1ewdMz&#10;pWSv/O4s5zKYNyk15lWq0DylNCwy3Mu99tCxMdwsFweT4llTmw/2yPEjg1UEevE+sT0jepXiUM/v&#10;eZRE9x3KvG+a16tdA3aWMdbPzhJo1LA53Viqu2d5TPscDI732ryhzCPQ/LUEtU+wtdaLsu53tnVm&#10;ZuW8LL+TvXIbmiQPMk9riPT4zGmysncKo1jvMHtOXM/tNTrTrggQ0X83r8PH3L3WVQ0V60g1GLo1&#10;ssN+oFg552Ct1EJ7iFqrXTbzhFwJkEagXrXkVhlhDvANUMsGDooZzvoNPKfjNGQ920pvE3UOEd7H&#10;SS7yAMAiw3/ZEIUxYhUb9Ulxx3qIJ/98NXSK1ilq2IifidVE7OxRQ5zds/RtjtlaB/aecnilh/tf&#10;kxx0eB/rQMa0dWyvc5UOoNSr23Ck7f26/90EnGqOI7Dp/b4E2NcUbCTaGp2+78lKvazUawzzkn9n&#10;u6t9cKi0s0Zcrm8xS7ae7+XqNWZ9VmHGtdACPDkYz1ihO1Z2TpG81EN3rzru1zdDev+7RnCrC8jJ&#10;iEMIUK/kjjqCe1W9yIbnzG6YkV5i/xzvJQuaZjkJvo9HuxokxSm7j2+cJNSgNl4PZgfGcr8i+TDW&#10;kxGTi0OtZjfXPsvv9bHjdVg5r6ZsyWafcppZtvPyvK1uC1KKnVd/zZrt/HQA34pd12nXVdvPlmrn&#10;pwHLLf2k3HrZmPc411Zfr529zxRBJToGhGt4kGwF7LGjfV65zPLRmPSOb3ltGfulmPOQUvt+3nuX&#10;elo+Dqs1j8/w+Xzs7MBz6xcPK/06Ws3dosjPss/yXDmWGAH3iGNUs35PyiBhfD5Xswo+cq8N5wAk&#10;A/kQ64Lf399lcMafdxvPa1MeHNIRYCUxBtvLUuywmYP4+/kd39eHD74n55xuSiCs+9n+iQM2/Pt1&#10;eHNX713XZcmOVjuawADTy1JufU5OfQ3lw6pdEu/49p/XP/lh+gbVJLMvsu9xI8Np5RN7gRWXij2P&#10;MjRWoCiPSuVL6f5LO/YosxNh10/5mqlpmpq0sYmxYl/FjQaLYwWosWkSDhUYe9a/X/QtVJP9CLJj&#10;wCz7PgjiqcLjJicEv0smx2Frlk3fcI0zKduO1aj+jdeZsUAVey6uh1gQYEAPkw+x+4M/q/zBmWSR&#10;Ae/487FQUoxednirJlqBvFHijeoWtqkv968aDbJuw4xjASPnM1wGS8bTyZ9YJxYsbGqZRVhkIbI9&#10;gTFvdiwYBlIy1g8rJJfhFWEdegHFWDQM/HwCTHE/92eQhXWzNcOLg3STsbH9pb3/tP/ZMQ7nZ3XQ&#10;bwVGUEWFclkmIWTPQmR07Lz2hmfsz19zgJJs+E0iS4I9qztmZR7hx3cw8qplMsrzHBiphpuFrrN9&#10;SbHRMG8EQ42j6iDuiax22Sl1cO9VQ4ad0iQOJtFPUu1nUbWzIwfsLJuO47AaGCwTYKnDSqnJhI/F&#10;c5wNkue8dgaVjsbXzD7ntBKopaESyIxncnxm3/aN3HswWq7LUuUDf2QrqcYb9yVmK6AGAF0WYKVc&#10;dA9l958RFRhIMD6T2QgQZCpDxpYshCiQ+vBkstCmumaXybHLQomg3jI0TzbOsOXZCyCuAhJ3Z8Ri&#10;jbMZ4C/rt97r9HVIkSSj+TxP2pxFhZo30Mx+EF8T7X2mwmnurf7MMwWcIiisNn3fZVewgd+u30M/&#10;WHbP2F49AvuM27rgf0fCT0q2tQ9BoAkBHAYuKsYcIxmggpdJ9p8sM5id1+4MeVIrsfNoNwRE0sqO&#10;Za9yfNY6anAb7sPSDhKp0OW7F/tFiUxqeB+tX1u4ZaxRbQzgvDdjFmf4DKLEED3R4+f1/AtcK6yO&#10;RpUL1oLtNY9b34Jkvp2l7VLz9kEs1u0MZ0FrCKw1JlHFtiS0XTZJzPOoVqmNicKEnkLid/ZZDN9R&#10;Pdg3gdrqXGc9ODJ3sbf8xq0grvVdXgV+Lsw2YFaH8fvG3BdmHRQ/83VddoByqXnUXwN0dv/y6Nve&#10;GNFv+5yn1TJ/57pOO52NXyrNmtsNQ5HIF59BBGRbTdqu45EnwQ6/I6pb4iDLciMrH/mwxk+rW7Xq&#10;vWdMi8oTbe/8XtRgE2mpAb9u9RNB54g/sTXqOUnZc7+q9QFcGUrHehU7Ql7MKwyenKiC9Xvcj1Ax&#10;MtftNYa8SNKKz2e0qcn5mGqXUoYdkQ8m/vt//wfyHJh10Z4kh+f80/dgWauYa5kzx2daHtRl5Spj&#10;eOm3Iio82ZnxHwXv1SRXTeoZO20n32Pep0pmhMnCypsNN17WMMfPzgD6u8/dfRPFZuCJwRenPWjB&#10;wTaqXZOHBy+zP2FgkZpGKRbe7nBTxS9jlTDmCLOT2K2/3YPJhiToB/0N8wA3dHWg4PfYsXB2DZiR&#10;5jkCYzHMg3kkPqkmWB4DY1Sx5mUXIpmEF7YK9fomFFSt8ejNphgJat0pGb5740ovTNHQ1we1Cntv&#10;WQiTYuz399de+ZC5H/HgQbALFQyKEaOaxR37Tt07B3YrWQNsz2FnCZNx4nM6QyYvCcSxSTYW8+hl&#10;et9fbLKHk3WGh9lxZDJk8ud0bZTY/q3YP8y/VAHKSqUWr8Hn8zuHR4F5H4eYGNy9K2Z3oN1QsCTe&#10;VJZaqC/2kwWOYibG//bCrpTSWEA+POsscas1MOcSihokcIFFZgQgcGiFTfHuvMDcFM1yv/slxqJx&#10;RwKI9U65yhiq4V4QfU5dGbTfn2tXm1yDebi8bwcg61UW8BufcWeu41CcAYe7nIN1aGoyz0CFxar6&#10;EgFdlMLfP+N9iDRrj/NmxYb2UXEvYtZPjYlZBnNeBZXemnkApObfNVYUGwAxheyTJZsDzrfBCygC&#10;R83SlTK34bElMbBMdMiM+TgMzEBWNrt2rLdBJWNsFFUdrAgvuJ/IwOB0D4RmdjAKSFr3m2R3ozz9&#10;2XCwvSMdsSwQ/G6sVmd5L2pgTMEXMexjdSVeJ7RXiraD2LOgnSAD6iNrbyd1Z9/Pz94VAMg3gA89&#10;y9m+jwoKZp+665XUOmbBmGs9mIev9Xk2/+tjWBrVGxtYEdMmIYEHiD4RCKNSyu/FKx9LvaVYzGpA&#10;gGtwZbZfN2UiEo3wM0Y1P7v2pWpliFK7x8GSg6HjmcppSxjE+xztVHHA6EP9q7T6N6ceFmtJKDSq&#10;pXx0lnFTMByW7SrXzU9bWfTOfbqDjym3MyvkaaG6QIHWmJeFLHy1Z6M9iOrzmLsDyxdS5wYb/rCh&#10;ODtj2Gsw+zj2eeM6jvvgqOVLV89exUptDPHa+9J10tWqvj9/fs3sXPqI67qa7Usp9ufPbwuuLTAg&#10;SC0cNguSpMKh1H2IewHu1zvbO7QYQvKv18ZzMHYfyDCbokW90ZX5rBaNQ4fVV71d4iNnq+cZlK2J&#10;9r67gZUK457PT6WqLrRbfhqkeC/sLHwP9s4kX28q0+8k5suqHdVGFsDreNlZLjiDijwnlC3djrCG&#10;hABmjbWQgurc9yRZ+0j9f27FWZe9LOIZ31rm/CPwnjVhO8sKlCXE/96BDrtikz3QqlHGok15fSpQ&#10;Jy4sbGR24BArBBjIiEA8NnS7KStrSPBARtYDBjigj2+UgrDCj9l0KMZ4FYwvBrAaNHgquPhJCqpA&#10;czwE46a+C4pVE3H2gCOAyhQAGIzLAKl4HRjLkAXcsoN68b4Wa5X6OJJGCYcTylOQZQswkI6FEDFA&#10;ZHc/dt8FCzDGSvVp8g7IwYR4XGvFlC3SZDEyOw32LOF3HDYNKS82AgyYivYL8ZqqQZVSwDAW3VPA&#10;FhaXKnx8Z4eEzcVuYCjZRoIts2uoGFP/bssSGcdRAogDykIHhsxXWxUTbI3jOceYopLZjt877T3L&#10;6z8IESxdXt6sLmxYNkjVjHGLpKeAR1VnYHEV/bqrB0+OkIfpkcoAQKVIYgxa5TeqQkd39wiHAarO&#10;YmwVxhhX56ZLcxEgTjlZKnvG7L3m6pZZ1cYwiKlzWN4BA6bxOykgTjUmo8nqQX0s4C974G330vdO&#10;LIWBlucYMHXGApR1m7GoNLFqll/JDIgnsaCPezWGj+0acaVYiecy5qWstW0HyrFh64wsVdc87ffO&#10;ZlX13ag9Um42Whurkhu4VOqW8IG9BbO0HI1wN/IybxodawCmVIlDY7InHMdhR06D5RvzEBAYYKrg&#10;23UN2IfbjpQ6LX0WBRVkXcTwyRhEd7uPdbN/lyL3KPa5WTArI0KpngX31J2qgwMsa0gm60N3wMyO&#10;HcwIZswTm51ZOzKTqoOVNzBjJDMveRV0+WSTws4JpTZh9jwyKNWmRdd1XpI0hEPR1S4lWbUsCVN4&#10;jdCeN/ocWzKpQmMDL1Wjq2cByWCx5mY17G74HPcclRHFlV4c8G3n+tof+v88ABItW3wvp5bAOQXV&#10;S7escUawCYvONA5Yq6WYfzxWuyhlG80sqGbH8ep7oQ6uZ6QApvxjvS4bGiqMCdfqDg9Sak617nYE&#10;POwjmDL8poATBD1mEzNZ98nO8xr1ymmnHa+XXeF3m0d687g/jpedn25RU9p5Vq5q5WrDvatcltO0&#10;/7yuc+bMKNY4YURHLAX3ORxM7OzZWNg6DmVvWZseituvOcsVUI4Rr9fLzt/PWLuI9USMDu8P5vxF&#10;+yDVzy37QzV79effaifp5LwQcNj1QHw05oqysyfuOWzoyF7/OI4xEEqpZTW46q5hIGYWhulHuttr&#10;Ye+AOYI4gFBht+wsZHvtVKK0NeG2a2xtocLgKRPzKR/w3wbvdzYpanLgf+/MAfxiyp97xxLY2Qbs&#10;WH2KzaVSvusGONsxItmmiwCvAg12qe2sgGEHEibKM9sIfxj85/zB9Hu1Y6czpYBv/D4MUEUtDguY&#10;H7/yRsf3ZxPVXRHKGEc7cBl9KBmTnw2o1ISPhbQyaT87uCJD1u/dbqKM7OXIPNo1MDubChaWxBqA&#10;pYEXvv8qhPpJWYGNcTzQGWiK4SVxjUYvc8ztcFA2yvuXdSH2KndRUI0IXZ+kqM+5A0Wi+IvPT2wc&#10;GNCBTUAsBljAIALO0atU2V05K2Fko5htfWNZgfyNXIwNPnCtXNd1s+xi5xZbI/hsRqYeG2KhBUoM&#10;uEa2D7svTDXGGgOWg6JADG+qBxPt/RqMEQRdVDG7U5oxsJqBVOOMqyb3vidmhGIj4/1mKg8cRN2Y&#10;X2ZbC7NvBorK8oVZkLH909fIUzGnMiBY+N4KlNwzGHZF4j4A+7Ccq12fk6oNbkBCmuxfVKKw68PO&#10;FKUEiHuZJbN68UaBKWAiMTk2Szv2awPvJxju+SallsFQxOwWtDxRbHl1bsfP9Xody3O0q1/m9Zvv&#10;4TWds5wsgOq4/+9ydWjAoHF25+LRLtiNS/h6KVYTH8yycHiUOTcgPDeliWdeRJJIz+BQAWqWbGGU&#10;LufAOetaVeMzEDnW0ss9rxpkjvd9BvPdbVy2uT4b1mJGxAAAIABJREFUYJIFvfo+pDLI4scGt7Ht&#10;GsSaXfUSWL9xEGQl+ihvZ0XYwbOSnScRoIhqz3jv1edje8auno9EC399Fnis8lR2ql1GusCeU/nj&#10;7yz1cA9DohLWLN+R0WwM+W6gec8Sinuq16L4/PnAMBFFHQtRxHWBzy4D5Kk92IZo8GT/N0kGmrS4&#10;GzDg+W+p0mFMVCuxoOrduY/e722v5sSnyPrHWgP3SDWkYiD4mjFRxvuwYNI4YGY4z24/xBpjUXQE&#10;BQXLcVQDFnZeVaGiU3V3vE7IxPfv/9dffy01JvPsxnM82tss/+v2S8ervdfv76+df/50D/XLruu3&#10;e7n317nSADTn6zhw2rzVmzA2nDv9Z47j3Wvx63Yus2uKShZmt6Twu/hzUXnN9j/ESloGRjGrxVKa&#10;6ilXdzACl68PtxJq2R5zD5pWOfNz/Pz8WCllAPTxc6KqgynfGDl5BuRe/TNnqyXB2VrpnhUtrRlp&#10;kz2zyLJndt1xf3i/fxYsMvb5OeemAMrJco0ZclylhKoBxLjYcD4G/Mb9Jvr7r9+vf4biA06jmYT+&#10;Z6x+eMr++Y+B99jIRm80ZBYqWRaTj+KGjg+tap4VCKQYhewgi8BTTJrGBxetBfAB8e+nmrWdhGUn&#10;D98x/dkBi6qGOG1iTFkMZkMJqJpc40BCMZAYWwUZ/sqHWg1HFFjEJntsI8dpp3r9WMCb2TINVCAp&#10;swxivuKKbfl+v5fNnAGgLFwD7TB2z0183naBZkqqzlj5yvLjm0BgHDCoAQpLnseBR9ybvBl0sD7u&#10;V1j4j/hReK6vUu11iNDhZBygNu2HLfcwdW1AocCu7Y7Bi/c7MvdYM8jYXArsxXsz1uEmhX1XLD8B&#10;pQp4YKodlUiPyhXFOsDQmh0bDN8LLXJiir2yZVPr4pvGNxbqasjpzTF7zR379xu1y5MNloNyCOTt&#10;/LW/Vd2o4vFJLTZAEmtWT7HhUf6wyMrfncM7ABTPLeZprQZ+aiDASALjM6qhRGDPs+eQKTyawsRu&#10;Z0xUsuHg36W/bJiJMm92rjNVUGQ9N+l1WsI+Z5aIXkO11KkegSGwnxcYdBubsTjQ/P2cZuH8nmBH&#10;C7JWYeLfeFTPa9DVAwAE4BD2xtrM3JIoPQzh2JpV6iFfR0+2WPNaJzuva+yLA2SodqsRsem51TfJ&#10;LHeAwX2VXQKOgwZmy7k8W5PifWtOX531iWotDFxERj7bC3aEEzVgU6SSJ6tJBQYhIWU3hPVw3OV3&#10;+7VP1R4ZY0yVGj+3k3mU//36XNxrXTVkwmEp/uM1orLucBLA+/2+sf2U4oqd0wjUqPycOPCPZBM1&#10;WJYBqBsb27tdwd3WaEfcYn212rNYOPhTTYE9DF7bqKBDa4wdsz7W0czylqmYWO+vMAfsTRlZAYlv&#10;c394vpdsvTmJy2uItt9zIAvtf/H1UaHMBj8I0iMIFoFC9PrfKWSQXDeAs9dxA+HcBnIHuqthxE6l&#10;yM7feL8dD1CWRk+kUkZoVfdVnQmYmaWyzhixD9nRsTem+RllZif4s/b7+zv80Vt99LY/f/5Yucyu&#10;6zOGbA7A+uD5qg2kLyVa4yU78mHWQXAPcccsGOYqgXgi4kU35jMJIW4BoskuEv5MWejdrLx9v2Ip&#10;zZowDsTYvRvrJtdhkYV9G6rcY/iwDyv8fWINyvqM29nZiSe1q0/zQj7sdlRXs2Z0ayx/9lBBi8Pz&#10;OEjFexBrf6X8mGSEpvTA+zvIE7VYKmiD2LLpUsqL7/xT3aMCs1ndobIe517SnFpVfYxknqez/xsM&#10;5N8G73GRMnk5Y9ggaL8WCCkSUL+ewqpDWoH2O3aCSpxWrFncKBjwzSbt6HW685WOBS2TdqgHlx2+&#10;DJzHiXW8n+xwUOzA6D8ci4RdY46vjZJK5nutVAQMcMbhAhaxLLyWNanYND755Sr27I59zZiirDnE&#10;Yks9b6gSwMNJ2eQwFigbuuH0H8EYVK+M13BEpdttWABZZF6AM+BTpEzazc5GeWHjkIiCgxHk6TYb&#10;7VolvbfZ9FkeBVln0TCpLhtQjJ+r0aG2h/ccdxAB9zcEkxigFifIUfaPzFS2ZrGImQeyNwxpeJaO&#10;88GLcDKU+IbdHF/Lm4Cd/Rjz7N0NT9n74zOizpIn1Q8OVGLBhYU5O6e+CdfCz4ms/+WzWgddjOcd&#10;YDOqCmam4mAKCDWEaTLNNLAx9yqstVvudJmue/PXNJUD6gxV90YN8GWTdBWznO9hiv7/c/P9HH+W&#10;n4utmx1TeL08/TKafUe1HiCVemNTR/Pk7JVaA9e1ts+c+h8d3YPWR5C5041b8HXbo8q4ptNfN77k&#10;NxL9Ju+f3pS4Rq7rhPPDzKxYbRu9PA9pBo3VzmQpo2maGql23TzY279j/+aDOZ2Ts70KHa6U5Uwx&#10;WqtgXdC/UWtwjubj63teTmbX5zOsahqLKQDIx7H1rGdD/ZutX7ctiv7QznabjPpiteb+nNWxTtzn&#10;fmjVgVQQlVXRI5gN9Jca2RlQuQUjx2FhdAKNsuF61fbceXBXrYP1lYxLoFVd6zYZu8EaDjmUX65Z&#10;GmxDZx8WV6+Uemu+sE5GS5MdQ5+pGb8BYlG10J71ab1h4xnLFKirIajaHITPyY50WErWgInsgaRO&#10;KeMB074oHciPFm2s3lZMbOZ3vdaPlQa2sr0+DsxZH4JA4Q5w82E7PofM1umpb1QKK+yHMNia1f0q&#10;8HtHtBuAxat7G89DqQ34llyTXjeUuEfO+r3258JVLGhbxfLFdlkPTaCV7Mgvq+Uz9ii33YpD3jHQ&#10;GLvL3Gn6GNGYihbzC9CKApUoLK+OqQOVTQZT4OFeFPuiPP6/DxD7M1XqNtsC/e6H3Kjvqw5UlnJX&#10;bzK1jwoPx2dYA9ErVsTUZAz7YP1/HOCue0YdOT7seURVDstn29m7MhKOhXOMDVhVMLTK4kNljxrY&#10;MvW4Dx5xffuf3RTwpYYMgWq1NBC5RwgPG9mbAtma5Y2rC0utdiQzu+Ze/fk0f/zY78zhZxkKQPcG&#10;n3uRhfqtWEp1rFG2t2NwrpE8urEjAGkyLwSzPFVpOVsWQ8K1d2n9QQPtnZRh9Dy5Y2kQ8l0j8cB7&#10;ntYOeC2UDvfIr1ZSuZ1tUSnHbN2W7+O9lSU7z88YRHsYdSTjvN+vplzK6Ra8PHuQZLX4d83NNsby&#10;AqKsz2AOdRLiNfdz1tdQtASMPTXuE2baqSUOReLrs2e7kjBgZVV7I6CFDKddnoGye8dBRq3/D5n3&#10;T/6G7CayYJ8om5v/1sXvbpPd2dmoA5gBbHH6p6SsGCLl3y8yQdVEdGfJE6dYuKEqsEcF5LIJlwp7&#10;igMZZHAqWSUD0RjIjQz8nZ/cDghiawJZklhExmKPscYZ2+gJoN9ZbKh1uQvVwk1EsUjw/SLzjwUz&#10;MZZi/N5RChitkti1YgwqVuSwsKuFmXaEqXZ1DGuGH90Ggf20cwBs4A62stKjr2P0s/dCIjKfmKys&#10;NcHVsgOh/WB+v943dvu4Lh1qS5ElX1cwIMoWmWokfIHerKSQNM/XCbNC2snmIriPrEU2RGRAQQQX&#10;Sg+ucnDA/RFHg1uutfD5IijyvscnM1s9o9nzw4IV1fRbsb7RlkVlWbAgMxaQq4p1VczvgkrZUCqy&#10;mVRjvJybsJaeQq12bLt4hmPmwjdNUkot+MyPx/YcJ7CNmjLy3bpUdgSMyacKr5gPMMC4ND18fZiX&#10;IoMyaRUYFmv+M6/cfB2RKWfdjz7MNEcQoFmdjbsD5krpiLZifS9pYHO7Z14gz7Mj0cExno+R4ZhS&#10;XXy557VOt4Ebe85YDYDe7aVbp8zwvXwbLOSUxvfyoUtOeTDN0RolNh+ph9+lAfoYJT7g8zWAldrO&#10;rPU8trGGpowWAiSFDyizRGDqunb/3RIidwZyvdmOjJAzszkMqgGU86YXnh8chGLzhsNLJHsks+Z5&#10;ffTPYKmxpfrvOoP+JovvH+3Id89rlv+jaikWshkbv1KK/fz87NlNqQ8ZbYbtXvW6gXGRoIDZQyxU&#10;Ww0Yn+pBpV5b7NwcgDdb9jE5JPOsBx8c1nldmv1TZ4kFoC7nRDOw7kSLcIZUDqyrc45lhcx1eMmA&#10;W1WrYl2KgBBT0eL+F+ueeO4yD/xd+Lo6o3YsW2f+s7o+MsiZ0nbnp+37dVT01A7gL4BXnBfX0j2S&#10;bXiz55QGi3anxNsNLdYazPu1123NYl898kTSBACtD7/9uzHPaqUQiNeTMeV3vSkb+D6xKfkQtN+D&#10;Mq+FlbooXrAXRu/vUSuYs2g7YGuTVLSrhVHJomx1ruuyZM2f+vP53Hz0Y1/KLFwwiy8+6+d5Ll7i&#10;lKmaElW0s2v0hGUpsJ3llCllzQ4bYGRFZVv5yNx+wMDYgLOdffVGkOtCvlYrpWrndU2CROmAewfv&#10;vVLPr7ddxexzXfb5PQfYftm15CfUMYz37507T6UutUw7f64bYZQBrOP5CqB0FoqFG9HIVuu12usf&#10;7LGXoTHuUalatdJZ1mmrrF9r52rlOu/qkXCOOwZznZfllO3zezaV1tEsh3D4hc+Fk1BLmSSaUW8F&#10;QkzKeQzsx36aZ4+Qc262PiXdLEYH9pmmGqwNF8w+n9NSrrcw25yP27OFWJXXsf69fn5+7H//938X&#10;sJ0pBOdgsFrOfIB2tz3aY4tKkc565vncc6vPHUF2t2/VGtUp/yHwHpnfO19jPJgR/FI/78UE84Vl&#10;U8hMGrunDZAV2ruCng0rngKXkA3JpCwsDZkVGN9Y5jC7mvi+Pi3GQgW/iwpb3DFSY9PE2An+fpG9&#10;ElkP6jVZloAqkFXYE2MPI8MMpYLMa/UptJCBiUom+W2YK147/BmX9O6GKbHg+Pn52bJGmGUNY2NH&#10;tQJrhFgwEGPFLes15XFY3gZNXqeHRt8LVMV0YCxP9d0jO8lTzVmIolK24HdhqfVsPTIVD7Mregph&#10;U56k8fV9/fiB7us+Hm4qmDsyKhCASaF5uq7zXsAK/2+mOFqvke/vGuCPg07/Lgrk/1aahs8vawIx&#10;f0J5ziLgrRoG9qx4gCbbWxmgswuoYgWDGjagaoYpyZD9wQoQ7cFdaM1wZ+rXpYBB/0E1kGHSbPad&#10;0as0gtQqi2WshSPLpokp55Ldz0k1HMHfddCRWRGowc9NHXIVy11140GbLPtC1WzLnxO4bjDf03MA&#10;M1vvTIEXA0VZoB36U15XsSPf2Y5Mnh6BeBVIyJRmDIhkwYil56REqXP8HKgefQL6lubCkmCAXku7&#10;mVL+Sn67MFmBFclsIrD+R0CD1eM5Z0vVFjCHrQllE8iUP+ysUizOuNb+/Pljx3HcLBFV6Fo8OyOY&#10;G58/f0ajtQo717iCLd28ZFVtIcHfuobJKbuEyfab1Hj/vH/+/GlrISroUo4Ij1TQYW041hBh9LL9&#10;ztdIZLSqMLknZjv7Ha9ZcN1hbhcOS2LPGu+X3yvMstnt5bvnL4IDcc9Xg2mmkt2RFJiVGAMZ2Z6Z&#10;Uu4g2Zql8zk/jY2aE7Vnic9d3BOYd7ryJlf9u+rX4usqJQuqwln/iP36N3s0Ux6wIZVicyNJZj5D&#10;eVGiPtnesBwItlewmjxex1h/MhKWs7nxuXu9Xstzj2pvBo4zrGfkQBzvrtCsQ+WWU+7ZM9eWcBfX&#10;iRoeKVKNIlcy1YDalxmWsjv30AaM2TdS0pkYMMSMu0a48Hq3BGFGtc/1GdfXGdXnedpVmrrmCr3V&#10;cRz9v4tVS3adHzMf6pVqv9fHzvMaZNy4998s66rdyFEsk4Pa9I0Mm7q6LHhNb2ueFauZGPa0EFkA&#10;e7mH5KbbesDP2NTuv2PgFHGZuPba3n8svUIjZHzsPOcziesZPzcbHMVaJ+45MfMS2ftoA77U6tAH&#10;jtdMhWLG+H13mGzs69Gua5fPpbAYtN9hZGwkESmLRZZjxH5eDdKYAwQd2gG29R8B7xWIxNhEilnN&#10;WIzRNsflKCgJYmxQTyiON3vn36vsRhRrrhIvLP8zt59QC0qxXvBa3ZocMu1VgFcsvplElRWH8XBQ&#10;ftDoPacAJyXnVcBP/HxeoKIF07cPJ/+5FurmTcDr9Rr+tQpwRR8vVSxj48aYG2oij0GJjGGkgGJc&#10;B1jcxNdGtp6/n7OqFBNJhcn5Ic7sdpTlET5PNz/JWsSQpj5aBrEgLGSPx+IX16SStl3Bexc3cMXg&#10;eAqOQq9kBvygL/fNSocMTXcNTgxUYuu61rqE3+HByOxIMKh2HsaX5VytlAShv3Zj7CoWiwI/Z8jR&#10;YaWctLCKkloEnnb2SIrxjvccrwH6/itWDluvSh6n2Mk3tu/GGs3/G0PIdsMEZTHE9scIBuEe5O/p&#10;6+Pvv/+mQYqxCGJADHt+HCRgAy4F/j8NuNh+zn5vF0jYmCl2a7rYmeDvkdP03MThAxvMY4iVWq/q&#10;ucWa4zhe9nq/7O+//77tB+d5BpuN1Q+/vXbpkv5uvVRVhk8N6sn6VXaBYiV7I6OYx6xhUhYaOKBZ&#10;7lFNFKRRtQKSIpbPVsO6OstQH/jeEYf30etY1TKsps4pyzwV9Xyw+8AYqV4vxf3AVWzKKkQpvWJg&#10;d6nFyrXK6uN3jN8D66tdzbk0VVbp0AsbQ8w5UUMDVgszZQLbS3GtKSXAU7YIhqzu7mcE3FhNG5XE&#10;brNjyW5K2Tgcur9HGVeZZkh15txZztHDXVVbqeDzGpvhKIOotchncpe3EhnrrkhhzT3a9TDQP6og&#10;ItCBg+5dj7zrDyLIxkhSarDInj1llYrykhnvkBYQapZxxEatxoD1Du6m+zPKFJ64htl1xzWuANLx&#10;7G0GfXE9xeGM72tMDfvN/sn+G68v9pvMlhdrDGXL03Jc9oxx9l4sl68SprGqxaOKC3v1YZtZrqEm&#10;jKCWpVUl6ucKPoc4tJhYzsuKq3fTagHZlmexq3AMSikslXKLqfh3WTRxAL8jCu0ARTUQULUSA61x&#10;jaGlDPbuLWS1n8cNoZ//3RUazZKvWM6HHcfLPtevldqY93PwXruVnNl5nVZqsfopXS3Sap9p4WdL&#10;ngPbh3xBxh5rZVQfTQVw1bEWolLXylQjLqGo3RLHsbqomIo1jJ+ZSKxcyBjBNnmunfm9VKbWfL2p&#10;Hr38GbeZBfZ+v1sY8PnH/vr5/+zVyZHtcx1tqAIDciQlMZK1GrwpJVBUN7maBsmhKTVm/vk57dUt&#10;dn5+3n0v+Cy5EL4GYwA8I6ZGItEBJCMWnKvqZoWhIdH0SeWO15PZHGIOx470unOuoD26ff/Pv2Wb&#10;swviYCAFNgv3kCQ/cF7Udx0ZVGzRqoJpx5DF4iLKtfy/FTONMWoiuI/DCmWvwhrN6MnOwHLlqaaY&#10;MZFdhaxDBajswnbZAeNMcGbpwZoxxS7Cz76Tmq4spjqazQg2InjEJrnKCie+z/v9vnn/KWYHe3hj&#10;mJ/y5EdfRjXVRyY+MjLiQYOKB/UdGdiFQzE1kFEAGg4uMGB2PtPT61ZZLCnWqho8qeaYNQm+bpFx&#10;Eu+LYmcgiyiyftRghDHj2JBw65Nvd4ulCCyp990BALt9UxWozBt0FBm10M/CruV6Pe4Fc7y/8Vrv&#10;GiEWSKP2L9ZYqayCOHSM+yo7p+KzqDJWkMGHa4jZjMSGZ1fUMDsUxkbfgUmskUDrDOWb/g0bkcrZ&#10;q8msg91Qn4El8RlFNggrdndntWKd4mcZQ8HuscmelVonmHIrkoX6LBIWvClmIX/R0gUD18YZWFew&#10;3nM8bAmEatLd8/OZtmLi3MQA6d16UMPKJ+UU+uh2UtOi1MABDXvmWCC7qlcYQMWGc24plnu9NQJt&#10;f39vrKLma8lyjg5Q28X3VudGegQRv6m/fN8+z3PUsNjUMICEDa/GZyw6b4ORDljjvOs5HASIdZbv&#10;n5ExGK/95/ORjdQ3gAyrS5j1FLNP2Fm8KGLMk8qGfQcMOByfOWery3qZAO76+phDxsMRG4Bi9vLh&#10;SMpU0SDzhlLasokZ2L0Lu1cDTaVs3Z0xamDPesAdWLdTYkS2Y/wMsRbdKY4VOPjUv+/Y+XevY6ND&#10;TnY/sH7Fegltp2ImkKpZdiHxEdjx143gj19Hr6swYJopYZBYxoAftNLC3oPdY5WTpNTcpVRLtVAC&#10;jwoYZ/vELlhV2evuaj+zsgy4cDtWYLUC2mKv+fv7Z6jEFZnt2z9TyjH1Z9+qGiXj3+uonmPmxIfx&#10;5wRAxt5m8aqH3l4Fpas1FQcmzbO+DWHrMohsdcWwVxoWtg1srsXsLH0YWopdn9NOq3Z+zlYT1mTX&#10;ebXXzWkA2/NzmCRF+kXjfu3Nhg+vm2dC1FLHoDGnw0q9brYybF++KWu7uiAP7/m6EFoYjtXOwryo&#10;r3ZDtBbGei51TcwVavXJYdd5WgGSrf//SNJl5/AuC4z1pVjP+j4Ze4k7LtSf+/fRBvrJ7Lw+j3kN&#10;qp5mz1EkgKBtGqttmHIg7iexBmR1Qdz7Yx/unyGeTV4bR6InI51S4irBrxb7w8Ua7v9BYO3Oi0sB&#10;a4x1yiQGM/SsPvqsx9dQG/wTiM9+HhtN/IzIwGQSNWWFsAPPmJc1A3iYtzED/di98MEE81OO089Y&#10;oCEo8HStOUCxMqZ9k/DNaycpe7p3uMFigYQTyl0SvdoQI7uVeWIzXz710OJnZr77qmFkjCcVohV/&#10;P7KtY3GgGN27dYxe9ky6xxgz47OaYCv0YCYWcKSkWLjO2PdB31KlqGHFmf+cr1cFdD7Zkjx5YCKL&#10;CiVmjLGEwd94HViq+TdSbiYxY4xHxarC9Zks0dAX5U3rwKVLhXeDSdwnHbTx7x4bOAYiInjLwsvU&#10;4EMBfhggzFgzcQCBAKNSDTibDIukOORlhdAOxIvN7A6cZs1eSmlhZTAPfTZ0YvJlJqVmw9ynQF/1&#10;jDHmZ/zeTzkSt6YjJ8kIPgJo62uyNT07Bdm0n5pF4r3eiXu+r3Ms8BkhobVm17KHtJDsumXsMJsh&#10;5d2I63KXPcT+WQZKRx5+4zvrRGTCR2Yoq91uLMlk8hnH4YNq1kdN5gGLvWlnBIv4/9vexPdV9wrN&#10;eQ2mSykt92x9xjMwNFclhCJ5xO+Fth3MnzWuc1QhxEHiqI1CEAw771gdiY3ZU0ZKSitfCWsbZl+g&#10;rAp3ZyJjCzMVI4J/O2vFJ6YnI7AosE4NGm/fu1oPpE33erDUANqnEYac8srWX+rCUh8/ixpg/NPw&#10;cVaX4trD4baSzauaDwecrD5kgx8FskdGLBuw+/AVB8zRahTtzb4ZuD8R7VSvsSOOKSUc+0xogaGC&#10;or22ieQotvaZQqGBjuVWD6L1BusDVDYPAnbMYoM9l4zFveuPmYLC12zMEWH5ZVhvxPoL7Szm8zFV&#10;Ssoy9YlogcDn5/Oxv/76ax3e14tiCcq69BYkGVjjSuUUvxdaiCgrtVhzs/ryaVAa3z8qXe+4zcyC&#10;cG55KcWOV94OMuIzwUhz+EyygVo8X6IVmaver6BYjr/vwL0zn2s1Kz1sNKVkn243l1Jq4H25uoor&#10;2Z/zbL376xi17LjmNQ8FRUoEy7G0ZG3EfbsWjiHWoGq8PjPY9LqKpYPXsnG94DDbs3+KcXUzIwm3&#10;vc2kcivuFc2zvu397hYSCQbzjM7j+g9V83EnBGHvz6y4/+kgOe6xjs3tQPi4ByM4Hs9NVFChcoVl&#10;G6EFLCMC4HmvBncqK1Ode7i3srqR4Uzs3GXOIiyLKdoy4cD4PwbeK5+8XYEwGWRzmmZW7TyvEXLm&#10;gYfILtoBX08DBdXw7W5efDAj+5YVcSwQccd6YA8UK3RUg6FAjen5elE29C7IBP+JBeLO748BG+pg&#10;Yf7PGM6rwgeVBCUyLdhBy6ZcKkCRMe8UkBctE1KXBpuwdGFhvYydipuFYrDsWPco51P3LU4x2aan&#10;hgPPLAyjrGcK9F9XD2hMZqnOwiYfll88JAnBeDXFRJaeCiTDBpKBEPFnHMxQjGQ1HVYMDswyQCCD&#10;7UXxMGGeySowTw1Ynhq+TLzqGWsCgbsb6+HIjXmS0yJtxL3MLRra56zjf/GMYJ8VA1SR5fUknY8g&#10;TLy+OLH/RnaIw0NXc8QhJXolxwKODZvVcArBdyUxV3YrsZndMZF2TZdizaNfIGva1TO5MItm6ubw&#10;V52ezda9F7u/98OgIX52/+4+fGDgrLItiHJ9B2GjTD9+3+gRbMkWP/Q8XiuHMO46hl21rowlFvpI&#10;A4/Ca5iZndfVmypCZnDQ2a+Ns7qtWbSUCDKEcMD2PXzP7aBBTgtobSlZiqHjIQPDyOBm2Z+qLSAD&#10;O9PvAH0KuawYwNfe953ew7bNlta620h0qXXcj7EZYnXKdV32CuwotwtR4YcTgDooo3nWvwAsh2HM&#10;CuQ7iz9e7rTU3bkHlZl7/bsnfg9FHv8/BB2yGhyBfmbpuNROfj/qd8Nixk6+ZV3ZyLFfmfcLwaat&#10;TRO5JWxPUBksjNSD0nVsVlVtNFjHOTyTPaSyPUvNjiL5e/h+WMrwQl0UJmYym8X9aTuZcqggrnLZ&#10;kV72er1HuN2sgTrbN/WQUg+rdcDkakHXyff3buf0ZO0TgWofTsUhgYMb8Zlcn1GjABUCBT6wR7LA&#10;DvhmzXvM5fIzJ9b+VpPMaFC9y+IPDPt6zBJCwhAbnH0D0D+BhCo3gA0YsJ7Gz8BqDht7jy/ACdY1&#10;9ubLynUNmw0MNnVFbLQper1fbY16oDtcL/xc7/d7GSZGFeTTYBavDxL31Bl8D0hv7Gu3zHBrqpyy&#10;pezqtkrXie/hSNyI6xNt5FROi6obFCN/1kplUeK0et7MjrY3tH2mn4XlslpKt/tJX+338RxJKdkb&#10;1M8xFwGt8tizjnafLMvt2ww7pfJAa7IVoGz72+g5Eu+XlDoae7u4/nDYGnGQ6Bbx58+fBceqcdA1&#10;aqUWUnt9qh2vl9VS7XOedtWGz13V7Pz9WKrV/vz52Ptoe/11tbOqreFuh5KnRc54RoBQUBFruu7n&#10;bcyjOK+y2ATGV6mBHe9naqnFcml7w0EUW0vGgu9xLayNqqsxk2HdG9a18fPzY+f5sZzvAyscLsY1&#10;4wOWFgpc7P162c9P2/PaGXuNsHjEAZCENbH+4/nHAAAgAElEQVQ0ryFzY8eXGvaZWTn4z7V9aOK0&#10;rfYvww1lrG+z0ZPNc8ztlvrvgpKJEbgQ70N12STFthrkOF5z+Dg+U3tvV42M/aQAadeJCv58hgGh&#10;f98dbonuGGiZ6T+L57d6xuNQ079nVC/9k2H7P2beK0aplg3mJchsLqpzCbVA8//d5ho/g7PJmbUN&#10;WqTE6Q6TtSngljVvinWAxQGzY9ixSbh8qFJfLpwmq6mxAvWU5I55d+9sFL7xdfyGtcEOdgVksc/K&#10;GOm7YcI/Yq3kOX0aHqv+R6XeLEtU8C97jiLjbaaGF1lYsuu5A6zZ9Ysp55FtwwoZLnWz7Xv4gYah&#10;UHlsiHWEmpml5osrvAtxbSIDCocGjJXN/OExRBjD+1QAjQq+xNAtpkRBr2YEU5+uKws0emoccfqt&#10;VDwMbHhqCLFhwIMv1WYDkQc8yfeKu4VUCYezZqhECTYLvVKsOiY3Z5N9tseoZkgNKlk4zTchyAgY&#10;sX3dD/5vQHgGJmCYDg6bmWQeC9Fv/AfZ3quGUONzxkIzIXA/S3kHmaxb7bAMCRVIpIa7u/0Omw0W&#10;QH0LWe3F8HiPxPNVmq98tSOnm0/4Th2RUrKrlgGYXkPe+tqyWouFYjaiv87Sa+hgv/btz68ANjcL&#10;jibFdgYVno9r4zbvYRJ7yk7NuWXQ9jO6mtn7mGXtVZuas6a6AuI1mRVbGppU+3AmAEPM+uQG7AsP&#10;ZiaRn9/lXFi2c29w3+ZyAxdTdmujMoHcZJZszQzxIOFln7ZqtTOvqweNW3gerA8g6kUzpOJaiE06&#10;Y5DPBj4ttj+KrcxAixvYvtRgHRTp1yNb30t6s9oGTFMlw5pzfBaQ3cy8StmevDIYC2VP3bKg6hzA&#10;1Kt2yX77bB4a2waWM7hyelbXhUUf1+ryXOQUmuA6VC0t2DlZKWcHHMI+6Od0sPNqTXGZS8DSsMpJ&#10;KS+WjOx5Rpu/WtfNIY1JTF4297lubDy3ylICCRB4n5SFguq1kHlfxl7YBqJzwHwPdn4K5WPsPBbA&#10;jAQMto4ZALhj5TPV4lPdwOpMVjcvzMXOtM1HWoaSpTaiTspm59ksTvOR27Cx3FVj53latQ7EdjAr&#10;zIOlpVnM5YnPNlr0IOgZQWLFomT1742Mlw6z1PezUq2kYPEx1ksbAqUwwL0BSTlJyzK0/sNrgZY0&#10;Fga+Kvfhvn5SJwN4eHUkLzS29dmZ1ymQLY58UNxD4Q/KUgPzS27hjiJLC7MV0ZL4qc5jNckusHb5&#10;me4jH+sfL/dQWb3L9VFZa3GvddXOqEH7w+HGRn9+fyc42IevtU5Auv13+/PPVYatzm+5rF6Xpdyy&#10;Jc/SnsNkbZhTLNl5VTP79OewDV6va7oT1P68sx582T9CtlV89o583Pa42v36syUrhgHp2czKIMYs&#10;xK5eqzpwX7tVDlpe7fCiuWbTGG7f98lr/HmFmj+u55kpcViz32l7z+v9NqtX98S3ZRiAAyrepydL&#10;1i2bqrXKaHzuEOhbZ21ffMA6fqdjMrVYttzqEvPr08cpS+/ecd0891AcLLDgWVWHNTLnO9Q4oenr&#10;IdZHPuz8XPbn71/7+fkZNluW0liPXhuXYoNIVGsfApQ6hiJoexhJOeiZj/1sdGRQfWwkAbB977c/&#10;owr7+o+B9zvQkzOayzYEJk5OlRUOC+9iQJTyyYwhqQpIVqAKyjiYPy4Dn58YxDtLDWU7hA9v9HRi&#10;Dza+NrP0UBYRT3ZIjJGENhQxYIJ9Vxr8RgpGJZveeWnhWkIwJ17P6Im4C61jIWhWV/9hZqexk+Cp&#10;PAWlOkDwbbeW1J9H4NqHBcy3+s5uNMo6UQ18tKdAmwdmd8RAdubViEoDZDYjoMpA81jUxjUSp6Is&#10;FPdpmKaKQnWfoo0HAqI7gPkb+RezjMAckSfpswLskQ2LnsmMxVAEM1oxmBQrgzUC+NnYOoq+pzuW&#10;IKptUNWhBrj4zKOXHrtXKhiRKUqwaUB/QjV4w309yvSfznI2VFX2aCirZEFKSunCpI91s14ia2Fc&#10;Q9j/o9pCXUOlklP3rZQyQcSH85sNVicTsT4PPb5QsS1nnk2GCds3lTqMDbXi945gRzwDd5Y4u30w&#10;YsExJHXZn5OW9mtP/DkfiEHW+SV8xi0vzeVUINytGON5oIZXOOjC+gNzKjC8U1k4Mou0CKDdaG0m&#10;rLLSXmE19m8CcK+gal2k8WwtovQZz6d4/1yhpHIyxjUi9Xlbq9Vyuu+Xx+sYknhVL6gBBFM3sfNA&#10;saBZf7Jcaw94haBx5Vm/Cz6XpKC6DtDitWNKNJZPgJZAuyG0+pwKAN4RauLabIDOOuxFCxoWBP0U&#10;Wh7Xagx4xBqjdHUE7c0SDwhUWUYsU+ppKCSZ7cYtoXaEO1Ry7og+34CeEfxYCSgpqCyyrE/ntSsy&#10;fNWHT7uctPisPp0XqIrGjCt2Ni51hrBInWtgKlWUwidm68WzBOvglPIAxtmzWGulJKl4fceZbWmo&#10;6ZRaUikVWS92XqdUaO16WaZu/CZTEIer6GmNxDn17DxhDDvi6lDXBcXrrq7HOh6xKvXe3pdHn3Sm&#10;Rohnk58rv7/O5K5d1TJDXD0EfNihdcD7f/7nf6ymbOloCpHz/LQBRP++53lafr2tlMvO67Tar3UL&#10;LH4t+xizPUECmq9zZu86zmeD9WglgObJUqqWj9TVYsU8hwGB1J2rxo6Yii4Rc/+713qfz6f3Y/Hs&#10;zuN8j/12vK/tPoUBd78vzP6Shanelak8j5D1kgwwnsraYqXeh8aW7up2870jp8WmKa4JtFuMfz6s&#10;Rdcx79j/bGQT95qjXvbKh9Vh51f7zydKair1WtSKVw/ijcMX5Uyw2yPie3nWJlPQ4Z6Odl9P9sr/&#10;z8B7PPR8Y5vhaCvbyQ83BvRGaQiCWIrxj+CRmiKjRUM87FhDwHyJkFXPJsnu3acmygiS4+dA+w12&#10;KCmQgIUS7uTCqmCOdgq70Dx1QDIGNHs4mK83uw/K92oHZCqfLByEKLUAK1JZkKqRYGCU3LLXUfkG&#10;EfhyFjhak8T74EWgumfMtzETawAWvBdBfWSrqAFBZBLFjIDIamfMhXifUe2hgmqR+R4PXHwWdgAb&#10;envuGiElgWZDLNaoRHsNv88UvNqoQnYhmTtWGTZx3waBqvBcZBwzlVLbT/o1zUYBJAbW7IZzyH5h&#10;jPsoob+xZM2kzREGXaqhc3xuWW6Fsq1SIeuoJtiF+2EB8I3tGNqrxXWOYW34WmygjYD7kwIk/sxg&#10;/RDWpBqiqrNn+bnOLEOQFEONEIhWtQwDmSY7VRMZVHjn+j7cB3aAMd1eTAUgiQ9AmxcWpMdYpkw+&#10;Gq8DAvdsmK+aCl5PaM/db87l9R5Vi6Gt67DJxGe/qy/aZ8sDDMZzYmenhLWBymuJ3yEyzSJAhM0U&#10;C1heAMp/k3CDz8QSYrwbSol7g4AeY18vbNBwXZB0o4Jyb0MSMhh3NqHldb9XQ/ydLywL82RnqPo3&#10;JVmE/CdF3oj74+4+MnIB+2d4FsMAaRfojrWl8saOezMG7PH9gJ8VtV6LZVRz/pk9402JIoKs/0nf&#10;yoZky3e0u+XlbRizUfn68+AWMJhxg7UfyyRjAySst9UZzIZCOJjcnXnxuuPaYdZ+7fea7QOrDZDk&#10;EUGxeD3nuV2t4VpVBgizISsLzfXaDsFzZNWznDkEolRAdc7JzuvTXjN3dVdOltIxnv2YFI/El+V6&#10;lfrYr8c9HIkJESSN13gCXY1N75YXGPwY9/k4aCy1UDIHqyvYM4F7PcsBia8V86t2VqSxr8K9KQ7n&#10;EHx/CqmN1xaB9Z2aDDPIECzdkTpxrS17fg+RLV2d9bnOIaxo9/Ba7lvO2c7+Gc6z/d5VLrtqC509&#10;S7EjJ7vOcyE+nOdp9Sr2+ZzN5g9wlff7Z/H+vxEBADeIVmBxL4zfd1y36NqRYqhuL/WH4qx/Z1f1&#10;ELJXIvgKkomeMKu5nmxkAcTz0y0aF8UWhL/ea9fGzj+Ow3JXD5SgKkK7L5UhOj/rfQDPyL9m3MY5&#10;9r7v12soHRarvmzDzta6ogH7QuU6gPkvelA96/p10GXzfElmPz/vvpeXvo/lJSTY97l7Ts51+75Y&#10;Fys7Y2UBxGzVnsjucZjH9vD/GHhfahlemarBwBvHDtV4WLLpqwocZU1QBAJ2tiLMxw+9uRGQG/Id&#10;KHrZ94tgXQwh2EkoGcNWsWnZQvf3YU3DLhiSsRkZC14tWAWuMIATN1E1gGGevmhhsrM6wKJjd7gr&#10;cIUNToJah39+wl7EvARcX7uAT/x7ZiX15OuOXp94PdjAC79XDDeOz6oCqRgLnR1aCoxj4SCKkctY&#10;ycisiWtHySTj+8chCHumdoA2A3VZMYg/Gy1P2NrC/Yg1Y4odvWNT77zsnybACDjdmPA2rQqGB3Vu&#10;8sxjMzhkQ8id4iKy7BijapdnsAvTQ496BEF3Pu4M1FNNGQ5uGYiPChN8PhgjHs9BtO3AAQILm8YA&#10;IpRgK9WDskRjg1Ac6LHPyYBlFgaeg5+hVaOgNQ4N/dmKDR27b+xMRMa0UicwRqKyUMCskmRpy/ig&#10;yoBkN/BMFYI41GJMOLxvCC4zNhk+E9i8LZ/HvYtT+P9dQcGIG9QaZOyHZYRcu032uA/14ueu/yju&#10;9alKwEtZ2CGTbDfMiM+FgxKKFIHAWCS4LM/aw5nACCfxjFSM1vXv6rjGyIbN+RjgwXE0gKC9x92i&#10;Cp/lyL5/GgAqxi0dpPS1FIfkv8FGYOeDrNQuvhZivaCu2xOoHus9BnLFMyD2VfH7sKFIUsMMqN+o&#10;rVxvxtnABb/X3KPzAmiUYaGRDANFESTeBYPfrMcKtxZRtT37vIxtjs8svvZxHGOfuA1Tah37Fn4G&#10;JEugPzl+Tr+feN+RBMTUhjHoVAFp+H0ZcYYB+JGEs9S22Yd4/ryFtZfuABgjYSxB9ok/4+/36zZs&#10;ZPsr9iq4fyDDnuEOu7oQmfpM9UhVKlaGHZUP7VnIJBKwlGIaLYGxn2NnF7OucODTlW4RSB3PhOVp&#10;Sxg/Q/fRZsMCvJ4sQBYxhx35JfaGUdGmnrPIjGc2mJEhG9WoLHuFMW1xMInrQOEkT5lZbN3h+TDu&#10;TTpG1kDp1lOfTwPeLQSxNksqVwsUq7Xtz6VWO0vtTOlwf0ppORRnyy7IKdmnVMvdwsbzdtI4vyLm&#10;sD5nXl8oEpgaTMyaxq/zHO7FPDF051C4lqO+tSsIlP0VOgNo5cia3zbPqFYjn+dpn89nWW/tY3gG&#10;QB3gsasgcnLv+HJbP5HpztwfFoJDqcHPHdZy97NPObX7O3Ks5hor47wrVmp7Jo58zGwrSwvDHft/&#10;9G9n/cvIL3m9FpV+JIvic43/dob/ijGVZjnk/ZGt1+bz+YzBG2IZiDkzJ5GduojV6REDYwoT//Oo&#10;4lQOBP/X4P0IuSKHSnwQYygDbuLsQHwKTEHgBf044wbh03XWcMcHShbRo4HsKdRezBKGr2KWYVGP&#10;IOzOX02xllRxiD/nv/vz8yM3zFgsxIeNS5ILzQNQ4CuGQDIPKdUkMdAJgRLFXv0n0yp2zRSAGnMb&#10;aIMUNihcX8qShOUjqKwDxjxnslwls/X7gix+VgSrYdqTykOFlyq7JHwWonxcgSTK6iUywxgTXgE+&#10;jO3NPOCfWJQMMI+sDBxKYMMerXqebHFYs86KRWbF8pSvsfOSxuI3rp378HGVr7v0zafjte490p8G&#10;BzsAGQdZO9ULA2I5C5cropQaSA1fGaCgMgfwu+B+x/ZpbKKevNrZ99kybY171DOrBDWMR/mnF0/4&#10;XZkfK9qPPBU5ynMZrwOuh6emYjf0Utea+S9Hr+j48wNwtzXkE/cGRmjY5c2ogTcyaxkwEvfs39/f&#10;G4C2y6dRtYwaluBggdUcSlk07nXKg9HoIYniJg3/3iVI7DgsVZ17otaRIm0w6464blEJumNWMzsd&#10;B12VVdL4DB54GhhoXhcs5BrhjRxZTLW0hnOG1NkA8NsaN/v9/W3hpmBRgmwjBTLugrGXgVIpg4W3&#10;1AzkuVVqrR15xvepKDOP8nBlLylB+5TN8qpkYUqXWCdGiwhk3T69N88iE0GllbP6dhZpk9V8V0cx&#10;5p3yq2dDcmUth+dhBGSU6hABH1QXIAFtWHJYtVdgzd9INtUkCLcbLqFKlTEq1SCL9bf4DEW/d8ai&#10;Z+AK+5zSusfc3qwNTuf+M1VFu1rk3s9kSTSJJAZGWlI5Vwis7oaUu8EhUxwyEBDPMWaTpliprAct&#10;ZQbQ74JV1ZqPa4lZcu4UvG4hF6/9QpJLdw9zVl+zmsP3DAc7YxbBbj9lgB7LQWN7ELtGkayFNkOs&#10;hmVDRcSlcF9XtaE65+NnY4o2DzPNOdvfv3/a7x2HFat21fVzelnx+f1YvaqldFm1ZFcpVq5qzYGm&#10;4V7X+ZkDoctZ/XUESs/PmojNcsPIWnDrSZ0j2L6FmQa382VY5XALaLaPxT4hEh6810ayp8I2lG0n&#10;s0fc2SO375zpnudRKuUKmJmZHYFY5HiCIvIu751syZ8Y7+kZR51MUfs1ffn3zzP/qOUIzc+L9mcY&#10;lIwZP8xuL16nqDZkjgc7W1M2nNmFjCPeFuvzeN/iHoBDRbY3sYwbHP6yHpVly/l7KwLBf4h5Xxf5&#10;STwg4g1mGyALjt3J/BnjkhVmDMhGRn28MDilvQEi2R+C5rWUjzyY10bCDeIklsl848KMtiE7liZr&#10;NFSoEv7u+/1eFkEEiBngxkBDNmxRXotp0yAhEKXYyHj/GUDz7YH3T0B7VpzS72J1CUdavn9emQ3O&#10;yIrPAz18ATzasYJVsJDyU1cKE/QiZ1Y5sZmJAwZkyO5ASsVMZuByytlq9wtjsvjIjGCAtGLUK0si&#10;9bnjc7yznNhZBsVpbgxuoQGHAQBTrGYVWLwrXJmih4HzDNxhk+Pd1Jn5UTuddb5/suNwtnzZyulQ&#10;naUKKrRAYB7GrEjHgVm8/z7ERJuqeJ9U7skTiLvbf5RPMF4H9typMHS0dorPe5SLsz06FlZo+YQs&#10;PPQyxKENA2PQ2kANmtCihIX//pNhrSoIlWRxl1WxY4Q81THIWFcBxU4YUL+PDNrX69VCLa1SgIrZ&#10;G8T1jSAD1hkKgMM/QwXBt2cxA2yYAkIBL3GdR+VCLdXSwfcsy6vEOHpfR9BiRzJhQ1NvtpiiIgKN&#10;XiP40F/VMmh5xc5AE4OUZW+3fTbOlOSXRzVUylFKzaX/yEZEhUHaBNR/1Y/45xQMOTZ0VCSPndUX&#10;Y5Qhs4r9nrKmK1Z6gLtt7SKj6mnHvJYAFYAkyr5kubfV6CBNKZKjz65iDKuaG72R3eJK1fYYEM/2&#10;OBw2oJ0iu0e7s5r5an973isQQdWUkcyBli34erGnc79dZrGEwD3re5BMhJ9zdyaqLKCnf3bP2q0X&#10;szYsYwG+kRCGanwkJClAnoFQkQ2pmNS7ZzBv1Cu75xY/j5nbQfCsAQSVlOpeZdytAzhma5aGim1V&#10;zj2HIivAlakdnmwmlGWI6smY5Z/f35hzFp9rDF2Oa03ZUDJQf8fS/TZL0MlfUZUWz4GpgCh2lWLX&#10;dVrKLfi0H4lm1l7n9/djVmO/aUMZl3O2z3W2ENqrjHqovb8NoH7uAbyfngMmWyyOFI6Bz3LMxJuD&#10;6WvYs8z7UsZQQe3di3d7ILyxTESm+oo9TnzNtT+tw3bqPD9BFXcPJkVb0uX8YoSQDq6zvZbZiaMy&#10;B5/NlNMCQqvsoZXUkYYdIdvrEOCOyraIhzGimqrDGD7JyI/4mT2zMiqvcM9h74+KCydnMBIT2mwx&#10;VTsj9aELCQ41FE71nw+shQAkdsF3HmIIYiq28475y0As5pvLrDQYY/VWTPRzqYUhZLPSps+eTh2Z&#10;+kxOi4sV7WiUpPlpqqsYLeyQ9ocU5XVxurRjbDOQaudzr5gAT8AqK9Ij+9oPMFYYIVsOJcBsmMDA&#10;3h2zMqahe4DgkXPbWHtKtDN6/DO2AJdjyzKJG+guOFixJXfhvvH9cMPBwE7me69YCrtAUQa8XGWm&#10;utdwmKR89ytFcPQGWORkKSc7OvBYrsa081R5L27iYEz50mJBPfaE3ANVU7L8Ojqbz0aIW5Ss70Kz&#10;mCesYuEi8KkGYIopxw4Z1tQoxdOueNw1mWyYt6xdGHRZuUah49LH2FzGw/Ub72F89tXeziycIkj9&#10;xHRnNjeq8FDDFFW4Kh9lNZBRAw/19wxg/nw+N7kwA0R3CjnVHLLzTT17GOCk1mb2xtGaHZN7L6Zq&#10;LbDIz6XKgXpm1YPf3W1bUu6WT8dsiKzWFprl3okOUpKwXXW+szUy/UjrwOcbc9H/7LLs35kygdN4&#10;llI6gq1AmczeuDeLM3kH5KjG2P2frTOvy/LzeciD1+99UYAB92Nm0ceCTxk42kC/NV/JSeQs6PS6&#10;LjvSMfZ49DZm4VdPrEwECZiKMvpT4/6qlDC3vaW63U9fL6VKe4IbQzjN37ecqK96XQDUeTamZJYq&#10;t8zztdfufTWzYjmblS4RHyDK2dUNnamnBtNsOOMBdqUUy9b8Za2kpUG/1bWRFd2tc1P3hY1DlpRz&#10;q/nBcscHYv0PJqDrrNoyG23Vu9DvmPx2JOu6gXZPYrNey2i3Ru+RkmV/JmyGEPeVP9UVAVDBZwm9&#10;45ezovsKvyAQcTf0qRXPxdr3qObzHSMSZj1Yul1WCmMlsyO3Z/J0T1prBKqc8q0R3qnk2BABwbk4&#10;IMZn72a71/vC4Z9sabnubHDGBnwIGrAB+a53YGduBMEiozT2UkpRJWs4wnjHnyml2PF6tcewNiav&#10;2yZ54Hh7zgdO1et/o8BH67NtrP1+INOhXbS7VMAxwxcQVIuBoLssH7ZPMtspNXhVgD+CtQNQK60W&#10;OTbuBUqNlbKNYE8H7tpt6H3Tsb5mudrPRXByZK6dl119/3bLjTHgs/RVhtbOjz4+j09qaVW/4DXB&#10;ITcOYOKzgs4Du9qc+VXjgGznLKGsTe8sbT/T2nn1+V3VqdWSXbXYeV52+vDBsmVLdtllpXvhuy3L&#10;65VbiO11NbZ9TXaeriI67M+fP3ZdZx/UTLJcKdV+fv6aQxxS/4z65ujPl3EiZKnWzoRB4mr34fM5&#10;7WVHe9avPry1bIdlq+kk13EC59hnIK6xEGTSzKpCexxGEm7/fYyBhf+3Z6+4TU77PHkcwk58aGz6&#10;y16OuVkN1/iaVyk7gG9dyVKWegJJz0+4W/vZtnCmO0RbGzkfrf7Jeey1sR+/es5WSmY1Zat9D2CY&#10;Q2SNI4EmKlCZu0OtZQw5YnYAuyf4TDKFtrLLZlgK6wGj+8PPz89teH7HAprn/6xxONteWSIiJuz/&#10;/uuvv4a1z85S998C733ixJi9bIrFWLDY8O42+icveAwWZAAGMn12U0/FvlYbvwo1iMUFJkxjcr1i&#10;8KpwuTidz+Thwu/L5EWMFcSCRtATdacSUMUgMmvxQYxT8Mh8xQeADRdYIc5AHAassCYLHzacHGLR&#10;8H6/bx6LMRgHGaosMIStdWXjgmwYlC/h+mXByapYUEx0BnizqeTteorE9pzy1tcxAgJDwt9f7++/&#10;/16vCQzI2OR1l9Ow/FyZ3svOWqulWOkSNgYqKxUNe7aYJIypkhSAikM1FXSJwSl4qCrVz27ghQMB&#10;9v0Uo2pp6sk+jt89Dhpx3aK9EGOk477LGJPMO1BZBez2C8YQUkE8TGGxY6M9MZd3AxkWpOhDRgZa&#10;KM9PVuT8/PzIADsVarhjoTMv2RjCiXtFbNqVNJcBgTJXpyurcj/rFq/KDiIcdtzsV1itoRp5tt9F&#10;Zh9lcvb3w8bRA7taiN/KgPW/0y4xdwXOzjqJnxlxOPCsdMCG65v3pIxgMznAQjbR7SwR1iJF+MLn&#10;nKzURFl4u2eX3csnBuc3zPO77cokEzgz9Zt9pUmyp3UOgnTMwk8RBljd335mDZ9MZJDo9iwm7pdW&#10;Qramr13LAo1UpnkYeAayPbiBDjbIBv4ITfud3EGRcJaVOkDLlPNQmylSAwa1zTppqkRK9xyOOQjj&#10;S84pnwx0d2B87PH1DtjG+hrPRmQNMwaZYhPf9z33Bp7qjOk/XEN+2l1teANKHzIO2OdTfsg4SFdK&#10;7J1iMYKWWK+g2kYN1P/8+XPLkoqfHWsgFYaO9x/tIFSmlQrbZsQMBEYXVnlXqNcL98c6M5CCQqeW&#10;FiKN52YE1Bigy8B7RthgqgvVOyrCoT8bkQmseop/hp1wgljEMdCG4SnYlKoje3ippZUwhj3IfL5C&#10;qOl52vv9DqBrmX+WtT2eOsNwPcXryurMHfEPz0y04MH+IIKIOIhh5/kOfGcEDezvHddh+Vb4PZV6&#10;c2EyX1cHved6KMaJh6W073uW00ptA/N2VuaFiFDqaefZBm0Dd6krQW3uH167vAamoVSZMYDVBw/+&#10;z3medpUJgtdSzfL0KT97LVaTn73tZ8Y4WZAoYt4l67MiOawSAPr9/gl5SZj7McNPkWDy+TRFADLM&#10;vQZge3qtZVmfmL8yLWVteV9VyzArxWU/iOSTUiylEGre73sMjp9WWGav10GfGzooDOcCZqShwmHF&#10;01K4zklivNjvMRxPEQmxp4zYEFp9+Rnk61z1eU3Nco28kJXwc7c2jrgmkpNxMPE///M/I0/p23/+&#10;AXi/Nmw7uxFsXpRVBy7IHVtV+Xky+5ud9xEDKXxxsPeKkqqd1QR+Liy+2LQsFkMM2Iubevz7CKzH&#10;g0vJW1hjy5gdCPYpJp6yIGBTJjyQ43eJcpcSNhUsqncgtZLSsodaFfERiELgXLHCsNnFjSoCyniN&#10;mJXQzh4FmRvYiO7S0RWbP/6bhYDtilYVQDtDmiq3kap1YZQ+gaFe7MfnKQ4SI6MrbsKsONqBidXq&#10;Etzim2i5CmVNYLjUU74Brnc1tMH1gfJb9Z3ws6l9TslrUVId1yuzt1Fed3j/cNCgJOcxfIuFP+3y&#10;GPx6+Rr2/dBZlbiHqCaYgY/43dQwUQ19GUNANQjfgac8oBabUCxssKGP5yoLjI0sfQZ64zBIAdS7&#10;wQTLrVnuy+b6KguVJ9aiut47L1r23JpzpvoAACAASURBVCkFDhvIsn2NBRGjd3O0dJnPTx7gqPuJ&#10;z8J/er0/MeC+Yd2jXLiUJq1+jX1Y76vrWVRvzyHLL8F7ibUBe+4ZcOPNS1NWNAUV7qMeiMYYkMeR&#10;F7XYE6lCfa64btjZzEgtO/D+m6yoHZnipvCD0Fkc+jLGP7smkSl0A2YyrwFHTjE5j9ReyPYBrENi&#10;HcmUGqiK8GuPIZ7s2uflnodm1CoNmN5ZP2GmE/ueicjWv/GCVevhPM9FGYJkk3l25hZod1P8xu+f&#10;lr6QkVGYlaIzrFUOxfIMC9s4VFu7jQKzgmN9GbNi22VbsCE8O/ee7FGw3na/b6zdYj2vbJlQ8YWg&#10;RbwGkXTBfPRVv0FBISBv4PvfzvsKiuFhjTQHNw6aIGihrJ4iaY1dj28UolGVzPbSz+dD95CdA8Du&#10;/qszmA1ucs5mVfvGSzVPGDzi948KdQfq8RmN+Vu4Z0Y7DAx5VPk3agDDQqNVlp1SNCKwztaoysph&#10;+X8Insc6nT3r2JOzMPRdj4v3PWIbMhOwD0CZ4uMaqjH/nkcHGsvY+/3fn8/HzrPYkQ87z6sPwF/j&#10;XG5v357PCX7e86iYbZzvx3FI7dZqo+boBIT5OsXM6qhn23vy8GeWD8IcKm7ko5tl8VQA8Lqs3tTY&#10;rLfBvLf4d/HfqAbYqYR2CkTMjsThUnxexjOe86j1boPs+B3THJb4fow9idrPMMcP98T1GapTiQXX&#10;P1oWRcwDB/oMr2T7Y9zj41moiChxX4xD1Z+fn25P59axB7U13FmmMaswZg0dHUf+Y+D9DuzQDAzu&#10;ccS8enfsRmU9oOTx7GHBhhyntGjDgAf8LlxjFxYX2Vd4bXYNA3oQxg0h2uJEBgeTYuvUbLslI8cF&#10;yYJXsCBAFcGT/QveE7WumBUOgihYFLBAnp3EFpnhfvAi+yeH8BDVcMTDCtcD+maqNaDAYCXBjQx/&#10;vL+7wctT6J8qOlRYHzamr9fLEhx+EZBj4cfIUB9riRRZ4x6XIBuHIR82Repg3DWObU0cVgsPl2MD&#10;KvwuzEZst3/isBNVDexeq6JSec5RYAJA5fjsobrpNqjZNMFYQDGf4yNnq6VasWKWcrc1aJYmCT6X&#10;AkJ9//ZQOqYuYlkArNiJn5uFCe+CQ9Xrq71X3UPlS8qKl2/Pogiw4dkZi6QYzMgkfMwrF19XDa3Z&#10;kAv3jyn3vJ8PTEbJGBio8GNnh5lZfh2SIWfObi8xmHx+LPQx34FrWNRiwPuOdLA2ivH5c8bOGhCI&#10;IIgHt+78tWPxHz9b/I6v18tqLsGmZRb7k9xRpeXbrTawZo10Ayvt/jsKqFD5QIrccXsWbdqeuJXJ&#10;1ZvJJ7WNGtrtBm87H/3xPbpNxxDJe4hobhfZrQuYKuCbcGwH0apVul8x8L9Z1dxZmxgWfxuKptQs&#10;MOBnQw93u2Zx+M6anD9//qwquw0rGfdPFlCuwLjbOV/LIo0Z/uxB/aCG49jYqT10l3+kzm6mfGM9&#10;ErLqkYw0mPlXaWfysr7zIDfkvNpKxe+HZwDWNIz1isN9ZluiGL5R0SzVJqQmZ9ksyMhnCjbsYSJx&#10;ipGD2HPJaiz29zdrRzK0QgYnWlDis/N+v292pGiP82Q1y4ZN2Cu7NY6rtIZFSaqLZ7S/rme1xXop&#10;AskxKPqvv/669RbSKkwM02K/i0Qt1puofR/9rLd2Z5sBA1v7OIxkStB4zcYA8kGpwvZszzpiGUDH&#10;0axV/B5huGNc52hdsrsmO494BNC/+VkWLKnAfbU3x57rKQ9jp6pgxCV2Hxj+tdYvHXQsl12B4CSH&#10;9WWqr2K974Nbf90/f/+xn5+fhTHdwOw8CHFIOkTLS8RPsB9s75+tlrXeODqrf2f9zAa2OODCARIj&#10;jI09fukbWg7b3D+zGKzciXPOop9AswPb1zLAV9jWjqihzo2Yf+B4mxpMq7MSsYixrwys81wUCNiX&#10;MCX+jsSm6ma3uJzncpbYxTqcmr707JyNNSOum6jAic84A/Ij8TH2dlFh7rkCKvCcDZBYH4gY0rf7&#10;zb8F3iPDZMcwYF7duHGilPhpc8QGXHlLM6YFu6GMBYbyYWSePV1cnIJ50cKm4GoSzBKXozTLf1aF&#10;DzLrHCYbUYMFtENgTR0WDghg7yTm7D76793Z1XY7UJGhrzYT9NaLagW2seJ3ZB54yndaSW6RZTDC&#10;BUlhjg8yezbiZ2VDMWXZsWNqoFwPDxoGlDBQbDT05eoMm3S/NoWvcbY2cs52pObvF+/reAZKlT6T&#10;CjTVwYCt4XCGiTMU/vr5mf6mXwIy2IAr5hi+zhOz3LMVlDejev6ZIikOphhDMa5XNjxAdj8yGeNe&#10;MxrLnO0Me8S8Ns2jN6dsxysAt5WH9zIg3YsRJj/GZvt+P9xz/NWLyskORTBil1WxC7Nj1g3svIj3&#10;RoHmqjlkAY27s3UXiBxfK7IhEHjAXBk2wEJwKu5xjN3Crodi4+H74N6PhVSUb6v9PjIGkUntqDPu&#10;UxFEYco9VmhjI7Jcv8prIHYO+t+9Xq9lAD2vy7SwUEo7VL3EM9b3xJyzlWpmKYB+KT4TvEHfgY5M&#10;YZm7coupFZmn9W2QjGtlkyvkpg7rGiwSgN2pOlhwlbI+U8O+6LePTcN5XQ249+wHMvTCPQVtCcfe&#10;EkAXB0AZm3GpK6pJIoR67vPrGOfn2pys7DsG2igg/ufn507a2TB2GeMtnmE7xY7Xa7fn2hlt/b3j&#10;vYp7Gz7fSK5Aa88Igu6sFxRAgDadkTGraoVbrWjp1qyWUrdKD7QAYTZFO9WAynAZ71GN3s84aFYW&#10;k98otFjWj7LLYgw7NSxieUb4vKrhYiRVxLWF4K4iPmHdhmpE9rxEohHb89Sf3YCHKlQgPoQkQ2/G&#10;eIzkCfRXLmQPm+9zt7JstiNlWFigEkYRBpWKSWX27IA5BuDxIYMN2xoP63i9jlB71TEkcRs197XP&#10;fdCGn9GvD9bA7DsxuxBUVaFaaxC3hC3sLqtQ9aBPYDgSNFgt6PUr1niKyR33FKynnzL7ds81600Y&#10;wWicbR10vmoDWeNwpHTVuQP1qT9Uf34/lnOzeazF90mzcrX/ueXHWsOnJXjcvdwxQDz+jhowF//c&#10;NjN5LI1ok261FRUCqwrKQVVUX6+2pIe93+/2WZZBWh2fl2GB7Xof4Veehn/3IYaTVNpr+/N4Loxy&#10;9NtnQamInSDug7amiJEpYiYbRDKnj/EavYZ/vw4KnEcHDmZBy4bcStm19vFeW2Dtl4aKeNa39bEW&#10;Ysr2+7rJN7W523jFWhD3qrifxIwUr9N3JJ4dHs3WwDd9+78F3kdG1Deetgj2sE1QhY4g2Mb8y5j0&#10;nYVfYpG6CxWKh0FMZ0YACYPJWMG4ez/GIGSWCPGQweknPhy+ECOA3kJBPhI4YsyTuLh2k3IsplSx&#10;ooodFgDD2IBsiBAf0ljIsUGPg3ru+fz5fG5WTgqcQxkrfm9lAcCkpd8wCHGzUeCHmY3vg5tjTHtX&#10;TVb8HItVwwN78JthXb3qsLph7DwF7sYibHy+nOzIx8J8H42lpX/MaNffqY6C13+2Xd/7Ib8DzVVm&#10;wJMPOO4FETSLhyQOb3AtMkaZ+kxsj2Z7J2NF7tYMawY8nOamrOhgwVOjhL+jGHEs8wSLJdxj/BD2&#10;fYH5rLNrqtjx+HPKOzsWrGij4Iw+5cev9tVvlTRo3xDZbovHJskYYIDMHZzT/qcso4J5b6sck50d&#10;j/LI1w3XZKUvbN/BDSf3Wkip1V6uhobxGY9MkBn0x4chjE3NzpSRV5NXb2nFUmbheig7XRgnHRhH&#10;8P7+PtqzN9l+L1XEARwExZ8pITgt57z4xK7P631KMiXiSe5BzHoKnxG83wjcsTN6gqVpaSju503a&#10;Kugw04MNCX3IjrXTTvWqhjBYA8RaPTIBM3jKq0GzAnKPgwwlU1ok4coSiw3SFICFoPMAf+LnWa5N&#10;ue3rjNzBwBtfB5E1yp5ndnYxpREjrzCffya7H7UDDLzad6oW/WnnaxEJxQNrPqolWQgftcDsfgs4&#10;2GH5VEwRuqsNdwrGSA5iZ9GuVk4p2e/v79KPMQCRsf6ZnYp61nfDEAS62RpiA31kAqrQYmb/NlVh&#10;PgTgNjfs/W/gUv+5P3/+DCtLrP9QaY9n0QoWJ/NLi9+V9Wnx95lynqmI8Wd3GT/yTLsawzeHPA2W&#10;KchAuwi6xQEuU8ApayJca8wFgJFqIiCu8JcdPqJIDjt1IFN34hng6pyd7RAbmD31xKpu8brWz3Ek&#10;pqgeGsHx82zWfwvRtKsDkaBRa7WrtFyYoaLq96wNKLLVmuy6WvhqKbYEwbqiKqUyBkjsrMdeZXGl&#10;GGdgHYQ4vG5nD7iPv7Nca1ezCRvt//r//qt9xzpDY8vV7+WRKCmx2e9O4H4O1Y/F9o3VrX4ffcjj&#10;zOs4mB19AcE/0SZZWXGy3uX393dgVwpLVQqG5bpZpX2R+bXpfciRW7httTb/VHl+qq9WGaOxjjqO&#10;fCOV4PPPLFnnwCURSz+TORJIlI61V87Z/v777xvJGh1Y5h6bLaW6qI4RL4z4FrMSjLgbYgGMdPAf&#10;Ae+/LYLYzzP5nWrqvwENd160flHiBVEHWJSR4IbqNwAnu3HCzLwy4+t6sYEsjfvBnUZxwUIhYmDD&#10;DjyJgAsGUykvzeiFyZiLDKDBCamS+O5CLXc+eYylwiZuu38juzA+WBxkMCqlQVBWhSKp4E5kMTwB&#10;nbGoHNcipwFIRCVFLBKYJJApMFAaqxQujAV1s6vytRLbrKqbtyhRKyJIMBYdOWd7vd9datcZb33K&#10;XsGmITJKduAZCxlLKXegYdpFvV5vuwJrgw1flELJ2QduWWHD2y/1AqeM4saBbffZyynfPOSiDx2C&#10;CzeLjn5f0mbvZmxWta9gc8YKWdUULg1VmX7Z7mlYS2MW9Rqsfe6cLSe7eSey990F3ewsv9a1vdqP&#10;ROn3CFkS+RQYVu1eeDFIaj4zRQJeeI9Y7oZ6XtkwWzFi8bXjfo5sEbcgYkM/lpFhXT3ha/71bp6+&#10;DGxHL8QbYBMWMA4ndwM0tj4U+2EiuGn4y/s6xSClpZm8Gnso5dTZwzazPNJ3KofpbdslvZbsdRyT&#10;BZ6qpSOP61B7IO1Vy/TeHu+XRkNxlmvAac3rsgyrn5310x38zDatDVoj4x6hydZ745dR5R3dffjD&#10;+Z/qDDVc7BTudgLMxo+CZja9la9SLOX7cMibUz7wqrdBhFpDEYRHpZkCXMzMPp/PTW2yLP2cG+uy&#10;Tjui3MOVa21nX/IgYFv94+M6O73OTF05m9t9rHZncqHdFLMYWs7LEErZF1h7nxQ+VbJgsxQA6f73&#10;WVxbNugpDW2AMyGNYFYK1KZ2LY/s6zn1c7apGJLbUOU4ZGoXPXeVQ+21hsUhsTUrg1bfm13Bs1v5&#10;iiMLGhltO3s2xYRW7FBU7e0sQCKLfV2vNnyW/V4F07Ab6OrnwvwsLQD8OI6hGozKhWxp2BnEIUCm&#10;NoBxP1rZrGrAzurYnf1ePM/dkz5mAmAdEcldSjW5U9KyoTt+ZgW6oyKM2dkwQPMplBfXE6sxnnr5&#10;9sM+VJssy+u6xlmmBoJLrVUaCJiy3YhyeI43P2K03TLLRwSDi+V03NivaEujiDZo97hT0rJzf9cz&#10;ogVStTIsx5JQbSm1IxKz2LrA/lKtX6U0wb7A9zP/H7MSVIHXzGNeYQOMjbxTwCmw3bGLZehPPjOS&#10;APG5GAQJkWeIhCim9Cg12uG0vbFcxa5uaxL352ahUzxRfTDcz89ppRa7rnZ+XaXZG3pdW0q18/yE&#10;bKRWtzaQPWICITC3OBPa5iBJECvGHmzJarFByIpnakozL2acTbWanWevZVuoZnbyTNjfY6bjVc7e&#10;X5dRg/hDsgysU7Kz11mW8tJvr9aSdfH1j3sI7SX7vva5Pq1X7z1iqvG83JM9xtoq1VLu67Blyfbr&#10;l+14teHC+2WWj7Q8Xwgw7zKPvP7GwXApxY7XiudcpdjVN21X8jqpjdUoqGxmz+i9f20KiEmgmTVu&#10;XQKa67A38nPEe2w2hFSE6lgHsSEnKmCYw0TsPeZnXrHaOJBgVrLx98vVPstZSqtFbTZW9R/g7P8g&#10;sPZZGoaTDsq2eghnYGz0CBbghfaDQ7EIGbuXSe/QD44tvDgtYcUWY46xYip+ttKTuFvxfPdFZ6wa&#10;drhhoccsDeL1cTAwDhl2YakMyI5+czvwdyZ1f24SuF1RgvJj5p+889ZDgOgpFA0DSVG+pZhQ+HcI&#10;rjIAi/l34lr1BjRH5kPSMlZ8/WgPoZiwK2OlLmwNpmYYf9YBkvM6F1ZMua7R292Bovua9OAuxr4w&#10;MysLcz81Vmoq3CdbfE+UMmv1TrWjHywm2KKseVkksbUVFQ6Y1NKkwok12Mte03zhrZat7ysLLFrX&#10;fGDQGQ8EV8xVZfcR1Ta73AYFpLbipqkoSj+wzAuK45iDjgDspJws17wdFuyGZ8zaiQO+s7iMXuIT&#10;FL3bjCC7NQ57HSC6rikRdEknawaZVBL/DL1Pcf/E10WZLius8ByLbCkMJ3bwJQ7HY1EU1x7bb9Eb&#10;linQbs1zvXvds/Cm/5+2d92SHceNRkEqq/b4+P0f1Z6uSok8P0hQwWCAyh73N15evXt3VV4kigQC&#10;cVGqBmaDKKBsomBDgJMRCL807N60FLOae2MxAarxcBb/eRyH1auMYtCbAPcJdlDRmxzcu5BNY0bN&#10;Mb9//8zMSGL1zLy/zxYn80C5LHYrw8d8/E5ZPheD/f4dMoOSwQwErUmiM3ycvcl6ZsZqucQNiK5z&#10;V8aqeh9VkypbjAj8lxkitQ8cShoDTbyzKd8Bdkx+lqynDkZXALRzyjLYegdKzfvtPbBhcCe7+iGn&#10;2N6t3/tS4pA+tohCRlxrxLPMNJr6kOlsh+uTqQF1puG43vWWbh+rpN3zWy7y/42Cr6Nhk/ctUY8V&#10;WTeq3snPCbxukTWQOi+mNZCB7HEc6IMwNdvKPxp/5vVycsk5MbLHGrU02df5Yo8Yxkr9qvcvba0V&#10;gYf4Wq5o/f39lYqOHcEsUmRFKkjl0at+X4EOPIjfASncCzwRdhSrWTGvdz3pcbwspTIPkNJ8nZhh&#10;Ode4/bmDmohtT72P5aDBG5QrkzrGQ0VVcHSkAOch10JYEOfKpNgJSIVPAHNK9yBZZcfg5+f+PbLS&#10;ZXyEFbhKLaBeIyJQsIXmjmCjcJ+I6c4WjFLBK/ZIvwf4/LCVGJIxOZuOAWtFCmMLUaxL/bPOdRKp&#10;phDBTLWrLtoZepZrhLuX67TiA2k/ezup4rra2nxf56SWqsVt0ArswQii5pDcdJNKNYaivktjxN+1&#10;7H3rZ2X3eF/ev2mtcZ2apuG974V+385Rc7xdyQbfQ6kkHUxtZ73Bs5aW/WUMoK8y/Pyd3GXVrKaV&#10;rIjDnbmHGDv5feYB1uHqm/a5r+m6oLoR9x5e62MQWOZ6nqku+GyM2qH/+8/Pz5JrKUmcm7wl3k9w&#10;uDdbFK09KQfV4n3EehsDuVW9FNXhGJSuAm3xPXBYr/BABvxZ7Tr67pSsWBr1c07H6Pt8OLcLqv+P&#10;wHs+aJSsfwf6K593tekx2KJkyAo88p/7/f0dD9pu+o2bb2ShE/ntp4UBZI9BTeg9hw/EPXWK/c13&#10;csMoAFQ3XUn6cHKRohrNaMCivOdVUawA4l2gCz94Sk6qEucjkDpiFTw1NE/BsbuARnVfd9ffrHm6&#10;ogdtpDqJGDc88Pqk2fj+/p7u547leB9ApU9HyRMOEKTUpfO93x4sgwiAY0ZR5JuKDOBdoCoXyqi0&#10;QYY/DhKYUaEGYxEoUbpHobJvUTkILH1/vV6jUebDIXq+mOlXHIi2FNqGRKwaxeiPhpJReGi0/6gB&#10;wbg2pgO8IoA6ahx4P8B/7mTRUcgZFw8oa90FkY9afGrETO6x2Dyoz6dC1yOfedxrVZirf1fVVPgQ&#10;ja8h+zArpY/ak8u1SqqVV75ab+hdHjVOqHhQGS7qmY38CKOzUAGwuJ6wXqkf1EBcxKZqoVqr0lCM&#10;/WGxnuL1pEL5oloOWbHIlldnorNwOcxKDdTUc4z+2YoZqv4cKX6i8Gw1zGEm4u5MzBCoxiCJsn7k&#10;HAdceyroS/ll8zAgqlF2oeSlP1seRBc15NxooBycB5MRWMeKPmUZwwM7zmcopYxmVQEILKHGs54t&#10;zRBwmfoFS5O1wH3d11DiKDyS95mdXVakwo1Aqef8A9sy5pVCgm3wdsMEXA9Yc/p5NM4R2zPWmWm2&#10;7hmxlRoOa1RNxKrpKIdLkRqi854tUP064rOAJCe2NOL9gL+XCtFVYHHEEn6y53gK8lWhs8quVp07&#10;iomo7I1UXsk8Dxf16VC52GIZMLOv85R5xPlqEcsaSRSY24JWJsjSRH9/ZRGBGQ4Rq5s/fwQ6MgjO&#10;91KF30a2Zmp/jfYVZMfz+cgKyl0OkHqeFkKX3QHEPtxne8Ao5y0aAilcRZ1tWJNxn+zfEy1zv7+/&#10;x4COn0t1XSJVQKQ4XmsqqFGt9TzneQ3Qt1yNLV+u207zLMXO822v15fVE3JaOku6lKsp6Wqys1yg&#10;oO0EKPTFn/qw1dc8UvRyj1NKsff7PVTg6NzQBg1zv3GeZ2PL11Xxzvc/sn5la1E8a7j+c6D9r7/+&#10;gnOsLsNBVuMznslZX2g1E1nkWVIDWFci3fuaWRls6yKCiB2HiILtUfnl19SzgJhh31SWK0nmyGki&#10;WPh95vweRfZV/ZE/e5GzBeM76mcilTbusfOAeA5r516XLZu5DuM19KR2RDcTrkGYrKbsEptyolk+&#10;4TCXP1tkFfofg/cs+dhZE0RTmqfBAPsUKwkfLx7ceLiYjyYYfCiybE0VTFzQKOZr5A2vgPD7d3Fw&#10;EQcR8nVSbCk+VCK5Gxd1eI05vGEnV8RDkSfcOyAvCh5U4KwXwp9IT0MZpwAs/67iRL2GKsJ5Er9r&#10;wtfJ9bXKbJMtgTzu4+bsMNVYoC3Szn4osvjZBft6gZ27TOzI2cpooGfwhwsh3HijYiFiA0aDrSh9&#10;XX1fZLtFPrA8pY2C5KQEHYIcFXuKQcPlmagmgUsGLKKmz20ijNRG0Z7OAEAkoY2AiqfMAQWwL3uK&#10;UJMo6equKOCGDoGEyMc0KmAjIIkbPqWMinzxd+fHp+HrT+cqTvlVc+j7KXtrKisVLIQ9T0UB4dP+&#10;C2zcmtbhe+RrygqnmzES+21jM4oDUZYrK4BrtwdH1gAqnHH+b7GXsBr0R8/HreCpi8URN9O8p/Dz&#10;HIFDeFYpMNsZ0etAPE2g59fX1wC9uACO2K1tSNQ8RL+/vx5JB7uzICrE2UJBKig2DH71c7vBMDM5&#10;I0aiAjXV8Coaoi6qNH8/kJavYcX6bFWMQQWIKOIHBkRyo7nYuAn10xj+pJgNzvcUAXr/O6871R5d&#10;WuI4gW74GY8Q1IwIH4pMEgHEqq7a/Ww0lFJgbkRmYhu0aM9Rg1+3SVNAVeRrrwgpbPuohtzYEzGI&#10;otjA6vsqJvqOoILDVmbiIuuerYa4/2Q7UnWeKGUuD6CwDt4N21UvgYxrBt64L1d1x663jIYsu/Dt&#10;9XPXbrvB9+2+zxieO52pXVXjdliWTA5geZ/g/iiqk9DWQCnJGYBR/Xtkg7frRRU5hPc57jUiQoeq&#10;bdRgn/dyBY6ybXCkaItAazVMRGsP/zOTtPh3Iotd1f8o8G43AEPWPitTlRJ7FwYfqQa81/76+pKq&#10;HRB5dsC99XplgMUXrN1k5+W2OTbY4aWco/cu5bJyFTvPpvRue35T/J5nA1GPlCff/dT/3cOPFSbE&#10;RDMH6xFLaIxzGxY5jdBR7Tovyz48q5dly2apdj/9Q4a0o/0g7/Wqz/d/+vBAgcz/+te/Rm1611lp&#10;6dswRxLrLh68TeevIHi1n89WrdsSuY1mRaugeR0wUK0Y7lwH4kDK99Druuz7+3u6Hqyqx+df9S8R&#10;AUaFh0f4HeOSyopchVw/1fboOc/1MZ/DTBBWLjCq7lIkB4UH7XIr+Mzls9gJciklu8467ZOq5vvH&#10;mfcMUPK0g/1JmaHEoD8vAJ6kRN7L6oDBA5kLGgWicHO5mxhFjLAI2FIPvr+nM928+ZgZCnVhB0dg&#10;cRQ4GzFA/Pv5AaOaAl5I3JTzd1NFDBY70TV7UmvwQxoV0MrvKmLGqeJjl1K/Y63jNVUMz91Uefe5&#10;vCme134afl/qWqjmBxs43PwUE31Mx6dgDr3WZu+3bjdRbbJCTd3jXVliRAA97w/cVD2FmUbM2V0R&#10;v/s7NQzhQ3Xnw5lyCj+/Yi1P18bSI9sqYgnXWlvBtPlZNd3mcGoN3NlWjv40JIuUKCinVs8oDu8U&#10;aBBN8NU9w5/BLBB1JinmLBc4yopLWimJQJqIyanOO/XZOGQHvzsyIdUaYjBZeQY3cPV7O0zB5iwH&#10;vsSRP6kqriIllmp+FYiC1xlt7nZ7tAKAWL3BAxt/LW86UPIbDQ3lcCbw1r3KtaxXHqxGZ3JU87C1&#10;iwLW7nWZDZHVu647ZVMVDS30nmpyYPOkhmMLpadB9I7FulOUeTaFUrtxwb2zRvk0v2lXQ0Z+3TsF&#10;6qQwe716iN01wOvWeDdgH/dWbjRYLeOKQOUTrOyMIvYyAjnZ9LVT+yVbWqJPewiw2JpnwD83N6JN&#10;+o+5JxGJyUPsfJgRMaKjz6ZYzGZp6XNuKX+dlT5BPauUQlEYa1Tn7ggoKhhT7W+457zf7zCMVLHR&#10;n2oIHARybaFIBtFeEQVw8t74FCq3U4cx6KBIAUqREw0r8DVwoKXOXZWdtNufIpJMRJpRAExkW+Sz&#10;X7a4XUMizaJ8A1QTu5y3dKsO9AVT/VK0b/IziOqsBnS+5BpRyhMmT0QDGR5o8jBWsZOlujEI3I7O&#10;F3WvltoDBgk78OtJSaQIkZH6ONqnlNUwr39UJXOPi3tTlIvCA0cmNT6R7lgdWUq3USlNaQ5frjGm&#10;IafDP+usAjdrL9Fsxb6+/vT9uA7g/+rn8OUe+P2MPc8yXwerdr6bour7+8/0DPmQ4LpKCGQyMXaQ&#10;anLztm+XI3dbn2JXOTtY3zOYNG5gLgAAIABJREFUrvdtsevnUs4N94L6XeV5OAt8zhTT2Aeugff7&#10;bT89KPz+XhZiG1brnW1XRwKTd+HD/sd912tAgL1fr290tQUD50AZrXA1fL7HOjdb2PRoXeoD55+f&#10;H/v6+hrh3tw78jVUZCo8/xT+qoKKEa9lAg0Psv3vMU8tqk84MJvtdJjMtFO27RSrXCdE6klFxFBY&#10;EdtyoRr3/X731ZUXJe7OIeT/DN6ryW200eKCwA1AseA4TIGnc8p3Lfp8SjqpfHyj4nV385SsWTEW&#10;+aagrIhlxe1ztJvpBboqFp+YYcprUwW2Ksm2LzaXzaKlSMRw2Q1llOerYoZGvvF87zHcSykjVD7B&#10;jtW48+t7UpBEA5qogFGfT7H+Igbt7Quc12YQPEMV40YxG6KhkmIJ8GDrE/Yv2yjx889Nyg7oiYDz&#10;aGNj8FEx3/k+MMD+lCGgmjeWup3XNXktR418yHQvtecJPLM9VFF/lRkYUc+XYrnzoROt9yhPQl2T&#10;CJCfhsD1lnEqO5Los+wAuU/8fhXTRq1xVSBExYIqMHlfVGoCNQTYAZpq/3HbG2aY+QCEve79z6ia&#10;YhalYj8oZt+9dsGvmoaiKjuCWeUoTd01htGZo4Z+CFSztQkPadQ+ggUp/j6/vuU0Bm8ckq6Cyt1G&#10;IALd1Rmp9lFuUKP1sqvT+PpzMNPM+rkbOxUojd+fAS9ng7d12UIt1X2OwIrovIjqCASK1jMnBbWl&#10;Vjaq+kT5vkYEhUjp4fVNRKp4Au2HHQUpAm7LpGMo9Fwy7/ut8thW99Gb4ls5cS5ezxG7Ozqzcs6W&#10;qpYIR77fUS3MwaHRWoosFecshjyF9N2ffW0k/cxUjSRbKil1gu5z+FrWAUgqglHUh+16JFVbRNZs&#10;CUO5BdDAIJdqjiPWP5+bvCdH9bdSH6nvheBPVHdGw72/0/jv+oZILbWzvgmfc+rx3AYEbY5YiaSG&#10;GlxnYH2AezWfpSrvKwKI5ZnVA6Z96HZfhzT+z5JNoeVfr9ew/pifmQpB83kETrYo7SKz1/h8UJZi&#10;HGq6U1TsVOk7+xdl/YOWVVy/IGAVZTmpnoUtKxXBRfm7s/3F0zD9KYMqAuUiWyFlDcpri+/vukZv&#10;YNOHMMqGBPcJBpIj4uLunHLWPa7h3JnyisQ0kxQP++0Brldp9hpuNzOH37b//vP7S/fzVk02Jvxp&#10;OSX78+fP5IvebCk7QSOVqR64iSVpZE/0cZolO/r1fA/VDyuqeG21YNZi1WsmvwZBj+7Xgm1LfH3i&#10;wB7rce9jvr6+7LfXKve+P6/V0Sufl+XUstgmK63zGsC+W//Wjt7zekV7KLZNfMoPUkQcBIBTSlav&#10;1cnj5+dHqvS8PuO9WtVYanDowLq/vtspRwPlKFeT3wOHm37e+OdTGIz3rOiLr/BYX8+uOlAh1GqQ&#10;uqzPYF+Osq6GxTHth0jmwn5qDr5Pk4WRsuj9xz3vVWgIB3tGIat80XjaiQABhxKpib+DmsnS4g3s&#10;mwj6EvH0KSqy+ABXUnnlzxYBoB7Qiot3/S65T0DP4ZOsGBkMhEZ+0/jwoBxJLUoOZJuZDbOkTLFL&#10;FLAfyUCUv3bagJSKyaUadgZwuNjisJioscobsGkHIKsi5pO8gqdiYGzWXe5WrSeB+9orLdBGgdZq&#10;cKK88JUkVnkYRs9MNLCIAIBPCjoEzT4pIJGBG/khOjMBmcorY6I8hjarDRdZOqMYu4putKu+VrWU&#10;Fl6bUgu+DHzo1dBqAYWsWSrl47XkiDB7Bf05lcJBWXV4EZN72FJRdhDum+0FkAokxaI83eCAMzRy&#10;H1AhsMUDqV0AqrKqcNsPFWLLw1LFRoxAyrtJunpYY7ZS+3qw0gvlWHL8BFiqfYsLPeW72kKAhDqj&#10;FwioQGCf3hHO08OD6/BQ1IzfYR3TQaaaPmcJL2Hrg/9SJ691Z85iNocDtF9fX8sAwllFHmrFIP60&#10;3yaTA2C118nivDpjpwEULSzMbuYNXB9/O3xvV6B485VTH799wJBE+z2zeD0pwCIagnot4tewNQaH&#10;sBzTAXYsQY6Axh3jXgGvsU+03/c0WFK+/rWC0iBULY1wQ298pXeprTaIn7DrB9if8iK7RtWdUjpN&#10;51y914OHfPm9YlCglGLpOFrjXEsPeE0g4zZpX4IDHW+I0SYn8p3nwVWzBCjLOTYUFw+De6X+U+ez&#10;Iic0JUxdMiXwHqtmPndQsDEEe6hYKT1svq5+59WmELpJsj2ubYEhSlrO07lXyg/Pg+cxzEqCXWZC&#10;RKqQNTvdMz+PTag8VV/A6gj1M/ug6DT2awR2174iD4vRiCiALG8PR1b7hhq62OaM2w1lmfWO6ysK&#10;mY8Y4Avo3EOU81AqpiUrLmKDKxa0AiuYRLfzvX8+j8Q6HGu4AsPeLKX5PmO2ynU1n3wHZGstE5mJ&#10;3QCc2JRT6vlT9JkoEX12xJiH/ZwHg6SI6BzduQOo4OIoS4XBooUxm7Ll4xhZJ3geeM4YPkM5p8n9&#10;CnNB6rgP7f68XnlhoaeU+1644gesfGdATGXARRalHFDOoObOrqqKUG085yJiCg9FFIFM9RPTM1Kq&#10;Qea2lWFtm+x9ve8+olwz6aOfN3/9/JjloweXFiudZe/v//P7NnO1Z8+bm9Xy/nxeIzctwzAISTpe&#10;i3Co5my3guddX1vZpDXl2Df6WVdqHSA92zD7wBF91ofHP+RBouXhXKen0St6/3l00NnxtohQMpJh&#10;7c69qXCOcr6FUvzzGcjnwIQDBJl74xwZQd59r8/Zjv7vBqTAq5xj+Mm4Ba7R9/u9qI2f1GA41Pch&#10;1/f3HyvlmkK3+RpwtkQ0wPU6EmtAXwOoVhh3gjDVaMiJbim7AQWfXegag4PrJ2s5VF/7NfSe2cF8&#10;DrVlJQn2FqVc/Zm9yRlmdVvH/cfgPXt84kVmxjsDiMqr0y8UPqTo27RsyjlNC2dsNgS+40WOiiQu&#10;UJ4YsgpojPyWFVi5Y1K6FN2L8sgfdCf3xyJjpw6IZGm+qB0g04ehZrrvGtbo+kbJ69zcKIa4sqXA&#10;6acaCEXypNfrZV9fX9PgaBfypZok5Z++a1Ii9ngUjmgARFipU1HC/n1YjERhn3yt2UKIFRaRmmHH&#10;DI8YTQpcVYDxbnASDYgcXFCKEd7cd+C8slVSU3LFfDmOw5IDp2U9ONRnuzlJaTCJogGFYnQt+9Bo&#10;bnPIJMPnnm1H8Jrh8zNdH7MBzo6gnmRW7PY6t94UWHLWhskhV621kz/gOXMwJKcFDIi89iOW5f33&#10;OVRj8XB255en3vP2m85DMjsa5V6UmV1bkFIFYComOa57DAHj/9aKiEM2qPee38Ku2r9T1km10Ri+&#10;Xi+r4GHrfrQIVtXuz9nefw45ZKnjblh7r+Nst4w+Q9ddg8A/t3q7QOaaFlbJNNByUKSz5r0heR3H&#10;CNxVa4/3wMEG6nt1tjbsKN2CA0E+fEYL2ngkaCQt3+wMX0MO2tD+c7/ubfuSc/poH1RqKAe0fRDQ&#10;QLJrstDz0LUGRne7AyvScop9+9vr52UQ82gxFJzjMAqxnI/p7DuOG7Bd1XnVsB+cWc4Zzlm006lL&#10;7YssIXm+lzZQveHtPpZKqz2H33+V19E20vYqB+xTtRSzvDK42jrqw8PkAFlrWkvRyia2VmLvTgwQ&#10;nc7yaveQ0O7sC95zxpqkCFRlvan2q50dDNsPtiH6SXtF/4TO2O2fpQLglRvVzqzcn7FeZ9Oy1WxH&#10;7pZkp++Nh5WzD2h7YN8xhhd1DE1uok4Nh7PsjTuDhf5dUQXWwugU6PtEClHXDXOLuh641yTaFoPV&#10;SUqRFrFk1XDBgV1/BnmvZ8sUsxKrf3woerT8EN/njb6zyv7a1fFKcROxcPGZQgsWJrnh+eJ17LTn&#10;+XDubgZosK1tRlktt7NJYdb3zjJEkZt2A4m1V7IBVuVNyG6tNkh67Rx1a500mMysgjuOY5D68gA0&#10;4Qx00l+pI2DTAT20RHMyEA/5FEM9sgDlZ4bJM5FtJQJD3BPfn6laHjXRTZJJQBBoBILO+k4zgeS6&#10;7kyBnP1zDbmdlauFoB/HMYr9O3BzrhsiFf1cz6UxRCj1CgFyJm5GpMOd5Sn3+DsvcUUKVGrYmGhj&#10;Vjo72p9PHqI7qSelOuxuam3kJyvVjnxYHSTOYmePq0H27nW9m/XG+TtqdzPfW3o905qwG+g98hLK&#10;PLAOu4aqyr+PA/wDj+oqFutnZKptL+L9b5zvvQ6opRENSx8gsNqXMRp+rqKA4JmYZEu4LA8p79/H&#10;egaIBH1IVeo1nAwiFwfO6FPE19n+qIZZJdM6TUTyTPcwYXzO3Nbw+X7bVa5l6IXBtbwHh3iqYMd7&#10;6G3LMtDDZzW04NBvDqLnYcfITEwvwyNNWapGZ7HaX9W/R84TbN8W1ZOcj+LX5K+//hrB1zgYQztF&#10;PRRotfhQc87QB1gv/YPgvZrSRf69LPPiG8NTECVNoO5ykYFNnuCCJcEMF/z7KF07Ki7DcEjxuwz8&#10;qGmtKqR5c8DBhlIu+M+wL716L5cVKfYo+ouhdU70UKhFH3nw4vdBz8soyfkpTCm6JxiKg2suYslz&#10;0RCpE9S12m2Ayk+M12FkcRMpGfCzKsYHN0oI+mEoFIOzN6ByDKACZbj8LCpgmxkTuJmjlC6SRCkr&#10;jd2AYxeGHQGc/k+UgKnrxh52eED6mmW/Y1ZsKNltpCbZDQjZ2zEqZKMAPLzXLCP7RAmC69i/A1pX&#10;pZyG16Ji2UjfeWBMKKspNRSsIkAZi0DF3o6uyX2/UhhaswvlYm9Al+upsEr/bP78Reod/h20IuHB&#10;zU5erDwUVwDsZtPe7IxrYs3P63J+Hgox75+GxQjOcrh8BDIpgHxluRcJPA1gzhAEsmWANQ0Rctpm&#10;5+zkrTxE8eFxARWNYlZHyrUJgMjHUlgrgHs+y9zKI++BU3HGRqoTDnvERsGHErvBvZbWHlD8p5A4&#10;oa7zpxkeKkR4ZzM4Py9pehbwuqkAr61PZpBh4k2bGk5ENng5p84k9zVe+j9jxcJ5nkMJgw1LlPWj&#10;grJVXT0NKhwAVwGBr0P6ito0FKmPoYM7sogCdyJf1rF2HggVam2hggn3dxU6psAt/9l2Daq87mhX&#10;FYGoy7W0Z7sctW9wLXtdl7wuysJmus+918xt6j5yBnK1be8TBSOrXlDtwa0mi9WSlfahaXAIr4cg&#10;7VPgsPr7KfdFhJaqAbZScDMAPflwH330h0qEfs7w8J7PfQYhuJZC5Z4iT/F1jUgj6qyNeuUI7OX3&#10;+Pr66uDhrfCK2M+Rd3BkvahwhsheSeWWqf+u+pdoXUc1zs/Pz+T3HfWb92DCluycid0LuQjRvsDg&#10;Gys3lE+4Ip1FPYYDUsyq58+rgoejAdEubJP3LUWi2p09EVFnUa2UW8E3fudI9tvtbO4+xvfy1jfV&#10;0rzvj+PLPMvEe/F///svK6U23/vpWqVpyDlhYK7IE32FshCL/ocgJAPqtZThv16uMhS57fgpfThh&#10;o4dBBrKyp3IyjXUMywmoytliOruCs5tzdfi5wXBv+WwONZCFdojs6Y7XCC1LlVUZ/m/gMkDGiXIZ&#10;25AzWarV3mcbBHHtqcgkjrXhUAFZ4vgd/Ln7/f0dRCDcX7j2RYxJgfMMdvNZfpOu6xhGcBB5pGqL&#10;LLoi+2Y1eI2eez5POKMDzwd2NGDcWZ0VStmjzke3LfrHwHu0LYgSorHRx8XFxRkCuXjRIz9GA3uG&#10;SNLii0kdjFGAjCqed9McxSbhxYHNvwLQlOc5A4bsf7drUvgBUUUYbzrKkmPn/czFlt97/j3FjlKM&#10;ZX6IkJGgGGwRk0MFmOwUAMrv24cfuwInKhyemE2R1cZTiB4315z+ziwN35xfr5cMkVasdlXQR4ne&#10;kZRfMXEib8id8iDyMN/ZRagQG2WpwmCqGurtijb2AsWCWF1btGlSDTiy+SPWOANHat09hbxhk/u0&#10;rylvSbUux3oEX/6dnyW9mfyZ3cCmLkCFDhOPMiWQwXU/SyYBeWahqSYBJdXYhLPP9FOwpXo2VZMV&#10;DRnYMkn9/FxEzfsRN0ZopTEK14cza30+b4seZoUrJUPEqPDhgoOSKeEgQIcbJnjtsf/BmmNv9+u6&#10;7Pv7uzVStt4jZwztAmCjQVoFthHv39GgIwowX8CjauAJbJKFgvdSDQOfVGKRp/NirVVr0EqtZIb5&#10;mbcQqOWGcZf1Mz9DyThgVw0kn2SxSj06KzpXT2kctsn6waPnSA7NxAb/d2S/4XX5en1ZrUVkyGiw&#10;NedsZ7kGg08xfSObmggg8TPUAaYWzn5717NMuHaWIZ7JzQO3ToSbp3pbgW87cLnVdNks5W6X4pYb&#10;911Jwfdk8IuBHqUcQ69fvO+qVmy/f01ZU/d9LsP+gGupHZt5NwxVa2239pXtowrmG3Z32Hjjs7Vh&#10;j8Uq2zKGsO273J7P9/zfiT/XxNhbvpPNobijhqZnK8pJU5aNs0VeCdmAyp4De2O0msVrykHBqHIa&#10;38OuQRxQLP0IxPVzj/sD/E5Yu0bqjF0GxxO5hgGciAQ2X+M6LIP4O6m+Khrw7a0IEqiwVoKXup/R&#10;YE09U35fz/O07+/vhdCkSE+ROnG8Z7VwmD8N5OD1P+njFEmQ94MR3hlYg0R7Ew8aI0/pHWnLnxul&#10;TtsNldTghm2BFXjM4Z/3fUrjHox+rRarZ1lA5eb1fjQbp9IDaYvZ+zqb1Cu12uLn56/xDDYbwPvz&#10;//6+h/rPVVdj/6zJ8IBTaie1X/GZzXWk4wqNBICYV19XNd+iwNrs5RSJSteoTdnrbhu7PnKx3BaK&#10;Qcel0JaH+zYHjZnM60oWtL4btVs/l/BecGaR5xx8QmJhPKLxOFCTCc/XyC9oZ93395f9kO1QFNKu&#10;yGb8/mxpNGqS99VIH/lYiNn4/CkcBEnFjhvjc+XY4XmdlnKa7GvuzE8L7XyjWp3tsRXWF2Fau1oY&#10;MUIcWnx/fy/fG+2A1BmFvvyResivwT8K3ntTjVMbNU2+QGqPwAYnuj/JO56ayrFZVxubBje0UYhn&#10;ZCHxCYivNj4GgZTkWBUR6vCJpu3at3WfToxAL07zpwcV7GbQhkUFjUXhPAyg7n5Hbbpc6KB8c/f9&#10;uEjggCEeDKgHVxVkESs6YrvvWII8NIk8Q/HaKXAON0QF8vrn9mko+owpb0EcmCFoyQ2rYgLumEo8&#10;ZFDTUmaVcDjUDrjcDbL4YEVmFA9p+HtyYxFJ5Px12HZAhUcq0DJi6D2FlKq9Uql3mOWsDkAVDo7F&#10;vvq56VnbBDUyoHWzdOsk3dwFV42CJMWsWVbOMFtiZRPjAGBl/jEIx9kh2OSz/B3XAmdKRAoD3tPQ&#10;X5D969WwmAcqavgyg5szkOosC7PZ4/yWwN5epp7FMPuo7hRptoAYyCiMQiWn722wZydrXhyQHTGd&#10;7R0rOruU3l3GLrICw+fsPM+xvqTyxxIVWXlSbbDMn9cOnqEKQPYmRIMhNQ7IprMda6m2js9JNfE0&#10;8Nk1TAxMRcGaroaIFCLz3uYevIfVOtvacXAi10X+7PGgC/2yoxolqi1XcPQe9nH94CGmKt9GXlNk&#10;+1ldBpgR+1YRDVq4d2yBx/XMdV2WD50vxPvoUzAyg/IRiQSfBXw2nXXZwIC4vlGkjIhtqUDpuZ4s&#10;ZulY6qecsx3pZmZzLgy/96zI0LWjOjutz2qaLWaWfcwaMJonv/doeDE/Z3NwtxqO4zpRdda4n131&#10;o3qySAZuZNs4vSYw8X1PthFxU6U3LzeyUR2ENesOxMP/bxYg9wBUBQrv7FLZklIptlQvq3pNRY5i&#10;ssgnhJrIX597VP+MDGpFwx9l17gL84sIPbs6Vil3uX73rb2WO1iTh8qspOczmhXHKzGmbnslZaEY&#10;3SNmvGP90/paXhdCUWx6qD++W9UgoQK0P+mpIuIQM/hRBea1IJPLohpg1I5WF3tQtlXc5cExETFW&#10;6IPPv3/ukSl2RyT7YIgDulHVxDkvV7cSu21Em2Wk5zj4YA0zAQzq2sszHarZ9b4G+74N6hp55CYK&#10;Ibu/WRdNfaalKfx1DUC3kNXd3u/uxV/Hd1u33erv9ZrJtUZkBt4fCpByWb2hiBo+GMD+ahk6zlP3&#10;4ROvBi4MUkf7TKzyvHuhUlsdnXJuFprJ73lbH8j092ebrXSQpOzr4TiOVWWQVM1lVlO1Wi97vdrv&#10;X7T/c4ZPNDj1z4efRyqYpmt0D8655sPvyntGKWUA2wrXw+EB9u2t13Qm+8tKuezn56dfq/v+1Mp5&#10;WrZYKSnllFKdfKJKflKDshpBDY6wP2dyDisZamAZ9H8C7xk4VsFLbGegQHoFPu3AgKhwV75oWLDy&#10;gc1BGw4kKM+26KBToPEcRlBk48ULRW20PhRRXvyKvcMWMUpuxGAFDl4YFIoYFszm58OWv1vEcovY&#10;zQpEVKAv2xJF4Rs7eWPUkEYFQOS7FUq6Ai91xeiIfHx3djERoM52LRGTPmKr4LQy8pzbKRFU4adA&#10;dSV13HmiPoUq7v4+UiBEf8dh3CrfQxX2yoohCqqJ2CTRmnlSaKj9iK/1+/1eZHLq2eJhhGLPjGcP&#10;AuB2XroTSCOAEdWEog1YykkOzRTjbVestmLDgMWQQoaRGrAqOzT1HO8kc1HBq+S9LHfHAiDaa6L9&#10;UK1dVhCo+8fPJK+v1Wd4Dk3lAVb0zEb7zI7RpWxGIhZ3rdXO65yCnJQPKoNYRtfZVQXRfVKgjb8X&#10;g2nDvsRqwGZclQ5eXKv9rl3j1/ictcYs15XZGO8fqkidmMU1TYGv0fnAQbGtGC9T8+H+kRGJg1kw&#10;DJjofTFe43gN1nC+NL6Ts+35uY4sAHbWijtgi21seBh4nVe3Ypr3vDtQTjC+egApNyXq7I0UjhGQ&#10;slO0IstKKciUsgOZYBFwzUpUZVWGgXvDAJjIKwbXzOX7S2j2UuetliZquDq+Yylm2feANMnZFUiF&#10;4LryxI4IR26JuVN14e9HA14PXbRsoUqMz6FEihcPBNzlGTTwq3wU0L6z5WSwZgFjYH/kIDkLalP1&#10;njgU8tdQjDomQLFig59BtpZQ9SSf1/jM78CHqH5W1nVcr6t+ZadM/gQ32KmoFGlm2h88ZFKErXLg&#10;s+oROXBb1m/JpjfgfRtDNSOLN5XptrxfMciJgcF3D2jIkFFUrxrnzHXw2dcQg6M8ZHoiv6leQ5Ef&#10;7z2v2u4l5SDK98RkHyve1HOjCH7TZ4RMkFpsEIfa7+d7b0p1yrTBGmYUUMmWPZ9xGwfX7+9yk7yG&#10;0jtnO0urW6562ft6Wy3JUjqs9B7Nge9ytRyb5htfxsDbB8ATrpXICudDwiEG3V7XOQGiN+n2Xsfn&#10;edr//vvft2rEa2A+kwLWuXqmlI0REx+qwmroeVBntepdeK9ccYZ5eBPV9+VqNbb7w/uzhuuViczO&#10;nP/6atf2/f7t66LX6p1qn6bPkqyUc+ohzvOydKROCHgtwypleYiEF8y38zU6uV5AeG7OeVI04/pB&#10;IiTvk6wqUqRPtPJ2MPs4ZkeDhtWelnMi94AyntP3GzHQVU2nwn3ZMi16TtTvYN2shk1qze8wUSSN&#10;jM9S09Rr/iPgvV7wFgIRDGorQAgn50/StieLh4gh702BMw3Rn4in9k+Steh9VLggFmhcRKtE4YiB&#10;GjWy/lCy/5JqslRR5MUM2vxw6NHO3oQZKCUoyJVnIgPGvKFGoDGuHyXD4mJZKT94oKMSraNGIWLR&#10;fCLZjCSLEQtVAVxKDsSSbR/s+DX2QN4h36OBDzPOonArBfg+McQ/kSQxqKQ22ycAHNmGaO/1BBZy&#10;KC0P8iKrDMmIFQMwBbhHgZFqDe+GJpFMVYGa/LxETIWoqGaJnTMiIv9PyRpOOjOCQQZmobG0T/nG&#10;fn19Ddmc9pq7LT5QjvdU6O4Gnep3dwD1LshcqSLUa/O9i2yN7n/PUDjMIGUr6MqkRlDAnRqQaR9+&#10;Zi08Zy7szlZmFfLfMwA/mJ6l2Hm1YvnIh6V8mF11GtrfBdnRmGDcBPZ9lRtYBAB2LE//+8kfXgzC&#10;LK9WSEOmW5M4e4BFtgxmDcBxzZL0JlRlDUXD030NdFsboJ2PYpXubPkYqOb/sTIMB1pV2Pcof9oI&#10;hGJ2pGry/i7QGJ1XEVCoiAxK3WE1j4FH+3h3sKd+zyrPH7fXe/qc6jyLgGsFXEX2Cwrg2g0N8Fxg&#10;hvtq6VAnNi0rbkYuhPA9jkLX+koOm1RvZqMBDav9TDDP2xo8lvsUZbkwcYNrJw68VApU/FlnpqqB&#10;lH+e8XPosd5VWgjq1SpC2AysgUwrPp7IFhEYJRl3ySRQ0xrjGWBRAwDVo0X2MqwGVDWOGqbwPsyM&#10;RMVafepJo/6Bh127wVwcDP4ZUB/V/gwKM2tWEcaqlZmTLohsbFerrBPUGfTJd4sUlNyzqBpvqd+C&#10;/TXKq7M0q0Sns+JaCSURoXHXkz2R3dS5xDhOpEabv2NeFK47Gx+ue5UFow9lxl5c6rSHKtyA9xTl&#10;c+21VhWKuBZwagsJs/XX12ACO1ny9/e3AfHJrJ7FrnJZMbOzXlbO06w2a7erFDv6e7zf7xGy7Xvm&#10;nfnQ9tfsNnz4PXsIdESMUZZdTk5gFbOlY8ISDiCdqEDmJ1thVRtEA6Zov2LrN6UeVDXgpIymvX4+&#10;x2bFlybP7d0zGPtr5CEn0FnPDqiWD+gD8Dm3HhibVsXAkfPI6YpIgmzz5P/dMy/9Hvp1dPwI+x1/&#10;hlhx4j2XGh7zs6rs1ZlMfJ+Hl/3582eq8ZDQ/JRNwapIXj9Rnl2UARTZkDN+FlmMKocHNZhH3Mm/&#10;Nyof/zHwfhdeEx1YO5925bWFxeECFlOYk3XpUgvOyPIispyXgYQnX+2oqFFMxgj4VT7MGHiIsguV&#10;Ks9sL/95l94oJq2aOCm7I/TEQ0aGTrfXIW8Riydq/CP7kyc2d3RvGOBBf0d8OPh7OdtKhRwxeyEq&#10;dj5luzwyMsS1VNdWDabQ7wt/zqfk6AG3GyioIucTZniUMB4dbLsAtEiyyyB/dN8jBpP679HnV+xu&#10;NZyJ/D7VAcJWKpEdRQTcdsWSAAAgAElEQVTiR/6aqumM9u2IvaeCiJnZgECZ7yOJ2FwYKJRTC1hL&#10;fq42GlwrQlNqBeOQ0dpgIbzyYaWWMRiwkkKpMn5vZx5GIFRjKjSWMOesqKYzClxD5iGrv5SCYzd8&#10;QTki/p2a6HOjx8UAqsrmPal7xtb5OfIizGWKtZq0MGCZvQoAu9dnGjYorfhLoa2RApeZkRBJsH1v&#10;fr2+rZRrNPXNc7NJjpOl5qv9agVvdVvQUpsdT/WgxboolsZ7VM92aOzlnLKlI5tX+Au7tRMEc8rW&#10;3qWHKpYr9F2vAfGhk9oHWI9nEV6b2S7ugprGZMBzxBSPrNCaP3mxWpOl2rxZ8Zq5nUHkVa9Yl7fF&#10;TpUs113oJjLH5iHVzW4aH8zqtqFUNYrKKFIA83J2dPZUC+68mYbWLR15wFBKtYTnbdL3KqVk5URr&#10;oWs8z87yy/loa5vva+nNfHsohhVW6gCmApz5jECZL1t2DdawxcoYVetHNVMECHADtT5DHSnOzZKg&#10;NmRjYup68zrUtilbqcWOrlYZQEn3wk+3jshK7WqWcg3FmSWzq56w1oQkP7Vg2uPIjWE5Gt4kn5d7&#10;/ZXeuFc7z/cNdl80rIWGX5EfDn99S5by0V3HgDVbbwWNKzocmMgph73e9AxZt4PqDMJ05LHwx9G/&#10;hBW2Mz51kqzbo+Uj34AFsnV7YB96fN9n1T2kpjiJ9nz13zl6uDZ68UfBiKpuUr3PJzV/NHzAM+fJ&#10;JhWHmupnP1G0q+wPxYbnZ//J/uYTIsaMBfSVkeqiIFKgS9tfjrFOVQCxUpsqBWIUbOjA3WpJUeW9&#10;5P4jslqVw98x4E5wHNzr26oP7i+wejSpuky52vHK/XfreH5qRa9sAJhzPxNL7YzfmwVf+2fgDIlU&#10;s7R1RaIH14YqQPb+ndoZ7yvzele/M1mNa6YJu6glZK5idlDORwfAm9rIrWLuoV8ewOpZrnYWWLPy&#10;bOh9tWItvPU4DjuS2WWl28K17/9XZ1hb57JcvZZqgbTdEuZqJvj1qvZzva1abV743Rd/eNrn/hrn&#10;ad9/vsc+llIawLqy8kVCHw8smS3uNdh5nna8sl09s6bWallcd75v6r2X5wbwPK+ZpM3ZwPzqFDpb&#10;axvntXq938d8sPBA1jW1Z2dmCIdPlq1cdfSHo34uNp3vyWojT6Qyzq+cdPB0RNpifBMH7z7wcSWg&#10;1yxTr5vTGIK56mNnmY21Ej43vh6U/eyoh4pbBZkkl5Vy0XAljVwAt3dq5J5rCnX+/v6GZ/H+/JhH&#10;qDAZHvREdc+K1bC9aRprB/tbJofw0MvtjnZEY6VWVurpSwyl0IYwIp7+n8B7/pDO6o0mp5Esym8W&#10;ymEVaD8VD6UKQD8vcle2VVETIWa8+OJGuYWDopG1RzSgwEMGJW0IKkcAvWLtcYPNYIZiIikZkj8c&#10;X19fiy8pTtYWaRYVhHy/1eT+SYqtCudIhhgxHqIgigiU4+LzPE/7/f2dQo4Vm9s3UE4yVw0bejsz&#10;4PYUFrT7+aigQbDBnyFfty7RjlhlO4/ZmM1mkimvwpkiOWmkSogapOiaq2wLLKaZZaCk12o6qpQZ&#10;u3vGU1n+XDx8QKWROvB3qovdsEMNFiI2005ZoQYjag8tIgDKwZzsPnTTpAGe/y4VbtK8dAfXWF1C&#10;8iJPfdynUeXF1gscEKxS5Hmwq7w8cUi2Y4RH8jlu9FTDGYHaXHyr50vvc7Gsfi68a2h9wQX+kx0Z&#10;snV2xdWOkcfgdGTdswCAZrO8PuWuPigTG1Oxw3i9j0BGoTjj89ElxKVWO6/LXq9ef3TQnxkgYz1Y&#10;leo4B90qDHnYSxPXv/JijvY9tAzcraPxDFzFUjp0Ezz3N3+TFZrCz8B/580My75nFh/uiVUy+EIQ&#10;UpxLfM13A2sHRSo0o+3+psGYy3k9481fP2hW2hCHvZlvBrFbEPl78ACg3ka8QICp232LiQH4zPvZ&#10;xftQASacAuOimnk3POXPp9Y4q7uYDFHKzNIb3+lo4P15nbLmdSZ5a7LyyDu4we773Mkpj2wB+tDj&#10;vs5Bjw04m+zhgvPdLakG8GyrJdisnrp/5vV6NQuGOocDZ2aWFQxU1oBzzkf3778WZYd/p5RBTi7q&#10;XVzb4xkE68/ruqwCwDOtk3pv7DP7Ni1rvz23ZfHEdws+DpePiBH8LDGo/cke96QuwHsV5UlF5C0c&#10;oPGerGT5bPkYKQO4JlV1YlSbcf+66rRs7Hm4jJTdXFRncKbTzjZDscG5fyndf1xdh2gYE1nnPCkJ&#10;IzXhbM3wIvWXVqV4/mAD/S673ted6WCz4mYaHqS6JcLNw7k1GNftN1K2rTXJek90kGM4UBGMeEUi&#10;cnLabTe272mmQdLwOa9LH1NqHw76/6c6Qk1rmT/Lz++P/fnXv8Ze+/49h+VNrdVex5clM/vr59fM&#10;sp1XseP1ZbWD/e/f33HGlH7OXKW02JY7QMpqbZjb1+trhKRmsBtVIK0P4B38TinZv//9b8pyWQHT&#10;67rsfb4n8PK2bzkllhERYRXBFZWsEhuhNc8ZjW1v86HmdNyG+xdaOI0/pARrhvEK5wXkO+PBz9SH&#10;3J7bJi9Jh48ihoU80MJa3bGqgxRZbPkX2VU7RuShvsyIn3pPMzteh1Wb++A5kFUr/G/cclWstPe8&#10;JHnUyWeIx0Wk37U+5LOoLr0vX2evH5icjLUkniPRtVKvvcUghfJr6oP64PAfBe/dZ21XhCuwfgcw&#10;KHniLqhlx6zni8FeRSgXZwY83xy10TAY9gSkceirOoC9uMIwCXyImUn5iS0Nfz4cTkTFmQKwouA6&#10;DCNBoGwn24xUGbthz44Vw0AOM2UW6aVYOxwQGcmlPynsEZxFO4cI7Nr6LX8QShflAUSMIQ7nVBK0&#10;6HnF9eybHmcOfMISHxtOt3pyuSMCUeo1lHw/kpsqqV00kfUCEBnLkQxwJ+2MJKvY6LKEXeU/RLJ2&#10;pUR4GrBqxmts98LXne9J9J0XOS3INv05mMBgAoT4+0bfXa0hxfJR50AkbY4KPCxCcK9kv9NdcxnZ&#10;6+xyQBTjAPcRLM59OOf2FypDZCdFVoHk0UCLGXE8xFFFmFtXReF8yrblSbW0/n0ZjI6UEnip10Es&#10;8KaFB9UaoMrSxkSBkmq/stwj0NLqR66CHsvoOPZDDV4b//rXv8b9f7Jvc3LFJ68deZqnnJqaoA8j&#10;2Hn/CezY7VO7/YUtQpR6KfKyj/Z+Zhgpj3lVh6q6cy6N0xTmPN0T80YG7MQG4JmnwSbuYaUUpx7L&#10;Ybvy3VyAeEvD856HA2jZpM7/KF9E+eQjkyx6bneN7g5Awj2f6/RxT6GWvz+XTV7XKPkuJS37fVQD&#10;qkyYmaBRJlbi/VpoZ6NtWPB1diFlzpR/qoGmZ6YrkKJzUvZWwMZHYAeHFxEpRg+1tNqW14nKpZjO&#10;iBJZEabhzRypdHZrN1LVqM+uQmUjVaaqr7HnY8sjzrWRAerCh3fXj/LvYK8b9dCfKgdU/bq7XtHA&#10;QPXUWJ/xuuB1HAPgaRrm7Pp1V0Lxz+++Y1QDRNZp0TBGqajV+acwFVROObB6W+G+Jq/28R5HkkMk&#10;RUyMngMPicR///393eY2PVkwKTYtk2TwjOHrhtaxEVs36omS1zXce9W276jvUavZ6/VlPz8/dpVi&#10;P79vS/noHt3Z3udp6Tj6z/za//7vvy2lbOf7MrOWdXT9dgXh+xyqsHsLvge2GNTp//v5+ZnONKWM&#10;VUQ4tPtaM4iIHGOrk0E0oFT3WKsv0mL1xrke/GzxXnFdl51EIPBr5MCwItcxON2GUF8yjwevA/fD&#10;rgqv5e4/cB9H4H5Y0dRzJSOTrQvncprZCH7F3Dq+lj8/P8v7I17D+w32RGofcPKClabswSEV52zm&#10;nML+gdeJP6O/v79yUOrPsaoNIoUP1go46IjyNH3w6GSg6yqSQKSI1H5uK2JyROxShNNhxWU6SLmU&#10;asfxD3ve55QX0IN9vyKvaMW29o1HFVAMDvhNZebHtFmQbEsx0nFBIONGsS4RGNkxLiJGjNq8fBHz&#10;gowC5LZsN3sOvWyy/RIWVFxEYqMTHXro88nfi9UAyjcfH2aVN8DX7cnuZcfQV8WvumfctPLhr9gt&#10;2Pj5OsWCapd4roZbyJ7HoQjaXEQTPTy0/XfxIInWrfKexM+G6g+1IStmrNpcVbCnAk0iBiZfnwhw&#10;UUC3/z5Omnm9oBVFpEyIwIyd51/E1sIGJdr/FrDF9nZNyrprx3ZWyhxV3EZ7SztkjuU5VT6Ybd/R&#10;LN/dgDPa2yJJpmquPmGIIEPJD3ilAMB9K2r0eW+P9mq1Tnl/4MAcbGBcQaWewU9tyDhbIMo5YTsR&#10;ln0OqS2xvfEcUI1aVESqZ4GBk/t73zLO45hrFMVi3HkC4zns18Pt6QaDt5Y7E82tb2Bt8Z5Zah3y&#10;Uwf4KwSiRes0Cqt2xZgPQdXgXQ3/uTGJ7M52nvSpW4HI4rXbiUy4n612LjuLCWU3+KTWewpTVHto&#10;BExF4H3krX2HKt6NjA9lqsP2aBnQQXwMRfNmSQ4T6209YukmAV5upeKMwXpMwNOw0Us2GNHerDgw&#10;mz94LqIzednjqn3MOo3WQWQD4u/l1gVTIHbOli6bANH7XlW5TtBWKjoXMQQOVR2qlmlA+dUAlqYd&#10;s2LVXstzjIqQFH5vOVAtdY6FnfxhVlLVGCiJ/zFphffh2UdWZxDdAZx1DIGeehNFdODg9HAgkO9v&#10;489V8b3N8nLvrqtlgKh1hiD2UwYHfh48y9SwZKcWZoIPv7aS4vO5xbZuPFBXpAgFXqlzRgG9u55F&#10;fQ/VT0V5VoqhHZ0LEViiPitiDVH4evR6eHZ/SkRSuQtPBLaoBtudRXz90PZkDk8tPbB1ttaLaq/d&#10;kAGOcHH/W03DeX5RlhReV84m4DUQZb/sVNhMOMHvjrkhnEnYGO7XKFmm57ncajruOW9bkGZJ9ufP&#10;v7pdztENE5Nd52kpNdb7eV125Ffztr8ac/x9dhA63ZZgDurVzgivxZUBOtvFhyasWMG+FnPvFACZ&#10;knvrN5VHPrKd59vMkhws+9nQfn3OaWoWNrM6spRi39/fU0/FtfwTYW8oswhARnvIHbaj9nZXJLyO&#10;L4nDIYA+PXfNe3VSgzVGemOrm6+PXJsj05Hs/C0LRsi2X6oeUtbNqD6InBdYqcX7ooPXjHnws/P+&#10;6y0VmHdNuzLud/v5zn2CseMpSLfjv1hvFxFKGw3pOPzdBwhoebirU5VDw84qnr/P5KJiJtXv46zM&#10;ZqVe/zB4Dw0iA9AYIMIMxZ3cQBVsDFbvPNa9GHU5CYcqqouvLrxi13NIWjQ4iPykIzYGbrQImqti&#10;ixe9ejBU4E8UrLRjWPj3Q2k0FgjKUx83GAbN2cOfGYwoZ0b5DzcLu3C4aCii7u8TiK6KTxUG4pNQ&#10;BEhwuBQdGsqHkQtPDJpFeaDy4eIAH5ZcRWEd/toOAKH1lSpK1TQ8AgzVc6o2M2SN7pqm6H3VQYzP&#10;lWLKquvu947XXqR2UPdw50PKtjPsv4+HOMo/d0yuT8BsVcioEKBEoKNSQvA9uK5r+AzXKsBe2Bem&#10;tWxVAutskbIDgJiRhUPYaOij0t25cOKiOPJiZ/AhCsVhyzMGitgmLmISY/AgDz5xz96xqKMQOeVt&#10;q0AHBm54LWCAKAcJR4XQE1C4a7IRnGjvp22GmDGBg6bouvA9wvP/llNr+61kR89UeA2A259ptTYz&#10;1UqKSc1FMRfj2LCx56xiKe8Y90rOXmsdHu5P+UBmZrOJ/70h7Pb6e2jWvGoViM3PKg/Vo4GPUg5+&#10;olZU78OWh7xeitkIQc0jVPDaAtjju+b0MfA9rSNfGx2olmwrv7dd5eEqgYh9rJi/rDzaKd6iPfwp&#10;I+YplFOFIvreg8FryLxvmQBZgNSrzZ/vydEaaEqfKgGH5qPbr3eXPlcBfmED+cl5NzXKNfjvm3M/&#10;ifqA17Rm/M/A/VJrwfCn2Mp4jli9fP8jJYF6RivWDdXzCVZwr32nNAYlIeN2k2EVAfaKDRjlfXzS&#10;xzAoiTarESNd7QeK5f+kFsJeXhHHol40UjSrz8TAj3VPdg7qw8+CQ4r2zF9jAFl8iJV0IDJnDkWq&#10;/6W3E2cU1jRPQODuDIme6ahG3/WqCttgq7NaLbAtrAv2EJGxpgFeYHGWcprAYGUXuvTAtVi2Zll2&#10;nZf913/9VyME9N3G80TcizwiYERkB8xp4lrXnw0kwg2w3OpSc6t96QbAzX57qCz2/sVsgPLXddlV&#10;as9MeVmyw67r3T3v70yaSoPvWvz7p8V+zBdrU/H54OaC2vS2satIHunfc+wtiMtNe0QB9nq1enUf&#10;eLc47FkVpd72ffc6y/33Z1Wlk2CHjd+GQLRTL/mwwu2J7v1CWwBivbAMJv3zlRWfwdc+z3PNUxvW&#10;JjYsixp56W2lrrV5qWUhIasQZF+fmGXJ6iPGMrl/ZAIVqmJQocLWsozbXVcd9jx8Te7a4ZrwMOz3&#10;WU3gvdDAakWwNgP3nFvp1wffZ4cB8aAwOp/VuchkUR6GYfYY3gNFRg57NDqD2Y7wHwXv2WMOpzT8&#10;M+qg40Jo56nH4Dm/H3tYRnItVazgTVcBtgq0VgGuyECPGtunRuaJFRbJkdTEfpHxK4ZUAJK6dU8U&#10;2obfAQvMaCihmJVRYx1JRndMdZY07aZ4EXixA0Q9CEQBW76Zq99HqxD2meYhD0sBVWGopL94vRA4&#10;Y4sHHrbxtWNmhvqMioGrwF+eEDPApp4LBYZEYceKvaTWEg9aVKMYrSU+JCMAYecRrXz+I8Aieqai&#10;gUMEwj41hFjsYrCxrxEMNI7A4FWZkYd/OD8jmaTh0XriUBeV+6DumReD+F2inARmgH/ivf40LFEZ&#10;Lwws7hjfkZJLWU4wyK4YJWra/8R8VMHQSpmigtKQ1cfPZGTlFjGkIzk971O4hs7rbA294VnfgiFR&#10;dfTkax5dr91AUZ0f92czaICKtNvA7x0V0Hwu42t5raFsBdS5Hw2l+TuwCmu+hzcoXVMdf979j0N5&#10;o71y/rv9OlE2XE/7oQIJd0CKaiiUFR/LcRF4YmJGCErj5ys1uC4Vgulm0JkHNGroG/pqPtgY8NqO&#10;wNfxHnUGKRVLmdd6GASc7qBSG4BGkcAVDnHX8HBbhl8Tc1SsR7Wm7t/dD3oicEkxpdVAOAq9j4ab&#10;9/s2dQUz45vFld3ZCdWDutOiNJvPHgHcdwnIAIPMmqlC9wPG4FUGTflZiTJddkA17oUITOZsoMYw&#10;UkzUx4HYLuuCyQJKDcz2VZGaadf/RcMrNdiPakD/522bcmxJHqzQjML3lGrBLVqQXRuB2CtjF+wB&#10;rsYAfVJ8pozgdN/zrjLybCIW/hPDc3qWSh3vowgrUU2wY/E/EW3+jkXqE9A51ZEpWUmibzaTgeRR&#10;j+GKqhKx86vOhFB1nYdON2JDsmyHlVrt3z9/2dfra5x/Y7BY09jDmFXMimVVv3I4KzOKmaVeUzDc&#10;Kmn4qrfsuxs8v2oZJL5hz5bvvvb9vjpBo13zv/76Ga87gkut2lXKCFxFRVgSfW0t7XkoYNky4zQ2&#10;gfNcP/IZE2E97WddJWq3wqkuR4MghazqDrRKyVM+gbbr5OfFf/71etmf729LOdv//M//9P/2NTHB&#10;2e4az6ZleExnhLPSXUnsawoHOnXM++bh7dfXl5V6SZUSq4UV9scZe0qdooazqtb113SVnRORlEJR&#10;K7xXVjqrqDjPU9l83WvChlL8DpavEDg/4wRYP7K6P8KFfZgw27peZpaCnlgP+Bkr4Fob7Y14z/br&#10;rWzZl3NIKNmeyG3/MXj/5AkapbMz+3QnEVPsGtWs7cLHosNzF9ipvIeYcR951e2CJHdgAU+adtO2&#10;iLEdBcYwI2RXLOBDzu+hgLena6jutSocFbjITC7lVayawcgKQfkz4n2O2PA5p21WQcTqV8+FYvzu&#10;hinK6xE3R55wqqmjb3oIzHKzz6yXyBPT14D7WO/WRNT4czPHjWN0TZW6J2JQ4QGNz5Oy7+IJ75M/&#10;vBou7Pa8J8sSBdzi8BCvi1LhRIPPKKdCqUmw2W5SybMzCNMIQ0Tv2wpYUu1BnChJxZmxZrzmpbnW&#10;YGK2215AX0Nm0URMKPUsRoOBJ8Y/N6pP1j3cUCIosMtlUI3/kxdpZEekGr7tXuVgUGrF+lVKuxc5&#10;A4sT6vfamUJ2gyifsMeiwEqVN8CyagejlvOuVHt139CrXIv11ydg5Y50sAsoQl/r48hh1gCr1aIi&#10;nNVsT+ceW3GgVyoDvmp9lnL7qnJ+gDMdncHlIN5Sf0DzZLVYuVrD7rw6DBMewOxmjaPd1vx5YwVB&#10;5JHM4ZUT6/2hvlWDKmQ97Sz1dgBvw0aS/E7ju927pF3lkmy0qAlWthQhYP6gEOW9YpEqw/DlvK7J&#10;qkcy35OzB2FIMZqpvFVTRJZy93VwgKWBhaVcMFyLAfLqHvGQSXD/7DrEH8/wCJWs3Toht4C7DqKw&#10;ymRnRaka4cE4Tt0atMBelnqsda2TysP3w/Yo1nFwe/CeEVt3Bn9uVvO9X7R9pFwA+LmlRFrrE6w1&#10;lXo1AogjX/Hma48DLNiv8m2oM6yLPC9i7IlpAgpqLUvPx3ZrUbi3sglcnplaBFv2tr5KUF/dFmqp&#10;D1f6PprT+O5ZEDnM2jnX1luvt7PuzVR+DdfY+P2dMcvghdoPVK8Z/b2DwWj/wHXtmsOQRt6C36ff&#10;319LR7Kvr9dEnlP7zRNonrrFWap4poOHukGe0/jdND0jS015y2H6vtIDL2GfcaZy3/2DQZ315/gG&#10;zN1OpR8ggxmNaw33q8heVflhr71Pim1pLQPojEzsvt77QOSuQ8yu87LX67DjeNnreFnpNiTplXtG&#10;hz/HPRi83+9IPRGdT6xG4eHfqF1rq33c8z5ZsrOeYFWWRzDsyCfKDdiuVzJL2Uo1K+fVXucqdpVi&#10;//7fX/vv//5v+/n9tffvad/f32M/HHti73WOwz+HP4fJylU1lpNmVm4DY7E3bkMxvxGXkz1oiFh9&#10;IJ5Sr0HyPTDv583U/aWx9B6sQG1i8w9lQnKv+JYPU2DPMzE8XIDtToz4+v5uqobfX/vz50/3UH/f&#10;52tOXWHY2fF1JAiM9/Rzcyhozffstpde5bKafJiXWy2Lh6KVMchvn/G6h9uWZB6jHLIFGX+Mgypw&#10;NwLtUTUc2eQyQZHrZiQr4Puxxc5Qm4zhUxoDlFbZ2lDItfPvaqHLyezIx8QwTxXqL1udVXAAweSu&#10;G6x3DKt/x3IrYvns9rBat4picibXzf7sOAaGJEd8ze/vb9kvLnksQa7cE/HuPwbvI5BYFaFPTTpe&#10;FOXnrfzYZ0/Da5kWKW8/npzHh5RmuvP0cscuQOCd5RYc8sfXRAUr7oYSLMNRYEz0WmphRcW1fx9k&#10;Mi4sh+D6KFnkDtxScktuoBGUZXkONwo7mX0U8sXXTGURRAXQpwwU1cRF770rvhT4FoEHikEXKTci&#10;9iEOAhToEQ03+PsjkMKJ5wz4q2KeWY0ru8eWQ4aDYZlZ/J8MMHdgMO5dUqYrwDxfE+hnuQNVImXA&#10;ypK/fw4tmPCeXb2ZfX0dJCG8wfrJriDlZbA2GvZosDk10/efFRMoZx/sJClB8+HUX3/9tXiMR7Yx&#10;uE5wWKka8mjQyGw8tsf5xNM5Ao4+WW+78Gy1j6rrxmt+uocV+oNeZN1Bhmkwu9pnuZkGOeUlE+Bp&#10;yBUNSThYdGnKi2bG1Q5Q1VKmRlwpej4pjiLWa2xFVgEAm1kkfH4qwEftpbvPwowOB9juc7tazus6&#10;vt87B36NJLEHf34vsKUHcW1A6ev16s1OV01c7Z7lI09Bd6VUSzlmJM/f2f9ub0f36bAq2pOVOmzH&#10;fF4YnJtB6nJewHaYTNdi98+kLXs7AjV43XOjoOp3bij4O0l7GfDj9z/fDVJdwsRTzlaH/J+G9GLv&#10;Zam0N45cD977uYO75wDjlIpoPVfryBnAu5CsfWallrHBVYemVYyduXnEGubRlzoB4GIDRemohGZC&#10;juvhgJqwzFhJOhkURLAWx42tE1BYp0muhQpB7PGeyB/x/nwDga/XEeyVUOflIyBhkKXhwtYrIes5&#10;Cprna1n7wDus2e7LOa89AMHO67LUWbqvfASEiF6b+VBmfN9j+i48IE0ioyWqURVTlIccKPvfD8pX&#10;G5aoFxv1ajnHZ3Q27HEcVnsdt9vro1wq7qOcYez7Rurgs1VbAOhBijqSAJDu4aEPuHyY43ZTY5DT&#10;X5/L4rWHT0MJjozfRGxr7NNUSG8Giy1UjOwIfvegQQzBjQkNdSgqxmf3gaE1j2ofJha7zCD3cBSd&#10;I0NkQG6yTvc17RYcKmuIryOrZ2ptwwS/pv49c8rAFK8DnH2/70HT71nHQPGuwRqQ3Gxc2p9//vqx&#10;chU73+c6aPdaF+yD7z5lPgP/+uuvwVx2wNTXZAP/V3shtoyJGO6l4pCmjswe3jEdhE0AuC8WYfRc&#10;H90eJOVsqbSeofIA4YF0NM5Hsl2+/f5n5cFYq3bbk9SIhAd2hZ2Hb+flNjkH2MMWsBqc6y8H7v1L&#10;IdErComP8FBVJ+xIYNHQCvEDBL8VxqMwovZVylKPYP3T1lWl2tQmBVC2nrOU7xrJ99aUbOTSFCcr&#10;2p2jw3UqYr5Rn3vbN90DAScesY++IlBHVqNzWPeMMzPhVWG+aDdkH/Tq/zjzPpoQIPAUFTkRa1t5&#10;pUfhlOpw52CG6BBSwK1qYBiYcVmfluVqH1kO7VPBBGw1oZh2ih0dNQNKbo+F1k4twOGyUcgQM9m8&#10;uHLrDW6mVNG6Y6oqGSdPHf0+cHjTE8ippmBqvaLtQgTw+LV1+5zv728IwDApF9+x9Ln4ZMkrb7Cf&#10;sDAVoB6FZkXPLR8IeG14UKJsPSLATD3b0XrA6zKAwk2I0c7yQoVLPcnXIyA3Yj+zJ5tSe6j1yQc0&#10;N5C830XWYmoIxHtrxOhWQ4Bo/+Wh45MKgMEMlDmifO4GgHNjt9Qi99nf398l0Hy3jnbsAxXkzczr&#10;yI/0k8P2CUCOQuiZ/r0AACAASURBVEI/UQQoRVj033cDivHPqhk/Eev8OPLEQInyGtSQkv+7ejYY&#10;FFAF18R2owBYZkurYaKy1VL7vdoXOD8BVSOqoGN7hWidcpGo9oKIHeK/y0qvyL4qWLUhO3u3x3JG&#10;w2iQWjXfCumrDIZpFKAXWw4latZm5lJECNjVY6q29HpSqc3Qr5lJBlGto5R/OwbbJ9f6qcZWZ6hi&#10;Pqt9PVIn+bA9Cv1dwE1ohuZe4pqCu7TvuskhnfqdeWidhsqLFbo78oEByC0HddUWD+xdBhXacLCE&#10;nskrkU/6qpDZB4BGap9oreOabkCoVpZGCqCcs9VUwhpIsbzVa+xUvLcab+5v1ICYmf+alDIrnA4z&#10;qzTUVteT+zZltaSU4E9ZI7s139ikh7RzLKU09nJdw6Od0a/y1VR95vff9zwEd3fDUFa3KQCfzyoF&#10;IEWWkiNfqc51Us7ZylXD5+lpYLkb1u8CzacAQtNe7NdVFuCRLd/W2qIEZ8Y8G4usFfFaei2MyvIR&#10;Mmra11/1FcMaR9Ro2pruHoahpQ4rHBRoyGtLBYdyLeg/49Y1apDO938C44ot+BGvoWLV3tcN2r/f&#10;p52l9N5kVu+93+/+72kQhLBPYcvZHc6CVnCoesdsRIUhsPUq5yXhtboHcLOFx+7ZYeve1d1BM8qT&#10;eS+35iIywUg9i46P+TVm6+bUmfYXZF2pgYbqRyL1pudW+dpO6SYbONY1MeLBqoZteZ+s9pTNcEQY&#10;Vnsw22j6z+Kwkx1Qolp0sd8TNQ9ivj4wdK/+8d1KservU/uQHK9LrZbBEnK+FvcgaCi+wP5I2c4t&#10;AcDAvPfP7ZZI7OhwHHmx5nGmP95PHiDwNVGDDsYZOPQ2UsX94+A9M11UGES0YapCn32yuUnC0IJp&#10;ogcHFCdbR/7hDCZx8A7eUF+Yvvmqxf50gXd+Rqp4VgX2U7EX+TZz+GLEyomASZ7Y4v1hQMBZsMii&#10;VvZI+DoYMmmBJFT56CsPSQz4iHx9FVipJp47EG9i1gBrQEmDn9izqulEYDpihGOj4we5D1D4MFVA&#10;Kxc56nBG8AgLE5TRqgFKBPYogIfvowKr1ZpVwZ1KQhWxolilsRsC7Lyud2C2AvyiLAaWLD/lZChQ&#10;FRn1u8OeiyUM69qBAQr0i5j9WMQsnz+jd/Ft6eHFEbIonPyBjTY+p77XTBNtMQiJAPYocJEDbtRe&#10;EgGLO/B3NxCKfEcVKBcFJiugN8pReXo+Z7azYntfdl7vm6lpZuf1GzJGomdHnTPRwDUCUNTzxYq8&#10;JwXALoxOqS6Ubcd6TWsI/kfhhjv7JwYv/Uyb80vSJOl8sgZ8Ukk+DZJ2KpNoWMIAOf53/NxrlkJ8&#10;fViFpYANZohiM6MY7NjcKpJJlO+zAzs/ubaRPzOvNyaS7AaKkVVjtCdE1i3RoB4bR66RsqUle6cF&#10;vMZe+lgDsd0Rh95jAzmf6WVSvSiVlN6TPsuomVn3gZ2mpWlgzT0RZw9FA8KQLRxYWbKkW60t1Sc1&#10;gGgNhPt07Ub3j9dKlHEVqdOcYYrX2FmXKqD0FqukIPCyvR57CasBHedI7cAXPPee+sKdYnbtufOw&#10;TuGBwQj2LBXY2WksYz43+L1RKe73Bp9fB/siC53I8lQB85HaMCJGJLCcqdXsyC+qk8sEmig1s1Iq&#10;cnD9U7+mMI1x7el+tJ4mLfaYTwO0anUw1Ke9rFZL+XjMg2BiCoNH0dpSn23Jtgr2Hv78zjpudovX&#10;ulaB7IkWGMrmbndvmCmLIaDel6pnrHS16PE6ukVoGf7x1/u6FSX+HNdi53WOz52Ol5WU7X2+b+Nz&#10;6B18D7muWT2tSKt8v/DscjWJkbLE+33VuyjipLLd5UFpC9Wd/dYVyY9rAM8bc494DHOVGBDZoHIN&#10;E5EJ+Nn1fUiFhOLPLiGzQjnEexq+lr8GOzZ4ner99rQmRWajIlsoED3KNVM5MlGwuA95EEv6/v5e&#10;sExXDvn1VxmW+Jl5XeFzyyReHqigekcNJCw7pjefs0ejy5tZs4y7baPmDK2oHsopW8pD5zTZBO7y&#10;hNSQ1D/T6/Ua7hPR0BnxUM9N8GH41ONCYG2Uj/SPgvfsOcQHDU9jdhYPqvlmuYlvhghKsnwu8ox+&#10;shvAz4GbpSrUVAApA8U71umURh4EyUXAsWJtMGMiAhcUkKM81yPWE/pn8aE+WCE00VPXOAoljYoP&#10;nlz5eyjQ9wk4w0kxgwoRwPEULMnv6+sn8s9XABxuiPwdVGGpQC2fxnuiOH7H6Br7M6ruiTo0+Prt&#10;gtWiJlENPhRIEG1aeIAiCKOeCx707UJXHQBeJP2BL3S0ye/YzjvgNAokVrJjNZ1VG7+Sf3GBuEjN&#10;LE3evNFghwtDB8I4ODZ81quF14X3aQx+iUJx1MCTG5incDDeS3cKBmwSGcDz5wMn88wEiEK0d5ZW&#10;TwzUJ6CZQe/d84kSaVdGsCTbC/HFCzNoJncWP1EoIKtFFECu7s/tDzGzvNQzG7FYnvbdqAGf78Ea&#10;lqiYQpFKbDfI3rG31V70NIyMv/einN6CD/h3bBk4f5+yqMuU2iceDtQwUBABflxH5/neZi2pOgjr&#10;HmXbyM8WF+0hGwjqPD6rdkMi3n/5/N7d70jxwcqR3SAnUrBgfacsNhhUGXVd96BXIfERq0zVN5yD&#10;NRim9QbiVZOsgOLSKYgpGtKHw7p0e1nzGS/qGGyu1XOoavoIhHA/Y7YUimprNVCez47PB3QzwFcH&#10;a//9PgHczJClkeGzpQnk1MB9ks+5q1yVjdLURxZtpec1CxKOIhLUkxqUe7LxnFuci/WJZVt0xisG&#10;vf8ZCRxR6F7Ug6FvPIKf2POra/A0RFRkucjWdXemKMsEJFyocF/26FdZHZ+yciOlsxz8WrLLYiJC&#10;RHJSHspNSZFCew0kOCq13qQMFANTHtQtvVKq5KcfqBW6rZjbiqjcvdTtf3ZKTvV8KEzGzxOuvaN+&#10;2ln0V4EesGd/FL82OXXLGxvZDL/vd/9eZqledl3FXq8v+32f3Vu+Dc0a6J+aExIwcRkj4++shtP3&#10;WXsPprwnisLQeejG1wuvjbKWZgJtRLjwfzoQ/OfPn6VwxNf3/aOUm6QV2c0msHVyEtid66LVhrl7&#10;r9yBvmXBYtCqZGfDrbBDNfRXOFRyDxiqddR+w3su10s4VEVyoqqZ1dnAewmfG2owjddmZ9nL/69c&#10;RXhPPF7HyOnIQX/TyHsvmXE5DVBysksEMLPy2PegoZZwy9iznyO9O5zX4G0LxQNQzmZkHEsprR37&#10;9f/3YRDaZrJ//t+xdf1b4D0vbmS7YwGFIPsTeKLAdRU+wz5OqpllmRA3WsoDzV/z6+tr8mXExorB&#10;PJxuMTitDnz1MIReiQ8e3k8g4c5/WYX/7a4PvhZOy6NBAEvCou+ppLQ87MDP7Jscp1yzPDcCKXCT&#10;wk1SybY+nYApCTcCUAqIiIKdVMhXZNvjh/j39/f4/njAa/VEnQK61CaPa5eZKYqFHTFD1f/Qyx0P&#10;CAaW1WR69ZUucsCxO+AUIIsFzW6IsQPuIxuuJ8DrE2B5J4uN8hBUQ8EMeTkYEsCVmi7zc+7Do2U/&#10;EeoIM7OrltCOAe9h5KUagaWK0aw+d+Rdj7+PQwNlV6XUH2qYi8yNpQAhVmnIeuYw9+7FWh6AZiVJ&#10;jobQfO6UybLF5DlwXUXa3SlPwac8Bi9ifU9TA/IokGw9J+kcSibtVHZZN/bhtVUWbz7waKBkXZrk&#10;iHG0C8NVNhTooehMkNKDhdX6/0+CkDDwTjWcvJ4/GQxEtkOsuNR1ov+uZoN50CYGU/oj9PX1NZE+&#10;PmHDc8gdgvPf39+T8oGHeAWk22pwF4WKM8C8A9yigOodq2hnFaT8cXl/5LphZzc1asWrhASUWlZ7&#10;KLZH3CkB2FpmBhvS1tqGr68z0VRGOjLsJeg+WJ05DMz8JFg+AgiRwa5Ah6/jJdc02/epPXitTY4F&#10;wI3qGvSYTckG6/hWbaWRXVOK719oFdFUXPe9S9NzywQxBEu49vA6WOUxrBZIur5yewG0ZvDr5fap&#10;u2ydyMY0GoztamY1bLnAG3tHLlN7LhMOGGCIwMXdcDBSSuzYjbu6PKq1GRtQ6j4fwmCGntpfn9Q+&#10;WDfhPqhJXY0gwLVhG2al0DJDKoststHS15HXzc527A7e1RaBkeIbw+J5IKJIagVUtYpMgD1DpERW&#10;1q2IyUQKMLU+mVjkFn6jlj2L1R5Oy+fHIFrmPLzuLVU7r5Yl9Pv7nupnt8jJOVu9yhJ0H5Gw1DWI&#10;AqFvrOnOmGozasRRbjtC1SOr4a8JVrSqU/CzO2j/9fW1WNmoQf5x5J4fIHL+/Oc6+L0M5hmvI3uS&#10;8R45j95I1dgR6ZjvD7L2OaNqN5Dz4VQpTQ1Veti2K5h9nXxi7ahA7Ohn1fdzzEwRhpzoqUirbD8e&#10;uXoobNHP4GV95QS9UZJWW74GsR7k12E7MLaunNSydmezHSkPe9fxc7XdkwvqojsH734v3z982I91&#10;f3SmqDr5/X7bnz9/poHjzur7yUbyb4P3DLIlIZFBAHzXNCpTfzwocSrFNzTyWfaHzMF1VSAgyOfe&#10;dF9f31ZrsZ+fn2nwsAa8pWXC8lT0MLOegQBVZCDjPXrYLTiImaHE11gNX9QkXwHqXMzwhq8Y5Qys&#10;KbaZGtywj7Xy7VXNrdoUlR8js7hUcRSpQ/zPCPQ9BT9xwbPz4VcsBPxdtpnYNfTKjkJtxDw8iEL2&#10;1CCCCwWeyCLwwdP9J7CalRg7/7jIS1b5/6khx04NoliVuJ53LPWIWaJBqP3PRIMFPHjVvauDaNJA&#10;TQci0NtytxajrIyxn+Y4D8Sv0e2rayHL3NkazLbfhwyug7rIkoT3AKU0waIfn28F3Kthsyq6lI2I&#10;8s5bBroX7OH+f7VOQAdfBwQeuSlQ77vsHb5v2Bqk6Q1CTsfEdPC15M8oDwd3QFCUExOzt3XAOAag&#10;PrHNeRClzqWIjacaXXV+K3WVuh7quuCz4k10zvf+jJ8XFSHq/XZ7+a7W4+Em7qPqmdpflzg4NsrU&#10;0GBFgoYztu66vVVtAaA/GTirAQgq1/hsvYMFywBAS7nZPKzi41qLASfti7wPY2RA4ymkcQe8sdUa&#10;N68jxDrFwBKGcDKpoZEJ8kLI4SG+GkDzmeDhjch6vkppFgn5mMITq1Xd+I/zP8Hgag4XU/VWC2Qu&#10;I2yta0MAwrob08Y6vBUtPgT1veu+9nOAYrLWC+TUrBwQsGx90m03F5GGdtZ8aF+HA0Af4m2Hl4LJ&#10;6Z/Zh5ioPOJzcASQ5w1RplQr9bpBHl9Pt8apv0cDf5jsw8SD1yuPZ5UH65HCSdXTXOtNg7pMrMTp&#10;kwZ73VhydWLv49rD67faASWZ7RQxfxVYGw3mkOi2A9rVuRspeFRtgt9R9YXMUkSlJtc/OJSJ8qXm&#10;sHtWG91M6ul56HtJytlyNaEKqCG4rID49nlsqIXmkGgLh0SoIIls3vYWNK6Gma0SrVv4lGGGbmEt&#10;NhGHqo2g2cbET2alrXqsI7cM/k1PxKC9yg9gwLvU2kDd0nN2LgBkKSwWzzkn3uTjsFLew/blOA77&#10;+f2x3/fbMj7//nw1T49BqlDsYIUJ3bUCnjMm/OvNzvfbjuPLMPvS6/VqbT8da2ks2jrueaml3480&#10;Aj1VzaxqX69/7mvdSCNtDbV9L4t6oF+WhXTD3uOcsaGA0Sr2smsE32Y7XoddvX/jwcNOtcp5hxEw&#10;HpEHHYduA5Q0bLCs3pluO9Y618+ONyBorPraKDcRsaJdKDVeD+x7Vb+CAxqloJjuGQUyW69fbpVF&#10;BXu3tIRPIzlm7O+W+/AqDYB+tffu4Hi5e49GMFA5g2bn+W5raqzHWz3he7sTdljBjmeZypRpn70F&#10;dV9i6Mx48v8z5j0X2f4G6Dmump5IoqqYACq4loF5FfCI0zK0weGN4i4QUNJZzcx9/W5pz1PoHhZU&#10;zjRCH6yIDb8L7cMH5ff3V4ICakq3a/R27H4upCKgPxpM7BixisWWP7RX4EGBP0gMMKhQ0Egtwj7M&#10;O5WDGgpwoRCxBdUAYscAU8MH3zwisAr/jJt7NDxipiM3ygp45+CUucm1rW3HJ0XaU4CfaqairIYn&#10;n/CoQFTPXhEhe5Fdk18nBNCUrBnvjWLmRSxgpZJRxZ9icU+gWG8cSy+kU0521dI856qFbAulsFkC&#10;ifwwHRVKwK6yGORRQYTsQ6vAKD78npjTEfsRGyCVn7CzbOHP7MAKDxEiMM3fhxksZmbpWBn7T8Mh&#10;3muReadsr7Bp7uRlq9C1RXYs7BWphhXSmoc+wxNwHinJlrXQJZX8mVVAFu8F0b72dFatwHuV+5z/&#10;LPqDRoNX5TfaGjmXda/WKQq4x3acpfzSZql7JbvEPApd3+1VeNbfa8GHdzdIuWPp6/Xd9xo7Bmaf&#10;LN8IaXIva4RNVwa2Oleis5htHBnIns+ePNj//uxhA1LKzaS8rmqlXJbSKsFWQHiUXbFjcn/y/KDd&#10;pSJx4H62qAgcXPT+i0B8r8GPlOU53YaRNsgpiCihl3QtxQYsntOivB3HDdjdVKt2gOw+1RV4L6nK&#10;ga8jdAPIpjwY2fgCWD/995Rg/bUnbHoiU52C2szaZ03jvlfLtdtmXNXsaODQ9+trgN7ZnMHefv44&#10;fIh0yTqrDQUvy/kwlIm397sspauDLNVSqtOgBRnrN8BYhz2N7x93ymYDcpJlO/qAIVuyesH9Lm0t&#10;+TpRORVDdYYZPXbfowTAa3sPV62tFgIOlHmwIq4nBEJVTRhZ1amw3GR9/WXayyBUdhkW9ocpDc/6&#10;OrGlWdUWnUuRxVt0jjMQGilcIp/4J49y1YvEFkxpYVIqYpFS4SvCwq72m/bxRmCevLl9+GvJLB+3&#10;b/rt31wlaHNd1yDHKNBNDSR9A6nVxuDHaDilVIdIPMAwRqWsxKFawuD3moJBf+7A7Kw+YyLIdF/S&#10;cW/GVrvtTt9DLFbg8/MV2XaqAeVCfHEf7fO0q1wD0L7OMmra6yowOD+mM7iUYsWSXaVaOX/tPC8r&#10;tdr7/duA+asB/+0+d8b1dVm6mt892OEv5BBVUyEbfRqUQxXj4HBKR7f5ORs43MkJpV5zvsjt/tPU&#10;T6VC8LDPQW/W+1N9jYo6J5a0z5v7XgqkIXBouIrjBmmor6Ja8v1+r0oh//64FhT7fqyXatcYhANJ&#10;kbCUiCgXWdKiMrvSvnFfv35Jh2VfhcHJs20a9ylYnz2TWu77g3Wa7wuREleRidTQZPRq52WltPud&#10;D+5vez5Lr7cuZ8aXBrLzgMSKyWde9doOnltp2XmjJrBk9exrobPru/TBp0X34KgTLMbAqZMLvo7D&#10;cjrs7OHot2X7BYSLDHtrG1bdXv3+HF8jI2TCenOaauLX6zVqTPy5cb73gcc/Ct5zIcjAeiQJwiYe&#10;5Sxs98DyULVR+0RTAbEswd1ZM7CE6f75OGg3Yr0rVhLLXncsPJ7m8UGmBiJP1jq7Qi5i+z1ZUuwY&#10;8Ox/iO+Jwa5RaISSyeH1ZNb2TrbN34sHKqzswN/BAI7IW5bDZXdSxYsm+z5dZHkNPyvKAoV/jlmg&#10;KlhvV1hH3v/Ku2zHlN8FQkayyAi02u07XDhGA0FZtAYDisheRnluquuJQxaUWauhDHvYqf1EMczx&#10;Z7HA3MmUsfE9jsPOcm3DdnVYVZK+72o4Efkzc7Czyyx3VkU8JInANwSI1bVDqZtSRyhmBYPemLuC&#10;knwG0xWDQtlgRMzXKAyer+POzorfnz8fZ4jwuluC3HojqVgi3EhGjb+yiWIlDD+nrmhyD191hkVn&#10;yc4a5wmIiKT0arAYDcZZYq8aIXUe7exTnFzQ/v7owFoKB55iBw1Bcl6DSi0Wya+jQfRuP4jUgyqw&#10;6wncnxVk1wIgs8pFWRfuPovbaPAQUe8jydDr9/1+T8A3Nrz3d7zCAbMKodsp01hpuQPjsNHD4VlE&#10;fIiA62mw+tA3rJ/1bmpmxq8NibNbaUXBi5h1kERDvtsLqj0PepWVhsrD2dWDEdMu7j/S5Ll/7402&#10;seKQjXZdb7BFsTEU4u/t68kbbPa5br9/ye+uQmOj50Y9/3gPeaiMe6K6djvyynN2xxoM7wM+3g8i&#10;YpWyBY1y0P7u52MweZf7sRugR2HSqpb71HtfDfsioPWJUPD0PZS6AOtrZKMqe1LOH1H1MwNUky1Y&#10;cC49hRTjczbO7WA4okiQn6yPKCdvx4KPCGxKAYZ2ptHaVIMsrtVv5WZ8jVT+GCs3n7KS2AYRz8vz&#10;Oi31wfn7/W62bdmIKW4DSG62Xe0auJ1IqWYneF03+5zDUirNNqeDhWcHm7/70OT8fZvlZEevGxQw&#10;vBsseX2AWWxlejZseHc3C5qyuEm02uNsxAa+f1m7V3z6/Mdh4ut9YEIMs+wZU2ICKa4Z7xt90K8G&#10;rBF5VDkCRHkWKk+Myazcz2u14YrtPBHCoteRwynxs2wXrBwCVH+oQuxR+b7gc1abBVLWIdY3RgPY&#10;Qc5DpRKpdhVBk3Gqe6jRhwc+HC3nIIPklOz4/toSPpdnktYJq+vaP2uvS1lt7NfNOrGqDQhRQWCE&#10;ySCGnYPw28+qBrP84c8NX0hMKebDM7Ly8AfyEn5Vyn4GJ06qIORJVbSZ8Ov6dO+22ir3lMzK4o+n&#10;AF7lD70rlCL/c/6eu6GBX7+ouY0UDDvbjmiKHUmDIuamApR2wXB4KDJTlMFrLm4jz/BIYaAk6Oh7&#10;yUMY9+XDjZ5Zq58WXWzvw0niagDhRcS///3vJWRGeSgq8CsqktmTdedlqg5WbjaVn5piy/PnixrA&#10;J9YtFx1Pz1l0ICqgSQ3M8NDgZ49Z9a/Xawx8uBGJipno2eJsBv6+UePEbG6+Zs4G5VBxparC5zMK&#10;KB7X6cjLHszsVfQO3IEcSlaNktaJjScKISURZ/BA+Rhuvx/dA95fkPnM0ke1V2F2yC4nA2WEkXol&#10;WgPqGeFnU3lrTiFaeQ6Nv7/TqzMMspVidp7FUjospWNm8YtA98iCSDUU6lmP1Do4XFPNLTOmFYlA&#10;ndGRRR4/g1gXRUPAKKiNz3lVD6UBTNfteayH2Xd9k/P97+2fBf6/a3O6NcfCiv6ECSIUJzsm106N&#10;FUAZVutltTZmTOl/xlvITdYuFD2S5quBHBNXIoBhzdO5PyNee+XdyXWten5UjcTPQnRORsAMPuO4&#10;X8egDoayxve0bBRm3JS6tQGemag+LQFrbPx546EdAVe7AZRaB+o6xiSOvSJU1yZ1PEczGUCTR/w8&#10;YUBjr2ixBSTj9cXnzg7YjoBDHzCcYGEQPSvKAvATwHtH9ojAZGfNRWBnlPWB14StwqJz4YmZHg3h&#10;1H6u7KM+yTNRBLOovokHZDc5jq2/okHXU62rejauoXaDY2W5Fg2wWWn++/sbDgW99vrz50+opG3f&#10;/eiAamOv53R0xvOqdlEDH2VNwUq6CHTE7+XkGA9yRuXXDmBTgxd13/w5RRtbJrxMz1gxy/loFheW&#10;xzVRZzyTmZ7UfTw0xnqpWaq0Pef9fpvVNEJfr86qrdYsuEq57Cpn+/+BSWV7n5f99rrnukpn6DuJ&#10;Og9RwQHX3T9afh3DsplJoq0uyp1lfzPuf3/fEiy8rmsC7s1sKMjM6mQpMqlc+yTbVdbFT+ec/qOB&#10;oqozVXZdtI9E2YKqR1B5eEoJHylW/f0Zv1H76k4VreyOnPmtQHquLdDykl0LePiFeBZbBuHe89QH&#10;8hryz/F+v+3n5yccqmNPwuRn1dMfx2Ff3y8CodOw3vLv43gIlIrjd7weQLyE96CzFLtqU7HUZJaO&#10;w2pKlo9j1EjterlyxszKZVYvsu8zm6zIbFWjOeknH3kZSCqSqrKjVjX8wH+6WiOnpkSs3eLJ6FkY&#10;hOIP64W/xbzfhRkor0VcyLj5M1M4Sm9ei7Dc5Te+QG8JkEqi54fMbLb4wRBPDrmKfAOVRxGzl7jx&#10;UjZB6lBU7xOx+dRQQxXZ/Flx2s2gsD9sTyGezO5Sky0FrEaJ3pPca9PkfOLZqxjJXLi1a57D6TJv&#10;xjhE+rQoV8wPxbrmdX4cx5A/3htUXXzj1dp+OpgZFFZsP2zYI2saBWAzs2PH3lAA3C7Yi4tqFSYV&#10;MTSYxYzfB6+lg2/sEYvXGJ8PxdCLfODUga2yBxT7Xq1nnu4jw1MVXZFtyRM7UimjwkDJqln4E0Pb&#10;0gSyRiopNXTahbIpVhFnOrAtyi7QSRWUO3ay9hFO8lqgfHZXTCnZMFrqqICcyBtbXUf3S1aN+lgH&#10;OVu10hoAlx0O1lNepMYZbC1YKcUMtR3j5H6mE8gRlWUB7uFpAqV2YfKqMI0AkMj3Ug2vne3Fod88&#10;kMNzQA2zIoUD+sfvmOxagbACQOtw/v5nKcWyyIqJ9oyIVRgBA7uMoO29wPWS7g8+rA+Cwc1TSDE+&#10;S23tpsHONWvNSdTM8lBlvgZdSj/54l9L7afscRwcQNYUD/w+GUhEgK7/u4fPXdc1anX2vF8GcLBg&#10;ojN7fAY8D20FYXxPHM/F2YAJD/jC/aWqMyK1MPRkaUinxz7l960DtuW67CyXHHrxnhARHKIGf12/&#10;9zOlaq0ocDhZWogtdxB2CeupJ3XG/V3K4hP7CQCqGIXRPVfg7hMgHakpd0CeS+CVpd9xZJkF4/7S&#10;O1WYUvXxWabOd2aOflqbR0rA3cAiyuyI6hGlHFB5L6wCU+uN/enZ4lP55+/O20ipGg7qHvbxqJYM&#10;SWx4AD4QwGq5bWGSJSu1yOukzjbuexWgibiJ25So550zvHb3m+tL1XNHjOSnuohrCiZK6NDW2kOu&#10;y2Rvwva2UT9Q+tC4XJeVWu4sk5zNrtLDaP3zeR3YzoPrLMN7+7qK5dSsMaqlEUhrdlv1Nt/uxoz3&#10;UO5q1c7f0673ZfXontq5Wj4Ou2AwhGD+PNTJoAK4GfbndQ1bFmTg1tKzQcyah3ZeMzDGoLtfn/GM&#10;1nL7rwfPV3RvWYWihgyuAlCs9lKqvV5p+q5Y9zDQjUQ5XKe7/QPPW9wTsV+fwNGNcirnPK7/pDDp&#10;gPNBdsmcz7tNBgAAIABJREFU4YY+9btMIuxL2WpS1bCcz6ZwML5ODqI75olOEMrFgx0ycA/wfhHJ&#10;XPf5Pe+n2OPnnM26LdT39/dW0TQrv2/P/Kvn1KQOfnu9f5XTLN02PZjPk1Jjpbf6Lw1rvzujovW0&#10;+QArw2SLq4vq3bm3YEC/3YfSn/G6XBcmg+LQZvSrHwL4f8s2R0nmOOCAJ8ocuKCkT8yK0Yezy5Ot&#10;N1Sv6WZHAYf8EH1/f8sg2Mh3XQE6/P12xb4C5p6mnSxrYxaYKrrUcCEKfOSpIkv5VeG0A60jQEv9&#10;uwqPjUL98OFR1kNKfaEAvYglsEsdV9O1qKmIvMmdla2ARDV59kNGSYfYDw0bMj8wnvIVdoGozKCJ&#10;QoR5LbNyJGpMojUQDQojaTaDvwzWc1HMIJUCPtBKCQsGbtbU6+HhqIYa0RRbFUrMPuB7rTzh+Z7x&#10;PnYchxW7GRN4gEfsROUBHnouV3tszNyTLgn1zNMQTLGvI5UXT72xIFHP6hPjRH0nzpuIBjSKjacK&#10;RrZ8473YGwAsviJpdDQkUhLOaBAdKWvW0EkGSVfwVrFo8HqxRHYG93Fof0yF4v1ZEzCZbtAP7XcU&#10;qLRjk+7YphGrDwPzlDpNqV3UzzHwP/9MDETcrzkrV1qY9Oy9+FFg7YbpE9l7PVnScNB9BDB+ygxT&#10;+4M683mQxwM09pwvpUIorn9n9ClXdVGm5gG9zmeVZWStwcO4qL5RA5LdAJG9ijmr4vavLROpQ+7h&#10;0kP7tkpQP6eY63iuTkoJaywr3dDZFnCIBm7WX1d5T0cWOZFVkMoxUqw19bzsgMTx8xCqu/YDN4FK&#10;AWYRmLsqNHJngZbQno1zEPBlFUDLdRHXZKjmi0hCu1rwSbXAqkUM1uPr3J7/vbUihpyqWjhWNVT5&#10;2SOik9ovo2FRVItEWSm7MyuyOdr1wJHtxN8dfn1y3XY/z1hBFMYbqQ+Y2d7RA0vqs9V57R/5aPul&#10;rTlEeG9ZucyqDezrMcfvz58/SzD6J37XkW0T/lkp/NVziGtW57toEqFSdM+WHqmFSOZkB9jYVNqj&#10;1FCBa1YMyl49wROEgOeufOtncR/GW2119fv3bH7w3SqnAf0+DEh2lsuus4wA3/PdwPXS67F//flz&#10;e6FXG3ki13X1+5qXnEhkLTe2/J1xMt+fkYDafy/1PIyZpb08aylNA5GEGS6Gwcg+/ExyGKPAS+wN&#10;8XUjZccM8FbZo/F3iPrziJgyrxuvY7J9fb2GkwHvNQNP4bPEWeek5LuEggdrJs7k2BFC2QJYkqeA&#10;jBLl3EW5H6oXxvuHZ7Cy1lGYLzqm3OBzuus/cVYPfLJWy8KKWeVjDazMMH/EJmKDJbPjlc2uHDqe&#10;WLnMpHf/itGknm+RUp5qH7wvqBZQdairALCuup8xkzmuPOCfnBv+aeY9g29q0oOL6Dyv5o8UWMHw&#10;AeIXLjqIlXVBe99k1xUDZPge3qhEwOATo00VrztfY6VawIKZmzls9hV4hw/FU1CnYgipoFX2f48A&#10;+ydfRyVPiqR5CEbzhq0KhggU4M+MjCLlZ43XM2o2PwVs2OogsoaIQLAILOR8AdwwcNKLG3Dk+70D&#10;pqImIPo5bup3zc2TFF0VubsmPApM5YlvFBwcNcwIhKvnigE1lQURMZeYkaSCY9SgEYHHSEWjrpWy&#10;9VC2BjtvzN2zEA1+OEBMSfraF4hVFp82bTumOD5vagAWAeiK6fdk+aFCy5/2UHVgq+ZZWXTgORFZ&#10;Han3RcCS75ViF8z7WawiUixMJSvE3+VmVDEcZtCzTGfeE1iHn0sxX6KcmF2A/K4pjtRmu4BnPt8Y&#10;CIz30btIjs5FBmqR/ZQ96GtjgzOrLvaqhE9zSqIh8U7ZtwsH3QEYO6uM3X63gs1zoxmpc+bfrxLg&#10;bAX9PMBQIDqDH8zU2TFhVQ0SgXIq1yFi5EZ7vntEp/uF7tzgjarrKXD3PE+zWu3763uR2l/XZfl1&#10;bEkkXFeoPe5pfSgrH/5Z5XGvwtZGKCARQqKhgCtLslS0tDBa5de9rocgENM4tDVta7n5v+1VNpF9&#10;i18T9CveMagZSHjyZ1YsvpEdIICiGzS9SRfKhjWqhyNl3NPepGwvdwqGHbC9Ixeo5zjKd2F1wVP9&#10;Ff0Zz5yottv1FwyE7epcHko6+H09BPxFVkz351qZ95ElGK6B9/u91Gi8d/jeptR+KhNjhzX83byw&#10;yP9frb/dvdrlGnDvqs6VaEA0zjMroZJcfccG4NOAM/meX+1WYp5gk+t9YiOavN+NRf/z82vVaMjY&#10;koPtuioMa7JZKVYvG9Zbf77/2Pt8j3XgSgkegkfXuK2NAiq2mUVsHWyspdp1tSB2H/D6wBzX3VXK&#10;sPhhgP0mvuBzYVNdGalFuD5hS8cdMQbfnwdcjEu5VQwP6PA8wHUwkwnv74K2j2ogOfqgftGVdRGe&#10;Q5iByGqASIn3ZGut3A/wrFDPp18j96U/jmNRFDDRAG3rcBCDNlhqYMYqf66L/uu//j+7rmsMolwF&#10;dz/bzR3FUmPf4/kf5QrcfZG2aL7q1RX8Z4xjWCULxZZx4Yz4ZW+Dnue+Tn1XGuvi6jZaaPNXet1f&#10;x8+n5P3DnVPBigcc9rC61a2vPrUr/Ri870IEeGATMIvum+7ScdzAR5HgPlzCW52nq9gMt4fxPW4s&#10;bhrnaWMKtEuT9r9naf3kGRbYOKiQB1XwRmoCZmsiU08V0GhpgBkDu0KbiwIEMDiohF9LFZqRF2JU&#10;LCJYGR0AvLGjxRKnLjMo+OSLzg2L8qxV12wHhnwSVsj+dth4+71W6gzFelK+19zIciK4Kpae2MSf&#10;eFzu1lffJdszeHVWZ21FmMG0MQK/IrB5p1JheSk3jchEV+qOUpoFiPt5+3eoNEjgENpoI40yMdTz&#10;7PuistTin98N5HZMo8gmoc/w7ejSydItBuqNzpqldf89jqP9boGpd7fIcd9HZ1UoW4AVYC2T1ckn&#10;Q9Id4PJ3wif93nqh8xTWHd3f+3UPsGxL4b2M7BkU6yQajHnxNTVctd3PdMwSO16r+CxgwYZMFSvA&#10;yCS7LG60VEM171kJ2E+Y89Aaphbm8zK0OmjvhSzlNDUwa6BrY9n7+9wDtPVcY2bLanmQxpq0Wi1V&#10;2BfKZZaT5ZQnFkgEgkZMGgyXVA37ji3D17V91hLaJQy2ltkAoHuaj6XS2VtDQj2z+fPR5dYp29U9&#10;X9v1tHH/vAGOQCQe7EQWaTcDLMOQKE+MsF2uTXReMzlCgSAq0HUGRawzc/n1tfflfa1v4N/BQ27u&#10;dlaD+Ll3FpUM/C/1iu/5tfmFsiJnV9M+hSlODObSznpnGe0GBiocjmtt92h998asmp/zh1k+zO2L&#10;ngg29aH5iTIZIsCKPz9+diZosO1XTH4qCxPyZoxiLYn5TGns0+1H7udFsesHwIMstmFl5IDZHeBb&#10;SzFLuVksJOsZA15BwFp3+6PuSZsCprV6TlqAmw2biOaR7SBptXykIWlH+Tjxagdwd7wOq8pfPZnV&#10;VKCdLz3drdrX12u1Rs33s3PAtbNuifV3B4I74k/k+x2BOqzQU1lkytqCe+qIdMe15VNNFBEnlP9z&#10;RI57speMzhV+HqPho6U61SHVyqIg4T3gOstQuAylGgWR817uhJyobmclNl9HVIaqgW40RFT3HC1J&#10;uA9nVT7nwvjzZw5G9X02WZLg3a53Zqvk8Zz5XmVm+SCw2jSmcvvl14nRWsvZfzf1mq3Z4biVTutz&#10;qpUTcA9rdXs5k5Wa7X0We5/VzqtYtbPvce1K/L5/LefDrLShwHlelqxYSWbJbWBysvM67X2+p0wi&#10;/+d1lQGyvt9vy+kYTXNqr9ZZ/ncQ7b3ZuRVp2w9bSGfHFmoL0K3jHDHIhDkCS9AZpFfe72yZm+D+&#10;jzVQaqsRj0y1pnpe0zg/YjvHubdg4oIeDt+vWUrtNUHPnKjFSjlbVsGVBru+2Qc1EsuBtRcMbJr/&#10;ebrPJkE+8OcViaI/Pz/2/f299OZK6R7hWRE+pc4P7yW4htoPJ2cyKSqeFb6C+5mTqtv7XQOcfr9b&#10;XkMedkWXlfOy1/EaFy/VVoB4X4kELsx+Sym1M7iTjKrZQnRpPcox6hR/1pTKqZZrW2cOq9Wr17BH&#10;bqB/KUAyzO6ub8fxZcfRszwWMsfVLZuOkGzqlrIF7XugF8upZ4P09fn/ALyfmxJmFSNT3B+I7+/v&#10;+eBKqyRAyVeRhX8z1pP0rPJDAlnJUVHCixbZbyrECX9+B2oqNqLyqMMpomJioP0JTx45lO+JEaHC&#10;PKdwsP7/zOBW91RJDZXshgMnWcLKfr9PqeHKJkI17czwZOsaFVL2JEdltgbaI0Qe7w7U4+f45Dvw&#10;8EexelVWQMRg/YS5qJoFvn/8+vjnMeRx37B0FwopYKpw4b0DxFXuBLLc8bUclMXDdVknefVtL0BB&#10;yKIgjrzLPwk8U8qbHRv1KWsiYjXx5FYCFuDNeaSV7Vup0Zj2AOGpq/Y8BqZYSVIstp9iKeDT9dw9&#10;S9Ez9PX1Fa45ZQWFex574SIo7dkpO6Zu5FEYMdojFdIYAOd7qFctlj/658ezcV5PxZLlYX2Ehbe6&#10;zswKWc+iFbDidYKf7147N1CFr6+ABvTPdFALB6Wr/6D2Kr8ZqP4+OAepzg4Y4FfE4uciU8lkOWND&#10;sZLx+cF9rr3uDeY5s3YdyLYCUrFQGcC9cwKA3Tw12ZE9ki2sdB5IY9OyU83wWpmbvllWyzZIT0oy&#10;fpaeAJb1uRUMHcr10PsUqyXsY/9gHtA7CLPzXVfNX7nADiWZVWGrg+sYpcLqrFbkAhyAl1ok+cBr&#10;Zzz3Iis69Fad3/Ou+xksiOoZxWw1s62VWUQwUE0fW6TxkIVrFL3OdF6Cg/E4fLttCeoALFQvg8+1&#10;ep953dXBNhtnTL5zQ3LOo4m8ytXheyeDNuDKeo6NbRQ5iizkOQh4/pfrZuVVuwEZWScZ3A+rMnvB&#10;oKZx6frr1fsCl8rTfUPVUXmXDgQ0MMHKypyMAJOoBkc1SASeIfC6Y0L6mY7+6J/Yv0V70ae2lvxa&#10;3AtEZJ9oGBERwrgfidTxCrz3EMKb8QvPd53PC1T6oxXfbbsi2LoA9kUDnV2+lVJzKIWeImQpNRZj&#10;Bbwu8bOyame8rymfelcBX0v2Hlp1YX+P7OClTwLaN95frinnvnoe3vkQ/brugO9abHjRNyCtW+PY&#10;rTwu/e9qKfb7boxsy2blOq1crtQ97Pf3x16vb7PSyFbf339uuxGvkfr7Humwn9+f5bOjZc2s9O97&#10;unV2bb1rzOmZAH/8uxa/cYRSK4TX+j2esxJ2vTbuQ2z5xPVOwj4uZTu+j0acSStJciXKvIhwGJ+z&#10;/nfojBHXIHcm0U0G69ezzhaBfCaYIFPNgC76ot9rHFVb6KFvZpOXOw8VGVdb7LoC22hlh4afTWEJ&#10;0dCUzxnEO3nQECk0/RwdIbTeZ/Y1Uq5rGvQNBc6Rhw2gGubew9ZkFZ14S7EDbWQQi+3PTE4rvpus&#10;seyT3Vaq7ZmrXT3je4YbpXULwfru71enHqv10C/Z000EOKvSshbZ/+P59Vq8W3q11zlGXfMpcP+3&#10;wHsPqVsPojQdEJzQzoC2X7ZdsbwLXFKs6Fu6MR+4vthw4oPv540Lfn62VtkxKniDUb7skzxM+HRh&#10;gesPBTKuo6C3HeC3Y/AiSzlSB0SDgB3LJJJgquY58jR/as5U4cMglwPoLqfE76nCgaOi9IntzH/m&#10;Bpj/XQHCKuAYN6siDpAd40yFckb2LMzOUd7gfO8mj/nkGzMN9wQrA5v4qIFQ30P5t/PPcAiq8o7+&#10;/1l7tyVJchxZEKB5RNbM/3/nrszK6T6V4UZyH0iQSlBB8+ypEpmp6swIv5jRSEChl9kU8uucUpIE&#10;8m5jTJwsBbzclV1bBsL6QxZBmlPjxMDgiCEVrVH6jA2ZGDlYgwEZvuYToPYEBj15tEaqnQgwZcAL&#10;Fi4+F4FdS/s5lDvzYOb6kTc6AlcX8ROPFErMVsxksyPoSbiVGQ67cBi+gcYQpKVkX2Yh18jeYCBm&#10;dA+niu6m6i8/JOG2H7oxs71PK94zFji4gvsgVa5C2e6N0TPBNA+Gnpp4XDehx6UbnvlGWDUNJrzI&#10;zrY5MSpnoyPLv0XqAUhG4LCAlFSGFJStc3/eeFuFHURl6gGRr6/X1ohGA012hvi9h3mHnlVC+3Xx&#10;4DpjwLMG2TdsJ5WfH/rjuvbDen+ejO91Jbnf92Qua6Vhmqzx9jXcSU3JgEq0C/Bhu0xxeFJdtWuB&#10;gFYZg6gItH/uYZQqNT2QxADY9/u9DBciC5xPlJqRPbdnoa7XI7b/4t//THJhqiRrWj2QuFw7fF3i&#10;Fc4+y5qhkyaz16ltJ2Cqjz0Mvt5UI+kygGR2BQ2A02VIVnWCGe/3e/F3HsoEAoac/Mj9wDGq3ex6&#10;+ywAZs/K1qW3bYzq99PZfCKksWG8t8A7eamj5zKCPydCxknB+hQCjM/KZrHLiCsOR3i9XmG+Gqpn&#10;WT4Uq3ujc4IR7BhB74ncFNWRWKOx3ohdB19DMVY0Drmq1D7cw7OoSK06QN4B2isPqE4pScnmq20Y&#10;yj7cV9ibSreHGST1KgOosz3g/b4l1yJXekmtRd69zvu57wbwaZUkRaRk0Zokv7OoXCKlyv3zlp/3&#10;W1JabXil18jv972Aryujel+rV7rk/c4jhBjJZHTvdIPOqRDv+1xNdPjPbGJYv4VEN0bwPO4ZHRTF&#10;YdBpf54BnrvC0NdSnrDASXMy8q1WG+jzoNKTcMc5B8NSJKB4EtGdsxQgqPohGzLVI/JApJpi9WME&#10;5LKemeWA+J/FcyRyu/D1BdYr13UNTGU6SyTRKjRHLwqx9zipKTivdG0KMx9A3ID5WQuKPW+19JwC&#10;6x37/Sf5DXZevn/eoqlZENVSpeYs6bqkCNj/dMuqQkgJpxoezzyfvzPXFFil2flqZLEP69k/8rzn&#10;DGYJA0s2ACclubRNVrwkJ2qMTr6qURHPptMemMUQpcjblYFAEfj+SSGCnwsPSSyKmMQuCjqKQNzI&#10;79szqpkViU+iP0kVP/Gkx43QM22jMNio2GHvxSatqFRgxWDkJ+6tmqJkb/wdA3r9NbWDOgLL2Vph&#10;Ko8nKbe/fyyZ/FQMsmaBFbf+f+92U9MP16ytIvD7yb/8iV3JGhZWgH7iD19KEa0ixQ3QnlQS0aSc&#10;HaDeKis6bCNg/tSoRD8TASyMoZidxdR4dqqEfqqRN6UfHI29XSUsyqL17Ysk9tmxGGC2Z5E9ld/P&#10;GLvIX2d7nff73QvXydSKQCRkXUQhYwxcebIsG4OrK1HQlAVabeutrgzhKKwqGuQyiyv291g44TX3&#10;TXIEBkfew6yw5T7QsikIfBFcykynm0OCJsPWhZkjIXsnOp/RBi8KfWOA2mx4tA8VrwGsMxZwBBSe&#10;fsav77lv6uL/iNfOF9fszGIWEN7+yJ9RU156tm+IwPWTJdkpJPJp0IpgVfRssabLrpPPTPFDr0g9&#10;xEB2VDMyT+NXujbv6JNtILJ2vbUWA6ei0EpmL4MNqx/iRHvsSmQpCwMRn102bH4itkTes9gPRCCG&#10;Z6s9DdBP2T4IrC/PjTyr+D7+O/2sX1j7mGsArKgyFVRjqmtW62dKMwxjY+o9G4RPlqqEygmvBjIL&#10;LoGrGFlpSZXOxIWBoUpoS8XWewSgRvapfm/0g/DTXs7qbf98MZUZq6VO+x6rS9naZsQu8/xmax1B&#10;rViFJWE2FQM/sM/zewoOx7Z75xi2WPuZX/mpHvHDLlRWMx/7U/aL71ujng57EhzwnPoFNsQ+kvtU&#10;B3iGQyHzek8k/BHroHRdw2rKlNiaOgivugVF7r1pbxA6WCag6JlrvL3G7/dPs7cpGASLfvEz1Dbn&#10;IiJFcqlSqsr7fksuWZqRoCmlipgLY82NmX+/b3ldr43ks6r6ZbDAcx8+4D1qfVTpnzNt/VC+80Jm&#10;GRbCHZ40MzHtoF5z3EnD9gXraUZyYvWD35tYnzWf4bqonVRFSs2CdiWnerKUDF7xZawjj/Gd6t9I&#10;PevVAiPs/uDbvyhEjQxBrpm3jR65LX2o+/X1tQ2/jD2dtK2Ln58f+Xp9DeIMEm6i++S/Y+R9fyLE&#10;sQw4huP6GtcwLFxP8/quz9Vqr1tFnY87O69xULRgBFK7M9m0KlLhe+77/ZbXpWNPuTTNvmTqAiUN&#10;dn2max7dXdSUL91CsM0bq+RyN8Z9qd06a9opMYJVpPbwa9UUQifHkUil/b8C76d8tW5AI2MasUYg&#10;AYuBPZQRc4V5RZ8CKf3UxrPacOPwG5tn8kXMa9+MscP3ND33oQ3+xvvwVVrsB00Efj+U4TNWqrdl&#10;YdM6f+gy4CGyE2EPb9SQR2E5fvOxIYcx8/6Ercx8sDwAyA4H/1q+gfYFPbMjiqao/hqgJDZi/fvv&#10;NeTOvcB4v9+LfJENo9jgCdeL95HHZxDZySxMk8n1ImDyiU0S+vsGfn1saGFeqdS/U5RaA3zKSPKq&#10;Dnx+kRERvTaGE5+m6p+y6k8WEtvvSQzAqHBbjwi8xO/pC99Vyh4PJFmTjBYM7Gzx640NctDvnrGN&#10;bI9iAwN8HRxUTcBg3ZtOg9MV+GhNhQVsTXuI2YTSAEm7rkRybQUYNnq2tu77Hs92sx1oXqFt6t+C&#10;s6LAvoh56H2f2V6xDIqcbU40LIiHGXuR620D2FnNh0YQbqh8QIfFJPrwG7Ny/m9bC6nLL1VQss/s&#10;EiIAxe+nxrq3AhuHghE4Ew3Az0AYH3wwWTFjULFmzNcTDCTH7/P79++FScZCwSNbOVwT2Ih8sn9H&#10;IfOnPcX7DZ/OZyWWAU9DWUYOiUIv7dm/37f86lLu5h+6Nx3MQxmBfBs2R17N7FyxWsF8oPG+7PYX&#10;yQGunCnu1y2Td7e/S/D7wMCu+TggZnv3yc6OSeK9OssreliN/SekBW/HxOpZv6eelGrt37Z2zDs2&#10;9WEaH0aq6Ah0Y/m1kVqaXnPlGVXr508L+z4awPmh7bxnq9XZstaT0r3HD2Y8YempBmPPh89VQ1IP&#10;9nfI9PdKF09Q8LWy/c4pWP2JkR8xMhmQ7YcGPoTQXzuvJP90wOZDXJEF65mx+zNdab/NCBQ46Pz+&#10;/j4q3U9sUnb2+ucOvfirGPO3Sqm5Ba7W0tUBFbJXZLvuuI+vqhalJEB/r418Mq9L2uxwcs4L/50p&#10;nfG7Tl/sQomNYYacs6Nb9nitw+LK/q59vktEzUKlDP/tmeGhkksD5vPdBkt3vjtQ1+7Hu7Twy/su&#10;Uvs+3ix47uFnX3vgrYVb4771/f09rgcS+cba7GrJBvKvdZT9DIaqbriKAfgkD+M0UPRn/Am4P1nH&#10;iXobwC4CGF7g6xlp/QbaBOF6wr0c1yf7PCxz0meCbQHjIosC5MmlAneJsa8PMJc7EeBZv+FWpYHR&#10;13V1/30Z+Qua+Nl9Gv6fhiNsP8LfRz/5KDsKsSHs25pd1PdQ0RjjnhHRVFVe0IfbEOCjHJDrEpEk&#10;CTMjDW/o6ahaq3xdfUiQRKS0bB579mrNcqXUnmGr9az+s/UfDOK/v9sQ5ufnp9UbdboNJGkhtcO6&#10;Ua+mMFieEVlUgqVgHVXH9WM4KXt+MbC2/tOe96snLLeGQeDQFy1TItAuiAGvWDCz4sOzALw3YFQQ&#10;t3TisoZWdIkXFtU2LT01KYxFw6aHWKyhv7tvNlkqtGe0IzjqhyCxPKnSsF98n8gfnQcQSjiwiBpp&#10;85b23oARs9sDMZFvuQeBIx8t9t0YgMOY7ngAMU9qxmL11wE/PxbnLCCZ3bsnRQBTKViBgWvL2zGd&#10;wAqmKMBi2Qo+diCy1x/sAuIN+aSiYNYSfhjnlRG++PNrJWI5L4eM8MHfSZ7mP6PtZfd9jwm9BXiz&#10;IoL5zUUMKQ9gpUOwCZMWR0Mo1owPALrMmbYPGGasTj/EXL5LOnuynrxksXB/Av4ZO+pJucTAR1zX&#10;yLhpP68AqqSNBeOHR0lTLwp1kN3toO66Ypm2CMbqKAtjafl8UDb4z45DSH/2ekDzzrmzRfqgJmDU&#10;+nXmbQUiVv5piOrPgqghjopvZH/bM/c0wNqH6GkByGjI5lJTiKCP9LoWZ42kmha/Q8/SYPs7s+JZ&#10;mbpKg+j84CxSFkSF/wl4ixQhTPF1UiIwYIk18taEf39/Uz9if38xZ8cHl7Oh8RNIysgPXkXlB4Fs&#10;KMKARSQaMCudSGXCBi02mPfn1HVdIgnsoSCA5qRqsb+zps2fSb7+8/s8Eg2w5kGQcv9OzPbnfH/8&#10;mrZA5dWqoAoGuTKWYsQSZ4NpHBwzL1us9/a9Smkgubf1OH3n9r5X+Bx5AgmC5KJCmX0GCqLyF88N&#10;D/hcfdCLZ9a0kvhMCbB4CVObOwx81I/yKWx50/0lIKmoaMgyjzzVZ95AOVozRHZifs0yoJfVPNGe&#10;y/J5eEZJXWpiA6cZgOTPJXYOMeU5gmu+j2bqumitsOB336cwpvEOYNXF/W7xY69l3H8PJjLbkWOO&#10;lFOZeoCVAevVDRiHjbDLwzC/GQt09jWT7+PZ8NFfQw/uRcq7ZYAlGg5+VDkxjWW4HId6SUXKqnzC&#10;f+uS8bPWWgZ+L0rq2jzuc85y37mBctIYtLVkKeUtpdxyl1bHl1obYC/NgjJd7dy8Frbsfh1RbeKB&#10;/VYfJDEjb+xJfa/qiQ7ju6T1d31e4imAmA28IzDbk/482e1UvzNC5MQFvkJSTTTk8nZ90c/53sHO&#10;aDnU+qyvYSCn5RtUICXYAPL7+3shoi6vr+0sxPtoeVWoYPdryT87J2UzktbY98C/jyyxbL/79evX&#10;ogg28N1b9M37VaRWvxb2GhtZ5r5O3AgZMADQKmMvtJwazEsYKmC9hhpZqoz90QJjRUQuaVlPpsgQ&#10;mWG3td/bS1XKu2VemDd/kiS59OGbqU2kiMjV9gPLvshlc59h+SxTMf3a9kS874itXder+fr/k+B9&#10;83q1jSQ5qXXe0oPRT/71eoGPdB4H6D7x85If82GcC8pPHpmk+TIZV5df3W+zMJHlQjMGq/9cnqnk&#10;/f26+vazAAAgAElEQVSxWUTAnPle4cNqnuzRwebZFEzSd/LS9qnSCLj4ogWBsWhjYN+PgV+/f/+W&#10;r6+voyKBbawMTH8K/GEbA2NqRNIwvI5+UBLJGREgOMkSI/9UFtbGwi5Y8ewLdQZS4+ezZy4Cwzzw&#10;ykBUZNMxYDkMQTowEtlkNpLifeK1bsDI+CwjqKgHCPWTRv3Y3SHX3o7ixFZlDGu8R/5gPIHFT2oD&#10;ZDayFPZFYtzZO6UfQqJddumAlnGAqLGLdeZ0ljLCPPv/69aLEIRYBxUDQprWYKJa4Lk9KGISNOyz&#10;sSlLsF0MbMaec1414m3K5nVWCAK0QWqmIaso9UXw1w9nl6LUhfAtQcF2UqksFiVn8Hoy9VuY1QwP&#10;8/JIBhKMPceDtQXYvpeC5Qof7uxFGgJbK7sqKfo9t+9s3pnTj12Hx/r0D/UgRmOitzMmjZ+7rpfk&#10;fG/qu3bG1QVQs/eZ79/AHnVWLnPdQmAjeYZNjYH3cM2R6K+hCVildTR3/cmZXqeCXqH4bKh4r/q5&#10;7ue/LWSplLqw9wTYSe3Z1yNL/xPP/jhjwj5/pYASywVhtgKsifGKgCirhqkATo2dP18Z654NN3aG&#10;eqKDaWSiYigdIwecrEdYo8AUaBhE/RRg/4nKjDWWTB3ga7EoFHaC+JygMbxNyZrcmdorM7/WBj+U&#10;PphET1UTWtfe/NlzUbqsea5BbX7Md/dDLeuzLMvJNtn+9jNRX4G/swLOdd3/wYbiE1XqApxt+eG6&#10;AN5zb27D5Vq6X3Vwnysw15f3VQKmL2tqKrtGPaASKElgl8X9LqoHoe4Ye6XKBjotQ+wBjnZSiHJv&#10;4TXQNIXPP7NLicgEWC/7AeDJ5u00AD1ZvdhrWv3uwe8oI4RZ+ESWtnjORmuUEQDYtTrZD7J+oTrL&#10;hlE/KvE8rrIobD2IyhSHx4DNvoGYpcjwMa9FkpCsIql02DOJQ73KqJMBHPU//izD0HFGEGrPXh/o&#10;Yz8mIrkUqXknVrVhQLOOYFlNtXIbNEYyY8BpA+Zbr5E3G5wq950bC/jXt+tLm6c+MtSv3ufeOXfQ&#10;vI4a5Of+aZ9fW03/7p73omnUhRMzAGVG74s8qdI7TbBe7bouyXdZzvxc8qjpFuuhMu28Klg3emzA&#10;D/6Y/V5E4MJ+2btOoIKT2cViwPg4Y8nAc/YlK9GkvW8Ns4Qi/KQpg83ZE4LJ3b2opYjYM/xoZZdG&#10;n1NLt24UWf5bqrbzMMkyjMH+ynr7ZU8UafkPGzFndShpgcVFSi6hOoypWxjByeN+SBjGvAv/O6as&#10;nLVor2tKka/rGorNdS9vNcIXWtTC8LEY0Ux7uHEnHKiYLa+OGqJhNEAEgWfZzvSkV8dubI+XBq53&#10;BU2X10kuXdmlVXLNost6rXL10G2zPNKU5Pd9y7//9e+mKhi1cp3M+5SG3dUIie6deqtREsEd6mJp&#10;KrKfJabI9M/sQqJ4eT3/PwDeq3ogv2zWOSjRj6avqXtfcQBKx4ZqAUpWCNthgYAiSn29VLcBeu13&#10;vjuYLP0BYw1exCaPbB2icIYTiwJ/7r5veb/fmyQLg3Z9uMwJKD6pBbzEHEFPL2s+sQyiP2fvj2wE&#10;H8zqA+CiouTEcvnEw9E3wTZsieSWxpJm0vLI35IFujHmTCS99GwTlvweyZ/9c5fARgPZwifvReZh&#10;jmvKmIYoVfUDBS/PwveOfG39z0eHOzvkjz+XVKTUAcIuPw9M8jUcbrLUToA6rlH/XfH3bJCJE1Xv&#10;J8+A96jQZVkY7FktpTTpXpJ2AI9rX7eBqd+v0OfeDjHpoCZaElSxoaoFwLnv0/9vrOcrhfdMx4i9&#10;5SRkAE/ssI/8hE9KCvzfXqHlJe05T2B9srF1IXHsa7N2NoBQxQyyD8bzJCtrewxBJLI2ijJMmizY&#10;mDlJsVEU6oEbWdRVmYqTgcN0ezupZfj8rddfw/MAvdGRDQvQUQeJ+j3rRdz6nSf4XWvZgPvGuGps&#10;1PbsleU5YZ7FE0xTYHQk8V7u1twmcOEYzwLIHc4hywzkmfL0CVgmSVqdb7Su7DsgLthAyVspzX1a&#10;IPBNYKAGTF/4eArFtA9W9eecP28Yw95bEEyAcx8e43DZWy+g9Pb0fLOz9CQ/3j+fUGWJl3av1khr&#10;Ex2rAhUa9ZX99uvXr35N53p58liOVBGMqCACe79yxiwbjvg68sSW87/Dah5vQ7i/1sw5MKDcW3/J&#10;Ap4wsDcO87THKJG8nvkMyAL04Fq3IEU2HGufoy4WAXPtKCWAcE91XZjwLVyY1DUyWbDMkpAOsk9D&#10;GtiDa6mSLlkA+g3gtP1EVo/7fb3W6UKrbkBhf6snIs7sNROAHlU4ML3vuXW5ZmxdF1R4qIwwupDN&#10;XfcsHW81EPVoTOnaGMH3MRQ4shaLfKCZJD8K7sY9EdW5ZqXyNHSj15T0RicGKSMwoYrkpKJmWSor&#10;mWxmNVXRx3y2T/Lq/P5voYgWyFpHXSCdiCJBHkz0/tosIxaGwNmGirGq/T0VrMi1kRMUh1UDZNqH&#10;J74PXc8ARseJ7UB9UKjtQQL+9Pg7rdfUda/uQalIaHjf7w7YX0utb/VFEbODFJEryb/+/S/Y3+F5&#10;0g5WlrrYV621KSe+4Xm1rGFxJJBknvEuuNeIS9BppZT6hps31RnaFJ2y+LzzA1P7M9/5lXyji1Wn&#10;3XxmWYV1rl8/897tGTqRAvHlcszGgN0HLsPP3GTtLm4XdfZMk9wr47Pb32UI5GUDSIYBVunWLsYe&#10;H8oSESlmy9KewSu9JN8/oz9m5E12fvhzZlWH7aRARlYx0jDu969Xe92XEdekSgkUdRbam7rK0dZ5&#10;TVMtUmpZ7YwQg9IRbzHvj63JjhVIqWOdSe8DG4jeQPgkIklfsE7b8EQXJohZP80weLRwMyJZraU/&#10;93N9q7Y+MOc5xGy40t6PT8xy9q6+5rVrbeC+x7tQCVWBVPUPgvcaBi4YwOcl+7iBYGMdg1DgQXtg&#10;NuHr+mICJ4jbwyuxtYMvhtlBhN/Js7y9H7ipDhgz2f77C4YKyI73m8Pr9RqSchYIGbG00E7ApOi+&#10;gWVei7EMeAeZfYE2FRYlbBKf2F9R0fRJg8vYgMxmhTFMjMFgPl+MiY72NBjA6IEO/73ZGvDFZ2Qr&#10;cyo4vbwfnxG799QmJmgyTn62fjKOk2LGAjiFqDJ7B8bsZK/lD7MVrLkm88Y3tQcwhA2ifFGEeR6+&#10;IPLyNhyKGYiPAcbsPWwP9c+evZ/fP+nE/krb4NQOOWuI8fP5YnRZi5WzI6KMAQS7UEIdDURGKJbI&#10;1lymlCTXM4jHGFssFR6ljvvZs3o6TnsZBEDjJiV6JqNBsN+/8cyM1ByM7cwGtxETCIuE9fVjC5si&#10;EQONfxYD2Kjnei/QNslnUrnzecjNntO//vqLAIi6hCut7Dalgam4XS2NuaaQ+abOEu4UUjzvTXCm&#10;RuxnFapua0127CW+NuGFsJqBEZLSGJidsnlwXeHgO2ps7H0KDA79Nbbz1Z8ZXhnjrXdOnrqMnMDI&#10;AQwI8cACFtc+/NWrv3A/XVk4ZQv7WkH3KQX+hKl62mP8YIXVE16Rw55tNtz4hIUf2WiwYcGJ2coA&#10;+YVRG5BSsAZHdn0U5sautbcRnDZYOp75TxRznt0Y2Q1g3TQ/9/46gxFKwuDYAAcZifZ6F6jHUlfn&#10;UTIEk0GQ58gTTk4AYwRMszoxHgoTtR7JrnoiXHjyxInJOK9NGXUTIw6llORf//rXsFQ4qSS8ZeaJ&#10;kHKylnhi7J/IZZ5p/kQMOymfn2r0aMDp7R2wl8X/7a8nsxJCBil+1p+fnzCE1vdjJ0WW9VHbGtXz&#10;EMADvIBD789F1Y/sHf1aQpJkbP00B1CeaOT7dX/mJtVNiTMH8/Ko5orXqDYw294XhhVeLfrz89OZ&#10;r7gnity9BmtM1reoXh1sa+vhp1vq2DX697//Le/3Dfku760Hsv3e96E4dLNr5DOy/NAjpSRXek1C&#10;4NX3ZOh9REQufW0kglJKH7ToZt8bZev4GgBZ/3i+YUaGPTOxLWI5ru99zQlVLE7bE6V5J5GyE0kA&#10;43pd15LfFfVMuzoiLXVphF/5OskPS0/kU2+Di5a/Ig0H+O///u9GyNGy9GW493mslJE0mYUfI0dG&#10;7hWIRTSio0qqsll5LX15V9N6/CWlJFny0k+zQTPPP9oVLRieLTqtcaSKXAPwz4NoloRYeGnpRMQ8&#10;SCBYn+64RK+/zLUh3y0bSNNQCDWVex572FznheJbfE8/h6D/yT9/BN7jQrHNi70hm5yfws28vyvK&#10;DsR5UXsQyx5eXwxgQJC/Yf5GM2AKgU+/EeKmf5I34uEaPXjsRnvWKLK/GDvaFyKeLeeZ1MymJAq/&#10;OCUjMxANbSZ8o8/Y18xDLSoUPYh6sljx7HDmf86+55ooX5cNFtcBuz7ek5UdRh70RfCEFeanIGfW&#10;qHsPdl/c0bAXN9iy0JInBqQvGLwt0An4RADqqRHw9g3+YPRhS8PX0qRYAVAWKTWicEGmrvFKDqbc&#10;sLXjAWR8PuzzmxKHgVqRGmUBXyTwEO9ekKqpTbjrZF6zxjACvZiKBn2dmecmu6fe2mEDodVkamm5&#10;t55ZfXpWPPDmizA8fNs9ScuEPGTe1ynvs2rcmAhWdD8BC/4M8s9B5AWPAO3+/RNl8o7PqbB/dhZI&#10;uevmc11Kkap1CTKb50z9o3rBQOohzS1ZFHxIxRX0p6Dw3apGHhsLY1kZoDrZvHmxPmL3h4Ewfk/0&#10;P7uzCnd29WlvZOSItZHhPt7WIE3QfvWQXrqr/t+RlzFjr7MsELxnuywb12fdmip2vVhYrJ1HXl0R&#10;Ab/snjBLB8ZgxfOF+bRHw40dVMWm/94s3tpnfUGtutfJzObn5P/tBxvsDMGfZTX6aWAQPR/c/rLS&#10;GpMF7kVgwNp0r5gya0Z9bTaosCJjT95cabYQziqqF+x5abLzVI6hxFGvc7IWsqZ9zXdIyzDZfFPV&#10;PW/2O+w8HK9F7kXqqgx6z3qT+hR4ysCqT+wO6dlAwi8LgFw2zDypazjphdvNePYiC9hbvmtwX/FZ&#10;+vXrF2GAy5FFj/VjBLDYa77f76HYQQah7//YwJO9JvN6P92raEgTDadO+xQSURi7m9kjRgG5bA1G&#10;6vdtfR3yVPB7oP3lCmQpJTNhTRipbH3vhB7Kp94JyXxMfc3Pb6X7sB+KsDDzSpRee71R6ZmwrYG+&#10;99ZxHk2bidz8tOaQtANppebhaz9Yw72+mfhMq4kamN+suXIRUW1hlO+73YPc/41ZggyUZbiKX3uI&#10;K0X5djlj7kGRXO7F51sxD0HmoNjAypLLkhOGxIIIzI+IWMjaZ+vAapCpdD30EaR+QGDS40tz3e6D&#10;7chW2djYya1H76HPanR/RtuwAi2zGfa2ZHiV5nXO6grcr9m54fc0n/348/Oz4Ak2iPDkLX8O4eAI&#10;7W/Ys+mVOU/D8mYh2p5RzA7wmQhSq7xe3zSbrj2HvsdXqGPivs6fi1e6JN93C6WG/iWlbsVr+0+3&#10;GrO+blwPQfvDhnPknnc6np3+Qm0gIUuN2Z7D2v1rWrg4EhnntW49N9ZgUd+AxB7cL7wiJiKP/q/A&#10;ewYOayCh8b5NXrrGAkbZJM57Z3qLiSjQCNnxNr3Hxg8ZriyR2RdGuFEaO9s/XOh/f/KQZYwvX7hE&#10;zWnke8Ue3Ei6yYASxuhlHoAISHm7GPwZvP54retDoIg/GE6BlIxhEhXO+HmegHIPuuGGitN3f0+9&#10;8uIERjPmGN5PKyxO350VmqzYjoYkfi16Cyx/faOGyzcsLCyVFQARkMV9cStdoyb39Ztfkx/NUJQB&#10;WKpQkBoLNcZE8ECPTa3xGqEkizEkmB+kf320deLSrB18YYUcBYzh8Bj/vwOLl/DPWg/KFuZZjXsz&#10;CxdDEH6ALBrsVf2ANXWSD1FkZ8kTc5RdWw8YMdBpY/S7/V/q9EiuByYbD51DpmcdBaZqXQbInrnE&#10;9hLVwAPXAKRc5JWu5uGckuR3GWGIPui8aqFgifmo++/Xrlem+5tJMStj0QY5JHGQalRDnAFy39BH&#10;4ZWnAbWtV6a0igbfjd1eOds5GCKjHmRleerCUDupnGiDA47UtdZWIJPn3j8fLC+CKeq4xLyE9Z0/&#10;a5FgwGoir9SKwGAWtMrOzMjyhe3PHoS1z+QVi2iLJDJBAmTqIVASrTNf1LO6hwFZLPzW13Q+O4XZ&#10;akX7KBuCsuvJgCS7h6g6it4Xh5Xts5YjU9grbFuDVpdA6REEuV1SJJ1UDlZqTEqKhhGsmWdWIyfG&#10;uhOvbK99as7Za3vikw+89XsBe45Y7RoRfqI9lXn2Lq99YHN78HxXH8xAS+wB2R7kB/y+jkLrjkgV&#10;YjU7ErYitdAaZr6e/6Xk7blnJJvIwpMNHf3zEdnFRkPlaCjHnr8TOOOvHastPMCD2QARJsCURdE1&#10;wbDWU4AlU4IgSYcNLhAsZ0zK1VrL4Siij4G+J5VVdN3D4UKAKWz7VN3zFabdRD3uM9F/Y1h180/X&#10;YV+V3z/j52xgb4ONUor8/Lyd8uCrKdiSSv55y/u+B8MZA1mrNEsQc0P4+vqS1+s1siDs59HznrGw&#10;2TX2FljzWun0s5d4D6stcKDbruhk3Y8cBOk2Hm3gke8s1+va1pJfv4xYwRUypZ+tM2Dzutq+lHM9&#10;7iMMnGQWXidWMhsESx8iF/dseob6k6XyOpxnQeT7/nb3NQQz9KMa+oRveMIE5mPi+mH5kKdalu1P&#10;THFuQLyRpwTXJ6hqJsFIRl4OCx5nWU44APB1q98z2TqguEt3JSklSy15qhJVJF0ql6aBWBjhwWq3&#10;KnmzplWZ2Q3zM/Te5tIx9DOLvtqJXbgflB5pO5+vLKqvPpi4Rv/JyMtsXbBA6SfV2n8M3sebTw2b&#10;V+8NGhUPrLDYQ8DWBu406Y1AX9YUIhDtQTIfVMLCNn3jEAUXMWsQ5iWLwwUcPPiBAZt+eilNxLqI&#10;5P7RYe4fLgaG+6YTD1l/3U6+Z4w56cFBJn8/NS8nX30PSuJk064VAvZRILEBrzZFjRK2n4Yrfl1H&#10;hXrkL8iAXcaSYyoCY/gscijYiCI5VgS4RSDap+FUp8PTXxcvCfWvYc+PHyShLM/bRzF5FZOuMxCb&#10;MQPZd0DJr8+EYIHUzOZr+Y4BOM0aFGTger9ik7N6CR1T6/g/Z8M/ptJSEszFlEKYt+DZBFHT4u+X&#10;/9y+sPLqgU+k+N4Gxsf1+Qm7Xw/Y1Nm+ZLZc+J0Zk5sBER7gGp/TMYqn36EKSkmXdZD2MMzUrVb8&#10;Z16ZCHoEdKO9DPdRvO/cDkOoYs+84f0Qx9sVzM+b6F60ZQHgniWrPQgycTyw3Ir1ugz7lr06GOZr&#10;WCDvrhZsv2P7xeYfW7lSLwUWIUZaOBEvEAzFZ8KrOrx/KwsDZ/UXGwZGGTVRI/t05u4DEwBfSx3A&#10;r+UHLIkOzo4KFaohMEjOSl+jnOztvBI0IicsPrEOVIvUsIzM8JSPxK4vAyOZCjMC/i3TIeol8B/8&#10;njaYZMCjypqJ4e2tljOsM6xY3YrPS1RTngaSJ0bw6tPPM25WH+4U5kBgUF0I8LsNxoMrT89TpIA7&#10;EW6oPD8lkVLDwFCsnaKay/efJ5CRZegsazzw+Wf9FgOH1s8nI2C+3S8Z2RgnoOv9fi91eRRUHfnz&#10;+3t4skP8BAP4pH9jth/+LI5+bwR95kzPz0+Vf2gREVm5nkDviCB1Yu6HILbynBY9DA/YXu0ZyOz+&#10;eT9pjyFEPf96DsqS/TN7g7yRqE7EwWGNU6dvuYFphWTkmTVO88dWub6+RHKRnFtvXTqrPecid2nP&#10;0/vnllJUvr6T/P79u4HqFr4Jw+L7vsf18yTJDZ8qnYVuYcfFcqAm0FmL9lh1Xeza2n2dynf0AX8a&#10;ck7rswrZH6lxgHMWUaFOE0wNCHehqyHrUHThnuTXstXQEQDrLXfsnr1er20o3IDdvWfxtcsTVmIW&#10;L+Oclq7wHHktez+8D0nrUZk0bYXKpsJgZ2Jk3+1JZb6eZD2z338Rs0DgP8J7omyjNLQUMgJZRURq&#10;UIuimywOo7H3QgJKrVXkSvRa+lwYv0f5erCth24TKD2/qTY7rGZpqvJy+K9I88s38lhU54eKv74n&#10;Ta6EKRer5FIh5LuOLIh5dlfqNGi4spEPPSGXEURsvf769eufBe/9geXlLK/X18ZaaczBFohQCt54&#10;OdqNrDLS1cfee8hHjZB/6BAIsKIAF1kEwEUDiwj8i5g36OO3eJuRKZXfiFnj5VOlTz6HniXC7GQi&#10;pvGfsqc9swdBVfRQj1j3J3CdFV0nRr9fH9EDE/lfsgM9AqXxWmH+Q8QuiaTldh2swIiKw2g4wQBN&#10;/zNenuVtRhhL9cTU8cMapp44WTSd/GNPzBMW1MKKUT+xj2y8GLvff/ZoT/R7UtsTX8dBEwJ++Lvo&#10;qR8Nu6J8gCXslKwFCuhX2TIY8LWSS2RPwMqnDKRiE2/uA7p9ds88khl6i4NMZp12AoXRdo1ZLeE9&#10;xPDupzWZQN6bgI3QwrF0JNNjOKhU8hn7j1wpiVE97vc9vLD98Ls1FFU0OelsN+jfhmRlBr+j9Pev&#10;v/5aWcPMUq42VpTfZ1ohWUIFCA/UE/IzGAA5w2Rt/SPThrIJRzHZ1mULfqqdPVSXBjTy9UR7GQwT&#10;nrdu+sxPHKduAz7GAMeCtzWd7jnuNlaXsUILDA0kGhztwKpn4jB2JMq3/ev738Xv5hkk0ZkTAxir&#10;bQ0Og2MrBqE+1Gy/j6xfmK9mxMhinyUcets9FhkAgrF1zAIg+h5ereGzTZZEZKmPAJm9Hr6OHw74&#10;s8kD3BG4F537/pxi53+0PvwAN5INr/sdU/PFnuKswTypAXDN3Pc9GI/Itkfg9gTSn+oUX7cnTVMF&#10;WIqo3cO620I+BWgytmNkH/XTVYponbMMPl4vud83JxepSh55MAevf0KsGF621guIhkGt0/oL6rPk&#10;wfS1bjZFEg7PBknD7DQEWPQ6nzQDxZPO8HQkFNRSJPKpjZQs3nrTXqu919eSleEHMVb3+/4Ba1j/&#10;jLNhX7TnnfqJJ/s5/SAPgRHmTqQPT7Dwzxh7hk5qM3ueDbA3Bjd6PLPB7hNZw4Kl7zv30MlVJTCe&#10;i44iRnsU9utzja3A44mBeVK6MMskqXXxT2fWd9H+a2rN2I7XAnAnys/Caq3WvUQlD2VNHRYxls+B&#10;6iztwP54hkuWUqvcucj750ekVslF5M5V/v6/v3sdfcm//vUzgTJt57TVlPedu/LF7v3MpmnvO8FW&#10;48iUmnvNrWIiwmmzkeT1Ss6GKi/5RMakxz5h2l7V8d62X/lcKuwhBy5kdbeofH1/Sb7vGXTbz8BW&#10;X9s9zjAkVEnask/MKpQpV+x54RYpUZ99Lc8U4moIXtqxugzUeg/D3nO12rpaf9mfMxWV2ntN1UrX&#10;s/UFKaVRq5XRY+uwAs0ly5WuDgTXxdaOedB7yztfl1lfWbfzKi29JtqgRQNWVR1hs1H+Hh2Q94vN&#10;BhWz/5Zhs9e+g9kNXqO+TYFV6XwfpVjX5ohAHC12YlNZVAKW12druefZzt/T2v93cv1iGTaITGlU&#10;YS/CGmLe27v12r3vrv3ZU5m2VwxD9XXXJCJWUS3Ushzv46e5Ux+D9xhys0rRZhiEahr+RnOSUCRn&#10;W7C6MOg8W61tO102lHoTA9OiWEofMzvwYWGeoihf8NMgz0rwgQenKd4pMMw3XZ7RxoYZq79tooWH&#10;FS3eIzoqAJgneuifGdj1nGTd0cKOwN+IoRxNqxjTAO8ZHhj+ekfA/ImNdwrhwoGLDxNmXq5P4Xon&#10;RnHEdmcT7Oh6I5jH2DdRtgOzCWJ2S5F3JVNFRFLyk51OxOpl6ylqAhjoFl3D0+di9hkRIB8VP/is&#10;MmsGX9SFdlGewVZntamyAurRcM4P8dRYMxjc5pjC9u9kxRT4ZpqHPVrkLIc+PtO1bCqeU0YGsp/b&#10;n1vyexqhsz6Qy1vwXHAQR89MzQAgqUjq0lUsWpJcExAefwYgNTCfk+iUyWLuwAKaAPjf/6BoXV5n&#10;/FCVBXiq8P5tknKJyPTh1CtJyfc4h+17WdNUelCfD+as9R7F7q5MEQqwml3ARMJqB9h1NIHGkq21&#10;yXWbdHcvTnWwm9p1SyZXlEsEWDnIqm/m+pHMWEcThd9jAjgIru5Fslcm4bmL4bHt2tzr9EFFMv7Z&#10;mEroEVTxxf2pHlrOVBy6SZA1QVR0bJh5Dldf14JnoLKzwAJCjdHCWE77d7tCFlM0yGC1mg8s9QPX&#10;8bsJwBntzECpB5KH0EZsBe4Vhoxr+FXkMx+RHiLiiK9tmbQ9sqk81T1PgF7EJB4eqpsKSkcDtg9k&#10;ZezptRZJyewviqhio46fgbMQp3mcjHDuXLJ8pdfyHFbp97iKC0yMbSmewNBkXvQGFHUwIpcsRZ59&#10;47dhgMKzjE+3rvc3D5CkgdRtUCjj36oq+X0vZ/nwzMc+THR8doWbY0oUqk4QlVJFSrdr22w782y2&#10;DcCxQMtaRbRcgwacrgbK5XyPEFDMqBlDkHtVFKjVRlJFJXVAM7Vz2J4726MW8pSGwxpPsMEBaGzN&#10;d8O+WsDyrQyfbGQ7eqA/ysM55QE89Q8RKYg9u2wId9oDcLDABot+H/Y9UxTMGPWU3gbM9/1smOH/&#10;fiHUyLxHuRS5XikMIh77xsLGrN1qT6XWRBU7Vq9Etpdsjw57nrRbNKS6Mz7ZsMer5BPsIWg35NX1&#10;mPMyP3/b02y41vac1K9PGWC57ccGStYygW/tyt/7XeS+s1Rt5Jafn7tfv5/Oan/LfWfJnahiNnXv&#10;93soeIom2qM2dYI0QNDWmu3xpnq5304VLQt4O9jlhQzctS6WSdsBI8FZLBOkNzKf/ffX9Rps/vy+&#10;J1GyX+eZ19Jfu+RxRoz9GQDzhTj4/b1gUmg55vGfHXspbbff6sl9IF1LGfvyeP7w3G8M31G36nim&#10;m6WN9vdDYhASKJa+XFVE01DQqXSblNTre5jKGIMfh0kehLV7YVl2PpPS9y2eNOax1BO4HNnselG9&#10;9fQAACAASURBVLWF37/M53+cH5Afd/Vrm/oZWEsRLXWS/exZ1tKHPDKY8HVwrTo50PYsy6kL7HyM&#10;hLeC+WvGD5JeRGZfXGvpA9MvqaVZ1KRRT02i1Xy/MljxdsYya+qFtK0txLqKiJaXlBkT156vlKSO&#10;+yLjGbuu11azxyHpCv1vBkXCuq+j08c/At77otEAJfOTYqGYfsIyD+Iq3rd33r3uU52n5OYkDTkB&#10;w6zx9FM9Jrf2QF/EZECQnLED7O9NPoI32IN5+KD7MJVPWBG7vUKlC8p/T7RRQDDfPguy5R49dQnA&#10;5jMSTuzxUyHIClTGePYHYSQlC208JLZsYRNoY20xGw1mlYDrxq8Lxqzj1hnPVjORhcCJZYKMoff7&#10;PRqJaDjFgB4EaPDARmD0BO7HgBAfakQ2UJFa4kn++wRoR9eRAUaR/I89xx449kodn7XA7iPz8WOT&#10;8JPEnx28rHny14KpoRaGqe7r7LQWvSdv1Njs9g55AVuNxc4KaA+ynjy0kV2DITq1eOVG2rxSPz1X&#10;1/WzgsUTFGhAuBUfq2dgoqqxGVyWJCUEUjXcW+y1cBBrn8u+4x7AHmWVwIwhGHpHjeTOIi0bk2QU&#10;+OFzvK6ZWVhfDqBf1SAbaCGNgcEyTXA9efATC/YnX+EJ+u77ljHcPqmBIobe1ti4dciaBG+1FpEl&#10;mFf+nzCV/Xf3+86utpRFIeT3RmYjEX125h0cnQmngXr0Pmh1YE1oRJ44Ke1YrWe5L9HvPeWhPAF1&#10;DASM6qjo/ItUAeuzc1YcsNyYyK4LLXBOdaT9++vra9lXxObAIhsxg5EYIjLNppirrfFkzHntA93N&#10;jkBqH8LKx3Wfv69MqecH3zagjkAaZgMYEVwQyMacG0bAmfs8rw8jX2Ub5myDKwjrPf3DBlZPtaVX&#10;pj7ZpniSWJQjxWqjaBDmA2cjogvrDz8B7tk98L9zUmD4tYEDjdOAIOojfZhjtD/h+3vA8wSUrUGs&#10;KVTmRnXq6Z9TlsBc+xfYo3Di3CfPvLfcs+/mFZwsl5Dtaa0+ytv+wfp0/2yWpe9KjcFeG6CYc1mU&#10;p/is/dzvCerXNmp731lKzvLu6igZCiyR+26M+pQa691q/n2YzYl+mK+x9jppgMzX9RoDxsHcXvJb&#10;GkiP6lp/vz35cu7BU+21PjcyPPNNeYx2P8bCfr/f8v393XCj/O4s4rU+V6KAwvvomf1N4Vs2e0gW&#10;dL/2/9f2vE+FATwHH+AUxe2/xk7HnhAxlEhh1N5zJ8h9f39LybfkvPfV1rMhKM9yfjwT39eo2P9O&#10;4D8vmCbu+eyMjkiP0SBOBHM727P79fW1BN76c7zA/Y7suAexbKhMx5v1QV+MDyO2yEKyPZ7WiFm4&#10;hwmc82XuL90WTHVt4q7rNdQm2KsiadtbQiOp5p1rdw9QWLsylEA7SbN+bAG9DFVd7eiH3P8YeB+z&#10;h6bshBUcJ1ASF65tQnhBbcPwrNYl8DBoDE+gGS5QNumPghFPvkkRcxobeX9TmKe+t5ZJxN+JhdSy&#10;YsuzeaPv4AHpyJ6GFVjs8zHP1Cgwxxc4kc1IPXh+ntglvvD1BcupSPXAIUqcGEDimzWmfEBP5lMg&#10;3akxOHnlPYEjEcsODyAM2IuGcqcw3kjNcGowvB+9Z9AwhqW/Vr65xkM/slk5WeM8ha0xxqX3ZT8B&#10;9k8Momhwyhr1SGEQPQvRM8iaB58FEDW1+L5YdLUA1PVaW+HpQxf3gzz2hvQqMM8KZsPZTwY4UTGJ&#10;fsl4/qTrEgWQ+kmCHd3HHUCsSxaDWc61RqR2Jr0VUnU5h6k9ERabV5KX7kqEOQyQwYpYg+LTwij+&#10;SA0iNdw7/OvM+6Xce7usHrE4dClBY8HC0P+TJryWOmxz2OsgSOV94j8F3GY9zD5fpQDiacDJmMH+&#10;TDJQDQe1kS3XiW15CqqLLOPY8MNsM05WaDugJsdz6rT3icgWKMsaKFYPsr3qZAcXKQU9a9Gv21Mw&#10;afQZvTfyaWDmySynwO0n9v4pPM5/BttHjYEkH4LU0d/Na17F7MJOmUHrwE6OZ3WkYo3W+2ntRXZ4&#10;dF1UEb3SZpUVKRBZCBqr1/yaTd0TmmXZ+P7I51j4exwB+n7fWa0RakgYsHPE9tNR0yUCjtbn2tmz&#10;jNk1QvD3NNQ87YXemsszrvG1mf0pUwlFbHJ2BmD/x56TpwGdV1z5npKBDaxvjxjn7EyIPsfpeWNs&#10;eP/ZPAjJ9mT8PM0+ZbUB8fWtZ9ZGex4L5B29ZOVWPowow/q1VVVUN0JW9A+zkFz6N+FKu8aiL+NZ&#10;KxVZsk21aSocIx7VWhfbrdqVovY8tzq2MeeNAZuul9wdtG8gq4WoNszpvnMfBEyrWtY3THUnWj+C&#10;m4FTLmtnq6u+xudqlkn3Zldslh2o/olIYOuz1K26Sg/tFR+oOtVTqPAxKyiztUF7FtHG7h2WTtc1&#10;7GGi3KCoHv80q8pb3/m9ooHrujCg/bqk+AD8+4JnDWsUG1pEdee0cW0qYimNQV1yGdY7dh3t3rKz&#10;2F8XT7pkNmjM6WAMa/S1ETsiIimru/y+4oHfBlzrVJ+IbGouW/9NtaxDdWIKPlNi11okVaH7mQ++&#10;b3Z1U/0yB2oSrDUklk2mfK0qek37vPbdarewasG0SVWSdjWxYfq6DvajGu1ktz57W7Psqz2nJkt6&#10;fc06sasR8jhr4royGjCz4c+neVJ/BN6zwz2a5DPW87rQZISHvMGH0R9aPiQCD+YIpN2tL2YSsi0S&#10;YzDO15ajL/Qn4Ln/GXYwnpgCJ7CNJdSzz2kb4tfXl/z8/MjPz89IVMdi+8RqYUXuSfGAgIV/EJhF&#10;BQsifmJXn4Y0T2ySJ+sZdq+YcsQXV16aGTF58HcREI/YC0+AezStjWTbjDXk/9xAJvvMqLSImnqb&#10;KrMQFZzsY8HLClzPjvyU6TIDNK/Nnin676i5wkm+z5v4lJUfsW2i4R9jgLBQaf/8RAocFrYdAQnc&#10;gkwXJqsHjnxWCLMf8sySpemVyb7HLALOwOPMtKi5Zf56UfYHCw+34gmHR/iaX6+X5PdNg+HWzySP&#10;DXI03Nyf87JYuXigGgsgZCrxQY+OAhqDV72NEZ6t77cxJ3QM19v3VcFAUiZ958BieQTe1nsUDMvS&#10;RLjHa4s04Ec09OHmoKWMeiAluB9V5LrW/BXMRIhCkxHUZ/YJbODELNciwoSKNkm3rW8NzofheTFx&#10;AV+vePCB2aSwa+gZeH6PjQrkk5cjFs3RHsUBS+u7V594pnB4AnBPoBX72WX/LN0Ts1RJF2o2FJoT&#10;XbzYmRdoVCuyM8j71qN8m73e6X/755Y1jfgennTCCBVsj47qsFljcfuKs41ideFh8cDU1yZ+fSWF&#10;bBLdzyWvymLqW6yJwgEhZHtsykAl90NXlqT3JWZ5Tv5sPJEnRj9T5UjUQQWWz+fy5zjz2I68uq1Z&#10;Zj0Jq2VH3RCtsW6N80QCiuph+372Psy6j7GoT0OuT8GYU83qgxOfiE1oz/UUPs3UbmwtrIza3S+e&#10;1fiRch0VafhZn6x8mKreg9Q+zDw8U9098KTAKpWSK05g2hM5zVsjoUo0yqzYr18HmGRmSPjwxEg9&#10;5Xs8FgaNllE42B41jUwCZ73rsH8025b2QjI880fAa51FSelWUdMqI8uds9TuZ/LuBJ925jSFQs5Z&#10;Si5yv9+jZkjpGoQHYxtjL2tECqvhEIRna8wsfYrclEA0Bo7lHixqZntxwqhKaZYkQhSLZm+mr7TU&#10;lP45wef09Xp18BKITKojTwW90vFa2DXwpMaRP+jIVZZ3xm1blD6jmCsQ1V2sxvQk23zfkknNPHMV&#10;AJO5ri7rKHMQoC17INfchj2vJN/dJsir2z0RD3EC70/PGPFsKIm/xwiAY0+v1ujYs2LKvAuyE+q0&#10;jbEBv7VIYJnk8/6WvWN8/mmR2mzjzI5VR1+0Bv/mRfWAqjl7Ruc+kmb2gxsiTRx1jmtG5lhpr1XB&#10;IlU1iaSWV5BraYQGkZ6J00D8KnUh8kT7v8f25lqtkjPsf8uwrZn5NAV2Eem2r8nIfbKef0snEOQf&#10;+UzQJ/Ltf8y85xYUsR80C300VsypuDgBH/uhrmMyaodXrb7hSgN0aIfAixQ+M7juiTXLpHinYipi&#10;3kSWM9H0jUlP/WaLQOYTkx0fas8KiBiw0cT2aZIaMYgjUD0qrCM2ITuA/QPDAKdTg/MkX/GFT5So&#10;jc0dNl++ecQp+tfX1wKYelARmdCnQvcEJkbejdFgKmJ4RWw1ZFWz5yNi8DEmfLQOWDAaY8pEgcVM&#10;dXNiR/qi4VSInKwYTuwH5qEaNb+s0aYBn4Q5O3/Xy/6MSbL7VHu5G+45rHlbGuqH8LGTPdRpgBjJ&#10;fk/DWN8Yrb7udRs6easf3C/W/JfzUOfEgN3vfQltSPyAJFKSMf/t+fOJ2hLNZ601XT8/P67ZFNqs&#10;jtpzO9vSHwVSRwoefM53myZeh1zm2UiVFpOlgSyPagGWwHQaUuVajuvP750Ru9wKeWZVN7MAOCD6&#10;BGqaQmHc/0NddtpHonOYAT6nAZVdG28dtK4TkWkJtA/KWZGLTHX22aKcDD+056CwUODJP4elF/FJ&#10;L0lf655Qp4wC2EVlU+jse1IJWcPeCiXy8j8p4T4hQpzYo5E1FxsQPPnl78+sbs05U4usnzEtzzMO&#10;AP3Z4IfMC2DZASjcy30Ana+PPLvaN/Vsf853HqSaZQgglSp/VXQBiRYQwOVw+f0HvWZZADp+7ktT&#10;qDqx1/z6+qJqMTbEZ2dXrIRIYpL4fe+sY0i3qA/SCkifwPgnIgarMX1I56l/8WqKp2wnH0h7Uk1F&#10;ZK7TgM+H4DEGONbv3u4Ba2PPKGVDeqwFrXfBPfYUrG62rba22CDlSV3G7Gz9QOBEqmDK3BlmuLNs&#10;IzKJt9Flw2jM4LNdKwph93vwANKljHyotgeUJS8nCmNnf86eZfOfx6HCYK13gNwTi4Zqrh97uYdF&#10;i1S5rYepaTzPObcw2NItKnIucpdmhdF88O8OqvafkyIlt/Da+84Od1ifBQOnmZLHk7V87WZD4ZNq&#10;qdndzOvt8QZ2LrO8DwMMPYHzuvZsBQRLPXbWL+7o5fzzgPYyzAIJnzGsTUcN1kH7GgxNkQDDcaJK&#10;MxN9v+/7zZOSDS3ZjLPiSSjtecmbA4XlwTFlkidvejKmV3/5tWGEQmavtq2l0s7wkssg3eiiO5i9&#10;G65pVJKoqpSc5XWpJADZaylyJRVJLUJgDq5knLkpNUXCsv+NDFPdLJgsNNjssNq1iZ0uEuRQePwg&#10;xinWnnXarqL1a8tXkDozfxouVulA7UTWWXsrkatefR+rI4er2PDr9WrDq1rkSq82IEtJ7hus/Aar&#10;SiTLjmnyPkz+uEf+I/BeyMPhWVMRsxWZaxbQw6bpUzBTB7DkC/N1enMt0iLGKmUWKU9BO08saH8Y&#10;MiDOh9NiUeRZeihn8RJ2+14GIjBwzLO57T1///69vBZO0e1nkWHyyaCCeRJGfrhssZ4AYcZmj4q2&#10;E8uSFfFMOso889ma8Y2yByJZuGbE9I0GESdbELufEXPs5DHswfSTb6Qvuhmj9yS7jxomtF+JJL9R&#10;eC0bePliGYsZDG2OwE92f9iz7MFla1A8S5sV6qy4Z2vMs+w9SINWTRGLPGLLsvyPffip9PlkbAzf&#10;tERBkRHD7ynb4jRkerItuK40huXVflYnAOKvBTJkWNq7YmASKTY/HdaeBi6f/B4CWU9DCPZ35hk4&#10;B9QyrHZyXpk3aJuDZ8a0t0jbeW/M11Ly8uytrOr6R6yCp+HGrhqL2ZUGzL9er40x6ENFrZkSBxSP&#10;c0J20JrtxZHi6zSgXEEBodYwqIr/BMhh5x3zgj/tqxEjH5ubT4er0YAZ96HT3mZNqLcjOrGfojUV&#10;DWAZKcNbO6H36pVe476wWiJiu0Y1xxIMLmeZL6shnoB5Bgae7Cmi8yNaY56ZjnvY6aywBmbvL2pY&#10;U0T1w0mh5tm5mAsi0DYzBiBbQ57owoZ53oaO3TMNXtsARF+nRbk+HnzwpAZWb1/XNYPqDnsw7hv+&#10;M0WWlP58iRnwsa3RtMZCux2l9dZpXbIBn/0eWm/goDEKtGc9EQNFT6qTpzPvtMY/OTe9/Q9bo9F+&#10;i0AVDn9YP7SCZbtlF/sdf457lvFTLRA9f550xvYeZmPDGJApXaF9GBvUe7DOD/Xw2X2/32PQYZ7q&#10;T1adM+MjHffjqA73AwRGopq/M1WHy3Pd7QP9s3/ft1xfVwOtSq+v67Quqc4buuTZf9ydZV8tXLuv&#10;h3xnud+3SO3B1zmLqI7h567W1C2nh5E7EG/BfXJlGO+ZdmOfkrINrWww79VqbJBn4DHaYyI2daU6&#10;hjNMSU7VQuD9zYY0eA545VREBtg+PxAS9jqQW/JsxBq7umSAxp53XKv2HG1rsq55UCynbTsnpcjf&#10;f/+95Ez6HvGEi7GhTER2ZUoh1T4kgX1G3bCMWVjz+o0QErVI7p/LrJbQOswCVDWpqIDdZ/fBZ/uz&#10;hQcnGDxGJA8jonhCmc9P2LAkTaMWMmsqMRJD6euvB1vLpvqbAdj+eYmUfdszoSJ3Hyi2HijJlVQq&#10;kButVsHv5t07SlCPMqWa7V2fnO9/DN77DWEGk9i0SOZ/1CnnKlKlqkgyz0apohIzhebi82youkh3&#10;/SHJfAljsKDAJFC24UDUDHziAcrYBWtBl0DqbTcMmVn74YkPAG64XvrmmSHXdclff/21PDD+97YD&#10;5UF5sRyYMmX5tX9O7UW1kgaNKTdOANip+GYNe8SMOeUU+IfPr++nzIPTGo78oJksEq/z19fXMozx&#10;oSyMferZ+dHGdRpQMO/HERBka3WECdaxgTOpbPQsRsEvnwAB/p77pvTEqmIFgS+K0XrgBOpg4xgd&#10;pqcmbQcX6wjjYa8ZWflEe1LE/GP7oYG4k8FaFpDP36toADSKzzTDhtDWQ4OG9sm64tS47c9o23mS&#10;itTrGpJdqWU0Oy08q0i6UgdoU6sNRMce3Kb7LZjWJIXvkjsjOrk1kGVK/iTM0ggBe12HBAIWBsY0&#10;aNf9BYVpXgbdjfmQ+nNax348rou2ZsuAdalVcvfKZyxue78G+rf3uS4Nz8XZeERBofoxACkLfIbD&#10;+7leLfOq/d/M3ElpBy0wVOi+bZ9KIzhr1C2Wo2UAorZ709xd22e+S6b1xsr+bcOS9tcKXq4rGcGu&#10;l/mlpiQzv6BJXyaDY1HX6/g5W6stQC0HxARkssSMe2YJEDFGojDnKFj2SX207vOJDukNWFs/Szkq&#10;i1hY7RPLnGVFsH/W4UEVSSJF8nimvX/7LPbx77wd3/2oqGAqIKY0jIC8J0avGpNpcXjpjVJ6Hq6t&#10;fy+duXQtde6kVGnfY5vUu0jpQ1cdJFKFSzy4jhZUmvuD1sEk7c+x0fCqyKP603uq13EGqCTRpR6I&#10;QLW1Id/B0eVeBaSTCSjwuqfUMkLaZGSviCixYGQKuGVdFThnZ1rj9t5+3XkyAoLZkYo1GlbTddnv&#10;ay3rQMcU0asF1VxDVUSktByXcS9er87OrQtLEFn8a+3Ka8j2968B5ll95NdOFIr6BM6fcmCsjtJD&#10;DxbVngzMZue8B5U90GJ9JALrERsZB0WoAI885hk4dfpv7/fPPo+3tzrZpw1w/0pzj5bS6yKzR9iV&#10;QdYX1VLHXvTOt1yjZi7LsGoMlzR15nIDoUqp7d81h2tofofSt84yPOZPGSZ2HzF3J7JL86SDRelb&#10;4RnR2jzntY46tdVNRX7uBrDXO0+AS1yumqRuqzOfwfvOUq1n6IOCAdznKvf77td5gvpSq9Q7N/9y&#10;Y4XXWfc2ILTI3C7TYqfj+/7I1rDVlVVEi1yXSromFpM0kdrhtZ4tKY3rlPQaZ5pZDImFqYqIpmu4&#10;Q0i9m/FXEITaGPad06tFNLXBq6gOf3isZ3y9wOrX08DbP0OtN6iwl+7BoP7sSwo4wrC5gTpeRKSm&#10;WRenOgPkdT5z6J+/Xn/pe72M9aC9P6uS23OddFFpKGBpXlkcDTnt2nlrpBPpJcoUaHhZ83K33nmx&#10;F+3XIdm52O1kWP+d9NVz0Grfu+YzV6UszHTVKq/Xl0iuUiW3+zmU8Vev1yo91/E+1m6rpAF5huGq&#10;8bXo3vtCiISaQAnZnpkiTVGN/vxSKiiNC8XZSvfMny4siZytl1zdktDWVq5ZRF/dxaitwxaboJNc&#10;0YdnFZJHEmDiAn9W6mDUDTXDrFX+YfC+Pax7QWhXtcKN0qTjwXtdk7VX8AAJGsG92CmUtcmYtMiG&#10;fZoG+SkdTve8fMdP1iLAM2Kb7YziJK8efoAsRyuU+ORwHsbGzPeJyb7ARglUJKs9AY0MuF6KC3g8&#10;7XAcIrYDi8czuk9smIhhyOxqMHQkKqoZ2Hrye2UM4giQ9a8TNU9P3ud+fbH151kU3sfwFHzEQDgm&#10;By1QLA3v1VwWr2lcs2xw4Ytw89v7BExi4Tb4Wjgtt5+3EFS2XiOGIpPOnpqq9hozifwk840GNay5&#10;tWsT5USc7DiiZk0O+yxO7acUL1FGQQRcLKw3OwGUMEPkFEV4Dnc8Nb3+OiOINcNlb8k1L4DGd/ru&#10;ksXaC35QDnUA9d0ZNy9gYM73WS3aoj3uiZFchQcuezayZzHOIcqfs/EKtb/zAG90HuyFvzWsnj0z&#10;n+W6hVt9Vm/I5mU9P9IEQJktA4Ylo1WN/y5wu5drXuue+3FSOOxA+ZkQgKpFr4C571tqKfL9/d2b&#10;u7pwgjE7hQVuR6AFMkpx7zUWG7M42JowklkSDcyfgGheo62ggt9nWIjk6bUjmw72s9EZH4Wxjmth&#10;2l3Zg5p3OxiTe+ftjPLPRgTKnEgJzMLmEyB/2Xe2enzPK/kkVKuUuikqZljhVL40YCa7gfI64/Ah&#10;l8uzCE0WKnBFd6VDlNWBb1yDQTKzRsB92wdZ0zpx3cS2e1CF54cVeN4Z4On33ZCxV3n4M6t9/Nr3&#10;2UJPuRKnITwbGhY33LCbbz3SRhCpE2A09rKqytfriwSf4/6OnzENmwxUta7gtoGZ9bGXYPsJs2s8&#10;KcvGeu1AlNTPQqNPrx3ZMp6A/UgVfbq/vv70Pu5+v/PZL5+olryqKsqE82D0yX6nGpjSiYelg79X&#10;V8GVYu/R9x9pe9YkRMggXWBNtyj3cl1qvqSJfjZqjwks2fyTB8HrdN98jfA0NNrOjaUuqQtD1QPh&#10;4/605EiRatewvUbOVbTmHoxZcX4r+b7lB21u+vNYcrPMwTwQw5ySw5FkkElR6bUTpTz73KukfG+K&#10;Axh8jtGODK+jMdBrbaxnC+6U0sF8EXm9rjkUc2pOA8TNsont5wnswqZrQtpYzWwI5NXvlj2JWJF/&#10;HtdaLInWlijSAkmL7apLtYuEs3Yu9jXeGckppT6ESnRvwu8w1pekMc3H53rm3tk9SFLKSmSxaz4t&#10;w8pW19o9ZX08Yg6MCMsU7k92sn4Y6TPTTDU81mkHi9PW24/59kKgboQIgUETqvyLfF8vdwb0TK+S&#10;F7W5z9JbyK4w9Od4SVpUAR5X8EptIWvI3rNdz1lXt3qpDSra99WxrqTuRJy2vvMzmcX1S82iD4LW&#10;gUg1hkGDnIH2QzoGCqMWGD3pNW3PtGEUDcD//J8/AO8zTYifmy2w5S2xW6rkfEPx3B4sIT6sUYHj&#10;C4Xdr+tagIPVj7lNlTzDPmIoMwb7KUTzif3ArFRaIZB7KvO8/20B+81L6YQKN+noALZFx4YOrPi+&#10;rmuEB+MD5TfwjalE5D22Jj4BjaNimLEsGFPAAE8vkWS2AFFApIDMJrrHXt7FApJYAcYapQhcY/fG&#10;J5szuxL2OU+f/wk0XUB/Io97v99ypWsBY08NDQuEOgEkHow6gTX+uTDfTNZEnexMGIBJ/WcPPs+R&#10;ZY1v/llhGDGMTiqYJwbz0/c+/S5TP7Bgts0TVmPVUhTy/Akz9An0sz9jAdPpuuTS1dOeebb6gGb7&#10;Dj8/P535nkKZJ2u+GaP56R6ujZNsjR3uCbsM9DxIsP0d/yzaJ6Nng4XR8fMa2CK1BEFFzyB+pKLx&#10;RbIB0Pg7tkfbs3Tf9xh6L42f38ce9s0/HZb4NetBMDakbp85bXZ4a/CXsfZjwBfDoMQNqXwzi1Yw&#10;J6UPs4zzw8tP7m/kPYyezNGg+bQfnJ4z9sw92dicwO+nteCBLQwZPWVIPA0pvXUbAgxPfvNsvWHn&#10;wkHnOkFSMkCIgCG/fmut20yLAXL+mqDtJn4GJN4s19Wpd5mc/nS2np53D5qhLQbWa2yQGd3bMRBO&#10;sXLP50r58ypSem1ycXiNk9WN/6yfDMwioPakoLReOOcsKo09it9pvq8uQJW3SsNanlmanGTztZZu&#10;CVe3zBvzFkY29Se2aMdMkmCNLWdY61Y3FfMntkRoj3AC55/OtCifitVeJzAfP5dXC7PrydYUq738&#10;XsNqQ1aDL7+bTgSdk0/xaiu0YToiO2va9Yv4vVi2wLw387+tx4lq6BMDmoFwp+diUSgAYFkEh5lX&#10;VxKU7TV+ft7NI1tU3vcttd4NCJO2p//8/AxQ24DRv//+uw2u5EXxB7OzqU7h67+rnRlRkLA/X/yZ&#10;hWvGkzl5aKmKVAurvLr1mgzmucc63u93Y5M7spmqjv76BQzgcX9TDYfELCCcEbmwBvUscWbvuJCX&#10;yv5ciojkkuVK12DDqKYWbDwChcUNCTRkrwvBHWw4ZMQHv298UpOh/REOpa0v8M+qHyD813/9l/z+&#10;/Xvrh7B+sbWKWAQLuH9SZtu6fL1e8tdff/WMiCK5uNy5WiXVNthYhzVJtNgQaA6yx9nwlRYVwVD+&#10;C6jnSe2CNYPvt/eB0bl+NtKD9Pwej/ssOETS1WLPvrs2TDlLz+0RFblSB/QvSVd71rD/jQbrphIt&#10;IrC3Sw8G7upHSWOAW/qQ3RP2gKnBrUOlEqXUc331H4H3KKXgjcC+IeqVxqRjhlaU4SfpWcMGGlMJ&#10;oWvqJsOmBkyH2pvbGy5aLN3HwwCBG79JexAiAiPjhqAOf2DvWeWB58jP0jc8++EmmwqBbW687QAA&#10;IABJREFUejkHQCiTm0dNAwO6WUOPBXFUfLENgAU0Mi/uiHHP3iNiJaIs/8ReZJKqyBc2ChnFwvrE&#10;NPb5CCc2zIlJ8adg0/juvYnw6z7KQjhdd39vfeimn8BGgVI42GBFKvOfjFgjEbAaqWp8sM0TOyny&#10;wmaDKuadHYUmnQCUJ+sitn/49ckslJ6sT1CNEQ3k6CF3YM0+DSNwv/bACe4dCEwiE/uJHbgHuJ7X&#10;9NO+vYE6bo1OBlOdvv3wfTBkbpNWSz0Oz05MuyfGbzS0YPdksTEi/rWR3/oTcHDyJo+Yo6PQgSHv&#10;+HlOjt98HJ+Yh8i0P62Fzc/XiruKwZRdXl9LrxFQeTN4wUvA0mANpuYJi5Y5egCo7c/bcGpaIxwL&#10;6A+HGU9gEbPp8Z/N7++fDOGfgipPOSpR/knkP/+0hx1ZtR+CZxHgwnKKEID4dKD0VA8ywDfa5z4d&#10;Hps1SgQusH3J9nZ2xlOFRQ+AjYYWT0Chz1SI9iQEQXwGxp/4l1pzaqoaC/H0jT6ze2CB09EwWSDn&#10;w4MvJxCBBRFH+yNT60Vq6Dls6eugnnKQuDUpO1/Z+53ClCcDX8JhdWMmKt3fnwhJn4L6S21sqjPh&#10;vZ8fULMhJwuk/MTOMaohn/qW6M+sbsH1i98hCqWMwMfTvhPZ24a9kNlsbbZHO+jP8pG8Os9AtF0h&#10;FxPDnsgkInvfzJjf0f82bIX1JF6xMH6uzEDsCZRbsGzHX9TsdPL0I89lDOBGMG0VucHi5r5vyaXI&#10;nbPUd5brq9lctaH0S975ljvfcd5IMg/sQmtBXPdsP4iGMYyYxIBaer3rOuhYQs9LpUQctO9abAG1&#10;MabRiaHVRBOk3YfJMvaofOdhRwPiNPo8nZ6RXd3fQlCrNNuolKYqpHQbvFGl9rPr533L1/drs/cT&#10;USm5hhkY/rxngxqs7yPC1G6dMvd5I/0Ynsh6nUUR60gYBgj7WtUGHcbmRytkn2np2ezYq359fYWE&#10;YGYBaAOOWquUfIvoNZ5Z1bKo/L1bwxgeEsVBVGN7vIwFNp9IKHMgNQOE8TXtWrQ9VzqJzoZDMDAV&#10;EdVLcs1t6AWvn+/Sv/9UaZzO3/vOcg+Cru1XuVkKdWB/fEbyTI3nUSoluLK96Nevvx6JJf8xeM8Y&#10;6xHTlh20J0DKCtVokmwPAD6gs/BcO3D0JET2QcQSi9iPyGhgNi1+on4CSCPZuWcb7QWWgJfwDP21&#10;BZiXRp0z1lmRfwJDfDhqFMY5vm8E9JR1I0N2UhSUw5LYIyawBM3kqZmPgmmjQY1/2PBwZUOmO7eN&#10;I5pG/kmjjp8PAyOxeGRsi9PrMgm5D2raGLkiQ9li38vCdhioYsHKrLmKAB0P5rH77wtMBgbjJNcH&#10;GkUNzlHiflh/bD95AgZOgLoVv15pEa0ZHGKxYvTEPmIHhAfykW3hrxM+xx5wPpvjSAiUR0zc07XD&#10;vcr2l7///nsUPPj9UYk0ms+g8fMAiX+G2D5ysjJiKi8GzC0Nm/NsXt+vDGnt9D+/KCjBpNVRAXHy&#10;4/20MGbriSmcPGh02rs+9ctnKgF8b9ZMK3/DmR2wMR53//pPhj90GCEzSE3FQt3K8GVstcvrI0Z/&#10;kdmpVWDrqabwc/k1za2bxPnn279XSX2tSNBo7JQ1JHn+2/+9t1dhQ8XT94/Y9E+M/AjsYYOLPxl8&#10;PwGbp+Fn8+sVuKaJXF+FgCsZayU6c6PvzQbinhF0GkifANLamyusGU4WDk/1Czu7o9wh3+iz9zwN&#10;+3wYXgQqeALJk23RJ7WeH0pHIJP/b1Zj+UGCqXlwCB3VNtFzFw1aInZ39B6REhg97yPm/tlmNe4P&#10;WCCjZzZ7sHn9zPLR88C+85+qtYwIocEeg3uk9c44cPJkrqf7wq4fqyMZ6/ip/2drnA3m0bLiFBr5&#10;NFRjwwsWUjpIbqnZFvgBng112LMUfkdd1xBj7u+s+yKapA/tq2idKkpkmuIAxSxI/bX3xBhWE0aD&#10;JwMb1zNqngmG01ypgWS1SrN9qRl6uWZ3c42gXyOf9RChpPL379/DikK6reVPZ+HPulAlXQ2EfiLt&#10;eNIj1p020Mb7jr2+f96jM81fK9b/m8p0ycIB2y7naiLpukbwr72+gbxX77ENHEYS3/VaBy/zswIB&#10;pF//NHKwqiOCNEAX8QwcFLCh4AIs59zzzYqIWdCUKne55fv7e7H2/Pp6PeIgfk+2DDj77rYuG1nl&#10;fC4xchMjHOUekryqrNKm5La14QdgEQGF5X4UZ71qz9Pr9ZKvr69tIGjAfYHAWW/rtuAfGfaL1LGa&#10;ZIB2Y3XPfbtdt3d+LwODBlCnhayJwL71Tz6jz973/X6PjM3TMAiJmtOzP1b5rv+XNpKUZZW117ia&#10;MgUsc2dmXHzGzWtTJF3a9mAjElSFjLlGtpI084JqqWOAudgQ9g5zt02fdTsScf60ZvwD8D62iKAN&#10;ju6AIe5y+ADhVIoxYw2MwUPXT6QxeBEZ+tFknrGnWfATbvIewEDmwKf+jzFQX523Uw9+1TQ8H1lA&#10;VgR8saKOTfBY087YMv6gHMzKpPT+4n3wh6vfLNlrRw/yKQT302aCDZSYvNFvyjYwwQ34EzY8ewb8&#10;pC4CUKwAZIxlZmH1CWB6Cl/Dzdo28nStwbBNMjTZc2xKHTF/V9/w8giQROxhfz0QlMXmgq3DqCFm&#10;DbS/jz5X4KkJwwYLbTv888YsoqJi5GRJEa2NEyuK7Q0RW5Q1U+N9ShW9NGy8P5FmexAm+o5Y5OCg&#10;EQ9CfM0odLMGIHoU4h0pa6KBw6O1Dmnwf35+JGmSV9/fbQ+YoNGueNMeluPXyKcMYcaMZlkOEeso&#10;2lujbAkcvDwxYf/U8ok9J1Q94lj2MxBsl3tyUHv/DJFt2Sfg59qQCWWxRjJUcfWBP1M/PYue2drq&#10;aq71zwzwWAdLuqgT1med10veWuhpIMoAuaf1flIosec2YjVLWc8ZC07tLXOoWmDASjtfdPPsXfzn&#10;x9BHFkXQn7C8YwKLLvfI5xt9MjRbmdKVEg4+ZfyeGnWWC1PB+xgHV9G5/yd7SqQK8FaeT3Vo2I90&#10;FcwTUxqb3ijDKvqstZYgn0HCPeyTe3XytWf1wMbkdsFu0fP8iV98VNNG92RmikV1iWz71yeDGEYE&#10;+LNnVBfyTPRdsSaNGH5RPXbaG6PX8DUwe75O9+T0TOL1MsBq2Dk8EOROJAysh5CENRjmVCXEB2ne&#10;K335zjBxwVqyWUPo1i/Ogemuqmhe1fg7svRQrCZhKks/dPCZeNhjLvdaquRapGrzKS/mGmBBmLUA&#10;OWaCgsZYfb9vue9bvr6+5Of3uwH7VeU2lv59S77vZi3T7Xfwupe8W/kxUgoC9TgEMg97A8WZTz8C&#10;o0Y882HLn9SmLffAAj/T7C10DV21DWWE7FY+iJMqy8DGept0pcE43rAr2YPrp01d69kb032SA0Rl&#10;c2dgAcZjzfUU+e+//muqgzv5pFwy7vnaAzVw02MVNuzB/sJfd59fEWE92B/Z67zfb2rHhypmVF97&#10;hRuqIZh9HbMs8+oc7HfsXiIJOaW0hEr7wYAf1jLbn1Y7lIEXXhfiR3WEurbnw6yP9pzPQYSTunje&#10;e5cRnx2GhKyfn5/xvHnyL8NA5+evkurMcMBhASNvNCuu5mFvA7ChPK8id7dWElQolCIFPOnRftbX&#10;cs3WPHUrwx48XfPc3IGPdL2uJatosbQulRJGPO7oCeP/KHjPwvn8B1j/PC1TxeWmXYmyK/CD+4CH&#10;UwFsQLd5E+LDh9PpwQ7VuVgz+McyJiBuxFf3USo26tHpz4gTPLx53orFNjbzw8IbtYCj2kJeUiq9&#10;sExb0MOT/JotJr+54P37/v6mTStjTUxg9HLDndoPd6X2Ooyd5MN2PwGeT3/uQXEPPp1AlehhZgU/&#10;Y34/DbVOjVjE8D2xKFBZwoY4T0w8xmRGD75Sywg/sWKtwH339/P9foeA0FwPzT6ryhokFoGFaK11&#10;ykXA4sNbDESHyKnhZQcND1FJx8Em7gXe2xLZRtFwL7r3jOWERZtnl4TgUzyvlcWXcBw+nSmbtKfZ&#10;95MMrD9qd2u1MFPVFDIhfeiUsUwHe7LOUB42nFjksWUGqY/3NHZqyZLseqNOQEHCijJ+YBpHA4X1&#10;ejJQYwUszS5tHOTd+jFpS69vQ7Es6ZWAxVPHMxMp2XLOUrVseSQrqMpAEPd3/TLgQMaGDCWX7q+O&#10;dizzRVR70zH2rzquoQYBSL7RZg35E5j0iYf+DoLrgsMwkBplzVYYW0e21kNnMH5kAgnaesQ2EgZ+&#10;2/1jwML2fQMVZNJJAKhQu6Ren5lv/vJZBEEqXZ/U5TKtSpsT0LY+4/A7HeW275quS66U2ufcAJF+&#10;DUmQqh8KrJ/R/Zd11cKYc7I0lTtYqJstlCRt5radFWRDC7x+kyk/74tpP0qddgIrEWUF7rbGwK63&#10;NRiwFqPhNw4Ml0ZERicfX8e6Ki1E1uZ/B2ht66rLvfZrJqpRFrDJv5fo0piEdmaysrrc8jsqknzN&#10;yOq2U3aLiYLngGVe4mWflnOdGFlxebZtpMbz+5oPAcd7zOtvOdpCsjOR9W7jHKnuvBkhn7pZlu35&#10;WmX5HpFv8hPjfRlKAavOnymzXm2BtYz0tdeWGEwKjsP0jKhLj6/LNtuuV5IZbo/ndbOdyGtos0wv&#10;YPvclq8mwRjW6qVGKCSqLFTk6Fy1eNlqB49OQxYG3KNNlbeoaGCSyPvdMoeq1GlFAOc3G5T7Z8Gs&#10;SOagU5YA1MpUJX1PZwStMyGlhwyL9qDDLEmTaM9UEFPFpV4b9HrT1tvar7TBkvcZ92GMkUWQdweI&#10;wmZxYGIgLR4zNbfPeb/fI8BXwWqoGHgvRnL7Ld/f31Jrkd+//5ZaW31bcrOwQCWsCvEal9XKw4OW&#10;Y0/vRfPwVocwVwRM7zvL3evXWjr2czfgDy1OVszC+pnpz25g9fw7q9HShqfYa1jvPDKzSpFSZRnC&#10;WB9pBK8tt6uvi/YHZVMB1FolXSpXB0KbtY5Iz/LcnB4wgNZusjHB0VqkuoGSiMhXesnP75/+etpY&#10;zf3zqaaBAYz7m7hlJ7LAfV/NSLzDTu7S5TN6EpC9NzKhGYaIPvfGPvcOEMxKDf83PqtPijWPh+G+&#10;h+A8km7RBWNsv30N4udreS1F3neRqo3Nf993w+ISXlcdAP33r+6jL7UHQ6dG1IR6nSkivH2UXQMb&#10;QtjnTaqS69nmbNlDNcn7fkvORV5fL5Gk4wStIgNrRdePavW4ND96hX57rylVkl6S81uqqNx3GcOl&#10;pZ9TXXLPREcM9zwnDNDPZZyR3uKw1TWrzdnAfcZ5DedYP4f88Ot/Dd4biBd5Fm5FnJOtLgd2WWVa&#10;+OD4A/71esnv37+XxYIToyZjV8HwVJRCbMyB0sFlO8zV0uVnGjb+k3NuqeFXknuZ1K2ADg4JGLjj&#10;H0pMNWfFh/n5tyCl3U/LN/AMFGdsyBNzKLI3QpDRM/mtSLEsg9oPaBxQRM2PZ1wcwYkTezUozJ98&#10;axk4e9qAPVthZctxuc9TcBzzC/NSnqfv6w8a9lqnQQwWhYO1YO+ZV0Zl7hkW9TBsYcDzDI1sDIyr&#10;p7+XUczurGHPzI/Cg3H6jWD6iS1nn9PLEk/hWfj3/j3888YOfs+EjVLWT7J05tsXWeI8BdExS6hl&#10;jQED+c43fC87UnU0daOQ7+si57Zn2p7A7BiGXUjd/ZWtKX1dzat8MFFEFiboJk2XkZdkqEC7XjL3&#10;/AnU2/pz8J79eZnelch0jZQgE1yP9jLdQUWtU15Xcg/g0e55jrI6JxOkSoGyvMf8u+R8+7F91/G5&#10;k0hjJtQJBti+boAyDlIAOtnPmzKfa7z/LPT0FNT2xKZmzFsGqlGbEpEgtHYbK401kEQG82n9BU40&#10;qNU87d3Z0xeU36NXWaXSQaxIbA2zsYxqlcsGX9L2c006wZcqS6HaBldp3m+8xp4Jriqi09+R3b8k&#10;TOHSh/xjD5u2OTXnTpIoa4h8XYdpAEUOUIcOx0cjsgL9qwexB1QneG4NKq5xk9caQ37iNdOupQx7&#10;ubqoERb1XN+XGiGkzMHK8MvVjXU7mNMWyipdLt8tnKoH14SBizoApHU7qg/M+LoAf6OGU74e1T8L&#10;xrITXYb/DKz2Nc/iX9//rwzrKc5C17o+5eu5FmeWnPaiZ2XKvFTbuWwfJ+nKShQ5Mos/zZhgtb5n&#10;LEZhxX6trX3eXstGDGr2mRfCTK2jlxS05uizLwXbr11tFIcTRiGqTwoD6WSUOvrbdb83r1wc6Eb2&#10;WssZa/vfAOt6IJ++lqE8Agua0rIv2oDPAIBWf98NFMnGzAYVWd9nC5wtNgBoGX5XZx+u+4cMxVDL&#10;4Kk5t6dmALOQMYbWA0nHoLWUytl9Abju62rcW7G/zyX3vbXMQVjPRkCrtUjdsQ2nls9Uj7a3RcoA&#10;iaNn05/bgxRgnyWXttf172AKSVHLqlmJSPtarUtYeGQnFKkfoqHoSVlWS7tO7/uGMN8OlpV2r1My&#10;L+oy8nqk4yhmx2Igfc5Z7tz6BWPDSz+3alW5wbJosKCbQfU2JMWhk62FUhoRrJQiWlcC12Dg59yH&#10;CVXu8m5Vgx0HaR9y1LJa/M21nRbgftbFtQ9qyrKGzT5j9COlEeEM0G7WM2S9AnnI96ev17VYZCUD&#10;nTsJQKFXeH1dTRVR9oHzck2TjJDS67rGf9dS5oBvWOO0e5mubiOTm3XOC5QXiNW1bWona9aSRfVa&#10;CGyM4IZ7+uv16gzoswIwUk17EoQNbJAcaH+PzP0na0UkUeGQacu5IkRRryKxe4Pqcvuzb7DSScte&#10;YHarKncuItpsrb5/fS8qAqu9U0ryc787w/1LUrcEKsR2Da+9d4iIBvqDSHeljzOx5FKpReX6asOg&#10;AsN6GzgkcZjVUGVVqQV6pZpk5NYaJtGzUK90tTU0PlPbq6Zytg9MUpJ3freh3+tqD4lZT1klm1p+&#10;aam+purrSISQ6NYQejx7S63y/f31z4L3SVOXZqyAHEonPKAVFZuMVcua7FLKkGGg3YZn9yz+bAFQ&#10;hyECfgObiwEKBPicv/qmPxg3MpmZvrlG+ZNN/3zoiA+iOgFwOC2NrpWX7TB/RC/N8vcHcwVOLB9k&#10;M+AGw3IFTtLXU7L4qdD703+2g5Qkm3s7h6hA82FQpxCu0597oBt9DP19x6FWJHf319CHfpysGnBN&#10;oPd6FFiDn9vbyOCfM7sVAx6v61oKkxqwJiP2fjTwws/CfECZDY352Pl9Ap+tUor8+vUrbI5xmONl&#10;fpUMJvxzz+RUp6bcs2Wi58V/dyxQ2F6xHcSl1apMxu8bjnGYy3N46HJdpAGAETBCw+8Ao8Z7fBG2&#10;n1/nkdWUH4Qi+MLsoNggQkSpvQx6SnpG2JTH1+Xn8DrhJD5iOpZSFlDIPy9rnsUEUAd422+4miqm&#10;6qb2ioahzFPSM5C8kqLUIkXy6rhiAKjMXA1TcAjhqbLQJuqXDsxkez0E8rY1qiEOIUWnj2Edvq2T&#10;NcFsEvz1OVlPnM+SujGxfbhezmUAlnYt7h4Y19trSTUtrP7dY7ivp7rIScYAjOUq+L18qEp1t6Ka&#10;Ay48j62OvKXW1xKeW0p1GUcMJISBTF87Dfip82vU1QpDxZ6NVWlUawfcxjOcRkiWwDCg5CylPyul&#10;VrkuPFetwe4+mqR5G03eoqxJ4/O0IdH03kR2UPPkrA7QlIVFGg13pdYt7WGcLbIG1C6RBWMo0N87&#10;9SFAX1tjUKLyqFz8BARfajH4XqwOKi64kA21FsWNHt4r2OuwBmbn5/L8ShuC1VracANZW0SpHF2L&#10;pTeBmxHZYp1ef9h8aqI1JDaZ836tjPzT3v90RrLvuDDeqgR7obghWxqDj0/Z9iwHBgkZjT1XloE2&#10;4aj3tZbH/ZhADZIQpuKqqIyztJZ2fhj5wRjxDcQsorYfGuhY+7UdjITSh1Yi75zl9VIAygTOxXbI&#10;N4/rqa4pHYgb+5zd17sTLUwZaEBbUlF33ggM4kuuIrUsdaVffwjMMQsev378WkpdPekHn6aCY6C0&#10;J86cnrFT/oLfJHztj72TrQMffLlYZjgAB2txlucX9c6+F2P7YaTCYZlFnjzXnqvSmbu9f9amIDAl&#10;5vtdNmyhff8iVS+5S5HyvuWd28+2TAG0tnn1bB9Xw7vad7M4QmvADljnkgc4Z6esKQiwjrBBQilF&#10;Cloi5bJZ0mJdytZlFFTNCFYLkO3qret6yaVr2PyoK+tOTkEypRHPFlIrw25K6TXMXGvYU4w+Nl3t&#10;evbsvkpJns326PW6FoVoCyq+5WUKGbwWpYgoyR4k9k4e4/Nn8tdXA+890M4sn731SlQv+O+IWJ1/&#10;Lrc+UXYXBvxzUzNgb4Jr6evrawwJEI/wNl1I0PROBMjotqBj+7ufn5+FMY+vPddPC4n2LhXMHYPl&#10;RqAbyEK4SXxAyoYUiDtFbhRTwkYsjw2jKNB/1LmKS1c4VW21uZZps9P2bstHnWHKtTP7PemntjAB&#10;WgdNrLHv4bmA7ZtsNpTTMrGR5kr/jP8w875SRgcmKC/BkcBM2kCitPok+YIKb+i2OF2RasEcOd9y&#10;XSlglMBCqOshtgCNZWfJMy90XEjemgUfKlvMZbBRMwejiF0IvsapSGZDEVYw4/dhhQq7xux1vKwJ&#10;H1bPOF6TxXmgIJPtseAdNtjwG4xvspiXPPsMfgIarQ8P7jLlggfloxDOjYUXqDU+8Xk82UphEcQ8&#10;1Zj/qA+A9UCql216posPDvIHHd4TH2oZWedEw0B/n5iPWHUZG96qhg3T8DD1h/7CUnGfGafTERve&#10;r5FokGKqJN+c+AI+up+MIWAHeaRGWcBQFZr54UHjsTfVCe6wn/fNT865SV0JYPl6vZbg43UgUERE&#10;jwOezb6qCrWX8oXFbBTKYHYZ8zYaMLE9CM8wv/cu5wX824o5fx6efGqXJs3JTfegtDrY/MhOrV32&#10;a8BkKUVyVUmXyCtd2xAZn2M/WGAelcwmbUih07XUAwNoyPfKtB0kguan2hoMFSm1syamqs/s8+67&#10;sbh1PI86QA5WH6w+tDIYKvM7JdH+/g3ASQMIX9mZuH+12qmFQa2+mIwhd97v0xhlLDYGVeS+MVBK&#10;OrP5EunMLmPNpfHst2tngFiT3ZqEFM4tALj8vcR14YkSPvx8rwFUar0WAkbOIil9dd9OZNBlkLbu&#10;+S8GnI3zIgObadRqOq05ahUd5686u67e5F4vUS0Lk8aYdzZ0GABdaetS69WGHKVKrrkxzvoArDEV&#10;8wjWsgI95zrq5HEejDU4pbWWLVRKka/XazRoXvXTpMpFFptdf6aapJfVTYkpVGrIah1ry9WekfoQ&#10;QbHIhox52mtKi5QbPaa1D600TdYrAsHjfBpNXxnPQVRnRYoeBnxF7L5S9/wUZPv5mtuTS9bvmWfD&#10;WGVh3rHhAwOMpm1NoWDTaiWlQ3lizLbICuVk6bcx1cetWYe5JuGw59j2pLaXZ7BV3W0VIhWFZzWi&#10;Z/ACVHSlEdaF5l0tIuN+tb1hr9NssND2yUtKuRe1nT2b7R6Z1YMBHQ3EtzqrDV8hgFKvDvLXFt4p&#10;rTb6ur4ay/mdhy8+ZifMdSHjPCylnRGph66363A1q4L7lqoiryvNz1zTUH57QAmHKIOQ07/jOngt&#10;jyoNphJeCBY2ds51IUlEgNDpvSKVNuuJmZrH9yuesMNq/IF1XOvvoN2HWY3stiZ6JDOdBhL1sC9H&#10;xDmb1Rhj/OpDkjvfPUekK1aNBNntOvRK8r5v+b+/f3f2roqUW37eb/n5+ZErXWPQ04ZXeQNKGdPa&#10;/o1DEfzsaF86ajzb83PZhn/eQ98CPpl6Xsi6jYiNUa+63re6kBxMmaei8uo4lppFWd//rLYv3fLT&#10;+kLrM1E1ndwZiThWrav1ju/X7TMtzHh31o96zvDAcouoyKtbtGhKg+BxYUht3cNP7fWudFHr6EaI&#10;u0dfZPVOqYXaFTNw3eef4TPph05sLdp5cN/35kMePZc+HxIdORA0t1p9ni17ILJhFcvz60hS3k7K&#10;VD0so4ThDmZ1xDIlfK3j90L8nqXW7lBybUp+/SCMFocWDBdr5LS0CkS7lLF95dTG0VrE2BK1iuS+&#10;HpsK9GqWU1IlXS/ATVS+vi5RvaeaSJJo6iTtlCTp1dn167PS1GHTXs1ebyF6A2HJ9gGz3sk9nNoG&#10;pp4o+Y+A91POy6dYnvVm4YU0bbjuE2Q2PWfhLowtX6vQQ9QfBHNhMI9+beqoUjcbk9NB7w+TOTlO&#10;Q/re3s+KP84MYWAmsnp988CaZn+YeBakZ4XiJsUmXqyRiMKX/FSYFQ2nRiiSDvtBkV8Pm42PY2Gf&#10;BhERuMSaOTYhjmSTUcBn9P0icBO/I7u3eL1P/vjsYMDhi2cEnGSheNhZQXXKKvAFPK4NTGRnh8VJ&#10;+cDsfnzzy4pTDL96agD8ICgCfSO2M2NKI3Dug3Lw8xpwz+S0fv37dcNAgE8GP369ZxcIywoYP0WX&#10;Ummug6Wz4/N1XZd56tC1YgUqDggH41N26y2FaxEFz/o9zCty5pR+Nr21roV31DB5v2lfINK9RKZ8&#10;Hu9zNPiKhnjXdcld8jZonhYcU86MfvZYgCWtvUgu8i5FUlYpMFzxAyID7u0ZZk17xPyya2fDWh80&#10;X8ewxYNQxa0/A27tzBa570kosNdBH/L5GnWrY4Y8WHTzXFU1/2Fb4yrZ7AK0usHVBG9M4v9+Z0mp&#10;ju9Vaz5kBpFATrBjQIWIb4gwqE1Tmp+rNAm4gSGKgGJ5r+DYNX8u5yJFixvezmHJO7+nN7ILuGJh&#10;8A30bszS1/XqTP92P97llnTtCrT2LJalWUflymzKcd9rz3AB6fc4Q0UHcxf3ZWMDtoC7aZ9haoT5&#10;XNbZFGOuQJn+xQrMvap5rLlS6wjUGt7VBXw8a6E1nCER7x5qOs5ks16QBkI2H/3VaxsHMTWtwI4B&#10;iUNtMfDvOupY9O6sMNRS0QEq4ODTBlqR0sv3DFHNjt+7uubbhgeqaYAF6+uVce/xD88vAAAgAElE&#10;QVRXJyxdWPRRfY/nc37fvVecHsuoJvJnMWOCT7agsZWrs7iTocCYIHYb4SRVyXdeM21eL/l5/wy1&#10;rM/5QbapV3548IbVvJ4NyGwBUbG5MCs7qJDvvJBHbDg01sFdFh/rloXUGde1yvttg46+/5Wu2tLS&#10;geUJAA3lSre6GRklaq+3WmTU/rxaVoymyehXVXlb3lP3Xre9YaqV936k3eNkTjTLdR3DQlkVha2O&#10;rsQX2vbXu1lNdrA95+4xvknxG2iRRJd8iAGU9fuRa16G/gOIr+Z93O1Pa+52JJkQkFCtfLe1nFIb&#10;MDgSgg94PPVlnkgUKZlZjx4N31CZ5ElTkdXGuG8dYC0AwKBiD5VjQ1XoznIWeumxg1qr/Pr1a7eu&#10;JPV6pNS1zAK0prFn+wvsNniA7RB2TIYtKO/e73d7/Q6g5Tsv6t6///5b7pzb/bfzIJdGKriaB/e/&#10;/s+/NkXzdb06HMzJSZ5w5oFN/A4NENVRBwxCirY9ZSGMVhxWV8r8VnnOzcDzCD/rGuopki4X7qnJ&#10;YUPu2e+dQbqsBsuSRPtZvZO9IpWG3/MZVrJktEDGjCdfTAJM2oi26P++qWn6gMK7Cdhr2/mCa1S0&#10;TEvRAdJWue837UfwO+N9jtwfPEExUvhHw5snlazvK/E+mYofcwIx4JXZ7o49C9aaV3KPGuBKy/Xx&#10;e/HuprDmlUQEUEYCtXDaG5QQVnMs6z8gFfvv8iletpxFBqbb7CJdIjV3MkcdrPtXSkveDiPl2gAz&#10;vZK8rQ/V1j8uymOV0euk8boa4pg2LMe9zH/nKIT8fw3e24bnJ89s6jR+PghSjZjnzObD2H3IivA/&#10;VwpneDIrkb5zbmwCtErwdhsMJGNWEusUSRYfpTWsM2+LBz8P3lBm5UKVAARUwZ/3ACmCcRjYEikX&#10;TtYXvvjyIB9O6Xw2gL9XmBTvQWsPzJ0AVD91ZEMOxp7y99ezyO/7ponsbJ37RigqRJ/Y8/5wsWuI&#10;UjvP9mBqGGb5EqkOmMKAFdl+7bDJNH5/ZAxEsn4Mmo6ChNkh7NecbwDYPmUSQn/gcsbg+jwhK91b&#10;yDBLIQlsNSIVDpuC+wLBM6FRfuoLKXxuIisur2pig4tIWufX2PJd3SDk6+urrZv3e7GowYY2Cm0W&#10;EtpqQE4iwyM2sDz5I7JQ1Qj4OK0tHOaewCEZwaJTZskKShzk+mfn5+dHXt9fQbGalgahvXbq3ogN&#10;fMuN9ix3B7yv9OoAQG+CFuuEErK6/CDY3svk2O3/pux2HZBZofeaIWbdh7FoP8PyLa+vV2MM/vw0&#10;dst1yZ3v6b/amSem6oiaQSuqmofoDIUX0cVje7KaWjzzCOW9Uvc7bMUck7yOsFrI4MHz24YrM/hd&#10;FpBhk/lqFKx5AdCscl1fcr2u4VNfS5Gapt95Y+LnFoioUy3w6/t7ALY2vHpdCj7NOljxDXBrXsqS&#10;VF7jvEjjO5RSx+BjsTwYa7oNi7QU+Xp9SbqS5PxeBkHz9y76XBronkYwWoJhW3KBjcZ0v8AGo0Dz&#10;KSNvwsDBlF6jlF1rL5W//voWGbZ3a76LkIZvDoi+5eqDlZybV226LlGpPA9IRF792bLmKN+m9CxL&#10;3SSygrdzkGXPLO7NxvrpQ4S7nb0G9Gsy2ymww7Ha4rpaAKHY+2tnDou8Xl8dTPWWDBMAwLoULRtw&#10;jZnHrzHKfn5aoNnMKKijLrPvbDJ083idoOnMcGm1uYjqJa9X6oPNvIBX9jznnOWVLtqQt9e/NisM&#10;e/YbeHVJ1doZXTLBYl0HiBsByuyW6qoOXO9pGWD/rJmTvN8/S4jiBNXrsITC/B6mpN3WLLHKue8M&#10;eTBWj3Ug+D0tVUpeLYVSB0YNYL/0kld6wc/3AbI9v6UPRKvI16vvdf1zvPNqDaCDJNas9PBszrWA&#10;/WtT1dluUfC794a/Xb/c104dv6N6wRrs6rx+5qSkm40Mqk4MVFCwl0pXGuCv6gWqG/OMxpDmdl6k&#10;ziRu51Dzpm/Bfiqvr9cCQl7Xq7OkDXTTHnRt55KzYeqDjgYc3kPRNndQswpre9j9/pH3/Zb/73/+&#10;R/7f/+d/BlsVs9Ke+klG/GH+7IzQ5HtGHjBbjrlUnI1eR1wKDjHmkBV7kDpUP55Z2nzEM63rbNgR&#10;2Vg+5ZcxEJOBtow8Z+cHZpjcdx/49bpPVOX7+1fzwc+3/Py8x1psw7VeR+olqkWkFnm/2zDtSg3E&#10;f3f744U4o1cLc+33AS1K0NEB9yW8Tggu2zrJZTo/VMusImQvGTaHDRS2dYoDrVpLqDRi19sD936o&#10;h5bEMyunDrubbKpHKXTvQCzMDzNsTfp9ew6y69bfIFhYSpHrBUAiAMXI8Lfa0A+ZsO7fMQulZKNs&#10;eRBEhV5Jb8oUAZF9Ixs2RwAwstftzDdMIAJToxw+VNL4+tXum/W2uB5fr1fr4cBix+NY2tgQy7m9&#10;KYIOhFCmGhoni57za5jdtt2TFiJ8rfiSmNf8VPOx/dw7rnibNabsCy2Gkza1mDbmvCfFFZXue1o3&#10;xcIksV0ivW6cz5+OLIBasYdImzLX6usIc0PiIlOnfwrc/xF4r+D9w5jYaM9hCcZatfmRQUCHybEi&#10;adjp8PKbFfpo+2mKB1UuaHxqroONYR64yPBhliDscyJr2YOTxgBEP9da6xZAFnmTsqAp5onHQN6t&#10;YHdhmd5HmTHjT95jJ7A5moDiw4ke74wl7L97VPD5gU6UdxBdxwjwZxNAvLYekPPrgA2ZcDiDk0YM&#10;LpbgufDAPGN14TX3z2VUqD4pIE7WSThEYD5wzAbiuppEqx2MAiDOyqjFQsAOUdZA+sk6+44n71Ms&#10;cCK/zJMnfbRHsNc8SWFZwYMS71KL5HtK6DLsoWxg44OO2WEYhdo6sRUN5jl52yZNoS2W3xva520N&#10;dqTqYaHc7Dm5rmsDJZbvGO0F5oX3/9P2rs22JMd12Mqq3vuce2cGAIkBoBAoUQqH/Y3voPz/GbZl&#10;fnQ4HGGFSRPUwwyERIrEDGbu2bur0h8qsyorK6vPpQiRgZiZe8+jd3d1VebK9fCB4JPvxBpqOTzD&#10;R+MWDhTc8GGxKjKWevUiBFoZGvGwch6UDGsBElDq7OBsyzVprOIPHw5UGZQcOQuzsQydsXh/r6Ha&#10;dXlHvGrCAxbKjtbPp8Wt3rfmuUjG4uiYWZoaLKjXR4SPH14Haw0vPQS7W0r0BolM4y1FXTVe6KBu&#10;YZBSA0NY9yEBOc5SQGAk2adux4GPX3zRgp8eD3x6PFH088sPJhMUq2zL8W7kzm73WThVvNpVVjzt&#10;1z3rgSa5a0p5WDDpflQZtZw9y+c47n1tp0SjYSdMfr35uPX7o+qYvucQjM2Lsdjo4w5olEJbb2kM&#10;RNQIRtrzHkCt+70+q84Wt/6TtaIqQGmYXyYBoQN1ykCEADZtb2CUWoZNhqlJyNiRVK7ImeSsggmI&#10;ZlO4G6BQAuIsAKr18vN8ih9vxuvr61z7VB0W0cSahdbKCt6Jz38LgG6Agu6d//D3f4+/+H/+At98&#10;822rQZhBBjzsik3x0FX7neezgS+UScIoU5fuUlIQk406p4GpdgiiIGlKhOdZHKsLAh4jtH3Thn21&#10;GxsD47ant73m7e3RlQoDHGmKqM7W071cQs7pIAkTkwyH0uwRnk8BFdMBrhqEMJixGhqcU8vlIXl/&#10;y3miBGBB5QY6HccNz+cDz+fZSToarlbUckXeHx3oVQzFmCUQWdCZawNPaxkS+fv9jvM8G5CjQBSP&#10;+6uKCGVsKnts7D2E47hNg7TmcV36tTeLCcmekEA2fadgGOYs+/qRc5OPMyMdR7eByMeBJHuLtaKw&#10;bM/K7X4f+YZSThC94Dhu3dP6yEnu8YHjdhshoplwHHkacAHA/X7H/X4bRCbW0MoTlcQKjoAjH3g5&#10;bjiOA/nW9uOsdjmdLUjIx1B1KkOyBTHqPwfg3dU1ytJ3z5dk36WUx0CcGru/qio9ZRCN4fZQZMSW&#10;A3MtRn1vXXsyGZbQHOoySfpp8sWR92MMbhW0VrAQPDz5aznxq3/4B/yf/8f/hb/+xb9f91fgXQBm&#10;13P7nILd953nObFY55qVwqyzXS8VEdA6+YwRk0v0DAt8sdvhPVvnEYbFwy4DMAqpjXp8z9SttTZl&#10;G40+dVWZjlpo3GfxhZb9/yyn/K+AjrZOyzmza9/ePrV7DuB8nF1Rqb7bKeVJwdP6wNJta+yzsANQ&#10;z459e3vrwyNGUwc8pYdOm3yhkeVh+rbK3dKiuqGOKji5Ukhi7OdYzr0OgwHlVCkEGue4JS/N96HZ&#10;glHOct6ZIZl5Dzw4PvYTg9kEmIlazighYVVYjWtilM6U75lFgQIksmuxA4VZyVhHDVna4L29Q4Qj&#10;ZyEW1ek5ta0mBsd3/ZHfO6yv/w5X87kxO/smqx7aeeTr4EnfCVvTWrDeq4G8hY2uf81ssDbGx3F0&#10;Wxr7zk/X5oY9nmwX7a9ePbfbryOiLZmz3Ss94TCoCEOIMAWPgXjMzV9Ht9Tsdl8S2C77XyM8nKJe&#10;GcMkj5UpGeIsIyAeovbDMtxwgL1en8Gj5/3HKrZ5wgEj+63fKHhf4SQkpBKbFQBNJr0+ickhcQIq&#10;IUGSfsELKGo9R63PoWcDrxM4hCDn3BDX+aCVRqy7hFUObVgi6Z6VhVt25wqisxRSaVIHROxUBYAt&#10;uzJig0YAlgcxLWMoApt3k7VdWv3ONmY35febh7dEiIrOXchlJGu5mg56q4GFTZ6HZE6DhxvIkBc/&#10;MfvzlNllGc0RC8Q+Lztd0+dqDyoLbEaKlt3hFG14EbvYbtYr23MfHOf92KLN5Cp3IWLcUwfQGuNt&#10;3qh4G6Dk2eFXvo++sPEhLdHe4dedD6SKVC471YQH7W/iBXhlv+UB+5lhLt6SANKRexq5/rlF8KvA&#10;ZymnRcZp2T26L1j2e2QxFalS/NBmxz6IvGZ7PmqpyAI63u43ICMM6LmSGe8KiyIFrN+zSylTiOLC&#10;vqg88pS0QZ4KCzs49Q1V7U1Q++fe9ikapmj4acppG4x7ldehjdDt9uLWsAZfksj+KpCyeF9m/OAH&#10;X+Hl5YavvvwSX3zxhVj4tNV2lto8Ag0I3ZrL0r8/VBwlnqxI1GOUmXCexTQLDYzJSRiLPPwBj3yM&#10;hlYA1+k8ViafPgMBESsPaxRrsQE1iiGa/ZXblUx2CQQgHweO+x3H7egDA60VCASuJ05pTO/3O1LK&#10;eDze3LOaBwQ9mFCCc3tjY+dDppFXYCd12bfJepAAVpiCEFMxmzpIpCBy85uVsF8BclujXcGlDvBJ&#10;74us/2ng5dhbVmLdQGZ0yakyq6+sEmDNTDqb0YakjSyB1qhD2DT2Ctj9vHFbxt8ONtJ8LYYZb0px&#10;Rh3Gv/ZLl9+HaXjQwXdbvNvA3/AOzPZHAl2YxnkEhhLSFB4JIvzz88TXP/sp/vx/+3P88pe/xJdf&#10;ftkY61z6NWcQChinqFRyzu1clHq7ckUCgyrhljI4Nz/+omq0nJHTrQfSqY9wygmVKvKR8eE4cJY2&#10;VKNM8l43YLfZaaDXVi/3O/KRRXEwPvdoYlxoMoCUgNfbvTX7hm2vmIyGWiYiVC54PJ8o5cRx5Mba&#10;ByGl9j33TEC+dWVFVzlxxdEB89qZ8wQgA6BjgJ76PtRSUEtqvtC1IoOQjgO342js7m7R1EDOTmLQ&#10;gVwHY9IUSE0ycEgAzlpx5IzbrQEeObXhzk32JwhzthGmsgwQB4CcKeO43XEcNxz5hpQJxzEPulQA&#10;cH+54+MXX+D5eOD5fCJ3Jiwjq1VdqfI7Wkd7v7/guN0ayy43gO719RW3271l5mhmiskF6d7K1FRT&#10;x3GAmJGRkW9H2/8o4XZ/QTpuICpg08tQIpNrIHZ5OQ2gXM+Akfw8sdbh+aDMYEp932396gDW9dmz&#10;nkNmn2zWP6WT0yxhQ8FMnoC6RkjRAWLPszBDZ13bOqy2PXXrn7j3lKVWZONjzbUABqgeuR+6T8n6&#10;0LwdAyL0QAIauSBzn10N0aQNIM+qQ+/Ww371ox/hT//0T5Eo4a/+378S9r3WnSfykaTmGYN9VdzB&#10;bZc+T8eDUFfq7CgDDbRnz0YEqZi9r3Wb1rRkVD2xT36/pv7/qqbJXQ0zs6TN8Jb2ZLnIchhsBpYu&#10;d4ahqspmLTUAI/tzE5gLgNptM5ESylOsapBazTABTs0SsLmuyaC0DwtFr1gZ1djjlPKUYFMABUsg&#10;pmdR256giAVxeYraikQBVpo9Z9TTgYux32MUyZ5o9Z34T6u9WFeArRl7un9xD24mPYR6TdMybdp+&#10;13NPHOBrCY1XmIZXxFurHB2Gpo0yfmL650awGKRgtZPT/Wc4WOgabLZueRoc6LVob+sZ1VZ10K9B&#10;plN0T4saembbl77ma12JwVHOnR9G7fqunfLd9/lR4HOklNn1q94yKPK9t9esX/t4PHC73WT9E15f&#10;Pg5iqKrqT+72hV5xWzACgMf6sNecOtnHDzlaeHS9tASOMBA7VKiTUq1ZOXK6Jo7q30WD1ggTWZ0Z&#10;dI+UgSMRKjQHtYJyG9I/n+cIdTfWnp40qVgAZG9Mt9S3+CkXwqgJuIpKtDQy2pFuEymhGp/7yBLI&#10;5hte90v/FOb9hv2sTYK3YphBKgoDOu0LM5hMaQskW0DebyYWUPes6J3djgeedtOhiI3sF1TkteUn&#10;nOhFC7YeW1HYpS5wG2pj5WR2w1Rbl8hW5D0wLJr6X00ld4BuVDhF6gFfjFlpn/+7K5uaq4JmHdpw&#10;GDJca+kKjCt7Fu/ZGk0k52Y0/vrd/bxSOUQF5+7374rR6F7tfp+fNr93TdE6sNPtq8liDQYnV1ZC&#10;78m5bNCRXcOeIemv01t+RHYru8Pc/rktbK7A2+gd0T/Lwprpk+13hjqWLb8D1O16tlZHu5+9u/9a&#10;3ERZA5dsfmeN4/1Ao/W7KHMwAmOmgk6k3pFNUUo0AduD4WGKD/eu7OzJrt4hH4jsczgiX2HLJouG&#10;Xwq4qazSKtDsMGGA3G4PJfUCJHz48AFfffUF/tk/+xm+/slP8OVXX+J2v4ME5HJYqGPhGUByUiaM&#10;xmX6O+YZJhHLDXQGZ+3f1xu9tIZNsgHQYRjVA0h7j6lArl5Rtrg3UzEDHKMCILI/o5gvpu6BbSWV&#10;ur7A7kxK5BQtKW7aLGDsLeyo9vtrkhhAi2rG+kFihNwalWJnl1iWiHi1WxDsoig0Kg3Zv480vNN3&#10;6jnmOeCptuGVePz0n6teqSRsZQZvYXBSQLeDccanU/f/Uic5tr1P1QyYi4SvEa59mvtel0yorgxt&#10;Ohhmm/CuPiCxruERjK2gAGpnUBEGq+kQJQCZodXtdsOPf/xj/Om/+RP82Z/9WWtq7jfc7y/4rR/9&#10;CK+vH3E77n1IWyu3YEqzmlsAtAZ0ZlSaPbpVeYIk67d79Yo7SqnNnlauvzG1lRgh4H9OHQgEWsBd&#10;Y7MXo4BFeC6qt3dGY4v37IfKTdlQBnipdkClFtTzRC0FOaXOnO52LKWApKnOR24As6yx8hzEIpuT&#10;gKTWVoN1WrkNv9QqSNU+t+Mm+0cDwBr43gDM57OpMZS5q2G7OpSwio6Uc7t/co2348D95aXbfNVa&#10;UZ5PfHr7hMfjoaR92XoqUk54ub824P64N1uqlJByk7OrDYL+OXMVL1fuzPQ+AEtk9kXJUHmespbT&#10;NFiFHX6rzYtkW/T3R1R3SVc/VxBTH+lRPox1jA5TirPf1EEtd3s1lvU9bKjs+9cGHQxes3eIJ5sZ&#10;SJZJrRU4aQmxVwBbgSwFYCLf3xG2WyZrgG6DdNapXtTe4fH2BuuVqzVTu+ZBGDiNRUPkyRxlQUVW&#10;EpFVzVzbDtY9y2ChiDVJqW2/fnt74Dgy/vCP/wgA4Re/+AU+ffoeL7c7brcDZzm7Bd2sXuTp2PI1&#10;lg93jsC8XS9xBYhGZK+dHasFlFr5wdtcOM8SXi3ghrXGFmcghCrWELTHIJ2oVZhV03Ef1rQw9e5z&#10;zzHxTZUACh42/OGcFEpVbMFUTVBrbWHppXZGLPM5nbVRToG36/L2Y3b9NuIR47gNQFlVRZq16Pt7&#10;vZk+l6N97wxMR8r55Z4TTWG24/raGeT7yx5M66xNd0TIiGEeDaT813tHCtufWSb41G86jGP0hDTh&#10;Pz4Lwu5TEQHUX0s17gTWdSHKrIiy6nw/FNnTenVA+OwcqP729hYOACKCmMcadpigxTqsXZLF5ux7&#10;YMHrts/NobvT3lx5CSPWQTic+4gn/0Z7zbD3yctz87iXx3EejwdqrUJiSrNlYGhvXpd9fOqziZA3&#10;gdA74ihPPeYgYilWepIMwGXA3DDAJLZaa6ure5n2BMyYFATru9gsbyH2QUdeMzA9hrFba1fK+38S&#10;eB8Bpbop+WnWevDnqWHcWeK0fnEPNFq5mQUFo2vb2ftE4U1rwMhV8MDKrLYs97QJlJh9n0oI7FpZ&#10;m/eztlIkP83yIH/knX/l33UFmkWWJLO/Krb3LZo0RX76XroUMSI+F9ze/S7rN2YBx/E96C+334Su&#10;Blq7a47Wb7RudwDl7r76oNddmKQHWiMWi39GfoJu71O0bj7Xt99PUv1G7n28o/UYHZSR0sJ74kXP&#10;aHcI+JBFK2vyX++lmWvAYto2Sd4P3n/G8V5Xg8HRpYXUVbHj37WIIbBTvUSqh8i3n5zX586L0O+r&#10;nomwYzdM6wzxAJDSmrOgaz8hTQO8Llzg9edFn/1qDygmrMcPzXZqAR9es1uTVppoPUGj94GQoI4/&#10;EwDWG5vmC/7z3/k5/uXv/gvc7rfh7VkIKR3CvDLFRE4dsIEMOZmlKbDy9ShoqHuLcmf4YZJzErrL&#10;jFpMnLXbKK1KKABUhwWf8YIkDdJSNpUZOujPnvJMqEkpNW+gs7C6nD13hgYzg8scVDdAjLEiuXK3&#10;A1OLGMtu5QLH+qDOYM92rfXQJZ6aRA2f1YbVmsaQYdsoyKRw8ADRaLA7G3W0ByUqIFq5dhsYX2uM&#10;wRemUFi12Whr5uxDCWuFwwsrSs4x+1kEnMupAfZFLC+SWGKBbKm9hkhb8B5mvzu9zLUX5qoyq53p&#10;xdyYN0XYsVntpLp9juP+GyY2GRUfSgOmivOb7yGxlMJMparvi4a+aqhdKbP1pLxzKSX85Cc/xv/4&#10;P/0P+Ju/+Rv87u/+C/zzn/8cP/itHyHTMRiisPMv6h7ykFDM/plSalR3M2Rr66O9K5RaKCCZXIGB&#10;upkBnh2MCEtXwWr0NaQEamvf0kgUfZDT1RQcCR/EEiaLzH4M+VjsQ5Zz0dafqghLg8Xd7odhbOs9&#10;El/nPhwykzb9emVkJf13FotVHbSVBo4jJaDUtn+KHVIbODHy7TbOMSJhj5F8lKElIfA6Ze2sstRM&#10;i8WrtYq3MHULLmGyDzH3uHfJgFN9PxLPV90f5f7dXg/ws4gNUQIXE2Ys/t7dJk2A7Sz2XuUs7ZEd&#10;uQ8L1GGtVqCeTwxn+mH9oFY2j8cpZ5Eqm6TOEoDjrIz6fOuEHOp2Yy1XQsF4zWBhKt0mTN/TQ/Oc&#10;unev9kBsLAo1L4F7aLraQD4e57RfqeXVAPUtQNb6xPN8IudqvqcNd1rY+VCoN09xDn1z/b/7XtN+&#10;Rk88i6xSBxGpdpZ227Nu3fKEueXTUE541Irjfscf/PEfAUT4q7/8S7x9+g4fvvjY++FELLZxqYdj&#10;g1fy1MI0vlCMX3mTRyS1q7rZA3dLLUfGqjeR+JSn4T2eRsi3ZQWkZLIuZM/qTE7i/k/lBOwsI31N&#10;aQfEtubegb1K/LDn3hwO29Zzzgcez7NnAtXCyMcNz8envu6b1ZVYtfFQ1o4QTLFl2tiMeMKlJQeU&#10;WoeqS/ElU/c9n8+2N4ii0Pc2vXYx761lhatywhMvo3VnBxsxiQ5TTRLhXd5G1f+fxW+iPt4TUqO/&#10;92GyV8QjVRp0t4de/ybjgiGDF7G6Keb6dEDQLaC0ZpE6o8rA3P4+m7c49X4UDO8Dlr3HvyLirMch&#10;vaWPJejthoM2wyoi2u32i+g99dmJ0aDBZ/3ZvVrPGk6j9iomwygFtmr2XbAZSN56/DwLmrNRjNvt&#10;iHy74UVEoPT32GOTnoEfEUT9Z1uyQaW3AbNYwzK4nsjHTchF1Vj3kXNhkRqUuN8LteJLFvcJ8k+L&#10;ZLgt762oOH0fZbETHTJcZUL+k8F7P1nZAVp2kdpNbQZ+sAC2ViodbTQ+/EMnWh789kEOEVs6suK4&#10;WqQ7cMveDw84reGqetjH08Yo5DLaBNS6xdpxWGaHB3V3oHY03NixyadJtWPiR3LFqGi6ZAtswPro&#10;uXlgbmdtFK2dydJp83vttNHL764A8kgNECVsW1+8K1bvztLFX0MUavS5A5vIlkMP493keWcTtAPD&#10;Iya+HT7sBgG7QZJ//tE69vuWve/RUMHfN/v5vJefX5u78N1kZJie1b1j26yehmkK2Yru/XLAgbbN&#10;WzQA8MXpNPRKY20N25P1ve4/wzhL+PwAv6aiwNjdYGsphHYDvM26joYynvXjhy+79R1lAPhi2LNr&#10;NBDIn2E2CCoq/Pz5aEFAO/nv+0Ri04gY2zIBb8RYBl988UUDZkoB0CTHiQicavdjbj9L2I72TJaG&#10;syrDUW1r6ggLTmofUmbYtD+fs4C5sZurgMbKNFcLHKqzvR06HFebF39XFQhIVkorYKVhUHavBjQm&#10;G0ImFkGp2wToGh5hgqU+Dfg4QHT0RrtdVhYG9WhamkVGskoFm4fAaiPYQLAkfqDUfwbk8wwfVxAh&#10;cXuOYEY2suceLMYDSLRe/mSeywi0qnNWgxnAZBAqwQXH8aJg4CmUz9YzeQGq/dBQmbdq6dTYzOfM&#10;ymWV31O3KbKMJH8+L83UwvzRIQONdUOj2cwmjDGZIVkPb9QBhzvbx3DGrNWKkWXAzbaJCUa23IIz&#10;+76poXrdHse84/J+dGsNlmFUBcpZQbeElDP+9b/+V/j66x/jZz/7CW63W1srB4tyq8y2f6p04QHe&#10;KrjOoqJQZrk5cXE7bqh4Apx6cB1R8x6HyQNgUdRUCGBT2hCwM+0TjCpOQ89/ZG4AACAASURBVPDK&#10;UJao13zfL2cvaRsaRnbILf7bzYqkGc+0EM/an+Hk/iQKgfocg7Y2vKJJ8UO63sUuZjlDJWuDAXAp&#10;OLnlffX3xAzykrGDaiGl3HE8JkbhCqo0QhU78UfUqec5hW2rbRsl6nshJW5AumWd1opa31ZwQQEb&#10;ee9bH3EOhrm+R30uMlQ/E+FA1k2tVY4hH3arw9kynoXsndWEZrOEJ1cD5CRO3ebChkiOvmcMmhgY&#10;2SPNt2L2S688fy4y77ZjAp5TsB73QfTM0KPJS1qByhEQb2vYLFaqw9vahj+OumdWCo5AQUxkMa+M&#10;/VyVoCdTREzXHRnPvntcRwZLG6Ic8hya+uXDxw/4wz/6AxAYv/iLv8T333+Pm2QRqI1hG+xxVz+0&#10;jLwcEjsW4uBFLR0xRm1u386K0wLJHljzdj1mHt7qn4SuqOo1dzLsagyrxJwz7vk+5b/ZQG2ia0W8&#10;V1PMvQm2JLpxnhuFsVgODrXxsAwjGqHUiTIe5YnvP/0aLHYUen+6f32mDv53nKeDwTQpmr3HthJt&#10;OhnGAI02CNP3/fpO1lK6La7uU92qVkLdtSasPAYplMQGxvy+aJA1QnXrhiSXu8Wm7TcaIWH1Hw+t&#10;YwIcI/raK8vSqKeL8I0oDNa+55OutvLkqa4qLEvaSmQtjiHZCdb+JKHWgudZuh2iJXooMUWtNmup&#10;zfhP7UzkDLRq+qkf04FFtwrKw7pues8Q1pAeY5ny1Dbq84h85rE0a1+ta9y/28kwxrv3fW0KwW5Z&#10;x+MMVGVoqII1n8te29vbG15fX5YQ4kiN9B4GEzkSRBixtdr1fb1dh7t77NVYbX0cE/g++fWn1BWX&#10;7QwfqsBaTpTaeokcDDk8ATTCRQGHYUhP1VUVlbsSz4P5dmgV7QOfQxb8bwLvI6+ozosImLVWlnG/&#10;vyybgwfhLNBRu6fiWohYqUk0MIiuOZo+RrKGHbAXATezR90qzbFsZz9xsgdz9DMjgMcWDnog6fTa&#10;P/gIALWAklUNeNAskiBFQ5AdWOonfh7EjiaPUZhHD1sLFrJnFUSA+u57/fSrr51gEOHB0ojZHf1+&#10;e3+O41jCef2gJjq4d/++m3DuhiN+DdghzI4RfCVXupo6767LSuWmoL93Aqj8O70LPNkF71qmgg1J&#10;tQqViEHuQW4NzlX5WzRBn+5D0gAgnmzFdrkOKQhs1fPYhmlHz8WvY9qopXZBs9G75IeRGh54nnUr&#10;B/MGJbYo8NJA/zntXnSVeN/zI5ShuuxBtATv+HvwEO9n3TuVgWP3G5WO6vP2djeR3ZgqzFpjTh3E&#10;bI3SCHv0nq27QUB0rrynmpr3L6tU0JIjDQsO3WfPxrCqCUjiJToASQF7jS1N+1djY8OtsG5AuLC9&#10;qwBt3UveUH/Z+qU3xjgNDrqAtzxYodS4rH2tiL9p27NTB4JSSg2Mq4P5rDk9xbYhAhwk8X3NR5YM&#10;CTLe54RUh6wSAl4nItRiWewVmkuYDNBoGbHt1xklgGH4EhFYh2JSjFvvY9QBzrGz6NH7SCkJwNeY&#10;nEbKIACQeM6KF2tVZq6dtfG8cSQJmxxI5+SA7/zuaeRZAIvVjAKgbJeNgMHRu43u21s3RBELZKWp&#10;wJ/tjcaCVWhuykaaxRlTcCcb+ycWYLRWNt781fwa6gAeyVqtrD79zfu2YwlpKPwYQBlJWIOZ2Rzo&#10;helsgCQx36ysyi65i4WBxHh5+YhaCY9HHUD4+cRxDIXL+Sx4Ps6gjhDfzgpUnJPvNBklyvk4ATQb&#10;l6bCOVvOyJllX8PEntPAWuYWYqjsy4JTchcOlNJMj3VIzTSH9ariIoOmZ9fCUDMqN2C6ocvcLbVS&#10;Ssg6DhSLmnKW9myzZ5DVyenLnr+1D5loqdNTbnvl26e3tWnHCpgwuFmc9IDjLJfN0ACMKki+slqr&#10;vDSJ0gIiNmZjW8oZwON8dlY8YxUqsAQad29m2QOLBMbqsJ6r2WD6VmYHKdTf/wZa2h6B+rCPZcg6&#10;3ssB4jdVAvdXqFTdE1t/lNz5Hp+PczN9lmK88OXSE7VBqQF42G0TPR2EMANL7K8bhk08vPtLqcY2&#10;qnbwCsa3XEFb9TkfLO1hVwZK/TnrEKPVFHUijE35O7B5HXPWx04RG7HVd4zStp/ViVFMdAxAr2dT&#10;KCA8hvrfv33C64dX/N7v/x4eb2/4D//hPyKnA+f5bMHDci+Po71LpWi45ayEzZKLoCzFyIJg15tM&#10;dTqtdZMHMnc1cmSFa3+3V6NHWW0RNrEjru2IRVFNHKlrZ0eDtHxNj42vFUhsWPR1CP7kuTZgvkkH&#10;WTI2Hudj6u/VduPxePaQ+nEvRgaF9gLaU3lbSf88/OBf7XgsAOp7byV26nrJOaOmtedSZWmvHaid&#10;yZQljB1pw6qmJcpGgT3bR3jLVA/YRoo8r8K11l4KEL6XYbizSPHviyciTAOxYPC3rH8hJhDQcl9Q&#10;e51lMRPbN7P2CCzDa6Pk0XJuhDsHPS+t74/H+SyQr4Aquhf6CHdPiZa9wDsUeOKcVyTBArfuXu7s&#10;YC0GtWPt71RUdk1Flry217bXr/voeZaWPWKcKJIEr1v7WE/A9tdr7Yct/jrwGp6Aef3Zflhh7b2s&#10;Hd681obiV5/h3POnhS3/lHymthcdyJlEKT4yZiJcxZ4jSmbReibnDNRVlV+5CuEBTbG9IetOgecG&#10;97Dhv2pH9BsF760s5T3QzgK3beKSF3A6Ah26lNwE4Xpj/13gRAT+ecBox+T3xaHdeHQzjlQH0RRU&#10;XxLP9NRNq1YgZ1oOqwjcigAw+/ntM9E/t6CUvbe7xOvd5NduPtYKxCoOosMhYqZ6dUAUgHLleR0x&#10;5T1LNmKSXP2flXAp8LPIycwhoQBfdC1+Y7WHcjRljRQO9rD3sridisLey4hN74sgL//y36PrK7KG&#10;2QGKu2HJDtyNpK5RwO5uMr679qs96Cpc1/5s9aXdfQ4/9PDyzNHnNkCBXNFMF2sxWsNloziJLIH6&#10;f/MKKs9FdgpVNFYp0O+zUxto7oaVHU7XzQiHih6o3/lKXrGJpkBnGiDhHHgkRaGTTkbhw3Y/9LJo&#10;u7/5v4vex5j9xJPSzJ4P0Tq/Ysztzik4OxD7r/PztYBLK0bK8wRuNxRlTVegogA4JdDS4O0TU9Oz&#10;CQeg0cJ5Oi8PXGZAdXgGozNlVXYPxhwqaLEjNn7nlvE9kj37dbFFii06U4eVirKB+33Wv4Mw5xio&#10;bAgGMIAQJQkSrMugLRpMSRccgyaGgdglnQYgb6GXanPCk0kGkQLo4p+NhOFsoc9ZPodYUeRMYPEX&#10;TzPMM9keUZEpTXUjObH2mEB6Hr77yeYTdBuTEQZcKzfpb38/ePx0AygwhCljPr/aKqgiaYYn4/Nx&#10;YG9riLF3fOnWShgANEwuJpt1XJmmYVNjnyczvBGWrljCtOXZKH75JhYfRsZv2W6sn5V0AFhHM2pq&#10;Y2W+l6JKi4zjuOP5LPj09j1SSvj44QPKs73PxDQDsQYIafuSrHSqY0hhng0TgSkDTHiep1yj7K1I&#10;baDa2caSy4Bms6BKE7BNWBfGp56p8gwqJ0zzHVGqVIwwaOVaNuDfDF4wbGNq4UnifJY6gNgigZ99&#10;feW+Pnl4+ch9bd9/aD1hLKVQGgA9wGrH0Kr7mrTUAlZnLA2yLMJWpUEeVUsjzSKw52kR5VRT6jCI&#10;1X5qY3EogJwOSOrJPTy0lAoht4/zRVV0MlBQ5nLl2lUxpIOmKS5FHpgZ+I29rfYgdH3H+nPk1L3c&#10;dUY2zp8opL4Nyi2SpkDNSKDHUGMQofIA4e0X+IiXaLNY604S7/ORmUE0zsiZWNHqllGb5R4aGvVS&#10;MwhcY3tMtbboQ1KxpaPB8J5ztsnEz6xKVtvfKJiTKIE49TN49EUtSycJm1ZV5dXUUIfUlF/+4Cv8&#10;wR//Pr5/+4S//69/35mKbchG+OL1IyglfPr0qYVkmnWj17Ej+PieatcLXPWAESFrR2bZ5Tr57Kcd&#10;DqF19mFDht8hZ+18k209axX+HlOZwxBp/bs0MJ7n8wS4WShq5sp5FnDVTIfUs03GPSexyxNAaroe&#10;6rZj+jksQBrZovTrMkGOqhpr33POXvO1TupQzRa5Gl6N+ryBxr4n2Q1ySmnqsWzCYEf+YJ0Gbba/&#10;8nZVHoD1YL9V21pbztvtFhLBns/n1Ft4xcguyyEK0dUsgGW/Cch5U293DFa5PaN8XWwBzPlsiHGe&#10;uf/A3uLVBYF2UL2MQSQZCys7CO22QcaW2GIrkaOIB2Htc/JuJYoF7VT/usbt8359fV1+706Fv7Ob&#10;WVU7A1C2qnjvEBCdS9oze2sniytaizXFAnZZmTvbZmyQktUSKPUwbCTqPUn7+wzcmt1pqVVUQhU5&#10;38AsAbaba+qEcCEJag2oatSUD4PRte97fX1FzgdOY2dn9zyP01xhb/f7/TcL3pOAIknig6Zwn50v&#10;GyVQSkiHMCuzLJDIa3MDBL4XjOmnr172oH/nfZeuwmj9weIXqB8gxIANuZBOGsGo1AoSLUp8kEk0&#10;KbUgf+QhHU12LePZToHsJnIcx3S475jBvoi4Crr0LHO/KajvfNTY7Ow+ohfZA/f+54QDFpiXXICg&#10;UpvMJrqXEZPbb9TeW85vZlYdsmN9RCx+/5yje24DUewBtGxETqJlN27rPxeB4hHjJALGI/mdLWi9&#10;pYhl40dFBQehQDuQP7qPO0WO7gfWZ82HXftn6X3OooKGxA+2FZMSmoZkY9qW93nHpu9sS8NerWAk&#10;Sp3F56VXCqAOafBgjBEoHHKygEyVa2Pe0WiYExv5vmzzOVjnlhURhTVF+2G0nj93T27SSFGuyGfW&#10;cLrKjtEATCGo/nl5KbQN+dKCO0kYjc8eiZQb/j0acsD2LI7j1gHstjecoTUVd/ZxMl7mQ7Y6DUah&#10;Ni1Dtr+wx2Q9Nhn0A29vD3w87q3gJfHF79YRw8ZAWckKTlfxZ+nhhHrmmeuG2EMQ6SBk+EEzDxAW&#10;adgVdNBHBgSJklgxqFxWfWAtQ9NYhqHt452xq570tYFaDCDrUE3tS3SPlXXd7iUNv3GiCe+s8jOi&#10;xp+59sI45cbQH97z69CyD1WMtYKyPfV5oAO51rZFbFNIwdzGFuvPzzEwe56AcZCGBFN6HLvbydg/&#10;pTFU0aEZT57fw0ajqopCgxfszEN8/VO/5wlsw38NgE7yvcqZ767c+n7pqqEZuKf+DDGCacHxuWaC&#10;N/vaowYgglktw9s6VDsWk41jtSJsZQeYM34JI/yYuSKLJQT32sUy8AgduurvCy3DBj+0raVZSR3p&#10;QD1rO3NKFaZ8ac0AQ9a+NBVJGpzBqZV3Mrf3X6NEWUHxMUhTe5lkLJOqHfTxAEWm80GB+b44VblB&#10;RskRq8a6JYrb2xgs5+RglDYGqVjW6YPheT33lcUjMHsBrcsIO6+JUGGzG4Z9ETj3n5HkQzfp9iYD&#10;Rn+F2msoEJZImIwDkPZK5rUvGuEtLEPKrgJxNQaZ4WUyNlBXgAxLuLT6s+uzZ7XBUFWLZaTLnjtZ&#10;LBiAvA9viSYafIVMHI2KTm5UOABRhYmC71asPSm5IBEUep+iWmCZjMaEk729auvtslgopTzqMV0v&#10;OWX576Y4q+D+dbswSuqWSQJSVlFhuN5hvpbUrWmm943YnANYwGfPCC6ltGuUMOspp57aIHcGJSuO&#10;dMCG+qYEPEvBD37rt/En//Of4s//7b/F99/+GpnaQO9+P3BLhE/nQwKA06hZaSZAeYDzSmnumbKt&#10;FsCkhGVu4a0RVrRVliOZfL61H/IERX9PI0X/zivaX0cU9GoJFep57/EPHwJMlFHKU3IT0GvHlIDj&#10;aGqeWiuejyce53MMZLi9c+0z5v47p37JDRV0AFmFJNHsi5LUChnMBSwDPBbC0HmeEkj+hvM8e+C6&#10;3iW13tK9+2l6TMtgtQ4GqsiC2fdyyotafiKMZfOsEpk6Jvehgdrvca0tGJNSy/Ug9LO7D9jq4Jm0&#10;kEvS/+gWVCxB4aB2zbcjt3qDgSR5M9pHeoDW41Te1jnGlETdhgSu+rOzsceKzwbtna16gpBw5FsD&#10;zXXDpRkfXPLdSlPNrWQt2cHZYXrgyVIsIglOPvxESMcA5/VsJfA8vg3eyV2GWRR4HSnpvWvA5xBK&#10;PeB+ZYU2SGYwpOe4Lx0YSxIQ+0BKEhrv+vIwSyMg2fl7NXr99Vkv5IWuBFAc5jDrwpM70eu6+dwW&#10;UgHxZr9ufVKrRRsDn1FRztTPMDCD5PxKU10JY68DlPJEyjfkdIyMIAFp2uenXi9qH6xabr8ed3jl&#10;P4Z8/I8D7620wEz6a2Blow10KRVsJnHHcSDldnDgHfbsjg3vF5Cf2HrmcBQcuQNwosUbDQPsC6ZM&#10;VA8SRpY87WeVZSrs2QNeKqbgnAdfI7DdM0r9oe8XjF6Ln5BZrypvA+Nfaj/B9Z89Ukn4CbcPHPES&#10;o2hj2/nE7SwmbDjxXNStzzcqmnxhGOUIWE8/O2X2TOTdJDyStPlQZd9ERKoY+2c7+d5ONeCvbRck&#10;8u6UHKtFlvfq3LFKdtdn16EPk9lN5H2YtJdYensj9SyzYUqRdMwO66ZBkniWaiPVAzHrGa7HcI91&#10;PvaUXDMf7JX+naz2nanN884C0MuwwO/FPCp/hatyyp3de8VssvdbLYe8PHP1+N8PUOcMFVqYDYdR&#10;A/hgMW0qogAnz3LxHodesRKFDUeDuXV4iK4K8F/rvfmHNDete6oy2w27uNvcuGJtAF+N6dlCqNsZ&#10;1NZ2Rcrch04qLe0+lZP3OU/rxq8xq4SA22e1Uaq1orKV/c5ggjYCvRg1xABl9ZK9hwxZjzz56LZv&#10;SYPFakEZDeE0fqmZcvOiJgltdWekno21iue8qrWm86pOyilrTRcp0BToWxoFAgqX8Htr5d6ct+81&#10;NkjOqxXuI+eN6ss3Df0dSLkz0NWqpXuBKxBhBgU1ynhhLKwa7uB+FQ9oWfPOhz0atsECUr7o1QHk&#10;RCyhLetykapYsN2r/ziy2KAJYLNA6DhLy1Iz2xByRPkksMIRntQovv6NVB9qF8CABJGpWurowDN1&#10;ELOBMIwhPGzhptLUcwvcHWvc1L+UzGdf1W7qjz6p1bCui76HMKbPsm2iOWiGiaZsGAukEdNWnady&#10;bgUIfe1jvXLPwK/YgsDdwoSNJVZgr7kMxMTXvluGqo/qBvBYbUbNuyt5ICmnrUXdDhi4sqzz70If&#10;aDH15nU5BxdV3Mxyt4D/tM9Z2wZ9l0xuSJjXlZqqZWdlCEe0J9ozmu3v9uf5VYikXrf2X2oxaNdK&#10;vz+s6gSevOz3SnapAwjIxpVAPadjkpMDhBGHJK5qhqucLJqGH/P6ZBxH7iq+rgCU9/IsT/zwt36E&#10;P/6TP8b//r/8r7inhPv9hre3T/j2229wimJB7QanQEF/hhi2YmQ/6s/aWa1Apgbhbp3iM4kif+ec&#10;MrLur4HNbdTL7Wr7XbbTbkC0G7L1HqjOxMGxB3KvE9oQhEBUJRxZg2a5Dw8Jhj2d2n70MMSVKgGy&#10;dOE80J0C0tFzIvznOMUvX9Wyei09R0Jqjvv93nvolrslpAgmsZqaLWG1v7QMZrXSYOzVFfb9tsRC&#10;m7Fl61ayg1wBHFufpfZkaVqvh7B1daicbsmxyVMfuj7KQ+yjuN+PaZ3RijH5PDd7T6L6rj+POoYL&#10;SlIaQbaYzmWrmrV1l3EZREoZ93ueLItamHNMqJyJVeldT38EYcG93trlL5o8BT0bG2Fn7Rm9re6k&#10;+HbvvHcy0L1eawmPZ0V7i7eJjsJYPZ45qzau8ZiIWMwMvL299QD0Uni6l/q7PJa3cz+JbFtjpjwt&#10;+EsjDhPu9z250NrPLecarxmji6tIUvWPgN63G7icKOdjCrMvxQ0pTI3VSS9CxtR3qdnhak6afc+G&#10;NVS0TjwO4q3Gf+Pg/c6TLbIDaU1u6h5/rQg+eyFDS4k0WBEReLf7QFFBFVmPRMzZK1aFBf52EpGU&#10;UpcxRexp+z3e323n1b3z4rce+NE1e6DZW7jYP4+kgrYA8gxnP+GNsgsiEKAfVFJgWWb4lVf5Vdir&#10;/6dlcu/YErshlE0+90x6P0i5Ar49CBiB3juv+F3YqlcVRJO5nY2Nzy/wA5wrv/PIay2SNu6sfry3&#10;ot1U7fTRhrlGAajRYMT+XCvb3BVjfgpu31/739ZLM/I4393rKEV8Ve0MBoY/0HV92CLTFwvRu1iD&#10;Jjbal6fmXNie3ldx13j4YmMuJtbmKlK8+P356vfsfu9O4m0LVj9kme7HhQTPy17v9/tSRO1C0OP9&#10;AJPfo/dVtkyCUWDQNvTI2x6pVYD1n/UD4GjvVFsKO7zQwe2H/NrBsxasBSRkUBogPKURoqngqwaj&#10;VqO+I7ef2TNP39cZqFnVYf3dr3GIe6Q2q3VYhyRK4m2I2f9YFDH9/ZeQRQ+GWpA+ydnAlgQQFO1a&#10;AOo69IMxO9C9eg/eC0OGC6N7PB6hl+kVGOAHCX5wZAdZ1t4uGipG0usdy8t71Dbf92DAbhg2S11g&#10;wPYrRaavAXf72q5+tOBrtCddZc5Ee15k9bizgNydNxGIOIVWi2pC65l61vkd7LZQumee4hNKZhhh&#10;gutr2crtd4SMq3MzAoKvyAs7273dc7waiF7V/Tvm3U6BeRWmPu27m0D76fNXRibqzK+uSO5nEiRr&#10;5pzsQ6q9RyYAOontku5BkV+0VRIR28GmGyYZvNaOuGbgZLZVm88bvlTQRc86av5hQLdhMUbD2kos&#10;mdiG975T/+/qi895/3brjzCsNds+WlDrIDtB3j21o7AANFwtuwN7vG3Srn7bk+H2fZYHDXyPtoAy&#10;Zk14aw4d5rY12NjaiRqB5Kc//Rl+/w/+EJ9+/S1+/c03+P/+03/CWQsg9rrh4CEA0711gyUt7fat&#10;SMVi7Ybe6zUZbGxB5qDhaM+LrGh3oZbv9av+7K619kErV15selv/bSxTRVWoVmFnOXHqM5fP8Pbp&#10;0RRapbTarlSc4uU8DYuD9ynKIfD9mw0a7daaXLfhlzbM1HqXayaHZ9dHWEY0MLX3f7f+j+MA14rn&#10;eU45FB0INGotSmasn2IPf1tfei9xq37Z4VG2L0kZl4G3HoPYKToiJrcdUKj0e1alK5GMUepzCp8n&#10;IuTj3p5nkmdeHj0TYbfn+mDsKMPRn/M2+DV6r3cBsh48tj2WXQ/R798pA3f1mbcM2tXkuwzJ3e+0&#10;3zNIgrz48evQS/ENb58zava4v93lPVq3Bl0zVrnlBwpXNXcjRnkrdn02s4V69M5E9zUKOSeLnQiw&#10;XhnIieTMPrsVnQ2Q7Uo2NyCa+/UxrAObTBGaB927YYp+rsNYcf1GwfsI9PHNynTDpEE7jia5bNOo&#10;0sOkOgPBhex9DojrXy5fsOghsStOoomrFgMWEPJgh2e3eob77uC19+d2u02b+pVcNQJ2d37MO28y&#10;rwYImStmgv/6+hrKdHebyW6SbQ8Ob+0RTeyiBHTPkvIH4hUAbT/jbg1FYMqV3922udjckzGBi/30&#10;I+ulELTYNKj+2jSpPBoI+fsYBSv5oYG95/7zxyGZvB0U6HqwgLU/WK0llG9mvAfd1aDGDxV3GRV2&#10;IBbZAHmrnit2VHTwtT8bvufWK94PV95LeveD0WHRsIZqhQMf4wn4HmAeNX+LX9sO6AdCy7P3FFa7&#10;3x3tk76g9Uz5NXCmLN7tu5T53XO9YiZeBTXDMG7b+p3B/OhnKNvGs+iZoxjC/T2clBsKWBeJZmXG&#10;2/dvuOXXLktmYbaX8wQlDeqsgPPrrG5QwoG9lx9+essxy4LsazsRylnV2aXvCfbrO9Pb+VJGYeFL&#10;Noz6o2phZs4F+/4/Hw8cOaGIQuGchuGjBtDBffs7Fn/YEy8vL5P9kgWvZ+VVjcFCIlQuIOODT8kE&#10;eQbMQjvs2bH27O/xwyJ/RtpmxlojROerLe59lgajTp83iaVRqTNjfAfWTHUQDRmFBz68GuZzhpNX&#10;AHHUVH7OEHJmz+wZVzEIPzjKdijk62NPIhk1xWA56vN4Ph84jhuO24HjdusgQ60QS4LWcPeIaJUZ&#10;U9paGEZZJfbvdKh0v99DBtnONm0X9OcZhFPdYyhVzZcbJnNhtbjya0YDzKNGcwdeevVkdD+6ciIY&#10;RHS/1cootpc567I2zl57VTCJX7za4yXuVOzyPHE4oMZ/pr43iopGLcIoUXsf02AmOy3KRuGHkVmy&#10;1KliN1Tr5eDVn8nb854AsplMop4iExCuazYicLw30HwPmHlveGTZ/A10SEiJHZDcrKSa3RJ3G9XK&#10;zUu3KSzTZMeVHPnlikjiB1fREECZ7ap6KGdjUiey2QHUbZUq103PqCMLMmQOQqIMytXY/hFyPro9&#10;3fl84qc//Rn+7j8n/N3f/lc8Svv9R87NJq3OgaBRfxQRm3Z9+E5NHSk6d0PuqY4hW2/syU/vZQN6&#10;gHIXJhr1rO1/bd97PJ5GpTeA1NF3UrcI9Kp3wsgJKpJNckqoNwtQdZoaS0FApVlHz4arsLmhg5s6&#10;9XsWIFYlph86+Hf1fD43dkB7LGMZohBCCxB7bfo5O9nwKXbC2QwsxN5mXB+PYarJkoHpg1vmDCYX&#10;hai/8X23JylpPaC1p32ekT2yJzT5vbiUMoLQe/4L+pqIzjdf62ldqLjD8/kMiR87ItdObTK+du7P&#10;GLOPvv38JSAC2ufra6aov7aDoB1RNaxDAmusqC6NanKf0bZTZ68APIW9gAXtI3veQVykCTDfnSNe&#10;kWVzDdbzKAasd9iEV5bM7z/1syBShF1ZCu2wQDYqPhL1cnNEILGGm61xYerggQnnZTDU1lgZOTRT&#10;Hhg2tf66r38ucP+PAu8j2v+VPUkrMMcU09pSdL8wM+FoF14tx2OasjOTY+hTZzMAawGothpDir9v&#10;1HzjG4GRXnI0SXODZmrXlO6YcjYwEiHLhbYv7RVwvfu8UcFzv9+n4Ye1pbgqaD6naPLg/A4ktJts&#10;NEHzwH0UJLyzX7IHSnQfcPGiRQOHzxncWJnZrvl9Tzq5U4l4pkDkMOlPEAAAIABJREFUqxgxMiI5&#10;lwcu9T5pwaZhrjs5t1+LHnRLKTW5pQvw8aE+0eCrMyFc0eafpx/27N6F3T20a94fSt67Pwpy9l+v&#10;zCMFrCJVjf9Mu8GeV9AwYesTHypycmMkL+GvLmxuWvuVYzY418l7/YqdFql8ogYlsiXaAeG+4Iks&#10;bfrP0sIDtLBtrgYKq48fheth10REe8Bu344HBqu8vYUYF+cROQqSnexUPblLKbjJdJ9AeD4feDzf&#10;cLsfHcQh8Y6nSsiUp5/3fD5bCLN5/0Jpuhk071jQ42eeU9hySjRl4XhVVabhj20LKn/WROo7C6Yr&#10;u56cTFTrkFqHVLKzinLGedZlqOnXwadPnybmiy9g/bPzgw7KGXw6ZrywcH3DOTNYaPrsO+uMqKbT&#10;7BRrRxYNVaO6Jiqou8ouU7eKsQMLXeNLMxXI1234bzKN7ZVH+j9G3TPXKjHL+L3azivCxmflLdvK&#10;nm2fc13RHruqYVO/R0U8uFMilFJx3CbnKJSisuUETlI356MFG9c5xNKe2X4ft7WwtWK0dpLvqTb8&#10;nhmx+MNzwyo4uoqfF+ulGMikrRe1JRnslG3Rzx3vpc2cQA8/LqVOjGWgBUEq+5WcPZwfiC7129lA&#10;CygoryASz1YpA3tqeQaJ2nCSGW2fR2Okac4DaN3TrYJ2DG45HE4kGXT6M8Fev/aELQiTQnClW5sh&#10;+B3qs0/zYDMiWVgiUTQI2ilpPUnKnjcry9vkavWglJbHk3ILqK1Upv2xSsBdD6tL96m2rBJG7O1h&#10;oxroKvzUfo52nrVhXylnB3HTNPygoZB6l7BEYnlDPcPBWpQoUKLKqZQyXj98gb//1Tc4z4p0HA3s&#10;laHhDASt+VARwLXrf31NYOuR3tdzRX2eS4jsDnzXLJUdoeOqx4v78UFmhKpIqloSxmCOBkWPviBP&#10;4Kn6MLdnmCf1XzmLsPLRgbgqdoFnLb2+O9IcPtuf5wYo62x/pzhRdZeChbaXqaWK530JwDv1t2cc&#10;t2N+d0nzuVpGDgNzBogccuU8u6LDM9Gtavd2uy15gl5BOWEYYKS8t1iy1jLNvi0erNn6zQ44brfb&#10;ctZ1jIriDAVPVo1sEZd3mdDzmkCYFEzRuvV5X54EqPu63ytXuzdMCt2oh2ajlu3PBXSJTUVWVlaV&#10;aFnxNtvDevh78tjSe+8GV1f3OSD3eWuaKAdx574wBk1zrR+TQqtzNIkwQHT81QPpu2GT/WzjLIwH&#10;DlGYsj6/nI9wiB9hiFEtsSM/zte4w0HRLPfQBttzCtsg304DDEeqW593vG1HAcD6rrxHBP8ng/c7&#10;RqWXVjemWDJeQmWVGgRAhgbJqSenlwbPjcxgG9km0wN0yVlFRFM+LxePGK0eWIskxJFPf8QE9L/H&#10;F4gLc1Am1DYEZrBKawhGRjK2HcCt9043RNvAv1cg7Xy6o0UbgXRXgbCeJRXZ0Hjfw10T7MN6dwx7&#10;b61in5P1Q7uSTr03XPGy5h3b/r3hjz84rGzX5wj4gt8fKruB3HEcC0huC41oUKObUgTQ+vWzekfH&#10;1j02ayEaJL7ne3/FVIrYG5FyQ98T9bSz3tfXzypJDlvd2lv4hiSyEhpAfO7N9e6al+LhHeumkJEa&#10;BL02SWTbkxZWUqCs2TFkP0d6eDUY9KwSa4M0r7XWPHOpIdvJDww1TPvKq2/fLO6Y+PNh7SWcnlk6&#10;pIw5llQS3rWTm4seQgWjlsEWV9ZTKQ/UejdFeekhtd4+KOdsfAAR5nxYIDl6n20BTa6g9ueunkUT&#10;6CnBQj6bQP62M70s868UjskGyUipGXg+Hyi1DThKGYM5zcAgIry83MKBmyprIjXTjlHMjLhoRQsX&#10;9YWr97P1NYyCD7aeiUADf47499Y3R9GQJmpq52As/SxlWw/4GuM4DsD8jO5TmtLEnnsPrPeEit2w&#10;1gLMvfGyVksXTJ7ozPfEA+tJugPTdnvx+ncrA3ryja3oZ03LoWUcNaPU5judjTd6s14ZlggpV7x9&#10;euKXv/wlfvjDH+Lrr38iobM1tF+xIEd0rS8vL9vQs0jhsavXIoWsz76hzRBgB+TurAN2zP6IDR7Z&#10;MtiB0/hceYSX9UFyBnGZ97mzoJaC2/2ORHxZp9n9uNdNJruHiHCkvH1PVO1s2aY+VHOnIl3OlZx6&#10;TePrMWt9ZZ+xBeksgOJJOdZqlDS8RBRjrMxj4pYjKaocumiUd3Z0VzWQzwrz9h8T41HTKIEWXGlZ&#10;n8927aUUpCNPAd9AyyNpdVXq6q1hR3AgpyMc5nyOCmhXT7/n0b6rK65UwFNvP71XbfBMlJAOAioj&#10;HwfeHg88S8H9GHY5IyiTAWoewx4Y2w55AhWmv8aoz2HMmW8e5+j1CozdRqbtmXIFJIXnceVZzapk&#10;L2Ea72r18buoD2KrerTrfVQbrtLyhUopOJ916tU04PusBaCE8ykkK2LUqgoahoYJV64iOpjtRwgZ&#10;4LOzfpVcaZV3di8qJqjbr9csNbsFtEspSAyk2w2nEEzs85lcCXqvksJAYmuV6bNE2AxSvdK3+5qX&#10;B4C8OB/0/S55TAjdhoYtO7kmR/Yava5l9XpFvbUg3q0Nv0fZusuD1e8pi607hd9HIl94tQGx9agl&#10;8O7IVzMRiwNyYAWlufftSvaJCDxnmHhVriem7DJNdnXZFbnSOgxEhAQLQnvFxM5K22MQA5MZyjwN&#10;fZ17ydhONhtSjbXitNkf0fm9U8ZGAyTL1Fcyp1W3jD47haoqu479YG2Hq66M/zzykHhYQbWfk6fB&#10;PiTYttYTpXIf+unata4y/r4stSBosmKLBjEe8/LuCb9R8D4E7HUjcgc2akU65IEJO56Ienij+mra&#10;BXwc9oFCvIFzAHajL1hgZePs7HF2oPl4gTHkxwwJ4IE08hQCarYpma6ji4+k7UoG3PHNBA3v4NAD&#10;3zAhdPqYZVFqwvEOkI7uQxSeZxljV76L9lDRF1EPVhvO+jlFXzS5j4Yclp29k+D6l3sX+mNle7uQ&#10;2ytvV/ucFyuR4P7aFz8aDO1COt/ztVz8o10BsEuytoXIDkjwFk1d+ncxYLIgeySx1kLJ7x9h8R88&#10;zx17NPItjIZtO0aSbdT0HfAHpfcd99cUgY9jjaEHF9IF+GR/j1cj+EFB977mBjZRym64F9jDbBik&#10;fh1O64QRKlW02SAbJLNRv1yx3If1gZFr8mDOLJ63GJ6SVgKHLvskVPfMQY29kwOFhAXd9Wd5tm/E&#10;5FB2QlR0KYtgVVnkznBinhlXzDDyUH2XDUNXAHgNv5mHApbFXeUe1v7zezOdGGd9tiIvEc7ziVKa&#10;subTpze8vNzbWasshUAC3oK3sjC+SvPFFlDxSBnII9iynVv2PBZObG3+zJBwrw4M8Tgrdb2qDYSt&#10;K6jb4VEv8MmElfpBfast2k95SvBa/19lWA10FhaILsiI3aSNbEo0yS9TwjIgjQChiJCwBJFugG4/&#10;ENNwbf07tQCZilfriS2suWqC3jz7yBbW+vfa4F3VGMmTBRSCkUC0ZrCNwUUW64ZEqYcv2jxTCs55&#10;1WX64t8P7nfn2fw+pj4kIzUAx2Ard8WcU7QY7act5qZ9fAaA5tqtN6C0ym93dn+etLLUHI7VqH/G&#10;wsAmGtk+QwGBEUDMrcZ86VJ87g2XNsWE1VLPMr6sOsWv14htd0UwiQa8dig4sfigAci6B+jzNC4g&#10;F+DaZEdG1Jn7/ds0I9lYhJFYtlSui0ojyh7xNc8AAts+8vqS8fZ4SHDmqLdsg2rPG59nZdd2VgJU&#10;jq1iGM26RBmSkZ3QUqOAxR+/2b4ctyyMWAki7L2TUc4gSQCcfe9Gj3jkBo49n3oPxUKmqG2a9Fz6&#10;Lsrer6dTMvnFzAAX65G7Pu++NoxsPj7bsWSDTUqiII9JhyKw+zqhBz5rb3kcR2e3EyXczDOinA2o&#10;186hnDNyymE/tLPdivYOW796gGDH3rfrwZIZpuIQc2jyUL5Q3xOlWkIpDTBq4ekHcmr5NC0Utfba&#10;L+cGRAMj0P1KQXvVr0VKSc/AJ2o14+NR5ho7AkQx1AC1sOwxc2+qdkS2BpjCNueC12H2I+zasseV&#10;Wd7VghhnZRtyFTBLDgEliVQU25vz7CSBs7SaT32Zx9APOEsRJc4YaDxPZbnnXuM3IKzCuXdOhJRZ&#10;kSLWMrVOoeIdvOeKxI3hz7JGz+eJKriR2gy37CHGo5zIYlVjiV8awKtEi0gtu1Pd55x7XaG7VC3z&#10;mTcp0Lgg52Pah7NYZSHT2H/nTPUpH0Pr1VrPPmCZ16biX0PtTALGcqligSe9jem5lagV5VdEaku/&#10;/3lAfBqmOKWddbiIyL3293rSTkTYJDTgtE75XrOSvm0N3G3GdAB6ltKVtPM7xwveEQ3zrYreM9lt&#10;H3sVyKpf522PvOtEpOjypIjdsNXuUUMhMVsSrwqAVf3c6rWYyGivweNdkZo4ygq07+bO5cH30Fc2&#10;nxOJxz2TCERnEzY72vZWEys5bfQYzRkBBAmdTVJfUMcEWvhsdoMOU4ToMF5CagF1LjDlJ3N3ikkp&#10;4X67TbllEEtaushV+m8C73e2DI25k0ayOYbHcmYgoUmX+vfJgjnyMXknDXnXXFC0g7wdADFLmbbh&#10;GzuPag8wDcDTFdikkuNzlooGG6NvWLocz3r8qyxJwfxJXdGYkTs2QzJFfQfwKl+GyO4sc/y1W9A1&#10;8p27CgXzE9Arj9RoUualkFfsjwiUj5i0O7bczpJkJ+Heeez5RPKra9TfZ9n6PrzwveA9O9Hd3UcP&#10;ytopt/9sUXhLpKiw12fDJ3eex/az6zAn8nSzVlmllA7qf8699M/masPfvf87/+Hoc+1sW3YWCtFg&#10;LFIP+Wb+aogUsfDIyGdJJK7WQ9IzJrXQvsrauJIiT5+Lsb0noHj/2obWicyVMeeLUnJNWA9cFKs1&#10;UwyOsycAZipvbaisnG4AszWUic7rhSYgbewJ+QLkpHdyEsiwTZqH+gC2K7IALWqR0Fm2fV0kMJ/T&#10;iTLe8wImIB+peZAn4PlozKEG4J+43e79HIcU0Smlft/7OtLAxMQAKioTMh2t2ckYIXXlnMG1QXWf&#10;PFP1LDtLaUsnZ6R+fg6wrE7vZvNMb8BSNUGuJM1zA5NLqWhzAs9wYBz5CBUMflBr99C2hzPktnSl&#10;QkqMUoYX6VpQpj6cUlCwDQDid/75fHYGus/IsO+2Za5GZ7etHez3UzDAs+e/zzjZ/f5p/TJPIZX6&#10;afWdYK5I0H2IJyKD3DCQgNkFtRNkpjOHVtl9xAq+UjONQrn5M9uGukuMadRoYLGJorFX6ZXXHpiJ&#10;bntiGdirf+fM+LGe9rbZ8DaQ457W6Rzp6zrw1lQAUNmbRRiWx3HHcTvmpooZ95zx0x9/jaT2eMpu&#10;QxsOQxQvkx/7eeLbb78FEeF+v0+NnSez7M5m/zk9KSGqBbykXcEoZenqrc7ZsNtKzPLvDSCfHURL&#10;zgaFO1AJUO5wVdtzK12G9kYqNEYDLVlUbAnAa84d5HpP8RGxsPvQSK+aY+a77pO+FvPnvw5kgHZu&#10;nArIaUN7JJSzNDsIveU61O8hpfpzSt8XUweYKsrzRBGLpakxZ1FuM80s/uLBaQJL4z33Zc2ylczn&#10;hACiCavl286+0NvnRUraqbZjNFIVKpibXcdBlrkHcE3IOS37kt3/E1mgjEFUl8wlv8+/ZyXj89He&#10;I3rt+rAZzK4TsQJo67kW59VOLDZKI3vmyEezKqHcn5Puf20QzmBOYzy5CVmP6nivSNsNKfrA62i2&#10;gbp/XRGfmCuO2yFAY52A+QEWrepg3Z/6qMPeHgF8K4/BdnPQIVFCJsnraSHIqTGCVEsl70Hbp7m0&#10;YNfKbe+uhfGsVTCMczD1zxPcbdNEmdkHy1KIy8y9Yy9dEVCERFGlNqRt/05Uu/e9Z23rgLgapWBb&#10;G3mqRew/Wd7N2/2+7JXr4HzOCrQ99BjcVEBwFNSRD+UHPQpU6//d73exO2vDKa2d+14G6uRUBZ1t&#10;Zlsiqe1kb1AFwNRXQQaZGFZBKRO4HqhFGPo0yFQpJ2M9Vbe2Lu8pzj2mtdisuhrLK/T88CQiNEZ4&#10;XHvnTTBwoMzWiJucDgkFPwcp2DHtx3CXp3rBA8neSilSLe1qSfs13lrY/z6/puAUxDZ/J3ILsEC5&#10;zaIiqpPaxb4HuidZguLYl0w48fS7eKoRdoRFS2b1gwIL0KvaO7Is1nM8UkjtBi4RJhLZQmu90yzb&#10;NGSrVQA5E5JxbSlFq7yKViWwyV+xOX9rVielhHLWYTdoiQRKmmIGi1VZEhICl9pxm14DpP8OtjmR&#10;j/IinTDy5+fzOcl9PDvdPqjR8HLYdPkwWs+cXjxjAwDtyg/aAlx+eqYTXYi0LpJcetazNvUIGMM7&#10;Bvp5nsJGiEP/fMFiJ8HP53PxIt0x/3ZFyVWw2MJikedjpbpRqrlnm/OmobAv2y7U1v63zzHYBdxF&#10;ViyWQW4ZhTu5Y8TiuwIk+cJWYqcI2IWY6M+xn9d7slo5m3qHWiBmAm2CnIWdOiXnjJeXl8VnNXpe&#10;8xQZOM/nlEruQVB/uHnAdAfARzYS3os+sjiJgjSjAzp6b7zH7K7IuVoHn2PXErHflkMiCNrygwwQ&#10;IQcBOHqQXDEHrJrGF0G7YeBOHhyxj3YDuYid4NdJNFBblBBOohgBSBF4P5RExxr0aw7W9UxiV4Ct&#10;QctXeQBRQeT3rdZgMFCKMMdHyOvOmmYAxLpPV6R09EC4hv/rOXLi8fiE+/1m9vC6zSZIKeEgQoH6&#10;RB5I+daSC4GmfCBCvt0nf1LYn5HRmVNJbOFe7i/C+G2DhsKNaZnzTRNqQXSAeITGWqXBPLBqPzdl&#10;9DDd0czrXqwNjlV9CDsztWaYwRLmKc1mZSnQGoOzaQsSqjDIKSUUllCx1tJ1Bn+3fVHGHloY5RKk&#10;rM88ANEj5rIHsmsQ2uVXXVf57GzYmFEU9Nd9QxZVMXvuBHYpwAQHphSzxxmWejT87Q1+Ej9bX7fh&#10;OjdoZyPh9wQFYWZ/5VhW72vWaOCbhUm980bdMUXjupRDddZOpr5TUfUBQkl4PN9QyhP3+wsqF4DF&#10;l7a2hlGzMBIdKHJ2wwCHxzHnGFjg/na74X6/Lw3aTv67AJUbVmCkVPFWaZEH71BXzXZeDFrAnIio&#10;YH++NsOW8e/PzvYucSjjj+porYmmoVu/N3xZe/v6MwIlfQ28qO2Glk2s7xoo3khKcdZOrScorXVl&#10;SqkPdLw6Z6cm9axvqzj0Q5+INTut+Rap2gGAUktjviVCYvQQZsvArIHcP1JVWvDQq/Gif/fWDi2X&#10;JiGlYxrEc9AP+myI3c/1SokouNXbQkRK4Z0yJOrLIpbqGJDMgK0nuEUKy2bzVHDcbvjw8SN+/etv&#10;BUxJPaR+Zxt1VR/vCE/eOtf7cCvrGoY56u13/L0opUxEkXlQQauyHrPFjF8/Q2nQiAen5ACBGZka&#10;INveWALJTdJ3VxW3p2An5XmO/UV87ytXYee3jIOGNSSgtoBa9fCPiFE7HMZ+Lt/n+yBVu87VctSC&#10;91FfFAG91iZIf45nf0f2nJFienrfXP/oe2yfcQYAb29v23cvypmInBpsD73s8YlANKsKh/o4hWSv&#10;JZcNdVH/++fiFTl+r4hUC16db+sRVUr4Pt1aOb5nDdJIQzzt8UMhXac8Af+87TscY3y8VfhF9j/R&#10;3ujPDq+41LURkS193U5EeDwefW/3hCGPR0YYm8eNIktmjytFOSljnfM0MPWsfq9sntn1I6je5yTZ&#10;4UGvnc1AK6pvvFKn1x0Gv7vK8xr10egTOzG8FtM3pe6QwDRIOvqZ7BDE4mrt7+ryPtq15W0Dr7BN&#10;bDIc/8nMex/YoVIX3fiTpGproeGn47vNY3ji82JJMF4UdIaPn7hesc2jom/np9n+KC2HkDLurHwj&#10;mvJOG22iRf6weyj991AKpSr2v+2B5xnOVyx7z9DwbNv4YMYC7OkBHIFMVzLGK9bVlaWOH4qobGhn&#10;ObMD1qPAOP8MrrwLfcL6zt5mtx7twb+zFPGHR3SAIABifBHvAV/r1xUV8va6fDMYgco+ZMUyI6LD&#10;IZogW1n+bh1GjdOVL75v+HcMIl+U2s+tDXvkrxvJCXeBsR6osM29D0K68kSO0t6jwq3/Pq6LfFpl&#10;+hytzzRCXRfAqtQtA2uXNRC9h5b9tLAteLbw8PdvN/iMgpJgGLDvDW7tZ7IBS9FwxdsXaJipWm/s&#10;rLjmdxuw+SzmAUwALoUZCvZzD8b2fjig1yDNKmVk5G4pZD8Hl4InM77//rvJ3x0bUEvPnFJPnLUg&#10;H4yPLx8a6wuEdAwmc7b2EzP5WFgN7X+HAMQAcH+9ZgcqG7MNIUoP2EpJgjp7c92CF5udUu33OitR&#10;XINpueKmzZ/8ue7xx3F0xn9jSXFnNzX+LHDixHHk7lU/pgHt/E/UgKUWGF0NwJRQufRGvxoCRFtX&#10;WhjOIWgmAlOID8fCFB3PDQZMGqDC2dUTJFLQBup1ZpkoANn4gvY1kWgCkNCvOcu1mgaaudt3NJZy&#10;RTWDL65mP9XALDIDDABUZ4UGufDC3Z7jGysN8utfV7HYmFnQN2KbbS0rKk8S5Cs7uCvF226oHA13&#10;vRquhU+WqVmqtQUG55pR64nzfCDnGwon3JBcUzaYfrWcAI3wVAVKLPj8eDzw4cMHvL6+9kZm52N7&#10;pUbzkuurgba3x7vyHC21iK+r3L+Czwpu9o2lr8/iAQ6WAG0fZj81XaKKXH32JzeNsPmzzWEU4raT&#10;2486wKy3akDtCoDrrLAx3jSpBXGM9VXnWseqhPyz0p7Nfk1Up9rz15/BWpd5EEC9udVHMFECnxXV&#10;5itgDomL1oEquprtnQIPJXzf16FEA591qNw2s9ybfuYKrrLXok79kw98vmLE22BHtSGhlBoQqwo7&#10;nnve6gCLq+y6aNCy7dFoHTZ41mnUx+nwNh8ZX3/9Nf72v/zn3k8XrkE9EzNQr8C/3aB1R0BiseGI&#10;+qmt+pt4UgxY/3pKWPoaIoAQ970VVeoKDPW9qA6xOVMqt31Zh6w6iH97fGpcB2HdM9Qqr0wgqjLO&#10;+4AOvBADI7WDD/BWWwoPiEeMZWtb6NXoO3zGZ56RkCpsbpwfCOxIjN5ONVK/RMGhyrTX69+Rs/z3&#10;eesqOxCwYLfHEljsM5S9q/vdU+zObht74umaNITWsZh3fbw/R5RF7u1K/OA16hu9At9nCNrPb/EU&#10;mizcRl4Xs/nzROAitjm09p42j8+vo11On7VGi0iX1h46wmzscFAHJVGGjl2vlmyr981aC+3u2aQ4&#10;dPtS793cOrNqO80VqZW7MjEOgE2hUkHxJOvfP9e03PEde19fXl4WJZvNg/BnkT3rrtxAPOt+n5Mk&#10;almjGiVuqsJSCwq3sG65U5PauxQJM++K+8bgB3Nj3Ju9xFtX2wGI3k9ro71kefJ/B+Y9qEmrfBNu&#10;ZWLN634wBOzLawsUCz57JoEthL1PqDYOV9P3qJCNwDb/Aujvtj609mWudSSS75hfE6D2DmjtQe2U&#10;RIbqAkVsI+E3+PjlwQY8SmGB7w8uu3nYYloPZWt1tGO8R6zSXQMUPbOogPe+X+95zl81xfZz7pjw&#10;fmPwIWU7Ru9uaugLGz+Z9v93ZfGzK1wtgBjJr314bwT86fv5FDlzJEeMDhavCvGy5Cgvwn/eXfCz&#10;Lcjss7ZTW59DEbEvfDOxU+LsZPxRQRv9fcRY2gHSV+qAyDdYmQ3R5LzJB1MYUORZ6VGRdRzHVHgU&#10;edctA8UXwVEOyu4zxayHFbj36zdisMbDwjkEdJf1MQ+wcsgYtfvLbM9TexFgi+udlHLsuxzuEcWz&#10;Zbr3O4nUXIpbsqCpXsccLKrKtVZM0AgNy0mACOoy5QZopNba1YpyPvF4vCGltsZO+fl+7y3SVJ6P&#10;Z2NxPU/c7h9we81QW5xVsREw+RJ6MD0Y4JymDAVVdPJSpObBlDINivGCERC/FfrZeBxT/8HNtoFL&#10;6b61PWsBNHytA2VOSmIjoqBMmYdpvdk2AytKyRjbDisgJUCw8ZVXSaU+zzHUGdkAo0jVYtl5XeYk&#10;tkQjrC2qDxiM00htey1R6sRwynL9h9rHGJZI9wjnBtYfNGqpDnaLbJ8ot6A7AYptOJa37+if+8hq&#10;Ph+Ckv58ifJofM1iGYOL7YR48/t3Otrne9N2lr5OIxXTDswP2dTdBmTUncch6hOu4ZDa14y9tsgJ&#10;oBsSM/jZAPePH27Dl9w0YswVZ2G014sgbl3gBIDnOujXv/41mBkfPnwIa66d//ZOgXsFwFnwJwIT&#10;bR7MdFYspBma1qRnxYH2LF+/xqzdjF+TdmDkLS09cLjWfdyf+65x9mejhqDvgJzQviNSgjCj1BNA&#10;s3WZQYaYJRr1Ir428WBCBN6U0nqrcX94CtqzQPoAqbkrZ6oBZSrq6oVLqSvD/F5js0xAjOf5NtnC&#10;ILiHA0hSUJTBMOtPzlZfP3tGpQURrZXkzm7KM8eFKddtvcS/Cx1fALqFjRI42pA1Dlr1TP2o9xrZ&#10;CdwVepEq+LInz22P+/nv/A7+/V//Ar/61a/kLCHX92KyfLBgkO+/fQC69+hOjq0814fxWR8NUHZ1&#10;/Dj/Y5KGVWouSmO1a1RbBTuI5KbWO88y1QelyECeEiqffR/og8FSUCrjLG3vezybxUsfGlbudjFF&#10;wPsJKLxQZKykqT0IvvPUVsa8J4xNTG/NrCoFVNp/qzpBv0ffh0gdMw0KUsOOQM3eBCZI3Nf+XuWs&#10;ILb2Xx5M9DlzHnT0/bZfi1F9wVjPAQsSRv3Met7Wi/ycldzkn2FUa/nQ9B3+YTMUO5FjQ/Iqei8Z&#10;PSWSHa5g+0VKGCrZbsfFvf/xNZff771y0p+tHii3+3OE69jhjX5u7dP9AMcSvexZZi1sFGzWvmSs&#10;87b2rdOG/QyRmpA2xLiVVU4jxyIg0EXYox+GNOyg9HclyhDwuOWO2BENf61tVaSQiPqAyTaYHBGk&#10;Mh7Ps2ezjWtKQ8FHCY/6aOp1ysvZbe+nfk4lK/h3z9bn3v7OKlyXAAAgAElEQVRoGpzn37DnvbeB&#10;iRavhqdGbHfLlvCWBuNh4MLyBZdyv6hIvZrYR7IF+xBmsLP5CXvWSMTcjlhiu0BID9poUXK73Rbg&#10;6+3tbZqs2fvgpTtenuSBZy3K7eFpJ4u6yexY8lGAlt84dgfye8B39DttsbazWNmBsBEj2spavCTu&#10;PTb/Lpwlug7/WfwLb9nqA4CrEyMuYuj56/Wb6JUyYafK8EMaO1HeqQzsQaSTUss4i0Buz5DzTAV/&#10;KO0Y7zt2TMScjg4I/7v9gGAnbfoclcp7SpTdGvFslYihGR/AppAmbKV+EcjSgiBrGDoTSQp3w8Ld&#10;exdd83KfsILz0XVEzKCdfdaOuWiHoFrgnueYzkcKD/setHf46Iw6DZRSaR5RpOy5sm1L4VnAtfnJ&#10;a0jr3CiUzviz+2MiDSHUEC0BqoVhmY6M2+0AU0UVe6sjCSOgFJznE7XehXWZOptrYTXnjPvthu8e&#10;j+ap+ukT7vcX8KbmsIU4272HbbFow5hNgM8geHc1iHomm9jQ5hVomZbCdGO0c5iliWXNDEgJWGwH&#10;5NokKBHGD500VJe5/Sxdeym3z1e5h2SSBt+KNy1E9q4VpP3axtTLuN2SsK1y/1TNatwMq6qgMpSk&#10;sKQ+6AHN574SCKivm2MwA5sZfbtTSRj4Kcv9E49lB2ro0GiEbaKHB6sFzWHrQaKmqJCgtRvu4FrG&#10;wK/nITTZMGGANpRbiKCej0dnw7I0bnFmiZJGfP2mgXeWVTk7HdBi1xGBaB6s7Ux3jCBg/R1br/0L&#10;tWEfKlDq6zbJOu1Bhe6avUR3rkOEQQVCpYxEGd9/9z2++DINdYiCrhJsOIYkVYIReQqO02Hu7Xbr&#10;DeqOlLIDwDWronLzCVWvUNuQ+z04avp3Cthxb4rLBOGphp+/d+8L7GtRy3xHoqnhtYw6byUxeTfb&#10;c7H/PcTjelV7RGecrvWon9oRFK6IMx68iogYkYrQflZrg+Pr3J1lgoJjt1u+8HWfFWgKTPnA0JC0&#10;A7UaaftwyrKu02AkM1ZCy7B8HMrmls3Sk1kX4MSyhBtpwtr5VZRSpzwM+/wsu977r+/szXaDxci6&#10;lASg8YoST2K7sibsa1nULXavezweU++y7mxjkp9vB37wwx/gpz/9GX71D/+A5/OJ23FzgwLNB+HL&#10;nmWXt+Zr692613Mt6i13/Wm39FjWGsFD3+P8Xi1cJ5IOBjtfB45FPOwZ6gnezvWiBEEBy7RnP0tB&#10;rQXP5wMM2R+qrCtKJhC5Kf+iAY61koksRO17/nw+RQW59s+2t/X76uPxmAhYoS97IjUfxFP8+smw&#10;QzwIGPUDfd+RmpaIcMtHD8uFq++tj7dnCmt9sSP5RCxme30RDhTZbKqdZMpzP2RJsbsecOQtFoAR&#10;qmp2rhTJKO08WVL3pcjOyhK8/Plk6zE/CNU8rXF+YdhMBiogPac9SWvcwxTeYz843in8fHj7lcre&#10;/9l5notTgP0Z0TDPgsmzXaIy5ItjZmMha/hzOXJhiPa/tvd4pXZa1Kh7lRqH9YZaG1n8yisKIgKe&#10;X0fRGt3ZDu8ySuYBfZ3WDBGBE3A+S1cMpyQDbnGT0fjqRPnyuiNlTTQ4scRYSzydyCCEyYLwNwLe&#10;80RuWyV0DXQ+JoZUFCRw5VG6A6eiCdfCwpJiijaHzgj/gTDVasB+QHCgtOZFJ672wI1ksToB10mj&#10;3xB2QY46gU/SKGlyepTWbBetP8D8FEelRLvwTQZQzWa9e/Gjex8BhHZqbb8nesGuAm6jzTRsAi/8&#10;VSNw1AeURAwT+5wU1PVyrAiMvvI+D4OezeBANzg76d2xkK9sj0DYAsr2nzY7wl6jbj5+eLDzx7fB&#10;Kbvp9M57sHLdguw+iX03TNkxiLxqYmcR5NntEZNw93sim5yomIruxW6d+vfMrwVt9nSQV0ppDGOZ&#10;3NvidrpeN8C0z+oQoLaW0psrC25EMtqrAdc00K3rQNfuW7oGui+tG/7tBkzWssMGZAYT32WQOD+D&#10;vQrFMzQiFsPOVmhuqIeHIEAOhODNfTX3wUiTtQFuKrQ2eNCfcb8d+PjxI2qt+OqrH6BWxnfffYec&#10;E25Hxu3lBS8fXvrPy7kxDLpf5Hni+Xw0iWNKSCwyaZOIqb61lDPqKY3k27Ox2KezkEzTPYjnZBiD&#10;Yg08WIN9C2PwKWe1AuqyPFRKDjjWqkgaCQld6GCDu2jYRilwCRqN9uRtKrY7U4Ml9z7yuOzquOMY&#10;8o8+iEBnELJ8TP0IOZOdYHRmsPU25VpQzjIxedFdLwYrnzVsjca/z2+ECQkmknvDEtbXvOxTX7vt&#10;zzuvXgP0eDTV/bOLiqPVVbpnHX2N1W4pA1A+cMjvrbVJRMGMI7+gUsVxyLmcG8v80/ff4/F4rE0U&#10;4vrRB7RHTKSxd2Nb3zA43OcmNZvcM5J7mS4GqhEpYLsfOXsFMinensW1U2GOwLsG+h/HXRrLA4/z&#10;gU9vD7wkQk7HqHfRGpn5enRtzgD+hw8fJiLJbji8byA1r0IiwniEoVqLk52VYQS0rV+HSQKuobae&#10;vW9ZnpbFGdVP1QSYJbHE0vwMbwUR2Q3uGHDj8/Ak0b8iokTWcL5eikI6o5rag09aY7znL67X6BWQ&#10;0dBc/72H4BoGmrWOWBmSlo0YM2vnv+M+2FbFQPv8pVlBaVkAnlj+Dfghk38yrF9hvtYOEUqJgTc9&#10;W3UwkHPqjFGUlTXr1QgN5FfbjLEnrH2t2krwlijhhyuPxxuO44b7/dbvr8/b0GHsCNQ2VrkYhDbv&#10;o23tUcIQSDl7+76cE377xz/G/a/vKGZwsSo2V8vRXa7DXtUSkzvs7xj3jrAr00fgaEz802e1A3gi&#10;P+0qIelHOiT8sIXJFg1oFRsny2auGKoyvW9vb294e/sEIsLb26PLF0sdGAlJ3VD7vldD7KB5P5MQ&#10;MtsHU3cA9dnXva+awGibcWYZ6/a993ZRUX/UftdzUXpfnS2WoR71VUc+VuKkY8La3ifaMy2g7ffp&#10;6NxQNYRa7kSWtVFmy/M8kXkMJ3PKC4Zmh1zeUrHt3zOYGA3pPNnOE7O8ZY/m4F0NtbxaaOsY0C3t&#10;ivEUH7kYntDm6xxVDE6q2A15jIM+0BKzdN1a1rju88Nj/bnUjRHmEN2HHQbkAV+7lnVt3e8vOM+m&#10;dL7d7n2Yssv1u1Iz2mBdqw6NVKXRO+qfreKL83DlIl8CCDHcyD7RY4HevihST3i143hHeVn7RZTX&#10;LC9RlTWUQJd211EN5Gs/n7GlZJLIVWFyUCkVDP7NgvekhTxouhjIAV9ZCjn1bc+pWzjsbDy8qX8v&#10;VqZJkgbJ5QWwbwdMtzruid/tZ6Z+iGoDP8A8C6ZnmXCzARlY2Is8MRztz7DAVsSQTSSLgCEZ89IL&#10;GSm5PWiOlMGUwsLZv9T6u20gqGV8vDclixrd3aEYFYF+Q9qBnfYgj4oo75Ppi+BdkNQOdN+pInby&#10;St8QWIui3fDpijXnZfi7ZiZqoHzYiBY5al+zAPUi0SwaGlUdYwW0tSO6Ui5Yb2DLQLCMKrsR24Rz&#10;X8yvh1JtPs/SRKlUWXdQzwq4eu6+oNqtYX/f3mPn7H5v9Pt3z/7KV9QWDLugwfem1Elkx9yBtBa+&#10;kjUwUsG9Uic/4u1n5rZXWWaE2mH4tR4pciI5vvdQ9Ad4L8SQpmDTJGBVAoETbW1zfCE/PidN8vX+&#10;7hm/3lnmyr1wvArj7Szg4+heyr4IT2nsIff7IQ2Ltz7KAwQlTMFn0zqptYfrda4zK/CcOhP58XjI&#10;PvHAv/qXP8dv//hrAMBPvv4aX3z5Jb799huACPeXe2dKPT49GqtewqC0aL2RMp6fyGKfkYU83gDL&#10;9t7ecsbJjPvHj6iloNazse+PmwS9pr6CCNbipbtTtL9jMxEQuxAEMkhrJUHCmmQLRsv96sMfBc5F&#10;ao6cApnzYJcrCxx1SHu7DYqTKi9ngDSAXCuKYSdBfoYWiUSEm8gpS1H/5tvlkDUTdd9xz/DyZ8mi&#10;KksOUAb3ENikGUJVgGKjKiAA6bibQUcbhmRq+QhcC9QwnoVhTznLXlGMgiGJ1dNh1jb3kQslgGtp&#10;jPsbAdX6XR9AIhx34NtvPuH5eMOH19fuz48+zGGxrKgd4Nvt7bZeW4ZuVQO6R+h05FlL1Z2hAp5V&#10;ubeeERX51fs8m6WZkzWIacjfatGC2hl4EQnAn2NJjC4ZjNu9PdM7tTM7PRPoTkjQPIOM28uxXquc&#10;0cqKt42zJxVc1URz7ZdQS5OKp664wTZ8e9fM2XfLn68k9bdlcUa2JH3/pgOkQA7MWcndCUMGxbXv&#10;gw0Nq/K/mUEn6V3TELvf12RBZkLVIWJlEKdFYRYNrr0diLUM2ZEsvIw/IixENojRuV7N3uZrGkDC&#10;qXOSkPS6sPq9P3IH2KFsa4AFjCE5F7qkHXaYonsiy94kJh6U3b2QcN1EIzjV3lNmoJwotSLnW/eV&#10;PkvpfuC7oVvEiudKuB0CdHEDhHO6oea3tk+mwcinSj3vo+Gt1EKCkXt9J4vPKEQUQF0JQTtf60YQ&#10;qzjLG3K1/QH3bBVVfogzHJQXN7JMGNBwcsrTun59fZ16JVv/a6/e6rOMcrb78uVXP8AXX36F77//&#10;rgHOGCQ6SixWOkcf9IVBuJsBl4LHPqfMD1OJCIIVNquxPp+hyU5r6qEmJch7Ad1m4O7BMKlT61lx&#10;UqsfzmdTdzxrRSEGqpZICcQV7SRIOB+l1xjMjPN5gpHweJ5AGuQelkE5C9EjmZqIWYbV3qILza5H&#10;mBUGdGpWTNQWW7uXR/O4fjwfokQlVD5RRBVwv9+RMvXh8I7t7/uiTM2PGgBuefi8V2AaGES9ta+p&#10;CdQBdP09h5At9Jkng6sQiWJVpn05qV1LGwKqEiBR6nVJs/YydjCl4nG+AYkXX3gEzHLqpJyCnHIP&#10;Ku6DTqlVUuaRD9SHEMlYYhUZeOXFtcDXj5PNnutpLWP6fr9PDgG7APWIrHe73RY2/6LeluR0+34x&#10;Y8LD9N4ocD36CnJWNHXyFLes510/uu7jejaQAOdlUWFrD9f2+Ibh1dJqbzJKGT3HIrV6FOJ7HAfO&#10;s+A4krn2A8dxW7z37X3XIbgfdkTDYiWkRmQSP0j/nHe11nLpZhIp5YdF+Zoj6dUbUV7LlZXxWnen&#10;PhgfvWDtAy+r/q5ke4Cm9lYsLsJYIzyoEb4ARmlYeAaez9Oo4FInF/h8mcS/YfCe6wgF7P+k3CcX&#10;HUQGL5MbX3yGjaqTG3iWrA1FeY9p2/6sHUxeurQ79C2A4yVD3qLEv4BR0IRn/dpNZNfc2GmNL6R3&#10;zAEL8Ppkcgu4KrjqQzmuALhdUFgkD7P3Vxe5Tvj2GyTenahHrNjovz/HP9V+TSRv8UC+95TdPYfd&#10;RHK3XiNZkD9sFmWJ2+iVNREFXXGd14yVc0WMNQ+Q6iHpp8BeKuiL80giPrOvXdGMNNi2F6qF9wKP&#10;o+diLX18Mnm0bt9bPzsbgIXBZ/a7SD7spfNR0W9l174J8+CNMmyVMeQ9/xVwtkXX7vP4dWELzqt3&#10;xVvc+LR7v758EWOHeBO4shmU+b3RgzLRwMcW7X4qvpPzL3kCFwMQv55sKJ0vcqbvrRUc+ajShjFm&#10;5Nr6ub/77jt8+PCKr37wQ3z55Rf49OkTKBE+ffq+nV25NQK34wYujCc9p9BaC/4UsTZJNU+AlNXg&#10;tUKt4uXlhrdPMhB4fMKNP4LoANuBPxaxQUcEpuIqyoew91vXk1jeNAudsjScCBv6Jpnue+xZJKg5&#10;dYSirydfK7i9VfdGyzqN/M5D9qM0Hnq/7Ttpw+AjxU3EitKz1jcUzNzUdArgm4YEAE5lRlIjF5Cw&#10;n8agXZp58wyaW0+z7ukDgK4EMMoXVhUhRwyQce16HhjJzPl8IgHISd/XjFoLHm+f8PH1tdkEBbUX&#10;LwsM23rDMmH8sD0KdfR7ng9H07DDZrvKg7ziBsbR7/d7z9X5ZhnBCyAX+DgPRjhwHLcOojwfDZA8&#10;z7OHiLX9FwvQbFUOIUAZ7M3Rnhd9fts4XjV7UR0QqTH9/rnzXd4O4Tbn+c7KbX02sUVBBJpsM7Aw&#10;LJ6sRUL0c2zzfSUr3/37Ek4f+DP7NemHRJHdX1/TOniULIwo0HZWD1MHYlRclJT5iGPqKy1L3KoW&#10;OHiOSog5TzkrmKYwdiLCkTNqOY0l0sykjew+/SBp7inWZ2GJAr7eifYqvz9FdZP3eY8GInaPsTXP&#10;zkZ2B754W7GdEtXWc3a4NO6BPOuccT4LvvrqK/ze7/0e/t2/+7/xt3/7dwKkSn+h+IId+G9etsgD&#10;2atCPKs0YudeKaojEpE+c39vp/eHaQKb+7M3qn8lQbX3v51opRY0OF7xliR1ZQUjoZ7NeqzZySWU&#10;CpylGuVH7fXdrM4moz5LqPXs5C99z4baa6wnZfjr1yXkXueWUpCyGMhxU6U0ZUg2HtKrlZPv2ey+&#10;EPVrfb/lFWD0Z8x0NqQ01Zi9J8ip50l55n3Kg+SYjzzZPYJIsgoYWazTjnzgLOekziDndb/LQfNr&#10;cKdEVwBy17NFPXoNMpw8xqbvq1fPX9mg7nIW/bth8wIej0foJBCdkRYH8+sgym7z2MnOCteSSr1V&#10;bKvpVivCyf7H1RsptSG1df6Y80noMtfR98lvb2/dqi26T3Z9RAHhcY0SO35E9ZavESLw3e+1lnga&#10;EVNXvDbOyYiCn3eWRTtsT98Bfb7esnD8XOpntc3f884M9nxXLOnKIll/T+u9sbh9NAX9fAZpH/e5&#10;YbX/KPA+8tpqYROlWzK0yeBszREFxUQv/S7ocT1ARxPTNsg0yZztBjt88utUVBGljbUFbyV6HsTy&#10;EriomItkrlEh4T3mfVHuN48oqVuvTw/THajsNys/NIg2lSsZcGSTYcHiiLV4Zbfh2RGR3Gl3HZ/z&#10;O3YsDf977EHi7WV2m8luEhg1dTvgcAd6LsMWket7P0H1y/ZesCHLD1ie0QQMmwAWvzau7IIiv+Cr&#10;gJyrYczOyuY9dl8EymiQiD8AI19Gez16T9bNn5f3eGd3sxs47tavXtMUJBmoXvyEfade8AXz7tn5&#10;IMAI7NgFU+88SHcSyzA4zxTbnmnl18EuXM1/XU+WD3wZI9VUtN6isKgrVUt0fW3NHfP+4M4FH+S7&#10;G1LbAuVXv/oVPnx4xTfffIP7/YZvvvkGtVR88fEjHs8nznL29X8cN5Sz+aAmTkhkbHPUN/U8Qbkx&#10;ito+PmH3ws5DZ9K1cNwHzscDt9cM8kAq//+0vWmTLsl1HvZkZlW9vdy+28xgBgNgABAkRqJo0iQo&#10;RJAM2WGF/oa/OsJ/zQ6HHXJItGWFgqYUIZHiJuwrMQA4WGa7a3e/b1Vlpj9knsyTp05WX5oQIhAz&#10;9073u1RlZZ7znGdp/5UzWzgDjT+zjoF7xGRp7g3IVqYy5CMLg22uGT2HzIbB5IaaM4lTK4vuoF+u&#10;fe5dLM/5nqcj7Sen00mxzbNqE6I1DL2GbPMcokrlafBhkbMDBpdujfJaZcgUGVOxsd1haz1ys5NY&#10;A2Y39kY57Jd+jOcYuRHBByynGSEGjIdDDgeuvtvcw7+5LjmceM9C7y4v8x4gVMB2EYIqwZCkJHMF&#10;IJDNn9aYayCp3GOpjqb9wLmx2BMBFsZU5lBbn0SmWqlnyuAGxDHi5niDdfU4TEMBaWI0G2l9ZECP&#10;vGx7ijWNKCCfE401L6+bdmbtNak9Cfse0PD3WRs9ws9WkdP3zTUKOEV9Cv89qqF5TS9VN9rn3vPb&#10;5f7NvDmXII/8npo1J7/PchhOrNzYUerK7+59KGdJUeFZm4aFhfFd7UJMTlSuoYykRiNP+iAsKfL6&#10;ihEmmBzIDvhlLcHwBCpwUNwYAzeNzXfQeuENkBC1M6Rajml1nCbrlwMVSbCRiode7SVzB3oqAtnz&#10;90hk8udkHapZyhZ7jGjLQN2dn+Nzn/scLi4v8Kd/+qc4nk6IOb8kgStuk3dwF0lL9nNaTyBrwSgG&#10;TK1tbp8wttf7pIF9bMKWSx0eY1Lc5EF72gsZoJPPExcDlnmFgYU3ET7GZK3gQ1rL2fJyOc1YMkO4&#10;ssxtux8h27GMA2wenFOoMa39mAcs/JrSYKH2BQMMgHldmuckZvynWrGka7zM62ZIzetX51zxwO+R&#10;G7X9iGMiGnO3We+5t92we2kIAAM3uoYEEtkzQPlDW/yGlFsZTLXCfoQATejEShl2Lge1PRC0dw5K&#10;m5Heuao5AvSs0uizcoyIXpuUvxzo7FlT0e9zT29+PnIyC993NDIYB9Il7iUzJfgeuHX7sMq5aRq1&#10;cOsJr1/rMlgDDawAa7BLMuC2PHxYQWohPRfUbL6XrC1LL8P2HOnHr12jXg97F97Sqz00pXw7gDKq&#10;pTi3cuJ7z577hra2dXvtVpnRA8zL2ohb4iVhMntKCtp0uVqC+j7nXPO6XBWs2c39g8H7HjDWABzO&#10;ZYltVB8OTdrXYy7eVViU92Ve921zYLI/X21G98IX+EEtAW6+icjDeW/hcNYrL5q1hoEeEvK5X5al&#10;eFvvTTn5gyp/Rn4HDVyU4Swa4NDzpu8FZB0OhyZk5a4Jbi8U567mSYKMGrgoQ2deReKtsdg0mxSt&#10;SOBMmD2P857VC9+I+ffiHmeFvWHQsRKByprhxYJs/JyQDMYYE4M3T8w1/zgN+JTF8quEQOlrrnoo&#10;7/nLB4X1KpUiPCib2/xoz5AcWMiwG62Bviuodo9RqA06+CauBQL2Cg85KOPFG/8ee2tyT82gMR57&#10;Ibgau1X7eR6EJJ+rgBZwl8+VduBLr8VeoKFWqEqmaJchqeyF2gGu3RN61rgSRD6rFNikMU1Dzkah&#10;P9+7dw+vvfYanjx5imdPn8FZi2fPnuHexSXWdcZKtlu0h+QzMcRkWxNL+Ghlh83zDDiDsWH8Znk4&#10;DyxFBRKWdcXx9gbj4ZBr3VZaGisdHxHtmd16fpvCUq9WOW7D0oDIJel5N3KmGaS0N/8db+bcMJT3&#10;lsyWFHJrEEqoUJYrJxlB8cSX/tNc/UavQ2GfTQ3VaSw0Vonc4ziTubmuvfBpui7ZdMayrCIED0dq&#10;x2z9F8lH2tpm2NILrqJ1Yqpss6onTbKaKUOF3B65YUJYPOb5hBhS7WNRpdND/txbn1yLiLAr2e3Z&#10;LTRWS4WEYuDDWgOKi6JNb4AdCw426ufr+7DeBUa354bN1iJtlkHrW91mHBFoSTlP0VqMw4jJTVhP&#10;C6ZhhM9WPTxAu+659Hw4NZhPfq89+wi+fiURZRW5S3wP538v93ONuSbl/VIl2NvHN5k8sr9RQXfD&#10;mvtkrZB8oiN4+G6PXNIEnlLAqaLQ5Z9JevP3cpFkPd0jn2gkBm0Yo51VfYYdmnwObS1IFfCyrOXM&#10;TvuZBXMcLTlihqs6kLzTXQ7KC8GXIOQC2Dc2WNVSz1kL21g9+lxz2g24q6tvbEMSI3scW2wftmBy&#10;XWtpkJ+IyjE7l7XqVWNMsbHknr98gM/JUnt1dfWvtxsyiCTYaepcLUeht6dpPZbJgaE8mA8us6Gt&#10;wYMHD/HlL38Z3/z2N+BXChMOpXZwzjIyXlRBN+3zavuEVKhLJYj2jN6VKaH2pj6qJEGb67iyn+Z6&#10;YFl8IVrEApyviVmPpEJIToAm20BGwHisOQg52XQgr3GUAXzzvNpq4+NDUo1paqaeTSxZhFhrNmqO&#10;VF9u74ncz3qWm7IH6DHqrbOAbz/vuq44OxwQ8zDDwGANK7OQM+q+lVjTqc8YB+YUIAZtHBuSn7+A&#10;xyFiMGnIwm1aKH4pWXvFYqeRrAPRKOXlkEeCten1TBMsqgG8WrApV2RruQB3keuksoTqWsIH+PtI&#10;cpy0K5bgKa+F6eyW7PJiD8UY9Rwb2bNP7qnGpAKpnkl0D6qKkWx9NOIubK21Yz4UXB6Qa+t6r4ce&#10;hlHddySmJgmZr2IdLVWr8izY6+97xOsSNixk1jGii4nUbJF9fIzvy5oVkJaFoCkfqS4my3T+7Paw&#10;KwBwg0NYaiA49XtpbzVNfyvrReeGhoBh8z7vnEPw2KgD6GekwuNXAt5roHrI3stlw2GSFM2aRJvU&#10;a4urLQaw8cJvGfZmU/RQIyUZ6zKMpgXkfJGr9Iok6TXZyOJZk9CTQ/ImQHpRy7ArKmJpKk1smbvu&#10;C2djaJKUHvgkATBNJtoDYPcsKDSf8h4bv8emkkC6lKpqvq89YE5Ntt8ZSuypUaTHY68B4u/NNwx+&#10;ePHPwgNJVeluR6Zd1ClRL0D7jUi9jwQs0T+5jJsm7ZocS5Mx9tZb21RTge7YM1cZhL18BU0Zo4Fd&#10;3P9SZkPIQo6uI7H0NT81/tzy/UjKrDW5+95zw3+PGjINNOh5yfcGnlw1oMmyNTakxurl+7YsurRh&#10;3F3B1ARga82g9x7G2a6yIare6HGT0VD8IxF08E5hMO7tcxrA1APypbRTe85DZy8C532Igavc5x48&#10;eFBYMM4NePjwYXqvZQWCh/chMZ5LLgZrlABYNxawIUaDdQ1Aec6HhkXVnLmGn68RfjlVX17DwilT&#10;BG3zfQg8NgFA43upKDBM9mXvBJLJRoBfJwApTFd5JjT1CJSAR64OIO/fJv8FMedNbAEp+n3utxqY&#10;IpHvEb3Pz9dOzzJEgvj8d1caBOfPSsU25xaFmNhnhuXxFO9/2sOtTXdSZMRI70wKHy33P+aUXkv1&#10;TcroSOFQGfPKAJZzFt4DyzInG5p8XU+nI1w+E+X+Sq9PjBZSZsQYEYw+RKcsIsvUE9VHP8BlqT98&#10;aIK0VXVcXsvp98xmTWpNxZ5FFwcENICj97qaHyqXBMdYX2uaJqzritPxVO5fChBf28wh8tyOBjCu&#10;04Tpyq27bAIkI0sb/vIha89OQdoKcPUgD0q8yxpDU15uGHaiht2cKSFuvvcWRAybWijZP9W6TYYY&#10;SnWurA0lACdrcHl29dRymlUkH4Tv3bu2Ps2fP0JlZWvD/Cafwli0oedGqduzHRoCYA1sdLCBPhsK&#10;IA+42hOhgnkGgEerzuY1WekxrCsBn8ZUVq4BmsY0shATF+cAACAASURBVBtIYDsnTTUgZutEl4FV&#10;bCxfuvW/IANwdr5GYOF2Q1oInxxYacNESWKRz6R8b1lfG+uqTVoyEM8h1RHDdMCXvvzrmP0tvv+9&#10;7+E0nzANhxwk7EuekWbN0COG9P6b3Efk+dWsU2tUBwKtn6y1tYPPbPp0HzPj2yerUBqKx+DhY8Qw&#10;cFudxI4H92AOGZwHAXgLbMi9SEgM/JwrXokVprWoiOW5cAg+YolrsXghUL/BcbL9jVUsckkpYxjO&#10;UAO3B7Xf1a4bMYx715XuDbcZpT02Q3/ZWi+9d8jAHGX9OGMLE54D8fR95H3nFoQSTKcgVVmrtSGc&#10;ieQwGIvgarZGCAHjNBYbDe89q/uh5ndxEtcGIzNxA4xKLEn7jFqv02Pk7/VB/F7w4PoeYUGe4dI+&#10;SgOJ5e/ydeG9x8XFRUOK3VOFa/uFBOA1+x7ZG5TcpqIM4n2gb6y9tQHKlrxsWE6UrvbR8KIedrOn&#10;0NBIFT1VY2/ItqdML4rmjT2y2dSh9bvoSmU+xNHetz8Q3w5ZpY0z/14cT6VBOQ/fJRJZJUylARyp&#10;++pnq/Y7vCcax6FkAQxDxZXneUbwaUjDCYwyy+pXCN4T+86UTYfSeisbC6XJJ6aP1shqvt57oXCa&#10;XFd6A2+sB4AahsVAXs3biIcRysZMyhZ7gwit2Nc+r2zKpW+XZPnwBXzXYuYTpk2ivZjSycZAOzh7&#10;3qDa99K8tjWApTek6TF+NfuKXuiJ9tqyadvboHpM+TYxOmwOMW26rU2yJSizx96VoXbSj48KAO33&#10;tgL/PvjIFSXcv1EG5rYp7HpIyJK9lHtM5Vbeb0sQnzx8K+upL6HUGDBayIpkkTjncDgcGu893gz3&#10;wn16yfKaPQJnDvTW+V1DI2mp0O4PEE01Pyx1MJjWHpfLa9JibUgim0cNpNf2hV7jKpt+FTyw+utL&#10;kEc7wCXQUgFLo4IzPfB8TybYK47lHiPZbZt1jE6IcuwUVYJ9Ruvt/PwcDx48wOPHjwmFhIke1pji&#10;w50GchPcMGD1qfGzBCahrt3kOysLQbbumTUA/15+WbAcbzGeXyIWLrLYY5s12rLjtSFWkjQzYJ8x&#10;v8lqhpg/GhAhmxSt0O/Zw6kex/nvx2lq2Px7tliyIeSFpASKGk9cEVzNnx+ZjUPnvgRtYF3xii+A&#10;dmnKm0MunQF0jcXgsgTdYT/cqjxXNEHmQF4q7+HciMElSx0TAwtjpibZYJlT0F5SHkYsy1wapE2t&#10;Qix+KZk3OvjHB2Pas90LpeqpljhoJ++ZBFm1Grin9tOYVXJv40oe2ahsFV0Bg7OwTBFKAyHywIeV&#10;gIRpwMYtYGG6TdPegEK+llaPaiF/8h5rAINU18m6TAObNWULtxrpZQzw/UXz9t8MfAw2OT/1GWa2&#10;MTvKV34t+HeUCtTe78khMAdXZED71rMcu97o5Toag9WnQE1+lvXys9p7YjOoC+HxnPYSxAyMFYsD&#10;IJpk54HCgJPDEtcQbOLqFRB625ek6+sQ1uxJC1vYytq11tb/q5CfgK0lD5Fm+HvwHpDff2610PPN&#10;pmBVeu41IJz3AOu6bsEMUQtreVlS6cs3SmsMlhwAmELVEyDijMOFPce7774L7xf84Hs/xGk+YnAJ&#10;S+idrVyh3CNnaDVd71nZ9HEKtiAtjNqzMAUnt8+fT3hIvifluTBpeL2ua9q/TVWirT7CmPRz3kcE&#10;pABU71f4GGCjgV99Pcvyc2Yi4CPPlkghmskuKiJ4FMIlEafoO9E51YS/KqrkaRwT+zSHqZb9o2Op&#10;2+sPpmlSyW383g7D0OxxmoKLnhNpr0KAmTbg5UQxrQ4zxmDI646IJxYGzjqAsCCyBowUqBsRPFMw&#10;sR7GsGEcH8SOw1QJB2KAzIHxtu/d9pRaPofmtS1r4x5bX7Md0X63l3+hqeL572skTnm+avmSNDCQ&#10;uVO8dthTFuxhTlq/J/cSXjdth8p9JwfNDkrex8gGxBwH6A0cJINcDk/lvt0D/iU+K2sybYCkDYpa&#10;Jr7pYn+a0ouf/3Jvpr/T8oKk+qeHPYIN6bXQ5fps2W2NRKo3i2Kr3j6r2Az9y+A+tmqTcq/CNjuy&#10;51TzDwbvCWjjJLnSd+c2nYCkEKIqX+OeWRojOzLWcHMwxgjYyhqM7FAt4SHEeiHZs/dFub/1coy1&#10;W0ROFAaaMII99rgcOvApkTZp67FcJBAqwTs+feWH655MWWMl9zYxDVzeA7O0zxk74AXfSDWmzx6g&#10;KZm1ISb2LB2kbrA1wFDbgBARAyv3qVlyFghbOdoe21jb+OT3bhnjduNj9yo+qlpRKhvkDYOeE1yL&#10;kUUlLG2GMJl5ye0UEPN1iQbWDclCIbNqw46XOJfq0medpqlYaKT75NJ9on0itl5vpHbJ2FFlleQN&#10;zjmHZZm7G5rmOa+tQznB15QsPdWPxqzmhxMf6vFrojXNPcVLj6HXD63O98ZUBnQBQMO2YOCvIdej&#10;PDykpc2e/QOfokvPSW2v6WVX9GwRoiKj42xUzTZIWpWUfcjkk6PMbk1mLMUMVreHGgEH1iSJd/Ch&#10;rGOe67LHiK/fxzDVl7RlYOw7dqD2gxRRvExTCF8qJCl8Msn6gGWek7c9U1zYrJSzGVCVfs3VisHA&#10;+4gYE1hhkUOwKUawhJIaWFMVdsGvON7eYpjOYYZhMyRvvHPyJlU8kXPvF/Majj5UxjYfBGU2nMn3&#10;xcfklYxoGl/8GngaNsqSxsKmk7GRwteQcgCCF/7/Nq+PYjpUrN1jXOGjhwNJ/dPPUng7DT/Sd3EZ&#10;fArFIiz5ZZpN2FZVanjEaDZD0hgNQrSwdoAPPntCo1wvYqaZABiTQ15tDRROPtHIPtLsOma/2BAC&#10;5nlWg0bZH5i1TGQgpS0gffAreEptDFlK7mxau27AECeEMWKeTziM1W86BQ1bOJuAAx8DYJJM3jI7&#10;Hpuf3xiDYMayesmgFNA9hZisZbSBYQIq6SLGzZrvWQbu2adomQc9gJnqaknU0M6QxO6OiNmL140D&#10;5uMRyzzDGOB2nXF+eQ+n04x5WfDgwQM4qnnz2jA5t2DrDY1uYCr/Oe2M7EmrNaC+l3OiZfsQiL+n&#10;NOSNIR+6c6s5Lahuo/QV4IemNq1e6JXYxBUd1pkyyApNThf5LsSaO7HDlOvZQ2qB8nsZL3zwpAFo&#10;Wu1aB7wGNqZhnbGmy4yUzLv6XIVi8WaagM2IELO6idlUWWsRLBprnBoYCqxhTq+zpLVvWb1eFGjl&#10;37PtqrUJUA1rYvebNpTQmChyPULpOVLjboo1WIStg16kgHYKMqXzyCF5Jxcrt6JCQGMrVeueiHVd&#10;YAywrgsbPhArdoK16SyvalYi2G2HagRK1ZwN3VKjl6lAPzcNI1afVZXwOb8g1VLBpAwaYE1DGFIf&#10;OgtEi8N0gXff/ScIweC9997LhCCLwU3ZPz6k/dYa1cJWBqBysoqWDaDV4LrNWcI1rEkgumF9TWS4&#10;SAgx58vQfU910+pXIEQs64plWeFD7mkTuwFrjAmMzyV8yOeiCfmxDz4x9XM94gOKd35h8UIYqmXm&#10;6EqDmlBVP6lPiKVPXNe1ZNXEEBJjHVo+GhAQYGIeztH1NOgSBmFCsZTSwp59Pqf5eQykAFhtmKqB&#10;7sVSMte/wfvy+Y0jNSHK0K9YhuSanzOpiUVvkBVuLoWYFjcJw0FCw+ycUj4GKf+8XzeYAA2wbFYU&#10;uvzZYGzNqoHBfJqxrFXVWMF57GI9dM1p3ZfgerLzymsUeejJlSUcc9D29L2BcFkEpXliPweDQPtm&#10;IHsxixh8rUHFeW/dAB/WYomJaEqQOK3hhA8s5Tnv2SXuZQf26oh+XUKKmPrMUz+mWXrtEUWR/fGJ&#10;lOLcUO4XB4k1wqhmNSWtWLXf5UOemO39LKWCh2rpFRHL4Fb2tnK4LwcL2mCpZ6mmhdPyupYTnzRM&#10;UWKF3AWFSHAFb8rr0OWegWODiPncyorztL5s2r2Z4rzYJMa03tOZFpuhMGG1iVGfwmn9GpjS3pQg&#10;8M26M1uy+j8YvK+BrmBT+jSFQgGSsMsW0ryT2huJFphnewK9ts0L29ihmejz8CjuB6kVszz0tjwo&#10;ygRIk9/xh0BKo+UUtOcHKxtyycojJpTcNPn0SQPa+SCBN/c9DzBuKbTXENzl79+TKe2B8119h5C0&#10;pQAe26g9rCHgzveDja1hoXmskY1BtXp5lWFCb1PveSVqh6LWzGqHhzbkkkEjrgy3xGeMuiohUFHG&#10;vJ7ToWcxTlPD8knSTWyaf82DnAOp3vsM6tkNi85mkKiEIRoD50wZpPHnkoO0mm+iPmC0TTaAVpDs&#10;+bdp4IE2QOlN56VEUDJsVYaaCMHm8ikZIs0ZlbCmAIJlIINY/F61Aq8XHq018b3P217XNmme5F89&#10;u6HesKJrtSPkkz0mpTYE0Ng0NIwKQrInvdEjL4gJhDR9JsleM1j/bPWziHnOcxl9DywyOaiahs5p&#10;jSR7tRBDkXXSM9wwMoaxPF+WrGiwBXwMkEL9TisG48pns7luMcyXf6NMykXLKEBebj1D0soyeSys&#10;1AwgWwN4IWHPthIJGIlw1hQmYWpGw/a6WQcLA++XMrCUjCsa/HMFHpdLGoMSOvb8+XOcTisuLu/j&#10;cDikvctSR0g2vg7W5Wc1JhaeyYFm5TrQs2gsK9arJQ8VdvKcd84hYSGKT3EEjANWnwaTruwhK6In&#10;oNzgxfNb/Pi9v8PPf/YL/Nqvfx6/8eUvYJiqhDcEn66bczVgkPZ48Xe9YXZk9Vh635AAASCti9wE&#10;Be+xLmvxQ4axMA5wccDZWVqb4zTg3v2HmE8nLMuCaRpT6HO0mWEY6rNNSg5ri1zVQM+n0ewCNTm0&#10;di5sQGCmRtUAdK351T6PlLX3BucNM1KQIyRzbpv1k0FJas7OztJAJQYcDgdM0wjvA87OzzHPCw6H&#10;CdYEODsk3/Hgy7Czx7jfUyn0FIq9+6MNnGW9J4Mm987wnhVarzmWnsOcpMNrIy2oby9slw9y/eqr&#10;Ijg//wjsuSr7cmhIK/LskTY3sqnueZP3csmI/cmtwDRrSm4P09Ttik2RbMq1IEJjRI+T1dwRIYNw&#10;odiEEBCGbNlazha08nseWBlDQJBkHcSav2HIDzxumJIGjpEDPNzg2F5XVQKGEdKQgbyGYRmZZVne&#10;H2NwG/bpMs8FGKWfnec5f4Zab/Haqz6TASEYrKvP9Vn1qOZh63KN8p5WEu40W0D5Gss8N1lGaZjj&#10;sMba04Zc35NqDsEmUhYspukMv/mb/wTTdMD3v/dtnI63wGgwDFMCxxEAOqthGvW9BsLt9aCyt5H5&#10;V8YmJQ+x3MEGJ7ThW8MH0cxmLi8LYmCamMCbcRqAJTOLXQY0eeBrjPA+wi8r4uqznVnI9UmAX9ds&#10;v1MB4bLfMHVgUtklsD/m7JoGd2EkDDrJKBswhojVzxuCwziOWNc1u8mxsyvbysQgA8NRPOh71hfR&#10;hwaXQdSdBajH4APFmo+R7IaiSVZ7VBM40QPw86dgRYoq1+aaJK1JAHAtiz3vOfzcpQEbt5SUHu3U&#10;sxUAbnAIgVjm9ZpMh2njPsEH/JoKXrOkKc9urB7jJnqEfI1j0G32ZF4hZwnLgNXaN/BzhPesIQ+X&#10;ttmW1pqNeg0A1mVNz1K2WCSCSeywxWXvKp9vDezec5XQhpL82nM7J11JpRNlN0HKqEG4tE4o54Ss&#10;gXgdIZnvmgpOKo75Ptu4hhiT83lYXSRcQSQRhNecnAQrrZHIsUFmsWhMfY282nMs0djyGrFZ3vcY&#10;I6ZxxJoHoAlCsQ1Q7lyyO4shpPzWCGE5buEMGiKdprDg/vzrGqqVWt6/nXNlH+DPKQ30Il7NOufv&#10;Bd5r/uPSSqEnIdSmM5rVgQ8hs6dMYwPSLHwlHEDz8+6FPe4xCuhwkoAaB8NloyDfR/rsaz7jMrX4&#10;rqAvyea+KwVagvw9ye9dVi49lljPGoVfNw623QV6SrmUlHsl6WTYFI0S0OZyec1znq85HnQo17TG&#10;WOoVhBrI3kuM1wpMbYhwV8K3VgRJiwgJxFprWINiGikRv1an0xEh+BJwKQEJvv5Jrnh+fo7Ly8sE&#10;cr18sQGtQwhY5iVtjuLgl5+VS3bvUmm86nBoLyi3J/PssQ16wLf2fr1BnhYMdZcSprISXGO30had&#10;Vl0fGwZI50CVwBA/WHpev7zw6LMMttdHsxyS14g3+r3nQfPolYNSzbZn7/mSqg5Sa6SmN0KG8vBp&#10;us7iMg27s7eH9iy0GrWDkFWmhiawc6v1ty77Z1nLJHXp+6c7AuLnBWbMz6HNzSV8Ab4J5B4Gh3VJ&#10;rzefjhinqYSUsuliu27IaoQN/S1sAWCtErBEQ8dYrmPINi9pWFHODZNK/WZdKQyW8pmUAeG6rok1&#10;f3bAuiy4vr7Bv/zf/hhuOODzX/wi/vFv/jre+vQbcEP1kEcOoCNtAYE80aQvGkl6nZmafP8le39j&#10;sGMnYRvbsSrqDpmVH4t9hF895iUxQNcl4m9/+BP81X/+G/zFX3wN83HB6288xP/0P/+P+I13Pw9j&#10;s00ZKUCodhAqFgn6aHtqDaxtwRHKRAIAOwyJae+RbW8CwBm1w4jDeXqmHr32Bp5+8nFh/heWDQx8&#10;DlGm5yvGgJj96hMhIw/qDAPYSd1pjTo83Pt+PQCop+DQLJR0OW8/y2Vv6KDZPsimhwPL9MykPIC0&#10;2MbpkJ7ZccL5xQXu3X8I7z0++ujjbKM1ZFDHEde5e61kQDOvVXu1Xy/wnNeo9H1WlhfxKjWvxtqX&#10;wLJGtJBrWtrIyFBy2dvQz8vfU+1ENjYtW2ZpIjOYMkjUmHWaNZgEWgkc0M5N3s/wGlzL59Bqf65k&#10;5e+hqUTWdUnDuXFg7NXt0CMpthLpJPg1q2mAdVmwzEsKX56mcv4W65KsSFvXFSZWhWTI6iYa/JYw&#10;VFvZuQSk0RCUSCEpP2dszuIY2vDzJrhA1IfpdcmCLJ1HL168wMXFBZwbGwVwYRnGkLI+mBLKmtZP&#10;W1P/cqaoBKWlZZu0XpA9ufYc9urgGCPmbOEzFLVfLGC9NQY+e5QXgNU5RLsirMjnmsM4HfDlL7+L&#10;wRl8/WvfwOl0zJfXZIVKYqZHq9fffP/RVOgS9JE2TmWAYXJ4cWa6ky8yEZvq4DaUcG/u85wA9NiQ&#10;Q7xP6pFoAmJIdma07tLPm0LKiYiY1wSEeeTnx1dbqLanDcV1oChsiOmsEEJKDx1aEgVXHkkQcMk9&#10;Id9XA9+Ponh2y5CyNXOVwBv3m04As95vU1aLJIQSMG4Hh8G5Uq+v65ru4ZDAd+7MIC2e+ECg2AvG&#10;VJfZQtb0iMIeSsMgeu4N9N/Ozs7UM5H/fk8ZJQfR2kC2xZwqEz4SHdmkZ9Aa21VoyfNQhr7z/Yqe&#10;garazHt2SGvcuWE72Ddt2Gyb1bE2lqfp3o9Ylohl8Zv6SRKrZH6bRgboOUlodYiWP9Ujz96F1fR6&#10;Lv7ccis0+fp7hDF6PmT9IK8F7300SzHKw5BWbHxty1B3acMnLSJlfcpJ1jyPUKvJODHgrvBljlnw&#10;AcvaDL1Ebox1pTfhg0KZ68X3iV6duLcmuJpTq9VeFbj/e4H3mixUetXL5kRjjXLjfskI9cEzNnBu&#10;IM3Wb49PcbUCWGP99A5w7QGTi0EWSRqLng4ULtPbY/VKGxYJyPcCXLQHV2NRcE9DTebUY5H12LC9&#10;79ELtuWhaxqzXQOv6Hfo4NUUB3tTzsAl+53gWQ2ElZNEbb1oTDFtMqspKqQfrfZ88INRFsmSwaVZ&#10;nGjAwgY4BprpPt/MaVJacxZMKU45iK59R7pn9OxS00TA6ziOOD8/x9nhDMfjEeu6ZDYQ2VhsGZLc&#10;a3OPvbfnbSf3BC3oTwPwpefeqwYYa6B8L2isBy5o65UfROUQUa4JslxUNt17wEhvYMf3uh5A0bP/&#10;uStkpssoF5+F7x3Soqn3+gbVg9rlaTkVgdogjg+MesxNXlRTnou8tpw5o1zdriWHXC+aaqFd19sh&#10;bmFJ+Ij5tGZ2sm3elyb+ZS0onpeSsWKNzQPOZJ0TkOwcwHz7+PtHJEZdNEfEeA8mtgFFEsBHZgci&#10;xI13ocng/QbIoXuYAXIwO54em6OX5dC8n7J/8GdqGEc8ePAA4zTg3//Jf8C/+3/+BJ//4ufw337l&#10;d/Bbv/3f4NNvv4VxHHCYRgyDBbBmdYeBcUOyAnIoFoBkP2LyGcmLNvp+6Z6mZpnsExLuXzMhaJBk&#10;HRDWAHhgPq0IweJ4WvDtb38XP3v/53jyyVN84+vfwfs/+QX8GnF2doHrwzm+883v4Uu//g6cyYXz&#10;ypg+TAXZG7Y262UYKjufQVj0fYiBX38+B7wTMy2QVUW2KCC5+uBwdnGBj3/xHNM4wprkQ2mMgWMh&#10;fYUBTK8HA5f/GTPDCApzWLKMesFlmnfuJrx2x6Zwz3dV7vdajdFTOr4KOaBtnNEMe4mwcpoXTPOS&#10;pMHG4urqCsfjMYFkADIZqdgRpTwKt6lhZaOpWcBpZ8Srhn/vkVtkQzkMQ6nNeZaEfP9yrhjS98Q8&#10;EIpVsZjtGAmkIuaWD2t5WNK1iiW3u5dtIO+3DHJUg/xMa9mmWYbw/Av6XtwPnfa9PQWpDMSV8ngt&#10;AJGzS3kdyZmaNccoFIav9/ya2A2ZiYAgeGR1FQVip+Hv6XTEssyYsnKUgwzruuL2eMRoXbGVS4CR&#10;Z0N4urCZMJaVZaUfyExvup6GMSV7+Qf9sxtYllPzfFxcXGQgz6hDQAODuDJQP9uaRESsYd30im1f&#10;Z/NQI6q2oLwW1lQcd9W4PQJXo2i0BoOrFh6RKfZpaL4GDxuTzaazDtYOQEiWBe9++V1YM+A73/k+&#10;bm+OMHZIw8TMYuzZxmrK8z3yWo+cVkFpL1jIvX5gS2DkVg90rnrme56GTRm8DwYeIZ/9Hgix2NME&#10;xGYwqvaxlEtYHEzq3mGge11HtFlp2p7EwSVjTQPg75OS0s+nfcuolm7UX2oZIymnacQwDLi9vd24&#10;HEj1k8/2P9baBGQuS9qniYDEWPswokYRLgjWuVSjGsAOGffxpiEzcSyMe+zzwVG6z6bYIhlQqGdr&#10;rcO91LVA6R52oXmESyyu55W+R8jS8DQtYLjcg8AyVfI+RTbGpDxKWRdo60DG5Nfsuvj5z3MgOaBL&#10;r9MLxzWdTK0e/rdhqbPX7jkiyH5Z9pi9nlsGO3M1FT8/JUFCq6Fkrd7LiAsh+XFJFnz6s2nOYTng&#10;6g1wOZbUs0bk/+Q2bZIgQL/LbczlYKZ3xmrDFk0F2TgkhJQvwofg0mKQvzaFW8v6iK6bNoTjlj7a&#10;84lSW/+KwXspk+QbbW8CHyO3pqHpG5rwnDb8zxZVmskTeqOkQFtFgqXZVvS85uXf82kKbR5twG2f&#10;Yd5rHHqgFJRmuAfu9QCfuwYSloX4xU6z2mNA6dfKKswGqMEpsiH++zCi6T0Ph0NhXsumol34BtVu&#10;pUq1kIstvnGVDavDcKP3kyFImsS7pzrRJrdyir03GOk193cx8TTZmxZ86kPIgYG09tJ9tFkaSs81&#10;2UWM41hCe/j3po2L/OOlLyEVOnwCTNf07PwMIUyVFWVt8ubODeY0TU2T3ZNS9QJXJGN8I0sSoW28&#10;cNJCKnsqht6+J4OttVDBPTWKpl5S7zti10NOGwbww1iy56RKqKeGkcUdNefSD7rXyHZls9qAzEBl&#10;MvaeO+pCpBdzzNZaofM88deWQL7axIVQpPIyQIeYOfrzajbZDJryiA/8es0hf78atu7Kc8ubCv78&#10;+RBwKH63MdsHWbXoT8F8EcgFlh3H3LjZEhprig0WC+n0HnFdEdYFbnLFEobLfsmqBtnWBLy48iFl&#10;cMA0ftAlj6DxjLeNzHNz1jKP4rvOU02Gm5qQ+jsXlxf4/a/+Hv78P/0F/Bzxsx/9At/95g/wx6/9&#10;O3zmnU/j4cP7+Oxn3sbv/PZv4bXXHmCaBpxdnONwfg5rDdyQr0O2DSu5Fdn3lJ7DwRrYwWHNa4m8&#10;l62z1V8VJjOQTPHVX+aA66c3+Pp/+Ra+/Z3v48OPn+Bvv/+3ePrRE8RgcH52jsuzMzhn4eyA5XSL&#10;//I3f4M/+GdfwRufepwti0IDdEelFilnc+Nxn71yXbLciVK6y+w/3DDknJVkh7TMcxpMxjEzXTMj&#10;krKTTP65dcX1y2vYq8sUGIzYJR30/EI1FdQeq0k+Q/y161ohUJL7X+vnVK8G7Sm/1GGSaESkL2kv&#10;sL2CSfV5jCYxkQ+HM9ze3uL6+gb374+wQ2UHHo83FZR3Q/L5zCoH41z5syQWyGsnSQdmJ+BQs9Gh&#10;GkUDNnqNJH8/3ghq6llrgGGwOXCy5inEUuzGrGjKtZPxPDqrDDbIYzgIkIM3b5IA0bMw6eUxSKUZ&#10;B0HIB5j3MDWEObF221wysqRE6cvAMsyMcbuDKu3Z4eHZkpiyrl69h+n6+tLEckI7eZMRc90YC+cG&#10;jGML/Mjn6uxwwNl0qIQPMM/pXMMk4goKS51/bmOSuqd8v2hVEKitK+NG+SstEcmyoPzZJsuY7XMR&#10;2bUxhexC6oUUpmeL8sC6tH8adg/rgLpa1cleVNpEyQHSdgijDxJ7/RBXmWv5CS2xzGYAycGEAV/+&#10;8j/CxfkVvv71b+LFi5fw65rOSJtZmhTIzuqDXi0rezmNtcnv2Uo9LMsa4irVHnNX6wVjNFj9Ch9C&#10;GlCgZvAkVVosa9Rl9njMdduWsGGbvSv1q2uxFkwZRS6z9G0G5m1R+VXbB1PWRAi+7OVaL1SyYtJG&#10;p2aMSYJVteKxORvAbL7LXYBnjBGn06n8/eFwqP2jUBQTuDtNE/xSVQKIsZIEcsZSUq+0+7Bkl5eB&#10;TECx0JH1dU9115CoooVfj8XKNwY0YZe8f91TBEswsme/y8kwvQB5TWnN30dmAvL+UZJ4udKi5FSa&#10;TKgwIWVfZC988jxLr+Wa3k5a7crvSKRAUvzvER80MJ4PXTTbnZ5LA+9RpZWQXDf62abjBdp+pIUP&#10;axibVvssy1Ks7ni9yIcbtOcMRlfSUt9DllT85juQugAAIABJREFU3vNBJH1WSQbQlI9afdareXpg&#10;vKaslAM8/p6n02lzJmkqAlKj8nshFfJEIqDaDzA5exP1jBBkkN6gnDAubY0nNXD41YP3GnO7ByRX&#10;yZTbTFt42INcuAZmI/8Lmc1SmiaYDZj7KlYmPbannCL22LINSMHsImgRS0A+iEmOFjzRs/Lobbg9&#10;tr4s8uVkqreJa99Zn5S1zE/NcqUXWrvnPygLXA4MS0BZbo7kEdw+NOlgmJe52eAl6CeZYlJiKTcj&#10;/vsy6JTemzZNnibfYynftS57bG/ts2vhY7z5KJJYmKYQtDZ9F2LLkxem9yvIM5SDthLA5fekSj7T&#10;RIA3zAUYtwbTMsHZBOKP45iYvCHidDyVAq034OKDFo3JzQ8RPlDQms1eISSVIhLY1ybcGnAhMyUk&#10;cM5ZAz3Gjyblp4PVQPcclgF5/P1kAaKB4L30dk0uqOV59JQQe4x/1ZYKZnMvtYN7U+h22PPGWXXv&#10;7VkQ9FUBdpNJIkN7tvcSjUJrL1G+Z8/UAhwddhT5TIpQnwqMo9oLGJSBGWcLVY/5/D1DgPUrxuzB&#10;2QshpmAv8vVbTie48VDyamrXV4H4BMBXRpgzyRLArzXfIPlzU15m6A6yJWgfcvaGpiyTnpB7KjSw&#10;YGYD4J0vvoPPf+EL+OG3foLoDc6ngOcfP8eHv/wlIpJdzL96eB+PHj3E2dkBb376TfzOV76CL33p&#10;i/jUm29gHB3GwSYGfWxVHcn+Yas4ozW2+uRVGnyE98AwTHjyyXO8eP4Cx/mIn/74J/jL//jn+O63&#10;vocnz54lX+cYcXE4T6CTCfB+Bgzw4OFruHfvAut6xLe+/g38s//hv6sBwBwsztey8ZklJRZda1aH&#10;EPNNs/3i54TFADukPIVxHJPPZ6LhYiRvyZjsBdZlhY0R4zhk1daaPoM1KnNUWo9oHpqa5zff77Xa&#10;SNZ4/Od4jgt5/e4RFbT8D60J1X5fs0XZYyBJP+z8FNTvkb253TBgnmcs64KzcYK1LnvfnxBCDsZ2&#10;FoBrmNRJkeOpX8/rImaCx7bB2rMC0J5tjTzRI7hIwoBqIZPijountfceOck52U3Rfc32YFSTprrP&#10;J1NPU2mbJithyPLC5gwKORjS2LKaJYHGEi5/3lHL0XfnALRUPxMgbAxK3ceD0zm5qu5FviFGyJpJ&#10;fjcZBNwyIrc1SnuPuC0TfU+udvbwPhRlWFhT3WqySmL1a7JrYCQmLre3bC0u65IA0hhT5tM4bcAK&#10;UoTX640ueF1qPGvLEI9fi1RXZeV5jKCSJH0fPZesBLvHGjBPzyJ550ofY7p9jRIw0l5ePbRLTbfG&#10;/Lyu5XVpqCB7994+o/bygvRBvZNUaKbPEbPthmnqG7gRxji884Uv4PziAt/99nfw85+9D/g0HIs5&#10;5N4yWzan1GO9XkvLfCvASqzPRbWr020eNQXRBviLQARZ8Qzwa/KvT8+Ew+JTrsvifSYN9AM0g2dk&#10;ouBxzCQqSwG4a8Aa1lITr97DGTBbKFODNkMF5SkoW7N8STZO6fOOw7R7jbes0pRZQWdjCo/M9ipw&#10;BUS3Ajznr017pJaHRs9p6alCBBzrAbwvihqyHS3Klvx9eUAnJ3sRyB5CVTTRmdAAnxGY5xXWpXtM&#10;llqp/1o3PVapp5wtLOtebcv3cQ6k3qUK7zHPeypp6RbAMyRlIK7saxFZH5fvuWahovW1GojbnImk&#10;rrQWMd8n+uzDMBTsQIaxy/pDqjuk64LMvtL+d1ceXG9wqKlVe4MGfn5K4oYccmkWNbKekPu5c65Y&#10;k/M+Vstd7JGRpcODHPD08E2NkCJrcc3uTFP59NwvynVSBrcSu6QMGpelpZxQZligbRr4xSafzlgD&#10;h2Srts2c2aqR5BpsyLVFvW9/teC95hmpMUVlAUdMlTr9MTtgVfX0DT5bHWT2l2XVZVAWFA9C6rHl&#10;5edtkpfJasHZ7kBANorkmeh9wDgO5TVIEsU3Qunhvse4lk2IphLQArj2WK+9YFou7eLsiPY1I2PB&#10;hHK9CiizY33BD6oegC99vbYNqinBwunvcgFgIgOzeABN8r0zFH4T4kYKxTe4wrDJDEE3uIoxKfeL&#10;+7TxTa4JrBEFrPSO0zY0Ci9M/4y7m1sUPopcxh0C+zkgS+MnHM4OuD0e8fLlS8SYhg2Hw6GoNKxN&#10;bI/V12KDNjCb2QIwiR2/rIlBMk4TkDfKeT5ly09bmEcuNyAp5C5imWfMMRap88XFBa4eXmGZV3zw&#10;wQcIMSD4WJqSno1ICFEpQFo1iMYy0KSDbS6A3bCwW0ksba4t0Ksx0yNjyBvYEiLG954GMCamL89t&#10;AL0OYQuxQIkUyMi/eM//cC/TgQcT8WHDXqCiZH/27Lf2Qlx7B7IMq6X7xm2D5P5lGPMKDbCdmKUR&#10;sV/Q0r5NXpi8qayIRqvgUQq5bcFimgCrkCVxsa6MClUwz3Qqfo0y5NM0dZUVWAP8yHM4hsrwGCbG&#10;SqFnwocSttoMd4xnKqaAZZkxDA6G+e47OzS+gOVyhoBlnnGIgZmvoAQJllBcVGJh+kyJveyUwKlX&#10;USaV1wkV3DEwquWdNmSX71feKwfRGWNx/+ohvvrVr2J5scICuL15iWfPX+DF7YTj6RbeB9y+vMX1&#10;0xvEaPGdb72HP/mTP8Prn3qMP/yjP8Q773wWjx9f4e2338Sbb30KwzimINDoEUPMga51zaVgMYMY&#10;LQwc5uOC9//uF3j29Dlurk/41re/jb/4y7/Ck6dP4E9zVj2smA4j7GAxuhGH8QzrEnEYD7i6usCb&#10;b72GR4/v41NvvY41Lnjy9CMsywnTYSj3YV1qgzzkcCVSWbksTy+g5DDUIM0ijbbNvuRLNkK2FfTJ&#10;QoHCe10eFFgAMabQXCDCBovjfAtEYBonPL95hrPDAmsdpsPEMifq4C6W8EpbZOo++I0fvDY43Az5&#10;TfXjtqIp4pZ3e0QIPQMDKgu9R+zokUf2vHGlh27782j9VeMKY11+dheM05qfi3TPrq+PmKYxPVs+&#10;SYwRI9ZlzczfrHxi/qBajZM+DxrSR+869FRJmx4DGdDMtkyk/JDkEsMssizb+yMBwcEjGINhHApA&#10;bAxSPRjrnqkNTGTGjUHMjd9239lr9jWSCXI+iInYAISVOYrN0EonACX7H8uafm6noymZCVyUAEJd&#10;W7bs8+ke+Y1/b7uP24bxWs8HFFYbfQzLwjQriJbOiePpBMN8cuk6L+uK03zCNE1pIMrmxsgqPO9D&#10;9sC15RCi95IBxM4NZa1sAueV6538+WPeA+v7OusK8aKxscjKqWTvYdrnI++HFIZrrSvPUB3uoljR&#10;lM9mUPzmCfrqhUDTc8JzCTS/4u1gMXLXOpXU03tWWoZzFAqLvEaMS+qVwcEi4q233sK9iwu8/+an&#10;8OP33sN8mnF9/RJrjLAhpJB2g63augNQ0Xkk+1Nu3xHitneMMWD19f70XQhQehXvPXzwmJcViAbD&#10;ELJCZi0135rXbcx2eCYPQalA5HVM8LXXST3jAsAiGHpG6rCP1ha/3mAqoRAjoq+BzxobuQ47Apx1&#10;GyaspZ/tBI9TngQBsCVg3iZLRm4ZwolghP0kwIzq6Hb/KusZzE4RWx9vMOtJwyvTjg0e6lvmWr0F&#10;dzc9pnMYYrZEitl+xLh8LuUcjcLy9XDFYnZpsAINh9GICBqmQaQ8oM965oODpMrIwGTeVwk81DJe&#10;eL8bWC4SJJ4V68/UQG+ITMpQQJZUX9mK9dHew/oHwhmsyH08zXOytmTOCXJIodkua30yH65oBCjN&#10;H74lGoddQF9zZNCxsGo1xQ8wOWSRvyv3cFnvNiHioa8U6H0PqR6kdSqxV2kds1W6uqL+u0tZ0nMq&#10;0NROJTA2hkqwMDXrseDJGbstnx21F4kxDftC8BkP3iotZE1FxIIYE26d8DhTsO/I6c9Mic7XmGbR&#10;8ysB77VJivTI7UuiTJZjtnLFzYfMh3ckdgCbuflVN/jXErD32DrSYzz9d7sJ7dSmOwR0cXBkGMb8&#10;wBlWyJrS+OxJtbVpkJw0c/az9C2TtkM91o4GvvXCEXmRzZPO08KMqsx3rzHh90cDRviUs2cnVBdH&#10;/TxUbIccfkRyFsLvxmGsn4HAtxCScavCbiN7ZmkTAGNSvgtr0vmmwsO9+AHBB0PSe02X9yPLghMw&#10;nIp6MN9oU5uI0kmwtWJdEu37nKRtkyuotQ7RGPgIHM7OcH55iRAjjqcTrEtewuMwADFgWVbMy4qb&#10;21MOtYk4nWasi8doRwxuSMGUcUmHso3AusIZg2kaYSwSwJMBL2sMIvmDhhxOFJJ8zi8eN/MNbq9v&#10;8fLFSzx4+BAPHj/Cze0N1pcvG08xKdWjgtUwKTtJnoHWukSTfmpWCNohogOHuv2LLHh9ZpEWQBaJ&#10;FZZYXmPd0IUfLM8mKDipLIhzI1+K1FiZyXJf0CxqNl7VItSmByBpPtBafsLe4LdnlbAZ0uyoZORe&#10;xT2BaacIMSSZOFpGkSy0rGQCwORnqB7kVTZtMhj+KqoDk4PIcjFt6zlvbC5cDRCILc/ZZsaAUzf3&#10;bM8a4IudUeUzxQxuZTZ9OUMI7ATgMmhAv5N+P1lsxRixhgC3kt1WLoBChA/orpd1XbLnJQG4tRGN&#10;MRRgi+xxEuAaYFwNlyWLnuj9JpC85wHeSpYra1QOXHvnllSc2AxCm8zkctbi97/6eziMDvPNCyzH&#10;I9774Y/x0/c/xPXNLbw/YVlm3B5nLHPE6oHbecaTX36C//1//ZdwbsR0AN789CP8/j/9p/j857+A&#10;1z/1Bt7+zKdxde8yX+OQGR4DrB2wzEnp8fTZS3zta9/Ev/3jf4tf/PRn8D7gtJ5wWk9wxsL7FYfD&#10;hKurSzhrsMwnXJ6f4Xw6x+NHb+Dy4gIPH13gs597A5/7wtt4+53PAtZg8Qus86mGydZFxGRalgWX&#10;l5eYpgnOuUa+zpvYjTcnqwF5bVaK/mQWDpN9ZQ3JhbOknXxyrXOYpjOs64qz8wu8fP4c67ziMAbE&#10;1cOOCaC3SIFUktEr/TLlHtZTIjYBUib5tlq0g3hu8+CcnrWkPbd72QEa2C+tZ3oKrV79pYUfW+s2&#10;TCwAWILBzc01rDU4uzhHCEOqcb3H8XbF2VmEWX1ugNIztopQ8eLba2yureOmyTVmm2OknSO85pqm&#10;qWnEK4CYrZUsAGszOz7td8XqIe935LtdCB3IoE8+Z4vpkbNlKGFiTH6+BeTU721D6DAmhwImqwCy&#10;SZAqA03yrWit8ufMTLKEjeQsDKuq+HrrgIKKKTSbK8j6GU56LlD6Y7XwqGSHtIdJolN6fVtqdI2t&#10;ve0/bFGJ1F4kDRK9T/kui0+ZA0NRb9fgSQAlqI4Ht7vRpoyOsicReB+KfU1dY7ZAfo1Ln1i7FahM&#10;FiklfJ3dR2cZYASk3JPNECARYIiUY0p/6hplD5HEKpnKlrofuQ8ldRep8mitbL2QK4hJ64WDfDqD&#10;lL6zU4cePYb6lt2pqY7Smo/RVDu2weH+wwe4uHeBt95+C+//3fv48Y/ew4sXL7Csa66tHOD6Cs9e&#10;2HJv/7TS7gWh2H0mF4BqHdGCurWmW322vgmp3l8WD78sya7Jr8hyEMzrnJSOtg6UYqPIIBZ5LM8k&#10;ZZU1/UluCELpJxLDnQcylh4xhgRcWYOVKd25EpPjKc4OZVjGh3PWWJxOJzXIEURACLQnm0JKCikV&#10;Ftam7AME3zwvMCbVqrSG6FlTlPM9O2TDNhzu7sCJeNx7uyrnQh0YhBVzWBHi0Jxj3GrZWgMMFg62&#10;2GSGkAmhJlQipDUY7FDvbw6h1rL3tDpB/rfaJ5sW/N3JCCz4y8rJTxk8DAlPiGgHedzK2JfQWdNY&#10;V3KSkTEOJoaES8TQsfQTdjdlCJTwjWbomkk09BrrusLmfd45V/ofOXjs4YDy3JP41sZKVNipyL1x&#10;z12i17dp2FAaWlh4InASCUV4qvPPTJZC3K6OSDKwpm/VrBKIsd9vUo+aCa9BsZmVw1rpnuG9T/05&#10;83jXwoQ1koocDmpKJzvYjVrRMKUwz36i77Qsa1GzWWMBm/OLsiqTcrmkUwsNvhNIkIgWqZbI9lCO&#10;kQJQM/iG0cFnW7M9pcevxDanV7BojMa7wkzukmLsvWe7YdnG510LftXCCrQmKB1a2xBJOSzYk4jx&#10;19YShfc2U81fWQP6qVGiMC6ZvCwlM3yayOVDmhWNbKL4A8XDSGVIivbd+MPEGb1a0d5jbPTWgCYd&#10;0ry8yRZmLyg0MQZNZnCFLbgJswkjkZY6kgEsAfq99UeMe1IXGFOBesqLINVBBSMsApisLW8AxHA3&#10;uSielyX/zoAQLS4v7uH88oSX10ecnU+JVesXTOOA0R1wGQ1ubk948vQpXrx8hmdPr3E6LViWBO4f&#10;Jof7V1e4d3WBi8sDHl5d4fxsgvM+BfzQsFNRcEjwgf5uWVY8efIEVw8f4HA44Hhzi9X4pulv5KwC&#10;pO6BL73B3d40XAu4rfsVH/jYwtpKBdrYeMqmAE9gGIeNvx0V+tzfrufl1pPXcQG9HCb0shVkMyZt&#10;FTT/c+0wlpK+veanxz7ogVRNcKvrh59rTVizX+c2htiA5GknmXOIUPdzzl7QwBlpAyKblmY/Z0Wp&#10;bBQq64szEDnjSjAMEBsP4mZgzlRp0zQlgGP1jd9//dnQqDWcSazAZq2VaxHgQ/IGnqYJbiDgDTXg&#10;D4CNEYNzWELAMp+wHI84XA5FRVLWAFOLyPUc205e32O54khYx2nMEcmO1vIZeqB+c9Z4j2gjHjy+&#10;wh/893+AsJ4Qg8ezJ8/xnW98Dz/43vfx8sUzGEQcb0/4xc8/xPG04PbkcH17gplTExgXi5+99zP8&#10;Hz/4X2CHA86u7uPtdz6Dd//xu/i9r/wOPv+Ft3N4rMXf/fhn+NrXvoGPP/oYH3zwEb77re/i9uVL&#10;uJwNg+gxDQ6DcTCDg7ERh8nijdcf4/HjR7i4OODq3hVee+11PHz0AIfzEe+88zbe+sxbcIfzDO4w&#10;xZdHZqZWMOL29hbDMKSiVsjKeU2hsaNlUJ+8FyGfG43cmYVGAskj3zoHZwLW5SFuX14DISDMS8pW&#10;GEZ4u2VwS/alsUa1T+uF7XGLRrFVdAH6u2yveoO3u/bKuwYCPea9poqSACR/Rsw04fbmFtfX18lG&#10;ZEx15jRN+OUHv8Trj1/DMAIhtllIlUVsitoFlh59o9bjsl7rAW6ar2r9/Vj8nC1rpAgMIcYkDVwt&#10;DcdtVcYZS7UEsZRFz5IbsBgjjHMwCN1MFFmjEsM1EZjQsMP43iZtEEyLbsPAFcAqRuTBXmp+CbTd&#10;rRfoWg6uqA6ikG1LT+O94NX0Hrw+qupXSYzRfH33hgV6jxkKKYrIMpeXF8VGi2d8QSHacGYvhCVf&#10;Gu4uZR/kLOeSsyJAnr3waF5j8b1yL7y462esWBPIYfN2sJIDIzufce/vK8k1dNWX7T5i1IFUz77j&#10;VepEztpMWcUeiBGDq9799x8+TMSjacJ7P/oRPv744/I7BD7z7DetxtPUBb2cumqlxe16AQueO1Gz&#10;JIqNmrVpoBAj1uARAKxUp2fTGJt/vvfcyM+dgK8t6Egs/4gtYScQy7ljUcKvAT1fsnflwOUeKbGX&#10;E6MNsbWchIb4qSqw6vCxN/jViDVSZc1JnPQ5l2XB4XBACBHj4DYALg/Y5cNP+jvuOBF8BZt5iK3s&#10;o7TzTiNeSexDDsvk+2tA54YEZ6t7gWGZWYadz3T9DodDu14YObL0LAjwPpTzNCKohNVaL6S77MPa&#10;qHBI7UDrkIZUGlmuV4dt6ndg1zteu6axY8NK92hZlmY9aL8j8UBeJ/N7XZ/BUEgFyY60qs34Guf7&#10;XVTqbVmwboi+sQ1s5nQBuZfTNZQDcZt/jiyqJQO/l8EUM2aCnMOyB9T3SC0yf6A8F2C/F6BmY9E6&#10;K6SjEGAcNhZ0vHfmBAmp1pKfXSoSaEhd9lQiN6C1fOR4138V5r3m9dxjjkhQTLv4dx38WshUz29N&#10;C9XVJpfci5H8vZ2zdzZJGvtJA2eHwamTIY3px0Ei2dRwBonGYOUAnAzIlPdGgs69/0l2fnut9Ga1&#10;t5nKBOreGtG8a3vrsAeqySBN+R20oYYmY7HCNkPb5DWgAOoUsy26tGvTBsC0zPLE4K6yaJQpdoSl&#10;jSoCPlS/02Rpka71YAcc5xPWdcHLl8/hxnSojlOWyy/pPZ+/eIlnz1/iow8+wccfP8XLly9xOp2w&#10;zAELMSYMcJyB29sFH33yBMNo8OjBfbz1qce4f/8eru7fQ0DESAVJxux6bJdxHEvxM45jYdeN44jj&#10;zQ0GN6jXOX3P2hjTlDMWmw6osrmexZQ2mJPqHC79y9S8YscyOFMkz96T53MCO+cjheyZ0khIj3z+&#10;3O0FD2oMem2o2QPVNc9dWQj2WKIcsO/6cCpTc63Z7Q0MtSKTF9894F+d1hdxbHpeel69HKjR3ksH&#10;hEUAawnTqwxPsttAfnaCMjxs/92oMsLtWkbjMy6tjtZ1xeFwaHwp/RI2AyTCJfh3JWa+8DBIjUCI&#10;G9spfv9sDl2lRnGZZxxvbjCdnZXwvFZgV9lUxA7bFM3Eeu+oyKS6RHuui4UL8xqUBemrExeSpcgw&#10;TnCjhZsOQATeuLzA6299Cr/71d/GJx9+CL+umE8nfPCLD/Dkk09wff0CH3z0BD9673388hefZFXG&#10;AHdwiGbAzcsbfP2vv4lvfO2b+Lf/5t/g059+A/cfPMIyAz9//yN8/OGHQPAIfkYMC6bRYnQW65oA&#10;1unsAlf3zjCOFp/97Kfxuc9+Gm++9ToePryPw/klrq7u440338DZ+QHGJVuQmNlh6xoQVo9hMDng&#10;zZW9jwpbjXygkRuas5PYPzwvpCN9jcy6L6ngDEJmVZF9lLEWOEx49OYbGKYRzz75BA8uLzFECwSP&#10;GBNgayAGsPDFy5zAZVf2vDz4yUoPss4ilQ3Jwi0pd4CGHNHzVe0RO+4aFu2pXF/l53pBuL17J38+&#10;hGSJkEgaATc3tzi/SGfzvXtXuL29wTwvOJydw+SztpIMTNPQV4CE9h3TzVPZAg+xy8TSGdp1+Get&#10;Y2ebKYInmVGjB3Z29l2xppKiwG96gi5zvoRDogsKykHGZihZmkI2eA8RgawYDOU9pfBOmxmrMQ9W&#10;yx7LrMsAwGHMQGN9bW4lY4w+mCfSEDXtEpTieRDS31ULhZQkn6rkCcyHPzXQV1dXpZaZZwdrE3iP&#10;GLHMC5wd4CwKCYbWaIwRnixlaC1QPe0cYrQk/ka0Jg+dWEC6IA708rt6VhV7ykS+rpvezNgyECte&#10;u3k/oqF3ZCh/yN/NRqhKIxnex9carYMeCU8CsqRuq9/BZDZlLHaRGhtfA401AD8pY3ypGdY19z02&#10;sVLdYcLnvvB53L9/H3/305/ipz/+CZZ1bYAsGTzInzNS98qfkb1mS3rIP4sK2NcchAqyUZ22zku2&#10;m3OI0eC0LCDTwBgiog9YTWgcCjSlbzP8gG1qmQY0MqZhzpICmrPX+X0g5rh87rT6SqroZT8srWe0&#10;/kT2KpwoQ+RATkbRlMfUG3MFCbfU5EOZu7JEOE5AWQ98j5N9hRw+S+JRXXchZxuk9x/GNlBb7hnL&#10;smBwqadMqlUi4mGXQd7mqLUW0nv4FO9tI3teSXUQQih1kMZO58A+V7oS9kWZIhy03O4BvM9te2Eo&#10;GWsSu2oG3iFsLJt62RaeWezIWmhD7hIDdxoILpkUuacm31PnN/lijAjD939uaV2fLd0lg79+Y4uE&#10;Gua9yYdkdflK7HFhRaySHhkWYNDaRnN1l0aeqv1ixYjkALXnRiJrbX6dpPNFT2nA9xAiG9CXosxK&#10;wqR8WBplsSQjaxaasuaXmMRKg1HRJ71qb/D/j3lv+ixF73vBMFAb5T0mem+KqoE/2tRKFvmyUeQP&#10;fm0kquXNnoeoJmMmqZGcaiWfu3XzIOwB1xKc50GCfKMmVpw8cHlTI8Mr+MEiGb/yu8qCjx+G0tfq&#10;VQAQHlSkTYLlemiZENgwO+ieGQM1b4EX+jJVvEhLmbSMM16l/RJI4i+aDHltez6LWvGuTfOTryXK&#10;FDPZMUUMkwNsxPF4Sv7IMSKsmbUdTd5obD58q4+0iQaDG3A4jAjGJvub6xuY0WFwIwCHJ0+eYT2t&#10;eHF9jQ+ffIKbmxPm4wprBhgz4ereJQ7nE2CB2S8wAJZ5gT+t8H7FafF48uw5rm+ucXl5hl/70hdw&#10;794lpumA0+mE4MmH32zAcbomSUHiSpN4//4VYgh4/vTprsxVFma0A0tgUWtENMbGHsAiw4K893Dj&#10;CDdWyR4NH5bTjNPp2CaM5+J+nueyxmht8mlrT5mheRsaBRTfKyx7KhXebHM1wF64sva+d9kI9Hyf&#10;JaDOn2fnrPrc9Ia3zWfMqI62fzfh1BEdtqS+F/aY2SH4pBSoNns0vi/AvcYq7Ib3hOrr2Vx/kaHh&#10;vS/sj/kw1uclZ61QDgcvXrm8P4CBKZv8CD50l8MFowYiJ4ui5P13PN7gYrmHcRzqHmuBsALW1ByC&#10;sp4yA6LKrfcLGs3fkj8D5SxlKJRsgrYSyC2wUNaAtRiMhZ9XYHBF7hgQ4JzB5aN7uHp8ldEf4Mur&#10;x/H6BZb5Fi9e3OLb3/4+/vT//Q/40Q9+guPtLU7Gww4H3Lt3hcvLs7Qf3J7w3nd+AOtGWDvCh4i4&#10;3uIwGlgXEA1wdhhwe3sLN1icnQ24ujrHb/7Wl/D2Z95ExIrfePdL+Nzn3sajxw/ghnsw9oAYPXxY&#10;kxprjTidjpiGdC6/eP4ch+mAwY0YR1dVjDnEXMpfNQbShqGUOkB1WNU0HORFy57VoUioDdaQQMJx&#10;mmCGEQYOD15/DfO64vrmBvcvLxFiaJqDFBhn4BFT44JkAmWbuVTMzS4EQyaxJD0pgFjHEk3cDAG1&#10;9SKvkaYM0gYgsibcC2bWXlt73bv88+W+7myyKZrnGfN8wjAO5bo8fvQanjx5UqwH6rNmNhk8zVAn&#10;kjVNDfvmtag83zT7gD1bDu17y5q1F1AJK4w3AAAgAElEQVTcMtyZoo2v5Vw3kh1f8uV1jDBQGZic&#10;OVXuocLC69XSmoJTklWkpQvVsMWzvUq2CnCfwP6QQ7wpkygi2Dw821jCQLVp4OAPNbra95H1HtUX&#10;pI6WrNd0pq2pbgwBZ2dnGwDAZDCsCYZzDodcgy3LAjcOGMh+awMEoFyHPRU0WUeQ5UXPv52vT434&#10;oF2H3nPM16sMu6e8BTQWKnxtVb/PZC3hd/syeg+uSOa+vD1FgByuN7U5EkiXbFG8yvbsMSo1Fazc&#10;l8o5H9Nw17jUM4wj8Nrrr+H1117DO5/7HL75rW/ho48/wel0anIXCLDTfLBDSHZGBiZb21RGcQi+&#10;BSmH7IefLcEMqnUnvfa6+gz++PTv0SFpuCJsiDgtC8ZxQlg9ovfwMZ3rLXNTYeQGyhDc9s4cmJQ9&#10;sfdeVbfSviVzA+ks5b7f/B4ScMkBdz1fY8v6lWuLe9zLsPEoMKdC/oMp+0hjb9ghHmoqSo7/yF4m&#10;2Y+4DSCn2URviT41TwDZlggwG9vA1pLLwNmxfNfBTcAAeL+owLtGutojr8h70FMBSHKq5jrBhyJy&#10;+NHD8OQzTOun99klWCrvKw9a5/1eFJ9dwwra4XFELVWZAsHY7nBVG550aynn2Jkq13/FnXjOAVc1&#10;ybpFAvmNKrmzp1pmidobmPPry59rGuxplrd8L+H11l34bn2fbBmF/cw8bWgjrz1XNBBJYTOcEgOt&#10;ENoM0GjannIcR0SE8nP0XvM843A4bLCn3tnVXjN2nWJVmXBL8ldRpv29wft1rUF+7QMCyHCQ+uah&#10;a5XAF2GPyaCxbxrg5Q6GvJakrW3oztncpMYue0nzNtSAaI1J0VuMGihZGlhiTSrJ13wT5aC9/DM/&#10;iOX73xWi25tUy/CLHpNRNo89r+y7WCvESqWgppQ1wJmcOjjY8+EmG5p19SIkghob6fGnH4yS9cpl&#10;eXwq2zvUNhYOAMZpxJh9OYchsdKXELAuEfMSsazJUzDEiGlyWA2wmghrh8LmmH0qwgc4jHHEEEdc&#10;rzNu53Q4LXaGswuePr/Gxx9+iOfPnuL25hbLGnB2doEHjx/j4dVD3Lu6xGEacbiYkook+uTV50bM&#10;84IPPvwYH338EV4+fwbvV1zfHPHBh5/g6dMXeOezn04g8DAAYRt6JZvWZV0AC0zZMujq6h4OZwes&#10;y5KbZDTFN+0BWnPf20MkINtjMGoetLXwigWoN87g/PyA8/NzTNPEgMLkmX57e4vb21scb29xvD1i&#10;9QHRbAc8vKjo5T1s1lEBnvp+8Ht7jmavQw3OXgC5VAVoeyLfX17lM73K38v34IWzxqwq1iyKHFxr&#10;pvdUY7Ih2Rs2a/kJe8y1tmkVlhC2tUbSihYuY3TOYl2qf+c8z6UxkwoF7z2ioWAodBQGpik+Y0hh&#10;Zd7zdVvX3jQdSlB2NMnj9ZQVP2ObJJ3WRRCMYdTwsLvsQiRzas8zvKcO653r2lCJ/jkMI4wZYOAR&#10;1hWAS8CkjVhCshaioXEMCdA/e3iFM1zi6o0BZ/cf4PHrr+Ff/5//Gv/x3/85zu9dJXsxf8Q4Tolx&#10;tS6YYGFixLLcIiDAmBWHwxnCGhCCxTyvsG7CMA0pcPb5h/j8r/9zvPvub2AYHT792bdwcXEGYyJO&#10;85LCLk3y2j0dZ4zTiHVegfUEez7h/OIM67IiwmFeFoyDwTSOWPm531n/fFBSQAJrYeTQnEtp2d5j&#10;iX1iDIZpQhRMqxTEeIJfV7hxSICJtXj02uv46bMfpkbbOqAELgZYpEDdZOcUslc1ZxLHZDcCZPl9&#10;ypwxyDL3bD1gnauByrSOMogPJrqJaM81WY9pTG+tgeqRO3rn2F4geHM/OLM+P7f07FS/3gyMwmEY&#10;0to/zqc8GBwR8rp2zuHZ06e4//BBqZsAbrUSCiu1Bas9lhiTlYDCcuPPLAerNUUYfVYOqsmajIOT&#10;GpCjDpXysHUzOEQOEwXgDAtrD2EzFFSZV4BqJSUBirvDZrfss716R1P+cvWJMRYmBlg3ZJVYq4DR&#10;wu54Vhm3CyDWmiQbSbBM9aMmVdMyY1mXXEPPiDEN7aCwDQlsjgbFMtIYU4aNLSOVgTw+FDBDqnjr&#10;e8TsK66D1nu1i1yTmiVIr4bSfJDv6s96pIlezyqfKa7ak8pzzb+8b3fLro9pbfBkXbRHzOPfR+5f&#10;5ecQgCUkO6tYz9s3334TVw/v49vf+i5+9KMf4Xg8lvefpqkMkOSAFdnipICxFEwafFFcGWtT6HkZ&#10;UFbQjwYAKdPPwSBi8WsDhCbr0RNQBpjpXI4xwufw0rQf+1xj1bVb18WwWWuyX+VKAU0lztenHDzT&#10;9aXaXWZgaWp+fsbJIU1zjQEVi5DDzAYINNvMOPI2JyIU3280Sxr5mTiAzAcAPLfAMmUet26VZEV5&#10;fYypQCydPfXnzSaLrHrrt4Ssco7y76xYxxJGVHutvqqUXwfa77Sw5p6SWvt52VvIAYr2Gfh355+J&#10;lFwEYktsRdacbTi3KeQjjdglM1X4PfH5ObWW7zFRzaSh1+IKCjkAkiTe5KNumxwLGsqmHzFdS9Y6&#10;ZDegDDWt1msUzeL7WhhEg13CiCQN8GdCfjdevzfkKGzzTe5yMTEURB37/fgevsNfr4dd9BwwZL9L&#10;KgVuFza5CSH4sjbHccThcNisX0m0lPhyvR6hEMSNraA97Q3/1Zj3RmG/UPp4nSyavCjthr2hLR65&#10;0HseR5yhIZnPPe9a6S2sLaReuq9kFWhNVL1hTgWgteK6J2PSihu5QHrAgwxq4Z+bb/r8GvYKv7Io&#10;WOAhZ+b2QtLkobbnKaZJODeTs47slE+LKaiWqzvk7xKzTt4f/hrlM9mWocAZhFTMyaJHY33S4EVa&#10;QkkLJ37/nHNwoyvPyzBMiDA4zgt+/sHH+OjjJ3jx8iXOzs7w8OEDPHr0CNPFOYbDGY7X17i9PSKA&#10;fs8heMAEC+sjzOxxPAHXt8mSZl0mmBgw3nuML73xJs4OA26uX+J0O8MhMcIP44RxnJK1zpAOgMPo&#10;cHF+hulwhgiLd75wwtNnz/Dxhx/i61/7Gpb5hE+ePMNhmhDjgrfffAtnhwOMyeyOEIpUanOAm7Sh&#10;Ho9H3NzcYBrHZKkzLyV0jrILeMaDNijihaMMcdOCAvf2D+4pR8AQ3evz8zPcu3eJs7PzzNKo03ST&#10;Ga3TOGGwDtZYXN+8xJrDibT1yCfIPcCS78bctoUP7PYOTG3KLotzKtB6PsNS2i+DpiUTpvc/WfBL&#10;IFAycSSjQf48n4SXfT/nSIQsvddYXojY9WjtKQY0JZbNYWF7wwBtcCsDySQw2rxOTH7NsuBKEvP0&#10;+tM0NcyzWrCz4VEOseUKjsaixhh2fscmJGoYDls2hAGGKbEV7OowHibEZcWyLjgEXzyjAZPtcEJl&#10;YFSpRBcYkUWRYQFmpZPuSC73/CjlfiSZHpylFGIO4LWMTQzAWYOAdE2XecmsyACYAUuMmFeP0/GI&#10;l9dH/O2Pf4y/e/99nJ9f4uJwCR9XLP6E4zrDwGEcRtw7u8KyeESXmLHLmjxuzw4OyzLjNJ/gsuXY&#10;2fmAJ88+wr/6v/5vfO+Hf4vHjx/j8euP8Ed/9Id4+OghjEvWaCYGODdhHAEbDQ7DmMgVwcNaYBgs&#10;DudjupRNhlBkc5fYnNl7xXbXRk484ylTpnrcUxBaRERcV7hpxDAOybPXZ9DcRIzjAZcX9/Ds6XM8&#10;fvSwsmtysZ386lGAwWi47URsFAPOWrhpSmdLrmdz6jWiVZpaz4albDDYy8OR4IW0RJHALwdYXsVi&#10;RpNtS1IFZ0hTdou0XrDWwsQaxDeNE9bVY1lWTGMachAINs8zpmkqIaA8uyKWes2WxqTWh1vbFDnk&#10;kL7rvAbm+3uPbELXggYTmzPUFFlwaf5tE/4pB9NJuZH6HAbMZluvjVpTVfaZbq2i2di1Q4VYGvAy&#10;6LW5aY7ZWzg2TmfERdyAGWRhFpuBXP7udlv/yxpcXm9pxSfPdK0P0hrsZVlwmmcMg6vDmRgKc7We&#10;D6z2zt+Hrg1fZ7xPbMD7XM/zwMl2jVgMbsQa12ZQpPVOd4Wf9+zeemeNNpjRLK40UF7WUL330hi8&#10;gYVPknpDAufami77i3GKXWJUwUdt/9KCIeVeVnrmkFVULp++MSB4wA3JLvT88hK/+/tfweW9e/jr&#10;v/orzPOMYRhwPB6bIYxkTEv7xNWvKT8IyOd+uj+nec4WTVlNsvhiN5XWWvK1X5bap6zrmsD86LH6&#10;OQeg0+A3DZMo94z2Zh4knT5zra+JeEe9UDcvQbnvGnFEq81pIKexsDWrvL3X7NkMa4Q4vi9SaKq1&#10;FkMmrXEFzeYeylwn9tloDyCVKh88amf2sq4YBr0vkcSRyqaNcMYC5PlOJJsMoGrZZNYOrfULwzbk&#10;Z6fzlqshWuLQNj/QmGo9Ka0Ne8Cnpmo3yBhGCHDUGzBLXCOIptqwSCPQ9XIjuXOC7MX4+W8EAVju&#10;aZrSWVN6tw4Kbc3UU1VxrKdH7KX9VJKuKK+H98sFkwwxZZYECmxHUnXHUM5oiRVQflTzDHPSFPQs&#10;S+lPz6/LsixNcDW3s+Jq7agQRPoDiWoTS71lz+axp+qQPSG3z+KqDu89nHGdrA27eX6IfEbYhxvq&#10;IFeSGDS1Nve318jf6VjM2DVlBOV7LOuWXyl4L60j6ofiTXfMBTs9kG43eECT9mrTMvng3nXQa5Nn&#10;OSFpL77fAGLad5XMfWoMGalQDCyMygrVGJq9abhMlZYLRWuC+PeWljlaOrM2kZN/vxcEqoVd7h3k&#10;e+CkJi9LB66D91tJJskL9dfbeo2mv/OFidfcm6AMFxQgr9eISLBRk0J78ppmm8hSAkNdYWk8uznh&#10;Z7/8CM9e3OB4iojjPXzy8hYffPILWPch7DTi6tFrePjoNSywOMFgOj/g4vwe/GgKUwwA7OUj2EuD&#10;YA2Gq0tcTgbwt1hP15hXj1/87Ck+/PhDmLDi5sVL3NyeEEICdIaDwzg4DBE4jAPuXV3h/oPEIH34&#10;+DEev/46fvcrv4/vfOdbePnyOaIBnjxfMYwjPvX66zg/TAkQzsVoyzwy2efRYZkDhsHjePMSOLvE&#10;MBwwHSysqQqJeZ5V2ZYcAkpZ4Z4sa4/lm3z/+L1Ng5bp7ICLe1cYD+dww5QaviHZMYUI+BAxuBTE&#10;OAwWh7MR02Dx8ccfYT7NiIdD8V11+T5ZmGKHtAni1dQrO89L77ni67JnB1P83jI7uzTu5A+XmYk0&#10;cOGNvbGmeFQHsdcmz02mvKKUefLjzAUKBVYWB1Wl0OfsP+mxy3WHASEzbA1MrP7FPGxKDgLUQS1B&#10;HbYTCKhIVWV2BsncOcBCXqmU2dCci8Y0oCA/bwg/4uxa7wMGO2SPXluOZGmtFoTVWIgRa/QYhwHT&#10;NGTPXIPBVHk2gR4AsPgAu0ZcnCW2mzUWEQY+ANbE/NkcLAYMBsAaEP0KZN9hGGJVhWTXEGwBWSFY&#10;HD1JomR9RAYKS3mwZrWhPSvagE8LyrUmj0iMwUr+t8EgwMMHjwiL4+2Mm5sZ8ynigw8+wZ/95/+E&#10;Tz75EH454ht//dc4vrzF5dklQvRABGwcMQwHxJDOs6sHj3D/wSU+9alHuHd1gePtEb/4+S/x/Olz&#10;BATcHI+4vjni5rji+uURgxnw0x/8BN//5o/gpnOcnV/iL/7sW/gX/+Kf44tf+jU8ePAoZW44i+AN&#10;5vU2sYHcAGsshumA29trhOz7GNelgnqZuU6+qFbUWLzJs4rPfQW8ffHUpKbCs71myKG0MUasfqnN&#10;TKgWfwgpmCsgMYenw4Snywm3p1ucuwu4DEB55AbTmIbJzzOqTd4HeVg3Zc4UM4QYEH3rNU1DWmJB&#10;pfqvAphhZfUJYrFascYi+BXZH2GzjnuNZW9fkkSDnlWBrIkr69uqnr7UiUcDDLmJubl+ieHqCs4O&#10;sHbAeDjLTaUtrPpaOycUuA4LQ7GXSoGppuTU0HhFs8KR/rA9ayD5zPfYys3A3rSseLKaiV5YlRXm&#10;Zw4gjCGtf0nScQ6DG3LTnf5vjWU+4LrneK+mlANxy/ZziIBv+mzSo16yoflZ5LLfKylL6QxbA5p8&#10;imoJGhtVcgMqkQVltv5AtqwCU1KV88Ym8xAIi6Sq3ho3rP30c455ivvm3E3swjTQDkjevVRPyeGX&#10;MQbGDZUFC8GMK8PlxOC/y8tY63k0f1+Nhb/nx9sbCGzIYbYOhWpoZLUAKNe/bX82Z5xKnOK+50Ra&#10;ycMr1t0yhigbMJrQzQvSANa9cMPN+V8Ug9nKKgPhIQKjTWCzGQz+0W/9Jow1+Ju/TAB+DBFmSDZo&#10;qSdGQ2ZIgLrHGlLGmC8KrLR/nU5LfrYsTscVjoHqKQs2IsKzuiPA+xULrVcTU6+T6/3oQ8ELyMGA&#10;1rjEO2gv9X6BD1kBnUk2PDBeu4YhBCRhWn1tDdiULNtkDUSBo1s1iKzHtL+XwLysv+Rghtfitd5K&#10;Ks2Arf2N2vc7W4BsfoaGmPIc3GBgbMTqZxhLBJ/6vkltkchiwSOzph2Mj5SZDQyVQCO/s2FBuyVm&#10;21ZbwDosyoGYYS0MfFJu5uJjE9guFQ8Sl0gDibS3l0G4cVjDulG9aw4K7f5l6tlFvUpI/bqnEHig&#10;7P8pEwuFnEOKFGMs/OpLcDyB0c7avK9s68jW471VJG36e6r9BX51lxUuV9OTGwNnQFPG4DZbIl2L&#10;9OyFzfC6Bzpz6xaOT/FetFz7HFC7LukZJIwyXUOrDmeNMiwLqAN5iRHK/ZnbXxGhVBtylPperKW7&#10;lMxbzC+glIs7qi45EJHuHpLUzYNqnXHlSaR7veYcBhqcEEZLg9rVr3B0NVdS29rN+S0zIDQLcTl8&#10;t8YCZFNoEiHJiOFCNKYZwvxKwHvJstSmBCSjf5XQ0R7j9a40aL5p74WE9gITexYSHOjtMS7ld5MP&#10;ao8VoQWbaLY+2ibFPzMfXNC0iR44uSlr7Fdt2BEUX1otxV4DP3qMXO139u4pl6XJ90mTMGLiLhtg&#10;NnT8KzWbDSlH43YVoQN0pkMrdINm5DXhafRS7knMAUshfFSghYDbecV0cJiXAG8cnh09rr1DPNzD&#10;+b0R0RgcTgtGa2GHAXaacITBszjAn92DP1xgPZzDXtwDYhoKWOfSNNG5NMldVrx8cYINJ/j5BW5f&#10;PMF6/RzHZy/w9JfPcXzxFDEzaw+HCbAW/uQRg4E7TDDjATenGU/f/xm+/YPvZznqAW+8/jqePnmG&#10;YbAp0NFOeP78GuMwwj14BJvtD3gKeLouJGFNrBTnzjPjc8A4jjidFtHE/X+0vfmTJMd1Jvj5ERF5&#10;1NXVFyCAIEjxkkSuNCOZ6ZjZ39Z2Rprd/0l/mHY1OyOtzc5KFG9KBEECII7uRp/VVVmZEeHu+4Mf&#10;8dzjeWTLhguzNvRRlZUZ4eH+3ve+A6xHYVn8L/l9cvZTS4oZKkXTjfL2Pm2DptHQSqcGMMpmfRgJ&#10;4EwAmBqNtm3QtR2apsHTF8/RD0PyLneY5I+lauBY8FN87iNDoEy9X9p3a3tc3ijxEn4bfIzL4aKE&#10;TF7RRb/IKh84/+FauDgHyHAMwepAsvhZnHSTY68mhoNEVY3FydFrA2BrXcWzeR7gDsGzwmt2Y3QA&#10;E1k4pYyaY2zE4LZYyNCchtlncQ6jsd52DC6EJHqWUXzvWuvALAgA6aH3Qy4iVxWB6umVN2xSZCrI&#10;OUAPFcYYJ/elzKmS2czJM2kzOgN/gimus2aSs45eA7u/PeDJF1/i+//4ffzT93+I/d7i5vUej794&#10;hNEMUNrnp2zW5+i6Flo2EEKhWbfoug5Samy3W9x/eAfvvf823nn3Ie7dvQAg8PLFK/z6w1/j+bMn&#10;2PcHPH/xGp99+gS76x1uby3WqxYrDez2I/ZXB/z3//qP+MF//z5+/w+/h29/5/dxst3i7PwE9+9d&#10;4s7lKbbbNbrVGpAGEArtah3WuwezrXMe4IaFGb1XtQczivUegSqizCiLbQRWWWZnRYZPmUJQa9jB&#10;5EGBAQxxLqyzsKMorT1A0vfo2g4iACFayBidiBRh7unTsJhCainQNg3eRW5JJXwgfCzu4/7n15KA&#10;tWJRnotCpRfZN67S/HN7Rk3BWO7h5dqu2Z8BLtgzmJzx5aZhQ2oQlMLucEh7hHMOjdapXhIBgEhE&#10;lQVl0kypJCSrdKNrh0rnlyxkytfnFAuTrYdgc7SWwUOqxMz3bdqFCuRhgDH4z8Et2txwf0+VUxxB&#10;aekMKPfMzOM7DiCjjy7HxhU5yM6yysM+UQIINbuW+DXCzV9T6wZKCWa9TOo5uh+ndUFrIeHrD6kU&#10;FMRM5e3ZsDq9Z+754WoR2ouU5zvXCx0jLNWYexE0pfth7ex3YT+j1i+ISsJifJP11FjO0OBUmmUW&#10;GPeeaF0hgMUBBd1L/jXh8bUMhgiY9v0ApSWk9Vkq3/r972AcR/zkBz/E7voaQnaQKhIrUiRLfvZT&#10;r/jkRZx7wSul4awJAz2XsoUgLGywLXU2gLdxP872xpIJ7GaA5VT3Bq97RIDUBbAyJzLV1lQEViM5&#10;rYaL0EHxlAdlE6bTtm1SyHDfx+XYcTYWHLhKiRIUyF8iH3HBy9l+4zwJJYWAKn/dKW5irQ3MbXJu&#10;h+Gj1joN4uNZHy10rbBVa8YSwK0CmaGeoCGhGSktspoZgicNNs1VabnbBHf2l/gT52QRyUBR+ZBb&#10;eno7qXTPgo2mVBIQXpUYSSn+HAnKTTJgjpiHS8C5Y/eCpcFetj8z9micfQl97XK/4eoB7yQiq/hh&#10;qWAv/y6C/3X77ClnM+77lJiGWQ6GrGbKlQSGkl2/5AZS4mglDkGtoOOfa1bYNVJKue8YY302TUaq&#10;ddW9nr42DYst94fy7+Nrl8oMpQTGEdkA1H+LyNj2Of6BNBiLz3h8FqOlZNwfuZw+EMtFD9DPr4+r&#10;9Lb/Q+A9B4zWGo0aw5WbvJbhctxklmP/cyFftYXNTYVrLHIO+OECGmuT6GPywGPex6x/MwNqlf5l&#10;5YbFTds4v9pykysf9CWp6JJs+U3+q3nCczZDNDyHty+as2IiY5oqA7hQ4xgCW07Ty02a+kRyE9ea&#10;/Dk+1JIEAQkATdtitA7WCfTOYbfrsduPOBiBq4PBzmmMTsDsLYwdoOCw0RJ3tlusT0/RywavDsBB&#10;boD1OQapMIhVkFiGpPEgQzYOkFrCmQHSHCDWp1ifXkL0e5wfDji58wSvnjzGq+dPPStEAIPpoUY/&#10;eOz7Acb20I2XHHZdi9vbPXbXN/jVq9dhWivQthrDYDBoi91Nj9tuwGbVefBUzTMnPPjn0HZtkH8H&#10;6bL2FhEGvnCkA56ahKo2RDomR+bAzTKAxTd+vgrRWqFRClLkqp5+GKF0YCIFVYVwDrppwz2RgFJ4&#10;/OQxRmNSWCINhSkPUl4pxB8OJSBZA3k4mSJreVP4305yvDyMPK13YomQNXMMQLLErOaGuctBMIJl&#10;ck2AgfDFJd7cT47LVaHAASfz5AAnrmjjPhvHmHJMXgQtVjlpeWQd0YFQWl9hDXurknwofDgc0LQt&#10;ukZPVg0UCYjezYF9Z63xa1s3UG2DcRhn9zzaXPV9D9X00N2KAFmhgbEWNgBBomhuOPYslRiLSg0Q&#10;QWUXzgzKokTFBqA24CvfUrRdQNirnn35DL/84ENYCwwHg7/7v/4eH/zzv+D11WtYI7BarbFSEu3m&#10;HKMzkAo4P1lju13hZHOG9WqN7XaL1apD13Vouxbvfu138N7X3sGDB3ex3q58g2OBb3z763j29BEc&#10;DK5e3eD7/++P8eE/f4yb61v0wwH7fkAjB1jn79E49PjpP/wUP/6HnweQw+Hi7hneeus+Lu9e4N7D&#10;B/ju976Hr339d3F2dgItBbSTaFsNIV0oekcYZ9FJkYITaQ1jot9qwYzJQdqJyQnkAV2ZxD2Ew8tg&#10;NWZDzoKUCkqGwaSM3COBpu0glPfpL89k+kykgWIcHjikBnRWlwY5eKZkDEoY42ymhJpqV2TAt2dm&#10;2YxZlVjpR1i2JaORq2lqINYxL+OSvFF69Ofe5DYx6tu2wX5/CykFus5L96+uX3v2fFIfhEEI+ZgR&#10;eM1VZEFhI8D6qtb2whL0PKY6KL8uqxvc5GEP65LfLbVkiWAId+9m9eNCZhffTB6vmTk7pZp1ypJF&#10;HQcuLw0BSpuiNOyIqUrhnns1m03PCkcAqCmawIDZnuk3t4TQ0oPyUkt2SJ6x2ekzgchA902zhIxk&#10;0kS44AKOuXVX1mNLyvBja3Ip0yCemRxIxV3X2vCpFsRbu89lHUFrjlLhXQu/zgc/PJEiWr2UjG/q&#10;sVzue2+CRWTkCGMhrT+nVaPwze98C0O/xz//+CfYH3oATVJrK6UTi9YDKZPalLI5p5pcELB9gJQa&#10;4zD5b/cBuFFCYQxBtONImLaSXJciE4CzqIxA0gQceYsiJ3MAu8wImfUxMIs90SwYl9xHGc/9imK+&#10;XDtcyHBJuFuyl6O9Q4n3lJkQZb+ktJ5IRULO8pNK26EJHyCkUCHQdt6SUAmiyBPCB0ZDwEk/EOFc&#10;CrgQ29rwLr6nYRh8Tl2wYEl4zQKDOe4TWS3G2NZE+zrH9DRLqnRVqa1j7hu1r6UuHA42sPIn1ZlU&#10;IjHxKTYptXyjTEBRsX45Vktxe105HJtjjtOA0e9ZeqZ0WMI5Z+qRIgststqTNjO8ThyOxevKhdlz&#10;gyy6hya7SHKeUaD5TfJF6Wejrh2xj/QkI8kEq+fWqjS7gKvXIiF3GpqB/XzckIVj6dcyC52zs2xP&#10;aklG96BUm1jHnoUCuT127KvL/bOGa2b1fCKw+XVgnE29wzHL4X81eM81OqVdClcklqAKF9bJsSw5&#10;AIorWJYKo3IqWwsSKhkWnESDbva1AngpyJGbLlK/sZLBzzFvyge6ZAbWwC1u46vlDdR892uFIwes&#10;cYMJ2qiVB3UpM+WuG32Y6Top5T3lwIPzzs/Xc/C1lArWzkOUgVzCVitWlg7p6bU8MyYNTZz3M+5H&#10;g50B9uOA69sRNz0wSg0jO4zWYe7u7QYAACAASURBVD8cvL+xAqxWkNJhu+nw9a98HTdujX/84DPc&#10;3Fq0jYYVDk0T7ANsVOk3XhIkLFTXQKKBcwZKnEAMPcSqx8X2FJsHD7F6/ARffv4ZcNijVWvI4RbG&#10;HmAOPTohMI630FpjtdpAn2yxu9lPDGjjw1n857IYBovrm1usV12YUg7FZD0A48rL+K2FB/6HIRT5&#10;FqMZ0+tze0wN+F2yQ1lim3PML2tDUS+AptWQSgSf+wjYTExOISabByk8uAXnoJoGK6UA6VkVn3/2&#10;aQZoOYZlzBVZHFBDpeZccXFs4FWu9ymQz/EDOzcHVX2TAHYKv+Q5zoWJcnsoF4bN7ef0HiY2rZhb&#10;LVEFU42lOk3MBes7yx3wcZ+jQZCTRI9RI1lizxClqMYuDMTn99KzIhAaF5NYir4WmbwwJ99Yb3/k&#10;vVolmqYLwTwGnZOAm/ypwWQDWGMwjpGFLiDGPHNAKeX9wqMEexjQH3qvGFLtZFUnBFQImxPUQzz8&#10;DB8Y6jLAvfT5rQ1EpFLQ4bzOgN03AFZqRVeUE3sQXkEHX/i//7u/w69/+Sn63Yir51fQSmLbrT3o&#10;rBuoRmGz2ULrBloLvPXwEl9592289c5DdJ0PRbp3/x4uQghot1njzv27wbLG+UGflLi4dw8X9+9A&#10;SM/6++a3v4Mfff9n+PAXH+Lm9QuMxuLxly/x4vm193q0DrvbHjc3U/DocDXgF49/CQsDq4H/82/+&#10;Du9//Wv4/d/7Pbz/1fcAZ/Dwrbv4zh98G1IJNCGM27PXZFKOSFKvpBBMpTLFBB2YpP2BAm8BtEMJ&#10;RmrtcbYAanimu5o8Tv0ihpASbbfC4XaHcRxTA1TunSXo5+Wpsg6cSpEBfCXgmBohIoXm1uKSNYqz&#10;LvnlixDgbB1vkeMYkKwmD+cGmGXQILdH5xYI0XbAv0+lJA6HA/b7W5ydnXmAfxhwIEGL2bCEDLsE&#10;2Xs9CBT+QeZ2G9zggQN3OIUUp+Qqm8vs+wrvZFiwg2yRAUwqqx9TDe+mHBsurHSJ4FHrG+jrc/aY&#10;NTVrrWlc+l6am8WpFFx89sIg1/8+XHcrIInPcmRhhiknYm+aPKqFt5ISUszU3OErMsKNECrLFKsp&#10;mdOZTs4Eg2KdZ+enmxHGagxaStyh/VjJ/uX6xxr4xN2XUnXH1UmlZQanlC7fw0y1HuxDwiQmAbvO&#10;VcgNwtvBTAMsl1Rz08ArEnNsUrDX3i/nsUy91Wsqy6UBQumtb8YRxg0QsGi7Ft/93vfgxhE//+nP&#10;gvKqwaHvYW0kQ8gpM8ihMsTJA36j/WocMHtnK7/gexMIC6HfncgWNkWk5M+aQNus0tcgGT85UsvN&#10;B1c0J4u799M6rNc6pbKJI61QtncNv+H2r0icoMAyt77L55sO4UtyYi2UMhI6okc+XP56cQ3PLTEx&#10;q99j3+AEMBoDFWrnMSkHeRY0Je9Q5eASY5taBMVfUZlPhxXc/nAsTFtK6a06RFF3LeBi/D2NPZSF&#10;kDTTYk76Kpn9JaFiCTwuyVFL2XSl/QsleHKhpBRvy+soUbhvlECzK+x8xKLDRVo7C/gYR5DNsxx5&#10;ALccXtHnMfacJa5I1xodVC8RfEslDcXu6L3hzqk4WCoxRg4nLu2D3pRYtzR4KC10hJjXDbEnjIx5&#10;Gi6NYG2byAMk04AyU+igvWmalA8Q97u66jXspxbJhtdhqoWpOvn/F+Z9CTZzidO1yV6NUcNt6FwQ&#10;RA04rSkAavIOwQACZcFQs1coAV6uOeQmfRmjhC4YzP3ty+tWFoUcg7yccNek1xwATd93KV/mJEwl&#10;CH/ME798uOgGwDEs6YHFbRDlZLFm0cMF/5YFoi+wvPXBLCmdkK7oeuUa6doEOQOPJOAiO1coDIPB&#10;7f6AV73F7mBwsAq9kxBSQSiBRoQpXW+h4C0rhsFg1W1w2A/4/OkLHPZ7HGCglMbhMGDfexatgQCa&#10;DlIYWAhIab3HKRQc/OtDtGhXgJSnWF/cw+m938HlO+/jxaNP8frLz2H3CnYPrKTA6baFgEE/Dmi0&#10;htIawzBg6Ec0WqdmH9qDXH0/4Pp6h/PTDdSqyaRG0Xd3uhdeHiqgcHN9myxzrPXMBDqk4UALbjjF&#10;Ff1L9gRzICRstM7Cji4MGVQqrozxftDRMmcWCiQkhNKJBWKMgTYGZ6dnsA8f4otHj2bFafmMLCl8&#10;lkAcjlHFDTkW2XgVX1fPxpk/2whySG5olgWjgbcZ44CFJX9yzqqiVErFtaOlYhU9pVycHT4wjG0O&#10;FKEsMg6UqRauIZyoHByXSojJfz9/bT+AcCEMxwRwfUgsjtiQtCk02iU5+PT93guY2n5FhdDEpEkH&#10;M+DC0MqaKYSnGKpGlp0KmQOgoc4R2Yn7N8fUJI1NZP6X50J1UBTY97JyRpXXkDvPywAiwMG6MQ1G&#10;pBS4f/8e/viP/xj//MMPMOwcNs0GuhEQ0mC9XcEJie3JCU5PT7HZrnF2usVX3v0dfPWr7+DhV+/j&#10;zuWFB76lJOoQCTNaHPreD/uCRF9r6ws+OUIridPLC/zpv/9TfPPbX8fzZ1+gH0a8fHmDT3/zBcbe&#10;s8O+fPwUz758gddXN3j16grKCKhuBSeB2+EWNy+u8PMf/Awf/OQDrNcrXJyf4/2vvY17l3fx8N0H&#10;gPTrYdj3eYFJG6MI3pJnhQuujgOZrEYEMPQ92q5LIL4S0atXpdA3G+x8RGzaQl7GdrvF4fYWowNM&#10;8GGXUqe9y5h+svqxVLZt+LpQEnWBx5inoUMA7GONRBlodH99E+9VxOyeoETxzLQJJGIB22RNIrIQ&#10;uhJ0poA9v+dMANuS6lEKCajwHAiB290O6/U6fXYhBFSxr7pCoUiDJvO91VXBeur/Sn1/OfCl3C+X&#10;WPc18JxrKEVQgdi0V849nNPncGD3JK4mpufZErCb7U3B2zztx2SdVjK+WRvKsjam15T1ap29L2/7&#10;BsB7yyf1jSnOcgRLKZuFoHofXjc1wYL6Jk/3U+tmxmijBCr6ObK6UCyTqjyYJWAtWCtTrkfiVHbH&#10;fNmXAva4PpZ+b6nCLAkoJVDvgcIxC0We2K3x2kfQYoAvRUUGRjhEiw47WSWSIQf1XZ9qlDyQNtqR&#10;ljZcNCibU37SeinuKzVwfslGjA7mYhihGCxGYaGbBt/9o3+D290tPvjFL2CMw+FwgFR++ChVDAud&#10;ALQwhoB0wDjajFU6/dwR4+BgUmh5qeb1lz5mwITUUrpqQn0pYIUle0Nu9UCvXwREI1hUI9NlPbB1&#10;GfDE7fWcv7VImUeSDUwvwWUucLIEwTjQmX4OjsxXHUQxvu+c6iMOocrhu5QS42CKftBgvx/RNDR/&#10;Q2ShzqrAbPjAXpGBkxTfKXEaSmosex6OeUzP9hLr4axcTMXuU4f+veyx5uxhCtjbbI/J/PWLkNdS&#10;UcOpMriBbNlDlQA09Y/nrssS+zl+bv8czx1Eouog2XtGopo1SbXpimeOI9DSn8XZjdP3FIFkTqVX&#10;2hulASWxjuHY+Vxvw5Faak4k8eujajn2QaVlEzdMp+rz0rov//eJ8AjYKl58LBemJAnnZPE5gZPL&#10;/MtydAgBM35v27YYhgOGcZipa6htDiVbcFjLlNVgM3wlYhWxvf6tgvdLUqASFOWA5prFQAnE1kKA&#10;amDTEgufLiJahJRFK8fWphJiTjXAMb45VkQtbbkEf+mC4r6PA5o4z+bys9Ykukt2Pdz7mHkOY+4x&#10;HidPNLi1nEpSQOSYYqOUf3GDDK5wKA95+rPKpnpqVFwVHOaY2dwwgPfMd5nPmpTSy+5Cw7e7vcXV&#10;6xvsnEbvlOfBCJUKciEEupWCdRpuMLi9HfDJzXN88egKq/UW+vQu0J7COIcre41ON1AA2hFwSvvA&#10;PjMCUkEp54ER4UIR76Ckb56g1oBygFpjszrF+vISu5dv4cWnH+P5Z7+GMQ5SNTjdnOFqdwNIQCmB&#10;8/MT3O4O3h/P+UOx7RpICNzuDxBwuLm5gVIbaKWJt24eKuRtEgBjgGE4oO9HWOtSkErZwHAAMXdQ&#10;lHLJEuDl8iWyhkp4j8sJbLBwwqHvh+ABrWCUgBtHdKsOQqhZWKkj4ZpN00FYh8uLSwzDgKfPnibA&#10;w1jvA1cO4Ohn4A7NcrBUhkO9iZ8oB45Y5yArjShl31O/tujtW9pY1JjvdC+jLKAa2FKTpXN+h845&#10;tG1bzU4plTjcYNlfB5uASw7sKeW+HEOsLEK5Pb52jh2T40spMQw9rJqkv5z8PJJejbUYxiH4DGvW&#10;go0bqsZn1sFhHFzwQffBbD4IkJxR1PN+HKEKgMGRAONMDRVDTWMjF1jYkdFNgUHqf18WjKgUghwQ&#10;woEotZB6/x4R9mf/5z/8n76Lv//KV/D5r76EUg0uLrd48PYdXNy9gBDA2ekaD95+gPPLUwjpcH5x&#10;jnfffQ963aVzxzlgMA5mNDDjGAYwXp0glQqDTgM7ODhp0GPEqvPF9YN338b9ty9hxhGjsfjmy1cY&#10;DgNWXYfbmx1+9eFH+PzTR3jy6CnGg8UwjLi+vsb+cIvr3QH9YNEPBm5w2L++xfMvnuODn32AB7/z&#10;IDAvgdE6CGMzGSodlJRM8WEYsmdPSImx7yFDoZsavgjYxNrRWcimma3FCJr4cHcfBK4bjdOzs1Rb&#10;OOFghQ/HjlJxhGBU56zPcCnqHa55jIoQM44ppwYBzPdsyABMB/93H7JrWO/sWl1D96mcJcYPNaNV&#10;SUnHF/EzknqISq950gaqVge5AmGS7utQ1z1/9gyr9TpjLDkxZ7bnAzCVqRcjKMTVoiWofEwZyjH0&#10;OXUeZ0VX21dTbS+mUM4SKJik1GCJLrX9u27JNWe8ZwozMsDIzgo3oQlcPhYHhopghWHDUCJKt/2A&#10;y87uIz1TakqAGslnBsKB9l5xDfuBslLIsn44AJez95h6R8UOQKhXtCv6HM6TuKZYXlIxl2HSJbDD&#10;1T3l39f6qwjsUF9n5xy0iqB8nw3cpnwFGaxeprNPy4ZVM6aQWYgs7wguPyvp/ed6wpJBOgds8nDU&#10;kklcq+G5eolbf8baMLyVgPFrfbTeOuSP//jf4rC/xYe/+nWqmaSmzPAA2YfAWg/UTXtT7B/ggP1h&#10;H2p2YExrfgLinEOVaDSxrWWQRqOqpohfS72ZAbDh3OW1yZT7RFVQy/oq+6uovBXIGcP0fdA/lz1x&#10;GXxJiZ/lGizrrVoYZpmJktVwBGh2C8TKed+DDPxfr9dpb9Bae/a9ILlrSmcq/el+iTCkFgn8jTaw&#10;FIopbetoLUvXf/Tn52w+uPOmxOTyMw9H8Qw6IKrlMo6jf5Y4LOlwOGSEongNj6nBZ0Pzim1IeS6W&#10;QH7pXkH3E/+8D8watDO2/zCO0EEZWGZb+r0kB2nLwVbZdyz5z8f3TZ+VJZIdJVeVirlSAcntP0sZ&#10;c/Q8LEH88owqB370e7LerKIm8P20qBK5OUUGz9qfY6L5WWmr62Gy7rHZfhnJBqUjgTuCg1IiTy1D&#10;Mf67Gb2FKmXqR6vG37ptTpQXebtXlwoEa11goRp2Qlouhtp0mB7wdBJZMppqMtEau55j1R2b5HDM&#10;xhrY546EOsWFRGVj9N/jocwNLZZAm2MhWzWAci6JXZbLcc1Ryaqi17sMrCs9+OIkr8aY4g64cmrI&#10;ATKcFK30xqPT2unvbGpaRGDASgJKJBVwcfBwBchSc5aKy9GgPwywzmG/H3B1dY2DtRigMAIYBWDd&#10;COeAVrcYzQDn/LTfSIExyFwbKTEcDjDyGq3qcNpscD0aHIyDcgGobtawDTAcerhGo20kDgcHDYFW&#10;a3SdwrrTGODtXZTWcNqzFx3WWF2+jXdPz9GdnOLw7BH2/RUaP04GhEXTNhBQUKqBM94fues6jM4D&#10;HFAON/trvHwNdCuNdjuFHsXpd7RNcNYPA4b+4FO44T2Q6aS/vPa1g71cG1xjtuSTRpkFxppkfWJG&#10;i3EcfFhVAHEcDNwYCuxRoFGrFNaZpMkB2BZKQnVNYkXdubiHw77Hze1NBpCm6bo1sMaikcqziQLb&#10;VIiiQfVz6xzcqYDDteeM+xolJLI+Lli8cFsmDQI0xkyNTnUfy2WJnMT6WEChS6FOSHJjET2InYOE&#10;SMzxsmAxxiZPw1h4AwWYFNgAgrHs4QAGKX1OvbHGF/FyapzhKPvJFQJ+VG0P5kMTR1jwkw/lMAxo&#10;tD8/26bBOAyhEFDevkWFDAxrIZzAzc0Om+02gfeRQZ2aNy8cgQjUY2dcAnKdEBjCpK1tWlgHaOHD&#10;QA/7Pew4otEtpJDQuoEZRwz9AWYcvN1UbGoc0utZrwXy7y8wrqVzGMNeEYdfFqHfVTKwOD1TO2c6&#10;gZXYUnCPkxh7yyJebhrXiNYCTghIEZozIXDv4QP84b/5Hhr3M+hG4c7dc7zz3tt4/+vv4e79Szgx&#10;YnO6wcXlHc+YTTYwvn4aB4vReMVE5EKKYCc2zS1iQyrgjF/VY2+AEIIrhFd0NY3GW+++naT3Uki8&#10;941v4PbmFk8eP8GzJ0/hnMXrV1f45Ne/we3tLZwVePniNZ49eYX+MEJagw8/+CX+5C/+BM1GBy96&#10;pLOyHB5SACxaHcWAq7hXN23rmV7BTqAMsaNBc5ZmJ4T7FovcRkr0/QESDZRusTo5Rbta4+bmBof9&#10;HlI6WMAH2Ib9d2ID5+e0DCoqun9BxHDaaW+Nm6ANAWOSrq9KYOr0bRR4oFkhc7LENNzi1YgT6j4x&#10;9kXFem2qbUqWvYMxLnvbGchtvMojPffxzA33YHe7C4M/PX0OAM7Fzyd9EJ0UaJTO9zlyj6O59FKg&#10;LW1Glwa4JZC1ZBlTs5VkFb9RqZGKQKLCNJO3bwm8lMBKzVqTa+o4ACA5ZLvJhsZnotg3sq7kgJI4&#10;gI9kYCEm25vIsvbsMAQLD7L0gsKGgryx7p9+WSitwvdRIC5+EP81Cby1SM+fK/q+KYvAJJDVZynA&#10;7wWh2R6HSLQKjXkSdZK8DQxBwSJS/osxlvFTmwfllQPxJRuIYwx7TvnMKUdsqGUcUTbFOsCMft9t&#10;lK+lzTjChcD4GByZyGoxGD4Ay1LKcNaF/bFgLJeAoApfJ5y39aMBfBygEevAYRighPSD3CKAsQR1&#10;SqIcZyPJqbFnhBtnk3LAYQopbjYr/Pm//3P0ZsRHv/rYW9WYGMo6wphJVRdOAF+VhD59HA20jgNN&#10;AWMdxkS6kxNOQsgtozEBnxcpPd0Pk5E8mWtsUy6MsbSgmV8Pl0JGff2aVnIGREZAuKxry1oz7T+M&#10;9UuJ31DWKx12JDsgkoXi6+pomeEXlgxqxkTicDV7jLA3xUc7fkhHQtBn5EQ5A/ko+1eG3iERtOwU&#10;KOlV1L7HksUQjhJ2nAte8UmRlQePcqre8twrByMUcC5rJY4gOXNdiNlSlR5PCoXR5uQZrgeLf/YW&#10;V3bWc8d9Or6XYRhSn7802C3XdsnWL/GsUq1Tsu7L54Y+M9zZ6rdXm2zxUq0NFcJDp7Yt9vF0OMvV&#10;fmUGGwkOC7aTeb/Cqe9L/DTDkIpsMa7uqFlIl9ZUJXZWI66WQx4a/MzZ2XJ4Zz5AcwHHcLAOLP45&#10;I/HSR8ozQAhxYV7L+veCpKiKP5uqgGI9M2EJnuQTVa5K++FZPxxS/1NaTpXWxTmWJLP6N6olZeiB&#10;DodDwg7G0STrz98ueE8lSRno4MGDtm0Tszq7OMyBVC5WWtDQgr0WAsodcNx/1Hes3CBoY1ljgnLW&#10;DqVXHBeAWYbJ1EKOyuaCm3DVBgqlXKb8e+r7VaoEOInPkp1ATVVQY8lzE+/a5+HA+rLApe+/nPqV&#10;igXOEodjf0w/104+vvRnH8kKqLHpahvQxC73zI6b3R7X17c4DCOMVD7lHhJKAI2WWLUdhAH2/Yje&#10;WLjBQEBhe7rF2ckanfaey9Ategjs7AHGOuxt8MxzDQ79CKMPGLQCXAvhfKCcUBqDMxBCoVECQmgP&#10;TjjPMpcC0J2AbFqYRuP0d76GZnOCV59/hN989M/or57g4eU5Tt87x3q1hmlG7A97jCY8Z/BDnNt+&#10;Dykcbm5vsbs9YLvZognNRFRnZAnfAbwzZkzhgm9iT0Q3Um7QdmxAVx3qRY9WgWBrYDAOvogXKwmH&#10;MQVfmdGPVUYp0badfz/OQSgZgA079YdCQOkGq9UaJ5sz3Oz2GMcDlATM6MFLqTScCGtmNLBCQrZt&#10;CE1Rwbs0HHpSeHAV82Bsjl1aew6551uW4ILjh5b00Ioys1LKmbPjaY4BFv3uy31oVlxYn7Hgi/AJ&#10;cAJjKzCdBbpq9yWETI0PCvZbberv/Y9DPWGD1YzNrQfiZ82DEHkJ4BKQP10vX2wYY1KQ5DSUUEyR&#10;J0lAUgch5wUcVVYoJXMwPzGLvM2YMRZWO3RNyLwYPQDdH/ZQUkA3XQri8Z76A5RtA7s+AELCoWmb&#10;xPoD2XvZwW70CA/PlwpBvHBgG0pacNbCHqkqpyzK8kH3FLzlrWJCwdxI/NGf/CGsGWBh8O5X3sY3&#10;vvV13HtwD6prg1doaCCNB92MBYyZgla1UhgCIOeBrchMsaHG8kWm0gFwdgjXNF6f6f3q1oUBLKBU&#10;AyU1uu0WX/3G1/He177qg/msxdXzF9jf7iClxLMvn+PHP/w5Pv3kMfrdLa5ePMMXn32Kr33764C1&#10;UEBgNcpZs0kD9+JzEoez8T5EFQUdxtP7koaWUmSNtwkNYFzvEUgex8FL25sOqu1w1rZ48fQZ9vs9&#10;dNOS54c0SYrWVzrLU3DhLBJCQiCw4TENEDiGELW64LyyadAptYqpqbz8+pUzS5sUlp4h7si+brlW&#10;tAWpQdTB7QhY23Jw5Xw+A3wIY6zz27aDDc26t4+bMitmQwdMvvcu2BFw9XkZUsjZh9BrTZ9dDsye&#10;KSsq9cOSxWQWuBvVIGZcbHrp/sN5xXL1P+uT6iIWZKvD9iXl2CKL3GU8lYlda0fIOFx1NmX5iKhG&#10;jnV4jRgQwPl0FjtaV7m0DtM55qEfDH3vRyIzgpDL7GAAh3E0mbcyJecopQJRSE00gaSwnautpSiy&#10;EqBmQfAl6YkLDI0EJo6pSPvDXIEqqr7TOqqSnAtqrJHYp0xrrG3brCdtmiY7/9N9DRZHCHWTdb4O&#10;tyJXd5dA4myhkN9yQ6f4vV3XQWHKPKF4bKmCK3tZyo4ue73ac5wA8TBYtHBwJgzvVYPV9gR/+qd/&#10;hv4w4ovPn0C1Hlzsx2GmtgccnGwnIDCw9eECyJme1ULhMYYzm+49wu+pEbSXpcUmO3x1bC3D7TW0&#10;n43nXLQ0iT2KgKzae3FKxOlWuyo4zO1HcT/O/KIJMI+g/I7M11z1hslfHTk7NzvTYKdJppgsXKRQ&#10;ySYmP2NrfZ5/Fo21UDGstD8E64zGu+1YB6GDHzam8zQOLScliffcd6lXEASDmucRcPkYNbVuOXiI&#10;z8Wk9HCsitpaMxsUjuOYQPWoIrTOpv14Ul5Y5lxyC7ZWksWJuP2tPDPpMKl0lCithDhMrvyeuE/G&#10;OoW+j1IhHQfB6fkh6t+oEuZso0rMaGlvyv9OZAG25ZqkezznWR9/3/c9GqJSLQcc3ECAnpOlmwrH&#10;ei8VQxRbrWWrlPs213elIUnaN+Y43ZzcgLAn0NmYyO4bb1k77YfRcmy67wJaafR9j3EY4Zzx7gdB&#10;wRbPAT+saBIpKT5DJZY6O4+iajcOdcPfxtrXmLmi7bfOvIeoT0Wmw8LNFgr3wHDeV0tMGA7IWQLl&#10;lpiMHNt8CSip+VBy4amlxKkWDlaT0x7zfOI86Dl5GS1gy4JnydanytB5A6b/0nWvfV/JvCjXw9S0&#10;84z7ckMqJUMcw6Uc2JRhNdxhQ6e4JcukZtNSk8xYAL2xeHl1jZubPUYAzXqLTjdYNR2arsVq02Hd&#10;tWhFg8Ng8dmjJ1DWS9dPz05weecCm3WLVddgtdqg6bYwosWuH/H0xUs8efIKj5+/BIyE7E4A3WG/&#10;P6A92QCNZ/hboWF6C2sMTtYbqAAMe3DMM5IbLXDQCp3uINoV2vUJTi4u8csf/wP+5eOP8cG/fI63&#10;7t/Bt775PjabFg6+iTo/OYOxFp9/8SnGYYQKdjkxmKo8fLRuwjo1GWtw0duywtTjZKOlh2h5z6qW&#10;VrHJMxZt8vQHhsOIoenTvxnrm7XeGAilAKk80yjZIIRN3E5TVxUmx9vTE5zc7PDq5S2E7KEwYCVb&#10;uL2DGQeorkPTrWGkgFAC1oSM08wbMJducv6Qx4ZvnC3AMZCD+/f4zJaDs3KQMLHncsZ7CeCwVkYU&#10;0HdeGl2zfOFsGUpWYlnIUBYJlWTW7L1SkWWxUKwIttHkBsdc41az14nXTGsdmg/r7Ze0zor4cRzR&#10;tGH/g0XXdSkwmRYa0+8lbMpmk7PBQQSz43UfhxHDYPDF519ASofVegWlBLyBlsQ4WvSHA9rVOhXL&#10;Dh6QkFL6YGchE/sfhRpDBcBBOEClQiiUctZVA9NquSpvwsKlQ2O/dyFIoOXkfa41BBx+9zvfwP23&#10;7mI0IzYna6zWHSBsYNppCOfZusZMShG6z4xm9PtN7F7jmeFc8HnXHrjXAfQOSIAIg1+h/N50c3ML&#10;aw20Ds+ccOjH3lvaqSgX1RBa4PLthwD8NXr7/ffwte98G59+/Bl+9A//hNvbWzz+/Df46tff85Le&#10;poXt+1S4UsCK2uTF/TXa58ViOYIfXDh99iwJElxsHZQQsMPo2X9KzlipIgzNpG7RdCvc3NwkYATI&#10;g55n6kuR2zfFRo3+e65miv6cjqi6iHoPVPHlqsQG7vzKm2POlmM+iXwTX/NoJ0KtHPxexzPIqHQ7&#10;Z/Z5BmbXrTAONzgcDn6P0QqwvvHv+x7OTVLgiWEmJsakl6Blz2fJYqQNZinF5tjqtUBeug/U1LM1&#10;xnDZyJZWdHFt18JLS0JJeR5yCs6l/odroLnQPAokcISZ2tlCgTdrJ2d6mUARMWvajbUJoCwb9jxk&#10;uZygiwSuOmrJY01iiDrCrpRh8ClCYG4kf1DVclkD1nx+bRgolJ682e8dyJrlhx9lvVSC9ZGZWHv2&#10;a1YYJenMuWA7qXXKmUJUkWZl3wAAIABJREFUP6QwzvzZjTkDSin/eaPveVJNunSPqbSeU0Il4pW1&#10;VSIE52Oe/d/lKo2SiMWteYoXUKtVrqfmFDxlDWCt9apiIXHn3l38+b/7C/zt//Gf8ezpSzgpksI2&#10;gtYTi7xPwKRSGuNhH66dr1UsYd7HerRtJls4R3CBccgZxZwao5ZDxfma0zWc1p/ylqvUBiUpL4ij&#10;ATco5EIWOUvfEgeh+yBXx/uhn0qqs2EY2LVSriXPRh0zz3y/pk1GIqKEE0pcyXoPWGit2AFRSQj0&#10;A3sB7/Zmk93kxKKX2b0oQ1BZ1RxjCXLMJnrO4s1xpIkAx5NCy/yA0tZvHEfACSgtIR0huUivRLAM&#10;LjKOBmXAaHxeIvhfs2EuybdcT17iMzVCaO2/mutCrYfMMTn+rKc1AEe8nRE/Z+9VVM/18nNOQwGR&#10;Dc+oQocC23ENcI4gXC/KYW6l1W6NMEcxs2ibWOZAlvVVmRvGkajK917mAk2fY2LR015UADPCC0di&#10;LPG+uB/JMOxumgZSIVMOxO+P9S61bOWyP2dnEuaf0/c5lMCSZxiUBOP/YfCeK2iT/JthqZWp08c8&#10;H+mBzR0cNZsaDnA6xshfspnhHlqO0cOBieUGzhXHSz51NXCmPKDjIuIsAGqs0LLApKnctRwDjqFP&#10;p2m1SWPJlF6a5rFhg8gDHJZsf6Inem3DnQU+HvGtrBWHJSNzyS6JK4a01p6tYQyu97e4HQaYwOpr&#10;O43VpkPXrbHZrrFat9BSwI0CchyxsiPG8RYnmwb3Tjvcu7vF5eUFNts1hJOQwvv2jUbiK3ce4Oad&#10;u/ji8XP85Bcf49HrZ3BiDdWsgbbD3hjIlQ+x7YTCaAxuD3s44yWh63UHHYLolBLYyhVG69C1K/Td&#10;Brpd448u7uPJxx/hw5/+BL/45AN8+MknONs2OD3Z4PLOOb77e7+Ps7MzvP/+17C7vsbYD1CqCcD1&#10;xLyfAFHPai+HeokJucAg5wJouUOLrvuaPJmTnk3N1jBt5PseWt2i6zoIMT1Dzjnsbm5grH9Ourbx&#10;/U56TiRk4/dLM45Qjcbm5ATnZwf0Ny9w8/JLDMM1DuOARmoIJ9ArBbPdwnVrtGd3oJsNeptLZqN8&#10;2gPIbhH85gZt3FCs1kTU9vGZz38lrGUCzB27L5ZDBi6DI/MMtAZSyGxqvdTgcZ+xDP6J7KDaJJw+&#10;1zlwNDFXuaKMs91ZGlLXJIzl71NBgXmALmXmUKacIA0gPZ9poVWzl0vAZ9Eo3FxfY3dzjbt37/hn&#10;VyJY4SgM4wgzDLDjGAB6kYGr2XWoMLvEjMEQ7teCgmFpGEvXGQcql80OVTxEuSWct12QUuD87uVU&#10;XAqHfhj9cMlODG9r4voICobIOiWsvFiQKqWgIGDs4ItA1QBKQrcTaGBjiKQ1kEKhazeAMRDOA2PW&#10;Ga/+MQaDMYEB5xneUrWwzkFrBa0ktqdn+NYfnOOdd9/Bq5cvPEBkLawQPtNATqB9H+xvIvukDNCi&#10;+yi1ypNKYQzslXKtJga/naTqfoARQAoLyBAkZ4PNUMxBEEqh6zoYY3B7ewt9smUZg5Sl9EY1W7ae&#10;YlNlEwgpBCDFlIniQ8wnpR2i1Vn0GSdBWmXjSv9tvm9N0vdj/rAT2BOBKFOoh0RiIZVqRCElJJF1&#10;x4bcQUArCTOYxPL1w7cxDamV8r6yxkxewi4AoTmLbGq2uCazrIM5P/Fas8kpIGhvUQtCq9Vx3H9l&#10;hlGttuesKWvgTM3nlmNickSikoRCg/Bqa2RJiReBSH/txvQcRzJCGli5/LpkHtuY8k/iecFmOVDP&#10;5WhYIui+K8nn9n/2eS0q+0XVP9PP8SHQ07MiUqA2x/6eGm7JehXXrEMpkNd13bQ/E5Z9jUFZuyaA&#10;z/houm4aiFGLEhgYFGSEMGQZIpMvPNPeZkRAxryJ+D7Ce5PMe4i9VXxo/V6nsj2pVpdVeyK4GchT&#10;kqZob7pE6KiRNWo/e7TBCsY5XN67iz/7iz/D3/7Nf8bt/uDzx3Y7nJ+fAwAOh1jTR0zCgDiPeaZy&#10;tsfZVJ8gWK/acBaAnIMcAYnbN8q1UuZBZUO0IiSxdBYAAKkVm43BsflLhwEOeI3nfql24WpHYwwU&#10;JCxsNhCiPRefPcgD0t5OkHEKYFT2aV0K/kypWd7S4TG1cy6dGrjehbK/ufOgxFjo2UVVJuX3H8uo&#10;KXuwMoey3KdjnRqf8zjcFBZh2JIDqfR6xm+PJIVoPxqB3ZqzAteXc8RMLuS25p+/9MzTIX/8/vgc&#10;LtnZlQNWjiRxrEeerjVPFqSvWYLplFzBZbTRc6VmK157pqc/e1tNEex88kzrOfOfsz+vYZvcfeVq&#10;q5JYWJJsa2qjJXtxandeElQmIp7MFDTp80nMek+qIqJq4v1+j7ZtZ3mENNNHyUqYuEAiNa1W64SJ&#10;ZWfukf/UX//1X//1m3zhL376gymJPitorJffFVPX0iLn2HSlFkS71JAvWQ4sgfS11yqnQdxmUAJJ&#10;nGdlDcSqLewae7sWfMYNUWqbWskS5za1mu98bYLMXd9SsrJUYNW8SMuNjAt55GWS/zqLFI6VyfnI&#10;HWvkysatZreU5FDDACMEnj1/hf2hh9YK63WH1arB6XaN85MNTjcdNp1Gpxvsrvf45KOPcXtzjZN1&#10;i/t3L/DwwR2cn2/QNB7sGA57SGsgzAgMPVrp0AiDO+db3L+8wLjf4erlS/S7Wygh0LsRh8MBFg5N&#10;0wbmuMPejECQzkkYKOGb9a5poKSElCIw7VqIpsP67A7OH74FuV7j1fUOw2DgDLDfHfD69RVOzs5w&#10;enqKhw/ewsP793G23aLRKg2fSrZGTWVyTO5eKxDK3AzusCnvPWUdUsbhOA6e3RpYsdYGn2kpUt6H&#10;kgr94YB+8J6qTdP4YB8EhrIQkAjAKKLPWrDTsBbD/hpXX36OZtxjBYOtFljBwu53ONxeww49JByE&#10;1hAq+mXPJX4Cdf/M2oH3JnZWtQJlxmqAm4UdxcJ+IKBd9F31wU+iypivhTcSdX7V8qtkg1GmyORx&#10;WGdrO/B5Khx7IbLbnM0bA65BXWLnH9tzXGUfttZCCuDs7AznZ2ezQkNID3gk2Z6QCUWLhU60RThW&#10;bEe2Ag0qNcbg5fOnsNbg4YP7sNZitd5A6RbWGO/tFzzIddOk5oCGngp6P8J7pqCjWNiHZz65UgYv&#10;eLF4NtaYexyb0F/PyCSdmBveGzqocIydfAV9eipzLkwAKh+UGGsnH1QrpLdDevb8Cn0PjD0wDsAQ&#10;/m9GHwS56tbouhbjOMA6Qy1X07pUSk8+5kphf3uLcRihw/4mpECz6nByfo6zO+cpBFAEr3nvKy/T&#10;90+eoiOUVtCNH1KrRsNZL8duuw5aqyQoSM9PsOKQwfrIEYl9yWKmocqCME/jvY7nyjAMuN3dYLte&#10;ZwB5BI1r65ky7qL9NlxRMwb7GhFAMSn9WpbKv//4urrRXl2l1fQ99OcGOza6bqehmSSBWorIqud1&#10;FL0m3B5fWiTQwNoqqCym60kDpFMYmFaJvWvCUAAMuDP//XQmOyJZ5iwCuNcoa7JjqhoKbJU2JxzQ&#10;WGNNcrUrN/zham6OCfYmze6SWqM24OBs5SSjdFlS0lH7IuenPuSzU1Y70nMIIRPLPO8Nyf0sANhF&#10;tnR87bB/N7qZ+fqW9yRaQGRDqHQNVL6+JO8VnPdFLn1ftu8U155e2xrTs5Y7Rp9bzvM4D9ZTvJRe&#10;OJbtyGUq1ICU8nXL8PpsqBbupYxWWAKLfWn6WfGZJNa7SYlMwEWOSMa9Z26t12qn2fciWNbA4eL8&#10;DtarDT7/4nNYOOx2u6ACdoVll88BM8amgaixLqnvsrwSB6L8CsB+sN0ss5ccpXOTX3Svp/7iNbUm&#10;BQMjyYgDG63hLXaPgaAcqYSz2uDIU9MeMKlZy7XNZRvEoV20uJrbHXLvX2Rkryy3UEmYlJnhEiDH&#10;KaG4Z2IaXoL/fMV1i5+rDBkvg0BrVmtLtklvCiLT91QqhegZNRF8bNp/neUzVMpzj/ZApTq5fD7p&#10;/S4/R/m6S3tljbnNYTZUgVLep3ku2zJ2yBFcS+JuXCP5EEsctfGMg4IJR5s7OcT6sNxv47PE9TM1&#10;8pofvE97Tqw7RSCccLUVV5NxAzvu32r7CX2vNSueY0RrjsxWvm/ad2QWlm7q2YdhwBisTMs9jw5K&#10;qFVdTd2RFIOQ/OchSsam0WEg2qT3+B/+6j/99pj3seim0y8bQnDKSW85CaYAQ5RbeIntvJkumwBO&#10;krHkO17+/1iRX2OUlh795c8vGaJlqnoJAPALau7ryQ0Wyul0KcmtgRO0MOKUBaV3V1mAcw8Lx0is&#10;JZ4vTfKXmKScvQf1Lzs2weaUAjUpVh3gO26jlAdg8iwn+rn7fsDu0MMYg9V6hUZpnJ5tcHK6xrrr&#10;sF5rtI2Xxj56/Bw//9mvcb3b4+Rsi+3JCU5Ot9hs/ZRu6Hs4p6CFhHEGCOw2ZywaAUg34P5pi7/4&#10;t9/G3Tuf4Yc//SU+/uQnaC4u0Z7dgdAO+1sJCAUpNYTy9hbqdoDbC5i9xbiysBsHpQSUApS2aE5a&#10;DK2AWnWQ2w2+c+cCD77yHn75T/+I3ZPP0EiLq92Az794iufPX+HibIvf/epXcHlxDmsGGOOHB+M4&#10;JtscLqj0mJ0Vd79L0IKbatcODsqUyp/z0KSFxsNaBxWkVeMwwI5eMnsYD0EpotDf9tjrHVqlAK3Q&#10;tApKN7Agz66UcMG7u1kpXJyf4mXbwbx6hXWn0Ngezlh00kI4C9fv4F4JQGroMwmj1unwsGZkD7HY&#10;EFH7KU5tUmMy1KSN3CAgDQHBswepD2yc+kdpeskO4QpYTn1FD2WOxVoO9aZ901UHEOWZV+7NpXRy&#10;fka6rDko/bDLQamthA7W7oVMwZlzZmfyOCXS/MyTPyvk/RrUhbVayXKjbC4aphy/JhbAxozY7V7j&#10;4vwM61WLw+D3u27VQIXBgLUWZvAWLimbINdAksIygIIU9BFiBuCXzK+MiRZeh64J7gzgAK4Zc4so&#10;3sq6RgqRPEOlRbICEoSxSNduZELXfDuTDjQ0sEoC/WHAf/nb/4JfffgIwzBmwU1KKZyedvizv/gT&#10;/Lv/+U+hGhl8yQHpbBIDUG9/b78zeuck5zAOIyD9MFELv24HM0AKATMatK1I3sVl09o0DSBcNjC1&#10;1kBIASWk359IDSODZjSCw46Eb1JFRwmwWWuBpNwogBmpIJzF2dkZXr96gdvdDtvthrzXyf91iZzg&#10;AtDgIJKiI3rDioItxVm+cCBayYyOg5kYXhzVJCJ4woMW+4HBCdQHTy4wPdNw2dl0fWsMPSGm/aFk&#10;wXKertY5OCm8lZGWGEdgPAxQUkGQPaRkbkdG0XDY++gurSCUZoGeN623OICplC/LYvDH1c61fJja&#10;ILnGhq+xppeaS/ozKYN7yc5vSTFc2kiW4dxlPVT7LInxKSabq3gPOZuAyGqfBV8KAlq7Yx7A4bME&#10;JnOy6PF8Z0hUclkAlpWdP3cmAfFpkFmsmfK5VUqksFtKbqLAU6laqdkBxPOo7Im5e+uYrBdq3cf1&#10;yyUzOtljuRjAOf2d1ioxC+f98pQ7FVkCAg6QQb1AgceKGmTJSpQkp2Z7DRdoyKnKZyB9UPTkk9kJ&#10;8M3JDv49e8INACUAK+EE8M3f+yaubl7jhz/6IbbbLYahh1JN6OcAuAlAjv7EoB7+VNHkJiVKJLJa&#10;B2DMWeG8Xc28XzbGpvq2ZnfL4QClgpVTpZdDpZLIt1SLlkPjsr4srVr8c2PT2uMUe1Fpn6sgeTDd&#10;BzGLah/iYhimAJT05+dI7DvoYLfcBzgMCYEsQO1+hsFn7pThqnE99H2fPmNGsGGuXfkcxa+j9jaR&#10;lUsVitzZVGIdtfOR1rbZWnJIeT/lGZUD/bwt8JLrBCUT0Fo9VwtaloBF9/dxHBNIXg4Aa8p5DoTm&#10;XD2oPQ3d72vYXvkf1y/S3CMOo6P32l9fM1OJVvNwFtRH5TMY+1GqJOUHpHmPzO3LNfUQNxyO6s/y&#10;WeOuJa1d5rUGqtgih8fR5zIOZKmdVDyTtZgsm1DgHfEe7Pf7nNhAhj/cmZ+wXYOK1aH1dYbTyfrI&#10;3/cp/Py3xrz/2Y++nyR5kk4qQ5L8scl+GfDDMduOPRjltLdkuM+TpG21yD4mt+MY8dywYInFVVt8&#10;SwFX5U1e8kSrDSi41yuDgDmp19LDUS5OCuSUhQB3XcrD69j7LQu3ePjq4PFYNiKcVLCc5pfXiWMN&#10;LE0vyz9TpnZ8BuaSMZFCsqxz6McRJjB/T062aFuJppVYtS1araGFxJMnT/CrDz/Bi5c3kN0K55d3&#10;cHZ2hu12i832FCYEYSohoSABE4rWUK42jU4SWaWAu5dn2K4lbl48wacffYirl88x9ANU28HJBgfj&#10;fXElJGBF2jwkJKxwkFpAiBGqAbqVhpbCW/VIDalbbM/u4O79hxhGi6vrHWAGtF0LrSVeX73Coy8+&#10;w/7mGoDDy5cv8fjxlxiN9+ZsdHPU5opjHZXPVemtV2PncEVvlkmQeeaFjVd4QE2rxoMuQkFJMpiJ&#10;LOdwn8dxxOFwi81mjSZ4YivppVo2HTaBzSYF4Ea0WmKlJK6ePIayPRr/arDOD2MUAC0UDv0I1XRw&#10;usOYvGl5D2XrbAhemcDAGqOpFuxXfk3JbpuxvqqT75J9LBMgVZPtlvsvK3FNBTuSCqKU40b2w3Td&#10;JQuWZK8r8oCZWNRYQ+TS1ltjxKJXCpEdvBx4IoogpGgPEr22E4BIgO3Jl1vmYbzFtZZS4mS7xcWF&#10;l357CwuT/E518G33oLu3G1IktDaC7BSgL6XaNHTMd9B+H/SBPwfcu3c3AMottG69rYuzQWni14du&#10;Gs9KBg1OnBpYkQHfIjHyI4DvKmuL86+uMfE4u4uasqzcN6jXbLxP1npLGsgAqgSJfvz7AAeTs9Bk&#10;LNYJhIIP4U0ezwKQwGq9wtXL1/ivf/Pf8NEHH+PRJ1/gy8+/xNPHz/Ho0ye4vnqNwfT4wz/6LtpV&#10;4/cOOz0bEwPOs8v9/ishlYYNQE8C2ozPMYrsWWMMYAyU0tAhnJja5ykl54pBxpIqDo0kYSSJGduK&#10;35/inpFk2mFQBhIqLUJtOg49+v0ebeOBZbjJf507ZjJwVMRAVfJsQyyqkLj9o3aeTZ+L1EyFpRZX&#10;D1PW2qwORe7jL0j4bpTnDsOQNRuT8sMlGTFlOU4+49Nr+fPEXx8bwYOQCxD3Oh0aoGg/YgPo8ejR&#10;I0ilsF6tvVf0EYVdrV6vKS65voHWexwpiCNycODDTPLMyPKXCB9VFjATXPgm14Hb35aUiqW9D7VG&#10;YxnW8dkNA6ZkcyZKqb9K592ciRoeOofAXJ4GjdG6aWI6irQvpU0QYrIRs5NSI54Nc2WYzKwc6ECN&#10;2nCABii7SQE42Um5tHZrQ3yupqFgVK22WjqH6NlCQ2Kd4+tgal0hMGUIpGtBahbKRk6gqIxKKzmF&#10;xSMP1c7YnA5kqDi9bmSbZ88CVQk5+NSbtM/l30/tUTibBno25tZ6HPjEWJ9KkRRlsVZxAhhDTlWj&#10;Fe7evcQ4Dnj0+BFubnaAkBiHIfRQOjDuLYxBFrjtyYsy4CEyu75prYhpgF9TDcXvLQdu1Jooyx9w&#10;LiiBqaIMqV4YzZjWQbafgSc6xf3YxT4lnN90XZYqk3IfpExzek6lMzL8XK00pFRoo3VJWL8+UDdf&#10;Y4LU3nS/l0GRwBORcss9akMDhwBgRt92WQ2PtcZCKxnqev9uVm0LJSUOfc9aaXJnSslQLwmqZa9a&#10;s2CmA8N8fYjE9Yg+6Rz5bcmuaar3/T48jiMkZPU840hW3OC5/D8/3EPGhhZMLVQDc8v9nQ4mygFD&#10;OQAoMbE5IxtZDcP1ouX+rtWE/YjUDE8q0SWCauqrEPtTwZAowAL/5WvXcDguBDfuGVP974ecUslF&#10;NU5NtVb+W3ZNi/VHlS/ldeVIteVwu0Zq4OwMM4IoAJ0UfVO2oR8MTqrBtm0TrkeVPVKq7L6l+lyG&#10;/JnwDA7DCGNsCIT2PZ8QnqzkyyYe93YO+I9/9b/99sD7n//o+9Nk3sXJ/NxrmrMHmIXfUB/wI4wb&#10;rniuBdc6AnQgpGVzhfcxH6Zj7N5aOGn5fSWjr/Zz39Sfuxa8OCu0KuBnuZFyIRI1xvySfK7cEJYA&#10;+WP2ObP7L4RnhUtvRWKTh129CeLuD9cUl1Ks2iBnqfimr5/uVfaaAYyTEiYoMGOzrBsF1QhoLSF1&#10;C2OAF8+v8OjRl+gHD9Je3L3EnbtnODlZo1ENrAWsI4WqcdBCQep4+AWmdph0auVtcC4vTvDuO29B&#10;jD0ef/RrvPziMV69fAndtmhWDTZtC+2CTUz0wjRjYPV7BogL17yVGo2UEEpACA0nNIRqcefB21if&#10;XkAphbZRONmusFmvsFl12GxaQAgMg8U4OijdodtsPLurwpAv2TnHMiOWhmgc+7AWbjwLiYJnSvoN&#10;uccwHAILxzckoxlhnQ//9YnlFhbeuuLs/MxbVVgHmzz8p/AmD4KaYLkyYvf6ClfPn2HdaKy6FbSQ&#10;3hbJWUBJGDgIqdF0W1gIGMKUmthHYmq6g3JAYDnE9U1UDkusOQp+cXtZDhwh2Y6kYpuRsmdAjbVQ&#10;UkErlWwoMim2QBV08ddcZsyC2mdI1g7OzZvUACg444L8OjavEaSo+9Rne7ycAARXDAym84v+Esl+&#10;g1r5zApqB2w2K5xfXMA6gzEGhQoJqbzFR2Q27/cHmBh4FQvFGHyrFbvP+UbP71ex8YrFqVYaJyen&#10;aNoOgIJUOgw7TGAOh5BW4UHRtu0yOxGEAET6Z/LwZqG6qHgcStqolcNbxm6EY/XU6g9uoDFj4Ye9&#10;Am4K4o12SrSRzs7L7GxWUOG6OXi/XKn9vbPO4O69S/z6w1/iN7/6GOvGB4o7YdB0DeAs9v0e73/z&#10;fbz19lsY+h4iBm6LyWcRoYFWIqiu4gARJgwNYt7DvFCnBX3WTAf7RC7cK32dkB6EC8+Qte6o4nDG&#10;LAzBgFKUzyeSp7PSGtY6XL++8ipP1U4gTgYeOVb6j8hazcAvwRI7SjYb13TXfcvtzMuX+tTXMl64&#10;JjKyDKcGPOYLzEMe/f6mUgBj07QJIKPSaeeQ73/OQYKAhYEB6RvoYJskp3sjlUokn9Vqhc1mg6bt&#10;0LQteV2xaDVYC1QsFavldSztOpcscpaC52q2n0vkllr9XatHa0PzY0Sf8vMdy516k/eZD0JjEKqA&#10;Y35NawQV1lwEdSfgPv5KAciO2idRuFyEQVLM5tAQUoefDThrsvWglCaZFArWOhgzkmHzBGwK+PPX&#10;RT+TMLj0axzknHdVRXEJDEX1aElQWupryqBi1tIx1AMUXMh7KZnVJ/4ziDR0nPdfMtSx+bPtwX8b&#10;PAgntmgE3yOwT/8v5kVKeh9+AK2hpN+LISRE+LmCrot4/yFKHCPbNylOkJ3Z4HtJIV0ApOK8INqs&#10;+L9z1oOzNgQkt12Le/fuYLfb4cnjJz5A3noGLIy/p8Y5qEZh6uimYXEMrZECgPV2cAhnHCUfcGos&#10;FAB1vtYq/U7ICAOc/zzB7iT2FJFc0OgGDgLW+ayCqstA6kVEVn9Ge7XSDqVkl3K4xaxOClKEzWab&#10;1h/dE+Lz3rRtqOlFCq+fBUJG4gjqtr4zkNoJWBszG0RYnyrLmKG/Yni2dTb1GI6Qk0q8g7OHqVnc&#10;cMTVyASm1iHl4Co+BxkG46beJFp0AG7mvMCBmhyJTUAkG+wyR6F0ZShB9VrvXcuSS3k6DMDPDQfo&#10;teBcPY6FAddwhPx6BBZ2uOE21DIxpJjLZgxizbB9imTFEn+vlQwqTpf6t8jwpyA9HcTlA3ZV9K9g&#10;LYpK4J7DF/O/R+j1HJlpO7a/OYaRLakBOaLzMYXEMRIh55ZRWlKxhBsXBpTE4mx2/2ELK7Ix9DAq&#10;1SbxXBTwmZMC09lqrc82G0cDBBzG995+fxXSr4dkqSNFBtw75/CX/+l//y2C9z/+PlvElBOQ2kSy&#10;lHFlUmjMgwo5WR0teBQj1c0e7Iq8+Zg3Xvm+uQCWXA7mkpyKKzzodLDcRGrFCsAnoHNypdLOgDuc&#10;pZTpPZYTrPJhqD0US+Ecx5QFS40JJ8OffQYxn/omABBi1tCVQAvHcOHYRsdsMWqDgJoXXZomS4G2&#10;bdBolZLrRUh0lMpvzsM44uWL13j06Bludj2EbrE9PcfF5TnWm9azCGWLfpTonYYVGv3gDwmpY/Ch&#10;hZYKIoQfIhwoUgjAWDStwrvvPMSD01O8fvIlrp4+w9PHX+Dq5VOYoUfXahwOBwzGYrAG/TDAwIMu&#10;Er7pN84SZqWvHYQOhZ+QOL1zB9uLC2jdQFpvx2DMiPV6BaFawEooobBar70/ssj9o2veZTW7gnId&#10;v4k3PifxqzFwa7Y8ZvSsdxmSwhHYYeM4hsLPAtahbTtst9sUHEaBiylIyW/2wgCmH/Hs8RcQboAU&#10;PQRGiMCOaVdrQAoIrdCsNl5QLlWMMkwsqmrTeMTbvrZ3c2A6xyAqn1UOtFraC5b2jcwwhZwVGegv&#10;8sY13++XC47ZOQHBstyTHcqRQXNt73HgAzFrQErtXnGqJiGA7XaLy8s7/lyIFnfOheFnl9bIzc1N&#10;AGimwnw03upktVrPzoNUwKemSqaGzxoL3Wg0jQKkIn71016nlPKDQDg4J9C2HaTWqVoVce+tsIrn&#10;yoi8KeZAqmx9KJU81WW0wcJy8HrNF5YDDWvnQLnPZE2U9GxmIVXyTbfOAjLw0aT3T1dKwliL1arD&#10;fneN//Z//z0kBKwbcTB7yAYwo4W1Ax7cv8S3v/VNKOFgzJD2ah0VFc43gbrRkMIDYZE9LSChhAbk&#10;8XU4H7LVAc+arzZvNyGygV5G2EDISyjVkdYmzqiQEo1SuN3dAM6hbVfT/li8h1J1xQEpSxkVVFLN&#10;NZCUDTrfc2pPvqwCuPT65l7BEzhXDibjs7darbBarRLAGq8vbYhTKGbFR9rbj7gU9BXZRZM9l2ef&#10;JeYlpmvbdB3atk0qtUOEAAAgAElEQVR7iJDzZvSY5WI5bKkN3GvNao2YwxFKloZ5b1Kz176/ZjfH&#10;ZYzU3nuZF1SrV1jGMpZzbJZ8cjlW36wuMiazSKDrmrsW+WdHxcZTTtSsdCbM1S953Z//HWWXpiFv&#10;DHF3SMGtnJ94aeFS63Nqa4dToXPrZ2654Iff3j5FLNvI4IiiqKLiSCAdASykUNUsumOe6TH/oGQY&#10;LynqhYhAez3faP4sTSDjfL053o7HOoyePk95AXDOYtWtcHn3ErvbG3z59EuM/Qit2nD9zRSiXBAu&#10;ss/kRGLpT2SM+dCVP1s5n/P8nJiYoyLZUlG28ZwsKKeewPHPerTpYzNQIGb2HRRziHYP1Do4Yh70&#10;vcSzpeu69DOiRQ7dVyLBx4YeUxSDzzgkg+AZ5DXyYrxm5XOXLEuUZPYr3gKEKvRp5s+xXrPsByg4&#10;HkF7TmFBFc8R2M9rq/LnTmujDHmNA4CSuFbzNqe2MeUaLi2ky32lBiJzf8+ff3JmwU0tWEvizYxo&#10;wuRClkOQks1PnyVJ+ozcnozPYaLPS3nvJ6LepOYuCQNLWYkcBsede7UaqKZk5Xzyy3tLBzS07qjl&#10;M7xpP1++frkuSquvY+dcrbai/Qktu9msxTDkpXtUdj3BE4D7vs9s7aK1kxACTdtCa52CbeMe50Id&#10;7BwyYllcn//rX/7Vbw+8/9mP/rFa7B0LrSinbwCyMD3Ox55KhXMpId+ozzd1wQbcHbNC4ZgrXLgG&#10;l+zNybiixxT1ZowFTgnss2zCCmOchlyUXrzlg1ADnGtMp/JhKyVzXJNxTJJcs8VZ8vKkYB3nfR3v&#10;cq2I5q4Dlx1Qm6K/STPFNtpZMKZA1zbQWqLRCk3yrXNQKjDdjcHu9hbPnr1GfxDYHwysUOg2a5yc&#10;btGtOgipsdtb/ORfPsLHnz/H1W7E5uQUq9UKUgkIFZLfLRA8XRIb1DnjwX8YrBqNB5eXePfhQ9y+&#10;eo7d8yc4vHyOx0++wOHmCl3beFkpLHbjCCcURuO8/6MVaFQDrRXa8EsKANJBauXVA04BzQq6W8E4&#10;iX40UEKhVRqd1lAA2kaj7RR0E77fIZvCc+tzKeCnZARwPra1LAsOeC2fZa44HEbvJa1V8JFzwGgt&#10;jBmThzMcMJoRm+0WTddCqoYAOhMbzAkH6QQkFJwVePHsS5jDa7TKoL+9RqsbdN0ao/EaTqU0dNsB&#10;qsHgwghLiFmYKU1AlxD/qr2PAwNKr9QSHEhs7AW7AM4jk9t7ZsUgB8gyhYMUsgJ6v5k/YAJmJ6+N&#10;eZFg33yPmzXpJSB25NovAS9lU6ClwmazwcWdC99Ejb7gR2C5aGJvdzgcsF6toGKzHQqMruvQdi2L&#10;LbrAWqCNrwgSfBXszCZ/YWLxIxDYK/HahTBWrSfm+ewuIQPY2fDK8H1cfZA1NITNn4DeCsuHO+c4&#10;wKpsXmIhPAyDb+rCZ3OFGozWRxY2KSKiP3FiPwaFSbwy0TauazR+8E8/wNPHT3FycoLRDmg6L+0X&#10;MFDC4bt/8Hs4OT3xIKsS4b2o9JomMPWssFDaZxIghqXGe1Kw+Lg6JPuzWAYJBQniKz2+KSmDBvaW&#10;zJ3IlCv3ocisj0GoUggIZ3G730OK2GCXewswDwjkwe9aTcOBBbWaY+7b6aoy41qTW/dhrwMXcRuj&#10;VgZlLZ6x6Eq2FKYQ8rQGXGTDyiArjxkPMmt4XbBtE4lpTfbAIqRzKYtqyXqEfpY5UAu2T6gp9UqW&#10;X03+zwUVLp0Ds4wMJoMnXoclte7SGqyBy7XavDYUqAEJNdUzV6PxQI0gwKr/v7dUOqTQ+hrrMqoe&#10;I9NYwM3Ux+UgVQV7DsoKn7zFY7/pQu25rF6oKWBqfvVLdQBHjqLgS16H+n3f2ZzwxoVV1+ylqoSo&#10;mWKSsnknxQTnw889P/QMjrUita849ux6Ess8Py3fAzDz5+aeCaXzEOUJyBzJWiHfG1QmXdfg4Vv3&#10;8fz5M7x48QrGOEj4wblQMljLAAISxnlLS+OidaX/uuSXEUKXPfBPVj9juRQHonEoWrOZyDzqnZn9&#10;HV0LSqlJGZPIO3NMhqrYy9wjpbySissMigBoGTwbLWRp3lb8fmotVZI4YyDsEDN5gq1TNexVyWou&#10;FHdOTorG3EZDSmSDCLpu4nuj+2JZ75UWLTXSAqcIrZEoKSm25miR1eAloAtbBdLLQRf1so/XgNpC&#10;1rIWaoP1Gl5SCwHOK/4yPJU/n2vWNzbYyObq6eVBNjd88Er1oIYgXu3+PeVKXFFYe5avo4j60brp&#10;XpbZYTUm+jHLvnJIxikd4rkcLZ257JTa95c1bLlWOaVtbbhcq6s5hSBHJqyR5WoD7VJlEKgxbK0j&#10;VR4OTvGT9N5S7yozYgxHKqFZHrCB6BoyTNJZYIHRGt+fpWvt/+0//OXxwNo3Bu9/8dMfsgUB52VV&#10;blb0UIiAc/z6yPYppaTl9LbGCJ81lYzcmiso34Q9cQyo5fz854eGYhmtiz7OzObOAffxoKwxWikD&#10;Ygn0XGoUlqQv3D1fYkuU33cs6yA9NHA8i8WVPsI2O3hq0vXaxvgmMn5uikyDaXI/OL95ay2x2bTY&#10;rLsUdKq1BxUOfY/RWFxf7/D6dQ9nWxgnIZRE1zVYrTdwDugPBk+evsaPf/YRPvzNc3z2+DmcA9bd&#10;Grppgm9huB9aY3QOvRkTg1MAaLWGEgJKK1zev4d333kbajzg5vmXsOOA/dVL/OajX6FtNZpWwziD&#10;0TmMxuJw6NHvR9hxhASgpYQSErrV6fdKNb6ZdwCUhus6WNmgbVcQTkCYwQcougGNFmjahviiukWW&#10;cclwyCSOJPSGY8lygT5vktjOyf7iz/MhfAf0hz2i7mEYR1g7YhgOcMYmVr5sJM7vXEAIlaRVUnqv&#10;aC95FZAQcM4DaLvrKzz97GO0GP011i2cE7CQULqDFYBsVxDNGqNQMJiCYWK5PmeLiczmLB5gtfCY&#10;Y/7O3L5Qoq9LYAH3cxZtewiD1bOV5VyNFAp+OhguD8VaIcBZgVWD9RYCZepyzKnIcxU2RU3++yYW&#10;R5FddHKyxenZqW8sAnjvrFdlKK1hwvVqdJsKOhf2sG7VeT/6ULwu2YWV577WipzHigG5Jzakt0wB&#10;2q6bGPRFkYWFnJl0bTBZKtUG84nlEBib9D1FO53akH8J4I+NDi3eOFC/ZPfQ+uYw9MF/VU2WA2Tg&#10;EEP5fE0p4T+Gxge/+BCf/PoTbE9OYZyBkD5HYBx67K6v8c7vvI13330HxgKDNbAQcJDe4iwCD8Fo&#10;xgGw8GcVor2QpAoRx9ZN87Veb5x9cJMF9Y7P/HvjHqwI0E5Zf2KSMwtWPRdscaRKvtZCCDz98gkE&#10;BJpWZ7Za5d6QbD6ARbY1561Z7mU1gsIc6DRV6xb6YzifzzJYne7xWRMUZNv0/zGnQwoRrAziLwQr&#10;CZssDlKANCazDCW9HY7UMYRQwloPYHg/Y3+/tNb+5yXZNx0wS1+vVMJjOfYYtWQpZfy1618bBnCk&#10;DNqQc77lGfP1DQgd3Lm2lMFBf365LpaUQVzTyg46GdVI+VninlYGl3M5OVQpwWUNzWsDscj8pj1a&#10;+XfEsGIC30IoZV7rRcsJObOIoO/RxmFUOKfo3sAReWprpmz0l5TKS0MV2iPm54QNgeWK7alKolzZ&#10;j9WYnPwzQgdMdZvEGlOyNjR4Ewsh/3tbVZLQPXMaIIqqEtc5D8bSMGG+X43rUkEID66dnZzgzp1L&#10;fPTRx7jd3UKh8USEYP9jLSCl9jV2BHsseb8BtBdyCiq2oYO1xr6BCiG3VuNsc+f3y7HPdCTTROvP&#10;KmmP6XFibaikys6aGHyplFcLxpBHGc5vCuZ3Xcf2bdRyLv6cYRjQdZ2/I1LMrkWy0EkMWV4BUg5K&#10;097gYuh7CLxVIhElaD0SnynPyCcALQM+c1ZuVUUyA3CWhI6SqFob8mXDbicyuzg6iKNDTQrkcoG3&#10;wzCwGFBJtCixqLI/L8kHHJnh2HlPz8Oaiq0cFKbBC2Nfxp3FXM5auo/BJjAOtiRdE3KOG9D+2pBg&#10;5Pj36ZpbGyzaeAcHzl6IDhvLMFear1izHqKvy9U1NashSgie28lOQwPuzKdDryVFYWm5zT3HJRH3&#10;mEJ9mfQwkeXos2qdCURazNQe+WuJZJ9U7rMl8YIq0CjJ2FkX7ttkh2cZbPVNwHuNf8V/9I3SD8gF&#10;ns59NmU2jaVTIM5TiTa+fLBEXuiUQYooBgrcxs75Wy+B9aUUmUu5pnJw+pnoNHWJGcz9rPjQxc09&#10;K0TJBl1avryJl3UtP6CcvHJfHyfW5UNaa1BKpvvSRDlLhmfWEy064mR17qs9Z2TXCkhuM3+Tpize&#10;11LOJoTE0A8QwW4GwqDrOoxGYRgV5Ghxexg942gEDvsBxjgY6w9RjBbCSYy9b6SNNRhGi5vbPZ69&#10;2GEzOvzy17/Biy+f4WvvvYVvfvOrOD1doR8GyNFAKQHvZuObFOssxlDEOCEg5Ij7D+/gr/7qf8H7&#10;77+Dv/27/we/+vwR7MHi8Y+/j92TJ7j7lfeg7r+FnWpwaDY4qBa3tzd4/uoFLs9PcHF+hu2mw2rV&#10;omtbNMpBC0BLh51ygJLorcBwswb2LcQoIOSA1UpCtICD8QG50bd8gZVwDBitDWc4dn2NRcqxjNiv&#10;CYDRaAbY0Q8yzNADUkI1gXEzGPS2BwTw6tUrPBh6OGfRNG0A8UPoEgApNIwb4aSAXHW4uPcAn8sG&#10;u90NXKMgRI9V3POshhKNL1KkhIAC7NTQQsgZG4MSPem1pLLX2mfmgNpSQpoVyxW1w5uCYm8SJlgb&#10;wBljQoNlGcn28X0999h3cBVrC7vAauPWZGkt54p9qSb546zTlvZz5zyoPPQDjIqsIBdyZYt9y1kI&#10;J2AHCxFZCNQqx9W9IflhrUhsxljDpPtifThqBrwXoa+U9QeqemB+fllYcZZoS7LKdN6TQtQEUgE3&#10;zKFFXaxlOOuKcvhXrsO8IAV++cFHuH59CyXbwAzzrKlxHDx5T/tGuWlbbDZbGGMxjhb/H2tv2mRJ&#10;cl2JHV8i4i2ZlVl7VS/VXY2lCYAEQAAEB5wZzoji0KQxmekv6os+SjYm0yw2ZhCGNqJxEQASjY1Y&#10;Gs3uRm+1V2Xmey8ifNEHX+KGv+sva4ZsM7CLXZlvifBwv/fcs+h2CakVxnEIIVnCQ2sBAY1HT57i&#10;3/1f/x4X/YCbt2/BC6AfDPqdASChtMJqvYDS0f835jWY0aBrG9x/6z5OTtcBwHchyNyR2qq29i6z&#10;HBLRtqCsydK+QwfgApI0lxP46wrZeK5v0pKJwVtwDk3bYn10hGHTYxy7AOBXWNGHzvya2qVUJdTq&#10;KA7gr9VepQKIe+bKsORwnTxREpDX9PtWB7W6sAYmcd63Uslg5SbjsMU77Ha7qY7P4chzizGfZf0y&#10;M/44S49D1yh9brpeasHStG+o2UVyFkOUYFSy7enwgKs1a+xiDkzhyCu056mdx7V1cugfDoTnBsPc&#10;QOXQYKAErbnhZ1KHpKFuyeClLFYOfKNhzGEQa4mq0DIghMm/x/UEuR8QPo+lPAGQy8F9LRjvkPKY&#10;UyyU+8Gl9ZDAjHGerl0CVtJeUCqvUVGW1erlwFilTG7N9qhcSONeT7angFB7/T1HtuGGVuX129uj&#10;fEUJJdzewIZT8+Rz3RlY52OuksSdO3fxr//1H+N73/0ezp/1GL2Bg8/Az2j7+OdJmZTwEFrrTXY7&#10;cmZbWfqG0+eorCE8XMiKkTTb6uXOKO+TM3/yr9/fo9L+TT+XIIHyzk2WLgmMH8cRQknoxLa3NpBD&#10;lILwc2Zx+l9i45cqo4QJtW07WbwU+Vk+AvoU4+FsbsrejfZ/wzBktcBk88YDfmkPyFYpkSBCAzYp&#10;nlOqX2pnQo2lXp6x5dCRXquSQR+8/P2sn5Nqv67hnjlKduSY4OnfaW1zKncuOLTWs3BALBfSnOrs&#10;Um1x2T5Gh8/cZyvdPTir5qS6FgV+lK7/pI7BbC/LFsUExJ1eE3E9BSuWpmnYnoXu7fvXSsyGFDVS&#10;7SH76pIYW/b8dM+ktUqtL6e9TVmXcwQmSuKmilvOZuoQWZBTkZV7V/m9wo8FFvxMjeUCBkfXF33O&#10;Z+eRF7NgYW5Qd9nzP7/vgZSV1B2TYlC+VE330uB9eUFr00cK5NMNMG0gyfuH2r6UAF3ZDJUbMnfD&#10;pZTBzy5KiEOjyCde77OuwHo4XRZmSxdqufjLa1ULnuUkRZcxf7nX4Arn0rKnJgu9TGpJp68cELL/&#10;oPD+4rXJdFobTUygp+AiAAglq4d2+TnK6eRl7FquQeT861+GOVX6souoDnAueKJb0wNuDPYGCtBa&#10;onUaZnQQkBhHAw8PpZvIFBCZHTQaEwLiTI/z8+cYncPJUQu3Osavfv1bfPLZA3zjG1/BzRunUC5x&#10;FyO3crTodADwoYBWagg4OOkgFgJf/fqXcHr9Ov6fP/+v+MUv38P52Ra7f3gXD58/xfrec1x55XWY&#10;hcOgOvSDwsIqWCmwsQ7Lc4XT4yOcXlnh+GgJrQGtWzQakLKB9woXXmInBaRVUG6LTo1opYUQDjHF&#10;MEs7ywltatLpGkzFF5dPwIEzh0Lbao0D11jnw8p7KC3grIEQEn2/xWANhFZQRqGRGtpLGDMGZmwr&#10;sbm4wNHR1fg+DsDU1HgElofSFq6RuHL1Ck6uXsfu4Q5SNRjHAUI7BPypg1YSDsC272EbTcK5cSkw&#10;xUnS9oCEuXL3IICx9x7+MEB+2WfjGl4AVYl0+Xwba2ZFYdoTLgPmyoIgNLR8QQ5/OfDHNRAuMi8S&#10;SHDI1oArhGsMi3wfov/e3N91eg2tNAYzTs2dc5CNnvloJyY+Lhm4lHLRUulGz3AXBx5SIAPXzoVA&#10;3UbruVWHn09bas9i7Zy+TDVSAmRlgaq0zkx+7l7Qpre8B8k6yJNiv6wzJnBT4PHDZ/hP/+G72G1M&#10;3g8CE8QEUCr+nIye5VIpCCXw4OP3cXx6DG/i55UOoxnCGeM9fvXuP+Cj/+1/x/HJFSjRAFbBOxlY&#10;/MKjWzTQbVBk5dBGeKzXC3zr27+Pf/u//hnaTueAJSnmqp299Sr2gRRgyhYILFcBV6hyZMwhSOe8&#10;jXZjumkgyDk/DkMGqfhn3yOQyE30sw7N1+nVa/j04mMYMyKJZRJYeNDi50BtVYLxJTjFqUIp0407&#10;42qKmxIcKMkg6b2tHSf2FwlGppqS0o6iBLBrgH55hiYbCDhkJmNiWRpjM1M/NLXzYFrnedVmCWRc&#10;NjRJzW9SWNVqTw7M5Kwu03VONUYJ+tfq/stUVrXfK+9rDdCr1SPpXCvXIiUQ0QFECZqVPRa9NrN9&#10;qsLAfxl2Oe0dAoCuEdy5BNs70vtbAlVlj5bSNIdhyIOcOaCAg2z5/Nw5svblZK9WIyJxQEm5Bui5&#10;8DLAXW2tU/sUjoxB35/67dJ/sr8uo4zfq3lJAKhgzlnOcqMkztX2UMoMrgF9UmFWW9IB1qEhZ9lD&#10;J49p+r5cYHT43XiuOcrmDmDb21/8Ina7Lb73n/8LLDy2fQ9IB6k03DjCegElGwKk+0nE5N0sbNJT&#10;BRNz78s9b2JBI6pzC2KhR7Uemq1N57OdXFm/U/DRi7l1U9oDh36Adw5d1+29B91XaM0nIci5ZPds&#10;SGc/K+Xe3q6UyoHS5f/S+7VtAyVFVldwQeMl8ZFzOOAIp1St4Qo7jJQbeGhYf2iQVVOp0M9YC5St&#10;2Zg465khPLm3xK6Ingnl96b3jDuTL/uzZ8iyJTueq7s4QkFtn7rMSq+stamSjg5BqG0TAAzDUCh6&#10;J/B+HE3M5kvfJ7Dv6aA5qUXh+VzOrE4WgHBi5rtfZhLUQHf6eoesnsuzqTYgLeu6MqOEnt+lwpir&#10;j0vFBN17SwtCSiThbAJrtdXLEm8OEc6E83sYhhCSHf7t5Tp4sZdVwWUOcP9Qsnv4PTezHy7PyZf5&#10;56Vtc37x8x+FYI9k1hxrqOQNnISNSut5CH1m3QBSBYOJBGrWpjjpC9hLGF/pQXOx+Aj+munmuyg7&#10;ZxgU5HOH7xQAxI6ECtS8bg8tptrmXPNYTsVVncGWPFhx0PezDBPhFAQcMFY2CdwDxDGROMZPzW+u&#10;NmEsmfGlNQopifJ9lKkdJWZ+nP1JraAppbmcrIuTApXMLKo84SWpYRqe5PweFsdXVlitOyxbjaHv&#10;0QiNVrdwNrACdr3FdhjhnMeiXaDRC5xcu4ZutYDzFt5ZbLc9fv3eh3h23mOxXKDVHq+/chenJ1fw&#10;+NEjfPrwCbxcYrVeRwkZoCAmKVlitHoH4R2UFJDwUFri2tUT3Hv1VVy/cgVwFm4YYLYXMJsz7C4u&#10;oBqN+ILwSsIICQPAWgcJwA4DvBnRNhpKK2jdhtBaGaVGUkO1HayQUFKgEwDMAAgHF4NgVJReQgaQ&#10;yjoThhBRio8oMUrM5bbroNNgiq51RI/0aNchZbxn3sX0+EnaKpJ1RgoqSa8RPRVFMTWVKliEOGdx&#10;cXGRQ00EPBolIIzBuOuntQugVQ2W3RInJ1eJV3ccAggZi0RASA94g1YIvHjyAk8+/RRL6aAwwgmD&#10;tluhWxxDLZcYvIDRLbxu434sczMihI+K0HDv4adEc6l1tp1J11XKsD/HhKiI54nA6o97kE/hpImR&#10;EyfR4VmKeQsQ8TOQcJc8RFWg/tJTo0NtGbJ5Rf6h1GALynj3dA/wtH8CPXyCgjR+FhkAY1DA1bqY&#10;Go/4jMRsAET/O+/CdUzJ8tHCREqxB1jm0DXajDAARR4IFNL0cj91zmIKNo7/DeFap+9HJZUiWi/B&#10;Azeu38CiW2JzsYkWNQ5C6gCWRhDNODtTSyilsOgWefgd/KwlAQQTk8tPAafx3JdaomubaAWlZ8Pi&#10;KfxsAhfDMHKAF0C7WITnUEwMEx/3zkQXy+GWKAJrGdDvUNj0XnGv9fSaSTpcDODLs6J2ltOBSHku&#10;C/J5IaMHvZJYLpb45c9+jv7sHMI4+MEBFhDeQcJD+8CukM7DjwbjZoNxcw4zDLDGoulaeBlyMLzQ&#10;kFqgWyg0UmC9XMONBgvVYqFbLFuNRavQSkA6A28M7DjCjz20d2ig0EDBDiM+98XP4ej4SmaphMfY&#10;hX2hkIgne5bJk15mtUeyaXHWkSwEcpaWw3w6OzzQvO7ZOCQpfRomEelvv9sAcOFcigBdTEfMgXi8&#10;DLpu30DrinIYUCNZGOLlq5SCJGeWRJJqI9vaKCnJnhj/FK9psrlJTFBvbd4TZcyVEOQ6HrJe4RjW&#10;qUl0MS9HROk4ZLTgk3M7Nud9yFHwqUmJ+RbEqiDMWCIhQQp4uMyGokOO2j3nWOs1S6KaMqQkwdT2&#10;38uUsHtAcg4yk0Xjsz/g5mwtJyWph881o8+kBhT+3qXv7GVWj5xlzqFw3lI9xFmHley8ck8oBz/B&#10;+1fMgpI5hib35wxmp8DQ6A+eWPelZYMQgJepZkFYtyrYuQX7MBnrkzlQRgGZMhSau6al6pxet5pa&#10;vDb88HAQefkEwo9Pwasi+ViHn1FKRtstN/s7pSSxHXHohx2kErFeSepWwSoAwlpUbCjfZYxi7tqw&#10;hDThQy8TSUVxG97L7ODWF08y8bF28KB5MeXzRRVdYZuK6zXulwKAt570DWFPu3njJqSw+OCDDwLR&#10;QWgIBMAU2bop4SAufI4UpuunOg8EuOdUKyVbdEb4i18tQBSS1ND710SSQj7dx9wDgA8JVUrF8yLW&#10;2DYM0LfbXWabp6DzdIYppcKeb23AXCCyB30aVNPnvLTFohYc4WwhlX/KXACivZvM11TLkBkXaopJ&#10;bZb+TQde5bCpZLaXtiqUnJqvTcEeTvlFYEI9LxsU1n6OO8M4J4s5iBjqcWentRaChyd7sX0wNw18&#10;J6CwZHBzz1v5WWrDBW7Ykr7zMAwzQD29LyVb1s6p2iDjkJLmEAFjroZGtqey1pDcFZ/rXSHCuZAA&#10;fqU0nJvCTHN/5EIdHju86c+xj6F9VrLTyjkMPvTPUkqintx/XspBGIddcaqlWhisCP6YSAHf5SA/&#10;3aeSXF3eF24gUBuY1pRrHIGOw+IoJnyIiEyD640xoa8ntsLh8k79aOie5WQv5jHV3l5Aiikzo3wW&#10;asqHgAHQ5zES2dIJmDMCE144vcb/9G//l3865n0KX6QX+LKguMSuCsFEIwE+Tb5ICShPEzCa4l3z&#10;X56zX5B9y3z0EZpYR/usCJsDgPKpG6fvbo+pXtsEODY9BxrXGIA12eU+Y0NcKlEvPUC5huWQ/Pgy&#10;KXyyOSo3dq4I5RYwnSymf2utZ/+9xihJxUc56U2AnysaEZbRUbCdyutQ+oBR+W4NpKENF3cApw3Y&#10;WhfBZhs2Yw8oJbDsGvS9g7PB7kApQEtAisDsGJ3HlVWH09NjSC2x3fZZL2mNhRSAMT22G4eL8ye4&#10;enwLt29dwW8/fYQf/ujHeHbxFt669wqurRdYNxKiCYxLeAvpXPAxhIMU1CbE4cb1q/jOd/4Qb7x5&#10;H3/xl3+NX/zyN9gMI8bzJ3j8qy3Wt+/i9JXX4ASwMSPM2MMvFpBwgOsghIW1AxbrKyH8cqHg0eaD&#10;a9hJOAHsrMLGKThrsBRj8JsUEoqCQwlkgYezJtrLCLStjqFGgRk6RoZf2y3gvAtsrLjFhmZRR0DJ&#10;QkHlfcETwJj6wTdKzxjoE/s6FKhSCjgv0TUdtNa42OwADXSNwrjdARGkHoce3gNt08K2HZ4/foZb&#10;d+6gbTtASZhURKZnA4h+mhKqC9Y5v7Yexnmsli16P6AfRqyPJbRuoGUDiXA9tW6IbDLUus6noisM&#10;GyCAYRxhjY2qjMgYFZL4gbsg8RM62GYYwujyHtYllkZE/HOpGH5PxObBJtAmMuQiUg7vpiCtXETn&#10;tHUB6ydpcg4zEuGVlJQQ2SaDFJyE6S91eD48LbSlCHZEEVlPZ4SPVi4qDnHCfZAwEYRKAYzBPics&#10;BpuBaAFjbDjHhETbNrEGEsQeohhwuhjm6pMdSdgPnHcza5gMxiP8rHOAjQwqAQFnfWYwez/ZBoTv&#10;ZgFobDabOO8H43AAACAASURBVIhyQRJuPRZNG5ivUsL58N+8lGGIl0BIJUHqG5Y1lIvHAiyZpNKS&#10;hAP6vLf4ovBLPqfWGOi2zcMs5wAlZKL21sG4Swq42nlG2WfO2pgVEr5PknZzZzOVSdcsJ6jcd1ZA&#10;00E1UjHvcOv2dXznO9/A3/y/f41WdSHQWumEN02e43G46YWH9SN2ux7Pnj/He795D0oKXFxs0K6P&#10;4tMocbE5x/Vrt3D//ht49e5tmHGEMdMZZK2Ne8EYho5aQ3gFZxy6TuI37/4Ct165GcAR+CjLjjWO&#10;2gdYKMubG3hwjJ5c+BJJeAr6RUFCqKmE5oo+Uj8ln3chsVqtcXH+HMYYLFersM9GqyDn5419zaqk&#10;5qtLWZKcGmMGdlH1Vtp/CiKlJ8BPzUaGNkgc4zZlSpS+qpxisqZWKUFZkAFXzUMXhAE4DH1UUSal&#10;EQG0vYsgdyZQz8AejuhBm9b0szOP30p9XVMZcMzpQ0rZlwH105mW1nH4fNjrY7j3pNYu5fMz7R+i&#10;CqiXpJRD9Xx6/2R3WZPaH7K24+4VPR9K653SlqFU4Nb28b2hq7UhlkMKSIQ6qMY+zoqPxIpDHCoy&#10;fWS5zkoVdW2dcBYMpUd0DTStWVSFXivUmhwQk4CfUulDLbxSv00VGtlDH6oKoIgEXFfUzRzTltuj&#10;D+2bpXKovN81VUjdEgIzAHMCwBgwK9YYoV6VmWgxnfkxcN6FmlApiW99+5t49OQx3nnnpzBmQKuW&#10;8N6G/sMLWOugGp2f/4AtqGrPzZESOYVRJjL4fWwF8xO3+L8eNF+CsxvhVEh0jzXGoGvbvHdN69LN&#10;LMtEDC7PnvpxaIwiQ4QyTOneneuaPMhF1d869QVd12EYhplN0YSBeEiF6lCQrtma5Rln0+pTX8IE&#10;19I91zmHpmlmgHepIOL2mxqDvFTNzQbXWe0RegMtFGgmyIxQkp/B+Z5Ca5cyJJpTPJT4XjrnOLUB&#10;fd/kqFDWbZwSqbS/5myVSxcHrj+pKe3Sewf1voeUYR9K2COnrk3foRzOzqwE5T5GtWcdW3wnY8aZ&#10;MrGUvpcWv2WAML2Gpdc+ZztcXl9rHZSWezgYHcJRnIvWXHQ9lIHVtKYpAfU0BKEDnFr+Jve8UCVA&#10;efbTXmOqYXnLbCUVoMReRmZSYfmMEQX8wcXQ8oRHJlyUs8edkSTymRyut6PDRdJnUwXMy/7z8rY5&#10;fp99xoVvlCw12qxPIRtTy1KGYaTJXAmq8int0zm9t6giSEkXenpNXfrCQ+wVXi8rxeXk0jW5a1kE&#10;poOvZptzqIErwflyclZjjJQHQi0Znb43leuw94CRWVPZI1c8ULZVTQZ1me1J+Rq1IqX8HS6QsnwA&#10;uaBTFEy2arMifAgYdR7D0GO5arDdDWgbgaaRWC07ACOUFZCNhPMWzjgMg8GLrcdFP+C102NI6QBv&#10;0GgJYxWUip594wgvHLZC4+L8Cbxd4Xgt8crdU3z08Azv/OTn+PjjR3j7rbfwxiu3sF4ILBoBJQFp&#10;LXQKjLOhkNVSQSAeQI3Hvddv4+T0T/D222/ir//6+/jo06foz17g7PwJxrOnuHbv82hPT+Gcwdkw&#10;RiDTwqKFsS16t8GiG9E0Es5aNI3EcrkIAP6osBkE7OCxFiOs2aKTFiL6w0tEhU5iXQgZFTuThFQg&#10;MKkS29t5i37oSYiSTHhpCIlBUNa0TTMxPMV+yWuNyQBFXjNxci4zaOyhhYRCh2W3wLl7AWcNrAgz&#10;VSd8DvB0xgBewgwjthfn6HcXWCw7OAQGorUJ9CZDKtUA0uDo5BSiXcCJwFCWQsViyUA5h/XRCsYq&#10;eCWh2jAwkDqFXLoYjhX207Zt4Z1H17YzqenEMkg+5xLST37jXns4a2GMDZ9YSEgRlTgRsE37b9jL&#10;fAbOE2vBWRPAUR8AeCV1BK+i53gE502SoGXv9bB2fGShm1nxhSxRTI1SGg6n6wqloESYrFvrYbwJ&#10;xYpSUKqJFh0BLPbTBADWBpBA6ck32kfgAD4wUL0X0KoNr2MsjJmKBJnoZNRj3k1WEulwHqIVyMz6&#10;CRPYbZ3N7HwhJbwNipGu7TI7fJ41Akjp0XUtdJMGXAKj8RGUjzYlERkOz1J4RnTToGlbiBhGmQD4&#10;6DYamCnOQSK+jsBM1ebjACZZFpTMMq5QD6G4IofJBlZCZNk7wro/4H0/Bbt6tqjkBsMgzOIMjAnB&#10;Mr6zsoDmrxxQZJWeixOrco7yJeBWNwrf/qNv4+bNq7BmRNu0UE0MtNaRqSoC3yPZQSnZwIwGT58+&#10;x3/9L3+Bv/nL76PxAo0UkLqFNR5H6xNIpXDv3qv4kz/954BwwdIkjMGyamMw2+gf7eFdYKaMZoDX&#10;Gt4NYU+SEkqoyA5ye0B6+t61ULPsadt1MyukKvhIiumSUUtrwjm4OYVSJxuENDBeHR9hu7vARRxo&#10;NV0XzwzHrqlDABT3uTnQKV8LF/bhNCR11oWRppjYk/se2HWwMHnbU5CfA2Y5Qsg++FMnhKRrHxos&#10;O7GZOUWpJ4zVOPy0o4FWCkqrrBaYPIsFkIGVsJFLMdkr4YCPeJK/HwI7uGezZgdEAddDtfYh71iO&#10;YZ/CiGkdWVp/Ur9hStaRMbNFRJWTYDyuaz7eiR17KCOFPqv0PCrZquV+zZGXyu9UA8OobRRnc1iy&#10;P+kwjV4r50J+iorDeKpITsSD7BE/Y3UmJrKrWkYkULGmqq4NMUqSEGehwVmM7r/2RGajoFQCA2ts&#10;XbrHlr+7XC6LbDlkuX55jzkWYXmGlxYLNUUMZweUc3Yq5Lga8e1l1EL0daiVQfma8G5G/PBExZGC&#10;CBMAKr2A8Q6rxRr//F/8Czx7fo73/+ED9P0WjWoxmrhWtYI1LpNhhPB7NQl93qifMkcMLC1mqoQE&#10;LyYCUhy6AICXfNAjB4qn9UvzQ9JzmogM9LkYhiGvx5RbWGYblM8V16/vkQpjneOBGSbCKSbTUKq0&#10;8UikUKpwKwd66bNTb/RDNslctiK9J+VwoqbkKgE+at9Cz4303bn1Pbe4ioM6FXqd1Mqmvqi0sCmt&#10;bujZy9URJUGgdl1KvKxU3JZWTTX/7/I7H8ogOhRqX8OkxnGcDZ/odyotdsoan+4jqX5Jz8dutyMY&#10;6NytwlqXbbPykGUvr6dOpq1ZxHB7R2lvN3MKKLAzOkR3zkH5MKhM/TO1oNvPzgxbW9M0QYXPOKPQ&#10;LMyu6/J/SwOcYK9oZoOUml11CfBLKbFYLPYIU4eVYtGiKCpcs/++dynqY3+dyoA9BAWkyIHxZVA7&#10;vT7UjonWPakWTCoZoeRBp5NDePB/P/OesOXK4IHS/uQQGJx6ZcrU4m5WeQDXmDUCk182yOZPQYRS&#10;flkrOveL6TqLoPR7427IoaDWcpLF+z25mXyGK3qpvKWWVF5+Z/ogc+wQTjrFMQqrEtAD/qk1efkh&#10;q6GyqK4NDOjfl4w/bipXG85ww6daM1T7TGP2VVMwxmFz0WO9WgCNQNO0UP0IpSRWTYu2EbDDFuO4&#10;gGoFcD7AOAPvB3hrsOxWsF5ANw3atsXQb9HJFYbe4sWLFxiHc2gl0WmP+69fw9mFxK/ff4BPH27w&#10;9hc+h/uvX8fNkwVWLbBoQ6BNsuaQwgMSsNZDyhB0673D8XGLr3/9K3jj3qt4552f4gc/fAefPXyG&#10;zcMP8cIMWNy8i9W1W2iOrmLjtkHWKQQ8mlBAwoSwXgG0TWTkSkCNAht4DELCQWO3eY7FcI6mH6Dd&#10;gEXToFsKKK/gnIEXCp3Q8HDYjWMMFwnWDyZaP4zjCJ+AcBGAryzZVIF1HrwUMQUQZXpxHKQphcVy&#10;NUkqM1M7guHeZVDVWg9nIkChFEYzwgwWTavgvIgKAA9Yh+ViDa1ajGOL8/MznF6/ltwDsnWDkBLC&#10;eQgZGDwWEu3qCMfXbmL79AOsvYLUGouuQ9No7HYbeK9gFifw2mAYengZ9q9GNVNz5IP6YBh6wHs0&#10;usk2BkEiiAjUpgY2HHbjOMyGU22r4cLXCUB38u0TxMvORPsHKSG1mCbeqsnqpsDWERBCQaciItps&#10;JEa9ikCOALETkFPoqs5SQ58tJzw8Ot1CKQmlJVwTGw8I6EajazsIIbDZbDEMY7C+ic2PjHkDSckT&#10;GM6K3JvEpvcZSFdaZbmxkQY2NjOCNKmZOZ4sfwgLTimF5XKZzwYuOyCwu0Lxp3WDrmvRdgtoraFU&#10;yHdxLlwPpTXMOMI6i5OTE5ycnsB7h4VZRHmzwWgN2mUTrKa0zjYcXqgZy4qCGdN+H4Y6adgj4lkz&#10;MQAjeCfmNj8lqytnmNDge2Pi4CBJpOMErwhCvKygr/licrYPUinIuD/byL4XcdDHgku0+SX+7zVW&#10;JW3S9jwUo5WUkBIeAuuTK/jdb3w9jRrDXgMFIVWU4bsI2rpsohJk40DTLvGzn/0Ku7MdrEk2UsF2&#10;zBiHrmtx9cZ1NCtNRghBdh2ssHw0Y5LwSL6dNlihyaRGtHFvT4Mxy8t145aWsmvofVHR+z7sc3Pm&#10;kMC+v2bZRIlKIHGpUvSx8EaUIQsR8mOWyzV2m00cBAbJrCoaR87Oj2Of17xdE7Awa8Bd3Wce8JU6&#10;GTMLgalOcRN7Vkz7awkYlLUIBU25Gp0L1KQDNudIE1e8j5QyhLTH1ZuGry4+13S4ms7tAHQHa52k&#10;QBKIqhZIeOEgpMqWIDRETqo0sI2gG8Re48wxGTlVwSFP+0M1f7k+U2OeztMsyxaoMrpLoCaBYcn2&#10;CUR1WgaNc/sgBSVK0kmN4cjZunAZB7U8GhRDzZKNToHemUKjYNWVAFGyWdBao+u6AATk4M/Qgltn&#10;sv3VlDlR8Zf2kyVbOWyrkcLK+8WBR3t2JQdshWg/y4U2TlyS/decgEk7e4bLM40ObhK4lOqn/PM+&#10;VExcz0L3Xi4MngP4uOwF7lymKurEUD3kv889g7Wfp+9Ph/J0nY3jmAEkQcFKT2vhafgjIGBNeJ3d&#10;bsT167fxp//jv8F//I//Ce+9+0G025FwsEENGfu8YL9hY5g3H5JL87q455lTkB8KjeT2hdoAhfOl&#10;pgC8MSbWlwpN0+wFSKe/o6BgqTThgHohkpIkkHGkEiSfK/zZkpwAToV/yFIjn11KReKcZ7GfUjVf&#10;Y+CX157uaWWgKB2AchmItbDnRN7hBmV7bGCGhFjiGHuDMtJXlOeec7ZK3KS2QjUVIrcWKVO7tE6q&#10;Ddzm9nyeHZIcwnroGULXYkkiLkmk85yi/eF9iUNyQ07ay8yzOkRWeE0Y5PxcLTMA0u+murlkwdPv&#10;Q8H32l5QMuFrA/KU0YUi84BmUsxtaiYmgRQCMuLB3F6UwPoyS4cbmB2yyKT1EXc+1Cz+pteOe40v&#10;BiAoFPyO7j9Eee+x97zX7Lm5fVoqOSkzpJzq5Kxa8TDGkr1X72Wa/BPY5uw/LDVZHBfcOm/gRfaX&#10;Kif4NVlI7TByjjAWZwE1YBOmS5C+5gfKTYS4wN7LBhWc5I3z0udlbbq6aVKJfk3SyDE+6ERVVpri&#10;2nfiAq5qtkHc4uYe3tpUtTYE4iTl5c+UQ5jS0/JlmVmHmhouSJKuSaVUYKE5Az969P2I87MtOnWE&#10;Zddg0S7Q91us2gXeeP0NXD1Z4t3ffAr76QW668doFzowpo2AlAiseemxXHawo4FtHJzWODvf4MXZ&#10;WfCX94AwAsftMZbC4vHFGX7663fx2bMHuH31FHeuH+P2zWOcrFusGodOWnSthFASSjWAsIAMlg1a&#10;hunxyekx/tl3vo27d+/iB9//IX71mw8gRY+zT97Hb37zLu596as4vvUKdmbE03HA2FsMRx7Hyw7S&#10;dzhadGi6FkJaAAaNbiE8cO49ds5jox3e++gBnv3Dr9E//QxHnYYxAxZdi6OjFbo2go0y+DGq6Ddv&#10;xjHag4aGt2vb4B/vfGYBt10bAevIbm9kZozQybQufORmTXNixkcbi3zgjgabncVgBPqdAZyBHMYw&#10;cZcSxvSwxqJrBxyvHaTu8ODTR7jzyuuQWsNDwKsYSCll9jgHJLxQUO0Cpzdv4befvQtjBVodhg7G&#10;GFgBvNg8Ba5oQC5gpcDobAZxBUxkSAeQ0hgD7xwa7aGUjKwAQGsVbWGC3Ux4jidG+3K5zmBS07Zw&#10;PoCGAGAieJsO72mPmxjRQkwWSAGciwVhGh7qAKx7H5jzjki/Uy6KjfYm1B+xLPTSAauUDIMpEb6P&#10;cxZt0+LG9es4PrmCzWaLR48eYbftJzZoVFvkYU0EWJMXnm40lEqBi8FSR+s2g+AuXoNxHINyRAQl&#10;jbUG4zhgHIfYsMgItCtIIXMjZGPIOmXQSSHRaIW2bWKQscZ6vcZiscByuULTtQWjUME6C+cCiz7Z&#10;iKQqwLkRfd/DCaBtuxAa7wFnPGxkI7i4TrIU2ts9eeiUJROg3ly4+n37PC6Iak+mD8AMI2xroBsZ&#10;bTREehH4VCD7ic02A8+jSgEV+XEy1PX0/GeAGx/8qqC0DusBqIbDZ7Y/AyKkn0skhxSouQd2Bxo7&#10;jBNxbU1etkIqyOSb7RIoHcL1gkmwgpcBCL//9hfx9le+gv/vL76PVbeAAzB6j65bYrvZ4Z2/+wm+&#10;9Uffwmv3X4fzBlIgWgQFAF8kG4GMf4d7oKSIyp3oxQgB7y2rrsvNRWQV1gKosu2FUuE5j7+TnnVB&#10;z+3SazYOBNhQ+PRnOQ2YJiZSGEwv1iuoFy1cBPUblULHDLs2SybYjCEmpgwZyiquWa8I8JlHk83U&#10;4XCq6TtOe2sJfpWM5clGwkagXMbh/FQXU+9rriYqiQ/W7YP8GQwVoT5J1koewGhGXGw2WK/W4frN&#10;gsJclKyrWW2qtYDNj+18CDirx72bFBfRCopj6HKKzHJAVBJTuAyNmv92re6nhBNHwqvTfppDxQsS&#10;DTd8oYwuumZKUIazr6n9dzoo44Y5aQiQnudDQXdp/XOSb3pNKfORA6fTn40x2G63WK/Xef8UUkB4&#10;mWuwPNySgBMx8yzl+AhyDiR2ssBeJhiX91UD7mt+9dxgmdrBpGvdNA0JIRV7oPMhNnn6uRI0LHux&#10;dP1pfZvsCzLAOIkq94YYh2xvasD5oX6pBLWSItk5XyV1leu/pvagoBJHBqMDrFoPHoZujrWWoYGW&#10;owXEaHD37l38wbf+AE8evcDFiy28chDSYxh3kNFqMw06kyUVZwtUhj/O1958b2YEh1WGac26lu4/&#10;dBBUso3Tz43jiMViMRvAl77tZd9P9zZONZO+WzmUnu+nshrUWVOVpb10xuAvbG/HcUTbtnuA9yHr&#10;rjL8luJESqlAvojnawBAE9HHZ7PHcj8vBwV0eMv9/KHw5/LsmTIJ4zDZpZ+TkfwhY16ZzWueDrrK&#10;EGNqZc0p1Tigv1xbNYu40gKMw2C4e84F2ZeDl1IFQIFWqsiY10xiT53BkUGn+2gjwW3cs4Kj632+&#10;huZD1qlnFlPNVDg67Cur57hbqQzg8hbo56avlftmFzL3SvcSuj+U52Ri1R+yYyzJwnQQlM7BdJ2r&#10;qqoMfis06TMQfLdGKuDqd2oyluzTkhKNnq2z+jeqjcEA/Nz6KC30ps8XyXBaw8NjiM/q9CxJSEks&#10;eFyw2/4nBe9nYY7Mg1UemDVJjJQysmQ9G4jBNSdlMT5vrPlDQURApmxwaBFUvl/JvroswZgD42sy&#10;H1pUcKw8bhFybHguePVQOG55gByy+qkVCNzn4L5/rbGp+dDvWTMVPnCHhgrcwXqIMcN5a12mJOCK&#10;WS6od28jQWhM+36L3XYHrQLbfdcHwFerFuv1EbpG4WjdodMeb755B1pomOG3eLxxWKyXsMagVU1k&#10;LTo0rUDTBpYonIfSCpvdDr0xMEZjuLjAk4cf49fvf4an54BYXcXi6nVcjFfx6Nzj42cGr597vHbn&#10;FDeONE4WCsZ5eEi02kIrH4OvIqupaQFrgKbB5774RVy7eQNv/P3f40fv/AQXHz7CYmPwwd/9Fe58&#10;/ku4+tqb2I497Ogwjhb9poXtV3BHBle1xnLVQrcCGEM4ohICZ0pgVBonn/sSetniwU//Fr/41c+h&#10;zQDhDKQ3kCJKpqOPeih8FLrFGnfv3MW106s4PjqC2Qk8ffIEZjBwLhwSwzCg73vY2Ox72NhsupkX&#10;miDgbQmyiTRFR2C+Kh0LbzgopdE2DRQ8rB0AmAD++eBD3y2WMKPByekJ7m8HXPQ73P98uI4+ey67&#10;CKwEUMs6D6VbeKmxOr4CKA0hFXS0DDLjiAEOH77/GT588R7c+hqcbgGlsVyuIAvGXwoQ1bqBUhJN&#10;02SWVg5OlciM7lZrHB0d4Wi9RmMcjo+Pce3aVayPjoAE+EsNF73ys8tODhcN9ji5BRET4zdJfMMQ&#10;IBxYbdsAkbHk4yCWggY22vZ472ZgfXqDUuLYNDoMT8YRZhzD4aw0miZ4L79y79Uc0AVMIbh5/6cM&#10;tFhka61yQF4Aq0KT3MSAc59AiRwsGNaa9w7GjBiHAd6Ha9dGlnliA1prY9Bk6ZWXJJciALoqevNb&#10;N3nxOWTFS9Mu4NO+KURmTjvv0cgW7WINEu0L4Ty88tAqfOZxCEMGEe2IhJ+87Od7Zhh4zCSYiVUt&#10;RLZXScz8YRhm8sly7zTDgM4u4HUC431mnzpiMVOyvJMtyexMYDJopAiAYNk87cnSE2ubnp0xpZcD&#10;8g81fADQtC183+95gSZ2MkQ0sIm2IqEodlFtIQDhchNmrc35HEpJGBgI6XByeoqvfu338OMf/gTe&#10;SQgVrNGiXAWPHjzFO3/3c9x97Q0o3cDbIaqtIrvQOzhnIogaMhnC/ibgXWTJiX3WTDn4L2uB0lJu&#10;VgfGxsDE5icoZLDnpy4jWz8zoZhrnO9nHhbue6T6KPNdLBbo+z6rjWQayFZYaxyrPdcGhW0Ex6Ly&#10;fgov5Cw1ynVBGfklqWP6O7dXb5ey/qnemcD6snY+zNHxM19YmSy2kn8YAdCyD70Lh4gEQgZL20Sl&#10;michhykgPlk9yHgGz58teYARzzIQ3WHPXG7YVAa+ciSMmqqUa1Yvs6g85BVeC2ujAFitzubCDmuS&#10;65pff2n9woXQUnCYkqzo4IpaSNSUy6WdAseWpMODBLwJ2ps5ascZPsdutws1A7kGgkRCl17h+8+K&#10;q2YuUHCq1rPSa8l5P9NBSdUKJqc6T89gug4JYCgHIOU+4JxD13V7XtV5jxIx/6hYm7XzrPwZjqVc&#10;9nIcM5JTOnBrmhuucMo2yvYsPf/LwZyUMrNAS8uQXNsf6gElsBt2UIsFvvzlt7G92OF73/1zPDt/&#10;AUhA6SYoQSLQHiw7VdXea6Y6THuVCKqiCejzpNCp24PVQE/aC3OhkHToltRipW90OCvnQBy11Mhh&#10;69G+CgIs87+08y3XXkkC5Pa2Qzk0FERN9Sd9z7Zt2eyBmsqjBGBLLCVk6mAeQOwcpFKwLthLpr2S&#10;DvHKAT+39jkb4UNuA+k1M6DpkjUWMvA4EUM8zGij+sGRnKrmICGVe8ZLzKl8djlblxKcLgcAJeDN&#10;4VklQ79G7k11AD1PrLVYLBYz2yREnCbbacf9NYXRpj50GAayHkQkvumqG0cZZk7v7Xa7zb+bHEK4&#10;a8W5jlw2KKV/pgN17oyVUkYL2GhdyJxnZS1VqjJp5lL53jUyNA3fTTUmZdULUsuXpGNfGe7W2PjT&#10;Wpw3jjJl7MHxNuCJKDCzQ5RQSpPg54LcUuTQTGS/OEQ0A6zzkFplkkK4P8XwSvh/etscz8iPDnkD&#10;WmuhU5J5CqAkwR81toFUIcTRWBPTmCOTKJ0YCawXk/ebIKGSIeg5eAvl8NoCMOdkp5c1NpwnaGlD&#10;UzuIyk2IFmec19ZUKKdJk8ibTMmeKYHpQ40E13BeZglz6Ltw3vWHrht3vw+Fax36e44NXw4lDsni&#10;SgkhFwLGFRuXSUSFCGFaYa17ADba5hi0jULXhjW9WJxgdbSGlAMkRnTrNd74/D0MRmL3iw/zwRIC&#10;wSU8AkO8FR5aCJgxsABjGRodDzx++/77eP50C6WWkOMLjC88BuuwHRWen23x+OkLfPLgBV6/dRX3&#10;717DrWsrWOmx8gZLqSBlOLBU8p5eaTgAvbW4dv0U3/7Db+Gtz93HL3/5G/zt3/4MH37yGE9/83PA&#10;9ji6cw8OElsPjNsew27AMBpYeFzXp1guGkgdPr/UgNLAZtBw6zWW62PcuvsqfnJyHb9552+BF09w&#10;2nUABpjGhRxY49C1C3TLFbzQuH7zLn7vd38HX/vaV3C8XuHxw8f46KNP8eDBAzx5/ARSKNjRod8Z&#10;nJ+dY/S7COyHsBrnHIahxzj4vE9BeBgbWOAuyfWFhErsRx+ATxetXQwkRu8A30CpDkoF64lxdOj7&#10;AVJIjMMZTk+3WK57fPbZQ1y/eRPejfBewFgX9qtkP6LCe6lG4fjKCdrlFYx2hyOlYd0I6zyMlzg/&#10;P8fPfvountkFBq/RGwvrJ6anQADAlAyAdjJFFDKEPqmYGRAKlAB8tm2Ltm1xfHwFN2/cxO986Qu4&#10;fm0L7x2OjpY4Or6C49NTyKYFhJq8pjH5H2dnDtp2JJZ0YXU2NQF+fsgcpKKSgob7ywidL5ZzYzUf&#10;oet2teI+IKcMJC/rZ4y/HEybLBOUnll7pGEP4NB0HZaryKpKGQHEP1EpHYCGxJglZ5lHyG6xowFG&#10;ZPUCgMDij7JH5zxMP4QzLxcU8SwRMlvkINoipbNUaQHnTfCiJQzfBIygkPBnCx2lJlA9roIwgBI5&#10;RDzd79DQTJYzzidmUDq3Haw1kM5CS52zdQQJdK7JxUEGJ5JIoWtMwomhFaw+ODZrrYGggGxNZTeT&#10;zxIpahmEGjyt49kZAwSFB7QINYtQMliHIAy5wjOtggLBB8/nKDHB7375y7j3+it49PBFWOM6+m1K&#10;DSkkfv7jn+Pbf/gHuHn3FhxctI0JuQVKNvAOcDZcPyFCDkpeIBVCQJV9zxTXrDqhaORKKxofh3sA&#10;oGJDVQISZe5MaZsy/V0YRB8dH+Gzi/MINOpsH0EZMN47tnbgAC46lChJA9Q7Mw22ZC7Ok0+/JJuN&#10;gxeTWOaB3QAAIABJREFUvUd6btLn92TT5FiBKZfCkyI59EASUjaRLTaxOucWL2CHWVMtGoZKQqrZ&#10;vpgaYkHyPdK5E86cBt5ZWDPCyWDLpBGGMF4AUsbhlEAOup5USIKW90zdJmaEHXbAcoDJztW8nBVi&#10;LduCNrbcNeNCr+lrc/L4mi1OzSqTY+5eRjxJCsQoEcsWImUY4nK5rAaz0rWy3W6hlI6qGBlZ1aI6&#10;IK2xXEtlwmq1IqF+Joe3CtL3pfwfAYlFtwzD7Xh+CkyBtZxtRAmI1ixMSiCEe0a4oVAJsJe9H+/P&#10;HNiGpSIi2QtuLi7Q6CYGJ0ZFlBQH88LS9U3Dc59Bx0lppbSMZ+ghr3obcimAanjs3HIs1UbB1lDp&#10;KSjdpyyHlKPhp/OG+iUn8LMM3d4P4fX7wF5S2/mYY+UT85P4wwswga/7z09QfQjs+h0WTYff+73f&#10;webiBf7qL/8Kz88u0C1WsBCwxkN4B0QrBMqwD0ANoJSAcyY+K3auNPQiq0YSIOxTHVfiDx4zIiWI&#10;FYNUEmYcJou1OKSWJBsiBTIKMVkOUwA8qTUS+F1iPSGEUWESScYzN5J36OeZWL+BmFQOjLLlUfz3&#10;ME5qRQEZyT++wD1C5paQQNPqiPPM7alozcDtXzWbYM6WhbJ9k3JYChm/a8C0fBaG7u+b5ftPwJ1i&#10;65k08K4Ngmc2jgSgFcn6sBxEIOZ7eZsB/ZTzMNX7U7BsCaZyZ2P63Jz6sPydEgSukTtrPuAlrlYO&#10;dWoKpvReCSznvks5LAzAvoRS4buN4zjD6dI1S3t2WBeOWOX4vVohDVOSoj21yplhTpTFuWYUyK9J&#10;z/30OWTF9jH1M9S+qCTTTOqY9PyjSlgolVecEoKz7qnVIlQpQJn9M8VqxImT0jVbXDJuHzWXlymA&#10;dr/m8DN15/7AqVTLTGcOr+ZKVqHcc299tJJKhy8my0ua4Rf2uui98JKhtf9Nnvd0AdHpW+njlG+c&#10;m8KsUpIv51s2KwLSjZeS+D168uAg38ic7s5IF+FQZa1wYTtU3km96LlG/RDY/zKT5EPWK3RBUMkN&#10;txnWgm+4Q6qc4JWfgfe4AsusKHMCSqkP589fpmHXHvLaYcFJt2jRsS+Hkgen6YeCdw8dKByIscfG&#10;FDIHcBozwIwGi0WH8/Pgu9v3Bs463Ll5gkUDbLc7+G7EbjOiv7iAMBZ6mYIvg2eO9wZwHsuuRasV&#10;znsDOAetFMzQw5rgKTiMA5SwEOghDDBuw+bQao221Xh+bnG+GfHw2Q6/ffACb7xygnt3ruLutSO4&#10;6DeuPQAFNFpDKgfnR3hh4f0ACIcbt05w9do38LnPfx4/+P6P8ONf/AqPH36As+fPcOX2G7j26ufg&#10;FwtsdgOADQYz4mx7gRtXj3Dnxg2s1h2kipNJrdAbBycUVrrBN/7kf8bJjVt453v/GW7cwuy2GFyP&#10;xbJD1zUhCNiGYmm5WuBzn7+Pe2/cxu1b16HxBex6g4vtBV48fYZPPvkML56eod+M2G0HPHz+Gc7O&#10;ziNwAwx9YOaPg4c1icW1hTEjtFawxqPvh2hlEvYxZ2wIQ2t0ZCP6GQPFe4N+s4FzI5QKMjytWjx7&#10;eobrt67hww8/wu986W2YcQCkjp6ZFiZZyggPLxyaVmO5PsJidYpx+wAeCh4S1gOj8YBQGEcHD4Wm&#10;WWB51KFbLiFcZFIbAxOZNQDQ6BaLroP3JqTcC4X1cgVjLOAcGq0hhIIZBR4/3uDZ84/x9MUWX3zr&#10;DYy7EYDHm597E+1qhUYEl+PwPO8zSNO27ejeJwXtGjNIHYZdYs9vmmNtJHaJc5aVq8t00BPZXf5M&#10;UsJndjb5nDHcN4FdEUsL3Hnn4+BUhucwsVVIFZDUAtIDnoDr4RXie8FDiSk0LgB4MntiJ0sSR8+s&#10;KHOV2PfiFkhASZGZ4ibv+VyVScCZxNwOFlmIjPypcSQgSgyflkpMg/cCMJRSwadG0wUg0joHYedN&#10;mYhWNIjB0xSkmECYIGlVzsJDB7A1MSQACEZiXmrKyxoiF1Ckwdg7U5SCJpJjbhhbgsL0PWv5LiXA&#10;kzz1WYah9xA05DYVgtFmJP2uirZaYfCRQphCsX/ntVfx9W/+Pn76tz/Hen0UVR4uM0y0c/jlT36C&#10;G7f+VaipIno6jj2UbqHima8E4J3Z89vkivRyIM6d57VmIEG9nPViqj9mdUTRoB1iou016DJ1SUC3&#10;WGB1tML58wso1RBP6FRM+2q9yLHgStAu1cRa67lnbAw9LxugBKSH78grWpP6J9t+OL+nnJxsFkTV&#10;+sY5T/yFZR4KcMAzfX7C+h2jxVmwdGJZPWm/j8CAEJOnqhmDXVN4LRe9lA0gZGHh4TL4P/vvTC2b&#10;vEindcV7j5YNbmnlUNZ4HNmDq2Hp9S3JTOW1L0HG0l+13BfKYNfU4JYDpMtsRmp1qkjAvRNVVm8J&#10;xHAAtzEhc6htFzNiUbjuOjJgL7eg4diYq9UKm81mVk/4eBb72XqVe+oZWo+U6p8aIHXItijZn5UB&#10;qKWa/FIGN/jQ0Bo5KqsPo8rWqKjgIxYEi/WKtbSpe/HzxKhkS8QrSaIdoVAHc85m348EAwdwKq53&#10;LwAX7dK0jFkuJKjbTT14zS+5plzJfTkhcggRaE+GDBkDgUIm2WasNwQEoygPQ+TQdxlrMYoR7aLB&#10;N7/1NVycPccPfvgjnJ89R9OtQpUX63ehdagh6ZoXiLYlIZ9hqpOjLzPmIbchvDqcTVIUwZPpWmDf&#10;PWAchugk5jK4PCd0SBK8OWliy/MtAYAUYKPKDmJ7ED5HrOM5hU14fiTLmqZWaElVne2VI2km1KKY&#10;52jAxT4AEEpMKmLB2WryQaAU+6BsWGqrWtYC2c4k1xihznWVIHsaTJsCc2sgdwr0pOcAG/ZNrUgK&#10;u9dxtPO9Sk6WVfMaR8zsmspBNGdFVSNSlrjOIcVceU25uo9TASb1EcUdaXYBp9BJZxJVLM2zHqca&#10;yGa8xqJt26DgJhhXsiRL7zcNWKZna3osBJtzSaI2ZgS0nKsVex4/uxfz78SpTylwz63n0grIU5Kd&#10;82ytW15jTo3F2WNzCueaHR2nLMlnNbNPcLZotcEOzVmZ7AGQB4XJevFQTtL8+ZzsbFItSNU1nPJC&#10;ShlwHR8A+aSGtZZT1Ex2sCUG+49n3lekmtxBmhkIZp5GPC/w5N6D7A40xnXLm/nnS+D7IcnNIWsa&#10;boJYk8zX/PXm4QeHmefl9+VCNy6T2XIN5qEgLirbq/m/XeZtyHk+cQOJy1j0L8Nu56yBysOP+gjS&#10;yTEXQleTEr6MZVBN4jw7tOGDlFJKOEhANhitgttaeN9jGByscRh2O5wctWi0x9NffIjHD55gu/Xw&#10;zQl0lIQDgYkppYT1Dsv1ElLFZtQ5aC8grAt+v85itAOEsMGWRAAwBseLFs8/fRfaGVy/+Tq2xuDJ&#10;2VM8u3iBDx88xLXjNd68cxv3757g3u0Vbp22WHYC0hgsW0AKj1YrNLpD3/cwMY729u2r+LN/8y/x&#10;zW9+FT945yf4yS8/wIOP3sXY97jx+n3Ibo0Xw4h+pzEMK5jeYnsx4Mb1K1gtF1h0LXqzg9IaSjUY&#10;oTBagbe+9m0s2w5/9+ffhZcCC9tj3Uk0rUbfB29vIT3OX5zh008+wuc/fxdtp8IwwwFXFye4cf0U&#10;9996A86kaz1gO+7w4uw5njx5gnEY0PcG202PYTfC2QDi9n2P3a4PoLaXMMZiGEcMuy2GfoAxAczo&#10;lssIPAb//cBENAFwjIPL3W6DzUVoQo+O15BK4GJzjudnz7FYLqNFTBMKURuAHgefWVVKt2iXa9hh&#10;AYdgbTF4gd3o8fRsBydaXDk+xWaw8AbYvLgIh7Vu0LQdGt1itTgOAKAQUVaObFcwjgatXkC3kc3l&#10;A8NS6xZdu0AjVnj88BzHqxe4evUU5y82uHlHRzsWwBgLIcxB9c5kJUXCX+O6Tl7zgjDOWI/wopCj&#10;di6zvcMjhh9OB+4EAPiZcinvNdlDPfwubUYCSGFzs0U98Mo9MLHKkv9ysFmagotMZKKFQ1+Swo+y&#10;wuQM2PUJxN8DaTj7uFrBGBpWlRi8jp4Rbs92yDsH2LkvJReEPjXL6XOovUYy+ZQD+6DVZCsSWWYu&#10;/v+J2eJ4QPYyhdZsGF82iKX3fYWFxYWmlfeAAw9qv5tA67hw5+ysIlCUFobp3tFmTiuFwRpIryCF&#10;gu40fv8Pv4lxd4Fl1+UBohBAv9vCC4nHDz/FxdlzrK8cBUurgJ7PahFDvBhLK4YSwKvJVTlrBZZQ&#10;EIvpmt1iqVaohXRqrWf+m3vrJOPaEkJonJ5ex+6iz1YBqalJQAYXVlwSKyi5Y/Jq13vXp6b645iq&#10;hxrf/N5CBIAoMubSfjT/t6+CohwRpVSP1ogV5Zreqw0ZhY6CBpq4dqM1khchk0fKgjnHMMrp675s&#10;b3IIOOVA5NIOpJahxLH26e+Wa7CsT2vs+EOWkGWTnN47+8AXFhw1mxq2hifBupyHOn3Pmrd+8nHv&#10;+x7D0OdBWKi/FRHc1RmvHCM/3RfK+K2RfTjv7DJ4tcxb4/b70uOZXodsL1ix7yjZ57UzqrTF4HoL&#10;590eQK2VhlAeq9Uqf79hGKBiL1z20LX7nhUHXhCFwly0yFmLlizYmm3cfC/ZzxnIrHuPfaZ7IkJg&#10;rmyr+YBzg1TKijZ2GshrrSAkMI4DjLFQUkF5HQZY6ayNIefpwJCEROidicxqj12/hRISy9UK3/mj&#10;f4YHDx/h/d9+FHIXnIdQgTmukrrFyznRQFSedcKk31ezRXJI4S1vnK1Ya03DPq30zIZKpYwt5pks&#10;wdT0P7pWEwhKh9UUWC73bwq8Wmf36gM69KQEwpJQkYDWXIeKyWqQIxnWWMElU5eeDX3fh76u6/bI&#10;kaUNVXnNSkcEzp2g9Ckv8z8oy5fuVeXnpkDzGIO9J1xszvSnHvf8GUkzKAQLhHP+4ekcSt+BEha4&#10;/Z2ziOY8+8sA4PLMTedsTSlBh8900DKOIxs2X6rl6H9P2ZxhQCRnZ0FpNcdlEnAEFo70S9cXJUWn&#10;IN2UC8TlWJbe8oKxmymvDzdoSWutHHaVZ/QhAg23xso6iNZch+zJa3mXL3O27hGPGbVPyiYpyRSH&#10;6gz6fHNOHSWJPQ0H5lkDYg+bnutML+8H/rvA+8Q+qIXVcht2ORFJ0oK5DEXMTQ8Yb7balDL7nVZ8&#10;9uhDWW6odOrCNW2HPL5qBXg5oT3kz8RJNkofyMuCdGsFfw3Y4H6vLI64CVlN7srZ53BBL1woyiGg&#10;nCs8DzVatKipBVmU9xIMo/UyJiE3hWYlwrFR9QLwUNiNA5S1aBsNOYwQUuJiu4O1GqMZsepayPYK&#10;7rx+FZ988hC9b2Eym9YB4xgNri10oyAV0LYKCg7eOLhxgJIrOGdg7IjejBBCYdEIaAjcvraGf/AY&#10;OPstjBqwuHIDzfoEvZM4v7jA2fkG573Hk22Pj58t8NqNJV69vsLpUYuTVYNlpyGFR9MICK0xOAcl&#10;PIaxh2oEXrt7C9eu/yu8/fYD/OBHP8aP3/0Az3874OTOm1CLE4xe4EKMAZNzDuPY4/hoieVyBR3D&#10;dCQE0DaQUsP0Cm9+9fexunKMH/75d7H55LfYbDc4bjSgBOzoAWPx4tk5Pvrtpzh7cQETrXD6wQSF&#10;gHNQ0a5AKYX1lQWO1Bq371yH928m0RvgYwCuGTH0A6x1MDb4A47DiCEC80PfY+h32O12cNZCqSZL&#10;u6wJ4aQhCDZ4gve7HbbbDfq+x3a7gbEhlHMYejx8+Aj337oPk1jXUkZP8wZwQZXhINEsl2jXa+wu&#10;GkBpNIsGkAq2BY6v38QrO4X26BosFIZxBKKnqZQK3aJDt1jCewVrg2NK1zbBYz6C0gIKi8Uye7P7&#10;zFJS0KqBbjSO1gs0XYthtNhsd9hc7LA+PoKzrkheF9GSgT+Igxk6CquHgHabAhzmGADzpsBXLc6c&#10;LfesBLpP/nMCKbgTma0zP2tkHgDoHEY2NZYelfwMVxQV+ftMsnQVGRrWTozZ0mpgAuOY8HY3sQsP&#10;SU058OuQlHfa31JhOgGUwzBgsVjMBqQT2B9DT72LvBH+jEhBldZOrGrnEeXtPnihOw+ofeei2rnA&#10;+U1y4BkNmc1DgxiSmgvmLFcVBwMKJzl9wfZINYaUWS2Ra6AEVpMB1aFzqiQQzIZOQqDROmQCIEg5&#10;73/hLVw57tBomaX5gc7tMAwOo/XwImwCystgkyN11YeWNgU1JV0N4KHkg+ogI4IjXM5P+gwc+2Rv&#10;sEcG9dQSKe3BzjvIOCjzzkPJBt1ihd12E1nDTbLL3wvmLP9dsrn2B3d+z3eUkwRzwWJcCN0eWCVC&#10;9oVAyrWQkVUXQrEiwRXZxSZKdKUUMUTb5X1TKpkBo2A/ILP8OwV96hyeoPNekhhjnESZNp3ey7gV&#10;NFDOwQ5DrPkRSA1CQUX9ksyvI5k6VMBzqkk3hfLWAHCuLmdZwtj37uaY2rX1LoQIvuyVUNtDexjH&#10;XOMsBxLDqwzA5tZnWceXazb1Syl40cKynrFcI08BWiklVqtVfv52u10cqKk8nOGGQIeyDLizg/t+&#10;JfBY7v3lXloGEpfMPc62qxyMcPkC+3Yxosq4p+GFyT4LPj6LCFablAVJ1VjBBjawfZVSWHVdzCKx&#10;sNbBgR/mIylDxWQjlP+dFYC+OnRKBAMPl4eGnMptRthzLtRBcR9xsSZOkit6toTYJJ8zMJRU2eKr&#10;theXPTwFrw/lU4Tso5jTE4lQWY1TBn2XcQRSolUq2+84AFevX8Wf/tmf4P/4P/8dHj99BkCiWSxh&#10;/GSH62En368DfSbN/SgJL4rUUNPzbIKdRMqMIeBo+nPZC4c8qGaGL1A1fKkUKoF7uj7KoM7Z2pEp&#10;m2eqL6xzxMZNsnVcAqA5W6RMzMm1wxQ0WquDucHAIXspGlpZgmccKeaQX32p8OLqn9rQNoHElIW+&#10;9ywwFoFBkYNcX0P47M89AfsT8WffGnIfqC/P+ZoLAjcApt+LrrNa8CznlU/JuCnb4NBeW9qccTY/&#10;5XVPPfs0BBVRcWWY3Ib5WqADDCkVSzi5LGuRvvc8VJdXkZUDNzq0TuQSLkNUiBCyG2zX5N7zwmFq&#10;ZRhujRhQUyEfynKoYY9cjmU5xCmVFGU+DVUeSGZA6b2LqqW6HWhZT9GaiCpbcu8YVYbO2mDcJ9Ts&#10;GtZynEQk5ST108sC9//Ntjm1ZGFugdnYjJeAMP0Z+jBTiWwJbnNM9HQxtFQzX1za9HHhojUgv9ys&#10;uYkttzmUn/WQrJvz0OU2xZcJFauB3Vw4Winz5cACOpihTEvu817GhOCCdLgDmSsOagucS5HmgpnK&#10;dVhKfWrFJzdB4+5Dzdd3T0vuwv+MMbDGQTQCozEhSHIARjditBqjbbAbLBadwOmVFa5du4EHT88x&#10;9j2aJrIChiF8t8jsVjEAbrvbQnkHa3p0jcanF2ewZkA/DjhaX4GxBstFi+32DNLvIJ3DuHmEndmh&#10;OzVYra+hu9LgwYPnePIUeL7Z4oNHx/j7DzRePWnxhddv4LXbS9y+cYx1I7HUHlqpYAMhJDwEzNjD&#10;IzRtb92/h9defwVfe+89/NU7P8V7H/8S7ZW7aI9uwJhjONsAroXEMgY9bdG2LbRS6JRE00ic2R6q&#10;03CixZ0v/A7++PgEP/jed/Hg3V/gbDvg5PgIThoM2wG73Ygnj1/g/X/4CPffvIfVegUIh7Ef4IyD&#10;lApaSwhrgWEH7yR0E/6b1g3CGekgVGjAF0dLCKGyJ7dKzYt3MwastTb6T6cmJfh2exsbnNg4GTNi&#10;GAf02y2GccB2t8P5+Rm01tgNfTxsFQAJa8cI9JEBaKuxunKM3SONpl2hXXW4euMG2qNT+OM7uPdl&#10;D6/bKMkCjA17aNc2WCw7NN0CDhLWisg0VVBKx6FDyE3wDmhUBLxcsNpJoLKFhXMGTavQHS0ApbDd&#10;7dAtF5hvrZLs0Ybd80p2DTcYrDEPOWYby8hLTtJ7e4iHtzFnxFj0vsdqtcozX+dddaibz7DZWeGj&#10;DNpPzPPJECZbVSRKf1I60L/PjXzJ8I1hui56WFOyv68MPA8yOONnD96XopprQtk4JTuJnh1lmFJg&#10;iISQp8WiZQGyGssiePIHUNtbR5K2PDuUrw1jS8u3GcMqAt6CsphT85nO9+SRe0kAvJAySuMFvLVZ&#10;Ms2dV9yQ+dCQmrvO+w1htB4QPoAiKuYIKYmbr70e12DIWohJKFGOG32gffgOMq4JU2mUD9oSCFGt&#10;CWehvNHnUdFMHCkh0j6g1J4S5pBCrqwHVQy0ZesjksfgUhixUFBaYrVeo+93sVm1Rdidm7xImcC2&#10;MoSMNukcyaOW1VCz2ijXS1k7CynmXqnxnEnMsKRsgkBmXSZFq5ASAm6S+VPWpEr2PZO/vp81fnP5&#10;dqnUpAyj9PkmUEhBN82el/dUb4pqXyEgZvsjZflQC85DSlruunN9AKe0oPtgLdCUNpOX2Tkdam7L&#10;IOPSK54OxmiTWttXa6+fUNsQFL1v78MxFDkFRql2pUGp5e+W9kW1vCi6vg6RnMoavbw/3GdM7M7a&#10;UIGz8qj1JYdscGqs8Pw7KSQvrm2ZUW0eJAmvIfYUReG5UCEImp7VMyskzDJ0wJz/9D11kS+SnjUB&#10;kYeiNYLWnLg39ZJKze0XJuUI0zt5VFX9XA/N9r7EFoRkmUPoYEEaBqEhUydZAOYMAcHdw+gRLgAp&#10;NJSIZohK4rU3XsO//ON/gf/73/8HjMZhc34OIZscpJoBQy+rWMpEQNxX+2crjmJNSSHzgKH0kKbP&#10;ctovaPYOB2rS69fEvXoKLJ8AwZpl3KzWweSzH5a1IGH0+57gtEak9iQcizax7elr1ez9KDuWkkbp&#10;dS/PpFRDlmGh5fUqrcw454JapuIhxR0lLVArGZaIScmKzkPG/iJYCoWh0URcrWNctfq6plLgPkvp&#10;alFiNunf9LqVz20Zxl0O0tMAO/0cZeuXnu6Hakr6d0khRhVDpR95ud/RsNn5eX84jLckC3B13v55&#10;4zORq5a1WO7dpVqvVOrR65Kec25QQ59vGn5L94XLnEQKRGxuI1XcN+6ZOGTPySlHa7aW3rs9T/20&#10;L9VIgzXrdHrduHOfYqh0rXMkjfm5hoNuKf8o8P4yb3XKprfWpnqkCp6XbIhDNwjkxjvGA7U2xatN&#10;dmrMvVogFPc6XPF8GeheY+LUmvaSCXJIpnLIBojKcWobNVfwcw8n1xyVfly1f+iEcY8xx7BYqOdb&#10;kodR39FyU+aCacrG4NCQpDoZq7A5as9EsGwQ6Hc79LsdlGwA73Cx2cBaDex6SBUank5paKXRNgMe&#10;PX4aDgfVQjgLs93Aw2NwFkZI+NHkg9o5jzH6IJtxgLMG4xAkzN6YEA3nLUYz4PnzJ2i0gnMj5DjA&#10;D09xvt1gceUFTm7cxVfeuoHRSrz/8TM8HS02iyM8eTHgg0c7vHKjwWu3ruKV0yPcu32Cq1c0utZB&#10;yeC7LnV4jjsZpJytcPji59/Crbt38ev3P8Lfv/cpHm2eBK91ucJOLbHb7mLIZwMhLZR3kALQ3uJK&#10;p7CzFqPoMA4Gq5t38bU//lO8Ixs8/NXfYxw8lBBYrhbot1s8f/oCH3/0KT777BHeePNeaIpcKj7D&#10;/7SWUDrcp2FwMKNE0yBYvojApEmFvNZNXpvGuADMOzLVVgo6Bkd663LYl9YqM4u9C8Desltg4RqY&#10;VQfvHUZjsd1dw8XmAtvtNgbHBjalEiqEa9G17wV0twRkB6EWWKxPcHr9No5v3MKNe1+CVU3wHneB&#10;9e28iOwsAdVKNG0DqVsI1UKrlhSfOk6Ggw+bgIvkrNRgxmmwSIC0jwxWH5QfQkJ5mYvoxBAQs305&#10;prqn7wJ/cNjLsylKv9jk0+tmjVZuajCBsKWfnJQCSgEjRozjGBvSaBU0dbpZJeCDg3MGzdL3i7d+&#10;Ulk4S4KnHB9yCnEA9KSgBGk6EexFssRdyMlmpqJ02iso4neRUoRbW9n/OdalVE1koIz58+12Oxhj&#10;cHx8PAMLUoiYc/rS4Pfy+1sbfP3HfkC3WAZAOq5Fn+9JvI5SQLxEls3sDCFIxvSZkVnwrCWeICyK&#10;Uj0SfzeFzgo/hfF65wCGtctJkWtM1JKooJQKFgkx2CiFUssUuGdt8A6WIQcEJLR0Ypf4CZH1GSXZ&#10;Y5DWgPzDrMF95g5lILsCkJspN7SGiZkcXJBoGpbUAs5qwOz85yJohRD+vj6+gs1mA2eG4tmxmYmV&#10;nu0yuI1j2XPXJjXglA1Vu3Y1aTDX0JX2Shxhoqyd6DNRqgsOgb/T57DER7jOCpqDHtMzp7SO5FOP&#10;cRjjWphbgCnVzOYwczAIVYvCWnNVk1fXGGS12u9liDQ11hinPi1/nlq8lAPtsrZOvVDJKqxZPbHA&#10;cQEopfNtsjfbZ5+XvU9NGl8C9KXaYdY8VwYnkmEZ1waFlAVcvibncV0Ski5bR+U1TfYLNNCRG8Yd&#10;OluTGo9eK3q+1mwXOJIXHb5RAJcbOnCBfNzewXkVp6ODA1IOBRty/y0PXeMQY77Wwl7gvKuyD7kB&#10;C/0sKiYweqFnOSZ7NYkA7OycKC3T6ABAgloaQiD0AxCQAvj6N76GR48e42/+5vvYbjZoOz3LUAjf&#10;LQWUg838854P1Q5grMjs/el7hMD5mrc0fe/0bKfzPYXQDtFyhVOc0ddKPUqy1lBFBtHe8HGWVYhq&#10;jcERRCijv3yuAQEbbZiddVklUfPNTkztQzYiNbyC8+2e3RfGko7DF7jAVY5MSH+esq9rFr+UoKpI&#10;3xIeV5v//7lSGVW3Bjp4P2QTTH3Uy2eUI2RRpnIJVnPPMx1YlGcD9ZunmGOp7j3EDN9fsxMlqtyv&#10;OKVACi3lhrnWuj0nj/Q9UtYBR0Au12f6WefsnnqTrjGOQHGZDR83gKudvxxjnpIHDhF5Z3sR+YzO&#10;e5hhCP1yUpPV+jbG8pwSi7mBCDtYjPX/3OJLTMo3xoZpX00qqvtd/nPF5aW0ZOKHC5cP1f5xzHss&#10;4L+mAAAgAElEQVQPtviioWIpvC9fJIgq44hlbWFqEAT2/VZTknwKAgvARp0Zc+iCc8ARN9WfN0CE&#10;+UT9+ypyGE6CxMk2p4ZPTFLF2ZRa7vEuqS+oAJFiCgo0+dnkPb+fmJFwst+iFPUwkfLhn+wdgOQN&#10;RsEnbnMoLXRqzSPHjEnXyBiTJ+nc5sX5l3FsDs4bmjvoawMLrpGgbA0VN45F16IfLJwdAO8xDAZK&#10;K3iIEDjqPLTz6N0ALT2kGeHFAK06tErDOwsz9jAIB2c/7OARQJxGCAx2xPnFOYwd4ayBhEcjHOy4&#10;w3J1DOeG6L3vcHG+gzXP0TQdIBWePX2Iiwcf4uqtO7hx93V8+yv38NHDLZ72BlvfYrsTuHjg8cnT&#10;57i+3OCNm+d4+61ruHNriZOjDlpISOkgfQjElAJwQqD3wMnREt/66pfxxmv38MsPHuC9T5/ibNyh&#10;vzCQ7RIPHj6BdQ6np0foVIvROGjhoYVHKwWgFNBI9BY4ufsqvvnH/wN+pjUev/dLNMpg0WpIAJvt&#10;Bs+ePcPHH3+M1++9iqZRGKQIPrtJJixp6F9iMokMCDdSBfDbOIymx+B3U3AWAoA0uhE7vyNFh4se&#10;ZgbWmAgOqyBjtg7O2/ieAiI2JdZZ2DhY8PAkaTwoGoKcC2h0AzOGENumWUI2CzSLIyyPTrFYnWB1&#10;5TqcWmI7mmCXEyelaZAAJQO4Jz2kDJdS6iBlVUpCSBVYRLKBkDqAxRI5IMrnpiU+78LHUFUXfyYE&#10;j1lrqX1uLN5V4pdPRWQq6iljJgLqIlpaCEl80GcFq6wCnGUQdYzyjDm0jvpHZFB2oTW6xWIqyOEz&#10;2yIDsJgYoUKmtTLZ7ngpYYce4zig0VMIlfOWqDFAAsXCtaWMCpYZ6Sef4L1BBvzeUDYNFgQqQF72&#10;3wt2PVQfUALSyD61Cl656Bsb/m4cRnRdB62bWZBgtoQpZMdlEUKD8mgDl88mZ7HZnKNbLtA1OrIi&#10;cn01he+mA4fu58SuZtZUOgcbfV4FYa/NrnsE3VFKMOP7UP/VfPbFNZJfiw4BZgABqYsqdQe9FijO&#10;65kabqYy8/8/a2/aZEeSXYkdd4+It+WeAApV1d3kkE1xjGTLbGy+SSN9E0VKf4o/a2RjYzRpSFHc&#10;uqtZTTWLZNeCqsKOTOTy3ovFF33wJW54XH8JygptsEIDmS/fiwh3v/fcs6CuvL80gkojPpupEBSA&#10;cCR7RqqUvxCLWFl5uwBFmDt548RZVpWG3jIU5JaweWbNMbm2ca3Tnzur3Zi8mlJzMqmnKBki1KUW&#10;o8XXar3BzfUObWtxdHwc7MLCmR0zAcDZ5k1/l0Cs2OTnsvdcMhzvNWdLxOV9UICD8wr/0MEo3YMi&#10;kG7MlJk9nnNI51gOmHBsPm974ZK9hAu5GH7AO/gQyWBVIcXILI1DQEcb5SwsLZ2XQqav5wA8yp76&#10;ENbWQyrZDwXvS88qS4ARQFXXKWCcG76UiCSloeDhIVaCI1ONDodZn5Mz2XK2Llev531SCfCnAAkF&#10;gygAfWiQUlrzJcZ6rhbLVYBcyCHX+1HrstzrOPfw5ZijkwENxgDp0f6O1CmYe+ByLN78HMkVC7kv&#10;86GhFjLwawaSC95SgLvnuXUEJabRwacNwJnv6cN5JhQURjCDAs4RvKOAe7xusQdN6iCl4Nw4+E0U&#10;lDiMkLQ+C6GwGdOWfw7DMwIFY71tXaMU/qf/9D9id7/DL3/5j9i1PWTTeNLExNbXkrDw3FZOjF7u&#10;Qqb6QsTBL0QaHHmAr5qElk7tjKd2O3TYJ8Ro91fFOiucAVLIpP7wdX8VvtcmIo8HFMXkfBjfg0wh&#10;1YkCxFjncgrEXPXD7m8OnkAkBKpaYRj6gs1czNESMz/+nBzJ7S3ccDwfUNHnm7MbomuLAwBL+TQ5&#10;mzwpdS3vre3rXFLTwrCDlZlwjYQij4xxfs/Jrxs38OAGOiVV8HgmWJbIe/g89qqenM1MwWVuDXOB&#10;65FwJJIdoK8tIrZECSjlgRLSz5RSFfGl+N5tso8KtYqoMOYOeIvHSkpYIWAEJmQJGqScX5vcUpru&#10;4XE/Lllgcmdi/Lr4PMafy7mLpOco7Kf5EMQFspOkahbnoOoaNrgY0HXF5fmULJtyRe4sU4GsQarE&#10;odlvuQqodA6WAPgURm5d0T2gRPxNAzdbdnU59Ev92Z/92Z99yBf+8z9+FsL9RADqRGqqaficCLIu&#10;xUxESr5J1PYgQgxxA6b/35oAEkqZ/j4P3OKYKDljqeRhyU19RvCcyg756R43Kc0lKNwNHhecSkVd&#10;alKEZNkqafOK7FiBidTRZqyeVHBKmQh4Qo6gQ0pmZkBulr2A+P7UZBHHYiR6F+Y+ybmlzSGGH7fx&#10;c7ZAeSHA+VWVGltuYpkzWUoyaO7PUaYmhMBgBrRdj+1uB4tgoRPY8ok9Y433ozUW1ni2t9EOfeeD&#10;9SA9+63vO+zaFm+u7/Di3Q32/YBGKQgMaNSAT55e4vbqHa7fXmEwDkMIZzJWo2kqaOuw23XQg8Z+&#10;t0W3b2H6Dnq/xd3Va1xfvUYjDH7y6Ue4PD+FtQ53uxa9E7jvLW4G4OVti+dvbvHyzQ22nYaolqjr&#10;FYSoYKWAUICqBVA7SDhIa7FaLPDko8d4fHmGyhnAahgYDHZA1w8Y2gGVrCCVTAGi/n55do6qKwgH&#10;LBYrnD++xL7dQcHiJz/6GE+ffuS9MpXE2fkpHj+6wGa9QT94L1AlVTgoowRNpgGZIOvF2bkvWvRW&#10;tMQrfTI1DwC9Z2hbWGO8AmIwgf2DEQCHX8dKCAin0PUD2m4PAaCumrSOjQ12GFZg0AP6fQsMGtub&#10;GxyfrHDx5BE2F4+BxRFudz3abvBhvNqg63vs2h2s1tCDRjdo9IPFoC20sXBWeiWCtTBOo+876H6A&#10;GQYMg4Y1g/fu73tYY+EMUuCRB8BM8H331i7OBMZ6YB+LsKuYYLzsiH1FbJrGvdw3NN4iBtlvkbzo&#10;vXVMXE9T0KwEdNgwGImDTCHjNyKBvOnvgk1R3Gej96ogZ0/YWMNrqfD93jpqt9/7woQU8HRiIcTU&#10;7IaTKguy98b93/92ZBbrxteib0mOVyyXoY7Ptk3PuqRSeOHPmGihIkN4cGqkAi4uIbDb7dDUDZqm&#10;8bZJiyZ9ViVlGNy6JG3NBytOjIDEZNASBkPtfhfsmWo0zSJ8aJkYeSIBfFOv+YkdjhCemS/9oMOl&#10;IYVkCQQJGPwAT9J0z+Jzm91HGSxcJoVrBOaVmoTz8ecFzwDlwdcATsdzNbL8AhsNbmo/4M8ZM143&#10;wi60THNYuhZc+OqktiF1RB7QNlODgLcwPKRu45r9kp/+5P3ZcaAez2UIga7doetbVE0NRC9nNwb+&#10;ieyz+Nek1lLjs8XtRflrHFJxcqDAISBTTmyreIJCSUk5HagRD+50fWRWr451Lxde5/9u9NONdR8A&#10;VNSPmtSMqqogqsrX+GEQnjzCRGzSw/MTalQplD97HAjoJFlW/aHnlAOUc9AoB3FK9R9nD8nVjbn3&#10;KaQoWn88pAyNjfQhm6BDA4fS58mvzaGwZe7nc6zrPP8hv7bcOqYDF+7zH7LZzM9AjsxVykbhVAds&#10;j/oA8SsfQtD+x4MEMvTHFal4prUHZlVR+V7SXqUUXFy0Moj3p5IT4tYcAJQPWO3hoLIoH5pL6f3t&#10;Bab7S9BIBgDbT+4T+zwHvRFr63kFmYD6OAyM11TEoUEgpzj6fe4g4JLAVIGQH2JCkeotQ59+9ARv&#10;Xr/C3c0dus4rO4e+D+812DTI6ZmiVBUUyL4ekaE2lUqibpqw1mWq9eq69haZzoazSqaaK60xKSAl&#10;vOpWSQxDDyHDc6e86sk6g6bxmVZCemKHVN7CU1UVVCXRLBrUdYVoG6oqr+T15B/yrBoHJRWkEoCw&#10;kJDJzm3ynDBqMO7MokOeyfqORKj0X8EH1Do5IRHG9WEyFeUhO7BDaygfUHEsZG7954NEygTOhwBS&#10;SmjjM3visC8+0ykDgyjTHAj5aULydOk+TPdbmfaqOEgUhSEyVeyVFHoU3GXVcxNbvVFpo1R5UIJE&#10;qnITMmgMci0NJTmsj1rOZXd2sr/S7IVcHcAFFE+xODEh8073T7C2SS70Mzb0zP7P+WB33OcVsZos&#10;kUMO9TJ5ZkCpnqF9Um4JmIP3UpB9PAQ9qkrOr6MQqOjZyJB1OJVJHGrRIQRXM0+wPf+QTPCHksqS&#10;q0NKhAnOyjPhnQdIBLm6KWFOkCm/KVeZ/C9/8ic/JHj/S3Yziw8VtWY5xK7n5O4leWsOePOWBGBv&#10;Og28yH/mh3jKT79OsCGJE7CGKRJLzQNXIMVGiS9AXZlhIngmjLOj11se7CPD4Sulb26llIF0O5Xt&#10;HjqUYiOWs3VApu75Bs415pw060N/5Uyr+cRbBkYA78dWOsA/hHGYM3eoH1hVVzDWoO167PYt9l0P&#10;G8NRpAghpvv0+n3fo9cag9HotfZAvzUwwa/XW7M5WAe8fnOF7a73rHenUTmDTSPx6ccf4d27t9jv&#10;W1gpUVeLMBAwsMZgv92j3e3QbneAMaiVhNEDdNdBWId+3+L7Z9/g9v0Vjo7X+OjJGR6dNailZ8Xe&#10;Dz22GrhrHa7vDZ69uMbLq/doewftFIRqvB1LHCgZA+EGODfAwWCzWeLy/AzH6wUWtYJuO+hhgNUW&#10;+/0eSviQPKH8PYNzPtJOKu91CGCxWuLi/Bx91+FoWeP3/7vfw/nZOd6/v8LpyTE+/dFTnJwe+/sQ&#10;5MgybYwSUqiD7M25ZZQHg+XksI9gtAfvbSgwInnb/9elQj0eJj6/S0CpGl3foW/3cNagkjWquk6M&#10;dGusn74bA9P3sF0HM7Q4Olrh8ukTrM7OMUABQqFtW/SDf2Yie0jAF3gmsCmUqmHhPe6j7YaLzYyN&#10;nxHJyz8yEKx1SSUwy5qwdlT75HunIPtWYW/n1vzscAMmbPNDvtiHfFDzQeQENMyLuYw5PfknOYaI&#10;RZa6tRb3d/dYLpdE4WRZKd4hiwwRgHMO5uS8ZSf7EwQLikwUCXSfTOC9TA9szh6UoaA0RkOGoKN4&#10;lg7DgKZpghxbTrIAijYRGIMpJ1Jda9F1Lbp9yL6oalTNwoOTIgbIYsJFnPtfiwmrNLEYuPKcqtVE&#10;9poBmD8I/AVmeRyCC6bgzdkg0R4mnYcHgDNuuFwaJiT/fSAx9ebsXjGz/Rm9lz0DWkVSBKm18iKf&#10;CyhFVuOk3TG7jpy/Z86WmhTPD4DO+ZCjZKVzyDrCZ4QY7Pc7KOkzQJSQBU922tgp0jABpaBB2mAd&#10;8gQt2e9w4OTERjCwlbl9gbvu87oNB5jhJYm5YxlOSX0Ws2Aym5J0vRwJKsbYNzjnA8ujLZRUxLIi&#10;KLOoGoIb3jwEGrJsqQMD4NK1L4GhJYA0z3lJz6AcCQRRTcoRWzhgOCfBHArTPQTcc5YWeV2bP0s5&#10;KPLQ9Tt0bQ5lEcwG8lk/wrHzSqxNzgqAA+2pJD8nXOX9aClkmJPy06/XWgcVqEgD00PWX3nvNgfh&#10;+EHCoQyx+feNQ7uc/cip5XNGPLc3lIYupTWaA0PxvfkwWTGqZifnwb+tTyyt97gO02C38L15rppL&#10;5BMBZxxWqxUuLs7w4sVL3N/tkwLNkxglELz1Jd3PhGQVmNTuZiSkTGudqqoD2aHxQH9d+fqprlCp&#10;GoPWAASaWE+5EcTU2qDvhxS4OQw65HFtcXt3h+v3N3h3fY2bm1vs9i3atoeUEovFCsvVGpWqEtnQ&#10;BOAy5nxJSDgpJtcz9gwlm15uCJsDqPQ6ccqXMcycrnuwliqcvUb+Z866hcMv8j24ZEGU1zAlm8Lk&#10;xGDNSMh08/cdz9vpHjlni+eYV8RFIrh66NwrWZJwCh9u+FsacHJEC6424vE4McscKtkW2QJ4m+fe&#10;0PdFLZq5wHQ6IJned3kQZ8yvWVQRcufOoWeOWi1xOGP+THGKrNIeWfqdqz2mQzhRWMMPqxhLeGie&#10;feD3nsVkYHPIps5ZO8sJ4chYOXv/0EA6VwdOBgdybuuZvyatYeNzTP9/3O/ja3wIeP9v8rw/FLpG&#10;pQf5ZKr05zy4otS0cIUH9dinzBZq8cIVhLnVAgeWx6+njSX16SxJT+jnOhSYwQUeUQ9kE4IvabPF&#10;XQOtdQLL8sUlSYBF7tc6k0Bl4E1J3jVvaACthwmTi0roNGkyD4F4nDIhb4a5ZuaQ3Hxk2/HFbM4G&#10;KT2XpaEDK4lN00rlwdPgjzg5YLVnL1eqhjUO+30LJRWgJITx138wBovFEk1dQ+sBSlucnhzhyUdr&#10;fPzxU/zs3S2+/f41Xn73AvvtPXbba/Rd61lrCuj7wZOKB++/boce93d73/QDcEaiN4P3zR8G7C0A&#10;6Qu/Z1/c49WLb/HkJ7+NP/wP/xG//9GP8aOzY3z3do9Xt1u0fY07t8JOS9y/6PHq+jt8cnmETx4f&#10;4beeHOHjyyMcbdaoRA0pW0hpUUFBWw3VCCyfHOHx6QYfn5/gu9fv8er9PZy22N9vAeGwwspfw3gw&#10;GAsDC6cEtFNYXDzCb//sP+Kbf/g7fP3iLZTVqJs1bm5ucX19hR/9+Cnq2gfbaG0ghAr+lIKVxnJ7&#10;TTrUA8hlA/BlbTaMHIWNI+sVUz9GFSxsEAYJzgos6wa7KFMNsjKhVGKKWwJ4VnWNk4tLLFcKR+eX&#10;aNYb6MEXw/ViAeM6KL/yfFisDSFMTvrP32ksRA0nXPJrtyY43zgLIRyaSkyUPn5QaSbT/wgwJBsS&#10;gYl3IGXEc764+aFcKtRQaM1KjDvLetzPz5w8Y0UIAaM1FAXNqTVLPqx00y+TUmCxXELKu7GgYgK1&#10;ubAbHrDNfqYdrZVK4FF+LWmQUA5cpiJJYCrRz8KpjDG+kIgFlZTYbDboOh+wLGeSY0HWjX8+xvsl&#10;AVhIEZQahLWkhwEQjihtBLqux9IYBLv98Syl4ULMEJ8DA0bZJGF+YbTXSbY51LRAiPJrhoEaHfqk&#10;+ztWYcmqyEvT60nTmhQcTMBXqaHgiu3YDNMBGetDmQExkzVnXbC9EuygnWNyptdnmHOH/PBLFhx5&#10;84u0z9oDMlPHhiTSNV4q1lPzo3xw7XZ7Bz0MWNQ14ICmqWEYaT39LwVfnCuDxXntUKpnH2Kv5p+7&#10;rusiy7j0evn19PUlL9+XUhSJMrlFQPJfZp6TGagRgDjAD4WHYZgMLC384SRsHB6NoIV/LyMYU7Km&#10;LIUqltS/XBNJpctckGnJK5azEJpZfsZ9gyihDMxMAp/fz/w+0p+Rg/iceuPQL05NUVrPOXBQeta5&#10;a80x1znv6ESAIcy9PLwXAJqmmdl7cp7HOehdYoM/BGxw7MXZMDr0vrlFQQ6yKKWS6oljstNaJYY0&#10;ch7E+f7HEcYoQzHvfwY9QAb1nFPBPiIQMwQ5E6PNBSaBoS71q7R2iaBirq7IrxmXXcfmNcBmysJo&#10;gzP36P6QZ50balK7Lo4cQi1NKDhlHQDrUFcVBjPg0x9/iv/0P/8P+PP/8pf47rvvsWgaCFWh0xqL&#10;ZQ0pXMq4coQgZELIrxMCg9bQesDdduetNK3x5K6+hzYGdejr7/e7oM7Wya5CCgFj/Hsd9DDWkMar&#10;ZgWp8cZ9Q8KSexeHpl4E5ZJdz9HRES4uLnB+fg4lBJqqwqc/+jHqpoGoKiwXDYRz6PphcjDScHXB&#10;KGRKbOGSjW3cn8fPoEaWv8vv35QlXVLxUWZ2KVeGe264OjsntlIwdaJGJXsdN4SXwSrZaJMC6Wn9&#10;zQ066PAt39dzYsZ8Hbtin0WtI/P9NR+4+b5bzwYg03pFPGiRw67RYD8FCNZqh1oW5gQKiudxZ2k+&#10;pKY4Zo4LUqxt3FMsrHWFM2lqNxPvOe2ruesQB5i5ZUuJ+FoiSOfDLqowOKTKmrkNZMOHErbrnMUw&#10;mJmFWkktwWEy9DNE9n9+fudDjZHQNs1QKBG78+FPCtON9ShG334Z1d2hLrWBjGms9QdB5nLC4RST&#10;+ihTesXsGyllIsv9YOA9F6aUS79LEiRuY+A+IJ1KjBKZvJEbWYl+sZQDRPNwg3yh0hCJsblEAs5L&#10;k8PppoCDk2IO1Oc84OYe7W708KNWHhm7IX/o00J1/jXzdG6usckbFfrAc9kB00J6vBdxyPHQ5LZ0&#10;CB6Sm3KMjnyyWmrYSioP7jOVwLE8uCSfbMcgF6WUZ5I572NurQv+0d6LnLI/TSg4jNFoRA2je8AB&#10;tVxiWdVwYQNcLhdYr5dolhKPHh3h46en+MnHZ3jxyTlefP8cV1dLfP/tV3hz9Qa39ze4vdtj2Wwg&#10;LCCtxWAGSOuwXCy8hFNIVFWNYeihld+cukHDGoO+b9H1Le5ur/Dq2Vf4g5/9If7gj/4D/vtPP8Lu&#10;oxrfvL7Bje7w5rbHflijdwvcvGrx/M7iy1db/PjyHv/+J4/w5PII60ahVhowA6QAaukghUWzVNgs&#10;jvDo7Bjfv73Gi3e36KyB3m3RC4daSKhlg0oqLJUXx6q6xr6Hv7brIzz53T/EP/78b7F79wKXmwWq&#10;+im+efYtfv/f/xRNvfSHkw22TsS3s8Qc45ih6d+Cb+9knVLM3iXDqYy1FfwGA6hnjPUDlcGgb1ss&#10;l4uon0pfI5WCHbSXiVYVFpsNICyW6wrL01OIxRKm33vgXUooVQOQITBU+3UfVTTCwQwGtvIFoEYH&#10;Z3zeghQqqHNkIQzGhuLfplCt5DuYQpLkJANESDF5HYnDAUg5g2DCdD2ghsr3Ao6l8SGZGlxzmNuy&#10;gACvefiskhLr9Qq73Q6r1QpVkBlzzB1a9HAFbZRC04an5FucKwIm779gIZIaBemBNKS4wun70lp7&#10;mWLjAfwIpLx582YMpXT5XqtQVXMWRfTSHGXMItlsWGchQ6hxXUkIZ2GsxjD0aJZL7lCYsLIPncus&#10;NUJcrvS5sX4N4YAdGvXQnw5X7Cx4nYIAdCgef46j1oJMIZqzO2g4GNdE5t7OHIiYrwEqr/dZFCp5&#10;/tPmmFPe5TkJrKqODDryRjZnJE/eX2ZpkWAaF3M4kO4V19jngbdcY5E+m3Wo6wbr1RG2t7eA9Yxv&#10;a2w6J7jmL28URmsnMdt78iaPC3Qs7V25zzZ33fJfXAhgToqgNSvXHI/1GlWU8kw2GkxeatKkrJKS&#10;KxmECA9cGm1glMkYejIFtUWATtjQUBfUR9wAgzZuOaOZs4SZNG5u1Hu5A0OW/Jomv+fCIGlUlYzW&#10;RD7kzrNoIyBImcWjusOxfrAlACcnl5TOQMHYXHHNepKEAzAJRPA1f8yyQbBGy0HYeA9io2yoai8q&#10;wuRomSKVSoHtPscHs5DWyExOCjKBMsgWQE2HYFdhYl7aGAYP0mfZYDOWBkuCqLqiao2xF+X8vNO6&#10;yNxv8j7p0DCJglSlM4NlA2ZDR+5n3Vy9w/Pnz/E7/+53sN6sw1lmJ9lEljCoLdmL4yoxdupZ7rOe&#10;FAta5MP10rBkWu+pCbnBuRGwhXBFlUkZWHIzoM+5cj99SH0TDEuC37GAthZ/8Ad/gH5v8J//8/+B&#10;q+sbCF3DSgk9DKiV9BZtlcTV+/e4ub1H23ZwcOj7Hi9evIB1DqvlEsvlCg4WNzfvsdttJ4NjHzRb&#10;JcXnfr9P/1bXtVeNKQXjfE9nrMXxZuOtUo3FyckJ1usNhBRo2xaLxQrNYgGtNRbLBUR4zaHvcXR0&#10;DGu8LacUAm/evMVytYRwFr2zePLkKT55+tRbbBrjVWx1jWHoxntN7FCHYUh1Ux5+WQzWnuXZORid&#10;K98rWGEBmFlvTs/geM8jgEpzjTjr3UOh3zkTOnc44BjLeU3EgbB+z3QTTIrDrvLa3dp5D2CIref4&#10;/fJBbCWvgUrqdKUU+mAPxQ2dS6SFfLgQsSrOa59Tsc3zKDEj6tKhDHd+00GHikB56JNinaiUJ8GN&#10;r5HnUdIzlAep8+doFqoqeWvP3FqJC3Ll/OFLdWtu7Za/V27QlD+js9oDYkZiifhl6heB4vopPSd0&#10;3UdgO9UQxrCvOVmnBULBDIemZ5oxCZ6TYvr8xa/Lg9xjDVIieoxDRHqv4vNtWDz40Lk4qVk/1Dbn&#10;i199dtCnlPM35MD8/IHLJTFCqEmghv+QY0AsZT15aQse9GY8JBOZSktEJoWe/n+VeY3GA/zQFEow&#10;TSlCcEz+zqyzY5FImL8lUDH633HTRHkgRDf3zzqURTCXK86ZK5xPFScBZr2emSFBCfB7iLnPfY6H&#10;FkLeJB8C9PMGgfPGt9Zb41RVha7vcbfdQhsHkx2WMxkvmcQP/YA+pHIvlwuoyh8MUjrADHj7+gVe&#10;P/8OXbuHFBbLhUQ/7HH17grv39/CWgmFygfeag0Bh6ZqghVAfA8mMcObpvbMbecBKasNnNYY9ns8&#10;//5bvH3xHEL3uDjZ4NOPL3GykThaVei7Pe7ut9gbhau9xW3r8O6uxXcv3+DN9R22vUOrHWSzhFos&#10;4cJGL0PzVFcSp0drnJ8eY91UaCSgrIUzA6RwaJoKR0cr6KEP9pLWs12EBKoljk5OcX19he3tFk1V&#10;4/ziBD/60cc4OjpJLPNIbw9ldvH544aJLm3aY4OeVCbOpvI99XiOPH9KJE8/KQSs1hjaAd39Hs++&#10;/BJDt8fJ6QlkXWMI4ZppDUdbXOegKoWqrnByfoqTi3MYK9BrC228jZIP8HHhZ42eqSKEgElZETud&#10;4M2vPaveh647gsf57/NLZgSq6UA1WbVk69CYIPOU4oMZ9FxGSDpHhEgMRW6N5goqSYpcl7HkfVFb&#10;AHhdxv7KgMcYjj79ICIFFtdVjTZYYKlgGfUhbOSHlW68BcCsWLEuAWyHQKZ0r2IWQCw4mIZ5DNys&#10;Eli6Wq1wdXUFay2WyyWqqiYhcO6gfUIESMYgrpE1Ttn0kfG1XG98HYBRNowHGJ05kJn7jEfP+tw3&#10;P1m9PGDrMBvQB597B97iZvLzCFvdhecpr1NMCHUSBKTOm8nS88Pl+UyKfjKgSIBWtP6JBb8bg4wP&#10;2ctxZ+QMHMmGgYLYDHG14gS4Lsib6WCA8zjFA6y++LkVCR4WUqDd+pyQqqpChgnfbKY91HME6zEA&#10;ACAASURBVJjwvAZ/ZtIofKjX+CFVaz6oKcnuS6/zIb75MSCtPOxjsjYOsqrnwbkRZInszqmMedpI&#10;1rVX/dGQ56Q8DUHwdKfKwT8OoCuF2tkQSO7zRUbPbRmD1oVL55iQAnVTs6AjHXQoVaXzkyK1TriU&#10;wZFCtlMIsLet8w2pHK8TBMnpEEVLBo7ZzGVLlUgJdF/h+ppcHSyT1/WY/yGVTBkzyS4xHV6CVR4I&#10;AQg1ZnVJJSdDEu/LLZMHsKoUlFQBsFQhON0Dl7G2G79ekP+OZ0YMSB7VT5mtmByB+bT+g2VTCr2m&#10;xYwAGeYzyhspIILH+JgmAe9jbXTKbiipIPKhXclKKL+2pSHChCkbCuNYX759+w6vXr7E8xfP0fc9&#10;1uv19DVi4HS0sQOxomSGB9R/XUoZFMhjsB8cZmrlvF/L7XcPWekeAuoPWSZwJIjSXh19iOdcghDI&#10;E/ZS6zwl4vzyHNv9Dq9evkrPsXEOlRRo6hrv3l3h//nrv8HzFy/x8tVrvHz1Gu+urqCqGpeXj1BV&#10;FdquR9+1OD09xpMnH+GTTz7G8fExzs/PsV6v0dQLrNcbKFVhsVjiyZOPcHZ6htVqjcViiWX4vV6t&#10;IYVEXTdwDjg6Psb5+QUWiyUWiyVWq7Vnz4fP3LYthmFAXVdYhWehbhrUTY1+GKCNRl3X6IYObT/g&#10;dnufSCseoK+C+pIMq4l/drz+0ZqkhJVE0NoH6UYlpd8flfRnBn3245qZqHTc+HeLxWLCbi1lDOXs&#10;eGoTx33PIaxkAhKGQHgbBra+/5LJq77kRuE/m515fOfkVBCVaT48+BCF5ExdyfRoOdCcA+g5OalM&#10;5BUTAgGH1eTA/UjO4HOjOGyFU51OnhVjIB1QBWveuMdZbWIZ4NWrcfgkfE5UrhYar4mY1Sb++kxt&#10;2OJZplQ1sRzPa/mSVXZ+zUqK9rwmzIF0yuyf5zsJ9vmJ93tcu2IeCExsyDh1Blenco4W+Z+pquvg&#10;cJaoobnM0ZhFZiMOq2TKHnBMjX0IS+ZqsOkwgbNGFRNnlekg2V+HP/7TP/3hwPt/+vwXMxCBFoj0&#10;A1NQ8xAwO2enx7BWPviIkyLFxiGfrpW8+rgHZsockgd9AucN0WFvdPbvxBiql4AhgYmcQioi6c9C&#10;99Jnh09gZ8OAs4We+2DlBSCYxprzk+eY+/kC54qyQ5tR6fDI1QwlgJ57Dx8KlFF/1kPBc6W/5xpE&#10;f+8Edvs9drs9jLUwYQAVp7r51NlaC20M+qFHrwdAIBRVDlXlX1cPA96+eYNXz18D1mG5XKJWCufn&#10;p1BSoFJL7PcaV1c3EE4CxkLAjoqSFOaI9NypOnhdxgJBKdRKoZYCVneQTuDm/TW+/uo3+O67r2D6&#10;LX70+ByfXG7w0dkCtRiwb3vY4MO+7wZc74DrrcPzNzu8eHOD2/sO7QDUdQMh6gCoWsAYVEqgkQLL&#10;SuBoUWMhJWA1tB3ghJ+EViJYtcBBKX99tVBYrhc4OznG/c09dDvg9OQYjx+d4+mTx5CySgVTgOET&#10;E7wkm5o9i2JcS3EQkFhAofkZwXsf1hI9TYVEOLR9MWC1gdl3+ParZ3j+7BtcXJxhfXyExXIZ3pkH&#10;S5Mvdgjxc8Jhtdng0ZNHkEqg67VnfJKAM28PhAkzKVneCEBVagyKhbcn0XrAYrGAs5o8zyqBKzZ4&#10;LmJy6CCxqUW2F8VAL0uBHMZWImdOUBnnDHDKWCFxnXDfQwe+VDY7/lwx82N2zoVpuzgoq0+gN2Gu&#10;JAAqWE9prbFcLg4W8Nywoig1EHxzn7PKU8x7VrxyTOSpr3gAQzG1Fkihs0p5oDNriPq+x/Hx8cgI&#10;zPIP8uLPGEP84ZGaOhVD64SAC0WZB4IEFoslVNUE1q6dPEczewACPs/AWwIY01BVEGlleq2CvUPO&#10;BqE/NwYvI/deF2IWNUg99ieDi3zQTBQgktZR2bCfC9guBeIKBuyJQcJW63R9XUFBeSj0kB2G5qAh&#10;w8oq5Q+VQOcEuH9AE5rWWb4G6PeFAC1nDLa3d6jrCnVT+YwTqcIQYWyuR9DeEQ9aMfmMh6xEPsRv&#10;nKupueajRHrImfGRVZjLpgWTkxT3lmj7MQd9SzYYtmD/OAZdJvVErHecDU2x88BQXfu9PnxdbGxT&#10;sPiBGjgfbOXXLveJj2Fw3LABIfhvZp0QmFgcKzOemTmhIw0ASMNOmVfxteoZKOiKIHrJU/+hgSZX&#10;G1OAdTIcCIx0+vmVUgnwpkBNqXb39g5ytsfRGiLWwRR8yZ+h9LNIiHJVVckfdsxv4b3puf2EIwNx&#10;JCcO/GG9lVk19rhv5ECcNRrDMIz1dsGn+VAId4ll+SFsdhdMGV+9fIXrq2sYrVFVKgG1JycnD1r0&#10;pb5UClblkzyP4UDc4mb3kgsu5fz8c7byIbuH0gCXG5aOz7yd9a4PuQhE1YYQnqwVgWshJeqlwuXF&#10;BbquxetXb7DvOnRdh+3dHV6/eYsvvvhnDMaiWS6xXq/hnEXdNFiullgsFhBC4N27d3j0+DF++tPf&#10;xWLRYLFYQBuD5WoVauAKTeNrpJht13Ud+r5H27aJnBeVKnF/X282aBYL9MOAQWv0wwABB2MGDHqA&#10;dRaVklitVkGJ2aPrOgAWm80aT58+xWK1gKwk3l5f4/jsFH3f4e2b17DG4OLiMg30JvtPtm9Si7LS&#10;/THaJYUSHAjQ6dKgIc+ZmYJuo+UuZ/d1SL2Vn2VcFgmXnVECYeF8nT6qYXwQrVeqiJndNK05o0qB&#10;2rnxw31e+TMPZMdBgiTnw8/Z/nB4UkkVlJ9pfu/nz3SvhJjnmnBscerSQActORN/Zpkar3XonaJV&#10;Sfw66nk/VVPYRMTJr1O8BskaVOtJWG2u9BNi7tDBEXFKmFfJSWQ67EAx3zG3eeGUCaXac5oBkCnn&#10;Sag0B3JzOW50+NWEYSJnN1WywAHTa3EYZMofYohXcR8pkR1K+F+J3MveLycmOXV0PzSENPjDgve/&#10;+kUxxGMGKgevtLwwKxX5tCSgjB8PzFOAnIZFjL7rHMjh34eYsGtAAK/8/49vwxK20fjbiZheH/5d&#10;hOOJ/Izp9I3KXyVoQEGUDsggOxHh75SUKXBPUFCmMEhIgIMNU+9YGEFMGvG8qeOCOvLDgBZJDwHn&#10;peaCY0nkC5CzOMibJM5DssRI5aaFJYYGPSy5CTwHzJeaoVmT7oChH7Dd7tF13n/Qg/gepBIhndyG&#10;VHUhPEul7QYY56Aqia7vPPAyWLx7e4UXL17h6t27UGyvcLQ5wunpGk1T4erqFm/e3uLjT38M6SSu&#10;3r1FLX0osbUGqlIJTJYEXHbWQg8aRhvUlQrBkV6W2tQVlHSwZoDRHbY31/ju6y9xd/UKm0WF03WD&#10;Hz8+w6fnK2yERnv7HrprAQD3vcHd4LAzElf3Pb5/d483V/fotEJdHWHZbIJ/r19bQjgsVIVlU2NR&#10;S0hYCKuBQUMJH6zYNBKLRkFYB2N9qvlivcJyeYT9bo91JXCybvDvfuu30SgFPQzeHEQAIoDhecOa&#10;N50TFU1Yl6M3r01BpQCxQIpyRYnEtJHSQSrP9rfawvUWL7/9Hv/yq3+AG/a4fHyJzdkJICsIWUMF&#10;wCjWvNpYGOdBvOPjE6yPjgBI7LseVV1jGExiMSvlmTXWeNBdCCRWnA+yCgCDrFA3NaRS6Ic+yW8j&#10;oOEHdnHNSkDaCaMjDgSiIkgEJoIl1mZpR7OY7LPRjixPVudkZqCMbucSCyKCrlIoKKGCPZi3u5CQ&#10;xJHKpfsFuEkBNZMtQrBszbxgSKxg571ARWARxuFx2+1TwRL3qsgaT4qNMJzG+NGILB+psabs/SkT&#10;34PZ8Z4lL9pJ4JpD3dRhDRcGnUJCpnNtBEEQwDInEgEVxpgANngJ5Ha7xfn5eWBejEwLYywb8ukt&#10;LwClRFZcy8TASZYy4dpVVRWYuIBzcvQxlCNgQi1cIgt+1iwEgH1yJhRA1CJbOgcyFGGrI4Dq4b2X&#10;Mm2ET9xLbJ/0TAXGp3V29MOPTBDOgzqzrUmMI0a2kfa4bAgw/cwuKX1omOuM+R8HHx/KcIxgtpoy&#10;73KQuzgIYAYpcQBng5w5qhQcrUmJLVEazgTQXcyCdMNva9He3kJv95BCehaWthDGQhgNYfxo1Rod&#10;GORhSCtiMx68MdMQN/xZjDVqsk8jgIZSIp0ltK71a4rUnaEGjq9BWfHx30cQ3YbhmJg08/TrY2hi&#10;rI09WQbMHj2eCfGO5OFn07o/WqtFK50qYwTaFJguUvPk9666riCgoKoaQlYQUnkLnaRuEBA4nJ/F&#10;WYj4zzat85WqPPM7ytuiMiXtjzJ99ngdqqoOdi7+NaSqAvFGQlVVaAI9wB1+XKixZFK+hQy1CVMt&#10;np9IIbajSgVpXx7f17R3GQe0Ods6KhZA1FbxNRPz3Afx+Poz/M8Gmx4pZSAGqUQiylW1ERyUGIeh&#10;8ZGjgw5W3h6VH5YMwjLAb/I9EQiWY4hxZJGzoYChZgiSGP+zotWBDcQElygXxA5QBhKGS6F3cmKZ&#10;x1hxcIBV7Esd4WUFWyUV1ptv1H2dj0jicvOhyEMgMiUzcOtiXu86SDgMQdn7k9/6CX7ykx/jyZMn&#10;OD8/R13Xs9y4fH1FGyuE62mcnQ7TRFh3AaiAi70pz6CnNibUvqE0jCpZ2cRaREoE1nXcYwjgzg5g&#10;kNa8gCREHVpXZQBk/HsnAglBBvsNhUpVWK9XuLg8xfXVOzz/9jm+/fo7PH/+Gq9fv0PXtagXEqv1&#10;0u95AOpKoa4qbNYbwLmg5rS4vLjEftfi7u4eL1++Qte1WCw8aamSAsfHRzg+WqPd76CHHkfHx6kW&#10;oyqVqqqxXm9weXkBCL+GV6v1OEwbNKRwWDYNLByW6w3qZgFrEV5jhc3GDxo26zW886LD0XLhB+D3&#10;d7i+uUFrHFbHx6jqBQCFKtSEKpzdYGx+c7LJSM4xRCHmMRcTyEYRgI770HhfDKQSk5rfD7GHBDTG&#10;nx+fOQ68ztUkOcCfDwI40HVi/xKeQ+sM4uZE2ec5e5o+8rk/Pc2mosP2KXEyPzfiwMAezIwShdwn&#10;eg2ob/pU7WCJfRxSfTJa9VmMdtCc5VXIfiD7CU/ocKztGM0cmdYBYoIXpto31FaRby3U9EyEHM9g&#10;SDHJuuJJnY66IrPh59PrNVcfPJSbxOaCkPdTUuJx+JaM9wGAEn7gLoP9Uv6+cyb6+Bx5onEcRPhn&#10;Qvg91AkYa1JPd4i9XgpfL1nGceHJ47/bRIymSnMLT1iitm+UzDcqS+TEbUBKgdHGEA+6e4zXeu7u&#10;4u2OY3HgIJVItQ1ggxLc4Y//9H/7YcF7bjpNp6d5ajed+lHGPMds5JgctGCkQXijDGXOxos/t6rm&#10;wV7c1HIaTOtYKxYhxYRlNG005cRaQmSSUT7dXKQHPZ8UKqUICD/KyDmWXu4Lzy32eBhygSr5NIyT&#10;2sSpbwm0LrEg8gWfb1IlX9bc44xjxB6SqOcSlEMMwfyZo+8591fj2Cjc9D2x9ILlyv12i13bwmgL&#10;CyR7lOg7PAIa4VC2Nkl4qkrBDh1M3+H+9g4wDuvVEk8enePy4hTLpcLJ8QbLxRrff/8W767usFit&#10;0FQLvH3zJlh5qOCpStlWHoxRxFcNEFgul2lc5e10mtBomQAaSjhjcf3uGt9+8zV2t9c4Wla4OF3j&#10;8eUGH390jLMjCek8YNIODvvO4L7TaI3C+73B96/v8e3La1zd7NBbAVQNhKq9rZATqJVEUyssG4kK&#10;BpUAqkB9V8KhUhKVqmCsgbEG3TDAocLRaoOh3aKSDj/69CMcHa1gzJCKRZkOV1GcSJcYPJGVNz5/&#10;5JBxU7aqUhKVkFDwDaTVFrY3uH79Dp//7d+gv7/B2ekGR+fHWJ+cAMqDFfHAmPgaB9Bms177z6wt&#10;Bm2gjcV+tyeydxG86YEqsgTEKClXAZBTlc86qJsK680qMFkkK1+dGgIJkuU6StGnwLacrqtoIZPl&#10;DVBmVoltWwrPm6m+xMgsTftWVvjlewjdb5XyQ6FDVhvThjULt02saIG+7zEMfVJP5KGuRSaYmHtZ&#10;HwI3o01SHhzJeU66rAhLTT4ddCegMdu/M0aujex4a3F6dhb2t9GDWEqR2FFz9t90GAyH2flmbPAg&#10;FR4Eq5ra2/bEc9vZGZuCO1NKgEe0Viir/srAIAXWEygGMQGqJ89M/Fnc609e2w+DEsub+j6F4UMc&#10;QowscjdT1eWD5uiVnxjAxOYqMdCjgsRltRFIgG9WTLsDZ+lsmC5HlcOk4S0wXem6KoVa0UaeCy/m&#10;BvRRyZQa5BjIGAYqUgC663H77h2ksbB9D90NcFrD9RpOm5FsAUCFwtuHDkZAyI5DjrAmVaVS0zqt&#10;saascD9kw8xuktv7DlnpzGsSTOrN6f+XM/ZdbndBg3kPKTviQ0bZaXNAdcxGkkSxYmFhjEZd1ahr&#10;z8CvqgYAMGQBkYoZQHG9w1RGL3kAQhRUwR/iwU3UxbnCmO4vU3Yen4FF911usIiJS8vYM0xVZq5w&#10;TvCvN/WFzeyUuPVywE8cs15IsMxRzmpViqkaAYIOKsTBIU2qL4qM6zE4XBBCxLgHjXu3DSC9kmq+&#10;bxCLHY6xazPV2URVBeazuMxWylnCMJVpwJATm0qeyXnNUOpN8oGWkgonx8e4uLjAYrEIDOC5bRcK&#10;Q9T4/HNsyJiBM1XTzzPbcuUxJWrlpInS3jcLqE//bplMD6K+wgjixa8wxgQ1hB1D7smBXVLXx4EP&#10;zRfwPdWA09NjrJYrfPHFv+Lq7TWsUzg+OkFvBjTLBkJJ9N0AawdP/ImDvDBUv7+/w+nJKc7Pz/Hl&#10;l19iu73Her3C+fk5NkfHcEJgsVpBSIV+0Fiu13j8+Am22x2k9P1b3DNMUHzUde1rZOEVjk3ToOta&#10;7PY7WDNgtVpBVpW35BQCzhmfQ9TUuLq6Qt/3ABy2uy0EBLquwzAM6Lse/TDgft/CWuD8/MKvcSWT&#10;naRjzrT8ucrBbK6ejD2Ow5i1kQgscp6LF+1hx+dEssTEUohtSY2YK5FyJU0Jp8gtHQ/ZP8XhCvda&#10;c9CQ5q5MA1rHgaEoqlQmICPxg+cCWjkmda7uG6+Pm7H/OTIvzVDMFTZzrIpXLmqtJ7WMINiKc96t&#10;QCmVBjc2DzPHaEld2kcfsuvKLfv4+mx+zlEHiFL/Sz9n6TksWXfP7Myzc1sGNfSgh8lZzGa0zQYk&#10;MS/GJrzFBaIot845hRNdd7k7xaFfLiPl5DUYax+XKdym72e0qpreA94qfpIlRtn91AqZKgmlCGf/&#10;GPCbWxj9oOD9F//42eyw5KwQ8mlNLtvJE4APSURKhyZ3sNP/xsUbGxRuoloqDHnwREwmNRz7ffp+&#10;6ZDBTRhI8ebF95mD94d833OPWBqSkgeV5UEgtGCi4HZpQdIFxoHXHAOLk7xywWi5fQUNKsmfJ04m&#10;k08+XbYBc8zeEtuXbmr030uyIy78ZN7ghQPDWNxvd2i7PpKMkgeaTPJtoK5qyMC8t+FgUlJgs1rj&#10;eN2gVgIKCkerNX76Oz/BJ5+c4+On51g0wLNvnqHrBa7fb/H+Zou3767w7bPvsL3fo1IKy8C+SPJu&#10;KZjDWqGu6tTIxGCxaFlRVwpV7UF/P1yqoLsBr79/jt/86z/B6hbLyuF0U+HRyQIXRwscLRWs9nJL&#10;rS12g8FeA/tBYK8V3u8s3ry/x8u37zFYgWqxgVALD3bAopIWi1pCCS8tl3Aw1sCF6+ZzMy20BXoN&#10;1FWDZtFAwODkeImLixNIFYJIrIOETOzDQ1YN3LCJCx6iPurUlqVSEkp44NQYi77VaO/u8a+/+hxv&#10;v/kS58cr1JXA0eUZ1mdngKpQVU1iRUwPF++nuWyWaJoFjHHoB433729we7vFze2dB0zD4BEi+EIK&#10;SYoQ6QH6ukpgPSJDvJLEO3Lcl8broQhTcLTUYZldsTEDAezDARrDfcVk/fB+sdwazj0q82J0Atw4&#10;y54RdBg5YcbbuTVXLuNLnrnxGSiAGvv9NoUPIgNpkZxqQmOJh4uS6f5GCxOebTpjaRzYA9NrC17+&#10;SYu6eHg5AJvNBnUCkGgTPl7bOevDFsLhYwihHu2YxMgcqusmqYOS6kKNHtqjvFqzBeGMZX8Q8MGD&#10;15QgaQAD3FDbGMGozKjty6y+KUiMBaZqPcqo5UJC8/NXSJU8oK2xE89qMEFPD9nczYrh/JoGu5po&#10;eSIdf10jgCvF9P6W5OjxOUogMbN0ZG6TQwYgs7UmlAffKwUBh6vXrzDc3WMhJWpZwe47QBvYQcPo&#10;Aa4fkkcqAjvGWpuYPPQSqZBFdEjinNtNlrIFWGZxYa8oNZtzv1pxUFF5iKzB1ZiHiDd0mJBA+AAM&#10;GWsSA7xSFVRgbXGWX3lDVLIhogAuBe8nzzX4PKqSz2necOZMyEP3hf5b7l1eAq848J7ajUzJKXyQ&#10;NQUmH1KgWhJCKxxmZwhI4HBkthlt0sA+Z5+WLEoOKXdcIitIll2XDwM4UtZkL3N4cJ3kIF/+zFK1&#10;Fvf+Xcgo45h3+TrmrsGg+9GiAYK1yqIWgYcGeNz3lmzUojWt1sM44AgqEEHUKDFTzZHaasxvIJYS&#10;0Wovs4WaWOcVPIHH4b+cPcf54IdX6zNnuXCF4fyo7E+fJbCDrTWwzhC7SBCVLVcv0InQyC6OP98F&#10;i8+zszM4AM9fPEe3M7BOwEoJKBkUIAJCOtS1gqoU9vsttB4gAlN9tVpjv9/j1euXXnG9WnnbwqAG&#10;2u9bvHn7Fl3XY7lcYbVcYeh7SCnR931STjoH9H2P29v3GIYe1lkMg4ZzQNu1ydfbWgMTcpTatoXW&#10;A/q+w+3tTbofwzDg7n6HQRsYbdB3A6qqRt8PuL27w83797i/u0dTN2iaGlUl0+Ccu5ZcPz4Nb0Ui&#10;GIlwbowsbptqYwfecsyvHzezuotq4hy3imuCDhfz2qpkMZOrBzhWf4mAUspyiF9D1xFvuTcNpeVw&#10;udI+PCr85GSf5cDIqY2kS6x+IcDue9weXLLiyfuE/DqVhiLU7ib33qfW2sMwoOu6iZvDpOPJcCTu&#10;vsxIQQx2JwpqrYeIg5EUwFknzlVJIqnqS++Dw/zyPsk651WygVw6Ki7B5hBwWQUuqUDdZJ+l5xdX&#10;0+a1ZLTNoQOkh2w78z6ZOws5tU+Oq+YYKkdqLlkScnZRcc/h+j1OwUN7uD/+kx8QvP9/f/n3xUli&#10;/iCWAN98MvkhU6hD09FS4UKlQ5zne3FyI2JhEiWcgbHEFm6OTK8cwyaNMiCZrCxKrIh8cvPQ9Y2H&#10;WpENkG1e3IFCfZ8VKb7yYpl+XWJhZqEVebPFZRyUUtfj61C5U77RcIullIJ9qKin74luRHF4wA0a&#10;OAkPl7FAnzGl/ODIWItd22HQntnuogdfkChVSqWQ2oil+KZIYL1cYr1cYL1ssKibENZj8Yd/9Lv4&#10;5OMTfPzJBR4/fgxVrfDf/vJv8fL1lffXNxrX17cwxowMhSQLjfJsOfEc9IVKTaavMjEdlVRoIjNb&#10;CCyaVfBb97Y07XaPb778Gl9/+Rvc37zH8WqFJxenuDjf4OmjDU6WwEI6DLs9ur6H1haddjBygfse&#10;eHff4/s3N7i+22M/AN3g4EQVfqsAIFoo6a+rx6EsJLzNj1AVAH+9V4sl1usVlrXA40cXWK9qz6bx&#10;ySSA02W57QFQj2c7uowV50av+wDsaO2guwHPfvMbfPHZ32Nh9lg1CnWjsLk8x/HFOZxQ0Y1/1pzG&#10;LampG6zW/rprbfH+5g5/8d/+Gn/+X/9P/OrzX+PZs+cQQmG9PoKSCx8aVdVoFkvU9QJSefWFDMFv&#10;MoD4qlIYcbBRIjY2YjKxdmO4bfRIN0aD2oqNzRDY/Z0y86OtzSFf7Xx9TYsZWWaaScH6zucsj1KQ&#10;H1c4R6uT3BM8Bb+GNbPb7SAEfJaAI/Zn1CMfmLPBCkPr+Lnz5jdZGzDNz5TpJ9j9lkq/bSGgO3k9&#10;yylzzltdeWWOCaHXAGCs8QCcUoyHI4p7a2wAjKHB635QF4u4aFHk11imNlDjUFIoDwR7aSISc9JZ&#10;N2XEx2tMQg6jh+/YuGcBqxMGFkbbDemLX2NNCGIUY+PvvFUaKAuW/iw3Zevz7HgxevoTJYsQ0X6C&#10;BKfHHIIwcEoM+PB6NoBN8bXBgJVs83WgzgDxoqf74SQ0mqlFAMAE9tPMdzsjFCQrERC7HGawIGnY&#10;NAEf09eS4NxklSgFmsUC0lrcv3mDygKrZgHlfzhcAOyp+iPdgGRzIghhQ7LA6UPD4tLw6KFfIlp5&#10;gViLJZsjHtCjpGnOs5fzIeYa5Zwxm4NyUzXufCiuQgiqsxbGeNtIIdVMAUlfh9afhwYefpg+fb6j&#10;V7phGskSy7dUP5ZAcO7+lpiTjhmesQxLIZKKitbJkQjCvffIGHesJ3tBEu+yAUYc4FImeRgkSMaf&#10;/KHrWXoWjTEpOPwhSy7O250ld33AQKvEYJ28d0zD6ifvH7ylKRcsy4H48fz0+/cI+MatOVk+gO+T&#10;p0xX8aBqJD/bfZ0X1pQT3qYq5R4FqwHrIIOa0FgXLPtkyAypxsBloTL7WLBDHc5/uERU48Cvh4bJ&#10;8To+pM7makNuQMQBh2P97yYKlNG2LBCFHNAsFnjy+DEG3eP7r7/Dft/CWBesL3vUSgGSfA95T03d&#10;oOt6XF2/S/3Fer3Ger3Gft/i/v4e19fX6PseWmu0bevrcgfs93u0bTt55jabjbdj7TqfOaEN+r7H&#10;vmsDaFZjtVx6ZScEpASGYUj3yYdEJ7ckSCmxWCzQdz2GYUDT+Lq3bVvc3tzi5csXWK1WWCwXU8Ig&#10;5g4Opf2PDjw59ncJLObyJuL/jRlwzkYrPd45oJTNUwJhDzHaS3tj7tOefw3376VzabRhmV7fkl84&#10;JWNNlQNjtlneS6XQcdLzJkvDbM0c6r1yTIiqykoD3/y1qL0LB6Tme+8hrDB+hlyRON8zXGEgOt+L&#10;c2CWDhYikS7v43LiKvXcjzhdDHtWShaB7PjfQ973kUQmFalZM7VZiWXOYZkcJsmqMGX2AQAAIABJ&#10;REFU2TIw/6HaOCc5cwM1mudwKGuKOsGUML8plkcH09P3m1/b/KyKdjuHhnGlnI0fFLz/9ec/Z38Q&#10;vRAluS8tvDlWTUkO+9CkhZOCTBfqfMPLf/5kMYvRyy73MctTkvNhZ/6+c7lXKbi3FOpRKjRLUslD&#10;kuK4MeZTt1wCVZoSHpLIl6ZSuXSIS2jP1QClCVYeQFZiOB0q8PIigF4TLv26lM1Ap8W5v3UeYmyd&#10;w6A19m0HrQ0Go1PzVVU+cMgYA601tPbycVV778NFXaGpfBCRNhZt10FVwOMn5zg/P8LZ2SmOzx5B&#10;yiV+8dnnuLq6gpTe2327bUMhZyIk7P215PRwiYF2xhjo3oTmIUrKfFGjpISq6uAd78Nm+2HwzUUl&#10;4CSSbcjrV6/w9Vdf4vrqFY7WFU7WAh+dLfD4pMFvf3yJCgOcbmHNgHYwaA3QWgUtamx7h5dX93j5&#10;9hbXdx3ue8DKFZq69uCoEGikhNQalRsgnEWj6gBeWEBrwDlUqkatBM5Pj3F6vIEzwYoILuFYHzLN&#10;LYG8s+cubOppIKIEjB2ghwG603jxzbf4/G/+Cvr2LY4bhUVToVkvcXR5ifXZRQj6rWaFRzxHnXNY&#10;NgusVis/TKkFFssVht7iz//r/4UvfvWv+Kdf/ws+++Wv8OrNO+hBYLfvcHe3w27f+mYqBNgqWQWf&#10;dTnx0I2Tc898U54RhOD+53zYL0hQVwKJZsDBnKGRzgaXN8x8M8cNa7l9nS3cxbwp49iOuY0J1xzT&#10;90FfgwY+CaWSV60Ivpp50TuyE92/CazL1WTUT5GiCVxQLD2bDoanE2ulEnDkAEjMpYYR/I/gi7cj&#10;CWylAKKWzjF6H6O8csJItkDXdajqGs1yFbyKIygvJ4Xn6IMsUiDfyPCKwaVhgA7izSxHJn6Szsa9&#10;nLLI6X0mDPj47I/grZgNdjhwaDr4ETNmPkhINjU5T8B+xlSN91gqObHhmDSM6Xr5vTqOJei/C4wB&#10;hBwLFEROnLOCk7UPed8RRpGlM5RekyoEbAs+4yfVkWpUXFAFQfr5ZAASn8E0/Im/yRkt47BFCjR1&#10;hf3dLdygsWwWRJHkJ6iqCiCLUoCSkJXyCFvwD2fJIR8Y8PtQ4OiDoL/LatkEkvh7njP2Rt9ZntUW&#10;m2iu4SipX3kgrcRUdQHbcjA6ZBhE0F5VRcIHrflH0DnPs6I5Vo5lWtG9i6vduaFu/pnzM6EYRF6Q&#10;WZeubfF8cGDrc1GqaYhdHdeTcZYEE5A1YJOHmmvumc8HL/nXc/7RWmsIOQ8j5ViMsd7mBgdjxspc&#10;mcP1prlPcJE8VQjXlpiDEvnPOpSPZZ2Z2DzQjAqZBtZTux1uOBCvSykEfPK+SJJ6tOQIBUwG9uXP&#10;JfXQFiljLYocUpaOmAJyqmA/EQfzpWA/ug+VgKQiw1e4B5W0XF2fE9RGoNcxoY5uYp1E2f0OLoRf&#10;+DNtuWpweXmO7d0NXr98jf2uhdEaTVNBKAEdlIcRePWWJ54JPehh8nOfPn2Kx48f4cWLl3jz5g2M&#10;MTjabHwPNwxoFjWWqyWWq2UKLqqqCpCBTGA0qZsktPEAfiQYrtdryGDDo0NuoSewWEgoDL1G1w3o&#10;+x6VquCsZ/DrYUDfdbi5eZ/CdK+v36PrWzx+8gSLRQNZKWhtZrYxHHs1Z15ztnLcYCrHF/L8upSF&#10;YgnAJjBxL5gGlDqW2U19sg+FWtMg1Eh84Z4/Tn1F2e+5EoBXh2LSn5QGI7nShSV7Or+/SSF8DpAb&#10;z21jTXHwVcovLCn48kDY3F4nV04fUsdyagiazcU9D3legBCySKbK7cro3kbtw7nPnQ8vPG7hFbwS&#10;Iwm4VpXfQwuKulKIOff5S0B4SRGXD1NyXJfD3A7hgdz+/pBarHRu0dqAVTtDkqwnTGwTqb0jJRZR&#10;Ytp0Lc6zXqilU5EwkFlhcZ8nt9Iphff+oLY5v/7858XGIj8UKXibg60lKxb64EVwk6ZlczeOm+gJ&#10;EvCUT2FKm0x6/yQskH4NfeBnFit2HjjBgvwHisiHWMBcQVjyR+UkMkJ4cDUHro0xUzkaYUuVJrb0&#10;ILGBjUr9P/NGiYbClFLSuft/6DAoNROuwCLND0TK+OGmd/mmyalFcruj6QZrU1fVDxp391t0XQ9J&#10;wnXopq6UQl3XqOsKi8bb3CgpoAJL7PZ+5+132g7v3r3FdrvD/X2LN6/f4+e//DW+++45hNSoKwEJ&#10;h+urW+zbFkPf+Q1KefZ6YslmUlUAWNRLNI33Q3TOoqr9/dRWB9C+gqoayKqCg4GqvczdOkCoKtjI&#10;AO1+j1cvX+HZV8+A3uB4ucT58QoLpXG2kXh80uB8U6MWGl27Rd93GAzQGQkranRa4mZv8Pamx/M3&#10;93hzvYWG/9nCKlSyhgrNQ60qb7EDh2VTwRoLowOPXQ+4ODnBcrmANQMAE+xlBLvxHmqmSx50E4Aw&#10;McwdYA1M3+PVty/w+V//He5ePsPZUkAJP/BYHh/h6PISi6NTOFlDCDU5RBJIGoRAR5s1mqZGP3Rw&#10;0oUi+whvX7/FV//yDH1vcL/t8MU/f4m/+r//Bn/5F3+Fv/iLv8Lf//zneP7iFd6+u8brl69xf7fD&#10;arn2TFOpYELQbN3UCazy9jp+qi+VgLU6FbnRF3ZkdhOAU4ZgPMjZPsUxzqXkw3zyBpSeAePXyzLQ&#10;IcVBO7fZPXeYMpwZ4H/OEBMpBCoyi33/64t1KskUBLw/tL+XbEvGPYsOpMVBQE9MwhdRDBs31k6s&#10;Ckr3K/5gH7wFOCkIC1wEgNCikhJ106R1Nn4mXg0lnAghvV7JMTL3JPq+gzYG69U6nOXkLAps3eTL&#10;aUw6u5WUsEansDNrPTgYi7/EKk72NmJWtFL4OKktiLd9hCKn2RK8VyXrQZlCbMffTrgJO3/2jE/+&#10;jYRshoLURrxKjKGOFPif1Avx0af3kIZahmEUldVKMXrYi0z1mD4P3bvkaE8CLu9GCkBJMgQZVRDI&#10;QH4BTH6GEDINVNLaxfQ9T0KmyXtPSZKwxNLKe9QbPWB/d4+mrpPqxElAVZVXKSk/CJJB8ZXWdmJ6&#10;k3pOiiID6UOUX/9/wPv5gChmdjqmXiwP7Eq2hfR84pqxWFfEJnkkZNgZqzQyuo01KfDRP0tqAkTG&#10;18jtE0bWW15XyoPhZ/G5f8gOqAQUxDpXE9UIV4OW9vaHwjdLmQai+Pr8e3aizFg8pPbKreRKTOWH&#10;FHMlxn2pWU02WwWf4EPqHK5/ER+wtrhanw9BLfcekoBqh3pNjhDmn3ORaq+cnJVYtODrpEO9UTHo&#10;NtIv0nMkUsYVd36VXhtE5SOyfLND5LKc8FdSZ3Ce2jkpjCcbOFbReMgOb3b+F3rUuPbHkFAbj/9J&#10;SKFXqwlY6zOFtB2wOVrhkyeP8ObVa2zf33vVmQL6UF8rVaGq6qCQ9d7TIlhVRttbIYCzszNYa/H2&#10;9Wt07R5HR2s0dYW+a7FYUHLVOCjzoLG3wbFuDPC1xmEYBmhrIAHooQ+fRWC/2+P45ARDP6Drehjj&#10;UFU1jBntMVwYGBjtv79SCkfHGx8iq/0Zsdvt0TQ1Li8vIGWwvAkqyxiU6TDPcsgJkHT/ytnK9EzI&#10;WeJRbRX364jZRHu2qP6i+3u+Z3IWaaVniVOG5QOJnKFeUh5w++5DzOZETMj6yRyjK9moTJR3RIkV&#10;z/Zk3cgQ3HLg/dBwg9tbSgBtCevJTatpz0g/5zD0rHKJkokj+SzHdkr5XfmwgQ5/IoYVAf38/o/B&#10;3mJCvEjPt5LsdaBD5hzQz0F7bhAumX2aG4KXr/f0vVIL2vyzHVKEH8L28nWRe8fTAQmtZUWwCo4W&#10;SaXzPrfg5M8eORswllR/JfUkpwzhvqdkj/TDgve/+nlqDmOjEkM3/YEwms2MZJjxa0dgnHjHQkx6&#10;Kt+U8yEG8WGhRT13KEcPs/EiTwvd6LGbhxyIjIU4KwoiWBDBetLm5xIlyg6aelTxN/whtjtXrKVF&#10;GQ1+ZJzWyRQ4RxcwHaLMwyNFUfLLhb+m5i7431ELmkP+XvTn0AaRLtDcv7/EcMoBeS64kDskOB8r&#10;+u+cBdCHyOOmh5VMTaI2Bvt9i33n7XN8uJGZMBk9K1qgUgp1paBE8DJzDv0wYLvbYrfd+qR6KNze&#10;dXjz9hZfff0dnn37Pdq2xdD3WC8WWNY1bm9vcXd77/0U4W1KosjXOj/plXYsBqxzowFK8EaOv/qh&#10;R13VqOoGqm6gmhrNagkhK6hqgappUNcNVqslVFWnIUS7b/HN11/j22++hNEtjo8WOD+qsVYG68rh&#10;8niFy9MVVpWB7lr0g8bQddDOYTCAFjU6V2PXCby+vse79zts9wbaSai6gVS1B+odoCCwrCpIAThr&#10;YIyG6TpIYXF+doJFVfngwdH/JW44gJDlZiesL8EwzmJSvVDBzkEAwhnAamjd4/bqFl/84jPcfv8M&#10;R6LDQmgIYaHqCsujYxxfPsLq9ByQFVTdQAhSIKUmxKGuFBbNAqvNOgCSY2Buu2/x5Zdfoq4XWC/X&#10;ML2FtQLaWOhB4+bmHr/5zVf45Wf/gF/83Wf4+7/9OZ59+z3ut3sACkpVcJBwwbg5gp2Ag5IVKgVA&#10;hIyGSvoGo67TsC5BnVIFQE8E4BbZ3uogiB2JE8SKRHhWtIO/luM+JuBSUSBSOCQ/OEYWwINIG/Tr&#10;MbPAnTPvy8qvfJ+crndJ5V1QVYWu72CMSfLGUUbuPgic4/bKXG1ApekcmDIJrYxexhjP5LRvhUI8&#10;LwpnxRFVUwXPWykzGzHlbcC8HYzLSMcj09dNr7rXd4Q16zMjRsAvsvmXy2XIkNAY+g5Ge6ZXu9uh&#10;a1vovke73WK/vUffthi6DkPfw2qNrm2x22/TTzNmAOCgh8EDu7HZtnZkF1mfNYHgxZ789a2ZgJ7O&#10;uuBbG66RteF73eT7MLmWU3UWZmFLAXgTyVrYDzjIvUwZCsSDWMR1GL8ucN9HGxc3Cd+TSk7AboRh&#10;js8VUJOBgbPWqxIqNWZYpNkdCacmNoXRQijZusSHMOy/UbGQ2MHpWozMfVC7IMRBD+ZWhjTAMlmA&#10;jEOGWA95dmEYFPg3E96///z1osHd7S2k82C+qCqfCVFX/rPXNdRyCacUZF0DSo0DmGibIHhW0aFG&#10;lAMEDgG4yUYJvEphwr4mrNxcJcXVSRz4SvcdbnAoMOaAGBPDfUYVqyO2EjYM4awzKZgsDmgQQUQp&#10;ksc2mH1/zhSke9b46EZbsHjuZAfEhDzBgSMcoMfWwQV2ugBQhX6ExJ2loXzMexBCkoHnOF+S0erQ&#10;gdgbxIAzMSEPzBl/2XAZo+ImDvwkBJGDRysuOwEUOIuDyXMS95/wGqMVkmOHKGloiNFbPfZ1nLI7&#10;PbdBpSXzYOCCfV6ySisEnXKARHGwIUq1g+ADa7k1nNm++X0LCVws5XilLnOcEwfGgRtVV+T60rN8&#10;9rniTSrY7XGEM06ZMBtI5112oRfLe8+cXc2p3ak9zQSkiiHcZE3HHl1IwdpDCRdy1ty87osZJVIk&#10;+kkacEyel5B15UK9kAcyIqy0STCvtahVhdOTDY43G3z77Bts73feBtNqLJYrD/Yb6210rEt9x/S+&#10;+td9//4Gph/SY6Ckwnq1QuSMxc8+DAN2ux26rscw9Ol8qmu/3vQwoG13WK2W+NnP/giX52c4PjlG&#10;13WAFFgtl7i7u8d+3yaQvOs69L1XXgshUFcVVqsltAl9Q7DlbOoGDkBVKbx6/RpVVWG92XjCl7Wj&#10;QsPE/tMlmyh/jtjJvpwPj+lzpLWeqf7pvk7/3lpvz+ZVnGOGB+fIkO/tXHhuSXWWq4y4z6G1ZsO8&#10;D9UGD1lBCYKx0fUaBxU0i9H3rWNQtgu5BOP+JJKXuYlZYqk2FawVTQ4G25ClkLJUyBmU9xDT83c+&#10;AJgPbwTDfLZJUURfhw7e4jOUq4Jksj+0s+ENXYNTd4kxCNwYPcPL8tpJKYmqqkMvj7E+kYGIoPzg&#10;DmFoq6RMQ5S6qqGqsjqNe2boYCs/Ew7Z3h1i+9PXylV23HnED5jKigw6xM4zCXxbNtq3UbwEcLyS&#10;m/H/H103JHkdR9RPyPaNUVFPD51xvx2tnEbV3GESTv5c02vwg9vmOLipLzlpTCc3gjKgQgoxJmyg&#10;eQhcYk9BpCRlzi8rZ+LnC9BaevFdAuxjoq9zljCu58Q2dvoeQARJHhZrRrkcFwab+8lz7Jt8spQv&#10;MK4opLI+F65rlMxHBgtNec4PDDoAOaRCoIs+lxuV5DMlYJwubjqty0N3D01nuQc8nxqXpFClQ1EW&#10;GCM40BBzwTT0PcTFLQMTudcDdrs9dm0X5ImYJLH7g1XC25d5b/fYpHhGKWCMxt3dDbTW6AcDbR3u&#10;ti22ux2stdhtt6ilxHq5wGazRtd2ePPqNYz2cnSRfCL8+lpUnr3uvMlljBjxaeHajMr2uBFBQFYK&#10;qq7hJGABDOG9NYsGTV1DKQFjhnQ0O2dRNxXu7u/w9ddf4dtn36Brd9isGlycbLBqBJY1cHa6wOXp&#10;EitYyGEP0+5hnYZ2QNtbDKZB7xTuOuDdXY8X725xve3Q9RYQDRwqVFJBCYdKOCxqCVgLo3vsd3tI&#10;CZyfnaGSEi5IXUfWrAwATtnhgILGEyYFIlMsYDjSwuoezmgM3YBv/vVLfPOPn6Ppb9Cgh4CGkEC1&#10;XGGxOcbxxQXWZ+ewQsFBBuYYmTBbCwVAwqFuGixXK+jBBCzL76lHRxu8evMKVls8vrzE6ckxqlqi&#10;qn3RYrQDrEAlKljt0O96fPftS3z2i8/x2We/xGef/RK//IfP8fU3z6C1L2qGvoc1DlXVjKFlobmJ&#10;FhVaaxhnQjilX28+oT4ymT3zhhZi4Wj1FkihwI+NrKqk38PCuSgiICa8z2oqkDBayMRCqwiORbn5&#10;2O7O2AfxPooCEFBikMnkYT42woLs8VHllPa58H45y6+HbNLm7ECwbJycXZsDW9THML0GtWE5FBoc&#10;GMyAz/EQYqrOGlnOVF4/dtYJLyBuBkqqxJSAgLc8QgTvZVB8WBg9YL1aBla3Q7ffod3tsN/eYb/d&#10;Yn9/h/3uHu1ui3a3Rb/fY+ha9O0e++092t0OfbtHt99h6Pbo2z2GtoXuO+iuQ7fdob2/hxsMnDbQ&#10;bY++bbHfbbG9v0O336Hv/Nc7o6GHHn3bwWkNZ7zCRncdTNdjaDs4azxIZiycNrB6wNDtYfUAL4Cy&#10;cHqANRpm0EE2m9DlcRDgRhBtnHzEYFcXD+b0dDsK6MafY0wAsWzy8BfWwlkzGQAhBVO6ZMljnUu5&#10;ASPTn4ayy5TlIIIaww8Q5AiuB0DFxTVNlBoUCnbOpdQPz5wZAfg0bJWCfL0FrBmfsejtz+0Fgrwf&#10;JdPAMGw043sRCOHeCtu7LTbHR5CVwnKzRrWovVXOYgHVLFDVDZyScNKfi5TtJgP5gGPyHrJR4Wqx&#10;yR6QGLNkb+NAy0nTBdb/2a9/yTL5OMB6ZOoznq/huYz3wmjj8yuEgqqrtHfHptg6i2jjF60LRAAQ&#10;RAC6RLiu/toK0Nln3nhGRurUh3fKwp2Q9AQ/PIk9BweklLK5Skx5CjaP62tU6XrWnSRABsEoY21B&#10;zzHqr415YBr3TEkxKuVEsD+YWOTktgYYs0G4GrzEyKOZGmRanwYEMzsiMGzSTPE8WyvkuoxAtmDB&#10;Ajo4KTEHZ/ZvB2w66RXn8s4ERHF4Pu0V7GTAGYdZsR7Nnzvaw6hKkf7LTmxvuMEWp1akA6TS3vRg&#10;CHA+8JooYOzMWq/0zNAeloJm4J4ZhAF1VvdEX6eYP+OCYhiY25FExubQdSFnRSagx+MNQxgMO0hH&#10;nznAuCw4M56pJE8lEyiG3yMmYLT1atZK4fziFHWl8PXX3+B+2yaVs9HaD0GdH5QvmsZ/pkyN0fcD&#10;mqZBpeqEdZyenqFpFgAE6qZGVVVo93sIePKYMZbUzcpbTITa9Oz8HD/9vd/Dy5fP8ebV66CGsoCQ&#10;ePX6NXa7HU5PT7FcLtH3PQCHqlLJAqZZLJLqGmGPgwsEAAHc399jv9vh9vYWgPfsX63WkNLbsbjw&#10;syJZiT47kQSTD1dzexsKxJZIhCOY7oJFV6xfzWwYlYOaURl/KL+D/ooAce5pn/voc2HvnMUNZ7FX&#10;cqCggbzT94oJQJn+zTd36LtuPJMSsWoE8OOfOZA4J2RS0DQOy2Ig8iR8PRBVuH2Crp/crmbE2mSy&#10;M4lfH7E+CsDn15OSa3OQ2pLA1qh4me+FI0g7fk49eY2Ic1GyHR3++FyJ8USP++kYYD6SWkTolybn&#10;bHb+08+UD16j6iT+/BJex1lVHaoNFcls5DDB3EKX62tzcm6+Bqf3fMxvVKoKz3qobxQNznWsBz91&#10;DcmJ1lQ5FX8m/X6OnZ/35FNFkGWtezhLcw7j/V//9H9/EJOv8IG/pFKwWqeHUIc/R+A1b+RLRVUu&#10;a8oXRx6CRYFkTjKRH56jjFYmaXS+kdeBPUoLCOfGApKbJlHPSQo20xude0Qp0siVNt9SUAsH7HP+&#10;ZCKArCKpA8JGVwg+MYwXMX1o6IIqJTDT722aZrLoD7Hb6fWKG0ncWOgGUwpm4opLLoGd3r/c/qL0&#10;2bkm9kPk7FRZQcPgrDWAFKjrCs2iCrY1NoSM0OmzB+8rOWZCNHUFWIsBNoDp1ltMWAcrLPquD56L&#10;oeCDQ9XUABzW6yUePTqFUoCxA2AAISpIuJGZYS2M1n6oJqX3hScbVQzcTV7b8Ix2KSxU1UAJGTwW&#10;ewgnsNps0LYtNv8fa2/+a8lxpYl9JyIy89771nqvVrJEkU1SEiX1Io16ZAzQbdgNj3/wwP+m4V88&#10;MGAPBjDgmTEaUI9GLTVaG1tNUSyStW9vuVtmxuIfTkRkZNzIWzXTTUEost57992bGRlxzne+5XDB&#10;9xEyWkk0mKHvezx/8Qp//f/9BH//i1/h+9/7Hr77x3+Mk7MznDQznNcSd6oK63OF697hyeUGrzfX&#10;6OCwNYRuY1FVFVpV4bKTeNVrPHp1jeP5FmfHM5wf17h5UmNRsz2PFIR+zf7XD75+DMDgj+7f9UWD&#10;hQxrPIISbj8zujh4k7F5IBiQ9YGm2mF7tcTXn/0O1F5ipgyEDXkCNR8OxvCgxFhY4eCsBsUwG38P&#10;QsipVwcQJAgyHhSzmcCt22f4N//mf8anv/4UsMDV5TUePnmMi6vXsAZYLTtcX294f9ItNssV+t7A&#10;EuHpo6d49PUjZqMqg6PjE9w4O8discDR8RHef/+b+MEP/xR337mHw6MFs2yExHw252aDHJwzcJ3f&#10;cwXbTuhA6BbM9NCwILIAJDOFnY6sqeF55afBOBstToQH65Rk64rAcxMAnDOjAj7dA3L2WF549X0f&#10;CysRPLAzb3ip1MiWpegr74drqZ0HCKjqGkoq9H0/mvADYpKJVtpTSlYO+2zDStLYvBDa3cNdbA7z&#10;gnZU2GaFYn6GpGDh2E4J/nPzvma8/U86qBr7hw4Dh3BGt22H7WaD2WyGvt1gs15Bd50vzg3YglxA&#10;koA1Fr3WIMvPVrgCptdwoodrWSXW9R26rgeRgJJqZEdkjEGve0glUFWKVTzaQCrp7T14OBUaEG4u&#10;FYRUg6e8kHAhL0TKCFiFdQViRk1guQopoGqWzDNgQTvqCooheIOfvx35k/P5oK2BJOmb9JT97xu3&#10;4PnqHFynExEkQUQzSO/zb5E0QtarKqxnBnrgyFoeHCgZSfKx6RCCaxMx8iL0z3DkbAOGhw8k5TCY&#10;CLWSB/BTz34KERwJKOvgRuAjRRsjGtstBeKIP29JisFOQgjMDw/wWhG0AOqqgpa8H/iJU3yNFAhL&#10;AaPwrGmtR3YaRVu07JkMdgz7GK7Yw/QtMZpKAGzKeCv9LIA32rvEZ96rcbhuZKuqp0+f4ezGGc4W&#10;Z3AAtO78s6I86ccrYH2AfABwjDEw1kJUCtJo/5wNe0XJrjC9jrnKdTgbsDcUMw0OmwJ102taOm+m&#10;wJL09waryhy8yWt8BiIIg9sTTYabl5rTXFmbWz+U7GvSkOLSMGknRDrri4JtXLRLJVHsAaPKxv9s&#10;aLalEEV13HA9yqz2qT+n1LVTdX7JbzoNdx1QfBcHH866yNguWX2O11uiPgnfSwx8pJ99ymKDbVQo&#10;evr70n1HRe4AGDsAn6mdUKk2yklxpf2jBD7wEMGGERlANvbQDqxIdH6/d8n9LtU1HIqLGJBbVL57&#10;OU9Ufe2xuEo/Z1D3BMW99AS+kYIOgyzQIc2S4IGRMZoHkkJAJYqW8Czn+85OnUasYLZOYlbP8IMf&#10;/RAXl0v82//j30Ffd2jXW8hKwsZBkENvDWwBJLXW4vr6Go1qPKBsvdq5wmazxrbTqOoKfd8zU1cq&#10;9H3razsFbkuJiT2QuLy4xvHxFS5eXaFtN1ivWwilcLA4wrvv3MfR0SG6rsOTJ09wfX3Ng4NKoaoV&#10;nLPo+xbGsv3u4dERri4uYY3HhIzF6ckpNtUaxjo8fPQYN2/dQlPXWMxmPE9XEgIC2nA/kVuolNwG&#10;cnuaFIyrqmqkYE4xppQNH9ZIwJZ2w1DtDsGvBHaWSJAlm930H53gaCX7kxLruWRTk4OqpcFCui+F&#10;3ztSFHjwNdQqEcvJAPOcwZx7d+eY2cg33RNdw36UWhilBNjdz4nRPQ75Ael9LblS5Iz50O8FUlW4&#10;5zmwnNZHxlgPSrto25kCtrs91eC5nmKCAU8pqULSPT5ck1AjkNvdJ421voceW/dM2WcHYH3KPjDH&#10;7fJ9NJwhpf01YIlTjhTpnrhrK+2mLQ33KB+dMwgCShKJ1TkcnGNr8PTa5lhgWuuke/eUpVQJtC8N&#10;HsYDJRnPNL5+VNxT0nO5hI++zT9vDd5PyRzyBzi9ublNSj7ZyUHpILVMwx/CAizdkHyR7ALNmJz8&#10;5CneIjDLSoUhxsna6efJQ3hLvvdpuMmUz1MK9ufvL5d/pb6bgTVjA7sn21jySdrUFC3fhMPinpJ/&#10;p4nJ+wJi0gI0DSHKA23Tf+q6Rtd1owcpXQ/pGswP+dJBOKUaKE36ShPeN/kk4eA4AAAgAElEQVRm&#10;ppsY/9/B+LDKquJkcCUISvpgUCcgSUIJAUUEcgZEErNZg4PFPNq/KEUwyx7kr3NdNZg1Mygl0PUd&#10;nAPquoJizwaoSvmCiKBNx19TFeAA6UGZsNkReaKz8IxoWATsQ0piGSRZOGPhhOH3LJnZ4UiA4KAO&#10;ZnHSXddVBOi22xZaaywaZlhYcNBfJWe4vm7x07/5OX73D5/hO598Cx98+CGHMC1maGuHGxC4feMQ&#10;L68MXlxtcdUZLFuN5ZLQyznk7BiGZjBC4Hpl8WzVY/ZsjbMDgXdvHePWjQMsqhqiIUjqAdfi6dMX&#10;mEmBu3du8QSbHMtTvQzWYsxEHK8TGlwqIsgrIigZPJgFMXjktMXF0+e4ePgATX+Fg9M5rJHQJrBe&#10;Bh9qa/kak1Dc5HgJaXo4SAgIUiDhAcJgXWI16lrik+9+C5988i3orkPf9Xjx6jWePX+G6+trvHxx&#10;hSdPnuHq8gJG92i3LS4vr9H1DJIvVyssl9fYbjfYXG2wuX4GWTcweIif/+I3+Hf//j/g7t2b+MZ7&#10;93nARAL37tzFrTu3Ifz9XiwO0DQzzxoCgIHVyxYchKqSmDUHmDUzSCVRVYrBUaW8/I3in9Y5aNOC&#10;BKGpCYvFPCnOHWwS0pnuPSVW/Wifza9rKH7GVuaDh3pBEjr6O8f3M9h0OGvgHEGQxMHBIV6/fj3s&#10;z5kF2JsGh6UiZso3crJhLOzVuYVFtC95QzhlkNdaOwQXlwErisyV8RknvOKIRk1DfBYSBgNvVOMA&#10;yuXyGqvlEm3bou9bVErixo1TSMGXn8NoCaqq4/7NQ0T/qwySAtgM6j43DFptyjq1hpndPvS0bbd+&#10;Ss4sb+XPaW1CUJuFc4KfUe/1Hopt55nBbBUySPPZtsJFZRUcg8RCEEhw6G96dlZV5SW0yXlmGcgR&#10;QsD0fRya8OtLz/wVqKsa1nMLhbe+gbf9IcHMTh4c+HNfsd8u49XhfQBSCUjFdiZKeEWO8eCtUPyn&#10;H/qSA1RVMXvapmG/iL78Iy9pxx66A+uLhuBBzxwkmViBBB91UvxtMXsoHcgOzaFzFnABVHKRgTe8&#10;JwZrVFPj4PQQbacxPzrgZ0QN/voWHCAfcwXsIPlPFZFKqWRwhwysGu4ppWqmQrOUwldw2AsK7Gs4&#10;xvsITUrxS6GtEcxK99BgAUV8v4wxkZ14cnIEVUlmzSZ7s1I88DbG+AB5AUjOe4hNFADd9d5KkM/N&#10;cJ7kDL+80clryaE3EJM13RQQPlX3lULe8kaVJthxU0BxGkoO5OHk5VDatxnilEIRS/6tJfuSfX7L&#10;o2G2S96jdTts9B3fcPK9TBQT+T7CZpY8SBQ+Cds+f5bSGiDvv6YG3WGdlmr9qd6WEjk+B2fv2p+W&#10;GKRp2F38nsjW49utO812la7g5+4cTNfDko71Q13X3CtiN4OCz71x3lv+/qb6w1I4YmlQwvscQcix&#10;bWHaD6Ws0nC/yZ/p8H156FvhrTsBQMkqsh+5t/XPNDExjUkRomjfNTWgCv1jCK3XWvvA3Dra3Lik&#10;hx5bcTHTXCnpB8+hRxwDOFO1XZAUGWNg/D05PD3Bj//Vv8SDB1/hJ3/9X2B7CUIFKwBtexjnuGhx&#10;NoJ5OUvUWg68nc8PISXh8vI1rq6uYOFQ68afI5RcSwlrgbbdommaeDb1vcHjR0+x2bZYLVeYzxeo&#10;IPH8+QtcXlxCKoHeB9cCYI983aPrBisdJlm0eP36NWCA2WwGrTWz/v371tbi6vESV9d/jU++8x18&#10;8u2PUXmSEgnvapBYlpRIgwHzCGx8Y0wkyeS4SUo8DN9bWhtTOXfp2Z2vrynP8Skf+zx4NQ9gnbLv&#10;mnqdHMRPz8JSvcFg9JhFHNYUWRSVByB+HtKzKx1aB3yo9LtLQ95gsZy6ZTiMa6I8KNi5ksJt97qk&#10;GX4p5pMOLQM4vu+sHJ9XDkhICWN7OSoOC1PXiuHcEEXcMN+70vqJ4npme8tgV0qCdnDEEkG2VB/m&#10;5OiUKDJV/6Rk5HSd5efEZE5aYVAcfj5YXYX9o2R9VcpECT+f4465AmxqgJbbVeXXMFXwlOqJnCyX&#10;Do9yonApIH0KnM+Dgv9Zwfuw+FOANp965cz7/KalbOncZoYLehQfvvT37/Mdzw/NvOCY8j+M00jf&#10;oOTM8zS4I19QKRhdei85sK2UiotnSrKcF9Dpplk6bEobZv4gTnmZTm0qmJiIvk3TkE9qcyVFiSmV&#10;rpNUhrOvUS2xmEoDo32FfB64VvSczGSsUynZ8dpjkH5xaI6EqgSwdd6HHhEYIXJQAt7znr3uF7MG&#10;fd9CC8J6tQJZAwWChAAMN8ySBIy3ZQ7yofVmA2cNrq+XsMahrrkQFoRYdML/Tp4Sc1NUSQlJEtZZ&#10;aGOgex3l0GFw1dQKQjhISbBOYNY0qCvpn1E/PHMM0td1MwIkKhXCUCuADExvcHF1iZ/85G/w61/+&#10;Cp9879v4znc/we07dyFJQLkeB2dznM0Elr3D1jZ4tbF4fLnCqjOw7gitrUBCYg2Jq1bh9dbiy1cv&#10;cVS/xDduH+LOjQpHtcJCKQir8fjZNXoN3Lp5A/N55XMAHCSLIkYAwbihpZFzxSDjT9y7HeCMA7SD&#10;6zUeffkAbnON+QywegMhKyiSfOvS8GuvWox2ZI6DMV1UBvC1jwMqQsJGIO8LGXhJFkIRbt++jZu3&#10;ziLrdLvZ4ur6Na6vr7BZb/Ds2Uu8fPEa1jhcXV3hyZMnuLpaYbncQqgGbWdwtVzierXE+nqNB+uH&#10;ePDFQwghUMsKSihUVeOVPYSmqbE4mEF6+xv40FrhmWKsfgJm9RwHBweo6waVUlB+qCUFQQpC3TSA&#10;IFgHbNoOda1wdrbAD374J/je9z+JPo3OA3UkqGj7sE8llEttvZnUqEgsTb93QQM/CCWRMA8Hj3lV&#10;1WiaJlq2lYYK+YE9ZVMw1Zi+iTG73yNzvAfn1nMlFmscJCsFq/sx+zKx1ZkakhKBFS9yAG+cG87b&#10;0GCGot3FQTSh3W7QtcyqaJoKx8fHWCwWsEZDG6/kEBKttZBCQPihUDxzRBIG5X9XVSlIL48NgG6Q&#10;5wsAzuioBgiMGmMNHET0hnfRg9HC6UBYEJBKwiZs1qHhtx685EbGOeOVUM4P83wD6iwABnSMM/zf&#10;1sJZgul5ICDAHrm6Z3aQJLCaSlv0XY+u6+GMg7COvX6tjdJntiMRA5PdDxyETEJOfR7LbL7wTQVx&#10;WLZKguTEAARLkv56cuAljGVrJEE8yAZ5SzifBaHYL176sMZgrxM+v7MWSqWWgw5WgAd+QrBdl3MA&#10;aR52EFuBWK39Z5HM5vc+x1pr1E0Nkmx9gAS3F1INVH5rQVJC2xYmNDCSz0ZJwge0ixEIN7ITKgB/&#10;uc1e6XlOa8nSHhCelRykLtUxqQ+ocyXrL7enabMja4+4V3qFZ3j/ImY2YDQQbJoat2/f2mloke2z&#10;SlVwNBAvtu0Wxg87rRHQXcuqmERmngIf+f5TVLUme08p2G3KuqwUvJaGoeb3uiTxDhZDeWM5YvWO&#10;7p3bAQf2nRdTKtdS8zt1XuQNaMkioMQym/LY3deXlb5eAtTyHiW9z9HuVNDkkCJ+nkIDXnoe8/de&#10;Ym7m67jEuMvXTd5vWocRyYfPDK8Qs45VssQDX2sMqqrGbNbwoNnqEdOx7wFrfSZH9l4HkJpGNqk5&#10;oawE+uwDYXI2Z7AdITALKFViUOznKQ5O2SIjSLPIK4ddzKaI788Z37NkfuFx+GHRdb2vWUTWZ5K3&#10;iBnvB9EpINpkOmht0fcbSKl4TxcJgS8qC2hQhgSFnb8Wbdu+EbRySWaHcw5kHdqO64pbd+/gf/rX&#10;f4XlxRJ/93f/iOurLaqDBhZsVycFW94IqUZK/qi0MwOQ/+TJEyyXS65rmhpCKv583aAMDarT3ofZ&#10;hrUUbFdbnztW1xZKODhj0aOHrBqAAG00hByU8qlis6qqQSEiJYO03mrPOYe2bTGbzzGbzXC9usZv&#10;P/0tjg4X+PbH32LylDYji7N8TU7Zp5T8sXOAPd/T8myXKTWOzOzvSkBv/t6mQs+nlEA7lmKFgUJJ&#10;FVZSRk3hG6kbRSms1PrXT8FtznbAzj47hW+l/uc5eXfKXSKSW6isJnPOjdSnjAnxvpESbaaIpen+&#10;O6VkzoHXHPNKr3/6nkr3aTh/vEWaxwlysLsEZM9ms5FKYMfuLPkdudf81Dm8L2sk1DKpCiV9HsLn&#10;Lg2wxvcDRVVGydppHzYacKIccC8RJXIwfHhuEBUSISvFxey11G5XxHOxRCZ/EwkgH4KX19ag0hjU&#10;F3I0QMuHDm9DwvtvBu/fBjifCk0IhUe4+GGaPAVIlF4z92maAnXThN98wacPZt4EDOCY25UnOUR2&#10;UUmGGVhUJRltqaDe5xs/BR7tbhJjv7QwgS491CVJaR4alP533hhNHRb7gLKUkTTl1ZbLxsL9SS10&#10;SmnppcbzbRZ9fv9Layy/h1MH7r7Qq+APDs/sW8znHOqjLdrWAHYICa2EgFKAUMxM67sWWrHUSs4q&#10;CA/OSinRd70PmHGAdCCq0Mzm6DYrOGfRdhxM9OL5a8AJrFZbzGdN/HlAJIdiYBlHcebICiCEpCkP&#10;XDinYU3vrSoqBo60BnkwxgTvZhCULwogOXw3AFnO9VAVoaoaOOuwWa+xXK/xtz//Bf7xs8/x0ccf&#10;4Xvf/R7Ozm9ACIdqJtEIQgvg5GCO8+MaT19tcbW+wHKl0UPByiO4ag5LFWxVo7MGLx5c4Pihxs3D&#10;GucHDW4dCdyYW1wvX+DpswvcvXOGu7dvoJbceEghi7K9wHSk7MD1sJ03qxMM4GkH3VtcvXyJh3/4&#10;HDMloBTBgcE3rQFZzyJAGeTXUhB0CAz27CRng5zahyoKgOQgow8hrkZbmHUL6wyssTDaB78Kb6/h&#10;LT5Oz05wfvsG6qqG0RbbTcfexFrj1atX+OLBl3j46BFWqzUuLq/w7LnCH75YgpwESEAbjbqZoaka&#10;wBKkbFCJCpUSqBuFRVXh4HCGxWKOum78Z4QfUmo4GOjOolttsL3eoO81dG9gjIMxHazR6HrNjCNi&#10;8HU2n+HeO2eoZIUPP/wQi4PZEOIpqFholexjAnsvzSsZDTCTuLWSBUIRHAJL9Oq6Ht5D8AD3g7G6&#10;rtF22+I++aZ9cV/zPLXv7mP177JCA+i4a/1QYuWlXtdNXUf2rDMGxjk0TcMhYCHsMFeNC8EZG3Ag&#10;mzDzEnaNlDI2+5Et5hUZlWKbr8qvC6G44XbEALAxbCsGEjDOMQs+qPQFyy0Ds3OwSBm83Xl4NhAK&#10;mrqGqLi4a/suSlil9LJzD1w4yzWDUAqq5gA4IgakhyBWACaxjgnMcsdgORHF8FwhJDfJsDFk3CHz&#10;MNcuqhaEELDawGoN4zwz0w8Sda9hOgNow+qp/Nz3oXDa+5CTYN9IE88u/z2W5ezSe5ALyXVQ3/mg&#10;+lD8+3tpjIHuOphtB9P1ML2G7dlORfpgTkGCyfgh4DgEaFbelsgzlqpKDmoECh7zhLqpIeuacyaE&#10;gCO2BGDlGednVHXtB+QMdnR9h27t2BO4qnlw6hUF2nW8xzoHazrOR3EWXdfhoDnk58s4kBxoxsOZ&#10;QPE+5QV+0Ys7CU8rqT9zUHUfiykAOTmLKgXLQSWbDFHMkxr2z0JTY10cHA9As4v2R0HtYEwSwgcZ&#10;G5mxxJ2fWZE0/3Vdsz2FtZDePs10Per5DFYQnHHFUNnpASvbLU0Fqe1jO5aa2SlLlkmW8gT5SUTb&#10;jpTdix2wogQMl0CQKRC5pGrN11QKtuSM7ymV8JQabZrBWLCPIZf4ltuoHobPLGNLMJ/n4ULWWDoA&#10;ob22LglxujgYL4H4KYkrZQFOMWunLJawUyvugkkAeN82PvTcGGjTw1gdiV1dy/kpTdNEa5yBOcjs&#10;Z73l/w51SK7UYCsbw1ke3upt8D8f29+VrAGD57zxQI02Gr5EY4/njC0Ye3RnQc7F7HAZWKtJXHsK&#10;QqWKpVgbJeQMl6ydkJ+R26uOLcF210ZVsWLYuUCMEbi4vETXdf7Mczg/P8e8qXwt4EZgPjAo9FLm&#10;95QHeXj/1gy1ntE9HAmsNx0OFw0++PAD/MVf/itcvrzGg68fYdVv0ZsOs8UcThsowUNMrTWqqmJ1&#10;s2AmvAMPEJbLJdbrdVy/dT2DklXyfji/intAMbJyC9ev3axBgnB8cozgH358dAztNHrd+xopqAfZ&#10;4orA57iSCttti0pVqFQDpWRcYyQ4E6ueNTg+OYJSEq8vXuLlaoWf/uznODo+xXv330PbX8MaA1XJ&#10;eG6Vhmc5jhKe17COU/ucEvGlNBSnCdJJjvWkeNXbEGxSi5opVcg+xU8OLk+Bz1PquRxUpEy5FJ9z&#10;iR2y6tT1SbGhFJvJ2fepD3rla+E8G+TNQ97dsNEpEDXdY9Nsghy3yd/jvh4rtziZGhaP7Y/gB/ZI&#10;gGI70YMNCrCUrFzqNyNY6+1+wrUNbP1gFZX2gMFCJnz+XNWQW5/m9VH+/TlmlyqC8nDmN6n/9g1d&#10;UhVNbj9ewu6GPT9VSthRrZvaIoeMi/T8Cdc+r4FK+/q+NTi2zR4PDbXWIwJ6ifT+NgqG/ybwXgoZ&#10;w1TSXxqabNAQ/Udi8APMU57jDUkmoyLxP0yDqXaDQPcHKQ3p9GlI4iCfhg8lI9BomFCSPMeUbKId&#10;OWMaprKP9Z4XRPtkWFPyn5z1negKRooA0LAQe92P/QW9d1+++EuehyUrmn0T3nThldj9uaVS+nny&#10;RiGfuKXNRe7dlcp6wpqDG7Pn802pBHCVpHPjRkQkoWuCLQ4SMCu3ZQpSYgdmkvaaA4bqqkLfteha&#10;C6VqCISmGx5s8oCVZzc0TYXtdovVcsmgvRCAItR1xWE/tYKGw6yZYdFUaDcrbDcGRnMo7nxxgJdf&#10;P8ViPgecHoKu3NiuQIa15pn3whGzSLW/F4J91nSvISSz8hsVGKkVOs/mYJsd7z/orwNbK7CXshIM&#10;bEKyB7+UCrNmzj/btdiutvj7n/8KX3z2Bb75/jfwyXc/wZ17d3H7eIHltsW632Ixr3ByS2CzBa7b&#10;Cldb4OV6hZU1sG4Ga2tYIqjZEdbG4uGlwatri6evV7hzAtybSxweWGy6F7i+XuP+vZs4PTmEIBcp&#10;2HxQMPhNcNBueM7G/saJAimE+1rCl3/4AtvrC5xVvB/2WmM280xspWIIVWAGuzTJk8grM5wHuVxy&#10;3zgvQQj2y7Y+NAcI7G+CsQbWaVhjYEwPKSoAGiQspFJoew1FCrPFDHVVQRBw++5NfPjtD7BaLXFx&#10;eYH1psXFxTV++l9+jv/n3/8nKNkARKhrnxegKhAcbhwf4uzsBIuFxNn5Ec7PT9HMKshKRe9uYyys&#10;42wE0zvoTqPddthsO2y3LfqWJd7WOnS9Rtf10Nah16wsaKoaz58+x8OvvsbH3/kwwuzhvBiS391O&#10;UGP4O/a1L9sBBJ/eKdZfLocbCjq1y0oIwATLt1DXDbbbDbRlYJYSCSLR4MsXiqCpges+NuB4X3Y7&#10;rM1SU0IJQCKCPUm4DuFc8MqGmAuRMPUDs44G1GkAJiASsD/50w2NX1DzkAiBpgbWCn4eQoOUnElK&#10;SlClAFdHAJ2DQRVMYO5ZtshR5IOkHD9HcMxWF5A+dMuDav6zGWu8+okBopSNDRLQVgPBaxiA9owf&#10;AcG2Ms54+xXB1mAVrwltTfQBJ2LA2diBDS3JQVUqytEtIQZUByUE5zr4PBPvpy8E4GobAy4pBDlX&#10;FQT8/k0SAgRyIoL2SGqFOJQUAmw0DFivACAfRk7eUJm85Zr1gWPkt6qgMIgsfWtgjfZsE8BpC2gD&#10;vdnCrHvYXsMZCxjDDHs/wBAeALFeFaC9FyUl9lVWt8NwTAkIJWC6FloIaAA9HOr5gteD/z4bGI9E&#10;PisE0dteeK84JSWDGiQ8Q5At4qzt2cu362KOkKN0UCiSBGYkg7Bo9jTUral5TyxLXTlszg3D9AD8&#10;pIOeFBAukU/ymtnaAI7SyMuZ7ycDh2EIJWL4NiJTKVoZZUM8rndsRs5xSV5FZl8T7dNkVJilLN3A&#10;9JdCoKpq9H3nM3l6tI6fKVlXUFLBaDOEK2NolpMU2sGj3KX75m69OgWWlOrAkrqy1MSNAssSNVK6&#10;R7ME37PBMFhdRqWEdTHYdF/GQQnUnwKUSp8x9C+5FWrOwi4x1vfZRrzRAsJLrqy3/AqUj6H3Sw1X&#10;+LkM/JK4rmwUe5btotygbJj6/EWlSub9XyJflQCzqVC/gQnvA1q9f1u73aLdttAd26Wt12ts2lUE&#10;FqqKQ0c3PuulblitGED4cEZWSsZVIv1ZHnrxXGnnV9fo3pX8jHeUDD5ol/3eh5rHwnAOVzHonhXE&#10;rlCT5IO01OI2ZoF5f2NrUgXRMDQcgKVhbxNheBiAStAANIvQ/0tobaA1n1cnpyeQQsE6vjc8lLAj&#10;pY5L6jvrlbG5xUM+UAx7d07Wi0rHqsJqs8HxfI4/+xd/itevXqH9f/8Tvnz4GNVsDicJRise6Ct/&#10;n7JnzFrnbft0DEqfzWZQfrAQAawEvA25a2l9VtcKs/oExhoYvz6tdjBWewXgeLAMsMJPqqHfZ299&#10;n+/k7Vhdch5JxYG8zvSQQuCPPvwAvbb4yX/+KZwj3Dw+wny+QKfbnczAAFTmLNecQVxS9qeDqJRZ&#10;ng5h8/69hOHkGNOUC0PKJM4H8LkCa8qaq6T0n1L5j/bY0b0uES/zfBWK6hLkDg9EiQJl2od/hzCV&#10;nHtN07ACw6VkzlAvD2vSWJvknw1xKKkTQqoYnALQc2ypNMTIXSzGSuSQv2Vj2GhuSTT0m2N2NWf9&#10;DBZFqZIy1rfAbpAvgW2NMQ7qTe248xyGdGCQkjdy9UP6/MReyhNh0vUT3EBK/WIgBJeIKHVde/Ww&#10;2ztIz73dp0Dw8HlTNV4pMye3zx7qFRrlpUwR5MLn1nrrQ75T3JWKxOWSc0u6PkvD+eGaUEbScT4P&#10;UI4UWm9S1v+TwPvY1dqhcRFI0nSTBt+FgClRnpyE/4UHPg8lKrEd3nRRh0UhYiEfiqVgZ+CSi1UK&#10;bhA+9dxo/3Mx9XmXhZ0Cx2/yks8DAd8kc8qLK2bGiXiYht/PXnLeT19K2CStPh2MRHyQED13c4Z/&#10;yU5on5RjSpaTP6DhwUgn/lMhjGkYcCnAbadIp3HMqIP3xQVNhIzSJCspVW0Ef+YEpopsDqIAwsm4&#10;jvJNyAXPYUjA9ICxODk8wiv5Eq5WMJbgiK0Mul5DqgrWqsjo0Jrv6XbToe16rDZrrLYthKhRaYmj&#10;gzmkApQUUNJFNmajFDqroRQDTrPFnMEWru6ZPZiwBofwKy7SrX8ea8G2D845CA82QzO4IfmlYEmy&#10;96ZSzEJumiFU0Sb3sNeRLTXgeQ5934IIqCoJoELf9TDG4OLyEi9//gpfPvga9++/i4+//QHe/6OP&#10;UM8VOmtweCDQzwxuWAHtaqy0xPOrFktjsek1LjcWWjToqGb5PSnoXuH6RYcXdY+TeY+bxxav1w7P&#10;Xq9x5/wA7713F8cHDaQYDnIJw3JOa2Cll+2y2wIEAcaD/QLwgHkH3a/x9KsHOK4dFLYQkmA1DRYT&#10;HrBkAFJ65qeDrAS0drHhYBuKIC227M6SHMimMyDLwbuGwoHP7FZY3n/JCVirIaT0QJ6Ddhada9EZ&#10;DdlJfktSgEihmh3hVC2w6DUOTlr8SM7wq19/jq8fPEJTNyDDe87hfIF37r2Lm+dnuHHjCDfOFjg4&#10;VLh16xTf+OY3cHTGDH/2zCZulnoN3TIgtl5vsFqvsFqucH11hbbdQusOfafRbnu0bY+u0zDagYTD&#10;YiHx2e9+g/vfuIummcPqwYc9hMDuFrnGP8uBaeVGaorRXpUV5iXmfslTPw46/RmBJDTUeaULs5I2&#10;3JCLcTq90axGC01QKTQuL5ZLiqBhoGSTvWlCoQQR805j0eOBDultVELwBWfRueAINFwvQSCp/Ofk&#10;syZW2xRi5VgmL5PMGAYoDYQTsMICzoNXxENRa0xswAkOAtYf5VxMKx9gK6Ti62cNSEgIASglYa1O&#10;iikaA2YJHmmdjQ0/CeJZCycgxcA9Yxxs1w5nhhlC7QT54R7GOTbGudF5kHqCGj/xIDcoZ/q+jxhU&#10;bIys9V7hgDUecHb83AYCRfDaDSoUp423aWOVDCsS2K5KVCL620fmPriOqOoKpDzAb+LMiW2IwCi+&#10;MHGxcBBukOxLZuaHOskAgJCQnvVOArDSQEkFVWu4rgdpC2gN5ZtuoRSvkuCTLQYFDKSLPtfWWlYV&#10;GQPtNCvU6hpU1XCC0MNBVDUsDfWR8+G8uu85PN2rP9JajGuL3g/3gnWSjYPRxWIBQxat7lDLhleR&#10;4QejaA3la+FY08ZQ+lGBEkO3B3KIiMz98DMuCWgV4WsFJtbQyCCSDALbiPGeBEBw2XsV8L8f0dN1&#10;PHajqI4J70/I0BznqtHxLxiH7CbNrn89QbxWGZQT8b1LIWHg0LUbBqGqGl27ReUApbw1FDjg3SWB&#10;xNFiwzlYf015LuX80GAANHNlUYl5mVsblWrUEmg+klMbwzV5sqcz8YOfa+nVacFbOO5PHogcAW+C&#10;YvxD2sTuKi3cG5vkHEQIIX5T4Yg5O3+qD0iBypyANGajD4w4IgI88DEQqJIBvA883yEzGQOYIUg6&#10;sPhDZk6o//daSk1cmzexXKcCb6dArQAcGuNtEJ0BQlaJZC/oqpJwYgahJOeTaOt/xmHbdhCVQlPN&#10;PCM9ZK5wmLeMdUKckjOdlgbFgrNgEo0YBnI5ADrJgkzkOykrUpCI85N04AFvuQY/SAcNFnj8mru2&#10;TrmdVNiPhjBCl/kGezY/XALieyzAn8NxVmqGut069rCva+XBIq4Vg9JLax3JfuEzi/hcD978Uz7p&#10;kc/AV7tg10QgWDjTgQRhtd1gdrLAj//yX+Lh08d49fo1rlcrPtNmB+iN43B23qy5jnEEOAESlpUb&#10;giBlFXMi2JrOQVQCzvK5bY2ONkPhHhpjMJvNhlBvOCjw1430ykgLSCJwm4YAACAASURBVMiBFNj3&#10;ODk5wdXlVRwwBUu6tm1Zmdk06D1hpdf8JyywXm0gpIh2h0rye/viy89w54f/HVRTw3iVh6Qh8DgH&#10;x3I75fTv04ypsKbD/jZF+JxiCOfWO+n9DsObqXDbqqpGtiIl+87S7ynZ/kwRVkfkUH/+W6QqldxO&#10;ExiypMJ1BCxZVs0LVja6Qu+RKwTZrqoQKOxzi6wHrqv4PdZbZrlIEIxkWX9OhvNOJIp3IWjSOSHP&#10;aEyvV86ezkkOMZNtBPzaeDalAPtgmxPmHHZkvxJqfsoKvfD+27b39YQb4ZxSikQF7fy5t1tz5M4Y&#10;biKHIKx7KSUqb0W52Wz8e00HA/y+mAg4KEBLAbj7rHDSr6XPXGozlGeUloYq+cBtilSRE8DLFkEu&#10;4tHhs+WEvIDb8p82qiPSIU7op/l7EAl3TFIRhTrLjqwQ89xV6bO6wu/h+4BkLYQhC5Jn9Z/ZNicP&#10;Gd03fQ4MmPyBst6XNhZvE9YueThCyeLkTQFTU1NLZ6eDbUoef/tsZ8JnymVW+6Youa9wSQKWs6mo&#10;cFCkTP2pArw8aSwX+lMhF6V1UGJrlNbKvqDc3HNrSgKdA2upj6NL3wuoGKw4JUUOhctYbrpf2pX7&#10;0E6uOV5oUEpAyRruYI5Zw9Jwq9lXl2tO9k1m9iJBUA0hJfq280UC0PcGVdXAGIfXry9QKYnT+TF6&#10;23uLlR7OamzbLbRu4c1WUEkJ3fdwTkM4x+zWxI8tlRIZlwCSUoB8WvYokNny9a6UglBVLAaDbMtY&#10;y+CeddFLmhKLrFLDF7zVeGPkQ67tOjx5+hSvLy/w2e9/h/c++Ad855NPcPP2LRwcHWIuJRphoF2P&#10;w2qG41pgrR1abfH8qser1mKje+iqgQVhA4GNVViuLJ6uezy67nE2a3G+IHz9YolHr67xR/dv4daN&#10;I2biK4Fea5D0OQOBySgEyDIcIYWAcNYDxT3gDJ49eYqXT77Gea2hhENVKzhZ+5KdEg5UeC693IwY&#10;TLHGjVh40kuEY6hoDBu0E36xNvEG5SbEGF+UkLffIcAQA2LWs3CsUzCG8Ojxc/z9L3+J5y+e4cWL&#10;F/j6q8eQosJivsDp6SnOTk9x6/wmbpyd4Pz8GPfeuYtvvPcOjk8OcHR8gHoxY89OYssNcoSqaRjI&#10;twFv9weZZTWHMZ23zrHotUbXdui6HuvVBu3WwtgeiwNWaDSzxeBBXmDK501pbgOzW8SN4bWSLVtp&#10;OLvjGe0ZumH9hp+pmwbr9RpGG1R1ss958LnrOlRQ0XJtn5fieI8WfliTFlQ0WWDFv6Ndr8qp7839&#10;8ON1cw6VVLDawDg7CvgZFTaYBoSklHGtD760KjLox96LmkGsWOwZGMNqOKlqzlZIcN88WOttbNVK&#10;8luXnM3O28oEm5i8WQiKKeNB5pTROqoDkn81xrB3erhvznFwZ2C5Y5cFloMkaY0V1AOUMmt8sKhQ&#10;wfqMw8MBQm8NhLZxXYQGQ0CAyDM6hYD2jb3z3sQmeYaG4FzOpLWp3YUArASolrDk4NBDksDlcgVY&#10;G4cwlfebJ0IMgZVuqBlICPZXBqAcN3eSJKSqgUryz1cVT5S9BVIAfqzfY+PhThywO1hd+ebOMCuJ&#10;BAOD1lgIJdF23diiy9nJBuZN4GmuxCz5eqbPZNu20Q5jn2VKHmob9oKgFCwxEnPrkKkaOq/dwr6a&#10;761TzLwp1tJUrRgGrmGNVSQg+54H0DRIpLU2PIgUEz7d5L09JvKgpljS+9RP+2xEh2GQzRhV49Dv&#10;/LqkYGgOtozuMWjECpsONZ4m3eSfPbc6KNX9peHGlGVPvh+WJP+5h3B+Zge/7H0A+mivHoU+YrA4&#10;mTg7S6D9/myYaRuAfUSn/AwPn11KCXLD+dC2PCBu6gba9tDWwGiD1fUKSrEyq+s6uBU/Q/P5Ak3T&#10;wFommAkPKO8M663l4ZhM6gIMGTOlvYfVV1497/OgjD+PSwzkoHgpAU3B277k6ZtbzQQQhUF7t9MP&#10;TmUigHyOSqIST1mZ+b3i9Y5E6UgZ6DP8KUTZCinf31Pm5ainl7vWC0HtGDJugnhr2wI3b93Gf/8/&#10;/AW++vpLfP77L6G3GpvlBrKqYcnGs9d5spAAg/kc9jjsGdvtlhXNnuluNA8vU6uLEC6b5y8EsLlp&#10;GhwfH+PVq1cAgJs3b+Ly8hLOOazXa0gpcfvObbx68TJeAyklTk5OMJ/PsdlssFwu4xoPViYB9D48&#10;OMK8aViR3lQ4OjxC27UQku9RM5txjo9xOwPBkv1HyQIjJ9sEW+PUXaF0vuVM65jzJOWOtUyOg+Tr&#10;ra7rHYVGiexYOtvTuq9kt5LXEkrI4X7uwXZK9XHe35QsZvL3mw4tRrZ/hfsR9p4wkMuZ7FM+7c6h&#10;6OCQv0Z4T3ltnF+3OKQqgNIhBDmcTcbYHSB2p8TIzo187wlWKaXclX01U6hxQt2aX5vgCpIPL3KP&#10;/vD1qqpHgcWpKiDYGe6zPi9ZzOX3Pe2tA4u/tG73nbcltUiuiJuylcnf49SzNWVZFFT04RqlbjHp&#10;cEQpWawdnSurQvI6PeZFJfcsd6Sx9u0Z+G8N3qcLf6oheVtfIJc0WblsqCRBy32ncq+g8c+4HUBm&#10;NM20blSQ7Mh8J2SVud98Lj0BgLZtR77z6fcGgCbfUEoMjp2HmWSUPOabV8oSSl8r3cxGIJbdz6gv&#10;NTtTTJO3Yezn12gAa+3eQKjSJpwezG3bjqVx4ftimOB0Q1OS5wxMJpdpcl0i6WRe6TBp3bX8Ce8h&#10;FCNCKJZzGoWDxRyvXj6BVDMOW7QOspHYti2OKoVZVcH0HURVxamgFJLD3ZyE7jtIwd73q+USi6MF&#10;JBFEpdBvNeA0ZnWFRkk43WNWVd4uQUI6weFAzkAmbBVjjWfb+gLfujiJT6XHgU3orEXftqjJWy5g&#10;2LitMRx0419beluGsEaDhEupwXZEa+1VJYPiZX6wQN/32HYdtNH41S9/jd9/9nu88+49/OhHP8S7&#10;9++jrmoIawHhUBFhXhG0UDg7r3Gx6fBqtcFSd1jZGlsr0TugcwKtU1hvBC42Fs+uNI4bjRdLi2cX&#10;Hd49m+P+vTPcf+cWFrMKZBkk8NKD6HEd5Ny8zTA7n6zD80ePIakH3BZAD6KKwxAhBrahI88ktdHj&#10;Hn49Ge8pOtgo+HXvLR8w2iPggXkbLUGkZ9IaeGBKIAkFs74oAYyR8Xf3vcF6tcXP/vbv8B//40/w&#10;4IuvYVwPIovDxSGODg9x7+4tfOvjD3Dv7k2cnZ2imUmcnZ/i3rvv4vzmTR9wCWy2fQx5DKFjzmkQ&#10;mWg5EUCI6GsoKzT1PA4oaXQICg71DIM1ZyHJIhFpFQNsSgqtqQGqMW4kk04HsXmjMLw2IuPceOsT&#10;AHB+MBH2iqZpUAf5aHrOUMoMLIcDloKVBusaGpixkb2OYiOdtQyJ1zy9FXAXntF4fjkuLiulYFv2&#10;Uw+WJOlg2SU2FsP1K9cDgdmizS7QxdYxNPbxBlusODKQ/nmRkpngUx6Zw1lVDu/LgYlRE+iZE6ly&#10;I7dXIGASWJsECH1Tz7/HQEHygDQDPYuDgORMNMZ41Z3PKol1kFcSOOsDawfvaBcaqnhucqFqHeec&#10;MIbDe5wTBCEUK4W8lzjArys8KzA8ttYP5gRTTuCES1QCAm4roCBj4K6zOmalWAPAaJCqWGVgDHRv&#10;I3gZmKQwrOhyDkDt2bZKxs8SAsNsDA8bwtSFV6UJK8eWkJ61izAAIbZySu0gU2VgCcyZGuTnTV5e&#10;s42em6T5zy1LpsDSKRl7ce8AJuX8+wgsU37zpcyREuNp/L0YWQ6xnJ7vMVUVZKfQ9x2EB8SND5sM&#10;TOs4MIQfesVG00V2f6jTtNYIU+upoMA3qUqn7mXuETtSlyZWosHGo1ZiBzQr1dc7BCm/twcAKrWK&#10;2Fezl3qoMpOSRg1lyV9636Agz4oqMUnT65Re+7QvSp+RlNg0RTrK+7EAsu1b71MhiiVy2psA/BKB&#10;rPT+0p4wqjC9OlX5AG7ICsJJOMVhkX3fc40MrvPW6y222w5N00CpCnVdoxJj1uQAyg1hiQjDfoMd&#10;21chaOhrPDMw75sS09kdQM8Eu7Dw+ZGePQXik7VB3wdy/lXDcDj2bY6NznymjE+o8eQVAQev/PG1&#10;eAlIKnllD0rw0IPIkYVM2lu/abhXwi2G56QMGg3XZKhj2KLHQluHj771If6X//Vf43//3/4tHj++&#10;QtttYHsNUft767NGrN/bnHVxQJviM9poXF1dYblcoalnODs78+tosANOAT6tdWSnhzUnpcR6vYYQ&#10;Aq9evcJyuUTtM2SeP3+OG6en0EZju2xB4DyBFy9fxs+5Wq9ReXCwqiu2w9Mafdvi+fPnsM6vPSI8&#10;fvgEm+UWP/jBn6FRgm13fP0osjOnlEUyZYeWDs7SAU4YDiqlRkz9KfXSeLi8m8eXK2L3Zm9lWFT+&#10;nvOzuISHpa8TwGFZN36NmJ3nt5SVmLP+S3gX76UpkXTc2wwMdBqp+9IzJp4PknbuX4mwO35ezQjA&#10;zsm8Obt7am8v5Rjm1zKvyUKuRiR7CREttKfA4BzzC/1BAIm11pF0OnXmp68ZnlE5slvd9afPcdfc&#10;/jooCkrD+vB85JhbjrXlVjRTA/x0YJfnaL5p/afEh6khVX6N8wFBuh7G9c2utV5JxZ4P7vL1JUQ+&#10;WHB7Cew5iWF8bdiCKWAlqcVjYV7yT7TNQTn8ruQxlgbNlOSEzlhu6hLwOS8U8ynolLxpCnAP+8wu&#10;K2fMQEgPvlxyNTUZy+Va4d/DAZf6rKUPQik4N7cAiuE2aaDvxGLImStTvktjNUQaWIpk2EGT0ueU&#10;dTVVyEyFL06FQOSe0iWQoyQZyyfpJWZNKvXNG6WpcJbx7wvNpIzSFiGoyCzLWZ45QzcEwEkpcXp6&#10;ikePnsLoDrPZAWazGlI6VIownzWQkmAMM+mDhY5UFaqqwWq5QVVXqGYzVLVEM2swq2scHS7Q1AKX&#10;jcCL5xrWcLCj6XtYbWGcRV2rgXUouHAVRDC98SxJATgL4zz45YvEoREIbHMCfJiWrGpIxX7CQoSN&#10;24epsCsGtNXxOqmkaYs5F6HhMhZ1VUMLtr7ojYaFxcHhAeAtJjarLb747AGePHyKjz/6CN//k+/h&#10;5p3bqKoGis2ioYSApBqHh4TTWuKi7XHRO1y2FpseWKOGgUJrFVZWYmscrrYar7sOz5c9nl3w/x8/&#10;X+Kjb97G/bs3QdKCrCd2Gh4wOAEIx8+Q1oYBTQdcPH+GmgzIdSxntoMtCGLzQXFtMfvWohKcMzAc&#10;osGig6WlYWhiXYk57kCUyIvhIBQlE1zhMzMNrAMEFIwGnj19hd99+hkefPElnj9/ic9+9wB95zCv&#10;5pjNjzCfK5ye3cLZ+Sk+eP9dfPDNe7h15xjvvHMbd+7dhVQ1M40ti4StHwporaFhPFvSP0ce0IOz&#10;kVUQQFqjLSAdDCEWTYBltr4ffEUwykvPxxYRu8POXGKb7kk7XvVwO3tE2mznZw7vP4Z9wZlTkgzx&#10;DBwJL9fm97xYLHB5eTliJYRGtKqqYOpSZNaW/DiDDQ2R4GA4GsIy82Kn7JtPXiFAk4PWXAqZNkBF&#10;GavYVQyE5owS1nxJ2TXI8r31m7e6Qx4u7j1943CFCFr3gPTNhqAdZk4KtBJRBHJL7OARQcDb+MT7&#10;4s9gKeVocDSy0Cici+H379gKpABRcNMScmQ1Yp1Fal88xaZKvaRTdURkoHqbHbJsIygkRfsWC8Al&#10;XrChiWHbnuQ+BBvB1N6Fxiyu4L5MEDwQ9s8ziGClQ6VmQNeDDg/gOg3TdjB9z8GlCbjhnIOVFbqg&#10;APMMaitEDNQlbeA6ATQ1yFRApXig5u2QbGwaRbRMCkvdWAMBlgxbk9RTUTHibaL8Z4/BxEAMJM5r&#10;kVLNOAXmBwAg3Q/eBkyf8ll/E/BQanL3vb8p0HVK1pzXr6W9uPx54DOETDL0ktH3PwyftOlgWuPt&#10;dhIVmicaBBsjPu9EvIcjZm9imzMV+JeDAFMqCpp4nQCM5T3N0FcMMunUfmEq8ykPbqOs/t9nW1ki&#10;I+UkmDz0sQRElyTsuSf1VIOfnye553Q+BMn/fdT/5ASfuL8xKcEhyRmQFGuGffY2JWVC0WqucD3y&#10;Z780cM/Pw3jvvLrIGB3PVZeR5CpvEdf3PYQUWG83fs/w9bUP8SU5ZgUPKjiAKMklEY53eyu9tR2/&#10;D2PL/dzUvjLFQC8PScYBfiPwzQ6ZJMHaawQeIWMuiuR9xWED7SjL9/W+1mZe9hmoHti3uwOrxDbX&#10;M+BZmZeqAPxZaM3IMq0EvOZKAGuBTmvM5xLf/9Pv4+uHT/B//5//AavrLaSs0Fu2WHRi8BMPvZb1&#10;RKuwJ5IQ2G5bLJfXHuMgrFarwVKj4j2qbTlHJoD2dV3Hvw8sewCo6xqbzWY08NtsNlitViM1Sa9Z&#10;IbJarVDXNZRS2Hp2v2p5jTdVDd2zjY5SDQPnJPD40RMsl2vcunUT77//jUFhme2HJUvLPKOjpOxO&#10;yXopiTK1552ypJnyw08H7vm5moOI++qBkr1IKSy2tHcFr/LUktk5toWcYuuXfPZLn5EJVmbHDipX&#10;B+zigRg84JHmmJR9/ktY4lBzY8j+ie9zF0Dep2KcIh0EAk94/sM6GPozRBsmY0wkCPCwh4rEqpK9&#10;Xro+wvOS1xqpk0Tobeq6AZErkgvC+VDqJUpDn2DPk4enBjVMjh+WcLrcqSKtUfI92I4Uy7s5baXQ&#10;5HyIn2KhkZyUDB3fhmA9XHvsqFn2kcBLw4f0XMjP+vzzhfedsvjTtZ4HYIde2SV4mxD/zMz7vMjJ&#10;gedQyEV5A8bys9FmQtgJZJgKCsoLzfxm5Z7oDEpE35LdxmSiAEk39BJIXZI15VOv9GdL07HIBEJZ&#10;7pv6vO8LQ5piDOZTsPQBGN03N1i+jDciN3ntpwY3JcA+vV4p06a0cZcOsamNOA0WLk1b90m+pxqG&#10;cQFmE48rjCbN+cOfT+13m2mK1hDWT9pmsxnOb97AV189xuHhAY6PFzg/PcSskdi2HZbrNYzWaJoZ&#10;mtksDlnqWqGvKwZIbY/1eouDRYPDeYPzG8eYzWrcOjvFjZMjPPz6Ia4vNlgczLHaXLG3sOMWRyr2&#10;QSdnY6CdEP7A98AvCLChQSLP8mX0lYcKVQOrNZwx6KyJDUibeKcSMsaLG8DoyCAXwnsdC2ZoDs4G&#10;cFWFulKYz+cwvfbXgeVsXWfw97/8DT7/8nN8//vfwze++R7u3D1HM5vBmFCMS9TK4oSASjkcNoRO&#10;A9dti1XfYdnVuNY1Oii4agFtFFZXG7xaGzy5XOL+lcXXz5b48N0LfPjBHZwezyBBYBK9gdadB8yt&#10;F2MIdOsWFy+eQlqNSgk0VQ0DDtYkl9hjSBqAMG9DlIKHQfHgCs9Pur/yYaaZXW9DcW1gjEXfD2Ff&#10;gXnba42nT5/j8eOneP3yGr//xz/gN7/8B3St8WGBFc7OTnB4eICTkwVu3j7DweEhTk6PcfvOGe7c&#10;v4X33ruHG+cncBBYbToO5rTgzygEpFCoVJ34inubHmsgRntn2twRtPbPs3QxHFxKAgk93jMSXn4u&#10;0y8N/XIwaYpRV2KgTNkI5EzE8f5sY74K+zcqNI2EUmtsNhscHx/HwjRlVabnWzpQLg0QhkC+/Awp&#10;s1mGs4qiTNLCepsaN2llke+jQ7HBz2FoHrqug9EsFR8XtjtOMaPiMtrQhHBBQZ62TRBSeXsXO/jm&#10;E8HtqBTGoI/zBXca6jQGHAglUn54vSGoXsAULN5K1hNRMpuRGSgZNEwxfaNUPzT81nkrK5tdOZvI&#10;/DOAMbxHMR2wOXhwisEH3bPvKXkz0luducx2TvjwaQ4GHLxIKTwHPi8o1Haqqkb2DEopEAhGaFDN&#10;frCGeC901kF3HWeZC+IB3Uyi8qHX0ZbKGJjkeSGpIIRmhj4ZCCV5wAmwJZ3ke0jRjiWT4WpTJgz4&#10;Z9fkjPIs4HEfS3sfc3cf0JSyskvAz5SiZh9jvhSwOqWInVLW7gPuaQJEywGBFOwNtX9uG2n9kEQq&#10;hbpu0Hct2i0Hi/WCfaJnDYcy2mhFEYK12ec+z6dyzvHacNhrYZBfh1JNmgMfJRXuVPDnrtTa7bDn&#10;0zo3t+FE0tCWwOUxu9jsgOIl0lGJnZgOIdI1lJ9PNqtbRn7/yXmc9h05K353KO6KDFFyY2XoCOTF&#10;eHAQwj1TgKY0CMuZnCVbpxJLNAevphTIec86PAv+PJAC5Dj80xgDS8n6ERT7NlUp1LPae4sbDEGT&#10;DsrvkTmLMO1fAtHBwcGRjcfKVN9SApr3sdBL5LqceZ/a9r1NyPFUePSUfe2+oWPpOSkNHKb2W5f8&#10;L83vsHneGeygKnWYtOobMzmZ4NNpDWwNZosFfvzjH+GL33+Fn/3Nr9D2THzRzsIZB1JsaZSGT5I/&#10;ywPY3XYtrpdLHB+fxNDjqqp4WNNu43oMYZTB8rTruggwEhGWyyW01qjrOoaPOudwcHCAruuiHU4a&#10;iDmbzdA0TQQGV6sV2raFEAJb18J5tUlV16iqCtfXS8znC2w2G/z209/izp2bOJjP4jOd+saXsg/3&#10;BU+PLYvsDoEnHSZOAYK5ZWGpD8gJmXm9l7/3fF/JbXhyckD+3nMrqFAgBdAdbncQnH7/7nOeP0fY&#10;8etPz53wZ4p1Db+LSTVCUsIuHvcyeZ5j/vfxfMoGw0MY7K7SYeoZnmLo72Jlgq2HPYhszGAjtauw&#10;2GXgp6+dq796T/jIybWpKiRgScPvY5V8eo3yc6RE9g2qmSmv+tQFJM+yKZG+SoODqcF1SekXPlde&#10;t+T7/K4tLXbY+FGJlny2sK5KQ7EBZ6TiUCO3J8/r6lK+QD7A24fRpljlPtuf8LUpJeU/C3ifXoAU&#10;3M43nziN0TqGtuzITT0jYAoQKU1C8+K4tLj4QosYwJn6Zo07ZrfTZKeeR/uklfnX04uey0PS6xKu&#10;Uw4CTElUx4sExUWSs//yh2kqlFVMSqSnpUxTD+CUVVIZ+BmkPPlkuzQxzw/StCnJi8bSgzS1TvJm&#10;NPjZBgBj2NDs5GfbJ6cOAyS2phCoffGktcHp2Q28en0BY3scHczx/nvv4uRoht/8w2ewWmO72UbG&#10;Yhp62MxqtG2PuqlBMHAwIDJ8YDqNqqpx7947EKSgZI3nL6/w4uWVZ4R430FQZMD3fc+ACyMTIO+x&#10;HjQ7diTZthDEbH1n+HfrXsOKxAIkWCJJNdrImSk0gGl5QRY3IqkgazFiEPF9AVSloCoFbQ36roc2&#10;BsurNX72n3+B3/zqU9y9dxMff/tjfPDBR2jmHNwj0KMhDgM7hADNFboDYNMRrlqNl2vCq63G1rRo&#10;rUKHBr11uN4YXDxucXtBeHHxCI+fv8CH793C++/exuF8BikV6lpCUo++M57WKfDy5UusLl/hfEao&#10;vY+zVP7zCIlWGwASTVX5QD0ZXEM5rE9KEOm4N0kSsM6gVrVnMQc/NAujQ0j1AMYZY9D3Bl1r4Cw/&#10;c9tth4dPHuPBgy/x6vUFfvObT/H5519AOAbZYQlN3eDgYIGbN8/xzrt3cX5+iqPjOU5OjnDv3Vs4&#10;OT3BfDHHrTu3cXxyjE6zBYd2DtqHjAriVDTntGdDIgaAI8EVTWAeermyAAEkYcEZApqRtxgaLWO4&#10;oWfbB1Ztkn1RKt6nAJQpxmJpmFs6b97k3RcyOGJGiePh1GKxwIuXzyK7a1xQ2RGolQMwKbuGmd+D&#10;KqZkFVcGdHIrsCAfFxAQxeZ9ij0bmCvBWiYOeC3f6NF18fsChGBgdcScAtJ4TKRnnAvKMOEHjGKn&#10;0AtZEKkdTg6e7xb047079blMi9MUbIwNT7ATNq7MHpoABMfyYZUxS1LzI7bq5rPP7YBvpaB1Zimb&#10;0UBn5+wLyikhvKzaxRBbkX7fiCmWNVU0aPPCeYHwpw8kNOT8cDYN7vO0RckhsEYAslaQtmEQQhKk&#10;koBSIGPhtAakhGwqiITlE6nz3hZIEABrYDsOSKOmgiULUdfMzibF7znk34qBke2SgTLbeO3PVoqN&#10;LwCRMOWnvO9LjW5e34a9K79XU17Pb6GJHewqnA9ATSwv9nnNl4gkb1JC7vNBL/2TNoRTgNwAvAIK&#10;NYgclCAsVyv0vR8UO4e6riEs7QTzhfVhXRL4OgLb6a16nH3DjfB3qf3flJXQLqAwMPpK92AfkyxY&#10;iKQ1cKlHCXWAtTbmJUwBryWmXu7Fmvd4OchUIvUEACtVsJVAgNzGpwQ2DZ9vIizX/8+FVFbWjHrF&#10;jJ300d2XUzFlQZRblU4poaaepdhnYhe0Cz2xdeNzVik2GLOQHpwxsUerqgoqTKsK1zQF5qJNi/fb&#10;z+/v1DM5Ba7nQ6wc6LQ+hHhnKJUMz3cGYzTY6ViX5o+JvcruUuDhlGJ+f15Byq4N54KJNnn5Z67r&#10;Ooa1BiJDOnwtsZR3h318bltj0QGQUuHeO3fxP/7VX+DZw1f4/WeP2T7M9z7wQZ/w9i91M4Miga7v&#10;IpN+s9lEANBayzZL3uIRCT7QNE1Ud4f3HdivqQ1weN3QwwfVWF3X8fleLpdxvQJA13XxtdOef7Pd&#10;8M+pihUEVcXZYVLg0cNH+N3vfoc//f73WRmaYCWpX336jE3l+eX3KlfgRruZLHMk3MvSIHoqEDWv&#10;BafIjLnSf1+Ydik3aTe/YVeFHQkW2d6a1ia5pUpJ2Vuyqi4pA/P9TU7k2+V7YDg7g6f4PreH0vBl&#10;CospnSmlbLh0X0ztccJaC2BxcNLIwdjS/p+urZSRXlLhheHRlCtFKQw2XXvpPpPbOu2q/6i434b9&#10;J7/GYQgwRerIs9BKNoB5jkBpLyz1ankeSm4jmdvavEkVOSgex/mipQHgVK03Vb/vwyynnEdKqs+c&#10;GDH13P2Tmfe7m4WJ01oOS5E7byKAxUFmFlj5JAYWJbMDrG/26Y2+X/kGEwDBII3nG2R86CMv4q7t&#10;AALqqi7K3nMfs1IgSWlDchPp87tTrPBzBCKZtpIeKmXbhZKEWRX6hAAAIABJREFUytmB+SXi4vHs&#10;3WAz4L2IpZToPXNORMTB+e+1o7DHkQ+fZ4w6riT5GgbGHqhYmOZTt/F9EhGkYfuZkLJsJgOvSkFX&#10;bzMsGF5PJvJ7u7dh2QH/I+juEgCeRgnhU16ou3Y6gDE9gwiO5dwCAlVVYzGb49bNm9Bdi3kjcXpy&#10;gINZDd22HGQLha43sG7LnlgkIOGwaCosZjU26y2a2QKqqqGqGVTVYNt22GxaSCUxP2hweHoMVUno&#10;dovZYgZZKTRSQECyVzcYBGFLArYzcR7gIZ8Y7/yma0lwyKi0HI7k14kxGhAVWu1gjYb0+EpvLSQN&#10;gJpUyr++hTGDv3Pf+ymwVLAAtPdFHzX0enyPFrM5OiE9GMOb8PX1NTbbLZ48eYk/fPEI3/+zP8Gt&#10;e3cAKaGU4HA710O4FooIdS3RUIdGKBzNK1x3wHVLWPUKG1tDiwbWVNguNV5tDV5sWzx88RWePrvG&#10;Jx+9h5vnR5jVAg4KQtTQ/Rboezx88HtUbotZJdi/QUq2NXEOxjNnVV1BVApQEhbMzJbEzPymbuC0&#10;w9ZsOezRN+tCSZBUPIknCQsLDQ3rdBy0CBJwFug7jcePXuBvf/YLAMDyeolf/urXePz4CYwFesND&#10;GKkUalWhaRrcOD3Bnbu38c337+Odd+7i9OYJTk4OcPPWGe7fv4e6brwPtETbM0vMWfYaFo4giUCO&#10;2H/UWb8OPLvchxATFAzpDGgKfGLENRdASFZleDYRfDhhYl/FbH1dKJ5sZgPG5wH/jJg45CmxyApf&#10;L+8huSXXaFpOBOE8h9rbOcD70zdNjVrV2Kw2aGYz39gMyoMSe80ag3azxXw+x3w2gw7+tZKATO7O&#10;QQyuaJ8TBrbs8eqyQXfZ/3IfayMN6w1e80JQtCoJoAqI18RgrQM4beGMhawUtNNwYjhrBJEPNk6H&#10;EdafIw7OmpGSz2iDioS3zZCAowLTfrdYd4nVUMqeSwvRHMwHAD5mB3A6bSDDeQwqewMPPtiIVoLS&#10;W0I564Hk+LqpLVSaiWB3AFdjDRzZ5F4af72ShiAAX95PMTwHIcTah3h4YCAb2HgW6KhJCIotolGY&#10;K9cpCQiXQCJkrWfns7pGLSqoSqJft0DXw9oWpu9jAGGsgUDRvidkqgQwWirAaQMrNKQgWCF47VQK&#10;QoVMBzalitcMQ+ZEUHyUmaO7XphvE2KfM9XyJixl/uVATw7+l2qt3AZq9Fymfj+O8w1owgLmTQz7&#10;Eug1BTZM1eglgkRoZsP/czYXQFAkYCWrPXoL1Kph1UXXY73doqkqzA+PQN6O0JohINI5C0cCVnAd&#10;RUgCPMWQ9zBtBZRaHVIxmDJXEJSUCcOaGkIq0ypziiWYM9FHgIlDMcg1r0VT0Cffw0v7Yw44lYD0&#10;3IIpB5ryvjC1o5gCscv79C5jWQQ1UAbyBBX1GFDCMDAe5G2x53SWrSGFFL4fQhz6TgHuJbJUamUU&#10;+av+v8Ne7mD9sezPMgtYo+F8BlTf97y3ERNqRveWwrng9304zrZSyttU8h4vhWQFnXMQwiTnpov1&#10;Ep8JaZClP5cH9py/0PuD/3J2ckmRkYL0bvRaOloFEgXQcLCSEkJEJZSQApLE3vojtcOdypWZYkuW&#10;nufYw4oBTBc+iD0EwQfV2TAk9SpBIaH8PZCSAJgIGOV7Z66oCUpv5W0MW20xnzX4+JPv4i//6hle&#10;vPq/sH1h0fUWVhLI9tB9B00SslbQfQvbWxYAe29r5wBJCpWsIxNXSM5Na/seUo73qhxEDCB28Mpm&#10;dZPNngHC2dkpzs7P8fVXX0GpAQhumib+vJQSi8XCX2ODqpKYzRaxtz6bH4CIGbrXq0t8/ocH+NbH&#10;H+P44IhrK6czAMoxqcmTBqZwqdSSrvTspvtWrj7a54qQg8g7FpDJ11PgtvQz6TOTWjzmg9jSXp8z&#10;nY3zdqJiyDScshwTgnZGoAOw7+KeGOp32GlWe/78hRkq/7ybVF2FWiANvi8NCPj1vBLWGkipRsPh&#10;KYA53bPSvLGUeR4G8PyniNa/3Csp7lt9rlzAhUSCO5TIB/ucINL70LZt/P11XY+GBIOVHU0OVnNb&#10;xJTVHS2ykrVkrYOUatQX5PVr2tdO2dPkz0+w+0mH9blH/dQAvHStSjX3viDb0r/v+svbHeWClJwt&#10;BgdYbVhNTJRYqodTdLAYHfNkfO2Q2KpJn+EVsCkXVKEiJ/xRoiLZHdj91xB3/qs97/NiLpVh7foJ&#10;YxRAOHjKlg+3fYVpuiGn05dctjSy0fEXuuu6KOUqsfL2STpKPk05cJQv6lI4xAAUjWVDAVzhYMey&#10;NHsA6IZDS6QPopdF9l0PTYMczJItyirTqVwpQHifvHifTC1v6NJ7FA74EMyZ3sM0obokZyxJr/IH&#10;NwaWZWD7lOx1N5Ajb5bFpDIi3YxKuQXh74I0MR7EIMzqOQ4Xh9jA4eLyNZ4+fYr7795lJryQEJ6h&#10;LxXBGaBSEovFHG3bQQiBxaJBVTdYzOe4vl5jtVpD6w6C2PtcSYHeOBitoZREVXE4rABvUEoIOEpl&#10;XmKY2odNPBY2oUFxqKRE7QHAw+NDWCmx6Q1MAHR82JU1FqQkW2vAT5n7Dg4sSRM+tLXrO/bmF57N&#10;5tdE7sWmlITW46mycw5SSf5aL9C2HbSx+PwPX+Dpq9f4sz//F3j/o48hKwDCQRqLmZCwWkPZHoqA&#10;qpK4eXSEtRG43BJerQ1etxprDRgrsEWDbW+xet3hYtnh5dVLfP7oEn/88T18+N45bhxLVBKYzRdo&#10;t9d48uQxlHJQCvFZ4kEVhz9WdYOqaWCJ0CwWaLXBDBQbSSGGwDttNLP0SMJBQkjFAxVvqRFAZRLs&#10;R+08KK9UhXo2w69/+yk++/Rztm2Cg3UEQGLR1Kgr5a1xjnFyfIjz81PcvneODz74Jt775n2898F7&#10;mC+aeLj02kCbDtb4Ep6EZ7+K2Mw4DFZARBKC3BCe5EPGQqhqXmxbY7jZ84GSkRXrQcxBeTQw1IJX&#10;6xTrc8xu3B96F5qMsXUbjWxoSnZZO4VI4pkdraGSIvLw6AjL5XKkTgvKlpwlFBmmJHDx8hXs0RGa&#10;gwWz5CcZo+ngepcRlxZ4U9L4EhCZn+dpgRYLcz804aElgwWxeQoAsPdQym0yyEt9ubcnEERkpfMQ&#10;A9GOJZxzObujZGkzZpuMufHBSsYBqKp6J9zdWjuwy/ewo8aMaSqyqFPfxNCw8HvmNaR7DRg7GjDk&#10;bKnyQMbusGoGLGb8OtYaOOEHqbEEE4lgY9dOiAI4n1speHa3m2BP5xJt5y1nYFglVgsFIb3yo5IQ&#10;JKDbFo4EjO0Bx2cSsfTLB9OOC9wwWOishiWgrpQng/j3pA3nsTiUGbiAz33YbaZL9yAfbE0FyeY1&#10;cckHexTUSQST2CiWwIapHIpijRbVK9NNwJSlT8lPuCRD3hf+ncv5SwBw+qztsshtxDqDmEQIweCE&#10;AZSS2KzXUHUdVR2hnuRr63xIu4hhlPE9GOPBQyo2/sHCaxTAN6GySll4U/vDQMyZ7qX2BRyPzh4P&#10;hk7t0yXLn9Kay60f8j5lSoFSUh6XGKEpcJ+z1gJLOSgC8u/ZZzXlCnt7uianfJ2REaystaM8DpeG&#10;YRT6mdy/P98jhAcyrQ25KOP9N1YRYchrbSREWX8WEBGcDH5PiZ2gFFF9RimL3iFmcSAJcg+996Du&#10;Nuh7HddhGFylodEU6jc3BNmXFIdTuXOl4Q+HphdUCUltlA7HUwVe6GWlSoZjAURMNjnnbT9lAlxN&#10;DSHHjOJ0OO4QQrLDn0KIQcmBwR/dWhtJgBHI9kHuUlQgrywMuRxIGMwjUBls6cbEuGEwNdgnEHrt&#10;sDg4xJ//+M/x6W9/h9VPP8X1psOm7yGUX++CoPsetu/Qb3vUQrH9ks/gstqg73tUdZUoA93/z9qb&#10;Nl1yXOeBTy613XvfvbvR3WgQIAmIokhalCiPLY894Yn5xRNhK0zP4g/+MPLIM7KpESFSAkAQBNDo&#10;7d3uUksu8yGXOpWVdRsKkREMdPfbfZeqysxznvMsqOsKfd9NgNPwXDdNg6Io0HUd+r4HAJyenoBz&#10;hr4ffA6bY+cba+Auh8Yw9C5DjTtAVCmF7XaLpmlQ13W05BFCoGnW3s9boCxrCC4hhETb9fjgex/g&#10;xz/+IcpqhUEbR+rQdqJ2KrhX5WoDY8cA3qAaoCzf1FqY1ovHhtgp6566JoT3Cq8T3j9njZb2CBTk&#10;jLlNCyrhHJC9ZGUVnQxgZ31M3v/dTJjagbSUnhs0dyLuGZgPvCZ7pNJRlZvD9b6NYi+tnY3Hc9x3&#10;Y946jO7TPNqB5sB8OkBJA9FpXULzh5TSWVJvsJ0M4bNL9tupnU1qvxM/U1Irhs9IFcG05qO9Z07F&#10;eCyoe2m4QAcA6TMTwnaXSAVLFkUpkz5VGy69Tu5z5GropWc7d2blFFv0PJqQEiwZZrMRsmcZG81g&#10;/cwZ93jNSGBawk1HDHiax5ESxX7vtjn0IaSgKwWEKRuNXviZh2By4UNTRh92ujGGL0kTm9PNg0pG&#10;0xsfJtC5JoWCKTk54xJzKfcQHmMCLAWdzidSbLIx5RgI44IePT9nXnrJgz5lSaR+jjwyN/OSEBc4&#10;+jbbmPHwMC68kcjDI+sf83BeCuAHj7AcG3/JuiK9XrmJ/BKInzsY5xscsp5py2wPjrKsoLVGXddQ&#10;2oHcnHFIWaFpVuiHDrvDDp989hkKySKwJQuOuqxQVQW6wwBTKBjVQ4oaXT8A4Bj6Flut0B4OsNox&#10;GmAVLAyMUuiGAbe3tyiKAof9AavVCmVZgBlHCmfgEMYF80pRQIgSvenRK4XAGwJzVgfWg6uqH9Aa&#10;CyEKFMJgc3GJV7c77O+2KKQrnKw/kLRWYJZhUD2s1g5cYW6gYOUYNNx2HQprotUO9Vul6zE8B4El&#10;4p4VV0RpY1CUlZNl7loMhuH//n/+Ow68wHsffg9QCo3hgDYoeQHOFCpusao5igZolcZZzXBRM7w5&#10;aNx3wG0nsDMCvS3QK45rJbHbdXjddni1/QxffP0Nvvt0gw+ePcRZXUEbjfv7W9f4w1lQuPXt1oLg&#10;DpCSVQktCpxfXgJCYtAKwlpIAGrowYXzntd9YNrxyP7R1gUZW+ZYzIGtFABgxpy90NXDS3z0g4/w&#10;648/g7EcVVWgqCRWqzXWzRonJytcnJ/i6sE5Li5OcXa+wYPH53j33XfxzuN3UFYcfd9CWwNuCxeC&#10;FNnUIn4exoVjRHu2FOduECG4dAp2q8nepiLDdzboQ77hSkHidO9MbSZSNl+uqczt0eGZWvI3noB3&#10;nDs7uAywat4SEV/XNdq2jXt1HERbM2PvOA9nYFXVKK+ucHt7h7btsDk/RVlV2c9ofAhcziIgDdz5&#10;tgq7JXZLWrSmxVO042Ik34GSIb0ufsw9IHvxZE/3Z4AfLBprIps/9crMeQrOGHsUqIwMmsxZqXUc&#10;/Of291S2mmN9pCx5+uezwY8Y7cssaaxo47Fkz8ITACP19p6wt6x16xYMlttFb8w0cGpJdZZjYi55&#10;QAdgxAV1KyhYyLoCVwaVWWGwe9f8Gw0MHEy4oYPRToUShzYO9YBhQNWsgEJAFBIQwmWn+H0oqCtE&#10;AtJTD3uamZCr/475iy/VhaEOysnac4rSpRCzbPAnw4RxnAOHJ3UJG5uRMABzwxc7CfzO2bikdXTO&#10;amKJnXhsLww/S/39pwC+jQGLWilnHSG4A8ysQbvfo25WiNiXnSxQZ8cWrDMDAcGzAf3BGgdWNtoL&#10;BSVGWBdiEag+xqw7JuP+Nv/L+TCDkcH2W8g1uQY+N5xaOhdz946yJVNQKmXb5QCx9LxcCmZcBtX4&#10;5Lmgtg85OyZqTwMCSjvLkYSlZ/MqmlztMAvBhbMOjHY3dgz0pk5mURPHGCQDjBoAoyE9YAzt7AZD&#10;bxatrnwtbpmF4BL90PseQmbXabgf2hgo5dU3MZ8kjKs9GM5S4Z6dD2rJM59m8Bzro9wZMw7aQ6ZL&#10;yP8K4DwDhxTCgcwD93WRiAA9E4IEudvIWIwZAcZ6wpuc3i84G874/kJ4q14WM2248Da2YZ35oV3p&#10;L4zSLk8lxTOc7agfKJLnWQhvA6IUuORg2oBxny0WPocNNh1u6ChlES3rjP9+/aBQyAIXDx7g3/4v&#10;/zN+8+kXuP/sFmywKOsGyihw6a04tYK2LmjWUfgdy95ojaIsUBQl6qYBYwz39/fYnGwgpYz+9Q4M&#10;VWCsiGz5wJ534J3EatVgv98DKFHVzmKzLEsopXB3d4cHD69QVTWklNjv9thszvDmzRs0TZMAshp1&#10;7fq0N29uUZauj5GFxMVqgwcPrrBan2J32KMuJNarBoXhaNs2snwlF6NXPTkj6TAil92QPrPpII7+&#10;eQ5HoeqEVBmXU6xRwH+Si4Rp7Zo7Y9MhfS4cM+07aC1M670co3lez4y71PgZmB9EEeKnJ7QwaluJ&#10;YEnoVZKxtjKLip2l3KgU20oHbzyj5Av75ZIacHaORrWJntjEhBDYYM/Udd3ML3/8DnllWW74Q+tJ&#10;SuqNg4XEuz2nAE6/T+qfn7MNy6ke075uqbfJKaveZlO29P5prUvr6lSpkhKvl3KCjtVcqa0UIjPe&#10;zoOOGUusQpctM+l6Tu2DUvwhN6QIe1aufkt7xG/bo/+jmfdLadxLcrTcxrTEEqFM8BwDMBRrqdw4&#10;J3FOGeZTqdr4M+pBnP6b9OYsMVboDaUDjKXvkfMfHb+jPOrBuNRE0EWdVSBMmtKw4Y3/D4WmRX5x&#10;8IS9n/puzXMJqF2BiQOAY5IiyshaYuLMw4nTZsmSzdwuNkZLvq3T684mcurcppc2O6Nfu5sGr1Y1&#10;Tk5PIYTA/rBHe2jRDwZl1eD0FNjeA/vDDt+8fAMuC1y/fImybCAL4QB2xiAER1WVgZiD6+sbHA4t&#10;qqpCXVZgUkLpHrAWdV2DVxYrAGpQKAMbwbpilguGQjAUXEAWClppcA1Y5v0JjcGh62E5R1lUUMZi&#10;sD0ULOwwQPUdVs0KujvA6gF1VXrJr2PuG2vBJUPfdSilRFkUWDU11nWJshA4tD36wUBLgUPbecDf&#10;gc9VVXnf9mFycA7DMGscuPcTF4zjoNv4Z0M3QCiD+9st/t9f/A3MZoOLq0dQssZhAFbcoBQC0jqp&#10;1GG/gzWAZMCZEFita/SrGncd8KZrcT8IHAaG7aHHFhL7ATh0Le7vd/jkk+f46L0X+PGHj3HCewgO&#10;LwHVKETwfA/TcgNZSDApwEWBs4sHuO0UBm0gtALY4BozMkQMrAEhZGxmtB6cq6tVMaB2elACRSnw&#10;Bz/4CP/5/P9CU21cmPGjCzx8cInTk1OsVhVONg0ePLzAs/ee4uz8BPV6jdV6BeuHZzrIq8Ni9rZd&#10;wYXAsvHXDIA2BtoATCvAdhBCQsoiCTcKjUy6Z3l//wxTJh22LrFHp4f2PETIJgF2OfXMMSZkfL2k&#10;GD7GZM+BfVVVYbfbedsU3wBgCnyENaAHhdZYlEWJVdOg6zpsb+9wfnUJ5pl1drpJR7Z/Co7kCpyY&#10;SZCxMMuBGcvhdnYCVsZsF8JcCEx26yXpwRrAyRcNjB1tkcJ+oL3ShHlAjQclXbKnp8FSKeA6ejgm&#10;7AzPpssFelkbbMXygZ1pqGNUBmRqm7QRo6FwgGMZOjk4AxPu+tBBZcr4Ttd7TiJrzLwRcp9FAIwf&#10;BRsnAPRCMZ6zSAmEi3nh7psAOKsgJh2QUgoJITjsoCALZz1wAIBeQTIJKSQAx/Lbb3coyyoSNyx3&#10;oerFugGvfEA252BFASs5mJSOsWlJSPrsGZ/7IOeCKFOAfcnuJK0Jcv6dOb/w3LAp54/MOR+/C20E&#10;YGGXsHI2gl4MoxLVGDsJVVzyWl/KA8kNHXL7w9xjNU+QiPurtzIR0qnVJLeAdXUB9OAC2dWAwStZ&#10;pGdxizS422rA8DEqgbnjihkOAxXDlUOtGBmMMQR3VGwc2xuX1hFlCC+xJo/5689e60imBb0HOSLR&#10;scHBMUZb7r6nCpscCzM9F6mVT13XM5CJEjSWfNYdu50tMNmQGTCyWVA6F8Ix5QSmgBSmajD62jlf&#10;6KlVlQMlx/6E9KaBIBXT5Z2lBb1G4Rxx18L1DULw6SDZGvRKeaCzcr1IGOrahTPbD4QDUU4kdeU8&#10;yHPMAaHKiZT8laqQ0vVOvbpzA8j0DBFyJO3wTD+eG+wE8D7YxEgbwPuRXW+sybLxqb976nc+HYoC&#10;kpzbLMnG4T4bjPOU7em+k7UGspQT9im12gpAeVQOFgW4H/G4ZwIomwY//NEP8T/+m/8BN2/+A169&#10;2UP3g1fTGnDphyKcQ8Pliumug9Eag1LohwEbwdF2Lfq+x36/x2q9wmq1gtYaZSlxcXEBpRSGQUdP&#10;6aqqYn8/DD3u7m4hpURZFjg9O4k/GwmRLCqfNpsN7u5uoZTCq1evJvexqkrc3t4AAPb7FsPQ43Bo&#10;obVF02zw4uVzfPabTzD0HX74Bx/hRz/6IQpZQnAFWEAbHWsiMEcAcd/DnQFd103cFY5ZKY02MWaR&#10;CJgGlVKL6PAcpKB++vq0Hk1DKdPQzGOfeSmHi/4b6u2eEjtSp4c5STUfDDvmcbCYtQWSTWNIBqGm&#10;XujRopkvhloHNSrFEXP+71GlkNTBbt+WExXDMYZ5+udSyug9H/aFvu+z+066fy0pEJfsjdJ+Iez9&#10;ObUYrdkDXkezHnNq3Fx/cEzJd0x5nftMx4gqOfA+V0Onz3FuELxEgLYZBV0K8qdrYbxe+c9tE3Xy&#10;2wBzeu8pthCAeZppGs7CoGChxCr6Gal95BJm/HsD748VsumUikqFZpLDJMwmypKsmfjdpU34MVA7&#10;nVjmHtgwBQkNP2UU0Alg+Kwp842+Tzj8g5TlGCNvabp1TBa/xHBKA/hSBgwtrFNVQQpkTd6HYVkx&#10;gNE/P9eM5hQNOS+sFDyjhxs97JYGHzRtOr/YU6sM511KlQrhUMn9++nUzkb56RLAsbRx0++4Wq+w&#10;2WzwpH6Kruvw5uUbvHj5Anf3zo/y/k7jftdCFgVub+/QrIyzhGHOT7wqS0jprGEEUxFU0sqgPq2w&#10;XtVoVhVONmvnZ2gUvvn6hSvEucB6tYpeeGUhUAmOTVXi4uEZasnR9wNevb7BrgdKy1BCYjBA27ew&#10;XkEhCoGqLMGUA+U4DPp2D8tqFFKi9YFGbn05GxdRcZydrHF5vsFmVaKpC+z2LbbbDnfbDu3BMU7K&#10;oowT7xSw4pyjKCQGpWC0iVJWl4/hhz4waL2HHKxF1+6htcb+G42//Ztf4kd/do5uvYGUBRQbUHOD&#10;FThgBkAp77MMcGZQcmDNNDaC46IpsB0kbg8ML/Qet12BVktcdwwvn99jZe7wm9/8Fn/3i7/Ge2cC&#10;6u4eD6sKDPvRQ83vIVJKMMExaIVqXaEoKgz3LWQDH0bn0uV1ZJoaD2AqrIp19Fzjgjv5vx1Z69po&#10;nyfiBjSGG3z/++/jp3/yR7h9c4fT0w1Oz9b44P2nePr0HTx79gzGKqxWNS4uLzzjqEDbDs4CiVhG&#10;Oe8Kn0vJOCw0KVwHaG3AuIzDKve9Nfpeo2tdqNV6U8P1Ot1soBb9bBd8g1MAiBZeFBwb9545CHCs&#10;QJ9aiKVni80y/+kZkRbtafM6SlCdxLqsKhwOhwm7OjAB6d4SmhD4BsVojaqusD8cnBVXWWGS9xpp&#10;uTjqB0h9+q21YIJN/fyOgD65IYVb89P93fimNp49HjixNmGk+IENZxzaOmAushvi2TlKGx38ZmFg&#10;PKFYE1WUswcofJ4NbUxGsHzqv8i4Z1/YeR0huIjyxxQYSoGL+Jx6ZVmWnRjUKuCR6Rd8F4IzuybD&#10;obBn0OLwWKGaFvvBCo0CRE6ZwbNOHjmP11wdkPoHp0z73DkYfCcNcw2eVTo2/ZYDrJCAYBC2guwr&#10;aACqH5V7fdcBkkNUhWdiOusobTVgDEoGGMEdAFKW0LBQ3ippycs62h5YRiyG7NTHmgC5MW3U3+dw&#10;v2MTQhYjLe4d09RL5a12YFuw1jAsSxxgfDSri/saZ94OJh88isXGh2VzWhkbmxcXaD/mJrH4XTGm&#10;KMP63JG5KiOnzFhiXqXgci7gL9SbUZYsJUQhXSCxtjCDghkG9IyBSw4hCxdyqd39YoLFXB1rlQP2&#10;wGCZIft6uPfpc2pnoaG5OvTY4CsNC/02Ss/cvmvTDJGMwiEnF19Sp+ZYcUu+yKkHNj1Dc/1Kui9Q&#10;8Jv+LLAcuYzhSZHxbKIiIvMsBYUMOXOCbYmLdxhZ6vDZTcKyhb5rCryEvoaC1mmvSfuYqRLFEGKC&#10;Hi342Ajah5/zkB3i97CwVxcFB9NJ3es2gcjWLpkHub0SRWsDBuFIFD4XCQAKVvj/+j1S6ejJG868&#10;cG7m+jHGWGSsh742bATheSiKItrXTWsr7oFUd05TgJcxFkk4ASSGB9lH6wsQn3I39BU+Ky3WXIKc&#10;wYRtH76kjYqiaah0BE+5dDY3FMyDU7YEL/g43MSUEBh6lHANHEO3j8SuYPlJg4Mpc5u6BzDWoywr&#10;VFUVz/i2a2GtxapuXP4PY6g3K/z5v/6X+OXf/C1ubv4W17sDinUNY5VXZzgrvPvbO5heQRYSyttT&#10;aa2x3W7x9ddfRxvGJ0+e+O8i0HU9bm9vcX9/j7Zt/Wc38fOGa962Lfq+c/dSCgDGr2ODQhYw1uL+&#10;7p7sFe4+Nk0TA3TLssTJySaeycZYXF8bKDVgGDSMseh6BYDh/OwMknN894MP0FQlqrrB/f1tvM+e&#10;SzQZwND/Htvr6HOfEsJywztKyKN7H2X855jBKds5tZ9Jh4LHyBTpv10C9kLfkJLf6MDKDY30Yp2X&#10;VdYSgV/aR6TkpvhnzOVBjNc62LpKKGu8ZSOLCpRUFeYGqwCYU3JLUUJ7Sz1LPMdTQDzNHEiHzqNN&#10;6hgYS4FWevalxAOKUwkh43WdkhfMjGSYe60csTk9j1Mro77vUdf1RLmYgv1vqyWWvOPp96flbk4F&#10;mmbE5HAvGuC9NGTPDepZokTI2aHmlBup2iFVt4d9h+7ZCvgYAAAgAElEQVTNdB2nVj90/86RFlKr&#10;drpPTL4P5wmpa7Sn1t6NowikJ0qW/H2D90ve8OlkMjzQ4SALm8okLdwXN7lgIgY2kcDn2H6pp1TW&#10;sysjeQiTZXqg0oeIbnS5SU5u8zpWnC+xOI8FA36b4QkNhFmSI+UYqqEYS2X7kbCEvNVPCKyl0+qZ&#10;/yNhJYRnID30UoZjXjZtj9jisGzDRxum6SbIkmaTLTfAyWAiHA7h36WHQ87nNW1yDocDPv/8c1RN&#10;jcdPnuDB1RW+8/4zPHh0hZevXuHrL79C3/do+wFnTYGydmE/h/0e3GpsmnVcW1VVg6FAf6IhRIdm&#10;1eDJ0yts1ivUdQlrFKxVkKLES8FRFiW2ww6rk7UDT5SGZhZSlnh0cYIff/QMFycSRmt8/PEn+PyL&#10;FrdDj3cuz6CZRGeBXhnc7nZolYZWBqpXEFUd10olCzAcUAgB4wNerGcLN/UKpydrPLg8w2Yt8f53&#10;ngLgeP7NNb7++g36/kvcbbcw2gewJiCoY3uUsNCO1e3DXarKMTArUeDQdeiGHsZoVFXppHsWOKgB&#10;9gA8/80XWJ9/gu/8aANWCijUWEFD2R5rWFQyyImVb+IMzLBFJQWassFpZXBacTw8qfHiXuG3L+/Q&#10;Wo59yaBRwmKNu/trvNjd4oEUKIWGtGEjd1UmE+66MAt0XY+zsnHFetuhObUEF7IhQyX6UBujIaUL&#10;wQpDz2FQkVlrQnEUmQCOhfjg6hz/5l//c3zx+edYr1d48uQx3n//GS6vLlA3tf83Fm0/eIDGRA9O&#10;75LvrkfwJWAhPDQcegzGMrx+dYOu02gPPdpuwG63w93NNa6vb7Df73F+vsG//PM/xR//9EeQUkSG&#10;Duej3yn3gGJOTZTbx2lBlMrY3JrVc8kl59m9hbJT5oXzMjsxfb1cGN8M1GIcouAoigrdoUUpGYTk&#10;k8k8BZyD/BnGouDCWYBUpWNaGZ3fM48EDGYliGATr/Zlae0RqV8ICUz2QGOMYztOgBIGy7mzEJuI&#10;BnzIc+4eRVafGT0JZ/XNdLCbguzCDw+m+/zI1JufOcc9v3PWEu79kGGHIuurHJZ5YEQbYwET2FmI&#10;QP6SfdHIqOIZxkzqZenD1/0Jnz4HOXWhGyxNfU5zpIKcF2bKtgp1h6HvbzS4DwczFuCFRLFxYXYK&#10;PYy10NqiWDVxCKQ5A0q3NiQsZFMDgkMUElY4azETrKi0dWzXBbZQYFensnNgVLBMmpewj5PrGmsu&#10;MgSYyL85m9o1WRPBwqNgLZszfdNm9Bih5ph1yRKoG9hIk5qRjYC+U1/mPUhzjDNao9O1OW2CxaTB&#10;s+RZgQ+zFhIoqhIDzBgwbQ2GvkXVlGBMAnDXmmckzQ6s8INAv8eIjG1LysIdbTr4IsPsGFNstARb&#10;BtBzcuvcvhs9WheYbG+z78kB4jmwJkc6Socv6dlH6346UMir35wVUvb9vTXn4nMb14QeB/WwgJgH&#10;2AagOoCQ1Bs7hMi5EGA2AWUp0YyqBgKIkIKy1jJIUaCQbFaPCNrjWd8TS+mzLvxQ1jfsJZeTfpiR&#10;gERZuMY+2ImK8rgFHgURpJCJhcCcAb8EFhaymrHqAwBOFQOUWTxen5EUMR14cEhRjkMy6wgfMSdH&#10;lNH+LzDZg5+8s/AcA6AZH4PXA1M4zCoZACn4xBYJpB+kwFu0bjRsYnETBreMz4Fcdy2sm777+nt0&#10;LWSxfwlEwTG/y127ru9jaGVROM98o/1+pQykB/UNGK4eP8JP/vhH+PSTz3B9eO3oC0bDKgUj3ECn&#10;qivc7g5QWvkcnwKbzQar1QqffvppVHN+9dVXsNZgGHrc3NxgtVqhqioMw4DeE7A2G2etc39/j7Ks&#10;0XWd98QvYYzGft9Fe6NO9+BcYr0+hRDcg5ojA7Wu6zi0ub+/B+DU4YHt3DQNGDtg6DpsViXKaoWT&#10;zRk++/Qz3FzfoHnnUcyECcooGshK96OyLGdEnRzxJ5ftQUkt6fpIsZ/Uvji128yxyFOCRBr0nNYN&#10;OfLjUtAn3VvDHpHaz9L3CRjdEpibApPcLypDvn/IkExDYMMgiovpGRKGcMMwxPon1MWMz5nt1svl&#10;gt1drGkJMXPKsBYzhn16b1KAloK5OWwzR9ih143mK9CaITxHKfaVDndyIdG50Ff6+n3fR2yV5gO+&#10;TWF9DFvMuVyk/UGo0cJzlet/aehyzGFI7PRyw/9ZLsgR2xj6Gmm4c0ouooTd3DnHiHV4Lncgp7al&#10;1nSUNJ1bQyN5x+bV2FyS5yTYLTuFORf89wveh8VJ/ZhyMo/xwznva/hJ7GSKkbMkoBfNkLgnRomF&#10;dvLrnE9xzt5mZAWP/sY0KZkT+Xx2CriwAHIFbs7aZfy1+1Y0cJGCHjSENoD0oQmkSe9FWYwMksXg&#10;qtEPbPpAsmiRk3ZpjATX0cmrTaS59HvmpsjH0qxzDf+S5xT9+zRQZJkhajPgvCWNNY6ycKf/TSbH&#10;pFCgIUAR5Mfoo0otNoy26LoWr1+9wnq9xpPH7+Dk7AyPHz/G5cUlnjx9gn/4+79HUXBcXT2AGjS0&#10;VtDKFYdCOK/LYeihDAAusT6tcH5+gkcPH6AqC6zWFawdsL2/g9EWZdlAyMJZKGj3+Zk20OCoihoX&#10;mxLPrk7w/e9e4vxsgz/68Bn+9//0V/jtb76ErNe4aw/otQXWK2xWNW7utzgcOrTGxKAtAQPBNZpS&#10;oFWecQ+LSjLUssDF+QmuLs/w6J0LXF2e4OrBJbb7A955fAUpJdrugK+/+RK3tzdYbzZuSunBqPDM&#10;t10HIZlPSncgiRo0Slni4cMHWG/WePDqFX758a8A5n4Ga7CqG+yGAcPuHl/8+mN0jON7P/0zbA3Q&#10;GwbFChjOYbhEYTUKKwBrwKGdPz0MdL8DlxUaxlBXBSSAigvcbAfcS42+02gMR9XVqIXG6cpA8jfg&#10;lnmQYASBjdUYhg6GlbDa4v7+HlywCB6BG0c1sCFA2INtjFhQhebQ2Bhw6aYDPmyau5XNPAP4Z3/2&#10;x/jTn/3E25S44nbQCoebGwDCMRYdfAvLNJgvuuEZnoZZMEuZum6IZ40BFxJqMPj889/h3/+vP8fL&#10;l2+w3e1w2O8By1EXFR4+OMcf/ehD/PbTz/DDH34IWRSexUEbSRsBlWCXEv7vmlnuQLNEQUUZ1XMp&#10;45SV4Zhg5FqT/RGwi/7MAYCZ7ReBgesDysKEPQTusowUL9w/zhiapkZ3OEAbBW7lzHcyhhUxBiZl&#10;ZKDCZyMYHw49cubtOKzPyN2Xsl3i/kU8sGPGStKsLA1Q47DHsnhYM86htEYZWDi+gAnWBTbIjRmD&#10;LAqnQvC2KmPT4gOOoxWBt7kzg3exjq4Fbn1pg67vURSlt9rxwKkFrDbQntkYbAsC4G2MJcwiuueb&#10;CduVgjtCcPd9IhQOvy5GieQ0NHHqqz2eqwwwjsFtvdIr/pwEG01qG86i5yiYa4ocoDk2SOGMj5/D&#10;g64WywGX1pj4jNlkoA8z2gIxxgmzOQ+yzQtyDpKMG4eSgB8++m9uCwFxsgavKsi6x9D34BYoqxLS&#10;h7savy9wISAL6cB5C0D4GEF/rTnEbKhv09oCVBJupqyjMLDw93T8N4h2G8w3pSxYVpFnEtGCEPGZ&#10;mo6ayB6Sgq9pdkDMBFlueOzsF97TP86B56qNVJ2SA5ZzqsYcKSQ3YEqzo1I7DAfyaBKcyccv4QfZ&#10;TDtgrihKcAb0sFDaQPjr3bUHVxuIwtXwQFStTfc6z8Q3vv61amQ4hzUfQz1H9v8xm8dxf5zWnUEN&#10;tHR+pEy7Y37vse8AsUPx6zCY/TsFE7m3CZuZ4JZ5sQabnnfWjn7xbs9mELLwvYRJngXa+GoIWVJY&#10;wO/jXoUY9g+/Zmf9UkZhMALC4z2h0adODUI/B5sMwIqyiJ9X+vA9xgSEHckPFIgOAX2p7UTKMh2Z&#10;4CSEkAyFldIRxGSMx8/BPCOeMYZSyMmQaylcelSKCdKDhPBV+M9uJkO/wGgPKkDGyTWLlhijCjuo&#10;o2KmCAvshWnvGMCiSMTjo6e+5AUJBHYWbcYY9P3gB9SuFgggMe3rqHp97iNMPKfBY92ojRpt+cgD&#10;HsJsab8a1V92VF478H7co0HsVmluQrxOCNfVL0TOFi3UrNYYehWHFKFWOLRdhvDRgtkQTN1jv9uB&#10;cQELBikFmGX44PsfolqvIOUt1KBd6C2Yy6FjLmz2jt+5a8zcMAFwfSfAUBQ1pCww9D2KQqKqSpyd&#10;nqCsKkhZoKqrWX18dn7q1B3+HhVFCWMsqsrb//khnDHWW9hY/+w7sH61asAYUDcVCilhLdD3XXwm&#10;AQfmDoMD8pVWUEOP/X6HoWvx8ce/xKOHl46UFe4jUVlMATosDMHZjFmcArqpRU4ud+0Ykz8liqSW&#10;lUtWKin2kVMspmcGtbnJWTpTC5zpZzCEdKAmLhTUHixXj0wqN/99wj5AB4NUIRqUg5wzDGpw9S0L&#10;THQWQ5cZcgBpUGQ55bmNNRiPZLWpJRpP+jUWQ8TducgmFolB1RPytFJCEv08uf04tVib7VuM7CV+&#10;fUgpJqqL1IYsJQ+H3tZhrVP8i96rpcwqatGUwzHTQW8+qD70x2MoMM2VzKlGl/IG3vY5cmp2+h3T&#10;8zH9fVpTcf9sMb//GoJhT+zKhHB2XF7NF+r4dL2FtUK/Ty6oN72njmpvomtCrLc8FmAAWKPd+RWy&#10;JnLE6n8qeJ+bIAaAOf1CZVn6RSbyUv5k2kYLJKW1Y1l5dmEoqGhVRkF5lljG0M03OwkhE6txMfNY&#10;uFIGFfUqS4PM6KSMPnA5wH/2sDI6HdaxMGCYs/E5584qILARJtcCcWI/Z91TFgvx9/QgGQ/XW6lR&#10;WkmrfEs3bSw2MjlrhiXpbiozeZt3KL0HYXi0JIMPhducOWnJ748HXqS2GeNv8zJky9yijGGtLBSS&#10;dsLiE04bhlcvXuDFN8/x3nvv4Z13nuDy6hJPnz1Ds15je3+Hul7hzevX6LsenLnirOAVDt2A3X6L&#10;fduhVwplVaEonY9z2x5gTIe6KSC5wKAtZFF5D3qAwbHrmbYoKoGKM5xIiacPzvHwvMHJeYO6WeHd&#10;dy7x6cf/AAsOaQ1gNJRmEGAoYHDQPRjcYcLBUEqGquY4HIDWSza1HlBIjs1qhYvTM5ydrXB2scY7&#10;Tx/BQuDVl1+BGQspDZ4+fYDvvHwHf/cPX0BWJbiUkJ6h7vz1Qgine04Fc2nzsEDf9Xjx4gWGr3po&#10;DaxXK2x3e2hrnK8yGErJoboD9PUNvvj4lyhXa3z4459i6Cy2lgGiApMMJRSsUiisBmwPWA3l0C4w&#10;1btQMasBGFQNx4WwuBUa9zsF1g4o9QCOHla3AB+fGWOcvY1RA3jBoYYOVha4u71HLxrw1QraBLk0&#10;XMAVzey0oV3hgHES6AA2GYxNtvH/1WZsdLVWUMoPKKXbq/Zt559bB1qowUvTwl6sjQt69I0dGzcp&#10;AkiYqCoomMDTp09wf7vFi9+9gOAGVcnQGwsBg/3dHZjW2N9tsb25xeWjR9EiKKgRvGeMA5oIc9n4&#10;Yi0WfN5CJuwF1C+u7/vEHo0v+PbaKF0fAR0DYNnKgSp5RkaHk+xr65rmoiii3I1Zmw06jb0wLMqy&#10;QNVUbt/nxSxom4YwCcJqG9m8gIQg5yfGQCfkm4Kl8KoAVAewkTKDbRJqmTLRJ6orxgEhoc0Qnxkb&#10;QE7OvQ2ABfxQItolUZs5jOdqPIONBWfCmWMRa7cwDDDWgBlEkN/AQnLhnp8AonqWxeScCmAXGW7D&#10;qzZy8s5JU8PGcEse2RUmW0jO2FGE1e2GDu45NqTBsvEZwsyCgtox8Oh7TOWsNobDje/PsvcsWMRM&#10;/J9JmCstnCOIJOYWKUvAE5IGa6xnGAmgBIy2YI4+i4EZFJs1imYN7tc1F8KhVH7vg9beMoP7oZm/&#10;3oYwsymDJ9g0ps1JeD2WsNrg7ZQYg2EW3FpnV2YxUSG4v+evBU8tF6YN76xRwdQ6MgvuR096zPy7&#10;Z9cXLBlRBDsQ/yzxt3tp5oZ0KZCcSsCXGsJ0cJirf93AmTRI/hwYHaVGy6n4p1yABxss6wbeSg0o&#10;RQHhQ+wHq+KeNvmMXpURThgHpJrxvsZJmx9OZtTLOT9c12DnQtvyFkJZslJuoLZAZpn+WbDTo8Mf&#10;Hnui0S4LMwUKj/eGTQKtEWw1gwUMF7DBRcnO63gpA9AqZmHzDiANdQmfDEhT1YMjvCCrWmPcBXQy&#10;zuKgWWk1GUrkwgxTFUjwAAxhpZIMrlK2barwToP1aJPEOP3OLpA1ZDFMmfpjEHLo0SiwlAIujoDq&#10;9xTGfLbQ+OxopQk4P2VJOhKciarMnNoj7VEpYzLeYzsOnVOwK4IW1risFl+HRKtIxtD3Y2bVMAzx&#10;z8MaCOz0XMh3eG3OeTzvfHyOg8Njno07uyMb1rMY4cPnI4jrsYphUOPe6FV94+BuuqfpYOdkR9KH&#10;sRZWm4nFVrxnU/ksGCgYw7L1GLPO+s/YwQ9ALIwG6qqCEAarkxNwWYCDoxIleuaVYHD1YFVKbDYr&#10;9G2PflBouw5v3lxHoLaqGxij0Q/KA/YcRemGF8OgUFUlDm3v7uekf7fYbNZuXx2GmFslhMTQ9+iH&#10;AYKLOKhRWqMsRARoq6qCvXfkCYCDcwmtrWd/K3AuYtbD2WkDIQrsdgd0fYf/8l//C372pz/BxcV7&#10;6LylEBcCGl6VmLDd+76f2SSl+VRLvuCpH32ar5irnVIXghw+kGPx5s5dusekFiZvq9/TTL5xkJtX&#10;MKc20m/LYaTrJN3fYwbBsouff0ZttN8zHtdTSkf7m5k3vvU2gyxYS/r8GDPW4OP+46aNIwgNn8Gn&#10;M3lmLJJ26LpNHTdmeVaY57DRAbMQIio/BBdgwr3G0A+TwdBSIHzAJKc2TvCqIhttu+g9yAWIZ/Mq&#10;E1Z5aqmUknKnLPipswR9P5qxkCNsLNl8YoEYlrMNypNq539/GHpwXvnngLs9ONivcpbNTwVcD289&#10;+cYEIo/vu9NBVgT7tc4+GxTPpsOXoBzn0cUEsZdlGM9rd7652o0nJLt/MnhP5V+5FOQ0ZZuGUM2K&#10;eOMPfOsfdi48YKcnBTz1D6ab8WTjFPOpRy60NZUOTpkzU7lsyhansssc2z/3UC2FBuYanNgEmymY&#10;FBdLuNkLic45MHxp4ThATGS96ZcalJzf5tL0Kx30pL7Qx8IhcsFvVKp4HGw/7h+XkwXH5PqcHcSC&#10;kmDqzZoPYEvBoqBQuLq6xPXNDT777De4v9/h/PUFHj99gtVqhdPTDd577xnut1ts7++x3Tovwtvr&#10;O5yeCzSbM2zvd+i6Pay1OOx3eP78gKqssV437rkxrtCUzEIKBybqYYDkAoWULjjWWFQWuH79HO9c&#10;nGOzFlhtHuCDZ0/xl1xjf9gBohiZKRooARh/2PbtAfdvrrGqS2xWKzSVxPV2BxgGAQsJi7KUWG0q&#10;1KsKm5M1zs7PcHe/B2ccr149h9EW/WDx7L138fmX36A9HLA5O4MaevJcB4le5+1gJAopIUO4zNCC&#10;c+4kqP0AY030DtNqgOTAWkoMhz0kk/jkr/4KJ+sznD98gp5JDIyjtRybskQjBjRMo4CAUIBQHQQM&#10;mOod84xLrAoLY4CVZDgtBfabBnoHmLsD+LZHIQysVX7CasFgIYsCvTKRXauGHrv9FrZZoy6lY1Ab&#10;49nxPAYARctN0tA5SawD6Qc1OH98Yz3ryq0VNWjH6PbsrL4fooyXgnCCT9egYDwCAI4VyqeMcIbI&#10;KgiAv9IKjx89wJ//qz/Dbz75DNAKq2KFclVhs9rgcL/HN9+8xMPHl3j+zVe4evwQQnAMIWzMBhBF&#10;zFmCGIF2ay20tWBmKiVMrW5SJU8u6IxautDA1TDonDLzp/tHbGyNBQSbqMloxbUkV6R/VlUV7u/u&#10;nIy6lLGpC2qp8L7p/nTMDiEXIEf/RxlPYeBOpY5p2FVgsGTBx8wAl3Me16b17Aa3HolFif8ZrRcK&#10;P+inwVqMMehBO0/jMAzxygDOMHp0wwHgjrnJoZULiRYBbA1Fk3HfV2mDQvDJ4CKweiagPgkXzAU8&#10;jZZscyXZ286gtCEbWYhTH1HprWKMBwlM4sGb3gcDG21uhB8wMc6cz7pdsEHyaEVoQJDxQk4VG0uF&#10;dyhWaShv+HV6fUKGQSx4tat7pCjcWhCAWNVU9hcZd4ZxqGHwDetYv4jEi5PWfS7kls0kubSJnTQL&#10;hIUf1CTwwFxgO4PsEYJxaOsk5myiMDQRWJs9QybltY1KvgkgyUbLEMz/SbY2ow0g5254BT61EzSa&#10;qDvSgE8QH/+4jqYWTcdqrrQG1EaPUFYcSJqYAxHrpLj5eZJOuH+MAdw3T5zDaOWaM6vBhgFFaRAc&#10;igR3lm6jDILFYGqGSE6F1RrGW3wEAJsCqYysMfr8z1lgc1/cpfqc1sNLvcG3aYbTMyC1rEyDYilI&#10;kbOCiP92mEri3ef0YA0MGa5i8tpuj2DxOjIuAWNIb8UnA7wUIHXzLxatzWYKL+YaW5cdwv0alM5q&#10;jWECuI+1fLiOgjTTypO1RGRnKqWpvni2N6SBiFM71dHiJd0zKXs/2Jy61zRxcAnQ/DHrAWgzA51G&#10;dbOdDOyDf31QYFES3JKt4DjoC2QMer/VqAryYDwjWQRaj+CYtXqiLorZIX4or7Wz8Oi9bUpQlLrB&#10;MicEJ8fGtb6+tUSV6SnuXqWlwVjI0XEgOWMg9rdmVFMIActZHBZrX7fFfj+oVjzoHOpql4PDfY4P&#10;h/L7DIh9h1O3asD3WNq4vSfkLbg9249RjXXPXNyO3JkFT9iZDOwZUMgCgMXQK3RqgNKdUyu0LVSv&#10;UAgJ5XuLsMHrQQHMoG4KtPstLIBVs4rhm03TuD7p0GJojFPcCgYuCnRdD2s1pHTv2TQr9Lr31pwG&#10;XXdA06xQllW8zg581SgKASkF2vYAzkUMoxZizC0QokTTrD0Js/Ss4gJCcLRth9WqwWZzCqsNqqrE&#10;drvD48dPnTpCGHz99XM8efIEwpM6mbUQADRhf1P7urIsZyz73CA5tbhNh1JpjmCODJPLDFkiNaaO&#10;FTkrDktr2UxtPQ2J19neIvdZqcouDMlSzEOS4OiZhSixfcyB18fOsZGNbqHUcNQa2fjwcAZvC0pU&#10;L25/c2vHRIeDsL5FFuhNMaz0WtB/E8608OvQ26VAOz3v0gE83fcDSztYdAc3hhwmGcjJOV/4gBuN&#10;VjFjf5hisNQDPwwSZmSdjPpvbvNps+B/vgeah+imVjTHgmiXrJ1yFk70s6dWSGVZTWsANg2vz1kY&#10;pnkFVFVBSQTp/T1meUn7iHSNpPkMMQsv1Jd+iKwNWy7w/ynM+ymDYMo+md0sNvrY5woy1/RMA2FN&#10;UpDSYnQpQC3blJLNYwyJGSeGdGHSAit456XTptTjKrfBLkkploIdslIqJrLFI/yhmZOJfZup1vT9&#10;xoJ04kuYSPWPsdNzAQ45H//U3+2YD+eSBxudlH2bbIAlzyy62aWHci64Yul+UYCPSzHZNJaKhXFa&#10;abBen6Bte3z99dfY7fd4fX2N9XqDzbrG5dUlLh9c4fLBVWR/qb6H6nq0hw43b25w/eYa3zx/jru7&#10;a2ijoY2AGhgO+xbGtGCwMFqhKgoURYlBWwhYrFcNmqLEaSFwUlbY3lzj9o3CZtOg2TzE++89xsPL&#10;c3zx8gadYihkCTX0EBCOfV9IHLoOSluUakC/28Nqg6YsUZYF2l3ri9ISspAQhQCYxfpkDVmWEGIA&#10;5xKb0zPXzGxb4DBAFhyWScfomKSy61ioOIaSBgYfpCUC4xIjGyk+XwZMMEArMB9o2O3vgaHHJ3/9&#10;l/jJv/ifwM8e4q5XaGUBxQVaZtFKgYZzlNaiBFBYhcJLxQdlIAVHWQpo36ie1BKoarQo0PYu8LaQ&#10;BQQPBY/yDDjuCw5XyNuhg9aDK1C9zN/tTxxawbPfA27iWOqRtev/vomBjIjSNhvZPiyR/dkp8EMK&#10;NtrEcSYdS5qT4o7ZSXMRigkGQDBA1BI//ZOf4C/+3V+g3d6Dc4tDd4eqENgfdnj56g32+wOef/0V&#10;PvrhRygrn4sAHllLNLdj3Ec5pBQTP3LHgp2DVEts0JzMlZ5jFOAK70s9cjnxq06HrWbB8ovZPEvS&#10;Ersd+PAwxrljLhVitEdjbBHYWcqbSff6Y0NjWtDR/ID0dR2DRGabCHquTt5XCHAh0HsvVy6nnqPW&#10;ONUFvOWI0gqcj/JbZsjfj8C4Y+BwogJwmLMgGQe+4C44JBMzWXJaPDlTHUusTaaMIq31xPN8PnQm&#10;/uYG3pvTsYtygWmTs83YmSyXyrU5fYbDauYMzLAsKxuePR+LwHB/IlOfRQZPSl5I66xck4PUropz&#10;YiFsZ9aJ1AIhp2CYS2q9fQp0ZD5aY6HhPWgNsdTy7GlYQHjfaGcL5xROmmRdTMOTSQG+kK8zWUMM&#10;cVCyyPzhSeEeBjGTAt5Ee6VcoT95Rlg+t8d42rkbTrE4+IKds+PSoNTx935N2DG8lqX7CGFcYmHP&#10;hFfmxM7mLepFbVRk1o2v6wZ4QcGgvc85A4uB9NPrwibKVyEEiqJA68Pp+753oV9FiVKW0MaSQZVn&#10;DTMbA7A5CcIOGRqMjfvAVK06PqP0uUozsTh3INYwDEcJJKnFQiqxXtpv6PpcYm6m6yp3LsiimATC&#10;pj61aa2eNp8WdtIDjXU296D9aOeiB+1CuAk7L63Lqao2DmiSmny85na2n4d1E2qUKWOVTXqZSX6a&#10;NhNZPLWWoGG2OY/rVMWNYOVzJPQxBXoAk/jjzu1ftR7IPbfQesj3YdYpprShgcuYkIsmNjSeJDK9&#10;J2Zy5gQ2a9yniJ3UOBQJp5MbJARQKSjXpoxlgzG8GS5fiYTXG6PGAW3oTxkieG9hwPg4vInrkrka&#10;glrTBbDeWOKFjfH6hdot7GEWDoQvCoGqdp7uwXJIGRfuab2nvtKDt+HT7qMy4teNaeaJUeOzqIlV&#10;ryH2rZyzOMAMe70aHBtTDQNU3wNGQBQcdze3aDx9VokAACAASURBVLcHcEhIxsAkx6DdfS9KgUEp&#10;NE2FfVVA7R2D3vjhUN1UMFrh7GyN7373fZyebnB3d4OtUbCG4/5+h7qqUJY1NpsTKKWiQsKBvU4x&#10;4dwUTBwiXV1dQQiBm5sbDMOAuq6xXq+x3e7iniIlw2pVo6pql7VlTBwMrFaVwzWUxfmDS5yenkBr&#10;N0RYrRv84AcfYrMqcX+/heBO7auVP8c8yJp6lodnPQzLctaRdE0WRTEhBtJ9IWeRnANDU+vOtMfI&#10;Aey517ILYGvKkk+HlDmCYfr5U8JiURSTzMcljG2iAif7c+57fhsc5xgA7OzfxuKER/eNkFHjMyoY&#10;Equj+ZmZ87lPMbqUgBrqi5xtNv3MtL7NEUG6rsvmFND3COrx8BlH9ZAhe7Pyf59H1RJgUVX1rI87&#10;BnAvEbty4cy5/6W++0vPXS5bIkcqSdfK0u9z2BvNbYjh8NFtQE8HTn6vVVpN7sdEyZxcg+Dkoo3N&#10;5mrS544+P7nrk1P+5V6T7hM5jPT3At6HL0uDXtLJ2WR6EabeSkcZa7rw5zJuOwHP38bqiQUM5pMP&#10;GqSTCxTNeaJFNlBWJjktjqkMjjaJaZjGbEJJ7CHext5PPysN2mCMQQo5ea0lr6Tp69koM8pLcfPA&#10;UI7pTnMDjv3bpdfKScBym/wSiz63ueYOE/rzSUAaGdKkWQ5Lm1ru59NQJjYJKZz54cHi4uICu90O&#10;bevA8K7tcX/D8erVNU6fv8DJ6Qma1Qp1XaMsGapS4p3TB3j27ruw2mK/O+DN9Ru8fvMa3zx/gf3u&#10;Drfba1jdQnCGF69eo+01RFGDMYGCedaH1ljVDZTqoXWBw2HAdrtH/VDh/NEZvvfRB3i9/Tt0LVA0&#10;a9iyRK811PYAWTcwnYLxnvJgzov+pFmjuLkHg8X+0GK9PgEXPLK1pJToewWtgd2+x29/+7ULAJYl&#10;lAXOLy6x3ftgJwZYo8CFcNN2E2RRAzg3GPyzVBTFOJ1HSHz1/q9eRucY3RaH/R4WErrdYfs7i0+b&#10;Bt//2Z+DlRv01mBrgV4wdIbhwBgaVmAtBPhwQG0NVi4CMd7bQgqwQUPoATADKsmgmIVRCqwIMlAD&#10;AYnYX0b5H2CtgjUDYDWsDyQN/s8ITuaMQakBsvRsQw8qa+UPfYy+pjo0E5YWmPP9OUoPGYMIEjzh&#10;rCeoXddkH0AIaxaT9SPgLDoYt3j2/rv46c/+Gf7Pn/9vENJi322hVQ+jObb7LV69foXXr85x/fol&#10;Hjx85O6lKLxfrPGgm5elcRG9dV0mAI9Aaly7ntGUG44tsdOP2ZhRufZ0bWNWGE4YyxR4yDCuqdph&#10;ZHj79ywKlGWJtm1jo5Rj8eTsK7JqqkyRdCwsMQfaL4Gt6b6bFhs0LDcoRZRSEaim2SnhOWR2ZObb&#10;DKgTfhsKMwfEeeZs8NVNvktuyB4GDFxIgI32ftp/3lwhT30rj4VTzq8Tw+iGMrVXoTZ5OdbM6NP4&#10;tufWcUM5TTwIymZjoTF+lmCLtXSW5RrMVMYd3jvcK8r6XsoZSl83baRokT6yTtxLD2qI10uRWiYA&#10;+cZbKobfM2Mmw4QcQB4BRDuCWSIJxpxKou00uNV6yzK/7ln03PVKmyR7SevUyxTJ0GdkzyF5VqKt&#10;lw2OHGzSjKSWEos2Opk8KfJh3BlpbNyblLJRrRW88sM+x4Bov5C1wMG3C8SlQC61H9JJbQti4cKF&#10;O8+NMo6xSvapcP71XY/DbodCluDCeZoaf/9sqNuDXWRUtbLxXGOOyYlxthqBzwBGL9XJAdyYfLcj&#10;e2fOW3bJLmfCjox7GtFoRFswOxtYplJ4ADCeiZtrOC1hVucUBNxOCU02sLq5gGV6HJYgMHM9tBvs&#10;Z7TxBAHveY9pwxzk5TwDNgSbo2HQs89urI6Dr7l1xciQnJB/iAppVFTQAPOl/CvEoU+8x5xNrKpy&#10;Su80WA+W2nsCg/fHh6XDExZrvmhDl2P5mqn1hyY2MpTUkA5dxuG9+95a05w1naxlEwPiHVgdciWc&#10;UiBYoNC+iqAGhGCiiQpjtPcI90dwYFAqPjMWwSKSwWrr1PnWoghMeuJNT8GwtKdPrYDSMGXaF2sz&#10;EmOi9YgxPmfIgoOTvp7NmK8pEJQO85cGWSbYiWjjA3yVVy4IaF7gy999if39AXbgqOoKLVoYbSAr&#10;AcCx0DkYzs7O0B5e47A/ANxlCjHGcHl5AQ6LZ08e473vvIvr69f44rdfoO06FFyAFQXO1udo6gbb&#10;7RaykNhsNri9ucF+vwdjDKtV49QISqFpGggh0XUtVqtVBDUvLy9QVgUO+wPKsoQsBE5O1xG0DNdj&#10;v3fq8bquIXgBZiXu7m5xOHSwhuHi8hzWWry5vsNmfQIpecyPAweklV7lHHoaPmY9ZPAAWuvTENhJ&#10;aHHOwztmLcBbG/mBr+BZcHSp18iB+7mhbu4soArcY3769LmnewF9NoVwQ+bJ+eAHp2GwFQaCUUHo&#10;QzQDQSd9hpdAycl+g3EPDeQTWt8Pg4rE1YinCUxyuOJ3Z05VGr7ryK7O94MpLkmtU5aG6Cmel6tz&#10;go1zCJHNEVZG3FHP8CY6NKKKqXTPop/Pkcu6yXdJ7XNyOFmKiaaEphTzXFKuTOqvDJaaw4RzLijp&#10;+ZQLtl8a+qRKe4cPuUFrJGfTzzqyHI9i2/F6hM/BmLfvJfbBZMCSDvlCflzM5tHebtOTgSzJPuGM&#10;z4gUkTTzLVn3/yjwPmwAS0EJM2BzYYoSPO9hqBd5WJAjO2apSZmxKRMZyTGGflpgja89FvW5RRDC&#10;L5wkpYoMTRZlt/MAESpRmjGyMWdycM4BM1887oFyhWKYOMVMATv1Tk3gK9I4Ygo8efanMSYmlI/N&#10;Dt4K2mdZMAsTuWODlyVAIWdxlL5fzqbnmGyNyn1zB80SQ3BpUHCMAUWHVbn3kFLi/Pwcd/c73N3f&#10;gzGGuqhQK4u+HXD9+joy4ppaoqpLnJ6c4fLiAc7PLiALiSfP3sXj997FR3/Y4f7uGi+/+Qq//c2n&#10;uLu5w922g7Icbe9sKgqmcXK6hgSDLCRe312jqk+xb9e4ud5idXWD1eVDfPfDD/Df/vZTlEzCiBK9&#10;VRiEQCc4DBiYLCGYwbZtwUqBm+vX+O6Dh3h4dhKLAjCLQQ3YtwcIyTEojbbtsdt1ePXqBs9fXuP1&#10;9RtYMDx4+AQnp5cwbI/9voXRLtymHzpIWcKa0T/MhOcZFmbo42MfQAcheATzrfYTUlgwKWC1RikA&#10;0bb4+tcfg5UV/uCf/yv0luPuZo9Vs8HWKKzrAp1g6AVHiRqtHtDaAetSQOgOGHoIGHBrMHQ9uHJ+&#10;kbdmgDQKyjI3IGkqmMFP4D1j3QqOggsYwaBUB3gmgYhFlwUs980NnJdv7QJLtRkZL2NgkY7DDc6l&#10;d0xS3n4spz4Z7UFCoSZ8wywFA5hj+UspvB9bCO2jYOqoDHJSZAVZFfjohz/Af/z5z9ErhdWqcbLa&#10;soAyAz7/7e8A1uODDz9AU5+C8xqwBYxmnlUVihD3mm4fZ+h7FYOKqYcvPZzT4dmxifUS+G2i/ZDO&#10;gihLQ8RUlmgX/O5nBa1xz2rdNN5HdJ7nkduD/rHquKUhRu4MzRVL1iLLAsoVxvTfToaVlhTd1mVl&#10;BFZc4UF+WZTgUsB0JlEqePYyscixGAux0Q+ZR4XLTD0QCnTnIQMhA5BkXUCmB1KcRY6rb6SQADOz&#10;7/9tLNtCkGQowiJISULvlq4prZlyz24EkTxgH/12MXop5uSaS1YmxwKh0rovyop9YG6qhMuBkjmP&#10;0Mm5Hq0izOT7g1lYo+MgyBCA3CJEJ+iJ4mCp4Zg0DSFomABdOaWEsQaMIzLBo2zcMycZY+i1jvYA&#10;nLMQNeyUIvG76tmzEQMlfej0ZIjhB5cmJTL4gZWyo2oy55+aB/Edo1XFgTZiUK77EYsgcADwQNQV&#10;sCMoSwNB030vF+Tm9lMblWEj+5aTsG8HyIzgPYdlY9gqJRyPNZULcjSwUELAWoXucEBfr1CW3AWu&#10;GwNlNTj4CMIE4HHSv3DAMggPCEzkzxTI99+HArPj9affjS3apuWk6rk1HvataUOLSW0+AbjZnL1G&#10;127KtKcM9bnHuvbWLfAD5QD+jr67jhHp9jKtFYTkk/7IAdwKMMAw9OMZzuADJz2f2oOkoYbRxsKA&#10;L5xTfEZKSAELahsQAspT/2Pj1V8h0E4nCijOxAwYCNY7AUhy19FG25olqwi6DibADTkT4Nd2sOkK&#10;wLVWCfmCs9kzYv15StddCOQzVrt6kgUF23TNSiFgob3XuyVWNkisjTx4TzK86OOrlELbHiYDBPoM&#10;0mDL0RooRrcTtYaBAtD1Hfq+J0G7fs9Wru+2YDCqd2eHcRZ4we/c9R92VH9o5f3ZOdk3p1k+kRmp&#10;NQQPyhsT9xtLFXA+lJ5lsiJSpmvwyLfaEP/9cQgzs1TwAxJmnEWk1gpGDyhkCRiBb56/QHcwAJMw&#10;GlB6gOTeHs9aD2ozrFYbbNYt9oc34LzEoeuxXq3w4MEVdN/jV7/+Fd5cv0ZVFahXDSxjOLu4ALhA&#10;s1o5qw9VgnOO07NTXFycu/ywsgRjjkTFOLBebcCYwDA4i50QnFzXjmXPrryizqsulBrQtQOElKir&#10;GlXVoGtbR8LSBnoI2RgMsixRVSU+/ewTtIcBSin84R9+CFgNWVYww5h1GC61EL6vsczZ1y0Q+NKg&#10;2rQWmjkpjDKWyeAvHQ7QDMQcOSCHk6VDJKpkzSmflur6VEXEOY+kytR2k3MXbkz/LuPCKXI4d8ph&#10;qgb0RYBIwrVzZ1kaEB3IndorI+neOgauB0CfJ6xw4dekTGqdkQgzfgY+68dyJNFUJZrWURSMzYbG&#10;JyRd+ncp+TPgFWmwLGXip70WHQjkcCnKMg9Dw9x9yJFPlzKIcjkIS1jeEnk1tRHPqVTSgUCaSZol&#10;CyQkhKUBQvrsUVJ1sDTllBCSkEmikwDJbg11BK2NAvfGaBNJXzSHzjlWmzkeDVfXBCs4FuyrjJ6Q&#10;wcdzgH1rvPEfBd6nBVLKtEo3wNjs5BhshC3PCJvJ+C9PfexTBhudTkymo+kFzUyAaKBJ3veJeAAS&#10;phL8a7ppmYp/L7dh0MlujtFovJx6wnrzQK32RdS4oYSHgEytyMJdGmxQryfKZjQmACh+ihffewxp&#10;WwLblxjzOeucYwyjDOQ0shwSxULOt4xO0Y9ZZOSmpjkpazpBXpJE5UCJAMZpoyHkGCi41KSxyb0S&#10;OD87g4XF3e0ddv0eqtcoCgkppZP0SYYeBn3XYXf3Cl9/9RpVVeHs7AQnZydoNjVOTk5wdnGOs7MT&#10;vPedD/Dm1S3WJ4+gTIFf/PUvsbvdwhy26LsWtqihrMJhOOD1DfDocIVzVoNbBkiJ9fkFWFFDD9ax&#10;3JsGnDPUKNHfHyBKDemfYcUY2vaA3fYO7z56CG2BTn0DC42u6/Hm9TVKeYquG1AUGrt9i5vbLfre&#10;4NAOOL+8wjtP3oXRHKe7A26ur9F3LW5vr52/oR80eITOB4KGYE23XtQw+GJFEPas8yC2ESgVkIzD&#10;KA1ohcJafPnpr7G6uMR3/vCfoePw7HwHGrfc4CCAmjvwsWAcGwClNtCwOK0EmAFkWcLCAEqjqgr0&#10;XQfOSu8R6j0y4f2QPbMrTG6V0tHKwoU2ahjDHdNGK0guIXwBxv3BwhmHFBJaKAeAmtEqw1J7HAYI&#10;PjLKYC2RL4+HSlBGOZarAgN3QS2eIRccYJlnuruD0O/LzEIZDQNgUAZP330XDx49xO3rl1ifnmK3&#10;v4cxwHbb+l93+It/9x9xe93iwdUTcF5BaQ1jFUTBUJQSTbNCVVUeNID3yRSomxp1VcQQuCDhN4YE&#10;hma8rFNbiaVBXfCfTYOFqC9vAA1GCw5kVTVGayDsg/7ya+OCgOO+4tlCZVmiaRp0XQc1uP1D+MBg&#10;+nkZxtCdwMod2X4MuenttHjNBy/Sa5BTH4Tg2mk2zNuHpMFzMQTRlX6IBm8BA8tglYlMQ2M0BJOz&#10;XJPo1x6BXRaHc8HjN4AfQT0SwFyjtQ+wtBE0sHYEwuL5ZMwY0BbWpkXWu3oJjJvaoo3sYUP8F+EZ&#10;4obQZ3Ngd5C6R8Ag1h9jIxWAiLRwNcFCIVxDH5gYGCMgQc3R43zBhi5lJoYCl8WQ2Dkpg65Bmo80&#10;WYv+HkY7k2iPxrzaxq0n5WXa2tdK2rNBOXOgrQ5MNH8mGGNmoa4UPNfeLxecTUBXpYYJIO0sFwy4&#10;CfWoiXtfbJ6MAbPGBZFzBkfGG8NX5xL0qYdprFG9jUX4WwNhAYWhRSDhx/3YYurH6783t3BnJm3Q&#10;gJgbY8lwhDbnmAV+er9QPs0gYWPi6di8RAufEYwSnDvGMAEmQ1PD/JpwQLSGkHwa8ghAFtLfSxOD&#10;ScOza701nBTcMfJ9oOPAOfp+8KGGgChKGGjvRT3mfLgXUjFA290r42zifN3AmR2Hdt4TPdh4maQf&#10;GcO+7UTJdCx0bQQn2CTbJK3nQ11A60Z7BHhCAibEax3sB8LwlIu4v0QQfzI41AAznoXs902fjdD3&#10;JtpnRKUBA4QJwzwbAy21Vt7yy0KbPiEuzZl/4eykIE7ctwAwbggo61n8wd6PsViXWFgMQxgamVE9&#10;RdQc7vrxaN0SiVt+vYd6YCKT9/YwQVUQ/dVhJufv2MuKmc1Q/HnMGzNR7REGx+GZRGrj5NeeCaxa&#10;464VJ/ucFDLaTHiunztjrZkN6GfMQWtjntGsv7FmNmQNwz/uz1Az6e0tBt/HllUZQ3vdsNNGYkhY&#10;A3RYtT8csN/vIfwgoigKQPj1qXxYbG8waAWrVFReKaWcPQ3ZcY0HzlVcv2ZUq+UYwoyB8THsOrCs&#10;bbAlC2GEQnr1BY8gpDGGKJYw8wgfFX1EAW7M+DwyM+7LFrDa+diHnKbddg8GhkG5jKyirGG5q8FD&#10;vd917iwrysrX/w7ruLu/x/Pnz3F3e4vbux1+9ff/gHceP8IHH3yAvndWphYG2+09IZcJ3N/fQTCB&#10;ruuw3++9Wlt7Gx0FBgljNPaHPWzIC+AcbdcnNayzNVWDswYN1sRKDb7+c5iE9oAWg8AvfvHfMAwd&#10;Hj56FyenpxiMRSkldDc4C6WUMQ+bKI/tZJg0sqztxJN8KSSZpRZe/t5GdYrWsQ6idps55T/d25eY&#10;3Dnmc3qGLAXF03Uc3jtYHpVlFfcq6QPdR2sh7Uwkgx+7tQkW4gXtGbb/26ybaZ0z9l+hvoI/i+iZ&#10;xUmWhvXDmPF7jJkhITtlvGfD0BPyLbJ2MNQ21uUNmcn9oyosaid0zII6teMRvldnMQQdUKp3W57k&#10;WSyLMtGp/XiqYJ2C8yKSOnSGVJXicW9zvDjG1k+VualHfM7maaa6IAS7cC9z6pMlQm3ObSP9+8HS&#10;a5JnYEJu0Qie58hF1DIrRwie1GTG4VJccJ+xxWNODfhYk1PVSm6Nh/WVZooJMjz+vYL3uSTm3HRm&#10;4oc1Cw/ApJFDsEDwB7kIwHloDLxcLQImNmM1Q0DztIDOsQoBOKafcptyCEqyzIySHDaVXrpqwERJ&#10;NAWEqIwyZY+n7x0KMQ4Wp7jxoYnBCkGRQIJKwFyomy9ErJ8AwT+g2eBaNjJwY2ia77+k0wP6B8bL&#10;Qbw0ejnRfJkBmvMDtZnwRndwiChBpWBQ8Jykz0pqx0MPyGA1EZQDS5Nuel3Cs0k/J7VXOhZ4Saeu&#10;cZPwjX3wbR0XoF224vDNuPCskfPNBsJatAcVlRBd16FpGlSoYKyzkZHCedirQeGrL59jdXsDcGCz&#10;OcHpySk2J2ucbFZ48uwJHjy4xAff/R7+4Af/H/7Tz/8PvPzic+hhj1YN6LoBdcnRDz1+9/IGtixR&#10;nOzwzkphffUumkfvYffZc4CXsNwCRQHWGJS8wUmtHeuwFDhdrcA5w4vrLcSux+1uB1FIFFLA6gG7&#10;O4u7qsSv/+4TfP/DD7Hf79D2LZRWqMsaQ6/w4vk3EEWFdbPGB+9/B0op3N7e4vnz57i5uYFSgwcz&#10;fIq4t1PQ2vlgj/eP+jk4WaO1GnUpUXjAZhgG9H0H01oM/YBf/dVf4uLsHKvLJ7jdKmgrofQALixU&#10;xdBaA26BuuDo+hYVFDplMBiJk5KjAINkDJUPL+0GBWjhG03EUDTHlmV+UzeAsoAWGHrHNu+Vcgwb&#10;bqHN4ALiLIOAYwTCaphBwWiLwYP+nHEYNTIWgsSawUl7w8EwNgxuL+bcWeUI4X4tuWP6tN7arLs7&#10;oChK1PXKWXIVzt/eKgtmWATcNLPoDbDf7XB7c4fXr15hs1nh/ppBcglYAVFKrEsBWI6vvn6Fb778&#10;Bv/1P/93VPUpBK9gwSGkgCwEylKiqCqcnZ3h8uohZFFAKY1mVeP8Yo2nzy7xL/78T3ByeoJh8MMO&#10;jDYWVAq/aGkCnvycxyY5tTFjBOh0BaFM9oRpoTv4IVKQyAWGKxgDlzyCJIEp7th2FmVT4/7uFgYl&#10;SllBiMKBSHa0SQnANEiDwiKwngBEMFmbtGjllSlwJxk0VOLPTGTGjM+RnTxbubMilYRG1qtw7GdZ&#10;CKiuB1MaDBZ917ngXllA+wYveAm7nAUP6NlgGONBGWM9SOGUNhpOahsG54I5f1pwE1V91o6h8Fpr&#10;F7BrnJd64E8PQ+/955NzNe7jmNg5xEI7hORG0MR70IdCMvEmp3L7+bOK6HVO73kMQc0U49Yz42ng&#10;vYavb8bOZXyuGR0IYNbkUHlxHFpxF8y6VHzT5yCSFywiqMEFG4NQgz2Y9llDjEP7xs76wSdjgAh1&#10;F4O7l1rDBhCNMo3oMMXXdCEQ1XhrLmivwPN2ETFUOTbAHpwW/nUIc8paH4rL2Whjo4KqwoyMzQCo&#10;x6HqOEzRmliUmMC69XJ+b/cS6joTh7022oqFvBMhBLSve0arC1fSGTLSG/cFjMNasKzvfvwzzjxg&#10;G6wsXeBnqA/jWjAjyzbK7o0e98bQoBAv/RBSwTCtFbVWjpFMhswBwGbxeXZWas52yzrWKTiKUgLQ&#10;6DvHAJZGuyXAABMsO0bvG3DLob35FBh34yQNCC7dn3vmPzcifm7jwfz5ENRMvIRzHq65/ikwnjkP&#10;Ax0T2byT0Fxau9oRjGY8qEdc2DPN4wgglQvA5lCTXkhP9nsaIuieV/+MGgtAQ4TP6+sOJXQEvxxo&#10;yGEMhw35OT401YHReRZgYMONVkMOOKUNP2WvO2DfnQMxMNOzt7nPBbJRZWOjSiQEpoZ1k/emdrWQ&#10;s+MbrV1GexsLpfuJGi1cMwfupr2wV10TBcIIwrvvNWT6jTjTtUgUUT7w3ZqJLVywD6RkoCFhKqaD&#10;gxyDcmL1EveHqQ2Ue8bJGiKAnDUj8EF7tTCkbtvR1q4oCu/zPipGgcCa5jDK9T5D36PXBqoo0HIG&#10;CEdkcfu0u05KK+h+8KHVbmgUclGQkDUm2INBtNKKmSQk6ySC+x53CEowCr52wIQ9bAOhSJup+m+c&#10;tY/sajYySq0/m40x0FbHZ0dwBwAJyeIaPRx2kLWENgyKeQUB4zCDW4dc8rEPEgzNZoXt9oCmarDf&#10;7/HZ51+AcY6zk3MYo3H//9P25s+WHNd54JdLVd173+tudKMBggtIAiApQptlSSON5HGMHOH5ZWL+&#10;WoXDMw4pYmbkGFucxZZsyZIoAhRBEFvvb7lLVWae+eHkcjJv1gM4I0uBANj93l2qsjLP+c63XB/w&#10;ySdfQCmNeZ5xPB5yDWutwe3tvtqfp83A+SLew9ox/l3tHjCOY2R8GxyOx7wnJoVb2qfGcYSxGtpY&#10;KAPYqGhA8LF3Zt/wwW5wGz/naQGGQcHaRJChbJ9qjMHslqjQQ6V+lQDmsviiilwhZFRgXWzWA1Fl&#10;o6ZELZhtGWMPkPzkz18v5iLFgWZLTOyxmWX2TXL+SGziEDgYuAxAJfnQ5KFkASYpAvVKDJ1LbUGJ&#10;HCRIRlrYk7bnWjug6Nm0tez2BOBX4aFaxmcXfokxBsqrSOBif34fQ6UHpUU9XavBJXgtz5NBm7xX&#10;pXpCxTOSRB4d17qqAoKTMqjgnum76eozEyhbPXoq+6HzDluzzZ8rqSLavSnt++nvS23nasunyOTW&#10;2sBGIh5E39rah/XwT0nKucuifM3JpGezeTakbux6ztxEVtxU7rLhaQdENdYLgc9qkE6gvbSowdn1&#10;bp/DNaVkIrxozf9k9VgkWSWl7hBxSWSFNOUhdSFqnD/T/Au+yj37R7XNSfL+HkDSsq7XbnbPb6hX&#10;4K3JJVpZfCsd6nkonXmQ+XOgRr7W2ZQteR515DQ9v6mub+WKR1orNZJBvbJokLKbVn7TlWfFoLtz&#10;GQZVEkl539I1SJ9HTgLvmtLd5eP5ZVY6d62NNZ8tCai3Sc9rD/tdbHq5GchrnFhwbQJ7z9pIroM2&#10;8b6+Xqb6GWstHjx4AKIr3N7uscwLlNI4nU68ERswK1cvGIbCGJhPM4w1ePXiJa5eXmG73eDBg3u4&#10;2G5w//5rePe9d/H229/B+7/yPfzZn/4p/vJHfw59OgLgYMmAgE+fX+PnL2/w7//mQzx440188WyP&#10;D37+HDekYWBwdX2FzbQFyGD2CnqzxYOLC5jBAn6BUsD14YhwPIHAzMhldji4I0DMqKaPA1xQ+OY3&#10;38Z7730PV1c3IBgcjid89unnUHaANQaPHz3GvXv3sN1u8fjxYxARDodDlv8REUjXErVkH5UO2LRe&#10;F+e4WBH3ehhsnJyymd6kFF59+gu88dZb2NsAowwOpwUuEJZ5xhifw+MCGPK4HCfMFOAPHspYTBSw&#10;hQEptndhdwEDbQBrFAIKaMHBWQaDsQhk4IIDBS/2q2QLoSOD03FewKChNKANKp/PJNlNjZC0SdBG&#10;50OsVTad+56biPgEvHp5jb/6z3+HJ188Z8siUgiKw4/D4hCWEA8igieF4+Lw4sULvHzxAtdXr/Dq&#10;xVNspy2ur29j2CwzO7wDBjNhO+0wDhsYZTFtNtB6gHceBgbaGXjn8fzwCk8+ecEWJ8ZgGCzuv7bD&#10;sycP8PDhDr/z3/w2BqtxdGVgp3C3TU1vq+rAZwAAIABJREFUT++xBtqz5sz/svLaLUVW6+mdAYfG&#10;2zt/noYZMUxjZpbKIVRv7+iBQ/WZos4GoAmAX2MxyP2vF05U7e1NaFU3lEuc6wWIsZkFkRoCaw2U&#10;Bys4IpOpMFEYSlcdNRiFtqAsIEPaX/m/434cFGCK9BkyEDdZAkgAO1qeUIRBjYnsdYVs31IklaLG&#10;yUoQ5GGNOrvWqlJCSE9POUQqdh04Uzy0w2hZx8gzvCcpvSvUXq4lY03F9E+FaAIXWt/Ju147SBuk&#10;uD6UEp7BmgkTJaCQ4pvFoMpEqCAOHkzAZCqenfdZYZSWaGJMc33gst1QBqWCyj655+c3RVYazj06&#10;VbFeSYy/EALgQw4XZm99ikOvohApMlnDQx9NCJSYQQEwkdRhIss+lDqOUEAE6c+Z/xsiZDR7tlOV&#10;s0EVaFT8Y3W0pEuElUSkScBg8CGep3TW9KVrqsT61YYbVnhEkDnUgxWiDH7YOBQlAEsEUAsRRIKY&#10;Bsqw/ZWPvtCKoiKPCFqP8H7B8XiEMTMzowYDbfhMzUMNpRBCuocOQASRtAHIZbVDegZ1Ytfm+r88&#10;EnUNKNd07YkeIqNUx/f2MZw+BXOyOEblc6XUMw3wn57ltM4yeYnvs1tiHgyVYNQQ2Kc4DwA1M86D&#10;D8V2KzGTY4YQJWVgsqYSn4c8IXgDF5Yig9cWdrBMYIn2GW5xOaxZRz93uU+GyHAMwVXKL+9dRcoy&#10;WrNvt1Hwfo57f4iMbw2X2cq85lJ2zxISGzpk5ZoWQa0+sJWDtTar2mSDnazI8j+CxS7vf0gKg9YO&#10;I+29YuCSQRWtxDUtdjQaqlKFsSpEd+uRHpO+PtepUhDU60h1apOi0pFEo4x4q6I6kGpuBrlUpUpI&#10;6z0N5dLw95R7zjiMFUC7jqBt8s4HieFDsniMBILMiKekmgt1jUWANjYDbkRFUa9QKwqS4hL5+8b9&#10;PIjMvGZwzvuurQYECWCVjOV0L7kWpmzXJ/vMXD8JEolXrLQf1YgQMz2urm+w+AXbe69hJgcPh2U5&#10;5bU0zzMAnevz3e4CV1e3OOyPsIZV3IcD+8xfXl4iBB8tjXQOmC1DH65tdztWws7zDKiAbbR5tIYx&#10;IOeXSmGnVQrV9ACpqBRW+edh2K6JSW8RHqYA5z2GOJwpGV4exkyYj7f4yU/+Hl98+k/x4N1vI/gl&#10;P28Ji1qWJbsZtLV4hflEkigIZ3VrxdjtMONbbKGtG1obsj62ofL+2vqj9+r9noVzAup7wGarZLIC&#10;RJT9znlwuu9+11R2rvmi90iaPZsiHnDoCksrw0/gzIsIPPSkUGwPvffQ0ZGgZcbXNn19RTSEGqb1&#10;FVTi2qf1LO9j+1497K3H0s6Dr2nqYpRryl7Zqy7LkjEofvZs7O+LUkvFgWGy6W7z19Ze+y7gHJ0z&#10;LQ0R2uFID4tLz2YvE663bnrh8C2m1ypNepirbtQwcriW9vtexsSavfuZakH31QUtAbhWIqsz1w/5&#10;bFeEra+Aif5/ts3pSSvWNrq7gAIpFW09Ae+6oGt+X/J9e0nTvc2LmkDRNnBHbrCh8Y6UrylvjJxk&#10;rVkU9CRVrQfaXSB062+2xpLv+VClaSvBn6Uut1MxyZ5bC2VshyitB1Yrv/ll/q99UNtNcxYBXD3p&#10;W3uv5WdI96lNbk/vk/IAkrxOTkJbYL7dCJxzWQ2QLJrqSSFy+FpSHGitsNttABBuMnuJmShhCRin&#10;AbAaSnkQuVgQBmx322hvQQhLwPH2iNP+gOubAx6+/hi77YTf+Ce/iq9/7RF+8IN38R/+7b/Dzc8+&#10;wMVmglEWhzDixUxY7IAf/8ML3B485uESy6CwBIcDGfiFoBVhdgEqLDjRLcvx/AwKDjc3t1nO5lLh&#10;ZQ0CaTx5/goLedx/7SF2Fxd4660BxlgMg4b3wMdffAo7TUAAvvjsC3z3u9/F5eUlvPfYbDaZGWmt&#10;ZS/I4KtnpudhyMALg4NJvp1kd3YcgCUg+IApOLz4xT9g/v638a2vfRc///wmstUGeG8xO2byaigg&#10;GIBGLESYj7cAPB5sLEIwuBgmDNstFmIW+7SZYDS3YyGrZbgJodg8peYjBAcfHAyYreGCg4FllqHW&#10;MIOFB9vUJGsGeJX9ZVOhm0LAVEncE6BtqHzCpadbygoYrME4THBzwP/1o7/A8RBgtAVCAIKHIl2F&#10;FiXpIikOzNMeeO3yNQRyOBxvYADogUGGaRrh5oBxGvGtb34Db775Ju7few0gFRkkBs7NWBYfgbjC&#10;zFXESoaHD+7h01/8Arfvfw8Xl/frg4+wOqhriwRZpLd70hpw3/UO1Och7efyRr3qPy5/7vLyEtc3&#10;N9HzNmR2SNqX26Yi/W7yk6zCiEJkllBr1kWrZ7P8DrXvP1VFBUV2uvyzXhAROkPtCsSOzHoYDUUB&#10;yhP8MsMMowA/QmOqJr+NzudXZrKTBsiBSGdFBQNdGkpTvl8pByMNAOZljuuaMmjNrGfKCqrs00iS&#10;OVSKrmxBk7xtqFgpKJThnT8LnVQlALVREWrVNgeoGFk930dZvMp1J+uYVID3VBPVGk57lrBpyWHg&#10;VL9my6TpM9qi1ZW07hLXIQRXaoZo2eI9M351bngIKl1bJUOlo71J9ofWIB8Qot2LyjZhqIIInfdx&#10;L1MNG9nDaFRnvgRXkYIbU0ZQQmCTvUsc+iiWgfAQKrHQVWRy+6LCSdZfJvpw896KaBmnsupESvnb&#10;HB/S0dczAbtyX5SNYlSCZPUPUQa1830j+X0p2jG5bOHmhU1GZXkZB15hEexfx+zttI742nK2k9YK&#10;HiVgb1lmzMTMpcQ4SxkCRBRD1rnuSd9Da83WWqQRSGGeFxjDg3ozRFZaBIhYDWBEA60zqKB1wEJZ&#10;D5J1wZQGmoEZrRAKKH58k9+7zzZ5IYVPK4Xgiu2aoxIKDCqZCEtYhLVPeV6CsAuVgEoA4Bef14QS&#10;4HpiFQbhqY5lKXYYxBk6TjT/gPQDjhkX3sMtJXBAZ8YwgVzIAyMiwkK8PxpjGKgHN87BU1f9KgOd&#10;03c4zUcGCSlURDAAsLOBtvFZioqO4D3bWUXuWwJGlWA2y/6+rdVlgGOdU5WGRr7KqSgSd39G6krf&#10;IQQhMZKBtiIMODFalVJcIweKdi/R/znw2WSsjUHRkfGpkMFHaSMVJHlBMMd5CEIruWK6OkeKIrju&#10;L+v+vWdPyqqHbKWYgbK6VvHeYYlqJKKQa+Kkyk9ncRB5HhoKyxztV9S5DUo6SJN1kxL+wbx2faU6&#10;VVmJEJjJGzMRjDbwxrDCStgnsEe3imHWcZhNiOx0Ba+XqIigbE1F2cKP68MQFbGLWGOsjhL2fT4S&#10;bhQPL1T0TzaRAa8IePL5E3z62WfYzycYMFhHS4DVGjrWgCwCYStJoy3MqGDtgHk+gYgBv2ncYLvd&#10;RJUgf5Z5nqNFK9vjpL54u91WdcG8zFX/GwJl26n07HvvMZoRh/0Jy+L58+fvHS1Owdag84mtTuxo&#10;c214Op0iMU1jsxlwPN7i3vYCty9f4i//w3/E995+G94RKDjev+L6XpaFrfQ6nusVCGn4M0CdW+v2&#10;CAg9wLrn9S2xmGQNcg48cl1YHLqoSyKqcaq6h0mgdbKg6tk4lhqmALk9ApDEqVo/+IxjLI6tYBqM&#10;SWJCawSO9jqthdnyXlO2zTjprID2FsBt+zE5LJSYVS+4VloXes84hergeBADomLZc2673WJMMk8x&#10;9UXW2pzjIYkXa2uuvd4J/0jnQKnf2WEAjdPHXc4Yd/narzHse32rxD5bIln7naR3vAwJ7pHQvopF&#10;d2+Y1q7dNECozyx1pjJuCXAtLtt+Ht3YVLVkyLQfVXZWSld5FkVx1yde/zJY6S9lm1N5FIawCu5X&#10;Hu/N73StZJoPfheI37uxa+GnPTC5SGGom6bc8xzTMfq6kgZ2vn9oAl/XGI4SqG8fhLT5p/Ch3vVq&#10;F29XKrMyHRRYxRnAvqZ8kI3slzE41zaEdqLcbnwkQI86LOKcfZ+leCtgXbsGeyza3qS8XduS5d0+&#10;WGuhj0opbLfbswGTZIpmdqawfRlHCyL2qNvvj5GhwMWrcw4KJjNFUtja6TjD2gFGaZyOC8gH2MFg&#10;JoXlyRe4f/8Cp82Eh288wh/+0T/HO2+/jT/71/8an/3kv2A3TQjb+1gWwDx4Da9NI8KLK8yvbjFp&#10;g4tBY7gdcNgfcHKuBEgunv0PU+idMvDOwRhgXhZYYzCMI5z3MNMAIo2///EHuNhscXV9i08//Qy7&#10;i0u88+57gDL48U8+wHazBSjg1atXMRyJWfXDMLBl0DhiXmaEORQbjxaYSNJpRkk4sCsZaxj2c/cq&#10;QFmNDRTUPMMsM26ffYrv//BX8fyLp5gDMG42OIGgrI2MQcBD4fbk4K2GDwYvjgHHxeM2zNjdH3Gx&#10;uQc1buFjA50AjezfHplVngIUx5Ikh24E5+AH3uShOOBXaYVxNCDFUtlACot3UHnfKGuH30MV6xaU&#10;AiaFAEobM6qyJQjDOOByd4lBb/EHv//7ePLZC3z26RNstxewmu/xZA2myBCfk78oBdhxxO5yi9Px&#10;hGfPn+MnP/kJM+B0QAgzPHnYUcMY4NHj+/jOe1/Hd779Lbz19bdg7QDn+LvMkT0D4jV0PB3hFw84&#10;HtjYycAOGi+ev8Bme5nzRiQYcpefX08a1yvK19gW1WAyBpyuMXOkZL23NyWAMjWfZhiZFescVCwM&#10;ldUIIM5uaAayqSivA/p8MyhAzbrtDKXbvVoC8eVnG+swYh/pFtSUTKazsyKx5Rn1jc2jjSA/AwDe&#10;uyoQszqfWsWV1tDBIsCLGr/I19lqa4hB8tw0EbGdmVJsdRC8B8jHPB7AmGiXEgddiggIDkZpBlXJ&#10;w0cWjCIAPoKagjmh1PmA2UePb1k39Oxz5J9nxmozvViTe5+d2YoB3BSS11s77fnrW/A9vqcPvhr6&#10;68hyzUB19uYWjVkEZFxk0eo0MMmBzqw+kWGF3vtor8TXlkjl7AL2Qgod6x8JsBNkIDfAYAivOZX3&#10;h6p2iSCjzZYfUQ1jmBGYbDiy4lHxdwnR6iYF4yXfaT6bbbaNKbYsChSEjSSoCqHM+1godlXntRFh&#10;CUvGdtsmiKBWvWd7jVKdJYXKF1+FIKwqFVS2mkqZSagAiiQzD4npGgEsbqoJTvEAnDwPgp2PqgRj&#10;QTaef95jOZ24trMG1g7ZhoD3SpVZcSEQtLERnFPQysZ8jOQ/ysCRUawwTDXC8ejYjiwH9rLl1jAo&#10;uGhb6auhl4EKGiFhCa7JuMigXh2W1zajvcEotyAihFl44QfBJpbsQBmETDIUjULFeG7Bi1wrR2/8&#10;BDj2wBej+aqEaFOVbAsAinkFhNMyV+GfgMKy6DywSPZqoAhgep+zoPI5TSW7Ju153i2FJKXL+WGN&#10;YYuQaGWSM18I0UOZzs/bNBhF8RGWgP3ZeZj3bmquu8oWE1UvFYdfKTfFh5A91ls5fxtkmi3wlKoZ&#10;/qDK5irvs0IVI/uWFNBaQtAlmJ9UYAEyHDYNsZFIHCR7EQgGOgQjnrqWCForKApYpFVP4eqfkdGK&#10;dV9UkSselOqY9UYooLmvapaQVSPJbimpLJjh3QGkCHDzHIckNg5Jlrgll/XtvGeFECH2MAZWm7im&#10;XM4oCBE4tclWyLlqSE+5p4+Wh45i5kZjuZeGrFSr+NL94ggqDgjlIYDBJ59+jhcvX2IhYAkORlsG&#10;+7k1hFEWsFpk7SkszmO3G7EsM+/BywJrLb72ta/h1auXeP7iJYPN2kJrhcPhgNvbWwzDkIlrRQHi&#10;2e5O1LYpuLYoZnwmum02G1xclD8/Ho+4vLwETREI9R5j/G+tADMN8M5hHEfM8xHDwLlXCgRjCYMd&#10;8fMPP8TNzRVef/01zMcDaJ75/gmrMlkX9zAlRFuNZK24Bsy3oGoLbLdkoJbIKM/g2kaYlUvaqLOz&#10;orUJlgOz9n2kU0L6+buCVlt7E2mn5VIfZ20JiW8UIj2bx/Y6rYXXtvhbD8MqgzdVWxah2Tu6WEpN&#10;MJEM/BYLk4oXeTYGT11PcnlPZQCwBN5zIG/z+m3+Y2Kir+Uz9shfbX6UZMAba3OOi23cMvjMtlm9&#10;aIw+O+fXMNK7sjTl/e6RsytlugDZew4u7bru9eyyxu1hj20fk56HNEyU14+HJ7rOixLkBVZS9VXO&#10;rfWTrJta3K9HJvdZTVSyXdZY/z07pX805v2aD5KU8LZfpgXxe1YwMix0bSPqSfzbn+2B/L3PSxlY&#10;q8P6uvYzhby44k1Wb+jS3maNDSof+J7Uvd1EeoMF+V2lREo20e0wIQfiUOhKoFpgXm4sqQhugzDW&#10;Jm892wotipy2gC4sl74UqT3s5O/LhmXNw05+PvnzLZO+PXDOBz/nAGD7nXs2O3cFA3Lqu8I4DpEJ&#10;MeLm5hZuCRyKRbr6rIgALWkDePbo9c7DRWacjQnyWgF+nkE+4PLyAm9//1389//T/4g/+Vcev/jZ&#10;zzBtAGcshu0OjgJObsEwDdiMW9y/fw+DGUHhBWZ3ij7DPtsBMMvAQ2sCxaDBzWYTGSWEcWAv2u1u&#10;g0Ft8Rf/z3/E/njCG2+8juNxwe3tLd588zE++fyzLO2EUljcEsN6LbQ1kcWhYkAXy+d90Dnky8fQ&#10;S6WLhJoiICVtc6AL8BQCQS0eG2Vg5xmXOOGf/fb7+NFf/D1eng7MOtcGCwUMxmC0mkOXfIBRFrfe&#10;w5EHweIXL494ezvg4uFjhPkpTscjzGZiL8/IbEyhaiF4aMtM9xSA4v0Ccgv0MMERsHhmt81e4TUa&#10;oPWEaWPhnMdyOsIHx8xR5ytvw7L+qB/AtDLkQrQsGLcT3vz6Fv/if/jv8MEHH4JCgDUBu80EoxUG&#10;a9lb0xoYzQMDFwq4st8f8c6738a/+uN/Aw+H0VosfkbwIUtnN5sB3/vhO/iV93+AYdwAyoKg430p&#10;zw7vNcxp9i5EIDBgGCcoZWAtOsGQ63JAWeCmQmrN7utsbx2GPLjNvbTuW5d8mdxN+nPLP9tMGxz3&#10;ezjrYIcBAQGDHjJg0msSKpuTeObU+7jK4MiaxLU3WJa+/u010Up3C8xe+LvSGjqHAoVok6EhkrAY&#10;QM+FIWIAXQNE4vweUmYQhmIFB8XKg8iUZWYYMXCaGM0+sA2UX/i9ERAcQVsDRQw4Z+5r4GZbRXB5&#10;cY69nRM7PI7gPBi0DYl9nIrk+KlSQFZiPWoBoCSgqT5zkT3gJbO99cSXdgGqIPwc5hstIxBFCclG&#10;JTFF8z2L3v8MoAg/fQpddpGLzFAf9JmdXAmAVNUgKFSKQVcD08l3lEp4HyM8Ui1wKus8vnYB3GWt&#10;w770ktUSYjhqXseeBzc6+qWnzJyeFV/xKBWNva+brwCfPedT05nrl1BAp5aAUBiiDEIZQ8V+RlMV&#10;MlkCIotBWGro8h6YLBuiV34b2nb2/GdjKjTmSMiDk2L/oCFDWYPwAwdKoGX2heV01QiEUzHgD1F6&#10;TQQdm+FZKwTn857vnMNtBJtDCDEoUfhBG1Yj2GHEOE4YhpGVFtAIweF43GMcDHa7SwzDBnYcoJRi&#10;ZRPxGZ4HRapkSijNdVNiPlO1v6lsd5ZAUGmlkpicbVOX/pH2aqXRpEZVlAJMVWYSp2DSbFMlQPvC&#10;NqZyndNwJeVkoD431kITZV+mVVEDGcOMd7YZZYa1jxZnzrucyZCY0/w7WgAx9VA572U+VMo1yWgP&#10;zld1tjEGi0ohh0mBJFQjEfSlmFdRhR+qAgSZqHxK61Oh2JXlfTHPBqlS2KUBZW7GA9t8QPFAKvng&#10;Jx9bOawpoBGTK3L4qwjARDf8sYQlQ4B4yXbDCFsYJJ/0uB+wDUxgxWbaH9KQTmuEEEFM3arV0akR&#10;lpzplgbUYqfg/sL7GogJIQNLba+fgl7lHlsGBSp771MiBsVzZBgG+JnJDeRZZcx7UYkMlorcdF0T&#10;2JUH1wpsARmoWmMuD9cVn/NiTSsByJX1rIRPd52FkZ5t3QmRVEGJ/jme/oFYHahQ2foki6PPP3+K&#10;eXFQw4SggGkYYYaBz3fFKoswnzBOA8bR4vrmGmFecHmxxWF/gHMBu9025g043N7eRHKgxbJ4aM2D&#10;IO89g+yRBZ/OrHme8drD+7i4uMA8z1hmj3leMI0jdrtd/t1hGOJaQFbgQBlc3rvANLEfvjUWxxNb&#10;+fg4tLXW4v79B9jttvkc4VtBCG6BccDrrz1CCCfYycL7AeE4F2sxSjVUAZ77jg0JvKRVPGsN3+lZ&#10;Ma+RNlvfbB5EROsnU1ShiU3dC9GUVmy9Wj2r0SLm1lr+SjVwW9/L4SXfLwOtTcVIV0rBRoJNS7xk&#10;gsK5HUvPgrrH+l+zBF3D8xIQuwS/Yhd6zs6XeFqrMqpwOArdgUz6HGkglfYh6T8vMaBlWTBN0505&#10;I2vuIj2FhASh5YAmD15DUR967+MgmBpLs6IA7NWAsmc8U952eumWtNyC/q0dUy8Lrc2zaTMy2z7P&#10;dxxPeoOj9H0kOUkG46Y1ZIx8n+Jdn8g/5SPrM/yEVZ7hbNDW3m+JkaYaIARqsgx0Jk9KBn4vMP6/&#10;CnjfBuO0G9ia/cu5/8+6x8+XAfNrvurt1FNucumhlZvfnKb0YmJzPiHsSyrazUR+/1aGuCYDSYst&#10;Bb9ILzlZ6EjgvF3MZzkAFM7AqLRoA9UHQWvP0MsZ6GUTtHZEa9Ko+kHQq2qJ3qDiLjuMc6ZofQCs&#10;pYX3ZC9f5i3ZA/faQVXru7ZWFLQTQyKeyCutYLXB5aWF9wG3/iDuPzFzFMDp5DFMI4yyLHs3Bst8&#10;grUGGpoBcDtgmQM0HJTaw5PHdtrgG++9gz/4l/8Sf/I//y/44ukzHM2I5eULXN3cRh/QCYfDAfvD&#10;iQtfZTloVSlomAj2cPOg4HMAr45yUZBi1rR22E4TrFF4/Nrr+M7Xv46ZAp48e4bj6QTvZ7x4eYvt&#10;dgNjLANgIBznGdoaDNZinCZo7WspokIOlsnFmi6Mxjmmzw+jqYJMEwASvIebA0gZ0NHh8Owlrp98&#10;gnd+8Bi/+YP38Of/+ce4WTzsxmCYRigoWENxo1SgxcGFBUYFHEPAQQ342ZMn2F7dYjOE6AN8wmDH&#10;yDj0uZEEcWMSIrvRLy5KvnkAsXjiUNwlYFmOcPQZfri7j3HgAmsYBpAPEcBXORDKeyoWTVqdSf3W&#10;mOh8uBsobUEg7C5HvP9r7+JX3v92DAe0GJMCQSMOVDSgDMviVRmQHG9PePbFCzx7eo3/9X//36Dt&#10;gO10if3hFsNmxNMvXuL581s8ffoK7yyBA7gohXgVCwwbBzepgLeTxiZJrgMheGYZ5qJhRR7Yft/U&#10;XPSK5R7LIMtiI7hZ7QHoB+N+GYDflUkag91uh+PtHm5mdneIwcNaDBrb/bbHEOpJHL/Mvq53NrdM&#10;+nJWaWic25GdfYbI8Cyvo4SPbmQSag3SGirU6ivviRmzeQigYliyqug28nxNXvOgZEsV64sE5gaD&#10;QAwchmUGAgP42caFTFZTQDGAZzX/WYigi1WAX2ZQBOuVMexhjST752ckZDY5wwpWmxxE2LKglDlv&#10;WNqBtPSC5XtuVgPVe7Z3bUNRZROBKtWF9ANWWnUkvnz7kgy4UqNQOGP3MFBKOQAMIhQyDYJC8FkN&#10;EZJ/fSyerVHsT53Wfr5Grgp2HKcxXveoiggEt/AgRhuTrXdSECEz+ov9VbFLoAqAl2x+nv+KZ0zY&#10;YyTFl7RZ6jHxREhC/N4iGyEIO6A0fBGDmiD+vmKJifyiDEwLgXDxvg5CsaWyQqDar4jgS75uBERk&#10;U6wLuJ3MkOLQhO8tASqUwUwkGRhtELzHzfU1QgjYXVzg4nLHZ9ji8nc+zXMGNhKI5JyPfq+awXsF&#10;GDPgYAcGHSwD+N7NgCJotY1Bn5YBex+wLAw4MYBaVG88WJkzESGpLdh+QtemXarfr5AY2iWwL9ma&#10;+EYeX+pmlcF7+ewRVJcglcDMrjdsvo+o1UtycJj2yAisp708rRkr7MS01tlOwFiLkzoxwzeCfElh&#10;4ZyLtimqsWRI56AWdjOhIg8l3/4QiRdp7STVYrKISFlAOaQ1Mg1V8qdHrVLgZ4GZ9CTWtxZD47O+&#10;Qhq5y7MxWr20oEcIAYfm/C3ezgrLwvvIEK3WnADyqrWTgpATGBDvUzlTkdVJSRGQrqNL61jH76zZ&#10;PnFJNp/CViZ/TgDkAUICDkwO7Q4hQBstwh8pB4v74LOSi/fx0gfaFLQtiE5JEZP2fGXYPpLiPeS9&#10;vbZQSr75FL3t07WXIFrxdkceIpKAu3n4LAKys60i7+khDQ5lzxXDA9OAIoQlqykyqEO+GnDJoExp&#10;21b65Dr7rzCDVQx5lVkEijMvUj6XsTkjwQ4W+/0en37yKbQxMJsN28xoBTiqzsgwBGiLyLLlOmQc&#10;LbbbCS9evoTzGhYDvvjiC7x4+QLf+957eP/99/E3/+VvcDotePToUcYfbve32G63sS8zOB6PcH7B&#10;fr/HMAzYbrew1mCznWCMwb1793JtPY4jDoc9Xr58CaUU7u0uAADjOOJ4PGIYDcaJbVEVDRnY3m53&#10;2G42IAo4zQf25LcWt8c9rBnw+uMHcO6Iw/EGPoj9LYD7l6ii00afEUGzOsAtXdyoxRDWCDJr/XzP&#10;Rz7VXAmwAwADDTuwymKe50rZ0DK/eQinVwNAW/eCtg9oszJ6amD5+Vq/92LVqM8URGzJo6vvK9W2&#10;54O5miWfaqky9KJqyNv62Lc9XUu2XcsFuQtXzAHSxjRWjnX/1GJeVV8ozjRjzNk9bIHslp3d1spy&#10;AJpq/XZtZtW2/Hmh1Oj3wGWoLtfmWnbaWn8oa9tevkDPx172iHLI26qzWx/7VlneIx/28L50Rkg1&#10;rVQ1r/Xgvf5Xqi6kbWz6nNISu/2u8rng4ajLuC7vScVxIz3PPQL5Pxp4LzdF2RymN0xTf9Ucji0Y&#10;Lv9JvkSpMGvtX3phsD1mdJootgtAPoDygTOZBcKSzmxPQIU9Za2JkufQlYuUm6YFI6dx59WqssNp&#10;5SQtO0r+OV/PIb5+6FqwaK2j35trqcgMAAAgAElEQVSvwt+Y+RUBkuTTKqb59fVMRba6YwOo74Fv&#10;AK12k2onZLVlEgRYJzxxiToOx+hO3uRD1ltrvaGOfJjlhrVm0SMP8TYY+SwwrtnMe6G2PSlOfeBw&#10;46E0+7VfXu6gFHA4zlgWB+ejXAoe2mgsfkGIQZAeDmajEUxkj7lYfGtAmwmYHdfjHtgME7793vfx&#10;q7/zDD//N3+CZXaAXnBve4nFexyOJ8wLM4BZnhoZNkTwwTHbIwd+6TjBZEZcmgLr0eDicoN7F5dQ&#10;CtgfbrCbHmEYLKzWsFphXhz8suDexSWgbWYGjePALDPvYZXFnOTgNrLufQIhTC6UvdfZvz0MFAF3&#10;m8PXgBRYxE24V7x+r6/2eLh3uPr8OYZ3F3zz0T38+jvfxt/8/AmuTgsw8HcjbbAdJ4yjxTKfgOCh&#10;F7Yy2HsP5YGt2cGFG37uBwNHAdZMGMyIeTlGT0YLrSLQh5AbNhUI5NjH1fsZh6PH85cn/OV/+gA/&#10;/egL/OEf/B7u73ZQtGCwGt4B1o7wTC1loCGvMV1N1WtwRkHBxD1Aw5MGuQBjWWGwLB7KakybLV8r&#10;YrZUUlb4QMDMjGVrWL6bDtlps8HDx4/wO7/3u/j3f/5/QkNh0ANef+0etLZw84zPP32On/7kY3zz&#10;7W/h+z98wCCaIrh5joHHqioGtWBXa62giRmWkT4mmIZ3B2r3CkEJSrcKJT6PQmy2fGzukPeubG2b&#10;GFaCBUJxQGSiZVKINhJSCSXtEBIwYochg0AGGiqyJ6WPpjzjekHiZ3Z0FEFByMJyfWjeG5bXxV0E&#10;xFVhjnWH7rKJjzYQxVBaZZ9TrTWgNdwy81DGB7gAGCjYcWBLgmi/ohAiU1+wKj2vQ6UimzHaKCTL&#10;gBwC52Ysjvcx+AXwvB+qeF8Z1+csGESf3pBsLDzbpJgIKGqoOLhybJNlDXv6pudNAbAGbvHM1DBU&#10;NQs+5xqwTUxifvrM9LbQ2uB0WuJalAHBFANYBdMwAjPJgiCxMAMFGO1zc5LCLrP1S/wu2Xc+Dful&#10;zSGFitmfGVvxfWWOi/QR1U0YbLIySew/ogAT9z3nXQaxU+6sFwBMYc2URipZV1VNnCkDBq5NbQaf&#10;UmgqSMLOyEANRbIDPyshWzgEERJuNCuOJJieAXENEYilu76wUpEAIiRsPlmoheDjZyjhWCYqEknY&#10;PPoqFyTZiMRA1MZKkQfslL92si/h55NfnxneZXBRsWzjvUAkD+RQ4fi/U2hkYp9rEaTqo3d0sWIg&#10;PHv2lP2P3RLtrUyui3MomiJm1BMwz0u8nkNkc6bzfwGWaLWljjFLhtcUWd5H5+CgTgHHwwG3N3vM&#10;8ylnKLBlBoMVdjDRru0IoNTwOgfVFr9TH59zknsn+ersTXti21Tm4aeW3qu1mhNxjeTsl/SsaQbF&#10;KaTAb5lPwdkCCQDnQGIDY20ejKQhKCrLweIVHrTiXIDoYW7twGHqw5jVK8lSwXmXB50++Pzc1Y11&#10;YZRl4EPYtpTBkK/zi0hl1nIIIrg0DQaVxuJUzhbg8NqiYnLkMns+7WfGWgTvzu7FWW8hgmbPbDcU&#10;7482strJB4SgquBixDwmiiqw+XSs9tOkCFDGrvhil+Ee10PienaYjESBbY7IY5lLfeK9hycVCTbl&#10;mS2scJ+HPUEwzIMPXHNEVYmNYdvBe/Yqj2oATy5bqLlGpd1T2iMNTPMzQNFLvqiAApW14s+whpDr&#10;r6pfkuHwSokMghp0VGKQEUCZuCatOCAzPpwTwEql64ufk//EkBisaVXl4JRhADVqBWR2eQLV+J6x&#10;tae1OrPDrbZ4cf0cTz//AggKgxlx7+ICwTksruSxmZEVy7d7VuV6lxQbhO1uxMsrHpACwO1twGbc&#10;4PbmFvcv7+Hha6/hZz/7Ge5dXgCjxbyccLEdsJk2HGirNTajxf6whwLnsHjn4d2C66sZ9y4vYY3B&#10;86fP4LzHbrvFvMxwM+c4HPd73ieWBfvDLW5vrtiaKA50p2kEEXB9fQVrmZxkjMF2u8XTJ8/w3vvf&#10;x+uPHmIaBtwuMza3ewxmgINjJbMqdZdJZ6nSZzU9AAxx8JGs1VpQPA8Hre2y6teIUL36OdsNCUzC&#10;DCYPGiVucE5ulHa+RfmltTlTQrYAtnSkaC2ZpSJbhmny8KqQmmxk4YPO8alEBllzE+gRFiSInCyw&#10;gGK315JdexmUBchl3CCp5oq1YW0rlCxkK3JpHBC6WNMh9Vk9//cQKqJGsTuN9yOqY9P3l2QNSWpZ&#10;84zvWYr38hnb8yGBwZXdTBx4lvuKat3I95JrsmcHvZa12esF10iya2r4Nti5ddFQTS5fz7K2dUpp&#10;cdR2DSZygHQyKYSVtA4b/3wK0JSGg1Qr0mLvZ+0gPlfIg+70/xwVmFgwDgYKy/EUM6RCVilySHuy&#10;3NR3Ei7/f4H37QObJhy9N7uLJS9lDiWYqgb1W7bK2pSknTTKG9sy6XthANyYU/aXT5P/xNKl6P/Y&#10;LpIUZFE/YEoQOIoHbs8PuF3crTQm/VyRftS/L2V8FGWg2pjsCZk8ElXrC352HVswuc807zHR2/vV&#10;m1KvJWu3Bb78u17gSM+Pup3EpYe+PXzlFG/NWkdOBu+yiJIbipySyklcz4ZnTW5Xb0zFCzkNwjab&#10;KReoyaPSe7bS4TC3IzQIgwW0Ym9DrcYIknioBZiTTF8HeEc40gwQ8L1f+SH+77/4K3z00SdQLuDy&#10;YoQ7HCJL2WaWFhdDEAeoiUUpCWafzo2CiQwe7wJurm+hLnfQpPDTjz7i7xP9HQdrMY4DduMWzgc4&#10;xwGFbllgNwNOpyO8Y0sC7xdsdxu42cWhmBZ2XSraK7B0eRxHttCBjs1FHFApH+XxPOxS8BiVwv7m&#10;gBdPn2M53OLe40t8/523cDMv+OjJK5wCwY4WxrBfPiHg3uUGOgQYsnAni2EfME5b4DQhOAacrWZZ&#10;qlZD9DlQsYdRucPw3iOQbxqz6EerFG72Rzy/XvDy736Bp9f/Fn/0h/8EX3+0BQIH7AXPTbo1KRiF&#10;pA1nJ6mdWUbDoPPQj/IhFeKgwwGew4qgIoBFgI4SPma2BiAQZlWktckn01iD7/3K9/Hdd97Bh3/3&#10;U4za4NX1DbQy2Gx3cLPG82e3+ODHH+E777yDcTNF0NHkQpJl6NyYDBrV85A8ptm2hGJQV1gtONb2&#10;WykN7v2clHPLQld66iZmTGJPGmtjkxiyDViyMeF6j87Z40kF5DymiRUvBWgNZ17JCcxs2RMt+6dm&#10;RgjvwHimtcXSXXkBq0wMFFC37w8o92fKBXN1RkTAQCuN6+trBpBIIWCPcZqw3Wyy/7ESfs3pGnkf&#10;AHLsS2903Fv0WbPhFoeweNCyQAUH5ReokOwXfAaKlEJWwijFwKMPHp64uVbGQBubQWIPQI9DjtcN&#10;wSNIub8tjP4s8w8FcFW61AqlYDX8ebJ6wRSfdKWQlZsNc0WCWCECssUrm6K9gs7AqkpDQ5RgTGQQ&#10;uwSIKSVrH980JYQipuDnMu/NvuxtycaIQYuQfYmUAHwSYMLnG4q9RWRipkGFVjXTh+2BUqHd5BFF&#10;QLtW6qk8eEv3O4H0CWAMTFGta7T4u0qpbKuQQfyYD1uAsBLmpxrVRbbuoMgejdfU6FhvhjZ/KORn&#10;WIbZJauVEApzpxcYp1TZB6pnmEIlMS7NcGkmIDy/0zp0FYORGaLMvEdVP6ZQvUAO88zvtbvYxGc4&#10;4Hg6Ri92ykoqKAWjFCs7tGnUTpL9XOyiSAFGKyDadZyGA16+fIHr/R7OpaHAAjcv8MkiSUMQjgTY&#10;LoIPJbkjxCyAtOdI24DWmibV1C3bWpKV2ho6154R/OeBkyuAoIp1lvcx+4gyYUk20uk+pnqIPW/j&#10;2vGozpLWrzcErisDBRi3YBymqFRQ8Z7XoaF5T17qEPWichRe3yEgxOfYx32AwXh7Bk5473Ooa752&#10;iYkKtmSUYA4pdJmWlLzJhdd+fj6Fj32yGEpnYyX1V0oM6phFX4PtMkMjYIkDpQQl5+sdFQk+ECgs&#10;1XfNPU8TNmmk73LHnpXrJJ/3MkqKjzgYDMHl+yHVxmVY4iNhKwIrfsnvE0KAN8iAD5Gp12wICI39&#10;q7xfIT8rvlOXNbVYutYr9rpAqK2mVMlDkXWBVBuFcG4vmyx5UNJTMvArB586hUO2HtUogd+pB0lK&#10;FUKoWN693lRaEZZrUrIIWG2osp2RUsDLqys8ffaUldTBIbgTtFawVkGbAcZYnJYFBA0VnyUC9wbO&#10;z3DOYbCcqeSWBSBmgH76yWf44z/+Y7zxxhv4rd/6LXz22adwbsHF5UVcg/y873Y7aKXx6PVHGCJg&#10;NQwThmHAxeVF3oM4fyFkpmrxzfeY5xNb0ylWowzjkG1zVLTimmeX99WUefbk6VM8fuMNfO1rb+Hp&#10;F1/gr//mx/jd3/ptvP7oMq57yhY9SRUWxNpL6zwFSKZr2uvJ056WenjZ29/lt71mzdtakpSB/7lN&#10;S2s92Q4XU9+l1PmAoH3mEh7X+rvLoXpLdE3vm+/Z4vIQOQ1C0ndK94azFNAl5vZY/zIYXbLE16xu&#10;WoZ2CanmPV0ZqS5Qq8pSyVaXg2JZ00rbnTW7m0rZoEoQdovjSCuunoXMmjtFm61YWaA1ROR2UN6q&#10;Y3vAb+uz3lpztz3ml12DnrJ7zT1DDrLWgo/X8DY52JGvaXNQdzizrk41ViHl1j2ztEMkCs3gKT6X&#10;FLINT4gWRaVPMVWmYKqrC4m9cTyhkh02DANAfB/n+QRjOIw4nflKBXxFx5xfDrxvZUbTNK36EPVC&#10;VXtAvEzm7bGs5SRGekP1HoTzUDjc6THeqgZ6AFALjqQHIMn3TJQNpiY7NbxpAiYnoe3m9GWTW+lG&#10;2gOri5QjStRT4ajQnZpKxkbvwOnZIPSawR6jt2c/IzcTOaCRbLq7PDi/yvSp3SR6wbK9LIM1wKkn&#10;E2qDlrsbujgw5OunA7Ft5NZ8yNqNNvlz++Bwc3uMXrIE7aOsGZ5ZpEGDHMFYy2wcHziJnAowS2Rw&#10;OB6w2+3gvIMdJzx64w18+LNPoT1iUWgxhoDZ+SrEcBimcviCsJCLTDAnmhBBgE7AfghYZgd3cnDz&#10;jFdXL3F5eckT9HnGZhygDBeWRmmYwSIEh2kcgVHDeWB2C5YlYB+BzSQNT8/7OE7QGghhxH5/iEw+&#10;lxsxiozVXCjH4Fg3H2DHLU7HGcthxpPPPsHrX3uE+1bju2/dBwWPz17e4hgWqHECNEEPCpcXEy4G&#10;C3gPv4yA8ZjgQLcWx9sF43AJa8AgeZRx+2BBSoOcxdETEKJtBAAiH6e1zLgLAfBBwVHA9WEGzQYv&#10;P/wUL15d4Z//3q/jB999C+NksZyOUApY3Ax2LdCRQev7e2n0X0bklqq4B6aAOe89DEUA1ABFusGy&#10;Z7ew5Nko9gHXwrf2cDhwowiFN7/2GL/9u7+NLz55Dqs0dg93GCwH7/oZ2F8d8fmnT/DZJ5/jO+99&#10;F0SuysE4s/boBEOle6k1uuGOaz7/Lbul3c/q/am2jFjzBqyKD3nWpVDO5FVLYcVLUIN0wDCOWJYF&#10;82nBtBnvtLmR30WGbvfs2SpGQ7QoaIvutaagN3StWRrU9QmVgETPEkZ6+6Ysi2kccf38Bd546+uw&#10;w4gXz5/j9vYW9+5dQmkN55D9wxdxniTfziH6+SpQ3n8Sy1kFwny9x3xzA3/cA24WgX28P+rE7JxP&#10;cMsSlT2GrVoMoKyFHgfYaSpBgwpwKZQzqdasKczxqOaDLkoIBjUa30YdFXGKVRhB2CQk0L3YH1AJ&#10;AE5qlajWMtFLfVmWMihRhYyQ7A+SH77KyHuxCsigfBMGnAFj8d1IPHPGpNDTWIBWtZfclwrwraN9&#10;klaqsI2FMsU0IWDFK7K0TiEqCLTSMVBZZxBTWlwlyxhjOGCdsmoGWBYXg4sNKANKId8TtvQolk+S&#10;UesF2ymxg7Nv+bxEQD7k68XqCA1FipVtSoHIx+DHCC1pJQJu2dcYqlY9Vs8dhN2FrHG0go92AokJ&#10;LwNXU6CjUiWslRnaAYE820MhhqLGMGdjTQ6uRZLA66EM1vIezAoZbQRIaaP3OAWQm0v7oQBj472O&#10;A+4g2HKBAhCKFVOqp9N+hgC4ZcZgLU7HPa5faehhYC98z+od71xkZqZ9sIAKCdBVQkVibWys5nL/&#10;evWicyRUF6ohpEiyTQE9ZMizBImSiiwP3uLeFKgGPtrgQRlGXf4uZK/1Htuux6Lz5FixQoQl9jit&#10;RUFuxJOtjCAILdLDNg7wzjOsfB5SBVryz2rx+SC+b2KCO+9B5KCUyYNLXhdUFF2SnR2vgA/NuVNZ&#10;Skk7h5AtvVKIqAspQ0OfMdUTZpxY3mmIRpHwwCq14mvvAp3ZrVL7PTtWBj01QG2lWQOEsndM5K92&#10;+F/uqyA5KaoVxQIc6fVRLRDZ1h89ZWDrL171fc13r0BM1djgRJJHthxrlFtZmZGUrXm4UfbpSnHR&#10;CQpcU54X8gLv04lJqYRlYAb7hSozf8CozszD+EgEKeHfwDRN0Frhi6dP8PLmCo5Y/TdNI9yyYLsZ&#10;occJp3kG3AKKOSBKG3insXdHtpMbR2i9xzCMOB4P4pzjZ22aJty7dw/7/R5XV9fY7XYYxwEXFzvs&#10;dls47zGfTnmo5GNA8rzMOD0/5fs1z3O11mTPu9/f4HA4CvUc4Xg84Zh6BiLc7vc4Ho8RgDbY7S7g&#10;vcO/+9GPcHl5HxrAd9/+Nl69e8Drrw/QeoT3J64HA3XtFFug03tf7ZmtT7wk/fUIfz11f88KOl2H&#10;FvPpDXXkwEd1si+SPZkcwrWZg2vWvu3naklK8t85hFjaHRKglM9q46SWS0qetj9LZ7zE1yRo2wv+&#10;7Tk8yH0x3YPKHUH0nWnA0HNZkNdIfs7WQrpL0hTKg+q1q/cpYG8PRG5xrRbDbG122t+X90r2eOmM&#10;TITjL7MYb8m1rWd9e66kAVB75rRk3bvCZnv4Q+uQsUbKbofBMt+hZ1Ul77FcJzIjrBBcZB+vQGSq&#10;YVLetyicWWKzlR+vjcUxuYSie4J8vlKdXQ6n8/y2pEROwzGplpHkj3908L6dLreM5LtY++2h3Zsi&#10;9W6o3LzWWIJrXkitzKL1KpSv3YIyvQlnu+BLIJqc7Nas+p6Nw9pmfW5LRFUgQ28jXLO6aYH2tDhS&#10;urKcOqcNtzcN60mLete99+92oryWqNzeg16YxtqaXLumvYDGrxouKTfYtG7kFF9uNDVTpL+u78pt&#10;aNddWpc2en/fUzsQCKeTi5kFDFiYWJi6ZUEwMRBRMetc5Yg7BkY2aoK1GvMyIxBhf5yjzJrBsP1+&#10;z2tDa2jlQUrBRKY6Fzab4r9pEwSMqpFIDWz2+dMap9MJ84mDSzebEUYzu+Rit4ExAwIpLPMRt4cD&#10;pmmX2Y3TdgvA4Ha/x83NDE1WFAL1YTLPDtYaTNOEEAbc7G9yveyCx6AVA9aUQF8N5zwOh1tcXY8I&#10;Dnj+xTMMCLA24PHlCPXWYwxmwMfPb9ijfzBQ2y3m2WFrDKbBYrQT4La4GF7D6fYJLugejOEAQmb0&#10;LjDDyPJQEAALHwycUqAY/ua9j6xZQia2RyuCi8sRZtzhxdURz28U/vT/+Gs8ef4Kv/Wr7+FynKC9&#10;wqi4SVlciPe9ZieXAE32DFZaIQDsHasTM1XnZlgrtmwpoaIqek4rKFIoBF+qzgPvPewwwKsFv/Gb&#10;7+Nv/+pvsdtsMA4G48BWINvNDsYAkzH46MOf4hvfeCs3PdI3VEqgez6UxWZLd/elted+rbBph34c&#10;IK3RC/9ti5Lkz07dwPPir9ML9y7MeL5v2xBwfX0N7wKUPQ8Fb/0Fe1LMu/YZow2cX84GnF8luHdt&#10;wNnzijw7m7UGPJ150abQV600Bjvi9UePoAkg5/Do4UO8ePGcV3T039TGZlb6OI4I1sDNCxdiIakg&#10;fF1gOwflPV58/gTPPvoYg5sxWgUfXBycsbR/OZ3glwXBObiF5eeBCMM4YthNgDUw0whMI4ZhgI5g&#10;9UwBXjMDzFgLZQ1CDE9zyxIDBg2MNbDGsh97BJeVTud5KSIT0zZJg9N+lVRQFNlHLoYhWcvPtPcc&#10;mhUoYFmWzEBhX1gJOurihR2BsRSopvOgqXi6S+9kisx4En6t5RlC5Y0eIuM+yY29Y+WTTtL14M8k&#10;xrLIBRRcwfEZnPfhjNGUwheDD2fBWIlhnAgXrR+sa2Tkbpkz00bHgYoXtj+SWU9CbVEsewhB6eyl&#10;LIPDEuqfpPvB+Ypdz+CphzYGVnFj5ik19z56kJvs215nEfjij60kiB+iJ7oMBkv7Dw8qUk2TAWSD&#10;Yr+T2fkKKYsWEcxP+x6D/r5b4/nA0vRAGhS4WUpgGl+7ogYNye5khbQSAnLuAZp9iK3AGGAYwoDg&#10;Fnjv2M4qKit8zFZQIpRVqm0T4z7zqMnjNPu81oNnYKnYj8QzwxSLjaRscdHqyyRvbiIgDVgSwCdr&#10;zBguyteo6S+ixUYOzrSmaigloajuU1SVl9EDE86tG1kpQdk6SWUlhtaGmfPOAalPiMyz1nqmBHZD&#10;2MnFOUsE7zNrMv5ekIDnGSAcyqVDqJRCzKAmKFXNQ4TfOFXhkOneNZ1ErDUKgJo2Ye+L0kVaVzRR&#10;Efl/h0a5sabgba1m1sBAgC1m2pqFZN1W2WQgq5tkbdYCWz4SRbQgdGS7gXQvUyZHo+rpMUh7/dOq&#10;nV+nX1KdgUDIOQCoFOgZSJNDx7zIUNQzDWtTdT6X+gpM0m6NKWqbtJ7PAfsE0Dd/nlQSwt5iWRYo&#10;PWAYDKxlZf9PPvgQnjTGzQbGjoCymKYBRmm4OH0fxwFYHBbn2cYPKYNMYxgm7LZbHE8LtOIBv/cO&#10;m80GAPDkyRN89NHP8dFHP88knNvbG+x2W0zTBOcXOO9wOByi0jvkIb8R56wM5TZmgFKIYK+rwk5V&#10;3BfaIais2ebZ4XR6Ga/tgIOeERaHf/Af49d/7RW+9S1f9QpVLao4PWANH0r4STeMslF9tKB0i0X0&#10;GMNtUHkL0rZAnXx2WysdCfS2e0qLc/XUAS17v7ZjNtW1qWyBRVZS6ufT90jnDRE6NqNUOUa0nzu9&#10;b49stdab9UD9zWaDRQyKpJd5a7vyVSyYzwNw+wOAVLuVfZ7ysLRVbUj1R8vG7+GnabDUGw6dfQZV&#10;BlN35Zy1jhR34WBygCQtjNYGRGtqgt6Z17u3bT3Sw+TarAWp8pKKtZ77R+2hr7qfU5IFSQDsRmsE&#10;5/N6TdfGWguoZD00sFVkhRNDqIuLMjURa/LzE/dK5mnUFkLS9vMfFbxvgfp2QcjFJx+KIgk49wG7&#10;Kwi0DfS8yxuqJ3npFQnyd9rPey410t1CpGfb0xYy8gFu2RTrLPseECMZIhpaJ7lIedit1dXmWV5H&#10;Vx6U5SvUD01JRz736dJNOEYvZPgub/n2Oq1JcWRAyZeFSXypnYP4Du0wpN2A7hogyKDIVm2R7m+a&#10;isu1Lb+nVJb0gmVqFtd5qndan+M44vJCgegWx9OSJeUsR+QiJ7HrdCCMVrJ5ajYSADjPNh9KM2Ax&#10;TVt451jSaCdAKeyPJ/Y0jUDzaIccAgnrcTyeih919PBK4XJJlutOPoYwT1icx8XlJV57eB/f/PrX&#10;ce/iAh9//DGePnuOzThgcY4Zr9G/bj6dAGXyujSaQbEc9hb3oCUWGRqavRmVwnZ3iXlmdgcFYFkC&#10;xmnAaV6gkULZGKiaZ4erF9cIi8Ptq5f4xre/DfIWYTmBXr8PYww+eXGFQwDc7HEMwGgChkHjcrvF&#10;ODzE5jRCvXqA+UphXjy2G27o7aChdYBVGkF7eHgYZeBijkCyMHFuAZnkt8eHwnF/A7dcYRg0Ht7b&#10;YIHGy8OCH/3VB7jeH/B7v/k+LrcjFHEWQqAoeyacWT7UbWr02tSqBNnFhi3bQgBQiVmbfZXjIUma&#10;Bw0Uqv0j2RFYDXz/h+/gn//R7+OzTz7GvXs7XFxccDAXsW+0toTgFrx6/gKP3ngDvum8k8RZd4Km&#10;C2NCdRlc7b7VDmN7+3jbSDrnYAdbsT5a5ZYSFiWt6uwMHBfsxB5DIw0Khu0Gw+mY9xK5p7Sfvd2H&#10;v0y+mNgGmvSdtjm977HOxkfXKif5BEvGSlpnsnmF0VDBAIGvsw0By+mEadoAKmAwFtYYLNGqowCg&#10;POyYBpvDDQvrMDbkVJjkYV6wf3mFj//2AzzcjLi/G3Ba9vBu4QLMszLIO87aIE84HRfM84xhHDHu&#10;NrCbCcNmgr7YwE4j9GgQNPtFB61ghoH3Lq2hhoGzNmIzPc/8bIVhgPOR9a41kstV8uwkikO1CAYv&#10;VLM6rB0YUI5huD4ELMsc2dBOMHsJPoZZU+XHXbw6vffRP1tlnF7ey/OaQuefKcw2Ylaz5/2AAW6u&#10;VUqBLuxUSMMtZaiVA0RFA9QO7tN+5MnnTCKjNXRsML1zcT3IWjAxYgPvrQIE5SaAKlVgsitwboms&#10;Yg/ny35gjQhRbOS3xg4cnAlUIaDpGR3HsWpYfGLbKwG0R3BYG1sxBqv6NQT4hbJiSynN9y8OppN1&#10;DYmhgWzSU2jtmoKy2FEkFrPmAZYS/rikcpAdLwMGEH0cgpFSIK0R8iTHgCjZ76hstkUo/m4qDz5b&#10;FWKjehLXlSTAEq+dDx6BgDEELPMM7wmOQmZRWWvgHJ0F9+XmSShNguchtlQqlGcC1fmTBkqIrEsF&#10;VlXwWil7VRKeRCEO58ekOZ3SmWHPk3M6C1fPoHFQMAOyhzd56tbjWgPeL/nZTc8F10/6LANGgt1p&#10;LUlAqZCShMpAAQTPGSBJQaSSoiR6vCc7PKHWCnFwW6wXs9cfn69gS7JyVFBX9XoXmUsCZBWBSjD1&#10;q0KJKKqUSkPPvvElmyhEtRZ6A8cEJqT7KIgFxrBFXIhqo1QzUBwcQ9UuxT27ANlL5jWccjMIkchT&#10;vHmVRtf7W+5F0iu6tRCoCUVUKfby/c8D33jqxlpdFaS9EBA7KoK8/lb6PWMMDy46QOyaqlKedXXf&#10;WcCvqm9dGUb0+tqyZlTHywMJoDgAACAASURBVB53AoZrP8Nqm4BhGDEOUx5U7g8HfPjhh/ABcWBp&#10;cX1zg912i80wYTAag9niqGbutZYAv8xQKtrLRW/uYRhwc7OPewr3a2zPqLDfH3E4nOCciwN/rnlP&#10;p2NUSqXzrJzZ02YDpTRGO+D2dp/VMExAcJmQwi6S0qaJn5tp2kDH3rU8lxoXFxdsceiWnLlxOi6Y&#10;D4dMYPjpP/wUv/prv8bkgCWqW7U5wxtk1owkUPbYxpUvfUNeXAvg7JEN5Xsn0C+HQTdM4jUGehWk&#10;WuUkFeA7AeN3gaptCKpzvrJeXsPMUm5NC6r2bIal9fWaM0T63sMwVLVea/vZ2ri0FoCSEDDPCxPy&#10;hiEGJYezgYW0hJN4S9n3TM79aDMPy/D4fBic+ueWZNoqLNrrXxEamvojDZZln9VTeQeRnSL38FYJ&#10;2D4HPcy0d5b2rINaDLTthdcY8z2r7baXlv3FucVUGSiskczuIpa1zhu9IfqaUgXNsK1+XdO1PJK4&#10;wfkQJWQ6pdZFHecXVoynNaWiSjC7ufzXAO/XgjZ69iXtAqgCJDpgQS+goAfIt7/X897qgbG1LKgp&#10;hDoLvufZ3pss3bWoWvC7d516B4v0oJfDDwnoEIWzIcqZf5NSVdGxtsEkTzapWGj9lXuyyLssgL6M&#10;1d6qMaQK4MtA+l9m2LQGrLVhHG1adG+ty88tN+1eAn1vwt82Fr21UjeL/Jl22y2MHXB7s8fN4cCM&#10;qMiKcccThqAw2AnalCI+OI8FBK3Zvsc7hXEaI+NG4WtfexPGAFqzH6HRBst8wvHEBaGOftUMMEZG&#10;ByVfXgWgDDJSSNOyLNhuN5jGAX6e4VzAwwf3cDjNuLi4wMXFJR4+fIDNMOByt8VhP8FTwP3793A4&#10;LEgB0EDAZrMF0SWurq4xLwu8C7i4uOBCJBT2HxcoDuM0wRgb7YPYX+w0HxmQIxUbsciKiPd7nhdc&#10;31zhdDrik49/jm++/Q08uNxgnj20JkybB9Ca8PHzG1y9eoXjNMKOA/ThBEUDxmmE2QAXrz3G/hcj&#10;jvMNLgKDcIPV7CEIwqAN9jSDSEXlAAegGWOjzU8MjY5BKYf9DUJw2IwEpRfQMAJ7Da0u8Hc/fYrD&#10;4a/xB7/zG3j93iVUOMAQA+4q+GotnwUuCVlvsgJIns1aAaR0btCByDAlVQ2BWouGwu5n78779yf8&#10;t//sd3B7+30Mo8Hlvfuw4wirBwxmjDwvB2MNgAAVCJoaRnscGLTskwQi8L/NKhugB3D3iqNe4RMi&#10;AGQimzoICXl7RlXX9YxplrrF9dAiiJwUELDZ7rC/uVktpNbYDF+1YWxl+ueBSPrOs7ctkph9aiq2&#10;ZPaGFX60iaHWUPIBa0ALN5wqEGhxuDleQRmNabvNzN923wwRVNGdcKwEMCql4BXHN7jjjNPVLbPs&#10;3RHzfIvTYQ8b2WA+KmHm0xytdgB1OmF/9Qp+t4WyBnowMLsN7j9+HfpywqIIehqYMXY6QI8Dxu0W&#10;yvOzGBZWMJECiDRC0PmZ04oyYBxcPONB8G4BBVtsrYRVCK1YC/hwbnfUer8CPu6TsZn2zLyXysRS&#10;D9TMXOn9WnzS58wgScOEvqWeZB5xGJ/WmpFN8nCe2eaavVKQSt3iT09n7FYKBBW94j0BOrDtQ7Jd&#10;CVXdk5jtCs4JlpVKGQw8aOLsDRuBeB8Z8gFGG/gISuTMkghDJ8siCqoJZktsvgDnE1PUZAamj8qq&#10;qmm2JrLaFdwS8usEosx8T9GJgV2O41oofvDpO6fPlZSW9egWOYehX4+Wn5V5TrzWvKhhfDlHhGd0&#10;9boIgnmOZvBaf6fMvo/sc2mVQR0ALwDQRHCRWTw79kUPUWkYXMA8nzIT3M+qfP54fZTSCF70KTnM&#10;UiO4UADtaBMXhE1lVZNCi3q7gNsUQXslvbaJkgNQtLASwwHyWa1CKCHnzH6OKzMs/DFZjtJVQZ8z&#10;2+S9YWLFml1DYrrz2qot7VSjWJA2BokM4MX+nCTjFPMEUqBuDmOl5nxKn6fNBEtICq2ce3S+92jS&#10;ALUDqJplV4f6lWFN6rFYQUUgTTVr+47AxkKYobPrytdN59woeV01SaUCBzPyWk08ei0szFT2ieea&#10;rUgbks0Q70lxz8q+0KGpRXAGcJ1/L43aB0Aq58r1T1kgKk4TenlrtFqnqPjcd2oXlIwKmfeRWCo9&#10;C1IJ3rf7EZo6M1t9pYEuFGpthv6K4Dyt2CKqL63TrLEYhsLyNMbgdDzh2dOnWOYZyhqYQUFbDVIB&#10;QXlYWAbDRwvvFLwhqEnjOJdAc84F0BlI3u12oDg0D5EwcXV1BTsYuGXBOFrOFnMzTvMBejGYpg02&#10;48TAlNFsX6aA/f4Qz7ghD92XhRCCy/XKOHJYubUWt/s9TqcjAvGwfxgsvF/iAMlGwswAbQwPt4zB&#10;MJah2/G0x4c//QCvrl7gzccP4RfEny2YRarBu8PvFVeFNReEdri7NiRM1xbgQYlk07e/k/IBWvZ9&#10;DyOQDHnJmE+YTM8qp+1RamwpdINyWyC6JcnKayQJjfK6tM9Zj/iamOntPv1lip7edZIkj3Zgs+YM&#10;kq6frHVbgLy6hvGMrYcrMh+KzsipPQxJ7qmyjk+YnrU2E0NbCzw5uJAkmjVXEPlnCRORa2/Nclx1&#10;AGu5FtrXanHLknNkug4l6XVkzbFGXm7729bySKpXegOrc8C9/7P9zIiBzxSrzpQZPDjzud7pZRd0&#10;93lVzkcdCVshcBC8EZZSyT5U4avjm/aXBULbhdpjVvca/R7g37L67gLf196r5xteB1mIxkUwnM+9&#10;GNeZ2XexEnvhs+1m1wNhuhufQhW8lu0hVCJoqCzT9T5kmXuPZZkKmDXG6dqh1UobWUausvxdK50l&#10;Q3ct2hRwVu5B8dJtWZ1pepqmkL0Dd23itzY84WaiSBfRWSNrISUtG7f1/FzLL2gHMXLj6N2L5NlW&#10;CzHRld3O8wnjuIG6ZM/607zEgMd4YEHDU8DsTjDxWmqlYY0FiP1WF1IYhpEDIm+u8fj11/Ddd7+F&#10;n3/0KQgbHI57zI4BbgJgB1P5j3LRwGtrigVdCAQzGmaaArDWcBEDgtmwBNTH0OfBGAS/wC0z7HbC&#10;4XTAOA0Ylxkvnl1BqQmkCKfTjEePHjHTw1q8/vpD/OKzz+EJcN7BQEOb2pogrR+o4nG22eyglMay&#10;zDgtM4dQTiOHiHgXZfsOx/01bq9f4fnTEbfXL/Ha62/h4b0R282I8dpBv/UYzhMOx+c4HY64urmF&#10;3gyADxi9xjBoTNtLYLzAwV3HwcdQprUUABOwmTTmo0dwM6yIitRaw4ODYr2PTETvYIigyMEaBTPM&#10;0A82OJ0sFHb4xdMb/Nmf/yf8019/F9968zUQHDQcSEV7YFI5gBHRAUcxPpSblMQl0MI3MHWRiU2V&#10;+hIl99CU7pnY1NHn1fvYBBmHN7/+BpR+ozxf0f8/v2aw8IEL+UAM51ulKwAsMRDbIkjpZF0hDmV1&#10;zh6oz5vQ2d/jPhHfK7FWdbQ4USloNoaTKaWgElANinYuEiyM100rBOf5HlSB5qoKwCUh/0/f244j&#10;KNo4pFT7dDmy/3S0JoHY/1e74wqwX7e7W9tfe2oDWZhI2fOZmXD9ZsX/XYTnQqmYz2Gh9Ayjgf3t&#10;AdNuhzH6OiqlYKNtQ4RRGDAjzvmg4Kvrn8LodHzPQArkPJTzMASEeYEJBO093PEEazmUOhXtRMBm&#10;O2E7jjjZA4ZxBIzByS2YoDFAQZEBDN+/YRiwUACUid7agDIGXlFe7y54IKjsM6zBgHWyjVrcIvIS&#10;KIckSZVdem4rZkkGyXRmTkmlFVtqOQaMVATddLz+FJC4C7J5YUcdEvYl5e999An33kOTyYUnhQJa&#10;BgKUNsXyJrJM0/mRLG6SRQ0lJUICoDLors7qTJJDIVVCdhHZxUjWOioOi4SXewXi5OcvBZ9S9ren&#10;ZDynLJ8RzRlN+XErIdsQJAlKbFUBJpwrZeRDVuo9TwXMlkzVDLirYp+UPTwVCcUBcpNZ1JTngXel&#10;JlPV5ZTnaW1rFGL9FuprEQik69dLP58Y35XCPYWEEs5Y4QXvK3tjOT9kQGi0SPAe3jGj2fk4cIn5&#10;LCEEJIcUF+sPxGumjYrXvIRghxh4W0eeJiCwzgQIgpankpJARUuhMofNY4YUDJpGFVXQqVwPZ9Yr&#10;Kg/F+BlJe2UEYgOyX3w8YhDIZ9AuPU11re3j2vHnge5RuZdYtuTTGhZ2AVFloVDOzrQ/ubDEzIR0&#10;ZKniPx+B+/RccI1REwuS9Zzt9E3y89U1vIDhBaAs/esToF0UhMh5FuWlVT7XdayZssUcjxaztVgQ&#10;Q4YK/Kp8sqUKwHftcipgqKoEKA9DUgjpeb+mKvvCXE1qQJGqQm5rJAFnTMs0uFJpHwrIe1A+u9tB&#10;Bcr9ywNNRWfXtYNj5HVR1T6KKh5DuhdQa/Z+9X/L54Worz5UYgAibXNIAvXyczT12V3WvrmeVFpA&#10;/6oZFlHXLkJrg+CBBQ5m4Lyl589e4nhzBIjZ6uMwYDAa2+2EBw8ews8u+tETLi8v4ZYZFJgUEHxU&#10;3SFgGCwGazAOOxhrcXNzE0FmfvanaQIpYNYnaGtgtMLxmIsChEAYxwnTtIls+RCVNYjWfootBIkw&#10;bSZ4lzJ3AGuYKHb16gYusK2ftQOWxeF0mjEMFtvtFre3e8wzE8bsMMSg28AZb7H+PxwciByePv0c&#10;b7z+ACEETOOIQI77OfLZaq61pJL9a+v7/lXskiTw2a4DWRsnpn0PT5K4Ro/4KbGiNNAJPsCTgzWm&#10;ZPpAITR1extGfe6frrJFFoOwyPVuUlkVv2/Ke7tc+7X1tGks+FS2fGxD0KUDQWtr0gaJrlkaSQ/8&#10;lNOWwqJDSIoSlZWhJOz+2vuWXoeDQpeoKjm3fpYDPElkCf8vbW/+JMmRnQd+z4+IyKyjG8BgblIk&#10;SA1HWi2pa820trt/+9pKJom01Q41PHTMjGiYHWCAGTQa3XVkZkT4sT/49dzDI7upHcGsDUB1VWVm&#10;hIf7e9/7DhetZQlXicSbQHIkWz3EvCfKFrV5MOxrBVb6vHuE6BZH6xGjW+Lwu/I2+fVuQfPrzhG1&#10;0oUTT1vMk78XKUVD0PEZ90yKm6yIdP4qsbunDum5iGQFnkcgEJLPmUdCSFhn8jryzu+6xPgrQ/we&#10;dulSTlCs4XlOSFEGuqsW9P9d4H1vs9qbPOxJJ3qBgr3Ns01B3pMJtazSmjmPqqFI8r/E6OKLtPcZ&#10;2vffLvDWy57/Pu4hn6ROe9KO2lNLAMJXAH5uwr3NwHkq1lxuvGpwqCcP3GNhFk/EunmrDqq4qfNg&#10;oMRUQYd5whOda1+ywOqtmf/JGqWEh7UbQxWUdWV6mP/NJDChoXFInJ/ez7WH8l4SfC1FM7vDhN4D&#10;zafttZRz//ULgBItTeAxjRNujgaCZsxmDZ9NRMBaeBAcnF8h5QASIrC707DNhQLmdD7hV7/6JTw5&#10;vHx5j19/+RvMywXGBqagp7ChSaXgbZE9ls03HOBSALc3N1iWFfArjscRQggsyxKY+DJMGpWSULE5&#10;kpLg7IKPPvoA3/ved/Hm7VuclgXn8wUeFofjbRg2zEsORru5OeDu7gaPz+cc2EjYTm2TBUIqTIvU&#10;S4ept7WwJvi0aq1xPq8gueL58RGffforEC347RdfYhwPmIY7jGqAcAaHKTaUBPzq1QMuz2c8RWBX&#10;OQdSFnergZUDnNMYJEBewEFASQ3nDSQZTJ5wkQIns8LZNQQXRrZoCE8hWHeBdwbeWUxawhkDaA1v&#10;DSTNGAQg1AEeI149nvHnf/lz/JMf/QP84Q9eQqe+wdtoU5PkzD4oJ6QIzxsFxn8quIgfFuTLs+IF&#10;c5blrEef/Y+tK7YG3jooD6wuFPicPRmGeUyempLd4gAg+C1LmNV0zwa+t1kfPkvLnN8LXS17RgG0&#10;UuObrIGCRyoK+84XKwUR9+XkU1o109k+IDWb8TJKUX0tgSk8YGkDssciTw8jLs8nSGEwTQMjsEVI&#10;RPgK8Ksb+n7eSHntbbg7L3TcjmSvz8R3GbgM7GmRVQp5jytVbg2wC4pMy8gcjOszZFdoCA+41YBi&#10;iRLYiTXD19oApkgmiUX8fSL5KTtAyDBIG0YFPSm4ZYZUArf3dzg9PcOuFnpU0FpBjhO8tVBCwM4r&#10;CITT0zNu7u9wd3MLKIX1sgRbheMUbokKQylj4jDKrFDjBEiJ1Vj4qEryzgYPxDh0caxxcL65Rr54&#10;lYc9DLkBqOTE6TMz9mMN1VAIV+Le10g+vcEio4CLfNAlGAgVB+ycNUsSxlpIgDG8O6GekY3rM+CF&#10;PLjJMAnl6VTl+chZR6nwrfyEG3Znz1aqBmtQgSoFyCuAcQArBQPj2UwKjBmc33MCjBrWkKCOHJhD&#10;XwLMXWKLchFqdqig3b9PiPF2yCYKAQT1Zy/XpQbwew1ZzxqyAvHqSUT5TL5m66YG9ZoNYrIgCvOY&#10;aIvjbZ4gU1QdhCGmi0xOF/YSDyzLmh57xqRNAwwZ7aaifUxVNyLft/bzVEqDxu/XNwBkTe7h65Gx&#10;OaOl02ZoSvX+mmpMkckn4Vss6yeq2Q8QMyl8OCOioqjHqC6MelYHOw9mPJYHDfwJoAS0MnsB8gh7&#10;HHywDMrAbG1LUwD94v9dNa0N+7ECUH0JJi1WSuX3+ob84okN6qgT4ghfhckh727hmpU+jcpgwPtN&#10;1b6nDGlrpsQ6NMb1QybZJyBQGcyTz5OdjW88yfwyyZYqg+0dBWLdY9R1lUhD1/T7KQ64OqGOxEJY&#10;y3NQ+lIqjj7Z851tZGXIB9ZzstoJ3MInhc5293mqhy8ZyEfXBoeriDKRL6oEeUZYdZ0JV2x0ekQr&#10;bAZLCXRKg/UtszleaxEs2uCBv/vZp7AXgISCkBqPj0+4vz1AeI/DNMFKh9PpDMBXTF0lRSYFWOMi&#10;bkCYlxnr6QTngnp5HMdgC6g15sVAHUOekDUW6xLsYPU4RMuVFBAeVJZaiAz6pnU5z5cwZBjHiBUA&#10;87Lg9vYWHgK3OvQbz6cz9HjA7a2CoNgbKkbSUMEOZRgGDFpHRrvC4TDh8ekRZl3yOj8/n0KPk64n&#10;AeS2eFLrbd6ztrxmb1znTNDmZ1scqlW3tiGzvWDSluQnSEAJBcBFylOw2DLGwIv+88Btf3iPE+ON&#10;YEzKLxEVTsSJk548IMrT0LP5KYNf3gv4XZeDHmaTAletDRY4LZO/dexIeNq6rgW45zlRlTWWiM9c&#10;XZOUgW5Rn7V7aoW7NcMfKUTo2RmLvh1GpM+dAqGDSjWc1zKRwIQqZ5kL9qA2kg/S2Zk+b8JTeLbU&#10;nt12e77zEOZr+9Y1F5F2f2vv514Wamuf3j5r4XoVRr/MLgocf3Ub9xD/jvqxB6C3hHEXyWORVQDv&#10;XFBge8AZiyWG0yohYF0Y9DgfyHh7NlF7yvSNEisB71LBeFs9I1LKsHf+j2De721WLbjf3vQ9Vn4v&#10;SKEHlu55G+15OZUFU7Mu+dd4kM8ey76VXPQWTc/vnsvNe5Y77UNTFVHMf758n8se39VD2AA2HBxq&#10;w0Za9jd/CIP0a914ouZ72izMFMbiWMHdKiwA1538pcNjO7HzMRyrzlHgwS/va8VDYifE8Ur47p7v&#10;Yft+WjXFNdkd9zrre5NRd3LYPi9pzYb7FALypBYgS1GyHULAjBFYxQqhgMt8wRiDicIE04MkcL6c&#10;8M03r/HVV1/h7sUthAQO0wiz2nhYB2m2UBLrUjz7xylY0pwvwYbGOothGqEGjePxFsM4AORwOZ9B&#10;UtWBPo7gXABxpnHCOE34+vVr3NzcYJgGTDc3+NXnv8VlDv7vUg5Y1hU3xyOmccRsLaRU0cYn+rM3&#10;jIp00CVJsmNMUCkDk1ppHRuO5M1qQfC4XC747Fe/hsOKn/2Xv4PSNzjeLND6ACEHjCTw8e2E5bsf&#10;47JYfP71A5bVQUmPk5uhrcGtUJDqBsIfIJSpQSjrQORDaKUSEMYG9YEgABbwMu+F3nmczyd45zCO&#10;I7TSkJERPEgBLyUcLIa7Cc8ngdkT/uq//hKPT4/40Sffw4tRQwkDb2dYb0JwZSpsozelFApSqJJJ&#10;WzW9beCLLxgVfAQZi59bsUBwoJBLCnKU2dDF4sblgq0E9cWmOBWGG4DNdeXHNoZEboot7yFJborr&#10;MPwrryuDIWdkZ/pc/KefWde1W7zzoeRVxVY6N6rCg1vlUPP01/uY1hprDKqsv8vvqn1aILCXOwI2&#10;qOh5Y87znAtNXlDsKbN8g4q6a7ZnudLnjLc6uFYqCUEDboiwXFaYZYYUHpACxq5wIrAgjQ3XJQ+B&#10;/NYWqtB7PYT0gPQ4vrjBdHvAfF5C00fAQdzi9HyCPh7gQFCa4JYF3swg8nFfC2tiPEyw1uByMrDr&#10;jEkrDOOAZbUwwoWwagS2P3kXlCYyeL0HdqMI2EVmCAXmiSCCUJrRn5FDbDODPAKD4IFp/LnZQEcM&#10;1MriF8bcpzKQr0DDSN/0rIERgrLaTipZDYOC3YyoQjQrazpWc8gKEKHCkO9ks6QmZW8dt+xWjzK0&#10;5+GZrTVGTU5gDEnUgGPl+lQYC3F4VrPH0yCAOiQWPlgrKdwt6FQzWjOjt2PFVWweauJ+AqwDgyg+&#10;p5btH77zib3fgF35fK2CK9kaI8aoTmHcDhuyh0TMdNjxq+41emjBS0+Z7BHs5lDq0XgGBbVayn9S&#10;ZY206t3kMU4iDvhKyGECEjMxoJOFlID/iCXGYU0y8EEnc8lFv//a/zwNvwvWSJv10W08uaKYqRPC&#10;kD0pS4IKwUXFSVCk1CGbfCDWWsWlYUTKh+AB1qGkD/sRfwCz2sa5cE13lL7vY++2R+baY8aWfclf&#10;URWj6qdadiUbX0VlWwJPanuWPqOegbS++SxVm+aiAIi6au1rwEMio4BD+1SeSb7ft29yjwHYs+jk&#10;ihGSTI3nr7E1iQ0Dt2c9n/u0YCF/Xd9MoKrdecdrvOf3vGcn2Lc26rM4W/uIa8D9td5+b03zbJcy&#10;fEv5AwStR7jF4dO/+yXsYgEp4OAghYaQCqfTjNPpjGkYISVBqRGXSyBelfmIBGyyMhXQg8bbh4ec&#10;//H8/Jw/+x/8wR/g/uUL/OxnP8Pp6Rla3+DFiw+iYtrgcrlUA/RUJwKOKfUchtu78LmkgBoVBh3s&#10;coRUoAjWLouBGEYcj0ccDxMGKXE8jpjGqbpP62rw8PAIHdnhUoUz6uZ4xDiOcNZhOhzwvD5iNWtU&#10;aBbLvVSDJEA6g10suLqtc/eelfcZ2HDgcs9WOhH+ehl4bV0tpYQzLtZ+2OBUvmHCX3MT6NX6veFE&#10;em/Vs4qaALQ3xE9qvz1LlBYk55hIshrq4U7t+6x87ON5U6mrmAqhV++1+0bPBrrtHfn9a8nLUsoK&#10;IG//4dc0DfFEBxNLTHUdh1X8vhkTe/h83VCpFXh4bbsftkPwVj3dZkxye6FeBmXPaofXD62dEyc0&#10;t+dywNG2Q7F2vbWD0UK+o67d0R5Dnl9zpVQq2xgpo1gYlvcmQYoyiZQPDtohX5tT0Vqyt98X1Buu&#10;IvYaY0Kd+rsOrG2DH1r50d5m0cqI+O/jstyWzd9jLb8rFLWVZbQPdnsotw/pngda+zC1N7AHaOwx&#10;lTgDewMQKVl7K3YWYPV5NgSP2texdzDwA4aHqwBbf6nW15JvSgmcgugliBefzXaTLIFnLSv03UVQ&#10;76DtPchJVuydD0pIRA/OZj30rvMeMMZfv+cV2h78SqkozTKb6Wb5HNgt8nrvY57nOJElTOMIYzwW&#10;uwI2FIRSBL9AiyC7y79XlDbF2gXLsmC+XOCcwTdfv8a6zFBqhBASq5lD0Fts/EkIGAdQlDomcNJb&#10;F8nToRGdlznKfQW0HvN6gvcYhgFSStzfDwEclgLnSwhNMtEj/8X9HS5fvcVhmjCMClIIjHoAiKCj&#10;J+j5+YTDRzc4PZ8wCIIkiWVZ8rXmdgDlefc5NEfHg3ZZljgQiSGEEHh4OuH555/i8y9+iz/6f/4G&#10;n3zyx/j44+/h5vYe0+EAMRzg5ITvvbjFvMx4uxqYVeLsQ2bAURhMYoJxAvMahgth2i6xmtgEKYJS&#10;wKgJZzvDuxneG3iozMzLqeQEaCWD7zoRBikhVWgm53WGc8DNcYJFmNr/t89fwzjCP/vjH+B2GiE0&#10;YRQm3EehAhgYNfFCxiwDwaxzUnFC7KCPvgMkEngYQcho98QtYYQQ2dKrgFQieko3jK5qz4xcduez&#10;HUxiJPADnJ8PIjKHbRMe2TIXWzVWLux4wdIBw3tSxb1nM1mG5POEAfMuS1nlLsja+0drjekwwSxz&#10;CPDSaXCFjYd+xXBx+8yKPEiB6PpKtuHDPVbS3r6cGHIbvz6/BRTAPQNj0Z/XoNTRXofgV4/LMsML&#10;YDweCoCd1ka2DWjeEwM44ZPNhQGEh5oUvAbc4uGthSRADITBacxmweosbg53UNOA5XmGl8B4e4Ay&#10;A9bVhKGRVhiExBIlr0KIELgcDYhl/IjOBnsOLwrbPKgxylktYj5HPiPhq4EXiIPZxIDuwrJ3jPUL&#10;8kym7xtDhWJtYL2JbD9UAPq+5UAaOokSig2WZeDjUC8y9NN7LbZ7QfINl8CgopDz1LC3d5gywNYP&#10;kjO/EnPTp0DM+Jg4iA3YVLHW2S9L9jk5SLNRxnE2frGKYAAWqz+oB2rtjOzq78sx4UExx9ZznklF&#10;QDD5cqeQc48SEJpiJ7bDu/TvkkHB+5AgiS+EjUy+pqJUqIaIvraZ8C2qeIVosWeTmbJMUliiSzYx&#10;XmRveMQGKDDT1sqLlFsztmvYZ/YU992vrz8n7bQ2lD6fa9gQjernRmTVSiEP1aHPNZDsN5ZYNZuX&#10;KlZ1uf62JgLlAQGAfB3jQM6FTJu9/sJlNYjMwacJwA5AkivTosigz8B3DHXmLEhfDYzlhlXdfZh3&#10;wNHeORzOf8fqvuJ57okzRVEGKFfXpq+tNptr7/lgL2US5EwXuvKrqZsbsmfb2R9YUMWaf9eA4xrJ&#10;7H2HK9esRa8SBK68iArcDwAAIABJREFUj72v+Z4NBYqt2TVbiGvkrmsM7J7Hd8v2/ftkC71rv+P4&#10;hDGmIsEZazENGkoRlucTvnn9CnZdYLwCmQViVJiNgR5HPD494qIvkXgS+wUh4SEghMI4TjDOQ8rw&#10;jCzLCq2HYgMlBE6nE25vb/Hhhx/i/uUdhkFj+ugjHKYj7u/ucbks+OrVb3G8kbi9vQViT7ssC56f&#10;nzEMQwbs0vU7n88g4fDh3W0c8gk8PDzAWAOt7kCwmAYJ8gZ2veC8erz66ksQHIwpBKzwnhfcHI4Y&#10;9IB5mXE5n/Hjf/Rj2GXBPF8waA016EAY4SHnjd83Bwt5ZmCwSpQV+HctrDh52/eshROAm0g/tS1I&#10;DewnRjVffz17HwAw3mUBTGIL2LgXt6TSPg6RBpzv9vjnYa/GmGAd2GFn93CthCO5pmfb+Mg3mZfp&#10;PvCsw/bc5p+J+/0n0hW/d+15zxUIe0OLFrTfG+61+xtXA3CSabII4msi/bcQW9tLbo1T1wUiW5Iu&#10;y5oHHXwQ0qpTed5CWk9hbxDVIIuH97YEU24J3bOF6RGn+bpuHUp65Ocertmuyd6e3PvM2xDi63Y6&#10;JfQZECTzuUMM8xSpvmF2VL1w3d6aaK9/67aR1rqj7WdyLuQgvl9c7d8DvE9vSEqZ5SA8ZHQP3OAL&#10;cw+cb9kf1yx5+I1sbXVatmX7QPR883tT0L0g3HZB8w2Xb1StLK4NKu1Nb1r/yWqjZQ195RFWyTdF&#10;/IN3WhO1gY0JzJRy2EyLuDS4vq+hO/TOdaar2GVHgDWedUha3w+QM1cpyo1bqfPeQSEiWyhZdPTC&#10;hntWTteuWWst0WWxsHXAv7ZN4y7DmHVdqo2zrFfmN2wNhNDQWsG5BYOW8LAQQofPiyC7DBYOay5W&#10;RqFDsKC3ICFhjcXbN484X57x6tUrWGOh5AAlFY6HCe40JxPR/NqX+QJBZYMMdgihuTZxQptCl8hR&#10;CfLxEYycJkyHAaAV9/f3OD094nyeozxzwsff/giPTxdorTCNgY0xjGMozozH/e0tPv3l/wtrDFZj&#10;oLTC5XKpAe+8WWKTOxGmrWEtBBbInA9VszhIrXCeT3h+9Q0+++xf4//6P/81tJ5wf/8hvvPxd/DB&#10;Rx/j+NFHwO0dZqlw870fhIPbAAsRnvwKCQFLCtbN8CQgpYBWCvMap63OY1AaowPO64p1vmC4dRlU&#10;9ybY7ZxPJ3hnoFUICg5gkodWQVmgtISXCou1cELBOY2Tkfjst99gIo8f/8Pfw+EgIbyF1Dqw7KPk&#10;TsmhFJQUmIYColwLHmy0BjstiGRyEZoDyzxcE/AuslTRV5YpyVkrPbdtXkrylReisNKTbzwaFneb&#10;NbHXPLYTf/71lvWJjqVATy5Yvw4LZk3/TnsSA/UFNVJ2bj59pRmUUmKaJpzMGq61QWRfbNkFNfOG&#10;eYKDDWeyx7DvZnHws5GHUvWGlt2hvfcxQBK7Q/1GLFarEJL6wga2upAew6CxmgVuXSH8BC0FbPRc&#10;l1JW9jB1Q0GgZrhhnYEcJMSogEFBGA2zmKBMkRKaBmil4CFDQOmyYHpxB2cdlJCwiwHmeEYOEmqc&#10;cBhGWK0K00KrANanobQQAInij0mcVV3Y4XywVDFCmRI43DNZgFEfIQ2Rw3DyC2QLGGYz4xk+llji&#10;5UV8BogpSqazFQNqljyqgTNl5rJPbOLUACgZvGcR/NAzU5jZ2iV7FO7RngBMxyyrUn2RwGP4DgZO&#10;2DLR2brfAwtbqw1Eu6UAFNMWcPdy++sqJm7txe39uz1Gve+N9KJdjG2bytr+oURNpNwNwQJUewCW&#10;z8OaPTZz2whXHqHMXqewxt8XwEIFsnI7iQY6r4cMOYRXMOuUwOpf1jXk83gH7zrgofc5jyQbEPoY&#10;jt5VXwokb1Wg9cClrNAIjV/cd2PgcR4YEbN48oxd7MvkhTbX3FfDMY96XfQIOJWiA/Xgon3vlXVJ&#10;Gpd7vrapZEagH9yY2YpcR8AVAI1Kt6fy8leY9NdCI/dY0ilnIA/kYl5FmPW5DdutB8JcA5X3wOBr&#10;lp3XSG8F8PPNvILQs8W5HpCKDiO9GWhmpmLlXlf1W/VnaIEt6jzD6AKH14hivXy4a0rqjU9/zrGK&#10;PSA4c79jM7BTF/Zes2WV7w0frrHv91T5PVJfIstt8QHCMGh4b/H49IC3D6+x2hVeSThv8XQ+Q6oR&#10;H01HHI8jjAlKwHQ+DsMAADifZwASRBJShf1IyBCIOY5jYcoPA56fn/HTn/4U9y/vMV9W3NwEQP6L&#10;L74MvRsRpmnCMAywJvrox59NxBTPBvjH4xHDEAhVq1uCX77WUFLicjpBCI/bmyNevnyBdV3xzdev&#10;8d2PP4KFzepoIWQO8ByGKddTL1++wDgMeHh8wDmqAbJamdtCCqoUozyktcek3iPo7ZFVentIz7ua&#10;g7PpdyQAlQeU9iyo817pUa/1zh7D8Y49XCK87l62X215k68pIx+ldcuHC3vvfc92L5E+eX+Q2cYM&#10;D2sHGDzolO/hUohYQe4BzdS9371zjZOWtj0VdQb5lEH5FjDec2ngiu12CLKHn7ZrqbWRJKL83LfZ&#10;cOu65ue97d/SYIsPITiZlytV0kCKDwh6bPy9c2tP0bB3Xvbw354F9d4QvDek2WT78N9JtdqqHB9F&#10;JVHeawlE5oODntqgHcjxQU/4b5VVowF/Zev8d828TxOyHnC+J1tsZfetbK09LFu/3vYG7FnstNOi&#10;XgrzHvOnN9HpFWbtkGBvQ0+s9B57s7fIesnYrUdjxfCovCA5K0N0F/y7wmptFbLkNwEVhV23LUiy&#10;524zVU7su95DGTx2+edn/BzvNqyHsIZUDtpqwYNekdWzWtoy/bffs+eVjUa61hsEJRYC37D5a7YF&#10;bpJAlem7DZPZ/D7SeuGqC4K1BpJCwOIwDiApsKxrBDZ8BGhVntqmQ5di4NswjBCkMF9WPDw8A47g&#10;bWF4DsOI0fhQOMamPbHa+IYpIKpch3CNXPYAX80aADHvsawzxkljNSvWdcbj0xNuj0dY6zGOGm+f&#10;HjGNA+7v7jCvtqwjY4IM3FqMesAgFR4eHgApQ4Bc3F+MMVjXNQcxWZsS2wnzvMb9S8IsC4gCUD1N&#10;B0h5E5gkOMN5QA0DzLpCDwMIHstyxhef/xKfffpLgDRoGHH86AVw0PjRv/gX+P0//CcY9BFmAGZa&#10;YYUAqQmOLoHBGJ9LqRTsYrCuBp40Bq0hjMG6LBiHAc82eKEaAzy+fYunpycoJeDdGio4McAYD+d1&#10;ZO5PEDJ4VRq74GI9bm8GrBb47PUzHv76F/iz//mPcHM8gNYZUjhIEQp8Y4HFmAgEh+Kah6dYlGCn&#10;4JXtcohj8hlGDEkEs5UgQRAQsGYNDBUhQniWS+HVLrONAObdHX9PDk0j6u751fONrf9eCMVMQ7rU&#10;rEb5v6iBtDaXwwPv1TRfQaW6pFoOGlGHeV+sOjoNuuD7UAxhIrWx0agK0QiYVq/FwgwDyIccqJoj&#10;EjrsmB7j5u8jKe5ey01DRFuWo3PB71oLKB0GRWZdoqwcsBUTQgK+Iz4jCsqgVPADGKYR0+0xWMuO&#10;A7QoTHMhHbwMku+QHTJACgnpAoisBgeaBtjVwsBC6yEE0iLYQ4UAsBFCKRhngy0TCCai0zk8Pe7n&#10;eSjqXGBZJHuointN1dkf/PK5lYXL7M90LTOO7xuFRV4fNYuTkiWGKMGd1Nwnz5I0PbfRiMOh5ISf&#10;bCEciOFmsSE0NuQ5xM8iUHIirHMV/OKjzYiLoV4p7JwYC7jIWKpItZ11iL61QnvF2UC9zkqimh2a&#10;HU7YM9/mOfga1e/NGxCB0BbUTOtZMA9+RD/OLO2l4o3q4TOpoTCeCbUpSAMWZ1/qMnzZ3G/R+qkX&#10;tjoJNgQiEa+LRz81m7L1YxWuGi8Iyy/N99Nnazb+8zkyPX9WF318HfNCrxrdtMNG+wFnI9juaj/6&#10;dj/tBaK6BkSxleo2rn3nq10+R9rmWpbbefHas+RLeFBj1LKn1+D3BZm443J4d2T658EDU580zpuE&#10;rVd3OHOYuskXW7uMjdP2jflmjdV6klbNwk5Ej5yRswEufLiGhEYxxpQGZT4livLIl7ymikHv+4qX&#10;ft5Ze8aV651sRq8xz3vlQg2WX7d42fu99V61/UzlGuyzcrc/6zdDpa0CirMi/a6dDSdbvMvyND3X&#10;9Wop1npczMPV4Dl+RNDuQLX9Z9tbyg15bs9P+u/DuOfErYJzbBml4fn3IBksKx0In/7qC3z9+gHn&#10;xWC6VRBKwJEIeQkApFS4u7uBlBJv3rwN9qiXGUJIGAvMqwVivhGRh9YDhnHF5XKu8Bsiwtu3D3j9&#10;zQM++eQT3NwcIYXIVibDOAX/Z+9DdpdzGIcJQgiMN8H+lADYiJvc3t5CS8I8z3mwnxQ3Zl1AwuNw&#10;nHBze4R3Hm/fvMXdzR2MWaqQ7nVdsa4hv2xZFpxOJzyfTnjz9i0Ohwk/+P3fw/2LezhrIbXKZ2O6&#10;9QmrSsRS/jxzML9Xz/aGcRzvSkSx1uKZA4o9sLdHhOGAeQ8Yzexr77pkm55zRA+34tZ4/HsCRoUu&#10;e11JlevnHo7D8aOWAb3HXO/lAbSM9/a54tbaPODWMbvHHuGTA/i9PrLH5ua4DQdpexhmG+i6F4xa&#10;Acyh4qreLyeU5f9neFUBe2Xeu7iqJL2XeZ4rNcMwDDDGVHhU+972WO38OnLcd0+xwEkfPctUTq6s&#10;P7ffqOKvqd33MlN7CoL2s24HWwTv+3UVz8XJJDGqP3vNxreQjPREkYKSCFSFoLuW+83CjF3NtOGN&#10;2u+Wee+9ryaHnI3X+t22m167iLhkZFPAEMFZW4Up9mQKaVEn0Lw8oC6DSoU15jcp2r0HmW9G6SYS&#10;Z7MwsIazmFJjhbyJe8bk8dV1bBdfkoX37XbonUyFbeBVAN0o2otsGU4xbTk+3OFAahUF8cHx2yKr&#10;APd1oxMeeMkChNBsisRA6y1rKIXl8c9rebiIYOFV8YBr2S3c/6yXt9AD+3uso1Y50DLpe6qUnmVU&#10;XTD7ikWX/hnHcbM5CSFYgc+lODbK9cbQ1IgAmnq4wF6gUOCFAAwL5yz0oCCCqQM8KIDFi4V3AUjV&#10;UgV/PWMAijLDGKgR7G9qH7Jit4TKINjZYC2RQmHSPXt+fob3Gs7N+PSXv8If/oPfA0jg819/ga/f&#10;vIExBKklXh7vys/CY1kXWOdh7Irbu1u8fXzGdHNTBTcCyMA933eMWQO4hhKIxrMYlsVgmQ2EllBS&#10;gmiAFALLZcYyn6E04eY4AU7BQ8NY4Pz4AOUG/Pyn/wFYHX7/k08gSGMWgBUekApEGi76QystMfgB&#10;1hqsywySHuMwQM0O67xEX/MAyq7LiseHR7z68kuACN/69scYxiGDXJf5ApIaEAsmIXDQgJPAIAmz&#10;J2AFZq/x5ZsT3v7FX+GT3/s2Xt4dcHc74TCkQgDZi1IKikMGBxflfEqwtQoRmI8+qFhywxdD1KxN&#10;1gUy+nQTSKnQpCgVmYdpfxRQqhQ8KcPAU4zeFgIyqoe8BzyFAELn3cbrTpCAsaZbvAZgiR/uiGve&#10;hSajneyLsocX4LrDvOztvT1bGNo2pT6fDw7kKQ8anPeQV9h10/GA56cHCBGeTSGLl37Ph35PzgdQ&#10;PfxNiqkd5lzer63L+23PtxBbCIapxRoP6QgWtx62yGGMLg8ABQVFhBw0sABmWSGj93xYH6ZYt1DD&#10;akxnQWTDOudCAKEgTLc3wHyB8AP0oOCFwDobGGtgnY9ZCIBQQQkFEWyvgm2UgMcKQQouDpBWs0Ja&#10;AmmCNQ6rs3DkYMjFUKoCeoHZ36T3GZiNPjNvM3uagr2N98T8rOP56Jrik5LtSfkdNWO4zrTYk8MW&#10;ZhC3imibPzBAr4T7JY/vMJSTNYsz3TNXWNAuHmckWNFPArVZDTGAiTaAeA4jTYmZHDjJ7MwQEsiD&#10;o/O/d2upfci02BVSjT82Z31x26eqDuIe/JSGOY06IPhZu3ytSjsQ1CnO2iqsndCTI3Olg+h8PRHG&#10;y3WqrZqKZJ4PG/japWooWIB33nfIBOSxOrOYAmHDyK6AwBQ4RyVoNoMYTBK/rAvMusQeJDAvnY17&#10;JKXwOIrnu0A6yHrAaI813BKK9shAW9BPVGxqHh5MnV4HzPZmj/G9Z7uWew/mi5siBxODsgZHBXue&#10;XX7GJCFbPjlPgWHvsqt/BvmJwrqlDVZapluCGmB4A9JSPSz0/sqYgjbniIvnVwUCkczrHXmoxQca&#10;qPqN9jVawtjmaN/kGvgNA/Dds/6dXK1q9ixYLkpfAZ5Ys/4dLMZ3KQna4Uq+g+naNj7We2qFimGZ&#10;ADz4eiDXZm6zIMJ6D2TAUNNjljqPqgwODrDsDeS4TSwHdnvh3O/jYb838GtBuwJYqc33phDKQNbx&#10;8F7j019+gddvL3A0QCoFDw+lJFazYr7MEC/v8PDwGOxjhhHjNGJd1xBIGokf3tU5f8HD/glSysCk&#10;tyHLZlkWkNC4u7vDD7//Q1i3YlnmmG8zYLUOzgTGPXzoo6x38DKqSwXBGY95mfH6V69xOT3jcrlk&#10;sl3qAaSgUHPB4jvf/TaGYcB//tv/DLvavM6sLTWEdS6ox53Fsq5w1uLFi3v88Ic/wGW+7Ct3gI1t&#10;Re/Zae/Pvp97DWq2IHcPy0priz93icGc7Ho4xtRTpWQ1DlqiKSpyZAsep/28Zr+7SGqz2ba4YBsM&#10;P4rPm2De+tz9wccCNNvwBtfkxNcLtmwda52e73yLC/WcDdpzlbPxfWNz1N7bsJZ8l9G96Y/Yuct9&#10;+PdInu377hFH+deSpY6IrIceEN1jqBPVziXtGtFaV4C1Ugpa68262rMS7/V+3Le9Hdb2yMu9/X+r&#10;7nB5bRaMpgzGA7mvFwJbZ1+Ffol2nVb6Kj3eYyUVXsrrlDlLrA5LZuHnnNiUzxFfDae9y8BIxF1d&#10;UIY4B+e3Vt2pt05DwKCqL9enVbz9/wbv9yQSLUh6DURoF+BGzpBYc+kDRmfOXuHBLwjfqMumJpsQ&#10;rvjarg7NuSaj4gWEAwMlWKNqI1sGEbROk8LVuNgwhFDKtGiLNzcH85M0mbONZAXE9xQDCYzyCD62&#10;FQ8tDi+kVKW59T7Ln9O6dtHjk6TI35Y291zSeQ7ORG+0+HCnyWDAlPblPwVQp6rxTw1N+Wwygxne&#10;hxDD5OebweHsM03bYDJsQ5HLhr7Pns+FZiMd3ZO39TzpeWgF37gK+E85+b1mOEXn9Z1BQ2IQVZ6N&#10;HoAzEN5DC2AYNIyxwZtQayg1QKkBBAHrPES0pggszlAAzMsSLEtIQcW/s3Ah4BEE5yQkO6QCMCPy&#10;hiuljpPZNTNJrbHZNmKe5+xH77zHm2/ewJgF33zzgJ///FcZUDjcHDAdbnBze4dJH+FcADU9PCAJ&#10;6zpDrB5qUDje3GCIg45aVhcUGkQIFhvWYl1XyEFXw5zgSVfUMcOoYdlhIISAHgieBMbpBlopWOtw&#10;Os2QINzcfxCYhnrCf/rJX+Dxmy/xJ3/yR3jxwT1WeBjyMH6A9xc4chCDgrYOmI6wxmNeDKZjALIv&#10;65y9wsl7wFispwV/9ZO/gvUGf/I//Rif/PEfYzzcYJQjVutglhlKEqyw0UJnhNISIwQmZfEoCIQJ&#10;X715i1/8m7+GOz3iVgH3R4372yOmSeN4nHB/d4NRDxjHAU45aDVCKQ01qChhHaEHHQI1m8l/aJ5N&#10;ZOcowEVmKCS81JGJKeLgNIWziMAeFoAkBW8pgKPKhz3URn/wzEx0cBRCjr0PDUJQWgCQkWlp2GDY&#10;F9ZpHVQUgUXhsy+tZxP/COuXfSGHDaJusBgakdjA2Yt6h3lQPcPE0+YDACdpyxguYJqH1ALj8QAT&#10;lTUesXiNQa2VhdpOoFSRBtbjV4+t7ysvnKyJCinfApkd5VLKGZHJQsJF1YavfdwZ0z+Fmudrg8RE&#10;jkMKISD1AOEFnp+fQEJBaAXvljCAi6iSZwPzNGgm58PvQLGqM95jlRJCKQg/gERs5g8Sbg6qnACM&#10;hwLBEkHrASKei25ZwjqyDvO6hDA1SbAOGIXGasPgM7HunTDwKiZCR43Dxn/RsSExB0Q9VSSEYlkS&#10;rxG/d34LAOUgziYY2bcM8aiqY+SShi9LWWlDsZAVO6q9PRZYuK++Ag5zoerZQFCw4Xtrt9EJc6/O&#10;2cZfPqxtGYA7KuSHovDbt6FoscOWRdfWF+3z4ze2ITtKFcYObtUphL+/X3Vrp9MqOFuRkHM1s50H&#10;hKe/78F7m2FmXHd5D2r+Do2VR84voK0Ktno+yGfQOQxzKQavh/2FpMzwr10tnARIKRifggvjsyKI&#10;qTo9yMsOCYfqzIymzxFCwDYqyt5Qt5fLxbNd8uiiySDwHATosDb9jo4i5QOkYYhlIHWq37lSjd/L&#10;VGPz5eSZHSXF/bMOx029FM8YQTVgSqY6JcskrrHObNtvaPOCDe7YdSWuUPFZYeZznxB3RQpnZFET&#10;7CuP961ePZoc9s1eUPe/xfbI7YQd13aYvh/67kuqR3h0a+UU//1Vv5SHM+/u2d81SOC3M++3ians&#10;PVQTXr+3J+Y9AVQFZfMwaA7EUVRY8QDDDeuduI2o2Kgw01CV4jpomc4lSFDEoa6s+tyWdNiC+FVm&#10;0o5ip9cT1muskLFK6KUC4DHoA7Se4NYVX331WzzPJ6i7GxgAtFgchMOgCQ9vXuN4GEJYrVSQkdUu&#10;pIT1a9z5goXpeb7Aw0XwXjAwccDl8gSlDgAMnF3xn/72b/DffvFzzPOM0+kpfma18dHOz0hUcvNB&#10;bMAXkkomKsjiwDl8Zo//7X//V/jw5Qt8/tnnePXVV1gX1wXdiAhaKjhEn3cImMXii8+/DIG5BIzT&#10;ALMQlvNckSU5sKvSfWsysfbULj3c6poao8Wf9oZ7LeOf25twS5qy7nzlBpG86/eCddc1+KKP41Dh&#10;KoXBbtjvKEx/cj7YVeYeP14vGa67FynAnrk/OGrUOS6HfPa80Yvtr91YA++plgKeKzd2PDxLj1jv&#10;JYXIPVYaSgRbYtHFohLBRyQwWJYwU37u93qqnkWRIBHeDxVLzA0xlOc7UTjtRGPZUjLHanysZZjz&#10;/7bWQg9DRWjcs/ZuiV68bu3Zy3Awv818aOvg9vuK84TLOMLWOk5sfUSYyqLumXwUolJ2luB76+5U&#10;GqIMpFwSlorYA9ZDn2pIJ6jKZpMk43NQhnOSBEhpOP4+KE61QKCONXrAr0WlsCmYg//dg/f8ovKU&#10;ZO4n2APB+aFWTze2gQTcl7cCTDOmsz0k22kNnwD1lAB7DISeN3tVPLDDm0tRuOQwSUNCWritZDc9&#10;Fvh7hwf5Lcsnv9+maeQAb7KoqFmaNZO/2jSc74YC9RqTaw/8tc/FWepcNrbXFCdpeFe6Q4T3EZgk&#10;oDZJgDgLY993Fl1pUM96o9182wFVfV22Gyz39e/9Xc8nLUOVkdXgvQcpLgv2sM5CQQVAX6rA2DcO&#10;Zl3hfGBQOAKGQUJpDWMttCR4S1htnLDnTVlDCgmtdQ7OJSFgfaRQMragMQbLEqSQl8sF4zhGGRfh&#10;fHI43EwYxgOMXePa1hCk4B1hWYK06HCcwvvxClpJLMaGAp6AxazBu14VYF4pmZuZNFCapmnzvIjO&#10;88LltCLKRkUKWSQBpQAdgwGVCp/fPT3jXiq8/uwz/PzyhPGTP8DLb38LFgvcYIFodeKcgZACwocA&#10;3nmesS4LJAjCO3hrYQVwWQ0W53FaVjxfDB4e3+D807/FYoF//I//EW7vQqDwclngtYaVCwANhzCw&#10;GAYNCOAABFa9/gDWLHh1OuGnP/s7vPnycwg7Y5AO0yBwezNBSQk1DBgPI27v7qGVDgeTB4QIOQU3&#10;x1soJSGVxDgMUdaXpkcEPWgokhA+2DWpcQLJEF47jBp6kDgME7RWiLmtGNQIrQZoKaAGCaGimkMA&#10;w6ghZLxPzFxXx8ZLxkGjVOE1K30SiYqJWoNmvVwK1qV7BEZ1oZBkL2lEyw/P9kdEJoBzvlILubRO&#10;XQAhA3M7+Ll77yr7hcT4J0GZychBJEBASQ1rHKz1kEkZ1QCZe81j5aHelEjv8ugjQXlfaQ+hfgMb&#10;KZrJvoE15+XzMGZKCvhkTDohE5obBlpCSngZGCtmXTGqEGRtiWA9usCBz/e6MF3Dc6ugxwHWrljn&#10;RGGPwz+toWLDlBnu1sPJ+Jk8ILSGJgmzzuEMkRTujSCsywpLAi4FhUdLHxsLMp+YUpUVHlWgOohb&#10;KtTnKycR9Cz92sFNj2jRZRZ3zpsW2faNsirtrT3rwD3AqHfGhnvlsqIkWyMQZYAug5u8CU11FAWC&#10;Amfo1ENxn9dAj1m/B0Jda+r3zuc9wOxaoOS1mnTPtvF9GL0EkdVH+WFo1AS+Y8xyjXXYA6q667Nl&#10;2yWFQvUZmuGLDyoTSoSb9Awmhn0C8NOwjZrBVqw7xsg4SwINax0cbGQ6qkJY8T400R6lfvRFA0qe&#10;AYKuNG69+q/ZURtmNzLbq1JQdGrcXq3Zqqr2sgXaWrPN3Npbh++y09xjb19fg6gGPO+zXt/1PXvh&#10;ijVRS2zsYdr/T7+D9xG9TLCeb3L6OC2g25K82tr/2j6wITbxa+4BeFsNMXvPZtUn0b6N6J5iZHeA&#10;2es/WPDeu9bEuwaMvE8vdTlt+tLSO9F7rdNrry+Y9Ws7COaDyx5Dd6uS38/t4z3xXoZanYEmYGOQ&#10;LBHh4fEJn3/+a1jnMERgTgqB+XSBvAk97On5hGkaIbSEcR7Pz8+4zAuUnkAxHNkxT3ElZGbcB4Z+&#10;wCnO53Pug5+fn0Nvsob3cjgcoLXC4+NTxDuCZWsiY82R/a6UytdxXddsZ5RqhOTSIOMZb9YVznpc&#10;LgvWxUGIAFyH163rNmNMIE1Gi9j5MuP0fMKbN28jc1ZktncZvG2fESIqlnc762XvDOvVND0m9N6e&#10;UsDYrV1MazNTHBAoA3i999VagpQ15TYe+L29qVq7TSDnXnArx5YUiY0VMa8L9xjYnNzYcy6oBhtw&#10;XZCYuzXwvU/CJsv8AAAgAElEQVSmYXPnPrSKiXwNU/sXrWp6+0b6XL2Q2MpCiHx3fXEFAz+3pJSh&#10;L2isZLh6tl7HYqPSaHGNntNJT12yl6HT2o9zSxsexkydIOMevlnel7iqDm0VLum65wFczBZoLZ5q&#10;fE91LXvy+c3tLalWFrdK/V4NnM5Az5U7TPHg4Cubol2VOjuTW9J7UmG97z//XbY5PMWYfzg+QeQe&#10;R3mSmgrsHQY/CWa1UVFC+oyndpNqH+jrSdx+F6jtpWvDY9cTPYHiQY5h4b2tGQE7QT7bzaJMXFs/&#10;xiAFp9zUtuDwZmPwPm+qXLrDJe38WqbFuNektYcd34T3QlP2mAm9Q6U3zcyBJsJvEtzfNTF/3+Ak&#10;Dp60RWJre9MritOm13q99Z8buXmN9nDZS+XuFglpE3QJUAz3maSIIFq4J1oNEBDw3ubp7DQesMwz&#10;ni9nfOtbH0MpiThWhJlt8CqPydeJdZ8mpkHNIbCYwBoI/l0ut+ZpUMKn1wAwjME+5ng84nA44Hw+&#10;4+npEc4B6+oBGEjhcJgOcPA4X84wq8cwKdze3MKsNj5jBloKCEmZoVQxsJogba315vBO90ZFQJCH&#10;4mQ/OwoDCikEDgcZD7FQwF6enyG1wkgSy9sHfP6zn+H7guBfSnhrg++Z8HDehmfXGkghMGoN4xwG&#10;pUCLx3w6QdwdYKyFAeHhPOO8ODiv8PQ442/+6m9xPj3iz/7sT/Ht73wXBIVlXuCFArSA9A5SBcB7&#10;FArOLximATd0g+lwwP39hzjcvsTfGI+H33wOu55wexzx8PZtYLsqBSkHiN98A+8djF3i/u1xmG7y&#10;gMS5wAB2zsHCRZAlHvoeUAge+RASQklILaG0wjiGMFAhAD0IaCkhpcKkDxgGhWka8a2Pv4Vvffsj&#10;TMcBh+OI6eaAYQxgP0U2fQpDTZiUHgboKiQ72YCpHPjK5dG004RRZNULiuqCHKArMntvjY+fFDIC&#10;jR7WJv91n22mpNQw61o94iJSrH1WLVGcuhOsDY2MVDI3kULKytqhYu0ktsmV8LT3lXb3AIS2+GuL&#10;+r0ztQwjWCgjUzIUK4Dy/9m7IzXnIgzIIRScDT6rqSZIA0M4BwmCpFDce+fyeVi9t8wSFkWFJghK&#10;D4Bewx9v4RAHLZJysKozgXacz38Ka8Q6wAuCOh4gfZBcirgeljUomKRSMMsCoVUYyIgCXFJkWngX&#10;rIjCmqNqXeTAeRQg2zJ7CFgHEpLdv3T22653qO+wiOu10wskrBnYbbP3rvOqx3AtzQk7t4kAyBJU&#10;7euwy8xSpBiILYqixrFBkGfKSrQMfO+uAoHvCyK+C3x8n7yMvYDoPQbrHojeBYxQXKQykz/a3+Qs&#10;4zTgoGg0jz4I+a6QzN77TeyvzX7T2g5kHW3JZKizAtjaTc943O+tCQxSFweqLgUopiZRykwesNky&#10;M7DxHFKNBAgRQ5Fd8UTnTXYaNnAoPtiTuC6gU9fT1AyoRAPolxyFAOwzy80G6G9996+pPjmI0NbR&#10;e4O7vQa+py54H9CdN+SJZXidj7TNR/CFpxUJc9s8hr3nbK8vq4f1bn/AfQXUaIGJvYHLXg/aG9j0&#10;GKjvsmtp32fL1twDCfZsfWpm+352TQ/E7g1jW3VBfx+jCiwqpDkwq4tyVvx9hw3tWLoecMtd8lwZ&#10;9FL13LVs4l7/eC3cdK8HrlVGIqhm4PH1q6/x5ZdfwZio5oaAIgVnHXS0xXDO4Xy6wCiJ+7tbvHzx&#10;Ab569TWcdZgvc1wXHlrrQFDzNdEyYAIiYw0JlAeAaZryvrosaz63vedho4BSulFp+awosNbEwaqA&#10;jCro9PVf/OLv8Omnv8Tr128g5QBnfXQ14BY3sQ6KxKdgF+cwKA3rPF69+hrG2Zzx0bufm/u0F3p9&#10;RUnfWon0SC+9PZUPUttQU04c7K2Rgqsgq0OAZAMbcvHSwKNVRSRyYnrd1IO3Q2Ke0SdYDgPfLxx7&#10;v1LKvO7SI9LDdPg1bG1X9oaPe+dJqglroDO6MCR/cR/vjRCwe9afHZywIroggbK0O3hpnRc40Tef&#10;D8wucUuuqT9ztgqPpK3Ub9rkdx4YiNXzFu57PThNGGuwXfGbYe7eOdm1Kd9RmnK8bUsoKLhda+9T&#10;ziRfqY5TT54GEu3gppcbUci9hbGe9rNev7PNb/MM3vMVzrkdgovK6aK+RiVnqig2AWPDoH0Yhs0e&#10;tN9ri8AJjAqCooj9H8C8r5swUYHDreS+nSw4x5ix7E8L5MP1m62Wed8uHH7z0wLhA4ZdeV9T5PR8&#10;oBKA0GM78EKFX/QwpfE5cC3ImcbsObauZhMMwZtmorqwrT5D7MLawJA9Ty/+O0qyt9hsts45eOs2&#10;Us/etd57Dde5f9d8sPhUem9KmA6CFNKx2Xjhr7L/2oOk54+fthgBasCLXgAbKkVFCsZp72U3iBi+&#10;65+Zpop7D3oXIODDLheKKRGDagMQVZjkFAsnG32+tB6gpcLddMTNMOF2OuDu5R2eT2c8ffM2+O9D&#10;goTE09MTBq0hpYrAedh4VmuxrEsuEGT0LSvejrL5LCEMl4TEahzM0ymCOAoPj88YLwukGiBI4DIv&#10;eDoF2x1ngBt7iDYWOqgF4BH28Gg3RCXIRsbAlvTsp6lxmhxzT7i8ZpvsDp5LAOvgRLAGmfSA4zDh&#10;4fEB6jBAKw04C3u5wJDHN1/+Bh+re7jbKfs8e+dwPByxzDO0UhhU8L8dhIQSFqfHB4zTDUgGcPDi&#10;AHm8gV9XGLNiPc/47NNP8fz0Bn/2z/85vv/DPwQgsMwugJxYQTTAuxUkBAYVGOuWLNRdUDiMx1tY&#10;a/HzvyW8/uJTnI0JoVEwAFGw8pkGTNOEdQ3F9lHqeF1DcNRxmiKDMTBlK9sO5yGiT7KUwUvcOANr&#10;DZb5DLPG8Kxz8M4kL0JY8aDw4v4e4zDg5Qd3uLt7ie9+/zvQ4wAhCTKl4gUdf7QYiHteZq63w9Vw&#10;z5dlqeWP8bxZ1iWEkcb9zaZ93/vMGErMl1Qw9aze+GCIiLB4HxQLcXCVzpOV1l0pro/hnWRklgL6&#10;pcDPQspukJXLgKWvAkbpikez37D6ax/P8zmEmd3f3+e9Nv1T2EBiA9rVOSA2251lwD/4oWRbF+6h&#10;We+NAqQjiL8C3q6BgSgIwziGemI1gASUkCAAxhnABbuIkitgIVCks0IIGGtjMCoAKUFaYZ0NSADW&#10;h88nlQppIAGtC/ucFLC+xE/6BDCRylZ5eQ24gDJaZ0FKwS4rnAAgbRiuIQx7iDWTPrOrGIjHzrVi&#10;CkMgwQfynkmhRS44E/ixd+5ycJsEwToG/GXLGpSEH4aFZHO/GFKbWe+soE0e28RBt+RTyXzifcNc&#10;3jbTtRWdED2w3Vd5N9xbPpyPrE6UIoMMlNnnbsO29I0ypa13uD85NX66u0zaPfZ99oJuwb8YFA7H&#10;rMDAgwuKXUFSr8RBat04FasqbvER7JQEyJfsoPRrBcmqNrKO+ev7Vp2R/KyTv2yUzbui7CzJxZRt&#10;sfIwS1B17zdBf7SVUudg3rh/pDNfaw0l5aZPCYM3yezUt0rNjaqSisdpGYwUOxiuuE3AClFfMdGy&#10;i/eaag5g9hQRxFQ5HPhp2Yq9IMFrA6UWsG5tGWrWPypQcw8g3yq+WLAo8WDJkrVQeqcSxr3nQV2D&#10;ocVOYi+ThZ+BXO3bWgBcG4TvWcL2QI+W0LaXp+UaL/lrbO499v6ewreruNpRUWxt2/a9xGXHV3gb&#10;EokrSqR9ZvIesPQu4OkaSWw7MPIbS6Y+JtBXJFW1IB/wNUMQsTNY8J5jFIFM5VxkLMe6/de/+Q1e&#10;ffUa03QDaz20inYwFFTJapzwfDpjnI5QEJiXFePdAfcvXuLp6RTsU+0KmLLeL6dztd6D93N5dg6H&#10;CcMw4Hy+ZFV1YpEeDoe4XiWWZcm/Z5omAMCyLBk8DMQuAe9lyFnTQ8gOYjjJq1evI2NfB+DeufDU&#10;e+R6LVmXLHMkUViL1XgoLXE4HPH0fIL3YX/Xw5Bxi7a2ru4fUOUAvGuA3yMiXlvfvf2QY1wcAOb7&#10;d7v+W6yi9ULvYRnt++COAj3//97QoSUKpa+ngUCwm03+4TXznJ81vetQrH9ERShtr1vq28P7rcO9&#10;M2CrQwaESQqqjjtB+3r8c1d7bnptUWr5PcJnb1DeG+D3bL84MYG7YaTaItf9jdVh+T2i64+vtc6K&#10;lzS82VP5tM4DPfVoIsv2iD57rhPtUIhfLx5K2/ajoWa0XfeO9rV7ayvtEdba+N8c36wVXq3jy7uU&#10;U71+PZE5RQTbU/+TGPkEB5uUR6ASKhx7+C2e5yAkFfV/ft7fn3r/3uB9kkdxdh4Pr+SpxBlIixtB&#10;8m/qyWr4BuGyPy91k5jzRiCDbJqzfdqiKgXY9h6mHpBc+VsycE9GywTXSTnmE7D0YHJQJjHpwzQ0&#10;eYJRxVTq2gd1wd3wekqq6v207LYWXOGBtHsyynJPrrM2rxV/PXZee+/2Hpbe37dg6l7aNHZUFe37&#10;6rFGK9lTkve44Mtfg/xbP+teovU1GTxvelofzD0Z7h7LL60fE0OBQshh9HEUMoBGCL7zzgNmNdCD&#10;BEkJYwNT21qPD15+CK0FhsOAH/3JP8TPfvYL/Jef/wLf/s4PoLTG5bKASMY/aVIYNmQpFbQeQvEZ&#10;veNIBNsIEjU7Mz1PWk3QivD27Ru8fXgLa8JhcTk/Q5DFdDjCmODfdjxOAAjGWBiE8NdpPMCYC4w1&#10;8NZCSBkKUUE548Jai7WS021DhHhIdjiwwuRU66Haq+ARC8xiBzRNI6ZpglkCK1DGNWqMwePDA755&#10;7bB++C0AMoP3gw7s8+Vssse9h4UigkBgQHjSMFKBjrf44z/9Z/jr//iXWB/eYPUeqyWcn2f8+3/7&#10;5/jn/4vHJ3/048Bscz4wt4EqZIjgoWWwI1BCgV4e4f74E0hF+OlywuvffgYHgZspWCmpIQTsWmug&#10;tIRW4XC1ZKHGwGT3MFidgdYDlvWS2QppbR+GEZ4ELusJDoDUEgYGJAGhRMmw0ArTcIAgiVErDIOC&#10;ngTuXhzwne9+iA8+vIWnEGg7DTpnYPgIlHBmlARizgF7XlVQPmxYHrIOW0xm287VQebBLzPZ5vgq&#10;jTVZ4RRLCmwBncZShD8DPcuJACz6DCDb6LmvpN4UR9SReF6zgiuSzlqKSZ2G93w+49WrV/jRj36U&#10;B83cYowXnn3pPN+7HLjPu0vgf9rzKvDel3D5WLWTCj7xnqJtjRSQWsGuBiKFLUZ/TikEyBKsswDF&#10;5tx6OHLBuofCtTXWwriQCeKEALSCcyb8jJSRjBwBSSmCvz4iEca76I3pYFdApgBb5+Bs9OJOfqLR&#10;Q9RHcJk8YNwKMgZy0CVYMrHIXQKhguxXpDvUyUJOfp++wOtw3sUhFrEmQjRrlKHw8cvCbwfS5Yxs&#10;z7WtbU84E6oHYAcg6oBdvngT7zHMr5+jvjsgT75q3L7D4lqRnrICwvC51FHpUrEA31QfRYZ/IH9R&#10;B59v2MLAJjg2D0RYXRCCdcP+ZtJQQVCxjYFvSaVlwOPR1IoihyH3/EupWyO1z7DPtjG8Rk7gMc+l&#10;cmCZo8zSX1AJGvWJrfcOJUNPEg62zxsTLcqEx2oMFrNC+DKELWCBigFxVLHg98C9Hrt6r2bthVq2&#10;a/ZawPdeD5I8XXntYqNfdO+9896pJabsMej36nLem22Vpi4GVRMbVvQHhKXfos4wrn5O6lB5atYk&#10;GkVD2zOIq2fgHmP2Wu2+d616fsHt+d72dK19QU/5sLfGeralPbbkNVa9jeS5zIhMllK9zyUEqGOt&#10;03p69/pBnim2Z0Ha+ywbtnOqbdr+rAMWcSuKngqJdp5XRDJA5bvPf3fvnjDgzDvWAzIRQSYOWItx&#10;GLMP97avrc+yAHq7rJgGHL755husqwdRyNoy1mIaFYSUOC8LxLKEvA9jcHd3Bz0OkZzgMZsVHggW&#10;pc5iMWsMTfR5yBkA+FKLHg4H3N/f4sWLF/j669d4/fp1qD2VwGU+Y12f888mEl3CE9LaWtc1g2jT&#10;dMSgNd68fRtzVQTGccLNzYSnp8fMFB6GIaufhkHn++GcwzRNGMcxvJ5zMKuBdISXLz7AaZ7DQDaG&#10;apMLTGwO4HfxBdRhttd67nZv2HNcaNdqz5ak/bN3BrX5eC0Bh9ffLdDJAcp0brR2PC1WlAFXX9vW&#10;FH92qrA47qQR7p2r3B72FJ8tQ5rvJQWoFx1/dlEx/Pk15u4T7ZnFs+vawUl3YJKypAhdS592r2/J&#10;vZnA5HwkSdqtWrnBPd818NmeR8XitbWS2cO72h40rQm+TtrBUfq+9HWOGe5hUdfUCqkX5HtFee1E&#10;eBbvPBv5c5H60mKlU2qndF342modN/gQIw0q+OuGr6FykcnrLONtlPu31gLIOx+xWVZPek5IaZn8&#10;oQASIuytzNXvdwfe9xZx70EMcqulYia3k8F2otgyPjhrPxUHiXGb+trgexplJh22C7/4bchDK83o&#10;hZhWLOorE5o9ZrdNgZhRSlFsPES0TpCdKdh1eSSf2gmEDWeP2dP6l9XKBFUNWfYexj3myDXZYA8c&#10;5xtIj31yDdBvi7DqkPPvx1B5n80nJLj7zL5P66M0VdT12+oxavfsBcKGYbvNhHOmAvVpB6Cr/uSC&#10;NzQ71nloSSwMQ2T5shACFgG4l8MA0gqwCvKo8Qc/+gTf/d538esvvgAB+OqrV/jhD/9B9Ehc8Pr1&#10;6zIIihuRjezmeb6EJj2CDEpJyOgZP88X5gkewoiHQeN8OuPN27cwq8X5coFdLxi0xDjdYBhG6GHA&#10;6TzhcDjg5Ycf4OHpIb+2lgrLfME46dy8tswF7lPH/81lhLU3bwhnSnL2SuoukAOErLVYTyYcasaB&#10;vIdxBkOc3J+WGaeTwvk0w31whLMe3gLGONzc3MJc3kBKwrqGSe1xPODt6QR157AKhZk0zHiDlz/8&#10;A/xIaPz8r/8jHr/6Av5kAawYtcZP/vwvcRzv8L3vfz+uVwtnFkgZACUSI6QScNZASoKeBig9wrh7&#10;kPyHMKvBf/h3ZzyevgH8iuOoICHDoeE8lBRFxidWGHsBoCOzlUJQLWPReQr+86u3EHAQ0RrHeQ9J&#10;AvO8xJwFE6bVAM7KYBxGeJrwwbdewEsDNXoMk4SQYe+01sBaBanSUEIAPrGDXXB4itYz6RlSSkI4&#10;u1E1JeC9Ai2iIoWo2LgQADnomFfgNwzD7FV+Zb9zrGCsWAOcIV8xcMO+7zbsL2oAXsQwSA4INszU&#10;nQGwsTZ+1tjEdHxyv/3tb2McR3aNUmhSkSoGT03fZWyGgocYyOwz4JnDvBPjJj2fyWxayAzgh70i&#10;Wl54F0A/ilSceH3Dew/htClwHQVzZjYyhMVF0J4o1CWRNQFmUSmkDHuYMTmwGErCmmDLE5j8FnAh&#10;SNhbB0dRhh+BJufCNVYiWC/Zi4GIVmRCymAR5IqKLzHBA1utxBYnkMz7LbjmXLD/oeaMsq7x1E9+&#10;odh66OfX9iXokJiSIw8w2rHMO4CyFnTaA+S9L4q2a8SAveydbsii92GjbgAS5zwg6mag1KOiYSb5&#10;DlhYW6Lw61jAzHcDtKH2EQwIbQkLIciek1V613PvOl1rnvvfL/KQulfjcUAyy+srhU0zWaIdsNsj&#10;qzH8DpjX89ft2g+yYau1K4gANWhYo+FWpgwSBL+0YWiN1QcxFUM1dCmWX9dsWtwOg3NPnXutBq3v&#10;NbqWRJyd1VtnkqkO9u5pD9zvqUP5z9VAF10l8ewNYa55tu/V+u+yFy3BcuiSjPh16e0pvX40rFTB&#10;4tyLupfE/vXnIXe8P9vLq9obOGzuK6//dxitqYesFHapp45n7rWww759zM792rFU4Dli7+upf80q&#10;Y+MtTaIK7002ij1FdD0M6vSAzWdb1zX3NXuB6/vZJujaqvSAsfJsbc9DIsI4TRCCcLqc8dlnn8Ea&#10;BzlKWHjMywKlNbRSWG3wgB+HAUoPWIyFlAan85KZ0UJKGLMGYpM1GUDjgaHeczDW43vf+w7+9E//&#10;KX7yk5/g+fkZd7cvA2B/URlYT/jOMAw4n84YhxHjOAbWrw/Wjzc3t1AqZKNN0wGPj084TBO01ljt&#10;ghcvBI7HY/65wI9yOB5uqnWcVLNaawzTAZIknt48QA8DsCw5d+zm/iXm03O1Z++uCSEgGvB6b322&#10;eMqe//veMG1judwhafa85Hmvyokz3PZ4T+kXXkNGBabd7U/2WNPt2bAaE7LFGODbDl1b3E4IERUc&#10;Z1hrMwlobw9v/cH54NNaA2dRDSBlrNONdbtD1d6wogW1K+sW7FtDt/tmD1xu3UE22Bm2Hvnte+V/&#10;xzHPvdqXf53b/fbOcU5g5B72rUqDKzRaBj0nM+/VCvu15J5l+VbZzp+RXsZAi4PW76P8fMrZ4OTy&#10;noq2ZeW3Z3Pr0BDIIEl1HAPZCZv3WD/rlAO0q7MhEbCjJXrvLPmdgfe9BcIbIr4gZSMV2NiiiMBu&#10;s8YEdhF8ToruTYTC1MNldm0CYwjIicBZgpKCDeC7Ni01KNs0RERZjg1CJTULnvOIwBWfzEfcgLE5&#10;U+NgrYf3BlIqWFvYIkrprk0Pi80CE6pXoaSVFxUFuV13Ypi2pXidREUViIAQMn6U2VFtA9lrpnsH&#10;0Puwi/bY9lzlwDfK/B5cCGJDcUqJ1VO9cfDA4F441V5SO+XUcWQAqdeUbINiSiI4ny6316mWEdnu&#10;QabUcNX3vieFJQDGrEEGH73tx2nMYI4gEQMzw/rXSmN1wDCN8BI4XZ4BNeGDDz7A5XIGPEHrA77+&#10;+hH/9elneHx4wNvHt4Hp7gNgJoQquRQALpcLrDUYhhHJFkhQCDiVUsIai/P5HD7joLM0chhGPD8/&#10;h5wXHz3jLhfM85LVLvd3d1CK8NVXv8U0HXF7d4/DYYDzIzy5LMkMB7wGIdi2kKSgSjAOiL6LWksI&#10;eFzmBcu6gITKoID3/PAKm61IafXRw91ah8WGIF5BBK0HjErBrgEQDMxJC3Ie5+cF83zEcQL8EKxa&#10;Rj1FEO8cg4AJZjHwLgx0Zr/i7bOBIQ07Tvjgkz/Bj27v8Vf//t/g8fXXME8GGgtGNePP/82f41/+&#10;q3+JH/zw+9ASCM42FuN0LA2tlHBwgLlACY0PbhWUugX94x/j6XLCf/nL/xvz/Bqj8zFI1sIYD8Em&#10;2uvqoKSKtkwSxtjMBFRaw5gVHkFZsJo1prgHEFAIwjQdIOO+aNyKkKSuQEIGBRE8lBYYpyGEC2qZ&#10;HRkAC0jCGv05EUFnER97F73AK0aGs6yxiyxchBBC5zzzGC9BzFxGTZEVnIBT5123kE+WVBUAQtju&#10;mwGRKwAhY6n5xoIggIGB0RwJXxlEELIEQCZrjQIuOgZERuVQDHxNzJWQAeu2Fgnp3Ip/Xn74Ibxz&#10;wd4l2rOErTDuqc7BrDOWeY3rnUt7HeBXSKkDi0CsUPE+S6GCXzsx1r2zADkQKcB4wAZQP1hteHhJ&#10;oHGANwbCO2jhAQkYF/ahdNJZ66I1C+BWG607LJy1cDZYyYQCyQPkYMwCZ0wIg1vSENQG8DxfYxGe&#10;VbswRrkMbH4XLT9cuEbCxXNaElwM33TeYpoCIw7OQ1gBTwLWxjUsUj5EYaILL2BZMHsuapOdEorX&#10;e6oJyIv4LATVYspuKGzw66GVlR8Gr10aaxtidid7QN0eG74L9hFTAfTC4F2xvgmz8+RH7rugTbgs&#10;bCCVQFhBwc4riRCYIjLXj94HjYirJdRtTXWNvfwuAH/v91wLtO2pBnuBaZUljpBdthG3eUm1rWNW&#10;SMR06hQZURQzKCieh47qIQ9XN5AP17Y2l6nZez1JdE++79LzRGID0YU9PzKsJGGZbVQwENQ4Quoh&#10;DrhkUDFl8JUpJNighxL3iZLyqjDxrtWKe1YopZaMPvm0n7XA+4/y34XpLqWAsSmcubY4ujbk6JFy&#10;2mew55W+5/9ezhkP7l9bZoVUWS917TiZdQXtMa93wl/3VMn1+t8fGFx7rra9SWrMxZXQ02tqA+yC&#10;a1tmKW1sO6ljS4fOAIYDar3BTDzFspIjhD8iZ+2016I3jNpk5GCb8ZYUtlLIYlsIRlgS2550cyZd&#10;YeNn4pkveRDc0Ireg/DFs2/QgKV8KMn7zz0FRgW8pcEw2zNIRg92Ejs2IjWYayPrPt2fx7eP+PXn&#10;v4ZUBEmhzlR6yIecEB7OLnBGwAB4nC84q6Aw0oPGMI6Yl0tQGa4rnHVwxobAWi0rO8lEGLnMCxZj&#10;IZTC8fYOH370Ldzd3MM7h2/rj6G0gvMWDw8P0DpYaZ7OZ1gTsp1u724xDAPGcQzWZfEa3eEWd3e3&#10;gSHrPaw1mOcZ4zhiGAZIuWJZZwghcZkXCCmir7rHYizWZYGQGng4QZKABPD49i0GJbE+P+L0/Izb&#10;mxeAHEDOwhmHjc1tXC9832n3zZYRvbdnvo+dUxsezUFQgUg8SRgTCNYYwIUsg7TGnXMRsynnVnv+&#10;tzYbnGAIUHdv4EAuH8rD91VBIgHbzsWMqVQzeSzrJYC+IvU0ImYToVLktKBvj8zoCHDWxWD4aBqp&#10;gtraUVH+8UGAiJaVbsdzv7ULaveWcj5G7DHN9On69Q73MYG2EbMisQm0T8OBvIfHLMzAfhdw3jKr&#10;Ya5WKmC3iDbE/LxtFRm8FhSCoo0msb3Gb3JGelkO7aCRKz1am6NejcAdR/rqPtEQYUof01PCtNed&#10;Y2tSFnwvuask3CYMMOvhasHySo1SWPFba6wwUNpRwgHVvfLRWSXhz13b8EQ252dLshVlGHKoQQHJ&#10;Bkq/M/A+Sa64z227WDl43wMi+UVoA23bYp77ne8x/bLnarupRea7QJ9dtHcwU2IDpociMTfSw7zD&#10;BnHWZRlcKl6stdFWpPaRcq5MsXvgdnmQOGNY5Inqhs1BRe5fQN24aH2v8ES288iHixTdZmUvAGbP&#10;N779u16R2Ds4e3KmjSSqkV31JGnJA4znAPA11AJx7VQ9MPVSkA9VuMaeT2VSUWz8c5vhQWKE8gar&#10;/V2txUxniPYAACAASURBVNNeXsBWGZFYsSGAUaYpJRsKCxFsHuAAqQhKAo8Pb6DUC1wuZ5xOJ7x5&#10;+4BlXvHmm2/w1VevMB0mSJ28Dtc48Vzy+h6HIV8jY4J0ctADQMAyz/DeY4gMjRTQIgRFyx2Fm+MR&#10;1piw6UqJZZkBAMfjEfCI9jrfQEqJx4cHfPXb3+Jwc8TN3S2st5BC58GJoBDYK2IT7q2HEx5ah7Aj&#10;JTS8MxgHDSkIxrkAXngFibRORCDImtA8B1mXxzQGn3wlHFYVwA0lBZTwmNQIcg7Sr5BCwDqP8+yw&#10;LCH01dgwZBj1iGEa8fj8DYTQEIFLDikI8/MJfpwCuCclLhZwUuPm+7+HH/+v/wd+9hd/gafffgFp&#10;LW68x29evcG//3d/jj/7p3+KP/zk93Fzd4NQvgmMBwWQjKGYAsbOUPCY1AB/kFjdDf7oRz/CfHrE&#10;p//pJ/BKYHUOWkv8f7S92btsyVUf+Ith752Z55x7b92qUpWqAGOwwNCmmRHQeGgM7qf+X/vBL35w&#10;d7vhs0ASLSzATG2JQiVK1HCHM2Tm3jGsflgRsSNiR+S56pb1ffVV6d4zZO6MYa3f+g3jqJitP058&#10;Rp8cfGBeS6UwKRWeieLA2HHE+XzmAg4CSkeA1ySbl2m34zWuFaxdIIPdhlYjdtMIKTWm3RQkYxwI&#10;7B0D1rxHFFsiRIkd1mYnHnAx44cvxShx9mypAglHXGBGpVJ5bq2XsRQSJAXbZgUvzuQFnkB6Pls9&#10;+UxCl4MrlFiiQgi4oLRhADmwtImtefKGWAoBEYZda9MpUthkfnbJ8N6djc0Aqw1UNLkGhWDKCJ74&#10;MCRHYq6nIlYIKK055DlnIUS1mMsLTf5+s8zFme69xzyfQd5AjwOU1FBSMQsdgNZT8E6VwU4jFNTS&#10;QwiL5eRgzx63r1/j009/gPd/7H289xNfZh6kVnDGQGoFQR60uMI7FhSeAwjehueg+DMyZuHhQxhG&#10;jFpjMSYEXjpGL5PND9cMQnFYFzn+fH0A0Hzw+KZEHFgZMkoIkOdGQIRsH4hgIWgsFDSMdRivJiD8&#10;/MUYQK1swMWaxJZMxS8AFULqU/YOiSS/cEFRIIPCKr+T0l1BvjmMXv8+A48KaxsqAZYLfsyXGtrt&#10;PSgCEQGNMMc4QJDZQAgNlnduCbMCOjm4Q8lHN4L5Kzkj7fhaoROtYiQusp4uWaq0/qxm/vTYeZcU&#10;gz3QNQ1yhN+8hvXM2CodihoD61ApDTDyZiT7OrReb+by5DNrnJzV9iYASZPsQTVgvALxPt4XHph2&#10;+2QHAUg4y5kSbJcmVrUuHiebXLIxaQJ7tVIlAwPq99vO1qGNZ7GUisN2g8UW0K4L+1J7bJ59vW57&#10;Aa5bFhglYkY561sJSbG36AU5+iyAvMe2fiyMtsfgz19XjyH/poO1NpsaTYuK3s9vsbBb4HTxd731&#10;F86lmhyUE+c2QBOVqpPHvOjrgaBvKPOa9rOEZClZ9u5I5IlKcrNRF7wJ4SvPkusNY3p2WK21ET/H&#10;3W635oI9cg5tGZVp/hxqYiSlZE0WvKia0SrVM69fvsInn/wA1llAsVVOxCCcdwB5OGtAToNgMYw7&#10;vP38bSyLCZhCYPqG+z5aae4PByznOamPE7vZMwD2377znQCgaxyuryCVgjM8fFzMAjVI7K92EELg&#10;9vU9pnHC1Vs3SSnEaiiLs10CAM/1NsGxTatSGAb2M489Hj8j4PWr15ASePvtt5kgFXz1uRYC29lZ&#10;B6kkfvGX/gVurvZ4efsKL754gWdvvQst2FLNGRtILK788ONQVogiN6/Fqq/xqksKo0vY1WbYi/U1&#10;xGfvvWOlb7TCSXWlSCpgVLkp+e9t2Z7l503LUrp+bUopIPRW+Tr3mZJzHXgHZXIMywWglYIUTI7x&#10;gQ0fh0O6IIGZlJNAld2z8S7gCmvuUo65SK3DOeMDsO0DWVaudXFjKANscypqzIlAXUA6f4ZFDRCs&#10;UxPGmdXQ+TmSq75kIgCHgU06PlaQfGVti1TjRFJWbceU2//m1jptpQWajh41eaCXy5IrJOLXtYJi&#10;WwOg/PW1LNNbuTw9tWDEnCgj1NXD52iZE2sVDsveqi/W+sU3cyVyu8moVkqDp9UHJ7kApJo52WtS&#10;cUeWPUZBG+HzPZyf8a6TQv5owfvctyg/rIwxGMdxA+7WzPs86ZwBY1V4FvWCg5JXXUdOLOXaAG+U&#10;AVVAzpuErtZFbvS+vmQXE782yvB44a6pxdaa7FAQCVApg35zgDgvGJk9KGW7SI9gjwzsSoQhRM7U&#10;yaWdrUOsnn71pGU12H7pc2vJlfJmvg7aihulJzVrN561lJ02U7/6Iqs95+vLomUxUDOIaj/T2lon&#10;fy91gnYv2KUOWblkzVEzlLxfARtnLcss1bBKluLhGX+ks9BSYjmd4P0VzqcTXt8d8dFH38P5dOaw&#10;oVEHxi/bkUzTCJ0uJIILRVk83Kw1yY4pjPtSITCF88Fay6AVCM6FIYkgXF0fYK3FOO4LzzJrLPb7&#10;fQKDCR73968A6bHbX62XiYzeugQVGEbCS1hy2E8DKxCUgsCEeVngpMQS/c6kAM/Tw7N0DnKaeBi0&#10;U4BwkNJDgS1wdocJzjr2WCQLLRVIAoMcILWE8QKWJBYHGMeWJcYbWG+ghhi45yGEhyAGEI9395DT&#10;c8zLgrvTGXY6QO92gFJ476d/Fs+fvo1v/+c/wA++8/9AOII5WdCLO3zta98AAPz0V34K00GDhIVa&#10;TtBqgiC2mdECEMTPfFITnl6NwAdfAvwvAGTw0d/+Jd7aDbh+soMWHsMosJuuYKzHbjdh2oVg3lCE&#10;zPMMCInD4QrTNOF45ODheeai3BqPnXO4vr7Gfr/nbAZr+bmHoFnvwN764wjnGTCzhpk5Wo3MGPIC&#10;5+MRepgg5cAel45ASjG7OYTcpQucQuA0RLIsg5TB+5WHMGSjFVuu7nFhHXt4eAi/WrpQZjHj8wI6&#10;L+CFgMub1kw6ybYwWUgPtfM/iAheiMAeQmLe157ifuMDrVLR7L1nexgA1jporUoWCqGwZ/ChcSt+&#10;FsUhCYfPmvCZJfAggPeRmWuNSYDeMEiQ46AyG9mvagSEhJnPsPOcAn9SOyO4HjjfL/jbv/4O/v6j&#10;j/HixQtcPzngX/7+7+BnfuHnmYE/TnDzDA8HCVZYJPsYKUFmLeqIHLxb7XXYh55LJSViADBgFwN4&#10;y+0urc84DrYdEd+poVFJRAUpEzihwtDbZx++CiGi3tgEVkkQNAgaAjYoIxZrMMqRh0pZQGa0F6Og&#10;3OD4BRG8d1dlS8Ek7DBXclZqE8RJdmeVjR1RYRX4Jqy0XpNIWJnDcb9FQJk8VfcuJTYnFdrJbFMk&#10;b/aC452FXtZBWaWCgKpG25OHSKqXlWEmO+GMF60u0PewrgHcFlh5CZyq5b09mXId8LWVo7sNQNlj&#10;KfeygnpDhpphfcnjt/Xc+D2ulmwl0Mm2gFJKCK3hHbOuzuc5qP6QSZF5sKX0UKkXHm+KLtkhNPuG&#10;uFaz8Oc4XxMNsJ3rX19gl3ngXS4JXz2m6aIFQu9zqtdIHWrb+jzrQNzHwG902M9FLd6oXYuvEau1&#10;kmj8rtbQqGVx8JitZ70XInDSAmh7g5fWs+1ZBtXDk7zfq8Ghkl2oCnUUVWzL3AohBUkWKsA3Zwz3&#10;rBvqc71Zs2Sv54eR+/+w/2sRwtBRfedrKv+aVk5QfO7xeZ/P52I91BYfLexgVcqpwh4hX0/5nVSw&#10;g0PvJCGhIHD7+hZ3d7cMaCoJOepQywamf7Aj9M7DCYJ0HvPMNdo8z8ySD57Lzjksy5LY9vnaPR6P&#10;EFLi6uoKx+MRDw9HvHj1Cu+9/z68czidj7DGAmeCI4v9YYcnT26gpMJ5njEOGk+eXDGwL1VaM3f3&#10;93DOYn+Y2Lt+P0ArJucoOYTcNJXlMK25DN57mMVgnMbgi69xuDlASYnbV7d46+lTXO/3ePXyBT79&#10;/AvsnzyDVLGO84Uff2vttKylWpjRm4RH99wG1oyGUKfFfDNikLcVnpoTC0ulC23wmHwPMjjumiSA&#10;nF3fOm8L4NWX71Frnc6UVi2Qn1u1xV7r/GIC35iY0jmQmxN46xzNqJjJcy8isC0EYJ3tWi32Biz5&#10;19TqpRZG2VKnsX3K9pys8zXzZ9C17UY7DL22l67zFPLPdlV39HAyXA4i76hQWuB57lxSkwDqO6O9&#10;r/L1IirCch42LAq1X67yzImvdQB0/t/GmE0tEy3e8iyEZiaUKPfndg+KwkYqKVDzniqRy3goF4m7&#10;0aJXCgESMhG/02chJaDe7F7UP+wlmm+yln9evVlqH8DIYqsnM5fYCz5Id+qF4z03XrKaBK3DkX5Q&#10;afuQp6a0RD0irWrKDGMggSBorQqmJ6shRYdN0wp2Kv2Xel5cvSL6UiHbu0haBWnN8ujJh1tDkpYE&#10;/JLUvsU4264RFAy+ns9mPYmNB3RkrqyXHW28NFsNwlqI57Y5sshpqO2i8jXWZhthYxl0CQgoPc1k&#10;YjZJxezpkGiKdSgbmOlCwZwt3OKgNcsgZ2NxmhcorRF5alpLeDiAGLCKF9Y0jWFiGXMCRBZkzezp&#10;eGEnUDFc0lIpTPmZkTFNo2oiXydxej8MA7RS8MSIuF3OkIdr7A+HANIRrg4MFI+jxqAVpnEIQ0WR&#10;2LPkebhxdXOAsYZBucCqnpcFAoRpYkY4e1hz8B0DzALk2aeR9y8zAPTANhuHaYfDOIDI4bg4HI8L&#10;8OwQ1pSDJVYmKD3Ae2AYJbRjn21rZkhn8fr+FifjYaFw2F1B6wEkgev3P8Cv/t6/w5997YB/+Ou/&#10;wXJ7z6oBSfj2t/8r9ocDPvixDyGlhtULrGFwXImBWSk+ht4tGITGs+sd6IMvw7lfwt3DCfbVpzBe&#10;YhgEpnHEOI0YRoXZSOz2U7DO8bi+vsb5fMbt7R1OpxOUUklVEYuxQcv0WebKrN00huk0X2jjOOHm&#10;+gZPbq4x6AHeejhjYZeFlQ1awwsHBwvSAkKqAOD4FPToHIqiKQ+azu1c1rNTrPvFB6UKCM7bBFiu&#10;8lpZSPsK9gviuSUqRoxIYDo6fvSUeYon7/2MyZjAL98O4OMCmIJXehkuxO+Hh73WisTcoNDwbSzt&#10;PIdes1e/TGc8PzfDeyt8v3Um/f7cCiMGfXrPFksqss/AlnFEEnD8+5fFBrsZQCEM78jji08+x0d/&#10;+Vf4/LOXsI6grcPX/48/wM3VFb78Uz/JVkJCQUgNrzwcHDdDYEuUHPzikEwHpSSWxaSBkQrDE/IO&#10;It2z4czM3osjtmkRfr3vUhi086nwclWQEiIbyHkgBM2xqkHALwuEVjDHM0hzU74bd5BZ2KQMgenU&#10;khkHZod4QxZlsW6y7xNRfZWtw9z3fmWZyBTWmmwzguKDoiVTYFYnv2gpC2uSdOcmq6Rwjwe7gKQq&#10;yZjbjlZfyThYbbG8c6uOfPCODliaP8uCqCBWdhMPpmyTlNH6eb1a6hIZ5JI64RI43mP1tYDzHtCc&#10;y6Dr5rYXetkK+er57z+mILj0jEqQEA1rDz51WV2XvA3hnOe7ahiYXDTolBWCgtQR1IhU1lfb2lk0&#10;67NL7PbIuPKCNgzflqdqaW2Aoo6KdX58fVqKAojs9UitAVtN1HmMZNMDuevhUctOp8yO8BtVR2vg&#10;gYYVS8pxyhQNFFRTrSHDY31Ia7/Gf/I8tpad0aU12wucvFSn93qaXPVT213kf1cDQsnXPtTIiQhX&#10;ATw1qHSJgFbX3/Xev8Q+7gFlrd9TA/2iY3/RUorkahdCP/zW18zjqj/tDWRrrKLHBK0Zz9Sw6ag9&#10;kKkKG+e97zDoAc46fPzxx1gWg91hj2E3wdgFEgLOiYClKK6TLUFrBMXjzMC3MQEM53onH8aYwIbO&#10;18SgdLA8dexPf3uHL733Ht790pegpYQWArv9Hk+f3QAgGLPAOY8PP/wxTOOI/W5Ivz++12VZQESY&#10;pin9nkhqPD5w/pkxhoHcMHz1RNxfSgXnHc7nEwfwOgcPB/KE84lz1cZhwOtXL6D1iNvbO3hvobUE&#10;FtccrFFFuqvX99Z+qw9utgbNNYCtlYISEs7nQ3IU52B9l8Z6uwZxRYW11UB8rn7Kwcs6ZLQGPFtM&#10;89ZArv77+Oc54I7GULEF3NZndeojOsSPPAjUO58UkmlIRmyh7b0r7qWaANli39dkzN7woJXRmLPo&#10;ayVOD5urz85WLkqPDNyqUXrh3zmZbVsn+u7wvDWguERE6eFhrZq0FFitbharSk8EtcacPasaG8zr&#10;VbGpa/IBeF5v5VmjtSJifZ2ybdFOvrM/1lKMKVkOUqpknYPmM1gxv1LJuDrIxkEVY2eee+b/HuB9&#10;LZuIizFn8T3K5AEuhnDVm4CINh729QHdWvyi0zy1pRIo5Nelr71oyoVbh1IN8rN9zhr6EhdbPslv&#10;sRZa3mwtiWP+tToDA/rvs81WqIHWXiHaGwq0vLSUUhxog3ZoVktSnVsw9dZS62KtA0pa35N70G1l&#10;aH0JfMvvtLwcapmn3PjtJz830X6trUlnb8rfYnfkkz4Od82ZTZTCRYVQYEcdhcP+CgSB++MRL16+&#10;xOFwwH6/w9XhAOMtTvMRSg5BCulDcripvEZ9OIiBeTa4urqCc1QkydcKG5GtzRwgUEpBa52+N4IN&#10;7HPGIKCSGoNmdvagNabDFaQA2/WkA56fyzgOUAFUtpYP2mk3YZoGjKRZ4hcLbgkYs2DQAlJyAQrh&#10;QOQwBcaLIGBZLLPAhcQ4KkgpYD2gB4394QpyPmGxBg/HE8gfAO/hvGWp3TBA6RHmfIYSAtdXO3xx&#10;d4fj/R389BK39w9YaMTsBYbFYNATpsMeAGF4+hy/8q9/F2+/9S7+5lvfwv2Lz+GPZwgFfP3rf4Jf&#10;I+Anf+qfMqsfBCHHlAHAbF1WC0hvMQ0CT692wE/8OJbF4Fv/+Q/xMB9xfbiCI4/F2vS5PtwfobXG&#10;OE6wjrDbH3A+m5AdwAW4sw7TbgLALJ8cJIrFO8Fht5sASCznIzwZDFrj6ZOr8HlPPABYDF+InpnP&#10;3rng4GqDbLNiGnsPLyVkKJrjPo6ZC4H6BwrACA9jVQphZcQk/JxKIcSk7IpVScFuKQAwqy++XO+b&#10;PGgOGaicAfd56KzMmu4kjnH8s5VSAXiiJLkk+FTcSqmCbNUFsB3NgiwW9cMwhMG2Dz9zbXKdd8mC&#10;hrzN8CzifIYwCIkAS5RhR5DF0MxBaVJiUBrWOlhPIMPhzmQdzOkMc54Bx/tTa43j7Uu88+waX3rr&#10;GawHhnHA64cX+NYffg3TOODtDz+AcDzAtwBcsvnghs4TBdXB6hMmhOCwNU/wzoKC7FyAVRiQlDzp&#10;fVACJCukhlWG9x5mXjiUe9BBZZT5Gkaf0jSY5LPIhztfOcWsioFfk1AejgChQgiSIwi1usLktUey&#10;fQEKFWJOnqAqhJPy9ZeBYgRsQI82+2QNgUp3TgyODmsi/k4hJTzlfsS5paAr2Cs1E7iwEAhf1yIJ&#10;vAkBo2bpElHhs5kGJJkPvNayAFP5/sg9OsviPWcJWRuHHXm9IDauEL0gtJoQcYnpns4YkVmWyDWv&#10;KL9HI3Mub+pb9i91zRKVES0lY695rGuVslEWqKKg1lI6WMFQbj0jkdir2NQ9q+VYPOco2HZQkphH&#10;7+l86MC1g8ryslbrgrI5jkHWIjRTUiuQjcvdp7Ue+5FclZtsN8NzY3Z9brvCa0ProQCNy7ovZBMN&#10;mt+PD/Ynj5CO4rr1Pq/BKVjuRCbnGqCX30sxqpUg3qhhL2v90jalYO49Yk/TAr1jZkN5hlB+7K1e&#10;JSIDaHw+ewlDQV+fG1HDvg4pcyV5qtd7lqp5r1K9wpZSgKqBhAx+4OjYhPpqyJieadcOhgoV0aWB&#10;Qqyt62y6FpGql9fV68VqC6hLBLHaArdltVCvpTdZk61etP49rd+Z9+w5IbGntmqBXin0EVSAczke&#10;kgNoiZkrVfDbJgyagfSPPvoIZpnhBKB3B7iQ4SSkhA+WYOM4gTzBmDnsPxvOGp/UgPWQ1loLrYdU&#10;p6V9Gms4KXE8nbCcz3DGYDYGZj7jdD6H9+ATMYut7bjfS97m1mIxS2Kcx8FSPIPn8xmn01Ip3mhl&#10;2GaKEVTZOFxLjuGsZ4LKB1/+AKfjEef5iOdPnmI+L4XveLovszuxXp81yNs7k3pqrBqgjSQZ623z&#10;7q2Z0jVessUD+vbO9ftsDfJbqr74T00EzW1JciVKDnKnei2QKnKVHBQTcke9Wmvn+JN1FiQEtNJw&#10;iDlOMmF08fWU7G6XhmKlJV0gCmmdlMY1ftKzjmudN3ktnYdv53u7+H74wtbE19aL1TnSq6FQ9YD5&#10;97vK2jT+vKgaTplsIWtPKdlUX1KRkbUlBXUt7hqEg5YStVARhHWYg+ZpTElt9Ua+Tx6z5KxB9vp1&#10;1c+7tsPKn2V+e0fiR4m7dbJXfJk3KaUq9p/MPv+oBIqfVcqvC/kEuQWR9/GOZnV1xEx/ZOC9j0Lm&#10;EDDrw4ty3rEcvjEhyg+lyPhjn92ttK9XQNQynXoDKCWTh/4qJ4rssLYEuMVWWu1FROn7FWu+bGPl&#10;0ta8OMqnanlz2gt/bTEY6kWTv5a6eM5lPnkid4sF02Ojt7yjLrHiHyumNsqIjpqid4hug9boYshb&#10;/qxaPvqXVAn51JXo8qXdLkjXZj6fXGutNwXU+r59Eaq7ypm3/v899uBmUAXKpvfBQ03I9XARISNC&#10;xmBlj/1+hNISxhuQ4BAaKREsaAKjAiIrdETyCNvKrfh17Xa7sFdlYmDU+2Az7Q0XeM3WXsN1GBgz&#10;swmPWcIuHvuDBBz7fKeQN6kwDgOsd8nix4Uibn8YU8Cu9w5aSwxDvBRVCOYb0jDGk0lFgw35GVJo&#10;KEEQSkKMEwADE2xEXrx8CXf/gHcOI2YJnM8M9nvr4RY+jMdpgpCKA/OCl+1hd4D47AWOr17h/v6I&#10;W5qgr5/DksNiDA50hcNuh6MXkFcaP/vV38b183fwrf/0n3B88Y+4vT9DSeBPv/WnOFxf4Utf/hJ7&#10;NksJfdjBOw4FZXDZY5Ae5GaMGLDXCl/56a/g9otb/MnX/gC3L76PH//gOcaRcFyO0GrANO1grMHt&#10;7QM++eQHobhjMJ+nxaHIOi/pnI5BMlHJYZ2Fmc+YTwu0VjD2DK0UnBE4PTxgWZ7j+fN/Bi0lyAWP&#10;Y89AjnMe5Dys99BKwmZBZTFwKeYTsLd7aCrsusdYdUFpeCpD6E1UY0Q8oLSZEMlr/k3tIiCy0Cna&#10;DoPzYr8Oc3IhNwACBWMrZxP0mtT0GqxN4Fe6B8I55cLwbUnFUmBb21xGmP8evvERChZrDIy1ADG4&#10;LoPFSMohILbAksET00gJHYLsyAPk2HpKaGCYBIQXGLTEuNvhyx++h+fvvAVjPKwnlq/v+fy4/fRT&#10;PH36BHocQfBQSoPIYXH8WpRgP1V4D0tLULTx80XwULdmBshxMK03AFhVEwebIoCAzpkQssnMJ61Z&#10;ceKMhTUGDw8POOz2EOOQVEPJCknJDNzzCdCXipsXc3Yw1oKkhN7vMex3sOQxTFOQSMsVxAlstMRM&#10;99Rl1OZqjXpgFPMZ6kBZHlbKxPZs1V89y5gCoMoa8eKvBZq2L61aIf+aOrC+B5a0wyaxYb/UFgp1&#10;Bk3uxrHesfIicaClAvQ+r6cu/ewtWNZjyff2eGH9Enqz2r6wBg7e5H+tPKV6wFLXoTmLlM+DKjgu&#10;BPM9VsO16hxXSbHjR0vxPLKm8DCWUhW2YgIinUUrgYDrLO/tI79fpuca7QukVI28FGzMnVhJ1SaU&#10;SLltKuteYyV51IFyPSsWhTzoLq7H4gzIaWMZUJwDx3KVsTYBoJ6iBegEjrYYgCLlDTfeCyrbxWog&#10;h1wFRGvUV7H3W99Qvh+VDTyLbDYpH1XPXPJE76lWXG2RBXTB7hZQcem1uCpHIz+PWracrT1fW+H2&#10;2PmtINdo45IrtPIwQlGpX2pLiLqnyf8+HzT0+uNLliC5DUY3CDcfkmRf3/pMIw4Rz5PauoEC2JjX&#10;aqUCfjvMTd+vJO6OD/juRx/BGAvogS0JPXFQuF8JItfXNyDnOONEEJznrBypBBZzhnUWS2Djs/0M&#10;Dwu9dYlYk96HYqLUPM8g7/EP3/sY//D9j3E+nUDOB6LCwClT5NPZlFvU5cM7IbAJSS/Xg8wyGgWm&#10;aQ8pJU7H+6TE3gwCnYclmwYDwzDi9u4Ot3e3KYTZJYCXSkJDXgdXhLc6F69nwXIpmHw7xJKFmV9t&#10;DZyz3y8Nxq21PLAB9e0IGzVQ/Z5qy5b83Gv5w9f/nddiOdnU5RZE2f3MJDmbVPfrfuAlEK1u6vo1&#10;Dz5dFRsexjgoIZuAratcCnrOD73PrWVf3CKNbM/ePm7WA45re+j8dbbwuZ6bBp9RZa5GL+C9F6Ce&#10;r4NohV6TWnP3iNbQvSaV5BZudRh4HbQbf2bEe3ruLPnX1+v6Epm8VlW2LJ7W9yKaOQL9fBqRCEky&#10;DHJWHFBDZLl3zhGEUCE/c6uQqTM4egPzHw3znnImF1LzHlkol7wyN5clYgDGKr8OCHn6b/K0+pVm&#10;VVqr8HfZcGD1bV3riRRiRiWLYnMQxwCLWMAnoGjdtPmkp5betCScrYM6siB6099LwbC1RJFSOBEv&#10;Rk6d9sHKRRevsZ7S1gFNRD6lLa8J1yhCqWrP1Esy0pYUqeWJeYk1Uvr2rmEUQpRQRX5B5Z5lvWl0&#10;/ZrWYlOUPrkbtpHsAAfrJI794HVY865inVFqPmIOmfMWesNOlAWzaV2/dXEkQpFHBXtISKblUZwQ&#10;gjAqgNyC0+kVnJ8x2znYGDhYZ3Gaz7De4jyfWboIgpIeyzJDa9UM4ciLJCll8BpzGMcB0zSmINJo&#10;V8KMFJn2VCou6nMm84z15LCbdvCecLy9g1AKV5a91E+nU2CGa5xPR5zOGtNuD6VVsgrhosKk/TFN&#10;I4yJf7YWONZamGXmIYS3mM8nDFpDKYX5bGCMgxQ8UXXkoRWzBYWUGDzh/njCQThYPeDhZGGsxeQA&#10;phmKlQAAIABJREFUv7DtjgCDzNM0wXgCOYfdOGBQwPn+FYQhSKFhloWtPzRfosY4XB1uIJSANQs+&#10;/NmfxzgM+MZ/+o94+b2/g1nOMMbg63/8Tfz6b/4avvT+uwyyDiNGsYNWgFQSgjK/PgKMddC7Ef/i&#10;f/wFfPaPn+Avv/UNmO9+jJtrxTcDEQY9pBCVm+sbDOOI4/0D5jNLccdphFIKx+MDzvOMIbD0I1Bh&#10;rcX5PGM5zxCQ4dJzGMcRzt5jGhR2k8D3P/4BfvLHfwJPnz5LLMjFGPY5DufYvHhE8oeI4T8ELKmQ&#10;cCngVakwlIl7LjDZQetkXIZA29IWh1agKAsDF4n9uT1DE9vS24w8RKgpei3WW/Q+zcMlI3gulUp3&#10;lQ9niYjnvFIMjEVbFX4AHBgciosI0DJgxeypvFjLz2/rLJ8j8bzNgayQcSFDKLE3zKThjIiscFWU&#10;7GKkkPBKpwwCGW1uJDioVQqQcIAz0PsR49UuNACE3eEKpASe3DzBdNhBjkPIvgs2Q1JBOmbaSyGg&#10;hQK0BsjBE99/UkhY4rMnBh0Ng4bY72BOHs6wV2oOcie2lvdsfxNIAHEIZ04zjo7toxbroEJIHYPh&#10;InlZx5/pw5mvtYaZDbyzkBggnIN0HtIrtuKJjVpgtwsANnjDiyr0LtnUJO/78JlV1nDlesuH1aII&#10;mFzvM2YFR0u0S6DRlq3t26rIR/xH80K7zsLpWcdcaiRKjLK8x+Nf5PWQzK06MmBTBKVMj7mVNzu1&#10;PLsEuOki6NSz3VibD86eEKIEb1t1Uw3O1aB7TQion2HL77NF9Ng8/1Xqkjw/czDVV5LtHNXb1rup&#10;DSgIMjGsLgGWgdkuwr4bximxrpO0OSpOwh20DkO5RtODTnaYwArW12qlFshQD3TjmVwMgQPIIWIg&#10;eGj6WoqevBlPdXYA65KdGpV2EC3iUdOOpQJwm819XDNKlvZjNTCe+7p6KpQuvYazGHJUypQSXGiD&#10;FZfOn9QzimgTSS20f0uIicO87NmJzl7v5QgUKp8L2WkRkLpEIqLOzygUVFVPqQKTP7cnWfe5yIB1&#10;kfqQ+nzOgXtcUKn3GMnr1wiU7k6l/RWzD1HY+LQIafVnf8lep2dx08pdaDFvfWHFIZsg36o4ps09&#10;lQ8/kO0Jm9n11GemFOVQS8ZBsfB4OD7giy++gB5GjPtDULPJlZS0GzCOE5xl+8JxYKLRYjhrTCsJ&#10;jhMT4axcSTTee5hAXIkElkhM8URMTJICw8AKAO8ckwcoeMqDIDXXyqsycf3MpVRwzgYbCh1AvPge&#10;VTpkVktafibn0zGt8jqPRCkNF2vSUOuRFJBSY1lmvHr1ssieovCeQAShKuaxEEmpw5ljQVUXh5yi&#10;w1wPPy8xrbP5JgUr51j3mYXDeqmy4m1Z3uV7uWUfk9i/2dmaiJxB+RqP/BxUr39nz/IshuKS81C7&#10;CfN5ToRaEXAUG4DYmg3uQ65iHNxEQJOV8T4R9iKG4YswXB4y5YSf6KjincueL9v7DkoUAaBJ0RbD&#10;4GXpn18PSHoZBvnzlBBA9gw5dDpY2mHNAFMhIDcnyUZ2tTF2VXI/otbYWI1fUApFb/g0AMlA4Pou&#10;z/vH+D0r6YGa6zEfFuVBuWUILmWKT7qo5GjltuR2OWsdS9nXaQAuW0ti4//fzphE8fsvqcNWIo3Y&#10;APf53Rxrzqg2yofcuXqPAjhAxZDAh9BpXzy/NDyt8mFyLPZNrYr+P4P3MkgxZR5w15gytzzGN0Ul&#10;OmyFgskUy2Kx8a8vmciXZTJlyEfwdHe+2UAWCdvID3CsMtmOjUqLMd9igrca2jxY4dL0blsUIGzW&#10;1W82XtxRghob9Cgfzn9fvnCj/7P3McRHFP7vLV/LS/Y7ufTqMRucnix3ZcD67JIvRb9xYptfLo9n&#10;G2yln7WUrOchyr9TbdhHa/Be/FnxsxMFCUgqkcDJyLQlbNPkEzCfse22bKf8QMkZwIDQCnAe5GM4&#10;kIOUwPn4gNP9K8DZAAiy3Y2xDvN8Dox0jSfX17g73sPaJQSWroV+bj2bH9ixaBkG9j+c53MV3OLC&#10;IZ4NhwLT3xgGdEW4PPOPTkoFF2waHDy85WJXSI1p8tDagLE4AcDAOZ8O4mghsCwLW+FA4XiccT6f&#10;MM8znPMYtMA4jok5sBjHfnrOw0gH8h6n8wypOMxqMQaD0hBeYl5mWO8wSomJgIPwOCqHeVQ4zQsm&#10;IaGhOSwVnCwuCNBSwpPDOEhMI0DHI8y9hZpGYPCg8ww3zDCCmzQ1DZj0yECgEPjgZ38O//rJDb75&#10;v/9HfO+v/gJ0O8N+9/tYyON3/uVv48tffg/n8zkZq41CY4yXk5QQRNgNHl44PLka8Eu/8sv44vNP&#10;8Xd/+V8wzxJSA2QXDs5SAofDAcfTAmMc7m/vcHN9xQX/qDnMatC4Pz7g/HDGfr8POQUaDw8POJ/P&#10;ILcyGuPiGccRWhKuPptwddjju9/9CD/38zs+MwAoqK2SBwz+e3Lp5+TAOoltYxb3iXM27VMOYCXA&#10;r5ZZJf6wFhKysENwSaff8vZLjAWZDZCDYi2X76Xv91TYGbQsyxjMcSl4OYF7xKB7bC5isLNSCja8&#10;bn69DHI772CFSdUMgVJeTG4jsTJMVt/BODCJ7BnrLFtKRE94JSCJOPyTuAngvRdUJop91I33kNG/&#10;njwAi0lKQAKH/RWurp5gvH4CXO3CuRaKIZIgciBrAUgoNQDkID0HwQqlIeAxmyW8f8fE+2RpxP8w&#10;mO+hpIbxJt0ZNtQESgLeMbDjnYdUksE9AiY1sldrYKUJluigcLWhzP9QSthQ1DmK6jzFYZvLjPO8&#10;QO92ELsRYlAcmAwBBz7rcuCHIoMlnJu5wiJfWzVLMtYCxbC3soMpVSEKeRZP7SWbMycvgdI9tUoL&#10;BL7kT7olP/TDT+vaICrjcnCsIFrkv6uur+IQp2JutnzGYwOxBelKm7yaadoClPh7ZG7KcbGGbNkQ&#10;tmwC+gBoDfZvn33ODNoobGMt7xt2IAJNObevBod53VZYuxQNLcXohGRLokfOwRECKfyYh/8CJGjj&#10;cR5rDqVkVntEws7WZ7sGYeLZXapyRRhWikz50bGICSQFlwC0NljqnEsgSvLIp4xkAlHYxqTXkzd+&#10;DWujS0MZbrdkAll5OCJCT7b+7NhkU/Z9PgyNL7LRw+dyySL1MUZ7Dci4wKSnqPJIQDjHWSeijOCq&#10;Ia7HuAap4fd/kb/WAJhRqJxom29TvT9q9IWXMktas4j8++pwyvK7fJpPx97v0pndA/JblmUlqYoy&#10;5TIVbMN4tPL9opqK7N5Q8hI7ucWmrRmurZ9z6V6qWbj1HmnlQxS4RlTIiI5NVBjqRQBQCgEl2Svv&#10;k08+wf39CcZ46D0roCUU24QqnZ7t8cQ2lgNGZkCDrTMWy+S7QQ8wygTrhUgCUxCytkQJ53EgaCjB&#10;nu0+KED5bVFo9rDagAV7M5GRnljJRIEtbQr28zRNmOfTan9CIqwPSkNPQsm6ztXw/LzK3BZrFxA5&#10;aCFA1vFzcD7YSyL04LYCONfBkZZca0U7ShIdRwRKCFTCjWSw6EwkFw8IIozDsPHR7w7qGm4LeYAr&#10;31XZecrADv879BY+DXfp4qCqNSjz3jERJzChpF6tin0kFioJbyyWZdlgRTkek5NBREexFRURHlxT&#10;M7lRlXspy5cMlyWkEoXlpwhrL9W7jTqiVhW0SCSrzZEPCj3uP+IeleG+5X5ApDWghGzabz02BO1l&#10;DNQne9lDBGcT5zM1koX3ovCCz/MS8hp5rSNXAkMM4y7zNRlfYgtIqgbpuYpBbNj9+Zmc431tYrMo&#10;lI3lZ6LA+Yw55kfN/IQ3HTTHNR9xoJhzV6vx4p8xNgQsYQjH9tK+CG9m/BjVwD2rA8PaRCBPcyaI&#10;24QOx9c5juPFvNgfGXjfmsK10om3lhoyFcGtr8sXRM/7vQ6ZKjaDZAl+y87jkhTqTdhLl1hOOVjc&#10;akB7YV5xkee2KpcC0uoGu5BWJRmw30ixW2nP+fOO31MqANak7bjRcylulOHVz6m+KGoAPJfFFwdx&#10;h0lRNrYlO6/lt9Xzcu01CrXU6LHgoksy/Q2wF74m+lYVFzm1p+/ROzVXNhCJi5P7jQw7FEoA74n9&#10;bgI5CkC7DTJIhdNxxnx/BJYFmG0oXAR2k4a4voI9GcB57PQIff0U9+cjrLdQmY0HsgljvT7j+i7X&#10;oMyko9sBiVQyTdLj4V58rgnEY2/54/EMs1icj0cs5wXDIKG0hJIanggP9w+hQRcpUEkpBbNjC5h5&#10;XtKh7qzFg7WBaQAMg4aUEvOywBoLIvZql0JgHLkTOR+PEPs9nOchwmIMrnd76GEKnmUOHgqLdViM&#10;wzh6HB/ucHV4AiklzqcHTOMI6SWEXXCjFfZCYBIe8AaAhzMLjnd30EJj0BPm0wwJiWFQGPcHWKfx&#10;1of/BL/9v/yv+PMnb+Gv/+QbuDs6fPz9z/H1b34Lv/f7/waQE3AWkKQw6iGFm8ngz73TGtYD+1Hi&#10;gw/ex2/9T/8KP/j+93H76h9xcz3BOWBeZkglYKyH0gOEkDidzjifTgzQa4Hz+Yy33nkOJTXOpxnH&#10;h1Mqxu/v73mgo4fCPoDX8h5+1Li9v8cXr17isxdf4IPXr/muEBJKqCIdPoZZEtkQKCwDQyhI9aIk&#10;FFT4EtbMw/Js5MKFQNBKFt6zIGZSpaInsNxVBZDm4YXLMnPREJU3tJXlRwVAHdjeY7ulab3gTIGC&#10;UUtrgRKZnfF9RubVVp6eFfwBjIpn1zAMxbm2tRoJ4dzk07DXC4bGiSRUKLgRBiUyNHqc40opJFpJ&#10;9om1zsG6Ew77A1wolpSdAaegdiMXUc6DFhd8gwlCDJCOA4spU+xJpSGzpk0ItgXiQlfAGgezmHDP&#10;2RTG6xxCyKUIknQFoQERlAgiKAWG3YRRTrDOwkHALtyMj8PIfv7GJI96ZvVkNYfnNemcZVhFKQgH&#10;HJfXOIgnEGJiOy6tUuhvzGGoG74aUKgH548B6m96L7buvlZQZD9w7M2C0XqA3daPnx6VlPZY4r3w&#10;xJ5ndApZb9g2thrjVn0gxPbZ58rFmsGfs3hajVmrLmyqEzrWOy0mcyvAtG7CajJG+WzLQVDNUkeD&#10;NUyNgUjdhNcS6FIdUAaRJwDT+UJJ0arlEokiexa5F2r+nGu2mlI6sdqstSEfZGUw9/IAcrl0BP9r&#10;K6u8bhLJ31YU4EjdcxX7sRPeWv/+HnAereVEUE0JVfp11/Vtr1nu7a968NOyjapfYw2g1szznECW&#10;gygMoPtCIUpUguyXzqfemdlTyrxJ8517Rrd6o17LLjp9VrxremzKFuu0Bp4eC5PuqaxaZL3enZCT&#10;Alrvu6dGaCmF8v9fZ6bVd2Nua9M6u9/EjrV+H9TIJahDqVdyCpLKc8UEVqZtPNu1VvAG+N7ffR/L&#10;2UDrEeQIEmxcqEPdHp0KIggXbWb0oEEgmHkOKsD1uQ6DTuRG711QGpcAJxHB+oXJSy6QGGRgFnNC&#10;PVv5iKD2jKpwiFCLSkjF72OZl1B7s92OMTMgfDFYE0KsoHkgaUVVNiv/t59xxEqmacJ7773HA1gd&#10;7ifi7KTF+lU95frA7Wb9YB22bu9MbHCV+gxrWX20bIMfy3hsBaT2LIR9hcXVxM/6jIp7L7LTidZh&#10;5zzPxQA3Wd/R1tol9Q6ZYj5n/W/vbZXZa/kmflITNur8nJpJL4NNUr2H85zFeOa0Al/zz0XFnDJk&#10;JIUA1A9hGNPCs9qqsXKQUa+HXDEX1QsdIVoiGfTwyRb7vcVMrzHb+PmvhFdbsM57VomXgPP6jGyd&#10;nS377boebtWyNXGoVWM+Vtfk76Heg7WSMj/P41rSmrMRo/oTyG23t+dGTh/K18Jj9kPr62jGq/7/&#10;tM2ppls1a6cGCfKiNJ/c1f6/rQl/K2SmPnzT5iXRfRh1AxL/fx5SUC+82t6m9qesF0Ptq9YqtFus&#10;pXpBXwrWbb2nelrXK55q382SlbeVfsdNXB7OW8/m6DOepuhilUcqJTYHf36Y1iBAzfDqs97b/rE1&#10;wNRj8rQaqyJI9UKTn5fTl7wv489ted73Ltic+bV+VmrDeutJ3uMQK9prjMPI8jQR2MTEHuLWOiyz&#10;wXz/AMwzA100QEDCOIXzImC8xtk6kFuAEOIiSDRtD+JriIBfAlo9W36s76/9meaHZQx2juEdMcAj&#10;KkYEVPIsZVb/HIA3lxit6bCdT6koiQWX0hovX67sk9t5TlNVZ30ChuLnsSwLlNYYpxF0NpBCYJ4X&#10;ZnCRx6v5zGqk8J4RGfVqgB4lpv0VpsM1nH2AtQZmucdiHrDfa8zHBfN5xgCBUexwvdvhoB320mI5&#10;HXFW95DDDpPUsGbh0FsbWeMctqr0Dl4OGD/Y4Td+999hGAf81f/9TRyPBh995/v40z/5U/zGV38F&#10;kgiLVBgMh+sqqQP7RUJQCOTVI3ajxD/5qX+K3/xX/zP+w7//3/Dp56/x5EpjGEYAHvcPJxAdoQU/&#10;a5YLLpiNx8P5jBevGHQ/H8/w3mO/22GJU2vrQWDQlPzKUjmdjlD6GrOxWIzFeZ5T8ejIwzgTQpKZ&#10;7RzZfUojMIYEbBYAJiVb6bTswVogZSxFY3PjnSyl5573op3PPCgIYI6NhUV2AItAC3WOQb/ZLGxZ&#10;FVklltdKca8RUmhZr8HOQZ+U6xErvuDz7+w6MMxlhnF9c7GmEvuoBQDXxTKrFHxmVZYPlXVihcQB&#10;iC982VVifvLPWZs2FZRJbKUDZk56D6klvPA4mxNOLxdcCcJ+0IDWzKofBWAds0OhedAXnneMsycQ&#10;lNYgw7JvFSzFyDFrKkrEHcU8Bc5MMMZBQGIMYdkEtipxxibPVwGBUQ+w3sAsCxbr4IiglYYVMzO1&#10;o/ufDM1+CI/zPgKWgPEOizU4SMlKIfKQ3kM5B88URSAOM4O/Mzphra2wrJZqLy9Ge/+Lg/XWfbbx&#10;+W7UF6091iNNRA/xVnMQlYO1tLUHPm8GwdXXtJqPuvbsAXSbP4/s5sjMj2zqwGCsa7toF7c+w5yR&#10;L7ce9g12WM7RosqWpgUARqus3AqkBz7WjNW11kMhzc4H70SXSQ09pmrxOUkJ+Yh6oGZ1pQDIsC7Y&#10;ju2Eadzh+voaSg0wx1OhHJJd4kXIVIlhaqE+CoQ/8KdJiQXo3ZqbQuF7Ee25OuBzyfZfmfzW2mSF&#10;UNf/a2ZQ/hnJDSsfFfCsQkh43L85oBLr0LqRja8tesArpRIo0mIwthhwPY/gDaDZ6EvaTHefFHRR&#10;bZEH3m1tn7i+jWvSe1tYg/Vq+HxYE/+7aaPaIWRdGn7m39cC4+L5QZVkT1xg6foc+I/nTbY/W711&#10;bzDbe62X+pl8CNQadtZMyxag1gKGWsDTJT/w1qCxBmlqwDL2YjXRrqU8qgdN9UC73j+tYbloKCWK&#10;9RT+e92XEm7x+P73fgByMtmtkvfYTdP6PINKM5JEUDrwMCPd2GDVoJjtTjLhHMOgEVqiguEdz4xh&#10;GPHkyVOcTjMzpRWglcbpeAQJiXGY0vuepgnH4xFSKozTlOzHhDDQivPDPDlMuwnjMLDlquT3Ngwa&#10;UjHQzyptft2x5xvHsQiTttbi+vq68OO21uLdd97lemox0HqAkUsGwJYElR5+kmqjDtmyrnHq0Oda&#10;mZgDoC0ANbeY7ZFN32S4lK/5uqbL13jtjtEa7G4sp8IabvVQ9ff2gMkW0z8faEQC6Cbwt6rhajeC&#10;HO+qbaBrokOJU1Hzvz2x9RGhzOCTlSqgNxCNvQ/geu5p/D3Bcpi856yuoJ7bDl1EF7/cgvaU9nEM&#10;iW2FKF8C50UY9tX2Ny2SzkoCoKY1ZA2055bg9f3QwzprG6D4fOJ+qQem9aDi0h0uBDZkm1aPku+n&#10;iIeua0oUeTIQsqqxKSPd+k0OZytDIz8P2gq6HwF435qe1wny9cbJGX29if9jYTl14VcfrFGO3goW&#10;fGyis/Uz74c95HLZeLHkQ4He72qlPLc87VuyrcdYVnnAUyuAJ18IeThRq3DhxS0KZn+rUC0HIf2G&#10;vU6z7rHqqOGX2fva1tS2F2bXAxN6Hom1tLie2taSpEufUbc4Fm0QXwS/xLK4kM29UVod+SpBmw/p&#10;/WHPkmct4I2BiECa9Xh4OGI+HyHI4no/4bW3Afzb4/bhHrf3Z9w8e4q7u9cwxsOlhkOwJDEAWTkb&#10;LoL2wzDAmpWRJoKdRmSPStH+jMuzQ6SCMsmnAqAQ/WrneYZWOgDnNs68obTCfjcxuBbkT8vCrJLT&#10;6QQ1qFC0aljL3vwqFJsyMGZEABiXJQK6FksAMqVgdrN3LtkecXHKXpEHOUBKBTVoXD97ht3NM8yf&#10;n7AsM3Ze4nx6id1uDzUInO5O0PoKwzRgGCUmpTB6D2UJ5/MJar9g3F9hcQtOyxmTkvDewZgFg5ww&#10;agHaTTBC4vrdd/Abv/tvIacBf/uNb+B4WvBnf/pXeOvmBl/5mZ8GhIDeaZABRj1hHHcxcYCBQ3K4&#10;2o2YrcX/8Iu/iI+/93f4k6/9IU6zgQqsGq2j5U94Lt4kwNJZi2WZUeSCKIFBDuuZC/acd9ZiHDX7&#10;/s8Ls8UdwQeAFQJQo4ZbLJwLoYTBrs0HtqX3q8VMKjasYeZ9VqTkIXGxWBGBTeSL/Rk85YOfZLS8&#10;EwHk5XPVsxwuMPuNsVXhyTYDXM6EoF0iUPSfJTRDlahgbPB+kwm4DMA4rR6rMeBZ6yGB7fx5BJa/&#10;Iwi/ZrhEKaq19KiVSRme2GbXeU+w1iWQJM9KiUeTlMS2Pb4sTmIMbvIeD5Zhw6DYTiw41Jwf7nG1&#10;PwB7w3LEaA2jkOwdyHh4IUBCBl9w9sl05JnB7iNIx/6E1vrU/FIIspVSYglh0iQA42woYCV0XgCH&#10;tbSYBSAH513wpFY4nR/gnccwjhhGtrUiR8GOw4NE9kxDhokeR+hxgPCA8C5lFQh4eLArU7zbtVL8&#10;Z50Bd/3feeNTM07q+y82ojVJoR6wt3zlc5uXaNdXAwqrL79oU0qp0+x0mtjH/e776tBeg1gzvC+x&#10;MWs7yHx9oPN9a51R1gY1o6tVc/ZCQlvgU6uOjDYteThxtG+RnUEFg10qa0wpZe/0mFd1SGALUGwO&#10;Qi6oJfLvzYdKBICSf7dMqqg8aG21V9yedXUj2ArhbLF5c2uDHmO8pfSqG/FhGBI4EtWZtapGpYYx&#10;nrGlJaSUMg2v8zDEnB1fgzotFlhuDVQ3jTlRKbfbysHxqLKqPevrtd6yfbo0cKx7oyhhj3++Mgi3&#10;dWS7Zt+efXVP2epHL2U9tLyl6+HbJeJQ68yr339rYJk/l3o41HqGLTLADyPNz/9XW4vWAGYO6tR5&#10;Z5d62VY/0LPJbSk5+vlk5Xq41CO27T62Q4PHAsaRB2sWrwdNix+tNe7u7vDixUt4T1CDhGNeRgE0&#10;cfaVgdKqsPhKzytXWgpAaQVrOcvMh3pnHEc451JOWAT/vLN45+138OGHP47nz9/B8XgPa2cIofD5&#10;Z5/DGIebm5tkLWqswTtvP8fNzU06x+Z5xjQN2O136V6fxiFZrByurzFMI5YQxMuhrExgkSQK//fd&#10;bgcdssaOxyNubm6gtcbpdMLnn38e2LAWD/dHPHv6LNg6Sgjh+bmRy2p+0Q1ITuujt94IzT3eIjbU&#10;Vku1FXK+Z+tBW8ttoT6je+SFvI7L31NPdbZar20xqcfURJRlT8ps6Bs/u0HpNFjuYRetvZoDsa2g&#10;2XzogSoMvvwc1rovWinXbOmmBSLRRhGVA86XVReyOwhMr91SpcARzfM5H9S3huU1K7zl235p2JMT&#10;mVfgXWR5QGt+QGvY2w6sz3ktIqn0WsrVFuaXEx16pOVchZffeS1lWX0HK6VSndUaFl96XtFueV2T&#10;VU2xsfvk3AbRwQhrNU5eJ5Z444/Y874lk6xDP1syt3oq05J91BLkVlPWC7gRFRM6n2LU3oC51U5d&#10;sNaKgAhKaq0To7FnrVMv8hxQraeHdVPTG160cgPqjW1CWE1vMeaLvWY/POa3WMulcglZOcFqy8Hq&#10;RPdLDXmrwO9dIj21Rmto0Lq4N0FfncFIb2DwmAzokmrFZ17uvfC4SwFO5WsvZd0iXFjTNEEoBecM&#10;lJYYpwF2XlIozMsvvsBiZsgB2O01PntxC0UEBeB4/wBjHSxZWL8wSBoZgyRSEpwIBzKHHA0wxvDQ&#10;YL8H7Qjn44nBc/aZyfzGfALC4mEcn+lutwuXxmoDkiaXYs29iOv+4XjE8OwG++sJZrZYFgsJwPoF&#10;QgK7w45BOslsOjWoAEJwc2/MkhgpjG3EteHgPEFpFGHDkRFzNjMO+wOUBJRQIeCGQMZjUAOGYYCa&#10;BuxubqD3N3igz3E63+PaeXg7wzvOkzDeAucTDtNTqFFBweJKCxwE4TUcjDnjbI+QXkC6MwbsYOwC&#10;KQZ4p+GkglKAmjSz6bXAr/3u72PYH/Dnf/RHeH1c8I0//gvcXD/Fez/2DvSgQigGMOgRUkrspwmj&#10;drAzgbzDbgR2+wG/8Vu/he9+568xv/oUDw8PuLrawzrLLGHiqtbBgV3MeXofn08EQDjACikDgm1p&#10;FKQcIASYNTmMcMZCOsAbx6GyIYjQBsY2+YzlDhQe7DYA6EqsdhNELhQMWSOZ7h+/afqEpMJ6QAar&#10;C0cUAq0oSIaDV7O1iJA777s14FYE9QY5StYO1iUj5jX8ldb3CV8OH0EEj/zeEikUNnr1xmeTP3Mi&#10;X2RnpJ8J4mYmvkapAni0+h62wIN8UJlbmCH5ocaCTSUFAwdUchDzyqNkG8Akx5UyJrcF702V5qFq&#10;kBAEjNMI6wzIWgg1QAiCh2MrhGAxJrSGij7GLnVakMSM9lw+rpRmn9PA+I7enHrQICkhSHE4mzGQ&#10;A3uaKqExDkNQgHhoCIzjAGdZUTFJLp6n/Q7LmQdX3jlQaNCiTZKSCkIp9s4nYFJXGKYRctBw4BwC&#10;ggC0glAapCUWu1qCwCPYBYluId/z1ozy+rweqWuyfC/U4Yotf/ttgPoWlY/BYhF8JFTFdlBIhnq9&#10;AAAgAElEQVSNtJi8LSZXfSe3JOc925Je491TsfVsPWrSRWEv1GGat8DrSwOKHnGjR17p/bsGGNNg&#10;4oLlUM4ojUGpJVjlmkqmnrqiVxfV4ZwtJWTdnBeEm8BEjsN9PeiqIS1VG5e8zGtrjccYwTUoHqX1&#10;OcusVdtuhmzA5vfmdfpaZ6vi9yYL0qy+zfud1nuph1KtrAHVGUCsn8HqoRv/WYGLreJkzSxD19u8&#10;pYhrsfPycyu+l6j0RMaw3RCgKqCkDFhGl3T1mH1MCyTrhVhfYrJfkvtf+vtWn5MDgDKzXIqEs0u2&#10;SY/1LJf6kt7wr9Wb5UOzerjRUx3l+6a232n1Xy2VRf6zcpyixYbs2excImZt7sjuugmM+ax/3O12&#10;UErh5auXePHiC8z2zMzzccK4m+DJwYNglznlRfigahZC4HyeIQMbPNow6pEJSz7gHFIpeLLJa78G&#10;GKVkooOSGtO4g346YDdNOJ3uoJTE2289wzTt8PBwTEDf/cM9ntwcsNvtYIzhUEbv8PDwAEBiHAcM&#10;WjPDmjxOpxOm3QQCMIR7KNYlggS0HhLAF22BpqA68J6tIo0xCVTc7fYgAj7/4gu8/977uHt1B/I2&#10;kV6kkCD4brZCgSFAFIH1RQ3RseCt7+2WAqal9LhEEL2053PAslZrtayQW2fQprZpqPcvqQ7yXspj&#10;ZSjnQ2MtZEUczXOXRFNF3FPn9Z5FOSerbU/ywXTJEGnZ+YVbrTpXHZwTm5om/ycqMFJ/VuWyFSB/&#10;R0nZGmzn9uL1Os3vec7mczgcDhs1WQ8orxnr/GeyOSTp4WE9t5ByQCmKjArGfqhbc7cGtq17pu5f&#10;6u/LQ4jz51l77tfKrGgdlROa8nqjtPUpGUe+8riRSiZl5SUVcu9eetN65IcH7wWaKe41w9pF9mL2&#10;4muJcr7AWzKjPLCq5zMamYXJ56z6QDcyPlq9cevBQx5iJBve8GkhBDlX/uct2VKvuImT8ZYvfS2R&#10;6YHN6wRQFKnGRFt2nthME3P7GlEdhDKBW/kCzg/ferPUwHK7waTkWx8bkJzJxZNvbJga69EnLuYg&#10;tNgwLVuBFiOlxYSrAfOt2gNv5AfcOgDze8I7n0KQ1yBCkX2OPjGOWgcdN0iZCkIwC3wcRwyDhnEL&#10;SDIDw1sFZy1AwMPDEcYt0AoYJw1BDoME5uNrvPjsBzhcXaVCiARgU2hjxnzLAjecc5imKfmbT+OE&#10;w+EK1locT0corTEMXLjJaqaYbDoCoCcgAhDHn9kwDlDBCiVeWFoPOBwO7BVJjsFgxU08kQ0yTJfs&#10;S4bAxB6GMhApl9LWF6WUcX+a4CPJv4sCK0SG0EkpKPnfThh4fWuFab/DdDhAjns4NcHOFsuioCWr&#10;BZ6+9RTGeHga4BxrWQdpca083O1LDG9PgHQ4LSeQkiCtIY8KSkqMSsGTh5UawzgAxMxqJTX0eMCv&#10;/tvfw5Pn7+Db/+cf4vXDHb75jT/D7xx+HVf7HeyyQHkFq2ZmCSsuXeQg4RaHq0ljdiPe//B9/PpX&#10;v4r/6z/8e3jv8XB6wKCAcdTw1sF6myTczDhndn5ko0spICQFMNexFYFgr0J4D0O8Xsl7Lt7BDcRu&#10;nNZQOS3hHcv6fbBZWcGfUBCQhKcAbksO8bPOAm4FDJPriFiDp4yziblPGfCTh/iU4B1hXkwmvYs2&#10;VUjh58kzMrCcoo9iLGKlkpCCCim8CL6l5Kl5VggSKethPZf5Na52NLIINUXm4bkyDjJVVfQDRRai&#10;Vp1jJWsZBQMz3s42AV8iG6ALztYQVVZN1tSmQUpQ1DjyUFCAlHCeQN6ClMBMBqNdME37METx7MMs&#10;JOA4ABhSQlIMJCU4F5tpDWMWDoRTuUSU72+rZBhwciMsBVvbKCkgRbhzpIIPNQGkhBADBiEBE/MN&#10;FKxzmOQOUmt4www3YwyvPfDAxxgDOeo1S0aN8ORhlhleKsgknycO6BIS46STzc+6HkQXVGgV13Ue&#10;TE8tuDJ+aGOLsJXtriqHFjCV/zsF0FWss5pxntcROXDZZGaSyADNjGVPrukpH0MpC8Zlgz1fk0Za&#10;NUP+HHLLjZZlQ6vhT880u+vrZxGDT1uDlcieb3mE1tYVrVygS4z9Swzt4n4EJR/x/DNqeaHnAF2t&#10;vs1B1Pqs9Q0/24I1lp7LOkiKgwk7LykbReCyqqO2kqqBvNz2ML73uhfJfeovqW5b1inxd5d1cckE&#10;ZbsBGc6usol1AcjCBbuVeijWsqUss60EVpu0+Gdr1dYCyVuWpjWppwV4rUAMNQGbbbCe3wxk8lDH&#10;WtQjZBmqmgAEiDcOMr20P+qMkUvWnj0rGH8h5Le3V2vGaktF3hpAbQExcYHhJzZDmRZrtWWXFAdn&#10;a3/ZynXbKrTq1x7VvGytMjSHt5dyM2rlTM2gzQd+l3LTWrhCPkjqsZZ9CGgV1BooBFA2nDH/8Mkn&#10;ePHicxABx/MJk5TA8cSkGM0Ej3geOcdseudNsK5UIa+HyUTLPCcbmBy8ssZCSRlsMDmYcb/fB7vF&#10;BZ99+hneeftdCCFhlgXTNGHQAlf7A/b7PY7Hu5DN5jAOkq1AjQjZUoRBaxx2u2R3yn2JgF+Y+LAf&#10;RnhPWDxBS42H0wMe7u/ZejCzXeWhxoSHh/sE5MvQa2it8DM/8xU8f/4Ovvvd7+D29W3CJYZxAHkP&#10;a1xBkqt7fAJh0DxsoDDwQKenr/NuarCtZcXFigLZHFDmNYgALhIScusQIQSss1ngt+8OBovBnXNQ&#10;WieVhUhgMtfprfOkBo/z97/uIxQDDrZJ3bOl7TxXPvxrYPW2t6BCtdACZZt7FO0A9mjPU9/nLYeI&#10;1PsR9xLrOSILdSAFVXaqy3hzZ+dUqCO0wsplxxpijzaLPL/z8zuzhUvldfGaZzE8ir/l6yE+r4h7&#10;xADcIgA+G/a2gsV7aspLTH++S/yFe3HLan/MgjNfly1gf/WoZ4sm3peum7dQ1/a5Y0z5bOs9R6mf&#10;jf2/UirY2ZY9Sf7ze/lgPwyh4Idk3m8vtsiolGplz0EyKIPg6VsDvq2QtdVDSKTkb49qY5IPLFe/&#10;DhIQkn0pB095JcjoTUooisAWk2pdNEisx8JXMkpCQKAQ6NSTAV1iVLd8Ri8d4K0JHRUydBF8liKr&#10;NB6sLk3V1sPWJzZoLMr54vPJC7neNGvxk/9s3vS5F1RrCLGyq/PN6rLAsTDkiUV2FvRTbti2jU2r&#10;ieixLx4Lkeo16LVUegUf1uDHcn2r9OfM2qZs8iUBQSDn06RfSZXA6+gb/VjBHuVIAGAXDxetXwIg&#10;Oo4ao9ZYpAQJAR//TRIggfNicXo44vnTPQYlcXXYgyBgLOF4OuJwtYcEg8FiYL9yEQBZZq2XnqnL&#10;srDH9zynZ7Y/XGF3OMA+BN9t6Ti93rqwB1VSjEip2UYjnMU6yJyUUrDGAJovxnGasNvtcDrN+MdP&#10;/xHOESYMON6f2XtxGGCtD361rjlobIUL1XZE+T5mT8c9N34BpJeS3wdRYPmTCB7cA6QasZsO2B+u&#10;sb++wXC4hri6xukeOJ5mOCdg7ILFnCDVCOEEFGZMUmA/Ak+mBerhU7y8O+Pqn+0xDSNUKIxPZoE6&#10;PWCnFUAaChrecJGtpIQeJjhjoZTAP//lX8VuOuC/fv2P8cnLT/Gtb/45nj79Lbg94KWHlgpaKZBl&#10;prPSwDQC5Bye7ABBO/zSr30VH/237+Bv/uLbEN5gGhkgFUpCySEpGHJFklK8biKjxVPGSEjsbw8L&#10;hUkOUB64OezhjIUgZiZLIYJaQoMEwQuABIGEh3OUfOZiUea8Y58RG86C4L6SPP5A7FEsKjm+UrDO&#10;FEBa3tJGuaWKFlHxeKJEOWe7mnieUoexJlkRIGgbxMfPzsNj9fNfi+J1WhYbYkpDj5UlQrDJP5HI&#10;bZgQreJrvW5lel01qEXC85AGSAB4tECJAU3sbepTcJjIPL3r85kQKPjeB0sZ9lV13oGMgIWElJqB&#10;WE8QxuF0fMAwTZDDACkAQQokCEKGgkkLAApaCDhvIGUEwlUGIDlI4UHSAUqAnIBQGl47+CCzZa2D&#10;hBpGeM/5CiLVFPxZKK1xXhauBcJQcJwmeOeh1AS9n6Clwul45GwDClZeUuIcmB0EwFiLwY6QWsHC&#10;QA0joLgBJil4T0qFYRwwhxA2Erx8ZRyENGSs9aC/FyaWA5ZRfaG1yiTGYmPzkuxTwqBGoBz8o8Ha&#10;ygGOutaLXts1ANMLKCyaEuFTDRPvW0EItm4r+UJkoDdh9YwXjfqhxbq7xOSsA2Z7XvzJH79llVPZ&#10;3yUpe2TIZ9ZeNWu6y2jv1I6tOoKAiyqBTQMvVmx3fZ5+/bM4fAi+oB5+HaxtX1ixZh4DHkW4E+BZ&#10;1UNhf2qpwue+fl7jOGaNfV+q3Xo+LUJRqtFlechzvoYE+fbnQh3WZjHoyYJm0/3i46BVBfBqzSup&#10;vV5zldN6hqtUe2qtUn5SUsGQK4Zlkck7jiOMMdnwxAOQTaC0FeLXsoFqW5GIMBgQhZqL57klwMt/&#10;J1Ot0Wryczun+DrzDCaf1eD5vutJ7i+B+BsbHUZnA8CTBVSHq6fHNLykzOllfdVM3EgEq+vbmnCU&#10;n1WrGgrFs2wPGPIBCVXAvky+yyWTMz4fVQxw1t8lO/ayKPI/iASUGlLulzEu3ypdpn29x+tMmDo/&#10;ozV06w1pek4AtcK9KgTTgRnfowrvQyqE+gn47kcf4YvPX8E4QA8KUnBtNISg2ug3Gn8P91wBiPOs&#10;SlRqgCe23JymMdQL/JnDC1jjYBDAfKngPGFeLMZhACBxd3cLYyyur68wTSP0IHA83uHu4R73xwe8&#10;++47zII3C57SDYZgSyKEZEWtEBjfeobr6wN20w4PxxPOpzPO5xkPDyc8e/YcxrL1z+FwwPtf1kyE&#10;CvlQkf2aWyBrpYNdJqVg0f1uzzamgkJdJSEVk2iYRe83qh/uCxhbcs7DW5N9mD6RT+rPskecowyn&#10;itaYcd+rcQg9ffi6ULOVIHQGgmacvtjTMMNdwEWiTsp7WfMvWnl9Gwa+kEDKeqrCdDt3bu1Rvvb6&#10;4fXF7wvEFwpDdGcMFrcORNa97BPhIpJU4pkvpVrDtxs1WT44SO+NShV2zRov69Zt7SuTa0C4Dz3b&#10;aSbvd63hiWB8UAdEWyBaawFHIUcjEtCkSLhhPtQ3AdTQDYVsIjtRfqb64rXXAG8eAlwGEFPqyfJB&#10;RT7QWM/jrTd+i5TSOvfqnIFejiFVlrRrvS7SGs/3QD5gydd1bfFXD2WidVCsV/I7ryYrMOHNJ7JC&#10;JLe1BgW5wi8PP15tAyMe7IvhCogBfAfLamohACkgtQK57E6JayX2RwUBSP53CKytCv44xeELiN6I&#10;MXDp72JzW0+vLwWZRgucCEDUHpUb25LMx7EXPkQB+DHGFAz2/KLP2V0tmWyrIaytfeoNcmnacul5&#10;bmwSHpNLVQy9XlBQHTLbkqi3fn6LkdRSaeS+ytEeQ1YDjVbD2guMql/fY9LVeo2hMc2t2XXGmKYM&#10;umbhAPXFKlfviMZQYWXUopiM5oB9XYRyMCwCaCYhg+3CtDtACIXdtA9+4Y6bohCw5r2FsRZmYe/B&#10;q6srKCWgNQ9UrGW7nRjyqgaZWL4prCSwKOPnvCwLdJBJLsuCV69epQNNa70GjQY2Dl+eKpuK2pVt&#10;gzVojS9USmzucRxxd3+ENRbTbsI0TTifz5imEKYkJZx1XSZU6yKqJ885c7QMGSzZ+nHWNGgN7xhQ&#10;HgeNw9Ue+6sdDk+fQu0PuHrrXXzx8d/g4bjg4TRDDfHS1TDGYpoG7Am4HhSuB4EPnhzwX77997g1&#10;Au995SvQRHAOULsrzrKEBkHi4B32+z2mgRn/SgB6GgDJwNhP/vOfw83NU/zVN/8IH3/69/j2X/wt&#10;fvkXfg4eC6ZJY7fTWGaLQU+QUNBKYoTApAlnRXjryQ1+86u/jR9873u4f/0p5rOHnKJX8lb+HPfm&#10;mldQDtpkCMdxln3F9Sjw9MkNnlxfYdrvoSeFh/MDPHwYZBkuelOugg++8R5K8r+dyyE5Cgz/MDjw&#10;VQFSNdPW2g3rcsOEzc6EuNeLUE9ZgnnbsMGtWqw1UCJCg3VXcwn5fbqqYY/gus+C/Wp5aT5kLO6j&#10;YqBbByatQ7A1pJsqG53qLKa+5UQeJJnYkI6wGIOHhxOePHsLSg8plJMAnI5HTPs99sMQFAqeMwSo&#10;kANGYWwKOJRibR58GBypUPQ6KTnceBghYBNAr0KmgwvFePQ7LIC98Lu47pFpsK+0YjseATx5/gzz&#10;ecZynsOalxiCtJaVKfxzpVNwIJzPC4bdBD1x8y21BimCEYCxDlJrCLEqF4QUTTC8Zsq36oJtYLxs&#10;NAFiY5+Til1rVvsVTwUTSlSvKd6blIEdNWu8xVZsrtOGhLkF4rwp6NaThLdYqi2rolbNdwkUvmS5&#10;0zqDevlJLXCv1+S0gPEavK9tN/KBy0b6Xw0oQSvAJ4LChdl+K1hKF7znWxLzli3FqrYKgwQCzucz&#10;lpkHaUoqtoZwvqqrZdcjvLbnaXnQblSkJGs9KFJC9QWbjXqY1VOrtCxAou9zrmrOn1lvAFWrhnvv&#10;Nf69DcrGLenFd22fehYuLfC+9x4v2ciUd8abBST39gu9waDohwLtsZLH4sCBGh5irbu/R8p5zLan&#10;Bar1LGZbte66VvDG5KZaRdFb1/VrrC1o38RPuzekyMEXgJqf26W8jdwiJ671N7VpzS2HWvuzZaPB&#10;93NtUSKSpYQngoqYAgSsMfj0sy9wthYkBoy7CY58sJ3RQOiXnHM4n8+JLT+OA7QeNu+fzwsmmHnv&#10;CoIeM/vP3LcMAygEaI/jiHk28N7i5uYm9IACb7/9VrLoOp/PICI8HycIIXCaz3jxxRfYTRq7/Z7P&#10;V6lwe/+Azz5/EZ6NgDEWJATu7h9grIE1FsfjMb1may2MWwNr458dj8fkpR+xpuPxyJlBg8aHP/Yh&#10;hFBwjqDVkM4wwvZOFQFsjySXS0PwvICOPUK+h2NWk/dlSGqOleRrrvYbrzPqZIf8eJ5nzoRq1Cu5&#10;ZU2P0Oi956y7iqiWW/AUvUx1L7SUOrFXkVkNmnvMx2FqbTlSO2HEv4uWKr3MmzrIMwKfMlMHtPqq&#10;HnmhpZhoDulodfRoYV9xDeU5kr16TWXB4vl/R/JVBONbrz1mYsT9X//uep31sNZWZmKtvOvlc+bn&#10;ef6Z1NhcK9uklX1S98g9O8j6ubaIF95T4Qiy1qKqeIbLsgT14lr7LcuScKaa2JmrlOu+qVCJZF9f&#10;M/dXorgIWY1UDZfQHDR7KgfsPxLwXipVSOyTtztW2VHNcFHVpKYlt2t5G10qhHP5DYfxqcK/65Kn&#10;Xt7YtmxXYpBXbGZbIb0iAAa9QJ7eZdA7HFty3p7vVIs91JLLtv68lmK3WDOtArxeyC3GwiVZaUt+&#10;n97j/8vaezZLklxXgue6e4jMJ0q2hCAaagGQUBQ7SzUf5v/OGG1tbWx3Psyq2Z3ZWdJAEASGIAiQ&#10;AFoA3ejqrqr3XmZGuNgPrq57uOcrrAFmjequepUiwsP93nOPCBKwOFXuFZTNZg7n/TR7jIkeeHAu&#10;Bbve+Fp/P8tBvSd0lgNlBpgNNhmt78DvP79O/P5HQDmBOMIB2vNG1TBh3l9gt7+EcwRjAEHK+0Qj&#10;3ENzDNeecDisOJ4WgAQELC72O1xd7qGUwPFocVoWTJMMAF+YKCsBe/IFjQOw6BXzbodpmrAsJ9wd&#10;Dh7cCmCbEAK73Q6n0ykxvIzR0HqFUkMKlQUPvy4AJhcOLgtrj/j4408gpML1g+t03aJlD1Ge1gsp&#10;msO1Oti6tmyIe0o80PhhuykEnIMIjBpjLNSkMM8ThkFif3WJcX+BkyNcPX0DK3Z4eXvCi5sjHj7a&#10;h8LJB+aeTgdIJXExCVwoi889foCH5p/xwXvv4n2t8fZXv4Kn7+zgoHHUC14uJ4jD4KMtSUAJCQGC&#10;GMJzRoAaB4xX13jyuRHfkAP+6e/+K376/gd4/bWP8fm3n+J4OkIdJOZxB4KAEn5CTNZiVgrYKzhj&#10;8XtfeAd/+hd/if/pf/x3IEjsdxM8R9qlhPvar82zRkySp7sErYbnnwhCAPvdhAePrnB1fYEnrz/1&#10;nvtXO5yWBeNuD706aOP9c7XlQLODcToEJyOBz0JyYCrvLemwBHUDeOrGr2attRg4fhH4Z5CrYWpw&#10;qg4d275ObxCK1PBxFgMxwJqCd3yUdsKWzLmWjUGxh5Hn/TtyBSzlJx0iMUOMsekvWGuKwqgsvEQg&#10;mjloa5J1zObaB0mpicx+pYqCHRaeMWQtXj5/gWmaIYYBOfE62v4EuyQn/HqIBVCy0pBhD9FYzQKE&#10;oZuUEgZ+n/GNq07fPn5eIgFZBUEaayGkghzHlMWAwLA6mTUENQtocnBKAlLCOAc5zlAOkNqHecc9&#10;TgkR1ra3I3HaqwFU2BPj3picOYtQq8xYjMGxXkpLydop12kWw6CqIRF1gwFrtncawBADr5EbV0I7&#10;cydlHFRFPweQwXWEQnhlBhsKoBEiJoOdEWfU98gLNRmhthJphXX2gKjW3tGT9rYIEvyfut6ogblz&#10;w5mzdXo1lO751CfpOQAdgrDTuRuUEa7KGmkRKmqgle+FxT2OdkHhdTl5pQbYWk159GilCTjc3frg&#10;9skHxMO5Jmgb6xYOsrTsDM4RjGqA5FzT31PdtsII0VSAtD8jZyL2QP+W/UDbrqYEF1u5C3k9i4Jg&#10;UwMgraEXZ0CeA0db4bGtfuc+oL7FPq2fo9qOqa63X3X417vWdS9Zq5F73vbniFD1e/La9RyLv1AX&#10;smFcZOoLoc6Stlrkt/uGG616ug4h7DHZe+HWXcupDujKB1otG69Wz1WD+K19emO/e896djawg4Pf&#10;M/H1IXKfG1mjz58/x89/+UusAHYXFwB5i1MdADsRACZJhGmeoMPvaW0wDCO7ftGu0A/ZYx5FdCMY&#10;hsHXQtZ6G5qo1XcukWB++rOf4sXLF3DO90HTOMJZi2VdsS4+LBfwakmtDW7v7sJrBbKMdTic7tIB&#10;45VwQeXnLCLNIg4/He4fWpWWR56UMY4zXjy/BSBhQ74UBSsRrsIqByjZMkbKIdWxeaDlEtHOGAMR&#10;6i8OUKe1EphbvTqgHqafw01MwATKTER/Nk7zvCEF8YDaaCvUIzFKtEkE58Kt62zHGvfgezv/JwLM&#10;/szMz0y2rURijgtBXWIEPxPi5+W1mgtM8pY9dU/FVO/56WeY93+L8FcrmFo4ZZ2LVN+nVu/Ig2Ez&#10;ocAUuEfEkmI9Ve//W0Kz69YNdU1brxM+ZG2RbmtFbwv3rOsCbsHTUkb1ru19JAGe81jXGPWaKHHN&#10;cq2M47gZfPSeizrPhn+uCP7zGkNJ5RV5jgcC10MPRgqsz7HfNXjfYj9kb25xr21JwfDi/vnJvx5n&#10;2eqtRGcR5MUE6tpg1A9NXTgVzQ1TF7QObJ6mfF8DUDPO+TS4nsRxH+4Wc267EbVlNa0CqGYftR6S&#10;nnyQN2s9Fk193zfBUWeK7jglrx/8ltdsLyuADxjiJu/OyPh7E78emM43pnqavvXXb/vFJcZ62Jhr&#10;XzHOcqqlTL3DIdqSgATUMEANAy4uLrHb73E6nTxcKhSEdCAyUFJhgZ9AnlYLOIPVOtycbrGsJwAa&#10;8zzAGp18yg+HoweDpICDCdPL0BBEH3wCVr3CBNDbkMU0TUxGLxKTMxaR0zRjXXVSt0g2/YxFQJw4&#10;S0lBiqcwTRI2DDFOpxOUlJimMT2TFiHEVIpmMd8b6MS9hE9szzGjsqyNsC4G5CQGpaAEQUpgnCbI&#10;ccbJWFxcXOO1t7+EX/34r/HodsX+0mEcBizH2zBBX+HcHZQasNsBTx9MeLwTePbigMOnv8EvfrxA&#10;Q+O1L30VYvag48FoyIUg5QpFpyQxlkomNo6aBVYDXL3xJr7xP/wFfv2zH+O//fxdjPOMt15/AHnS&#10;ABlcDmE6TIRJCQwi+OteDnD0AF/9/a/j7e99Fh//+te4Oa2YR/gCym4bsHEc/eDDbJvXaE9irfUB&#10;WVLg0ZPHeOfLv4cvf/XLweoGWI32ocnGwjiEX20BSCawBs6HliJ7sdvI0nIR8gwHZoESBkMVZhcW&#10;eF0F28UiSuPzn5MgwDDpITzbKn3f4Avv1xxtCsrIFuDPscOWDcpVOs5mw49IeG2x7Klrp0HJlosP&#10;C/x/WzZkiaoKb5XGWXqtEKVaHeeCJDYN05mNgAsfmufLyKCu2e/3GMcpNGcESMBqvwecjicc7+6w&#10;u772TKIwIMj2GwRSEqS9PDzacgmhUjitlAKr8Cw3GANnvHxbYhvcK6QKCg8KlyMAWNY342oYQULC&#10;OA1LInwnwMBnKazxbN95Sx1/XbJSwzkLkRQ8HswU0d5CVr7U8GtQ8LqGSX4964SYXRsqdQMHIW0x&#10;1KnZerUihZ/L2frIBSmpTSHKUsqN/3ZRP7Gzq6gJyw01SbINp6Y0gJsILr+K1cS5UKya9cLrs/o9&#10;azCoV+/1aqgWQNeqP86pCuvGizfx8b+5WrTVWPG/m34mMX5cOsOJgdYENIHIlkqTryvJQpZLG4lt&#10;89sLrivPDwuzagxSYBiVV9PIOYAX/lngTMIs0RZNkK2Vi9TrM84BAq/CguYewK37UltEcoUTf1pa&#10;BKFt7dwGhzMZKVvNeNZjWyUcgf56AN1iEbZDiu8HmVtsvftINueY+r1arReiymuT+tnqseXPqWB6&#10;/dp9n7erZDtDjrqvdykAwtSH0Nlr29ovObOxBUTVaqmabXvfwOvcfroF688HHsb3jL1DK6y3HkCe&#10;Cy6PhJ7Wvt0amhYKxAjakCi3PpctOYUgfPjhh/jFL34ZABtRqJky01lgNSuOwZpUOYV1dSA6pSyv&#10;CCKt6xJq8RlKITDqPWAPQvC9H5gnP0BSQing7u4Gv/zlHbTOYPU0TVjXFbvdDgBwe3ubcg2LZ5nd&#10;N0+oclhXnc52VFC9g+tmx5X3xTHiSFCZOuDm5rZUQsfsJevaakTYQlFUK0vyR2D2ynhDHWYAACAA&#10;SURBVLb/zNXgaY1L8Lq4HmoVewID/nIWoUtgN1930cYjnidRmVWvdZ6r5cLzGAlpHFDu2eZxpnet&#10;So4ZYLXiKp690ZaKP3e1vRcl9XbJTufs8l4OQMQR689UE1XrPmWTl+mcJ711VIscc+FD0AKfCVtS&#10;IiHeo4ZrDb5bAbMuqO3rYN/eudRSS/Zq2tbgsqWMaKmY+FnZOx9rlnrLCSPiddG2pkUYbg2qt6q+&#10;Psmlrr352qoVjK3ntnUOtIZxjpOb4j0WbfJvqRqgTDCxNvXodZ38OwHvY7PWkpiiw7wCAzyLL4F2&#10;QNlZmS+/YK704BMdyTDfjk2cYIUAjxbDnR+c9YZTBLQ2GCct2TqXXLXYI3zRcNCyfli2oHyD0X1G&#10;utJjfvQmmK1F15L8tormmgVTDwDKh515NYbfjwOeerOpJc91A8A311amQmt40yr+OEOWS8xeZaIr&#10;hAzWOlvfPaTgQ+oMhajbyLTvCQDn7U528w7zNOHy8gJKSiyUvYqFkCn/wTnAkcRxMQAUFktwQmE1&#10;q2eASw/cupNfu9qECSFyrkIEdqIPeNzMY3itDr6G0RIngYrWwhKSf6sxJk0/RWDjxiI0rgN/f2PQ&#10;bL5WwzAEdgmSpU+01vEMU9e0qqqZWVzyF2WXtQVKvRbTPQh+hWoYQNZfYxE89tQwQEkFOYxwQuLB&#10;0zfwzz+UeHG7YH9zwhuvPYAQR2/Vrg2GwdtjzDuFQZzw1uMr/Pj9XwAEaLviVz/5BwCEt7/ydbhh&#10;xioEjlJCrhpKaIi7IxwEdlJhGkY4vXpQdh5wdDs4PMSbX/kGPlQjfvrrT7FY4PXHV3jkBsyzg0wA&#10;g/foVtJiNwJH7fDG64/wF3/5l/irf/vvcFoXqEF6Bo2xYXDiNteSX9O0fxjjPeyNBbTF8faIlzd3&#10;APkQrUEICOmZusuqYZyFsRYmHtLFM8GA7Di5tsS84vmfBxBQbNVbrYP1nMSbBw5mdjD5Ij9morMG&#10;goI/Og/nziT4sPdR+HIuAy+OK3nQ2L8tx2bZ74u+tLvFMIt/yTEbmm0zg0ZDL17Z8i0rVWzmy0eJ&#10;NKLdu0heoJ7MTknpJwG8/PQF5osLn3dA7PqHSyEACKkgrPMZIMoHQzsHH4ILD7y7kHPgJMGteejh&#10;3zvvkXnAQyAZLGLIYBhHyHHGsq5wwecyqQrI50fEUHuttQflY2BfCFwTg38urLHQq8Y4DiApodcF&#10;4zhAqiEX/KBNmBo1WJ7x2ePgbW2V06qPamuoVvPRzDmqmGI1Q94yW5YWw7Fmx/LaoA7NPSd1PmfF&#10;eM6eoVUftcC9+hxoqRaj0q5tvePtZFqKyvvA6l7T1WP51iqhFrjVYsrGe5Ft4trWPTWxgjdZvGGs&#10;FbAbQJ9Jm1t2K631EQ5cX5c5H0YPAIMaMAxjsOyxm+a4VjXVEvjW9anrrxboXj97rUa6rjvP1dm5&#10;fo+KGsEGvNlCrX6e6vvk16ooepb6ueN2lWVwbItlhw0Tr/VrfY3ioN052xjSuMLCqAbLWwSgOHjs&#10;BQPXQLL/PK2MsCJmYLPn1eGAHJStlTgtoL72oe6xOHv2Xb01ZhtWeS3wufd+HIiP97lHRNrWPmVv&#10;5dz5nj+HSduzw8ytzUCbdNcbiNTXmb8+t7Fp7SW1FUJPrcXPutY9arE0688nlMjqciFSn+uDWAU+&#10;/PWH+PTZM+ynHZbjAucANapQAwoQSZxOGlobKDn6fgMCSsWhPVUkMMI4zgE8N+HZ9nlI2f7U1woI&#10;dYvPxoj7qgzZdH5/PhyP3krHGNzd3jILtYpcx67D8bgwgLckgNbAX6yV2koOYjYtvkeWQkIKiVUv&#10;3ttfEKwzEOQKYuV952rvGc7sV2Je3SL1MrG+4XVZS11Vg59dJjFlcllUxQsRM7UysSi+VlzXEfjk&#10;65y/jxACztjCYqcmvrb6n7ouK+fubXVOyzoo1hQ18TKuvVoxQEzp0Ko50tBYyOJ61JhNPazuDYUj&#10;8bc38EU11I2fQQkfSCqisgQ+e8kZm4JvazC3xufqGqiX+cRr0PxabhM8G890ITLI3CKs1ham9YCp&#10;hWXyASZnvbfwxngPekr1lgqgtdbq4UvL/q+lLm0NizmGx4kUogqVblkKtYjQxXndGNr5e+qJii08&#10;tLYW9jkO2f+eQn7c7xS8T5PNBqPIdgoIbXRxE1LxHljDMZiyVVzfH4QQ/ixiHzXzC6VkVzJQD111&#10;QBmI9CqNYKt4qAHljVdiY8o0h6T2eiOtJee5MEZgKm6LixaTqJz6bJnuvUKpJRev70sryKLFAGu9&#10;h2W+mrWCor6GLQZYawhyn5/ouUFEr5Dm16F++PLPm+YAxYPmAVvrhKiekwy1Ck9vq+Wl5KOa8PD6&#10;Aa6vLj2Tmw3vKDCHrdORU4DDybPoXx4OcCN5D0I4PH70ALd3RxyXI+7uosWOQbTdKQpfKZoMnP1+&#10;D20dbgMzIk4mh2HA6XQICecCl5eXqVHSnA3QmBBbLrMnwvF4QORCR09EzwxxEKGR7zcjpQdu/JkY&#10;mLQ5rFmRke4zH/BFvgx5VogKXpSCJERQYjx48gRWjjgcVtzennC8WgFHEAFtlUSQcJgGgVEBv/fW&#10;m5B/+xPI9QS6s4AkvP+jH0BC4LNf/X1ADrg9LjDaQlgfmmdIQBOgpMI8KYww0NID7cY5rA54/Pkv&#10;Ay+e4Xh8ged3BkQHDOOIKzjIkKQlrN9QpRC4nAjrfsQffO3r+JdvfhPf+95fY1kWjNKG7FE+bEQK&#10;MIuDmViYx0AanYIZBV6+vMPP/vkXeHHzAp8++xQX+xlvvPEYX/zyO8DoGdYOnv1tXTCHSei2SBi9&#10;Ddcv9RM87JXVm92hWHwOqSHl7TA/vB2LSc+YZeqv1lD7HEPXcto8/3kOIicAoton0qDCNdlpLQ//&#10;zb7iqLDaiR6UDlumW489fM4XtmiYQjPGpQL+PiMFFMZwsRRKTAIvX7zAdLHHg6dPCwY/MZDfh2d6&#10;hq4TSCB3DA+zJobeCZBwqblx1qUlE+XTQko46/9OXCNCKmhjw6BAwjkBhxB4ZC2Eow3rPDXg4XOo&#10;aYIB4ITAMI0YrF9zBg5CjKBBAeF65BlPZqBLIYAUnlzKOmu5c91w5tBC07Xpqz3Yt+CiyOc12lYX&#10;50DjONBreY7X/p01y6VHlugHLuIsO7JlF9KqT2rgslUHRsCqPrv9cNk067FeXtI5UOGcDUtLEs2b&#10;sBpg5P/O7fhqC8XyGofdO0mAqfDnjL9/DpBs1aLnVKFc8eq/h0thYzH4Pg5HS0Z9qXBqsc16tW7r&#10;Z2LgZv5+fcZ1L9+gBqjr96nztVrezBwQaLO60AwR7T2Tvf4mAkn1sFZUSpp6jXE1yHbIlUPfznnS&#10;bz9zHjg0Fbybz+bOPlP1UIWzTWPg8X3KGr4GMqNdFMGArWG324RXuq51z6uEH/cU7y2AugV43Adm&#10;8v6SD/a3ohreh7ktkFh9Zl4z8LPrvvV5Lk/nvqD0FkDVywhpAV31HtW2PKK8X5EAnA0GjzK5DsgQ&#10;RGutxbPfPAMMMA9jwkNkCAI11kEg25HEYEwin/vhyU8UrEl87zOOnvV+Oi2BQU8Y1IjFnjCOE8zx&#10;gGmacDoeMc8zjDY4nRb40sIPGjyr21uhOmdwe3vDMsgo1fDR7iMF0JMnf0V8wl+DaKXp7u3F6/Us&#10;RPh7FNUM/rVPywnTNITAW+ctE6k9tEr3nFAo+XpDJU5GklSCnzYzyDZD6lat0QKVWzUHZ7knnh+7&#10;DrKxX9Ye3D3iZi8HoraPvq+22OJk/b2VM9Rbz20E6fmwM2VoVt+HWxbVIHdLKdCrHZtKHbRVhPV9&#10;jTVSPl+3/uyndYFklmS9fJZ6r29lHrXUzfG+RaVNfb1jrcm/S7ZKE/dmzPRqDGqsdT5Q4Neotb/2&#10;FImt4UJ9PtZEu7qOiudQVIO0VAV3d3fs+dxatp8D7FuD+Z5yduNS0umd63vnryOBhLpXdff/H7zn&#10;hUlgVnnfZ0pAg4jghwteXukKI3m2IjTxwokNkLwt9FzTBqUlxe0V0Rz49WEjZy5OdkmAJOYtjm0w&#10;VW9zyyCjXyzG2eT7lTggwRvPAxc+Td66nMKNjVdZZtmDAYV1kFDP16rcTAhCqLBwM4s1WvHw5oSo&#10;JV/rM/prZlM9UNgUcRGQSMxaYr6fLoEpOY27PjDitSrXZxzA5GAVsAMHRYPnQw5jc1iytngh1jp4&#10;t+wZW2ym+WcslFCbpqtkxhKAbbHAgyKT4DAE/DoLyElidzHj6tEV1KiCLzOwnhYAFtpoQHhbBycl&#10;gAF2CQG8tytubw6YLx9AqgmOJKyQEGqCowOibrA4/AT5UKVQGAqhEnNWSAmjbSHtA/mQzXEcMbox&#10;hBXFcFwTGPr+65kkM3XJZsczEQBvyxtChISERWYfxINVymD7Y83mGVKB0doCnDjjiku5RGDRg01L&#10;iQhkXUoTd8FSg4jgpISQnq0rRwmp/PO9v7zE7sFjHG8+gF0tlqPGMIxYxBHKm3dAksFOKlzvd3j6&#10;FHj4YMQn6wJnATqdsFqH9370A1hj8cXv/AnMTLDuAgetYSTBLgdAAHdCQcgZ0yCxmwiDlFCCoARw&#10;IAftHMQwYLEH3J4M1Ms7gBweXF6GBkNCwkI4i/0koPcK9tEl/viPv4uf/ewf8eGHH+Dhgx2IPNtm&#10;WSKI4oeQpyDt9dZNzMsQnknsBIEG+IyEW4mPQfjxf/sJXnv6AFdXO39ukDcMEcaArIWASPZqEdlO&#10;Hpbpntpi76xtxjgWXxwVLu08SJ7yyNYvLXmgZ+S4jcQ5AdKpobf5ZxqsOGKDhrBzpbPUFY1AZa2A&#10;7PXNY95dbHTyhIntrcgDhqCEAQPJaxsBH9qKLujWPHfCM8HzSzgzKBWH8XxJcmoLqQLIoA2ccTDB&#10;Uk8RYRCEj959F5f7HdTuwg9aBGUbo2gHJH3+jtYaAoAclA9ADkooE9kyTkDKEdoYOBgABoICiOMs&#10;rEkvma6fEDJlBECSt/oyYV2GcDBrQhgzGwq6ELpM5OXeWhtIqaDkADHK9FmHMIhyZKO/DiBC2B0r&#10;im3w3q9JD7FQz8FhJVuzrrOidRFaFnCBURSHlMQ8H8mJYu3XwVw16M3zRLgFQQt04iylc/Z1PSb5&#10;OaBy+/doM6NrETfKfYR/9/ODAm6tlgNU8/6TX48S4Bp/xt3DvGk1pi2LmHPMV94Q143afWGO9TBx&#10;ey22fqQFA4rYHUjPmCsaY37P4h4yDAPMusIYXe2J2KxBX7Ntlb33KU1b9z9mSmQWPK9N0bnmsZZ1&#10;rOY2YehL4bN5O6vIMM33ksL14/VsZsgWazLUybnhtU3Szn02pDFgkqjMC6gbzhZxp1TrZLUAz9jw&#10;vtoU1FW2UABEu4hY92VmPgIAuW2U4z3ZDtf63u187dY2ckpJSOnYEBnsZ3oWilzlwBVDtSrC35fc&#10;pyC9d5bMtcGwHsO+p4DvqdXrocYmwympyEIuUfiHyOeQ5H25zmjge6zsAnotEKkVQtgCR7hKsGab&#10;1kHbQNtu4lVZ/S21WW9YFEEaAiDC0B1hXxdh78mTDgFy1tvwOW9Fene4xbvvveuVW0pBCBOCaiWc&#10;9WewDPtlrKHJEYz2PxczDHxv4/fjcYxrb8TxuPge3xqcliOmaYLWGsfjkREvPUFLqhEPHj2BEITb&#10;l7dYlqV4/q21PgMl9MZC8jwkFywTXVAFqFT3CPKA4/G0sP5YJrsza43vW7UJmYMy9dKAxX4/Yp52&#10;UHLAOO6wv9hjngfcHV9iN/sMNRLkiRjO96dw0WqSDYREWaPnfdmTitJ9ty79sSWbnIwyXyY4L4Tz&#10;jayLb+nrJKCbodDMSAEglMzECTYAjdeRe6OfC2wWgtcSTB0AghqyRbODJ9Ymkg7D9axDCs20Zmu9&#10;Ele8dQ7aGCgiqECYk4Mn6/l/3MbOpnZRiN8x9tZ8iNFS1STiYhUIHZnUnCHOiUVm9WtEBKwJRLDG&#10;powrT25EGjTVe20xDAwYSN7LwvoRIvRMlYrJuvTefEBxX2ZSi3zB7ejq8zVmv4GRkDJuRh2bvxz8&#10;GlUx8WcLvKPKHZKSKiA81zue7Fna69U1Zt/9QmRCXCMPhv9eWuMQzbybbWaSLAZzdS1RD5taZ2Q9&#10;ADbOQSpvGxo2/4DnimCb5iBEXX9xrAJJWSOkwMZi4HcF3hubfRtdUSTY8Nw7OBE8qZzZBr0yKnDP&#10;G7+eXNbp3E2feeuKz3OOvcAn/K0mMf3Kmjhnt2zGHpuhVB0EeUY81PlDygBDmxLiORjEQXuRCmLu&#10;ndmaTtVNc1vClb9PjyEaE5r9g+cfyNaBVPsd1oDoOcVEZn5mUF1K1QiHy4zQukGNoT/eF90VjR9n&#10;RuWhhAhezq7YMGqfr8iki410vbRqv/oyDNilBqsM6TWbDaxdPNZNpitAyFICKzDvdtjt95h3u/Bs&#10;BZa/kDCGfXYiDMOI/eUVrCWcThrkCNYQPvnkJR4+mbCsflNZtQ/YkMKm4NH4PTMTnRJDoPxOfn1H&#10;3/t4rY7HIwgO19fXaQON3pQxJFIpGVAzPtUWqTGw1kIag8PdHYTy3o2xqafQbDg2fCmHK+W1rKVO&#10;4zjieDwWzABut8XXSJS+WiZP9CoYCTkoD0QKAgnfFBkQHr/2On7z8S8BC+jjinGaQY4wqMH/nLEY&#10;pcA0SFxdTPjsW6/j5bsfwQqAnIHVC44vPsE///AHOGmDz33jWxifvIXVjZBO+dBNu2IUJ0glsJws&#10;5nHwdkr7KQzJHI7WYYXD8Whh1yPoaDFOK+Zx9QW5jfJWgiSHq/2EdbF458tfxLe+82387//xE0ga&#10;IIWGNQvIAdYFFoPILPhazhmbDwgPHMvBW5sMUsFZH9Y5DyOGYcxFcRgIG1fS6AvQIgLe1Aeb61Cf&#10;cr/jwDoL32ywFfKeb7rB6zmksQTbS9Ym+xVlsGO1K2w8kTPov51EUJOZn391xRCQEtjfYkGDjR3y&#10;UCAz8jff3+YgL7hcI7QUWKnBCfJgFxj0saB2xsAJAcDCWgK0gT4ccXr5EnJQgJBJZUFOpXsvlEyh&#10;Vnr10u1hUFhOOUgZIC8fNwGoIQpBrAYEH7Bm2Of0w3flB+zWQBJA0hfschhwOBw80CEAgkwhYYXF&#10;TVAnLsua/HCddVis96MlJYPVjLfMIMoqheiJmGX0DWubDvudK/a4ZUmLMcLrM0J5/3heQ2k/ke/r&#10;sizN4NGt/LotaY8FNfe7bFmqtOqQ+8Lp296ZaIBs2BAVtiw0pqYrJMb0SozZ/HmpYKxnkL/N8uWW&#10;ILXEnzcU59jJtZKsZrveb4VVMhz59sMHDtmz1zVl7CKSViLDENxmk5pkFEeAWTVOpyOsdZimEVqv&#10;xcCFN+8c+K9tWlqqyZaMfVuHUXdttb3wt7Y95c/mNRXrnNo2KuZZ5GfRFmF4IlgdrqsJ3zuTb2q7&#10;qxappx/E59d0HAy2AlTrJterKguxUPFdfQ0FZqvIAf+8lqQULBh9ew7me1SCCM39rFLU8s9dW2ny&#10;oQu/jtH6Klo+lD2Cu/f542HEfI1Y66rPQq/s998CGeqQ7Npn2X/VNskt9rWxlrZhuB8/u1Ki8zmo&#10;2h+omS9ynzKg7KHaTOz8GiKBTS12fc0G5YOCc+zGnjKr9d/pZ11m/bmkLPVAblRaR9DQxPBg46/t&#10;py8+xc9+/nMYOCwBoKVYZbnQV4V+Mu/dDs5qnFaN3W6XhlxSCgjypJllPWJQE4ZBYV01lhBsejqd&#10;Cp/0ZVkSJnBxcYFvfetbGIYBP/i7v8OvP/gAjx8/hNYm5wI572cf7VCMMTgej1BK4fLyEsfTCdas&#10;6We8KtpCygHzblcQA7NfvcG0myBIBsxBQcoBUgrsZoV5njGqAVpbjOOEaTfj5cvn+NY3v40nT55A&#10;BwWWNdlX34Sw1iLsnjlECA5cVmuVKJJQPeGNO0/EGlsgW67EGk+QVyW66mxphUiX7gq+V16WUznU&#10;Ys8uP7s427xlM+f3LlYfenaT/9yUc2ikUFWtxtawyxl8HHgVQkAK4a8LAVJJkPDkvDgcsSGwM2Yz&#10;1aoCfp5EkLj2rufYH1cFMpZTUykQXyfiZPGMVCQ82RGZMCWIUpZZzPaJAxlQuJ+VFbN/doOVVkEM&#10;jPlatDlThBDQDPfZhv+6pjtJS71W22O1htKcRBqvXbQZbNnzlNlpPSWIS1hb3ddvB9ft/ZWv+9rK&#10;Jn+2eJ67szVWG9RHQ41Am/PuPpVVUtLXlk3h9wt1Jlh9SFn5n/p5QteqNGOXskuQ+J2B97XEIaUl&#10;C+mby6ox7/kD9phBLYlIZNW+iry5yaLvMKRreV5PGtJqgCLgeI4BJoSAEnS28GqBGnVjFIu56PsW&#10;35s3vLJi+fW8m895vm6LKhOCrXI4XvxsXB5bM+HqiWdL9ttqcPmD3Wqm46DDGJdknP7wouZApdec&#10;tgKJrLXhMGlLQf3o3TZfs7V2e4VfPRzwrCKd7m+9JkvpJ9IgIakKQnjifr/H/mIfgoV0KNbWjZ+Z&#10;94U1ePzoEYRSeHlzg9VaCDVgXVacjicoIbBYl5ijxhhIJTYAhAdqJEgID4hF+WRQUvC0ed40SuGv&#10;+bqu0Frnw9mJVNiKKnQlS5nzRn13d4eLqz2U8lLTZVm8BNR6oM06bEJJvKXR1ss03o/YlKXnN/r1&#10;tQZRrAAwxkBYv96ncYSSPpCXH0jaWDx49Ai/sg6HuyPwYA8CsJv2sMZAKYl5UFiMxm6nMI0ab7/+&#10;GD/6l/dAasQgpWey0wphLD76hx9iuT3gs1//Ft585yse5Bx2sDAQNwf/OvMAY40vnoUvMB4/eYyb&#10;ecJLJbC+JOhlwKfLHcTzA0apIBUwBFsYkMToJUjYX8yYDkf8/je/ib//2x/g9vnH2O8A6bKU11iz&#10;8eQtWDvB89xaB2csptEX5Z5NBAxywDSOGKUK/62g3ZIHvpZidVVK6QvQ/rxUrwX63c8w7bMze3vq&#10;Zg/pBKi/CtDIQ2V7n6vHHjs/yEDz3OJ7cEse3wImklUZt4PjTJWKkWpdtoQRwnu/CuGZPoUcngSc&#10;NVBCYBIS+nCEOR5AUoKUgpOeWS+kTEMSKQg2NHDGrFBSwgQATAgBJ7wCSa8m0eodCzV2qSELoxDy&#10;gzjjrA+zhWftGOcwzBPGeYZeg9pHEASpoMzxazMNVGHCvujDXp22EIo8c8MYz9YQXKEnsgMUERu5&#10;0CZPJYIG4zhuWCetUCp+TrcYjrXfZG3j0QOl2z7LoskebfkD13Vm62fvs8Y5ZzvRsuI4x2ptg3DU&#10;9Av9bcIYW8/6q4TrtmTEfWUBunLoupF7lcahZZfZs9Gqv1MNoG0sBc/kCuWaNCtTY8M/zzNUqOGs&#10;MWnPQVDN1V7KLTChpdRtWoN29+/MXOO+wBHAblkT9Cwge8Fy5SChYnNa5zM40jUUm4aVe+TWKote&#10;XlbLVqs3/IvXORIk6usWySY1Q5IzpFs2Cr01xQcb8Rq3gI7eM8FBBL6vtYJt/V7ZVg3VioDWGdwK&#10;UayDwHvndQvMPncW93IcePhpC2Bv1Ty89xAdIkO9hnvfgytbW+BPz2aED9XqTANrt6S+nhdzDeRz&#10;VmkLP2gB/T3rDetsqQoNylDrTKEAd4EIKJUfRDpBePb8Bd59/31YhNDLccbhcIdlJZASEJDQ2hWD&#10;TiIKeVoemJvnufgOxlgY7TCosu/0hCQLrXOeW3wel+WIVfta6XS8wzBIvPnmGxBCYVkWTNNUhAFH&#10;JvjhcMSDB1cp2NYPBiix4ed5h4v9BU6nBcaYkAfnWD/ve+9pt8c4jtjNM/tMK6xbMYeealkWPHv2&#10;CeQgMc97zNMFvv/9v8ef/9mfwpolqDB9i+DDZuMAMoahWk++CM+8DgMNapB+ahVq/QzGAODNvhXt&#10;N8+o17ZrMveqHN8hhggW2TbVwIEPq1rPf+7DK3s60QaIubqGD9LTM+gyCM6ZzLvdDsuypIFM/P16&#10;b6493hOJlTk1cPyvBjwFnwyzexTvU23pUu+xHCsy1iSlg5TSB9gy9SnvZTmDvDmElCLN8Yrr2lBu&#10;8Tqkxhx751fKCbM2BBfbs3tuxhgBrbfAfbSw43lE+VyyzYwlriSv72WZn4PmAKJHLK6dPzi5+L4e&#10;N94PpWRYt1ktEnMQOWbXcr7YEM0rkrmMjVi0wRR+UJqI2MYU1yUqKZFIe7aqAbAhk8Zn/7fpb34r&#10;8L6ezhRThORf65rJyr2bcQ6I6AWtlRsOXqm44Z9JVCwcXrTXwD1PGq4HEi2v1fRrpwk5x0yTFMNt&#10;BAtLoeYwYcMGrnxNW81CC5ApmyVb+LSWTQdtWCz1oVGzllp+ga01EDeZczKZlmTXF6KiyVLrSTfP&#10;eVHXYbrnQIBzXqetpiz/mecT+8NUpCavB1DUr2GtgyAFqSTmnZcRXj94gHEccTqtZWBneB0PYBkQ&#10;Obz25ut47TNv4x///kc46QXGWlzuZujAhlJaQ0Uf6bDBS6kK9loO/fDPR2RdSiESi7CWsAYcLP3d&#10;GHC7LAuEFT4YspLyx2viGSNjWvO73c77NJLAFEJvo1IkeogBsho8oitRi8MEHrJzOp1AYejhNgey&#10;hTMeKBynGSQ9OD6MI4RUmKY5M4PDJr+7vIaTE24PC4zRPrSHvPfl6XTCMI2Q0mEaBS5niTce7jHa&#10;A46rhBtH2HXBbppg9BH6+TMsYsC7xwXCAW//d1/HyUgYCM8MXgSkkuF6aUyDBLkVzmiMA2F/uccB&#10;DvrgGR6H9QYvbleMo8CFGDANEgKAWQ2EUBhHgavrC3zhnS/gO9/9Q/yv/+F/wSABIVwYUsIzRYyD&#10;klkKZqzxyqJgcxRB0qhQmcbJB9hah3EYM8sigLsmyHQdHEwA/xOzKfiJFj711d7WO29qe4OWJdir&#10;es/1ALutN2tpKUHcM4IygAwCMq7otmzg6uMW6xLsvYiBk+zaZLBsq4LrhWgWDWxHds+3zDzkCsUs&#10;AVLISE0oQs4o5ERoYwKrJTPXnLEwWkM5h3kaAa2x3N7CKYHp4tIzNI0JFjcOuXw3lQAAIABJREFU&#10;gnwwrRXAYg2s1t5zlslzDfywUUrpQ4IRm+/IefMht96H0EtETQwKkyGANtplOUCqAVobz+AXylsH&#10;Fft1yPyYJkxC4HTyew0JghxVLlr5NWdqPZfOTkqeualwZCtDVvvmfQGJvYE6b1g5e7nHUIyvz8HB&#10;mj1VB1DW7CRea/D3asrMG7VTL+C1x0KPVy02tDW7rb8XuOL71lY/r7JP1CyrbUOBrtR+yzzGWQ/s&#10;lrqiVZf3LFFaQECxL7BmtQbOzgF654ZF9X3Pr2FBJgO2SvlzNmZO1AScyO7bMtnFBtxshfe1G1PX&#10;rB0jwNlkEJ15znpWHK38h1YNy1UU/vuKovYqasBAgjp3bvVq2m04HjbPbAIpne0MpJCAh7pRbYU5&#10;t4YYdUgvt865r+ltqZTrnqEOVW49u2X/137matC9Di5svT+3oLlPCdPzbK/zCLhSh+cNxHs2DEPu&#10;5dEjMdhEkmrlpvV6c76f8rOnpf5o20Ns++Nzljqt57pW3NeDk96+t2HXo2+XK4UItIEMPDlmxRjJ&#10;cAB8rTMMQFDuffTxM7x48TLZrQzTCKyAGkSoPVQKknVw3loGBDUOGAYPaMfeS2vtrUnHAcMQWfZD&#10;UrJ4wF1hWdbijI2Dz9ub22Bp6uCswec//zkMw4jj8eQHC8OA3W4HpSSOxxOMWbHf73F1fYVnHz/z&#10;AO5+ByIkhr//+QE3Nzc4HU8Adnj06FHq6Y7Hoydwjd6/fhgGvHx5AweL/cUIIUY4a3Hz8gUGpTDv&#10;B5yWOzx9+gY++ODDQAZTgDIw2vmgXUspaDueUjHwlkhuCAlN0qeI9Yvp7Nc4e8Zxa47WXlgrZDyJ&#10;ryQFChIQ5G3DKJ0HCJbVJYmyHjBs/NKrYVQvZPls3Z/UOLn/4NhYPG8pWNKg4TvP/5vjVvF8Wde1&#10;qD3rz2CMwaJXCEZYra99HP7UDPJYM/NA3aiUKNjurHeJ53DNGm8xvD3u0SCkGOtZi0CTCFCTZOqh&#10;d02EiT+vlCzs8lpnTgx751bQWQ2ZzxuOfQLZgloIPqAq11yPGFznnUSCZk30ahEU8n133dq2PB+5&#10;VSKl71UPq3vEjZZSboOzRloYAcIBFHOdgsOEd1Flgxc/+QlDoNjYeceP4jrzesH6cyTZ77wadv/q&#10;4H2UOtYAstZrAFAAqagJUN8XYNViWHAWRsumpceG5DssD29qFYf1gmiF3vSayfpz9aZEcfG2vnsN&#10;1Jooz6imlWkaW4Uc1UVpLa/qNSytxqQVCNXzUW3dp9YBxmVfdVHJ/5evUV/awn0y8z2hZJsSmdOt&#10;xv1c4ZtZYT1mretKVPsNM59CijRk4B5l24LcdgZb2TKIe6gOw4TdfoerB9e4vLoMBTYluaW1DBQg&#10;7801OIfLBxd4/a038MMf/hCagFUbrNpAHI/ewytMFa02aS/mh148HPl/t+Tm9XAv2llExky57r3N&#10;xTzPkMNYrPXYiAuRE8KHYYCQZXBlfM9RKV/cgPxrRUAKDhZmc435lHYT/JMkU9WaddlT1wOBKrPw&#10;SYbfDwdo8Lqerx+Adte4O32Em8MtxGShrcJ+GrAaryZwpEAg7CaB1x7s8PZrj/DzTw5wZoUUBEnA&#10;KCVubl/i9KHFYAk/+S//CRYrPvO1P4AhYDEEZSUWbSGEZ5s4q7AbFWRgBI0DAbsJB2exWofFWXxy&#10;PAKf3kHKa4ypMHAgZzDIAVf7CcfDgj/8wz/CD3/wA3z80QfY7YbAGJIpmNhZC6kUtDHe8sZaqEHC&#10;IDIdkBgx0W8xej0OavDXTSpoo/PQxFWetskqhNJ19gx3uzn4z+1NcWhYPq+uyzgvgXhiGSUugbBg&#10;zGjnOKLtSt/IznvkVyxt1CxvBM4MwF0HHMp/qWQOio7Xa71PpTOdSuZ3i/nnZb8ULOFEliej9NiP&#10;YdU+78IPeiJr1jcEK7AugLYYlfRZB4KghiF5JDu7wlkdZM4+q4HgYM2K4+EORq+wVgfpqPWN7bIk&#10;b8Zo02WdZ8MRiWT9pAPLAkRQ4+h/NAwcAInDukJJBUd+r7HGwLJcH2cNnPADeO0sRjFADA7kHJSn&#10;xvm1iDCst85nZkBUa1jARdm3dRBKNIHVWm3UA6F7w5q6SeANWetc7bFIa3VaS/lY+6v32O71n9cW&#10;FVxuG70k4xKONiMFUJFqElUoxCKDmCs96/qmxdCs2Vj3BbByEJJ/j9zA0AYcaAFH8XPyvIOmBWQF&#10;PraA6lqKz+u1Xu1YAPgd24kYJsuXY+3p3wLEz+1tAGEcRlgnoNTQHEjF+yKTL7RoDj5yI1zmEbVr&#10;x7yWeC3XIp1wELWlWmk1r/W1O0duag215nkHKdXGq7Z1jX2oJNp2bABj34mUCVWvaQ60loOGNuAt&#10;ZVnfKyURM556Q8eSJejODpy2PWe0eLKwNpOgrK2D2MGeO1kAUvyzRCvF0n5MBN9v0wl43n6feg8s&#10;2fh4BYZi/3/Z5kEW/YPPjZLp+t9n3cmBjnrw2vr3c6qhuK+0gM771F6bEMDi+XBNCzkO2Negfzwf&#10;W2r1dqYBuoqO4r40AjyjdUK2glJQ4+CtRiRhXRf8009+iuNJY5x2PmeM1YfWGBB5UpJS3iN+WRas&#10;64rdbsa6rjidTsm6RggRgHFfBzx//gLX1w/S/uZJShrW+n88puOvxyAHWFh89NGHePToIb7whd/D&#10;bp4xTRPuDgrW7AKTfoaUCsMocTjcYX8xY1lOGEaJWU7Y73fQWuPZs2cYhgFSSgzDgKurS19PrZ59&#10;z4FVAFBSgGBxOt7heLjBMCgMinBxeQ0lFdZlwaOHD/H5qyvMuxkPrh/jb/7m+8lT3wYGu7UUHANs&#10;YeuXmf5mi2k0iu9EuJAKwvnaVDD2LccG+CBPEMF03AMiFpUHaih6j/h7jOIDgu916+EmX/NRvT9N&#10;U1Eb1eoR6oDxrUFib0DmbZ6z6qDFzk4qa4cNcMsJC9yrPg6f+d7aIojW9SJ/f24lV+8pAtQMo1fC&#10;22FyUl7aQ6OCD4EcEFWvbM2U5GLX9PeP9qsUhkIUP3uwAqzP8vw55YZ0Ww4SsCHY9pRH5/I8evv0&#10;OaX1qxAzWjVjayhas+Lzs7ENqd1mPWFD+uHvFWuh+Ay1cMGe40q8Z/V7niO01N81PRcOnkxKpvDg&#10;BwP8jTY+71HQ7x6855KU2DwkEDWxLtzGO7UHCmynLejK+FrSaz7dRqcQsc42fepak6z4q9Y6+DGK&#10;syESvYVcF+d1kFuvIHOB6YwOK6TXlPGHtyWb2j6wPdUDdeXsPdlkr4CsN2kO9tae+ZmV4u4FHHKw&#10;Kwpf8zi9raWt9VTvXAFcs0qkHAC4piS3D+q5IgikvJ6vJkvv2Qp4FiYA55vSebfD1YMrPH7yxHvM&#10;2QiOed/yGKJaDH6kwDgB73z5Hfzf/2WP5x89x7wbsOoFl/sLwGqYYJtjrcU4DHBUgi0c3ODgQdpE&#10;tQZCmKyUMhR8vvg0esHx6D+Pt8LJckNal01BEQvAGOZHRDidTri9vcUwKYzTnJjzRUJ6SGUv5c/A&#10;apaz1z4WD+u6+u+JTuMcnpd1XeEIGEaFQakU5C2CEinZcThATBPmh09wfP83uD0ccHE9wpwMBmFg&#10;nIC2xmeGQEA6i+v9Dm8+fYRf/uZTAA7jPEEIBXIWu3nEadU4fPoRpF3xD//p/8DdzQt85bv/PRYi&#10;mNtg4+H2GAVC4JjBOAhICIxSwQ3AMlqsDlgEASfCy2XB8PLkJayjAqSC0xZkNeZhwH4e8fTN1/Dd&#10;P/lX+J///b+HGBSO6wmU5KjbBiorhFwOsQrF1LqsmC9mHwysJIRUgPDXYl2Dz64N1jFU7i1Jpupy&#10;aC3dw25sSdhLz1zH5HtAbZeVX7ceRiJ5PAtByUs7v+8WzLxPHVDnnxR/Tlt+ZwRbcEaq2wI/kjdf&#10;DH9NjO8SmIqh6a39tbafiwMXLr3P9jQ5apg3tlIoGCzZlzL85GoMYA3IWIxeE+1l5usKiuFb2gRP&#10;S+trH2uwHI+4u3mJdV0KgMqvQQtnDchJH7Rms3LDhD+P54yxBo48Y04KCQMHEhKSPCCvg12OjeoT&#10;51IIlp8vEIzzFm8m7A/DNJZnIBycZbktZFKDJKUCyby3iepa8/29XeC2Wej3ecnXYNO51+ixv1sA&#10;dgv8aIXA12BYq/mqvwdn2pyzIvGvZQtWcnzPmlXUYs3X1jl1nZxZtlwCjIIxHUGMbSN93nanZvvH&#10;1+k93y0gslY38n26boBb96YV7NWq4SPLq1fb8ODXnm1IDQoTADUMOB7XsI/LjWqEq0DqgUkLFIwA&#10;SGSG13++DUPNA9tWrbr1NbabwUI9bDnXDNc/v+2FIki9NkH2qICJ6zDacDqWN8VBzfazLM8qUePn&#10;qIkcfD1G9VP+PVs8b+fCWluhcvm7bL9vWdeJplKbA/e+9WoPCHt9Ht+TOMjAn8/6+9UWo6XSvG2n&#10;9Cqq9ZZ/MFFpEURCYNUr5KCKPczCbfKJ0ncKHti93rzOEOB9Y1xP/HVbthD1mjr3jOQBLDphxO0z&#10;pfSL3uIKnFHL11gEFXsDtYTpbtYwsQyi8J5RZToPeHFzg3/8yT8BzvcRwgn4R9TCLRarNlBKQxsN&#10;rcvg7mkak5Jiv99X9q/+uR7HKaw/jdNJQ+sVwzBhmibc3t6GPT8M6YSAMwbPPv4YX/nKFzEohdPp&#10;iNvbW4zThPFiDP71/vlRSoEgMA4zdtc7nE6nsId629IvfelLmCYP7K+rgRQSr792kWz9uHWqUl5F&#10;EG1UX3v6egjDdYHMSHj85AmmcQpKEcIvfvkL/ObjD/Hk0UM4ciApg856DcHYbeeG5kCdKRkjgBsJ&#10;XzaenbGvRg6ULK0xstXKlliAdK/qAX7rrCv2GesamNaWSdyr5work461V3ymcg5JSVjdvCaDr+PQ&#10;cpMhyRS6fDhbh+7G2mQcx+J5r2sWvlcqpRKRqSYutPKS6u8xTVMm1sYmJ343KbLvfTwHij0oEGwb&#10;Q8iIGajgUpCuh/Ah02Dq2DwYlU2MMg1KqrOAn62RCV/3s706rkUsaIXYt2r33mv0VLg9pRJ/Howx&#10;KReR2zX566MLVRi/DtEdIdbK9XeKRAz+2TTLLWy9JlVWzVLKdqbcPWq4ug/YuoF4Xy8iH7DN71vE&#10;sECvnln723nem5g67h8oJSUsY6wWoQxnPEBbLJO0WBM7wLDgPZdC5XhgZCqnKxpjYo6EP/dTLH8j&#10;pBBYnc7NPPIEVDC2byw0WwFWrWKznmIKEsWGa5kNSS2TJ/jPRUIWGyEvoprsRmwPhJbMnTPOhkHB&#10;2nXjR1s/eP5+tCVWZaEoikZGCPK+ewxU4IzAnk+bD4GUqSDPwVeuAMOiPMkxGwgfmiOZRKYMwovA&#10;Iv/z6DtFtM0ciCEfPZ/p3gCnbPRcIc/PxSY12V8175b7d/vNToMgAUhM0w7zbodHjx/i6voSEALr&#10;cYE23ooihlAa56+XjkFuwZ/8s59/G9/45jfwwX94zz/LJDGOA4QN4SrGQZIPr1rtmopTL9UKzx+J&#10;9FFlmBL7ySHS9x2UCvcVmMY9jlYnhmMs0MdxzOAhsn9qHMhIJbGuGnr1v78sC7TWXqIZvA3jdFUH&#10;+a9eV592H+97YHN7JqBNk/L4ObU2RShZYotVQSwFK0J4PxBrLJRUGAeFQQFKeN6sIBEkmB5stY7w&#10;4MlrePHej/Hy7oQ3QFCDhA3NpXEOerWAz+PExX7C5956HX/zo5/g7niAupxCk+XZuQp+GKGfP4Oy&#10;Br/4/vdwWhZ89bt/jourBzgu3u9NTDOEEbDwWQCDGiDIs1TGWcAIgRWAAeFuAei4YLw94q3pGoMc&#10;YOzJI7nOYJ5GzLsJf/Dt7+Bv/uZ7eP+X/4jLfQgDEmGCzJ710pcuHrK2mGhrvfprMEgMg4TRHiw1&#10;gUWf9lzBAlCRB6PE/Rs4k4bQfB5zk3yf1Y33xeYs+nqfeJX/lQc+VbA5NX+v5R94n8VF8Xni4KgG&#10;vlqFPjVAyvh8++ozWSBJKb0dXEdWS4yhaV2pLuBB2zEEPp7LQghM8wRtNGw6v/z9XQXBaoeVSQq1&#10;NtDLCdZ533pnfLPrlS+e8X64vYHWq2fvO9+cGK1hjIPRGuQcnNOhpghnhbMg4YdwqUiP5AAikAyZ&#10;HIL8fmJNkrLHQCPBvP99ExMAEAiABIRkTRP5wFx/n1xid63BLgosFDFbHTVIA6He4oxChhg3Q/dq&#10;T9HWcJr7w/IaoC2bLUM4S/VJ6YftWbgurffMkI9/z3XYP1Q0wlE5Uzc/OWCNCsC1BI22rOjahrA1&#10;rG+B1C0gLr6nt53we5kMPuwby8mqbuUB26WSx22AyVr5WDOWeL5BzbTiAbaxeY8MxR4Zhasd4pps&#10;WRfmvcZ21bWcRVteAx7yGYdWvvFZrMaqNYZxwm63Zw189sVXyue9+L5EFnLw+FhobdKgNQ4QiWxS&#10;S2WbkQyEdi3FIqjC2WSh5i88u6NfMKgJguZnNr6GhYCoanWqws9jrW0T+MJVETw4zYHJuYtr7wL4&#10;76rvSaGez0xmbi3TPo8Eat/7+JmjpaGvAY0/71nIsL9/Nj035bMrKvu5/EzX9Ub8XqVCzjWINI6F&#10;Bbuuuoif03lIuA14b4H4cY+ytgx3zhYENtk81iGRnGDA+518/3gfLRLZiIS/zyT8eWKNS6SwWFfX&#10;A5FoiSeDhQshW7ZZY5vPN/+crUE+H9r0lF71gIuzb+u8Fk4giqqKun5qEfRqoljd555zAYgko+aw&#10;Kh147LskogLgKK+d+N7rsmLejbh5/hIfvPc+1tXCCoeLaeePe+fVqpGoZhbfF0dv+5RhFq2nUq8k&#10;i/sQP7cDcDydvNXo0VvVcOBUpPBfv0/d3t7h8aNHePzocXhmLZbVA//RFYAgcXkh4Szh7vaI5bQk&#10;EBLCYVlWfPLsedpDtdZYVx9GK6QnmDx79gk+/vhjXF9fQ6kx1RjH4xE3Ny9xe3vre4BAyiESUIPy&#10;thXW4XOf/2x4XsA8pREwHNnM/mln0jErzoirhJpUG53+Pd5avz0zIlCw0Mh/Tk3ljCCRCD42PPPJ&#10;YiY+b/G7RvueBv6gpIS2BjqQ4wapwpmC9FqSDVp9nhQFX24U9WT87hHn8nuRYIN3bKyA1ODV4THs&#10;mA98y5rBrysTwdagxM2kBvJ9rzY4HA5bZSARhJIec6x6DhGJKmG/Euy8K0h88fwJ11VQyOhj2mYU&#10;P0MJOwpJE6zGRDg/RSYNR8UaKFnUSFHlHAbMKvUDgiAqS98WEYI7SdTnTq4r80CDE3lqld+WVGG7&#10;6rzzZIut0qm15/dsn/kZEAc27bPAJRtky0io9X4eVZ28v62H5S1lX2tAv8kBCrVtxEA5prjFsr0F&#10;E4K9jm/dqLhn+Sx3yf409enhpU206fpdg/dpIhnYFbAO2pqUNF37CfGSvDURrG9u9G4jB/Zw5NAH&#10;ChNSIcW9YUQcSEgbWUyYdjE5nDPaRZr0wpWhOb1gnZY3+UZeFz6DCSExqUDhUqJYWFqEBYCCJVRP&#10;j1vWOBykL2WdZdCFbHj9n2POZR8pYpJhqkImajaa28jVWyyItn/hVh1QguuCeXZlj34pqQDn+etG&#10;wLlUJfBGOUpst5PBeP/PZS+0NsGyAUD6XjWI1mfhUyHJtNbCat+ISjlgHCdcXu9x9WAPNRC0dTAu&#10;ssF1AJe9XUtwWoADMCqF4+mIR689wLe/+wf44fd/gI8/+giPHl/4iSAcduOE5bBgkDIxD6yzGMcx&#10;PUuRqeB9+bynPi+ACA7TOISN1cJZ4Pb2ZQosipNGAKmYFMKzW7myJ3qnx/uYJvIB1FJq9GCdscGu&#10;JgfnGueHEOk6Gp1k0dkiR4ZnqtxPokS6lmtztoa1BkpIDDRAEiDJQUrPpB8EYxlb4721rcXV1QMc&#10;tMFxAfQKDBKwXpgH4QTCuY9hIChl8eTRFS52ExZHHnCUALnYADtIAZAjHJ8/g7AWz/7pZ/j+weBr&#10;3/kunr71ORy1AmjFhSMM2nlWslsxKIFpHjDuZwy3AgdrcDAGRzuDHOH5QePycMTDCxksQjyrb1Aj&#10;Lvc7vP76a/ijP/kj/Pr9fwEFQMAzeGRaG1F5EVk2NpwTDjaZuvuDWDD7JYIgC+N86KgHQIy3Einu&#10;AXvWwl6Tve+Z5QYV3PQC8Ii/15OPO1c/p64bbNZis26LEsH2NVeAAq0iCmFQ0wvbbjGLE7rNvOZ7&#10;g+eeosxZ54dEEgH4DfugJFhn/FqFyO9TsGaz8ofID1ngwveLTHZj0iB+Xb2NjU+Y9v6QCTy0/nVi&#10;QNd6POH2kxc4LgssORi3hiG4gzEOzgQPc3JY1wXWGmi9QOsFNoB7ZGNh5htksjZIYoUH0h3ggkTa&#10;xDAnk9eO1hpWSr/XGBM7dGZ+HO2NsvLPr5PBS2SJAJIQUvq1Dd/sJrZPOG+mMPyIB0gqygMBQG38&#10;L30jb/nwhR04BQsrSHlxhtXZAm5b7OWS3dVm+vMmowT46wwckYD7usHgRX1ZeG9t/+pahCt1+BCP&#10;13EcvOfy+v5gj5rXqs71yYMG0VRKtuqhPLwr/Tv957Yb25Ii5K6TL9VjztfD6h4417I9irLuHvs8&#10;D2v49XCFJJqD+9lCQISargzM1FrDOgMLF4ByP0zzoDSls0dIBWO9cV4eftSgHcK5I1nGA6V6wIYG&#10;Pw8p+tkCEGwfTiSjUJeqEJboSuslQaLJLk/Kp8ReFKmWIYfC2zX71XqbPt5/peYwKofSMCfUgra8&#10;n36QITLIACrWhBClDWI9MOJrK7+Wq2ptVwDrQqCRiSbYupFVj4KCmMMHbe38ANHsI0r/9hzy6a+R&#10;6xB1RAK2KIGdpXVF7eeegWeXbHz42R7tI4dBbvagemBZ541F5mUrdFdKbwWR1xrBwYOQJMjnLDVI&#10;dCKBmHm0lNn3pe1WbU0Rr/k4jgUjtya3tVRQNZGvR4rg4Gu+RtQAYqkJf9TDzB520OvtNszmCP7F&#10;jB5WP8VQTU5esNZCDv7eOGPx/Def4Ob5S6/iUyq8SFAFgjAEi515ngp7Ed8X+frgtCwYhhOs0eF7&#10;eeY7J62N44RhHL2/fMW2TcNXSRBO4nRc8JMf/9QDveQwDCO0NokV6v3sF5xOJ8bEpw0A1rUeCoQN&#10;G2oVwOFXv/p1oTItVasi2RuOo4RzAmYlvPHG6xiHGUoNPpPMeoKXFBLOZIKnYyzyVv9e2lAGUgmz&#10;TEwEijDYsnFYEkFckf9OtsKkpoJRBEqtpMzgzwaJSArtuGk65OHvBni10c4l9l5+HQ6hdonqswhC&#10;CuHJYVslb37u4uA3Dzu2pNBEYmLM+xb2EcA6wAWgFY45SuTBv+2oND1p0KQAYIs8IIO1ENJnSxGP&#10;IqKcfVYr1OK1cEwGzMNJnXOgRPYLe5WgNNTiIb0iDN8FyxYzxkBJCaHkps6K65wCcTLiV6nHAzVr&#10;tzhg5Xup3/eRhrR1nsd9QHxLednrL1t+8K+CXbVq5XqIxofv5YA7A/ta60CqlEn551+LhyC3reV6&#10;1ji9EHgeBFwQigP25dcwIBixNw7+ExEq1ObDMORBZuM6ZvW3yXhFGECSoDQw/Z2C99H7uQ6tdFVK&#10;YC9ktDVlb8nj+P9q/8Fe4FTLU5+D3y0ZZO27pbWGNd4qJIJNtTyJ+7f3Qhv4ZhsfvHjNYhMZf41g&#10;Jn84W56ytdTl3EPTmi7zdPmWlUxe1L0QJHvWC2s73TsfRFaz97YS6S1o0AbP3b2Tvy3ATomh5X1M&#10;fdAgkWtmIbQa/HjvelLac5tHbJC2QV2lhVEBWAgJIQUEjZinC+z3ezx6+BDX1w9gLbAsXrJoAsvd&#10;+/RZyLCuiVmKKCWw6gW//42v40//7E/xV//2r/D8k+cgcZXYHafTyZcVziSmc82c4T7BdeAJX4P8&#10;+QKAeZ7Tvzvnup5+uTnzSp/IihhHH2waD7cYQN2SA7YDmzNAn4JpK+ctzr7ssS3j8zwGpq4gQAmJ&#10;USnIqFIKDT3Be7o/evwI8/4hDsdf4eXNEcAIoYF5GiHkCDI6Wa8IOFxf7PDm60/x6QfPPXVLeAYy&#10;ASDp1yxhxSgkjrcv8cL4AvEnywr5r0Y8fvvzMPYIcgZEGnYegWmAcICAxTSOkHIHISyMczhai+NJ&#10;45ODhnq5Yjc7DCKyjy2c0djtJox3Gt/61rfx/f/3P+PZr96FUBLGrjBUAhKxiIz3X4nAENAGqyOM&#10;yniml6fMQIdwHSkkCCZbl4Szhhc9sYhJA9CG3URkOdYM8BIAKwOJz9lanfPcbdmAnLNCOGfjlSf0&#10;6CqeWpYeuRnJYDm3CujJynlDnBv+9llesPWjj2Nr36W+MonbdXigSIIHxsbRfRzMWudgtcGLT5/D&#10;fPIMz18+hyWD64cPoMYBNpVBFEB7DRcjkq2B1RZ2NXDWemWHdbDagpz1UnYCXGHMjTLAPrAR4zCE&#10;f/b0neCBeYeSIYOQ78Cvh6l84gWo8GmkAO7HZ6dlLbFZE4nB37Y7uU+10Sr4WwGFfT9m2gRutf7+&#10;OU/zWkRZ27NFgPdcfhCvHe/Lvajlw7U68D6VS68Z6DGeuFz8PsCotpGIYF19RnFPWR6iy797XK/8&#10;+9V+onwtZY/ktakqaH233l7XV2z2rXhq1n60GYrWELe3t3j48GH4nltWbF1bcquWuqbk97GlQr33&#10;O4WhsVcl5b/n8zKoqbB0cJ1rSs1zylnXradrpncCJzvnFzogVh1K21vTddhifab1epSSQY3C8imC&#10;0fVe0bOPab1+nfVRqlDo3py1+v631OHbgaVrEtDi/hN7py5zu3pPsO+eQQtRhfD1c2mStQLchvB1&#10;zn41rePKJiZ+vprIpJRK4G3sK7mCon62ayX4Blfo7Ks95medh1dbW/UCou87D3ts2BqEKp4/NlzN&#10;v25tgEA+52G/n+Ec8POf/wK3L+68Tanw77ksS2EV4sH3MalZo2prnmeIwLS/ubnBPM1sWOaSDYq1&#10;FkJKLOuC29vbwCwWxTMvAiCotcHhuODFy1uYpLRzhbKtHrrU51ibUIIO5ow8AAAgAElEQVSi3xJC&#10;YLU2KB99iSSlCDgPAtawVfsvywJAg4TA4XCHZT3g61/7kl+z6xrICNiwaHv2Vy02MpVU86aFcSSf&#10;pHUS/jzvZbL9bIK6WEj981wZUw4/ymeB+8TX53h9HrbdAfKfccJavT9x5YoJobV+8DhseuTWoI4z&#10;92tFpwRtAGi/hwHa6C1RhFmDcosday0soWBn94iWNVbm3QNEVhKE57XVK2ljk0OHYH8nEnJqRWWN&#10;SbTOsxq/q/HO2lGD99ctQm593Vv3qFBTMCzlXI8Y8R6+RrcEFurWwvw58/kbS1p7rWF8bZdJ1B72&#10;1uSK2p6utVe16vpeBlhaZ4DPOHNoEI8FIxj55z0C/8XzB8sIupm04J0fygy+3xl4XxTDAZQWTOZf&#10;y43rQqFXNPC/kyQ+rKFqeYMVNjtoB+jEIsKYHJLC5Xt1MJAHKbchG61goVYD22rGeKhnPaXcBH+F&#10;5otvRnWYQv2gtjbN2manLkSsNYGpDjhn0uKXUjRC4LaDlLKJb7NCgO1AoufFGzeE1uTvnF/vfQAb&#10;n0yWTQU1A7Jio9jz5uXFsZcB6rBOiMnNRCfgqZw0ttdse9DlHGAg4JzAbneJi6tLPHnyGK+/9jrm&#10;aYebuztYYwupeZT1RQZI3OSttZBC4nA6YBwu8Gd/8ef42+//Hf75n36C3X7E5f4S62LgjAdEjbaY&#10;L2dYlJtqPZSqQ2Vqbzs+TV2WBcMwpJDhMvfAFkWJMQaOPCtIBAZ3DGmKha5xXkqYU99FYlJtZXxo&#10;DljGcWDe2NgUNvygyutBelBQaMhxgAAwColRDWHrDsAwgm2UM1DTjOtHr+Hle7/B3UljGAUuhhkk&#10;sueydQYSAoIMdqPE5956Az/6+a9hafR+eiRTYKuUBOkMjLEYDXD34lMcrYU9nvBjIfCtP1e4fPIa&#10;7lbjgX4Z2NLCQSiCsRpSEa4f7CGlwjNHODnCUQt8eNCQHz/HZ19/iFmNoPUENXiAYrdTePzoIb7+&#10;9W/g/3z3l1CkAisSOdwnPGM+cEsl9rWzPjwZBtCrDoVPsBRRA4wFnNM+7LOSPhfPE5VFydbKhjL7&#10;siG3jyHSrX04NtKOkbhsDMihki3TKgjuAxqaVkwbxp/YsAucI2bpc17K2CvAWoAI//ueybQdhNdN&#10;fjo3IRAcohIw5CjPUlqs3no/TQ158HYXMtthCRKQAlisgbAEczji7tknOK5HCGswXux8NgNs2mh9&#10;gRnyB7znT7ZXCr6zlJjAwQfRWjgpU2Pm6wcBYx2sJBj4QENGjiqL8sDiAQfIIsNW0MbaD0wdiKQu&#10;pKRydEBT6tkKw+Ss+Lr56oGmNTupLq5rpR4vgGtmdl1/1NYaLXbVucaq9bn9tSjtS3oBhflZEKmu&#10;6YXqcjVjXRf2gMMWyNRSRLYCSVufo6fiKa/HmcDEChytX7+lMjjnb8pBNz40Le/Ltkbckibawcjc&#10;Q9bfn5wZsq1/LKvpM2hycXFRWn40lAJ1dlU9pKmbxJ6qhET2H44MUgqDRutYbR6kjnXzXd+b+h4k&#10;EhNyOHsxeJKUBgPbutV1fMJpA0DEHqfukcqBJJr9B18nraywNvMNXQLXFtCnDfBaB5hy0k9rL3oV&#10;kL83iGvZZNUWLL3gam5Bxfe9Wr1c2xm0+lbqWNK1eptekGoc3td73TnGO/ME8Wsh9srOJrsI7hnM&#10;fZXrweS50NdWj1z3EcXndhawSKxtYvsp33N7lhCusrKi1p7OvMxrYIvvE7EP0FoHZUuZEcTcG5l9&#10;XLTl8DXCOA043Z3wq19/hGW1GIcRp2VNhLA5BMXGoUnsc/hQZVkWDDQlK5w8rDTQ2gfdzvPsrX+N&#10;gVv8+biclsLDO9Yo1ljM8w5CELRxhf3LbjfjdDolDIX7kscBgFIKx+Oxa8EbCWE9YlXtcd61qCUP&#10;7H/y6Ue4vrzCZz7zWVjja1BHLvn31wTRlvVvrYDjfum9ejXvoZRwMFsQZ7Y19TmSZz2Mjwzx5ELR&#10;ABItu048f66lUumFSfPasRcK3QpRjepOi/PB6vU9FqG+jao0x5ReNaYQz2HjbLHeaju00tddpJBZ&#10;5xxEyIARzqtMrTFpXdR7uRAiuW0UZ0AVLJ5xMLEZxMRzVTi/x0jhnUkS01/J7vCQ9xGRVBqHzfWZ&#10;Xu/l4zhuCJO9gWWPaBuxzh4pt84mrdU1tUNBDWzXnyf79iPlC6WaLNjgxv0u1p9caduytCM2tOHn&#10;D3dw4Az7+lmJ79cjFadhfFI/bvsI3h/VzxYPZQblGpPXpzl36VVNc34L8B6sEJ0GxeRjZaBNy0qm&#10;lr1xlkYNjtcFXL1ge9Lf1uKtGTZ1ocE3MiklVmNSE91q2FrTzV5ISAuoaf07fyhSaAFrBnuMi3qq&#10;Fg8gHh7aYoK21A9CNNiVQSDG2Ut8aMKlinWj4n/fNhvCbJOhgvwkhPKlwEfRlNu0r28/FIMDsGWB&#10;i2aTngE92mzw9evF0KAowW3dq7pJ7UmS2o0PFQCE0w5CjBjnCfurPa4fXuPi4hKn05KkW9bGzUfD&#10;h/H57+StbUSw0Qj2Js5hXU94463X8Ud//If41Xvv4tNPn2O/v8QwjFAJgA72EqKt8JBSpol9ix0q&#10;qoCWOEjjTB1+MPFCKsndEDyqbQ6xnec5rzVrA7BKZY7EZqBow6CllBXybAsO4myl3DxUJYacaRi9&#10;gIYJwllMUmGQKqzpEc4JXzzYEyw5aABXj57i0/dHHE4aFzsFQQpe3WiDz6hnCAtYjJLwmTeeYhLZ&#10;hoSU964XwksTrfbBnaOQULsJx7sbGEF48S8Gf3u6w3f+9b/Bo898ASetgYODthbG2lQETqOCkBL7&#10;yx2MdXghCMsdcLcc8aubO2h8infefIx5mAHtP9vVxYjTQeFrX/8avv/X/xXr3Q2gvJVBLIYy4GdB&#10;ZPw6QQ4GjWvmeDzAuYd+DQfbBGsNyG4Hp9n6gzOekNj1yS/Y5RBSz4h2Xq5aAWox3Dh+rpIdCTjL&#10;LXgkY3aZey01NsPI6v9jvyw6tj19m45oB7H1GW+Fdbb2mu5ndM5j5jF0tQHqZouUMjCRolSWBy65&#10;6MbJpeXlcDftEZW1hHUGVFjAeNa8Xk443d3h7nCDcRC4IIdhv/O2NNakwKNosRbDGP0gLWfxRHAi&#10;2lF4S4lQCwgP0ksl880S3longpYmWoAIP6BzbK3W51ayevMPRTRxKu9N6TOY/WWrs7W35jg7MjYi&#10;9yopz4DlPByr5XUeh19SquDP6Tasq3PBzK1zsifr7YPDaPpY5ufbpIEX30N6AZn3KWta4a/8jOsx&#10;vlogU89y6/xAbxtuymuuqORsWVrU952TUfh+wRlj0QajBb7dZ79V359WXVcPXlsMZ2sziGas/0xx&#10;+B+t73g9ylmrPUVmPPvr69MCq1OdKHhGSK41BDHiAm+aq6FarGf8GioVHmmQSSJZbRXrzLUHxPw1&#10;WsOrmkWfM76oWC/8POSAUG8Q3ANuagu3MnidqiyH+r6ITbNb+6BvFGaNX3sASe3l32Lh9vIsakb+&#10;Ofbe9pm23QFHC5hvsb1baoy2Qjrbr9XM99a+V9zb+B3ikMRGVmcmMthYd4WBNNm2croX7NcaFFEH&#10;JEvXIr4XG3RHtQuBuoPSRDUorAqy/QXPnqZA8uj15vXn9BYcVFjj8bygOqAaIKa28b7u73/wIaRQ&#10;uFtXQG4HpfPsQfN6r0yvfVohhMQ0TZ55DmBdI3jkElPfsfUhpYRm+72UPmMKpIJVmAOc9Xac8P70&#10;66rhHDDPOxBR+EzZiibuIbyPqveC2O/VdsB8/6GGFWDGXHytNY4Kw6jw+mtP8c47X8Tjx48g5QBI&#10;QK9L2iejnVjs5611yDaZrqH02GIprqqRNmdTtIh0trEfgmV35D14XZdN+Pcm87Fibdc5N61BXq0e&#10;qkHEDegXzr/Wvapxsnj9iFsxEroKutY+J6Uq7B/je3DcZFMfiHyG8teUgXlfOnKgIGKVigfcm1tE&#10;2A6Aa6/yVLeR2Ax6+H4hkL+HjL1lR/XpgXq32beMsUVNWfdx3EWjpUC6r06uQ9N7yrAaO43XnAPi&#10;W1eQhi03KFmuAwQVsgdtdW6IqrZpqzFdd6DB679WmHNviFwrunqvUQ8PygB12hB3a7JDtMWJrxFz&#10;Deq+5VWsiX5r5n1tDVIXLC3ZYuthrpOQuaRTG13Y5fDi9hxjqJYa1aBgwVQzeULLwfP7rBHq6VMd&#10;+FoD/jX7rN4UW2B6r3Boyb5bISx0BgxKhUc12GgXj9g05HXIXZTK101pDJNob5jeqsYYi3jpImif&#10;J5EUQBe3YbSdY3S02PfbzY0zmLDxp+cbQCvIgoMkHGQ/x6qtJVHtDRVAYbmApEYh6zDMA6b9gEdP&#10;r/HkjSewgnC6WxJYVko1vTVJPiAkQyQ9mK+tgYXFt7/7bfw///n/wnvvv4ebmxs8efIa9GogpcIw&#10;hMK/YtDyz+29yco077oIj89BLf+KBSVnKfCDgYQABR/HaAG0LAuWZcHl5SWcc5inGRSkV8fTEdbZ&#10;pq9lLUNTSuHu7i6FaNZ7hN9ThmRzVPsSW2sxkMCgFAbl7XJGpXLYEPP2IykhrYNZDXaX14AYsKz+&#10;s/oNfPCgrHOwwZtfSYCcxqOrCzy8usSvblYMkw+W9RZKcY9TIKG9dzZpWHvCcrNCwODWOnzvf/uP&#10;+OZf/Gu88fl3cHIWOgT7GWNgV4OrixnjPEFKgYvLCUQWtxL4/2h7z25LkutKbIfLvOb5V9Xo6m40&#10;CWAIK1KkhtQHLlGitEb/WPo0hiOK0uKQo0UQBDngEEMD06a67DP3pgmjDyci8mRk5K3iCMJavdCm&#10;3rt5MyMjztlnm8M98DgEhMcB29eP+MYHVzBhJM99DZztFD799Y/xm7/93+I//B9/DMka/xKYmbyE&#10;6dkM3QDhBbSgMOVxHOECYJ2Ho/5htu8sLBZQ2weSH+MUUDdZzIuFrQ63dwlhKWMVEDO1xmwYhHDS&#10;JqIqycd8+IATe9m7E+1FRVonFoVTGfJTflYtsFxGllhqYBaFTgLbIPLgQ0T/T4BJ/CHh4zhGx4eT&#10;BjuccZf8mWdnbyB1hu8dndWRMe+dgwsOTWPgwwZXlxeQjY57WYjh2BT8HqLPDTHGPLyzCN7DepfD&#10;EKRS8NaSYkrFcbOYvLSdc5BNS36HsQHxrC6ZgHmcGI5MIVge8/UFgXl4ZTbQnQZctcZ2LfhzTdFY&#10;A1B4MPjaubn0cpdZFppCZykEPCwY32WNUQLYiWhwqtEofY5L2WzJmn8fxnwNSF8D89cahxo7dw3Q&#10;e586pdYk1lhL5fu91iisDUxqKoj3UWes3Zc1Ekn5e8s6tQREa4xj+n1FM8qGvilLpW03rGYkOzVj&#10;FKRUcM6ugq0lU7gWYMatLgNCYecXTnrHSimmwWV5bwuyEWfer67JlaZVMZ/dyYu4riZTSmU/5Zq1&#10;Y6lgSQBbDeA+tdbn/668R8sGuAyezqGc8VoSMMgHvjXCVu29LUHhZEFV7o3lUL/MDiv7Hw6ucMX0&#10;8gwXiyFZ+Y6uEcQy8IWlj/ypBp9L70vbhDWbtDXCXOofUrj89H2m+kAAVJOmEEcfVntS/t7NwKFA&#10;FnekPvWThUDAguGYgHjvXcxY8jksPlnYhRwgzb26fdVKKPvUVxjbfN9a9G+ptsRcfVZiAlIpKD2p&#10;Bt68fY3nXz4HoAA4mMiQb5oGIYSsLi7tbtOZ7ZwDYoh0Y0yuucqBLCc06dibDH1fgE6ADw5GG3z4&#10;4VOM44DXr9/i4b7DONg87FAK8fqAvu+iv75a4Ce8r0s5CEopHA6HxbPndsIlCL3dbmNopcZ2u8N+&#10;v8P+fAPTKDz78EP83u/+HvVAjpTHyPlIUyaItW7BMp/AM7GwOJnhGjEgfQbcpvc227iKDNYu98Qp&#10;rJ5CeydfbY4l1Gowfr2cSbwgMYVQVfGv9eD8M3ntVLPwTNgL/b3N9Z+UMf+qeBdqtehkteOycizt&#10;7TZbM2EB6GutMbIBEVcl1PBGbt1b4nVrzG+OOXB29yrAn5RqYT5E4UO3Wt3K11myjkoExvTf+LOp&#10;nW9rIHZtcFqr22q1sbV2lXVfG0KXpBxeG8zVZkVrG8/aNBQWSYmBibRRs0+fZYSyvbpWv9eGx8ly&#10;ND0jrhJbI9mUPcPMOjW6c0zW274K/Je999yKa2rb16zc1yzk/78x709IKtambzV5Dm9cF6CnnzMq&#10;y2Kp5ru45rVVAwrzzVaqajWglCbJ+grzusbY5/LiNVYFnzavTVFTWMLCB3GlKOUbBX8R13xeuUyG&#10;D0/4Ypmzp2UhJV9KRGo+gIltsj78mMtEOFhbysdqHrqlLHuNrVduBJwFLzPQlPysfGFvg3cGeIjC&#10;Y483eu8C82qb8lrGtLceSmjsdhtcXp/j9oMbtNstxn6EEBLWxmAdRHVEIecpVRIU3CxJYukGPP3g&#10;CX73934XX/xvX8SBio+hYwpSBQQZwzUqjEFeAJS+q+md4DkP6c9xhgZnZpTPXgqB3f4MQ9+jO3aM&#10;ZcbXPL23UsoIxvksXS/to4SYFyuJwUc+2a5qFcDl2SVYKuJaV0rC5OKcQjhToS1MlDALshPZ7feQ&#10;zRaDe6RDwLm4DYv4XSSsc1ASCN5CQuLp7Q0+f/sFxnGAaDbEzI9sJCEUgoyBPn6A1vTs7t+8xl62&#10;+Oof/wF/1h/w3/3h/4oPfu1b8EFA6QAlPY7HHjII+ABoLaBUQGMAcb6FgMT9wWAYHvHi7RFPz89w&#10;sdHQ3iNIj7Ndg4ezLX77X/4OfvJXP8abl19CDBbNpl1pitmZEUE4ISO7MxVV8b+FZB1SOcwSU2I2&#10;VIuBfgmIrwMKBXiTbF78FMA0B0vECpAyhQxNfueoyrFrbMdFgfQOmWGNEbM2qE1+m4lxnlROa2zH&#10;+jkjIOTcwmIBAiebmKjkGe0YB10MpEHIA3Kw/UFF5nkezikVrzsBOD6yMySgJMaoRAkhwDsHqST2&#10;l2e41BckQfcOLgQaFESbmxAsEEgxY52DUhLdYCmUSqjMnlWSGPOeN/SgwacLHqNzaKWENE38jOjx&#10;H5byaA+6J47SeumcE5PNkI/5ACibfz6GyUygdzMtORid5NS8zqixLDkgtsZG4jUUr2lob1a54OYW&#10;Obz4rp2dJdmgVGOWYeBSLANeOfurDOqqgda16+Hn4Skmaq0BXGtya8DvGpN3DbwvlWs19Zgo9ray&#10;mS/zjWoAXUkW4c+kBG7XmVXps9Vqb3BKVbhmLVQjuZR7r/ceDw/3+VqNaSisOgKM9O9FBmiXoK2f&#10;BRjy710+30U9LcUi+2hBDuCkoci25feTiBDL4U+t8Z9bW0zDvNkZwTVY3DYAtWwXpuARYUHI4Q1r&#10;UgBzBY8qeqbaXnRK7TML6aucc5ztWHoj19Yzv281r+elgpadbwIn1TenfndtIMqB+3Lwae0w64Nr&#10;ZKSygS/zKri6eW1wW/q+lzacpR1TbT/gANPUHyZVxPRO5V5CLHNuZiqzFSVOumfJCiZl5znnIdP7&#10;J8pg4TDbw/O9927+PoSA4O3ifqUQwRwmzbL7BES2Ai4BmFOEuKz0xFIdP/OJHkdIIbDZtRAi4Jef&#10;fY4vv3xO9p6RyJGGkUnJLISYAGxNllzWWlxcXOBwOMA6+i7DOEKKwCwVJ6uI9L0jj2tWTyccQESy&#10;1+3NDb7/ve/i7u4ONxdv8fnnX+Htw2Me9KU1vNvtoBT5zmul0W7aKYRbkHe+jkHdfd8jeI/Re5yf&#10;nRH4n4KWNdVaUpHtotYG2igM/Yhh6LHd7tA0FNZ7tj/H+cUZID0G22GzadG2DV5+9RKXv34Nb2PA&#10;aJgzuGvD/IUNSwE0l1ZkfBgz7e1pffgcSr42zE0D0xoBo6wnSvvZEkRcw9tOqfpqap81wLMkmJb7&#10;Oj+L3pUjNKubijwmbmnC721JJiqfW655iyFV6S9fXr9qTD5TStxK5MJqTnJiOOt8+IOQ7V75GVUC&#10;spyIBHau1jzoa/X4qUyy0m5s+bPIDhN8z0z1f3r3x3Gs5mrVBgGchFPDEnl/PNsjAxa9q437Drd2&#10;W8NM17A0XtPx85qfK7xWS3jM2nsxC28vcNoZ4Qqo7i3ge4JSoGVR1BZynmmU1uHhcACAPOh83//9&#10;s5n3a/LmNeZQdSoZiwlVFEIO7kTRN5eIcHuYtZCK1Q1VyHnnHL0qE3gkGJvZ+Vhwox68VjLg117A&#10;5Bm39sIlZl7yGCz9NkOlaSiZqbWXvnwhywKldl1T8I5nVg0pUEtmZlG5CfIinIJgSykv+VmXUvQE&#10;+Espogeqy59d2rFM3vRY2P2UdgFrzTZ/MctiuwRt1xrQ7M3mfAybALPTCKsWAct1SX+e4hXdxFwJ&#10;IrLkFTbbM1ycn+PJ1RNcnd/QWkWAkIo8nONfIhBgZiObVCDkIJYQ11ayJwneo3t8gAga3/z1b2LX&#10;bjF2A8ZhgFSxwQuJeaMX650KerXYHEvAtfTH5O9v2rDSZLR8v5xzOBwOGAcbm3QRmSqC2O6NgQ8B&#10;h+4IKakY2LQbIAWFhEnqlQZQpU9u2uil1Hm4k0Jj0/WmYjivpSAgoWJR4iFEgFQeARamEVAa8HAQ&#10;ykBIBRcAJyioSe0voPZXeHz5FYbBwjUeRhhY7xAiaOm8hVESxgSozuLZkxv88O9+gRAstoYowj6t&#10;lTCBfsFZmBjyKXctbH+AFAHu7Wv86E/+HX5XK1x+8Al6KRCEgVeAGDpIHRCshDIKSkiMEJCbFsoB&#10;8A53XY+/++wlvvXxE+y0grCkzDjbbvG1Zx/h0+98G1/+X1+glSoGb3WxSGjgPTA6By2Tt/mIxkjI&#10;INEqAyXJZ7zVDbEaPK1tG+XMUiQwmQe7zQF0yvGQ2VooNWi57QsBXsjJ21R45ERUCIggpyKTsaDr&#10;PvYyg73lqy4n3S4clYP590ouoy2O9VM+vafYLWvnCN1nbhUQVgHVBYBZqH8WoCjdfrp1Pj6jOHER&#10;yXdUkN2MDPxciZ/paeCklIQIIrKYyJ7LBVJsCQhYEdl0yiDIIV5ftL1RCl5JPNoRITKk0lA4IKkc&#10;6AxrjMAQrcScdZRV4QJcmKyHdGswOkfEAREyAKGEwDj09FxVA6k1fPLIFaU13VxVnAODM7i2tHZR&#10;iGHNjIEfIKoheZP0Us6sERzba/kZviapLtmFtQF8KZed2/GoKuu1bABLBlm59kqG4ryxBWP6z1Vz&#10;ZdFeAuG1QVcJ4JaDg5JQcar+PWUbshZoucaGq/1/jY0zNWSquM4UcOWLYYHKrL/p34dsHzUFftO7&#10;mN8tyEV9yHcqKZP0PaxaOK2FXNcGKmXzWlob1ewwhJRotxsobbBpthhiQ+wYc7UcupQ1cbLo8oj2&#10;YPksQK71q4xhT38+sXpFSGdRHFCKYmgTWEbILNQSC2CGM++rAXNq/p6mHiHEfJ803VHRIjBUAGl+&#10;XJW2pelzS3CD1HQ+niWBEU3SPa1bXnnwvSUkjDMOPudsy+mqpu/OgY4SRC3Z0GvrZf4uy2rg7+QT&#10;nz1UmO0PKbqU0DNwqdZb+Uio4O8W3Wedmat0/if2L71vScmEREJgA2/EoSxiHZSUYenfS6yEr4YA&#10;BJkLIBHZyCHWjekzrZ/u+zi6mE80xAw0BWM0nevBM5sDHyNcAoRQ7DyYIC9f7ndhrjoJIQBSwVkL&#10;Zx2kp3WrJXkAj9bCu0TSQLY6ya8RYp0X12pWQlifwVIIZBUuAuBtZOuHQKGDLu1lIvulh5AyzVys&#10;/wOCmNeFKYsnmdxXlfeKenbvQmp6oTTVucEpfP7ZC7x98wgLQChDg4Ni/7bW49Wr1wgi4Ka9gbUE&#10;tN3f36Pve+z3ezg7wMefaTZt3sOSXzS9uwLeEuimlUDbbmHtkPuvZJ8plYFuNthuLR6aI65vb7Dd&#10;7xCCh3UBox2jZWmLzabF4fEAow2ElNDaQEkds3tor+i6Iy4vz7HZtvDexbyyIfdbRJwiyz1rLXa7&#10;LUzb4HA4oG03UFrDWwoH3e/PYbTG4EaMB49vfOubePHqBb768iW+8y++j6N7jH74DiLMh+0loLqw&#10;zkSge6gkAh9WSR5E6TFtsdHTPARoUL8i02MWU64C2dVSrTiMQySpiKoqsSSFludnGuBNdZJf4BYz&#10;8o2QhYo/VNVI6dzkxNE1EDNjTZifM8lCznufLaMoF0zMztRkOxdCyOrXxK4XQiCk+y0lrPfQgvZ9&#10;FdW6MtsAi+o7V7t/WYkyRstnKech08WgtgSqhRAzwXawjpGWwipLPQlyXFTSShZqzIm6dF4sz6vy&#10;vq8BujXsrRz6cELkWu25tJXxi/qPn9OJgClZrmjNejuvN0FqQAjQu1MJX16zlitVpel+TN7zPr+z&#10;NaeMWpZNOQTmtuA8vLf8+dIii2OBvM/1eaDsmaVtfA9CHGRJZCXxZrPJ9/EUcfu/GryvNUP/nBT3&#10;+SKfy8LL6VNNIlg2WPy/80asZM6ugRSllCF5LiW2jIwbYC7MK01cbUBwStK49oKl7zy6uf1IAptK&#10;Nt6aR2KNCVM2TmVxnhZdCo3l93Da0Of3m//3Mjh4LQSsZNIvw4h9ddq2LiEJs7CPNb+u8kXk0qQa&#10;qL72oi8OhBkjLlSnqGse9/Xmnv9ZASk0AgQ1qdsWV1dX+NrXvgajG3Rjh2EcIMO8EKBQWLfSoNCB&#10;mq5ZSonucER3fMRms8GTJ7f42c9+FgvayFATS9YOmHfjJH2bNpy2bfMmlJ57GhDxZPtJkudnyhXn&#10;HNq2nUJE4uCBTzapMPWwdozP3gFQBOI2BgIT890YM5OblsBVKnL5AZmK3wQGLJ6fBIJLwxMC+7Uy&#10;Ua2gqUGIAcbOI16zgNQaTjrszi/w6rmnok60SOGaLh5ISik0mibkUlhcX5xBwaMbRyD4GJQ0Z8Vl&#10;Rmrcr/xwRBAWXfcI1z9CCo8f/p9/hN/8g/8Flx9/Cis8IDQB9soBJkALCdNIGAVYF7AxGsOgIJst&#10;3nQH/Pz5G3z76x/AGAV37LDZttjvd/jOt7+Lv/nhXyL4Ed6l/RPBA1gAACAASURBVIFUIULS9xB+&#10;8mPVWkF6CZWkbbHABR/8sOFg8GF18s5zLJL3YU3FsnY2pSZNnEh4f99zjSO4qZiYAg5RDcTjKqj3&#10;Cds7dS2npJOlH35ZFJ76vXNwH7NAxBQSNnmMygVgPBsux7Pfew8bgG1kwiut4G3IA48Qh9ipFpCK&#10;hibOkZWOV4KarXROenIQ8578eqUkYJwa5gAlFIKI55yf/HtVBATh/IwhkUKxvChAh5X7WwOUS2Z0&#10;LUDPxzDAuS/mxOLl+ySvc94nBK3G1kzn/Brbs6bUm5RyU5DymhKg5k3Ji+JSWr8o9Lk1QmF9uEYm&#10;qZ29a0OtsgZYY/jU6ruaRc77SlxPXfdaHtKp97KmMK2x0EoWIAcg58pUVQXPS7shboVySmVxioBT&#10;YzqXLLwqkyueCSnQMSczsec42byE2Z4381uOe87MBrIiLS8VvSlIbgIiw4Klh+gbzhDNmWJMyAk4&#10;yKoxBnKW96esY8v+SFbYkgTquxhqr2aK1jTgLBUINUZ5LcSw9CgubS9OKbTfFerO+7ZS8bEWsC7i&#10;Pp9As6yCk2LWH0BQKDkHSfn+I9LeimlAlfLuy5q+NlSia/KT1YxizGKfGNqRQBNEtHgLGWiWlWDo&#10;RA7KAHKhlLDRpzzZWSTGffAhE4EQmE01ScFgraNak/VhfT/g7u4Ob968RttucHV1hfPz85h9YeDY&#10;wJBO5gB5IsutNrSrqWG5bQ4EvWNK05/phz6vzaSyzb1XfqYuqv5EzLShikAqCSlJST+MA9UESkN4&#10;gWEc4L2a1kIAtG7i4DxaOkgN0yhYO0S1DN1Xro7zte8/23PoPUkKXykljocOP//5LzBaixDUFFQp&#10;ufUvkZlGawFBNjrw0/m42+1grc0s/RRcmWwJ5axXxQw45DYS6X8XFxd48+YVfvGLn+OjZx+i6454&#10;8vQGdhwREPDwcECIvd2zjz7EfrfD3//9P0Brg+vrm2gLYyGFjo6EARcX5wigTKs0lEtkrLZt0bbt&#10;TA3lvYc2DT7+6BNsthscjgeMwwBjDC7Pr+Ccw6s3r3H15ApPn36AP/q3/w4ff/ARtI7wcRwm+RXF&#10;blkXz3CAkjke5qSC3W6Hvu/m2EmxzsnuiZ05TJle2saWZ35YUYpzUDFZVqUhVj1fIzD16twhoFY7&#10;pHcrKeHnOSxhNSx7OVjAqjVXifek4RxWGNb5zGGEI1XsjeXAds0Cjn/PkpxaI36UWM2avUpVdVcj&#10;zBb3nJ/FKU+Eh62W512p1FobWLzLunUe+lpXXM/Z5KIa1Ox9Qc6uDMVq64TCaGXVLmYWHIx68HGp&#10;sJjew7nFOK+BaxagNRX/Gqm5RtL23kNXlBbcBozbDJY9UJkJVGKMqY56XwD/nwXen2IfvTtclG1Y&#10;fgny1nxFT4UKrYV71Zq9Uwt8AbyDGHcZiwk4OaWqsc9q/6vZ4qx51PK/TwXlGrOr1jyV/65kNSff&#10;tXJB8b9KOdBSqDsFOIjKNLQswkv/sboFkDopvV/bnNbsHUqVAn9BTvnI1e5N+fe8GTy1MawNBGoN&#10;OrFeJYhTQ2zwdrPB1c0lPvzoQ2y2WzhHwHKy++C+eHQ4hsIX0mfLozQ99D4ChpIsIrzzONufkX+g&#10;t5ENbwmSV8iTUpGsHUSyNWHDOExeakkV03VdXmtKKTRNkxlVfENO4Upl+F9iHEghISK9YRh6vHnz&#10;BtfXMheAfGBwPHbE4jEa23YDpRRevXqVD0ulFPq+z8W0tRbH4zHLx0qm6xoIplVAaxogjICXkEJH&#10;xnGInu2SmE4h3UT6LtY5XN/c4PU/tTgcD3BOwtoRUmsopTGMRzRti9GTkkCJEbdXF7i5PMPnBwsE&#10;nwcaNRYfXb+DlgGNBvyxx3h/wGgk+t7ih//3H+P7v/8HuH32MZTeQgsD340IwUAKR0CsUmhkgFOA&#10;aBsM3kG0Ei8ejmi/eI1vfHwL1XpoB5yd7fEbv/EdfOc738Nf/cVfYKNIAkvhwB7CA8qozGAReT9K&#10;vocEuls7RgZYTz7azmVAxUUZdL1YJaZJCgJMgyk+UFoDzfjeKKSEd74Ksp4E7OeOMwtfu2ni7qq2&#10;cjUFW40NXQ6RaoBjDTTjjGX+71UFLDgVeFSMTWcS/cRyS+eUjpZIEVlbtdTTRmfPZp+oS1ICzsJF&#10;ix1I2nuk0VMYrowh3DLARdVSAiqkkhjtSCF0QcRBnIcbLTGk4iNy1tHPSpW9qaVUERBhBZUxUFrD&#10;BRHZ+jzoaXpefP+qgVelJLoEM0r7mZJtkgvAlWaUD5TXALL0eUnuytWLJVu+Zs9TA235ML82XEgN&#10;WyldfR/P7LLBqjVQZfNV2gGWOT3cVoZbGb4PW/5dYPz7DtXeFdRbYwueGi7UmO1r/q2pIeRDwzUA&#10;vvaMylyTtQb4XXVcuUZKeXd57d5RnQJgCpuW03pNazoN/+n6XXWAIfKgHAtf1TJzinsOB77H82Hk&#10;7L3MW+KC/Z7vg5xsRhJTWUq5COgrrQSq/ujF+5LXN0iVw33ikwKgRu4oAyZLu8W1DK+2NTNwcKbg&#10;qqm3MAHiJaHnVAhuuXbS8IYsCRkPK7JfOYI2/XeyL5MrlqJTSGq8+shQF1jazK151KdzASyzQWnF&#10;yDmUw7KwxuA2G+x7Oh+yjRFCgIl1KtUsk/+ugMpqwyAqQEHeH6d63sQsga4b0HU9Xr16jXG0aFtB&#10;+UMuYLNpoJSBc+PMdoZUMDEAlbHqsRY6m+45sx0RSkEmBmoEHYPw8MHDeUdDCy3JztMOUFLBeT8L&#10;TFVKwQYHP/pMulOSrCddBH8hBLH5x5G9mAFaKaoxYhgv4OGhyX4zOKQIGsWtxaSclA8V5Udaaen5&#10;TMNJ6jce7u7x5edf0PpSc5vNCbijvejs7AwQgfqTqCBIJC1ONOLDLzuOgFALNTrPJUs9WAL/v//9&#10;7+H58y/hrEPTbvH1Tz/Fpt3Ae2LJd10P6xy22w1un9zAOYenHzzFk9snuLu7owFTILWX1Jp6FNAz&#10;bLcthr6HDx63T25xg1var5XOaulxGPDl85fY76/Qti267gClJM6ur6Ek9UVNu8GtVtjutviL/+eH&#10;+OwXn+EHv/FdIIzQChjHpGoRqz186QHuvYfiQ9iQfPOpHnWzgbCE1oL1LGJBUvHRXk2yfJZ3ZQvV&#10;lGaJ8DYHt8U7yaAlkM7dFUoP75oVS3pXVfzO3o/V3mmqc0XVMrA2BObWZyG6C3DiKt/7tdbQYrJv&#10;KwfMa59ZOlKk96S83zWCMO+/SmVprR8qz63FsFpg9blMa8HPMLT571erOFfNtsV7V5yVMpPakrqi&#10;DDSusffTGVXLi6xZU85xJb/oJxLZ51Sobk0VUMssLbNoJqWeeC9iwFqWwFpYfG1t1vrl+dBLLEhc&#10;5ZAqKzGlIEqtmIjaSWX3K7fNeddiPtXU8C+QG/tigrHm/VQWjhwM58wufqP5y7kWVLbGVpcrgMOp&#10;pq4GTr8v+3qNiZUXa2wW1ixyUqDTmuS43GRKS5i1sKZxHOMGGIokZpnDAWv3ZI0V+K41darprX3G&#10;mmS2FsbGQfo1tUA5mV17XjXFw6nvV3vWdVZSlMKDbC+abYP9xRk++PApLq7OYd0Ym06ZvRSTd9kE&#10;JqlJajw7oMFUHCKGuVGhQQx2YqyOw4hhHOG8jYW2gigdQsIk9Q1JFi1EDiHM/mhaQ0iBcbQnQ5g5&#10;846/g1PoCDCONFTQ2qBtzCxsJRVI1loYraF1AyUVLi4uqGB+eMAwDNHKSWbZZtrQj8fj4lnxvaQM&#10;2KPUewE7jDABMNpACgmtJLSKjB5MDAkfmdhekDfj9uwCm/01jt09emthvYMRAVor9A9dZMztoKWG&#10;kRK7VuLJ1R6f339FjYsE4CUmn3CRWbFBEFhrGgmpAlovoIPC+PgAPwo8fvZL/Jf/+GdQv/M7UB//&#10;GoRW0B2BoVoINEZDCIe20dBK4QAHZw2cMBhdwOdve6jmNT56coGgLEyjcH1zhW9/7wf46x//BH3/&#10;gKade91nyZwS0SeS7lOjDK2zYNE0GlIJWGdnuRgmBnKVkrUy+4LWw5xtl1PuKyxAMGbMtA7FzDu0&#10;HNS9TyJ8KmrnwA0yk3vNo7K0KeF7dah8hxJ4O8VuLVn3pwaTa2d9ycpd3E8hIOQ8gDZ4AXgPEWhQ&#10;KEDsxxACtNGMdaLg7ORt64OHEoEAdm/JDkyQCkk6CwsP6z3ijCwJFKm+gAaEovwaR0NBbx2CC7Cj&#10;y5JFwlYmNrrUS99rrkqDaia7DMFYjiukgXep8tbAXA4upz+b9kZfeL2X62mNtZsb+1gjpP8vlXA1&#10;pvmcwLFkLqUhACcF1M5ynh1SA53Xivg1ELuq6qj4qp4iNdRA+7UMpdq7Uxvou8LKYX3Pwsm6cI0I&#10;UjY0iSUsZV3dUXu+pWq1bF5rGUPVvA62h5aAfanqObVOSxBqfo99PkP7riO7AqVgGjq/nSe7mhAb&#10;ICFltBQUEH6pHuB1DFcelKDpGnEoKRFnz6sYxuU1wOxgiCEeEvl5AfidYs/VQJZJvRObWklDiaQQ&#10;UlpDVXoTvxLcF6LtD8SkCBJKJpwzAu7zhjsgYLDk551IHSnXIxSB21PPEWujGHLuAQTno4UBpiEG&#10;B+SjIV1g5af3MYfAI5/7czVtWO1B1gZTHMBK10x9pM72QbPPyM8+DXeiBZpafxcBhRDIBnKyGhCM&#10;VcvCEL3LAEUauEmt83mYmMZkCaSjwo+UqCJfF+udE6DMUgWlMmhaCaU0Pv2UGNHpzydyTCJq8fc6&#10;gxKFDeAUyBymfYkBLyoylEUcRqQ8GBktmKxNVp2GyB5KAsJFAH4kgkV0rTGa1K593yMEUpZASAyO&#10;8rAcyEpSCgnTtvF3x6GuomF8SLan0pP1S/LelyLXNFrHXKzRZVBOFMzSaU2sv8NN0+LFV/+In//T&#10;zyCkyPYhZXgrIBee2s663A+V6rHRjnSfADSmIQA/nrnDMOQ8EAqAjYGg0a4GAH76X36KruvRNC2+&#10;ev4SH3zwFME7bDZ73Nxc46uvXqDrR0gl8Pj4SLY2UmG322G328E5UkGHwGtDWqOjHaYePPZdiP1n&#10;ADCMY1RUBjz/8iucnZ/DGAFtgMNjj2F4wP39A4ZhxIuXX2EYBoxjDy0FLq8u0Q89jNYYB7JAIhUo&#10;TgK7JdNXMDVF8u4XCJBGLUgHSiloIasqMZlqX/Y+cIXbmod3jTCzJKBitqfyzy598/k/10Jx16xE&#10;RFSi0p9Ri/Vbfl5Wxco50L4Y2LK9dRzHbKHDcagSlB4ZGabGnF7mgtQxozIbqbymFCLMweoSA6y5&#10;ZCRFDQ+tLUnAvtK3Va0AF6HochZ4mvf+gohSDjLmROiQ7dFEVJ2JwsVkzWpyvXYOi3OqrGNLl4qc&#10;gcJUP++y66zZftYs76b8mgkD4CqSWm5NaZVZOrvwXr/sdUqiTy2TrsxoqBGiJiLFVKUkIpiMasxf&#10;KXhfexmFEDMfpzKcqSYrX5OHljLGGuu1lKCUvl8c+OPTmlrzc2oAUQNGUqNUemS9r21QKY0qQ5jW&#10;5LoELnFHhrDKkOIv89qU7NRgorxezkbmnzExvaeybVVlUWygtWY7+bilwmptY+AvUe1grm3maz63&#10;ayFhZaDb+4AjtWCXNcBhnX1PLzLFL3hoo7DZNbi8OceTrz2BNoYKLu9jUrcCMM5YBCl4dRa4E4qg&#10;OUGA79D3MLohC5RxjIW0hx0HHPsuNoJLNUxmM4Wy4fNomw2kVjO/0sTwD2KyrUngOWfcl3sHD0eZ&#10;+fMlIL0CmjVNAxNB/ePxCP/y5WyfMKaZFVP88zebDYZhqG7w5XuVLHK9dTDNBkYrGCPQGBGZaIHC&#10;MJPvtffQUqEPFIQptcFmdwl7MOg6C3VFz0Rp2k+dD9jsttR0NBpm9DjfNpDBwzuLIBSzJBqImZKl&#10;s1QYK0GNi5YCth8BpeG7Rxy//AIvhh7Odvjt3QbtbgfngK7v0SiBYz/gbLeBkhJtI6El4J1HPwBD&#10;2GK0Aq8OAbtHh73W0E2AaiR+7ZvfwM0HT/Diy0coqdH3HZQ0CHAIDtg0LQ37xGR9sN+cozseiAWl&#10;VW6OZWQ3JVCHfkysslilRFZW5HUZ/OrgdQ2kCcLnQMHkt10WSe8acCfeIcUHzr0Vyz2mLKLrzIV1&#10;+7dSWVQOLZdgnWD3BxHwiyoR5m84eWBjVZG0APILMFSKKfDReo8werSmibY6dE+s95AyBtYJYssB&#10;gPOBAptjiDxUgPOA1AqwClJQQC0xgyT5KDoyCnCebHx8oIaX8inEzEs+1x+MGZgCsKVSkJozk2UG&#10;aaSM/o3R+iD5Z/p4VvJmqdaMlbVOUilxaXVeR+wdSMxFVfHnXAsM48OfskE4Ve+sDR84yMr3Qn62&#10;pyamBMWHyIAs37dSWlsjPMwLX24vl24Pz9iRq81wqU5Y8xGt7TOnWO9lPXFqn+A1WK2Zqw3O1p7D&#10;/Hn54rqWdXqNbZfWbCmp5uvllNqR7zc14k25ttYIGmuDzBnoHGuCvu/z7+rHIQOnedCuJ5KOYh6p&#10;Odi5UF2uqXT5n1moUSIsLyEW67RKDIoLNlSk0jVmXs125FS+WLKeC2y4loDnVGfNmPd+qdagINvk&#10;A13Y8MS6MURAQPLzN+7XSd2ZQFuStCcrU89sOZcNPbdkzLZcLJOEpbzNbG5qwNx0xvK8rgl0SBao&#10;a++pUERicM7WAbDau5iUFEFy457qnu+cYDYw0/ry8ICSOdPE+xCBeiAIjybW//ka0lsvFYGVEaxX&#10;imejUO092HQGTKzwzWZLQPc4QEiqjU3TRBUkWUb6EDAOfb7vzo1QKu75KTsrnrneR/tJKYkEFIdx&#10;FMKnoXWy+llmndjoSU12P2HefwqgH+IZKQ0J87yHh4MLwDhYjNZht6OA0647AkLDebK+6YcRzvVU&#10;+xMkCyUFaF4kye/c++hzz/2UyUozSGD0gbIakjWRlJldHuCRl1jAQrFfnrEvnn+FN69ewQWPIBQE&#10;Qu6XJuCH1lvXHSE1gYRunGxyKJtAZ2B501Lf5b3HZrtBLwUOhwOdz1rTOykIeE/nMH/3Xrx8BSUV&#10;hsHh88+/xJs3b/DJJx/h4uIC9/cH9L3F4+MRbduQEuDQ43js8dlnX0BKicfHR3RdN+tFaf+xePny&#10;BQ6HI4QADodDfPfT0N9l9rFzMdtBqph55yJpR+ZcLymAD54+wbOPPsDh+IDtbpea2shiFfFnl9hR&#10;iQWVIG2q9xIpNA0bprpnzNZjkPOzeVIeJnXmMuC6psAsQd+FreIMdOTB0ksLTG5LWPYTtXqKf39O&#10;EJpwu7kdX43AUDLaa+4DvDasEaJqSvcQFUaehY/W1HE1NxBOVuE/Q0MsuQBtS0uf+Xvol9ikAIRW&#10;kErBplxGBMq+YwQtF3Nnar1dSfrgtjZpUMO/a21oOlOgMaJDbfAjpYo2yGKlri77CH+iX1izDZ3U&#10;ZbM+MPaYNSyFkz1P1YjrZOe5NdT72GhmItRKvVoD3mf1aMVGmTt6cHUqx5HKgcIaQeNdbiP/VeB9&#10;rbHhi477qXNWR9ocFi9vxR+vxhxfAzrSJlMyhHgDWX7mKSuWtSkK//syuLJ8IKdYYDXwY21qWjJW&#10;VGHRUivmy42n/MwSOFob0JQeU+UQZv5dJxb4WtPGhxS1zWDm83vCjqh2GJXT5HdZ99SS1EvgoLa5&#10;rvlR12wJTik7TikMsnUEiO2x3W1xc3uFpx/cYn++p8PUkczGWU8y8sKTlCaPk5+hKCamiLYiCMDx&#10;eIAzHo0hiXlj6LDMTInIlBUlUBADHZGZzdNmfzweqxL+tE8oLbP//Sx9PDZ23OcvJW+nhq9pGnSH&#10;I/q+j+odQCmZVSHeuwxgi2htcXd3lz+bFwu8mDDGZNVOKW8qvfJm69CTPFfJdA0DNhsFhGhtE3xk&#10;ETuayETlo48NrtI7eLXB0B0jU4me59XlJR4eD7FJVjBKAb7D9cUZ4Cwe7u/Rnp1H+XQgFgzzSlOC&#10;GH7k+eqhhYYSGtaNaJQAMKCFxdvPf4k//aN/j9//Vzt8+PGvwdkRj49HwBkKtmrI83PbaiA4vH7b&#10;wXqNziocHPDqvoPcS+yNgmk1nnz4FD/4rR/gX//vP6VA2ggoHI9H6MYATZvvr7Uefd+jUW383o6k&#10;5WEKChbRHiEUCplyD00Di7QfpQDoGnA3/3ehCJqLoJakkDlnp4K2DEdfZd0zriDPK8khpisyvRLQ&#10;qwXuvA+ruObZV/MSLIGxNRlqksfXhwAh2ia00/PI+77M1jpCCLTNJiuBBFJgH4NjJ7wjMpgkAAdj&#10;NIahJ/BIKwSn4Sj1CEZruD4GZkW7Ix/Yc402Pt4H2NEjpCyQMLEIeTYBZ7JKz4G1ABE9sYNQWRqd&#10;Poc3PVXrh8jIqjGgsyd1Cd6uhHXWBjO1ojftcanB5+s/NafvOotOMb9LxSP/Z26fUVO6rQ2xeR1Z&#10;a6ymzxDvzBlaC4fn59GpeyAKP9a1Ip/XJNzP9NTzSX9u8rIVqwSOWvbTu+wEeSNTsxMq7VFq6sG1&#10;DJ8a6eBdQ81SKbJ27bW6jvb1SAZwHs4Si7aNwCKSv3jR+KR32xVBuJNF2nKf5D0Lf08zeBE9r2fn&#10;j1jWi6Xtz6l7tQYWlMxJrhzmf443vZxcxO0HeBZY8vfmYHTaK6y1mQW8OCuFyHZiBDSDWaWpguDD&#10;wXTEIHkBpczMVoTfp+mzyCJlzlYL7wyjrWd/yYr6Q0LJlT0oeqSUZ6dQEkroxTld9p0cYCvBe3pG&#10;08C9aZqTvsMCAl4yYEvJWTYTr2Pra01ACFJQ0p9PYddkS0jrgdZvsvDJrGJt4IOHdWNm3VtnYUwD&#10;LRuyz0m9d5jWvDEm9/nDMOTaOeVHcYBUKYVhGHKulDENnKPP8Y5qCmsthsFCpswVN8a1gXx+p/sl&#10;dYNjP+Lu4UDXNY7oh55scTRlDwzDMXskKyXRGDNl6gQ649vNlvIIgsQ4WAjpIQyglYI2OoLnEfgJ&#10;EsG7dVIJphylBLL3fY8vv/oKY+9yKKr3DnAh2rKkYGQd7b1aBEQlvA/oum6WxUVZBdQPaUFKhGEY&#10;0Pc9DocDdrtdJsYJ1mtxgFvKpODVuLt/xOPDA7rugJ/85G+x226xaTd4+fI1+nFgPf+MWz4BygIQ&#10;We8zWeuuEUEnlX9S1sZ15RJBLSAEC6mpZmmaBkpL3N/fQRkBbRq4VKtJwLlJpcnrsjUspkZw5Oe6&#10;Hz0bJJlMLuIklxmBAYCMod5rOV1rivzavjvPahFxyOFmdfmMxCPTyxG4U9YMF6upF8vhAgc3uSK+&#10;HHzUeo2wonQuQ9PXcjJyz11k4dUY7DU14Ey5FPeiEtRPe9JsUFOxvEzfh98DochWtiQOCwg2wPaL&#10;OqO0Ka2pGeYe7KoK/JdWNiUpdcnKP42P1dj7tbWacNy09mvkl5odOH/n+TlQetPXasQ1rG36GVHd&#10;Y8p1x23Da4OCtQzTGrEFFcvB8p2p9RdlH132GWtKml+Zbc4ac5gHQZYXmB9obNzhp5DP8vfySSR/&#10;kXgTk5qeNb/YWWNp9CIILiBUmY1rvr8lwFtr1NYkGGuNWTrM1ywI+GSKFjxW7RZKyQqf2JUN3STl&#10;jfJdMd2T4MkKpHyOa03dEujGIuU8SedSUZ8/L1+bX2Wm85eUywTXwHWuZlgLTqp9ThngVt5TXoxP&#10;P0vSPA7YJMsa5xLA4Kc1l31DMZuQTmQimRO5W6NhtMH15QWub67w5MkTyKhwQWSAeOvgvSWfM0zh&#10;SRTAKEBD1sicj3JUqcQEXkGgGwY4F9BebCGNhmq3EFJFv05AKAWd3hcRJ8sJeBMULJlk2Jk1k6xH&#10;nI/rS5CcW0gE5zFED8XSuom/P84Ri8akBiekNPARox1iMb8E/Am4J9sVKRUFQcZ3dRoQcIpMyE3V&#10;1Ayl0NPAfPzjO+0cTGxsqJn3CJZWhTENAAGjNYKzzPqDnkUAIhteANZjGC0GH2CDhpAaXW+x3bZo&#10;lMH57TnePvwcSgLtRqMZNAQUbq+voIVHu9/CCQnnRngXoIwBpICz5BEeBLGVhZzSy9tGQ9gRUpGv&#10;pz0+QEiF4dVr/OTP/xS7jcHVzS3GERitQTd46K7H1eUO20ZBwsNZBykdvNcY3YD7XsC5AV+73sPs&#10;9tCPFj/4wW/hz//kj/Fw/waXV2ewcNDOYtM21KiEAKPJBufYDxiGV7i6PIeIQxCu4kgjJ59YJvF9&#10;1FpF5o6fHd58nyxlaaGUoSXzYhEW4JzL3sqnwvd8rowFt07I79dkUQWBk1YgawPdU8O+MqCH75c1&#10;1diaympteLm2V077eCV7Jr5LdMrLbJ/jMVnNCF78Q8A0hgL0nIWWZHU1NasEBPjY1AUl4OLvs3aE&#10;h4rDMI8k3A8BkyVfiHsSJUbna/CBVBEJiJOUckufJRxEkGTFEegZU7Eu4SXthTz9RTAKeCIkcJlc&#10;DrothqA+DgNmzQJn2VcC59l0aLqCyOZVivI20nrgoF1t3XDwqQaq0j4p2PnFWaxuQRgoG50SVOKf&#10;Vebq1FSLC/uIrGbgdQaYP/B6g1wGa65ZVNWGAGuFfg2I4MBpzWaqxmxfq3drQ8eaLeV0XXMAkTOn&#10;SlVbOXQplZVr/ra1MOP8c9G2hivzuNVj2ezXrKL4+k7fw0Z/bes82W05h+1mS5J1rRGivWBtgJCM&#10;TKZAwsTWDtWhKX9+fF8tCSPzNTOBy2tMrjX7p3mTLaJvdH2IRu+Az9JqFocYbT5CHhKHkIgwMr8X&#10;HFxxzkKoCBB7H213AikCQwzRwxROl7Ym8u9G9AOP9VGIeUSsRp/e+WQf5ZgVHWLukCzINSIDIGBn&#10;5ilrOh4KOLOoS71TsT9lZqpIxj0ptynkEGHmhEOMaqVz35qteEQge5wcFCtnDMf8PiT4ltJzc6ZO&#10;CmSXYg5KBS8AR4QFspGR8IF6XaMFvPOZNU3AU4MQ4rqN4L6Qihj4IWCIVpBSynxdAQG9czRMdqRQ&#10;c54ylFz8KytcoxWkF4HYxN6RTae10DoOIEfHgifJ5o7sLMY6iwAAIABJREFUlHxeD6mGT0MIKSIw&#10;LiTa1mDTbtAPPV6+fo2+HyIDPuUY+WiJQ2zz4/GYA3ht/B6pr7HWwjuHYejxeP+AcRxhjELT0nBA&#10;KQVnyRbU+QAJAecHuBjELqXCbreHaRq0xmC326PdNAjSYb/f4/b2CW5vbmldQdNwRHk4N8B7O61Z&#10;fkjHhWkMXcPYD/jq5StYKeERh/qSsmToGSVFdcQ3hKS9b3RZCTqOFgDlKNjRIQhSze4N1fx91+F4&#10;OGLTtDDa0P3zPlsF0s+Xfb2Lw54ITgWB43GAD8CxG7Iip21aDGOfbYWSgrrre/j87ntsNhuEACLo&#10;NAbeB/r+4xDxG9o3fFz3lN/lqTex9PkBEgiOyGK2p59pNT777DNc31zgu9/9NjZtA+knkpKTDj5m&#10;wpXnXi1XpgYI87wPEVK2RBpS0PMdhzGHEc+IB+ke1ILuo0IlxNBsWhdmlTyYVDQl4UipSaHqg4cU&#10;ClJNIK1PQ6MUsAy6nzViKLcfofXn2eBx2R+8izxQA+Lngd4x+U1gZilzyjK51g+Vbh65RkpkFWZ9&#10;NjqXA8xtJMLWPstat/CxT+qrNJSVUpGVXGXI4sEGKdHiEj6sEGNlfgenugjZHjYpSbNCLVopB4Zb&#10;hOCZgnoisJVsc8KIphyalIfjnYcSaqEWrg1Savl/S2w0ZJVdWqdTUbcc4JSqgVnVFk7lt4kF1lra&#10;jKcBF50hNt/TlKkppZiRApZOJukZ+JntnMeUZZDIACGqQgXDD2oKjwU5W5I9jmN7BkRUT+JX7Hlf&#10;m8xw9nuN9TcrwHyYyRxKW5uaTUYJdtc8WksGYZ6ASCaLL+XMYRmYWysWayyackJSGzLUrGZqk9Y1&#10;6XvZQJZMUt4I8t9VSzOf7jdnOEbWIT/gpKhs6qhOVEvQPrNNA7en4eE9/N5O0s6JqVP3bK55wNV8&#10;amt+bOWhWPPMmgMDYTGlnwr6wMI3plAq7yffysQmndZT7QUMxXsULSsgovRYI7iAq9tLnJ+d4dmz&#10;ZxTyOowYB4f0dZwd4dwYwcfI+MnMV5etHBYboJQQgWSxo/U4HO5wcX4FZTR5pCqVVcqp6er6LtvK&#10;iBk7lvxGnYvFPDvspYrPI8qljFLwxcbN32kOrHRdh2EcoRvDhk4yN5DGGDRtGyfTKm+i1MBOXp98&#10;oMgHO0m26aOf6DA49p6n5yPzuvU+vtMxRErGQ5SiMmlQkVo1CQEtFYGGntQR8D563fo88JBS4r47&#10;Av0IXCj0g8V+JxC8wzhaSKWjR7zMap/L8zPcXp7hZT/AG6rEZXxeLlkTpQJUq5mMVSkVSzKyGrEd&#10;4MYA9A6H3RY/+g9/gt/+738f10+eUYPQjzgEh9c6YPPBTWT9CwCPGGyP4SjROcBDojkG3O52kKbD&#10;ze0tvv/ffB///t/+G4y2w/Z8BwjEYldBaZH9aoMHxjAiCKDdbCCEQN/3sM5SExMkDY0EJul+1VIm&#10;MCYWZkXnxKZDEQIjFtLTmUxSYKYGmk3Kk2lC2v+yZYFf0PCnj2R2AJWi85TnXg0EWrMAqjGZT4UT&#10;rp05p4KaV21Z5MQ25IwzQZX6SsFsc5HHmQumMXBjZN40GqMbESTgZHzzXPTCjYVyAIFKIviJ0RwE&#10;/GCpOXcu5rSEmVR1shITUMagHwYIPQVbO3iINNiTHj4Q+JDYofwcUcyWovbMPLN9IIsKgZCulS85&#10;1ngsvNkjAFOCnd57BI+ZdDOBJzwwltdca82XiMPecjFTYSyrtmIlwJstiBiAU2Md8XqxbKhLlv8k&#10;TVczFj4futUsUGrWhyVr6FQ4bE1BmmxYeM5QKbMu2W3pfOOMe57bUnsWae+vScvn94gP7TBruNby&#10;LNYseRLDt8ZGXFPuQM5B17T3CqxnQdX2KwGSm6fCUiTli1RxQDU1TfTzEt7bVZsEGQfGU/28PiCq&#10;DSdm/UBY2hxO9QneqRqd9xNipvxK79tEbkFWoE2s6MREDSsWmoIsxop6cxGCygd4wcd/ptpFSk2g&#10;Whni611OY3IJ/BUSUtQVuXxwxK2cQsiZ4/H3ywnU99MQiNvjpL1QFcocH+3RUu5SAm18tAfI51Op&#10;psBUG+d1F3929rmR8LLYL0OAVCpmC8m8pGZqhmzlFWs+zxVFAUIJDH2f+zDvKcchKWdHO8Y6WmHo&#10;e2hj4ANg+yEOIQT6cYSzfkYISoNhHxnlWinYrqMBj3UxsNfPzobgSdECKSFTHor35I8ecwmc97h7&#10;+5Y88IXEq1evMQwjEICum/qD/N4JYBgGPB4O6Ls+g85d30fPckvkFknfuR8HPDw+wDnk/C1jDJRs&#10;srXlOI4YhiFasDWRCR0gREDTGGijoGLtYR1dw/FoY98g42CI9u+uG9GYBtc3V9jvdnAB0KbBw8MD&#10;7p9/ifu7OwK3lEIQHtoY7Hd7XF/d4NmzZ/jOt7+Nm5srNErG2iYAcFGtLCNoKuC8gwTV8E3T4PWL&#10;r/D3//hPcFJAqwZj9H0v1UFpPTVNAwRAa5Pzn8ZxhGkayv8JHkaYGTgqhMAmqiGHCNxrrWDtpN5J&#10;6ufpfQqwY4/ueEQItP8PwwA7WljYSKAI6Ppj7tm9p3vb9zbnnqXE6L7vZ5gI1V1DhG6jhYQ2cY9z&#10;cd/z0Toz7vkQcTAb30PnIRRwfnmBm5tr/OEf/gHaxsCPDsEJOHberNWsa3tyzfVAa00qd+dybZ+U&#10;5kIsPddPZeAl4pKQBMMKoGq9MZElpv50EaoarVtc7Etz/8ey1TgbHKF+7k6g5xyM5Ht/zc5tzvoO&#10;M7yrhm3NVEzJz5v7QLPBarK2SbVuybovgeUZgURMHvM0KHU5Y0tHmxsPNyPgzlnlPtc+XKXK1UxI&#10;9nEiVJWM4H8VrOx5RtXMBS7/7jkBICBTfxKhTUxENBY1NguLLWsgTqwNYWKOq+KZluQK/k6kmpXj&#10;s7WBU6pZE5GORavMfo73KbU6rFa3c2XuPL8UqOXb0J+b39dkR0bEhLkyZf458/4ir+2FstfnczoU&#10;Fk9l0O0CZxCT/RztxyFjXMH9/2ibU7Kq3scvtfRsqjHU10D5NZuAdLDXAg0EpiCpmv/R2mSE/75S&#10;7vEuT6Il6L5sVnnQzMIzFaHa5BBQuvR2T9dbA4GWMn0xMQGLtHQexFUDcsqFGCrDj7UQhxqjbi0f&#10;YC1Y8pS8pZzg1dinpwLtSrAqFU9pKp5eZs505QnupY/eGru1ZFtN8lYCwb0VCELg5uYK55eX+OiT&#10;j3F+dg6pFLpxiE3EdDhaR5PddJukUnDRQ1lIxcI3AanivYhkBmcdhA8Y+wFCAK3WuQD2wUZA0gFB&#10;zjwSVfSDDiHAWQ/TJJ/nsTp55yDdxHDzcC4eqFJV08fz+s3NN3KIS/JPBmjTa9u28JsmZrRSCtvt&#10;dlXRUSphSgniIquhkNoHR2wPCv0FTPQ8THLYxIwIcaKaDy5t4ILHm7d32FoLDwVvLbwd0XeAcg6X&#10;53t0Nk7v4SFlwOXZDh9/+AG++M+/gFIN+aHG8K9U6Ii4TpOHZtM0U1OpZDyLPDQ8hBuB7ojDl59D&#10;a4G//o9/in/5B/8zzs+v0Pc9jNxg6B1evHiFp7c3uL6+RD9adEOHEK1IRqHw9tFCuB5KN9he7vHd&#10;3/w+/uzP/xRwFs4GGmY4h3Ec4DzxB5Q0sQiOhY13uYns+x5aNxABbABYhm7L6j5UDoXz3itkfZ8W&#10;p+xk5nkedXC/Hn65BHHmITSpFvR+YnLXBto11mvtWnlRtMaSPWX5tbZXETYiM6iU70ccGOrIKAqR&#10;rUUFplqAWUHMA7yEEASqg/aGtp0rvpyLrstKQcoGGEbY0MMLgaAkVNNAKBEHayozc1MR1bYb+NEB&#10;kgKiR++gtcqBRvy6EFJzT7Jsz4ZFWioExAJcEMsXohKIXuz/qYDlhXuSXGpjpuCoQqqMgtUf2PlP&#10;jQ8DEpHC1UQs3pdep2k9lCpIDkLzGofvjclfufS157+Tn2X8+nmQV9nEpWtL96iUBK+d+2ue4jUv&#10;95pf5ZpN4LsGWTU57ST3x4pSDwtLkJoH7po1Tb1JCVWQoVSdysJisSSgrO0ptevjNfGp+qwkUOTr&#10;Dcsm5l3n8dwijZhTSebuo2w9sTl9cLkOW8qU59ZWNeJPVloxIGCeIeRZKHBpkMYC6T1mAX95DUZ1&#10;phSSmLLWMr/3aP2X2HZRsZRBfCEgk592HhkTWElsYxBTK6sFRQTGQh6gJhbvYtComEom8siNMTE0&#10;HAtAKp3TPh2bWhGIsbLmE/vNR0BeRtILhaXGflCSKnMcxwi2zwfAjg2DJGKwLcjbPYE1Sc0l5Dww&#10;mDAr+h2pRhpiY22tzWeWsxamaaY+MQi4qA71PsA6h+BZYKy3sDZAuATw0VlOWUm0BuwwZFWg4Gz8&#10;WAMQoMCJVzQIOA4DDl2AacyUGRWHlcPoMlHG+8n+xTmb2c8hCPKZh8RgB9j43vTRaoVq5ICR2Ug0&#10;xqCJwLCNYOzD/T3u7+9xPB7hnMft7S2Ohw6Pj8RmdzzsPL4nxhjs93t0XYf7+3vIgPzz+90e1joc&#10;j0eoRmfLCSkltDHY7feQSsM7BTtYmHaLm5tzNI2BlDoPBYMHXr1+jfu7e2it8fHHn+Di4hIpGubx&#10;8ADEIQiBLzazJpXSVFNEqew4Wty9vUPbNtif7XF+fgEpFR4PZ3j9usXFxT4r80ZL7//5/gx3b9/i&#10;q+fP8dO/+yk++vhr+MH3voPbqzNoQ89QMevGbC8jyIpRSODF69f42T/9LK4PygXguS01PCWdk33f&#10;4+zsDGdnZ3FPsjMrkGRbFNxU+6ZeKdnspHOZ20DS82tweXkJpRT6voNpDAJMrvVaQ0MbAVI8INoY&#10;tW0bPycy46VE227ysGWz2aDvBwzDSJZVkaiR+rUUnJuuQ2uJYRhxdXUJKTXe3t3DB4t2u8Hl5Rn2&#10;Z2e4vbnF//Q//g/4+ONPcDweABeiUpZ6pQmoDLO6qGSwT4TGkO9N2SM4x+2jJivJZOvE7czKM3d2&#10;ljtPA24mHzylyEos71IhkexET/XaJaHEu1AlgtSInvzv+ZlXI6NOSqrTAbqzmlTNrUd5DZr2qNpg&#10;pazLOJ7AayJf4Dnl7xeshi3rqDXLFl6HpRDxEq8oscLSEqYc8qT+tazXaZAl4/nspgEM5iD/GvZY&#10;AuK5rvQgp4AwMccTyZEAbZEzUajec5k8wAe99P/1bNLpe4uFmwX/rnwotLSumUDz8r6VOasldsOx&#10;Su69XxKVykzQNYJ2zXGEqwt5PamVxmPfZ4zFOkt9WSKK5/yykOvBtA+nPqu0uPrV2uYw4KH0LhQr&#10;Hq18o8lyAz/JFUuP9RqrumyyaiBoGUqSilKEuoIgMYITg4qHV9b8Y9dYjLVmsBZ0Om9IRNUzkb9Y&#10;JXuSDqe6bLT0nD3VXKUXBBCzBPU1wPl9lAGnQl1rjfEpBtb72jaV96/GEC2ZhtzjdekRiUVwzNR0&#10;+iz75defJrS1xv0UQ3bamBJ6KGKDQGDz5dUlrq+vcX19A60MsTMikyP5oic7Glq3jjXeFOoUGLM8&#10;vXvEsokegkJBUPIi3DDCNArGKGglEaSAj4xnZSRZ5wRmXaRkbsrtaKvPvRxijOOYi2iSA5LP4Xa7&#10;wePj49SwxQM8NeypoCLfumnKn0LrmqbJh3lNBZMmoXxd1PyXuS8sB6xKEJWzEqwLGdjUAmhSIF4C&#10;/ZOMDQ7OW0ij4VzA6CyO/YBj30OOAyD2OTDThwDhHKwHrBdwwkcGPqCcx0dPbvCXf/tP0WJGMCuL&#10;1CpORWTbtosBKLEeAD/2ABxUANxri4Mk+5H//Dc/xA9++3fRmB0GDww+oHUSX714jatLj/OzHY5D&#10;j96S7Q/hkRJydGj8CKElvvbpp/j0W9/A3/74P2GrNKTSEBA0HNKKWFW6gZIG93dvo5+4i9dO0mwh&#10;FITzcEytNT2nSSGxZgXDvbazz6qQ7z2czpksK1LOU/YI1T1LTP6wgbGnpZaQYammqvnYrgFca0qj&#10;GrO1xuhfv3aZ/5rlkigZw1sDhFKTt3QxEE6DkWkfFZnd6Eh/DCAy7JSCmwWAWehGEShjgSaGSduO&#10;AHwohSBpIB2iRFjE+6pjKC4ENUxCSuiGBmZKqOxTDWbxke+5EFQ4x7fJBsd8/EMSgrAgM79giKY9&#10;J9czhZ1bklaX7O/ZswxhxvKYebNCzJVbeQiM2f5VysO5EmnBxi38z/mRxYtd7oPKg+lqAZ880Dbt&#10;xTXVZnkmlw1ZaYdXe9f5Z5Z+4aWfZ83iZO3srqlYyiCxNX/9Mih4LSittBZa+5kMuMWBLAcPyma+&#10;Zt+TPis1vrz2XWtY1vaf2f0SOEmcwAoZp/yfz3tCaRdEe4eLdgtt2yJ4QCqdsy7q6gDO3ipVGPP9&#10;MjXzpwJ65zWmWlUYz8NTyf4hCAkIFS1XiP0dWIhZApxz7gqzhJGCrABFVnml4LSZjxQb4sQ9Nwhm&#10;R4MZw9e5Sd3gi75uHMeZ4iMxCsvsgjUCRArGc2AsSPb5xLiO/y7QQCAB3yFZeGa7RjnZ1fiJmebd&#10;5EOcGKgePgMriYUvpZjZIQRn4SFyPxUgMVofazkCXqWQGK2bBUOGOChy1sM6F9n9xIgGs0tQUlGN&#10;DkGAdIiWM3HQAiHgbMCQbTcU/Ei1LhLTO3j0vYX1Lg97hpF6gFQ7u0iGsGOPY3dEd+zRDxaHY0+2&#10;KJKUoeMw5kHAdrPJw4thGOBGi+1mg/1+H22bqB98/fo1xnHMQPF+t4dWGm/fvkHbNGjOzvDw8EAK&#10;UQFsNtsMyl5dXUEbjbu3Dxj9AWfn5zg7P4cQAmcjAdWXl5fQWkMbDaEUnj17hq4b8KO//BsgCOzP&#10;tnj6wRV2u03siXZo2xavX7+GVBK73RbBB5ydneHqiv4cBPDwcIf+cMT9/T0ej0cihMDj4vwCl1dX&#10;0ctfxmfm8LOf/wOGvocLDl88/wLHwxHn5+cwRqMx59jv9nj58iWsG6JlpMTXv/51XFxeQmmF519+&#10;jh//1V/j6nyPi6tzPPvkQ+y2WyAEGJNgFZdtHkPweP36DR4eHqMn+pSpo7XMAHs6J52jgYcxJjOS&#10;0z+nejbVTjPQJ8zPd601uq7D8XjMa6E8c9t2g69//ZOoEDA4HDoYY6h2j3ljQzfEz0uK6UiedBZS&#10;6GjjM0JAQkmNEQ6Hxw4BHvv9jvokrfL3SqxVOs8CtAb1oLqFc0S4+dqTp1BG4ub2Ek8/eIJnHz3D&#10;xx9/jJvrW/z4x/8J3//2dyiDIZ1vieiYzwSyty3JfdxuU6mJacvJeVONZtg5PO//y7q7xCDS2Urk&#10;D+RcO7mizuOD9bQXnCIG1Rjpc1B4aV/IiQdrdU8N2F7LGeLfcc1WuwTe0xDpFOEVlQF/SUzlNakP&#10;k11gOjOUkrP6t2zouNqhJCPX8mVkHASXQ4o0wOTrbEEUquCjIXiW0emKfMgawWpem695s5eYVg2L&#10;5Ex5IkdYxpqn2oUTVSYcTS6ILOn70ADRV/HCMtS4BownK6A1P/qSPFLmmvL3O51JNceWpMLk70c5&#10;iOPffU31nmvqaEUoWUZo6vF9CFDRRg8gO+qcmbCwTUJUWr0fLP/+zPupm5x7Pga6sKonJ5smQ0Xg&#10;LNjFhK/24pfMo9okr3yQ86CAuYVCeoBKKbjRzh7KIowybgr8Yda85GsbVc3upQamlIuSAx41QKXW&#10;QNUYWKg0/bMgkuAREHKxMOMSMZZeLWV8LfS3BMrf1ai9i5nPX3D+nEsfuzWro9riL20earJ6DrpM&#10;17M+EKk9+/I+1X3d4gYIidERw71tDc7P97i4vsDTD59iu91iHB36YYgMZBULEWJfLcEnnSVpNLWN&#10;h1AGmHzeULQ0CDbAjwSWakWSU6019Mbg7vBYkanFNSAkGtMAsBiGGJakuSwZgCD7mxACdrsdtNK5&#10;mOD3dwLo6eBNIH/IVgmesaancCC+4SfGScnsrIURJcAjyyIruQrLQg9VFiYCIBQNd1QI2ChKCEiy&#10;5JCYvXEjd8EhCJI7ewCDdbD3jxj9DsNgMTpPLCjnIJUhUDdQAJIxEtZ7XO+32BmJER69JXudIJM/&#10;qo8NrlgMrQBACQWZ1oqOtj62Q8CI7jXw6HpYJbDdbPAvvvdbOCoN0wFSKLQSePPmDhfX57g4O8Oh&#10;s+jsATYAvQvw1qINHq3UaC9u8a3v/hb+6kd/C+MCtB3RakXWJPEMaJsWrdmiO8SAsUBelZnB7DyC&#10;JbuEyQKHg0NYhC2Wh245YV8g8cw3cC2UVTA7ijl7VZxkvsxk6Su2FXm/Sq9xYm8kdmOoD2tPAYtr&#10;tg+nhg1rnt4+2UaBqU6iDDcx2srwS65SSnVBFYBO71y0hTLGAGyAzky0CbCSEto0MJsNgRnDkda7&#10;VATggZhvPliyRUg8rFgEmKYhub6b8nIyiC8FRJgUBSJK4UOy7kj2e6D1iJkNBPP7T39+hbVdsxQs&#10;10qNbVJnFct3PuuSEZNkwGV2DA9kLgH6si7i70ICGdIQu8amOWXRkxj6XGlSq2vWaqCS6c2/QwmK&#10;84a4zFt5n+Fczeu9VseskTv4s61d1ym7lXKYkQCYWk1WsurLn11T8aT1lobhpwJ/qzlNAguCxCwD&#10;4kTNt2Srl5YHZJniY22hjYHUKjJsadBm/QQIlxYDCfSeRm1kVFiu93IQxGtObv1SWzPlsAxx7+E5&#10;XeM4ZpVACm+1dsyKoJnXckVdmgILfWTWpuBtbXRmjVMwqYyD58DSfZCZmMR6j8ByrLEo54V8WK13&#10;8DbAaJ2JGtNwJQIw6f1JuUoIkEmd6mkHto7Ak2loTsqoIbLZE7DhnINpDNRs2B7VEGryoEUOAo3W&#10;BdGW0XrADkMeUiRLD8RMFR8AFSabGq10VndFFkomQCRZvXU2f+/k8JBtszz5wVvrYP0IIQU2mw2k&#10;1jh0Pd68eYO7hwd00VbGRgucpHboDj2GfshD3rw/MzDicDig63p0fRetjaLllw0zEMQOHe2jTYNh&#10;JMvFtt1gu21gtMLZ2Rku9mdQUuLs/JzAVa2w3+7w+PAA5xxub2/R9z3u79+iaRqcn5/nMMe39/f4&#10;2S9+idvbWzx79lG+B+1mG0HlMQ4S+jzsuLg4h242aHZbGrTBYxwG3B3ucHVxBa019vs9PALe3t3h&#10;F7/4BV6+fI27u7e4vr6lHkRrnJ2dwVoXraI8Hh8fobXCBx88xTAMOBwOuLu7p+yv4NG2Brt2Q4Mm&#10;LdH3ZEXw9v4Oh+4IrTaAaOKz69D1A5pGY7BjPsueP3+O7XaLq8srfPjhh3j58iVevvgKWim8VQK3&#10;T27wjW/+GoZxwMsXzxGcx5dfvMTPfv5L/PLzz/G9734bt7c38D6dbfT/CSD76U//Ht2xR0hnUNwe&#10;0545DMPCXi2xwrXWUc1AHvxCIQcD73a76fwKcwZ02nsmxm/IOSH05yQOhwOOXYerq3Pszrbo+h6j&#10;pcyutt3AZR95AUDna5SS9qDO9dhud2hMG699xNn5Pu+Jxphsr7TdbuG9w9nZHsfjI968eYuLiyu0&#10;bZP3WGMaXF/fYrtpMAwdzi/3uLy+xH6/w+F4xDi+wM9/9jl+8N3fgvMWAJEyAvyCoJDu49oQ3/uA&#10;uYXmPKtuqv2pB0/1SiKW1fzCa0pyTnjlNnc1IJaffbXaTkBUcY8FnuWXxB4O3CeWcw27quVglbXT&#10;KSLn3CZmntXC/3v6fQv7NSniwHKJJ6V/puFmrEmVKqxRK8MIH4ez6RzWcWAsAmWFpP0eFGCdcIKZ&#10;qqvIT+IEwdKK+VTNw/3qtdaZkDiRLLgDRJgFovP6LF3HGnH31ACmJL4kRnsN10vk0HLgND1zH7+D&#10;nNVQNdcLPqhK9y4NBE/ZD2Zb1WgfVtbk6ftoraqkzNK6sJb/tVafln0Jd2hJf3HiQw2H5ZZoiaia&#10;1Ee0tJKlkfrVgvenmikhxUIyROE8bCMJmL2oNYlJzRbnlG3ArFFgTZtzjl7MgIVNDmemZbBwYRdQ&#10;BGG8Q369tmmVkur3YZxXAfLo+dg0TU6c55PPEqysTSszUGAdmraZJTAjNTihPiWs+pNWppM1pte6&#10;B7+o2szw/1ZOzU7Z9JSMOy7D4lNfPi2sye5LJhwHjtescRYBbisWFfP7QaGb3gFt02C3bXF1dYbb&#10;pze4vLnIoZcCClImr/a00ZLPoI+/aBxGGBPtnVIg8SIsL8mRKDjLjpYCppyP10Kbs0g6T1BjFiJT&#10;Kh8gzqP3fd5E6Xoc89kjVlzTtPDeYxjG6c9hzjBIkqF0vXwfmLyrp4jI9HvGccR+v6+GZfOhXBpQ&#10;cTVF8pIsFTtJXvr4+JiZLqnQsTZOVvkmHAMx29h46tjoplIwscJCBEGdd4AgBjCEwKHrEB4eMYzX&#10;sFqiHx3MVsaCwMOYFuNITauSwMZIXO232G9avHIjoFVknImqR10qOnJxE8NVyIKVrqFpNawFNtsN&#10;unFE99Vz/P0P/xIbtcGvf/c3cYBAcAN2jYRSwMPDAza7M9xe32BwAm/uD3BCke1T8AiCCvqPf/17&#10;uLh+CuGOcL5DbztIcwYd5MwLO9vfRPkeTaPjWWEdgpgOuJDtDUR1sFfbc2aDnKLwSWArBwFLlUbK&#10;Tkj7yLQH2NWirPR/rO2jJTgTMFejrYkka8n2/H0q90VuPxE544y9MQ+lKpsPUVEeZDgsCHiHHBBL&#10;kmo5V4Iwi4TZcCT7/HoYE4Hf4BfDAOc9lAjRf3fM3tcEyDiMdoC3FoTBiJk9kRsGeOsgQCCUivtL&#10;amJnKjkmRfbeAy5+h1TURkDfRe8fSTTR+XCbnUN8cFxjHNeUP/y8qdUFeZ3noVMdiC0VQqcIEWWI&#10;7PwdSIFZczZaE0PES5ZYOSQ4NWxaO2P/OQq8mkUfr7m4qrBUBKw1nnNbEVV9T9c8dNcsZfgQ8dT3&#10;4/cw7du8ti3tsEpCyhoAULOnKfeQpmlyHbzW+K0xnwKjC63th+U9mwI9K881iFmmQ2Ah09a6aAXi&#10;om2ggwtA07YYx2HyuS1+VvCBDhsEo1Jn8zqBAyKo0YDWAAAgAElEQVTTc5mCWPkgo2S/GmNoUOaR&#10;QXs6S2IAqRHZliEwsC3VN+WaIXA93SeVGaPZozjIDDxrnWxjPIESSf0ggNGSbzgiaJDtrbyn5KUw&#10;+do6tj9orWEjK10qIpz4QBYlLqpSZdzb+2HI6sMhKSSNwRhr+cXgTAgcI5itlc7stcGOM2/cdI+V&#10;UrBjl0Nbky81f5ZZbRftOrbbDYQ0kX38yCw8RPRR72f3FPD5d/R9T+Dm8YjjsYtnkYfRDSA8rJ16&#10;yMfHA968eY2uG0lpkfj9ycvWe8q6Zye7aQyUVLi4uMBms8H9wwNsBGj35+d4eLjHze01nj17hr/4&#10;ix+i7wZsthtcnF/Q2SYlRLxPh0iGuL65wHa7QWMaGDYgeHh8xNu7t9g2BsZobLctmkbTqN6dYYhh&#10;plpLKNMgQOD+8QEigq6bdoNhHKl/sF0GULQ2aNsGTUs1tDYWSk3h2UZJPH1yCyUk+n7Aw/EBXddj&#10;GHoIEXA8PmC7bSBlwMPjHfRrj3Hs0fcDxgj63t3fozEGMA1uLq/gg8CLl6/RdRaNMVBaA0KgbRpc&#10;XF3g6uoK2+0Gx2OH589f4M3rt7i7e4mrqwtcXu1xgRZKSTy5eYKr6ytYa/GjH/0lHh4e4D3Zc37y&#10;ySe4vX0S++4jmlbj2D3i/OIcm22LL3/5OWQAvvmtb+HTb3yCx8e3+PL5c1xfXWO335M3vzEwTYO7&#10;uzv85Cd/Cw9ilQdJqtwQUr86H37udrtMgEoZH9vtNg/MRzcsvLsTozT9O2stuq7L+wqJYkK2QqUs&#10;Agrw7YceprnBxeUZjscjLi4uoZSm4GaxQTjfQSmJ8/NzHI90XWdnZxCCwHoaPtDa2J/tobXCOA7/&#10;L21v2ixJcl2JHV9iz8y31KutNywNguRwSEKjoXEW0+iL9A+kL/qdkslkMtmYzLRRHONAQw5ANgmg&#10;gUZ3V1fV23KLxTd9uO6RHp4RryCJghmsqqvq5RLh4X7vuWdBVVWoqgp3d7dYrRpvRTTg8nIDYzS6&#10;bsBHrz/B4/bBrweOVbNG06ywP+yRFRd4/uI5ej2A5wU2z67xxc++wM3Nc9R1hf32AZIzP5qdklmC&#10;3VoKbsZ7vZQ8sb6dA4DnnQdocKUWa/wp2cuN5JY5G8CU0BGGYXPD86es/6av584GDLGrAA0P7Vk9&#10;EUhuS2SR07WaKhXmPstEtYaTYiGuXQL7fAKmJjaQ8eAhrvGCypxxPhnEpThTqAWcnZKPHaPzT2Zy&#10;tOZLQesJaYMDcpK/w2aH/UtWRVOnkpMdcPwasdUV3Ts+sXtKnQRSa+/0fSeE12DjkqhfUxJN/Lyc&#10;cDg8oZ6NScLug/XonGPHicwtJtcqrdFCfRzbf8U9TWxpPZfBEAi+sf3unIpmaQDBOZ8lQcWK5PDv&#10;YmJGwGXm1jARDrCIi/5/A+/jgjeWAAk+kcfHDS1nYiL1iNkrlErvRtN+xjlctACfagJTNlEKbqRm&#10;P4EpCwBa6bHZXvI7TkH9pWboKZZ8Kl9eBnGjBTADwo8HkQcel7xXl/yMTxNmAyFOwBmiezEeMtad&#10;ScKfYh/HbKGxyYgmpXMP31ITuzSxnWN7xZvNnKw59upakpmljW9qr3O61jzy4pr3h4tfL35P5+zk&#10;CZo+B4wAc5GhrEo0mwbPnj/Ds2fPAHBiRdnTxFUp4+XFDFq70fdSZhmKnGwlTn5c3udttM4ZISZf&#10;PGko7QOWvD+qlBJ5VmIwCnlWoG17GG1G+dHoQWsdeaJHG1WQtlurvY83hZpxn2zu/HcJaoDxWWNB&#10;Dj8tkML1p+HFyYtNCBF9TwatLfK8gHfvmDSG1lp0XXemqliy3Toej+O/SRmIWZZRAGbCLpScGIBZ&#10;Jv3/MzhLeQBOWDhG10YrwPHADHHoOgWrLfp+QNsrXNW197cnKTWXtBcUuURnyCfVaIvLdYNnlxf4&#10;7pt78HU5kYiPQ48YeOCcwuZG+bwPE+X0a9u1aNseg3GQVYXh3XusihW++OlPUa82eP3Z59ipDnAF&#10;spyB5wL22CLLarx4dgNr77A9duBOwlkJQ0kJuHrxEb7/wx/i7//mp6hLDsaoCRCCIZOCAo7dKbxI&#10;SLLW0cPg/fsleM4xeLB1oiLwIG4IxZlIJ204XMVYFDlnR5sBxuJhHbEET8HTHIJz/8ywUSqd5Vl0&#10;Ap5sRdjEyOSkDAAYSbP9+Til/bNZMDz4bwa5mIsCSj8Edp7LAeeGwfAWR3ZS2Iewn7nARx772WM5&#10;zJ3F/s/hv0blwukKTQJ5wbwSIwNj5C+c5RLOkR8thVxLCE6hxuNzIQTMOETzAYs5g1LGX2tSl2j4&#10;ey4ceX569iIXfLRMCJ9OGwPh7YDY+J3t+Kw4UOiVC3WPH7SE4ccSKJ2CnulQWwgxAnuBxfWUpVFg&#10;vjLgSc/yOSZ4qtCY1gqxxcgpbD2cL3P+lnPDsrSBmRtIpOdtCuSd5RYlpIGU4TR3Bscep3NZQ0u2&#10;NXMS3clzEattIjY3e4JQMvednrInDMX/klXNnJ1W+udn2QnslBvDPYnGPhGUPdd4zwdgT+0eT2zF&#10;cVcbe4aTV83UNuyswfMAfNizaX/3ez2LbMWEhJQZ+mN3PrgM9UXUoIdBcSAKECEgCjyHmwUo4kGb&#10;dQFEp72BcwFv6T7ub+GaDb2CcQa9Uug7AqSyLCMVosxgnYUaFPI8A+MEcrXtEUVeoKxKiJCJ4n16&#10;aXBJA9LA5HaQFNbrG9Fwnfp+oPsm4jrfRTYVBcniDVleWA/e9H3vr3vM/PWWRZb2ySzncOpU4+/b&#10;DtpYYukH4NxfB+mJHINSaNsWWhPj3jF6jmWUixHAIskpx4escSysCb0P9WzGmNHLXSmqU6XM0LUd&#10;Bt/XGatxPBxwPB5Hf1nrTgpOGw1wjNYYlILWKhp4Wl9janR9R/cPDIJLyKzwbHoNNQyo6gKXVxeQ&#10;MsNut0PXka3J1eUlMk5e+nmeIy8klNYY+g5VWaEoCxRFATUo3N7dAg54/vwZbm5uwDnH2/fv8PDw&#10;AKU61E2FzcUFAdNFjizPcH//gIfHR+Qig8xy5Jn0fYGGzCRuxBUA4HDYo1mtIKTE4XCAsRaH3R5G&#10;EYgQPMutMcjzElleYFAKfU/A/PFwQOMZ8F3XkV0j4INne5+5Zb0/PQW0qkGhHxS6rvOqhAIXmyvU&#10;dUVrY7fD7e3tCCoDDh99/Bp9N6CuCNxtVhUAAoMdY2g78mGvmwY3L57j+voK2+0B3719h8N+j9V6&#10;hSav8fz5c9zc3KBZ1TBa4/buDu/f3442Oy9ePsfNzRUuL9fo2h6ccZRFhbv7ezw+3KMsKjgLNM0K&#10;x7aD0QZVWaJeNahXNWQmUK0qfP6jH+D16+f4d//7/wnugE8++RRXzy6xqzPc3t7imzdv8Pz5Da4u&#10;r3zPLXE4tHj7/j2MDUpcr43xYZR5VnjgEV5xcOoziiKb7Mf7/R6O2VElERj7UkhSV3AWsUKFV0jY&#10;UZEdBolZlmO1anA4tqiqBuv1FcqygVYOV1fXWK0abLcPaI8thBRo6gZCcBwOpDwpC7IoFLJCkRdY&#10;r9cAGPIix7fffIP9weCzzz5CUZbIctojr64ukWUC2+0jyqrB8+cvYB3zdkrk3b9arajvE8Dnv/cj&#10;fPvdd1DaoVnX+NnPv8Bf/h9/if/mv/qvYZ2FFCyYbIFNM+wnQfPpuRvqgZTgN82dOnnop6Ba7H29&#10;hGFM8InovAz9wmi96xnkADyehlEVHH+XeJj5lBXmWL+wU/YjolouBfPj750ST8MQIai/jHEfdFJg&#10;0XUPA34d6q/EXWIulDaEi2oP6qehr74InqjajLVeLczOHRgiEpMyQ5Ixycb8k2mNZM/JTCGjxE2D&#10;4JfqtNQV5ATqsknvlZJu+n7w1ltsBMOdi0JnZ6xy5i10/OfxBDnGPXgPt4hpxnVRiuk6b0UXZ2pN&#10;cT43Et7SbKxg6RvXVKfn8mT9mdbrJ4LZlHQySzYbcUg7fn4i/2UjcSKA/sbjKtOfdWmW8iIWmtqe&#10;xoMxsrebZkWl9W6wxTphqdmEvPiPCt4zzryNxSnsL8jp0w0yBckC896fVbA4ydLdCDLitNksSJSX&#10;wk/jxRW8PJVSNO0cxZQnxmUawjAHMM8FXaX2DHNs96du+IcauPCZYq/msLgnPrrJYo2nVuFAOPdg&#10;1d5pxYGDijD6MzaRKs/Z+iwpMGJWXhrakioW0unXkqwo/o6pnUX8HeeCR+celCX5WjrNTWUwc1PD&#10;VLI/97qx3C2sdtqkw59ZMCZ9sKNDWdYoqgo3L17gxatXKMoaztLnMdaMG7dzHlQ08B70ArCUTK2c&#10;GiVkYYM9XTs7kf9aWAx6gNI9sVU8s0oKgbysobsWwgzgNkyaw1Z/CkfLPDswhMKxkWUUQEiLk//6&#10;aVrOReSVHA7XsJa95xuFLkXhNRyw2iDL5NhkZVJ6lhR5dZ7WXFiHbnJIpLKqOYZy2AvCgZ8yCpiL&#10;5HZCwDgLxiwYHEQmYRl5PXLHwR2pF6wDrAEYkxAM0D5gU/UW7UHBKmB30MC1hGAOwlowLsFh4YxB&#10;JgVy4VAUDkpp5GWGm2drmF+9Q74hFs1gDISjZt2BhqnWORhy2x2tAuDlgCd5OVAWJK+2poftHdbr&#10;a9y9+RYrxvDzv/53uHh+g7Lc4KgURM/AhMaqEoAdIJnA5ZqanW4wxMATEpY7sLrB937/D/HF3/wN&#10;FdRSYFADKpOB+YJYFgX5lnsFijMOTllAA5opOMcgufcL9YMIchG1kDgxWAJzZAwLHs+NUzDQKf4T&#10;0d7lX9MzBilEBoDjY9YF2KlYcSNe5cAhJkyGyT5sg/85B8My63iEtiPwdAQZmE9oe8KaKy4c0zNh&#10;2Yt7GpS9xELm3oJivvBwk4ZmOqyW430iyycx+f3IdvH/VuYFmMhgXZCE+n3NX5th0HCOQ0hf2EgO&#10;GAZltQfOvFVEsLrxw0Hi2pMlhGWGpOQAuJQAM7DaQGlF4BjnkEVOXsYetKdhvw/AtQyQElziFLyb&#10;nvMz9ygNEo0H0XGw45yChCXS1NGS6InaIT2fYi/6JcZ5nOUSBiJxptFS2PG8z+TTFoJLjPW5n5n7&#10;fk9Z+MVncjw8j69LPCBJr9mcPcwZM84xGNizMyMmhsSstiWfzKca37T2eUr5ujTEm4RYO4zMeCLb&#10;ROHWT9RJT1n4nDyDT+FiLq3lgskAi6xb7CjDAWeImtCpLc3E7syRFaBSCu3QwQkOnmcYNFmqcHZi&#10;FdNAgJN9QhiQufB5EwWscRCcwXFAB99TJgCc2zzRdskBRg0Zcz63a7zt5KsuhSDwUlEtNhgC8IUU&#10;Pn9GQAiOQfWwjuwrg8oiy/Nx8Ky0AcvFGOiuBuW9nB3gDLQJQ1MK4DSGFH5wgJBkh+OsG33ZrbVk&#10;GeMMMiGBjNZB7wHqwKwPnrO0D5MvvhroHM4yDW0MZKZH31/nHAaloKwGc/AEDeMJG2wMoR+6gYB7&#10;bwNgrMGgPQCvNQ0QwvDdTAde1nrCkvd/77oOXduCcyIACMYwaIXjcSBQ1FnAKcpusvQs1HU9hnwO&#10;wwA2Nu9mVGgTE5nOj6IosGpqlN4jnuxpDPpeQ8gC/TBADwOYsyhXOYQgBen19SWAS1xcXIAzgfbQ&#10;olcD1usLz5gGdrsd+n4gW0SRQWQMdbPG8XjEu/e3aNsWV1dXkFygKkrAOhq2WIvDfo/1eo27u7ux&#10;5s0KiaauwDmDYBxFsYFzDve3t2DMYdWsoQtN9bkTeHi4Rdf1E+Vq2Bv7QXkwU2BzcYG+6/Di5gar&#10;1Rp936NtW+QyQ1mWePHs2WiTcHd3R8C+CBYAGl3fIytyVFWFpmlwfX2Nw+GI+4cHMO+T//DwiLKs&#10;cH39DFdX19Ba4XA4jCrYly9f4ttvv8V3796iEBU9R2UJkQv0asDbd2/QtwesVw3++Z//GQ6HA7jg&#10;eNg94u27t9BaY78/QEqJsiqxXq+xWW+w3lTo+gOO3QHtsaMaMUhSwbHZXKKqKnRdB2UcmCCry7zI&#10;wSTH337xd9hcX+ByXeOHP/oe7t7e4s23X+PNd9/g+5//AD/+wz/El7/+Eu/v7nwQ7CWsdXj7/hYP&#10;2x2YEKRI9M+x9XYeWg9++GY8Ux4jYBcUgyNhztnRGmLEIXzdUFWVVw6TYpsx7ZWOZvTet9Z44Mig&#10;rjfQVkP1Dnm2wWadYbXagHNSLeZZBn2hIsKUxvX1NYqiQOEV/Epp5Dn571ttABjcPL/CZ9/7hJjt&#10;zuHm5gWscWhWBcAcVqs18rwGZxl1Ks5C6QHH4x673RGCcxx2R/zi736JX/36K9zfP6JZNfjiH/4B&#10;1xfXKPIa7WGHqizgtGfZMw1rzcQFIlgWpcznuF6Iz9qUwZxiIDFxMA4+XSKGjTaS4fXEqSfRlvq8&#10;WAVGam2ycxTgs7hXHMS+NHCnAe4poJtHteHUW53P4l7nuJUb1SFpvRZ6EWW9FVQgOjFPFIi7MOsm&#10;GFVqHxgrslI8hoK16YwJpGELBxVlAaYOEADI0g2n7JvY6iSo19Ihix2H4vy8JpvxcJ+zNz3ZuMgz&#10;hvhc3XZOiDm5JqRBr3P1eKjLjAmKczZiJCT/CnaidiS5nSzkUqvx6VAhJj+muNwJ92NnQ40YuKc1&#10;pCcWXtP81FOQ9Glgw8drEStp5vDY2CZLysznm5yIp+F1Tvghxs/zVK7cEr4bP5vC2/HRZ3eeNGL9&#10;wOtkgXR6xsxk6DGSkj155R8XvPdTyiWP79RzHpMy/ulJXdrczYGuKciWJk7HG2sajjbXQMYbfBoU&#10;MgfapoyvIMuaC3J6yi4ltQWKk845m8ri4weVwpDsol1LKrkIh1C6UcYs8/i7xtcj9QFf+vypVGjO&#10;Zys+FONJ3VLT/xQ4sTTpTh+21Bs/HQDEoG4MbpzCoFRkgcBGZu7S5rlk6zT9Hh7UhyQatme7F0WJ&#10;5y9f4Ob5zVj4D2aIGgzrmcTTIUkaFhg/GxOmAZuch37TMNRYcgkuOcqqQl7VyPIC5tDCWodeDRQ+&#10;5Py+H8BQTo1yJgWMVVA+iKquGxQFeZFR84YxqJN7aW8YkkjvgRgkRYH9Nsvw80OEoIahTTCf9XWO&#10;n9U0iC+d9J9thFHwc5zFEQD91BtOKw3NCv/9iD0MxiG9H1teVx5QHI13yTbIMRjHsNsfUVuO/a5D&#10;lgkwbgCnkckaTjlYA1g9QEAhF4DgjuTHz67AnYZRA4QUsMZC8Hy640bXIT3oTs/EVNUDGHTHAwwk&#10;9u/fw3KGn/7l/4Z/9uf/Grze4KgG8M5AcodSSiruhUNZSGI9WPImd0UGy2p875/8BM3//L+gffcN&#10;VlwgL2r0nYYedmg2HJu8BhyDGnoYM8AYYsApNaCQ0q8f/7nJpHMEGI01XhUylVqmSqdpAO3cGeRO&#10;w6Nkf6fBkjvbGz9kdZaCfkv72pK/eVqop2t7bv9/CghNbVE+ZN9x8rFms9YX6caSAo2nvWhqJXFm&#10;a+cLcAsK9OnVAME52d0Z2nMs57CeMWGsPe2hjAMI5xLZZ8QKh3jY6KyF9EOEEB472vmEBiB+LiJr&#10;GjUoiCIfA2QDsH9qYk4qw/QcnoY8sbP6xsyoDMe1EmSnnE28udN7OQFqEzbLHOM/XsfWujPF4VPF&#10;amoBmH6uubpgTsK7ZBsYzrNQWMfXZu75m1tzS3VKOlRJve1D0f+hbAgXqR8wAtJuZJnP2SQt1bFL&#10;dkBzxIynyCspcWP6mWNFUEQQYVN7mjlbgaX3Tpn3T/UL1ISc3ycpBTjPRiu/mLUfnii61+SzrFSP&#10;QSsCbX2t3PXqRPpxFATKmBm7jZP36Ix8XXh2d6QwGpRv4qw5y4qSmR8iGOXVwfDWMT5QPrp+XdeN&#10;tix5Xo5qgEEpuCFWwwJdN3ggnhPw7kHqUH9WRUkged8DXvI/NtaKrHIc4yOrfeKTjFPdRM2hQ4se&#10;AFkOOXvyy237DmoY6Lt7izViy2uyPzSkEtzv9zi0R2IlWgdjSV0Q221mRU6ASjfgcNhD9d4qyDOD&#10;GSeSgwGx/Xf7nbfyceCc9rwsy0dmmpQSnDloRf7eeZYRE16QlYsUAk1VggmJsiggRRjicuR5QaCr&#10;vyZSSmRl7sFQsskJrOW27aCURlmWKIocUlI4Z1GU+O7bN+j7HsI6bHc7ZEJg6DsoK7Far/yQmYB/&#10;rQ0Ou0fcvr9FXpaQkhr2oiixWl2gaci2cbPZQEqJu7s7fPvtt3jcPsDu6eDr+wF5kaNZr5Bl+egV&#10;HghdRVmSD7oQWK/XFDSoNAXK5jm6/oijB8K32+04tJNS4sWLF2ia+hRkW1We7EYhuHW9RtPUuLzY&#10;eCsmhvv7h/H6XVxscHPzDFVdYX844ma7xeGwh/FDorwsaaDDyLby6orY54E5eTwevKVNhYuLC2RZ&#10;jrqu8ezZNXa7HX7xi1/g8fERUkpUVYU//uM/Bud0n6qqwn6/x/v37+Gcw+XlBfIyx277iMED7Pvd&#10;Fre3twAYrq6uiD5lNHa7LYahx9t3CvvDFn1HWWKf/+hzOGuh1J4yrDhwaA8EaDGGTGbojmTTpIwi&#10;+65eQ1xI/OCHn6OQJR7vH2GsGW1tqrLCUR5xf3ePm2c3yPICv/7NV9juDjDWwQSiAhOelDW1MDv5&#10;3WMMkYzPzyIvkJfZBDwLvtl93/thITF8q6rC3hw9GWI4s8N4eHggq0Gr8PXXv8Gnn36Eui7JwgYM&#10;q2Z11jsURQEwGobRoGEYQfKuG2Bbul773QFgQNt1OB56dO0AY3rkeYZmtULfaez3R99/ENnCgchb&#10;fd/heOxwPPZQykBkGUq/ZopcYrWqR9Db+qFjfH6Gz0OWZVOHggBgx/hNDMamWFFaw8V9dhpOO605&#10;MOtkcFIFk52Oix0KPM10ZIDPEB35TM8TXi8mhMRDC0R4QWyrNKeyS+93AIHD68XM59h2mDk7m/0z&#10;p2iM+zaTMOwBOlN5ogCw1tLwKxlEpJl1Z7aqYGf11Tn4Khbrqwkm4a395tbUXB0cvlf8edJ+b64P&#10;SEkyHyLTxv8mzlIRguyy5jAyNxPgG9sYz4UEz6lKU0VsXJPGIc8p6J3ay6a98NTOys7iQ2F/jLHp&#10;+P3T15nDcOPsrqfI2EuuJNRLnWdzBquh1ErX+P1ubphjjZnUk/9o4H1sjZIW/tNgiimD/kOvGfuC&#10;zYEgcz6ic83RHGtpiUGdLpA53/slaVS6INLFmwInS57+abikkGKeWRWFYCxJZebCF4IKIQ5zmxuQ&#10;pABw7JWVHk5zgHsK/M81qqdQCj7bfLKFsL85O5yUpbYECMyBE+lGnfpdBXb16XAUsxYGKRgwD96H&#10;B5rDuZPvNA06GcqqxMX1Fa6vr/H85jkEpwIsDuMgtr2Z9TRLB1DxUOp0r1iygfogMOZQVDmYYCia&#10;Es+evwATksKvDt1oUxFbBBhnwV2Y5jswATgviesGKuCsOzGdaapNqoPRqsQ4KF/0nVQ5JLVLgxN5&#10;5HMaFyPhv8MhlQbGxWsxvdehSA7e+UsDsLMsjUSOWZQlhGcTwzOW6OesB6I1HJPePoxBWwelHRwY&#10;2mFAP2hkCuhb8sLvuw4CRzCRkewVgNEW1E9YyjlwGlebDWop0fU9DBiQ5STDHZUQ8wBMyjiZDC0Y&#10;Ixmv1WDWwBy20I8SX/3Dz1EUOf7oP/0XgFyhVRr8oFFJQcOajKMsGLQVMB4EdUUOyxmqV5/i+3/y&#10;z/Hv/6f/ARvmWZIWUMrgeOgh+JGAAut80WehjYKDZ8uo6YANATjjbGQRBdnbyT/Q4RRTOGW92MgS&#10;TAhiUp5Yxmy2eJorlEZmfFKgzQFcc3vUnL9leraRfM6NIX5zNh5LAOOH/LjnlE8fBC1n7FfA3FgU&#10;p6yQtMBKh6+xr3KvFGSeg4cz1Tcag+ohuADjHEqbMaB73ON8jgHjHNw3b7EUlY1qBjeC4MHjPthG&#10;kR9xZHUWAqk8cM44qWfI0zkMNfjEGuipgm8p/+VDYawBeI33QjAGGxWpT7Gww5k/B4DHjGnGTvkr&#10;p9fhH7S6S0H7pfC0dL9J1Qjx9w7htXPX4qnheLrvh7onHd7GCsuUZDFPPMHZkGQCzI/zLTY7sHgq&#10;02jOPz4dti75jy4NAVIbSTd6m7IzggIJiOxs7XV63ZnshcCiY1MnsOUan59JsqnGl2CCwVkGKbIJ&#10;EAKvoCMGJTAMPYxV4IwTqMszCCFpPw+WVpGaSARGpTYwjENmYvyo1jFITh7fmgygoe1pMEc2oJLC&#10;5q2F0hpZxgFLKiDOGJQjYCmoB63/uaAu1j7cMc9yVCD2mxq68d9YS+Gu4bkIAAqBYAzHYzs+W23W&#10;0lloNL2XsTDGQWvyaVd6gLMnFdqo0rTWW+4wGGdxbI8Y9EBjJsYwDApqGOhXRb8OwwDhhw6BhU+1&#10;jIbRFkbb0VLQ4hSEGSSddb3CarNGNwxQWqGQGTarNWzt74XWBIDzDCIXcFqjLgo0VUm2O4yRKso5&#10;aKXQ9xSCWhQFNpsVealL6ZlpDvv9HlopYgBXNZTyQJ0hRaG28B70jyNJpGkayCLDer2e9Hf0XiYi&#10;bljkOQ1FhmGH7XZLikgBSAGsVjV0kVHNxTJsNjXevX0HZxUO+1tYo/D69StkReFteQzKks5JmRNY&#10;DU6qAeMsLq4uYWGglTqdPYxhtSbW+7dv3mD7+AhrLcqyRFmWgHNomhpVVaCqKhyPR2Sc1CN5nsNZ&#10;h34YqIZ3ZJfEVwxFRuz4tm3H4L9wVpRljrIsScXrLIXsWso6CcOUvu9wd3cHdw+sLzb4+LNP8Ktf&#10;/gqqPcJx2sevxRWqqsInn3yC/X6PrutQFAWRkzjzYP0zrNcb3N3d4/37W7KNKgpsNhs8Pm6hlKLr&#10;FO3nDw8PowqgqiuUJQWkvnv3FnVToygzfPLJx/j000/GXkENCl3boW1bDENPIdEix+rZBYqiwOXl&#10;JdrjwStYtPfiH5DnOa4vr9BUNW5vb+nsFRn6rsdXv/kaUghs+R7HXuPd3T0uL2kQwRjH69cfYdNc&#10;4O+/+AJv3rzFSwj8/OdfwFqGIq9waDt/JruQlFYAACAASURBVJ3UzFLKsScKxC3GOLquG/2vQz1Q&#10;liWYwNi/SC6wfdz6XJoMUjbY7/f0vIkMTVOj77sJESScB2F4JRjDr7/8Ff7253+NzcUK11fXpMjw&#10;Q7ugaiT7MWKtKk0kpmBPSscKgenkg+97aq3IS94x6jE4MWO1dpAyg9JqZGsH6ypSeNNaVwOpJZuq&#10;QiEzXF1coKkrwJB9kzNUNho7DZOMgfr0TJ7DQMLzHzPqn7Lzm1PupSDy2Mt6pSgNYEmtFPKT3Ewg&#10;PItY0CePbo/F2FPOYeiZY8D23AUBY75XWocFtduc3eMSUTT2Op8w0xmHMuoMSE5xl5iksWj96XBm&#10;iSclDX8n6rqo1p1TBQRCzrmizkUMcDzp0BArWXkmzqwOlxSlqfXznAvFHM6ZkmrjnKlZ3NRbJccY&#10;3wm4dmeDp9M15U+STML6iRnjc2SeJQINfYblGj11HYm/d0ymmVpDTfvLUUEXDXVSonJKYBwD3/2z&#10;UxTF5B7GmVnhtdP9YYrDnUh28XUZialzPaLP1iAlpxtVmBS39rvlf/3O4H0caBD7e6eTy8lCcAus&#10;aoYF/3g28eVNvcqWAOenwIe5AcDSpGvJuyxt8sJUNwUFZ6VLM6BLaskTXsvMeNg/JROfe2DiRjMO&#10;+EjDN5Zk2Uup1HPXKZWMxYs3Dv2asx46T6GOQWaM4O/vMqlcYsQ+BXKl9zZ8nzCBmw52zv3u5t47&#10;lgDFQTduDF3lcE4QcF6UuLy6wvX1FT76+DXqpoEahmhgwLyUV48smQBUh3sZh5I+FRB8up7Bl5SY&#10;sUVZwjFisj9/+QLr1Rrt4QirNYGlQpCtiQsMZbKo4JIOTKssgVnOQSsLrQjAh9UjYHZiATgwKdD3&#10;Peq6Rl4UGPz3LcsC1je9gc0hgpG93wfCNSBfeTsZBMUbbzqAikGLUHgE5U5azIXXTw+Cvu+h2fTa&#10;F5mE5OThzuBQlxUYqPEkb20DnmUEahsCDOEsjDMYjEarBhTGYDBA2xObfdAWUnUoyoLYOP7nBDgy&#10;LtANChkcruoGb4b+xE4GICf3+XwQFh9Ao7caQoiQAPdNv9IanDm4do/2PfD1L77A81cf4bMf/QG0&#10;Yxicw/bYQmY5iqJAXQoPWAAaAso5DJbDFjV+/8/+NX7585/h/re/RNa2qAqJuqqglcV+f/DPGwcY&#10;h3EO2llvFWXHQOfAjg9BpxwEnhPbxi7s308zXiMzofH5ONtjIg73ZC9hAGd8cljHZ9WHzqX0IE/D&#10;iuKB7RJQN6dSmzvrnlIjPHXuje//hLUOhTO7We/BeA+fAKXsZF8XGO8pgylkBYjgo+yltyaojay3&#10;hQisJRbNa+JCDydrn9BMGc9qcI7kRBR+KbwMlrwhR9sfrzZyIICRCQHj2fzwayb1vF+y9VsChZdU&#10;FJJTYG5caBpv8RPvW0shonNKjvS8jdkpU0uZYF/CEnslNyn2FxUbSW0yF6g7973nfGnnhluzSoXk&#10;1znp+xwB40Mq0KUA16X6co7FNBckPTd4iFlEqW1PXKvEJJr0nodmemr5MlPjeWbb3D5lLSa2f+Nn&#10;FBjZ3O6UWz0ZZgZPbBeDAKO/KmVKkG2fhlPO+7QraKPJViZIjP1gVXAKuLQWuL99wOvXH4M7jqqo&#10;cDwcYb36ypI0EM5aD+wTcES+sSDATkpY49BrCtM0fv8IftpSSrLQ8dZ/1joo46CtgusGcM7Q9y16&#10;1ZKvNONwFugHsoApioIYeV6CblSPoSMQehiGU9aXc2DWPwucYegJWOz7AVqr8b6GcLO6qtD3PfbH&#10;o1f4MAx9j93+EX3bwuoTszAoAMPvjbFQxlC2C0XYepCFrElC0xrqMDDyBnMi2HeeLCeapqba2K9T&#10;mRH4cmyPMMpSho0yMFZBCODZ9YbsV9oOWukRKD4cj7TvaqDxljZFkY+DhK7rsBsGbDYbVFUFrTWq&#10;qoTMJDbe/iaoAjoPvpAlo0DGgKooUFcVHnZHKNOByxzGOahBIysMpMwmWUZaE5BNYGI/spNj5u7l&#10;1TMorVDVJX7vx59DcI672zscD+Tlf/Pshs5D58i7WwhIQYoGs9vDGI1hGHBzc4Fjd/A2MyeVb9d1&#10;2Gw2OB4OIxs4y2jIsLm4gPCM+a5tsdvtaOBsLeq6xnq9GX19nXN4eHggBVueo85z9F2HXGYo8syD&#10;w8Dh0KLvlc/RIoZ609Rj/dv3PQ6HvWf+EtCa55kHvzUOhwOU0dgd99gf9hSCW1Uj+Awfbh56qa7r&#10;wLkcWdDWWux2B3z33TvUde3BMbLf3GwuYS0NVB4fd9CW7HTatsWnn37q7VoKGG1QFiV+9KPP8dVX&#10;X+Hu7g7H4xEP9w9oVg2urq7GWp77+rfreuz3CpxzPHv2HE3ToGsPlG3Q9wnoQ2qcTCpUdT2CNJwL&#10;7LYHfPnlb5FnOa1v4/D23Xt8++ZbMOGzeBxwd/eAd+/v8csvv8Ivf/krcCFx7PuTZQRir2g7rr1Q&#10;s+S5RJblZ3ktwzDAgvYcBjbaiAohkOc55RH4/7Utse6V6hd7e2sNfvvb38JYsgL99pstvv3mDeAV&#10;LqScIFArZG7keeHPKjMqw601ECyDY7TnjliANchk5hUU8TlqoVQHFw15BedeSUl74G63B+cMmcjQ&#10;Hg7IhMRPfvKnWNUl7t4/0k96u0rGAQ6x+D1TXGmOlLhkhZPWDXHeX1ojxCrtE/5iFi1uJrbTobZ3&#10;FrBTn/o4pDS8b3jm0hpqCnBaMoWKepWY9LZkHx2DsDGeE1+P2AGDcwbhxCxpJwbBQx8drvVSLtCi&#10;qjjC4uIsgLRmGjE262bVqnHmY4p1pTXj+D7MfTBQdEl9uoRFLoUcz6lsQ42Y1sbhz+L7uEQUi4Nl&#10;z5QNI0DOzlS9k6S3GQuduVo3DrlNyW5LA6M0r2pObRs+I9V52SLeOBf2HD9HQRkXq8PnsqBSMlJK&#10;+p6oaRbWMeF6/voL6W1bWUIWZh+0Wv9/DN6HDxHLC+bk1pNFiXnAPDT+8XQnnjrFC2lOdv1UuvUS&#10;2LEUiJqyEeP3SdlYqTR9DjxNWfVLDMSnGJFUjJ2u8ymSBYuMrSW27Yf8a59qKt1C8nZ8vedsjtIg&#10;kiW5zXnzy8fzK/bLSgH89GD5kMLj3NJh3npnzm5pWVqE2efgHLAJkjPvYQY2FuYXl2u8+uglqqaE&#10;jQ5IAhPPv9dk+m4MtDWjx7bzjaFjjKZ5wTcrAnStJdkXMVk5ZEa2L5YxrNdrPH9+g+++/hrae6Tq&#10;wUDmBXmmMR/2qCh9NRNUkPguG1KGYRF5AzMf0OoF3OPmFuSd291uZMAfDhrWnNgSgQ1UFAW00nCG&#10;wPqxsRISWTFlo8RgflxUxXLIwO5MfdxCEZIqLyZr106DJp1RqKo1BSY5gzzjkJyRlzB5KMA5473P&#10;CdBwWsFZDWMVejNAc6AdBjweOlTPcoBTo01AnSDQUmswOBSFRKcV1kWGT55f481vfotMSvTOwjqy&#10;EnHOASI8PzGQfwpLVkohz3MK7mZ8ZCBbawFnwBn5xsJ0OL7rkOclfvk3f40XLz5CWa3RZxy9cjgc&#10;W4iMoyoltGZQg4PTGpYxZJLUJS8++xR//C/+Ff7iv32LQmo404/gkDEGeUFSei5yKOugLDBYi1b1&#10;4JZDMLIsMHFY0YxKZ8kbe/J3/rCPJbYjwOXmrCPcaJ8ysf1yOAvMmWMiPGVDsjQ0nX5+Pu6DS6GS&#10;T7G356SwKYg6B7qP+4vPAlh6jziENm4aYjYCY55p45IME0Z/xr00NjDKR9AvsX+SeQZrNKylEGzG&#10;yWZKazWGvgUAazwT/d4khIBTp2Iw+DUza8dgY2Ipe198xj3rnjy/rB8mMGMBscy2P1mCyLMzPwBx&#10;5wD08qA5BeGXiABz9/gpD8e0dgismmlx60bbk1j6HX7/uwz2fxeSxFOs8rlMmfTPU2XBUyqXOZXi&#10;HFNnCeBP1SpLQP45U+hcmTP3+6esf9J8nvg9Y+bdmWUgj0JiJ3JpezKrWbgv6bXXitR2NOg5WQmS&#10;KirUJHR2WRZqx/jz85E9Z7UbA+tbz9rMMu7Baw3GLKTMsN0fsT906AaDQzfg0La4sBb3noVMZ5bF&#10;sesBOEhBZ0UIPTfGYRg6GEsALZyE0R7sYYBSA5QewHhHwJMQZA/IKbBcaUWDQkusaJFxtMMRXd9D&#10;9wZGEeDWd50P8RzGPJAiz2GMRj8MgAOU1ujaztcYeqwzsoz2i2HoR+ZsuP5lUaBpGgo7VQMB5NZB&#10;DwOk5GiqGpwLCm7NZJSfQhZ9bdfDeN90xhmcVyZIb09DgCW8L3wD5xi6riMbDaNxPB7AGIHsF5fE&#10;VDbWoG4adG2HfuhxcbUBcxxGkUf20B8hS4mbm2cU1glArrLRs15IAZ4JNEIiyySyjKOuS3DBMKgB&#10;/TBAZBLgDHlZgGvKF+qPLdq2w3q18mooBsYlmJDIyxJQCkPfI8sLWDDkZY5LeTECXLVnpx8OBwjB&#10;x94tqFwPhwOOx9bfgxxt2+JwOKAoSpRljsvrC7x49ZxYzH4gEcKQ+77DxeUGm/UGdVNTfo8Ftr/9&#10;Ckpp9EOH7e4R602D169fe2D6caxn6f6T5/nxeBzZgHd3d5BZhtV6hb7rR1/zvu1QFAJ5UUJmOQQn&#10;iyDaC4S3mAs1HVnLHY/hu5APfVEQ+FoUBa6ursZrMSrYHB+B2bIsvArD4PHxkep2IbBpapRFic8+&#10;/RR934NzQUz7Y4vHx0e0bTv29MfjEY+PD7DWoGlWWK1I/UA/x3FzczPuYXVdo21b7Pd77A4K6/Ua&#10;L1++RNM0yLIMwzDg/ftbCK7x5s13ABhevnyFuq58L0TnwHa7xfZxh/1u5/dKCiFtmhXevn2H1apF&#10;UUjsdgd63v1z2fcKVZlhu91ju92N2QtccLTHI25vb+Ec0DQNnt88x8evX6EsJI7HHawxGJRC1w/o&#10;+x5f//JLbPc7GsQ1DQZFINGghpM3uGfbx+cOKYMHKD/4KssywgQcOBMo/LVgDKiqEn3XjfsI59SD&#10;lyUNiS4vL/HwcD8BucL1zvMcQkp0h4O38cE4qFfK+Ot2UuaRimWFtm39PbYR+c0z6aO6VXBJPuWM&#10;kQ2XNZG6nJOdFsVq+nPOE76MRpYJVFWBssyhlcE/+cPfx+tXL9C2e1LhajviScZaCMYXiXuxy0Ea&#10;JhrW1ZI9SQxSxhYdZ4rUuIY2duJ7HgP+07MxAlEDcB997jSvJ8Ue4n0kzR0cPfKtm3XMCNcjBSPn&#10;VLdpr5MCmo6z2czDFG+LAfuYbBHWd+jzUuKFcw7amgmJZC7vK7Y2staCzfRk8XVaInScE5KmWNQc&#10;EzslWcTXLiZXxPhEavkyh1eloPK5FaWbqCynIaxsfqjB8ASxxp3ZMcVrbM7Gem4wNWcTm+aGzqnP&#10;0zo6VctOCXrn7/OUhW5QXASfeiIJ0jCDSKL2SYLPXO3PE2KVnRBMp30G4XB21qrcJfZm/yjg/dwG&#10;ldropDfMWG+D4S+M1wn4xt/NsBSnPmEfYlEvNVEpyJE+oEtNWcrwSv3w48Z8idm/BIjELMuUmXb6&#10;XKf3pkOZDmBt9WSjnbPOmQsdSRd/ulBSOU567dLXmvtfbJmQgg6p/37KwE8B+TkwKyz8eO3NBeI9&#10;dVDHm0T8Z/Hv5/z/l5iRccjtkt9/+OzWYvTgBMhvtWlqXF5d4KOPP8LV9QVJEEdWCm0m8cEwZ50x&#10;ho9QGiSxrrT3z0O0HqMkb2sdrAXUoDEMagwXA4C6qnB9eQnmHAQHmKUG3ynymmWcpNhKE9u+qnLI&#10;nOSWcKCGy4PDmaQm+v7xERbE1s+yHNYSMN+2LZQvVquqoiaBTYMWOecELHFObAxjTj75EWNASom2&#10;bc+KhlhOFQocIcQoiU1lWvF6DtPr8KuUErksxnueZxmEsyhygUwwFJnwNidAnkl/D4KM1BLLDxQ4&#10;B2egdIdB9xiEhuMc++MB6oojZwwWDMYS08TCwMAQ+9xqcKZxtV7jclXAGU2vDQfhp8fMW4sYq/1e&#10;hchXmE0Owcn/fYis84Wzg0V/PIC7Enq7x7df/gpf/If/gD/40z+DNhkF6WoNvj/g6nKF68sNhv4B&#10;1tJnYlLCgmEwBX7yL/4V3v/6F/jmZz9Fk5cAHLRWyLggz08wgOfEvvFexNpo5CLzwXt2tGY47ZFm&#10;0Y97brAJ58ClBOMALJtaLTn3QfngpEgZcf3loWmaBxIPeGPp6JI9GDDvKD1n8bbECJ7bY8+CUZ+w&#10;CGJ8nll8WjNsUtDF3y1IMjmftykpioKKViEghSAbrcgOhgEwhDqMjPu4IeWMe8a88oNtOwZSxSwc&#10;x31WB3eTgLLT9/ZnhA8SCwxO6xsEKQW0ISsfQ8m4wMi8ie47P1nppA1dKOrSUPegLonPj3ENGHvy&#10;447lxx+4d+HPU6/MuSFDGpIaNzzLRAg3GXwtse+fyn/5UI25VE+l6sa06Vh6Np4ami0FUIWGKn1m&#10;PyQpX5IHp03jHOkiXQdzNpCxqmxO5ZnK5+GmmR4jaMOnYdrTfWPOo17CKjM7hLDGedY7YDTZu8g8&#10;8+eQ9V7mYvSQdh4gtBawVhMr3FgYO4ABGFQPxiy40tDKoesN9vsOhjF8/fYt8qbBxgOTfdeN4eB5&#10;nuO436FrW2RC+hqK4BBjg589x27bwvmg20EPaNs9uACur66ghh67xy32+/3IiqahvkOeSfzTP/kj&#10;gDP83d/+PQ7bFu2+h/WWD0VRUI3jLNQwwDhDagUmCHgTkoKzjUVVNbi8LMiWxJnJUGWzWePq6gqP&#10;2y0EY2ialfekNoCj+6v6Hu3xAMAiywufHyLQtRQcKoQkH3JoD+BVVMN5NuugepRliaoqsN0+gjED&#10;IRjqZoXNxRpFkWO/36NtV1iv12jbI+pVjaIsybKkqnB1TYDvfr/H4/0WMBaSMUAKcC/LuLy8htYW&#10;bduj61rs9y12hx1uXtxgtd6M1k7GWORZgRX560EpYu0ePJAtBDESDm2Lrh9Q1RWKuoLMMmhD6+vT&#10;T1/BWouvf/s11nmBTUWDj8AI3+93ALM4Ho8oigZlWXqm/BUYA377268hJZFqYq9say32ux2MHfDi&#10;1Q3u7m4xdAPaYwelBrRtCyEEheI6A2M09EAM5LppoI3Csd2Dc2C7e0BVN5M9NpxJWXZ6toqiGOvW&#10;7eMjlFYj4SGAjUVZoj126HtFXvdZhrbrcDi0yOQp0BH+jAnrM4DAoZ7uug7v3r2DlNkIJNL7n/a/&#10;rmvH3ndkKnMa+tQ+IDXPMgwDhcATMzvHer0e94mydLi42IzDoqD42m636Loe33zzjWf8H8a6XikF&#10;xkE+5z7/Ybvd4nA44PHhEW/ad/j1b76CFByr1QpXV1eo6gpKD3h4eMBhTwOZwn8Wxhi6rsfDwyPg&#10;JJqmQlUXEJKhqVeQModzDIf9HQ7mCCEljNMY+gHOWWRZjr4fUJQV5WxY4GG7xaB6VEWGj169wPu7&#10;O1hLYPr11TWMcagPa7z+ROCTz1r8xV/8JbaPW/LiD5Y5maTcCr+vNk0T2RnNe2pbY3E4HFCW5fh3&#10;MSs33ANSSuxRlsWZqjzs72VZwxqgaVbo+wM9fyzUWWxk+wN0ntVVjf3u6Bn1xejVTwQzDscEuOVY&#10;rRp/rlhwkRFA76hH1EaPdhFBbRLqHOVzNMAssjyDEA51XeGf/tEf4/WrVxj6FlJeosxyHIYjuLcn&#10;xYISNMZf5hjIcc0YM/FjDGVJ2Td3/k+tPOctnAOhQ4gpVsU4g4CAiZwdJnVaovJVSkX+5mKhfkMU&#10;fuoSxQFfBIvjGivUsSmDeVITOHaGFc1hFykBMrZ7GT9jguOM1xRT5UM8DEjzjEZFgMNZPRbbR6Y1&#10;WmrNPMEFkxyqFBOdI7PMka6WAP0lhekcCWWKn7EzMnTAk+bq8mDLNacE4PyEz8bXN7hQLIH284pU&#10;LNpfxp8zrJNYaZL2KnP1MH1HM7HIjbG5OTw2rflTm/DYKntOhZPapIehSZ7nZ1Y76fvE/30K15Un&#10;BT4DGPvdYHn5/6bBmvOJnr2ZnBpO46UuKUgcN142BryS6dGcz/144fgMMOE7+TDBZPxkhcB98NPS&#10;FGVuoaRTppT9NeehurRYYvuT+BpKD3gK7wMN6/w02Y0WCvFrhsWZBqzMedSnjL2nrBNiYCv17Fpi&#10;+KVBcun9iBdyvKlPZSkYgbmU9b5kd7QEEqTgfnytl5imsaVI7L/LfXMRf5dTgWSjDS0G1n0gnOO+&#10;OSF4yTmHpshxcdHgxctrPH9x7dnlBtYED8TzDTAG/GLmaxj2MMYgwCAZh3YWzp2mj5wxWFiSezlq&#10;stv9ADM4SM5gjIKFQ1XluLxeY72pYYYVuOrhVA/JJTIpoPSAx+EIC2B/7JHbFZ6tGmyEQM4ZuKDG&#10;S9Qr2CzHu7tbbIcjjm0HWZQ4GouuUxi0BjiHkMTGOuz3o4Q5bH4jQ88q6KGHA1AWBXIZgp35+DNd&#10;100BFr+ZctoFfSMJcB8QJXmGTOSApf8OzKRZhoWQNKGVEr0aoJWCZAKSc+S5hB5aMGFQiAbckOzd&#10;gkFbi5xhTBWHNjAAjCU5rjUWerBgqwqtdTgMHWR+jSwzyCWjxgmUS+Ash3UaMpdgvQXPJFaXFTLJ&#10;Rum+CWC2DYMaQcCFB2qsMbRSWeT/yP2wNMh3/Xpy4eDWGo4ZHHYHZLzAP/z8P2J9eYWX3/897LsM&#10;mXDg0Hi4f8D11TVWTYHBGDhFYGZTSDBlUV3f4J/95/8lfvvVl7h/9y2eXa5huQ8S5SThl5wGPLR3&#10;GjiroOEgkMFqG3kr+n3Ty8YzIcB5kDNzz5Cyozd9YDZRlgiFKDvLQE8Lj1WqZwPodG+bMqfZrOdf&#10;ykY2EaNcBH9xZ+CsBR9tSCzBaD7wmAdLucjOZ9Ik+J+IVUnBho5B+D3zxL4MYDNzdt62B0lwqbei&#10;EUyezpcocHscBPHTsIi8oqnZOxU4DPRyzgezufHjWu1tGXyoGu1rFJZojQFzznt+MkBwOOU96i0j&#10;VqMPiebBWsuFIjuoi9woPxFCAs5BGx2FB50GmvQMWWLbhoBNIcFEsHJynnDPyM4jDA7iWiVhWMeN&#10;RFyYxgW+COCqsQT+e59tFxyTkuCq0as8GebMDX/CHpbau82B+Wlo2ySDx3/uWFY9pwJYYvYv5fI8&#10;NYBKmeSpymVOsks1g5tl+pBVnTtjin3Ijm8SIjWTtZP++bx6hs3WJXNrIpaBp+zA+FqE9wxgSZyn&#10;lNbkxjkIzs6HE2N2B+399HsCVpg/Cx2YB5e8rRmYH7g7f2ZyOEP7kWGkjgvAneoNtLd5YoC3vnEo&#10;ywohvmQcAgUGuKXnKPPKmmN7RNt22O122O13uL17RF1X+Prr7/Du7R2cdVBKwwHYbh9wOBzIc15r&#10;9EOPPMvBWAatBxzbLWAdNusNWfDcP5IFhFFgDPj441e4ffsGb958C2cMyrIalVej3QMzOB6OKKsK&#10;Oc/BGo7Nao2qIv9xay0FcOY5urZF23VQSmG9XqGuahyOZP3RNCuUdYO2C8zuHEPbkdoRpAgauh6r&#10;egUwjnp1gSLPsN9vPXC5w8P9AzYXa1xcXMA5YBgUBOcoqhLGWAr3zSUuq+tRdcb8vpQ5iRfrF/jB&#10;D78PwOKv/urfo2t7vH33Hv/Jx59SqKj3H1fWYN8efYiaRC5z3B/vYJUGmgaMM1RFAXF1ga7roRXV&#10;Pw4O727f4377CHiFU1kW+OyzT0a1ZQjX5CD7MikZnl8/w+V6g9vbWwLPveoSEFQH8AxNU6FZNVCK&#10;6i01tNg+DPjeZ5/ge599hqFrsX18xN2bO6w2G1zeXFPgrwOuLy/x8evXeH/73jPRi5GJ/ZOf/Cnu&#10;7u6xf9xit9uj1xZ1TYGxVZFhvW7w5utvcHt7h7btIQXltDAAouQwSuG432Hoj3h83OHi4hqcO6zW&#10;Dfqh871DhseHh5GYsqprFEWB/NNPobVC2x6x2+3GPbn2tkLaUGaAbBo83N9DM0aKDp6BWedDkqmW&#10;B6MgYeuZfS9evkJdVSPTXwwdhCQLpKqu0TRrtG2LrjuibVscjy0+/d730KwLcAHkHtTXShO4jUey&#10;+PShvwH82+8PuLu7x+PjFs5Z1HWFqqoj2xcOpXo8PNzj8TEDY8DV1TXKqsDPfv4z6G4Y+1whqPZo&#10;6hqbZzcYBqqXlSPbFmcsVqsGTdPQUMs6SMmx2z1iu32AlBJllqO6LMCuOYqqQp7nYHAYugHKaMhM&#10;4nA4wjmHq6trYvsfO3CW4WJzhYeHBwqZhkRVlijLguw+85yGgcZAG7IQgnW4v72DcAwfffwxfvD5&#10;9+C0xt3dHS6fXeLN7R0OfY+PP6txdbHGv/0f/y3e3t6Nz4o+s4xjUMqM1hCcA1oPtB/l3lJUOZ8J&#10;UUFrhb4/Uv/EMNZ69PMCRV6hbY8wRp1lvOV5jh//3u/hN7/+DZwzWNXFaPNVVTXqZgUhBG7v7vD4&#10;+IiqriCFxKbMxjNLcAHrSIW08mvjcDhgs1kjy/LR5opzPhK3OGdgApCZoDwGzmCdgZQCeUH2EowD&#10;z66f4fLiEpwxfPzqFb788pf4wWcfeyZ5wF4cjHO+62NnAN/cgD61LU4tXJ7yuD9Xy7ERCI09rmM7&#10;jpEoYlMsKSZEMHAX6moBJ9jZsICCYT11JKjpDeXDcW/pHNee4xABbGHofw56zzG20/zHWSsYdq5i&#10;Nsar8x35KoT3s/7sZqFudjTMksEqmZMsWllzUqkyBmYBNrY9PkPAmqBhmVcXY1rTntY/dVMxWEpl&#10;uR3/PihQCSB2kIzIg3A4rf2QSYV55ndKoIrDf9Paeo6pPgXHeWQtziNiXmzTHH7vJkS3eD3TulzC&#10;0WjfmO4Vbpb8HF+3E6kprGmMVn6xzU3MfieShUkUI3w8W8J3DD8X7k9M7o2vSWqxc/qoaSbp1Jab&#10;eg4eJN/eotBRTesCUZZ63ZRcPK6NMcfBJapqjH0K888/46eavu/7yJqJRzbb/4jM+znWeiz7iFlf&#10;c0ylp6aVwcIgNNipz9fcJkzMVpLhj7rTsgAAIABJREFUn4XxOZxAby+XZz4wa26SEvwP56ZeqfQ5&#10;HV6koZjBh2zO4yw+NNLXdT6kM53ApZPiuVT0JU/8JVbqhwLg5ryj4uZxzuN2LhAxlrOnwNacLGtu&#10;Y4incU95BT8ll5/zxo+ns3HAaerFG4eaTD/r0zYAwf8UXkJXViWuri7w8tVLvHz1As2qgVbay8Xd&#10;7HAiSCrjEI25BPo0cPjkU8wgmICyxsvaLbq2A8BQljV2B2KB5IXA5cUKz64v0T7eofDQZ8kNCsHQ&#10;Ww3NDVTbY9ge0A8tGNdYXV2iEpykjpSWhkPXgXV7SDeAWw0zUHNeVTX63ZYOZQ8+BKCGezA5eGUK&#10;IU/qE/9vgrcZ94B027bj/jP97sSkFYKsZ6y1cIxRMc6AXg20ZgPD2J7WSPDWD/Y84fnJsimrxYXJ&#10;tGcIM05MQq0UWK8gagufVzJahAXmlDUWShli7xg3yrVDij2zBg7ExjLW0JDBOsgshx6Ay8sLFBnH&#10;YDSELEZmP/Nsx7D/8EhCyhkDGJ/63jM2eluPTGJG7BndD+DcAEZB7bfoH+7xd3/9f+Hi2UtURY3d&#10;rocdALbO8P7uAUVZo8gzDGoAtxYyE+BVhYPS+OiHn+Mn//I/w//63/936AaHdbmCUUdoAxSMQ4pT&#10;EW20AcsKWONAhLt4//ATeR7L91JwDSMwOymi9Yy9lsNiJkkobD80KEyLsrm/N46GKOfskGDbM5UC&#10;PsVEnvjQR/7SnPPIps6dDZids2fnyCzA6FfC3AB6bkjvcPLoD+tcSjkrhZzKhqNnNSkKwzNPr05q&#10;jCzL4Ww/+qyG+2OMGsF5YhlSECZ8saSsBffFVUI2PjUEYBBcwFkzhohprUn1432eRzWELxTnwp9T&#10;AD2W506t9dxov5QSGgIhIQaXY/B2Llx0sTZKap0lYHnODzJubFNZ8pLybc6zMg1Dmzuj06H+ktVU&#10;yvT6UIBz8FJOWe0pML9kqzO3J6RkhvQ+xdLZOZnz3HecU2XM/ZslFWz8mWOVB08++xSYCNL9Ewkg&#10;PCLaaLLWA8AF2ZYoraBDaDz4CMCTBcJAQKZzGAYK4eyHAcqQFUXf9xRYbkIY4+n8N87icNhDa8qh&#10;4WDYH/Y+8NCi63uycrEGVVWNDP/TE0nM+nAPyrLExcUFDkrj3dtbGKPQrCoIb/+yXm/8tSWGGSny&#10;qH55/vwGQ9+P9hzEoK2ogePAmzffYrfb4ebmOZyjs7MoCyhFdgsyF+iHFjIXyKwE54AQHA+P92PW&#10;T9NUKMoSWg1YrRpwMNhhgCwLaH+NueAoytIrHmlo0nXESmbM4er6Cs9unhEjth8ghB0ZmGFgJaUE&#10;9zWQ8OHegU3uXBgeAXVVA45DKTP6Ziv/2fKywN39PXmpb7cwzgCcoVMDclsi4xmY73dobZWoDXmn&#10;91rh8eEBsA7r9RpFkaFp1tCawnG7rj3Z08F5EgYF1EopIAQxd0l+bmCtw2AGXF9fY7WiQM6yKLCX&#10;ZNWy3W5xOB5w/ewKzarGy5cvae2ofiRwaWMgpEBVVRgUPaf7/Z5IJMcjbt+/hxQSRZFBZhJFWcFY&#10;i6YqUTcr1Ksam80FdrsjrHHY7ffeN1dA5BKWMQzKgAkBmXEwJiGtxA9+8H0opfDw8IhWHXy/bDEM&#10;wP5Ali6r1Qq9X+tB9dG2Leq6xmazQX11RX73nKOqKh/oWkEIz4g1Gn1nxgFoWdf48Y9/DCEl7m5v&#10;YSyFNO+OCt++fQdrLZqmQV3XxP6FBZccNy9foCgLDHrAN7/5GvvdbmThA8SCd8cjHh4ecHt/D5mJ&#10;UeZ/2B/R9xp1VaIoKmy3O2RZhsNh768zgbrWErjfNA3AGS6vLpCxDELwkbGvB291Fdls1lWJqiLW&#10;/kcffYLnL17AWovO9wEhN0EIjjzLoJVBkRdgktjcHJbsarwSgQAmDgYKJ4ZjuLi4QJ7nuLy8xDD0&#10;ELmAVgrHYztaf2ptcdjv0fWUT1VvGrz66CN8+vHHyCRHnmd4c/uevPgf93j/8IDXH3+CuqrwyUcf&#10;4eWrl/ju9v2Ye5GCs5wzz2an76JCMHNRQFuDvu+Ry2y0Iwr9CT3bZswqsFYTsWxUXdszj/WyLFFW&#10;JWQuMQwGxhoUVYksC1Y2tJdnGcfLlzcAgK7vwQBkPkch1HVVWaDverTHIzIpcX93j9Wq8YQrhr7r&#10;YY1F7sO5i6Ikwo01pDyAhZQ5NpuGFEN1iU8++gQ/+vzH6Loe3337DY7HFpvN5sQCd5iEYjrrZmuz&#10;uQyctGdOiXxzNrupgwO9zrxKNq2bUnwmJYjG9Qwx8jGxkp7YjYShvT/7hFeMOotZG+f4e6d2ykHl&#10;MqfQjGu6pXpuKTNorJXIcGMkzwamMUstgFgcLGpPfesMUWLWIpJNVQpjLpng1BP41zn1J8qDy3bx&#10;HgX8JQCzk6GIZYCY2sEvBSOnzOuAWSwRY5dUkXP203GuYayQnbNHTdf0XN+aOhgsqbOXrLfjNjUA&#10;+i4KYDrHCc8JPemgac4OPLVvinvxueyCYRgmfdmcEsdZIlaNRCYTKWUTZW24ngE7nntuJlkUUc+3&#10;5NDi4P7/8bxPH5Zg6ZEyf9Kp07lf0fzDPmfTMwdOpuG3sxKVkOYNwJmTrD5MzOb8zlMW1BJAnG62&#10;qT1LGuAQL7Y5O4M5MD29NjE7LrCO5zZQngTdxZvI3ADCzXiLzW0+c8OCpSDgVGWQggNLMqOnAoXn&#10;JqdPMdzShjZVE8y9X8xYnH43d+al/lQidCBBO+fBUkcSxqvLC1xdX+HFyxe42FxAK02NKMPEXiGV&#10;/6SbUZj0uhg8VDq6j+xkU+VDoJlnnvd9h2PbAYyjadYY9EAT74xjta5xc3ONN7/+EtADhNEorEXl&#10;LLgz6J1BbjRy61DCIbcaDQc2lYRSPbQekIsC2vbAsIdwBqumwgAJ4xiev/oY+V2JbhjAGIHxZVGM&#10;jXqabM5YBiPJE3H0/YODzDLvy3oKW1yyEUhlhfEaGpkjAWU/O6AYeU7m1JxmUsLp4BFIU2GZ5Sir&#10;kpptxsAZebXrQcGA+wBMb2djtB9cDH6STOxIbSy6dkBmLVgBGEvF27i9eWYxB4fRBnVZIBcMj7tH&#10;iIvnkP6acb/5zz9HxCROPesQeU2GJpeBQQoOLiwGfYBkDvrxHkOzxn/8q7/En/+b/wJOZDhYg7Is&#10;wASD7XqILEOeSwwDZSOUMoOpClir8Sf/8t/gzTff4quf/hVKp1BUGYwv1p2z49ofhgFFXiCX+ciO&#10;P+2lbuJJfzpv2KKn+wms44u5HbPFyWips2wts3SGpWxczvgZULgU0jSnapu+t1sEQEPBeyYdDmcC&#10;RlvkMQh22fP6aa+/yfEbfea4yE3PzdTCLNwbAmwowCcuRonRQMxg7Tw45fk1zv8diRao8cPZx3Pj&#10;MwfgPL8kYjBNWEXmVDg6z8ANfvmBWRQz2+fA+7nvnkqFjbWk0vHB4OP7OU84SH4mLU7nQOc5+Xbq&#10;Lblkgzcna53Wc/zJoXga3Lx0ls8VuXPrOQx8YnnpnLUf4CY+lSl5YO55nSNWzDXnS+s+bh7iRiht&#10;mNJguJR8Mef/+hQhYE7ZmUp5xz/HCeiOCRNUFxvv9QlwLn0z48BlBuM4SKtFFmfD8QClNaxjaI8d&#10;DscO2hho3WO7fcRxu4ezDkYRMOsYsD8ecewGcC7QNOSnTuxfNdrrEZBvsN5skOWnBohCSgtiEmYS&#10;V/UVyrJAU9ewxmG/20f3x8LhJLHebDYU/nls/dmvkecCsNYDXBp1Xfj3AoQoAAZvK5JBV8QsLcty&#10;BC0VyIouyzOsN2sMA7HGq7qGOiocj0cKKs0prJFIAxbwLNmqKiGlQN00yDKJIstxc32N93d3qKsS&#10;dZlD9wMGRSpIpQ34MGAYBkhv8Td0LbJMjOBt2IfKshyvZ/BVrusVtNU4tkeyWMlzCMZHj2rGGb75&#10;+mtUdYWmWeFwOKJpGnz9zW/R+QyCw8F7bBsNZzS0MWg5qYO0GvDu7VvkWQYp5CQAlsBgAWlzFEWO&#10;dn8c7zNjBNIfjwfkee7XuwbnGZwz6LrWM5yrSbii1sRy5oaN1mlVReBvXmS4ur6Cthp/9/dfIM9J&#10;wckYDT0Y48gygb4b8PbtOzze3SPLs5HxRqqACkWR4/kf/gGOhyPa/QHDoOG8KkQbje1uNw6NrTXQ&#10;lhRT3NuZaW094EbPe9sd8er1a3zz9TdQSqIoCjx7dgWlNMqyAEDPQ1Ce3d7eUXiylBAig3VA1/XE&#10;7HMOj/83bW/2I0uSpfd9tvkWa2berZauKvZsJAVQEokBBQgQ9ERA/7BepQeKeuI0NIQ4Q7J7erm3&#10;7pprLL7aoodj5mFh4Z63HloNFKqrKm9GhIe72bHvfOf37Xbou45c5UWBsqqgsoycq5yhPvSAn16p&#10;j0fs9ntsNiRAj+L68YhBGxJRncHxeMRqvcRyuQTg0A0d6qbB/rDDw8MDwCzWqw01tkEhsoPPolqt&#10;NzDGoutaCkYeNJq2R5bl+Oab76gOGM8wA9brFTab9Vhvhyyjp6cnLKoKx0MDxxVM36N/ePCoTAvO&#10;CKPY1EfYzRpl+RLbLV3H9+8/UE1gLZq6QdM2dL8YTYiofsBisQTjgow7dsD+sEOe59hsNhBckmOb&#10;MeQZCcm0PnkmsuRwjcH9/T36rgfnCo+PT2jbFkpmlG/ADLgcwHiNtx/eoyoyZILh/u4ODhyfPn1C&#10;qy2stnh6ekTOFbZXW6opBD/Df4T9g5pVdnS/hn8vlcRxV6PI87MGO93vzhsOxGhUCcYWrYdZ1yxN&#10;9RHKNbD9aZ2k55ULQg86R88hrZN0xqF9WAOC0JtCCIgqR1Xl4/fcNPSdlHmOKs+oyTIMsJamjLmg&#10;RhHjAq9fv0aW0VTG69evaf1oeuRFjqIo8Zu/+w22mw2KooLR/enMDjI+Iqqrp7LwpugEU43yFOEy&#10;pXec1xHsWVTKmWue2clAzhQrHJ91UrF1CnMzmhVmzCQsOhdN5RalE39zOs+zmVt+Tbz4zAm2Zwpp&#10;lF6zuO6LNUY2p8dFZ6M0z0lFz0ScqXn2exMjZ0o+iBsoY/MhNke409k71henNK85fMtU2PG5nmYv&#10;MEfP1Ynp/Tr1unNI1SmDzFxO2vN0jEvc4xReNG4+TGWBpU2GrzHoU1R5ms8whdsMr2Gsn4Z3lqax&#10;w/3rse6x8Th+Vqcadudap73IED3XbhmMb8D9WcX72F2ehvvFYmcq1D/nhp67AdMOaOr8SzuLU6Kx&#10;iJyIaUMhvZHHsXTGZg98aRryc+zgqZs75WtPHSKnxpLixTVlxj/Hu09/1xzv9rnmzNf4sVPOuec6&#10;0FOsqylG9dyDOTWyNbXRpp3tdHGMN4W5z3FKpOYXI0On6zLtJnSgQ04IGGOcY7PejJz7ly9fgnEO&#10;3ffQQYj34kOKOpgSE+LgxWkB0o2uXjdyb8mNQQ6uA4qSCqK8K2DtAM5zLJcLbK+2WC4q7DkHh0XG&#10;OQTIDc6cg+ICBCERYBCwjgGgkb1SFCjyHLJUqHuNxh0BKFgIlOUSMs+wWK2Aukam6LDsrPUHOHEx&#10;+ZBl5GoL3XoAkE56TJCYFMbiMbRUuJrCTAXRc87NObI3GfNcbhqRllxBCkXutQWNxksBnxlAjhrr&#10;3U4WDtr674VzP44LaGvhINH3wKAFWJGhbw1UTiRvIQWkYN59zyAFA1yPIhOocgXZ9RAc0IYmC6w4&#10;rb3cOxHG547hDGuSOhkiRLJPQ2fgzEFxC2Y76MMT9G6Huz/9AY8ff8abX/0IzgU6DSgnwEHji3mm&#10;YM2AoW/BM46qyjDYHouba/zr/+V/xft/+h12d5+wFgyFEBSEFkIGuQAcJYc668N3QdMJTrokZJiy&#10;VKTMRuE/Lt5O46qIcEq/jHl9ImL5UchoMiH4B6aKrjQsaiz4LB1C40bsFAYkbXJOMryJEjM5EeYs&#10;m2Vwj6zMSNiLnSqXxeUlIi3ewy6Kk5m9Kx6pvJw6k2cO79MUgRjxaQHbczZq6Sys0f65dResREts&#10;qnFNHf/8+ME9p9Ajo8YRUR+mGw5j1rv3BZdjI8dFwVBTe+9UrRMLsmcTHeKEKWIe8zeuWc49G3A8&#10;Feo011Samr6ba6THOJ05Fvvc2PT5uCo7a5CmmTVzh4ypGmCq0RVPcpDIbCYNHyyaNpp6Rp+bpPkl&#10;tc+cwSXdt6dwf3N1cux4em5UOV07Lr7fMfr5PE+GCX/g4G4cHXeAd8obNE1NTlQ4dH0HYwZ0TYe2&#10;7vC4O+Dx8YlMAO0RxmhY7SAZR57l5KCGw69++gm/+/0fUNcUep7nBbIsR9OQOJznObbb7Sj2Pjw9&#10;njkBjTHQfg1QjEEKSYgKgBzrXHjxlfYpBgYhiT2eZzmqosJqtcLbt29xc3ONQil0fTfWc/C4iqIg&#10;R2u4V6RUMNqgbTtI6dcsIVDkGYw1KJVC1/fIeQGVk3jaCYH7+3vc3d0hyzISlZVCnmUewyhRLSp/&#10;MDTo2haL5dILzQpKVeAOODYN7h8eCf3TPZJ4KxjWqzWWywWJ+b45GoJDS88cD6KCUhmWyyVN4WmN&#10;9+9/xnqzQVmW0NYgK+iz1k0Dax0+fvyIuq6x3W4p28dzso0xNMWQ5+i7DoxRoLBQCrk3T5Dgq8cw&#10;a64kvUZZIBM5rDFYFBUOhwP6vvd/71CWJa6vr+GcG6cnA5c9z/OxIdE0jeeeM+hGe373EUop/PrX&#10;vyacx90tHh4ecDwefc4R5TlZ6yjkFwAX0jPd3ejAa7p+bOpLqch8IcSIQTmJqRQA27QdlMywXi+x&#10;XAnc3d3RpITWKMsiajjThtcPA/70p7f49OkjqrLCZr3GdrsF5wLDYMYmiTEWj4+PeNodsVqtUBRq&#10;3K/D5MXhcGpWBURdURRo2xb73Q6fPn5E33W43l5hUVUYBo28LPDly2cURYH1eg3uMTzGu82t1fj0&#10;+ROatoGDI3zT0KNtOywYw8uXLyEziavtNRbVcqyTax9GC9CZebPZQimB3W4PQKDIK1jrsN/vATiU&#10;VYHFYonVagnn6LPe3t6hH3oUZYFhGLDb7bFZX0GFZo2ffu37HnXTebOLxeKuwvv372l/MifRVHL6&#10;3g6HA7q+Q7lYoCoKMDDc3d37sxJD09b+PCGQqU+EQnB25CYHR27Iy5JSgHHK5KAm5IqwjBbY72s0&#10;TYdiUeDY1IQNdRp2GJALjjevX4+Bx0I53N3do6oUrMwglBizneKJ6hTfGrCb4Z+NIXOEVArOnIwS&#10;pwlaMvowJqB9ToLWegygTnEvgWUfpoJCcPYw9GNGwNPTE6qqwosXN9jv95BSIM8WI/qp6zqfH2JQ&#10;VSU2m83Z3rlaLVGWJSRn6NoG1jlst1ssl8ux0VJ3HbQeIKWClFQrbLdbNE0NzoG7u1v8/PNHvP/4&#10;ET/+9BMYp2kI5vz5TA/gjMPAfRXdlzqLp3Icpxzx8f45Vb/HU79TuOLY9Me5Gr/3KRb6nGl0TiuL&#10;z752QnuKHexx4yCs29MGikvhNq7hn9P3pv5bPJ04mggmqAzj9YoaWpdiqZ0wtJixcXDhNp+gQ5z0&#10;HTGe71NBOby3cZI9us7h/QdzpRBkrEvvmymhNv2Op1DTqX4RROK56z+HsUzPB+dnzcvrMpejGTc9&#10;pppHU3SUE1KKTeqKU2eRQAKYC8hNr1l8Bgr31tQ0QdB44wZV0JTi6WI/AgIGeNOAR9+OOKHLaedT&#10;04F9NWvr/LnkZ1PyxtjxfPn/CzZnzi31XFLyc07FqW5MekiNv4x41CF2L10I/9ElmGOPpjdrmnQc&#10;j0KnrzUltqS/N75J5kLYYhEmPTCm/Ho883m+NtqSHqqnNphfgqFJ/9zUg582ENKFf2qcLO6QTbFt&#10;54SS55h2Ux3dlGk/NQIWhxsGYScdI3IzYuBpkfWLEJcoFgusVku8fPUSr16/IGHXAYOxFG9gNGBw&#10;0QGfutbjd2F9iFmCE5hCPzFOB69Ba9R1TQFkixxSSRQlBTZJIbBcLPCrX/0Kv//P/4gvUqI/9jCa&#10;w4HDaDsyZZWkA7B1DIwLDIGL7SwFz1oLMXbMJZTIked0ICurEsY59B05aQWnQz/zwdYuKh6QdKLj&#10;yYfguJ9CecTBmeFQG9xpaQjhadN0Z8+68MIywMaQW+eneZRSEFySyOgctDXesU4BftYYZKOrh3uX&#10;MLHuORjqYw2jNbp+AGMZmmZA3ztkqoIZOkiZAa6H0QZhgIJzBsEALgyKgmGzrPDYM3SWNjzjHLHC&#10;cWKjI/CNY+f1xLjZibEWcAqMHPnOQUgGbQYUHGBdDdlmONy+g3t1jY4JOFg4ZrHdLCAY4JxGUXB/&#10;cGih8hzLKocD8ObHH/HX/8P/iH/8D/8nen1EBQFjNDVDoo2VmgjiDJ1mtEUwHdD/Z3BOR6Jc/N4v&#10;12c34xhJ16KLZ9tvJKesiWkXz5QIfxYuPbMfzjWfLycHoqI1eeZPDRp2dvAY9zVnz3JT5lzbKVYj&#10;fg9pWOXpc5xeO0W7pAHycV7LFH+cezdaGIMOAVUmwrWdvl9/LZi7mExg3FG+gX8e4L+3s4ChC+6l&#10;fz3j4JilsNvwOd35R50riMM+FmNuptzV43VhHOC4eB7jA+AZhm0m3yZkFcT8QZ7UGnOGi7i4TZEu&#10;qcFhyknz3BTJ1KjrVFNqykmVusrjAPJ0tDa+x1Jzx1S9dcrYiUeOzwOEpw6Js6OuE2aJeKorrT/S&#10;35HiDNL/PlejTj2/5zWkmzQ8AAydGWC09tiXAW07oGsH1A2FWD4+PuLL7S32ux2MHjB0Grqn53a9&#10;XeP777/FYAa0bQcGjkVZoTnWeHp6wmq7QbWooFQOlRX0el2HxaLCYlHBaI1jfURVUWiqMQZXG3LL&#10;9/2AoippXzAaWZaNgnhdH0mwF/S51+s1BGeEDOk65FlBCIzBgDFD6JO8hB4cVFVASoXFsoI1dnSE&#10;BqQa8xkZXEoMXhgcRieshlACSuVYLCq8ffsWVVV6ZjqwBFDXNYqiiMLuLeojYU+KovB4Ib/ucQrZ&#10;fvn6JapFhb7pYLSG6Afs9nsoRUGGVVVisaywqBbI8wJPux3q4xHH4xH9oCG4wGJBbuwwvUTi8IA8&#10;V7i5vkZZFGjaFnlZoKoqaD1g//QIBonD4QDngO+++w5v3ryBthSC2dY1hoEmCqSUI6bi9etXWK/X&#10;6Iced/d3aNsOZYQ4DQLgN998g6oqCZGiNbKHDHe3d2MuwIsXL1CWJeq6HgX8gOMYn13GsD8cTkYE&#10;H+RqrcV+f8B/+2+/I+wKHOq6HRm5w2BwPDa+AdLBGQeVZdhsr1GUFQQcjDbotUXX1TDa4AGPcAAO&#10;xwPauoHTzhtGqFExmB5SAPv9Hn98+ycSMIsMnHFk3rFd1/U4ZaGyHFxwSCGwWV9jv9vB2R2GgdzL&#10;hKnMsVqtoJSkiQmZjVkqYVI43F/WI49Wq+V4P+73R9zefhkbWlleQjsGxyW+//FHMkVoDemxJsIL&#10;vdYQfur9+/c+RwaoDzV038NaYFGu8Orla//8KmRSoa5rPD49ofXfU103Y33QC4YsU3DGUG172GO3&#10;fxyfVWcN8iL3OQeNx9xSoKvYC3L4g6GpuxE/wDlHked+6sGMa2jXddjv94ReyWlipq6pls5zeo1B&#10;99AHjaY5wBkLzoTP2nB+6oRDSU6ZAYzyFrKMJlYClii8hyxTUeYIcDgcfCi1gbUDmrZDXirorod1&#10;ZG4SDKiWG3z8+AWH42GcejS6g9HAsRtQNw2ElBj6HsydSN2MMVQVNT9oPz6t2cfjccwX6vsegsX7&#10;HfHxw/RUqCGMpeeImiGXiMIwmdw0DX766Se8f//OI40ITeQY8Ou/+AsYrfH4+IgXL15gsVjg6fEJ&#10;2mhq8ERibMDpUK6FQNu2lF2wqGCMRtc1kEpRIG/fA85iWa2wvbmh8NV+QD8M6LsOTdNiGAj1+rvf&#10;/RP+8Ic/Etrs1QtCpWmNzOemGU1YMzYjWE7V5mnuzJRTNj5LXgSqzjqo3eTZ4DQNQIbAsFeHRnV6&#10;bkjdx/FUfqqLBH1pbqp4hJMlk6DOh8lPoQDTbJ+UADGp8yWC9encSYa2lFDx3PfkxvwLcYl/TH7O&#10;ese/S9CN4TlGhL9N9blYDGcTWJQp1/cwDKPoP2J4GL8I3k2v1eWUpji7B8/wtUgMYOP3zSantwN3&#10;fcpRH2uQcX05h6uOzS7peXWOojFlRqNrICcnRsL4N+O4QKfHJrwpvTU1kaWvWZblaEAIptDYvBmu&#10;QUAks+TcnKJeYzHgFGsZn8vdmLtHiMcTuvhCH8Sl+fdr2KQ/CzZnSpwO3erU9TqFPfkabiDFv6Tc&#10;seccSxeuLRfS3OcDxKYEkue6iHOBa3N8sylMTooPiD9TEJXjRS0+TPZ9P3tTpB3D6a7WfDL2cwfw&#10;ObHpues0+Z08I5zF1yoWGKYYuFOTAXPixtS0QdwwmAvhjReJuQbU1L10+otBMImyWmG1XePFyxf4&#10;/vvvIKQgXI4N+vTpM5wS6MVZoEksSoz3Buc+cNacbcZB6HXeMUxByGbEx9T1Eb1uAT/ezXlYQGnJ&#10;vLq6wWq9gSoK1LcaQT1m1JD0Y+oODBacOQx9C1GWFEajLbrmiNZoNMcj2qaHURxgCkrQeOeqLJDl&#10;Be7vH8AcIFhAI1gf2HlyfapMQnr0RZp/EbrlqYCjNYVRMcYBP2ZmnYWUili+frz8fK1yM6NaDkK4&#10;iJnWIRMSkgkKIeUCKpPeAS5hho7QOtaBgwJTmeCjCxg+14L4rp7hbh2ednscjzW0XpyuMwParoWz&#10;Es53aPu+hXU9GM+wqgqYT3tYGBjJ4QS7YAiyWNgCZkXB07+zZ9MIAfs0WI2SOwxtg7KqcPjyM6T7&#10;SzBeoetacMnxxBxev9xCwhGLXwF924L1DmVewDhAbK/xr/7t/4z3f/gdhnf/FcwAzmJ08ZwaT6ew&#10;1rPOvnWwzJKTysI3C8wFXiQOP0/5as+tcb9k/ZvC2sR/hYIgFGUihKrCXuAypoqg51y95Kyxz4QG&#10;sQse35QAmDqH0r2B+Pl8dn+BPkDqAAAgAElEQVS5nDSa5tafsQSjgvDcqRQVQlxMHDTIQWkGcuaP&#10;TgfG6OZxKVv8FEYbRmnt6LF3vukTrqWB9eGx4/qa1ANxMC+S9xZn5sxd2/BBeYRwC80J7oOPhRBj&#10;aN3USPFlfoE7w+qEqYH4z8TNcEysk+l3Exf7aS0Qpo/S/JevOcinmgYXPNQZlF1cPIe1Pv65E+f1&#10;dDjp+/4COzN32GbMXVzbuHAfD34TdcTc2HNc26Xhs1N/dko0SE0p6Z8LjeivrWPpMxuvB13fQ1uD&#10;wWgcHho4yzD0Bl9u7/Dpw0fc3t2i73pITtkzHOSI3Gyu0PYNfvrLH/HDjz9C5Tnu7h7wcLdDfTig&#10;6Xpo63A41KjbDkVZemGW9pO+t96VLqEkOZqFdxFnWYa2bdE2Hdq2g4NBlhfI8hxZprBer7Ber7Db&#10;UWYOIfcqOOvQtx04t+i6AV03eDE7A7PAerVB2/Z4ejpgtSqhpIITDm3bgXNAqWzce1SmAH/9u67z&#10;ggnAQOiV9WaN7XbjRW/K5wE4GBM4HGpU1RIvX76EtRa3n7+ga1sIIZHnhRfJunHiaDADbq5fEud8&#10;6GGGAZ3WWKxWyDKJly9f4GqzRlWVeHh8QNdrOOYgMgWpc/TGQhU0vRgaHGVJIaFaE4aFEBQMq/UK&#10;V9fX+Oabb7BerXA87PDzzx/w7u17vHz5Cm/evMaLF9eouw5SSSgl4TzrtSwKrLYbcCmRZxkFojKH&#10;5XqNtr89qz/D+eTp6QlPT09w1qDxTO7lajk2SZ6enrDb7TxOiUTV4/EIVeQ0Vda11LDzk0haUx2X&#10;ZQpN06GpW3StpiYNp0mmqiJzSNu2GAYNoSQya3Fsa/TdgL43WKxXKDOFIs8gOkFhqrrD/f0D7u7v&#10;wSXHZrlGmRfIsxKr5QJcCNjWQpY5HOOwYJCSQSqGoR8oE2iwsFqDWYGeOeRFjuVyhePxiKura8AB&#10;Qz/geGiJJc449rsjTW4WJe5uH/HNd9+OfPPjkYRvymOgvaXrunE6ItRJV9trvHr1GgDDp89fMBgD&#10;JyS0sWCwOByPYHUNay1WqxWEEOjaGl8+f8LT0w5aG/RdTzlFsHDgyPMeRjtU1QJNU6M+UtDy4XAY&#10;a5uyLP0UqgFgo9wqiWEwsMyh69oxjHO/P44irhCcDEQ1NZ3KcoHaf/9BtHfW4ujFlyBWZ1kG459H&#10;ziX6foA2NJW73KwBUDD2ixfXyMqCWOgOGAY9imyb7ZIaFgxoO3Lzq4x5bCc1h5bLJbIsw9PT09n5&#10;U0oRoQ+ATHGACcAZWO3w89t3Hm2V4cvyHkoxMMFQlgXyTKEocmhjcHg6UKaHD1mngNmTTH+qhQ2s&#10;Zb4pxcaGoFSe121PeWghtDVGVVgX7QNjsCMmtY67uzv89NOP+OHHHzwqzNCUzKCpHuIcNzcvsFqu&#10;kCmF1XKFh8cHylYoCm8O0160p4yCpjlQUynLcP/wBOuo2GfdgP3+iK6nfIe27VDkGRgX2D3t0DTt&#10;OKm52++gB43FYun/qvDq9Qs42It8FzOYsUabO6/P5fTMTcTFdVC4zpzzkZ19Wee4sYkyZWycMgvG&#10;4uz5e8aZKzcYGOJ6ORaIz8NC7ZgPNxqOrLs4f8RO/LlpgbQOmaMxhPsuNfmM1ydqWKSZj/H1Gq/N&#10;DHJ7LqeMMwbH2Zlbfqy9cEJoT53jYhNUKnrHzv/UzGKtpbVQqXHC/hKphDOU6LlBhc/UcvOTm8bY&#10;s0mQqWnR9H6N+fpjnp+UYw7Gc9pf+M6CHhW+r6lrkk4b0zW005MdDnBgYxjsNLYYF2a0OHczfR/h&#10;2vd9f2bAjEkbU/pHam6Oz/bhPooDai/N36fmXGjGpeeeOTPR5XuJkdd/LvHendAKNNbnFwRLB2PO&#10;uBee/MIXOGDOnWFHTge2k/PNRYfwy9BNzI58h0O1TRzcpzGhSw586iRLR3fSg/Kc43tuQTsbYbL2&#10;2deYc4vFnzm+OeeaD79EYIodj79UmJ/D3Dw3TTEnRKUhfmmAylQDJxXuY2EkbNxxWPJcE2ZKGLj8&#10;TuPvnI8PUryoXDYhQlDj+UNpPc88K3JsNitc3Wzxqx+/R7VcwGrf+fNoHeZIqQ0u+jgYZgr/cvoO&#10;IuarDyE76w4yEuUdCC9htYEZHJq6gxkspOAUTDr09Oyt1jCGHCzr9RXycgn4FHgaW6VAJ8klnB4g&#10;Mgc4A+YGSCfBmUWWK3CmwIyF0xRWtts9otgKdH0H7Tfx1bKEEsDxWGPoKPW8WhTQWvuifPCFIAUO&#10;hiIw3rRsELus84594ok469A0LYTg4wZFoV4Dhn4AC+5GXyEFB39oRAqBqOss/D3m8S7GoNMWAxhE&#10;lkFyhtKPkStFvE7rLAWeaAOZ5dAgV4Dpe2hn0RuDprcwPkS4a3uscommPqLr1lDCYtCAlOQ4046a&#10;GrDOH0gYmLW43qzQd29heIWBUaBnvPFTqC8gpAA8qzYuGIyx/j6Pi1kejUsSxgMGkEygHxoMg8bN&#10;9Rr90y1Yt0e1LnEYDPSg0TDg/vGAF9slMkEHzLLIYA3hdDbLEgcLfPPDD/iX/+bf4j893cOYA4Rl&#10;1J33XWnmaASyGxpkMh+xF9qzZHUQ6ieLjdjtfuqI0ycL/HJEo2lsRM08N/b5NWFy+r9bgHnJODih&#10;veOb+Jxh/bCTor3z43uWKs8xTNLNNCen0EDPiapzAufpD7vxLTKWiLUcgEtwKs7BssD3J3ddKGaZ&#10;dzUzDgrG81KBBeAY3ZOC0XUxHiMGWDDvktSDxjD0yCQxpRlnsIP1aCjmu13kPgkXyVoHyfmYpWGt&#10;Xx98BoEeiG0rOIVBB0wP8VOdx0xRHaGtATin7wFu/J0jY9VjOwKWau6gGNc9xjrvFLMYTBTq5U7F&#10;1vl4s/Mjm4Gx6esJP9UzHnJih0/kVEobPKfxaTHhJLEXTfTnRmPT5tncZ59r6KeTKumUldZ65JeG&#10;z0ZrexDK+cijvnyOrd8rceZkDDVpKJbpcwdRn12wUKcC4afWi/hntNZnE3GhaRy7/lLHW8z6TjMV&#10;0sPuHFrShcAyEXB5p4BXYxy6waCHRd8ZNHWHrhtwd/eAjx8+Qvctrq+vIIQg/Ii2OO5rEtLLEtub&#10;LarFEm3fo9cGu6cntE2Nh8cHHPZHCEmThi9e3kDJDJ8/f8bd/a3fcxyMoYyLvChQN0cYa1DIAoPu&#10;4WChMgFtGDn2GUgcsxwOzItrDkPXIy8yDIauqYFFUZbQeoA1BtZo7J4acMmwXK4hFwWsoeDTIELu&#10;90cYa7HeEFKES4HFaumbewx516HtOgAcL25eQGsSbLRxePnyDR4fHqAEoVgsF7jaXmFRLrCsFjDW&#10;Yl/sCQnjhTRjASFzgDmfUcPx5eNnHI8HZCqDg8N2s4bgAsPQoet6PD7tsd5uMRiHpm3BhcD19Qrf&#10;fluMvHbddRiGAWVZ4tWrV3j18hWOxxqZktgf9iSqdz1+//vf4/b2Fn/x61/jn/3wI+6+3KOqSvRd&#10;h4f7ezTNEVIpGEOmBK4UlFQY9IDPnz+jHwZkeYZqscDxeIDRBosFhaw65/DixUtUVeVxiBn6vsbH&#10;jx/8QdphuVgiX+Zouw5lVSJT2RheqpSClHJ06hYFia9lXpCBwU9kdU2D+nCAsRZSCjw9DcjzElxQ&#10;03y9XqMsK7RtC2YBJyWygpozjHOP87NYrRaEiel6bLZrbNyaRF7/jGqr0R2e0HQNttstDAysGZBl&#10;ElXlUY5M4MX1CouyxDBo7HZ7NA19bz//6QOY+AKlFK62WzgnoE0PrQ12hw6ZUiiKDE07QIgcr15+&#10;A8EVYXD2Ozw8PKIfOjhroTLlpzAWqJYL1Eeqw+DNXIdjjd5PSWRFhq7v8PBwC+1xKBR+S1MKb968&#10;Qd/2uL27o9+tiE3uwDFYC6MH1M0jPt1+8cG9hFjqfIhullEI8m7/ACWpyRNYi0pJKJmB+4BkMVDo&#10;vJQ02cOFQFnQc55lCg7U/HKB9TuY8WcC2sg5BynEiBgSUvo8JklOd02CO2McfdfBOotj0/iw7dAw&#10;p/qCcwaVZRj6HodDc8KFOQslFbK8GOsE0iSoRqZcEHYKpZYSnFOzWPlGisoKvHr1CvXxCMYkHBj6&#10;ocXN9hqLVQXlQ3e7wcAyDiGV3+hjs6HzDYgODj20MSMjWUri3QfXrzEGy6qClGIU86gu4+DCQQ+G&#10;TC2Gzh5CCFhjzuq4WHu4f7zHf/zN3yHPMlRVNdYAdKZgZ+hHZx0GPaAfSCArihx93+Ph4QFd14Nz&#10;iaZpfHaAHc1ow6BH53l4H7G4dJ7TRli1qlrCCQFjGW5evMbmeoOrFzfQHgFk4es2Rsi02FFvxqBJ&#10;RIIbxvvhZPI4oStSfSAW7mJxOWgOU8Lnmc7ka+BgJA21s41qucFomFD3hOvCTh7sKeTIEFBLof4d&#10;6xE6D8du4YCdZG66zn8u2DetaZyf5I6NLMEhTq0/RvmSnMLr4WttxsWFqfcCg+x/h/OfAcZB+HMr&#10;4wIi5C0JenmTmF38kYUMMVHAK/PnCsemcwnmjMCn878PRhb0XqR/nkLennOU48IF95kj9B60NXBe&#10;/L2kO/Bxyt0YGxl0MdahoRkUgmfhMS6p4z42D4VaPiAAGTuhJYOYn5JEYmzu6fzsonrZJesGG4kE&#10;wGkSOp2YONW60whvYru7Ucc6udcv8x6mJ0ro+aU10IxNzjjvIpzp4omJKexOXIfHGLOpaZR4Mj1+&#10;CuI/E4fhMoezc1nQVwI+9WTGoiva9wPMn5t5Tzo5ozHV2HUYJM5w6HZeUPPd4TFIMbiZRwTGucPK&#10;RR8v5q3OIXVCN8s4O8s4n3Jqz7nFpg5qz3Vr5/A+cTczHk+PH7iYARsjQVL3eepcC2OjU6MraWMg&#10;dbRPse7Tn5lj0Kei8tyUwtQh/Ze49p9rXqRjXHOBJ6lb/mtCXNodHZtSY9fzsrMXd8AD5sFOTheQ&#10;y7xa5NhcLfH621dYbTfEUDaBRW/HzdnY0z1BxfYw3uOhiE0P79ZZaO9Ip2ZZXAjxsX0/ilKWoWsG&#10;fP70ZRzXAojnODgLYx26tgN3EovVGqoo4ZggJr8zo2tccoFMMORZRmuCsxReBIeuG/DyxQ0y56DU&#10;F3BmIHOJxXpNvP2mBWMOQiyxXJZgDOiEgVQKWvdwjkbFu45H46AYnXFt26KqKlqEfSFBUUnkjrN+&#10;TEtIL7oLCSa9+MQElAIWiwUFbw0k5J9QEOTSCdMII188Sk7nnAHGb5KMcEc8NH2Cs8FpEpJA0wGG&#10;M1jmHb9g6LWGNg69NbCOoe801EJB93Q4FGxA3zcQPEOmFKwv7hwAyRUy7qAZx3pZwWkaH7YM44Ya&#10;NhYhvEubkyuAig12xqCm+xujoH8KXwnMZPr/gnEwawGmYU0HXR/QPdxhtbmGlTnqrkVvFI6cYZEr&#10;ZEWGIi/I2WU1hoFcVtUyR99X+O//9n/Cx9/+FzR/+Ed/sLVoug7r1QpWW3RdD5lLCDNACDoMEZXp&#10;NPrLRze0u8B+hI08PNe0eU4HWrqRDY1nRcfUBZJOMYV1OYiKxFv3UzCMYax3fAVvQkN7LhSXszGr&#10;goR7d9agmMTXRRM8Y8Czc3TQZdOIoKkmadytT4XfMKVz2q4jDM3IjD+9l/AdccYBG4Rw/xl8GF84&#10;pI/NZc58aOwptBROnXB4fkSVJY1Taw2koAMn4xZO67EBQXUHgzP0XoiQyk4mA1/kCIYxgyGI4yf0&#10;EAmjoQAOmB/aC/hXHRcxLojx0Pj1bqnxc80jlZyLTQ82MTGwMzwQnqlXLifUeOTcOg1apwzJOeTN&#10;c2iZOfzLHPovPFt5no8N+nTaMN6XQ73onJ1kzcfOqrhJz5g4QxXOIfCew/xMGRDi7z/+/eFgEMSM&#10;uYnNdHw3fc10smCyzomaFRQaWHuBQEBrB2OBwVkcjw2OhxpfPn3Gly9f0NYNXrx8gbIoUSwKXF1d&#10;ozk0+M1v/h7LLKeQwSwHLMP97T0GPVAwpBdysizHYr3Cd999i8WyhDUONy+ucagPVNMzB8kFCXdF&#10;jqwgdyAXDG3XY7vd4uH+HnmRQUpi3A/DgEEPOBwOOByOkFxACgGVZfgXf/1X2O8P+O1//S2OxyME&#10;Z6iKAkWWY3/Y4+ePP6PtOrx69RpKKdTNEf2hhx00+r5HUZZQWQbupwCOTUN5NYz7sWvi1V9db9HU&#10;R+z3R7Rd46cHMiiP72nbbnT37nd7whA1LZgQUDn9fjcMgGf3W2PRaeJMV0UJbTSKLAcDiK1vNACG&#10;slrAWIbN5moUawHCdxDWIwPHCe1xf3+P289f4EDPTNiv1ps18AA8PTziN3/3d/jw9mcK6c0Ubq6v&#10;IJVCU9fIPKqk6zpcXV9juVqhHwZ8+vABzbHG7W4H/ekTuo5wH4StgZ8qaLFYrOAs/bOzPbquoYDa&#10;Y43lcoXlcgmuBI5dTUgTzmG1d+xnCtVqibqu0bUdZGDgqwxOuhH5UpUFNYaNgbEGxmo4UD5SeD6E&#10;kDBGj5+9KIqzyRWVUbBuXdc4Hg9Yrda42byAHgZYRxzyDh0sNI7NHtYCUimUmUCeF+P9cXv3gCd5&#10;AGfcs+4VVK7wuLsFmEXbdNg97dB1HWUJGI3HpyOkoEkBzsm8nuc5sjxHP3RoWppUCWuakAJ936Ms&#10;SjzcP5CZxZ9VtNXIswy9z6WAEdg9UrhqQJc0TYOu68AYw8ePn6C183kOEhYDXN+O51QpJbgCuObj&#10;OkWLTA4hqHlmjMFqQ/f/0GuPVhKjEMGFQNe1kJL7BmDvp3ZWcJbEX1VmGPTgr8kAOAkl8zH0Nnx+&#10;KZXPhjIQPqy+bajBkxf5+OyF+pYmtDiOpjlzvIbG77GhKYz62MJa+Fp98AYfeo7quh4bSPTPtHZV&#10;VTXe68459F2HPC+wXCxGp2ee5yjLBax1UIrj8ekJt/e3XtQWWK3XKLKc8i6kgjEdCXyZgvbZESQw&#10;ceLah72a0Wc5N6phvO4BO5Xl2Wk6gDEwydG2vTcqXNazSikURQGtB9zd3o3vIa4TgrkypQrEtUHi&#10;1T2rIQcfYp7yoscyN2Kv02t4lvhg0XUaRZ6ha1rcPTzg3/1v/w6ZUqgfH8EikSyIhEGAnBM54/00&#10;7MF0n4mzZ2DKpBnrIHMThBd0Cj/9GaZlHU7BozZ4dwASfoPuxXBmiEnrfBKS+RisycDILOYbLKfr&#10;YS90mrimeA75nJolzww+GOPAxvPVWRYZQIabcAbxkxtT+N+ziU8WNQlgIcAuENYj+hKX2Q3BIBUb&#10;J9IJyLnJx3Btws8Og/b7fzeK0C7CcU/hhLwvbAxwJyTmOS461jOpKUjn9JMWNTWpEep+9tWJVs7d&#10;2eTnlOk3RV2SD85eYDvDOTs2yYaaKDwjJ93OzhqHpzCTJ53z9B1Kv88FNFBML4n1VCH4xZR10Dyc&#10;D5Y95RSeT3qkjbaUhJK6+KfOJvF3n2qYLLn/GBiUn7xnF1K/S1z4dNm54GeZdn825711djLcLj3I&#10;pAEX6bhQysWNxeswJj3lcIr/Fx/sWMSpo++RDsMyYc/OHXqmnORTOJ3pBOjpw1z6M/HYU9iE45vy&#10;gus10RGMHVfpuM8UhmdyhH5mhCtuJky559OD/BzGKD2Qzo1bpd/LVMjE1HhJerBOgzTi101ZwlOZ&#10;AilTOP78U4fzM9ebB8jE6AYqYCW4ElhtFnjx+gYvX91AcHKyMctmP1d6HcL3NnVoT8NCmJ1ZMBmH&#10;MRaWMTw+7fDly2es1gtst+vTszRYGA00bYuMl8iKAnm5xGCIzZkLoG5qOK1h9YA8E1BcgllAMAGG&#10;UKg3kEqAM4ZMSf856Dto2paCv7oGTXvEYrGEUjnAGJqmGUWr0BUOIVKBQxxjuc6Ej4gDR45WMxZj&#10;582Zk7Aas5Pj7/3SjeB58jZqDkmJXGaQgkEb490uwrsdNaFd9IC2bcDywjuLPb7HWMBa9H0DazWs&#10;k+i0gzYCXTdADx24GsDhYLUGF9I3WGh8lUZpLaxxUFIgkxyHuoZYVqMLwrmTwxLg6Htiv9KGa8dG&#10;CHXN+bMTOGPxFjZHa1Ef9ri5XuP4+AVvzA9YlSX0cUCrLboW2B0lloBnwrIxOLzvWywWa6xWC+jt&#10;Bv/qX/8t/u8P78FKoDfWH/jJ6aS1ARMcBoTpcDBgTIyhW0opYGTjImoQR43jyI3uAAjBJnFdZOWe&#10;x05MFSXxBEjYsy6EQ85HxwJjp+b0xVr2CyegptbGWCxOXfjxXqM4OdXSfWiqoT3fcGXjuCPj7Bcg&#10;mM5rB+eRNYKJ8YBGXEqDTCTBQS7CznHv0JOcMAXj+GwaGk4FprPescOpMYDooBh6CeMhgYXGnxsP&#10;xKF4CoV6QNQEVmE4gAVxLIRqMk6NgXQfSwPn04yCiz3UzTe+432arlVUlH4F8zQ12hquXxpaFg7B&#10;cb7Q6bNMY++m8DNzPxOzJKfY9VMZAs+Nt8eN+7Q+SBFBxrgLY8UvMWfMMUHTUfR4ujF+T/GhOm72&#10;nfNBxWTNPDXxcMa9ZaO7ZmyiUROMHLXWC2sktrXYHw64e3zA7mmHh7s73H75AliL6+trLKrKC3AD&#10;3r37GV8+32K9WiIrMvz4z37Eq1evSJD98hmHwxFN3aCtCZGxWC5RVSXu7++x31P4adM0Z/erEAJS&#10;iciRSc7t7777Dvv9fsSDkKOWnTjUAwUwlsscZVmg73v8p//n76lh5YCr7RbH4wHL5RLr9RrVagko&#10;ciwvFlTrLDcrwkR8+QxjSWjs+wF9T4IcbwWyTI0HVeeAw2GP+/t7mGHA8ViTO93jIjarBYqiQNO0&#10;+PDhw9hsILGvRO4K+rxSYrGoYM2BamjvsC0WFcrlkvAkXQvts1/KRQFrLe7vb/Hu3Z9gjMH2ikIe&#10;lSRmdJaRUGe1Rts2aFtyWctMwXn811jzO6rCVtUCjDN8+vzJO66BP719Sxk+QiBTCmAMXdfi46eP&#10;UFKhKAs0dUPhsdbAOGpoSC4oyNbfl/vdDowBeV7CQgPOIM8VypJCLMczm3ZwmsQFpTIYrpHZDGVZ&#10;IS9PIrvwLsK8yLFcb1BVCzw83OHTp8/0TIfsAP/6ZZmjaSi0lJ5rNgbjnoseQNMQO90Yi7Kq/O8h&#10;I0RRbNB1NY51jaHvcXt7C2uA5XKF1WoJa50PR91Tw6ducHt7h836Cjc3NxAeW8O5Qd/3dN9zYNAk&#10;PGcZhxAcx3oHKSgrwrqBePjDgKeHOxijsd5uaNgLgOIKute4OzzQ9+rZ6Nr06Lsm2kv7M5SGEMLf&#10;/wswRtOrQpDoqxQJHMNADlLjNAbT+xpXANyBe+NLaLLVbUMNciPRdYOfuqepEqUoGyaYEkJwsHMW&#10;q1WFzWaD/a7G8bij11ACfa/h4HCsW1jtIuci1X113WCwBL1r24FqcWMgpULTD+S0PxzpPgRwPBxH&#10;ATiw3KnWZZCSg0vuczv4yNA3usepb33ijQdTD2MzIaiRZYLFmUge/UlTnqRPVIslNustBm1xvb0C&#10;g/BiNhlsAk5qXNPFybyU5zSVao2FyAXKIvd1jkXTtJPn0hAkG9BLJ8MOJp2lHIIc9b4BSRQF7sGr&#10;DFJS86Mf+nF6UWRiRMiE16VJDea1GHqmwp6mwnSyMWODJMsyVFXpGyKAUjkYGMpyMTZ7V8sKXHB8&#10;/9NPUFJiaNszw0uKn4zds8+hgdPptfiMOSf4T03hnZ2TkvOjmxCu5+r8c2wrziZpp84iU/XIVNDl&#10;mNvYDxeCffxnYsZ5XOdN5nixy7NUMCLF0wnxGTsO+02nGdJaVQgBnlyqVIebw23HqJo5hPKcThRw&#10;eeG5DggrABisOcs8S+vx9J6h5uglOSPkLQXzZFz7pdcjnbydI1qcZyWczlYnXeySHhGfX+PmwVR+&#10;YJwdGP+ZqRyr+LsNmU9TDSHSeNmFKTc03+c02ql7P71GUwHEU1pyqu+muWQxnSU1+6ZrQozbjP9d&#10;vBalGPV4zQE7ZVRZZ/684r0QAl3XnXHAY6xLyrufO8xPoVLSDzZ30EwXgimm/FxA4dw493OH3OeC&#10;DOdCBadcabEzdKqpkd4Ac78/de/PhfpOjVLPMWDTgLq5axQexJSRNtUBTRfZNEBuigE1J1akbsZ0&#10;wY2v61Sn72tC2GkB4l/trqedOxo2ibMZiOOVKYUXL2/w5vs3eP3NS6gip/BR4+CS8bHUVRfzyWJe&#10;buwUuAjINIbc7yO32YDBf18OMM7CaIf7+0f0ncZiUeHm5gqc02fo2gFGW+KPKwGZZcirCoMBtHFQ&#10;vmhWQkAxg1aT0EpCnEPfNWA5B1gL51pwnkMKOlQPXY+u72GcgcpoxLJpB2hzgJQdpMhgrYGSYuTB&#10;BnZxOGzFDovQCe/7PsJQnDYBun525I9PdZ5Dhz1tVIUNL34mqPCU/vVOkxEZl1AqIwZtpsCVDw2y&#10;NGLNdA9VZNBedO/6AdY3AfTQgTMHxxiMEzAQ6I1FXR9QXmVQHvfDwvREGI11FnAk3kvGsVgUaK0f&#10;NRtdyezsswXxKxaR4u78XOMsbCiEAgE4KFBYdz2c0ah3T2C2RZlZ1J1B3wFDz7E71IBnw2aSrrPk&#10;HIMZYMyA5bJAV1f45qe/wKuf/gru+AkGehw3pmaIpKZQWF9gxxA5zkmwOEOvmYhxHxo6LnbUWxpF&#10;ZMQhPYXGeOBoHBDgTo6YuFSbKvZiB206veSs85m/p3HAdPMf3+/U2sfO+epzTfKzA4PBmdMs7urH&#10;/Ma0ATvVEJ5zIzs/6inipkFSVE01QGMxPC7sw2h4aNLRmC/GZ5j5Z14P5mJ/NJo4qiS203i50RZ6&#10;0CNWa8RAOUTTGwEDG63xvr0iOKf8Dv/s4GzvZ+dub3gslXcbpftUWuDFDdi0IE3369TpFosDgKPg&#10;vPGz8Enn1FebKuN/s8/wN895jFN7dupsmjM8pAe3qfohDoiL1+IpRNVpn8ZZwzs1I5xqVHEWaP21&#10;kN2pOiht5Keuoim2abw+hGJ+yuE3hQ9Mw7nmRrxHnFa4poyayxRsyjFojcenHd6+fYu3f3yLx/sn&#10;dH2HfmixWq+wubnG1ZMD5p0AACAASURBVPUWRVnCAegGckvevLhBLiWW6zVW6yV2uyd8/vwZnz/f&#10;0og8gKIsvfBZQEmFjx8/4f7+Huv1mhpoPsxLCnJ6dn2H4/HoA07ZKJgfDwdcX1+PDt+rqytcX19D&#10;a2o6UODsAouqRFGW+L/+/b/Hm9ffgDGO77//Fd5/eAcLEFaAAdc3N1ivtxBcgQvhQ2YzSCHx8PAI&#10;o4mbHhxfUonRHXqqERh+/vmdn/Ti4J2A0RpKcnz8+AEPD084HA6QUqLwyA8AxI4fedlyPPgej0fP&#10;y6fPuN1ukWUKt7e3FLrnfz7LMhhjxmnbqqpQlRW6rsPbP/0J+/2B1inBRsGtLEosl0t6zpyDcRbH&#10;3QFNXaMqK2xWKxjnMGiDpuuR5Rm2V9eeAd6i7Vqs12u8fPkC2hjPj+9RliUJm30HxRikklguFlBC&#10;oMzyMZQTgo/YQ6EkuTStxXK5RNu2kEJSs5MxbLfb0ZntHCCUJDRalkHrIXIWM+z3B9zdPZDgrg1e&#10;vbrBsT7C6AHW0vfXNYRNGfrBOxiFNzvQ83HY79F2Hbq+w+FwJH46CGGhVIa6aEd8D2MMbdtit9uh&#10;aRrkqkLfP6CuGx+YuydxiAFKKnz3zbcoywrDoNF3HVSmYKyGVJSJFNa2sio9EqYjDnqegTGHvq8B&#10;Syz5777/5nyyzzFwRpkoS4A+tzGQmYB0+TgFFpyS1NSh6REKzzsJEVq34zTOKVC7AOccx8ac1ctl&#10;WWK/348s8yBMUP1ANY8Z7HhvW2v9vVKBMx+w6hyKsoS1B3SdRlMf8eHje3Rdj7JaQGXUoDvWNWUY&#10;RWY7Ywy6rvM5NXx0LzKPcRmMhoWF7gf0bUfNPW/c0xP1WNsGq5U7EzkDUi1gTULIYjC5aG0uzg7j&#10;5F2MEhl/xtCUEwtmJIu2MzjsW2R5hjev3qAVLQnkSYDhGHAuFPq+R55nfhLI7zHWQg8DOGM0faTk&#10;aHYZEbKOofXTFKEREr6fE06chPbr62uUPpek6zosl0vCuAbXs58YVUqNzZAsyyCVgJBs/L3B6Zrn&#10;dD/WdT3WoIvFAvv9zotqNNm83W4jQRMev1PCGIu26bFer9G0LVbriho/V1s8PO1gdA8pBCAEtJ+s&#10;mRLQYm0qDnOdmoaM64aUiZ26bOc0lVSnGLUVzs/ujYtz+1lgKsZmR5gymjJkZlmGwZoE/evvdYdJ&#10;RDMSgfP8s7OxwRwMsWcNhAnDwAVvPnJSpwJrauyY0oJGUZxh0iQy1WSJdZ8pE1pMiUibHLF2mGoA&#10;IgpgDoHOZCJiZ783/K5UiwzXkAsxmoDS9xxwiuk1ntIaY6NhPMk5FRSbNiJO2hYuGkwxO/50L4dz&#10;oDnTD6Z0tzmKRqohhron/j1CCOR5Tnl5kVYRah0yDlk4p8f9OJwVx3t9gv5xyhSb1qDTM8LUOS3e&#10;M1Q0/ZSakKZIKek0dGjezRmSz5syhJsyxoDxP7fzPoLyh27U1DjOnHvwOTdj+nBNBUekD1/KcZ8M&#10;0nvm9ae4pc+x9qe6kFOC/Vww2RnvKenohEIg7n7OTR1MOTCnDpNTI+pT72/uEDt1SExHw2MRKBR+&#10;cdc57SZOYXmeE4qmOq1fcwvPjbw8dz3TBPS5a5FekzNHn3eh5HmOq+sNrm6u8PL1GxSLlRdtKZzV&#10;8vOFNf2dU2Px8XUYx8FkLG7iwr3ol2KACTir0XUaj49PfrxTQWViXKzbtqdxVkVMy6IsIZSEdsCx&#10;75Bn5fj+87zAvm4p5EosqJCUHFLSJqGHPVZ5gVxJGucb6ICc5wUJwb4QNNrCmgE9QpdUkvtCkrBR&#10;lCWkEHDOjGPH08VEjLXhZwVEKIRO9wUuGlfhuT8FMrIkNFF4pM4AaywykUNkAlJk4ELCOAeZK4CT&#10;69+aARg4oAhxwzxuiAJANeDIGWydhYWDBlDrHp1R6AYN53JwrmAMBXQyRs57eIelEByCGcID5AVc&#10;Q8IhJIeDGIvh2BUupTwLAr0YR5xo2jHG4Jglbds6cEYHH8EYhr5HXR9ghgaFNCilQ9MZ9D3QM4FG&#10;+NCpTEEJGh+UQnr2Mo1dN69f4W/+zd/iP/4f/zsWXAGMDgC2KLzYbsepDc6oOSG8I2lEtDhiDAbO&#10;Y4rNOj1fdAhx3M+y+kMg3QtuFPCDOH167jEpxk0J+ulEUQiMHv/ZXu5DQggwZyYng+hqX4ZtzzWY&#10;p9a20/5ErM2pSaQ05HYKxcEQO339Gm+C0M/OpmPmWKAn4fsy7De+tl3XISvIgaW19g6c2ClNTEnB&#10;OcAsXWXPwQ84Ps4ZmBNwnEZOAQdjLazB6OghYT4qrhknIcxo4lT7yT3n+fQ2sB/954yZ63MOkTnn&#10;UCyaxwzHU0YDmxWRYzzUlItk6r6YC3g/3zftyIQF3KQjfKpYPhX9iNbeU9MkFgzmkHxT9x0xvfkF&#10;embaiHE5up7WI+E5SN1pz5kOpg5FZ+ij5GCQTiqkWMIpF9rXhPnn6sjxz4R737O5wjXp+wFd16Ou&#10;W/TdgN//0z/hd7/9LQRjyATH1cuX0DC4efUSy/UKXHBIIXGsj3CMYbVek8s8kwAH3n/4gPpY43g4&#10;IssybJaEJDFwaNsGx/qAq/UWZZHj2zffQnsHkbanA27vWdxlVYwut7Yld/7Nixew/nzRtiSmLhYL&#10;j14Y0DRHaOOxGsbgzZvXxGgGx+GwJzF46DHs6MAtFDXBN+slpFS4f7jD8XhEkedYLBY41kdq4A0D&#10;BefmJUT0XI8j886hqWsYY7FcUUNiGHpsNhv0vR4nLpRSo4BlfU6LMQZt26DvOx+Se5oefPfuHe7u&#10;voyBpEEczbIM6/Uam80Gq+USZVGCCY7dbkeNBkYNxqqqyBhijP/dwiMRFYzuR951URQkHAtya+Rl&#10;iUpKbDYbZFmG3W6H4VhT49M6VIuVF0sFVss1nAOurgADh6fdDrvdDlpbOEML5XKxxOZqA8eAjx8+&#10;oqtb5LnE0A/QxmC92uDVy9eo6xp1XSMvCsABj49PnstuUdfNaMhQSoGrDH1PqMQPnz6j77U/4BdY&#10;rTY4Hhr0XQc9kIveWueDjddgDDjULQ6HGk1NImhd1zQ9YLTP+7F+mnFA07ajm5kLMTYdVKaoDuXE&#10;vm67FlobVIsKUikoIWB95kiWKb+eE288bgQMgyFBxNPNyqIkjrvjo/hdFiVlB7UtRDDw+ORR50js&#10;6foODg7lsiQ3+rFD33UAAxaLCtpa9HVDk7aW1vPeT6uFPQ6OBF3rHKqqhFIST/cPeNo9Issy5HmB&#10;sszRdT2auqEGn8c1kTubkBhdR9lZIbBx0IP/DnYem2GgpIQQRzRtQwIzOjjXgjGJ/WGHph0AiJFN&#10;Hda0MH0rhIR2BkYTHkhrmk5gAPKqpDDbpgniBJRU3o/hztbjsCZLpdD3HRhCVho74e8YnzQ1pOfZ&#10;8KxPmeHG/WLEBsKH1VPzdBgsZY50w4j6CXViOPeHM0ye59is14RD8nuq8HiVruvQwzPuOdX3lD0R&#10;NBqLuq4jx60dsZqB466UwmazOYV1KwXBBQSX42dVKvNNH408z7BaLaAUNde6vkWR58iyHIOmxok1&#10;9swEQmHaElmmqEFWU5NgvV6PrPAQehuCq5WihtZqtYDMJf75f/cvsHt8xO2XO2w3W0ghYCbMgXHN&#10;mVIE4nD7ufoo1YW+RkGYM9WcGTHc5eReHIAb3vOUATEOn03durFr+syAGKZNU6OssSPMaA6ZOVf/&#10;xGJ3mDBlM/c9S6Y0U6rDnCnXkrNqFGbjqYPzszi/cJqnptfURBxf3/Q7Ss0RsSHrLEuCnd5bTMxI&#10;a7izs5V/3lKDXJwxde4aO//7KdPQzVI50gnM+H2dT8zayTPiZejtCZ859d1/TbQ/E5b93qf1cIED&#10;Sp+Xy0YL4YRSzc/ay+ZPah66MNF5lA79XZxNFT+HjkrPU6kR69LIay+mcNgz551URwDjp/Pgnzuw&#10;NizMsQP7rDM1I1hPfcj4zc+J7HOiSSxKhQCC9AabcpKmB6xJh7hzxBMLryOoqLDGjtz+9L2kX0Qq&#10;hMy5/6cEmCnhO2a8Zlk22eGZ4qSm41Epc+pZQtJMZ3VKuEoF/aku7RRr/7n3MDUaP/VZpg65U1y1&#10;KZdc/Fq00PAzl8XcSNdk0jkn1IIQApvNBtc31/j2u2+x2V4D8J1HbcDdZac0RlmkoX8pUiq4CIwx&#10;o7P3OZek8Yt2Pxg0dYuH+ydY61CWBapFGYWUMF8wKi/e53SIZQydHjCYbGT3DdpAKo7FsoR2A5zL&#10;YLQFUxw3mxssyhK5krhZryB+fkCZF4SvcoC2NIouRZY8e4TVIVeSHoOstNYQHGefPXStuaBMDQp8&#10;EWc4LcCdoaKo82uJoZnw2FLRPmw6pw6w9mPBCk44wISC/NQc6PVADlznoPuBRGarwb3LCcYSm9UZ&#10;MOY8k1EAnKPTHRojsWs0Ou1grECv6ToLbmE1BS5aR1Mbxvhwb3CURQ79uAcTgg5mjMTK8261Gxs8&#10;qbA9rjsBK2J92NDI4XZjwWa1AazFgA6mNxjaAaZrkTGHpeJwlYLZa/SDQd8O1AjiDI6GciGYAGfA&#10;MDRQeYVsWeDNTz/hh7/5l3j4/d/jWHcoMpruUkoSe9x4IZNxQDDv+CKOuRixNJidkJnqwKfPGSU5&#10;Xa4j1DgRs46I55qf5CSJGkn+oJWuXTTNcgr9OWsGToxQphzxtJE95eAOhaCLmlphfHmqCJtah0MB&#10;FBwydI3lyCBkURE42Xh25KSQSkZ5HCyZmosxI3YMiIbPO7CxI8rZ8cBL/93CwlJYJcFsIYIL+awW&#10;YWE60X8Wv5Ya40Ubn5cgyAmlQ7aJEJCcwwTnfri/+On3p+7rUBjHh8bUFXVy/ft9SGAMvY0bR1OF&#10;d4xdMcYQpz8dY36mSe684H5KLcKY0zDV3E6L/sv9cQpJCL+34Nmpx7SWmXreUsdP2iRJR9mn3m+Q&#10;VaYY9VMjy+kB85dObKZOzbAuXTaTv16kf+1nqFHIfHifN3H4fbLrBux2R3x49xH/8A//gK5psVpV&#10;+OGHX6HXA9quA+MCZVECxsEYjUEBvTYQUiLLCmQLASkZqkWFxZJEl/rY4vH+CUVeYLveYnADvnz5&#10;jLdv/4i6PnrGuMT+uEc/DORQVgpdS8IzmX9OZ4ZhIJxR4CsbM4wh8Vr3OBwOgDUjNmO32xFyoSxx&#10;vd2irMjZHQI6y6ryaAuOIi8hJSGuFtUS+90eq/UK7969G1no1+U15QsN/YUrS0oJB4vjgXKGbm5u&#10;cDwe8fS0w2a9wt/8zV/jD3/4I9q2hXMkuimloDKFxx3xzu/u7vH4eE+onc0GRVFgGAZst1s4Z8ba&#10;XioSH4W3Xul+gOYCj22HwSPjuq4DjMVqtRqdvRSs6dCYHpx3kNIQhpAxbK9voDLlmzg1hmGAkBLr&#10;9RpFSciKumlQ1zWcAz7fPuDx6UAZIT7IW/vrYhmFhgZMTpZlkCLDzx8+AX5ScBi6sTYNeJJb+QAh&#10;SPRv29bXVA7d0HuUEplGnCFBvWka6K6PAucYqsUCsAz1ocHD7b1H01D2EmE3rMfh1GQUYFQLPj3t&#10;zuohlROip+t7MA4Yo7BcrQAw5FkOLjiOx8PYAOu6HlwwcCEJCzTygL0PgAvogWohIQUEkz4g1Ceq&#10;MB+UO9AkA2cOeV7AaGBgVHMDBtYyaMegLdDVPYVFB6c3J761Y9QIe9wf0PUdiqxEtahwPB6g99RQ&#10;OxwPZK441L6WUiSCawNnLYWNepyPEHwMPYVzZMjhzE+QnNap0U3KaH/kPrPHOaCpG9SuHmvtoe+R&#10;5wW0plyJzIvu9LsEsmzh9wSD5TL3aDvmMTCNr9U1FoslhOBoewvuOMqygO579NybOfyZKqC4TtPp&#10;DKXPPxgGqrXDNK7WFGjPRWAnE+ueM1ygCs5dyGwWOZv+e3otqjVoOs/5ul+Su1xbNHXrG0iUccMY&#10;kKlsFHSLogLjHF3fIfMTKVKe3P7BwMJ9LeecQ9/3uLu7gzEWVVmBc4muqy8Es1D3NQ3lUWRZhrIs&#10;CekZ4QrzPEeeZ95xbyGExwyZfkRs9V2PzuO6NpsNCfJ+DTbGoCgolDpM17Rti7IsobX2qNSTW5nW&#10;XYftdonlcoGyKlEsF1gtFvjt//uf8evvfsDN6grO9GcN+NgBm9b44Vydrunne+9lfT9lcniONBE0&#10;hFSDCsz7Kcdt3CSKWfsnLIm9yOIaTX98Wh8LWSCX9yxl2sX1R4xynDISxkGjKSkiPkucaVEhoDZ5&#10;b6k+NXUdLBITVFJjhaZTeC6nXOgpijA+16ea03TOFy7qzzCBEhe6KprmSM9cIwqFsTGAOJwDeHRm&#10;fc6QO4eFiUXxOQPxZd3+vBkkrpfnGh3xz8T3fNo8SqdnL8+hl0G7qXZ8yt1zF5mgdB35V3MvU3Nn&#10;CAUOawHzAesnegObJLqkEx9x8yxozymTf85ok54VLpoNzk9YMAZt/szivbGnB6Ef+nFhYZwO7y5i&#10;EMNh1rk0J+pHszpnIsz4UHkHa1iU45GM8xEi9mynby6Udhz78Qxk5jdwzohRGAIpU6F+6oA5NeI9&#10;lwuQusumbvAp13z6eVOhdw4/9LVD6uSmMDFKli4SaQd0SmAPfFY2wUv+JTf/1PtIRYqp3zPFpbvs&#10;tNvRRTqN2kH0388dpCHQalGVWK/XeP36FbbXW3Jtg9w51sCLq9PctVhQC6FIaWBHyjy2JzsvxpvW&#10;xZ08emacddjtdnh8fIRUHCoXKApyUHgbM4whUTzLc3CloIoCljlwTmFu8GP4WmsIJSCUgMoEjfg4&#10;hqFz0D0gKoFFmWNZVSiyDOtMwnKBZhhgnAPjYhSMSMTGGfaA+WC20CQcrB43PynlyGcFg+fLGp/O&#10;7h3G1sDZUxBjGN+0tr9o3gV3ZigM2rY9wzSMmAcQl3LQGtwRk8w4Cy4FmCBXDQuFkLFw/QBReGcN&#10;4+Set9q76QmDI7iAdcTSMxDotIUGh7YcGAAHBcASo9S50XFkvciR5wW2qxXY+ycS/HwnJ4T1ToX9&#10;2FDMeMEz4GVid7uzbgxMibnwjHMILvw4c4+h7aGbDtIalIIDmYQpBb40Gn3bolwUPmw2OMgsJOfI&#10;lITMBLZXa+yfdvjVX/4Vmtt30AawDnSNnAWPArmstRDgo4NAhOfcu9PjNbMfBu/4EpMu55AHwNgp&#10;qHdyyoYUfPqZyBTBIhd53HybxsSch8yOB9xoPN06Gj8P31vcdZ86NJIwYMdQspi56kA8XOubMGcF&#10;rrVwYZTX2kiyDY0KPjZuwj/72Z2L6zg6iRkjESU5EKWjvvDBruQ0w/gcZ/8fa+/5LNlxXXuudMdU&#10;1XXdjQZAEAS9aMWQniY0H+bvn3kRMxIlUeQoHinRwXdfW+aYdPNhZ2blycq6TcUQEQxIge57q47J&#10;3Ln22r8V3k0RHKE5V5GJUFAF0SGG9NFURni+Q0htFGZjTeCdA/MejjEwLiFofATeUa/GOQchJTgD&#10;uHVpHXXGgknAx0UpjSRzODotg2foF56yDNgxpKrCRVw6+bIrn7nVERoUztv0c5JI5FEV7Z9jup4Z&#10;nsyeyGzrqEyV1A6wLjwXtb1xKdj7xC0uP1Ntn34OtXiuLliK6b5qGjlOfOQMY5bq1PS+saNdkmXc&#10;47zpo7U9cVnldU/NBZYfrsoJv1oD5Lmx13zE+rimkHDvHTWSaG0xtE9rg+12hz/94U/413/5FbGE&#10;Vx2urq/hGGA5g2gUcYS1wTTM1AyGxf39PV68fIl+1aHrGrQtHVa/+PJzzJNG164wzRPu3t7j6XEL&#10;7WY4p8lRaahJPo4TZk1cagqM55jmGauuR9f1hGTjLIlH5drZNE3G5Z5TiCRA49VcEDqi6wlVozVN&#10;GTRtQ3VMo+Csx9uvv8Y0TMmdOh4OsNbi/fffxzAcIKXEZr1B0zS4vb3F3d0tDsOBuPmrFYmbTkMp&#10;AQkJKTm8txjnCb/5j//AZrWGsw7f+c538PDwkBxjxpAgb4MAe3VF3HaqY1RCkcRwzt1uh9evXmKa&#10;Juy2OxjjMM0z4D2meYa2hpz1nmG16pMY3zQdpmnGpKPgy6BUA9VQU3g2GvvDAcYaaqR4YBoG/O4/&#10;/zMEclNNRvUWHWi3T0+wzqIJzHujNQ6HPcA4NhcbdF0HZ+kzc6GgpxneOYzDAOaBRimIRqTv+vT0&#10;54TXIPQqxzCMGOeZ6jkp0fc9pmkksV0IvHz5ks5eUgCOHORMcAhH57JGKjRNG3A7Fqv1BnqeYZ1F&#10;26/gQedUG8JGhRSYRkIvmShAeEDPBhoGL168DHiQCVIStkRrjWkcYZVaZJ0c9geopgHA0/vGIofe&#10;GDhjYWZNbut5hnUObdOFfddht6UpAAoZFpj0AD0TI/7x8YlQcUpCyYb2WlCIurEGb+9uYZ1NjPam&#10;UdAhs0FIul6KMQyHMSBv2hCOuDw3dR3hcqbZBCFc4/r6CkLIZKCwIWOJM5rc5EJCSQWZkEgGDEdx&#10;zwW0jfcWTSvTetvJNkwedISE9B6Mj3DeHdEE3kE09DuHwx7TNKLrevRtBystdAjdZQD0rOkZD3We&#10;C+ferm0pryOE/rKQN+WcQ993OAxTwFHNyW0uI450jhl6TcKXkMHChWlWG+o8DilVEIGOLtyj09SE&#10;iVGfRMkYfP/48IiPv/kxaRlhHxCSU9NU69DUZAkdyJkFa2RqaORZOxFjHJsXfd8nxNR+v0fbNoUI&#10;d3Sc5g0KIQT6VQ89EdYTIVMhToQMwwGcU9bXZdsGg9UMaz02mxVMDP9uGxI2WxWmWmhSJdasj48P&#10;6LsOF5s1TZcIgdWKmjxXVy+wXvdpymC97iHD5PbbL77C05sH/OMv/ne0TOBhR3lhsXam8wX921iz&#10;EDVPz/G+uhcD7mxOY82RXzPgRTOODWt6Ql4WDYVSK3LWwgf9jHFBTdNQl7hQe8SJ0+TEh0hZJh7H&#10;XCcm2MmU5PHcUdZZfJEVeKoJnbqQE54vYalTyA6c9xDhgJSbSs7pYTXjKmOMztKgpigriAQlNqcU&#10;Q5cIn/P4zkSEOPdMpPPc0QWOeG4q9LlaYyAcqBc13lHHw7MmsPLnlUJyTRM7kgaOzvmjvlgPkC0R&#10;QXE9OP4+t0CYlZpjnp12rul1bHDxBY6pNNHSpJhNewGyrID8fSwnWBfnmohGZeUZdNnos9YsUFpl&#10;My9Hg5cO+xING69N+TynzIGAOuZMpADqGoufhfMxTbALSPyVxXvGGGEH2FG0jwdW54+OzSgiOO8g&#10;uageNGuLWTwwORxD4Xzg0rqUcp0f1nESiFC6r2rdjpIHvxhvZpGtxygwydokdrwL8/Kcy74MV10u&#10;qqx6IC9fhMiDysVHekl5OCj7NFZ3Dvdy2uFy1dGRGiqn3KRq4+HlQl2OH6ZDZ0BdlIfbWsPhnNP+&#10;uev+HL/2fFfTJwH/OXTSMrAvsLR5A8kElGxwc3WJl69eQkoVHNKOXMTMkdBV+Q552nXpIM5F5Cjq&#10;U9EnSNiKz3bcnBkgEJLomYN3Fmae8Iff/Q77pwe8/vAFhPSQDXX5pODgYXyYc2pCzNbBgUNICcEs&#10;uGfQjkQtz6iR563BqluhkwqSCfRtQ0K5oALOMwfBHKTzmLQmwdsxMBdT1uMYKKEqPFjgymZ4LOcg&#10;BFuM06aQasboICFkYFPSpt+1DbxnocAkNxbxaHtY52CzDSrvItcKDs45jLWQSoFLBsU4jTEzD3BC&#10;TXBGuCGwLOwKdCjqnE8bKIOHM+RuaaQEnAbQAFzBeWoAjNrDcXKN+eCoJLQHCbUCFIbFuYfiHC+v&#10;NhBOo287aMagzXQM7S6EMB7cFDyJxiyMZBMfOW2S2RrCk0sVqTngmcM0jfDWYf/4BDPN6FcXcJPF&#10;i4sGg55wu5uwbzuovoPkgPACXEpo6yCsRSeAy4sOL19dY9q9h/e+/X2Md5/COUEbnWMh1CtHtwRh&#10;OgmDYdqgeF8ZJxcqL4t2fhS4j3vG8X2PrsnYDE5rFxL3IxV0/Iyb42SN8aeZCqVrwXpLhw8X/h5P&#10;3cNjgzxfs5xPY+Hxvzvr0jWifztwcHKrpr8TUUMZls5nCxqjIgNhjDv+fpYFAzpj0rg5EUgC09MB&#10;UtIhqAz5jg51Kl54asBLJXB5scE4DPRk5Y79eO1AaBzVNJjmEbM5uh2YQ0C9+HCwpSOzRRA0wWB9&#10;cKhxgEsP5nwSEuM4O+dL146UKiFy6PBNjibPwtNyElxGByxkTH9+4oTxqYguG8TLoq40PZT7D1u4&#10;DPPmPQ/PaA0tli0IiwIyR449l+9zdLfFd4ZX9leWfgU5ZnmaiDrnwjnXiK9l3NSE+eV1YsUezdIo&#10;8PLw4ePgB73T4jTYnCWEEQ+oLywOszV0VXloqdVePjOmPFevnMdj2RQC77yDDQ+mD2s1wOGsx3iY&#10;sd3u8flnn+E3//5raDtjc3GB1dUG6BRGY6C4AG8IYceZo7BKDby4eInv/+D76FY9Lm+uMIwHfH17&#10;izdfvoGzDuvVGtNA4a33dw+4u78FE8Q1v7m6wePDI4aBwjy54JQLw6lWmScSqC4uNjgM+4XDlQ5u&#10;R+GAc2KeUigjICTHxcVlyMjxGMYBgMAXX35JDlou0aiO1gBj4SUh/rwDrNWY5xHGGhyGHW7ffI0P&#10;PvgA07RKn2GeR1xfX+Kjb36Iw36Px6enIPyu0TQt2qYjRJu1FD7rLXgjsTsc8KMf/hBMAKvNCvvd&#10;Hrd3D7i8uoJUCo1q0TQzuWkZwzAcYN0hYQBXqxU2mwus1xs4ZzEcBnjPsN/tsykGWuOt9ZiGGfP0&#10;dWoqcWzBOMduv8d+HLE/jLi+vkbXkxBtrcUwjjDOou1aDPsBZpwDv91DygZNwwELSAUwwyCZSueu&#10;w3AgxAfjUFKGRkAQE8HA2QjGBZRQ6FcXsEbjMBzQsz6wfxm0sdjtd+i6Hm3TYL1aQcgGPAjYlHMj&#10;0HY9Xnc9tDZgghzjVI9xsBCe6hjlCay6Hoxx7KcBxjsyUygJyRvi/QfGNxcUvuq8wTAdsL+7DY5r&#10;mZzG2mg8PjxBAQjk9gAAIABJREFU6zlNUEQhIdaEY0C/xIN93/eY9QQTMpDmScMYl1zG8f4enezA&#10;4XDAfr8N54KwTjJqCNvwHsSpWe/JMCNC/g+ZdUw4o4Q6kytMZoYLmByTDGjH9WYcDic5c2SA4cEE&#10;0tLeNis4CzRKom1jCHCf6gwyIgUnqY9OUuLxcxeCDAEIQe+fCLlNUVSRUlFGAxg889isL2GsJYyk&#10;EGTsUWQqWPUrDPsdNcyDOz0i9Yyx4FxBqgZzQPrkDuZxHMOkroLWY5oCmCYNeHqWiK9uE67HWR/2&#10;Kmpg5Ws1TQFJkNGSp//O+em5PcdwJFHMezgYsGCC0sbAWMrk8M7BaJtqLGp2Eaom1o7OOVxcbDKH&#10;toIxNgUzE56pwWazCdgZhWkacTjoxWcy5lSoivjji8tLjIcR26cdufmFBKzDFK6lUhQ8HSdBGiUh&#10;L1fZPWnAYMHAsOpbtM3LhHyMRpIPP3wf11c34FzhD3/8E1arDU0eOYOmoZ/fdU1wtZJ56/bNW/z5&#10;t78DZwKv33sP0zTS+8UcNbDCFCYPxhMOfjSvnUwBugKpE+/x+azCc5P3pWExOXeDfjDP+oQuUZor&#10;fVbDR5na57pKWgeWxgjnSFfjLJzxQ+3Fw3ROREHm55h4TrB2aSoozzrLmspVzRuccwgwuHBG4Chr&#10;L3+irZRUhqoBIpxFeJqKrU9rlgGweU14DvtTTqQmN3eWghHJAsmRz3jS/lCGDmfXN+4VZY3HPQML&#10;02g+NRzcSf0etZ2UV1jJUTq9N3XX+dIYg4UeWENF5e7x+HfiupZfqxw5XBqFa/jY3C2fY56iQdQ5&#10;u0AS02cQqclcUkdqpp2Fjpk1jiDqE+6xSZNjjGpmHGSEglKYz/Xjckq4zDZI15mRHiGziZR8v0rG&#10;Yhc1Bpqj/etic4qFLB9XqnGM8MyYdB4MsnApeVcdn645x/MHKb8hubAfC/Po5ivDBWvicY7byLtf&#10;Jf8pH1cpP08N21J2ceLNq20Y5Yt9HongqyNQz2ULlOnWeYDnc2J4fj/y65d37s6x6RcvY3BOMo+z&#10;mJ3aIb82bVAWI/k9ysOF6ky58265GmbpnJUxMgq1NhiHCQ8PO+yeDnjRro+BlYJDOHEMHn2mGRLv&#10;ef685s/t8YXnaKRMqJ+iDwnvTcBZOGy3e3z25y9gjMVmvcJ6TQfSeTLksPUIh2QHKUTgPxq0SoLB&#10;olEKh/0eRPQE9qPFekPBkF4qSM6gFMeqV+DCYbPuofUM7x0Ohz3a1Rotl4B2KbToWDSE5zPgKY7i&#10;XXQvLDcmY4iDGl1ObdvSQWqekzhGh9KjqE8jnB0FeFliaPLgIkEWjhPdM03ThAOAIGabNeTo4xxm&#10;1mAeWPUNVh25A7uuJ4wL4rrnME8jrDZQbRcOBqE5EU5uJE0yKCEAJuAYsN0dYKwH4x5wBpD0zBAm&#10;BAH9IyAdwJzDatWAMwvnNI1S8tgUFSdsQJ/xls9NvHDOYRebEzmROCcHNDi5rowzcN7i8eEOcBqN&#10;BCZD/PmXlyvcPR2w2+/RrHtsVh3APbzR4JLGnbWewZjA5fUGTzeXePnRN/HV/g6zdYCXQWCMGCsH&#10;pdpQuPoM9eQT+z4PHYU/dTFElnj0kVuTFXQci/W43KBPG4BLUbU26VXLPSn3sdwBIyU/W5SeuDQi&#10;yqFgG5Zibo0xXpuKKnNcSifM8e/zBYIJAV10DIY/32D14dB8DKeip9+aOD1QZ0bK4KrzGQvxuE8b&#10;+NDIZ5xTCe6P9x8hTNw6S2FTRV1wnCqJe5QED+5Bn4Uhp71B8MVXzK/DYp8/+T41DNGpMJvXKM/t&#10;wVKKRZZM2vcre6dPTkh/lk15rsY6NxF3DFc7LXpzvuxfktWTP7elI6issfKa8Lk8n1rd866Mnedc&#10;9OV0Qf578qnIEnn4LjNH6Y573hjiF2uOZ8EtDQpndcxBz1S3Gm2wfdjiq6/f4te/+jWeHh/R9B26&#10;tsWq6wHnMZkJMoiP40hBhVJJbC42UK1CtybUzMP9A4bDHjfXN+i+0YCDYbXeoG07fPrZF1BBNLp/&#10;uKWQUSHIORymVYwnwbhpGoxuJE64UiRoBjEoMqdlo2g9seRCcp4cttvdHm3TBMSLgTGeAkcd7elt&#10;21J4qmoxDiPmeYKQDIfDnhB8qgXnPjGYb25u0rWONcQYkH0ffEDht5xJwHP8+dNPYS25lK22aLoe&#10;ksnggBcwk4aQLb74+i1WfYdxGvH0tMNwmNB0PRrnsd/vibUKht12h+12i1nThMA0jiE48iUYgFkP&#10;MMZQLTntAwua3M1ff/k1rPVhqjDMLjKg21xASQUDCjPd7rd42j5C6xHrVQ8hBPaHA6RS+PYnn+Dp&#10;7hFKtlCKarGYc+G8x36gQFNwoGs7qEZCGw2uZ6z6Nbq+B+Mc+8MB0zRTHcMYlGzgLdUKUio4B6iW&#10;0CXGesimx+uAXLLG4DBqcC6x3lzSdKU1mKcZ82RC40ZgryeM4yPV8IqmNsCAtm0w7g+4e3ggMfyw&#10;BzwJzU2j8LTdYhonwo5MIXvHkbOZRAMSLec5MtpbYnhPM2Y9Vp1+EWtE2UfzcZ+VQZx1Yf/zgTnt&#10;PcZxn4TE/U4cGbucJkYE49DOoe06QrRl+FnqixOL3BoKZvVwSdiXAV3EhUpiOuccqmkCv50tcCTx&#10;fNe2bZp6o0bvEYPLOmrySylJdMqanUKK8L3pXssgbFnH4S3VBlIQHshZD6stTR8YEk0El5TL4WzC&#10;z83TRE1gR/eby4aa+4LCSzlzuH94QNOsYWYL503C4sjws/Kpx7heRyFNCIHNZoP9fp/47eN4alQj&#10;VI1PTd5436OwFZ3uuRM0PhNt26TmY+Tgd12HpmnS5EZyuHOOvu/x8PBAk5fgaBoZzh084Y04F+G+&#10;Eapms1mngFyaJG4CcobOK4fDAGNceibIgGKS0Ss3PdXqkLZtIThH17XoWsJ56XFGoxSaroGxJp1L&#10;U2Ct7KH1COM8Lq6v0bVdQjEZS5lqLGCDpFTJvUy4VxYaQyvKptjvMQyMcjRCztc0zZjnGY/3j5BM&#10;4Wc/+Sk2FxtoO6PvOwzjIU1O5JqHOCOW17jVZa2Qay15zZXrQTVX/sIYmU3k5niTvD5glfqw5uYu&#10;JwrjxKZz/ETrSrpRMNGW5wDBORnHKvVaTeA+Nw1YokXOmSnKGuccAvk5+kPtWT13D3O9LK8pz6EO&#10;EzrVAyY4saNekONmao0HVmBi8qyKWqajUgoo1qp8b4lu91wjrOFQSwNu3QRSx3rXsDglgSTPhcjr&#10;bdLP8gDw46RRPIfWDNr5tY/fMV7fmJVW5oqUUzNltkOJyUoaqvfBvEINMH9mcjh/z8um62k+Vp0M&#10;UmLKcwf+cybvnN5yzkQcjXj+r+28r3G5nnNtO+/BChE63zDL0Ns0BlRZOE4OvZF5ly2sJYMqP0TF&#10;Gx432NIRXv78UiTPE+bPieP5SxxzAMoFueZAq4Xk5OGLebhpbdTlKC77E2HunFid/46/ZMEuhYb4&#10;DOSBXrUHsvxe0fma0sXfwb597rPVXq6agzB/ocpNoBaAcu7P1p1y2YbuOcZxxmeffonZWHz3hwYf&#10;ffRxwiykESbrTxaI8tq1bbvkXxdNnuiaFFwAIhu/yXAMjCGMvXrsng54etqjUQqrrsPLm5cQXMKY&#10;idwxjA4lgjFIztE1Eq0QaISAcIHxGZ0m8IAIY7zGwBoN13BI2UIKmjJYr3pIJdJYZqsUxnkCPAl+&#10;Lk7d4Dj6l28gecMndmlPN/QwpmgH4rgKifV6nZwi1lo8PDwkIX6aJjjn0CiFaZ7hrMV6tQ7vtCFx&#10;PTBKGyWToHZ1eQFjLTyjAMtGKjijIWRwO1hDrhkuwMChZ4O2VWgkB5wmDiA44GjNYmBgPgTggME7&#10;BufJSfG0PWCcNGQvwDllBHDOAnKJEdfbeUgpgMlBMI9GMmg9gXU9FcYMC6EXWRkozuRM1Mcs6+Gi&#10;1gHzNMNojf1+C2smcGgo5uEZx826w0XP8XYcsd1SOKBoJbyZ4YyHE8A0TpBNg6aVuHnvJe7v7rF5&#10;7wNMT1/CZqE0FFLHAXC0TZOCbBddde/CAfL43WsFKQIO5gSpFhAaeYPxGBxW2Y983YVT4sueW0tz&#10;50vTyrQ3nRsLXDgrgMUoY1nQlcVOzbFQG0PM93TnHJgUyXEepw2EUjTmG6d/OCcsRPo5tcDbMKHC&#10;Y90gyS3FJWatIcWyqEy8yNCooaJIZ2x4BIe/O4rjjsZUEe4lTe1lTeGQGM6AFJ4UC7w4VRBfl8Tz&#10;jM5tsOTiprBeccQDAglxs2Cwn7iucVZYPsdbrdUX0fkpIy4gc+wsDAPPNIvOPZM1V/k57GFEJ8UA&#10;qXOIuzJA7rl8hvwZrbGEz2XQnMsEOOf4T3uoO6JzFgcP1EeivT8fUveu+1jDX51r8J37fh4uNBoZ&#10;jNbwjhpOLky5gjFM04yHuy0+/dNn+NW//QYPT3e4urnAq9fv0c+zhH4DgDFMKX344Qf45je/ifv7&#10;e9onjcH0+Ii2I+d03/RoeIP1poGZZ/RtS/xtZ/H69XswwQF5OAz4+qs32O726LsVlCRsixQS3joM&#10;+wPmcUDfdpi1RrciwYd7fjSPgHImEBylSrX48MNvpMPPNM24v3/AMIwh+NCBsRUe9AMuNlcJj3J/&#10;/xbjOMA5hrZxWK83kJJjGA7Y7/ewzmC73QZXrsbhQO7kx/tHzJMOIZ+Ehxi2A+ZZw+gZbdvi+uqK&#10;2PNa4zAOaLoO02iwbfaY5wnDMGKeLObpM/hwXri+voYQgkJT9yMmPeHh/pHCc7seX335Fn3XoV83&#10;0HbGYT8kvMvNyxt88cWX+PzNGwiusF5twuQQiPcecHRCKrx89ZIcddMIFoIoiUlNIvD93T3maYKG&#10;DnscBcrNMzmjEQQ3Ljk8yEU+zlMIqZ+Ii4/Q4AdDoxrIroU1DtM4Y29HCM7QKIVx1hQ63DSQUuBp&#10;tyVmtjHUcAqHXcISxr1YwGiD/eEAJRUY45jmEYdph3GmoGLOGOZ5gp11cP4v8Q9HcSJv4AfnLc13&#10;LgTw/W4XBFOdRPDccR//73zqNe2RjgfMH6BUCxveLXJQR8EV1NiKZivnYYGUnD6OIwn+jJrcuRNR&#10;qnDW8x5dcJAvJ6+RBBTG6LpHJF48g8Yze6xp2q5PrvsmsOGdc4SMC2uO4EcsZQyOFZwmic2koaSC&#10;Yx5mtulMLZUIInSD/mIN1ShIKcK/qTF92O9hjQEhfQW8ZzCzwTRqOAgoJTDrMUwBc/RdBzAJwyyM&#10;ntB1HfH/jaXJupEaeLG2P7rMTXCsX2AYhjQd1/frgCyk+0PiOg/mAr+oQ2I9dMRb4cSwppTC4XA4&#10;mSIbhuEEOWsNYTPb0NTiXIb3mITtaBZq2x7TNIUwb2LTr9frzOUbiQMttDbBmIJgVLKYZ11FbdTE&#10;2aenJ/R9j9VqBc89hmEEnMdhpKDiDd9gHCmHQGsdMF0Upj1MA3bbHYSktftwOEDPGm1Dgd1CSqzW&#10;Kzw8PNA9cIQZkqLBPvDuvXcwWkMIBqNtICzQMzRNE7798bfx+vV7+Pkv/harizUe7m/BBT3z0tkK&#10;2nmZTZgbYmpN8xqZIc9wfBdeuCQYRERoLcT0nJ7gnF/U1AtxuXL+SDz8zGCS6ws2E67j+hDxbFKK&#10;4mxEa2HpwD5XD5afKf6caJCtaRo14+U5GkSuFZ6r+2oM9RJDmOfj1epgl+G3rXcn56Oa8WlRn1Uo&#10;E1G8XWbmlY2S0+co7kMxFDyGN58nP5xmMaWJ0bD+5ebVmmEor89rpjFfoMsZi/d4aRyq6XG1JkP8&#10;uW3bZvuoqOZa1ZBEx+9Zr+edtQALe53g6R0oP0feVKtlYeaO+/w6cs4xB8RfQrMW9XvUs2tNFa01&#10;5aoxftaMvnz++F9XvK+FstaY70cHGi/GFnCyAZ48BAwnXLD8QiSBxS1HM2o8pLybFZ0TcWPPkT35&#10;4lu6Lcrgi/x3nGPC56NItc2hdIPVFsv4vbXWC4H8dIyEZaMx7qTLXAsPrIVsnOsW1UZyFvyzSghL&#10;KaifiOwZo6ocb3rWcVpgkZ4Lr601fM5xwsqJghrypxyzWXLijhMFdh5hjIf1FLwlucSHH32UCk76&#10;3HzRBConLvJFIh9/K59r+ty2gv+Jqe8CxlJB9/D4hGkyuLrosOp7XFxcgXMB56jzTMK8R9NQyKgS&#10;Al2joDgDd8Qrd1YHVIlIfz6NnToLZzUAiUa1VLRLicN+D7l+EcZ6I0qhlkfBFm7ieO/atsU0DekQ&#10;kj+zVNzGbqkHYHEIPFulVHCIyEWHW3AOMI5mrRa4jXj9VusVBBepC484iRCcrVprOnQaix085s0G&#10;g9fQxoZA0sBvsw7gJEIwb4EwGMkYIBgJhM7RUXLSGpNmMC2NtnKhSBwBFeZgDCzgP7z30EbDAXCe&#10;oe0adH2L/TijaVbwkJDBzRTZ9tHnXGLDYtGQFz+2KIi55wFiFnmLBlYzAII+hzUYdk949eoGq0bA&#10;WItGenzj5QUeP7vH7uEB667F5aqFahoYqynkaprRdgYXlxd49foF3n59henmNeZ5xKB3aGYNNc/E&#10;Dxb0HZzzC3F+0XRLuIvMleBP16hyfXUhywEVp23NGXuumVdz89TEu/xniAVXEdUDQz3AGmlCrfaz&#10;37UGLjBxWZOidLC4wMgn5448EXG5oPu9ZPedNjbiTXPeBsSbh4gj4kKAcPfupEHBg5PehaBGD8Jw&#10;sIigcmZRY8S6juHIq4+NYgTUkMucDzHXgftMlEZw8cfPHgwFQnDYiNkJ+60NDYFzbvcSVXAuVCpe&#10;06NQIk72pzLwK3fPuFpD6swzUcv7OVd8l3Vd6XyhteSYG5HXBvmfqdUXZajru1B/53J5ygZWrSlV&#10;q72eO3BwxinA8OS++Soe57lrVavz8umCvO6sGRFcNnGSmJ4eUE2DWVtoZ9NY/DTN2D7u8NVXb/Av&#10;v/wVHh4e0K0bfPf738NutwuYD50OtOM44ubmBq/fex8MHFIoTNOE2cx4enoCGMPF5gJ74zHvRlxd&#10;XUCbCV/f3uLh8RGvXn+AzcUFtNZYB4fr3f0duJCYtIZ1FJo6jwdYC+z3ezjnsN9vwRh9kd1uBw+g&#10;7zvY2QRmcDxkGVxft2gampi7u3uL+/sH7PeHEIJp8Nlnj2AA2qZF160SH3+aB1xcXKBRLR7NFus1&#10;CWy73RbTRCgIcmqPKWNnmiY83D1BcZkdMCUYoqAt8Pi4w+3Xd+Cc4+L6EtY5zDM1VVh6ZujPP9zd&#10;Awy4uLjA7f1Deu9GTQx65wgHFn+XdRbDPGK73UJrg+vra/SrHp9/9jU8E/jgo29hmmYKQo15P9MI&#10;YR1caDqOowZgMY9TCstkCS8qcXf7QI5lRpOi1ixdeFJ1EJIFBjQJS9vtnsQl50BIbEImGEPIF+vI&#10;Yd01HRqpIAWHUgL7wx4PDw+pejDGJP7/PM0pMNMGQ4MHTUsJIbPcAANtNEQIXHc+IAoBmHle+NPS&#10;NDcnxKg1JDiyyHv2LOwH9L7EJpYUgvIXBE/Y13wCNgpTbdtinud0+I/sfh7CzaUQsNakMENj5iRS&#10;tK1KpittHJQU1DwMjN5YpeX8ZYTMHJqElYvvSciPpaBMjmtqajdBSIh1XjSwdF0PqZogpEgIcRTu&#10;mIw1CSBlC+889Ez3VY8aTaPQtS2exkcwTsK16hWuby5xeXmJzcUGV1dXuLq+xsUlnTO6vgkNAodh&#10;GihgFgzaWgzjhP32gGFHxqK3t/e4vb3Hdm9hvIOzHpK1aNoerVQYRgZ4i/VqBaM1tvshCXS1Sf71&#10;eo0PP/wQq9UK9/f36Z7lQp/Laq+2bQmfpTVkyNVyzqW/kxobYYKH2MkKV1fXmCYKfh2GIf2e3Oka&#10;1yt4h9Wqo+mbmbjvUgkIodC2XTgjOXRdA6Wiuc5jHKcUvBuxTgBNSx9rYY++X8GYbfocz02OM8aw&#10;3+/x+9//Hr/97W+LupjOrm1PLn5CkNoTzaPGi/YWyeiVWQmIBhlrcYbltGbKmOHoWhlEZgVjDbq+&#10;xff/5nsY9AADC27o50asVWwe5bOfNQE5GpHKz55PUsSp6xInXLrJo37L2NLIxzhhYeNZNdZIeShu&#10;7bOVbvGyfioNoPycU5/x0xDZkIMji593amA9cvDjpK1ztqpXRRE0b5RFwTPXNMoz+zkn/LnpzJrO&#10;lu9X+TNZup5jPR0zVZLpN9bYAZNcZiEe69p366HlPYk/K2++aGMAfjwL1cJnI/qrdo3KGvo8unHZ&#10;SCjr04W5qEL+yD9XPoVC95Wyfui5rOtxpRE5F75L4fw42YBq42Rxzix01PzMmgzO1qamqKvkr53L&#10;CDsn4ufXJhfnj+SLOAmDk3NajnLPnwNrHbg8z9A/fg6Lv1C7/2+I9xWHcE2wXTwsFTdS6ThffpHT&#10;TaEUx4+OEbNYpGru5BJFkgctlMzxc1zV/KbUWKQlsqVcaGoLV37N4t/LF7/yuuYP0nIBPx2ZKQ/+&#10;5xxo5Qj6Oe5bKXKX6dDlC3+Oa3YiWDwzNvXf+ee5wLd3/bdax7FsftQW67w7d2QakxvJe4P9do8v&#10;zJfQswYXHK/ffx+qUYTrcP5EhCmfudi0yZ/NUyHOnXSWj85LEm45F+Bc4NWrV2jbBqtVj75r0TVt&#10;sNTSY+Ocg/MWSnZgAKQgAV9xHhxBJIwKxiHgIBjheFwIPdWzhp4F5llgvWpgXXDUMgpgBKeR3HiQ&#10;S5t8ZPoF1E/szObZDuX3jteIirbjIhsPWjFRPLpf4hRD3/eAowOdFII63d7RmOvV5YJDFt95PRNP&#10;1FhLbrOAr5FCwlgG6xmYVCELgMNzcqabOThArAbzNjC/iecXNxMDwHKOWc+YrYW2DJMGrKdxZsYl&#10;vLeJJeo8wAWHDIgaEw61rZJgk6XP6TxEw0+mWmpFY3xfY4c5HeLyNc0HQzNcGJ1jEKKBB8c4zLDa&#10;Yvv0COYsWinQNw0MgPeuerx52OG/vnzEvZLgzOH9916BcQkzU/ifmWbYacZl1+P9915g/9U95KSh&#10;7/6AUc9YxY3fIWNnu/SelaiLE5wbPxUVy+Il7iVxFPAcc7vci3Ihryx2/lLRMjWWnU4swHJcsSzO&#10;fRjJj02Kc0XdcxNJtdHLcr+hvdulCjbiio54ouL5Ctia5xqrxJUlt5BUnNBQLDAnSxzcwiVPRZ42&#10;MfxSwxET5zTQOwsIQ9aUc8YvMC95kUdNVeIOKymPzbf4fbmkaQse83jKApsmPiJ/9DQg67wLvBxF&#10;jg212qEtjk5H7ulzB56aSH2OIfncP+UhIp9uOYrKbnHPzzXtzzW8SvZkralQvoPltSsL/XOomkVt&#10;xrB4j86hxGpupXPNhhp3tfYzc+5pmQ+B3IASMmG8p/avD5MoyFBV80wN5fEw4ulhh1/+8l+x3ZEj&#10;UjYK+2GAbBoIpdArhUnP2G63sLPB5eUVHh+fFoc5PWk47aCtgbceq7aDtRq7YYdhHDBrg8vra7x4&#10;cYO2a0OzXKJpG3TGYJpmGG1hrMdKNfA0SpUcssNATnYWHH9KKuwet3CWRv6tjyxUh88/+yzV60JQ&#10;HoqS5PTWsw7TORzWAk9P5OplnGEaDeD3uLoUmMYZD/dPhAuRAsZSkKi1DhcXPHGy5zkE2kuFcRhh&#10;nQ1CcjDPWA8vGETfQE8ztoc9VNvCaQdrNL0HggWxtMPVzTUim1wb4qBHh7CJomoQCaPATnWbwDxr&#10;eHAY4zEMOxwOBzhGY9cM0VxE971RDXaPjwFHp4O726WGtnM+BJBTDcZDqOQ4TsHJK7PnbwTjDtbN&#10;0HqG0Q7jSEG58SxnrIV3HibUSOM4YZo0+lUPzjjGaYC2GnamOm69poBK7ykXQWsNY8iFCw9460gs&#10;DcYKrWfawwWHdROUEmGyDsnBHIUXxnly8MkQhOrDtRWCjAdxTU0YGWfIpMBJrPKhR9v1ARkS6qDc&#10;FZm/n1HMb5qGEBWMEG6znuC8pSyhkEUWERYkqgexQYZJVkb/AzsiMfL9A0FMoxvp4FzpZD2uI3HS&#10;NHfAkptboO+7FPasVAMHuobGGCjZhInGo0s1P7d3XYdeddCg59sajVevbnDz4hpX15f45JNP8O1P&#10;PsH1zQ2urm/Q9Wt4zwCuYxwRvLPgqcnhYbSF9Y4mchwgQLXnw+MT7t7c4+3tW3zx9af48x//jIc3&#10;99hvB0x6AjMKt/dPEIxTULGQi30niibTNAV3PV3H3AXPOIcPrPB8v02ubSHQZ2a5uKfn9z82Qshh&#10;P4aJOIdx3KVr5v24cGLGf0tFE7XTPACMnt+2baBUG8xUNk2KxPcyhl+3bRfOPZayMYYh3W+qj33g&#10;38uFAF3uVSpMZ1hrk1EsP0e1bUtrtJkx7+YUgkmCOdVH1lm6LjHPK6wPkanubDAdsVw8iwYhE669&#10;wvvvfwAlW0zThMNwAOdA06iUE/H+q/dwdbOBVKFZJhlg6TqxCq6PnilX1UwYqwuhpQZSy7DJ0bvH&#10;3KJKPqDxx8wqsOzMcvpnyyZCfF5yXG4t7P45rGF0/5dc7bjHlJSBJX4ZyQzIE3pHLDSy2ChJZrhK&#10;5mSJ7KnVqqWuV5oo4/XODbo1gffcFHmu9SWcaqxdOTtKH2foDnmoahVxUtTFpblmgdrJzktl/lnt&#10;ftawPzUd9Llp03OG1dp3KT9DSeeI9IN4Bs/r9Ro6uxTX839ijRUNlzWt8zkNsJxoKbNPnXPQIRet&#10;nKLPRfn8rF3ismqm8dxkGpta3udGcZEaXaXTPzfUngs6XjYhPf5Cas5/A5vjXAikEYWAhvqIApbB&#10;bYsDyplDkssCN57r7DDGKxzW8wEH+Z9buh59cvXG4qeGOKiNN58b2c4dVVGAxTsQMTXHVjkSWR8z&#10;8mcPl7Ux9XeFsryr03hu8cxFz9pLtlhYKqJYdCfURulrL3CNp/Yu9E7tz9Re0FJ0KkWX5VgXRSSy&#10;IE4LwSgobGbQs8ZXX32FX/7zL/GLv/sF3v/wG5BKwml70j3O720sruLnyEfAys97jtMHRsF1Qgh0&#10;fYfXr18Z6H2NAAAgAElEQVThRz/+IZ7u3oBxhIKd/K3RuWyMJuHLuRAwpwkh4JBGSn104c8WTtKf&#10;NcYAkqNRLZjnmGdy3UlBTMcnY9HzwAJlOBFh6LpxeGehZ03iHg8NNuvAFV90x+Piq1QWiAWc5Fnk&#10;kzPxGevCCG/ftukg2XUdrPe4vb3F09NTuifjONJxynowwYNAGcQ+5sFVCw+Jrl9DyoZCaTgD8xLe&#10;MehpDiFkloLR4EKrmR2d/N6FEHD63zjN0NqiiwEmnMN5A3jAWg/SbYh7K6SHUgxtw+HdiGk6gKl2&#10;oa2da7TFhmbcUHNsCwRfBJr6GNAbikKhJDg4jKYR3e3TDjJORsCjkxxecHzj1RXutzMmbfD29g5N&#10;o/Dq5UvIxkNwQDAKQGV2xkev38OXF2/AZ4PhcAv4R2hjgphq08geBWWwo9se/lmx8hyWqsz8KNeo&#10;2lTMOaxHrXh8lwCY3584sn8ut+PcFFq57sVit8bWzPfPmvOoLKKttRDNkieag87SvrbIuMHZ3x0d&#10;iHnjQ4jgMmD8dG9KIj41weK3JnarC05QD8/zPZHy6KILTYRiU3CecD8x2DcxEZ0P2Roc1lt47lMN&#10;4gOjJw90za/zgv8fw4Azo8NinBC+KtrX9p5ynz915BwdgOfYnuca8rUsg+dE9lPjBAuZNe6sK/5d&#10;Y+Lls1uaIs4dTmtTA2Uo3F/yHqcx4cI5taj3CidXadJ4Luup9jPL8f284ZznK0VHklv8feoc+YCi&#10;jM4fYywQxnntbPB494Rf//tvsNvusNqswDkgWoHDOODq6gpckmPUc4bXXQ8Oge12j6+/foumbfHy&#10;xQs6NM8OHAKrjrjF+/0O+/0TRKPwgx/+EJeXV5gn4jkf7ge8ffMWT/tHtF2DzXqN+/tHjMMA5xza&#10;toEUAodhgDM6ucynYQ9nyRXXSMJxjEGM4uroRov1FgndbQowjZk4POSZABxK8jAh5MFXnByrwwRr&#10;HBqpSOhlHFJIsBCUFhET1joo1cDDY4aFWDXwxsCDQTQqvdcNb+hnNIreA29JZHcuYVrgLObDnj6f&#10;CCajWOOFeo5ZChwe5wneecrriai4SWOaKbBRSQVtJuhZQwhF39WHsExrCJfkPaaQ9+OdB48M8+B+&#10;5cEQpeeZ6hdH9YjWM7quC7WIDTg+Duc09ocntEqBMwmrASccGBehHvSQnEPrCUYbdKqhyY8hBIpz&#10;Coe/uFiTIaNpsdn08AB2uz2EoL8ruETXt3CtSshHHyeJmYdSAlKuaG9kSVGBaEiY3z0+pu/LA76N&#10;MYambWGsxTge0LQtBdyndT8g8qQg8QA8PV8ucweWrtS89s+Fbm9jWDlSrR6na2MY7sl5EvR5WJhe&#10;88eRsSOqLQuuT/sUjrVPDNxtmgbDOEIEVKT3HtM0oe86NE2/4NyTMxGYrYWULSEcA8IynnuNsfBe&#10;o1EdoYmsgXQMm36Fi+sNfvKzH+H7P/gubl5e4/LyApcXlxCCw1gHE8w8zjNY7WEcnQOM1aHBJwKm&#10;KuBRmE7NJDiHtm/wve9/Bz/+6Q8xzgfc393hiz98in/551/hd7/9LRrBoKTAdrfH28d7NF0LpZp0&#10;doy1bDQ+bbdbWGsDP32i96lpEgImF9ryWqjcT2JNFaehOefY7w9J4IuNgujIj/iKeIbLz8SbixWm&#10;ecAw7NB1DbH9E5ZCJ460ECyhk47B6S7UZg7zbBZCfHTlG2NomsnbKiUgfo71ep0allprbDYrCCGx&#10;3x9Sjph1FDrctm2aKrDWgluLVXeB66vL5LyO67pSivI6xhE3L26gFIXr7vc7SK6oiQULD4/1eoOu&#10;W0HKlhqx3kM1xN6XikFJid3uER9//Pew3sDBhDyJwIV2NSyve8Z8aE+m3MuzfY1UkNMUjs/Lac0f&#10;cTYxPHqpa50Kqun5CHkEee4gS40PmrIFGIQkUxYh6+oaChOn2JvY1JDhXsWcsFxcz53zuWZ1DhtT&#10;a0SU3zmK+yrg22r5A7UaL78vOfrnXFDoX1K3IsPzxvN9fHdqRIxcW8vXA2stxBktqSYCH0V9cUR8&#10;4vSa1nI7a7in5/TDc+fec1O/tetfm25dnheXGYTn1pjc+V+afo9Ni/NGmdpnJc2CnxiS859bmzKq&#10;TZ7XmiSlZlmjbFBW3ymGKBqY4rOV7yPH/9ufZKnmz2qa2nAG56Hi/z+wOTXL/zkh9VygG4A0NhUP&#10;UJxRMcsiGSGyocLZJSUgh0Oy8WbBmD/X5StxOOeciuWIRNl1zccyy45Z7ecmASAcxI6HMLYIbqXQ&#10;I5H4vjyKUgEREfqo9B3ZElE0ax0W2/BygcG7U2ZvHaPAIKUITGG9WFxKZ35NbKhhZvIXqVxcz43s&#10;lwtA/qKfm2IoQy3KRdCd4V2dcyGX3OBz7r/jAh2/S3bPj332kPJt4TyH1h5ffPEVPPs3/A/V4L3X&#10;74ErDuYoQMYHl4u1JrmycxZZbRTt+DyLFG5U5iJYbwHmQzgWw+pK4R//j5/hX//pnyAU0PUtdEzg&#10;FoJcygHHYYO71VoDH0NyQLgczx3AyWHGvIMUgFAKUjFAMqhOgQuG/W4HbYhDxiSHF6HbHQqsuNiS&#10;QC7AQ2HOQ5AJ48SFd/CA9WmcN460jeOUntkS6ZC7kfIO/jiO2G236Lse0zTjcbvDNM1piudwGKDa&#10;Jt0DHZLPnXeQAePBGYfqOhhtAWchBLmIjTdgQsCBxBQhGYwzMJocfkxwOqiF5n+rJAT3gCHXogQg&#10;hIL1DtNscLUW4GEiwcWRcgYIwcBMEBw9g1Lkdm+lxiAYpCB8VixYYoOmHHnNXTjxMNr3fRhTN5DB&#10;qRFFTOYB5h3AwrPBOCYzY54t9ORhDIdQtEFJeDTc4MPXG3z+9h5fPs7o1jfYPuyw6VfYXPQQztD1&#10;A8M8Wbx8eYNvffIN/H4aMW5fYHoa0E4zhNBoFAcEoL2DYCzkqATxDXmgowvrZtg0EzQoKarhXbPL&#10;wPIo0oKRay5NMbmFA2Mh0MGdrKfHOpFl//J5GZjwL8eGuF0goXJnQM6hXDbmYiPsOMHkGOA5O+E/&#10;1nAiZWGfC/qL9dIzMAhyp4QG0+l66sBwDK3N94/qlEGaVoqNQ5G+x4nbPI5dBxGfeQCGhEXGJJg4&#10;Xl0hBOAdLOjZkIKBewYbg3YDL5HzwBgl7tQJ73BRrKYcDgsIvhzJjL/Z5Q30I9bJhYwQ+GqPfYHu&#10;Sb8TR/cFR12oBtjJOHye7VPugXG9pafZJeSCSyN75xsJpVuf07xsQHj5QpCuo6NqTfBz6KBzh4hy&#10;L4/7XfzOtSnH5w426We7LMwXx5F+x3KvVB7Oy6sHjfy5znOVanVR7e+eTuAdR/zpz5OY6bynCawg&#10;4MQASG00bt/e4z//8/f47X/9DlfXlyFHg6HrKdCVeWqU7ocJXb/C++9/gDdvb/Fwd4f1ek0YnWmG&#10;ahp4ziCbBqvNKrjGNbZPe7xY9TDO4u2bt5iGEX/6058BJrBa9bi5vsZmvUEjG7Sqxd3bW+h5hh5n&#10;7PQMcI79MAahrQPvBSFTYFMt7znAFKcAT3gYZ0OYrUTb93DcATCwQWhuuxUFHGoDDhIp4aOhgQRC&#10;5xm4NHBe0z4bONcs1OcOCLxUBqHI+U7htR7ec1xcbHB5eUX74jzDWIunpy3maYY1YbrHeQjOaW0J&#10;E1SznrHbPUFJiaYhZ+k4Dolv7j3DarXCPM94enwMmT2CcCcMeHh4IMEmuMr7VQ/OBcZpoiBZmU3o&#10;eso2EpKEMsmCG9J7eAc4xjBPGoKLlK+ipIKeJwyHPYxxaNsennnMMzmGry9uQuNTwLY+4GAaGOPg&#10;QK7YbrXGYdgDHJC6gWodlJ7h7Ux5B4KwjYdxWATf0b+pUQAuwvqsCUMWhHUWw+UZgwc1X6P4rkQD&#10;wTlWq6tkPKA9NL57HICj5yxkAyzXmCA0FVObnIcaLZxbfWbDTC7s0EBgx9WBsqKEgOTB/eddmJzk&#10;J2cc51zIOGIJ0bVc63w4EyNVLowhNKl9mpKNTnYKkFWAt3DOoFEKbdOg4TTVAc5hg5tZCAEzGyhG&#10;hgFtKTyYhFMHMAWnOS77S3A4XKxb3Lx3jU++9TH+5m9+gO//8AfYXF1CSEnZK8ZimC2s1TDWQmsD&#10;HTK2YrORizgZIaC1xzRPiynZWGoppdA1CqOxMHBQSuKDb3yAD95/jR/86Ef44x//jH/713/B7/7X&#10;f+DzTz8HtMc4WPSrDpMZofUEcAbHOVgS0X3CMkUEJxmQHGSYNoh1R97QjQu+D677WB832YSCtSY0&#10;vsLkU+H8p3ow8qENnKNQ2svNBZ4eH2GNgxAKfb8Krla2aA5EdzdnAoz7BWJYaw3PXPo8LjQOGSM0&#10;mfd2kflX7o9SNnj9+gNai4xB0yj06w6McWhNiJxxHLFar9EoBdUoKKmw3+8JISQ4mGfou27hYJ1D&#10;w9GB1u2rqytM0wQpJC7Wa+gwMRP3SCEknDOYJprsUa2EVAKbzRpdq8C8x8FO+OiDb0J4AWYZhA9o&#10;T+pkh8kXRiYvX5+gO+69PNXk1PwqzTtxOjPu064q6tLPZIu/FzFWKpw3XY3I4DO8SeA18YAgi/VT&#10;KWzGIOzw10PdRnlO3nvSh8IkLsIZnoW6JhlnGQecg8nCPX0ywvgULi8EW4jdDi6Fuo4jhc27gIoU&#10;jFd1M2uPLH5aU0WGGOLpe9L06Kn2c854kjcXSmNabKSW9IdcdJech4YpIWQZF4Cl8x3OmDtLI80C&#10;Merzhk+4XqGhxAU/ns0W4jZLk8SlnliK2+XnKXMASq2jNPaU2uxSJ/HpzEzNQVcV4WPz5XhPjrXp&#10;OTxsvqYmZJL3NDUaGtZNwvUCFjjJxSp1vfx61Agp8bvNWicsX34uoKk3n6aW473gnJ3okjVD0nJi&#10;NjPYuOjgd2cbUykMPkwM1p6taJqM6yL16v7K4v1JIG3Wactvct518O7MqHgYAc5d+vEQGIuWnBtU&#10;dsbzrnk5ipJcacVh7Vw47bmxjNLNX2Mgn7s+nPPUoIhiUf4CevjqgTKJUez8+Hj5ObSm0bnIUHzu&#10;xvvM+XtcvNmC63oS4HYGzxAXzvzBzTtIpXslv/Y5sicWGPm4WHkPyu+cL+S1nIOasF+7lrWAyFqg&#10;XI3DSwufiW0SOOaO1xAWxmjsDzNMCLKVTYd/+Ie/x/XNDd0DwcHCosg4gze22vSIzo58s6Jr5eAc&#10;qtkPngYCaHMNTupXL6/x81/8DPvdFg4eRpOzXnAOFcYeiblIo6YMQNN2sDMFPtGGZ1ORIzk53QQT&#10;kFIdufGrDTYXV2DsK3gHyEaQbmotnKcCpG3b7D2kcVXn/bKrHaYA8ufkuJjzatr80v20bOQYYzCM&#10;I8ZpIoRO6OgfxpFCkzL+nMg490LKwLSlDZqmu2kz8iEs0DgbMAUNdo9bSMUwW+K69paEfpYcuT6x&#10;Ued5QtP0MMbBOg/eSHIcogsHH3LFRTeRM4RnkkrCHUZYzcA9oLjExBU4Lyd12EI5zJ/76ECKB5ua&#10;48JnIl+8tvM0w3pA8GtqOnoGqw1sY6EaBTAHWINGCnzy4St88ea/sH0EutUK948PkNJj09CYPOMM&#10;jAOzHvGND1/j4fYe8/Ye89SBSw6h6NobYwDGwLmigpY5eENBqS5/dwuqRy6+xwM7oZrcsXjMxtTY&#10;ovHsFwVSuXblQuo5F8OysLHP7qNlCG3ZxFysUfnvyRsLBbvvnBM7X09rTrNYYNOeKM9yFlPA5zNo&#10;mLyQzovNtP5mIbGpqIWHsRmGyNuAHBBwhi2DaOGzEepQOAaXKkMIlA4O1ePfs8l9VGJQ4p7mGcDj&#10;WL2PIl1oCNTYl5mAfxKMXuGQxiaA956arfl/8+eF6BrbvlZsHv8c8WbJORuCgHHkTZ4L56o6rwIi&#10;KLKfl8HO5zE+tamRc7+nnN6rvSu5KFGbRqlNHNbegVqwX4myOZd1UdaIaXLpHROWtbV4YTjxLjS4&#10;4/chh713HtqRiKiNhQ3rxd3DAz79/DP8/o9/wDCNeNW8RNe1uLhch8wY4rkbbbBardE2DZ6eCLPy&#10;8uULCC4SC14bTVkxQmAaKTjSBZyEtQ67RxKu9URc6MurG7z+4DWurjeYhgn73QGcCRKlrKV8HKmw&#10;Gw6EdJMKKrhkEXm5jIMLiXa1CgIauev7Ne2FL1+8BGPA024bpq+A2Uyws0G3WoFDQgNwmpyZ3Bhw&#10;Qc+60y5dp2EYYa1D05BAboyFs4ewvjngMMB5j30IaHTO4+72NoXdjwdype73BwgusN8P6T6O0wAe&#10;EFzeOxg7Q3DCcE3zRK727EwiRYN+1cNoTQIXF2ibBgOjeoKebzKKdF2HtqVw38uLC5oSNmSucM6i&#10;61cAp4Nl063CuunhjAODgDOAYApto9D3LX78kx/BmAlPj/d4uHtL99lZMC6x4c0xXJVRU4ALhrZp&#10;wbwAZx7aWBy2W3Ap0EoKkW97hR6EzBkHemZTkxSxLmdQDeUq0HdqEyLShHoWDFCBXRvfB6oVj0Kb&#10;dyRaKaXQti12u106D0QHNmUrsRNGdHyPIy4lrvXlNFXJ8V5kayDPhuELlE6s1YmFc1znyZGsFxNE&#10;ce2Z5znxepHCz3NjmE/f/4hXU3COXOVKkauW+M0KSjaQjBNWRkm44Eh3s4ESItXOMazRhJBQyTi6&#10;TqBTDN/73vfx45/+CN/94ffxwYev0XUNZmsxTDPMqKFni/3+kOrjWGpyQeYdQllFh72kOs17qLC+&#10;K8XBuDnWGQyYZpogYczBew3OPBol0UiJn/zsR/jOdz/GV1/+Hf7n//l/4f/+n7/E4+Meu2GANwbG&#10;WwhFjnWm5CLTKbrmI7M4r+FirlxkGlNmAk9nA2tdErGklEGYP4roeVM2Bk7myJq83nn//ddo2xYP&#10;Dw949eo9jOOUnsX4v1zoi3sBMlNXDLFFyHbI9zNjNMZxSGelnN8ePze9Tw1evHiBu7s7CMbQ9x1k&#10;Q6iupmkTeqcLgeVSyODW3+Dq6hrjOIa8B7nIf6DPBqi2wWq1gZQNxnHGNM7o+z5giXjYk6aEiaH3&#10;AlDNBm3XUwNKNfj808/w85/+LV6+eBkaKbH55RaMb1cxXuY1ZmlAcG4pyJamzBrm9xzKsKbR5Lz7&#10;+DPjdFeqBbO6hf68PcVKe3eCbk6fh+VZAbGm9WkaYVE3BdNJOXlbThEf8R02IaZM1N4KBGmc5srz&#10;JkpTUIkPrRkmy/NIbggp8c95PVh+h1qNt3CtG0tN3Oh8xsKQf/LZahOvSdsT8jiFHtYFrTU8QGx9&#10;dlrz2WjOrYQQ5/vOOY0xmXoqgcLLn+FO6tj8XpRnvPwZzScR8tDfvNHA0qQjqveV11C12fND/z/S&#10;2ee5yeASF3383XUEOLJnuMRXLqeN67lftQyMmjmopMLUDEhx/c3PlPFd4fBVo3A08f13/vnv/eln&#10;eKgn4yP+/Ji4gz8ZvfaJ5Ysq8uRcsFcp3JcHrlo6ci6mPzeqUWO1Pzfivvyuvsq5rx0qywNcLVC2&#10;fFHLG/2uMJDjS3Z80elBk8lpei5grTYOXgr253izzz3sufOsPKTXAkHKe1EL+TiXzF1bJGqifO3e&#10;nl5j9myDKzIn267DvB1xd/eEX//b/wvmOf63f/wHXFxswliqO2IZOIcvQpzjyFm+eS25yGe4/e7I&#10;mDc2cuo4vvHRR/AII67hIKSEQCMkjJuCuzIEs2bjxs4F3nvo0rOwiTkHWA+YICwYC4AJgEvMs4Xg&#10;ijqunjquo/bpMBQ75lIqCijjp8y8GmO4xpbLG0bxepVu4jhCnI9XxUaIkDIV71LK1EyQiQF6FA/j&#10;eLHWJggUCAdeoG0bPHliUiLjE3tjQ7MEkIInJBCCI2A/jJg3DVzLU2HneSg2+PEgpDUhc3joHAtG&#10;15X5MXwPlfEKWToc1aZN8mmqcRwXo7lV7FW4N03bwmpHzmzPME8z5mlGt+qTO07QS42bVYuP37/B&#10;779+xGwktDV42m6hNhusWhVGWS2sGcF4i5uX13i8u4AdLnAYHyCNAxMAvEa3WidHHGeC3CcogyIL&#10;F0fO6A6MUR+aT4pLcHhYlk1CRUGeU0NOiKa6npT8xZpjueZyrwmxJ4GZnFdHJmsosFquSjkJdk5Q&#10;Ldf1GhexbKTW0S/PiL1n9jukwi0UyqGoSmOMwS0eJ07ASQwx1sIEocVmDRrvlox5YwxYaBRaY8Dh&#10;0qHJw6eQwXwM1MUCOZ86CWxhn1Cmx0NTLlbHtfiERRkDmRbv4THc0mdThglN5PP9jUIQIwM8b76j&#10;gp87x0E9BmUtA1jTN4rvUPwulYm9/DCW83zz9STnPuYTYu9C85XPX23vLd0t+UGkrE9qwn5++IuO&#10;mPJw8q734/lQ2XrD7Tk0Ye19pskcn55tGyx4zlPWB+MCzhs4DxyGCQ+PT/jzp5/hq6++ws2LGwgh&#10;YZwDFwqMcdze3kFwgcvLSyjVQAiBx8dHHA4HvH79GldXF3CWRORxOGCWEpvNBs45vL29xWG/xWq1&#10;wsA5fnd7j81mAxGaxOM04M3bN3jaP9JEjOewoAaXcYSjmo3DPFvKhGEcHgzGWSA4zZWUKfyZcUE8&#10;e00CvFQN7h8e6Go4D2eIUztOGsZ5TG6AnmcgOCmjWDXPE8bDADsbOGswzQOsNVnNwRN+gjAPA7Sm&#10;+qftOxz2h1SXkkju4D014IWUEFxAR/yhYMH0EJAozkJKQWz12ab99PL6KjXMnfFBABPo+57qjVBL&#10;NE0TxMaWJv2CmBafWWMoPNR7HtYzQLYNuraDNR7GTBBMwHhP+3LXou9W4FLg5z//GX760x9Rs2Xa&#10;49M//wHjeAiTmiyhxowJDtxpwjROMJPBuJuwfdpimjWAHoDHNI04HGbAOaimg+haMG9gjMZhGIMh&#10;gtN9YUHssQatahdo0IgO4fwo4CwzuY7rdBRbnSNefxTsl3tqiWw7nYiJ9WAUMKIbPD9El6JHfu6g&#10;GpJBqSYZr+ZxhGqa8PePWMyaEzIKt/Fzee+hgvCXi/5xQjKJo4FvfxT1LHRAT0op0fcryg/w5GZQ&#10;UqRmlOc0+WemiaZg2pYaMGBYKYWPP/oQv/j5T/C3v/g5vvmtb8GF/Wc/DNgfJozaIph3wRU9AzY0&#10;U9qmDSYfMlSASWrscw7HGE3FhfrLBfRUZK0752G9h3eWmPZtB2c1tPNg1uFpt4MUHN/69rfx4sUN&#10;vvnxJ/in/+ef8et//w3EDpi0xWHSkI2j69CohNGJ9/Lp6SmgvNqFTpAjJEu0Gj2PSDVyPKc2Ab8T&#10;ETPxGY7BrlIqwpCG59sYg/V6A61nypyQErzjuLy4CM57Hs7hlJ9AeQYcRpsUsplTADhovYjPyDiO&#10;2O/3qUG0Wq0WuJI5YLXifqy1xqpfUXOkoRyUiCTTWsNah2maw77I0lqnVIN51livN4D3GMYR6/UG&#10;qmkgpgZSClxcbjCOI4wxWK1W2O/2GIYBUkm0HTXsuq5PyJ2+l3B2hnGUtbZa9TCagqp/+pMfw1od&#10;ctd8oa34ynvPzopyAFL4cH6GLnHA+dnIWreY1D03nZjXWrWw29J8VmZNlRqF1ibgw+oGC3gbHOQ8&#10;mSqcs2FKllfr8VLEPE7dimo9xoNL3QbiBfNIJtG5CHHOA1tzXG353Z9zOpf6Tw2vmP/s0qmfT1KU&#10;JqFoQsod5Q4+uJzxTsxpXm9bayEyTvnSSLwcsg2DHBBcnNSuzyHET3KQsrN6TdSu5azVzmulppo/&#10;t/kEQ5nxWe6B586SuaH2+H15Ioj4hIR0J1MC+dpbnmFz9Ex+7qqdG0pDLmNH5NxSoK+bzc6Zu9+V&#10;ifXcuWNBcXFL5Gn8znFdoP3jL5Pl/2LxvnahkXDNLIVaIjD6yhe7FMJ56BbGUUGWGMZsMUpSEz7y&#10;cf/agho36fyBLNnY+YOcPyz5Qa7sXOUbfYl4KUeko1s0dvyfc3fn4yF5wNK5jk/J3q0mNVcceukQ&#10;wlgaIyFR4DRBvrzX+e8qu54lB7omkJdNlXKsLO9Y18T3WmZCOR5YY17VOoTnXshY6ERHQdmwiDzl&#10;iM45FwYSsQLeOQyHAcYx3N894De//g/0XYe/+/tfoOsaHOaZxJpwCKuNCsXiL/9usTkwTeMCHZUW&#10;hNCFj+5hxhkESNzk8thhZQC4J9GZGYumbYIrmQKSnKX30Xni4LPAkpYBfaGdh/YegzFYQeIwT2gP&#10;e0zTjMNhIJeg1zDWBPjLkWcdDyZt22KaRyghF89I5OXVBMT8npTjj7WOfbyeTdOkEfXIq8xdnFLK&#10;EGZnCxwF4SY4GKyla6CUTJ18JjiYYGj6JnRtDdpVS05dYyBkCw7QdfMsjcdLKeCYB5cNZmNhPaMx&#10;LxbSyblNI8jwwbnvPMAsBDfouwarTgKe8AKeWQAibVQx06DWMS6LrLxoPW0gsiS2OmvAucI8ajjr&#10;YbTBNIxgN1e0nnMGJRSEARpn8MkH7+HLN484zBOmeQZnQCsGcM7QcJo+EGHdu35xifXlBfT+CrMd&#10;4TBDSAHBXNjweWg+hjFMjmphchxv9AlNkwdWcTCA527p58fUSjZ16RTOi56ag690b9SwY3neRW3i&#10;qVZk1NbIvwRZcq5IPecyPpsD4BGKI6RiqBZQn6NeovvJZ4Jxug5hKgUp70NB6/kEcSdi8z1MNCTT&#10;gDV0n6M7LU5eRARDCOFlnKUCPH8PykMGFZ6gBoCSobZByIDI0QYsuPxtlVOZr1PHEdpivBengawx&#10;6C024Y4Nhzp6rhbKXPTelo3qZ9iQ50LuOScxLjoNc2Rb3JfiWhGPMPlB+7km+7tc6ueyaJ5DOZ4b&#10;iX7OpFHWU+eC7WvTFIt7nyG0IsYrv+g+wzBlWbXBdZkDtgixZYwDYwLWeUzTjGGc8PS0w2eff4q2&#10;a9H1PYzz2LQ9TZkNHuvVGre3t7i4uCAOvuDJXb3dbuGcw9XVFT777LM00TdNA3a7PbZPD0d0kAVu&#10;39xh3a8xziMmozEZTfx35iGYgNUed7d3eLp/oIYDoyb4OM8Y5omE6Ybcrvf3D8nlH0PGnHMYhykE&#10;odXLRWQAACAASURBVI4hpJYnJroLYoo2BMgaZo3D4QAfnsGmURinCcNhQN914N5hGqeAezNJGJPy&#10;OM5vnQNn/x9rb9YkWXKdB36+3C0iMrPWXtENEEs3iCZ2tASCBCGAEmdMZvNDx/Q4DzLTywwJkmNj&#10;YxyOSSIFEiABdAO9VFflGhF38W0ejrtfvx5+sygNYNaG7srKzIi4vpzznW+hOqsfJr+uZ49kzsjW&#10;z1jnpdJBaWPQNLVXJZBVTyWlH577PsY6jN4q526/p57EGChDAb7MW58wQbahkgu03RaCC8oLqIQH&#10;gQWgLVhy5jRNh7qucHekGtJoYBwnsjFzQNtInO1aCuqtK7TdBpxTfk27aXB23uHp0wdktccJfA7K&#10;PQLwzHy3aYepH/HBrz/E3e0djv0BN7dXuL6+Iu/s0WAcNIbRQjgGWbdkxwLAKA0VVHGCgEWK/3GF&#10;/BhimZMncRMBQsZcrN1m4JtHv/M8iO4+hhwSK5TALkz7uxJIkgI3qUct4xxGuch+D+zlEEzcJtYi&#10;KaNRKaoxm6aJyjZibys0Te3Z6dUi6yr1pA5gbMh+kv7MbeoGm81mJrAI7u8VlmRmaEjG4ZSB1j0u&#10;HjxA17X4V//6e3j//e/g1deeQlYC++MB2rEY4qs0g+M1uCQ/f3jlJIzxRkV0tlk+v56ZYUnEJGss&#10;ZCUWLNTzboO2aSAEx/FwxM3NFQ3HWeJvzSxgHSYFbM8f4/3vfx9vvf02Xn/jdfz5//5TXF3uaajk&#10;85nC2QEEK5kl2S1XfXNOljHBDiVdD4Hwk7LxwxBlmibfDxofMlvFQf783BmapkXfH6HVRMAnY2g2&#10;baxRyBaXxXOOedVLUHeAVVF9G5WXCWs2XR91Xft1Na+Vuq5xcXGBpmnQdduZiQ8a+oShA4XxSkgJ&#10;XFxcLLCGEHAba1wASmtMipQj3aab1QsJc1UKAeXrmGCrYq3F4XD0e6Am2yfnoPUBx+MBN9fXeOWV&#10;V3B2sYXSUzyLhK/dkOEVOVCdYgEp3pOT/fI6IN1b6ddTD+/83s9tSUoOAun35MTAdDg516FLC5UT&#10;pnmw62GAsyyqT91KbbRGSswJHYv63c7WUZxRvQxLZJjUyz7HqVKwslQzrdmerAHZ6RrMSXlr/cnJ&#10;YCD3OEdqZ31qdXJ/ZpRY9bhPWfwx4w+kEC6RW/P+jxdymFJ8I7VRLpF183trLaA2xTLp7Jvrr4BX&#10;5r1MqOnXSGG5eiUOvZLsFuatN3M70RNb2hXLbOeWBLUcD4rDlYx8GG3LkfaRtohRpoOSPAM1PUfC&#10;19fsw1OCaLgvWKbQzeuSf0lo7/+w530pNCEGzIEV2dqncnzfhSYhbzzZTKUhQYlRWJqElOQveVhY&#10;DgTmk71UwpLKG/PNlS+c08uER/ZtqdEusdjTyyEHvUuNbDplKg0y1lQDuQfyGlOzxHxO10B4bWER&#10;h58dwO/U8qj0+vLnuhZWm0/D4sGZKBwcvJ2JQ2QlnPrE83t/R5A95gdSPnyZ1SGmuA4rKcGYxM3t&#10;DQTnGKcJSmlcPn+Bv/uvfw8pGb75rW9gs2lxPFAwKufet64wYEpthcJnQYGt1cIbO59KM3iJm/+s&#10;nHMwk4oMqwCYEcOrRl3XPrTK+WbZQTBia2gzRgapFDJOk7U1MI5Dejam0QZNxbHbUdgYq2qM40DM&#10;Gh+cFpgr4zCia7eeTaRPCpWSvUAcyDFi4qYBPC5hNAXgPt9n4WBPpWiz//lSUjvnG4SpKcA5KRKk&#10;D8FjgpNczoP3YG7h+6enCVW3g2AcDPTZtm3rfXkFrCOmkXEWg9I4DAOa9jUM+x6OUYEtqwpaaThL&#10;e0s7BiEcpHPYdg2Fz+3OMFodvR1TJnop0T6d+Ja8AvPwnnDKW2tRNRKTVlDGQBkTJ+ocgACn/Abm&#10;0ElgaznefuUJfvbRCwz7HlJW2E8aUhCzZxo09LhH0wJ1s8XFg4cY7m6h+zsCW8K94tnCxrOS4joB&#10;2ZlgJXgyfc+Bkc2TIPDAmluzmClZypQm9SW5XwnUWwMx7/OmLzEgShL/EjO5BILmAVBF1gm7/66d&#10;5bvp54TVu2p5Ny7zQubzGZTT4HjiJ8qjBViQwFu/71lk7Ju0dYkesMHPMs1/yQvN9I6PRRdjZPkh&#10;OLj3OxZCwFhAG40qYe6H1+LuGYakDWDIMyjVSPlwuwRArYHqa/ZIJYbM2p/Huy4PI/ZgQSrjvc+C&#10;6VSVuD5EX2PKlQZO+RlVOttKQ6P7WG6lGuu+n79Gaija5IR8hOQsKisLWCIjIZm1Y36Q68j+BJY8&#10;1bUZMQ0Tjv2A25sb/OpXv0Q/DLi4eAilNZq2w9nZBX7z2w9w7n2LHz58iLfeegtCCOz3e+wPe4AL&#10;cCMx3d7gk8+excZNWAK8hqFHVdU+WLAFYwyfe/stNE0LNk1wjOHRw0c+d8eiHydcfvYCl8+vMPU9&#10;tJqgHWAZoIzGzd0djFbByBeHu338LHpvXQef0XJ2toPg5JnOGYc2mlQ3SsNoTUA6zdF8Q2l93VVh&#10;mkZIWQFW4PZwB2s1GLPYbHe46M5wd7ePKlOjLaq6Ql1XOBzuUDc1sda1RlVJssILIbkc3vLFs0e7&#10;Fs5aaENMezi+sB4IirnNdhv3fGBRc0EKH/J3p5pU1hUaWWHTbTw7VMAhKJMQPY3p9ThYA/SHCRwS&#10;1t/jZ9stBWF2HTZdg922w+ufewNvvvEGus0WQtYYhxFKGZzttj5U1kSVGgeLfQtPaiLOODgYfu/L&#10;X4ExGmoaMYxH3O1vcPniOT795DN89vFz/PrXH+L5i2vc7g8439W4vLoBc+QHry358QMAl3Otejgc&#10;FvV1eo8KIXBxcRGHCW3bRv9xay36vo/gZHqGh8FhtIdJ6pz8PAnnctM00UN/LTcrBU7C/wKTOzCy&#10;c0VyuGdS7/Wu6zBNZDVS1xUmpdC1bXyfgViS91zhz+icFhCCiDV102HTbsC4gFJ6QQILoBfd+RSo&#10;aZzFWdfg8cNH+MKXvoDvvv89fOX330HbNjj0B1ilcH1zCykqeIgXTNQAl7TvrEVdUfCzlDbmOjHA&#10;/9kMClrrwIUElx7EYrMXcFVV2Gw7UlBUFdq2RT8cKVzZVdFmktKvLCYNEAlc4Onrb+JHf/oTOMbx&#10;V3/+19AfK/RqApcNVKIgDbVOeD5t20brl3DmTdO0IE4Ue814r81KtkDUCX3sTE6wCYitIaWIQJms&#10;JLbbbbRHIrWsV706CyGJYQoS7WKaFJj3xA/A8rE/QgqJ/X5PeQFti0ePHvle3C6AI2snbLdnePjw&#10;ERgD6prOchXDfWlP9H0PpTSapsVms4nkR8rfwIIV+sknn2C73cIYg+fPn/vn6YOaYRcEIbJYoeeh&#10;jUHf9+j7fjFAaWQFZRSss9jsOnzlS1/Cn/3Zv8NutyGbTkMMcfKNdkX7kbweSjGH8HmEZxn6w7xm&#10;T62EcxAwBSZLatUcwC+B0CVcJ9RHS9CW+1qYr6hakzOIOcDxIj5VIgylAOQS1HSLOi3vV/K9EdZ6&#10;+p7XgkfXlKFh0JWTWEt9Vv7nJTeNNVb4YvjhAWXueLFenOvLUyA1fb+5Qn0BdnMO8FNGfIkxnr9H&#10;IizQXRwfrw9pllJCMA6lNeXseGIP83bZtoADvoyNn2ekpQOCU+yNnfR4JaJMuH/y97n8f7ZK0s2B&#10;8HmN6dXetmQrlO/vVDUX1FLpXs1fT45Nln52HKhmfRsNepcDJ5MGLjPEnJ9ggcYplO2lSuX/bvA+&#10;FEI5KJsDRPmDLTHCciZ2+gZLTVAJoChN2kqH1n1+q3kjmEqbctCkJHm5zy9WSLEAAnMfphNfLL9p&#10;0gHCmkf/8gCRi0UWZIi8wD7JJUtrwawlxufaNKzERg3+fLmdTj6kSD+/cHHet/5O7HKC1zDDrPzw&#10;/11ah6XpZImNEb4eGIYp2BmjaVem24wxz0jQ8UKsJId1wDge8dFHH6NuOIQAvvGtb6LbdFCT8ayw&#10;00Tq9LWm0t7QCIaivujBF4FXv1/8bRCavWBHYbxUPxTWnAefLpKxykrCHahw5YyhrmqybOEcThs4&#10;Qett0zTo6goCFpUEmDPebgJQhpiDXMiTPbJWZOTPJTAjQhMWmB7O213k9kJ5IR4UPgBm4D+5Rqy1&#10;6NqWGGNRQmqihzYssdsqWUdWnpAEZHPBiWklJeAArRQULDaaEuqZZ/A6y3G23cIaA+kDJCkPUcAa&#10;hbu7w2JNB+9UY30Qmg9oEozBKoOzbgMzaTDHUMl2Dvu+x7YhP0tKLJZTuTgwqQnWCHBtUNcVtLfz&#10;odaKWPeCefsAbiGZQ80d3nrlMT657HE3aByHCd12i94YNNqgksSwG4cRDDUuLh7i9vlzuN0DuFtq&#10;7Ln3LA/72jobc3kZ8z7kPrx1zQLGGFrLjGXnOmdzGCjmengOXeJFi5rSn+XnVDq4XQNkXxYWWkqm&#10;LwH0Ibx2rbC5Tw1QYrOk51wpcHPJvA91wP3nd7ofU4UcNa4GzPqC1yzv+JR9Es4FrVRs7lMSQWDN&#10;VpzACmVtDBefmUZlG5QI3oDREM6zRaq2IfsX5iCM8eqXMpup9Lxz/8NczVF6BmvM9PtY5MWm1iUU&#10;F+fx0ST8uCQ9zu/6MPxlBXA9HyyvESxKa2CNaLBmu5cWw6msd62gLw3L1lQreZNd2s/574ihXGu1&#10;U4Ewcl8TF2oa660R4BysYdBWUb6O1RiOR0yTwd3NNT741a/x8W9/i/OLc2y3GwoCrSQur64wTQrV&#10;gxoXF+d4/Pgx2rbFOI64ubnB/nAAFzWGkZjrxhicn59DG4eKW2/51+D87Bzb7ZkPWgWkrFBJuueY&#10;v7durq4xGI3L51e4en6N4/4A1Q+4u73FoCdoazGqEcM0Ah5oN9qc+PsyxiGFhLUOw/OjD+6kM81Y&#10;A9FUMEpTE8slMds42e3BGEgh4ZyiAbl1MEZ4FjzVe0Zr9P2AOZCQAt+FkJ6pKz2A5wDuYGFJDQgD&#10;ZRVq2ULWNaYQtOlZq8HGRAhvgeIYnKUBGPdM2K7rou+5UgrHfQ8zTlCDRd00qJsG2+0WTVXFkNog&#10;tw91jmGWyBRCAuDoD0c4C5ztGlRdg915h7PzLR6/8gCvvfYqnjx+BW+88SYePXmItm2xPxxwc3vE&#10;9fUt2m4D4xgOhwFt24AxjsH7addJmGfoR0g5Q4o6zmuIGjhrazx8/Aife/ttOG1we3WNj3/7Mf7x&#10;5z/Hz3/+C1xdX6GSHNfXR2JeA5BMYFQjjFeZbTYb9H1/shfDOaS1Tnzk5/NtGAbUdR1B+7yGDHdR&#10;CiwF5nJ63gbwNpB2zs/PoZTC5eXlah5KqC/TOjOc6anvft5LhLqdcqqY9wQfYK3y38MWiqb0Tij1&#10;XAHwq2sCb2VVAc6zm0OQZ/AI95/INCoIxnC23eCtN1/H93/wfXz9O9/A7sE5AODmsMc4GhjjYAwD&#10;5+RZ7yBhHIczzNvOCc+itKRIldXCRi8ApFJW2O+P3iqg8v72PAbC6nHA1e0VrK9nOeOk9nUCXbsh&#10;a5qJSCxkN9PAGku2lcyiO7/Aj3/yE9RC4q9++tf47Uef4DiSWjP0CcFyKMUNAODs7AzTNPlB9EwM&#10;Snu99G5LFXphzdzHmAzrIgA5b7zxJtq2QtP0cBWLlqmUJ2oXystAoIqM92Feu4GoxhOWfdd1cT0L&#10;wU/IcVJK9H1P6oZjH0ppGKOx30twSaqRu7vDrIAahpirETLKwvsaxxHX15dxXy3rkOV9KRj3OS5k&#10;vVoiIGg2om69/ZTjeOWV1/HkyasYp9Fn9FCeCLPwA83ZRmsNpMy/FqzHgsogxxNK9UbOki7hOTnZ&#10;c90OkBdfV2kwMOMjZfZ8IIjNJZ4t1iq5u0E408K5dHpulpWY96mR71MH/0tUvWvYzn1k4TWiaY4f&#10;nNghMcI7UjA2B/3TMzu1gUmxOWSDoYBzxd/FUMQ9SzZN+e+kzC4RCUd5WK1zhN+w7L0baxKlJyuq&#10;Q0p2OamrRao6Og26xSrjfukp74rEsnL9jRMMOO+D1myVSjbmuQpjrcYPeONab58PhFKb5/mcnQfD&#10;If8kdwfJB4TUs/g+FgDjbtFz5c4jvzPwPshlKEAu8XRlWABG8cNgSbPCSPYbEqdT/+jI5ELBxzdY&#10;Nfgifk0GyRKbmHS4kCYPrx0s+QGaHjL5NLEkmZhPWDtLQhhOfKrWvNnSQzUUNc764LsknTpMvYJd&#10;bWDXaqUghExer1dBYGbPld57Hhq7xnTLJSj35QSk7yvIb3ImasqCzQHCtQDZfJihlJqLGM7nzyi5&#10;JBlYMXx3bZBTksnnAHJIrQ6s+5gE75CkfRMzWBpOUjM4KD2Bc3r9Y3/Ehx/8lljxQuK9995D3dYY&#10;ewOtk4AbN6fUh8+ZmPE6FiBCsEUQj7NhzWEGXRyB8nP4EYsBkSywY5wBnIUxgDEOk9K4vbuBcwZS&#10;MBh/ONWygpkU1DCgabfYbjbYNBWgejhtIABUFR0pZ7sWdeNr9WCFxeYkdha8B5nz7DW5YDyESWUo&#10;YEvNV8qOiH6DxlDDH/ZzPm3260z6hioFVQLTrO97f95JSCnAvU89Z9xPvBm0NpQn4IgZxDmAWsIJ&#10;jmmcULOKGJSWrGYcI6mWtRzbzZkHAB2Y4Ngfe7Sshdh0mCYDo2koh+jDTqwWLjiMv6jHScPoClI2&#10;kJy+bugN+72f2WKwewDVZJ+nNlaOYeGVGa1EnAnuaNDGYRgpoM/HBFJBwkh91HLAtRKvP3mAm99+&#10;iv6WYdxuIDsKQWscUFcS4zhB7W9wtr1As9lBDQPUcANlR1RyznBgYdAkWeKDZ31jyBZ2bqkyRiTG&#10;bItzx86BqS7IchMQOJdcrzF912zC7vPJuw9oL9mRnSjYcuARc4PEUvbGigd9fu4FxRgx4lnCzMEi&#10;fDXu4eTvlNn/PAHLEO3Zai8hpDuTfL4DW5IKG1pcztkY6srAwCzA3NzAKkPMMeYlvcFaSgqJMO+R&#10;UoLMsucAL87mUGJ/YRKLxSAOo5wDaln59wrP9nUQVeXPULYIEC7Z1JUyBdJivTQkyxuRtaF5aQhX&#10;9DpdAPdu8TrXhg7pwGuh6sLsVMViMbLOeF+SLGZQ7RS8F4tGJlcmpv7YJeXA2p5Za8ZLzcza0CUP&#10;dEuL8dQPN9gpnDwbtnZuLMGOeeBHZ5nzQzELB6U1rNUQnIKcp37Es48+xbNPPp1JBmpEJWvydp/I&#10;b7jd7lB1G4i6xt3hiOeffYa7uz0qWUNZAN7aI2QgGePQSIm6bvDk8VNsNhuyvzMa1tvpWdtCawWj&#10;FfrDLV68uMTVYY/Ly2scDz3UMBFzf+yjIgugvcM5Q9O24JwsGMCAqq6hlfYBpC32+z2B7n5YRJYS&#10;ArwSfrmRV7fW2td/DAaOWPNCoO9n33gIWk/jOEJWtHa4IyA5AOMODnXbkKrL2ugzH+oLa633Ip8Z&#10;2pxzjNPoyRBJfQ1GDHbBPMOPAP5XXnkFXdfhcDjgH372MwhGYbZdt4N1QNd22G02sMb5O8dCcED7&#10;QNBxmtA2DVgliI1pATQNznYbnJ/t8PjJE3zxnS/iq1/7Kh49fYC2bQhwg4AD0PcDpsmAg+PJo0eQ&#10;khpPOPIw54KhqloK6DRUQ1tDZAFjiM1NdifhTiG/8uOoPOO/w+tvnePx0yf4wpd/D+994z383d/9&#10;V/ziH/8Jn31yg8urO1xe36KuJRg4JqWhtPE1A4e2BpbIiv7sny1LrKF/n9S0IPjkjXK6V4OSU+tg&#10;RVqjaRymUUFW4iQ3jDGG4/EYvbpTEGEGVHWsv2MfbF30AydVmIx36HZ7Fi02yW6pindpANDCWUd+&#10;5SzK62dGIJF8UqAthN+1bYvddoumbf2warY5cj57wXjyjbUG0zCglhV22y2+/vWv4d/92Y/x+S98&#10;HpMxGEaDoe8xjJoUZ1yiarcU9M4FGCowx8BAOQtCSN+/z4Qpk1jNzbksVONO4wQHrxpQGg4mqeMZ&#10;nAWs9XkDQuDJo8d4/PgxPv7kE1irvFDfwXmmOrgFWAXAot2e409+8m/w4PFD/Kf/+J/wwa8/xFFb&#10;1LKhWsEYOGtgLaAmjYePHuLzX/gc7u7u8Pz5C6iJXnMg6pQU+bklbvh7ObA2A1EGWqtoscUEQ9u1&#10;sFZBygr9cfBe41SnNzUFUo/TCIBBcAnOAQYNbU4zF7bdhtZO8hrT3x0HiXBRNTUMI62DiazBTCAR&#10;hGeA+e4JgbiRjWtNQkTxJE6wqAChGm3GJxbETBiPiVAgc101fu8EtaTF+W4DISWsJZLSxfkj1NUG&#10;dtzj5u4KddOCMwFwyru6z41gzfYvV8/eByav1WKpN3XuJpAOeEp1Rc78zZV3Iasskjd9X0M5dHPY&#10;p9aalFueHR6ILiXgPgwNZla9u4fEwKhn5AyBGZVnLdHAmi0yA5aWRMvhqfN4wwzUIipOFvySFSJT&#10;Thwu1cIlAL4UirtGjFrmdrGFJTLZaLnYY76MzLpUM+BkOJSSn4NKq8TUPlWSzCoHwQUMNxHnSMtM&#10;6vvJno57u+P7ch1Te6tARrhXUYpZqMEFn4cIPLg7pHDoMn+h/D8XiRAlUu3pa2AL1XY+oCnV66W9&#10;np/x6d8tDUvCXZ3iy2FNhrzA+6zD07VonCGFlZBR3X6fpdTvBLwPnsNUwCdTN+tWZfU2NsdzSFpg&#10;yC08ioXwnnwUjhEXGScJPfNFQjpViSx5ZyPLPJ+A5tO1Nbb1mpw6b8YC2BeayEVznLC+UyuPtQCE&#10;fBEJIRCyFdbCAZ1zHhBODgZK7PPgrSVWROahVmKelVicJT/7krysBADmU8W8Sc4vsdJnvxaCnBZM&#10;oZiOE8qT5pwOMJsdtrN01N1rb5CDIKUwu/lw5jEQMA4NGIMxyq9j8ohjnj1WNRWM1tjf7fGrX30I&#10;bQz2+wO++91vo21aAG5uOLig5tcYMDMPpMIhTwD+7EEc/MfJdzwFWPzrZVgkdjvPRnPGekBOwFpg&#10;6CcMxwHj0INzaiKl4OCCCudBWUjGcL7dkYRdMFQ+3GecFLjYQVYNNl2HtmuByRcZNGqEhYNRirxP&#10;PRvNH6knTAGR2HtUdb3Y95HNFNaNn6JoLymDP1dO2QzzZxnB+0QWbbSOoIGUvtHz3HJjHJq6hrO+&#10;yLLza3AA6k0L0dQwI4XoccHgJg3jA21p+k9gBPMXIDgjliU4nBPQGtAGqHkFY0aPuntGk7NwTMAy&#10;Attb3kLpA4Rk0NOIwQFVtVkJnMXCfy6cOcH/MjDuFvswelc7cC7jZ8WcD+Ex9P96VCS5pyvCe62S&#10;nK/xqpOnj3f46PIae8dw2PeoBMNU15iUQtvWYNyH3+oR3dkOh+MRrjmDGi3GSYMzDVnL4K7qB51m&#10;0RCfgprJ1+ycK2GzYUUs6D2bVFkDyVC0rCkFhJYGoum5nmavrF3ScxE5T+HDPbPG5skVaPakWFn6&#10;sq8NDU6UYRQ1B5YFc7NcZZQaF2JmQ6VemvTzs4A4ziE4876terGfQ74Hs2R/E+5X7hhgGZjjEIxY&#10;Y01bz8WnS0twFocY8KoMl4D34flbNp+VFnR3hgaYcx+kSavf1yPcDxQQ7dqUNrGRXquDXnb354yx&#10;Uuj2GnumxJY/GRqkhX2BkZLuhzVGfPz9IZ8orD9fwK+xtQKAEWrIWXY7B2qv2eXkn8Fp01uu2fJA&#10;qPtquvsY+2uelGWFQMlneykPXrK4VGyu51wDqu+sB7+UVj6zg0aWk79z+kOPZ598huura+x2uygB&#10;Jo9thrbb4vz8HHXbYFQKn3z6DNM4ou+PqJoaVdPg+uaAYRix2XQRbAqM0qZuATAcDkfaGc7g+fNn&#10;4KKBrM/IJmd/h5sXz/DZp5/ixe0N7u6OUMZEKXBV0z0n/R6YxjGq0kK9RH66AlISwKo1nXlVVcHB&#10;QU0q1nyj9ux6zENkP0KDlNU89HCIoKnwIDUXibRfMLDwM5CqLcgeJh/UVFW1YN2FU7qWVVQvpkxc&#10;ChR26Icej88v4Bzw9OlTbDcbfPzxxzg7O0MlJakXhYAQFWRVeRDG1/TC3wOWwD1rHERX4XjsYS1w&#10;ttvgladPcHGxw3t/8B6++tWv4c3PvY2qaWCchTYThpG8+6fRKx55hc22XuxLoIos/8AIIpBAeHtA&#10;AvaIGZ6Ae4z7WSmHYwKH3kApC1iLptvgi1/5Ml5/81W88847+Jv/+2/xs7//J4ABt7d7gHNUPjBw&#10;OA7eOtX5el3EvaCUIlIBF7CcLZQugZGfEj1SK7hpmjCOow/+lT7vKPjLm4V1WQCiAqN4ttBRJ4HW&#10;efilEFXsR6ZpAmM8fm8YNAQwM81xCsAN5TTUkbkXwk5prdoTq1nr1WFN03gLmM5b8ExUP8LGz4fq&#10;Uk7qEa0hJcPDhxf4/g9+gD/50R/h4aMLyiEaDSZFz1rw2RqHLeyJGbij3kFKgUrWnkw3M4YlZxHw&#10;Te82KQT24wHgEoJRXlawpxScU2hkJLBRTSCk8Gef8ncyh/R7whgN4ywEkxC8gmYWsu3wzW9/G9tu&#10;g//wv/4H/PLXvwHAobQBlxQyLZnAZrPF5958E+989cu4ubnCX/7lX6M/TpCSerfNZnOidAz3TmpF&#10;kzsQLBVvLsFIKjDOsNttwQXDMBDp7Hg8oqrquPaEkD4rYVpkrk2epJaSHEMtGdZP0zRo2zZa6syv&#10;k8hONBA9+HNNYhhuorqDzmHK6whnDvO2VrPnvsCm22Cz2eDu7g7DMKBrO2htASh0XbfYgwDZrgGI&#10;Nldhf4W8sIcPL8AFg1YjnDPY7ciHv+9HbESHL/3e73krHQkppM8yMCeg3X3AV1p/5XVV2hOm6tjT&#10;+vqU3BDeawrylVT4a+4Up68xgNkZ+YEzWB/1GcDQqqpj3gop6XlUjZQB6txqkEWv7xms5JFAMdvn&#10;sKK9ScA8Uiuu0/eKBZkn9ARLMsuSWV9yx7jPxiQdVJYISWs2pMaTvObvmc+0VJlD+96dhBVzzsBc&#10;GVhenNV8qe7K3UJSQm+Of82E55kYNQ+UmSePIpKKwv3trItkTNiAC1LdmNamyx7FJjlL4RnYi+te&#10;vQAAIABJREFUxXo9ydMKZBM394fO2GgtHO9Vb6vMOF+EAq9haQFnmHt2UXQ9Ke3zVLkS+u1Adg05&#10;HSXydKpASc/6XAmy5kxQ6hvC98ceM/n5kQy+wI1PMyf4S4ce/53gfR7qs+a7uvBLcnNydQQDGPN5&#10;N/z0obilVChsUqUU2rqJb6xoJfASZmPJd2lN6pQD16mnVZ5onTPucmuCl9nALICY7MJJ/eRLh0Qq&#10;t7hvclNip5RA95Kf/ZqsK/88S6nt9024UxumEss+T9JOrShCAZVeoCVv2jwsuZQEf1+gZ+6LVfKi&#10;zgcCwSs9sLho+mkABkzTCMe9PUPP8MGvPoAeJ2zbDd77+h+grmswpgD4os3RpDUEz6bvta6rhL1H&#10;J3T4PIzTi8PGGhenfLOZDmZPaMYIw7LANEyYxgEcDsJ7rlpnyXfWUlMFH3Iia47D8QiuR5x3Enor&#10;4CwguISzHMNoAEjyTOXEGgfjUVIaCmbjAbsg8Yzgesq2T55pOshI13CQMqWhMy6VsAKoEjud8O+z&#10;pHneGyT79X63HkzRymAywTZHwPmLk3EafEAIbM62uL25Rd8fUfMW+5tr7B49iACC83J/hPPU+eai&#10;kuRzDIvD8YBqI2MGQvxcJkWfr5CoKo7D0fgBkcU4TpCbbWQqnxYzS3uM1O81sL1O2CZJcUWfOYM1&#10;hHc6a2EUecgbpQFjwSX5dHJB7ENrDIRwEEZhV0s8udhi/+IIpRn6yWFrHEm0tUUlKriKQrC67RZV&#10;12HqzqFUDzYdsKnIHsExygBg3lZoPg+p+V+EviYSSZEVoam3X1jj8X7LVDdrQdg5AJ5P9vO8hjIz&#10;JrWnYSdM3Fx1lJ/fa9LV+8DJEtt4sU7CAVGwl+F+MDaHZ7G8vr/HDigMsBBVN6nsNLUMk4KDCUBp&#10;BafJL3Vu3miwR8oJF6XV4TkY49Vrxg94CkoFYz2QlwYg+6JYCgbHZ1Wf8wGLlCRHVksu3Bspb+df&#10;EAS85tOaBiieBGEVsmfyumwNhHarwfVuUeO8bKhdYqXn1g6l4cV9ry1loOffn/pUrzNxcMK2SlUN&#10;L7OBXHteMyOoLO0u+ZiWmouQw7L2O6NdV3re+BpZaw2tNJi1YNYCxkIrjWlS6IcBz1+8AOMcbdd5&#10;ZuWA7XaLruvQ+KDMF8+f4+b2Bufn52ibmoafzrMkOYtBrc6RXUHXdRAcsMzi6vaK6hHf9Ha7MwyD&#10;wTBM2O8PuL25xKcffYzrq0v044BJU8i9UwrGajjQ8FsrH9hV14tmv6oqDMOQNVEu2mg5O7NGw1CD&#10;cw7HbKKALGc2xfNanLL0Ss/AWovz83NUUqI/HBehYqEHSZu60Bym65JzAryCqvji4lW8/trrUEpB&#10;a4urqxvUVYsv/t6XMPRkVZSGxGqtPUOYPMkZ44Bl6PcDNu0Gx9seopJ4+tpDvPX51/De176CL37p&#10;bbz22udQ1y2BsMcjnD9LhvHoWYQCzrLowS+k9Moi/1mEIQFJpaEdiHHtPJsaAZTlvq4N6juqbwE6&#10;o622pIpjBlJydN0G73z1Hbz2xuv48rs/x1//9P/Cz//bL3B9fYvRWdSbLbQxVBPSGIBeizFR/cW8&#10;PQtjDCyp3WfQUyRhr9OJZD30TsFehGxqlgqxlEUaQPTdbrf4s/C7+r7HdrtNcovm/iIF/8OZlQKt&#10;oV/Jz6/wOsMdmHtJR1Yi5iyvtm0pAI8xbwnj4BydF4HQJbwCTY00oPv822/hB3/8A3z7/e/g4cOH&#10;GMcJ+8NE6lDAqywcmKA1Q7Ubp15d0B0oKg4hK/pz67w9T3ae+6F+6J1GNnqG4gTlgK6rvcpHefiB&#10;zkDpvZ7rukLfHzEMRwguoKYJTV1ju91gGAcMRwVYBiG5D98WMAZo2w2+8u67+OMf/hBXL/433Ox7&#10;jNqirlqMIw2JlFK4vb2NNSL3jFFjdAQxU7AtvIe0/w/PlmxoRJFsFiyywrnVti36foD1nu9k90Tf&#10;O3nv+bZtwTmdwcG2ZlIqsmcDKJaHNV5cXEQle2rpk2IcdF5RYbfbnS0G6HXVAsyi74+kNqxrVJXE&#10;8XiMA+Ew0Do7O8PhcMBut4NztPbC36GcEBpoPnr0KK7P4/EYh1bGkKq4qSs4p8HAvQ2Yg9ZkDffl&#10;d9/F5958DeNI9mthYBeGWTmB6z5L5peFVq9ZVc6gMiuC9yUFbIotlC3xZhZ1CWvK6zxrbMxDCZYv&#10;IYR6JqLMJIi1+rBk55fbAHlwIFNGli1HwmBqQbLzZ1d6b66pOUt2KqVMyZQERLkRMiqf0jyQ9Fms&#10;BRHHeiAGaLPElmjpsBGsp0pDIillzBBMccCc8JqrIMKaSQPX03M+1Lpxf7uEnJiQAwBgsgaWM1jf&#10;nyU8OyKtJgOCgE+uWdrct19KPWtqwRk/a28PSM4N5gQPLtXS9yldwiChpLBb22+l7IGX2S+l63fN&#10;Yjsn5OX9TA7056SqFKdMiQY51pL+/DQk93cG3i8mRJytNjBr7K1cwlBiSqZMwbBMUrlCWijHBeRZ&#10;dpzxVV+ukkdZkCjmG/y+CW5xysZOQfK0IV5j++d/j9LU52Yvfb+lwJBwcKQTnZwZX7qg1i6wnOWW&#10;N6m5nH5NrrQGHqSfRc6gK4Eba8nhlFDfLBqqfCiTA1ol//P88i35+Kfs7ByIyzf7IoiQdG2YlALj&#10;oQhwsI7BMoe6kdBmgukNPv7oE/zt3/y/YIzjq7//LrptF4s6G5PrXWRLUUMAz46S/jIjH9YwLLMW&#10;0UIpHn7+/Ep9wY2jRlFKCWcUBGeYhhFWG4x9D8E9fsfII94w8q6XPmyDgUONExpOgH3wR3XguLo+&#10;4OZyBHuy9WxbCeMQ7XDSiywFoNIiebEPrYX1f06Nk41NW7omw2RThsFO6jma/H2GIOnH4vmlnpex&#10;WPeqIM45pA+0U0z5YZsgqyFt0dUVducX+Mx8iE4KMOdg1IRKcow22FNRwC2XAuM0oZEco3GYKgGw&#10;CgwMh2OPXbf1ighqrme2ArECtFYYRu0bOQG0LQwX0MZR0G3uUQ63Ctyl0+GlvNPGus45Fy0F9Khh&#10;tYEzZFMUKI8u8YqnIGQHzgwkc+gEw6Nti9+82GOcFEbV0mCHSwyjQl1JCCEpvG3XoNltcDxsAXUO&#10;ZwY4HCl8ULAYGnYK0vnnBkBbC2bd6TrKBpk2TNeliGslNKa533Zo5tYA2DUm9cukuWvhtfkz+Zew&#10;jBZMBftyQDZv9OhcmYH7wJxnHD7oej6PZokoW+zjwCjKh6fxrAyB2W5ZeEe7LEOyUOZtwGwa/MkZ&#10;nPEKJK3i2sNiP8csXTh2KtENikEwRuvJWjBBTCeSMAvYVE6AZCiTWMiAM0i5rtpbK9DS55UGaKf3&#10;4prEs1Rr5IBPCUgu+dGXbGXCc8xDdUtEjbVw6LW6rzR4uC8UOa9vXqaQLIVkrTXoec7AUq0zy6Tp&#10;PAtNqSjKe9Owr8Uz9rVpSWKffo6pB6uJoCm9Fik5pkHBag09KQzDiKuba+z7AzbbLbTWaJpmwQ41&#10;WuOj589xOB7QtA2B6MagkhJVXePu9g5wFrvtDl3beA9u2tuMwzOD6TWN4witJ4BJAAKHwxHPnn2G&#10;Z88+wmfPnkXgS0gBJhgaUWMYLASXUelB4DzlIHVdFwHTAIQGAGGaBjDm4rB6oXri3KtK+YLQkquc&#10;2q6DVgrGs5qdA7Q2UQKfBozNlgX0vhDCWZN9NA4jwIC2aWGd9WBzUkc5GuQ5S82t0iPONxd4/Pgx&#10;ttsdDocDfvGLX+BwOOCVJ0/w9tufR/vaqxiGAXf7OxhNtoH2eIxnnGMV1Y/HAbt2i23bod00ePWN&#10;V/H+H76Pr7z7JTx55QGaWkI7gUlbjEpjGicPv1gw7kMymYS13h6DSTDBaUBjY0HowXsAjJpwxwLz&#10;miw8rDM0yPcWJ+Q7Jr2PfQXGa8BOYBAwbsIwKRjOICuJ3YMH+M73vo1Xnj7BX/0ff4X//Lf/BR99&#10;+hx3N7eot2eomwqTIhuREAhKd7JYeI+neyS1V1RKRZukEAQ6jiPu7u4iy/1wOEQQke4lg81mE8kZ&#10;MdvIA4V3d3fRuz6QQuq6jus32Ou0bRf9yQPAmZ/3qeQ+nBFkDcUjGBWAr9RPfwYK5mcVhl5t28ag&#10;3EBWDIzISkpUUtJ7Ugrn5+f48pe/hD/90x/jq197F6KVOPQDxlHDOMpxofUivaKKwUW1GSluwRhk&#10;7VWAnBHQLWYFvUuAzsDwDUSZtqlxFEcITiQNqw0cDLi3YJu9fkkpG5RagpP9Y9PUuDg/R11VqCtS&#10;EVA2jQDnAk3TQksBZzXqdotvfPNb+OyTT/EXP/1rHKYJjFPNbayCHTT++Ze/xOX1C/T9EdYCsqLM&#10;CwLY+/hcUrZ7CtSE3jMALSk+MffMM6vbOhsVuiLW3KfKsNvb23juhd4otbRNWcDhbAx9UGpBG/5O&#10;27Y4Ho84HI6QsvLhlsBuexat0pTSUMpCSo6zs/P4O2l97WGM9mxfOg93u108U42xcSjWtmR3Fn5v&#10;3/cLdvY4jnHtcq+aFHK2hXnx4gXquobkHN/85tfBOWD0RANmb08V6klSuLDV3MLSHVuytYx2zQlw&#10;vGThu0QdeIpXpYzekrf5KaMWGch7Wgul30/e5tlggtlY64YstvByc49zF/sxtprNmFrdWBNqfx7V&#10;a7nCgD4fe+LFHrLnSvYhJYC4RHLNbapzu8SwznMb0zU1c5E0w05xMKpfRPIcWNFeJqyXWlTFvM7F&#10;ACJ5n6kVTkoWyzGpdDgkBQ0t6VxE/HzDWSsKjhPMB0Pnrzu4g5RsKIPKotSn5nVuxDo9eSvkYMGR&#10;1R0v4JYxj7DAXC/V5yXLoFPS7DLAOB2ApN8b1kzeg+Y9UgqWl9xHSkTlkuq99D6WqhecBNiuEbTy&#10;4dT/b/A+vrAgnVyRqdzHjEovK4uCDUEqc0mkHlJKYu8nCz2yoq156SQn9zEqeZSVgg7uC29dA6rT&#10;YNFUvp035SUbG2tdlKTnYX2liV0OdKe/L21610D8UthKiV2Xv+61zymfVN4HZpQmoyUJUdoQl4Ig&#10;7wPQSkBa+hmVAIY1tUb6u+csg9NkeSEEjFJwYMRIcsYHLnFiFXmmqhC0l/phwAcf/gbWORwOB3z9&#10;G1/D7nwHY7hvaCdf5MzJ9PMamwsDgEXwMXBCqbEwiwPdMiwY+w7kr1vVFALHuIQ1DHe3ezjraNjg&#10;MxWklODKwBiS2Esp4KTE2baFFNIHTllv62MgOMOgJjBnvK81/T6esFNCsDFCMFsWSqh8Ydp4W5f0&#10;Ek8/+7h+w0GfgpLGQHhASmsdw6rS4jjdA4HBH4NNKIWVij1Ol2nw6tWG7DasA5iowKUE4+TtKKQA&#10;rIMaRkAKSMGglEXdVOCSQdQypo2HAYnznrBcVFDjgeQQ1sFYB23o3HQWYOCoZAXGJtRNg8k6DIOC&#10;9HLcE8CQASKXwGUBLkGyO+8VYkfHPcSITWlGnTD3MJ/BUd5NMmvGAAELH3mGbQ2ctwKfKoX9scfN&#10;XY2KM2y6GtIxcMbABcexP6LdbSBvO+hxAy1aaDNC2glScFS+6RYh64S5WLxY689Ma4ml798PcyuT&#10;d//ZpLYqzKtQHC8nz6+BkSUGQ8l+o+Rzft8dljKN7gvJLd0rJY/+NWA3FzOyTNoYJ3lpYSJEBHqW&#10;DIfT4it8OQ8bXaqWvJ2XVy6x6JtNoIGxJjJHhQ+3ZQV5LlnwBRno6WclfdC0s5ayNZwG84BA+vLd&#10;mrTRs07uK8YWTKpCYZoDj6Uh8tpwOr2P1grgUsNWIlKUVHdrA4NUXlpi6NwXZFYC1gMIk7+OfKjI&#10;ooVXCZjPQff09/Hi3nkZ0SD/PNMGfG0Ppq99tpZiq97Ic6Odhqj5+sqzETlnlJdiLeAYxnHCJ88+&#10;g5ASddvCWGJzSim9bY7Ap8+e4fLyEpUHofZ3e7IfaFuoSWG/P6CWrQ+pnTAMA87OdsSUHQdsui26&#10;rvFBrhrGcAzjhI8+foGPfvspLi8vcTjcenucBmHLWEfWNuQLL/x57CAlgxAMxmAxrFqeUcxbiIwA&#10;gK7rFk2gEDIGyYfco5SBHYftjKHekHWc8l7NnHHP3BQnkvC5PhQnZ2TTtlDec1p6oDXWv0JAKwVn&#10;DKpGxjPjrbffxqNHj7DZ7eAM8Mknn+Cjjz5CVUk8e2YwjAPqmqx4mqZB15Lfs9IKU68xDROaroPV&#10;FrWQeHC+xauvPMHvf/338dX3fh9vvPU5bHYbKDXh6uoAXnVg4DAWYEKC+76KGPIS1rFlWCIn1jJP&#10;QKBwfpMwcs6QIgaiAHcMWiv4FN3oa+6sA3feZkdwGDvRf8sazjpM2sB58sKbb72Ff/+//M+4uHiA&#10;n/7F/4nf/PZjHMcjHFrAkn3SMI0QIrxW6xNuyAO/1F+lfY61NoKvYaCVkr3CHhSCQ6kZUBmGIQL5&#10;8z5qoJWGrCr0fR8Bzc1mk9jh0Jo0hljSgRkaGNeh7ogM7GTdM069QG7NdF8+R+gnu7ad170fkAUb&#10;RWfJlkQpqm0fPLrAH/3RD/CDH/wRXn31CSY9ot8PUIZRELYPt2UQAOPE9PVWXkJ4iwZOBBLuh2dz&#10;HeAgQPWaDXZSnPlMKO7zoAzapgKsgbNUx2tDP9s6C6vI7ofyF+js1kqjaYhVv9ts0TTE9G+blsKe&#10;j8eo0rHWhwiyCrJpYKYer7zxBn78b3+MZ1cv8Dd/819w3Pfouhbj5AlD2uD5Z5eQVYWmrjGoMQ6J&#10;0+cQ1LphLYUB6ZzpJhOQRkfiyuw7P4P6VV3h/Pwcn370Ww/EMThnFgOe1Io3rNXWn+8puBnuw8or&#10;g0MoseCUo8ESFv5ut8N+H+zRtri4uABjNob5np2dYegnOrf9+42WVd5KM3wWfd/7IaiIw66UeR1e&#10;8+GwjyCoENz3Vz6o3NBn2R8PuPz0ObgAzs+Jza+1wY9++EN89d13MY09nNWL/q5Uh68RG+6ztEl9&#10;zOnesEV2fh6IWyIh5vhVjl+kRMX0szq1WsIJYKgN3fekIMZCybMkop7mbs393ZxBUCIvpbU6Yzix&#10;AUxB7fl9okjazcm8JeLOWmbTGmic18BKqZNhWQ7c5gqJxXOdi8XFcGyN5JHXsXlYbY4fRcA4ITOl&#10;DPBSLZxikDEYVSJhatvFZ2gKfuxx7RRq+wC6r+GQJQVvwJhK2VMlTLCkbIk1sbNRwb9mQZlisTNh&#10;CnNupX94NoR8M8pfDEKAXAkR6sH0c8v7lByAL7lqlBQV6dos2XOmJLbSECj9WnitgSiV1gO/U/D+&#10;ZR6uOYiRH6Tp9wohFtOgdHMtw9YSQDiTYs8sWUSpyf1SjNPFWAoXeJn8/GRIkdnrhGlz7q12XyM9&#10;Nyn25KAtBayWNmIJpFmTy6/Jz/MNWLIMyr0AU/Zg6cJcA5ryDZRKYPPNkAfqrkld1p5xqSlfW89r&#10;jMScqUfPgJ8oQgIT3jjPakoPR2PJFxwBiLAwcDj0B3z4m49w7A+421/he9/7Lh4/eYpp0tHzLPfc&#10;C81LPEzcfOAT6BqanPwZuQhoLz7/tvIMHI5RWSjlwFgNY0diNzUttG98K1l5hkqL68vneLjb+MKW&#10;z3Yz1gN7jFForTPErpHkYRjsbaqqwvF4hPSy5LAWlFKxgXfOYVKKilPfuN8nA1tKH3kE2/JLyxiD&#10;rutgjJmHCIHVkISZGUO2R3VdUxBMlF77EFoHaOtgHVA3HepmQ96QrIaoJKzSqJoWQlj691Z4ebKF&#10;s5p87D1jx3qlBWPCPzu3yPtQ1sL5IDohRBzuTOMIwxtstlVch8u9gYUVVz6AS5vc2Cj4oRGAxJbE&#10;RcDb+pC/yBDxYUfOMQDc+ysyVFxAMocKCmcNwwulMagJt8ceXVdDNBLCEsjvPBteSomLizNc9UdM&#10;osXd4RIPWwFrFcaxp4YTZNET/GDJ09bFQGR4D9jZzbNQePIZBBXMh4YjhNiunyul0Npc1r8GnL+M&#10;QbwuvUXxdeQM5mhl4nDvsHSNseTSdKkUyLYuBmkufg/jhXvXRUnqrH5ji8FzWmCn79fGhpB7OTWB&#10;DDNDlMWmdQbvyDbJuSTLw1KGjiv9DmsJ0Axns6PQWssAltztxJ6e65N0MOY7o2ihk4dXlWzg0nsz&#10;f26l4fJ9g/Q8IPakaM9YInPQol310L9vyL1mnVeqa3KwbS1MjpQc7KV1Cf25zZquZYMY8hNyH6e1&#10;eqQUfBcKyVI+zn2DjSLrL5GU589kSciwyb5knmBHgMf+0BMrnpEv9fXNLW5ubnHx6CE2m01kbAYA&#10;MvXkFUygqzeQvIY1FkM/QumJGLDc4nDcYxwHWGvQdY23QyBbHaUMxkHh+YtLGKPx81/8M37z4TNo&#10;7XMqGPktO3Aoa8hmTxDLi8LNCYALjMvAMA7/nQa0pSSdqqK7/0T+zRi0UpHhFVin4bNtmmaxlo33&#10;Ia+qCkwIcGMWAWr52s2HZymztm0JOAzkgvSudF4F+corT/H0yWNwwXFze40Pf/Mhbq/3uNvfQUqB&#10;uq6w3XUU2uoVgHTHMux2Ozx+/BhXL16AWUCAo2lrPH38CF94+0187/3v4ovvfAl128BxqpOGYcI4&#10;KjBmIGUdZe3GMR9OH0IQBeCHFozPjPqsT44DFB7vcMRhx+z0N69laxzAXQIYAIzJyNoGd7CawWqq&#10;DzgDuouH+MG/+RG6zQ4//fM/xz//+le4Pd5AWYEH5w/AFv2OhfMs7tI5l1r9hVpnv98vmuIAzs/A&#10;PQHbAVRvmiY+02EYoaYJ8OdzCCYOzP5Qc4Y1Fc6btFbMlcqpqjOsseB3L5J6N9TMJZCQan363ZvN&#10;JgKqYVwZ6ptpHMEcw6QNuHS4eHCOP/nRH+PHP/kJmqbBYThCmwmMS2+B5IPCMT9TUQnA+GBRWUF6&#10;3+3gfy8Ej/aVggtI/zq1y23eNDgsJAe4lJASUFMPYwDJOa1HzyxmzMFZHus44u1RLlbbNOAVyNu/&#10;7VAphe3ZDlwKTKPydTL3tp4GjkswafHam6/hRz/6Ia5e3OIf//EDjP2E9qyFOxo4y8CF9EqFMNSZ&#10;rfvCfRUsYQJgGPIJQuBrXUuE3Ju5P0YEheezi2xlFtZ9YCeWL7M9jFklVAgh4hqofK0bbD2tpcEp&#10;GMDrGtfX12jb1r9m/x6MxeXVZ3Ht7/cH1FWHh48uIDjHze1t7A3C+yYlAPW0fT/EczD0GMMwxKHH&#10;5eUlxrHHxcUFpmlc3HvWWUxqAttzqEljmDTUNOJ4HFFVEl/72h/gD7//h2AA+uMRUpANGb1HHS3S&#10;Si4IKX4QLciSMz1nuofw8ZKyNc2rSQH8tRqmRGpMhwf3kTbS+iKQyWKm34J1n4KFZgFwpyrYdLjk&#10;XLiHy5jYEkz0SmO/jgJJIvigp5iTEBTeHrCG1PKlFBa6BtiW3BZyBnhuQZgqkFLb3DUCak5mhVcO&#10;ldw5UnwlvKc0cyzig8FK0y33+eLcLyhWUywtJS/NWSc0/E1D00uvUXiSWiRYWU9YATshC884qjux&#10;Fwr1C3DqtZ6SVPN7LSXt5P0biuQcHjNPS0B40dnFUa9pXbIHHCKGkw5FaOBhIhk8JwOnhOfcjSW4&#10;r+Rn7oKIWyAKl4YPqdVa6uxS6qHSXie35Ek/19+hbQ5PfOnLflYlOXTJroYOCJdM/bx3dLJY48Zg&#10;/AToDz+PWAxpmvXSfzdnS5embWmgSsnypvTQFhIrh5PDMAIaDC/1fl80Ewyrsu81Rl0+OUo3R4n5&#10;v+YLVmKl3ZdxkIP4qd9siTWYL9DSICQNo83BiRzwOPVGc8UhRwl4KEli8gM4fe3WuoUkKXgkp6GM&#10;Sw8tb20S2AnWAkKAcQnhLAW7GetDVTkMHIahx9WVw8//8Z9Q1w2+8c1v4vGTJwTecuZlVO6kWJkv&#10;A+/FBgejTQTLhKhiON7MLJ69doXgkJWEqCTgOMZB4XDoYV1gYhHrylkD+Ia8ltKD3gSOSSlQ1RJc&#10;SDRNDcnJv1L6UDaSwjMwA2ilKETLhy0tPOmci4C9Sb0nE9ZS6o1dnNSDGOzxkM9UPSS55QtPy1Ck&#10;54OqdI1YY+C4BWMSo5rQVm30k3WG5OTaWLTdBrLt8OLT56jkAxgzYhwndDt4yaiClDwOIXhVAULG&#10;4GNtLGRVUVChD361nh3sghqJkfTdE+BILl932Hj/42ANlJ91uTVYusaDZ+Viz4QgPz578VljIuvI&#10;+IBCC1rLxhoIIePkXjDhbZQYGLeQAqi4BfQA8AqTsTgMI7pOwvh1YiNTwKDpKrTbLdzxHHa8AcQR&#10;kvs7iM9+sM4FBiGPHsJILM2MZ2oFGS7Y3EC55Hzm0QP91E6sbD8Silkbw4SsXbcqyX/efYOnvNhY&#10;96hnJzZss08mR+m2WWNGB8k7WSxhEcQZg5GQBKACGct5+XPSOyr30XTOhod4CqR6hlRggDGQx66F&#10;gzI6ghnx+fpmjVgvNq4JWOuzDAprHvMAjvZTCH6y0WcZyeArrCm3Is0t3UG5nDmvh9aYILkSIf2e&#10;0DS/zKLwZcByzha/b2BUYqHnwHr4E5H4vOey0bKsmYC6ed+54mA2Zb6H1xLO75KSZa753AlQubTH&#10;WTL4Q8Nqovc2P2Hcu1ND/ChpjmOrING2FpoWYPyaNSayVdMwLwphJfB00hrKKDg4aEvg4jhqHI9H&#10;9NOIt159BWpSkKIi5qS3CAngYrDPaKoaggk4ZzD0E2Ql0DYtxmkCFxTkaQwFyBMoybC/20Mpjevr&#10;G1xfX+H5i+f45S9/DesEKlFBkKAMWilie3u2toPNWG3ShzHWixp9tpvI1ysNXauqiuHRWmuM44jN&#10;jgB/ARZ9b0cf3skYWbRwLuLwd7/fo9108d4iqwozD3Zdmu/h4r4P388Zg/ENo9EaWik0DSkMx2mM&#10;zbbRBq+88hRt0+Ljjz/G1fUVxol8yJnj2G62qBsJWVFIq3GGcjMYKSPv7u7QH3ucnZ2hkTVECzR1&#10;jc+//Ra+/o338J3vfAsPHz+Asgaj0tBmxKg0Bd3KigaNloLsGRcR7AnnF2ccLlgBBUaXURd3AAAg&#10;AElEQVQ9m8GeygOZ1llYxpGG04dnxrkAT8JkGQCyqrb0jwUpXBzAXUVMZFhwIcFBVjxglvKC2g7f&#10;+/77OD/f4Kd/+Rf4u//2M1xd91DTgK5rY+ixtdaHoi5BpFJ9H86X1rPSl3WOS0BaOo/6fohBm+Qb&#10;P6GqJKpq54kck2dIIwLrs+94CPS1mCaqGSmkdpoJE5wtWK80FPP1CmPg3spnGic0bXNSD8y1OuLw&#10;ZLvdkP94TsZCsFWkYX0lJR48PsOf/OiH+OGf/BCbbQujNcAdOAQNaBgDkwIOgoY7YOCVr6cFsbcr&#10;LkjZ5vO66HOela2Sc3DPhmUO4FLMOjXrkgBUh6risE6TrZIf/MEDupxJaM/AF7KmnsXXBcZqcEgc&#10;Dnv0/RHTqHDse9qrLM1NE5hGTcMfALKu8c677+Lf/08GevqP+Md//icKphUVqSl9jTKOI+q6gtZz&#10;rTHXInxh2RHq9fl+JquxYOMSgJ50IFvXNZRWqCSpjEUk1cygf6gd0yFufK4eoBz63geXk6VPXVfg&#10;jmEYx0heDPtZemCdLIUaD+ASMHt9fUVDKjVFFYkxRxw+uIXxZ6M1FnVNZ8uIAYf9nkKH7/Y47PdE&#10;tkrCX6Ws4AwNO26ur2GsjnkAYUAJALISmLQCg8B2swPnEk0rsOk6NE2Db33727h48IBy4RwwTQqc&#10;BfAMRRA6B87TXj4FlVPLFDb7MxM4GHqDk5p6Zq6H/mdmsbui33Wet3FCTl0JvM+9uxcgvqX8kdl+&#10;T8SaRQclf0GJEOrG8DpivexwQgLk3g7TWB1tuugzNfFeLvUsJYvlFCDOM+lKBI81IDR/L2k/HrPo&#10;soFusFcKgfYL8lWiyM/JunGNJuSH9DWEAQfnLOl7WMwNDGSnmHXi1sm1wYbXWVLsG+3xG9+PBlV5&#10;Jat4Di3wPTA4j4nGHsvYRJ3p4nsNatUA7OdYFd3LLGYz8qT3tZbuYRbrJ05XvLUw1kWVPYvguvPD&#10;ZOOJA/wkDzS1uCkpYefhEdVdYc+ltkUzYB9yCk20BL4vc2yNhJSug3wv53mjaz1Aae3H76cvkDpK&#10;kH1lGLIuB7/znf+SuK7/AducWEg4lGjueRO6xtKnhsZFj77YFHsP2lBgWmvBXNIYY+UAzP1sWTrV&#10;wAnDMH0oOdO0xFyLXrqhcfQIBhfcg1v2RC4VDl0pRExdduHv8WVoxuI9OZxIcnJ5TEkWU2LljeO4&#10;CFzNN0+62HKZR6mxT/3h7pP0ly6SNUuBlJmSsq8oWMou5CPpc8pZjmtM+ZIXdCiI8gMkD5o6GS4h&#10;l4yxCOjnw5u64XDjBOYcJOcYtIbyn5/jgJ5sPKAYgLapoCaNw/4AAYmf//2vMI0W3/reN/D06SOS&#10;D1sBPU4gnPSUqWGMXlhR0YXLPFA8b3PO/DpixPqXgsMYH251nDAcD7i9vsQw7DGZA2pJXpjjsYer&#10;WjgATdsS++U44sGDC/K/rAHRCAwjMQggjD9dOJyxqCsJcIF+GE+kmefn5z7UaqALLWEzmXGMobP5&#10;oCWXv6eWFulaT0PDci+0dLgX9u3MwLeRZeS817fh1jc4gJosmK2hBgs9GR+410JUDSyTYBBQ6oj+&#10;cIvzxw8hweGcRlVxCM4xjQaaA9tGRtBXKRXIT9Qk+9dlYgI9hzUusq62m9bLyFqAs+idnfoEhum3&#10;kKK4D9P9k8rRg8zUmXDJSTBYVLKGYIyGMgEgDoxsLiEYBdBZZ3zaPaPgWgZU4FC3e7izCvxsh8kY&#10;9KNGLSswQWx9y5xn+jHUmw5D3YA3HYwlMIs8U2lvGWuhrPFKbgrNYyAvc+u9RqWUgGeN2QSoc76I&#10;ioCftR7ZwEIJdjoIcSFL2NtSzQFgIeyoJJVb83vMlUVY8Q8sAe45cyT9fhMGjsju2wLDf/6ZoTDz&#10;Ia7g8PRS+vw8iMqFiFXGaVHEFhZUzHtFW7+GLBwYp0wE5//cOvJNFKDwbAYH5nwwk+U+s8NBSE4e&#10;tkYB1nhwxttJcQqppXdMfvfaJqqQELCUBd4ba2EdhzUaQsr4/YxxL4H1TYXWpBzyPxuCw2oT2ael&#10;u26Rz1MIKr4PcE9930+HIy+39ivJYlOmX86GWSMZ3KfSKw2ncnnxfYqTmE8Am/23w0zmmWvOdJCR&#10;N3nl5nLttbKF3c68l0QySGCLcLNgr8V4ga2f2Cy52AiR5dmyxqO9xTE3YOlgwVnvn84oUFZwskRx&#10;TmJSA66urmCMQdt0MJODmQwmS8PacZpwd3cHeMuEruvoPQpHID1zOD/f4Y3XX8cvf/lrcC4hucBm&#10;06GqagAOx7s7HI8Drq6v8dlnz/Hss89wdXkFBwYhGapGwFqGEDaZshpjneGt+cZRxWyetpVgbEyY&#10;c2xhlxRbDD4rBjnnkHUDRAseA8cYeCUAwVH5DB4huM/iCQNkgW678TlSzDNla9i89nTz84B15Pfu&#10;bbissxDC1x3WoRJy9v0yFmZSUErh1VdfxdOnT/HixQt89vw5lNKxxznfbTFpTd7+zHnPfIZG1nRv&#10;OQ2jFEY9gBuHB7tznG83+PI7X8K/+v6/wjtffQeyqrAfRzhu4RiHMg6ckyc+ZwwwxJiHEHDetiT0&#10;KTwoluHiYDpk0yLJHrHekolF4gnLsqn8QIrPJAh6Zn6fCBacVMCM9qB7DQPj7xMOMAsBwIIDFfCl&#10;r30ND54+AJMM//n/+XscjwaH0eDs4gzKGqoFWRim2KLSNg04p7pHRzslIklI/zXjQ0J5HCy37QbG&#10;OEhZYxgm8j+XEm27AWNHAAQMkKqBSAhEhKFBWu5lm7I2OQO0GcG5jNYhxLpvcNzvAevQVDWqM4l2&#10;03mm9xQZwfSZhQOGoapq8iGva//zaaDEBXkha/+ZO3Bsui1+8Ic/xB//8Q+x6RoMw5GAWcsJrA/g&#10;n3NggkUv9FDfVFLQXhcETgdeTTxnE7CYccBpF2tjHuzkOF8EYQoOOG0I2HEGMMFSATBc++Ee5WQI&#10;RrWBcw6Hwx685+j7fsG4JeU+oxvDanAOCO7gHAdDBYDj/EGFP/j6e/iHf/gZPvjwn9ErUsZyKcBA&#10;AzqlFCkWgiWoX0eBWZ5mYKU9VwDHA0BYGijRUEiha1tcnG0BWNSSLFWNM2DcwXgLJentAMGcB82M&#10;H0hWsMagaSpU1YZ6y0rEYOtApAxDFeopBaZJ4ezsHNvtNg4oXrx4EZUpWmtcX1+jqqroRx+8/Mdx&#10;RK1qUngMDHd3dwtCAeeU2cU4ozByBlzevJiVBX7dpuAzWaRqwAFtU3tLS/p3OIdXX30Vb739Nvb9&#10;EYIh1vO0Hzik5Kukgbz+SbOpFlbJ4QyLGAwi8Dn/DLsAvJbkPBadERa2swVsI2Xr5rVxycUgD9lM&#10;vdFDPR2CnQNZSKu5rs1V5svAXdqfLPQY/p/UpoTs+ZaK2Fl94OIAI7X7SGu9QHwredGX+pfcpqU0&#10;gCnhhilOlyueg+NAUC8uCKNwMFpFa7GcFZ32UikOGEgGC1Z6eL18JkuGr2mfb1GyxF6oCzSd4dyB&#10;AuRDXW4dER/Bsjp1DiaGr0PDwIlxb/sa7HcRC+hICOEZRhLft01qbUcqduv3sORJ1ihL6iQHCA/4&#10;Byta7gDj11n43RbJwCwh34a+I3U6ECG/jnMa/Ka2kyy11QmK1PB81LyHnL3X2nPNb79k21rqjfPz&#10;Ju3tgyov3+fOOarztc9m1dZ/Zi5+PqeYqIMz7HcL3q/5eqUpuvc1kvkCDh/UfX7yYTOl4G4p0XvB&#10;8PbSfuunQykDPQWmSqzK0nQxnSrlr63EGpynOcsGMx46NvgMpmywZShezhgv2RzkAHm+CGvvEZ5K&#10;c/IE5rVJcPq8wsIsBdrmvrQlYH0NtF+bXqWFcPqsUzVGKcyxBJasWU6kl0X+maa/Y20okB7KpSEL&#10;3Ox9mAbezioP7psDKgS0VqhqiV5NeHF5CW0cBqPQTyO+9/638Mbrr3pLCEBNarH/cmnP/HktpVDp&#10;wZQeqpaWJASvcNsfcHN1hRfPn0FPI01kPfPPeCDr2I/E7pAC5w8fgOsBXCjSVQsBDQfXCpgKkG3l&#10;wyA5zKSgtVsoOVJZWtjr6eeVyh7XwkHWQKVSyGcqgQ3SfaXUwpf0xDor9dL2TN3NZouhH4ALmui7&#10;yFoInmW1Z59psvFQBrDeA5IJNFWHumpxtx8hKgelDCZGFjzG+KGj46hkDVkRMOGchbEM1gJaO1jj&#10;Bz8dsc32wwDGKjBvaRQ+yzjAc3Y1UDstyMqgMb02IeYCq+1aXxC7yDwVkgBdlxVEQvCoxhBgmPZ7&#10;3AwK2wcPMWmNYVJo6wptswGDgdUKTjM4LokF1FSYRAvtBkx2hFMKsu0SMJk+i2DfYhd2KsTACXL1&#10;/LzJB3yBMVIaUs5/fy7sl+fc+lmxZmu2OuBe8YfMz+C1INKFJUsAcjJWQXqvngSyRzUcKwIn99nK&#10;5eoDBhYDsykPovbsExczFeKeDcxrXxgnU5RowxOsv8JgIjCKqA4hcC1tLmbLmKUaLRSMIXCvrhqf&#10;+8Gh7VJKmft/BvZ+LoktMURL0toUTH9ZUZne3WvMkvTeyhVJ9+XepE1bKQSudP+V1HW5EjC/u/Na&#10;Zc1SqlR/lWq9VH25Jk+/L0R4rcYtWQ2m/JX7bBVP8n4SpWpeb8VnI2ZGH9WvS59aayk/xlmGaZxw&#10;fXWDp09eRV230C2xtzh4BJyapgHzbGBiGfeY/L13PBzQNhV2ux2ePHmC29s7wALSs7wuL6+wvz3g&#10;cDzgN7/9LZ49e47D/kBnf10vvEQJlGdLpnfmRRu8/F9cXqLzfvxrIdw8YcaFz175+4ukzWrBiuWc&#10;x+DF/ExfDkyX1o/58wqWPnk9tfBgRTmfggb7HJeXl7i9vYXWJtptbDYbDHrC3e0edVOhqisIRmzl&#10;oIxk1qKpKtRdh0bWaDc1vv3db+F7738Xb3/+bUBwHPoeIb/IGA0Hyoggli55zgtBw2kK9BbUiPtz&#10;U3DyM7fB6iwRJ6+FV59aciECOTlxa2YE0kDKRBDM13XMhokWndsWcJbDOI7zR0/w/r/+Pj7+zWf4&#10;4Jcf4WyzQc3Je3tT15GQ4sAX9j65xDyoIILvPWOI+UZhH4TnwhiLrHshRCQ5pYy5oAgNtiNX19cQ&#10;nvGZn9t5/RTWkDY0wNucbaItC2VBTXGfTr72DCGtM1hGzb6xFlVVQ1YSVVWfqLOMMeBgqBixOR/9&#10;f7S9+ZMkx5Ue+PkREZlZ1VXd6AYIEiRBEgQBAhySIEXwmgPD0c7sju3ob5atyXZNtmtr0kg7PIcA&#10;D5zss6oyMw4/9MPz5/HC06MASVyakQC7q/KI8HB/73vfce8+fvpXf413/vYdXNzZ4tjfJHVkUq9F&#10;oRom08/0DGsExerDJcHDWrNQHtG2xrWkmRXAziGwWk1YJbB9R/CelwEmF9BYm+pc8n+3uoWK8/BW&#10;a5Mtj3hdsq0EYQINBd6GCMce+J6zDgxiHHB+7w6+89Zf4Oe//AV++97vaWjTdejHniySRL9XDtgZ&#10;L2DVED1v7lNtbbMi1dP1vLi4k/Yg9pDXGJ2brxMTyrRBd9bhZr/Pa5VtlrIVKfs4p7VitADNIim2&#10;uOYfhgEPHz6kYOzrZ+j7fnFf+77PQxEmTjFINo5jBmRL0iCrVUNMtb8gHDrnYJJyin+/6zqy2mkb&#10;3Dm7g8PNgayothtMk8e95y7xv/zbf4u7l5e4efYUkyclh+EeVq9nKcr9Xj5/Zf/HAzyl1UmfozTZ&#10;86wxbJl9Xju/y7VTcxmo4VYlyMhDIfkzPISQw4AacFhacMjXzmHfMrRX2L7UsLS1HlH6yq+B67Xc&#10;yLK3Xqv3apZja8QQ6Rcv1ygNe7DIB5T1ANeKXCuVdjHy2koljWT0y/euhuIW2Ex5fb33lJOTiKll&#10;r1bic6WlT82q0loLF/wqAUeSPKWlnIqnCuI1K+laLS33S2aSl5+x9JKX9p05fDgsv3utnpbKudI2&#10;p7EGCOpE7Vv2yjUVjBz61SywyiBoiXXXyKQLCx1j83Dw5PlPhLqTIGcv+t4/F3hfAyQk0HYbe6wm&#10;ISkno2vSoprv1BrriqWi81T6tKmuBYXUbA0Wn0Or1QHGmtdrCMRqLsHg/P4hFtYU+kSiXi6UUoZe&#10;Nrg1a4yymS/BOW5UuFiQQTRrE6e5sLOLzyAf3DWJWzmQqB0cpf+olK/IIcFa0OxtfvjSA6sEKdnr&#10;b/mghzT9nJmCVAAv/z9JIT2xVcTnHYYBLgSYtFkrjVRcjXk6rtJ17bYtQqtxGI7oPxwzixzf/w6+&#10;8PkXsdl00EluXUp1TqVrxHMqA3957sc/59yUJOrkc/v0yRMcnj1BdCPapgHilJvC6IHWNNg0LYw1&#10;OL84hw4tLCZ0Zy263RZH59ErAG2DZreDe7ZHHB2mKSa1uDp5jiXIJj+n1nohAVuT07GPbuk7xvdZ&#10;Mhv4d7hg4vAlfr/tdpsLT52Kbl6T0zQhOIfQbXA8Dpico4mvVnDBk1TYAffu3cXvVADgYQ1weHYD&#10;FQCtaBKrlcKd3SWePL6CgUbwgLImJaRqeBcJxPcOSJNzY2xmDRsT0WiDyZPkNsSItm0wZSl1eh6t&#10;hbEGymjocCr7yjLSKCTy6f2yVZoKiWFH13tyDlqRpI7l2jH7xNPTEn1IQbzU0Ge6ABQapWCjx5OP&#10;P8ZLX/kqzNkWDgq99zhHRNN1JK9ltokKaDctpu4MERPcsKegZIW8npRW0IEGt3P43pIBU7KH5DBL&#10;2oOtDQNrANyaDVoJePIAuty7yn1JWo9JwLYcOq+dl2WRdCKTLFiLtbMwFxFisKy1XgCXkvEopX/z&#10;eagrQwdiBhJxNbFqE8sThc9+9mlUCiFZjLEMMw+7+XzSCtFRMxlczEOKXPhqswjCLhsoo1Rm03CY&#10;IDNVggAqZKYJf9Y1BV15PskmT+57t4HxJfC/BkTL78LrvaxhStlurZmseYWuyaMlGUHamMlBPsQe&#10;Xxtylzk8ZSCf/JylJWBNJXhbDfppwP1tdoaLGk9h1Y6vbMBCCBnwK60AyyAx+ZFJNqzgvYMLU9qj&#10;NYzSOO57jOOEL778PKy1OByPaLsOG9vlEEIG77mOcc4hxIhxHDEMA54+foLfvfseJh+w2WwRfcB+&#10;f8A0jdjvD7i+ucbjJ0/w4YcfYX9zSGHnBFIbY1ItpjMTUIbdKXFuQEiZNwlALW0nT2TlaZjGNf/h&#10;cEBMVnqHg4f3U8o1qdsoyOE8n+GTmzJAL1V3ktAgc6q4r5He4mtsK2stHj56hO7mJq/d8/NzuuaI&#10;uLy4xPbsDK0h9aJ3Dib5xiNG9MOI3fk5msbi3r0LvP2jH+BHP/4hnn/heQzjgP44prVhaB6ZPMqR&#10;bMSgQGo4o6E0sao1JXyL60MAlfTILkGbUtl7qpYhb/LZRoEVqTqrJ6IHAcDGQEUKMTUQ+2GqR6In&#10;JZcyFGT8ymuv4S+++zv4KeJ3f/gE224DE4DJj2l/jTOLWzzffP35DBqGQQDjbQbzSd3ZLerxmdDi&#10;TwI3nZttP3INuVAhzL2OXE+SMGCTTQpbQFpL58/jx4/hxgn37t2DMhruOKEfhuxB3raJrRw9DeSs&#10;JUvKZOHD6t8Yk//6RPkuJgAXd+7gxz/5Mf76nXdwfucMfX/AOKW6QVn4QAoNpRrqZwUQb6yGMU2V&#10;AGUNnYfznpcUJC4u6ua2aWa240JlRnOl4OlsdZNLjP6J6tSYlCQx0L/P5mJJ3Riw2XTY7XbQ2uDm&#10;5hrH4zF5vadzMSgEF2dVarIXabcdvvHm6/jOW9/G40ePcbXv0R+OUEah4UDhcUwZXWGxr8szTSrA&#10;ZXBtybLkOm9WZ1qcn9+h92hsBhStNfAh5s/gJ9qbFBTapkHcbrOtaNPY2UGAkEmE4BGcSwoJk60m&#10;lGJWvMazZ8/w6NHD5Bev8hCLzwUGMPmZmK3NlmcY26lN04S+73F5eYnD8YAh5UPcvbzExZ0LjNOI&#10;R48ewiiDy8tLbLfbHPZM+2HKSCEeEw0ZEfD3f//3+OqXvwQ/DGT/lVROMdnT3Aba14g3awN8pXBS&#10;93jvKY9D+Mms2RPXSAQ1QLBU6pb1mNxHZC1VYi2yFymH3bKf4DOv1lfIYbMXOU5ZQZECUXnvu/36&#10;qcUQXIt6gBn3JRFW9vdl0GwNR1uzO5Z1ItfScthxm4W3SvlstjjfpJ1Q7btKcip9X1u9xyeWOILx&#10;PWcQzhigEsz4UnlQEmBrwygXqa6E0mSZlywLg5tyxpK8hhI3PCXh6urApzYEKIkWp0MWspBdEoNj&#10;ci+Y62yuU5e9AVnLLJS7K8Rf+UxlsiWWg6yFFfOnWIqWAxyJDZZW3VIZIwe1ZS+c9ycVFyTkxbVO&#10;2AurKoKwDFXqz8y8r22Ucrq0YLOtBPytJhKnBSULMt4USvZTLdV66e6TwLYkd60xS28Ldi3BmnzT&#10;FDJbcaEiEKF8OslJWGIkGRLlJlGC12vsOlkU3maZU25EcrMrQe/alHQh9cgBg/rEYqb0qy9ZJ7OP&#10;mj5RM0hJWAnY1r5zeSCcTKlWEs/L71jmLpQgmGzmagMRGYxXTt3Kh19K/q01BNZri4CQWFBq6deW&#10;1mzwHi5MiDBo2x2mYcAH738IHwN8DPj+v/kuXnrpCzAxwiWbiVKWxUVmyM1bJXdAsyo3sm6c/J49&#10;MPQjrp49Qb9/BuVHOiT87CzgR2JEPXd5jm7TADpgs9lguzkD4oSD8xiOR/z8X3+P6+MEaAvbbLDv&#10;Jxz7AG0bGDODUdyc73a7PKjjYVJtyizXXjmUKL3E5T7DzbuUxLK9DLMTudHiQRGDKwQ6J0a9bRB1&#10;xDCMsE2LfhwxBYfeDfDBIUQPF4A7l3egG0NBWuOEOEYMhwNU15DENQS8cP8BPvzgI7SmRds0aCzJ&#10;cFX2NKQmdxEumzwpjWngHbOUdQI9DKxRmFjabJY+r6XiZHE9UfhBZhVTyA20UkZYDxkMfQ91cWcO&#10;FudUO6WS/2kAgk6SXmroeQim/YTjs6foD9c4u/8ceufRxYjDNOFet0Wb5MIxBkR42K6F3uwwjjfY&#10;dVvEke6l1QZKk1+5UXHht12CpDVrr9o+UZ4Tn8ZMvM1apAasrzGs1/wga4qwmrWaHPTWvrPG7QNO&#10;+bqBpDjJxS4VgkZX9+QS4MrFiByWpzwHDph1zsGqFqpJzafI42AP16gB5UMOO2MPxpBksUh+jkS1&#10;sYiBQAHEgGhi/jk5UCg95JumQTL5JOZeJNsceM+PfR5alEXlwvuyEkQqrWPWGr/bGCE11ksZmF47&#10;NyWTq7ZvrrFPysGP/HwSlFhrYEsrtyhYNmuy8dqa5/pPNgprrLhaXbBmIVU2AGu1Xw0oXHvO19Sm&#10;fD655G1PfqHCo1rNIZ9kCSK8MhUQAjEz264j8CXxdI6HY2IiBvT9EdfXVwn0odfZ7XbY7XbkqZ8C&#10;W2WwW9M0GPseTx4/xtnFxeJsfPrkKa6un+Hq6gqPHj3C0I8EpDdJsZT3FZWHc/N31vPwVzSGkr0k&#10;iSG1cC5u6hj4Y5sT7z0OhwP8OKE1M6BulM5B8pxNIdWmefCj9II5yL62/H5KIVtGMGjPYbjyGZJr&#10;dkk6CtnmcQZh28VnMiBGFX8WrTWO+z22bYu2tXjxCy/gr/7qL/Htt76Dy7sXOI49+n6AMRbOx6zu&#10;0yBf+6gUFFuxmA5BsbNZss7gXoF9cQNZzZV1LQ0mkT24a8O++Wxh5p5N9hEx+yPn6xOAqMLclBqV&#10;PPFJfcWDUaU1ggOistgYje9+7/v44P2P8fHHT3D1+AlMS7C/jy6VngqyNZI9CrOEZUjlNLkl+K79&#10;3Mek1+Cw2HIoOzkH78PCX/fy8jLvWyULVgJffL36ZAkQY0TfD9jtNA6HfV4PN/s9Nuk867ouh+OG&#10;4LKFEaBhbZP+a5P9HBD8BKiYFLjklXx2tsHbP/oB/upv/hKX984RwojRDQkU0FAwaV1YGvKAyEfa&#10;aERF6h/aoij7wC+YoQHTmEAoHtqm/YDzD6L3iGV/GYCoE4N9otpYx4joJhjbJYKTAUwEnINt2myL&#10;gECWPhADFwlSsu3W/EyGrF7w7P+sImAiLp67ix/86Af4za9/jX/5l1+hbXaIKmD0sRpkWJ7HDEzy&#10;e/V9nz3CZyxgmQtH10Fjt9vixRdfxO5sR7lhmrIGGqVgQkCMllRNCsQeBdB4DbPpAE0DBpVIM8G7&#10;TFjQkWwXYsqgYqax8wTOE4in87DNWouu67DZbOCcw/X19SLvyxiDu3fvEtEsrfsgBqkxrdMQaZCx&#10;UzvcubjI54ptKAfk8vIurLGwgnHMmM6Usku6bgMfIw79EW9883W88sor0OmZiSHQXqVCVm/Wzls5&#10;YFnDgk6HkDrZO4WlHWGycPZJBR/SoFGtuEuUJJjSPaIEocvg1PJzy/6sPGPKsE25ThdECdQDYEtg&#10;NufvQS3Or5pVdAkq1z4L96ayRjtR/Rb3q2aVUwL+JV7DKgTee3kvkL9TOnQsakWxv8vaT4LAaz3Y&#10;bQ4LZc5CiU+tulEEVVV0yzOm/J3FtRNuIAuLrYLcWALxJSGGLX5KJUMtn7JkoJ+qLMmKTBJtl/ZN&#10;qJKFnHOAD1Vr2Fp9LWvybBkdPGEPaRidyWYJz6jle5Y4Yi1HrOwncl1f4JulMiXvEzk3o9YnyLyt&#10;2dYWCp/5P58ZvC+BzZpvcjmxkA9Hjbklmdu18Dy5sZUylzVbgW7TZfscJ1hz5eTwNtl2zY82rrIc&#10;l6w06Z8tJ/e1YA/JFC7l5uUDU/P+KgcntYaU/176/JcghmyYSznQmkywZknBjaIsrLmhWpOb3SbF&#10;stZmNk15KJUJ8+UmuzbcqAEj8j4Mw7AYMqxN78ppNBdC88CGrrc1Bj4CfT8gxIDtZjenZwt/0qBS&#10;Y4+AfriB1Q0iAj784CMcjkc4P+F73/sOPv/5z+cgZx/d4r1zcyGFN5r8VxkPXqhJogKSXDbEgMPh&#10;Bk+ePMTh+gk6E6FiRIwK4zhBaYOuMzjbbXBxuYM2Dj4EHI49ouqw3W0waY0+jKOmatoAACAASURB&#10;VPiv//IbPN1PODu/g12w6McjlKFNqhaMWgNc+JnxIvhHpstLu6DdbpcZVXIQxgBd+UxKq4WmaXD3&#10;7t2FzUzbttkuit9vHEcYbXKYUVTkle1CgIsBLjjy6lQBm/MNNufnOAwHNAoI0eP62VN0n3sebWNg&#10;tMOdsy0MNKIDgiG7HJJXc3AmNVDjyEzHkJh2PN13FGKsuiQH1fDwZE+i9K22LWWxorASnqrLBHmS&#10;52qtEzMeGVyFTgx4YwDvFj7gOoENWpNsP7oJx+srPH36GHe/9DIG57ELwHEYcb7tsNttcdzv4TR5&#10;EAcF6G0LP7SIUwtlbApQBskFobPXbyzWkxyslXI7uV+U3oa8TnifXQKR8VNZ8KVVXFmUl2ziNell&#10;CViuFec1xkj+fiEu7nHJ7KgWLUqL4C5aB1qoAmQGRe37ywaFcxG0QWqabLoGqcBl2wphRZPZ+Q0N&#10;qmYf0sTsTxYAxHA2ZNkUSdHmfZzZ/JXnYMGmzc8EsZtjCsQkNqvNtdSJdFfNwaSlGuE2tWLN/uWz&#10;AOtl/VXmfKwxn0rl35rVUUnKqBEaasV7LWC+tpbX7kHZnJRD21roba0Oq1kh1pQKtdrx02rB/OxW&#10;fI1rjXvt9aWicRHanIbtfB1d8vkNMWU+BSD4gP4w4LC/Qdc0mKaBgFBDAeiNbTIT2FoLnQD5YRgo&#10;1E7T/ni23aFPwL9pW/T9BKsNhmHEkydP8fjxIzx5+hiPHz8hVqs2cy0fQgo+NScMrZoqqEaE4TpR&#10;horyXmJShsZsO+EL2yhTkdCns0wvWfdyn+ef5b+XPQeDtlrPFjoluFDLcVo2fsvGexgGNE2D7XZL&#10;1iCBBu60kZLFzfX1NRpr8ODBc3jx8y/gb3/2Dl574zV0my2OfZ9qGUse3goIPqmQaMOCNQbGzvkq&#10;1pjEVVa5UZZDqOVeFLK9Hwe9zz2WrdqAhkDMQ60pVJP8300Oc85EnGzfkVSGrGYzMQc6RwrygQFZ&#10;CwZ4fO4LL+Gdv/s73Dzb4xc//yX5xGqFxmxwnMbCA1hK42cmM9eWpH5N6ylZoNlkJXg8HjGOE4UF&#10;ao1xnLDdbhZ7h3c+AwDT5KD1fE+j8NX13uc1JQfnrNAEFA6HPoHKAU1jcXa2wzBMS5V3sjsiJSMS&#10;MIxkc6PRNB2MSSBHIAuaaRqhrKZ61Cq8/hdv4J2/fwcXz+0w+j1Z2ISAEFQC61PtpU2u9xX/u6bP&#10;b0t1VyUUWD6XMlsq1+j8TFryn6b8IRpGKgXAexhEuKGnNWgVdKQsBKWoPdGKvZfneyAz1xYEs+iy&#10;/oe1n2zT53yENwZKR3z161/F2z/+Pj7+6E94+OgZTEsA8zHV+BbqpNZnayUaUsUMGjJT1NpmkS/F&#10;w0DuLbQGtttttvYaxEBnuV/Sd13UXulMmCban8uhJ9urAaQ0UApwjqzVlGarl5ldzwMI/oz37t3L&#10;fbXcj2UenLUWTdtgSiqiEDw22y2gFS7v3sVms8mD1evra3jviQS12cBrg2fPyKong4DWwBqL4CJc&#10;AM4v7uCHP/wh7l7exfHmGQ13jIYLLrnNrefvrGUGlTXTwm1Aq2xhV9o0Oh50pr0ps/BCLDzg5zpP&#10;5uLV6vSaY0KNOVy3XNa3kjlL54W13qBUuMdI3uYhLrPxPs0iuIYr1erDMteJr5fEl3gtSiuXErAv&#10;BwfyZ/nal9dvbUCSg3dXrJUyiUeostq2XdxfDimW9aP8PLcpPU/UouKzyR60hk+VIHnNKpN/RqqL&#10;y2yCcrhT9sdlLS0HljUybM3xISJWBw4njiMVJ48YA6I/HczVepZafaagsgUQBbFQxoo2hsuR6jMp&#10;v5/Elm4bhEniJ2OnUs1X4rka+kT9z+HkNVW1+v8DvL/NX51vzjiOCzlWefPkn5cPeS2MZA2Mrm3k&#10;CylUYtLJzXptsdZ8vk7+vtIgSub9p02J+KBkQLLWvNeaUDlokFPcms+ZlE5JH7gyNJF/l4rReNK0&#10;3yZBlw/m7N9ui0XpT6xM5O8RIDlWwa3y8OD3qCk55CS4DFBZO2Q+TU5fBr/c9rNyM8rNQt6QZ1sK&#10;bTSGfoAPHvv9AW4K2VOTGEKWiq/EuovwCDFgcp6CzbzCfk9NzTAc8Pbbb+PLX34ZaBXcoNH3PZx3&#10;2Zs9r1eRjzfrluaQXToE5xDmcejx6PEj/OnjD6HjBK0o4GkKjnzsdcS2a/Hcg0tc3jtD21Hh7YYR&#10;x6GHV+QL2d/siSNmG1gb0XYaJgCmATzdTozjmJkg8sBZyHBTOFco2A01yyxd+CzKg58VPTwtlQMl&#10;5yjgjBkpwzAsPM+dc2hskz0CvaOGbdOdIXqyu5qS1caxPxIh2AImatx78ACP/vgHWKugVUR/vEEb&#10;nyPLG6twtuuAGKChM5CpUigSEiDOfqGzxC8pgBLjMGIOZD1OI9CZxMzEyQRdru1yGMfhNLcN0xgM&#10;sNbO6fQcWpoY9/k9jIEKCtrQ4MfatA61TgG4DsfDHg8f/glfCh626Wj9a41+GLDZbcgTtt8newAN&#10;GIVgFaZBoTUNNAfkpv/1PvlHF8Wo3DvKA1ta5SzA5gpzpMbIvy3Jviy4uCG6bb+tsanL1y/ZYWuW&#10;YaXdR2mjVwKi8neNIaslDqln6an0BbztXD7x5UzADTO5rLXQhuy/TNNk1gidHdLinq9PSB78yyDF&#10;DKSEkJ8dDpjmzI8Q5+BTyVpafH4tbUASU6QC3NUA2/I+l6B6+Ts1ILv2/0vG/SlrNq5a+dUC7EvA&#10;v9wf1tR8pSVOTelRG0xFub8IwFSe1bWhxRoIXns2ah7ktWFXjX2/xuaLsb4HSrBqTVYvQdyaSmyh&#10;MU7WiT4GhCCfp9QgKWCaRkQfyTLncMThsIexGk1DwfBQKWtlmu0chmGAyWeeh1Y6D6RbY9FoAouG&#10;YYBSBkcXsL854OnTZ3j48BGePH2SLBtsAhDT8C2pBuV64ZqzFqBdknhq7LiSEe+8J7Zpobx1VKig&#10;bVvRKCnsdjvsjwcgYEFEkc/hMAxorMXl5QWAufFnxUG51ko7qfkZrOdGyOZ5u93mfb5tG+gIOD+r&#10;hfg9m6bFc3cv8dIXX8LPfvY3+Oa3vgltNK5ubvI56z0FensXkyWOmjM9KOAlM+6tNlDWUjZO3tuY&#10;xRUL39+Q15hUv7JFZA0oWAJMyBYuCgreTflZXzyvYPXTzNznsxmKrFyUVtAImMyEz3/xi/jJX/4I&#10;H3/8IR49egynFHYXl2SH5/yieWaW9RxIHeA9Ae3b7QbjOGIc3SLDKKb1I9dU2zazV7cx2G63WX3B&#10;Naq0W5JNOqs3qG4ccX5+lmtK7numaUqDD4Xj8YhhGLHZbBe5Sy4BS1QH6nxWGW1htIU1DYWbepfY&#10;7yYFjG4w9g4vfenzeOfv3sGDFx9gGHtMbgR8SiDQ6bkF2SwQIK6gjSZAWus8pNfGLAgXsuZmMJHB&#10;6wULWRK6NCln6LCn+68UKXzdNALeY9c2iCEBtcMA24CUk2kQw8obVXhbl7avzLjPSaTZwjSAU5ci&#10;DHz0aDYtvvf2W/j1L9/F//Uf/m/0/RHddkvDxOQxLK215D3mPra0VhjHUdhunfaPMVJmwjgO8J7I&#10;NkTEWYY3Go1FuHsGdITdSGkrR+81/x4NrxxcCNjtthinEZ988jG2yX4HCKk2ooyHsveepgnjOJ4C&#10;4mrOJRvHMZ8v0zTh5uYmW1XJ838cSAnTNE0e1hpj4EPAOAwwG4vNZot3/uav8eabb6I/7BHBexH1&#10;NSH1rCriJLOthgHVFDkleF9iDDOBS9Zq8ueEKTgd1lRnJpum8hyoqQFrJMGaGrjcc+U6l7UT/x33&#10;srV6SLo9LEBYEYi5rKViVRFcI5Cs5UzWrAP57yXJ5zbrx2Wejl4QVMvzVirsZpvPCGOFx3k6y1Tq&#10;q7mPqZGK5dC/prBYq9XXSKclnlQStlCp92sElXJtsc1Rqa6Wn3fN2vXELaLSW0qCL4T1olTVMiZX&#10;G5KoVYA9LIZItSHTmoNIOTCo2diukZ6cc9CNrWKzpSvBbYSeWk8ur3+5d6/lntXwyc+i4P+fBu/l&#10;oq5dMOl5XloW3OZvz19KBrKshQXeZuHD7zkOLt1kdavtP78XbwSLwEXhSTpDRPXmXCu9KnMvHxrJ&#10;epfg4prP2Zq8vgbYn/itCnZtCdzJid8aIFCbbK9ZP3xaQy1/VnqNrQHtNYCpnNzJQYa8PlyIr228&#10;NcubGvixtvGtHbYLGXiM2DQWu02L/Z4OiG23QXAzu8ekhoztbaym0CiXmhAFwPkRTbOFcyOOe4ff&#10;/fYD+PE/wr/t8bWvfZXkkNsttCMGBMvZNQgQUKk4DzHAxylJl5skl9YpdV7BKIVpGPGnDz/Es08+&#10;RAePRgPBaMC22LoA21jcv3cPF+cXiJ4mm6YxMN0W3jsM/YjrqyNiMFC2wWEacfATRu8RvYLyVAAx&#10;QMaHAA9z5P4hw3250JV7SynxOhwOeSCSQ4gSYBjGkdgjhX8Zv7cMxe66FoDKrHtrDeWCB4ggWsAH&#10;R+B9jHAuIroAN46J0WARdIP7n3sR1396BH+4glEObjwiTgM6ZbBpFLa7jorDCETnoJoNotKwRgPs&#10;a4cJwXtMk092Ch5QxJTSnmTP8NTQxcljdDpZ1tx+IMp9Yh6EMJuYDnZoCgMlebIGwCF+LYZpRGc7&#10;NNqgsQqNpZ8l31APLpeI2UXr26SJuDIWERrTMODZxx9g//ADvPClr8FNDuOg0IcBvVLYdi0apdF7&#10;B2UaQDeA7uBMh77v0biIVvtkw0QWRSF5UhOYWxS1cWZjl0FCEnRTFZndKfOawBVuGOe9ie5RLSyn&#10;BFHXBiWn/vElIKky61wlRjsdVYn7kAKo8zmXrCMCsy71PNULiCkk7nQgHryj0XRqVpTWuTirfbfl&#10;ACFm6zBuyFRQUD7CaENsYBCbcxqTuqFR2R8xEr5Ecn62MAlR9FKsAkly+TA38mwzIkP2kLIRrDaF&#10;H7RcH/TeysiMnWUNEWMk6XvhFUneqT6xagwxRRWzYBVd50L5J4viWnMgFX9RgWwE4hJc5nsy5/zE&#10;LBeVdlZ0Pz354eY8g7iquFkbCq2p8U5YWHk47BZA0BoAX8qqy+DR0pP7ttpjbZCy9nOlgo491as2&#10;WHRBl89MDoA8VTWVA49sO6stnBvhsoRd/Fx6tqmWaOC1T+ztCUoBu/MturMWQ0yBgsqSRYIPQAD8&#10;FHAYekREbM8voI3Btm1x3F/DeYftnTOyBpnI/o2CC4k9eX19PQ+4kuQ3Dy3V6aCOA98lA0z6h/O5&#10;ygAQNYME0vDv0UsR+Mqh7FpYODLI2XVN0VBH8d8U2paAV/4OzjloaxAU4GJMAIxH07YpwyexSlNz&#10;qZWCUUvfWq4RWJEpLXWSm2ZaAwTwt+2WgOlooJAyhbQhFr530D7g4uwMb3zzG/jpX/8Ur3ztKwg+&#10;YEgEA5sIG4hzzkhjLaBNssZRMJoG6IgKHgrRe9ikrnByvVUyYJiVW1Og8NnFZxoxemcLi3IYyYGV&#10;MdlzaDWroWBUBvmNSl7rDOsHUpjSV7DQdoP2DPjGX3wTb/zml/g///3/gUM/YboiUDmG0sqzycw1&#10;7wksZwbc06dPsdvtEKNKxAePzWaHm5ubvObKoQv3QhzaKS0r5P4lgSjvPe7dvQso4OrqOjMfS1IT&#10;1RN0Hb2ngFofPM52Oyhl4MYJ3aZDyN7AlDEQVUC7aVKtOUGZgKgNfDTYdOcY+gParsEPf/QWXv3G&#10;ywi+R3ATooswsAiJua9gU82FxIQnWxrdmDwMUiERoYzJg7OZJGPgPXsXGxhtqcbwbsEYz1ZyCgiR&#10;bHIAD6stoo8Y+wN2XQejFVyItM8iout2aGyyw4oeQEge7joNICjQdlaSMNsyLtSfbFVL5RGpho2i&#10;nAlrLO4/eBHf+d638O5vfos//PFjuMkDhmpoNzk4PyWQ3s6q33T/eZDD+x1jB12yNSv3QK6B6HP7&#10;JHlOfv6BPpuKQHA0bKsBzDVy4/IctYiRiEPGNNCqQX/cL3rj4/GY1mF6tq1FVEh/3mTlB9dYMpcp&#10;BNoraQBFz92QQn7bpsX++iYNgJO7QEsWTzGqBL4j5alZKBh0ls7Ifhzxgx/9AD/50b9BmPaY+usc&#10;6sg+hSpZ9tQwn+X+v5yH5z6mAPFJvRRIWRljztPywUPLsz7yncoThLTHRaqpoxKWtOuD/xoGRmAy&#10;/VMbVsMnix6FbN9zm8L2sxCFymwjBu7hKVPilBRSYzgj52FI60mp5KrVi0s/9XpGWGmBLYmYpbJ0&#10;jXxRhpfyWccDZa00fKCe2RgD+FAlokqQV743D0eWPvZyf15TmdbzL09wJK3g87oKJzibzFORxA8f&#10;AiXIpT0kumQbGCLF5Ykh1NKaqI4BxECWzGSnrKAbYtnxQNkjZhx14rybZNvoQb0kD050xAIL1cna&#10;NESf+40apqs19abyGVIrZJ0ctp6GbnPekkr7LfJ3b9oWzrsTVbD8/2t9/pr1ZmmTJAdM+bV8mBvw&#10;SOmStKeG2SIn3SMiHOhZ3Q5SUNXwgf9p2xz5oUs/y5p0uAyBrTHZZBhf6SdWTqXWZN6S3SUtRKhw&#10;1qsNY5ni7H3Ifo5d1ybfTp8B/Jg8w4Kwm1g7aGvMV55s1TyxajYtNRZf2ewyG6LWlJYLrcYwkk1X&#10;yXS/LTzi0xQNNbC8XAulH/1tCosyDbrcfGt2FDVrnDV/ujKoqNx8a9e49O6SDHxjNc7Pz/D46TPY&#10;hooa20wYR4djf8D5+RmsbWAsBQ6FwAUyl1IE5CoVoEPANAVcTQ6/vLrCcDhg6I949RvfyEWMtanJ&#10;sSZ5lKcijDdnKEQVZyaWTusr0Mb88OOH+MO778EdjmhBHoyxsbBG4W53B+fnZ9h1u9QvezTaYttw&#10;EF2DcbyGgsEwERvw6DymZHkSUtCWSpyYtm1hDLFA5PqX1zJLkwopF695HrzxBsqAO7Nt5WbbNA1c&#10;WgPMsi+tGViGb60YOgGZyeacQ/AzE4XYXuTn6aaA42FACOQ173zA+Z072G53uL56AmiP4CdMfQ+7&#10;O4fVBmdnOxhL95qCq9IQs+kIAFf05z6FjimtoSODPciqIq00pnGC8wpRKHvKwJyqJ7PwbkNilgbe&#10;31KjDchQ0sRydx66NdBJck0gZYRWJgPl1uoURqa4HM5ARwQw9QOmwx5/ev/3eOnLX8EwOYxKY4wR&#10;Rz0Qe7HZou89otLY7s4x3Rww+Rs0qkXTAcofM9uKD0HJNFw8w/zsin2pZr1VTuflsHNtMp6tDFdY&#10;PrVCrjZ5rxWY5eCWWZxkGaER49zIyOJfAi5BSj4xq3MQkcOJy8KFmxTNjFsgBRTqk7Ohxrg5bTRU&#10;/kdKa0hMQxouTv1EQ03ozBb2qbFiu6r5ddSiUOZmQ2sNGI0wLYd1wS0tkpBswrjwjCB7BSjhlXgL&#10;Uyiwn72QP0o5MINuUQC8a+dGjWmyUBFGZhTN/vt5PYt/8n7F30+yrXiguVh7K+uvZue0ptSoesxi&#10;Lr7XcidqwGHNA1WyiUpSx5pMXL5+zU+1Rjop1XQ1y6JSgbBQ4hR7TikJX9r/GPI/zgyqsn6KUMn6&#10;KUSXvIvJos42DbrdGUxDlgbb7Rbj0aFpNbbbTgCFRABoWgvbksLteNxjPB6x0xsoT0D6fr9PIM8B&#10;x+NBDK1tXmu8duawzLnGbpomW4pIppa0k+Dr0DRNZmB7L+2cArRuYYzGMPjkdxxyLdUPA3mIs/WW&#10;aJr4fBs5YD4p6xhsk+rPzPpnVYJyWSUmbZEQTgObeY+xtil6nNlXn7+LUhpnZ+eIIcA5T3taZxF8&#10;gB9GXJyd4403X8NP/uon+PqrX8c4DuQr7gNC1HCOFIzGpKZYGQqlS4QkUhal8PqkelMFwzSvWZXH&#10;6Ol58FmmPluAqEWouNgis10A1SZcr0sAS5P3Nr8GD8KDh4oMIlB4LXtoUwr4rNAjBSNgTIe7zz3A&#10;W9/7Hn75L7/A8f1PoE0DbU0O1OR7yABq17WUhSIsP5xzuH//Pv74xw/Rti0uLi7zn0ughpn4zBKm&#10;Ac0IpYBxmvL+2DR2sT8wYMnAKF9bfnb4n7IfaZqGsigSC9o5HqaQ6lNrDTcNeZCgtUXTtDBWQyuq&#10;rxxGjNOE1rZQWmHTNHjjL97E22//ANZoPHl6nbzt2SpAIU1u6JltLJFQCuDMmiaf9z4Pyrp8jWdQ&#10;ikAi6mFnmxo+LWeGdwJ8QkBEyKoZk4ZjHJDZNAZReUS4VGdSlpPSczCr9wwghlU1eGblx1xVQCkD&#10;lezG3OhhWg1rO3zz9dfx/3zp/8UHHzzE6BwNlrQtrDp1tc9gOx0eJnofFsQyyd7lz9n3h1lJBc4U&#10;IJCLnz9WCPLaKetIxg1qQdKT9zCa6sDD0OPx40e4vrlG2839lbQpPu4pY6xtqG+axhHBz4NY7gfy&#10;5w0GPswDWLZHmqbxpN8OPkA3qa7SCpObSBHuAppmg7axuLq+wuuvvYqf/viHaBuD/uYGPni0tjkJ&#10;1kRSGpd5P6y4KEkwzvmFtckMDLMVkcAjFkG4cRWrYMUqn3s1ouMpKWE9j09pnYZ06sS2RkEtcuzK&#10;nkH2IKXSbS0HYGZln1p/rPUfizqkAPalOoHxolpdJj/zmiVJ+TmkJ32pRi7xRwmW1jCzwEpcqLQu&#10;sCCrytes1Yo12+i6ZTZEeLBU7uoT5nj5Z5J8U+Jjt9mJz/V7shZTCwbB4vnNav0KfpfruBhp2Cnw&#10;SK4tuH6b61ovlMrpuyHk0NjZbVfPNmpqiRmvKb0XzXRhzz0PFP1J70B2imHxjNLgMSxyt+S9lN9r&#10;zWa8RmBaY97XyMlrw6FaKLXMKisdVP4s4P2nNedr0m35kNbY+/ILyQ9eyivKEAe5aUn2mgwqqoW8&#10;ypvBCex8I7nhRyR2SIhu6SmbgAZTkQnXAGvpIS9902oWB/LwluzitYlVKZ+q+cOu2TrUNuzywSrv&#10;w5pl0ac287d47ZbroealJj0O1wCPNQlKTcK2xvgrBwRrlgTlZL28t845CqdNXqw+0qE9jdMiJFFp&#10;jclP8OCmSuVJuFJU6DUmySojoGKEdxP644h3f/NbynSYPF5/43U0jYHWHYa+z81njLPEKUafgmpj&#10;KpS5MKLPfH11jXf/9V08+fgRbKTnqd20CI2G7Vrcu3uJO2dn6I89VATc5OBdhNUtdrsNbKOxP444&#10;9nv0k8IxjhhCSJ6TSZpmDXn4RsBNE9w0UThkkUnBoV5ZmVIMx9aUG/k5VGoBvuUcCqUQkvxTggpy&#10;DZT7hTUGLjF8qJlJa0GTr2cMAd4FeBcxjh7D5NC2W2p4G4vN+Rmu/kSH+jSM6PcHtE0HbRpcXl5g&#10;t9vgZj9hq7p8OAbvsNkQgO+cg2kMQh+hUmgnH9xa2Ea5ycG0W3ghAZcHlLSGkaE4UhIsi7BlqA8E&#10;g9KQUiI6TG5KCfEq/3cx4MrgL4fiEoCvU4DedDwiDAOe/OkjjMc9NDYI0QCqoUCr4wFnOxpwHUcH&#10;BYum3cE359A6IMY9jAqAHwWofOrXmG060vc3xTC3tLmo7aG32cPU1Eg1NnJpNVErtGty1RpDGJkR&#10;UQR0B6z6cVPzcBruHlhZpsjqAIHYaCLuIIPEpW8u731cyK/twdl6QyXGUcSCvdQ2DUYXErM5e31R&#10;48UKOh5CJvapgiHJ++zjkFURZd6BMvP+oI3OayHECB8jVACgqYhN1qiZcSVB6bJBkIyJ2nCmzGYp&#10;h84zG3aZCyRVRlopYlUrnNi61NZGTXormwfp9a8k1YpB2lu8Tz+toNXCPqs27F7zvSyZMGVdJP08&#10;a8D9Z/EdLeuM9deJeS+T1oUMbpTMNVZtlHZb3HTwPj6vG59BUW44Tp5zDQSXVB7awIeBLAy6Fpvt&#10;DsM0YehHUlkZh+fuP4dNt8U4kALOGE0B7FpDRQdtFS7u3sVTHzD19P79MOBmf4DWCh9/8gn6fkDM&#10;9cm8T/Kzy8+jVML55KcfY8y1NPsc8/flMFgGNSWDirzTCTAbR4cQIrRBfr2+78lGJ73fIF6b93W+&#10;J7xvs7UD1/fMYMuBuMLKie/L/Ocx+U0vSSXSM/ok2FtRjRddhLVttqOk96R6vjEG4+GI+5d38fVX&#10;X8FP/vqn+MrXvorJj3DewXmHwQdo1VGIp/bkdJI88pEadElwUEpBGY226RbM+ijsEVD4ymYQFmpV&#10;3Zx7oRNbtyCAfXr9aRqTlQQWjFSlZ6KTTmqAeU8IqRblfUGjbTdUz0wKX/v66/ju936AR4//PVyk&#10;QcZms1nYbU2TQ0iAuazv2bbo+voa9+8/B2stzs/P8f7779OgK1l/zGcyKW1mJTIyCQepRqJ7v2z8&#10;OWdJDkAY7GWrHTlsoCyEEU1j8/NBrzvfH7ac5cFe123oZwJnwADBAP3Uw4WIl196EX/3s7/F8y88&#10;wDAcAWbapwH0Yu/jc02TPY8012ULqgBaO1ybZ8ZuCoVXiNlPXQLOM4jhs30MDbTp52NaH13bkvoS&#10;yZcdkQYjOkIptt/xiMFSCGvKc1CRr9JyUA/psYyY7XbAhBuAhoRNi2Ec0FqNe/efx+tvvoH/8s8/&#10;hzv2mLyHU8kmaYrZ8lQCk2zhyeA9D3xm0M7A+2lhbSOVSReXl7i5vgIifZ6ZwawxTaz+b3I9Lhm3&#10;/O+lMlRrDZ/sAq0i9dLhsMf1zQ2cc9jutnnQwM+IPOOk3RnfP/ks1fAA3jO1qFH4++52O/R9T2vb&#10;qDzYU8qgaTp4F3F9vce9y0v87Gfv4IUX7sONQ6rr1EkWTM0Wefl36sQiZO7HwwpOoVacA9QCwEfF&#10;Ouq2+r4kqCwA+QJjkV7tJXFMKb34jLU6iRUeNc/727CuT8ukqqsI1n30ZR3AZ+Oa+8Kaw0JNvVmS&#10;gkqLm5OsthXCaExZJxJ3LMnBNUeGkugh1V48tOOvIsm2HIi8DCHFCTZZ2kvm9UeADw1dk3Lcx5DJ&#10;jlCz+0dmsSsafufvo6KwzJPWS7e7XKwRWmrXuIYrFrT4qmXrbeTmqoo2KVJRsgAAIABJREFUCtWy&#10;tOKM65ZOsyqJlANaDATK+y6JNVJRtwhcrwzfyhq/JJ0vgqFXMgzK3r7cb297nv6HwfsaE01KWEoQ&#10;pOZBVGM6yQOq3LhLtv+ah3kNJK81iLcBu/JzSzC2tvFJv/USsL8tqK38PPJAZv/E0j+pBuLcZtOz&#10;xu6TE3jefNbk72X44ZrH2af5wpfg0W2y/Nv8uUp1Rw0oKb2myteUkvzyO3ADWK7FEtQrp6rl+/La&#10;0aDgHWUN7lzcwfTkGaCYHW/BQUO2aYnl4hwVzJqAYa0UWmvJyxQEPGtoBKsR3AjnJvzhvd+jbRpA&#10;Aa9/83VqumNEfzym0K1YXJPEoIousaQTa0tpXF/v8eiTh5j6I1nH+IAxyfh0CLi6ImmjUQpuGrHt&#10;Wpxtz6CigdUN/DRivz/ien/AEFqMJqJ3E4I2CIn9o7QiH/TEWJUHYDmk4ue5SyA+Fz21AkAesDXQ&#10;Nqt71FyUS4lebVAkGbbO+dw8ZDmaIksPQGHoJ3gHOA9c74+4c36JSNGxuHP3Lj6MGq0l1pMbB6Dv&#10;obcd2q7Bncs7ePToj9hsFVkURWLXNdqQPC4VBDp9Fmb2GauhfBQM6Rksaro5bIc9L0vmq7QMKpnT&#10;DPrT/oYMZBEDNCQpGvnwUhCcSXZMGlEpCjpMbPiQAANmaRkeyADw4wjfHzEcrvDo0Ud4/guvQusG&#10;iWhFIY3DEcpG2ABMzkNZA91scByvMfQjLqxHqxXsZ7DxWgM7y5DMU4B23Rte7kG1kKC1IVNZlK4N&#10;l9c+9wKQXwCR62c1s/F5oBIFW5sZa4KSnZvjHAgkfGZLhjMzbkt/S3lGGk0BewvmAg/sQ2LXG5Dc&#10;VbCinJvgw1SwfmjoF7xs59RcPKY1GOAzOJHZ6kkuOqtNLEfdpRET5uwJBgiMIYbpyhC6BIYlO6QM&#10;jSr3Lmk1Ut5rYwy0MRin4SRsrXyttYFTzT4mnwkVxn+IMxCy5vF/G4Afceo1e5ufY+3ZWKvtatdu&#10;zRIRlc9xAroXxAseyLC/eWmpU6s7OawrVhiT0m84RrVg5PN7SQA/j9TSn1ljAQUM44DJk7e4854s&#10;6m72CJ7AmTsXd6CVwTg6jOOQ92ur6dnu93tMzmGcHPzo4J3Dfn9ABPCnh4/w+MnTNCRpF+cCPU9c&#10;7yxBAj4juuQPzutXrmkOWdU2hZin51+DGIghBFKXCXZ+1DMQys/F8XhEY2xWGLIEeZqmrBKQHr9N&#10;2xIQnyxAakOkGmtQKcBW9m+pYJNrlN+DmNIN2rajoUcCuo21aKAQJodN0+DuvUv85C9/hK+9+lUo&#10;TZlH0zTB+QBtGyglwQEN5kmTj7fJNiZRz/kLpUVm7fkKwYuAV7WqCpvP/XUrUAkgsU91zrKPQofC&#10;2T2ix/HOJ9scDyhNmQpBwzvyJVeI2J1f4oc/+Uv8+tfv4rf/+i68d8maZBSgkIZVMwDJ1ot8T/t+&#10;wPm5XgxnxnGs2nEuz+iA8/Md+n5IJJIG4zjkwFsJ5l1eXsK5CQ8fPkTbNhiGPg9GeL9lgH8cR2w2&#10;Xcp7oZwqUoksg+8IbB2x2WwAxNmH3JNNgWkMJjfh8uICP/3pj/GVr3wZbvIYx4nscbSGdzED36wq&#10;oxotAHG2I9Fak31UUtRwjRmEr7rMFGM7wjzMj8ljBMtaYWbdRxhloRAxHHt459C0XRpC2WTZomCN&#10;RtNRmGlERAgOESkcOOqZVCpVjrK/5/crM0VSxhKpaRuE6NFsdnj9zTfwpa/+R/z8578mmzEfcvCz&#10;9wHOjflesAXXMJASdLPZpF59Sgrcmbldqta11rh//z66rsPTJ47UKJhDssscJYDCiemsIwXVMIzZ&#10;ytKkfY/zh7Q2GURltd9mu8H19TUOh0O+x7Vwcecczs/P4ZzD4XDI4PttVroIlL3CzzG/dplHxjaO&#10;MdV0RmvYjsKn//Ef/gHf/Mar0KBg9kzgKtbbbYTApdoy5nNU1r8loCftYUoVbfa3v4WwWp73Zd5a&#10;CcovCJwI2QtEqqBLi5mY1mzNjpK/Q9mnlGTONTBcDmxLMuya/eEaoZLPyVruVo1AUloIlcTd2zzl&#10;a4pIWX9IwlBZ3xlryf4lfdfSKnrNsrHmuLAkYJ2ypWdiCRY9ZY2tvVhPIKW+/P8QeVuK2fzCTQCy&#10;X1PCxaQYSiwZ86FKVv00suspWxxVGyDvSTFdXbcZu6hngtacS8rPXcvD4vtZknqDsBGVmRH152KZ&#10;f1EbttWeu9McIKmMX+4DmQwgatRSJSzzHtgp4s8K3q8x7EtwtQxalX9fY5zLUATJeJE2GRLolq+9&#10;Bl7XbHZqBZvcQNcC5UrP9TJ48LbDprTGWTsUyqCO28DxEoyugdnyZ2phCHLxlnY0a4OA2iRqjaFe&#10;C2M8lbvoqiSp3DTlA1b66Nck/2vDFin3LlUR5WvWJv+lnUAtdDI/tIgUOKU8dpstrsw1TAJ+gwas&#10;oddrjUbbGGgFWEXAFRTQdQ0aoqClIo08qL2f0HYWx8OAYx/w+NEjvPuv/woo4BuvfQPWaHRdiz70&#10;mCYCn+gzBTg/JmCAGK7EoomYRo/Hj57h8cOHGPobbAwwuAgVNYxPvo1B4zr02DQGXWthdQsN8hM9&#10;HgZc3Vzh0I947sUv4IOHz9D3PXxU6McRU4ywpgGiz0VfqbhAZf1N04SYbG7KzIya7Yh8Hst7s0j/&#10;roQkl6oLLgw4vMoXPqY6+VlHKPSHAW70cD7ien8kdv/k4aGxPTvHZneO/uoxtLW4ozQ1ZxckG37w&#10;4Dn85le/zYVblpfFgmGqkyoICkaTjycX8pObkj9xUhWkELYQAh49egStNc7PzxfPbPa0FIWslMxy&#10;6BozCtjuIISAm5sbWNMRsJSsT8jf22AWZWPhn6hSU5bMoqlICQGYRsSpx+NPPsTdBy+haQ0GH7Gx&#10;Fo0xGMYJxipoQ1YSsAq6a6FxCaUmWHXAxng4NyYVgT2xuSr3VZYErgV31uRvtw1PY6EcuY3BUjsf&#10;1vwhy0FxLa/g5HXjuv1IGchVWkOcDgWWbCXvHXmaVkDPGqO6vA7OOSircgOjwH6NHOiYvMQhQmqh&#10;RFBkKU102UaDrexiiJkBopDswzAn4EYsGeAhSZVz8LLRBJIhzIAlEUFyUGDpXb88G2bfVa1FYacg&#10;83Dp+U4e9sxc5kwGbUz+pj6EFE49N0wcwpXvd1InqFi3uLnNlmfpiykGoJW6SD4LspY7acxWVIi1&#10;OuQ2NlD5bNQUMGu5EDVv/rWaqhZQvfaclz+f6zpVZzCRpYfLCiZAFVkJS/XGjE5RHsQ4jnB+xDCN&#10;GKeR1rkL8M7h8vwODocDNm2LYRzRNl1uAJ2b4P2ExnSwyuDp9RUOxx7DMEJri2g0Jufw5MlTPHny&#10;NDMTF9aNSqqpTpvCHAiWAOFhGNB13ZK1pqg5HYaBLD9auiamMYguLhRRSlPQ9Jh8QNmOJ1vfeI+2&#10;bTPLl8+u7XYHlexyuDZnyxyy52hwOBwWdbwk+pT1chk6HGPMFimsLiBQNVlreAcDYNecQSsD7yIQ&#10;OZhypMwYrXF2eQffeutbePmVl6G0wpOnT5JsXUOrBgEm+cCTVUqIrBoy2T6C9qwIvbB900JlGRPB&#10;IOaBEdd8UrVTexZDCFAhwmotWPHSKiEgeAdD2yQQfDLNmZnOkvmsxLX2rBCeVfEk+w8BMdC6OxyO&#10;pOLsPD7/0hfx3e++hY8/+AhqOKL3I4xuRI3iF5+b7720aTgcDrDWYr/f5/7TOYd79+7h+vo6s+O5&#10;cfbe5dykVtRQ7HOulMLZ2dliSB9jwHa7yecj7Yv0XJ+fn4vX9ougXK6/6PsYaE3PCfmjJ4upRPiY&#10;pgnK0CPojj12bYevv/IVfPe734a1CuPQw40MEJj0qJJ1DA9+EJM9C+YMCdu2wrZF53NI1gwlc5Z9&#10;kvncWdrcYiaTIA0eI/UPh/0e09An8kYHHzxGN6HrNmhakxQD7PsNBEfEJ5U+34k/YaaEBCSPIHEe&#10;eCAkFmvKsZmch1YRnW3w4IUX8Oprr+IXP/8VGtssvodPOT8MoHAwbWnzykSW2frGn9hv8Lrgnxl6&#10;l0KJ1aL+ojqcbLKY4Z9BSSTP6DxYJ0cAqyyF/BqdFd7EtPdZUTRbMM3gEFs48R7H2AvvsXIwJz9H&#10;CcbKNWGtzYMzk/Yq7wM00jBkOuALX3gR//i//gO+++1vQ6uYFGIDTP5OYeV9UK2hq+GyWAawLoes&#10;AbPXtKriE7fZ8JV1Be8Hcpi7ZOSmvS0B97KfK/MM81rwoaruLJVmkoAoCVdSxVl+zxrms1QaQti+&#10;LGvkEqeh7xlWLZPXmPtln1RmXJbAcsng5/XIyvlShVay/b3obUoLwxogWyrOWfHDOS6aP1uywyzJ&#10;CvKelOH2NYZ7yew/JVvFTCCq9VTLmnUeGst7y3uYJF3UbCnL9bWGocpnaI3MXdb+PgSUAXQ1Rvqi&#10;jkfMqmpJxpbDSInlSbKJUoBVdkHmWBsKls8uD+KkYk46oJR4cR0nnpX1qhKuW+49/Hr/PYz7/yHw&#10;fk32UDLQpP9rrSGSgFGNDSEbhTIgt5QHrb32bYuldgNqVkClVCIHkgqvq9tYlmuNaq1BlTevNpyo&#10;gTWySa2x2ctprHxA+eEuQfeaeqAmUb9twy7vY21KuyZbqklppM9Z7fC7TQJVU3CUh97ahK/8biXo&#10;LIvbBcinaTNsrUVjDVpjQNB5gFVA0xrR6DoYTR7h2jTZqhLeJT/0loIGtYIyBBZHOBz2B7z37ru4&#10;un6GDz76EJMb8frrr8Najd3ZDsdDj3GcyDIn+44FwM+ef94H3Fwd8PEHn+CjD9/H5AYEODgAFqnB&#10;VoCKCmGcEJoJRm3Q3dnA+QCrDQ6HAU+eXKPdnOH8wQuwd+7i3T9+iGEc4I899vs9etdjP0xQpkkS&#10;0cpgSgADvDE70fjU7kdV1ZL+bOGBzwznCitAFii8OW82G5LfjyPapoFpW/R9D9vM6zCAinfnAsbB&#10;4XgciB2uDLRpoYyHsh22uwscnj7B4fqIO8MApw2M0dhsN7h3724K9prtQLTwwfORfI7n75uCqjKD&#10;c/bUpibZZ7YWq5ratl0U4bM37JSbVx5UcGHKf55cNNK18ek1VfK2V5lxT8D9MlBTabWQO2ujERSz&#10;CADvJkTvMFxd4fD0McbDNZRpoazBEMnL36oWIZAiRVH1BNU2CJOFMS1C6DFOPWLwi8K5em/lM1oB&#10;AEtA2jkPoy1/S1KP8wA3JPXKClPpNhsPuQ/e5t1Y29/WCrC56DwteG8DSNdUBLJw15qCEU1SmiDe&#10;DoCuDcud89Qsc+FhLA3DEgPXWAqZNknZEhSHUBEbdgxxURx7NzdpxKTX5J2stAgAJXastQZGNnU6&#10;+dGn7xUz2KHy+3K+g7L6VtvADC5kywgxdI5I6pO6AjH4+YGZQ9Nmu57gU96OxmIwHMMsSZVWAmvq&#10;k3I4tcZ0qaknbyvW5Xlass4k46+2ptd872uy5pqKMdsgic9QNgE1+55arsUS7I8L/8w1FUttyH/a&#10;qC1Nqmgfldc0LgB9KT+OKQAc/P0AaGXRaIvOdmg3G9w5uwPnJ1xfX8PYHgYaTdsgOo3+cMTx2EMb&#10;g+PNHv0w0llugabrEHzEzfUeh/0RjSVQeugnbHdku2E052ksr0XT2Oz3TODoAdvtFs7P4YbMHJJr&#10;jofw05SGUdZgHAYoS+dh4NDJKWTLm0Vt5f3Csofr1/54xOT9wtd8t9stbHV4nUhAhC1wZBMfYkBj&#10;7MIyCQDOz88XHuB872KMpESLCj5ENIa+C1Igb0j70P17D/DNN1/HW2+/hc2dLQ6HgVR1AeQ5DoPJ&#10;BUQ1pvybFlo3eTieG0m2OBG5C947hKBOyAoxWc5Q/Xfq31utdeEXewsPdYhEHxc1ErPpMgs7pkA9&#10;ZgHq5VAEHGQLRSAzGeghYn5N5yOUabDd7fD9738f/98//zN++atfZBsltvaoWdLxoObm5ibb8ZR2&#10;ZTw4ZltGBtB5CMKht2z3RNlLPq8jtgbh2n0YegHghhPAK4SA6+vrxSAgBFJbbDabTAaZpf7p+dUK&#10;PnpoYym4WAX4ccKmsbjcbfHDH3wfl5cXCCHgeDzOdU+Ug3yyjlAic6hkgZL6TWGaxmypVyMqZetS&#10;pebBDodvZpWSqEeS/ZDRNP7mZ42D5BVUDjdFNHAOsMbnwGpoTf1PVCncdbk/xhCgMefy5PyW4LM1&#10;aIzUSHHQZAgeo/PYnZ3hlVe+hu1ug6s9DQgnN8A2DFovzyvJgpRnyWyjEXLmEqs7coaA9zgeDlRj&#10;e4fWtBnslkNQ3uOGYUg9RQLCk1pZ/oxzLj0HaTAWA8LNDfaHG9oPe1IJkAXTHDxsElN/Gic0jcW3&#10;3nwTZ2dn+E//6T/j6vrqhIxZU5mvnYG8Pyml4HxEDAq27dA0Bi9/6SX80z/9b3jlq1+BnxzcOGE4&#10;9LSWTEzBsPWat1YelGQattOYz/6lH3mNnHmSWbOijC1JgqVKpsQNltcNi4Bhvh+yv5JuCErpRTbS&#10;2lChvBYlYbZk80uVWMk+l+fYQrQSYxoK4wRQZws2+RnlcLJ2rtTW1hqrvwYuy9/jPZuJdbWei1W9&#10;qrB4WqglKwTRRQ9U9DG5VywIpjX8qbQBXlNsfxalda1vkwD2GqN9qf5UVfZ9Ta1a+rcvr92sSi3r&#10;95gGtvP+hEw2kLXAWj+weKahT+p2+cyWva1K4bqLe6gVESuUXrWiKolHss+W9SHjpGsDilx7Yc4d&#10;i+LcKjO7yiEMr0fGYj6Li8B/t21OscREqrE+meBIwKiUWNQkrDUZUI1pvwaC11jXtc1AFlZlsVKT&#10;RsmFJada0nus9DAqp6eldE1x6NOCtbBkF8hNRj5ANT+lcmGUxUYp0Sp/T/ow32bzs7Yh3/Z5apPk&#10;tdcsATXpFXubF9fpyhSxg2q2PMlug8UBJwcya4nupfSwBh7n9QQNneSdWgGtbWBSsEbTcEDthBhT&#10;IxoDlEl+zCGQd3X0sJpk80YrbLsWXWcQg0c/NlCjx+QdPv7kEZ7dHMlyBcBrr70K2zZoGkWhd4EC&#10;sJngTiEpBhoWNzdP8dv33sN7v38Pz54+QQQwBsDoDl5bBAb+k6w2KiAqTQ1728A2FspuMAbg0E+4&#10;/vgjhKbDgxefQ4gKD55/Ee9/8An+5Ze/wrPrT9Cdtemg52t8Og3lQoAlx855TM6hSSFLs1ezSvKx&#10;cs0SVXa72WbWE4FkHjC6Gp5SKw74WZRypmN/hBUWFz4GeAX0PuI4eIzDJHy5NdBYdOc7tNsNlBvR&#10;73tMEbgMHttNh812B206Uo2GCBUClA/YdB2MJRud4Dw0yHuUijQHHyJ8iGnf1ZxikJtKvhbMJCuB&#10;NFrzNrODJXgnp9uEO+oFc6TrOhi1gVYa2gDaArbR1PwpjwiDzHFOTSSBM7OyBPDwbgCCA4YR2B/g&#10;bq6xubiLoCxcJNaRsQbT5OjaaA1jKN5Mty3U1ML1gAn0fKiQzgoOHy0VUGzXxMzs2vS/9GpE6REf&#10;EjN8ZjqUoFBtMLTm7Vf3iVe5GedGhJuFUiZa7otIA6DsZK/JY57vc81/b5ZC1gfYBORokkEnlicU&#10;brU/OSlqlEbTMruWBwGJeRwCScqDocZZI2d++OAS29gheJdYhImFrXRipSGzzrN0NAfqUaPhfMpJ&#10;zOxnJTTWlF/BLHwkr0kG8+ALaeuJnHYOcooFCzEmMD8UXooUshRXzxrWGZCfL7J8Vkl5LWaWK6+b&#10;UlX0WVSUa0oSXwYyCcsrGbjFjWNcOafLvX3tP2VDVZNXy0K7ZM7U/lNTMkqvW2oIVF4XPOyRKg/+&#10;7hBey0Fc8yiyGDgoLYNjMSyaZtpXYgK5k8d62dioOdxdawoMZMBAawOjDF64fx9fevnLUFbjF7/6&#10;JfppxOHmBmfbHWLw6DYdFCJu+h77q+u0BxjYxmD0I66fXOPjTz7E9fVV3l84kJxtJqiJUNCGnl+d&#10;dnWjSRU1TQRmGmuy/NvHgO3ZDt55XF1dwTQ0PF4y3WYmITPo5D3nprxkOoWQLEC4GUtqGm0slA8I&#10;PqBtiJnvnc/WXyU5w2hNwbOR9ggpjWYwTLEHrQfaroXWZuF3L31/jTbY7jboNg10Cu3wIcA0Fn4Y&#10;cO/yAi+//BJ+/NO38bkXP4ebQw83jXRPlCWLjFQLKavhgodtaCButM2ZP7ahkFoCUpEZkM6FExm3&#10;ZGKW7FVpfcb5Xqd7ecihcz6porTWCJ7qIjdNi59ZyMaTtV9MAaiaQ0TS69LWbQCd7IAUoImwDudG&#10;aBNhlcbnv/B5/PhHb+N37/4K0+iyRRJbFfH1nxmjKilLyM6PGMD+xPbg+voawzhit92mP6fzgK2a&#10;+GcZFD8ee3TdJqtLuDa11qLvj2jbLlnszPY9ADAMfSY9bDabxOAmRc2UfqZtm8z004qC2htj0GgD&#10;k3pqkxSNm+0GCA6vv/FNvPraq/CYEEdmh2r4QCx3KJND5mNijio9W40wKEzqBR4+L+3Slv0fnzER&#10;PswB9xRGGBGjqH8QoVR6RiPlR7hpgHdjVp6F4DGOA0zTwOqGcpSsgdFE6giBqEPazJ8xZmOytI5U&#10;shjJrhJsUZL6AzXn5HDGl7Eafhqw7Ro8/7kHeOmLn8f+F+/SntO0cG4kCxcGEYtzVJLrQgjoug5t&#10;S+D99fWY77vRBiF6tF2DB88/gA8ezk0wSaUT04wl5/Vo8vWfHIHqHBqtNbFWpdJjnFzany2GccCH&#10;H32Ew6HHZtPhK1/5Cv74xw9ObFE4YDjdEvgQ0BmLi4u7eOWVV/Dbd9/D1dWzgsnO4eSclTHbd8x+&#10;5/Pa4bpLG43W2GTBo/DFL76If/p3/4iXX/4yBXNPHuMw5v07uJDrsDqZUp7ZdP5wvow6sfmQeSpq&#10;AUSz/Sj9rM+98JrHfVkzhKqXeFFXpCyPGCgLhPOaMjbFaiSl07OjE/mJ3Ccaq1NwaHq2Iuc9xUwE&#10;4epPKwVfqAFKR4YleeYU51o+5/O1pn53tlqTwfI1UugSkNQLMklW0FaIEHJvLuvCEs9bAJbC2rjW&#10;w5XqT8nQl1iYzIcpSZ3lcGHh1NHYHH48g9SsXJTZa0GsO1XcJ53dSetZCrFK5ipBXq6hhN9pvk9U&#10;bwEyi67EYWflcszDjtn+SuW/Y5UweOTONRArk9Miq1lBqRXSzBr+BxABq1RIstJtmhysJYVPiCH3&#10;RyrOZAMOVNcp/6U2VCoVxfLfT+0U1eIMyL8PRcOBdB5xD8CDBpldwhk4te9byyn7s4P3JVAgOsmT&#10;acxJQFphyF+TVJfyEQlcrEmhP0uI2qctllkOZ0684dZ8uEoQt5YmLYcZsyVGksgzWSIxvbTWQIh5&#10;sscL4GTCVWlm14IlyjCF2qFT84GX36u0V5DATynRWssAkIydNb+xNXuK2jVdGzAsBhdGZ0kiF1V8&#10;jUtA/rahwGcJrT1ZE4m5ZgyBVV1Hwa7OcdNiF8MJYrVE+DDlRpvtSBQius5CKwJKh77HMF5hcsmP&#10;XUX4mx6/+fW7JNN3Dq+/8WoKFzUYh4kKeGPJakIBCi2ePT3gw/c/wW9+/Ru8//4fsO8HtK1BUAo+&#10;WmifBikAVALNdFQYxh7aO2ztBbq2xZ279zFooEfAMUbcjA56d4ZvfONNtN05Pn78H9Dt7kCZp3kD&#10;XvhpC9scZrnMvsARISIzuxlQ0ul1glS/iA0VEQg+Uu0eVRqcxJPQa/nvtVBXKTGlvSEVaEkOqRuL&#10;MQaMgcKobq73aTBDqglYg93lHZiPGkRH7HxlNIb9HpvuAue7C3TdOVSkYEp4j8YYbDdbANTkkFUO&#10;NZlW2XS9AtrWYvBA7COtE6NI2h5COtyWk92SPcFFGv09Tlis87pELuQ53M1alSxwIpSOaLsG0AR2&#10;yvR3JQponTzvFSI0AnRw0M6jUwaN95j2zxCnzyHoDpMLmMYJbbKXmhxZLehGYTIKfqICKGoDpYnN&#10;ZlSKYuM1W+yb6hY/S601xmkCpAe9VtnTlL+ISuFg8FgA9zUZXI0VUmNpVJnxkYt2rKrCav7qQEzy&#10;+6Wfp1I4aWzmfW4OsJZnh2RZSBZLiAG6YLLIPbwMH2MQm0EEa+diJ8aQw70paC8NUCIQkvJIxYjo&#10;fXquKNCZpZgxIarEWppZ0wzKeJ/YvFnOtPTxz0FlPtCAIgbEBJqoxCCdve7n4nh5zonaiNdZnIOl&#10;ymdQa5OWVGU4VCMiLAwxlwVmSA2hHDTVlHclWF9r4haDamFnxgV0Dt4SyqDZ8x1VC6XbCAWfhbm+&#10;plgp7XTWVII126z5veleMBOe7Y5iDJUaLyTFUFhYvWRgP9kZZNFvYn7FxKpF8pVmIF8Oy/i8mW0q&#10;dLKTSv/ggj+9zjQM+OKrX8Nrr34dv//gffR9j+Oxx6braM1PIzaXF1BKY3884umTJ7hzeQkfHNp2&#10;AzV6fPLoT7i5eYbJjWibTf7uIZKnfpPOWwZebZJfAwqjm60W2k2HzWZDwwhP7MIxeXybxhbB5wyC&#10;NZkxy0B9mRcxDEO2GGGWNJKtjqQI+hgwuQkxsop3VidZazC5MXtXbzYdBZ3mWlanoRx9NgZmvVAO&#10;QysM04QYxwWIZsz8XBgmFQRHVoSJ/DuOATpGPP/gPr797W/hy1/8Io6HHse+B1SEDjwgIKWmtmR/&#10;oUyTM4KMIQsdbdL3ys1fyKG/Ncu12Q4yZlbq/OzRtc+ZAgqCsTo33MToF/YKwm4OMSQQN+Znhp8p&#10;Cfqx//nCpzoPwXVuspmpD0VyeST14+tvvIavv/oK/vN/+a8Yj8d0rWem7Tzkngdw2+1uAV5JEFMO&#10;cBg8yvaDk6N7mPY88qnf4O7lJcZpJhFxYOnxeMThcMz+9PKM4GtnjMF2uwEA7HZbOOcouDY18krR&#10;mWWtgQtUazXGpowrlQHLrtlgGh3u3r2Lt77/fWzPdxiGHnEiRjV0Uo9ZQ+eXMsnHXjBAEwOfUSOt&#10;yLlQsUdwth1QC8sUo8WAJ0aIXW7J8gfy3kl+zBExeAz9EUN/BBCY3JdFAAAgAElEQVQxuRE+EGu8&#10;6zp0rYVWATFMQLQ5J8m7MQ9gJh9Pel05PC4xgSjqJ74lKhGgdCRS/+XdSzz/3HP4Hd6Dg4KyFs67&#10;vJYCyVbmIYDwzWaFTwgOztmFgoKfOaUU7j13D03bwk0j+qGHGydEKIzTlPsctsGhZUwqHgUJmoc8&#10;0PSBh/7AME64urrBfj+kvWvCw4ePs0WUdC3gAVdMAbeICofDAU+ePsMnDx/iyZOnlHPA91jptK/o&#10;NNhEIgmpNMBXSREYYDQN0ybnYe0c+ByDx5e//BL+3T/97wTcDz2i8/AjKbOgZ4JdVvrcogiVRkmR&#10;h4tQVUCd90QaVCE/ZyWOw1ZZt+ELJTExLIK3JUggSGQqwqd9xGorakOVcgBoSKcKu5aFtY4SFA01&#10;g5F5OJqe7VhRIZ6qq9QCvzn1M4cgM0i1YNqphUWZXrFElCTR+cwPuc5h0oPsjZYqZ7dU+hbYXfl+&#10;5cD/xP4tDSvlVS5xQyYslPlUDGpjBZuk+phzI0/zEJc4Usx9VGk5I69LvXY+rXulK0Et54aHWDWL&#10;ydoARdFBSgQmpRdYnk9KeyheazErryGoRDHOKgdpwcRqD7UYop3aapeYKt0/HrL9N9bes9mW5LoS&#10;W2nKHHPtu/fZdgCH8ENySEIkxQlpIqSQvmv+5egnaKQYiW5AA4AgGmCjgUY32nc/e805ZdLow87M&#10;2pUn6zYmBojoaPR79x5TlZW599rLiDQIme5bNkxKRC2faptEylLB/ovZ5iy9Nycx84EBtzSPFnoT&#10;eI9gZ8ywYXZf6PxfzYjs+aCK12658vl3Bt4fAhJT6JYUcraAc5ZnzoIveQTf1bgtgf0lf9OSDGby&#10;55QHHvbxc0W5Gh8alADb0oXPfa9ysGzGPA/NX854z8HiUho4b0RzeQxn3BzKZsqNe3ytuLhK8pyS&#10;32vpZ0sNOH6LqVsuiylNVUv+1LnEbbZRLXiu8UlgSQ629N3zn+FDlQP/9rChmHCIbDZbjKOHGQ3E&#10;qoGx44Fc0hhDMnlj0Q09RjugrpvQdIxQipoIBBudL7+8wvNnNxhGh6auqVm8GfDL9z5AN4y43e/w&#10;B//2e+QVqz2MC0FUIG/Lbtfj2ZdP8dEHH+KTDz/Cl59+Bq0ACwUvCNBQkOQzKhy0pOvYDz0qKbDa&#10;nuD49Awnp6dYHa/wxslreO+zj3Hv5BxPTi7w6M1vYLcb8J//r/+Cd3/9IaAqqLopSM3igeAxhkky&#10;D8GUUuDo6DhtmHxoRGCyOnhNssyYM6jTPfKm4FEmk1Qpf37yyexs33Ie1o5w2sKOhvxJ+wHDMKJW&#10;NUbQ5H17dIKqWePZ0+donMZ206K7vsH6/BinxydYtS2kJO9gCAetJW5319huNnRISzUNEblPfQzr&#10;Eh5CEiNfaA0VGgnAFqVx88GeTfZJFKamk9//BGbF5yEI643FiBErsUp/X1U1hBSpSImMOxmm40oI&#10;SO+hvIUwI9zQQ3vADxa1ENAw8P0O6HaAqoF6BaEqWFABLAQdwAoC1tkA2DhoigaE8hIyMr6kWLRP&#10;Wwr1zBkapcHckoUHV0hxywg+LJrsybi4ys+n37zoEo4VR34x+Lvk5/hV5+fhn3GWU9mDkXIyJr96&#10;n0nqSwUHv37EqLMhkNETeyOq9jwwDEMKyowFGw1ao/WDD0CSh64q+HEM4XZ+NpCN+RTRbocXogcF&#10;ouByRgknJiuAeC+45HhuS+5n3z/KeOfA8eG5Et/rLku/JeuanAHE2WcJRC4A3XkdshR2vCQfX8p4&#10;ycO+OZhf8pLl52bJno8XtqX8olxCvST/XaoTDwe1ohhoWiRncFskdg6kutP5GYtqrhDAQS0Wh2YE&#10;dgx8NYRBlKB1HEBO7ycljvEWq+0aw9hj6Ds4a7FdraCUwjgMaNcrXF5e4tnzZ4CgrJth6GCsgxcO&#10;utJ49vwZbm/36Z70PYFqUgroqpkzkBgoEK97tJBRAXxfrVYp8DCeG8SQ0qgCmzV62Edwniu8uBya&#10;14Cc6MNJPHzvU0pjs27RdWQTVFVVIgnwZmscTbKUi0QOKUWyvVqtVhjHAda65K0fGbZ9+G6TKm8C&#10;h5u6RtPUIcfDoak1jHGQFtiu1/j6G2/iO9/8FiAE9rs9pNQkZRQy1GNV8tKVUqHSFbOgMJDSUsCv&#10;mAdJIzSOzh9aSCUgMQDpCeS0blKiEosExG3J/KXTgo8+7HH4BAZG8CHB5JccwbMYDg6EzA8Psipj&#10;+6LABEopqYkt7wwsaK2eP7iP7/7RH+CXH7yPfTfidt9BSAWlVRg6SwA2xa17T4x3pWQiJ8TzhA/o&#10;uJ1SPJ8pcHYKIKxrCm/27Ofbtk1+4tHKJ575kbkfB1TWzm07uBVPvD9c6ai1gg6MeBqkWXhLYPnN&#10;9TW8B771rT/BW2+9Reu5H6CEpufaOqiqIa+5rP6J5wQpVsRhvglcOC8n66gYCisg0vAQXM2cAfde&#10;+MwezFINIz2urq9xc3OT6nmlKmhdoW7q8HJT0GNVVdDwMDbsqyIPHAcbFmXqAG7XyMI/IwjuWej8&#10;+dEJ3nz0BD+v3sarccAAU/Qwzs/D+FnoPnsYQ2vmu9/9Lvb7Pd55550Qwl2hrhpUSsMZg/1uD28s&#10;mmYF6anP855CaOPQ31qLIQJWWmN0Hl3Xh3pSkgI5AP9Ns4KUu/D9yeLxyy+fhnUoEpbBAVoiekXm&#10;vMGPfvRP+MUv3sHV1VVYE/H2OQxjDyF0qpGmR1nAGJ+G2ZCUseZ9F3onh8ePH+KtN9/EX/zFn+Ot&#10;N9/E2PchuHqyIcs9q3MryZKdMrdETRlBCwP7nEXLz66oWOLPCM++K9Ww3HM9t+MUsW70h/bEUxDt&#10;pPblGVBUr7qgTlZpkCEZozmv/7XWZGMbiJ6TlZsM4DsnP86zkpbcAsrWmiJkp5Qtj0tEkej3XXq9&#10;kg88J1csEUryejLHsEo2z/EexPVWChLO1+Ds9Qp2jJPyi7bBaJeWKwtLIfKTsgEp8HZSnpWy2fxs&#10;PeX4Hcc6OX5IFqH6Ky3yDknVh84lpTDYUv5VSdXK1T8+EBFKyvSlZxbez9Z+7hM/Ka0wU+6ULJpy&#10;u6yS7WbEV0rKD06OiHZniGS0zEKWK2xtZvNYIozm+wy3L/6dg/ezKZdn/4Yv+qKXrANKCcM563op&#10;7C+3VVmyXcltb5bYlvmhUZJJLdkD5PLu0nQv/550YGvAi9mDl5h5EEWGGm9+S1O1u3xZ+TCllKac&#10;N+glRv0SKM8nU0sWAEuDg9JGklvTlNjvfFNekleRdcQEFuTFQK6KOJSR+TsVHLnMrrhGhICSGoDH&#10;drvBfncTps9VanyrSqeCeDQjSQoT68VBS4lKK+xvdzjZbtE0NTaXZ3jw4BQff/IpgAqjGbE52uB2&#10;3+HFq2so/Rw/+qe30XcG3//+HxMoNvYpqNY7j/3uFp9/8gk+/eRDfP7JR3BmhJcaxsbGwwQAATAA&#10;RKWgpEJTV5C6Qrs5xenlfVxcnKJat3i2u8Kf/0//Ho+/9g18+uUV/vEn7+Cv/+rv8N57H+L+/Qf4&#10;8ssvUWkJKfOwxGnYEcNV+LMbwXceaj09t/NwFZHuPQmOZ+F7iT3GGVc2FXWR6RfXCzXyY9pMY3ir&#10;cxbjOAWTKV0l+wBjLKx12O17rE7XMHKEkBLroy10u0I/GrStgDADbp5+jmZzjPOTNc5Pt/jy6edQ&#10;xy0pH7yBkiKwjR0L8JwKDmLmSZjRoO/J3kBVNaTWNDQqTLS5bIsDItaaxHDkDCP6XQcpNbTQFBJo&#10;DOwIaMnsUHSDum6IIShJQWAtDShdYPI4kP8cMaZ9YLxQ8G6tFWoBtMJB2wFakj2LcQ6uH6GFhIrM&#10;UHhUTQ037OFHCSM19oPHOnxWAlXkbPCaMzNKuRxpqMfWTV5siMySpBToGYdOk8zPM7DSZnujmAH3&#10;c9MUMNbKcmZKSUmyBGSWzzHuJVjev+l51Om8j4xJXqzEgiNfc0n6KEUIq4trF3DGQgSQJYIeefHq&#10;/dyH0CoBO1jy45aAN4GB5SxTXFHwo7NmFujEVWTcA9la8hp2NhaD8sCGaxYWm2UklBqD2UimZN0n&#10;5OJAJfckLSnnSp6N+XnF/Z5LRIPcogYHMvR5DcKbqLzAzBsFXvSX2UFlhWSuFFiqPfKmotTEL5EL&#10;+PnBG808vH5OyHCzZ3SmOghe7SgxQ4MihDO7oi88927nvtLOOQLkop2Tmw9cx2iX9/QL/MM//QP2&#10;+w5C6hTw/vDBBUYzJD/qiwuysOteXeH61YBdt8ft1W1gqesQ0jgxZyVrtGJuyS74Nsc1f3x8DGst&#10;BX+OI7bbbeadKhJj3jIW9DAMqOs6Bb+SZdYEfhKLmRrjeCbH/SnuqxyIif9/VBJKK1Q11VtCTp7r&#10;8TmIe0wKfoSDcxMjvO87DMOApmkPZf3OpVD4CAgqpaDDoEAIAgyjDcbYD9i2a1ycneLb3/4WVusW&#10;XddTzWJDsywksaR9GNgIiUq3qbZAtLiHg7EjJJekM3tN4UjR5kP2h+NWWkLM/i7uSy6+v6XzeAoL&#10;FalxTkPb8GdxiJp7JEcLsDnIECxSEgLBz1k/+yyxESb1iiUbMjhYZ6DbGt/5wz/AD/7+7/GLd94l&#10;0NZ5iDBwUEok8gcP9eYK79wigYM2HJSjtWVnvx8976VUqCqdwkspHHQOBlZVA60Vbm5uYINCLKmV&#10;xPQ8VFWFPlgwzQEMn4bnfK+s6gZ2MNhs1vjDP/oDbDcb9N2OeKVaJ0WOC6xfGVS/6c8wD7OPOQj0&#10;/QmgtX6yV4pDFQRVnBRTRhbZuHG/cSSwhewOgjJN0SDKDB1evXqZgPnpXLJpQKIrHexBYlZ3tJ8Q&#10;MNbNBmXzgMZJ9REzODhBTkoV7CAwq8uMtaiUxtdffxPrtsXV0AWWpgpWRnUR+JEMI6BexQRFMPDi&#10;xQt0XZeuc1s3uH7xCg/+6I/x4tkzDM0Wai1gvMe+69DWNQFBAVBXUkJLhTEEcq5WZPnZtC26jgZW&#10;dd3g+fOX0Fpjs9mgbVucnZ3h1atX6TPVdZ3UXc4RCTReOx5kG/fYly+fp2e4Xa3DM2ACIcHCBVKP&#10;d8FjXCjAAVXVol1v0nDaGA+tFP7y3/8F/ux/+FNcXlyg0hp9twth1Ugs9yXyXc6ALdnx+qx+4iD1&#10;VD/4A0Ve27ZMbewOCANLNiy5BdGM7ewdIGiIkYaq0ZqK1U1KygNiYBrOBlyCEwA5wQFiUmim+sR7&#10;SMxD5LnNUalX4LgRr4FLmZWCUZeXfq5EmsjxE3725sB9Dsjm2Epef95FRMoxsRLRNMf9csIWfx+e&#10;HxaHvVqrRB6QUsxqiylzIOIWIilkeKZZ3CumPsFNaukUHD6/7jmmxnuDch0/BoVyTsAS5T4wIxr9&#10;NvbVpRDgnFjEr6/DZLm51BMc7AHZfc4ty3gLnffgpV6Mg+m8Z8qtiHJyFO9BZth1GIY774qK6Xh9&#10;8v5wyTY8ElgibvE7Z97nrDAZrBq8x0z6VNoMSk0ZB0hycD/3TsotYZYmiSXg+6uCZhd9fu/w9J2x&#10;3zJgudRU5oELJf+vFEC3EAh4l19tDkzkf18KbSnJy+Nr5IdnyQeqFBDHv0sp3PiuoVBpqnsAoBX8&#10;nkvAxbyRPGSh5J813xg446v0uvlU8oBdKQFvHbQii4S6InbW1dULqLAZKQlUQXaltcbRuk3AlTEj&#10;xpF8Pj3IA91Zh667xWpT4fLyCJuNxO3OQyoB7y3W6xbX1zt88umnFJA7/AucM/iTP/1DQHoYS6yy&#10;3W2P58+f4/3338P7H7wHY3usNg0kFLEqpEysKwpik+gh0DQa7WaD7dEam3v3oTYbjFri4aPH+M5r&#10;38dVN+CffvRT/OMP38ZP//UdWOPx5P4Fnr94jturl/B2hKpqFLL5ZnJ3HizmvcfV1VUxBCb+XgL7&#10;WXAa3zznvs0eUlGRLOO69h6r9RrWGBhr4ceRAIUA2s/XJ5NeafqcQz9it+/RdT36fsTN7Q5nx6cQ&#10;kliSSkmsj4+hmhreG2hPdjiwexxtVjg+afHppz3ZI9UK8AabdUusfmtT88ED9LSuIEGZBH0/YhgM&#10;xFpC6TqBlvkzwKVb8b8nAJ+uzzAMaWARm38bWNfe03rWqkqNjICElBoCOvx/AkEjg8uBvFiddbBe&#10;wALwUmCw5IHq4Mkz1nvUACpvIazBOPRwrkLTkH8rFdkG1luoqoauGro+voF3TYiUHQi0EdOwctmb&#10;URyAdLwoyveFvLDJ98cSsB4LHj44LQW4x2eeWC5lr/B8GMt9qpdUTqUCtmyDJxeB0dK5uMRsLg08&#10;U9EpBJwh1qqMzQ6m9+PgfwI94dNaSvfSM5ZTeM6FT7KB6VlNzKGpocrrAS7fpT1bBXlydi4mD3xx&#10;oHjgwVkHNU6mcpnWz1dbsi1ZFuZrbsZIKSiFcllmCdzmIGUOWNwVeJyrLu4iPCwRLPI1lH/uw2u3&#10;LBHPhx8lS7zDBu+wpiwxg0SQDUdwbzpXXOp98qykaCeUWxPOQj+z/SkOiL1zULoK+1n0gq9wdHQE&#10;f+PgIfDs2QvcXN9iHEZ6ThQ9A5ujI4gwDN+s1xiGAX0/YhwMrq5vsNvtAEtgonfhLJECXe9g7Uj7&#10;rLXEglVkI2PNmNjMxNQnYP3o6CgBY7mlQM6U9wWLI8/23O12A2sd2rZF3/cJVImKnKjO4Uo5+vnm&#10;gFE1BuueeI5xBhS/f7RH032N4FcEtqIdUARquczeOlJEOGcBa1AHRZEAMHQdxr7H9vwCf/L9P8ab&#10;X3sTFh7dMMBBwQlAK7KqI7scCSQVAA9SFDCWGMzRIqIUOB0VedHOaR5+DBjnD/t1buuVArAxA2aT&#10;XWKycYgWcuQbN8UXTCAqZ3oiy0bhQ9CYm+Kcn1inHjObuqqqYMYel5eX+Lff+x5++a/vUJi5DE67&#10;C3tlPqjLFYcpeJ1ZNuQkJB4COe0pErynFgFkjqz+m5urBPbUVQWn5qxeDsxpBhqlfVOQqlDCp88Y&#10;/bmllHj06AFee/Ik5TCRtSZZYZK/PYHAPCw9DsxzC7fosz/Zq1imhHMp4wPMpoT2NDu3IfSCchBi&#10;BkQANaw1kIJsq66vrwAhUFdVuv90bUcYo1G5ClLWQSFHwL8K1lpzkoktkstyZqVPtguBAJAWBvU0&#10;o7Go4HF5/z6OTo/x6dVzKKnJQ5ydYZFZm/d4EyFDJGLR+++/P4E/EJBe4mR7jK89eQPf/f1vQQq6&#10;jr/+8AP88Mc/Qtf1aFdtUiBFtm8cHIxxfxtHGGsx3NzAWYfnz5/DWofT01M8fPgg9UdCCKzXZBfV&#10;dXs0TYOu67DZbJJHPe2pDtb2aJom7PtyUqEJImh55yiLyjms2xWctRg9KccByviQ1mG/7zAMNBA5&#10;PTnBn/3Z9/E//uWf4/zkhAaO4xCs4yy8o2Gh9eYgq4bvazkRIrcBc5M5YMrbyNWvJWyDhnDmwI7k&#10;AGicESUma+jZuSWDZVvI/4jZDFH+IZmlFILKIkC0RYJECdviIGEMihZSpeDhMFsrkDmC9VT6HigO&#10;QUr5kDmGxJnfvC9SSsGHTKq4byWwXtBZcgiiukWlc75nl3r9kgJ6qXYWQsDLeX2Z11rpO0aFbiAp&#10;RC8bKdUM2J9Zz4r50KlEEo4/HweGh/jXZPHCB8pxuMbJMXk9nGNiHFOM5xgN8VwiUkQ7M963+sm3&#10;B1POGhbX6NJwq6TkmD3DBSvskq0lH7LHDCC+LzjnJoJEpjZeUpHw5z9X0HByZwn4559tGmqLZBE3&#10;6yV8boCKYqBxrmDNVchLDi//3eB9nIAchD26ucz8qyZl+WSj5GVf+oKxkI+/z6dBeUFbmlbxv8sl&#10;NSWZdmI6MVbgXYBuSSGQs8XTgycXEtw9ig1tyed/aeKzpHi4CxzgxZC1NjGjOBstZ6rmDTb3mcwP&#10;jCUP6BKoVAq7zT87tzcpgRQ+hGPmgbS8iSwNpO6y98kPCS67zdUcMayGAhCp2dBaQQnatKXwcHYE&#10;fJCISw9VKWw2K5yenWLVthjHAbe3t3j2/Bk105qK4nHocHK8weXlGfqPn0Prmhprh8REcm6AtT3e&#10;f/9XWK0V3vr6W+RNOHjcXO3x03/5Of71F7/Ee7/+AH23w6pt6CARxA5RlYaQEn03QgkN1bRotyvc&#10;e3iJzaZFe3aK7eV9vPXG6zg5Psev3/8Y//DDf8L7v/kYu37EX37/T3F+7z76wePpi1f4z//P/40P&#10;P/kI2vmZ7JhPhHlhzsE1+k6HUjr+/KagP2uT/dDBOox+q86h6zoKXlUqHRz7cUxNewQZERg3ue2W&#10;DR6RoyMArx977LsO+75H3/dwzkBqQR7t/YDVdo3VZov+5imkJ+/N/f4K1dEKx8frADAGaxpP7DMh&#10;KbBVgII+K1dRMx+slCB1CES0kEqjbir01hwAfHEQEsGMvu/ZQWYPhnMx5DZK3pTUdD1TOJ1DVask&#10;k6TwzxCcm+wjguWJD/7QEPBewTkFD2JUKSmhpIANgcpKSFTR1zGgnMZ6WHhUkdEfCLC6adH3ewip&#10;IUUdZPkWDjaVyKV9OgfnDgIx2foqWSjdZe2WNyNz0NzPzpq7bUzknWdMae/Nz60lAPZQIgrmxYii&#10;ZUlqIu6w4Mlt4nJFFLHBDLyvU+fPJckTy5GKqslCJ9qW+OTrToM6lyTwzs09+aMEHZ4322o2rI2M&#10;kHRmBCsIYu1PwYUldVgpGKzEJl9iT3AlzdJAqXTfORBVOpfyYX4+NMqL0VKxnXsyLj1DHPAvMee5&#10;ZD8fyuce9DmrP88dyj3uc3l1SZ259Pcz9VLhZ5aalknyjhkrLV1rP9UVc7YaYUYlm6GcRcRZVVpr&#10;WD+BDsNgICBxdX0NoTR0XWP3vEdTt2iqBvvdHv04oDcjXr56SVYGYQ9TUkHAUjiqBcbewFnACptQ&#10;2chYVGoanMc/r6sKUtMQNYZzxrowgvz5NY3PMa/3TUak4AONrutm2Qp5/ky0r+H75Gq1mvUJ+TqM&#10;irnI2o92JQdARFAb7HY7HB8f015lDPq+m9jnYl6Hx8EE/47WWCgBaKlwvD3CxYNLfOM738LqaI3r&#10;22ty9grDRm8cpI72Y+RsrgQBoTYA+UluDyIYaCUWeyVOerpr8DepyPwEojuuFkVq9lWwTUAA9yEQ&#10;znHHyHqeAlJZSFwCJWYhkuSvG/fwOBBNTNEwQHHWAjFrxDry+Pcef/i97+IHf/O3+ODjT0nRZy3t&#10;1RTWs3jmRTY0Z8DHZzjuUcMwoqr8DIiPSk+u9MivI51b0yApH9TyASIA7PcEqsZBF1fdTM+JZZY/&#10;tO73+z1qVeE73/5OGHCF8F7VUH8hJVlrpUyWiZ0sMvDe+7n1En12xwYwuT0OoYSSKQWTPQ29Gwv4&#10;JvWJUOG/JHB7e4urqytooTACqCo9y/eggFZSlxBPxcMLRd70oeigQHgzC0+dmPeCsUZtyC9A8rxn&#10;6OuUW6QkvPRYnxzj+N4Z3G/ex2gNIGTaKzhg7L2f7XH8s3MyoJQy/JzDYAxOT8+w2WxxdnqC/X6P&#10;dt3gsTX4ux/8AJ99+ikeP3kCrXWy8rq6ukK7WaMOa+Tp06e4urlJtqE3NzeBzCCw2+3x2WefYb/f&#10;Jxwk7qHDMGC93kAI+jn6TCMAgbbZpJs3jn34LoB3Etb0GARQVxXaqoEREjAWcJayqpSArmo4J9Bu&#10;Wjx+/Aib9QbrzQZvvvEavvntb+Jou8Z+dw14jy7kHNRZyGN8RnK72ZzdWhrOp1rU+SLmU3J4yDGQ&#10;aSgm0hCLA/dzZey0P3kWfk7hmDYMefhg2E22Yb78GXMCIP+suWMEx8piuHuq9YWGCXtEJIV4jyLZ&#10;7C7rkZLVIq/xcoKBR7B8K5BRvFsGHXMy7l0WPnx/LNXfpVBh/lrcgpefkSXSrZYqWZTyniTHetL7&#10;SxzY1E33HwcDhjg4XKpTl7AmPqTMVbJ3Mc3LtkaHGEYiQy0Ay7kjRmkwxvG+vOf1THXnUc7LzIll&#10;HL8TMYcFSC4EMtOo8y0+x5X5/pJjinnWUr4PLeG4CJkVcU0456BCWDzE4bUo2XLn95/vPVVVzVxC&#10;fmfg/YFNwAxc9osNZemG3wVM8CloLhHJ7VK+yuanBMYvySLSzWIsXn8QTOZTiENsfHx2+Cx9Lx7O&#10;mTYVxlL33ieGSwn8LnmxLk1p7mpqS2xUXswtHZoHMsKMbVcCG5Zsj5akU/l6KWUblMCzww3QzxrQ&#10;0pR5iVm4lNWQv38OxM022ZA4bq2F8JMUyFgHYw3qpg5ekpPf49B3gLPo9rc42m6x3a7x2uMHuH95&#10;iquba3RdDy0FoCRa4/Bvvv57uLkZcHMzwowjrAU2qxYXl2d48vABIB1Oz45wef8SStcY9yOGfsR7&#10;v/oAP/rhT/Duu+/h6tUNdK1ghYCDhRMiNYvOetSrFRpV4eRkg8ePL3B67xibow3e+NrX8PjhI1xd&#10;7fBf//6v8MXnn6FqJN547Qlee/11rE5O8fK6w0cffwljLKqqplBUpWjDCaA4ItTKWbrykAlMAWBA&#10;FRm6BdBT8kCXSrHgwVDECbJiicVyBOh4QR4Lhqqi0LhhIPbIer3OpFAaozOQwWbIWItd16HrenTd&#10;HtYZKOGhK4Whc1it11gfn+Dl9SuMg4OuFXZX1zjeXODB/UvoMJjxIQjOO4uq0VBCUFjagQxSY28G&#10;eFjsuhtILVBpiZvdDpA6rUGEsBaPUrC2D17KPjUtB0AyEIJrKFV9HEc447FuCUCN/sFK6ZkvpQhK&#10;6ljMecLWyYppNHDGoNYatdbodjt4d0a/7xzc0MNBw0sFqSpYHwI0AVhjg62rBJSGQQUlFIwXUN5D&#10;OQ8HO/O5LUkBl2SyvHHP7dAEAMUA/SWFWKkwjvkCeVhUzsogttihF2OpgOUKsqVQ9vgaOQt5+r5g&#10;HuzlIYHWOhEu80Fuaehd9ClMzYpIYJAPDUBk3vMB9yyMECJ58nrvJ7ApNu3wU3PO7hUxn33wJZxY&#10;qVFtAzFJrrVS8EKmoOI4XJxqh/J9XSryRAhmtiEMSkiRuzV5Hd0AACAASURBVCIFgG6Zmb7EjOLD&#10;y7xZ5WFeubXIDAhnNlB3ZTss1RTxNXN/zVImzhT2LRbZX3nYcT78yUOgS8SF/AzOs33KQxXuC4sD&#10;S5D8Xuug2rIppIqFIJcUhd7DGHcwyMiHY3lGFNWbxISsqhqrVYvnz17iiy8+x737F9jt9ui6DlpX&#10;xLx3xNaUSuHV1Us0dQNnLIa+JysVG5qM0cIMpOYyxhKz3topaDJaoAAYhxgaKWC8Q1VJlnM1rZvI&#10;iCfFoE3WEwRsUHZPJP2U1BCz+ywEbm9uAlhN1zoGj93udthsNongkls65QqeWJ9xFVa0j4s2JkpJ&#10;9H2Hum6w33e4vb1FVVUJrFNKh0yXKgQgqsQ+jvZ68GRh76VE3+2xblpstmt8+9vfxP1HD7Dre9x2&#10;PbRu6GeFTPZhMTCX9mFP+S4BEI37pgvAN/17rtZKz2MMDZVy5l9+MNRzgVUNx9zLXcY0o/ojst8o&#10;fC56TPuU1zV/Dun4ED7m3cQeyXHYd/KpzZ4t6uvC8xDUVkoSdlapChf3LvDw4UP85qNPyEYlnAtL&#10;Si/O2OYkGyKOqBSop5TCdlsxcCbWhZK+c9hDq6pKdUHTNNjt9qFu18kyga+NnHHJgZ5ou8MBomEY&#10;AWuwalooFRnkSDY1l5cX+NY3vwGtJG5vb0JGUTg/PCk3oq+wlGrmBWxD/TcpVIPdgGMBwtwOyQcS&#10;UDgjp9hcl4VZCgihptyqAGDEsHhjDJ4+fYqu63F6dJyGKZvNOg3idFCvWufgLWC9C8NOQ8MIQQOa&#10;mG9D4YhTTTH1ZdHWCmmNelAeVPTvd16gEhJCAr3tIVqN1dGa+h4nZvsHB1Di2cXJHLSn0PvwekVr&#10;jbZZoe9HnF9eQNQKxltYOIzGYLvd4P7FBW6urnC0JeD7o48/hrUUbN7te6xWEpv1Bp+az7BqV0G5&#10;XeH89F5S2BhrKN9D12jbFYZhSCz4aHm02awTI1QKD6UqCE8KEq0l1GZL+VHjAHiBSqswIPSAcKj0&#10;Cm3bQkkFXWtIRcHIp6f38O/+3R/jjdcfh1qDhlgQlAFgzIBxCJkoQsBlYbF5th0/j7ltan4u0nuF&#10;c0PReuMe9DlWE1UYKu61nHiVkQVKdRSvdw/Ad+HD8DGQoyR9/3Eg1YdiVlJ5MGxey6RawE3hrnGw&#10;yrGHuCaTRY50M5Cbhk7TMCvPX7orXzHvITjhiONBUlLIuxdi5ksOj2Lvzr/7pN7hQeO5IlYdkCxy&#10;MDTP2pqdQ9Hyr4BF5rlJYPV0DlznILOHh1Y67UMla0m6F7pojxQzBHmGAM9w4BZL8bO5AomqhKct&#10;4XLT9xUpuDUHqCfwHEUGeP495nl5LvXYpcFKrH/nvRYW1dz8mlrrZrgqz0KDmzL1IOZ9QL6H5Dla&#10;8XkZhmFGAj7w0mdKnhxoB+uLx2EM+74qklNK+8eSVWrJKeR3yrw/YK77AHbDHgCd6cALo5R8Eygx&#10;q3I5CPf1vWt68VUAdT7BLAHtMWXe2iCpkILYeaBNIQUtCxQtaJYWYj5p9oGFFBeXZA1R9DfjPkz5&#10;JjXblAOj+MACJ6Sxc3/HnHVUCnBYkrUvBdaWwj5KzPvSZpAPUzjQlMtMuRVPbqezOIWNhxIEAxEP&#10;7/mS/c1XrbOSGiKB+qH4jvdTKQVVNTBe49mrK1RNi02rA3gffNK0Jua7dbje3WDXX+PFq6fYbo4C&#10;iDqQH6SjIux0e4LjzQl2Ny+gJEnkT4/XePTwPh48usS9++d48sZrWG3WuL7a4dX1LV49v8b7v/41&#10;fvWLd3B79QqrtoWua7IaGTtY41FpBTsC2+MtTs/PcLxZ4969FmfnDc4uzvDWG9/AvfMH+PA3n+Bn&#10;//wvGG9ucHHvDPcenOL4/AhCCjx79gx/94Mf4Sc/fRcvXt7AemJw9EMfQsAA50UKPuOS+hhYlKTL&#10;galP19ul9HFe5DnnIJMMipoICk4dGYBP3umSkKsUpmetJZCNgbd8IlzXNUZjMAaQIhXwjthBUikY&#10;a9B3A0w/4vb6CsaOqMPAAlqjPT5Ce7SFqCp0vUElJOz1DvJsxPnZCZqmgpISu90e6uwIwgPWuKk5&#10;sAZ2NOQ57wW0ctgPI4SusO9HWE9DIQQzEicweSVLASfIP3k6FOK1noqtSQ2BQ/sK4WHhmOx6xKqp&#10;UEkPLQUVNt5DeAcJGSbnFLJHUrMgdfcGownKBCFw1DQ4aRpo7+GcQSUdlOsxmgq9qIDgyQpj0VSR&#10;6RWCA72A8QpKtTDeoholtLeh6StL2HKVUc7a5NYP+R7H96b88F30Pc9s45ZCRKfP55MrcfTxzBmW&#10;JUnlkiIrP29z9s0U+obZsCMNsQE6q9KgITTGXhRZ1SUAOu7F0SbDeUBYwMBDaDExMjnT1pJEUvgJ&#10;+HF+YoU65+Bgg4dtaNKEgLcGcBaIEksQKxrG0PcRwGBG9tlDoLWuCGj1NkiUZWA1+Rl7ZVIpLN9j&#10;fh2UkAehY+SX6RKrNq9bimyz8PrRM/zADinZAx16OCJ4IJe86FEAkr+KNVZS2JUsDmNTWWqycsbO&#10;EiGgtK5KAV659H2JiTR/TZc1l4cS4rmFCFI9we3T8oBakq4D3hMoF0HLvNbIA7EiaCQCU1ZEn2lI&#10;KCHQNArboxrd/ho/e/ttau60xs3VFW73t2Qho1qMvYH0Erv9Pg1YyUrNou932A+3pGARkiz3YAEB&#10;KFWleksIgSoFnwNaSHjnMNq5/HpaE5HpNlng0fWwCTgoqW/53hnl3nY06e9qNhQ2uoJwZD4ghIRw&#10;Hm400BVZ+/DhX1JahvsSwdLEpkVkZvcp6C8qC8gGyDLARYacG5v2ACIkVBBCodZko6N0BWs9NIDt&#10;psHj1+5jNCP6wcJaBa108OIWgKwn7rKney3CfZZSwcugbmBAh3WMXZmdJ5FEp9Le4qDlZOMRwZhY&#10;O80DHznrPg4OJhDBmKByijZkQVE6KScdOHfLBw/1qd4WE2MTHJiSB5asFDqvILSG84BXCt5a6HaF&#10;+48eoZJEyqBBK2bWEjz4k+9xTcj68SDyh1IEZhgzYBwdnFNo2zYAqBLOjZASqOsmDR65xcx+v0+D&#10;nAhgV5UOz7BICnEeihn3h6h6jNY3EcSW0sDYEaPpUes1Vk2LXbeHdSMqXeO1J49w//45nBnhrEOl&#10;21mIuhIqVQ6JPMTYlQmUjNkW6VyL/r0UfCqCKoJmPPSM+RDhTlYlIrHxPTBTpfugHiHCEu1lVy9e&#10;QTgiJQiieKPrdqiqE7p+QtEgApI8hCFoEKKJxADvkpWF4HYFPiYg+QPiYFzUMa9BQADBagQCMKOj&#10;zIdKQbeUj6VBn2UcxmDnRPZdzloMQwfvuMUCeXjboADhtYQ1DsIZVLrG0dkpRK0w2B5SORjbo1Ya&#10;/8t/+J/x3e98C7//+7+Ppy+e4z/9p/8TX3z+JaSsoLWC8BIKCtIK6Eqju91BSIm2bWjPkQLWCKwa&#10;sq9cr9d0v+OZK4E6BGhrraG0RlPX1O8o2oeUIv96ISSqqqE+sFKoawVdSVQVAVJt20KpKgw0m9BD&#10;KRpagrJQnDWAqOG8g+lHUhV5hMGnZ17gh04LOeAW922u3JuFznrmI2/tPKhYTL0P8cLo3vN0jTio&#10;zrGhGXCPaLs0ERTyYNCcsextOCfDd3bhO1PfTo1iKT8w2ppEC0g5q1lkssyKhBPaswOAzsDnac/D&#10;LLQWmNc3JXuwvDYr4T7crx0+BnVO2UHpkggsWixGi9t45sUB4KFrBL0fD/a+y+WCA/deCECJAJSL&#10;oipVCFK+Ey7kUsZVXtPM6vhwJguSAc3UNlP4uJvZ/85JTZN10Az/ih0AG8oLF4bwLO8rr5Vz9XQc&#10;esyGJ9ZR3YYYQu7D+rAzUhLdA1HMZYj9GLdoneOwMt3XmQLDk2I+54SVrm8pBFfGAJSJ20l7bgTi&#10;RYirD2c+z7PI8eT4HUrOKdxKONXfbNB3gAcCs6GxDuor/sxwwkCuKjIMy8oJRrl93u8UvC+lSPMH&#10;Ip/qxYInSmjjRpP7LpUY5CXWdf7PV3kDzaWBcxY1DzLNg4e8LVvvcAud0uSo5C9cYniXpjAln+Il&#10;xvjsGoEzJzKQ2c/DPJbS1PNrxuXMSz5l+WbIp1u5PcGS/UBp2ssHHyWbna+aSC15RefelzysN2f4&#10;LfnRLdlA3ZUjwK9/0zQ4PjrB5589w6cffYlHD++hqsgiYjQjVvBQdQ1jDJq6hZYS3nrsbjpUdQNj&#10;PbwWEJXCONDgbLM5wqrdo2nXOL93jvuXZ7h37wQPH13i9bfewGqzwe52j93NHp/85hP88he/wrvv&#10;/AK3Nzdo2haQksAsLyGcDHIihfWmxb3Lc7z2xmvYrBu8/toDvPb6Q5yenEPLFj/68U/x05/8Cxrh&#10;cHm8waMn93F2foyqVnj33V/iBz/4B3zx9Dlq22GtPTonULcrCCUS+yd6muWhMpOc3c+kqzkIW5JE&#10;llijh0xHORsKRb/8yGzQWid2Hme65vdXS0BLif3+FrrS2I89RmtwdX2N3a7D0b0NnDOA1GjaCqf3&#10;LvDlBx+g7/eo2hp2GLG/vsb983vYrreolAJAHtqjMahqNQsgcs6GabyCGT2GXmE0FW72BjawI71w&#10;gJd0+AWJfpJNH1hTIRUd3iP55M0n8m7ym3cjKlVBBMA0ykMhAyAR76EUzGM1NG4AvHCwsMFCBdiu&#10;N3jy6BFWRy32+1vAWygFQHko5SGkC42mg1c0SK3bCuNgYZ2FVgouFc+THYmUChCH2R+xEM+HmPkA&#10;mYfj8HPMO0fKlMKgMLfzyLMWCOye7BY4oFny3Z+YRvNBFs/iKFm5lM7QJRVcPggtnbMzY/D4+RZ8&#10;Re/yR4//HW0sEqs1NN95+FIM6orBUPDkE21ieB5cAqWSJZabgsdcYADbFGYtE+tUK4WhH6C0htQi&#10;MB8HQJJXZnzWMi0ha5bKdn9yIZiMPLJtERQvkRdywJkPEyefbpQlzZlicCkgiXtGLtVw+Wcshcfm&#10;3710z+OwYUmdEQeHd1nm3aUGLQHCS2u9LCn+asIKb4bjmZSfPdMzaOG9SOx8mdW7JQVllMvyoaH3&#10;gAvD5FRDVxLDaPD06Rc4OzvHyckxXjx/CucErCWgVQoNYzycnQgnTggM44h916VmiNcmsZHLrx9X&#10;TtiAHkcwg4eAjcZAs+E5l6R7azG6YSKVBOAlZxo559B3HWpdHfjhRmA/MqD5Wtzd7jAag9V6NbMW&#10;MKNBU1UAJkUpDwzmAWERrKuqahZePwwD+q5HVVezUExqZsm6s5I1jVqtRdXU8FrgtTffwMX9BxhG&#10;g13XQ6oaQmsgBMqSd7tM5IXYFjpvqZ33sdm3qcFGADYPSUqTmgYhXNn7qPqZe+tOw3iaRiUf17DP&#10;C+aJIlj2h2BMzMkOOsDxPn+mJiammLxAwYz2w+tG+wmqBbVUcH4MoCuBpGSjAqhK4dGjR9hsN+iu&#10;rqArjWEY096S28nxZz+urXj2gAGCpL6I6ziCLxrOUYh6VGBEdQm9tkzXcxjme3M8n7lNWU6OkFJC&#10;aZ1+dhgGesakhFY6BLjSWu27Ac46vPb669C6wm63h5QK1lOdp5RP9z/aDcXzMu+h+NCydF4TOJJb&#10;hzjmM856Tj8Fg8ZBnbUGPpzxQgBD38OYEZvNGtYa1JWG1hUqNdX71hgIaECSqlEFognEtH86Pwdo&#10;45qfVAFhJfq5n4KIjGCWI2eMgRcUYLofeqzaNg19qqrGYLqUsUSZfuqAmMHJYfy8rqoKQz/AGoeT&#10;02Ocnp5BqQqm74Bgs2mFxWazwfe++11ACFzcu4f/+B//D/z4xz9FUzd48uQ1SCXwwx//ECenR/jG&#10;N75BoH1dQ0lG5gihqLTf6fD+wQoCpArg4YeknvQwQVWy3RwFNbRH1w1IxogiEkfcNHpLaj0ZAGWB&#10;6+vr5NcfcZG0lpxftAbhBJEc/8lziPIz0xgT5DiHLOFERrSW6riCQhTCz9Z3CQjNhwEy/BN7GDoD&#10;Qh6cswcOD4cWmMxloUDq5BiVQB5OOrfX82JSG+V1GX+tEqazhJMtkRXzvjz+NydHlOrXJZeIu36G&#10;157zWmo++FxioE+D2ymgOwdGZ9amYQBdcuhYwg24t3rTNKGemDAketZs0T507iIg5vZIfsn+0hWJ&#10;MVzpuhT+PPvM8dqVshviNcuwrvw18yBXjoks9XlLdtYHDhVZX5G+q6btyIWBc8nqNifo8LUcz9px&#10;HA/UnnlOF1/b4zgekOPy/oj3EVz5wv30c7v03CqrRCBOazwQTX/n4D1np3L/+ZKNSQ625Yz7w4CQ&#10;ZWD0q5hY+SKfwonUgUVO6fPkjLUllnWJQW6ZTIfLVUpMsqIn1IKHcglwLgEzkUV0AAC58hAiZ6GW&#10;2PIlZnsJCCh9Zg6AlYY9uV0R3xA4IBEL5yWlxlKAxl1hw/ww5z6Yd73e0muVWLQliw7eAJ+dneLi&#10;/AyffPQbvHxR4fj4CN3eEOveUjiaEhKD1DBSoqorCEj0nQEgoVUDO0oM/YhxcFg3Gxxtj7DZHuPy&#10;8gwPH13i4uIEj197gO3RFtfXO/SdxccffIJfvfMr/M1f/TV+9ctfoqorGOehFDH+KShLQeka280a&#10;F/fv4d7lGZ68/gCb7Rrf+d73cHp8hqF3+H//y1/hn3/0z9huGhydHmF73MJhxDB0ePXsBh+88y5O&#10;Konjxxd4vrrCBx9/gc+ve8ARYyh6cHCQuHRwjOOIuqqgsrUUQyJFtvnyDXQJEHNcyhYaEWMM8zSe&#10;wLw4qFutVgfgDz1fFkoCxgzo+j12fYv9OKLrDbp+gNIN+s5AKIXOWJxfPsD27B52n/0G4zDAOYOb&#10;ly9w/OjruDg7x+7ll9CrCu2qgXMjBR0x39J42NdNDQMFCI/BeFzfdpCqwmhNsAnxKeAuBXqG5mZp&#10;ncYDK4Ik00EVmB6SMhWkVNCqhpINvJTwggAHyAAISZUm8kIGtouz8LCwMHCgTIKxp0DmZ8++xLk+&#10;h6sUvLEMfHDwZoRXFiMcVK0g6uDR711iuswYy8GLkewXSEbOh3Q54Dyx6H1qyB0slNQB1JyfeZHd&#10;lBe3uWctNSgqWQHkvoM5c7VkuRYZOVL6Aw/IUtDnXUAwB0rzs42f7blHpIzM7OwsJLZBOUyqxI6m&#10;76vT0Ix7Dgr4xKiYnePBigDM3oVAH5uYghBRXklsKmeDZ7KfMzyDZ05ikEjIJC/3AUxLj4jzsN4G&#10;L+G5DdsEVItF7/hicC1r8g7Ol2AAsWSVl9ctvJHKC/i89jk4n2ayb5GC0EoZNKWaIL/XORto6Yy/&#10;y3qOS1dLqr9SY5krMnMbvpwwsGSXVwIYJrYas0oOjOTYsOVS3Pzfs70hC+Qrsdw4u++g5mYepbpS&#10;gAK62w7WegxDj7rW0EqmQE1jItBIbGPZaOLaqgq7vsMQBkEcwJv2lSnYPPo38yZfKgUImf6+DmzO&#10;uq5wdfUKntmCpHowWU2GdREAUufn6tJIpEGhZuYNVwSJ4hndtm1iNo7jiL7v0bZturaVImZtxZhj&#10;ucIsZ//H90+qVaUw9D2qWjNCgZgIANHSAwaVVlB1jW9+9zsQSmHfDzDOQ0qPwVooSfYUZEejGNvd&#10;wQd2alLMcYYoobH0DxBYzD6o2WKOkgAEBUQKD8a2FzO1ARBsfuAgwfcFP+WEJLsyxwA3N4UkcjKA&#10;4N6zwdOf7WuRYynFZDAlkxUL9y+PwW8eZhzgBNnkeWtRKYXt0Rb1qoG4onqF1oI7sHuj9Y0ZESTe&#10;82EY0jAt7jt93we2HA2Um6amDKT9Hre3t0l9mWwbpAwhlOVBIxHC7GTxIQ7DhnlfEIexcahC+RBT&#10;wKbS9N1vdztUihjNzgO6UoFxKQ8GrFKJxCKO7FjOriwN2Q8Ai8B694w96eESQIa0x9sU1BmHN9Ya&#10;dP0exgzTYNAbYpTLmKuhkyrGjAarlYSDh6z0hKIG4HQeqDipoRb7NudndiRBnk6+9lLAjCO8c+Rb&#10;LwiYTt7nYaggw+BZiGZWR01gzGRdRXtCT0QECBwfH2O7PQq2lCAFlge8ov1+1+1pD20aPLh/H//7&#10;//a/Quuaamgt8Xv/5q05kOTpOqeaMuxb4zBCSgGtqzRwIvzdYdzv0bYt4F1a43AOxo24CeQba8JA&#10;UutElIjkBbITlJPNoZ/6ZukFak3DLGcMrHWo6yoNDUs1ArdCjn/HB9Y5gTBngkfCkWO2qTYOL0Vm&#10;TZj16jHssjQUmJ3fcWjh4/ASIah3uuPEqsdMyZUTQ3kNMgVxHto+x8yJaAk01QOxf9ApJDWImQ5q&#10;rpJt2JKXOK8jS3XeErF0ieiw6AixYEO8lHdUcqrIMyNL9dYsGyFTLhTdH7xP6ojUp4pDhfOB8jWw&#10;+uOzrrVG13VwzmK1WoV77BK5I7donexmVKotpZRJWZwPUaSQEHrak2IPy5Xfnqnfpu2Y1cCOWdyJ&#10;w/5jrrw+tImNPxPVYdN7upltn3M+2fLMSDlSFAkzBz+XEUUo+FhOjPugts7J4flggBPjlrz7eR+S&#10;Y7QTKWN+/3itn4P+HKifOW8s4Lsc5zRhj02qRBlUEAXngP9u8J43/tx/ioPLfEPLrQFmxcV/g1VJ&#10;yf6mxLjNvXbzRprf0JmHF/e7kvPpZmnAkKdMJ09t9jpL08bS+5dYfKLgAb4oIRcLIRgFGxvObs6v&#10;8Vex9Eus8pw9VQL+l1QKJQZaycaH32fu81xijc480NnnycGvUmjc0iZTUgCUpD8zmVWmUIjvt163&#10;eP2NB7i9eY6b61cQHmiaFex+QH9jg1y9xpXeoW0aaEVeg0KKAHjtySvaeXT9CDNanJ2e4uj4GA8f&#10;XODi8gwPHtzD0ckxsSP2Hs+eXuHjDz/HD//xR3j/1+9jtV7BQ8IH/3wvItgqUTU1Lu9f4vFrD/DW&#10;772OJ288xv0HD7BaHeHps2v817/9e/z8Zz/Her3Gdtvi3uU9tJXD7TDgo3c+xbOPP4G2I+4drXF7&#10;e43HZ1ucbjf4+5+9h2e3Owg0qfjiISZLocUc/DhoPFhGg9aa7KgCQzH3YZ6xNaTEGA7D0lDNGJM8&#10;e+OhqZQiSd4MoPMwZoRU9Hqjsdh35D3Zdz35eCoBiRrjuEezavHgyWO8+/mHGEcDD4v++gq46PF7&#10;r7+Gf376CfmXislfNDY4kamslELf96jXG+jKw+4M9kMHH0NTPF//apLLhQyGnGmQh0PmlmKJfeVs&#10;Koy8A6q2Jnl/AskxyegCaxA80EgAzlv6x1ns9zuMZsRN36Ha3eL88j4UBHQMXBsGqKoGkh0AsR2c&#10;dVBSQyoH1/fQVQ0lDNwgYL0EFPGwyPvQzgYTOdN++ncEKKgwtyJ4LTo/WakvAKQlQDBKE4WYul6+&#10;5/DidenM4OyG3EKtVOh+FTOBs5lKTPzckzx5E7OwztwC56sY0flnqbSCFCpJBwECJmwI5Yx7u9aa&#10;mCKksoe1I1yUkIb1De/hBQEMkYuvtcIQm6nExpHzgUkulYyAnVITwoQyk3NixMjiWZEPTpK6QrAB&#10;RF7neHHg6VkqTHOPTd4Ql2TFpQG75+tjIdiyaHmUnWs5uFqqG0pgf6kuKw2xShk4/DnIa6eSMu8u&#10;25zSQGSp6Z9/JxwEhc6HRD4wyuMzREMlz9hNEaSPdiz0/hbDMAWsyXhWxdcWgK5piF0Hi7u6IWue&#10;66sbtE0L564gJA0iu24Paw2apka12eCTTz/H8y+f49nTFwmUU1rN6hQXmkClQv4LG5g3TRPY9Rar&#10;TZvsP16+eImj4yPUVYWz4xOM44jdbo/ttg3nzrTm4r3b7/c4Pj4mBpqSRVKIhScbuDCkN8HG0jpH&#10;g+AAIFnnsR966LqCG3xiV8d6oO+6RDKSEDDWQAc/ex+stryx6Z4Q+9EX1FoKbdvAOZMsOuKQm85m&#10;Ykx3ux30usK3v/cdPHz0GH0/woHsSOjZVlTLKU09hojMLTnL6+Ge20oKmBCQKPizHdaHjI1f3Jus&#10;D3ZLtFl67+YM+uCtj2CnA+GmMWLMFQk5IT6q3rKwyAjoRla9i0NWSiGfnlmR8HwczA7TlY5eQCKE&#10;2NJ3MmEY77xDMH+HrjVTEJZ7xrlak9ZBbOpjrWgLKgzvPVarFsa4NCCiAVaNuq5SHZHUe3yonxED&#10;aM2R3R8pamxxH+eWM9ZashuygdwwjhjNCCElXn/zTUgl8OrqJU5PjoKsXkAqD+kcvCA1pijsY/O8&#10;B7EYnnm4XzryFSbuxmz4SyMXl6Y3kZVM5yntEx4jXl09pwFjFdQNxkKraTAGeJhhDKqXFawxgJQU&#10;VAxGxouMaOcAocJgitikAdafalOWqRC9r3l2jgzgqw8DerL+DYMNT1Zi3gUyT7gvpZorqVNyEDJk&#10;a52cnOAo+PwTQCjh4YhgY/xMpWFD7dN1HXRVBeVFyEawNmR/UK7Z1LPSs22dQ6U1unHEft9BawUp&#10;khkSut0QLNFIreGCYmO0FkK4MLBSUMEOkXIzJgzHBMs9Drqa0UyWTWEfUeG+lYhrc9b9HJPJs51K&#10;NdSMxYrMzkXJZPPlMlLiAdHOo0CsmLy0o5pkHrZpF/r8jOUusIh75Jls8bnnxBZ6Xzfr0Wg9ESZF&#10;KhvBPMHtnZbEJdvjEhmD55zxfiMHz0vWiEtk3Xmu2mFQccnKtBQmy9WBpTqNq6n5teBD+vS9ooc6&#10;RBHE5hhmiSgb5HKzQUN876jUq+s6qfH4AGcOiM/zmHIWPa+th3AOle1VwfDMQ8tK5xxZnvlo+T3H&#10;NH3Y64RfHuRy/CzHVPL6veQZ7/3dNrH0PeM5ZZIN3TQsDHu5FAVlQjmol+8n3J+f5yfkfXA+WCoR&#10;idJri7K1aQlnOrCJj9ctnBPWWjovWM889Qf+dwvelxqjXHawNNXnNgX5lO8u25HcGzU+FPlkdsnK&#10;ILd8ydmS+aGcA8slj+NcOsEfmLuCZXMFA5eKlx6+nE2cAzKehfQtSYRyP6WcIbgEpOcHYEmG1Pf9&#10;7Jrm6yRn2i1NwpZkXiXrHL6JRPZmic1Ses+DJjFLFIqMvQAAIABJREFUU8+l2qWBRSl0gm90+ZTu&#10;IPUeDmf3znHv4gKf9QNurq7hVtRUIrCtxn5HTcBqRQ2GMej7Hl3Xw1gfiltAVxWadoWLB/dxcXmG&#10;4+Mttps1To5PcHuzx9X1HlevBvzs7V/i//vrv8XbP38HTdvCgfzIkgwYAsILCOlxenqEB4/v4/zi&#10;FPcfXuDBwwsopfDZJ5/j7/7mH/HBr9/H8dEKq7bCg/vn2BxtUEmPj37zIX7+k3/FCg7na43KC9RV&#10;jX3fo65bnJ2ewn/+NEmmpVKzg7RU7CTQdcFfWjLgOQLU8TSwKZhtYpn6zGqnpK6ZMY/DPY2slWht&#10;MD03odUNDBBrHPb7EV3Xoes7jGYgybHwkJrAwdOLc3hNLPnNqsXz61sM/Q0uz48gvYV1YwiunaRT&#10;s9AhrWBHYtgQUG8wDCNGA7TbBqO1kJWmwYyMBpDBI8665FlKz5Er2m5MzxMSC4XAHglYYBhHiH7E&#10;YAwBMCEPJO2tkIBUKWdCMPkevEff7XB7ewUHj94YGHjUjcK60VCwsN5gpWoIa+CsgVJ1kFgHv0VF&#10;QbY+vMfoQD77QsHBkPc520+jBx0/SOfT8XiQZnYEfvK/nhpJcTAUz2W3S/ZNca+J/sslz/1D8POw&#10;UC0F4dxlu7JkM8evAR8q5MFiVVUdBCvl8ZxLaqypCQpsOABaEhtWCmpcYyPL99/IlPPOkNzcGrjg&#10;vQ8pYJOqLMhJJT1fWusU0knXmPP0QvGqdZJiShlADzExa3xg3eee85y5WArN4veoWEzfMfDIg6CW&#10;MnUOzyYUM3dKSsZS0Vry7+fDzFL4U8mO7i42Z15fxWuxRBaYB5XbGeMmrz2XfFCTbUsWMJ2/Tuk1&#10;SuBBTkw4yDgIjCdqtEX63FIq6vsKtQW3YjqwsBACXhD73SGyDQVW9QZa3GKzOYJSGjc3e1Q12cXs&#10;93tYAWitADi0qwZKKOxvO7x4/gJd17PPag/AFV3pBGbWdY2u61JYq1IKY6pbNW6ur6F0FVizI5pK&#10;z4LzpqHwXG4cGczR1z8O8vj9iDZRdbAQ5DU7V9I659APA9arVVqjEYxo2xa+abC7vpmAWK2x2Wxo&#10;qJ7Vp+lcByCUnPUY0zMogxKNms2+7+Gcw6qtUCkNX2noWuPNr38NsqpguhFS1eQxLfVkbxLZ/wJU&#10;d4nJIiGqzpISEAg+8IJUC35itAuwbTja4ImUeBjWUPwhN6+dMIFvkZUvg+UTGAA69+o9VBbHYO5p&#10;AOAwM7oNG/BMw+SD1U4K0RXJA98HECvWcCIMeaSS0KH+igOHqqpCmGl5D+UkjJgVEi0JY2DdnBjk&#10;EvMuAsxaKzRNgy4MgmLfwJvsvM5vmibdUwJyJKScXjfuScMwwHuP9Xod/LwpC20cxwAwA03b4E/+&#10;5I+xPT6CdTZkK0zWVTObaaaSm4db+t/KEsxzO6NgqcBBzajyECyTDfH+MyDdh+/y8sXLENhtoasa&#10;3jjsux5q1caoNrRB1RoVOpUmJUskyidwKg4zA1sx1mKRXUFckSn0mmc9eOeptfIOTiDYjxxaCUlZ&#10;BT/7QPJgdhlpmMYtdA6rICip0DYtzs/PsF63MGMP5WjNCsxrer7vxP4i2pb2Q09qaCFChhSpGfIg&#10;V+cc+pGGnLXWcYSW9g4C6wEpyOarDzZPuqrI3kZKGgwEVRmB65NSVQZALQZx5t7WOYicLI0KtQ3Z&#10;I4rFs3qpPlqyIcl7Rj7gL9lFLdXYyS4o7VPJ2TqpTOJ5kGMx6TPJaZ5Yyr0KVvFMdTLZtnogZSDF&#10;fY2uPeUweReue2Dg2xCOHm+E417hC9/V+7KdzZQlN8d5EgOafd84TC8RHnPbxNI9vVvtiEJWkTwg&#10;N5XyEvPMynjveWg47QlyZiWFsDdBoIhJzVSBAWjl17QKfueRcKR1BSFswqV46HXpnHBhKJ8TiON+&#10;FNdJjiHlQ5JJleSLFjLWukSUmJN55lZjOams9JyWmPM50TXlnEpxEPy6ZLWjdcV+huVMiam6KCkZ&#10;lvreEgHpsE/gv8NBfSI65op9IQQsV+GwHiae7dEtJF1LASIieBfWyLSPOMxdXia8opqtnd8JeF+S&#10;PecShFzezZsWXvgtNaelzZaHrvLfL4WI/jY37TDBmHkOHxzI+EpP9rtUAyUQuOxD6BcHJaVpZtps&#10;hSxKYqK/6NJ19YUpdYlFmD9oOTC/JGFZCq0tyWjiFL/Eas3vdS7tKUnA8j9bmk7Hg6sUVFICEu5K&#10;/M4BOu6rxeX+1gooXeP+/SfYXe3x8ulT9N0eQ7+D0gRS6sC0H41Au9pisznG7raDMVTAxdCdtm1x&#10;crzF+dkJLi7OcXS0wdn5GYZhxPXVLV68uMV7732Gv/vBP+Jf3v45oCR5QAugauoUgFNJCa0lVpsG&#10;RycbbLcrPHx4H6dnJxiGAc++/AI//cm7+PD9D3C0bnB63OD87ASnp8eoKo1PPvkIP/zxz9Bd7dFL&#10;A4wC+0oDChishxMSV7d7eBmsboYRUs59WPOBzUw14Q89sbnUKa2zeFgVDnruLchB0HwPiIdPfL/I&#10;rssPHgp8C9YdoaGwFjC9wzgY3N7eYN/toauaLGU0NSDr4y1Ozi/w4tMPsGqJcffqxZc4PzlHXWl4&#10;R2CGdZ4U8oI1V8EbXCmB0Vp4q2ENMI4OgCbLDzNAtTWMNRBezsKOIl/u0IpMzKbSc1ZtbMLD33nA&#10;jVRoal1BSmJrxnvpnIcKjZnzUxielCIEL0rsbq+x29/AwcFJhapVuLg8wenJBkpYVMLA+hHOa+zs&#10;nphIChBewpkR4+gBJaB1Td77SsMJDUg98+vMh3alAiIpFFxgmim2TwuZfPSnPwtAtChLQ7mUulTE&#10;xn0nH6IusWhycDYHL/OB+dI5U7JGyT0Si96DgTFks/2+xLbIVXozgNUjZStQke0SqYnXCHm4afTI&#10;jvL8NNDwmLGkZHjN9L0VK0jp/8FZGziD01mRfAoD41HIaOiQn+GHw+YS22gK6nTJbsE6Yv2U8nDA&#10;/VWzkOj8XpTqinhNclBtafCcD5yXGuEImi6xM7/qf6W8hZxtx8/KvEnJw6FLln6lAVn+Pjm54qs+&#10;85KNYU4IyPeS2XPp3cy/MjZXh16tOJDreu9TUa+kDqHJDv3Qw0Ng1WwghUa72sJaB+sGSChIWQEY&#10;QrB0DcBjf9vj5dUe3jioAKpVugqhkJbtzTKraUVi3PNnZNbUa43NZg1jRhhrYUIQvdZqts7pefDp&#10;WY3f044jRmvQdR2Oj48BUCbQzc1Nsqnjg5M4DIgAfQT3459HIgzPM4r3pQ6BpXRNFTabDaSQePni&#10;Bfq+T/fDGAMHj0rWB0MqGuCrA+WFDx7u0tNQ8vHDhzg7P4cZaXDjHVmYxDqXriVmw/l4bkwD4zmT&#10;Uyt1sHbnz6IPar1gWe05u34CGgnHJyZ7ZAHyKYDjBAlMAYQ5wMuBw7xxnga7csrAKYFyYgJXCUdh&#10;gGxqjKm3cRYHip0YuidC/xMb6ZhTQEz61awWzwd+8bNFUH+/7+F9PzuTjDHY7/dzhWc2XCyppcgK&#10;zhQZoXkmWMowCfI/rSs0dY193+H87ByPnzzBarWC8BNASY5LIll7cNJAboex1GOW9/H5vkZDw2gL&#10;66ZgRT8pL/geh2C5Yp3F9fUNAbZawtlYS6gE1tDzKKGVQqWjjacmkD3WULOMhCnjIZ4fsZ4v7fUl&#10;X3ACsoidLgUmr3Y52R4myzAhDmr/2TA4W9Zak6JGaYUHD+6jaRrsxj1GM8yUbqWexxrKgjLGQAXb&#10;S6HIpz6yUJWa28shBN5772FHC6nIVtNYQ5lArBcfhg5SSQhFvYBNVn50B7WQqcbhPVWegTOvX9wB&#10;2MfPj0PMwM4YsDkLtrRXHNYFuT/3fO3z+3WIA4mkUJopV0VCtycVHeZ2PVyBzd8/9fkQixhIyQ4o&#10;2m1QvlPMEoi2Wy6pOKINaapDnD+okWe1zR312V15VLkKktvJGaZSz3GvEg63hBUegs6HeNTcDtKl&#10;gWle7+U4oOR5H8XvKJKlDQA0dZMAeLeQqThjTgsKPs6xwLniakjZcflaWXIMIdVdmVQjM9ul3N89&#10;J3gRA99Nln+ek/AO8aoQTx5IUm5G2MqfnYmwjIPhHMe34jlXaQ3HAPCc9Z+vj7xvlfFZFThQ35bI&#10;TNyGKid957kJOcZx+P7iwN9+ylYTGRFh6kG5DXf+HvG6mqAy5+sj3x+s/e2A+/8m8D76C4pgXug9&#10;DkItlvxTS2z0vCC7a0KaWwiUDgdu45LLFko+vCWQFwCUkEnSoCLwFTZ3FQ8bKUPhVC6q86lkKeCs&#10;ZAdULoZRtKDhk0cXmKOpIWeMMA5o8wJySRqVN815wZlf78OGxi8OMspstwmkKqko8uk6VwGUwjZK&#10;16oE0vNJZ+l38gTyXJ6T5zrcJSnLB1xHp8d4/MYTDH2H50+/hJYSTR0DRAg86twI6fcwDfm0nayP&#10;4VqBm/0O3dDh6PgYZxf3cH7/DEdnWzx49DCEWnWw1uHpFy/xzs9/gZ+9/VMY16NuqLmm4ltAU9Io&#10;pAB0rVHVK1ivMAb/1adPryBEhZ+9/Qt8/OGHaGqPB/ePcXyyxeb4GJAKu/2In739S9xe7zEMHawG&#10;hr3AyijyLrUOUCN2lgpn50D2Jk5AqQnglWxTJLYMSaWZ1htSKejAShiDZ6WuKqhcERSfo9gQcduH&#10;MHEfQwAZ2PPjWHBgXC+RQVlV1RQMHf3PfdhkJWCMhbEextLQ5fp6BzMabNYb9MOYQjZlpXB6/xzP&#10;Pv0At7s9VKXw8vkXOD09xeX5MdzNMzSygrcCzgOwFL7praXGO9ixRBbz4Dx2gwF0DWvHEEzlQt6F&#10;S+wpROZcuKSjNckDcmLYW0ipoZQIUm+aGguQVJlk7ICQClJR4aOlRlPV0EJACg8LBwli6wjnAUEs&#10;P+8A4yWsU+j2IzylkmG71pCyx8WDLZq1g9YedS0xjuHQN+QXWrcOVSXRG2AwFtKrJNdVzRbCObjB&#10;wXlD7HvvAEEWTRKRhZYP9CS3bk17uw1SYqEiGhKHEGLm/1oe3C6zT3IQMWdul84RrmqL/rhSSrRt&#10;OzsLS+BmaShw6PfJ7RTmg+/4TEZLm5xtWNrrSiqsONSpKhoSQvjEqtOqKjY4VIxLkidDQgkFK2j4&#10;KAL7ntRCQVYSyVOOgEoEwEsGD1shJYQEnA0sezKmgtAKdqQQO6mYLYPPpdcu+FWKRbWKB2a1kfeA&#10;9YE9mhKjGHPF+Wl9gfagaKfh77BpKw35S8P3fDCZ10KRLcIHQCUv/XkxGp8bzh6fq06WBt8l0IJb&#10;RJXUcndZ+2ChmVoa/B82XGL2+WmIl9dnMYDWTwHcfgrz8+H+uRSKHJRxifXPWZ4+BYRFK7EUJh73&#10;4sCGcuHejNbBeg9n6bdvdrfY7Xc4MmP4vBbOjhCSrF3I+5xeY+x7dPseQ7eDMQO8N5CqhjU+rXMf&#10;btwEvohgk+bCc0+WFm3boFI6gV7rtgGshY7ro25TmHMMt5VSwnpHZ4JWCdwbrUGlqRbRQkIL8pX3&#10;xibrD89qvaZppsD2GaPMBjs3QAl6fePonDQ9Ma2hyEdbVRWssxjNCHRIP+tDQKbWCn6k+73ZbDAM&#10;A7quS2x4siwgP3klBLQmoLjWFYahQ6M1VusNHj9+gqPNGkoKwFEtJ6BobcClQYbRDspzOzaX7FVU&#10;ZMmFTcTZSXKf/FFDRZGsB6P83NvpvHeBTR/BVzEF34sZkOAmli5jc6ZaKjzb1hp4h3SffWBhC6YC&#10;SPb3IbQ5WoNFRjCXwEcQOGVMBMwfnnIphaPvOgjAGo+xt6hVBekFgZ0xrwZzNvIYzsgmhJHud3vU&#10;TQPvHNUVUqQ6j+85dU3hxlEFFoNqo78+H/Tk4ZqcbXl7ezsDNOjeOUhJVjpt2xCDng2aBBBqSrJi&#10;HIeBMh3qGhJAP+xpFbUttJREZtBUnyipAzs97IeCwF/JwlqR2OY4AJ2neUr0uRdki4MJ0JwPZqY1&#10;E0klCKpieIdGKzx99gKmH+l2BjWJAA01qqpB01S0LqUAhIL1xCiGJYtGH/d/jzQMlSETwnoLeFJd&#10;WE8kC49IpAnKAfhsmDLt8VJR7W7siKubG5iAn0rpAu/DT0GlniyJpNQwZiTwX3Cin0u1pHOeXrvS&#10;OL04g/eGFDFeTeoWWSbtjWaM6MPUQ3sc1Hi8nuL3xiH/eSQA3/mYM5Ko4WHfiLZbskjyE8ltQ9xp&#10;n5usk8Q0jIu/G+2RlmpeTs7Mwd3cpkMwZYnzLlm95ZYrbD4Y9kEiTzgpkio3WdwJqslme6HAzIok&#10;ryfi542s7KjU9B5k+5T2QcHOWMzu1wxc9j5dZ8fiJHwY5vI6W4ULGxVV0wDYL9slhtefjhSX1WDL&#10;hFL+3zwXrYTrxM8xfYRpA5rImVO/mSvfiCygZsz738YNZMLPfLq/0fpNCECHgbmbEUM9HFwiZ5XI&#10;UXG/Gy1Z28Xge1IEiDRwn2NBwDgOWc4Z4R5UR1RzwrDPrnPsTRYUI3wIPO8VD+2EqrqZnhsPeBsG&#10;+tGfPuxdnjlPxF5vTkALeXBuUiWHViYNw4ZhQK0rplwL6j3HiAUFXC/va5PaldcHYtpfyqTn+eAs&#10;3we8pZ7QOZesgoSbq8WEm9SOCDWaCO0ZYaKGFEkFxRof6vP9Kv19/HyGakelq0CicTDWFXJIfVDP&#10;/g7B++jD5pg0ssRuXWq++OQkl1SXNoK7QA3e6C8xou+yFsgXEfcSy/26IoNFZABtlLB6+IUDzRUB&#10;3/wa3PV7XzVBTYdx1vjmk/J8OnawwBdYdSUW3//P2pv/WpJc54FfLLnce997tXU3qcXWjMezwBBs&#10;zF8/mLExGBgabTQl2xpJ1NZsdpMim+za3rtLZsY2P5yIyBORka9aAAkUWF1V7y6ZkRHnfOdb9v4N&#10;ZzDtMe/4BHFvClzLtfhUv5b+b5mIvikL/ZR8tKUmqNkc38c+h/sAp8K/kFoK8nBWUuDNm88QjMPl&#10;/IRlmmGNgxK0CXT9AAEJawO63kMqiXHscD7fIAC8eHjAm8/e4LMv3uDh5T1evXmB8TTi8jRhnj3e&#10;fveEf/j7f8If/9Ef4fHDd9BdiAdQYqNG4DP6qB9OJxyO97h/8RJQHd5/eASExpf/9CV+9rNfQCuB&#10;V69f4fWbVzicBnRjh2my+Nk3P8O79+9gLTUb1gEu9DCBNjrnPW6XCUErOADL4siCJYTMxhEQBQOV&#10;oaWxuETBBOHyLLkTNlxbMvB1MY5jsUYzwOR9wQTl8mnukZ2fN0ENcqc1pFBYFovbbYExHpfLDfNs&#10;IiM/ADHIyjiP+xevoLsTvJ0QrMH18T2kt/jdL97g5x+/BaxDcBbBSzjhYOEIaADgRSoyLRwcLvOE&#10;yXqIXsEHYhT4OBjJzWW0YMhgZJq6B+5B7QqpZCoMfWwClCBgKtUNyT5GKY2xH9DrjgrNNBDMgxPy&#10;GvaCiodgADNZCC+ghUSvFO7HEa8fHjBkybDFPFlY5YCemiLrPUZJ0kRjZmI6WAtnHZwQkB4YhEKQ&#10;HUSwBOZjLcACxCY0Zs1HYENUiEbYU7LPCZEh8xwg3pKhYzOVbw1HWxkptc0Nb3yesw157nXq/6bP&#10;nH7Gb3wM9wKg/iWB4dTspKI3ZJAknZ97qi8lFRxMBIdElBCXrgxpr+AhlYmxw89BFdk5PgQaBiBg&#10;muf1vcTKYswNcaEOW5kRXJHTspqTUpKypGKAKSUBT4BEBuG4RVYKlvahGS7cGhC3Wd2lMqO2GeTn&#10;bMloLfNi1Ib1u1pwJBChZduzx/aqWSm1/WILzK+HSi2G16dY9Xs+lTUAgQarZqOESYA/86cVVYDz&#10;+pyy2mj9AVjnoFIwYxbrR19e9r1VZImO44jz9Yqn8yOUVjB2wTAcCOiCwjiOMAqwxkCIgE51uMx0&#10;Ji/LjHmeICSBRORpryBQMuhW0HL1cPWemOvzvFDtYh2gaI0uZs4s+b7vcXd3h2macLlcVnsbKYqh&#10;lxACwzjSoNR5OJlT+DDPM4Z+IKVPZOIbY1ZmslSYpqmwHBDJiiCqpzqWb5Iawmmec+jaYgymCMKm&#10;PSIBrzoqosguaH1Ouk7lrFiVztPsBR/WPwvAm9dvcDweYRcHeJWHQ1KQGih5HEup1gDZgFgLrQBH&#10;CuGmnxWFPRMYEM+Bm+Ad/SpsH9h69iEC+WtIuJRY84ciDJ+8572nYWLI3tYofPTzGKF+xtPvfWz0&#10;Mwgjspc+7ynTV5AyppeIVOvTaGCZDCYz43a7EhM10DrsxyGHmnOWbGJOJysaRAagTKHMQRQEoDVn&#10;gCxrxnHENDl0XY9xHHKdkNZQInO4aHHT913eX5IlXq47InBNdu4SWnc4HI4IATg/PZU2Kj5A6w66&#10;63B+PGPoexzGA4L3WBaPUXeQIgXUihV4SPtjqx9j4XfJOjLEgGUp17tIZJB49sT8DoRQhCaXlnnx&#10;tSwFvutYQwoE9F2Pjx8+FpZGK/iqskpGZEWfhzUOiDYZSqpc77bVZ7Lwsw9sfa+2LiErVcugTGL6&#10;O2NgphmXx6eoCnQQwm7scfl5Q7YYsjqP1swI7x2CB169eoXD6Yh5vkFJwMVn3nnTAAexsUGsbTRa&#10;DFgURIGtGjMFpKaeM2WZiKQmRSm8aRHqCMBGoWKtbSdKYLvMmauVpS22fQsnauE/+TxJ9jGZPFqy&#10;ZAtnhwQdJxVktP5Jlkh0/RIgv1qQeO8K9nGNnexl9dEaU8Wzlqxca9Z6memXLHNEtovkRNQNQSbm&#10;ifD1xzGp5wmfIg+IVray2+QpPadW3LPI3MtJKtcNin6LuyCkwTL/+0Qa2sNu0jO9frewOlLEusI5&#10;Bx54raNtZgo252uWDyfSED33GGyAUdel63VDlanI2dy6wBW8p75aMbxRpCHQxisfuzhnwnX4NRmG&#10;IQPoIQ41wPCApKROA71axZBUY+s9XYmLGYiP/22j9RM9e0xVEYPTHatp90htHO/j1yhhEfz5W5Yl&#10;rxlj7DNk75KgBkYU9ewZhUBhzZyfzUyeaJOZ616rda9yPZSfTabokChyFkqy1G8ZvK8tU6SQTbZz&#10;fRC1HvwWgLHXwO8B+DW7nk+k+GFfg7AtIHyPLb4nEdp7nT1LAl4MtCQye9YJrSFA61rVAaktEJwf&#10;GPVhypntLQkU/30t92hZ/nCgqdXAt0I6ajla/R2/j6/vcwz/VojjnpystmlpHUR7apFWkErx3ChF&#10;Tab3eP3ZG/zBv/kf8ZO/+VtMi0OnFYIxWIxH1ymE0EGoGM7oFGYzoe87vH79Ej/84Q/w8OoBr16/&#10;xOEwYpkXzLPD08crfvLX/4D/+H/9J7x7/x2GQUIqYk7p4cBvFHmxC4WuHzEe7yCUxmI8fvPdB7x7&#10;f8ZPf/o1hFA4Hk549eYz3D+8wPFuhHEG79//Bl9//Q0ulzMEArqhi7gc+fxmuZ2UEFKjHw9k55Jl&#10;btxDfGWR8UIkSbr4hDavCab+aN2vGtjhU/7NMxSDAtMzygv31Kg1wVXvIAUxtoyxmGeDeXa43Qye&#10;ni74/Ac/BKRaCzjhcTy9wovXP8R3P/8KwyDRgXzgP//8Nf75SwFjFzgv4JyC1AFBeAQlsSzUeHrn&#10;KRxKBnw8P0GPXbzGKnt/FgBSnOaX7BafA5R4+E66xlkm3BF7FJ5YgyTj1CATHBH9/hS0oiJVhAAh&#10;qWj1UkSldXxWXYAMEss0YzELlKLC5bNXr9FLjV71gOhxM8RUgKaBhAsE3kNK9J3GMi8wjnxUpZQw&#10;80TMF9XDuBmdI1hKxNDcAI8gSsu1ujjf8/HeWthsA8DrNbE2SttGsAhHr87CFhjPGwZe/NdyxL1h&#10;Yku9VBZObau2PfA09XyhERRVnxHlnp4CuEobIM5iTs97Ki4RVpuJ5FNNDVFs1OP99d4DKYDSeyzW&#10;QQTAOgcZWTghvq5SHVQE5kVYGVbIjFaRvQpLP0jRtGKrz62WpVttrVQ8h2grM9Lwa+9ePid/5muC&#10;2+k8ZxdTW0DwvTN5Rz832P8+Fjp7ZIVWoPKeXeAes+w5a4g9GTtKx+jm4IHL6GtLhgIsY6GbNQOo&#10;VqkUw0EOXqQgxqLwj81RynSRFArqvIcLHkP0j9Zdh+NpxPu3b8n3vaP76KyDszZ72QshiswH/n3m&#10;acJ4OKKL3vc06D7mQffqS0oPR9cNMMZhWQyspRDb1Gynvcv4tSZP7LoQAqbblIH2BIImb/1bDIDj&#10;+TLpfBqGAcMwYFmWAshKzV4r6JDfi8Sm72Nwbdpzks+/lBKPj4+w1uJwOMTz0GX/3E4rYjVLib4f&#10;4nBjwOV6xfF4xPF4IjDEAWM/EFQeWf4qekona5EEqkVBf1afUkCvWPNYcj5Bm/Dio42QyHtKBGKw&#10;MvUy61YQ7OsigzmpT1bqPrOhCIwRH/2UQ8EUTazrfWBHMPAv/ZAs7fBjTRyfcY/oMUwDgvP5grff&#10;fQelJYx1WAyFmmqtYr6B3LJ4GUEp3TdjzJpzUAVwchVxCD6qUz2kpAFGslvgoHMBHoEGXe/fvydV&#10;7f09pumW9xiZvX8tlsXh7duZAavsPIFE8BLeCtydHuCdw93pIQL2NCRyPsBF4L10uC5VzHKXcEQ1&#10;GpwDglx98muFfUjBx75QJyKx6JPHcny/NCjrOxqwPT09bp55XhtIIWGNQd8NcSDuswpNKVUELG72&#10;42gn4lnmzQqwyCLYuT43nXcQjgCZ6XbD5XyBhkJQHVzcY2obuzSc3Kq1y7Om6zSsCfidH/4Ad6eR&#10;7IYE4CORqbYkajkWtLLeWiryYmhXWcVZ5wjIDGvWl2Os+73euLasTWBkETS9a28sm0GpNQ5UEzdr&#10;cmPLWaFFwEtkq9oOo8BIoqyb+1KnmtMHHzOU1hqQrrvYkGT2iC81EL9mlnw6WLNpM8Nsb+qMv7qO&#10;FNwKiKmG077CPz9nNCff+lrx2yK+1izvGtOqex+qIX1zrbQytTjoua47UeQiaC0Kq6W6vq52PlaX&#10;rTkm1GfqDc5FZKKttVECjPP9laXlKa+lanyG4i23AAAgAElEQVSote75OqmdLIIQELpbX4MNv/fI&#10;JttnVTQtENf1gqzgqN039sKA1wFg2ZcK1jTWrhYrcB/zwYKLSnQJGUTTaqhFhN2r15MLQvr71vmf&#10;XsfaVSmeMs24/VC+P+nc99ucU058auWXiQo/SfeEkwNb9X/eC5LyA4IGLMlOdJP/9luxzanY1GhP&#10;3WoZQN24tcK/9hqy1hSw3gT5+3E/xpbtSQtMrtPPn/MGrA+ovSFHy1dprwGvAey0ubbApFYA7HNA&#10;Mv836dqkQot7NfFmn0+66+/CWZl7zHsug2ldh9rDrAWe1cMIDiw8d+jUXlXPAR31lIz7oPN10AI+&#10;9kAy7q2+V+ikabBSCvp4wL/+gz/A23fv8Iuf/hLWBkip0CGCWI4YacZaTNcFWvV4+eolPv/iDY6n&#10;EW++eIPT/T2utxnWLvjw9oK/+C9/hf/z//iPePvdWwyDRj8IXG83CNERoUZEL3NB8Dl5wpLMzzqP&#10;8/mKp8ePsM5jGHqcDgO++MFrvHh1D9n1COjgbMD5aca33/4aQhKDOjiPxTi4QEFsShEjSUuF4A20&#10;0nFD33p98/DJQvFS7QOpgaKNGdkDtzVoq+8xP9jSuudBVGl9J3l0iDY6y7I0fRrze8TQLGsd5nnB&#10;09MFxtzjw8fHNehG6WhDoiAOwOnlG/zqm59BGYe7ccTT+RGn4wnDcYTsFRZnIQ1w0h2E99Cig+w0&#10;rpeZDpogsxJIQuA2LxhUDwcHoRX6vs8AR2pI+PXodJdZJy1/vhTC47KPePI9VtCqI8/AKIsXUuQA&#10;YilUPheSdJd+SZp2S4HZOxhv0Hc9Tncn3B3voISioBZPsua+FwT+Bwd4YodY66EzU4hAEe8pgEx2&#10;GsZJDLIDggK8WZUFQtK/Q2iyS1prpt6f9pglNbCemBetgW4r6KdV+JX++e3sEQ6Q1+D83vdqA62r&#10;J2K9VrbARigGkK39tT6/c5GdWN4byxUmVyRZ0srsEIA1FsYZuJh94bN/88oyEsmCJsv8k0Q/qaJF&#10;DqeSUCuY1ncQQsFGBq+PLFgetFn6TaZGSG/OhPQctM43/r/6XPcVaz+D2D40B/2fshcsfCMrAkML&#10;CODey6XNAxqha+HZ3IPnLA+boGOVA9AK0t2zofs+ao+9Om/9PiJ7hCa2bjoP+DNcy5Jzc1N523vn&#10;ENw6CK3zRVr3qTz3woYkE+LzYp1di3slYaxFn+tGAujHhxOOpxMu58cYvqnQ911hwbRmWJSDIykl&#10;fBVYRnWMASAZC31tXpP6DUAOuE2ensMwsFqRWFDD0KPrOswRnEdk15NCUeWGjDdOxf2MuSQGAiYG&#10;5SpFJhnebYkqWbIc8WXrHDqlM2s0gappeMAHBTnc1BgYs8R/S6HvLgaTUYO/AsXH04j7hztM0wyJ&#10;nuxbup7YdHFQJCVIVafYkBBhzeaINg+eKdcyh7Rh/7TuychWGPmMQSD2e7bFCUknHE0dkBnXIeqM&#10;ZLJ/SkoQpl4rVTbbZ6ImxYhosZp/RhBADZHY33Q2K60j+01l2xwRAt59+Ih3794Tu33s4r7NLUVA&#10;NmxsX0m2ium/u64jhZ5zmQRS14kp5Dj1DvM8r6GlFRmolvinjAteg14u18wCbVnD5meRse7oOyg4&#10;S1YZwzDgcrngdDrhOBwQhIlDNzrPfLJx5b2u1uCZO0KEdTiN2kKjbUcqclAsKTdWyiLdEx984Q3s&#10;WS5Pev3Hx0dM0xwD+jQDdCLr01oAPQ6HA/q+g7UhOSshCAEXfA5ppfdcgbm0fxW9W6wvEL8zwqok&#10;qc+YnAPhA86PZ0zXG5QgcpEx0zpcYJgCz9oo6znkvjG9phQSLx9e4HQ4IPgl7p+hCcTVnvL8z5Pa&#10;Y6/G4udGfa44T+aVMg55k23GSpT6frUht6SosYK059QkEA7GpueqRXZpvf9zntacjNhSOT5H0ltr&#10;CL8q3OL/E8NVVCH0vjk4yYNQ79F1fQydNpXNjiz24JIg5JskzWxZiaRSCrtknvwzuVZdrUH27Hq5&#10;wihhHHxf4oOiej2m2rBl77lnVVyrLPf+vjUs4GsqWcW1aoESbxSrlRLIuir3/FrGfVZuSFItYm79&#10;d0qpuDetxL81y8dvvMtbpOGW7XLqz+HXZz1NtutzdIuHyrynctXomh/DiYvJ/nQLTNfM91T70nNb&#10;DqdkYWFcAchp4Blkbu1oSM7snyqi93M5m+0edu2dyvvIh9ac6MPUVrG24gG0WYkoQ1ZI1Orj7RBE&#10;NEnQz63NFnmXW9CpOHzw0ZI97dVcOf5bAe9rnynvQrM52ZMW1A9K2khaD3WL0dYCXTYBrrX/dTXp&#10;eW4Tah2ErRC1FjNzr7HeC1drBSm0rlXr5j/H+uee9fWks2U7VAfLNkP1PsHyax0We570rQeDb4Yc&#10;gK9BhxbI1ZxKMyZVmoDV67fFmG2xJOtiYi+7oGbjJNk2H3ZsvH4j8/30cI8//A//Hgoav/jmn0m2&#10;HDdnYxymaYlMComH+xPuX9zjeH/Eq89e4nR/D+sAs0i8f/eEv/zxf8P//Z/+H3z982+I1SUDglDo&#10;xwOClxBKAYEaUN2Rb6vz5E3vrINdDGZnAWiMg8Lh0OGzzx7w5rMH9GMP4xyu78/4xc+/xd/97VcI&#10;vod3Di4F0nU9hKT3EEKg7xQW66GUid6tAUKGjcx5cw2ZHJZPQDmTVMcimwMKiWVV30NrLeZ5zvJn&#10;HmqXmDsCwDxN6CMDMLF/ZeVntoaXqhyoQpu/hXMLjLFYjMO79+9h3AKhFeBkbrzQabz5wRf46h9G&#10;mJkCBd+/fYvXL15iGA8wLjrHSwVnAoINQLBQsoOWEjdrsLiA2QOz8QhB4u7+AR4SIRUy3hUTdC/K&#10;ItdH/5GaDZqGI845TNMEoRWU6uByMJiIU20K1SX6oECQRHRRQgKSiskQHHxwWWTt4DF7h+t0A7TA&#10;OHbotcL93T2OhwOz8gkYtEIQHotzkY3msCwEeijVQQUP4xxMJGw562AhYEIszZOk2Dt4GQDGDOJB&#10;md9HlVWeC7IZelcWmKEZIlozTUSDDbB3jtRnSZ3f8SkW9F5BmBoaKua2BX9rWJxkmq3wqprNm1mz&#10;0TYnJSpmcI0VkfXQlRQT1EAqpWBZERcymw15PYfoYygiW0YLAjucc9G/MMA7Cw9BmQ+dhhRU7HOf&#10;WYfVh349+8FAq30meynRb9gO+SqYK4FZPjZjOSwXu8zzlpVRbW9ThG012EWtBoMzlmv1W6upa7Ho&#10;PzVgaF2fsnHeV2C21nZLprodIHF2oMxhl7yeTM1L6/WyuzF7/mi9rIpP8nsWzVqvBSy01owIAcHZ&#10;gsDgOciX1EIuwMFimRdIJaI1zoJ5nnF3d0LfKTw9nnG7LCUjmw8OY6ZE3WCvPsXrtT0cBoSgsSxL&#10;EbiXBrxd1+UcDm4bqLXO9hdarx7iXdcRAMfk+skCwVd1KweMUhZATIbA6XjEskzwzhcy48JuIX23&#10;+GypaBfjo1qBr8VUJ3Rdl631rLVQWkUVjCRv6nh2LIvB/f0LzMsM3Sm8fvMS9/cnQEZWHQs7FwCk&#10;EtGGREQBhYjSea7gQLakQQZaqXbwjf0+pABax3qD4ImTHVnSgeUIpIGNBCCjooTsACMo6hzgffat&#10;5iQtjxAHCunZYJ69iNaAMWwuxAwdEXQRvKeUJu9YodAdegRQjgkAWOOzguO7797i/fsP2aZKdIrO&#10;8Bi4iThA4cHaOVMhgvXJurLve7LCud12VXbcUqEm7tB7aGanoDKDNbFNvV8KElQ9sE17TKpTk8oD&#10;xT6eVDIz+l5BKYHDMOAw9hCRde/holf8yg59bngZQr1vYwMeF0oy5+LwOxSqOTTASAkBn+xjI/Am&#10;pcTtdsP5fM7XM+0PWmsoKeKgna6t8x7GRqtapbIPsY2KiQTEFz118AheNIA/pnIPPhH519wqrSnD&#10;LmbLvPvwAU9PZzgPBEZcaKl202vUwDblOpAdkjUWSmgcDkd0usN0m2INEfMyhIfwolAi8aDDtnWi&#10;z2G11ppsJ0UsV7XJAKH1ScqqZuDiTs+ebWk2bgnl0O77nPfpZ1okhj1L4Jo0yEMda5u96N6VQy3h&#10;Yq4QcpBMHvwAXMlPGVzZBrmh6g9MWZLucQLe19pYZWCUCUaLQUcbu1gtnQTbR2kN0T5vuUUrq8Nq&#10;TKW+ry22Mj/va9B6o2Koave1z5AxxLlSaBXEg1SvbtWmoUFOaYG0LaIIV6psrKwLdQxyvpUQslg7&#10;3LqkxBo4eUlslA5pME8EChRYRP0dEwmwHvy1aj4+DEm5YkTmTEGxUQ0lQq5pqJcXWVWltSoGXXtK&#10;4PUjrL1fchGoa34eJEsWRr45gGrtU1lNLny2MQveQ4TVAqjeo+l9fXEeFUoTD8IOChKYiopFkYmV&#10;SV2Rhj7ptclykRSnB2Zxms5oay25TqBUJXAiZ93j1SRv/vfpZxL5JF1jvrfXaioVh0r1nstdbX6r&#10;zPuW91LLJudTIPTKnt0HzJ+TM+9J1bdTTfHJRPPWA7bHmNrz+6qB2+dYYHtNLQcx6gYm7ARY8I2N&#10;g0g1S6A1OZINplX6+3me88PB2cmtDX4PvGldy+dCjFvFdGt63GID7lnpcNZoDXg9x7h9zoqgCBxp&#10;sCrra7t3zXwIGLTGvMx48eol/sP//u9xOB7w03/8amX4LALOGAgEvHr1Gq9fv8GrV6/w8Ooedy/v&#10;AKngLDBPFl/+08/xoz//C3z10y9hvcXx4YGa8UBBTqqjYjhtDMYuEFLhdLhH3x3grME0OQzDAC01&#10;ul7j4eEOr1+/wMPLBwTv8eHDE37x9a/w9c/+GU+PN0xXi6HvYd1CthSdhJTEpFJiDWkUWkfvM49e&#10;9c8WkrlISc8Bsw+Z5zmvrYUVm+lArJnV6UBNPmneezw9PRVNRbp3aeNNxU4KBfXM07B8JsuGous1&#10;PBYYO+M23fB0/ohpvuH08ALWW8ADSgp4GXD/5gXe/M4X+OWX79CpDsoH6CDwO1/8EMJPmC4z+hCg&#10;7+9gnIMKDjIISAUYAXycZ0xC48P5hqsNeDMeMNsYqhKSsayPjHmfD7k1nEhUkrSQJaP0XQGte0DR&#10;evFCAlh9nIWQ6McD+sMIKImgZD6oETyEjJ6SDjl4LMDD2AXn8xMkHI6HDtJZvDgcMMT31QA6OAwI&#10;CH7GzXk4oRB8wDwt0IcDhOwQMFMAkZLwNkQ/XwlAISRfTyEo+S5E9YNo24W1zrQ2KC6aSiNeECfP&#10;xnpC3zrjeCG1F5i0x0bmzKbnzqTn2NFZHVGpK54rPPcK/da5yq+LEBG8r4K1wu4w1ccG1DIAil5H&#10;CpHDwGitrr7ZgucuRAmtSkzFyFDRvQa0zGx77t8ehIRs1jMlC7tppxbQVBqWFiylR2oq1IIMW8AR&#10;vnkPWwBza1BUn1G1ZL32WawHRVzFyD1YU8MUQshgI7egadnX7Z2htQy9HZwndpn/zw001mvvmbrR&#10;bQLu0jPIwY6WrWECdtNg3hdqxZCl/OvwigaaIeaJpHrX8+/BJL2Ioem5juUNtqDXHvsRT+IC5ygM&#10;MdmL9MOAruuhFUn3dadxvV1xPt/gPCnojJnzOSqVKoYNiSGVashU/4UATNNUhHhylUJqXNO1SWzn&#10;vu+p3mKD4FQbO+fQR8saPkBNFicOpd1TsiwRPkD1HbwPEZTt4vu7rFatn8nakpGDcV3fRz//eQNc&#10;JfUd+f67bJ2kYu4Nr7+NM/js9WucTgdIBVhvEVwEq7WGMS7/LDyF3xJbsHbeKPe/9UyJFmGSE4LY&#10;wLHYm0Ilu+e5GhFgCqufKxhQEqSATvZhYc3FQWQ0ogr3I8La6pFPLGj6hRRsJ0IGuZPNCT1vEezQ&#10;RAgxxuF6veHD0xlvv3uL23WKwaYUNCui2mReFkAIZuHUVmfzM5bXjdxmMQGyfP/hQ/2kCmn1UKlR&#10;T7Vnqh15EG5SkyzGoIvPfjrz14GOYuCwRdcrWLsAYUQIDkoBzi1QIDsOFyyst5BOoM8D29XzPisl&#10;Gr1la0/j55izNrL1V6AoDYB4QKP3HjIAFomJn/ZOAkaeHh+L65gsFZxzOB5OOB6PAIDb7UZWjwFk&#10;NVKp6fO5ISpCoEATUFoH+aEI+uRZT85a6F7BB4fffPcW5+sVNn5fuaP64t7zxfkDASl0jJcQ0KLD&#10;eDji7nQf6xQK8U2qiBAtizi4WPvd8/uTAEEafNrch/Pg0LYq0xU1EFfLpHvIz9tP4SL1MGtV9XlW&#10;S6tPWqW0BvXPYTHcyo+vhwyuxrPUR6CQYwREjKD9y6WBVE5sRsHGT1aXvD6r1RXOlXlZ3Gu7pVTc&#10;5g76Db6xkjfBCDSrGpPnDu2pF59TM+xlIaWBUQ3q144S/DNzlnNtbcTXUcsipG0tqnIdtaegrAmR&#10;e9jNmkflcl7Kpv/xYWNhks5RTpaobVUCq8/2lM21DXQLr9xmbyT7I6rFcg+ENUA2BNf4mS0OWxNl&#10;+XAx/Yx35ZAvfdc6W6EMC25YazEbIV5vJQVavk4hRKucNOQKGzeNmvxV2NWECGzHgRfvI8tnjX/e&#10;UAzYlCqztPga6roOiCqvEIfTreFivQa54p3Xixx74nVGjTMUii6Z8jiwwZc/wZP+l4P3QrANzm8l&#10;vi2WeP3Q1v9u11rkGbue50DXWubQ8pNv+dHvT/+2w4nnWNcJ7E7Fqk8J4Z+wF2iB3zxcFgzArAvO&#10;2nqHF5Wt7/F9BhdpwaWAsE9J0msQITVinwKS6vvf8qGvD6SaoVcDEXyjTQFS6Rd/yPjv99Zky/Kp&#10;PlDqFHoeqMoDK+v1T5/PRFaFw/H+hP/5f/m3GMYe3/7i15hvhsI9pUTXSdy9eMDLNy9w9+IOL169&#10;wjgeEaAwX2/46suv8Uf/+Y/wtz/5WwQJ3N/fQ2lNnqydRt+LWKCQvYsPHr3o0A8HkjALT7Y6kfV1&#10;OHQ4HAY83B0xjkcoqfHh6SO+/fbX+PjhEdfLNYfgQQgsC1lPCAl45aJUXBAALj0GD2LuXwyWecE4&#10;DvAheYlSEGkKlrGWWLVKqjVgqvDAXpvOBCCk4txHHzPvPAIi4wUB43iAVArWGAzDmNlT1pbA7uFw&#10;wDRN2YOXZKiVRUZad1GYnwILpSTGz+024Xa5YpkPuF0uePnqZWYoBXhAAdASD599hl/+rCe/brtg&#10;mW74vR98hu9+8w3tI4uHNQDQEZsPAUFK8hGWEpeLwdt3Z3gh8P7xEV3fA8Ij2C17WkkBqXRhCyHV&#10;as9BZOoAYxY2jacAGsgkF/fQCmR/5D2OhxGd6iAg0asOxkZLAYVVNh+LgNQ4EPnQwk4TYB2GYYRU&#10;HTVBku6PDA7KK+iwxBDagMlZmGh30uuOGHxmgoQEgoSHzKCYFJKKuBD5Y+n7Vwzi5zI02mB4sj5Q&#10;uWiovSFTgbHuHau0sy5iW9YrrfcMlTTd+9Ao1LBra7I3HEhFgvcERGj9vMJozQlYw8n2zsDNsDaH&#10;4iL72NcBW3WzDOEicAUayAjam7yg0K3gbbSZiMWgJWsR51y2ycjggbNrYLj3kFpBKAqZ3qyD9Hvv&#10;WUGpmW9zDE1DAknIyz95UxfXGutrImyZ7rWUtwVE76nV9qxq9hrvVmPd8vFvsfe55YIPnuwuFMsL&#10;YDXhHtGjbp5EI5Rrb+i/V5+1lJHbmur5gF+uVkwKFM5OynnqgmzlgnUxKBa5AQzRQzcFXqdnS7LB&#10;0TRN2dddZMYq2dglgzEhU5aIXtno3kPKAK0kDscRulNYZpsbMiUUlA5w3sI7ArbNvAARQHTWYIlg&#10;dAakQ7JPWfeZVC9IKTJYvyw2h5ty0IH7emqtMU0TnHM5ZJbA70D7uaJA3ZxlAapBcs5NPFR9CAjO&#10;wQXGTMYaEBpEkpyTld3T0xmvXr3E0BNAWitPhSCFDVh4IdL9kMigTvLSv1wuq7w6WXNJEZvplQ2f&#10;ngv6Dh5aCmJJH0+wLpAlF3QMnyMwu9M0LOlisDviHrpaOJT1RfK+zes7D6GItY9ASg0RPcDTtQRr&#10;RGMs28rwixZpIsiYR8pDVUktZxk4x4H/AMqykRLZkzhZnikpctBeQFSISBGvCzHmvaPXN5YUI946&#10;XKcZT+czrtOMaTJwzmMxpKg8Ho95z3VU2OHjx4+YpwkKEp3WBIp33aYXkfFXCobWSkFJiT5mGIiK&#10;7JHyRXhjnwD/BOJb6wvZfbpGqZHnbD0ObDrnsvJg3dtkZoOuH51q82UxBKwFD+cpxNX7AGsXeASM&#10;6gQRfK5nSBEQ66uorJBxaCIkV9fljSbbFq1OTInl6vNaS+sigXbeh8JTPtnn+CIYlPaf2/UKKQSG&#10;w5GuS3x+vHcxd4auj8wsywChiBXPQbZ8TuUKktVCSCzPUHxHmYf7DaZsCJlteb7d8Mtf/xrWekCo&#10;zBxebYZQ5Hu0hoG0/hWU0lisgZIap/sHHI93EAHQQmBxLtsfig0JoA0K7uXhpbWWbfy4mjv1o4jO&#10;U8xGED7kcFsh23jLli2MAiz0ngKcwRn9kuqbrqO8gPwdYp8jJLt2adDn/MZpoAaNWwp8buvZui+F&#10;QtT5DNB75g1fMuiRQT4KOnasTpdFPZFqAg7Cl+ehyGtnn4AqmQ0VqtyrSnnK1nkQcgP47rkQtHqK&#10;+vrUqroyS0XsklTbRJTwvRW/nByULOjW96wHO+UQ+znbwfV9kyWWyMM+kUgPbLhUErHSvlFmLeSB&#10;U6r7qtD4VPMlBUYJoIdqIs8BWUkDb6yqi1gkUl2URU7b2n/bj3GFYvo8qxqED9rJOpSUc1lBlGw+&#10;o2IlKUlTPa/js1HncQT2XNaB3rVn/Po913vPVTxaq/icEjHFR8tASAkpQtzLooqHqbtaqluupl0J&#10;x6s9nXOWuTrI3L+l9ZEJNZLnT4Vmj8Bt81r4cK1S5n1yObCQcaghC9Cfq3h+e7Y5YU2332M5tYCD&#10;1g1uyRS+D4C/N4GsN5w9eVb94HOWO3akVK3Dbi+grm50uQ9u3YzuycT3GvIWk5PL7uqFUkuuWgEh&#10;tc99KwOgpaZoXW/+57Wn1qd8cfenh20WfmuzrRmfyXuWB9bw8LN6ILDX1HP/f37IJnUDZ/PULMbW&#10;cKQOVssWDRA43B/xe3/w+5BK41ff/BrBGUAGHO8GvPriFe5fn/Di8wc8vHxA3w14vCz46suv8aM/&#10;/RH+6r/9V/jgoIYekBJzlAzrTucGFgFQWiE4YlZ3XYeu7yAENQhad5AKGAbg7tjh/jQCXuDjxwve&#10;v/2I6TrDOgsfHGyYILTD4gAPiU4qWOfRSWKdmMXAmitkR/70Q99jvpEvLnmjAzZEDzkZJbKxWaB7&#10;JvKhmRracRgyI8VFf2xfHerWujU8haYL8LEB7PphXfcBkLFBtGYpZP99lFqF1n6TJ/IxZChQYOvl&#10;eoUbAl5aB7NYmJvBh7fv8Hv/6vfRKU0NiFsQBCBUhxevv8Dh7gVu311hjMG7t9/i4YECvDwEHCTm&#10;hViFNia2Owk449DJHs4A8xQwDCNm56Cch5TJM3wdWOW1D5eBmEQUDqwoTQwq8isWMdRWJo4zhr7P&#10;4SoyBqgJD+igoSDhgiPJvlBwnOknqAGj5iXAO/L6k0JguLuDlxpQHcmm/YTgPCQUJDy08BDBxWZP&#10;wnoPLQR036F3FnAeUB2C00BYCPiSkvxzXUrEC5DxgG7tpTWgumd/thYHpRcoZy2UDIbUnIsi9KvV&#10;pOwFeXHJYylZfd5vrzUM2LOY21OA7Q3geUHaAovrop9sczoqVgL3jpcZAN3WCdGRKVo60DMcPW3p&#10;Uc5WIwkglVESn8+9yLhxniyxVCzUCMARCNYSazQOIoSMoBZWdlZubLGyshKbTkYrIOeo4F0bvVVx&#10;FLAWp3V+QQ3a1wB0Zqx+4kysB8qtNc7vB5fJ1o17bb3Di/Gsusl+kXFdP+NjW4MDz6k0WoO0PfUJ&#10;zy1phcs9lxXAAZNauVWrK6JkKAIQrOGL9kx5gBHJzIkV6pj83e8MLQSYMiA1JlKtLEAEyEBqLYGA&#10;vpMYxwHHwwHB3zK7dlkWOOFxvpyhpYK3Ds57HMYRznlYY/LAGQCWZYlWNn2Ra5FIBEqVFn+pvuRs&#10;+GVZcDgcMM9zBjm58iMHvVpLOSVx2M1tnjJokTIqdMydgdowzshuxAKhy2B+Ij9456Civ/aWkCGy&#10;QkJrTftDvI/GzJFk0WFZ5jywozNEZZsgGS2Ggi/l5n3fwTmLodOYpwWn4wNE6BBciIx7CklVnYxv&#10;mepV8qFfLXJWK1lRWXYFgFktYD0DYkPrfQTwERA8DS3TFuCZRV4C/+HjxhqBhGz/JEUGVpRSGZTV&#10;XQ8RApQIORSUmNgUVO+dh9ISuutJveg9ZmswXSZ4a4AQMM0GT09n3G4T2TvdDIILEFJBKk2kAuch&#10;pcbYj5ShI1QGdZSS8Mbg8cOHbG+IyGamwWxpaQJ21ndx7aYBjYnDJKqDqK4f+z7bKibiEV/z3Ce6&#10;Bu55iB63LuNbIAf2M2CYWJYr7Q6d6uElDdw+Pp4pONqS/ZINAn3Xoe+6aAEHBEeevdwuSYDIYsGH&#10;aOmIbNWUhqwlMMFY+hEoS9kIERpnzFayUwogQgvZ/ois9OmUgDEL5nmCzOeEj1Zxq0LDebLcosBo&#10;H0k6Ir8f4OGjlQhEoLUSa9X1esWzSnCQeQ0LrXuvBA51QwcvgfcfH/HlT7+i6647OPj83kCtmt7p&#10;4YOH0kOuTYUQeHjxEi9fvqZ1sRgEOCCqCwS9dF5jScXVAsF4rkBtrZvWs4nfKff6aX+Jn1hmNQYN&#10;zlbyRShsop47b9dabLXizJ8jyEz2CawvEnFdIOaricqCsPYWf84Pnw8suJVRzWQugOy4vm3FhuUh&#10;86US0mfmbs0E59keHCvhQ5hVQRt2CSz1OmI0sPzeqwc9s+RB2BA81s8sng0d3etjaisiXgeWddDK&#10;AOZ2RlzhsKeA5GuNq9RJseSYRWsrZyzZ9/mm4jmd86W1VbmmpJA5LB0hwAa7wWfWYYJs1skhDnJr&#10;Yqm1rrAYTYp2fp1amFSLrJPqk2T7WajWHBgAACAASURBVONHde4FX3dJHbUOlUTT5snHZ5IC4T3l&#10;wsi1xkyseXBWvXeFnUy+TsxySsrtYKlUKPHnuWSUx+2TiM1p/QSg113hQS+lhIj7nEhSVlnihUqJ&#10;jSKEr+sYI8MGnUmtyJ5zGe1+Is4iGvmGtdK9dj/h1ks1vsgHdpls6kORJbqSer4vdP8vAO/Jb0hu&#10;rEtaG2jtbZU+GJcN7gHiz9mX1Jv9c4z7Pa+h7QOE5qSkJX/hUpPCW5PJJDYs7tDOAXiu6WwxwdOG&#10;VX+f9Gdcjsc3Uf4d+N/V8rladszfq5b4PXdvaklJy4LouSFNSw5Ze6Tv2QSkxo77/vPPtJeU3mL4&#10;cV/qghEaN/V0P3ij3ppYc6/2lp1O2hScALq+Qz8e8MUPfwdmEfj59ZcYDwPefPESbz5/jfuXd3jz&#10;2Wto3eHDhzP+6q//EX/yxz/Cj//LX8J4h76nog5CQHUdNTixab1drytIFX3VtFIYxx7GWIopEx5K&#10;Ech6OPQZ7L2eJ3z48ISnpwvOT0+wbkaAi5u8gPEGh9MIrSSsMXA+QHcag+5gnUcvBT579RLT9YJx&#10;6NBp8i9zxmEcxhhiBUB4jCPJpefJYFkMrDPo+z6H4BljaK3HwrcVBNLyKuMSqmSLAwDX6xWdJiZ+&#10;agKv1yvGcdwexryiqZgDSikIBCyzwfUyw9qAd+8eMd0WdHqIDbuM3q3A3YsHfP47v4tfnj8guBmX&#10;8xMOo8B4OOJ2OUM5QIcALaLXb/CwDpCyB0KHabnCgzyPu8MJQgQoLWlQ4FFYXiUJvWFT4yJ81DM5&#10;2eZ5RA4BtcZQuKxUGJRE39HgYj35PHIfHZmniLZN3hpYa3B+fIISEsfDgKEj7/uQPyuBuiKIbMfh&#10;vIPoIxMiMghCamDcTIoE7+F8gIGHJWoYFGf/e0+BRt5vsjn2AMJtwS42oN9WzotPgoctRszWc7GW&#10;hm6zN1oS3frPklVHnfvRGlR/32BQmQH155VxrSG/0ooFRspCtcSZIskui4CuJC90MTjPQ3gL4Sm3&#10;QUYbiCAETDqz6iZR0ACPWIkEbggZoNXqVxk1oWsBJURpFBxQgC9rkO1qoVCC3bIIzWvle7T8Uesz&#10;uFUE7lnicFZY65xODVpdQ+zJq/n7cKB7G+gqmkNwsROyuUdO4NewJkS0rBWTRydnwrX8KveGBHU9&#10;uQsmxL/j3qb1sKMOuk92aol5tFGCercqWuOGmYNLIWIQpoWL8mklFTRJPKIndA/rLBZroHsNLSUF&#10;PM9zZlClz3k4HmGeHpsDn1rem2pcbhPE7186I3jzzEF7fm2GYchgf2polKLzg5i9oWi4vfcIcg0G&#10;TPdyHEf0PTGnyX5OFvUtB+73iDy8TvfeFWv4dpsI8DEGd8cTpnnOAafcGomv7Wma4ufqYa0pgCX6&#10;PB5SU96GA+VbJNBFJOCcsexLgCfkZnz1rV2ZrYjKRAQXG29PGUeRhcYBIxn90WNyAylnEMNP4aC0&#10;jN8hKh6VziqiPHhCgPUmKqfI591aCWsWLNOCy/WG8/WC623C+XolJYQnm7zZWGjd4zAeYa2Lvr09&#10;etkRszwIDOMBSmloTRlKPoaW+hCIsLHccHk6Z//ztBaXZckKhXSfh0jwSCy5pEZO9+t0dxd/1hRn&#10;bqoveZ7D5XKBcx59JH3wWjAFL9f1fz0A5Wy8FWgJGzCGeolAAw3ZQUAREC6BTghoRcMlIaOvuRDw&#10;3kblQHqePaxLA0fWC4ftXlWTifjwI3DVBdsHE0i5nnkK8DTYWazHh48fsrVR3fuMwxhtkAKgkGt5&#10;VQ1TMzAFAA4rAgxRMRtDQmXY5yc//EIFv1FnS/zyl7/CN19/A9V3WKzN6qfa2iOtoRaJLAHayTos&#10;AHjx4gGn0wGisggnooEnAJ/V2TVwX7sJcNu3eo/GxpolrDsIJ05ozUIuyzMwDZ/Sub6tAVf7lE0d&#10;4gj05iBrtg8MKNROoWKytnCUuiYvmbX+kzbKdVZBC2hLt6QEQEMBhvNrXJMfec1aD+/2SKX7lpxy&#10;U3sXOEnOd0ClRBAZ7Oefp15PNRs/BUgnEL4mCq2Bu6LYm3idy4HaXdC7YWFYW37y9+Os6FrdlAYb&#10;nExZgPSsXqzXcdu+s00aqYcfUkrKcWtgmy38r2UF1SLecvY4z9Kq7aX2nB9aPaVjeR2cWMX3U/49&#10;y2fM7dTiJVmMX590j2qMl+Nx2/WPTNpa1zcL2Y62YKlGTCHErR7I77hw1KTjuq6vs7v4tSmGR3GI&#10;kerXRNI9HA752eHKvRZBndtB1vUn3984HpsGRTwo/LcG3qemtb6ZdXNXN4vpxvKC/DmQvvRVawdp&#10;1E1HvYk95+/X2ij27BJai/97M8VEkmmIXXVCiy33qXBdLg1pqRp4+FoN1O0pC2owoN6gWp+fv37N&#10;nK8f5O/jJ/8cEMSDH/iQgofMcabxNohtXQNJFss/L9/w6+K7nk6na582zfoQq4Eu/gy0VAPpNbue&#10;iiylNY53d/g3//Z/wuvXX2C6nvHy9Qn3r0744e/+EMfjPd6/u+LvfvIl/vRPf4T/8uO/xLwsGMYB&#10;1+VCbPueyfMFILXCcBiJwZYaSEHsM3Ehn2jdD3H40UMIhdttwTx/wNP5isU4PD2d8fT0iNvtgvPt&#10;I6yzkKIrQnbmZYH3Fn0/wHkKKR2HHj4Q8/52ecTT+QkhGHQKOB16nA5DbmqModA+YwR0Rw25YcVz&#10;MfirWMLr+hUbz7BUtCQgId3XFVSga3I8HjNoUQeTbtkNiSvnIUUEk63BbZpxvc5wXuBymXA53/DZ&#10;53dYliuxf2PIaz+OeP35F3j7858hLGcYM8M5ChI2zuMgdLT+ibJ9KeGsgwsSQfaY/Q0OAv3QQyjB&#10;bFa2haPWGimFrgWeWUvFD3kVixjCFgt/KRjDVKIfeoy6h4RApyT6vssFu0wy0lREp08VG3m7EAtP&#10;CQW7LLg7DXi4P0LKGMyLtRmTiYkoIpMusmnEUg4gnDO0xwqJIDSMF8RYTVJrXwaw1XsrHy5vvedE&#10;szAFymDwTw1+P2VXtjfobNnOpbO45VnZYjnv+efzoRbt92UAXhqDJXmnSN8zWRM1rMRaICb3zJTZ&#10;UogVl97nfIsguITTRhWGA7yDdzRglJFlB+fhrSPGXqwtEtAPCDjvSEItQmZjCaHiWqCEZS/WAkpI&#10;CR+2DBcXWTFK6dzRtsLeN+pCiOYAseVJz+9lXeC1apg6AJ0D6i3ruVYNExggna5Ba4jQqlP4UJMr&#10;2vZyJOpGogXMtyx8WgOF+rnk+3TdbO+RDerPtql1497FZeb8+vFzSIq28i/XucFDSUDnYOToh+98&#10;lt2jGjyHaPemlIJWHRaz0L8PAWahfRRiguo0WczEZ0sAGVREvM7TdMPlekNAyEpEbg9R14Vp0JCA&#10;o2VxRdgZv++p5uJKiDQstNZisRZ930HqDlLJDCo5Z3NvyO2lVrapACmoRbYPOhzGeC4D3/3mN7g8&#10;nfHw8JBVcqkuXJV1IVvXpM/J2VOiAhi11jSgthaOefivz7csbBySUs8Yh64bmv9eCIUABe8VfAy4&#10;z+F+gqyQyMomAUnc1xVFYKeEjEAOnYXO2zjgTCw2ZCWTUjFjJFB9EqLaLoU5ptA7QOf7p7WCNS7v&#10;B1JKLNONlB3Ow5gFl8sV5/M5qxJu1yvMZDDNM6n2DmR3k/xkhegojF5IhEB2N0p38AGwMWxSawnv&#10;EdV+aejUkVDLWhyPR9yCgXULKawQ6xOsEvaSFOXzeuV72fV6zeHOfE9d1RqqOK+maUbf95GTsA6Z&#10;aZg05NdIvQkHzsjKpiRVtdixxR4Nsh2cJoPj8QSlJM6XC4QENASsXaC0pkGKNcTijmhwEDqHMpKo&#10;RRTqvOcU8oUlWrSn5Gzj7R7tGRhCtlHB0XD9/HSGd2UeQBp8HoYhAyN1SPZef0n7a1TpiG1d6xND&#10;VK57SwikCqNnZmUxCykRRMByveGn//QlFmuBIGP+BzYh5qm/5sQ8rna31qIfNBDoeR2GHi9e3mEY&#10;OwRvs60RkWJ9rgbSWZvyFOr+uDzz2urM1QpEFBY5MoFqEXzSkSyxXu9tvZIsyjiewO1IOBu7Pj9T&#10;X1UPPFoZEfWg6zmLv5Ytb0nAa2cltWrc9Xxf+8ZWDc5JDQlE5Hs6xzrSQKeu98ug0D37322uyR4m&#10;FGJOXMl2F8VgrWXD2FLDGmPy/pX2+Dr/sBw0lDUXJy0855bQ8nbfs2fmg4H0eVbsSmUlAh/atSyf&#10;WmGxJcCMjXU27/s2dWpUHPFsgKRKX8N7sSHT7KlKOehf42ItC5YaJ2rt4/w9qe5VG1ypRVDmz9H2&#10;GUHTMYNfF8HssHntxwc6HKtZLbxttN2yq50aC25OSkb6XKqZJxEAyrljn7lVx7YIT639ph64rFkE&#10;6zppOWzU16seYqR6sz5D6nvIhykF+P+9gsH/hYG1reCW8qH3GXwh4CQ0w1dr+5N6CrYHpu4B661N&#10;lG8Q9WeofYn2msXnpOB71j487AQCzVDCuon+lN9yfVjWdj8tZl7rdVrBGns+Tq0A2prVma5l+ly1&#10;DLDVbO+BHa1Gst7gWtMy/p57bMZSSo1Psu5a92YvVLhew63Ax+fUB+m1rLHEj4q2IOOhx8tXr9D3&#10;AkEYdEOH+5dv8PHDFT//+W/wN3/zj/ir//5XuE0TBXrBYDyO6HQPFQcUXC1yOp0yA0mA5OJDP5DF&#10;DJL/H4WHdTLgcp6xLAs+PH7EHJseYstZSC0x6AFSdAi3GSJ6yEKAbHp8tBcIKm7KDsoDr18+YBg1&#10;tKKhx21aIFNQDIBJUlNqzQIh1iDAxPjh9zn5l27Xt9ysk9RAdV2Xm60EcnRdBymQGWvFRLReR2IN&#10;1iJvRDB5I2CCh3U2eqR6TPOC8/WCF/YFpBLEChJkFRCCx+H+DoeHF5jObxGcgvWAhgKCyo28sx5K&#10;K+hOwlsDHwBjgeu84HKbMIwHWO+AIOFEgAguX4OiqInBL7zwTICnjPkCxtgoC6T14LyDDECnNJwh&#10;xqMSMv5/gFRRihybo9yAp2c5syfofZxzWKYZSmhIAC/uTpDKw8MihgZQwwWySIlu9vDOAK6D0KQS&#10;Qcyi9ZFJSMQfBSE7OtK8ZNJhUgOke9XaB/Ykpnxiv+e53cpTaWWpcKnlp/zKPx3y6Qtp5R5wu5d5&#10;wn25gdWvUcrwSZsz3gS26oMWy4UzM8ihVRQFXn1m0LoPsIuBMwucmcknWpA9BDHZCNDy3hGYGUFP&#10;Ee1svPWUe+Ad2ZJAwBmLIAkwdRYIUaYpmE9uZrrCR/WIhFDEDHbebQa7LdVdzd5/zqe0ZenSstmr&#10;14kvwlFLdhNfry2FBi9+91hjNbv6OZXcngVVPaior1frLORgK6/V6u+e8mySBUHt6/qpYt5H27W1&#10;GI9aXqwMRhWlwukZEwlwdr6oeWvgorjXUZXkuUVezbYMq/e4iJpeIVd2p3Mu7p8W1pqYOXKAkAqz&#10;mTFPt8wWfnh4wPV6JbDSGPT9gPPlQgqrQpnaUn3Kam2ogom3gi9lxhFXbfKmSkY5dNetzPj8XIjV&#10;kiPfNwGoyPZMrLDkkZ2sNp6eLnCegE4eNsxzhWQE8xLLlVsCkB+/Z8o0y4hJgQDJ+FrlwMvnLKcu&#10;Wpj4EHB+esJnnx8JNFZ0XlMYq4RxAVpKeCcBpemcVTSQVFLRGZXtQiL7Fz6rMYQImfyzgpVhZe7H&#10;IYDU6znVd132UQ0A5QhwsEh26Dud2dq36Ub2Q94DnoJE3717h8ePj3nY4RFgrIvrrwy6U1LhMB7h&#10;Q4Du6XzuVAfI6N0e7X36TqHvR4hoy8OZ8lnQGEIE+BWCCLg7HfHq5QuY2xPmeUZ000ZwNjPwtrlS&#10;LuY1LJtwxhACrtcrDZeMyf73WusYQrkCg1pLpoIoz8GUSbFH2Ekq9ed6zK0aW6LvNDzIfgZB4Hx+&#10;IuZ/p1jdayG0Q/BAL7p47UK2NEBWe/sigJOHHbb7VQa8CWzCEVfL0AjcaBXfU0BBwAcBsyxYYnhv&#10;PhNEJFOkZyysQAgN3tAEdXldk7K1yl4Ocegj82Ct3ncDq7m8tRB9h/fffYef/M3fwjsihighYK0h&#10;UCiHH5bAbE3oSsBM33f4+PEJCET8efPmFXQnYBcDn0LNMxt2DVH1PlSZcKst33p2rWqDeki9h0/U&#10;vX2NgbT66lYg73M1Sl1H8F6ixiVq1vbe8H3PmrhtqSg29edeFk6NAYQUOh6fjRVslM28Hb4Gn6uF&#10;9pQZW8WCYFYnK5NZNgKGfQPbatnvFHUgmH93+i5RaeaYvRi36eAWLtuMry1uVIPLeySMkvzWto3m&#10;75fWSo331DUud5WobfI+dW+eIwHX4cBpTOKsQ9d3FDifAo9lHJqJVX2fjb92rgnPyuDPYttyZkuG&#10;2nMfqQcUexmX/BnlZNiWKjagnRW1Z0PZwvX4mcExldZwoFaw188c50u2etu9s5UPnfaGw5tnNpRB&#10;t62hy95exZWaPKuE7+H1sCcrbplcS/62bXNqVl+eEniH3NUkb8XKG5+zYvbA2RZDcDdRvnoAuXyp&#10;ZU3CbW9qQLh10+upFJ8O1tegDdSI1Zev8ojaUwXUi6jFkq8f2BbDsXVQ7snWecPMWen1xto6oPYe&#10;/noK1ZKj1RJBfs9a0jfeRLWY8bWf36fkR3ySXR82LblLfS0S455vTK2D4lPDCz4BtMZBqQ5CUTGp&#10;lCA5/NihH+7x+s3nmCaPr7/5Ff7o//0T/Pmf/TnO5484HEfczAyhCDiXUufHUQoKCXLBQQ4SSmp0&#10;uodWHfpuAEDWEff39zDOwHmPZZnRKQUzL5jnBdat6ee32wXGGfKsj0E/EgFSamJpSElMnOgjqJSE&#10;scQaDMGjVz18FwOv4iYlQZJl6wy8I6babC3mxeHx8SkzqOZ5zsw+CvUKAJNf8qIj+UqmQjsx6dPP&#10;O+cyA997D6FIgn08HnE8HjFNU2YFC15Y1feUPWs2hrymvSgF3358/Ijf+70fQKrIRFcCzlu4YNEd&#10;Brz+4gv8+pufwkPCWI+uowbCGgtrNDqt4WyAEwbGGkg1Yr5ZvHv8QGvFWwjVA0IRy7ixf3jvY7Ad&#10;mnZcve4zGyM1s3SNTbQYCNm3M7gALST6XkNIoB+67C8ZNbu5QZHROiTlDzjrMN8stOxwGI7wzgJw&#10;kDLkcJoYzQsEQd73hPNQSKbQkJ3CYpcYGhkgUvAuBJyQcEFCSEUy5YAYjLbaHtQy6D1m7h4jqiVV&#10;bhVJTQu1Bqj4nNd+q3ms2T17hdVzw/ZVxeQQQlIQbQvF1udcvUDbDJO9uqEEpskAtt6nUyOjtSZL&#10;CGWhJflNK0nWN8nSwfqA6BiRwbe0FZSAraTcAyGynZS3DkEKYvxzlRnz1OWeiCIGagopyYO8kfey&#10;10BvgR3f9LxvEQjqeoE3LGnf4+BUEcS44yNbB8KlfbFmN/GCM/19axiU7lcNLtTDBV47teocbklX&#10;q/h4TZIaEOccjDGZed1SvXBm0HrOr17zZKmENZQW5R4vlQKcWxUojXq1DcSVTSavI5uqHueZHdsa&#10;ZhZCgImWLItZYjAgZYB0mnzqp+sZ0zTRPYqh6wm4RG4e1kY9NW71/kVrM2RQY723Xfawd87hdDoV&#10;tTEftgDIjFKtdWHDltYmzwRJAwHytCcLpMt0pZBR1jTdbjey3hhHXC43YmBrjafLGQ9398wrd7V1&#10;8s7hdltwd3daayxnYRaDw5GY0+M4wloX98EUhrltBuk5oVojrbfr7Yb7+3s4YzNDm4K8FZzzFCJs&#10;LWwAlD5AqQ66U9DaQUNFb2Oy1cnvmQOKRfZfBaLyzTtIEeBDtAeQFHKqZEmekhBRMZeeYUXn7rzg&#10;dplinWVJkXG54nabAACX8xXX6ZbXX4iDfaVVrC2ISay1zPsB2We4vM6c81BSU9isojqPPL8FvKO6&#10;5jCOWcUlJZEnxnEk8D2SG2QMmTueDtASWJaZ2OYRWMggIcQuaSvtH8aYPODr4sDFOYd+IMXndJtw&#10;OB6iRWTIdVCS8Zegvco90h5befXBtrtASnsQSkC0dw5COljn8f79BzjrAaWgpY4Kw4AAG4lhMvba&#10;KadlVfSsPvBrYKMQLWJAtX9lL+S4JuP6dFH5Q7lH0Yc4PnOD7nG7XSmM2Af0QweBAK1EHDw4eGfQ&#10;6QNUlVOipIT1W0CXE/iUUtBdl9nD3O+ZAFBTAv61d3qUpzhr8Otvf41f/+KX6HWPxdEQJwSPEMdo&#10;iAGwOp2lDQVuOjeXZQbgoNSI12/e4PXrVwiBhlwyhUXmLEpPY44I5CcAuqVU3LNjaBFIWgN/DojW&#10;yoG9YdLea9bAbf15W/9mz5WgPqO5+8Ee7tP6HCGsa7vu02sMYO3n3ZolkkmcvsgSqYHDPWC+ZaOz&#10;stXbWNkaAlwqIFv2h5mgw84zDt7v1RuphlhHwSxTgxHX6sFIyqBJdVWtoPjUfeXrsx7eUO1fB9Hy&#10;vdo3+5r1+pdWM7XtYYsFXbs/8IFc/YzUdWsaDimpqH/VmtReOWND5sw2rsQFC5Gu69eyzxOb/AGu&#10;4kq1UM2OXxnsvomTct9/vvbrfiC9Jj172FxPTjzaEH+wZhfVgwX+GvVaTkQbnuVljck+/1x1kX7P&#10;STi5Z4kDkpbNUKsX5dgct0FrKVTy79m95XsF1XihwLL5z2/II60hNHPj4LZZFEpPNUog4O63C94n&#10;D89iqiQKa7dKUiMgxArqJE/Llk997VnUAjj5dK4VuMoDL1r2EbwhrR+aFujB/83e9ag3MD7NTs1X&#10;YKDhHrO+ZkS2AJz19dUmtb6WgLY22npyyj9D64B/zk6olsW0rH1a4bq1HVL9kLVYn3Vac334tdZN&#10;a8jTYiXUio96Q2o1561D67k1UttM7Q19lNQR6CSWte4kpKaAkddvfgAfFL762c/wZ3/2I/z1//ff&#10;YewNL17e43ybAOEJGBYyBkGlhjPEXxbT7QalOijVkZwzJn2npkYoQB2IUaa1xGyIoSZCICYQPIJw&#10;q5TYWbjZQsnIknQRIO01bYBaZGaWVBLTZKD1AGmA2/UJy7LAuAWH8QBnJhg7kzWM95BCwNkFSglM&#10;040aTAG8fvWa7C0aBfV64K3ScH5QJik/9wBM93O6zfDe4enpiYABIXNQU+0H2mJU5MPHGDhnMc0z&#10;ns4XLIvBh/fvM9MDEUgUSqAfOyyzxKvP3uDu1Wv85peP6OYZQ9+R1UAEsJXqEIKFcQuCpCbq4+Mj&#10;Pn78iPEw4OYctOJ7BDGofX7WVQQeJKx1BdCmomTYWpdZdiXTgRoROECJPvqrCggl0fU9Sbq7LhfT&#10;icHqY3AxIvPDucS897DWQQqFcRyyr7DUEsIK8jVHVA+AgDWJAM0LsBRCHANfkIpPT366kArexWZb&#10;iPwMJBl7q4BrDTRrWWk9IKKJeRnE05I+1n+/B/A311tjf9sLq90D6RtQQX4NpWQhj01sTBGVFPW+&#10;WJ5joTKHQcFw4I3VOAxZyaKk2qgUeKO+gtFYAZpoXeBiA+a8gzEWvergEeBcDNhj9h1IzYJYAQcR&#10;9wMbpeZCAc5axkpGDrjcNLXJyDVsz2vvSAFSyIoFgUEtf/q6WOasDc5e2zsr+P1uMYk4wNBquDgT&#10;eZqmDFQty5LBqZqltSdzD2wwWDNs9rJvWhYBLflwzX6u648kaW1ZXtXXjRfvSenFz4BmGHDMBCG2&#10;NpogSS0trpu12qardR0KthMSMB5ieLvOFjr90ENpjaH3GDSd4d466Bjcma5/3w/QuoN314JllcA7&#10;ISVZqaRMo9hMeO9yEPMaKrsClS4GH5rIruXrLw1F0/vx+26dy8oDWYclR/ZhWneHcUTyeF9reIlp&#10;JiWgd8BxPGRvZ913gCdGdRo6W2vhvIM1Cz6+X3C6v49sfOB0d4K1S5FN0XUdlqjES991GPp4djiy&#10;vwklCcl7j/P5guDpGZrnmUgT3sMEg24YoQcN5wTOT49ke6JOGMcBnVTwloBuGVVj3lrKrVFxTcbz&#10;L+9digBwrSXlG1hDwaJCs2wPCseepgmX6yOsNbDW4XqZcL1OmG4TptsN83KDtaTmWGaz2mANxDA0&#10;xkArhU53+QyHJzVIpzuMcUAEBKiOPu9wGBFcwDwv6IceXa9z9hINRST6YVzPYAR0XV+oAOg4jxY+&#10;gkDX6/WK6XqBiXY3iCoqGS2p0vpMpIOs5vIeLhMSKPspRNupnL0Q/2yeZ4zjASHYgsBUh9Fx1nUi&#10;x+iOrpGzDjbK/p31TE3xqb6aTlwfPKyjXCApiWzy7bff4quvvsIf/rv/NWe+KC2j/VIomMTZaJBZ&#10;v+V9NatMWGLgjoVfAjAKD3gfoh1d3Kl8gAsBUiksy4yD7jDdJlzOl6J2TixgJWWOcBAxFDnd8zWU&#10;ORI+IqueakHiwKYz6Hq9FlknZZ4P24PFWnRpLeNaEZhvN/zFj3+M2+UGSI1xGLGYBTpaWm36yjiI&#10;qW1Skgp5XhZ0XQ8te/wP//oP8PkXn0eGPVbmtEhqBpnB43Q+l2GG3M4KG1ZujTdwG+M967k0aKyJ&#10;Am0Qdas6X4udFWjl6sg6kDUNibiSq17r9Znf6t0L4gW2qrn0/XnmXGsoXZ+9khgq+XUTMYnqYBS1&#10;RYtAUIPeraFKM0eCPXKlTZQoVDGFFXHKR4PchF5y5UFBDAEgRRt0TwGZHGRv2SiWJFxsLBX36ph6&#10;KNhijtf7qRClkkCI7fAqKeKfI/HWQHltwSREKPaHPUIq74uTupMssYaitm2TRT1T2aBJ/k11dk3e&#10;4f2g1jqHp7d6qs2xEi0CuX2jjNYrIaufVhIdhYjTfhTiXsUtbjfE4jjI8GygtKdmqBUFfE1xe85k&#10;YyZQrlMOgNd9LdWta31cM/d5rltt8cSfnZZVUNnXCCT/VK5M4rbvrZw4nnfUIuzywQWFIev1njCG&#10;v1IKHr9t2xz4qMhjstggI4BfblQ8GCrdY+dt3pBzY14xqnhKb2uyUV/wtAE473JKcWAHQ/A7Virp&#10;u/iQA1f2Xr8u3lpWKU3JlhA0XGZJwgAAIABJREFUsUM7iLUOatnzTd/6l3H22BaMbnkrtpj89UJs&#10;+cuFnXCIlu/ZHhi2Z0OzZ730nPSsNTzggwsOMnAv4L1rvyc9bA2XWjY/LRlQ6/DgSfHUCJZFGG2e&#10;xGbRQqHX5D0uO4VXL1/DWYGf/P1P8Mf/+U/wzVc/x3SbIjhNXqGjHgBB8uVxOGBZJrgYXCVlKsIk&#10;ZPTGRBAUGjZ06IcOAT6+p4pMtwW3WwzkCg7eWxrcCQVjqfkRPnpYixAtLaKtiuqIUy8EjPU4HMlT&#10;UfuAAIU+BMyzxDI7BGOx2BlSS7jgIbUk1haJo3E6DtCdwuV6RvAB1lkM+gDnaZNd7zcBfDIdZgyE&#10;ILYOChuA9Lw7Y2mjFhJKl6qaDFB8wpvcJ4Z+tJqRkFicx/nqMM0Bl8cL5ssV4+EAGxgTQHlAK4S+&#10;w+nN5/jVL7/G7XrBadQAPBbroG0HTFdo5WGkQZASxlvcphvm6QZjBdT4ENUB8VmAgPEBvZYQuoOJ&#10;QChmQ+z16DenlMqCfa+AQY2xyYsBys4iBAMtJYRSCJ6aZS8DghJwEoDU0HpIrTQts2h9Q+c8pcx6&#10;L+C8grcSwXoo6dGPPbrxhCAGkBOOBuCieiBAegchLJQIQHAQUsDFYy2HQXpAUIotIMln17mAEBSC&#10;N/AyZP+4lvSwfo7r/WUz+WfMcc7o4E1OvcetAwA07beKNRwtZbg8Vm6GVfu2aKWMspbArucHP0NU&#10;pB4TCBty4Ou2mA/ZUEYI7smaZPoCoWj8Vu9CoVJIpIuMA9A9FWuAKi/AE3PYOYfZGtgY0olgye/Z&#10;OUh42PlKLJg4IAqeWNLOuk3HFATyeic2KTFlXLKZyeHG9EwrHdlHPjU/cQ+PCgWR1njlqZkGhSs7&#10;NWRP3ZZKjXuStljpe+d4y6KoVq21AG8OxvOQrxpM4O9ThOBWZyCFjVKz0JK67/mq1tYEfOiwZwtY&#10;PzcpVLwmC7TUjYlNrHIobGgMx+gRTEOcNOxNYEz9nejEoR+qrQLqemDTzIsVsGejukI0632gnBQf&#10;0EmNXiqo4OGtwTD0CDHz5LYsMNbjpBSBvpDRfk2g78ds+SSURAgue3pqJWKYYWzQ6S9yiOsw9Hmo&#10;Y4zF6XTMliTlWZjq966ohYwjpYBUEjY24Z1QEFpnAMI5Dz300F2HaZpwOpxgrc3KObqGDjJIiAD0&#10;WgHeY9AdsfwjQ73rOszznPM7hoHsAx8/fizYZxRMSvvFPC8QweN4GOBjtkvyqk/M6eR1K0RX+JiO&#10;40jrVPUIPuD6+ATpKDg7KAUvAoVpe4HpcoWZL7g8fYvf/1df4OX9PcbhiL4b6dm3M9BRM4v4ffKQ&#10;xQsEGdnVWkA4F3NeSGA932hwMM8zjDE4n894fHzE5XLBbBZYY7GYBUpF5nYAhn6M9ZmBi03zqe8h&#10;lcLheMA8z2U/Fpt9rXVU2QUcDmO+rlrTwIh8wKmOVF0HGfeaNMRUSmDou7hPK2il4V2AR/SFV4LU&#10;fdYhuEAWRMEjuAB7m6GCgFQdjLP57JFK5QHDwjINyuG7iIw7ha4f0Mfz63a7oe/7fP1Srgn36Oak&#10;o7TveO8xzzNe3D+s5BDvYWZiGNIx4osBQQs4CknOKIAgXBwk9XDWwbsAuzj8/Otf4A//3f8G5wPg&#10;AxQkBBS8l/CS7gu8y8zuZNcqpIhZCnGLkaoaRPsM7vi4L4bgWK0RMpgeRIjq+lWmpISk7CLpMdsZ&#10;l+mMeb5BIfna6+hOJaH7Pv5o3AtBa0KBagFFgTjrfsvrGyFgrMW8LJuer9zvQ+GjjwjIh9RXKY23&#10;v/oOf/c3f48lBHhn0SmJrjuAAp9F4Qmecz68j6raUjEgksWS6nAYRhy6HqfxgOAMRPDwKQQ32odJ&#10;oYo+lWehEXgjCyuzGoBavy8KUHwLasvmEHmPHNhaky3v8DRcW8/TWoHZslL0m96/rqdrXKL01y/9&#10;xbkXOwfL6rDI/P0ygcevz1oOY14VTiG4DeD4nAvEHiiYBhit8N+9UPVssRyfGwrxTnuDi1aWqghq&#10;5mAlV7+JZJ2FxJ6WmRjgxYrfJNJDwuNqa6a1fi/Zw6V1T7p2W6IQz1hIdUyrJvRxSFg7F6xr12eG&#10;crkmQqFsFEJAaTLwahFGuaJx42++S4RavwfZ5elsz9UOrZXZbYO/dmuwQ5koIpNl0vUl0sCQVWlk&#10;T1ipYgIgfAV6iyp/QAjIRMxNMuKoQPIxJ2O1lWXExPhn6ZEj5ZyMWviQbXAT+38dLvhM7OD1dtd1&#10;sVZU+Wx1zufgZdWo7eszYKNyZvsRV4jUtpW1goZbcvJsp3VPjs9zxHxauHFN8ONkwHR28LzEYhAh&#10;qY4LUhQ2VU2C8W+beb8nS+CyeH7B+GHS8lctpbm6CaRw9ldqbjebH8Luprt9aNzqoYftEIs3mLxw&#10;a8my0meum+40YWr5se0Bxnsy5j12V80QqD9nK5yOX59WQvpzITHPedo+B4Dtgd57jNfnWPR7A4NW&#10;snm5sWx9aPcGRPs2Efikl1rLj/j7BiKnYmgYegxjB91JDOOIFy9eAEHiqy+/xH/98Y/xm2+/hTML&#10;lBRw4f9n7d2abDmuM7Evb1W19+7ucwNAkZJGMyGNFX6ww/aTn+bVD/avdYQjZh444ZE9mhkOHRQl&#10;EhRFAgRvuBAHwDndvS9VlRc/rFxZq3Jn9YFiCIZEnoPu3dVVWZlrfeu7ALuhg3aa5J+Bmu95GhFD&#10;yGxnBaUXT/NYZEo56E7TOt7vdtD5MIk+0AZWGlXA2g7zPEErC8P+9imQj3uSPsvkVQqtMM4zFVaG&#10;Jo39bpcl5SP63kLrPcYcVhZjhAFgjYLpDGJSuLvZE0sbBvtuh8s0YjxPSEkX0Ea+18Q+jKvk7tpW&#10;Qu4PqwOi8cyk3ElKqFuDJAZ4qHEzuEwzzucL/BRxOY14PF1wuHuGaZxJnqsSAANYB90NePHqu9jt&#10;n2O+PyLME7TRmOYZOyQkBQr/DRFTVPCzhbUHTDNg3QCv1sUJy6CnccSQE9LJdsEjicOFnqtFTNl+&#10;JhcgXWezt3cqQKYzZEUDlRvRFODzwEabzKqqwqAKZMzrOylEHyikzpG5cbezCCkQsytfx0rumSJi&#10;ClBOZduAXLhhySBg2VkSjekiIc37lF6aiy2J8bsaGuldT4xYU/07bEoJGexuFe5rJj6Kn7RsRup9&#10;9SmG8tZ+VTMOyiCa5bzZfiFmpoWq9nrJGGmrx2r/0mVPn+cZu36ANTZ7Xec8CzEIkNdvjIGPvig2&#10;nHOIYUT04BSvDHp5xNkX9jup4xN8mmCNXVQ6ySxBbhBgMpZwUmZdMFNQynZrZV9hJScpQlw30avv&#10;r+TAW/k3NdtD3vPaQ7J1tm/VaRL0WJiD6+9jSwj+Gcs+kZpNZ9vP87pB4nXGgEhLCSD/rmapt8gB&#10;/LkyUG7Lp7cAJBUhQQ7aSi1bASNP2yFt1z5bgbytzykNqniPVLZcWJpqeuaHwy20triME52NxuYz&#10;WmVla1ZemRykblQe8i++6swg19qU/wbU4m8uanfvwxVDb5om9H0vLJcMjNFwjgYBl8tFKHXJUmXJ&#10;nOnoOrPFXAx0blpjYBQNgTzb3eWhRdc5mJ4Gy2yB0mfLE/agJ0B+AcToazpoq3G4uVkNrNjznglB&#10;ne2gFAHQIdvYSLm5DLf33mMYhlL3e+9xe3gGBY3T8YjgZ0SdASTj0SHBzwnOWcx+xOn0iJ//4xt0&#10;zuFmf4dndy9w2O+xP/RwnYYRRCid95iYIqZpRvATop8RphE+zJjGGW/e3uP+/i3O5zNOpxPGcSzv&#10;mdYG1lIdZLWDNTmsWABet7e3MMbgeDxi6HuEFPH4+AjnHHa5dtCZIdfZDq7ryMZp1WtkVVTwMI5+&#10;JpE+rnu8eZ4xjhc4a+E6J9i7i5c1/RcBF1opdNahsw6Pj49IIAJHwrWSWAYq13vQArqHDMoYTNOi&#10;Hun7HvMcCsC2DCVsUSyuekBhc/Rw/yCUIsteYiyvt6kwe7dqjmVwGYkske28pnnGZ198gcfTGfvD&#10;UCywZh+RqLCn/8tqOlYiJBCxrmRCpZqdHVcqUq3XgIzM1Sl7magtkxgKmOzxfzo9wgePznWlTtO5&#10;jqDzx+TrwxUbnC0J6jqGmZ++VkQJ5vpVj4jFY9t2lDOBGBBmj5/+7EN8/tlnxZ5N7sEMhpIyeSFM&#10;jCVYVpyV1iJk24dpmvHqdsB+v4ezlmypCli8+GBLO5LrNaqvQmE542LtvX9tS9sizkmnghZQuWWj&#10;+BRx8FpJHpv1TIvcuJXz1AqOl7+XZPLXNU0NeF3b/YRV7hBUFIHLajVUZDBxDRynNvu3kC1TURdo&#10;/XSGVYu42KoDE4TttNaIcVEJSpsuvkfybKrVnFuWN60ahAfl8vmypd21mwGFjkorzGv7vdj8ee/C&#10;wbZyCrccIaStlsoK2y3y7ZqAq5+0+ZQkZB7AsrXeliWitu13Ww5aJC7BpBlWx9TvBZ/j17ZV6Z+V&#10;wckK6dbArM5zkUNq3pdiZUG6kGElIela+bN+9rGy6EEhN7eCeWuQXIkc1a21JPFo2bvUAyX57ObZ&#10;597WrF1TxHvK75wcitZrVu7drb2vHqCyLaA19roH/Bbr8r8JvG/9I2WGCyiW7XOQiwP+UyX3lj5E&#10;reDQ2qJFTqXJNyn7HnP4Iv+nAdQwa26Z4bXDRuTiqQ/GOpyrBrVrgERe87asKjVYlu1ghHZgRdqU&#10;sNSAQku+3rqepj9rg0n2lLz/XYBSS74nf1dTy6yrZySvUQIE3GhuhdRuvSBPFTj1vZGFh5y2twpM&#10;CdSTN3rMjQ+tbes0XG9gHPmIP3/+AkO3w+9/+xl+/rMPMXQWr14+w9d/+BImy8u73sHCoAsG4+wL&#10;W+wyXpCigdauMGpDCDDOoe97ONev1mXXddACfBrPZ2JZl8m3wTxTCKu2Nnu6Uuio1pn1ThpvKK3Q&#10;WQtjqLk+nY4wRmO32xNja7+DUsCbN28QFeAyuy/TAdHvhqzwIcD6+HCCUQZffv015hAzWzCVQ28B&#10;Z/LzxQLUc1HSsjAKIRBAwAFkwV8xrviAkh6vrUOGWZ0JNLiICTidR4znEZeTw9u3j/jO974HwEMb&#10;iwACspOxgOtx+/J9PH/vu/jq4StM5xmHux2GoSdFkU8wnQNCRPAJKfW4zCNOIxB6YsBbs/iIswVA&#10;FOstpYT9YQ+bAZvT6bSoo0JE0mTlgxRWXsSlEcqMfKM0OqMBo+h7nIEy1GgnkKKKlQ/K2uKNigRY&#10;bYAQEb2H2Tla5zsNbZhJklasXiJjKVhNLILJe5gue2KniDjz8DYDzyGzQIyFipxmjyw9XeTLW4Pe&#10;p/az60Fky/9RNfcaiLnG0rylK//Ker/c3mefvs72vpU2z7cWeB5jgtFPDJfr3JvMTGvt9cyu5aGM&#10;5p8PvenjKs84BuWMsUDMQYP5czSrQhgAysOuFEADpswwMjb/nJAQSrGvsv9xzDYEAoQFKjm4LKJj&#10;sfOJq4FtKh63heUaUSS7tTyyBTDLZyCzaFZgxkZjXYMZreColnWcbIC4PpBNibQG0xXjsbb+qWXc&#10;3Bg658p+XYMULdXiVm5Oi0XI52ytnJRrSOeJW0uOe9V0ZCCuvv+4GjgkMdhps3Radc2q/mpYapU6&#10;rsjWVQaXLYzp8PK99/HbTz/D+XLB8xcvMI4z+n4owCzPFSICrNWYZ1U+a9kjtLBIIiATIDa5z+Dl&#10;NE24XM6w1hSAjUFS2aAQC/kCQBXmPf/DTX6MxHhXULiMI3rnYKyGMiDvUxWhDNC7brF/4fM2RMS8&#10;d0qlCQ8JGGyVjDhrDcZpArRZ1WELiDziMo4w2uISLnBmsepKWKTzvAZ5+MDA/TpoVeN8OuPh8QHn&#10;yxHD4QDnemKUh1jsybR2CJ4k8fMY8NXre4yXj3Gz3+PZs1u4TiP4uYTO0vuSe4IQcD4+4HI+I04z&#10;/DzjdDrDdq6EchLrq8fLl6/yNROBg35nU0IyyW5qwtAPeS+zeP78GTSIid/3/areyYYk5GVvDYyz&#10;KyamUgmXywXaGHR9D2Mo/JXfSarLQ7EfIXY+2TppTQDq7Cf44LO9CNn19NbA9a5Y6U3TiAQFYy0Q&#10;I7Fl8/OUBI0aMGIbpa7rCquPa3BmtLLNotz/6l6K/p4AF7bROh5P5ewY+h1ZV6UEFdUVoLcVpriW&#10;4kjlEzD5EZ998QV+/9nn+Iu/+HMC95RHgoYyCYh0xvBewu+5EjXuei8qJMCs6oiLqh41qKZWNXBR&#10;2ikBkseUWfkRr7/+mu6pUYX8EVNEDA7K0dBhGAbM3iOEhMN+j5SHYLHhFbzUFnF1HreYsysgMA8o&#10;STWXB/IaeDw94h9+8hPMuXdZiBFtYiEDfF3XNe0/SFVIOU62c3j13nsFcJcKOPZohqhnpA3PYpF2&#10;PUyubWaUSs013nIJqOunljVK64xq3efrrLb4TkJey5Z4S1nPNjbL9akm4L1lVbupoOdaKgYAsSIc&#10;LCx+a7sVKYKuzxAZpKpLmLXLgxXZ+7Nfecv94KnrXd8PVfqoxfaqbVsoazNpu1JbhDTtg0Td+pRN&#10;owxvr0H1moi7ZT+4WOSg3DdrTe4LUpPUsTVskoDzSr2qFoXrdT8TV5lLtRXTU6RSHqq2iMCrn5/a&#10;uJcMi64tl/jeMgF4sU7RBcCXdYhWelVzb2WnyaEd9x7SIvIp4pfWOg+zZyQ/V2ry60xJmVshlUX1&#10;UKmNY7Yz4Hg9870r16nVZg5diwxUk4vWJOGFyOScvVIEyWupMWi5/uVeLnuSFtlnhREqkNuEVuXo&#10;V1rBOXvdFPw32+ZUkpfV5h7TyuMvxVSmnjJkYCsNeCt0Qm5OWyEJyDKQwn7LDITaK73FTOPFI8F2&#10;6f28NaSQC+W6wFsD9PzSPBX4VodLtO5Vy7pDNre1H3ytIKi94bYOk6f8zFoT/q2J8jWLIG4WEK01&#10;Ie9jy8+vDsmr5TI1868Ojdvyvd+yRNr25WsPWloDGvly88ZG7EFVprzGWhxubzH0A37/m8/ws3/4&#10;Kc7HI+Y04/XrP8CHCRER1lCY6eGwwxxnnE4XvLk/wWcP1q47lFASH2YYE8k2h+1ddIfz+Yzz5YT9&#10;bo8hs190BgGQJ7whs44I9HeAzl6G0WfmbC6AEorcfbez6Pu9aIwsrDVFPnW5eCjdQbkA3Tkcbm4Q&#10;Q4R1FsNuwH6/Kw354fCI4bDHZZ4wzR6Hmx2UVnjx4hnmOeDLL78sVjB0f2mqWfvgFYBN2kmkJXRb&#10;br4LC2SxG7nynFSLzIp8ykQzkxKm2ePx8YJnz/f48suv8Fd/zYwdTxIqo8krWhvobsCr7/wp3vz+&#10;Nzid/oD97S7LxQO0s/RMPIGPc0h4/fYBc1JQ2qLrB8Q4k61MCDAmZR/6pSjw3iP6gJvDoRyMZU9V&#10;C1ivSyGSMotZFYualGg4Q8+RZIrWqlXgU+lBpb8fM+kDDQoo/wRI8DBOUwxAbkx0ZhehDHlJsp8U&#10;+df6eYYyM7Q1sF2HaRppkJS49VQ5V0ALhcMCUPPeNwnf2609raVeqveP6z06XjGIZUAjg9gLs4Ps&#10;I/hrpVKotcd8m/26PUBN7xiW1gVzuvp9y/8mHlAGpsnWgWT82XYDC5igc4gy720EZuklHLYEj2GV&#10;TSGlorQP+Aw0sFSdRo3Jkz3D7H32tCcLK2Nt/pXzMC7SECdFsuZShrI1YgKiSkCRUuZQdXnmIK2z&#10;ZIqktMEKT3K9oJlH0zo/Ws9bDifrNdBSlMk6py4eW0MSud/VjJFaPVm+X6lVoKdsFmLFSpFyVWnP&#10;U9+zluVNbVP4lNKvboiuPGkbgyddBW/JtU7+7L54ILdqi+szX1Veto1Cs7BC08aAZVERab2oP4r6&#10;KwfnHm4OcJ0jy5PgcT4f8fz5DsN+Dx8CsRWz2ijEkJsCTcG7KUFbU8ApAjbpZzDTWq4/3gsJhNXF&#10;B3YNMoUM+DryURf301mX2VL8mQ7GGoScO0Be8RNubxfQXxIweD1TYK5fMQVZYSfPd9pniLEon6lz&#10;RGJYQo4tXAjQ2mIaJ/ROZ8AvQ9UxiT2bQZ5wBY7xdU1zwPl0xMPDPUzfweoAbV0ZXMQUEIp6b5dB&#10;dYeu63E+nXH89HOM4xnaUPOWUsJ0GWkfjhF95zA4ixg85suIoR/w8uVLxJRwni70O1pSGgVPeSDD&#10;bihgNdtyOGeJ0Z6Vbs459D0B6IgJ2g4IgaT7OjOq59kjQZV1xO+ksaZYvRlLnvLI1mPMml3ebRE8&#10;ag1l7GiPYehIBm8sOqORlIGfPeww4NXLl4hxxjdvvsKXX3+F8/ncHEInzkOpiDLFGjHvPRzqXFt0&#10;LaoM6iX7vsc0TTidztlWg4gibBcVYyy18JTJIeM44nA4oNvvczaELwPALQvSei9jj3RWvFFAYsKb&#10;t2/w6Wef43vf+xMYDcyJ6jsDixDmArpDic9PEQYLm14rXZhqqgwdU677PFnmZPWoWn0FyjCwVgtB&#10;KahECoPLeMH9w5tMniCFW4oeWhmE6OHcAdZSbkWIBIwamTeC1LQmYFs/JjixAkDm7NVg6ZKjQ+uX&#10;8iQCPvzwQ/zjhx+SyVkIQIolX4K+X1U2WUs+gGSk8t+7vsM0jjDaoOsc7p7fIaWA3jmEywXTPJNZ&#10;qdbZvgfFyqIegEqQqmUFtCZ/tQfCCxbAg3oGB7FpW7cMipfzKR9kT3qDXzN40Qxq3GJaL0di2rQx&#10;2fInr2t0VcKyQ+43RWhnTFCaBuApqRJau84uqvENJaxkdDNsngHRFpO9Bp232Mgt5S0PMjg/TJsM&#10;clYAO389KwZaloo1lrS8I2srllLzXpFFsAHILwHYT5Gh1v1U3FBSpne6GVyTe1AIBbVSiFxedFGt&#10;tlws+EzeIrEu36NWRD85UNJao+u6tUoU2wTYLRWEzIdiVv44jvna4xLuyooLRDJqfMJF4nqQlXKW&#10;TPs9rC27z+fzcm5BKNpXAD5E0Lm6YvCvraS2wex6OFmvJ77/XPuxgrbOFag/eyEq4Yr0uwy1AjSD&#10;5eXaGbB3K/VDPVziz1+RRjJBaJXloZd9Qjt7tT9KEg+Erauz3w6W/9bgvXwA8oGztL00bpEXsr5q&#10;WrfkXdJD6qmU6xrUlZtGzWyQbBve3JcJSVtqJa+1njK2hgwtu5oa2G+BLzUwvpb/qKtGv+XhygD2&#10;Vlp7DfA71yEE39yo5M+QL8rWZG7LPmRLut7axJ6Sp22B33KSWcvs6rDeGriVE7SWBL8uGOqsg/p5&#10;1sz6p/zxatUIA5syRdwaDa0M+uEWXbfHrz7+NX7yd/+AMHu4zuL3v/0t7h/eUHCpUlAZWNVKYd8P&#10;mKcZQ9fhzQMF0xKYnX1hVUIMS3P85s1b7HY7AlINcBkvsM5iDoEOD0MNNjioisNNkbL/o4axHVJZ&#10;p5mpA8Aai/1+X4IQnXM4n8/5fs5IicC0/c0t9ne3iCmiH3pqnDqSZhtroGJAbzSUM+gPt/jm/oiP&#10;PvoYw67Hbtdn9tlFBKCJ56DM1TOrN06tyS+2PB+ri0ebXDMsl6vZpjqH67J0n8HIGD1iiPC2x8Pp&#10;iHG+w1evv8Z0GekexwBjbW7qE7RzQA/cPn8Jt3+OKRyJWaUiyfsRME4XYrSHgMnP+OrNG9i+g1c5&#10;iDWDmdHqlQySr9U5B6N08Xh1zpXrZk9TbokWVni2GQmxsEyNtYDV0Bpw2sBpDWu0+J604qQG0sfR&#10;/dML87pzDsfHR7JKEAMtYi+TnC7lsFpSAwTE5HF3ewOfNKH/xlD4mTXQgdhuyHkq7KWe0lx83BW2&#10;ZcBbKqHWoHrtx6g2C6J3sW+XrwVksHIdYFQPO69DnlRTXtpi3LW+vvYUpDNIb3r9xUjPhDMlFpB0&#10;CfrhECVjdAYMsCGjTTQUKtccCjOYmmlupkxpQo3WUEXiv1gnJfZHzWGcNJjSGbhIUIbWjbGGNr3I&#10;XuWa1rXSV4UkFVa6WApJ1k7xEa/yAepGTwK/WyzyluqiFQAmw5lkcVsXuy11Wd1c1oOZp6TD3Fh4&#10;n4GeClyfpglaMPfrs7Nm4dVssXcxoLaYe/Xzqs9vVkSVZ4S2dF9aXxVjrlSxd5q1Jt9zNBWKsgvW&#10;fA2LbEfUxYstQgmRBts40fOOKSIqhd1hj+cvnuN4fMCLl8/x6r0XMFqj7yww6wJEWddBG13O3hBj&#10;9rwHVNIrGzg+D7TWIuhcN9lK1zaNasXwWnt4mpwrNaPrFJ49v8PlcsHpeAISCijKn89guPx8Gboo&#10;lT5UP4VVPXU+n4uVT0Lle5vZZ6fTCdM0YZpmWEP1Cg8Mee/j4QBfEykU9Or3K8MoFTH5Cx6Pj3Tt&#10;iAACtHGZRJCQQkSIvgDK5/MxEyLIjlDphGH3PCvViI11d3sHa0xWHnhM4xHBB4zzBcPQF4uUIasV&#10;COg0pE7MlmAEclgK1bSmsN9jogyRruuKnY0zBsoYdJ0VYeZLYKTWdnmX9eL7rbSBzdsie2Lvb24Q&#10;Y0KX943LZSKrJK0RU0TXOVIxCFsRpckD33U9nj9/gd1+hzffnPDw5i0++eQTnKd5kbFjUXpyEy73&#10;kxqsafVQMoiR2ZUAcHt7i/v7e2h9KWz98/mMZ8+e4cWLF7i/v8c4Tbg5HMp7PgwDXM5scM7lnIix&#10;GSpeS/m1WWT3RuesBURA02cfz0d89Mtf4n/8H/57DI7qwuQpW0FlEI3Zyipnj2hCqIvkL+KatOT9&#10;nMF/qqXAVjr5P5JtT/aVrBLOvWdW2kEl3N+/LaDTHGY4Qz7OwceyfnhIog0FubfIVPxnmVFRrMQY&#10;XCh7p1oBjCsSlkHJdzDG4PXr1/jhf/0hjucLEnT2wCcbH35PpiksCqG8Pnj4RaonU87e8n6kiN1+&#10;j/3NHjd3N4gICHlIlJCIHJCHOFrslXKdEpFr3szQWw+k21a86/tIOSMLeB5F1pFqk8+yBCytXP5S&#10;USa37FBk/duqKWpbPa2lzaSu1Ktxe/At6tK6vm15S6/ImGqxywzeQ+fnJmuxaZ4LeYuuSzd9+VsD&#10;Cmm1wUPuLRvLrRzCVV/rVg1fAAAgAElEQVSBtAwj4mJJxrXv2it+GZRCvK/EEl+scnkgvV33YJPw&#10;o5TetAB6ygr4+mctjPvaPUJmItWYj3xOjCVItbJk1Mes8t7qxVq20IvVma4Y/7hShix1virgrzEL&#10;BpSUWmw6N0i0NcGGa+qFpBSKFSQHMtdnllULmN/C32ry7FO9Z/01fI1MclCaiE61slfeF5kzUuOE&#10;NXFI1s9a6U1LqVqRUr4vk/9avbUYN6/y4Vo4pOxrl/c3ZALaUi9IRZ+sU+szHJqyd1i1nfQ1Tp5i&#10;pGg+sSbk8IaJ49KG6I9qm9NaGHpt6fqk19aWj7kMF32qkauB45a3av0zJUBaP3TDzUw1yVlbnKyL&#10;wpoFvhUC823sWWqwpgX6PMWybG1O9QBhKV6XxkduHlt2MVug+rf5308BAdIiqcU63JYuhVXz1hoo&#10;tTyueNOpA/7qjWgti9MbQJu+uqYrFUojhEIOhuSklf3UGPy9uX2Gw90L/PrXv8HPf/ohxssFL58/&#10;R9IJ0zyVcNeYAGUMkHRm2Ts4Y2FtAGKCsw6zj+TLmIjRbk1Xfofdricrlf0OShMT+f74CKtJFj2P&#10;Ex332Zs65iaAmPkK3kcobQVrmu7vMOyKt3SIEefLGdro4lVqrSGP15sDtLW035qE3TDgdL6QV23X&#10;Yb/b43R6hDEWUwR89Hj56gN8/NFvMI0RwZ/weBzhfSzAAzcTrASS64UPflmYMWvPew/rHJQIzJK+&#10;bvyPtOBJMswwH6qGpbEgtUJExMPllMNlezx88wavPngfVpsMPhigd9T8zx79/oDDi/fgp7e4+BG9&#10;oUaKQvGIeUlAaMTxcoTpO4SkcBlPcM5hvzsA2mKcprKueP+z1kKD/ITlsIu9WdO1IrEwJhMU5tnD&#10;KFu8/TtrYRVZ4VijC0MQxpZ1ErP/DgfvKR1zgUVMPaczOzofmBELA7xYs+T4RgrjBe4fHjAcbmG1&#10;zbYKS2hsiBFRJcSQAKMKw5OCyePKg1d6D75r36rPjQXAvbazqZurej9rZ2FI6fCahdv+HFwxHVog&#10;sDxTpDri6ozkDLqUGbr6uni6/p3Uai9sy6ev2ZAMioYQYPS6qVifjXqxAoiprBsujoL3CPNMzDou&#10;2RSz64lJr7H4JEIlCgoCEIjuD21pWJqUgc8sE1M8CMX9TI1Gd0NpVZ8vUvop5cd1wVpbz7R8m+Uz&#10;k17v77J8agWot+xqWvUJF6x8ZvM5JYv9Wr3S+txvGxS2Vby31IeyEah/XrmfomGS4eNFxp3qZhPZ&#10;j5Peg1WhLryua5JBfVZsMcmkBDqplo++2F/U0jBorTF0DlNM2B0GvHrvFf7wxRc4Hh/w3nsv4aeA&#10;OQQYbQqD3BiXz8aR2LWGVG8xkDqML4vZyXVo3HWNasSQds3smucZl8uEruvK7+K9h7YONrOt+74D&#10;EBHjBKQAa/sVYD+OI/q+L/7X0uqEwXp5fdzA7nYDAFXCatn/NswJPq19YxnkTyng7u4Zzqdztb6o&#10;3pE/V1pncAYQgyTeB3QdWW88PjzQQFwruE5DGyAlDaSAmBtOCm+jz5vnCd7PsFZnYNwAKWdoxYh5&#10;8pgxQ4OwVecMdsMt7m722O/2SEnDxwQtBoNd15VnYBzZPoQQyt/FEGAGh2ny6MXvxO9T13XwuXHn&#10;vWhhGOYeSoJpRA7HMOwQfEDX9wgxout7xHkuGUS9qL2U0dnPH/DCO9loA2tIBXD/zRvcf/01xvMR&#10;b778Cr/55NfCCiPbM1ZgaCsUWg4dW32hZNcxEHa5XEr9VFuQTuNIWUZ+xpRBeg4ZHMcR5/M537tw&#10;lXUjQb667yBlyOKVzmHpIXgEP+Pjjz/Cm6++xt3uTyhjKNCISDuXwToDbRblQ6psaGr1cmHQyq/l&#10;EEgsvvGsBOCARC0AYLadVDB4fHwgdWaW/vNQPcaIMasVOISPSUCSbFXbcLWtWqpzqrLBXFQHAQrL&#10;EHQ8XfDDH/wQH/7DhzDa5rOeag9TkfhSCotlRDV8lusmhIDJT3BGw2jgu9/9DvrBAWnC+XKC1ZlU&#10;hwX4iSmWvqQGH7dU5Fzr1UrQetheW7rwPthSjDdJJq3sgOrP6+yltGlvsgq6Xg3K8CS5bUuFWN+X&#10;Fk5S4x7lHilhxdEg6BUsxOiVVVSteGwxnVvs/3qAUO9JTxE2tKYeqNg6iz5ANUg0LdvDLcxti9Qj&#10;hyItHGeLnNSqO1u5RDXhcYuMsYU3SVKvEerY2i2BemRFPaVQjTKwX5Nyl30xrVQI2/dOrZQHUukl&#10;VbAtfFQCwdI1orZckQTT1v3j/z0F31Ss1p+xrHO1ArTl59UDE2lN6JwjOzNBZFRlGNayg1sGejWW&#10;y33acp7yIFY3FUQ1WK6E31tL6VM/o5a1cdO2sqwhhZhVG1yDrR0b4iYpWWtdztH2M1wGGS17dXnG&#10;yEHUHxW8V+yvIJl0WGR+W6G0W5vHUgxv+6RvAdm1RKdm5tSBLZJtvfi5pism9dY1SO+4muEtJ6Jb&#10;8qkWkCOLA57m15tM3YC32HiyMG0t1joIsN5onprM1ZPm2ov2XfZKWwCH9P2rN9QtixpZGNQhjq1i&#10;o3UA1xPB+tnVjNetSbMswlvPW8oimdkk7SRsLthc5+A6AvGHwx1u717g419+gl999BH2+wGvXtxB&#10;J+CLz/+A88MElSy0Ji/yGBJGPyEpi/k8IaaEcaKfM04jjHaAAvphQNe5YpFCa3guIW82exnr/Gw8&#10;//6gAMgYxduuEpztswcfsamV1lDZZiUiT78n9o5NiH4CkDDNI3a3L3H74iW0cbDOYbfv4RylmY/z&#10;DKM1bg4HqATcv33A5TwiqTPm8S2e3b3Abr/HeRwxDARGW0sFtzHkdU/HgV6xquT7Su+YLx52PniS&#10;mkcPlVSx8EgpFok3B9PJAEkGi9eee1k2lRJCmHCZzhinA47HCTEAr1+/xsv3XyIh5DR4BWscvJ5g&#10;rIbZWwzPb/D1Fxrj2aM7WEQQGGkUEKKG0han8wQ/eaAbCAwNgFEWKSrERGoJqzVUZms4YzBPM5wj&#10;iyWaqicoRWAlSUnX4jcCWclWRIF95i1CYjsbnS2edAmGpf/ElaROgRqWFNXC2owJ8zzC2gNSlmzH&#10;EIGkoRL70xMxWisFpyI6FTBnlt3sRxgD7HYD7h/o0E1QMFAIALxWCLnA0NmHP6m4sqyQ73+tumn5&#10;JZaJOhaW+fXeXjPcddNqjYvQZeAsGTC8j8UroFKChNKncssrdl2ALwz35XdTZbDBjB+2T6B3X6/A&#10;B0b5U1aD+CjOTAhru5RZKEac0UqRXYcxmck3wziXAXcp087yZh9LjkaKZENAEwYNhJhDJQ10Z4lR&#10;HKjhiSxv1fS8tNHEFM+KIZUD9FJm80eV7XNasvBsn8HsjVJz5L33XVLR1vNrsdO2apit87z+ebV1&#10;37usnWqm3FbBW78XNSGBfeRDQwF3xb6LETrXT+ybHyvP0FWtx3YFwroAGXxkW69yT/i6Ylxsv0TN&#10;t3omOntEZ5cJ+Wwo44P2UBnyWBpJa2ntRzlsWXZMaWewqls26oUsKoLSnM9EZxjHdquqibWug0oK&#10;l/OEw/4GCl9iGke8fPEc53TC6XIB0GHOrFarFQ1XraXA1DkA+R4R9GcW1p1ScBmktQoinE037Atj&#10;ybcgabBBRMI4n3NoG7L3tcngSUQKEdNlwtv5LaZ5goLCFKcVEDNnhjP7ykvfVID8QameokF70opC&#10;qXO2io8RSSs444jdPQxI5wv87GFy76JYygxS59A6SuKO0889nU7F054ZVT5FzMEjhTU4NU4Thn6H&#10;4/0Rb7/6Cn/2px9AhQuUTkigQPiQfZdjPpOs0wDiVVCgAuA02emlFIlJP03onYOzHfquw27YZbuf&#10;udTQMUZEJOxvDjm/AJQpoFL2lqd9LuUAWGs1vM++7x7ouyG/lyiszaIItQ7W5X0pZ49wKLDK+6hW&#10;Gt1uoCZ4mqGhMNzcEaM4D++lzzgBvfl5wKzsb1JKmPwMjQjlPX790S/xq48/AeByxHkAVLbiUXbT&#10;sqFWSkoGpBxsx7goFb0POJ+PmSUcBeCYEKPHOM4IgcgRl8u57B/eE9hLAyqqXcimaQHwr4DFQn4z&#10;MNrCuURhwDxE53p1Drj/5hE///kv8J3vvCRbGkW1UoKCSooY7jkDgOsxpZFDqzX/BqW2TRHFHm4J&#10;9KQ1mYTNEZN2OAvpCvx1GvM84eHhSOet0lAhwocIrwNCoAwinyJSDJguF/S7mwbQuTAmr4F6VTKD&#10;Sj2SB5RRBcoZCDn/ICt9lHbl63/7u0/xH/7mP+F4mmF3A8I8EflAUS1QyIfZd33OPtMhK45ZrSJt&#10;EjjcXLseXXeL5y9eIiWP5Ke8b/C9NQt7PdU9OalLfYyUfwa14jLIM1r+7rX3PAcuigS/JnO/Vm8u&#10;eEOCSrqwQulc14vN2wagu7BdlVgbqqEEuFZuymtvqehqYmSrVmozwddKBXr/krDHWeyJaGinSvYR&#10;s6kXOxfqJlskCN5Dtsie8n7xIIXPsXowpY3G7D2QYh5qxmXYlfSKLFGznGOMVR267keWulAVy6XF&#10;xiYVFQIzype1E5vgvwRJt5wSWr3VQm5qDZFUycXSWm0qF6S9z4rZrjVCikBSRZG7NRha+qh4lTGQ&#10;EiryDVb7U11H25z9x30NRP1ZY08S9DdlUMQ4muyv1hlaTVwv9zYxg9mKyQQpk+TYylirteUZXzsD&#10;8HnBJCY4ZRsb2opjcZZivK1lkSNJK6wIr0ldKUZS0qcEDd5X9KK4q6xoVsNbkhMKdtlaxb2pQIJC&#10;CpF+j0jqalbdEmYSy+dYbRCTQkwqq6VixlHoLPXZAo8wvWsbbFY1qUQJr4hLdp+KCcks2FCMgVwS&#10;2CZJ9CH8eWSVZP7I4H2+KTFF0ai8266knlo+ZckiwQ7ZgK2kMWJTkC9yPQVspa5LFn2rSW5ZbUiJ&#10;bMtjtsUOa4XSbQ0oOJSilq/XwLoMvmix5WoZeosF/uSzbYTZbT3Pq2DiKmG+BgRk0VqHp7QYevW/&#10;a01Qt2wiVhMxYR3SAjVa0ruWt/WWR37bokI1/au11uiKJIrYR33Xoxs63N7dwfV7fPTRr/DxRx/h&#10;+d0NnFUUYDZ7vP7qGzw+XqCVQ0DK7BKyrJoVXfM4z5jGzJDULIvX8DEgRAKiyQ8VReYbQ0Bkm4ro&#10;ESMDsxqAweznYoFFa8xm2wwUKbpWCjF4klgrAlGiD0CI2HU9yfdChB8jwuRxejxCGYP9zS3SCOig&#10;0fUDht0tFBLmKVEA3Jsz7t/e4+3DWzw8HBEDssTYZ/A8FF9eZt0xQMzrkxlkzGzh1PgCMonNd56n&#10;lY2Byx5lMniNWYIy/KWEq3i/CkU8nY8Yx1tczhOmi8cfvvgD/uqv/4rCkdhOLDdqtnMwncOzFy/w&#10;9u45Hr+8p2Atp4FAx93sAR8NTmePaYqY1IygTPHOjTEigK4jaQ2TpcM+y0WD9xixyPS4gF4fzus1&#10;7UNA5zpY63C5zNAxBwNnJoFZScBsAdHIdiksKoZc2Hjvad36GV1PFkXWOmhjEadYAiNXzAqVoHPz&#10;N08TdNcBCZnFqBEUnUc2T89DPjDjkq1WPrcVvC2ZNnLvvhrgZTZZDaxdK53UKuSt3tO2wp1kgdc6&#10;A7aGt1tM7boBXooutfKPbIc3reWHAj8VSpQJXddfsx94CsHnJ/Sijihes7kpMZqNVtdnMmfoZKuo&#10;mB8mN2JJNJUpstwfi3y1YkJRkUqgoo8JSmvMMSLEAOs6GHUtw4Yo4NeD2yUH4ynQ6CkLpS21WWsI&#10;vlXbSPXX4tu81DpS8tlitm2RBFrD/9qeRq5jYj2ZVY11dU8q8J+BoZYq4OpaxGdIVnetLkmN96q5&#10;ryFdNUfLOsnB0tas7GO4wUdC5c+PMnCqQbryPlbXs/x9HqrFhKgApfIeJK6DQzlDIAA4GosYIlmq&#10;ZI95ZjOfzycAHrbbYZomHI9HPD48ZADD5OBPYmYWk7S01I7jOBa2+/JsE7qOzsHT+QSj13WXtRYP&#10;D49wQwebPcBjTBiGHq5zi/w6nxnnaS6e0nVz23fdsqcLZSXb5pjOrYZVu90O4zhSFkoIcB3VVtM8&#10;YcpEABUpGJMZ0uM4YnADneOzL+HZtSUV7wO77BvvvYcXyh9ZD47jCBU1UtT46Jcf4V/+q78AtIMJ&#10;xL7XWiGW89Jke7EApSyd75mZFrJyImhfBldd56iuQIBTEbthT/aXfrHCtNZg8lnirjWss2Vtlj1Q&#10;KRhji6WLNsA0zUQqyYmrSmsicmRiTT/05HefPd9jpMA4YvAn9N0ug8S6BBWHGDEMQ7EbZHsHJBBA&#10;BRmgPRfwjy2JQqQ6snMOYZ7w5s0b/PQffoLz6YLO9ogKGL3PzO7tUMjallPaoMh9nuq6CJWzoPhr&#10;Hx8f0fddsVBkuyXea8n3fljA+2KLkoFSpaBFgHaMabEsEkNcXnfn86UQH7i55+txzgFR4Qc//BH+&#10;6q//En/2px9A6whtIYb5IdffQC4Yi4WRyl665ecB2ZO/slvIQ1YGSZZ9LjStUcj+JmA8HjGNIwHo&#10;Cog+ksq2p9p/NwzoHAESMWW/+ZiQTCq1Nd3TrXOqtjDDAuwUAE9ln31kYhGRVx7v7/Gf//Y/47NP&#10;P4dPCcl7YTMCGKUgqYg8YIIAH1sWuMYYaNsBwcDYAYfDLUIEwhygUs4naQDQMsQ4iZrSWkeKQRWv&#10;euNrhaZaqcRalnktljh/z9oyWK3Uq1c+9hs2uE/9Wfa9tdpubTsi++oFJK2ZxjV2xHt5rf6Sdexa&#10;tRcLm51tcTi/pFWHS2W893HlVCDVlC2P/hYhgm3dtvAxBvzl7+scAcNEErn+bDmIafUFW+GbzJxe&#10;2xque4J316VxtV4k47iFjcmhSguDarkT0Oeu+26JxfHvE0KAj+QswAqhGhts4XHXdZpeqR7pz/pJ&#10;BeliE0huBFv2lJJ5LjGzRVUjyV9t0s5KXZQt8Ragmt+d9frVwrIoFaWMIPnkQeSqJwUrpyq7SWHV&#10;yXkaLYtzab3Nzy4x4e8Jcq68t61ntUWQbmEWZc/NPb/R6+yNhSV//Z7wAFWbrtRju6HDNE/FAo5V&#10;E5IYzqoEpSirKoh6gO8rK3+0ojqJVIemuCuQe4NZMuH+mOA9baxhxVaSB9xTyb8tgLd+EbcsC2ow&#10;XrKaW4BtvdHLiee7AOYWe15K5VpMuXrSJBl4dXPf2oCvfVfbPvASMGwBNVvT6Nb0Wj6/+rDdCspd&#10;+bPnII2WIqBmrEp52taQ511ZBzVY8ZRNQEvd0JIkbik8vu3wpXVo1YOAK6uAnLdQADmj8fz5C3gf&#10;8OFPfoJPPvkNPnjvAzx/doN5vuDxYcTpfMGXX32Nh+MJu/0A53roFGFch753uFxIrnu5XJCSgnM9&#10;IlTxzOu0gym++mRVYoqPmS/TYOco6FNpYl6N4xnTPAPKrNa5DB6kopsLVQ2VhwpGJfI7NwreBwQf&#10;4aeA45sjzscTzOAw+hFBKcA4zJPHdL7g+PiI6APGy4jH+zOBvYZC+IJPmMYJ0AGAg589RjUW+5t6&#10;fcvDe1E+tBmvMfqrtHD+Pn5HeA3L1HFu7MsUFQSY285CK4PLmQL5jscLHh9OOJ8uuL27QwI1wHOY&#10;6ZA1NAg53D3Ds1d/guObLzHOR+z2libj2d4DusNlTjiOHrMJ6PYDpjlimjycyyoK6CulDV23v2J/&#10;rL3rQvXeaBhNU+o5TZjGGbudA1ZewrZ4PhODn5laxO6MKSIikk2DVpimMYfykectsxqN0ZhSKOB3&#10;SioHoTIrlQ6/lBvb4D3ZExiH4COi1sTcz0Mnjl7T2gA60TQ8bcsRW3vFViBVbS+0lc0hG6uWtckC&#10;MPtcKKL49be8PWXoMksUU1pYNXn1Xe05T1vgYSUbvR5qq5U3N3vrAjQcqiWbTQBYVUWpUmWQosoF&#10;rPfukAc+3s9530xIfsleoFqkPFBoTTYWyIFGxZ4kJaTg4blQSxls6jqoSAx+OWwA2+9syLvrZ8KD&#10;r/pMqmuKp4LOW2eL3Lta4HYrq6dm+svAxqsQ16rueUoyLN8L+ayl/d1TQwnNqhVRo2itEQWQ1jq/&#10;tzxjW17AUu02juNV8Dxn/fB7A2wz/rgI19WQX2s+U6/vj8xCuBp4VApU6QMr3x8ZfIZKliwH5V1n&#10;4cwN7u7u8PkXn+H+4RGms9jvDzidyL8XSmMcZ0yzx+l0xuUyLv63Sa98bpntM44jTK7rYozZvmZ5&#10;xiYzjKl5WZrnfuhgnMPpdEJKCYccij7PBNTvdjskH8qfa1IE+7zWBA8ODpXPNoSAYRjKtfP38Wd2&#10;XYfT6QSjNYZhwHS+IKWE0+m0CjaUP5uHEPx8+DwnL+oJSimy89vvqOGFuiIijeMJXX+D33/6Je4f&#10;RuxuHXTUsM4gJLIk0caQHUqM0Ir80U3KNYei3spaCz/NtAYz4Lq/uYG1GmG6wIcEgCxsXB6chhSw&#10;77vF/5j3uYWimS3BTM7/0AgxwdgOrutXZw77/1utClt+nibEywTnOmjkQFnbFTudAFI9MAsSOoc+&#10;x2q/vGLgBihl8sA60P+lQCx+10GlhK+++Qa/+d3voBNgoHAJnppb4nkXonHdxzBxg4cV4zhdEccY&#10;zFdK4XA44HQ6lzW339NgSGmdrSevg625f+I1zoMBtn3i+ovWbL5XWXHEAdD8HtG1L5lDKSs1UgJ8&#10;mKG1wed/+BJ/8zf/Cf/7//G/4e7ZAaOfYSOQkFnxHkDwpCzJNbt1Lg/Mk/CxxwoMl6AcZ3LUgOi1&#10;Yn6CjkTyuVwueLx/SzV6yM80vzu3t3fY74by+9IeSgqGZ8+fb4aarvfmWPqLNZEQMJlpTyAIEXqM&#10;zWH2IeLvf/Rj/O3/8x8xTTMNJ8KSp2GtLbVNagxYV2d5Bs1k+K+xBt5TQO/h5pYGZNYheQ+Edl6N&#10;ggzYFSB1loNJNnpts7RWD4cMxOumQr0Vrs4WLDyQM+Y6r2VLmbpl0/MusueWNUqr9pBe4zX5QdYf&#10;NZANrMq3FVaiUsIsMsuUzvthSgjsPS4G7LKOpfB1dbWv1Er6b0Pqa+EVZR/kvbphGVXjK9JupQZD&#10;WwrOGodo1ZlbGNxTf24NEeqvtWJ42QqmbVs+6at1kFa2LddWWUHibdXvxevEe7+qG9pgPK6UK2uF&#10;VquOT8IiRtZz66/ZCmWVGGfr2lq42co6KkYKky/1aWx8lrryWG/tcfV9rd87WT9tDV+KhVFd7zYG&#10;Sa111SLO1QS2Vr+hRL4JAAQf8mAWRVEjVTl8/sk9uMYZV0M5rK+htiRrKaelzSOPmqnWHQAEzKNH&#10;1ylo55ZgXSikEPDtTHP+GeB9arCn6kJ8azE85ZNeby5PNYL1BtV62LywefOo2fE8EZK+drWtS8s/&#10;qrVB1gF0rYUlX/wWK00CjVKO+1RD3dqMt+7Zlv9yPe2sw+/k57YCEYtntthUW9I3/vfSJqfF+KsP&#10;9i1GfD38aU3gaj+6rWFSK4imvsctf/6tIYR86Xmjk9dpnYXrLFzX4fbmFrthj9///vf42c9+Bq01&#10;/ux738VuGKA0B2hE8oL3PrNcLSKILWptVwJWAeAmh4Rx8TxOc/aApiCz/X5HQGeIuXEh5hWx4BIV&#10;uDnkMfrl2fqwtvpYsS59YMQaYfLUpKrsd50CEKlRPJ5OmEeP43RBTDMuYcTkA3wAQqLpY2fZUzlL&#10;qZPOrNsRShlcziOGocPp/FgCy7bCUORwgd91XrPsXyvX0TzHEr7ZCkwex5EGIV2/AtaYQbhOjtf0&#10;94E8/Oc5YLyQKuKbr99QoZ9UlqbTtU7RQzuLbnfA4dlLuP0zTI+P5F/vNKICojKI0Hh7OiMwgzJR&#10;aBkV/QT08+9R74fMEqgDdRhIIhanYFnzgQUghgjrDHb7PVzvaJKvAJvBE1JvJhiTg1emObPjiDGf&#10;oDLz8Uye+V2Hvu9Ls2zdTsgImRlDDZliQC1PzUswcKAjMcSUwUEQeJuEBzoWWw2k60Cd2jZNFh9b&#10;2R9c4z3t2ak2C/ZrFrNeWeysOMKN4aNSSxDPWrLYZlDXTZxsfjjorwY2ljO9dXZjxTxpSaNlE6z1&#10;YolAqyoV+WYBCZI8fyvLOcUctZjl+3R/yxBN6TIoQRW6HpGKtBWKQoWiIjWSNhbwa6ZbpKhoatTj&#10;2h6uJi20PEtbxfkWc23Lg5Y/nxnHWwNp6Tdfn3OtprvVfG35kbYY8K0A09bg/apRbzSx3vvSaGxZ&#10;Vm2B+HUGjrRfrLN8ZCCbZGstbKuWchFk9aWq4VmZZamKSbcV0KdXzPs2WHGdT5SEPzSrP4o9UPA0&#10;gNcK77//Pj77/DO8fXuPYT8QYL0bMMdINmzGoHM99rsDHh+PK7BA5yBSDhtmwHqe/Yr9fnNzIHVf&#10;DjeNKeJ8uWAYdvSO5DMgNhSkfA+894j5c9lTnZ/dPM+rfUdaIvJ1sPf88XKG5vDkGDHlazJGk73d&#10;NOWQUNpDtLoe+DDwwv3Bbre7Gr7xOjhfLmUQyDWAzueYVJlYa+FjQkgRbx8e8Y8//xjv/8lfQMPC&#10;ZEBd5z2aQPEcCN73RY5tjC7DDdurbHM0533AoessojOlZ+F32xgNA10GZErTnxVft6KzO8aAefZw&#10;XQdnXFEu8n5srWNeL/p+Hc7ZuQ5KG/TZzmgaSS0XyQMIzgg7nJjg57Aajsn6WYI+DBxy6Dfbseo8&#10;zJ3GET//p5/j9evXMIZIAzqrsrTRWUllin/+leRe7oMpAnGxZ5F73Tz7HHQcynMomSIxFsLYMAwr&#10;65Razc2KEvk1Ejwax7EEd9LzWw8/De/Xxesg7x2R8lmQgJ/89Bd4/4Pv4N/8m/8VN7cDNfoBWU0T&#10;6HsiWSZoRYMH3uvoHI4I8brnbROv0gY5bKk9rNF4fLjH5XKBsjlvIhHb0SqNzlqyAwFW3upD3xUl&#10;VWycNes1zuSorC4Qlr2sno18FkJRSDKAX/3yY/y7f/vv8PD2EUqrbCO1JmeEEAqYK9cQKy5SdZZL&#10;bOF0PqPrdri93XVcut8AACAASURBVOFwO5ByKsVNv2UJApV6VF+r7aU6vc5eW5+j6UqVyXvwFvks&#10;hFjyL+QQU/6OEjBs2dc+RZira936nW+5C6zPQw2t01V4cas2uFZnNDL6ZN+vFgs0JnnQ0GSpv6Ua&#10;T1VhvbJ2aKoLG4zpFuZ1NVRRayIgW5KlmArZrCaNyfdUYmASYK37PLk31nbVNY7BfWyLpb4QrNJm&#10;HmPLurMmmMrsDalFWRjbqZlxVBNaDVIB8I0I8Oafz0qNlgPFVq5U/Szl+7RYCvH+FVfDp7WFUTsk&#10;uq6p65+3Rdi5IvTkfD+27W0N7rb62BYTvj4LalyM+6qnXDtkja+zfa8RfY3ESySZo+7Heaip4rUK&#10;pyZZpoTNZ8jk0mulSmrag245pNTKCYkT17lMcvBiDFkUhtmTxZI2Wd065TrLkGotEZk3VFZYfzTw&#10;Xt402aRvAZ+yiWmFOGzJ/LemtjVLS76QdZgtf61kn8oHJIGaLesVCfjLRrFlwXM9BY8l9JFs5DQx&#10;S7S62hjrcI5Wg7+VwvwugL4VuNLyh68TsuvnvEp9rpQFrSCXViH2rgT2p8J5W3ZAMgCuBWDUQ5R6&#10;mFQHRsgDsi4+6snk1oFVM+7lJBoA9ocD3n//fZzPZ/z473+MN19/g5vDLW5vDgAU+UED2bJG4eF4&#10;JK2NAnyKMJaKErqntH4Phz2C95iDR9eZbCGg4UPCHDzYy9JoDcRE9iM5ZDXmMDLvPW5u72Bsh/s3&#10;b4rclmVGy2ZkmC5CgGvxR0u5SSK2jDUWwQc83r/F/cMRl2nK8m5g2O2KJJEZNXPy6IcuF7gWSCQn&#10;NYpksMz8G/oBfp6glFk9uxYAyQBAlyX5PByrDxAKs10H4XER3Pc9jsdjUZscj0d0XYf9fo8ph8Ou&#10;wSdNQalaIYWE0/mEy2XGPEW8fv01/vzP/0UxMSkhxkYDTkN3Bv3tLbr9c5zuv8TxNOLV+8/w5v4t&#10;lBkwKouvHx7Q7/fwxsFYi5Dv4zTPSD7Balc8FmVgm/Qv5+sdxzH/rq4w97TGqsHQxhCjXQPTPAK4&#10;IVuJmMp/k5cieY0jccBSyNrthUk2TheShWtgvIzY73YFbGH59+L3JlgX2iD5QFYIwi7FaJOZZjoH&#10;DgcEnXvYlNvM3FAhtVkn9T7T2lOTaDTlvrAV9iRBw3cVZq2mVZTTWeZaD6mfDph6lwWQZPHIM/o6&#10;DAyF4bUwOGL5u5aqSXpiLizwioOQwXZbGPJxZWUQsx1IEqzMhYGXBKs8N8RCdlqYUgo5DFmtwkpT&#10;ipi8x25v18C34j2Ng/oWu75WsSp/dynv3QqI4yai1YzLc5WLwNbQZYsQEIRMvwWit2oHCT7VNZBs&#10;ACWTf4sh2RpkyHO4VRe0mndpO9GSIEsm0yK/j8X6jAG45eeS72SxZYoJpshjianEgIcEWILw3FpJ&#10;93NWknw5VDauXDHtlVqstRqkkBYIsgwJKMGD7ThQenzeByj/4fnz53j58hVO5yP6oSdAfpyRAoAx&#10;YtgNOB1PeaC6+LamFIoXN7/TzEybZ2LW932P8/mMrguF0RRBNlekpqJcFZPP03maihVfCAHn8xn7&#10;/R7OOZxPZyBGHA4HOpMfH2EyC66VIcU2Grw2+dkMfQ8fAqYcgMnKOPJQD+icg9EG59MRN7e35B+u&#10;FO7vH/Ds2d0qnBRAYdXz+pfrdpom7Hc7xPwzjDGwXQc/kdUL75109it0B4vLaUQIwCe//h3+54cT&#10;nL0FUsLN7Q3e/+ADhBDw+WefwllHAxgM+QwiUI3A0jy8AGCshQUF8lLWS4DJ9yblIFC2NIyS/aUV&#10;ur6DNhbzNENZDQsHZWhfSYoCcntH5zDXRPM8l1wKYzSssYhqgo+kbmSrvwgUNqtSNdNTrawDF2Vj&#10;XCma6HBOQIqLGioPQpQi/+Cvv/oaH/70wwzuBgpnnSNiCjBwMIrCWrVBIWdQHaeu1JdD3xfmJV/P&#10;OI6w1q5sOOT62O12q34vxoj9fo/L5VKAUrLP6TPxQZeak4csEhBdwpSXwHFpw1Mru4s6z1r4MANJ&#10;43w+4kc/+jH+8i//An/5V/8CnTGUcWSJ4EGEDrKaS2qxgDBmzTLkwQRqYKcoj9L1vpSK03IJ03VG&#10;4f7+LdX9gZ7D4DpAafTO4bDbYdf3OQTQQ1siL9FzLvbL+XxeKNQqrxGVswMkmUCqC2l/ZdCP3kWl&#10;Fb7+8jW+//3v49PffUbLLKueQ/DFwmGeZ9i8Xqg+1uj7rjw7ZvWq/NlsmUlnjqdwW2fx3nsvsB96&#10;KJDHslZkk/Wu/laJvBgFziFBM/uuZaNbA+zcm7UwETmYbOEAWzlzW9Y4rdp4TS5JTyoQW3XAOkMG&#10;TRvbLeJdXV+Ua0rX5Lti5cEZDwlXA+cW6Clxmtq+ectxovWcrggK6trqhu1RENdWIK2Q0pqUwXuK&#10;PFu3FBzStrkOfpYYS6vGlb7uLftICdaanHX1FLFUkhz5mmSfFqtspYJDMJEqtckxpEAygMDimDxE&#10;yi9UymLGBpffb57nDJTHlWVmUWgiNWvip8JTtwgdrSFHi9y6XC99ra+y/VY4ZHkPYjNceesfueac&#10;sHzmvVBaFElbupVqtKGaaWUi1IoR3he3BmPXKpXqOaa0SWKTf64tuFp7VZ1jwGua+ySuI1KFD1Af&#10;SflDKQLOOJHtlorFdco2O0opys3Rf2TbnBZLudWAPCWrqRfxltf7FsO5JSnaOtTkIpBp7vLv6kUk&#10;J6w1877FwK/ZHivZiaGGkgpzlvRk0Efppkfat5HYt1gTT0nwW417y1d+JWmvQJwWG7k1IGjZTDxl&#10;E/AuZh1/NsumZShePU1rfYYcMNW2OHWQ6VPhtu8aoNQFRmsIxQdGQMCnn32KX338CR7vH/HyxcvM&#10;fNJZ8hwxTzPmEPD28Yg3D/eA0UgaiHFGmOjn7vb7Mt1VilipzmmkGDKzWyGMEzGvksE8T+TFqSgU&#10;R+UA2hBmxKjyAUdhunRIxzJZNtqupOU8fdfGYAqcvBfh5xGdJtAe84Sd6zAbgz88vsWUEmAtdvtb&#10;dF2Pvld4eHiLy+WI3W4PJIsUUg4MnKCVwW7XkZdkVgsMfY/T6Yh+cCtfSmbGyXe6BsxkI8UM/OUQ&#10;U/ldDavv5UYNmS0OAM+ePaODqrIB4H/If5+8vlOMOD6ecDqeMc8B99/c43KZ0A0keScwhMp2pQFl&#10;gW63w4v3/gRv/vB7pKQRgkOICkkFzAi4P56wu3mG4zTBz4FUCNbCdg6Tn4pvsSy+FhbkXP79Mrgy&#10;1YBrCXbicFooBQQKkqPgPRrqFICMPcNDImYXAGNyiI5o8InlSfft8XhE3w8rmeIaIFyCbmJmCfow&#10;w0aDkJs0JGLjzymSX2kyiHHOvueaWGh8ZkG9U1H2lPS1eFHHVHyBW1ZtjOvVg2Y+697FWFnLFPUm&#10;u2nL868Gl1tNWitMrC7Yi6RaDCOeGlq2VE/EJAzQQ79Wc1WNyHKWLQ0gh8IZTUXSHCcK5eMA3Lw+&#10;UwJUTAVglNY3pQHIfz9PE6DJPmIaR5iOQM+kWDliMrt0pD25cYa2zs5aUtpiCTXDTBuD+hZzqm4c&#10;a6VRreCrh+XyjJPn3rcB1Fteoy2PSXnmy7VvKtLEdfPxtBRfDtlC8M2BmwxYWw10hc+zyqAKsx9j&#10;rivqmo9f4NSQ+rPEx+Z1QntA+32Q79KauZU2956W7VHMv1vI9m48IHZdh1fvv4c3H73J5JCEpCK6&#10;zsD1Bl1nCcTVy8BNqaymUUveBTUMffEpZQsQsg9B2bd3hx188Bj2+ww+42qQyaxUDp1loB1iWM5q&#10;HALCSK01jhdYa1YN6el0KspA8lTnrz2XoTpnrcSoS7bK/nAorPHZe9ze3hRwtwXKcCC9tRbWGMR8&#10;ncZahAzEMqMaChgGGmwwkNd1HRISnLMYLx6vX3+F11+9xt2zHZTpkFLAq/deYJomPDy8oUDNzDiP&#10;yefgTLLWsbZHytdkO0tnJWhITtZggZ6lVuiHbr1HkLdHsctJEXCOLEt8CFDKk21PAnm852Y+JY1x&#10;OtMe7ANinLMiiyxHQwj5+5e9gLzpiWGdEgNGjmqFJyxRNSuaUqXO5VBmaxHmgHmc8Itf/AK//tWv&#10;kRIwRo9BIQ9QyKrQZBIUqzf6vi8/o+97nE6nUrNyvcdfO47jyrO2znqQxA0Gc0khYUpNyNc/jhOM&#10;WbIZ+Ou5BuO9vFYthxBLP8hgXaryTGIO21MpQWmyHvz888/xox/9HZ6/uMV3Xr3IPxf57MvBpyku&#10;pIX8vLjWQxJe5mLAGHjQmGKD9XnNBjRG43w84eHtPfrOYQo02Awh0l6UIoKfgdghxRwgTZra8pk8&#10;yFeJMm6Ulh7gfD2LanIB8NnLPJSA5ZSIoHJ//wZ/8x/+Bj/4Lz/AGANiJj44o4FkSjYWW4dKG4S6&#10;B+ZhsQz+ZCWvsR2MNnjx7Dn6rqd7HrJqK8aiKHiqN1+duVjYvK28hmuVqFr1H/z+tNTstV1uy6ta&#10;1hNPkVha9V5NRGhZAtf4yZZ/dUvZKG3T6ute7B+v8+x0g5C4xiyu66uWbW9rP9vKBdoC7et1tdQ+&#10;6WqIxuAxsGAfW9jYU9bRcr95ygGDz79a+SvB2zrTsb7Xrb6qHsy0sxy2VaH1NdbrMoRAoa1qSTK9&#10;wuG0htGqWJdABNEyi05JhSNSDm6v3t/ys9d1rIwTk4SaLUysRbCRLiHyc+Qa5xpSEhClOoj92mty&#10;LffnazW0bhJRa+xO9gv1e12v61bGBhER1BU5uHZd2RpmSAvJp/BHDpsvPzcGWLUw7CU5t2bby/sg&#10;hw+SnCaHnrLX4fdqnYO1KD5YocKuGwoUkBt8Ki4CKcRSN7G1HvQf2Tan5fkn7Wm2Pe/TyoRf+sW+&#10;y5e3BUJvHQwtW59W2IzcDGplQAuUbbHHpffYFsuNvUULgyuDocFHwIQV2+fbWONI9laLid56+VqM&#10;+K17XE+kWodE7S25ZQHQ8tjdkpK1ngEX2fV95ZeoTn1/yhaoXjOtKfFTcpmt+/cuD+O6SIkxYrpM&#10;+PKL13i8f0AKES9evCCgVwHasv+gRkoak094+3CPlCKMUYgqYp49SaWVxvF0gtZADB7WGljnMPsA&#10;HyJCJKlOSf9OgPfEvE+KWIXEKkFuzECS+2mCNcRC7/sBKQY4l4pX4hziymLC2hyMmgyUNXB6gAoJ&#10;nVYwJuHZrsPL/St88qtf4ubZc9zcPYd1A3wg5hhvcHQoOZKRd65IYInplYp3dkwpM7f1qhiQzXyr&#10;SFmKwlDAwcUrPK0Y9zxFlc2dfMeY3bXf73E6nVbDpBgjur6jAiDQDwohwc8e59MFp/MZ9w8P+M7d&#10;DeI8wxgLP01IOqHrBgTr0R92eP7eC3TDDTAlxEDNRdAal8uE8TxBGSAJxl0qHo0axhnMwSPxM86M&#10;cZ1BZZZth7Bm+khmfvlvzcE1NhdAyHZOYbEWyZNkzRYpCGWAhGQQU6SwxexpG6IHFNB1Ln/vYn+z&#10;GNPT/6PGLUKlJZfAGE1Suiwpp1R5sn2yMSAiy/aRAJ1KWCIrSLbsPmrJYGWFvkgltbpSSpUiQ+z3&#10;SbB6pN0NN+TybJSFCa8ltrZa9i7kEMKFRfsui5E1mwgr/0N+5tzE1s1XCAR5W62Q0iLz1xIguhrQ&#10;Xvv7c0FJe7Uqcnt6DsTI5OJFZ3ZLiglLhFKk/4tLYGjkIrSwzuNKfFsPYK1SUMYQO0XnTIQM/Bhj&#10;y+9TzqlGE1Azp2KKJY9BKgcka04WvDXDeAu4rgfTTzVnNROrxdysayJW42w1clu1VJMZs8Eu2mLV&#10;r+o4ftYCXFfiGWoe0uQQKN6PYghlqLTcR1Xt70IGnxlfWq3VA9ETE9RkoHcRh2RGakzgqytKH6OR&#10;0voZRxGyXdcLzEaq7RdblhXFlkfWd/ns1loh5C9w1pWAz++8/x5+/auPKWC073PmCLFFL9OIh8d7&#10;hODzQIhVA5EGxaBzlNcp11zH47HU5/M8ZcuPCSFF7IYBzi6WiRxCbo2l3JJxwvHxkfJMtMZ4oRDc&#10;IQOrJC9esxbp56Io4C6XC3T2rAeA/X4P7z1OxxP2+z2GrkdCyrknZrHBMWQ107mOwFjbYcKE0+mU&#10;BwB2xb7nOtaIRs46h3Gaip0bg7bTNKHXQ/5aYsPPs8fp+Ihg6d4abWCdxsPjI3789z/Cq1e32N/0&#10;gFH43e9+m1UJEZ3tCAwVA0YK9TZQ2sDkswpIhVABAMN+T/7zKRaChUJAPtnzekwwmvzFu24oPuQ2&#10;g/9JnMPItdw8TxSMqFImHCRM3kMpOh+co+wDauSFP21W1yXx7oaY11oMAOyVDSed2QFKp2L71/Vd&#10;YaglBMQw4/NPP8Xf/sf/l4LiFJETJk9hyMZY9IOD0gbz5BFDLMB9EDkknH2x21GA8zfffFOa45D7&#10;Nj6XjLHouo5yCESPAfG7HY/HojLhf8e+/wDKutXGFNBQKjsWAhHtT85ZeOHHrWUAjezJUoKzDrMf&#10;8+824wf/5b/iT//0u3j2v/xPSIlILsnPxLZPkfaNDMSDz/+cs6RWyMCSzWO4Hk5pVSvFxOdr7vMi&#10;9SNWabx5PNI7nkMjjbaIIUEjQMGWgUdh0zpHGUgh1Q1oUUMpzTojZuanbJpH76pSgEqxnNla57UT&#10;I6KP+Pu/+zH+/ff/PS6zLyqUcRxxuVxgtQXFh+hrOxCuiYA8SHT5fVvOt74fMlMzwMDisL/F3c0t&#10;etshhgkhZSZs/rxVD54aPWpaaiQaXKTVAJ9JUsvwd80wZasm+fUtgmSrlqkH6Gt7zXY2oKxZGDRn&#10;q0N57l4z3ZNg/14rUri/lPVwzWKVgJocWlhrNi14Of9DFyAm9yv5nDXKUK3XGFjUOTacqyT7giaL&#10;Pma8SxORLmZ1kS4aEVXITwwYG0WKNp3BYDpbdbGDkS4RNeD5FE73FJEwZaWz0hpO2MlRcPhCemhZ&#10;qdT2PDJMVQLipIBOUOUzVCFiGaOviCdrz3Fdzi6+z7KGXtb0otiRVofFOz+7FmjRZ8n9r5w9Ma3O&#10;UXmv5R7GxABu9qQKNJVhYyo2rzGtFU61Z35RrAELaa6yKJZEg7quL7XxMp6o1kHKPV56J1mG99ui&#10;gspqVT7TYrYZk0O4q54zZIeHbIPXzjHZtrmhulctWQbvUP1e90xZ6Z8WS7SY+3YkXpNxVXOXXsKa&#10;fE7GlX1WrQiSgw2JA9TB3Yu9ks77n8q2nDH3netsrJKv8u1cc/45gbVr33ZTGLrhSqJVmkqVk+tT&#10;hEprYLjVpG4xzOuH1poqqmpRvUvq9RT7qbVAWtOoVljIujCQRSBZmWhN6dRaK8SAlb2B/N660ZMy&#10;IunhWU/tnrLR2QKtWzY59WbN9iN12IX8mvrQ35pKP3WfWwObd3k0tiRu8l7WAaatn9Oy+lk2ajyZ&#10;cL21CdUSMj7shm6A3dsiuTHGICYKe4oRSD4iRuB0OSFEAudvbm/wcDqTd2cI8FMAdMzFi0ZIxLvx&#10;SPAhwftF4p8SMe5DiFCWp/kBl8ul+NkabTD0A95/7xWGvsPDwwPmOaHvNMZpykV8yGxwKujPU0Dn&#10;iM1itcbsA86XI3Za4fbQ4YNXN/jz7/0Zvnr7Bp/en3E43MJah8s8k8WP6+D7gSTv1uVnpBEjgYqc&#10;rI4YcRnPeHh8QAi+BLDJ584baS2zW4Nli89eCL4wiurCVB6QzMLig1OC/OyZW7+vke1G8l45zx5+&#10;8ph9wNf33+B7/+rPMc4eSltoHWC1gp8jknIwNqDbdXj1nQ/w+Sdv87UBMAbfvHmLBOByPiJ2Pawh&#10;VrxzDtoaGiZ0ZNuTQGFaMcbC8NfaCN9fYiBN07xi81DADHu1kpzLJkOsKaMzEE4gF1uAceSS1iYX&#10;flnGmGjNhQzym1ywGmOw2x/oXmdgKatYs9w7X4enRg0pAHloME0T9sMOKQB+9sSE1Tp72kZoqwDD&#10;Ubc5qC1i05JsKaIkw/x64KzEJHYN4jJrjMMBke0MuIpFBp2D8HiMK0/Ndp5MKmCLDB3bCsKVIXMp&#10;LX5/dFbp/HxtpVbbljknZnHkMLXl91eFgZwUmrYpa7Z5BpUKAzmVrIzEale9SF+N0giI2SmMsj9K&#10;NZNUCQDl30/e49J4ijOTrVCQWbqBrX3UkusQBfgPAH3XrRjVa49SWiMGWtg6aQKsElbS9c0ieQPY&#10;boHiLeC+rslqlVjted9Sh9RD7frnySD2b6VMaUjvnyJmSEaTZMeXz5ENiJC7p/zsSmAXB/1lqWzM&#10;TNoyMcuWcAaV0gGgfZIbRgGiJyH1Xtg5yPZgusregWj61jlCtUR4a9CRwH7QVb5O9sAOPiDFlAH8&#10;AAotBfZDjw/efw/Hywk3hwNu9nuczhdYbSjXIduQaO0o/DnXofyusVd6q0k9HA5wzuHt2xHGWBx2&#10;+/IuzSOdGbt+wDenb+hMgEJnLVw+g0OI6LuOznZjcD6fc4CoycMBs2I0y3qe+wpmxY/jCJtt/lJW&#10;5PDaMUojhmzfFxLO8wXD0KNza2s7ub9KAN85UvExmYfl4cy6XoH8WcFA73iAsYZAN58wzywdH/GL&#10;f/onvPfeS9w9f4Y7e8D9/T3Z0EQCmLVKFACryAqO8HciaISSdxEAZUW9H9ANuwKwKgDWdCWcvQ6Y&#10;DD4g6bRiT6c8CKWGVmVf5fz+5sGO1jp7+8954BHKuaMEa3EFPCpFA4G8mp2zxft+xfgzBkonxDRD&#10;Z/uTmMkpIQUkD7x5+w1++P/9AL/79W/gERE0SB2Vz2ZrLJQ2NFAKfkW0oGcFXC7Tqo/i9c3Pk5WT&#10;ZDl5aGbRxBhxPmdFQgg4Pj6WWl362tc9kNwDGFyVZxEJUVIJzl4y2CaIDSWDjEp4+rOKNGKaI77/&#10;/f8b7798H//dv/7XQDI0dIzIRRTIOpPfb/Ca0UBchvYxSrCU8rB0ZqmG4FdWOiFRoJ6Colp/nHC+&#10;TJgmj5gS9v0eznUwSgMqwlmLvuvpnXddqZNiCWWVe12E0javQYUolWRpCRqNSFAxQMWUB16qkCli&#10;jPjwp/+I/+v//Lf46pt7sphSCikSABgi8r1UuZ73ZS8q52tWcMQYSaWXB8BLb0HrZ78/4HLyuL29&#10;xd3dLQyWPIWQ4up5SwdEla7zZlb3QKzZVShn8FVdhSuPetVgb/P7IMkfdW0hzzMmI66BflTnnMpA&#10;oBxYLwGQgXyKGjiMKqHIdUYQEztSurapqJWE8veve3mZcUhDxEjnn1E5APr/Z+3Nv2xJrvLQL6bM&#10;c04N99adWt2NmsEsjA3Yi8djGWzJj7f82/tj4QFv2cLCwsitARs1qIUmC7WE1IN6un1vVZ0hM2N4&#10;P+yIyB2RkXUbUK8l3anq1DmZkRF7f/sbGMgc1XXBL6015lrLF3VyOrPosy9V+Sl3JK1LhFlxHyBY&#10;5oHPtUTwASEP02cAD5Gow+s8bhnDlQgtAuIy1DcUuTcEaEr4AFjvIRTlQqXw8eBcVp0opQuAPWMG&#10;VbaCQ5jJTGnIkdnpItdwnOk0D35EpdpC8fo1AZPXjy37p0S0ok1RNnLe4rAaQHCh8e9+YQszOxJI&#10;9liLnCEUMFuXEQgAnoHbJFiVtprTwv63xuS4fXEIAZBiYRvDr5FzUySELkOwFw4ivlJXCQmhmeIu&#10;Xc2GJ//8ew8RykGDYITZmv3ewgOzzquxp9XqYa5cSLaPktvOhLkvB7O+TQNh+LAID5ZFv4PC0qs1&#10;GEvXY1aWzpgvPweSnY8SktXf8X4rSXW7sysZeP8c25zo4ZxYOmuM5+IBSKF7EHeG6a35X9UAXA3G&#10;3RWaxsHkeuJUPyAckL7LY71+37XcqADBxVKuJARgOr3wiqxDWTizs+XDtJCmLA5c8UIVQ2uyzjep&#10;lg0M/zz1dL8F6tcHa/0+14DzFjBQKz9aFgS1FL+lCKlZmWue+FxKH+6QQN71nriPcZ0pUAfIJGZ5&#10;stwYhgHDiTzJJ2sBISEFNeXekbQm+OivGwQBwUpAeg9gimxmn4t/fq0TgytPzj3J1EMIOD8/x3a7&#10;xTRNGIYBN7dHDOOIruuhVGSvRUmftaQmkFLgeNjjsL8FvMNLD+7DI+D69hr9xuD+5Tk+eH6EgoeU&#10;Ac6OsNMIF2LgFAAVrw1X8njviakTQ9UILLfkCxb/O51OBWjFrQr4M5s86/kBmGx1+IEihMivWUvI&#10;UnErhMDt7e1iaJk3+ZDYuBYTBI7DCYdhxGmY8PHHT6OHXpiVOd5BAjBaYVAS0nS4fPgQ7//0R+Td&#10;GwTggY+fPsfoA0KvoIzOBxdf29yDLfm0eh8P1CiD557a6fuTvUKxBwsJCSraJufhY9hdknLKJG8W&#10;VfZFBo9DZJcxNpWQMKaHVh0EZJbez8yAUADUaRKenhMtDZwLUELBdB0GO5DtgnfoE6jrPKSh8DQq&#10;mOWqh2di0rSajZqlVO+BMmZGQHIP1vXhd23D1WJi88FvK3Sb+1AuQ5hC41fuWSsWdnWtYLps2RPR&#10;mZlBXqmNKtZWDYKktTb/XlEooLXRCkBCm2hpF1nPzk1ZBmljcDY/O4QmoC0N0WbWNhugibLQlVJS&#10;IDcEpNGATIWUWNyDwCxTalssKWX2pl2ccaACrCVdbgHadYNaW+C1pKQti6c1skKrcasD32u2Xb0+&#10;1xSVd32+1ll7VzbPGqDNz8wEhC2spyIbqCX/n1mHxMz11kXPev/CQTz3n6+Vm3XjsDaQqf1zaQ2O&#10;RX2S649QKj+ajDkJSKGo+QhAZzpoqfDyk8/gRz95C/ubG/Rdj7PtjvYO5zIrKwQPow2kErDRWk0J&#10;XQxo6jDvNADpOoNxnIHKxJ7fbHo8e/Ysf88wkDd6Yq3zwEm+vs7OzjBNA4D57znAbp2Djvd8u93m&#10;OiydYzw0kF4b9GzH58gYAuSHYcDxcIxApIv2NxvsdlsW7igxDEMMUO8wTeT9773H06dP0XUdtNbY&#10;7XY4Ho8YpxG77Savh91uB2UMEAJub/Y5f2h/uMU3v/m3+Be/9i+wPftlSAcoHcEtZ+GkQxAeDx48&#10;wP2rB7nW/R+iRQAAIABJREFUuz3so8UPnT/OOUjVExFA0AAhWQA566jhEzKTBPi+yGvPECjEmD+v&#10;nMzCew1uKZrWQA0mpAGpFCKy7MuezXsP6yyp/PLXBEDozKrMA7fIxJ7sCIGA733vO/jrb/wvHIYj&#10;+u0G1nuM1uWaw1qXQfiktrSZSU9EFar9YhgcOyPToMgYU3jZcz/zBFJxoGqTbJMW6uqQlQeFEm/F&#10;RrPVJ8978Kyoa/UYSilm8SDw0Ucf43985eu4f/UETx4ZGEOFTBq2JwRECplBU4D3sDaSy9KMMPpj&#10;OxT5Pom9KAOgpIDUCtM4RHu5MSsQ5nw4BetoCCYV7XkBApvtNvryy+ZgnBSd3IYxsuwh51ozDlBT&#10;PR8QMEYs4vvf/9/44z/5U7z9zjsziCopnJ4G8n2+vikMOuVtzefdPNjj54gxBlqpbOV17949aBMg&#10;tcCDRw/hBShbTEoim0A0AVSxAkbV/W0ZqihWAy67jlQFLeZnXd/yvpP/PO5dXavFOSDH93FeLy9A&#10;vKTgqTAULktt1TR1ncvZ1ktrjTW2eciAMAcrrbWQSjZtJAMLEk7nG1efphq2tP5Zr+N56Gy5BtqE&#10;0LW67kXYTUuZ8GmcK/J+iDmjitegLTsgTrblNrULKya0yR6+sjAqMrlE9B1PAawsr4jb1NS1awuT&#10;qbMX+DO1tJ2ifib4ZYCsELKyy5LFOVmrqtJQtVbNJFKKWyXWpvrWw/spg70te3Cem9hSwa5hsQn3&#10;qL3d+TCG14Hco75lax4aQdmFdbiY95n0s2vcsrXW1+y5WntF6xmpg75bJN81gln9+lIsc9tq1Ue6&#10;13VG6NIWTC5qg9nlYMalRM6+kE1s/Z9nmxPKaXIdEso/GAfD0mbP2Vw1gNqSkdcP65rXUh36Wn9t&#10;vVnUk1++iFsNIH9YORiQWEMtVp33Hs47zEpIBq4EEf9NFOBtHUDbYleu2dTUw4UXWR/VHm51o1lL&#10;5WsgoWb3qQZAXA8X5ubKNJUXtR9eLfurgYp6iNOaMLfWQgtY4NeAf19iKX8aW6e77ARqQIRnMGRr&#10;ixiqMtkJzjocjwcER0wdm7zYk5VABNGz7yEEsVsced92mx4ueEitFgcoSWHnUNZpmnA4HGAnArHf&#10;eecdXF5e4ng84nA4ZHCPDg6BMQLPJD8OCF7g+fPnONzewtoRRiscjifcdgFnmzP87IMP4J1HpxUE&#10;PA6HG1gXsN1tMd5YeCHRaZPfDw+aVkphtD6Dy5x5kA4kYsqFHLiaQV6tFwUH91Dkzzj/2vT96Wvq&#10;+3p2dpabvToTA5nZGKfzQsLbgNvDAbeHA/bHI273ewzDEZ3ZYIqhr8J6eFAzLrQCOo3+7By7qwc4&#10;3r6L3mhMQ8Anz24xAtBGF/52WaaLZch0GkSEyITkzMZyX0Ex8c17ZJAQimwkushIllJR8RZZ2AEU&#10;COqcI6mgSL73KlpK0L07DSdIpdF1GyipIKWGlpqk2qAmkxh8MjNhtVLQQkF5BWhD9koAxrhehZQQ&#10;SmGaTuhEIGm/iuw2a6Erf79lEdD2Qi7Z+CWrZ8ngiN/rWeOGmRRe+2aWA8kUMCXy4Z2ahtbgmBcL&#10;9T7TAlRLWR9ikakazK9SzZLee26mHaLlhiwYgvUAk+9zyQoj+cf7GABntCYrpEguFimRQEbvQWfh&#10;XQLuQ1PllQGAzNpOwmSs2shJqWLAY7l3K0l++UVTEcpnZB5YiMLeiD9ALU/GlgdpS0HYOsvrQKeW&#10;TVzLAmAO4SsL7BqAawVp1QFzrSawNQioB/SczbhWh6yC+Q31Ac9cya+f1jC4YoYPzpklmvPZq/6u&#10;hqdFMJh/bumLm9jaLVulGiStVZWyfnYbz1FR60RgxGgFpBwYIfDowSN88OGHuL65hkYHs9O4PLvE&#10;rt/h2u+jLQkNzLRQ6DoDIwy8DXPgWmXBlBrQ0+lEFjhK5uEJDfINtNY4HA4ZEO2ZNQ4Pq0tZMfxa&#10;EutVZ2AFQA5Y77uuIMUMw5ABfp5ZZIzBNE2YJsvsydL9nrDdbtF1HZ4+/QTTOGJ3tkPf91ktt9/v&#10;cTgc48/VeUBB+5Uuar/D4UDWRDH4vrbKy4NJTXWJ6TU+/Pgj/N23voXHLz2B7g0C6BwVMj4fQuD6&#10;do/zyys8ePgEQggchwHvvPsubm/30ErDyJh5ENe4dQEQcY+WZJ2XgrWT1/rSRzblb6FQhciVwWuL&#10;3LRmL+eszYNr/nPnNZzYiGnvndmoQgWEYGEMKQUVPD746EN87etfw7vvvYsQB7jDNJHdSnX21mxj&#10;nteTgA6+D7bCvTl4kTzrkz8+D0ZOa2+apqLn81WPVu+Laa8oFZtdYbc677VYkHvqHru2uPrOt7+L&#10;q/sP8Qd/8B/x+PEVZFS6q8hits5lsJxAAVGoTQFS6IZoJ5D+vrSGw6wE9DaPrqVSGKcRUhABI6kx&#10;7DQBEujiwIPbBvm4FmvmtIgWaiL3yHGYQB45USVABCZAQkhFe5Kf0Hcd/v6Hb+HP//wv8OMf/wRB&#10;AlJoIi85m6316JpJsisQpZc472UPh0Me2kEI9Frn95X2HSUlTG9w/+o+rh5ewQUL5x2IbB1yCO8i&#10;y69Ry9T+1mXAKlbtXtP7TfsrZ+PWoLlzY5PNy+1hZoapz3Voylf5NGS4eshc9l7z3sz3CD6QT0Pm&#10;FtllOdRYswcOGXgt3peQC8JjDaDy3pArXjk5qiTYtJ0FFnXhHUSdtdyj5T0sCZb1Wb1GEmkRFGr8&#10;jFtp1vtPS+3ZCqVtETRKu7TZPrN4zai+JZpESFR9qtNceY60sJYax+LvPcWd1uca35MR6Dxegvci&#10;u8ZwMpT3rrAZpWG8X6zbomcQM3ZaO1lwhSYPDq6VOQtwuVKi8Neo1RmLe9GovT0LzqbaQkQPeZ2z&#10;WNL74xaR9XvleUZ1zcdtwtcClGs7o1bmZr2WOZbBc2ZaBKlaGdvM5Vwh6vI+evFrvGYOs2oGQiDI&#10;5cA/Z7UJQKg6fNcXa+DnBt63whPqzaB4k9UhzdmPd1mf3GVtUgMY3N5kTd7d2uTSQuJT5xo0bzEt&#10;eAOZD0PBFz+y3IZ7sQkpoow03rwYzJMelrToygAG+8KpagvYb8mn7gK2a3k9VwGssfXr686VGDU4&#10;VRfalknV7wrvu1Nm3kptvwMUWAs1buUG1JthDfqtsWnWpsH1uqstjvLXRLRMSsC5CdNpQHCAj8W1&#10;j9L6wADHKPzD5CaESQBSxcFQOUkVEFBRvsTBW2MMzs7OcHtzi5ubGxwOB1xdXWXmP4XXTfMhLyUV&#10;zaPDMEyYRov97Q2ur6/JH18pdN0GXkgcJo+33v4AH398C+tIjgfr4Bw171MAlDYwyVIkiAX7OP85&#10;Yhen0xD96OYQJyq2ZlsSH60GhDGZ65HAkoBlg1Tfu9TItZRASqnMOFjzExTR2sEjAm0KGK3F/niE&#10;nRxub25x3O+xe7jF8RDtAJSGGy1c8FCdgul79GfnePD4Jfzo6duwPuAwAvvjhCAlghSzpZAkRYYE&#10;oLseIQ50Ft6EwWdPV14482c+rYkc8OgDdJKIAplFH3woQpgJ5A8wOnkzkhOvFjIW0zRgGMcps62F&#10;pKZPSQkbQQalFBAbWZ8m1FJAQkFCYvIewzBCKEWAa9xb+76D9yO8PUEo8suz3kJF7zsBsSjOyvvX&#10;Yi20PcDr4ox7RAbvcyPbCv2sw95b9ic126PeF1sMnFpm3Rrilqok1gjxsCc2yAnRZqkw8ufXDKVi&#10;oQ4imv0wZ6sJ51wMUqQGOAfOFlZTBE6kvS0zlnxUI/ioBhDzupWV135Y82fP/peiYAo5miDM51Rs&#10;vpNNQqG2ELJ5NoroOpn28dlaIqyeW618mbohqRV4NXuJA8Sts/lFgbT8jOX7RosM0Dor72Lfr9V2&#10;d/nz39XUrp27PKwMd2ZYhCbbv8XIW1MbLIeeYlFf8ODzVshd8DRgLGqLxmetmXBkEeOjFRg9MJvd&#10;Fi+/8ipuvn+Lm+tbTJPHoydP8NKTlzEMDuL6eX640/7uebZQVevyBktrHYfjDlMclm6jFz357Hdk&#10;i+bIziz5hu92u4IsQ/YhXa5ruVd4AvATYC6EwPF4xNnZWdEEHo/HImsqheymc985n5n6yeOVgFiD&#10;rjOZpT0MA/b7PYZhwG63i6BtyM3pxx9/nP32z8/P8zVJzH8C90z+DOM45qZ1GE6Q0YcfAfjmm9/E&#10;oydP8O8/9/uwdoJREkYbOA8IKIyjx1tv/RjK9Oj7LXa7LabRx+xLByk8grcAJMaJ3p+Kai8BQQC/&#10;pv2Ss8Vz8F7cexO7MA1w0wOzxrisWXpN9ngygGvkYM3gQm0f6SCJ0xAHwhYSBj7Qdf3qV76K7373&#10;u/CgDKRhovB5zj5P0njepBsG7icbrWI4my1rSrVrAux5c86DksdhwGazWWRw8R6pBklqUDE9Fyrb&#10;Sblm31EQpCoAk0vu+fWd3Ij/9dd/hct7W3zuc7+P8/MtpKIzNLhAYH6YbeO8i+x7iczC9z76QbPc&#10;Fp4TGESiXwSEuK9prXE6nTCcSLXiI3FkHEdoKXF2sYNMNkUxb8JaF+0MkZWpyVrCB1d6mwuZVftZ&#10;nprJKbO9h1Ya3//uD/CFL3wR3/m770XPbQGlOkzTiK7vsxUnAbFmoa6u9z0eCk8ZdTargC4vL2HH&#10;Cbc3t3jymc/gs6+9iu22x+l4iMo/spn0EfydVaRxPXo0CYq13R230uF2DXxtcVUMf89LOz1VWBaG&#10;UILX3MO9pWBfO7PXWK0ZnKotTMRs+VjXOUv16NJBgZMtvXeL3KfZvqf9Hls4SvYrh2goIl1DHTJ/&#10;jqV9XsrwCQsSBNnjtPGsFpDaDN9lIfZpgFdb56SMndpqqNXHQLTvIcey6l4ov+fUMwVRhIvWw6O1&#10;NZLWq5Qy20zVw0wRa37OSuY1Rev6JSGtB4Wg+6iskNVa484gCFjFklrDU/4za9Ivz5eYyUqiOTSv&#10;B09pKMyB5Toslb92i4yaLXswZ6vUYRstAlh+bsPcyyRcr2UJl8iOdc6GiPaJHq5g3S+UzdWet1AV&#10;sXq4RS5a2P0wAmZt4d2qX9bIOdmRoRqO1MOHxX2UZTgwJ8D54Mv+P+Zt5H4CngiMWNry/Pxscyp2&#10;Xsuupihw7OxVyyX3LcZWC8ioC5sENLVCaNfA63phrXmopRsx5hBN2WSk1JPjFHYhZSU3E0u7BKVl&#10;LKJ9zEQTCx+6NExoNcn1g3xX2nf6Wl4MpMW9eP+NYUjLF6tuxrmkpi46+HVPbBUu1am90poFQHWt&#10;15QILwLQWyy2FgDBwfpU1Nfvs8V8qIuD+pCp1+kagDhLxAKG8UTBcdFfLUmNAZdlfiEQa7uL4LXz&#10;PvrhB0AQeyhRTJO/pxACkyd/cX7Qa6MhTqKwkZk9/10Ef+NzFzyG4YjDYYCdHE7DAK0VtpsdjFIw&#10;ncZpGiGNwnZziWMQOI0DJhFZEVLmKbubRkgRedZiOdHNPvNuAkCS3OQNmq7zOI7YbDaZDe+cA0LA&#10;JjZ1iZFWF6fDMODs7AwhhALUvstyqx6sNeWwOawKOaDaBofD8QjvAo63e+xvbvDk4WNoqSCFAqRC&#10;EBYBEyAEdKchjcTZxSWCPsNHNx/DyQ5OGohA6gwjdWa1JvBHSpnlzrWKZdNvYLNcOCxYIMkfve97&#10;YsJH38NU4KYSLnlBJmZViEGziU1IQ5K5SaNniBoZFyxCBI47bWCUJqZWZNN7b7N9DlmI+0yOCT5A&#10;dwbS9HDRB1UEYLITgrVQcmY1drqHCiNUUNEzf90yjOSRLb9uLJoNvle2fEPTc8ntIupGpS5gWtLh&#10;u4ZD9V5TM/7q9dqyIskyZpGs7dgAEYBUGhIy+7jOn7fBOCj2x1klo5SJxV8oGkmS6ycfc5nZL7ne&#10;iQWOs65EigSylHVh7xG/l35fnr8ZbM2heDIz7ZOVE0n9Z69073xu9GtmXM1OLuqYUDY9nLhTA7wt&#10;9mt9nqwxtGqwrcX4qYPeeF2QrtVaOPunDb+tayLRUGMoWcpA64L/RbVMy6d/tufi0my/sKIoAHap&#10;5mCzF9j3tJQF9fP5aYK36sFvWl+yCmv7NIo+mQJCyXQUKgJi0zDg/tU9PHh4hffefQ/hBEx2xPnF&#10;GZ48eYRhGnMQmvOWmv7o91qHsiU7kbRGODs1KYN45kvX9fnMTYMuXuOdTicAwHa7zfXVOI7Y7baR&#10;jS1hjMHNzU3Bmkps0vTettvtgl1WN19KqVy/p/eklMFms8mDCinJJif9Pn2PlLIIvE+e/0ldAADX&#10;19c56J5bOZV2BORTbC2gtML+5gZvfOOv8Uu/9Bpe+8VfgO5J+RP9QyKjzcGHCafTiJubG9pvQZYc&#10;ox0QPF0PLUUGUONGCTt62DFkBnj5/JS+1JkJH8MTBUCe4AFMQXd3/1es/cTqp4MbKubgzBkSIdef&#10;nIWY7eAASEkg5ziM+Ou/egNf+uJfwE5AgIT1gbBdBWy3mzwkqq0VZRW6nHJdkrc/1ZGlv3lad7zO&#10;TICVTn74giye0npJ65vvrakGWgBPEYTJ/voF+18WvUYL0BCR1Z+es0zkCjWLUeBw3OMvv/xlbLc9&#10;fvd3fwemU/DWwSiZQzYJZEvHtWeDFURSnZtVUhlkiLVMGqrHHBobAcPn1zcxrJpCP6l+JhDKmG62&#10;2EqENwRsug2UkDlXhA/apZSFGinXtoJCjkmpqRCEwBTte//mb97E//en/xk/fuunCCBP5n7TU36W&#10;9zNxBCKD2HW9ldZEnd1H94fqEApC7hDcmId1Fxdn+OXXPkvr3ruo+pgZ5LW9WrJHq0PmeV/IwcC1&#10;IXfrfL4rSL48M8u9nOforWEordoDDYUvB7Y9cxZYsw0q93Dypq/JMy1cQ7Dw2WUPLVbOUFG8Xp19&#10;w9nELWZ/DWDWntSFl3zwTYygtoJeq+/4369hUGt2vsXQiQGZSwU5skVNrcLmzyIy1sb6ikgaDElx&#10;LcnWVCtduFMs6qPK5SAp24RaKqOdc9BCxX3esUyFsGrzJ6TMKjCEmJsRAXzEfZRbRK7ZELUsHmtn&#10;Ct4D1DmYTVvEFYJpHU5bW9okVWOhCMYyZ2r+mdRjlRamomCyt+rWfE+EbFokccusF6mLpZJEyGN2&#10;xPy8bg2SWor0uo9p7X28BuBE21oNV5OO6+tQB0IHKVbr+Pq1k/NFsnkqSHqMCDZ/v8o+/InwZZ2D&#10;EutDpH++bU5jobdkUwswNiSGhmswAJcAxDzdW7L41xq6NdZXSzpRS1dq25i1CXPNIskgSlrkAUV4&#10;Tv3ZtNYYhykCJREYnVyxGa8Fzq0BPS12TGtqXvsj88OhfljukkFxJn0zoLh50M7ZALU1TqspLw+l&#10;OUSztfnwn9kCxVpeb2vXruVvteZbueYv+GneW+vnzmF8VGBZa2FjIyqUwuQ9ZFKJiMi8CoCCRvD0&#10;bBhtEIREFySMUYAP5JnvScwjPE356sEXBdkJXF1dRe/UmYVa+7xNdsLpdMgy1OE0QUkRg+kUnLXY&#10;708YncPt8YRtv8G983NMLmCCgD2NmKzHONns0xq8i2G1fgZhHOZwS+dysJqUkhp5ls/Ah1JZOhqV&#10;A30CmBsHfhfl+ek1asYjL/T5OuBKkpp9UW/2k50AL2CjzcvpNGC3lbh5fg03jei0hgtAUApSawQ4&#10;ahbiPdDbLXb3HuLDZ89gPeCkphCjZNuRBywTNl2fi6EQC/J0bUh27Aq2PTWEUVosFXa7XWSwz8O4&#10;TkampxDQymSWpvNz0Ze8bzN4GRn7LjFh5Bw2J6OXulSA6QymacC235E9a2zw0vul8CsCopzUAHpY&#10;N8GYHohh3zYx2byDG0dsVdwnmLergKjkwO3nuXxOUYAdrf9q8CCFzqSvzzYQfR+LPLkIVK6BUA5+&#10;rfmZ12z7em8OrHkQMdxz/gyiGNak8yqxgaWSc+EfGXs83KtB1ylkt3xf4Syh2QORAFQ7TTGzofS1&#10;TIVOUl74MIM9KZw0yVBFBTKkgF3nLHQsehf2e3F/DSEOmOQ8yBDRY/p0OmEcRlxe3islttEyJ92b&#10;BMS2VIhFEw2BZK3bYpysFZt1PZJAoCKUsvLkr8+6VqNfe8m3rJeWvo3L4vdTW+A0JO/1e6zBgxZo&#10;yGuImTW1JJDks4IxWFMgra/AjBb4UPxciAXQ05Ir14STVg1Vq7/uqlmblgQR/OEswSlahGw2Bi+9&#10;/BifPP8YN9e3ePb8Y+iux2a7wcX5OZRUGGMYmlKawGHImeVUMYSTdcwwDPFsnPNhOPOI+8l2XccA&#10;crLWmUPTZnbgZrOJPs1zbdH3/WytEQPy6F4HZqcXisDUMQZKCjEz87jNiXMOWnW4f3W/6AFub28h&#10;IPDw0cO8nlRU+5yOJ2y2G/Rdj3EacXNzi82mR9/30dNfRwIB2fVwltWsRBNkjxP7lnfe+Sm++bd/&#10;g5eePECvd5jGEVIajOMRgIQxUXUrArQmOxI/WcoEcsTK8i6u5+BpWJ6eS5CqT0gBI0zeS30Ky0MJ&#10;5iM+FyLMyilwoFAKNnAMxfOzGHpnq76QWZIFgaG2ggBxuWSyHoPLwaA/+N8/xNe/9lc4DY7qIQgo&#10;CZi+g1QCx+OpsOic9xtRWImVtqxga8ohhBIkEtVZnoBrHqCc6sOkuuC+us45nI5HiDgIWCOd1cBY&#10;smmSUjQUPMvwu0K9WzGkacCscH19i//2pb/EZrPDb/7mvwZMAAINh+bzTSEEIpsJzPlGCRzTCZD0&#10;nnaGEFKOclwLHuNIQw6jDD559gmG4wmeEc46o9F1HTZ9l4MDk1rCR5KMEEDfbxasy4AQFZ2lh7D1&#10;E9WbQcD6CUJTwPQ33vhb/L9/+Id4/70PgaAgpEFvNKkuhyHfex5onCwkM3DIahRrKdgxBRtnoo6z&#10;lBciJKShPl8rhV94+RU8fPgQzk5ZYdfFfdZZB600bAz9zf2JKAlutac0V2nPoHO7t+B7cAsbSIMj&#10;8tOebRlK9q2MPYBrnrkhxmHP1l2kmnHO5/zDhWUtkMOE637e+dm6ruihRVSVN4FzsSATcvXQsp+/&#10;G7tKNXH9DcuaIJJXGPCcfk9Y1tLiN+FAeV9xPu99snE9yKVBLaw+aleJF/l1l0oLuVBvcpVpWlet&#10;ei1neIXYQTWY556kOotA8BpXKN4zwlynswG5D75Y3wU5N+IA+RVWiEm5/2Jnj9E6Pjp+ce1re5pQ&#10;DZh5rh3HBWqw2VVZS+lr08+bLSBpzdUqKu5GMoeGz7/n1zDhLYnU0Hrm0zoSK/adnwbDTcNiH7OH&#10;xmGENhpGmxj+i6ZCkw/BuHXs2oCvheUVOKNok21rgmWqLa21CN7DREynrtfT66azoM5sLTBAPniL&#10;+1nLxnwxAEKZfaO1pswpv3xeZ5LXTECSShf9zM8XvBe0ySZfnvwgR0uxgJr5ReFBrcVWbxjcXiZ5&#10;8onCziDJKEL8vWcbkGj4kYXmz6wBXg788cN0IVsGT6+ePx8CoKSZWfOQmS1dMBGFipLF1BQSC7/V&#10;CHMW+10e6mvXkjdVayzzFpDdsrC5q8HkP58H39X/zgN9eRN/V0DtLAeUzYDj8AIGXcubjf+M2ju4&#10;9qyrZcBrfm91gVJPXlt+6zU7nzMDrQ+YItN9mAZAUJF5GoccLqmUwOlkoZVGRPChlMTZ7gynCN52&#10;WmGrDdT5OY7DETfHI07TREnXCphs3Agd+TQapaCkxmgnKKPgRUDfGWrMUvMdw9Cs9bi5ucXNNXlD&#10;Xt0/wyuvPkYIE55/8gluby2mY8A4ORg1YRhPcG6KoVg2fg4fLTKAYXAk3Y3WK8nb0hi6B1pqyF7j&#10;dBqJ2SZFHkgg3qd0GHPZ6ziO8CFARzZhvVZ5wFvXdRl86LquOUji4FHXdRBNx8R5twpekERKS3Sa&#10;Xnt/vcfV5RaH61tMwwi16eCthwgB2hBRzSiDaZjgtIHrt9jdfwnH7/8DfvjTn+Kj/R67q0fQiiWq&#10;BznbdAiRQVkKIrPkVRo8hYQKROazyI0Vgd8WAib2+/GZ95TGHnzIFkDWAy4Qm8E5B+s8lDa0z0dW&#10;GX19DAzLbOsQrXeiwslZdNsep9MJZxcXGL2HBT13lGDgIVSgBihoGKGhJmJpDc5Cmh4h2AweQAoI&#10;YxD8CGtHQHoEOGJdBU/lU2OQmYDi5SAZzbNjzV6LrqGHiHtdbY1iTAcdZZEJWMr+m97FA9wvlGFN&#10;pVC0jEkMH+89gqACUUNlNnn2WoRGED4D4D6GRCN64Sawn1jwdP+EjF4LQkB4AalDPMtDtuuYfXbY&#10;kB1zgxR8YuZLCscUCiEGGEsRYDQ9H1LM/pH0MwQ8JIKiIGsKPYzKPUl/TlJYAQHPFH0QSQZNIH5u&#10;9NKz7N0sRVea7lmyoYjN9ek44O2338GrrwKPHz8mtVMOU16eP9m3FSlwEKVFYMMXmUuHW6qwVsFb&#10;BybxhoE3EvUAkoOi9b5WN4B3sflaZ+ld4POc/eNpH47Phqtk2fzM5O+1Pk+pPkRcw/GzxD/nYphb&#10;xTVUEK16h9vI1Wd1PaRvDWtbdUG+tpHdjMxsjrVkmNfSWt2ysCFhQ8X0zHZak5LEGPTnZ3j0mUe4&#10;3j/D06cf4eGDl7Drt7jYnaFXGl46WA9AKDg7QRuZWdi603DOZ7saHX2eZ1LJrFJJ4bLp3/iASwgR&#10;h5V2MSSaA3C7bIPT9z12u11mt9PQoMMwnHA6jTgcDuS5L8lajt6Lj4AjgZenE4Hq9CxSnWFMj7Oz&#10;Dre3t3j27Bl2u11+L0aTV3Vi/KfndxxHmM7g8t49+BDQqx2Eus33dLZYkei6TfbGFiIUDWNwDnAe&#10;QQn4QMznN//2W3jts5/Fv/23v0VkAUWsc1IfUGieBHmKI5/RdD2SlD0IAuXpvIggq5Tot1RbTG6c&#10;CxIZMjgfYsCxzKxYn31+azUvVwmFyiMngyORXc9Xb+0LnQfM8U2QbYRDcB4GCkqQ8mlyHu+98z7+&#10;8i9fx49/9BO4EJVQRkNEddRkPYzWcfCvGjW2LJ7f5EvMv6YA49NeHJUPCBQEzK11+H7UUlmmvoYr&#10;gCRqiokcAAAgAElEQVTLrWixK7l6ht6jyj0iAccleSB5K6f1SQMwQAgFmQe5tOaVUnj69Cn+7L9+&#10;EUob/MZv/joEBIwWgLNUk3lHuQtSQsiQa0VatwoOPp+D6TqkZ5sGdwE2BBijIaTANJwwRYJC13Xw&#10;bozqGYsgPKDiIEpQvQ4foLWJah2Xgdk0k1CayGzBB7KNshP6DQ1SdK/hXEDX9bi5PeCvv/EG/uzP&#10;/ivef/9D+pydgel6TNZDSQ0X60BalyqyG322JNUQ0FpimhysI7VMyGd7JJlE+0OtBLSR0EZgf7OH&#10;8AG/8ou/iv/zd34bJg7paKBHnv5GGwTnKVA6242oYj2tnZ9rqvFWX1mr1GuyFc8ZbJ0x81C9bfEa&#10;GPkm7QaJyCOFAkTKp6qUoqEExzPeoIgZ7ZMlY1KfhQAZ7nJMmGulguGePj9EQbihzxMKH+8QlSYi&#10;1bvZgiphNSsKRDHvFZmdqxTcNJUAbUXWmAf8NADQSkPp2YvdOZ/xrVaGJO9P6sFKy9K3rhvqgWEg&#10;yQft+95nohwFUQeoSF7x1s0mmVLAx7ojKTVyr8DWSxro144MolKFO7Bsn9j3UK1ersu8Bn0gfKIi&#10;QHAGdDkcni3ChJDZcidUzO8S/1kCzFw1tWaF1gKehZSwySIlqrxCQjKZJVcIgRjuCcWMOS01QF0H&#10;1yal2Bru1KpR14Dg+vNwdn26TxvTI+g4zAgAXIBROtYhPubcCQihGIHFQ7AQ11pJ1OofmmoA2Vbt&#10;hIarQO6jAhBsHDw18rxq26RV+8+4VvlQz0YVeLAORsQsTO+yZbOL6n4pBRRUrocEIzIUe5qkLjd2&#10;z7NY/B/Buv8n2Ob4ZpgFB0W4f2XyeW+B9ZyByL32akZCa0qUfkYCwqGwOp2uPVxr/+L6/deMxzyg&#10;EOsqAb4B12DPLMFbyiBbFgxr0rWWH3/tGdcqPlts07tCZ1ohDy1ZUQ1Y3+U/z617WvenYMSw1+GF&#10;Th1C8SKG4Zp/VL0B86a9fqhbXlc1Y7HFflgD8Rcp7Eyy7oOHnSZM4wjnkjTcErNHG1jvcRrG3CRI&#10;pSmU1jnsthtIrbBRCspabLoeLz24wr3zHT559gk+fn6NT57d4HQa4IMnQC8EjN6jNxtopXE4nuDh&#10;M+i322wBD/gwZeB3tBPGccTpdIIPFucXl7h3tcPjl+5DSYF7lxf46MOn+OlP3oOXJJ/SUsIONMWV&#10;WmYQkIf9lQVKyIzYeV0jsscDPAi46/q+2OxSYXx7e1tI5DjAuuazOA7D3IRUjGp+z5KtQGIo8GC9&#10;uZGba8HktackNQPDacBwGnDYH3A6HXGx3UApKprS4e4ssdlN16PfeFw9eIjt7pzYxFDRJzQQwz42&#10;09M0ZaaN5GxRGeVZMbRJVJ6tufGOtgLFIZskoJGFYh2B4DJ5OwbMcsVEq8sen6lhn8G0IIBpGuCd&#10;hbMTjOmiXQHZ+Uxxep4KmXTIITGxfYDUEhOZdtIhnUBfIK41BcR8aSVVbApQsBlaPuP1PtXyqa7B&#10;PV6gtPZizhAdhiGzWqWU0Iz5YW1icYuq8A455K8AZVOmSmREkLomJHwwKi/YWoyZBUG4rHCAd9Aq&#10;neeSsazY2SuJU+lnFKiQwC5s8hz3rQ3QWkBGVUsAhdAqJeNAloZvxHhchiIKhNxwJdYOJNkZJPNQ&#10;XxWD3GvUORdl87MEXykFby01MXHIJI0sQF2lNS4vL/Erv9Lj/Pw8DsB4M0jgXdMmMBaQLUu/usao&#10;z8u7htCt4XDao9J5WjOt6rOp/h9/77wWacnEOXO+xQJrKSjrorn13rAiJ65rjrQv8eyBDPK70s80&#10;n7UQzSFFauLqnymlLPb+NbJCUo+uWQpwACQwlnPhUxwB2zmSe30NlJYLoSCEOE+DW+ct7EAN+f2r&#10;B7i4dx/Pnl4T0x4CFxc7dL3CaSSQapqGCJzQgAtCwI9+rtmtzR7q2ft7HKGUhtEarjEkSpYlm82m&#10;aLDpfIzMWx9wdrbLiq/NZpv/zRiD0+mEEAIuLu5FBcweOirytltikHLlSXoWtFbYbDZ5CJ/WyzRN&#10;6PqeWHjxv6QoUErh+vo6WqvQ0EIpia4zEBA4O9tBKgWjNW6vb3AahsxiTkA+95etg4UT8UQIugbP&#10;nj3HV7/6NTx5/AS/9MuvYbCW1oACgp+IqRpoaJ1IPkqR2kEEwNqJslvyWU5ZSM45+NEtavzEJOdn&#10;nW80qkuCTlgZ0Almw7MM6051epG3EYe4PtBzqgQFy2tNAEBwwEfvf4jXX/8K3nzzW7CZgRbVhBEo&#10;M1rlZ6jOy6rVVa09NtVs3vtILPBNS1Ze09f2iXfZcSYCmZTlADCgJB/xPTXVa7XKk9fAFBhIyjf+&#10;HrjKwGXfcxqKvf/++/jCF76AyY747d/+Legu2m1GoNXGAFfJMIXki9wKTq17M6M14D32+30cgs/5&#10;buNkM8FoxgFMBlCVVjSUYZkD9Dk0Ab4uBsd7YLPrARhMExFwYhIs3n7nPXzpv38ZX/nKVzEMI4yh&#10;vIrROkB5SKUREK3aIkv+dDpAKo2uM0SQiOCukhJB6+jsJBGCIqa0FFCqR993ec+AAE7HE5TSePzo&#10;If7d7/47vPTkpZyhYacx2ubQmk/3k7P7W+p/Dppz9f2ndRZo7T818Lhmu5iGN4BsZvxlP3gmjJQp&#10;1ydaRMqYo0bDoVAokVrWyHVOU2asQjRVK9yOrKxPQmFRuHZtcg8SQbTMmM7sgdmrutWbo0H4yZkV&#10;cplzExDo+WrgGfz5KvrLql7k3t01dlAz7V9EnMhkyUXgKQHc9Z63sJRurLM1zIfvuUmZ1CIurllA&#10;LaxwEnuZEYVbOQgFmVaUmA+/Z8luraiDUQbW8mE0H5ys2cYUtfeKfdWCpY7Z4jGwHq+tvEGRW1fb&#10;WrdIykuHEayC/fWzmXvPQP10/TmTvVyr16UBT2m7szaUXAutzV/vfZF10yJe1mtmJkOJBZbbypPj&#10;9k41PlQrX9LaqYm3/DzWWqPvOrjJVurzWZXXGsqIhl30z515n8LlZpm8z3LzAPJxRwTTqTHwq9Yu&#10;fCJc3MAI1NSbXw2icTlLy/KmBrTXwOYXWV/wBwANP7UQAa67mNl1w8FvYIulXvtnrQWltq7tXZKL&#10;1kPb+tpaotZq+NcArjs9Mhv2Pi3bpdpjqgZC6o2M3+cacG1ZDK3ZD62FCLbYii35Ft9YW55ca6zK&#10;uZCa4CNbdJocPT8q2kw4CuhBBCK7zQZSaEx2nD0ntYQWNATojME0nXBx+QibM0NPeQgY+g7jNGGc&#10;HIbThL7r4/SfGPjOeSR8wjkKX9JGwvkJw0AgJHnERomvomjW/e0N7l1eYjiNOOyp0U2FvkSAlgrj&#10;aYDZdhAgf+nU4PVdB2vpUDRaYxwtXJRUW2thjMEY7aXIEsfBRHZ88rovAn0KYNQ2B231ejVdRz5t&#10;DIDk3r+pIOZrrP59vucVo5JsQiykiZN1AYjg4e1Av/qQ2c5KKUzjBKUVScBGi+3ZGR5/5jP4+5/8&#10;BJ3pYLTGYCfojhjt9F5HnE6UCVDIzNgU2HmXCwy+JtN95s9sAmCTzLeYziuFaSIgdgYEKKYmZGsW&#10;lQNCpRTQSsJNJJE3WsJPU5SOaxyPJwyRHTbLdePwIA4JnLMAusyqSGdQdohN8k3czYpdAwjXGBVr&#10;LGjuoVwDlPy68qIjSbbTkCaBZXR/AjHbrM2B5619k/srJtmzkhqwLp7DTHYYg8N8shIhF2KkXA2f&#10;/OFVyNcxRCZSlsoHH5UbAUKErJxoeZ2Xnv7VOQGXTGviGTczO3mRL/KQ3MNOIw11phFuHKDTPY8N&#10;mYgDIcRQOaFEAer5ykolDYLcZCGFhoDHNA4QSrOBjMDZ+Q7nF+c4HU9F3kNiea6tixQK2QJAeLHX&#10;GvKvSVvXGp2adcS9PNfWbr3nrQ32eXF9V6PVerY4yF/7giZvcf6Mk7XIrEAgQIfWkOliyKGYpawu&#10;/llEZmRgRXEG5p3PEvG1uqNm+7cG/S2pecsVvL7OBeun0eglsKLVNLZCuYpBCAtAJDl29NQWFPDZ&#10;bzb47GdfwzT+A4IQML2BtSPOL3b45NkzaNPBBpc9bOf9SmQQ3XsfvdfpNZNP/Wajsk+9EAKn0wCl&#10;Zl/dlBsDZtk2TSNZVIVomZVtq0IGNk+nEx4/fgznHG5ubmBMn/uLruvIHicgWtXMyjhrLfaHQ2bY&#10;nZ2dwTmL29s9Mcc2fVF/p/yb7XaLYThhHE948OABjscjAXCW/u3B1RUePnkMay3effddCACdMYXt&#10;CfnwbzCO4yIctRjUiABjaOj41g9/jK985Wu4uLyHB4+voCUwTgOED1BCQwRNoaHxHkMJDMORmLwI&#10;pd2nkFlN5RPxIW6ewROD2lcrd87dQFYfZSAMobDYWao/Sp1hYu9zq7O6YUbaXxLwLwSkIOsMj4Cn&#10;Hz3FV17/Gr7+la9j8hFUzcNPptj1oQC4XjQ0rOv1tNcmIFVIhSlaUrb6kdpCYa3fSc0+se88aoKs&#10;VjNrXyhF9iMREGyBe22ylsyKh3pf5Z/ZOQsTLWveffdd/NEf/TFurq/xHz/3++i7aKvZKcBaeI8M&#10;siebPR5YWl+PZFspY56RdT6SEQzOzrY0/Asu36/tbleorXN+RrQFIJtGyXy740DcI4eb0pYksO22&#10;cM5jfzji29/5Hr70pS/jB3//FrwXULpDt9liv99DaQ2lNYZxgpIS9y7vQwA43O7RmR6mMzieThgG&#10;C8BnP/wAgc3mjCwqhYDqNhAAhnHENJxIOaXpffWbDV555RV8/t9/Dv/mN38LSkm4YCnxN95b7z2x&#10;0ytldcuGda3n5kQm3mPwgNrEMOdrlgNTtbXMDK4tHQhobUWbYoAIC9G2k4geM9YTmLIt9TZJJZTV&#10;kREob6nxPbOsSr1FKgRaeAC3zuG+3RRoXCr4+DXkagLyZZeFDz/PG0w2YzXznfZW31Q91n3RfPZX&#10;5L0wq52Cd01ngqTWrO32Wu4ErbDfuuZrWXIm5UNzACBK7CIz6X071JafIXNAp8wWrDORh7tPZNOl&#10;6r6Gpt//TF6SBd4yRJLdmpVNIgLNGWcxky0O/1JGdgik4E/qj9be3yLZUH8f1dJxnKWVzDkPvJas&#10;3xs/jBNJKl2v1s/nGEZdk7dsK9PPb71Wvfe0wpYL3DKAlESN7Kg0tEUM6CaV8brVNh8+ccvRdB/X&#10;Alrrv+Pn312EZClF7v3qe1GSLICQwswBaKnyZxdyCfhnK+GYzcT3ZKM1KbVQhQhDNIdqfB+a9+pl&#10;MPDPDbyfLQbYxYofNFeKAYx50QY9yumDL7zLUBXAa17FReAq5Co4lyYmXGLU8gqrF3nNsKx95+4C&#10;VvjXJDYsn/jVn6OeerfY5GHFl63+TC3WOW/SWqzT1rCC24/8UwYD9YOzJturPX5bRWz9mblP4l2W&#10;QLxAXLMaqjem2jtuzd+3ZWXUtLhYSZSvp4HTNCKIOOkNIoZ1qgg60X2bhpHAs1S4KImN2ZJkPHN9&#10;kD3FN9seh8MNtmcb/Ma/+lX4KeDm9hY3+wPeeftn2O8HOB9wOo1QRuL8vMf+cMThcIohVQJBeIzT&#10;ABcshumE0zBgf3sb37vAzfUtEEjqHZzCzfWA48HGYp820mmcsN1t4T78CO4UMuOaTywFfGZRp71h&#10;SD6nKtp9RGaHjP9ODQuBDYfDIWZITBl0kYI3cb7JlOu6Dn3fR0mawHA75sYjgfeJJZWauZbSohzg&#10;JLCP7ICCD1BBQEkBLQW0AKQboYKHn4boD6kyc1gpBSsdgnAkQdMGj1/6DHZnl+ivb3A8HKA3PUlW&#10;BaC0wMX5eQ7m4WqEtO+01CcFO4MBizUwKCQ5JItU0PsUyiTJAsY6SAVEXj4gJaSIjUCyoJH0GTtt&#10;sO17ODtCRa/N0+mIoOZmQ0QboBBcZv9nYD8C0iEEBOfZ5xJZKjxbsPBQy7Y/J2+6ONB4lx3ZWsDO&#10;GqO/ZlSkAjkBSRwgSA3GzFprh3fOA97oQS2jpZ2g+2WjgoYYIwF2JKsFG4j1qgQVnEqAsgkEIIOH&#10;hEQQIbMm5yI6Fn1Crg4zSpZj9En183lMrNgxF87ZU5xft+zT7OOsPMQgYrL4mmuNeD/hyetegGx5&#10;uH2UnK1SpErBjOmaRP96xmQOgdjQIQQ4O9H3oD3wrpVZrYF0bXlTq7vq9dJ67bsG460hOffi5Gt0&#10;LWOI25rUNVrLX3VNRZmBi4YNUKly9IU3ZwBoiFQB5lJwxp0ofFvzmomAQS60fcj+koUnKmOCFdcy&#10;rtcaXCmvecmGbakKC1AvtajZX7dslGjNhgyeFoFyK03XUtYbAQqRABeSLxvdkf3DBXB1dYv33/8Q&#10;9+9f4rD32G13EIjB9bFeKHy1BbGmONMsAewzk5OAtxA8ttst+t7EgWSyw+gyY3/eSxOgoHLz7ZzL&#10;Q3cC2TcYxwHb7Rbb7Ra3t4cFaWUYR3hvYQwFXjtHzXKy7bB2xPFI/UTf68iIPaLvt+i6Lq5vj+Px&#10;FEFc+uyHwyH3BmktXF9f49n1c7joj4/kMS9lHkDd3NzCmFQnuGxxMrOwZQSNSCiUMmfefPPvcHnv&#10;Pj7/B5/Ho0eXaYxKYIh38XyNrMvgASFh3VQEhSfCUH5OWYhuqYjigLzIQBVb/pm40SIClUAxMnjn&#10;vSPlH/f4RxrQ6NzXpTNbaw2lFYKz8NbBeotnz2/wpT//C3z19a/gNE7odlsM1kKwAX6SkfMz1Pt5&#10;6FPXNCngr35GszoyBHR9T7Y5bJjK960Wqy+Tt9ifU+hsS+3ctDOolb5CLs7zuj+qe8CWFcBsFzlb&#10;CBhjsL/Z47/8ly/i+bNn+IM/+DzuXe6yei4N5CGS1cTc27fOHBJUekBKAr1BtbmdbJHxJqKiMO0r&#10;Squ879KAI67HXLvIud7yHkFICEk1q/MTXZMJePvdn+Gv/uc38PWv/09cX+/JNkiqCOofYLoO4zDk&#10;59gJgetPPLRU0FLBjha3p5iBoel6TcMABLoP03DEdtPDdBJ9p3FxcQGtVR4mnF3u8PKrr+AXXn0V&#10;L33mM3j5M69A+IDj6QjnbalY8IFCoKNCkt8r590CvOGgcG0d12IQp748w9LsbOXM7ToTaW04nPYz&#10;rWXuHYQQEKmnyapLRAvKegBIg5c5Z0pAQs02UnFIIqo1RfZfc2Az7gisb9bUcrY1gvOFHa8Q5bDL&#10;ThZGq5isvfQSp7NpSebRWsN61yA1lT7p/Jk1WmNytgieTsqWOuR2/t7QtNrkmA3HcWoiRgvITmsl&#10;ZTugeq5rDKxg23MbGohm9uNyoBlyphe/HlorWDtnkMz3kNYKx5g4DiaiYrHG51puDSUIKss6Ltpu&#10;5kzBNGQSaLynsBimcY/5oqaMoL82pUpCVZ+BZ43lIX9k3qe6qwV2t1wlWvhe6/7X5NvUG9d9R+v5&#10;Kl5TlJaIsxW6LAb63I0lkTZqLK4mAXFsrjm8WMGN1yzGigFeyhloqOL5+0l1QK5zwoxZhOqZ5wMj&#10;vl7naxogo+1cGu6JylJyzamEP0//GL/7fzR435p8tOQPaywyXlimpOpQFIhYfZ3WVEJKCWddDDaV&#10;C7uLOph2Tab9olT3GoQpDpmAVQsaLiHh3nN1k52uIWcJ1bK62pOr9TC3DsDWhG1tslMH2i4DZMWd&#10;3lmtSV3dENf3qHUYtTaY2s+tZtC1mPBcWrsWrlyDMjVLfo3lw9fXwjrlBdYH/N/6vodUEuN4gpYa&#10;FsB+PwAiMtRzMUIA7zBMVCYpCaUNtFbzZxQeRhucne+w3W5xfnGBl195jFdffQmw1ARCarz55nfw&#10;wx/+BE8/eY6+6yG1gukUzo4bvP/eh3j6/DlOvYI0AsfxgMk7TG7C9c1zHPfHKD83AASOhwnvDR/h&#10;+dM9huOEw/EIBAstFDqjMU4jAjwmOwLQkEpHH2BE5t2ArusRkrogFkezR5xnLF0P5x1Nu0XA8biP&#10;B4Ykr3N4SEW+li5KXudJrCsYwXxd7vd7ABSml+Rh6V4mOwWtNU6nU1PGWqzZyFByLq5N57DpDCQE&#10;Oikg3IStkTDCQrgRfb/DSPbtLENEQmpFVjlG4/zyPu5fPUT3wQc4DAeITSB/wsREBgVk5aBP5mXL&#10;/a7XBkwtG43k5SYC2YkkIGYGDuK+pimMVaZwoCh9FikDJcRBDgQuLi6hABglIKWnhqnvYIPHFCgE&#10;Kym8hJBRBRLBnzA3J1Nk/tHfp0BmwYbHLHAy+snU4ZxcVl9LYvl5wZv8+rq1Aj/rhjs1rvycJK/k&#10;JaiYrZOYZ+WShRN934OHJ/gZ0DGcVpHyIygPoQWc9HDwcLDEyxcCUmgER0Cncx4+CMggo7/nzOBI&#10;oExi+NMgJ8RhORaBQLzpzAo9tj8nAE1KBecDYD200ui7DVIwNUTKl5ighIQSAlNxXefCsrB9SgVE&#10;wY6Uma0loRACNWpCKmKFxmLbC2Rg2bqYn6EkXaPqrKwlzWtsurrmSA11zbj0a4FgjVqiVbyund0t&#10;RWELGFq3h7nb2qdVI9QKuPwZk92HTAMaBhwx5UX6Wt6A1ySHpNYCA5q8I6DTBbdoXgVr9OpAOOcd&#10;huGUJc/e+dyIhOjB6wUWdhY8EDo9L/Dl4FSymsPaGXz1MUci7Ss892BNVj6vARq4iXgNaZCfwqUD&#10;TGcgoHG2O8fjh4/w9KNPcNgfgOhDv+l77I8DhPNQMZQse9BWazg1K7VCZFZITNjtzqKiaMiDcBpM&#10;umyPk/ax9DmTDL4mSZxOQx5Y8n0xhc6TDR69r/1+Dyklzs/PcTwe0XUG3gfc3t4QQ7bvc4aN93MA&#10;3TCM2G63cb+nrJvT6ZSBx7PNBsfjEc8+eQZpdGT5dTEPiACpriOP067rcDweM1icrHSKYMrYqjs/&#10;0V4daDDwta9+HWdnW/yHz/0+zs+3gLDwIWAYj+j6DbxzmKyF1tzqIRTXUaD9/JYgNNtH2DqSUsLF&#10;AYGK3rxKqOZAu1kDL5hxRDBBHkTIzLyFpL3X2gneOTg74OlHz/Cn//kLeOMbbxAQIBQOxxNUVA1K&#10;RQxKH9neiTChjMnnOlfa1OzjepiaVYjRMikUobcogsdrxr4xJu4bZfBvUi3Q96c1bgqwpmW5l+6h&#10;ZkqOemDbship/9zyLOaggtYC4zjgv//l/8DTT57iP/2n/xu/8ouvAd5jnE6RpZqUDhHEinYinESX&#10;7TyTrWMMdj0ej7M6s7Id8SwzzHtXqEUAYIo5U+fnF3mACRGJBT5AhAAVJK6fP8eb3/w7fPn1r+On&#10;b78bh/4aLgT4QM+0FgJ+GqHlPGQJ3gPTBBcm+BjO2ymB7qxH12tsNwZ93+Pi4hzb7Q6m63B+dob7&#10;9+7htdc+i8cPH+N4POD6+hZnZzuc37tE13ekKxUCzk6YTiOmgnThkZ8AKtCo1xAMt1CKrnFme3s2&#10;mEazZ01rIdU4i3yKhoVIGi4lOxyuGqv7lrR/Kdm2qBAIBeM2vxazxpyB0Xj/6++Jyjlf1Ss8W46H&#10;hLZBxbLucLEH0UoXLFvaH11lsytmG8lGT55Y4umzjHEg7LxfnIH5cyG0yZb18NNFxaqQUX26rA+V&#10;1qQorJSodX9S2zPfRSbk60RrDRttJOt9TkoZLbSWAGNYBY1R1Gctz/iW9Q//bHXtyrGxFr6Uvo+T&#10;nWp1Z23v2Kqlatyp3ne5lVn9urmujP1HrVy9y22CFIu6wgzJJYAP+Vosbf5c15+lvP9YscrCKu5Z&#10;k14z/hVEw6oKec9vDZXrP7fW6podOv+smeTDrn2LdLTEYQMbOmFhG7pQE8uZrFUHz7ZshernLdV6&#10;OubxhHiWqXi2SraWWjbcvKdN52jrmfo5Mu/ni8lBjxZooRoXvwaR1uQPLQ/4loVLslVIB1MpwW/L&#10;yl40wWqDczI3n2tAMP+Vs1drH6saCOINDmdnrFk+1Az5Fmi85j/buletAU2LFdKye+GBv2s+mmv2&#10;OC96r59GItti7dcPALctWAM9XvS6/Nq0Bg1ra6t1LVrKkhR4KCAxDg6H4wBnKWRJSQFjyFpGKgkf&#10;JAUieQ/lPSYXIITHBtScGNOh6wxUDLNz3uP8bIOH96+AEGC253j05AFefuUHeOONN2NArocNFuNp&#10;gJYCndG4uX2GzdkGk7NwbsI4jRinEQ8fP4Kb7OzLLxQmF/DR7TMEbyElIBUBFdY5dEpgchbb3RZC&#10;G2hDDL3E+kh+uYiqgRDmEJvEflBy9uVM22v6PmNMlsTz0CYORueNsfKk5qwGXkimUNEk068ZtPQ+&#10;2gOq3NAm6Dh+X6cVOiUhvcXVxQ5uOGDSmoYngqTxGczJzAkDqQxMv8ErL7+KH/z9D6HEiQpSERYM&#10;Dq0VBfuywqbFEl8MHmJo23LoR/urQgLPVGZ0JD/f3IRk/z6F4C2M1vDWxmBRIm+d7S6ghERnNKQk&#10;OxUhgU4Y2HGYnzMlYbSGsQGnMTLKBQ1qvSILBjtZTHZCCBNkZIuT17nLgaE5ZAmyCa6mfTepLIZh&#10;WBTGa00zX0OcbVBLW9Ma7KK8nl9/O00EIiuVZdA1wJuK4Px6gfIurKfrBI0cXA0BCAUIJSA0BXo6&#10;5+DUBI8JQShIYSGsgPaAshLCKgA+q21UZq/EpkaoCMDGAbKU2YCH77u8AFdKZfbDDHq6ZRg7kzlT&#10;w2RhLQ37QnAUQCUELFvLCCGyK2ZAPaljarB69ohWkJDZAsh6R97HqluEoc2Ma86aKe9565mqC1Ju&#10;f8dBvhbLqXXmtcCkltVgrdrje19YYVzVRXddq7WK3tb318ARt/6rC+1CPs+ao/q98DW/qBXjYLf4&#10;fNk7NxSKKRXfdy15n1mrcs7piGHHgjvjCNFUXC6exwh+eBdWrRITOOCdzytL1A3YykClZPDG/IqY&#10;RZJYPlIqSADO0718+OAhPvvqAe/97D1AANvtDheX9zAMT2Ed5YpQ/kxoNgrWOhij897IwTm6BqR2&#10;S9c3EZ5LQCpklUVu5AVZH6WBJvfVTgNzY/qcWZPAPbLkEQv/6L7rikBoANFf3+Ps7Kx4zynwbbnB&#10;vZ0AACAASURBVJomjNOAjmXcWGvx/Pl1HP6SQgxCYNtvMJxO2duZ//zEyuu6DtZOuc5INnQhiOjf&#10;Hq3mRgsoiefPn+H1L7+O3XaL3/md/wO7s56sJyQdkilUexzpHCfgTpTMaCli9k2ZxVUOw8ICiOEK&#10;r/S9dHb7OWyyoXgta14UFhrtgSMB9xACLpDf+jSe8N477+C//flf4M03vkUCKqViKHq0OlAySwKS&#10;HUPyTecD7ZYCuwYzaguvFFQL1jQ7Zwtgnb9uvW+0grt5H9Tqb8vQZgJVdVz7yUav7snW1LpriutU&#10;pyWG+zRNObw7iIA3v/VtfPThR/gPv/97+I1//eu4f+8iPqMunvHEYtcxx6nuT4UQ8M7l7Ij94YDn&#10;z57nejEpdBBrLG0MpBCYXBqWz0p853x+ZijTISrdQoAXlGN0OO7xg+/9AG+88U1879vfw+HkKesp&#10;zhqMlJSloxQ2fYfdbofNdovOGGy3W1yen+Py4hznux26OLDRnUa36bA967DpDbabnv59s4HuDLbb&#10;c2hlsNlssOk2GMcJb731FoGezuF4PMWhQcB4GohYoPUMiAoZ1cHRq7mh7pYVSJZ65wTe1yGjtQdz&#10;3Wfyry/BLwsISSSNwuYk+YLPw28RbdCISd5gk2MOqhZpZBiS+iswprNjQwJR9FZ58K50JmlwULom&#10;/7XViyj2v+CpJ6Dw7vrZFNl6UialrrcLYHZ+3krsIA2u3TTB9N2CrFfXR8UzmcJ1o02XMV12hkhs&#10;69qeN1nRtVQW9ftt2abU16uwvuHDII+mnW+qq2qMwyM0+5nAlMw1AaUe9tfvM537rXyFJagesso6&#10;7a/cc33xGe7A9Wrspvbjr62Q6Uy3GaMoroMqw6cTdsDxO36vigwkZg/KCXCtHIy6nm/1paV/u8jk&#10;x7InCDn0ec1GejEwgGhmkVHt4+5UB9TknTVLyZYVda4Jw3I4xK2La0xZs2sUxGxJuWYjFSLe0VIA&#10;JHsvvldzPLteT0s1sipCmBFK+6eWkoVn8t1Frv4ng/f1zeLTRp/CEdMkQYrs7VQ3pCLFft/BLlh4&#10;h64AT4m5zB/sJN2oQeiW39hasntTshyDNiO0mCctafNdm87UBS4HCmu5Ot/0OCurxX6qbXFq1ngN&#10;PKVioTW1a00i60HMmmS+/vMaUH2Xdc7aMKH1H5fm1IfRmqVAaqbvCv2pAbq1QA0+GedN5xrzv3xS&#10;MUv0kJLGCYiH0nCjhTaK/DKj/M5HWaBSGgESnZEYxwMCHFy0MenMjhjtkjzTr2/2MYNCQiqBDz74&#10;GFrcw9XVBXbnG+zuXUJKhdvDAR9/+BG2ux6607h+vsfP3vsI3/y77+Ld998nSephxHga4acAbwlA&#10;MGYDpWwOiVFSQXQdyMIt4Ga/h8CIh1dXMFpH79oJQ/SEhIjBm5hBeVprNgdcSkUMsRxSJiW0EpDS&#10;kITXkY9216nouccGXmH+VYrI2oZAi7CWmEPk+0tAxW53BmtJZpsK0+PxmBlwgMgM5SWjI9pzCAUR&#10;JEKw6KRHLy12WmCrAradwHjaw3Q7kB24QICCh4SDRBAT9UIakL2CVwKPnjxCvzEI+xjUaOQiiJVS&#10;4Onw5XIyGQtakWTzkVU9h5CXbAwlFYLw0CEy+2OWQA6u0hoBAs56OGvpvQAkx06e7VFGbVQH6S0U&#10;gPPdJSA0tFJwdoDWMofhiiDyOUJ2Go5Y4ZG9BKWgdE8Wo97DBwvnYzEHCuqNOzPgLYSk4EoIYtsR&#10;bS8dPZEFGyjZnhQGZMGhJBXfAnOQ1kICGG07lFKUJZCaWB3tj3xgLN5oOyMI4MvFBDgYEvLAoWAY&#10;xZDG1FTwQFehgGAcgpYwhmTqp8lCaAGhBLwIxFBSHjAR8BETAiyClRitgFQCpleABYRLz4kEnIfz&#10;E10LR+tJ6wBAU/Bt9AM1UX1Dz0G8ri4AwUJqFS1vEJs2vwi7DSDPVO9pj07Sa6VUDJX10ELCRxAo&#10;e1iG2R/ZOvJJ984xb3rWkPgAKX2SLMTGVmQ1uHcOUmmIZBUXFQL05aJZoNbnZmLDJukwBwxrFmsd&#10;lFQrgfiZ27KFu0sRtqZQXGMItRj59fCDN2l3WfnUdluc+ACsNJ1+3SJPKRWtz+hZ897Ds9BtjmfP&#10;kAH9Oo1jLqBbWTjJs1uKlJ/D33DIFnTCz4AmkgduIGsEAZEzmiCXMuE6A8Mj5Ayb4AOCtzR4jyGg&#10;MigmWRYzyZG/OYnIipLMJmXedxE8/ETPzMOrK3zy0Ue43e8xjUO02hPwlqx2FOaBYQqGTjYH3gdM&#10;k83/nixLUnNo7QQgsdz7OMifhxqHw57CJr3H1dUVpJTEVNcGzrpiAOKcg3UOFxcXWek2DGNU05FH&#10;NRAwji6r4nyurwkQNcYUQ6vkj7/d7mJ95mFMH9n2R4TgMUXpdGoKE4M0qaJ6qeHcBCEA6y2Ca6uQ&#10;rbXo+y3GcaRgWesYs9pntrEPjmyNnMd77/8MX/zin+P8/BK//q9+DV0nYYyO9Y/I92BWcPgYDB+t&#10;T3zL1okAWQLtyX5Rxt4sDTzrYMJFSGYaVMZQz1wyidmSB5WVaYh3SEWlk7Vj3GajwikAx/0R3/n2&#10;t/EXX/oSfvoPb8MLUo1OsYYTks5hgegTnS1zGAvPh1XgZ01+X/dK0zTlANw0KBEIMLHOm0EoFz8V&#10;DaqkovNHpnB3QdYfIogYNhwVBs7F6xSKs4jW6oRp8jCuiwoAR+HpeRROSsfEetRaw44jQgwfRuwF&#10;SqDIMfsSQZkWzsM5C210Zkq+/e57+MM/+hO8+ea38X99/vP4tV/7FZiOrBDTHCgIGp7IyF5P9bWU&#10;CspIQDoMpwEfP/0Aw3jEdrMlr/To99919Lk6Ywhk14ZZpkiM04hpGimbSylMdoLWKYja4XA44Z23&#10;f4I3v/km3vrB30N4jfsXD/Hqa/dxfn6By8sL7M532O52uLg8x67vcbbdYrPdQkfbKmM0drstemOg&#10;lGbe5yH2EvTzTVSSBgB2sjj6PVlsGQOhFK5vn+K73/8+Hj96jCA02fLFPYIU0ChCQOPTR/sys9BJ&#10;NjR0jcOiryZgbWnLu2Yjy8+yGtTLfw4eWZtT9OcqemwLej6DyKHWOQM2P1/xvPbIilsRmIlgSEgI&#10;WUVIbtUVfCZVeu8ho5UMrIPWpiJgSiglCjb1mi3xPHBzs52n88y5obUnUp/pQ4DGcq9QUa1c40E1&#10;rlITEXzaG3MgtczWaTJ+niBmqzJSyq1Y61Z4DLdYrvErjg3xPLfauqsmYlprYZ2dc4HA1B9Cwsfr&#10;JFLfzXKD2tgfmvZepBr2C+AYYu69U/8sYy/g2dCH7FDZfZeJECbjuSIL14rZYpSumTaSLfk5cDnt&#10;2y8afBSZSEYTVoGQB4ckevT5nFwfcIuF00ih3hRgB2tpq9OyWi3qbKZ+yTY9ItlIMhwLTPGS+9YA&#10;I3Xsu3y2tSX8IQ4FM8kxVPZcIve0HMDm+GJroCVZjVXXxMkaaaEgjjhF2nuyjRjLX0l7XRo+Wu/g&#10;Ixmh7rVaWKf3HjbVR9kkKqwqYJ1zhOmA9k6yqoyOGy5kpUJi/yfLX26dk9YCZQKJ/HMDZvtB6nXC&#10;zx+85xcibaLOuexvp2JzktllYY01EIrArhqIbU1D1h6U+UCSq4Vb/XC+CLRfa5CXLHXVDO1rMaxb&#10;IaclUOMK24Ta2qNmkrfCMu9i3POpbSu1uXVN+PR/bSNvWSbdFRC7lla+xjqrQQkehtRKdG8NMGRj&#10;ytYactTrpgYTePHEWfNrVgP1xJH2Rb9QZxBoqKGdgT+cMvMzFXjEqukwTfS9m76DcxOsGyGUgrMW&#10;+9s9wjZtDMD1zS3GYcTpeICfBtx88ghPntxH9/bPIHSPn/3sE/zkRz/FMA64587Q9dRQ2OkEARpK&#10;XV/fYhwc7BQggsTZ7owONFnaP01unCemPmCz2UKpDuMwYpICvTExjJY8cV1sRl20SuHTaL62LWvy&#10;Q/ZAlk0WRZGd0WJoMi81fk9oyu7i/4hpfzoN2Gw2s9Q0vnqnib0nQaxmXsRwybTI+xX9rF5LdMpD&#10;ixHbvoNWDlp6wDuyvzGIQaGBErKsg9TE1FaGmqftWYdHTx7g3acf0ODQEQOd/NWSL3CA7nT0svW5&#10;oCTvQR8/P6KdhMsAsWKhnemzTnaChAeCggsOxmwhBDCOIybrMAwjXNyrtxsJHQN3fbS+cZHdZ7SB&#10;UQYnWGx35xCqw+7iEs4BWvcQUsGNQ2b2JFDdeg8PBSE0DbnS2lDUeCs5S4G99xRomoGAeP0dZQ1Y&#10;loOAvAfSM+YGR4GnHVlnCCnp3GKBSjXbTmG2aOGFjLUuKhDkLEePZQGxb0JuNtKEXxTrWDALNVeo&#10;O1wc5kmtYIWFMAIwEt1uA6UVtNJA56GNAkQgebp3CLBwEIAMGN2AwY4U2JrOckkNjJE9hJdwXmQL&#10;Ee+AYC10ZPpr7aC8zgXyOPncNKeGTkXA21sHCw3dd1ldkIZwYF6ZM+CpcraF9z6y3jyCdbkZlFEG&#10;76JHYXoNFWWKnjHWkIcvPgebAgEuAEFIyMT8SqxtT1733Jo0BLywDshnWbZ7Eqvn2F2ZNfx854zk&#10;tZrhLhXZi9STreK7ZRPVkh+v+WPXLKhC+VLVd/MAdKke5IOLNGiTSkJ4AesdtKyJBCKrODz7DNz3&#10;tVYHGGOY3D6xc1zjns3nSIjdmxSyqCd88Auv+KJOijJaV4ARNNBQUkJFkM272X5EpsHW4v7m/1s0&#10;aL6wIXDY7bZ4+aWX8A8/+gcoIbDdbKD0NTVwxkBHGz7k5sVnD+zaH73MAEK2qkle6umZS4w1Y1T0&#10;y/dZ0ZRsZZKajdvT5T9bi+HmZmEnlOq+tK40sxZrqSvS+9jvb7MX/+l0mveL2Kfw9efieUo2R9yq&#10;KYFMOtsqcJvEvu+z1/g4juhihg6BqjGoO8jss0rquAnvvvse/uRP/hje/z/4l7/+q9iddRTUGQK8&#10;FzSQ8eTL7eIeZn2p7qP3MPcP1lpiRKdzXEkIN9tGZGA+lEPEOdg79hbJRieqJRAYg60auHkQCSMR&#10;mUjR4iGEg7cez28O+Js3/havv/46PvjZBwiB9t606mQ802iwWxKuZhZ+ue8kxeX8HsVsWShlCZUw&#10;IpVzDkYrKKPgHBDslAue4P1C4cCvl0xZG9yHXxOI5oIj67kEeuafnUgpISojdVRpxLD7NPoI88DZ&#10;RfsaAvJdBMFT6KSIg7IUdKjywInW+BEBAabryBLJORomCQHvBX74w5/g/Xf/EL/6a7+E3/u938Ev&#10;vPwSzs52MEpjchPtJYwwoJRCECH7Aw//P2vv+izZcV13rp2Pc05V3duNN/g2LZGSKWs0tkYRE4yZ&#10;iRjL9n87/gcYdsTMWA5ZIduQSNoiqQBBkAAJNBrd6L59q+qcfPnD3pknT1bWhRTkBwTAJnBv1Xlk&#10;7tx7rd+aTwjeMe5Bnp/swszYyXFkDKcPgWsBApYQuJlpOBNJHnQsy4K7l3d4+uQpPvr4E7x4/hSv&#10;P36EP/+//xX2uxtM4w3sboAdBkz7kesco3nQJa4JiDiCr3tAiAuOp2Wzp2Vh3zQNOJg97u5eFaeC&#10;Ugp6MhIwDdjB4umzzzFOE7Jmr6ee7aKl0mXWQYz83deA3vSl5942n6lujrYO8naPVloX5r7Vq7q/&#10;Fhbl/VLkLUXsVDB/mkUbJUNoc44P4gBPJa8m1a5A5EDbhFBEFYld4GGt5VgNjC/N12nPeKuiFVs0&#10;WEZqyr3uOdwvez7bxmpWU/dqtV5mXjmHhhUnk693nfPAH1Zt6pWC0ouX+Y49PnkPv5Gdp/lzLMty&#10;gWJsXYNNRYjQXPNQhA3qSlbaVhlekxfy96rzG9Ysq62wJImoTOvq99TvWJXx0ENKbocwujp5Y+MQ&#10;SBGIFL+USHFB+JD9KcT189TnwfYz9YS6l581j/mkdgJtnLh1j679rKkSLNRooJyhQorWZ7cZ0qcs&#10;gEuRkaVrWx4pdFDPhAp1usXF9fprPfFP79ywyTCtMDWXAzisTe7mjFUjm6hGaikF1YiU87NTUJl1&#10;nSiiim3ANy7O/LUQS9PKya+DxNlJprekFmIc7fYZ2GazKq0q5/O6xv/DoDn/iOb9NWtTvsjtAqmz&#10;TbhKXl9VTyh84vqGttbI3jS6nW61oRpt4/la+nJteWxfnB6up324erah3jVrG+i14r4uoNtNubZ8&#10;1C9r3hTyv7eGBF4/7Nc/p7XotM186gRe9jbDh3jurfWnZ+//x6Qq96bfvWej9zNXa+LDgRDb0NFL&#10;bEBPud8bHrQW3nqR11ojNirFdbEGEBPOpzM3EcET45jCRbAWP7MJyVdhHCmVg2WYPWKIuIfC+TTg&#10;1Ysv8OSTJzjsLWIKOM8eLiggaXi/YJlnpHjC+bzg+Ys7GDkk3B+PMGqPGDN+BgBCCZwpSnQ5iHPR&#10;H2EG5kpqCIu38Kgj7DDCEHA8napFk0oj75q6kzdyVRoAfGA2ovgLDYt4S2hd//jyZ3JBGUqAm/dO&#10;rqMq61jK1ji1qp9jil2ERFbgxhixzDOGlGDMiMEoWBvx+msHUPJQSEh+QfILYMbi6dFKIciuZBQX&#10;ZnYg7A4DvvaNd/Hjn/2E1VpRQho135v9/gBjLBa/FDVNwTyAEFM7AF1Zpfm5SSlhtIM0AgKGwUAp&#10;U9SeShn4EOFmz4iZ4OHdAuCAECNUAIy2QEhF/aVMgjZcQGirMe5GVmNqCxcSxuq+ElXNJOEER+ID&#10;c4gRLjpMA+cSRE3CXz1Djm1QlNg1ACdNeA0ffUEr5OYDZ62kgj+qee3oZLpcuMKyuiSGMhDy3iPE&#10;KKozU9QZa5MlbFQE6wAqyfsUSkByPlwZzQ4GKB6GGGMRKUCPCmQIZho4ANoYWDtiJAtjWM0UUoIL&#10;ATEs8PEMF0+gRIDR3AxCgI8LEg1QgwbijOAjNCySSrA04nSc4WcHDbaJk0qIgcOCM3ZEK1aNDuOI&#10;4AO00rBm4MOJ5HEU1VGFyilrGuViJztoVFFtBU6mZIV08gguyrO1XktV+KKhNK10bTlOibn/ge33&#10;ShsgI1PknfBRwpWVMNo7+Ls6WLhfrNJVfNw1rnFrj60PK62l/FrmTLtWXsueeTCno3OIaff+nvK/&#10;toO27kCqeOxAgpWfR3lMV1uKkcoaXWcs1AeWGEPl7qyuR2bqRm5wZkyDznVdvpZyME0pQbfOutTP&#10;M8oN6h5rtA3DumZ3jSHCBYdI2BwyIxIoRYRl4T+n9VB38R3zoSKu09f2eTLStFHiUIsx4s033sDp&#10;/ognTz+D1gRtNJRXCFFwZllJzOeKopTtWdTWIMDMw+YGc25E9nCL48hs+PP5jN1uB+f9RX5TbpjU&#10;ztl8b2r2fs06r88Uy7Jc1FLe++IiqLEoGSuy5YObgh5ZllDcvMXxJzXKNXVjSiif4fHjxzifzxec&#10;9FqQsywLAHYLfPzxx/h//t2/w7/9t/8Kf/qnf4LDboJ3jlEfRq9Cp8j33kgGUKzwazFEJM3rqgKQ&#10;xEkStSooJ2BtFqlESBucS9gqfSs2dg7azcq7GieWnwWjCDF4OBcwjjkcOEAT4aNf/wb/8S/+Cv/l&#10;v7yHeXZcR2gNFzjfYHXQ0upwqZ6+1Mn/2GI6W6VjFWaINXTdR1bZI0XM8xkxMeqoZArEIFk+W0dP&#10;dr8aydzJ60iN28tDCyfKUP5vlAwnt6HB3ocyzF95+pLlJDz0jNAKJXuIlekp8ZA8yFB7PR8GxKhk&#10;CMCfJXgHv7A7RpGEeyYNYyyOxyN++N4P8fO//wm++a1v4p//0R/hD77zB3j02h4+ckN7sKp8X6MM&#10;tFE4Hl/h7u4OKQprXDJzgID9fqwEfVyDWTuU5nhKCcoYACzEcMuCJ589xa9++UvMxxPuj0eQ0njt&#10;tce4vT1gtCN20x63N7c4LWeEOMO7hOCBhRK0NRiHgR0mHBKFkPh3v3p1RPTZkY8iXsnq1hcvXsA5&#10;h/1+X4ZA3ntow7XUsix48uQzWMuZGaRSN7ftAuWbUAaCW9QKOzHqdSA/5TVuqYdK6jWMe03ojZAO&#10;VHJh6kbZKtiN4sTFBuXCf/EaEkPaKK+1opJZxOrolScPMAqtzNDSir0aDGcUJDA2JyV0ECtp0yRs&#10;Qx5bV3P7713L5Wv7KN4thchQryEtBqM3OG77GO3QmD1OouYNvjpftSsaNoMfW2Vf9EQZvdqxfoba&#10;XlS9B7fCzyyKuWy29sWb17K8asJf3mvz9+DmcQeZAiq5OhuRqVIle0eRYudy9aznWoBrhu36Xn9X&#10;J3tmvm2l19J8356bpYcry3Vm+3l7OVB1HVMPM/4hhImeUv8a3rKuqzfikQan2favkF1iROJER6mL&#10;HhIBXbtePcHrNSfwtRzL0rRP2Ii4syN2Vc0bmfWqUkur+p3PArgms6/Xc27PWyvOd8UPUhH3hW6G&#10;RGwQe865TcZDPsNtBmz58xJJs35Fz7aB1EqxEFdp87tt3reL2paBGa5avHtJ0vmgfC2JODcx6mlo&#10;3UjdKLdlQWmRJ63iquUf9YIPeg/zQxOl3n/X24A3ifSdDbnHVvwy1Xv+uefzuctiv/ay9ZqiXzYs&#10;6Tka6v++teD2VHn1dcyFa6+ZfjmceVhtWKsVW7zPQ5viNSVhu9i2+Jwe0unapPVigder6rQuQgAg&#10;uHXRUYKcSrK4lAZYStCkQNKgy5smW4dYMcNWogSluLF9PM1YACxnj/vjiGWZcZoXKG0w2AFa86Hl&#10;0WEHYyxe3R9hrEIIHm5xIBtEwX9mpI9RRVFGRYVI0NMI7fm7zMuMmBIOuwkkB827V69wDhEHMyBu&#10;rhU3HrLiLQ8BcuG/XYNMCS0Dohwo62dPYRuoUr+7a2hS3ZyqF8/MwM0orhJAUi2yNaOYoDa/JwQ+&#10;JDJiJsIowmGaoBVgDWEwCm88uoVKBAsFCkDyYs2LUSzYSez8jCWy1sBYg3Fn8c67b+Fws8ccAB8z&#10;pzTCaMuK0BzSWin0cpDaeihXpdjJTFnvOTGXJMAtNyohimZKqw03q8OW84LT8Yh5PpeCQLTjIFBh&#10;TudhrR0UDjcjdgfDz5EduCFtDYL8zhjTykpffXPwIfEAxVjYwTKeQGygwzAgzGfpLonaMSV456Ai&#10;4wqQuOFsrUUAux1ygxwNWqPHlmwLeJ2V9DE1ATdKsB3uwh1Ss4nbRmv+89o+TADb8GOEMsSWdsuh&#10;tHoyGHcTlDI8GBr3QNKw2sJaGeyBoKID2RGEA5Z4hlU7nOIJS5jh4gkxJPjkoDUzZyl5WM2Ygjhz&#10;E+Z8PoEiEGQ/TikXMQRtmK08DAb7gwyPInDGCdoMeDRN8m57QSBTCcvLSuZU0B+EGFEGI9ldEaXw&#10;Z4RKEMxY4AZotiejKlAVZ4LwodJzT0hTQSdxmDQfqAc7IEjTC+IKoLhO+64hc+p1KReIznkeHFUH&#10;rJ477VruTMtUbdV3teKlrWOuNeh7goVrh5bWDbeGk/rNQbnda3tIv01AWMpNt1hZ1bf5SdyMrAb0&#10;eT1FKGob5ievPOGee7F9d2sFTsvM3OYRyTN1UXNsB761S/IhQUFbG4QQELAqJ2O4rCeYg5UqK3l7&#10;D7f/sEEoxgqrQgRN3OQdhgHf+OY38OnTz/DRp59wQziycy6rtFZFuyjBqmf3QnTTCDBqW37rvGAH&#10;23lT76Vmnc37bf55y7KUsNn6EFb/3vy5a+V7q0jM9zszaevnPTfrc+N1VVpq2VPspjlUD2ny/cv/&#10;bY+J6pwvasL6EIjEGBytNe9j2uJ8jvjssyf4wQ9+gJcvvsD3v/+/4/XXHktTg5VZ3nn46KHJiNI7&#10;Y6TCiq2J6/2IcmDP6K/1YCgNJ8/PWM8lsmUSt0jNUDFa18EPD9wZxRFjgCaFL16+xM9+8lP85V/9&#10;Nf7+/Q/ZSaAUlFYSxmvKes2OB3PZ5KjWvlDtixD3WsZSZG46iz9WZ8tmcJcSrDVlML4sM9e+hoOJ&#10;cymQRSkXfHuxwKNBxfLrpkrjMu9hGbtVhi+ksJv2cJ5zelglGzY8b6U0tKaL4V1KgDFDhfNZhSy8&#10;ZwEpehz2owhOEqZxj2maWKXvA8ZxxGE6gMjwOgxx6KWIH/3tD/HTv/sJvvPd38PXv/41vPH665jG&#10;EUprDMMApQjPnz3Dxx9/hJcvvhBlIIfO51rt008/FZypxTAOePudd/HGm29gsAN2+52E0QOv7u/x&#10;0ccf4/nTp7h7+RKaFG72e+zHSQb9hPv7e7xwX+DmcEQIDtqOLP4Q5wESkELEfD4Dm2FnlLBjjWky&#10;G+eD8MaQEjcxTUb6ENb9CAm7/Q7H84Lj6YwUEsZBXBwdQdFF0xh0sYeuDSW3CeJe+xH6QiDSUwL3&#10;zsL1QLPLmFar26ewl6nCiaqM6shDYWH3IyKFWIZhhPrdkFyymOkJCsHzeqcKHii/H8zFUHlQnXEh&#10;aYvZrdW8ea+s951r+3zPSZjv+eWf89rbU+DXDfuWhV47EnTpQwGJ0pX9nh30Ur4+iDi85sLsYYtb&#10;9F8PX9zSKnpB1m0/J58HewSHXv+r18TVWm/UzpnlvsUP4YJagNXcLCiSVMQVfeEJClq07hHmhmnJ&#10;H6ruZV1L17+3rq/be6GzcyVe5mf2iAx1U78WiuZMnF7P77IfhY0D46Gmft6H6/q/rskvhbG0EcaU&#10;51SEAL0h4DVKSa+nd63P1roJ2v5ou2ZlIZcquC69GYjk83WssUNSh1y6fdPFM9B1OKHprwrSEhUm&#10;rT4zKFTiEHn2dztGJuY6t0UDBXHQKqLi8g75ujdZHXmI1fZYf+vmfVsg1/aS3lRyZXLShZqbD9/b&#10;BaBu1rc3tceQLwc10IMugR4/rt0U2/CXeqrV4oLaw3H7YDwUBtFLu64nsO1goafirg8KdbFwDdfT&#10;49/3bHq1Dbk3Lesp9trr/NBif43p11rue8FUvWuYm4x1I7ZdXNrgvGsuip5qri0KatZ9j3HWfr+8&#10;eNRFSPABEalSe1WH4qxKlQnjOAxYQoDzCzIiS8vkThHBWFtYtbl5pZUMCEQd77zD2UdQhWIWCwAA&#10;IABJREFUBM52gHq1wDluaMXkoPURr7+2R6KIgAm3j19HgMJ08wg/e/9DOeicMS9nCTVbG4xaMWc8&#10;hABoDYoRznuxpfNGcjqfkBThcNhh2k04v7rH/enI6uRh4GAr5zdWxfxXPnjXh/PdbsLz5y/ksIei&#10;TuuFQrcTfL5v2wZPz4ZXH9pbRSnVjZxEF4W7URpJcXOTYsQwWChKGLTCNFgYIuyHEYO2MInVwvAL&#10;IIcbtryTqJcgzQ4JATMWh8MtHj16hI8/+QxkcjgeM1yjD7g/ncXOzYc0EDdYQwqgRDBGhkCRD4Vu&#10;cVCKMA4jc06lYLHWwmgNJYOarKZntl4S1XrC+Xxi1VoMSAUtoKA1f6UYHTtHKIBUwO3jHXZ7W3AG&#10;3jscj/cILohynTmwfD+5UI6ksISEKEFlufGutEKYw+r+AuMUVIhI0SNR5CDAIi3BBnnQqm9yU6aE&#10;ZZISFaTmZ10UbCEEVvPHwJZKvT4jRq32NycH7dyY0ESsyslKqBjKEDu/09m2nxstCQSl2XGrLCHq&#10;BDIKylhM4x6UFBSNMGkCkYaBhookB3rCpBmhY5TGXt1itLew8xGzPuPkXoK0wsm/hPcOWkKEfXLQ&#10;KsGQhU0GZib85pe/gU7AaEfmOUvTxQcuco/HhHlmFVuKYLWetRiFR+vdgigNvXyg5GYIAM2ZClFs&#10;1kma625xhaNP0rj3IRROcSrhmLjglm6CjSgfZMEs/7QggqCSQSCPRKogHjPWhwgljK43kO8po/KA&#10;tbXBto3uXthtvV/Vyqq6QdtThrdq8Lqx+RAy55pduFUW92qBeq/PdUvLk78WWNVzTtb3ShtVmKko&#10;9vsvxwO1e3wrlsj3o3YpbvbsK6p5Leiz+lBf1x/XaqRcm/B9l8OmWVU5zDIPm6DaHiJwy7yvXJ90&#10;efAv2MqqTtZWYzQTfv+738H7H/4Cd/evcLw/8VBQsRK4Pdy29TbJflDXpvM8l5qrVZ0ppYqgpH0W&#10;sqtiHSzrDXO+rscfet/yNcqfof33azt9PUyoHSG18pxxC4uw81V5JkJlq87f3zkHHwLzsZsD4zzP&#10;BY8yz+ctbkOvYe8JCef5hHEagDni6dNn+MEP/j0++eRT/Jt/8+f4ylfeZVchIiIShnEEJcI8n6Xm&#10;CStPueCNUmmyZQUsgWtC5rtLA0TClRm/Qpuc5LQJalubBIoyei8I4lFJE4s2oaXLecEvPvwl/uo/&#10;/zV+/KMfYXGeR/lZ+JWS1K3bJmNPZLVdr1Jp9IXgRIW+5hTU62l+L9vMjvzuZ7xJ2evrphcK/JvX&#10;N8N4LR88n1fz+pXrdqgysM3hnyyAr9ZZURL6ZQYSYbKjIA4cQmKhRw52zi5ba3SFZKVSBz969Ag3&#10;N3vYwcAaC6MJjx/dYJpGzl4Th59SGtNuhxgD5tMJ07iD0Rbz2WFxnjnQ8ny7hQPiX3zxDJ9/9imG&#10;ccR+t8OjR49xezjg1fEeT58+xTyfxdmo2KGnDcjozQCM6ITwIuA3v/mEFfyD5edeap/T6QQt3+Xm&#10;cMMORcF4QRPGkd/RMxGm/YRxN7BanxRSBCM+VG7Ukyi/5bonXVjQ+eyQz9brO79iPbwEZ798eYc3&#10;33qT3YPDgKfPX+B0OsEITvBa4/SCl+23Yru6kdcKtVpEazuMb4fg2RW8IlmGi0FCWadSKDkotBH7&#10;bVHWnCXDGLiEJIpPglqZNNDaVMNurLkvGYMirmV2pgRGrmTXXBRHRORzo0te3BcExG3TrO5/5PNl&#10;XTtdDstrzE1ACL7ibl/2K5iPv21m1xkpLQp6FRFgdcBACR+ef482ujTtYogXyMBeVmCPrd/Do1wT&#10;ldbPVa/eqQVm9fOWze29fMleTynzyJUgXmJgV48mVRqnreioxVRvBllN76uuA2rgTfn8CTDWNM1k&#10;eQ61KjimkldGWv5OMjWBiHr4XIGKLFHf955gq60d2vyptunfu5btMLrtebWDl+zQavuNbS9DKYWk&#10;Lvttvc+0ulqrGopaVPelSLfnGuh9roteL65ngj2UqVma/YRGdNlixK732lrh0DVhTV13IiZcRFJW&#10;6209JMpYGy3Cc1fckaY836TkWRPzEddIUdbLFff9UB5Zdq71etq/VfO+h6HJE+s2BT0fvPJhtk1R&#10;5yJle1Oz2jazMHus9vZh4Jf1cmpUP9wP2c26lpkrSrSe8jo3Ga81mnsHjsvpI22cAr0Dde9QlRtD&#10;bSOybZ73Xq72ga2/50WI1ZVJYLsA9RSFD6kBW6TPQxz9+mflaWvdTG8P4/lZvdiQrijHriF0eteh&#10;VvBdm8rW1q3NQlwhNtp3q0YfZSzL6XRCoogSbUF8cNeiQmQ75mpjL0VgSEgkSwkx125xHjEuWLwH&#10;aQXvxAKkIqYdh9bMMUBbDaU1xmFE9C9xnl+Va83PoC6LaYiO+ZbCi0wEOOdhxIqsEyuU7GCx2++x&#10;JGB2AT5FzMuyBv9Vivn2uXeObfnzPON0OlVNqrQetK84XrbPIa6ibtok+rK5Z9a+BPZRChumaY+j&#10;R6RYrZ+0ZJIEjIOGUgmH/YBptLAqQasARRHz/ArY3UANBpHhq8KBZVxNCAlmGEBqwP5wi3feeQe/&#10;+vVvcBgfYRhGPlBLQ4WEO6qUwuIcQDwgyEppyDWoFYvOuY3KTWeOaQLUwG5sDQ1tLd974Y1GURG5&#10;ZQYJi1wrjcEYeB8REIp9Ng8NrNF4/fFjTKOFXwIQCa/uXsEaK00RzyFu+RnwCQ4JCZoDfROwLA6k&#10;V55oUTOZBEoJ1iioFIHkJcRxDdzZ3Nu62I6xfJ8kyr7F83WxldW27EuKDxw243xkTRrGAYO1jGrJ&#10;jWCRI5mKv1dbQr1fNgNIkw84RJjdzEoDA+iJcS/aWEzTLYwaoYIGRQvyCloPfGATnJIiXfBaXIgr&#10;RFJI1mKIexgYqJAQo8NxuUdQHklrRDgkxdZ0SsDwyOLxm7c4vThKqGWAlsDiFDnEWmuN4BPcMsM7&#10;j/1uj73JXFq/VbDIcJKLyVQO1Tn43Xvm/eaQ62JMJg0tbiIlinxWZTJGom70elFY5t+VnS0+BsmW&#10;YCxBCAHjfr8tXMEKIHT2354Svma41+t+fifbBuc1pm2r6L5WJLcig7pR3f7ctlb6MkVHDwvQYk7q&#10;RnY7/HzI/Ucdhwu7gla7KTOMUYKoLvZhSmsY+SqfuRJul7rW3/a+rehF1REAYDOQyc2Fukne1h81&#10;jiUr26xViISylxE0SLWfuQqpzVzSi4aRapo+tHlO1/VLnsWQEFLAW++8ie9///v4D//+P2A+nnH3&#10;6ggjDfl1SJ17lnHLkq0aonWjvR44tUOn1j2aEpoBFot1Xr68g1JblX7bXG/V4TkYE8gh8mGTR9S6&#10;Q2rutfcB0zRu1J35cw/DUAYpWmsE5zY/m4jD+HKTvx0M5e9eu0rrc0L7/mmtsCwzUmLFsnMB//W/&#10;vofPPvsMf/Zn/xv+9E//JR49umEVIwCjLGL0OJ+XB4Id12wlteFuV2sHpU2oW+tU4c/pt8Ic5HBU&#10;YLSDvCvCRoeC9w6fPXmC9977Id5774f4/OlzgAjGTiWHhmvcBQTN4fOoxEkdlNjWueJE4WkR47oX&#10;tw7i/N7VeWz5XhdXGylotTqAEFcbvTWmqD+BJDAMlOZ6XgvYPaagDcHY9RC/Oss4lNUOGsOgRVU/&#10;QGsLpRV2ux2r9DQ7SIfBct2lDYzm2t4YK8p3BVK6DF64/shYPQ6dTjHgfDohen6OfYw4Hu+htcJh&#10;PyGGgGX2/HMtD3KchOEmcA4A0YCzhF4f7+5w9+ILzlsQd+E02A0X2AeujfJQzAiP3jmHIRIGO8g1&#10;ZExOCh63u0myLyKsJh7AyP0fzQAEQCmDm5tHUErzGcHwvfKRG/eGNNewObSZ9AYFmQeuGXnmXAAv&#10;PXTRUCUiPHr0CM45vLbj7KDj/b1kR9ni9LqGXG0RIKoRs+UhrrWm62LvNZ22/Yi42X/Xs8r67+ce&#10;QNnPVIUyrtA2W3Z9LBk9fA15QJdDdvNuxMgsNG5mFBRXFhnF6Kr6Q/ZHyaliQVKFpRSlfw/5U5/J&#10;630lr8H50m3rMHZft72OTe8h4SqaqN2zr1EO8s+0WheGeK/PUmPItpik61z/9sxbgtxlzaoRhrXY&#10;sT6TPNTLUCKOaZ+vjKOpA+RrHno+6FKNAZKGcNsLqvfUVjTZht/mZyrGajhbPqsqbpFuXmLkdJ51&#10;P+Bmva8yN8soVmVECV0o73uN9fIMVmtE361AV/uKLADQF73I1h3a47r3RNK9Wjo/D1nwXNfptdin&#10;bfIHETsTxatZoj1n+EMY0FaAEzt4pGuDqPz/LXJGbEO4a8RYEbSl/j1p14yesHgjSJJaoDf4AOJF&#10;T5TJGRbjYIvCPg81x2mE8744JrPwhog5/C3mqRUP8veUDBml/8E48X9U8x6b1GuxsldQ6c3NkUWz&#10;y2JNW2t63Yh2zhdLPamtLSIv1pfcWHSDRzcHAMLVUNt2st7DovRSi+sJV+9l7k2e2slrPjy1StDe&#10;Q9ku0r3Jbcv9bzlp19juLa/0GvqlVYj1cEpf9vD1MDPtS18fFLeKoLThULVZDOX6XEEf1AOXlp92&#10;DWFUJ2MoCR1bnCuNhLaw6w2P6h+jpAGsFRffmpMY4eF55C3YHGM0IhQHtwbPB5+SFI4LqzaKSijj&#10;U1ZcASugCaTXBu6yLLijiBj5sOHjHY7Hezz9/DkWH7C4wCoUKcxJmval2EgewbESSgmfW0sQ3nI+&#10;86TSaNzdH9mWnt8jL8z8mKCEs9g2VmJMWBaPBFYSrcGBUVjsemMx5iahLjbnEjYrw70o3lBj7IXK&#10;gg9Mqlg481ok6ziirxUBdmWla3WBFAAiNAEueKTgMe0HjIOFRsDrj28xjgaKIlRKcHFBTICFqIKI&#10;m6NKwlVDlAwBYXQro/Daa49x2E8wRiHn6KQYS4jf8XgU9MBYgkIh2QlKAdYyjzzbw4ZhEOWNBM4p&#10;gtXCktZc+CEQCAYhKigzYJoG2MHC2gF3d8eijoIwy0knPmQ55tZZq7CbAo52wDvvfgVGJZxnh5cv&#10;7zHtJzi3MDJIuKT396+44KcdoiYk0qwsV8LQDHwA9YEDeMwwAGmB1Ro7OwDzPVL0sFoV/uw8zxiH&#10;AdM0SZEuKiys6Ii6IdAqG2prHGlVrLj7/Z4HSs4heCdc2gjnRSmeZDCbWpcTPzvGaqjEWAMfPaB5&#10;CuZDQlSEqCOSSXAIsEpjsBNUNAhLQkweVhsgRsYDbYAbrCpXWpUBmSYFS5YbF8Ej6hkuzljIy0A9&#10;AMnDI8AMzPnFAOxf2/P7nBQ06dLsYJu6NDmTwmAtNHkkJJxOZ24OxOp6ynPnxVabVaj8PqXiuU4+&#10;Nwyx5lFkrqeEfQJxDQFuFE8XDSAf1oJNy3OquYkU5Heu+4kqSqVVE0Qw2ojyMpbgNySUsCikbZ5B&#10;7SR8yBnX42bWQ+m2IXlN4fKQLbeHi7tmr64PAdmNkkOZ6kK9ZYr2ivb2YL7d/wlEK0d3e0hPPeC6&#10;oOQ6VvmqxsuCjlYw0ePAbpisUsxHRCnAVQmshSA4MkYsVAHTLa6t/uccXH1Rb3EU92YQnNWVrNZd&#10;QwVXFVIqqrLckKkbKZuSS4Ycznv44DFNI77xja/iz/7sX+D/+3//f2a0aw01TYiZO+pkAJ94beLA&#10;7Dy0ChjGCd47WGNgrcEyz6Um4GYwME0jvGNX0hJ8CZfM7qycNcJNKYUUue4JwXOgvVs2bNw1jYwz&#10;eEpbIbGidhwGQAQDPaHIZX4E3/v9fo/T6VTe0Swcqq3u5kIly4H21q6s9vVwWdfE/PmUWp+DtXGe&#10;8wVq5Tzf991+QvQRv/zwY3z+9Dl+/sEH+Jf/4n/Fd77z+7i9uUGIEUYP8HDQWhULvXfSyEns6tRg&#10;rEjAGk5prOV11ztoYwTfKIGxVYNSKSAEVz4bN6K14NGEbS3K2wTAh4gnT57gvff+Bu+//z4+/OBX&#10;gsvQ3HDWFou4MHg4q0uNE9K26Z5EBZwzCXIjrTg9NQ+1gw8SdqjKHqC1ZpV8lW2RMRlIQESCguCb&#10;HKvoNRJ8cBhIYZh22O93uLm94Wa8NtW5VLPS3Vocbm5ghN1trYWxBGsNxnHAMIoaOrL0TkkgpzZK&#10;zgkaWtvq+yjExCIIYw2jSuqGlThZY/Ki/kXJd4KosNkZwueHXPMf3YIg+6IRJ4BzXtyWfD4o90Nz&#10;HeQcu3vH0RaxCryoVEPie6l46OF9kPwbVc7eK/4KGIaRs2Xy+6iAmExBHKYUMRjLGU3WSN3N9asi&#10;jQSFaTeV0GvkvIEUoZTmsFTJuMrvErSsu1VuQUpcu+bsE53rB2JhUWmAaAM7DthNE4iA588+hyau&#10;a3LT6CE3GzbtzktxoDH6AiGSz+MFfdU0dcsgP59laM3kKSHOglZsscSSWlEvPZthQDl/VsGVuspn&#10;ymaw7JbYYA4Fx0VgPKjK9UBW8lMqgy5UsZw+Bj7WJl7/+JmIRX3N6+gaYp/X6VY02sOF9FHHqqhn&#10;c7OvbtJdy9tra69e89gt7OpFQRJVKTGN22cVoda/W1VZCJdN+x5a5FKckKq6mMr+lHtcvZzBHtM8&#10;ilMi13kZE8hU2oRePGDGka15l2rzHGcsFZB4rcjO5JgAtToaMnO82x9KCVQwhijn8lSwgPIeV/W2&#10;tbZEspT3SM6UatPURxedVPe9tCD0+Lvojeq7l39QN+5bB0Lbr+sLXNJFqHBLpCjK/ytonfa+FiGF&#10;IBWzc4YoI7Cuu4l62ZbtZ2/zh+o630ogvUzLQRJon6hyAFTOUt4X0uWgpnKccv1AnX7LtldXUy14&#10;mJO5+tXalzE2VzIra5dKdnHxmu1xPDk5+2oM2QFV6u/17xm71Io38pmgJo3weh8rFb/+HWNz5EOF&#10;XITLzq2N5gZXR8ncso7WSZJazyKKNuq1zPgOEry0KcoJHRV86jaG2wOygLVWxtsDzdove6ivoXhq&#10;q9I1TE/Lqq0tw70JXfty9Jr7rSuitbm0U7nWAlNb4r+Ml9uG9l7LCOhtGq31vl6gWgTBtUldq2K6&#10;DH6VpPAUN8F39QG+nrC3lqH2+tWFSC5Wg4TjqWpK1lNG9p6PXAWVzSs/49wJ2jwPijhw0ycJQgEv&#10;QFpZKG2EBayglF2tQCkiysHKew/vwnbAlAhJOKNsV+QII2sn2fssQiK4EDC7AFIa4ziV0E8kbtKn&#10;GLh5pxTm2SH4CDsYsQp5eHKANohkcXYe3jnc3d1BaQvS3AA1WkGTqKLKvYql4VqHrmpl4FwOq0VV&#10;FIVK8Rc2wYRK1B+5D6JAiNmfRStTNASCSomV7AWXxb93sCMHvMmwMivZolsY8WJ0xX8VDn7wrKSy&#10;EwbDDBkDjd00APCgwIXf7BP8MmMKC/yiEdTATQNSjJ1JMsHVEcNEGL3F2195A2+9/RqOZy4Md4db&#10;aGWKdVvnjUBaA4zzYJalUtyE9CHAO/7fwzTBx4CoE6xWUOIISCEwZ11sztZOSGSh9YRhGuWgH3H3&#10;8ohl5oEKEgFKsxrHBz5Qh8BW6WnEo8eP8PZX3gXB4+b2AJ88IjxjlNQo72XAMFr4qBC8QQAQRHUb&#10;Q+C2rbwPPgCSFAAFBZWAyVh89fG7GP0rUApryGPV2M7FQoxsa4uy59RZBzVrMjft8zoRIM1lBcxn&#10;VpsLjJVzIkjDxwTncwhdgCGFkCJicjIIIihokGZLb0yMxzkuJyApzM4j2AA1AElHaETs9AGT3UMl&#10;zW4KTXBxgVYSdhxlIGY0zCgqwpBA4HsCEGw+iNMBSB5BJaSoMMdXSHAINCNQhEv3MGYEDRp6JJhB&#10;Ic7CW/YByijG9miFmDLDnht4037Cxx//Grd3r+NrMHDzGcsyYxomwW+lwj9HdiLJQIxiRPTcmEjR&#10;g9tQEgRYNTRzpc5aAHXBQq+H60ppHqSQ4rBaxc17bQZAGw5gK0HUqVELkYQcq4KLqnEPogvZhL9l&#10;JEONFmmLxBYR2CvGe836mtfeO3z2bJm1yi+EUJ7lHo+yrp/q8NBaZX7N+pr/Xiuae4i9df/eNvfb&#10;Yf069EllIEst6zYHTglnPHKFLiHbBLpSJ2ybvVT9XD5n8roQN/Xv6nTM+0mqZwsbMYmW/TkfPjIf&#10;mhtz64Gt1BgpFu4lssoWayAXEg93az4mN1LkAL16+/hwpgg2KRgyMJSgNPC9P/wOYvD4i7/4Szx7&#10;/gLn0ywD19wUSgWZEGMe9LLDLQaHFAOW5Sz3NzORuVkdfJBDtGBdErsBg6i4fVhVYs7lwNxU4Rdk&#10;SA2UQXRuqmfkSowBue82n08YxxHG2BJcm5+hGqfT1uPZOVE/u2tw6tYhQFcO7FsxDVW+yu0B7iIP&#10;qxpGJYBzh0azKrk8OyTn2eNv3/sx/u6//xR/9Effw//1f/yf+L1/8k9hB13usSIZRCaHZXHsiPOO&#10;8RCec2b4WmgRBvCfee+gUtio3EhwI8l76CweUST3khEvSXAXKRHO84Jff/IJ3v/gA/zohz/ELz/8&#10;CAkEowdWoBHf07Qs3KiPQRxUqUCO8+DKh8rJEtcGWK1YBYB5noWrTTCS8aS1wrifRKQSYDQPCG4O&#10;Oxz2Ew4HbhAzcnFXfrciDaMUpnHE49tHGMcJgzXY7fYFX+e8k0aEAUyUIbiS91y438TOuRg9tCE5&#10;D/C/l59pt2TnGbs2KGWnLQfKjqPF6XzarPfGGHjvJdwYsleZct7Nw3MtA4vg4yXTmAjBBUSKeZYn&#10;dTQ/+8F7KFGJ5sDm3GzjhjGr7jkxkGuTpAjablsGHAart9g0ikh5qK0Idhy5hjQG5/Ms4drc3BzH&#10;EdM0cOOXDJAMV3RV4CcpwijflYdHa3NWyfUuzHlSJdsqYXX0hxgxaMNN/LVcwDSM2N/cYBpHpOBx&#10;Pt5jMAaa2EFKuu/Av9ivcz7T4kstkbFp6zl+q6JuAx0vsGcS7myt5cZXdjyJuOui+Zkq0QFtme35&#10;3TPS0IoVjqpuIGZsQyw8wgiI0yaLLDQR11IljyIVxX8Zssv6mShBgfejnCkBGZaDZF2NrQiOSsZD&#10;rb7P36EnrMwN6BUjRmXvWmfAdBV9nAe5rVhyW+Og5LxxH4n/0kqXuqButq49h1Dc6nXYa9tLql1n&#10;tsKLZcdecZ2L0zkPpFcnK22cibVbNKCfzwjEDXYtN+R76GMOAl8RTiuChsq1Wd8RVngncf3WgoSE&#10;7fBi825tEOTru37RW4qxKPBLPkFVK2XXCYE2qKdtQ3wbKlznMa3377I+rzP5ypmwEcf2lO15XS8u&#10;FamdEFfBT6/hX35ewkXd0utXtTjYPAjcrmP40syFFnXUw+u1z1m+Lj6GTbM+NUG5UQSKidZ8vB5W&#10;hwhd5+w1IXWuG4sbc101pAZXZeDVQ4nmddrKPrdB5/iwzXDKgyIQD+pLzV9TVlaH7vpecK0QpYfI&#10;n8GvAbe/a2xOa53OH5rZypeqdmqmu71Jav4ZubGiRIHcTq+3acpxGyYli1edFt5D7NQ/N5fRvTTq&#10;etpybcr+EDu9PkD30qkvFsMOJ7bd1NtJWE/B11O/X2tGX+PS9wYYdThIm2x97bP08EO1w6JnN64P&#10;9RlDURc6vaDYthHClkxWvGa1a83upCt82YewSi1vNm+WwGWGQS/Z/BqGpx5ghCi8QMVhZlRs+rJJ&#10;eV9t1kpUtmugBh9MWP2riBAQYZJYs5VDCNlx4DZNBlUWMeDuyBZu5geyTVwlxmjEGLn5hQSjV+V5&#10;/v3GrN//fD7j9uaAceBJuLVG2IEB1nBAJLPaAWUsYuDPZ4yCc4s0BXgybIzBYA1CSPABGMdRCjRe&#10;4LISJUkoSEGjlB4H8+CNzqgf/hzee0zTxPy8EkzDTQWq1DHZhquNgUtrk2kYBkyHfVH9ZmQHDw0U&#10;oDWsUhgMQQsnfhoHGKOE2UrQmjBpi7u7V7h/9QrT6/tVbSlOBg0LLTbUcRpxf3yFm5s93n33LUCN&#10;/Hmh4UV9mYPMsprZlmCuvFmEKktgKCFyEQqDnfgzqgBFjNUZxgFuWYBIeHT7Og63r0OrkXv0lqCt&#10;wqNHj3A6MssUgynFo9EGkRJCALxnlv243+Gb/+Rb2I0KN48OmA4TTqcTzscjt9/l82tj4ZPGgh1+&#10;9crhi89OYkljBjMiMAtmIeWGQPTQKsEqHgpR4IbTBjkmz8UcFz4YEyuvvPc4Ho9lzakL9x5SDESg&#10;mBAWB5+Wde2VQ1VICUobaAk/TCGv4axEy8nyvC+xDTxEh7N38CmAdMKcFrw8v8KoDfbDDqOZOJgW&#10;BMoFozhwQBwImwJgBlsm+TlsOTfFcxAoEjDqAWk4sPpyBF6eA5YYsYQEiFHAw4NMQhw89E4hzUGU&#10;2A6AXgeAAeJ6YeWV0Qbf/va3Me0Ohc+8LEtl+U7lwGQFDZBKIBBKOFXY4NTWA3I9fa8PZi1eruyX&#10;SsFqywcYyZWI0nrVFfM7xAzjqfZkuiwUe+61VoVeszWvofyuMel7oVi1Tb4N0O6JBnrcyfqgcc2S&#10;Ww8gWuVPT+lWHxLqP6sVRG3obd2wf8iCfHHNKwdcqsKOu0PyTp5PXZe112UjIOnUdtuG77Zbfy3b&#10;p7fvtzVoz7mX94ESQls1f9t/lwee7M4jlYNXY8WClwwWIkzjiD/54z/GaCe899/ew2dPn+HzZy+w&#10;BFZFRURWnUUIko0dOeNkpdYPm7Cu3mF185xX6rqtYEWVhoPe4MTW585LsOmKIVjxCDXj3kk9UN/b&#10;cRwBAMfj8QKlkJui9fOY1fS9w2gdmJfdbtmNwEow1T38XnsecnOqRgccj+wCsMbAGB4i3905eJ/w&#10;N3/zY/z8/V/gT/6XP8Y/+94f4hvf+jpubw8wSoEoIiYPECNMSCkkFyWrRlyLRuN8PoOIMI4jzqcT&#10;4+WUBohwXnI9ImG6WmFeTrxeBm7oBh9wuj/h2efP8NmTp/jwl7/CT376Mzx/9lwa7oyCCpHzVaAS&#10;VOShPTSzYkfBqIQQChvWaHYBpBihtEFS/BnsYKGVBohrvnE05Tx52O9w2B9gjZH/1hprAAAgAElE&#10;QVRhkcE4TTy8NgbjOHKApoolu4YRNQrOzdywnSau2WJC9IwlCiEiBocoAgejE/TAx+PzcpamPEkT&#10;PK0IwuhFFV46FAXlWvYGeTbzuWazpsR00WzLZ6C81MTgSyNzPTdtXc+bwauoVhkXkgVrkUMhQ9qc&#10;s/J5TClTGOeceyRrDlUIUFB3P2oFaYZytoO4O0QZy0gKxdjOEDCOw+oEgQwktGFxUq4VFF1FtvYE&#10;fbnRucnRKM0vySJD2Di9TucT3hnfRogBp+OJv1NiXNNohm5QYz1Yb0OtVcMh77kCe3VE2z/o5T+U&#10;NbTBlrFCnp+X7MOIJZAyFZFB8OxaIMWDDqOykyGVpqivgrZzk1UrBcoD1GpwsIrS8h7uOcBZKXEH&#10;8ACHEhApSqCzks/CztnB2hWb19nDe0jT9mzdIgn576sqnTq120PixVq4Uxr32OYK5DC6JK98Aq9/&#10;WSRxTbXc5vT16qr6nWp7WopaJ+Hq8kpIF+KP0CEd1FkCvd5Qhtm0uMfsWqkFoa2YJP9ZrlVJSBo1&#10;nqcnMNn2TdJVFPQGZVDhuzWuZSX2HRZRMJptXygE3jd7gtcQQqkf6qZsr6nc6xNumsUZAYNVsEwF&#10;NYULjFLBjjbu4h4CqB7O18Kd+tlr6+TuULJz3Xo9wtYBHFMfCVRjw1Un76Y/YMLV0OT6GcnPl6lQ&#10;t6t7Gg8G7Nbnoey6bEOetTGcE1IhGZVSUEYzIqwavpJkANZEkBi31JW8/24zn9Smb/47ad4T6WpB&#10;zw+9BM+hr86mK8r2MiQsf7ZO09pJV29jM5qtuPX0rNeI3vDliwV/OxR4KHi0dzi59nJee+jr5nx7&#10;KG/Trq/ZpK4NEq6lQvd+Rq+53vK+Wrtxq/TrDQl6Te/eopV/Ry6uWhVfXUzVwaV1EdRLIa8XltyA&#10;y4xNo3RR2bfNk2scwy7upjMhbq9Z2yh46He1jROjDaAj5nlBiAF2MDCDxkgJyltWKBSVeC7uF1E/&#10;h4J6McbCKI2zO8M5zyxNbbDMHt4LxzkHqkI2YgKsHjAvAcawgm+wAyt2hR3pvYc2esOZc95jsKZM&#10;i30I8PMs94FZtFZreK3w6OaAZTnjdD5BaQttdfW+J1G0r1YsbjBrEAyijxiGEdag2MWDDOtCZNs4&#10;yHBYr9JQ8BisRQipTNKJPZvQEBUS8cK5myYM4wRjBsyLK1NQpfhAr4lgFKu9BrUvm5IyGvN5xmG/&#10;x83NDasQcoNc7K2UIgZF2OuEN8aEaTQYjOYwMmJBUwyemfF+gRYVozYKwXFYaQiRm4yk4FMEtMLt&#10;a7d4/MbriB6Ypj20sFGHcYQ2SrIPtBxgdbFFamUwTRMfjOWwNI4jxmmCCxHesSpnsBw4a5QGJG8B&#10;kaDIwgcFUgMfuClADxa7/SNhn698WaMVkgxoWI3CatiIhNffeA2HnYU2hEgRjx/f4vHNLRD5WZ6X&#10;GT4BigysGaE1EGkBKc5igMKmwcjFtIMiD0MB0XksZwKig59dCXzb4hOqooa2VtnT6cT8ekEo5JDb&#10;DbqNZZOANKXZlsihSQmE3W6PREoaS6xAHbWCnSz0KGr7xM2GrHr00ePsznhxeomTO+Hu2efw2iE6&#10;jwPdYBomIHDYoBEXKPMeFaBkiO1TOTRFlaCshY+RlYpI0PKe8dAqgpJixwNmDGaH83xEiIQUPKxS&#10;HGqpPJL2MHuFdIqIIYklVlSxgRv2SjjC4zgKl3/C4eaWawMNdgIgcOiVFN5aGrsFx+IDK9gFTRbK&#10;mhlRpP0FTdFfp2v+Yh5wkNLMsAWwCMOXNDfxc2NZa1Hni4Ol9/N5b0FBn3D2c9jsS5uirlPU9sLa&#10;60NUD/fSU9+3DZO6Edo2HttaYlNkN46xS3XS5YC+F0qbP1NbONcFcFsst2zzh3ifpYHbadZnR07r&#10;4MuDq/a7tDb1upZJnUZ0G1yfrfgUcVETtQzxfLhO9WcGdYUZ19igPfZu2xhQ0mgJyXNzUVSooIhQ&#10;sVGtNvjed7+LN25v8KP/8RP83U/+HnenM+7ujxiGHQd1+wC3cIC4sRrL4tjdIw3gZVkueP89xCOq&#10;xqSu1Hy1cOHSmdrP16rrq7pJ43xY1Uzy7p8l/yWLTup3MtduupNBUouL6oOg974c2ljVl5AfRS2f&#10;KTZK8YLfyQfl7J6IEamSF4YQmQFuB2hN0kw8CyLEICSHV8cj/tNf/iX+81//Fb7+ja/he9/7Z/ju&#10;d34fj29vsNsNOBwOPAzJbp8oeUDVHlkH9iHm7CiDwY6FDR+yzR6E8/GEZXF4+eoeL754gQ/e/wA/&#10;++nf4/MnT7EsTlA00iSQMHkyBDsYxuxIPTZYA6M0JjvwoJd4fb29vcU4jOVe2mGAMhxwWh+etTEY&#10;BlvUzIw34Wupi3oxFRxKCIEzT0IQlXEEosPpNHPtioQvnj2D1ZoFHAWrluBK0Kk8Z072trzG5MDD&#10;lN85IJFGSmq79mzOEqmcO4kYUWMEPbXBG1Rs8foMxDkgURB04hBTmqFBPmzsPlRcIPVwsXKQqFr5&#10;p2T4xMjGYRhhrcXxeJTmvV3DaLWgZ7SqONXoDvBInBHclNdbRKlWLBoQccrhsOffk4LUmrzva2WK&#10;kIMMleZy3SSsc/F64rY2HHZVx/P5JgeIk1Y47PewxuJ4eoW7Vy+haRIhBrpBk71zdtycZVIXSZfR&#10;R7VzsEXJZUxPxlwYGRopEJKsqUq1w19AUSpiSD6nxBXHJoisdY9NoAjeG4oUKiudpaeSVdIpCRZH&#10;ah7k82Oq6q06M4jNjVwbJRCCYKT4O3hiZnmKaaPIrl162xwfLTidbTC3UtseQwirgKneS/P6V3IA&#10;qjUxZ+34Kpj8Ilx0g+xbcWLsxESFSBOHUlWH9fpQbf5Ri9rt4VNqdLXqqJRrGkFbN7T4kXwehGR5&#10;UFx7cJpErBLRFVmU0PB0mR1xrRYog6aYLr5z20fpiUvbz7Dt36lNbUAJXQxKHgTW72xGNbFYsHG+&#10;XhnS5X8exwkpSb6fCJhaNGSVFlChvVHyYkp+g4gYYgiw2khGHYspelk59bmgzRm9ht5uhyD10KGH&#10;2+wRNXrrfC+DocWC9/Ih64HCNQfvRaZIx9Vcnxs0WFCnwYPC/M85E6EdAvVq6iwYUVp3739K6/cY&#10;xxHzPPNnkT2sRZvm68xuBL1xMbeDRmO4l+bcfDW/4rdS3rcHC7Ypx+0ErEl03qIrqWrar/9MJQpd&#10;lM0dBlh9A0PYKmNqVmrbAC4PtQTiZdV0T82df09WcD806e0NCq5NdeqDWi+I7VqA7ibAtHppr1m/&#10;WuxM+0L2GLvt76wfqLYAapWG7QvR8urrpkJrIao36pY7r4tSOl5MfttGSJdHKMVKGwB4jRPcTk7z&#10;52+nyw85Lq6p9q8pGzcNJ6P5wEER0AlkAWUSbCKQMlDS7HPeY4EHJAw0F//eexwOB3g4RM+hs6xa&#10;42JsnCy0C4iJGbiLW6CCL4cIpRQGO2CcBpxnYH8AQgw4n0+Y9gMWN8OHAHd/j8Hm0CnPzWfnoKTY&#10;DnnzBnA+nxGtgtXc4BoknVuZAYnYfl1RhNjWOowS3KFh7QiSMCprMtvWYdAGd6djWfBIr+9HDAla&#10;WTD+WwnyAogI2O0GjDstn5GnotpYaZAnsT4ZcWywclohYbIWgzBjjbHMAxUG5GgHaM1qliA8YJ9Y&#10;DaeVwWAMdhoYNLPv82FSkUYMHvPJs9LFLVCKsBt2mL0X2zIXWjmgWCuDcZjw1psW//rP/zWmcYLR&#10;Q+Ex82SYTxzWGgzjwJxuYhV28LGE6aS0Bk6RUtDWQtMghUQAhHtsBx4CaBCMGZDIIAQFHxxCCkik&#10;EZNBYOpJQUpRkPCrjBAgCC4lrhiJyAeM03KGOy+lMFzcgvMScF6AY3qO35wIEQcYO0APFst8ZDuz&#10;bKAxRtByBiUP8guUDYghYxoYGYQIJPgLi3JKiW3cEhJLBHkGdBkib7m74viK7ABg/i6B2FsNaxhn&#10;NQx7JABmTDjc3GA3DnygHRQCAgIndomX3QOaAy1N2OH4zOHj3zzBKZ04GFcP4GVBwRDz8XMzKU/p&#10;Q3QI8KK6dYBnJEM0uqA3lDaskEwc1hpDgCYDoz03TDBAOYvgOOQSFJGSZ2swPEgDgRxcZGXsOOz4&#10;fSDN2CNritWXJFvCWFOwGXkYktXEZT/jBZaVJ9IsyM/Cmj/B7wMH8SqQWhutfEjcHlbqdT8fk70P&#10;gOYiPmZbtSxAbfZM8KFq4DehXIgX+2hKqWQLxBQZ8RMIVgYGK282FTV/XZTnohBEG5VIq9brWXF7&#10;qnU0FtkeQ7VXtF9rpLcD+LborYcV+RB+Gc6FLmKuNzy/lv2TqoZCrgu8YLn05iBCF4e1a4qeNkuH&#10;XTDxqjCi5rG3NVNdS2SHGDcZmrowY9w6NucWW7RR3vXszTFy4KDSom6LJfA3QjIviPFl2X1EBHzl&#10;q+/gjbfexLe+/W387Y//Oz76+GM8ffYczonVXRsOrdZ8qJlnx6HjZQ9JGz5z61Jor3U+HOX/tlZZ&#10;1v9MnEbeHFrTprlZYw8ZwZH/WSF4j/l8KvhNbQy7EevPBg64y0OP4iqVRnuthAryfNUBlOtACliW&#10;uRlwxVXtnBJSUhd2+IRU7kfGb8WQVtxd5CbfsohSTg+IKmJxC37+85/jFx/8Av9xv8Pbb7+NN998&#10;A1/76lfw7jvv4PXXHuHmZo9px5iS/JxabRhPWn2X4LmpRvKsLvOM03HGeT7i5csX+PTJp/j417/G&#10;50+fYZkXGK0x2hFf/9pXYQYLYy2GccR+v2fhgNawI4ewhuShDLsZjOLrPxgj7wILQXhIxDWoD75q&#10;0KXSZCIJFh80NznmeYYDoxNDDNWZ8RI1hkqcEoNHiiR4O8JgRmgiLOcFMXgeLKmMEQnFucJrvt8E&#10;Ra8O4bRphOc6M2NeUm6KVQdgKufhCO+ksZH6OVlbJGz+btvgyjocczvorc7GVb3DQ0QqAbNJ3BGK&#10;eEARssNXsKBaKejBrj9PkYhC8rqlN4iT/N7U74/JfHwCB+OWM57BMEzCpjYAMR7P2OyYjozJTpcM&#10;8vxzy/AgXVfw1tfHKAUyStAcSTKg2LlhjMb9/T2cc5gOtwiJpAt92Uiqh+ct9jaBP/d22Hu53/YD&#10;cNFVnK/4aOq4r9bhTLuvqswuX4nyGc5eBJhZmc9kyXVvY/iqKoMG5xfOTLIWKC7u+izOa5YWVGkM&#10;gdFLIMTsqFT6Yg/rnd+3yENVasLsjFMKF3tlVmr3HGAlUwmXTtpc27dNdh5aSAYTpKGbUX9sU9u8&#10;p/Xvzp+3dx+7VIiGwnCtXqrddq3zMqt91/d/xRRxxkEszXkluU5Rnoe0dpY3mRBdASi2oah107jn&#10;0sw1Rys2qZ/5urGZ2U9tPbEOOes6qnqfLmrIGsncf6/qZnIt0JJXoduzq8+dPbRNi4TONUbm/it5&#10;lgCs4abZaSm4pJDPNgkrnz3vAVXt1YqW6neih33quZN7IbRtLX4tG/NaD+whgeu2j4fK3YNNXd8T&#10;2bT90Fq8k0htRMe9QNt2EJv7fHXYfR5y5j/f1BQVEsx7v0Fw1w60VSTC2MLshC/XRUTv9aCuro/z&#10;Wfl3x7zvqK423pWqOV9soWmLHKkDRdaLepkEnRe/rUJ9tdPkRZctl+liitMefNcXLIlNcWWk1c3l&#10;dvO/li7fU0R1rc8P2KJ7L1IveT4/IJsQzY6iv3ePutbzjo2/Poy1C0+Pq9v7GQ+5A2p+5bVBRav0&#10;327Y2LxwvaFBXvjyAVyJJbV9YXuH8tb+U2OZ2sl2O4CoC+d28lk/w+2ks53+2WFAQCrYk+PpBL84&#10;WDNwg1xzsbozBud5KSytfE3u7+8x2oEbyJ5VQsYYLMuCcdQYR4MQHcgThoGV5957jOMgo3aP4DWQ&#10;NG5uHmPa7/Hy/gso+7io3HMw1el04kJcZ6stL2apKoisZSfAfr8XVVrCOLLCP4BAKuEUOJx13b9y&#10;0a0RPIE0f247TszDTRH3L+/w2s0exg5YnINzHuMwrhgOo2GshncRKbKygyiK9T/CGGb5WjsgxmyR&#10;4/UgBv5Zxljmomo+/OSmobYDSBsYazBYLZxVhdEaGM2LP4e7cYNGGw2TInZpxjsHw44AHxC8Rgoc&#10;hqiJEL3H+XyGNdO6YWotXsyEqC0GPcIc+BB+c3OD29sDYkwlmDYhSF25FkB8wMmBXXwoioI/cs7J&#10;QEJsWzCMtxSXQkoEJUrA6BfM8xlQGjECymhYIrjI4bGnkxNUgSqohLIWi0JCa8advHjxBZ58/Aqz&#10;O5W9wWpTGhouRrioQWqCtwN8GpGMAmlTUE/BOwlokvBMJAyaQClwSFsICM6LvTSwagnbotJay6p5&#10;WtVkPDQyVQMSF9b0HMLDbG3haZICGYNhGqC1LRzmRMTvl1aY3cIKKqNFQcXZFVEpeAT46BEAPH35&#10;DE9efoJhL4G2xko2hTR9ImONAGHlx+xCYYVpXAIoOkzTDs4LF5GUMEp14YMbPSDEBPIOVg8wYYTF&#10;BJMsovdIlBXligeKY0LcKySnqiAqlJwFVrJJ6C8Ih5t1eK81D+vqtU9XTTedCx/U6l0OzCzNwaw8&#10;EwRA8KGo8POQrz34rFx0xoGRMQiKD5MkTgFfHeDWkPOVDRxDvBj49BT/UYKhFEnQeK432jKpDqqU&#10;vJ/V6pzK4bpt3rYq8Hb/aG3n9QC+V3S36vlrPNjevt3+zLbQr5sb9e9cVXC97KJ4UT/UQxX+fr4E&#10;dtWXNcW0YaWW69s5tPRs2PXnjUhXhyVrbYQ1jK+qVVu8VhJ2fD1EyuryGrfaKnaUUtjv91iWZdNc&#10;KNerknJlBE9KQUI9ORgQeTaYlZaK/yCEvE87GGvx3e/+Ht5+9y28/8HP8cEHH+DDn/8S59OM8+y5&#10;iZ80KInyU9jja0BlKirYNoOh17Cq7/9l8wXFJbc+577rOKgbaJtaE1q4+JlJy0q2IIei+XxGkuDl&#10;7AB1WANrU4xwy8J5IuLacM5tM1IunKhc26wc1NQwY3MDmBDCykgt72cVEhhDgh0sxnFEcB6n0xEh&#10;Riyz42VYsyqcAMynM37zq4/xyUcf4Sc//BF204j9YYfDYY/X3niMt95+G4f9QQ6lGuPAGDzGnygs&#10;iytYoRAC7u5e4cmnn+H+eFdqtXGa8K1vfRODHWCNxmAGjMPAzTmpVa3RfJ3zWkcJxkyIIjogpeCd&#10;w+JnDIMVUQkj4mKI0EFC5UBw84o88WHB4pj5HuaZhxFIcPNZMGi6ZCHkPSE3REoqZnnrqjWBNFKI&#10;8OLmUiBRtlMut0qz+vIMSOugteQbSJM9UcHnbLJRmnUuIxE2TTn57+szbnbkrcPjeIGIYxxKvDgb&#10;cpM/ypIoKntShXWfUsJgDGIkWTcYuxF8wGB5sGKM5qBbqc+phG2jsI0zupPXvMscljycLyp3GZnz&#10;PTbVAD/BmlF44rrcQ1Jr7lX9s+tmmlKqTO/rpn0WEtT7IInrw44sNjJ6kMwqDhZ++fIlUow8QAhg&#10;t2uDpav32KyqXJZl3RvCNuiU9/C1HtEXQdiXwrTesKCH08vBgQnAsoTNIKHlw1Nm2Ud+RlU1gM5Y&#10;ky33HgUNw8/PKDkOoZsByPUdSRM/cY1FCknc26ngpKhkyACMZaKEq1SAXo8jh4L3XIEr830N383r&#10;QH2+b/N4Ln4/gOhjF8N82eO4xOv2RJ3tgD4PoepsoV4vp61ZcuOwra+0zk1CarJxUkE58TAilFyI&#10;ur7sOTUvBKfFtbMy+HNIaVtj1oGsPcHoij2MTZ8mVcHT6SrPPW1qO/azrb8bpR7q9TH5PaQLkUmN&#10;/Mt7em+g0hPI1s3nzVA5poLjzPi3UgfIOq2qglBtgo35nqmy3lEfldYhaPSGYxkTmLEtrZi4h9Gp&#10;r1l7DrqW3xGQuuel7TWihrRCWxdPB3PTYkrr7Kxr6+g1jGUvrNgaC2jVFzuLoy3/7HEcV9d+9X23&#10;z/oq3uH9n3OEVLrsLYTAPbZrZ7DfSnl/YavO4V3Xmv24nMzU3KV8wK0nefVBanuz0yZtONuPe9bm&#10;/KD54Etzv3cw7Kmg60Nzj+/UTn+uTUe/rMF/jR/fW/Cv8Z/az107D3p8/e2hMm4U7u1D3m6Yveld&#10;YQVXATvti/fQ4bw3Je+5A7J9MxdL7YLaBt3VwSmqmqC109vW9tNuFPx7kgSkqlKM1Ano15r11zb6&#10;1iK3qkcUUiQobYU/aQEtm3tMwtTLbH8rwZlZbSuKMIiqFoRxmhhzo7UkdSsYq9lyK5Pu0+nEh5EU&#10;GZgdI4ZhwjBa7A57RATcvbrD7c0NL6oIYhUEfODwM26EjsIQX5U2Rt7V+/t77EY+9JEUdpQHHkEw&#10;GdVGy1xBg5QUtB5wc/sIh8OEw87CHybc7CZMdoQreA1Twi+VUnB+wfl8wqu7I+azx83NDawljJMV&#10;pnaCHUYM4yjXWWOahtK0VcQK6sEYKOJrvd8dMI4TtLHQdoC2ClpHDNZgMBZKsQIwW0n3+z0nhhOB&#10;QoB/+Qz+xWeg+88l4AkcdBYizsczSM2co5mLisShagGxHOyQCIOZYKzBNEx4+6035XnQ5XBHipjr&#10;zf8PN7pFRZa/u3PCKtUW5/PMKuO0NvFj8NwsAP+sZVng3RkhOESSgYMxOJ3OOC0R0+41pMSDlBIi&#10;qjViJMTgS1GppPHsFo/TacYyL7AD28nyJmLtAA0FeMB5Dh4LMRWms0ZGFpAcNj1jMYgxRRoESwMo&#10;zdLQDfwXUdnq2nDC7b7R8o7VVbUGC7M0uy/sAKU1h7eDufZBmrnzMsvPZUW8thaKFIfVqgiXCF4R&#10;olH47Nln+PVnH2FO99A0QRMHlWU0gY++2AJjxbDn94cPwcEtCJ4bRsMwYNrtkUgjABgM508ovSqH&#10;rLJIZoIPAYPaY6Q9lvOMkBzIqMKh9eSgRgUzaKiR741zDiarcQWdkBvQy+Jws1Fla7G/6wolkkqg&#10;F0EGVrRayEMMmxoheI80z4LbisXGD4Qu073sbTk0KUWW1ChCjB4EuwmR6h24SFHhfUOuXVs7tAet&#10;/IylDuez59C6yAtqiuLUseHXh47cfGn31XywKgriOisIfTXSteFEW5z3Dgb1dW/ruWsqn2vqnDY0&#10;qxTDbdAbUbEet/ckN5vqWqWtY+rmeIwx46o3g/l2jy/YpoQL9WuNfNnUm/IMBkHWXRyw0oqS0iQN&#10;qRihxAJMHedjqV2IyuBcfg2HuIYouTCag3tjklTQJAPFGcZE7A8j/vAPfh9f/cpb+Kff+CY++OBD&#10;/PJXv8aLl6/gFr6n2g5wWW2ZnTI+IAgfua4hW7ZqjfbL6MQab1Ef6LaHsksUY4wRRtab+tqnlDjU&#10;VGpEawdB0oTiFmh54tQMdWtlfR5K5J+b3y9rWRk1DoIPisLYTwmLc4JR0OLeSjifz1CK18iswLPS&#10;TGW3DjujhnEQRAQfCofBwJh3YEStGmW/sYbxd4fdAYPWcH6GXxxS4DrOGAsXHJ49+RzP6Sm884LL&#10;G4rjADKoLk6jwIOfx49u8drrj3Bzc4AxGqfTCfzYBBYl6AQfXdnTGQPjkNICYyeE6Ln2SLmhz3sg&#10;sZWAa1PnWQ0c+f3hATqJy1AzPk+Uh5rWdZTvQdmki0ggtoNJ5EZhKE6mVBqTPItmY6Ooy012giUk&#10;CUrNg6oUolz7UGVVrAHUSgb/ecDLQoC4hhjXIcXVWr9RFMoAQitdRo7rGslou6zCXIUQugyNIFlB&#10;+Z2qHSyq4v1674rIZrfbgVRiQQW0sPsTjKUybAci7CA/Qb4XqvMUPz+mvO9106FGmiitJIeAzykA&#10;f1fGI1nIVS+OmxDDRvWY758S7E0v9003DnIrOBBG0HBuVVG86nXvGUaDaRpxe3sDIsLnn3+OJFkZ&#10;47jv7m1tw6reS1um/eqCj91GfJ2LV/c46mZq20fIYakx7wk1vigHr8dwifuR1GIlQegoa6zgfBAL&#10;qicP03LwtC8hwSS/20s2GspzX65TFrOQKrlCpJXksRtxqMQy6Gtrj8u+Tx38GCvkRB/fRxTLu0KU&#10;NniiuiF8zaWxGahovXHNVX3dZmBPm+ydXuOwrfVqBnmdW1CTI3oNx/w5goSwtiGxF3lPFSalxhj2&#10;Mo2u5RHV1yifUbkm9pvBFiNydJGslOvZIJnbflk7IGgx020fqdRkm/pxVdv3yBVt3ddTk5droWiz&#10;/+c/z7ldPc59GxK7qXXrnmH9+zQhet6Xkqrv9TYzcyNCbnpxdX3aI4U8xLPPYteHzgLtGSeHDavq&#10;+9ZnnFL/qn72ZSuy6jlRtuJuXEGQVWIiowsi5xoTv9BhkMqArz57lD1H7pH3rrjVrlFSyveV/27F&#10;nqnNMG8rIs915yVVZrfbXRWI/XbN+8QHizxFViD4KgRwmwSdSuBFOz3Ljab1r/X/98KvTIkq28u2&#10;IOCLTlc55ZsJGkHCcESZITiV3PTvBU30FrJreJqe3bynYMuLZ6tM6B2C2w2+VqC3B90We1MCQhqe&#10;ar3BrSrTlruWNjiha9+vp5prP1fNdHqouX3tZ7SM2Vq51X7na4HAKaSrboD6eexhgLZDIGEKKmyS&#10;4zObsPe81M2FdqHKNpuW94sUQYlg9YDduMdoRwTkZ5i1EMUCFnmBWbxHSE5KeGL0DoBpf8BuGmC1&#10;wqgVSGucl4UbA4qgFeBdhD3shHnqsSwBPp7hT/dYnjvM5wXT/gbudMI8z5imiVnzxWIcCx6HiG2U&#10;xhgpzOUgluSAHTxIyYHbz8xmR0JSSUJeCTGwLZOQiv3dHg54fHvAW28+wh//8z/AbjJ49uw5o4QU&#10;ZxuM08hsf8uhrlprpBBw/+qEv/sfP4V3HsNgQCphsDs8enSL/X5f2aX4mmtroIyGNjyUtHrAYdrB&#10;SINfGQOIkgwEqOgxiDUcwqpXKpVUcx8d990XDztZfOFm3D3/NR7vTCnA/ekO4XxGUAZpOcPcJCyR&#10;EBIhhYWxJSoyV1srDoIzgBkVdrcHwYcFUVsoKG0wyvrso6x0GvDOr5xxo/PV0O0AACAASURBVOAX&#10;h+g9gnNY5gXOOxC93GzEy7LgfOamRX5ms9MppcgNs6hwCidEFbC72ePkPcZEsARoq+CjhK9QQFIB&#10;pC2UuQGZE3ScMQ0WlAikSQp+YhGV0vCKsCSNpLk5HuGR/idt794syXFkdx6PR2bVvWiAnKG0I412&#10;JO5K3//jyGRrMhvTPkgRBBvo7nurMuOlP9w90jMq6oKzomAGw6O761ZlZUZ4HD/+O9Uzfx/MN2y1&#10;8gRIkkIuekRXEUpGA4+mOXGdU5/wKIL4IbMX6bNL0gzgtdA2+05hpMQCm/fcZPN+6UtoLhWlbsJT&#10;9KAMOQhzVgs1/hyNHHLJKL4hFcKX9xv+6//zz3hLX+FIWe0ZhIqSMj9vNbNg0nRCjdEHutZkQQmU&#10;XNBCRlsrT1RQBMGDAovitbDTg5t6CzvfUsYlfEJZGt7f7qg7Y7oo7CDiRkHzBL8uWOCB5BHDwiGX&#10;XvBO3iEGh9YcuI/RAHKC1ZKmn6ASauV7mjEzwrv1C68qjnFftYKbQJWD0LgI8cKO5jWsishRZQ3V&#10;IrYUcQcSIUsooUdjzBY8HPE6AQ8ECafKRZ6z5s6OTXluai084j+IzqPr2h6W7Do/2y9maMA++twh&#10;nvLrWiM2Ye37w8kGErNp00MxHw5gphtnbP0Zq32W0/Ks1rF/duYqtEaNZ/XLg2PLMIoPR5046TCY&#10;DLzvzSx0Jxc7WwCYQPJ5qK0VkdUFWs0h89zQkPcjI9BlaEpYF+VRu7TeaNODAaj2UMsjvKwd0yWe&#10;sOedK2Q60AgOjz8Dwmit3eGpOB0u7vm3EzuLVdkHQIUbiK2w2HiJC66/+9f413/3O/z+9/8e//zf&#10;/m/88b//GT/++BN++fwFX79+weID9ixTSY3zN5p8Hn3tA/fR4P0ZcdREpNSJmnE6c+Zw62ubCAXO&#10;BQQf5dd5f6HOBuc1wXmevKu1IPjQ3bEsjnGWT/Chh+jFwBz4VioW57AIGu8ignctGX4hxMBZKqXc&#10;kG93xBBxva59/D1eF5m+YwxJjAGvr/8Wa1xwvV7gyXW8QfABy8LiYVxXhCXCe57a4bVZhH3By7HR&#10;wGG/72K4aNi3Hc6/9ODTmgscUXcCNwL2lJBT4onIUrAsHD6cUsLlsiJnQpP1LywLlmXB+/sNtVYO&#10;dnUcwuicMGEFnYLKk5HktUnIKLcYnDD171xfec+4Hu/RknDjnUNwEpgoDnPHO3ZHN0Cehda40aSi&#10;+Ewgtc8nX1vTCJJa61hHOBiVHKPqiorTKAbxN2A1HR0HfxwNXeqs+dZxOGxa83DtPP3T11PThPSC&#10;FCHv5Ds9pnR0P1POm5MMg1LYZGMF35xLF9i9AMcbK2mds76+LH3KsEq2XIwSxloyXFBDgJiwwFN/&#10;lTgLoLSKl5fv+mvw86ZmnWAETzYJqUPbZo5BcHqcweQ7m58NKNrQr31SADq56fxZBDIiXV+3rSGN&#10;gti5G4dME2cSVe39yISmc0BwDTEwUumXn7/i8vKK2ghZJnke94DHKfBxP81NpumGrLbxHHzeU48p&#10;A9VXHHFN153kqKjluEd0SlnzH5rUf4xLAtDKef9ERTBBpcHzZCprI7Xf97r31nzG0ignvVYH8pxD&#10;UZpkdQmOTCchq0E3WTd8BZ9zu0GBCIXsJKJ95prgmFx30avJaraPc5OcTtMGrZUPhcmR1HA6k5Pu&#10;aei6ic1oPO4Nex/gaRaeRfTN6AUj/nBmqOiBpIKgmk1iPsPujcL8LDtpnJJTl7b9K4r5L+XSp9K0&#10;0amCOhTbJHUL3IHXOpsl5zkAM9z08RzxWuEBeBy4yrFVauuhs6Dv+8R0VT3TefOsslmO0a7lgXvO&#10;l9JNDc2zxgR5p0onrwtWvxQjGLzrTXrdSyxqpdfUOEK8eX8jFDV5TCZoZyZfq8/1+irnp8J9X++q&#10;GOEIaEaorxp0IaI9TKbpSD8538t1eFbaKdhVJzrUWGHNxmMzvE2ecec4K9DiIk9/Xj+LAwpKX3OO&#10;c0TrpBedYHTDddUzg83nsMalh6ln12Sy89BiH//G31i8B9jJ3tBH3pW/pCtr60/WeSHT8ZiiwT0g&#10;EeqPjetA5pSHbur5kNl6sNModo8dXC1q1dGrwv0zLMwz99lsYTm5pp+I/aN7bNaBesa/0//WcaSP&#10;RsyfCeqzwIqDeY0zk54ah5iaA/4zDq3elDnn7riw34M+ZLOU8GcJ1B91m+zIzsg//EgEeegGTha3&#10;Z6L9M479szGjZxuwbdyMUwojc5cL4obXl1dcLhd83W5wgZ1k2576GD0jXxp8iP01lXVLRLjf3+Ed&#10;8NsfPqGWhn1nMVHH3YEGRxHRi9vcBfjmcN823PeNmwKl4IdPP+DuHfadgznWdUXORxbE9fqC6/UF&#10;RA4vL6/83hZ5Tbie6L7tO2JgdiaPoV/6eKyHF5dtHopi3uiXGPHD95/wd7/9Hv/+n/6RBT+L5SI9&#10;2LTeVU2pIO0Fnz59wvu3N6yXBZfLisv6Ivcah2cF4Zuv8QoXPHJJnWnt4LD4RRZnuQ88BxVxaJky&#10;uPlZW9eAEARhQBXNsfjYUsW1Al//9P+hVXbPo3HBkVNCqxU1J3z98gvWH34HR4uE77DbJQRCcgVE&#10;Gdu2I5cE5wjblnBZL9gyNz9arcI7L9hSwj3t3WWY9p0xSSlLM4WL+JwSH/z8cU/v+965a0FCivt9&#10;2+w2KyE11JByQhWucBPnsW8NuTSkfedrLQgfyJRFVp6mhonrPgJxNQSPUuVwKwigKu5CPcBxhABj&#10;ZKL3CC7DETd8i9lca/fSPTpnHvAnrRqn3vyw1bToEkfbrk1nqjLqHfpYOG/UAHYg7ZmD+egILsq1&#10;4V4z/vTTH/DTtz+jBQ6kY52B3YolFVQPLD5i31MPT9SQ4I7u0CZEAWrI8CEgpw0xO7TATSBUxhko&#10;EkdxGzGuuLSK0jLWeMUtb10MIRHdChXGI5SC4AKHKnmPXDNc9YguHpxGaa5Zgda6fVicEqHWcQVV&#10;S5FpPurTNF2Y1QCnQJwZII4W7rOQ7OskeyZncijiBLVKmHCFwyIFNT06rN1jaKhm7Gjj1bp9Z44M&#10;uz/qePbJuTRpUo95MTO2/Rj8ZGuH8UB4rjNwMljMg5jaNLdnJuCPSL5RqH+G0Hu2t6aU+qSCOlHb&#10;B8ieceqAJiOx50PyOUxrFsx7CvdqjUWQKeJQhQ0HZ3wYY/jp7BCq1GEVaE4uMMNspQFBeULlANMx&#10;1wd8jHHoWUYttOmnDn1pujdqPTCr1YqXlxf8x//0H/FP/+H3eP92w19+/Av+/NOf8Ic//QE//eVn&#10;/PzLF9y3jad2JJeH+eIyBk6ML8kpC96ABVSeKKgd0aGNDd1DIWtib3ya8EUV81ot2O43cahfcX25&#10;4De/+Q1qKfj8+TNu9ztaTcgNuKxXbPuG7X4XVyBfo9eXFTFIyL1+M8JvCGvAy+sr4sK4wut6QQwB&#10;zWcs0SM4wuWyYFmuCC4CPuJ6fRVO6THBVUrlSUfi117F5caCtqx8jT2oW9o7jqAWPqjWUlD23PfZ&#10;jMRmKfC+wM5b5uL3KSxAQsn5Pq61IkqGzxHUG/oBdDQVVTRs2x3LEo1ow3gWDYnT4GEWb1IXa/R+&#10;VYRSNzkNDN5xGrm7/1tD7evHsC83PBmLb/2g6304Zfm0Vrt4cwgCdYLUEIFO6k1n9qzehK1kDtvi&#10;4iZn9tx2yrD46OwACW/UdanjLDr2opxEGyIHWlxnc/RMOMf7coz+YQ3XCSJFoyxLhA98vXmqkvfn&#10;EL2gE30vxUbnKwG4Xq+MSyTXz/8c5BtOE258zxR27stUnLeB5d53g5kjf3JV2zW2lIJGtTfeniFX&#10;rQN2xNLwfs7hmhWAJ2KDjucGaogL0AipAiEseHt7xy+/fMG6XlGqhOXCo7b8dG8bG7wPoeOTs+EM&#10;K3Lci4NbuAuLZIJuz8HnrdWOuKkq0pfMU7I6scCkx1Mz3Ekj64zLwalWowHET0QdlejasacWaR41&#10;WYUsZb/vN3DDOZtOIvhYb8zC7K0Bodba2dAzU4I2DR6a3RNNR/EhJ21Bpxvo+BwfIXSfER3GiV17&#10;H4/rxRwr87hm6p75kdCq/2/fd1wul+kUpRUYx+BR3RfOkyFnsV+v/+xaWJ3JBqT2SfAn9fMsP2is&#10;MUdT6NG0nKNTHskRSmVwKBNMtA8etfAeGl3sP0vrfz1njCbNZxresymAWRi2xauN01S6Vk4nO+QM&#10;9Kzh82yK0ZpXOj50otMxKeHI6BmxU7oWdrMxaBrsPZtksve7zRSanW+sltdNy2LgmQXmjnvF0dA6&#10;JtiaaTaMiCbn6AHL8zCxDxL82rFWjL9vxK3N1g29fvZe/tuI9+QOF5G4HrtDzB46zMicivXNMKw6&#10;Z3A4DB6b2DwE4Sx0P+enPwvNGh+Oj1j09mLODtujK2jGoJ89MGOa+rP3NxuLsaPGz1xkI5JlFNSP&#10;Dm07daGKOA6J8CTX4Owy0AfX3pz2Othr/ywvYDb+OGtizFx+s9Ty8UBsr7V+ds0PmCWjz36efc1R&#10;hHn2np8JHeNGOzKJffBIufBBb12wriveXBDxrCKnwkGIcvhwgiI5ChMWM/k9FKDaTj93cUvv9LGD&#10;QR5SkCMsnsMlt51F6XRPcORwvV7www+fkHPBy8tr37SPz8PPGjsiODh3vaxAY0fIT3/6Iz7//Blo&#10;PI5aKh9Y+VDk0Ig3BHI62dk4wJVYWHeenfy1FjQUpLQj5drHRTv/j/i7XZcVJbPT7HqJuKzf44cf&#10;fhBxovawLg7r9SwoS7v7cr3Koi4HjMYdc+UIxiXCB2GWCbuujxI6dY+IW4pYlGU2e8C2Z+z3HWlb&#10;ZEz1xmJ8LkfIXquAaxKCy8GJNpS41oqaGr5+/Yb/67/8V7y8XPuo/7ZtyDkj3XfsJUGsmixaV5mY&#10;0MLbOVT5jDFwqJQ6otfLRdiWdXoo0rR3iBBSakapAe+3Gz7tryC6IIQICHd4TxmpZBn3Z9FkD4HH&#10;6hUd1uwhgUOGGzlk8ijwaM5x2G9t2LuzmYDSUDML9oEaVglhY9eITMfABJdaQX9weY7rx9FAgsFl&#10;iRsYXGT4uEj4LL/vyom9KDXD+9jX2AbXEVON2G+nwcz3kvBl+4o//vjP+Hb7EX6tcIFFrNVHCYXn&#10;qYDSgJRLRxBRA7bt3p1VuQp/0gfkAtzvb/xsXxZuBCQOFDv2LhX4HLP1S4InjzVecE8eqBk1N1Cr&#10;qHtBQGQXSdCQOW6yJEEm7SnBg3FXzhST9mBi/1bBqqHBu4CcClDRnYFHwaT4sHTsO41PpCkXpD0h&#10;xKU7wM5reeXAZ3iUWhCcR+6H48PdraH2475a6zGePHPOz0RUFRxmTO+xRphx+meGgLEQHZmbM9PA&#10;MdWF0wFsbJh/NN49K4bHWmMcFbZOnlmdM/LzH57FiZHixJzHOTgQk3rRmkaejRJbt2b/Wa0hODoh&#10;XB5qkFZP2EN1qo1mDDvK7hyjpuwhtTcrmhH3SBz2haeb+Lt2hgX6pDw3Y9VHTXYOA1N3rxNqVnec&#10;gesDRe+lvKOB815+8+kT/v6H3+L3v/9HfH3/P/H2fsfnX77iL3/+jB//9GdsW0KtwF9+/syYs1Ik&#10;5LpxqL287xDYbav5I404hFQNNTEybo+D449nbd8TnHe4XC+MzaoQDM2Cfdt5Eml7w7qs+Df/29/3&#10;A3YIulfz5w8+4HJdu2vx9fqKNQY4OWhGHxCXgGUNIKk5nOdx7OA9tnJnLI1Xt3CURrM3I9CHS5On&#10;gQrnFsWIkrfuHquNay5PDnvase27cL/j6fskEkejNECaff6kSRIcCxAq1OWSzKGSm9shsMvYu6VP&#10;ZZwEdoM4cc6bQ62diAYu68qoJIvd0mmYhs5+LTl3NOKzUf5xnRoFlLngcA711FqW/78VSopx/hXz&#10;DNmmJ6Zr0Sik9YyLk7PxfNhHD4Fdjj/vmmAcs+B5fHdUN9fJP4dTWkWyU8Cs1BTSBOZDve9or1bL&#10;Q+YWB7+37hLkqQfqIdbkuCHVr2GQfUGQS0Q8TRvV6NPAeUnayO+ILxLEpV5ILw750MNMX67X8z4i&#10;U5zqurfX+7huAdGfEYf2LG7FRdt4OiPWcGqk8f1PcB4yFcBmgcvLJ864igv+8vn/xdvbO5b1Vbjt&#10;guUrdbqvzHAZWiuM+F57fn6GRTjO0AebpWkj2fmOBgIOfrk2mUXnh6PWJ6CacZdyv9kIx/I+IWsV&#10;BrNC33OBfl82MdbULv4DpX/GiD0XcWovXeBvlacqa2NHLklzsonxxV6GEUvcz9By3pitDc9QvP1+&#10;K1XIC49rzqx2sii90elt6zCLRXzGGJ8J7zP84TiZMb4XK1iPOEjN5zg1Ik0zI8bYz2teGmfP9K7R&#10;iBFj7L/fnkGf5SSNqGOLEbM/Q3/ND8GrM0zkiLexa6++R++9qd/O2RB2TznXyPRQK9l7IUmWnoZz&#10;H99RO+VXPKNgzD7HHH/UHszAbFYAStmfToqO5hrOsYFkrdS/Krtqpkk9M9bq96/mbDUFzhrUz0zX&#10;YwN/XAfH92DFbKspjjgxe2YYkXS65o5hsqqBqkngyAg5Zxoceuajxntyyntnvj98SPeweSWKu7OG&#10;Aef8/xrmPQsijyPW54fTG3Hd9wP00fFitx+BHXTaqa2tISd2C6pzhGyoyulLdqdkbXuQGkeXZu73&#10;Zyzyw/2fpzd3m2xy4/jbKOzboKsZN+lf8ld7sslOD+yYB+Bap8P5QWtPQ1PGzUULf/3nuLmOB/+P&#10;OsPjvz9DC4zd2VmjwB7GZ4uVdfgpC9X+fltgjYXBLNT4GWppfJ821X4WEKOfw3sv7mV23C7xAh89&#10;7tsd3jks8doD9UhS4VsXZo6QrCUGrOvKxR1xkccLOztbHTkUYUavl9iL9i0xn9UB+Pb1K3749AOW&#10;lbnv18sVDcxw/fTpeykGuNFQxLH08nIFQHh/uyOnhvvtBoB5rjxi7bGs7gi9jU5CQAQ5ol3bRiiN&#10;D51rZIfcsgQQKt7f3wSxEtGyjLVJGGdLDXtmhqprDWv0CPEq1zbCOS5oOFxV+I/EI3CMFEJfqKus&#10;OMEF+NB6Md/dnOQ5ALOIeNsI5JhVD6po1LAEj5Idtrcb9tsNry8XvL5c2JkvrmqA4GpD3tgx6OMF&#10;zkWkPff11ktY8f1+74fztBdstztyKag1H/eXcC1ZfODwVueDBBnn7iAgceOwuMnIoNYqAjlAAzdl&#10;VD0pskDY8sF7VDC2iVyEI+B+22SEu2JPCU474eKCKxIotCwBu4/YSUcX9SzozdrO7vXiFsAvcNJw&#10;00PsJizCVth176mBasESPKjujDkI0TJGhOlJDyLkuUA8eJxZiuNS+fOGGBUTj5wrP3v3u1wb7tDn&#10;zjbl78zJewjeM/LGMXv+QLFEfL3d8NPXP+LLt/+O0t6Rc0OAR1hf+QCEKlMlB3aLmqKNto4rULHO&#10;eycHbyClHWHfUNMVNRYgNOM8VLegh2sFTlxyaA2eAmppSCmjuR3BNfgqA6ohojigZs2gAWII3GAr&#10;RYKq/XG4Hvjn01Cs2lBQjjCgps7Q3LEv3f3kG0imGVqFCY+EiAIDxkTwAM4TctEpE9cPkDOnzHjo&#10;ssWnPQA9c9GMh/fRDHA4yPAgIjlyQhNov+qMt68/hsI/OzzYDJlZ8f3AjDd1zPjv3ozgqzCp/28c&#10;bX92oLBu9dbOjbZnB3pnmum5FARyQ1AYHl2EQ81kkVgzx9TcQSvvB+V0MBxdxTZ47eHz0znM2+Fs&#10;JFEXviPGkujzofzs6YHOiD3qtj0YtMzX1Ibn0cwRZ6wPjNHLnJ/TCmMPvGP0UNoSaktI5YYlOrz8&#10;7rf47W++x//xT/87amnIe8FeMr58/Yqv377i29sbbrcbckoIgpWrteIu7ndqLNdz3snRyPMhnFy6&#10;en+FEHB9uaJV5p5zWPyCy3rhycFasO9bv36XdT0mglFxuXBQaykFad/ZJNE4l4X4lIxLjIyTEGY9&#10;vEMqmUN9fQS1gpZlPySulfZ7Qmn1vHdILcniPXpIey0i4PbzAEBiOHBwCOQ7Y52M8UPvq+NZJRGm&#10;XTdNMVXGBEE26iiCU6OwVqS0izHBIy6xN1n6bAdxePjJLSlTbzln3tdxNAGDTJcpPqbnL0hQ6WnK&#10;tBk/7nAWm2E1YZiwMXqzHquIcoy2j/lY1pw0D/U7H/z71Ek/T7jTWVLX/JmT0x7O7RrVGrvfOXPC&#10;IUhDN8s11FqytCrhym462ctmFzMh7Y6mQkobh8+u62kkp5QqOIvKKCUR51tteH391N2CkEkJnlQ7&#10;uMWXyysHPG+bIG6CwRCRES9x4k2zUC7BsERY1hVJEE4hBJ7SIH+atGcUHPU9vzU8GLWsYGlDWa1Y&#10;Y9dcyPQlSYYB3/Po07Yu8OQAjyfwNO3nv3wGwSHtGT6u8j0c32nHgzzZL6yZqd8D9VHYnDXkD0Oi&#10;Oc+2MoTHNsmnlUmCPp2rk0PohgbnArvddcoaxGud5DH1e6XyNFSdhL/ac3Vfe9rBjHZS15bSgOAR&#10;WpCm9vF7KvicqZijWgrQzsHHjiSna3DXjxrKrNH37LuYaiDuMGowm/9ApIxmThuIOk5G6O9RYfyZ&#10;lmHXXpsviCfTGLP7fYb51QDMcygtTrx7fS50qlHX71HYHd3+1uVss2lsQ8AKlzPU8/ka4qmBs6/J&#10;0rzXBoM1347Tprb+1euj30EPYpbMGzslYNePc/PBHY3QQSfUe/A4s8xxRiO+S6/zKCTP9K/ZvaN1&#10;oc0N+rXm0Pk+wFOSxLjuzM4Ts7rXfi+plqmAPQtW/kjvG/95mqYdDM+jTjZOmdXWOjZovEa5cMaL&#10;na5xzrEp5IS/nt8HSoppqo+a71bvUWLh5zTpbJ9BrX9GEzD/XP9g+P2bi/dckJbhC5kzpcYv8DE0&#10;wpuxryYjVewmthys043eqF9oAIYXJIgBSTrn8ckmY2bzQNlf60qNoy4zB/X4wI2jM3ahHl0lv+Y2&#10;n2FdZuNfz6YUZmifg3Plp2JDM/kFY4jJs4DfkbM2dtBn4sE4zjJj4M8K5Rk+QBfvZ8X1uNiPqKAx&#10;HG0UZ55NZIyjW7PxuGcNCbup2PsqZ+WC7ogx4vrygv2eZSTxGFHzACNmHLtrdOO73+/iJmcHaqkZ&#10;KfHhzAtb2jfCXgrIazcyi5Mssysf7Er//Jc/4vNfPuPf/eM/4V/9q78DEQvHtRSs8QpUQiMW97Z9&#10;E1Gg4tu3r+JUIbTi8f7tDfue+oiaChEH+04Yv8L0pMBc15prd68B7By6XC4sMoOdMw0VWRdcaly8&#10;EqFSPY3FBc84D0YNQcYkM3JKAHHzIQYvwYfsgmc8h7h+9LmBY9dZ5iJmayx8MJraBGKC0FrGtt9w&#10;e3/H/vYO+vaOX/70R/y73yxYF0Ijh0rsWL7dCyIt2O83bPcbLpfvUIlDYdte5T1rU7Qh7Rmgig08&#10;FRGCQ2vhODSpA1zCEUNcZHVtfW1UinIR9E9wx4F6fM6rER1OhUuVOCoCcmvYbnekVLBtCeUqGQI+&#10;ANj4ZxNhU/40OQ5RDHLIBYeKHtxkHrW9V2AX0F+Qhm4IC0o4gkm9IwQArlW0UuEXQe5osdV088Xc&#10;bV/5OnBOQJERX7k+Or1SmPWnzbIiwkkqt970rKiI69LHcD0CqCWgEYr3aChw3qPUHS4GAAW3/A1v&#10;+w2/3H7ELX8BvCAlakUqGxwaVh+R0o7sN3hwE6CJYFVyBmrB/fYGR/yMXK6vuL68oDbC/b4DpSFv&#10;O9qy8rOp4duO75NIxAdbVIC4UbGEiOgj7kkOjMZhSYKl2bcEeBLEkjTSoO6/dmBoBkHznI1T+wRH&#10;qwWuBREVSxdqyJnQ14aj8dzdW7KWG3HTMg3JS5inoga8YLp0rN2u0yJojHvXM3bkrJFrCzS7b89G&#10;7J0RQGzwmB1nPg6yVfIjzrWACiyzWuYZHm7E+IzvcRzRttdj5jwcx22fHVRmh7zZZOCsVlIHDUy9&#10;xQHjj+60c0OuTh0+42SlRWJ1gtdkrL+bF4ZD7azWU2fcrKaL7mDW9u8hcyP6uH/Ge29uFmlTTM/c&#10;/dXFY3LgoGeg5GqMN3zNcs7IiZ34S4xwbsEv337p7PzgPTd/KeO6elyvv8W//Ye/51F007wppeH9&#10;nQV95xyulytP7jnPkwUa2loPbn6M4SSytlaxiMDIAacOMQQsccX9fsO2B1yv/LrbtuF+v2OJC+IS&#10;8Pb2Ddv7zrWR56nElhJqlVBLIqRckTNJyGVDyUDad1533M75BiwF4vZ+5z0WYB41OHfFUeC8kT3p&#10;jYBazyz/Xm826jeZt6KECgatMV5ApuZqqT2UmLoQId812sNZa9Zo04nTPpkJYnyP3G88ycV5OOzk&#10;s2P46EJ+M+KOCvxt4LvbhiUd1nhpTDnJaYF8jxGt7sipntx1ijfUwzMIJySKFVPGtUfOyqZ5VnuD&#10;PYjhotbShREiD/7Xs/lMr1kI8QE5ZpsrB9qkdvzfwaD3JwyAF/RiXyMkP0KRjKUHCsv6bJjZ5F2f&#10;IhgF5RFDxE31iObYhBCI90AdVajSNCiSK3O9vGLfk6ASOZMmXJeT09Tew0fD4zhTqjHAh8j7fpPw&#10;YAlk8TZkvaN6DsYuOUb62fuJBlFnbGpblhiLd3w2IHhxMTpZ1Pm1PQU48ljjCmrAuizY9x3fvr2x&#10;M7wR1hCk1nvMRDv2Qhj8SzvtNecJAEyFXW1yj2d3/v6rNHUZ9QUVwDXHBo0zwyT8t2NwqafW8f6k&#10;Aj/MpF1TQZ+Fyxni7YwqaT2PSttvOs2QCiMJu3RArocuSxsSwcc+GcQil+vrbsfUoT24pLVhOTtn&#10;jxONM1f9I/JCEcra5A49wLfSvBl3NMsNMg/Pc4pm5kerwYyhm1aHmDm4Wzu7iYHH/9bfO+YMzswo&#10;Y/7SzMikWoPVJ6yD+ZluMwbO2rxK21gYFmxkCahujps45A4h1SJS7Oe8XK5THMlM2LbYn0cB+Zxf&#10;MArWh6BcJiQFdxLL1Z1uv8NnQvZM1zp9nzgjue3aVwY2vaUp0hMNY5ldGQAAIABJREFUcazzbUOj&#10;mCn7jyZHtC4ZnxOLqhkNq3Zyyn4Hozve1v7P8ifsn33IvTTmgRGr2URAP0R71tdiDD3/YPzcTkwm&#10;TificITQeu8l//HcxECDrGvu4P5DMwDagQUuBSFGlMZkBdsY+ZcI9/8y8b60E9amb0yOERH1yQHC&#10;PkT6MD5nQx2F4vnXdLGUoMyJq/6R++nMSBFNb/jxr3GRGoVbO7o08tlmYx0zrtHYuZyFkYzXbuzG&#10;fhSyOnMP2oL6aI7MBAn8VdMJz1jQ9jsZ+bw2Sd1e72cF+CgWjg+sXUBmUwLPDrNjiAQX5+GU/G4X&#10;znHkZeyKj4vdrKFysNIeeXnH31zQshhGuKwX/NK+oJUGT54L7VJQSuo8bKrsIHOB4C4LSqnsQnYO&#10;S4y4rBEl7diEL8v3Abu5tRFWSsKe7jJe2bDfb/j29Staqfjy5Ss+//y5X6N1vTDO5+2GUjIa6XfJ&#10;LuCUOUyNGvD+tsGTw/W6YIke+56UDirXAz2QCs6OulHn0NVWUcrOoaTdVeZQSusTQE7Rjd21KgVi&#10;p6VzYCbguvNw3/a++OacEXziQ1UrqDmDvEPRNa9wg0hFe93z97whpwJHvjtLSskcHuMaHFXs2zvc&#10;lvBSMly5o5SGUht8DDyKv92QdoJbErDtSNuGpRWknMTd3ecsurjinMOeEoI/HEaMdEHne6sTg905&#10;4moiGf8yzFQAwuY/NrxxdNw2uE4HTnGN5pwRw4rtlrDdNmyvgQ9qXsSZwMHFvnnEWBCkodK6i7Wd&#10;prKqTqoUQgaBfBDnKG/C27Ydkz7qGqwVIRA3IfT/Gbd6hU5yPXa3lW2p61OuFWnfufkhLt6cE7a8&#10;94Z1LXonc7Aqc/493t/eOPAYBZUSH3paQK0OzhWQW5FKRqt3VBSUlvElv+Fr+YLN7cgocPCgVhAo&#10;I4FQ0ZDKzmgY2jmoMG3Y9zs3oArzkV3wwpFm9yRVObznhvf3G66vr7246wgPDVAi5jPH6hC9Zx40&#10;Bez3HRQzN0BKQ4HHigs7Z0NAcJ7DDOWU6cgDxYhJDSg5oxrU1qn4l8adNpw6u98KBNuGUUZtpviP&#10;MXZc0Uw8ZiRBBHnCXhRdBEZjDM4TGLzfLBh9Jvg+E81GZNtMVB0D4sfDqXUBcVNZMxXooSZ5xAWJ&#10;48sB5PzJXPCsLrHP+kcumRGbo/sDjxsnLBJ8OUPcncNcHxn19FHTfNjbGbPgWZA1rhzrYiM6v89Z&#10;kWzd+KVWDifH88Ath0e0op0+nLnS2JnNwlwMAa3U08HFO/90lLzfM5gwXD+YvDy5KE/Gj4ZSOGBd&#10;65JSBMWFI7WTJ7QYY1dbZRe6cJZLzggEtJo4tBoOqTTUrWJPe3f87fsd9/dvqLUg+hXr4rFELxk9&#10;CdstYxEePKM9CCVl7MLGjfJrt7zJM5DgyCOljPvtjdcJR9jv7/j2y2eEGNFKwft+R9gXBB+Zv9/5&#10;8SzSN1nPSwOKil5675A6/4gFdd30tcHmeAINqB1NVFs+NeJqLuL0FDxFqyYwuAk+lM80zjSNzrF7&#10;1BuQ7CK202wimvb3Nz8H2OfeMopHly3ng81xACpeLMuCtO0Ph+vjnqdTnsy4DuoUjB6Y7QRviLGL&#10;bTpdsMhEVcmct7Oswbz/MD032CmbmckoxgUhtJNrVicbNSTdrmksDgjzv2e8FTgCfPQHSsagWm1Q&#10;pLpXtZmtIZgayqp7NmNkAu/dIjw655FzQgwRuRSAFCWj95A7QrtNNkaSbKMYebriaDDWw0IsLugY&#10;Vq63UsVlufbnLbfcnfHVZKQti++GqfFz931ERAvnXMfvdA6yvU/paFov69JNd7xne3gNQxzWaL6X&#10;2Eyo79d7wtHvZEQLSNj8goRtx4MOFwmBHL777oqcd3z79g2vL69ocCiCEuWmj58Gi47O2SnaZWJM&#10;s4ijmbhVWxnwcfbaspCvzSyTwCS3Veshz65PIVAXIJV4oHUv/9m5qfFwo5JeUl22+rqmWRtF/p1r&#10;fcLRenGoXcRiTKIGJh970aMWYc/143TeDNcyM1eoOcR5NSCU6URlkam2kWPtHIcFs9DvTgYCxZSO&#10;Wo494z/DNY/i/8eNiEf04jQEc2CDj+uypQ6c8iwGUXuGI/4oV3CGlJ5rWjStdWeGmBmGejaVpO/V&#10;5h7Yxup5Cqo9xW4/UwNnWJdnBpBnlIoZDmZsOo7XwHuPptP84wQJ/brhd2bamaHAZ2SO2X56Etdl&#10;8mqmEYz4tplWN5qiZjX5zMxrv9+ZsN9wxAePTcC4LP3/WVMBv1/fz1X6CpzrczwzWhfZfc42A0az&#10;0OP0Qz19/sMcTNAw3I+yEv6G2ByzCZlioQ3C83iQGA+Gz4RaFqmobwB6qOE04YpUcj+EODq4VcxY&#10;c5ODKR64p4+8wvOipDeeFgXj4e3EI5w4qMeFZ7ZwP0Ph4IMx/me4B9t5nDVNxuAXO41w+lmmK/2R&#10;2/DZmL19cC3rT2/YGCNSSqdxJP21cTxqbD6Mo4azoOApjsF8FhuQ8VETZ0w4H13/IxvuwU05PAPj&#10;ImU/xynohW1seLm8Yt+Y4RzWRZzkDa0SUk7ivODxuVIP0SbGiPvthvt2w8vLC49sAwhxQaoborh+&#10;chZHhyes6wtqKXh7e0PNBfuW8P5+x7YnpJLx88+f4WNECB5t2/DL16/whoGmLMUjKAx4eZEDAHYO&#10;UHKOX0NwGlcKXIASYU8Z6+LgiDvKqRQOXXNepgoAT+zw844XzVqkeBWncDUNpyKHKijnNzeUchc8&#10;QBTB+Dy1UW/meWgs3OZSeETUbs61PXSbmQfqjLgubjZZY67xCmpA/vILqN3wevkNCwCFDy61VKQt&#10;YXl5Rd5v2N7e8ZILUmGUjToTlF8floBYogjUFTklXK8X5CyuYuIhRG8lsEbHGo3a+bVBC0+IOEDu&#10;YfyX3VNyHezG1MNGG0qqcAHIlXC7V6QNSInwsh4hhQF8cF1iwHKJ8AujmvL2hnWR8WVxx+dGSAjI&#10;tCAXh9QIL5cL/5bA6KVWWg9Pb5XZlj6wkFQEfFNbhSeHJiFr5B1a5UwJ5bGjrxMVqRTk1LCXLE58&#10;7dRvx8FHxGZm50pws6fu+IKT7wsZqNwoyWVDqB7OAYVKvz9yKShoeEtv+JbfkX1GK+yqL67hnvn5&#10;2WhDWRIy3VAcIVDA+9svyCIKcIgvjw2GuHLDQL4b7wi0OKSa+aAb/MGTlsOMDMp0xA2BQM3DOc6P&#10;2GviBg2tYFgvZ0HAy56UK8j57lpEIJ4GAWSKhQVW0huKdM9ml42ivsgRUt3QWuaDc63Y8taDaZVt&#10;ToJLIrm3nTTq4YbJCiPyl5ZBCEAIaD48rPXnjfDQ12xtM4aVqUGA1JnjaZqrYvdoHtVvaEM7YuYm&#10;G0dulcnvBna9NoaruNlg8Ds6Kj7mV4xN9mBQGaOYMLJ7Z6g+RaPYQltfcxwfHgWPh5pIQ/cmOEPF&#10;5JDh0/c/gtoP1JYpqRgNLpSrOG5aH5e2vPAKDmAeUXk9F6gDnNqJkzkeTGeNAYsDKpmFwDMTnFmn&#10;euOdGxdDo0jrNTrEmiqNDz+ZJOjiMMmEVb+mQeoEwr1kxq80Xt/0Hi45oThuYq/rC1rjTI0qSCsf&#10;eEQ97bIeo4JaRcl3UFsYRZMzqFVE7+AI3AwoDSXtfFAVF3+XlWpDlXyfJutsKRU77fDOobQjc4kn&#10;+bguYxf3sS97IpSc+t7uJSyURUHJIXGOw7dRUUrrzYvWdG3i54gKi/9BuKZNcDF63UlCe9hIwMiU&#10;ZgJmW0cEGJeYuIV1OkkdWydUKBFKzsgliTPZyfpZu+BrWcTNoGVGcehgwxphwp6NHHWHugqEzjlQ&#10;FsG5VcQgB2EnZgIiMSwQiAwiowmGjcD5A17Eo8D5JsrQtYYYHwwyrxQWjkuFD2QCGmsPmyulwrnA&#10;jSTPWJYYHjOmYM6q/HoBS/Qd6Xdm4prGrYbK6hqokz/QIFDXxVD+/K43xmGE7WNtpH5ODS7AEeBi&#10;6OHsjDvJyDnBuYAYA2KI8N4hyP1GjnElVfZTZ0LRvfMoJeMqzsBSinzWKIaIIs8K45r03kfk80OI&#10;gUOmwfVSiNz48jgbytYQ5D2IuOl9R0CSdyAVYipf695Y1lvuCNvpSAFu4nPgMuP/JGjZ8zqV9iRN&#10;FsW+VpSUT2HhijBgGg6bakIP3RTBmqq8RmFhJzjc9x0///wLQlyRK8lzykHFqgqNoifkLNHkvWuI&#10;MTckWq+4m3HCtwbTLC2n910EfxmCNiaqPKuScSYBvmhaKxzhy5r30H+amaKvjXN+ikzwwOxdZBR5&#10;GgT7ztI/iEYye9QYqSiIHM1ocfLclUbdoUueBMM25Od4CbclWQvrY02iuUYl51NwLEBPm4enWklq&#10;45zr0ejQn9UaXPCc7dXzc8Tw0xQz1+S8qFjP8+vb5pVt3sw43zMszYzJPr6GGg9muJ2ZxjEKtjOj&#10;xGjIeuZuHt3a+n5zyR2FdNQq6Hins6ER/VzXqKH3rmWb47W1PRhCeOGUPJ5S0Xo9KdhBOowMcHoP&#10;P2ouRx4HGwK9d316rarRbcAT2YlNvet1f7AolHW9wDliU2I7JrsA+/MPd35r54ZVzwp9yFc59peZ&#10;/ueg2MhzdstscuaZNqZ7ktYN4z1QNdCdR1Nkit1JA+78c0Ys6Iy28hEK6kzGoNGeNW3ezXIriuKj&#10;g+yHQEfZ2OeDmz1quD6mppyegTuG1eiPoI4btBMg67oK5hpoen4YtEQ2xRxnLK1baisnbXB63/6t&#10;xPsHJ4NstP0mNSwuZdE21A9DWR/eaEN/HXtw0W5vtI74HrQCExjIvhWH83tVBtazrrm9GdQxZMfk&#10;7E2nov4ozM7SpB8CoYYRntHVNxtxn/HUrNPOcmdHVt05pLY+PVw+S0P/azpAo4vAbhhW8EgpdVeM&#10;FcN/zbU+c+LP8gNmi8Lsr9nY2bOpEdsomDmQx/GhZ80ZXSRtN/cBq6PPlQTHXS4XgIA97bhcA9YY&#10;kZKyXblQDDGcx8muFxEnSu9IknNYFjngNcISAoCGy/WCl+uK62XFsiz46aef8Z//83/hgkZcWilX&#10;tLKjVMbLOFexp3s/TDNP0vVQj9fXV+z7ju2+g5zDy+urHDo9Xl+/w+vbO963jFoPPnVH6IAPAeiT&#10;NiJACR/UhWMMuclBwVhwe6NOXbuOHLZ9F7dXMdeNelDI8QwXQcoA9/v2MO5cxPXUZKzPwcH3A7KG&#10;YsXuwkr7xoJjqaBc4V3jJoWM0ofA4+nkmDtcckGshP39hugDUpNAM+dQdi4wObjXcwhf8XCe+MBa&#10;eaTemfBNm/lhPTZtgokA8Xp9FB1H07PCZHVoc0Iapz5E5C2xU6hV5Frx9ds7fvd33yPnhkZOpkUS&#10;czWloRJiQFgiHwwTB1iRNmMdIW0VuTmUFhin5sTptUR5/x5ABoEPYZEqIgFrJHji91JaQyACaVHh&#10;dE5AXIbOIeWEPSWQZ4dNqRWpNuyZOZG78I+XJaJsqaNd9N5XpyiJQ3XbCyQHDc5JaVkVBccj2Clt&#10;oJ3/DILHvRR8/foZX99+RvU7AoBAhNSYVx9DQEoZiXY0l0C+iBOqolVGXek93U7ZEQneRwnp40ZN&#10;3jfs+4YgDFgv15yFBomRbHIvOd9D6Vvh5mEVcT64iLhGJCoiAFB3lO7bJoFlHMBda0VOGXE5Ajeh&#10;bFZpoITguztQD60lJ5Q9oYpQi6aFs4RvEXEuRkmy9dtQPJxGPFtrfBAgwPmIKs1AldNOhW19bMrC&#10;Pe4/rgdrHuiAkksXu+x+e3KUCCqiiWPtcczYPbBPz7XEmeN5NFHpxJQ+j4/Pw/bGcWdb54wufnuo&#10;HBE39v3a191kYiLG+DTsb2zCd372ZP/vh1A5gNsmbK1FmtqjYI4+AdCd9TKhAXNtq+SPzLj4/VqK&#10;AMtu/7Nb7SPnjHUlq/tUX1uvDQd/H6PmjtwjFkJGtVFq3zNB1MM5LRPfCr/nmkOveekCsCI2/MmN&#10;VVGrhvAK+sJ5RiRUINUsodnGgFC7TCV4sIrtfkdObLjJqYhOxCG06jhmfFc5rmPBQ41ssVL9+9P3&#10;2mS9neGBysGN1hFqobCxuBxiv/bajBuNOn1qtAdWH65Ianxg46m/Qyg+RI8DBQeD6TLWv9MxtU1q&#10;3lpKN0xwI5SzCIJjM0xcAwdCanOACSVSn8AYaPxRE2ojRz+PitTVeGbdYWjwgYXrtKe+h9fqOv6k&#10;FfSmgm5Dy7IIrrH1uoSNOjKNGhcRP3Y4z2YNGwSpGBoSRIzilZxnUVaZ07U2xCWY68YCbk68n7AY&#10;akWCJlMIq5gZ0im7K3gOTi61nNx2PkS44DuCpPS98fyMOeewxtgdxrXyn78L3kyRsd6fHYv6/2OI&#10;WGI8mo9Sj8cYu2HNe0HOiFTgh9F/daPe73dcLpd+/jozrOvRcFfytCOERR3IghSScOMiuVl93/D+&#10;FEhfSsGyLH0C61g/aw9iJrLNeveQV2bXOg21ZrcnYyQ9ue66zzLhpeffw6HL+zLX6fZs3eCjQ2kZ&#10;Fx9Z1F4CQoj4y+c/4suXb/j0QwBcOHJ3GqZTcxYlTEZoU80D6uQk26jje9O6iK2prKH2zKEjgJaf&#10;Pz1fVdmjvNRC4/QekWaIKTbz4HWji0S1T+nOON68Bp7PxoxzqkYoY0ypk4ZZOzWXqU8MWZxHX3vE&#10;0FVrPeFUZoiXQMe0vkV82AlCG6r6gAx0BILoI0PzpRpBO0tj69BvqBtM3JO9fmbGU5Mio93O9ZXV&#10;CEah9dR8fWCO40MX/xmJ7E4i87iXjQLhiCAZ0TvTSUL9bs1509xyU92wSGO6ttrNuM4dIdpjAHWt&#10;VXL0OEsL9Zw5Z3EjuRzIRqdGrQH1BQlPLl2jO6NmZiz+U5OLzhOf6tbWM4sbasljrShPtTadqnCT&#10;/JfZlMbxGalnTpi5mOMcNtTtOlWnmVS2Vv+Ied+z6ByZbLpmUHrtlBMzC+qd0TBG/fF8fR7vdcup&#10;H/Flo17a73u552proNp6BottvB7nHv2hDtTcKYT9aDaG3orV+5cIvCdq3fHkWioxQ2tGRvZJNlKr&#10;D7j1/zXivV4YK252N6Z2v3DizWphSOODb6rV1kenqLtYqikSNLiWtDi0Yrh0ts7OrsNVBRUivBM3&#10;gzsq11OnGb1z1oQ3ObL97aF2FN9HV/jImxynDEaEysO416zjZjaBcXxsxsEf2bu/Fl4xc4djMpI9&#10;e43RaW4P8jZQzzYV3HRS4vHQO46kj8LBs4PzOE42a5I8Y+SPTF51sYyjYrPu+iwHYCxSp8Vg/575&#10;Hn65XPDp0yve3n7ph8DrZUXKWYqywy3BPEkeCWakDk9YhOgRvEfKDTEEEAhrXHB9ueAf/s0/oBVh&#10;Z9fMnFmv7icwRmNZkcsG7zkQN+cM5yteXq9Ac0gpd1H2EPID3t/eUWrD999/gvcRb9++4RJDFz17&#10;gSfbp3e+P9vMW+XDGQvvyRxwTEf3FCpGxmOIE49UG3E86hQ69+yx+CoAHK7X6wND2TKoe0MK7cSt&#10;ZBdOlVEsj5IySi2IqKhpx2UNQCsgF1Cp4e1+k42DkPcGFyv2bYcnh3UJeLvtIBCW5YKatl7IOXF3&#10;5byzMO6XEx/4KDiGXA00cUijF4tHwy/0zf30/JkGIOFYe0stwrPXgG9+Pu/3DbkCKTd2+LdiBKSj&#10;QAuBefjOB7SW+aBR9cDjUJrDPWW0cAHJ6/vAgYI1Z9S8gVqBR0WgitA2LB7wxAx8KjyxoWIgu84y&#10;gvOoYBG9oCLjQB1xN/xYp9QEmROjoHLaUWvmUC69FqjwEjZIxAHBucnrVhZdXmIAFepN7cuyotaC&#10;b3nHt3QTtj2LYQ4c1uw12L1mNCTUkkTx5mdtDRFlz+y+EpEleg8QTwjs9w2XK4eJsdvYY0+pi12W&#10;uQ4AKRfAMRYj+IBAHtQcys7NxLh4uOpAlUCuMS6LBPXlPE+8OCdonAO/pMHQBCds3QaqQFiZEd0H&#10;rCWgjRqQU0ZOpXPvIfebl4NwiBFUKgdIqkeDTG1hC/Z+CAxdxNOIRg3stA1mi1I4uLvzXBMMLip1&#10;9s2DS9EPOfYANzrin2Fdjr1LpmCIcxd4hLs8TD3ORstn7vdZANhsCm02dXde+x7Zr2MQ7ax+GFmm&#10;ztR4McaOnfDeY5dGLClGpB7XyYtbEfQ4cltK7vWcoijYG40eaM3rfDbrOB4OviFGRk1MaoxZjXQc&#10;vM9BjDME4+gUHhsCVTBlJEiRVI8mNd/3DTWXnjEBbTAMaz3hCEUNnngyrnk51K7yc/fTpMUxmlxR&#10;lLpBQC78nryEl8OT5E41tOoQEFGIc6fQGF3H/RbXHXS6V+1pN42mc/iwHhC1STmOrTsQcj3OIVbs&#10;4DrpQNmcx5oNx7iL7o+NG65p1EFIp0aIVS06YkIP14PL7FTn5iINd4MvCBFFpg2qNORLrfB0hGoq&#10;/kKDgBXVF2MwtQmdDDWPJpRjjTpwkeiuc3t41zp9z5mvT/AHOkbXBxOy6XVtAIexA0cWUREROkgw&#10;sRWadcqjGTHH+3ickdB6+CKMCz5Eri1JxHzrZOYMIHoQq9it77uDO4rzHY1Qfeuiol5TW3vynsSf&#10;PfgIv3jOyBGhsFWusUpDP7QHfQ/yPby+ftczBnTtGQ1N5Ng17BwhLqFnujh5+Lgpz+75Q8ynY+pL&#10;xPb1ckGuPG20rKs0APm6X/v9U06TB2OWATkW6jlr6piWBrGJRa/x9Xo9oQYsWsCa6OyeoOz+avI2&#10;dJq3M+9BR1CxutAdf/+u3w9sSGi9sWANKod44xyj/pxng96yXBBcwJ//9GcsyyrPieJ3WtcJRuGo&#10;7xO1mID5Cjr0+nmeW8NUFK3tQDKp+ZDvzyYNIgxTbVzbjftoF0oNGQGtgWR/ZNOE63UXZDpC7y1z&#10;FO22H22gOOK9uRLkup8nWzqO11H/OTr1Ww2q9yNWvV2XeMq19saArZtGZ+8zSoC9r0eX/gw1OMN2&#10;zBAp1iU/GjK3bTsJ/ZfLZRpIq8+YhrKPGsJoFpkhCGf6zyw82+YKzXShWeiobVrYTEFyBA8//R5n&#10;SJ5uXMA5Z/CYGD2jcWzto6HP6J/nMdB1FI/191n8NT1oM2ftaV3XToU48ELFBNDXk/BtDSnjmXk0&#10;gj7DPX+kpT0zlH4k6o7fhZ3+tdfoGeFjZO5bA/Wo89lnSdd0Nes8Qw6N0zH6WmctAtPJlZlO9yzP&#10;aaSB6Lrz+PxrLeC6WcEGWFvTiF6LWhmZdyDO2ocmd51umBm7iagbWMa8gYdp8P9Z8Z6RNSJq1GNM&#10;y4mT7CGclDiMsochPUldPif6mlAE41JSLECTgLL+xdfcN+wGm1R/CFgnFp8uLnpDPRy0DhfvcYj+&#10;+MLOHPTPOFQj/uWjoNpnSBjbYbIO4XFsZSa+z4R+XcyfCfcfYWY+Cqazor0NbHo26vVsMXsmdj9b&#10;yJ5NM5wPZHO27KzhohzmWajGQ4fZCPz2/S/Lgtvt9pA4f/q+SkOMHqsIYLfbDb/94Qe8f/sFOW/i&#10;Vgp8zwYyEyc4h2QQYbku2LcNrWT46PtobqvMhtzuN/zpj3/A5bICjRm19/s7QuTxV3UOOM+IDHUT&#10;8KawIIhjjRyLvjqylhKHyV0uFw4cvd+A1nBZuTGQc8K2sStYKrwTd45EyC+59O6mc0DOO6TdjD4w&#10;94CbMpv7gHKyPH0t/vto6knMGkf4iiCG+M/mHhaDUwfa3t/OedYrVFRKFbe3L/jOVx4r9/w59rQj&#10;JQ7tLamACpBvG+q+o0Uejd7SLqI2u4xzTmjgQCvLcj4xQXW8mg4HTFUXylA8qBu4goMDD/HRjtXi&#10;GMdXp5B3EmqYOJSvZcTIjaVv7ze87694TQHXhQt4LnxYTPHes4vNB6RcWISPAU6CE1Nx2GtDcQGl&#10;T2Ow6MRuGeZXoiZ43xBbRsAOKgWghEpB2Mws4NbGo7MFh/CWckJpDQUNu/AFdVrr4Nrt3OSRg1lt&#10;hcUVCbgqTUQPyqgkHOzCAaxVcgQWCiilYfErwvoKqg2LD9jTju3+ji9vX3HfvqLsG/wqDo9ajp8J&#10;AsWKVjLyviG1VZioDut6we12kyLNy6GZ8ywUqVQbT5g439ByPQVH91FNNNTqsOfUXSbBB1ziBYtf&#10;kBOh5QYHD+8ioosyFWOCYKlxk03G1UHsqFQnEobRUB2pL5z2DGrspK+l8vi8yZLK+46WM+dP1Aof&#10;ImcS1PNBuHVFTdjUcuv6KCG44pS1rrDZwWjEzdnQuVPjd+aaweP+fQpkrecG/7OC80FAORXNcsgp&#10;HNg9m1qb1QsfHbZskTwym+0a90yoHg8dozFhHA+f/bk+hWfWNCsWnacESncOWwKRo8fXteGCXB8e&#10;h9DWR7bPAWHaZLbvu5SCJgeNZ2aJWaDvs1pn/M6sW3tE79mGInQSpX/sipY48JsaO3rRANck+LSW&#10;jlqC8LC9IOm4sUpo8FiWBbugKYjKSdxQN5MXh2gp3ADv4nZhjnlVN3IjjkQkxk9wwG3oIlsIwrYv&#10;+eTytK60GQZgvHcPk1A9ZVxZd928Rjyzt0nDWNsZKwFziK0GxcQ37IEwGu+Dvgw9MKRFoBUxxNap&#10;fL3DabyeUTJBcmV0X0IXktd16VMFREfuhBucsuNzaJnz6sxtxvHbJ55r4VB6R7hcL70uBAAX/BQL&#10;2QYDhrrsWRypWJco4iOHD1vuvXPhtO7o64Xgu8Bi1yLvHK7Xy1lc6rxaP7B2q+yPrucUtGbzzQi+&#10;UWfLW6E5WCOJh2Bd2GgQnH8065g14hC3XwSRRFgCm2z0u1qWeISYiqjfgu+s6CBoqpMwxjD6hwlg&#10;zXRx5FFQep5MjAEREeuy9vVM61ldY3WdscGUlcfoHyeWVfDVSQ3J1WgS2ne9XE8NcN7z6uk8eBhh&#10;tNpsdnuWsFnzvTp0o8SyXDo6JkTfXd12esxLQ+5kGpNMrLgsCD6g5IKffvwJS1x4GhT2mnLu0czl&#10;6YkQpOFQZd1ovRko4nnXDrTHR4f5sZ0xI2TdjOK47wKkLoh9nMNRAAAgAElEQVTe9+bcPFelnYJW&#10;aWBQQ4X1RrIP6rruD/a8Qf1oJ8KRl+DaY789sJrtwJlIvhTgOr6MHdS+N8oxma6398KxTyXWfCaC&#10;pjVI2vpq/J6SGlb0LF+KXD997/Uk1j0zVVgB32pJI7d+Jqqfw9vLVCcYmedjPWrNaDPj4qjtzEyi&#10;9rpY9PMR8u0fnM2jSKqNTe/PQacjWcK+l1KK9OvP963qKna9OfZB340AWqdYob4OFAZnEbCTRo/e&#10;tmPdZqkQFndp762ZAG+NpGM9MqvDn9UuI+2if49HoMU0d2D+Gec5kaN+NtPgnv3eXyOwzEgZ48+Y&#10;kUNG9PU4hQM8TuHMsOQzQ9JHpt4DD5qP9yrCcRPjj+oFquV4FwBpBjscyKxKxySEvaf9EG5/BLu3&#10;Yb2rT4X6cdLjf1q8Vxe9psYrF2rkJtmDYEGbusLsQzHr7DwefBpaY29iBUClmSBHrqCLMOJs0Tx2&#10;M+14Kota9qYjYZk+CtHOkWFg/foY00wsfyaIjyzdcbTKXqdnjv9ni/hf06HT0XZ7eB/DJWZ4oWfj&#10;Vx891DP27q+9t3ETGx3Cf83nPBf1wYiwNBX+ZyN4tqCd/Rwryoybmh5SxgLjYeGp7PDV8eTLJeL1&#10;uxd8/nzDy3o9scD0cMYHVz0wN3GUASEeBxX9zKWy4Ao0bNut3+/bvsE5wvefPuEPf/xR3FwRpQKl&#10;8AMWwiJOmQZHAbVlCbg7OtvKmXTUOtKHiA9fVdaKlDK8j7J5V3i39HKx1srO5npgSeCIGXtOucAH&#10;OG8Mz3bCfT94r+XkjK219M68Bpbw920bb3UQVo6/j9uF3bujsKTj1LVkGRfmwK+033D9IWCNgPfc&#10;dOSAuwpUEaVbRUl3FnLjCu88C7T3m/lsQK25v3/FK/Foq5fvIRt8yOGiGx0op+d4FJPo7B46nEPH&#10;WhWEn45c+4jpnhK+vt/xft9Q2rWPp6E1NO9QKhc8sYu6rrP0SimoFAAK2FLFrRbkFYgikKR9R80Z&#10;ac8cJNsqPICAipfFY4kVAQ6NCJu4CWsruO03lFZRkeGqQ0RkPE9m8VgPVbp/tFbx/v6OWrkZ5Ryh&#10;SbOEWYsV5APIsUJWkJGwi7CVkWtG3jIulxXNLXjPG7ZyB9KNne3i0N/bHand0ChjWQKW1aHkipKZ&#10;Ge2dQ/QOMbC4ETzzhak5vMh3nvYE71h4i5JNodgAZYVyw9IJVrb0+/gQpoWhi3ODToOYS6pAqVhd&#10;xfqyIIaFn8vGLEB14Ovxs8r93Avyxv+9dPbs4SzVhlHJHBTNn52nJkj4v17GE1Ebyp6RM/+T5F7M&#10;pSCY0+QJIePMvhMjj2u35/uExeX17Bu/TN0jDecslFrL00ZyLzZLO41Pq2Ay7kUz58q479tD2XgY&#10;eCbifzSaO/v3GWrwmUnhGcbumYtorDVONZE58J7qyS4ok44h9UBRrndpeuAZD7XPgsqOOotMXhJJ&#10;aGZ7aq6YCfLH3oGpQ3JWLx4N5vNfKjpRa8wvbtxQJgD7tiOLK7mLetJUgzvY9T4EyX5pnStdRJDx&#10;3qHUjFJlT5b6yroDWViq52A4wbqoky3tdwRPzBmG5lDVvg/oNEXOvE8vy0Uc1fz7Ukr87FswbkNH&#10;1uA0Io7OhcZw3a2IfmBz2jGY03n0xyFZ4XIjPuoQKQw7W2qOs2PZTnbAGAmcEcdFUG5n3IEKxfqR&#10;qzCFO2pRsXkGvXgcDr1gSrROjYJ7W3rdeYSkHdPG6prjmihqG4i/TxDIHxjOxQdmxXue3jxPCPF7&#10;9s6bpgeZaUCZnAU7932MXShc1yviEmVimzFSXNekHiKfUkKrwHpZ4Bx/H0e4c4W/OJmiqv3ZUVSe&#10;CqnMVfcHoxwE71p3hDIbPfLtkOnkNiUfkTM/B5frtZvRqjTRlOWv65hXgVV474ozCM7LfnRkckTZ&#10;h6tkBCwhwIO/76N57E4Cl11j/MgSN6iNZv6M4kqXdcWyrnyGctQbX4r4s4LeUS+6k4u5P2fixh73&#10;MJsn1ydW+58jmcgwzXDHTZhcqvTd6dwUCEEauqXTOvhfDgwds+bphFjw3vXgQZ3aYMyfFywKTyrf&#10;3u74849/ZuY5BhcnEZyK4OJQ9w97cu3YMtssPhkD+3/JWkicKWCbz1WmbLgpJdgqcR0rMkR3uCDa&#10;BZ3Qc5K/QI5rLln3HB0//yTMNRhXqjGtkTFBNjMp5UnWepJcDzNBLc+6/j+9bwqzPyVHppkza3sw&#10;DY5BkB19OBEfLRZlJryPDQE9S/rgTQPVn9FmE71l1HFss2CmXc329LH+GbUwK9rrczqrI62gXI1h&#10;wdIw2mC4GoX703TPRES36OVxQts2emdTAh0dMmAX2SzbjpyriRit05Vn5CQ6Lq2Vo5nhJ1lSY7Yh&#10;MDSAn5goxoyqsT4dDai2LtZadKzpbD076mKjofBZnX5kqmBq8nlmZn0m9Nsm0zMt8fT6J2zQ/F60&#10;E4qj8WnU7MbzjcUW22dLkTL2xz57zkYz+Mj0P569dmqadQOtZsY46gg3zb4iAoIP8D7yPa01eeU6&#10;rKKBTs+A7HWlPNwXI8pcmw57Sb3eGc3Tf+1f/7+Y99Ukj9s3dYyc8KhaFWerFqcjemQm8I5dzePn&#10;Dou4FHdNmNZc5NZ+0/NYRDaJwrwRHYYdenxNR6dNTBPStUKduednYvTIHJshcWwhNAagzG720d0x&#10;27iejdY8c6vPwvGe/X4a3Iq/5swfMTfPxvCfju5MGh+20TELhR3Zb/ahGX/+2FA4B0vhYWrgWVfP&#10;Ltqz0Sk78WHfz+w+100hLgFRmGnfvb7g7e0XcQsVGQHl+7jWJFy/Y7NxUvxeLmtvOAXv4F0Ercup&#10;ON/TxuPHIWBpFd9//x1+97u/xz//tz9g2za0dmBOqqJHhMMdo6Rnd3GLg8Y61667bNjZW2WRX5Yo&#10;3NvdjE8fI+4nVYUAH1js1GeY/2aMzxEMBVMc4yS0d5FSwk29CoZ9CiMcCzkOwV4FhIY2F8YmRUBr&#10;DaUx5zzAo9zfQXkH1YLresEaHRw4vE8DRVErggdyusPvG/K+wV8KGnw/tO2FGaLLuqDkHSntp8Oq&#10;vZ+9jw8j0N6703r3jK02Oklmz3l3r8uBqN23zpzO94T3LeG+JeFISsGbJdxQmyva1Q4sHpBjF1kD&#10;C0p7adhKhf8uSvfbY7/z9AW7r9jRj1o5eEyYxCDgtt96dz3VHXu5oRK7P1z1SDXAIYL7JQRPEiIq&#10;h9hSMnLmv+Eg4T1VQn11n+BDUW4Jt/yGQjtQgC1vIuAAb99+gQNwWa8IPiLtFc4HfPfyHSIF3MrP&#10;gL/BN0LJQEkVKWfUAnji7y8SH3yjuMeDD1jXKxy4cfP68h2IWs8hIAQQjnXldtvgvEMpHj5ckEs2&#10;46CuH6j7PeScTNEAuaT+OmtcsHgW7tPOCIUlriz21IoCOUBUZgJyKGdGixG1VBTKaDuwiHinh38f&#10;Oay4OWF6oyHticN4W0Hed+T7Da4VUAVcrUjbne+VBjQwKqTs6XBRS7HVakPJlYut1lApy2i9sILp&#10;cCWMY8Lee7y8vAiixZ2YocfECnVWdBWUDdqc6fhM8NXDqh2xnHGAf63R/ZHzZLaHz9xsH4ndzxrW&#10;j65xTMefbWDT+Od1Hbb79Th90HmdMmarCByQhGxqWOuAN5vVXf394vH62ODeHvgoLrMQA+c8TUeC&#10;z26ZYz+312l+ANPDq9bJjxhI85ryOZ0we9dlRfEFtSRmOgdCytvBFgY3/GqtQM6o7RglblLE11LR&#10;JOQ7RELOXFO74HlyScUKACWnvk54x8GUoumj1oTgHedQOAklFROCc8Dluoqwx+tZSnoecCbPAcYY&#10;ZPfZebifDRAbD98Ph0Y6Ju28Cz3o/jxRc4i2inO53+/yaxUA41z4u/YH/xYNOZnGEo4QXf6u3bnx&#10;V1kQjMPY/Z42eZ/892W9oNSCxa1YwtLDlxmdE8x9wo2R+33rLm6Y7DCLdrAsXBIDQ4wHmqWKEy0J&#10;UzxGZuujnR1xzjlAJ4jcYeg69pKDQ++CR0ocaLwsF+zbjhDXbhpy0kwi2U9iuHTzxbp4cWA7uIb+&#10;nVOjHmBqa//eUKGzmMc/J3S8IeD6M6v7p2IjT403h9684kfHYZUaq0o9yXknTVA7h7gVZOKVcZP8&#10;HdUmgrnkBZSc+z1nhUvvqvDTgeijQRTmoxmgpjM6MFGM1Gmn63JZLwdGRc65NVdunOhEsmB6WoMR&#10;UY81TL8jzrMJvTlz/KzaFcUQtJktmTaF6wIu84rkfRzBgUQO3ikCFF1c8OLYdoGnL2srcBQ6c5ok&#10;sPsETD7kOsmicCKSUDcYNSL4GLCuF3z58iO+ff2Gy+W1iz09yBDGJS9rIGzzWvR1nMQyPEwPkcGz&#10;8f7lHgRD1x34vCaTrN26P8YY0BNiAURFrej61aeRz9iR2hqOOBjXA5ep44NpEO7phHpDAzJsRo87&#10;NQBbz8zCAw5VXf1teF+PWBWcmj0q5lpTyFkcPJ/7RrzL6JC3Qva5If2ow5wnktpJtxrxLNYEOJ7r&#10;Z4SDsQaxrvqxDnuGVNbLfJpcoUNcHMXkGcZ3zEB8oGDMcEwdtUPTuk+naafaDs2NEuNnKCcsIRt2&#10;a619b/E+SHgqnZqG2iA7JhfKqc7S73Nk//f9+4nRc6Z3zUT+jwy9M0f+qA09a/58ZEp9ZnQeDUP2&#10;fhrpGiocjwQBtIpSz/fIiHYZNdDxPdp63n5PY0PJPle2IXPaC6WxNcOXjRjsR2y3OzBzZrq1pMzU&#10;GLsONTYhOO9PBrcsDSFnNBQPWdekcasGD//EPDWaxCD5RY+//tfx7v/F4v2poySYG+441H4oOCWD&#10;m9EAe0hjFwudCi77JT+ENk04Ur2bNwRLEKkrmboQwRuNP0K9ZIPkkTrXC90eqodminp3Sn/WZG3b&#10;2dHRPD3EFRnPsgieUzaAEY01XMiGnMzGdUYEyDMMzrhYjyibWXDtrBM4u/lm4vps7ONZo+GZ829c&#10;JO13bseTbObAOBnwjBk8su1m2KOxg2u76yM7/6Mpi2cp8vYzHY4amjawiHi0sUh45OVywRJXvL99&#10;YycPmWkQ4czTEVvSfy1ldtFy+FXFy8sV1+sLXl5ecbvd8PXrV74HpbJbKOBSI377dz8gROaCA5FD&#10;M7ddmI4NQUS/XDKWeIH3EbfbnQ/lix5WdvjA/OxaCxw8Cw9EyInHvZclYt+2nmlRa8Uin+9IUmfe&#10;ZowR5B0cPEJgoeAYNyUR/nAOcDJIHv269JBhk+AVHWMxPoxvKDJOf/4uW23dCTfjVwYtEqAU/oro&#10;AdcaXKug6vrEA9+uGdSYD18LB3I6wR20Uye5IGf9XOy2dmbioU4mPmwhqsLJbBpp5lQ9b/zWnShO&#10;sX1HbXygid6hChrn/f2Ot9uGPRW4a+CwVEU/yGSAck2dj0jpDu8acqlontfiLSVs5LHIIY6Di7k4&#10;zXtC2TPW4JD2dyS/o4JYqN+/wFHDljY4DxRKqDHDRZmBzhVNRXtxYZPglpyMbOfGCJgKRj1I1Bjj&#10;IoRPmrcNe7ljqzds9YaEOxCALSes68p7ReGAxvd84z9fK0ABX7bPiNJoLshwgeCbR22MUGq1QnyK&#10;jFWK4mSnAE+eA2CluFiXhTnFZlxfm2AcAl2RSkUoEm4pgmSLhZ2IlZshzjm4xgG/3nk4ytzUQEOI&#10;HpfLC17jJ6AoRmCRpgY7/BycYdQDMR51wXa/Y7m+wkf+DmOM7LTLWQJI0YMl9ZBXcgLVgroX5D0j&#10;tAaUhrxn1My1h2L2qBE3WVT8FuYvB1wLXzoGlFpAtWC5XPl+rJWbZ8aZM9urqmECKy/5mCo3e4Jk&#10;5uhngmFtqyBrnX2zgnzcp56h5Z7xWS2/eLZfPUO92eC3cX+ehbs/vK8nOD57iD4JpcbhM+J6LNbQ&#10;OpvPNUI7NdubqGzee7R0buLPmii1FnbmDmPpuznIWClCAyGd4CtKYY5l58t3AW0UOMkU42cTih3p&#10;1t+nzjtuyBvHnYg6Gmboepuap9qcu5h9gKdSDvoCT8j0Gt0wxUmuQZG9rska0vcd5w260kyxiStV&#10;wwzRJFCUfEfYqPOyTzzGAB9kekiQacr3ZuFPnO21PYz2z6Z0jwYOyZQRv96eOAyXM3Zdb7CRvEdu&#10;8WdxqgqqjMQh6vwJAXo0yKmH5wUfugCqAhPX+dvxa9KczqVgibGfCWyt4IwQVEQEulyuiAvnWADt&#10;wBW2LO+zYV1jR7nwmlf6BGGUhgM73ZnlazGmQd2dci0PrA0L5Pu2o+WCuESs6wWtNkbQkZNpwsex&#10;/Fkoo31t5xhpsrysSCmDGuGyXo+pChewxIX3v5qxrGvPGUgyCcY8dA6vPZA3nKVQxMRlQ2uRs+Gj&#10;s5gdgqA8HIkpZcg9kRBYXXfIHRjB4s3nzoUn9mRvhPDtnXeDwCYBospnV8GwyllUhOvlsvI/44p1&#10;WfF+u8E5iNHB98aCri0xBqNV6/lVOPBeBZIj/0Dfg07KSNoHc9alwZILNxc0ZyHG0DPuen1A7kHc&#10;4vW1dCnhOJs45KyimUPztoHCvPacM0KIvbYMp/Dy2lnr3kc4T/IMOXinYbT+QNe5s17AeF/X11Cd&#10;PiHyEjrosK4ramv4+u0bvPMSoOwhBJy+dmKCiVAMkwbhEuhs/ANN0SMAP/fBTGjzea/1LBEn7nnC&#10;cWbRPcuLuULRleSoB52rY5WchzPZL5rlRDrWo2FORo44dgtIQiEdKBzd9wWfI+qIIBMbnwHseUKa&#10;Aq2NdYvSDag3UmYhl0cQde3fn+6lPAWOrsUUafwpbi+X2idp/IAcrOqe1s+jWpPs3XWCE7T70Mmw&#10;ZFB2M63Dio923R+NDCPHfkTXjBzwXivJmlAfshXb0WybcNVnmtLoFP8IvWzz1GY4FnIwE27nxoKe&#10;oUjC7ZvUT3WSG2DRKd2J7njaxoF6dpvut3pPjOGf3fSKw+ARA9ceXDf5nqNnJ/NUx9Oa3fL2Vd/U&#10;5uV4Dc5aJXoTdayZrUHD3iu9FUFzsX40djyjccymR6xG9MyMU0pBNfeCreFnGREzo4+tBWYNgHHC&#10;xt7/XAOjT36EEE/7uBowRrTRzGTY9SGQZDm608/ixiKOdck7kNSkJReQq6BmNEnN98FR2581X6YI&#10;kG0inAzD5n72TvCctTcj+1kJf+PA2jFktQofDWakK+V0dCfpCO3RxfgcBuX6uJa+eS1Qxhthxlki&#10;uVC1L6LNjPzK6LywdM+dYRYcGqq4j9DDs3iTc8dmJroeF0E21Kmc+JnA+W8NObAb17E4UA/QsaOz&#10;s8CVkQn3gLsYBLvZ+MUoHs9EgFlHa8aCnzn2Z+/xGbrmWSd6FoaBKUu0PfB5xz8/jqWNDQs7Ej42&#10;Q8bu4ChizoSUZ9MJz5pf+jp2RG7aOZTD8/VywafvPuF+u8ORR1z4QOeCh9Ak+HNK11C5mUQO1+uC&#10;l8sF6+XyP2h71yY5jiRb7Hg8MrOquwEMQXJmx1bXTDKZ7f//N9KV3bsvzYMzIEgA3V2VGQ/XB/eI&#10;jIyKamqlXZrRCDa6q6syMyLcj58HTssJHz58wDzP+Pr1K0LckHLAVtifxHCTBWzG5foMP09IQWSu&#10;wqaz4jfOgDMGnMuwTdZciAEhbBKMawicE2KUYh0KShabrfODhZ8svGXkHKUYzOIHH7aAbYs4n6Xh&#10;EhaG0deeEMIGzqiKg1YOZQs7v66TnZ3OBAEdmqJVBnMA7oXDlD/rXiCFg7lrHyX3QQqTEAImMhI2&#10;mjOcITjrpCE1VuWFgPVAjgE0LWBjkQGELSAgwzpRSjgjgMeaAe9nEIl8PDFLWJ8t+5S58WfcMzHS&#10;m6qX3tJsVzKo0uNQVDG88yCy2MJF1E8QtuIWEl6vG67XDXg3g3NCkKlDVT44Z2og8nV91aKbEJmx&#10;pYQvz8/4thA+cIThrGHMHuu6ImwRvL0ixRXJrIDJCJzxEl7B4SucY9AEsCPJBtDBDFEE0wQmq80z&#10;ARzr8Ei8bsVWigjiMWwI1ngBwTkiUcQlXvAavuCyPuOyPYMmBjkgXJOGOgNbSDoUYkxeQtISAKQN&#10;sAsyHWV08tmyhPFmZbmxw7YFhDnAThaLneGyRcwZW9xDJZm4sgliWFXtpgWJNWJDYZ169Zezi2Xj&#10;MI0lFJfTS7yOHTxstqBEyEEGE4Y8nJmqjJA5FRvTysh1Ttj1OUZM1iNkxna54PF8lqY+BMB7kLNq&#10;bSSnbUgJKQu7Yp4m5BCQyGGyJ8T1irQFGCYYpmrHUxk7MSHEsJvLVhUA1XDhktOwbauIi60V5X3m&#10;g386N5Y73KhMiAjT5KWBHTCjwAxiA2dcBfCpUPOMgdrL3pxVIyuWEWt8FMzUn4sj39IWlG+9tNt1&#10;Xj5f+/Ntg9mzuQ5nXi+W6hSD1Hj6mpKF1A0X+yajFrsqb22DbAvrTxjIOwrBIMScwYaGAW4tS14G&#10;1sWb2FTlVw0jqywuDavSvJON9cwur1+smmqv2YDKA+/KCuAYupGpl3okZQay+CmDMyhzHRhbfd+Z&#10;RXEii3YPame1nMos+54BHayESM86ox8hK0HAWVvn11zAEIgP6D5E2AFnasgm1qi9AQm72qgtBetb&#10;s2SQLMFYwsP5jGmaJSDcW/HYV6BP7GMcOOaDf/f+HKA2ODlnzLMoC0Pc4Ccd8iDDOYNpUv9ua8Ry&#10;a5fhyRkcN2V6y/0Vn1Kjwwo+kIiWZdEGYR+CW/Vsh7Ew2u0viwwn5IxzCrBlnE4nhJDg/E5O0uNf&#10;MmwYmE+numebcuboMzv5BZPXRpY8pmnalSg5w9q9PrUaFkqNFUIJDQckVI6MweL313fO1ayhaZow&#10;eQWyd9ttOGtBzh5IRS3DtCVeVfsDJRnYEmwPCeW9tfBhoCimVQFQ7CCdMsMJcm8K69x7szNQLW6Y&#10;lQX8lP2Bqi+tUSvJzPsAManNm1GVtbVOWfONxUYDXmybDIemeYL1Ti3koDXMDnRXD2ZDdfgnNWve&#10;r1cuAygjCrWYYADMftrtUIakLK4EF2NI3VW42b8LcOSaXkeVmcYCnMTLt1ipG6usXR1oVfa/hFlz&#10;x4zez60dXG7BlBgF5CzD14w90BUMOFeA0dhYW9CxdyuyB5TgWKNEpCZfRsNljdmJdtPkay1TrDFl&#10;P9rPN7HvMogp4PMvv4KtFdVn1Hq5nCmEuyAX6QIhaj9/E2SNHbjbdcHCsD+q7eVvDPrsGzqAmMyo&#10;w1CjYcq5+u3raxeiQGrZ5nsYpK1g1hGILArjXMpCEutVmOpTpHkEJYNA6C6yH3J1JqgHodl7plGu&#10;z1vM5UO4akOmrHty44BgdG2Ly8I+eM+kfT4LqC+2kFpzkak130F5qQD+KF/lJlNgYCHYq/xbILx1&#10;Augxm16FUGqxoqgaWjGXgHatC1pAN3c5bvcwmRHweY/UdaxF0WQFoVrT1vdLjS11IXY0jwZlPiSq&#10;taz+Yz6L3StLRiUalIFgGazXXEKIvWkbNFvXQKmx9fxn3vGfnX2fu5DWVoGyE3X3+pcOP7PjAOZg&#10;t9iqREYM+FEP3jsQjKyre4LoPawOByvxhoiXWdTozYBpN9rHgZVvrdQGfY0+wvZGWFo/TNoVsqh7&#10;nVynnsXfBGGTAVG+Yaa3+N5okGYbmzBqXRSsa9QXgpvByJ4fc4b1Tm1WuSHiMLr5vFrXNdZEqtQ3&#10;TJUovkPEgjHzIcMCh2E8mA4quf8U8H40bSly18T7m0nc+Nnr5KXd+IRpTofpZSuVaQvEkXy8bHyt&#10;T/vIX6zd5G/8Yyvjjjs/uP2gK9P8nDMSC9CxLxR5kMqGFUI8BC2NLF1wABTNzSI4+jTlpojlG8l+&#10;yybvJTL99PR2qoc3N47R4dQuvpFH771J7D15Vitl6r1KR9PFflDQy/NH8pT2+SnXu5XVtT9fvqdt&#10;QEbX4BDgNihARodfyxAcgTVvDUmccwgx4PHxEdfrFV+/fhWmWcpwxtRQSKssN6u+rMa56nXIyFpg&#10;ZcS44vXyAuc93n94j2/Pz1JOksGWIraY8NNPn/DyeoUzYhthnUFmowCdrUUjiME5ipyZGM6SgvNr&#10;BcxyBjitSNsrmCVgyljGFlYJykwi5WcQkCOQHb777gOILa6XFTkmhHAV1kUMmJzHaZnBmZCR9iFO&#10;EwTM6s0q19wchLQoLPq6CetU3hzlgKNhzD0fuV7uXDy/OSUBrq/yWQv4F6IMTHZ1DsBGGNCkFkEp&#10;JZDbpWQx4hBgWSwdeqCuLzoP7+kNH77R4LBlWZTf1T6/0gB5zDEjBck2mJzDa8zYrhvWawTIIMZN&#10;VAwkQAqB4ItV0+xhXy2QNsQEBBCer1esOQJuDxc2YMQUxVYmRyRc4GhD4k1Y17wh0wvYrkiOsJw8&#10;Qtqk2MpGmHbkgORALEMv6PWPIWgxF+s5ZoytTH9pBoCQI75ef8HPz5/wkr7COJYgWGakVYJshVEm&#10;DCBjxAMvhFXY+Mbh4XTGaTlVRoK1FuSEhb5tmwbB60Q+R1gycOwwT4vYUMQsgzAylZlG1mioGmuj&#10;XYLIAGsmeOdgnQEs1QKiDjRMVyXyXrImTrDkMOUFZ/OEd6f3sKz2B7nPRTg+b8KgCEjeY5o8rltE&#10;CAGn0wkpiz2Qn3wNMbPWgq3BVtt4AicJMDYwIFhRryhrth181iGtsUhchmZaJFnxzCXnEauTo0rt&#10;mSUwF93QuLG/GTU+JZPjhjXfSVAP/pHdIL5lbY0KeRoFBA4s5u7ZXt3zVx3l4fQAXznjqw/34Hxv&#10;mekYSMIPDSLfhvSOvDv783HoaXszPBgP1Et4Yl83HazDunpxnufDQH8nmuTaFI8ID8VjFXjbBrA/&#10;20dnf2FzxRjFX7MAkmq7IY/rDuYnfarbxmtEdBg2eOVMUOWo5hhWaww9JZFIz3GyAjLqoPB0Okv9&#10;YYsqJcBakuE0M7YtyoDAAH4S0Pl8fsC2pQosLkuxnpG9wBkLdrtlUbkmzjlsqtRxTgBTXzzAo6sB&#10;qMWioQxb9sbOqOWg1DHTpJkhIWI5LUe2IjOc12usQ4KXN04AACAASURBVD+x2bJ1rZScIKjnfAHL&#10;rPMyDCKCSUGAWiNe4yknAbX02Tmy2Hi3GlWmoNHasVXGlN9/uVwaZUrVWFTffe9n/f+9LysK3+u6&#10;wk3Cil/XtTK/zY3EnartSx3Y694RY4RRpn/QBF3X7RcFuJchoCqdUawfUb3iS86Q17DQajnTqG6s&#10;WtAwcpf7sWcVlDPVOYdZ7SHbsMi2p7Jkm9e2mCdhYRtrmr6FDwqf8jXvPJZ5qazmyc0IMcAZo7Y5&#10;FR053Ous9XluCCcxRqxrwMPDg4BV+qyQNSBr9oAGNNaPZZyhg6lCYjHFrITK//OtLzD4GOiqdbNz&#10;DsRHi6F2IDzNk6j0BpYio369vX/t3t++ZjnfepuE2tsSbkJ/R72oXF8P1sGqKOzTDQAUY6xqkGLd&#10;RUT4y1/+XIcrfUh8DygfbB5yumOTSzf2rNUSIot60zvfnAdKnGjyuwoOAWAYvN1jAq3CVvaRW4Zs&#10;1Vxw3lW0psJZ+lwCJgt7vxDIyhCiPO8oloO8W4qWS+Gc27MH71lAHAKyx6G7h1ql+9qoJimM3R4U&#10;b0mJPTbS3xsQHXysW8Z8+/3FKqfdF37L6mTUU7bq/rFDwX3F5D0Hg3t14Ui19hYJcVTrteSH0FyD&#10;Ue3TP/vcYSFtJo2x5gb/OCoO5JxpFS/e2+Hn79V6IYRa25b3FEKoodTt2m5tHVssoM+k7DGsHm8b&#10;WWYy31fR9hk2rehgFELcZw3U4VBj4cm6D1hrVF291wiZ5etQd4eSWXFwLqA9P6y8J8nVwdDpo7fr&#10;fMuT/oiT3WLKfSblce897imt9VFLXD4QcglVnTOyPaok6gY/a51iWivPXqlijK2k7BZnqcMpohps&#10;W2x/7u139fMUfO2/0janPHTWOmUrmkNDKpIArnY6hZ1X/ek7//Jc/dzocHhxDaXZU65LIVWB9psG&#10;Uhh3pPLHWDYT7AE4hdVVbTNG0/VDkSKrSs55qkBgPgQSULP4j4sapEE8TDeBDr2ner/A+4e5bYTL&#10;dRx5sbaHVw8w9sEk9/z2R4fsWz5cI9b8yN7nHuDQA6T3wufuHeIj77hRyN7ocBuF9Y5sAu75yt37&#10;DGVzuZdK3x9AwK5amfwEQwbxQ8TL6yu2bcM8z3DOYVm4WljB2jrhk8BHAShiDIjR4HJN2OIVMSVY&#10;N+PyesXr9QoyBmuM+PNPP+Hb8wv+5d/+DEMTwpbgrXhotwdQLfCTSlrJIqYIYmmQQRIwQ0RwVsJg&#10;J2/wsJzxerkImGgMwiq+7WQJ4IRlcuCY8PnT3wFYnXw+ginBTUaUBtXaRJg98zJXBqCxRnzMiq2F&#10;WqJQwzzM6qPaNjPVpgemMmeOQzQ39Pjr/dtaQMkYccQlzmJFQoR5moSZPHnkEBCCgD45ZRhPIGcx&#10;L3NlhiZwM9k32uxuQyVSH97zlt/avST5W2uK+x6AACOkgJR074sJOUcY8jBEuG4Rr5eIFMWnVhjW&#10;KkVlAqwGKlsD7y1C1OCixHjZIp63DZNXL17K4BywbStW9QQGC4hj0oqcV5DdYOdV7qhhvMSvyCnB&#10;sgelCZ5OMJhg4EDsq2QzRQmfS8oCaEPioBPzbAjXFPB1fcan50+4pG8I5iqNLBuVOe8+2aLmUL9P&#10;a5UtgGpt0O4DZS15Y+GNR+IknZCyxBaz4ME94cP5PZx1WK8BzkywJNkAMQdQVo93LawZjMgRGZJ1&#10;YbxHchlshZkqjcreWhV2dC7FCSmwlzZ4cnDTB5ztIzgA8HRzjhyfEfWm1SFCkeu3XuIMYYAVNmDJ&#10;6ygsqZwSKAsLkZgQNmEoEssosgW+dtaOfC2GXR2YWCSPmbMM9CaHXEK9dD9DA+YWOwmopdPorGAN&#10;KWyhY3rDf76C5wMv+P6Muwe03rO2as+49nxpm5cbBtIdhk4hQoysewqIf+/sHMmsR8q8/kwuVmdH&#10;JufxnG7JHUR0CPHqC/HSwFePVa0LcwEqCsulqET4VkXY3odduaf1a6OYvLEey28MHO6oJQt4duuL&#10;CkzOI6Uo77G8v5B0oHkkEUhzvPtRU4P4EKgyj6hplFRuBksQe6kSDKigX1YvT9n/AGsJnC0cCDHE&#10;uoYkA9rAqH1E1IwJCQllTJOD9zKQeHr/AdZPmAzEVs87rOtaQ2zrQMtYkMvwbUaANfDkIFmnArqX&#10;8EGH3ZaHGlWDMa6pVwDA10BZyQO54HR6gJ9maei12TXOirLR7rWgszJAledULCumZVbWYWnMqNoF&#10;EYm6jIwOWMnA5GbPNDJ89c5JqCMAX+yIeGeEGtqtSAuIGraAScFjowPxujb3Hl2/ZuEcqWrDY54l&#10;CNw6o3J0se1MKcrvIQlRYy79SpPnYeT/jZ4pOWVVOt56V4sXNtSXXR7haZ4qWN6GULa2ArYAyU1T&#10;LqBnRMoBdjKHPCXx2i8Bp7aqdGoNV2wXi5WQ7vPWuWrPYTXPqQdTUkr7XqGMzcKE3S1g5Pz3xoml&#10;Gu+hi9TstwakFjGEVUH7EAJ++ukn/O537+vvLeAy0W5SuGfLGVXeNHUf2xrUutu9GiBGGcTpEFPW&#10;JFfvXrGMyAd2qDB2rQ5WduJYCdn1zg7IaKnJ2tpBjzIo6nvSfnDbDvtvWKnKNTDW3GVny2vYSgqs&#10;vaY1GpDs5POq1U7BtI2VTLBv317wyy+fcT6fwGxv2NMjAK2eFc3AYX/feTgkr8BUx7w2xFLbHPpg&#10;qgq1djg9UpqP/m63L84dc7jYrGhwczvsNaK4KCrIHFP1fZbwW8VkqAHlSxBupmq9yoUwxuhUAweA&#10;5eYsHGXQFSuc0Xl6HEqgeq1bVZBlrTPbYfy9vr1a99HRmmZUz/Vg5FsEw94O8C3SQlsjlDpGApqP&#10;vvAjy9Oyfnp7nt6et68tC1bSDjdH5IMeZ2qZ/btCxN5VUxYvfFR8sGHpD56F/rrWMwhtJsKmda9t&#10;CJfmRhV2N1i2Wbv3LKZ77Km3txmtxxFAPyKVjvaXNs+krK17jhajQZZV69yCM5KVgcS6rtX6p/Rf&#10;ZYBmDiHJ7f5xm511JEPQYcA1stG+hyGW+yI9Bw9tp6t1Wves9Xhcv75GjgPozplyrQtulJKEzxsn&#10;iqt+qHYA+Jv7PhpiHLA/3YPZ0JAc3fdjLXb9X8K8bx/qtsFqvT7vsbjRhEG2E+4RSwxV8nhrYTLy&#10;PD82XlwHBYdpCN3625ZCjwoDl1Bl3fVgaBtxU2wz1KeIoJNoqvKKVCam5uidXlPCG8+5cqgWybZM&#10;FafD5FFYQ7HZPKiR6t1nzpYNq0zMenn6CBQfycJMF0R1r3H/rX/ekv6P2H0HD9w7IPxIzv9WKN/t&#10;sOhWknbvAOttbWzD9m4b6n5Tv1WX4AbwH/3eEtozz3MFUL5++4ZPP3+qcm7jCGHdDn5h4k2o3mCQ&#10;6erL9SKFtnouxvgVL68XkUkG4OX1gi/fXvHzz19xvWaAvEi6UwBTLtlDInO3tmEJE4x1MMYhZmlq&#10;s/rZGQtlW2nzYiyeHh+BS0DOVmXvhMjK4vLiX7pdr1hOCx7fPyDQim/bV/z0609I/yNisjPAwnA6&#10;LSfx0dXciGmasEwTyIgtioU2XFmKURBh3dbqv18bbkiIqumei+IZeg+E6YNXyn7kTAEIGU49/WAN&#10;/GQBU+wPtNlJjHle8BoTKAaQE6mWyL5Nw2xmcAac9dhoOwzd+sFeL8ccPX/HPd28oXDJQ+u0nJUZ&#10;SYzEwjq2WVg9KVnESPj6vOG6Mp7OJ2xhlWdNmUfGKghgxUMgMpAyENjgy+uKLTNmVSWksMJOBkwK&#10;pnMEyOr1cDidE+bzCsaKGFdcXgNi3BC3iJN7h/fLO3izgLJHzgLYG6YKcKSUKoBykDsSEBCQmfHL&#10;6y/4uv6KZCKMJdgibWMgBT3/dM+OOQkz1HuQt/C6Z5fQnLIfV1Cg8fQzZJAgVlOOHCb2eHRP8DRL&#10;k6SNqrBlgUxUh1HGAAkZmTICJbAjJBfBbgNZgjcesKrwUAZktgaWXGUit8+JNRaGLZybgUhIHKtn&#10;MAaMo1KsLMuiTC1RM1g34/HxAcZa2dMahkurksssLGBLBlu4SshxzkghIK5XTCWItissS7NqDcHD&#10;d2pRlZIbgz2gkG+CwMqwgbh419+y3us5wG+zbEbNQMtObwvet2zk+jOuz8EZgeQt8D7Kb+mb05aN&#10;1IPPrTpg5Od5zzdzZLOTmz1oNIhor8lbykUoY7x1RDVGbBETZz37qDINaxZKbuzSCrqpdVjxLC9h&#10;iabJMSjs0QKGkDmG25ZmyzQWa28NRVvvUNcAiscaRy0k2MrwV0FNU8Dgprbbtm3PJFHgvvU4x70m&#10;oD3His6d20uz176Wdu9vQxbGoVppyBmuzyrJEGnbrsrkdnDO4HJ5AUM+s588TNJGG/vAdJl9rXu3&#10;NWCePIp9cmYZ5AUWe7/T6RGM192SgmxTi7U2BuVz8CGXqjxK796JCsgYg3lWaxdrJC9Dgf/SrHrv&#10;4fTaw+h+qUozYwxWyVI/kJJkv9kth8oQV4YRthlCpt1qRjNDKoil50NWj3WQDBcsOWk+jbD9XbNH&#10;yLoFiC1C2OTZIYOo54SffL33JTcn56Jw2IcF9XlkWz1ad/9iAVUYwLwsEupWMgyKuqkqYKj6Ee/O&#10;1wOyUhdg2Q/8CohbrFkPwGiTeZTVCzun3frLOIuoGUJG7fCYZChERp5rgJQgIaB0reczw7vpUN/X&#10;DIRGkVsUKTWzgpq9S4H0nJP6+Do8PDzgn/7pn+r3ObVIPGa/cVWQFj/dwszbJfu3SmM0Yagtk9fA&#10;HAYjO1gqwaNt39oO93tm6L5f2UPor1zDrAoQOWu9n6rKlBnd3sqqhJk15wFVMdK+77Kuy/lbzjNX&#10;g3O5Y1vvPtaltiJQVZRN0wRrHT5//hVhS1iexO6xV0q3dX5r5xJjrPk9rar1aKkwznirAw3uvc5T&#10;Ewo7Jt8cay7azyWig13HW2GXu8NA7qxQlDipFqqitOI6jJR5ntX6qzHD13M2M0ufVSSZXahqtU9m&#10;lnV3x7O7zewpUpOWUMVNbuFec8lrFvVQ0P2qZDBZc8uSL3mJBeDLKdfcgl4t8pbVSfvn1qLwHlHi&#10;Ht4yAtb769LbT9/uF3QzMBoNe3r1xvHcwg1Bre99W/LMMcOHD0rWW+zviIu077Eln/T19yGn0eyv&#10;H2sOC1Wv8TaQuAVdW9JRyUwowPUtsfT2/vWOI/dwrbENzrG/7l+vd3+oGT2D39MOSdt7UW06NdMj&#10;pYz1umoejB9aE5Vab3//tjn7hcxYfk761N0mrcUd3lL7vkXqHeUZtQz7HvcdPY8jp4sDA5/MDVje&#10;rjFjDawXO792OLFbVtFh0NO+335Au59RDdmTMLQ0LTjA7WDx/z0e/x8C71uPqD5so39A+/DOssHI&#10;TW+k2kz1kC3NUeqavbLQytePDzWAJiF9f428s5G6INh+86rFCO+HQp1NGwmplP5ELQmaYJBSYN1O&#10;yEzDvsfuA4quGEFhz/k9UVvZhPvgwTSFdu6aewzDKm6HGvmuHGo0AOhDTN6yqBkB3CNg896U6kaO&#10;PyhgenVCz5ovG1/L8mwPtdFUsC14y+Fxb9MZTd6PDRMd5M2jgqs/yPsk7vb1a3idvveHhwf88R/+&#10;CAC4XC9SiFqH6cHX7005aVMiXnRRG8fJTsiZ8Hq51A1pPomX68vrRb1tWfygiZGQJWCSdv+zkuC+&#10;H/jC2Is57KFXxojdxmzhPeH7jx8EDNlWzItFNB7wE87nd9i2C3784R2WxxnGKvM6JlhPcItsqDkz&#10;jE/485d/w7///D+RgnjAFh9Mpyz+03LCMi/wbsL7d+9xfnjA0/kR59MZp/mE0yQDEG8dclLPPTH4&#10;hSED76Y6VDwW2+ZG+nkYxnXDuRqQqyFlDoxoDaxahIjEXDzWWmYBgxEyMJ/OABmsWxCFEO0+e6Uw&#10;FKlWqM1LuydvGvB2jznSN2D9urxlDu/edOItavWAPAYaxsgwpEy5ZBGTwa/fVnx53vD0eMY0L7he&#10;L6KKKOCUM1pYTHgmgy0mXHLGL1+vsMsZYduQYgCMQdguSFqocY6qfkowJsKYFTG9Yg0v2NYVIUoI&#10;noGHNSdYswBsgEyiCCke0lrYG3KAUXYmRTgvNgiMiMwJr+sz2FxhXcJEBos9IWdTrR9SzogpIKaA&#10;kBOACMoF2I+wsMhkwC7vjXzbWGfUUFzxnpUmydsJExbMOMFEi9z6/VlC4oRMWYYaBkg5Ik4ZgSI2&#10;BERiGBuRKcNwxsnMIFfC3XADJh+G3SnBQkANMiLhp9KwZbF56iWch/NAgYYYg3r6OlDmWiDtajeu&#10;3sopJrGsMBZrygBncBZFR04RIQFr2m1Cchbm5zIvN7JdKdytvG/vADshEyGSNn5VRbSDLQDdnK/t&#10;+rqnFDs09J3FWmX+OHeoOdrayTV/17J6RrLs9lwv1oHt2dwzvEZn+FtZQq2qsobGvSGvtt2Z2jeP&#10;haHYg209Q/zeIKOXDBcm/dHGCLWhM9VqAsM8nDY0qj59WqSXUD/OfFOz1nvMaWzP1wal94OLnjzS&#10;NWE3DB4QyLCst6wgow6u+jyoXTFhhlaDtqlvasBueX57tYfWp6WULmvUKdsOzLAoYXkScosSWO2c&#10;DuoMPE8gUpAhWbw8X/H0/gnWGszLhG2LiGDEkOHdhMlTZRgKA4rh/LQDIkTYaMPjvDS18HxQ8hod&#10;QPrJNxY5hJxjZbUfgStZX3PTLGdmOO/Ez9x7GGOV2acSaqOe/wVcxA5YTX6q/UA526WeTLqOZZ3v&#10;67XZ/32rrtWhtjkyvCfrKtt8mhYd/kwHsKi3ZgQY66re3jHW69J61Fvr1M9WerF1vXYh0aQWhOno&#10;be7NzcBtXvafa8NNnXd1IFb89ZPule25I6oHV0FwJuzgODkNrJQhhncTwKF65RaFVxsSXs6ocuaU&#10;fbZX1+4ASkPKMFSHhMVHfLdHs02mWa5M9UJcAe02HO3elfSZfHx8lIBbI3lO1+srlmVpwFd0titG&#10;8y32rA7q7EXbPrtVS42JF/kus7wHBQ8MRL4lzYH2/dI5K2vxAGKqJZRmixTimfweJc0YWcM7w1Pu&#10;awVxFfgrtmUFiDdkbtSwLaHmYLtbZmKqojqdHsBM+PzpM1LISJGHFhplbRU1wcHWFYwQ4kG51hN7&#10;+tqqAIOynbc9Yh4YzHDd70fEulZx1vaiNyCzDs9ruGn5sjG73RYaVZoxkt+tAdntfWawDFn46Mke&#10;tXc2mu1TWNEtGNcqw0Ttk+7aAdXnsoTmcnu2lWfhFkfogdt7PfsBP9Fw+IIbFUXcyH54HOB6Hwfp&#10;n80e8xjZL7b+8S15LB+CiWlILvmP4HhHtd99W6IhEeHwWYyqBBocr8NNXBP03qpE26DkPgz1CIY2&#10;6gIdwPZqlhAjXKcA67GW/V95ZlvV0CjM90Bm0t/fguD3sKXb34mhjdbInqsQ3NrB7IGhr2oyKGa4&#10;k8IiUpRQa/laQtoCzk9PUrcksSstA3bvHNIWcV4WzSmJYO27rNpfTdMsOTmHepWGCoWegNRnafbE&#10;oIKL9vf9VkV0qywZXeNRD1IHkx2pkRtrGmruf0s4KIqNcg61w+W33E+KQqHY0LXXoMfL2+dq/96x&#10;29j/L/C+9VpvmV4xSdNNDSuqBMm2zcEesCRp8zlxtbKohbUCGf2UZBTysUtyjjetHB49C+ywAWkI&#10;Ft/4RXPjNdZa/KAWD5Rrv3czGWxvRC28KtunmRx2D/Pt1IdugMSyeZek5lFzOgKE+yK1t9J5iyU/&#10;TBRv/tz7wvX/jA6I0YCg3wTeCrgZMR77Q6lnRY8nXLuXV2FwjA75e/70bWM+KtZGg4IjS4PeVC30&#10;LHDnHB4fH/Hj73+Pv/3tJ1yvFwCMx8fHuvFY70UVQhl+mSrb2zmPeF0BMliWZW8klYn18PCAnDN+&#10;+fUXbNsF00SYHhaknHF9FUm59xaT1SI1S5gsiLGFTZguXsLDnPFgAzw8zfjD//I9Pn74gMlZmJwQ&#10;YsLff/6GaTrjdPJ4OFv84R+/x/PrV3z6/DMYM8gz1nSBmwAyDq/bFet6kcMlA6/rMybvEDKDgzIt&#10;r2o/Ywizm+GNgyULTw6zn/Du/A7ff/8Dnh6/w8fvfsAyn2oDRhCJGTHV4c++hs3Bl23Evu+LsKxy&#10;tBw3hBSRUoRXKw5jHQwiQlwFrFTwYTk9IhYFQ1RLLx0cmKr00UA0snDWI8S1HhStb2hb0LfrPsZ0&#10;o6Qpe87B8/dgh1Lk2rvfYRkwMmfkmJCJYMkBVKTmHpc1YpoYnz5/w48fT5gmj/TyosnrXIOVyYjd&#10;U0wS2XW5BkS2yJDzwxAhxg2JA7aQcbm+gPKGeUpgrPBTQuYLvr58xvX5M5CByZ/BYJzmJzws70Fw&#10;YDaIawAn8VAXYCnruWXhyEpjHAVEsFb8LzMcjJvwYAkfsOCyXRFCgPfv5XxIGYkTGAkhbbiEa7UT&#10;igo8k1JYc8xISHAKmIQQpEjIm4YUWmWJEww5nOcTHukRs53FUkeT60EGyUgOSwIDFshGVF3blLDm&#10;gGiE/c8kbOQECbaVfc4eMl0OXpQ5I4YghUpmDdwzGkAGkSOQqWtjL7wVrKrFbcswOTLlSs2QU1aP&#10;YEbrQ8MF8DUSguydxXRewDHi8rIiNs8rM+M1JRkqGaPXPGPbNkynBdZKpsHk5+onWM9T8H4tur8r&#10;QPzoPDYwb2ZgFMuAPsBxpAAb+aD3e8roPBuBFW2z2L73/ry6V2yP/Er7rx/Zp6hqw9bXv29MRhZB&#10;uQlBHA2u+zrlnu0dGbph7o0GkscMm8LupMrKbDNEnLEH2WobbkbO3Hjiii9vEwQ2eC7a97GHOsY7&#10;iijJ2KhDYGsl9cEapBgOn3Gv3/jGuqQlvRSw8HBOHNgv2IPY9SLZVg2Qd+9W04A/4ulJyEw4n04I&#10;cbf0W9cNa7rCWodpmjFNM4y1sC4jJ4b38w7UslrXGYL3UwXzyz/zvEudW+9RQBj2KeogTOsTo2z8&#10;hMYCDYB1RYXDR0BWrYPmyYNVam7tbinD7EBmD1JluzNOqfH+LfdUmMSb5gAYZd63LDmz592UdWMk&#10;NLPY/VlnS+epylzGNC2ISXKGpmmBIcK6XW8GQse+hypID/j6fSKnL4MpVRDEDeQsHFy1Jo0xif1a&#10;p1qd52I3lA++sH3DWgkNZT0UEL98vXmedg4WHUAi0rNonjxScnBW/k0pIeqApOQcZbVwKmSTAqy2&#10;PrusNiBlICFkqj180NkJKYWOoWgqO7GodGIWa52s4JV4CwsxpIbXWqvKH64+uC3jvahXxF/f1Uy0&#10;di/d7XK4MtONseK3H4KemyXVSVWFnO/2VSPmYO9JX4CISpgDHUhK5f5ZBWmznuNOrX9cMwAu31NA&#10;uDJoPvpMo9oLMqfD/joCy8ROKR1sMW7DyffBYAlvzcyYphk5Mf7+959BpIOdTDeexj0ruAxFnHOi&#10;Ok3xJh9tdC17VScOwwglU4AOHtnFDpVxHOq3bOZ+MFPvQzvoV+C+hLwXG7h2UCTDDWVNZ4aafiqx&#10;KO9kCxZCR67MXFmztpxxTHomO2ROOx5UyUe46Z34jmKtui9wk+mhhJuRMq/te2r4ezOwGhEsS2/V&#10;hg73Z3jPpr838GoBut7G+C17lXtZg23+Y6uO7EOj77Gfe5zsrYFDj+fgjdqsivQam9i3rIBay9Db&#10;e39U9xxxHXOj/qkWsYMMwaLINR1hobWNrDhmVz/fB36PNkQjW9mao9JZhB0HNuNQ4Huvk0JETqnm&#10;25Q9znu/78PYVaUpJs16UQUTA5Of4J3H68srjCWczw9A1nORWS2F5efDFqRnmmYhkBHUJu4Yxuyc&#10;QwjbjdXlvXynFpTua5PC8O9xt+JAMrKSLl9r80v6eucGdytYb+eCQRrGLdcsVps8o314e+4csxpM&#10;rZl2TASHZySlhElt8lK3PvpnvVzfXZH/X8S8L4d6a0fDOQ+nJdRNQw9Mpa4pHDU890DXG+aYkYI6&#10;c2GMNRK9KBPgcmjFIIetdTgwv9qQjJE3O2mDtr8pOWBTzvCTO0gkmY/ymJHfWGXvaGBMygmJBVgq&#10;PoLt1K6VxR1Z9cebXYYD0nDgwE7Y79E+VCgNTP+Z76Wm91PJvqAahWrcs0Xqh0L9wKYFIkZA/Mgn&#10;uACvRR7ZAxm9pKcN/bznWdsfeO17a4cvI//zUX5CP7HrfenK61jrD0zB0hiepgVP5yds1w2vFwFE&#10;59OsElVTG6JlmeFnB+MM/LTg9EjCUuWM15dv8N5g9jNSfI8QIk6LMEtSzPjLXz8hJkbMGdOywHtZ&#10;M0CsjGtrDWIKyHlGzoCfHKw38M7hNC2YlwkPjx7ZXnFBABlhqpCNMG4GG4evr8/wnzPW/IpL+iIB&#10;p5cgbOEk0/HrFqVJdxZ2Ein4y3qBn2cwMQJnTH7C6XHG9XrFmi7I7MUjPF/x6xrw8+UT/uXzv2Ay&#10;Mx7PH/Dx/Y94//Qdfvj+RzycH/BgFjgFlDlLtqeDq2x8wKnMMinbq/hvl4OUYY2E1aWQgByxXV+R&#10;owC6U20agW2LCGtUxpgFii+psTB2gnUTEhNyXGH9LPsDgIiMyEm+3zk4LqEqGTnHOiA8FnWoB6Ec&#10;QKogIoOCBRcGVLv2avh412DVtVskeoZBnGGJ5ZrZDEcZl2vCt2vE5+cVXy4BP5xnGOsQwqsaKStw&#10;tizAyogweNle8bJuuJgApgknIjCvuCRCyAaXyyrv01kJILEJIT/j68tnxMtnrK/fcF5OmBwwuxnv&#10;p0eczBnX1yTM2CQGzjHv4HLOGc7I4NkZCzcvWE6TyAVzAhwLoz1HJI7A0y4HzxC7nZACtrgihIAt&#10;XnFZL0icscYNL9cXxCzse5sNEA0SGA+T2DAAQPS618SEyUrx5NjivX/E+/k93r17J4C5ZsgwJRgD&#10;BMPiZW8yyFuxc0BAjmJlRDCIIWEiKfis8SByKjGtAlbACAsuJyCHDKQEmxOwMkzMmDzg9HnJRqbj&#10;sr3v4esCmK/qi7oDa2RlCMUksnwUdq0x4sWtt+zbZwAAIABJREFU4FSOATmuyCkihYgUBOADGTjN&#10;1WA2CF4GYUWC7ZyrnqU5JvlMSQObUgZHBnmHLSakAopqI4EmdJVYLL4yM6yzaqFH1e+ZjHikc5b7&#10;Xp4BOX8KSFQAr3RoUuvQTff1tuj8LWVMq168F5p1T1bf+ti/ZQHXMv7b4rhvdPfBtK0NW2683g3t&#10;9heH+qGRurdWhKNaoLf5umcfUM9StTCpTN/MGi7a1J5u0OSyhh9nef4MA87sdjOs1iGothdU7ZTK&#10;va3ewSxKFHT6jwLXZTBY7RZTjOK/PNhrixcrAJjCDMoZcZPgUz8vVY1p0FjA1MEBazu3PzcxiL0D&#10;NT6zlX1fIRGdFKQMZw0CJxjYaleQCgBnXbXWsEZtIpUAY8tnUCWSdxPWa6yA4sPDE06nR4AB72ZM&#10;zuB6WZVEQ40qVMBAMrvdI1ieZQbBT3sdmznLmWsZDPFqd87WYQvAsGT1a1wHjpIpo1ZAkAwWYwx8&#10;sXfxdmd6Gjl8vXcADCwZISupykzsbHIj16aqTDN2xnUVVUJZUzELMx9idV1tUEqeA9U9QBS9RcFX&#10;1qYQJsrek4XR7KbK+I8hirUUy/DW+glhi3h4eAAgRAtrDKZl0VC7XOMGM4BFFQ+kDa/UW+GwFxUl&#10;QbEGyjljKsG1uuIr84xyZUqLuyjBaPBsySYqoAszgxPXZts0HsZlfcUs9VcqNY134Hi0/msBW/l5&#10;V5UHpSYaK3tLXc6afWQO9jDMJTuDa1ZSm3VWnq3dRk6AdFPyA4ytNm4tsOz9rIrJoug+Kq+KHU0L&#10;BFkrmRhb2JTQsdt+lXw5wy17GxUUqdZ7b1ie9gSPmh9QAxGBDAmN3j26d1Zmq87dzzcpOFnzE6x1&#10;h+bVNgMNItdcW6lPb3zvtd8vPV8BWWUfFYaq0wBCWKrAjJu9EB8uG778/BUEq+eROYRk7sCKwel0&#10;aoC/hMwRMWXMp2XvN1Whcs+bepom5BhEUaWv70zjblbZ5HtPm1gGkdsWFTgLsicYe2PjUQB1wm4V&#10;VtSy0+RFlQ0Gk9lDrnlf60XNXC2HWCEPfb5Z85TIWljDTcC56ciSwnAkbvGVPfhd1rlkgZlit0O3&#10;qubdNocPSqBytoPHJD0Dgs7KNO8l7zgR0k7CNPo+jezzHMX2Vd5n+UwZxvgDMFcAvKLKKmeFtft1&#10;LaQnZjk39+c212tRB5u02zUfbIH0+tzDxkb5effU1CM/8hFp4xDMm3cbIda1NlIQ1jBt9BY6gG3W&#10;USo2TSw1Udbe1ME1VtF8tC6ttbMo/OrAinGDDZW6vewhZfhUh/cHnIsauxjT2Pngbq5ET2rp1Y85&#10;JX3mUXMwdTeGYVGDl4BYyYqQPs5aK6qsYr+YEgAhhG3hisQRCYxti7iGDeCEsAWETbCY18sVl9dX&#10;wBCenp7w7t0TUsp4fv6Gbdvq3uy8w/l8Vua9fo4EnBbdw3JCiAGTn5BIrH6d82ASIprsV1af51T3&#10;ZCKLpHsNK7HTFztBiKK69FhUak1QtQFEyjXfBMQwyOAudPrWzvh2ONUSy3eXAqMDi1wV5Kx1l7gA&#10;SK0v5C9bn4WkdRGIEGLEPM9KkoyNA0GLj9KNi0fJLLS1Ztc8kBoELuvFGSOBwe3apP8C8L6Xhrfs&#10;rvbPfWPS+5wWMH0U9thOy9qpTx0W3Ei+j6ynFswuU20JN9IwvxgktKmblPXgawv8msP73D35ixc1&#10;mJDi7q9XisCbqaVu/O0h3YbOtRsNNeEwzLiT0G5q49ZeY5Eo0Y337S0zDL/ZJN8MMoYBOWOAYORx&#10;O1IM3EuAvifpujfYOQyPuuJm5Cl8j8k4+j09y7H1KCuMsNG16qfqowDc/jkpUvjRBHyeZ3z8+BFk&#10;DP70pw2/fv6KefaYZg/rDeZ5wul8wuPDI85PZyynRYObLK7XKz797Sd8+fIZp2XC4/kRDw/vYckh&#10;XAMm5/G//2//K/74D/8gm50zYOt0yLQhpg0MaYxDTLhergghivx98sgckWKENbLRJV7xfAnwswHn&#10;hC1ucNMEayOulw0ZG76+JlzjixwYSEhIkmav68cQwboJmRNiDHUwlbJMX5FkTRcg0aqkLCFIyC0n&#10;bIhi9+EY6+UT/v7tZyACk1twPp3w4ekdfvj4PX78+Hucpgecpwd4q3ZEyPDOA1HYb6bsAVQALwGL&#10;kjZ2ZCQsS4LZElLYgEk9FYklTIm5sulIG7tUDqGckbJWl7wzVEsYjbVWABXa975dPm7qa+4gwNH/&#10;857K454MbaRekt/BFUDiyvIilRMnbCng62vEt+cV33+YYQ1h4whrZg2SM/DOY5oYZD2eLyu+vLwi&#10;sQ4VMyNGRsyMNQY4Bw0eZ+QUEPIFr3iGJ7HUscsMNy9gBs7LA5bpEUgkwBVnsWfTBjOn3bKkBXMW&#10;P8EbB69SOWMNEiWwlXsbk9gZGXU+IEPISNhi0MYtV7A/pIDnywteLq943a4wEyFyQOIoNkPGwTuP&#10;k18QtgAyF2RK8ORh2eLBP+HD0+9AIIQQ69CXLCHZCPYRNOt7sxkRYikEzsgh1gHLbn9gFThA9Wwu&#10;RbAp+6ZaxwnrfmflShGtxXNzBvYDTWNsfdakJpGAQafAX8nxqNYMkOYnp6hsvIh1W5GSFJKGSxOb&#10;djaGAv+ZWeSjBDjyci9SFnDNGJC1IGcROYNyQtLsiZG8vGXJc+abJqX1l+xDmvamrG2OzCFIeiR3&#10;HjEx7pEWRkz8Gy/Q7oxd13U4lG9td+jGK5uGvq1Hu8F0MwDovfZHLLVjyKAZqvrKmhxlzIxqipaB&#10;3iqQ6vlsTfXb7hvX1hJB1oYFGWGsliauz1hqvcBLHdsy0oYFtve7KqOxgxnK8RXALbVrjtrAx4xv&#10;377tg30jALd3DlyBG9p/rlGj9h6he2A11bOhsLANWeQtwOjSjzFVlhOrzYqxMoyTeloHxJYUjJZw&#10;0G0LMFaCMQtjbJ5kEJ2Zsa4rpmWqQFGMURomc2RR7mraDCDDT819zGq1Ygym+WhLZVRVgwrAAkYZ&#10;7CW3qoA/zqj3t1p3GGfhaaoNn9gLQvI3UgCZwi4uQKw5WL8UMLFV1B78drv1fmDoFkCrYauVnyus&#10;31a+L6qMMpAQxUgIQYdaGSlGfHl+wcu3Z7z/8B7e2xsFTktAcZM/ZLLsPuWpA6pRlVQld6Hc55ID&#10;IYSno8WKDHvU2sLZQ5/IJb+iHjM0zDrr2dVtr3jcS6gZpoyDU9s+oWYFKMBUw7GpgJytchuHfb4N&#10;/BsxEO/5JffK3aM9CA5WnPsaxq4QL37dOWsZ2pKGuLMa5ZuesAdIRnvqiM3bf4a+n5I+PgoDOxcy&#10;3TFLwRgasv6L7VSrHAGOe3xW69o+iHK32pEg48q6lwAMAMDj4yOsc/j661e8XlecHx7UFiY3Knnu&#10;/O938BKVxb6rSnLKYMOH99x+pmK50xPSqsVI8e2uZLs9SLicRXt2nbth3BtrdX/KR1UFiYcq695M&#10;Gmicq/lc8bk/Btw22H4XQIvqlnCvPziQ0EA3dj+t+qxV4PX4UYX4GmIlUa9QzMPB/PGaonE84DGb&#10;vMcieCdt9nlA5d4W9WerrGiZ/mPLGbohdbL2Qn3PVYLO+5Danjw4Uk32ZIhCuh2t+/Z1CyGm9gIN&#10;YfSeJ36LJR1yCZgVkDZiqVusjJq12loE3+ItzR7QKBdTiDWfsldzOlWQFcyOD2B+g8vg1hbsnnXs&#10;PccGc8PmJhnsdvZiBSxnQ/B2t74mZ6WPyWLTJ4SFTZ+5Dc+vL3h+fsWXr18RQhA1oLFw3uF6XfH1&#10;y1cNGmekKIPckom5aggPkcHD+YyUG/977zFNXhRhMeHh4QGPj496jmcsywnLwxlOv8cY6dO9lYwX&#10;Q0aUeFYzc8iCOapCyCKEhJiykGGMkUINEBKC9pr1+ekGdawF5b3w5JFiodSPBbTvFSklGyk3GRnG&#10;mKpAKoHufTBtDTYuZ0Ptl0ZEItxkUOz2PPlg/3aw/8o7xvX/5Z//EHhfJOE9iD+ycWlTf2+SeAdy&#10;iB5Iaj2dW5D7nrx75EHFYGROALHaIUzD0NaR3+rh991IjTAO02gbaGXU94Gru08Yd97Tu99+KVh6&#10;eVQ72KhhTPXnc8O+Oj5IR2Y5Dl759zzv3wpv7QHsEcNvJBcbvd49gLAFBt6y32m9aUfMkbeGEW1h&#10;f6+4H9kMtO+3PRR7j7w+JOQtK5/Rs9jKa8umYq3Fsiz4+N33yNHgT3/6dwmJiyusIyzTgmU+4f27&#10;D3h694TTwwkhRYSY8Pr8jC+/fEHYNiAlfPf+I96/ew9rHN69e8QP33/C//2nP+NyuYKcBGy9xBVq&#10;+IHX6wWX7UXsOMCAj3AesCaAKSDFDVveMPsFbrJY1xUhb6AsrDR3MjDM4HgFKMM6YEsr1rQhGyCm&#10;IEWrMlhz5tpcS6PEmGexwIiVec4VEKzBVBpqlimCTa7Ff3YSTu0XjxgiruErtvUbvm5/w0/f/oSH&#10;vzzi/fkDztMTPn74AT98/B7vHoQxSEyYvAfUL12A/OLhrps0MpwlhKjAIgCOAXZR4JhJw/C2xhNV&#10;WDeT97JnhAhj5+qvW1g13nuVQyc4a5GTaYoS3BkI3RYg97wg79kCjfaHAiSXcCqrh7qEhjoAGVs2&#10;+HZhfP71ij9+/yDet5sFE5Ayw5CDMypFthbfrhu+XQNoOmlBQAhbRoKAukxAjkFzFSLAK1K6gumC&#10;xBsWa2GMxdPpA+bpCYZmYU2ajBwCQiq+LNAEejnYQZLvMPsZk3NY/AxODMri825JlFUggpkf5L1k&#10;Ro5C353sjJlErmEU0N/iBhggLAGvywUv2wVX2rCGV7xsX8Wj1zpMfsbJnxCwwWyyRjx5OHL43dNH&#10;zGZBoSWxAWAZ2SZEHxCnhOwj2GtILbKE55oszHo2MFwKWYOTXlcDOgDOlFg4f1mCIauFiBbaOyPb&#10;3qi82mKqWPLUr1nTBJJGYfwp06hY45AhRFWDVL/HFCWMNwsLHznBsSohCJXBM81zlT5WMEVIfSDr&#10;YL1DkLQyKbcM7V7eg0HzKGjpqMrjoex6pB7bgRlU9vY9yfIoN2g0ZO4H8JWt21ietM1VC2qNAHzm&#10;fZBoKnueqkw5NxZwtjJu+5C9QmDIu+3KG1Zw9/xjW3JIqSd63+FRDVEVAw2zv1oqpDS8163lj/Iu&#10;5M/qscuNlV4/rOmHH/ea2tFeWgp5UwZqhnbpc7u3QlizKYsF05oz2FpcLhcsxZ90E0Bh08bDOae5&#10;CqqK03BV75xas8UDiNwOdYU95nZvYgZ4k2bbKktwC1dZ4ycrLDgjvPVcgjiJwU0NVobp1lqczufq&#10;GeomCVcttjTGWMks0HyL4s5gm4GQDFFtBeyMoUPAXguAFgC9EIMy0z4QYRl2yHMu1hCFOUdEYJsB&#10;QwgpisqPJEjcO2E5EyvgrL7/B0Un7c9sqSnJWFjnx17J7X/b7IzGUqmtK3syERGpT7qGh2PP4vIa&#10;Fm6MwyUzwAkvz6/47rsPWOYZKUXEbRNShLKmnXNSU6jCoq3pi2WL+Mrbg9d0AeyL7LvNyygAPrUD&#10;M5QhAw4Wk3VIoT1Q7ffKmuIstnJd0z5imbaqqBKabm5AArrxJPZOeKK5ZuEoO7DkktX7xBUAGvWu&#10;PXjQny190N7I+7j9jC3YWXqAsjeW56QNwxupnlsrjvLMtwProy3AkVBVsobKIKf1qLbW3NzHcvZT&#10;rQNKRDHBmB38bAG14m8+CjGUHparxWnJtkADxtz0YHq/WAcHJdMDroRbW/z69ZuQXI0r6XY3+MPe&#10;d7PaKik4R7bmPnjnYGtmSLqx2RzlqAmpwQDc9q07Aad9D61FRBngFe/qNjdHcgM6r+fCw6/WIjIg&#10;Kk9wGWxWXIB3tVkBSLkJCgXvAwVjjvVI/xnf6qdr0LsxMMozHqnthEmdbvqVPrvwCHrvNUZMsQ5l&#10;0BENRmsuFQvGcp0ymuDK25p3REL4rdDgvq7RhHpRsBVAkUwNjh71dT1wP3JPGDHyR/Vb74Ff7o11&#10;tqpt+jpsZI/c2zRWG0ywnpu3Q5Jyz9rg2Hu2MvWMVCeN2FlWcQO6ynU1HWmzVYqaQ4bbPavkHv/p&#10;e+nDGSSFuNTNSg6blaxRbGiSqt8KYLuGFc8vz3h9eQUz48uXL7hcLnh5ecHz6zesW8C2bpUAItYu&#10;RfEhtYmxosq+rteqOFiWBd57vLy84Jev3zBPM0IWVvt2veIaIl5eXoSA8PMnbCHAag9HRFjOJ8zL&#10;Auc9nJecmtl6TN5jmWY8PJzxcD5jmWcsy0kUYMZI4LuxyACSYjil2IzNsI6srety38fUGjJl9RoY&#10;n5vtPlBIs23uWI+POusAFrJpO2hvX6s8d2UYvA9KzeHs7M+ZgksVB4YYI6Zpqvt11JoIWksQidVb&#10;wXdBQEiSEwNjmpOL/nPB+x6kvpeG3oOUI59VY7lKomrIEIoqagzitkB2X2z0G1xr+1AasG3bDtK6&#10;Pii0BYF7C5MQArzze9GtjIvWt3TEiivskpGH6yjYgYvNhSlJoVwnjFlZQQXkr0xELsV92fAwZLG3&#10;09/fYt/e86H7jxxSI9D/JjRioAbolRA9W24EfLdNc/s7KjvpDgjZM+tG16T9vh7AuKdIuAl7ujPl&#10;76/TqOhv2X3t2jLG4IfvvwcB+D//+/+BlANSCpimGe8//A5EHpwN1ksEI8NZix+/+wETOfz9098R&#10;Y8Djw3uc5gXeecTJ4byc8Iff/x7//M//gpfLBSlnTOkVv377BdfrK4gSlsWDTUKMrJttBFimxwst&#10;CEEAWnDCYj0ezIJtWwWI9wKI5lUAOjd7RA3dzMoaLjIzwMrXjBaM2A9g5iST1IG32jzPiDljDSKl&#10;FzlUwz42BtaI/HWZHeK6YQ1RGrqYwWvCl8tn/OXzv2L59zO+f/cj/vDDP+L33/8IPy2gTEg5wBuR&#10;50rYFYFIUt65qgCk0U3bBcQLUk7wNB1BIJaCzXgP0g3fWotsdsuarM2jMxa52HcxY5o8YrSqRpgA&#10;HA+mXgYozQ530+N8c5j14FrfmAGNP6Z6pxsi2CzWE4YFQLhswGUj/PT5FX/8+ojvP8wgNzehRqgZ&#10;JbATvq0ZK1tMyxmsOSPX9aUCKiBhJsY1wJkI6wAOK9isYlNgCBYej9MHzOaM7ZJgkwFHCRW0ZAGY&#10;w55NBDjvME8TnLHwxsEwiQwQRykzdBhLpFkpKcPA7vZHACyceLljgYWFNwnWzzj792DHuMZnfLs+&#10;gCmJ/QgTTDY4+QVudkDO8MbjPD8IcJ+KrJaRTRLg3gbwTKCTAXuATZZhBgDkBEoSEEXJwBoHTw6n&#10;ecFpPsGSysmtVbBs9/ssA+AYI7YYsIYNZK0UjoOgnXuD2PL8eOcrWOCMFO/WGDhr9xOoeRmxDmBl&#10;SouslDkhXK+AdZWRnFRmyRwrk6TIHGvoZjFnsRJam1ll0x1wXQKUWzDkt3JXRrZxPbA2sk4bNX99&#10;TdU3Zb0CoCxqLoy1pnC9Z1PXB8reDOE0IKv32r9pTIuMuzkHW1vE0aCjt+O5B+K37N+2BuutG+4N&#10;WlLO1aO9HV5EVXRkrQPQAYnUsAN3Vpg5AGLHRpKGTeo9/+gWMKPSpJfvLcMtBU1op/YerIemeYah&#10;CdM8qS0QELYgeSAh1Jo0a+MaQ9gBWJYcCkuAUYgqxwDnPXJMWMNVzhYdfIutj5XsCm08JiPWe9Z7&#10;VfAJi6zI/ZnFPiMWwGSLO5DuHKZ5xnI6wTg5m7ewYVrm/f6xkoLKM4RU+hodKpnqu1+uZetj2+ZA&#10;8ZGZUn1JWyk1ESGFTQBb75vmTfYKju0+ZhFzwhYCHAF+EsuNqLaMxlhw4sqsbTMFjHUypB6AqVZ7&#10;BzSWJ20ORj8kWpalfsZpmmrvYQujuKxbVksSfY2nxwdYY7FtK6bJK/NeiAUxRgEejTkQUdqMpZIz&#10;sId14oaF2lpGljVjrVWbwQExqPHfbsHHnKEZAbbalal/DRwdc7p6QtRtv0Ja87XqQ2o873MXJpiq&#10;p31DSN79tcva6YZzaOoga2/VFf01HTEIRwPJEbmp3Ud7oL09N+S5MDf73Q40mMPZ0zLsR4zcwpLf&#10;Q+5RVQIxjrNXyOCWSVx9lo9gYrs3jjJKyu9rr5WzDinHA+DSMibLTfRW6o1SV0zThJwSnLP48uXL&#10;rhy9yUWhQd9209gKY5J3K6Rjrso+8IoxqO2EOSi16PC8HkkAvfVuy/Jt94aSjVV7B27IgQpiZpaM&#10;J1OHnnqe6rCaM9c8gN2+jaq9BRcLk3y0FepV/aNneJR1dxhw4zaj8GC1dKcnH5EHiUhs8uoFLjdi&#10;/0QjhXFLFCz32WjfKIqRfCBEFdublnDQEydGw4vWQ7zUOof3AxoC8yPnghYDu4f3tGrNfmjX1mq9&#10;erG8l9jkSfR7zshvv79/1Tar2+N6EJR0bbbX857tcNbQ8pY40dp6jZ6Rm8wB0JDs2QdM38O+7jlN&#10;FMLHuq7wxmJqrncB7kMMyDHher3i759+wl//+hf88vkXlMyczEJ+yFlCso21gk9kVsu+jOW0wFkn&#10;9S0BdvI4ebvfq5SwhgA7eXBmrDFK7U6mWl+dzmdYq5aBqp7b7w3w/PJSLdmscfUcjiHAe4ePH79T&#10;Nr7Bw+MTjBfg3s8T5nnG5B28lWu9LKeDrU2Lo7Xn2m5/7auqpu+BevywfGZrbVUBHhR7JbfP4Wj9&#10;xju5seyle31xrMMKuaXvpXIek213a0fe7TMLoerA8M+N3R3qPv5bmOp/GLzvAfMRo6r8twRkbds2&#10;BEV3GR8O098+eHFkuXI4uLomr988yg0oE6X2cG9DRtuHaBTMxpDJkRSATdiMbwH97sITjtKZLri0&#10;HRgUySuDG6GgsB0ZtwDzYRLVNaTlHRuyaJMAb0NTxsDxiLXx1obW+9X3YPc9C51R+nrPTugX91sK&#10;iVEwbC99v6cgaIui0YR7NAHur1W7sI9SWB4eevcshfb/z7u1BMwhYJe0KHSTxT/88Q+AAf7t3/8V&#10;v/7yK/7+t8+IkeHsDGKH0+mEaZ5Ewgbgx48/4uOHj+qxLsVtiAHWTDCUMQH4b//tv+HTp894fb3i&#10;jBMeTg/4699+wvPlq7KeMxwB0UQkbCC7B2BKoFGEc16nkQnWe6QYEYsEdiKkEBHUay1xQs6pJsdb&#10;a0E5I5aiNcb6+uXasDLWW2lhzgmXy0VZwi1zTYOMYoKdCMYS5sXCwuC0POG9tfDzjPX1isv2DaZK&#10;4Bl//fXf8PPXT/i3v37AH77/EX/48Q+YpwWcMjgTnF/AGUgR2kQn8VRjkVwuzoKQsYWAh/NJ98cJ&#10;MWwIYQVZmVzbKcF6ka6/bhkxMzjGxv9VlTVqhxNUKtZKq6slCvYGq19z+zO952jcD4zKN/vtDROC&#10;9tBSywSEiNl54Brxct3w68uEv3+JOJ1OIMxAuoJygpTYBrAObjrhEhnsZyQGLBlwkmKFszYROclF&#10;zhJSC7zC5CvIRMzThHf2HT6438HzCZQc1usFNhmxS9gSDDV7oxYtxlpM1mFxs7SVTfCbFDk7YI9i&#10;W1Y6e0O7JK4wAUKok/iwCdt88Sdl+iYsk8NCE0IOFbgWDIRxejwjhQhLFsu0wPDOcmSbEW1E9hHJ&#10;JSQLJMpgRBDl6qFY0nEtWeTESGGD98IA4cRqIyLse1JgK6QozFHOSGC8rlesMUiBbE0NvjvuVahr&#10;qh12M6cD+7H4Vo72SxmG5FrYCMgahS21raCcwCkCOSPnsAPBWQf+OSMbxjU2BTcBpgH6nfOIrF6v&#10;uA00MvbISBo1dr1Ny8ibtXj8t2BGkfCDj8q91qYB1AwC1PaHwXUgXyxfRJqfal3QNj+HWukAX0Fl&#10;rtI8tcB4yyYxps3PoU6RV0gCtDNp6Ti4mKapMvVbueju+YlD7lFvFdQPvUcssZsGrmOkVcuRQRNG&#10;hjA1isvqQ6p5QzsgedwnD9L2+prHOvhtGTndQDTGmpoRdagFFaQsNjspRthJsioMEXIKcHaqoAoZ&#10;A6PAKek6yimBAazXFcuidXKMqqDIIO+1GTNASkjrhqzDqhDUM1pZcGInY8CmWL94wBrkYhWm15UU&#10;EMwpay6GrM2U1b4KwpL1DRspV4tIqnLmlLoMoNI8NfZsYhp6DDIt98+q7Lz1VmA1ZS73/XQ61SEk&#10;e1fDJqsfdZI1MDkdVuraSWCcplnwHx1O75kLFuToxv6kRft6piGpyqm1pyrs9XbttL1Qy7rt+636&#10;TCtI6YzRDAi5l8t5wXIWxUbKYh/qyB0YZ+16K/vEONQ0N5lmVvem3SKogC+VyV9JWXINwrYhZSGS&#10;lJ6okKGKLRURw08TYtlr9efNMFiQq70INVZQBXzrAZp7tXYr2xIJfUfoImUxK8BZ7OMIxyDq1m5o&#10;37NatTZu+pth/aWkCChLuSgcShh7+VnnTBP6nPU+2CEAUIaPZVjf9qTFGqYddpT3XDKSynnWAh3l&#10;OWkBlKNiHWpRSBXgzmrvsg+71cKgAULKZ94JeOYwhAPdDn6PaoEE64o9bUIODDNNQE7wlpBjwF/+&#10;/CdMk4OzDTMfRyuEVtEqZ/YtWMNqBSQ5KrsSkBv7M2OO67lcc6/gZlEd9bZKPRnt8Jnr86wMVGuR&#10;awg0VdxiD+X2Rdelw1FbP3NVlZiGac6EjEbZAtM4A/ABWO9DHVtQf6RuPOIYeegn3g5MRgSKPksR&#10;jb1oHe5y+55xl7R4A+LrcMNYIWit61rBx3se6P29G93L/neGGA8125FYtA94e4JEvzf3KqQe4Ow9&#10;70fExNZ6qpA6HBntiXK1qsyNbdhogNID74UUcY8oeyTvoFnn9o7lsPQe7XswxlQiX28JPSKwMu2W&#10;or1N2L18pd8iNmdmTMXSM2VMzulQjLDGgC+fv+Cvf/8bfv78M3799TNevn0DmV0Z7TTXR4KxFzhv&#10;EWJCyozMhPPDA6xzkhXEeyA7ZxZ3A5b+lUiGLgTI4NIA3gnJ6XK5yN5alLQQ5dDJaS6MWlFdXi/7&#10;M5ghlrUhYPYTXq8X8EsCjPSVOTO+Pr8Gc2a6AAAgAElEQVRgDQFbSpiWE56eHvB4XvB0PmH2E9b1&#10;inlexF2AGNt6hZ+87hmxkshS4qZ3PBJ/Cjh/o/rl3S44ZxYLaSUbeO+ApDWts3XPLASIcm+LnWu7&#10;rnpV1/Gs3gl9PaG3x3Zboslx4JRvhmz3FCf/Kcz7o/zwuHH3v7TIb3zj+dkftq0/0IiF0L7mvSav&#10;L2YP08M7ad73PL9GTLcq30r7YXwYJKR8aIZ7H7B77Oo+qKwUMtyBJUTmUFT07I+sE/Yia8Ngsj/2&#10;0719v+1D1F7D0bNwbxJ+T942moT2vvlvDWLeYtm/Bbi8tfm2Ko57SoR7gcmlmO7tEkaT8t9ico4+&#10;54FBDb5h8mRkeO8QU8Lv//AjTucz/vKXv+Knv/0Nz88X/F///Z9xeQn48fc/4v3vHvHwsEgDmoFl&#10;XpCZEWPClhIAixAZ67aJr7cx+PjxI6z9FSFMeFje4ePTj/gf//zP+PzrJzAlMGVY8rimLP7UQu+D&#10;dxNm8urdnrW5nuBgELUQSEhg48QGxTlVj5IGTUp4s3jmZ6QtKijXruUsTGUIC18AqNKMc5WfA0b/&#10;LGzDlAMu1yt8tsrKF4VAjhEpbVK8eGmamBgBFxhvkVJAXgO+/eln/OtP/xMPyxP+8fd/xA8f/wH+&#10;NIGyhQVhvV6RozDV4iXBGYNl9pi8wTTP9TAHCdBrjJUQWvI4nc8ga3C5XhHYIIPgdQ9JUa5Jsasx&#10;1gKxFKm5C7GmG5bQvYHRPZ/q0To6FuB2H6I0jGABCzNmBzhEXK8rXjaPn3694LvfPWIhi4ms3DNl&#10;AFrnMZ0ewNZjDRFmW3EyFgkOCQRURluENRnWBhi+YqIVE0lQ8GLP+G7+Ee/9B9jkELcACwGexb+9&#10;aZ6cFC7TNIEJcMbDwdbQnJh0xEQAZQInJTcVkwvmGkdRwjJZvQflsmWkrI13iLDWS8BjEOufyZxh&#10;TRYfft2BcxbrG5pJijC1ysnIwrpHRjYRgTbAA8kKcA2jYckKT2c1xXFklRmbZTgxzbDWwRlbn4/q&#10;OauDoC0kXLcNIUXxUSzsbtKhRmFydezFMqwPAQhh1YH9gpxJ2BfKPjENg6fu91nCkELYKjCRYgCS&#10;gI45RMR1kwwJDQziYrHDR6uW4mMYUobh3b6CLVXGPRn5e9Iw9+J9ObI7GakL+1yc45mQ4b1V+TpX&#10;EJQa+6EetM58lAzfs0/gzi7nt+0RmvOtsR68ZY3ibs0zZMeXM70hXhhDMnBJ+cZXv5eY9+rMniXT&#10;SsrbumDkIz26RjcMUDXuTTndyOWrmrF+vjw8o1vmWQEZR1Z6o33zpt5oGGO5HfyDFZtW5pEX73Eu&#10;WSpW7AUUB8R8WpCjnosgTKXRJ8JkdX2EKM2cZiCxgmhMGeu6Yb1cah1TQFjrHMy027QdrrUhDaCW&#10;vc0p67vaIOiwKJEE/4m/uQDcD+cz/LSIGiInXQuELSR5DWT4yek+ukvfyVmYcmayraCY0cTtErha&#10;LLrI2mr3UMC0rMADt+vPUA0kLc9erRkya3OruSdOv08HnJkZriERyDOR6nNcWfhZVAW99RK6urUF&#10;sVsgpLAz23q7Z16W5roMNDTGBBn7flcDTy3VIQn4qNjZLcvSjWVJa11awSIlBpVBS9vzTdMkNXVK&#10;+5BM3xesg51M9bVtAdryvBkdENoGFDbIN71fsXQhws2e3NoOlT6mb8x7AlIBpUjDIwsLmRu2+f9D&#10;25s1SZIcaWKfXe4RkZl1dDeOmZGZFb7xgfwhFPJHU/Zlhe9cEpiV3cWgATT6qiuPiHA3M+WDqpmr&#10;WZhnY2VAQFq6uqoyDndzM9VPv0M8HcUL2HEZMPDg1WqbW9LOuA8o0WUMRJXeLjf3x3tfgQf+uTRk&#10;+b5mQ1qud2GJFouAkTJgj4mv+xD9XaoHuwrFda4FWMvPFZuDUlkRUgMgltfi9ZcbayBE7gdGjG5I&#10;hpERP2nnXFX7WRCOhwlPXz7h5ekR3gLLcsVsD6LQhRruFlIQNcz/dS0Uua7vFGuuTSHcEl6893VA&#10;MVoj5foVvKQ/460aWBbWZwGAiAiRMqzxdUpEDeG5EHXSFmrb+diXAO9GGTCoReo1Ni0YrAcur52j&#10;PWhb7FBHtjuVuND54RerFV7DtwC+rqmSChHewx+aZ5famq/Uptv660lQdlcF0GNdN+4Ur1hGa0u3&#10;8pyMbLZ0/km/ZvRn7LOT9q7ByD65WctEjdVbj7/0yiIdNKyHLu3wdnPJ0Hv80HNegPrRsMAqj35r&#10;rYRDtz1uY8cnJJrya72n7Sk+ehWFVv8CFjkRpnCAIcLL8zM+fPyIb//yLX786Ud8/PIZMUe2aDMG&#10;58sFzvGeHlMGGceZamL1ucYIwCKEiXevbJQaEfDOVCJ0Ie5RxQNttQjjniTjeDzg7u6EdV3FbtJi&#10;WeKGM5KBgUPwQiaAweV85rPHsMo8TDOMITw+P+NT/IzZHzDPK55fLiBrYa9XfPz0AQ93BxxDgAVw&#10;f3fC8XjE4XDA8Xjk/nueNocRAM5NsCWTLFGjJuoZ7f0aKgTweZ5rzVTvlZwnMSVWnSt7Zd73clWE&#10;k1Ie2fLnWbIMm9B4MyQa99if7h00cbwM3Ec93AiL/HeD9/pwbsFJLtKpC03V/lMjL7S9sM6R9c6o&#10;uS0P3cgPbCSBe82PtQdGb5pEoAb8bVgVVWlwCR8wMBU/L0CPwfZgpKgaTJghe2AMitNNo7s11MLO&#10;Ekl1TrwYoWbqLbuDmtdtN0nTMHZHCoiyyY5k470HZT+R70HxUZH5S2D33jBkJCntD6/W+59uDonS&#10;iPaqgVHx2ofj7TX0t5NuupGp8nvlG7k9ryMJXJOGoqwhooxLPmOeD/De4v7+Dv/yL/+CX//qV/jy&#10;5Qk///wz/tt//QO+/+v3uH844t27t3j75i3evHkQ4Jqvx+PjZ3z48AmXJeJ4OuD9+zd4eLiHpcQ2&#10;INnAWN5s/9f/+X/BDz/9iO9/+B5Pz1+QKYKyQV5esMYVcBlLPsN7izBNIPLi5wc4O3OitiNkisgU&#10;4Sa2DvHOSyglh5dy9oscjhIIe76cq9+sk8CUmKP4XrPk2qDIoCN7tQljj6iwBjhQ1ERmGkVj4Z2H&#10;IZ5SG/FdDSFUeZOzFhYWlK+IGTifH/Hl/AE/fvweh/B7/ONv/gX/9Nt/xv3xjkP8fGbWc1yRxXPx&#10;MM2wJH53BohrlAPYwoCvrbEGKUcAJMGsjgFPa5FNAsVUv6sxAsjkjLheEZcVduZA0pSpUTZpVi7l&#10;VJvEwiEv16V/5krgbfscSoK6K3ZO7BJtrIXPCROA2QVcTYSbJpzPK56XjA9PGeerwfE0wdGCBA4w&#10;48bKYA4Bb+/u8cMPP8EYixASvE/V+okMKw4yJcCecXAZLkcEB8zTHU7zPQ7hASbPyASkle0iTC7O&#10;N+LPrGxyJjnEJ+srq68MQot9RkocLMwNgniLC8uVCwC7gfZSoyZhwDrL6o81roBnX9UkVjtWmOvV&#10;jxScBWGLhQ2In4dimWOInxufkF0GBcA6grEkLHOqQwoDwhqvMLAIziNMBxymO8zhIMGcZVi8sZBT&#10;zojrgrxmUDJIC1sNBWl6M7b3oK5whfiSsj80W3sslwWH+Y7XqyUQWIFjTJDnswBnkHDMBMorAA4N&#10;hHNYEw8SYdnGCJngXMCSrpV5B2uhY+2Ms1iuC5w1cCQDEnLbOs6ZmbOW7b7SmiqTvFdfvQbk6/1/&#10;qxec2EiE2lxqVpCtzOCiGEIdIsBAhamRsnMoDKV22H7b2DO7r1dGal9VDTb24UnaemRUp+lcHet0&#10;0GTJJuF9etszSh2XYKyTkL+xjZ/+vDFGvg+KXa2DkwsdUiseKrAhti9GgvqMsjfgtZ6VbzN2G+fG&#10;/7awYMu8TtRrZViQC7hVruMNVK/ZnBaUErLBFp6nPNPLZ4oKWNvAMC+e8lSZU8EHOGORYgI8r3Ee&#10;fCc4sTKL18hh1CK51mdBw+gu+1/KCDP7tdewROc5WExyP1IZmhV//ExSo4ic3VjMIbCd28p7Z5gm&#10;BrULwCGKH1bPkVKB2GpfQjlVBjLpAFGx3yoy8HrG6SGcFOGmSve1hQpbTBamlQ7FY0XDxmotbO4y&#10;6LSGhyiZNlCy1GJbcKcMPvIm5Y9qzTKT2yi2KwcAswUGyQAj8xBZ2dPwPqHWmAJ4tMK39kBW1Ly0&#10;7WHTNLHtGBVbiFKPFoKQu6nZ+1DrAh4TZbnv1PjMbgCWgXNmYwjrWtyiATidC3XvqAMsY9VwwMtw&#10;znR9oa+2TzUEvdvXekBmVPtrtjWUVz9JT7cBu2KPKKGhRllOFUsa3vvXXQLPyKpjC6gE1zrlOpT9&#10;q/Yzqa7L7VzALrt3s+VSTkADgtSIANVnrVWgve7VSSxpTDMEj2tC8F2ofQe0ld+r/9gtMJbXaBoO&#10;QltVtWWLlL5mhUHtfi0A69hj2QDzHOCdw+PTMzIIUaxo+eKQGvwxFaLY/1RA0VhMwdcBfWWgq/6s&#10;5s+owMNij6WwRDXYotrfWedrqHaxnsoqm6CEgPK+wfsYK7o8B27L3iVsi8beJlOS8MUNmNfOAmUv&#10;2DCV7Rko+4iVYTiVnxGwn0zeVZXr/MNRn04lxFKd9aQUv/2QqA79yuvXxFvaDmsQ+9VbCydqmZId&#10;d2NTo615aCPNcQ6Drfuadknw3omt69/iULCBqxqgHmUuRZVl0Fsy7g3U+vfWeT/8HW1VpY+e696e&#10;eMvnoS1EXs59vkRCnlPKsT2LsAx5DaOCP42RnsqJ5ar4jRtbPdvrXiuqQigbpWwMpjDB2pYEUu5V&#10;Gfix8sK0CiHvm8FDIR71w6HGSULyOIqlkVFnkHGuLDdMfuLzyRksy4JPnz7hT3/8E77905/wspyZ&#10;5GuA9++/AkA4v5xxmBycd0gxN1kmKSaEKWCe5urKwWSwRc4fO1QH9Cq/UoMTcf/F994KXrmFK8MY&#10;TPNUn/8SoAsY0MzD+HVZEOMKF8RiMUW2XwRhzRF+8kLaMCBYXM4XPD8+Ajnj05eAw3yQsFx+vcPx&#10;gPv393g43WGeAg8+YhZLvU2lyDVxrpbhkPUEBdoDBmHydZClnUbKgMALCZAHw7EGC1trcTqdxO5o&#10;4WxGRTZqSMNkGpxb9x+9rdSI0MxYbRt2zlXEFiBubEuI+LuA932xUyWWcsGta9nTpZgqILueqo28&#10;Vfemo3oIMALfR6zlkR/63hS0Z7T1m2vrk0rbQ1w+nzwEMKpckY1Kg+QlIKMAuFrWo1kZ/Xfd84/T&#10;TANtn+Ose/X7almkttkoLzaSqmm52EjeNgKtdYDXMGxv4Ks9OgD37Hz6Am+XJdAdgHpdlQZZg/oa&#10;tO9/Tk+Te5uc/vAaSdOIiixRS/7tjb9fuxmjTpQ5MCirKWDGuojkxwDzFBC8w93dCb/65hu8nC/4&#10;+PFnXM4v+NOXv+JbfAdrgfkwwzu2AolxhbEWYT5gCh5pTXj58sLshWwxT5PIPlf44PAPv/kt3r19&#10;i++//x4//PAjTJ5AqwPlFwYO08Ls+kxYU8KaEtxkkYjfJxMfJoQymWRwIkFtukom7ax4A3oOjPUh&#10;MAPOZCTKcJODsZlDdePKIACANa4MHAEIk2eA2XDQK0zGNE3wbsL1eq0MqyRrdk2JQ+ushzHs5QYL&#10;UCQcTwc4F5DXjJfLJ/z3Pz/ip09/xtu7d3j35h2+fvseU2am+JoW2JQQHN8rIi6s2FLA4HJdkG2A&#10;cyuwXIVlhmp1UYqFlFNlNlpnJb20hMTa8iDLwAE7Q8oSlCeARGlI1B6yMdFuB6Daz3OTs0lpKszF&#10;QBGT5T1onj2WxwUvS8bjS8SHz894f5rYhzitMOJD6ix75b99uMPDl0ekEJgtGixy9aROAJVCk+AQ&#10;MXvCZCyCm2EoIEfATzNSWtlGIood2sp+f4kSpuBhRU44h8DXU3zwh0odYcGWQGKIyqrIajcynoQG&#10;5nox694RY6p5Cyje7MUjFRuLtZGSquFLTAnkCBEJ2ROijdUOxZaBQ9ljslVsK37/ORwR3AE5ErLJ&#10;jLgJK7bwNHNc2cbpegFSRlpWmMQNbC77/db9d4y6jfUxTwdcL0tlNhBlLOuCEIqf5ir3kIdTGQXA&#10;ZgXMVjwbwDm4ycDPFkhsJUMg3B2nzctTKZJI9sVjCLBzACQIOWELVdXMMQYFzVCquJfts+eD2Utv&#10;9TmSpTmtmT7q8LXGDhWCG1hhbsgQhbXsvbsZVO+yL4kaMHtUgO41oX2zaLalCUPY1C3ONH6/9Toq&#10;WxhSQHzeIS1sjbUy/VMkCurO2tKoFItGX4bxaqhS7JzqY12aG5VxMBp81HBrww1JsfBIjaqQ6gDL&#10;Nl6um3dwygmWcp3dVAWLkRDQ8jqKGWubLIMNtC4+quzTvQFCbB0EWM8BrTkmHmYQYDwz74uX/zTP&#10;yKBqMcAqEVdtS6yxMI7tcUiGzDBULRViysgy8K5rwVgYYWjFvMISZ23P8yz7X8AioGZhhbueVW6N&#10;sLqpATF5YGFqMJwt9mBuywRiGxtzI6suMnuthNUe7RV0pw1Q2PYIW+299M/p55afH22NYSrgX9bV&#10;JJY3JVw5K1CvfCgGFjIirbDewlvf+rPC7pJb+oBL5xycZaa995vqrBB9YDY/YmNyrQ/qkMJumV7V&#10;RklA6k19XMDHzZo05yTn3cZ+rvuAMXDe1mEH2yJ4tU+ZauFVauJm0OS8MIdNk6UxsmnQ+QG9JH1E&#10;ItKsUiZabX/PWweybvc82F6zAA+pAlv9XtoS0Ez9OSt5LJtnjniNC+runVY6turfRtUx8A+HDIlT&#10;yvDetntMs/e31mGveUbXIW3tlxucpA4Zag+rAGzNQqSiWDEGpOxktE0UA4zuZujSnzMNezon/mze&#10;1WeN17CDtw4fP3zC9brA+Rl3d3dDxnSv+q82QqkNmi619zZ7p80znhiI8569ocl2qnK1d1FlFmsi&#10;yfY6ICPkHHVflY0hX6MCzOVG/WAMmtq/GYY0eQhU749zZtsvlANBhVVJ4QVm3wf8ZmjT9c5FteAV&#10;wa4OedHa31ZParHr7C0PtftByulmHWax5SAJPK0WbGZTu49UjdqyqSXybUPIsRqSGsuqm8HFwFpt&#10;z2ayrHvtCb/Hjm+xDquIIWNcR6/1+voCkBLAAHO1lU43e0LZj3srtiS13+QdUkwVqK8EDVSmR/3v&#10;rWZlnKwQG0o2i7lRWiiGtDNqCLuRV/WAG2L3p21MRvbOde2arb92DVmIHypfawmPz0+P+PnnH/Hz&#10;xw/49ttv8Ze/fIfD4QQyVFVpTNwzOB5PWK9sn+omw1aJzsmezz7rIfiOpIyq/myxVBpmLvYWkjpn&#10;ZFNqmMamr/T3wQXJEJyqHdu6rhtOqgLkjWWVdRLVeoqRX9d7BOfF5pd9+M35zD/3xeDw+BnvHu7x&#10;cHfC/eGI4/EA7x1iYitDDtHloWY2FsfDCV4GB2Tb+5+FEFXqjnJGZIIM23BrO+Vs3SuKTSy6s+TW&#10;ZcQM+7+yznqln86bKMrOsn8WHCGTaS2mzP8PgbX9ZI3ZZagMjFFITVP06g16EGD6S5tWX7COfAz3&#10;vOF/yVqlB1v3JNB94G2d8g1kPlZ91/7vczIzZApEuzKdbVO2CmDPVW4GCZQxNAasX2ewb56Tt5ZC&#10;pvP7S/U79N6G/a/7wcsocHUEEoxeq/cp/h9h5I9sD/TgScu4yvrWG5mW+vWS3b0gntFnGE3PCwAG&#10;tP5vurgpDCYroa2lANVDl1LQG2MxTR7GWFzXC6x3OJwO+PpX73C9XPH0dEZcF4Tg6mDNgHA6HWCs&#10;wWXZQt8KA5IlYV6GcxMzfa3B2zdvcX//Bl+9/zV++OFHPD4/4uPHn2E8cF0uuFy/iN+gsAgWgsns&#10;IehsQCaeNqaVEAJb2FjK9ZDmoDmRCtsA5y0O7oQ5SFhbWpkJaA2r6ScGLaw1SHkBiNdqymwtwEEw&#10;xfZLJGfew1oHlzgcpbIMiqxe/b9Meb11sMbBWYfsViyJq4xresZPny/48vQBX57e4JvTO3xzfAMX&#10;CNPMTA2W0wNRFT/Fu7LYBsyzRzIE7y0u1xVr9HDy+SHqmpQYlCmAcnkNltoZWGqVM/UsIB2YWJpH&#10;keAhDYPG96ygRjLCUhC4lHAIBg9hhvtwxbJGPF8TPnx5xm/eGxxOzIQyOSNnViBMs8W7Nyccfwp4&#10;igkpZlwuF0SbMU1HBmsowSHBIiGYBZPLOLgDgjnA04y8EpKLm79uinBSYGVi64TJB5FT0k0R2xfU&#10;lDOs80M1WLNXgYaS803Wb4ZhY/U8sAapsKZ64NDwbVsRcckRKfN9Z7b6JucvKojC+CcYUOTh5Cx+&#10;/t7ZxuHUMPLKmRPrini9IMUVlKLke9FQ8ba33xb7lCishpgifJhhrRd258bwrnuqdaIeSfAuACHh&#10;fF2QU5b9JvO+YbF5qoPtOgo70oDZqkZsdYy1jCJYg5IYgoENzKhR7wvfkVrrNWsZLR8fhvLhNmi9&#10;91jvn7neeq7YafTZOfoc7y1rRmdqf65p+7iRdFoPzbeA123YWvxIgbY5LeAC14mm8bEkxapqbASt&#10;G9RvHL5XmuaGQJFix4DJlTmIgYJiyACkPFBqYkjysMzE2H6/A4ZJD0sywRE3jL7atihQ2IiapYDg&#10;uZ46GykDDZFSABVR8lgLShnrsrB1kewdaV2l2dxCKes6E2DLCnjBJAuxL8ixqoy0HzIRxFe/W/8S&#10;OmsMYL2ve60zFtmwpHye5wogFeuc+nykDB880IBfm68zSdNsXTn/ssrIirX2qWGWyk+/DDB7G02i&#10;LZQ4SnZMuTY6gPC1kNQKxqh1EPR7qzVQehddP6rEtGqrRfJ5SXxwC1BFUudtvtzUKHSqghYkIXSc&#10;saLtTMvnKrYc+lnuCVrao1X3XcWWsIAIxXedXzuJJ/52P7ZnNDMYWBQmxt7Ux9pa6zaUsYBG+QYA&#10;H/UHvUL5l5S9I6tVPRyM1Bx2W/ClaXuU8n2Lh+5oL+33mBjTjTqgrf/xam/42tBVg4LFGoga+X5S&#10;TFdqwmH3LMrqWrAtKKjrhd6ruAdfe8Wz7rn6XkozfNuBWR7272zXtA2IfbWy2s7izx8/wRqDwzTD&#10;WyvDyHxTG/TX0RkmFcjFq6rL6hO/QyDUYYgbKLgpetqf2ZQVRdGRMxOVDLimscZUlTGhAPBWMebp&#10;Rh1J1cR/A4mo0270Fsh7CojXcrJGLghlHxlZxfL75KENRRlGbP2MqZZDEKsP54RpngV8GxAP+me6&#10;dYVA7RnQDRz081X2Iu3sUMI9+zX/mkVvOQ9GhMORXZJ+vzLU2gurHgGURVGhhz2j0N8eb4k5wYtt&#10;j64pnSgbqyJE1TtMkiEZDrumDtLPaTuYu7Uz650ZtB99TlksZ/m5bnOnNsyknA+NtUqnBtHr3DWK&#10;0s6hAW1mirGmPo/kWP3xx2+/xX/97/8N3/31L/j85TMA4O50B+s8Yo44nU4AUM+GnDOMK2ufQ2fL&#10;9ZznGfM843q94np96ogG+QYb7HuB16w/9Z7cY2Cj86m3CNKkpFJrbQN929jFFCJhsTotQ8c1RsSc&#10;8PTygqfPj/CGCSf/8A+/xZu3bwFjcTxN8M7geDzCuhnWzCAAl3VFShyaW4aU3ntY8QmrBCqAQ7ql&#10;XmflgdkUboXQpXDkquihbQAKmKEN+8gWSz/XuiZpA5ppGLDe9CZ/b/C+l9s0nuUSkNT7kTeNWsec&#10;3ytY9EPYh3KMGrC+yRsxuUY/N2rie+B/LyW9VxaMpsulKO+LN33DKBe/P3rVe2z06+3zJmgabJnC&#10;MayxJRlvfIE2bXt7aX3oJljrbx7c3uZnlLA8slpCv/ntMBv7QkxvLK8B9qPAiJHl0t6a7g/DvbXV&#10;Kwf2hjyvWUPxfSuF+9qty5FPJapVSUo6ib29b0S5+ldmRHg/1Z9/eLjHPB/lcFAFaWZ7kUwZ8yQH&#10;WibA6RCiDbAojaQzFs5b/ObXv8a7d+/w5csXfPr8NT58/BmfP3+ANwzKXpYFDh4GGcYSrjnBwgHG&#10;s+1NygguwJBFkCKY5d7ciIYDy1xTziCTMYWJhx1YQdZizRFZQh/D5OA9XyMImEjISBRxuZ5xvYjd&#10;xgRkJFgO/kaYDCg7Ke4JKUdksSZKNmJyE0LOcNazPBRZ7EAspsOMHDMSEcgSLvmKHz//iA/ff4fv&#10;zYz3JuN/uj9IwbbC+0kV7iU0xoAsWI7mPSI2q5ac2Ie4WA7kwuIp6yNxSFVhmObOCovvX+J1Y1yp&#10;eZswXxg0fm57h78GM3T4Zds4SxiOWeFowXF2+HK9Yl5P+HLJ+Ph0xZt5wmQdDCJgePI/eYOH+xNO&#10;U8DzsiITQAIUUc6wwSAYy7Y83uLt7HGwASd3gM0HmGzhwOyOlBPiuiKvkb2ijYF3Dsd5wjzNOEwT&#10;gg/wlq8N5f08gK2QboGXml0wKGwayarhIa0+/MszujUD1fRlCx2n4jOfQZ4QbUL2Btmaqq6oQY4K&#10;ko8pYUKAJ/Y1nu2M2U4wwtpiVXGu6mJmLGcslxU5GeRIiEvCel0atdWeQkqfeexDn8TL8Yx5lsKw&#10;Wy9N4QlmzBix1jLE3sy5gL1kBQximyAs7O1qYEBZ7YVGgAfvAWORpACDK76XHSDfnUHNkAubhZyu&#10;BfYYUaPnZM/vfW+4vGch1ysU9ZnVK8Z0QOMoz+e1hlKv2RF7rnwHDfaNlYBGDZRbC52bwUcuDZ80&#10;XxtfcTeMjnKqysXiNZ0ru7P3k6ahArGvKbT/5I3VRc+u7b6vbuaK5VZRxkHZFVVmVz13i70LgWKu&#10;6gS2IRC1gNiuUGVe8fAirhzwZQ1LzSlnIGe21UkkzTVgQ6h2DtZaLMtSm+ZlXWAzNz2XywXOexmY&#10;Q5SlnLdB8r1M8d3ofJKLJKC8pw8BiQhPT49IMWJZF2beS1h8ZW4SS9qd9Qizb+sstHlRZQABszWe&#10;+llIKauaV9fymzVbT8iAktgXm46+Ru0tF3vCSgVVlFd178/aAyQV+BTlwS3gxaCk9UENh9EwaLdz&#10;29TG2ClQHKIAsK5tzDWAqP2p25pmeyYAACAASURBVN7M3PQqLHPXzz7dZIzp66WVy/379pYOPZiw&#10;58/cgswaXEDji9sra3vQrbfy0PuBJqf1xDCrGdBlLzbbQKXYDxarFO98M9TvG/reRrS3hNH9yYgU&#10;VuqInoGrQfJ6TcQCowAtPDhzXa+zr6beJWtkuglT7XvCco31ddXXYhyijuFwvPcWR7XZ6NQG8pxY&#10;scAsr+v9BBsmXGPEzx8/woUAPwUhwORGLaEJa21fq4iEAlgVUkyfRdMr0l/LbSmqp+37aFL/5u/e&#10;+CiTGuNRp+LRqjS0NaJm6/f5euVnNdi+xzpFBxuM1krZG/TwckQw7NXuKSXM84wiKs55s1JJKTbK&#10;ef1cpZTgOqsjTSTIxTrQbvhUGtRXe9iBPgN0FsgIv2gtx1r7qVENoXGxAgT2z44+X0YKGU2OrcOy&#10;xn5sPFwo56PGpnp8ozyrRujM5fpzDSbuGwQ4IX2WeoMHAbG1oumuz15drWvp2kNZg+BCc+2HVkVC&#10;QGisTXbwQ40t6jNJkyca8sw0YYnsG38+n/Gvv/s9/vW//Bc8vbzAWKpAvTVOLPa4vuI9ews81TiS&#10;ruVTSnh6eqproDxDvOb6PgyVrNLjcjpTtCee9njciLmv7cn7+/Lw8IDL5dLY/ej9vBnapgRnfbUH&#10;neYZjjKuy4oUqxwVf/ruB7x9uYIoY5osjqeA4/GIu7u3OBzfIvgZOUZ476TeYuLJ+eVSrcYMs/Wq&#10;utNInWycymtR5CBnRbFKRs75zSGlHyoZY0X1OSYDjHIRRtbePV7c4Jl7++y/B7zfAyhRbWRo14d8&#10;b3rfy7J7C5Ky6fevqRPHG0+6wfSoYXQNwONRcdWDxXuBj32x0gD4WtKRN7ZQKYC3BtVUD1pQW5TW&#10;kKRuRt5uPlthkcGFZglEMx0gXIIuMLgfPetkLz1cD2X2WLm68NnzfNwDvvdsg/YKydGm2zf+r1nq&#10;9JvniG04ksqOittRBkNfxI1A0r111Tclt+t2bOvQK1qW9YI1svCfbMsiSlKksWRIHLiUWoQL/SxL&#10;RhiDYK/5GLno/eqrd3jzcMKvvn6PT59/xqfPP+Hp5YzH5zM31+sKihEQn9tMiW1NsuVGVXzviQiO&#10;HCyx962Dg4eFM2wbYohZ7MzeJ1jrEZEQrwmXZcU0efE6dIB3cN6w13wEZjvDOouMCNgI67KE7vpN&#10;/inhhtYYvLy8YF0jyBGSS/DOs40OGVyXC+AMJu8xH9nnO63sz51zCVgTdrywkU0JUiEGWZ0Cw3Mi&#10;xJQRU97CeCQUbl1XzIcDM4gFaHfOcaK8krzFuCLmzRu4vBk33jw82KRuVOW1DBbYHRuv8VrWwGFf&#10;x1tkWKww+YzTYcLnS8Lz+Yrn5YhPTxG/evCwwbCc2RrYDARncJwCJucQTPEsNPCGPeK8NZitw0wG&#10;7+/ucXQZJmaY5OFpYr/tlJAtcTZAKYwAWCJM3mH2Hg5AcB7e8mBEN1393lNkkcZohnuuOQiaoa8V&#10;Vf1+U/bB0f5SfWzRWqCVX2eTERGRfQb5DOsZqN7AKgmGTFTDIU02QDbwcJgwIZgJSOJnLQ08eyhm&#10;xHXFck38z5KwrBEvLxekpH2QsduoaEDeiKLBwWBdI17OLwgzq2b0OV2u07IsHEyUCSkR1iXyvStF&#10;svegNcp7sgS6hvt2svYsdnYhBFBh3eckYcO2AeJjjDB1X93uQctW2thqfU2hz75eUjmymRqdkaOG&#10;YxQQ3zPnbWctoMEx/Ro9kaA/e/UZ3rNwp2lCCFMF4Iu/MHArBW08kgWwLl7ulBOs9wBlsRToc3cI&#10;/ciaMt9JgqkenZoh10iWxW/faCsi3BbLqQZ6Q4XSsndwAb6tNaCUkWW/pBHpo8kOEPVlASyN49dL&#10;DB4hZ8H6JI9FBTMaoxhBZbhlLOcvONkzkKolhbcW5+UKA2A1zDxjVmlEggapeBhPmWXuZPgsSxnV&#10;/iQqmyDj0sYCS0kYYJZrBMEpjbWsoHFToyZt9jhRtxRLh1ysH6W+uL+/FzCT92jQxlRt6zTNBRWw&#10;F9p2BXBwddDCQAjfuxDaoOO2BizrfwOANNDRgvpomKcjxeTG6LOVzeetlWEzN1+FnTh6nm98VG+Y&#10;ieYGgB4Bmr0lRWnwNXBXanmdb6CVw6Oaus9cArIE3aJTTuf6vPXsx9cILv1Q8LXrA+hm+rZ3KFlR&#10;4zpl28sbGX2mTfmserNCdskCbpdAUG1x03vbmrJnqVB39qwdE3FG931EfuqHuj1JQK/TkWp5j+hG&#10;6gzr1SR9z9T3RL9E6ntNPd4PvTT4ObLwaBVnVK1pneU9JuVYn+keELF2s1QpoNC6rri7O+FwOuDx&#10;6RkfvnzG3d1bZMOAbrFP0AGv5cwpQI4xphkGIFO1FrEDfGHUd/YMTFKWNdt/Uw2Q1IDyDUObis1L&#10;2W+3IEvdH/K+ZypI3d9vtqehWltRVvutd9WqtfQeN7gJtkHia0r0v9XWdlmWOpzqyQW9OvGG1DfA&#10;iuoaFUys2JslsefRn1MDkaN+fI/gNyICbpXNRmLoSROvqYJ6l4p+SDXaO3Vt1txnEBLFOigqKpti&#10;5Tnaf0BtdlrO4jlPXCuNsimLsrZkkIwUPP0+pYe/ZaDXD070PaHMlnq9QqkoP/mMQ/WmH+FFPcHm&#10;tX3LdINNAiu5L5cLfvjhB/zhD3/Av/3hD4gxIRxm3N9zIGxcV8QU4VyoqnmiQpwr601IX1ZY5FKL&#10;LbQ25JM2+6EnG6HBgnpg2Ev+yLquCCE011ffC/2cobMz1M9ZqScOh0O1HO6Vu6VfKMQ0Y30lDlsP&#10;JjsS2NMfXC/FdcXTyzNeLlcOmI0XvHk44v7hDv7TE47HR9yd7uGtw+nuAGMzXLbIyWEKDsaJNVLK&#10;1WZODztGapY9ZULfr21/L0vG6e0AbaRQ75/FUS/Y58xIQMTfH7zX0/WGnWI4hKiwGPviTLM0R4y+&#10;KuFQsnO9eLQcYexF13rMlvcqbINRkz2SK+gNr2ek7clL91h5Rjy3UrptdMvku1nsA6B7Q/JpqKQY&#10;DkOYBvLK8MZAe+v3C3CTHY2LzhHI0F8/bUXz2sBmdC9Hh/+IFdKDED1gPVI6jBqgkfpidKjuhVLs&#10;yXP75qr/Dj0baQT69ADMrTdjvyHIM5OSyIOsSLEZYOjzDDIxI7738dJytxJssoG2gMtgyydhRIUQ&#10;EPwEezQ4HSZ88/VbfPzyiJ8+fcHLywXrdQFyRqQoSeerTMEtMoDzywVZmHU5MUNxTQsmmmpwmS3g&#10;kbDynTEwYvvi4GEcg4cxJ7YOWQnXS4R3Dgf3wAx952AdYUlnZnFaQpg91nXZ5K9ihRLMHZZ12dLI&#10;7cZkWtcFwQT29zbso2mdhO5lC288gvFwlKpFjzGWWdfSBBMA6xzWmLDGiPOZrY3C3QExOVgHlDM4&#10;pSSAJHu564DEnFlGSExPhi+hpIYB+61pyJXFbEyuQZOaGbIH+Om9tfd0a4oFOXicAxxlHCaLEDKu&#10;1wWfH684vzvhfM0IIFl3m6pj8h7v7h/ww8cnwDFbnhxwmBzmycCnjDfzEW9CxvX8BZY8nJtgMhej&#10;ruRrSLipJcDL63rxip7DBO8scrptTKu0vJwVBsNm54YNLM9TsYPpG9IaDDto6MrZ2ZxHAogR2KM+&#10;u4xkEyItsETwcrZn8U/2wrpmj3oB7o2Hh0WwEzwxCKYbHPbeS1jXBefrBWtasa4LlmVBzJHfwGxZ&#10;G3thPC2LUTzaJZQnJgbeJznLnXOV+buuq7CCOLw5Rw6OTURY1hVpXYDE4EmSNVyGKDRgGfJzbTfp&#10;MyOP3HimXP9szIrKN9ZmWzCgxPWSqfkGGkTpX2Pkv7xnOTViqY3Ox7KudOOv12LfhIyGyv0Z3A/f&#10;NbuRC+fUsDK3+8XKCJ7/ibUY8X7rZK1w0KYaZlW/3dw0sJrI3Ra91OQFaZIIyDS1ya1ajbb8DzUM&#10;0zYdlYWtLWnqM9p6SnuxZ2CwG7VprSxlOW9TZGa8yWX4TQ3rtWYXFMaaLYNZzq/IYjOznJ9BEoK5&#10;Lkr9InVxTAmHw6EFMkS5mTPb1VipK8ls+TjGGBwOhyZ4Ukue2zUKloKLQsU6J/7zYtWgAttsaUCL&#10;HUF5XyIsccXlcoEXsMR5Ad7FMz53ZJSWlRurHdBmVaTsHzLBkIUXBu72s9SQWQoIxt8XFbxtmeZW&#10;seFykz00AvALmFtYZiUkvtxfa5h9mEGv1nSNh7Pdco+2EMu+obT1OxYLxRHZRD/jmtWua/i9LA+9&#10;p2hgZWhhNbBZGdm+aFJVPygZ1dnjPq3N09jec8thuAXs9H6p6/221nbOd3uzVrYaBeSam3+sZbDl&#10;JiMk083wpldRJRna99ZB+yQ5NCqGG593YNjrGLXTkoCwPWN5lEE3WhsNSU22YyO2f8XKwnsP5DbA&#10;cgQo6nXYDyia3txaeFdY0kk90yTPQpZBzGYJpr9LsZrMmTCFGZ8+/LkOmrMomQu4pBWT29DIDAct&#10;OjiOQENL39eGUr2ya1vno4wGFeLZuB2wMjHl4jPtqtIqpywKUbEIdQ5XydUKYboZzhRSRFbhnpLj&#10;u9VeeWS9su/RPrKS6VUHhY1cXpctjqhR7jjnKpjfA8JlzVUcBnkYPNpaLtHAdkrZfAxyKkYMca4r&#10;UsNe14MA5+zNME4PVzUTf5QTQDuY0EiJMlJPVmIiZWSzgeBs9cNZPCXH6wZfkUHk9vtqYIpb60Fd&#10;x44U273aSRNwe1a+PjOCsu4xXS5ED/KXAXN/3NY9xpobMm//efqa2Ct7MGstlhjx08cP+N3vf48/&#10;/ulbPH95rEqY2TmsQjh2zsF4IefaLfi4YflnDpCGYA+U+TwqCuasQrwLmXl0PugzQQf0bvbma7Xb&#10;7M/5EfZVbJOLanFUI/Q5ce0Q1t4MJss+qsmG3m8BnCRqUd6rDayb8fKyAuaC6/oF1v2M0/Eep8MJ&#10;p+OMh4cT7k5H3J/uMIUZhoDjfES2rTo4hKlxrOD9vlh46vrE3qilbwB2g108uD/Xhm4isrv3JKum&#10;d/zbcPv/MfC+9/u6CQLK+77j/XRzxEzrZUK0I1HWG1vPQCsLqr/wPSA7kvDoQJZ1WZE9MxXLlHYP&#10;TB4x7AojKWWqIIjRjf3NYuBb61Wx07anZgC/9zJjVfQbDIYFpAI7pEmDks+Bg370xDKrgMU2c6CE&#10;6Y0Zh69NlF/zhPultdOD/cWf9DX51aggHrEg9UBqz/5nb8AwmrrvFXAjqemNH6IC6XvPx1bitWGm&#10;LXPaISvRRuPfV1OuNQvAVrkOT9hbcKswEkohmVJkSwvHE2P2rHYInv3sw+xg3IT59IDnlzOenp+x&#10;Xq5Y4yIMwBUEwhoT4poxPQT2qlRDBRKgOhn2c+dn3NXnyBmR6YlqoDTT5DLsxMnhk5u5iavh0gwM&#10;zW5CJm44jJ3gcYUhtsbJxEDMPDucpiwBuxk5RQYDbcZ8upMEQQMkwJgAL97qBty8z9OMA0VQZkbz&#10;MRyqLRHVMNOINQLZBqwx4vn5CY8fn7Amh3/8x39mX+ImrJg2bmLmw3UVtsrlehWmKxcOh3kSJsu1&#10;Frhutsg5IoqFQWXuCpCVVXFJJBMakMpVMBUM0mCPluXWACxKQF5wmA5YL8DjyxWPzxNeloBjADwB&#10;IFd3ttkHvL2/h5UAnriwPM5QhjOBE+AN4fzyjHRZEaxB8gRvCMEHGAvkNYIyN2XOGATnMHmHKQQ4&#10;ae6YhRTFwsINC5DyPan6bVI3cHSNncEtOGOksMcG1pGyPdix8WqsOazhkGSTa0ooL32qEmtukLbM&#10;CwMG9W2yMHDwIi03IFgBvcgQq28oY1kWrPGKmFYs6wVLvAAmIwRXff96wEf7VOpawDFtWNYAS7mj&#10;NDNBmsfivelDqJWMNRZwHoYy4iK+2hKkDbmXlKmV4AtAWMK0StMeUwKsA3kL2AKc2mqxUj6f0X6H&#10;5ft11n11DlB+zxX/cKNYnbdF9Jh9Rm1DIc8zQYFCShlXAVbnsApobgbMsr5wL7Y/twDdxqDq/S17&#10;1tMt+zNvgZUAYPLWKNZnhfM3UoxIOdUwYyPBcnsARh+kpRlFm4Q4D0kWpSEgySopKhrSpxvJ/U2p&#10;YjBZckqyqmWyeM876xrAO6ctU8RUQob8fflv9tEs+3PiZ0wsoep3Shtb04KQ4wqKhLiuFWyxwYPW&#10;BBjCWpo0Y7AuC6YwIRQgtayHOvxj8N9YtqFh9QLXnokIkzS/znt4YxAgFjZ2Y0xycLgESINZisYL&#10;eylwWDsMW1BldX+qfVjxsp2Y/eTnCY/ffcHL87PUo1xfxMQsZb3uN1DW1AE6EWdhlFq5WPdY7Tdv&#10;tuJHn0Xb2rFD+4KehbVH+hhZWLWsc3l7y0P47RnerOioIyz1ZJZx9tNIjdnL+/Nw8DZi9RdfZh1s&#10;NxpK9GBIAYS0XULPGNtTpm7AiFUMwtww30fgyR5Jp+xBI/Y9oIO9i8Wkr/e69gDl8zXhfKYhHI3W&#10;hrZT4/OngENU95z6PaAGjZUJbapKoVg5VjargDRlvdxcSzkj9JCnXq+BAs3s5XuovXHE/B8F7I1A&#10;Cg36OMd2GTFz5poPTkJTZbCrevpRz6yxhOv1KrkYpgF9N1vYW+WiVkPoAF1NOvDOiXWG5MQB+OH7&#10;HzD5CUgylPdCPATt9rL9WWklb4eZyFRBcqi6sWmypGbrhyaoXvnbMwJRAugcD6iBkqkMeNTXtM7C&#10;Fx9tY2tGSgihnvzWOSG48F5sHdtsZtqIfqWOMsoiqnmmndnOOSogqqv6qwI+lZ6gZJe1gfCSrSLX&#10;lQFN02SN9Bkk/SCyr3+a/UjqNmtsE9BrBiz/oqaw8kznzoO634d6zMva4vWtlZNtBoseCulnbGgj&#10;ORjIajCxEFt1eLUGTXv2vf7i5c8vl0uba0EYElm994hC8LJ2U7JRpht1wAinK7bSJQzewFYIV5NR&#10;Ciit7YIKaDwK4d37dVXC6ewnyjBCMsGOVTNVsFWU6nbLmkFRXcv5sS4Lfvz5J/yf//E/4uOnT3CB&#10;A1k5024Gibc6IHsPJMhebG04gDY3967UR0ae0TYr6taDv8eatCVVOcP00KjkrjnncL1eJVR1I+/p&#10;cHBNrO5ft/zZsixDpXBLYM3NAH2Eu9XvASZcRqmpmZzCBFRrPeMjGYDN+PL4iMvlig8fIubZ45uv&#10;vsLd6YiH+zc4nd4BmRC8h/MecY2YDzO880jJVgteVrrL9R7Uec45Uc8ZWTsStE5ibdlhjP1wY88q&#10;u/x9L9eatK2cV5l7GVVZ8ncD76kBdrapGTfT+aZo0NJPPSXVcm0NXvZs6r0Q2zJBKoXl2E5kX8r+&#10;KqMbYC9kcOOWkbbAKHUtysLuw3eam1enYBKEak0Vi1trEcWPDIYbogJI2MH3KV6kvSXPZn9BcL5n&#10;/WEXACdsxcZmp2O2hrZ418KAqmTedbYwpvHA3Juul4NH31fN7NEA0ciP6zXvw7/FW6qXuOhDciQ3&#10;vZHGDmyYRsXyiKnS+1dqK43y3zrcavR+hXmpD8waOGtyUxy132tjEYI2ZQeoC6ESSWUpqLYwwnGg&#10;MITZgEwCdMugCqlOxa2ZcJgcnJvxzVff4HK94vnlGcvlisv5ghgjluWKNUZkFbJ3vlxwvpw59G6S&#10;hpcAJGDyE47hUP2FS24AF6/MOI8pYs0ZxjvM0x2SsHdhNpDaVh9fAEcucK3jgnRZFgnSNOK9zw1W&#10;GYDE6qdvGVTExvKsaeIuY/KZS5WFg39SZDsRH2bxSJUBhLdsFeIcb+BIOJxOOLoDlrRgwiTBqcwA&#10;cpaVCtyISGCt8iPOMSGD/6FLlP2HgaBpmnG5XvhZNq3ti3O2KQ5iSjIQcVWmF/wkQKtM440FwEHA&#10;qYTVlYDnvOKyrEhpwRQ87DVgXRM+PUU8rQZvycPBwBAX8g7A5Ay+eriDQ2bVxfEOhrDtoZZwSc+4&#10;Lo84UIRJfB3C0QGUYZOFBZCdwWGaJKDWIXiHwzzX4K+6N2IcxFnZVkat9e5/a4rKTqMF7UuAVdmp&#10;K9tBLJG0tUcBwLQkkwoAK3GrSARvLLKzzCrKGcaLr7XIMXMZElDgn6QEQuB1ZQCTE5ASW1cYDthc&#10;rles6wKKEWm5Yl2uSOsCb8UWqPO/1HvnHrvTkEGiVC2dYmQZYyY5J31AlswIZ/nZYM/oFZRXOFfY&#10;+w6rWbl5oMxPi/jLruu6Sd2lwE7F/osMjAdM5uFKsSHJMW1nnWqoiEjCRosXt4AqKfO5J+AsClvX&#10;shqiPzOK9cIWKt8CTymV84pDQkFbS2kIDCRsYgEGhcWKwUsBTCnL4DXfDLi3/V4Po+2rwYcj2efG&#10;pkFXp5nKCAakEDaEEoGsw+i8d0N7oL1smH5Q/FotQYV52RESDCmwUNcAdgMPK9CG3AQ3w1C1uahM&#10;9rzVOJyLkauFC6hYE8rhlLewNlNA/JRlgEVYVBB8MxBfVmSpYXMkrNdLrRtjTpiPB35+pwnzfOD1&#10;viwCEG19eRJGmQsTn3MlxHNhv/lpmqp8OGW2awulMS32jcZWO5zM02dWsqWEbACyZhM0KHaq8RY5&#10;sQVRaY6fn5+xXi7w1uCnH37Cp4+f8dt/esD5uiIWYEq8mLfwdF1H2nqWlv0li8UBGdywsUeqk1/K&#10;vdrrFzShtn8drXzh+m0b8hX7Ou3bTyO28oCp1T4Htu4TeuimLUlH8v8xuL5J19vvaZQ1xzjjou/x&#10;+v1iq/+38Le9/s8Y2w0QSYHa+3kzbZ+GJj9D/7n3oSPe2JthR1WHl67Gmxtm8Ihtt92rUs/HzhJD&#10;gbrFMkcAH2ddY8vT3rtyKUwNot6zcyiWJWXAGZyvZxSs2WXtN9fXCLxKm6qp7wtHWW+vWZ2UnjSu&#10;qauFTCWx7A15ev/kw+FwExC6WX7kxt+8DAU2oNPAyv9rD2M3YNY7B+Ms3OSxrAs+f/osVlsTvJuw&#10;pijKmT2ldFsDVlswPQiTgYwxBcTm+ozVaBkqeq7dW6pdIgng54u0kMXzzgIpwYcZMZEQdphqb8Ti&#10;zXu2CoUzMD4gyUBoPkxcF1IGodgxWLYMtBbBe8yno4S95o2AWXLzCIg5Sm4TA6whBO5BMhOpYlzr&#10;wIyo5OyVofqW4cSKKydnRLEGTTf2QaN6oD879+xrN9KNQzW+K+e5EHBMv8dUoN9XVcdranptWXVL&#10;3MMNA1zjWHsEwj5L5SYYeqBS0mvSGPvKIFjOV0L1ey8KvFrTx3ST/8T72TaEaT8fGmvWPhtGe+Hr&#10;87BgBUXJUQZ7vYpoSKRSr0sYK0qNcTfe9THzk6kVB1p56qyVR49K3DOrlIl7AVNU/o6tSa+XK373&#10;n3+H8/ML7u5O8JKXYy3XS41lbcUNc61xUooV79ED50Ig2ZRsprGk28sHLYPPUi+Vvz9NAcYAnz59&#10;wpuHN9XGh3srfh6XaxT1O+OZd3d3laBpjME8z7hcLjdn+k0GgcKpcs4yCCjgfKpk0JGVdVFWle94&#10;OBwaPJgzmV5g4JGWjDWunMeUI67LgmWJOM4TjoePePvmEd98/TUeHh5wPB5xOE6I8Yo1pao08Y5x&#10;HWQvod58j8vwrma11hG7fG5jkKIQ4IChXVQ/mCh/1lhVCimvsaUS/DcV/HEwUPh3g/d7CdX64RpJ&#10;ZUYypb2itpdc9b58RWbUS8hf81nrD4Pea6zZKFQ6de971Uu8t/Tn8XS2T4FuGXKtb5X+OzSYZunP&#10;3PvdC+8NKebGM1P7leGGAdRy+LfPdtvcs8XC7cRya7Q3plNlpHQS15FksGe9jxKYR/eo97/bu+97&#10;cuW9wJK95qEPZuyleKPX773vR6ny+nC31tbNr5ed9d8jxlgbNp2knpV33chTsw/E2mOW9c8HdRtW&#10;P4jQUq36urIpGgBxWeGNxfs37+DeGiTx3l1WltWnGJESr9/nlxd8eXrE+cwAvp+8yHIje+Bbz9Yv&#10;1gJKrmidhXO+eg0760EwCJa9szWzvDKQYGCdRYoJFhazm2oobQmi89YKq8UjTAHLsuB6vTIb1JIw&#10;EvgAnoR1GJczfF7hlwuITC1eMxGCNW33U66ltUCWwF5ncb5eEcJhAw2ANiwRem06aYYFSPUssaOU&#10;5BB1N161MUdhqJTckK0QNNbgcrkghIB5DuJ3K1YHmWVoZVgxTUEgZnndlJCdxXl9wWVNMO4tPB74&#10;81jgecl4uiZcooPjWAK4TPAAvAGOh4DJGyzGwHqLaADKEel8QbQXwJ3h4xM8EUyYMblQhO0AJfbZ&#10;Fq9OK4e/c1aKJXejZuqZAxvzUfxSDe0GQ/W2B3sh1aRsPOrrNLJ2zc+izgGEKqBbf9AqybUMe5Ow&#10;TKz44G/+p656VZZ/MgxMMliXiLgmpCUiLivickWSAo8ihj6mowGj3gOc85Ulf71esS4L4hpxPPGa&#10;dN4hEQOi1lm4TIB3uJ5Ttciw1mFZV25kM2ERgJMtqgziGquPpxH7oBpsbJ008YaH4842nrapsLQH&#10;36UJTMtsJ8ZKHyMMu1xZ3trSLqdUrVc0kS6XZ1tky7aYtnd++nsWbyPP4c3HloY2GH2A8Ajk7/2U&#10;taeoluX2tY0euAObbVORU4+s7HSj2wdfjc7h0fmyV98V+e0ooF7fn/JM7YXWDw5wHhAr/8/iGexK&#10;vhM2hYzpnmtnLbLhs6UMffp8gVJ5lZBTp6TZMIAR31gXPDcWzgDOws+hWtRQZZEz0cRZhxTZ77NY&#10;zDnPQ9YsxBAG5cViShhFHqGCi+u6VqYqjJGGlNdyDeLtlYTOVhbwcl7w+PyMdb0ABnj68gX/z//9&#10;n/HV17/iIb0hWLI8kDdQ3uqmCUztweC+1v5be5RbJrgZNl+NAhFbTon3vvrEj2r9HtT+pfftn60+&#10;rHM0YNir1fqAxduexjR+rz2hZi8nSTOvR9dSg6ijPI2+eR2pB3qQpbdRGfVwowFkbz+p69sRCL35&#10;oONmPfXDj5Fit2/UM9ph1gZkuaYeb+8L3dyHAujc1hkGKW0ATkqpWuBtWST7fcvef49sRG+HLmb3&#10;uuypL3RN04NOo+FCBSGUKNiPOQAAIABJREFU/33/zDtnYX1rCzQ6E7R1HxS47iUP43A84HpZ8Pj4&#10;hJQER7ChEqHK2aYtezVecGPzWgfDbF1TyA5kFPgLpbJH5HSQapXvu+DlEsxtETMTepIAeuxSxwMH&#10;ECEbwmEKTMJYV9lMeVCwpojnx2c8Pj4jEyuwnPOYDrNkgxCW64LL5cJ5Jt7jOB8wTxN8CDjMxw3Y&#10;BpCEQDBNvqoU2Vk3C6PfMkkDaJQxLjhcr5daW2zq7RacYzucfNPzvtZvUiU52qpO0YX1GKeghtBQ&#10;X/OV2na0Z5c13SsYeyu023V+qxjQeSQAcL1eb569PufIDJRmI/usdv+z1eLv5rq8QuoYnWvFrWFU&#10;d+n9XZ+hOa67zgojsueIiHk8HrEsS7WcvbUy1QoHyQNTdefonlDes0Pimsoby4rEmPH09IR/++O3&#10;eH554Twu2oLqs+zLeHXYSc3a5udiI5eMsiU1HqTvWdmzynnsvcfxeIQxBufzGeu6YlmueP/+PdKS&#10;8NWb9zI1Ada0AsuK46lVSJQBKuNLPCiMcbuHTEJxNQ+m2JERZbE2skopa6pVTX+ujCyS+ue1YFv8&#10;723/MNZgPhxkAM392OPTM56fz/j0+QWfPn/Gb37zG3z17i3u70+YfEA2K5ydcJjvIUcDcqKNxFxt&#10;IIta6DZHZ6/P2HPUeO3crZgfioq8VcLt2ef9u8B7XUBrBrCeLIwKrr1Aoj3bGb25tgEv2xRyXdcb&#10;T8o9WU0TzNKlOuu/X2ThhVU/TVNtZjNloCmabhdkz8brJ6d7Sdu6OXYww2ny3+KrfrvZUhPmpqXD&#10;LZi3hTe1TNNWWlQe4jqdyrkJLyuS/1Q/58bWMsp7Vkv4+/u95735mnXOXoG99xDtFmODDbxfy1qe&#10;rCfOfdH9WnBPD6r0TPx+k9fPkd7IRx7JI3bWHoDzt073xoFttyFU/TPvg0GwAgqlhJwjpmmC9QGT&#10;D7g/3SHdJ5bxwWKNCafTGafjER+/fMLz8zMz9LywRsSOwPsJwXvEuMAa8dyFAf81J/YqHBJTvOaz&#10;mvaTWnsmGzmgPSxsZY0Wa4xynQ5hrpJS6yz85GCd32wHtN+c9TDpAhsTvPVAWviZc7ayokPgQB8+&#10;RErhbzH5CTlMzLiR2W/Zd6OyLioyct6Dg6TZW1hnEPMGCjjvxCZiG/psVDaRL4Llz8ZsNgpFwrz9&#10;dQajQvB4eXnBFCa8rAvWNCHMAXDANV7xeH7GkgkLZZDzIDPB4IJ5mnFeM1YyeLoA1+QxOyAACM4i&#10;Ol4v3hu8uT/iukasNiPBwOYFwBVrfMJqX2DoBc6d4OAxh4AUV/7uACsFpKg6zBO8c+zH7Vz1t6tz&#10;k93wamok8CMl1yjgtmdu9nuJ9jKmgSUa3cje1fsphYst7GKzBZvbymQEs5CtRXCTsOBIFBHs98tA&#10;G7CuEeuaENfEQGVOCEXWnQjGjQvpPXsDBjhTBcvjGnF+OeN0OGI+HOCKVUDarORWipV5QES4vFwk&#10;6CmzUqAw/CPnThRZs5Wi+rpcq/1TThlkRZouwbmFcR9pA/z1xe8LJb3PZnnOcsrN8MUk0+TTlPtp&#10;uSpU98QAia8tQCDDzyeZrKTHpoKGufXVEcZ+avYiiOLJFoabMAYLS98oP++kFDXl71UfUxLGdmne&#10;yhksr1E0BKVWsODfzzIwzSnJUCLdEBX0kL00cSMgaHTejtZVK4mnYR5Hr0yrdacK2etrv5GklZvZ&#10;ranv/36UtWBN54VbrJnAjNvKqE8Zs3dYrosMEreBgz9uUngrdgslfHY+HmG843+cWBYW24Lq+yry&#10;ewEyGL/hxjaB5GcdMngt1AGWocpgp25gme2WlVWG3XqIZwcsP2J/JwbnvUOYJ6S84npd8O7dezhn&#10;EeOC490dXl5eQGnzS+fGMTV7nWbW9k2Mlm+PyBfaW7UP39RN4419xWB4VF5T20XqGnLLR5HhXjav&#10;2mm2z/Z+gPU4iBB1wL5nNdlaU5hXVan9s7Vr4db1NCMG9R4D7ZYxqm0kUmcpkpVtkjqjy4A2p2oT&#10;2A4xDdY13wwERgxvzZDX4JkG3MpArMmHIbq59rVhN7baLpTnD2JpuNmL2sqUHdUSo6yU7X6SqB7D&#10;ZhFrimrTN3Tu8QBn/37vMVx74HSkHNbXure5NTL81B7feyHtGggdnQkja9I++0vbz1Ubxy7yzQqB&#10;4+PjE5ZlxeFwhHfMLJ2PB3jnxarG7Hr93z5PW39bCDR6rdfrXEJlYcXSqXznlbN6xLoxxohsDYIP&#10;wvDPcMHB2okJD4awxhXL+YLn52d8+vATnl9ecFkWGMsg0OPzEx6fnvDy/MLZYjljjWz7yyGiTg1M&#10;XMOitYbxHB8mBMve3CF4PNw/YJ5nzNOE+/t73N/f4+7uDtM0CVmoRIyLBYmcgaVHYea+xTQV9Rfj&#10;KdsQxMDCNRZLoyFRgyfRGE/SofL9mjHV3s5uIe9ix6ZrlLJmNVifBxk8e8PEPpduj80/ssvZs+rR&#10;z2TOGUkWOJUYIAmZd+rZ1gDvCBwmZbv3mp3xzX7S7fu9/VrZT8u5eTgcas1SmO6jwfNrhNzCMLei&#10;XM40JrZsigKo9WeGwd+Qmt2almRbfsZJj+GsxU8fPuL//d3v8ZfvvsOHTx+ZpDFtWJgr7/MK5qNx&#10;xW2dtUOGsg6LjY0e8ve/p3FL7z2macLz80v1yP/qq/e4u7vDf/in/4A3pwdclwv+7U9/wOenL7Ce&#10;cwsKYepwOGCeZyEm8l788nKu1y7VgGKdKapterwMPlv1bIyp4ri/pJwxxtR7XPqGkodRLHh077Zc&#10;V3jvYP2Ep8cnhAm4ris+ff6M3/7mV/j6/RtMYcKbt+9wf/8e6xIxT6EqaQtJZ7Ojs7iuqzDy2yFi&#10;OavK3t2G87Y5A/1ZoQOCR1Z2SazX0Dm7/F3B+1HAzJ4v/WjK/1qqc78xjry0RgyBcpNHD/vIA7Cf&#10;qveToeJN3BdaxbdKF7F92EvvIzvyH9RshLa4lAfSbvY1ZWO1KqxlA+9QwaDeyuCGZZfpZiH2IHJJ&#10;CC+F5hYQJRu+ZeAgFfuQLFPs4gctXq7VF9tuB+wtKL1lypUJ3vb5TZX7bu8/Cmql4dochkwMPoMe&#10;ivSJ7r2VwIiZVH59O+E2u8XyiMk0GuC8pnLp11M/5NiTvL4WTtZfq95OoS9K+kNuFLyYc8a6rDfF&#10;zIrYeOjP84y70z0fIEQ4zBPevLnHm3cP+Mt330mhAmHnJ+Q18usSGiZ9kTA75zm0z/oqoUyJh0yU&#10;CZMMqao1jh4OEoGKt7PISqMUvpDPfJxnOOcwhQkEg8v5AoilBAdjBiSZcE+HDL8uSOsTLtcLjHl7&#10;c0+99/AE2GnG4XBA8BOyY3ZlTAnLckWYphuGrrZ1cG7C4XBEziucN5itR4wrck48Bc9Jnt2ERKkO&#10;6irzXIJ+i/93EN/8lBKmaWr8sF0I+OruCO8D1jUiG0KU/7/kKy55wUtckUGgaUKmM3K+4DC/w9Nl&#10;wbpmfHlOuESP+zkIYz8igYHX+ejx7qsH/OGPfwIFC+OAgASDKyxd4OiKyRCCtZgcF4LO8L+9BNPm&#10;lDF5V/dyBs081vVS1QMVyB0wJ+sephxxRoGFTQ5AwyDFWCZO6hnvg+zquSJ7oHjuEdh7mlUVDA4Y&#10;S+LXVxhcDKw6Ca3lEComeDsJemYQIsLBsfXMkrGuEcs1Ylk4AyETA3xOmBVk6EYSu1fkF/Cl2jjI&#10;sCrGiOvlgvuHe7Fiiawu8QFGZMoxRVFtRClkhElcCmPYFnzFJp2HyFtBbL3liy1NLqwKsXhJzKYH&#10;AOMcNzwCXJNYctiyBxR/evHyLU0eKZsS51nl01ybInsFKTs6U58/F9iyJS7MxHc+wAcGfZPYMRAU&#10;O8wA01waMCrztm0wL41vrWfEGkIkGRwGVWwqSqQJURNUvTE/rxJqZ0C0WdMYRvOraiETYHKWPIR4&#10;o77UgI228+jZuP0A/Vb9cst8/SWV3agWcG6r23o/6z7Es/6eAP7186qBgHW2rrlqvaa/k2lVpsVX&#10;/vRwX/eLEHxj++OdrSBgUen44OGmIPJdKjm9de33rDyrMoyysodac6rmilEGtJQyTLGhKc2ydxsY&#10;ZQ3IMnhEhYEvP6fvp1Gh6Uns26oaEAanuxP+t//jf8c//OM/4Pl8RhIlXYwJRgYc23BK1zYE721X&#10;o6Cp32/98tumvezHpTHuASANHuicrOKvfUNEULlDt/UWVeJLqVv7Gmqrbc0NMNUD9ns+9DoYsr8O&#10;owC6UT+0Fxw4CrLVdVtvKTOy0+kZlKVm0DWyvq63DLMt6LknbI2GesWLWVup9LksbYDcODujfmbZ&#10;tp3KGGKxirkJV677VENC4uGdVlRvv7Z1Hx8pjEas9HKmlJ+peSRKzZNfUS3onmZkWTACpXtQsld4&#10;9MPYUS/DajN6NSOhz1wY9a31WlOGyeamj9Ye3OVzOlfqOoILvgLUxxPbMXz48BHrsmKeTnDesWWm&#10;3QbcmlZR+u8EGvaPNTzWGImGIhguzIUFLzkp2lYKBeRxmOYDnHXwPmBZL0yWEMVpIIOn8wU/ff8B&#10;f/7LX/Hzzx+RMwNqnz7+jLgsSJGfv0RilElcS1lrcZgPcM43+1vOGetq6u8tYqtWzrUQ2GbnuqzI&#10;mXA+n+EMqyTXNXJW2DRhmibc3d3jdDphnid4H/DmzQO++eZr3N3dYQ4B0zTVoNGYEtZUGNPCtk+x&#10;snUdqKoW9oKM0TGtOWeGbTQKeEo7tUKDt4AGWEJbM/TuCb3ivlcWjvCCfjDb/zNyEuj3uTIgHj2f&#10;uaodCwtd9iBse25WQ4tSvPbk25FNYb3WYuVhGqX41hT110xf7wJSF2VBzKnLbtveN4RwE0asVS99&#10;+OqePV4Z9sYY4f2tD3+PkTDeZ+GMvVFR5JyZKAHgcr7gP/2n/wt//eF7XNaF+3HHLAfvw+aPTwa0&#10;M/QwJmOapqqsaEPqb0OKtSVNj1uW8OaNPMA+9N57vH37BofDAc5ZPDzwM5pSxMdPn/Hx08/48PEj&#10;LssFl+XKiszEVl2Pj8/KpubSfCatDtG/X+ycNQ62p8TTeantc63P5iwB5LHajzIpYrO0ARxiTJWM&#10;B7GBOt7dY5pnrMuC5/MLfv+v/4q744z7+3u8/+pr/ONv/xkPd+/w5uEe3nM+SG+JCGsxWTO0ruoH&#10;7D1I3yvMelvZHoskIZex/fTtmTgiqPy7wPtSmJdJwmiK10s0ewnOCODvN4IRq6rc7MIeLVLWfno3&#10;Ykz3DdpIKlg+wxLF3/TGfw8AvT6RfI1RpjfkHoBtwpOqF6m03cXjGjrMCpVBr2VqN/+GBeUtQLL6&#10;aCEPg7P0Zj4M9hiyuKGCN0zDSCkPZn9gGGMb3mmx9WiHIS0oOwKh+4J0by2+lnXQy26XZbmxKRod&#10;br/EWOqBgZEapG8GRmB/MyXuAdzu++pD7jWZ7B7bbMQY6z/LSL7Yf8/CWuVgENNJhnSQCepkNkWW&#10;X6WcMM8TDocZ796+w/PLC55fzljWBZCwnS+fPyPlLBNsqkOvDH0g8kPrRZYElAAW0zCsa4BSAb4A&#10;TIX5Etkf2JWCUSavzjnkyICntxsbwXsJQkuAJQdvg+ybHOqVckROUbz1r4gpYlkXEAJWkRUayxY9&#10;RAbOZBAlrOsCH4IKiGZgNjP5FTklDnXKqwApCxfbYL97UuGcmUhMVXIdFArHVgYqE2D4709TEKUD&#10;T9V9CLDeCcjnEA4BS1qwLFd8evqIp8sTlrQighgAShnJeDi/YnIJJq9IMeFyITyfM97OFt5FhJIF&#10;IiDIw9091usCe8oIAbCUYHNEoISjsXgzHXB0DocpyPXndemtY+98WRfWiF2OsbherjWoa1vuev9q&#10;rRu24O89m4ZtQJSV0mgkwd+azFxB2XYPLQd88WDfPJON8kq1zgEublZIIhGvoZqyDucQ4CjInxMY&#10;Z47IiYvIGDMu54jn5wvimrGsES/nCzIlTCFsVmwNO3L8zPdAVcwcDBpjhEl8/dhbf4XzQfISbPVW&#10;ZfBl3cKojQPAAD8Ji50vWK4qhVxCfRXXlgRQtgSkmJDWBFNAUmyBZE6GO9senBsbAwNXGY+AgRWJ&#10;d2FX8lA9bgxR2hgp6MQcRW1hSuBzJQ1EGMsZOCmmzR8yq2F7OTNk/+GAVNQBThoEq9lqFVDjEkWw&#10;1Day1+v1JmdmDxzv6zjLF7s+L1lyeyhlxL1cGdlnc0r1XA/B1/AnfeaMGtbmM4o9y4idPBpsp5Sq&#10;x6Reu0V+PfJATzFXu6w6vNLDa8Kwzij3AOBA5iwNNKyBK6A1Wu9uogxrnDDc7RaECGDJkUH3lCR0&#10;NyurmU7iXWAna5ELQFE3t82HuGEZGwa+nFgpZFPYfISkvbuKIiChYdQamOrr7cAB0SklxJW9/P/4&#10;h38DksXHjx9xWa94++4dTqd7OBuQqNUeadsEvX+2bEzs2CzRrq/wqB7rPYbbuguNjL367Koaa8/C&#10;ZlSrjUJh+c9uWc4j4LVt/FppuQa/e1Wp3otGLOq+1uxrxxFBqyetjIZnfW1Jg9DzPduevYyMG5uL&#10;nX1K/1rvDxpAJ7FWMXVYJiQo2Wtt1ydqxcCIiFPs0HRY8Z6qpyfAaPshXTs34JW1SJkZiIV5SSlX&#10;YHQpdWNnOarBHr3PjdbCyLKpV9n313qUJde8zsDqpL/X2k5t9PnqNVJrQJNtNhXjxh4GrADuEUzS&#10;5TSuUjt/eXyUTI2J83HqGd1aaNQ1LWdeuSYaMDPW1b2HQ8eFnGBttUIoobbbfpYRwgThG3AwuLFw&#10;LsBYh8fHR/zx2z/hD3/8I77985/x6fERMfEZEaZZKO4J96cj7CR1R06YfIBzATFFzjTxATGusM5i&#10;nucbVujhcMCyLBVgLVlfJYwy+IBff/NrXJcLlnXBLPVrqSs+f/mMl/MFAGFdF6zrimmacDyd8Ob+&#10;Hnd3D3h4uMebN2/w8OYOh8MEIiZsnU53gIF4zON2EK185UfPXBmwW2dgIqt4WuDeDm1q9V7dZO0p&#10;4Hav9+3Z93tWPq8R6/pnb7TP9XvyqAYqjHEa4FgxJcAbkNUe8Xxur8vSDB/qc5mp9iTNXiykterj&#10;LniT7b7fnvtAbxVY1DFOnZXaFWMPP9P3i6oNohkOvLf93zRKmJ644RwP7pwiTfQ9m/Ncl33/w4/4&#10;8uULXi5nTKcjYwBSv3IAtChXB6G/em2X3Ihbq5hxHdvX6P3AvSpf5Lvc3d1hnmcsy4Knp0f89a/f&#10;IaWE5+czLFlYb2ANqiUXZzNF2NnenLXaLaQfpug/03bPe9jTSK2yrRsMCQK9m0vT62TCmiKcDwhT&#10;AAlp8zAfJCQYCGHC3d0dLtcLvv/hZ1yuGV+9e8LXX73FV199hYe7N3DOwwcnmWkcbKzrmp7gu/d8&#10;94NFjfeNlOs3Sh1nq0WnXn9/V/C+yhUE4NRygB6ETFry3hW8PVDcBCWqxd0XgyNmiL5AxUrnl4qU&#10;vRDS0qT1oAsGDgujdO6eGT7y2NpjvZSDqshS+iCPknx8eyihmUbnrCdf2JUAppxufDD7KfeeRVC/&#10;6erCoCmwd2S1/aIvkqJ+oY9Y53veuv0BN5qAj0I/9IPZh8v0QVAju4hemtYzp/opf//eI0CsPxD3&#10;gv70FHavmBh5vI4axr0CZDQU2xu8Nd/FoHqMl7CwKrEXSnNKkX2prYUlI/JSg5w4ZCr4gIc7j8N8&#10;gjEGa7xiWVd88w0H4F6XK7Mv1hXLsnDIdCbEda2MyJgS1hhhrasDP362nAyXbNlBa5A0DBfla0rw&#10;BvDB43q9wghws0Rm/x+EEa/tIXLOLLcD++R5YgnbFIgBI8PFfBTWzOl0h+cL+/9//vwZp28uyMkA&#10;LgAmw1kGYSknGO/Et04/28xMen4+47o8YU0XkIX4eUpQtAB40zRXX+IgIW9sb8RFPz+HKyYfuECz&#10;gFUBnCUs87Jc4IMDWcLL8ozH8yf8/PgDFlqYQW8AZAfYGcAE5DNMWBAcM6DjSnh8vOJlXjGfDC7r&#10;FdM84UCEnCIeDkec/IRrZoY9LSuQr5i9gSfAk8Hd4YDDFDAbj3WNFUjy1tSpOu+p3JTnNVbQuC3S&#10;rUgX0a0NIMZ1V5b+2tBwqDZqAADbDF1vih1lb1JKVesMyImXfWnGbYndpBroaCnDIsMZgjOcI+DA&#10;1lBGAivP5wsu5xXXy4q4Eq7rijUlTBMz0vm19hv80RBwAzMEKqQtAC7GKMquFb5TEPFQiBliXkKZ&#10;c2abD1pXOGxgJuR8LKONXIKexEoGcg3yCmQYBAOALLOHxKqHCoukWsVQM5inlKEj2wkcQsrvu1nn&#10;FbZ+zhmWtjqkl/PmRPJ3M9ZlYZm8NAYM6OOGwVneXas1DJQlgG19givYRJuKwDlXB3alMdP2H+Us&#10;rIzyTja8B8zdsHiLhQ5PYm6l6mbL1DEyTGUgP/NcrAtq7N9/j7HZA6R7dhS94qVvFPv6lDOHSggu&#10;NTZXGyBFoLTVK+gyBzjsGDUQFga4LosMZjlcvaoSiMkZ/x9tb9pkyY1liR1s7m+JyMiNZJHs6h6p&#10;5wfIbP69pA8amUmyaVW3WtY9NlMb2VVkcUky14i3uDuAqw8XgF+HwyM5NiWWlXHJiLe4w4F7zz1L&#10;9pfP+xUlBllM1kaU7AdoUw0rmKBUMWGRghH5C5TmNlIEDAOQUfh9EZYNpU6vr03OPHGzCkaCEimk&#10;UmsNP0348P49/o+v/nccb494/ulLPH/xAs+fvcAnn3yOu6fP2Ic/hiKL3mrcaxvHluVfy9ZwyXhu&#10;13y1nSZAK0KHZEdKNtoW070mO8RUo8zKVkpDynaD16q1SAzMat/ilm9sy0JIPo9b7OvWsGPLivEx&#10;i9L8O8tAWPNoXd96/rdsKeraX37OOry3lqnnximrlLTSq/23tnOBWrMitV6GY2utHs3zyD1OvQ7l&#10;kGi1v8VEQrB6rvXFda2HIFIhIl+/zo1rgYeyP6rVEnJglN+nRVh7TIW/ZSdVA4H5tct5IwLaJYAk&#10;88KyWoIo5szcpLiNsyUdES6nCzPSlRHhimrFuC/fobo+0iKBc3ZmxQgrjzhQOOfqRB84GNea4iWt&#10;tUHf76CUxvv3H/C733+F73/4Hq9e/YQ3b97gdD6DtIIyFrv9kX3pXQ9rHKyx8MOAy+UC5dij3sIx&#10;GSoSnO1hjS5kunGYigKTInEGSuKk9K7jTKFpwBR8sfrb9T32uxReiViwAiJm4/fWwXVdIT8Z12F3&#10;PEABGKcR3/3wI6x5k0LbPVxncXt7xO3tATc3R9zdPcXt7RPc3T1F3+0AIuy6Dk5rXK/Xsl7zsGpM&#10;oPNiOJkKJ6kMztaeIL3IS5R+1bLuXASQU1zVF62sxC33iY/tVRKkbdUeLQ/wrf02MwBoY++X332h&#10;UBG2x4thAbCwqss/0yJByveSOUktx4CFnSFm++WsZJFZCK0MlfwzIZHTFpjOxlB6Ptuxwr8kDlRq&#10;x+SbLknHWYmitEGcIv7tT3/C6XJGVMAYPKAN/DjicDjMdXSyLVK0tkfO2XHTNJVAVnnuhRBXmFVe&#10;tz7lA+ZQ73EcEWNE3/dsQSw+88PDA37++ef0e1PKSwmAImhnMocx5TWxo0Xf74rFmyRmSyx2+VnD&#10;wqZnHMeCq9S40Ypc1MB3iWYijXNuRQrAci4ibB45e08l7ygi4P7DhxR6u8cwDLiOHgTOfHv79h2m&#10;acIwnnC6nPD07hM8u7vD7e0BrutSCDPKniOta7ZUZvKc2lIB15je4jlJ54uGgnN6Raj+q4L3dfhs&#10;DVDW0spWgRCqCcOWz1aLEZLfI2/YrQKxZa1SA/71w6yrpjPLhIuv2EZBW2+aq9DCyA2gSj5f+b/p&#10;zB5cNB7UlE9KT9WYgu/yjS8NTaLkUfJRiJmNQMvAHQnyKsVee1l6xxgmPep5WZjws9Ha6hCSbBIo&#10;9vhW2pSJaW6mc4XFYZi5MV0G7M6hIrEEprWYQfVBWwMBeX20hkiS+SKlUy3GVIv1s2VZ0wK4lhJe&#10;2gzoqgcHLVuf2kOvZn7V308Wu1ueqa2gICnjyddPegHKwVMd8FwS4nUOMtaJqRpLyKiiCAoRUenk&#10;NUy4XK7owhwkZbKnt+lgYKA6jed3zzFOA0bPa/r+/h7TNPKG2/ew6fNO08Q88xgxXq/Y9zvsu362&#10;gEBi/qTNM4YIH1JYoOV1OV0HBM9WPR5TCjOMGEXDkzd6IkIcJ5jg4cKIzgA6sG1FiAHW9SBEDNME&#10;zurUsFYjjgHDNODt/Tugn6CUw77fwSkPA/aUQ8qZCCkgExoIKmKkiIfzgPcP7xFwgekMCBGd6+CH&#10;ieWwMeAaRrb/ChE2OGZ1Tj7JABUUNIIngC5w1mC/79B3HcwUoCcFFUeQY5nudPU4jxdcpxNO0wec&#10;4wlTnBBVZioahHFEZ3r46R5Pn3S4uTV49/aKy3iD99eAu6HD4chh2JgCovegGLDvd3h5c4d35KGm&#10;E2wc4fwIhBGqI/S2R28sFHH4jjHMundGF8jJGFvg12ydkxVMVMh06UyiWSJdeKoxFjAyqyeKcikN&#10;eUsYZgmuVCiJOLXFVQboEsBrir9qBNFc3McYWLVQin1VAttIR0StQWDFh1azpYoxgI6A1RaODIxS&#10;6LRKcmLFbAsQvA8JTB9BNIEoIPorjCIoYnZt0rVu2r/V8t81SzExydIeNAA4D2e4nUVvekbXlWHr&#10;NbCff4g5/HT2eicfEKLn65vZ6CFicfylkGdSERDNldUKYRyhNIeswXggSeoj6cJgbrEcMhsLFdhR&#10;vq9okLJ8VJ57esEsSmA7mdlejr130mrUhbm+KHbTkC5GPzdZiSFq4FbnQ4Hqsq95mQqwLNNozcx4&#10;WWMIVv5W09gczNagnU5he4QFSPYYCycmVlcOi2oRCJrSbs1DuphVHvMseMFC15qftZqpXDeL0vpj&#10;BgaETZIcuBcZetpDrUXnXLJvimWQFIk/kDIWFrN3vhWZIrMlxHJIP07josFe1KuYsw+KR7iuWV56&#10;Cc5GWoRjE6iE1SpgiDSfAAAgAElEQVRtZ+Z6AulDDjlXJj3L3OhRVMn3m0r9zX6keS1pKFKwxiL4&#10;CdfhjMvlAZ9+8pJrh+uA92/e4Hq+4nodoCxwc3vDYecqfRdS0MoUJdK67so1sgSmaWGHUis8655l&#10;ft246CuylVSMVPJjJHO9ZocuwYIlkz4rqDK4BSg415f9ka3DYgk1VStZ72wTREnB2KrvHvPmXvY/&#10;S3VZbRGwZf1ZB2i3bBnrWrFleZWfK63n8yr/u8zmmv+OxgBHLVi6TFqym8zuVg3MqhEUlrYxVgQ2&#10;ZlA2remkdCHVDlksCup0gSNlJZkW+V9a7D08sJltnVhlZlSqnUknkEKV6awxhtUwWfkDBatN+Uz1&#10;UGFrCLIFCq761Y3rxmfWUrUTJr9gQavK412qC7fsclsAaLHl0SpZuLWBkTKUzfZ2mtK+4ZDnlMjk&#10;AKPhtMFwGjBcR+x2O0x+TEpbPQ/spapJoZy3+dGUZwWfX/l8mnNvlLalznPGgKxJtnXJ3uEAjOOE&#10;b/7yDf7rb/+Ir//0b3j39h3IMHvU+wikId9+f8D+sGcCUrLJuFxOUAQc755gGD2Msckec5pBzeSr&#10;rzQhV8Sk0gA3KihNpQczxkKThkvAt9aaa1REBLCKMjN8Y1I7K63htIYPHGjZda6ArP1uh91ujxAD&#10;E2X0DiEEXEeP06vXoB9fYRiY3X/75Ak++eQTfPrpZ/jk6QvcPblFn9S+iAoUFIy2sI5wHQYoAL1z&#10;AEV4rwrBwmqujQmx2ARqw/uwD6wuoDGUAE2kDJg8YKG0fmvsqK57M8lQDshyX7y1D8ul/zH2/Qpv&#10;UApRzbXmMup+nVsYgoeGZiwn15ORQKlO0gRE71NeVFa/5vyb2U7SU0wYVVwNx2sCZE14rIH+cv1y&#10;T5PcJWKxuyNYpT86AJdAapRobkM5Vw9mWkHqSyIKMeGNIpRPIbXQcMriX3//n/HVn/+Es7/Cw0MH&#10;Qm8dkzCysh+AB2MHeUBdk0u8jyl4nOBcDshWC9tVeR2znaBzJtnyES6XMwiEzvXF7iuD+7lO4PBY&#10;O9tlKgVDBGXmejcPDu/v7xHjrKTPvvr52mUwn4h4CKh07p7LfS+ERWNgoMq+CZrPfX4+uKdSBRsC&#10;D/dCutea4MkLn1r53EDUDLn/JlD0Jc9NK8B0Hb9WiOiMndeJVpi8x+t3b3E6n/Dq59fou+/x8vlz&#10;/M0XX+Dp0zvsDnt4kUvXux2s0ghVPlEmrsj1mXGqlkqnxgElPh6wHL7N9RV+cR7lLwbv19YmscmQ&#10;aXk61gu6LvDq6WgNUMppv2zIav/5etq4BUzK35PSXDn9mgOC1IK1trzQajOcV6SqLBKFVcXoackJ&#10;5ZSmxe7B6l1oEeJiODkCitpyDyW+U7nGOcwO7VDX0jBCJIMbVZr12mpGSmMWRWMqjKMIWiteocT2&#10;AMzUFmFPMlinksXWAEM9VGixC1syYV1YaXox6d0KUtpirD9W7OfXba11+ezU0rbW4KhmlLVYvy15&#10;8hbjt+k3WbEt64HC1l+ZuahFAaO1WjwWtfwuoz/O8YFxvV4LO6aEyKSGdxxGQKGEO714/gLWWgzD&#10;FX4cS4F2uVwxjVN5nqZpwuVyWWVgxMkXv0jv/TyFTvLBfADlAFkiIE4TVDo8s9yUKEITYMjjqDxc&#10;8HD5NyMPLjhEVePm2OP67h5EnqWfFHE6n6GjgdI81Nh1fQpc1fCCZRqSr7iPrBC4jgNOlzNMHxAG&#10;PsjHYYIyGmOYWD48cqWavWiniZlAUEC37wHSuF6u6LoOfe/wMCrYyKoIUoDedxh1wPuH9/A0ot87&#10;ROXh4wVRewRi2x7yBhEOflKAngBE+OmKw+EFfvjxHhMIl0D4cPH4lHo4vUP0AdynBvQ7h2d3N3h4&#10;9wYmBOyVws5q7I3Fk97ixh1gFYP37NHv0LtU9Ke9I1ujLEDlBUjSCKsUNmaFnd0CAQQTumWn03rW&#10;su2JDFGa7R7a4c8xRmirMYaRi+6OrUe0ncEOlvzznhwTeMdqC2bqGa2TPFxjHCd4H4pSZRhGTANb&#10;OWXLlZpwXxfrW0P5GU5TC4/o3CwN4wSAAQqbmHC8ljmwOoTAXuoLr1sqIHqcPOca1J8nDU9Wdg0p&#10;yNM6U4YnxR83/V5my8QN714sgovn8ykH0JW9EMl/deT1b3ShuCSbLmZVZwAEifWs0jmYC+uFhUJS&#10;14TEiIpEbGmkdAI7Z1C4VXfJ844iA1ROFJkz+NS2NWyx21uMWMlkzf6r9RriQDpWG6gcNpYtYBp1&#10;Yj0YX1mdpBqinK9aQ6Xna/aamsMnSQyUaUFeW3rsbp1n9fWQg/CZ9TfvMaT43Mt2R1bIpXOtWddJ&#10;cgjfAornGkBvnuVSwVH+XWFm1FOZ5fB/SgMOndcRcqZGtj1UM4Cf9hbnTPE6lWelSWHsxhrES8Cr&#10;Vz/AWQPvryAyuDncYNc77PY9/DTgzeufYa2BMjapXTWccSncNqzqjvl7EgS2MduhVKqnGexXj4Ld&#10;cijQslioCQxthacqtSoDwHGp5hX1Ej93tpz3eRApwfp6yCVfo/aZr+vLNeGEVnZDtUp2y/e4zvCq&#10;1ayP1X+19UXLFmfN2jclGFYSW3LtpZR+FFhrqQ+adXNRNy2HcqxcVsIea02uqYkqcp/KygquKak5&#10;hMhAvktqs0WNjTpkeU1yqy2fcp7Hyr+3AshlH7SlupC93oLsQwTO6Z6t+ZbjerVQLsgsoZbSZZWZ&#10;USmj85kl8wzqZ2JtTSGVOShWrFprdAmQOj2ccEpBroDHfn8swKdK++SWvahc74UsiHXgcGb7Bu+h&#10;jIVJdRC0xp++/QZ/+vOf8eOPr/Dqp5/w+s07EADX9Xjy5AmrcbUvVjYxRlb8ptfuug429SX1OeJ9&#10;/j1dBsWlZ0prxnvOwOodW+pYa2e//oiFomEYB6hJLdZ2ZltHoe6T91Y6HzjnECgsMCJjLKzdYbc7&#10;YPIB5/MFv/3t7/GHP3yFX33yGZ7c3uDp3R1ub29ws2eGvrEG2mrsDgeuZUNIWUNzTknwE2IEjHFF&#10;hWqqfA7JqNV5kFHVs7WSsSaQGmPK4Fr+fIs0KN0P8hC3hYdJrKdWdsWkIpGfK/cNobL6KSVrjEyC&#10;U5gzdCTIHQkwSyY1jJ5tczKRydpCqswD3JYllyT0tTCgVu7jY3tPbcuVa42Faj7bWVX4TckAqMhF&#10;klhc7zlcr+u5fyGUc+bbb7/Fb/7xH/H63Rtcpgv6xJoPwaNPmQ7H4xEA8O7D25Jl0cKDMtYmLcez&#10;XSCaxNQAIpWGePv0HfK6c8XiKsaIcRzTs6jK37vO4Xq9FpZ8SIrgXNcRUfLDT5a7IaDvunI/83XP&#10;dSuD1oQQfHNwkxXluceSe2Io2UZaYI3iLM4kosDmjzmrQ1oltVQosv6WBJyACANeM957kFK4vb3B&#10;5XLB9XJBjBHXy4Dr5YzT+QGfffYpvvziCxwPe5iuK32aFpbJxpiForW2QN/yxpd1X63+rdfujFP+&#10;MuD+v5l53/KJbFl1tA7dLcC7blgeC9PZktXKjUGCnuuw1HaIbO2hWjN5WqwbuVHJiy8fzjkpeemH&#10;9FiI6GNJwy0wdn6Q5s+VPb1545+DAvPmr7VJ0pocypakoxkwj4WAxsCQ8KDPD2cuRMvDHaJI3F4G&#10;RMmCKOQCT4GDoKK81+kggRLALweJZentMmRmDa7Xa6rlg5k3lBZLpTUE2PIO3bKzqQ/1lp1Py9qm&#10;BmJqtvyWz+SW3DoXVLVvWevn5bX4JRZG8rl4TJK7ZCC0mum1n+tWmHC5l0oByiRpGA+ewuihooKz&#10;HbP6jcZ+dyiFKx9IwPV6LQde8epOCgEOA1II3mMcBvapS8V6LqKGNABwzmG3280gSfLBVCAgKvhA&#10;uI4eu2TZrYgwDldobbA/9DgPAUQBw3AGKQ1jCIge4zih3+9SLgAHI/pxwBTYq24O27EgGuHDhDGM&#10;OI0nULzC6Q7kI7TTPIzTDJRZ48pzPY5Tme6zKoEDsMZxAl0Ju13PU/KJ4KyD7RwmH6EPFu6phSaD&#10;63hGpBGks99+SGwOjckHTGOExwWR3uNw8xY3zz5DgMcleJyDw8MAnM/A810H4AoNBaMAZzWOxx12&#10;9wQaR3Rmwk2v0RuFg+thyUBFBh6j9OnTBjEweFKyCWIsgBeBNllcLfb1ahglzotNf2UxRF2ykznE&#10;zWhbGC3zeVCFM2Jp+WGUTq4wMW2PqkzneRjAW2gG7BXpwgrOa8hPbF0zXAaMw8TgKbUByxZY+zH7&#10;rhzsuZaEcnEYpwD/FHC3fWK/pyhO4WNJxGwoaw1ADhaEkAKqs52PCliEWK0Hxbpkbli5x5YA2vnm&#10;hBgAYzj/oRpWFtBegGCz8gylwMvF7LzHKUDLfXIOx63P/MJESo7lmb1ZGi/hERqFFdjCk3TDe1ha&#10;gWilZ6m/2LPLELI6L1tN2GP132Jd1ApF4QddnrM4M9BrpVh91rSG1zUZwSS7pZDvHRTbFeVBeApF&#10;VsLmIjemLWWm1smPuOG3u5BfJ7ZhHTAVk59TBLPZIghd3yPEULwty/AmgcdR+KwjWWeVTIDSNehy&#10;vwi0zBTA3HhnKxBoVVSe+b/nPCWdnpEgshwyY5Q9oFUaBJqyzokirHUFsF/aOgLkI4brBa9++AH3&#10;7z/geDxCE3A8HHG8uWFVEpgZNk0eHz7cY39zgz75xm4NcVpKw5bEuMUUbw1lMqGk3RPIwEJaMRxl&#10;Mz6zLvWKvFQDQDmobl637bOlZevYsvtp9UNKsKNbQHZdEz/Gom/ZP7Y+r/xM64BYatauNdu6pcLO&#10;55a0LM3e4bJ+3SKntAgvWz68cw+o0HV9qhN5UDV/rnU+WA2YL8G85feWvYZzbiG5X1h+VLWJtZYH&#10;9mpJ0tkKd22xTWWP2Lr3LauN2lZjk6DTUOPXfVCrv64VIK3e4THFs/dMOMhkgZnJSimHg28BW3rY&#10;FMQ4pGDMRASkZEeb2aIbuENLDSbVxfPzTMW/WBFbpIUY8edvvsEfvvoa//Kv/4Lz5VT21Zsn7Lus&#10;yllMIGKLzpwzlYcn1+u1gMcFzKU2aJrXVmbDW2vhnOPvP/oC9EuwNpMRpIoYgllc5ycUG02aPdA5&#10;a2r5sxn4n7GNgGEYcHN7W7z+jdF48/41Xr99jWnk3KXDvsfnn/8Kz58/x7NnT3E47nHY73Hc71lt&#10;mULRfWA7UQeXato0bApsfaIVq+TyecZ1nF5ZJdUkyXy+yeeiBUC3LKCXvfy8J9e+6zVhoz7HQiJ6&#10;9H1fcopyzVZIZ5X9FgUefLVscVH2GFbick2kFnZdeZ9qgZG1dY60Esr1ZOtZlXXNCl/D2g67zkZp&#10;4QXGMLAaQizPCMtKaRFAnJ+DVi3gvYdRiXyj5wDb6ANgLL76+mu8e/8OD+czDrf7eU3E2RYx5yQq&#10;Wgar1wTNlo12fY4u/8wU7LBmcuf7n/eB2RVhSbbKwH3OmyrYSxpaZHtZ3huuq+vMNV9WB3pY6xa3&#10;sPbHr50t8lCgtsQudYiulLgpayz4CdbqjxJPa9tveSYFUSfyMMDg5uYGnbWMiSl+Bu7P9/jwx/d4&#10;9+4t/vZv/gbPnz3D8XCEUrZY88y4mU0Ez/X5X9ttPUZkl3aM8qytLZ/+quD9x8I5640ws2ZXoawN&#10;qXaeaNZBrtIXSxYa8pCqQe2tpq/lY1YX5rJg3mKNPCYHbw0HWn9Wh661ZITrKe762s1Ap1nYwyBN&#10;EWNheurVIsuJzUX5LMJiizwyAWGLdMDFVCkvzgXOsZBKDcPQDJhrDXAkCKYKy4wgg2uzL/LWEKSW&#10;+eZGSyaaywO3fsiWjRk+6sHZGlrJa539LLekcy3GkgSnWten9jpteUrK71iHQrWK4laIVrG+EVK0&#10;LS+w+h7M32XJWFkeZKqSxOvN8OvV1NV7RFQgrNKJwU9zRkSyiWKPOIWbm5vC6pdBMlkSOY5jYidP&#10;CDFgd9ivJs2c6G6w2+3K75ZnEQQNh26y0P6Ky+kDnvQOznAxXZoxijAacEbj4hnED+odrmrAbvRw&#10;z14mhn3g76BF6HR6RkkBPkyYaMDF38PTGcZykbo3e/SuY6l1YOmd63u2ZxhHtuwwCuMU2PfSjyw9&#10;VcDgI6w10AcFUhH6oGB3FtGMsF0ExYDr9QLvBxA8NGZWTqQJ18EjesCYCa6LUHrA3W2Hm0OH+9MD&#10;dnuHa9fh/hzx/OiAeIJRBK0IMUzojEJPAMHDhBFOKfTGwCoFZ1zy7Od7Pl6v2HUdUFghNKuEJNiJ&#10;7ZBpuZ7rHIu6QEflMLZg3AALBt0cHo45fZaQ9s38efO6r/ab4peP4nFPqdnk2WdMwcOZ/cb2FtoY&#10;GBhmOhkLxIjRe1yHAWHi0GA/xcLcUI3zRz7rdVG+dR5iI7idzxHgfL7i7i6CNIqahmLAOFwXjLvM&#10;jI+ZGWMMYC3bBoUICl54wM/ZKjnMVCUQ0lqLEGdLEDKJ8Z4/Y5KIB1rbPcgBYu37GSa/YB6VsyMx&#10;r53tZzBSoQmUSWYsM6n8oqjL3uUlgFY2Yo+orVr7b5aw5nWai+rMpqn33JpRUn8uamTZ1L7xWebN&#10;wyRVVDEgPYfpakArWp4BBGGHknoyraBgSpC2SgHbFHMQsRIA35qZ0/d9GWTnenRmq9EK1FQiJXrL&#10;Zo/9gMW9WDRRsu7j9wgUOXhWsG/zoGNK505L+QCxj/C5q2aCRPq7j/N7hhjLtTUprD2Ks6nU5hXL&#10;T6Wg20gRYeQsGGsdpmkszUoNvM7nYcQwTLgOV/zww3f49ttv+Izsd3C6g3MWrt+h63c4HG/Zv7nf&#10;YRgm7A7SX1o9CujK933M53cJztJqn84+qpI5rzXS/yWRQC18c1uARv5rmib0fb/pfSp9hH9Jb1UP&#10;0zLZpNVT5Ge6paTcsmV8DDB5TGHaBGU2lNVbeRR17lINTEhvfmlv07L1aTXNW1lj9d67Vr/OQeVL&#10;otNsU1ETsFpKhMzmzlkftZVEBlNjjBinYQYMU8i0vK/ZxmryCejWCn70INBChSZ7lZr8spVPVat2&#10;a9sGOZRvDT1qdVarlpLsyZro01pb83mmPk6m0HoeWALwPgj/5QhjXLGy0CkMlu1iFYxxa4kY2pl0&#10;2yoslQbjbPMTo8c0BOx2eyAQ3rx7i//z//pP+O3vfotIgOs73Nw9TaQ6V/pmgJmuwzCg63boEgM2&#10;4wQu+V1rAfIza54KE1gypFV1nWQ/o6Bwe3OL43GP0+mEYRj5nEVW88aF1aN0AmgpzfViIL4Oo5aD&#10;BB88jGOLw8mPMJYth4xWQOegtcPh6HC9XHAZR/zx377Cf/mv/4rj7REvX77EZ599ii8+/xX2roNR&#10;Bv1uB21Z3RADMI0jjDJlMG+0BYwq5x3bMCV1P5bWiS3C3daeUWNNNWi5xBRUk2Fe50jUqpkWuC0x&#10;hDzIrJ8dY9hWa2UprLNVjSp1dSQquWjyc7Q8+evPLK9LzZJug/jL8zoPllSx+kMzB7ImjJT7kggL&#10;VA1FJOZY78stoq5K5LU5745JcTESPtzfA1rh7ukdoOfvSYEwjGMiwbFVL9vbLMmGLRviup/awiVr&#10;5vay74rFYo1/hm0AYyR4P+cayFySznVc96fcC8mqBxFujsdizcU2WUjWVFQUAKnpbO6VTFNaDrPn&#10;vBhWHme8UFkj2PfrvZ1rOSzCweUAqWVBM1vzpTNPAz4N85ywATLJqx+kcLqcEBXfk2//8i00gPPD&#10;CU+fPsWLTz6Bsx3CdQ4Yj8m6NWKpdKyVmDVhQhJO6v2kdTbn6/RXB++3PPJa4F3tB9aytKl9+WTR&#10;Ki+QbD6ldGcrHKEkbVcgQ13c5g1CWsjkzy0bgrpR35Karor3KiztsaKlJVlvDQJa17uWuOaHhtlV&#10;obAAMnghN9o5EAsry5mZqZ09PFFA9VYY6sInN6DY7DCzH4tiC9m7UlkhxRRMEfADbhr+nPO9jCv2&#10;T8uTLR9CWXKYJ5d1poJcA/Jgrg+1lvVN62DeSrtvDR3q9bw1/Nlivm6tj/qZaOVStIICazZZnZS+&#10;1eStGVFS6t7+nPX1qC2jJLtgZhxkaSEtDhZVhgKJJWuSjDOIJkLxRo40OHQ5UFZr9D1P2fu+x/V6&#10;LRLVvJacc8lLHAs2FV+jCdNwwTScoYYLNDzODz/zZw3MUtHaYgoEiiPbR8WI6AOu8YTTMOA+GDy5&#10;G3F3e1vAfgDQVqeCXQOBmOlOEzwN8GrEQGc8DG+wdy41Fh7TZHC7v8E4DLg5PsOnn7+A9x7X64AY&#10;geAD9DjAqQmnS8B1GNHvXAlIi45llaMZoY2HUgHjNCbbkwnej1x8KwXv2St5HEcME8GqDtYpHA47&#10;xDDAmYDndwfc/3jF5TLh3Hd4dwr49E6jL5YSAGjCwQJ3vcYUAxwITw9H9J2G0w7HwxHWmOIFbJWB&#10;Jg1tDPzkBYBPwitPSEOBR6X89UCrfi4zUFw/53nPhcKa+ZmWp5S+1nLDzAaqWWtFm5IsQaQlh9Jc&#10;vPFzoYssUiXlkk2sfT9O8MMI7yPG0WMaWGqssQQq5fPVes5bYGb5M8xslBpsggIeTg+4jgP6XTfv&#10;t/l8IZSMCj9N8JNPVkBsD8XPsk4WKaE0lq0CiDIYmpRvIQQG9VOBThnc17oEtbUsDuQ+vQCEjIXW&#10;hK7vEJKiJ0s0jQB12T5lDjrd2r9rhk4Z1KRMjjyQyP6NrXNkGwTRJSw572MyLKz1l7QRbA1nW99j&#10;MfTQKYS1rHczM7sVAG0AFascnZiY5bSwQsk2gz5n/ZRvw/fWFGZ4TJkiDj41IEjg1xg8AkUoYxCy&#10;YF4BWsjNV3lJyTtfZWufEBAosid7JGZsiec4/+6Q1FqusA1jGZa2QMR85sgapVXTzSrDJRgsz6Z8&#10;X72fcL1OZcCs0/cpjY5Yyxn4lYBfZqcSCVVDiCy9ztKtpFzRWkNHhfPDB3z/ww/485+/xeV8xr7v&#10;0XcORve4ub3F7rDH/nBE1x9gux12+x2uw2XJYDRrlrysf/J3bSlkM8NsvbcvG72WP7jWCkqZRmhY&#10;OxCwRcxBauRlDlA9AP4YGN5iiNcN4ZZ1Z13PPWZvVv/7x0gqW37ord9vKZFrglKr59lSINTfsw4k&#10;3mJqP9Yryeem9RrrvpE3DO9jGTDMz2ZsApt5AFTXr/K9qfRmdq4vK3JOZmHnTLBiNyZy06QdQ67x&#10;W+Bzfc7kej6zvFt9aAESGuqLmmjUypYgogUxb2tYtSIOVYz/loXTLCZSxfYoDwFVIqzd3B5ZAaQ0&#10;Xr36CRQBkyyLloMXWnjeE81nkLQkWaxjKPZ2pwirLYxxsFbj4fSAr77+E/7xn/4ZP//8M6xz2PU9&#10;q90pou/znhrKgDBUmTe5T3POYfIet7e3SUE5LQKTmcXvSk5QwUlEv5u/62F/SKrfHbqOB7OXyxVG&#10;OzizJG4sFCEVuWOupzcUEvK5SrXg5D1y5g8le0xKZA1PASESQCN2O4vdvsc0jYBKwb/a4Kc3b/Dt&#10;d9/hX/+zxfO7O9wen+DFi0/w4pOXuH16h+P+CIcecfSw2i7Ib/Ng2wvF6pJk0xrSSPV7K3yzhM5X&#10;+0gmCbYGqfV/kz3lygaYd5eVZbP0n5fs+6Log1oRCkPkfSOzoKU9cCFdidyfoh7asCOWGI4MBa6f&#10;q9nKBzlYcUmcrfosqkitdSZlJhFO01R+voDUmYAg9hKp/pWK07JnFDVGcnVIrP4ffvwR96cHrhlZ&#10;honz6QRrDI77m7Jn5iB6k/acFlFY4qAtQnGr5skD4C2clGvB2Mw4rNfoMtB8Zsnn+z4MQxkOjuPI&#10;QzDDCszj8QaXyzWRfPVCjWKMwfV6Ld+xBtBLYG/nZmIX4gJrlZ85W/Xw/ZwDlPOfZYeP4pYgFKBZ&#10;4auNWai5M4FYBsxzDooDNDBOA6wxGEPEX777AW/fvMfz588RQXj+/AU67Mq6YDWeK6rX2nq5lS0j&#10;v8NjDixbBPO/Gnhfs9ofYyLXm1MtEdliZWwVta1GtWb3y8W99glbX5z8M/nQkz6mW8VsK8Du8WJx&#10;zUakhnKhxX7JD1cdCtJi0NSvVwcIxypIYT3lm60B5O9ngJu9cbEqSusmRkrvluyPuGnBVBjYMYfO&#10;VM1FjImh98sUIfnz581Abmb5vy2ApYYcWNrN1MF9W4HLte1CbVHTCv9rMRm3pHitQObHJKZ1AycD&#10;RLbASsnA2ZLCbjV5LTZPtm9qNVuPNZQ1YCZVAGXtUhDXNVshUGLVCWuRSEXqFlK4pDWzxDn6sABN&#10;JZPeaMMAJwGH3b6AkiEF3GWQ0I/JBxia/SaNhXIdJmiMo0/2LmxBEynCKJ0AXQUKDHq7zmDnDJTu&#10;sD9YhOgRgk+J8UDOY1IqIlKAMQzmR3iQmuAxgPSEqPgwG2mAgcLb8xWIEZcPF5zCGYf9EdY4KMXM&#10;FHQEaEJnDbwFTE9wnQJRgHGafYhDhI8eChHjNHLYFQJ0zPfDYhwGjKOHjwDBYnc8sA+nNvA+QpHH&#10;k2OPQxcwXgYMhx3uR+D9Gfjk2EOpEVoFGBXQGY/bnjCRwZPdDre7PfrO4uZwhIXGOIzQhkMyXfLI&#10;w8I3WC+B+1+4b7SAkMdk1CtbMFoy/vM60krLaI9UBPlFCE9muYVSvPOwxwsGfnmdFEJK5CE9zmZA&#10;EQlQmuBHDoEepwkxEMZhRPARmriol4yuFsNuC7SpFWMhRETVBiGnMMHHEZfrCfvDrpxJwaeGM4Wl&#10;WWsRPQ9iKBWMyACiD2Vwke+tBGGU1vDjtLD0yEClMprt2rLEPFm2ZbBZrhEJBLaydwiAsbbIMZFq&#10;CfbYd7MvJJliiGLydRJDDmki1rSlyJ+dCMY5viZAWV8tue1mPSYAkHIOxNDMtckNXe13X99TWSdJ&#10;S54sgV38vJktwCD9ZAVgUJ/LubkcpWKOlvVgDgvWqXGT7GvpEy7Z9PPzK0K9DA8dmdHINlS1UpJI&#10;KECTKqJmVWUlyDx8pqKoyZ83v4+0zshD4gzY1Gc8g/wG1jJj93A44HK5lP3lej2j7/uFVcH5/JDC&#10;upnlOQxD8ccn3BUAACAASURBVEz1fkoDzoAx1UT5vuVB97t3H/D+/fuiUpvCCC9smHzwiGngNl2v&#10;SXqtcDweUoihw/F4gydPn8C6Dv3hANftsdvfIISI29s7qPRs56A3OaCo95wtUots8utnoPYafSyj&#10;qG60Oa+CmnaIy74FC5Zbi9BRW0nIUOHHlM1bFig1kaSuIetrtQUe5T5I2jPKa1bXyXIIkhWLW7Y/&#10;kkn6mP3V1vlSv+8avG3Xvy3ldYtAUw8/WlkUW9J4OVBr+TZLr+v6M0pgNGc2FZBcLevxTJyq9+kt&#10;q5lsXSLv55bio9U3P1Yj1X2F9Khv1UTSMqpFRqqvmSSLac2q0FYtMd+XWOVppUDGXQ9DDMxZ4xAj&#10;D9Zev36D0/mM5y9eFMuzWXWHQgj4WIbCnPOCNJxwcM4ihAlff/0n/N//9E/403ff43oZcHNzA60M&#10;hzVTTGC7Tc9NYu+n7J2872eLnLu7O3R9j+fPn+N0OuHDhw+Vwo1gbQ5MXBINC9NUDAGGYcAwDghx&#10;LM+8cxYx0CpLIZ+fLp1TGSyVz78SQaJbyovl80KFzKeULnUA59tFKEWYxgusc9jvDyBSGDOZMnq4&#10;jl/zw4cr3rx+wL/9+S+4ffYUX/76S/zd3/4at4cjDocddFTQXheF4Qz+CnWNyM2piTK12rLpnFCt&#10;j9oaNw/pvA8rcDxfs9I/VmHQUincwt7qYeDis0Vqqpt0Cr+VYbuSNFAPYsHahMUgoGWhq6pzVr6O&#10;xOAiRaiITXu4eq+vazhpJV3jKFp61i/yJ9ZD47rPCTFlrUHBOs3B4UR48+YNTpczruPAimVKxIGu&#10;LyGp+XsbxUA3FNs41TlhrXDwLcuXrQF/q/6oFU01fiT31KUlGpWzwlrL+0zXcZ82jrieLwgU8OTu&#10;SVE0aR0XNW6uZXOYtaw1uH4MSyC/4YoiydkSgy05lwKgz993VlbNfWZ5PwVotFV3GQ+0aY8NIcBo&#10;g0O/Zxs14/HwcMLbD/c4XS+4XE/48ssv8clnn+Pu7ikAhV2/R9e50jdl+7H6uamxvJqM2hrmbVkX&#10;/tXA+xZgucUkllY59SJtgZJb0ri6AJQ3svYwXxeos/yuFchWS4lr76Ytv8zWYdWygVHGzJL+jL2l&#10;A3xLOlEfHh9ryvPClRLUmfVPcwhhKhRCCpuB0gWwZIl7GUW32eCc74wYSEyvl8nTklXCQAND8aoc&#10;RCnwU+nm4U5o++tK7+FVcKQyRZ6ulC52FEvmRD6083/Dphy6Lq5lsbI1HWuB2quQvQY42DoQa1uc&#10;j9lWbQ1y6sFXZvC0msCtCfC2HHqLDZavLRW2Up4e11K6+vfr+y6nt1u5BLMXcLbDSEFXArjl91p+&#10;D8lOKtdMsbUGCAnYj/DjhInGxbCvnhrXVl+SbWIig685LEYl2bOGRpwYOHLO4nDYAWD7DmsdJs3P&#10;jg8Th8oG/l14n8KFFBccCY+KRMwoNQZOddAptJRVCSpJiDWmOOD+3XdQH7ipMbbD8XjDn91GaAO4&#10;gwYpAtksl+P30ZqHa+M4AiEg+gnDeGXrC+sQKSDGUCwYgB777gDndlCqAwUDTcCuU9jvLN5fAgYf&#10;4Mng/jzgbmfR2Q5+uGJnNJ7uHfTtHjhYqBhx6Docdns4ZRh4TtPwvG5nZoApDP7FPrrBblxI7aqg&#10;oy02Y7bJUGXYqSFDHZuDtvQ/XYafWAaFy2DI4ktIHAdCKvneT4UVDDWD+aFYPkZeF5GHCJMPQPCA&#10;VwiBME0RfgpsNwL+zDYBwq2zZit4Khv2EEX+Pul6xHSG5O8iQ3ApeExjLN6KbBtnQYbKuiFnEaYB&#10;WhsYnRj3WkNZ9jg1zvL7peBnSkoaTWCOfiRox2FbxnVzOKmxiAkU1MZCaVZtMAjvhP2bKixjpdbW&#10;OYVVC75vk/fQxkBbHgZ0uw4hEkKuWUiuD/B9WzutLvRms1JBJ6YSs/dnplj2kefWyhiT9gdVCl6q&#10;BvUxDd6N4Yd5mjygdSLxz4G2EoRRmNUdnD+jy6gh20/pxdkxn7t5DWjFzRBnGegFQ5wtk2J5HnIe&#10;AQX2eeV7lfxHeblzKHDwPFDVbsEaUpqTh3MdN03TDCwK9UEZoGQJL2sKMYxpWGsZWAjBsxokphpW&#10;6VJHERGi4nVYW9opYzBME7QfCyAUPe+NyqTw5mHA/f2I4/FYGvvL5VqAliHZWeX7qRKTchjGFOSo&#10;MQzXwvDz3mO4XjBeB3R9t2Dlx0igK1tzxOSjKxmZRITdfg+jOSjWOpYVXy5XwBiMr0c8PNzjerng&#10;dDnB+wlh4uvauXTWGGarHXZ77Pd7QGm4zsB1HY63N+j6HVzfo9/tsD8e+PmMKDVl13UwKtknrBiR&#10;S0uUGqzcUiAuLfmWA6Yt0HdWWcbii1/XkK1aXP5MLZdfsljngdHHCFC1gvMxokMNGtXeyjWAX1un&#10;POaT3mJASg/3+n0fO18zoNMC4Vv162PAcYtMUwMkj5GcWt7Vbba6LzY6tRpv/pw1UDDnGrSsURe1&#10;rxgAMeci/z6KZU9r4FJfk9rGrfbjr69X3YNvqYFLVkY6R+T+T4r7wRDCHMaOdW8oA0+bXtzIGWRx&#10;QfLSKcMIaq3qyJYbnM9RoDv0/Q7OcCA014IBO63x/sMDhjFAKYtx9LNtX7nfarUXLEHf2dpLWsda&#10;KMTB48c3b/G7P/4B//Cbf8AweUBb3N49hQLvtUpraFLokoXbMAxl/VtnYWCKLZpzroBU2ih8+quX&#10;+P3v3+W4nXJWAxrBc3im1RZR5cFxWGAR3vuSucGDYF96OGNSRlfj+cnZKkojqaKS2wwpGGuKHSqq&#10;Z6l+PhaMfMqZZXz+W9cVezPKdmZEmMYBShsY5UCBgKhhVc+vrbhuIxDev3vAu3f/Bb/77e/wt1/+&#10;DX795Zd4+ewZetchxIhd33P2QQjlGUYKgo0pY0mRZOK3rQdrqyz5d2kruyahYQGSt65LK6iVwXMB&#10;eqZaOpMwMp4iQ1pLL7zw9Jxtclr7nxzArc+UHKIdRf06W2m13ARqwmO5VgkXYA/L9P5CpLHOPNEr&#10;UutiKK1SroVCGgaposKvAfwa91iFherktT4FKMN15Pv3H/D+wz0eTif0ux1626PfdXDWsWo/KRrz&#10;/jOFAEURnAdsoJVBt+vY5ixMiQjQOg9q+0slSF26OcBvhR7XVjVKmbQP6HKG8POuFxZG4zjg+fPn&#10;6Psezjns+x3uH+5xuV6w37O11m7XY0qZaSoNGRf9UDpfQiKSIKgSekzpWWthqTVmKwF/oLZoyqpS&#10;iSljsZdpk4ZUmJ+TECLO53PJJkQONFc8FEekkpGmUw18uQ74+e0bRCh8OF3w5Zdf4undM4AAZ2+g&#10;UiB5IYlBQykPpdb1T4swXT8rkuj+mNXhfzd4X29mumFpsgJlq6JbMtvqLyV9sVshuHJDyEy9PAWq&#10;i8iWR2WdFCw/Yy2PkgVOYVA2QMst6evi5zPzK20WbZ+juJigrSfXsTkIqYvx8hrJF4wLIAUvQu8y&#10;4JKDAsvnqPzBJOM5S4VagGUdqBVDQFSopCLpwTNru4lWyJO8TyE14hIEniU0sfhk5aTu9UMwg2tz&#10;QRxXLCB5ffMmJQviVtNYf656gvZLmoyWf3GLqb9lW7OS3DVYaXIAtjXtbQ0E1o2DrorduVlWkl7c&#10;aG7la2UVRL2m8xqT8uKW7JdSYRSF3Jgq+l5tbSCDTOV1tcamsFUSYOo6dKk+eDJbcnltFYx1CClk&#10;qOs6jJOH7TqYJO3FdUyJ8gkAsho7u8fu9iluuh7DACBy7gMFsOee0vwZEUvQIYg4WDaBZb3rODww&#10;NSRIckA2QY7YHTv2cEs2PGSmFI6YbDkMih2RVgba2KQy8Ah+AtLUeZg8fEhh05qSzC2icx1602Hf&#10;3+H2cIeuewaoJ7DmOfzE+RquA/zJY/Aeo9c4XyPOQ4TuIlSM6LVB/+QJzDSA/JQGfooDd9N3tcZB&#10;G50UMmqRuWGMbQ7lqGF5ULNmtwLTV0C2CJQMYr+JjSGySRY/RIvIXOFrPftbKqWgKX02M3tb5x9U&#10;aejKYZRICo65q8vsMR8jfIwwYD/m62VEiBxci0jQEFkvj9gvtAClmIYKvE5IgM28FBb7ZhoWd0n+&#10;fT5fmLHR75ipT8TehGk9aqNhHBfmFCKmEFIIHOcsOGNBNtuweVi41NREOKVh+44HAdnaLYeyJlsW&#10;rXm4pGgeJ3MBOg9cmWUWVs1ZKa6SB3igWFgYmd2vjZ7lmpHHNUbbBMDTgkU5ZyuQUOjNTZMSzWQe&#10;oKf+FyHGBMZLT/wlk6qwjFT6+RxCalLId1JFGZO9lpOdWLLd4pwQLoBzhgRzlJItkxHECQjGT2JE&#10;sgiF/d6p8sSv663AE6dCItBJzYQUQDh5VsL5GHhPy3kCRmOYmJVOAgSSUmlFNRCZh0sS/OIrPoxT&#10;CSVbKL4oMQwrdlwGxWWdNg0DnDV59gLyEdax/Nr7CbtdD+csoBMQpjUON8eUhQFYk/IAhLQdAG5u&#10;OOQvpAaGn7NUX8U77PZ7KAA+cLiYNroQRSTbyzkHKOA6DHCuw27Xc24AWAkDBXziWOr8+Ref4zf/&#10;8A/Y73Y43hwBRPhpwjSOqYlJQWnOAMTP7X6/w/6wR7/v0e13cP0eu8MRh5s9jDOI0Im9z8NrZ0zK&#10;/8iWXTO5IsbwqB1MXQvnLIes+MvgScv+rK678h6bh1BrNrFuKm63PotcP9byGRCC32TebXnT1wxD&#10;SVhqsf2lanMrJG8rVE3+fh1CKEE5+fu1lYF8rcfsUuqGvnXWbmUB1MMcaf2yZUWwBZq11wEWSuNa&#10;TTr3R+vMr9lqB831VluQxBihIhMlMvC/xdKTg5AWE7W1PvN9q73wt4Yha0BuJsrM6nHiPZmSqlqZ&#10;TZKftCCt72FmU1rrMI4TiDjQOu/JWhsYq5vDhRAD16hW8/OVQ8qVYYDXWBABXdfjfH4NBbbG4t7D&#10;L2zNslpR5t3NdaEAwFLdZqyBMRoqEL766mv85v/9Z3z93bdQTmO3O8JaV/WoM6AkM9WstXBdlyy3&#10;bOmJ8vM9jgO+//F7fq9cy2fmamLw+8nDuQ6Xy6Wo5IGZeS/tPWRd4H2uZ7AAdxdh8NYgxFDqHE2Z&#10;0esR42wLIdnlrV46B8eXkOJ85mfgLREi8j0jilyjxRwkyj1bVqpcr8Oi99Zk8Mc/fo0//+kbfPLy&#10;Gf7+f/x7fPHZ58zcCoTOOpCezxOKEToTtlJgaSY8+aSultlXNfAtlYp1vy8B55oRXT+bdRZkjXnp&#10;8mzOBCEmOsxrl2tVuYcvg6dzSFatkNnKRyk2dcGX3JxcjOaRo95QNbWGoYXEmHO+Uh9LWJKq5Jkp&#10;r0tNuFMpZLbkMZYUJQ2tl/WvXM+tHAOVFCQ2+ehHMLnp1auf4EPANHnc3rqkUAnwSqGzBtcLg9us&#10;rorFijd4j12vYEAABRjtEALnmdW4TbGJhVrkq8R0Fsh11lIKZjuy29tbOOfK85/rxSlZyBqjm+qQ&#10;bPP79u2bkrPR9wzUj+OAd+/eFVw171mHwx7X67h4Nkp9la0xtcZwvTZxq7r+yNkvrTB1PjeorP98&#10;JnDv4Ms143OCe4ZxHGG0WZCh8nXK1oa8X6W8hLSGpBJ2HEd8uD/hch3x7v0HDMOAL7/4Ei9evIQi&#10;hZubPazlGprfr0tElLDC2uQZLp/JrRyJj+Vr/nfZ5rQ88bb8qlvTBmml0wqc3ZL4tWRKslGtWSet&#10;TWQLeN1SGOQ/y7K/VtHaYom0JDL14qyZMC0pZD19bAUDtRhJ5fCktYyLGROJ9VSzv2NcMSjkPZZA&#10;5cpbEZSx8AJESZ8qCUgHFVeSXP6MM9OjhBfSDFpBASGzXJTif46UGBuy+dKPel4uQefZF7UV5iSZ&#10;I7XaREq56klpvU7k/aubBulD32Z2qY+qP7b88bfCl1sDt7qhy8DzVgjLVsO5FTpXBxxKLzu5jusC&#10;Ix8ULdl4vR8Vz74NBU/9PtJTrf58tYIi+xbLz18/rwW8SnYfxnWAsrhcrxwGY7skt3LFAqVzDqQt&#10;bu6e48mv/w6hO+DVTx9wefDFDoKC5wFDmH2Yx2nE5Kc0vOJCYJwmKJq97SIxUOucAcEw68GoAvxw&#10;aFQshyAQoVRisivCZfSYpgHOKsTg4ccJITA4qUxq7gMheMKTw1Psdgfs+wPuDi9xe/gU+91LQD3F&#10;EI/Qiif7NzsFhHcYhhGXweCkNc4XBacITnPAImJE7xx8Yh8hcCgYQrJACYGteBrgSct7VTKEWvLu&#10;x4KkazBBNkG11x1RBjl1mSFJ7+S2JH8OVyyqJmGPEmn5rDvn4DSgU36JFTYyqSNBiIQpRMRxwHiZ&#10;4EPgtZMGHdK+B49YAm2yW+WAOq1jrZjN3WQXJeXT9XrFw8MDnjkHo9iSSiU1SZYzK2Xg/QQfA0gj&#10;qcXSEJ0ih/IqDdd1bFelmZkVQczISs0G5WunUEKXIj8FsKloXIVCpeKTYkjEDD6nOjEcdI6Z9ljV&#10;GFgTDpAaCIXihZ+BYUrPcQyhAOgCNeLjVHr5Kp2GJYAmVdhGDCB72KRGCZFgnJnPcm0QgscwTIjT&#10;BJcC6KM2IG0w+dnvl5CUHUR8DVRS9oQIbXRhgcl6jJ/FAKccSLEVTkw/r5SGT7ZfSnEDP4VpZrKn&#10;qyJrlBhiybnR+RzLSgZohEjQ6d7NYIcvQzulFGwGTRZ7QMWMLowwWUBz8CBhmVkhQQc5eKibdq01&#10;KzHADC7nHPpDh/3hAK2SrVKM2O/3OF8u6PodxnHkHJXEStYN1adOPvrjwDkp+f36vsc4jjifTvPe&#10;lcBi6zoeiCWAYppG5KwAACW8PDf7AOA1W8hZ5xAo4u7ZU/xP/+E/4Os/foXT/T2/BhEPchGBFNao&#10;tYMPEdb22B/2sM7ieDzA9B36/gjb9zCug7OsmkBaF8yMlJlLqgBlLRCyVa+0yA45Eyf7uEqgp3UG&#10;SAJJm7AwA7mthrQF7NS1ZiYu1d7AW1730tO37rWWLLV2UGzdp9UNpbyGeT3LOlHmKNRM7dr3uWZ2&#10;tz5Xtn9a+ipvy8Vbarj651pZX61av/axbzH+67N8qZKYGdrZpqRNKpE2pBI4agNkK+tQWvZx9RCl&#10;FSAp69VWoGjLj/cxu6bVECXZcTAD3iSAiYFQnQBl2SPJ126FM65sUVMv6ZxBjAIvQPauxmootFgf&#10;MYKPGF3+3fVdyq/qoKFwTsBW13eIMSBGnexgAoyZAwJb+w6lwTZSoHe/y2p3hZ9/eo3/9Jt/wjff&#10;f48xBmgiOEMwZvkMERGeP3+OcRwxjmPpq7ICSgJMmUgSQkDwGt/++S+sllQ22XSikBO0ln7QFtYm&#10;xXtanzmEsmbq1gMpqj5rvhbDdRTXgkkTIQb46FfPdRODEBYo9Xu3sl7k2s72hnnvlNZ6fd/N6yoB&#10;Hbe3txiGEd9+9yN+fPUaN4cjPnnxEv/D3/0dXr54CWt1CiVnEgdFZt6zgiA9l0lJIrMC5F4jc1dq&#10;Ul/dP89sfNU8a7aeh5ZaaMvCdt5rl8rf/DklvvCYiqtl19ICaKXtcyuraYt0W2Nh8prWYaTyLKoH&#10;APyes20WCpmGn2FqEIbrdd8aqkABzjr0XYeffvoJb9+9gbUGNzfH9Dk0/DgmolOEMkxGypy3vF60&#10;Al48e4rb4wH3D6dkW+pX7ysZ5bOlFFf9Up0qCRzSsz/bYHH4eQdjdKkFs+q0thSX6zJjHpnscD6f&#10;MU0T7u/vFz1u3ndbloU1mSD/c22Z/Zh7S73f5n1R5k3U9p1SRVm+VyQgRMAHkE11v1aAWWbMtIir&#10;NS7GdkIO4zjgdDrju+9+xOl0xbNXr/H5F7/C82dPcXN7w5lSmgPLrTWItLarq507Wtci36earPr/&#10;C/O+FcRUU/5bLA656dWv0WIqtzzF6o2/FazX9jBc25nUzPUtELYGQlvfvf4z6QvVAoa2wmaz/UOe&#10;MrU86leDDpoPOIoJWFNA7WE/+yqvA0GZsaAW7NRaXlUPCbJnoM4WJGpZRErJ8HI9hCI/r4c5ROk7&#10;pEmznxKIqmkhfyrXO5NOtYYPfmamQsNYM2+KxXpg9tzNjBnJzJfX9Xq9Nu1yav96eTC2vPI+JvOu&#10;B1NbIYT/LRY6sgF7rDB/rPGRfnzLgQF9dOLeGhJsNb51gVAXc7Xv6gxSYNXcZRbo1v6VC5u6qKwH&#10;gnJdSulT3QzWf3nvoZUAe4yDNj3G4R7D9Yrjfleep67vQWdeY05bGGjQFHE4HvHsrsd0fQ0gYhgv&#10;6NLv+WlK1jt5sBTmcG1j0NseUXmE6DlcMQdBqhzqwyxSTYqZSoipkEUZZMWYAwsnDJNnMN97TOMV&#10;II0YAdexzK43lsNiO4enT17geLjFrjvi2fEzdOoWSt8imhsodYQnCxUJh52FVWx58XBx6Mjgto/Y&#10;7zSsYcsKTZwPMA0DYiB0SWHlPTOIqGEXIIu25lrbKILlc9uyhavPJtns18ybHLbDLDoU6WLei2ul&#10;1GzjgeLhyhY0UQCzoRxg3nuYzkBBwxoLUESgZEVmFaYwf+bRj7CBpYUIibGTPHZUKSIpZ6A2PYjb&#10;A3tmvlCMaXDAH8+sQpVEGFEIiMmT9vRwwu3NDfY7g0mnc0orBBB85P+T1skmx2IYR6hk4YSUXwGl&#10;OdvB6qKUUQCCbDp08TmBTmG3yGF4+RxL1XcOYR/GIbHzubkz2sAYtwB/AsVkBzN7v5awsCjOYWVY&#10;kksElcqdGBgAysxjow2UTvZIuTEqwA+KLJMiW2PF5A2b7fIWXotJbqqNhvdTCuvWMMTMosv1itOH&#10;DxjHK54/e4rbp88QjMXlemHwveuK/QzpORg2xABPARYWilQaAM11zziOCDHC9lx4u96WPZatXdjb&#10;mYODGYSYA9Fm1nu2WjPpWVcpXJhEc9fDLgL7+n43n70C6M61Qh6w8/3LRIlc+80M6EgoPqZKARSX&#10;17YU/Y1if83u1TDW4snNLXa7Hvu+Z7JBCOW7aWPx7MUNiAj7w9JD3Htf1CsLxri26PcG5/OlfKbz&#10;MPC1Tlkq5QwjtisMUyh7z5jyIPzAmQbGcq5EiGkwLOrhQKxqsABun9zh089+hdfG4fxwzwGNVkMr&#10;gvfZR3+fVB0O/a6H0oqZ+s6h6w5w1qGzGsYogNh332iV5Me61L5S/bIVal97E7eY1TMQFsqQI6/J&#10;OrNqC4Bf11n0aLhs7dkrmdX8nnEVDtqyBKwBI9nA1mz72q4zv4b0VZZe/jVBpSZFyHDE2t6xZSUq&#10;rbBkf1WzH/Of7Xa7TWuNj/WZLaZ5rlHrJr9FapG/K6/rll0ps+Bp0cNkgCWH1c4gv9oAfmP6s+Vw&#10;t2aW8tnfsIas+o1a5SztElo2SnL/qj3Rt3qBVf2eBZZKl/8TQjobDStEK6/l2tp2K0coK+fzusnr&#10;VmsFgk71KDXtR51zMEohkvQbngfkuwSoDcOAd2/e8mun/jDvr6wWMQt2b61CCT4C6cwFApQGrqcz&#10;/vKXn/D//PO/4Otvv8Xt3VN0YIufrnewRq+eQyLCSQxZc26J9D6XvUWMbHMYAysQiJgMoFSOMg2A&#10;Smxd8gUozpY62edZku5aTgiyNpb2OtIuUO4zkugke9/aFaF+7goGVPXKW3ZhmUUe4wyoy+cGYPKR&#10;T6o8IoXdbg/regzDgNMw4vztd3j74R6fvnyJf/frv8GLZ8+KKiKmvDOtNKBVUZTUKp6trIxc32RC&#10;TYvVnu+HeoSp3lLP5/Uo8ZQWwW/OzFru5bWVj9wftlT8rR5e9uTy+dBKbwTE06NkQ0mwqwcdGY+J&#10;0S9IrXL95TymDLhLZwSTSSmVOqw+g1o5BfksCOTx/avv8XB+gHEWxhucz2dYa7nOJYKGKTlCqmQn&#10;AMEHHPZ7GKPx8pPneP3mZwxDmINOG3hlDFRyfLM1H9th2ubwWvq353vyww/fJ2XmjSAzKzhnixWo&#10;zM+UqpLZckkl1UssdaJU7GQnBPa/1wubNlnPSIeOLb93SV5oOa1IAqU867O/vHQDKSTMRPra7/bw&#10;xJamEqnKay3jsZmsnEmIUx52oTCesT/cFCX99XrFz+E1fJxwOj/gxYvnePH8Bfb7PWd1TGNSY5nm&#10;gF3ugyWjqxqItGy3/qrM+xro2LLneAx8lOnzH/Nd3JIV1JLCVkhHLrhnT3S1ethbQI30v/8lgHvN&#10;IqiZM60J5KZUCmyDkKXRs+VDmyHOBeEMGOQmOIQIo5YT0BL2AEDbuVEsm3TyWZs94pc+9kXOpnSS&#10;4iAFjakqmE1e64jZclrN/m15MxbXKE4TnLVlaDEDpamIC7SwIaLIJQyy95kILqHMIkT9WiYFPcqU&#10;9tx06MLGN8bCWlUO6FrhseVdl3++DglpybS3vMxaXvlbapF6gFRbGrWY7r+U4V8/E48B84+B5Vsq&#10;iK1GeKuhaj6Lav1eRmd7mfXe1WIW1/fmMeuqlg9fHSZmlAGMRZhGWO2gTA8fln6KVhsY4QEZQ4D3&#10;E4N8UcOZjgvvEDCOI1SyFAkxwECzb3eICXRX8D5gHAYo8tA97xchzsGTIXpY1wFag0JA8AwOk8pK&#10;lxwAOi6skFSSlhI0bo538D5gGj2stti7HW76A/x5wu3+KX717Ascj3dQ0cGpGwTfYYLCZALIEUxn&#10;YT3QO+DJweL1/RWX6YBT5/DqwwV3Nwb7vQWRhvcDNFTaD8ICVKilplt2VivgmbbDvWWz0mKOtBht&#10;dUE4F97L1/x4E7v00g8UZy/IGKGdTnkpBJMUFbzOUgFbck0UKET2ARwUdNSgkD09WbZKpYCafZwl&#10;Q29ruBgWQUwkCOIkztm48FOUhbpOMm6tNIbLGeeHB+w6V4A7Yy2UVhjTfY5p/9bGwDpgGscypDYZ&#10;mC1WLgmE50MAEQpB2h4k5n3+GUqHVD7zsiQ0xghlDLQx8CPvl8aaZD0yX+cgh/3pe+dzlYp/ArNw&#10;Qr6ONJsPZIBBRfaWKbZiwkopM0dCjKWg1CoNIEAgpdlLE7kxiKBS0M5NSwgRPowwWT0XAkJgwNz7&#10;ANP1vaQ8WAAAIABJREFU6PoeyqRwbB+KUsJ79rnk0D2Ny8MpZSbwWhqGIUmrLULw+PXhiF99/jnb&#10;qniP4D0eTg/wU9zwGp8DY+XZl5szeY5K64X52ZubEqosbWaGnBYNkVkMb5mpT0tpNy0/0+ocUDlz&#10;gYpPZh1w54zFrt8B2sBHwhgCjNbQ1nIGkDEgpXG9Dul9Y2FX5c8mn7t5SHIqYBSH3ppkNUEw6RqN&#10;41iUG0NinOcgxGEYCkBmrC1KCg4EnP2RjTGwnWO1DvHg9Pnz5zBa433XwXsOC0+CmZI9pLVh8L7v&#10;OWCw7wDrmMlkLIwG28YRq7j4CY8AqWIJUQ9Tsyw91+ot9WkdaroEFdTC87vFCFue5bFJosgWPDWZ&#10;p8VIr0MA87otmTAN1eBjSt0afKlBZ3nNWtZ+Nduxrl8kaCrVpC2LTPldJUOy/uySsbdVv9b+8VuM&#10;1LqnW1l0CnCgHo7L4MP69eoeTYKm+Ryvva1z79gn1UpreCL3mHwGttZuy4ZV3o+PA5tqwbDM/1zX&#10;/s65laXQVl2zZa0kv8O6vkKT2btFYKr7kxWIm2wcFdYKhVUIpVawarbTYDs9PttCyUIK+HD/Ht5P&#10;MNYm1V3YBFXzmijB4WDLyhAm+Ojx9v0D/rf/+B/xl29+wP1lxO54A9M5IDCLXylWhzFJwhQ/w/cf&#10;EqvVuZJVla/r5XJZ7EuyHjPGJiIOEzmIOJ+qvoYZSJb7Tp01Vq+jUp9pm4BylPOIQbj5zJVqs6xq&#10;4t4jJoA9Lkhx/PFjGc4DYbanCGxvpAz3PpHCBrjddjNQiu3hxmm27cl7XEzkv2zb+Pb9ezycTvj5&#10;51f44vPP8fLlS9web/Dk9haoQjGNyIBqsWC3aniJD+Rnl++fLwTCrfDjUhcmS0JSKD71aHyWSLNS&#10;smVpnfGMeu/fysLYGlivAmHzflrZ6dZD0xYRsT6vWgPufF8zAJrviTwLu65bBXcvMgXUWhm/pdQv&#10;Vj7iOl6GAX/+5htAA+fTA67jVOoiIoIOAeM42/0WIhkxpqaUwv39A/7w+6/w4cMD+n6f8vRmZeni&#10;WUSyxiXeq6y1rMrfIBlADNnk8DrGiOs17yHL54Eowvu5180DU77/KcsCXH9Z28O5HjLUNp9J/Jqx&#10;kIry5+u6bqFIqWuHmsgrzz5pS5yte1prTym1+M61UjCEgDFGTFojqpwdEPg1y75Jy0Fpeu1JEnyy&#10;OjpZMWut4P2EYbjCOYfJXzH5EUoR+s4BIHS2L0rhx3Ctmugr8fCafPBX97yvWSJ5OiPp/ptJ0AI0&#10;32LZtw4XKSFphqA0PLvmRbQMoqkZv/m1ZfEpvdu2/Bhbm3pLjikP4Xrz2ppYEqE5rRa2uA0v9/aA&#10;QRbv8s8DRYRp6SlewIMi25TfX36uKrBJa/joF59rno7qat2kNSImdmVal0FXWucFZKApy9tyccBM&#10;CgEQVYqEbaBc+rOjAvBm/+zcyFvrEKPfbAzqgzw/F4/52rcOXpnkXRfTW7Y7W3YcH1PQbPl/tkDK&#10;PPiZv/vHN5bWM/2YqmVLJdAK8i0bsN4ohghND9CPDQK2pOaPsSxbr+VD4HDAEGGUTUYdfJhM48Qy&#10;X8kWihE+EIbzA3bXK1yI8B64DFcYq+F2HQiEcRpLYxjZIjoBiwbWOAAa2a1fgX3rmXhvUvGvEkvK&#10;JP/vbHkxzBYtkfiZ0raAGdb0MGYHZ3o4HXDseF+7Pdzgrr/B7kmPp8cX6LsjDDpAOVDcY4wG3lh4&#10;bdDtejjbYfJXdIbw9MkeP757Aw8Fry0eJo/3pxFPdx2U7kDKIyJfR8+egyn0j5LvY81S+yXrsbVv&#10;t8KWWqzFlqJmDXTzQFUCIq210wy+VrmYS+CJ1oAm+BRUm8FGk/xDQdxUGs133fsAqw3IOAxx5AAm&#10;76GCARYevHoFsm+dkfV3rQeAJcekYrHUAV62HGGsnnh4uMftzZF9T5MFTYw8dJ2iL5MunWxsYh50&#10;qaU/a0jyfWdsyeMIFIvUn1Tew3jNS9/+7LmfWVvGuAS6JG9ZJJY+IjP7q6waDjqaz1Gldbp7SsiL&#10;aYPVS2nInhlztGBmZsYZgMLahyEYbeeaS1u2MInzGQkyGKcAawygLMZxSJZ2EaMn2N0NPAacvMZ0&#10;HnF+8wE+eHRdh/PlXPaYaeI3ncYJhFfoXJcA+VjW0iSaVGM0/v7f/3vc3DzB/f0H9r0EQRsNK85q&#10;bczsd5pFg9UZXQOXS7BnzlpYrGk5ya0VmkndEpN3b8i+Ucl2al1ToWmBVJ59lQZIwlZk/nwcBn7Y&#10;7+Fch2ka+boZw4W20jBpqMS+y/Pz58NUPDnfvmO/Y3bCSuCM96AUsNV1Dt6LuiIqjONQBgwzSK2L&#10;P3A+G7U28NOEOCQ2UwqTU9CJPAKMw1iamug6WGNwd/cUSms8PDxAKW46+qTW4OeSbZ2c6xCJff6V&#10;NoAysNog+AGud6meZ1US4lqxumDSIRYrjVVoeAVCSqn3fC5gARDI4ZBsFDMrS+XoFwGy53W3Jf9u&#10;gZ/1QJQ9/d1KAr5FlpCM6/xZWsNVeX5IhpxkK0qAfat25DC45eCo5T3fVposgyolQFBbcdTfQdpx&#10;bgXq1jYHEphp1ZWP20tg0/t5nW1Fq0C9uv6vWZ51KGz20M0giLwfElDXjdyZmkRS3zfJfpQAfc24&#10;r5XmW4OUFklPvl7uw/MeVe5vY0CmGvar9XpvDag4oy3AmK6pdpefK8YIRQrWic+nTBnwW+tguw5+&#10;GnA5n+H9hNvuLg3cZfhtXKkS8r02xsAaBSjOK3l//x7/8//yv+L9u7e4jB79fg8yCgERzvHeEsFA&#10;XAaBQxraeaEyUuI6evGMyO/b9/38OVJfaoxO5AGZk6M2XRLysz1NHt5Pi++5GHqmtWat3H9QQmnz&#10;IHlZE6pE5EMJR2eLo1wTzvYmM1GSFWDR85pNxRyz3yvMRFrZ1fXA7O0vzgVK6s10TvZ9D62AcRww&#10;jAPehgnXccDrt29xczzis88+w6+/+BL7w4FDR6cJ4zAVBm2rJ25d46VaJ1agfmx65C+uoxF9TA7u&#10;TQSeOscQ6c+iOBv4fUOzr5bD2BYb+DEr6Ro7KYPZEGCVTVlqqrgaaGXBJel2MHXLtqu29pLft2Wz&#10;VPf2cuiZLRhrBUgLBI8xwiiN6AOMNbDW4PWb9/j5zc+I5DFMY1IzZiAaCD4iGEKI7CnfdV3Z24EU&#10;XDspjMME53bwkZn1VA1wslUiEBd2vEoRum6fnqsZAK+dLzIwrctzaxc1ch7o5s/NvUT25+ecK61d&#10;CYCth/lMxKKVFWC2EJPXMoSA6/Va9qw6b0fiYvL8XVpLLXEa76eCx2U7OWvzYMKtCLX8HBlcr1co&#10;nWyCieAxrfa6RQ6HGG7NeGm2uuLoW4oBkx/Y015FhLevGbzve+4LD8D+eJwz66phVotwUisMZc1U&#10;n9N/FfBe3pB6I9/yY18vCtpkVbTYvHPhTI9ONOrNYO4J26COLFJlgFTrkCoH6mxkWJjulDZSk5r9&#10;RXJRAwiqwdz10EOlppZKY8efleSFnTfDdICTlIOWw9OUMFc5DPCRWQkxxpLCHELAMA6wSq/8KoPw&#10;rM33oRS6KdhEPqg1c7p+OKR0dOGpGSO0VZueZVDMRFxKoeYDUVWHfJHTaD03+gt5UmweBmubotnX&#10;X6UQUGvtzHptyBFl81evu61CXw6s8mbcalZbErCtZjL/nJSJ5k1iixUjX8+LoOB5s4sJXIqPsu7r&#10;5rr1HeohmmyGJHO39msLIYACEnCgCwtnHMcUaGqa6oTy2hRLsAml4CRZ8Gx5j20FzNXXQSuDoDX4&#10;HNDQ2uJ8OmHXWXTO4XIdZrWE58ApKCD4EcWGPCEJ2b/yer2i63suNjSvsc51OO4OePrkGYZ4wkAP&#10;MDsG+n0CIzgwk21yfPRslxAZWNMw8DGwz7QxMMrAWMt2FCnAUmsHP2l09oj+2CNOI3Zdh2N/wNPD&#10;HZ7tn8FQB/X/sfZmzZIc2ZnY51tEZt5bVUAD6IUjiux+kplM4oyJD3qTfjg1P0AcSSaOWc+QMyMT&#10;1Q2iC0Ctd8mMCF/0cPy4H/fwuOiWGm1tKFTdyiUi3P2c73xLsrCKAnoWaERtgWmGO13I9icZTNZg&#10;Mx7nk8NkFXwI+Px0hZ4SPj97PF4U7rJEOCViLtdGMBVQViva51QHlCK1qgyFKq/EgD34kv+ezvtG&#10;GngEjxrUOpxOw6FTz0qIiVkMWemUctBpLr4iIqKOSJqeBZ8STPYJKwVbokByaw1UVIjJIG0Rq1LE&#10;io4OCJQVwPvffghRPZ3rft02aOyTXYdjfB7EcuRxQzmWx1IRBACr3/D8/Izn52fM51NRK63blu13&#10;DHygfWf1FI7pNw8Nhdk5UicQRYyuITKLQmmy1QmhWIhA52uZKJQWRYVHDavOZ6eUBcds2aIzyz7m&#10;vAU+aytwn3bBppI9jMLk1XkwnfaNYPFl16WukB7bPEDgbK+UIlLUCIEaw2VZ8pmYPekVgatc8Hof&#10;svc82ZXEEBGTxu22QW8R63VBCBus83i+PpOPsSZbJgqCmpFixG2JWNeAZbkRIJ+ZdxRaS9fu9evX&#10;OZugDp+0ysN9WRopVOCeKgpIP3ElaiwJyCpFElcFBZXqWqe1rQGEEnbKvqjGGApYjrGEDhhtch1Q&#10;vWLbwW3aFfz1z3UGdzns1+ZniUL1lNKZOWWa5oKulSt+uwzIhMy2X9e1NCxLfn5Lw1X2DY2oyMKB&#10;8wJMDnRMkUK8eLiXeP/rzij+Hs5VlpPfsiorAx8KCSlSfcM2PyHXP6fTifxf83M1ny/Zz5sGSynb&#10;FoXoiZ2vNIwh31U1mXxfdA66pDWxbr7xCmUWWszPtaxVqupKl8FXEraRfP9qI1ZtJKTXK98/eY/n&#10;ecogVGjARgay2lDAcS+yZ5KjfF5uqvt6rf+nt6V4qQ4ZhZ7J7yTtoyQYMCIT9XYJPUA9Yi82Z2Jm&#10;hY7UbPIc7H99lL80er+ecT+qs49IHz25q5fu90q5mIPoped/n9Umh0DymjJDVLIXd9kYAzbqKO/s&#10;JYWsZOrza/aM2pGdYP96R7ltTOriGmpd1zIUV1CYhF3IyJ+79JJGF4C2Z002IcBhkENTj4y9PS7q&#10;4DrFBBg+d2iwPk0WHx4odBD5GoTIw/jsX81EF2SVlzYw2mDd1pqDsgVYY/FP//Sf8fnzA4ydYSwF&#10;uiZD/bk2etgjVHCq7YGrVWwSGEL+/Dm827kpK6ZsGW5otuIbKHFYacvAHdUCyCQ0W8h1hTVcMA2q&#10;46w18FvCFgK0VuU5ljZmRAxoA7eLwlcMwPpe7u7ujqxHQihKRMYogFjyFLg+o7MP1epQEE44A6n2&#10;h1lNmqgn2LYVp5Mrve80Oazbig+fP+Pz4zPuzme8/f4H/OHtW/zmr/4KX7x5g3macTEmBzEfK9QZ&#10;n5F7VK+gqeu3Kiv7vax1T8gBmol7WloLcrDCD5FWGhGxuffcd5AiKO5s0xSTFcXrJNT+qMdamh4h&#10;RoADh4ulca/QoZor5n6pZ9f35Dv26a/nd8+2Plbn99hdU1Orly2JdgNnsY683/D+3Ts8PT9hyd7x&#10;bqIBkzEG9/evKFMu23Fu25bzdAi01ib3H5Ey4ChnjtTsRK6rteQ8zzmEOqtvdT4ndILRCdYaPF8X&#10;3G43uMnR3iAUToznNJhGpPXbWw4TQK6KrZYxVuT4bZgmh5R0qVP4nAh5Dzga+kulF3+eiudVBXBf&#10;68jztCcQj/I7yXmDsk/WdcO6bkXB04Qcx2oHG3yAAuDjVlw5eoJAX9vUP2/D6rU1MMkWVWbwAT/+&#10;+A7rsuD2X/0lfvH1z7F6j8vlTAHrmWQHjeEeoVQNppeDp16t+WcF7+X0R4K1vSf1UWE5CjA4sj/o&#10;f48nSNLqppdCjiSobCnzU8wZ6S82YlNzIF/ZiDg9PjOpqow+h0Rmdl/qCsi6ybceyLyJcSo1L2h6&#10;2VwID1QESMRUKK8hAGp6OFUTXsKfg62LGjY4FKyZKPxSt5PYpIAUfb2fIL+ohDQMxOBC76WQpp45&#10;G0Istj39wRkl8MXXoFgNkRS7YlD5wEr095oGQilE1YPKufHKRjsMBofgc6EUkRRbBJFcrxRmSh8y&#10;HnqGTK9ekddBMj36TIiXwPAjT9gj78w+2Ozoee+ZSlI62QBy6Tik7cjGikA+yaoCZFBc20gmJEUM&#10;yRTVLjTTZLCMxsvAZN2w0S2bqKrhkRFJDHLScM43ypg4smmp1lcAkoZVFiE9w0wGyxYRgkJIAcsW&#10;s8UUsXVWH6GUIfma91hvT4jpVGyilM6AyLZRw6ETogKcAk5uwmmacD5N+Itf/QqPyyMebx/wfHvE&#10;ulzh44LN3xAV2a/Qs5sbzghM84Szs3TwG5flazkvIgCzOUFB46o3nKYz7ucL7u5n3F1e4zzdwakZ&#10;8BrJUyGulEGKCktKWIyCVwaX0wV2PiEGAFYjRo+T07i/THj0N4Q44WImXFdg3RQmvcEqhQAFGA0d&#10;E63lwrShe8cHe+xkiMzkbgAs9dOqsmGDzM1rGR0cM+B4wHDUbO/PRZX30BrUDa3h0wZvPTYboGZA&#10;TRppMtBmhtaZERUjtHVIIRFfNhFoeA0rQtyQVLZRUQEqqpJ/UMNmQwcSV3uIuq51w0Rumc383Spr&#10;XAbuybUDAMn7Ik/1AVjXiI+fnvBaaSidsN5u8OuKbV2RArGOgiLgPKkcWpyAALK2od4uh6QnIGYw&#10;TykgILCDTgFKY9xgzFTrFY2sNOvUP7JO4SaKDV5yY6W0AXjIkVCCUkNWT6B43kN4SmJo9SBtiOja&#10;sP1ZDWmPmTljkbBtC7b1uVgUUe3FzHbgtlEYbEzUQMSkoEKCtQRKRKWw+hXBe1KUQSGAhnjz6a4o&#10;60JIpL7LTPMEwJ1maGdJnl+84gN5o1tFTQACkk5YlxXrbYPfImKg54T2cBF6mJtwluZzcCo1VL2V&#10;Ql4nYW8fyNdQa9VcT62BELZMiEgdiykeZmDIwr1nclfVisnnls7AMDFfFZMMEjU+SvPZY2AtW/CR&#10;d2gMW7HK4fqvnq8oGioe1slQyHWlhlChKjXcNNfrwp9Xq6H3sAyxU0oR2K41jNVQiZv8LClXgHUU&#10;LGvtBOdm3G63DPQrOjcmV64d7TNWgIip2hM6V2ztQvaSS9gA8PABjTJFMs1aGwCyeqA1UKQpRTXD&#10;A0fyQ2ZLx9YKkoYOugzHJTlFMomrLdiYjCND5aTFGH3n0AwA+uDcI+sc/q7s0XqkUO5rvJHat2c2&#10;vsSMHNWEMoi0z8rSWRFV1GIMVMXcvHa9Vn/dRsD9KBdppBDr62xpB9EOg2r4nQQsZX0qm+d6XVRz&#10;7vG66a/ZiGByZA/ZK09HYHefF3doGSlIQj2ZQNbqe0XB8XCkByKVUtXnLdu/6bx+leZ735KF5PMv&#10;CXg0eE6Nun3Ui1hjG39kZLWR4evBxBOl8yBTi7UdkHJP4KyCcwYfP3/Gbd1w/+ZVHgrSIBRJIcXs&#10;mZ/7dZsCS1rpjM99gTEOHz894LvvvodxJ3x+eIKPAa/vXLE9iClhWW+7Z4R7UeT6YWRvpWFwOd/B&#10;e59zu3QeMpOSqw151nSQqroWnats1G3bCkmLryFbAG3bhmmaugBQlc9bVprS+cZ+3j7bzzhBKEsD&#10;Kx4+n2zJp/KN2wKH2tJ5Q17+RuwlNls/ajnYiWvBGGIifADZFqMFohOUYaa5xvnugrv714RBaGIG&#10;T25G8FQX3ZaAEDf88++/xXdv/4B//d//d/j6q68xWUeYjtFQkexGGwxM6eJOkAY9ptxzR+Hr/V5f&#10;hqRKI+VBc+IMCc5jeiHLQ1oLAmmHxRXVVgiEkcjBUv4WRxzfmIcsWlNNEGOCKwPgfJ6yFakikpoX&#10;SrMjuyY+vyURSA7u2ZblyKVCDiykujcJYlTPuD9S0OtCBolYbgvefv8dZWxZi9P51AzgtAEcNJ4e&#10;n4E451BTB2McpvmM2/UZW17/zjkEUVcU8llKmUVOllR+W/DXf/UXmBwwTRYfP37G7XnNVjt0d67X&#10;K4y1uJwv9PwhlfNKhtqyqlASHWrtQPsGkzZCIILA+TxXS6BMEmbii3MTtObcoPacY0yRPN/pni7L&#10;FUBVInNNTkQ81QyseY9iVRo/q/K+LwvnhaIZEvUB33KIr7KlTshryObBRavO2Gfx9LWR/P0tBCQo&#10;2Lx/GGexrQE/vvuIzUes24avf/Ylgv8Cr+7fwClHGTFZOV8HEJIQdzw4f8mK+v8X874vXnvQrpf6&#10;jfwNZRHUB0H2YAq9phkyJI8AmP7gPGIIvyTpkRJQ9hSF0kP/7iP5a4d3NBPDvY92Hg6kMJ4WigOz&#10;lyP2bL4+3IoP7hIipU3jUVUaCmtKw8eMfQ7HUIb8h+X7MSuh/6z89/rE6JH/WLPRdN+nzShQQw91&#10;3hz5ekv1gtKFbJcLAAIGRMnfWtIwyxGkKJDNVkQaeFsTQ2IUYnvkISc33V4mLkO+jjz1eynxkQXV&#10;EWuA5dGS5d9nP4yYXKOQMwKtxh6Z/aCuFjCV6Ttiou4stxQyyzKV4uSnPMSPJIzMNRiFEY2UMiMJ&#10;50vh2I1np1JAHvZM84ynSEBagkZSgHEGeos5KJNUIDEErMsVJ++hTCSf8GwR49cNpqTO6xwOqkpQ&#10;6Ju7N7hTCT9TX8HHX2HzC0JY8Xz9jIfrRyz+Bp88BUtaixg9rrdbTkp3sG6CNRN5EqsIa8g73KQT&#10;5umMn91NOE1nXNyM2TggGkz6Anggbol89HXC7fqMZGcEc0Y0Z2h3j/nyGnaagRBxfXoEdMBpdrg/&#10;T3j344L55BB8wG3ZkPQFERrLssKo/GwSapfZrDR80KYOZo/ACNmYj5pgfpY4YGcUoCeHt6OGZe99&#10;n4bS/16OmqShZ2HxEDi9qQBvE7xTSCrBZn9pqIgYfd7f6pDO5h3NZLY4hRiT9YzfFEzay5LbM/yP&#10;t81rWcjjfaYvnHfNuaUgpIeHB0QEpBRwe76WwYHPklBnJmzYCGi3eaCd9/fE37ecXRY6WpJgh9pA&#10;pAQYC+h8ThhjMeUgJmacFRAi26to4duaYqQBUr5fTeGv2hBAnc/OkFnJ2hhqfvPgYjQwJfa2KgOZ&#10;dd1wOp0yk8TT0E4Auj5EbNFnYJPC1rQ2SEWBRIXr5E4wOpWBU4oxF8EW55PD4+NTYWoBcynIKytS&#10;NyBYEqBkWStCsXDOIaXy2Y6prQ/259GYhTaqz3qLitipYUZnHQOpBNaYob80Exl6ZlyMY/9tZmV7&#10;n0pombUW0AYq51BUK8YIFuZtm4dSa7nG2+aRA0uaJqw8WwOiiTY6y52J+S6D2Y+k4T2pgO8pWxvW&#10;9SreJ5+RW/ACDMiEghShjcL5cspDMF3af74n0+QaJco0TXDOFWupzfsCirCVgyTRjKT+e/JBLGSK&#10;0X2SIIq055A9itzz+5p8TCTQO+l6b/XU267UZzCWpv6oX5FAQW/R+JKycVS/yPqwB7JHVp+jAYIE&#10;Avb2VVXxKxLPS8+js3xQdX+v7/tGa/LoWZafcxRqeyRJ79W4sv6TVjg9U7Q+Q6oBlF7y8B/Vsb09&#10;UQ+oj2r3vgY9Cvcc1SJ90OjIfuzIEnZINuAKVfydvv4eWV6091kNhk17f2xrLUImicnzR3UkGlYu&#10;WlctU7WsSVLEeZ5htcXHD5+x3SLuTjPWLRZgsRkgZDIPEQGyqi8rj263BQ8Pj/j3/+c/4PsffsBt&#10;XfF8vZJ3vVK4XC45GLbNyiv/R1VoJxV3ynS5LiTA1N9XtqSop2fY+UjLQEo58OyzAnrLYBm0KO2R&#10;1vxdtVLFpoMBqDUrhHhPk3s0Wznxe0tL2B3rv7MqOsJTjgZdcv2ez2eEkPDFF1/gl7/8JR4fH/H2&#10;7dvy+qfTKZMJsqI5Rjw9r/jtf/xH/PrXK968eo1Xd6/w6v4VjE4Ia2gGUEWtqTDMmhv1BD3GNQpf&#10;7u23UlZ/JuFyMbKQ6od9vf3XkSJm5JAxen2jxgNEuY9LQDZpMXjBnpBbn5fUWFtLt4wonCNGuFZP&#10;/uSfcc5SptuBi8I4r47wBVJ0Grx796Go+LZtg3OucafgfacOGnKQa1amTNOEy+VSlPJ17VXSiVJk&#10;lxmCx69++SX+5//pf8TXX9zj5Cz++f/+Fv/8u7f44f1nrN+/w9PtihAjttuNVBdJ4XQ5F5s0slCc&#10;mvU1VhkQIYfqYAWIfK2eqEADvrlc/20LpdYlhagf1km9tY/c00ZqdJutzYzRZU/ivUTuzVyL8HDy&#10;crkcqvXk3imHAUxMq1be3H+MWe49tsTKIuSkJu89EiLev/9Ag9N1xfl8h1dAsUmLebCcUijkjiNr&#10;6ZfUin828L5MSXPhf+QDLAsoucFJqcORl5h8ENoHEC+C96MN/ghg68GF3s9fHmIMnquEoddxD4CW&#10;zViEtPbJ1611TmYiIZRmuwcxY/YaO2JfvFScy8VCjedWwnLk4qWcPQJHQg6BiylCO7vzbWfAgaem&#10;8p7ygy7DOUYHRH8fY0r5ClADyVPckCKST43v+i6JW8gnGW0rEq/CBhWMAR6IJMmyVZlZWWU35JWc&#10;oBGHsi2SYJumMegXX6seSYcNN4OILFGUzIkRW6sH03svflnkyM8oN4o+yEoylEY2T/1wYRSS23v0&#10;t8VWPFibrQ93Y7OkkrA7qg1Qv8GOgmUbNlO2PBqGZKWWnL3Pz0ADBssGW4Z50rrnvSKSN7IxmM9n&#10;rP4KHyImQ+A5sx21qv7RYVuhERC2Bc7oXPjT+7jJIcREHpwJiCkg+AQVFQzIfzgmYEoaSTm4iwZe&#10;fYWbv2ENC27bimXdkBDhtxX+vGZ2B7GGjbJkc6ATZufg7AwdZ/IDnxyMMtBRwQZDwWAL4FdPfuPa&#10;kJe0VggqwieFCAutZ2gz5ebAA4gEpsaA+7ODijey80kKSwCebhHn80xT/5SQEKAUybSZ5ZEiWcWo&#10;QWisDMJ5yQ9UFtu9h64WrOoqx1TD53bkIatUCzayTLkdJKHaKChAGY2AiBUeqw3wDvCW9mNjLKL6&#10;glkcAAAgAElEQVTy5BOqE4wmxY81FjqTz3mgY4yC1SRhDcGTusKcgLi336rP/9GUPzZMe9oyQ/k7&#10;Lw2xjoAFWTQvy5JtWggsJiWbxTSR/yRUREp5L4tt42NNtVujtRBhMmuqZ8Y2zYfSgLaYZpuHtbFK&#10;oDNomrInrYJGCp5YUcUqLyvlrC0/63NR76ylAbwim44UE9bgi90LcgFbhvAZEApsv8fDCx/y75Gl&#10;ybaRJ2eIPnvCkMogxghlDdkAaIPoE7SyJbCPYWC6JKrx06/FKIa+oszq7z1Fy88pXWShTBDQxlAI&#10;brbz2sw2DKmSTGTJSGEGF+2dzNyhfaNVqW2gsFpX/F5ZgdCfj8ZYaD1+DqW9xciqYXSOpxTo2cz+&#10;pAwEabZjOZ3K/dVaCQWfyQAPDdWSCEyUtfQRuaS1v0hVcdYoZ1RpSJTar+sjxjEFN8tgel3qQ34G&#10;iAHeNkU66MZn1TkOAGZlgoazFi6D97wnruuG4H15hivoUfN0eqBu34zrHfM9deGDzMKX2U1cr5b8&#10;JUEy6ZXCe2b82HNe2lT0xJYRQMefcXQ29WSnfVBjC6C8ZKky6q/k2djULDvL0Z8GpDnwu7xPNxjG&#10;juxhhmz10XeTAB/3ESHGzKQzjVK6/5xyqHJEShmBZiMLnboXprzue8m9EsHtKT+XpjxfI9B01LhL&#10;71tpdzAagsvv1ocXS5vSn7LSPBoESKW2ZO72RJ5RDd6TA/p1pY2h2q0AWnsLoYYclRnFI094VhWp&#10;VAdHhDEAzmnyiQ8R77//gOQV1mtAyHXkLjiQLUWylQYNoMhu8u3b7/H3f//3+PD+A7QxuC0L2YkJ&#10;MhTnMdEzW0E6/jf3LyG1wPmyLCWsUWIrrUVYu4/welC6glzee5zP53L/JOud+5V+2CXBMrnuWe3D&#10;PU7wHiafk3JIKftBPksZ3JP9KlmSzViWpViCWssEQpRhdEpkteF9QggWztkdWKsHBE6pdOHP/vHj&#10;Bzw8fMrs6AXy8VIqlXt2OpNn+R++/xHf//AOX/3sZ/jFL36Bv/rL/xpffvkljJ2q8kTxPYwlA6/H&#10;i0a5OSOL255F3vecjIfEASNY7h8ST5I9/YgspA4GgaMgaiZ5qo6QOQIWm2Enh8gKG8gR6a32D3sQ&#10;tg651XD4rhqChLQsRVFYymdC7kH9GaOVgs1W09fnG56enqEALLelvA9bPRWVQ1b8OOfKGvPbBpW9&#10;ISXgW+9ZKqQY/n1jDD4/PeA//ON/wP/w3/43iNbAKIXb9YZvv/0OGxTmaS4WgiFEzPO5xSXFedcT&#10;OeVZ4L3HaT6RDRCD44KYU860/Frn85w/Z8I02fo9PZqg4NEAXdosV2cRW54hWSvxfXTOkV+9WAP3&#10;9/dlb5PPdb//9MNDue/wPsjkETnkOJ9PxZaxzVlq+2S2BOKBjY8btNU5zzDi+fkZ1lr8/vffYrYz&#10;3rx5Q0OvEGGs2ZH5eseNERnhz868l4u89/rtZXf9RtCzV0fMRXk48U2mKZWUteLFIBHZLI6K2565&#10;NQqzHAXbIiVYPX69nj1SQVpVmW8HxRd5AdfPLkNYJDBqsveZDN8aJRfz9ZLX42hq2xdOIfgM3me/&#10;3l0SuGqYaUcWSbzYJLu/Z7b2IVa75llDhOfu7Vfka/OGqkRGQAHyM+7DUmytNaImZn35b5Z+5sYz&#10;5EUX86ZZXSXYQ1UUrjHliVr1OyYZd9oxfkYDlZFqggvC0RBm1FT2kt/RUI3vIwOJI5aTfE75+vaT&#10;ffk88IEyUlT0np11TbXrZtyYt2s1RAJSyTcuHcqO5ftKRlUji057gIfZhj8FOMoiQipzjGgoWe5Y&#10;POS1pedPGQSonO5OrAo3TRRwowxiWAEkLNdnaKXw9PAZOlEOhGIJIyZYXdcBYUiBQMCoEVcCPwGS&#10;rasNUFHhrO5wmV/hpj3M2UAbBR82bNuabUkIptXKQCtgshrBB1htYdSUgxUVoo8wypB1BRKc1Vnb&#10;RyM3H0KWfgLRADAW0zwTIyoFrMtCIKshm4a7s4XTxCiNMLh5jfePG744E8s/3G7k256VF+Q1qImB&#10;niJ0eoHZLp5vXkt9I88ApvyZozBaZhjKwoSHbDIojgEpbmR65nDKjC4eJiUk+JiQNLCqgBs2rPBQ&#10;1pBHtNbQ1mByBjFsMNlr1miNyVryiA0BWicYlTAZC2sNnLUIivyb+YQfrfcRqLe3EKm2Eb067cjG&#10;oR/AV+CrhoKzN7XRDsuyFosiaSFi8prnsNhIfzHbqOjiM2sUBaEFZGsRYUekjEWKAYr351TPPqU1&#10;3dtsKs8NF+/hsrlgsIr9K2W2gpsmIqBmixT+c2Ihh2yRROsyxQCfrYGgTfE6TZkBFFJCCMUAjxqH&#10;zHLWxsAXdnz2jszgMUvdjRHn0wBQksA3++JXm4523y/P7YD1rkXzSB6eFj56xIQ8eFdw2VIgDQIi&#10;+0G+MaZmAIA8/Qkst12YeeuFTwMDXe5btWlAw6zpA0r7oXRVhlYPfqn85CaEQ3O1NjnMnhnnEzUD&#10;3es6NzUDQ0nCIHsnkXOUrZYU9hkcCqraV2jVBND2Nncj0LZX0jX3Q8kzLcCkCJe9umujRKoZ6YF8&#10;Op120m1+/un8o70IOYPjdrthXRas69IYD4SwIYS9lWLPCK/7rWr2o17qzMoZtjiiZ2M7ZBuPAvPk&#10;887v2V9DGTYmFV5yqNWDxdLW5qhe6mucI8aWvLcjReuI+SjvKflpm2aA1DeZvb2oBP1H16yxA+ms&#10;wiSg0dvw9D0GA3ESzJU2QkfgsxJWE0f9n3xPScQYEaykrack5+w/AwoYIPGMn7IrYgLIyLqmv5f9&#10;55bPXA/ijPKy+Od6v/lRLzKy3Oxr5/779Mr7/fBhvH6avCuk3RBiPORJSIFC0KVSNyHB5Oy0223F&#10;hw+fYDQB5cqRpZmB6diiCSlpBFP7dwtgWyP+8T/+E96+/R73r+6xhYDT3aWEGspngT6v2oVeK5By&#10;kPoM05C15nkmnAMafvO7fljec+8pIJMZqEn0OD3o1Nun9M8i70s9c7wfFgDAq1evynXioMynp+dd&#10;X9SrXEvGXhkkULC90QInygC11qqc3fxefQ98xEjlzIeiyM7n6u12w/nMPTtZkPBM0VqLBFKoajPj&#10;iy9+hmW54d2HD1i2DdfbDf/qL/4VfvXNN7i7u6f6suQLJciMFdk7tPcg7nCWoz1d7ouVbIZGTXKU&#10;tyafmSMSp84FUVtH5RrF6N1eXM4otozp+p2RKl/rav2D3KO0Hvey91eC4KCb6zTPTPaKh0PjHdO6&#10;7Ht6rArKe7MkHaWYLTiVQfQBb//wA25PC5HJNo/pNDdYCP8zzRNcJrQ6a5BCwHK7QSvgcj4hbjlT&#10;QpHtllYavlgK1pBsVjL+9h//L/zv/+u/w6w1np89kj3DzZdChqEhQSSbxIyBeu/LGuZzVYLq/Lmd&#10;c0gxYrYOr+7ustKW1sa6rli3lfKr8vValhXT5DDPFt/8/GtM04zf/e73uD08Y5ocnKu5QXRNqEaX&#10;54j0oyfguyV7SeyOmf59zcDEWHk+yoBZ3j+9902dcHReyME4DxqZyCQHxT2hb0dW4DXCfWQg9v1y&#10;WwFoTNO30FrjzZvX8JuHMnp3lknnCt4fe1XVH/uP/VN+eATMjzaSynwyh95Vo8O93xB6n8OjxSw3&#10;yL13IYYSpT1jcs807g+jI09x2awVkK9jP/WARyRUr3tfnQ+y0BRbSgTaxF0jnLrwkwqUyEKtfN6Y&#10;ileo9wGTI8+p4CNgKMVdMuolC2QH+rA3cg5hMMbkIiRlS5AshQqZyR9TnlDWECQ6TF1+v9CEB0pm&#10;2giordASSdSN0UVFQAcDX3tdu+VUKRGjiSy7tGijM3iq4EPMDFGbN6sKwDWdOCpLaxQMNpKz936u&#10;kqU0Kpp7Zs4RA0Ye1MzG4L/fe3/KQ7kH40fSZpIx+aH1zVEYbv2s2CkRGCSR+0fDthmETx81CP2w&#10;sWlsOsuF8t1S63nfS657CWp/PdZ1LffDOYvFLwgxASFCO4ctRlzXBUlZhBhgjSqMX2cnOB9zOGbE&#10;elux3VYgJsR8jVW28NDZ8spqDaUsYFIOCgpQMQeIqgCd2WLY6JDR1sBZBxWJjaSCxsXcwaccGKPI&#10;/xMxQq0BOilst4hkyJpDJUBFXbyitVbwKwGuMLQ+fEwALKKekNQE5SaYeUIEhfj4baOiJRHgfzk5&#10;vLqz+Lh6XDdiJz8swBIt7qyDMhbaGwC+sCo4QJU9seV9kQCcnL6/FPrWD49kI6OV3oXVyvd5ibHL&#10;bA35mVRmuKLI0alp3FKA18DNRGwW2HSCswlWR5ymCVZpOK2RkgOQB1DZbslAAdYgxYAUidmhYZDi&#10;SoFXcIXmr7CX1lIoqRl67zVOUE0jmXZDtNHZuh+mADLbQmtVQjvZZzYpUloZY2DNtFfVKAVtbLOn&#10;80CSwZV+P6zvLQcIMtSeLTHGHoh9yDifz7V51M15yTynatGm6pmiuSnJVjl8LuZQUC4mY2F7Kco2&#10;4O8fSYKfmP3OopCkdoBY9W6Pje+wvH+VSUoNLgUumZ1HulW2GabHEIqKaVkW3N3fUzOxRQpOjhVU&#10;MZq8UHdkCaGWaywF8343OjdDDKR6MBXI0w3YxuF18rrHQ5bz2FNcng1avG4G2qGgsw8xPY+kOuAz&#10;VeeAaZMBfsWMpgYojqUMWbe1YTFphZ0d4R6AUbuwt6Ma+6W6WzLzCts5kJVUO5xrfculQomaOkee&#10;uM4VL/oYaFCxBArk3YIv6gPyo/dN5lAv+R8NIEZM8N7mRNrUtN/3GNAcEYJkDbavs9OOcdnXLTR8&#10;QjNoOlSddqzGkZ3gzrKmC3J9yQaQByvyfWXIaa/ildlLvSUL/1oSQUZqxz4klnuJHvgf3esjm4aR&#10;t//ovWuI/cvg/YjxOlLVSbtJfWDN0Ko/dPE2Hp2hvVpZMnDlXjBa11Z4j0ui2kj51g9s+sH7SF00&#10;Ui32/d9R6G1vT1T29CCAQaUb1mXPNqQBqTocQPXvWQaH1sBNE6w1mM4z9GTwh+9+xOfHB1g1kWow&#10;qibIu7m2iq3pQrHAeH6+4rtv/wVvXn+Bxa+ZbAMYa3B/d9/Y09D+j2zp1fZoBfwWQJG1tljkffrw&#10;uVhh9DZnDLb16gxjXQHo+syNXpEkgTVpjycDrXndSH98/pwMpPF9IXujMWFmpGotmScCTC79bc4V&#10;YoZr/2w3+QcDWxoZgKyKpaGCsxa367VRbNMaNgW4SynCbxsN4o1GdMTU//a7f8HT0yMePr7Hb37z&#10;a7x58wXsbLFcb7DOANBZOdraR/c2IjxYGFlY8X7inGt687KXh1AwkpHi/sg+q3+2t40sV41Yd81a&#10;hULw1T6SyQBJqFn6/XpooZb7iQKzCHXAHh/ATu3csuhTJkjo5izvMQr+PWct1VmCfMgDdXoeRI3M&#10;e0dGb+j7JfzhDz8g+Ai/+sYFgeuc8/ncECG3uOYBS0T0AXd3FxhD2WOVPCgD7xlLoDr/+fkJ19sV&#10;zhncnU7YFo9kT3DzGXaasG0rpnnCNM24uyQ8PjwMzwpeN0abrOrMCh5NQdzBe0xuKsN6CUqzZQ0P&#10;FS93Z6QUcbtd8eHDB6zrhh9++JEylZyD9wHrujU1S4+RyOteSdR1wHi9XpszjoeRo4xFXk/si9/3&#10;7HJwIQdFfV3Gqgm5Jln13SsoZQaA3Pf4fhY8ONeEzjr4EPH+/cdMqiOi1DzPiJmAJjMoGCuStuaN&#10;hWG2Qv6zM+9HxeVImtizKUYgY88IkReRLzAD0cVv6MBj8KVCYlQwj/4twVIZfCGblxFjWk5pGtnr&#10;gQyaw9kywX0HRPY2K8yIizo2cpQK8MdDD8ZersngSwkmzL+uk+KNAuRSOPS+bKf6GbDOIEGKEFNp&#10;IelJ1fooAU3oHAA4W8O95ICk98ccNTrtM9f/Htst9ZP7KtssgVwN26XemyhY9LK57L3m2vusDlmp&#10;o4Cp0ZoZDch6dpBsel9iIx0za/dWNCN/0J6tJAvEkf1PX8TV75petMuSz5aUtNZQm3FQbN8UyWen&#10;NHVGF+srXrPN91bYDbv669D77ffBJ+zL76YJy9MKZ0yW2CooTTK0oCLgk2C05mIeZIfy+dMnWHXG&#10;ZCeaYIcIO+VmGJlB4SOcNlAGRTFS4lKVy54sqaTZB58Qw1r817iIYPYLUkQKeWBFaGK+wOwJmu8J&#10;2GbE0KrXZG8Vo0KCgQ8KXs1I9gy4GclaCsncAtZtJTuPmH3cY8SXX1zw9ncP8OkCdzJ4uC54Wjwu&#10;KsJGGgBKgCobgVDRleLQf/Zonx6pWI78dod+9Qdrtl978hmseRr0eeVAOsRALGursamEm4pY4KEs&#10;cHYGRgHOKMzawCWNAIuUyB5HgQLMjbXFt10lYnJzE6kLC0VDQ+8a9LE1hNxz9C7ovRba6tAjeszo&#10;F/5U6Adn+zOaCn5dLFM4d0Rnz9EerKG1bMRwkMG2VJ9nthNJEYCpvpVDIFDthhgcbAlAFOWphDnV&#10;gCpV9htWDaWBt3ZVdWW2OVv+ZBC/7LMKOXA4UYh10vVSJmnFFEvuQtmrs595iqFYkrQD1NrgvaSm&#10;7P1LtTY5LJXu4Rdv3pSGqAal0nPPzDRp08LB8zHtbfDYa7UHuRiQiykCMcvKRe2FhGI/INlSR03n&#10;aBjXq0Pbn1OZqUXMXqVtUT1Y5zJLrrL9tSbpeUyAdRqLJ7uYmJWcyewBqZd8tdvzvbX86wdM/d/v&#10;2U494zaJIb/OdWHq6iipppQKN7Y/8D4ItQxZD0ZWeMVI+10huMjvFrr6Zw9E79WCalfr9UzhvR2O&#10;Gg4kR/kkI7XsyIKkZyC3kvlQhpU9yMNg25Hl6AjAHvnSH+29IzuzvhcYKbH6ddAPF47eU1oWyZpy&#10;NACVftjSj18CjSOFam+f0GeaHakGjghm8nP3BLBmYCjUBqNnrK89j9R73Kjzfij7EVmH7i3m9veb&#10;bQB61vqI6NMrZ+V3eYnQVj3baQC7D1pHA+aOBmJy7TGbuFfp7uu0bmiF8cBMZzJAYZgyI3VyUIay&#10;pf7w9i189JjmU3ZGpTpfWhkyWzvkMySkmC0IDT58+ABnJ9h5wqfnJ2ijcbtdcTlfkEDWf/M852vL&#10;A8k6CI1ZJchDaWauS8LPtm34+puv8fz03PhG98QQaRUln/ueeRuz7alky/dWK70iu1cHyfw1Zsby&#10;d13XFdoYGEtAVP9MyfskASoFVULJG1VFpiTrzllAWlwUPEbsYVFY9HINwyGVDJ72pCu6J2hs1Ojn&#10;slo02+Zer894936Fv12RkPDrv/5r3N3dgUM4e7uX0SCSz2dm1fY2X1Jh0F//kbLqyPbqKHtKDugY&#10;eByqDUFOBRpV4Ue9HYHevQ0X7z+9krGiKihWlvoAhGz30Pazbptvgo/lcyr3Nw5llsOOpNVBFpJq&#10;3BDKdYSC0Ra36yOeHp+w+VCyLeX94LrncrlklS3Z2ywx4asvv8zkn5j7FSusC5k8ooWlJ2ddWdyd&#10;L5gdqW9W46GNgptcIYbSek6lrl2WG2Y9N4Bvud8h1OEVq5AiisXi8/Nzm9HV4R98XZ+fbwgpwYcH&#10;+C3gfLrLFp6A9xV/4v2NB5jsRb9tWxkSEFi/4Hw+7ywK13Utn4G/j9z35Hucz2fcbrddPSjXUH9v&#10;+f15KHpU9zjniFwiFABcC+/s4TJOaHW1P6OWkrLa3r9/D42EeZrwzTc/J5tWQVblusdZh5Cfq4p1&#10;J3G2/ZnB+yOPwhFrYsQcGRUkvURsXxyqHYg7YrH3kuHe87aX9o1AF1ms9cwOrTVtDhL8AXm067Rn&#10;oTD7rmfH1OKYrB8UFLQSATURTfNdDvAceBE8j69jAT18DIWJl5DEJk3WN95vCJx0HyNijrJOKSEp&#10;YPMbBaPwJKor2k0GceJBwSrRlz54pS/Uju5JXTgqJ86bZtNOUQE2NaBKc0jlQOGYqqSSwBwU77X6&#10;jFaWRWXqp0HY2NifvjD+MojWXo9Q2KwpqYEvbdo1QyN7p9F0vb9mvRytb2JekhDJIUMI8oBsg2Rq&#10;dJ4qgF6MbfDsfkAAMYiRjPmI6lXbAnryc0ovuVxxN+81Yqk1+w8yEz0P0JJCZpZyDkUsn48CQBM0&#10;A/Y6UYgmA3jcPHBeAvtkZ6ulmLIHnlaAzt8j0Xtoo5CUBoxF1AYJE9bVY7YeOq8rHzxJdkOA9xu2&#10;FICnZ9jzBKUD7f1aIcUARJO/i80+2pkFmoTqQ5MtRxIh15FDObO1Rsb/aa/ILFC+zAwcknSZGppS&#10;HIGty1L+zjpfvwhrLGAsfDDw1sA7B20nOtQ8BT/dIhB1go0RJmlMOuFiE04qYPUetzXgGlZ8/hTw&#10;9WwR/QaTAqATQgpIyIMGFaHAUtDcJPgAozWsMRSIKPbwvjns7ZpGtl69vLSUfwOwvwUNWuk4FSCq&#10;gM9r3MhfGgmrBoLRWHTATSfcTMSqE+4s2U2coTB5YJpASotkEZKBU2xFkRsStpMBPevGaiSEUryF&#10;HDJJIbcJKfmBR2fKe55vho8tqCpDwsKLagbJ9JTB5tTQpKZxY2UJ8v3s2bRl78sDiZSIydcPDtmS&#10;RwJ7FQhQxR6NiM2ZoTIYsEpWlmTN1/watQuh8j4WVUjK+0MZDvQhqfk6hEQsepbYk92VgkoJXrI7&#10;YhuGDV3ZjIRFUEYNAf4EItB1oOGXUgmpkxJX4D4WpmBlDG9lny7XJNV1HxJlV8SoKPsiAnd3F1LN&#10;+Q06AQYKkUsJTQOmpGj0p7Ln+5gV3oYr9+vMZD/2FMlKEMXyDsVaqa+1jn1X977yzPgqYWYFkM/M&#10;mWxzo42GtdK2MCEgUjh0liFraKzLBpsD2lK2pKEhD3n7F+uLvAaomUbO+qjroR+U03fzRa22s8Ap&#10;qsixSo2zNoo0Pa8TyTpq65JQnu8KpnpYywG4odTA3IjRACBi82vJplBarg/+TKYZKMkGr2XZoRlA&#10;jerJfmjf1lFK7BFjBWdRijYAjz4kG9XBZCrWELGsReyYg32wLQNko1DAXhXZD4VH+1Zf6/XvNaoR&#10;e4vQPgiw/5mjMN0jNbK8H0fez3KYPLJYHZFQpMr6yG5o9B3B8aSpDsF+CviW97DdKyoASOe9XCP7&#10;Gl0pImjQysj2Es6UPTwh7dmoQPGJp08eyoCtt6kZBQH3wxkejILVjApwxhY7ud2wowNHXrLk6i3z&#10;6vtmYMLo7Asdm5ZI6ZrXUddmZq6KAXLtG2IhlHBdtq0rTuczrLEw2gIR+PD+PYxOWMMKrR10quqz&#10;qpYLuR8G1KYwGQftHJ6envDv/+EfEHTEw6cPmJzBunpYM2GaTjDaYs4e0rznMZhjsyUCgczEGE8h&#10;QCuD4Gk4EENC9BF+DXjz+g3+zb/+N/jtb3+L9+/f1z0h96rkbx8KCU1lgIdBMGdt8asuBD9m+huD&#10;L3/2M3z11Vf49ve/x+fPnxuG/2i/5R5MsmlfvXoFm4EuZIWZ0VQDMOC05UFujKFYqBVCQbd/Oedq&#10;rgVUyUqp5AvdAb3EEo9byKq9UM7PEfCttS5hntVej+qsymXR1KcVtq+CNQ7zfIbfNlyvN3z7+2/x&#10;w/ff45tvvsEvv/k5vvn5N5imGdPpTAPpbYMyhtTO3mcbIF3C7eWAq+/jaagdoQyTs8QhpNUuKLpX&#10;DPVYWO8MwYNC61zxEYystFMUvkkh9CjELiJCKBiRS3Hkc7/bL7Ldcsj9Wch5hEaZ5rvUXIe4G1aS&#10;+tNm+8it5u8p1DpXkwJXaY2oqg2PyutaZ1tH7g1DtrNlU0aiowEIHlo7PF2f8eHhE3wK0NYgbuRE&#10;QRgOPePn0x0mN2FZFnhPao35ZJGoFcbz0xOW5Yovv/yyEkKL5WFs4BKtgXkmS0k3T3BuQlyYnEbn&#10;A7TKRK2IdV1xuVywLivl0kHBKgqQiIr6yZgCKeRLgK8ruRopYwDkUJEwualYQ4cQaC+KAUZbnM8X&#10;bH6DVgZWJzg3wQcK5TVKYTrfNcocwo8U1tUTUA0F5+ayxoFlt5dQrRmLxSwrMvm6zdMJUZA66JxP&#10;pdYmoojPVpUVZ2J1sTG6nPOcpSQH89ZY+o66Eg3kwLLHA0v9AjUkA25hA/wGkxze/fgO8+mEaT7h&#10;1V3CGScYR0SfLXgYpaATuSjE5BFWUsYwicv8kcD9n2ybc5ReL5k4R0z8kXxPejNJ78EjO4wehBmx&#10;K3vvv15udiQdliEHMvgAQMNul1MYamuosAix2uXwxoHUBgCN5K8MFHM4jww6kd9BJskjpgoFi42K&#10;PxThh9SYx8ycTQzMCvZgAcMTKMwitcxAOnQ0BVL6bdAw7BlysoFuQNgD9cZIEs6HRvHBUpZUAhj7&#10;oHKYlWQTek8LpUwwBQu2DD42CgFk24UKYuye/NL41edcNxtyz/zhaTtP3ntGipQqjphgR2vuSLY6&#10;Yva/JJsfe9LvJbXsT11qCpZAKgwZPAxstQO31DTHUq7UM3H75k0rPVQ6HHma5qeHnvcsJWNfRRmS&#10;1Q9GmClQPUSRA5a0CJkUkk+k3fpkiZjOntQqBVg7wU0zsNzoYMlgfOB1ojTtInnd367PuDu9Jisp&#10;VL9CZi4ptpxICU6bwpBUJfwxtrYLas/GkIOOl+Tq+8Fs3sM0Dfto7zbYYgKUwZoUgnHQ8wV6mpAM&#10;4MOG23bDGjzStpXCw1hgNgmzSXheFnjjAKPx+eGK65sz3jgH7SkcSomRKNvnJGZeynsSMfTd7EGB&#10;o3XEPvU7Dz11bBW3Z8SMz63sFAatFDwSglG46YSrirhpj1UDymQmLxQmZWC1hilsoqwiyiB272kZ&#10;eaYb8+AlBMBrRBOR1H4Pbq2h2OZBPg99xozaMZn6Ye3RvlWfx3FeBQYsyz7kkNcBKz56MEoCJvJ9&#10;JYjWAEYHbMr9MGB/3r0kU+Z1zODODjhWutsPqRiVYbsppmI1w4OKfm/kYVpMCfM8F+ZfBZ51scSR&#10;WSqVhQ3UDAJiAtVB+ig8qZ6t1LSm4jFKjJLWMmTbPBWjRufhRs0wUam1bJD358ifvdSacpoxwq4A&#10;ACAASURBVKdXOAxkPAqAGoGSbS1ZGwEul1igpLUhBZfuwlLzeUdEDLpOIXpSTMYE53RROEpWXsPW&#10;lcN1YffXDxx7NVxfXwcmc2TVjepqFLb74XqVmT8M2K/rumMAj0Bueabw92FLBmZs0llU15bpmO8t&#10;CL3PQWiJC8cD+16J2TP1++eMQNZ9rdWH4Y7qjrEqgmsaU2yR2P5D/p1RoOgIkO+tQ+Xz2XuBj8gx&#10;owGADKA+6uv6PWbElpSS9iN/8962cQT2VtWGKsHREkTvwfyRxcJL//5p8hl2dazWe7a79NndP1dc&#10;XySyrBvYLUoLGe99sQTTGYRSqKrUPgtMSQonauikVHf3z1PDThfnBtePI9Lb0fMjbW5eUob0Sq2e&#10;zV0HIzIg/vj+8RlWQz5y5gdSo2pucgtSW9/FEPHw8Lna9QnCGw/bWgtbwKSsUkwJ/+5/+z/w+29/&#10;j2vwuL9/la0QE86XS14DtglfZCb9ru/NZ7Ex8nrS/Q+BAK53797hb/7mb/C3f/u3+Lu/+zs457As&#10;S95DCbhyjtjIzHZvlANivVhrKRg4r5tlWfD582ekGHG9Xsv+LO99bwmVck3B9TD/GYNrbHVhrUGK&#10;xC4vz5R1JUujtzxksF3uhTH3afJ84+8hbbbqcFphWzc8Pz9Ca437+3ucz+eqoMjKnt52OWT1QyFK&#10;FPZ1at6XGPgG9mSB6HG93fD4+Ijr7YqHxwdsKeKXv/gF5vkEBIU1g5oqK2F71Zf8NZ+zkuCCzJIO&#10;KTVWvr1iRq5lmb0xypbsLY/LUE/Wyh0psK5p3QDcIyytt7yS+1NhOQ/syNq1vt/bJbjL944Z9sYY&#10;qC6bpd2nqkKI13/5zFXy0+xL1lpsfsXHh0+4LTe6FwiwxmKeT3h4eMDT0xO+/PJLOOdwvd7w+PRI&#10;uWIu4fHxsSgFjNKwk8XzlZQ5Naw0CauuqlZlEgPV5VshsBYrIKFOI6IEXZfFL5QTxxZczkIrjdNp&#10;QhAMbrnON79islMlGSMJlSOdPaxckb0z547GbBfmnM3uQ0pYCepiH7osawbkXXlNGiSYBpdgXJHX&#10;BNuCFTVn2EotydeH8ybpngJK2WENXDd53iMp66IZpCuUs75XxfSh9XwPetypvla1egrJwGrgX/7w&#10;HeZpxvSXM+zJAVHDTq4Mz0MCVIo4nU47ReGf4n3/JwfWyul+n0I9CsR7ya5DSjd6mcKfMkgYMVdG&#10;kteRB3+/0cqpWbmYmRklWfcSFUuDlOte8nUU9NFvuPIf+cDwgINl6QXQ07JxVSX8RafqvRsTb+Kp&#10;FDktMz7u7QyET1xSYcfgqQefOmRhHjVXe4lZ2jEflW59eSVbTTJre6lt3Zw8klJwjed/th4Bf4/s&#10;WQySYapMQY4h7r6WzoGZJAsPOzZ9Be5qc15YaJ1dj9wYjuyOfgq0P7KeOVq7/WBhzzgby2J7gO4l&#10;KVx9H1Wsmfrppbx/ckjWFyKymBpJl4+/7NFzWBl8xcIpF9brupXhWWXv7oPV5P3qBy8cZFxyJxQx&#10;cidrMZ/OWJ8/0s4RI07zBAuLZSVftZAiOK4r+g3er3B3JwSVm31V7ULIZzmH5Mr7KGw0XhqajgY+&#10;R1Zoo2Fb+b3MUg0JWHzEpgLs6Q38dIZxE5S1ZJMQPTbv4UOAgcK2rlCzgTPAq8uESZOlR0zAskbc&#10;bMLTEnE2GjoE6NqyZUBNN6zSPpyr93I9AmlGnsPcjPWgSA/my9ceMfJGQ4+YN7AtBqwq4qoTnnTE&#10;ExasoEn8pDUMgCkpWK1hSyjWBiA2jYfObB+VgUaNRNYcIecUKLZNUbvA6F6i+NJ3aUEVPdwjepnv&#10;aG/qi5/Rz/S+n31Y1Ojv9Pe2Z4+OnuX+8/aAVF8/SNam9OU8+mx9fVHtxsiermSOsI1cjCKKJWdX&#10;xBrazqGyddZRVwWf66MgeLqfxDSsGSUoRW0/IKlFbPu8KNUOJ/j3+D3n01z2TGbJMBOZ1ZOsGBpd&#10;65Gd08g2os+AOXoWJIAysjrpwVL5DDDgLM99rdXOEq+xrMlGVgzcO2Ohnc7BwAkxbo0KQ34/Geon&#10;hwE6N9HynJR1RMnd6dnnnY2GHvhHEzMzDpUyHGo28nUfnR8SWJf3l/YqLQDfPeN66D19OAxE2ftG&#10;Aaejz3ZEZCDLuJE6UWOUN7DLyBnYf/S2gf2eJAHg0YCqZ59LZv4oI2hkezNaN/xsj3yVZW03AoRG&#10;/dQoMPZIjfZSH8evxdL40bndD9bk55YApBzi9sOOPUEoHvYpR/1lYX8KQH6Uo9BbLe76XrRs1t4e&#10;EqMzZbC3V7urln1/ZBdUM0NYSd1ZSmYV8cgTX6EOEI5IDyMiXR9wLJVBI+XsqMbiPZMD0kdEpapq&#10;qXueMQbLuuLTx0/0387Ch0TqOyZwcS5CJrfx0M0lg+vjE/7Lf/lPWL3H+XzG+XzCtq3FDz6EgNev&#10;z3mwrorCW4vetd9ze0tR+Zx8+vQJ/8u//bf4xc9/XtioIQSsK/mqr+uKN2/e5GB4g9vtVvbZ8/mM&#10;eZ6xLEsB7vk6TRMxhdnGgkHB3tKKh7b8rK/r2vRrPJyIMWE+0WcI3mffdwIx+b6cp9MOZ+ltRvn7&#10;lYFOV3exnQSDd2wzxH+XWe38OZXSOJ9PRUHNVifFSocHAUf75SC7UCnKkwreYw0eNkS8//gRy3/6&#10;J9yuN/zqV7+iGpz3oFSHbSkQc5qzHojk7Yd5TEnUcbLmHQH427Y11smj+kb+Hj+vI5IKX9d+YJ5S&#10;hFYGMYYy7GPsSq7nHnTk7LS+XtBaZ9VhGqtzVHWNiCllxj/nJLZnvcz22PVnLxBDU1ag9OHBxhr4&#10;uOHDp4/wMeB6uyFl1bxcLyEELAsxyM+nc8YE6TW21eP6fIM1BukO8DEhgtbePM/kCiHyrPjeWTtD&#10;a49rzmVgC6BdRmViVTQB6NoYLBspXOc89E4KgKkEINnHWWsRU2hUD2WfzTZRKpN3Ta5FldFN/VEH&#10;aaqQiubZlaHztq2Y5xnzzLZw9Hn5WbbWQPCGmzyQbduKDVyPt0zTVHz5N5ENxYOOo1xGaX3Dg4Vt&#10;q+fd9XrNocO6uS593TSqJ0b/aEOOBj5EqOCRAvDd929xPp/xtf4Gl9MZr90EZybUVDQMh1cyqPvP&#10;Bt73Prm9J2Lv6diHnr1UKL0UyHFUNIxYVT1rZBSqMboJstGTkrJS4OSQwJSQrVk0Qm6orZvgtw2b&#10;D9AKxXOYJ/4pkhyeNic0zZR8MEZME/nfvHHL5joVtqFkxGSmjWTeJvK4rsVK2jOPOZxOhD2yrKu/&#10;f/VzxTJhZeZKSkCIrF7QpSEOkSb1bKNQNnUhN5QYd11EKl8/Yk70ftLFG02EQUIw9H0uWG052Kvt&#10;C8nOVeMfmwQzJuFYBcJGMCoPSFgWqHRlB+5ZJdix+nuP4RHbfuQF2ts8jdZaL6k98qzsAemR/dFR&#10;zsCYtQpxTZVIHK8MPb53R8zJfl+QhUPP+mr2DsGqGvsS6gYQYKle/T3h66z0gZ1X37QIOXoeaVlj&#10;ETLzEiAvv3VJuJ8nssrQBs5GIC0AyAYirQHTSUGrAO9X6OlE3o4MNLD38uC7I1WmRBCFnSzOdJPr&#10;8NMqjNFh1kocKBxSaQfYE4Kx0NZCGZ3Z4gnLzSMFAwWDZXmC2Tbo8xnWAOdJ4TJrbB+ekVLE/XnC&#10;GjSWoLFEA+UjJpW9KLPNCLLAKDGbgcOveUdMGEo85V7fg7cSzJbgSn+dR3ZgIzsq+XPlmVUBPiUs&#10;KuJmEh7g8SmuuJkNSivMylA4bVLQMcFkNyaVvc6LkDgPMCiwNJFEXOXPFm4UOswDX2uhS0oAN+U/&#10;DZSNlD1am6EdXW998FMD+NEe1tsTyN8bBXqPBpxHQ/kRuHukFBgxnXrbspGl0kh9JQsxVtaRnVqr&#10;ZuChOwH0KLYtHArOB3gI8YDJ1IJIsihmL972PEED9sszSA5XUwpl/7OWw7sUyKgpIeT/NtYQ60cE&#10;XFbARSPpWLOCsferlO872oteAnhfAt342h+dq/3z02edSAuCOpQyhUUlg7J6EsbkptL0sR98b1fX&#10;K3xKUyXUUgq6YZfS+6VGYdI/t63FTiqXPuUCKx4EQR4xmI+twtBkRIx84Fs2Hw5r+5HasB828Lks&#10;GVkvEYOOwGO6z2HXsxyB4n09tCekvEwi6s8gaZ/DoFlP5Dgib4ysZEa5LkOizQtMSLmHv7R393kR&#10;fT189LlH9QMDFb3389EZ0d9DaTnUA+UjxUB/H/dWrWloryW/5966tc9oSzsAUnpv13ySnOGSG38e&#10;csYUd/UWC6pj0wfEXbbD6AysSiyx3/MQWKnSByZVrbP6gc7oex8rUNRQNdUMPnX7/Mlhe/ustdZT&#10;bB8k/64EPLWpZ5UxGh/ef8SnTw84zRdopWFMwrqRzYlzrjAmJd8nx8fj6eERz09PuNzdYb6cm1w7&#10;vp8ps+YJIDOivxwrVtgfun+utNa4XC749PEjltsN1lpcr9dmPTCphMFq7oXkYORyuRCDVXi+G2My&#10;AEZnh89gdr/P8QBNDpEl255/7+HxAR8+fsDr16+Ft3y1k1VKQS+q7Gm7tS+eV65PjNEI4jV4X5e5&#10;ZN57XC6X8jrzPON8PuHp6Sl7bN9KD6aFDaa1toRdxoPMRSK7tPa13EdTKC+xm5XW8CHi0+cH/D+/&#10;+x1CSvjmFz/HPE2w2tDQPJDqDcWmVRXbJNmXj5RWPMTv69fWbrl+PjnsH+W26IFV4khhtVu3gIAX&#10;0+FnHlme6ZxvKM+R8v4YuE7kXjWqvIdpxalqgKIemhngfG724LbELBi8lnsy73n9e3tPtiubX/Hj&#10;jz8gpoRlWaA0MNu5DLzu7u4aa1X5bGut8erVq4bk25P+enIU9W5E9pimGd5vZf1R9lQly1R//xXT&#10;NMFNFioo3K5XfPjwCfd3d/jyyy9zUG2Csmp33vAwsD/DyaYGZH2ogPN0Ljjjlu2feMjGmVjWumzr&#10;kt1C8t7hjC3kI1b7AMDd3V1DHKA5Rn12KSMgZvtqGg7Ms8O2Sfa72vWafP9Op9OhGwyTnkKgn6uq&#10;UA76tod5Nj9FhO3fU5tsXWoMtHXY/IZ1veHp8TO+ePMaej5B+whj85rUhGWMCEW83/1Zwft+Q5Eg&#10;yNBjG6I4OGgA+sZtBMj3jUTPNBgVXP2vex/7I0/w3qOy2axS9oUWfvzruiEEmWIcOnAwtdI8kEe9&#10;wb7hGD2gjTVMSeHWxT4gxkie9wOwofn8ScHHIIBtDCfNvS8nS8jkfZTT+lGKeOeCIEKH900hS7eJ&#10;ES+al+yDWJtVlnvvGaOjydguaDEXyzj0qh41IIk81WKE1vvGSDYd5bDSeYNOY1m7ZP2MgMSXAphH&#10;4XSykUEnqX0pjKowP1+w5hn9Iy1JRlZBLzXR1Y4mNOvsSKnzEph4xCgn1mIshVrP2BqttZF/a/OM&#10;DpjdPWhCrxOqNUhC9nSjICBinRryrDNnYo6kDUolYkjnYFmnE/z2DBVfwZp7YjJoneWAUdjmUKNB&#10;stUuvE0UFke2SSOQechYOHgu6jOgkaDhk0KyE7wiGajioFSdEHzA0+MNYb0hhYDZOmhjkRAwTRav&#10;X59h3y3Y/AYfJiwe+Pi44PXZ4OxOQLghRY8UYmYVUfBVTHTQKa0OweFRk3kEyEtwWA4zR3uk3Hd6&#10;GV3vO5tSwho8FnjEyeBmFR51xOfo8XG7IaqEs5lgkoILClYZqMzqQEzwcQNMHiTqQENkMICfoHmf&#10;j6nYp5EMnHMa0FiCHIE6R2zO3s5uBJLLZ2I0GPopcGcEPI2GI0fP5oiJ2+8TR37PR8qkY9s+DAG0&#10;UdAjDfvpXKyS1ex1ry1SDMIyDwLcVxms18JmxQgrl7STMXNDzH/GDU/Pkm4HlxgO52RTZsQwP8WU&#10;2YYGWnPtpgqgVJn3ari/SNByFDp2FHzcn+9Hg7Rq17LPthgBy/0+Sb/Wxct6BHay97QkCCgxmTfG&#10;FDCA2JMrtq2yGvnzQavKNnMW2pp2+JOHMtJPmZjsobtfVYYtP4sETCBUW7IGkMSVkW1LD7C3Xvip&#10;KNf+FLVeH1wm6/keJB8N50YqgFFddNQ7MHmkz0SgZ7LW6SOmswQaa10wfi8Zziobst7is6+3x71D&#10;PFQ9vsRy7797byF6FHJ41DsdMTx7AHZkzdYHxkkbDm7wiWUniSm+Mpsxtno5Ypsf51xU1dGhBYMY&#10;prBnt1R+0P6QCivwpXuzs64p+0cF0EtSWmcLxFaNKns21/fgPKaxDViv5t6pZ4S7wAjQlJa2Cqrd&#10;QwY1wx9TN1J/VC3juK44ykRjKWmfD9Ez1/k5YvAe2frqxx/fY1k85llDGwO/rZllqnZgaM2oSdAK&#10;ePj8Ca/uXyGVQbYAjM5nnM9nPD494os3X7TXahiW2Q5C+r2QwUAZrFgt0GL2x54L4Mb2PM45nE6n&#10;AujLEN4eG2HmsNUu59TQvdBaQxkDqFiCd2UYKQN3/Bou943bthGbOXvdK6uEVU1omP1SbaSVaoZc&#10;tO/a7BYQmv6yd2Tgz8JYy7ouOJ1OBWCkPcjAOIfN+0K+guL6xTdDmGKZ4T2UCO7k9/cZwOT6ZFlW&#10;TBN5/r979w7aGCij8cUXX+A8zTifzsU2h0HQppbu9qqyL+ThQbM/dDZnchgz6vv7Pe4IkBypjXe1&#10;bGaqK9E9NMpzBSSB5QTO2cl5RlLlLokHbBcm1SfWGoSuRtgH7db1XpnUZmefppXubG+l0k1Ve9ku&#10;uP3zp4+4XZ9J4R0jTucLdH4vYmi7EhirtcY8z8U2qsm6EPmN67bB53Bq5xysoTMnhIRpooHa0+Mz&#10;HIjou670rJxO5wwy+1KHSJwE4hz/8ssv8PT0jMenJ8znExxUQ0KpwwKyuZRneG+5xeB+AbPzPiqV&#10;Ok/Pz0X9RHbQrtmrk3h/toNp7OKEPbUxGvM84Xp9hjUa0zzjer02alfCD9SOXMNDcXlt+oy78l20&#10;gjFTcS6JeT89nU47lXbTx+XcMZ0/w46I3vXVJltocw+2rgtWJHz+9AFv7i54czpjtc9IoD1CQxOp&#10;putNe9zhzwbeA61lCS/EEEjiLafr9fAKhynA/X+/ZBdyVJAeJZ33jWjftB017zJdut348iBCHPIc&#10;hslJ8mU4kFqv2h0rLKWmYR+xXuRDOvR/zJM2lITubchUY6l9FIU0s8GGNgQpIfRFEoenDHyZjpQS&#10;/F7S112mdveBOcQqRg0szKF3JewmF6+9j6JkCSCpohJIAsHnYjnk0DQnvLW4GOgZynWIwHkC7Xfq&#10;Q2Z5U5CeWlIlIOVPfbP3kpz/iL01Ah96piFvWCNJalvgj9fXiI0tp7p/zAbTe/RJmy3J6BgxJ0c2&#10;G5KJOwJ1yAs6lnZI2oT0bGm5Sb40+BspfY4aZm7stJKTVZYfa2xbwHJb8erVhC0pKBXhnILxgNoi&#10;TtOMa/TQacNsDRZUKbWxFsZaALoEHG3eU9gJ/xyq1cZLrNSXnrcedBsx8tqAYEAZi5uPSHczpstr&#10;wM3wiRqTJWz49PgZMxSctti2SAVfivBpw/3rOxj9GT5q+KiwbAnXNWEJGmdHnpolqCwTQqw1WLc4&#10;ZHv9MazcEXt7JyPv/Fv7QdPIduZI0aC0gnIONxNwM8CiNZ6uHouKMFBIPsIBmHRmsbIfbEyleIgx&#10;YJpN9sekAK5pcoi5kWIfVaTKiIi3iIiIZHhvxa4h7llzI0Bnn4ORXhykHYUJHrEq+7XdgyhHFmJH&#10;v+7ZQr3/acO6GrL+1HDtHwE0I8VBVQkAMaFpRIldkwc1/L1BCrNt27CFQHkdQgnU+jmOGzXprcps&#10;Hnkde/B1dL7ItdGDJRwuGEO1A5ymCdM0NT6oVP/7oqBjf/1+rcjP0wM5R4Dsblh7YI/V79Ej6Wuf&#10;i1FqhxzwjRzqVsAzkNJAFSC9shUoCMs0LGBqGAJSskixleWCffMF0L+z/kgyGyqAJQyVQMM+orGp&#10;dfoaYURS6WX0DIo0JJHOnmI/0EpFFdLXs70Mut9jju5rT0x4yWpprKxTw/2tHdSOB3ojq69+MDju&#10;TdIOMJb1zmivkzk5R7aSI2azBLhG3/PI1qT3/R/ZvPXgxlHtOBqajoa+R3UG/7xkMRLgFzuVKoPm&#10;egdG/5S3/cg+p9h0DM4wPhtlEy33v5dIYkfkCKkS7glWR8Sh0SCs709/yiZ21HMfPVfymRj15iq3&#10;vaMhZp8l1w+ZdntvzvMo3sYC1Ol7emmbw8DvSwrSlJmiChopKrz78SOsmYCkcbsu1K/3QZ4M2hZr&#10;INrLfvj+e5zmMz5dn8B2hTJ4dJomGEUgFQN5o37kJVKVxC64p5SKksrGXptBlwx6ZQ/7vq+RZ0S9&#10;TwlJtc9g7eVUCXiVCgG537BN58x7cPGMJ0eCkpcyWA/OOcxZAbAsC263m/jzBGtdw5Ze17X0rrfb&#10;bXjNQgg4nU7FRijGiGW5CQu3vbuB7EPLANEYnM9nPD8/N2B5Sgnn8x3evHmNx8cH3ABY42DPDtfn&#10;Z7z78BHGTQgR+OLNG+gcYCzBypYoinEI5sCOq7d4lnXw6DVG6q7R+iuqkQOLT7bJipEwpnGuysC2&#10;UFhQDfvnTgUvcynTgNjTD+j7GqQP6O2fD96XyhBpQNDVWgMx4v2PP8JvK9blhsm5YkXKllTSyoaH&#10;8LJu9d5ny5gZ1+utsW1algWvX7+iAGADODfDGLJBTQgIoT2313XNn7la3vB/87WYrcN0Z+GsxeV8&#10;wceHz9ieA15d7oq6ga0PmRAUYhjaY/K6lvbOPAB9en7G07bhfD7DOYf7u7tCtuEBYmt33uIK8n7O&#10;81x+jgNkr8/PxdLaKo3J5MFXyDblat+baijojA06R0M7wgl1Jf3m/AlrLGAstmyxJe35mLjEWTu7&#10;GjKxlWkCYEqWgi6WvW3OGv0UsC4rtLOYHFl7rbdnvP/xe8zzhJ+Zr3C2GgYBNlGoeupI00OHgz+X&#10;bY5c7I0kECJJvvIIhs3uSILagyHSWqMvdiQocORpOvKr7pu8lwYCO/n9AOiobHwC0pmFwczHUSNK&#10;YWD09+RkdiThHYFNBQzVOgeTpWYC1L9WYXunKt9iKx+eIPFBnLomw3sCt3UOYiFciEIh+UuoAxaQ&#10;nLj2jcfejkHXsN0sJ5FWA8wUkQDSEatSG1V97YUdP1sf9fYCchi1Y4Bkmw5jSdYafBRBKwnb6mGs&#10;Fq+hqwWPzvTrLNdDziiIkZ8lOeTKE0YRDlt8/xUaVrdkq/RSNskWKgEaYq3wa5I8OO2YlyPg/iVm&#10;08hP+qWfOWpQ+iLmqKkfSXJ75nT5t0gm5wTy1jN6PHwYTmEHe+CIkd1/L2stkt4QVo/5fI+PIN9N&#10;HzySYmnoDcYBuEVoQ3uJzs+e0oAzFmu2wDL8jKhUJM4ViKkDOq1weM+afZcLMaGQGjWURwNIpRR8&#10;Ulgj4K1DcjPM5Q6nV68BbXBdN6w+4LYFXP2KEBRc3ODOBt4vmE4O0QdcThfcXxw+v7vhSQW4lDJz&#10;YYKa8/fJA7GUAmLa+yqOVClHvtgjMGvE/OJ7KweER8Dw7kzJ91BrhZAnk1ErqNkBOsCHG5JR5GuO&#10;AB0NrFdwzsLBQkXyutVWwyfy6rSO7R5IR7RuC5wGwrYhRWIoeu/hN48Y2CcjN4aw2Qc//VGDjfGf&#10;7VUbI4BbPv+jQWRvzSXvR9+wjJ5hWYQe2R/1oCEX2yOGxtGz0TdHR6zC2sDQ4Iylu4n/l9geByUH&#10;hFnLEYnyLmJ2TTcJxlpE0CCaf1YyUF5iOMo/Y4/Y3staso/lUKAFd9hWrpVsK02TiJQb8uvtileX&#10;C4Vr5/NpXbcaPqc1klY5/Fs3DEa2numHYyPyxdEz2jN/j/I6jogau/CpUo3nBjoPUGIeuFAI2X5w&#10;H8VrhEAh3taRVVplf5liiRPzNSSGmyr3n72TGRBRzfkn6xdqgIqnBmrgsIo1+A5NA4yujo41Q0Sw&#10;6JVKmfE8sk4zImS+2tNVpmxfC4oznptsULBcHIAOR0qYUU3fB9wdARujcHpWuKDJP0olW2lk8XIE&#10;tDaWed2Zw6zN0aDgeCC4JwTIOvoo/2jkpS8f/54Fd1SHH9kr9mC9BCxfYv0fZX31/6c/6/zRoZpQ&#10;2d7a6qUg1X7Y1BzNCbvnJkZSEUnSB1lDhUNlQd1DtQD/+fwyBTRtw27ls5UOQd9edSH3rT43ajRI&#10;kOBtf6aO3qOA68J5UIk+vvdAH9W9oyFNCxDWrDYoAlgSyA8cqssrSrWGUfl/bCvE99YYW4IqtSVr&#10;ky1ssMHix3c/QmmDzUeoCMQUoJ3dqUrYzoFCIBNWH/D2h3d4eHrCGjaczxP1aAnQOuB6vcEYi1f3&#10;r8hmo2FKV2/tEflHaUCDVJQ0EOZaM+QzPmXlcCgqAA7rlM83W3ocks743mSlrmbASgv2Moevgz6H&#10;HKT1gxi+3k/Pzzifz9iEJ35R86QAbRSMdthyqC4PtLlfYHZ/teGg7xYDWQQ5a6AVe1SvoodT+YzT&#10;ZU0y8LZtHsZY0CWiurnYEyXAb9XCN2XSo9EEiPot4Ouvv8JvfvNrfP/99/juu+8K8Op9wPX5Ga9e&#10;3WOeZ2L3bx4hhqymjHj3/h3WdcGy3BC/8njz+g0m5+ia897nyTIYKhMfIt2fkNjHvPXSVQMWvgRD&#10;ZT/Sg9jyfjQqnaxWbnJLwCSM3G8K8F0rqk96dbECgZfRh/LSWsnBoG4cFcr3KarAjB8V5wjK7hrZ&#10;3yoJ+ue1YbLlTBR1ftmPEikCQnFAyFZH3sMoW62YM543n87YlgVv//AW27bBRw+lFbaNbGxdVruo&#10;QpD1eHh4xPl8wjTNJXfh+fkZDw8PeP3qNT59+oQQE07nhVj38wlriNDaYtsCjCH2Pdm2ZCsgDtvl&#10;wZInq8zVe2ybxzQ53N+RZZTRGn4LeHh6LKz+8+mEZV3x+PCIy/lclChSTe6cgdKmWG/G5KnnDyjq&#10;UB4KrutaPpPKSlFm5iulcH++IJ0vJVT7+fkZftugDVkmhdAqDBm4ZzY9fR6L4AOxQsVciwAAIABJ&#10;REFUmrLNjnSD0KgZJvxazjnqSrSiHheJMGfO+MyKf8IRK6Bvil0bXT+tNO2fhkD5EiLOGAgUtFVj&#10;kmp+9lSqGHfNUc8s/dy3W+Owbh4fP32Gcm+hrEHUGs7OuL+/R0w8+DZCXY18xv1xmPwfDd7zZsuH&#10;nvTdKjYzDJwqZpqlYTDnkWdtXyT2m9gIbGEZl9zgjgrEfgAxCpbq2RLMZko92yGlwnolQE6VXiCx&#10;39lgc5WjwFFYrTzUmFHfN6Y+BCQFUj10328UYES2HDn1Or+9ZDn2hSnJJQ2scW3hCUWHtPQvTHEn&#10;U+9ZMqP7dsTwNmYQbKji0JNWJpNLW5oYqFDkROtaNO/ZdrIx6uVjKiWkEBFlgJ3KDAmFJsRQNsh0&#10;XwZ2Pl2wCk+s+bCKgYt9QKlqNySnyb28r7+2ksk4YhpzDoFkzbxkqTJi1I184I8ktCNrmpEKRnra&#10;SZngiO3VT3Ybq5LcQHFYY/t5Wrst2eD1NgtHDM4jAI+9xNkPbnYOyRlsi4KbLzDzBcvjO6zrhtVb&#10;KKMAsYeG6BGTh1ITUqQD1VxOmKcJIZF3W9BkExMEQ01aBEWw3cIx8F4lnHnEjHQo9R6FA3rvyavV&#10;Oiw+YlUzopkR7YzpfEZSCnFbkUKA3wKWLSHBYosrVCSPzBgWWHuCjitmnfDlqxO++/GKJSZcN4/b&#10;bcG6aqQTmjAphYgAVW1luns/Altf8kYfsdaOpP+yWe73DukXWYZ1YugQoJCMQTIWUWv4sMCHQGGz&#10;KUHHAIcEt0VoRdkpyhpsWwSMQgwBCgEpRpioCAgzNACmYi8ihZQDURN8CPBeQUdAa4tGJ///4Z+j&#10;83o0jBuxbo8CDl9SRYy8vF9i3o9YxUeBhy/JhkfD/dbPH+MaQ+XweNShaUgxM7RRBqYMgsYYEVLM&#10;vqpkhOW3zEgS9m+j796DiaOgR/nZpCR9b0eTDgeShyqwkGj/ShH39/cwxiL4WzkPvWjuhFvLkCn1&#10;/7L2ZkuSJNeV4NHNzNw9IjKzCgWwCwU2mxy+DMkW6f9/mofpH5ihUJobSAKoJbeKjPBwt0WXftDF&#10;rqpd80ALkZASZGVlRJibqanee+5ZWhblLVYtp7DYs6zYyzbgWMRt7SgSIIQcqCYjsFif31TtBaAM&#10;dkMEvlWASAB58b9NdYmQiPYNAlVWSyAe8ttr5jzABVxIod60rsaa50LBwpXJXEun43mb84BkGgQI&#10;AjyuQGT+ueve50ADdOt3xa2WC8m/NoPduXnhmEZt7kVm4dIAXw4sp8y6PWVUBurX7BhJ1E2BVdq0&#10;A9w9mxJ6T7k6haux6PXFJhQse1kIsFYvrQ3Peo3tICAHZrs0EJS7RIq9fXov44TLWdpjjHLkqNzz&#10;7PVpeXgZGN/qWx77nNVa3Au3z0fr7DlN/76o+ox2gJHzRPgB6DoYihkNqnxNHvpkxjO3j2U29mpH&#10;4ivW8S2W/V6eWrvHVWdt4IbAglU5UfVHew0cQ7it1YrChwxpZOOFL+mQg9io1vuhIDY80brAC+A6&#10;X/H08owFMbvFyAgWhcamtFiRIFrUGWPweHnGxy9f4JE903tY6zEvM8ZpgpA6eSl7BL+G2Oa8s6zI&#10;aq0/oq1P7E0kua9KSaDTpQcQAliWueS4ZeCM2jpy52WdRxXPEtecd+vANmbICUSnAL/UNXSbIZHB&#10;9of7e/z1X/81/v7v/76QD+PZFdZhbVJ856/LvVy2BdJa4+npCUBkviIE2HnJ6DFEUtbGn+lwPB4L&#10;GSH2rqKqZfJAOQJ8At46OBJ4W94vv5Ly8vqRQuL5+Rn//C//UmyAsq2dMfG8ev/+PY4p9yDWaz6B&#10;wxLBO5zPz/DwsG5B1/c4HU8IIapKlnmGkQZKKDiRVFjpEpRWBTxVTF/b1nAcoL9X91X9u5CV33/5&#10;b1iHHcjvfwjIq6bFbuK/o7hQ1KT6+A5H/MInolEg79eaN5cHGCBD1LzfVe+3D1urLBlKLdUOhrMz&#10;RmZde+/hU0ixEBIy9dsinfP9weDp5y94/PKEaZkhjYKSAQgSWiq41MdrnVUbGnd3XapvlwoHvV6v&#10;MNpg6A+ABIzR0H2Pw/EOEALWxnPH+RFDFzFSpaLFk0j4qSb4lpQS3TDgV7/6Ff7Ln/0S73/4Ac/n&#10;ZyzTjGmay7slpcTpcERvOpzPZzw9PZWg3Kx4GYYu5u/loZHzybJlPenyWolDqzjc74wpbPn8/nvn&#10;oLTGV+/eYV4WzNNc9qfRjrDOQ0ndkC0ioJ9zK4SIYL2A2AyYqVuHpsx+D0gdAXgho/NArpmV1piX&#10;pcqFUVDwiHg0CGG2qJtI/WKUZlXo1NKvnKMItU3vKulIqocAgThQtLMHeg2tDR6/PKE/HHE83WMY&#10;joAUkInsGwfUAlLFoWR2GfmT2+bQxi4HqrQMu1uSWa4B3/PlZkEnhnlGJSCSWKJwDVvLvGtZDy27&#10;pWIcSL0JxKX2AHss3HbDzUnMt7yBqYSKs+y4FTy6x3akB3N7H9qCZm2W6qKwZXLLFKBZfFwZ4LP1&#10;SefufSvF5GwY6H+nYXdsOGsKKAgMSBN83ASiIEGgovbk+QsJlsqT9tZPMJ4Vnmksyl0vxX9+yzO7&#10;gms0gvNVE0PXj7VbZptSupIA09ChvRDYVWp/2xucqhFes7ug8nAqleYk4LdCqynLY8+CovUDa60X&#10;csHbSq7WgcHWEmLvHeRAHjrYy9PgvA+Wr03rYXEOquvg+w7OLuiOB5wfLaZJwLs+FnVSwS4LlBTQ&#10;SmKyDkpH2xO7TPDzhN50hY0fskImCTtacIADNLmhmmhAEDAA7C0LHUBgCYCXBrI7wpkBqj/CdENs&#10;giGxXEcsi4OzKWgaAVAKQSp4IdF1GloucGHCm4OGgUXwDhYC18VjtoCAhoSCzzHAQSR/udoXkg7x&#10;KBujlYLfGtxylmr0POE81tuzKZPLil2ZCHACgFZQfYdJWpwx4yIWOC0QZkBYDx08BmExQELOFkYP&#10;8LMDVBxUQANexnWBHGAcfFQYipg7sMwzZuvgfIBPnuneevRaVFLmW+8f/36KNADgh3F7w5E9C4fX&#10;AkdbcL19x7g9a48I8JrKYG9oQIdW9PwQKZArRDR+jfXKoH4GWKGKHyjdd7ZrKFqjZDA4EM/Q9lHs&#10;ZYG0thTt4KKSKDOAfwkSJOxW+nfz99Vax+I44VvWRm/bXJCvZ49Mcn9f1Wf0rObUPe2whgPobp0f&#10;e8A99SalzeDe11UqyHJGYHPOtPJ2lbxVpUSjMIyAdQ7MKmcU9vONuDOpDbuPQIQv7K0VkF9rGe7+&#10;ZYZovgXU2sV7yebRtIOgdh237yy15MtZCJOboFVu7Bxbm7VWRlUYnazDP9vAWg7Y5YgjlUVS8zXt&#10;86XnCPecVgn2vm/4HsjGs/llVX+tVhprz9AC0ntZWXRos/25fkPOuJVZRJ8zJXC113BL0cRZnXAB&#10;uW3dwoHHryk56b5Nh5fZIoRTW9O/vxfKviV0xDWe1yQFcvc89ffOpL2QYxpySmuUW4S4ts5p87k4&#10;5Sx2hiDtmdOqSfb25r3PzOVxUbAi91YueALOCbZnynQVTz6n7gw+ffqEL09fov2HEQgRioP3YhPU&#10;Xmq1pLr59OkDQrDohwNM15Xhej5HhBAYxxFv37yBsxan07Ei0Umh4MJSKY+KCg2+Gk6271s7eGxt&#10;tVbFgaoIJRTI5Woi7rxrnyFVsGUQOw+P8vqepgnff/89Xl5eKoYvrUOoY8Ld3R3meS49aXQeiP8f&#10;QsCXL1+iZY5IQLtwJVBcyuw1H1nMXN8WM2RcBf5KLcpZ24JvnBf/PM8YP17Lu1u+T6o9Mzhb78cq&#10;qdRifXW9jNDqjB9++BG97nA6Hcv97Ewfmcaw5bpai4z2fW7VSrR2yte0pxBv85ek0AkUbBU6eX/b&#10;H9ZGNw2Kp6cKV6JYNtfK3Lp+W+2RZWWBtZ4dWzvLUnumCil7x0tiXRIadchrGRxxWBAqz/YQAp7P&#10;Z4zLgsU7LM7CmB7Bxbp+mZdCom3rJ0oyyJ8xBkJbeERm+TAMJbNxcdEKqtManTFxWOM8AAsjFSTi&#10;0Mk7h27o8Zd/9Vf4u7/7O/zyl7/EeL3g77XGP/3jP+K8nEvtQ+ssrTW+/vprLMuC8/mMy+WCvu/T&#10;eyNjDl0iP2gt4YOAdUupN9osy3YATs/133//B3z8/AmHIeZ+SCEhlYQUCoe0J2SLGwTAps9tlIoq&#10;8cSGj8NOvXFZaYmqdJit0/cxnSoDjJen51jfJ4vZrEBFyhlDqN+ZjLHle0jrclYBQnFIrNY8ucby&#10;hIjrCwkn7veztVBqwbEzeBkvuI4X3N3dwc0zVNfFTlHHrNSSpyYllj91YG3btNNNdM8HkGPC3QI/&#10;OMC7ZXbQgjMfClTOx9nk7DX0nPcjlZZWQG1iSkRf9dWHGCIGR1pni9RZQoKS7J13ScIGBL9v31Cx&#10;W8lnrhk1Ydc2oPUE5+xP2nu5Zy/BeULT6X+xlkENbLdWLu0AgQLEkZGiWeZG21y1Et/89ZSNUh0m&#10;SWzQNocOa8BE9qPOB5MUTNEjUPktboLykie3lLJMnqUSxUaJPrvISAwNcBw2AHzdrKwsmPUdklXI&#10;khCiUp9wzVK8DvlHeWrdCoulDWQuLLMUkwPCOJCNYwB570t6eC4c6UFPm3ka9FZnOcSpJZVu3fp8&#10;VdHj1wJEgLArmX0n/8xchMbnuSbOSyEwLTPgPZQAlNHQhx6q7yCVhF1maCkw9B1epgnLHNlgKpoN&#10;QgQHBR8DSWWA85GpmRlIoXmf6B7ZAtbtICZbF6ABFvZAzZbJJaWEDcDiBSwU5iDhpIYZDkAOBwrA&#10;OC1wPobxjJcrtPAInUZILE0lgEOngcXhrgcOOuASPJZY0uA6eijVQzgNKTW8X1IgpEYQ6xrsuq5i&#10;DLT7D8dMo4BVLsJyBkOrZNrbC7kGVUqZmLrx5y7ewWkJ9Bquk3BaYFwWXDFjCQuEDJA2wCCglx5G&#10;uGh74TIwHIGbIDygArSU0FqgUwZGKXjnU4YAMHtgsQ7Op8wHkeTOZd+4DdTfZjtvVTe3Qhb3QP0W&#10;DOCazZZNlIH7PYCVY7ZyHs6cimTv/Ns7e7yPA5P2Ohzjkby+fz4xeHRhiVXWFIHuqbLyXm7ZdlxA&#10;cqtiau9PG2zGKYoig9RvLO6y9U7RMAuU88vbKCE/HA7laykrG7DVtXMkhJZRumfBsJcF0zKAuXqK&#10;DoO5UGkONBQysV8Kc93v2k/U/qxpCCIEghBRIUmeN/19rnvaDI127dXXmp95BOBDPqfoHk6Yl3sD&#10;NeqTXz+DUNUVXO3fBv5V74ZzFdiYbXmEEHCL3QwlqLfyraFxZliu14GKPU73t/z7+C7Kqv6iwG4L&#10;BHGe7BwTnR96gmVBc6Bv+zyo5VMekubaZz3Tw66CqX0m6+cJN7K95IbBzQVAtzVPq1rl34H6vMw+&#10;vtV+0tQsFKjfA465UHNOxcANAOt7vwW+b/U93JlCrcdoT5vtB7bqvdWaae1JatVTazlK7Uo4YIEO&#10;ZjkLpT0/fs4qbE8BT0HFvG+14XqtvU/b33Mq0HbYE21XfG2h2gyxOJWkELrYJQglIZSANpHZbZ2D&#10;94LUraJRVdQWW/O84HAY8OnzRwgpko2EwTxPZTAzjiPG8YLT6QRjJO7v35RBfgxdDdHuskt1QHDJ&#10;btbDB7GpLdp/6GCUnovcUKkNHecIfXukhrYXb4HT1pqYZrI8PT1FUHEcC7O+fa7ZZuZ6vVaA7TRN&#10;JdCy6zpcr1cICFwuI6ZpgjWRnaukjNY5bqlqJeo7ns+bdhASPfR1dW1czUNBw24wBcS7RWLLezUN&#10;F44gosXj4xfMcwQn//Iv/isOwxAzEazF5OdiWckR2lpyFMUN2syLrHjYU7xuBqvBJ7JTQ0Yp9o08&#10;fiekLOSTys0tJGCWGewraRKu4jefM6/hfAa0bg10z6qyRpLzQQZJQ2PflesoikHke0SHNcWyCzGw&#10;dJonvP/4EV/OZ4Rk89r1B9jFQpEsyYxvCJEHKjxJMasJTWdwPB4xdB2sB7xzMF2Hw/GIZZxwvVxx&#10;7HtILeGtg1AolkLWWtiLx08//oi3b97g8+fPcDZar7xcr2Ugn3vemPMwRUA41V6xHg+4XC4YxxGn&#10;0wl936HreoQAGKmhhIQLouxzOYOCEiPoPrNiKzGwVymFKdlaOXjIIGESIF7yHlIek3MrWJ4Z/Dnb&#10;Itvd6E4nW8VUR1ixCbundWrGfzKgT/eovF67roOSakM4ofkCFMi/hT9zhD96Bmqti9VQrPkjuUlJ&#10;YAke4zJjWBZcpxHLMkFrASn7eGYl1VlWK2e16p8cvG89t1rLkb2ingvG4FghXJG2JwOkU9I9H9y2&#10;+GqZ83vyy43dBEKaVIlizYHkvRYPJkuaocga2LDISaP+2mScY6DfsiWhTX7ri75nR1DJmjiLIbGf&#10;V5BfrGm2xUuulWi2hWYugPKhuxcoxTUFHLiTgTtO0rz6w/rS9EVGttyAOPU9AVwAtKJMlNWjWIh6&#10;6tZKmdeX2bCHMs8kibJ0peVN9clrYHtbjHNMRy4YbS/4imuK2veUhk61oNVeA9FugjTQNgehtJPl&#10;PUl0Pqi5NbrdT9bGrQ0SljuDwigR5IcR2w2dDrSip2T0QtbAMsMMA4Tpcb48QcpY2PfdAcPBYLYO&#10;SgQoAVjvILwD3AKj46GuUrAlQhomya1lRBv2ube35syMejDJD122zPIkr/MBXhg4SHhl4LsO0AYS&#10;CtZ6vFwumG20bnHWAt5CagnpPbQPOKoewi/oTVSnPAwax07hfLFYAuCgME0eLsgYYOOilYyUAtZZ&#10;gKhZ8vqjTfPeuqGFbeu9zg0I99Lf96ymKsstKRCkgjx0cIOGM8DkrpjCDBcWGC2hhMbBC7zpDjBJ&#10;SBctkhYYNcA7UWyKlIkSa6NUnAJnH2zhYW0CBxHtW5z3UMpABZlAPHmTjb7nm8s1u+3QkANOWwZt&#10;u8+0TAcOLOHY5LnI4oIE9wIrXwN/2jXP1QYVmNHIOylLvchLmwYjF3N1gy5KvgvNUsk2MzmktLV2&#10;aW069gLjOTbm7bpLEMsWhbzknXMYp2saRkfASYoYnepdPOuUUphDZljZMmiWUiIolaydtnVVG/DZ&#10;XmdbkHO+47dC4Nrhxh44VzWvkgTVYmW7oWXly9rWIYQAoSJAZ72DdHLj5782IbVt262wyXpQleTp&#10;ucYS0RJRJb/nALFb89afdWtT0zKd94B0LriayvhrKxyyVrO/8iuNCdcnxK+JLEHqxS/EOshY11cg&#10;+0tgAZ5bobe1Us9vvORvMYv31Eu3AgKp/Wi2BmrB73owIXbXNwf2tHVNVoG0IC9nNcUNsduftweA&#10;t57st+yruPyTFkCm35N7BzkW/95Qj4LeuXfiBrZ7/VaobM3qzzZOE4ZkW7CCSyi+5mVmm8ghLUEg&#10;r1UKzLafldvPb91rbijymjqt3afzdbxWb+/ZQ9F9sFXRyWRHloEY5xx0o4zdU8hmNWqAj9ZEUuAP&#10;f/gB3iXbI0J0av0OsrVvZpgDAR8/fsAw9AVgysoKrQ0Oh8i6f35+xtPTFxyPxzKYX+YpCW8ldGcK&#10;OLSXCbHXe9E9eJomDMOwISxxpJFWddoOA9qeq7UmpvVcO1zJgbl93xfAMNv6cpa7tZqrdinINRL1&#10;0j5JidPdcQ0ZDRF0NkJlB8rIZE2DwLwPRO/wfn2nE0DbWsvQmnEDlMu1d2qHJXt7S/4c9Bla7zGN&#10;I96/fw8lBX7z61/HIQ8kpmlO+Uf1ecS9e61CknOZuNV7tENx7+J6t0wdJYrdB0PEwVYBGPwa7Ezf&#10;+3KfQwSrhWzf+5psSO+zkBKerJfWOoiScqkiwSVGPpdBRgdGOdsx/+r7HlobXC5XfPz0CVJp2DEq&#10;KzLJdp5nzIlAmPGI6FmvqtwwatktlcLDmwd0ncHp7ghnHcZxxDw5jCNwPB5xOZ8hU90v1YS3b9/C&#10;LTYyuvPgxVr89P0P+Pff/lsBp4ehh057VMyDWCry5Pl8xjAMRaU8DAPu7u7w5csX/PT+Pbq+w93p&#10;Du/efgXnAvrepPXgK9IrJQ9ztsZSSrjsfqE1TLK92p4FK0EgK3foMEopha7vYYlriV+lmmsP5DwW&#10;69B1Jip9TcwuMEbDdBoIfbIlsrDLklSesR5e7FKGSNfrWMKHx3GszlY6HH4Nm20xKFqbSCFgg08Y&#10;Z3QcUMbEs8AteH55xvPzE9483ENqAWN7SKEj6bP49K8ZVn9S8L4FOfaKMc6aZh8c2POP5ovTljHV&#10;FqitXQInL+L8Nemh1Up225+/Z6vD2yiE296xjCd89pnaY4bQ66D2MRQIpeBtLojag4sLPKoAfNTS&#10;8JZNUcBEgG1MaB5B+/Vt40qbx/b5ttY4LTO/tTmoNqIbhSy3FvOvxbrIehaySNFrZSnvu1k1emSK&#10;nA/7DOBT9m+57sS6D0KWCbGIiUYsG2nPH5QD39d3wAMQN60k9qxy9or11xsc8Wrj3DKa6KDjFpjM&#10;Fi8ZPGVtuuQOQI2q6GvBwz0VCpsHkMIEo40CIFITEaCh+weMj0/oZ4/BBkyYMTtfgpkkAOEd3DIB&#10;ywwRos+cUBre+einnFmTQlaACzcdvrVGQQIMXbhte9Z60gYA1nsEGb3chTbxGn308J4miwAJ6x2m&#10;6QopPSQ8OiFxUhJ9uEJaIGacO/Rdj7vB4PePE053J8zzC8YxYJwsDskbThRG6Rr62T6jlh26B9Bw&#10;AZ4tWNYWNLekmdV9L4oeCaUlXK+B3sAKi8V5WL/ASEAGAekEDh5QNhZD0ZNUAs4hLB5BSlhnY7GS&#10;QrmkUlDKANLHeyE8kqs+fLCY5ykNLSNLZuXjCnZQyzF34p/LDWO1AmV3hgAcgLLnSc79OXdd9Ply&#10;wYq3GhnunG1BqpYVyIG06/rY1gGtzUx+xyIA4AozvXxvRDltbuRWf+pQsYizwm9lMYeinuLO3T3f&#10;ew6YK0HXVcZP/vecV6TSv2fSgijqJiEAbRT6oQMgi3VA3k9j42Hg7MIGGUZFm6oCs3O2DC30bymn&#10;WqtEDuCi7zO9b/l8aT2ns699Bp5jgHD8UHLPeqmEsUooo4q9QhqnNTWiiO9xA3rcUr6s76RvzjEJ&#10;Y3QJu93LEdh+r3XY3NojUSVge5/3anbKYq/rV/LZyBkbw50DH0xMGOPBh1V3KMVNpS/H4oshpIoF&#10;YzLxgAvgbN8TLgtnC06EXWBuL/ieY0DT82sd/shd1RNHPFqBYVX1NXvrjdtzach3ZvVxuTIcsaO1&#10;08hgABdWzhG6OPsHbtDKWU60RIbt513zDvLnpD3SXp/aWti4xLDjwtC5PCo6cOJUBZyapwVQuGe/&#10;N6SjdXQGGrnBHAXr9obA+bPnvbRVht+y2tmzjGrB6nVgbSuQp868aDJCBCLIr+LX9sOAl+uI3//u&#10;BzgbYEwXGbMuXYOs96X4HFfy0fn8jOfnRwyHE8ZxxmIj+cs5j743UKrD5XKB8xbTNGKeJ/T9AOt8&#10;VYfP81wp4KldQwsO71kPZWCb26M4LIZTqrWAZvs+UvCzzXjKwGUe3Djn8PLygsPhUIHzlO2dWfc5&#10;qDKzeqP39gBro31I3/dlTR6OBzhn4UOATkzZ6/UKEeL1uUSUWINW03nbvLdl2OJ8AVzpXk8HQ9U7&#10;mUov+p60+/cmu47cq+hlHu/1JSkNPnz4AAngN999h8PhFO9l+vk0K6B1GpimaaNEpHtarnHaPocj&#10;y62DmZ18qSAqgk67h7iEYdR7+z7hJT6bbDUYqhqrciZusSJmfVIVIq2l6ZrL92gcx/J36NCi3iex&#10;qgnSIG6aRjw/PcOl/IrD4QCtNKz16IyBIVY9IdBr3+ZMRoD4gssFGIYezltcL1eM44wQJMbxCqUV&#10;gvf45ptvMDuHL58fsSQrLj0r9KaLihOpMI0jZADe3N3Hzx0CjNI4He/g/FL93HEcq/uVg2yHpPyA&#10;EHh+OeOn9x8wjjPePDwA4Vjy2eg5QTMf6OCurbukTKSwhsClpAKC2FjQCUIEzu/hNI6wKQuD/jfn&#10;HIJfrS6ts2kvnIuCzfnYN9mU35PfqeEQB513d3d4eXmJn8UDp9OprIX7+/sYUEzOsFt2fG1N1q7P&#10;ck9E+vwl7yaGHGOMvfg4Bfz08T0OpwOkSWoxoXEYTrGfD7I4gXDE6f8UeE9leq3ctp3c5peJNlSb&#10;RqKUUe0EvZV4ck1n2N1I26JvjyHDMdHoQdd66XMFsCXeRC1jnBsY7DGs6J/l6Vn+LDmZOgaPeCL9&#10;FJVdSJZiliICdTq5T8EkQfDAfbT8iPLkOFyVuxLUtSHCylpOslAagtc+OwoEtoBCy4apX3ZUTX6+&#10;pnjYiiI1ocG6qAZYK/DEgToliyAxkbO3W0j/Q1g37rVx3ge/c2J0GxIYA9Hc6ndM7kE1VS9wZUhk&#10;a+LJvwle8420P1r2OOeb4j9794qbjdwtSR/XNHBDrBg6LCpAoLX+aX3k6FCDkzvvsc42jZbAGrLn&#10;XEm63ys89oZqZV16B0mKQWoZRe0Byk4WBFQO7wkewjtIJWH6A1R3QlAHzMsFi42e2NY7eGdhdI9l&#10;mSNoCmCaR7w1CjAaQWpMs4cPDkZ2CAxDs1ZBrc3QypamYEwoWQ/ZT3/PH75qNvJQKhVPxvQIXQ/f&#10;9dBdBKzsHIG/ZVkwTXMZTCjh0EmB+8OAXlkIN8E7ASEMOi1xf3cE/DWpnOIAYJwsOiOgSwh6RjER&#10;A8h2hsB7jLt2rbbgP+cBvMc8jQ1QWMMl43kdg6iUguwMTK8hOo1ZBswIWLyNwVgAFAAjBI5SQtm4&#10;Tn0AZAhQRsItFlZICC2hZAy0EcmSR2qNTks4eNhphIQvjN4g4p4QvCsMBknASA7QW4MoUVl11QML&#10;tdMcBLaY3Rt4tMPZfYAxsIzXvFdyHvit6mTPU7uVpm+GeQk4lyLuo44Akj6IKgAsnzdCCji7nkOZ&#10;YZbfvRBClJIKUQYA1ftYATeBZU1mIL326V0HstmyStDcBV/XDDlQLw9o8tfzRxkkAAAgAElEQVSs&#10;94Y2KYmt1PXR5z7JXENiG/oQ1W8iD5rhyx4fG6HEuEmbZL5HEPUQMdDnkkDem0xLxlamBMeWMLaw&#10;qSPbf8+S63rvY4KPQwRCETwPlCapuHMBWvSp4VoHNmu9tVr5tWcazaPZZ+WtXtsVkzLUQ4SQrten&#10;OmVLvEABMOtGS7L16R47myPtrAdjqIJ9JUTKIko1JvZtYKp87bR/ecbvvb4GWuMFYj0ii31Vts7I&#10;lpe51vU+NKoEkd4zuQF8SzhfZb0DdlhZWHmNrSQ3JF7VnCvILBLLLF/vnrKu3SPamjKfG/G/u836&#10;44afuSHmGMEtsJy/ng5u2qwqTvVL1z4Fbqj9EsfK31OLcoP7W4D8HgM2n4m5boyWKI4FrVsAsyVL&#10;rc853zNJWPthA9ZzKj8O3NqqcrbKULq+qMUAHQ6tZ9h28NTatbYeyGv/WRNj9lj4NCvAF5vKmlgg&#10;pYSzFtp0lT0qvS1SSsj8GVPMh5LRuuH6csHnnx8RICGVhgsxRFCQvLFt1l7A8XjAhw8/wVqHQaz2&#10;PSGsQPY0Tej7HkIC87JgWaJS+HodC9C5LAusW6phFx1Q1GSI+hm2744xBtM0baxb9oY4dL1R8LPF&#10;GnKPlRn0XEZh9nr33qMf+vLZrtdrUtvJYpNhjKnU9RkEl1ImdUL8XhlUp0HM+fx3zkFkJXpS9i1p&#10;kEMzJUQKqVzXcWNvQ4OPc7ht8Om6dTVk01oXL/j8/TKm0/Y+tKfQWhfQMYRQWNp918V9Wgr89P4n&#10;GGPwm9/8OYZhgA92rV1dCm5PoblBhDKk2Xt3WqB+j8zX9kCArCxSy31DSEQoQpAjdYGAwDZ4KR3N&#10;KxJP6rZYJwkRosq6cUPYU/BniztuT6O1CWfFRdcZxcLosGuVRsYCzDmHy+WMDx8+wNoFyzzH1k0o&#10;LNMEJRVUEnybEtrqSY1DyYUBXSfLkOpyueDL0yOu4wXzvKR7D9wd77AsM97+4it8++23xfr2+XJB&#10;13c4DQMA4O54grULjv2A090dnp+fY+AqgGmaIcQLpF73+2tikQ86EoCmaSqKiQzqv3v3DrrTeH56&#10;wfPzGdM4wb57i64z6A49pIpDBV9ZfxJbaZD/99Hz3eX3colnCnwo+ZC0JvJhxXeGfoD3HuM0RgVP&#10;CAjWYlnWbIE8ODgMA3QaxuV7WxMatvisNgYP9/e4O93FXDilcT6fq743K36o7Vi+3tYqjFMbture&#10;8n2UrmogpRSEUvDBwS8WsjMABC7jiA+fP2I4HXAYDkAKKKe91n723H8CvKeHN7Uq4VjkHPO9agBy&#10;knQutNLiiGF7obBsKIOaY9C3kzo6VbVEqs1Z4rQMuzYghDLCbxW6XBhc61+/V4i19zcf+C1jLBZG&#10;Aghbi4yKCZpCUumm7V2Ut68AZrjh+SiLVzzn89rK93xhwa5gebRYkwjYepVnMD4XZa3nKBcKFz9X&#10;UlSEej3FMBa/Nm5eVF7yQqiS5lyaQkbK7JyDkKQBIL61AQJKCtJ80zA2Po9BhGTBYxOAm8GNEANz&#10;XfJOi0y/UPnpresjlGaf2oTUhWDddBfymq+lS+vnBQtQ7oUNc4z+WwGgK4DsCZhEp/+iClJriw06&#10;DOTYshzLfNN8hXgQw2dm55pM3jZHNBF9F5wIUb7l4YhffPN++FBYqUCyzcr/EwrSdMDBQfQdHqcJ&#10;76SC9Rq9kbjr4tR1sgLKDFjmGJA8jlcs84TT6Q2E6uBgY+K6CAheIAgKssh1rUAQEEoRIMVXRVhI&#10;Sox83Zx0LI7LZLT/8S5KwyDgIGB9gMuKAtVDyMi0H+cZ8zTDOwvnbPTWCxIKDoMS6OEhfIAIAipI&#10;aAB9F3B3NOjhYacZvpdwVuB8GfHwTqOTBi6FAYWgVsD8hgScA3laZuYtJhp31qzgcSigbDzIEmtY&#10;AkEDwQSETiBoDa81vFgwW4s5DRmt99AioAsBB6XQi2iZI6GglY52OcEhqOgvKSQgVQ5U0dBCooOG&#10;Ex0WXGGDgHcBwRt4N8XrtRLSS0gdzwQp1GrXEnzz+fMwUVbvQ6to4wZ5HPjOWUVw97dlPr82WGtV&#10;OresLvY8jzPAEgcArmrCMugZc2TTPi0AoeMgMPhosZULWp+bRiT2fBCAF2X46q2LdiYk1AhBFhCH&#10;Y5bX4J1grEo8YY62YE/t/U3Z+3kfzgOd1TscTIBnBGScWxmz8eyKvo5BKtg0x+tMD1csc1CyPxLn&#10;PGWQuBL2i8Tij5OFxgf2xllE2fOb2k4g+kcSdUg++2TgBwAFaBPRL5ky8ajfdD1AUKwSLGflAB5K&#10;iBTIlXJK0psdQh0MnMPs1/NQQmsVB2+sTaLY2AiisOi3IJlSMoavhS1D2blA7Dk68vO2dku0EeYs&#10;iOKfu+JfWjfo5D2WAm5J5zvC7hkexEqAyPZufhO4S0FPCSFUGoqoGrSALwMRpXKtZ8kel2tHXzVR&#10;68Dbbd7HtbaMf9beH8pYy3tLC6ZRAKn2VQ4VwJlBX+f8BrhviSG8vSS1AHNlz2j3XW5QSDMZ2qyA&#10;9rykpItW3cIBN1Sp0V4DDa+jYfR7KtD2bKLnO723K/Cs2MBlWjtFdRNvu9UOjen9ocz8bWYQUnaP&#10;rYgs7btLiSx7Cpy9vptTUGewovWG3uR9MCrxlsDQgouVZWZeXwil5m57YmqbA7Gy7AUiWaO6B1pD&#10;SQ1fgs+xqqAhIYOASGQ0JBWYhMDjp89Y5pjFIpWAT8C/CKIQe1oFpgDQaY15trBWYZmBcYxnWK8z&#10;GWl9p51zeD6fcb5csCwWUioY0xVQae/dikCl3AyBOE/7fH+zdU4GErlcmPZ85NYVfR9ogDt9x/O1&#10;930fwXZt4PyMcbri7nhCCA7n8xnHwwlCdFW4fa6pMuCfwfbMwH96eiq5FyGEch+99/DWQyKG3Edm&#10;LRAg0KXhxTzPOBwO1Zh2XhYYY2CMSWrTDEr7COAnHEkbBYiAaZxLYG4GBemAMHtyc0RMSihr8xek&#10;lOiTgiGfu3f3d3j75g1++OEH9KcDvn73CyCdO9laRibnAh88hBI7ddhWscWB2BwpdH3+qYbFOmAs&#10;77iIdW7G3HI+R2j2p3Xf8atXmCiUwnUt59w3FxiMoCYKtVmY9L62+T/ccDXnnGWlR/6aPOCp68oA&#10;+MTYNkAIFpfxBc5GdXunIzNqcrFv9yl4mg508h4QgkqAcKw3pmnGsrh4z6SC8wJK97jrj+VeBwFI&#10;LfH23Rschg7Xy4S74wld1+Nw7PH85TOcMPA2nj19p6GthRmGomJVMoaj2nmJFitQ8BL49s9/jQDg&#10;/PSM6+WC5+czFmvRJTtLrTV+8dVXuDuecL1c8fIy4vd/+B4QEndv7vHwcI/D0MMoARGA0/EAoQ1c&#10;8KXet8sCVwhm0XM/fy4kkkPOWDLdmtsokv22EjEPUimF3vQRmyH1bLYIjYRXDQiB6zQhCBFDw8tg&#10;K74zUmW8aLVO0qbDw/0bvLm7x/hywePlZ3jrS23fWojle5MJB20YPKfy67quZDZQLEFpDTcvkAgw&#10;SkIKwGULK2XQmwOEUZjmCeeXK6ZlgYdDZzQCHIzui5XmHnHnPwXeUylkG2LE+d/mm8J6ykMU4J7K&#10;xyKIKjeBa1rrKoCrBQ64kBXOgoWGweaDpw3bpEXwFlAVGx9kThqXmXe3JP1bX9xQJk+85Un9cLOc&#10;tmqYPCrP3VZGnSfV1UAyRD/SGDy7H+THBfruSSWBwDLeNjKrppjPa6YKaiKs81ZOImRcS7nJqfIF&#10;CmEqkMA9kYYLYsPQjeniqnquOUgJjH976yGY11o9rFmD1lgmYWKpc1YWK8mZBi2FKi2eO7Bv+U9y&#10;oFlb3HFsnpY9xbE56gbDb2ynamBlW6y8dr20GaTX0toqvWaRwgNi8ZChqqFWLkyHTZuCW8aAwMKK&#10;KUxTBREE7GIBIXF4eIcZEi/TBXe+g0IHCYHOaJwvV1gbgUARAmA9Li8veHgnMNsFWhvINGEHWXfx&#10;+va9dulzpHJMul/u2cyIrELJSh7EoBtIDcgOi9AISpdCeLoumOcRi52xOId5XuBdgBYCg5Y4dArB&#10;21RIBvR9Bzs5LOOE06HDwQS82BlOA5NYMC0KpruHgUVwI7wQkB6bMMZbTC+OcR1Yn77bPsb1XueS&#10;/3KSGnoLqTSU0fAKCEpC9z2C6bFoAedm2GCjX3/uTmxAFzRUEDBSQ9g46BFQEXRLQLGM4SoIATFL&#10;I23axhh4O8M6YFkA7yRmCywOsDHfNnrqhWSPEjyrPJI39rbWfqBVau0xITmp8Z5apmXY0z25lTi3&#10;fs57Ht2UWblnndcCaSvgG8GBPIhOY7kEttsqUCh6igb44BBEHNr5kJkhaS+BTIC2Q/BI4KFgm8QV&#10;UAnV/r7HPLpFJtjLachnt9YKIfDqwXyW0npDKYUugZGjm6FVBKVPpxOW5O/bKjE4du56LtTn2Z7N&#10;1y3f4yqkFYHNzpE7+RSlyWusUbhzhNtLKllwvgohoZSGXSymeY6gK8TNMEFuDXOEETZzBWJTn1K2&#10;KlcftDYK7btHbWZuqWPq4d7tM7ywkW74m7frljvLKUtqZWjXvcitfYdjLeZnQFmZbcjxHkC6x4Dd&#10;Y3PvMZHp/pbrjVsSbo5UtWc3lv88A1d7Vi0tQE1D3Lln3g5caW3EqTXo3k0tq9rv2YbH/THWjnv3&#10;lbNY21OTUiuV9v7TjKH6Z8hXFXtcndz+jPaeUrDwVig8R2TbMOqZPowl3wS8qmRoLV7yQCAPxNZ7&#10;6dlhPWXrQ/BrJP8ax7GupzdqJxknfUHgMBygVAfvgZ9++AAdorLRznMksGS7FeadKsMV5/Dp0yco&#10;KTCO14gTJYW0cw52Xir3Ae8Cnp/PGH7xTQlxjO+vJKq4df+Iva0o53prYUv3PaqQuF6jH/fDw8NN&#10;IkWLmQghCmu/Vbq3PR4lNOYevEu2IdYC/9df/zV+8dVX+Omnn/BP//TPcN5iWUQF2rcWQPmde3l5&#10;qSxQaW2Zgfx2kJEH61TNUp1zyR6E/l1uuMvVDDlUOg9WvfNJlbHWjBmLaN+F1pK43UdDIud9+vgZ&#10;CEDfD/j58yNOx3sMWpVr1UZDCQW7OHj4Qq7kbGL3LKm4mrD17uf2x70ga87uihtE3hoa7JH/OJyA&#10;+/l7BLo9q25K9KPrrlVAFRtiKaC0wjRb/PjTT5gTKO6SYrm8d0Jt8ExKcMj7vlIKp9Mp2cWu6yir&#10;WjKr/Hg6YZoSq11KPDw84Hg84TgcAOHx//3/TwgQeHx+hu4MpDlhmq+FgJdt86xdImFA6qT06PHd&#10;d7+BtQv+sFgsaW0HwjSf5xlHfUBnOpiHDt988yt8992vcT6/4Mv5Cz5+fA8lFb569y4OwqxHN3Ql&#10;q6Xrh4TbLDBKliFPHpxw1m6V8iEAd/d36LouZgDMc8RgvYRW65mwzBZdysSkuRkq7YdZEbAEYhuU&#10;iEDTNMP5gB++/x6/WywOffTCX5YFfo4WW/Rdzc+5rRvbepmqwShWzJ1pK+GR5k4EKA2oTsU15uOz&#10;M9JAS42+60gvCFZp/iezzWkPvlZCsF8YtU2IR7RMChvrB8/YqICw3drvRe1GOLYkLcgzuEondC2b&#10;l0rp9/zn25/fHkrLshSvd86HlSv88/ehn2eVsNoCYm+buVBY923z3G6cHBsiN9LBp0k1mUbtsa/z&#10;5J4LzysMAIVdcKUtMvP9zt+DJsorpVbvU9EyX0LObkxsYk/kzSlpPRQvlSQf2/dg5yT5AjX7jfoz&#10;tgOS1w7gzf2qQmFUso1q7SeILQvxmeIGLHufi2MCtYEv7cbU2oxwnvp7RcFrYcxgrLE49coewN/a&#10;YrwG4Jb3TQpWphpVdWHDmOGYZdw7JcU2CNjHDQsqGirCW4Xh+BaH01ss5zOmeUJnIijYyQ6Hvof3&#10;cwpekRh0B3uZMF6uMMcHOADWWWilshyjrI89P2Kuwd9KmLfqGupxmC08AgJcCDGkVhgIc4Q63gN3&#10;d+iPQxx+2IBlcVicxzgtGOcRAh5GOdx1AicjoIVH8Ijgn5bogoBeAjoD3B0Fnr/MgOxh4TC5BQ4B&#10;S3ovpBTxDQ/ypoppLwx7b61Qj1Xu/mwkmEC19yIoSGkizKskjqcj9PEEpxRGOwM6hTnBQQLohMYQ&#10;Au7VAWqegSAQXICXsTGZk9WIRLQ1kkqkAi496wQSW+/hArDYAO9VVEIInTYMhRAkRJAVIEPPbA5M&#10;44KK9tQ6bAAYeZcp030PEN0L39sDHPbCRvd8q/cse1rLuZYN6ZyHta75OWtYV5RLGmRxy3WayvmU&#10;GfzOZeZvZBw568oAfY9ddUs9wq31PXC3ZbLSENgVWJfsPh4BUh/DtquwY1cNYFVel9jWg+u75Nk6&#10;Kp/pHEDYWoy0RIntYGJVobWgegueV2DBjp1OW5Rzg25qFWNMBFyjvVqX6pE5qg4W9yqYVrMuHZzb&#10;821tv3bLDOZUptx9bevB/Bzo+5E/I2U4771rLemhHUxtLXq4gc7W7rJVTdEB/t5wNpM52lpvT81D&#10;w8eoKoMDxdv3jwYQtr0I15e0w5lbQ+JbtTsHRnNEmfx7ahHV9j1tz5E/j02ydkoQWtUbrrK/aFnB&#10;bR4Ft/73Bq6tUupW+Cr16G4t09oQ+3gtoVJN1vfZVhZSayAtNn1i3FNFRZyoPKMZBjYHuLbnav4a&#10;um/vMeHp56W2G+3wgr6fGbjYkHQQkp1H2IRzcnVTpWCUutiqRAvVNVA7+xQHeDiHalBIwwzzr2zB&#10;QmsI2iPGngywIUBLiU4bmE5DGwXnLH744XvIIADnk1Ax7WcAaw0U15yEDw6Pj59xOPS4jlP5c6UU&#10;vv76F/jy9FzCDmNvbzCNFtO04O2bt7B2KWStaZqr9zx/ngjoWfT9sBmctvYw+Zkdj0ecz2cYY3B3&#10;d1d93+PxiGVZ8Pz8vOlD232t3a+5oWlt9xdJb11vStjj5XJJuInckKZapTQ9a6m9Cc1hoHs53Ysp&#10;WEaxgdVbO7Jdy3utVLHM81gzp2R6gSPQiRTq7qI1iRqS/aaFEmpjpUjrJ25f4mrQXCM+fXnB+XzG&#10;/f09un7E27fv0L99U3IMvPfF4g6Bxwe4YR9v97tV0+8R2m4xevfqZfp82724fdacI8de3d/WQFTB&#10;sYcVtDhT27/sWppl4asUsC4q2z9+/pRAYg+VAlxbciBHIKR5hzQ7RypZ5Z8sy1IG5lorWKtwOBxx&#10;d3ePzvQYryN+97vf4fn8Bf/629+iG44w5oAHcx+Hh1pHslbZQ1c3ifxzxnHE//x//yfmZUbfdSln&#10;T0BKE/WEaY+1Nl6Pcw7TNKXrOCHAIniH6zjhX//t39F1PYbhgLvTAW/fPiR/fJRzIWYsmXT2u+TR&#10;H5/XPEfLoXma07lLcgmmCSKFxS5pYKKNgZ2ukFLidDhCHGW5PqhsvamgyNlDyb0Zk8iKCCSGf4he&#10;3jFI3GjMaT9rLbDyWm2t4GhP2IL2be26nq+e9I9E2SgFbFggrI3+9xA49Af0ugNCVCwoqYoahVvT&#10;fxLwnjJeaMAo5xG0a0FR/JP25XlSCkzjXDE/OKn8nm99LiJa+fxrwbAcM4oefrkw4QCvVgHgvY/T&#10;MamLLVAoIaSiYra1fmr85HK/6Fttbtwu64VrGNpGl2NWcEyadsq6Z19AbWVa1gS3cVMfszz5FySg&#10;MjIg69T4suYgKDm93K8crLE+g7iBY8OcQmHdcwcXx0Rr5aStxQRl0eTGovVXjlIoR6yBkmRXUSYo&#10;WaMhh7FiVy59a5rdNgmUadE+qz3bC67prgFA3AioAptdQf/hMjT25Mt7jKQWgFw7qjVXI1tB7LGP&#10;qVybsle4IKO2sYs+CsnLMUQATwoFKYG7+3d4Ov+IZXaY1QxhJHxnoI2Gv0TPd28XKNMDS/RMM1rD&#10;BoGAtXgV5d67jdKFH5yEnWC7ra1Eue8kOyMOPoAgDZw0cKqHNwNM16E3GuN1gvMBixVYFgHnAQEP&#10;GSYclMOd0ehEtIuRKX/BWwtnA4QXkMHh7iAxf7jgOkscO4+nlytexiM6k+zUou/GptDkrNH2wkw5&#10;1uAeCMI+W+RwN1+k3LFRUICSMEOPbujhpYBDdDpLVxLPMzvBBIFeSGgLGGgoHwNsvfWYkzemEAFS&#10;6cgu0AJCRSBfpZC2HP5lfYDzHsti4V1k/oggY2YJ5IZZdAvkacEH7oyl723+O5Qt2t5Dzo5pT8nV&#10;AoTtMOEW2M2Brtw6p890fcej0kmp6BuZQ0tvsTWDB2xwhEkoyPcKWJYJCJLYV6w2KVzmSF24hV1r&#10;KK4ZuqVG4Kxnah9esQGp2+Mj/5lzgXhmr+oFiD0/U7EB5kutgy3j/ZY1IQ172wx4RB1STpVtIt3/&#10;sn5VsskBoLI1HlmLlbVDs14pgESL93lZohomDTuM0dBuAQKwXOeNJLdtJCg7OIe9cQA59cnOEnQf&#10;6uFMywrkQM8WaOeeF7W+3LPOW++XZ9npe8BjG8r6GgOQG6S29Rtd0+ta5ve8dv3Tz9myLjlyEDcE&#10;bAFOySiLM6tz7wziAN5b5IfXCBR72SKtGpFTtLRZOpykPPc6XA4ZF9zaWmS2+3zbE+3VthwQ1O51&#10;bX9K7YP4mi80A0h6b8Rmn45/t7Zp40CqeZ7ZXJUNIQ7R4iXHfiBbpKU9rLK7aJ5hq2pplaqtEr3t&#10;OfPPz57F9Dznhow0TDkStcQmyJgLN0by2aY9dfu+0zVV+jwyAFr97gOEMvDeQkpAyoBpGvH45TEG&#10;ThoDm23vyl4PdqB4OBwwjiOevnzBcDjgMl6hlUbXDzBaVYOJDKxHuxyJjx8/ou87nI4xyLXvDbqu&#10;K58tP5t8/TnYnYJGrRqQ/tnxeIw++w24T+9bG6TsnCte89lehLMWbMHzzHAtmXLW4u50h3/4h3/A&#10;0+MXCCHw1Vdfo+t6vLy8lN42f8+u69iBJK0B232FrgX67PPzKRYd5P5Qp4Ji/0b27WhXoSprLi8i&#10;aK+UijZEncE8RysdrXX5p7Vsier7sAGG2yE3tYbJLgjzHJnXnz9/xP3xAHk4wKehnE+1opIKi1uq&#10;vTkTF18bULfvPFU8UDvI9uy7ZUfzmuquPUfabCmaadieyVz90arY2v2jHW5yvT13tlcqMiEhpIa3&#10;DqqL6ovJLpjdEoc5S4CvRnvUTlSwrHJqczLPE0zXQZB3qu/7sl4v1yu6TuPnn3/G4+MjpnHC+w8f&#10;8OXxDG0AZSROncG3f/YrdNrg+flnTAgwwwCtOix2KaHK8zhDd6eYzTEMeLlcYJSGFBLzPCf/92gb&#10;nD3ep2kqw3spBcbxEvFVpfDu7Rs8uICvvv4aX76c8fjlCT9//oSfP/a4e3jA17/4GlqbGNrt1wzO&#10;vusxjiPB6iSsdfA+YJrmSg3z8hKHWXd3dxi0xvV6Rdd1OB6PheAUEg5mjIFHgFBh0z8KCHiaCyRI&#10;/+9RsgSeXs5QUsV7kvq5rETKz6U953J9lofHNBya+tnnNUDDraOtodzY3wUXoDqRrJUsvPWYriOm&#10;y4jxOEFKg9NxqOqpP9Yy5/8IvM9yI44hS9kCnO/ePotxy5J1PrLWOtOn5GFAaFksXfYmvO1GlQNx&#10;4mEkIosu5DRsbFjSdDNs2Snc5LMtiuiBGr2RLMDYDgREz//2++5JnfKi5T18t2ylLOuhYP5rLD+O&#10;kXOLvZ0bmlZ1cIvt28ovb4VFZeB+tc4B29jJ1Q1nZf+FZDmRfXWTa05mlwTm89xqOrJ9AqohCkow&#10;K51Ic/7OJVCDSHVWYD+UDWgtpiPgJpVgmxHeQifsHmZ7cnYawEWZY3tAUQueU7nRJsAMHgIrU7V4&#10;TYY4jGkDyzhGOD38Oek165e709hxSiGOUcyFZN+SCdJB1QqsRAlygqfiOpHxcHIioD8eATlEQF+Z&#10;2HQsM2yQ0StfCizjDKMDhPOQhKEagssWhs0zDbv38rVfe/LIst4yuzN4QHQIUiMoA68NlBlwPBxg&#10;lMDj9YzZBiwuYLFpYOEDeilwkgEdPIS1kDoi2nZZIIyO4DI0RHA4DgrwDtYGTMpjWiKzXCgD0w1Y&#10;lgsEM5SiABDHxObAhdaOjJPYc6Bx7vOjZ3VkZ+lugEOc9Gujog2ZRBoUeThnMY0TggeM1FBYYKSE&#10;dB4aIv4eSB7V8d2XQiNICdlpCBUKqGeUghIS0zxjtgucd8lr0iFYDywewcWQo6JWSn7QgQR4r0Df&#10;lmXM7Y+U7UMB2U2oMQOicL7JnK82F0i5x7rn1vceQ/AWwzUEVFJ2pVTKJGHCwMpQut1PJJy363Be&#10;qDiwIWD92qxKAK4oZvaGG7cG6HuMTg5AbT2j64HXvn3J3vUopQE4OLfAdNEuy7uF9d2ldcKG3BH4&#10;hnTP8qRlBlNQVUpVVA+3gM2KbOA9pNaAVBsfcW4ISvMGVi9xD6U0nA0wykArE4e0QsOYDqEAtjoV&#10;/rKy2mjXbj7fOfA117PVsxeiWAlyjPdb+zxlZLd2MfTPOFVGfQ7G94HWdyvgKwp7Of65LsMsKvFv&#10;WbZ7Vl3c88yh0NmPmto31T71NbuVA9dzw8kRCPaUhPS83DtL8z7Y5ijcYtxz64+TVd963pRoRX32&#10;6b5M/5wCUpyCgw5suQDbW3tzJky1QDYHJLdqrj0V662zgsshiP1p2AQMcwNlTl2dgdv1a/zGbjI3&#10;/xS8qL8/P5xCALuGnHWA9Bs2PbV0vaVo2w4cPKs+DY4f3Lfhjy1hIr9/PvgNi5yr53Mvi6b3bPuJ&#10;as9uAqK98/CIfV62ZjS6x48/fsD15Qqlhzi0jfL+ZK+TanSmthEQ+PzxZ1xfRnTDoQSJRvzB4cOH&#10;D1isq/a3eVlgOo3r5YL379/j22+/jaxUHzbgDlU3HQ7HBHL5XbIUHdRksDmD2+2+0HUdDocDzudz&#10;WXNd1+Hh4SEOJJ6eKrtgbkCdn3O22dBao+97DIcDvvrqa4zjhIeHBwAC5+cXHE/rvkDPYg6ozd9v&#10;z7GB7mv56zNDnVobU6whZwFkRQCXt0iH8dZa3N/d4euvvoJUMj7PxW2yylYAACAASURBVEJJERnL&#10;KYA2kwNKnoyPlhsyRIJMVMujsJrb+ipnvOU9N559DuN0wX/84ff4za+/g9E61uaJdLC4hd1Dab3d&#10;1t/572UwcW8QLpmhX8uQ3zt3topAzwLv7Xmzlz3GYRLU8qjtr9uhKEc2fW2AW35uJlFqCW00vv/p&#10;p5SvENfa4lyqowRR2ApIqcm1iFTLRfA/flaV3jcTmfeqHqJlO1kpFKx1+Od/+WeM1yucC7i/f4jb&#10;ktYQRuBv/u5v8ZtvfwNhHb78/Ig//PQjrpcJUtpUmyjoQ4/uMGCaIxgcgiXnu4XWarX0MXH9Wes2&#10;tWF2fTAmXre1DspanP7sG/zZL7/B508f8eXxEZ8+fsR//O73+OabX+IwHHF3d8Td6YB5mWFMB5OG&#10;dVKpBMTHPfJyuZS12XUd+r7fPJOMJ2cC5VoDA86SYVbuT12yJiIWfSHhJd75DPLBCQBKYpwmTNcx&#10;DinInpKHdJfLBYfDgd278vAs710c0YAqM/OZzhHOJDSsczgMR3z8+AE//vgD3r29x5t3D/AupPyp&#10;+JzkK+qY/5Rtjmi8lqnZPwf0tYDzXiGwAqXpkE0BjOMYg0iOXZdCsdzNieFG5p888WKYKdbANrmd&#10;CrbyH1ps0oe7x25up+cqhetsAF2xAn1/TLNKlQq3vL0zcJ9Du/KwYw/EbQvgPdsXDqy8xQQMJXAY&#10;Gx/LWwqNvOBbhnN8jpm9GG42LnuAcBt+vMfwa1kfJagv5ELCVmyDdj1yQwyOydgqKjLzRZbQvZV9&#10;HwNYZQl5E6izBTjf1L119Zqtzt6abIstjo2zFnHrgCSuwRWryQqJdojAsfC5odpeMM9r4PRrVj70&#10;73HySI5pUL+PqAoFeMQgYiHXIDAAoROAMQjSwIYFkBoLZnhrMXskmZeL4K/zQPCw84JlXrDogKBU&#10;THt3DiF4IjHGri/2H3tfuPc8DsOS7iUELN7CSgBKQ3Q9ICWGrgPsAmcXWAdcxgumZUKAh5EKgwg4&#10;SqCXAOwCFJsNAaMNuhDQBYmhc7g/DZCIlvDz4jAtMahssR69SExyH1i/bG49tiBobmA2rDNim0MV&#10;ZnvB3kKoZG/h0XUxJEsrBa2jL7iU0eNOqjioDYuHdwF2miGCg0YM0jRSQYaA4Hz0wEQs9n2QkMbA&#10;J0swoSUCLOADlJBwNkmwncXiZjifmiAfBz5w8e+VkDYIAtSqimGSZe20WM73orKuw3aNcUMRscNY&#10;F4xFyZ7FUyvZ37Mia5/d3kCnBaBEw5KnQwlr3RpU2zQu0Rs4NnWUeehctDASMtn7FcY3MM1LGTjR&#10;piSGwdbgZd14YpOzsWcbQYcpnIcsZUrSGiWrWPbOinaQndksbrGw84zTL76CEgKuUR5SYJYCTlUt&#10;CSRVHViGO+flzUnFWztHbs21Qao+NeXW5hBwwbNhN0zhUEDhvCbneYKW0csUeUgGEJtDRQgVvjSG&#10;ef+q7CCEIBLp2polsoRaUHi1e+NUsLfA4PYcpI1xbl44H2864F9BAb/ZD9bmVpSQ5FaV2SoZWiCc&#10;7gOcOiwPCGpChGNrTM6311pb2KY0o4oDESkIslUeoAIr92qt1mb0jx2yt6zDP+ZXe+9aIIQDX/b8&#10;41uW6Z6FKGeLxNmc/p8MMOoh3e2QXW5A29Zq8b3bso6zWjsDghmgyTUWR+jwyROdqi9awsn23MM+&#10;uMVdf6oP2vDeW4MNunbbIEhOBQFKCWo8y9thC6eYDgibmokLLtZKrMHWEjWbntlryvP1oWKECyEw&#10;9EcorSGNhnMCXXfEf/z795hnD6EXyL5HEICWCrLI09divVKcCYWff/4SWd7OozM9rPeQiD7TUbGt&#10;GmVDtAKKgZnA4+MXPDy8hRQxHDsDV5SVnsPIqdVWqyDlSFM5JJE6H6wKgKWAznloNM8zzudz5VpA&#10;8664QRW1LVm/r8M4/pDegy5ajGiDaZzR9ZoFvjgFMz3HWothalEclQt9xb6/XC5sz5ZDfF1jd9L2&#10;kvksOw49/u5v/wY//fQT/v23vy2KBIgY0JvxrKqGYkJUOXIiVcZ5H9nH1nr4oNB1EkoJvP/wHl3X&#10;4Ze/+CbamwgZiTc7atFN3cnsP+2+1IL2bf/SulnQ+8wN9VrVFYf7cNe/p2jmFFevYV97zgGcsra1&#10;gitrIbOaEYAZ+PnxEUprCJHss5WC9aH0llT1ytUmPFFpDZjuuq6sJykljNa4jhdoo4ErcDqdcHd3&#10;VwKaO9NhOAwYpxGD0vj2u1/j7Tff4OVyxT/+r3+ClArjNMM6i8OhL2tNCgX4AGsXuODQH/pCjsy2&#10;VxmDWe2sZcko8s5F0ouzMInUDDj8t7/4rxDiL/D4+AVPLy94ej7j0+fP+N0ffo++j8PEvutwf/+A&#10;b7/9L1AJQKf70jzPRTUzThN0Cqvu+x7H4xHTNOFyuRQmfLbxVErAewVrF+IuEohaZR2EWpcGWFIA&#10;LmCaJyw22oiNlyu0lBjkUEKz83ue10e2N6LnZBtsy7mXcDUTRxjUSkOIaBEkUhD4y3jBp88f8etf&#10;f1cwMq072GUE9DbX808G3tNA1SyZaAHXdhLHMh2FjI2bEMmMLnk3N0y8sjFYByHXzZLzZM/Ay7aJ&#10;sKlfypYHLgbSNZsJV2TvFSN7LJf83621xX99/dn03uBVtg0HSN1ioawg4urFvAfIth5z7aHK+Rtz&#10;jcueLY8sfoc8K+yW9ysNs6LymDaQLkuXZPNZOGuMvC6WJYKHnI+pRAxekioGRuYgE+89tJFF1hNb&#10;1VhUq+azUJYTXUtxKqo3RaPPgI8AZArWDanQXBafhjG17N96j67vEFxUqRSGe/5aAdbzeU+GTg9y&#10;ChS1B/etQL82+Csge8NFfUQsamq2Tf29og1JFEtQX2VazIrCeqxY0DcYaHuy/XZ97U3yW8k8bYRd&#10;WIV2lQRfSITCrkrNFwQgAoJf0N/dQQxHXF8+YFo0eqNhw4zgA7TUCFrA98BiR8D3sDYC4VIoBESg&#10;AcGXNPPtUM6TJtETjz4+IG7PkiBEOlU6TFIIlzRYVAd0B0jTQxkNpQWulxk+BLjFIdgFwk2QAKR3&#10;6GDRSwExT5AqwCNgcgvgFpgQoKSCChYdHLTRECo1e14lFn9iujgXGc8yAt8hgAUKOCCXNpEUdKV/&#10;vwX0bypXggOEhO4HBBGVXUoD3aDQHzoIoyCQWPT5fBIqhWMqSJ98772EEQCEj1JBISEIQBwSM1+K&#10;GHoacXkNB8Aluxw72agM8tFPX4oACYkACS8AiTTEFmAbrZbl2+7lJTCe8evlGI9cQ9FKpznLq70w&#10;Us5HeW+I0IKQ6zNF2Y+4n19yX8g1WOfS/isKaBqH7wEeHi746JMJIIiQcguyNH/NaFFSJLZ9q2xR&#10;VUjilp1UA2H5bGmfwXqv8/AelT+/c/nsFKTuyL/nM1uyDUrLOok2LVFhYheBvtcIboHwDhIeQVAQ&#10;pwbjkcD6UlMJASF98XssS3QHnGuH03WNsn72+JwdqD6JsxARIg7YdGOfsbUwouecIOdO9lSXCIjP&#10;XXUSQvjCEPEe6b1GOtsCWlyd85aVUpU9HCVPoKmjkye3d24XfOUA2rbZbYHxGMocyvOm+T5INVJu&#10;gAoZZtdD3RMJ+nrW04yCFqzY+xxtw18PcUQJko4eqKFImds9Ia/H1kpir3bk6uLWmq0dMu1leLSf&#10;ac8ip93zOEIBp27iSDeZHUstEtv1lu/FXg3F1YF/bL1Fn23b/HLsY55gEIpFYF47FARfhziB1Ij5&#10;vc9A9JqNQWs5+jMp2EoB5Xz+bb4m+GjhIkUOOYJIKsVMxBFiBXvj+6CIRy7I2eRXhXDVn4SkTgSW&#10;aV7PZKNvrh/WGiOsY8WcB1JY7VKQPK2oGJTJCx75Xoqc0xVrE5q/lc+KrBIK2W5ErMQ5qQWM0hFg&#10;IiqiPeC+rF272vk456CVhtQa2vToux6DGaAg8en9RwQv496e/fuFh0/9Xc4REkFChghi9X0HoyUe&#10;f/4ZWkdG/bjMkFLBSAnnZMoDCDCmhxAK83yJJDmLBJYveP/+AwCBhzcPiXiTAwoFghLwAQg+vocR&#10;8A/NQCmC/hFMogqhdXhClUUZeKLKbrqHjuN4c3Bb3+dMBPMF7AvBw3kL2Lg2s3WP1qqoADiSV+4b&#10;af+Y7Sky0E5zkKjqiSpbvv7667JPt2HbWeGSgfmu6zbKIvpe9H2Pf//9H3C+/D84n88YxxHD4QCj&#10;NBZnY87UsmwUSRTYzva72piqj62HVhJLYtBKbaC1wWIFvDeA6PH58RnD4Yi7u7tI6plicyMVsweG&#10;TMBJNUByDsjhq/TdptfaDuBWPIYjkordcNj2++R379ZAryXalFotfQ6FNYco//w92+XXziPuvMw9&#10;b1QC5mtwgBKAiM9oHifYySF4D5tqBAmJ4JdUk2arWE9wNCRAXlaBx9M0FZeLkDKPFPFelxCw81L2&#10;IqUMpDZQRmO2M7o+eto/HO/QSQk7XyGOJ0gp0PcdpnkEVMDv//A9pAD6XuPNco/D4QBID0uGP8po&#10;eIdiaymL00fChJIHO9KgtQyqgIhlyVwbxTDoy+UKKRV+9Ytv8Fd/8d9wTbZii13w/fc/4Px0xufP&#10;j3j/0we8ffcOIkSymtY6Pl9I/PKX3+B4d4Lqe1xeXuDmKVmzSRyGYyFHr7VCPC/7vkPXmbXHJD0D&#10;zYKZLzOmeYKSEpfLFY+Pj5iXGfcPD/izX/4S55dnHIYjvvrqq03vmPcaapVV7qVSN0llG6xYAEH4&#10;4tUvlIrvmxKQKr6/8xxzCYZBQxoF511U2Ms4sDBGxbpB/vHs+z8avKfsAu7FzZPMVnLaMvLWAlAU&#10;/zufJHu+KQIrOVDwu+y/1vJmY3PjPDupbFkEqy+dY9k3Lfs2H56tnHh94L6yKeDZSbz3+9Z+COX+&#10;0oNw6x/vXm0k2vvQArV7DGcO3Oc2XQhRWXnQa91bmHsy2PXPBBtSysmo9sAcpRS84CXJITELQ5Kn&#10;hxR4JxnfZZ8GTwFbqS71q6MDpVbZUViJQlZDlPL5QgRMXXBFLh8lSqs/IJXxZaYf18hx9zoftJlZ&#10;1OZEcJ50eyyw6meJOgg5HoCvW7ZQgHwdItCAa1exUluwjTa5e+GsewM47u/SAOnWb7GVaVY/owGC&#10;ZTTkRPAWLihIPeD08A7nlw94eXmBOg2QWmGcrhDCw3sJZwOsDRByxsvLM07O4nDfY3ZxzzSdgRYy&#10;jQPrTIxciHsf6lBVgGVl7gGnzjl4rAMXB4kgNZxQkEpD9R36w4DFOcyLg3UB0xwDgJy1kVmOgEMv&#10;cTQCynt0RkU7KBkgE0slerTHQseYDp0xGK8XmC5gmnPwdwclNJxdIHIxgm1wcDtk4RjXewAKZZ9w&#10;KpaKbYcAaTS00eX9VUbjcDxGxnxii1lrk+2Wh11mGKUA52CEhBES0se5pBDR7z5LEGOhgsKSEDKK&#10;OCAFTG8wzRM8bFG6eLc+76zWcc5DGgk4/h2sws53gnJyqDu1V9jNsWk8gTlP/NbPlAN56PtGh4nt&#10;wG0vh6Rm3EsyzEZlQRK/Pm4kIkLwEFCJQJBzSmqf9QhmBvgAKK3TYC5/TlHVMtQmgYYpUsYmDRx9&#10;LbuEKkdYGWwAG3CamaZSipvgKGXO16CTrFijPjgIEaBNVJp470rh7awnQV52k1eSA5jjj40h1OVz&#10;pJA5wbBA26Zwa7XiSwBUViDSGoy1BUKAdQ6mUfxx9nkZcKiJHoSYEEJU0CS2U1bSIayS65yPQf21&#10;2/02q+5qVvk2B0Y0DSwFtLf1UChrNze2K+Beq1tiQxdKQ8EPMGWxiKQM/Zb9T8EkmvMEiN0hHn0/&#10;aFP1mvcu3R9WtYfffP/8Wdvw+c06bawYWqZsq0hxOwMUbtCQ7x297+0A5VZwbV4r+f7skWnyr+x5&#10;yw1r23u2NyCgz5haNXAWqhwLc+97tveb29PXzJB1UCQlDbiq8yBW8JGzetsGXue9JDfzbQPPEY/K&#10;ewaa1yLLNcryLLNNmq/2pNZyJodr0/23Ugv5pbpWmZi7nlHetoqCja0EIpCTTweR61qinmlD5vPP&#10;XgdzglU/rT1NwJLsHrMSPKuG6e8pQL/aGqEamOTPu1qnSAy9LsNv72Nw4jxNeH6OXsc6vWOVFW2q&#10;GUVY96DOGPRdh3Ea8fHTRwidiFtKoe+HYk3mnUPXRQZnDHBW5f5MU2S5CyHw5csXDIced3d3uL68&#10;wBkHpUy0mvMxF6etafJZEtmwIO+qTKxUVT135xzGcdyEiFL7msxI53piLsulzcwqai+VA59XVuqy&#10;RB/3bENRQorJAKd937XWGMexCrem7xwFhPP3e3l5KSAp7U/zOqB7C60Z273ae49xHHE8HnEdR8zL&#10;gmmeI3jfdVDBYBgGjOMIz9TAHEN9XhYoKTEMA7quw/V6XXvxdD5buxQlweUywlqPxToopREE4Kyv&#10;FGCtMksKWfaEDGAKsq9w2AlnaZXXkkDMX2tDoAM5+/ZUU5WNalOLc6q87ZkQVptEH50ZsnVLa4vL&#10;hc5y/Wur9qIM+EwWFIKcLemeGt3hOJwwzwusc+hMVEaqIGGTt5ZWGtbOhVgS300P70VVKy3LAmNy&#10;fRqKQih//mmaMAwDIAUeH5/L+3o+n3E6ndCZHj44HI8HnI5HnI4nvDyf8S//+q/4l9/+G/7xn/4X&#10;hNT47td/jv/xP/475umKD+9/xDi+4Hg8JcvKFErrLZy16Lo+ZinmLC7Sx+X7D8Fjbvn9OZ+f4X2A&#10;6RScm/Hl6WcchgO0kei6A/72b/5vjOOE8/VS3ssPHz7i8+cP8fx1HnYJMEZDdhpv3r7Dr775Bm/f&#10;3iPAYZ5HaN1BdSoN5EWyPdRJtbJUFlYUuM92NvM84/HxMe51aR189913ePfuHf7yL/8qWtVOMz58&#10;eF/tA7SXbYPu6ZnBDaHaervCFPK7WJGE4pqx1uHl5YIAh+Oxx/F0ByFWsoBz0W0BfiV9/knB+1Y+&#10;SRt0GubayiI3QW8hIHixy3an3mv0EA/NxtMC668Fn9ECPhcntGikxWS7mNsAg72JdmvtwW2ubdPF&#10;+fy2km3vQvRWTddOD/7cDOwxfPbA2DY0hwsk4mR1e/e1ArghSIAfH7y1ByrvSQjpQVcYG0RqSifv&#10;zrm1WBNEnp82dc4OI3sk0vXAfbaAKKEUkEBwxSSGHh6crzM92FoLKvpucSGwcQAVG5R5XlLYiEk/&#10;uw5uCyH6V7ZMQ/pZvPesRQont+csGVo2Y2VrEcDck3DTqoaCLErpjbpibYLakMN9iTrXjHLN2K39&#10;ghbMm3chbfS5sRiGoQpVzPctMxakMhEM9COO929w+TAg+At88FAwAFKDGSJzOrLNF1xfnjFdz7j/&#10;+htM1ka1hRWAogCIrNiS3GdqMzY4Js4moJAoHiL9SkEoA2U6KKOhO43FOoyjxbwA47hgmT2k0NBw&#10;6GVAFywGAEZG5kVwLllM+KR06aIPvrTojMZhMLiME0KIfpnTNEHpI8bnp+jhA1vWAsc8o/tG6/fY&#10;MoHb4eIeyNACbIIM7pSSkFqhG3qYfkCQMilzED0QF5tCkwRgHeTi0UuNTiR2votFXx5kl4Yx8p8h&#10;scBLCdUpaC3g/Iz/zdqb/1qSXOlhX2yZd3nv1avqvckhhxYHHltjjQEZkGH9Ytj/uQ3YMzJgaUhR&#10;miFFscneqmt5+10yMxb/cCIiT0RGvuLA3YPGsGu572ZmZMQ53/kWa89wfoJzE7wnayHnAqzzgAeU&#10;UFBSA4wpLJVs2h7UKq1W5gQHBOr7Wfspc//fVmAel5+mRqzFGHpuna4xyEpvfRQgKQ8eJGY5+Qmn&#10;27AMCxLF4MvFMMEEIM2+l2QFQPc6FE1kapxSgdpW1c0s9WSZUoJRsmhQW2GSyTprzbatNaRrDS75&#10;d9ZaRG9eVwWtzmDXbruDMQbjOBTXku59HQDqvI92ghFMRpvFW5+PtZf+c+qvEpgUEEKtWP1JKIVm&#10;/dMiMNSASOscSRYszpehhHwoX4dC19fSOicXaz0tRLT9xuc/G4phTvLh5cHIxiTbgil7+KdnVnsH&#10;8/0j7YVcUbimDFlTtrUYTuln1Ov9uUwmfk639nAejLmoq6oGrgbDa1/o9F14XhDP+qp7nZbVXg1A&#10;JBCrlWvFPyOt/5aKs2VHwAMt1yzK6j6nVuHx+1V7LLcYmhzo4TloLXITr41bJJdW/7kMZw2FUrMM&#10;mJ0VQwT21kz91KyXKlSlyOYqvbfL5p6r+ZbDaD5AnFU6s5J0aeWDRRZXbSO2ILRlWwTZDDutc7jy&#10;PfbtMHApdWQ4KqhoAxbikLNla7lGjJmH3KIaBotse7B2nifLl0R6Su+tZ9eX+hytdWQg0+8/HQ64&#10;f7hHYOu5DnNFrGn5j7Zuwv3DA47HI7rdFqMdFt+t7/sM5teDHKUUrq6u8n25u7tH3xOArxXZzE2O&#10;8nAkA+/5/pYGq0opXFxc5Wuv+490xiQ7irpHTc+g73ucTqfVnJ81NjPfr/NZ5nzBROds+tPplH/e&#10;WiZH+lzub86DbVsWTumzE+Oer1X+PNNaqQPk63XJfz9lCHDrjNPphHEYimFm2tdbiqHtZgPvPTbx&#10;//PvlPu9lLMY12hnNM6nM06nM8aRbEqCWNrepftE6kYbfb7jXp/z1JaWrrUtYk0iDY1et85RavX5&#10;nJRYu1G0cI6WLWmq/ShMle6VC8sMrJb6pt5nalC1VBhF1ryosi+9h1BkO6i1xqeffoYXX3+Np6cD&#10;PYOsNvRkxVWRI/jeCtCALdXA3H+9Pr+6roNSCudxDkpNFi7n8xnjOKHrFMZhxG9+85+AAPyX//J7&#10;3N3dR4KQxKvrV9jt9vjyy5/g+sUeQv8tfnj9Gv/wH34FAY3gyT7HTiOMIeV2cH5m1TsPKTw7X9Mw&#10;Q83qSQhMk6VsPWOip73JzP3gPYbxDO8drJuy0rHrNLZbsq/6+ONPcHf3GbSWCA64vb3H6XTCze0N&#10;Xn/3Gm9f/wCpArQCtDaEZymBq8srvLi6hveEcW42W0zjGQ8Pj5BSYBhH2LgXfvrpp9hut/m7pX1X&#10;SoHdfoe+6zFNFufzAGM63N894fb2HkqJgphdW4LWNlXcNpYPlJ9TzEIs7aNoD3E4Ho+4ubmB1hLe&#10;T5AScQ9C4ZdfkJF+bPCeF7l1MfmcXyIv5hNLLQX01KFtay8z/9+80Gv5ZD/3v2sGVotpUyddrzEw&#10;WyBkKzSu9fcKNng+iEX0+48FKcGVxPar/CTTASj+mSEHCxZp4z6v+dTXA4ElG02wxRcK3+QW0NYq&#10;4FqgavoZKV0+PzsWfMSn8JH+kkERUVnl1E2zUgrOOrhGoFbNzg9CkvyLbXwpUGSWhs+s+3EcF6A3&#10;V6vUB18L7JbZb1FAJq+zqFxJzKQCdIBAABXLYt4hkMNjIQk0jgzfBEQW4CR7r1rKjHrSXgzV5PPP&#10;u7639Fmz/UHbUzvJ9v1qsNha2HINArbYIa2Gplb28HcjSdbSr6ek99rvO/06BHFNoST63QUgtzge&#10;n7DtCWShgtzhdKSCVFqPyU0wwmM4HgA3UtCRpiGAyPewfmeWbLxW7kjLLicBEvlehARSxzAfaSCl&#10;QRAU9DhZi2nyOBwnnEeL0YXMZlYQMCJgq4FeBfRCwtsJQgYYraEkha9OwcFoTe+PH7HfGNzhDAEJ&#10;JRQOhxO0+RQDqFEW0PBMhbTm3dsKQm1dd8uPeG395Kl8LnY9hNRUgBsDoTWgJOw05nS0MRa9AoD2&#10;9K8JxGUKjvIRfGSp0VBIwE8T+s0GaiehewtlorWWFvDewvsJ1g7RSifAe2CaHOzkIYWBlBpaaQoP&#10;gCbLpmfOiDUbmxZQ07LcaYVatXx5E4uqlYnTCotuFfKleg9NuwiyhanD61mT6mbv8cQc59/JB5JC&#10;zuoV1gSFmWkDliXg4zNesoRCBsDLPdDHglUVst/5upZrjyuMOPmgPkNbRIaa0cTfi6VShQOCovJN&#10;lXG9Tdhf7COA4vOANeXC0L2sajmkHCGTLQEWTSDa5IME/iTQOZ2zITP2xcL3NYHV5T2SmZ2b1mMr&#10;9K4GFz8Eqqc6tllvrtTDNdO/5Qdes8rztQjRZAMvv5dYtdKpByR8P22x6lo2iWuK0VrBsFaDt0Do&#10;1l5Ve0Q/p9yrhxlrtjdrQPmHlIbJK78Fkj4XplqHm66dN/XP4wBR+nnP+Uw/N4SuyQj1Pl+DZTzE&#10;uRWa2BpY1P1fawi7VoO0SE1JRVT3bVz9knumgNX9kLPfU80+hxMqSKkiSCUyCSOB9fNzRjnAR/TE&#10;EtxuobR0DDELg3sp1+siODp3eE7Ic8HhCcxbOx+TMoMzCdN51Mw0I2+FbGebfPYhyjVX992c8Z1B&#10;NTcDflyBA4TcG6z1YmkdJvBaKZXP1TnXLfV/MaNAKTw+PeJwOMAzIstiOJhbIT7IDzgcjwhSwjoH&#10;G89l61xUc4nMsq8zY5JlSwpAnKYJ4zji7Zt3+OyTTyC3VAta76Ix6EwQTMAzP5v5+9WqhdLPM8bg&#10;dDplQCqBiOn7pZ6jJiTUyh/+jvF+n+Mr6dpnprEphgS3t7dxuNHPPvKVqqwGW5MfeOrn+d5Tq+vT&#10;oJSfUfzPp1DQRARJoHtt5VSfF+fzOYbwxvVN/lpNIht/F7XWMJqA9WkcMdm53pELq6ARzlmM44CL&#10;/SW8t7i9vcNus8XL6xfZZrCZs5PUIlHRE5gNSmsos6aeLa57xQZ0LfR2DVRv9QC1oqk4U6RE9PTM&#10;WVAh4RlSPHtWfYgAWNYEidCZ3Li5PY/AZD1Mp4lJT5Jo2kuivY7zHloBjmVIJHIyJ+ql9ZnsmujX&#10;QtzjZZEJKqRA3/cxaNthiMOZdL+00ri/v8f337+OwyQPpQwudlscT8fsuHHz/ga9kdhebvDzv/xL&#10;vHr1Me5v7vGnP3yFp8cjKbeVwOk0AAjQWsFsehgjIEKbJJsdT/x8TtvJEmg+DEWPkWsWgTyM7KLV&#10;FQ2sBD756COYjoYk+4sX6IwmpcswAcJDa+A8HIAADIOFVGSpLsdhAgAAIABJREFUlqyIOtMROz4O&#10;xqRU2O0u4t7mcPXiCqYzrHYDpmlkGaOUk/rv//0/YLvZElYEi77f5kHdAuNo2G7X6q+FDVTlwiDl&#10;TFZeEqEp96rvNzgPR9zd3WKaLFlqTRYIU1SIl8SiHx285wyiNaloq4lYeN+GufGqm/FW4doKJnsO&#10;fKgbsPrvcABrLQCjxear2Ue13P85VlstAW9toAhcqi3JfqLyjOSgOQ8wagEq9UCiVdSuBYisNXEt&#10;aemS3TyHu3EArQ5HaVl4tCTS6dfSZpKbD8xM46JhVSp6zS4LoBYQxb8PXxvF9FmA0sfZEEHL5Zrn&#10;1+CYb3KyNKKNMhVMppCWPRfIyJupcl0RIFGsqcRWYY0XmHxNSAEFlYsEIQSxRFhDW3v+tYZlqxPJ&#10;gOY74oMvAndrmWbr4OZ2XTWgvqbuWYQTVj9nzQ6oZoC0AhNrVjGXqdbS75L9QfJeYTS03+DixSd4&#10;d/sej48jLq4Uuk5Ff+wzRPAwWsE6wChgGp7g3YjObDE6KujSd6Q9iRc3bbC1bu5quWpziBHiupEK&#10;EgpWSHjdIQiNTlBgzDhajKPF5IDR2TypD8KhMxJ9JyHDABmBO9MrBGcBEdD3BrAC42kiWzQ3YtdJ&#10;KDgER1Y64zhhHCeykwke3i3ZYEJIGKNYIVVK8cuDVi6GrbX3Kt9Xl7YRySQ0hpL1GtASZrMBVJSy&#10;I8B5Bx88fKBwYSkEpPMwNqDXAiYIKMTBWx5mR890BUAGSO1hOgCwgDAQIRYG0UXOOSLSuUChvlIo&#10;OEcBudI7aGHgg2/asCW2yHNB1K2/t6aYWht4tLyPW2q+P6f++BADn4ampsGi5x9EzPBkw7W2z7q8&#10;V5d2SgT4M/DYRyVhbKyMMVFaLxcg1xrA2rJ7qmsn/q5yNisvJlvAcz0sWcsMKPdV/ndLJjcfIBij&#10;4OzEzk8RA6dEBvj5AISzL7n/dDls88maeQmwivTrqqp1iCnLC/PyvKwDWJdBZ7WdYAvkrodGNXOt&#10;BioTY9RXg5tWLbY2VGwFFOeGeEVZVq6v5YCtHk4rOd/3BK7VPvStQUGLwNLK0Wj56tb/XWfuPGeF&#10;2LTrq2oH/p05iNiqNWurTR541zo7a6Xumh1nizyUGvtkEdFSmfBmOdUZqeZsWYjVIG/LEqhlP7Zm&#10;bVo/s9bwe03x1AJ+1khCNVGGZxGUe3OyCk2ZPnP+ROrJ6rq4tu1oDXPW7Bo5OYr3ArX6p37fA8Jq&#10;ZkKrzyxAKZksXbA6CF+AaWL9rKzXdm0p2cp3qBXf3OartqhIpKQ15nbdR2QCjsfizKltQ/he6r2H&#10;t7PXdtfFgEPnIKI/c9/3eH9zg6fDAdvt1aqCqdw70p4tcHPzHpACUwLhlMokooBZsZQAZ94r8syw&#10;8/kM03UQQuL29g6fmk+w225wHkeM05TPp3Tfx3HEbrdb7Kvcqo/bDia7iATAJ7uX8/mclb/10CI9&#10;i6QOVkphGIZqkFzWCjXwn/53CpwUggBJqWS2okhOCTUxbbPZ5P03PZdUo6ffaw1LyUbDFMHR6V6k&#10;tcetnTioz4cRM1YgSRHnASk0rLNwNkQFHmEpPu4/qZ+re980PJnOAw1MtCpJjCL19rIgb0zTCASP&#10;znT441d/ghQCL15cQmqJTbfFGJ/Hh2rtvA8k5Q8bVnIb2Xb+VxsEr8/PtV6x1SMuyDdhzi1CCBA+&#10;QOly37HWxszJGUBu1UNrmEqNzdR4HKr92XtieBM5EPC+w/H4hNPxCUIBXvhMKkEk2QlIKImFTV36&#10;J50NJZboSwJQwvGkwjic82BrGIacR7Hpt9HbnRQuwzBCSoH9/gLjNES1joSzDsZ0AASGgWxk+24L&#10;051w+/CEr7/6I1kCGY1+0+Plq2vqhY9HeB9wsbvIBKJkYSWEwHa7ae4TzrtFrTuOI7Qx0FHBFhDi&#10;d/NQUsRQWQFnyUZ3miZsthvsuw5aT0RiChPZ5kLi8lKj77u8F3hHffBVxImkmN+9rutoH4CHju8m&#10;OWAI7C8ugADYccQwjFmU6ryLOIEoAr1TVgYndPCBI68Fk3KCr32tdWHpk5S2Ui/tTJPa4nQa0HU9&#10;QvAYxinbMKXvUxAKlMrv948G3vMAM36BtfSgJT1e+lvSw67DAteadbLa8U3LnFqC/JxPYQ3opU03&#10;PYwaTOBeas3vtFLErW66VVG/xvKp/QR5ccolwDXzmTf/rZ/X8r6rAfjnQJN6A28NLFrFad2E181D&#10;a/LcClnlA6TEFqn9KzMTTzQmjVXjkta0UgpCa4zDuJT8xd1AQBVFsyMEaOHzx60Uluw0UdhUFJ6M&#10;q0zTUDAYW6oTKhxU9spKTeEScCeAhf9etmLyywZ9beK9ttbnog9FI57/TgyqajV8Lb/TWhLekrW3&#10;3hsu0+TKlnqt1cy+Re5A43q5B2ELQCy9Qasptyd7E3iB61ef4u67rzH5IzECND0/rRSGycJ7hU4b&#10;wDtM5yNOxydsr/fw1kMqUypNIKs1LprWUPz71kO1FnsvzWF88LBawymNUZHvnVQdXLCwLmCynjz3&#10;vMVwPgFugJKAVJvoCz/CT45UI1LAOwstJaZphNI9vJsgEaBlQCcCOkmsiKQcGaYJm65DmEaECdm6&#10;ir9rs9ehb4ZX10OflkVMy4ZisYajL6IyOgYAAZvtFqozcN7DgYpFJRSm84maBG9h7QThHKT16LSC&#10;cICfLIWepf2KMq8glYRUgJQeQpKVkgg9jO4hIRBsQLBkpeWcxzR5YuA7D3gJoxSET2egWgW6kuQw&#10;FTBrXrlrdgbPWZi0mI8t65y1RqXVJLQyCmZwPTAvZDRtkKbRNQHeWTUT+XHBw1ZS7BzY6l3cK3QO&#10;YG0FTFKYlcghcy1V3hqIy0kCSULP6y5u3ZGaCq27hXKwZuy2gui5Xy4Ht1Ow7Tx4ZiBuCNCa9kpq&#10;dG3M2vEM7J+fR/J7T2FgUioE+Kb/bgYtpSqVY/GLrRE5agVoC3BtAdItG6jnGM0tpUn6e13XFWva&#10;MtVNzfBp1SZrw7CWhcsacrcWrLWwyUjNvPPwohxO1hYI9R7K1yYH5/j9aQ3rautFfh+4x3ULXGwR&#10;TdbuGQ/Xq9dL20IJGShKns5rDPYWyaUOSW/V+C0SVH0W1wBpa822GIprCqSWqrM+C/jn1uB0mSvR&#10;zjipB5M10YKvhVaoZIvZulQQgIFUgXmEh6btUau/Wqttm7V09d7Ug5+1c6seBrayAVo1CR/0tXrF&#10;NTA/iGVN1+rJsx2QVHDBN0M91859/u5yGz0eJsptfRJQWvuwJxUQ97mu64D0nPq+z4zXxPTm4G2y&#10;dFRSQWmqt29vb4nhLtskp3iTY95SNKb0AVoq3N8/wIcA6z3O5wGXl1ekdnazLWp613g4Kj9b+bBj&#10;HAccAvD+nYT54jPsdjvIYcAUQWcOxL948YL5+YvFQI4Hu6Y9hoP7yYIj+avXGAdf8wmQqsH5dHan&#10;z5+VFi6fY3S+aXQdgVebTRd/RkDXmSLMVEpFoZqMOV+v0cTU58Boy5os7SfJt5tjD9lWOK6nBMql&#10;YUc5dA/QSiNo+ju73S6SCVz+uyoSIqWUhWVPOuuMMWSvJDV+9hc/w5u3b3KPNFlLqpsI4PvC/9zD&#10;TROs89Da4De/+c/w3uK//+/+W0i0Q81bdTZnmPOMo9Kiq2X/QbaOUqlIEA1zL4OwmnfYIge0iCZ5&#10;KBzIfthn+zEViVzJHqjGmkIx8KxDRT+kIlv2DSHXnSEAzk0RawQgfQSuTxjGM5Sm5+m8IycDSWvT&#10;aAMRAMtIg9fX14X9Xnp/TqcT9vs9Li4u8PR0gHN+UY9qreGODj4Oh/f7fXZkkIJytYZhwDRZjHbC&#10;pt/jPAw4nY+xDqD98eX1NX7605/i9v4edzf3+NWvfoXf/va3uHl/g6vLS/yP//Jf4bPPP8e3332D&#10;x8cH9BsD6x2mcUJvegDA9fU1ZAx35TgFz5sAKI9BKR2VWLSulCSrm5DVT5KttwCtDJQmG7L0z+l4&#10;iu+Wywol6gkUnAWclTCaFAakPg/Yb7eYnIOK1lkhBJynEUoraKEK7Dat2XGcYj4khVMLLfN5Fyrr&#10;XG7ZyveoVs8/jiOstei6rhhupPWfM+FEqZ5NCqfD4YD7mzukwNoQHC52O1xfvsjYFNmhV5bwPzZ4&#10;nza4miFSv1ytMAvuNcQ3GyVVfuEomC9dZJrg8c1r/eVd+x4tgJ9Pltck5mtAQgqlmHUoBEi6zG4G&#10;m4hG+WG0VpEiWpQ8N1EVKt6TudBNL1e6njQV5s0Cv54PWf7we8cHF6tAighZPtgC+2um04cAYK0U&#10;sb8ZECbSwSPQZIesyYwTkJ4l88lcRaB54PAGkTNyKE0+ek1nwIBCH+dxk882NSpN/1wocghyg5QC&#10;VeN00GP2qJXsgOS+sgTQS8bCn1lzUqpFABH3RYaYAQLeSNYH72zjUAU+Q7BMCbFy/8qwnBbxJ1s7&#10;xGGbWFF71Gqb2oN8jQHWAtFrgENrDR88pnFa9Xium9m1QUFLQbT4ThH0k/FAE1IU4ZL8GgMClDbw&#10;o0W/22FzdYXT/QPOpwAJh912i76/wGQP8AjEVp/O8Erh4e4Gly8/gRISQig4WPbOiyoHYF3GvwhM&#10;XmHsCkHSwmkKsFrBGoNJaahuA911cEHAeWCcLE7jCOd9BuiN1rjoFTZKQMMDnpjoCQAlQDNABWAa&#10;pmiHM0ILQMsApQSsC3AuwAXAB/qeUxqkCZBffvZwRm40+ICrZQfTGr62wDrBmMKlqiVAKQOtFIxS&#10;kFpBbzroTsMGDwHynJ+8jz6CAVpI+MnCnUcIL9AFAWk9lNBQOmT2kxQCQgHSCEjlIaSH0IDuJKQI&#10;kILk3A6ADRSx6pyDnRyED8RGsxIySGgohHSGhhl05l6ryRc4AY8JbFwbKH/I5uxD1g11gd5qWlr/&#10;1O8k/7cMUAwIwTIf+rhz5/0mFOeEi3sU7VcOLvhiaArMocPJBgmgYFYbhtk/sgEOclZY8qjlbPY5&#10;XHG5BuvzJDFAqOh0sQBO57HOz5HOC2QrIAqU9U12cjo7uC3ZsiEK+f4VthOS1D/GdNCmgzue4p4T&#10;Zct56JzC+FTRlCstiUUb77FMIfCYWWV8P/Y+FMH16TmKHNQb93DnohVcfJeq51HbI9WZP2ve8y3F&#10;WUFqwGydFJyDD4Es+CQg4BBiyG8I7SyfVqhni8VcDISzR3nsTaUomuK8W4XnSRglucLn2qxWvXIw&#10;KQ2TVKXWq/ORagZvDQ7Xfr18gN5S/mQLuhU1BP98zphKA7RWbZF+/vF4zOt0zbe3/k7pe9ZEm5qg&#10;wuutVL+nWp6DLHw/W5Jg5lygNSC4thCsB9Jr198aTvBnVgeW133FWn5Xy7JwLQOrtvOrvyN/f1s5&#10;Pq2MrzbwxMkw3JJHVvZojfdRCAQWBCjiy0dlsYezNhJXIrMUlKvCrQ2FnIk8hSWa1vAMaFjLLKtt&#10;mmYlkcjBjIKd8wUb2lmIsFSfcpCf22c576KijOqt1qC1tmDJ4YghBlOGmIWiVO710jtWDzLTe5qY&#10;4SkUNSmCVCQipDMGgtaFdRZv376HFJoCQeN6NdpQHRdKoDA2jXDBY5gm3D3cQyiN4MfMxkfwWR3G&#10;7ZJ4P+RcYoTTf2tt8jM/+zNO5xNc8Pjkk4/R9X22ZnHOkVWPd+i6WamXrPdEfvcVIOjMt3bKf/6L&#10;z7/Adn+Bp6cjvvrqj9kHf36H6PsYowvAkbNMl/u2zPZOnAxItWEfQaw+q9ZyHlXcM+ewWTYsYrjF&#10;PNgYi++RAbAVuy1OsKjrel6zOkvZgBCzbZWSEn3XE3N3GiP5MVqKdGR9U1hxsb6o73sMw5BB/K7r&#10;8PR0wMuXr/Cv/uZf4vvvvsN5GBAEYPO7RuQEIWmNkoUvsaeFEhBB4uOPPoYdR5wOJxht4K3N/XYK&#10;Wm0S5HJPModL52qpyq9CENn+0DlHTGrIbMkcQvKVAUIG8ecpaSZEMVeAufoSEaCnQRi4MsVZKEEA&#10;bfABQURb0YwHxOFiEOS5Dpn3Xx9IUey9hzYaQqBQsNpxmi3UZAz1ZNm9hK95IklFJeYstqXBhVAK&#10;o52w3+/xV7/8JU6nE77+5k+4fX+L7WYDCFIgWuvhfFLZuGyvlEDrOaRc5YDp5JbBVaUJWLbWZWvm&#10;hBN0XZf3s8Rk3/R9xtuMNlDRgnW/38JZh3dv3+P3X/0Rf//3f4dvvvkGIQRstz022w1+9ouf4xc/&#10;+zn+6q9/idc/vMY3X/8Jr394jeCA02mEkhTE+/D0gCA8zvYMDCH3CmmgYIwh8quSsN5llSuZaYSs&#10;EnduAoTKGJp1E6wj8pOSElrRPqqlJMwvrq8QBOw0wTlASYEgKQ+CclAJJzifTkRgi7U84YbROttO&#10;bIjrY96WBHyAEgJaCkhEwpMAgqTvy/uAbGlUDUV5veqcy/tL2rMoqFwx5RXt2UZF4p6brfzOw4B3&#10;797i/dtb7Lb7eP+Bjz76NA6HyY3BOQdnA8vRqzz3fgzwvm76azZBzYxJN6dmoHIpL0TA/H9kBUDn&#10;ftw44iGbgzCfuagW05QHoNQTyZaUtGai1hJpH32504ahlIIXLIDMuhKERJlEnJrVVasf5wGJ5vfg&#10;195KdW+xRmuv3JYNzvNSrVD4TdZFd53UPK8PrNshxD1XitknCpGpHURbIrUWoFWcegExKNJHWdb6&#10;P+l7p2I1W7ZEICFPjqSYi79AYU5U1zmI4CPDXzTWlaRrEUXLQOB/YzA0WxV4duiEJrBcPHPhI/uX&#10;BkgSS9bQcg2FhYVM7RHOk7PTfwsxB+XkWx+WoWfEmiRwpgACnF/1F2s1WTV75jlQvVjHFYupZsXV&#10;wWn1flErBtaa+JmBzz4HoFAcoxcMMAhAGQ0JYBodhZH2PW3cfWIGh2iBFL+3tzBaYnAjDvfvEewA&#10;o3aYQu3JbJ9ldvJ1xoOHWiHkyec6sdmhDJzsYGUP0e0gVAepNBwAHyQejmcMHvBTgJ8CJDw2WmCn&#10;A7bCQdqRQm6iQ2sUrOQ9RUgFoTykElBawxhFwxdL7Idp8pBS4zw+wY0jjFR0UEQv8ZLFNlt+LBQ0&#10;7Nny97UFDPPGvD67pFTEIhACWqv4nanYlAmIjC2YkBrSUWEhAiBDIMDfByjPz7sIwkoPqIAgHLwA&#10;pEkM/Lg7BUee98HBB7LMsdMEN1kIryGiFY9wipRC6Z0Nvhh0lADfesj8mqqqBdZz1l/LCmLt730I&#10;1GlZmLVYvIDPYHpqYEXeD+XijLSxcDLGEBsx1iNUt6gM9hNQLPLQNfn5xhN/USe0hv4leD5ne9TA&#10;as1c5gAkb8pL5rVg+aWhGAokJjz/HA440j0TLFMkefH7wj6nBCx9Lmz3FxeYrAOEhFIGkx3ymTgD&#10;HiiAe2Trm9SskbTaBxvJEB6Qc1FNRfqcPzADTiLOUti7z2wOEEEseL/I52lZ49UevTVbeG2QJSWx&#10;ONOgTykFby2scxjOJ0zTKe4FkoLIq+FMi928loFTDBRisg2RDqi9XmPQroGiNEyeZdBpVT3H1k5g&#10;EAfda7CaM5RaitDaWrAOdl3bd1rnPVfLceCd/6xaMdzyYV+ziXyux6jP2rTGaqbp2rAmET9atntL&#10;Na9YVTyuse5rNSgnjNTWGi0AjddOLZVKS4WQVA8t727+ztTMzbWstHqYVtTrbK3UjNz1rDFSJs7f&#10;Uee9LoWLJ7VRbeu0YPUz333vXe72QgrrnVhYb/ru8Gz/Fsy+zhd7M7cf4UBoMfz2bACbWLZAZqMv&#10;rOCsW9xbx4BH3rsnog+EgBKS7C2UaAKsae3OzG+mdFWy6idFQTLj34+HwHP1TFKQhTh48R4Qsfbq&#10;eo27uzt89+33gEe0AIvvJvIlRNBxHtIoRSDO4/ERD4cDtNkC00TM9AykzDZvCZTmJKW+7zFNMzuT&#10;bFE9QgSHAODtu3eYrMWXX36Jvu+KZ3k+n3A6neK5uFyvZPlg4b1FZxQ++egT/OIXP8Pl5QU8FN6+&#10;fYdvv/0uA1JSChwP5zzQb9lG5cyuuK5m1SXyIGLOCErh9BpdR8+WFIUSDw8PzfOltppJLPjWOZD2&#10;ljoIOxEf+FColVcyr4+AcZwK+1kpdSTfiRjCLGGdjZ7nKodvKqUiyN8VrNp0TcmOSAiBTz/7HH/9&#10;13+N77//Dq/fvsH9w0MOIc3YhpCkMFYR9BY0/PCBFAq92eAvf/ZzdD3ZY5CycozAPVZJKsGHosaL&#10;I/s8kJIsbyPtLUpqBLgcwB3g50FN7DHTyc/JESESL7TWEJJA+eA9vVvJDiY/k4DgJggpYbRgNTgp&#10;wsdxgDIawTtMo4PsOnhBIKyRhjw/RSBCmLDUK7kABwul45APoOFXBJFdoB4IIhKAAzLWQBkZJGEW&#10;UkIrA6EUZLTYMkbjy5/8FH/lHL57/T2GacDh6QA7Teh6jXEiOyXrEpBtsorWubBQadGAUcA5S2Gr&#10;cT8QEdh2bsqtlomWNafjEcZo6O0u7mcOdpqgjIZWKobMSkghcDod8Mev/oDT8YSHh0d8+/33MJrs&#10;cYbhjK7r8PD4gHe3b/Hxp6/Qb7f47IvPYTqNFy+u8PWfvsV337+FCAFv3rxFt9W4uLqAUMDk6Xl6&#10;76HjkMN6R++6lICP56MErB1gtJ5tz4SKWIXDNI25PldKkV2MAOAdrJ/Jxz4IGNNDQmLCiO1G4fr6&#10;JbbbDW5ubjJQLhDyy5D2rck5Wkfx3pMCymaQHjL2Jkl9E0nCXO1R10d1flCqxROpIv2cfP6Ekhw7&#10;Tim3ROZB036/g/Mep9MZ/WaHzW6gntE79J3GT778HJtNT/kYINshKU0msHvvFhkFP4ptTqsh4JtN&#10;HQbQAqnrgq3F0v/nfJdWSEAtp20x7FsySF4wpUaAS9RajVWLvdACGXNRKWcpusvsqQRkiQVY2Roi&#10;8MapCWA2pMF1MaurVO0W4M9Tj2uAs2VzU4KsoRk8IqWYlQkr1gH8mdQNZCkt5FR7PjAp7Wnq5mSN&#10;ad1kA5GheHMdt/xAW8G0LZXA8vmUay2DTLEwrP8OTfV9ZiYmqRgQmvZR86BlbhzmphCxeSiDCjMI&#10;JtD0r27dj8TqbvkGt6TXa3L7NW/9NaCf2xyJaGsixfxepwKxZeFR7ystdlFiiHCrDi4RzzkgApim&#10;0Mh1mBntUmv0eo+LF69w+62CVB1SeKb3lsJoAyCChRYa5+EEjCecD3fYvtzBWgcjTQHCczC6VubU&#10;exEfZq753QOAFwEu/gvTISgD0/dxYCEwDhPs5GEnBzdZ8sewR2itsZEKW6OgnYWEK5i7yUJpHhA5&#10;QElog5xkD9YIKCkhPIFxZL20vs+1zqXW+18Do621TJkQlcKIuFXw8Xl2WqPXBkpoWAAu5nAE68i+&#10;ZiKfQj/ZXIB75xFCaqaJ3aBUyIFqyTpHGwWpA0QkIEzTREz7eMbYaaJfsw4qKMBJyKDy0Dt9XlgB&#10;zVu2NGuhV0s7rzZ7s95X10Arvoe0Qupr4Lt1rvIzdx5OiNm6qzrfiIXkc4A5B86sDcVewd9bAVEA&#10;cmt2Qi1rolrtRednaq5dk/wgmXzbM/C5BS7PvxYyK678PA/nKCCJW020zvUEAqRzKDXxc71B63ca&#10;J+x2m3zv0kTexYFIrZpLDXyhymTNPPc4JqZUqfZMQ4s17+jCmoHVY5JYBAuQb61uaq1B/gw4K7xg&#10;nQO5gXfOFgHgqalJWBjNcQV88NknuPW+1EMvbpfIVQNzHo8s1k+rHl+zmmxZDbWGBun6a6Vnayi+&#10;RpJZy6KqWcUt4HbNLqmuRzmAzkGjluURV5S2QPw128CWzDqt9b7vV7OxZisDV+xNk7WUi9LIgUq2&#10;MbUVZMsWaW2frxVBdZBwERq9cn21yrZ1ztb+87UFUys8eC2/iNeC9ftQ23dyO5Dko9vKNkvqv7Qm&#10;tDaVJU+5H7QA9aW1qo/Nt1pajDHFukx1jBAIIqkIZQbua4JF6z6tBXDWA1beS84Ddpkzp3JgotbF&#10;3lLbFXVGZ2DXB7cA3NeIbjXRaC3PolVHcNVaVqrIOSTYI0ALgc2mh1IGDw8H3N3eEbu/Gj4VSidZ&#10;1qDeB9zdPcBaj36jCfCMjM9co7Dgwfp9ds7ifD4vLGrS+58AncfHR3z33Xf4/PNPiSVvDC4vL7M9&#10;UAo7zWcTKFBVawMIspfcbi6wu7hACAJ/93f/D97d3EVrVgWju1z/aE02KdZaDI8nGGOyRUwLQ0hn&#10;fiu4m2fAJVsx+j2FabJ5H+NgF7dL4sz89JkcsOdgHyfTtayWW84A85ls889xfsrv7TTRd3t6eoKU&#10;yFlZQojs1Z889Pu+L/opfl3WWpiuw5dffomvv/4a7969wXA+R8C3n62fo1UO1VkOWhtiYMd1ZTqF&#10;83BE1xns95ewjvb8NDSs1+7CUSKpILOjA7G0QwhwIURwPtUL1FsEBHTGQAoRrX3CzHeUABwRjmTe&#10;XwQRg3wAgoOERCdV7L08oCSUljGsm3oMgkgsrJstnbQmr3YBTdmNItbgfkJQGrrXUFDQsocPHrpT&#10;6KQBgidypNxQ34eUy0PrlH4hQGrqj0IAtNToTAeliGFvTAetNIRQ2XJJa8IDtJJZVSG0wv/7q/8A&#10;2XWw0wlhtJAwkGJWr2/7bVxjEWRnfUDCBNL+ScC9g3MBSpX+/M45jPH+E+AfoJTOnznbDAHjaCFA&#10;mYjX19eYxglff/0nHI9nmEgWO52OsHYEcIkQgIeHBwglobXCOI0QSkBqBYiAH969hZICX3z+KV6+&#10;uMLkaF96ejzm65ACUDqGwXoB5wO2210OhbXWA3BQypQ1gqf5ixREvgNT6bVzgWhfkNGm6PLyAn3f&#10;4+3bdzgcDjDGYL/f43Q65Tpurp1omHZxcYEQAoaBsgPGOFypLaX5u5xUXOm7JIyXn0NZNcbqb66U&#10;pKF/WYPTviRwsd3j1ccvIZXG09MBb97cIPi01w3YbToEWLx89QJdZ9DpDYzeACEqRbWAlsAUsYEf&#10;FbyvC9oawKobglZwUu2zXPtA8gfe8rVvMUPqJqsFyLQ7DglzAAAgAElEQVQ89WfAM3qzhhnWnKfP&#10;oQCDa8uguoFuFakt8Kj20ud+o60G4TkAtL7XLUkyvw+8SeHPak0y3hqSlD8vSiLz7zOlAWti50Jg&#10;lngWzVTdnaywe0rLBbEKLKXDsFXwtwJR2sXrLBfjoNOaeiG9DwgSUi0DV9AIzk3rSEcPtnpdpwKi&#10;3jC4lzJnwYsoH1tjdM6gfCjY7XwteE/SQnp2Yz4EAe5Fx+D/RjHOAbMWSL/cAJcN4XOZCmuMs5B+&#10;Xaoc1tkM+1rxGaybWP5MWiyTRbOg1QLYyJYDiqa3Uhl4N+Hi8iUgt3A+YJwsjJrttTydEgjjhF73&#10;UN7j/PCIjz7vcX98gpDdYt+rQ8laFmMtKyt+f2mNqxlgj+wj6wApDIw0cCDaeICHCw5SCQynCcFP&#10;6KRALwJ6OGjnADtCCXJ2lEpDR1YYyeIUJksKFirUHLSR0BqwzMNcgBQro5+ghcrA/9rZ9ByA0ZLH&#10;1c1o8RmR2cq9XrNsTmuSNwoNHSS8lxASGN0AAQ+jNaTU8NYjOJIcigCIaPFB506yU4tFuSDbIKll&#10;DOikADWtSdY4WQc7WTgXMJxHBBsDbz0gnIQKmhQ40YtPRgR/zXLqOWuoVubIGrjCJfe15cZzLPs1&#10;n+a1wUt9XlLRq2ernMRodiGDOHxYPXkHuBlk5t6pSqVyyGf1C7U1YWGlUe/frX2l5T1cWhSEVZYv&#10;L3xrsL6lQqqZ3PPPT/L/dM9DzEaZwX5ejyxZdHx4NctOjTEktU2sJGbL5L2n8D+BwrqGq6EKS4/k&#10;w4yQcyTKdxoLYDodfORtKXOFVtSNjfNmWUOshyBz64kWmSADIKZja0cgRAYmAuBtPM9lQAgOSoaF&#10;ZVkN4HNV61rtW4DKFbBUDFBSzkxgFVOjnqyBSf4ZnlmF1OHGbbC52p9zFV0NasLM9rdRrZAGy8+F&#10;Ttb1AwdZU3PdsrJp2UZy66QPEYdqq6EaUK6zVeoBP39HedZXCipbMm8lI9GU4dFr5IfW3ln3P88N&#10;JlrWOTVwX/dn/M+7ymO2fo/qGrG1l9U+8R/qSdeUyK1zn+dy+MicJ+ViWYdyu0OuVix64DiEm0kx&#10;aN4rPrzMNVoklvAalStgnyNWrFkc5TWRFDmt4TtTjXMil7WeCZmjSsNZhMHDmG6hzuUDkj+XnNOy&#10;W+Lq7QTa889MwBsAyDgw1UoT09d0QABu3t9iHC02m31Zs4AFRyqF4AWkjPcsrpu72zsYTeSZabLY&#10;7XZwMZvKOQ+l0ztki71xs9nk+5hAeu6DTDYrT5BSYrfb4XQ64bvvXuPzzz/Ddrst9wRVWhCld4ss&#10;QOmeffXVn/DVV38k4McYaNNhv7+AdwHDMGavdSElEIcdqUc8nU4ZIOf3mxMIed1WD/SSldE8JA/Z&#10;picBlzMYNg9D07tTkwX4fpBsR5IHNH/nNVMw1DhOEWyrDUY/5SGDMcSW5tc52bHwzT8ejznsONnj&#10;cKJF+j6JMPP48IDf/OY3xMT39E7v93uAEcOU1mRlGRWGPgTAO0hFoLN1FncPt3DWwnQKp+GMXhvY&#10;yWVb1YBke1i6D4SC7KoiWBRDQx1l1yitKOjTeQgtswVS8A7eBlItq6hoCHYmSggASiLqmQFJwO9s&#10;/xwBdMNV2UTk0KpDvzGkPNY6WouYaH06QQqNvuvJzkRKwEg4IeACYITB1mwhtYSHg5BA32lsNh2E&#10;0HnQaIwh+yOT1r6iOlES815CojMdTG8yBqWUzqoqUe2dUigcnp7w9TffwvQbqK5D5wP8GG1hEGLW&#10;hoqsaETVsyv2XH5e0Fp3ETvRCyWiUgr77S6HXieSxzRNxNLuOyg1BzR7ZzGO50zcOJ9HABLOT4Al&#10;e6C0Ru/ubjHaM6QKgAo43B/wj//4W/z6V/8Rb354iwCBL774Av/Lv/23uLy4wLfffI3vv/sezg5k&#10;yTV5WOMzSVQbGqiN44BhHKBU3B+ChHciMsRDHBBFzEmRc4XWc+BqsiCj84JbwjkAZDn0u9/9rgjy&#10;Pp8H7HbbheUoDQocDk9POeDZeYcuqoUU6y24arDV36TPbdUW6Z1PPY6O3vvjOOY9L6sLo4WQkhK7&#10;7Ra3N7f45vvv8HQ4YTg5mG6D4GktOj/ho8trXF9dozdbaLWBkl12EBA+ILaaf/Y//yzmfQukq2Wq&#10;rUagbCZDE9hNizS9CDUbnj+Aluy55QW4xhqklHFBvl1CIHhRvOSqmPLK0upnhaXV8qHkh9uaN3zR&#10;jGA9DbzlZV6D6XXRtAZ6tHwoa5ZZ+f2IsVAzdiESKzRu8EpE2aksJMMttjYf5PDrX7MdqJk9tUd3&#10;0Ti6+WBDmIExMKuTEPzcVLJ7v7hPzGQi+RIihCwHzQyB6MtYBnnU4VAowuv4NVkbmqArb/b4819r&#10;3nimhIzASD6EQxkQUw+bWuyy1DSmAN4QRKobZs/9lTXZsiJpWVW1GscPDataDWrxOX62NXpO1dMK&#10;FWu9O4twHimbPq9rIXd5GOEdeZeHgH6zR79/Ae/v4b2AF4EO4Dm9ATamucsJGJ+OGE9nXF1cYbA+&#10;F8Yf2odqJjBnvrTAfLoXIB86KRGEhNIdtCZJsVTA5C3GkcJ/xskCfoJWAR0khc4iQAPk9+4chbrI&#10;aEuiNARkZJ0IBGfJwxkevVboFHB2I7xTCCEyO3WUwSkyjOCAVX2va9Ch/nMJZKxDzsu1Fkke0Z5j&#10;/n1ilSgtoYyG6TvaC6IE33qbQapgLe1FnkJm4ajACTJE67C0fwBeemilIZWA7lQsxABHEbiR1ZxC&#10;vDy881GOJ6GgILxGsBoIarYNY6xc3mA9lyHROj9q+X3rXeXD+eeYq3XeRR3Y2NozygEUeavX/rPJ&#10;Hqa2hkln8DAMELEI5XUI+bTGjAdfDtHTfZyzQCQpY6ozd80aqA4jXSqMIiO7sbe19uUWWDh/F1cw&#10;5WumZg241c+0DsnN78AiwyZgs91gt9vlQDnPgnu7riMP2KiCEKEc5GS2N8g3H0LMmUGx2BANS8SW&#10;FzpZ7Mg8/Ktrl5rNvhba2VJbtTzV+TPiAFNqUowx5Cst5rqC16/Jjzn59ddg4dKDPhRki9Ug7Wzt&#10;x2rieIQUZBgO8osl47kekCT2KB+kp/CuuoasbVDItiJ6CcNF0G0efooM6yPbAkiI1XDYVk3QIvis&#10;DSlbg7cEuqwB38/Z99QKttbggxMC6gH7mkVPXcty9SMrYVeHGy2289r1t/zjP9QvcJVCa4hb3/P6&#10;vas9sHndxUP01lSDNYGMk75qxXU9cGrlAFk7xfeSOXB+wH97BoH4PUDzDKsHOmsWRa0B4VrGxnPZ&#10;PQlUc5XVZmKPy0a9PNub2DxwcjGsdXQe1jpoowGE2Re5AuP5Gd56h+vBFf9vHRmbIQBSy2jzITKb&#10;OQ10pZQE4Edg0hgDaz2+//4Ngp8tbpx1S+vaEEhxJ8XcFwmB25s7KKHgrctgYVJEJbuRRGhKQHf6&#10;NwUaJgwjec+nPWC73WIYBpxOp6xw+PZbArGur1/g4vIS0zjCOY9xmuJ+JKGlhtzMg/PtdofNhpRu&#10;Skqch3P8PUk9d7DUl8XnQXsx8oAh2VGk0Mj5+tSqbRZ/fpwZPFtH6sxerxXkLeJga4DP39/nbK/q&#10;OjOB+tz+9vLyEpvNBt99/w32+31WrDs/kcVHQAbl0vNKBITtdovz+Zz7KX4mv3jxApeXl7i5ucF5&#10;oLPwdD5ju9lCb2YvfUBkcqL3jnCHaD8zTTYOUkZoo/D09IDf/e532O/3+MnnX8AFh+F0Luw8wDJ7&#10;QnRlQAAmZwF4pkom65tonw4fHP35yI13MYy40yZn0NH7a/J3Np3JGY1klRPV/Eqh7wy0NtBaQStJ&#10;oHgky5j4mUqqaFsI9P0mKmA8TGegpEavN9h1Ha1VCei+gzEd+eMHyvnSnYbpNLRK+YUSMuYlGWMg&#10;QiJqxH1XzNbaBODP4cM1wcdj5t96R+v4eDgQ3hgEri4v8eY8YLPfYDwMcHZAt+0hpYaSGpOdKL9M&#10;+qiqQAbeZ9wROZsp7QXA/OdTLZX21hSYSiD5CMBjOJ8hpELfdTBmB+cmIswYDTmRilMbDefINihA&#10;4ng84sX1SwgBPB0f8frNG/z9//3v8M03r3F4PMFOHlJLvH79Gm/fvkffb7HbX+GXv7zE0+mAt2/f&#10;4ebmPZ4OT+imLtbvI6bpnK+DXmeJzmyy6kYIGu5656IVVZfXLR1AKEg/1k4wZrMguqb+a64fA06n&#10;U5tMEO2e7DjRuSMFpjAWSlBem9V2d7yOrZWQHM9J4PzpdMpKOGMMpJKYxhHjOKDvN3lQqJWC8x53&#10;t/d49/YGj09HdP0WiDUv9e4WX3z+BXb9Hp3aodM9JuvI/jLmlCnQ+9QavP9o4H2LudJqtJ8rCFtF&#10;nmrI3rikq2b3FGGQjQOjxTqpAbs1dnZRBHoXX0RDRsNsglwHKdWNQM26abGJ5yJdrIKZraDaWgXR&#10;bOwqj/o1sIGzrwtLIBaAWYMV3lG6ei1d5k03D89q+ZquDS7WmGa84EhMcBk3dAIBqJFN/rLJU18m&#10;ID4xT5KlSkbmRfPnFSqJGD4rWLBtUgzkMKSqQSrUDWirGpLUjlu6tOTH9XNaZaT7ZPlRMtCct3Gj&#10;8AvmS0tSXxfoxXsjEj6QWAE+26CIFTVIbblUB07W7+XaO1mvr/pdCxE0WisgW8+21dTWioC6eWyF&#10;KUshwYMNCjA5EDsiWAepNfyksLu8gns4RDZs8ueMgUcgaVgXNHZ9wOnxEU/399h/coFRlGql5yTz&#10;/F7VaptWqG2yqFDSwKsOQWiMk4MSElIT48GNNtuTWOshRfRgdhadVOikh7BTLCiRZdzEBiG6hw+A&#10;UQreAKfBQQIwSmCjFe6dBYKMTIUR260maZ5URZB0WkOJ7dCyrWqx7usha20p5qzNygMUTTSdAzoC&#10;9912Q+oEAMoYTFOI4TuIfqWACIIKjnGC3GqEGKYaEmEvDtWkoPsEESCUiKx7CRc8hLOMOUhhuMEB&#10;wUlIb+AmBQMDGWbLK+snGN0t5Isfslaoz9gW23INoF/bkwrvXcZAT01Yy3KmPrPSGVkPfmsiQSqQ&#10;pSSfXCiJcRighS4aeZH3pdI3mKSMNdFALsDCloVgy5ufM+mIzZPkoCKGG2Lxd3mo9Pz7KgPq9dBu&#10;jT1b30++9lv2Zi3V5AwoEYihlMJm02cwl0B8+g7ncYRj9y4Nu1sKgjUAkq8FGrT5RahpUbtV6oOW&#10;2msNDF5jtrcHNMiKBRHDzWKcSalIEwLaGGLccDCCgeZ13Vavfx68Wtd23NahHlbWmRPcg7wG/Lh3&#10;MK81uBqlxcKvSSi1TVIekEaVUZ2BwT+b1+ha62xTJp8ZxqwxslsKs+eG92uElbV10vr5PGCWK1tr&#10;u64avF2zH2wBs3NAdVi89y2CTl23tYDf1mC1vu7ajnTN4qYGvFJfVJO2WmoNPhirs2hqux6uAOHB&#10;c+m+J/ZsfT6UNZDM4au0l6jC872lQGvdXyFE7gUT0YIDAnXOQKpP6nqtte+sKbPXSCFLoFwUNpbz&#10;mgspKWNm6AdSNQrmR8/BddHFwVyq7atam/vT15ZtNbGG9zQFwSID7HNfqbXO/vXeRXWmohwfIWUm&#10;Sk2Txfv3NwAEOtOV6yV+DgeWaUJAg9/xPODd2/dAAI7HIzZ9D610ZplLGcNOxzGzbnlNwtceH9zt&#10;9/sM1iU7tYAA6xweHh9IQTl9gZcvr3MQ8mazxeFwiKwoSf2pt3R2IhGyJKwDrE1BvQ4hUCimDwSi&#10;hRh+OI4DlN5ASonNZpODV9feZa6aSaB2Gs7z/YKY8CH3K+nPzZZRLtdTvN/jfSbfA9IgKJ1BNJCx&#10;xf6dyDabzSavn8PhkAcl93f3+OUvf4mPP/kI72/eYBhmS5z5OjWM6TCOA6y1+bPGccxKiPTM6jP5&#10;8vIKx+MRhyMxoTvTQym6/9a6vMasdVHBM7PTte4I6Os6nE4W+/0FhBD4+utv8Pbde7x88YJUyIGG&#10;Qd5Fsp2Prg8pQy4O/LUyQCCPdakphDTZRggZGeditrJTkWgk41DIKFILb7stlNTw0WZIGw0VgXvT&#10;GQhtYLQhMlHca7VS0EbFTDcaxHemI1/xAHS9wXazI3AfZAXSdRto1UUXemL1e0HDepUIoYJITc57&#10;yguIzPw0wJBCxHBbkVVOLliWIyhz3pePQGkCkslrPaqtYt9prQUc8POf/Az/+//6v+F3f/gd3r1/&#10;jz9+9QfcDWeYnmo7BGCcyO8/BZ1Tb1fmuaTwUU6AMUbBexHDTgX6TY+nh8c8NEqM9HGccj9n+g52&#10;IkyNnBjoOY6nU+xpfCR2yZzvdDyf4BHwf/4f/xd+//s/4Hg84e27W0hKPwO8R2c20F2Hb7//Dp9+&#10;9hk2ux3OxxM2my0+/+JzmM7g17/+Nfq+x6tXrzCcTthuewhBfvZS6mh/NEApm3sjHxw2mzisjHZO&#10;x+ORBo1xWEn7DqKDRKC+NYQc/Jre00K9wmpMngXEz96u66CNjjW4hJ3corZN+0jad+o6ltcgaUDJ&#10;B4OJ3LXf7yHj0HSyE3bbHXa7HXveAsN5gFI99vtrPB1GnM8nQHmQs73Hy6stPv74FZQyUKLDNJFF&#10;slYSndE4nSb481j0gz8aeN/yta19YDlQWDbtMh/Oq16AVRHJi461wK1WAcQbu9oCYy7sRZOhWhc8&#10;VWuQmQC1H33rMCyL/JC9Dam2Ek1wsMWo49ewYL4nSViU7fFQow+pDxbhb9l2BdnPLDG0jNGw1i0Z&#10;1Au2ksxgOZe/r/kdFs8QYdUnvdWYzn8mNkiBg5KEGM5hq2L2Q6/vQyrbc6PlWbMUC9mARfNsrS08&#10;2ZCA0cr+pyxUA4JQPCR9HgQwL3V+v7jHOi9+nwuZrME1Xjgl64MW+2oNcKt9l1OyuvducU998FHx&#10;ELI/n+CABANcZrbs8t1da2jX9qQ5VyA1KSiGKbU1VQJZ5r0pLBh9dZPRYijXwIQPFOzDgfLZg1lB&#10;IBYTNmA4U6jJ4V5iOI+AkdFGhYpgSIHJTbDnJ3S7HWTY4PH+BpuXH+N4pCl9Sq/ntkFo2HfkVPgU&#10;6MIn0wsvW0TWBmAVELSB2e+gtx3ZukgF7wKmyUNIDTudoKyHDhKdBnYbjV5PkM5nlUpge4SUJHv0&#10;PkAZCe2T72KACgGdkuhUtMLwHsM0AltTgJ4+Ausysm5TgBwaIGS9b9Xh3TWokb3RwVnQUQ4sVQbH&#10;pZJAZHNZT++wiOwwePpe8CGyuoBOa7L9cR7OARqqtF+IgUxCAVJTMZ6mHw5kReIyY8HmPdl7ATgB&#10;JToYaSBAljta6xgMIp7Nn2iBWS2VWT3sau3prXe1Bhx4Q7emJuJn2TIY3S9Y4TXoGJK6JBqN8+ba&#10;xaAuiWQRZjBFNse8hEKpmBJYBVpboFa9TwdmK4fMtvB5Ly1rG8lC23x+J5OlVQvAW1es1YNOuQi4&#10;FkniHeaQteShX75Dcw4OMQE7uDigm5t9my30+LpusVlb72mtTvC5caKCn0vZtTE50Gxt/255sT/H&#10;MG79mfkM8JkNOY7DfK52PJiUGpnUfPddTwwlX4LyouH5vaboWgvwrAHwGqxt5U/kvxPDEJMlVP09&#10;UgOTgJx6CM7BVL4/FGdxtDFI/53sQzioXSjCxGytwz+H10C1TUi9bj5UP9S1+ZrFXYvtX6sj1khN&#10;db5M8sXmIF9rINCq3eb9Jyxse+prb2VYTdO0GAK26u+2yqk97G4RSXjtlsA2HlzNLS5rq9XWu1gD&#10;+C21KV8XALJvdYv4M9v5+AIkVyowpuR6LVyfd957OtfZNVo7VUMHyQbJsklUa5G4OIki9SI8f+w5&#10;QgsB3CIzVYt1xddeCnFN99djYYeVLFG5VWBLhVG/fzUonP4eAVmyCJFO9geyCF4vlaEBZI3mnCsC&#10;cJVUOJxOeP36B+x2O0ipMI4T+g15fMvGUCP1fKbvcHg64Hw6Q/U97Xda0fkXVZPnYcB+v4u2bQpC&#10;8PfeYRzPCMHBGB2tTgKur6+gdZf94TP7/nxGv+khoHA4HPCHP3yF9zeX+PSTT7Db7aE11QEQxPiX&#10;Yib6dVrD+ZDPnj6xmON/73ZbjOMZw3mA0R36TY/JEnCWnk/aexPmwjGSZA9RW9rxPTc9d2KQuwVh&#10;Zh7Q0X1K9h/pGSf7UY4ZcVCO5xzMVmGiUL2nfSxZ4qTP7voer1+/huk0Xr58iYeH+4xndF2Hrusz&#10;WEj5P9HWBLPlFrfG0tpgs93Ce4+HhweM43/F8XQiFXS0zRjHMQ8p5/cCua9N963vic2MyCK/uLjA&#10;+XzGxcUlfvrTv8Cnn32Kx4c7aC2wv9hFq00Za7FEuiPQW3cm18xSSZio9OhNF0F6RcQipSmQOeY3&#10;KE3X2emO/hUGm25L1iCSlC3aaGjTUfaCpL4m4R9Ky1xnAQFSMxJWymNJmRQ2tp8yseQVbAhw1gLe&#10;QajY1wRy9yXr1RAzH6g3AsNkAJBXv5+t/7wIcN7mI8VZDy0JVyH1jUsfQMSnkD6L6jMJgevrF/if&#10;/82/wf9wPuHbH/4G//Af/wHn0yMOTw9wdkQUdZKKJ+7B3iesQ5bWeN5VZ5fL54uL79MwDNjutjH3&#10;jJ5tyszoOhoGSa1gpwHBh4jpCSgtc45Oqte8pwFh2mMA4PLyJW7ePeJ4OkIEsh+iQFUaJp2OB+x2&#10;W2y3W7LKcR7H0wlv3rzGt99+i8fHRzw+PmK/36PrNvj4o09wd3eHp8MTQpgAkEJlu+li7toE78nm&#10;drPZAILq8jTQHO1c26Wzl/oxOhM62eF8PjX7SmgNES21Wtl09E44aOjcd9R97fF0xDROWd2U9pdC&#10;CY2QB8Q6Dg3HcYqkG8qk2mw2RYbSy1cvcXV5heAF3rx5i7u7e3SdhhAST08DBChT4XiecDg+Yr/p&#10;6B7tOly/vKRzzHsYJRFAdmzTRFiCFBQwHfAjM+8LQDuIuXkWszcxb6IpqENGFhsDboSkL1jJdNds&#10;MywL2aiLx9r7siWT5QfQXOwtJfm1DLoYCDBQ+rnCqWhCEaXBghbLOJxYKrxaSEM5GM7vBwfsa8kZ&#10;Zz7UASfPMrMry6HoDoiUXo7gIsuCNiofHIQM2ToogaSSTexDAOwU/bKlKmyGCo/wsAQ7aguc58CI&#10;1rCmlm2nIWt+HmnNAghxvSb2+AxcpGfNwPqYZi6j+kI4QfcheEh2UAf4LJkCYiAlGrYPAB0mrSwE&#10;5xfhPvPzTMMuF7MaZJPx1hqelYOgkmHUAjR44DB5ky1ZYomFmYqL2boiee5HlUMMHxW5wZJ5swzM&#10;Y1TG7qEl435ugFezt9I7VPw2sz5i7neZTSuERBBz8F8CNnxk/OgVNlZtATZ74JUer6V1gqd76j0E&#10;qPjoN3uM3QUOtw8QbkLoFQWWapkL9RCAcTii3+wwnB/g7BM6Y0BcdQ1YOsS9JMVBaACyNVjA/Su9&#10;8/PzcBYBFL7qnYVTPbzeQG82EdujcL3TOGGYCEQW3gLOQgpg3/fYagUDkqv64GCdRaeIgQJJwbOA&#10;plwC7zBFP1ElJWSw0LBQwqWqHRY2B7k4b6GSd2scHCmpoISkYN0Gu5ArltZCiescAyHm94C8E1X0&#10;/qPwJEBAKIHJT5DSQERVFg1oiQlCSoQRbjoBdkAnFHqhYwFIl+BEoPcEAkFIOGVhtgJyG6AMIIOE&#10;jAWh8xbjZDHaAOs8JjfCugE9NJTcQLsY6ATyapdQmQWdAoL4Nbf2idZQumaScybVmpR/zfqMn9U1&#10;G7u2gVqTW/NhSg3kOBdgaWYUJcOB1rGbmTHO0r5mfbL/Cmz/8itKMx9ZYW1roVawLm842yzTdE2u&#10;2LeVoiBFun+zvDzXVUI86wO93NfjOR4BACl1eZ+Fj3aLIqv/qDkr7WJ8ZAGqNICL15tAMWst3GQh&#10;AmAkMa+DageR1mBw69wvAUCPEOTCukDWVi0rtWS9/j7Erq1Bf7JXVHn4MhMTdM4FITYYKWO8pTAv&#10;KTUUgBAmJocXmenaAmxruxXOIFwDbNesU2oQNNdLwaPrTMFw4veMAzO1erM1zOY1aZ3PwIHklkog&#10;vScJEOn7HkorePjm+qhZUy17Eb7X8RqJg+g1CL2Ws1XXHfX3bg0XWve/NaSps7paQ9RakVTvzzUw&#10;XHvK15abLfZ0TYRoscJbBK5a0ZdAwHKIkJ63aH5+q6d7jnHOlbwtBQPP9pg/l7JkQpAFmFkSi7AY&#10;WNYq14K0YSLwkIO2JSBVSVIQMu/lPoalpzq1uC5fgt8ykgSkjNk3gSzbeF0r0VZbCgDeugxQNu8x&#10;yjXkYg3G14SUOveH9FnRTzv1Q5Waph7m1/7pfF9YkPNEYtNXWW8y5IGetRYqKGjlo32HxO3dLU7D&#10;ES+urjFNDnYYsdt0MSRUFepKak00BTv2Bnc/3GN0Z+ygsw+oAwEpxBQVMYByVpPwOjIxrbkNCwDc&#10;39/h8ekJLnjcPtzDOQsju+yjLKTE4XDA23dvcTqf8NHHH+Pl9QtcXV1CK41pnDCcJkCQx7UIEkqK&#10;rKimezHSNcaBg1bkhU6ZUgF9b4rhaJk7N9e8wzBgGEcIKQno7nuMwwBrx2zzxv/OxcVFtAoas189&#10;tzoWgYZEZr/PFkbwHsH5xd5V55VwcgY9D0VlfvqucSAwTROkot/zgcDn12++x+s33xNJpuuAaNXW&#10;dR1evrzG09MT3rx5g77vaQDhiKLoXcDT01NBGPjyyy/w85//HP/029/i5uaG6h7vySrEjsW1SIhY&#10;D8lsA5ICqZMCou87iCDwFz/9KU6nI64ur6Gkwd/+7d/gJz/5fN5bvYeEyO+eUR2k0kS46wyUJtY7&#10;lIDRmgJxgch+l9majsJZBXQ6v6PlY34+QN47pLBU76Y+WVBPDCkKJZUQjDQQbCa7ZAUT2PAbAbDA&#10;lAllbA9KoK7zESOLWJJXeehR2lVjQfAM3s0WyBE/cG5aPa9CJBWG4KL1sYALE3rT4+pqD6P+Au/f&#10;/oDOAN4PgAC0ApQkZr93lCsmoTJhbMZ0YvC4DJdvzpkAACAASURBVNTXi7ne6PueBvfBAV5icinY&#10;XLKgZQHrAqx38Kdo4yclQlRz6zhYPmPImSWCEfYgkPFGiIDdbku2M1LCdBtsNmTNMz3c4O72Le5v&#10;f4DRPQ739/j1f/pHfP3t13h8uoOQAfv9FY6nAV98/iWuLq4gg8R+f4nv375F8J5sfFQHoRTG44DJ&#10;Ojw8HDEMFiKqcfcXFxjOZwABnTboNxtIITGMI3RHg6Ac2F5hnHm4FzEkF0KeKmutoXIOHw1+SBUg&#10;YScLSIk+qrXSUEN3Ogf3prOdyBQDXHAwWtPnSQkvEG2iOhzPE5wP2Gy3eHF1BWM0PvroI+yvLjDZ&#10;AcN5wOtv3+H1D7d4++4djsMTrl9eozN9PCdo37FewLkAuZG4fnmN3cUlhJawYYoKfgUbg5Apl2OY&#10;ycc/tm1OBrgjo3Dt8E7TJ6yEJIoY9FNPYEvwfz3Yrm31gFVgd+l/umxqWgz6NUD5uSJl/tnMSqVi&#10;HHIAg1+30io22b4ZEMgBgZoV0/p+HwoFLIYhrGhNU9Q1Zlrh+8gbtcTojhhxLWF3zsFIBRnZc2ky&#10;nmwM6mZprYFpMZXq7IVFowsCL2gI0WbV1OGD6eAKSYYax8y5GU2FfRALWXAqtLj903ONtmDBN7Ws&#10;vgbcU0hjknKmtcWBo9oXNB2qvPGpm6yyeRWMfYmmhLrF9Fo2gfzPikVDO00TOqPzQK0VulgzsFoH&#10;dAHWBzwLcNXvboAv1nx+BtUwbI2VtQB5sJS+08SdWJkyBrAaY4BND3dxicO9ghAO3k9ZdiqFgNEd&#10;fT/hIOUI+APG8x2CvIbuOlgm3RZhnQnNGXLFM8gDjqRSkXABmFyADQoWClA9hOwAoQnYtw6T9Rgm&#10;KuIUBLQIkMGiEwKwFkG4fPDKuLa1s+SdJzqWczLCWR+n0B7a6CieSCoBYkV5l4KobJak1qFAQsi5&#10;mGHPhNvitHzV18Ihi2m/mAvgvu8hjEIXPUgBASUFsTQgcphUUg545wBP4AF8yCGoQgBBUlih6hTU&#10;RkBuJEwXIHVippOXIwUEedgpBdZOCMFCIIKEIjVYAYDLBQAfKraG3vX9WGPV14PB+l2oQ/PW/Nlr&#10;uxt+jpSsSlJBEWMq5OYzSVRr8Jf+vKUlJ8uGsARiRB6eO0cqmdr7ugWmpj18TbXAwU0e2thirz1n&#10;c5PuY2KdzIC+WgVOE/DUAjq5uqjt+xwlr5kdK5qh6nGHieA/FlZT6ZxP9n5T9vAVTTu+D7GN62tN&#10;18HPntp+qWa2ctZObQeyBvzWSpDlmbFU1Smpo00Ofb/hPERSi4StAFnBZXcVq7tlJ9I6Yz7EKuf3&#10;qM6PyqCZFM3waS4ZbtXaNQOKA0P1viKVLNReqZ6qaxWuLEx/fxgGuOCbtpTPZZzU4PVa4GoN1tfr&#10;7kPs+5KhHJqDUB6O1rKsaCkBWtZktaVbi8jU+s4thdmaCrcOnV2zyGkF9q7lpTyrkMR6plHLfrRe&#10;163r4Cxe56bmHlOSoVRhHdnyl2/97FqRw59zYg8pJtsvVEDCL4YNSbFbhr8i+0jP96G0Cyv83IVY&#10;DZOvLTrr4Q4fZtT7XW2f2RqUrA3ranus+j2dVS+qeY9L26iyT+v7HkpK/PFPf8zAO9lTdJVCmOcz&#10;UA+06fYAgB9ev2aJnSjsgqSm+621xvF4zJ/pPQU7kkJbseF7VPEpCku1zsHGgbtWmix5Yn9sjIkB&#10;skR++cNXf8DDy1f44ovP8NGrVxBC4nQ+kZVGZzKBUBpZBMDyPTwzsiPYN8Qged7H1p7QyX5ispZs&#10;Io3BRy9fwTuL0/mIEAQO8dr580kkghTSnlwFvAcUiDQh2PnjK5yizoKpMZTMKYhYU72+0zt8OByI&#10;GBmtb7qug4uBoH3fk7f58YjT6VScU845eEf9V9cZSDWry4wxePfuXX5W6Z1O/Xnq7blqlJ+xWmuY&#10;zuDiYoenw2G2+eg7vL95j6+++gqvXn2Cf/Hf/AL/+n/617h+cTn7pCuyOiFSAlnkpOtP5ZmUAsjv&#10;y5wtwxWOMyEuZAudpOKU0TvfJoWkotDsABEZxxY+533JhbqK6Bu+8HfnlkxrCqLEeucKojRk9c5B&#10;CEdBvCs2hvPn+sLCqkWMWevjipo2Mqu1Brxz+Obrr/H4+AglNYIfoDoD7y1CULDOkT2iXNbv3oeM&#10;C9UZYWl4hNhjjMNQBNOPIw16pnFKYYh56LjpewR4sl/JAzJSUQzDgOPxmFUg+/0e59O5ID+NI9m9&#10;dHGvub6+xj/90z/h/u4OX37+U/zX33+Fb1+/pSBuLSEVcD6d8MMPP+DzTz/Fq+sX6Poel69eQnQG&#10;7968xbt3b/HNN3/C5dULbLdb6sfHAefhDKEEHh4FOk3Dpov9DtLImHUnIXWpbum7Dh999BEeHx8J&#10;A4o4YOp7Qgjouw4QwDgM6LZbhOAwxKGilBKnaGMlpES3NRjdhK4z6HcdVCdj6HiAkApd12MYBwzj&#10;BKk0vBewNqBTKjPedaex7TtcXO1weXmF3e4C5/OAH17/gHBzi9fv3uHp8IjT4YThNOF8PuN4OuJw&#10;PkIqid2GsjbO5xMFhncGStDA8+OPP8HF/gJGG3T9Jp4XLocBJ2JLSzn6/xu8Lw5tvniDL6ZgBaNj&#10;zadPtMG1lgT1zy0CeUP3XHPcCgRaA4c/ZEvSbHBTkcaa+bWimRf+KSQySTfTQfBciGYrDKgukJ4L&#10;3iybYsC72LzAF+yiNa9QXgh4N0utKfW+Lb31QkAJlVkKuVlggP+a9+iaVUAtH283A8hrcs1Pnw4q&#10;WxR9yTs+s+0yM0Csvh/18CADDfGgTcAs+M8Wy/XtG+DxmoUM9/hbUzKQEibayvioBLCulNIu7B9m&#10;8H9taLVuxyQjux1N7/60mdsY3LGmFlkLKftz/F5L4yvRfC/WLLuAdhPclCqzdZbso4p3NtGtaRQE&#10;ISUcAibnYLYX2Fy8wHR8ja0idlPwwOQdgj1BKMCPZ+D/o+3NmiU5rjSxz7eIyMy71a1bWAkS7GYv&#10;L9MmM1nb9EM/6n9LZprWSNPDlmls1GST2FEFoBbcNZeI8E0Px93Dw9MjizNDgVZEoerevJkRHu7n&#10;fOdbWgUI4Hy/xerqGXl5R+m255MNVIWhWQbCTV8TvZx5AjcdA7wIoH23gmxX8ExCNR2s9ejHAdp4&#10;CpN1DIIBinm0zKFhgGJUxDtr4wMT2Esuy3aI7DgCsqO/pghybSkF4E3wOlWQcrLoiM9fyVLFiaDj&#10;2p5SK+oiqDOB3pOfbWSve++hQphZo1ryowzr18PBGmIfCxaG3M5CeAfJGGUDeAfnJ5WSZQ5cOIBb&#10;cAVA0nqhdRcYKZbBGg89OgyDwTgQA4h5AVgBb0QA8VmwVvEzS5al820JxK8BAiUQmoOgs7OvAiKU&#10;oYnl/l2GzxN4EdniNqj3yAXIexQggE/h84xN9gA+hpWH1CoHl6wCrDGJ+b7kPVwW6nlwWy2sNvdu&#10;zeXnS2zWkp1f2lnldni1wUlpBzZlvpZKtWO/eJ5doxSy7qfg3xqLdwKNQoOS/vzY7qYEO/8UILp8&#10;38eflx/ZatTsGXJQvsYKLYkT+cDllJ3h1IjOPyvnPKiBSB7uon0QfKbwC+xP8FQb1hQHNRlxtCio&#10;2ZqUPu/x76N3Z40BGxIcZuGMJYt5ieVeG5rng60clJNczHzzyxDE/P4mz9NcAcv+9HyOmq1OqRCK&#10;ytcUyJmxckviR80ur1Qi5JZ0pSVbrTYowfkyU2SuDnZVNUlN9Vfer3LwVRvCLCmHantVbSBQrrl8&#10;AFM+u0th5Ev1Xg6KLd332nubD4Q5pBSZ6tum8EhrDZRqqsOBvH+s2SfWQnPLTC4TfLOroeYMCwQe&#10;v5h9wY727CmA+pQqveyry7ypJTJRmbFR68Nl8J/PMx9yheNivwo+9U9+qsuXVGzeOajgZZ//E/vH&#10;n376ibyjhyEoJFEMQbIa0QYbIM4w7A94/cOPWLUthlGDcdpnBZOJGSpK0mEBzhGZZEhndtd1YJxq&#10;ixxkb9s2qyUn++CuW1HNfehxf3+Pcezx+PCITz75FJuzNfp+TEHo1hDZTUiyJskDIcu9qSSAReus&#10;OFjPGfiRpT30Ax77eyjG0bYNBON4eHqCthbr9Tq9RiTdzdXWSNaM3k0qRm0MKWODcu6Uddd8fwnk&#10;zwj7xucy2SXxFBhtjMH52Rm89+j7fpYzkVspxgDbRH70Hvv9HsZotF2T1kzcy3/44Yd0jo7hM4vw&#10;vcbYUFdHfIccFsBcGNrPrX60HjE6i/1+i0GPKfdAqQbPb26gg6JABLvZ2Hv6YM2V6g3O4W3oH8Nq&#10;cs7FpQAdzlghBJifMvhU5swgBJ85SMC6UNIwWG8m5wLnwawPGU10/6zV1MszD79AQCjv8ZzEUtYs&#10;kw1hHIJNf8cyU2N/sg5YquFrxE9rbco7pGfB4dWrV/j+++8gmESrWmBFDHtSNxtwMe3RZKeTkZwC&#10;aSsqwfPzve/7mZUnOXggy3ZwOBwORNrlHOOg09eO4xhIe0gqLh/sGmOORp4r07Ut9rtdyowQgTgR&#10;lSmr1Rpaj/jmm+/w1ZffwnsG50O+WlCH9X0PgGF/2OPx6QlSCOzvbvHu55/xxRdf4P7uDt47qHe3&#10;+Pjjj/HZZ78gcB4Mlhlax4zjV7/6NTbrNbbbJzzcP0AKid1+j2HoaY8EcH93h7P1BmdnZ8kbP98v&#10;p+wAIsW0bYP9fgchOJSS2D7tkkJjHEZSKSgOKWgwNQ4WQ69JHewt7oIbBucMN89v4IceejT4m7/9&#10;K7x5+zM2F+e4OD/H82cXaFdkYXN7/4ifXn+Fr759he++fYmmlXjx4gab1Rr7/QEeDqqRYAPD7e0t&#10;nsQ2hJarQD60UK3CZnOGD25eYLPaQIoGkhEBLbqy5LaXpPQXf37wfh5ClhVOrD7tL8NjJ1aLSw9k&#10;XlDkMrdThV7N97AECkpgoCxcaqDwUkjoko1LjRkzFY91VkgJsC9tdvnBU/uZZTEX/e1qA4pToVRR&#10;JSFE9HwkT+4lufSS0iFOBlkKhq03QQxTM1rad5Q+xlV7mQXGWX5I5J6bZZOfT21rfrMkZRKzQRCF&#10;SUajthhw6I7Y6Evy48n/2M1Cn2pMLJdZb5SHV2mREw/1KNk8sg9aeA5jQ8M5B5Nq+pw+eizPAZEc&#10;1KwNEEom47yRmrwagbrcG9mgrzxwa+zJWQhvIfcvP/eMzTNr9H3w55/Wa8mgiyyFJeCtBEVY8BoV&#10;waczqotcKPw8ZyT7ZYCAx+gdVAhO4mqN/d5g1bXk3e6JRW6dBgOHlA10b+C9xv7+CatzDc+Jpc/B&#10;ZrMkX/ksZSOdDgxPNhiR1Rp42zCMgbUNLAccLFaNAOfAMI7Eqg02NiJ8X9dKbJjHSlnyUQyvHRHC&#10;qDxxjmTJMSyOwYXDyqSzRCkF53ewPhSjXGIcDZzWFMrEVUpkr7G945COswzMA07mQhyHbvv52Ccx&#10;70mRolQDJRtIJuACC17Eqt0RQM8ZgzMazDkIR37+sC6FL9HnpYBjJwA0HLIT4FJTgSgFuAC0piFP&#10;P2qSho8OcBzOcPiRAUaCeQlAZM/wvJHPmVfLA87jMOclpnSt2V9i15fMxqUiPz/HYxaIc2Q/x2Mg&#10;WjG4c24K6GYhtJwKIZ8835OHe2LJBH/BIvi+ZJPO/BEztu4x+8bN6ptyeBqZt3OrvGk4GCX50Rsz&#10;B+vzemRJXTa3ffCLTU0JCNI9cTOSRS1/JD4X1jqwNAQMezfnsGZupxEBnQgW1Kyqamd6OZStkRBy&#10;QkO+v0XmTi3ktTZgn+2Bxf2q2UEh20+srQ8DrLEYhp4C07SGyUKmJws/fzT4r9XYS2zf0mawNuDu&#10;+z5d43hdcuul2prK1/aSAq68h5FVKhiHtw6e0TWKZ0KUL+fPRQRH8iFVPlSarVFxbOuyFGZaAkG1&#10;gNQSQM/B/lgz1oghOYmlNrTMr2dJuElM3uJ7aoHK5RClXI/l0KkcLJa2J++rBU7ZVub7emk5VyOS&#10;5PtSvAY1y5kaG34pNLv2XqtksoqijmW2jJEpLGUgFrEJeCz3nJp9EgcLdhMsWahyxkOQ6FzRQetZ&#10;hpBDHA0CHGw1lJgVoLq1kwINfqrpyXPcJQJQjax2KmiZFflGZXZW7Zwuh9K5gr1cb6csloKRYBEL&#10;xoqhoJ8N2zxCje6nUPk01LQG7969Iz91qvBSv1CSqSKRgQvKidL9gAYcl2fn+OnuljzCpYQ2Bs5a&#10;8j3vuhRunFvDzF9TzH7f930gRRnIpsHY9+Sd3LTgnAUQXOLi4gKCCxz6QwDzJMZR49UPr6CNxgcf&#10;fITN+gxKhv5HyRSmyhjmmVXZ3mKtTftuvE7xmmit01A3/l3f9+n3MnyWx8cnCEFf7zKbqlLdlr+H&#10;tD9YB+NJnSCEIPVyuPesWCtltuCS3WK5huNn7roO3ntcXFzg/v4+qSJiLXV2dpY+b/yV4xlkW2Gw&#10;4qvi2bPpvQkhIIWYDb8mGxkEHIAsQ3Y7GtgP4whjLaQSGA3583ebM6iG1lTXdXj37mc8Pj4RuDhq&#10;aGOSDXEKt/cxE4+CXINMGhhtsgFB2M+IQBDObWsThuOB8Nr0fk1k0aeMOjqzkbHiE34VsjaIQOMm&#10;hSefrHOXBvpL5NhpUOkq51Hem/gMF1pm07/PlaGsg+NeFgkrgjNIyfBXv/kNzi/P8eVXX+PtTz/j&#10;9vEe1joAfToX6JYc4xBTQLadnZdTP5Jn4BBbvus6bLe7xDqnAVGusFOwjrKSYm6odURwG4YBz58/&#10;T3vPZrPB48NjWtdkDTOi73sMw4hxHNB1DTabM4Ax3N89oFEKfT9O2I7lUJLUQD/f3eLZsytYbfDz&#10;3S2+/OYbCtsFg/OEf+0PO6hW4erZFayzeHh6gHMO2+0O//m3v0UjFW5unmO1WuH3f/wD2oBPGUP2&#10;kdfXz/HJL35Jz6SQ2G63dL25wOFwwOFwQNu2aJo2OTM0TRsGPgTwDwNhnldXl1BSwcPC2RHMeqw2&#10;a9iOQzUM1zfPcXl9BeNowKDHAR4O19dXOGvOcXl1gT98+TUen55wf38HPe7wtNtDa2AcHd69e0C3&#10;ugAXDof9CI647xloTTZL6/UakqsURqzNCCEl1us1Ls4ucH19Q8RZS0G/kNNeGEN9iWzg3+sa8d8M&#10;3h9zj44l0zWG6sxXLyYHCyzKg2fMAjYPOcpT3kv5c94c18C+GeukCLXNvSuXWEfRTJrsCSOolDMc&#10;xbKVxwmp84w5ZI9BgVowVa0RzuW0tSHGkuVPHiYTfQEFloGxsrHJpYbJL5dNYGJN6VACvVOQad13&#10;M18PZVZAzbYpXwcTmMeSDLX8XmttuAYTCJA3ZlOTPzFsy8CpssjIG8gIzngc+6RPn40fBcGV1gR5&#10;I0jXYsqDiEyPpcFU/vuyqc1l7PHeRR/mvCmpPdt5GG59jWPmZVhXfkwAXLlnLBUFsfCILFvmkXmJ&#10;2ipLqmyGS6b6KXZ91T5s4T3mUtDUhEfQxod7Zcn+ZbNeYa2ucHh6wO0P34BBwZhDAIIdvLMJxIDx&#10;aDqFYdvDmxGiCSzYAILng4zaoK9sxlPYI6gpYoyeQwcGG8JTB2vRCom26YBg+WPGAU4bwFAwo9MG&#10;ho1gjYdiDoKF4iz5KPoQvmop5Gg23CEGi7UOQkowNkI1Cs4aKDlZKxkGwDrQ7fZH+305qKkqL07c&#10;25JJN5fpzu3O4vChbVoC8nwIR2PkXygEhxIKfjjAjBreWHAHSC4gOQezSEFUXDAIJcAkwFX4JQBw&#10;B6noGe+HA/RooccRIc8JWltwKyDZCoK3kI6D+8DJCQc0ZyTxdX4O2NUsMEoQJ7dXEllo3RL4lDOe&#10;lsCjms2bMTaF8rkchI/vLcusSPLhyKp3JH/Nf44LzeNxmK0LdkXR/xJHcvKa/V/J7D6lYCstyMrB&#10;Z2nlR2IRdhRAXrO5igP6EtCfrqU/ql8ig6sG9ubqoiiD9m4e4H0M6LBpsIjcjoRA/Oj3utSQn2Ld&#10;12qTY8Bu2TZjiYFVsyl533taOnOsswBzx8G64fmIkv0w0wgeqNOwfLJPm2f/lEGBNZbskif4sXLQ&#10;ztiwuVXATKEgjn3Sl9R7tXuRLFYcqaXiXg4xDzKlvUofMc7z56EkrJSfv7RQLIH3fEBZ1qT59YpB&#10;h3nNkg8WSsuPY0ZoYJSGdZ5bDS3tCfE6lISQUslQBnrnPz+vJ5aUhqfuUUliKtfP3FrEz95zqag5&#10;YkZ7fxQ8nq/h8jMuBZkvqUmXhhWljcdpVZKfqXekbGb1XFTZRUJOfq9OqrHYMRkrgqvlIHg+vDu+&#10;TzmLvmb7VA6GnZ2UhuXPrz1X6dnhfGL5+zggQzX8OQely7qI7FWxuPZKVXgE7/MzvmY/FO0r0y8Q&#10;s1WIoKYQEkpISCHw8PCAx8eHVIu5uLcuqNylEPBMkO0JgHWjcLvdUSZTQzYrgx4Da5olC9v8Oub3&#10;IV8fsQc/HPbQ44imbRNRaxgGnG3OsFqtsNlsyBIseK3v9z2McVitFJwDbm5u8Otff45Xr37E9mmL&#10;q8tLbDYbnIXv2+/3CaQm9raq1g5xL8+fba01uq5D3/fY7XYpjJHx6HHOMRoaOoMJSKWAUH/HkPj8&#10;GY7DhPg6dK1syoBB2I/boJJgWfBjsm9lDFxQDpQNzw58UHYghLUWPVpcj3FY8u7du6SAyNdVBOFj&#10;YPhcvRQJEzaR5WrqqLL+LQehcUiwXq/RDwNl34TeXesRV8+e4fLyEm9vb+Gdw2a9xqrt0LUdNt0K&#10;TtvEPI4ZPpzRPWGCR/loWNtThG/OUKf+0oWQY5fVgzbVH5E/F5nYxjlwSWrdlP2R9cSu2PtSDcHZ&#10;Ubj0tGeU+wEPwy+eMisYw2JtuNSTnQIz32d3Wvt3wmbC2fqrX/0Sn//l57i9v8c3X3+HV9+/wjev&#10;XuK3v/0tXr56RVYohwGcT44R01lJa8JYUpm0bZuesUioNcGPnwuBpmnS0EkIWq/90EMGexv4uFdJ&#10;wHqMI9lfGa1xOPRoWpmsvNq2xcXFRVAA0Rp/enqCUgrr9QaHYKUzaoF+II96YzQcyGMfwWFDNQ0Y&#10;KE/BOYfb21u8bBqM/YCXP75CPwxkycuA1aqj/jcMwn2waG2kwsPhAS+/e4ndbg/vHB4/+Qh/9z/9&#10;HT771S9xd/sz9DiSCpUzrFcreO/x9PSEL774kizPQh6FYAIeAm23wV/85V/h6ekBw9CjbRraq5XC&#10;+cU5Db+Yx4ubF+AQeNo+Yb1eU4CxbNA0HdabBkwKfPXtV7h9uMPlxQXOz8/RdgrGGtzd3eK7737A&#10;7//4R7z7+Q6rVYcPPniBq6vn4FxgGHooKXF7e4d+3APe4/zsHEpxWDcCjKFrVzRoCQMpIjdadJsW&#10;jDNcP7vGqlsFtSuH5Bw2PItxzywDu/+84L3P/JL9PPjymPXAjtj286J9Hn76PkuaUp6ZB7TWGPlL&#10;m2xezOf+iPnX14B7Yutl/rx+8i9lni145OOkVL7euPpqg3MqeHbJP/ao0Ko0sRP4xeHTRu+KCeyx&#10;zU8J1kgp4TxZPCwx75Oc3h+/P6QDiVe9TctshdLvOn8/ZUE1edDPbWFK1nS0/MlZkHNlAArpY8WW&#10;IxQtkSGa3+doCcJPNFt54VVrlmrNSAmGLVk9lYBmCRhNdiETSJKDWzXmWf7fS+8DOBWKi9TQMOAk&#10;sFJ618ZQk4nVj8Tgr03ka8qIUx6tyHQPS/erlLeXe9dcrZKNPENBZqyB9RKqbfH85iN8J9cYB52C&#10;wgTnoLwnC2scHZhw8HrAcNjjbHOdwEgePdQzpUAslMvPN2PEsUm+bK2FA4PjHJ5zWM/AZYPVagPv&#10;yMsS1lNgU1CokMWPhwV5tyvhAK+DgYwnVSZz5MkFGcJ6wsAm/OBhGEIjQACgzCS94zASu1MAFiZ9&#10;3shez/eEefhcISFny2BBzUIn2vhE4J4OV58k41IpcBYC6RoB7wwVxJxDePKBNKOGdxbeOoSI3mDb&#10;EryllYJUAg4aTDCIVgHCwHMNzjys1VRsOZL6a6MDAG0AZ8EgiEVOkU1gEMFzHyn4zdEDffR8va9w&#10;rtlGnAo0PMUcrQ3QpmZYpqaY1iuD91guvFO4V2DdF4W6tTaFgk/MQpGA+6k+mGft5F7fS4Of2tlc&#10;WkrUGH/lMDe3Bor+jbW6p1STlPYkJZvplCquRpSYzk0ktmotOLP0LXfeJc/e2p6d26zljOba81f6&#10;1JcDlCVv77KGKhUTJfuyrAfy97TEGC33dTpr5lYxUsqg8hHJ65peewLx4F0KPUx5F6HpLsGgHLhe&#10;spmqvb/893k+Qs0HP9oT5vc4VyHk4HYOmFStpYKapax1ytc9pbzIh13xPRCrnx+FrS9dh7n9pK8y&#10;yuPflWuz/Kwlk7wEvOuALasy+0uySS3Xoab0yGvZmh1mvlZKJUVZ9+W1yNLQpJb1kf99qf4o/eNP&#10;fd3SwPi0PdU8nPcUwF/WwTVboljjl7ZnMVTWZ8F45d63NKiOAdRHQcdsUmzO9/Ap+LQ8M1lmHxNB&#10;uTRE8C4NBdLZgbl1RWkdWiPv8ADSxsE1Y6QqsM7OMuxqz07+bE1Meixaq9b621zVtRiUXFiWci4g&#10;JQV4RlZp9Cr/wx//iHEYcH5xCS5iLTsNKCPrOj3DoFDXRjU4OIu3b99gDFpTF4aeEWSkfWH6szK3&#10;Ig6BjNGJSRs98IWQVLdZ8n5fr9c4PzvHaqXAucCbN2+w3x9gDGUYRb92xhRWqxU++eRTDKPGH//w&#10;BR7u73F2dobPPvsMnIVQ2ZgTl+0xcT+YiGgTkYLYoByHwwH39/f4x3/8R3z77bd4/fp1smVDJDUC&#10;tN6Mm6kD8wFdLZMw/l4bg/Vmg+vnz7Hf7/Fwf49d5uec99jR/sNpk4D8aENjrZmFWtbWJA1BLA6H&#10;wxFRgjGGx8dHKKWojwi+7JPtkwzXa342ROA9Wnfk52Kuwsr3n8PhkK5127b0szjAPMeHH36Iw+GA&#10;t2/eYNW12Kw3UKLD57/8FT756OME/qa9jAAsvQAAIABJREFUzYc+Kwz6AR8AfQAu2smFPoURg82H&#10;7+NBpVIjhkarGMKyQAQX46FCDydC8GfEOKx1hWtAUO1BkCg8s86Z1oArAH2XsL5pCOuO9uv3kTne&#10;B/AvvcYSoSMpGpwjyxvm0coOH9x8iOurG/zm13+J1b/8C/71//0dnLFQQsJKquHiAGzKgfJJHZFb&#10;U5lA5CjxzxgCTevFkV9932M0msg8IOX0ixcvYA9mAvI9YTPdqoG1E3l5tVpht9tht9vPLKIIxG+w&#10;Wq/CXtWlgd+ET/pkBRufndVqBe1GfPn1FzCDCVhv6K+lQte1AAMeHu/x008/4vr6GR4eHqBHh3fv&#10;fsb2cQcWFE6Hw4CfXr/G85vn+PTTTwOJ1uOw2+E//fN/wmE3wlmD1XqNzz//PCOPCJyfnePmxQ3+&#10;+OWX+PKrL7F9esLzZ9f41a9+ifWqhTYGXddgterwr7/7V7x9e4vHxy3++q/+Bh9++BGU8hhGi8fH&#10;B7y7u8X/+Z//L+z6PZ4/v8YHN89pT2Qc0A7v3r6jQYcdcfewhwPQtGsIIfH4dA+te3BuIaTH2GsM&#10;/QHOCXhYcK5o2BscAmiNczQhR2O9WuHmxQ26poOUDSRXE1YVnrWYq7HkxvI/Dt6zgk3LfAK4SILu&#10;pgk+aFJI03J2VMS4ABCfYpXXgMvkKRgkUKUPbI3RXiv2rTMTc8KHRisNFcjuwadNhyeJTd2L3Ee7&#10;qzBdZsFSyKXvrTWqNYUB45j8oDmbAdp5XTgFy2Z+c8kzXqTQWPLMIqsX72hqCsZT4rPz0xSaJmLE&#10;XIxMqTIcq2QgRD+9yJiI7vAEUfHgQ4yImlPhmGW++QSQekw6sLotTgk2l0GCte/JGUSu+AwlQJGa&#10;GhGirJlL0rEpIIg+S64CsKHoyD1pl+Vc02efsbJPKCuo2DHp5+bNSvThLhv+MgS6ZCTnxZCUMt3D&#10;KUwuwKo+AMN8ztiv2W7Unrf0mWchf+6IDcY5C4AsyQCjDGOK/Zwo/JTuzpOfX3mAC8GDr6ZPnteM&#10;MXhrgawpmFt2sRmDNe1NjvaDmsXSqUyOGsPYe8BqR4wp66EIbsd6vYZar3H2AuAXl3h6fInztYDz&#10;BsZ7WOPAjUfXrdGuVvR5nMXw+Ij1RQ8lWgyjgfU+sZOOnx2XsdyPwVcGCpbxjPY+6wHPJKxvIJoN&#10;OYVzwFtqNphn8CBWhTMHwBk0SqJjDNw58mqk5FAw5tLAzjlAMQEpSOXCYgCSd1BcwPJ4Dxk4c+Cc&#10;rn/bdhB8BCTNAFLgebBWMMEP0yGAu5nyJ24tpwKPa02v4AzwgZXmIgsMYEzCQ9ChzTB5EoacE2ep&#10;6LbWhOfGQo8HSHgoziAs2WukPUcyQDkwZcEkg1ASTNLncs6kpmAYR1hjQ3irg7EezHgwE7xAvYgj&#10;MDBOfuTgmR2SR8gYOPYLzvezHMheGlTVwNOS7VkLkKwNSyJQGG0CplB7zMLBGRic9cEn0Mcs5GqG&#10;BryHdQSQesdgrD4CH3PVUs5yj162eUNcWlYs1Ru1cN8c8DgGzPjJ1yhDVnMV2LEnMS/Ot5x5P/lu&#10;xsZ+OndoTcPb0IgcA3m5CqxtG0jJ0XVtNuRg8Ix+IVhw0QDSJxb6BGgzCmF2y+zbkiSQnyWM1QHs&#10;fIC8xPY9FaxZG04d7ZOcNOM+nIl0TzhZjwkBaxxlK5jojUo2Yd4eD5EZqxM6jn2rp4LpOOztOEC+&#10;bdtq9tPcs5nPGLqlD3JZY5zKTYr+wWUWRo1Ak64vj2c7Pas+G+RyKcAchw75JuUQOgdXcwbn+5S7&#10;JZhVPvvlwCwHx0tFbz4YWarbyiFCLYB16XrWBoKld34E3ZZCXGus9Py/S1JGCYyVe+KSD/qpwccS&#10;k6xWO9UGnUvBsbVA1HwgkNs15TYqNTvU+bk4r5djPgKJB8O68Nk+PrOCnepnzslGKh8WxvpLSRns&#10;Y4K9Xtb2xCFYHljrPQF5VtP+yQUPrTc7GiCn5yAoZyPTPm4jjNOwzRpDfbvgZENDsfeza7o0pJ/d&#10;W18n45RnpMsUSKxQgpVrSQie2sVI1AA4BKj+pOsiwIXE27dvw5nWYBwNGJfkhx6fP+dATsdEJPHW&#10;gjkLxjo8HXY4OAMuJM7PzuFlkywoJRfJvz6qbFKOR+iXtNYB5KT70rYXgWU/YtTkoR8VSY1SaJsG&#10;3gI//PATnh62gVFOik2lBACHRnV48/pn/Mf/45/x5s0b9P0AeIc3b37GTz+9xYcffIDr62tcXV7B&#10;+jF5uEs+DSFFyJvTeq4o1Frj7OwMjDH8/ve/x36/n/bU3PqHc4w+DrWC04DzheqdEWknPGPxmgCA&#10;ahpsNhtYY5IFoBCCQnwDZjOOI3a7HfU+SlF9kppFHgBsD+frVmBm1LNiQIXgaTNqYpMXazDun/lQ&#10;KBIeJBezsyW3cCuxKxp18al3CURWrS2sm36OlBLwQKtavPz+Fb744gvs+x6//uVnOFt12O1G/PKX&#10;n2G1WmEc9sGSK9a7hNtwMLLLAiP/+tTPMLjggePDz2TwiRldDsMnEkMgjwXrFxGeQ58pLZmgZ0eb&#10;wLBnLCj0iIkvpEj2lXUVZWmF6UMILVmMxNDaWR3kA1bkXbIaY5zNsMQlpn3tfKmqs9y8j0jrw5ON&#10;kIGF3mu0bQcGjn484PXb1+iHAxqpsO93AKeeTnIFMBfyATKLPkFKiZxkLIRKPutRYc44IKTEYegD&#10;WS66BxDewLjH+fkK63UDzhy00bDGpn3IGAvBJeWAeIZxNBgGDaUUVusVDvsDrHGhtwapcxqJs/ML&#10;cC5we/czlFIU1stFqMOz2oEDF+tzPDoPJVsgDKcYY2hXHcABrUc4Swx9ay0eHh6w3/Z4etrSc8RC&#10;1sOgYUcDfRjghEbXdjDW4vFxi8O+xzgGZXcY3nVdQ+Q+xtA1Eq9//AG//b//Bd2qw9PDFrJp8OO7&#10;13h+dQW5fYCUDTabc3z77Wt8+83XADgOvcEnt7do2oYGvxDY73YY9iMe7p7w8+tb6L8w+OiDDyEE&#10;g5ISgzHY7XfYbne0L7t7vITEs6vneHzYYhx7gFmYcaTziTtoEz35Kex5MBYyOT4AUgGNAJ5fXuDq&#10;4oIyCBjAlIKx02Ar79v+/wPvl3wa/dSIMoYUvKqUhHU2SFNcYlxS0eOrQOD7WGK1RiR/YHOZ5umL&#10;4I8tV9wUCiJZSHUPHntgoJtWkcMeAxXTxhl/JYC7YvUTC/DSt73aPDKWvOWj3+8M1Ucs+DAFgaSu&#10;d/7ZJ5lTHLSImSSttFCoec7nTMD4enFTBBi4YMGOI7unnCUWaPSQRyWBvjaVrcl3YyNWMu7yon7y&#10;s7dHDKnoIzkV/2wGAkRfO3ptccwmy6ThNYua+efwGeuFzRhg5Z/ljWl8D9FmoZSLR8uJ3MqgbOpq&#10;fuclMHPUMDFAMBmuiceU08vDYIjNPGtr/nI5UFBj8M2e49lEEqh5A6cQykIWn9hilqxm8nKChUYF&#10;GahwykIkzgXyAcEpa538+2sDpqg28tH/znlY+OShB84guwZXN8/x9ukH8nKTNMgQnIM5KhuddfDG&#10;wAwDDk9bXBkN1XVwwS8zl1HOmbgBYKvIQidgKHz2CMBxCR8CjiNbk5ogi0FrCtQdBzBvsOoaNLAQ&#10;XlMZMGP+kWck5yoUfnFfpIEaGNAohUF62EEnRqoMa6pVCq1S6LcPkN4u3r+c5ViCevYo8+HYnqwE&#10;rAmMI7DciWBjJVkYgAKqoc9Dn4WeCR4YM3GwQKFbYawQhlNCCAjGIJUCExyGaTDhoFoGLh3AggWd&#10;dTDaJJZ5f+jhbGAbGaAVKwgjIdBAeAnm+VF4Xq72oDXosj2FHQGlNTZrzrCssaBqg7uSSX3Kw3x6&#10;bgy8nzdLNjR7JEt1AbCPg202Y7DHc4ysSRDONJ4NruYWIbnlQwqby8Dq/H2Xe2hp51AD9GtZAMcs&#10;XXc0JFlSNNQGHzWVXVn35DVF7vdZ3uNT7Mn5+eWCF2WT1UCRCMATk1UIlnnou1ndQfdpGprmDOQS&#10;5CzPq6WshPyzRGlzCRLVbPXyr4sevjU1SZS3xudqBpAzj37ooY2hgXd6NrJahC1nJNWeu+P9bWJA&#10;LdW2+b2Mku3qOgqgQ41Nv+R5vyRNJzUMjsJiS2uVEsjkETAq3l8e0py/jsn2gmPrp3oeTY2NHMPg&#10;cnZ5ZKbmz2auyC2H/aUyp1avl+rQkoBUMg+X/J7LgOVSqVKr82q2OTW1S602LFnx5fAx9/S3hcfv&#10;KVXIEiOyDIQt+8sybLU2LKnlIsQ9oPSvPj67poDN2vAlz3XLwbHo402Ay/weGK1nYctH9yXUdSbs&#10;F7z4mTnRJfeAjrka5bqK/459jLU22XfEZFMKJs3qf2uDtxeq67OmciqHMlQX+tmAqMy8OSJIWHf0&#10;fM0CZhEG74GlG8/6GFAqOIdUCs56bLc7SEkWEd4dCIhM2QSRQsYgpITkIg0xjLE4DAPOLq7w9u1b&#10;iJaAVm01vGchdLCdZZXkQzSyxBjQNA2FJ2632O/3054Z1JljUJGuVgRSPz49JlsL2082L0JKWOth&#10;rcezq2soJfHJx5/i8vICYAzbpy1evXqJb797ibv7R7x4fo3r6ys0rULbKgjJSJnLOWTT0JBSShit&#10;YQL7NypEdrsdttvtzOomB7Xjs0LBlxrG2JDbIxOIR1kAgGB038aYg2UMNpsNjDHERg97eWS/R+ud&#10;mNsQrW6awFbPQ8wR7nW1Nsp+SSkhu25mKTiOY1LF5WqyfO8qz4YyPy32A9MZyVL2QrR2SsG4UsI6&#10;h7ZtMtWGA+cthn7Ai5sX+OGn17h79zOuzi8gJMdf/tVvSJkcvtaHDDbnHIUSewdEQL5wvvB+CvKd&#10;EW+yPToOqvNhZsJKEug/nT0mU3kdY0q8aklTZ76zo1q07n2P1NvEvS0N/H2Rr8lw0gptiaibk43j&#10;8DUnTyaLLeYDq34EYxz393d4+eoVxtFAdR065nB/fw/GRMLeoupIaxPgLpZssih8NTxLwZYs/nfb&#10;+sAC5XDeYByp55VBgSwVqWseH6afZ40Lz9yUOzL0A9brNQQXGIeR9mDBA6GNnsuu69APPeVACIHd&#10;fo+ua9H3fSBdBLww5NBRXoSY1Vw6rJ31eo22abHd74LCZAVAYLs9YBxtwqnKOnv3tMOL5y/gHTD0&#10;Bg8PD/j+ux+x2w3JZrvzwN3dHW5ungdlFSn0Hx7u4b3DfrfHbrcD3r4h4jEczjdnOFcd3r65w08/&#10;vMZuG9QvAIRk+OTTTwMJy2O0BsMwYjiQrdWXX3yDTbfC1eU59iEwmPMpF+R+uIe1wN3tQ7DLJBJd&#10;13VQqpkNJWmfUVAmKOMF4cedklg1HW6ur/H86gpdQ99rjYWHIIwF7qhGLt0+/mzg/YyZmEJQDDjj&#10;MxZIBJgTe9n7BPYx7lPi8jGLHdXGrGyaY6GSJ7qXwMWfGtyaF8Z5oTcv2Cu2HQsNLl84cPKCJm9O&#10;4nVYKoBKJlHeVB0xmlh946wFwx0DwHNAPp/e5mygknVdUxQQ88OEIBSfpEXIAPCaNcESk3spkGSJ&#10;0VP6PpZASg7e5A1RlOIppWaAfiljLsOtcilszZIlgcwArLFVqfcSc50KmmNA9niY4hbtk2prId7n&#10;HDjJC535evFHKfDEPohKmLKhqIPjNUn60v2dLIpYlVVXawBjk1NrBEl+7BfldbVnlWee0UtDxZL1&#10;Vcs+SPI6DnhtIRmD05o84MJhw0WDFx9/gp++/h3AiXXuAThGsuZhHLFqWjhrYPoDnNqiP2xxtrmA&#10;9xyQEsbZABizZE0T12hsZvN1nA+UEAMow+/BRQpok5KDCwquJU9MC2PI7oYzgDkLyS2Y1YB0SP7b&#10;jIExUo44B6gQ5JuahQSk0lDDhjPEaPIPhDXgkBBcgCkJO+ijfTEeopPtyrL0Pm8al0CTtA9nex8N&#10;bh2xiZkPIUc8sZyQM0hZUH+YCAL7EHJHMsq2UVBSwnMPzx0811AtIJtwNoLYu9YSeG2Mw3DQsKOD&#10;0Q7McygugJGDuw7SdxBekBnHe3NWfJXFWIIvJbAYB5M13+SaCuUoVyEDxJfAwDhsjvtpAt8CcBkB&#10;X8YAZ1z2fMf75hJTz2VnWa4myJ/j3M4lnnOx8SoB+plqr+KvXHoL12xIToWtLwH1OVO+zIo5FeJe&#10;nq35npQ/I/mwovysNYu/iZEqZo1qbqGYh65RQ83gHDtSIZXEgBrTs1brLNl8LDGEy329Fk66dJ4s&#10;MYBzVlsE46JNwhj2dO9dyBKwkVYXGiUX2GgIzE0dGH3hZ7GMpZp+vp0NX0v5fgl25oBMuT4jQOKK&#10;jIQc2CjP6FPWfSxTduTs1CUro0iQqQF8NavLfIBYsnRrBJ/ymSz3nLLeKckow0Aes6vV6kg9Uz63&#10;tQFobT8s1Tu1YdkS0F8+f/lgsbQyrNmMLTExa2dfzZoiZ5QvPYO2EtS3NITMX6/2vJUDreOBdJ3g&#10;tZTvU8tpqg1WSlLP++x8JuuBqc6LA03j6rlWNWuhfK9eum61OrdmUxkBRyklhmE4SWIr9/rS7qi0&#10;w8wHN+U5Z509uidVe9aiT19SjHA+yRFYXLecQ0iZfKOfnp7w44+v0TSrALirZMFnjYF1DsYEmxbn&#10;wKIqQnAIpXB1fY1nN8/x9vaevKTXm6y/AXxG6Mj/eXp6SsGv8Rxp2xbPnj3D27dvoZRCH1i1UZWk&#10;grVaBKiJ7ETnY9M04EygbdZgDOi6NljoeOz2O/z87g5SSHTtGv1hxP3dA+5v73Hz4hk++vgFLi7O&#10;0CiJdt0RYYExNF2Hw2EAl5gRo6LNRjmYyoln+V7x7/7d3+H58+f453/+5+AdPyRWed5DUrjvCtZY&#10;tB3VBRHgiiqFHEOI9iLxLG6aBn3fZ6A3nwXQl1ZXpDCYwqjjGiX7XgKp81qtlldU9t5lLZaH/KZw&#10;XBfCJQPznTGG8/PzGXFoHEecn5/j+voaL1++hJQS5+fn2Nw/gnmDYRzw/IOP8Nnnn8F6C+vtEb5l&#10;rQPhsPMckdzmuMx/KZ/L0sKxxHjKQWhO6ijP0Nqg8JTlTUnEiOzuXIXvJ8+dWWZMbk+UD/fL/ep9&#10;2S/zYU+9X6e6CiHHiELNm0ZCCIlffPJLbB97PDw94PHxDs54DPsBitMQSylFKoiosJIcSsmU6yB4&#10;UHoInuyzoq3vw/1DGKhYcE6KzdyHn3MGwVXIL5jjb7kt1mq1wjAMhFk1DZpGYRw1kcuUClkgDTbr&#10;MxgbFUoa8CHbKqjIGJ/UA7FH6LoOT/op1XTb7RZ936NdraCkglQS3gFP+y097/GaBBvc1WqF9XqN&#10;h4ctvvnmJa6urkI+xVvc3T3C2ilg3BiD+4cHtG1LYP71GncP9/j+1UvcPzySMgMeznrcvrsFZwxX&#10;V9cYjMX9wwOcdZTPwRnAPB4eH3F2fh7sshyednvsDwPOzs7D/uXx9dff4pNPP8IwDHh4fMDh0MM5&#10;DykkHBx2uy02mwv0hx6jPgRVgJj1YzEcW48agjN4xWEc3VMwgUa2uLl+lsJ6nbHBPDfg4fwYC+OM&#10;z8iPfxbwftEX2jv4sODiIqBpsoAZdHX6VoZcLoWcLRWYtcYy34jLYJVyolEeyGVTEKeUtNWIwPbD&#10;jLVYY43EDb/WSOXNzVIQx5ItSR7C9b5wtSPGSNEkLykpcrAxX1C5l17e+CS/1wKkWJJD1nzq65Lu&#10;5UC2paFMLZC0VBAsSYr/FJ+1WoOUr70y8CtenyPpNCaWTS01vWbnQ9d42Y5l/lruSCpd832t+ZqW&#10;jVdeBJSN76wYcCTlg2cpRBLMF57TbMFyalLtpBCtmZ1DfdhWK0hyFQKrhCVba+EZPwIdTzJcMTEc&#10;lqy4/lS1UhpqMgYWGgMGoOvICseB4frmBZha0fDLDlRQgDwQFafCkLwNObg32N7f4vL5hxSAEgDn&#10;cdTH6pvK+p0XNxPDw4HBMQ7GJIRqAM7RtS08JzbIaEyQtBK7SEFCOYOGO3SSwVkDeAPBiDVhjAW8&#10;RdM0Ya2xZEmWpN/BSo3Y7XI6JwBsuhbOaEjBYSprIA8NzL37as13DuaWz1EZqOoioMkYhCSrMSlJ&#10;PSYkB4cHvCWfa0lhlS42Eph8v+FJmuuDcmIcNcRaQBuNppOQHYNsPYTy4MKBgcFoC+8AYzyMtjgc&#10;Rmjt4Rz5HgrLAc0hnYJCC4LuWQp4ra1P+lz1YXbeNJXqtRLw+FNZOCX7vhx85oNkWqfz/cElFQjl&#10;iLhos2HcEfDsnIOxVHxHBrj3BtqEEKHCHigfQsTPHdlJORutzFh5nz1f7Rw6BWTVmPCl3HtJ6RCH&#10;HKU/eu0Mz/fzWHzmTVLNEqzWhBmj4WGhVAOlFLQZM3tBnwUw5fWKS0V67X2W+2NZY83PIH9kB1c2&#10;5iWwn5/D5fUrwapawzu3C6gDYEIIpOhv71IInrUxxCqr0RjSgG4iFdgpkwHBGiOwswBUB/cJxMjW&#10;aY0tW9YIxphskBtIDkKEIGKkzAzmM1sbFwODUFU3lhkCOSM+r4GmtT2x3mYEHCFSyG/tWcmHEvmz&#10;WVMw5oOachgZ75mU8kiFEveF2CSX9XwNaK8RJmpfc6p2OJUnUqqUUAFBl2r+0j6pBHqWrAjyn5cr&#10;bKM9Rt7r1Hq596l4avkStbDgpcDa3C6zBItLVUG+187X4ekh6Kk8tsn3k5isDj4xipfA8XK/LfvI&#10;SAIqA5RrNW9t8FsSxCLIXK7zWm+wRBzL13F+fpZDVxbqulwxc3SmZYGyy/lDDgwiKY0ICPPgTECE&#10;0EchBLb7PTw4PvjwQxjjZnZavpFkVRM81T0IlBHhfVxcXeLjTz/G6zdv8McvvoII38uz/JfIJI/A&#10;dgRuIpkh31eapsHZ2Rnevn1LYG++J2fPWlTgT/1WvA8I4PcYwkt7vH33Fne39/Be4pOPP8ZqtUrh&#10;q/3hgJ9ev8Hd/S3OzlfYbFZ4dnWNZ1fXkE0bam2qrSILnfFg21AMHuO9ytnZFIh5wO9//3s8e/YM&#10;bdtiGAa0TQOtLbTVUI0MoCuHFApaazw8POCjjz/AxcVFUjjlQ58Sf8kxjfPz8+QdX+vt8/Wbh6vm&#10;+1xUwtb21Glowmcqu/w+1kKmc0ud/jCmHjNn9TdNg8PhkM6Mzz//HG3b4s2bNyHDS4KDhnueATcf&#10;3ODZ8ysYpwPzvMxMy22E5tZltX2/VNPGIOF8/4/XoKwv83M0fs7yLC8t3WoqpdqQNF9f1UB4sFSb&#10;1/b3Wd4Tn7sn1EgWNdLF5L2f4ZURt8hyNngaBjn84tPP8L+cX+Pv//7f46fXr/Hdd1/jf//f/lf8&#10;+N0PsMxTMLHzEIxsplx6zlnCeGzseTwpqOMaV1Jhv9sHIJ/sriNJ0FgLoz30qNG2TSIT53mMcT+K&#10;4a7bLVnVnF+cYxj6NOiM+816vUbTtJBS4u7uDno0tNdYC6OHYKGjISTtmfG5iCHbehjTuiCvf1LT&#10;K0mWXesVp8FbNqCLmRERwO/7AS9ffo/9fodx1LDWQEi6l00jA6NdBLcOgcPhgG+//RY//vQ62Soz&#10;xjAOI7q2wzAaeCaw3R1wOByILMcBJVX67GTp4+Ah8LTd0n4Uhgpd02K72+O//td/pf1DTARczgTA&#10;Y31JtTkNAXQIsB2SR318poZhABOAFwCUgmgUVNtic3aGy8tLUiQzAaXaoLBywSbKz87RqOL9s4P3&#10;5eQzTw2nBTP3FjZGLxawtcLtfZ6IZVGxFExUyrBrE9eazPzIfz5eUBdqtCKwpMb6WCq0S1ufHNzN&#10;/RXzxiffqErAusp2L1j1NT/UGrhQK9CWAi5Lj+T8s0YmQpymRktXHra0KCnijIewpfmGXhuKLPnS&#10;xo2sPDBy9UdNhp+z5XPZf3mddBawU9rU5PfwlBS4DMQjOyG/6NHmMnc3KoYDUzZExafU+MpgovSm&#10;rYFH5c+Mz0hk6JSWNrUmY5nRi9n03HtAcBYY+zw9RznLoLSPipINX+xdeXhyebCXw7IokSvXb5JE&#10;crZ4PcqBxtK+UeYUVJu6CgOC5FLR1sNiOBwgRZiqMw9tHNbnlzi7eoGHV/+GlbToGgFjHYHn3kGI&#10;ULxyD8EAO/YYDztYvoLzIoDu5VBsUg4tX3sH4zw8o7wDxwBjHHjXgAmJbrXGoAfstzvoINEbRhos&#10;eGcgYLBSDA2LqgIHzwAuJN1TN7GwZWiC6JkSsOMInuTUtD+0bQtjNJquw/XVJbyz0Nqk/IxyLyzZ&#10;I7XAvtrQolzv8/vOZsHNhF8JKMnRNgJS0pknJdkC+WCZIzjDODp4Y8GsB7SHNxbeeUihQmARIFoB&#10;Lzy4ol+MgxQGjMN5C+cAPVoMg4bRDsaQ974zALMc0isIJimIyjGAYxb4vaQsqQ3/StuS/DrkIWOl&#10;33MJopWM1xqLMr/W1ub7c3yvLHhsjmG/w2zgAkcDlTiYmsApAvnpe2yWeYFqlop1k41RPvA9RRw4&#10;NeTmXIQBhADnMYTWHCmiavtOGSZZY5eWtg+RIZODNUsD5zInKG96lxim+RmWfG3HAUaPWHcdGiWx&#10;31rwMPBLOQUZwzvl9xwxikX250jejzkIm5/V03rlVQb8qeDNHKws973ynFxiA5cD9eg9mgBlLuCs&#10;RdOocI0I+LEZMO2cyYZU/qhGncnkPY1RqaFQi017yZQuBzI1tm7J1nbOwcGlELdcgZIPeliwziv9&#10;7GuK1Hw4VgNT8iFADoKwTKpfq6eXQM4cgMk9zvNnoxwiLBEgooorMkPje8xVlqdY3CVJZskDvha2&#10;W77nctBcY+2/D9gv849qw50aiSfvSWoD8xqRpfa+auzxvH6t1SO5CuRP6UfLQVGNpZmrDpY8kss6&#10;t1RhHzFPwWb3aGRDWL+Tp+3UH6noUjN7jbwPXMpLWLJgKtdUDp5ERnMtRL0c2NZ+nw/x6yQZzHyk&#10;I2kmWaUFMg9Y9Jk+VoEd1+7U9djAVGWMwTOfQhPjfdfG4O7uHn/9N3+DVdehbVtibQa7HblusVqt&#10;0XUtVm037Q/OwzkLGxSq/+Gf/gnOn267AAAgAElEQVTOWZydnU9rxXlIFdannQb/3nkIxqE9+eJ7&#10;56EtgaSbzQa73W6yW4n7qqdAUBmGOhF4i3Yxca8lME7hcdjj4c09tttH6ssYg+DAbr+FxxoXl2e4&#10;vDonkoj3uL27Rd9bPLva4A9/+AJd1+LTTz7Fxx99CCEUBJdopSA2b/Cdj891flbk+/5EaKD3+fLl&#10;S2w2G6pbMQHhTavSYEhrjbdvf8br16+hGoEPP/wwPeOx7siB8ogX5MB6rBmMMbi6ukoAdMSa8j5e&#10;CJFsp2b2NhlWkVvn5cB1HgIer0M5QFMZiBnZ9NvtFs4Ga6qs7owWbPH+Xl5+gN/97t/w/fffo2kU&#10;Pv/817Q+uw6MWzjv8PEnH0MpCTcOs/42D0FNZL8CgEfFZq7cr3JL3NpZkAP7+f4QwWHOebD98iGQ&#10;nohacDTIj4MFl1kIRZVsjbVf6xOiRZa3rkqqKD8z5VccE9HKer2mGIwBv7P6GGSvGYNbKe/EwRgL&#10;pQSeP7vEi5sbfPTBDRrh8M2Xn+Lp4RGjsdgPA8ZxTJmH2lgwR1aoh/BnpARyMNbMhlXR/iYO6ci1&#10;QCSy4sXFBdq2wTgONEDUerLgCWtfG4OzszNcXFxAa427+3vsdjsIQVlUQ6/RNE3KP4qBzmV9qI2h&#10;HJYQxm2MgWokVqsVDofDLDsm2s9K2YTrZFJY8zAMcFan5zg+O2SftQ/3xEEpgcNhD8bIhmscPZqO&#10;2PaXl1dw3uGLL77Efr/HMIzJ7rdpW7LraltwwXF/d4f/8v/8F3jnYYYRh/0BvR5wfn6Op+0TnHN4&#10;eHjCDz/8BCknBw1tNTrWoh8PMN5ic7YhLGMY4JyjDIpxJLt3KfC4vUfTtLi8uMThcMBhv4eQEowz&#10;KNXQc8AZuJLggsH4EYJ7SAmoluPmoxtcXF0EWx5J6nBKiQf3wXLPTQq+2N/+2T3vawGfcWHUgmaX&#10;PHGrPngVr9MaI6NWYJV+tjXGfQ3sX2JZHEk3HYE40fqlbOaW2A81r9WaTUqpGsgZBJGxeMqKZ6mQ&#10;q13DUz7ySyyZkmVVeuDXGJvRs3rmWZlew8/k+7W1UwMgasy8Mliqxs7PD6alz583BEtrrwam1BhN&#10;eVNZDjjYe5jZs88dDkgeDq4ybCcHsJcAylqwWM3bsFRYlPeXrgs7sqool00+WIkhRzkb3mNiT5YF&#10;/JI8uXyeS7/iY1CMzVj8s0HLgv/0EpufQmvd4rO1JHEu2QfRi807ugLOWnhjAQEIxdE0ClwyKAhc&#10;3bzAww9fBkmbAOcWwzgE5sceqllBtS3M2EPqEeNhj+ZsBQEOB7bge47ABLXVoRhjIeQrFk+MA1zC&#10;SwXZkhzXGQqehWPBqw4weoR0FvAG3DFwYcmvTq6gxwHWewLwc7BNCgK7gq2GsSYEe4vA1tHggkLd&#10;GilJVWA0uDW0dio2DiULpRxO1pRJteY8Dyf0IeCB+chYZynASzUSCEnzPFhH9T01nJJRoBz3ZO9i&#10;hxHeUmgZCx6ODo6+gHuIhnwOhSIGAMUHc4xGY78/QGuDcTA0RPYUgiRAoY4CHIFqDuc5WGXQNf9v&#10;vwjSlgBW/nyW+2LtNcozonaNayGWzs2zJqyJxSVPRSKdMWRf5Jw+GthTPg3AYvgYvXlar9ZX7eZE&#10;Rb5f2lEsASrLdm/sKPAxzx1YUu8sWZPUBvOx6Y/2HkvM1PKcjvtQZOuXwWz5GVCSFGKTqpSCdxqb&#10;9SblEdA5PgW6slALRJYhT7t+OIM8T/8990elwYdzFlKKo8F0DjQsWUzUWPMlq7+0DilB/SU/7hJk&#10;jU13uo7WZMAZx243BoscwFqdvS5P+0h862Xtkl8/rTEDQmo1W8mmLOuO0re9HGzXnte8novqqOiZ&#10;PVfe+cRcK9UVNWYxefrOLRTKz1+yxSNLT6Q6kEMEazebWUKUA4Uc1I+1TqlMzVWzUYpee4aW2PM1&#10;IH7JrrJ2XuX7S17blHtQef9qe0bee5WA/8xyopINVnuv5fAjt1ms1c9LKtLy73KLu6XPVu5N5bV+&#10;H7u/ZK7X7CaX+qpTys4ZWF6yyIOHMOIwf8aMtVWVwlLwe3xvkT2eZ1icyl2K/WM+6HUBIMiHlDlw&#10;V2Oslr18ve8WWQ4IEuAXoLHpe9jxGVhT65Gf+Hy96PD6bdsFdZfDdrfFhx99hP/57/89mqhMdhYu&#10;MBptCLWPHuXwHkZrqi+sgZQhQHXs0TXksTxaYttzJrFqO+joYewRcgZCb9dPZ51kxD7PmdfWWnBM&#10;e1D0m46BreTprOCch9YGTdPi6uoCZ2cbfPHFv8HZyNAPtmpOY7t9wPPnV7i8PE9qUG0tfv0Xv0Hb&#10;dri7/Rnfffcdtrst/vDFH/DVN1/j6vIaH3zwAufn51iv12lQFNdR0zQJtIrvKdrX5GusDX70nE0Z&#10;TF2wFANA19x53Nzc4Pz8HON4wOPjI5qmOSJ95PvIkaVStn7zP4+D1LhepZQAA9q2Tdc7PQN8GoZN&#10;dSNPQe5LtlH5OZEPavO/j0GhXdcBnM3Azb7vIaXEarXGZnOOw6HH7e196Gcsrq6u0K079MMOolH4&#10;67/96zB80CnsfYZDTbKeKv4RSTq1s6S05CqHmjXsre5KoGdqP5ORSlkaMFhwzzNsoE6kWGLjJ+VS&#10;zYUCSDa3SdkTn+kCh4m4EvW4bqa8pz1jyT3EB0KFS/2Hs0Q0dEKDQ6DfPuHHV9/icNjCS4dx0Bi1&#10;hg7rbhhD1sPZhpQVJmQ62LAGQ9ad1gZS9slqpe+HlDXpnE9kkFzdE4Hli4tLPD1tAcYg24ZwDClw&#10;GHpoZyGUpF6bMTAu0KxoPauuhRQCbUd7J1cSCCHl/dNTCMtWEFLNzoH+0ONwOCTcKREthMBq3YYz&#10;wRDj3llYR5aR+VC/HLo557Hf94l0RQHjtF425+eBNEuWUwBH398C8Li4ugyh2g1Uq/D49AAYj7uf&#10;b0PoenS14HjabnFxfo79np7H3W6H3e4pEWdV08CYEdY5cMkxak17G6baUDUN2lWXPkO0B41h36PW&#10;NMTApL5TUgKecl0FPLjTkNzj0198FLAdAdU2cBYwjnIQmHPwiNechsT8PXXNfzd4n08tSzuXWjGx&#10;VJTULDyWwtRqReeSt+NxQ83CRMsvMvlP+Zum4pkjY4jVWQqnAp9qPq55I5gzsMrCrGZRcCrA7dRn&#10;rP19ycCoMfFOyTw5pyYqyqtFxVqg9If1ATg55VdasyQqG838M9UK0SWFR22SXdrolAOU2jUuQeOZ&#10;WgJheOEz/CZ8eB+CP3OJZgKcKsxBFm0jCgZU3BindRCnd3kgTB6Qi8AO9ZmfLo4KhBIIIuafLTw+&#10;HUo/+tIaqqb4iF9eAwNrz04OBpxiWB6B6Cck2UsAezl0PLa9CPYC8XviPcvWdQR8fQbZJbUI57Ce&#10;vt4zHoJsdGAzxMZF4uOPP8WrL87B3Q6j7gFvwTkLvvAWDAJ21NB2B96dod/v0Wyuo61yYDy5qp3Q&#10;FLycg/wk3wLjwQJNAJ7DWg8V7M9ckh1ycBkOQuZhTZxSMzBn4WChtYOFg/UUPMZhAlAarREkHOOw&#10;LoBSjBQJLg6PiGKORik4Z8j7MXvfzprZuiuzJUqAftrryHvROZsN9MysOIkSvTzoyFoPEQdRCEny&#10;QVEQn/O2bTD2AmPfUxkYpfRWw3sLJQXZ7MBBKgbZcjg5ApyGHW2nIBsOJojR6xzQH4Zgn8PgwSh4&#10;jEtiqjgB6SXggsVFCLTms30eM8uNGrslyr9rXs05AyYHdSNL+hgYZCmYOUp/iRUlC5WQrSsBAlgf&#10;c3Q8Q1h3LBWzKVgegHWegojD82SdhcDUFCTCfSWrZWmYXaqzlliqS68XBzy18zgfpMX9OrcGq/2M&#10;mt9ofi8is7JkV5Z1RlmfxH9Hf/ZkEViom1IxDgo0W3cNjGZYb1aBySbgnE5e9ybkhMysXGKAK4vt&#10;qEsNKvfiaIgUG5lZVgzjick6v0Z1P+glUkXNQqxkOcdnJ56NuZosH+pFma+UCkIKDL2B1iYMSOa2&#10;g/MiADMbvCMWMEPhRU/B3sTg4rMjrvyM5bNc816fDaQCg1NIUvxYa2kPYVNgfbz+8SOUg/cI2k31&#10;AQNz0XqK7H/igEeqCbThlYFezW5rds3C9adhXbSp5MVeVx8mnqo1c4Z9mV9RDhZOEYFq1gHvqxlz&#10;D/iSnFHrW5ascso/j8OeXHlTVzuiah9VqpHy97l0XfO6qbR8yQG5mrXM0vVZ6rlO9ZalGuCU7WFt&#10;L1+yRKr1kmU/FwMtUZCballPS/aNtSFJDeiukVeI3c2RHTBT4G4YmEagiFSAPoH7JXMyr8fjQDH/&#10;WRTeyELOEk6ui8V9GX42yIz2XKmHZ2FPtA4QBKRr6/H5r3+BtlHBM1vT3wcAz9hQUzIGO2qyT3AO&#10;TNIa7DqFL7/8HtvtI2SroD3ZRozjiNVKggsO0xsYTWzRGEhM10agP1hI2aTzl5SiJgXDjlqnv2sU&#10;2Uschh5aG+z3h8yGpwXnDGfna3gQwNe2Teon9DgmEtwwDOj7HtvtFp98/BHarsN2+4Qff/gJ3377&#10;DbiQBDw1dO9ub9/h3bu3ePbsGa6unuHFixdoGoXVeoNGtmmoM4x9CjtddV06ExrVAYxAOqsdHDPg&#10;jCwiGWfJEicSRqzzUEoCTIXgTzZbLxFgY4zDOwLd4nrkXIAzjs36LNgckgLXebKQS89CsHATqoGx&#10;FqptwDjViy7ZviHVNEt4SCRBxH3xyBaNiWCN4YP3vkM/9FBKUi2kKYPGOY9xHPCb3/wlLi8v8fbt&#10;O2hNthqMA+dnFIgJwfHR5gVavsKqW+GXn/4C3DnoYQi2zPm+7mfPhg1KkTQcYwg90Px5EoLCmiOI&#10;ilBjkXULyui4WW5H3hfG2rpUUqZg28DWTt4ALhknwvnjAPNaRmL684xgFmtuFxjdLLHjHViy3Zr8&#10;CdJrRVW7d0G9PH/9VMVVMkZ8RhyywRqQMQPmAcYluHf46dVLfPHV1/jiu29wOPToB0NWsOE920Da&#10;kIKuubUWCLY5ccflggY7z549g9Y6WL0IcN5SYC1nUE2mRrcUZGu9h3EO+76H9Q5XF5ew3oVBGwVg&#10;9/0hWNysQ56iw6Hv07MMQV78t7d3eHx8wND39JldsMhSEn3fY3N2Bsao7trtdukZceGsYJyj7bpZ&#10;b7Ber2GMxjgOme0Lw7PrZ2l4x1LWAcfhMAAQMIaCvLt1h1V4zf3+AO89Hh4e8PT0NFNmtk0Doy3a&#10;RqFVDdp1S6RKRmB4/NpV18E5h7PAqKeaU2GzXqesEsZ5siSKmSTaGmw2Z1CNot4z7I0X52dh3yJc&#10;oms7rLo1hnGAMRaNauC8BQvqjka2UJKhbSReXF/g+uIM69UaUjYwJtS2nAHWpayEWk33p/7z38S8&#10;rwHSNa/D/AHOPapyy53SJ7zWwNYa7JJlWQs0Sn5a4OQvuuArWWNuVVkdLL7eaaZt2ezXBg3lzzpl&#10;e1ICnacasZw9eIr9UyuMl95fze5oxvS2LkmsZsA/6qA5YwzG2QTENEGuU7NWWmLV5l7FtWK+ZFPX&#10;gJml63KKcV/abNT83tIvTxLNBEBEhiF88A6fPJyPfOCK6Tnlh3J4zBDhyv3k6cinkBOeDts5m6H0&#10;KZ37xB8PXzB73dy6pCbJL72lS6Z8jRVYk/8vNTa1BusoAAz1xuZUA1iC9c5RlscUdQ+ATZYCnNdU&#10;PtnaCRPVpFJiFLoyOgPGPJ52W1x2DbgHGtlAAHCjw9X1C8izK4z3eyjjwJiFkALwEhAeUgg4bdGt&#10;1ugahTEceh4OzEuAucWAnqoXK6PUe+8dDSfC2gwOD5Ai+OeNBsOgQ0ENCK/RcQbBJLqGQSkNAQvn&#10;Rtjgaey8AQeHkCRz5VKASwUHAS4kMeoZw2gsjCawV5sR/WGPRilw4bA5W4FzA8dYmHz5FHhY2yNq&#10;Q+foX0e13nRfZGKAIgxICqsrRgFpYBxcyNBIcPKw5HIKsHEOSkpwANoaWKNhjA6FnaUBsGdQrQBT&#10;Fq5xgBqhVoBqJaSkoZsLcsph0Oj7Ec5xaG2gRwfmBCST4E6gcS0aNGCOBi3UADsAIoGaEzC/7O+b&#10;A0Y1Zl0JhtZCC+PeMwXK8mSNEsOTvecZ0MpmQG1ivBRWZCz7f5f7grL4rALGuuTjCkaekeG4ziT9&#10;mDG8y/yUpeekZlm3pLqZhiX+yG99yVorDm6PlD7FfYqASrSaysHN8mxcHGYCM2JEbk9Rs3wrzzfj&#10;bGDVR9UlS6wlIQhA0XoEC8BVvi9bayemFJurFGqg+1SDYZZ/kisYIvM9nkfRHunUPl+7HvX77yc2&#10;DPLiGmn4ROHVDEqRnJe8/5FsnlLwsQv7KpepwS5tUUqQPbbCETDjgoN5D+9Z9t6ma3Eq4LS8n+ln&#10;M56GpTye5Rwz0NGTSUJYN1MdUyWvxP9lw7L4Ws7Tfed82jts5VyvKR7KWs55ApNF3JM4S2ddjSxU&#10;y+rJSQanrDtrYHjt/KyRY3Ki06k9p0bYKWv72vCtBihHQkdOCMqVp7maaqkfWBou1N5zTnap7Vs1&#10;IDe3O6pZNNbyFOIZlYdq19RQpxTINRXnKXu58trX+rjaQCXVj5VepqaAqfXX5eAhZxCXlnZL7z3u&#10;IYwnCIz2Mh5qqKxfcC7aNrjFz5ivoXlunX2vEmBJVR3BSR6Hg87PSQfxGmAKQgfjGLWB9WSlAOah&#10;jQ7qTZ+s+KyLZx2gHQH3zjt4SweFHkY8u7zCP/zDP+DFxx/jP/zHf4J1BtaN8L4FYOGibVgIF2yb&#10;BoehxzAO9HPHMVmMRPC+73s4Z1PwonMO69UKjDHc399j1AZN20Ephf1+j5UkZvrZ2RkeHh7gwuDB&#10;xb2dAV3XQUgJbUm9+7d/89dgDPj+5Sv87ne/h/eebFlWHdbrNZ49O4fRGpcXDH1/wNu3b/Hzuzs8&#10;PO7wwYc38Bbo2lVg0a6gVAc4GlKMekTTKvT9iHHUaFpivHdtB6WIgWqcBjiDahoC0hHyqrwNyl2G&#10;rmvB+XwAxIKBbtwbrfWQUlCv5qfajcJaPRgTkGrqS8mPmpFf9X6HQZOXf7penF6DGz/DCGqh4mUu&#10;y36/T1Y58AxdCPU1VgclsULTNdCjwaE/wHsaTLRtg5ub5zDG4OnpETc31zjs97BWU+C54PCc01oV&#10;HEo0ePH8Ba4vLuGMqasyY85MhuOn/c4HIJvVBoo0HIlxYnktg4xIdnS+Re+YWL/4LIMOvvI9OW+P&#10;BVa7Tz0oiv21VEzO8oN8RnjzDs5m9TTnQT1DqppEpvAlPuGnAtAjWGyhSq45+r33gXTP0vtGyNrw&#10;jkOPBi9f/oivvnuJp/2I8TAAllTixhh459GGIZ1gHM7Y1Pv6Av84O9tAKQmtRyglQqaGxaE/wIQ9&#10;oOtWcNbDGkdkOlisN2fkDd+GgZu3cI4H+xmGYRjJi946OGMx6gFccKy6FtaMGLzFOA7YHw7w1sDq&#10;MQR7ezRh+EVHgUPTtJSpEZQkeV5ZIzgOfQ/nHM7PL0hNNPYAGLquw9iPkz1WtM2xNty/iN3laggf&#10;7G0ecXlxAdZK7PY79OMAsGghS1iaHonkaEaNi/ML7HY7OHg0qgGzZG/mnU8M+T68z6ZRkI2i5xke&#10;28cntE0DBoa2aVPQ+mq9hlQ0/DSWFFyJwAtgDHZjqmnRdQ3ahs0ChhkD7ROMgzmLVgncXJ1h07Vg&#10;nkP3Dqyl8wsuWsLhiIx0qh79HwLvawVRObmseXHVLCminKoMyYwFaO6VmU9Jy0a1VtTWC7llhn7p&#10;V5mzRJaA7lpyd16MRunVKZnz+4D0mnyxxhiqgfxLktaaIuAUQ78cjMTPU/oeL7FuSilv/tDmwMYS&#10;EJ/7/6dQmgpbp7QOWGJbL6Wm15QPpUdorWlaeg2UZNeMyeYr6zZ/JsqfcWwHRJPAvKk5JQuONguu&#10;kECV6wrwVburMiinDAMrmam1QMwS5Kr5tdaax8XmpNJ4zUK0TjThpyyPcl/puNZLC6u50qEeDJor&#10;hWbrOjBHJBew2kCerSClAOeMZLsOEKsNnn/0KX78+RXO2g7GuFTERKYHM4C6OAPzDlr3cGYEhABg&#10;k4cfD8WPtboqRUcGgDDO4YP8FYxBSAXZtLAOGLXFyjGM2gFMUJFgHfk5e4eGezBvAGcA7gPDfS57&#10;NcYAUoJ7QKoGUilYBzhLYJcDACGhjU0+llIKqI7DwWE0Gt5oCBATnmO+f+T7RFkw1ixeamdAjc1I&#10;BYICmX8Isq3hDZgQATCPjBB6rq23xETQGsM4JvsWG3wiB+tglYWSDrw1EKsOXDK6bqBnvR8G7LZ7&#10;DMZhGB36foAfGTq+gnAKAhISCt7xUMjGSoDPgK4yzG/Jhqr2TC2xSesh2agqdnIfVQYPxnM2KRLY&#10;7x0L0nueQF0hBLHnitDEFADnCLzP96eZf3wliHEJbMtZ4uXAu7bPxX/bQiY6F/0c74s1/+V8vy/P&#10;ptKyopZZUgucLPfD+Nmi9Ly0iSkBoVx1kAYqjJh/HC6zHosqC7LAyYOuojf6UiA8nUNYzOXJc2VK&#10;8LO086nVMbnaLw9ErQ+neQb82KQuKy0jWKGUI0/TwHS3U34CvbfJd5eUJuzIwmOyr3DVITCx1tkU&#10;aDd737wKNua1QqmAy2td62yoSfiMAV/uh2Wo9ZKdTLk2y5C72nO3BGrW7u0SsaR8T0v2LUuqkvJn&#10;Lz1veQ1QBgQvDYryZytmRiypaPM6LN633H6xBHZLBXSNIFHr1Wr3ubZH5cz49w0Fyz6orP3jQKG0&#10;wKmpgWpncy3ktQxFLfuHUwOZWj15SuUQr1FuAZATNHIruqkeccFHef78LIXl5tejJLUppWahqaXF&#10;XflehRBggi/2P5i91/naJ5bxcm3OK1ZzNZKTOxE6XTJv4zWs2cmW+RSM+f+PtTdruuQ4zwOfXGo7&#10;53xroxtogBtAgqRoyR5zxpI1Yf+B8Y/wxPyhcfg3TMTEXPnGl7oZeSQ5QgspkZQoUsLaDXQDvXzL&#10;Waoqt7l4M7Oy8mSdJmeICASWr7+zVGVlvu/zPguFDq7PUNVVtD0IZ0V6bWZ5EX4wYJwhuxJrcP3g&#10;Gv/hP/wvePrsC3DJ8Sd/8ifo2gYAgbbaECvaeUCvkqQEtWEA5a1xQn+13+8xjiNZzwwDWSsIgdV6&#10;DcG5Z/V3k3Wdf45XqxXWqzWePHkSczbCUICGpw7rTUvBh5zh9esbfPH0Kb58/vxIkU4hli2kaLBa&#10;nWG/3+KDDz7A0y++xKuXd3j25Qts77cwSuP6+grXD96CrCSaRuCqvYBWI5hl2GxWGHsFcAGghfAO&#10;BkJKaBXAViKHVN72Q/oaIbDyGTMZIWFeu+TPerDxCfseWbVN+E9YM33f0/v6P59byIZ1nLsGpHt3&#10;+gzWdY22bZP3mDLcBkW1PEDe3s4BQkhUVYOrq0s8evQI2+0Wf/VXf4WXL1/i937vB/j2t76Fuq5R&#10;VxUO/QAHoBISXdPhsN/hu9/9AE3TEkDrGLRRMbwSDPMw7DKLFtaHnFqXqqopB62UbYiEcHcqeymQ&#10;uRjjMFYjzStK8y2CJ38+yLaw4EwUCbtUy9gIrgdVJsuGefFnfi8wbxiwTxZx8LlppQvHfR01Vyb7&#10;nYh+npAlJWdgguPV9g6ff/kUNze3FAyrLeBzD8KaGccRfd+jqmpwzsAdh9Y2WnyFa6G1xn6/jwA3&#10;Ywx1VcN1Dje3N9htt2iqhuqxsFbHYeZH3x96yEairusYVtu2Lfb7PQ6HPaQUuLy8hNY6ZjFsNhvs&#10;9nti3FuHjbeoGYYhnm3BVqv1zHV6dgTUOJ074zBAyhqPHr6DrmtiILWUEof9EPHcy6srv9fS2QVH&#10;WPB+v0ffH/x+yaIl0Hq19j7/FIodPoPgdM8i6UASgTVYC4VA8ZSEFPCutm3jPhvWx3q1xtXFZVQx&#10;Oa8EDTZGwzDg7u7OA/v1LBOj6zoopdA2LQTnRNRjHEoNcRgumYRkDEZptHWDy7NLrLoVHDg4aPhs&#10;DBE3rbPx6Mvrot+Gff9bgfdLbK6Zl6zfIIMUO21Q0wZ7iRmbhmSlDWUOQuTgzBHI4NgiWLjkF7rk&#10;17/E0E0bpHTokNq4nLoRp1gcpVDBPB08b1S3PlW5bdtiEVoKpc1TxdOCPr9e4VBMN9s0sDQtPFOA&#10;IP2uImFnpyz4pSCxUxZESz5uv6nENGeYprLzHNDPG4bw2qWQQxeBUU5HA2MwBTZ4KVRtqemKzwzY&#10;HFjJntGST2WwR0iZliWP6vze54OcGHTim4lSw1UaMsV/Zy4WEXlxVfLIfZNaphSeR70Ai/SAMJiw&#10;3pu3FGhYAjBL/z1nN9qF4QQ7+l4xoNNqYlFaS+opf5BbZ2EZh+VkUfP242/g07/977ASka3CwKH1&#10;SJI9ZlDvD6hXPRivoYc95KYlyW4oehKm2lJzGqSDIWyISjMO7RwsF8SWZBIWAto4z55JQQAH5gwa&#10;AUhYSq+XYrYuYgCSrMClBOPEYleahrvKWGjGfMCt8ECHgNEK5+dXYIzuKakPgLquYvh1OiA4Yr/N&#10;nm+bWU4cN9ZH4bXOwXGO0RhUksK6wCpUVQvBfSq9tymSlcTQI8oojSU2kPas5VEpnHUrYuAKDcsH&#10;cOHguIVjFOZjnYMaqRlVxkBZh14rGlZY8mEUTEBaCW4lWY4wHlkjwje3pTPkFIid/3fKtig933PA&#10;AUehennAbQQ3nWceOOf9+72HJRcZ413PmEKp1UIIgeOMTXo6N7fYsJ5plzdtJau4JYChFCCZD0pP&#10;WXGUmLQpG7YE1JTWYWkfzocNpwq+UsZAiUVbGsLOBtleus7AIKSElFVUd5G6hF6nrioYrWHMSNJ4&#10;L2vObcqoxpsHk+f1XQr85p8zP+9CEGw6zEsBrzw0Lc9CmQOOYpbdQtYSNlGbTazVoGgLTX+0dorv&#10;G+43K66LfM+aBs8+G2U2aOWYslyw6EtdUmbm1z80ycS79zZfcFFBmYO3S8qcHLgtWcqUFDyn6t/S&#10;wCYfUKTfJYBnSzVfvj+VCKtXosAAACAASURBVCazULZsIJADxEvDtnTtpoqmUBuX6picTZ3b5+TX&#10;Lv95XhvbhaFlKTQ3/Cy1Xwzgb05cyu0oTw1U0mub/m5VVZEQkddHpXWTDxDTPSonjBVDkU+QonIl&#10;bmnPy7M/0nqfTUikV+1lDFh2vK7DOj11/ZYUYLk1T2lIliounLWLRCzr7IysIyWfgef5ALWsbGQz&#10;Vm9peLKUDzPrWZI6Ynq95SBssvxROL84J5Bba5hkfYTXE0kPHgb+lBNItYhxHM4qyFrinXceYdU2&#10;0EpRfcIEGBeeTED3luxeyM4tqFODok9KOXu+OReTZYT/7MEb3Rhi5e92OzgAfd/j3XffhbMWdze3&#10;4CDwByHEEMyDSgzvvvceXr16iV/+4u9RySoCh+GaHg4HXF5eoqpbMF6BMYGLiyu8/fgtyLrBJ5/+&#10;OWQ/Yt3VsAL46utnsM6RZ7cdcX19iavLc1ycnxFIJchfexxHjEMflaptR1Yfcem5qb9t2hbePQSc&#10;i/i9STkhvPWnna3VNM+lqqrZuhOS4+7uNuYK0D4iCQDmDNfX13FokhKFcsJn3g/l1l8Bcwr+4/DD&#10;diEkjNXYbXe4v79DVTX48HvfxzvvvA0uOLbbLVarFQGg6xV+/vNfYL/b4fHj9/DWW2/h2bNnEEKS&#10;zY1/Ln/4w99D2zbo9zu/bqy3m8Hk7mDZafatdeSb7a8/C0pO7t7omX2sBMudKpDYrqbPLIuB0qyg&#10;QAsWrGAEutocB0jyJ8KLu2jrldYT4Usx/5lcolJN1bg2w06mvIyjvT4qXdNe39tyMufT4hKVPWew&#10;jOHV3S2ePPsSo/FWOQaAsWDMom0bnK3PyLKmW4EJjlGN4A4AxvhspFZYIeQ2Ekp84Ot6tSYFj1dy&#10;aq3BOA3jlKYHrWkawFpY2DjECuc3FzToCmz+caCBeVVVaOoOUtQYDiPu7++x6tY+n4OINnVdx2GA&#10;EAJN00AIia5dYbvdRnss+jO131Pp+u33B6zXa6zXa6ixjzY6spLx9SgbC9B6pMGopsyNpq7QtC0a&#10;PzDe7/fQxmC/39Pe7c+97XaLBw8exHuqlIr5HIwxnJ2dxWf74uIi7reBBKgM1QqVkOjaNpLKx3GE&#10;8vt2GF6EZ1kwjvv7+4h3SkkgPxzDcKDcAl7R4BLOwTEOxwQcB7qzDa7fegsX19eomg6VbCFYQwpX&#10;HqzsOJwzsad4k93c/2/wfqlJTR+WlC1SKoTTIq80tS8VX6WiJgcYyx90CtMqTgEXfLFLbJBSMXxc&#10;7C8HiOUFYokFnrP+lgrPPI073cjSInGJ+ZYzMCOTLBYlNPnjXFCwZjIJ5oIsMDjzbFJnZ/L+nJFV&#10;YuXAZRLuDDCwhYDQJcZ8LgnP/0zut5YC0KesAoqezNn75c1F2oilBcop1njKFMkDvJaYTkGqE6Sl&#10;Qc0QaLhepV4ciizJc04NN9LnLQAi4bvnjd+pDIpgbZF/x3yAU7LnOnUvj7INwI/YVFR4zAuKXMK8&#10;JEdeYgLN/avZItsvb8DJC11DDyPcuiVpM+eAmZgX67MNeLPCbv8KXcsiAEqHKAdQYRx6qOEAxiXM&#10;eEDLHbjgUKMtApWl/TU2UIyBFI8ebOMCTFaomg6yrqE8A4UKDmLdWgbyH+caNRgEI/925plnoeCi&#10;cKzGDwKI1R9S1xnjYJzDaOsDRxnqSoJZC8kczroaq6YG1z3gp9XWOjirj+xMSmGpaYjxqWFMPiCe&#10;PCPputf1FNRETUxFNjp+wBGKW2uJFTMq31TCYdQjLAyEZAA30LaHNSMkJDgLVgcs+oqPymAcNcbR&#10;h3FZB8ErcE0BrALe7z6Um5wVFUAlC7o3+SenZ8Ype7nwfY2xR4BCAKvS9w2B16maJdh1BSluBOcD&#10;CO8wycdTCzG/voJKBKzsmVwCmtIzNBTJpWc+z+TICQol3/TTNi1uFuwX/PFLFk+l1wrNZWmoUNo/&#10;S3VLOpDO71kuJc+BQO0tmJwDpKwhRRXBH2MUHT3WkFeqh4SNM4sKCPrMPij7Dd7bpfOobJfIjoan&#10;vwlRIg1xTAczNBDg0aKJmPBzRnlUtc1IIrSeqyowNW3iN00NY6iDcob2BF7Nz8upDnGLNdIpVWCJ&#10;pa0TdYAQAtwPW1zm+V4arpTOtiWl7hJx5jcJec1Z8DlImNcceQB5rqZN7521dmK4Jt9lRpQoEAqW&#10;5Pg5sSglp4TvEQhNef2XDviCt3i6D4chUWo5WgLv39Q/LPVL6XdfGgwuWRotWRYt9W0l8Hlp+FJS&#10;IKT1eGm4dwq8SglF6eefBnwJLck5CqATPMnCmcqlCbxnR8/CKUZ6Sd1SUqWcGg7nZKw0qDb2Kokt&#10;V/78LQ2P84HfKTvT0v8rKfaWeo0Eu4+dc5qzMbeRhSfL0M/W63VUJEUQ0P9trYUFjvbU9PMaa+DA&#10;UTGH4bDDR//0a1S8hmEMDhJKUf9rLDHkhQdK076BQDiyuwjD4lA3pqHBwzBgt92iqiqyzfFgVfDD&#10;r+saNzd36PsB46jiANlah83mLCrm6rrBzesbqimVitcprKnABhZCYLM+g+ACSvX4u7/7GZ58/gTO&#10;ahjj8N43vo23Hlzh669f4PlXX2MYe1gGvHp9g6+/+hpnmxXefvQIQjCIAJI54wk0K3DBsD7bwIwK&#10;wzCga7vo8w8OCMEiY7fz9jPWEiPbOTUn8iXODWQBMkS1CeccTtsIoIXQUuqFCPgKIcDpOk5DycNQ&#10;ILBr87yWwEBmjFH4pr+n1tCDLusKYMC7772Lrv0AX375DA8fvoW+P2AcSFmrNBFuDn0PLiv888ef&#10;4OmXz/Dg+gFqD9o2TYV114LD4PrqkgB7q+HY1Len5IPcoD7PHsn3l9xmdsleLd83Qp4eHIXDMmS9&#10;qpvnToUQ6gCSLw20w9vmw8U8y4XA+5ATR6+ljZ5sZkuvS6GBMyUR4VSkXshrBRo4WO/N7yJ2BUyB&#10;1gYOgvGY3RM+5/MXX+HF668xqgFGG9SiAedkNabGAYOsILhAXbdQRmOvDxjVmISECwhBTPA0nyoM&#10;mABgtVrBWIv1Zu2tqEgN0qseXAgc7ndgjOH8/DzejzC4s9Z6FjmB++MwQPu8jbbtAAB9P0ApGhpU&#10;de3/WYFpDilYtP9668GDqKiHA25vb+N9raoqAtsBaA+5Fre3d7CWSAXr9Roqc04ZRwXlh3gpMYD5&#10;kFjpext4kquUkrAOIcgWh5MShAaBNioK2radZXb1fY9xHGcB7+M4YuWDhI022O12Se0x7QX7/Z72&#10;Tb+Xj+MQ71laM2hl/N6EyS9/HKGdhTIjrq/OIWugWa/Qbs5gHAd3HE1VwQwjOHcwzsL6IRjegLv9&#10;zsD7sPmlG0X+85ShGwqKsFhzkCUNUcob4Zy9UdqI0tTyXN44A3iz4i1nBS7JJnPAMy+mU/C59aEL&#10;4SDKA1SXmKG5jDq34MkB+HzwkAL5YUHnQa5pcZpv3vOil0MmSgcWJVLBg5BFywLHLGJsacE/OQdY&#10;S4FH6WGSyt5ODYvSQzcUS4P3o8oDv5YC20qAVbhnKctlSYUQE+8XGoPc831JCVDyFl4aFs1YNsEP&#10;zrlwjk3Alrf6YNYdBdedkj0DbrHhKTEdcyAprPccUCgVExTqyGYg31KzsmSRU1IXnLJIWmpolxq9&#10;nOlVug40OLdFVlZuTYOEzcDgwB3AnPevh/O+gRbMGRijUFcSD99+jFcfv0bTNjCa0u3TYD41DBj2&#10;e7R1i353j+5yhGN1DMxZ8lArS8z9sNMDarKqYJsavJIkYvDMCG0MlDZQ4+jT1QUqzsCdhmSOVAWY&#10;chTiIe79/rn3jje+wQJnCfvKwhoNa0bAjFjVFdZVjYpRUJE1FspaCC7BnDlipxVZZhmzdsnTNm9E&#10;ifkgPGOWQTAOKTikoI/MQc1xCHwzxmIcFZwlmbPzRahx9LeFxsHcoa4kHBtRMQbHBcBoIKEU3d/+&#10;MGK3O6A/jBi1gzMMFashjIRkFYStIFGB2aD5dOSpz4694VNFWLp3Lg2jl4Yb+fMQmosc0F4aEsRm&#10;GgWvYQffiB6DEYY6cP9skPLAWpeEZ4tFG6zSM55ekxSoza1r0jM+DCjTczQHJtKzPQUk0r31+DO5&#10;eObmoHM4y9Oz8JSdTg7Q50q0FPTKh8xLYbzp+9V17Rl6ZAXQdecRUEgt12iP0DEEOihzuBAQYNG3&#10;ngY+7KT64dT5Hf54zgpf8u5eCpcM1zAd3OZEi/wsIzugCWil4l5AW0NNT3w2ErseloOnbJYfV1JU&#10;zsKCY2CbK36XFKAr1cwpwDlr2BPWHSnBgq+8W7RZyQGDHKDN1Qwl4Lekal1SwOTrOvVMT9muee7O&#10;Up2c178pAWdpcJ9/prDuS57lOSCaNrGlOiZVD+RrP7dZynuwkj3hKXvPEkmmVBvm9oqlvKslW4TS&#10;UCW/PmkTn9ZzJVJVaaia1p353p7uh2k+Vr4/pArUMDAJmTjHZ+CUiROGjXFdCe6DUud1f359SsSZ&#10;pSHQ0YBYcCQRIRT07TOwmCCveJYQeYL5hC0pSPzeszSkz+0xS+STUp+S57ItDf9zdVCwmg5K+cDs&#10;nb8WEXJS3/22Jb9iF/Y0wJPJ3BFxi/k9zVoXQTzDGIzVuKjX2O+2eP7lFzBGoe8tLq7e8sxuoG4k&#10;mFdtBvIGfQcicDiHaKkQnmNtDLQi24p33nkHdV3j9UhsU25cPBe6rkPl2eH39/dkH+nt5qSsYj9q&#10;ncPl5QWYENjtDwTsax1Vj2G9VazG7e0t3nnnHTx8cI1f/eqf8Mtf/j0Ohy0Y46jqBhZky8iYwLuP&#10;38N6s8H9dguAQY0au90B99stPvrkCbQmhuvF5TnqikGrEZuzc7TtBnXd4Gy9guDSs+zJB9zC4rA/&#10;YLVaEeM8GZCGYUsA13MFeDqAmvY2O1OsBKa5kGRnFGyK5iQ55/GB0RNqDOpakoLVv25upTeOI7bb&#10;LaSU6A89nGN4+5238YPf/xHeffwO9rstPv/sM3z66af46d/8BA8fvYU/+sN/C+uAw+FAFk6DQlXX&#10;aNdrbNZrbC7O8erlSyil8O5778JajXfffYwHD66hzQhrDazTCcJSSJXNiIglfKN0nh4Nr11mSZPu&#10;21lWzSmsYkkdF8984TOB3HxPCbkRRDq0CHG0YMsEgXl9mfzM+9SX7HYtO7aBpP4nqZ9ZUIYwGJfU&#10;vnyy8rHGQJs9vn75HL06QOkBauixWneULce9IooxrFcrGGXjXnQ4HKAVhfpqH6QciB5BmRnJmn4S&#10;PGqFTcg1pF2KamWtZlZ5RpNaSCmFvic1zNnZGfb7PaxxkYhRVRXOzs6jglp59nzbNOiHAdxbq1WV&#10;ROVZ5UH1DQBnZ2d4fXMLa0wEsensF94W10CpEUqPUGqMz+Z+v8fZxXl8jql3oiyQFPOt6xrwqvyu&#10;7aJCfxgHsvNhAm3TRfCcMY6maWGtiYPScO93ux2qqorEiDAAXK/XaJoG1ofgPrh+EO2IjDEee+Fx&#10;AHJ9fT2zRQ57V6pEF1JQ0Daf+oTRKMiqwqprISVDVXGcn535z8vgQDZKUV3CXCI+cYtuIb9T8D49&#10;eEusi1LjUAySzQ793E8w9348ZXeTFxVpQRKncAyLNiBLwU85CyLfMFPGSFqIKqUgpYwJ8SX23ykJ&#10;ai7nXpJ+ll4vZ9+nDUnJ0/8YxLEwdvI+zO9BDoDEwwSTT3FoLoy1kR2eTsDz+xa8q/JhSQ7M5sV5&#10;aNxCWE/6OyWgLvcpzZuGvMEr+UIfM09RtJDKm9slOXveJOXfO1/vaUFjI+DKkgxb3xgVmppSM3QM&#10;7pazEnLJ7pK/6NLGM2vKvG0OYuHJj2SyYcI+SeRckVHGPNN5TiL3gER89tnEzFlgjS2xCksDspQB&#10;Fz5fCqalAWNUaMCH9RFIZ5mBdRbDfh8tCoK0TjYVmHOwo4XjwKN3HuPFJ7+EViaywKbPTt9RqREb&#10;ztHvdhgOe6yaDbG5rQHzypmSZcTRP0GANDiH8sxxqxQaQYcVhQ+mjOpgV+JdQZ2G1RqWAdYVvGv9&#10;tWzb1ssnyf9NKwobs87BGI1xOMBqDTX0qLnAqq4hwTB61YFgPjTRsiO28FL43PRcHQd25uqZWegy&#10;49Q2Chmbj7qicFkHQDAKzYSbAiqtA5QmsNoyQFsNBwvLNHo3AIyjbisYBhhHNkocAsZa9KPC/XYP&#10;rSyMYbAKgKEhAXcCzAowV4E5ESXbDjaxUhBHxW/4WQ4OvQnkLoEudJ154lk/rwGMDhZAmRIlkbk6&#10;62DivgdYP+hwPhPAWROZQMSsJzUCA0sCjzAL4Q17AUPZJrQk3w+1Qg6OpdchVZKVbEKWsgDS758D&#10;zsf7JDtiXqcD71ItkCscS8BLKZwzBQPz8y8HGHNWP/dWWFJKXF1doqoqDErPWOta2eg5SSAEi3VY&#10;2NMp5LUuAzkF+7dgQ2FtqNmQNDPBDkvMWGtL5156Hyf15HSehftdyjqY+1aTTzwD80o0AyYIZA8W&#10;XcAUSIzsHIter1Hh40Ndo2LJQlZT/RaeD2tJoBWamZxgUFKmlZ53IYQPFhbRyc7N6tK5726eBZSy&#10;4HJAOr22S7Zbv0kgV9owpd8jgDQBcC09j/l1KBEIbKYuKBEtSuSMkm95Sf2XA9Ph3Cxdy/wZTO0+&#10;5nvvPOcozQwrfZYl8LxUay4prEpDzXTfTPeykl3QKbVMyRarRIY5la0V+seSdVNJcVGyMpuGpjR8&#10;zHujwOwVXEQALFWfLQ2/8z0nZfznwbTRVqIAZDnrYnirS69LtBZJbXyCMjEbzLrIp4g1bJkJfwzY&#10;5eHL+fXJB4+nhmDpQDD/c/G1s2EdMe4lai5gnUPdNDQ81gpOG8CQXQfz35uBaqtgyWGtm4UkBnsM&#10;4a02Pv30Mxz6LawlVqWFRX/YYej3uDy7oLPMAUqRt7WQpLhMh0CHwwGMka2sGwaMyqJpGqy6jvKs&#10;PPM0XOPz83Ps93ts1mu0TYvXr1/DObK7TYeDxhqMQ4/3vvmN+PmbusHBmNjXhD7HOUf+1tst/ubp&#10;X+OTjz6F1kMsipyz4JLj/n6H29u9D6uUuH5wja7t8OrlLV6/voVzDOvNObQaMQwD9rsBWzPCWoWv&#10;v74BGIF9Dy7PsVqt0dQVLq8uSUnQNKgqwg6ElFh5X/r9fg9tNVarlWdX07A79lE+8DE8T5yzxBc6&#10;UdX6AYr0mUhh/Usho+rCwcYBCwCs12sYrXHox8jMNYZYuJeXV2ga8sfu/GdzxuGP//h/xrff/w5G&#10;p/Dxxx9je3eHVy9fwpgR2hh89dXX+Idf/gN+8MMfYrM5w6pbo+s6ChjuWpydn6NbryDu7mA9K/qw&#10;3+H9//Ff4/LynHofM3r6I1syjpgD1qnlzAKp7Tdxkjgiljnm6+8Q3hpqWMRB4AzYBzHdfdhREnTN&#10;Yj3PMM+vcLAw2sGFM9sm5CtbCGAnevs01AjvFa9Xcob56+LgSMng2enErHaJGtLGGo/qCxYxCOZZ&#10;/iLBQfa7LW5ubmgIZAxqKeGcoWGqoXuw2+/AHAVAw2dO1H2N/tBjtztACo7NZoOmaWb5A7KqvErb&#10;QBmNQ9/7fDQifymtoY3GMIyoqgqMMdpjnEPbNRFbI7usXQS/rdFe4a6w2+1wff2A6nBYbHc7qqd8&#10;XttwGCBZi7ZpYj8X9h5jKKDbGIOubbFar7Hf7cAqEHtfO3DBvIJpzmBvOgrPbZoaglOd1nUdDRi8&#10;pXfTNDTojMomEWtP2leJSd91Hdq2RT/0aOomPs+73Q77/X6mzktzMdJzSRvjLX9oMBfqhaquIaTA&#10;7e0trq+ucXFxgZubG1Sywuqsw83NTawxlCJ1fFWT1721FoMKVl0UjO70CKc5zi4v8fD6AVZVR24G&#10;4EizI2iPYifV8L9z5n0OPqZvFMDivHALRWvjk5LzyXjOXksfXuaWPfXyAUEqicqn+qUpRx7Yljf2&#10;OZtuiUWUS02ttbBKQ1RVBBOWbF+WwM7gDVkaLqTXIEykw7QsZfnnYHRaLB0FQPn+kiXFeD69TIvP&#10;2UAgDULhDCpuylOYY87Kzr0kc9+5XNqWg9y5f2mpSV3y5nSOCjGXFAPCg8mOMZjsfpdYnUvNSSn4&#10;7JStylLDuASIp2G4Dg4cDJLxKO2MDZH/f8aYuPHnQ4e8sZkOsTljLx9Y5QD+Eouu5OVL4J1n4PrD&#10;OOpimANjYY1wcCYm1iJbYJU6HufUs7XlD8gg8eNhcGMTWW3mu5g+v6EhzK2BUgZXYM3SNNXEw2/y&#10;wWfel5BCdEal4ayFGkYYbaGNhQ4+89FKB3Cygq1GMMdx9fbbQHuGUe/AvRuh9s2HYBaoaoyjxW7b&#10;o2YN1GELdnmJWjI4zaC89yqbef8vgJvgYM7CWQNeSQguoEcFZzVqMUlfjQ8qMtrAKY2qBiruwJmD&#10;0RqVqAAYWG9dxDjZ4jAhUFUCTS0hBQeDoAZL06BhUBoqKAachtM9ZNWSXY0AtLPgHihnDt52B0UV&#10;Tz5Im/asZUuRnDEYbDNERd6nQlYQniUlOIdxFsIZcJB3qtUjNSPGwDkDZUYoN8BYBWcMJONwboRy&#10;GpJz8r6HBFiDUfVQVmM0DvtRwRgaTnBHnvpCO0jHIJ2AQAULQWx7sBisGfxZp9DXY3ZiboewZFmR&#10;A2bhd7W2qCoRs2QoiBaeQaGjGoXFvdmDPdZCMDYFIjsqWqnptFB2pCAwhsgIts7CwFDhEyTZ4Uyw&#10;nPzU/TBnGhCQd2WoH/LndmlvOgUQpaq5/NqkwPjcZsMRu8jZpCDlR6qhEoN/AuY0XUu/L6c2GyXP&#10;5xJomtvp5QPytB5La7e85lJKQfgAKTCHzcU5HKddxRO2SCXBSV0D7uAiuYEK9DzEOx0m5OuPrqWF&#10;8z6wqbNXOuyg/VfO6rscYC6Fqk1AvPb79xzIy9n8+f7ijIPVDszSmmYVKYmU1nBGw+rRK4g0NSeC&#10;wTkNxsQ0zPBMUfpvQGl6nuFYlAkzzqLNG30PGnrS5z3OnirVKUtsbsCBu/kzob2tk2A8nklwDtJn&#10;ABhLSj/O070iXGN6j9EzTPPBQqjPS1ZTudo2HaDk4G6uii0FtaYhkmk2T3iteeg8W1QllWx+SkOd&#10;JfZUHtzqFuw7c0JBSTmWDqqP1I528vp2zB1ZE+bDidJQID/7SqB3Xj/m9/IUSeRIPVqwackHKqUa&#10;tRRyXCJ45aqqsC8zxqM6LVdiMDjilkQQmQGOUzS0VxunVg3x7Mmuaa4gz9eIrKvpnqSZRBYzNdlM&#10;FRvWhv8soW9zDLNzLvV4ZqD9yWW9lMn87PPhdaknWbLgKqm/Tll0FJ8r62bqJHAWVUAcjogjYAAT&#10;0A44X6/BYKHHkVSODnAW8d8ZI9s2Uh/Ms8s4m7zsGRdQ2uJwUPjOd7+PBw/fw839gJ/94hdQ+wHG&#10;avTDSIpL30/A+7krRXVe1zVkx2k1tLdPkbJCLSs0TYO2aSMLn5RawnvID3DWYbXaEFin9MxSMA7C&#10;OEfd1Hjw4BqvX76EMwrKmomtzRiatoXSivKkhMBHn3yCly9eRBsKuu8GarSoWI1+7NGbAWfrC4zj&#10;gKZr8Y+//Ac8ffoERlOvUFcc3/veh3Cchhbq0GM4HDCoEe16havrC9y/usGz51+DcYYnz55CSg41&#10;kn3JenOG8/MLdN0KgjPUXqWmlaKgXw9gSiGo3ncWXEqMyngFA/UI4PUMxBGMhuRKjZAM4A3Z91ln&#10;4LSB5BLgArf7HcYxkK0MOBy2t/fQ2qCSHEppvHz5CkK2+MY3voXrhw/w/gffRr/b4b/+l/+Cn/7k&#10;b/D5k8/w8vY1Li4uIBhHXTXY3u+pZnAW//irX+PV6zt88N3v4dAPEJKD+9rGMIa7/QHaWKy7DhLA&#10;OCi8/+330XUd7m5vqIZ1PGY/5WGq9hSIt2S3nPR7EStwFs75DjLO5J0fCk4EMzj/+743t0Rvp+cF&#10;BJLH/AjuCTNsIiiQbU0480xhH2MwOuzrE9mBJQO28O/8yEbIzTJFkKiP5lacqVJhOtvg8RBriAER&#10;6kkhUlW8r0ctPX/3t7fY3d5D9Q5wEoJLDP0esm49SZL6lNvdHQYzohIValHj0YNHeOvqGrd3t3Bw&#10;PkS69pZMCsPQo2k6qvkY7Umbbo2ubsmyyRpoY9CPimwoGY/qr6at8PD6AbQ2uL8lpUiwjJG8gjLk&#10;v07dk8H2/p6sc4aeBkiHA6S38mqqilTsTPjrDxx8toX1e9LF+Tmur68hpcR6tcJ+t4NkAqMZADgP&#10;5GtIIXB2toZxwNlmg0pQLpYyGvv9YVb3V4lNzvlmg6urK/R9Tz7+hwMkn7BkwRngjFf5M9zf771l&#10;j4oY1cOHD+PaCJY6oT+VPmOvEQ2UHxaGGmocFZQ2uL56AMY57u62GAcFKSrc7/YQsgJ8jStlNYH0&#10;PgBdcg5lNbgQkJyhrSts6hrX63Oct2dw2qDmDA1zcGaEBQ1FgjYu4FZLNfvvFLwPF6PkbV2SceaH&#10;9xJwXgwWzYC63Ds8L5aXfHpLw4a06PtN7BTy5jj3/AzNeywCfXFllAE4m8nhc4ZUCUhLWQ4lRUBa&#10;0Oc+82lBng8iSvckZUam1ylnJZYK+ZTRccRYS+5vOlhJfQVy2XN+XXK20ZIHbklhUPIhjfc2WXc5&#10;AyRnVOVeqEv+u6e8Kt80TSsBirn3exiO5YOFfKiSNs6nPDRzVlxpwJA326XCfGnIl/sPhvfLgZHi&#10;EMQ6OO7fNwvFyq2WAihdCqUu3ZtT0vJ07ZcamFJ45XJoILUP6V4nhIRl5IXOHTD2PTVgHiBhnIZH&#10;jHwZUDcNLi6vYO5GYsU7DW55AgxSIzccerC6wWG7xarvwQT5yzNDNjWwFs4Xg6wg3Q7MHcsYLBPQ&#10;1sFJDum9ORnnUD1ZU1VSYhhHMM7ABIfSPVDTcSQqSfJmkEe0p/NDSommqtE0DZqqhlEjLJOwWgPW&#10;gtHkgwoqzuAYvXZdS7RNDaXGMLuefA/Z8rorKW3SfT8HNF1hYBcAKQ4qGoxRcBCAYGCSAPzjNWOi&#10;/7ox1Ixpo2CdhmUG22s95QAAIABJREFUUsAzyRXWXQMhGLQdYbTBoBT2vYJSBmpwYJoD2qJBA+Eq&#10;cFtDsprCkLwHZfiOc79veJayO7JUK1nPLQVe5teHMYGmkZM/vXHEssnsBdK9fwZuCWp8rSG5txQk&#10;C1dGz5jws2eVcWhtjoBet2D5kDPec1CitGfn+/6xjzqOvIzzMyW34cj3xxLZYEnZdWwVIuJ1Td+7&#10;9DlTQC+vbU7lkywx/PM1YvxgiogYJg5Xpaxm1kLRF5UxD8DPcwPSZqu0F1MIri2yM+c143HdsTRQ&#10;LqseJrvAtM4pBYMW606/p8rAyPalzRSeCB+Sne8vwcLChewqVFLM/ZYYjuoSWltsUS1aGvjnLOCZ&#10;7VJOmGGTJ3/qHTutLzZ7tlMLQ2CqP4J8OXiyBlZUyVovfd/wezmAeOqMzmuTHIQPoW25zVDel+Qg&#10;Y87OLgH+v4nF4JH37kKQbP6slhRBua87ywIAl3J4coV06vdeYmG/Katg6Z4s2RcukcByG52lz3CK&#10;wJTWMXVdR9Vjvn44n9/rULulvUkIlZwGRi6SMSZ26bIyodQLH+WL4DhfIKqlRUXB7kHJlCiV83DY&#10;icXJinaqSNQ9pc+cZj3kPWOpLg/rJN2782ev9FykgdL5ACcd1h3vCWRP6NNi4RgH4wLcMdR1C2sd&#10;tD7dR+dDhfm+SNYYQz/ixz/+Mb734Yd48Ogxnr+4wf/+n/8T9r/8GoJzjOMBUqxpD1AjGJtqPWs1&#10;uq6BUiqySgmgr3B7ex9tMsZxjIQ8pX1mBRdYrVqs1ysCn/39C8PGqqrinrlZb9DIBjevb+Gnp+CC&#10;guEJ4OIYnUNT15HVSgCcndXJjDFYTaoCzg02Zy22dwZPPv0cT58+hTFTLTkOA6w1xHxtKnSXV9Dj&#10;AOMcvvz6OfrDAfvDHlcProhcMR78uX3AOPb46sUL7A493nnnMZ598RR6HCC5QNut0HVriEpis15R&#10;zp6la8Q4R9OtwcCg1YBKCjhvixGuCQdD27Q4HPZgHOCygtYW2/stjNZQ/YjVeYe77RbOMXzjG+9C&#10;SoHzsw2+/+H3IGWFTz/7DL/+p3/Cv/t3/x7/5g//LS4urvH81Qu8fP0SXz55gs+/eIb77RaP3n6I&#10;H/7wB/j2t7+NL59+Ee971zbYHXpwLnBzc4t//ud/jjZ5FaO8AgYHozS00mjPzsEcx+bsHN947z1f&#10;NyPxbk9CWn8LdWwxX86r6FIJqofBE9WQi/sZs2xurZcMh4PFVqoGyrGTvJ90hUFe2L+CfY6xwY45&#10;KGyPB81pL5A7GJTOw9ygMg4UApYTzkReyhHikWzkPHFoGEe8fPUSO2+hBHhFvTFw40j9MudofB7D&#10;MAwY3ADGONquRSVrPHz4KBIHtVbYbu89cN9MNbczkFLEM0abEYfDgQi5Pgg66jadw/nmDG3b4vbu&#10;js4wJLlgsKQyccYTm+ga73c7WEeg+eFwiKrFFC/quo7sbKqaBoGCoxUtak+6DkG7gQwamfqeZEyE&#10;IgNZ19hud1g1LfhK4H67xf6wj0TsANwTS3+Hy8uLWCuGPZRzci6pmxrGGjS8xmq18qrfq5kykXOO&#10;Fy9eYLPZRDVyqGfCvmssqSUE52A+vw8AherWFRws7m5vUdc11ptV3LelpPMY8fymrBEOjlrWRJRQ&#10;Cow5dF2Fs/UK66bB+x98B28/etsTGDm0MwAjtYr1OVM8rP/fwiLnd8K8TwvgFBjOgelSMFHKwCkB&#10;+KXCcAl0K1mgLBWJSx6PKTsi9ZvPP9eSF2POeCD7APK/E1LE6Wmp8F5ifxZZIQUbk7QJycNfU4/M&#10;8O952Ggs8sGmTaLAgMmbohljnKEI8M4Oj5yZ4383WPOkAR6n7uEpcDxn9ORerLMDrxB6vNQQ51ZM&#10;Jann0nuWDt1Tz1Qud15Sa0QQP7GcSQ+6I+CsAOCXvE4DwzOwlImZyBe99kpDr7yJKQ0jit/fg3LO&#10;lYYYBOgTIOyi7coxW6gsk9dJgEopn2GJbZYDFDmzKm0+jhhzJhQhU8gWD97t2oA7B92PxML2QdA2&#10;UIi8b7yQFd56+zGevP6KJtCRSTFZjTBuIQBUjGHse3BnfSgPIyY9wnUktnaw3pnZi/lgUAMGwzkM&#10;FzBcoG4bSN90RNBkNsT0TH0PNPHJK4IaL9AgU4BDCola1hBCwjgGaxQxOBxQCQnheqix9z6QdM1W&#10;6wYMBof9DtyZhL0cvVMWfetTC6M5uMv94EMkTfxU0E6WFF6uLhwEcxAc4MKBSQ4niIUi2WRfMQMM&#10;/PMDbxPFhINVCspo1I6CgaW3rDgcDhgHDeObUec4rFIQVkAagUo0qFyLyrUQqD1bNqTVuyTwk0W2&#10;S+rbeypArrTvzO1BpkaXGCq+wDZz27I88Dc+K4x8UgGghoxejg4Oox6gRk32Qs5GRnUq5bUuz9cJ&#10;Nlt2xvKdBvt2hn+mQHppT11ijS7VCadICSWLhFNWYktsxLQWoTXMIiPoN8klKNU9S7VZemYuWRmE&#10;1w3qPiGArmun53QybUuAIAujdMKan6sBlVLFrJOpTtFTYOuJYXfY82eM00zJkA815jYz7EhZVrSz&#10;yO6X4AKykoBnxufna7QwNDQ0FYJNe1fiU0z+y8T44hWfcusKa4hq0mMlaGlNlBjUSxaW+f0JNjrw&#10;13VGikmuf86uT4HysN6apomEn9y/dinTYEmZWgKOSwD8KZuUVCVcChdd8mwvhSCf8iVNVTIl8sip&#10;GrBESkpZ0rnVTjo05ZzTmizUayVVQ77H5QBu+lykayS3djxlVbdUD6e9S2lYU7KBWhrKlYJ28xqY&#10;gHpSgKSg78wiDRP4lMr4S+qgJQJPqiYuqnYTNXauFCRmv0FV1eFVF8O8Y6+W1aPx2hl7tA+WSEal&#10;niq/DzkRpjQIPJV/lQ+lUjCubI+U9HGMxbwcIST0qFFXjWfZO5+BY4tWnSVrzLmdFQ1Du26FVbeB&#10;rBpsuhpWH8CcBmcM3HsuW2vRey9lGqizePYEv/vwfcdRxTOp7/tYo4zjCC4YnCJyB9CgaWofwjig&#10;qmS07gl13KrtcNFtwIxDv+8J2NZmarH9IAbO4Wyz8WC4H0px6jWm68o9AYdDCofnX3yOZ19+jc8/&#10;+yKe4eSSUGNUI169fIG360do6xrOaVxcnOHm9g5PPvvM23w4fOvb38GP/sUfQCuFVy9eQvB7HHqB&#10;1Ybj7Xce4wff/wFWqxZ///Ofo64bzzcle5Ivnz3DfrfF9fUV/od/9a/xs5//DC9f34ExDjX0MEaj&#10;7ZoIjtZ1g7qu8PLFCzjn0HVrzwbneHD1AOdn53j03YeoG4a/+8XP8eMf/xjf/e538eDBNZzRePzO&#10;I9xv7/HJZ5/ixYtXuN9u8dd//dew4Li5v8PZ+Rr3tze4228hpMSLlzf4m5/8BPv9Ad/65regtQHn&#10;EkLUWK2Iucu4o86JUyiptRp1XQHGQmsD4TiaugXA8fjxY7z33nsw2gCWERkJ/I3nXenMXs4FIRu+&#10;qe+bep8JvD/GB9KB2puwFXjWfulZ40we4Xqcc1JGuImQ4Wb7NzsiWuX7VU6oWxw0cjazKpwIqv5M&#10;S/bCYFmYMFDJolQw3N3d4YvnX2McNSpZ+YyLGrymnj4lDxwOhzg8ZsxgGOj1K9vg+sEFxnHE7e0N&#10;hmGIIaej96AXfmB3dnaGxhPVKMOEoZbCv5f1n4Gsoe7vaQjAOKndzy4v0Pc99tutV2Q5nK3XEFx6&#10;X31AK43tdhvxrNVqBeb33uArP44j+nGA0Rpt06HrOgx9H8/Euq7hrMV2S1ZQwbamrskep+s6NF2H&#10;uqqhh5E+I2OoqxqH/S5+59VqFW1snAPu7u4o8y2qJMkKizJBpjyqkG15eXkZvejDkDt43ofeIpzf&#10;+/3e1+C0L87cPTxO46zFZrWOTgFhbYfhFBJMNBAHHQO45JBMom0ELq/W4M7grbcu8aN/8QM8fucb&#10;0IZhUBo7RYHB2vg+yQEWhp7VBQLOkpXW/2fwPg35KQHFOUCdylRTSXdeyOYstSW2ylJI05tA0hxI&#10;XGri88LrTR6qKdMuff3A9KHNbO4HucRQPlXI54FCJaA+D9IrFUYlua7fymMgUO7nWdokbQKckef6&#10;sR2DYy5KH3MQxGCyL1k6rHLm+1KDxBNAfpbTXvB2K0nogwIgHCh8xmYtN4kl0OaUx2ypuA+KB+ut&#10;QBwrM1jy0LjUcoBzDph5kVqSz5e88089f8Q4cjOrh5yxVPq9ko1UHkJU8mieADuB3N8+BGMa+LAt&#10;B2I9u7m8moF78HVux+MSCw/AJQHMLgFtMZPmpQGCpaFKBCl9kCkAWJ1kQ0SnwGBrwuKfBwOYI/sc&#10;2Cl8j16b0u6lqKChACFw9eAhPoWEsiNgFPnPM8A6D45ZBpgRwhpADRgPO1Rn7fR8xet2vD5nihx4&#10;tqvgYLIGl9KznYJfL5v5+WujYa2B9JJYyUg651TijQoXvc0BDi5qMCYgOGDgwL3lglE6ej3DPxcM&#10;BlfnHQS3ZD2kEe0BjJkYaSXAIWe2pbZQgWkx5Qe4mayTvLoJgGRgqCTdL8EdpPD3MoDz/i+llP9M&#10;ZD2hjMbgiwjGHA7jHmAaTUXe85wJOCuw3w7RC1Jbi3GwUL2BdBW45mjYCo3rwG0NZmVk9ARGSfgu&#10;LvGdTMH7IjMlC5jKh1j50CwM9GgI5UPfrDsKUM2tAhxjUGqMORGDGo/OFeOfRAJr+WRt5MOoTMZ2&#10;jIOKZE8Oa5K+B4dzZnZOphZYJcuwJXVSSQm1VFOEPTn1q1+qM46HBK4IUIV7GO5vriRJgZl0QLUU&#10;xp7XPqkt31LAe/p9woC9bhp0XTtZznjLrdlZaTMLCz/0S20U83qv1ITSvumi333wzJ8rE9hR+N2S&#10;NUmJGBFCdN9kgRJf2wFcMNRtQ0G+3mc5hEOSNFpPOT5iGvA5m541iLZ98fvPPgs/YkxPqprlbJZT&#10;7OT0fobn61j1IKi5KIDNORg4PScAII7WW26XkxNX8qFXWJNL4as5wLzU+ITXSxmvb+obcjA/rbFL&#10;WUZLjPQlH/FTa71k17U03CipfII9gPNBfqU9LFdx/DY5RTlpZyl7LAdLl/qHJTXAku1iSRGb95nh&#10;uUvPtPBaodGfvMdDbc2j5WGw5GK+LtD+//OQC7FQSzOvRplY7mQlGtcJDxYUU49SemZD/ZnWWPMg&#10;67INUck6kBidE9s0ZbyXlM6L6vek784JTKn1ZFR2GQNesFXKz7ySlQ5iHeomi+tAYhFku2ithawq&#10;VHUD5YfDJRXDpESc53ekDGcCzDWUYjGjZbPmcEah3+3Q1Rv01kIpYNC0j1jvFx0sPeu6inlrTdOQ&#10;Hc44+nqkimzQ3W4X9yBaVyaGSzLG0PcH9P0BWpMVRNu2npwwoJE1NusNDrs9sTXdhMVoPcb1L6TA&#10;t775Tbx8+QovXnwd12y6f7UtDVObpsbQ9/j46UfYbwdSvrIEmHIGUkjsdvfgeIj1eoVxGHBzf4ef&#10;/+LnOBz6qKC/ub2F4AK8Fri8uMT52Rp9v8ft/RbPnz3D5599jv1+h/ceP8a7776LZ18+h9KEATVt&#10;g4uLc/yrf/kHuLy4Qtuu0A/3pDg+vyCFgAA2mw2+973v4Zvf/BaePHmCv/+Hv4fRBo/feRfX19do&#10;qgab9Rm6boW7+3v8+V/8KZqmA8Bwc3OD58+fY3d3h/W6xUcffYSf/t3PsN0e8Kd/+qd4771v4ur6&#10;Em+99RaYHqGHA6xWsNBYr9Y47A74y7/8S9zf3ZNVhyfMC1GjbSuAOTx8+AD7/R7j2MM6GxVtSo0Q&#10;kmOzWWPUIx6/9xibzZpyyHyvY32Q7CkC2RKwX7Jvphbz+Pe5/9wps/JYxT4nhpYsJuN+xPzvZnuG&#10;sXpmYzhlTZhod5PXA86yo17OGGIrh7igYLFp4uAvsTZL+jdny5ig9bVV+lPrAOGzzRABfkBrg9c3&#10;r/H1q5cYlIKQFdV9fk9L+2blyQlEUhAI3C1SYij0hz04Fzhbr2H0iP1+5/d3Fy39GYMfvMl4jlSV&#10;pLWhHcZR4XDYo+0adLYl9ryUODs7w93dXbScobqM9g8aEpA1ZD8MRLLztV9VVZFY0TTNrFYbDgco&#10;raFGjXHUEILH85NY7Jb86Mc+Mv+11pCNgDGegNtwdF1H2IFzGHzeBxGJp1qPhgYMfT/Gmjns3eFa&#10;N20D5mu5QGQI35lCsUUE5MPvp1go5xxM0HdDYjEX15m/f6vVKioTUsWos4TPxXM6nF+chsp1IyEr&#10;B+YGnK9X+MM/+jF+//d/hEp2OPQaSjvw/R1ub28xDgOtMxusp9ysrpj33b9j5n1a2OZs31IgZ87s&#10;SYviHDi3+UPJeBJcyeceLZgkgeTTbheZA0W2QmEwkIMaS81BqbnIWQgzWzKG38z3b4HRkQ8yUh/j&#10;1M9xCWDOGS75NYoNaSapPWLaJ40j8w20ySS7Rw2ZQ9F/MvU3jL5UhfWTNzMl4IV5/3qeN0gg5mfO&#10;PozyqGTNxWaUoRhEmDL7SmqCkldpCRSx/nMKTNIt5qaCFYIXJdclOXVUMBSuUQ4+LzVFeUN6Kqwy&#10;3KNSYG3O/Ek/R/5M5GzY1L5nKsAd6roC5+KoqZ4XMnlD7AcPYc8IQH8G/jlrk9/1qhNmfbPGjyyV&#10;StZa+eeZSYAZILiIQTzWUkEgkqZZqREi2P0wC+MMmONRVuXAwKTE+uISrO7A9ICmajGOvX8eLbQe&#10;ICWHHQ+AGeCUxH57i/P1JTFEfPgN49P1cS710Z6KGJKWVXC8hrYMBoxkd5aK0WEYY9MTWM7cWdSV&#10;gASx/7lvTo3formUcJzDggGMg/EK4ML7PRtKYVcG46gn72TBKXTHKlxsajAYSMFgLIdNpnOp1dcS&#10;gJCqeUr7YQ7spbkHQZJuHA30BCflBIXWTc/BBNx74M4aGM9UdtbCGAVlDmg6skTqe411tcHYG/I3&#10;dNqD1QzqYMAMAzRDjRoVakg0EEwiHPNudg6yGXC/ZJ+RK61OMbTne9vcTsVan42QeUXnAYuMMQok&#10;MwbGWaihJ3/ESvrBifcp5zSsqmpiSFAzKwpBrC4y3YKqJQU5prPLHFmpBPCmpJBZUoYtMRJz4D5n&#10;yedgXKn2SP+ifTrssceBf1OOxvIAO/f7zAfV+aA/r7vSPTzPNMlrDJc0OGD+9eGloAlDVQoJx130&#10;7TfOvoEthhPgJY9ZKHQP3aItUslXPAxHj5SB/nsY46Lv6ZKF4jRc9vZnUoJLASe499FOZeRTFpGU&#10;MjLBnHN+b5ueJeftPMIzBYZkYC0K6kHEEOA3gb9LlmDzs+u4hkxrjqM6meXtL2b2IqVrmGfLlJRA&#10;p4gmS0zgU/VyCj4f7elHzx+fEWuW9swUWCipOkufM3+vJaZ+rgBdCmDPrRQjyMt4lHqfsuFasogr&#10;KQpLPVo+ODnVu+SZSHkPVLJqW1I9hsY8V9PkdVdg9qX7lpTSD9nSOpLFPfcYaE6Z42wKi/Qbxhxg&#10;ZjF8PVdqlNijpWsdvrfWGpWQM9u/1KamZAvm3CS7z2uY9K9U5ZT3dqW9Il3PoYYq2WqW1OElBVBq&#10;e1cask3XwndubCLShD2/qumsrGqybDMGMbQ5tdEqrfVASLLWuwwz6+VFVDNYw8gGAcA4jLi6uMLN&#10;6zsc9B5OUW0eqy7Go0LT+XDgcRwiuBSsJQAKqqzrGi9evPDM8RrM2ej9zhjQti12u51n7xPRIajc&#10;VqsVwABlNe62dxj1iOB9rY2O+2q8jt4PXisF4c+9pq5xOBxgjME4jqjbCm23wn4/YLvtKYMsLnGW&#10;EBBFtMKomxpfffUV/vbvfoZxUOCiotBG57C72+L5l1/ibHMOwcjrXAoBpw1efPU1+n4AYw7qAflm&#10;N20D4fui9WaFy4sLfPzxx/jZz/4rBqXxe7/3IwqzFBwPHlyB+fXb1B3+4i/+O376t3+LpmlwdXVF&#10;QbWcw1mN7e4WDhr/7c/+FP/4y1+Tkg3AD3/4QzpzjcN6I7E7DNjtejgQiHl3fwttRjx++yHOug7/&#10;8MUX01r0NZk1Fh9//DEuLy8nm2Qu4JzFatXg6uoSNzevMY4DZNOgqjsApDyruUDdVNgftvjOB98C&#10;uMN4OER3BhdznbD4PJ46149/Jw3AZTNFpI2DLHuUcVXK7cjVcjN2PIWDwFgX+5GYaVc4c6wfVoR1&#10;OTsfXBi4Ul84fT8bKHAn6/HcIGjxR2nhx9JAYHhikoIzFv3Y49lXX+Lm/gb9sPch5jSoNVqDOcLA&#10;QkdWN423cWJomhraOBgzoJIV7rd3WHcrtG2L+lBjs1lhvz+g70copbFataiqKgLRUpKC4+7uDsb7&#10;79NQwKGSMvY4WquJKOgMjLHgUhAbXHjsAbTPCSlhlIUaRwghUa/JXmsYBmK3e/BbCIHVek3vbQ2G&#10;gQDyQI6KBGcmwDWx3vuePPKlkHEwbbRG261wd3eH/dBH5T9A57EQFZQyqOtp7a3XawzDgO12i7qu&#10;fU5A5deViSSlAK63bRvXbJrrmNqPRRtGfy7WVe0z6aazOQRo3/tsgID3TPUqNWKxj2ACgpGl1GhG&#10;VBVDLRmuLzf47vvv4/sfvo/rty7BUaPajdgdFFamg+007GigxoHs+Sbp1ALezH/3tjkpyJcevnmQ&#10;UT7dL9m/pK8VizI2TZdzgGYWasNccgGWGXIlq5p0AFEKwlqSJuUFebjRedEc/wkXw4LSRqa08eZs&#10;5AB85oFAYfqUF4CpNUh4nXQCVcoEWPocOVsiNK5L8vzSv7OMrZL7DaZ2O0uspSWm1psyFNLpVWko&#10;wCt+xOwJD3kYBC2FdZWax1IjtKSOKH236N8l+FGIbfqMpaz30uEcwIq8UU9ZmyWQs2SXMAfgTVxf&#10;c9bjMasmf05KXnXpvQtT3bA5Ts8gknARVrRQCsBBeLsoN2IosmlPWWgw/3v5npR79C9JCtOk82g/&#10;lNz/qqoxDn0s0kgmDewPB/CoUNKRUW2dhQBH3XRYn1/g7ovn2Fx1MJaKfFgHIahYriRg1QAzCqhh&#10;D2s0GG9iCE1gIUWfQaSMPEEHmiVfUUPkPThHMuX0uhP7mkPrAbAGlRTgVkMwQDIOayjt3rBYcvnA&#10;MWJOMVHBgUMZDW0tjHHQ1mFQBto4CnykC4BGcnSNgLMa1gejBrsgxhmsmfv3L8nBybtOzvb8vPHP&#10;n5GUFSurCoyzqLKQUkIwcbTuCcQ3sM4Ry9gvRaUVhOQY9R5SMkA7nGENNQywjpowq6iwZo6BQ4Ib&#10;GjrVooWABOx072iJ8xjWPN8vE91H4iX8m6jTcgZ9aARSIEdwmXiET4FQwWKLQEc6i7QPXbKg6yGF&#10;IFsgawComAExeWETw0TKY8AjZWtwzmdDsONB+LE9SK5KW1IkpUBbvl/k7P1ckXXK0q/s6y4y6yo3&#10;sxcJ6zHsJznrPrW9Sb9fKYi3pD7MlRJHDK6M5RqY99bZ2bCI8XnYGvdhYAoqfsbwfQMoUTpzTtmv&#10;lZ7N9J7kwHDp3pdUKIF9m4dL5rVgykYLCo9hHOEYQ9e0tB8kn4l8jxtqRFMwizFwz/KED6+C45F9&#10;n6q0TtXgS3YvJ23pcguLsC9ngy5jTMxhyckJ5M/PCox1G73+82cgD3g9tj06XbvnwGF6L5bY3eEZ&#10;qqpqVi/n6ysHedO1ka65NMi4tD7flEGwNLAq2VXlqs9cdZuTQ46uEVsGdt70mZaUBEvDzdKekZKL&#10;ShaOpzLJTlljpsomVgCswz6RZyvM39PN9oO0Nk0VrtNePymNOWdRLh/yIsJQ2BVUxKnKPK+18yHW&#10;xAS1lBiUsWFLfUiq1kn78biOPehQGhq8qU9esqcqDWzyszUflC2Fhx9bKE3BmcGKjXFGA09oOGe8&#10;TQ2Hs8Znosz980vnXn6Ou1gfGK90EDDGwXCHQSlcXlzgf/uP/yu+evECT558gZ//4hf48vkL3Nzc&#10;Yuh7VGeVH/iSfZ8xOjI1pzVY0d7uVZlpr973PdbrNbq2Q9eRP/12ew/nbATRhmEAY4xsKNoG3abF&#10;zc0NhrGHAwXH0/uJWBd1XYdxHLHb7dB45r4aVWTXUv/GcXZ+jvOLS+x2B7JotAZt02AYFVyi4Dkc&#10;DnDO4tXrV7jfbfHs2XOMowbjEpeXV2DguHl9g9V6hX/69a/xb/6nP0IlAK1GHMYRXz17juFwiD3q&#10;y5cv8ejhI1xcXqLvR4xG4/x8g2Ec8JOf/hTjqOAcw9OnT/Dhhx+ibRs4WEhR4Zvf/CY+/uQT/D9/&#10;9mdwzuHu/g6MM7x48RJNJSF8Sfzq5ms8efoJBCd16yeffIa6bvC9734f5xdncNDoDyOcFVivV7i7&#10;2+L2/hZSCDy8ukbDK+z3PRGnuACYgJR0fc/Pz9F1HeqagkelYDDa4PLy0qsQyT6EcYm66XDY78Gs&#10;w+aiw6gHnJ2v8f4H3/HkLAtLUmJEHp+38ItEvlMQ9UL2hovuA9kQLu7TLCq1Yp0Rc24yzMtbEsJl&#10;dluhwwjK0GmueRSMfjzsA4y2sywPYzQYB6yb5zwyzlA6Mt8U6Mncm7H72bnj89YsC6RSi0O/w/Ov&#10;n+F+d4/73T0cHGQl0HUN9gd/phnjs+kcrNMAD0NSb82mBk8OUXBGEdEV5EaxWnW4uLiKZEHhSSDD&#10;0Md707QNxlFj0CMYE2jbFlfXV2jbCve3d9jv99Am9FXaP+ddfM2qovBq7Qao+x0x74WAg0Pv7XvC&#10;Woa3wOn7HtpnN202ZxToOo7YbDZo2xZd1wFwuLu9xW6/ozpJkj+9lBJVLf0/K4xqRD/03pbGxcFm&#10;wEs3mw3W6zUOh12ihBMxDyAfDoc6rWkaykpTKmKcTdNg8JZmYa0FNQTz+Xmhngvn/FQHhMGyTbJl&#10;Ag5tIQT3ob4s3nfucdZV1YKxARfna5xtVviXf/AHePzuO7SerUHT1jAWWKsVbG2gGoXeAqPz2Saw&#10;cb2eymf73TDvrQUvzbgYoOPBPG/8iweoK7OnqPi00cqCGivMktURJF6eGbFUbOYDhlLhuGSvk4bs&#10;lEJC8wsd3ieQE78RAAAgAElEQVQ25Jwm4OSIciyLzxuwXJabKwKoCbHQihoRoxNghs3VEIyxI7uP&#10;FKAi5rGLKfRBeBSvG6PQjjkQjZmHWnotjN/ESiCpYMd+/JF9LkRM1g7TLc4FwOehSPF1rU1YXz5k&#10;13pWMSb7i7SBi827m9avYxSIWWIkMkyM7SCjQij4GI4apiAJLyk2eMwRCLY+lprlBYm+cw7cTeEq&#10;ITAuHkbOxusZWY6wR5PmJSZN6bk4pfzIn1PnEL0W6fdF8TmIgL0zMYGee5+3EJgaChZiWjMCAmcS&#10;fpcwoyawOQD986bv2Ns/BY1K668Ith01LykYWG40YzMXvPasZxgEpjAXPoyHpuOM02cYjY4M1eHQ&#10;E/gjBEZtYb11ExcCWilUdY3u/Az3Lxr0w4haSEBK7Pt+GhBaCz0qyAbAqMCdBeMMlRAwjIYClk3P&#10;whFAxxhqydFb530YWZzoW+cghSAOBJ9ARwZ46acCjJ/+W+2bIz+cgwMTDLIWqLsKEBbakQGShcBo&#10;FLRjMBbk0WoYmKXPe35x7u2IRjir0wU+s3VasogI/02TfnHU2M2AAOugBgWLuU9jJcjih/ZFDibo&#10;tViUuJNceTQKylhoa2Et4tBEa0Bp2lOsMdAD7Vu77Q513UGIClb7kChwGG+9xEUD5mowVxG4x5iv&#10;Suk7G0sWPqWQ2Sj/z7InypZpYUgWfmdiGzjnYPVkIRWyDoKFUggVdXAY9Og9dgEGDusslGeFmsDg&#10;dmayunIOzDGocQBjA6QUJBkFMBwGGgII7uWKzO9ztHc442C5jQxl+k7as/ld0eYh9eJdaoRONUd5&#10;IbkE1p8Ct4qNQ2Fvmj47PwLulliFJcufnHAwz3449jE9zi1ycWiQKpdE2PeNZyBCEFOSWTjwyE6C&#10;zybwnhEQkoODwVjKruD+nGWcLYYK5oNslwVzlqzwnAfaQjEeFE8s7umTRYZjYsY+Xxyq+1qDgxG7&#10;SQhUokbFSSkyKEU/ZwwmnkGM9gJHDVuw6GJJXtp8SICTIe4lVWsOAh55PKeHrfMWPenvOAbB6P4F&#10;aw6PIwCMMlesMTRYDGpGayZf0jh0TlRthYyb1LZmqQZfAsTnNjwiAdcrD4SwqMYoKSaWwriPyCYF&#10;QHjJxjEfPJRsmk6rSco1YMgRKQWB5jXOzA5OMLK+LISlLimQcwJO2ucsqXJKyoolVWfp+54iVJWz&#10;VtwMFC3VbunZHvqbAILiiDjF/FlnZ8qlfDgTesBpbxaxjg+fLx1MpISl8KTYjAiCjHIjmLfpDBk8&#10;wSzQ94LpWlhi5IbahU1kUro/1sV4ylwBUxpELw1i8vuUP2O5gnFpKFGy6zwetCb2OTFbhHvbnBqC&#10;Sxr2+15CaecxhslLe3pv5kkDJtqVpeq8ABQGyzVjNJyzUFqgbWp88P77+MH3vw+tFP79H/8h/u//&#10;9uf4P/6v/xOOG1jn1bqG8o+oZgoZXETSCcOTpqnw8uUrbx9ooQ0FPKpRwQqLs7Mz3N7e4O7uNttz&#10;SAHS9yNWqw51wwFoMD7lkdFbMMiqAXwYJTjDzd0t5QR4OzeTDDZGZWGs8T7xtJbrqvbre5hhIJeX&#10;F1ivNzDa4vmzL7Ddbr0ticF+tyN2bCvQtpV/5igL59kXL/H06Ze4vbuNBLquaXHYH/D5k8/x4fc/&#10;hJActSCg+6OP/hH9MHgli8Td7T2223usupb6TTPgsN/ik08+iriMcRavXt+gqp7h8uoBrq7OYK3C&#10;zasXOPQjHKug1ABhGX71q1+BMYEP3v8AZ2drvHj1GlwwAmN5g2EcYI3DP/7613h9c4P77Q7Mc0Ol&#10;lJB1i6ohJnAYqJCPOEMjWkhR4fXLG+x3PTjjBHJWHW52r9B0LbpuBTUqfOPdd/HW1SM4w4iZ7Yja&#10;BOezLuCiTUwYMBFBh72xZs2Z96lV1LQ3hefFebB8sujgwdLrKNvCZfaZkwjJJX0zD7ictbBZjVki&#10;982zDVlUQC2RFX6bn3ltTeHnbsIs2bRPhCGBAeEzQkjsDyNevdri/q5HLTtYbtHXGrYf0Pdkd1tX&#10;pD7R2sJohbpagTNGPu/+GvbDAME5Dn2PumpIwS0qtLLGer3Gar2Gsxb7AwW1HvZbaJ9RQbliDsY5&#10;aD1AGLJYDlbUZE9J/TopdqgecnCoqg1WqzURw/Q9wAwMDKqmIoMHwcAFqQ3C6/V9D2MtrKF11w8H&#10;1HWD9WoD7ut+UrcN2A8HjFqjqeuJPGwNuAJ44yA4kVus8+dtJAJS7ky36tB0RG4JeEKwHLOW7KaM&#10;tmBrhqpak4rAWLRdE7HBs7MzHA6HCNKXBlphkN22LYwxGIYBJjmz6rrC4bCnYWR2ftEgnYF7K2Pn&#10;Q9PpbwPGHCSTNIjtWpxdnOHh24+wXm/AGEdVV4ClkHXLJbRV0FZB6REwLNroweOksP5x5wyTh9nv&#10;ELwnuRA/OrgnlvMEJIfJc0nqWioKjgMxkxuRAGoOJVkrZs1PXnyXGBZLwPx8KmOL1gw5UBQAjtS/&#10;OjBE04KsZD+UMuNT1nT6OQKDVHDhF6uZWJhgMSwjldzlliaz92cuenUfWc24Yy9JxskXrBgYwnkc&#10;BMwOE+/lllutxHvui4sYlhv+HOYAcwThWQqyz6fG6XqJDPTM9zJITFNAqQio5Ixt/9omGwZVVTUD&#10;iVMP5gBKp9ZOlFRui2s+SuxnB14I/mSLYWcUuOQWm7A3KRZKoGeJ0RYsK8LGGQDRUPyWwsEQitwY&#10;YDOFwgSfPAYGwdMAv7SJsEce0im7PX1GSh6qJVuqozWYbvjORlb81LQdAwizxr+QRSF94zgP9PQ2&#10;6d4v3BiD8dCDWQerDJw2xFq3HvB3Jm7iTDCcX13iZdViVHfwtnj0XIe9zpFUlimN8dBD6QHSaWKP&#10;AASwuWNwLH1W4xomwz7UTYXKh8og5haM3sP6/2Xt3X4kSc57sV9cM7Oqu6dndmeXFLkkJVE0j2zB&#10;EGT4Ahs6gB/kF78Y/qePn49M6MkEuTrc1czOrbuq8hI3P3wRkZFRkTXUwS4wmJ3p6a6qzIyI7/t9&#10;vwsDeHwGbBw2hbBlN6TPzjmkVhBKRAxpBWIYcwgswFiD4Kj4c8bCmgVffnEEAnnqW89ys5Vk3OkZ&#10;LDNUauuP5O9XBv+1VFUs8AwMbUAFTkNDwTWEFLG4ExDR+57FBPk0SAtpQBhCDqab54WATEaFQNcN&#10;WBaLZTnH8wIwywzFFASTcPDQXEHynoKn4j4q8z4uYsPaXsdpm08AQF1Ap0aZhkphMwAXIoEGiCz6&#10;AC7YJheAnm0DY+JawQpoOO+jpN3BGhtDnmQe8Gb547xQMxBRQRNZV+saZZV8cA0TBgKM8ZvB9mqZ&#10;w5oAWj20bFkL1Oflnt3NLSC+Bov2wLu6tqgzA9avsytrt/r53eSfALu2Z7X9WYvp2gJfS3Yy7fkU&#10;nCqEhDXTNmQwUOZAsp8giySSl69sK5L1Bs7hGoqu+uypB8RbhcX1vr5em5At0dgOyBji5LW0fkr3&#10;QymViQa1elQIgb7rIpHC5nUWIjhfqrFsHgzUgHu6vuHqealVbTUwXNvLJEbR1iN7Nc7M4ZW1TQko&#10;8LIkOJCUvzgHOQfL34dsbVGu0fL52wP/9gZFrcFRi2iTmXvO5+HIumf7jcqyNaysLe72wMTWGqtB&#10;2prN3FKItoJy6zVYfm+ShdeDhr0Qwz8nYHRvcNDax8repR4U1srfll3Q3jWrlQr7vDB/Zb+Y6r2y&#10;1iuZ3mUdWL5nrXXTlqkEtdIlS6+ZWPR1LZ3sHMo1VoPy+XWcJ5JODJIVUjTrzrQj6bjH+MDyMH5v&#10;/67v69UaCVjJI43rc2XtiDU/q36Nlhr6uvfgV+dPSzXSso5qhk3GWhGFYjqrjoUE5yq2RJS3FAA4&#10;a3K/Vtr7JcON0ppj7entle3nur4crFmwSAGtNKQQePXqFR5f3GOZzgjBEggmNLyzEGwNP0y2VTa+&#10;p1evvgAALMuc14xSGlqRB36yq5imMQ+cpJSY5wVSrjbDWil8+cUrfPjwEZwLKCUym58hDsq9x2E4&#10;gAXgcqJgyBLDyL2qdzDGYp4mPD8/QXcave4xnserezfPC16+1BBCbvCNeZ4jQ9hmZZNSCt9++wdM&#10;04R3794TKa8gYS3W4OXjSzw9PeHTxyfcv3jAMo344x/e4Pvvvss5ZqnW+PTxA9lxSoWvv/wCHz68&#10;x/fffwdWKKoFF7hcJvx/v/89/uGLvweDw/ffv4ExNg/qh+GArtP4l3/5HY7HAwJe48OH93De4tOn&#10;j7mPf/nyJYwx+Pj0hKfnZ3DOMfR9ZN6K3EeM45jtj8BImWMtgYJSKGitoZWC5hwcQCclOGOwxuAv&#10;f/lL3B2OlO9lfMxlQzzT3MbRJRETnPfZUq9k5beIkvVgdlXCsUhmYBl8D25DWVuHBRsbPOpZE46X&#10;1mS6p9aue4kt96U6lycL4dlGdYqCTBEa5JeW8qjef9pKoTbfPiC0/kEMqaVcJiElGFf49OmEcZzB&#10;AkenNJ6fnymLTmkoqeO+I4CQ8CIWicY+kposKRnivsNinqKNNaaxI57PJ7x8+TJauXicz2fM84J5&#10;mTGOY1Qbi0gSA7QW6JSEjxgsZxxKcozLgnEcwaXEEO2m+r4nhvto4Kwle5zDYT1j4/uSSoJFddBw&#10;OOB8PkNJiSU+mGRzyohYxRimacJsJljvoSK5cFmWHEB7HFYrG6nIrs7aSyandN0ArRWOxwP6YQAC&#10;w6fxgr7vcbmMG4z24f4eQkn4EGDiEITA9in3/mnvrTG4cj3pOGDYqNIKG8q+72HM2pswRv76AQGc&#10;y0wyImcMEXuaACUpUFgLstE5Hh/w+PiIxVhoHYk6AZCC4zhoeHeE9xaLWeARIrlttXxjIhF12UpO&#10;/lFtcwrW0xr8JyIYyouwSxQS8GsZeilfKDeNmg22V1h/roFubW5lY1Ae9hu5MGPouu4qoOeasYgm&#10;s6P22Syl7+l1Sml8yVIpgwNrOxIbbzTnDM6TzIg3ivBpmq5815s+nD602Q+BJk71Z7jFUhK1bNTT&#10;dJA35JU1+6ks+srQP4QUJhXBfbDdAK+6ENsDMGoZbYuptQeSl/Y0mwT1Sga6lZfR8ittA1qhXHuM&#10;+T3LoNpPs5bCls/ULUCnBXBfD9BYwVBBUcSJTVhUDXxdsSUDmmupZT9Rh2qVvp8tW569RrAs/stN&#10;u2y8rodRNSBKfsstcKglo6/vcflzk71AcBZaUACOtw7BWZhlAlMMYHTQ+MQ05gzzPOP+4RFMabgZ&#10;sI548ZxxMMGwGAPmDUKQ6FgACx6XyzPuhnsExqPXvACibI1VfrLZM9R7cE1enSQblRDR4sGaGZdx&#10;yoVDLiQZg1QKYOvhF+DTJJW8obmAVIosVyAAn7xKLTVS1lCrFTwEAzjzECJgGCQCDKx1+ZmogczS&#10;y7VeQ7UipgQnrr3h/epnu2GmhuxFzYWAkDwTWTnoWvvgYaYRwVmSSFJKEDXS3mCcT3DcwTgPKXRk&#10;iBNoOcUALBc8OJfUAPAOWvTgjkNEf3iEAMllZvSnMyV5/W2lqX4DRrZyZlp7Snk25u93nhgVke1l&#10;rctgZBoamdJrljEs81IU/CEGCTq4qNqxJvozcux4O29tFwgcuLbQSH9OzWO9d5RnaAvM+/eELrYs&#10;QPasTFoez7fY/bdsZFos3/rr9UBqz66nzAjYyzrYgm8uD1Q2ioM4VJRSYmYLPDwEF/m5oFyE+Awl&#10;Jq+Mn0FwMO+JJczZxh+1vrZ7tk572T0tS4ZrG6it7Yp10b++svpoBZan2g2FR3Ua9vu4VsoA7Ly3&#10;hnYYnfdhk/GyF0aH3cFDuGln0mp0W2u/PANCsd+VNlXrvfG79XUrTHk/mBO7dX4NAm6t+gApr/N1&#10;VjCf33zd1mChrENbwc714G9vH23laNXWVCWgVtZLpSf4lRK5utetOrilErhVC9/6fC22eGtNtkhX&#10;JWu/9nTfs+Vq+SvX92HPhqFen+nP8zxf7XNbJn/YVUbUpJpaxVven9rGMgEjPCpcNladJdhUWc7s&#10;reUyKLy0B2v1Cy3iWvpZJdhRkozKfrv++p5afW8A9ufU5nVYbb2G1t+RyUFp2CUiacFHT3cHYrHz&#10;DXmmsIhDuFKqkL+2v1IcSCljX02DSiKQWAhOYYjf/vGP6JTEaAxcDCEN8OjUsNlD8lDOE8N9iR7T&#10;5K18h2E44Hx+xjAMEELg7u4O33//fbSD6KOH9IKu0xnQPx7v8PT0jA/vP2DNvmER2NdYlhneO3z1&#10;1VeYxgkmkvfK9ZSGUHfHOzwc79F3A6bpDay1eJ6fMnknhIBhGDJYfX9/j/P5jMvlshnUZHJmsFBK&#10;Q0qNcTJ4+nSiwNBMxlrvr/MOx+EO3jl8/PgOb96+wbt37+M9YdCdhpI95nnCNI344d0b9F0PKRi+&#10;//57zLPJ7/EwHMie0jl8//2/4f/5T/8JL18+4Pe//30c9qRhqCFbUSXwu9/9M/7zf3Y5F2MYho1F&#10;0Pl8xm9/+1ucTidIKTEMQ8avtOoglYJ9Jma01oiWjywGCy95DfWdhrUzOi0hBUNwBoID/81vfg3B&#10;OZZ5RgguEwxKtUiIQdOlnV2AJU1OfK5KkuX1ORqVdXCR9OMLBj9HSXDf1lKhIEP4QtEa8bzo/x89&#10;DrLFrPUmM7fXniBsCZahxufKbB+sEZaNevhWts2tQfBeCHuN6JQQv4/ZR947vP3hLQ2ozAzBCKQX&#10;XKDvB9ijwfOnZ1wuE4bDEJXSQIC7+smJbJCCbeuz7YcffsDd8YhOd1isQT/0CKBB8ul0JvZ2cFCc&#10;4/UXX6DvNMyygAfQPuVIzdwNAxZDgLNZDIIPuFwuuFwupBJVCueolkmE0PW9UH9lpgnnC+1NUgoC&#10;kxlD33UAWCRJBZizgV3WoOzD4QApBOECLNmJJbJVIPIdYt5TvKfGGrCJQ0oVve4XzNHKZ57nuKdw&#10;gBMLXyoJMy/4+PwRy0Ik5nEcM3Gr3OcTCcLH3LkUbJusw0pMKJHDlmUhlY1UCAGQUgOIdWFUgBP2&#10;kVQoZD8kpcJx6HHXHfC3v/lb3N89AoGRPSz3eV+VnOPu0EUAP2Ty3DieYY2J1nDRgsoT4z/82IG1&#10;PDKvMmsJKZSVFZ6dKZ2Y53/bKoprT8ec7tuQApeFcB14WTd+9WJvsexqpkZd/NZF4V5jVMony8Ot&#10;LgBrplzLp7RkgIQQcshSzTBM1iGtwOCaMdHypt+zmEiNOce2eNyTybauc2LcJfCu1Yi2ivMMfKbs&#10;gEAyGV6E44adAnD1l/S7m3cL9L8lw0rPTBq0rBYq22el9C3eaw7TZlI3lq3nt9Vo7zVmtYdkC7Ta&#10;e409n9NbgcE8e9Cttli1H23Ll7TFvtqzO2iBjOVQrNWQtkI6WzL3PcbaZn3G8ODts7kC+GUjVqsV&#10;SgBglTTT4a1UbNqZzWqT4DzMvCBYC7fM6I4HmtqDxRAgCgVygeRaXHZwQkNqBm8neqaijz0tOQe7&#10;zBhYgBnPsGYB1x1MsshKe0XTk5cBgWMxFl4DjMvo+bj6ixObzaIfGKY/fUd2RcEhCOKcuxCiDzoN&#10;G/thoAJXKyjdZ7/7VLRmAN85OGMxTRMAT4e2N+i0BILbyNTLgJqyqa4B6Ft7XSv3gUOQEoht/cx9&#10;8HGQgg24T3JsF9njHsYukQ0WcnPogoMLFuN8QlAzjHNg80I+hVJCCgLrffAQPkCyDgo9NBug0IF7&#10;HmXZVBDXTOzWelnZhYC16Uxa/arX85hvBrR7zbiLbHalFEmYGcNslsz8sEVQLeUVUI5Bel3OkWWg&#10;8KE4S5AlvMkea2VUtvfRPb/dPTC3XJO1J/ye7Lje4+tzZi/rpfV8tYCmvQHA5wJy9wa+twYCnwst&#10;rYcYpQ9pybTahnZ6cC7Q9SSDpy9xWBet9dLa8ix6CcdAQS6aQM5etlD9767vc21xU1vRsDgQrBrJ&#10;4oyVUlJYdKGSaj1PNPAszkgef7p3EKJbrctSuJ0vwxndyn6vwOY0pFqH4+HqXNrzhd8DN40x67rg&#10;LGb4sAYDmZRBjrEMfuVwTmzrycR+zllFN9Qdde1br4MNMF8ABRmYoKno9fXfDNPZlTViUuTsKWZa&#10;Nf1eLVFbTe7Vy62cpVvrspX9UzOY6zqpBcLv1bK3APsWG7/F2mwRoPYsVersjxqQ36v9W+BRCTJi&#10;A2at1pVJ9ZbyxVrWQmVvmK73six5yL3WnH63H2jVwOVZ01JC5LoQDD79P1tryc1Ah3EIxTcM/vr5&#10;qAH8st+rz6MWcN+q+fcs2rIyrgmis5tWHfXAp5UhVw4I62FyPcQqibGlkoZzsocl6wayVXTRFsfh&#10;eojY+i/bEIEhuPjeo51ZcFQ0eWe3e0sI6PsBf/jDt9CqR6cB54kXyYWEUip6ta82NEop8l+OtY3W&#10;xHqf5xkBkb06z3j9+jU453h+fo7gkcpDXGstjocjhuGAfjjg++/f4OnTCcbFsNRoJ+yCx3B3h9lM&#10;EB0NGcAAwUS2DKp7Vq07YooejuCcYzpf4It7Y62NVhBDtprw3kd27GUT7AwmwJjI+RDeUx04L9OG&#10;NJPCOEW0uJiWC56ePpBaGBycS3gb0B8PkELhcDhCa4n37z/g97//Q3QaWJ+HoR9wHi/xDJb405++&#10;w7/+6x9zGHwIVJcqraCUBI+1NmMdnp+f83Py8PCQ/cIfHh6gtcbd3V3eRw6HA15/9RPc3d3h08eP&#10;+MG9A2Mcxjgw5nA4HrNXfHmWm2WGsQb38g6PL1/ALRN++ctvYt9jNwqRTFcn06tofxVV+2BXZMrW&#10;Hls+46nu2eJbSeEnNnVAK0x7Q3hIA5hsNbNVDoIxuKw08ps661bGyy0i0V492PrMe04YLZLOympG&#10;HoZk/DIqGjg43r1/jx/evsE4XWDMgsAEZRUxTvlGLwBvfMyJC+CSw3sbwWnqsXwIcDFQNvmjs3A9&#10;9LTWYprmjVKBMYau7/H46hGvXr7E+XzGx/fvoYRArzV4CLDSoNMdmLU4nT6CKUW9NucY+iGqwFzO&#10;z0hKfRGVPImRXtvTSUmqIMH4mu0gZVbfeO8w9D0+PX3K+JdSCkpIej+0M2KJ4P4yT1GNZKE7nTPO&#10;WLRFtdYiRPXt9mxg4JKjG3o8n54hNIX6upOPJDKbidbl0DmtEa01jDH597ovq50b1jMIm2EanTsR&#10;B3WW7Nw4ESK7TuFw6PDzn/0M//i//E/4u7/7O2jZg3EBzklR7+P1Y4xsbh/u7yCEIgeQQCSnSzgT&#10;JgyyixOQcQD3I4P3IbQZw4y2BciYOuwthQymD18XifWUv5zo1gVGXTiWFjQ1W6K+kbUnYl18t8DN&#10;kk1RMhSyRKgAYltFY2ujqr9eA/f1ok5sixJATyBwGnC0wvpKMLJcEKxgiyXP5n2W3tYqpAZka9Bi&#10;Y/3CBQJ8s+GsN9V60y7ZX63GqQZ8/z2g/OcasL2GxhWS91rFkhUkEcDzIUAkb9kKYCgZM5+Tw5YB&#10;tbfAmZK505LZ79k01E1IS9p+DRBs/WP3/JJbAOkew7cs+FdLkxVEYNn2i23YiutacM3XawFqdZFy&#10;Sx683utwZb1VN0H1cOV6b0pgpM8FJRgBmj6QH3LwFpwRwD4vCxzjMUxrlfVxKdEf7vDx01tYvwZ4&#10;ErvbIwhAcoZlHmHnEWIagWUCk3eQXMJYk33NeIPxleyvvAc8OMniAgOXKjNHRbTHkkIgAJCcQ0Bk&#10;1j1YBWYyFuXOEhASXCkEH5kZ1sHZBdZYzNMMawwx1+2CxVgcDwNEtKxpFXwlE78F6u4NZFsKG845&#10;Vny+bs5FYQdHSgIR2bdUhHMY7+ECDS+cDxTEGzyct/CwECJgXCYaZou0t5PHPaK3ueYaXTigCwco&#10;1yFYhuAAzwK8M2CBwwe7GUbVgfDbIt5lW60S8HRulf67FFKcMk08ST+9i1kagTRP3nmMlxkeyH7l&#10;AYCJiojVNovko6uv9xr4l7YR2jd4XtvrdsZybVEygTiXedizp6xr5Y3UgG/rbG6B6K2B3x7Q12LJ&#10;XincbqjBWnvJns3IreF7i+m8Z03YUhWkNUBAxFKcVWHD+kznzVdffwWlNc7nSwZ+HGJ4l1+vp3XR&#10;257HZJbKg7y2DiwZotM0bfJkyvD0pNjYhneyplJsPWPF1TXWWoNLAlrKWqe+ZlwI9LrLTUCniFRB&#10;wcuJuSmwzCsTis5IuwXjxTUJIgWCtwIvWwzlltVLCSy26kwakrUBdhpxIFu7teqTWh1TKzvLeru+&#10;X/V+vFEe5kygsGHDOWNzKGiqddfndh0O7ikS9wDHFsmhBfDX++pejVn2BmV/0KqfWuuzBsI3eUEN&#10;L/I9AlQdYrun8LxWaIWbdXTLl79WKrSYzZ8jibQGmBtgyq+v4bO6V2SFdx3Cvto4hU0obQgeUur8&#10;3rquy8OtlVnqbxJ86vO2VYuU1j7kZS/WPahFSOEMPGZtrD31ajG2tSgKOf/k1jm2p7wqQbrarqm8&#10;V7dyCfbUeS32fitL4urMwZp7FYOTEBBt1QLtpeuZHjLYE5PZ8usZbzcDxRagVw85SHTurwCr2hZK&#10;KXpWpJTgQuCf/un/wLuPHzH/6U94PlO+T9cPGUgSm9DILj/j0zTnM9UYH0NgaU89HA4w0XaCc45x&#10;HKPNS4dxnOA90HUdhn7Ax/fvwZnA4dBjnudYG5Eda+AM/d0RlgV8fH6G0pqYoqaBeTCO4+EOp9MJ&#10;zjgs01w8I6le5JBS43A4ZqDae49pmjZrt+uIja47jYeHB3jvcTo9w1izeSZSuOTxeMTD/T0YOOZp&#10;gbNUcyaQjEsNMIGuV5BKw3kHLhSkJOII5zz6zpN1Rd910F2PoT+iHzQul2ecnp4BkFpVKYG74zEO&#10;e8jqcVlsPiPnecb5TMDZixcvcH9/j8vlku/XPM/o+h7ffvstfvWrX2WLoKRMmJcF94WN13UtGtAP&#10;PZZlwRevvsDhcMD5fMrg/fqcJvKVz3UXj8zeAL/BPVqWbVeWZT7m6yV1dDphGd1/V/qDJ5pDVqOE&#10;gvADgLBidXEAACAASURBVIm1Tmch29MBrKnA2TuzbqkJP/d3dQ3RygG5Fcq+6euRQrHX/6ccOgYe&#10;yMbz4/sPeD49YzEzFrdgcZS5kSwYBWPoOwXvyVOeil5Qj+YpsLY812wMOGWIdiyx9kz7RRmivSwL&#10;2Z7Fa/dwfw/BOYQPeHjxgnpxDxhnYaMKSWuNfhgwLQvuDgOOB7LPMovB6XTCcDxgXpaY30agvBAi&#10;WzyGiK9IKfPX4KnfZ3EQIcHiHjZfDV4Fp+BbpRQkj6x3l3pAAedn2pMKsusxfn4GgWma85q4XC54&#10;eHigAZhZcLg/4u7+Dsyt1o/DMGTb5dQvpJ9NrH2Vw2vTcGGjlK1whLV+2lrpUe1J6nZSMwVoIaA6&#10;BSY4jvcH/PJXP8M//dP/jv/w69+g7waovodZyBYrsfbTKuSCo1ciZtZ5eGPA4zBviu/XOweBcIVf&#10;/Di2Oawtdc2HofMwnmQNySPdFXLRvWKynP4nVuWex2PNSmixQUqAsOUb2gIXE4BYN8a1x2OpAKin&#10;OHtAcOvzpIWXDvOyASgB+1KSV8uJ9phDdWFVA1eCtf0JW0nndZPQkqYDgOIiJpSzHVAUuwyXVlG8&#10;14hdszvS59230dk7HOrmrmxCN0ODHZAseTazuKmvvrBbpsleQFmrudsbNu2xEkt2zt5z3bKsqa2V&#10;bnlCh+B3hx81y71ce2VjWQ4wysDBdU21bHxQBdVt2cSFJq/tZd6QtN8qKjZT1+hh15LzlWzw5Cd5&#10;zQRHlhR6nyw9KLxXaipQ5/hv53mC9h6ciRy3k+yGOKeQm8dXX+LTm3+F9QuOXYfJGCD4aGHkKfTI&#10;W9hlAsYL/DRD9fHw8a7ZRKc/G2MBFYvmeC+ESiC1y4Cz2+ydADi2foysYBDGnAQK6ZEI4OCCYZku&#10;sHZB8A7eWARLt1HyAHCO2Vu8eHiMbPg0BI4KgMSujOuuXq/1kKXFxG4pTcC28s500CtFxYFQxGSV&#10;kgJqffBwnvbL2Vg4HxDAYX2A8RYO5Mvq3AypGLj1EJzBw+EwHMAhgBDlmEyhw4CB30H7AwRkZu5x&#10;MLI9KiWzuWG9zdS+BlHYJqOCAPuQgTQf6B6vZ1pi7YooK/XgTEErhXmeYuG6qjnSuiwDb9NggPbK&#10;FLYUiowckYFDGsyFK2Z1ORlqAdPlflZbsJT3c49F32o49hiINdi2F/q9p9BrWUjsWdz9+YSK8Fm7&#10;mT3mScnYqmsMxkJsghWMMfl7vvnmFwRwaEVDN7v6SVpr4r5FnrQuKT0qtmU55EwMpBbwUtaC68DR&#10;32QkryxLv+vHnmpOOA8TBxes2OsSqFPfuzTMEEJg6AdopTEvc24ezGLgg49sxZhhFBskKWS+jqwI&#10;sl/DiUPzbK3ta1qe6Hu2TiEO1UrmQWswsKcyrYNP6ya6ftZbJJby82yG237LLmJFQwZ+bQ9UKob2&#10;hm7pWl2H2q/KkpaSdI/N1/LGr/uLljVhrTyswflbytA6v+VzwGr5Xksg+ZZiZ6+W3BsAtqxrWCPv&#10;59+zf5X2VLWlVw2al3YM6XuuvetZHoiV9lVCiA3hiUU1ChCuhoctVcbWtul6eHBFbrtR26/Xd7vv&#10;rsq4GhBPn5nns/vPsYgo941bQ+5925r9vIa6fynX9C1l7ObPmzDfxPIFnCVr2JT9lsszTuxs61zM&#10;1fHwzG/IPekZLK1qWyx/Fuvq9PXEEl0xBbmSCV3ANC349W9+jb/9b/8D/st3/wVaCQTvcHfssRiX&#10;n9v0eaZpAkLAw4sHnE7PGMcxAl+O6p8IKH3xxRdYlgXGJLCb4XK5oO8HDP2Q/45ziWmao8c/eax7&#10;b+mZCJRxcOgOdG+8hwCHCz7nPiRLF6UUHh4ecHe4x9s3b2ltcAEvyPKNgW3O5xCAaZqznUW6TrTP&#10;KLL4CJQu0PU93v3wBh8/fqBhhOAZ7D4ejzgejxBSYpxGHIYD5tlimT04V+S5bRcIJTHNI/q+gxAD&#10;KVmDxeHuCOuJ5SyEzO4OwSLn0aw9GK334/EOgMfz8xnD0Edv6wHGnDd9aMJwnp+fcTgc8PT0hKen&#10;J2ITK4VlXjDNJ7x9+zYDhgmzmecZ33zzc7x584bYykKQFU+09Hh4eITuOpwuF/zjf/zfcDge4cwc&#10;LaHWrMi1v/b5/431mcC2EmBC8+xtk0ZZtudY6xcPF+bG2ZfIM/7qHAqBbAW9i5ZUmSSx1vHOpswc&#10;3giijXsijw0W+zxI37K0bfXg7IazQ+vnpZ6pnSNEpON5XPD08RmX8xmX6QwTDFhkQlsXIBm5QQx9&#10;ByEYnk8nLMYjeMqfC54GMUopIqEstH6WZYGWKpJaLLjlV6HhnHMYa7DEGtFag//3d7+DYBwPxzvA&#10;AZfLiMUagHMorWHsSJY1jGNQGkqQvYyIAa3JGopq02V9vQCoyKYPDtGCCvCO7icDEKyD7iSmcYR+&#10;0DifTpiXGdatTHb4ACVlrHM5NFcAA8Z5gmeAVB26IeB8usAsC4bXr9B1lM0pAJjFZVvc0+mEh4d7&#10;aC2jzdCMjx8/4OHxEc6SvayOTPuUfymlRNd1G5vYFHybPndJ1Gyd30lZkBTiacDgrIXuOjjvyeYn&#10;eCInB4O+O6AbNA73A+4fH2AdqVq8JXUowpobFQCEVEcEhr7XpLEJa04cEwLjNMJbC2MsxGeUnP+V&#10;4P21LC43FHFilMbqKfyQFQzWOrAmAeY1KzgtzhajpS4yS6uaFhOoZt/XRcnnJoTpPdag5h6rfk8y&#10;22o2Si/VLOurmtqSbZ+Yr64GwItgtrxJNTazsij21m/Aq5Bsj9i2OCtDIVtspdQatry+AytOiFCC&#10;NqzJIKlVD7eYhlsrAraRdJeMsbqZAkDeu9g+CxQOcw3mcB6NhLzLKJ93Mcitus81QN1qgFpFbnlt&#10;03PQkpO1FBstqWwdoFg30OmZSxLkW2GFe+qWlvXM9nMzAG5jlVEyiOoAxhKw27Payf7k6yN1M4yt&#10;Bu3LA/tK4VNYL4BdDyxqhUPK9yjs0cHAi+Bs5IKaCzrUAQ7mBTx32V4sBIdlmUi9EWXXIspQpe5g&#10;QeFcquvRH+4gzBO4YFBaZ9leBs3JtwaKMTBrwJyFwUIhqtleYiu3pgmxgPUe4zjBHTqIXsMFH9WE&#10;DMaQxyUHZW4IHoOywGKmTuSJpP1WEtjNosUGZwzeWYQYVmkQMM8LjKXhrrMmrmEHwYBeMcjc0G7D&#10;JDd7OBDl6bftoDaAbhyqlFkM2eexAFtSUZCei5QzAB9WO6P4Kw1nqKAlOyDjLMxiYCYDu1gwJiA1&#10;hRGHQCpULQZo3qEPR/TsgE4dwELcm2KYbLlP1Z9tL8x0A9wWyAIXNFQ3MZQ254w07bro9a3zWdJr&#10;LXn8O+dyk5beX+nhnfcNXw5FatAsBWmVrKLtINwHm8+k9G0loLjnEb/Z153P+05LgVOfQQT0mbjP&#10;tffEWpW2BUB4Po9qCebG37TYD8v9Ivn8biQLkXcYtnOmVQKcGIUImz02NVl14PCedchGBeksrDPo&#10;e/KftM4BLOWd0L6WzmtiTRb5Ean5izzLtIXWoEoowPDEVmdg0EohIEQWXCIy8DwMkpGFW6qIUAzw&#10;GZOb/ZtxVpzPsWHjAhysweznm3DKEMhHNCbywnkCK6TWxHyMvqYIgIpgPTpdDMmITZeGXdthDTah&#10;tTXL9ZZlR12Dl8qB6/DYtXlN+1Rph7N21dumPl3z9d9dW+fUoG1ZY5RPLg2zWQRc1pqNsZizFG2E&#10;fPAU6Neozdcg4jaZ6Bb4vJvHA9y0qGkN9fYsB/Y81lvAZ4vRvfdzSxXuHlhRNqR5Lw/IHuxb9rbf&#10;ra3LfmwvP6G+xttn6XYuWVpTiRVX19olxsPiTZZSrgNkThYGHp6GUxG4L9WZaR9OoY1JCVay9PcA&#10;oVYOG11bVihZQgbbk1UH4rC9rEuTiNNH5WIKZgzeVeryZJfiN0NKnn3eUdSZ1yB9bcmW/lx65bcC&#10;IFtDvL2hzl5d3hqklz1CTbZiOyCbkgocPIYkJuUNWa3I+Gs+zyvJJ3sHr2SR4D0Wa/P9SKzvdF2E&#10;4FBcNvfaNcvPFFgERwgWi7nghx/ewnkHrTsAAkPfwdgzUuimEAJdpzNwNAw9Pn78kOsPxjn5ptsF&#10;Dy8ecP9wj2+//RaMMdw/vICzDvOyYJmXyNK+QGlSzf7wwzs473D/MCDAYRzpvlpjwEOAuAOWy4hD&#10;12E0Nmaw0P5IwHZca+C4XEZM04xPnz5lNnW5NlNNBgSM4wUfPny42leF4LBmgZCKakBOdjlSUmaW&#10;kAyHwxGn84nWgFiByvcfPwCMQesOZjGxT6AgYcY8tOKQkkgr/dBjHGfy8Y7Pn1Yd5nmCkGThfD4/&#10;o+90YZnjcRkvkFJgOBwhBTFdkwVMqm+Snc+yLPCe7JE+fXoCYxyHwyE/G4dhgBQC5/M5WxYTqYdD&#10;KY15msFiGLDSGv1hwLv37/GqG9CpHtYYfPPNLyCVhl9mOO/WPSMfpqE6I0IE4K8H7p/NI4mK7rTQ&#10;fCTXcJQKpXIYSa/vI0nO5UEJ7ZfWGnp+yZBn5TpFzI8lUlUchqIiIZC6nIEzXOF0t2y5WhjEXs3/&#10;56lSr2sGZBwygHGP0+mED5+IeT/PM0J08bNpmJJs0YQAswx9TzYp1thoKckjk59nQmHO5GIRf/NE&#10;lFqjBVgm79oUdBsCZBxCK6WwGINlmcmW1FoEMCitIOYFWtOeqoTAceihOo0QgHEa0cses6EMsq7v&#10;STF7OuHx8RFKK8ppipfBOwtjFlof0S7Xew/daRwOA70+QszCos+Sho+cc+hHDeYFALKyMsuMixmJ&#10;8AcfVechWqwuYEyg73t4Z/Fv//Ym398l7gladwiIGWqLAQtR9R9ta9NAZhwnes6i9Uyy6UkqM3p/&#10;oiD3hsKhJe3x61BdCAnnPKZlARMcYA6CAw/He0gICC3xk6+/xHDs8Zu/+TUeHh6guoECrJ1fba6C&#10;j+oGFhXuFoJzSAjqqfgLgEeve0aqD3jy+A8euwSB/2rwHigm5eUiYbTZBoYodURmCpbFXs1YSYsv&#10;yUlqb780PS4XfA2W1+y3srgof1Y6PEqZXM2CqYuZ5KtUM4tb7L6y6G0V++V7SgBt7cNZsu2vJpSe&#10;POkZAMlFnqCFQF5JLLAcRoHU40QmU1lUpddOf5/OkECmXDenmS3WLkIg6xiE6/Cr4LPfVmLgZd/t&#10;z2zUrVC9fQkwbn5PS0IS0sFSNrt+G+axYa+EkKfTomEhtMf63wsa3AujbdkRtUD/1nPbWvDloKNk&#10;4Zfro+U/Wjc0tU9YPRAq13fLB/oWc7S8B2XuRQnsb9emz8DuLW/det3WA6J0uBKYUzXs0V8XbMv2&#10;LMOdGSKAXxYuAdnDjrZFKoKElOSBb8haQUS1RrAeyzQXkkWLZXEI0daE2JpkIXI83MGcRwRY8Mwm&#10;o+33dDpBqgA7k6x3Gc/gxxF8UKsCIxDwXPsGk3UMgw/AYuMQIJD8MgTAGB9DWwysmdB3GpMPEBzg&#10;IUnVWVQKcAhJzQo4g1QaUqU9l4aGZjbwHjA+wDgTwS2i8g+dgJYeHAsx2uN7TPvVupewzLzZgtVh&#10;zcmoC8Los8xWT6Ys5c5Duaj+ElxEUBtA8FBCQCamOAJ52DMJZz28deDJSscZeG+iEg2kLICA9wxw&#10;VPxJISC5hgwaGj00DhBMUzHho/1IUSinPWsLsqK5Tq/WXllIJyVWSDqWDK9WRTQ9uw4O4CHLm33w&#10;mJeZgoikgEcoQnRXln0eJgZ6jpIMd1tsr6Byyiu5slRBknZic7/K/aZUy9XD/iSVpXO/bU/W2qOV&#10;lrHgwk1A7xqw2nqXbr3ZCdRP4GmqY2q26cqUDpu6a+3NQmZ1pMM7sd3BQwxDYxuFE830XDPEMbEc&#10;SxZoOie0EkBwMHaGsQ4vv3yNu4d7eOdgljkG08b7ltRQnIEFT4HOnEFAwthlo1ZMZ2qIAHGcOcb7&#10;Qsw0FoGrZBGQfg8u7TFiey9WN4z4HBV7dWHlBQQaKEb7r8S63yOIIEpeE0PLhwChNDxY9CD28I72&#10;fSkkrJ3zWeucz4okVr7BCDiuTWnYbUg/Bw6XqoErsksiG0QwZq2HV1ZrOTC6Duv0Rd2PZp1V+s6n&#10;X865XLvnWjSOnoLPdDzakMs6JPiNivB6GNm2l6mBwzqAN32ePKxsDB7KOqnO2dpjN++RMVps5RZp&#10;aM/CplSntIJk95j419lXxJZEKFSMjMHHbJ89IkmrjvrcYKNF3sEOGaYFSJXeM6uaL75vBtjF0M7K&#10;eD7HOOMR/NvmfyXbnNWycF1vLVV2ScpoKQjoXsjMOl2zWkAWF6kXY2sQdfHgF/ViMYHNX19Ztkm5&#10;tvaA62dIw5c9Qljr2SqVS61w+D0btfJ6JBAk1c03QyAb9mwtrCDtK/XwnPay5GpBWUpKCDBBYYjG&#10;LnENB1jjMwEgf5MPCTuEK1SzRFIKsBbwQoEzfqUqWofdPu6Z5HWtuwP+7Y//in/5l3/GZZrQDz20&#10;jGBxVEUk9nwaONzf32cgLGUCysi8RRqKwmOaRljvIZzDUnhDzwuFmvZ9Rz8nWDDOMM9j3ov7rsd5&#10;HDEMPf7iJz+Bsxbn04nAH/CcK5T86JfZQXAJ3XXke88FBZsiqT1CtKbR+ZcxFJ6bcqySp7rWEkpJ&#10;2AhYjuOIAOB494Dn5xPMPOHsnvMwLjiPh/t7BASczmecz2cEODDuoZSOFlcKjAUYM2G8EODOuYSZ&#10;T0CIFmshwHuyq+xEByUlZgDGLJgnUsAdDgO6oad74h2EFFBaU7aUWFUtydObVHQ9On3A4XDENM0w&#10;xkJrhXEc0ekBxhhcLpd4xhoEeLx4eIHL+Yx3799TTeMcDnfHCOJLaCHBXMCrl6/ws599g8AAF0K0&#10;E4znTCjzX1Aw2vfPi5ai8urPhbWND572T+/AQq1MDnmfdcHDu2JP9qWV3tbr3noX7WHW8GR6/yGv&#10;HxRsd+8DQgI064Dv6jOU2EIrm6m1V13nZjT6P7YG5LKVkUW4ZbQ9/XR+wg/v32IaRzAEaKXgFg5j&#10;6XO6qGqwnoFJjU6IvJ+lPijlVnLOc9bDSpgQQAhY5hlCqOwYkWqOTncEiFv6/hDtJ1//9DU6pYEJ&#10;mN0CN9IA6P7+nixyoqWjlBy9lrhMEx5e3MP7gPHdDMFICTNNU7Ti6klp4GYgkpUADy4ClO4otFUI&#10;6E6j7zQYozo/BMIGjDHo+x4i1njJNgeBg3sLthBG5qzFYi2cM+i7AWAS/XAAFwHGWHjv4LzFMHSQ&#10;nOF0OuPVF6/w8PiITmuM4wgOjsAszpczDSUj5+7ueA/OxeqpLyV4zIhLazv9P2OiyJ4MG9VeUg+F&#10;aAmblF798QCtqGcb9AA4j9/85q/xP/zD3+Nnf/E1Xr68x1dffYnDcEDwMuPiLmbDJZtMzgUSW48x&#10;wAUHJRR01+HxIQ4drI92V4TPkC1n+LHBe5IvJgnR2pQgBxu2gOfWxC1Z5STZU1kcXNnxVD+zlpuU&#10;TP1UTNYs/hI8bjHv9qx9EvPaFM1tXfTfkv/UkuKWZUn5Pkp/wgRmslSYNOwfSjZO+fdJfswZI0nP&#10;pmgLQFivlV8ryquhxmajjOzezd8XxK0N+6P4/nIgQQ+mvxq81GD1LdlIK+yubN7KBq5sLLKnZMPv&#10;ci242ZVFSimhv+WTfysEqwSN64Ol9qyvD6GWZ/7nmv09SWzNqNnziayDZ4Vgu76a5X2/lUPwOT/n&#10;lj99a93X0vaWsqXFVCv3lHIwWF7f9BiEWCRTgRWyrHTD+vXlAXDD0iKCFs5YUs8oSex5ScEm8DE9&#10;3pMFSwp0YVLAOQutNTrdoesOOL834MLDRv85CssR0fLEYplmqGmGOBjwODxQjEC0xJit9ykXQ1eV&#10;vgcbBhjGYKwjJM2F2JxQevxsLLFmZgMOkjkrIcHCGuwYPAOYgJQdhKAgLppMk9zUGBvZ7xZmWbKn&#10;HIXARjZ98FlKnQDG1mCpxbSs73c+K+KAOVmEeUcFPSuGnZzRn5P83UdwS8QmsrTqQsE+MfNEKgIA&#10;LlDosLEGLlDAmOokOAQ4UxChQ8cG9PyIjg3QXJMHflTPpvBGHnMGMtjZCINsBSa2vDG3a0PkvU0U&#10;YUorK7y0oovnTiCVBFvlXVlOuypgrq1uErOw/FptOVPbS+SvcVb4gLINe7b2/t7LsCiHoUnhVp+x&#10;V6BYYdHRClmsf95ad/CNT3zJmK7tTeqf1Qwfxu2Q3fyZWbmns8IOZymG2/5KLeWcw+Vy2QCvK4HA&#10;4fl8xt1hIFa56vDzn3+Dh/t7jOfnOJy3CPAQgmFZiDlEkvYiuNg7WkORLb9E9horXsd7TwoeMNhY&#10;uHZyDc3ahOlyqleUlBAxyLAcytY5Si12c/qZIThIyQvrDpftGmigEJm+nKzFhODouh6MBThvEAIn&#10;+y9vc+6N99dsaybYRunTejaJaedvMslaAHsNfrUYbLwi3NR76d7Avxzk7J1vdW13zc4mUCLdwxI4&#10;2GN0fw6gaIHFexYeLXZ1XS/vMZHL2qK0LqotOltKyz1brJbtyJ6dX3mfWqz7vdpqM9Bm5dCPAjtZ&#10;tNwof2498GirKdvh4bV16baeCk0yTT0kq32dSxDHWksDqIArJd0azFzbp4aNxeGeDejnQlk/V6OH&#10;mjyweT7Dbt3bAuVoSBk9mLnc2HW1Bs/ZBrWwiqmBrL2+9s8JiayJcKuayF+pe+u9ou4jsx2QD5t+&#10;8UrhHAfbjJO6NPkaj+OY8YI1X8chBN4M6yWlGDaqIapZSAHqHDYqN6qfY6+FAG8IPHduwfdv3uDp&#10;+Tl6OdPrTfOMZTFb4F5IfDp/wuvXrzHPM8bxEn2YNRgXReg5WeSAAV2nYQ0FwyalgJQSr1+/xuFw&#10;IK95BBwOR1zO56xUu394wJdffYVpGsEZw3dv3mBZKKQxZZxY62GMweGgcTzc4/7+HtM0RqKPxLLY&#10;YgBL523fD1FtJ4uagECw5+fnfE+NtXh4eIRU5DVtrY2s/hEMHnY2UErh/v4eQgo8nZ7R6Q7zPOPj&#10;x490zQIwTVME2RSMWYBAwPk0L5ARF0qKgFSH03DEErjedXDOrDWPcxBFLuE8zzgejxkkL/fwdCZ1&#10;HfDp6SPev38flQosD31+/rNvIKJKve+7uK843N3f4dOnTxj6DuN4gZYKwTk8Xy5gnON4f4fJzPjN&#10;X/0Gr79+DVPYDt2qz/csZeohauucbNlilXZ1wfnNnpLPMPgrRVatTN/87ACAlfiJyF9IdVOZaVXu&#10;Uy07rtqKtrR/27Om21Mht+zPrmqp1N+DbLQYAGctPnx8j/fv38EHB8E4OIh/JERUjcbrSLZHZJOT&#10;8DkpJfV/kRWeVFc6gtCtIXjaM8t8Lh596ZOV0TiO+O6776AV2VQyzjEv2/6i73t6NoMj0F1qssIB&#10;cOh7hKgkZ1H96CypK1S0s31+fsLz8zOUVnTtA2EUyTLTzEs8ezkNr2LvNHR9XH8uEjYUxmnENM9Q&#10;WhHBTQoEFzL7PVkoOedgzRT3jAlKSDw8PGx6KGcsWMRIxnGMa1dASkWWTvHzSymhpIR1Jiufylw8&#10;KdWmvsl1quDwnixAifzsYZYJnANaKLhlQnccoJWCGhj+u//+t/hf/+f/EV++fAmpyB7HR+so4w21&#10;7/HBpwBaZNyBc5mHmT6QhWynFV49viSSH2cw3sLzgHmaNnXFjwLeB7ay+TK7Mf6dYPwKnG55QbZY&#10;HK1CuiVnbfl+7YHAIQExUbacWBvZ68178IDm62ebDwAsMikkixYBCQTya+iX2/Eqrdkbn/MpbPmM&#10;5o0pM6a2G2rrumWZIONRyhmtNQxJN9Jeu53Uohl0lwHkFPARCGgsBzdbu4VVEsal2DAjM9D7Gaui&#10;2ve9tdnXg5TaZ7TV0FGq8yqXqu8B52LD5i39Muv3UB8ULdXG57wp6yawBTa0Nvw9n9JbgGZ92JUB&#10;Hi1m19aCB01wqQTpamZQ6/reAibKBqT2NC1Dk+tr1GrKW+u5HsjVioUaECjtWogpQ6xPOvx59v/j&#10;PDSuty8YzCmgk9ikwRl476CVokNqMfCOwkoQBHhkS6RmjnEGGzyYlND9AMYlvJ+J8c4DsV+EQtfp&#10;WEwIYu1bC28NNAe4xwY8vc40oP1umicEbWGi36YxFggcw+GA8/mMeZkzG15wDg4PFg/iAB8DXjSE&#10;UuBCRqBLgDEZh4QkLwyevN689RSuhHiNHYtMXgazGPCATWHTuueb8N00TW+cFSEERO0oXFgLLOdp&#10;6r0ZyHJiBQfOAC7gKYkOXPB8EIYk1Yt7jLEW1nsYB1hPNhmzmWECyYEll+CQ0JyA+w4HdGGADhqC&#10;y6ycSlYA2WakMdBu5b7sBUfVTQKts2K/Tj872lh4H6KtTmTkBxYZhYnFRYOoNAhK3xNKdm1I+7TL&#10;07Akt1z3J5597/eHoXxTbLd848tmJD0rSd5MbAi/2e/2rHc2+3e2ULv20C8B4LRvrezjNcuj/Pnl&#10;ed2yVmsFV4ZAzMMrT6gKBC7vu+ByA5SuKsN1gJIA6QRodNHiheS7FsaQXQPjDLrrcZlmCEENy7u3&#10;7zBOI7hgEIIhOJbXGxMh1lpJiSghBKAUYFxsbCyglIwFuIjvlYGxra0i5yzmecg8jC/34zJ8kewK&#10;uhyqlxqOkrVcs7oS4JIAgRXAILBZSlHYWZBVkLU8viaFjwvOEbwFmId3hq6tc9nGIZ9/aOc3XfuZ&#10;t23yWk1+Xf/U4PJmMFYoNcpaYw8wbv39rYyl5AG8R6ZIa/eqXqpsevY8bm8Nrur1k9ZZzcov679b&#10;uROtQUIJjHjvMQzDTeupPfLJXh9UB45uSCYhNO1OWqz9uufa3JNiH3F+tQG9pbJtWfjc6sP2PP1v&#10;KVRbCur6edgA0j4yOlP9kuxTWMuXfasSL1VadfDqHnhf9gGt2raliLlV67ZsnEpGPFmrIQ4R0QxA&#10;bj2/LQvL8sy6sg1tfH/9GjW5p1xbrc9dqsaptkr3JQ7h4cH4PmOfcUY1UAQSJZdQSoMzYkY/PX0i&#10;lt8tzAAAIABJREFU5icTeSKV3k867zZ7ZeFxz2Lt4UOAKRRE6XyhOit60kfLCCDghx/eoOs0/vl3&#10;vwPnElIA8zTDCQfGKDz2Ev3O+74nFq21uJzPmXzR933MBIo1CDy0VBjPFwTnEVyAjT7Xafia/Krn&#10;eSZAWSucTs/RziQFREoEeCitoLTGPM/oo9c1KQ3W9WgM2XEMQ48PHz/A2DkOr9dnm3MJYyxCuMQz&#10;lJj2wzDAGJvDntM5TB7yC4TsYqitg5Ax5yqqU/K+6z2YtRnkF5L66mVeomUpwzRNOB4GaC2hdYdx&#10;nHG5TBinOZ77gNZqM6iX8edM0yX3+byo/1QB/k8T2Wvc3d1BKbXJQKGvX6K6wODx8QWMMei6Hvf3&#10;91jiQIXWCJGdvnz1Bd6/ewcOYim/fPUKWmks80eAC3QHjaenT/jFr77B3d0R0+W8ySDc2/taeXJ7&#10;wex7tle1NXUI1I+wRHTI66Guf93GinbTW22wDeQ9uM73A3hWnHAurixaW/usjc9Gyhpo2Z1enyMs&#10;+/UzFnZzNnYB/+KM6RTdqx9+eIvLOALew1kH5wOk0PE9+NzvcMbI4jZm2A3DgGmc1x5gs5cCQ99j&#10;XiZYY7MSoXYGKNWGIdCesBhS0V8uEy7hkvuLAKq7TqcThmGAk7R2h6GD99SPWe9wPl8gucDQ9XA+&#10;4P54DyUVXrx4kQNinXfoope8dy4O96NlpPPwjIguz89PcMHn2loplfeb7JbAPAILUNEelgvAepP3&#10;rBAAayyCN5BcYFxMfkaHrl9Z895DOsISKEcLdBZE6zEGlm2K0vNtFoNpGfMwMCkCcvB9ofpIAyLO&#10;OKlnbSR0SgUtJbSSACy4PkBAgAWOV1+8wuvXL0m94z38Eu2BjIU1EVcsLU+jrVuABwTZBtucY8jh&#10;GeWTdEri5csXsMHCektqdutgvfmRwfsaPChAv3I61wLSr4GjEOXyJQu+LFCwARnqxrl84JOvICtC&#10;KbK/XsNqpGZ9pAdgz9uytRlswzrToopMzCugNbI1sVrbhAYLqiVJzQEyYGCCNZnkNbDbKrLya9wA&#10;V2vGxUahEBmY2BTN18BGC8ivDxpPKMJVw3ErQbxmdLQmrC2WSpONFHD1LKSpWPq8tpjeXzNk+FUj&#10;vcf+rhlRpTVUMy1+h+lUT6L3gm9rQKtmrdcH/1WQXBVcWw+TtgM4dnNAUEvBW0z7VpO8bZ5xg1lc&#10;N7/XgdZ1iHUqSMqA6rqYKq9l7TdcFg+7xVOl4CDsjHyvXTDwjg5xY2Y42+NyGjFPC1g3rEBs8LDR&#10;k856D3ABSAWpe2A2MbBmhpQKkktMhvyhvSfgHt5jmUYobxGCyId6CSaW+7nuJBbDydZFakAqinlA&#10;IEUXo0DWEFYlAZgj8J2lvUBk4E9ISVZBhV1KtpIIAcEFmGXBPI0QzIOFAC7I71orgXkJoPFAaO9p&#10;0UfTJo/uRuDe53JNNnkL0dXCJTNC76E4se2FFBHAjMFEgVgYwYUIdhO72FiDxRo4T8OY5GGohYZb&#10;PLpOouc9dOjRo4cMAszRPWNB0FGV1BwIq/9hYSXV2jduhc61Q7JZM8y5BEbp3Ak5DyWpPBDfWwaW&#10;rIsDB5bB8q0aJYL4V0U1rkKeywFgzowIAbwKFN7z284N3IaZmKwUVisBgILcSluB7RpOdgaiCWK1&#10;GJzJ3zyFa29BUL9hkbaufd3gJClsfa4k8xWWbOmK8D94BmsXeO/QdQohIDYAdmvhgWSZo7JVgXf0&#10;4P3qL3+B490d/vTd93h+esJw6HA8HnH/8IjHl6+wLDMkJxsvETg4o+EAhweXHNY4OA9wHqIXNSjY&#10;2gKCA86BXldKMM4xTcgNgFIqMmcAJdQV8FQOSlIzXbNMazui+uyjZl1uQu5rUKsegpcsJxkH/Jwx&#10;uKRkikQRB78ZOrNIcEgKksT2utWUt5j5LaC0tgur86T2bFzKoU4rs6H2+27VMbXtX4txW9ZUtcIE&#10;QJOVXNfgyeKxBGTTKliD9lD8HWvWQXvMvFZIb50dtBmOCWKZJmu1BDy0ANyaVVzaC9VEm5o1WVv7&#10;7Sr6KmZ/DazvgRd7AdYtNWbr+bgOEmbNNbQ3DChVsbdeo7a6ZCLSGaP6JvUyDKypEq8HNOUgoAzL&#10;3bOm3OY1bW151nsammdTOgv3wPKaWFRa1u3ZZbVq5nL9lbV5DbzdUp3s5TGU39fqKWoF++a8inYO&#10;LbJNy/qCrin5T6e+31qLw9BBCollmjGNI6QkJaezHsaSz3gr92vNFPFZaUVWFCv72DqzJagJDuc8&#10;BBcQ0WbvMp7x4eMnWBfgPNApAYBqIyUVfvKTn6LveywLAdNfff01pBJZsQnQmTHNE7y3UFLieLxD&#10;CJTpcrlcIKXOoavGGATvM1Dtg8cwHChQkQcM/YDgPZ6fn8EEx/F4xDlZ0cRnqlRyJCWZi0D8H/74&#10;+1yTkfsB+UMLLjDPEw6Hl3h4eABAAZnW0rVLzNdkJWydRWDAnTxgng2csxgvIz0DgmrZYRjgESAY&#10;w/F4xOVCSgQEysVKe3LXdWAC6DoCBGmAruCjT7QehqxAHoYhZ3iUz6dOA4xhwLws6Loeggs4NyF4&#10;CvqVSsHF+ktHVUdSgTlnwTm97jiOYGy1b7tcLlnZltSMUtE9JVCc43AYwBgwzTNevvoCzjtILfAX&#10;f/ETOGsA5+GczThKzpWKSlaOQvWZwoNZuGmJ+TmQent2sitLnpo8uBJxShKpy5aB65l9vf73Br3l&#10;+02qkRK7q+3+6l81lphxB/BNnlbKfgILzTNsc11K0iAnRejbt+/w9t17TIvB4nxUJ0d6WrR7JQtO&#10;UiqkISOYj9ZMEsz4rBj25RkZzxtjDJx1OUegHiqXe6EQAtJLBJ76v6R6crDOQcXPkRQ7Us45u8As&#10;FodhwMPDC3z69InY/J3Gy8fHaG8DnC/nTMLruw6Pj494evqUB44iWvx0Ssda0UelUJfv17IseRiW&#10;wP/j4YDLJWZlxM/fdRp930MKhccXL8C5xzwbcGZwPp/yerTeReJOyIA97d1xPUtyGAAji+sy77TT&#10;Gi7YPIhI/URSFSW7H7MsRL52HouxEFJhXgwQPDrVAYHBzAt++tMv8Pj4CneHB1i34C//6ht8+fI1&#10;wIHZLqQcjsQUlx05r/MnciZYOh+j6p2L5AIADAeNl/4Bxlp4GwAXcAmXHxe8L4vyuqDYK04LA/Z8&#10;QK6F0sbVN0rmSlYKmgCliqzV0g6BF4mTGw/fP0P22ZLftxZ9zfhfv1BYjTDRAIl8nOavhaj17qp4&#10;bk0ZawCy/iy1T3ACB1qb/lV4Y/aLZRuQrc0s95u0j/IZKBOdy+vrikZi61e9BWprFm0NHtfF556U&#10;vG6I6iIxF6QNOTOpG7ZDlVZR/+dI2lvPWWKolfelBs3rQvgWe6cuym817XsNaw2Wt5rPWzkOt6R+&#10;NWB/q4Av94+W3VU9LLkG61nBfG1bY5XPaJ2zUft5tgYFLdVFaygRihAihDLkiVLNwYDn05kOImOo&#10;sFzI7mboD/QMshADTzykkjBawjwH6P4A2Q0w84lAwsgiooRyEf03FwhjME8j+DLB2QVMDAW4mUJC&#10;6bpZaxF8gIeHUj1mMBhroBnPgAgXAuAUasuiNQQjc3/yt88FJ8tydaVl9LNmFFAD8oX0MXTSe5rC&#10;wwdwBVi3QAoJwSUV2EmB0JCaMsYQnANLyfCN4VPLBqr2SdxkthBVJLNSlOAIUXHBOAEHIbKXnfcI&#10;zsK7FCjr82dL7H84FwccHJILaKHQ8QGa9RROyw7khx9YbHbINoeDZw/+BNLuWYftNfV7dlTJm7I1&#10;KCwH8EIUAYSM5SyA5NUbordsKA/ZqyCsuM9jCzaUA7N0rpQezdlLuBjmt/aoGsCowYZVaryqd8q1&#10;nkCPchCez3+BK+Zui61ZAiQiP4sm+8zS76lAVxubnnrInP5+nonB03ddDHR10Erm60JMFA+zUPMs&#10;pIzrExBMxDVD6gkAuH+4g1KCpJ9K4fHxEcMw4M2btzifT1jsyqr74tUr/P0//D1++tOf4jLN+PTx&#10;A1gIuDvegQmOy2WioQY4lOrAOZEvnDVg8JEQySA5SeApvNlBMmLugzFYZrLdHvO0zpQkQBwI6LSC&#10;UjJmJbgre8QEnJVWdqVHeDm8qb8n7RVkd0RsPsauWaotS5ZVHq2IjS8UnHGxmeBw1hfBwy5mHAQK&#10;9k75LH7v7Obx3/OrZzPZS9bEkfI5LtfxlR1VdQa2mva6nquH9jUQuA1t99V6rqwBQ7uPcN7tgrbl&#10;4LwMK09SaVT2keU+UZMs9jKF6r2vvEal9WRdV6b12bKI+Vwd2AI2rhUYuJLV76mSW+fcnsKz1efs&#10;gbz13tay26qJIHugfflvavuF8rX2bHj26seWnVi5V6c9v1U7lErdlqqvJIkl8LPc8zdgccwiK/uF&#10;NbsETbLY/gAGuTZrWWxe9TglknbjPt8iarXeY8tmMu2b6fO3SQHr53Hebp6p+nmqldOOQnziGpfx&#10;+nt0XQ/vPcbxgqenpwhyS1hLoY8EjCS2dQqmlVkJutol+I3KvKxDUu/gHAdnCgYOzht0ncK7D59w&#10;HkeQi6SM/87nnCxiiksMQ4dlmZH8Mj5++ggba0CZVAnCxwBLuVEaE+bhN+SCly9fYVkWTOOI5+fn&#10;fC3HcUTfdRTKGINol2VG13VYFgMbQUa6T+m+aRyPRzhncbmc4ZzFMPQRGIuZRAhQSudr8/bt21hv&#10;2AxeJ4JCsvbRag2FtNYUTO6o8IyKq5cvX+bhRALwjTExM0CgH3oi4Yjk+R7B3cVerbkE9lvrMM9k&#10;t3k+nzeDz073OB7uMM8zBBMIgWXQrCR/JoWD1hrv3/8A7x2G4T5+Ho++6zBeRjw9PeV75ZzD4UgA&#10;5bzMMQOHwnXpmgX8xU9+guAtvvnm5/ibv/lrmHmCnSfwgNXCOKxW06l+5lEJSzW2p0DRVHfnnJKK&#10;nBMZ4LnX3LGcS8qPmrzVGhCvBMMyQNdVexeB2nkIkUkJvqjBbpMqS8wwAbhbPGTF00JWPLPdoUXK&#10;nbvllEBkupDLEiElTs8XvH3/AZ/OF4yzAQnPORgEnHXR851F4hn1pc6bNUclMvBF4IUtLWUaOOfA&#10;OMMwDFBKYR4nuDjESGtqWZYrm00RrXC9t3GvoGyXXlOw8jiN6KL17ziO0FrjbbSf1brLeQo6ZlZI&#10;ScG3XddH+ymJrgMu4wXLvJCSPuKHOmZElJmALx4ecJlGnM6nrJJgcj0jx3HMAP7p+UT7IwC7LOiU&#10;zAS0y2UEiwp8Y3weIs7Lgn7o0XU9jLPwzuM8nbP//+HQY5wnTPOE43DA4f6IJTL3Oec4nU4IzGfw&#10;vqw3Al3o9flO+aecrGsUBCAApQWUEPjy8RX+7//r/8TPf/4LdHqgfx8cjJngnaMhXCCiok9ZN8Xa&#10;S4pXHs/nRBZ2zgGC8hSDJwMHzhgkl7g7HmAWB7+EaOXCflzwfk/6uOervedPVTZf6+FNNzJ9bZXe&#10;tEH1bahV2ITGlgXC6p/LIRps8FW2R6lptb/YfnG4X5S1ZMebAqtqjmqwfOXqI8v/ONhmsrPHzGbZ&#10;O7DYNIn8tr4XVnFV2BpgVQOe+Z5K5BCFPRC2fkb2An5LsKRlRVD+jJodVjfXrWFD67qUstv1UNoW&#10;rsRypkBRVoG+LXA9PVdoyKhrKdweWFY3kKkgLxu7mlm3551fDh0SULG3dlu+2aV3ZTrAs+d0ZTVB&#10;zDi322C1vHdb664Fml/7xPqmymFvsl5O+rOFVAwsKe2Crpui9fcUJEjs0evG+VbTXVqIJHAhe4VG&#10;X+W+p9CoZZ5hlgXWGJKUSZH3M+cd4uMIxwL08QDZD1ieeZwyaxjmME0LJbMvBmAMzhiYxUDMU/zs&#10;DLOxkS3gN0xoCswhQNazcjBBQCEXkbUfPc9l0cRyxyKYl/ZpunZKKfLtiyE3Qgksi8mWYxk4A9lo&#10;ACaybWnabxdDTHwmKGwp3rPSCx0NYGOv4d0wTYK/UntkO7i4BzAGSC0JsGeBVA9Fc2CdhWQc1hoY&#10;6yI7ycEaC2MNvLdU3DFAcQktNe67O0ivoXCA5gfIoAFBSfRETo4hv4GtYZIMG8D9ln/ynodt2ktW&#10;3+uw8dde17LNIeirxzjPVive+1ykOO/A/ap+YIryDHxUmKx7S7SbSoWgd01rhLTnUKhb9MD0PgP/&#10;zTwD77eqOh/yGbaCj2uzs4IH272htEUrGYA+JhAmtlYJWtbe+/XPS3VIem7pc7Es3U4N+pXaKYYe&#10;U9ixg7eOXjuCAIzRYE0IYr8FFrAYA+MsheJxCykoFOrl4wv89re/xddffwWtJFIGdaqnFmOi/Dds&#10;cgqIRUgMx6+//hpmmcjay6+ewFmhJkT2KaYkWQatBJbRxDwIDmMiwMnoGimp4sDQgwkOKQqruphF&#10;EgjtvlKq1azRBBzU+QflOimB+1QjpiFvAntayr5N9gsjKXFiIPXDQIGBp3NUVdGwNvj1eTNmKRj+&#10;KzjXznbyV4PnmoG2WkGxKzC/DiCv/64Ov6pl9aVlQ13fJwA7McyJLMNWwVJSi4S1gkzWiHsgYVlz&#10;lwHwZQ1anq9rPSo2Q/h1/WBXwXprONACEsqaorbZqQf36X0mJcMemF7bFH2OUHHLavTPqbnXz46i&#10;FsHG/rAmJH1O8bpnSfC54NpyPdWg0Z4dRBlqvgLassmoTM9nTe5Y7cKQlUzpOa/rx9Z1TRYOa3/H&#10;8zB9I78XEjJbj/CmHU5tidr6/Ktah+dg5j1L0ZpssjeAq4MgP9eLtZ7VelDdIgu12Pi1PeXm84Zo&#10;u1GttQC67gk4kny1wTtHv3drya4gRAJI+plkc9KtTMfIWk77llRyAyyStQwqtZvNdnmcA1r3+PD+&#10;I+ZlhpAS09nAGQMuJRiXEJxhmkayjIk2LTmoG4COzNFlWUjLFzysMTgcjnh6+hRBtRiizTmsMbi/&#10;v8fhcIBUEu/fv8fT8zPtTWG1Pyv3yYeHe7x/9z56ZXcExOd9kxV2L0SeScqhRGBCZFs75nDohmiJ&#10;02GeJwquLPzHQwzoHYaBPLEjex0AzqczOFfkdW3IIoQriftIWuOc4/n5mdi8HQVzSiVzWOvhcMDQ&#10;D7n+meeZwjuNzT7gh0OfAUYh5CasXUqJu/s7mGXB6OZcY4miHmMIuQ/cqvdYtBDimKYpWmow3N3d&#10;gxXDSmttfJ17TPMMG3sBJhRhbZJYy1ppnM8j/uM//iO++vI1zp+egBReX2IUWG00EqlwtZRL95pl&#10;//hSAYRiQJgsXFlY1bEty72WxSYx7VebVxExiHS9yve8IbhEmhHz9DkSOxyiDE/nV4O6MqMj7bPp&#10;GcrYWiRMIdD7y4HfBTm3RexL1+dz1mXJLpQGJ2SBcx5HPJ8vOI8j2WpbGljQMCDut5Fznzbr1SKR&#10;zikhBUIR+usKclNWjCqFu9hTXy6X5t5MWVRjvn4hBEwLMezvok1PCIECaJXOa1kqna/d8+mUmfKC&#10;SzDvMS8L2PmErusglUTXkZLldFI4X054fHyZnyklFYahh1kMnLV0n7TKg0TvPSnrC/sxMy9RCWAx&#10;jxOGuyNcxFGcs+i6nux9A4eLQ4y0DlOeRfAex+EAt7h8z6f5gufTE/p+wMP9PdmbVVZtAel1SN0g&#10;pCjOML72Aozh8eEFpmlCryW0FriYGbrXuDseELzDX/7VN/jVX/8C3/zsG/RdTyrgALx//wFckDLL&#10;B8oO8BkziPVPzOZBRF3TgG1z/sfw2ijBgYeH4Awv7u8AC1Ilix8dvF+laGXBsf16WbCsQu8EYqWG&#10;Zi3A+KbZpymej2ykUq4Tdv3Ng3OFVU2xWQQCpBgnIMyFbeo9jyEybnGQPHpSW5cnMwnELBuZVkjs&#10;LW/QctBQAp+8BAgDEKxbm+GySUrysOSpVLDl08a2kfvHf5OBmpxuH+1qWHTN2jQILIcWboP7AM6A&#10;muCxAckYMotqZTaEq012O+TZAuMyBsKUxW99nVuhLLXEewNoYd34KWw3TXI5BLZe5yRtIiDDewYh&#10;xTaopWCUsnSYpIWXCm0yqYyTc6wyrgrsLaXWqydx2uwDeLTwYAxAvG8s7DONyuczVEqHW6FU9bVd&#10;wS5kJsiyrP5mtew8sZvKZ2jbAO7nJ1x7PKf7yzbFYrlHJF/mdU9pN7JlGF4dgJuuVXrW6gZo25CE&#10;zcFcPlv1kKkO0mXJXJ2tbGICOAgMZYJDKIUQC9HpcoKPYU2CcQo9jQeeEjHRvdcIlkMcXsCzN5jG&#10;EUIZ9KoDeoVpMXCLgzcWwRry1o9sFscCnF+yH2Fag85TweicI4ZHxKi5p0/gI8vWOEPe8BDkgx/3&#10;YsEYJJm/w8GCK4UACrdEzAUx1oIrARsZO3ZxmEaLyS5wzMH6BZJ5DLpDrwVE8NFWiMNzBh8cWATZ&#10;fFwbpXdkOVRqqafKQjmw1Qfa5UBUAMEhsIDA47mgAaEDlA4Yeo3j8QDOBBazQCjypw+eUbG/TABz&#10;8NaCOQbuAsL/z9qb9ciSZOlhn63uHhGZ99Y61d1VPQtmRhxCBEUJEiVB0AMFkf9DD/zHfBoMSIlD&#10;zXRX111yiXB32/RwjpmbW5jnHULdjcKtysybEeFubnbOd74leAQkhJBwUhPemRGTsNDqDI0RMhkg&#10;KShKDGAfV1mtF148ifPdqgFQ4ulCEnUzVwHAreQ+0V4YEMtQalu3qjSt3lOBatUWwqrNgBQDRIoI&#10;LDGXYNYxWLFRPG43FRwyW4bCceheJld8AXd2E6DvS6mrBkUWvykpJJRU+7MVDOwnUcDTyIwYoXhQ&#10;kVdMaRjMDgTUWrI/7Aoh6X3TUIhYEc55+hwiIMaEeV4onNkoTOPA3o2i2DqFECBigEoJ8HRPlbRI&#10;COSrWPxlI7xfKeg0BEiR2YxAlIDVBMxbY2G04eZTw2gDQOJ8mnA5jxBS4Js/+RZmGNh/ky7CMA44&#10;nU4YBwqwcs6zpH8785TW3GR7Zupte3geyHq/bOcxA9jG8FAiRrKt4GED2fIAItE1DAiIInGwVEKM&#10;FDgZEtVzUm/B8ZIlxoGBleyrmUGq3Bj0gMWe/UMbUNmqQrcGUtyFldcMsQwM5oGW4uA+8OBwmRek&#10;bPvYMNKIocnDCmNJlVMNerb3eP/e6bXrxoS8ak+n7GccduB1q+K4s+FoANuazV0z8VqP25Z8oHiw&#10;SluwqNiCXKNIdc+wSzhkwWupKxCCfsbw3hNT7BJbtvojFp/mXOe2atx2MNkSU3rEo54dTP59FAS5&#10;t79qmfktMF0DyW/ZAvQ8kHsM8/+aDCFgH9SZUoT3uRZTO9u/+rVV3ntjx0pKijtVS89SsiXXtGSd&#10;FrDfn9XxwMZlb9fQWhreD+zvBwv5ed4TU/ZEp7qe24W9ZgscBp61FFBGF2VVn5jClngiNXVzP2th&#10;663TnQVk7++3a+ItQknbN9Wq59p+oK2Fv0SO6gVNt0OBHamJhyDe+2IfKxlwUkpCSMVyKAWtFIyS&#10;eH56xcvTawFShQo7RRT1oRGrX+7U5rWNjxQKUmQWfqxqDcphAtdjWhvKjkrAH/7wCesSoIXA+TQh&#10;gewjyQ9bIoSET5+eEEIgezn2SL++3LCsK15fbzidT+Wany8nSC3xepuL4sp7D8cA2bquGIYBznlc&#10;OZDVDgYvLy8EWClFoe9aQytL1hIx4uX6Sv76CIgpABEYxjMkEyzGk8VtuZb7lW1wiByYMIwGkBGX&#10;ywkpOZxOIz58euLMvFqJlLCuCy6XE+w4ctCvgrEjKdGcg1QaUAnTNNHQY10htcb19RVudVjnhdaY&#10;IiJD8B7BSYTgcTqd8PT0BOfIJklJjWVeuV6MZE+DCBcDZLn3RLo72TOm0xnr4vieRxitcJoGPH3+&#10;CM3YkzYaiYcrg7XQUmOZF5ymE7QxkEJg9QvsYOEDWatYa6HNgOvtimkccXtdMA4DjJYww4DX1xlu&#10;dfjq66+RJHA+n/Gv/sV/B+ETYwYAQxCIlcsBBOBqF4Z6/5BUbx/t+XXfuWU+EUmmFyzdtz0DFNGB&#10;7/aGkFJhupOSKRVyWhR8dmcchz8XAVX3NqVKSCgpih3oIclSEHE3K9AzyJmZzW8N5GOMnJvRyaJh&#10;JrhQknEeJsWlCOdX3K5XvD4/Q0uJ4Bwpy7kPTRCMv0my9vIBMgkkqGIqItg+Mr9XSAERRbk2AhwU&#10;i1xbCpzPU6VeiMVWSBdQXEHrAUIIPOgL5nlGcB7DQPuElmpf4/B9e/n8jBA8lCa7MWMM5nmGtaTA&#10;ocwMg/P5jNEOuDxcyBJwXaGVgR0spBaQSmAYqae32uD19RVff/0VPn38iGkYME5D6YkEgDVGDscd&#10;8fTyjKfrE6RSONkLlBAwSmC0A5ZVYFlf8PMvv8PiHewwYsCIIdI1G6XBjW14k3NYFwLkYwiILuJy&#10;uVAvkSKW24yZ8z4026EKqZC4Do8pcrcYiHyo6NlWSuLHn36N3/70G5ymE5SQuM4vSCLgb/7mv8Hj&#10;+RFuWZF8RBwsIASmy1hIaCL/KeQuJzPvR6T+4j6eyWAp0fqUbJOVHZ6ojxTQVuHxqzOgE8If2/P+&#10;yLuv5xf6JXuRHmOwlk/2fHt7DKOjYjx70YddUyQOg6Rys5j/m6TVvsu46QHSPbuRumFpfc/rKWQL&#10;uB79znRwL1o5dcs6im8kF/esdEoRqySBiR1GfA2Upi8wdO78LSFKcndtH5M3rTbQKisx3vJz7tkh&#10;Zc+/mHMGOERRSNwV/koRlIZqfbXs3dZj90hmX2cL9OyE6n/fARNS7GwyWsnblwLWjthibbHdssN6&#10;vqs1iFGzFXrS6PuMCNl97ts1uW8ANobDUdZA61H/lq1Qj+GW33dmZbS+vkfrqH3uW+adlPLwPeze&#10;e0pwjrwypfEUfBKJkTvfZjxAwLMEuN3vltUDPsIMJ4QkYBUBbVd3hdKG7xPfW0E+4Sl63K6vMBf2&#10;pGu2Aa0pSJIA/MjgkIcYZI4eLUC/khopSdxuCzQY5+cDLGM5ZGlmIbWiJk2oEjAXQ0QKVNw/xC6f&#10;AAAgAElEQVSnRAfxMnMDI6k8SmRPVzFR9uuxDfc5ss06Wu+50KpBDQGByAzkmCKU1RA6QegEPUrY&#10;k4K2kny7GdSQzC53njztUw4EDuRXl4Kjki9EnIYTJnWCSgoaI5Sw0GCGRL1zMvhdDz/3EtXNA7+V&#10;uO+a+zvJKIHgxUMfe295z7YpOcTLefIZDZmllYGVGIGszKlY5fU9UFoi+E1m64PngGMOCJIUlkvg&#10;CXv/CYEEz1JVURgVeSAqlSpfz9e7HnrmYYxQBAJEUNND2TMEsKhIfvDkf79CKlFA/ezzuTF5PWJM&#10;MEYjwhUQ21qFb775Gt999x3GweI//sf/hGV2sMPAtkfbXmrtBCkV+UlOAzd+FufThMEaWv8+EDhh&#10;iL2mtYKxFDxttCabG2u5MZDbP0i4vTzj9foCaTVOlzMg2XaJJftCCCzLjGW+lcI+XzO6p6QokFIx&#10;UOCKKmlZljKw7VkvZYkvJyoywUAgNUBQ/vd6EEprQN7lmuTvtUOleo+uw8rrs2NTaaZDJnO7F7c+&#10;zr19vrwOD42L7znXhSTRzmdh3Kk+dgz2iu1Z2/ZQvZkO2cx1FtP2rIY7gkMLYvYG82UIcXBNj4Ff&#10;HOS93Nt31bVuZrX2VFE9oK8eqtQkgnZAe3QW18PAul7v1b1fqrF7jPL8++uv53t5lC3Sgsy9fqe1&#10;FTzKcGoZ1e37bT/ndl9j8Q/fnxV7QsLuugl5l3tEgZ40yD9i3n+JpV+v15YEsh+sxG5tu1mgia6t&#10;SzuEyJ7nrXqjVbDtbDM7ZKE6PL0lxSSum/IwoFeX1p+pp87ILPC2P+xldbXrtceK7wHo9bPV6wt7&#10;JJYjG87WturIppOG+HtFRmHVdsDH+l7lc4WCDgc8Pf+/m5KCZJI7pVAvL6t+P3VAc4iBwT2VRdgE&#10;3AtU1hUKgMS6OHz48LEwO4fRwrsEHynY1GgKcanZ7FkV+PDwAPHyCiGIKSuVwudPn/D4eOGBN52N&#10;43iCEAKfP38u68FaWzzsJZ+z9ecchoHAt8t5lwOzrut2XUNEiAGGvfMTEn7+/e+hjS52E0IQKDlN&#10;U2Gbn88P8D5iXT0EBJz3BNAqhfPlxP0zWT1KKfHx40fcbreiPk+JhhqKhzJGKmLUO0dKBB92w+rT&#10;6YRhGDCOA4SQpb6ggMqZP7+GMZtiTkoJFwIGY0hhzP3puq4YhxErHNcTpHS4Xq/0HKQIEVGGkDFG&#10;TKcTbq9XDOMISIHVrdBa4/3XX0Fphet1JssY5BwiUmQ8f34hJaKU0EJBCwW4hEFbvDy94C/+7Le4&#10;PDyQAgECSRExFKlvcXWImVV7XrbRy+u6DWomrKOPn70VfN7DKL6E/7V71VHgfCG7MciZlYwt8bVY&#10;qEm1DU3rM3mLJSuY01v1wN1+iVoJl68tEV7m64zbdYaWCkvcqJee/wwxso3OlvdWX/OCWwhST6eW&#10;IImEGBKMUpDScE4SAK3hfCxDyXwtsoJonudSZ1hrOQ9ClGFwtojJPyclvf50mrCuK7Pjad2fTqcy&#10;IMi2Vx8/fsTDw6W8z3mZIcSCxWmcziMSe/hrpeFXh3WlXL1hmPDw8AhtDZGYEhGvldGwAnj9eMM0&#10;TbgtN2iZ1SiGAp0552MciYB0miYYY2H0AK0VxmHA6lYaQKVI/ZvW0BzOLaXCdZmJLMrk5HmZEVOE&#10;GSwR8CR2SmHFgxYXPKbzBGMUvnr/gH/zf/zv+J//p/8R53GC0YbsvPwCYzWrlSUUKAclDwHuLaki&#10;nyX7c73uERA2Mk4mnYTgCzk9ZwUiRWij8PBAZ8Qf3TbnqLBvQe1tk3nbp7C1Tan9LmuWa68hy6/h&#10;I7HlW+asLAEcuQEW6AUZ1TKeDIBQQ70xwjNg1PNC7xX+LRhe2wHVhVWbMn3Ilm7YGF8KJ5MHXslH&#10;wGYNDtfFbExve76nNySzreS3tkFpf19redRjSvVCY2vA+r54LaIvmrLmCTczo7NVRH6N1Xvyt24K&#10;3KN73R7AtX9j8Ywr3tUMHoVA4Zc7qfUmoekNhXgU0G06evfmyLKmfr9HLJ0aTKnlgkeetv1GOKIN&#10;xayl//t7eq/aaUGLvWxTdd97L2istVtqPXuzlLrIKg+8VXvy8KPhRK/QKcCNXxGch5ECUJLDtwKk&#10;ULi+XLHMC3mo5TUpycOerGgmhBSgzYjxdAGur5DJsGwRRcWTM91SCgjeIbgVJ63gI3C9rdue6T0S&#10;ArFwtYbLjaeUMDyZj2xHYpTGIqjoUcpCpAipNERckTyt8eKDy3tCjBGGGVTOBwqLmRc4txQpouDX&#10;01KU4MvcnG0M9GO1TbsX9MC7XVNNPj7M4uC1maWQUkAaifFsYAcNZQBpEpLycHEpAZoikZfdysFB&#10;MQLr6ooXnmLQXviAd9MZkx2hooIRFgoDVNKVrG4DuncBxxXwnllje1Zg2CS2bzDg6DKKrVCt1m/r&#10;s7hjgiJBKAWtJLOHSQ6erWykFLBGs6zZVX6gxGBzziMhQWmSa4YAuJXDqhjqNNpwM0ThvzFGaGPI&#10;NomZ3LGn2skByhHwgXxulaSCltRPiqXXtQxXQksDrSWE0JAKHI6scbk84nQ6YxhGnKYJp/OJm1n6&#10;PVIRA9BaQ1JMVkD81V/9FbQ2GIYRWqtyT8huYSisYHpNUYzwgvfQmoHotNk4ZYVOTIGuiQ8cjpYt&#10;iRg8Y0D4+eUJSSR+niQ1R9pwfULD8Z7ncB3iS6B6vLMJLIAd/718FtRn9GA2+5sMckspKRcjK8IK&#10;kQC7s7QdPtdna/YA7rE/2yazZsYe/b639oajIPW7/VvIynJHYRwnUqfEyFZICbrUcXFXK4oqR0cp&#10;hdPpVNWEomth1/px70F5cWdt2Asg7eUn9WrEHnO3d56VQVsnD6kFYjOYcjQIb0kuvVqivr+1uqoN&#10;2K4HHTVQmf/7CEDuBYD33mvdh7Rgfb2eW2uYXn/UsvLr3/3W+usFrh8RlvZ1dq1SlOXZJ/sQ1ScI&#10;dYbitI5l+VW9+9kjb7VEjNb68d57Pu2GDfszvFQWlZXh3tM5pVAGhdkmrFerZvCiXbt7m5w9uO2D&#10;v1MQ0P3rEzf29zR1CT+tVVO+Xjlor5f11XumWhup+rnObM4eWenIf74GGnpknRq0qveZtufsWXy1&#10;36tVEDlAMaaEJASEkhBK4uX6Sp7I40i2sPI4w+6YZIaioqqfjS3PIGdnUE6NNQZ/+OV3+PnnnyEl&#10;Ba4iUT00jhbPr694fnmFURpKG5xPZ5zOF0hJA4dMVlgYXD6fz/jq/TtcHibMtwXrsmxrlQH+6/wK&#10;iIRpGhBTgNaSvK2HEUpquOAQIzGggyd/ZwD49OlTCZL0nLECKcjzXWv8yfffYxxHvN5ucCHADrbg&#10;Gnn/GSfN3tLnnTp5s1AUWNl6c7LjDqA0xmBdVgyDxjzPcKvnYYAi9e3qih1NXlfW2spWUENrQ4Df&#10;7cogNf339XqD0hqP7x5hjSHsQAqICDgX8PLyCikVptESKBZpuJHP7e9//Wv87d/+La0drt2IBe0x&#10;GAvvPD4/fcbpdMKyLOU9KqUQvMPz02e4lQgNi0t4eHiEkoZthWjo9sN3P+D5+RUnO+Lbd9/g5jz+&#10;8i/+EoO21PPFUCxWWqvc3hlebP7Q/7mWIZ+fZedcCWytleY90H6vHBd3g0chBCleKwzuzuaxo8b5&#10;UiZedpFoz7X8GXzlB3+Ed9xZaFb2iMd1INnRkj2XLC1YihEKEn71MNoihmcoIdmOMjKrmjPeEvU4&#10;Qt4r+7NqQontfVtrix1YqBT4ZEVLNaPSCZpr6ZeXlw10r2qXWjlmrcU8X/n8yhjCVqvns0NrjZDi&#10;7j3WQz5jDA+1UEh74ziydebAlpJsT+s9W+tGuNXhfL7g3eN7rN7BmgGPD49Y5pl6Q86wiClCCbLD&#10;ejhfeBi3V4q8e3yH6+1G1jRmwGmakJBImQxJeX/OAYIsiYaRQqizUksbw/8ozMvCdMNE7VAERmtw&#10;Hifc5oDbsuLbb76FHRTskPCbn77Fb376FnaQEDJiGiwupwlC0pBudvNuYB8bknLpLeIxMaXkWQhw&#10;/UKKkqxsl9y3KoWdY4MxGu/fP/5xwfuezLQ+GOuCqAeU95Ku64e3BWV7rIieT18JXa0Pc7lJenrF&#10;ek/S2dtMa0ZY3QwfNSZ548+HXgv219cxH2BtQ9srTGTjhXbkd9qyJOqN9y1vzfrf89/xzgGKwL2W&#10;ofzW2miZEK3MO/GU8mjRd8Nkm0bzKFy3LUb3Unm1O9DaojRPytpDtAZ8d4G8ncDZXThKDTqwRK74&#10;dTdNKwFt/SyDmChMtw2Ze6uA7YHarR/lUVPf3pcc7lo3qi2b7S1mf/2e67DqbLWT/05m/9bPWO25&#10;26oh2jDD7R7df6ZeqGk+5ForriOG4VtDk7f2q60wkrDWQAQqUKaHC9bPH8kTbw1YZ4dhHDlcicBA&#10;qZixMBkEEyHcDePljMVZxJnYAivvIeS9KeH8CukdEBwQydZCSt2xiNjsyiAArS0S+8khEXs/M95k&#10;8RUXpYGIoPeXA4BCiHDeQYcInVn5niyrMmvdh4DVLQhugZUSUURm3icoIYC0+auntB/q9NizR0zQ&#10;rqdttpyJoNdlVkWSCVILmEFBmwQ7CgxGQhnuzTlAOIZAXq0pwXnHyglqpIIPFNoVPZILMElCqwkG&#10;FiIqSJAUG5n9LUm+mWJAEqoAF70CNbLsVuD+Gc7nDLHHN6iGii1sg1K5B+LafXBdV/hAQ3ApqFGk&#10;7A+B1c1Ylgz2Ezsqs6j3WRkECtlBwpdzh1jhRlVnZwwUuJryWW5hrCSLHCXZz1RD6u3352G6MQaK&#10;vVVPpwnDQNdVaQlrLMZhhNYa03TCNJ5grS2sdaVICko2Oam8FtUeonigx0j3V0DAWlMGktmzf76t&#10;xcs+MwKzl7JgKTpSgEDCuiy78yQHXm6FbGIrQZTAWx98YRrREEIxsEHnuRICwzSCHtXI9z5BQCPF&#10;AB9SlxhRgHmkJkB+z4JEdX63e/s4jJzFEThUNrJVEzZv3twwFBJGLPVhj53aC0rsnVk9z9TewL9X&#10;m/SsDt+qa+u6SYqaGCK3oRoAociKAQXIsMW3t3hgQnQVqtkTs81xEWJ/ju5tRWS3IW4VVaUh5oFX&#10;b3j9VnZOf3i+hez1QqNb9m8GZ2oVRwva9xh9mawQfdjYsdmypwNitwP7ms1cn/Ht520HREfkpPzv&#10;+bq+BaC2Z1OdvdB629ZrOK+3na9wJ4T9CKBo1/Y9SFSfh30LRgCIIe76lbJujgZbB71NO3zq9Sv9&#10;fuFeWdv6t285SOIO3DFG3dll3bO8+ySUHnM91+45F6fuB/J5mM/tVkXQ+v23a7/niV+rp9vfc0Qa&#10;6q3ZHtO2Xu81qF5/vQZ0eyrn9r4opdifuqm5xX7otjGJtyyofU6JgJKi9F/aaIzThBADnp9f4JzH&#10;5UIWDtk6sbeWvqT63/6UFaiHch+9DzB6AITA73/+A65sR7PODj5EGK0RmVTjVg91OkMkYHUOLy+v&#10;padXiuxXH4YRKUQYbfDDD38C52d8+vipPPNCALO7wdi8lsivOQSPeWHAW5JCj8LrLZ9HEufzGbfb&#10;DW5dcb5c7vZEYwzZ7owjzDCUbBIhBIw18KsrYJ9Smq3xLD5+/Eh2PsE1a0NAKQNr6Z+aBU5+1cTi&#10;D3zW22FAgoA2FtJ5vLy+4unpqazzXEPWtk153c7zjOv1BgiU80NIQEvDNYXD6/WGp6dnDMNANVJM&#10;8M6XWmwcTFEdOueI4CmJ6Zrr09P5BPcPHqp6Rpdlwfl8LhZuUhFAbiDw+O4Rzjm8vD5jmiwGPVIA&#10;ZYg4jSOW+Yoff/oJ/9v/+r9Aa411uXJwcdwpUY7O7x15jbyMD5VFreJuy7Q6thh+K7T6zk2gsml+&#10;y2ni6Pv1niLAmYkde55dziRU9z0ekVHfwhx2Zwv72xfgPttSRxoYWmPYfo/WyrquSEoT9TKJkiUZ&#10;+XPU1n7lOjPJCi2OIASEJuKSyKQkJSG0QpgXhIUIkplJn/e2zN6epom83+eZSHBu4cHdpqrNz+Ll&#10;csG6kve8ShGrczBawzvHeVZrIcc4t+Ll5QXOO7jVl2FDCB7LAlYXGczzWtbhMAxAUmTzpUn9I5LA&#10;w8MjIBKeX54p5BcCUiacTyeMw6kQsZRSOGuFEMmKFRAY7ACA9gPB90Ao2j8+ffoEoxWutwXzTGG1&#10;ZmC1smGLJSWhpITRBsacyBIteDwMA756eID4eoIaBgzTiJgW/PSn3+Ff/+t/iT/7s99gMBIyAfNM&#10;odwyE08kZRykWFlFpR7udk/0zGvON57+tWq43v92LH4pEFgd/kcF79viQhzIX+rCISXspmKtD2Rv&#10;ENArYFowrH4P92yIrdnoSvqk7AJvR/9eh162QaV1KGYu8Gs5Uz6YanZv6jTH9efohhGKfuNSs4hr&#10;tlGPVdYL/DxqqHJ4RPqC5U4KkSwlOodSb8gRKf2yTC9bEPmosO9NU3ugeX2ta/Z4fT+UUrwJOgZ3&#10;tuIkNv76PVuhunBulRM9O6aevLn2+O8xfXZ+vgldS6r2wOqx44+YfD0A/KiBrUOQMgOKfv6Y+XLE&#10;dKyL9baxzHYxNfOnDhqsGXV3h37ntXrNRg4mogZCIvvo1565vabyrcapbTJb4CV/XSkJmYglK5TC&#10;MJ5w+/gBMSQE5+kfz+Ge7H0aQkTwCasLEJAwo8FtXRFcgASxT5RSGAZFobd+RVpmyHXBIBIQKfAy&#10;QpKELsTS/G42O6wMATHMNCKl3AtN3uAuFqneuq4wHP5NPuxUGI2DgZKagcgtuT6miJgEvPPwIcGF&#10;gNktSMEB7EGnkAMOY5G7ozfEagYo7XDuLYURsY3ZAxrEdI8iAlpAqAg7aQxnBWkT1AgkBejBQAtN&#10;WQWQiBzStIYFC4PP1EySP2rw5G+rhMJkTySZTSQXFFEgrJ4BXlFknJAKiAI+eLaUyYCyRPCRC39i&#10;NADs8V72HRQpcQHlQaGmmXGf97zAtjcZ2Mr2VlIQ0y0ya8sBSPNcfM7hCdwdBluu+TgS80pD4HQ6&#10;7eyMhNT0/nJxolRRV2gOGbPWQHHQnx0GWEse78MwFHnoMFhIfV9/0PlWy/9TkZWLRHdoC8AUhWEe&#10;S1MTNquTlOD8imUNu4EmnRkUmLyuC4NX2/A6+FjY61opXhmA9yucD0iB7c9SHp6gyoPphToue5Ax&#10;7v2wQ3D74aMxsNNIA74YIBOtGcm5BjlDNVVAyZ4JXdmF1cMgZoknHtxncKa2dShWU5l1nKXdoKYk&#10;79Exe4xW52GrpuyB0L16IZ+T7aC83m97Njn1PlyHW7eM0Ja4sDsH6/OUM4h8TPAhFnslIQC/ul3N&#10;UA8qQtzO8/p91Ozn/WA8df1c6xq0Pet7rFdat6mrju2x0Xvsu93vT8f3rA0QvhsKiL3MXshNft6C&#10;kxnCz0BeSlzvyz4w1+7/tY1Ja8XY2lS2dU/PEqa1tOzZhfTIDT0L0XatxlqpUr1Oa+N5P8S5V5h8&#10;qa/prf0W/JBa07McYxNuKO6YZ3Xd3Rv4HNWbPTBq87W/94evr0Nvnde1QKk7DtQPrY1RbdXYMuDr&#10;dV+zLfN7pCG2wbY9iN29y2z+dQ33KsBmANJTsBxZE73VH7X9eN1LvxVM+5bV2FE2gNYaolgU7Mlz&#10;MaQuYSZburRq5QLoQxTwVRuNp+dnfPz8GdpStgu13akbIv2lIe6+dt8spEQhkkUIoQsL8sOHD0iI&#10;bOnHe4eU+PT8gpgSHt+9gwAx3DOwRRZ0DsZMnMfHdpTriufPTzRwj4ASCtYI8oeXK5bbjYBEIaF5&#10;SD9fb5D8+zPOQNiC4BpK4cOHD8UOsSYCUk8wwDIj/+X5GU+fP28ZAWxLKYRgWx9SGxhDrHKlFMZR&#10;Q6kTbtcZAoBWGqfTSKQJO8AOI67XK6nPEkrvcrqc2U884TKNEFpRb8GfYRiGwsTfzkHqM+d5wbp6&#10;BiUN7GCgtMRtvkKbBxgp4T3Vs3W9lq1QrbWw1jK7mIYb2zrhQROfie/fv8frywvGccTMnzmDbY+P&#10;j2VohEi+/vl3v7w+E8gXEqyViAJQg4USHv/nv/s3+Hf/9t/i4fKAGFaus0B1Me4V4z0l/2Zzt/X+&#10;LTDYfq341EffxbJycH1qLI8zW7l3roskSv3Qs507ImG0dtHbZ+F6VIq731f/3p5SoLU1azGNnrvH&#10;XrG7MZsI10r07AkBSMp8cN4hioTVr/DRk3JEkp1xjIEsn5JAQid8eKd2a0iuAhBClV4kg7ZKaliL&#10;XYB2Hqat6wIBqq+X+Yp1XXG5XBCDqzII1f5ZNxZICdMwlrpbKw0lJW7iCiDCWg3vwfuVJetMq3Ca&#10;KHPM+4jf/e5n3G6vsMZgmk70eyEQQ+ShnYRzC1IK+PxphXceX3/1FZTWQEo4TRPGYcC3332NdVnw&#10;4ZdPEJLUy8aQgjnECOcWusYUBIiYCMvQSmEYyU4nXB5gtIE1BlIZHkQsWNfNKihnFJynE4Si+zMO&#10;F3x9uUBBwIsISA9jApRR+PE3f4J3DxcYpTn8FkVZF4OjrL8kySK3snLL9q11DX9EpLlfo9sQSGt1&#10;1wvlmjiry5X6p2Hy/1We90fAVd1oZeZ5zYJtAdT2Ye8VNz2m95Fcpy0SNhlm3AGCbePYSl8k+5W3&#10;RWPL9BTYA0y13+dRA9SyA1p/cnQsaHqM/B5I3nobtrLqXEzWgaA91lUuOLcgGV82li7jg0PL2u/1&#10;GDglXGN1u+CoOsC1ZfP0ZLZHAF3+WvHlbdULFdBXS/h2a6tp+uvDsdeAHTHI2vfbMl3atX+kCtlk&#10;t+g2uq0SoBfY1A6+2tfOzNLsR92zjGl97HPYzSY7/bKvbWaaiCZELyEiJXFnHdI7hOv1XDfpvXvT&#10;Nqm5iMiy6fqz0oDiXkLce0bbYUm+jvnZqtlZu6Y/X0sOxpymCX9wvrC33bJCOQ+hyS/bB08hNwlQ&#10;hgZlEQHDOOIFFGYkuanM+05mQAnB8rNAUldiDddFFfiw9ojJQ+qpyivYbGWs0Vg9HZbGKpjVIDpP&#10;ioAkIdIGCFiWxhGQBwTnIaRG4mR2FxJuq2O2boKMvmRrCESe7m8e0yn1BzBHVmVHoFYt18xWVkkk&#10;skGRAhiANCR47WBHDTmSPYYyGjoZaGGRokBARChe7h7rEuB8JBZ5pKGQ945CP4OkYNpYPxsaomJf&#10;Ok/PolUGgz0hJpIluhjgXeQAN1nArMzCDzEiCX/nKxljhK7YVRm8NdZgNKb4MU7cyBhjiW01EENL&#10;aw1tKSQVAKza2O7ZgzbbqFhrd+x7pRQxILQqmR9SKkTBQ5OwSdb3oNkGMLfeuyn5YvMAgM4jv/mI&#10;54aEnjMArOJQ0nAzy57PPCDcwIu9XDjmfBxuPhM2j+PiqV95GWZiwDzfKHzPLQAy+548c5Ugyzmy&#10;vtl8aH2IPGzYM822MzoVa6Ss7a39OiEEfEwQMtsDCXqtMlSlZw05SJRVHXsgRxSm0JF1SGb75/2v&#10;BtAzi4qeXQXPFlK1rUbO+Ch2Ot7vvNB7TLJa/lwPbb+UcXSkwut5Itf+72+BYjsgK9d/UsGyNRHZ&#10;yTkopZlBlO0H3Q4czBe6Z3PTStt7DPb9gFp2w2RrC4qW0VY3kn2PcXQBVtn4sNJnSm82K+0ghay2&#10;AlJWEoBCiyWHmaeOxUpb++1qShznA7QApup0P21tXat9W5JFW3McsZ3vLSFTl4HeIxP0XmNTUt0P&#10;qusatmcl0NoD9tZz23u0tbFI6AMyPOQ9Anp3yp1mfdX9XpurtH9uxW6NZbCvvZc9YLkOJu71ju36&#10;7mVPteHBpcGOARLizo4iD5IzeF33H7XyOQ8/a3JRm9NxpJh9qw/vEbny+68zGno9Sps7cGQb2VrB&#10;7oc/uBsItSBc+ywe1WfZC19IQR7HXHc8PT0XRmneAzOA3xsU3fXpd8OzbbC+yTG5xuB8ptzgf/jw&#10;CwU5Liv7NUeyZ2BLkfl2I1Uh++/nPbMm4eX/LfOMTzzwf3m6FlVtTB7GSEhBti55uJl9rr0PUMV6&#10;TbLlFfUwp9MJbnWUl2Mo1DYHAWMc8enTJ3z7/ffFImNZV4zWFmZxtvoYxhHk0inYuoPsV7TWcKsv&#10;VpMxEIDpnYOSCtfrtbzX4APZjsQItzjYwQIhYDD0tbC6ElRcn8HZPi7XluM4YV1dqVOUJq/7zEqO&#10;iclW2mBZ1uIRngHNbB00zzPkV+9wvV5LjoA1phA9Ykp4eHjA3/3d31FdqngNc1CmHSzWX1aEQLah&#10;1g5Q2iImsjMcpwkxBkznC1yIeJ2v+Om33+Nf/qv/Fl+9O+O23LAujlU52epys8o7cj+4O1Nj6p63&#10;tc1MXdvV7OAdQTQmpLQPcGYtLwRCeRx2Q0+kroXbl2z46n2inF8hFnXipvgWXdXaPqesVuyyu0dH&#10;OdkOLNv/5fOu1JGQSD4gabJkeXz/ju5tcFjdDAiylKwHDpGZ0THcM7DpPNB3uGD+DDIBAhIheShI&#10;jGaAkNQvZdeBWknh1hXLPFLg83wr388ZGFk9lHGMaZpgtcbL0zOElDhPJ0AI6GVBCL70a9bS83i7&#10;3UghpDXGgW0gA9sdSwUlDLQaIKDgXAQl/Aq45HG9XRE+Bxhr6bmVEm6ZIQWFHCspcb3d8OHjH/D4&#10;+IgQgctpKParjl0UhmFg213AR6Icnc4jpmGAVgbLusBqhag11MMje8tHaD0ixIjX11cGwzXWZcVt&#10;nqGsxngaMF4mqNFivc1IIkCKxNlggEgBJzsiLAHRRvp8eQ8QZDksmVAYeYgllKSBYWuVXNFNjhSY&#10;bT+QXSTqmqDkcQoBiLjLrvijgPdfAhl7skCZgBRIKp8PaC0kkuwzgLpMnAMmUBt202O69JgvQFYk&#10;8UbIjGKVQehOMdMWB3Vg2hHYfhSqKErhFCuFAEvkK5bYbnM/UAeQRJ+YmYOxHCDJVkQ8VRJEraXX&#10;CxSQEfnPwlJMZFuhtSF5vvO7cMQM/NCP06GilOwOMHpy7H1DsVlA7CSxmaHFLMWYNsn8gaYAACAA&#10;SURBVJlVj13Rk9X35LCt91sN/u7ZYXLnT1nWWmG/89cZgJHoh6bU76EdVOUwFK0Mvw+yJyEP5O36&#10;ZEWOoAHg3sDzC8OLHnOs3ii01liWpdvE5iDJfeF+f7DvD3TsrQQKo0UcWpzsvXZjASaE2IeNaZ2L&#10;FLdLVhfVvcqTzZRiKV5SEwh9f+1iYS5ve0d/KNhmYrR+rrk5y6qbHmM/v3etFNliQODy8IDVEUAf&#10;/Ao3P+Nr/R4YNF6cgxISQlFoVAwBWhm4NWCcLpiHM8LrAq3IZ291AuN0IjsLpchz20eEZYZKEdE5&#10;CD3wobDJvbQ2SBB4dQFeGEApeJ9gAVitoK2BWQNSiCVMKFWfUaQEGUlun0wEbGZKRgbuSX4nRYCP&#10;K2LwMFIiBUBpAa0EHawplgZlV9xmoJBDpoQkL8tc3Aef5aiSmwAAMbLfX56YE79EqkRBMUiQRkBZ&#10;ADpBTALSJohBQI8a0igYaQEQKGysKkPdCIGYFBICfIhwa8SyeMzzghAc+b0HRUUJz4nXQD6kUiiE&#10;NXLeABjMBm4hIC3V7CoDO0nCGA2lTGkAjFUYOck+g3NaK4zjgPP5jMeHBw4BIpaCUZo8DI0pzPts&#10;Z5PZ+9kvvi58C3gscmhT4OKb5J+OA07bs9l7V4HjOZSZg8IadiWBGLlo3PyOhUCxCso/t2sGkKr9&#10;XBQ7o3yv1+hK+KJSNGDwIWBdM7gj+TVIeSCTgIiiapbI7iSkKm9H5sG+hJLkKeucR4qBmTIrrrcb&#10;pJIYhhEmWvbKzMyOwCzsUFhgJLGtzy/af0MIkByul/JzUTUFggtkIRQSIrH9S0B7ZnlEhBihFNny&#10;bGeA2oJGUkKMxOSjv7ftqSmiBL0js8FZ5VBcpmOE59eJuUyRAiqRT2YSVBCnIJlZ5zdggz/PERDd&#10;sww5YoL2wjvbAfZ9AKXoKt56zWkIFPyljYLRbGuTBzLRl+di5YwCrTWztFKxjcp5ILnI0Wxp0you&#10;a3ueTW2W13oG4/f2V/UZ3rJqpVRlzfVk5j1WuOBh0JYVtQ23mbdIQ08O/9sBdUbzQI1t2SQF8wpB&#10;Zw2dj4BUlI+QyYUxRniXvZLva+jaw/XQFi3XXD5spIKGKb9X/8kGROozyAvhp+SPhI0tzDWdZhVF&#10;SPGf1EO1ionaJrC1iakB9tp6UlTgRp/J3mfDSyEgtSnKvvy5cgoM7jKW9vWrZJsUpO3ekcXRnlWZ&#10;QVmjNGWVRKoherYneX1LuXmu7z3otzWZ1ZLFLg5AEtswSAjJYLvMzhOlfiZrOFoXsTTfKHZ4SBx8&#10;HmjIJLNCRNzbF1EPAcToi8Ijk1OobgVCcN2avB0o1nXwZjdbA3qxa5OqlCkD7vZe95TPPZCwlqqL&#10;iry2BcL391N61jjPjc+YPCzPsv+WXBNjgNGm1CBluClI+alSgl891ES1y3qbEQNl6ETeP1UJNKgs&#10;lBIxRiT4/XVAvQ0QjY2fOIFyLjjIZJAQ8fryjD/8/hckJ0lJJxQgApKQOeeS9itep+fzGcu6wHmP&#10;cRiACCQREWVATIGsFxEQUoQdDKTmc4dVpt55SKnw/v0jrLVYllu5R4GfdaUEfEjwwWGc3iHFhNv1&#10;Bi0tgktsTylgeA8ehwkiCgKfUoLRCrfbguA9sUAhyEvfeWijOUiRgNx1dZSrw4CetQOm6YSBLSuc&#10;9/j88XO5lnkwQiA3nXmqYCMBERHG0PD7drsxw58sBL/99jsC8DwFzMZAVjV0XkbM1xWDtXTRZcQw&#10;EBHl+eWJV0WEFMA4UehtYkWkUgbX643XwUYSIetBidvtVkKMRdxUH0JIeBfIpkgbsv1LEedBQaYA&#10;kSKW1UGbAV99/R1ZhVqN73/4Ab/+8Ucsji01WeVZ2NhZOYvKHo7Z7bWLg1ISG4ep6jlT2Nv6sZXQ&#10;5uWe2Iq2w+gv/8/lYVVXvmWLLUVX4XikRD+01WEy1rZ3C74e/JppC7gudU12uNg2rjtgvD3nWneJ&#10;2vpMZCVlxYiPKUBbgYd3Z0znCTd3w7wuGKzdbH7YPlRwMCuSr8hlOUcmlf5BNMoDqodUuQ8xRaze&#10;FTvT7G7gGBfI1sqnywNZSC0OWnMtGlNFykAh7Tw9PcNaQ/c4eJztBcpoSCXx8vKC03giUP9MmRZG&#10;W4hEAJOxBp8+foJzDtM0YRQCg7XU94WIdV3K0GtZHVKx9kpYVwLtPyyfMNqhPNMxJUynEctK1jif&#10;nz7h4fEBX3/1FVbncLtd4ZzD68sV03Qq9965CCE95qcXLPNCjiLc/2ulaVApNUZrkQDO2KBcCSUl&#10;pnGANQYxBFyXGatboGTEeDojxRVaGZzHEaMZoVhVL1K2q4lIIm1YEtdKIQay62qG0jWplfz+BQ/I&#10;BGLAXc5MDtkVUuysRbGzt6K1Flz644P3bfHR82fcT+v5T6U5hAN33u29YI16gv0WCL+XAO09S2sp&#10;6R2zLLWe8lXxy8yIVqLcvm4LZvYYoT15cm5yszweO8+vfjhmLV+6k4QmFCmizLJ5nuQUsIaBw1Kk&#10;YStoRQUrS2YfqMZHPIr9Rh9joOZN7L3Y26CNevqbvyfFnmFVGs8SUrkxkGjanjLGcRdC1zJD2mFB&#10;7VPaejXuWLkV4+I+MHbztK1ZM9S8pF3gSls8t9eEpnko01xRpnZVmjoHqYRaZv4FuV3Pz/OtIJme&#10;dPstK4KejG27nqkrcauZN9t76AWiqW1NQXCAJ7oBffXhHLwvh0r5vZXcuw/2tKoadZglULPUjsL2&#10;aiVAL7StXpsEAsSMzeD0cEFiq4F1ecb1SWC9vcd0GoGF/f+i48JdwXsKt9XawDNwktgj3mgFz8OL&#10;6D2B6T4CIUAkDy0Mwq6oE6WRgdQQioBDoQy8oIGBiQEaIIY2BKL3xCoLxFgojFQhi11JBkx8CFDQ&#10;7BXucVvosEYKiH6FW2ecRkVNXsVci8x0FdnGyrcMVAGfAm4zS3lZhlcC7RK1eTGS5YzMw5/oIazg&#10;xgIQBhADoAcNMSVAB9hBkVepoIC+FCummiDs0rOXvHeB+BuSfEKdW0FzE4NpPGNghm4eKozDCKPt&#10;xgKytgyPtDF8L1FYSPnnipc6s1XzeWmLj/RWyJVikBvckjPgV/jEHpYc9poHGllxk+9BPFAaZQAr&#10;hJlIGFWwdZZrZ2Z4RnWy16Tc5YfEndXPnjEad9JT8ib1COsm+yfbtdgwbNLW7LEf7M7yImxDvdqu&#10;K0aPkHC4n7Zs0QLQqOwPvXl6v7y84OX6Agjg8fER5/OlNJIlsLqy0KvDvWslUwGSS4CBKMy3cl4z&#10;eJ+vcYgsN2XpeN6vNmUSsdGstXurllQHyBJGvwE+m1Io8jCBQKzAVkg8TGE2YZERx0Bh1KyuigKl&#10;6dn5ukPcyYtr5eaRsrJlWb7lYd9aBx75vB/ZLZT6FrWtYSjDJvBgUQoJnzztR1pzcHP2y6yDk7FX&#10;meAeXMLuZ7bMCAK9swVTvLNvqRmwb/lA9yXtbSMuuyzc4sOL2gYKO2vCDSDLn5bAiM1+Lz8LaQM0&#10;MpDO+3/h/NWAtHjbYqlc05jg2brHGLMNmhrwsec73htG7kgMEBvIK7bpa973aougHkO9/bMdSrZK&#10;iPY95j2k9td9ywbzrX8v2QViq2P3QC12/snZZrB4F9dDiHr9pg2wqPuWHN4scJ9Dtl//8TCgvjd0&#10;UpwxkiKrBdNWq6e02all1YBksDeD1OW6pwInFWYgAT5sH1r1t5m1XF/37blDsY9qmXc9Qkir7K1J&#10;aflMOCIrtSrZGsR/yyO/tanY7Dn7pLNcOGdrt5rVX4MOdGbIspb6OVu8XqpzaBgGtiNcISIBNFop&#10;IAIfP3zgQWiEVpp855UqZ5fS+/denlPs7cbys0PDQXFn5ZME7Xtakcrwl88f8fz0BKUskDTZuXgP&#10;O4wQWiMiYZUrZx15JvF4QADeB2ihoLTY8EaxhSnawWAQtgCRKgdYaoPzmRSwS5WVk/t42mcDvvnm&#10;G/z4449YFwK3jDF4fnqi9SoVjDZFWTmOIw2kpMQ4jpAyYH69cp6PJVKekBBQHLC7sO/7WoYBNIzS&#10;pWZVioYDZH9jEMMLBIB1XaAUYOwIrSzG8YQYIz58+IDX6wsCq+9yz2uMISDTrVDGYtAKQiokJCzL&#10;DM2MeiUVxmGElJLtcDSAhNWRqlErsjeMPKSephOs1Xh+foJSkq1zUmHwa60xDAO89zidTvj06RO0&#10;0DDWIMUEO5Di43a7EVahSDWmjMa6rnh9ueF8ucAMAzHs1wWP7x7w448/QhuLwH0Smjq6zrS6r1ty&#10;jaQKeCjQEmMbrCJhp7DLFlCHwzlsQ8Bcr0mlgBD7RECu42uL2t0A+aBu6qnECt7BNXFKFOK6Ee/2&#10;59D2Gbf9p2eJkw5IjW19IMVGmoi78zVCIGGaJrx7fIfn52cMdoAUAs4HaLZWESAiYcbZchMfQyzk&#10;2EzM7Snysmom8zd8DixNWw0XfCjh8CkleP67tFYdVnas2PAZcN8ZKGuC94cYE4Vbc30yjiMi23ct&#10;M4Hrgx0QTmeyvIoJ1hiyMbUG8zzjdrvB2oEHBnFHtEkJTMZKWFdfgttDitCchUHM/gBrB8wzPSOf&#10;nz7h5eUZMUY8P9OfwzCV2sl7TwHVdQAz7xOSnQh8cAg8LF+WBbfbrZzH00gWQSlEiKRo7WqJwRpI&#10;KUgxYy94/+49rBmgJIEYke1W6Y6KTY+VEkLHZq5nTxi8L4SbAtSnjkqFic+51vLBQwlZsC6l5CHh&#10;9P8XeH80yT5qhvKN7nlwp44sr2c30hbaR/5amXmWH5CNCdFnbWWLkLqproHH2huuLoZa78QtOVh2&#10;Gc+9a1SmcbnhKkwAVAEJe6A+MgPv3p4GO5uEVDHaZOrb9hxtfke+aj3Ge5tX0PMpq2VK92HG9yBw&#10;SHE/ac2FTQilWelJrY7e71tyr1bSmRmdKXUY7JVnaw1G16Du/qDCoYdbEokDE++tcUTaN9ntBLnH&#10;oDnyaT1SwxyBG23D2IL6X2Lt9VQx+59PdwGkrZKlfa7aLIg6BLpMuQUQUrgbNnwJrKmHATXr7a1h&#10;R+9z50amDqPr2TvlMEctSVomEjBME/RAPnVumfH6nPDy9AT77isYbchrHmRNEUEhm3qwSNOJ3q+U&#10;QHTM7GG7jByCGgMBsikiOg+tBiQBxKoJk0pidZ7A/kTMxmzwSYc9MZpykZ+tEGa3bkMnIo8QO1xS&#10;cyVjhBQJ67pAKoVlWYpvZwwrgp+hZISWmlgzPMRqGbBSSqhBMbPZl8Y0B5qR5UlECkAMoTTd1jC4&#10;mChYUxsNYxTEYHB5mGBHA2kihBFwycFLRwxhSc8meRruGX+ZhBFDgnMezgUEnwAoDIPF+fwttJF4&#10;OD/g3eN7XE6n3Z6npMJgBwZoQwH1yaN8K8ZCiNt+kINyih2aYrArsnSTbXSCL0xJpchPcGVFFjGj&#10;aHihGNwFQJkJSiOGUNgDtZS/HqLXz3NWvVAjl8GCuKmF0nbd6AxKla9wZnfjzmu4trPL4FiIbvf8&#10;rI4BaQZpYtpqjFz8JNzvLcxNovcVN2bPjoBQDbEzmO2c3+2zVExuiop6T7hcLggpYF4o3Ffrld6r&#10;UIf7KgX9Naq9mN7cd+phYf7vfC9qdVArXd7YIqmyQLtXFW77Yqk2CpEhRgLuY4jsy8jWPaJiUiEU&#10;9mWxHMr+yKKScVeAUL3Xeu+L7+dbnpLt/tqrPXt2Ckekih4xpQW7KYhQNeGyotSQkcPuytmaIlQS&#10;QKjej5T0DCRSTG3BhffncQZ3aw/vLddI3tVSOeMn7+9aa7Jucr4ZGN2Hze3t6N6qO+7r4b1Pb8sw&#10;jpBS7+wRt88a7jKjUkqIYgPBU2bjNTV8SzDYhr9hL71vmFJH4aR9wKFTBzZDj7vAwANP/Na258hn&#10;v3dP2lo3hFDILJS7YRARu4Ocvr2I6GZSbWBx6tRAaaeIzMPy+ms1MWO7PtipJFMi67BU2ZZotlrL&#10;Ic65ztu/71SF7VaAWNpA+PtnOxb1SA1AKXVv21LvP0e2k/m5yoqAt/qe+v61xJ6d/3u1Nuu9oNc3&#10;tllKGyCIosyr7TVbO5323Lsj/XRIJ/XAuQdatBaV5b3xcLgOJd37QmNn95lETeQiVXdMAdfrlTJ2&#10;YgRkwGAUkAjMz4NMpKrmZuJIVmrWazxbTHRt22KCltsw7fe//xnOOyg9YL45fH56gR0HTMbAjhZA&#10;wlVIzLcZ3ns8PT3BDETK0ErBeYcQJLRNZVgQKxu5PIzPftfr6vH11ycoRXY0z8/PzPYXzCJXeF5v&#10;uJwvOJ9OWOYZv/v4Ac6tMGbY2Xmsq4MxwMlonE4nCEHZRL98+EBs8woQA9v3DKPB5eGE19dXOL9A&#10;KGLOutXhNE0AJF5fX3E+nzGOI9fArth15lBY7wPGYYRSZmfF+vj4iKfPn4lcws/Z6XzCw+Mj7DjA&#10;mhF+XUtocIyJgFYGS3OWSrbEDWz9kddb7t3GccSyUKDnssy70Mh6YCaEwO12KyqAFvtxzmEYBgTv&#10;YYcBt/kKoy18CoCgQcY0Dfgf/vt/gT/97U94/+4R//yf/zMoITCvKw2QhbzLcuw5BezyNQ7qPlEy&#10;xuKbThTV+J8HAOC8AlXqrZb0kDL5QtRUTlKNZsXUEXH3LRziHoORd0rIHvmwZ1H7FmGxHVS29UQZ&#10;qKPuGTLphHqp0zjh+2+/x3/5+/8Coyzm+YaYNHyKUBIQSvEQLhb1QAbZcy1b5wG2uZ2ZfJHXKa1n&#10;fRdqX9uebUH3ssC0MW6W5CH4sr8S3klhs5kIlbOyUsSdte+yLBReqylHZBjpGXh4eMCHD4ECb5Xk&#10;XEhT8uJSAhQT0xSD/d57eC/JbkZKLMtSrMQ8D7Ly/b9eb2XgKITEsqz8eyinor6vp9Npl7lFXweT&#10;WcLOwnRZFqqD2L6oXFPumSkTw+Px8RHv3j1CSQq5TVkNEeNuQFQP5OuBeptRmYloku/T1oNR3sAO&#10;sy5DtnsSUp3PVJNI/qjM+7aY6DVXew95eQdqZUZ+LvizB3VuPlpJ7FtJ0/eFqdz56Nab8o59XRrS&#10;+zCqI7C+Dj/LRUAtc+1ZCPUA78zC0opYDJJ9ib33iIhfZErv2OxSleKgWA7k6STuBxet1+GRlcl9&#10;k4Ld8KDXnLSeq8fejQkpHUuv6s9fPPyaQU3vGveY5r1Ap15mwJEFVG4YVHXv8maSGR+9kOP2wG6v&#10;dy+lXSQcgvTtQd+TvB+xrGrWas8P9uh69Rrk+v6S7+/GPt0fqHsbo7viovUWjhFGa7aaoPCklADn&#10;3d37K0xYlofWa731Kz1i0Nf3rAdsvOWn2fNdr3+uZdTV6eIJCcpYCOGhFXB+9w7++TOS11huDs9P&#10;z3hYFkg7IckIEdnWqrB3gOl0YpBAQQmFEFeweJwktysNByjMhSx3ILOcj7MlIIsEL0+AIyJZkHgK&#10;x4VQcPz3RcW8FIICVhPvCSFFeAAqJegoCtDtgwMieb66ELDcZsA7WC2hQOP74ANEFSK432szk4Ss&#10;SMB2C3R2kAIhU5vIL5OCTrVRbKEUYKzBdJrIy91aJBng4g2v7hkfPv8Bfl4hNQ3VqJeJxQcdAhBK&#10;kkQ6JohEFiUUWEr3QuscDEYDgm++/gbv3r3HaOyuUEYiNlHX21KgC85uqqHM1OR9n21i6gKqtYjK&#10;w6JsdVYX7lprlj2GogY58glu13Q+70IO+IlhJz9HpfraF9rNHoPIZJWIjWRTA2sb2/aOgZpPolSd&#10;Y1EUAHk/XGPrG8RdUb0LIc3XrAzKt+yIXmjoZrVVK3AUHh/fYVjH3dcF+yzuhsRlz0s7qXD27+8N&#10;VVvwrw6R7bEce9kq9cAEqJhAFZCTMw1S8hVYpUpgdSqDJxpCZsYYrQNeJ+DA27RZGVEd2Klp0l6x&#10;V9c29XnfWgnWZ2HNNu/5Yh+RDI5Y1r3vG2N2AEBg5hRZwlB9EGtf1XxmlOynuvba10d39n3NObfd&#10;s36YZb5eLSOWALmNvV9L8Gv7qrpGoXvfD31rz8IeWaL1aE9J3JEu8t6e944jH93WT/2oTmvzCfJ9&#10;UkoVG5t/yrCnrfnvzqOOSqf2HN4Y632izBGx4K0wwjz0qGsKo82OJZ1B21093tzfPeiz7Z1HQHGP&#10;WSlq1UVmbsq9dWK+r3twN/887/W8J7SKgxb43udEhaoHqM4VPufyuVbvnyH4Hbli+1yiZHvVTPJW&#10;DZ7Px3qNZBCx7uV69Xr+vmpqm6M+sa7Pe71TD+yiwZcq1z/3pKtbizVjfR2ttXeq1/pMaPek0tdW&#10;6ydft7ZPv99/eWiT2CqE7SUgyCa0trzN4fFKas4EF9BGIwSPZb0hhAXL4qGYOW3tQNYoxpDVQUxU&#10;Q8rNiqY9SzJodbR3SCm3QXsK+OXDH+BTQEDE6gNcDNApwYcALYmwgSQL8z6D9w8PDwiK1qS1FiJI&#10;gMsywbVbaPaVWIA7Wm8vLy+lh5JSISASwMaBlDHQ75mmCQ8PF8zzyvsEfV6yt5lg7YAbDxdWN8Ot&#10;bqvdKzsTzeBZ3jeXZcFpOmEYBvz+d7+HEGSHI6XEw8MDs2nn3TOX65H379+zEpA8uuf5xkSIFa8v&#10;L9DalIBZYsjbop7xgUDDhcPf/bri5kOVd0BqAaUUVkfA5DdffwOwGmYYhrKOv//+e/z888/bkKLB&#10;PKZpwufPn++sj7dhEwcEJ1KuGmPw8O4d/p//++8xTBNSivibf/ZX+Pf//v/CN1+9R4oR83zDfLsi&#10;eF/ISJvaZ1Nn7RRQncFeCxpiMxU+7NPL95g4UeyhGFege03TcClUpZQEkhQ7ssaOeX/wzPQwqiOC&#10;71GNdZSx0drs3u8viW1Zqd4Xm3iBld9ps0NiC0z4VFThub6JbG2UAIx2xK++/wH/wYw8wFAYhhHr&#10;shJIzMSXlJ+/KCAEEROIWBt3StI2c4Tu8/Y5aS9OZcDc4m51TVirnAFgGAas6wrnHIHWzHTXehtS&#10;X6/Xqna1Za1lHCKfC1LtCYxZ8XO5XKCUxiy3fkOq7OIhi0XqpiLMtp+yePDnPWGaTjtipLXDVsuY&#10;DRupMzDrz1uf60RmCVzfGUipMY40zMzPbQ6EVYpUM1YDgzGYlxU//PADHh8eIHO2Vkx7YkqM1VMQ&#10;S5+0nZd7havg3pkGCVsPI6uMyNLHIHbJ7CLdk0D+qez7fzJ437JrchiPtbYbTEoekJvHT/bxTkyb&#10;awv9I+Z0u/HWLNe22GxZZG3qb8uoakNc+1I/vNnA1A1QD3Q9mkbW9i315+pOarH3C9584veBf0JI&#10;RD546hCn9rP1Cq+e9Uq5vk1D004W26CxOnTuTsHQkYKSGiMVH9i2ITvyZusxlo7smI7CtrbfI7ve&#10;kZnhmsG0I5+3Vs7fNgTtlLUNdUkJW6hp5z32DsC3/H+PfkdvaNM7JGvLofq16mC5FvjOjRaFi4jC&#10;rHsr3I0OFl3UKNWUqHhY1o1e3Uzv7Loa8KB+7ts13puqtvZKbw3h2sFiu9Z7vy8WDz/OoDAS53eP&#10;+Pl3/0BMbaFxfZ2JES2A1a8IEYAimWiW9kqpoLWFiMwKjyTp9H6lokJqYgfExBYn2GzLpEKKm++f&#10;UorthygcNUWBZXEQA9nCrKuDdxHO+W2tSiAFYkhGRAQR4UKCSYBQGj4kJHgKKPQBi3eYbwv86iDh&#10;oZSElqBQGKmogMR+MFIsNIyA0QO0GvCrX/0Kv/71r3B5mKCUhtamCjNkOZ8kED5ws++ZVRJTxLKu&#10;mP0rbvMTPj39gnl9AWQoQaeJh0gknyM/dCGo6IpAUSM4F5CiYE91Ca1FGSiM41iG0Pd2aamrhEKz&#10;rxfQLmzFPwQQ3Lrzw00pwvv9IK0NNOTWuDBQkQRi2AAf5+6HbzVL8Yj90g6w2pDJoyI/A/e7JiFu&#10;9m2ZvZ84AGYDhFKRItbswv37Sjt/XvaY2QH9NROy7IPZ57f2/kXTVFRemRvbUexsRpSiMK1arSDk&#10;bj5wz7StSQ0Qd17F7RC1Zmm3Es7679Xrr7b3qMHbPCTp1QQ78OaubqCsi7L/C0Hy0ob5H0MqRIIk&#10;999DTLvBT13b9QDOnrLxS8PWt6TdRwz+o8DG3VCsYpJppRFBmQfbUNlsbPzqecreuyGkXRPVWgDV&#10;53RmNuamJaVwpyqtwbx6CLKuK8DnxWZ9Iqqh29F1EV0GW89O40sDkF591rMPKWcRX7O3/HNb28OW&#10;zQwOfoTAXeBfPejpgef5Grbvu7ZZOcpGqJ/J+p62g6he0F9PnZyvwzAMiDGQkk2SPF2U2iey/C2v&#10;AxSGWg6tbtXMtdVNPfwhIHvtZvX0AKO6Fto/F+KQ0JU3+lhd6x6wXTPFW/Z3rdwiYoHYNfj1a+Yh&#10;Tk2AabOw6vtHrGLXVay2zM72nLv3uJWH5Jh6KH5E2Nmt1wrokdmLRSRWvclyJoa4qfBiiN1nsJeF&#10;VVuMtqr3nE/S60XaXqfXn9SqISBBaFWUzEplT+HNOoCsTRReX57x4cMfcHt9AWKAlMCiFC7nBwzj&#10;GSQ4pVyoGvCSWkFLtWOv5v1YSAJ0pOJnTgpSjrJvv3P0eT58/IiYAha3EDsXCVITo94Hj2GwuJxH&#10;BvIi1pUsdLKV3DSOlYJYkQ99ilsdzkTDEBOk0hASeHp6LqDx5XKBMUN5RowxRZX28EC+1a/XKyAU&#10;7DBhWQOBgyXXTJHacxixrk94fbnePWPLsmA6neA5r+J2u+F3//iPuF6vGIYB1+uVM4lCGdg8Pz/j&#10;q6/elb+Tr7GUsth7iJQw2IkVKgTsv16fmGRjMAwTWeVoAyEUlDSQgn5u8Q5JAMYMPEyJGMexqF0y&#10;q9dnwqfRSGwJkofqxZ6X1/EwDHd7U2bz52uSfyZbVa48QJimCS6sGE4jPn3+BMiIh3cPSFjx13/5&#10;l7icJry+PAEhktWP1JUVLof8sr2X6NhnvUU83OMW+2dKVeSRrW5Om8Kj66hQ/x5RyCItG7g3mO9h&#10;DW+F1959L/X3txgjdGXbVfRbmdHe2xtZYyu5vBfYCHySPcSTIHvNfFliPmdL/Xc0DAAAIABJREFU&#10;j5DJl/Qcam3w3Xff49e//g0+PT1jdp7Xvi/vKzt7kAWnrIaegkFgzg8Te3JEJqv2XRH69VNd37RB&#10;7Pnn3r9/XzBY+rnAGVaJn0/qT6VQiCJAa4XVBfig2HJW7ogRy7Lg4eGB93xZVDMxxfKcz/Nc9tPa&#10;MrUeRNU48dPTEy6Xyx2Gm9XCWcmWn9MaK8rWc/lr+edqB4aytocB3jnM8wKpJB70eQPzx4GGneOE&#10;77/7FtM0USYiW45uDWI1JJP18OzeYrrUDUnshg69gX2pBap81r3loOw6S/xRwXsB7IqiXFi208Pd&#10;i9eFbfNw14zUumg++gA9xsqR31W72bSAJXkg+S4b5sjTqwUB64PiiCWXX5u82kwXaO415Pevvfl+&#10;7f18Q+X7DQpkzIVfDHcF55cA8KMDJQaS1/U2oFaG2DLF78NTNpB6Z10g7g+F0kDG4yaoNxWumYa9&#10;YUvfUicdMu/FXeMu7lhadePVgrftAdcWziiGEvdrqC38a6ZAayV19N8t2PbW9LwG71rWaU/aXzdT&#10;tMbVbuDXMt5bFnvkjIVWZnikwNnJb+ufSdX0/WAY1x6SNaPzSNbcDn9admwNOh0BQhm811KVINWA&#10;hIf3j/hZCKzekS99iHi9LrAXCx8l+UhacuYLLkI6D4OEcZoQ1icopeF5XZD3Or0HFyJMYlucJGC0&#10;gYYkz/ZUW3ERu0crDZgBMVsmxITgaSgQgufmMJbCSjBTOQgKrVRKkntgogIqg0mefSiLTFiQuYZg&#10;Blxm4ni/3l8vlrIZa/Gnv/1z/PVf/zWmaUQIK++ZsnjFF1srBJ5wR4REAT8+EAvvZX7Gz0//iN99&#10;+nus8RnSEJNfAFCaApL86iGTwzhIKEl+myIyEBlRBRSJsjdElihKOZQGODTBxSV4t9cEC9yBs2QX&#10;5tmqhdgy2xqmMLRsv1ZCIAWFQO7XckQEe/qlzGoAW/QE/jz78O4a+G2l5/Xz0gsPrUOmjiS+uz07&#10;bl7ulftnGUzXjM5iqY9j5u1b+2G7Z5afrxqF3ARkED9tPmo7r9y2ybIcoCSFpkF3CYHNAMuBukdU&#10;Z2jcLIDubAiaoXAPvOyxpCjkmcDahFSUkFxLIkTKx1AMqIQYIUKCFHpXhO9qwEhrCikhZDs7ZBan&#10;h+BnPUYCPbJKYaeEBA92q/qpBvfrUPlWzVff354K6shmrlfrtWumtXioiSq1XV6u/xID7LEEElPT&#10;SKHUWx5M7Rda1wBtVlQNnKUOwCoKa1XdAeH1eqjZ+vVnynLmLK1uB9I9JvEG5N0HYx6pddqBRx2s&#10;mxsiKe8trlprgfp7NRDbq28y+BKcf9P3v2ZW9+wHjoaQqalBy+tVz2qMCT6s5XP2Qv5aRnydUdEj&#10;DDnn+HtlCokQIkLY7w13XscyFYucomLNvzuhq8R9S915xJo8sgE6Yo2jgNGpAGg1gakGtnO9W9e8&#10;JciTgVKB1LX1zGs972O1jc0doQjYDdx6CuQ6f6odqObat76Obd5V23/cgwEEvJVBODaCVrHYYzKC&#10;KPY0VR0qUeW8Sbjkdp8zK9zbMzlfj9qnvya+5dqtJcb0zpta3St6/WqlYMk1HARlE9V5J8YYvF6v&#10;eHl+QliuiG6FQMAwWHxerjhdvoIeJpjxTMSV4Mnmxhi8e3yH5D3b19HnzaCTZIumPOonZm6qhgcR&#10;n1+e8cuHXwjgdguSlBjHga+rYlA+IWAt6o1xHItK+On5ibzzZb0HSLY4DBvRQPC6YXDTGApzfX19&#10;LUz4Orx5HEdYS5Ytr6+vmOcVShlYq3G93mDsSNYVSuH5+QXGjBSkuyysyJ2LoDE/W0opjNOIYZhw&#10;u14BSIzDCU+fX8gmT6iCz8zzXJ7RT58+QSmF2+1W9tIM8BttCiGSGMJrscKJkc7I8/kCxX1HDjqW&#10;PGx0q4M1hq8BB26eTrhcLvjw4QMulwvmZS7XazB2t6c/PDzg+fkZHz9+LIHG5Peviu1Ovi/zPJMn&#10;OJ/j+X/Pz898vS1kJIxqWa84nQdAepyGCT/++BvyRl8XuHmh+k1RJlbiXKJU9cbtOX1k65t/vrV2&#10;hGjA8Erlguq5alVLeb23tdIWfJsOFXW9Pf9LQ/veMK9VxN7Z63XeWyo2g41FTorFCaG2+6pzHIuN&#10;I/eqd3ZgOVdPc18VIk6XC3766bf4T//5P+Pp9YV7uFjsT0KozgSZs5zofJEJ8JVLwNY3xYp0FN/M&#10;EWyvFfnX39sJ5dwHay1ut2shT7++XgEQ+Q7wRWHyGq5w6wxrLU6nU9m7iXg9kv+9j3DrFTEC43Bi&#10;+0cOB48b4WkYhjt1RVurkmXVwuqaCVprTNNEA84QynvIwH1N2AkhlEHaEXmoVsF67zFNE5ZlwfX1&#10;CqUl3j2+42DeAB9kIVT9+NNPePf+PanVUi+PNBVcJIPyd8SV6InUl63hPFkYSiUpDDnXJUy0rAkp&#10;SqviSFETx+oao7Zw/+Pa5nSo/X0Wi6RkdJY/tJOZvazd7zaVuom4K94leaxuTAqW3/ZAhGoTqQGR&#10;9rMIKUs6dO1IVLO9N2A8lsJCcDhP7LCSawlz/kwUFlcvcvp9m0RclAlM60UJBrtTBXgIlqJLLbdA&#10;u8xgzsAMezGhDQZp7FR2RWTV0GWPq6yzbZUPNbjZDjLqAKmNxVgVndV9E5XkOIMDFIxDwBoxRnE4&#10;bOhZs+T3mouInr9ny0ZKNaOyAe5bBmTPC3Wz16lZthtoR4VwKJ9FFHnpFmBXMz5TM0mXnEIeuNAP&#10;lV91kYRlv7qSgr2Bai37vh2E1A3HboNpQPteoGAblNcr3HvT+fIe2L88rwVZPKHRVWNkYBIcoiZy&#10;CGbcAgZb79IamOyx6NtrUe8b9QCi523f+2x3EkJmYvCEAUIKXB4uGKaBpuWrBxaH2/MLzHQGuOBX&#10;VaCfjwkuAdqM8ILsb5Q0CAEQUJRKz01DZpy71UPFVIZ7dXGT17pRGtdlxqeXgNN3v6a1xLYxIZJE&#10;USoFt1CR6pzDpCorASngY8QSPcZIqfcRxOxelxnReyiRoAFYpZEiAV4+uRLc2A47Y4zQ1uKH3/4K&#10;f/4Xf46B2UwJVBSX0B7vgZQtU9iDmu18AjeM1+WGf/jl7/H7z/8AL68QJiIpIGY1Q2VdAiEwmAEK&#10;GhKaGi9EBPZo9s4jRM4CEGQHoBSHyyoB51aImHZhzjGDwjvva17DeZ+sLFSINReL/C4DrxtzMnv1&#10;hbJPhUiS7N3glNcAEngAkUphV1gjgQrCOzst0AB4y6qQHMjmDwEpwQh7y2RPaJgo2BqOAmqy/ypx&#10;aQoFZwsixBaQXDcr7dA1X58YYwH8BUCDrBigtYFSJNVGavwyq2ucDgDK/IqhOlOWdd2xiHOzlYOG&#10;iSG7KeW28yQVFghZVVEQ7k4FtxskiF3GTjdcsFUHsj1PDA5J1tYSoQTXiriBUgSoMbu5qnFE8W3c&#10;lAi5OUopwQcPxAi5FU67oPntvBSHwOZbLO8e+HUEJN/XChtpI/KzKdmjMg8j+yQPuTtD8jA6Bs6U&#10;yMMLKZFCKEGgxFiihiDXBESs2Fst5ntZA7k167pm2Wfml/eB9nns74EoIcaR2c3/H21v1mVLcp2H&#10;fTFl5hmq7tATGmBDoGQRpCGbomjZ79aD/APkB7/oB1OLtmnCBi2CBEmAQOPOVXXqnJOZMfhhR0Tu&#10;iIw8TWnBvVavHupWVZ7MyIi9v/0NPuZ0JNYY8pAhh8+GCAVKdsaG289j67yr7TaWP7fUQ+TfGhAC&#10;GyywPoGfwa3Bf6245aAvZaoQeJXeFykYszDaeBIj3+cgbYjoFy1QEIykIAs4UkChAFe4PL4A3lP2&#10;THov8mdKbDZaO0pFuT0LRLYzDXy6rsMcfWJ9DIymtbOw5hF/po3BqrXCl+TYZbhw8BTGquL9AUTT&#10;xqjex+rQvYVFKHJQKdWFMr9bGWyqVRPMcoevmfSuZR9aH0PI03sQQz1DrO9kPLMdwk2VBh/01QoM&#10;rvZoZTzwPTix/loEsgRc8l5oK4+r3rcLdZuMfaF3q/p8nv3K0rXeN1XOvHFAECvlbN4bUVqgZp//&#10;RLaJjNWWAnWLNMX7qZY6NSBAaQXhRAY1KHiU3i2lFe3HoLpVKonT6QkBAYf9HteTw3S94DqPUKaH&#10;DwJ32sCPIwYpYbTB5TJCCA87znBujuuRWxPJ/F67qNhISt/gAq7zFVJqfHj/HpfLM/r9Dk+nC6yl&#10;vb7vOqohHOCsjzaVJjNgQ1RLeg9cxyu6vqM1G4d6PCfNe0+1TtyT7WzzGjscjrEui7lGwWOaCIC3&#10;TiBMEy7RtqbvOxjTY7cbIETA9WJzKCW12WShQYNyGuQb3WG/39F7ZQyGvofRGudAyp1ht6Nsq+sV&#10;zpI39zTPuLu/x6tXr/B8PmOcJgz9gLu7O0zTFIcOZ3S7Hq+OR9zf30dijsX5jLifAdZO2B9e5uFa&#10;Kqacc8R6H4ks5KSAkGSRlPb2aZrw9dffx36/wy9+8QvsDmS746yjexnX5TD0eH5+zmCqMRqznaEV&#10;skKA7r9C13cwXQcpAGN0xpVofaqo3PT4t3/6J/jxH/0Yu2GAVhp91+N/+NM/hZtnTNcJRmoiNHiW&#10;U5jey2hRmRSaLZJBDZrXgGihol2cxwoLP177robqPtroSJFruLTGkm/3LeLqLfucW1Y6LWJks95D&#10;WKnknfML4J0JWq4E45lyILDzdg2KB8SWitTngfJxgidVtYBA3xt8883v4fvf/wEenh5hpxGAx3Qd&#10;yZ5a6nzecZtQ5+jdMkZnJTypJEPu74xRcK5+Lgk7igHvIVlyIvdtCY9LZwrZ2chYHxGzfBj2EZfU&#10;+UxLWZzv378HgsfxuMP5fMY4Tri/v8f+sMf5csE0PcPvqea/v7+HVhrjNFKIq5RZTWQ6k3spUmzP&#10;lbPB0j8pKXF/f5exUillBvETgSAB9DoObdPgLNdzMRx4RTrFcn+UUuiHPYahJ8tc09H+1ulcyzjr&#10;4BVwfHnEV198juOwi7UyPf9lXS51jRQSHiGG0MZyK1myBU+ZTLEvloKeAYVYLu+xVvQsrCMVlISE&#10;cyHaLTErHR9y/l1t9fa7Be8bsrs0UUE1WaODp/Sb58wP3hzxyUvN4OesdBlbeZUYumHxseLNBw8d&#10;4n69BdNKiiwrqS1acpEWUDQgqSl1dgGraVNZb2Qc8Fv5kDIwdmluFv/gInCrshZAlGAlsDsgwAs2&#10;WIlpxvk+JwA5gyZLUO7qEBHISdwiy/rDyvuMh+W1WFG56PVUDSzFHH0OJ1wG33Ltn1ibEexP6SKJ&#10;ZbLV4Ld8fvnz5ptMy2KmAHMZO1YkAEngpvdrmoAvUrnqoEr3MmqalZCQamGKCyz3XEJsymzJu1Xl&#10;AQiSFIwFunGgQoDZVUWJ2ZastVU8tKTP7UDqsHqPl7u5lobXQdN5sJIAyoJtpDLY0PJlzRWMFPn9&#10;4P7hHByphxG3rKRaKpoa5G9J3beYZqXXrIVQEnA+H3JeAcE5wAIYLdz5Ccq9JCmv1pAJmNYaoge8&#10;BfRwQBAK4zhDQiD46M3uZmgpKGQHHsF79EOXD1ijFaxzeRCZQqsQp8273Q5CEoN7dg4yhvqkXUBJ&#10;idmLGGYEwEuIoOBCgFUObrrSO690DnadrxPCPAHewvQdjFJwwWVLER/PC168aa1JRicU+mFAtxtg&#10;AzHtvLXRpsNCRya/c7RTeARYR96k1luMdsRlOuPN+9/gt4//CBsu6IyC1JquIZDiw1lLwxMnYAYD&#10;AQkRJOBImYDg4KwlP0+tYK8WQoTMqjLGYL+nZuJ6uebmMBUEi41LBTIkVRFiIdkIls7viGiHci7W&#10;Mr5Y51mubl0FAHIGrWqykPn1JcAGcAXztvXuOGbJULxHYYENat8/RNCamN8hF+wq+w36iH2na/KM&#10;csTUfXwfRyDiaZLNOofxSs/leFQQUkIJmYvRlU0cG/C3WEW5qKwVZdxTPxZ95HDg2f1ke0IAlIjf&#10;g4p9lGoD5u2v5BJWuhWs2VojVPSW4bmuskAs1R+e6hplsrUOeR8jy0WDp3PFBxADhQyLGZlCLhZI&#10;eVCFHNQbQnsPXqlvNoe34aZdXJaHB9EersbzIoE4W7LwVI9l0DaxFyUNN2ahslUhl/WqWPMkuxql&#10;TPPMrZUsrXOKAM5UU9IAOLmlBBDIrCJIBsGyH0LKKVj0LEtNIjJxJdcxIa27EkhoWQ9uqWBT87g0&#10;daH699hkQ8BbF0koKgaf2dv2jVsK33SdIaAzkVxgLYLzlV1jICad0tS3cBuSTOKI70dDyduy1luB&#10;FT5QWLp34AF2kHTOO+uypUke3MSslUwqSu+9I+afczYDHD4CvQgyhg1uMCOZB//y2SXLxfIRUOKB&#10;dqZQSKyzmrBpI5PsxHI/A+4/jsKLvH5Xy2Y2/i63ADc2hYfHGt15F5tsvwkuc8VBS3G7pSDmAeot&#10;y8hapVz7U3PgnZ/JCeAvzmbuOS8W8kGt5q3PntrOaBmu0JA+PVNSNdpsB5K9sBnhZ1lTVNPl4Q0n&#10;jlUAXcsSqB4u8LwBH/cso3ooqeGDxTxP6HpNA9XkKe0dhqGDsxbv371Dp6K1mJBQusM0XhEksdXH&#10;aYL0gDEdpNQwMUiRfNY9C250yV8jYrEh/tOTKlVpKEl1sZESb779NQ22pYKHxPPpEXb22O8OgPdw&#10;wUEl+xsQ8/bLL7/EmzfvMmPVBQowl9pgmqJ/OstLEHFgmP6Z8BFitvoiCDoNPYUk7/k0wN0NBsZo&#10;aC3w6uUdnp8lpvEKKQVevrzHD37wdSTPXCJTVcLZGefzBXpWC4kIwOX8jGkcKfDXBxilYLQiVYsX&#10;0KaDNBrSKDw8PqHrdhinCZdzZOhLid3dEUIoXK8jhfCOE97+9k3MvIkqj07B2gnThMiGl1Cdwnid&#10;oLSEtROkBLqenmXXD6SeERKXy4hh2ON0OtH76AOUkNC9jsQVys+aRgrOlTIN5vRiBSdoCDhOI4SQ&#10;2O0OgAiYppHY/8rg+flK3tw9ZWopIfG//Pt/j//pf/y3kIL2UO8D7GzJa1wk0LZBJAGgtIRWEsGj&#10;qSivB3KtQHVEq5eMA+lINor9r4/TGhk92de1lIcUofBuT3VRUgpAhJvWd1sYypYLQY15CdEaCIrs&#10;XZ8tteM/tarY/emzEAM0217xPC0RUKizeM6Hj0Sg4BJcH60qPWC0gIPH3f0R/+0f/SF+/etf4fFx&#10;xvVs0XeKFE4xs6VQ1keCk3U2O2ssQe4SSlH4MccxVyq0sGRfpT04ZUnxtpHIy3Tt+/0hvtN9DJ8d&#10;MQzLoGueSSnT910eYqVh7uPTCefLNQc+j9OYz/zz9RL3oQ5Ky7hvhkyaVsluDDoPMZLCWLJh/P5w&#10;ACAwTXMxAE/PZhiGSEC1ERfmeFeqSxKhIObHSAUjNZRRML2G9UDXDVDSYNfvMOgeT+dHjOMVU1QZ&#10;dabD/fEFXhz3+PzlS+z7AUoIhOAQQqrPfWFjHpgFKNmZ5tsQla+uCKZFqqMlqws0GFnSZytHrVVU&#10;ndL/lpAVbu4KcsjvDLxPgA9fhOS3VG4UaYqSJGsc0L7l7ZX+f/p+Lr1LDWjN3s8bGNrNxFaDsQpF&#10;XbEZFo/5JPMlwF7COZ9fVGvdwmC94QmGmnnI5IqyCAQKmS3O2cy1F3EqAKZxApRcMZbSEKP12ZK3&#10;+KoRQ2iCFS1rAs7O5r79BaC70QQGLJ5gdSCYkOJmMc4XNl8LS7ieWTHka2ZIq/m75WV6y1+3bbOD&#10;pgcqL9TzIKRguZTdUcFg92HFhL+VTt9k23yHX37xTlXNCr9fScad7nViHvHfuUi9RRPM5gGbXBJX&#10;+8/WQbe3vEdbwEgtPayzJ7YyEOoE8C3bo1uMpNVziQWEEhJeAA4Bxxf36PZHXD88oOt3mMYRp8dH&#10;vLheILod131AKZMLM2MMHYZOA8ESYOAoRMYYOrCJfRctPZRCcJ6CacNiz5FUDt6THM0ag8k59Hti&#10;h1pno7e7WqoIKeA9+zsN3EDFxSQcEKfmdhrh7QQFZHURgSZcei0Lj0DaAw0ASWynaYKbLWTfRd/3&#10;FMjnYR0xKGnEECXsAZitx2RnnK5PePfxW7z/9C3G8IRhZ5BmrkCAkBQ2Ok+kltKhg4ACgoSSChAC&#10;s7W4XsfIBIns4yhjj/0P+p6m/845IO6vIaDhXRlWxTm5my3PhPskLsGAZaZIa2jE12YdBsj9tb9r&#10;ILcqMAMK2bzI51AoAPms9gk+f720KPEIwVXnsGfPkw0BrINHYueK78yiuMXqSTLx/X5f2C9k8n9Y&#10;76215+Ythnu9h9QAD2c7e7HIeRdwGRFY91ma64OHtyGywOIQT6iosLBZeVcaDsk2wIkA52d2vSKy&#10;ncv9vt4zvfOwPvpSu6gc8AG+YmbbeY7scplrCC55FbmIXfbWEMGhGsBuMdG2wj9LOxlRnCfLfr0w&#10;jOtnZZMEtlHv8JqsDsrlvzudUUkFlBn0LLg9Ncm17cctW58Wuy0x/xeVXSiYYIv/MFdsyqIxadXE&#10;7VwDUcj8axvEVjbCetiAlT99PZiw1sJ0Jjed3Ne8ZjfXNU89AKmZxFop2HQOWZcbRA7MJh9p/mxa&#10;+0utHGwF87WGSa1cEFQWjEU9wxiUqaZNLNE0tOSfVSlFYGSVx/Rde+KW7REns6wJE56FLS9KoGXo&#10;54teEAIrlWPLmq1lDVDf61SL1YrGdH/qgQ//O93H77J4qLMWauk+B6dr1QwnCdW2OOmf3GO7DuLm&#10;18MtAWrlSUtRtKjoYm3F6oVEquHWX6j2lGwHVgWF12uzZSnWerb1extCgNLxOiLjVQqB2VMmkuqj&#10;LcVsoZSB0YbA+7dvYOcZZhjQD3vI/Y6sDZ2H6ncwnYHuewQRcL5eslIMNmTglq6NfJtJgEig7lJP&#10;+cicJZD2erngH/7+H9CbHudpwnQZMY0jhkxSRPZSRrx/1llIqXNIqvMObrZ4+PgJ9/f3kRgiivvI&#10;Lczq9Ub7oMjnByDgrId3MxAuxGYVEkKLokd58eIFXrx4CaMVXry4g9IdTqcT2Vbs9xjHK+bJwduA&#10;0+MzTNdh6Pc4Hu6wG0wEtSe8ffcOzs5AoPBbbTR8hQN1XYfn06k856P1j7MuBsiSHc11vGKKzHsh&#10;BMZpxH53hDGGfPIj8DnbCY8PDwjeR4yly6osKQRU1+F8fsbT02O+V845+HnG4XiAVApG6wzycgIl&#10;BdwGdKaDikznJGIKHuj7PSlqZ1LfHvdHaGngQ8Bnr1/h89efQYSAp8cHGmiALChlVIG2avN85jkX&#10;cQ25qtNXKklsh4eLwh7Ztf3lEzDY2L+WME2RLawEs6rN5Jgbw2kOcNZESV7b1LjQFuawFQ6/DBxk&#10;8btldMpYhU3LNMguCbTclUCJCmvEkiuGaOXaa4MffPUV/vgn/wp//n/8GabLGXacEILAONH+FIRZ&#10;2ePWuVP8b54n1iJr1DVCMQxJBOj4eZ5Pz7m+op6zL4jO3tuYD0b35NWrl5CSlC80xJY57Dl9n7U2&#10;s+KnqPijj1biIck9ZLE4F4UiFAmUj39GSgrCru2XpZRkd9X39N7Hs7NUNotsq5ux4Mho3x/2UEYh&#10;CIXODPCWSBLzPNMebUmRJIXEfrfDcX/Ay/uXuD+8QK87KCjMbo72umIV4N56jtxtYjlTZT5/kzsB&#10;x8VyLRvEqrYVQkXOGgXZQgjKYokDBfn/h20O96Ve/Gix8uSWLLgNDc+pVohmeqMUFsAybbSJVdsK&#10;3gHzg98KzNgqaFthuTXbPU0NE0uf5FXIwEILUKmHFSW7UZYOv2myLhC94fzKu5Q3kwWgrxSSJKDw&#10;lGXyxRZY2ZJG1eElLdYJBzaTHVALvEDYDi8KUhSbcv75ShYKg1Zz02LBt5rKtCHxz8nlwDVg3Do0&#10;bwXXbU2XW+utzjQo73lkqyZuQIPtFhAaU2yx6U13E8hqrIFamcBBnK1w4pqdxDenugmufVFrz8xa&#10;arvVHLcGZHXBU/v3bq3BFnu+ZiAvk/Q1eMobytZQoG0nhtg4KEhJLHkvFV5+/gW+ffsJCALzdYS7&#10;ThgvF/RmiH6uWFzAmU3FNE3opIJQCiGHu5C1mFYG1s7opMTlfIYxR2KGxIJAawL+PGn14GaH2VuI&#10;jtlDzBbaKGab5XC9ErM+OAcvfZYuChEAR9LogAiWBEnchgBICBhlIphpc1/vorVByXqj4JmuB6TW&#10;xLS3I7SOljSCbHqUIBa2S2FtIZBiYLaYncPT8yPefPoNPp2+xYQTzC5AdsiHpoAgVoIEpmkkP8xY&#10;JCwqLAEfHGbr4GZiAThHHv/aUKOgpUKnO2hp4Cab7RbiIZIZhEkCmSwMloJlCZ8qQWKfhxo1MNka&#10;sPLhLW/em/Y2DZZMq7jczhUBC5GlOmDZI0QjdNVV4F26u4uSKH5AOg+jZRSvMW6Fc9/a9+qGpLTn&#10;aH9ONPacclCsitogPWuRLYKwnIHBl2ZE/GwI3NcTEErFHBsJSflzmeFB104By1JKWG8r1hbbY+N1&#10;OV/6rXK7nNrejBeuqXnyYaknEniRhm3LfuiihZOvRGcEoIZsxebKgPYGCNvKeGl5a7cGUa3zhT+f&#10;GjAVPkDI6nyK9nlJ5cLrLy7B5iFVxFLF4nlfAP6yYOFueZ3WCrVawZkG/+nPGK2jGo+CksljP1kO&#10;uvKsj8O7ZJ9V18qLyiZk0opgMnQfFtvFVj7Mrb/qbIZcM0TmfWJb1yBDvS63gN1aQck9yFOgPT0j&#10;B+/XirwaUK6tGFve5byObIG95XWGVZYXYFf5Vxwgd26OCoWwNNHeZ39e7iuelJX1/tyyNKjPghbQ&#10;XA8gWyBuKw+hHkqHRuBg6/3ltZ6UMrIisQlY1crNVk9UK7db94TXqS1rxVXeQfz/iZRS+/Ty58i9&#10;71sKoprQxPMwpBSr6yaFd2lpFaJsSLLeL4H9dX5aPUSz1SCsvpbauqtWyW71S+Sh3K3qbwqKZWsn&#10;svzTkIIkKQJGEvnKKI3xesXbN2+g4nlpA2CExuF4wOwcTDdAKA1lDIKcMoolAAAgAElEQVRP75kG&#10;pIALPtsd5qPcJ8s3kfMj0mBZSQk7Twje48OHjzidnuGCw/l0gRIKP/j+D3C9jvBuJvUUq6HIx9lj&#10;f6Bn/vr1S3SdxqcPHzHPE6brmC2xgABtdPZaTyS9ZV/R7F7LPHhOexj5x9M9pqyNmZStsfYnT+oB&#10;XWdgrcP5+RGn0zOBfH2P4+GA8TrGaxF4ef8Kr16+glEal8s1Oyn0XYeLnck+sje0HwmFrluCX8kr&#10;f4dxOqPvOhwPByLxBA8R7eimaYLSGspGOy2E6NfdFQHTzjlczhdcrxd47zHsdtgNu9xXDv0AIalW&#10;T9ZHx+MR0zzn+zFPMwJmTJIsL0+nE87nMwBgt9vBdF20GNXoTI95IsJTIi2F4PH55y/x7/7nfwcE&#10;gcdPH/H8fML1POKbH36D73/5PfS6w0XIuD9TjQpuJbih7vEB0aIRqwFfGWYvm7VoIgi0MKYVuTKy&#10;0lM+oYgDjsg6KgmYUmaCDZE8xMpWtqWQql0Y+F7T6jm26vX6e1a4lBCwsd6StIHAeg+jVR5AtFjK&#10;vF4repwM8i9E5IQdSgEYYeCEx1effYY/+hd/gNPjA/7qr/4fPLiHOJi22fo0NO5RDlFn9XZNhKzP&#10;vNZ/b2FMCUCfphGn0wkAcD6f0XV9rieEMNjt9tlmL+WZ6d0OPoLIAWR7k6xrpmkq9iMaICqEYHE4&#10;7DFH1ds0zYxIuDDvKUuFgHqlSNU8jhOeny/ZLmcYBlwul+KZXS4XONeh60hdM45j/vl2io4CTDEO&#10;AQgVEGAxTaTiF7CQKmC8XDFb8tS30wStNIZdh7vDHsF5fPbZaxz2BygZ+3Q48LDgGuesnVP44IjY&#10;+CLX9gBghMz5Xcv7FEOUlcxDiBB84SJF76kk1VDM95NcOfu7Au9reWBd/KeiNh3K6XBcJdNXgGkB&#10;SFQF/NamWBS8DVuOZjBdxdjdssTg15FYi5y51GLxtsDdbAvDm0jGlkie/TU4WhdS6Rp5yAx/CXwj&#10;4GtL0shVDPUGssVIufX/tw6R0gu+lj2XTXZgPtABbWbjrcajnjLXg44km60brq2E9C3rlJZVzK3N&#10;mH++1u9LXrlZVt6wsslFthSre10PLLaY9bzJaYWAFLYXbMOqi/gWkF6oCOIaJmBLrYDFVuhXvea5&#10;bGgV7Bk4C29hFG+x97cm3HyNtKSBNViQisj6mmolEQf5+V6x3Dva9BOjO3gHFwTuX36BD8Ov4CJj&#10;21sLe71idw8YpTBai+AEAlze1GdLYaZ9h8wu0kpAxAZNp0m11rDzBOUc+a3JZF8gsxSR7gNJ96/j&#10;CC976HmOwDmxiJy1ZKMhJcnHJE2Mg3DwwUGJAGtHOhhd8v2bAOcJvJf0+Wc7Q4TFHsn5iq3HGYBx&#10;QOG9g7MT4DV5zgW6fgcfPecDRkuKgtkS0P70/IDffvgNPp6+xdU/otsJCAVoTddNMlcHaz1md6XC&#10;wQdIQweokiqrrVwG3wEXlWYpeEZJGSXbHbTUGewinxef7WI8CwpeAyZ8D3PMnsBnUL/FKLwVrlg3&#10;CWswfdtvk59F7f3F53Co4B27HhXtH0IlfxSZjZ/D2lBbOtTsf5aN4t0m2LliKy8ObDm3JachNEDh&#10;EHBzCMr37oWtEgH5WPSnIi0HEhfnUAVuhnI/dsyb2ocALRYpO7cFSt7sMikUIvgJ9u+LyVwgia13&#10;S5EYmw5vXbTLCdmeQyqZpfs+BDgQU4yGaqFQ2VH9UQ5Ukm9+Cq4tBh1s3+Q5OWDfdytAdtuCbL1X&#10;b70X2GCUrcOoQh6SFsoY9tkFs7bg+3xiLKXzq7WmWuFe9TvNz50E2rRqO5/Dz0pPbqoLk7++YPZI&#10;i2ImI1qBmv0QRURpWCbDop4p82YC5tmtANU6rL0GsBP4wFVszofCmiux5XnNVNfltad+q67i9k+z&#10;naGlKixK0rmd7hcH5TmLmwcHpz+Xclh4nVGHJq+DPP2KWEBZKTzAmJGhIDPTriZwBNeuUWtlxFbv&#10;s2U/WPdM9SC3pXapfzd/R4o9thGq3QLz+VCnZVVV7yF1jdga4NVrkBOqtvqWlhKcP7tWv1Tnv6Xe&#10;rF4/rfVR5EeJ0GTvChFVgKt6cj3QSvVwulb+uRFBG1QDi5rUsjXEr59XSxWVPX8jOFuvSR/ZtGnf&#10;SESvTOBRCsPQ493bB5yeHvHFZ68AAQJfhYAyHS7TGZ/dv0IQZMswe48Q8Uk4H3OauGJUZluhdO5l&#10;Eo0gVuo0XmC0xi9/+SsigFiHEAT+8A9/DKkVfvazn8XrRWaVpoG2izkbUpItwov7e8AHnJ6eMY0T&#10;ggCMj8GFCDgcDvlZEOlJx/tVDjw5iSrtj8kGSWsNrTRCIPW9jyGel/MZzhocjweyalIaw0Bht0op&#10;vH79Gi9evIjBkAO6ngK3T0+PCEJASbKrvF7OUFJGS8oZUMB+v4OM7NJxnBCCR2c62HnGPM043N2R&#10;jYUhT+vn53NUDZq8JrQxOByOmemb/ilillLq/6/jBK076Mim7/sOpzMx+j9++gTTkU1lIv7kLAEh&#10;IslG4Hg8MhyG6oBhP8A7h9PzE3nfO4/d/RHOT/jjP/5X+I//8X/DcX9AcA7jeMHH90/47LPX2B/2&#10;eP/+HRAS7hIVfTdU9+VA3q9qzTLYtN27p/OC52nwYO/m92LdkyZWelLjLao9BjwHV+6brO9OVpZS&#10;qvwbaiIc3+/4Ptci6daK/iYpN0iUJVRiPet8PfzsSqqiLZZ/qmU8x9xEJN1k+x5guo744Tff4OHp&#10;hOtlws/+35/h6UQB0N4Bzs0wRkc1qSjsrahvEVlFzeDEGzWrz73SUmeuFQd532V4UfAB5/NztGXr&#10;0XUGQtD713UG8zxhHEd4D2hG7BrHOeblEFs+Dbp4OLWUFBZ9PB6zqpz2bRHDt4mweTxSRod3FEo9&#10;TyOmaS7OoATOp/uezqPn8xl930Frg/PlHPdkYi3JeG+7zuB8foYAcNgP0Fphdo4yvDRhKs7FzyMl&#10;OjVg1/c47Hfoe4X7l3vc3R/Q9V0cOiho3cPBI3i3aQHLa598nkfGfaHqiANhKUpCalpfi4JeFLkX&#10;W2pt/BOB+/8i8F4KuSpc60M+hUwlqWL2nY12CN45CAVAyaZMUUg6QGqZMd8Q+LRNRM/jFiORFxzc&#10;PqPl3dcK3JQVs4MXqq0JZNpQc4GIJVjBWstCV0Muxjg7obYJqos7zjLaCgmpm55mE7kBUPsqOKRl&#10;q9AC3dvy9rbCoT7UaiBLbgwCvssuov5ZdWBSS6p2y/+8ZXPBD6b0HHjA6xYIVEvd1g1ee91miweU&#10;4YmySmDfCpgpmrcNC6ByE8IKrL81BW417VSU2hye0pKf18A53yBbnw9F/GUqILCEBVZBN/W7zfeR&#10;2kd0y/qGM6v4gdtq9Lg0mQ9eVpY8ngJ2nSMgXEmyozge7+GExHWaIKUHvMc8TUBwkKpDmFOwIAXY&#10;SB9gtM52HCIqOJRScMFWwysCejpjcLHzEtwYZcLCJ7YpoJUhMFprCtXT2TMFKoaCdb2DGye4iezK&#10;0gAygUhzPKATsz0IQR7/IvoT2pi/IBMTvc3s3u/3cM7h6XTC70lBATHeQkhiAEhloOIgwkfQbZ6p&#10;kRvnKz48vsHT9R2cvKDfKahOIsDBw2X2v7UOzgXM4wxnHTrVodN7aNUDQUcvSJ+BzSVITuXgRSEE&#10;uq7Dru9jAajh3FT5vC8Iddvfewn3SwUcgc7LULeW128N4WrQsf6elv0TRBwaZWbu4lPPQ9Tz++U9&#10;tS05bDfkv33wi1JIBJA5FAoQmxqHGBAUUPiNlwC7XzHVb/2VPMxzVkkC1WPmR8uuZMsSKzkh1gAJ&#10;ycNL+5HgQ75nNXt45ZnN1sKtDJHYFsZr4esiBb+LzMjlSsji97DwxMBA9ezFzr2l09mSwGpEBqMo&#10;1ZSrHIYEnPnQDmEswseWIS58yAOCFhi2Ray45Rdf26S1WOAtm7UlPH5R29SEB372z3YqfEyLnAN+&#10;Rkd1gghoekTXQGhLdVDfk2x/FZYmnQPoMtoXad3nweCSSVX/fBTWTTIC3T60bep8477Vz45bAyb2&#10;0iKzRmZXJbuirTDirbqo9T4CWKkcWyB7rYStB5xrwKUEExLjeotlX/hZ+yVsr96jl3XIlcvLYIhU&#10;LKHYv733UKatnJVYE1huEVK4OuG7lBT5vnHAJp8HNBhahqy+VENjTfjg70wr4yH73Ff74q2auQVg&#10;cVC9zmyo+4bFqkQVVjy31iBnxdd2WMkeh9fWfA1orYtBVgI3eIBwi4jSslxqrocqAJvXpnVd3MoN&#10;q9+TVp9V95tb62zJdChFbSEgM+CTBUOI90ZpjW/fvME4jbiOV4hphtJksRIgYUyHp6cnCCkiztAh&#10;BIvpSgz/fhhoOMjqtPR7rfW5piEQ+opf/eqXcG7CV19+hb/8v38KoQzsbHG8u8ebN29xen5CcA66&#10;62jAG5YMsZSzMU1jfKYKfdfj7u4OSmm8e/+BvOqVgZ0nzLPD9Tox7+ddgXXM86Ls4mA9hdP2a3sy&#10;IREE5VV556M6ZELfmwjmWZwv17i+JY7HfVxzDl1HgbBj9MY2XY8Agdd4DWen2KcIGG3w6vXnEAJ4&#10;fHyEnRy00ej6Oxgt8fTwkG0thBAY+iEjlvv9Ac/PzwQqRvs/rVXxXp5Op1i/T/HrBkb3MKaDURII&#10;9JmSkpHaP1rL/dCT3Y1z2Rbx6fFx1e9652DtjLu7u+jtTnZJr169ygDhT37yY+z3BgIzAhw6I/C9&#10;730GHwI+fHyb+4A0TMs1eCaNiJsYgGicN/V+Xb/H3PKLv5uCJe0Jyc/PcNPmUUqybE2D+xpcLoaT&#10;idzBSAJgA30+/G4NT9Mz5opOfj+KwWXz7G+r2qSQsN6tznA707C+NdREXd+H0lI490tKod/RwO/H&#10;f/BjzH7G6Gb87K/+Cnb2cMLBTj7nUzJEjTG508+z7DpUoTBb9vaQg2C5IjbZZa0UpUJAR4a7c6Ty&#10;dp7U39fLM5zrVuTENDxa1lOH/eEOl8sF5zjE4gNxrTXGccxrj4Jux1h7Jrtc+mzDMMQh5BxDWR11&#10;JzIR1kjlcL1ecwYBP/+10biOI8Q0Efge92UNHffDEV1ncDgcoJTIw+zjgbIq5umC8TKSHVgIEEJB&#10;G7q3nTHojMLrz+7R7zT6wRBZVkoEn4bqghFLZcYzUr9Cw3ABY2J2Qm3hiSWXLOUWtFwlFjyGD6QW&#10;oL6scVA4k/xubHOyt23JguGNCAfTnLUQ1cu0MGXX8tTECBeyHVZV+/HlxjELftFk4NTFOwf/W8U6&#10;B7N5wclZUDV4npg8fEOWUsI3ZdyFGWRmyNaM7RqIbgW1iRhQtsUUbwO6i5ymmJ5GaXuLxZlkcNw7&#10;ucUiyy8mY+HdmkpzS4gtS6PmOrkBkNwaZNQsmVuKA24L07qfXA2xFThTAx11cevZ5xe+bVmU/Ohq&#10;q4CWNUTr68thv/656TPWnvXp3d6aEtZKh/q5tVjtLYVJayK/Bu5RAVRLAM7W86s9vWvFUOudSo1O&#10;epcLcF4Tq/rWYGyLOcpKEWIGReZDZ3p0MuDFi1fQw4Dr0wM6RTka8zTBWQsPlRUaxmjYYDO7mUAc&#10;F71KUxS8wDzNEFpiJ2VORCeGuIKQglhF7F5QMw4Cto3EbOkQdc5BWRl9KidcLlfM0QtTa4NgJwgo&#10;BESWug2QUkNEewzrqUDuFKXHpz1BKQmZwmhi8yMbEn7vPXQsrOd5ghgFtOkJMBCBnklki/j4OaZp&#10;xKfHD/j48Bajf4ToHbq+AySpRudpRICFc8A8A84CzgZ4J2GGPfruABkMglcgZaXPDfk8Wxpy0I4N&#10;pRQVFrs9+m5AcAE+MS3Dmjlcv0t5WKUouEbEMCAfSGHhGSDJAZeA8ue3sj34kGorxySHDQnAOlvs&#10;6UmDm8LIGNWa2PZxP+JnIlkQtdV5C9PUFyAzJ5iX76u66cf9T65YNofcMe+a7SeFVUb8A/ze5nN5&#10;g6HZGsys/jsO2hJo07Ld8HE4IhBYoG6yUPIrEHuxXkjDDgrWSsA/zypqKRa4YjKvy9STxLDfObIL&#10;TaxTFiUADeh8SwkR72PTU/6fwK7fAvRbtQBvFDeDRFeqi8UihjdzyM9JFmAYf+bpvCQrA7JOsJZ5&#10;WkvyAOfDiZa1z9ZZwddPAhNrsNNGBVryuE+2SsnWiVhUjlm1yWz9sQbhGKvf+cxyK68Vq3ci+X3X&#10;wCK37kogfgI1F/kwe86x8Wl5k289z63MovxOMTudmlHFnylECSjUrOh6IMXD32qwIr3XvIn/rr2o&#10;uHfMzqO0EMCmyrJle7NlNch/xjzP5J9dWaS0BnBSRZAwerQmlmY660xnGsxJsamq4edUJsA4CqTn&#10;7PEWoLV1LvABc23X1ALS+dcWVqG6acuVQvda4FQdzFf/ef6zarsJJsvazM1K7xBX5bRsjLYA/rTU&#10;8/4RBxaLZW1g+VvleqoVMXyvTc+rtiXldphZyR7K9yzZBCU1Stf38CHg53/zc7jgcZ1GGKVjvavw&#10;8PAprrkzlCLbgWmy6IcBpu8AD3z69ATT7bDfHzDbGUab+L4CWksoJTGOV6prxynayuzx8eEDHp8e&#10;EWQXszJGPD68g4BH3w80cAZgtCZFiVALWFopsLUWON7dIQiB5+dnjNNE2TPO4Xw+5+eabGfTvaI1&#10;tdyTeZohBbMjhc8D4eQxrZTCw8MDLpcLXr58BdNpCEFn0+PjE8ZxwuHuCCGA8/lE96vvsdsN6HsN&#10;a2kgcn9/D9P1OJ2e4d0c2fmaGMdRqduZDkYJ9J3H+fKM0+lEDPY4KD4c9hh2A8ZxgrUOx+MhKwyE&#10;k3QfYw8wDD3m2ULFDIFpGjHsd+iMIeBeG1BsOA19hZKRvUts36QellJA9z2stXj18hVOT6c82O77&#10;PmJBCn0v8aPf/wZ2nvHi/ghnHWZrcXd/j88/f41/82/+BN47XM5nClKPDGrrfJEdxT3uJbP/a/X9&#10;nDGZWLd1Tc6B7BbZke8faa/K7gmZJoWsZEyDDa7+EVHtVuxnTI0nlVxbYFeh3cXAD+vMwNbQtc7H&#10;aZ0Dtf3alntA2tesFTkbkdfMspEDWHwvCwZ3LJB7+YaAIIDJWux3ewQB/NEf/SFccAgy4Of/+W9w&#10;uVyBaTk7U+1CdZ4owt9bw5x0xiSLmXkei8+aQ8WT92a0nM11JJYMrOs4wiiT14+1Mw7HfRz8pzyf&#10;LqsAkjLBmB673Q7DMKAzKuaWhgKD6fs+ZxdaazNIP002q07SEDWpo6WI7PPYN6ioRgJsQdrMZ3js&#10;hZKy5Hg8LkSPIAAhEYKmYPOuix75HUJQeHq8YLZXCGGhoDF0ewhNFtRGa3SG9hjnHYKYsT92ML1B&#10;kJTZJ5TMeyhEiGG0ItuUSlkOwjNeFAnmPLOsxhY5eQVxuEZuBchkSikJqwlhUaGHRGiK5MffLfOe&#10;ddqJoSViMF1idCUfXJGumr3EfIMScfNwMbwsMd1v+zIukvzkqyulzD9rmYEJqMgeFdEjTXiSf0kp&#10;yetUJOVwZI3F7yXGlCjkMAnIl3ph45IvKnKAYbp25z2FTqUhRMAqpAtCRD5i3NRjUrEUAsG6Zhjm&#10;ykZl4SEXMqmigfGhYCTmRUZGf3DJsz+uKo+1jU5ahKmBbA09OLCUGXpCRPl1GV4kpYQWKnvyCiFz&#10;UVRvdvVkthU+22Ky1R6cLSXDVgAZZ1zzRqEuZOsCfMv7fNVQChG9ahdrJp/YkVG+VTNydGeaDZ8U&#10;ItohoPCg9om1yn08sTDwZcM/v/btrBlR/ECq2ej1u5ruMW/kWzLfLdZr2ZDwJks3LXC2VBX1gKIe&#10;+NSM/y2v+jTVr7MB6ma3JREsAID0tQD0WkOKANMr6PsBn3/9Of7+8R161cNaDzt5uHmGUj2MMrAQ&#10;0R/eZ09tpQ0gLAubjuwiZ6FAE244iv0kiZtAkBqzi2sPHgECPnrTayXhBPA8WYhBIGhgulyghMbo&#10;HCbvIYQiIN5ZTM7Cxhi9yRMLQJsOKijMjpg7WghoKaDg6feJxNCOoS0bfojOOXRdh8PuACU1nKci&#10;WmhHti3SMxWShfPkWX96esDHj7/B5J8hBgHZS0AFaKVhZ7KEmKcAZyXm2eM6jwjBo9c7aLlHr+6h&#10;sIMUGkEEzNZivF4wzyOdU4ECAlUciOx2PQ6HHpD0zAARHVWSj50kr8SGEmn5sIALBI5GQ//oEeoX&#10;JmaI500a1jasAlIhmbMMOAhThZQv7wxy4yUEDTIWBrMj/3U2wKV3HkWYey66N4K3QggQcX1AEDiY&#10;2DzcszkUw4ry3d8Kqy32xBCS88Dq/7sgIttblsO0hpIhv9vJnzfaOYhArDsf1pYLgVk+1CGMIYDC&#10;d8USHL48/8UObPl3ieBsDqjkoH2y4ik97HmYKJjVkorfl/47VFYeksJrXcCSuxCiN7jPDD1SmigK&#10;3nMzTGeooUn32wcEbzGPcz5DlZRwSZ0WEpuFhlKyWZhyWynBmOJYMcZbQzHnfLxukX1cl/vrWHh0&#10;YIGbfiFQSFEMjOUWGBYFJ3F2AWtnzPOEEC3FLAPXRMXJCrnJJastSJHXTJa7C/rdqYmoawnud55K&#10;/OBs9sxMzFA3W7rP3kMiQERVjVICSnWZ2R2CLzIOMhkmLGqqpP4TIflVR1VVZEqn8OFUB6W/UiNW&#10;292sWWFVeG5Y1KFJpSFvsO1rv/IMRkeLtxqIF2Jp4FJDFhD3R7mEpyfv5gyK+FoRGsBFjbS1UAhm&#10;uf7CTUuWKJKh8DS/hMJy5rSUrNmM68l5UszMYQF1ORO8rpELYEkKdENf2GiK2DS2POGVVJBBZos9&#10;iLxFAAJQULDeQqslbDVnQYCx1GLjO8cBRwG0b9RvWz1h+sy1Cq0eztzybE/gc6pRW174BUDElNr8&#10;vtaDNiFJeTbbKdokhrznJPslrXUenmQLt4CsFqN/l5BiUXyTJS1ZHNbe/P8UYkkQAlLpLOUPIB9f&#10;2t+WGqFlK1kPMlv9Wa1eWdRqMtp1lEpVqjMIjDZKo9MEtr7/8AFKKAz9HlJJzNZisiPCfI1ZRRZS&#10;SRhjMI4jrJugR03gcPCw8wlPjxN2/T3QK0DMhXUB4DFPALzGYbeH6QLevX8H72fsdnucz2dcxgnO&#10;kjd0Ut045+Egol+6xThNGIaBva8U+gqQ//zd3YE88D99wuUyY3JjBqOGYcDz83MEy0zsnVVpfSUA&#10;qUWuAZQS0FiUMJfxgq+//j763Q6XyxVdN+DTp3d4enqCMQbTPMEFTwOE6xUBNvpmX2O4pUUIQNcN&#10;ZJ3paH12/T4OEBS0IYuecZwxWofPP/+M9tmPDr+ZJ3Sdwf7uiLv7OxzvDgheYhrPdM+0xP2LIz59&#10;DLi/u4MxBnf7I4ZdD6WA89MFx8MREA6nZ/KpV0eDw86g7zSUpn1hnB3uD/c4PV+guz2U7CEh0WmT&#10;bXe8d/j8y8/x7v37/D5dr+dsI+qdx+cvP8fD40d0rz9HgMTrL1/hf/0P/wGv7u/x4sUej58+Uf5B&#10;BB/hAiBVxIYU4Ok98QEsC6ZUM9XhloCAFAo+WASubBULIJOsQ2ur1vrcqjMNW5gAKtwjnXFelNaN&#10;mbXgBQQUfIjhmVgIN2gQaJP1agguW1JlEiOr1US0sUokD5Xsi9IgIzDiTMQEwcl2FbaQbbZEqbhM&#10;76ZokHGLviJZBabPU1lbS0F7Yd93sH6GNhKd1/jXP/nvsNMD5vOMX/3mH4HIJg/BRhVHgIDaBOzr&#10;vTENXRdCAwqCQ2KXB9Bw0jmH2dlMxhBSQgYBISjvzk0TJALuX7yINZiMqp47AALX6xVudnAxo2Oe&#10;JkzzFZ3pcHd3wOV6xdPphN1hj8P+Dk9PTwjw6IwCwi7blo7jBSoNFWeLabxkfIdqfpU/h4yDSaqF&#10;EDM6XEHQGLoOQsVMIku/o9Oqsn4dcH9/h4CAy/WK62gRAmEZXS8RvMa+GzB0A9moefKyV0Kg78gW&#10;7P7lCxzvX0H3O0hjqLoPAUooWJ+IKiEqmqk/Tc4oix3rkj+ihCyGRzm/S6Bp3SehMjgPlfpKdkbH&#10;c9/n2jew4up3xrxfWquyQUU275fVYq0LgC2QTDYCdFr2JW1JkmxL1oWPXlAGWssVmyQzAWRk1eeA&#10;L2pkBGekiIq5rUQOcONWNhzw5pLFVYr0d8ijazB+q9lJU9YtZkuIw4QVk4YBka1g4VpWmT43l9u2&#10;AFd+H7wPBZOluPYKPNmatG5NaLGhaOD3ui5k61yEljXPatDSYGrXk2TO1K4Z3St//UXZVgSeeu9p&#10;2CLWfvLEuMDa43XTcgGbz7L+WnouyY+sxUjn11OD/N+1jnnCdi1hbknZ+TtWq2TqxrfFwGyxF1q2&#10;Ia2JPw8puaUYqfMGWkOJVtOZwnECABvZ41PwMFrii+99D//w139NzPhpxvX5AjvOGA4Gwihc7JQB&#10;Bp/ApMiK1UpCqoBpnBEQoLUiNn4IcNaRrNQ7SGngQAqbhVWRwA0JJ+MUXnaRWa0w2wk+kJ+80sSA&#10;ctcJ3jl0EJidg5PR310K2HlGiM9YK4VeK0jMEZCSEEqs1Bm84K2b5L6jxsk6B3d1CAJQWgMiwPkJ&#10;PgRYF3C9zjidT3j76dc4TR8hOg89KOjeED8lMcy9x+w8ZhtwHWe4aBkTgoASPTq9h4CCDJ7AR2sx&#10;zxbOhRwsbqL01xiNoafwLe8WtnNtF5IY1tw6h79nLt4H60hFwdmf3rs83E4FZouFsxpecVl1CHDB&#10;FwGCRYCkCLGoXRg8pL5I3v6O7ZmeBdb6pj1PSz3Eq+ZbYfKtd7p1Dm4pym7VGluhWfVeorklVcVc&#10;3JIjo3GNnG0PBoz5QNYkeWAfGdMcQBVFCOWyq6dBy1YgYl0PldcOZs+wAObl3oVSlZGZ/KLI2sle&#10;yvHMTz6ZSikMw9C010sgzeKtHHIDmUD65byNw6SoCFmsLGTzfKZ/ulh7yTh0ENlGhp0KmfW9aZsX&#10;1hZ16V2ZriOc81FGy1jRzsHOMxFGpKShV+xgk8pRZSs5ZrfUZPd2ALwAACAASURBVJ2FHOZa1xp8&#10;76gVhOm+kazZZwA1yZW5vZmUyNJgDqRxtl6hqnUOSsloJRYyg432eZ1BWT64ry046qF+LSlOrH/B&#10;arq6vgsb4YAtWzBrLXRsKGtlMAKauVU1eJyB2Wj5ma7H2jkPF+uzvjVwrEkxJciwFIV932Gapkzc&#10;aLHm07NNwENi8vEeYcvaMqmKuLUKQEHZGcRvgOB8H0zWqC1P+nTdW4B7nX1RkEIUhd3f8o4GKF9i&#10;HMccjlr3BTw0tbDqatTovKZNwZ/83tRBxun/JXUFV8XxNa6kYr8fkIIAV2Jsh5XF0spKK5TKXs+u&#10;V0gJuEX1UJNZOPFFygVYIH9wsVghKgXrZtbUl31XbQXZUs2uh1ClDUgKUsxMe6Vzxkt6LlqrCExr&#10;GKMxjTNODyciQDgPbQyk9CwnxuXw09RjXy4XAoVAYZ0QAUJYPD49Qp+v2B/2MJ2BALFJAwL5F8dh&#10;r7MTDcydw37ocOkN3DzDilDsJzYqXEntWYZULvcnxLNngrUUAmuMwfPzM56fn7Hb0flIIZFdxlDS&#10;Ouu6LtuLpfXXdV1kfRNrU2uDy/WK0+kZj48P+Oqrr3B3d8CbN2/x6eFTDKUl8E+GgMv5gr7vMNsA&#10;az2m6YJPnx7x9PSM4/GIrhvw4eNHPD09EWbSUZCk0fcgjFZgvxvw8Ok9Pnt9B206/P6Pfh/7/ZH8&#10;9hURF611uF7OGK8XfO+rL7Hbd/Buwni16IYB+8MBh8MR/aDh7QznPF68uEMQAfvhCfs9cDjsoJUA&#10;gkXfRT/uAPzg669htMHP//bvoCSpAKc4PPHeoesMht2OPLEjm1gp2qvev/+Af/nf/AGu1yt++ff/&#10;gOPxHv2ww5dffIXf+8H30SuF0+kBD4+fck2klIYMAdp00KaPWQ2xfpBty5e6fy7cGBA2PODXgdu8&#10;D+VOFy0SY0EkE1R7CAISlnpGhMJpod5zeJ7PYrUbmqrUBDbWGICIZMKWdXFNoOMDf/7fJTG1tLtZ&#10;PmNoK+2IXr8iVq7O841MkxBJKOSLTgSP3hhY4fHjH/8Yp/MzggD+9he/gHQOPgDn5zPVcyr2h6Id&#10;PlvbOSYbGsXcLtIQgs52FCQdrvyorY0TGK61KlxCLpcL7u/vcTwc8OnjA5RUOBwOkUE/x9KbVP5k&#10;uTXBuyfCaZSGYSoTIQQOBw8TlUFXOWYlTiKppZqAD83TOuZfS7XL9XqFUDK7HZDdV5/vVzqPL5cL&#10;YWyeVOlaGxijYDoFozS0oJ7cOqr3rtcrus6g6xUOhz1e3L/E8XgPpQ0Nrl0895O6muUdSABB+hWm&#10;vMLyfLhp0clxgJoU3Hr3ihp27XL9OwDvqwDacvIuGkz59Wa19mcnD+tF2s0tqkS26mkqAXLxufGS&#10;Bh8BJ485uGLD4RtlYl7UbJU6kIMmSjJP7JJva6LU1RvKZhBHA/TOth0bAbI8NI4XVVKqqABYy41c&#10;lBJ552lhs4R3Lv/moHxLnsw3YO4dnthl3hEwRMASvWCyasDqArxuRuqQ2ZYfZssDt9V48fvUaqa2&#10;1mbNGL3VQNTrvMV42prESojMYIUP2RM3iHUg7bIW13I8geT57YtAODpgRWGrJSEKC+7aHqhuJFpS&#10;ZS77qu9ZLftL0+QkvaqB/zrElktuubT4VgjbViB1a/DUKjRaYHvzPUr5HSwArJar1/elHgYtfrYk&#10;m5oced4HbTBZi36/h9ntMJ6v0HLG6fGEp4cnHF9/Eb3F6bsTYOId2edMdoKHhdIdus5gstT4m2EH&#10;YzRMZyhAOADOO7ioWNKRYWgjMI3IgAqewFznZkgn46RZQ06WbFGSNcM0Y6cVMe7sNaamA9Ns0RlD&#10;LE8JdEbCz4KYn2LtHVsPg1LxkTylk3TVucgodQ7d0BHDNtC+dhknnMcJ7z59i6fpHcLOotsZeOkQ&#10;4IAg4GJQ5+wCZkf33yHAWgejDYwZoNUA4XX273WOgnqDD5Q/GwJlBagYpGMU+QUKFcH7sBT3WAJX&#10;pVwGZ4kR6qylYiEOY3iDzoe+9cCR37sa4GkplGQVDl8zeBbOb6CzLSz++6VH7TKo5+/zKsRebvlV&#10;yyIorxWSW/+sVqBePUws92tus7Ww2vPQMgWEp6KtIg+AMXLEDTscIdqD9Xq4UHxPUrwFxKyG1Fj5&#10;7C9KoA+tjTXwJTbPgZYyoTyvRFGnJXZ/7avNPZtVIaNm5ycC5tlGwXbhprSqd0pbJcYu5/exWiec&#10;tcuHWEtDtgZceaGd7F7oI5X3q2UtVdeMtSKjqOXidVA4rcw+mZiXvSIpQROTyEd1EwlRZSGfbykm&#10;b+UIJQuOrWEXV77VlpFLOHNo1jItBV1de6JhJZSvTyzrv0VauZVXUACPUjRJOylrIwixaSe5dYbz&#10;wFLuyd7aN1vNFP8dS323Dp6rQfP12l33AAs5QWTCS60kqHuK1LAny410bdy+iA9K6uec6kD+nPI1&#10;ubWdUyvnrLQ+kYVXbiuXoNwjF7VVDbBwpUK9ZpKlQGrqWwONmijEB47cy75l+VB/PfURXEHCgX7e&#10;lLcGbFuWn7xmrq1mauCHkxzqQZZSCot4qOqF4lBUKtn4vFSLOU81Xbo3SupVvX/L6qnud+t3sXVe&#10;C+b0y4eViEHNSiq8ffsW03hF8AHjOEFpVRBruNo53UNu/SCEIOWquyB4ib73GEdgmollrDQp8+1M&#10;KihnJwjhME0jZjvh7du38EFm8De9hxAy28BJKaEk+bPXZCuuDBGCwKTD4QBjDLquw8ePHzFNlIt0&#10;uVwiWJgGr77oITmgNwwDlCTfaW00ns8X3N3d4Xq94Je//AfISCjc7Qd4u+xh82yjVQPZ4yTgUGtD&#10;VpizzeGUNPSW2IeAp6cnvH37Lb7/9dc4Ho94+fIF/vm/+BF2+x0+fXrAt795l9dO8AGd7uj+KJLl&#10;fP97X8FoCSUC3rx9D6EVumGHICSs9dBSY5pmfPOD30M39EAAnk6PMJ2BFDHHapogIfHZ69f4Zz/8&#10;Bl3X49e/+Q12Qx/tTGX05R7x1Vffj+tuBuDRdT12uwNCAF69pNrvdHqGDwGm63G5XvHq1StorfD4&#10;8BGX6xmAwDzbfE+MFDDWYvABsqP3SSS3AoQmJrXF/k520LUTgHflfpr2N+dcDg49HA55/0kDsabK&#10;JhAEudh8xByqqOSd5zmCm13eT0V1roWQ+oDyM/L6aBlEYJVd2SLgJIJjixiYKmYl08BhAS6aAeE+&#10;kFI5Yh78jJZoZwnl34nK/9+viaspSFlE4o3WFFL6J3/yr9HvBrx69Rr/51/8BcaJCGBd10cMzkMG&#10;WZznLYVgiUGGQp9J91JCCAUpfZMcUOfGLD2UX6kRKCTbY9gN8CFE6xkDlbLpBA2id7td7EsdqVCd&#10;hw222MdVsi+LIdT9EANwY4C3SjWhKnNE1xaqEfNTEl1cy8TUN5kIlP7KA3oRcDjs0WkDpQz14Uai&#10;Nx0RgiwRFD2ArtPoeg2tJQ7HI+7uX2IY9hBB0zAv2b4mhxWZrKdS36dW7/bqna76idAgpdX2uNxi&#10;u2V/uJAG3E2S2n8VeE9yTrU6rOmi2rYAW+EdtEn4gvlZNse8SEmyvrWcb2GutJj6i0cfKrluzbau&#10;F1rN5kiga/Ce2EeCgHEBQexN5gdYf+8WuMgLvLwBQjQtRbbuZS0rKsDKBLgwaUtdGPONrw7HrRdv&#10;zWQuVBMQ0Eot0leWXZA+Y2ouahuVFvtyS4GwNQDhnysxg1qAVau5a3m2tbxpeePcevlaLJ/WzxUR&#10;pPERJMrNBg/uZb9TKpntLMprLw+4ornkag0RWXJZ9iYLcITAGnUznKq1Rkq/5bACuOrAP16Y1sxB&#10;3jDVoPjWemz5RddM2zrwWlT3uLYkaLH8+YHeeu9q5nHLYigd6N6TlZdAgPUeSitAAIf7ewyHA54e&#10;TwjWwE0znp9OcPMMczjgPI/x0AG0lLHgJxaOtx6KWTWkwaWdLZx1BeBimed+BgyVxOwdbJggVJ/t&#10;xMiaQcKOLgd/2XmGny0VWrE5FEFFZoeGCJYAgGjVEOwMrQREEBksrEOBiXkbFtsnn1izMVg3MqSk&#10;UHlYRVYcHh5kffPp+SM+Pr+F1Vf0Ow3Z+VwS+ei1/3x5prCwAMzRP1RFqfZhuMd+uCMbMo+liPAh&#10;BlVRcWSVRS81tArY9T32w54sDJyHEgJCK8xzYn9YBkYEeGezF3MOnORMZwEILUqrj+Qd7n2RfZvY&#10;oz74Arzmhh8tVQwHvVLoYPo6D+1rWZOk97feBzlVphi2ZibBYvPzXcO1cj9d1AohCAYUp6ZhYYsv&#10;Z3doKtu4nzn3991iEm6B8okd3/rr1vAXjNHtHTsjoo2UFFRIB+8yK7oGQWjvlWCOO1T8h3QG+Kb1&#10;WWoMOFjCgXmSPyMPZ7SWKyYnBTuRmsZ6Fy1EkC1WjNGwds5DrxQERYFclONB5kHlIGEJtvQrgIur&#10;+Za1i2yfuKjWXB5IbCms6oFGK9umAB1REgbSuh6GAdY6PD+fSM0Zswi0kghaZfA1OE9NRmL4xKFt&#10;GrgH3M6okRs+5i3gPZEqatCUr5uk3pNKFuqmOtS9/h3pGQzDkG1jauZeClhN/82ViC32dQ3CFucl&#10;xHbWgQCpxlgQc4sQUAzcIVbZRcmaJ2wogWugfiFE8KGPWnnZ1irBesBYD/jLRq6ssTjTsmbA1/Y4&#10;9e/ga55nGXFrBV9lGrTUmDzni6/DLXUiJ4+kfCzOUi+AGIFiuECsaRRZE/WaP5/P+T6n+2uMwTRN&#10;xQChJkQlwCvZf7asF5PPb+pROEDS9z10ZPmGEDCOIy6XCwEe8Xcm5UOrHmwOAguCglzVnfVAqLCv&#10;DGFR/AbRfB4i2rG27MlS5gopPKZMMtjyrq6tM7c+VytTgvfFInpNyxWhL/bBWsJohd/8+leA99gN&#10;A7TRiyKeDQd53sY4jmzwPGGek40dYZlX7+DcSAx/52D6DkEIXM4jjOmgFeCDw2g9lOnxcDpjmj2c&#10;8zgcjjBaw6UBfGW3yUGmsneLNaGi+5xAs+PxmPctAmdJyUWe71NeA/v9Pg4cJWUvBVeQKbqux93x&#10;iH4YMM9TzI8KURE6IHiBy+U5v1t930EEARcSOWbKe/Y4XnE4HnG8O8K7gNPpBKUUDvs9nJuiDc8j&#10;DocdnBP4sz/7c/z6H38NKShEGNEi44svvsD9/T26QeN6OuGz169wuZzw29++WYYs0wQZ7aAuz2cc&#10;j3f48ssv8f7DGzyfHvO50JkOWhlM8xl2GvH7/+xHQAj4u1/8LTqt0Xca1rloEUL9wocPH/B0eirO&#10;s2EYoJXB3d09IDweHz9hvx8QZEC36/DNNz+ARIDzltXEMg49yHJonifYeSIbjt0AM/RQwrNakBfm&#10;qlDNFfu8bFu71phQelc+fPiAy+UC7z1++MMfZgCf1+j8XWjhIfn9jYz8eZ5JyQAeNst6YUZEbRGB&#10;apvLTERI2MdGzuAWsBky+YIQNqXIGiYRe2tiHX1en68xK9Aajg1bw4RQYwgSkUQjMqBNFsZk1SuV&#10;hnQeEAH//U9+gsPhBfa7e/zlT/8C3gKzHSGVwPUyAUFn28/WEH8LuwBErvmlVE3iZMsirjmAZ3Vj&#10;trJWCiINC6XM+FMQIat6pNJwJqn6yCqP7IJFJkOlnEapFPbRCqcY4sf1k863yc5QQub9kTsxJKKG&#10;cxZTzBDgn3kYBvR9R2HacUijhASCoDy9qwU8Qe3eWczzhMkGmF6jH3YQEri/f4nj4SWk7KPKKtpf&#10;RevelCVALlKKKZ59k0jDM618rAmXzCbZfL513iPHaZt5dP8FLjj/ZPCeg+FrEHNtb7MAM5XvXkge&#10;j2HlD3urkOY2I7cA2Vw8iSUd2DsPqZegnTpwp2b+tmxBWs1Rasx5sc2Z5PXDajFSCuuDDdC+Zulz&#10;r90tFp5M4QlqAfXqjS0V1jzRvAX01AyswmuXDRzSS8qDlepCp7Wxt545Z3PXAFM94a6B15Y1Q2Kq&#10;btkv1cDNLUl1CxSrgftW888n7rxpDSxcbSu5vfZlTuBJ/XPqTbIu/mvWGi8GWpL51qClHlS1WGtb&#10;7NStAM1iYCHlCgRIn5/vAa0Du/7vFjuxxSaq96H6+jkDaytErW4MV40Qq8BzGSQE9NBhf3+P02/f&#10;ELA/XWHHC56eHvCi79F3HcZpJGc9Rcny0zSh6ySU0dE+JoIySkEpDaUp7EUplcF44UPOSSBmj8A8&#10;01BWCRXZjUtgaLZfCMAwDBTCqAPJA11MiPee/PLdwvBUQsAoCY2Q81GkoAEVmF1MAmySzQ5i2Gbf&#10;d7HYnGK41gGzJRmymCe42HhMdsTT5SPeP/4as7xgd9SQOkCIZNGBHOI4TROs85jmOAgWEkb12Os7&#10;HMwRneoQvMfsiH09zTOEl5BCwUa5nlI0lDRGYRh6akQplRw2Zqkg+bszVjuA7OHYympIIN+WPzKv&#10;OrfsHspGAoUCqTV0bEl8CzZpww6mBtuK9yogNmbsfAxLqBeBuvpGEOkCLKe8mcQm4f7x9fe2wj/5&#10;fsOBGNwA7Fs2be1hbWgy7Uvv+dDMVElnbh0AHoLPxXtdhCdifrLUQYPAYL2Hj1YedYh6De5ugVdl&#10;s+Dj9/EQvjh0Z8B93s4CgbKppkqfkeqs0nKC1y4cwKmbxWzN0/B9LVgvTPnZOhOaEvbQPjfTexbE&#10;so7TNWityUteqsjGIja4kIBQAtJLBNAgwQx99rJVLKCrZOusa73EhEtrNoTwHYSa9s/gZ2keTrAB&#10;en32tixqVt7fAdAVAzn5oQfvivtbqx5bw5R0XaXFTpn7U4cS+wh6teoLbueUwYyqNl/Yfnx4rZoB&#10;3/XvDs6v1jC3L0uAdV378/2hVT+kodnyfeUgpLVPF+zrG1aQWySqlk0DncUSwgWmuOKqALcaatT2&#10;WKmPuF6vhd1VMaCJjW9SkvC9WypRBJsGpOH5cs/7vi8GT+ke1cof/rMpEFUsPvweGUROgbwQWNXZ&#10;idXNa7/EfE29TvqcCUiq+6ytUGrO1ObWkrUKmmdqJWA4xEBCCpX3a1tSUdvJhZVVGFmKJA96HW11&#10;5KbdUx2C2bKAalkkcaBRSoGwUnaQKlQbQBuBd2/fQMoAbVRUgdqVkj0NiNJ52nUdrLVwNvYI2aZH&#10;QUsFN0+wFth1PebrSHooAXg/Q+gebrZQ2lCNZxyEd2SlA4HJMku7SNSAUFBKNtU1xNpGVmel9ZnW&#10;6vF4hFIKT08neB/w8PCI5+dT/nnX6xWXywUhBOz3Bwip4tDY5qDM/f6AzhgE56CVxu5wiGxoicuV&#10;wmKTfYwQFNxqp5msc+YZ79+/h4ohvgge4zTS+e1naKNxPp9hjIG1I+Z5hPfAf/pPHxf7xwA4N0Pt&#10;BozThKenB5xOj3j9+jWGoYMSCn/3d3+Hn/70/8LT6QTd7QnoVFdMpkM/GMzziBf3r/DXf/Nz/P0v&#10;/jOu4wTVGUhpMF1nAgh3BlJrXMYr/vx//3O8f/8Ou/0+klZ8Zhx77zHPDpfrCIHoW25ttD8GHh4/&#10;YrYTZHC4f3HEdTrjy+99ja+//l4srsj3HcHlLIBpulI9GwJmKTB1V/T+gIMUMAbQSjcUKp4IQNUA&#10;vFbQlFkVS2dorYVzDpfLJVsC7Xa7IsQ7nXWczV7vIyvMAoDQGnd3d6s92Vq/UtMHBkyubJUFitol&#10;KUNEg6Sz1WsX7gGSq4yXmr0GhpcBRcgkhIKQ4UOTQLdiOPPaM9oz8sDetMaVEPDeYvZExKBzZ8a/&#10;/Oc/QqcUlBD4y5/+FO8+vMXl8gwda8T0DNPAKlQ2ddz1In2N3jWbcbOk7Gq5DtQ2QsvX/IqgkvAd&#10;a30mlfgAHA4HTNH7Pv9Z7xCcQwjRdinQMDArpxPpNJJn+NmflLp86B/Seeo8dKMGM9oAkvYso3eQ&#10;8WzteoMU3iYE/U6lVMxtIptGKQxmazHPDl4QMY56ewuhAKklur7D3f0LDLsjnAeUIJWLkmkIjqyK&#10;DfAF2Z7y+HzlCCPyYKNQuG3YbG45PbTy1bZsY39n4H0KFVozzMSmT3jyLG0Bfa2Gui4I6+JlS8ae&#10;iqyySRCZGSYbad78Z9bg+JaceAsI5I3y1uSxZuXwiczSIK391VuyRD5FrJudJRFc5MbYBb8Ka60t&#10;XlpAum1I+NcMpqUR41ZELfZzS0XQWqi1DQs/KG6tmZZUeGtocHtQJRr2Eti0oKjlQa3nHRq2EbUU&#10;PTVAxbPEusnkDMrFmqB9SG5NpuuE8RaTrQVCc9ZTa0Oq/b1rFuB3edXzA6tWFdT3qn7W3IqnHjS1&#10;h47rw67V8PLhR/3zWu9qKx9AMvm/ivkgKWAoSIHPv/wMv/35X5OM10h4O8FOE5SWgHV5Si2DwzRP&#10;y9DHewSmruiMyfefArAUtNK4OIfk/ywaNl+JBQsBsouJa3FWFmFewBkXPGQEFT1oQJqGEFIQKK6C&#10;hVYBCHaxGeMsVwCC+W1TAHiIgLqCm20cBppshZFZpo5878fJ4un5Ge8+foun6xt0RwnTd7B2zHkb&#10;aQ97Pp8wjzMCDN2DeJ9e3r/CTtxjZ/YQPloCOZKXBhcgvY/3AtDa5GAbKQVMBCpctPngft61kqse&#10;oLXtL8pmV9SAZbQbEFi/u/nPuCTxTs+iZPDxdbuwv9tyVh443mLb83dty5JnAbJVXHuiuRfxsNCF&#10;GR6a+SFbdiFbqq2tr7X2ni2mTGvPuOV32Bq+tKyPnLNxQIGC5JAamUR2SPLkEJvmWtHknMvv01pF&#10;uKyteiDcthskNn5ioXEV1Orczazy8v7wfXnxnffwHJgSC8srMfV5UZy84gls88xSUayCJUPA5nrY&#10;UmzVtV4mkkAUahFed4TooW5Mh2m60DWFQOwtGSACSZ7pnUghlKEASLOdk8BNgL5+x+s/V9tL3SJF&#10;1APq2rqlBv1bA/hkq7WyGFESEiURYEvtxn9uOqN5fZ/Ogtb7WQ80eP5SsmhKIG3+faH8fXkIEL+Q&#10;Gu0ahJymKYNuS3jkMshJgd7J2mIYhhXwWtdrdS3FQfDE5E/+t63eiDO3WvYu9TqoBwiCeZJKuYAu&#10;6bmTuqK0GNqyLKz3+pq1n0I+mzaTsSvfqqVXqjEQGaBmsqYaiwNbSqkcCMsHb+m653mG1CqCNYtV&#10;nI5Wf8GH5hAg3YtksZoGRbVFT2KD0/6qmaXrEiS+1GZyNZBs9TaiIdFf9irZtCur61hubwaBrHpf&#10;WJtr5j9/j3hvU5PU6j15awjOe1xfDb+8nSOL2uLp8RO0FJjnEZ3si/tfh3byNZcCHb3zcGkAJoAA&#10;hcv5gmmysLsY0ixlzukIjvIs9n2Hw36H9x8f4G1AcBbzdEXX79h+J4ixWamKU8+7vC+p5kIeNj08&#10;POS1o5SKXvM9uq7Hfr/D+fyciW/7/X5ZexCZvZ88oJVSGK9nKKVxPNzR/gEBKTWOxwEA1e7X6wVP&#10;T4/Ui3Sazivh8er1iwjIERv34ekZjiYOMFpl+xwBhaE/Qkp6r+Z5JL967zFeZ4zTFfvdHj7Q8PLp&#10;6RHnR2Kg/+Ov/hE21ip9p9AJBTtbfPj0CWYwuLs/4P3Hd3jz5h2EDxBC43IZMQyCyDve4jo5aKXw&#10;1z//OXa7AXcv7mjfjlkNNNgTBbkkgahKUbhzYucfDgNkcBj6DnYe8aPf/yG++PKzyETWMDpmoXgL&#10;K4C+o/wFZy2xUhAgtAK0xjHHxaPo17l9dL1neh9uZAuWe+Rut8OXX36Z9zT+O3iP0TrPmxhAPK/m&#10;eY75N8tfff//sfamzZIk13Xg8S0il7dXVa/ohhEEQAAjyYYUx0y0+e2ab2MzYzYSRFEkhiIgLI1u&#10;9FLrWzIzInyZD9fd47qHR1ZLAsxo7K6uly8ywsP93nPPYthA7JQtltNHcCyHW8/Q/bYl2bPBfG9h&#10;CTzQvXWv+GCU12vkxy4KO8T57BFRyBrOknJEsryO+zJAjG4ibEi2R9MeKZWE9bQO+95AS4sf/+iH&#10;uLy4xN3NHf7DL3+JL7/6Cq9ef4duR/d2GIacVdHKl+RKvVRPnE4nlgMyw7I19lnXvrXSK31GItPQ&#10;ea4K60XvHOVVWQdldLHXG6Wj+Ttl/RCzPKnE516FAq23rG7SLENHQgcT7cXIjoefYclCzIOGUJ02&#10;lAFiJIzRmCwpH4whxZubxgjkK9gQEKARApHovCVFnLNEzDO9gZQK2+0Ou90lhIy1uEh1/XwOZpwq&#10;H45pLctIYJRZcSeEj5bguhySyfc7o3CL21ARShYkU4Szn/U/BN4jSyfkIhCibhbmg1XlpjNZfCTA&#10;vZ5ArDGBrHWFhzYHlNO0k5j86ZBXRXiMEKDpO/eKEoCPrMjsYXTGQ7vl1VlsWH6W1krMgWRCipxS&#10;msF5lPcseYsFNmxYAA5CANwPNMygLpd983+HpEJDhMqHNzDQMMyhhrUnddpk0oSwfuZJ6rrGUm95&#10;RfFJbYtJ15pW1cXfNE2Z4dMCXMvmovYMDqu/rx7QLMJmG5Y2LTlTfR0tKVurUQ+x2BR5EooM1nnn&#10;i8yJ1IQJJXLYrFYqZcw0v9+a3y9n6daTey4Fb3rsVb6cNXhfBNCwIiWtUR7Yy5ss7nHJWUkFk7Ba&#10;J+nv1yzCuTASqwFwtdqk/HxZhCympp0rdzgbkQ7XwMaytEdZ7yAxg6oiWikoQWykuxcfQG02OD4+&#10;YisNxuMjptMDFBwx3UGTZ+c8htMA7y27FwGmUxgthTWKMME7R96QymByDh4qguahOHSUkJgC2XlA&#10;BEjlIGWAVLQ1ueAwThNOo41hLxqQLsqSo/IoeAifPN0BYwS0DIDzsalQWY6YnkdeG0LAjSPGkaTN&#10;UgpMdoLpOmy3W0yTJT9KAdjg4K2DCRLjdMLrh6/x7vQ1ul3A1fWO7GYEOXJbRyxl5z0m6zC5AO8n&#10;+CDQmx5XF7e43FxDDAawAkEGaEWefdNgEbzAaRgwHAkUUtHqTQmJbdfBKA1vCexHoMDZ2etUrFqr&#10;eOZ74qJUNQ3GE+NgZqaEnIPiMf9dCj2dQ0CTpJv82lM28ACrfwAAIABJREFUgmPuWuTxTpZDvnxP&#10;kkIuBtRyGfAa+JcYJvxz6qwRAnW55yb9e5g/LJ5lS/Y/ICK7uWS2JeahEOGMhdlsmZcxYsFZ82J1&#10;cJhAliQHLosfAqDrvXTtzGs2DpU9gnOWnSlzeGVSJiaLQTD7D53OdQEE70jGGi9eqeSZ6JgasmRm&#10;1jYiqbgsPXtF9svPyrXJwXmXGYIzOJoApfYQJLFD5+DdUASkCREKhUU+R5Jvt3XRFkA2VXWcsZzf&#10;mpWzalnQhuKsygOJ+BrOHqQS0+ThXYDSFKwpvYKzfmZ3SwURb4m1NhMrBNre8jI1DGlu6kPx+tfq&#10;nHPfJX17KeQcNBdvt9Im2vvMtWgIAdM45sFq8sbO15Aat/QugSTWY7So4Cxk2kNE/rtS0V4WR0ar&#10;QzMV2U9dZ+J5SRlOkLymRFajJosxHxVeY2zogpToTEfWU0AOC057Tu43IoElNIgCfJDAm8v8jnsP&#10;wOd6kt4vD4QA1wAf6tDTmhm+ZGjNtcqampEDVPWeWIcFr5E56vquS2oZkaxFKcelZVVZqzdbw9cS&#10;7Bcx6F3mYaRMvsYI0VYkG2kRmMgCQuFjppcnSRdXLbhoASGizV62XpHkx0vM46W1lFIKgnnVFz1n&#10;3PfTXpLvUdfl90cku1dP+UBC66wkoOuX6PpNOYxOCnARbb+SXZ5P6ynts1gANPmsECGDrcQGZMOo&#10;GJ7JZfw0IGHgRH71E8tYAsFBSf1e+1Jeq/Hepx5u1XVBSxnibHzmgsARUjEoCAlo02MYBjw9vUOA&#10;hbMSUhuIqA6QqefUBl4pAAKn4YRNv4lBpeS9fjqdELzN1hvjMOJwPEQSRhz2SAEdA2zHcQR8QKc1&#10;Xjy/xW/+229hLSlRtVQ5o2bet0RRG6X3jWeSJP96pUj9CgScTkdsNtvCUqjrFDabW+x2Gzw80MDr&#10;/v5+toKSUSYSqK7bbrew1uL+/h7a6Ggt43E4jdhstthttzCGnlVvDIT3uP74k8zqtd6SkgES9w/3&#10;FBopNTbbPY6nIw6HA7qoKB2GEZ1JllDUCyhFNYsxPQaQt/xpPGKz6WGnCVor2NFiu+0RhIAKGsen&#10;Izw8Hg8UhquNwjgMeP1mwmazgYDCNE7o+j6G3c8guISAHS2k0lCagNHTMJCNZ+yx5h6VPL03/S4P&#10;1LVWpJaFgtIC4zjh6XiANBo/++lP6X6eJijTI8jIstYGfejhJgEvA0Y4qu0FhXtCHjFICSF2MfsE&#10;bA9m4C8rpdsZTWCkqVgHSMKqaK/o4lnM32MZ12PIzHXvPYKLGFYsDLmCKNnhOBetQSTVjTlfJtmA&#10;VFkkEiIqjjVcsjX0Ada5fCbTYCT2s7Gvra2rlSotfeazhPZTyHkwngKkQ4MwNwPMRFjjw+FzWE6B&#10;w6Q7mT+TwsR50lHet0O0944s/ITGdL2BdwE/+PgF7m5ucHN9gf/z//q/sdv2ePX2La0HbaBkquUt&#10;TqcpD177vqfzCjLbsSqVLJBVtDQjFS23vVuzM5v7iWiJxjMDY04QWWMG2IhTDhMFZqfBQT2MzcMN&#10;NWc9zd7wqZ+fa6H0LLyvarZIUDSbPueSUIA35eMoyJjH52E6A4SAcaDe304WbrLs8wK06aP1r49u&#10;AyHmbAoMJ4vgJ+w2e2y3HXa7DS52PVTMfFRRPeDSk2T2s7W7TF0zZZKDKu3gavx7jVFfE5NrIniL&#10;WPTnBe8bthu1vUoLoGwzu30zcKoOMvQ+LP6sdT1CYDHd8rWPKPd+9hRgmMYu+Rp9eK9vYbPpTzcz&#10;+ilJIbLnYCrWwAYTPhXbCXCJzYyrbEa436fg95z51nKmxfwS+dy8hdrGRdGwQTLva5EYTxINKfPS&#10;x6yQNEUAjwOya9LKloy9xZY836QvmSGLEJjczM/2TVwpkjas9FK2gPtCrs2skGrge22NtJjvrUlb&#10;PmTjYeoL9iEdHLphfZH/rqAAptQUtdLe15ijLauY+j7UwBz3W23ZaHg/N7n18+ap43WoXW3PwUN8&#10;uF8s//ucgcWffwL/Z/BOld4jFRjZCoiebaVKRqKUOoP2NRu1vgdJbp5BOQiIEEG6lJ2pqCnZX17i&#10;9oMP8d27B0zDiK3rMRwf4ewJ280FTtMIR5sUrJ2gIuvTAyRBg4usJoFeU7CVVDoOJWNeh1D5vfdh&#10;ZtiJQE2gEuTH74PFMJxwcXk1q2qcg1IkLR79BEgFO1HImFYBMtCwtlegfxcU1+gD4K2DEKUlAN89&#10;jTGQncY4DQgB2Gx7QCp4CahOQEgCnSc7ojcdgvC4P7zB26evoTYO24sOSgLTRMybyZEf/jgMJOH3&#10;sXGUBloZ3OzucLt9DowSYZKQWgORpe8mB2897OQwTg5KE3hl7YjLiy0u9ztc7C9yWLd3fsECPReS&#10;nXDrVH77GHBJhQQPdwuz331ci5kB7HIMJnzFSE15MmlAzgFNKWbQkupRX5xf3vmF1cva3lUHc3NG&#10;SXrxEnhPhTABJ1y9hxjammSZa/L7ctDmGu+aqOwpRCEjpaLMM3shrOx3pbVeWcj5hV3LOQC/3tda&#10;xRpvFpJEM31HlWXZXNk0K62UlLG4pebH+gnOLYPia+B3PgfmzCGeZ5BAGWtHHI8nKKVjgJfIcuW0&#10;f1NNxqsgUShI0sCTMKy5SUtNUUBossWympCpKAXWC9tzmSjrzHbftIXLio8IvlBWxxwCr42G89PM&#10;1Em1nZuvE5WRjxAiA6XzYMQvFS8QC0sh/jxrVWY+r6TK0o05WA5AHmIJ5ksfv4dSCOldS4WiYH7/&#10;UhTKBikEVPT2Tjk5xOxymcXrvYezbiZ2sPXHh3pSSNhp4rhFVilIrWCdjTkn84A3pOF42neSPaMC&#10;Bj/Eemiu3ZWUmLLyV8X6iMCnOmC0VWsWQ8uQ8olEzjNR6f1yLjIb55qgztPhzOH03/nvT/WC1ups&#10;D8VJA1zNVgd51vVbi2yR7PTmLA4PD7vY1/h3McZkS4+WTUOReZL33DQM5EplhbQcgvOZVARRDUGj&#10;SrEOgJvvSVKqzrZqZG+nsoqB14fk7SvzoL1QnHrE7JEZnM3DaqXiENrHIZBE1+3moZkiEMtHZqeo&#10;JzPZokHkfo9yfnz8Diqfa5xMwv2Mc75bQF5vCICDjz0YZ/+K/E7xvSTZRXEbtHqtttQQvAfihKw6&#10;tHlN2ZSZpKG2tqB9SRmDru/xxR9+hzdvXkKIAK0NfBAQgQbGShK7XCkFGWQG8JRWtDdJhdGOkUBB&#10;Ia1+HMlWxflMPARirStVHBxITOMAqSSeP7/F9fUlvvnmHv2mz+eXD5YFXMa9DcsBFt0jkYGqRDRz&#10;zkYV6Wyj++7du+yFL6XEbreDMQbGGBwOBxwOB6ioiNlut9hut5lJax0RSrq+x+HpCAA4Ho94fDTY&#10;bclm08d9Zn+xh+k6iNMAaSe4OLDZbHbwAeiAyEzfwd3c0J4a9+1Xr15nCw/nLISU6PQGUirc3N5k&#10;4thwOkEqiePxSDYsxtB69/T7nZ1IJXCxo3dxpL14s9lmZvg0Tbi+uGaDnz7mSBExxjLSwTTZDMZx&#10;TMpoTQzpTUfZPQjQSsDFYZkPAVoq3N08ww8/+xzG9JhOU8x5JeJO129gtMAxBCjloJUEYGaFYwx9&#10;pWe1PUOU416X83mauJizPSQKoim9LwqjjxYmQsWBPLL9nQTZBiULmDmYWhXve/ley8iYJuVJQLSB&#10;w4xBccY7EhFHCChliCQrPODp4jN72mFFORXyXp9ruLp2i1yJ5BwU/EyeEEK2QWspoKCWKli0YmKx&#10;sPtK+8D8s/O5vsggiIG6UtL/995jcjNmsuklfv7zn6DbGPzqV/+CL7/6Gr/7w+/x9uENRjvCOwuV&#10;MDIhKdw2DslTbT56G/cLn9U9LqsfSuxjzTqH23kGzHknssiVE1lxZp3N/1fgn3XtkSXBaRAtWR6U&#10;bAz455/L565ScailY5/sMJwsOTckpXD6vET5SEq2QDQUEfFU63wecMhI8kh9dPAB215jv+1gtMDF&#10;fofrqwv0xkBLCcHf0TS4ySRowQhIy7WQXCaMUWeJumvPaA3MX81l+J7G9/8dgbWh2bi3fDTXwO7W&#10;C8LBcr6I5s+dmYA1oM4tYObPjwyLWHRTszEWfomCPcyyuPXZ+6/2X+ffMcknkx9i07amAeDU/16D&#10;0anISb8vFdmuYT1TF/e8yOPM9vcNY+aMgNIDl28ayZJo1b6gYZnQ8p09Z0uw1jzVsl3OcGhZMi2H&#10;BSWLtOU7tWYr8z7boBq8brGqePPQYrcsZGSskU9ebmGmZy2eYd/3BOR4P78pjOHasv1ZGyzUa5iD&#10;+9yzuTUQKFUWvjm0qQPaajBwzdqn9mduha2lxpmHaqbp/7m1v2ZXUNqDpeKnrQpZqnUCs7oIi3dc&#10;ZOkhmbBpraG6DW6ub/FdVBfZ0WE8DXi8v8fziyvytPYUGitBFi+Tn4jhYkIsqHpspIKLK8F58qdL&#10;jEwVpbxCAAolyEzgWmRfBIExBt4a0+FwOuQALiCg63oo6SA8+dY5P1KRoiSUCug6PTflcdhIjMik&#10;VJC5EQkA9jualit9g6fDEzwCnA+YvMV2vwV8gBIKkBsq3u0BL998BWk8LnY7mE1UOQhi+43TgNFN&#10;GIcJ0xRgbUjeHri7fIbb/Qso1yNYYn6kMBznHYbTgNNxRPDka0n3VWLT6zjR79F1HYzposorxNC0&#10;afGO8P0oKY6sdUSxWcmQmPcPkeWOtI4EQhAYR1sc8omxTeBcqZip2ZCe748CrOFvn92trJYWK3Rm&#10;+Mg5GFtEiwYoxub1xcDaOYvgXQ73FI1wutpLOg0mavCI/x9n/NXDvXOZG7yeWNsXW+/9Wgh6y6+y&#10;xnU487IeRHA10Tz8jNYe05RVfKV8WM0EBja8ST643EIh7dMksT/h1atXuL29xW63jSzcTWY7q4Y0&#10;tw5Jc/Ed58OmZC1TMohdVGKUFiMtVm+9xmoAu1yzWAzG14D99P3nM7y0YkxgZQqjpN9LjETnIvs2&#10;pMBWP1s1FrUEMZakkAtCSMoTaKvFQjEc56SM5iDIuyIYVGRlpSgsKmaGtMgWamvvcst2Kr1XvJmk&#10;0NCp2HPm61ye40k9Uw/0+dAifX4602e5e+lN38XQNP4dWpaLy/ecvI3nGiKd9XP+wul0YvJmQWs1&#10;5ppkG42YNaPTgEMm9lwo6s6agd8kYlS2ZrUFFff/be3L/D5yheiahUntv96qwzkgmViCdN5wchWK&#10;/XZ+DiKz+Au7tnQOJNvARV8Y701YZ1KWVgo67/E2kgQy0J3Xk87vnAspJFflXJUEbIiscBLF9yLA&#10;N5I1Amv081qXq1YNbYJPuc7rGr1WKs81PbOwYsCgD+Vgbo1wJiHzX2nlqrWyETJoWfW1nExX29jU&#10;IX18nekqY8t7j123hVISr169olpVCmx2WwwTWT0qLQEZcDg9LTL10n0ZpwGTneCDg9IafrIYTgRs&#10;m67Le7PWNIgZxgF9t4G1HlIDptO4u7vFfr/D9Y3H8WgjAYHsNIIXEELn588B1bLvL3vhtEclwIt7&#10;envvMQxDPmsA8qO+ubnB09NT9p7f7/fo+x6n0wnWWtxc38TMlYDOKBwPjzgejtjtdhiOGlrTudX3&#10;PatHy8G+khr7/WW2CPHeYxwHut5oBXl3d4v7dw8Yx6kIhX56OkJrBa17wltMD0QLMmNM4dmtpULf&#10;9XFfFOg6A607uODhXIggOCLhgga/qccHYg8elVPjFGvBIDJO47yLn9uh6zpsNx02fR+fD1lvCqNx&#10;HEY83j/i088+w0cffYTbm9s8HO60weQsvNaAFxjcANOZmPk1UtZK8BDMfSETYuL3UlLCu8DquYo5&#10;GUQmSs7EyexbWQz8bRx2hCAL1ZnMA0AUYDwPgPXV4HbeXx1CiMNdhDws5GsinWtpMBhcYPpECQgP&#10;rQDoEO13RGF5uIbzrLlZUOSCJ0lHqPoOrLly+Fk10Djjz+GW9RnDikbWBzcs+xIOmXINArlfKCWx&#10;0R1+/vOf4qMPP8avfvVrXFxe4Is/foHXb1/h6ekR0zgS1shzLmGjYiqyuEQkJcQ+JwTdJEq3vhO3&#10;b+N2xSGgUB+XZKI5iN1XVnFzHYyFc8Qyv3QOFuYYLl97ieiR61KWeeVZRlatHlRRnZUIZ6HCy5JF&#10;nhCClFV+wvXuAptNj950uLu7oz1B6azuo9w9uuciYBWf5Es1KY1TvXMux6nl1FH2ZrKJxbV6gD87&#10;836NYbbG8mgx5Xkh0LK+WLL1ZZahtT5vCQDGopO9oNxmxTkH6+dGIzWZmQUSE5h50cJZ2Ok6a9Z2&#10;y0+49tFvBaXVNixrQZs++AXg2AI6+SbcnAz5sPDNzB61bOFx1kct9699jtcmUHVhWv97K0ivVfjy&#10;57AmCV7+nMhS09me9/xgpQVI13ZJ/Jlyb7KajXmOgdv6joqDzNwrXsy8xlAxseA94BJAywIdGx6Y&#10;rcFRqxlcTJ/ZIKdWhbTYuKlI5Ww/nlZer4MWyFXLcWuf8Ho91NdUeM3LpWXO2tBokWPBZIcCiaks&#10;ZoeBxsBqLVBbRF/62kZIa41gJwQJ3Dy7g+w6jE8nDKcR02nE47t3+PDTT6EEYAOFs3hvgTSASntC&#10;9H0TSkJ1Gj4IksMnufdEwF8qgCACRAhQ+buRrFsgRJmkwOF4ymCP0vNAdBoHdAjoTQ8tBLTzEN4B&#10;3iEIT9cRGdWJ4Rez4gobolRIjnYEjh7Pnz/Dbr/Fu8cHTNZis93D+ugY5j2cp737/vQdBveEfqvQ&#10;9wpCAcM4ZiniNE1wYaCiyysIaCgd8OHzD/Hs+iNMj8A0BmASkDLACwo099YXpIMQ74nWEp1R6LTC&#10;brtF328RPAHpycOae8tyZse8h8WgHyHJx3cFxFkDZ9ZsxMp3CMxfd96ffA5HRmbbiGjTJhos5VZg&#10;c81kqS1tiClZqn/A1AAyFr5gCgApoowxuGw1xQPpTicKVLq4uGD7gczFaGv4RrLTsRjw1R7brfe/&#10;DprnQ+y1wPjW3lOTEmqQLPk0c49UHk7La6ga8CUJsp/DES2vlyRrHCkoFtEHd7b/mhnySQHJlXQv&#10;XryY2fIQ5dCEM2Qr1moC9ag+IsZhWhPG8FrGM+UDMcZb6rkF6LSS2VCrNOg6sBpOvBjuR3Y3yc19&#10;Bu1aRJP872GWFdN6Ts9JIQSZGf1zTWYBoRAqO5WaQNAC5ms1Gm9w+PVZa9v2fKKU6eZaRkgEEc4q&#10;SlsAPreenNUaboWIQCvNMnu5vF9EckGSIdeKyJbyVUTryASQycjoElIyRrzLg8K6/k4esPMzcIv7&#10;Qj9GhJnkMZ0/S+lsd5Jrmeh6QAPxlHcwD9kCy6FILFwuhW8NSOog2eTh3vc0NK5zBeraOXmup2DV&#10;+rnWPvalqrWs5fjAYA7RrbNcZiBaSpn9foXUWS0820lgQfqZ7UNFZqcmNp4SMged1mdfepak/Eig&#10;35w7EHe/bDGX2a5ZCaDZoG4+x6ydWY/J1cJ5T5aH+d2bw+5a6rpzquO6kS/P2PbfrfvHemDLQfI1&#10;G9BWb4mGPUVrT+LWanzowMF9Hgrc6t+knC0Y+GAqDeGUUjg8HWBMj3EaMjDZ95ussuHXnbyIj8cj&#10;jkcKcU3n6uRGSAV0vYbWHTa7LdksDAMOxyc479BtekwWkCIyXH3AxcUlPv/8c5zG/4bD6R0mSxkJ&#10;xsQhKCLxTwgguObAhtvOdV2HYRjykNO5kAF9fg/SvU6kQCklPv30U7x9+xYvX77Eu3fvinfw5uYG&#10;w+kAKOD29gbDacDD/T2eHh8xwRVD0y+//BLOOfT9FtfX19nWMakik7XMbrfNQNXxcMCrV69weXmJ&#10;F88/wHcvX+J4OuF0OsWBnEC/6aMt0FSosYK35b4RSK12dXWDt2/ewnuPy8tLIhYFj77v4KKH/ewg&#10;ICOALaGNztYuXWdyqDspTkldttlsMnhvtIJUpMAJgZRgzlq8evUa1ze3+OijD/HRhx/i+uoKfpqI&#10;2SuBThpAANNAakPvLOVjaA3vaX0rbdB1fbY/Ss9aKRrqiIb1MB/W1JltNSbECYpE1mYe3SskElUN&#10;w1RVp851BCKGRCxm78gyRsiZbMTPdxEE1Qhxrcz/TWR7M+9DZmL7yAqT1bu/lhn4fcD9Vh3igwdc&#10;aCrkzv2vxiYyzpL6LQbr82HIjL3Qs5AyDmosDRGM0nAIuHt+h7/+3/4aH3/2MX7z69/gv/zDf8ab&#10;12/w9HCPp8MjTuMIO9nMfp+mEX3XZ+JYSaITxXWcux9lvzorCcpacsa/nPPY7zeZkJuW3mxxHhgB&#10;McTQell4jJTDglLdxmuRvu+zZVfKBRqGgeENsjjPee6RSurcmB0lY63H8SGuot3tevS9wa7vsd/t&#10;cHt7m28MJx6RbsWtDtiTKrZW6Z5bmy315lpY/RpueU4l/D8N3tfMB19JbRIQ3roIXmRwT+wWkJkO&#10;tFQQpIaes6hrcLYt+UjDslly3QIguOWMNgbTOOJ4PLIQHLvYcHlxwwMl6qECTW7tgkleB2vWwEHa&#10;lAs7Bho/51COLJUUaLKfW4WjtRaapXuvLcSFH+SKh+EcximzJf8y0LjNuG8VmtwiqVY78Je8tm+p&#10;r79msdUT5u9zWNQWDrxA5wdxPXFcG76ssffLxPB1v+TW4XeOAb5q8dQMjsGCYZfWfet5tgY4LWYk&#10;v391qG0dRMPtcuoBD/+dNSjG3y/eYKytuTVZevNeghUjdRGBdUsi0QhYSz9rrYWSgNGawKw0CJAC&#10;13e3uP3gA3z167cYxhHHxyccHu8xDQcoAUzewzsLASocpCcPZm8deZgqDecCdpsNNRlS5sIyBdCI&#10;HNgSchBqAaxJalbdYKGliYWbLzz6+80G2k+Q00ifCaDTEr2W6JSnwYKf2adU8Oj4jKk45WF5PgQ8&#10;PD1hmkY8e/EMm00HHRQ2+y0NWiEwDEdABwzjAW8PL6G6ANMZ9H2HwY5QsoPzNh8PdvTwNsA7QAsD&#10;vdniYnsFFQyGacQ0OmgQO5W8dYFxGEhyHYNxaZhB38FojW2/xabbkqXOaOFcyIAP5SARiOlTc5+s&#10;PxLjHLP1CB8QNIvdFEbcAPPWGJQJtE9npnMezlFuQapX+b4lsCbbmz3qBUJkZwhwz59F9gREZlQq&#10;peDFfN47F5rMYX5OJkuYaSJP1+PxiP1+j/1+Xw3vQrbEWYZ4r2eT+O9xL0sF33IIX3/GWq1TD3zr&#10;M6V1zdz6gYf1cpuMZEVRDy55fcX3sjo0vXWNtd0Bv77MiCckDTaxzdlwf136GZhtWJhlyIz9k2W8&#10;sW78Ps1XK8yc5wMkxdO5ojgxgBITjlv1JOsLY/TM/IssYSliAFccIvkYaK2kQvB8WF0FPav069SC&#10;oc4BLrrXogzDi4BxArtrJjc/P2sWbZLR1+ey8zFrZaUWW1PM1Wd2GpisqehqgK94X6PqxDKLRh/8&#10;bJVTN/yRhKErr+1gLSZrGQA8g4QKS6tPAnznMOakLkkWeTzvgn+nXBNFMEOye1GHQSebibT207uS&#10;hootBj6vIfn/EiN3LRx0ZmAmdXLInuLlMwNTEkv2s6FQcLWaUf6u1f88RzCRv7FSdG91tD/Segbx&#10;673BOhcBEVmoUaRMntblYI7eoRT+GBURXmQLqjlEWSBgHkhA0HudFAwJ/OWDkOzrmy29ZiY7sWBj&#10;XpjU7HdlfWsx+FgLzi6DGrGwmaDv7zNgIYSMe+MyULrVZ7SyClq1fyvguLYlrVWDdZ/Cc9DSsIMr&#10;l4ggkmGvud6MP8vtVUlhDDw8PGK73ee16LyDswpak8KRyBLxHZWSLHN0VD4ejjDGQBsK2ySlqMZ2&#10;v4PpDNV10XIBAuhMF69boes2ZJMjJf72b/4au4sL/L//8e/x5u0BRjp4r2KvX1pB8bOYBz1731a1&#10;tIYt/L9P04Qp2rI8PDyg73tcXFzg6ekpg22J3e6sJZsYrXH1wRVub2/RGQOlNX73+z/ATjYP8KSU&#10;ePPmHby3Mdi7J2BYCISg8fR0wvE4q8zSgGEcRwCHaHOlsN/vEULAfk+DkkPESYwxlLkmBEJQRSZK&#10;p03ef7bbDZyzuL6+wjiNOJ6OuLzcwzuL4/GYwT4AuLjYR6LQhOPxmO2DHh4eYngoqXq6aD1EIbUS&#10;UhHRiNaUwGgdvv7mO+wv9vjsBz+AMQYffvABetPhdHiKimbAJxu7uECc92RjLCWUphDM/f4C290l&#10;ul5DaRWtDeUccl9hGfWezRVUtequrhvy3oRQ2LoIYq40HRz4QLQ4w1P2YwxGj8bv8T11izNy3mPC&#10;PDRPZDzMg28huCqA+aO/x1a4Jve0yENNz3opZ9JRi/C5QowMTG3EqHiLZ1Yy/+t6cf6w4GfbNuso&#10;9NUGD7Pt8IPPPsWnH36Iv/j0E/zyP/wSX/zxj/jTN1/D+bdE2ooWURC0v5HlLSoscr7HjTu4SvJY&#10;A4k50Sm5hdT9UY1r1Q4rvEZNBAQh5l6FX0saQqazI9mDHY9H+n7M2q+2bk6r2HsPL0SuYxBDojl2&#10;mzIwkx1432lse4Oriz1hIGLO2/NBQEnuzifOkjdbGOEaAfTcWj8HyJ9TRv7ZwfsW86+euKwBp/zL&#10;0GHsFp55/O9x78b2Z5WTfe7BulzYVRMtReFZzYP2eBBP2kCTdJ8DjEvwQTTthWqLofrQ5uEi9cMs&#10;PquyYEFqNJVcZVLUckZjDILzC8Z7buzkzCjnbK73eTtBLKfDa/kIawu1NfyoJSfvCwdsWTTVrMma&#10;tX3Og4pPz+t7ydcpb9RbDRj3YK//vJUeXh9MpRexXRzw3CN+LS+gLhhb72X9d9LwaW0AsKa+WJPR&#10;LbzRGrL298mLamYy/++pieCAPrczEOL8pP9c0GjL47W1H85ByTIrZli8OWvUSDbqnEO32cAeTzDb&#10;HncvnuOr3/0WynSYJovD4yOenh6gZA8FYu87N8EIskkR0f9wmiboTmI4Tdhah05JdJseQWaNd7Zf&#10;KaiZAOUqSGrknbfE0NUEqiupYlMrMY0T+R47C+f4b2UlAAAgAElEQVSnOLQT0FKQzz1oiJA8HrU0&#10;sM5mqWGtvkoAchqEPD4dII3Ei4+eYbvdQBsPSE/BNMpjCge8Hb7Fyb2F1BRyI1WAsKSDC8LDOkeg&#10;upeAB6bBQugOz29e4ELf4PH1EcdHCyUNnPLQSsczg9a+naYYGAooZWCMQtf1MKaHVj3GE/n2SaEi&#10;059CerMlAJa+gTx/xUdZvvPl31xkPkTAkO8BLRnomuVBXb06T8GxWkfvZ0uqAol2kLePrN0cQAeV&#10;C+7g/JKdJ5CDkeb32UYgIsB7eRaQTQx9AtSoae26rgHSYpkX0hgi8rok7QctsL+1b7dCevnAvWYf&#10;t2qjNeZyzaAs1XuBd2DRysnHARuZg7ZYVwl4qgeni8ZuxfqnPk+S2jHfP++SCj161W7ygd9pA+d9&#10;DJISRW4A3ZvQAJpEkeew1ozU7DQeWt4aXtNQXzcVDwtmemPYmgKdeUjh/I4BgQ+sBKAEBWp6+Kgs&#10;Unl4UK9FHwK6ThXDhbo2UooGsTlctVanScEAaNscPvE9gQKGddF45e8uxSp7ja+j2oamNXho1V8U&#10;hFr2A7w5rNWs/HsmwLqlAkxrlX//Vp1Y18Fpffc9MUaJsT0rg7RWsWFeqiwLVbCSCG62M4IAJGZQ&#10;REYPYQgNN8z2aX3fF+zhWlFY3xeu7iwbZlGRJ8p9S2txFnCvnxsH7LkEfk3JuKzbODnILYa03GKr&#10;zi1LitFpmqhOivW01hrWTUVOFa/bE5iYFD+IQL2LbFzhAUjVrOt5P1CuscSYVkV4bDGYil84vzdZ&#10;0ybOMt+XmVLz4Hx+/0QevNN38QBcMTivrWqTfcdqGGb1v9nKTKyqe9bArBbRqqV+J6UlySxThkO2&#10;v0IoskuSokRrg8NhwOPDAcZsoKTGFByk85FMEaCkxnaj8md0fQcdLWn2e5+HiFppWBdgtMHu4gLb&#10;3Q4IwHYD+I3H1eVdBHh1ZE0bSKUzUaLbAX/1Vz/G77/4I44DZR95byNQO3vnE6YgV9URCTdI7y3d&#10;e5PvM4HN84Dt6ekpg9DpORwOB2y3W+x2Ozw9PeV96M2bN3COPuM4DPj0k0/Q9wYueGyMxmeffJrB&#10;f7LEG/B4/4DNtoe1tM8djyeYrocQPqsccy+bAqGjRcswDNmChxREBsF7bHqT92pvIhkpWn4ksL/T&#10;Ju99lxcXM8Bntri6vqIzz005jDf9Hu89npLvf9/DaA03Tui1yeqq/Z78/BOr1zob157A5BzsOOHb&#10;b7/D7uIKP/nJj7DZdJAArq8vIYTHNB6j6o4A1XGayFIteAipIGXAZreD8MB+d4H9/pIURcpHwo6O&#10;5/S6/S4fUNV1EP8zPjxL7zWttXZ9icZget02pnxvneP7h4wkBrIV8TELSQRSNAX43L9IGXK+zUyk&#10;YZ8dQlYnrREji3sjACkChAxxuBeyc3uyDFrka0laky31GIJfJYXOexlTSKOdj9TaH8t9WsQ+DhBa&#10;ZPtXFa3Xghf48Y9+hJvLK3z97bf45X/6e/zui9/j25ff4jgOOQNjmibYqdyTVcxPAcIKgLx0etAp&#10;ON3NmZqykU+W9udxHLNSqqXM4rbb9fpKGMtsp1dmGtWkoDQEPBwOUEqhizgWmMXTYk0jUMhstFMS&#10;KVQ4krXTUJJsaC2OwxEXOwOjFYxWuL68RG8Mef4LD+dphCxjneAFkRhlU9GOZi3cUpS9D6D/Pj73&#10;rf+mzrxD/0PgfQ34ti5ea10cXHXhyyfTXFKUZMdcNthis5Uy6bYnPfcspciSpYwxSXxy0KwxEWTx&#10;uYBFTFxP34sDBbUvZb0RLxnWvmDXtYJaW0yKGvSvgQqZvU1nZnxuCGJhTH6rLoc+cOl7LcWepTvI&#10;k1RfyE6qYESG3PNNZZ0ltL6h12zlliSlDjRtvQDNTR3r4aQtf921l7O2JsoSXeYHWw8H+DMpvdjF&#10;gqW5NiDhdk0tBkfNsFz3+Q3vvf8t5nj956lRagFEvGFuhhEWfpUlIFcraVphWG3WKooAt+UAsfRz&#10;O/d8qyE3PTfncwhMHlSJlQwH8lGY95wc0K2oMUQsWLL/pYVUW0BJqL7H9fPnMNstWYZoYDoMODw8&#10;4erZJQYVAeZxgPIUtDQMY/Z/BAL6TY8cnZiaDIgq/JGxvpk/XhABQQLOWyi5hfMh7h2Sgp+EReSo&#10;QESgWkkF6QAZiPUnhUSQHkjsBBdZE3GAyosKpRUB954O+d4YbPoN9tstNhebKJ89QWgDoRwe7l/i&#10;aXwFK064vrzE/nKLyU6wborp8xMma2EnDwSNYRwgpcZ+c4lnlx/g8fUBD28O0KIDDAAZG/4QYO1E&#10;3s2RraeNhtYE3F/u99hudtC6g4CKLEdaCEqlcHS6ty42yGtDopl1gqzlz2wZ3jxjZty2zkKuRGqx&#10;uhde4aDgc59A1mxh4fM1JPaKL/x1adDgnY8kxrDwnPU+2VPNjMrkVZrAw9YQngPxs8IN2Gz6OLxH&#10;BtRmkGsJvLf2Mg5G8H2KS4M5yF8wfBjDXabQOr+0DGntr6nArb2eWwPH+SyTma3IPbNDbKpQKCJC&#10;VlhIJKaxyMrWxP5Of6cO6K2H2a3cgGQrkYBMz4LEZFzjPvpgCSHzQIrbkaTC3rv45/BZ/ZMDolYs&#10;h1r3qxW4Xp/xs1+1KBqdFlPGo26CfLQxUw12cQrenQcdzjlYFwkOSsZ3tfQcTUAghIAM3AayVO0l&#10;EgD5oSI2LKUthmCs4XRd8/DeFU10HpKypoPXKYm9l/adVL8lvjEx9v3syYtQ3NPQkPIn/xHJwkLB&#10;zrl0D+c1J/JQpLAYKizuRB4IpSyrtFfU6sXaa5UDovP7hcg83UCIqbDMJGCCGPM1Izt9ZvZijnYQ&#10;ib0qeL0PQTk0WsW6OWQ7LJm8fYmKnNngyTKLbBJIGaHjvqm0jgqxGOTHyTQAvOd9w9wjaa0zHpzJ&#10;B0pCBRUVYgLe+RwOHBDgrGurRxmv02UVWciqPZEtb2a11RSfUQ3YF++hnFXRMtrJFWrMWC/4MHub&#10;c4m/YCG4dIyFAmRvefHXw6A6r4J7B7cADEjBVAEyDidL64p0P9N6qIN4qTdbB/t4zc8HqvN2mdaV&#10;KLIluOXXTBYpFRdSliHHayHYLWC+vMal5WVeO9FK0MVhjouDspQrILPKQ8T8IIN3797BuwBtNlAb&#10;ia0S2HmLKWaMiHkrimomsivp+11h7zaNI3y/R7/p0W+20T5lzkrTSgFCYppsrOGImeujHV2Aw8XF&#10;JX7+81/g5ev/B8NI2Ul0rpuMDwgRGvaxImfykO2cye92ynri9Vli4d7d3eF4PMYAWIFpsjCGQLKH&#10;h3torTORYbfbwlqH+/uHzNQfht/i9vYWF/s94AKkSPaOHbabDT58docf/uBTnOyIt2/fwlqLw/EI&#10;GxnvnFxgp4mUtQxbsdZmpnnq16Qk4s6m68kWzE80BAnE2kcM8xaG2PybbQ9tNOw04XA4kFJHAgL0&#10;TKYqby+tIx/ZyVoqWDuh7zrorqdBxXaHvifLJa01DMiG83g64fHxgLdv32G32eGvfvJjaC1gjEbf&#10;dXj+7BkQvdNFZNlLIWCUghMBndrAaE2BvsZACRogALR2hHJzVj0Lgm+Bxq0aplY18XWR9pUZL1KF&#10;P32TJc7PS8w2ZDMPxKfONL8/s7+7yPtoSRSSmZSE3LfJ7P2d1EMOMWuLrYk1VTG3aiQbWTrXgyUC&#10;FN99fMOasu7ha5KNXCMeV//M1XxZlYbQdBfJ18pUnSGey6nuSb+3MwpBUgB38MBHm49x/fwOn3/+&#10;Gf7TP/wD/vnX/4Kvv/0Gr968xvFwhLMDWYIGX5KgsxURs3UD+ewjqZowkwRDoCDhlAegIhHBBZ/9&#10;3mdCIQV6JxCeemzKxEi1JCcftkiaxmiM41S4IfBnzG2Y5hpKwZgu45AAEJxtnjU0BEmhu9E5QMxh&#10;s84SGcbZCafjEQIB210PYxQ22w1un91BGw3TGbJVFJE0gwAHuifJkmpW0IkFrtwijy9zncJ7SZ/v&#10;Y+63iC9/VvB+bQqfWEDvC0uqmSWpcSV52xweVMt35hcIbIKIWCjaBUs/y/sjQCKAhc1L9hePRaeM&#10;zaQH4FgIQ4h2D9SE2mIqUjO5l7Ylc8G75vV9zgN9bVrD751SCjIrDkovSKWiJUb0a0xsoWTUyZkS&#10;/OeiwhGIoWwqWvakjVOlZ+LnwClR7bw1mCG+h0R7bXrFv3Mt1W+xzuqQp9Znc7nnOQZ4i3VU5xrU&#10;NgQtD0ke+LsmE1tTIrSGAq01832nfGte79xLbI2BU/9cPfGvB3KtCSJn4PGAwdSQzWniMq5rv2C0&#10;tJ5XzfZaWyfn7IPqzI38TKM3b0j/rVpXheQYAiL7qcq5gPLEDE+e594DXlAh4BAgtILXCttnz9Df&#10;3OL4zZewg8PxYcDj6ydcXhPbQ0kA1kIZBRstXiAltDFwzkNqA289poHYQpAaYwjwkFCSCnEq1iLT&#10;UCI3x0mubJ2FEYh7i4/WLxO8m+AkNc/wsrDb0VpBCmKLCSGizQaFh8mgFu+oFBIiSHhrIZWGlgLb&#10;bou+63F7dQfdCYiux+gnjO4RQ3jAcXoLKIted7i6uoIPAcfjQPdBBByGIx4PT3CDh0XAME54fvMC&#10;t/sXGE4D7u8fMIwOnQIuth2kCgh+wjgGYnO4ABsEjKICQkuFThtsNlvs9xc5wDYVFkEQ4xkuhh2C&#10;PCdLO47Ivl8w45BD08GA+1xUB+Sw6sSqbtlYnfNxz4UTD7RKIHj8s9G75nBe+ADrRiY3RVaScA/A&#10;ef+lNZ0CHpNH5CwhD03v/BwwL2b7FGoSPWPOewamre+VLeC3ZBy5stiv2O95QBuL3myJJgSEVDmM&#10;t8VyamUW1PtVXQzPv98zENPRoKRg2TLAP8xDuJCsdIAMvKUMhhZTevaobyseHfMn557gQkhAIbPl&#10;g3eFFQoN+pPtg8jNQgKwgif/aaEiW5VZNjUto87Y5bSyj8qz3TLAS6yeuYjBuQizMi4NUKJ7WGRR&#10;BQJrRWTYx+/pPUmmCQCQkTE176MCkSWafaKXJIIWuUE0LNykVoXcnr8/83ebm+r8flR1BLdszExx&#10;8gbLXu78LIAMCAyYCJ4Pd9QMtCj2OfE7K8MJFHMwLH22Yt7Q873Quitk0aVCMBR1bmKulv7rdT0k&#10;43rmjH2PEIbsP89rC9q/usW7ylmytapHVbkLM2BN/YSUxDYLISAwRhvVRzqC1z6rZ3y0+0kAgTEU&#10;CjmOQ/R+VqWlFZPROzevs8CaUKlVwXQTaR/wDo7XTTyLps72SKBLzBCK9MzCYkAqssKqB6t8iDrX&#10;dSF7b5u+W2QaJXKEj7+7tD4IyIck0lot12SdKcN7iEV9x+T6RYByVd/lZ5zt9JYBz/m9xhJgy0Me&#10;sVwvtSVO3QOfy8FZDYRc/HkoLF3O9QFrCmcOaKW9vtino6oghBCBPboTRpto0SQSrxJCOlqvIWA4&#10;HWH6Dbq+j4Ou2MNGK8JxHBbDA4+AznRF/6WVzsxirSl0Pb3nEFExKTTG0eF0GuhslaRwm1z0bhcB&#10;P/3pz/H6zTv8/T/8Z2y2PYbTlAcOKc8LqGsvEfe2wBTPKYcIkblf1gpaa7x+/Qreuwyk0fBT5f50&#10;zo8xkNJgt+twc3MDADgeD3j9+jV+97svIITAbrPBbrfBze01+s5gYzSu9nv0/QZeKGz7Hnp/gevL&#10;K7x+/QphIntiG9fgMFBo7SHWCUqTJ7xzFtM0xvqBrHe899CR/ZqU/coTviKVgAjA4/09DWj6DlLP&#10;g+vheILwAZu+xzAMeHh8wPF0gs9MYonhOKDrTRxEewJFY19yeXlLHviRoDBMA4SUeHh6xKtXb+C9&#10;wIcffIhnt1fYdBrj9AglDfquw/XlNabJQ5uefMjhoVOdBQWd+mBINtyd9y4EuQikXHsX18ia5cAH&#10;zIqptK1JnuKtAeTCyrYRLJp6Ee9l3n9kHC5KMaue54wvFZVOFkJQYKiS8wg3IEAJAkEJsXfRldXn&#10;od082Jz31cDy4gqLn9gje9R5hW3lK0TItVZx5odQ/U62BxYBwiFjctm6J1CPLyBX7G/5z8V9NFrX&#10;UnA02RC6cYDzAU4qGN1DSY0LrbDre/zvf/fv8Nnnn+GPX36Ff/zVP+P1mzd4++oljqcjrJtgI0HG&#10;TR5ycnCIln5JoZbPB5eHBjMI7aMtjMz4hJsiJiu51SZdvzEK3ttsmZSINlLyugkLJSO351NKZLym&#10;5Sgy15ohg/bWumjNRZZBaZi7sDsimCSeFSxvJCt2Q8xJ81BSYdMZ7C422F7ucP3sGS6vb2A2GxiT&#10;hm2JYDSvHcHIRtwCaA2XbPna17hYjYe9jxB8Dtj/s4L3ZUCZywcL90Ln8tyW9/Ta9LBm/S6ZdMgy&#10;mlYYR2tSsRYKsGYvMwPtspDxI0osFA9va4DTshEUcg44bdm7fF8wP3m+T/HgrAtMChwJM/vjjA97&#10;6/pXw26ZVUxKlG+Bz2shTbW0u1VstsBwbuHSkqFyTzne0NbPKckVuay/dZ01I7GlqKil+zXwkICN&#10;tUlcyyaJ/3kq2FKzUYTSMBue72v/Ul93y5aKWxPU720LdKifVQtI40U//53LST+aagSu6Gi9T7VX&#10;Z0spVPsDpuuomUV1UHMdsM0HPy1VwFoIdfpfGuJ0xsSdV8A6T2GGRkMohc1+h6tnt3j7p99j4zvA&#10;BhzvHzCdjui1wONwxHQ6YfKeGPxg3v+KAmq1MbDeYZyoxIKorCP4oAUEyHqQbxxcDIwJjJUSh358&#10;bajIjJFCwmiNzijATbB2KhRGiRnAQ4tnxiWgY/MmI9DrLIEazk8QwUF1wNNwjzcP32CyB0gVsNvt&#10;I4NggrUjPBzGacIwnGCdxeQcjscBXbdDrzsoKfH21Wu8e/sOF7srbHoDBJcD7KSUOByPcJ6YdVpp&#10;aCVhtMSm79CZDl3XAx6wdioKy1bzXls3xJ14DlMMcxMtsQyMFtEn30e2pbOuCPltqWxm32YU0ut6&#10;bdbvSgtEzADJmh9/g43LgQj+zq9Z5833KzFyEcNVw+xV3NjLztlxtfaTliVXq16oAe3UT7ngi3DK&#10;NeC+3rs4I3jtZ/jzKGxdwmzrUpyTgt5N/rl1hk4d7poK3SXbf2l7kNiJLTCqdYaLZjjZHNgXPFks&#10;BRmvTy5tWlrs03MFbytXpAZu+d5fP9/ZWo5AABkZyPxnia0Zs3yiz7wUEsM4Ff6uIlpLKWkyYFSc&#10;XfGZ8XMh1U7pWqy12ce4VR8uVJFNdWJgTPb5/qioXjl3NrbqnXSPaqIKEDJrOzFWKXNlGSBXf3aL&#10;eFHX4Wkdp/6C52hJZmXEr4vXpEvyyJLgkIJrWxY+LdY1t5RKfyepitcyPOpgTz5MqnuGlKaa2ZJh&#10;BupmEpAo8n4KewWVzgqaOAX4rLCt6xj+TvN7UJN3lrkSYdUarGUN0bYbKFn1rR6pZTnZ8kLmdfDS&#10;RqadAbZ2VtZnRJ1HcI5c1LJK4XkTWDkvWnkdrX3unI1bnYnWUnIv63FkFfja9+F9ZHOwnc8HV7Az&#10;8znCrJRaiuCsWgQFESsl4LzDcRhxeXWN7W6HEADTaapLHXm3D8OpeKeVVDgcjzRYi2o1FTNCJs9Y&#10;oQAmN0EqBRF99JVUUFqh6zs4Z2GdxThOkJqCb4MglcC/+l9+ga++/hpf/OFLjKOF3pqYsUAKLRpG&#10;SkYYE4VqrrRBKXtZ5xxevXqVvdt19oYXmeE+DGNmZidGvnMeu52i65UCz57d4bPPPsfhcMT9uwe8&#10;ffsOf/zqj3j3+IjNpoMxBEZf7Hbo+tkHer/f4fL2Bl7SnvLw+JhtxdJ5xBVefd9nlj7HgR7GB+x2&#10;O2blRjlblNNHvc40jTgdnui8VRKnYcA4jhjHAfcPiAH3HpOl89VoDSMVnFE584jOBLrXFxc7GC3g&#10;3YTJOljn8PT0hJevXgICuL6+wdXVNZ7d3kAJOqdM30FIgWfPnuH25i7mK1GgLRgZRaq5R1HKLPb/&#10;dHa3hoLv65nP8cKXBEecxUfaJL5QWH5JOfde3AaxOPcwK5qUjvWFk0C0gosjhVlNh0SEFrlP8JF9&#10;LwIHMkXRFyzxNyxCWVsq+HovT0zpRd8u1aKO/r4huPNA4/v5lK8STgLoOoTANA15f9RG4qq7wM9+&#10;8hP88PPP8Rc//Av883/9r/j1b36Dr7/9Bo9PB4zTiNPxGGvwCfb4iBCJVQIS3joEIeAxW4RLKaGi&#10;0pneOVWoZ/mwhN+PVFtxVdy5PMV5rZNyi+d71EOsuv9JZII6PzKF/SnNrpnVFaSAVuW5GutPgNSu&#10;h6cThmnE9uIKWnfYbi/wwQcf42J/BSUMZFDZPWFRs4TS7eHckK3u2VqKtdoi8PtY37RVHt/P7/6/&#10;C7yvvVR5s97yE28FEtSstzm1GKt++TOoUDLL+c1uAZnc677FJGhJBL2lMEgwXphAKq7LIrEu8GoA&#10;fi6EHfse7r1SirXNrJ7wZAlx8O0BRVgC2K2/t+bnVDOSOUO/LrRrq5L6Hq8V1mtFawuYfZ/PeO1H&#10;z4t2bpHAJfYtr2f+GfWarBmb5wCFc0D/WpHeYoRba/PA4X0F/9ohXzP5+Wekg2ARQNlgFLTWJN+o&#10;amZkKnQ2m83qkIoXPdyOZ83qp8VkbQWz1MPA+vfUgP4aU6xdWNWSazQHC6GkwM4bfpymeykwTBN2&#10;1qGLslRtDD786CP84Z9k9JV3OLx7A3t4xP76Ck/vHiAQ5f1axMPJQUgV/fwElDbQux2EVpGRX6oF&#10;fKBm3/uAICWU0BBRmaOhIB1Z7VBR7bDZbOGmCSF5l0YGRGKUGm3gvYWI4B1Puc92Mixomu6bZww1&#10;CWct7DRgt9vj8emAw/SE3fUlOhVgwxEunCBEwGbT42K/hfAOdhph7QTrJ4xuwmgnnMYTxmGCMj32&#10;mz10UHi8f8SbV29pMGEdvPGw1kEEYtrIGKTrnMOm20JBotMam05ju+mJXekJrXI2QOlQ7WMoQLJ2&#10;iNzMgskWOaKs0ovPkkBwJLEfx5GuV0lIO0sebbynoQqgq63F6nU972MCCiyMCckSIGSWdQ208L0c&#10;rFGfGTbtQNe0Fsr3j6voXMMTVGRf5nSOrp1praKrNRCv7ehaHvAtEEQwi7p6f1jzymwN8lsqgeX+&#10;MX8/6yypVEQZisaH9mvB5fV11exWDnjWIGRLQdc6f+qi2LnE4JHwwWW1Ar3rtFbrn2/6S6/8vhY7&#10;de1zuLVTm/GWlC0yq2BS2CdZSjl4G0EgNXthB8xDXq11luVKKeOZJ2d1jeTNODXSxugi+DeTMSIh&#10;Yu3cW5PeI/tnsyZAkiwdcjlg5kA6b+B4rVTn8bQyc8i6RKKL3tNr5ypnuLeIJPXabDWFLQ/6NAxp&#10;eXbPLMLyveAq4XbPEZb2lPGeTNOUv0ttG5iZv6wxbg2XOMhtrYX1Lvvn+mgtwn//OE4LKzCuvK3B&#10;6wBA+NK6cpqmRYPdIkFIiIU66n2K2VplysHlGghuNaj1c6jr3HO2E9wGjP88J5NxsD49Rx6Wuma/&#10;Vvet+flFX2hU6qZiIHyGuHWuOW8Fybb22nPKWnwPAGrtOloK1pZ6rD73izUuqE4q3rHUtysTAzgB&#10;oQkshCK7xsPpiO1+H+06BFTXQwYPOAMBYLu5hHMUGJ33L2WaSoVO9tFzn7Lb7GThYv3QdyYS9AKE&#10;NDidHA0fpYwZCkSCMdrg9voaf/vXf4O3r9/h4f6RBTSCqeWSJzMKReIaSY+fTcl/OoSAy8vLvI5T&#10;H5QCrvke6b3H4+MjrPVwbsL9/VtsNhtcXFzjxQcv8OOf/CU+/dOHuL+/x5++/hPuH96i6wwOpyOk&#10;MFlFtHl8irW4w6YngosAcHV5iWmayGM/COx2u2jd4qH1nEE0DEMcXJMtUro+Y2ZlC5GV4t4Ys5KC&#10;JjXr/f0DDS82pIxIdpqbvsfFbh9Zw4KprCgEW2uNy4sdDo9PGJ3DME54PJ5wOJ5wfXOH53c30Npg&#10;s9nkwWeAgFZbCGHw7MUH6DcdpseJgd0zYSX4AAeXByjpeeVgzGLgi2x3lv65pY45/y76ok8i1QaY&#10;bUqZe5W0Li08oCYzhuAZfrJ2PT4OxuV8/TJARe3h0p5QMJvBaJvKTeSL4QNzZliEzIqsSp5JKwEu&#10;1rVYGaBmZw0sA7+5ddH7aqhFHZIsSldygNbyopb3PGTSlZBRiS0iqU5p7I3GT//qL/HDz3+Av/3b&#10;f4vf/+4P+I+//CW+e/kSf/r6awynEcZ0sMZk1RH1PhEPcsT6d85j1/WwzlHL5jwAW5yBtF8g16Ng&#10;qCa5/+lirUnJlSBhcb51HdmGpd6jxg7XHA/qnLuZ2Frlb/IhQcwnIMLubF2kIBBi1oSQArpTkEYD&#10;QuHZ3Qf44MVH6PUGWhhomGwZXCuksBIsf+5d5euwJhLzM7CVC/W+YUALc/uz2uas2YTU05Zz0qG6&#10;2OUXztkhHHBLLy0vfLmfUruoEXkRc6l4LUXkQEe+FuZTyZuiOpm5tVA5s6UA2TODaF1BUAcBccZY&#10;/XAzc1ygmTyuhSwa9dYkqGbK1BsVny6lz61D/9bYR/V6qRnMrUW6YH82Ctg1q5gcDBebxbqJbzFN&#10;1+xTvo+VTqsR5Q1Ei92zFljTlqXO6z0VcS0wuf6etd92y1aoZUfAfZprxt+axKeZds9+Nw9r4kqd&#10;mvHaYnSuDTfWGhrOZGzZZ9Rrq7YdSN+fHzItxURr/+PDLd4MFn6gVZNmLSG0UonsSa6EhJcKz589&#10;x83dczx99yWC0zg+jHh6+wa3t3fodIfgJfpND4EJ1qVhIx3IWikESf6OSExXO3uvzkzfxPwGlHfY&#10;9Vt0ux0Ok8D0OOEwjtjuNlAg8BgoLcyUpD1GRsA3wEEgFPtD7UnM97S8bzgKQ4UgBtZ3r1/hT6+/&#10;xO2LKzzbCGw3gAtjDsDt+w1MtFWZxpHCcMYTRjfhcDzi8fEAIQWM2sKePA7jgOHwCBk0ug2FziKQ&#10;R66QGs47jMMEb5PvpcbGKGy7Dhf7C1zs9jpUjWQAACAASURBVDC6o2DKuN96b4sskxmkkKjD9WbJ&#10;/BIYDj7AhqlgfM7nDnvHpQRklHRXbM7C171xDvHfxwGMuahGDidveWnW+zYgcjBhnBCTZDQ2Fp7Z&#10;IcxyTcnYzSEXaN7bGICm2V6IfB95+OfcILtFBsY5cCgDtNn6QRQNQKsBqgcUrQZ87cxqMdfPBbS3&#10;gEkfVRdCCgQHCowVKJr71qC6pV7ibKw6dL3FTK8HNnMT4JvnSXtY4sHDzPLvDed9JOvB8pqa7xwJ&#10;IzMuKwBqeS5WwBfL+nHxPZc+BYCGGLxdsWtkZEO7UDS3AECOPLOffnn++4V6ZRaSLxmrHCRuqQ6D&#10;mAOzhYohdCLJjdtKlBbAyYHQReAu+2/1dfDnUJ/nvGH7PuFwtZUIb9rTMI8TSThoeq5OSUB/C/xd&#10;A1paIcCpaePXm/6MzknMNh0NZUFqZBOgDs8A02rIwLMj+FChBeRzhmjrXvL3ay1zC6FWIaBorFs9&#10;Smuvq9VNNdB07n98nXG7kFrRvcZ+XLOzTPeh67pmDV/nUhWkIB/Y2eqBBlhVfjexMoyWq+x4XpPW&#10;Cti6Bm2Fpdc9yDkwv74vdU/Zsq1tqZ3q6yKAXuR9cfbAZ6x9ICYKU7Jweh7H45HOOwj4AFjroZQo&#10;QDwkBfY4EtFFd8V6ddEawQZHFh6OSC26lxDOAW4G3mUE62UE16SKtgwgT2WpAnbbPf7yL36Ed//2&#10;Hv/+3/8fcHaKtlr0s0oK4h0HwLky32DtOfAaK3m1cyZ73S/zvqzuQZRSOB5PcM7h3bt7/Pa3v8Xn&#10;n32K589vcXdzic9/8DFO44CXL1/i8emA42HE/f19zP3osN1uMQwDgne4vr7O9yXvVUoyv/65Nko/&#10;TyGlABSdudvtNq9NrRW2mw52mnA6nbDf7+f7IwR+dHMNCBGJKeQgIOLeaZQmNVFSUyCg60zuQ16/&#10;foWHd/d4fDrgNFlcXF7h5uoK1ze3UFLAKAktQMMYrREgYJ3CVu5wcXlN1qXBkfpDAIGvsahuLAZ0&#10;MftoPm89s3FBHlpJRbXA+wh0S/CYn1ti9WfO2QGW73jIoHwINKhKdiE1hlMqhJL9jgLU/GeUrSEz&#10;oSfnqAWyekqfRX2wBM/bKIgSKxkfNeZBNbuHT4rRpFgmn5hstZIGJ7IxxJytENvOBiGEql8iS5h8&#10;f1fqmzVr3ppEnDJcIAAvKCkOgu5t8B7bfY+Puxd4dn2Dzz7+BL///R/wj7/6Fb57+RrffPcnuOmI&#10;aZpwmqb4DgDjdETXdwjOE1bgPLRUCGKpxF2zPks9Vpn3IwvrpHoomwZx3rtIPAnsPddFL5rW1kyu&#10;oFDrcRwLIkgWGjI7uewAgnkYOpND6eeMpn8+nQ5xX+iw7Xv85V/8GD/72S9wd3OH7WYLBCKv+Ljf&#10;tEhfMv/ZOnBfW+y1yNr8Pq65j7TwRN5jtfrNPyvzfk0G1Jq0zDIqcZZxXRfeNSg2b1q+KE5r+Ra3&#10;F0nXSQDZelBALUc0RrMCK6xOSNb8i/i1nQtGrYcFdRgv/zvJAqFmZYQYbCVUuzDmnpctaeiaLLTF&#10;HK0XYA10ttjma8D32sF0btK5xsg7J0VpFa514Ns5j921626xLmv2d7rW2pqmPTFe//4JbGsB6S1m&#10;UJ0Sfo451SomZqsF32SenQu8DZUftNY6M19aFiOisaHWg6vFZhvf93rowQ8iLvlcU0dw5hy3KeKg&#10;T10otX4f37xrIIDb83Bf2HRIWuchlIAUCtM4opPEkhRKYrvf4u7Fc3z35a8xjh20l3j13Td48eFH&#10;uLy4oGLIBXg/QSsBSEXsktgICSkhFAHiASmkVJe+/IJZJCDAbDqMnYGBhNazOoDWYWkzksIZyeuY&#10;5G8yFvKBFYf1uqoLHKUUeVlKTUOMScCGCdASaqMgugnH6YjJH+Dg0RmDrtOQQmAYJgyngQp/5zBM&#10;Ew7HE4JUMF0HO3mMdkLwJ4ig0Cvyuwx+br7HkTw8YQl47nSHTmlsuw77fouL7QX2uz2B7JYKDq1l&#10;vi/1FD75U67tC/ysqS1P6iG2tS43TkrrzAjhoCu3QnLOYWJs7HPDxZIgGCo2BCrZpcgMoMyOyCG9&#10;yN78xFb2cyEkyNuWau7QHFgmGXjXKXb+YQF4lnudQCtQsJZGFt9TJvAp+s/yU9IvbWFqu5s1dknN&#10;9q0H/DXr9n1KgVZNwUGs+rysAbL09/heluTOazYWrfNnFSRmwKm1y2DP2ZohNZDlUHocx8yIbIF7&#10;9XesiQtrjP0WODh7o5sCVC6BcvbdY6NJ0n6T7QuEICutwtaoqCFcHFTVDN4I/MKvfIc5W2m2viFW&#10;v3UUpuiDj8ytmSnUtBIq6p51temcZ+ALNnYL9K73KA58txjyHNRP+wl/jvVAd62hqRnt5c9gAaav&#10;KSZb36fO9qnPbR7w3GKW1ZY16X1LdnhpXa/VG/X3994TGzXdV0Fqq7ZVmF9V9dSfWZNF6nqfqwQK&#10;8ATivV7qrcFdDXgngK+uXc8pilsKyJoQ07ovSe1Sg+M1k78FnNfvJVcz1czxmiAD0FC1tpvM93Gl&#10;dzwXDNtShdV/Xp9T71OlEqOybY/DB4O1ZWmtsF+CGioTAIr7IspQ7qIegSxCfNN3GIYTfHDYbHo4&#10;BwQIDMMAryV0ZHcnkCiBvYCA9Rad6XKpoqWGcxbSk1dK8kkWUkJqBQ/ya0e2CvEV7hBVulIieFKY&#10;bvot/tUvfoHXr17hl3//DwiQkNKQiX0E4nwIFL4aszw8O4MXoZqsNuN2Ymmg13UdrLUYhgF99P9P&#10;35mD6ASSzv76xtC7/MWXf8CXX/0BRilcXlzi4vISL56/wN2dh3Okgj4ej3h4IOa71hqn4wGvX7+C&#10;EAJPTwdsNuRn3/UbPD0dok91qaLKqh47Qcl5CJGGmIFitvN3VPHakQaT6e95DzgHbykoVwhgGE/w&#10;zqPb9HGftTGYd8DDwwPu370DAOz2F/jBp5/i6voa2+0uWjB6GE3EkIQjBymBoBCgcHV5jXf37/DF&#10;73+HF8+f5cyE+f328fmTWpaHsKaiOWA5xJxD6mWTTHBOibNmM8x/ju9rSszK2YV1S7VPUw2ksgvF&#10;gkCU1n7ggLuKeSYuWy96zHaBKaSVwultBkKFkjmMvYUjld+9rWTP1w7fJK2KkEcD8aWKJJdE0mn9&#10;TIMFndaiSP2ykIVnvlvBKmql1+Lz+H4awWcBQxaczgOSfNqtG6GFxqY3+OzTT/DJx5/gZz//Of6/&#10;f/kN/uXX/4w/ffUHfPPtt3h6OmC0Fj4E9P2WctoCMiZKdbheEDRqMk49sF0b5NeYTPqe2+2W+cOX&#10;dYK1tiDM1vgRx6aSylRKFbN+HAIk6zVdfC6zeksrBe8crHeUi4pAeXSK7M9+9MMf4n/91/8GHz5/&#10;gU3Xx32IBr9CfT8/+bVah5/vvIeoyUbnrLbXsMaa7F4ruf+s4P0aY6AF8r/vxhShCyu2LlzK2gJ/&#10;WpOO+kbVDJ46EKtuassi22d2Yv1ypEKdA+81kzdNlI0x6LouS+TWAJW1QUB9P4rCqjFEoc0YCy/7&#10;ltRyzXueb/51SCtXLJxjZXwfi5hz6o7W1KslZa3tc9LQiHs/1+BYy8amZrqtMb5bPrucDbumdFgb&#10;brTWwDmJa2qM1thdrY3jXMgtB7LXALDW922xdetpZUsJsGZTkQDvcq0Lxla3zbXM5eOtcOeWVVIN&#10;9LRk+2uDHd6g14UZbxaLAr4achB+E4uWAIzO0eRfSQhjcPfiBYLQeDoccX25x5uX3+Hdu9e4uNij&#10;6w1Op7fY9OnnPSCiTzEEIInFvru4yA1W4OuLkcakogZJbzeQmx7XXY+v354gVBnKVjDbuL1ABO4T&#10;MipEm5HcAiXz4YWA0U5w8FC9wXbXwWwMHI5w9hFejtBawhgNIelaEnDvfIBzHsM4QUgN4QMen56g&#10;bAc/aQjZE/AkPKwdISEwWUDBwLkAH6L6QBn0poMUFPyz3e7Qmy1kkHDBZiCU1gmqXIbSu7zFgG55&#10;/K75CBchosn7Hkvf6jpnxqy8By0gmDOkW2dECCjCp5JaI5XdLX9P/v2S7HiaJshqT0979DhOcNHT&#10;lsLYZBPkKpVr4mxt0h4wtv+baAC+dUhc/V63WIv8ntcqnBag0loPsuFTzeWp6Va3/Pr576HBj61Y&#10;7DgLzLfAVK6CbA0y+JpPf5eGPDJKaz2pLVh4WvCePNK9z9fYUi5yz/BWzlDr3aprgjXP6PR8fKuo&#10;XtRYc4tJCiaX7ZvSOT+NIymopCpUTcHPQ4H3WZDw5+KzA228D2JmK4ogFnVRGjikkFTO4uPDj1ph&#10;cc7+pK7x6rVfr/kaNK3/ec2Xu9UbtAaP6Vl4Fq5d19ut2qeu8+cw2bCST+WZWghFRkL93tWqp5Yy&#10;tUVO4O9fyn5JwFxAyMqlEvQvwY56X0/vPAdR60awRTCo867gw+L55ZDyFVINH17w95nXZGtnRcvm&#10;rWXV2GKMt8hidf/WYqi21ABpmJVUYPW+VCt2+bpvMfWlmG0K20HKOEvoKdR0K3Zma4Dfsr/k7wbg&#10;vWjaEfHftxZoXr9fs9VC1VdIsTjTktpOKwWlBDpjIBWdF+NkIUGqUcoR0egMAfEepCYKKX9GK0im&#10;+Mt+3XF9S6EgbFlr5Pcuqlx9sPl9SrUT/Xx8hgneFwpCKtzd3eLv/u7f4eHxCV9+9S2dbRFgosDn&#10;OBB0LoOgrbqkZQ2bBhGAQNdtsN1u4597SKnhPTBNtlKLibxfKaWj/USA1grK7AibGCfcPzzh25ev&#10;Y08lYa3D9fUNnj27w9XFJQUFDwOe3d3Ce4fXr1/jeDzicDjAOQr0PZ6G7MuvlMpKiVSvBR8gzGwr&#10;473H4XhA5zSs0ui7DqfTCadxgDaGwPuRiDdSSVzs93DeQmkFYwgzUZ3GzeUltFR49eoVrLU4Ho+5&#10;Hrq9u8N+d4HLqyv0fU97TfCZ7eyshVYCymjYQNZuEhKXl3s8f/E8Erx6KNnFYbcvGMAJxJZyxRYX&#10;68HOCXRcs8VYA/DPBWDy9aOUgkzWzvk84Y6KIQ+6y6Gua2MoMagdMcAWSBaNntmNMDY6D9aO1nQp&#10;o0tKNQebN/qP2narzEYr75uEJLZ6pZSPV7hK5mi5SdRYSXEt1XW0CCBrFpF1L5EGd1khHMlBSmp6&#10;T6KPe/AUdiuVhAoKwQvAejx78Rx/c32Dn/z0L/Hq22/xxZd/xD/+0z/h9evX+O7VK5xOJ0ynEz2r&#10;GPLuJktWp5LyJOZw25BJV7WygXc/3gfUnu81OckYk2sKIcKi36n7gwTke+9J2RMZ/WnPSDboEEn9&#10;EAorQS0NnPcIcU/LeIP3gJLoTEdntRD4wcef4K9+/FN89MGH2HQmBqOTQiMgFES795F/l1k/WPQ6&#10;a/XEuUH92nCNr9Vzdc//NHjfkru2AklLgHFmeM5JzXyjm4GALElkm08LdG1Pr3UB+gFhkbpdvnhl&#10;oMYaqNmSuaUDPzUBvHBc24BbPpItNsW5Aq0lRc2FdQTQSv+osJCS1oulNTBZLwKXFjp1EM854P59&#10;bOs1ZcK5Yrcl167ZgGtDhLVJW2u4scak4t6xte/lWgPXakJagVZrLMOWwoN7576P5dNigawpHda+&#10;BwdX1sK4UmGariu9u621l96hNGwpQKsgs3/t/OxmSV7a8DkLvl4/LQbpubWebGyEFKshgjVLqiW3&#10;KppSJJcROrQImCEYXckOkBqQHmYD+KPE3fMPcX37CQ4vv8bFVkJrh6f7t7jc7bG52OEwvAaEiXYu&#10;DrIjFswkFS61hBcCfbdDgIaXNLGmYR9ySrySGp3eAbseYr+F3nS4CxsoO+HgjtjsemJ5CGTmhY+H&#10;KqSAkwpTZDw4F2AkHxIQ+O8ii1QpYjaEmDIfiQk5kHwcHIIAup4O577bQsgJ8BL/P21v/mzJcZ0H&#10;frlU1b33vdeNbjQaICiBIAlStGeoxeGwRw6PHaIUM/6bZyIsh8NjykuER7Ipi0N5REkUQGLt9b17&#10;q3LxD7nUyVMn6zXDMCMYALrfu0tVVuY53/kWhIDjOOBwHKCQAq9uL2ec3YyLu+C8XHB7vmBeIqKL&#10;0E4jnCOcUnDKwyqPoC1m76CihlEa3hUptoXWAwZtMeoBB2NxOEw4Xp8wTCMW76vFUJLDh01DRoEK&#10;an+TQO/Q7Dk9e5pto5/OMe+yFFWtvtnJ9sevfpE5MKow3wvmt4ZMqdqY8nMgZoP9dE4HAsIqUX2G&#10;hpO/KjE2Z5z3qbElqhMu7TTWYPEOr25vMQwDTqdTAlBDSFwMwWKsBRdjE6pImd7NeR6oVU/Ka9BK&#10;DsOmUmF639PMKmZprarNx7o9RHGQujdk6Hl/Swq8cn+lMMDy94XNbTPzrFVRYJNX07Owo6zreZ6r&#10;vD81gKulU2EarjXAKnUtQ58UpJmGeyEGGJh6LgzDUBngxhhEH6rFAmX1UIYwPY959hAnOSRlRxQz&#10;bFTxJuVnHygJJDOpYlljoQZnrXd89YptWGWK1qHbRrME48W8xkL0iAjQsCnvIsQaCF4CvqhfvQsp&#10;wExpQwDplQkrsaO5dQr3/OYsZcqc7oUXc6k6AIzjWP2OV9smuhdxZjytwfSm9ls/3xqA7v26b0mB&#10;qolgM2wYaAXsMIYOY2V7xq2HvhbrZtoX0ByJ3tCWst88U/5oNrSgbLcesaI8n7wmp+GKUg0rEZ5K&#10;uHrd3zsWidKZJT2Hvf2PDxYk0g595ot1ZGH+rupqt2Hl8yacZ27x+1osHgtAwZv3EBPzNASfggMz&#10;EGGHEVqTwVveH0OINQRTGjZKpB2qUpdAXk5EkfqJnoJMsjaVcsr27Cx6xD1pCBBTYQfnE6DqyxqJ&#10;PpFLlIaPAeMwQRuD8+UOxo4IMYWpptDGovZxpG6IsCpbZeik/nPOJea3SkS2GIFgim0uy0dRgNUa&#10;IRp47xB1hI/p8xg7rOcBkNSgpQbzC77x3jv4Z//77+P/+r//JT7/4hmc0wgx+1LrXFerdK4U5YGq&#10;1rU5UJsoUirpJVWI9Wx/+fJFfp41vF/gXArHTYOllIvl3FJrjvQe6fxPGEjKoRpPyarCZMDs7u4M&#10;Yy2ev3iO5y+ew2Rm/t35Dl9+McNag8PhgHGYsCyJ+W8Hk0H1AefzOdeV6T44N1eSx7JcKmh7PJzy&#10;fQnwweF8SZ81LB4xapyuTnjyzjtpCBAUXr58gdvLa3iXQmdTkOyCX/3ylwgeOBwPsINFVMDNwwc4&#10;ThOmYYQ1FlYbGKQhzny+Q4SG0gO09sk6M6awT4XkGf7eu+/g4c0NlssZ7zx+kof1Bbw1iDGFMIcE&#10;zxPMKhDAM9fiEAIuCStKei56mBpVvlKCDd2/yvMaQoK0Y8whqyp5f9cMrVTclGo035ekDKFq27Jv&#10;xWiYjY7KrPuYchDKdyz1ZVnsdX/QUNogwAHRkXVPz0y98e8vNj5U9dTsf2FV4bXnU3rOan4WInzw&#10;0EqnwV1WDqQf18x6k90v2mvFQIYUqVHeU6FtMYQ8RMkKo9TrxkT+Ci4PFtMzXW3hcl6bgsYwjIiI&#10;OA4a10+f4Onjh/j+97+L3/3hb+O//sVf4G/+5m/x2aef4atnz/DixXPc3d0l+yYFoFg1ISB6B2Ut&#10;Fu8R876WFkOA1Tp9TaVSXWwNCh1LZ299pVBtUfm5ynHX9fw1FYgvdUiyPTOYphQUPmQFlSrnq4pQ&#10;ISugVFKxGWOgrU2M+ajgHeBmj0kB0c9QxsOOFot7hePxiHe/9SH+3m/9L/joO9/B1XRInvjDsGZD&#10;ZHJh63tQ7pNiqo9YlZd0LUqYzpsoCXvkZMm+u60FYs3J+lqZ93wxc6CZSxU5WL8yVXsbmtpIM/Ys&#10;SoqM3tpUfBWmOy8EeREkWQ/0inJe3C/L0jD0eiwqzu6mN50rBnoSqj2LIkmyT9mEks96zyqHAqit&#10;h7Pa+PH1fEV7jFIuv5Gkn5y9Ig1cJJ956b1pg8+BMtoIUrmi1FzztUHBWNos9QrfPXsoyVf2vgN+&#10;j4nP7wOVKPWCsiTmYk9q3502d4ISuQxeCpSWJpupQNQCqKW6IXISiN6zqejtC2LTVwzrsJW97tnx&#10;9DxOS11XsLSWaRDyoW5y83LA6foh3v3Gb+Kvv/gKt7d3sD7gi89/iXffe4rHbz/C81/9AofRACrA&#10;DAPG6QgTFZxS0HbE4foa2qZnN5EuEpAWK1tCYxynFG57OEIfDojTBH9W1Sf5PC+wg4GPEfPssl2O&#10;gs6e8wXcKsBKjMlXvAJf2XqC51FUv0EiaTueDrCThRmBq+sjrq5OmNULBO9hJ4PDcap+is473J3v&#10;cJkX+BjgvIdbAsKSCCPz2UEtGpMFYBLD3PkFCgZGmTwwLj6WifEzKI1x1Li6OuLhW29lRlOy1pnn&#10;ubKXSngXZdmuIDmXuGI3e2HvnF3XFd0H6LNAveEjYeCoe4eW7R4AUQlEba64KqcXeM7D7gKzVeOf&#10;y1qLg1K4vb1tz0S0suDSVJSGoCjitFbVP3Fvn9qwaaCqrRzfK1ZlRRSCcyP4rVu/W2s71hvYcwku&#10;PxtpnbQ9a1PQsjG2fqaioPA+NtaBdD+Uwsqlc48P4Ms5V2yhSvbP6mMaahYBH/Bu7rdS8Lko5szW&#10;2qxmJpRiwZm0BuH7dg+UTN/VN2u0HTZTYgl2w3rBWVUFvK/DoxYcrn72WUbNXxdA9smng/Fk82Ay&#10;eyoSCy6aFVB8dmOMmKYDvA/MXgjic9tTy92nDJSUj3w/4OSJonr03jUEmh7jnoZaW6t3bFqkkL5y&#10;X9d+vPjy8v2oDPnTa5muX7s0TNurezkD/77BHX0GW8WDaq6XBMhKwDNV3ZTX4mSOLoDByEFlmCRl&#10;l0nPnKRK4o2pdAbQPoz+ngRa6xyK7JzbqJupooCrDLhCldebFBiSiFQS0YMGOnsWHLyyGQO0atdG&#10;+azckkay0OC2BXugvhTCyAcZ673xmwwQiTRF7Z94D9J+X4gkO23Iekabn5DWqIKGxvF4hRAizuc5&#10;v6ap9hVax6Y+Seug7OOpNjMKMGPyVV7XkYcHCSElCnTE9PeDneCcRoyr3VUCJUNTI1hjsy2MRXQL&#10;PvzgA/zhj/4A//KP/xX+7hefIXoDrTSWec6WKXktImBZAg6HA1nXK3nGx7BZByuI67I9o61WOlQN&#10;4r1rQE2p953nNPBeFk96e1MJUmXNv3r9Kg1aAdzdnWstWc6Ty2XJ4K/P4ZZJHXB7e4vb27smMLys&#10;zbvzGdM0wWcCxotnzzPj1mAYRnz5xZf49NNf5rWW6gsfcp2Y87WmaUyWQZPF8XgEFDDPF1gzwCgD&#10;BFQVRble1bM8BOjBYJgGhOBhrMkWLwqP335U16ypqvyYlQyh1WMqTc4SRQLQFQmNTazgSx4sUvyF&#10;KslpncczY6T9RiLEiUH2xLmi8cYir1H8wnXNIFqDSZUKcGE7QI1YnRtKn6Gy2mVTx2INh6+kHtXi&#10;SKWGNqYo4EOT/bNh3ef+m9qRSXa5Sq/SSK11yi0TsMKunWbpo7BacpYcDMlmbU852Z7xsRLTNvT8&#10;iKZfi0XxFwBrLKAjQnDQOq3Z999/B0+evIVXr34bH3/8MX75yef45JNf4ud//XM8f/YMz58/w+vX&#10;t1icQ4RPe1ZYEHVExALvFkzTATEohJAHmiogOX8tqdaOMeWDsLVGa+95njGOY33e+blljKkWpLwO&#10;idHneUgivsQQSf5eZWImlYJNVsIaCsM4JMssd0aIDjenCeNoMY0DvvXBh/jBb/0A3/vu93F9/QDD&#10;YCoWsadup/dCkQBfEnDR4LwFr+iRsCXMtJdr1sN0G5eO+lx8jeD9nlRb2oBKE9KMI2sx0Vv4UQR2&#10;96xEaBq592iSjfcCSIHVt08LDdYmDDAzWTjjhW64xReU/xxny0sy+Z5XO91E6Pv1Gsz7ZOM9+xou&#10;b+WbaU8tQENsegWpZM3DgWb6+aXsgD2Am06qOfjRY3pLlh49diRvoHjD0dqh7DfGkl1Bz8uTetjv&#10;NVP8cOHhs3sSWIlNJzXYbzJAkDy/eGMsSg3VumHSoFtFZHvFT3Ar3Q2b/UJ6pukm3Rb2pZhoVRZF&#10;Gkm3Kg6ycXa9JK9amzndDCLoHnWZzziNp+Qh6BxgLOzhhPd+4wN8/N/+Eogv4ZYznj/7HHfnWzx+&#10;8hh/BYN58dCjwWRHKJhU3A4DoDQOV6noXbwHYDPomMurCBg7wAwThmnC8XSCOhwxK538RY2BhsHs&#10;PKA0nItQdgC8T6n2ugQkllNQrbZAIYpgz96Bll5rQYgOx8MRNw9PsKPB7EION0s+pAlQ9bgsZ1zc&#10;gvM847IscD4iOCC6CAQFHSysHpMtEZIs0SMkDk5YMBqdQn6MxWAHjNZiGgxOVxOurk/ZPsfgfD7n&#10;AnzY+HqXQPQ9H3MOSNCGbc9CgjfofE0l1umqAkjrUhMmuNqw+Pl+Rz+btJdJn0fy5GutckzXyoRb&#10;xJR1MSiFBzc3lXW6DokTU0sRKybVsJpWr3DqWcv3Ys5Q71k/tPvJ9mzcs8Ghar8CGPGhrwRe9fYK&#10;CShcAaqQWfWaqCPiJlyU1grcn1+SFLdgIgXBk8dvIUas4cLbs4DXDNJ6oOBPGQrUIboxFbin339Z&#10;lspq7nme8xplVWttPT5b4Kl/XvPrXxQDbvFE9RgqMEIDvSmoRZ81WttI9UJP6t2uDZ0ZUq4Omsow&#10;pzTGvQBnyQ5RWmt7MuPeULzUgGvdsp8VxcksZThE35vmXkm9QBlEU9VMYT+H0MtliGKoeI+MISlk&#10;7lNs7kmfeZ1dQR3s17xSRgEP7O01kNLgYC9Taq9/KL1Iud+SOlOyYupZGPTek9ZyPbCS213uqUhb&#10;pZLqnlN76pKmphUUeCXos0x5uRcwff6MMY092x7gRPso7r27t77oe3KbCilfgOfH9Ig6e4Gs67DU&#10;MlKMIUCygXcBiB6Xy5x9nFMQ7OVyyT9Hc25SHcN74DVI2leWr0p4ZWKTxhR8quKqXkuDuwyuDrqG&#10;cRb7kTKQDsFDxaR+gh1wuZzx7Q8/DURkgQAAIABJREFUwB/883+K/+ff/gn+8i9/DmMmKGXgLgum&#10;g4bSCvPi6rm12k0oho+YhgzG68LSC9HrTENsORGs/NyyLLV3LIP3Qpqh500ZhpW/OxwO9Zku563S&#10;GofDoXEaePbs2aY2Leu4vMfz58+hta52O0Xp+9VXX2FZZmiT3t8akzEihaura2ilcDqdYI2B8y4N&#10;UOwAHz2urq4rg7ewm5HtY5xbspLYpJoRCh5JpWVW80+88+RJsu4zGsroqmBIQy0FpWxD2Egho8nL&#10;XaMQkpCNW9KsJ8Y0iEeMzSCDP0u9M4YSJUSLnp2+qUfuk0ixseZMoBIKEkDOa6hc/xYAPdc5Re3i&#10;vUfUrYKn7uttu9xYZBbwPq2FBFgPQ+pLOTDvXLKCUTHnq4UAFUuHo1Y6XVbIa6Mr8HyfRVlzrYjH&#10;fdGaKW2SgqdDBOwF13bJt2xfbvsCR84sl/rYXOOPg01ZcxHJRurxFd56/Fv47nc+wu3tHT779DN8&#10;+umn+Oyzz/HZZ5/jy1fPcHt7i9ev7nB3d4cQZtxeXgAGQA5YXpaQAXiVeRAheciHgi2aapG6kiJi&#10;VbxxK+iyFxWruKAoXqrXgXGubIxKKzFEX9X7SZib1PbOebhlQZjTnjRMFq/Pr6BMgB3T8/r4rQf4&#10;7d/+Ib794bfx9MlTHKYTpsnCmmw7WPa47D6ismp1Bev7Th4cOyp2etzNoXdOy8O4UPPqFMFJqMK9&#10;qUliUn19reC9NDGUANEtu1DV5rJMIntgR0+aIlmdlEWVJtGu8TqnkhypaFwfrnVC/yaqA4kxIjHE&#10;qde65Mt/H/jKrw99DXoAS2wR+np8U9xrxMr3ShP7RVzceyzrnkJjb2LJQ/AkD/Qy/dr7fapEoK/V&#10;yK0YyMQ9/DlLRkqXluwQJACPglM9/zTKfJTYl5z5wg+SvRBfqQDvhRVzRmJvaCaxgd5kEr3nR8yf&#10;C+qV1oCBHZ/+7lQVrQf0+h7rMGD1kYwNc5f6GlYzjg5Y0WPTUlbT+nehsu6LZ+XsFkQFDGMOZXIK&#10;FgpeaQRj8fi9pzg8vMH81QschwkqKHz5xTM8ffouxtMJy91LjEO6n+fzGYerAePhCGUs9DBlwL00&#10;Jz6xRbJ9iNIG2g4YDhPsMMAVr9wMlMMnK70ivbuczyswH0OWUeokVc2Hjg+O+CTKANQ27DBmf8UA&#10;HwOinhBNwOIv+fWI97X3uLvc4ny5w+wcLovHZXHJHmP2GM2U5HowGPSIUQ3QUUFHk5k7Ccz3LmCY&#10;LIyxmIYRg1E4TBMOpwOmwyEzaijjyzZhoBw8KHttjL5fKHasVCSWKV03pcFqZf/tcy15W7dgdGwA&#10;WSqf5aoW6bPu5VVwYHFvv+LMR76vBu+rBQ+1I5DOEcmXt/fz/FyhQK88iAApYmVQj9sOhOA3AWL1&#10;jCnBCrkZUQLTvs9G3nqeSkASZyhtg1tttZ7g94gGRW7Da0sAeIQPRe5Mz0zfACzptXytwfia4jYs&#10;dM9HWIM7aQEtnUU9sLBdE+uevwXtwFQsqrFrrIBqjBu/9PJMGZ3Yt1vwK4rsdKnxls/ybYBw01hk&#10;C6ICfKR7sM3Y4QSGvVqYPpOSJaC050nM695Ack8RRBm9HFzntdl9qkT+PHPAuyglyv5XwP41QDh0&#10;QO+y7svnzCShDCDEasMUk/2TWmuHPXvKUmsopar15d4679VU0vW8Tz3tmTKq91p7UnBKNCls/x5R&#10;qZfFsjcwk1QDNFtqT83Wq78lBTm/bj1rsULyoPeNs+jcEsTekYaO8vtHAQLJCkzqtXqkKCkcntpO&#10;9WpwWstwIKMXqid9l3pvoKondkvmSJaN83mGNhrLvGTw3W4AImr3V8C/lQUNkkWUgHlrLUKxljMa&#10;yqc5iipWDVpltVJYsyZipsRDNSTCZJ8JjMMEHx3GHKb6wQe/ifP5Dq9evcKLF7ewZsLd3R3Od7cY&#10;pgmHwyGFs9M1UTN72vO3PDc0GLyEMG9tw7RIPOMqvvL+FOinn6P8s6pOspd9eY6nacoLbB2aTtNU&#10;10VRFNDzooD3pY+z1mKaJtxcXePu7g7jOFVg0liV3k9ZaGOQfCJirhvSYMfETMrL1kDBB0zDmEDc&#10;OrB1CDFZ4iCktTKNA6JO1h9Ga4zawPuA42nCw7fegg8+WSc1dXbMVogZnFdFwVXyG4rfu5yhUb43&#10;t0x7U7U832c40WCPTdyrM3o5hyVrEkiBswjSXlWARLUZwEoB4HV/UYYw6oO4V9D6T9q/6mBT27wm&#10;Ysq20JFY2bB7kIl9QW2/L39e0n6Re/4MIHPFqe4QGKV9s1d7NPVqp2bh53VSG2UmPjyGKdm7qqpC&#10;cjieLG4ePMbTdx/jB/57ePH8JT755BP8/O/+Dr/4xSf4/FfP8PLZK9zevoJRB9xdXiEsM6JbsFxu&#10;oTHBuwE+AsaiqjjnOeVAaFWCiGMl15RzvfQPkoVz2RvWOi7vSQC8y+e+Tqp55xzsYJJNpDWIAbjM&#10;S8pCGS10UPB+we3tgtmdcX084sk7j/F7P/wh/v4PfoCHbz3A1emE0Y6wZkhqeLTqo1AwndIrR/7s&#10;9Z/DQiCleBg/k6W6ig9aY0wWONTasebXocO8/zX+92t53vdYvBw8lXwk97zI7wOKJTZB+dIlCLaw&#10;fQpDixZDwFYaTRs16YGXbADoVFUCETnAKTWenH1x3wYvMagkViGfOvLmUAJcedEbc4BND7iRJP98&#10;qFGKAl6kUFYaUMCRWHMR6PfgzVfvWtGCpvVt61vS7DXV/LDZk1tJ60bysOagEg/FLZO9MjThDUsr&#10;UY3dwUlvY+Hsv22wpBFBtj02IgcWJPCfs8v30rT5+7eTyOwHudOolueQD4F6gAi3RSrest77Gsik&#10;qo3hljVR9hgJvKTZByJblwYaVZBHYXEe2hhEaxGNRrAa5nTAo2+8h7/57GPoM3B9c8TzL57hvaff&#10;wM2Dh/jy/BqXeUmencMIHyJ08AhQ0PaACIsIlWRrppJ0E/MECTC3Yyq0tTUI2gB+gYpZjVC845Ds&#10;YyyVFiuNiJDY96Uxyo2tb9he6FpeVTlxTGFiJtvx3N69hD1ouDjDDgbjmHMTYoB3iW0/ew8oi8ty&#10;RlwCrFKIzsMEi0FPMHGAhs5qWA3lE6vLDllZoIHDYcA4GBzGETc3D3B9fYNxnDJo7vN+loDk0vDw&#10;Z6CV5qsm8JB+99baos90lZnQfBjeslUk27GNjDPKzzdlCHNGUM9uQwJMpTwVBSS/YEEivixLbRTl&#10;14qNDU15tqU1JTEXezLkdfjBs3W2IfX0zKAqKLGACwE+M4+U1lmOGtasi6g211Zb0xR66z2EIJ2M&#10;FXSUzhlrS5hUWIdize+ldZyshhz5LOXnQh0w8gHBeqanIGxEKhAPKJkKa20TEcKyYZvyGorbC1XJ&#10;d4fB3AuEks7cvTybN22e6/ev7O/k+2908lTVRiN4talXSnPgsnKJAnYrC22rdqH5BL0aSGoaaUOt&#10;SJaDdBZKDFu6FxfZeC9crwcCy7V76Da1vNaT/NR7AwhpMNdjKcq/Q05jtf3cko3K+vcriL9ZN3x/&#10;Yp9B6hWksLw3zchaCUx+UwvKysN1vVCCSmHo7oXzcUsaqjTm6pteDUmb4L11LA07pOvSCzfmdfc2&#10;jD1ual/ehHOGOr/mtIcs66UAGPRcpTUtDUOXZPO9QOjembun5pBDyEP2LZcVBvTPOQFlT5WyqXNV&#10;q5ZY7zeg8xmV6u2I5XaBX1wKM92Qh9ZnNIRIiAiUnBfzejZrwHegz52u6ryi4lxmh2XxOWTcE3vD&#10;lIVRAHyjNJRNHuCIGtZMmbE947vf+wjXDx7g5z//W/zFX/wM5/kOMaJZA+WaFCBdUrhTFn3NMyHP&#10;Il+3UsZDqU1LPUXDY6lVE+8p6+DKrzY+1lpcLpeaPzQvc/1cp9OpYi0U1KI1HB+uGaVxPB7r2RkR&#10;YUwaKkzjIdUfRieGddRw3icbHQBKR/jocj6ARfDp7DWV1azWilglUN/5VL8N1mI0FlobzMHj0aNH&#10;OJwOORSc7B+IK5Cm0FhPFkVrsUOSagWqdpfunUSY6xE5pSGYdE729qw9/Ky3b2xshbOaEBGijTFf&#10;e+UMSGdQtqOETupsrTDPFyBEjMPYWJXVnlmZ4i+as0VQ7YCKtU/Jr1hzfdSmlgBUVeDxmjJk+8JY&#10;zv4MotYsuo5aifZe0iCgHVy8mVNJ31aZ1uxJXd0C+1mFoAOcv6TProHHT27w6Mk1Pvr7H+F89lhu&#10;Pe5ezfjy8y/xVz//OX75q4/x8a/+Grd3X+H29XPcns+4OwcEr6rHfWHJ+8UhKAWdB3F10BMSIUGz&#10;/E+qRtV6gPdLQ5ZJjHwFY5Pv/935DtoomEHDw+esEJ2HBSHnF6Sg7tFqvP3kbTx9+hQffOs38dFH&#10;38WTx48wGYthzOpf6GrD1tgHIjbku19n0EKfsTLQ5Bh3z1pvkxNqdM4gMRtLRYXVGo47jdyvpPk1&#10;wXtafPUugBRg2fP5kRuDNdmaggfzPG8kxxQ4oQVCmZiUDWUbCIBucFOPLcg/K2V80EO5V/Bz5uSb&#10;BIr2rqM08ezJJXsszya9mzAAqFdmmbr12PQSw70UC5LtTdnknVtIuB0t+lW1SZCGPr1GjEso9+5x&#10;zz+0x4zqsdf3gIPelJYHZlFrG1pYcbmx5AlK15PU0NHf55Ji+ixSi4U9X1vp2aAHca8QoVLNN/X3&#10;L69b73vnOeWbJwXTJfsPGvZIN2PKHm0AedV/vqSsD/petLhtiy3FwscMFAxCKGs/MUr0YBHNjGAG&#10;vP3eb+IXf/7/wZ1f4uVXtzhcX8PNMx6+9TY+/fjvoI2Gc8BwmKBgoUxqYOxwgI+J1RLjgpBlWpMd&#10;ErNeA8erAw7HKd1Ha+Ggs0QxN+pK43J3wTgMOI4j3LzAqATUa6PTVBlL8veDqmFWkrpDkg4XNpXz&#10;HggK3itEpbF4B794aOOytNLjMl8wLzOcW7A4j3mJuJuXZB2T/TWjD4geQNSJ1aMKYx8wSMFdCIAd&#10;LQatYbXCYbC4vrrC6XQNaw9Zzu0Qg0dUKwuKsiRLZgEP0Czsa/6McnZgL2tB2tto8cjlirxI7ed2&#10;7FthbCyMhH2P+m8XQLrYStWfLSH0ReqqdQp+Zt7L3FefS4ZXX3slDrslxpkEdq3fVW8YF4F5O68W&#10;fwmQ5sU7B10kxqEurUAJSRKsFcpZW5htra0AXSNBZvHE1saFFvchBDGIPAUprkx6bjVWXov713L7&#10;FTIKymHJtvlMKxtH132AD2zO5zOurq5En//cVYtKKwlgfRM2W08xx3++ED4Ko5MCsCkwNua6aGWG&#10;gwx+YtzaliTmYOjUbdRvU4HaS0pDqdYXc5UAryoRObdCsppJw5tG0F1zPErYYk+VImU4ScDrHjhB&#10;Px/3FKUgp5QXwi0x6T4sqfHuUw/1PL+3NaHu5COoTr25sq0ktSYd4Jdht4+hslil35PA06YhZH1I&#10;T81V/rwEC/ck39vQbLXx96fMcUqk4NeyZwHTUwjwn+NDtZ7aUsrH4mevBICVASpVnFDLpsqko+dO&#10;BZjYmSCcR/Sz93I1+ABcsonsMUJ7oNx2XYZ7LfvuAxTvswyIiKJaJIGvyZLifL7LQHAiwthhqCz7&#10;1SarqBlVoxJcmYyrNUO1vNEq+aID9QyiZBqtDaxNg9hlWRCRlPvRR0IgyWdCVo/NLgDaZsDPYBwP&#10;8CHivfe+geubGzx46wF+/ON/jy+/fJ7BXpUJzbEhDgbC7K6RomRtUjY8t2rgNls9O0bnHMZxyt/7&#10;sloU5bU8juOm3tB5fTvncDgcGBBv6xnnXMk1adUjab/ODPngRZeCNbjXVHv28/mSBuAhqdhi8LVe&#10;1ZlgpHWyuEmvGep7hxCgrUaIyUJwGBKNOGqFcRhxNU1Atr3AoPDknXcwDAOWyxl2GJBefVX7JS/w&#10;YqPqk02rMs0wne+rPGiV22JK+0/vGZWcB6TwbKmO6REb+f7f+13a/xtlqhJBQXX3TPl6lGsXss1p&#10;znBAO6iqFtTk+pTrWLIeVGdYsIYIY+NusaFXl8/WCeaW9jwJwOfALe9Fio2kEs4maYhP3ow4kwTC&#10;yC7XkqqZQ34GlwqKR0REf0nAPxJIPpyAm9MV3n36EB9++D6ev3iOZ8+/xJdffobPPv8UX3zxBT77&#10;4it89eIlXs+vq1rQL0se+sWqStqcsflLFlyHrul1qJd+TBsN5xcYRIzWwloNYw2CCvBhgTJpcOa8&#10;w2BNCsw+jnj01g3ee+8b+M6HH+L999/H248e4XQ8QatEuhutqeQm53zeKwJMBvCDyrkXxKamh7X2&#10;1IxtTkwQrWWl550PeihZmfeMmmWF3We5/TUw7+NGTieByPwBX20F4j1TwcJsWb2FCxOuMOXKa3IW&#10;C5/q0YMnMc50w0ajgVZ7heNeMSNJVOtGl/2cyhSZvrYUatXzOexJV3kx1ZsySQx9vpgLk7g8lNQa&#10;gnvV8s9IG37p9cufr6xV1cjV1++mNj7AkuXPXvhWL3i2B+LLE9x9MIwfpDzIV/KG3GPv0+akx3bj&#10;14SCNHufj3vF8mvBw4L5gSix3PYOPx4edt9335uE1t9TqNYFW6ZVy6Lbk7XRMMF1T1EVtKBstLo2&#10;FURbo1IAF7Z/j+W4ecYTBTc1JCrR+5dlhhksfFi/gzEawzQAi8dbj97Bk/c/xMuP/xucO+P1sxd4&#10;8ewFbq6vEaFgzZiKkwgYazAOA4bxgGE6wYUUnhVyEnyyzhmgBwM9WFxfnXCYBkRtELXGsvjkD6qA&#10;y+UCezhhXpYU+pQHKj4kHXKIAXGISfIaNWJMLJWYA2k2xQ1B/2j6ez1XosdoU9CViwEGC5QFhnFA&#10;iMAyL5iXGZfZ4e7ujHlOIT2ATVNsJP9nFUcoAG45Azr586sQYY3BYAYMdsBpGjGOyev+6voap9MV&#10;rB1SQ5eDeZNvsm+a+xKMyEMYJe88nvUgAXg9qwD+721olqosE0mFJb8+fTZa6WAJfaXWK+t3VIQJ&#10;Hmu2EInsTLLIkAp0Rc5fbejZpaudSgk6HgYL7y28n6F1ZE2SquBmqR3oPiYVVxwMas9FLs319boU&#10;j3CqTiigW/repkq6aeifAvd6D0lmLZ7fSvTanudzkohXJlwQWfdUtdbuvYX9JO/jUuZID/DqFYxt&#10;/RZWpk0Jl83XLjVIZYClReBpGAZcLhcsy1IVTrw5KDy4nmWIZEFD34sC8GV992tNetb4vOebBLLk&#10;AF2lNabMTEb2UD/nAQhly5eziGapGGu6g7PEJI2NjQtlk3LQemO/SJ7Fsp0Gn+TqqzIsraXCNKz7&#10;rmpZ7WU/GQbbKDt6SjtJ2SLX/2ozmEt/Ziu4XRrU4oWd/syLZ6oEJnKCR08p3JPA9352z+KsrcFW&#10;Nl9q1FeZNr+Hkmo0+cEmz+41wiJCq9Sga+abK9WlGuuaq8+llu1h6P8KKaoXKLtnGSANTSVGfE8J&#10;+yaZABKJpme/R78TDd2T9g+p9ypDBk64KMOU+rNG18A9hTY0PLHAbX4kNbPUu79H4RZDPVZgj4lb&#10;VLxU/Snt85ThSV/DuZXt3lMr9a5pORMTa1azCiHXLSpiXpKdzN35DGsshmGEsQNhOXOLJfk5pnV3&#10;Y9mrSm1EVGoBiYwRyx6ZnhVrFHzINpJDqStWMpVzHsYOaS8vlkMxuW7ba4vT1QnH0yGpNk8P8K//&#10;9b/BJ598AhU9VFWxWThiLaeg6jWBKj0B6tBUUrFwUhxld5dhJ1W9lz8fx2mTO8OtxAq4qLMl0bzM&#10;lZEOcsYXQkWxrKEWeHTdGRMTcUMB2ppK5ijAuFbUDzwpvUJMAZo6M6GN0dljfWgIF2YwiTBkNBKP&#10;Oqkn6gtDIap0DxEDfHCwo4VDxHvvvI3RGvhL8t5Oh2MJllYVwA8xQmV1gIISrIvXQTlVLt3Hpu9l&#10;2Uh73Z4jQ4+MIJN29hRkqLU+7SeSEgNQcev/TQunkFXZtb/WGj7mYUhWeMIrjGasZ3vpX4rffYwR&#10;PqT1MtiiXIoYrK4WrWvOQNvLFJLIuq73FUmSbVpbT+W9vwxoy8/k78lD2SHoYtPwcV+p2GBXzT3W&#10;ay2X1UnJg5/0dFSll/cOrZNPf7Hc06OGjhGIDm+dDnj4+IDf8O/A++/jMl9wd3fGixcv8er1a3z2&#10;/HN88eWXePbVM9zd3eHVq9d48fIF5vmS7W0WhODhvGssyUqNb23aZ5dlRlRr9kDqw3VWyISk/gey&#10;PZeFMmlfOY5HvP34CR7cPMY3v/lNvPPuUzx5+xEePXyAw2GE1sgqeQNrLFRUCN5VBU9EhLY695or&#10;garU78UZtl0TSgTVyz3geVVlsKKUhjW6fncA8DmXQemWQNqQo6xucLZ1XeR1lXO+OFn3awXvV8bW&#10;1iNqL3STbyb7YViqYboYo2rxxNnc5eDgDOC1OVZso4oNaEE/Lmer8OafF06cmcT9rkvIoVLJr0vv&#10;MMJ6AP7We7Y9gLkKgduVUDYMB7t5YVtY9pI0Wxoq9O479XzjG+U2mAVV1lgCFqXhRY8B0rNz4Jul&#10;dN35+tmTo/Ua2V4Io2TnUtav5K1Z/n2eZzG0Rgrn40wndCa+0v3jrzMMQ1PoU0llL6yrK7nb8aiW&#10;VCGN3zFpxKnnZhSejfUZVsQGo89Kos/E+sdbuXdpsgqIz4HRcg+lRrYJ4RwGmfWZPYqLjyNiOmic&#10;95hy4ZjzTVLzrhWGacDTb76LT//2p7DhguAmfPXll3j6/jcQlYJHxDTYHK6Umkdrj1A6hQFFpZJX&#10;tTZJEqyAJQQcrYU2SV4aoOGVQgwuBUVpDZ/DcpTSWJyDzXXFZVkwWoOQLRacDlhixKA0rDbQIW58&#10;jNtgWgZ0Z5sGM2goHQEdEeAAOIwmfa8YIxa34Hy+w+UyY3EzXJjho4cPBsprGFhEF6GCyszp5KUK&#10;Y3CcDhiNhTUGh8OE0/GAcRxxdXWF66trHI+n/DlDYyki2RCUQCdJkZN+P4p7FH829/Jj9p7hdS9o&#10;2VY9ph1lxahNkn2s/19B47jJgqhnJAEZkZlKlWmV/f0KGNV8n7CGupZB7t3dLV6/foWbm2sMg83S&#10;eHoGtEwzeqZxabpUUHPf9vb6hIZxTxvc9Zlewfp2T4mVK12H8vln1jBWHhCsu5kriYXkGzUWtwzh&#10;9Uhh+lDwmK+lArLTwaWkJug1iF3rwqKsyAqcer8QRLsUnmEyDIMo/V/B7/W6SoNjqRHiPqzFE9kY&#10;dAOCqbqjAQZjGkjGzNiif++8T8F0xsI7l9n4tjL10nsg71euPmNcsXEfi53fD76HKpAOQ8j2SbL3&#10;bFtVa9tYG8aI2DBRC2NuZbj2QQPOEpZUltQSxvuwYaSXNVyCwItkvMfw28tW2qs5JG//PcUrb/Ik&#10;e54tiOmrF3Ks53u6lEYbUSlJQbQi3zfWZGk6oO0achpD8umGcC9WQCWp5Jo13iF18P/mOQM9wgUN&#10;mt5jjkrrVVobnBFNrdEatraUjSLYhPLeUgqwvi/Et7FzKBlAJCS2gtzBQcUV8KdkM37WSAMo/l1o&#10;ncQVtpI1jaQ8430WJ4i1A6oWtONg+fY5jPtEpvJna4gcsYdM+RyDbff9cZwwjVPynA7tGVYyfWL1&#10;N++r5Qvpprn3itruFJBW5YFKAcciDAyMBnxV1gS4AhRbkz2/DawxsEbVcHJrkhUL9AirDaxe8OEH&#10;34b5ZwZ//K/+GF99+RX8PONwPGWQU8E7D201olbN2ZPsJvWuGqL0h6fTqVlzNIOF/myp6ULwiRyU&#10;axJuBczJjvW8I4dyWc+tnV9RKpa9PRGSlsVBK8DaVTVd7rkxtua1lMpTZbDPIAcG11rPIbrkrV9D&#10;RH2EjxEu+OyBjmbA7rzPr5mIIy6krKgYFG4e3uDb3/oQCAE2q28RfVWH0ucXec2FTFDiKus05I8b&#10;5VHvnKDZLZK1Da/TuU1uTyHbU3/SLCZK4JP27IT7qKyEUOQa5HM9A9cqX+O615a6nGFlyQ5pXPOL&#10;fIQdRihtct8XyNmalRim9ZovjpUhpmDhkp3U2oZylRi6xBXVUXLy+kEXi96qsCZ1qNYNAVeyqM5o&#10;OhiXcP3E3cxIekZl1VIydyJM/BWITqSy0Fq1+gCQ/tTXbS/31tpAGWA6nvDw4Q3eeeftVMsOgPMB&#10;l/MF58uMyzmB+69ev8JXz7/Ci5fP4P2S8viWGS9fvsLt7W21PKU4TUDBL0IiytmkbtE64urqhJsH&#10;N/n/J1zdXOGtBw/x6MFbuDpc4XS8wXQ4prPAGujoEeEzqQs1z8R7j5DVP1Cq2o6mvTQN8TTWtaoo&#10;zYzUpC1JLDbOCMn617KaJz/D3q2D+0KsiNlSyGiRjIucm6VqoHYeZiuV8jsUJzppvCF2/+bgvcRY&#10;poC1VDxzGeteUd7z/ZX8HSWQ+z7G255NgMRA4wEdPERV+gx8Ole9UrNsjfv+S2whqRCTwAlepEme&#10;w7xx5awGCqiXz1fS5guw2vOm7EnWpWtLbXOktVCKkK3NCDa2MhKg1QtT7AU68WJ/b23sSdQkdgw9&#10;FLZBKWHzvbitE/XW5n7B9z1Te8MPHtArPTt7DMf9Rnd/CMaf82Jt1fOPk+TgW0/RKHrp06np3utL&#10;Q6+eVL0nNeS+/tKzQkN10qh1BV5K8+qcR3AB0ccUupPDl5SxGE8jbh4/wOnxQzz/5EvcnW+xfPor&#10;vP+b38R0OiIQ6zBtLYydYIcDjE2+726JQNApBNIMiTmmNQ6na5hhAnLwXswg8OVygc8H8Op/nXzo&#10;PBIgGJPBJKJKjY+LgEsIULUO4Swp73zDuKeDGWM0tFWwk8U4aXg1QwOYrEH0Ds7NWOYZl3mBD6mh&#10;8CHAIyLo/P3dCSFEeJ+KQKOSl/1gD5jGEYdhTD6bw4jD4YDr6xucTidcX9+s7OLFd313e3Zl7UBM&#10;VRuComLia4QX9L1nl4NQ5XfKM5CK7q3cvgfUUBY6t/uhgyuJqV0VPI4A2dQuImQuGfuevcHiymxz&#10;uL29xTzPOBwOTR3Rs9niwEpBT+YdAAAgAElEQVTZZ9+UsZR+LjYDZM5SrMFqLFyVK78kb2ruWUyB&#10;Uy63Lj6wZYjas1+jIA4FkyR1Bz1TuXS9sPP2rhU/bxv7LyQmTPBhw3TiAb6cNVteu3zuZVkaxhrN&#10;GegBq706zjnXBEzdZzNBQUaqOqF70iZTgWWaLMuS2Zyx+sT36gtj+vUcrxu5V67k4S+tR+ls4gzk&#10;2uiC3usVwOt7xMtheJwUwsGh++p+yd+bE0z49+dA7B4gu8ewv09l3FMbcoVvGsyFLoOakwcomM9D&#10;QtEhTCilN2o1KWhVQ4shr736h2cf7A1/y2fcs0mUajh+hvH6nFtE8OeOr4vemqH2ifycuK8+5vZS&#10;9Dmn9XnZt0qAp3ROl59REQ0JhNrcSc84J9b0iG69IRq9lzTfam8AxtXzRbHz60j3RTU47aNiYuUi&#10;nx1Ka1hjoQ8JzLjMi3h+Sj1sj/nP10XPQtTHAsqHxMZXARGm7oF1cBzp2jdJKRtL2K3LCrGkdh2G&#10;AxQGaIz46KOPcHN9jX/34z/BT3/2M8zzGdAm1awRMEtELMMGVIpuBs7lZ5aeJ4WkISky6bNValB+&#10;Jkn+zb06iZ/jW9VogHNrwG4dQAXXuCxorWGHoQ54yjNFB2OIGbitSoKhguRFtVmsfVRIeIoKySID&#10;SkOFMjBU0NoiemDxAYdpwsXN+Oi738eDBw+wlOuXLRJpfSc9KxIhhj6XkpKW29JKFmc9kuuezTG/&#10;h70zlb6+VFdsz5e1ByskyqSsjKsvPF0fec3W70W/SyaLGWUBHQGbwNSoAAMgRp2G3RlE1XpLXuKq&#10;fXnv2lrn5G/RPO91T+iQMikhRZPhqfhM7KjS7iM5SqrgYgNVCVAwrD+mamBsBhX0eaeB8TFEeJ/A&#10;YZ2JsUWN5HwiyxVlElx6l9NxxMObq6QScj719cFjni+Yl3MymIoewXs4H6rFViGmOucyjzx95tEO&#10;OEwTxnHC4WDXNaY1htFCaY3BDhi0TRZnMYVKx0wMClnBmMh+PsfsqZQbppKdGs02aZ6J2PYknOS8&#10;72Siq1MLJ2TGmGhpi/e4Pd/heDxiHEfECIzjqhAqiteiYCtHSTp30Ky5UPOlNFFWr2rhrxW8XyW+&#10;sQk/4ZtL+Tu6edEgWwmk7SVjrwVYf4OlzVg7RelbiuwBsnuMIymsSZLkhLhtbOkhJwE4PXkt/3e+&#10;QVNGm8Ss67E2uDd3Cbqhh1pPosWZ3LSI4L9PmYC0WdjzgeSDAunQu69564XXSX/GfQSl4ZTfAaf4&#10;vZJkxNSSZsMwZ8yfHlhBf0byw+bWLVIRLIXQSEXMnjx5D6iWbH24bJN7XnNGMpd7Uj/I3pBBUljs&#10;DfgkRpj03NBnig/hKLvhcrns7h00yKwBmnzAMs/AYUqszuiT/72xiIPFdH2Nb3zwbXz5yS/gvcL8&#10;8hUW7/D2kyf46le/qoWwMSn8x4wDzGDh7ny1HEt++kn2Ng4jjlcnmHHAEhyU0onV4hy0SmwHO6w+&#10;llCrf1wIAVFrBCTWv4sRwejE7o/bfIa6d2RSZ2wSQlHl1FFFGBOhjIMxEVABIbjKojpfLlicxxIC&#10;zpc5yS2zpE1HDTcDoz7B+QUqKqigoazBaJN0eBwGTNMBh2nC9fVNZtwf1704rizWsg9Kwa0t6FWY&#10;pbFhrYfstckDjGkeSy+Lo9cI8M/CQfi9YVsPWOHru3xOyXrGWosAvwHglVLJaqmjLquMEuZJOU0T&#10;huFxyjDI17utDXTDLOuBZ40tRVyvyyq3JpY8CjUAWxtbGVu0qArRi8Nzya6NFogSKKlzSFZhAZbM&#10;hMrKjls/RboGlmXZDGZ0AblLVR/RKAHKS0zjWCXxtB7bq6F6lk4t2J0UN6pI66HkoHHIvtnTNGGe&#10;5+aMWPf+WJvIPRCVWlFQtjBdO0Xe2v9OoWbsNDVXZmoabaARkzxfrcHla3AiSC6QXP9ymWyxvBIV&#10;DZ1zioO8kmJCyqrgmU98YNqqUrCx5enVOPzPqepHqjl6AzBpQCq9Dn9NqU570/7lPvJBj6xE90Ra&#10;06yDtChmBEjvKd2/+l4mD/piYr9WWwDcn7uEbNWp8hlsCODP+wU+pJUGSBQtUIISiH9+ca3RwS/Z&#10;g2iIJieC0ZB2Sf1LnwOuYNqEGzPkw2QWXPFETGs/eemGrAIsjLza53pfwZ/yHsWXuWfZZrTZgJX3&#10;9ZpSoP0eQYnbYtD+QLLL4Hso7zUomNqer2H3WekNSXVhamcWvYqANhZQgA8hD65jl3i3ftVY1f73&#10;9X20z5IJgD7nTCkUfvqqiE67v2XXBZkbHkJItg35TB3HKStUFyirYa8m3Nxc4eb6Ck/ffhsf/pef&#10;4E/+47/Hp599np5fnRR2NmMZTVC1Wm07pJ6mPHs0e0myFiv4R/m5Qprrqa752qCDL2kfpmuLkwHr&#10;uiHvF0KAya+51GBLvVFJeBcQczBmqKQJnTAURISQBuCFiZx8rlfVGMrnURYaJvU6MeIyzzDDgB98&#10;/wfQyiAER2pRNArRN7G1kgBxTvyQbMrWe5yVFsXao2bXvJkP+14QO8XZ9mxp6f54OBzImij2Vqud&#10;DlVlNWutfD+utio1b1H+EUsaY3QlHSnVqjR7KgRp4MT3P64s7tnEcd/5UpNrQ9VFgYSfkvONDQ5Q&#10;mPodMHj7fMUGeC+vQa0M23MTG5b4faSW9hxUMNrWoWmx41RI9lIDyaHRpvRNAYgO1iTl6WEccX0c&#10;EdUVYnRADMnKytjNOkpntan2xqrqBQCEpX4e73L/oXT9LCoqxKBgrEVUgCt9tB4Qo8PisO7P2dIq&#10;+i022PSP2FqESwSUrTKt/D80Lis0L2SaWnyqKL/4umzPwTxIUWtOHJBsxcq5UxQmNG/tawPve7Y4&#10;nG0jWdvQny3MBQ7wSofG3oSfW1ZwsE9qvin4KrF6JFCDf79eE7UB8ZF8K6sXIAHxe9dMKrr2wqTo&#10;//hh/ibSYzqAoMxvziykr82vI88fMGyCKTEDe4WYVNjyQkEqbu6zAJAKYNok8KFCb1PeK8I5qCVN&#10;XPkhKtlp7E3XJSb5mzSnHAznljASk6vH2JJsCyRmQk+izkGkPZaYxMSiTCjOROXPLLWRKp+LFqjS&#10;5+KFqrQXSLZRXMLK1UIAYLMEuABAVYHgPRA85ssdptHWA3fxDtAGw9U1Hr79LvT0EFEB0d/i5fMX&#10;eHBzjeeffYboQp1oR60wHQ+YlxkhahSHk5wxCWMNjocDpmlK3pFKI7jkR764JUnwTbKcsHaAy8zg&#10;ZVngSpheCAiZ5RCtglcaxQFRmdXSAwEpQd77FWDMYG9EthEyCTA1WiPoBQEeynhAp59xwePufMHr&#10;uwvOzsFHYHbJq9QUX71gAK/gXYDVA4KLGIYDpvGAcRhxmEYcj+m/T6cr3Nzc4Op4BWssgg8ILjVV&#10;QQAwJaAjRp8Y/lqjtZ1pw7zpHiOdi7LVhCyb3gL0EJVGBVCkz0AroY+1QKVrtAAnwzBshml00CuF&#10;7mrB4m07gGytD9J7WBwOU/Nc0X2RPtN84L/Zp0vYPdagrY1+NZJAqGRQn/vmuDvolQb6WhjOSgHk&#10;a7Ozgkeh2LV0lEG9MzuGZB+V7BnWgYDOYFFhsBW7jUh8aKjMnqtier73m2uchxHKmGKHi+rdKzD3&#10;qU9vtZ5xrv6fB7JRcojExNwAROQM2J6x2+dGeq5oPdausdXrkjLU1jwEVVVym/tEC2zCTOwFvknD&#10;Zq4W4ZYl9DrLcmw097t3b8tZI51n3EKv7GuU9CEpauj5zGvHPbCeP+vc25oP8mhNyX3FOaDXUylI&#10;12TPiqd81gKKORdEm0PpNbh1JB+aJu9UMoVTjJ0rsI8bpXOzxqKoCJTUHT0SC5mAdpVQeypV2vNx&#10;6wZK5uI9Q1G2lP2Dg489G8jmM+Q8iWI7pAvjtn5vhfU0UA37t10T7fCEnou8X+P2W5zZ3lNl0OtO&#10;z2t6/vVIXNLZxBnTpf4t15IOH/nwcjuIxa7CS6rv13vd7tNVfeU8Yog4HE4JgMVWeZ9UlK2n+B7I&#10;2l7/kmtThssZjNSmZkpQVYtCrAzJqEpWyjokp/7uOuRsBGXgvYPJYFEKhk02IMNg8I9//x/hmx/8&#10;Bv7fP/sz/Jef/ATPXrzAMFos8wxtk02M98lrXivdBCtKBCwa/Fw+O70u9Jyk+wu31JHAaarKa9Vw&#10;MpjKf7/8ThoaxAq+j+NQM02GYazkwpR5krMXdFxrM61ToHG9Fsj1qslW4GnAqTLhx4eYSBjVhz4k&#10;z/J8DW7vXuO3f/ADvP/+N+GzNVNmVXZJjT1QnA/H6FCld040/Xi5n7leMoVUolVjJSf18PR997Cd&#10;3qBOUsb1LBQ33zuh+WtdoxS0SvWfygSq0jMm29ak7G5UIirZ4CitgKjrvUb2yKf1BVcqb6yB1ErE&#10;iTHUMGOVa3sJYwrpUNnWXorY7ZIg7PRemlkplveNTS+jaHONjioC6xBZVd5aVnPm/knVcx8ryLtz&#10;1u/VfjETUEqmUhmcQAGDTUr6fBNq/V7sepIHe6wBuTGkkPGSBcUHKE0NWbHOnIEVI6JW8DEiLEtT&#10;GEeV31/rrHpIf5bA/PoOMDoHUcdV3qFy2KuuBEBd74mGaojSvAaUciJXnCh724+WYJ0BdhhgrKm9&#10;YrnOBUuSVCKqs8dINXD5biVPJEb/Pwe8p4E2PcZzuRg8QIUe7ByA70mce/6L5dCQJEfcBoPL6qUN&#10;jDOFygbCQeieRKa7oTKZEf2M/AGUAE0qJ+1dbwo8SpY8e405l9bTYQAtrCkrQ3p4aWJ4zwaCFotS&#10;yC9nlHDAXWI3SdexN7TorTneEHI2gTSsEmU1pHGVGtxeeMqb2DpJ7H6+CXAJLi/YKHhfmnMOWvee&#10;Q15YSp9XYmy0AJvOE/0SSONRfMaQ/y4wmxylW+90fk+5jVaRsHOJds//mTZi0zRVcIIHiEhNljRs&#10;koaRBVxM9jQQXjNmgD0ghAXBF+98i9nNUEZhur7Co6fv49Uv/xYWwPOvnuP6wQnHwwHKB1ilU1jt&#10;dMR4vEKEybtP9pU0BnawMOOA66tT8hzMxU/y1FxymKTJ1ygxoqNCYsE7l2wzSqhvSFOBEGOWrybQ&#10;1FiL6BzmyyVPwVUtSkoBEcl3d8FBDQHTZBHUDIcZtqj68rBg9h4OwMUlf/3zAixLwKA1tDOAs0BI&#10;DXpwAUaPmIYjbk7XGKzF6XDA9fUJx+MVbq4f4OpwxDhMifkVlmwRRMB1pRFiqP78nN3QGxZSRuAe&#10;K4P76PYYpJKUdD2r0LWP69nBpd+VZaGcxS8qV9BR82QGRUAUGeql0Cm5Oe3QVWLSqdy06a610Mbm&#10;o5TJnUDEFjxRotVOtXiqjT9EFk+RcfdIAlsWuxI913vs455H8kq45xaGirDJhd+LMmtLZ7/MKjdl&#10;847tdVY5rC6HTAcvXm9q+8aL5ZIJUgA6WsDa7PXNMwMk1VcvrL3ajMStxRxfz+UMbAcMHTJGfn6K&#10;9F4rBVRgkQHDJfw5BkS04ejrBVaiGo0z7cswrjfYKb/jqsc+RAVEA4goiNJ5nl/EQfteXSndD+rN&#10;zPc+qd6n94Deez7A4/uhVBPws533Dfcxm+i67dm40P5AtlCDaInJrxu3UpHYYdwuQ7JyoLJxCKHH&#10;/F7xa0K/r2QHWdi8HKzaC8Xu3RuuMqKDW2ttVRFz8Lo8q7S2kwg0fBhHz22JjNEbcJWBpdayMkka&#10;vtGNmvaOdH1T+8eezYXUA0m+2dL6oZkDCRBY2dgS+MDXb2u5psQzmoO40v01lWWe+0nvMpibfIUr&#10;87OznoxZ8zi4gqcHWNI9vAR2F0BfoQRg6vU8iwUASr/rsoVNAY5N9lIu7FtlEpgZYki2aUavQfYh&#10;IKoIPViMmPDht7+F9957D9/77kf4D//xP+DPf/YzaGvggsfDhw9xd5uCIQ25Zo2i8R4LshL8XmrO&#10;YRiqqo3vx3StUKYody2Q1CLcYrFVvfjNukv3bM3cGYYRISb/89gMNXVixKui+ExFiLWqsT6OOXS4&#10;hHDrrDLyIXltK6VhVYSBAmLAfDnjslzwzfffx//2+/8I1qgVg1F6tV0RamUJH5FsVSWyh+RQUAgz&#10;xV+/DgyVXr8fYndoQGvlbfh7H6uT3CBo/7uHXW1skVkWjK7Adsw2LAo0L6cJZM32MCYHcy6LR4gx&#10;z2x09dsvX8lalfcG+QzRxiSr1xCSGqN41WfgVuq3kphTrUqP4GtOXr0+gZ5dCjxHKqzjyI4n+Ra0&#10;XfsmYdi8wXIiCYfGxmJ2VTGUoWJhmGccRaFes/XZTUShWBRD0cFF8mwTu8eYc8A0fNozdQnXBuBy&#10;f5Czd1S+BiErKJz3xXJfVu6pEhSehwk5jDd4n1Z/7segE4AfYx60K5WBelUHKwW4L0PYckaVzJJK&#10;YtLJ8qycX71MEeccXr9+nYlrI6bpkAYqhVhU1o0xzfVq+zwF53we4CYQvgyNS+3QWuGsf1byNVCV&#10;lnETKP8/DN5TeTD9ICJTiGzm/MCVgI2exxvAfa5WtlOR3CXpVGiaE8o+McZgnueGnb8tEOLmoJS8&#10;HekmLxU+TfMQV7ahZCkgyZu412wPKN1rCnrMa+nn6d9ROxDuwdibZElNDg/EeZMEdQ4A03tTCkla&#10;8K6Nq+oyU9vCBTW5PE0h40axUNZHLySWBvtyFo3kZUmBvD37hR5rrseGlxpQyWefPkMFrKfvXZpr&#10;ztK4jwnKi/OeLy5/jmKMtbGMTO5GZXvrxLsksIfNfeLAPbcj0noNur7vmW7tFtSGBbxhVL3BPik1&#10;UnlonEDser9y+KUGvFuAKcmxjbYI3kMrYJos/FnjeLrCN775G/jprz7Gsji8eP4cT548gvcBA7IP&#10;JDSmwwnaDIAeEkiZGeLDMCIghUkdjwdYa9Oz4BwulzMui8eyeMxzHtqVsE6lEVVufEMKhXLOw2gg&#10;5rAhpTV01DDR9NnZUKDGKVprKKMQVIAagCUsMJgxmjzgiAoRCpdlwflywewCzrPD7AIACw0HHYEB&#10;Fj5aROgcCKMwjUdcna5wdbrCNAw4HA64ub7GwwcPcTpdweoBWhssy4WBPKqyIbind1MM5jOIhoKu&#10;RcSwsVbjA7X79nEJSJNUOpz1XZ6jUkynvcfXAqYAm8AWYOLyaomZhSADZqoUaTGI7M31Wd0qs7rs&#10;IdUyacq1bs9FuSArTBIK6ivCqCue9yQOO1+jzHZUBPSmAbUlCE9QTpVzoFgqVEApX5vedVUKDKTK&#10;5xpymHNuemL2vyw2FiqH1oLsn/T81YT9WJj65R6X4VsZJFLGeGGihhgEkDHkIlXXz82lyFuP9S3L&#10;ZZqmNJSbZyACh+MhN9br9S6sIYkVKqnF6FrkzOy9rJN0toQK+BfWIGWNbkMpA5NSowXwM+husrUQ&#10;DW0t9Ugp2jmQ1iMhSIq38u8c4OYMdaHHFBlCikxvlKK2U6jNLg16Pp/PmKYxMyljo6ijzysFg3q1&#10;IN3DKHFkbZbACCoBzgXRXoUDub3aWVoTvKalsh167ct+xod8vawlyQpQqrE4o5N+7kIqaM4L3T5r&#10;gQxnFfr5Xhy4k85sKSdJsi2jgzA+vNg8r9lbPJT3ynvspq7TGpYRekr9XYF+Yxpbn2JnEAvIIxCD&#10;pHtS7xkFVMjrKbNauIGwZLXS2bM4VIa/yk37Gk4HcZhOLV55DVvuiTS44rYwPRLaupe4XOut54H3&#10;DiHommtGFQ80nFSqk3s959aSovQ/ugFyrE1q0+vrK2htsVxcYlfqBPDETQi5AcG2yPMWIWOYUQwu&#10;Xv973at1OdmpqgoxKeSyz7LRyQK3IXiZFGYblAVUyPdcwZoEzPsYcHV1heACxmHE7/3O7+D9997D&#10;9/7yZ/jxn/wJfvGLjzFfZgAR8zzDHk0GeZgtFkCsL+KGiNiA6mwAwPGJEgIsnaNluFOymmhNS9WQ&#10;7UDAN4SQej7kTJyCEa0DnMTqRbbpCNlDWlcLoYzzUtyvUagGRJVytioLX6uaz0X3+tvb13j85DF+&#10;9Id/gKdPn6bapygnrAGCTwDhPfaSPEdQcgSQvM3LGV8VfKGviA+gwybKgpaH0W9iFcdDamldVM6F&#10;urd3elWumqOvVMFmJOVIjAUkDmt9mkNuiwVPwooTKWawttpiKm0SWSp/lhAUNEIFoivWUAYfWqcK&#10;USVUvsyqi6pqJf2UvaDYsq6AfOkBCpOhDIPaof8KzBpjK6GEHfnVxjI0fVn2Ls9n0abuVHp7Dufi&#10;u1xbRbDWNeBaYxXmBfLcJBVBUfnq8l2zusyHuMFvSv8ds0NI2WeLvU5ayxoKGiqD0ZlWU7+/zs+2&#10;1kl1UXsleg7lz2zGIT/rWYmgNHRYQXidh2mxqKCy3e9a6+qq0CrqlbWfS0HHKkVfN32bJop4SX1E&#10;Lce1zirZgjVrQ0g2qzKvnN9r/a7rvTG5JilKDGM1UfGqRtGYBlwp7DYNMlfF79cK3qdmSnVB4irR&#10;NaUIgjit5NJ5Lnftg9VtsUCBkdJMStY7VC7ID3TaWPACSGI29NjrfGJdX5Ow3qiMWAI9JWY/BVl7&#10;7GvOlJBkUj3wnxfgHLwtxd3eQIAW7xQI7V1zCsJL7DZpKjxNE0IIuFwuTZhgWmO+2eTWzyQXtoXt&#10;KYEC1HezF5gi+VRyxhIHiyWv5L1hC7es4OxPPhzhnqN79+lNglakYB0O5EmBvNI6a14/76xrkMw6&#10;YEsFpINWaTMsB07xzNxTk9AGrBxyfH/Zsxyiz1nxmeaszftsiiTm2WZP0ZCf9agQfIRbPJzxiKYc&#10;8Omfg9XANOLmwQMcr05YXr3Cq5cvYYzCeDwiXhJDXg0DzJDYTEFrXNyCGCIGOyJEhagVrq6vMU5T&#10;KtL1gMtyhosOs0vgvffJw1fFCKsVoA0W71OTYgCEdN98dDg7j4OKUNEmi53LBeGSnsfCCGryDVCa&#10;UYOgsr+4TgdsUAu0TsWdConVEYNLIE2MOM8LFhcQXJJaqqBziE5EdAE6TrB6wniccDpe4fp0xDRq&#10;HA8DHj54gMdvPcbhcMjg6npAtvL3mIugMmTqKaqKr7Zje8XW01oKYdyoMjo+uJKFms6NpTHSeqSS&#10;RtWc2d67LojVUwnw/IJcDiMiqRMKoFS6617GxrreuWWcIgqC8u9mlcWSZz+FaKkMPPhm8JdAq/yz&#10;BXhXxcM+wlYgpQ2qpUBAaRBL00W/d4ixlXySM5c3VdS2qKsSKN9JZZkwYa8pANFnlku9para4IR8&#10;j3VEBY+QQbuIWPMHElUNjfVFs+5yZRua86IED7tOdgdVuwExms0ASAq6lYArozVUBObLBcYaGGOh&#10;ra3lvbUGxujNuhXzTELxDFbNfeplBq0DG5tD7nT9s/Rs6Wq9QFnPzrkUoIWs7grbBrCpAZSuc6DW&#10;Z1Ntgjo5eMzPOD4YkVQc9M9Lc8H3GWopVf9bb8HxEFbvaTq4KE2IczOcmwEEDMO0USiU68XVlEZQ&#10;rPRCErc1MQV6VKO0kFiinITRC8GV8qTaujw0DN4Y/ca/WWL381pLInlIJCZev3Ngt7lmQVYS7Cmo&#10;yhBAAul6LFLO5O151/cGd2uw+Jr/hbiqEsswsX4eQtbgdqON+oxngSDZEEbGJuYWT7wvDOV8Kq9d&#10;XgsAFlctvXzweevMjM+QwV4VauZKDdlkgz/OtpdsInugGR3g9AZP0hmeVJVzrY0T20/hfL5UsLYl&#10;E61g4vo5taxw6ijIrEr2jaslQAZ2tIE1FlenK7z11lv47LPPgODhXMjAHvExrkE0IdnPFvZytZFa&#10;wa6eGl1m6ZN+iFhgqKxSNZk4okF+N3iY6tiRyXhpkokQVrFLzGeKqbWXSYGNEfjwW9/CO+++g+9/&#10;5zv4///q5/jPP/lz/MVPfwoVIs7nW5yujrh99RqDHfO6zINLrWq4YTm3fQjVHo8+S9EHWJMyqtp+&#10;FKLdUQgB4zg25Ci+h/CekoJpqzKD1LEqFS3Wmsx+TWCdqUGxCQxVdb/R0DrCmARk+ejgo4KKunrD&#10;Gx1TyLGmCH8iFwWlsbg5XR8zIqiIh289wh/90f+Bj773ESIirE33tZI8dV4/ATvWS+qNCZE9pR7g&#10;oXLNplk2ZCTgXcO+puTYKIc071n9yJ+tDEmynWK+h4PNQ6oVPFvV1VmFslVOoZJfCvmj2FEqGFKH&#10;5yeqrM3g075gynOVnjlfCCnlLKqnfNjmWaFYmK1e9fU66DJQ52d8rvUMtUJZ+5jK2FdczVhIBDl7&#10;jdjPlF6m3W+oyme1VzXGwK8HXa2yFekvFUiNXNjzDWmgvAe3fEr4gI4m9dAx1JytxLrPahW92lJp&#10;Yj2UsBaVMbTSf2XAXpnE8lfl2tSqmdiB5vtjdWMlmvYI3apYQ6yKe5N989f2RWFtS1QdZCqVlPyl&#10;BohR1fNZKUAZVQeyUKEOa5o6N2/QZR+jQ03aWw7DgBgzbklq1HIv02um4TJX4qQBRX4+yXPuvYfL&#10;5Emlk91XDC7fP5OvNTmrck3BB2//w+A9L366E0HKVhOkolRyyoFcDky2zLa2iRnHFHzWk6EX4K5M&#10;oaVwH34gceuTPR9cWiiVIpYGxfCGoNfQUhsO7lFK2c10yCFZIuxlBLzJ/+gkibOeqBcebcgo84vL&#10;pGnDJvnVS81WT8Ja3tNam//9fksgqdHp2Slw4F5SgXDLp56FTM/WR7I52vtM5ffkMKcoysMl8Jj/&#10;PGdHScOS+66XBIJzsL7nly8VOtL+0AMZJZl3+zxs7aao/FyyfJJYDVJjzmWMkkJDWts0/IoyZwow&#10;5HWa0M/OYUSENWkS7kNIvo7DgOGocHpwjen6BD9PcOGMly9fYRwPgLIYDxP0aGDGEcM44rVLHvaD&#10;tjUpfZwmnK6voLP8XJMif56XJOHVA4wBQnAIzsEehgzYZzVDUJV5GhAQbZLveuMRncMSfG0ImucL&#10;QMwFT5EuOhUwjWuRr3UC5BfnYQeD2S2YncNlcXC+sMOyVFcpwA9AGKC9wnEYcRwmXF3dYBoPSWFw&#10;OuLm5gYPH76F4/GY9/ivKTQAACAASURBVBKfWRVbcIxWWJIFDW28rZ3gnIFzC1G4yIzS3hrrBVDx&#10;YSYH+mL0dXAZApqhes/6QLKy6/nxbcNx22Aq2uz1bNL4+c2Hn72QbVKzNiDR5XJBDAEhA8vH0xHW&#10;WCxugXM+s0y2dkP8s+4xXvf2PslfWbLl27I8S3BfYiApwsR3wYkKjFIXcU9jGlacGiICysfYWCL1&#10;skb42f0mqqJ1LcaND3pTxHYAWFozrOsj1ReXecblcsEwIMnqsUqKixpGUlhwFpzCmim0Mq/QHfxK&#10;tWBbA64Arfc+qz19+zxmwL6G85GWqxAOlFH1Pq2exHaTQdC1QREG69IzJwWvc+CBg4dU9ktr0/K5&#10;Sj1LLXQ4Y6k35JesPXrDBg6wy/tyrP7b7fqO4nWRgjz3rDgbqXkIWC2v26BtSSks7eOSJZB07SWP&#10;8h4zf882UbKZ4vsdJdBwJUATMknqXOln+P2lhCT6zHNP7mJDIxFcClBJ30vKxiqfyeegcXpvpQDZ&#10;3nXlZ9MKnrF6N4cvctUxJ49J6hgpC6JnzymFI/NhmBTMKxFzuC1YuT7OhfpsSwNCCZzsBXdSH2hR&#10;Ncdz6Up+gVY4nk5VvVgYudIQKL3N1ppqtceUh1W9gWD7HKH7/Xk+lthTqTQcT8zKTAKJGTyM1XAi&#10;n/npnDgeJ3znO9/GBx98gB/+rz/Ef/pPf4of/9t/h0+/+hRudhjsgNevb/HgwcNqD+Ocq0uSDvhL&#10;zVGesUok01LYeVmDfrN+6LpMAFas/bzUO3NWN68zeNYYH05X5VoNdMwqN51q+0KMKSChyYCjzkMM&#10;7z384lLYo9HZgENhmT1gAx48vMaPfvQj/M7v/g6UitAmAceodUsoxeUO2I3dM7Y3PCvXrRCBFDR8&#10;dOKZ0ZB+VC//b6sE6OXnqI4FUDcjqu6l66Nc1BkhZGsbZuEn9UE9UltD3IRKLHlmX2ZMrjUyyUhp&#10;DWMsnHdQAZuMwgJ2UnVG6et7A+Qe+ZCreKX6ge6jsQOq8mybVZXqKomQhtLyEOoexiJlLVICVGXZ&#10;lwDuECpJie+lFMtrQWsthtaXi7y6hmyxj61KRa3PVuOKgb4jBiHYarMGJUvB3Wm96CbMPK2ZVX2w&#10;7uvsHNPbz1CUfO26SesvsjqR1vsQBu8qZ/7x55LWP8nef60xCmloW7vpSkj42sB76VCnfoy10Ymh&#10;SmCMENxEDxXqZbeVt8l+gpIUjnsCSoF5PXYNLVh7E9feBJY/3PRm8cJb2hwktjY/EKh3Or8OEsuH&#10;N0CSvEv6TjRATgqi5RsC/R7loOfFz15AmMSGkoPnUNnQK6N/ywzorVFq8SKlk0shxGVN8oeRFkx0&#10;nUkbDZeiSmvoPhkcldByBg9vWPgQqgc+95U1oXvgS4MWqcHsBXRJwz7OAJGCliSZLvfB3T4zulnT&#10;PHxZkrVz73yJGcULLn69eOAYt+BJPmiyfY8LAUZpuOAxuwXH0ylTh5NHY4CCHiwOD67w6L138ezL&#10;TzBohefPX+F4vEGAhh4HaKthxwFRJanvaAeonHKurcXV9XVqomwOHvQOi/NVruydgwuJdalVxBI8&#10;4Bxc8Hl6n1kWJoW3DMMAY4Fx0tAhZHYDxMDFwpIrjHCly/ngEwtDZ96wTozgqDTm5YLL4nC5OLx+&#10;fYYx48pWiRoIFiYecDiMeDBe4zhd4XS6xjBOOBwPuLo+4Hg8YToeYLSu4Vlp/egNMFOYBzX8hoFZ&#10;rVVFbKTI9Hnl4FtP9SGtQ9r80AKSDlLb5yl2nzEJTC+KiN4Arfca3HuTnwk9qwS+P0rh771zraq6&#10;nIN3Due7M0JwuLq6WpkVRXYJ3UiAm70+9IeRPR9kOvyTgFA+GKFNRLuvJ2VNYX0VRmiRc66KADT2&#10;RlJRrYhFhCKM+uKhqbXtFtQ9dvebnBNtdkEZ3iwbqxQpO4fXfXU/NGmvGokdY2QEi9UakTRvxK84&#10;Zj9PavMQO02QxGjmVop16KsUEh+LAObIIYgx2ST4SiIo9VJcwf2qRA2JxanbsPjLZWnqTZ6rJNWP&#10;3G6jNxCXGlUOZDb7Vc4WkSw7KGhPf7+cv8fjse6lklqIEk7SuumHJvJ7Rckf6Z+qyapYa3hslJQU&#10;aOVgpkQ4otY8VH0TiQyf+6zzukvaT7k6UyIQ7d1vSX1x32CRg+iS5QlfQ1JvJn3mXsizBHaV52qa&#10;pqpGstamM98H0WddGS0MluRMrML6pYz7veBGfgZLvs6K+NMGythjZxi3l9iCparap0mDjV4/RAPj&#10;eR/EyV0F/O7lPtDPyd83WZfZBgyU8it6ivC6zwrAbfW6bs4vVQFYOwyYDhNmt5C9jw6edcMYVgRI&#10;kgbTvf+WhgttdpvaDHglQgOvFep6r+GMRW2Q1W8hZK5LtnXxAT6f7dqmmn7UA548eoR//k/+Kf7e&#10;Rz/An/75n+EnP/2v+OSTT6BOGtMw4tXrVzBmwNXpKvUx1Lc5JNVAGZ4656rCyy1LVgDoZpDdBFuT&#10;M5srCLklltQn0rNgY6UVy/tVs5bVNkZvn0UfPFQM0CGReCIUjLbZhkKRAOKQwi3pcNAc4OYFEQZG&#10;DXj0+G384R/9CP/gH/4DaJPWlFEqs+7Jfp+pxL0cQelc7u0x9KwpVoDpvqgciKrE4VzPbrap8+ge&#10;XpQs2A+slXOrtphCWQMJs0LjXpBqGEV6VtW1XCroLidDVR1nZnwryAG6g1aMMJlAZRgNo3Sus0id&#10;GuOmxkv7XKie4SvZN4L66dOat0fupPtYcZ4o2UzcSYRiRbLjQbZPNatdZVXLFtcIVWU7azujImGY&#10;q2YIV99Xp0wlpdJ3TRjcFn+TzvOVnFuuTRAUc6u6QEW6H7e155ppF1bLyjxo0xlwp1lk9dqprUUk&#10;r43Kui/ncMp3zp9JZ8WrRv1nGW409zbE1oqrnPVKwWpVWfHZ37TW/Dw7pqhFyqCtWLrGmO6VDvJw&#10;ZsU7yoB0rDZjrZo+1DpEG/31g/eStySVCGxYQqwZkVhkPeCVNjv1d9hrl0Rj3kj3WHa9QopveHuf&#10;Syr+uXekpB6QGJU9SxuuBJCkqLzx7oEne9Iu+jo87FRiS1K/T4n9wdkifG3sTxS3rChanJaNNMbW&#10;E6pnKcSBpQJ6tcVm7LLHe2Gt90286foon38cx67krTdUoRtwCe/iNkZtsJR+I9YMH6ZwcE16DvY8&#10;90QpYOdZuo/ZSj8fDVWiwyT+jPPCk9tnSVYkveJHOuQkcJIPXygbmTPc1p8NTRHUTP3V6lMXQoDP&#10;vtJaKYQcljO7BV5FPHrnHXzy4BHm57/C3evXGIYDxsHCZXnx8foal3nG7ACFVNybYcB4mHC8vsIw&#10;jvU7LfOcCpOVIgTnk/fbOBl4WPjs56qzxQYtEBIzJnlz+xAwWgsFXYudplmOOVwnBsCmA15bDT0B&#10;C84YdMCCBQoKNgfGLt7j7rzAOSCG5EWHgMQwCAoGFiYOGDDCKovT4Yib6xucjlc4Xp9wOk3VWqB4&#10;+yXqTwLWkK2M0t633kcevC0BCOsaM9n/E81akIILe2GqLSAhhzLeF1goeSRLzz0favfA7B4wRdd1&#10;s+dA1eusiudfSBCoZ4Na6Xv3BvVGJ8D2eNC4Ol3B+6U5P6uftoLIPg4h2SzRoUWPbc/PXXq+Nixv&#10;0rBSAsIazBs2aigZDN+QGMVrs8c65/8tW+KFjuR7/Wds7F2IYiBydVJopPJ0wMXzbTiQRYchxloM&#10;Og0nz3fnun8aAFGbCqAVxn/y5NQbckZtEmtgWK0Uu2fthhVKCAvl100hCygNF5Lc3DtXmYOJXUW/&#10;a8iqnmpcVJs37nnPBzwSw43bpZRnrhBE+JBYAqn21G702eE2jnToXa1RlEpNHAmGQ8ge5nobpBdC&#10;gMYKmKuoNqzmMpxZB6aogwC5ZtDiYBgErOIsx57CULKhoZaKv07fwusoXm9I4aP873ltItVuPC+E&#10;1/r8PSTbFj4AklSC0mvyM6Bcbyk8lg4zKbmrNNNSoDl93QIstXkyulH+goNbHfWtxHqXeodkgUP9&#10;7BMYy4FK6byU+jc+gJd6L26HxFVKErmGrzEOrnOVXmEYtrYcupIXKHBGLah6TN6eQqbtcfWaJkP2&#10;6HSOH6GUwuVygc+qBpAQyNLnpH8PzcCpvQ4QgrcVscFo/YXL2dDWM1s1hqSU5iQ8apnVvH/9HqsP&#10;PvX8TzVo8lIer0acDsDN9TV+41vv4/f/yT/Gn/7pf8ZP/vwn+Ju//btkn6AU/OIwuxk6n6Exh30O&#10;U5unZLRJvvUIsMO4WYfJDq61WOWWiJzIJBErJHJlY+lErOuas0P3yCL5nAgx2XLGNPAoQGy1ZVGm&#10;Znp453CYDvCLx6QNQgCePnkb/+Jf/J/4vX/4u+ks9i4FlZb3LGTEjgr2PrXGHqmN7q2rdXIKXzWi&#10;DRt1NojVL31bnIZK8jA6Bb+m9zZN9Qbm8FDWSS/rR1Ja0X2s+n5r+twUFY/J+8marxWyRaNiCgIl&#10;AOPNYCgDqPRco0TaYsOtIkR1Yvv9Sj6eNIDTm56F42ucqU5fQ1Ie8nN+uzZ03W/KPmPN+joqg7ri&#10;2ZXNlFJtpWo/Va9pJo1pmDaknvUl1eI1JcFm5YLKfvyGWE63fVnIFjiKExgzmSE5o8dqYVSyCGT1&#10;lmpsayRb2K0qN1+DEIiTAq3v1yyUQk5aA6Db1w0IYt0FDcSoGRmzhF9v+xvugkJV1SAEko1aMNsC&#10;p0EYiOpRdwem4ev2vN9repumPodwlAJIssDgpv97QVL14paQOVXIdnnD+O+0vWmTJEmSHfbscI+I&#10;zKyqrq6+Zu85FlzsDld2sAvgAyAUUgj8eopQQIJcQARLYNE7R/fM9FmVR7ibmfKDHa6mruZZIxx2&#10;S0l3VWVmRLi7mak+fQeNAYtnpzqD5kZjGGvydjnNl7JTLexztPlzj1I+ITwCkUbAsSz4tEbhCMDV&#10;ml5+oGvTXY2Z87uE1fKpPi+ONNnoEXNpBDxz1vRzn/WIJS5ZXBzwk6+jMXGlTOvIroC/Npc0vo+/&#10;/HOHttZs9yEc+yBCrXl4n6LnuaESL2j2wUiksmJHfv0ZUMHhtR2FyvHmVru2owBE/rn4UGs0WNpN&#10;+wsBPKXig13vQQmrnPyMcF2QDOF8e4cPP/4BfvnNb5FCwvL4gJvLq2IgN+F0ucG7tyvIztkb0znA&#10;ANNpzox7Z2GdwxoC1rgihICnpyuWawbyUzJw7gTnABuASMA8eaSwIIUAmKnJyGMElpVwf73i9pTP&#10;adkM8s/qZweyBk9xRSCCmy3cTIgmAS7AmQjjJtjJIawL1hCwLCuWa4KFhy0S6sl5wDpYO+F2vsUc&#10;Pc6nC87nG1xubvHq1Ye4uZwxz9lmy8A1oCivT7cpLVgjJ++X3C9lQ7TlkdTiM+4Yc7zplAXyyN6C&#10;P5+ykdKaZu151YCj58LQRyDVkVUUl8pTom7P1kCGHcPI2J2KoGMK1fui7Ovd0JzSkLVavchlvs5o&#10;EKI1W3IP5MNT7iEtgXuNHVjBlLGHKjX56Gj/2AFmZhtg7JmxumdqBnAwBPW5V269L9kOY0KtX+vn&#10;0AJXOYOlMkXrGgwxgYyB9R5+nssQxMN71ynjOGdGsyIMIWDyDpx6XxUxo5rwyGrPYAudlP7prjSu&#10;T9enzLwsgHaIa2YQVjAopRzIVwIbpUKHD3h44yrZPjxgmDe0PACWFHn72CqChjUPHxJI5Vk9o7Qh&#10;oS3+tqMaSh8S9vYOI9tAzhCUzDe5L4/AGHk2S6JR/xrY1Q5S1asBttKar7Jda5MWY2rDYc3nvv5M&#10;DlweWWJq6tiRQlYSCYbgtdIn8T1BKhM1oJOfH1uO0dpbFGCQyYSsZJP2NLJH6foiIrWe5aHJ3EJx&#10;pEDR1KL8ezVFgSRpPVc/yr1EvmctH0s7nzqLFFGHS3vPPQmLIMve/ZBKJxCpCkFl+JL3DzTP+1Gf&#10;EkLIdjkxk0PmeeqGDRJQkjV4LNYeam8/IFpRYYjy0E2pwtZ6Aalg15TsXTZfs7jO5pJtmEvlfSPB&#10;2WwbQSZhnhw+/fgN/t3/+r/g7/7uZ/jH//45/vf/8B/w3/7rP+Lrr77DElakGGCdxc3pgnVZ2nur&#10;g1aLbXCS2FnEe09NJS4HbtxmQ7N00hSUHZu89DI9wYpgTa3R0A80UoJ1xRKDXatsK2FaEG4lyizL&#10;gvPpjBAJa1xwc3ODn/70n+Pf/pt/i5/8+CcgCtl2xWbAzJUBfGpKiU0FWcM1tSHaEVlNq0Pq76dp&#10;Ymz2wTXi673sibsBWFUI1MFXF8+U1GEtiPJATBL4FFvMmnWh9di2MuV3LOLeRlk7pyShtNYIBqZb&#10;1/XsipEw+fxeyGTShC2hxpEinM/9piF0PvbbgC92NbM2kObW2ZrtpTzz+FqXg+4Kwm71gumUoFWZ&#10;uv0s6hwdejWcH5IId30KG4xWd8aUNpJKTBGuBJP3n8kU4F7BDM0efwSQ8ylyU7F7lqqKBbSx4K21&#10;iCD1vNxINTrJRFWdWCqEQavidPnz1RrdCQym78PqvZS23jp5wTRG/RG5U8Onjsgd0sJOU6AwPkIO&#10;Wf59gvdaY/CcL3R9YJ87jDkrcASQyUJoS4OmPvBBac47X8VB8zb6vJpfJ2+O5YMhi33tJo9AiJGN&#10;isZ40UBxyYiRoI/mizkadqgbyDMqjLqhTtOEGGOzuxkpIbRrw5uX9xm4SPuh0aCEg2iSzca/tvlp&#10;AsMFKuWr5kCeqTUV9WdonqBaIyHzGEbg9wjkOfozvpalembkvatZUh09v++jOKjXogI9lb1dD13N&#10;Tkm7xnVKK5/7IyBdMkp4+PJIUqc1+KNhzShQqN1P2MxIK0VqDAF+nktAl8E8zwjrBD9PCNOE1x9+&#10;hN9MFzw+3OPVyxfF2zEXA346IdHK2IgG0zzhNM84nU7Nc/nh4QEhZC/n5XrNz3SMiIGwpmvOeSGP&#10;yXusYYFJQFiK12TKhe+6BqyUYCvDhNaOgdvdI5sQQEiWkKzB1QQAAc4QnIsgEwAbEcjAxMzICmvA&#10;08MTHp8irJ2zN34Js5rcDOcnTM7j5E+4uXmBuxev8PKDD/HixQc4TR6UVkQKCGtoDIYa+JqBSVea&#10;q9R5jTu3+Qiqzy+ZLvB29JyM1vGRkuO5wZvcm4zCEuDFohwCjPaKo0BHyTyXZ122pkm7M4n7mmpA&#10;dgh5kLIVjtT9aiTqumeGbN8k965qVTIC65DovTItJJNGU+yMlAkjRhAv2GXTy/eakaprdGZqUn7p&#10;Zaux5EZKN62ek+wk2fyMhj68DuHAYTcEMTaDvsVCZw2h1XRERgQKHz+D70sO4PdI1pp1bVnrYLEN&#10;Kqr0tYG8lHCaZ6B4wmegPrHA6DoQrODhJmfe7k9SM5e4kmPEVJKMOulDLM+murY4Y1lTaUhPfKmy&#10;oRbOix2QSIZUK0xQGg67ZRg4z3OoQ5l6HbJyMaGG2/d2OttwanQe889TrwV/P957zPOMdV0YW25/&#10;DTXAXmebob2vlMDAwvrrWDE5Gi5KUhD3qR4RJ6xiXXoUCsxfg/cMch/bBtdQAap6b+rXtQEJNjYq&#10;/6yTn7IrnxK0OwoAbmGIz+QDHCknZJ/HrUqPvkezq+Q9r/aaElAY9QmjfuyoRpBKaUmwqtZTMr9B&#10;qo+qcknr2bXrK5+nFh4PWdeYlgtXMYFqu2FYjQJkm1TvfddX84FKfhaxs6lsgCzM4LmhLRETUNRv&#10;Opt2lNMz6m3ygGBTH+QQSgNQVhGihNQ7a5tnM2BAMeLVq5f467/+KX7yz/4cv/rlF/jii9/iv/y3&#10;/wf/8e//Ht+9fdtCnZ+entq1yDaumyNBfuG9oqJ63tehGn/eL5fLznr4OeWotnayas31RCt2dtZ+&#10;ru0zqGdcDRA1pSa0bZjnnMXj4yOcc7hcLljWgBAiPv70I/z7f//v8Ld/+zNczmeEdMXJzPCe9XDG&#10;FrFtYkzh8t6JdtZPWp+vsZO1vaFmfXGlmHQv2IfOj+yMN4scufcCJFSG+b8pxWw7xL7eWlvCv0k9&#10;F2mgiq3iRV6HxBhxf3+PZVnw+vXrZ5Ws3BPcYG/jZayFYb1YJfI0wLX65BcrO2tNY1vz97ux23VC&#10;X1VtyFqy1irSJlkCq/waZGyrqv2cqMNdyTOKO2xF9mgbSYaG+TtaUD33vPfeNkvaqfYAJbCWh0pX&#10;IncOf67Dz9S+Tu0J6p5oLQvWhapeOFaloKvPOiUhG8KzhQkCqbXO9jPirkbbnmGrKgA5Fq2R6NrZ&#10;IfoJaYEsWfIaFidJvXvnCNfuO1fhVEXZ++aU/s7Me01230vHAKFc3gGn2gI5Yuc2RoAxeegUCba+&#10;hMKY1AAIU/z4iYglnW+T4cyMsapVgHzAtWswsirgYPpIwpwl12srnnrPTewYmBpzU1tQmxT5OGhU&#10;+7yyUN9YpVsTsrcpiOVzR3XadVSUPlesbouIewXz98ktAHjRSh1bJrWQvz3DR1qdcLamlJbXe7Ku&#10;K06nU1csS+CuD2lxajArHRQRGqOfByRzOx0NlObDBm55NFLQ1OvFG3GtqD0OfjtmeGkFoGwmNMCG&#10;T99rMXo0vBgNGEaed1qGhjZJld/Pi2EtPOdw/cVcdHvrkQhYYsRUmiACIa5r9nucJsD5zL7/7A/w&#10;5T/+F8DZLDedPczJISTA+VtcVwAuYPIeZjKYTxOcBWZ/Qko5vOy6XnFdn4r3fYDzDidj8bASTAIi&#10;YvbCT0BcIiIBKYZSVJZ0dHg4Q0BaEcITUlxh4HKYjtl85aPJIV/GWpgpFxbBX2F8RMQjfIwwweC6&#10;rEjWIoWE9XFFWBPW64rT2cLYCdZOmN2Ek7ng7C64MXe4Pb/A3d0rvHr9IV6+eIHT6QRvLUIAYAMI&#10;V1Ay3b6a/z+W0a9Rw+3SmnZh563RUHzxYiTEGHaFJcAUYtjCf2EKL2sgqx8BaxqgoA3GuH2RBK21&#10;NSI9rzWAdCQjJmWgwIsi7e+10L7KKGk2kAZtHRiXm4DNOiU2KXgdpmh7W6oNjjWNzSTZyyOCglQw&#10;yHPz6DyV+9vIh3y/Tx7ZLKXu64zJRTzBgGJ5Tqv/bhv4jsIIqWv+eA1dv2+7T6kMUy1CWFWbF7nH&#10;ysFE99n76h5kssQ1UMDFlXDpNRTW1nb/2nUvklXvXMkG2ZoVw5hG6SBwfeTnHFOEtZUNGLEsT0gp&#10;whebxlQ87Ot7MMbk95/ynjfPrqiYNqufCua2xLWWg5A6MEMOFGT2EJeXy71BKn6kLUI3mELOHTEM&#10;ZDbGAYht7XfNeWm2Y1lntmaylGtSG9baXDXzCJeHvQQD7hId1hpoagUgYdS6pFrr7L9mr4rqaydC&#10;SqHVi9PkYUwlB+SvW5Yr5nkugFEakiNGYGsjBxkDY115FlHAKGpkgualjn2ux4gNPvIaHgWWagOc&#10;ynys2Q0Q7O2jQNwRgUfmwMjvGdmC5lB68Xq02WMc5Z5JJhuZzQNbU5WN8g7ei/3X/VwS+EIFXYxq&#10;ayfXnQbaawC4PONRFObUhoOGsfNSISHQkBiiWURxaxxAU6iadq4cMbYb875CUJyVWNbd1s+a7T6x&#10;gOnJe3jnkSK1c632HPK+cRJCCKGEvdtumJet8SiTXtTg5sbr3q5lPYKqnzYRQkxdqLg2mBur/A1g&#10;3QZKgeXTmHxmwBXKoSHE6pVsLdw8oc5XXp48bu9+iD/+sz/C3/yLv8L//D/9G/ynv//P+PnPf4nP&#10;/+nn+P7t97DW4bo8YVmfkKyBg8vkGhBiNs+GBWHyHqDY1FMxbUMOSoTL6QxrLGJICJHgpoTNkZj5&#10;PYtBYo+zlAEnEWLL8SFMU7G8MIA1HqnlxW7WKynms8haX4JrI9J6hYNtQbtAVmiksOLDN2/wFz/9&#10;Kf7Vv/qX+OGf/SksCNfrEy7nM6gOfoul53YPidU4vQ0zFPULJ/jxZ0Cq3LTMKL5WizFJU7zsVDIw&#10;m4Kk9CJZRZmJDSMyj7Zn1FDfvJby+nSGimWRGStTtcyq0rOYlM81W6xMX9zcwtzelUWTWk9jjWW+&#10;9OU6lefelodpn0tT8gxihHVu8yMvdiN1Waatgyjv23aDUr2G7vfqqoTY6qa8LozJ3voZI+xVO9Ke&#10;cNuPa33o2LPi2L5qyv6xnfV10NI/L6mwrDf7GTD81BC6QGoAsGVwWcNbK9M/r5FN6VBt0RIRyJa+&#10;s/RpVMh+VOHf7HjaalCX6fXtfafSt6NiEkV1HlPK14zlm+7qiNLvar3WVvubrkc0KATBEkSbFd0o&#10;ioM6jKHORrHmHtS9mdsu12somfM7G2/XRs67WiD3VcVKilhAQc1VSBgMs3s8rBIDYfbDnK03/z2D&#10;90eegTvQEVsa8pF9jMbu0uwmeBHA5WBayrnGSrNsGlUL2H3oLanSQJm6rjFkZBPYJYljHFg4DNsR&#10;DIpc/Dt9KKEcIrngwVAiPZJkaoV/vfbe+wZQasVxfYi5B6nmn/ccK04CttKuYB+MMg5vkRKoUUOm&#10;WVJw6br0ouQg17Is7X5LhhfQh/TxDYV/phGrawQ88/cl8wjkpJADWnUKOJLU82mnxvA9avJGCg3t&#10;OdcUIEeseDmEyO9zLLk/WlcjL+DRun7OskJ6Pp5Op6G6pWsiGLjQvBxjQopAMBExRVBhyYcQME0z&#10;4hRwnU/w8wkffPQRfvvFL/HuccHd6xfw8wnnyw3evbsipBkoyenGWMzzCefLCcYCCRFxzUOstGZf&#10;nBBiC9ZaQ0IkD7IWhuzmv+ccbAnVNSaHvCTK3tWwEY/rAheucD4XEpmFYDKYbwHjPKJJiCYAkwMm&#10;AjmD1WXJrzMe3hn4orqIS8T1GuDtBOdzMRpDwDx53N28gIsTzrjB3fwSH9y9xocffoTXr1+3Z6Nj&#10;CQOgFNnaZcVYLUCwhRVWIJirnNq+VJpTzRImr2m7U2EY9EFs3VobhAtpbDctY0R7HvnPq+qnUcj7&#10;qPCVjfpovT4HNhERtFpke59WBTY0ezgAoJjEvsaD7vYqp521Q4g7dd9ocHKkkJONnKZI5AWrBLI1&#10;dc5Q6dFJKvl735zwfwAAIABJREFUTixQy3XF6nYNaDgg30Dj2pBbPbuoG5z3ti3vq9DUbEL4WVgV&#10;d5V9n1JszK8t0JA9D4RmcdO8PTUromcUabxOaMNxbzegtVjg1DIjpuynS5Sah3ENRI4p5fDx0vTU&#10;QMHu+bLbgCFjHUllwI0IFUfrn38/Z5fvVAbWwlDqgIbtGYda4xkZYllqrzygDc1iiQ99apaCJABI&#10;a5EjWTWnAvLnv2c3mt1zqwcB09AOI6W4u1daiL20N+rIBYnvBbvStAOE5P3k9aEGzGg2lfx9jsgR&#10;KSU4u1nxVSLTyB5ttD/JPU/bC4/qvSPLp8pQk/kTmoVOR46i1IWUj4YumhpZCxXWbGCrBQaV+kzb&#10;4zjYzIF77pG7hUOaodpLO2NHFo3c8kxToo5IM9XeQTvztdp4ZDNkmMey2dlsYWBLSsJfPl+3QP31&#10;kX2R9AUOIcBZl+0flwUxJXjnkJyrCI8e5E2mZ9wrlnG2AK6SVKCdXSO7391ZS91IvgybM7HM5NCl&#10;YgOUNvDPO3hncbq7gSGD13cv8cM/+hM8Xhf84pe/wv/9n/4z/vvnP8c//fyf8Pbt11hDRDIZhVtD&#10;AAqwdZompIIHpAREyverBjWmGLM6dYkFMc25Uvl8M9ikCrymyQNRY2zLfbE2WzJRytdnnqpHf0RK&#10;9eek/HnLa2RQOcIZB0RqxLzluuJ8vsBYg3f372Bsrk0+++wH+Lu//Vv8y3/9r/Hm408wzxMoFYLR&#10;GvBufYvLzU22XimAcYyxeXWPQDs5dJTDxjowqionbcin9Zx88MW93XdrThuYiv2Tg7iHtrnVJqcc&#10;QpqNoaY65HVQxTpkX+ysa/lFmRnvdxhNV+uVs0aGbXMCnius/J36s3yWCrSP+iFjTOu5Y1yHZNFa&#10;63Z2P6nvP2y+AKgpSvLMqzULV531pFnseppegZFEjWGhQiZ8eNDCePN+Z51DCLHV69v7MB2Y3df/&#10;aGSeqlaD2Vj8BgYxhWIFaXsg3aAjnOZ6Yj/Akj0V36/5wLRiA9YqqkXqa72qAKgKraoc0+r9eibu&#10;8Ms8NWzXPJPxtlB6nsW19eS6Je1m10OdQgYEwNsuG6ANvEVdxOv7+jxKsu/vnXnPpTaShSbtA478&#10;4bWv5VLDMRsvMVmfLkXUpLMji5j9wbwdRFow4YiJIv1Id02PYOJJKQwP+dDkl3nD3rP+OLNKB1zp&#10;WYBVbk7PSfb5ptUOJdZwSOYyL9R5YMhReCv/bLLJMQbiADA7NtZI4toxfwQzRvtvLdz5++D3qD6r&#10;MryoAhEyIHJkBTVqurRgu/ozOStWA71GhYXOaDO7QDMp/ZEFze+qohgBPCMwQmO47Z/V93uto4yI&#10;o2Hcc1ZAGuttYwFIv9x6eKWuot/CWGyWsRlgWRbMmBAjwVVmgJ8QY8g+787D+Ak3r15jvn2BNQVY&#10;f4Z1Z0zzDa5rgp0mODthmifM84Tz5SYz90thki1yEmIgxEAI0YCQZaoRBskAIeaDP6aIGAJMjAgx&#10;FquLCOsnxLDi/ukBN2dgcoTTaUI0S2ZeuMwwmvwJIQSsiWBmh+AD1ikh+ITkMyjmUsJ1DZjdjBQJ&#10;a4xYQ8yDhJTZtc4AJz/jMp9xmW7gpxNenV7jw7uP8OHLD/Hy5attOEaZkbeuaWMW7JQjhilwbGEa&#10;mcaUrAodzSJLhhPKHAte0Ml9Wz6PkRJSTGpYoXZWjRjZmvcv35+leuA5xZNmySGtR3Zn3uAsORra&#10;apZDWnPV/mwXJr0psQh7xsxoHx0xsI8svqTnsMaKlp9D2qDYAUNFsoW5mm1rtjDcw2uwa2Z8M2se&#10;N2bQ8gKbnymjmkGz7pNnZrXK2NaNVZ8pa2wpoi2sn0DO47pccX18xFxYS1VFkFnDtJOYG3DJbI/G&#10;bKGG45whXmv0tSN7Lk1udlJMiJRyFseyNEDEOpfXMOXwVjf78jxGsW5tblqcKx62lqlMdLBOAsfa&#10;Pe/sa0S46fBMLFZFm7rOipqXVJCzVx+iGz7r9YEeyjqy1xqt+2pJJPMZNMsX3dahD7CWHq/cqvEI&#10;iJM1Pc+5qA10B9RZfT/TGNgjQsFzlira/iwZ6jkFmjYligCrR8OgkeWlBpLzWn+sKNJ/lhyaaMPP&#10;kUWDRoyR9V6Vy3MlqaZAlTXC9vqVjbcRA2oTb0waZpNIq0vt3OHvZ29zYzuy2j53xQyHpiPQXe4v&#10;2oDofWrlruZBb9nGgRkO3Hk3wXELvZrGafYWUpXxzNXPvMe3tvzswgg2MK2OOrIkfE5VshGjcGiN&#10;dTT014iI3d5UgMMKTFFkMDll9SbKANiB4KwHLOBOEy7nE16+uMOf/ehHeLou+NUXX+CXv/wcP/+n&#10;z/H5P36O3/zmKyR6asBciAnLkj3zz5dbWJu955+enkAA5nlCLHXy5KdseQPKVFyL9rwbk1pOjisA&#10;YCyKJipqB+89nLPNas5Zn7+m5SMUxXTMbPAM7ALO5rP96fEB8+mMy+kCSsDT+gRjgT/8wz/EX/7V&#10;X+Jnf/Mz/PhHP8RpPuU6MMYS5JotcEyxHqrs7Tzk2c6AkYL8qC+voLlmASx7e+3Z2NaBEbZPdEBo&#10;MWpGjgSLdwO7ZtuA6uBXwqOpsOPLe03ZisZaC4c9CUPLzNDyPqT18JGdyGhwUs/fvTJqn6s1OrM2&#10;bCoxezBZV+zxy0o02IYeYCGvOjYlz+L6fOSBB3WWvdtnz+dGCPysoCF5thvKG+YcQREWFt7vr7Nz&#10;c2dZV887k9NSOzyKM+ybRVFVC4FaXa6RYUekC5l12bl/gBrY7nxW8SbhiV/Pg42MZZpSynmnOiZo&#10;TiT7WsaymiyH9xqkzq5md84pRBKJ1Wp4Z/sZZrMEGpHkOMlGc2v4vTPvjwCF0aYlJ1QSyObNnvx5&#10;GiNpZJOjeT1q4UvWWphE3RSs3hhNeji6mBoThQM83INU8wneHkTTmKAa20oWNfzaHQPV2zRQMldG&#10;7M6joNAjRvUIuNAYdxpAIBclDynrX2NrrEfWRc81hNoAQ5e9oR3YchHy4MHKvufTSQ00low6ea0l&#10;qFM34Hk6bV7AlelW2IA19E0LYOWfg6sGRh73EkirVjzrunZS1iGr5YDdqHkVP+fLLwdmMgyWOS4c&#10;sPXGKosR4CDD8XjhNpJl8/DiavmRr3tiTBU9FKmUx+06rTHABosUCX6y2Re8HHzWe/hpgvEO880d&#10;TrevEB6+xduHFebOgcwJT2tCTFeYyWK2J5zPNzifb2CNgZ88UkxYlyes64rrdcWyRIQlIcQIWJuL&#10;3UBIITNynPdYEiGEtcnjlusCczrBGQvvLM43E25PHnenW5gJiCHh5vYWrz/4ACkFfPvd1/jtt2+x&#10;2CuevMHqE4IpnoYpASmHl4U1+14/LSuW64rHZQUlg7Au+ODFC7y8fYmzv8HF3+CDuzd48/JjvDi/&#10;wt3lZW5CYqipZIiJME3zBoDGWIWz+Us4C1UZ9B6dbUfPvwY4Wxb4qO2VsimQwYw7r0BWXEvbtLrW&#10;j2T82l6oNfuatVTnpakFiJfry8NijSanZAw96Sk9GrrpOQJlf8Um8c4BabYwu2hnxVBZyZX5UM+b&#10;o72NF6eyuZGsX662kszYUcig9mxxYDeffXbIxqwNjBwcy2AqjRV7HC6KoRqJDy94IdwDcE6wpMt5&#10;ZbIljYWB9dmmaXIeASvW9QnzfG7P04aGMiDZuo51pHk55zPTHqrFNGktYLAsK6xBGTKgsXqc97hY&#10;i+v1KdvmxVAyF2rQLTrvynoNumbUbo3i6H5UooQcho0AbvV8rthY3WcN4FiGjAx9rj7XaC4S/ZAz&#10;32tbBhGbLSH3YT1S0u0tbcYM5P06pG5dbfVTfk3uN9yTiHRgWlNjau9N860dkwyYeaPSe+iKVf2z&#10;y2GENpjVzhzJKG8KHfDB4Hg4OSIxjPpACWbJ30tSFSn2CXU/1upAzXtdUpr7/AM9o4rv7zJ4mRPH&#10;9Cwww+pN04ZddWDBgacRK1a7PxykHoGAfO/nQZ/cw5pfq7qPadkt9f/53qKpLMDO0qPsszEDOHXs&#10;wro2nbWY5qm7Vy1g09m2Txlr4IzLAZbk2v2r9zmvC3RkqU3VQGqfpSlGNNCkBo/zvVAOeY7W3YiM&#10;tltDO1JVZp5a6+Dt5gcfQ0SOZjItzD1RxIu7M87nCS9f/Ah/8Rc/xOPDO3zz9Xf4/vt7fPmrL/F/&#10;/J//EV/86gvc37/DdSWsYcW7h3vM3sP7KfcUzhYbowRKEWG9Zna1dRl4D3lgvZ3prpyFVOx9qFkn&#10;pZhAlnD/dI8YA86XE87n87bXAgjLCms9TqcT5nlCSivWdcVjCnB+gp9mJMrhxZ9++hl++tO/wI9+&#10;/EN88uknePPmDSafrVWsAShGTHUdEuHmdM7PdbG0zO8NKgZzpNTR1k3FqEaWk5qVcgdalxpFC4bl&#10;GWHTNHU97iiEnT/X3d5R7PCssVsOTakjq9KCiPIFTKaF+Gq2mFpdzs8l6WyhDTS0XI96LWvmVR7M&#10;JUyTY/UEmtJjbAmtKaxcA4kl2dMyrKRaYtXaVFOPyWdEntFyX5ED572qiRML9ByjPSC9ZZB474Z4&#10;pGSQc6XZugasMbQ/P5/PWRkzzztAfpSFJPsEqeSWA1Nep8l+9n1JGxqmw9dG//M2RxbDcSHDyBSi&#10;/iAk3WI1+0fqWURm7PChOX1owL48b54jcfxewPuR3HEEXGgLVwuBk6yDEejHG32+sXFv7tG0rx4e&#10;tspMKHVexRqrhg8ApDe5BFtl0yKDOUZWQEfS/P4hT+A+TNxz/Qh8qdKaOnUeF4d7T/cuVIbQFUWc&#10;WTcCekYqhy2QsP+5deJWPcBqoZoLQdu+pn6WGloknydedMkBgLaZHN0bPlGUvqe8sZJyNtkYjpj9&#10;EpiSrF6uMLC2sIcQRbjUXg6nKTy05lUCNrwQkLYG7xOCOwrl5M+BFp72HLtHHxJB9afVmuDnwCmp&#10;YNCYEVL9wP2grUV3T/hzsH1mW6yLUpOi1XVUh0CVPbaGFesa4OfstwpKjVVsvcV0OiNE4MOPPsNv&#10;fv6EgBmYLnDnW0z2lNkxJw8/T3ClsQGAFLK9QX3NAonAWocJBjEGzM7ik5cvcX99i0QOCxGmeUKM&#10;CyaXJbjWZqbLi5tb/NGbM/7k4zN+8kcf4eXNqanIIiWEFPF0fUT0Bt9RxOMScSWDlSIIES5EWFph&#10;Y2bIwBBCWjNTPwTAATGG3GQQwbsZl9MLvLp5jR98/APcnl9hdpccxhUzQylbxQTEkBo7yzkPY9fi&#10;92l2Nlk66MTBYAyK09iBS5parT3fCgPcKMXF6PDmaiYtMFpjg9SvHYXqyn1ilHkiwZyRtHiTKm5M&#10;eGusOmTf2FD7Rih77u+zXJxziInt79VnWlECoAa3EYrNSQG4rVMZIqNhtjakkwN0vmfyvV+q4zSw&#10;XgMVNCmzNijqQQLohSCOVRA1HHA05NHCeY8C7CQgloftbvfcUAsha7bpcM5gmhye1gV+mjC5aYPo&#10;JNBt9sGEKtPFUCfF3UC/TT3AG+hNYbr5hKcSSttsYgB462EIWGIoDXIFSDegYwOTpJzXDNfiUY6A&#10;PM+PbGa4baUEkzUbudFwRtoTcnm4tfu1XZvxI8D3CBDWGK3HVgf7daiBo5plyYj0caQ84XaQ1Yqw&#10;gRcptf2OsA8RHSmxJLlmRPY5IlFJYsZIHQ3UiAjzXgSd0dccNdxHNqmyPubqhRHgzxnzmhWh3Ftk&#10;I1x/ZmV4ciWUNqSV9d7o2vA+T7PLlM+w1kNyuyBOAKKDrA5tH5CvMQod5T+rgv0auJFSGN4/ft2c&#10;c+0M3q7fFjTKr7d3Duc5KzHnec51aAxlbyqKmMKyhDHwhSVcbTHafW8MdnSEuW2fog5cGymS5fry&#10;3sNZh8TUOCOmfQ3Q3l6zZw2rgCgTS3TWD/XnWvQWKsYg8fFpjCAkrGGFTQHOTe3cn6cJP/jsU/zB&#10;Zw7/7Ec/wb/4m5/h3bt3+PVvvsQvv/glfvGrX+Lbb77H9998i/t37/B0veK6rgjXCFeINN45pBTx&#10;eF3g4GG9g3UW3nkQGaxLAFGEMZRZu0YSFIGbm5vGKH18uCJR2J5r6wBrsYSIp3UBkDDPE16/foMP&#10;37zB69dv8Cd/8qf46U//Gp9++hlub06YpjJsRsrD9MKyz/ZDCdk5y2A+zU0BkHVuope3BinUe2ZU&#10;3ET2zKM9VRvSSKJpx3IWfYP2fRqeNlKFcmytsvK5h7jE7ORQsjt/aj3CPLgzLJOKNZIRNZtpxFdr&#10;uaJ8I4rKWrK+D87cr5ie9bm3o2rxUu2xEzHniXiYCSOtWvjZV89+DQPY4yzYncdaDSLJFtZaWOda&#10;flnbFaqrCuV8uAwwJxjjm1I5C/RsU5LAlgEmobP42YaAVu2X5LN8Op0wTRPWEHDC3utdnrHdsJNS&#10;yyFw9Vm1JbOINv56zdZKa4CbfHv+ZJ4P783qEGzUj2p4lTwT+VAVrPbW6ilj94Ts/IzoFqvOurIm&#10;8F5AOn9PUmHK7wlf5yPV2xFx6v8TeD8qIkbs7yO5Cd8cOYN51FT0oSFGZ9NroRtcRljkfDxVmG+w&#10;I/nbkVRU2hFoLAttoffvcftMWniRbPg0sF9jUW3+oFAnhnVD1YKl9oMQUj/z6Bk4fl7QHQaSNcbf&#10;10gJwNkXI7sHuVnzZ+g5xtEISObsD37tOfgxUkRoB7ssDkYFN3/t9hlKwSsVF3L4VWU5EgTidk/S&#10;j1nKfbV/NBB+5BfN74fGcDoaoGgyVG6t9Zwdx4hRKwdPfB3ITV0ODOs+VBt3OW3lg68aGmqK7NqW&#10;4iSsEWFdysGe79P1eoX3Ht57PDw9wc8TpsnmqD9LMA5wk4OfPFZj8fLVh3j39Tf47Tff4+Mf/xhv&#10;PvsBFsxYKMFMEyZ/zhN2C5y8h4mpFb0hBTwuK1IEzvMZN7PDOSz48f/wl/B3HyH+b/8X/v4XX2FN&#10;CZh88X02JQwMcNbg5e0t/uCT13h9R/jsow9xez7h8eEB94+PmdVBhKfrI+4fHxB8xEoRrbRer4jh&#10;Cc6sMCkgpIgrPMjYHKIbItYUQdbAm9xQpWjg3Rkfv/4EH37wEZw5wWBC+csGnlEJrMzg7j6MinsD&#10;ju1nNPZEvc8RaGGV1EB8uU9r6hvuJ9lkjQp4dwTaalkdfWGSuiEjB0dGLKERSKt5cY+GH0eMQ1lA&#10;cSlrB4CV8FnObu/2d2uAVAotbPYkz7GoWhMBs/NwlKozOXjRcluOWDYaG+XInkJjAo7sxEZWaFpw&#10;6VGhyUNJZV7Q+7BupXT6SIHH7X62653XD2fub8MRwtNyhSmDKGv9IdAom+Hu742uFuXPBn/t2uzV&#10;vIi4BlTEk4xFjAAigRIQI2FdYmHqZDDDGCk3lgpQ02qyOjjg70Nbf9o/3f1ye2CBxFC/80AXxAOt&#10;Xt4/MxtAtbHuU/EvtZ1K7TlGu0bq0SzFtGexDrm5moNoPCDgoKi00TqqVfZ1+ihIl10LcKXIsRWf&#10;BGFGr6v1IHL9a4y2ToFsTMshM8YgpNgRFo6Uxe8D6o/k7CNS1nMB6NZaXK9XJu93h9YJIyKUJNTU&#10;wfaReo7/nivCR8NTzRLpOUalNkAbZQk8dx/k5+PnJvfcl++7ZphVYF3bw/mzpYEx2vCu9nXZ27iu&#10;U1/WrcPlfMG7d++277MWxjh463c1R4wRzrsMvNY9rBBZSuSrsOuxnfexRoJitsRi2GzV82TcX+xd&#10;ALTv7RirZlNA8eOpBcd3A9ccgghjESJls4eUUywtDDxZxDXbWMISZj8BlIMep8nC393gg7s7fPrJ&#10;G/zFP/9zrDHi+hTw+PYdvv3qG3z7/Xf45vvv8P39Ozy8/RZv332Pb775GvcPj0gpZ19RTFiXiHVJ&#10;MNbBGpcDhlPIYfKWcsisAZZlRQgPWUFhcjC4cw7GTpjmGdM0wzmHDz54jTcffoRXH7zEixe3+OzT&#10;j/Enf/zH+PTTz3C5ucmB4ja/DqXY/Nstsj96CpERCeOWq5hoC3tFfv764U0efOR1lpptDD/X5HOv&#10;hcPzvW3vdtD//UZ4JUzOqtkUUhkjc1ZkHysV/r3fPRSnCr2W7EBD0yM9EiOT57HGMub1vLQ/zs/D&#10;lIOmy6+svpiRzDac5eQ+A9oxw0c1tzYw4JZp2sBc1uiy35D7sRaivavJzDaM03CGSjjRalB+r421&#10;QCLVNnGUBaYNk6cpr70lrLtBANWBiRjAVmUCOjtAy8LuhcWdsYDbyCHymknyMx/CP0ekkPkncri/&#10;YYf9a2sWe7tnfoDPOe9g4NSsiOdgdYmlameHhkM9p2j7vYD3mtRUa/o0n85u06qs8RriUbRQxpgS&#10;lkKKJBiFjZe6Cd9zk4uuuIkYJknxhakVxKPpGy8GNTmsLo/Y1feHHsS86NDes/RtlfkA8vW1Bvy5&#10;h6my5Gvgg2R3cKYql4xrDCop85QSLNnwcOC/JlDzydlzTGt5sGosy6MJqyyyeWPC5faaT/sICJFZ&#10;AHLj4wxDqqx8yh5omW2xDyVu32PL95kSAFg3PKqp46YFdrT1UcL32s9jbHF9mEAtHd42G5Ii9mR0&#10;kVwbuMZ8tGb/uqZMc1EKWdt8arcDaV3XkmJvCvvbtlCenuFc5KfFMsAai1Sa+yoRzanhFiDTQObE&#10;8y6IMQwzxTeziAsrgShLe61xeS+r4E4BjWEdlhiBVC0TKk0/gZJBrLZHnBlqLaZ5xmk+4TRNmLwr&#10;zdXchVvN8xnhvOLhLWGhiDc/+BR/ePvH+Kuf/o/4q5/9DE/J4UpAMgZff/U13n73LUxlTCAPCcIS&#10;EBZCWBOs9bi5vcF88ri5e4NP33yAJ3jcnWZQWJHMVGxf0hY8lRIMJThEOBBOzsIaIFwXICV4m8vt&#10;b775Dr/69W/w/dN3+D69xX16RECEpYgpEWYysMjXH8ZgjRGEgBQjUgpYlhUAYb7c4nK5wWk+49Xd&#10;B3j9+kM4O8GSy378RW4Mk22GjAHI5vtWMidzQG/arMo0EHsPlnHppWVDr94qwVrHlFDYbEGYF3wd&#10;5OwAeJhhUckl9Rxo6WWrnHUhi1QwoNQMQYQjBdiRQuYIQLGm5iukjgHBgRXnuJVD6thzXPLaMXgK&#10;w4iasByZ0VUzXsx2xBOyb6u3nnnz+hZkRoQWSLgfYPSsuiO7PvZOGkM7sXA3EHaMF41VPWLj94dx&#10;LpSrj+nmKZnUmovN3tvZCSYz9n5Smc5ykPRcLgH3N9/yxqrqr5dX99aJlFVG3sP7GcZY+Djhuiyt&#10;tuDDE2e3Z2b7ebFrwLtmjT/DjPGe993UGPjSA7NZYhTGoKHsIZooIqXY9vCtyXY71htQ16phzc0W&#10;XNavSTTAof7/Hth1qiKNYoL3+e9CjPxTt2e3rwXBMhSOB0Xb77GzoJGD/pE91/vYbTz3Pfla+s4S&#10;Kn82OrTMy8MTV9SL5dlrNWrbbZrvdhrUwVyWLgGTdo1MbdDRfF1HZBGuymsDI2NR4tDhXLH3KuFq&#10;2SYqtc8t1VstRF3pz9pZVEHdaheQUv5VmagGh76rR6D3SG151IiOWPSNP522s0tmFjS/3CJeswp4&#10;IK0eNKalFrioZUjIgbUkFx3J/o+eeU1Gz4cMUi2rMX+1M1wqx9rz4GzzFlhDwK+++BXWNeCP/vAP&#10;xZlmmQKV1EHSHuQj9pyhqesSESIZwDgYZLuMsIQcwGhcV6vUNV5rK+ctbOJ2WYWIUNbxPnTctdfP&#10;DY9tXuAsvxzGyj7LtOtiumsuLI1s76GtrW2ZC7JT+QF7v+fua8xu9pyqDQjrGRyzRXHWlFDKBLIW&#10;MKnUqgbWTjjPZ9yeALp7gT/47LMyCADgDFJY8HR9xNt3b/Hu/gExRizXFfePD1iWAIqZ4U6EHKwb&#10;EwwRwrJiWVY4P2E+n3C6XHA6z/DewXkP7xzm04xp8pjnM27vXuD161d48eIlTqcTTqcTvLNwFFuB&#10;QsgWP4TN0jLFmBnA1UHAOhb4aZqKL6UIb3JORCJp6ZiHR1TVngbNYrPeKO+YHzmlUmuiKEgLDoPS&#10;TxcCUw5LLvVhCW+mYtljvW2e/CMiq0a+1HA1vk9I5jKKDR8d7DMaYD0Kdh0pwjghoa5PYRUOHjbK&#10;z18qln0uZSsm613px6HaCxOylWsOpratZOP9lEa0GykSNccPHijaPi87F6QdmrTi6s88aiS92g+Y&#10;iov0lejQurojrbq8WeU8j/zkxRgb8b6pUVvAL7Y+i/IzUSOfZu82rG4rQovSJjfIroWxckcK7EJ3&#10;Ney0bFB9s4G9T74kSWoEJ36uSgCdq8rlsDjSXpFZjT5kj99wWTKtj6r/xkgwiIMaprfnlC4X0u5Q&#10;OraMbMZ3vdbvm3kvF7QmO9KAUb4Q2ps128NFAHzxaSWifN4q8os6YeEWOdqC1aYpeWN2nQdsfd88&#10;DGQkE5SbQyeJEgyFo5u1Z+yNWZAjD9CR7EqGfoxAmiN2wYh5mTfg/QHUA8/ogJcRy4YXrNYm1mD2&#10;n70PguWv2xepdaJbwbERg+wo2GvUoHjvsSzLbsMeyXVHYMwR25VvAFWB0k+XUylC0QIhYfrAqt0Q&#10;I+YiooI7IYTshUyJHYa0tzNqh6/dOlsasO0ryzkRYkXMq2wsUSlqctNMHAQtssdUGCiprnlkT8+6&#10;ibrSaF+v13YvnHPZW7F6KMaEqQyTwO6vL/tEjBGppZynYr2SmTyUEf3SXORCODKPamMtYvk7Y7JP&#10;sW+gXmUG5MIkQ9AAYBFiQgLhdLrDybsiLYxACjDewPsTTvOlMFFs9oacJkyXM+bzBdZYnJxDXBb8&#10;wz/8Q07EKAPLFPOgw08TptMMfz7j9Scf48MP7jCdTrjc3eBmvsFjNLiuCV98+WsQCKdpApX7vawr&#10;liUgrAmzn2GcxeQt5snhB5++we3NjOUhYXJAWBaY8ymv2ZK5EFMq9yCCYkBcrgjrBGMcQgwIKeG6&#10;LvjtN9/g8y+/wLvwhO+XBzzaK1ZaAZPgEsGuAWRWwCXA5mAtS0AsMnIig8t0A5iEu8stXty+xN3l&#10;BV69eoEh4fO9AAAgAElEQVT5NMPAZWucdqBy77vYgBRKm+d0lizancJHH1hyADzfd3729MxP6tdR&#10;3UPr2heWCHxAGTrrHQy99WXBUEHBOkitjN4mxW4sHtvZa42scY7keiP2pATw2pChDNkB5PWZtc0q&#10;C4IHTFWfG+cOGozCct4G0qYDDzJQygB8Sm1rm/zUSRvrM1PZw7mwjM2bfc/Kq8GZ/f2MJSSNyufs&#10;mq20BYAesSqldZpUe1TVAfECnRXThsmauwKT1xKloI0hFv/hU6d85Ndls31h5xBoKGmVId0hxGFI&#10;bO+f6Rrgn69zDulel5UBVobVIFSGonb3fmQDwIdjlMpQuDL5DA6H6VUlkz2QCyhVBuYhrljWhan/&#10;8tCw5sTUurL85G3oC9pC5Mr1rNc9v64MPic2QMTOjqk+Q965HCAYYwNiR6qdrcnWLSW0OpfX/PsQ&#10;+60+k+CeahM26Cu0hlsGjPPch6o6lO9P/rP1Ha1nbaAwpd6CidrA1rz3HskbZ656gNKga6SR7mel&#10;hFT3jmwQgRgDKG17HM96aOAp6rLIdUrdk2LMz2QouQx1n8iEhlrH9OSYCuCP1JTPWdRIhuRIvaj5&#10;vna+7M4fZlp1/1/9pJk9KLeM4H+mqZ/5Pn74OiLPQ/aBI4XGyLKlKn401be2d/Ih46hHl5lync0r&#10;s5GIKYJA+PVvfoNpnuG9Fwo406kPNWDR7s7+CoaadrZmq7ucPGLthBhSrmNNGQ4IRfoG+LUIVxYO&#10;7LaBY5naVMJEroXK3mYzUJv370y2yFg1qTZgpmdB7azDuv0QfGA3IvfR/u/lHswzKLrnzIp9ugZq&#10;UrPONESlVylnBQziWs6PgnG7ySGsAYDBZF2+XiYimQQywDTZjSThJswnjw/fvNnIdDEhUK53c6jp&#10;llcD5CyCnFeVLVfIWUynGfOUwfumeCqWojER1hCRfW5KTR0ClpUwubL+KiZjLSjF3PdU68UyBDLM&#10;MgnlWthq5dKuJnbqstQeDoGLlLvK8xL4YMpWYmmpA+v+voUms7XobCPL+DZo3jAaHqo9Iks+l90m&#10;2d9EBLJmN3TiBCBZp2vnvnwvdUC238+2jEZjjBhipQ6ba39vHUJ5v9nK1Q8JLO0MKO4CZDIhoZE/&#10;8nRdxcE0oF0jZ3ZNnu3X45GlpvwZIwLODjsUe47Wh+0GvgUbQb1OlfREda/dzkejqBjb/mUAiijD&#10;qPyZGwmq9Fo9cWy7z8753fms1TGmm4qazqlDs6TjtZnMFNJAey3zRmbSEGXLQm5FOzobexeQjVHP&#10;s5X0WnU8vFAHQ+L8kBZcatbC70Cm/53AewlAVumdBGZlc74FJ43l/xmYiypgPpK6aI0vXxAcXJYe&#10;TxqgfFS4yU1RSyk+2nA1aaT2Oatce7+gdJbSFkyx7mRV9Ve1Ttmz5Y26OEfMmiMG3siyaFf8KMWz&#10;Nmkb2S9J6xW5SY+UIPL3RwGVMojwaLAyUitoBfuRLU4dvmh2MJrtxJH0u24xKWbgyjuHuK6A963g&#10;rgqWlFIL1IwtBbyw1p3fpt2tyS2NGFIfiGazT2RmuGfAI+9zm1omhdRSuNu6t7awQUtzRYSUFsEu&#10;yCyhZjkCwMKDjMMSt8/iPHLRF1jBYhjDMCQ8LU+wvm7yBt7PIGuwVqAe2XvSguBPE1Od5EJt9rk4&#10;9TbL9yfvMZ9mnE8nXC43mC8XTKczbs83hU0HeG8xzRbeZ+sc56bMeC2ez5k9mIMR12VFvK747Zdf&#10;4tuvvsLrNy9hHBrLMxN7Ddw0w/gJD9cFd5Tw3bu3eHh6wN3lFhQI7+6f8PbtE07TBONtAe8z2z5R&#10;HnQta8DN7QXeA5ebGS9e3mJZnuDcBZQCDMWcbYRNklntxwwRrtcrrsuC60KIBbB7d3+Pb7/7Fl9+&#10;9RssFHEfn/BdeMTVLEi0YDYRjhJMWmB8zJ6YhUEZV8K6JsQAUMzOenenO3x49xE+uHmFl3d3sHMG&#10;NbzzOT9AtTuwAFaE4u1vrc0STSVkXbNV2oPo2AUBaQy/acoy+2VZ4DjoOgilHDGuJcNQs5WqjQHf&#10;D/g+zpmi0lt+FAA18lfWzkyZ+cLPtkRZcj3PM2Ni09A6j59PI4YhtwHSVYB5beUGjDEFaWMAYVcs&#10;WdVjWzu/ZNaFrCmMNW0P56GAiXq2zkgBx4GmI6nymBlNh3Y78oz001QGuHX/NA2I1c7CXvkmGU12&#10;SH6Q3tXy77jtWL3GdUhWz5dpMkhpb9PwXFbNsZ3T1nz29nz5M24hmlUVQl0NxQO/QkwtnK/e6xpe&#10;3jxhaVNv1UOs/wy0Awb7WgZq07i7nsYeSoVHe9zRn9c9dCQZ14LUNN9+jSwy8gzV3ksNWuOs6GOL&#10;vdSuW4zUhntUFEFdqLjdCAuavYFGYKhDIW692RiCBzU0UlZLNCVkIVyArZNRXcn3vp3is7DI6rrh&#10;Q56mFHW+A7N3e4zBcJisvQ9NbSr3Z9n38Oex2gVyi7dsmcEk6ATVImi3Dsy+b9NIMzLoXT7Xz9kk&#10;aYOBUU832oO1XoWTjLR1wtl8sj7gQ1hpndfeZ2Vrx4QYEybn8ec//olqBbplgehe0Vr/0dj2FNmA&#10;Ig8u671dY4B1FpOdYKyFFepk/pld8WDfgonRmKF1Qp8SV1VsEHtWWaINeblC50gNw+/tnkhhBFlN&#10;sx2kVlt0f25Ms5zYgzQyawnPWitIi4i2Fq3Bel3wFGOpeeOmOLMW1vGQeZufg8lnkldc8RQWOJet&#10;Ox0BMBExhgbmeV8k3QR442HIYFkzKccaQgwr4rpunuYu23bZKYfNgvHC0OrChDXEpgqTmYOJWb+i&#10;UxzJwUceciQigGzJwKoEuKp2zrVaU1t1A2Ed9+L2U9VnXtZcfP1oFrTS2nKUEantX3tVKLPpaSQ9&#10;DC0Vj1j/Y+9xB1BSan+txuM1uNnn5Qxso0c2gZKZ3f8sNCUZtwDULEd7JwK2hyl19DRNoJg6DHKE&#10;Ncq/H9mhbV+nB5NqFoGqxXWiRvQg2gZ7Rxabm+oOXX8llRv691uhbKED4FzgY0BTw41IG8/hZSOC&#10;sbRw49bjuaTfsgEb0ZX6Z7LWQWog7TPE9VGvMTrH+XuW1pWjoVyRVPx+wXutGBpJq6XnoD4B3fv1&#10;GSaX18LRRj6UtVmWQIx8QNV0eRbEK4sTfjCOApNGEylZWPfvmYasKC3EhEtY5HsehSDIQpoz2aUf&#10;2cj7UgPPpQxJBt0eMQs5A4fbQWgPPm9AtK+rn+96veJ8Pu88No9AKemldbR45XMoPe1lMrcmNxul&#10;SQ/XB7sG2gF35FFauH6gWA4lmwH1aFz2KgxrA7PkBLKyHmAsQoqNDZ2nkZnh8XS9NlCuStEBmwv2&#10;hI39TISwZs/KyiSbSnhyjBFhzRZAmZUYYGwGpjOwNGeWUCIQ2XbwOuea7/o1rECRk0/zvDFezdxk&#10;1Pk+5K+Z5xkn73Mwk8/MnCylnOCmE6bTCfPs4ScHZ2uzkQNMsgfyBGMszqcLvJ/gbQZrrc1M35pQ&#10;bop9SzGEyUwTSgASYgrF8scVNW+V6VUlQQ77m7zD/du3eLp/C3p1xnzKoawBuUAOS8Q8e5xOU2bh&#10;xBVPj/f48le/wIs3n8Bai7fvHnC9rnhx9wJNK1CspkIN8XMWp8nC2ohXr25xPp/x+PahFOhx209T&#10;hEFm+wAEZwwoRqQCVEdyuK4BYV3w9t09vvjtr/GYVnx7fYevwz0eXEAKETZEeBPgKMIg+49TOXRz&#10;45QQQsLymK/RzemMm9MrvDq/xt35FpfTuTx7LhMvC4uSN1SbJYUDEFj+h9kNNd8nHKaC33z/1fzS&#10;8562AQ7ruuYhQ5H5VXCiDlk3RtUY8Byp2Op+kAEouxsOjtRbGpDwXFaMxpAdDbj5ubWs6wayHWST&#10;SFamZMzKgcPzTF7bmG9d0UTH9hzagERrrMbFt9n5tzelBswh81iC9pondgUKzUCVQKlnZB41FLXx&#10;DetavNpNznEgdKx0A2q+shu7njH2CqDR1UCM8Q/mAS6v81oafD5U4+dcJjEspeBOpQEy8IwpVOsa&#10;zrKTLE6p/GxrOiY44+FcBe9tAxyqVQJnN3f1FKsbvPfI5Lu+ya8NU230cyORBg17GgwYOEjqVMBy&#10;X+vFpprQaiGZ2zOSAI/WqkamGK2jkfeotgY19WsHVlYboxiKv3FWpFnj0JNhC6hTzqqqAKSiqDF2&#10;75HbXtuYorTYauwRsDhqSE1vcdvhc/WsMoOG9ch2UfYUen4T7Z5zyewmkGrF1oCRgf3MyNed3z8J&#10;Zozzu3pF0el0asSM+h67r7dG9bLVgCnN65zbEUjikhZOeHQuatY5WmOu2YaOrMmGwcKDnotf87q/&#10;aAxb3rNy727+39Pp1Ahezjk2tOTg1Z6tS8x3SrOJSbQF16KoQYzLYOP5ckGMeSDoo0MsquN9fRPV&#10;oFCgWF7GBOtcczMwxVqqBkVWW0/HSBdHysJ6dkvbg/5ruGZPO1ut8vNr/fl+w/cjBUbr7xVSY91n&#10;nLEwuVUqarZNV+S9hfe2bZXT5OB8sd4BMLtseQMAzs85KJYsA/2qvfGmhHKn3Adlpm4J/U2xq20T&#10;RTa7KO/Z+7yXJwNvsyqOP8/1XlY7Fms2NcbGlt+y82qpye302mCnnBk1iF6iuNq+dBSCrgGJGNwT&#10;bXA5qqO1obfMpdjlYimOD9LmRfPzHyne2tAt9c8lVw5w0kH9r1QkbdcoqcxnDbSu5BdJROXkBGJ4&#10;Vt23+EBFfuZIfYioGQ3DrYElO7wvWs7fOJNquzbJQM030da9vDe2DFtpF6bsdqpvNYibvaastzQA&#10;H536EEMi6REQb2EK4c8MyUjagETWWztW+gGWpoHqXBE8ygca4bSjQTxXQ41qbNnHaspEeb+2tWG7&#10;GvL3Bt7zYoA3KFqwwEgeWv3ldOBkawZHD4oOriQh+8ahlEXK0iUbcmS9wx8kjUX/3DRpxLzXJMZ1&#10;wluLGi6vbgxnwS4bAda1KNPey6iJ4ixHzkqom+RoWDA6yLRiu7ETB8Gjz0lPeXMsWXyjZ08LPR0t&#10;Wg2IH7MSqd0vKvLFtn0XJWn2cLO7wZC1FpG24Mvs/x3grOtYOJyhKJUUvY/8VkjGtDVrbppBJtvo&#10;xDVbAjjrAcosjBQzkOysg7E2s3SobuD5z6aTqaUTYF0GMigCZHCNZT9wRcbnLcgYhMZALF5rfsbN&#10;+VJexwAmATbBwOJ8vmT7AetgjYV3UwZAq2zOWsynGafzBOdtV+A457KPZnl25ykPGSY/Y5qm4v+Y&#10;2UfVhstZD1QpuqnP7xZsRKl2AlUhUIAym6f0NQiJyrCDOMAFJ2S0KFLepxaulNkTqXjwW6zXK4yx&#10;+P6br/H2u6/x8ccvYMw5N9Yuey9PziKkpzyAALAuAfAJv/31l/hRSogJePv2O1gLXC6nxiZIibCs&#10;AesSm9e3s4ST93j18mXrNHKwJwqzKWXAMFW5M+AskOICayaEuCCkCQ9PD3h8uMcXX/0a3y0PeJee&#10;8NXyDt+Fd6ApwcUIHwrr3mSpZyzrIcYVKeamLBXP5hiA6e6C83yDeTrjMp9xd7nBy5uX8HZCeApI&#10;MbMwqtSP6tVvhe4mqeOBzzIA72jAt7FercqkPBqmScacHNBZa8vYBupgcDidZ4yODGzaDjjXvPxH&#10;oNlzoNpo/35OpWYNY9GazY+TWww856N+FNInwT6plDCmL4CzComG54MMD+cNmqYe2xWA4j02iwbT&#10;2w9oA/jRfdYCrzhQ0xWcOJbiahY9VPaKXchepMbqqiynDI70n7MrlKW70UaDVe8rzwoaZSRt5yP1&#10;QVcEdailNVhaoFz+jWVDI3QKkdoUZWXpAkIOsmoA2U4ea3dy/PZ1xaqHWxdtNSg1eyl+L+Uaq8As&#10;t+4asUe5Lz4HcPlzzCX3cujG11fNJNJ8tkdDrAoEcjBRG5i+T4ZG9zynrAJDya6wxRIN1NsKVaVc&#10;tQx0pjzDZmPFDxu0Zxh0+tmwEYK6n03dQ1o+Q9r50h+pJ+XApSogZE3IvVJJ7E1TsSTdbKTyF8qA&#10;07pWNYB8NDCVYLjGkJMEIM1KqQ64hw1+uX9a8ysZubKf0vZYuXY48KMNaiR5R2YhaINvLdR8NMTS&#10;wHwOHmuft1cL7VXUvDfm76HPjNhq0rpunxtu1/1kmqahMt9YC+cMG3BODe22zrZfMcQGNqOQ7/Zn&#10;qy2D2z4rJM+NLc6z73rhGMtLERsiF1dPV7JijjLR5PlrS56OtbWOiO2zEPr+up7D3blABhgM7SXz&#10;Xg7DNUCu/exiUcSdHNr3NeCzWmmVa08AKLLnKA+xUwFrvS9seUMw1uX8KOtgrG/nZIy5pvHOIyZC&#10;iKHZ5BgAkWKxzNuslNp7TYBzBiGsbY+ugb2bxR21z1dDti0jBmwpP6QyjZ1Bdx+QqAxzns+hGAG2&#10;2nlQ77cGisqzTtvzRliWzNqYpqk5XEgS5sjhQf45t54loo4wwc8GiaHJvVzrl/jzGVLEcl1gncX5&#10;dC6PPg+5N0gpFMss33o0edZLEspRfqG0udEsPXl2n0bsqJ/bWQeyGH7WEfCrD6hpKwIHOJL8LBxj&#10;64jI5ZrUoWglTh49u1x1bXCckZKYXTDHrDa7UA6k6+SNPmw7A/jG2JbIpb3PkQ0P3vPrj8gFrS45&#10;WNujwdl4X8BhTz7KjNJwyHxGbe8vtj2+Lx1/L+D9qDHU2Doau0/6yh2xnTX5rCyoOrAyJTw9PSkB&#10;X3vZh5SKcmkht6uRoCjf3Djwq9kAyNThfpE87y9cp4lcPivDZbtmWymQ+eZb3w+fZB4lkkvfef6Z&#10;tQOTWzQcLRINgN+uoW2TPu2AO5qwBSar00PLeibVaKFqTdNRuAgl9llSBlFTDU00eylxJhn30sxt&#10;QkrNF7eGMiYQHq9PuQEtz6eU79ZnpSs4ir2JMxbXdWly6TWsGTQtjSrZCWQ9bGNzutbcFaU/yGWG&#10;BACEVPyjC8PcWleYi9trn84z5rPD+XyG8x7WOkzTtAHp04zbmxucT+dcmDiXQXVn4NzUhShak39+&#10;De1FZVgiBzRVhmgOK83NcSHlIIXQAmupeCQbWxnlMVsalKFDZW7U0jAl6gLleFPUbDEK4cE7h0T1&#10;a6kw7Q2M8/Aul5s1LBWgAuSELvTHOgOb8tAgrCucNfj1l7/A+nQPaxJiWBCihbUTAxoAN014vH+C&#10;czNsdPjii6/weP+ISA5PD29xuXgYJMQSfLcsC5ZlxRpCHh4gwlLCzfmEF3d3WGMOcEwhFh/lGpJV&#10;PSDzc3SeHKZEmCYDQkRIK76//w7ffPctvlre4Xt6wtdP3+ORVgARuD5iIsLJEKaSrESl+UmUbXxi&#10;IlCswcT5OfF+xjSdSzNocXe+w4vTK9CSg6BydkHqWCApccuLvBCNdTAmdOyOaZp2rDsty6UOPVoY&#10;m+KHuhVxbM8VLK7hINDurWg4uDZStW1DK9udERrQxiXlo/fxXPigVozws1OT6desDevyvqLZaxwV&#10;PYPqgO2BJRiyhZfTmA1iTbPQ6a+jVc9EqWKoBbVkyLQzRkhjm+crenWIlMQeFav8vdTmlgZDaMla&#10;14paWR9pku8RyeF9JKWjz6O9H25XwQdOW1BYT+rITY1rweV8WK+D3ePPbIzJjM0GvuWcjJyfE9vA&#10;JZ8TMdsLrKHtK5wFl1KC85loUc/j9j7KvafCPu3XW2QNAQ89HtXDuQnlQZayrkvl/JOMLM1uSMrN&#10;Zc3MPcI5uClZcdzySWM0P+fjPSJ2yPdOSiOk5W30+9cGtEiyz/AZtuPmTmNat/cJowJK8rNprOoj&#10;D11pg8bD3+TAB4l2PY16DwgqC41o3G+NzgHZR0lCjKYs1ayhdgw8NvCMKQ4H0Z1qWyhapHJJKqk1&#10;/+fRvjlircqQOrnv1KHLSLWisTfrkIY/p5ykxIPstV6r2nDWz78sy/B+ymu074/216TWTv0zwb4H&#10;fUDwNDlYa7CsAadTDmUmSpk44zarspQi1rUSAqlYqITGoOzJWdWvOd/9alnnXFYd1+vYZdOZQj4p&#10;761a7ljr2vCPkyzyM4I2ELXWIpTegNiwlIoljqnnmN2GzN1TRanb8zk55Dl1krzeKKB2Qgans2WO&#10;RQqplEiVdETFD73eo9qLlr6tWI4iEQKt5XUSECNCKnm/NXMgv0TOvUqZTEQGCCHmyYBxSCXPxTlb&#10;VHt2sxgilJ6xt52x+QOWPK3SpxcrTSrgfg3ttBYgWESKRX1VVZV18LCx5jJTOw+TpBXZUa6JdgbJ&#10;fVsbTo4GeHzv4/sYB6nr8yqJk0SEx8fHtgfUfYar/KKwo1GBvlI3HDH/uz8v9qgjhZ9j9RPfC0OK&#10;eLx/B3rZf01diyklXC6XYtkUO8WilktYr3td3zWfRoahavt3c2+o5JqyJm0jOdKhgviIqCvv794B&#10;I241+4GCUQOd97Z4mRhQ+37T6tN0SB6uAbzcSnE0ROLW2613Ue0vB4oUFvPRqXDN+1nAmGdY+u8T&#10;Ai+H1kTUbJqfe+2jIftz4P82iNzyAlrGmCXd+oz657T2iZHW971kvxt4L5t1WRBrUn+dlVgE1bSF&#10;7W25g9uH33x9a1iKYUxIdE0Eb6wkCK1JjeqfST94ucikpJuzlzSpBf96bv3CC0hZrMsQvS3EjbqF&#10;WmXm/LNKK559oOJWcFXbBt5c8Yakgk1HE08NMDhkYB58rQTLeLAfD4QcNULa5jp65rTAZc3zvwWr&#10;ch/fXDGU/ii1g8A2S45cmIVQLAZcBQlTKWQyi7wdHg6CVZNtVqqvOYr9TGMjk4EhAxjXNocQUimc&#10;AmxrRvJGX0MwAYPzzSX7xa9rLlatx+V8C9PMB7ONzDQ7OGMxOY/Zz7DFV9xfZng/4Xw543w+43K5&#10;gfe5AJumGd7lwnyaJsynU7YQsAHOe3ZwFbllCe4zlGXwNTytTqeJMpO4FurZ5qUcKM6CTA7Ziill&#10;ix2YXXNm/ca+J8pBWQmEdV2a9JJSbA1fSCuMy9cihtgdtjmwlvn6l+fDuRKuRKaAdvmXMS6zVvJK&#10;zAWuMQAcrE1syFUsqyxl9YHhzWXC0+MVX/361/AgeACTsUjeAchKBuMcknWYzjOuC2GNgI0WT98/&#10;4be//govPnyDsD7h5cs7UAwZmiJqDNAYIygRbk4e8+Tx8uVLTH7KNhomF87O+W4tRUqYncPlfMLF&#10;J8wETN7AOSAi4rfffI37p0c8mIB3WPEuXRHTChOuOCPh7IA5Ad5kSW12p4ulWMlzlBjKUMlQtgWa&#10;Zsx+wsnPuMxnvLp9hdvpFm8fHlCtUC1MW5NGFKHO2TyoaL6WpoFs2TZoY/zZGpLU2h5eeMv9xwxZ&#10;FERZUeH9lK1J6mCxsqbrHmhMXgPGqoV+v2/STnJdhwUjv8g+WCl2e5wGymrDCznw3A8EjCr3rl7v&#10;NTzxCFgdDVJHYMN2D6gV/9VSZV8kM+knTBestGUjYGN7CRs/yUyqr6MyiFNtLu12nxljgxhrbCSf&#10;ltcgS6KFXzI2VnFlxZvNI6ALWpZWBpuEn4cA7u2LttrFsHqgjUY2br3pmSTdc8zWowQoJXi/DZY2&#10;cIMzsmyxQwghB5TLYYBq6YANFCK271UmObWhyjZkq2coMcsH7yekmFVq1balATO8aS1s867BrcCk&#10;s50Huk4IqL6dW7AwsVBirt6SAG1VacYYsYYI69DldHBbKk2NoA1huIUGr3U1axfecEo1xBF7W/pN&#10;a6y51lsUoKaFEtbAQjBgvdjcdQyyWlOiHzzUAHsuE08ifLa/RqZTlVSVV61nyIwHWNwt2yi++h3w&#10;0vbxrRZpnuHeZzUcYyBnUaBpyphWv7A6pvnHC5a69CA23FKCvV+pljoKrxvt3xvJJV835z1iiA2Q&#10;sAxgMUwtVw5nhYxVCRFc6r+3ARj5Em8MxjJ4LflQMlNlNIzJAZubAiqymlISbLSBg1QnaOQ1vp44&#10;QYlb4Mh+XAZahhCwrmtHJOCgAVcejMOfCVvANXUbVl+rlD2p5Nc5b1t9G2MNjq/qrRIebjKpJtvs&#10;cCDPYj55/OLnX+L+4R6vXn2A1x+87O5ZDaMvJHx465BiKoO+TYlZB7+o66VY6xkYOO9KPxW7Icm2&#10;v/a1SVW9EwPwt7PSw5hc1+c9azu/idUtLbEV1PmvVwioDX1pY++2PdiwnIxG9Kr7EMGWXsa6LeC6&#10;nqkWtBvU5fyyTDjzxnf1k/e+8B02G5C6tyQ2ZMrfk6+jrWd4SiUolzZWrsnZHu15KWGbVRngiq1q&#10;Hmxve5o12bu72lcaA/hKMGznQSZNJZCanyQJJpqK8qg2HQG8cj/UHCA25wrbgXu8duFnE1cRruuK&#10;zz//HK9evcQnn3zaDR43PCMhhgg/ud39NcYwm1vs8DC5t/cquo1YUNXHfU/SD0Em54HLBdfrFff3&#10;9430Mk0TLjc3mKcJDw8Prf+yNXi1EF9SjE1hz21i6ho2bCjznHqiDjCP9nJrbPNmJyJEipvKQ7GQ&#10;HhFt2rWlTCqkkh1lWrC3HQ52NPcEeXaluFlUb4GyjOTJFDdU685GUrHFWjcWzMGqNYh0/5CWRRs5&#10;anTeY6++5QoYjSjBGgu2M+4oLCNgvyMDlwFhzSCqO2kqdonW2a5ug9gLswWj6Wooapk7JNRN27rI&#10;zwUaFtTY/lWZNSAjczUQpVzTOWtzqPd7+ub8TrY5WhCs5mv+rKS+TmEVBhlvELeLRG16WxvTehF5&#10;iMiRzPUIXNZk+HKT1pQGI3sfWUjtAWvbgGkOBtWNtH6WJsVjgUT7RR93flXyfskiXRaP8mvlsEE2&#10;xhpwpQU/arkHWjgwB1u4/7o8YN/fpzoJVgO1ZyeDuKb9mXV5kYU1AoXhS1QOEuPKJmyavzTBIqaA&#10;JV7h7FQCwgqTupaMayps7zyIiYEQKORCxGVQOqQtBMnZDLBlSWL2hq8sUSqBoXlRm/Jzc/ODEnQK&#10;YxAB2CknoF4m3wL1pmnC+XzGzeUWl/MZ59MJ85xtZE6nE06nc77fk8HpNMMbBz/NcNbl9VntE6xt&#10;9+dvBfcAACAASURBVKaTETWWTNpsf+CEdKsw08P23IVY10je4FKIA5loamuje95s/sy5UKR2UCUi&#10;hMI0kqx5IFsBJdpa1JgSTNoa5OrRl2eGBiaZTQjGfOBs8VBPoRysZbBCrTlJ+fCgyIrzTDm3xsM4&#10;2kJnyjULMcBY4Ltv3+L63fe4hUF4e4/TzS3cPCGRQZ7neJjpjPi0YponLNcr6BqQYPFf//Fz/NBN&#10;8AaYp6kc6oQlRoSQsK4xvzdTJJnTCXcvXhSzH2pNdEyUw38pD0pO84wba3C2K04UcJoJt7cet3eZ&#10;PfUYVzzQgu+XB7x9esASAygsOIUAjwSX6isU/3djEW2Rw8cECgYhZgZOogDnLc6Tx431uDEzzvYG&#10;L25fw7sZSNfCuN/8zB2AZPIazqBmPgTJluaBtv3RuQK+pdQx/CzMM4ovsCDE3g5lK5gz28cy5VT1&#10;fY2USqNU9kU73hP3frmbcFizVNFY931+xj406zm7Bs3iRlrJSKnvxkb25bqXa2/wbBCu9n72TJFQ&#10;9oJU/L1t28/3TKINBG7M5u4aQ4A//Vmx1RtxxxjdDRTQF+h2+wuQqcHKDPuoxWBS7n1Db/es3Dqs&#10;ygNfMLYHl7iartDug524wm3P7q0/qwYDdsPzglRun50NiFhDWpUG9R1I8Hj7YQnOmZ3PfAtML01N&#10;COtmkUfovHRbkd09Q4YNF1LH6mr+znBFGWY6m5gs4e+vTWtYkZ85Q5R/pWz/lddA2DHTTLHFqj6t&#10;/XPvRL1GVWzM1gq1gTyXLvNmlNupGGPgJ9eunQYISuIGB/SkfLqqTTRWrqzJqp2PphCVe+rIJlGr&#10;lTdws3xPGerX87T6o+dmKWXeg6W2tiooT0zWTcV3h/dIpFyrfqBgOtZrtcjh4Wx1KJRYs2dYgybr&#10;bXk/COwzVWUmWVyvV/jJN4Vfy/4pi6U275aBK0hUbA+pESTa39n9a3PrL6nQ0ML2jiyPNCY3J8cY&#10;GKQQ87qlrLjbAFOzMWobYTm1oUa1IWyDPhqcIWbLfkvMxqidKYngvWn3LO9zNAxsHwXf1j2uASjW&#10;NJsEDRDUgnOfU6bwHq5e/zqElACgtRan06lTf0sWpTzf6/4sGb/ch5fbJ9Tp4mjYjgKgIBDIAi4m&#10;GA/MfsZUiGkBRgRh5/Xr/IRlXdqa+uSzz9ogy3KSHagw3stzY4ovOCKSyYDKyc35ealkN1NIVMUf&#10;Hx7dc84/xwaOuq4O8fX9Umo9H5rveLHCLGsuUerWVezOTNPsLDpLl8p6ZopKA5MVVYUMkUkrOpsW&#10;JtfYZNCsfupZwgmT1m5gPDXrydSGYFnx7ECFSb+VRrknTNjWsis5X8QBfmuRkJq6sSJ0u2e+UGZa&#10;oo7dlK6NFECx2JbSxmhW7VH6obW0z+KKuRFe85x9hxy+aSognYUvax9qOVnW9s9eC/u1FjECf/qn&#10;f1zWaLXMSwwnsZishythnQCv1XvGtFRayZ7aiBqKEyhyTSEJjyiE2s1y0DmHy+WC8zkr69d1LcMk&#10;i8fHx26Y6VwmDNYeLhFgUswAuLQppe10TEI1oTHjtYzEnQpsF3icFX4ZjB0TmbThTFkaCJUMazYy&#10;j0VSrQAlCbq7/t3Aju2zqWBA/PlnQ+O2PbMuIIKQclp5qxuMMUCIHYGgAvyavdBzAxOebfY+xHFT&#10;ql3e4/D6ZKTGHK3NxGyKiJGNrCHApG1wWvam3RkPW0KzS8B2xXooNXLpZidaFP8wnZIxhfJcgVjf&#10;uQ1DqgNCbUzz4Lq4XaSIsF7z6/z/wbzXwsCkrHMkk6Zd08zZ2LYLHxkFAWiFQpXMcyY9ZxuNCiiN&#10;RXg0sBiFcEkwHcDQe1CmD/PPVxslyXbkwWhV/njEZtoao71//ahY5BsK96E/Ory0wm0UhPjcEGX0&#10;vUceV8fPKob2N9uQIXuVz3NOpDfeg8gU5lpuumMBZhHXwggv1isms8TDyph2JjXGt59sA4NysAiK&#10;b/s2gMqgeW7IvPOYT3NRXDhM86mBQc47JCQ8PDzg3du3WJa1SUZP84Sby6UclheczydcLhfM81wm&#10;3jMul5v2e9usZkxhO+WiK5dQMU94kRnQNdgnUsiJKyZb4CzLtdnwxBBzEJztn+sK4ldGWLUFAvFD&#10;n8rmiMask37Q+b9QQ74qW5raYVVAnDIUTLVIKJ6Hhg0TbC1zyv+3w66GXRGxPapstOyAdMZmP/+B&#10;1cieeUed1M8Udlntidp1igRDFvff3yM8LnjxwiNcH5HiCksnhJhgrIPzCWYNIES4ycIGZEskA3zx&#10;81/g5nLGaZ5xOZ2RUkRYQ9lbQnmOHbzLQM88e9ze3mxBdmzNRNZwz5PBjTWYXcSNJ9zdTXj16oTL&#10;rYOdCA/XR3z7+C2+fvsNrmHBui7wtMKmhNlZTMhgiXP58It1QGKygU9KIQcqp1CKJ4vb+YKTP+Hk&#10;buDNBd6/AHDCNK9Y7t927EKUQMgq7yVmDVAo6mUPfWqFMQcN5KBTK9JGftpyv5SSzgom1N9ztRf/&#10;/udCEbXQtRGYIgPSJfjMP9NR8Lwshp+zF6iFirW2PXe2KFVkbbBr+p8BO+R+PvLGPLR7qYGWDIB+&#10;H4mkHETvByw4UHttCqQa5JdlsLSzPakNvBaUyxmB8vmsAO/I7kjWB7WhH+1bY9WDrsDgMm6NOS0b&#10;Rqngk6xW/vfX6xWn06mAlnlwTR0A0N9FSfCQwW/eexAs8/QsoKEBy3jZB05W6TeF2IHBlQE8CrXX&#10;2H37QNre5/rItoSzcXnAn7UWzjssy1ICBN1uwMcbR9dZB/XviTN9j/Y/mV8k1+Qo7Hm01rkFo2S+&#10;j2xGNN9bqfbU6lFNDSvZ5moAaWcJswHNo4wQGYwoWfcc1OEKjaoU4UoIrdiVqo46lKhAlbT0HOZ4&#10;uL0FVcvuYN97lAfA/5H2b6lI+GU9rtnVdc+NNcLTvtyjzLzpVKzt/Ztx6K4EKjh7T/aHcu/aMSPF&#10;M1bPlKPg5/q61dpm5LWrZZVoZxP/Gq725utydN7KtaoRB3qb2NRZ5GzDSttVvLb6nBfA1TuLeZ62&#10;IaP3exKdzfv2bLK6PBUWqTdVjW4Y8zs1m6rssb6p1uuwoQ6evJ/+X9retEmS3MgSfDjMzD2uzCpe&#10;3WS39GyLzP7/3zTTw2Y1WVXJPCLc3XDsB0ABhZrCI3uXS0pKZmVGeLibwQDVp+9oAxtT703GMaSb&#10;D7KaD7Zzg8qjXadsGjCdnWvWJbTGpaWtDGMcbDGMqyzN3OxyKeehKZNhBgDTWXdQXBS1MFfIsbMm&#10;E3HFsT0hNaC9DY+N0BfRsJoBhYXUBaYmz7CWcJxyRms1pTVdHUSkIp5zqGVOzEBFTc2p2UG9vr7i&#10;4eGhsbBndc17Z5TMRJplZs18rrlKSA4e+D49fl/G+XxWLXc0nGOmKiDgnfcds1q+fYZJmO89+xh6&#10;Xrz3eH19Hc7Ykq9X7HSttViXpbGkx+tLz6O5w/I26h4tz3Uefis/S0qpnhEjibc/X6NSQZ7VR5u4&#10;ThAbz7Q8Bbw11dRAwPKmPmusocVoFak5ngzXy4xrbiAmM7si7dfx9eYM+KkFotU/dwPvlbU7A695&#10;lgk6jNWKAs3OVBuSE94EpszNMSHHggmaxSM0S8puZeuqKwwfLBXszzZXjj7AR1N6t9endVrJKNkA&#10;3iyFoJsDUJUf+X230v8+eK/ZxKhAhdhYj4VHufId8M+DbYoOEhtxM3ILZdG8uFQQbRLsIxeclkx8&#10;ZELmaSAJvQ+SHWtAtJbMzd//6GvsVOlOA6HeSRKXDdpsKnmveZ8BSTN7He2a3vNRvgfqa6E99xUi&#10;UFixuQaubogxYQ83AMAeir0DSWeNK9Ia6wzWbcNpO9WA0wXLssF5B2OBZXE4b6fGgPd+6ffOV5/3&#10;1cM5X2xplgXr4stUuTI6bPWyt87CoshNUQPW4Cx62GYEcsYedlwv12r54bBVKyTpg2pbuEmuoaok&#10;4U9tg6nUDKR4w76XkN1lWUqIYQwIoXrF2prCTsViTFWJUKflKcJbXz27EnIKZSgA1ABcLlNP44y4&#10;Au1GNNFj2Fg6sAS5LHwoTqkhnIBDzS6ngvvNPoFCnIYCoDJIM19LDAB9B+jU7LrG4q0zabLJiLca&#10;qJkNvvz6GWm/wuMEh4i8X2HXcwe7nSshv4bUIw4ml+u73664vr7h6eOHchBYj5hLFgN52iGbNlR6&#10;+fCMZV2wJyogy3XKKWBbFmTv4BywJOBkAs5LxtMGvDx6PD8usGtGMAGf96/45e0Tvl2/lXVwu2Fz&#10;BifjsRgLnxKcAXwF7q0DQmX159zZ8inuWNwJ3npszmNzDt55PD58gDUbkJfKztqxrdvQ0BB3tahk&#10;GHjUBqIFsLrdrlVZ4u4COhrIrIHVh++bNOsSaNLAb+nF2QvZ0Q9XC4vU2EFy3yR7DXl2z6wQ7slS&#10;7/1bK9xSZv6wczbiLGT0QASoEkcOFEqg9AiksRqiyZbzNBhoFp6u+WqPn2EcsLS1wVh4RrBteFM/&#10;NKbMXqc1JwpIfeT/dFY7sc/Juo3Y7Z29evx85b3ngbk+/girAhAS2JOAqBwekTWGvFe81pHPYowZ&#10;cN2Cwd7xsyQ5uQYOlyFArn72ru0VDRSsAEq/7rmdubfAQtaQDxY60rZilgWkXUOtbp4RV6YBvzHV&#10;2tgcQvW0LCkC8bnf7uxnz3yxZ9lE7zWYM8/60TJyfIa1wdws6+PeZ5mBurIx17xqzbDH2UHNI+Xn&#10;M29lWZubCojJ65JSwrZt0wyvg8p4sha16zFTQPG1yAGSfd9rbtEyPWu03mZk1eWuiGhql5GccVCG&#10;VYsj+XXcNknuRTwsUft8h303z5+P6VDZmvl5oQxONXBtdk/v+SS/56HMc9N4dtosyJevEx4kLmuc&#10;rkDJgxqiD9c6D9K2UNFSl5bsG1sHXRmLXxBzqoGp3dbJ2kJYsrZYHjq7jGGQbThDQbYJ3nciH7d7&#10;KL8SSnxTRtyL+hlxtNGSikLei7fQR9OJhsvigZSKTqrmbTlT7uWeQ1OGHcLpTVFk52bFUMEdCjz3&#10;REpyzKUAnb2vhLNzlfyIrYR+/tXcA+9tGxiVvAACHwt9q1mBVeuaMjyoz1h9vzkVm7vSx5YhQwPk&#10;EYmm1EJom5VfJW/1+1iUAJLMKM8J2fdptpAa0GiMwfV6xU8//YQ//vGPB/D+3uBRDhLv+W5rxIOZ&#10;xYoWelqIbkYMxGIbQklAVSMJSfcEzY5y5vWvEWf6gNqq73lWozjjKjFxw7Zt2Pe92gkmbOupYiQW&#10;SEAKqQ00xvoksPP+qCDmiiLZT2nBwFw5pmFIs1BouR7luTTaszrEnOBMbpZ3hGvO1hb/XLz+Geys&#10;0W3mIIbG2oB3RoDiSlVZB0qihHYGckIM7we6Gjyrv+ecYLJl5qTNw6AplYzhaqRqz9Ybkz784H8l&#10;2h3DmPdDUK0xNRSWbCdNZd63wgIpdusp7wq+lWNo7PgQ9sa8L5hcRiSCoSmM/ZxrvWGbM1v5u5S7&#10;/ZnAAYwp/fFbtTEv50khjxZ3hH8geK8Z+o+hCvZQRGuhWRqoZdokQwpYNSm9btHDmSGySJZFkvag&#10;H4pgxRdUAiIzmwLuRSiZVDPPd8nqU28WYyvwZlQ7XOR74IoErVmcAUmzhkgySzRZkryW2hqaecrN&#10;ALT3WJIyFJjWRPncFntALcA2rKvH6XTCx48veHx+xsPTA06nDdtpg3drLUNs8d3ezlj8Wp/QGvxj&#10;4nCtSSqVZdNaWSi2vKFBNdIO6ExWGn2KV3qdDFP/7LzH6al4xHnnD4U3haZmpPo6ptnAlOAnNBZJ&#10;jAHXfGmFYth3ICWEGHG5XOo9KyCAX0pQjuUNfGVEGeMZUJKbjYWU/LYNiyH33UKKNriakJRHsgkv&#10;gucsUtwFFrTQtNFkoch9WyPOpE2a/6Fcs7JoOzxTIkacqcxawZZDsZf56f/8JxYEeLNjv3zDen3D&#10;9vwDkvFIMLjt1wI+5SLdcosHrMVqDbbThnVbsa4rUsrY6/AmJmLWl6POeQtrgY8fX0qg0+1aG60a&#10;nFInzQYJm7NYLfBogYeTxQ/PC55ezjhtC3az48vlDX/9/Amf376Vwy7csMaEl9MzTjDwOcNnC29N&#10;yRCwZe3ElEo+w25xeXtDiOWg3NatWPp4UxQtBjidzqWVMSxDxBQ/aTCWLakc+LW/7TvWZRn8S0MM&#10;2BZ/UHMMQ1KDu+zNGJO61g4MIAG8fy97iBdNtO82z+47QdrEFOhgfVZZ6Zq9wWxtcybmbOh7CACm&#10;wlOA8uTBey/oi+xADgzoWshZVNlOKxzyuyoxzsLGBDzW6gZ5xs+yYIhxKc/NXrRhCMaeAbAwEGzH&#10;PFWpyUpWr2lSY+zMSAvHAdNYKPdrUVUDZHNWh2IE0PBaRtYiB9ucZmltuoQ2l0Kcr3FSHeZsWlii&#10;r+z7Yu/DLY5Gtpv3dmAht0YsA34Zw545AWUA3ZmHvWEASRnK5GG4xus0WSdqf8fX+vfIg/lZ09Vp&#10;/fVDDAcSDLenkLWmrI3vqVU50CKfV816QA4J31O3cgDtuM/g4MfK92WpYJoNzmcsPlmfSzZczqZb&#10;O3GyUGXIzogzbU1mqIotCahyxQPf6/nnkr1OZspAjcFKP48z4SUwTfZTco+TezGtJw6gSEb6CP6n&#10;ek4Wwspo9ZVV1a0E/RNTCJVnVB+MD9ebBYjzgbVUo3RWsD0oh2SfeLA5qo8+7R0zgpG0d9AAy9n6&#10;yYoFD68h7imbNbBndt7Jey6V9of8H1lnN/N5NOAPOcLAYvEevtZaxDC/VgWvdYW4sce9rQ0iS5Xj&#10;JndbjZSYFRSav3kZOIzMcuoryDLQmELGggFsPQtijM0jWssN4HujPDu3dW32XfseEKv9nfedhe8E&#10;sxVwyOa45tME2COWu6yB6HUlYbKcUeXz3m43pMTs1LwrQwehGmokwJJMC4LxW91JotYiMUHIsbZp&#10;pvVK5WfQ8+GnAGPPHMpNZSSHu5oKiqtxuBMBP7e1umdZFvzbv/1bs5CVNbDG0tUUZhqeIXvJgwWZ&#10;2Ie5Ek6SSEcSZlVoss8lAft7/YLOUO85cpxJrmEvbR9QiGmqCo0PFBj5IewB67LidDq1DjuVBGpm&#10;42PEteKD3gSeLTZzirg3hNHsRYe1BSP6gVwJelVtk3uuTZpcgzbYyMVWUda43HpIrm86t7kd2N8/&#10;f8Z+u+HD8wsi3W8xnCsZZpmpbTHUoLM6SyqrrCC48vpAq+c03LfZW5mO3zJuYx/6MSUAvfdGJBX9&#10;qKb+SM06mXJOxqwvm2s/R3aiNSuj5YrkDNppLVzNCrLwrlvgINehZP15dcSLFKrKK/L6ptuehxir&#10;EsnUzIRULHIyihKJse8D2WvWwzJ1uQaQYhkcwOI3/38x7zVmxjEs7CjvlkCBZq9jzBG4baGegjGv&#10;heby15RNCS8+pXeoPDC49EYDMd4L/qJiV8oDZYOtNUVHBlluwSO5TtG5PYHecKUDs0eCU7JhmTEi&#10;NVXC7O9nEjTtQJOT5PdYZ/f+R5+p3Nv+vuj6F2ZZhnMLHh4f8Ic//A6//e2P+MMffofn5ycYZ+F8&#10;3Qwr67rYXblaOJKvsOmJ2jRpzQX0HnEU1vxkU4xp2lTQtq9z3iCF0ED/tAcW9Gfan3tQSeU4xDT4&#10;95FUp3mb0j3PQKBgMHY4kg0AsZRzynirBe3leu0MK+NgUwULmNKlh0Xa5knb7zkvOPJgbjA7eAtL&#10;3B7Zt8rASxZJs4N8Bn5INkUhSyfmU9aHHlP7Js3Oi7NkDoUCjv56rblySCgesPs14K//+R/YfIAz&#10;Dre3r1hev+EcA6xbEWKG8x4PT09I0eL16wUxZqzrCdZZPL48wS4r4FyVBZZ7k0JEilW+6A3W1eF8&#10;PuH5+aWF8qYUkVvwroHJAatNsClgtREPm8XL04qPH87wW2Gvhhjwy6dP+NunX/H3b58RrlecALws&#10;G9YQsboF3jisfsHptCC5gE+XX/F2vSAtZZCUU5mAm+zgvcHqPc6nFX7dCgC3rli3BxTP/OKTTcHd&#10;JJ/P5JNJoTSG7a0A9n3Hui59XWSoTIrZGtIGRtMAVmmXIZjh70nhj/u0bWAOMcAoMGos2MzhbJby&#10;9wOYlruvNh+wxwnD9Z5C6gg6mCZV5/JJCT7cs8OQwIkzcxbQzP9ypo7j3p3yuLk3mJCvWcCtqA70&#10;C3iAYaDZ339S1Wk0jOIBqDPLhHuMbgn2amesVAnJeoIHm83Wp3PlySt2LfZwrfXhvGGe9mFgd/Hr&#10;Ss9oOcf7uUKAnFFYbcToIrUBv4ZkT+gZY/EI+nfF2L7fqkLMVvsHj1wDDhNTSEgmrTacG+wtKJC0&#10;Dfjur11Z42h5EM2OzdhDDgUH+aXSgw/7ZlaFmu/2TJWk1bc8yO8e81syg/nnbAo+5X1oA5JZTeCc&#10;w7ZtiDE2K0o11LSBRrnZZ2QKNqPzIKe7WR7tjGEsQ3lveCiv9joaOeZwPsHc7S+kf/2otOklGu+t&#10;eo5BbEHNptUUueVj6OdgBmXr9Nqwe6hzQoe1pjXDsyD4sTejPVVntqeUhuBKTdUxU1zPrCekXQYH&#10;et5jQqaBsJMGdbUkhXGbkOM5lZuNktZ3S4sWDXB874zTMs6OABnLNKGQZQ7egTI+SmDtup7hzFIU&#10;n3SOVIUs5UYszB7TAoghVgJKapY3lkLjI4EteXhPzcam1vLWkio5NjVt/5wZxpYauQhYx2DTbs1p&#10;mw1jCbisCjtjkE3GHkJJ2mhAeCHF0H3i900bAtU3dBg+Nva/Qq7QVCF9iNKB/4eHB5zP58YG5jZ5&#10;ZOvKPdlRn23vS3A7TIZxXfGQkOFMDXe3rgSIW9ftN5wd+iedeJcHa07pBMBrQw7Wj/VGt/6h81w7&#10;C4lMIIeLmovAGACbB1a0NvjiZ4k8S3mdIRXk9H6kVY48R2WAKR/a3MPoYDSSR7nutJ/fyysZlO3I&#10;U493NTQUpnmyIxVilYNDqNlpxXbd3fNMGDz2tZpcEnbnCqGj5c2h/ifCHiPw0ZAqmnHvbdc1Q7Xl&#10;o6GcFu4+y4s0TFSYkbHvAX/+3/+Bn/7yE/7v//k/8fs//H6AlHKRxQxkBhwpiMf1iqz3aWIAM7Oc&#10;+R4CrZoDQPlw9ogxhpirv7xl9rdcIN3/21gLXy3yUPchy1z9ieleFEJ1j7C+APaclBDL0CNgb5er&#10;KY0is3tuVlalD6YrmBBruG1XphBJiJRLRS0Rq21zIX0YWoukGslASGRh3MLPYHO17vk+d/D/HvNe&#10;Mj8kI1GTPN3bNLWJ5j2piQShZbHKp7FSviwLQEq81iREmrcn3+S5B+QMGNAmhPz9841/5oWnDQSO&#10;zAAztfzhn3FWiGkDFE1OJJsbqUDQGi6teJ01cd+TP3Dvf+O1I+C+FBrX6xXPz894fHzEH/74z/in&#10;f/oDPnx4wbq5xsxLCQi30A4sax2c9RUgBGwNpwWxR3JGiBR0art/l2HWGbZsKjsLYzXGDcVNqIX6&#10;0nx8a7NbWUoxZ8RUwjKoZKbQ27HZMI0FkmqwTfNpswY55sZcIcA+hKLISASC1CkiZ+yVTdHCmlhZ&#10;+uZw0HJ/xXIPo3If8yTkMw8Ap1wDEpi7x97TBnv3shmGKToYi6IOEyAk8rP1NjwTVeZ92OsOQwOw&#10;IVAPw71c3hBur9hMgINFzB636xv26wXbh4/IDrjtVxjjsCwrliVhz2WQ4vwCfzoDfkHMNR7WoFjp&#10;3G6IsXiWbtsK5w3O5wcs64ZbuPbPUtUj3jq4HLGYjG1xeDmd8PFxwYePJ5zOwJ4D9pDw+dtnfP76&#10;GV++fcV1v+JkDV6WDT+cH/CynXD2G2AsHtYzjANOLyvefr7il09/B0wJ/ipruazhkhtRmEKwHs6t&#10;OJ2fsG0PBZyu0uV1XZsNUOKBWrZFgQ0gXAih7Z90gHLgQqq3bIUaZOHVVSDpbhE9y2zRbMC0s1MC&#10;0b1QoKDepAA5I1jBizFetPcQxQTTwsJo0BcY2yGp3p8zYPIAvpsiFe82LGa0vhJsKDlsbw1RjMUq&#10;qjH6lLOyMnnkcy+Zq/r+kd89W7hNHF83o8Qe02BAvcmYDfQTbFU0DSCOsj/O9kHtvWvn/r1Bvtzb&#10;ZkV8ntQS99hRRnwNNbs8A4nLnkvos62h83tr3E0r4I1SR8xqBDsEFcqzxXvf95aUa2BeJwBwtjM/&#10;+ThRg69jer/DvTa9ViAbtkRe0Qkqy0/6u2r3zlgDX5sGWbtTDSo9e1ugVowTm0t9XWgSc2lrMGMt&#10;3lPXajUmZRHMwN1ZTtJs8FiIC3Fg8WtD1VibMLLmiDHCMtVj4mpJRXXTXs8eLWw4081aW3JgJiCR&#10;2vzTtUy5sfQ0FrqmlqI1OYK34z5FNWSM4fCeeq+F6TCVvoesOmIsvseacoNnoPH7vq4rjLOT7zHq&#10;sMkYA88Acnod2UON+9E43H7PLq4HcaoY1KD+k+DkrAebDcc1e1Ztr5XkNWmb9d4QWFOzzwgK2sCM&#10;zjpbKk9YOJzWE07rBu8XPDw+llyFBmIX4hMpXC291zoQBoCQKphRLUBNtUIoLEk3tRCiAQgH1Mb9&#10;P8O4OqQKO3LNRJKKKGesut+CPqEBrHf1mViGwdSsZzkoMPJRKbUsC7xzrf/Qwi1Vy49sYLet9KRu&#10;3vs0xr21FUPgxpNluJGqzWqo131ZPPP0B5zzJfyxueo4laDVfjYSbJaWP2bKAJf/vSyLSiikr9My&#10;kGaEBk0xnZm1KFc93TujtIwsaU9ThpNz1wftvJUOCVIZchfAP9Q7mDoqzL53ZtOm9S9SbScdHtr7&#10;Eb6PGuGX43/c1lGeP7P+XiPoaD7190gxmi1uO3/RFScSsM6KmlYj0rR7Wgce3M7x3//93/HjDz/g&#10;w8uHMrAkfKoSRWyeXb8O3t9THB5qklpbS8XLu0MiQZrW8j1IHc+H7PK69Os1hisPz2gdmrahRSV1&#10;trWSit1wv0d1qJpzIcyCVM/VbtMVnCamWHIbYyVkZFTbaMpx7APEnDOSzZXUVs+QSlyIqQD91RjT&#10;3AAAIABJREFUKcbq3pDacDql8TrlSFacsal2YwzFNqdZ7Xwf/vnd4L0W3NqT4uOBmcW9Q2W6Mmd9&#10;HAuD483j0/6ZVxe31eCSXY1xSxdShvlo0sVZAyIlMNrmrYEcdN3koaFtUnxboAT2Pn32Q8Mhr7V8&#10;IKWyYQReoU46KQxYK9pmjPkZiKAxwN4Lsn0vxIkDL8SULs909fSGwX674V//5Y/405/+hD/98Z9x&#10;ejo3NlFh5VmWUE9r2NZpaJcsZVMFheThjB7SlOvkzVaWFsX/FEKGgTWeTRN78A9ytdIxBilScGqx&#10;E+lSNDPCS9V3MCtyfe57mmJE3EOVpjr2zHULB97YO2tb+rpzjsnmpHKmeyY3b7eJrQMUdqfV2HCc&#10;ta54pRreKGiDpAqyF0/+2BgrB+C1FsMEXDbGP9uv5PfIIrSHlHTGUSsK6EES+0QHekg5UcJVDcjr&#10;LCOFGwwSvn75BeH2BdviYFEGOuFafOxPzwkplGl2jgl+WeDXhGwrE9MXL8ucu0zRICNV5m8pzT0W&#10;v8JZi/PjqYBS9VlABlLMFbRO2JYNH7cFp7PF0ynj5dnj6cHArUAMGbfXC/726Vf8/PdP2G83YI/Y&#10;1g0fHx7wm+cXPG8nLBbwJuP8cMbp4QmX+Iavb1+RbUTc9zLRjvWa2QR4A7cuWN0jHBY494B1e4Lz&#10;xQYohnoN3VI9NG0LJYY9euCisgadI9YgMVOLTNv5Arrm6ofR/oyCO7tqZEd7LjH8K8Z2VI/kJBQW&#10;42BL+svf8yAeAZvUGPddhSPB1MzsTkxjimrPZrMSyGUfSzEWSR87H6jRmllBHX4n9iZqgYNUZIe5&#10;hM4dmTrlOQwhNjsSeiVnKnuvWlM0z+tJmk+x0xmDLY0p+Qq8qOYDCWMMrHGDwofyRSRQHiIbZCoA&#10;DJehdzuefo4aA8SYhFR4wj42FjlRaF1veMp+Ad2HWymMZwHybchY/9+KbF4sfwfAyms+Z01jKRvO&#10;rmv3q7N2e4Huqpx8qedDGW4TC7c092V9UHA5vYfb7Vb+vQX1yca8kwWMNcCe25Dee9/KzDFovQa2&#10;V9IDhUrerqEU+bW5DzEUERudHXQuS2Chfv5yvfuAoUvTux9mRrXuEA1Rb3DyGCYo9ojWLKMPgPh1&#10;uMeYk4CBNjTQyB6z1+xNMpERDJPC2/be+vMSIY7OBoIRY1QqRDSGvVRszABLzWOW9zQSpM05I4W9&#10;1mvmwMzNde2leqYbkUnCMzBo0FgZAo2xnHEcErd6toq9NTY297iX9bbWD1D9rdmXSvbvaEGSWl1B&#10;52ipl2dWBnYAQp0zcK6qTVLP3JDWCfKeAMWiKzX2qa1rhGp0MdkEWvAuXxOt16RsJMHaN9XKjxjF&#10;SbN9ZdYtVHOYTFpY02vCnA6AhiRdzQai2hqfgZUa654+KwGds4HA7L+P66iTc7jFhBZwaE0hCeVa&#10;fyzLgtPDA9bTCbAGfvXw3lYv7FgGlXQmoQPsKWfkCiy5ypKXYGJOWVUS8eGSVLIPdVnOMPSafoHB&#10;Mg7SKBPLVgZyLhahhuyB6tlJPt+tN8uAY5kQKRVQJ2G0O7N0r1KCtx7WpEZUiCHgtK510JWxLr4w&#10;QCvYRyQF0yxMKRiyA2f77tBthFJVjcf6DNPQTSdlVDEAnPGIKQLGdSVB9e03zvWfT+zlqkQpDP3c&#10;ma0sVyKL5xLQQ5m137WB7OhN3oHCXk8ACin4YF3Fzwx5DkrLOQlqS7WK9Ojf91K/yCHdzJte6zt1&#10;e7t86DGJzEDWs65a+1mynUtl2GyNaza9tlpc2la/46CO0JSUWv2pWcY0m0scB2A5zwbyYEQJee9T&#10;VXz1wGP+fTxrgWoheo3hXBGkHSLsJW6fK+tfw36iNaUHZIOzGLkqoz7vWQxT+Jq34xlxPp+xrVsZ&#10;mlXCGa0nC4No8oE0A1OePXDVfyXDodnF1NolxkIQDBHL4uGdb4o3Q31W3d/Kv9GzlZtuZjzXXZ/M&#10;1PdSsk16KHgjQKb+mRvzn1jrrDYy1iKnEtyaU0ZIofZlCTmHpgzPDCej4W/Df1PEvt/62UzsebKX&#10;NkDKseYy1q+iwVDLC8kD2SixIQAtI2Lol6EmU2mQrXnK3c6a8C+DhuEVfCaWPMac3yUG/n8C77WJ&#10;5b2Cnhek3dcTd0KlzLuvNZM68yZm5qFGP5MkVfe8hjkbSZNZSQWCZtMjU8VnYWOS0Sj9FblHLj26&#10;3MNZ3ou5l+lRbspKm+l111QK2oGjhbxIVpN2T+TPnDVf0m9r9JWrB3Blnjnv8fsff4d/+7f/C//y&#10;L/+M02mD9WawrqFwCGp0i5yyHn4mDR7F4zqwg/cpTdr4pjq893rOZNPBjETPAgOTYfIA1ksWN3GU&#10;ClCdp6zS/bb360UhfTAqk5gAdADw7LmgARf5DI/3lDXqytBJ8y99T4alWlRMWMz3JMPvSYUx2Wlm&#10;4Bcv5mf+2O2a1rVOABAxOAxrUq3pwuOUMhZna9J4xs9/+wl5f4PbXAHwYJBTSSJPca+gVv2MMWNZ&#10;F1z2WwtFpqFeSgketkmzKHzXOQ9nHZyz+PjhpUyNE73vehglWwNrLU5LxuPJ4nwCTpuDo8C5bPHz&#10;z7/ir7/8gq+vr0gh4WwX/HB+xI/nR/zwcMZiDKwBVufx8PiI08MTfvmvT9hjaMBWigk5WcAa2MXC&#10;O4/FrljMAgQLt57g/KkA7ikChkLDlhrUm1WmRA+srfK32Jmx1jqEvJf704K40qFZJkuE3Mfnw+Dn&#10;yNiug5mh8Cx/7707sHW0PS8p74MXw0NRrMg3pX3A+Hz16AWyeaFAObpoZqIakzLhe2qpnNGa04O8&#10;te1VtjEhzBEhboV135vyNJ+gKXpygvNusH1oHpy1EOasIKm8GGX3eVC1NVsLMw5hjlJeg5TG86IH&#10;oY7WMMQOlHZ8llkEEpjUXt/pVn0zdp9ksfFBi1GYZYZ83fOxjplZq1hrmS91adQGj+TWyB7XJYH0&#10;w/oFt0A0DTige0jP8fV6xXk7qSSBXrdUz8pcmPuuvmaMoTVOxMpt52Hi52rdL9I+PJ9g15FASP6z&#10;Uw3ZJIA+s2eLS6ttZVX1rK88yYDgGQ1WlY9z2Xy3IunALbdZnDI3JzUXDxKWfuBzogUORJqee5MH&#10;cki3ZMlT9R7V41rdLv1ctf5D7mma+kQbQjjnEPdwqFWJ2dztZXpOkXWuNobHYF7yB5f797Ge6Q21&#10;/Dzt6xX7tJmV4AjIG3XvS+gMZF7ze79MLVIPDFuxJmh4OXoYd89j3kdJG4oGhvHQ7jvqDavs7cM9&#10;hhnsOTSFsFR4y76GziSNBY/cbeJk73PPTkerfWfqPQ6ecMBR1g8SSPyeTI3j2hgVs3L/0ID/BGDx&#10;rvjZ09e3DDYPa0sWSU4JyFYoc9nvlfnubMcO+r0zQ6Cm5mMu+9CQYgnFbTkURBox7XmknroMzsrz&#10;0Jn2Zth7UQE6MJUmDx5tijLe7zOcgM44Zwxytg2XyA8PDXRcV1/3X+6pjqYs4SSuDobWoZilZ8zV&#10;4RvtkwbeizDdiWpPDvWKimVTFQa053NrwzZQrcCorLlkDyifM55VIVVjmk2h7AHod14LamuW70My&#10;V0rLbrynyJG5GaVfO1o8a2rd+8+iOVjtSDWjNtyX6nECj6VXP7GWzaRPGcHz3ot0sJzbzfaz/4hP&#10;ZBXnmw0UydpSEpXuZRHMrNEO+IBynt8LAufs7j74NardWrPaSmGoUTqOQATZ3pPt+7eiaDHA7ba3&#10;M7J8XUKEft+cYQO9Ctibms/YyDjVdvTx4QneezhnC97TVI00GO3Dk8FfXj4zddhd+rpYh7a5EAxR&#10;1aQxtnqaPxelPq7/htzqvXKdYmWf10F9oro2Iue9PT+p9ualfrbdmgbdTpNmCmAD+T4wSIWUw56U&#10;8h5i6/t5jbiHvWAflUxD98QMji6hZgLlptTgBFH+fd5ZGFLQp9gwmKmi7/8teM8LAy3hWZMSaQeo&#10;fNCkr9f3WBFoTG05hU0sNGa2Qc5sfDQ5+Wyj5k28JpGTrBj5Z61Q43JaqTqgIo0X1nIyq03Sj5LP&#10;+9f8GKpilEHLUUbFrYu4z6Qm9blnqaTJ/I6N2NEqKOcM5y32kLGdH/Cb3/0W//Jv/wrnLN6uV5hb&#10;vU7ODYBfbp72qBufYQdGbp6fI4h+X32gNjnJjNLafPQ71s41+foppoG5yZvaSGnZbGhEOQkFBInt&#10;AHWuALwF/F17Mnm17imBH7b6Ou+NVUbBoQR0tSJWUWvIouue9YPGuJhJ5GcN471i4L2/1+w/tLCZ&#10;6YCzNgcUEn29XrFtWwn99b4VUhTc4r2p3qnFsugv//G/YOIVOXtYuwIxY78Ct7evyPmGZTkjBVOy&#10;GBBhXFWAGANjHbx3gzw4UdJ5pOY4I8Ydq3/Aw8MZcb91hgLxcVOAMxEPW8bqd5w3hw9PK7yrHr8h&#10;4/J6wZ//8p/4/PoFl7c3rM7i+XzGx/UBPz6e8bh6uFzYtS/PP+Dpw29wCzs+//1LaeCyQ4wZKSTY&#10;VM5nZz2cW7CaFZtd4eBw2k44n061WIsV+DBYlhXrtuJ2uTa2lqvM1SbDn9h3WWvhF48cy2HvnGMM&#10;MH7f01AIkyfeuA8ZHJeEOQxItX1U2+/ksOveuSkbGS2UtrNvOzjW902oA1ZN1s/B5iljiGTYJFGM&#10;udXqfOcsxVMcLFNkU0fF5ngep8O5xgvy9hqmhyER6+F6vVU7Jq/a/AxsWgbgNuDdurvBtveaMK25&#10;1NiXev5MBxTIwmMme5asMm2wqzWl8tmgnylBRX6ef89e2KcERzsP51xVl+bB49kovsva9Z5ZQZDt&#10;zvgMVwsQw/yDWYgnsZvovzthIw9KF/pa8lLu9123SrLIAyMfGeqzqtW0xJzV2LkSjNOUkATy8+d3&#10;zq492obxe0hMXhUMZQrawXasMmblMyItXCQAPzvfZ2c9/zWzFdDCbLX8kSGnRBkISE9kzlA/eL7W&#10;LCQtCPOeCkLLp5JS8pk1jlZnS4Ycv4aj5VcPqpTfM6vVpE+uRt7R+gmyrNPAQXmmQQHJtYGRloOm&#10;MlyrZZ4MwswMhJH9BF83gyIGZlBMzN63EYDtfQs3TIld/OyQ1huH4OoKdvO1KfOi3suw4Yopjdyi&#10;hd23fbbWZLd9B7yHP5V+Y7+Fyu6s4Awpa9zRZojYxBDPWM/3OQ6lZMYDvze+scFNU7ITm50r/K01&#10;2La1gM00MB0FlBUI6n9lOu1XsU05Wszyc9oye04Kly1nz3Fwp5HjuNVhrjkT1I8ZwzEEw9TldK0h&#10;bJ3MMEwdVIys/usEB3sgJXIipbRO1td6mudH1T6JrLtS6lf8CIqPzgJjTWRU8pocSBUClFNxinv2&#10;cSMwDcEE17M2ZmCzRibT+oj39g3+jI7ks9SUUeW65CFwFAflMAb1zTDAAlS76VnmzAzLmRHoOIaX&#10;Bqb1UY0wG96nXPMbYCoBrLK/YdRr9f561Z9ljdwM5EYwOw5RTc3IMP1rjW0EvJ7ZUZ5T51bA9nqu&#10;ZYllNBCZW0K2sFsRAmuoVjLFigq5s8OJld6wpfrnlKMgFpf3fYmXAlbfYiMDERM95XgIZE6xkMUy&#10;G/zxTJ2MXDL4avYeUq5OFBE57cg51pwZ7rBCg5BYM7T2vu+mWD5vtV0DV24B2GMssjsDxJQbFmNa&#10;/UCDh5oZaVCtp/tQkfc3MQZ2Ppd9Koo6gDarPcQaMB7B8Xoa9vzDwHvaoLnn+2ySrz3MPfXct5t7&#10;ZN5i6s91YLgKMH/26x6D4R5r6L2iSvP4vGcDI8NrZcF7D/S21iHGMGW6yMA3mvbyBmtgwlXpC00a&#10;NcY7966j5ozLySQL815joXk8v3fo3ANaezE6fj0vWCMSttOK3//TP2FZV6QU4BZX5Fb1wcqJj3Nt&#10;l2IOgJcZJFy8yMvQPVannyW/fzDMniW5lrkUh18TCgAEC+slCen1em3MRbpOzi1Y17U3F+jy5PaZ&#10;c0KqU2TDWZGGEttxCKiVTaBkCWqNlSyqZIOjNW8zZdB7oNLwcxkjRrJpx/DCfcqGaMVw/bdl6dc1&#10;hDAwdlPohVD5mUUlEW873j5/xuYy1gWwJiHcLgg24PLtM3K4IlkPYGlAdgawbmu5P9YXhqcx8MsC&#10;6x3iW7FDCTF1aVlOOD9scK7aKHH7LpOK3Um64LwlPG4RH54sHs81SAzALWT85b/+il+/fsbr/orV&#10;OrysJ/zm8Rn/9MMP+PHpjKfTgrAnnM4f8Zvf/gHGOsT4Bd++fAVSgHcWrra/MSWEFGGigYsOPjmc&#10;nMe6AQ9nj4fzigzGuDQZzlos64rr26UE2KVUvFDRA8lokk2MviF0LjukJuWMA3MI7OAmv0pZGPJw&#10;44Hx1XwQWJgO8lStpAGkGqgkC3dt7y2NDTHSOMNlXkTPAus0/33v/dAoHhquugc7ZwY2gq2WXJpN&#10;HHmZ3gMorLO1mCr3qhSolVFibBsOGGNwuVy6NU4dMqaci0TU++Hc5gX7EBo/KLEieLCsRmaQIOEs&#10;w0CrCbJS2FGIqbFF8039qXe+sQZnFh8a0GvbWkmt0IQ1LBhdNCWKamIGqrZ/n5zbiTG5uNdtpegj&#10;13uKduYA1i1DzSml7LQG6XyjIbIEdwbPV4Mh1HlZVrYWS6NgTJHb8mGR9x5lFp4rg9i2ATblHHCQ&#10;mt5Xe22yjMlaY68D05q/fVfd5INFJQchwZR5GiDSSCYVXC5MrVTybHI61J+9KYkTCw9uzZVRiF/1&#10;Oa2dX8nRITCHroteM2mZTxIU0OT79/5eArq0z8nrKJ/dBmqndLD1k/sfZz5TADGUQasEcGVeFH9d&#10;sneU64QTkriNz8z/V9bqWv5Jq0+tTqq6Z/Mm1Y8zJUcbyFoDZzxSLsOylFMbrGnrgZOZwDLejkG2&#10;9qA0OuytuSt7xn04VR9vd1ACzRRNWWENz0C9e8OxmfXELKBR1gv37rtmBaIBZLNBKc8OmtUFx+tR&#10;bcxsefZtiA2ICilM+vPJUCvlw/nc1H0T4G5GFLJcQWhL/akN79v9sLayUE1RuPC1mUzhYfE9A63s&#10;U+4tGvM8V7VMirFyWm211LMNzOaAc7fNJZup8To1JW7b3wrYp9kPS/IIqQG1Z92YUfFAJIvO5oc6&#10;pLiXfaI7Nui4TFfHhKH/68DZwuzhBnGsMuw1B/IED4/WlFiaskYjLozqWP6s2LuYB5Rz+l5OkHY2&#10;qgQyORw65FTZYXCi2RAf97+uRuHB4jPnBa2Xvwfc38ur4XWVDPLVsLPD+WO6rd14Rpgh50UqeGQf&#10;Jns1SXwqjOtR4YhaT8u8hvJ9GAaNtN65WoqrhalXnQ3SuXrCkV2N6arhogQswHWKESlHfPv2rT/b&#10;gazlTAPZG7kU3Xavk7CYy8Ae2WAIpacPO+zgjmEbEaZltyEjhlBrALKSTL2HTmRNU1T3KYWWy2iZ&#10;/SjZHcVYMhydLwG3VmwKrY4lBQptk9Zir4G2NLS0zAKvDHDr9WH1QcwJewjNbpqqsp5xMe6/DUut&#10;WEydJBWleffg/MeC9xooPvMlk6CxxtDWGIQp5SkLnm8Msvmnh40eAFnUvBeGqoHO2vdIZpDOdjJT&#10;NvDMr5+DAbQZ8QeSpkx8AQw3UbAJeaNwDD7swwL57zKTgACqZVmGoC25eWpe4e9JGXWZGE2E5b+b&#10;uyxo6eGZkbEuxRrk4eFcCsMc4Z1FwijdIyGZ7YbLDPzq0rDDYTIJJ5wpBtpazBOv/2b5MwYTzhh3&#10;JFWKMbXpJnl6FS9vP6zhdV3bayzL0ph0mtQ254zL5dIKN2tLQOi2bXpIXUzT3IIR6NH9QHPGlI03&#10;U9rMwPhZ8yOLwqFxEwfgrCGUmQVj48vsjgQoS57H3XufFds5FUl4Nri8XnD5/Bknb7BtHjmF4hVu&#10;HNLtgv3yDev5BSHYCt6bJhW3sPB+KVJl57CuC0K44Xq9Yt/7UGtdLPwCPD2dy9AlJqB558bq6RmA&#10;dMN5TXg6AeclwSFUWx2Lb28X/PTrz7iEG5ACnk9n/Ob8hD/9+Dv8/uMznjcPbwweX17ww2//Gdk4&#10;pLTjer3i85dPwCN51wWUUUFVfsDiaX3EyW4lNNcZnE8brCP5pYG1xaev7Tv1jKfnvgfP1SHduuB6&#10;vcjRWANI+fmjNe402VfBEXQv8x7KJYLVDQaPQ+08mA18Z0O8JOR8nDHN2XL3JKR8UKENwzRmpwRx&#10;Jds1x+LvervcsHgPbx1ySrjs10MDkXOuxWKRXdDZbTAGuJGNDIGq67qUUKH63zHuNcSo12gpdp97&#10;W++ptEnQGKPNskEEqYawD0NJjf0tr62mirhnqTfsdcbAede8Hc1ESTeAgex9D3udsw24tqbaRpmj&#10;J7gkY/DrpFklDc+DCGgEC1OHEiLcG/ORLckZ+JzJya0LrbXYtg23263cA7/092ANXPXMbzkmxhfW&#10;DsYGnj8/ZAkCZotARXcIAWEPg5IzAzXw07eGRaoSrK1rNtHwqnt0SvBUA0P5MJ5AGx6IPGPV0VCG&#10;AHSwIPb+3AU4Ula0Woh5OQtCwLIszPJyBI/L3sczh7pShOTY4MqDWs/md85wLVT3Xvi3BI40ZqNm&#10;+aMNOEYfZdPW9NFj2UwDvVPKzQJRgiE8X0DuAcuytEBZqXbhr0P1G9WTkpWo7dFkHzY9a5gptRwe&#10;SRWuBtLJ/US3jGEZXXuqTOHCtjNZ94gfQIqaK0D3jw/yZizIoXeogysJoNUN4xD4rtXGbX8XVjL3&#10;9vVZvzgD7tU9fjjr7/fqtGdmRuKZKUznmRW52eaQ+mZWWw9MfnscJp4fHrBtG3LKhzDZYvHSs0b4&#10;MIx88Q9niDHVHrVYktHv1rvhLBrPNL0/+x47Icsy4xoQldGsKsgP2Xaj90GHWbIeIrwxiBW4p2yd&#10;ccCS1fXPMYDj89a/luwZrXV3HQYGJRYrBofzHUCyY6agq1ZIx7Oc9ikwAklsw3IOkh7PvTlTezaI&#10;40O9e3hV/14cmNH8GdcGxhqR8kjmM0O+zGwg/R5RT54pkqAqlQL38CypsptdWxkQOwOF+fWYncUz&#10;y9z3CEP3VKf8/KKfXexe3DBUoj1DWjtnxcZ4vI6unR8cA2v2j7bXdv0Z61Y3xpTzZDud6p7Tz47Y&#10;Qp4XoLKxj2os+pymZggGGONaP+mqtU2xYrkNQ1i6LuSo0J6X6sFO/ViIcbBPpAGDrQHSkbup1EFt&#10;CLHVATFGxBSQYupnCkbJEQ0kidwZY6zDgUr8pPqdlNnEdA9hsG3NRHpAUbQjk2N9RuFoFaB8v+1w&#10;3rXXoZ6m9N6hugzEZmEHkQvK1T6mknZbjmQmBn5uNXIjOufUCUa2kH1ouNLZ9wy0R89Yk89G2/cN&#10;kIlUdJxj/uPA+3u+mFpBLUGGfmDbCViGu3JZmrwNjJg7/upymjYDTt7baOV7os1D23i5hFU2Fe/5&#10;ZXM22SiFPMrtpR/csflOdYpk1CKNX7PSiNrD8IEz7OU11wYbfAKqNd4cBNAsjLi0VysyjwOApLKz&#10;9tsND4+PxScwR5gcK5s4I8EK30qS02YG2Gmf0XwXk3umGOHNiwycNJUdatoAQU9D5/LiVBnTY0Fp&#10;hMIlDwwzOvh4c8UHGSmlFlgp75WUnvPgKDOzTDhI4u3Ud/WeRdWsKElKEtF/h3kvPepmEmINULg7&#10;OFBl7z2UzjbZVc1eSAY5Gbx+ecXly1f8Zl1gDXC53ZAjkHJAul3x9ctn/OG3/4rLrXK6TVlLBYyr&#10;bJjqN05s/5zRGhpTT4fFOzw8PFSJVzl4Y4rF/x7FVienKz48n/HDh0dsq4FzQIgWl9cdf/nrX/Hn&#10;v/2EW75h8RYnY/DD4xk/Pj/hZVvxtG5Y3AlPP/wexp5wSxG3GPG///x/8Lpf4HPGJd6QasO2x4iz&#10;d3hYT3jeHrDaBdZ6bMsTHs8fgOyRYwkXzSljT90L0DtfA2aUUM66J/F9hSb1tH72fR/OF00OXs4x&#10;3xoROpyJ6d7uM5PRj/c+HYChvqad8H62TWUl9wmNbT2qRe7bUmnDVI3pK6XPnAXCgXDaO0oxaAtY&#10;DwuTEtJtxzUVgBV+Qa6ZDMTeouvu3XLIg4k1tI0GkLc91GDbgIBRrt3fYykKl3q/6WtCDMP75Exu&#10;PqjhzQF9nn7++Wa/ojGl70ms79nDcSBmAMaaLNwNxSc/D3kgH2VqZL5f3vHA14YXmi2FNjDQm6/R&#10;Omqw6DFQ7Xm4J7CsR6RlIV9r/P6188v0wN0EsltiDb5txgiDDzuB8UNjVcZ6gwInxH2wxyi1LACk&#10;6VAlVXuOth/kY40zszTUJOBk89CDYM3kukLsX8f6xDrLcjvkOasziSUTuoMaZmp7Y9n9G4gWOVc/&#10;ZjuwqmfkFglgSA9iCRZz8oiU1ku/WMlw05h7fVBr7tr4DHaddWAvwd3ZoEESbwo43+0pZsCVhc7y&#10;1ogPtM5bw4kj+MyJP5KAQL0CZ3FzcE2qp/Rw5K7kcM5WcCJWG8h8GIzyWtRUz96U01DX0l7OCUZy&#10;r+Ny9camZmBIqDk879lTHCzsFDXZbG3MlOSyz5H75Kx3u8fq5fdD2jrJNX7f3xmQeTMzK8tmm5AK&#10;QcXZWo9ai4fzA5zz5e+dRcoeYd/r+rbI0QDZjgqXDMQUYAUgVnz1y9AHLJSyBSEmHZOgc0rLYVMV&#10;6HyfqAolYr5auiYUaEuCS8ptFCoQDo5753CLEbadB1VJaMHAbl6j0R5mm0KkfA47WDrSILWTTWwb&#10;HZSg0uO6ds613IwWGEkWObmEMje7uToQiCkhm3wgMh7Vq5kFTB9z4xLrX+8RG82kn9IAd7l/ya/h&#10;e8kMhOZ7xnsWhSPalqdfr2eMmOm+iztKr5lt4MzSUSOPAFRzzwd4M1ubTjIUe4+wtLctFyE1vMVW&#10;Oy1kfQConUX8vtJQm+MTXA0sMyqdcyV/RliHFUJqwul0hrUWt9utZR2UnzfWF2SZuK5rG2K2PQ9A&#10;jgm32z7aqbA1wQlQPb+qqoYNmjXL7XZDCDv22+1wphYyTx7UkJJQUM7SUOqCymwvQDhCDYNqAAAg&#10;AElEQVT5xKdqGdPXwx52xBQQQ0CMoaimaJ+MEQmpKYx6Tlpug9icM3JVDllnKqEgVTzTHRwiSPmU&#10;AqmabcXAylDBUG5f4IO7sr9R7x5iGuyUSNlZeO9oobMx9Wwvy/HCXMLQjaFrUsglKZfMTGuPwe0J&#10;Bilm2DokzQBg/aDkLEMllCwXA8CkQZ3P+80WkNyInDK74h8E3suieBakI4s9bVM5+P9MwE9NzsP/&#10;zL8/tlBODAD/PVBek3jOwp/kJnZkqed3fTW/ZxLJN+Z1XWuxvQ9sPg60jK9vWtBFn8IfG0JZ3Mpc&#10;gM6ytM1XjnskY2iE+4Ei7XvkPeq2PZ3h3htSDB720g6iM7poajYy8osUf/RnSzHhVkHM/jNGqU2T&#10;kJUEv/bHfuBZfRxmcHd4NZsoZ/b9uYVPss9C07ic79oryCJm2MBDwC0WdirZ5JCFC91bru7oDJjq&#10;nV7f/rquLZ2b2Ce8ETaMZcIT3me2QaWYM8Lu6J2hCLO2oSK6DC/iuNHR13D+sSLj04Y9arK8BLbq&#10;QR3p+5Sw3LtKjMq+ibFMtX1l1pa/y8gx4/OnzwiXNywPFihHJvY9IdgIt2XslysWZ5FRQNSYI1IK&#10;NahzQ7blMLDOIIS9pbjHmFoKvPMWbnE4n8/lNWyRmoUKkBoAKezY1gXPHx+wrR4mByBG3N4u+PL5&#10;C/78l/+F6/6K7DIelkf89ukjfv/hRzxvJ5zsCeftEc/PP8Atj7imDAdbvu+//gx3Am7pimzIhsIh&#10;5x0GZb/yywKHFdvyiPP2AefzR1isSDVgpsvSAOs8rHO47YV9sFBxWJUoxDIATHsOKLuB9gnvi4WH&#10;q7JuY4ovYrnndpC/tkaIMw/YGnDOD+uirx9pDWcEuJYVOWmCMV5hwnSGMB9gjhkdRzsE7TEzwGCv&#10;Y9h7kU3CUDCnkiuSWyFegmKNsYg5NKua5re9+FZAhT2U6+6KgoLe9L7v+Pb6ilT3LFstDEgh1pml&#10;uUn5ycqHgEjrLGJOMFWOaqzB6tZiF7bvRU7pHJx3jSGBypawXbTQQk25dVyrbYCBpV2a4q6aSrl7&#10;qufqSXncG3vQFW9erbGiXqnnjxnDb3MtSK3pAyAjAMKcRi/YnDhQUQOXWIDZOACeKxJHKT7by7lC&#10;rn42zkjpViBgQ6ruN89VYf25HZtoUkAQq9w534YW5tBQE/CZYJKpaif62jxtdJ11SM4hkjw5A944&#10;wJWMjBACosjb0RSObKxRiQFzGX33158H746DIzTbvIPkPvdQaG4XwEPk+rmKNhRAomaVZzuUa+ic&#10;H5icPIdJsruHgUNMOqiMOQAxywMZmLcsJ6hJ4hkrWVs/yMC6rKXeNHbc+yoGuPilKeSkVUdu6g4L&#10;HkZuFPDFWgvnPTJyY7qPisnUCCO81tP923O79toAIyvEB83Sk3tWy8FFA8Zr2F1hyZYai4YtqLZR&#10;hQCThMKoDqdg2C5gmmKIahAzBLeB7a+lLukL1DapvrGm1trotiHoa2Rd14HJPWNS87q/B6BbBGLv&#10;Mt9xbRgj70/ZK7qfMIFKWu87U0Df67Vnveg94pwcGkg7rZEcx0IJlTp9VG7fBzBTTjDZNBC4WQXW&#10;VLBimeNZJnepp50voc68N+M/xzmHEEOzuxisg2JECrEqoXI3B0xZ+HXz7KL5cEVjL5O9AYFK4Jkp&#10;rZZhIe/G1GH18TobMzLMOcGggVcHMmIeLD7ov3NOCIF6uH7mklVEfw1WF9quaKfasX0NPXqGCABk&#10;+4UGKtE66BkB5G1dvr54xdv2dSEELMvKnss8DM9nrOsZFjQbnGqDSu15KYG/TiVp3XNj0NdInj7H&#10;82dTqVIU//17iph7ioR7yvNjvcGH/4ZZRB5zQzgqPzxX8uNQ7QE0skRKsWMejNhGcEeKBZBtFii1&#10;nrTOAimXXtA55H2HNXWwjh2+9gU0iJbKK1Kl0VDXLYXNHivpEczmd9s2WOuwrV0VdNt3XK7f6mt4&#10;bNuKbVuxrityTk3JncGG6KaA1LSl7vsNuX62HCNiHTjHxAJ860CwDCD2ApxXln4ZjNSg2maDk0tO&#10;HO1/1UO++MSndupag6qCDhWQzrXmTa12Lq9baykQq57lWdRhYAazQKxFEw0AGnGq1kR72GFqnGJO&#10;Cd457Ldrs3HkaytXBn6ICSntTGllYWIx26T6yOQyJI8scD4jIw8K9+ItjyF42bY9KVVLHAq0t6bn&#10;mpWf0QPJk8CEyjPlmiVkqaV6RsFY4xkuYoVx/bmitd6s5TJhZ+3UAZAGAuA/BLyfSXHueZnPpp8a&#10;A6BfJHuwLSAwZrhAwACszCTrWnq5FrSjTUc1AJVLc/i0UJNe3Qu7lNJH2QDc8/rmQMpof1M9rAVr&#10;bTzczFAoaAwQTZpJBzD32OdfL9k42jVgmChrMOQBYw6HZJepQZWTcWYzTQVjtRy47TtCTCi4pusA&#10;YAO7yprLgyWO1ohn9TDW8hc0ZrbGEj+y3Xozp9kY8df13gMpNwYrZyKGvRwC397eqr9vmRRv29bC&#10;a1uTyVQVfO01piMKu7k0nRnZ5gZsGmb5I1nJ00I/jYzNWaPFhx106IdYZKca76EVKiI4YxbcLJnI&#10;uMPC4M+4ZWC8xgCcMqr6dAoxBni/NuZWDBE5Bnz65WfkuMPA1YLZIpmyhtcQEd7ecLu8YltOuEYD&#10;myxyssixPrOLo3alAaIhpNI4W1cB1ozFe6zbVrzWci4+pAAW5xD3gLDvWJcF3lp4WMRkse83vF0u&#10;+Omvf8bnrz8D+YbFbng5PeC3Lx/xw8MTHtczHs8veHn+iPV0RsoWCzIub6/4/OkT3t4+Y3kA3m5X&#10;ZOOASAE6plibmvK79R7eL0WOaB1iqrJ6axprjkBIvywwt2s5bK1j+0+duFeQK9wC3ONDsROKhWnQ&#10;bEG8g3fMRqreL2Pl8KwCYHbGrNGtMMZmzg5+rXTwH60d7B0GTwdO+0By3CMHb0XkNngb9lYw7z/y&#10;AWQhl+o5QK1byq1Isy2kOSCEHd4Xf3lbfRGTKfkEYQ9VKtlVZomdqd57WLeW3zOGAFp6hlKOlTXh&#10;SsGfErKx8NtSrGNgBUBlkdNaiuYKssQUigUYCqjnHNv/ramsanMcIlo3NLEpJRjnazFYGUZVRt9Z&#10;zq6pbFJrnDubhDMWMdQSPTBqrEcsnO2KgLZmY183poIm7Tpz5iVjZjsv5cV5YM4dbQuPdUUHEI8N&#10;X0xdls1l6lreA2elk6qAKybK+RYG1UeMsYAW1rbcin4e12vrbCUhuDqkqYX7hKRBmQqHTJRUgJxY&#10;iqfhGdUCdlUWK7IKzpXrOw4EZH2gh6U63eqq01F7nSJ9hk2P5yj3qg7xqbHg1oL5HiEnz+0ZGFA9&#10;kGkqEUOzU9Kk/vL6OgnwCyskzQaKA8klwL0PGFCBe54pwFn7lD/RiSPmYIMohxEhhMEqb3hmUu6s&#10;xTtewFomB78vsXpm86/j9k4a617reVq9Xj9LzKENPAoY0BtgW0H+yHxn234i1Dy9pDVY6jM97HeS&#10;vGRYr2QNAxn7oCWmMChvAXvXikICXiTbp1wCGjJqPv38vXF1cyOKsX6E1rckQslemRPc+Nmv2S/x&#10;9yXvn9bHSsKYZnXEmaAEbGiWqEAe1DyyhyVP4JQzrrcbbIxY/dLsAMo5CDgsNU/E1nvVlUPWLIBN&#10;xYvejuAj9f1dgZIHohEBd6EqQZAzI1SNQ88e3qorz2c2He3Mqj+TAuO5XcW6roOCr1uWyWyk7hkv&#10;ewZjdMCYPgutLQ4SFWWex+l0QggBr9dLq8OsUM70M9upIG8D/thQDVydTn1pe9+GgVHlK97eXpFS&#10;wrqeKiZhwW3oiHA3OyP1Qduc0KnjE1AVhCA7jYYjWZadZFUlYlnvgQ2A3re3vMfS54QfLQxaI3lq&#10;bHx9sD/f+zT1zzh85wO60W5LqnW6xcux3xm9/nmNmNsQmPIViEzpnC1MZmfhnYNhzgCUqeCcxZnV&#10;rDnGGnLdbaK8L4pe8ix3zjaCSogJ6XpDtsU2Mtb+2zoL77uSJSfgerniernherkg21KzX15f8e1L&#10;GYwtSxnuE2CdueVwAlIsw22kVID4sCOGCFeHeqGC+CEWhbtp50dECLcaxloHeTEjZYsQy78jJ1ib&#10;kaJpKrWcUx9+uDrkppaBcAU+DLKlHttDze6z/cwn3lZ/3TicNTw/qmWOtfsbkADEEJsFlyEmuTEI&#10;pLJmA5YbU7xnmJrJV3oGsisiSx9TPeRhum1eG4xykgy3LiYbmhgHhURKeSQn0fcWemDN/bHQHi/q&#10;t7utEsvRyUWxC2EBnePRYSQx9T+vwcqehMFu8R/OvL8nN9NA+RkwfmTtH9kCvWnAdxVp/OdLuYr0&#10;vn0vTGWwBeDSS6VQ0tKqZQjVEdQZbU1moVx8ochDSk60uhQUh8ZHSzyXALssGjXvUQm09yILg6fm&#10;zFKAN0m8mLlnDSfXC1dZjHIykhIXsGHfu4wqpghDnlWoEntYdS3fC1vhP48GKCEUewZuA/Aew2Zs&#10;GsZeuGxgsYVo0X2ktWytRaxTZ17Ik8+wdys+bluxDfFFOpZTgoNrnvZ0bzf6OufafdSepeGXYFYd&#10;hzCjQkXKvTXZoMZISGLfkfYJ967xPc9A6cc6U8fIAcz3BPRMGR3s55QBmKleawk5Bnz59AsWX1Zm&#10;3GMtmGuBEANyuOH69TPso4c1awvRTTkhhgCP7gNqjUW1Be9gcc1iPp1OTeIVYyjp7qZM9d/e3vD2&#10;9lb3EIeUgesesYeEXz9/xV9/+QXfLlfYBfhwOuF3D0/43eMzHtcN5+2EDz/8iIfHB+w7FUUR17dX&#10;fPr8C67xihxCY6OChqnO47w+4rw9wVmPdfXwq8XpvBYFQh0uGBD7qWZjGIN1XXG9kq91Cfe0Bo3R&#10;xPfI0vh5XC9XhP0GVy9IihkRkd23Ls3nPnZcSi49I+UQTwIxcv/kwL2+L+h7HslQbQOSOWifwH03&#10;O5vVKJY9WQ0abeeAOZ5dBHgQ+EG/1rU07fFave6XBbfbDdewd3Z8vVYEzIYQWgNMexBZn/TPy7JM&#10;SHoIA0vnEoAUDexih/Bw34CiCpQ7C++IIXlDSBnbupYwUVS9ej3OsjGALUOAe7YmMtdFhqRKj2p+&#10;RnTrMidANA6ugDEemTrCHAkVHKwhyx/+3qR/KzU9xz07H2xT3mOoNdHaRG0maw3eCPA6S9r0caCa&#10;A//098vicblc6/X1apAiD6jd9x3eL2XAVzFTenaANFgUUEDxyCYfPcUTG1LfbdpVeyuN4YephYY8&#10;w0ixpAVOqsA1A4rIzsdYM7XOkhZaEkR/T0U7WhCNa8M5V8kV8WCTyNWzM+k+Z2/3+zCC9/I1Csh8&#10;BGg5q1qzGtDu6ZFwhAPoyrNtuL2VVhMlZPV54/UeqVN4/dcyQsTPJ/m/tAl6DxSS7PxGEFHqYedc&#10;ZSH2Gnhd1yEjSbM3aiz+CUEipXTIP2rKEEZw6ZkR5r8FYsl+Qdbxcu+QocIHf3/kQTlE/6NzXVoe&#10;aMSse32sqrQQ4XsczJZ1tHyGuG2RDP+c1SgcTJcEJeccTO1/eE6MsxYJTLFgy/CGrFecGbNniG9I&#10;A1h67aJSTfDO13W513PRI2dgWYqNhtanzkh4GqNZ20fpuTMsbJKHUlJdM7Oo4naDqrKGlC6Kkp8P&#10;UHI+nt1lsA38+usn/PrrJ3x7/YY//ulf8OOPP9Q8h3zYTwgkFPPOwWZHPq9yv+9rog8VuJVwIW2s&#10;7Z6MmNF9tv095cmsn5PD3nvZTfUpbDUhER9yZeMYM5Loej4CGNMWKkbxPXsM7hD8judJrctjIYJk&#10;wxXmfYiiZbrxAddoGUfD5zFbkmda8H2QMAVa+3QWlHWoEz9BIZ90xtTfY+7KWFvVTilF+HWDg6sB&#10;y647JDC2dQoF00lkR1J8YdvFsNYD1uAWdqSaQbFXZXVOhPCUHi7ES/v36/UNxhR2eI4Zl7cL9lvA&#10;sixNFVR4GsXS7fp6Ic5UIQnZfl7GGAtIG8veX/zfy9ss9zZgJ/vOCuSnVJRD1gBh30tPa0iVmBET&#10;rYL6HOaInELrayg8uNdUsSnKF+eRmxUd6wOdbU4KMSUYmyuZxwhVZr+HZd2bNsy3YCq11BnmLXQ+&#10;Z5hcu7VY7lVXc47kNfppctjGCch0zltrqgKZn09ztRknXZE00PBBWhtEmUbMQia92EgKJdtECy3L&#10;tP+cWLMLR6vKYx0ularDXoF8sLT8hzDvtQAj2VjMPN614kD6aGrTTAl8yyJCC5CV3mAd9MiHIoeH&#10;fUnPXwlmczBfbpqy8eSHPPff1CxQZmDi6NGsF71UMMsQtG4tZA6MdXoYR4bGkZE8A57o85UCKx0Y&#10;P5r8exZiJcFiDizJ/8nmTjaqjRGZy+QyhjzkLBQ5IEqadsqqN7k2rNAYGlqozD2AQ2uE5X0bAcEu&#10;g7pdrj2tvDKZ4l7ALwqWfXx8bLYgVEg1T9DFN/+yGCJeXl6QUip2EtVOpDWDrBiTTSVVF+R35kQI&#10;pNYsvAeQz4PNcNgftFT4WdCNViQSm1PaT2nepkfFQBpyAuSwQYL4h88ADEDqsM5zRrhe8OvffsLi&#10;SthyiAEp5up/t2PZT7Ap4vb1K354+R1SNgjJwLbGJtfglc4E6KGgFfSJwHLesJ228jyF0Dw8MzLe&#10;3i54fXvF9XqtwOmOkD2uIeDr2xv+9vdf8enbFyQTsXmP3zw94g8vL/jx8REv5wd8eHzBdjojhIwY&#10;EvaQcAsXfP7yK/7661+w5xtyuMH6ohYoayzD2QXn9REPyxM2t2FbF/jFYVtXOGNgUnl/RSIIJv81&#10;8J78bkMPDGP7xbhObAV3FxgUlqm1FnvYGaupFFeuDpNzRmNQcoZiYxUaFvp1Zw3KfUL6H2qD7Zl8&#10;XmeQddY8MRLlOSWHhb1BZOwZzkLOSQWzihQwNfn7frvh7bYDsTDiL99e8e16qRY1HtaVEKTC3LQD&#10;c4588Ilt2Z73KpXPRjJrXWPMpswCSzmIjRLyTNdq2zpj9Xx+wLdvX/Dt6zdsp0cs61olkQahylWt&#10;CA2fDb1HkAcDY1s2v1yd1sE736y+Sk+S+Q/ugUzcIqPKaK1B81V01tewK9OyHnrTFpuHZ86xDfaj&#10;yIk4MmvMAUykkNmDYtDZMgibME41IIB79/PAMS1EWst0oGd/3284nzeEkA7++VIZF8JeQSYLg5m3&#10;t8HtFnsNl2OzcorVig6iCJeWL5paTobGjiSM0QtcA5I7kGqxLE63p6RnhNkzGUWeT3ZGM6sACSLx&#10;966BX/I8lfU/f68UjNaCxkSItAZGjOyk1GytKCxSXgdZg2rKx5QzUw52Bj5EHyBBIQIV+V5jxDUg&#10;26pk5lY37UzSwKpOhKtujsd6h/ZMMKUA9+3nQ0IilfB7wz+f5gMtn1uqK/k6KXWCGwDrQw5HW29o&#10;nT4fGo6/OyZRd42Nlqs6SgLTbrAxFEtaydDgfeC9zDYJuGpBwKSgkKprImMdnjdWx97zjZ8NFWRt&#10;sNQBuexbNMIKD2Fsb12QzjRC0j2yXa7sc2MtVmaPYq2FtxaRIhwpm2hZmud1xjH411nD6pfezyHF&#10;BpDxa13IC3xQb4acuXvkLy20Xma6cbCS90TDPojRVgiTeyrXj2YNxjPjRnu0IxnRe4/rNeIvf/kJ&#10;nz79HcYafP36Fb///e8R99thWDzvi8Z6huekzay8qIcB+vNI+w4fWGjEgpnLwT3LGjnMnKlqvofQ&#10;2ZTOtedy3reBPV1nDrrNelatFtfud8NTmM0vP4tKYGpuxNXjIOLo9EBqOa6M5QM4zYquB/biwIAm&#10;/IU/Q6TG5+A0J0HREEj2BtYXeyzTlHXl2dicR0x18JUzjPGlPzUW1tuq4jcIISJW9nlMmVm01Pqw&#10;9ggppyFzkpSn3c2t7nmp28k0MmcMuO1XhBhgam23X/dq87Jgv74NmB9Z3VBfvde6GTzXKCcgFd93&#10;ckKopPTy/Xnvz2+9dzHE8qxSb5kTfLXCLAz9ogBOjWCVgLqOCvEuNhJXMGRVVN7vHgOzbwVyrOsh&#10;iDwi1EFKTMyaj/L0gLDHttfGWMB5w3sWdNslWzMl7XC2maa8I0ptH8aTPZttPX2zkDEZQGw6714X&#10;1fja2qeShWxZa1Go+AreReqC0RZvZMrmqlRorHjDsqqYtZytSu32bOduj9pIksMzoVsZzvDC/vfu&#10;Hwve8w1Ekz5rclfOBpuxkTnrSmsKtEJLDhJkY6EF1MohgHZAcJYaHaa0SRAgKpu1xKQzEuycHYRa&#10;IzT6lo+mIMYcByZUkI+AolNkzH1hawwrLgnRmP1a+jr36ise5rlt8uu6NlapZGV1hpnGVOvBO/fC&#10;fWcJ6qWA79YCJRUc2PfSdDtD4byRebvbFoykMcNnhYKcpEmZqyZX5UW9VhCPjLDY3sd+C7i8Xao3&#10;28g+vF6veH19bdecW+C0A9jxcMk+kSdrCy4Rl9d2FpZrWLE/yuuhhttoigb+b5rNlQa8kzKAmB3q&#10;NRTAh7TJ4etXDvtmrKd7rJBZ8PW8QDWM9dkL/tcvf8e3X/+Gl9W1QZ2rjVCOEfv1irzv2N/e4JCQ&#10;9htiKIeuXUo4mKv3tHnGVlYJMUz9Up7Zp8dHGFNsdUqB5bDHiLe3N7y+fsMerlhWB7cAl/2Kb9dX&#10;/PzlE/72+Vd8vXyD2xzOy4qX7YQfn57w8viEj08f8Pj4hJgz9tuOsCfsMeKyX/Dzl1/wty8/I7mI&#10;SnytYEORF8IZLGbBgz/haTvjYXvA8+MHeL8hxQI0knUTMhgrOTVVVoylXSyMmuKxS4G0fehaPuvz&#10;8wve3t6AWFi2hTUYS/EYAxIyYi1ie5mSuyYxjUCLhWkMmYMK5h310KxB4MMGCTBqA3Tdrke3tyNQ&#10;l9ZfH0C4IdvEQPehbs9RSsjG4OuXb7hdLlh98StfthWnbavFKjUApcD2Dgc1Wxto0LM/CXIdziwD&#10;YdU17lVtiE4D3woebduKlM54fX3F5fIKaw3WxVd/W4zA54TBpymGjMkH24QjwG9as9QGsSQrRx5A&#10;4cyG9QR2WGMa62g4k6xBchyE4ef4cSAt9yzJCuVBeJa866mYFmcbAWfW6cGt5ftHizRuC5RSrNk8&#10;3SOV6kKqb7paYGkSeGsttm3D6+srXt/eyhCgFvVkcUL5AMSwKXLqOugSvv5cBdibtjA8D9baohxy&#10;R0sCrU7hVidaTdufY9uGLDJ8bDyTLSCeSWMssqk2dvQ9MM3nVO4hrX4wUGsRDvzI0HqNUS3rV84G&#10;tsYg7CP5IVbJeMb9zCDtZ7ZnjQHmPF9D+pMf12J5rVvY2Vqv8m47JyPxHiUdAkrRzqahNrbF5o/W&#10;scb2pcDZhDSoGVOV8lumBOMBkTzcGyxIt3n8MhsPbZCmsXKlulg7l+j+ErDJ680DWYMHWpKayOSJ&#10;HF0HzGeB1m1PjbFYsym9QMxj4Lr8vBIQ/V4G8MC+N+ZAxZ3Z9cizSVNj31OO8mtCvZYGUMrh32gJ&#10;lmqGhVN7Z7qu/Jprvv/NKojWUk6FVcvzXgbyW9l795o/ltPxmuWUD0NeOvNIfTzWMd2bX9b5Wh8j&#10;n1vJMJf7o1S2SWZ8TvkQI9TW+GRv5AN82QvJUG05VOBrp3yujH//9/8B5ypJy5VBdk3aOeQV0TUi&#10;xS1X/HOrLzmg04Kpqf4eVfPUC9p3bV3u5TXcszfi60LW2RK3OBATYhpUP9mUetTV4Em+r8raSGI4&#10;fM1Rndm/Lg3Wm7YGl5c6RNaS3W6W4w98rfWhJSNQOKNaxMmA1/5cu+Frl2XB9XodbJ9ijI0g2K9D&#10;Yb17v4pnxreMj0HZXIwoS1C1NXAmI4aAPexI2eB2C5V8Uvu/a8QNcSDEOecaQYXUIjTI2MPeCFWk&#10;oGg9rAFMJa/FmOoeWQF+S2pqCnmNlal+q3lvO3IsLHxnKRct9sF+tTWs81pcL7dm0dXqR1PA8xAD&#10;coolz4PAfVMUcSnGQmbqthidnZ8SbukGS5Y/qagT6ex0qGsgJ4S92tpVa6FyQUseoMmUS5NZVkZl&#10;dPMMopxh4MovHvhVyUuJE7xysa6xplhP9qwsy/owUzWspuSftOBubp0FYX2FoVftuWCx3DTBYM/0&#10;s4TiNaaEsWM1dQ1VTLCp9jshjWNWTcHZ+Pm6a0aS1tnUS6BnfYx2RGnoUSVherYfvkck/W+D95rE&#10;XwKSs2LnyB5ADRxzqpeexviVwDsB67OmVG60GttdsuL5xiXZOwc5xgTYkwf9vU1fNs3dFw5iyn1k&#10;dUobEPLV5T+z/Iwjy2AO6Ny3ieHXodz3oxcrMX6kEoCGINLfr3+2pDSE5BVnhimx9GTrh3hvgnIu&#10;0+wYypR2W7Y2qeshe6ltWBBhjfcklhprfKYYkaCxBJeO6o3UGDVAURDQ167rOrzW09MTXj58KJYV&#10;gg0OJsHhTG/5npL0wlXu/8hOZ56KwzNg1ELqvYHgEICrMFXkeuVWG7LIYpMu9T5ItY32PN2739IL&#10;c/Y9kmXVPPVxXBdIxRbm25cv2N++YXuxiOmKFCJysjARWO2CvAfcLhfs11sBpEP1KzTFD44m1OQR&#10;OrIhI5yzWBYP5ITttA6+hyEkvL1d8e3bN7y+fkU2wLJsCGnH6+VSWPe/fsKnL18QrYE3tgPtpzMe&#10;Hh7x/PSCxZ/wGgJutx17zAgp4e9vX/C3zz/jNXyFPxvAAikWP76UMkxOMCljNQ4PfsXJLTgvj3h+&#10;/A02/wgkD5OrBZCh92ybZ2sSzEErnk/ad8Bk+Yk8h6sNT4r7IB1O7dDtbELv2fMqGC3t/qc8sFre&#10;m7jzpoc3W91D8qjwmYdQ6ZJnzX6HCnpidtHPISZEYR3F6QCfbJlyLdbPp1OxzFlXPL88d3kvyXGr&#10;ZJdUIHKo2YChlOBruK3GaBoG8xmHGBIJVNAFiGlU9Z1OJ6zLgpQqMBZTYwhyJjxMtdtgO1wS5/kI&#10;MNZhWgu17FtSB4bLK3m/VIn7XEYuAdRD6BO755zVn5l/NeXFSBuIAYQRFnTEatDef/EAACAASURB&#10;VGysmjqo53WabPJnzDP6SOR3Sg0uFbs8P4BqChqqd1umtYEO3I8254xt20pTBzawrp62MWV408Pa&#10;cy6e3RCfbSRZUG0WG6OQW53RQJyGQnI901lNzS1XD8yl8lm1KeQgW/cQNsKmiQKNKRiSnmNU8P4I&#10;8Fk32pd8j63ELDBTAikDwJRHRutAFDHHOnY26JQqA9uY1qyRVCwLRi3nyNg2wlpoNrynzyPBUj54&#10;JAszai5ttftaFCZwrvkJ3L6sg+8W+21XgivRpevAIURcs97g/Qv/PtmP8Z6Fs/U120hJOqJ6VKpz&#10;nHMFHEucCJNZeKduqyqVExp4NyNdHfqXfPw7zQrqnrXOPTDeez80atqzIn3yZ5YufBiQ6tfxmoa/&#10;D6ovyB6J33+ZRaaRxDTWtxwyaExtyc63HXlp/Vl/r6n5KHvvCtjY7EOO7HdjgcDW6tCTpKLO4xko&#10;qhUYenilHECNHuMSuLFDT3rP8nd8/rKqzqXgWE1xo+39cv2Oe0UalBC0Jm63G7ZthXP0zFrcYqgZ&#10;Rmbai9EQ2XuP2+3W1otmj6Suz9Y3jl8/2vfGO2z4OTNe3nvdVll3BND27BkIdlC+CsmO9j1Ue2hW&#10;qcN+WvEKsoRLKVdGdL1eeWS21wR0GGYT1eqHEGCsxbIu/Uyrfu4WWVWbS3yKbBpzii2jLtxuCLdb&#10;yVFbl3bfvPfi2qaDQiPV/LAYMTDfORkl7Dsulwv2EJiVli3ZZUTiSaQ6CEhpb/1qin3CkXJsge25&#10;Zl1RbZ5ir1n3/daCYh1qplzdK2itEsAbQqgEocLsjrUHTpXwEPdbYdgbIMRcrbGKqrtn5xTXA64e&#10;8t4XH/tq59jeV32eHbFIkIr1Ta3dnFiLxtiaxZNQ6Watj4jIMKlg2pmFz/Z+r6iVaTiCqj7O9Xo0&#10;4iavJXMNseaEx3YWsbwnhpZlkjdQfm1D6SnkmixMUe+XESHaOGY7QQz1ye7ScExPZscZlfxLij0i&#10;DnWiM7fa0wizzJ48m4Fl/x6pU7dRzi1vrg+i6JG3DS/oNj7MDur7LO+/H7zXmkgu/Z/JrDSfzHJR&#10;R/Z9l2QfJ9EzqdKMZSO95+XfzSRX95iMGhtIm8pKJgpvwDRAtMlfxUGusybGAQQHB4+HTvc205oP&#10;DbTX2B78PUl5rbXmUCDyItXUEMMOjCXht6YPXhpA3WxFoErUuS9oY2SR2iCG+vNiDdKwcA5AnaSm&#10;DDbp65sEL3xlsX+PnS2LIHngy++TTPcma01lshorO9G7BaftVDyhAVXWLG1uWuhIMoyxnJsHWkpx&#10;aLR4eBxfr33gYoYDWg8nGDdXCgR6T8lDBVSmhtagW3ZA+j/mu6HIaAG3gMiIPTCT+PWnImHGkJ5J&#10;b3sAX2WE09y2FTzCh40PGqp8mOxevn75CqQdi9uQYmEr5GjrfSuMliLLu2K/XmHdqYTkJO533gHl&#10;QFI4Afb4pUgbYw2yjSHj7bLj8+cveH17Lcws7xDDjhAj9j3h67cLfv37Z3y9XPD19Q3n7SMez094&#10;fHjG6fSAx+dnLKdTySyJETGWQMA9Rfz86y/4+7dP8KuFcQm3GLGHgOu+4+Q2nJ8ecHInnNcVzhp4&#10;6/FwesZqz4h7LiwGY+Arm69dbJMao3bbtgIkxAIAO9vDsK21iA08tK2ghannjQmIyTbvx1YINSUT&#10;HzJTSJ8dmJfce1dTdPQwWDMUxFSANTZIGkP6NOBqVqzzZ7CfC6ONwbifgZ3B4xCC2J5Mh8pA/V5o&#10;GxRvyKfHp6Lm4Eq0uk9YEFvcIbkCzhMgHqqCpg8HO9u0mGtQsZVqEJUrIU9i0NEGtiZXhghjATO7&#10;h2ZzBINkbTsvaMjprCvFVurKB5L/tppq8Ngu0lYOgvcmVkqY7QEEcbYHA/IQ41jtMEposm3DWUMh&#10;kgbDfkgAYg+EJPC0D2NaQ8iGiQQ60h7Jw5BhMmxjCQLOuBZAytkrpTktTGOq48gKZ15XjL6pY72G&#10;Abzn6kyqlcp18jX42yPt+ZBBRB6dBCyV9V8b7BTLtaHXpvuC7v2a6nAwVnkyscWWdQVsvR4JjaHF&#10;Zez0Xrknu22KEtPOupGNz8/Zcn8p04QGEpThYaoknD+bPB+BKyLa1zCwjTPbNED0XnOi5RhprMH2&#10;DEvgqv2ewfNav4edxIE1Z11tSvPBw13LgULqQaNOABUzxaG0jdHeC3l60/0wdryW3vsCDhjb6pyx&#10;tzDtHKAgOi1XjF+fArQURYvJYOGY5ZmlWkjWLZrSUOtd7gFfss7UbI/4kLK/fzQm4D2SkGQJq/7R&#10;7Lk9gKwGU3CfDy81FdtsGDCcmyzAlxNY3stG4soerZ6U6172QnIAxFVJs4Gu7GW4ParMbDiSu2yr&#10;i2UPK4OrXaFqlgyZWoMXJVZRQhLz1znf7Kl6xpm5Y7PWoKKudADVCNUbur0eRGiwQc579U9ODKg3&#10;LZyT6KEz/+Sm9BzG97mxODWUhZ/5BVwvtZCreQ8annAgJrB9PfdU8bZXlCGtrXtAfUboLM5m6lTA&#10;h2LrurYB89QaSXlOCYSifIIZ+VIH6LmakFkYG6sSI7V+Tz5PfT/EXUarqT7m7d541xrEzJ9tuq7G&#10;IOXYar5St1YvcGN7ncowEWOAEAPWZcW6lQwQIoEsywrvCmN9WRaGIY3P9LZt5cz3rlGTnbWwzsET&#10;YaLWYGTbFirDvNXRlaF9u+0Vf8kD0a7VJinier20GpH21a6MTLhcrg0L4FkenOyKuh4MD/DmKi5T&#10;8gZLf9j7NrJzJHIn+bFT6HWohNRS/5fPkRMFlo62Yta6xoCONTAb1V6Too1izewqKsdQLWzK/fOU&#10;rxUjUi7M9Zwdcg6t/iOlHF0u50q9uO/XFqp6u8Wm0CaLGLL9cc6V915Dc3Ot22hvInwiJe7rzzII&#10;YIfakXqKogQijMQ07Oz/oe3dtiTJjWvBbYB7RN7q0t2kxKO19KKHM///NUcPszQ8cyjqQondXVWZ&#10;EeGOyzwABhjMDZFFiUMtLjWrszI83OGA2bZ9YZyBqOxDvd6oBBlKxd6MxrOz9KE0eXPTGAzO51R9&#10;zo4qRtRqPQiAvtflWVgnHnBYMFt+zD5kr/9ZvqhlS5dR8ldCGtXsKadCemHMhsPbc8JCftJfo/eC&#10;ghzF93oYhnKtPezl0gKdzGFmzl0/8FcD73XRrj3zLJ/Iub9bHg7vxlyZePrq380bjJaoW8xYzbqw&#10;LH9mDLIZkGex6rUN0IylfwwSGb3tZ9kAmt3UN7/OkuPNQkuNdYGrrWHuZRO8tyYkm0EW1sy0szz/&#10;3rufYwiqzTCVbMGySfXJfiFGJCwEIJbE5xRRJXIZcK5K9JNodp0pubx3rZY9jMVgmDEMBq+6+vxi&#10;SDit5wYAyPAx6z5qGxiSDJecEdIu1lBqlgOSVSaDLmUhJlnE7aAUzb8u1pKQL7HkbQwrmq83uL7B&#10;Z+TmbcdYUhbMBvY/t2STUAPc7l94bDokADsLqLOClsph1WaqzXbJkSuMeWUJJAM3U/WnK1kuDjEC&#10;Ditef91w8sDDg0PYAVrKJ8Q9gJDg2Oc6xTLBpzLlJueR414OH4fOHCfCtkfEDJBfiyQQGefzAxb/&#10;gLABMVSG6W3D5XpBSNUjDlQ8+WLEvm/45euf8eX2DW9xR3YrnH/Ey/MPeHn8iKfzMx4en5BcKY6c&#10;A7wDUnT49uUb/vjH/xe37RcsuOFyjbg6QiCPLV3x6Dyel0/49PQRTw+PWE5nrI8f8fThR4A8tn2H&#10;dwlIodjhJFeKGmIv+lJke79gXU8IuXgXhhBrcV99lgv6iHVZQfBwbkVIO7Kr0kEC4BJQCxyHUiyU&#10;4VUWw0eaMKQTlydNNjyGIVYJbaedtfcTVIrA0uS6ZnXCw0SL4aIb+fHsGlVxpcmzVE0FmOyFGAz2&#10;gDuCLNWOIzX5OAkf9lpQeh4sF0C0rNmMtTJ9GkhRm83G1mQP6Qrut+KvNtx+8SAszX9SnmO85p0X&#10;FinCAo8L2sKMXUpRXj0aUQvymHIDrsv7lZDJgXyXtvpqA9PPqhGokvdRstKsnB60f05IMZbP4v2S&#10;OhOGiQ0yvL40e9lUMg3htTywJIJflO3NUECW4FeUuOzO3uOhLK8hR3AQQ3yxf+r9mDMt5IBIgihy&#10;eMW2hOWeLYNNR68pvArNK9/jfKogN3wbyteYMnjnq5d2+Tuu7pmu+xGVAQ857ChNZmyh0MV+o0Zh&#10;l3WdSxPFjCUnZMGa9Yq6l7S6odxAxByHsHcJ1BxtEtZhwNyA2abm6oeUxU7Ow0CAt5x8GIZbAKkG&#10;knqTn4dGc3HlF++3DXBF/VUsx7pSpezbfSAHvodZfC+jvrPApyZh5sG8UefPLBc1CKkJFdqvfGbR&#10;2Fi4ldFI5Bo4IC1xXN1vUmK12VgnggkRde1pENt7Dlj2yru467b5fW2KIWFBqa3ZLMWgldmgwUiL&#10;8WqFd7fvVu1SRmtRN7VJsgKnLVDZIn60AUruAxSk+4qOA4Grnsk89Mqq1pbg92DppkByqZha1/Vg&#10;cTOzJZqFKetzTmaFaGvOGSFNqnV14Dlb60mIRvajep9oeSryvap/t+U5ZcCRBzmPlF2pEXJ9+oNC&#10;sA4zqVjuSKVh682dRybfrHkKySFWgE+eJbkOGrpCqeydSfT5Yn2qQTwmREFHvuoLx4BCctT2QgmK&#10;plTCK4kyyAHXt2/FdoQWcyB0L+S077lo/VuxqnW1tq21esyagGr23tJpQKpDZkx7/b6PAy8cyCCS&#10;ZKUtffkdJXQy3nvseP2OsvJ+DAbuf3Y+nxDCJkhpkkxCDVBOwwBVZZCIdc5gP78rS63BEnu+gwco&#10;5Vwr9p5ry3Fy1O+tdwtyJqzruRDrmG2dXQ3MpMrY7pawSOKdiqEMFio55+3yVkiJzSI4CfuZpSoH&#10;t0riC0OwOe9V3nvAvzYLqnJNqXnVh31Df8TUPNwLk55KrRRDsSSKCZS72rUNYGr3EVPu468sM/0q&#10;kMrApuvZNuxFDiTk2osx2Bp4TdW1yEMXrin5jIwxtXwjBkzL96uk2eqtH5Jgv+dYCTCo75kv1xlT&#10;sxssta+rTGr+rknU9LX+FQBur7wKSBVzLvVq9XtPOVVyaSUzwoFT3PgYpgHvEDYxwo6sPWMmDIAa&#10;HidNYIi82tfoACqP78Wc4MhkGD1Q5x5rJHXWoTfZgdPcr46qcbqD8xyzMVIulq4uF8ts5DiA4k66&#10;RSS2t8I0wL6TZDCoasswouQwRW3ZVbXpelDOnxsbhkUjzvnXts2xWAu2d/rorag3RS050oxYa2DA&#10;Tdu+74Pdzawos0NWRjne7PMsr0zN3LgHcltMf11gaX+1WUChZdshfeoKuGrL46T81VJO8H+1HZJm&#10;kh+DbWlYjJK1LQtFWXRqNuo9qan2LrUKB82G4SKZnADOU0KMFeht7IlaQBhqkCzCJy3Z3nvMGXlN&#10;+ucs+xdpA7NtG+Ie8PDw0BpfyX6fNTD872U4rckWUk2W9gQsB94YjmcN3uR7YwVFy6GSXKfNbsDw&#10;eeSgSqtRnuUzgJk92QLubV9VGf4ze9fuse0P15Ttd8IZcnwpuQstAKgAzzHuSCHi55//DO/L91rp&#10;jJATQtjKoZ4clvUBRCsyEc4PD3jbcwttaQWXsAUIsYBQ+x7gyVegf1QCERxCuOH1rYTUZirhkxEJ&#10;17DhGq74evuCXy9f8Lq94rJfkcnjdDrh06fPOJ3OhRnsHG7bhu26I1FGzBGv4Yo//ul/4+fXP+GS&#10;vyG7EkZEyYPqdBvVC/XhdMLJrzj5M54eP+Dp8QMWdyrFEIfPcJp9axwi3OqGNZ1SZVkMNjU11A6l&#10;+SsS7AyiUIvGzgh1NczTe4cl5xLmI1gocrqv/aAZyGk2PVLdgR7SRu8ERTK4yWCdbua1yupeYHa3&#10;GekA3LCXC8BD7jMW87O9C2KQxoMe8oSOJVEbrFnvhfTTTikh7uEgg2fQmBtsR5XtmNLALB5rjB6Q&#10;ePCVnmX0LMzSz6oJdabyzmKX9XvVg3/lYFna0mimJP9PBoAbYOXHpn1UGMjnHs0cH3nPpW2J3JsY&#10;FOQBNtr3K7JsWxlGU0bKPSBOW6vNaht9juhQcWlXIt95VrjJQVRTf3hNqnAtIFba5IUYsaxLYemE&#10;vTFg2LM5NsYpGjCfmtrCDyxGi68k911uGi3mrPzu2hai3YNs4qBmtssMxOa1oweDck2PdccYFK73&#10;raa4yOkQ2qv3EDnQ7yQeW3Gq2daSPWqtFV0/SvusVocTDgxvzdi/50Mq90wCYZEWJ2y7FGNV1sW7&#10;+U33nn0bRKC/p/17lRqC4IvPbYUG2hmCfAg8bu/JpKae1a1W/6N7Gh5UtudAMBXB95i5MyXIyLB0&#10;5lqVn3+PQfw9alq9FrR9qlxbM9ZxzrkBcTrkWCtFNKPYCrjXdfgs1Pk+6Syq4f5yyJyzLPpkH54t&#10;OzsNOJDY82o9xe8Lg5Y66FgS+Abb1+EMyZ2zbZBt+KyT9iNTC6GsdmnxucM1krT6EjHSPHwvk55m&#10;u5AB7CEg54h//fef8S//8i/4n//z/8LzeurKzTvZIfreavDdUuQfbLmMQZy2+uSfvVwuzVZuZo/G&#10;IZyaLGnZiOlaQZIOWR0he2ldZ0iVQVk3fe86nU5NfdcHraMDwem0HGpDVt25NnwmcC5WYVWP96j8&#10;/nFozMPABkhXgBuZkGNGRqzgs6u/NzTbFR68MHAZ4y5Cr6kp9KTSJdVBcFfUZYSwl2fRMgarIrUO&#10;BkLcKgGgg/ephrKyhCXGiG3bulXOkKfoBgwkpVB9zQn7HpqCMFUmdMwRKQakkNiRXazXPuDJ9V2J&#10;IdaeN7ZaKtUAWHkGNzV+FuBvIz9Uq7xqxZkEKKwJul10Fw/vGQ+8+EwdLCFdsUbkfUDXA1atPcs0&#10;YlueZu8q7H1JKRL7/lf3m8ZS77JhEix2YbpedMqDdb0IeZ1YVVvZXTOcyqpp77kSyB/vVQy1ANg8&#10;GTTPVDetv1c5JHwfeP+VjiNlwJQG1bulMLU+1/o+0mlG46Da4lb+ueUUMdtHvweT+ovBewuksoqM&#10;A3AxsWaRh630Mp35rWupxL3G4x7oPQs6GdmK/lDUWDJE+f+tBlnKkGaNtH7xZaH6PUXce7JLfR/j&#10;xKu1CVbqBs4LL0ZZOHdfZMs/32Lp3BtMaAmcZpRbz8AqSocpds4g8gh1shsDM/PRUtpZ6mUBcBYI&#10;Zik0LD9JPXTQMtBUmb2+hj3GEBBDxO1ybetDst2tgZe+pn3fi6d/DYiUP6vD0gpINK6Jfd+xbddi&#10;dVLXPzP+ee3ygIA9TmUgrr4n1rPqYFZs64xZNzFWxtMwmhT2KHX2nGJqTEdXD4HulZanDeKxCUH3&#10;I6Qxpfz4jtEd7/taMHrXro1cZ+DqAqJZ21QGb4ipeF6nhBR2/Pznf8fiC09hXc+IOWHfAvYQinfz&#10;w4LlvIKWBU8fP+I//uMLtj0gN5/o6iuaItziW8CMc77KPDEwAjjo5/XbK759+1rC36rdzH7bcL3d&#10;8Bre8OXyFd+ur/h2vWDbi4XNp5dPeH4qNinLaS0Fa87Y4g44wuvtDf/x5d/whz//E76lnxH9rUzZ&#10;vccCwKWMS9zhTjvWJePsgcfTCQ+nBzw9PsOhsMLJZaRc2c1EIJdbEeM4+baur3U94S29NpsUZnZt&#10;W13TfoWvfuTd2gPIRfoAl2sxGXIDMMk5hLCLNZmbzNE6+J0vNkXyPGNGJSlmntWkcYPKvuCWBZwe&#10;Ws/Yd0cQZLxWfqctQGB25rNKJ6XYwN6DTL9KEFMYZdVWAdQYtCiBTywVZWnyoSEl14Zmh724FoQy&#10;gPtgrWOwJEvxO9Y0M19ieSbp+86gsDw/2KtX/vMIQmV0L+i6/lKCr0B+mnih9zPBHQLhrYGyBQYz&#10;0IjcbXkgzipdW9wr1t8rOjtjWNcCbgh1ZWmvtACTg3MJ2PLa5WaeiQx+8YdnJMMvrUKewdGwhzo4&#10;KcBByFpF2m0nCou6rxkOjT+AoAbQ3YMY8xQ4mykqep5CPtSa9yzf7ikANUlB/nkH2aJdX9dOk5/B&#10;6t2BwS7fufK8joCjtmSc7ZN6SNT9YmnKppcWjF2Bg3fvm9z3dE5O21OyGNKtXTHCFlOW0tVSL1sA&#10;WLf7khLzno2Us0OMu2Ag1tA1IfOX94SfrVVXWz2Jpao81LSitxrqHQG6W+pma/BsAe3a59zqK2e9&#10;hjVA1DY07TsLBYfc/yxwwyIkWYNqaauqyW4zwGT2zxqsvwfEWEMwqWAqP+8RhBLE6rvlXiMZ63rP&#10;YgZhH1QVJSNbQT09PQ2frdUdPe+NDs8qCxCEPeBJrOV7PdrRFWBUEOZJzzBYA/F9bL97BPoyR8TW&#10;S/HV/zqGhMvlgg8fPuDh4aEN9WZkoNk5amUKyt5uAJjFMITroHVdh8/i/p9JbwzcD/lQas99fn4+&#10;DNHYZpKdFLh2laS/ZVnw8PAwsP7v5RBq/IItVbSKka+zWNMmcV/zQBiTvSqRQ3ZsN5xqaH0B35HH&#10;sHVZUzHgmkVOybqeqq86mhc9W1CmykJ33sE7j1vamvJ2D2wTGZtVJiOuDHS76pHfsoEq+Ms5eMXu&#10;J9bzpVpfZmbfh6IYzaxa3Iv1T7WRIZR+P+ViEfkaAxx8W+NOBppX0D+r/oCtB/e4V/uYohyjagXj&#10;hGWpDlgv6tjSi+ZY+6LqAc5ZHzF0kDrV8Fnk0pHx+wYylPBGDkF/j1gR59Q77+oARKnhRPaIJBro&#10;QbFWih1sG5vI2jWbL8Ad8m4a4TChh12L8FM51Mq6V5M2cZQxTE6IBK5HgwoWd2wTdd02nkU2YWdK&#10;foQC/pulTs8/OeIuTthYU8/9JN+eP5Nyea3IoXQJTEfNFKu2QJm6Mj4LnUGzEpKTZzcw5WM8Dg00&#10;Qa7jRT2zi5o1chneOEkKqOrEgeABNGuu/19sc7Tf/PcUYtqrfPAtNOxlJMPXCs2xCiztc6mLgyHN&#10;WhbGRpOuGwJdNGlQRU/+Z8FWh5u/LIdrthjIMjBjJmeV4ILlRWex5+814FJ6dLQ7spUGKaUWpEQE&#10;E6S3WJGySNehtJaUUR78I9uPfT8r8x+E27Zh3/Za7KzCFw6NuS1Z97PNTIIAVvCGlNM20LkOO1oD&#10;QqjhKPX5+wXu7LBW5rzFjLjXXHKI7b7vuFwuLTGeU+PlGpCMebkeb7dbZf/vrdh7eHgY7i3/Tg0U&#10;6QGW1WToA7Z/nyN7ZPz+BpDY9v88+AzOGCuzIVj5DukAXMyaPktlI/eK1lhGG3CVjN6cgcf1DEeE&#10;sN0Q9x1v1zd8/flP+OwTTr4cwiWUttpB+R2Pzw7LA+Hjb37Cj7/9G/zhlzdslyu8WwEQlmrbk3NC&#10;TtXfOZd3jg+NnDhQp1CE9j3g27dXhNsGJ8I5b7cbbrcNbyHg22XHt8uGyzUg7sDz0yM+PX+sElJg&#10;PZ8RqBykRB63sOHr5Qv+8O+/x3++/RH+qeRLvH27IcaE07ogxYCnhxNenk74+Lzi5WHB8/mEl8cX&#10;vDy9gAjY9xucIyzOlwCZRYE3zL6tf3Y+n6r3cAJUOHQHSGmQpTJDkIiq1Jng17X4eqdu5VEagTBl&#10;vs2G0sO6MRh/MnDxCNg56ABtOyQ1z0P7FPCHxuSRPsVojRI3YVY4pgRPpQ8ry7iZGdT+Tg3FdMrv&#10;N4kwKbkXOcFW1+/gUBiTkoc71wKanJKsavuF92oHCxw8DsNds3UhysNeomsKZl6V+wJhsSP95Wdq&#10;xQxPqAFSTgF3fPa4VjDy+Sytjoo8O7S6R5+b2uYhZ9sz+T2V0r0CXg6OZqrGfo+7lF2qC7mukWuI&#10;g8v53OCBJPlRvcFNt7ZhybnYaznn4Nel/W7JTpbyb3IOKdQ6pYZul/eoN0PHUL1u/dQbRCpy5XwM&#10;37OGUvJ/t+wNpa4b/t3k/TmowMiDQ1BlWC/bEfUGplpWeTLB3aLg6Gq7TBDhin3fKAHZnBFxVMLy&#10;QHE2rLLAzCYNr0qG6uDaBlOJhLqv7stSvTIyLdNUeWTZ5ugcG1INMwkAWw/RrHdJM8cPbDDvzL6G&#10;nOWVTXdJKPqssdQBAzmrTE6HwMsG7MZ8GFYT0XC9sxwtTbzS69VSusp60bL5sJ6Ztlo1c9ny+L7L&#10;8FfrTJgpKKy8Bbme5b2W12NZPsnh3Htr0iJI6fq1A2quAQyzANt+/SpoVJ3JvG9LULgBYCnBeapE&#10;iZGgJ3NMrLNJqtmQcbDX0rakuh46kme6Z3Kp+7IgCOQDw10Sbqw8BHXKDT/HhKl/+Id/qDlLse0I&#10;VnA82zwQFYiyqJHLUF2SqPizuS7l84p7ZgBYT6cGwpKrVpH13Q0hwNXMD+8c1tOp+ZPLfUqeqXKI&#10;20DYFAE5KHFlj1iXBTF3BeLj4+NgwVSGtrnZxkiWuU3UG/EQVrfxsy9/p5Myy/tEh96U7Q1DyAdF&#10;AoEaszuGgLiH9l33EGo20Jjrka/Xmnzgq03n3jL2gALmM/i+7TvCvsP5XpOGGHo/UIFJEq9g2gPC&#10;HnrdVFZoyS1CRkx7yzojLEMNwsdQUbkExLQDKPZ7vGd75xBjwL5tzZ8cmhjEaufKkA8idxBUPeGp&#10;hr+nhBRCPftksPVIxsspYU97y2lowx7BXGaFggxAzrn3GuwvzqSNGelSYgDeFwO7EgaLoe629ltU&#10;z3tLRX+wEVYDthm+Ngt97/ZkhIQyVGnK4zv7/DEbZbSn7H1CxcUaed+1f875qGIaMC8mmai9TpY6&#10;kogzDiQwAOBSQdKDatFsa5oYqtahJHpW+YGWgr0rp8B6bdFf9aBYbcF96MVlTpmo6ThDUNqdJqEE&#10;kWQzPezK9We4N23ZCRULitVOkKjmG6q8or8KeH+02sh3rWp0EIucxjKAolkg0oNNH+hWsWbJOWdN&#10;pNUMyO+jp/YW02fGnJx5h1pMIN10Wf9eswAZjNVsQjmR40JQP6d7Sojv8bXX1yabDKvY68GqaSiy&#10;tdWExVjnP5MMb0t5YAWK9fAO9kKsh399iUuRk5DhysQahBRSCxvLlLEsp9OOBQAAIABJREFUNJX+&#10;W+zrAsYkw6qFBhBGKhcAfzg0JANWN4iWh6sGup0qviQzYXwvj+DW4+Mjnp4ekTMqGzsNzIXT6TRa&#10;rShmgm5O9cGpbXqsBocGmxMywXPrfXyPBWodzlzEynszk21LhrVmmFn+sBbrRwOui1/gfUmfJ5Tw&#10;xHC9IW1X+HNEjFdcLhe8Xb4hJYd93xByBC3Aw9MZP/z2N3j68BH+dELMVyzkkVAllHFvTI5mKZQB&#10;UJGBRso4n8+V+ZGwbQHX6w17ClgWQkwZW9ixh4DLtuF12/H17Yafv75hjwnOLXh5esHTwyNSTNhS&#10;gltX7DFhTxGZCK/XN/zxT3/Ev/7nPyP7awkrCgkhhrrXZzyeHvHDyw/4cD7j+fSMp9Mjnk4v+OHj&#10;T3g4PVX2SoSjMgTsnoh8NFdJY8pY67vD93aPm2Lt1ZAkX3xTc1J7GuXKMOFcAmoWQ2gNQgnIbCCc&#10;sffLQ/3AfDZ+di6dG0NjtV2AVbDaa3e2j40FrMXutVQnEhw8nocwpaVgH0aiGhJZGMv8z951O7wh&#10;/0PJWIfv7KiFb+rvJ4NS5aDYOjfy4L3r1GD+yJDrdj9HNr9l4yczafQeZF3PPbuKIxCRekNkMFnH&#10;gcUylc3qe8EAPjNf9DPQBIBZjWixaUzPf8OKIsbYBnI5o/h553Eoq2sQuR55b58yZKWioA6YSDCI&#10;eQDbWZ+5sUtLQLjcQ3pAtKx3mn1c0dE3m692DkzOLotxqdnx3vtyvRjrcMkMt2yH5BrVCsHCYAwD&#10;SUOuyyhssPjPZHido6WrTBvgcl9eLRVBWoEpWaSSMW41ss4RyC0Hi4nurY8BZLfWhX6HLOKQJX2W&#10;bOTR8uE4cLDl3jgM7azhSA/aOxJKKGM6FNOA9wwA0CoxOTz2finAJMjuiXwBJwkFDC3rxDXbIFaS&#10;SpLD9xLFZkD4e7Wg1ZeW/J69AYrHvaODbnqoZJ0h0sue768EWq1emX27ZY0+I1FptYNF3LKGfpIs&#10;pv32GdAoIMWotpbh9OPQQRFkBOjc/fd962s4lJHX+enE33ev9fdxXXIY/RCLWO0Kawqm8LLOikH6&#10;fQPmJHJMGDBicDJlDpgcyTfsKS8Z35YlT/ncBd3vfa2hpDyA6r+Hh6QDWQuFGRpTtYasqubTssJR&#10;Idns+47z+dTeJ/4dSeT6pEpcYasI5xz8spZAU+cLAcYVNi+rRPm8ZeKXth2Sg3OZ88G2bXKIyYHU&#10;/L22bTMdA9iqtfzd3JRdWiG6LH7oR3lwOJ5ToyIv1/uw7z3EtfSwTry7CTFFLH5BThFxDwf7HrYd&#10;lUROXlnbtiHECO+WmomQqxVOCbrPqm/33oMC4ZbZrz005n0UWS6uAtwtX6m+azEV9jwParcYBkUj&#10;16wEEQ4eY80GK7VJDKmF9joqPt1rVSvGGEq+2EB8wJAl0YmKpZfM1EkJjutt2JZ9TUefS28VU657&#10;BAOzpU4uLg8AuUWQKmttkXPxLScStVUPN4UIRm3Ep8bGlqAyDcp+S5Wq3SSSYbNsDZVnWFqCtEfE&#10;EDRLkGSCpWZvpL8Ik+v9xnHom1rYKw3hzMPzHUKbFc7VAHVSPWpXEoy2h0diWzUYGPdsRc/MKfez&#10;aGJR7gQmdnB5SCWDwUnMq48tbCcZ2BbloX7GsiwNfM91bytZjLkqrtByw7IaJmT0QULPEZD4rj/U&#10;RJLQ9VcF763pk14oM0aJBMB4eioZB7JY4UPiwDAxvFelvPS9F8xSB0iPbl0USlbO7AUdpcx2CJH0&#10;Y9MAn+UDL78vF4Kn0zopJudhm1bBpz3LZ0MEi4E8Az704u8Nl+2PPgOd2NOOiJonm3U9+vlLCVKf&#10;OKZaTJbP5TCSoicroFFCT0pHzoPUZcYmnHkCzjw25ebPRZyDu2tpZIEs1iR3ZB+Mvs5yXcsCQrLM&#10;RlZtOHi/acaqfr8tJQc/OwsYH0JcJo2HBdbnyVTYauJm/05Lmu9Jjcc1WrZnDQTOAAn5Xku2ZGmK&#10;i02Oq6DLQsAtRTgAb1++IW43LI8JlHdQDjivhF8vbwARzqcXrOsLHl9+wPPLC9ziq69hwuV6ASHh&#10;8XyuFjmd9cBBLM6XEkcG3YQQ8Msvv+ByvQKekDwQQ8Rl33AJO97Chq/XK/7z61d8u10QALw8nfHh&#10;0wuWdcXtesN68lhqMxpTxNvlgj/88Z/xL//2z9jSBW7J2PYbclpwXldsVNwll/UFj6cf8OgfcHZP&#10;OC3P+PD8Iz48/wCXF4RYmpiBgZpFGchhp813tJwnj4+PCNs2SNkYPC3y11rYEUCJhoIDLjX2PTeU&#10;BIJ3C0IMzUfSOV/leAa4k9MAHLd1wHLYg+0JTfMeeqiWa4yezgbLU7m7JcnmRngoGmlUG2k2v/SW&#10;5z1GNpzyvGv3y9HA4iqsLAkWOiwnodyJqTHNrKwOm73Sn7c+E+V1WgCNBVZZTFPvHbo15TEM+F4R&#10;Le8lW8HcIxNYdmyzIeQRKB9rMm09wk2+Zjxq2wVdP+WcTMsj6wzU+57tl9kHDTOvZ64BOPibqBTj&#10;yFQtvRy8s0PlBxuVOnQugXFO+IN25mhhNhaLA6cGsGzd48ghHtirgtUnLEgK8HEMkCTQwV6qSZ/p&#10;Tni7oewarqNK9We1gr63emBk1XozwJft8WSNMlgS1UamAwly/5orPWVtxKxVZuIyCMoEAgnqHzxl&#10;a7ioJqpk5MMLa53zFmlHB5bdUzZllmm3ED4SHVw29zCtqpAEB02GaWGqhGlez6wGtcPV7TyQEo6d&#10;h+FWShmU06Bc1l7z5BzWkxqskJD/q4b7e4HW7/V9nfnNa6Wv7H/kWrMUxDObMJ2JMKslrd6I15S0&#10;/5BkKOs7WT3tbA3wniez4eR31PuIJD3dy+E5PCtDJSEVdq6Gf+ec8Pj4gNPphJhCtwRR624kC0U1&#10;bEpFSSWDC4mp+OOa575T4wkWEz+l1JiQDNK7OsCUe163cMiDSkCCLCHsQw/Wn23xDPd+acBN38dG&#10;lb7zHs77AexelgWL95VFH/D4+NSIjyGEgcUv81bK8LmcO2GPTRUlgbQcM7IrSuEY04AXybWts3u6&#10;aqQw5KzsIVAfdIyq7z6sZcu/nCNutyBqFKeyb+KgsOD+UuZZ8ZnMn5FjbDVO64PFQC1WhnjbC3LP&#10;CkvVIjhVZUBU1sdQijxG6VKKyCliPZ2G4Z21J5c1sCPE0AgCjr3Qi4l7s7CJzmG/7i0biUkCGU7U&#10;ueUz9n0DwVe1NStdMvxSQk9jKOsihVyCPKuyI1fPEQ7nDQqzKQB9FDaPNaiXMLC+pZUm11CyZ4mZ&#10;BFBdrU/rAIkJEUy8XJbORKYaCJuqhRATrBLvx4PiTYatAiBf7l2mIay0C+TyQK4c9jk6nsPv4UHf&#10;o0SdBr4PmKQmV+l/TgOrfaZOfO/P7/UXJgHHgJYtxZxFVpqRLK0ewsoXmLmOtDOtEnPamqwOHNJx&#10;8F7u0Ow76fvWhy95UAjJUYR05iis+qMqPwpbpve+738bvJcXJcGJ7jeazWZUHqQ6oGtWFGsA0E2Y&#10;dhoYtwpyyzJDS8fZekQ/QOlXbxXEctBgMdIt9vtYkOXunV3BjS4z7hY/+x4MCc9xEWrmwOyF7WDK&#10;OL2dgRFH+w9q4E8/7KkxNSQT8yglzwcQVw5KJFPke16y8Zmm1oAnZLgFSEjFGiY84YkcUD3lclA2&#10;GARzCDWzg9KsMavxHlk35ZDZwri2rfUi1xy/W5ZNhi5cufHVKhbNtNOfW2SXI1BdmCNuOrzpkiwM&#10;h/SyrMPk+L3sA63QsTxGZ4OxexNv693XEjf9Plgh231NS8+4uW+lvC9dSkZN8ocUi0d89Wzz8Pjy&#10;5WcsecPqFpzWM1LK+Pb1ii1EeP8I8k94ePiEl5dPeHx6xrL4wgDOwHbd4FcHf1oK04II3hFcY11k&#10;xJjhl4ywbwAtCCnjy7ev+PXLF8A5LEuRZe6IuIQbLtsV277j2/Ubfvn6BVsIyB5YF4/T6RH7Blxi&#10;xuNSwmoRIvbLG/7jP/+AP/zr7/Hl9h+44itC3kBuqWsmFAupkLB+fIDHgtWvOK0PeHj4iJcPv4X3&#10;D3DkgWpRk1MsXiNUireSdsCe9K4xHpu902kFXJFEUwXIdgbyaQHVrIPBcxuuBo6hMltyD2RVLGfJ&#10;GoDrEuckmAFcDI7yynrtDXSrTK+c4VLfzKlLJg7esh3o6Sw3bTHCz3sAcOtnHWWOvRzra70Uht3i&#10;Ipmeh0kMQ/kcYbmydX6U31dtFlIaZLRRDbnbPlMfQBA5HOfzGbGehzFWOSz55g1K5IqHPg9k0INv&#10;j8cHGf7qvKfTACjKIb0EZ6fB1Oqs4AHSWNT6BgjHyE0EmsTbBlVr6+RocjZbwE4evqMOTpWggwR4&#10;2vPgZ8hZOHwhjpqFWccqx+I7sUdm5oGAnzY+chiVGAQV4ch5ovBkiwEQwS0erjaavgJZVJDyEhhW&#10;rzPlCJepMfq7yrM3mAkonpr1T4gIWErj6ttA2wEItYZbD/c0pgTkCO/XanGkGgQVgEgMzGcZTibz&#10;xwgh5QPwL+uJbgcwBqFZRAtLgWopaa1wNnle5up3a3l/y+spjMJcg64hArp9Da9LJXS1enF750v+&#10;A9//ykjkp5TQGbk2s4qGkMH2XHI6WLNoJc3wfZkRm4VqKR0B4mbQXRmBJABK3avM/NI1wGpdH8kB&#10;AWDaYenazapPNYjKeUztGmDbBGgSiHX/PQeQxsIo9UZO1pHVmNoZ1VwlHEvM85H9n7K6XjTCAgNh&#10;uaoT1mUpFnz12SADuWYVQRE45H6olS33yBqjxzZNAYDZEOeehdY9oogerGj1gq6vx/P5aFGpwbsS&#10;R6NVfEkovwiZWZ4hIK8LltMD1tNDY/qHlLG4AhZWHQmyIMK2dzOGDlKmBEpuWM+USNgNzJWGegDH&#10;4ab9Z7LqoUsNcz77qiTgnI+jr7arWUjX6wWXyxXPz084nR5a8Hzp4wMAj2U5jcrb2s9JJe+yLFhP&#10;JywigD2FgEQl/DbWUE/eL4GM0+mE6/WK220DyPXwdMrwrJZwxfd5qext8lRysGrv4FBsKSWDX/ZJ&#10;lj2kVJXlSkiLce+Km7R1CyDqvt2LXxrjvAHt3CdSB89jjC2/CEkOBKkx2ot3enmPY7Wvc+QreJ8Q&#10;U6i/P7ZnmyuZSVpx7fte9gQAKUR4V86Ubd+RHbWikdn0IUQsSw0IT/nQh+41M0c6S/T9oZ7pO9pw&#10;oBG79r19PyIqfQVKflmp36uNpcsViOaAVgyDD7R3MoCtHF0qio6YcgWyi0IqdYP1AdPjcGLeE2K1&#10;muk5Aa77s2fmNRf1AT/O2PCLMoRg25C2R2urytoLFcWzgOhby0UNzIeyRemEASs7AmKYnIc2bujk&#10;iYo9ZeYMi3wIem3rKI+/mz8/566U5j/r2NrEKpK3v8NZoXGm0coGFUsg4cOZs/CR57p36HN6jzEO&#10;AkioJLu63Y3hiP3a5J4gbGCIn63QNkC9u1yP9rwRDeyT4anfLXeY6c921NKKR/dc3rlaI1K7v9Kt&#10;JAPVTcA19Qbxs1eK645fjpifvG4m23nvxDMXuY131NXf8+f/bfBeg9B66mp5vssATrlxzjwQpZeb&#10;JWnXTHLNPtbg7yxNWD4Y/XdGFp6fMkMk6DwLfrLumxV+ZIHUuvjSXvwzRrpl/aMXuQwyYgBGFio2&#10;ECODafxgCzAuvh4MKgt1K8BYy/40IGoNXPT3HKRtbJdTD+8UAkIM2Pca5gLX/OaG55SrPcdkaGFJ&#10;qKwJ3T32CmqzZzG5JdNRD2E0281iHC3LMvjSy5+TgP7IDhlDSJKU8NXD1wKqZ97JA5P5jrxMTh0t&#10;myfd4Gr//llq90w2/t6fa6WAti/QNjrWkEXK+Ec5L+fDy9F1/V2VsfzLzz9jccxoKDL0fa/FmSsN&#10;gHMr1vWMh4enCrifQHBYlsKsTxnNN7yxVSgDVMDj2y0ghb1JZX/59Rdctzec1hUuAwEZt23D2/WG&#10;133Dl+2GP397wyVE0LKCELH6BQ7A6+sFp5cXuGXBHq64fH3D//mX/43/5w//iJ9f/xNX+oq0RsRY&#10;CnJPhG3bgZTx8fEJL8uCR+/wdD7h8eERP/30O3z4+AO8WxFDFPeLkEJESBlYCE4AI7w2Y2Xr8gCR&#10;/axza94LqLusa5UHpsaQb4wHqqn0XvjU8VWQEVLNz1+AbNbaCSE0Gw9mxTVAoHqHstx1eEccgZgQ&#10;xbkOIpyn+cly8cQ/l6k2x5iGD40DuGw06/4g9Zfn5LL4obEvA79c/XStDBIOLQxtwMEvw7J4XK+3&#10;Buq7eo/4HjtyOJ+X5rFMxUOp2e34xfeGp6kKRF2Bod4/MNKHIKiKpeq9c7a/z9jj94IDdVHa/5sH&#10;6alkLdsMFRieyVBByhDqifHckiF3OjBTD554xtNBfBreD2qM+l6sD6rJ2tR734EJBjEsRdcBLK4N&#10;ODyAeBzklmajn6/ruiKEgNv1CnIOp3Ut8vYG3NjD3WVZcLvtTV7e5Od1iLNUP/e2xkTDyKF/xzOd&#10;7sk1hB+p6gjlz+BonZMxDzxseyG6Z61lLTGz2bLsFS1l6iEcUqwPzdJvLEl5zhNayDPv5X7xyFzL&#10;cWspBmeu5brkPpgEDtk+sueQqpRZppCuMw+1xRDghDbEmg3sCIbdl7KusdQM2n9/prrUFEL9XSUw&#10;NMrqk8kkH1RiguTBZ6MkPWjVy0yRTbn4Iev1kwTTd7RNjC1npgMlxa7KizUj7/HBMpVXkuHrz405&#10;gab31fpObahRmdm6frdIKJIJL/3KDwOtSYaSdZbMGvuZmlX3pNa739dIVjVOGvJvWoaZOHPkUKz0&#10;ThmuWhRSVYY655tCstizuK4gcU7YTclMqEoqE97ZuKOgld9F9hLazk7388xyH2ubpdpKsj2OU1ZJ&#10;CQ8Pj/j46TO+ff2C2+2K02nFy8uLAL2XwZqD+2Emt2WVq8D9FYOmKRWyWf+51GoaXoMSn1iWpfBw&#10;q/XQ4msgaM6tlnOuAPbZYbB0AVUQOhZblsB5bPV57bdiD+Oqoq1bEjpx3cUXPqLszTGFdmYyiM17&#10;nWTuh7A3v35XVQBJrDsZaMnPueVQUA3lTgwqu6KMrXabRd+bhKVtAtVhfbHgLL/ztt0qUOlAnOdH&#10;hfAXQ8U46s+nnLFvG0Lw8KK+7EO++o4FagPqHFOvgVVAp373s7DqirVeluturD1lcD0G//5Grql/&#10;EmMS/uk8Is0AZ3wZ9cHoesH5OBWkrpY5et7HQaIM5A55Om0vqmr+tn+gAcdaFZjAzOk8DIwWL0D8&#10;uv84RSSZMd1lL6exlJQkDtJJqOJUMa2RZe7hkbh5n4mfBTCerLySOvxIIhMgY7S2kbV4A5A1292s&#10;H+TAg5rlFdc20fD6z1WlQiLEe8Ti0IZaHVPkgYKrNVMaQPl7tsPSFlSqtso6yUPtwHu1tljP426s&#10;SifXltJQQ4jBUCeYwFRoarxqyBm44zRiKfkse8O/GnhveS7Kg3Bd10FqJf+/ZJJrxsZQ3AkA0QpX&#10;stiyUtZlAY2W1YsOafpLJKhWuO09AN5iLJXPH797jOkQPCZDaGfTG8s/954PvyyWxs2aDHGM/N80&#10;AL3loI1t4mRdm2U9JJ8Z/+yphudIFsss+ONecFSMEeQAVyh2/cBKRYbNHtmyWOVpf2M1ETcAo2pJ&#10;FuLl+9IwjdW9Xpf2Acsi7SvskGa9UWqlSyvWhOJFZknI5ywzI96XcglQgqA29GOInpzM35sUztQS&#10;2lOOr5H9QHXDwu8YDyfeYzRZA617sik5MLHsNeR61e+VBdpYA7YCTvramFBlkhd2xa9//jMcUve3&#10;zTWV3q3ImeD9Cr+sgHM4PT7C+RXLei7p66mwI7xbarFWPNpjY4z3d3Q9nXFaVnz7+hVfv/6KlAMS&#10;CCk7bCHg9XrDt23DLQNfb1f86def8evrVwQkvDw/4eHhETlnXOMNrxvh6eOP+OXLf+CPf/hn/K//&#10;+3/h6/YnvG6/IroAwCGkDHILQtiR4fBwPuPH5w/4eFrxsi54XE744cNPeH78gNNyQg6FOdMbsgUp&#10;FvCeqDR/bvXFNzLsDUjuEvEV67Licr3Uhr96Kd62gUk3FhzVM9nzektwXGyDTKDPsouyZO79/Ryt&#10;aaSkuDGL+V2ovrskKcdallgbZRKMVkeuMQycKOrem/B/T47MuAd1NocMnerBt6QyTlxrRNjOgn/r&#10;5e0Nv//97/H3f//3RQG3sn1Lkfoup/U4/M8FSC2MpdAkxpKVynkFGZjuDXJYqZ+hfn+1v7rFRJvd&#10;Yw3uzXJzZoPrcb0dFZDHwNHUfo4BA32G3KsT+GebqjDEYxilAeByA6HfM8u7Ug+k9VDYUuzNLAa5&#10;RPHOIcUwNmz1Gvdtx2lZAeEjr22L+tnUz+g+yC5Na2SVpFBksU/w7HlDFfv31oq2JNHf3bLXmilb&#10;2TqN0EHEmXTbOs80iK/Xqa49rQH4YP0iayKHyr7XQ5gj8cCrZzbUB3Q8r6UFlPQuHwlHdLDl1ISK&#10;g2J0Um9bz/5wnYZ1QjJsJ7Tdi34evKfSxA5IDydm3vo6A0juccP7ymeNEVT8XvYZZo3rlFh1BGeb&#10;/R3XTKKXk/vZjDDFYLtkzlv7iA62lfujZaHzPeQdvreWvaRVi+pQW72336tvZwMeSWySZ5jd6yah&#10;0Cqg2rI4rOup+ZNjsLoSa47rF+/hnG/2MrK/SIntxpw5VEAjIXVlIZMrhvPGOWCSp8X9kbT4swhY&#10;EsRf17V4mNe1UvaG0c5qWZYhE+R6eYP3Hh8/fjxgACFcB6LitoVDL8vXxes7pVRB7JIvsa6FiMWs&#10;ciCKvaX3RCACecATwcM11R5hzCEKYUOqFilJnM2F4R+xilweed50qxiC9w632wZyhH3LNSsqFaAa&#10;AoOp6k9HDtu+DXaqPQQ3tro1xgBKuamhYpZKLbTPYPb2FgJStZzhHqHk0UiwL1Vbmth6oCSC6AdC&#10;ZKr2jSX+CjHXHDwiIHdcK8UARxlIAUniSkGc2RWgb2ebWHMxVUWtyqfTa5MVJZjYrVEDcyHCbAuQ&#10;6r1r/SNfj2PQXnm4t/dHam9qNhVnULUzY0IYtfZRSQzp73gHSjthhoSC52jtyB74rDbuClYn1Ip8&#10;zrgysMlpqLeGWl8TDY0aSFsbDnuH/N+TwPKZWuo9ezgymfeuqYAlw7+vg07+0djcPZuaERMZmeED&#10;gD/BRecYEpkEzqJKlffADUOPe3jUqDyYk9EsUuvsjNX2fYMCBF3ZrNXLltOGrA2svu4eHqWdNN7L&#10;bP1vgfe6aZOhUpLZq30jtf0NH1hWIaHlaYOtidrkLJB8BtRrieqscZn5fs4Sn2cp0PL+aGuTEYjR&#10;LF5vvtzWC2kVlRLw1w2ZlIDqdGwnk53bC52HCVnOI0NDgtTc4FovlhUuZ4UT8rUXC5cennov4NFi&#10;MxIRTn4pkn3kGtqSm5edZVHDtgCdEtk6l7Zpy+ZpTFI/hhAz06KBgzQetjM5rCyItWWTfId0CKpm&#10;mFjMUb3eLUBg/EzCqHwiNTSjwXNZs/j1O2SpDHQYovXuai/nexkD9/yD74Vq4w7IZylCdBE43kcc&#10;aAm9cRbDgBCbXPP1yy9YXEaZf1XJeHZImWWuC/y6wK0rzs9PCDnj9PgMv5xwuV2xrNVOJZd8B++7&#10;z2SMGzISVr+AnMMvP/+MmAL2fYNfHNzigHXBFq5423a83Ta83i64Xq9I8YYcL1jPJ7y8vMCvZ1zC&#10;jlO8YNk2BLzhD//2L/jHf/pH/HL9FZf8BXTOcG4tAUPVn7QQrlas/ozH0zM+PDzjYT3hfHrC48MH&#10;nNZnLP6EbdvLoV6Lty5VXQePYb8QMlwHFmKqHoiEx8dHXK/XZtGQKqNI2oKMa8Y1j++ZT3AvNHJl&#10;ZaW2T/V9slsqWDZNmlFQGFrdX1xK38eCwR7Uzga5TfrnjvkLljXGDIiywvr0gPqejcB4fo1hR+Vn&#10;in3U7373Ozw+PrZmu9QHRYHCIFcLw4qhqEvyUVHELE9HegSdAaUy6tJ3Ox9Ay+3fsxu5N7ibryky&#10;mZh9GCUL8pmcFneL13v+ifdCD4e1sfAtPKrOBgYmg69EgMfAhJ6tuXuDV4ssoZkuB3a1c/DirG7M&#10;xQzkvIgBSD6wIDtwugBIiCEe7P6a9Y/LQJJsJVsJCcLdRveeHcZfMqCW94QZUexlnHMP+9MEAZ1x&#10;o7/vwDCuC9C73nQ3wNX4DmUQz57FaLVYUXPYVh6yrtIWMBZjmSpNjD15tT2gVJYemsHcyRquKhXi&#10;xPqTJmDpe0QFa8+W+9zM9s9ifuu+a8aq1/XhrF+Rtqca/JfBytlYw7Kmn/roIh9sEGessl4nZltZ&#10;U7NhDqpXap4rzWqjWxYfM4zuAfd6gChBfB38qgNtrff/aJGK+6xQUVvzwHr2/KzMLXlNeoB02NON&#10;oSXviXId/elPf8Lr6xt+97u/LZZ1dc0W9YGDq0HRWQRaWvZcXrzD+nol4F5qtgjBDbLVWbWuOp/P&#10;Awiis3nkc+CaQ2YBcJDuOIzPh4Hz7XZra4DVlC3YtDLSudbjQemM5DGy7jtzNMaSPbbvO06nE7bt&#10;NrClxyFMyZIi5xrDmqgwvXck7txamDpntMRq15JCtaapgHJyvlqSZcQU27mGCYkKyJVhzxaPlW1O&#10;hJhDDTinYTAXww5aFsScGkudsxk8ivJ1WZZiKcNuCBni2ZXBT6rnCatotnxrigEiD/KuqnhSU/Pk&#10;XFSqTrkjtH6gBk5GEZLsKrDPWIR1vvP1D2pnVdvxuoy8ngVu0AkMDilHxIEoMeaUNfBYEUetz5J7&#10;SSEzjl7g0g4oKpUkUsKyrqDqrBBTrqSMSloQ/OXjmYJK6OxEwGKZecTA+p4k+wxSIagkYwbK5/mR&#10;EIGa1cI+UUyYHA1ueyPHp3nBh1yta6S/Tvn8JGwVB2scox+ylIn9HMRg3zfWBG4Avu9ZQ1sWxQOz&#10;9B2VXlcX0KS+lk4qYyi4zJWUKgQi32y/LTeI7yE1zuumsQfWw3280gagAAAgAElEQVTr75qguLhL&#10;sjbU/a2leLMy6u6RbrRaVdutatKXNWS4NyD5L4P3s9Ay2UBrto0uSjQDzGKCWXJA+R8Nhlg2I5o1&#10;pxsE7bM+K6Y0g+VekJBmgbwHEtrDCZvRxoxk2YjI38Ob4syuhyV58l7wBFwzkCy/0hjTXQ/NGavs&#10;e8IX9L2Ua4ILLOuFtQJ8eXNiGRqnoMQYqyQvmTJfLWsdPqsWHzpUTA9HRiYSf5Y/+HKRAdbrZy7Z&#10;VrJhs3zvLUBOs7Sk4sW6j5LZlVJuE2/JGh6ZNFl5u8/zAfR+kVI2Esn759wDvjTb614Yyowld29S&#10;PmPR32uA5TBydjB0C4gE5AqIZILLhMvlgtvbNzydRFYAFeaxowU5E5x3WE4LlpOHX1dcY8TpfEau&#10;Ra+DL81yTvDOtedXGO8JCRFbjHj0DwBlfPv6rYV+xpyxhYC36w3XbcMedtz2C96uv+Lt7c9Ylx1P&#10;z094fjzBecItXPF62fHh8QX//O+/x7//6z/h69eviEtG9hH+dKpsI2apAtct4OQf8bR+wEpPcPmM&#10;p/MH/PjpR/zw8Td4efqIuFclUA4VgB2HfEiAW2qIVrXcds0Fv68FVn/t21ZBrIhVWEpp6zGmvnu3&#10;IKYqSc4lMyMN+w4Ua1cf4KLAMzzR2fMdyPBegsTU9peBeVkbK80ItYJqZ4y6bO1nExB6Zqlxj7E/&#10;K8g0460wZ1zPGKhZL+t6xuPjc6sjck5YVt88DVtBjx7sRpjYrBQT19pIpi5aqIC+9OhnEN8KvbXO&#10;rVnA/Kxgt/aTWTAwn3HHuoAO+Tb3jlLpgy8D9ixgZ3beWvscB2PPgGPtle+9L++kCrvTZ6Q1ONZB&#10;jvwfziSyap8hhLCF7J3wFi8t9PB0elAWEZjawJS6R57hrV2p+7NrbGCW5McIg8HTNLiDV+aMeGDV&#10;YBbD/d5ZJPeaMiumpiiUAJn2Up8NgQ57zRDImhsrM2WYDMECUBcgJ8ZQAsArOxBk14ckQGr53eU5&#10;O9ZKhJzcIaia1U1cuxx6ExRbGCcsR4g6Q28gU3hfVZz5L1ImWyD8rLHTRIaZf/c99YTlKa8HAPK7&#10;ycHN1ALR0TRI2VrzkjGtVbQ8hAXhu/osuRdwBtMAXDlqvr9KqNYCVK1+RQ55ZiHK+t7poYj5fuCY&#10;8TRryK1gPv1neu+egTuWHaul5NJ9DgMWZT/YWy/P+0WMEU9PzzidTtOzsbDh672OY95GU8MsS6nF&#10;Umo+5lNrG+J3bq5eZ+siPQyQoCqffQyuU1NiUvU+D2KviAhBEpfSMLSRNSP34jrHgq+RrWK0Wonv&#10;+fl8bsxmvn+yv+8BtGzTGZsSjrMAnXMIOSGHXEHRWNjrMcE5tPoxowewL4vHHnbs29aeAYPvCVXJ&#10;WIczqamFY6+t673Muftu+8Uhp9gUkLkC740kIXI/9tsNga2KmlVIId1stT9v96va55Q63zXgOlR7&#10;n4yqtEvlHi5sL5MCQsrDeyNrKbmOes3C/VY5k1wGPFzzx28YhBoaZirD3nbNPKR2vcdv72C2iBdZ&#10;eKR3drp0QGh+7EO/khsrmwN7GQDea24Pn60JxU4yNUUhDd7iPNxh0ijbRrLym90C+tl1VLrlbO0L&#10;pX4vA77y+7ZtM90TjufAyHyWf86/z8LYdM1s9WAa7K7mDL22NskVavCmapycCjmEB2ndqkUMHg4g&#10;uAVwa1b93BJ7DnYfCbZjnYADgWNOKKEpBiOtSXXegGUjSnesI4eJ+/Bk6jWQvA+p50+pXlh7z7d1&#10;XC24pHXoPZcVTTDVmYwzDHeGeVkWle+p4d+rM/9LzHs9hdVSSxnkajVXFjBnMdXuMcV0szebOGlJ&#10;vPVZluXNPamJBNMlc0Y/MAsw0cB5f0HSdHrE38OyA9IFpMWGkYWd5WNqMb0kI0JKkCULXy8y7913&#10;2Q3NJKLy3/OUm9lJmpmiC3sLZA373gOzcqohSMEcTFiSysO9ngwt5MR99Pb3Q0AdsxKt8BLt56+l&#10;tzyxloycGVtPMwokm/ceaDOyDmP7e/39gdmcFJDA3QXuLcavtYdLL3x9uN9TAr230Vms43s/Izdp&#10;zVq23j9dRKzrMvgQdn/JWmgpBvb1ekPaN5zXBcANsRbryJ296VeP5eyxnBe41WG77XCV/ZSrVUaI&#10;AUskLG5pAERq2Q/F3iTEDb/88mdcXi8VRy52ELfLFde3K97e3rBjxzVc8G37itfbV6xnj8eHBeeT&#10;w+PJIYeI1e+4bb/in/7P73G7/idSJhA8ct6xh7o3VOZn2AkeZ3w6f8QPDz/gw/kHvJxf8PnlJ/z2&#10;h7/Bx5fPyMkDMRbP9pQbgMPFKTWmZxalrZ1O770vkuMQKpOGWriXHBy3M0OEFZWAJRR7jUSAKHil&#10;zcfcaiYPhYw+V+yAY1vaxwbf+rOsgbYoXZvfKFBipOBosA+YAYMcEngszu9LRPW7KEHX9vNZeACm&#10;wsD1fkXKCcvaLT1oYNxqwHq0H5LBnqmCAs7XYtD1cFwJDughvmaj3JM7asm7PoOsWmDGzNHr4J7q&#10;4z0pqCYAWAHgVsjrbB0dinkZ8MyafMEmgiM4eCTBTm32X8iDt730FpZew60YreCRZrlu24Zv377h&#10;fD43xYsGRuXzWLzHuqwIcUeMASHsoPNjY16OzCUohWJR+7RAYerDoPJdyhAquxK+LZU5NgMZ5nDG&#10;skU61hE0Bdnvn3ssmx/rCA3evad+uMeYmp2f/Blvb29YFte9s0HDoMmqQWlgluVDvWMO08SeaPUd&#10;WgU8A1W156neuxlcsgZ995hvemg3Gwha+6kmFlkAvQXWy75nZj06W4cD0M4Bw1aWxXt2ibnXrQOg&#10;7OxwQbahMmuyaRg6Ta0QKWPKfJ8B91I1rUlof0m9OWMWzsLFdcgw9xSa0HOPtW+9w1zHL9UKg602&#10;rSGC92sDPjgM82/+5ndwzmHfb4Mlle5zUwub7jkffDneFZvD9bTi8w8/wjnC9XJBzhmvr6+HYTcD&#10;1ZntUmpNp620pO0MA+y81iX7fThnydXwaULYdmGdkrDvoXqwL3Cu2LzknBG20j+f1hWZCFvtJUG5&#10;DUZ5Pa3rilA94DnTJNYhIp95MUZcLpehv4oxYNtu7dzbNtmblTNy38Xv8Q4hxWYlEre9D5tiaoOz&#10;utrhnMM1F/vM8jOxqVidc9jjUSnXsuPY3rMqaVKMBfCk4q3fsylCBS7LgIR7924nFGsIKO81sYfd&#10;RxXeXc/auJe8Ou99VeVSs1HRimig9vkZRkh7DYKSAKnEDyt7m9U7aY/FN9wt2GNWNr4AYm6ZAs0P&#10;nsYQ075P5Kl7wgwnYWucZtVGnQudc4an8bsM5D/tcqA8xvUwSVqvlOPU12tOlTXvagDufTWgRTq1&#10;yBsWydbG/jTGVa6P1+RsmDkj2sxIyJqd1U0XZla7TqhlmmF6H8QYz5smCtfxsw2bJIxERwh12sxm&#10;RdcY1pltq/0cdBgrD9LKMN6bSt0ZcfJ9okp9L+l+3QkeRtWh65y1T0OuSPvuVDMtJvXC99Qz98Lj&#10;Z4x8qRiVipMZLiXPCOvn/1vg/Qz0u8fqs8ACCYRYv3eWHD+z1EhiYfP0TNuTWJuLlrLKItdiQGjp&#10;mGbtH21NymbTi8AentLlPTRl5MkFIGV5VrOqgWB9KEhG0vj3esCr3JyPEsfcgmrkdFAy3tmLT95n&#10;i11SisHd2LB7ACIfMto71AoUy4odG0LsoE6d7Kfc2QwpB8gwlVQB0iwKruZjTx0qHHRYTdaZhzC/&#10;8s+jFInliJh4fFnKAintk8MGDSZDJM3zEEhmQfCAyRpsSSWBtMIpzGC5XvJEpUBwLjVW4RhSq7MT&#10;aLBlksWh9W7ObLIslYYlS30PZJht3tZAy2T5Kr84PvwK0yfaDGegFrtlXYacQJRxeXtD3G9Yn4ol&#10;we26I1R//Jh2nB9OWNYFCQl58YBfEEOAdx7r6VSYNc4VJr8jcS2h7YPE1lcAXi8XkC+A6h53hJgQ&#10;tw3b7Q232wVv6YJbvOG2v8L5UsD9+MMnvDw9wiUgu4jzknC9fkOIXxDSBXuMcHmFX/neFJALifC0&#10;PuP5/AmfT8/44eEjPr98xg8vn/Hbn/4OHx5/gMeCGCJiCM2vnJIHYkJCakMPVoSEmODQGbHtHUKG&#10;XxaQd1hPK95eX4VEOVbgTsoDRSFU2fY59leeKrO/SSyrRLMwa2hiXTEWnUQjGGWFpWugpu27vG5c&#10;l28yaywP71tugTrM3ulhrakyYMbMjMEKoxWKxT/VVbCdFKAsm2FZOFvfQWbXcIPAKVeZcmXQlz/T&#10;HoQ0hBNW/3qjljice+jsy9ZkkWsyWUutVOyY4gGQGIGkHjjn/aKuw246+N+lFIe1kCtzWTNeLSXe&#10;zMNxtt/1n83DsL2u1gbKFBYdmo+s3q/L+pGy7B6EnXEs2GXg+1AzxPIyOcF6luz4DujmCpQnhFoX&#10;kBiI8r14fHwswXjCD1raoPBwj4cDjw8PuN0Il5gQYwm2LqqcxRxIFxl7qAxxIMZQvgNL9AW7qb0T&#10;EACK8pbu4HlnUllB9Zav7T12vR7C9GdOdxupe77ZFmNbn3fZOj8ryNCP/nxooNparoxEroVIrlEa&#10;5e3SBqMNm5alDqI7u409sEl83qIyjRgMlKBoB5D78k8iBFfeA21pZrGqrb5E1qtcazUfcw6hdN1O&#10;L6ees8JZWLNmW3vxtga4nhWxApRymGYNCnS2lMmGF+xKp1RBbF1BOiMrH/3f5T4x2BXXQaBzhJii&#10;CDVGG/zSpOmmpmxRyjSgBRsfzpZhm1aevzHdVRHfBRlwDIOVe56lKhhy2uSgt6r+olCgzOx/ZDhx&#10;8/iuPQHlUhOxVUbP8LDJZXJPGTMCOFgblTRSlJ6xAYbC1iOXsFleIwyOxxTha0bRw+MDYkr4t3//&#10;NzycH1p/nBIhJddD7mOE90sDrnMuQ/pU93iqIHEBO+hge9Qt8uq7AKGAQWHJlzOlJ/GkmJrqqgSg&#10;so92gncee1UT+aXbsyxV2XljkL3a68j76r2Huzls+459K2GtfvGV0b63s5nPS9S+lb9Hrushpb0w&#10;pnv6aCO7cBHYverR1IpsKVhA9O6/Hva91EkpI1R1VEwROeUeFK2y6NreS2w324mQMccWTMlDPL/0&#10;Wq9b2MY6PPBC4d7331ssCoGUc0t3YjuUUHO9UiNwZjFodDVIs1u98dotyqrUGPIy5JSz7iijEUtm&#10;eXumfZt6nyx2+AzUNBX16FKiQVU5U55OyHEWMWCo3YFKcnJDjzESceWePFf28L4vA6qlynW+Z3Yc&#10;4+C3TtTrQRNU1zVvVmD0SJicDR7eYzzr56ZxOivbRNdehzXBvKbmEWYA3KSHAO+BzRnSbtOJWqf3&#10;cTOMg1CnXG2gQBCg/gF8F/dZvEN83VzfsxtRq1SN8FerR+65UWjqlVa/2Y//UG9om6LjfaPD0E0r&#10;HzRB3crlkutK/pkkKPlB5Um2+0q1//yrM+9nEy7ZlFhhSZoBPHhpGo24BNNnoQ4jbbeDyCTZFWqT&#10;0czLmVehBAvvqQRm7JW+GafBDsQCJmdsEM2WtxjA96S0crHIhPoZq0pbtIx+akYDiQRQFoX16GWo&#10;F7m8hllhzNIo67nfC00bWSQFJQ0xYHEnTviphVphtLaoR0eFKdFkeWXK3/wyq1SchFScG1BuAB2N&#10;Lz1k48pSnSo51I2ltdFoEGCWWC2bNgkSZWRQZt9wd7g/lgJEeprJ9WaB5dJDkoHA8nu0t9cY3Dse&#10;LnlaxEjPfy2rtX3j7OC09+RJVgDbPXbZkXHQp+0t1DD3ovWgyAFA9QRLKMW3ywnXyyuQdiAFOF+C&#10;jSIiIoA9JpxAcG5Bcgv84zPgTkDOOK/A0+MDti3A+0fse2rMFqLUmm3nFsSaRJ8A7Ehwi0NyGWHf&#10;EWLEnna8vn1FiAERpYjfbq9I4Ybf/d3/wN/9zW+QIhXJLXZc3n7BfvsCRxtiupY15wgpr9i2HTkB&#10;j+szVrfi0T/jw+kFv/nwAz49fcQPHz/jtz/9LV6ePyNHj/1a3i/PYDYb4XBIGgHZlwI+saciFWYs&#10;yVBlPnC9g1uWUuTvoYVZMq+ip9Knau3jml0CtcLVFRY3S3ArmEnegXxRH9xbR1l4JfLw09r35fsp&#10;rR0OjFMSzQLS4N05ykwlEyQjJyrh3QIoOBTvDLqKoFknaEnFFzY0efc99oweFPf7kZByVYa52pyj&#10;+5Za56Al87cAax1cV9ZQtVLyY+Af1xWd2RgPA3Ppi64B+gYc3rVESJBenQqWbGtB11Dak9w60+9Z&#10;xvWi3ql9MTWLEFSQmYYNmg7XOAOspHenRaRx5IZA5qIgym0QNJxHuV90rECHrs8kk5il+wyw9fvi&#10;QdQJBo3skDNc2VmQYvFuXTJqKGAP8Ua1FgCoSrsTvMtIkSM7OnDFQ/8GgnnXnqlVkHcwYj5Afs+C&#10;acYiG599aoFwHWwXoIQBLOia4N65OZ67SoGWEsaMpHwgigzfmQMVmy0CVcAst1peWlO0JonBIBqV&#10;Rs26p643toikWvPJINv+3pd7ejqdxO+j6XCKrXMslrylZJE1vB5oslolV5CV1WH8VTK6JSGfbyNT&#10;UgFKdQjdiCh8TTU0Utb2Vi8jr132Ly3AE9UiLtMIlLMn/uEs66QqaW1i5lfJ60kZnnyz6dA2Pt9n&#10;HTDWqbrPlOsn6VBmjAHglrrh3nsye0+dczV8NA7v3rFelZYjvD4wEGMsq6Qxs0CyRzP84vs+wHYe&#10;aa6mkftDjBEPDw+NYcx9BhEh156KezpPdd+uPVFpecoeFGPGqdpmARm3fUfYb3V98WCsE6b4M6iC&#10;ds2Xu1qg5rq3Zw4WFYNYBvlTDe9cFo8Quld9t3J0zVq1kdNiCSR3zlWGZ/ncPWxDFgEz/GWPLv9d&#10;CMULPon8MF5fKfchYgyiP6Pc6i+5JgvQjvIcmYHfMtyoK+NQmLEtl6nWebzmlqoGzsba2/d9mJ62&#10;v5czvCBktYwubc+EOAxEUgWDZb4QZRrA8Hb9binK4Qr2tXBU51pN0KwonW8kmoattHqhe607ggl+&#10;JeqhrI0QwuAuA3aVCNU81CfDc3ldRzCTRL2vsaEjSVEikDIjasCkYh5yBzFgQU5Y4XQSw4x1ffDn&#10;bsO50j/GTK2eoEY2hbJTwWDZI+uCQvwgLJ5MdeGRbNpJLfo+zhVLpDCGWZ/vBvLhvVzLWeDojAhx&#10;D8eyvrMkKY3WmO/X+3I8ztkvx3WZlSVSFmomp3Kgsml/RsOgHhidQXIbohxVbzLgfuRuytlJ5gHP&#10;X+CmIEnaJQvNUjnju5QtWXno56StRI+DA61elvmh1nPXQ/BZttGsB7jnPvNfBu9nzAwtH7BkHPIL&#10;SUnnjEE9eB3jfhAlXPcMPkgRcd9vSL+8ln2JpQCY2f/IZoX92DRIUxZ9PLDrrSBCK1hMbzRaZm1N&#10;/GRxPnuGknHHf6f7jHb2QPNJjDjIbbUfmb4myWI6SlppOkqzgG6rYdJMvGVZSkFOHill7HvA46OY&#10;6EL62aIVbplkKvlxc9D+qfcY9bx+tFz1exQtFoA+TiSps6MkYyiNTDn2m9O2VtaASBeQ8hlzcWop&#10;QZjR+D1g+XuH5Hv3x5L93vvZ9zZOi7V/bzov34mZpMpqVnPOhSVYoGgQAa/fvjZWuHMOfvG4Xna8&#10;vb6B4ODdCaAVfnnA88snAK4Whx7nh3MBRT0VJktOAHVv58LuoRYaxJ6iDHgTZWQEXLYLtpgQErCl&#10;hLfrG94uX+HJ4acfP+HxAfj65Rcg3xDCFVv8iogr8n7B4sq13G4bQko4LR+w0gkrTnhenvDx4QWf&#10;nz7i48sHfHz5jN/+9D/w46ffgrAAqQJngzTdtQ6TJ+XFn9S14ypWlpFDD7Jx5Kpk1OF0OsE5h9u+&#10;YXUefvGNPazVK+xx3QpJHtIRAZSQCa05TQxYGEF1ljVb/065qa0kgK4LqXvh6da0fxZAy42TpVzS&#10;LJECQHKAU6naiiy5hgOLvA2Zb2OB104xpuX1aOn7vX3iXsbMzMZKAywj+JNaUy/B/BgTlsUZ+9MR&#10;cL2n3pn5klvqOA3KWozO77H3sq7LHmqigRyZAL8ugqgtzzASAwt3eJ6zUGM5eOBBjz6jpLcykwm8&#10;APWGQYSh9mpkgqxrUWbg+4FZRNSiyAbARdr2jGBbf6cK0B8rgEGNWc8D8jbAjqn++2RmKDU2ITIm&#10;tKrpGWVZUFn7zHEN0jsgf36XDXhPqTYG+/o2qItxP6iJ9LoYvwdMdahV887OdQk+WB7voz3lGPiY&#10;y45grG20taczju41htoPXdcRetjm3Wj7Yd5/S2Vs2GB5P5KdGsA82Wdlja5JSroJlaqF2bBSPjdN&#10;FuH6m/MqdN0sr+l2ux3CfPWamOUSHXqapqQ5Bjp24o3uJzII2VRi68HBvVBAJ1ii8jvrgYBWmiYR&#10;ZCrJV6Tee00CGPf8blnEwK4k9MieTNqayOsgAcpbxJ1F5UdYNUsMG2Lw2LcblnUt9ic+4MsvvyLm&#10;jH2/FXLVusDBty5MDtukTShR3QtjQkwBCD1o1rXBbg3gjLEOjhz23eFyubTfyzlCbKMQUyyDw1oL&#10;S/IfMzzDngYApoUXu/58GiGB9w9muoKw7ZvwNM+HMGRnWKsN/Ycr2VUhhnY8skVNJ2V0xRkymjKh&#10;DTJ2LwCn8V4XqwZ/GPA5cghpH4NnKzEiseNBxqDA6Q4I4/kjBx5yuCT3XPa051q0VMxUbUHLIIUE&#10;cc1JcqXenw3g3drDrb1c77NanSSzCa1zKYRk7odHrIUOPbnOg5RncAjSNsod9kOpujx62482xcO7&#10;LetEQlUtVNA2ztR/2mqtDNyzUAHzeyldFkZMYcR63lMkfu+zPALkY97Ae4DpPUb+DC+R61wTUKSd&#10;l8zxKeHO6UCusBnjNCgV7TPJzsTSuTOSaGLdW4sgYPUu793HPrQUttPy52HjXZYttR5Y68DmpFQB&#10;w5mPPKi3GxGCnOkMwqpH/bvkeyPrEia0MWFJYn1yuKu/h2bsd0LQseb6b4P3lixhFh4pG27LZ3jW&#10;sPNNkgfPPWYSf86ifFALCJtA2V7MFigvQRXJ/J0x3i0PbPkS8wbvnDcsdlzzheNwNC5SZAMk75lk&#10;fbzHQLHABKvwtw4xK1y4T+R1Qeua/5gs5i2bI9ngSJapXEP682bqDOuQMwETBpyr9HC77Qhhx7o8&#10;tInguqzY4w5P48YqJWDWJi4HCFZw3sz+YCZft5oS7dcqQXN5ja1YyTiY+TpXwEy5ppZlQQihgfrc&#10;NFkZETLgThZh7GXcmbbjR1vr9h4woO+v9gN7T6Y8Cyb7Hj9ffTjLTA0LIGOFx+12G35GPqMDACuk&#10;0V3FUWxzUg5w/iRCiQjrekKIDn45wS9nLKcnnB5eAPLICfAnV4u4emDUMLhUpmqtII4hdnul2uTE&#10;FJBzCYnaU8QWN5D3iJkQc8D19gq/Ap8/fcLnTw/I8Rty+oIYb9hub0hpR0gbHBJSQvW8XuCXZ5zX&#10;JzyfnvDp8QM+Pz3jeXnEjx9/xOeXT/jtT7/Dj5//Fqt/hIfD7XbFtt2QU8b5fIYMv5Gy8wLyx7pP&#10;RsE4GZ8LCcDudDo179SyRmG+k6yOYqWxq4O9lLonJwNjqy97YNI+k2qvknJzZobEONriaBWRBoIs&#10;tqx8p2bBeeO1ZMEU6F7TfP7096xbxXQf+F6knE6nwxB5pmCzQyWPaqp7HoMMYOh7odmNeo861AAG&#10;wQAgLMt6YI8cAfE5A10P5u5lBOjrYBaMvEY99LCyWe7JfeX+c7Tb6M1x298diTWv/eAwCRKDWX84&#10;50qoVAa8I+SQq5S+sj0rKaCsP3HP+XcwQ41tZqo66XjffGPeF+DRt6C18kxGsAx1IOcqwOAPfuOy&#10;AQO2LbUmlsH6fp4vA8AfQoCMKuJQX507UwLR0hBwbQ2+Zuws/T7JAcH4jOag/YwNNmtarbqrXVNl&#10;TzXSQ1UvzfZAPXh7bygl60itQJTBqWNAZ5c9c31yuG61v6acBhXk7H0a6oeMaXaQHopmowazhpoS&#10;JD7W9DR45WriztD/iPOu9z9HG1K95qwm0Qar7FrW7nuOKs0ZM1034ZpUYq3lYe81mvUYS/3jnTev&#10;1zsamKtcw8dqvaKzAmTfopVrer+X68Ar//oZQNKejyM4uGEPb0Cl6Huse2P1iUxGklu7/Nl1XQ85&#10;B/ydHh8fhx5cE8R4P/YCyODv7JwrF4yEnAIoR6R9x5aBP4cItzj4GjTsK3Egp4SYJZBeajnuT2IM&#10;CNsNca9+8xlIAsAutmVpHN7WtXC73downmoOWRbkQLbjWZbRWoqV0kx0KYNpoQpIrHhGA+dzzkjI&#10;xdKm9llsORNTRArbMBTsz6tkT7FdDecGMEiu10s5xyOSJDdUf35Z00jCVVdM5Vojr011EOJ+CBnO&#10;9XfKTKCOt+YB5B9ywtS+Ma8VYboqDOefYN1m9d40hEVkH/F/W13xDhGV7xXXvePQrqurdYDqvX7y&#10;Hih671o0EdEi080URiNYP9p26nPF+8XAh/Lw92ffx+q99R4iA+PHOtEPQLNV00796L/jP9ZA0ban&#10;dNA2Oy3HqAXmuoF8O+snLDxN93ASyD2QNSKa4qYRRVGxI1Y7VetlqFxDXX/MsDKt9iprmaZYE9eq&#10;0lt/brFjY8LvBa/e88Sf5YhaA5KhH63fkVWbVmj48G6CBlvyfq/G4ZzEtnJOBwcNjRvLOkg+G6lC&#10;lP0w7zk8TJfh8H918H7GTLenGDSkv89sBuTf119WFqSaIc8vmWVJwkDMvUBciyHDv0c30TMZsd5k&#10;hqm6s9mWFuAiCzMZVGox7e4V5frneyhOnIak9YZLNsPZDHbiDV4C1NJTa5DeqWtmQJSB4KN3Le4O&#10;avQLM28K86DMTzEhOYfbbUMOCfCpWQCklOAE8GF5xN0L6bBYodu2DfYROmBZA9NycKFVDBYQZDEE&#10;5N+fScD44CxejSPLx9osmTXFU0XebPi56YGSNQnXmQT3GJncMUEAACAASURBVIQzJrN83veehSUD&#10;s4D9meTZCovm3xuqZ7Js5LZtQwgB5/N5bGLEhF1/l5RSBbuKvPV6eYWjDO8LQzsm3tRXeFeARucL&#10;8345PYBowbKsWNcHnM8PIPD1yol5HkAqIJWQqQq2ZBSJ9laf6xZuuN6uSAjI2BHjFc4Bj4/Asmy4&#10;XC8I8Yrr5YLr9Qr4oryJ0cOvj8j5hMWfcFqe8HJ6LMD94zN+eP6AT4+f8OPHv8FvfvpbfHj5XIJt&#10;U8YWdtxut+Jr6hxOp3O99yM4y3vQUgcVpZhxoJjU3pJALjXQgw/B6+1WQy5tb8QDUNZ8JoGURlZb&#10;OVMcoIaHfT255gMNGtdAVgOcGWiclfVBu2q2WMDRaqszAWrL4bSk0BlKEA6oZlaBF5Yr+aB++l7L&#10;giOIcGT9z/yD+Tsty9IZQapBa4qr2twOqgF1fvSzxSvrt3kz0s/+dJeRbDH/Z5LZGUNTMiDvBbvP&#10;ilx5dkqgZczJOUqHByBTDUO6KkfUUY4OgNCBnVKHVI1I0fJxSLw/bshC2OI27JX9y0Vzj86tJils&#10;Ted9Y4p1OXdZ1+TLmxPy1gb4XN/1s3m8f+yLXNRAhcFI4KAsMaiG44TrVtzzs+B9h+0IZkDbrCHm&#10;+yrPPK4dNMN71iDNrPb0OpUEm9k73v1sk/A8L2dJ3FNXMRqsag0Mtu+PzpjX562sKwegWQDB3Ows&#10;y1KYwKBD0zSyzdI0MG58HkICrmo0T+5uzc2BoJYlFtdM8t2UvYb2nU+NZTrurzLouVtVlLV2ZKmn&#10;wXbn3YBZYzBnebTPLBVnZIjZEFP/RxJ63gNz2mfU5yUl6tZQdPhddAx6zIKNPSN7SNX17HvwGrQU&#10;3KaMXyhac0QLBZW9oyNX7Q+dqRS17BlYOWWRf+SalPWqJvfYRDY3BYrG6yjf6Xq9wjuHfC5KyT1E&#10;kHNYFw+/uGp7QnUQ2oc90neerUjZX55t4NhnKosaoNh1FMtEBq2Z7MF2euyZP+x5qTD59bMripF+&#10;D7lfGogl6vvHVLKaGoiXuwomxHDIFNHWsvXwbKqJFBNS6GzVlBJSiCAnFegLcsolM8IYBPd92Jl1&#10;DGdkDGsfnVWfDcKGtYfqXI2ZS8NxD9UZfPm7AL+ZjfBMCTnbv7huKDVAGhSm3zN8/p4Q6/eAaT0E&#10;vAcQv6fyvheabe1B5r/XHZPBiNakTH3uzs5K/Qxnvb+F9UxxScYIZQ0/DPnRbJClFjLG2Pr60U2h&#10;2xH2OtEBA2McgrzKpKekfPyPgxX+DFYWWc9JkgezQRTQFuSlDHN3iY39HZvbBUv3Cuk1360jcTCv&#10;p6qAkv7u3zNs0XiX1Q/fs14aznma1zq5Wmrx1Trn4eqAX9cJWnkwYMDkBDkvQvh2DAqKmWpB1huW&#10;FQ9bPc5qq/8yeH+v+L0n530vQEsC9XpD+p7rIdVMtkI926xFS5Y/YzlZG6QO67OCiGbfUW+0kqnL&#10;HpN6WKCDDK3NvXnCGhNAa+pnM1DzIDOfFbGWpzNP6rpS3sF7MuVn8gUfw1L9MGC4Z3WiC0gNJMjn&#10;wl54KSVsW6ghsoVNt66+bmTHJtsCwKX0zBr8yILXYpnqcEfZzElPMp4eWnIh632S4IMFXmkVBU+X&#10;z+eHdk2ymE2qUZbXKieIx+kumczB7wnhs4oMbU1kNXezQZr1jt9jTWifXv0OkfD/LvfA4+npyRzC&#10;ycEbT4MZHCghexkpBiAEXF7f4LxDTrEC7YUdcbtdkPMZOQPr6aEwTZwHOcLpdAI5j3U9g+AQQ5Eu&#10;UvWnTdGwdKI0BATHlBBjAagv1zfctjfEtCPEV2z7KwgZT88rbtsrgIjttuFyvZWwXHh4tyBmh9u+&#10;YvUPOK2P+PDwAZ8fH/H5+RN+fP6AH18+4/PLT/jph7/Dy/NnODjsW0BARI5RWFHw+xAGFgJSlRvX&#10;vcSl1H07qXpm5u4RnFn2nAqI1hpWZJFJkE2GtS6yCjjYA8CaHD9DFXEZ6+pLiFhKI+Qt/fqq7/7h&#10;/TUA4cLUEr+rhddWmbUa+LU9lNj6Jw1eitqWzVKyWMF4MzlrKRSzCkKU73E+eL7PVDAzaw59H7uU&#10;3R1lkvXezsAXq0axznzr7+rz3Cp4LSbMHMQn8/dbTN3ZAHsGqlnfS4azH4NaU2VEATKUDMLrVLO3&#10;iJxZW8zYuPLvaKbdKhSTs+DPYWhdC29qIDrgBWkjpRJMz9e3LAvgHG7bNlhASaBWshNbc0QlGSdX&#10;myxxqowmniAQebO+at9hkKofa2j5bPTzlQG/uh6RLCQ+V5yjaY2o3+cZC3o2FKAaomnW4ca5OesT&#10;9BqcAb8zy4HG+mVyTwiN/WlZ2OihgAyjPt6X0XpAgw4WoUKHjct1rln2LVzTjcN86/eGfW8ZEhbJ&#10;YMZel3Uvcrq7z84IStrqVDLIZ/ZrVo7TLOfF2o81gUJ7x5oqEkNVzecgTZRLUkGha3YYwybnHKK0&#10;RMk9GDzj6I07A+J0r6UB+Mvt2vbEoRf0zhzg6iDlkRW/Dn67phJU2xtMMsVG+1U3eDNom5/h2YaE&#10;PW34su9Y17chC5EJJES+ASJUWaY5iXPCuZaFxO+QX3yrAUcbkPJ9r7l4hMcUO+NeDmdr/UQA1sqs&#10;jym17AhIC9VQiF0xxXp9lVG/rkgxm9ZKMUUklN+fIlrNx4SDXQXZckUgzx9pM5eYBAff1ZweyLHX&#10;WM2uJNdgVkfGEKmf8TOSgdxDkIGYUw/DTjIDSL5zcVB7zMBs+U71/VjZ+zVMASYAPK9H5wQ7i6k8&#10;/my3U8qJCuM5U6uP/qtM8PfA/fccEN6zlpwpk96zeLx3xg/Yh9hf+YyXYbpS/WZhg/L8k++J9b01&#10;xjGzwtW17gD6iqqsD3elXzq1IZ90GLByUSRO0kmdUIx0p6w1+3B9xA3zFIy2iJ96L+caVO7JEp+b&#10;WYa+N2yS/Z6uyzn8uuVYDGcw20x2wDrVLJLZGaO/l4W9WC4Wst6TdnoWgXZRlkQSq8w5w1diclEU&#10;jQMSdqLQWPHBIsmTUfOWQSvv0zNChkVG1XbmM6z2r8a8v7fYpQSbbxo3H1bRIKWjGlgYJKgEEXZX&#10;bpxzrh+64svyQ1gE83konBTzzZr8aHDYYhLiDlAg/558QPp7WuxPyazRxZXcFDXLxA5OzAf2vm7e&#10;ZiC01eD1gUMwpaz9wKMhUVr/HvkyWoG8Fhtfg94apNYvXYxqCpgzQtixhx3r6QzfvDGzkM+5A/MV&#10;E591yVjje/zlyxd8+fIFLy8v+PjxowIL5hNFvelaNhjWoEUf5lKdYjV3zR/cFZawDv2Q/oTyPvP/&#10;lsFbmjFJKvyQgc1YLYtYgkgGS++et/XMv17/+2Gz1Yw6/j8HM2l9HJqVxvd0OhUGtvCUBUpxHoMM&#10;rao+mnV/SoLdJMPfmM1UgoGK9UqOEdt+g6PSuISYQbRgXRbEEEGOsCwep/MZp3XFsi4AlSYq5Ixl&#10;WSt4VG57sWapYWKxTHCJZXA5IKaAFDNCKnY32/9H25v2WpIjV4KHi9/lbbFkZlW2SsI0Gmhg5v//&#10;j+7PM8BgRq1plaQqVS6R8d697iStP3Azmhv9RQk1KagyMuLFXdzppNmxs6wRIQVsW8jfK92xrm/Y&#10;1huuTxdcLpf8Z2HD6+sb7vd7AXHyWvD+EaALHi/PeL5c8eHhEZ8fXvDdyyd8evqI7z58xneffsTj&#10;9VMOpy1hZUg1j8KygqsPN9q9IzTwva9xwMDDFBuNygyuRY0vckPvPc6XC75+/dpCAfVhYA2qrbJ6&#10;BxAQYsge4ZVlXw79JmW3DrnGZa9zEPS4Z5+iN//NY18AIMq5whmXcuBU05DlkIKfQxx44eCgbHLm&#10;Hof9Mc8hdCVcr9UzdQDCgbq59Z0s1JsnNbPnqj/Hh6aSBWlNZ+JJi5EjkFzbW+qa0gCq8d5CYe/O&#10;v5vG7pjl0bTPXr5XEgGRGkiuhfo2IK8EpI2fx7bvWhuU/OswhF6N+7veIMo6oLNguh3btm243294&#10;efnQ9llZKzSQvNZiBcShlADnYawbLCAkEcEvvljr9GHq4j1CAfX3oKtUUJTwwGTgvG+BrEcMZl7b&#10;DQpS8MF5Bz462cGojbe0XuNDskquOGIycwtKrRbQSCt18CEDp/le3MLYbbe7SMWub+ZHrg2w6hDO&#10;ilwAY6zagNa8Bm246Jwryog5m1v6uvNck8pOrzJ1aGxrGBagCBUk4jVNtSSRJJz22ct+uG2bqkCt&#10;zd1yWlqYr2l2bgIkrvUc358YoUYOEiXDTX5GObTg96OBnwqjT7MtS9Unm4GwUl088zaeKbxkjRhr&#10;wGlhXacS7Gm5nQbfMyeAWUqx1RuDgjilFv469EymcBFZ2Gc7J2rwpnJeGIvCqhbrqDwTp+XUrLby&#10;uWYPWbSjwplY3tq4T/NnWwJg1R6Gs0F5zZrP0urjrrOgbal9G2BiS2+PhG1bc8YTbAHwMyhsnUMs&#10;VhGNe23z9UylpgjU7Q3JOYQ1P4tkCpmhZBblQNc07OkVfK11fYw5JDfEUIg4xQPaULPwSZU0EfO1&#10;N4SdDYJNFiGmRpIZyYTVVqx8ZkZsgnVNkZkaMGyQZRd7FupYX9Q/y/ltccASqIRDljqMDBw6mcWg&#10;B2RrxMIZhlETJ/PYfKzjOoBp2edEs+hUgWKeg0P5XLW2K6caKaOc+0fZb0fKySmAyT5ffwaMUGOa&#10;Drja2ZSZhaa2/5abVf79TqKRzy2v+cFIQeihnmQGPK2r/vi+UWpfbgFpTeuN3mP+c+yM2P/3fU0h&#10;5pItVoJGXNs09De2uR9Qt0Q8GGDsgNvSy7c6xtpM+iqvX/cnGdYu67A6eJN2oxouI9WxklA6I9FI&#10;JUvO3Nzbhw/D0TokUaw2B7B6QjIeyZPdQm/m2LG3WOw2QZJRX9nkQy0IrpzsyRW87qvnR2RnwWhV&#10;ZFEfZX6/KyFDY+5Le22JmdahCR/oaoM9jj1qtYvMdNr1foS2n3fSBbUepeZ4VfZ8U1uyXLnZuue4&#10;ev35vxl4P7fG0MG3xtdRADgSPm6yoNSYZalIXmqjnv3gErzxA2NieJhNObwcmw4m2gEDUuaqgdJa&#10;k655mql+hqIh0Bj7UnKmBRlKZt0YGOp2MmH5cBzJwKQPpubRVhtwni5ePaM1exR90zMNUOihn3tZ&#10;Krc2MAYDw6P/7GizQf0UzNPBACzOwTuTmc41iC5H0pf1ZHMDYMvOVYGBep0IAxg8+qJvmXEbE9Z1&#10;w7/8y7/i559/xd//vcPz84vCuiTVekDzRzuSsWv2B9pgYK9usA1wtna81/Ue1IAZ/jxU2xwAxZtc&#10;D2St7OYxQZ3f53TIIDgqvGbZGjvPYGMhVluRhHYzJR4yyMODiGIDM71b8iZagqcy693BJoL12XbI&#10;AvDWA0WyGlNEKDYRi6ls+oQYNkSizBi1CSZGOOvxNSbELcIiwfgTnCMECqBEOPkTblvxX0bAyeUw&#10;W5QhRFizTz6Z7I2fCEgpIMVqTxaRKMCkHKBCsCBYxHhHDAkEiy0GvG43bES4pTuiSQghIYaAh6cH&#10;eO+w3gPClodezlkYeyqDnwd4POH58hHfP33Ad4+PeLk+4MPTCz5/+A4/fP8jPr18h8v5AYgWsTRi&#10;3i6ALc9AIiQ7SrgHIKzUGhW0zT9n4a2DGdYGsG0Bzo373fl8ZvYqRj2HiNAaR148EAgmZUDcGoeE&#10;iJRCUQK4HWOp7O6luXUD46N7RFMLKKtAfajPOrqHJ8TfUVkWRX1AZV0RAKRQmjo7ZSlxVt9sQDhj&#10;m+fGtrOjejOHIVSJ79vZJmr8c/BmjNnfcIlo95sdQy2rF6stb2x5mJoSJHWkXtLYn+Pf3Z+9lUGb&#10;WTl2xybW2O8jSNrXpwyZ7A0VGmubD2qa/yUwHWzP6ihd6m53tVhtyI+aFVmf8XUjGaH5Wic4Z3E+&#10;L4hxa8OB08m3oUEFA/Li6vY9zvZcD7J9KFR38/Y+jWWVYH0O+otIeX8uC3YI+aNsb2Xa4B5YljwQ&#10;DNuKNazlQ1HrO0xZc1RUTpHSQZ2DBnz08y6158VaMzTl0mNbAmwaCC3Vckdyea2+G4CiRPDW7VLP&#10;emOX2/EaHFllxFTWpOYJizTuf6D8PrCmeVsTeGAw7eykWtNlSiNd6n/XQhZ1yzw+6OBAPrdfAhES&#10;Yhuqt1DL2kTDgGLaMfqkWkezI5IAAgcBUnlNIoIzNocrl8DNer+zuq5I/6kD/sbZzjxGD2audSqo&#10;M+I0Nc4Rk/XIo1YbGB6xN6mAibX34ixeDUSSbMDZkFKSriimEkZf1mAqHuTe9UVnoFpn6EolqP7c&#10;FNMYZoq8x6DuywV0Bsve2bMIKVuimJ5LRIWY9nB9KAxBi8X6aX+m2a72a4IWjFr7ckmI04bLHICX&#10;zG9ObqkAch98kehtSqi4sSVPhVtW5H7LgACyjQgRSraQFQPoauVCNDJ4WwgkqNjujFkL+WdqvZca&#10;OzL3O1tWeRIhUcy1TNlPYtpYz1mGnymHlsfUrSRiJEQKTHVuxqa3gFWphcAD1i0Z9Imh7PtG9Ktl&#10;IN1UpbYNd6tlWUzljCv9DMlBFPUaNuUvLawjhO0Z3x80FZIZ67zqZW9NH0qDNEAfczsb9EDpRquq&#10;SjZOTiDAWYsIDMSdo71pth81UIxs2993ah6zf72UEgxZkTXSCwFtkDg+rxyLAHY+67Y8M0m7hjJz&#10;z4j6ksDtW/oLZ+IWpTzAqR82pfp+c/V7JUr078Txt7GubGGSA3a/31f5MMZgb1sNMSAe8QiGwZTX&#10;Ikb2JEZoQck0ko4IPPvQSdsxHFvvynOB266lajOlkBUSx/4YISuxa9KGG0IR0p+ZbBMm6z+iMcdg&#10;VGj23qID9NjZpAG9zk+FiLfLXCvLNVGpnbyDge3Yn0Wpy6nVHJIA3M8sfl8dgNTwJmkbdhw6TDul&#10;82ALzv8sB5y0ZoqrZ60xjWApFc6anfmYZdSHd876AdNDw4gACsg1rkGzu20krfo8iMGatKH+m4L3&#10;0otvFoy6t1YZk5elWb/0vIxMfjBeyHGDDiHCe6ey/2cNUH0PZ93weWYsFAmoa8CoLCykjGjmDzeT&#10;hc6a8Lq5SeaKLMR48bUsyyAjlwC5Jq3m4LT00dRYMMbgmz0w5QR6Jh3b+87vvZO7fYN877z5WdOb&#10;/syOruuLGhc7r7EA076HHWTMzZ80zTIODAOCDX788Uf8/nc/4uOnj60ZHOXxETJQSLPDmXmzv8f8&#10;0oYumq1OXfsVqAf2ocI8wJYH2krPNU16K5loR957MzsgKUWXOQuyEeXPK9UgZZMl1BEEi95UZR/m&#10;yn5IjEGdC27rDIxbYLxHoWTn9ynggSmgDBmDmEL+88XCGQvEzPw8Ffbdtm2IYcuggMlNg4MBFZlv&#10;DAG+WgCkFQTCtgU8PT1h/WXLAVgxtGCbGpoSI2VmqAG2VDydU24krcl+or5IkWOKiEitIHDG4R4i&#10;Qki43+8ItIJsQEx3vL79ArdkkOx2+4oYE0KMuK8Bzlhc3QJvHvB4+oiny0d8uDzju+cnfHp6wcvj&#10;Cz5++IxPHz/j+fEDluUCijY3QGXvcs6VIK/sKc1DXOQZwQ/PylKs2RzG2MLQQfte1rphb3t6emrW&#10;CrWR5M8AP4tkmEweLvQ9zi8egTdYqgLLDrYL5sCqrAXbOTfdi48AFu3MoLTfBzhoV+8Bz5+p/+YB&#10;du81SlNfZIUJ1cC7d/7ujP2ieg9OAta5mu/oH6kw0Fj1M1/RrDjxihfpCD7OGGHae0uQpobaDkMU&#10;dL9fHkY2XtP+WfYFsVGBe77Hc+m8Zr/CbXRGANgMw9oejGzAQ+HO5xO8d8yzfBlC0Plwv4fA9iye&#10;mKcajcleB8NZfclAtVao28GeUKvprHMwiQWIlu/fwWMzDAqqH7msE/m+0xs9DPaN+7DLzrbjZ6i0&#10;opg9FzPVpQZQSlmylHg3uz7s85FmNguaDc3wGQ1U39vaYE0Zmphb6M3yq3jdykPLtGefN/nSXkeq&#10;YzTLzdme/F4DykPMtfesCuN6RvaaXqpaBePxgM0lWcNJ2EdpNgVjpliaroWjQWFUrNlaHgXGgNuu&#10;ShzteWb7Ml/XNWNiuD+MJaipqySJrHldl+t+3Iuw8+IgmE8q3OTfqXYj9fN5xryrtfrMnoh/dqmA&#10;1foCaZGahBc0V3Frz1n+LIr9pZXPNxAowjozgs+cZZEneNnmphKpyKDm8vTnOtfIvL4ffKBLbS1t&#10;CKTdW/6u1ZKyZLCkMkBABv0S5XMm4+i2MatT+d7OeYZnpIHstN+b977G/brZ8j07c70TmqTllGnv&#10;cUyexM6WdpYlxP9sGCYm3R6GlP13NsAcbjHm+75k1jaLjuH8SmWoswfU3+sjJX5yZI+o+bBrFmha&#10;PXlEPPtWh50MhEqgHtN6WBu6je8NBkxjINhaY6dKMX14a5hScAzklFl52r40wwW1OmF2ttffP51O&#10;jUAoz18tD0+zIjQTQu5R/zG757NMQR7SLlVO3J5YYjHaexPvF5r60UBmkfHrbW1V30PY3Oh5CARS&#10;h9V8XdQMkvP5ks/GiQOErB2kNaQkLPH7wPMaZ2tC1lezPa6th/q97WgDPYbT7u3ROcn5iCg7I9Vu&#10;67bDZ/nP8bwUIyzP5Zr4m4H3Y3PphtAGuVEOsisBVOxtJDANux2AZlS2TgZIvM2MlepXygvVzMAo&#10;07aYDwfXeAJzD1m+OXBWPmcBvWcZJItlyWKeAY7vyXL4ddfYPtoGw7+TFk46Y2KMRZudSltrUyED&#10;U49AmRhTO9ys5UFJ+rCIH6CycMgblQzuKyCh7YGMKSUgZVC0FkTJ5omccy77FBbpYQ0mMyUQyRaG&#10;jZQi1Wvk/QJrE5bllANE2yGHnecqBzNkeJkWinz0DGrsJA0A1HxF6zrtKop+D5dlGTYUbZBzVDjN&#10;CgRtsz9KJZeeYRzc4HsHZxSPTF075DDUtSLXVp3wd09lwJLDFhIM9YFlyf2EIcCSgQmhyXuzlUyW&#10;AZ98yW4ooSjWecR4ygFcccO6JcQYsuw2RKQQs01OjDhfF/z69Qu+fH1FiI8wLgetWu9RB8rZx3Y8&#10;FCllZdIWI5bEGDllsp6IkExCTAGuKC8yoz7nQMACbrG4fX3D1/tXnC9nnE9XgCLu9xVbJFiz4OzO&#10;ePJPeLp8wvPDJ3x6/ISPl0d8fvmAl+dP+Pzpe3x4+YSH6yO8ywx9RIOUgBjX3sAXT00ouSByws6b&#10;+Xro1XVbmQxNZhg3GLM0UO7x6QmXywXrtqqyW85k3bE+itTTWYuYtpJOn2Xes9B1zqztrB4zMBN2&#10;e7syuDsqRmf2bbVgqR7mdc9flsz6Ms7BV8UawFhOnfEoA1BV2wIavX65DyYOwHvJ9JVWEtrephUx&#10;Tpy577HnZ0Fr/H3rYEPWHPzv1PoihDCEh/LzSwI90s5NDnE0YLb9jHMNNm5cN1aUAuN3zc/O2BxX&#10;AIAJOnozZw1i1NWElTG4D5xMonmgxvgZ1yztGHh9oJCfowySde/Qruyg3RC524agWSZ2r/ocOGZN&#10;zT+ypVnt3+l8PsMYg3VdOwu7rPmwbYgxYF3XxtSuAHCumbKCang2DRBCbKp2Ld+lqgAggua1jAJe&#10;B8pwU23fmIVqaYDRLONCEmqqikQysbS9aK8Ijbtnu+4JSSUW7AF47jkuB6pH9mPyutRnVANRNe9w&#10;WYtzUo0ET+X78oZcU+1KcsNMOanVTzL8TbMmrTW0lsN0NCyVjbXWnM7IRN8y2JXXtQ4iYozZakTY&#10;TPGmWfrBasMVubdKsM0ag4RuSzcD74ecBIyZArPgx2of2W0mSFHSzr2dex4Nr3EjYhwDiWfqaI2p&#10;eLQP8NfkA8y6zzRCG1Nu832js92p1KBM0UumMS+r/RMxcFoCQaaa3lMZrqAzxiN/nqkz563pFh7G&#10;GgRK2WSHMSj5e4UQG+lc5tPJ57FnGRlY45vKlpD3dx6C3q0/ffnMM7LafkCiEas4fpIHOWZQg2rh&#10;qkfZOLNwZP7M1rpZyxg8BJiVvlzbu/rwvNjWlvrTFiVqDFnp3kgInLhJlfxhys8Qs7kq9x+uq9Vq&#10;bcOCq4s/AwjZ5glU4B9klrEhZoWTvUSb/ZLZ1a6ZPZtiBtnqMBpMRbarWwvTnrD/ATO7pvTXg8hZ&#10;udJtsqgvvPZvTpihboYzHT7se/euVq5/JNU+2jk2y7g7CvreBwiPOZhB5ERIgi4nftV9rRITibH/&#10;eY95lAWgKfnas8Re68ihRMt84fif/C5qFprp1ky17iT2OTkYzr/b/ky2YriW9zNX/NpjirDGwjmP&#10;dV2bpRcR4bScmh1ZHjYxAosIuB4ILkoO4CwXRlOHvhdCrWGqA7mXWfxoA0CJj3LC84yIPMtn4/VH&#10;jHEIvJas/qG+LUSd0+n0zT73/yHwXk7dRkaP3TWmMyZbbYzqAyaBODnl5DKXughTIpyWBeu6Nl/i&#10;dkMq6Mq9hIEhqEZjycsHjzcAWpr3TNZ5JFUfC+r9dF4LONUmQ0eFs/z7ms9hb9jc8D6aDExa/MzY&#10;VzP5rW6tojUTZgr+APvNXWtiq8e3LwyLvC6z7YXxuaisBV8MAXCeTbu6rI+HB8lhyHivHNsMxgGE&#10;90v2ehyUH9lr/CgY8l3ZlphuHqW3y8/OPS33kqC975o24IE4PDhTUGObtdDQiecc39BmPs784LYm&#10;e2tick36s5pBl1CBFwC+eq8RhlDrLGPPf38lIKYVv3x5A5HNQKdzWLzDsnicTgssHCxcHhDZ8tnJ&#10;IgUDOGreZzBFEWsdDBzIeCx0wna7lYbBIYXMaAfFDGrXA4QMvFngFo9l8Y15X/1CjXGIaUMqknQq&#10;DdAWEqxNiMX7NVJsEs0YMkgVg8W6hgJm5cYlEeHtdgOMwfn8ACSfLViSx8Wd8fL4hOflAQ/2ig9P&#10;H/Hhwye8XF/w6fEFn18+49OnH3G9vOByOmdLg1DWLmXFSVMNwSCGkXXGg6xnlic1WKavodSe9zos&#10;45P1utYvlwve3l535xYHZWtjM7C2C9BYwSzNCm0GhCzF7AAAIABJREFUwqiDKVFgNOAXY/icptzi&#10;z6jGPuDPo7UOiTAE8CQ2SGjy0joIE4XVbMDGz2Hpmc+LEbknSwWClD7yc0cb5MjPIZmIfF/mg/NZ&#10;0cVBCq5IqnuZZF7MmGP1z9Z1Lb+XWtGmZbj074+pcm4HLhZrgtqomgmbQwtznwVDjf/OLH3nfGPi&#10;h7APWh+Hw1JFR4JNbBiwb4chXAUbM5CffVPrsL0OXJ3rtgVIKYPsRfbPWUS7oQ5bh9sWSo3Z1yIH&#10;5rdtg2PPfgWbQgiwzjWfcW7HlNcNldcwOxBRVW3srW6HZ4YzZ/mQktu9aAPto+ZCYynxZ1Rjizfw&#10;NOn2N9ogbVRaWH3fsFy+PzIBNRKNEcMuPlSV5AFJ6NDCbqvydGYbojVYFWjetm0X4lozfFKiQnTI&#10;zw1XxErQX8tp4nsYV0EBwLbm9yVxJiQWsNzBRAxKEw041/YKmU0xI1LMGPAzwsbwHkL9033RUxsY&#10;n06nIb9LU5rIvU2CA9p34hYQUmUhz5IBRGPDA7knS7Ve9b2HxuwtbO7dYKEwzrmKOsbcAzsLIPTv&#10;zxl62to/tkMzAzt9UBOyZ4nXSjJvQdbd1aKKy/upKKFqQKtJeu5Ke93yczm/xI5D/zro26OaQ00P&#10;ymATr/fruVsJSRX461Y3cSDjdVtW6X3cLTVzr+HaM5/3BfQgTzNTO42ZQ2NNRWo44egqADUAWvZI&#10;MztfFYQsH0rWJzN1EidkfGufr33+RKxu4eHZZHZ/p45DLFPfNUY+Jwcwq8a2SmgMoOfOD3swm10/&#10;O1q1jGrcCAPD+gE0Bb6FKTlZ+5qSEye0M2e2XnZ7GkYV4fhsW8a0ZxaLyH7ZxCyIjMj80LLm9L0f&#10;4BkaR0His6HfDA+cERR5f8P/LWsh7QyPLGuO4w2u1o+CXKvZCGp5evv78j6xUp5T2nPC96z9fajZ&#10;GV2JmW3E/I5gpimtx+ffToDnPDGrim2ukjwtZxBlK+g8xNSHExomqtUc9X5o6kB+rStWNAsm1oZC&#10;9dmrf/fI6lMOhTTXCr4+1BwGpdfna7UO9rVB1zAkYAC/PHP/5uA9L5Lq4uzS21GOtZdaj4c6B6Bl&#10;yu/MimcmyejhMDR41WqMife8Duvn58WSlJBrbJiZxF8uVm73wuXtlakmr4EMB5Yb5xGQrg0V5MT+&#10;CKzR/s5elkeHE6pZYKvWfM68OTU7lX3QKnuP0hdWeWNKCdZZmOLNel+3QuzgsqKeOq8PWvbM+Np0&#10;3+/3IRitHvzOWeVh7CDHPpU8MQBu9J2sxSOfZPJpdPVgPp2W3ZrkwJS8//x+aIoSbkWyLzhoOOC0&#10;sGltGCMbEAneD4cZsmImg5zUQMdC3hlklbXh3rY1e8iXAiuG2KxkYv29YoVUw7FiGda83u747esb&#10;/vzTF3x9W5HI4l5splNhc18uV1yvV3x4eMbT4wXPjydcrxdcL1ecLlcsJ1d2VQNra4BZZ4hY43C+&#10;PMDbBffLT7DV3zEE3G6Z1ZVOBre1elwaGJ9tYqzLFkA15I8Kq34LEZEIsXiIVpfRHLqa4K3Fum5t&#10;z8mSZwJMQkoBWwglfIuw+AVnf4KnExIB19MTni4f8PHxGc+nC17Oz3h5esbT0ws+Pn+HTx8+49PL&#10;RyzuipO/YrEuq6JLgBgoNdsqWwYlrWASXoiceVqVFPy56GuwFNfWwJfALF688/3y4eEBf/nLXxBj&#10;wvl8mia7c9uYykTN6zE3FSZ1Vr20WxvBUHYWKLY5mkzXsaZqFiTGC81ZIUvGINWyvw4IlDOufXb2&#10;fhyA4k2ePL+RUi4kRbFrWFHEvSpJSPW5F7UsPDn7VZ6Fcr+Q+7NmsyVBGF7g8jOoWi9IdaFWhEkl&#10;UUoJr6+v8N41VsvpdNplncizQAIqspitazDGMDBnZCHKh1Jy4KwBujLTRoJ42damBw3zmqWz7McG&#10;r+be5CF7LOo6I4ZVtcj2A1hfyDzt+n79+hXPz8/58zBShgSfa/1ZLS9ANsfYMCVJ9e733uOXX37B&#10;n/70J/zhD38YAT8JUhUVRg6857771FjdBradB0e2I8baISBPrr0QNsSYplaKR1Yymo2jpjaZDbN4&#10;45BtzMr1LUGSM0actPuqe69aq6e9+o8DSjNbrCPVnhZ4LWvUSgqS9j98SNKVFWOvUH+v7oGd1bex&#10;PSZDTfne9eek7hvvWYJJ4ENVK03yrurz0tRVa9g19DMpPB8acwaYJFDpTP9vZ+dWkoUGAnvnsPhl&#10;qF+lSpkPZVSCzjtWktxjWNa4Gnmk1SJCVS6/f62lBwCMBb4bllEChb1vwDyPy5qq18G4bp/BSQr8&#10;vJupaaVtqwRlNQsAre/iRBttr5H7U1e0uBbOOipDqn9zsTit+nm3VxSlRJN7ue9XtcyVSrqqxKtl&#10;WYbeZ1xLYJ+rEumkorIGxo+B3ovPWRQx0ujpz0DjvR91B4Q5yWu0WJEkrW7ZKAdac7sWM7HqwuB8&#10;oNnD6CDuHkPgtlKqqstUS9EMJEdKgKgHSHjMWw6WgnooMmeyi9wK0JxBPlMqaGoabrEmwVqN4T2s&#10;f2/bZ4aVZJ7x+krQt/63hdm5KjQMSxAdYWTKxJgTNdQBtNukEQQ5ijC3/2Fzj7Y25bXVMDupDBps&#10;Qib1vhyKcnxDklW1Woa7InAi4cyWWfM0n+Fqf40PuSTRavXcQAgoCrHdkIyRG9q5zYZYR59l9udH&#10;9m/ctoXvBZl1H1UShwbAS5LbEejPMVapXLPWtiEsH3TM7Pw0fLTu2zx4d8aYl+fmsiyDKrVdl0l/&#10;zq+DNVrmFwZsL6WUT0JRk9Z+5ltB/L8KvJfMwA6u7AFmuZHyppHbHhwx1mcBlbyA4r9+T6qjsQK0&#10;BSlZ7JJBMZPcaGy92eRmHxRnVOsU/nm2bWtsFa2QOZoSzZrAWSN4FBY6ss1JBSW47HfmETabWs6Y&#10;ZXITkEGB7UgrCWlN6l8BN2MQtoAUCdYw9nkNtBMbrZT/yGIIjKmf7QB62G6Wb0p2Aw1F2swLWbK0&#10;uCyMN5UyUEqb9MpCXpNMz4oVbcOXzGfJYtWCm2WTLZny/N8cHIgpIgRqhezQgLGgIWst7vc7bm9v&#10;AEVYSs1ftjI7rbHZe16yEWNsmYRv9zvevt6x3W+4vd6xRiDAAc7Dny6I0eDXn7/i8hbx21vE89sZ&#10;1y8ODqlg8w7Xxwf88Lvv8fBwwenkcbkuOC2uBMvFSjGEWxb45dwYYsabUkx6vL2uiCmH1zYmsnd9&#10;CFAOpMwEzWBqTBEJCVvIVhbWAWQzSwmx226kwrSNtw0xrkhpRQwbQsi/di433pYsrHvAp6fv8PH6&#10;AZ8fXvByfcDL5REfP3zG508/4PHxIy6XB1yWE7xxMAmIW2LFagf4bBlEDIOkRM1jWWs+NHVItiRK&#10;WJZsE5IoR/Eas5RGpzPdiQjX67UE/e7PGd6MS4/pWkC2YbS1oJgl1jNgZbZv10JNK/Iskz7OFDgz&#10;uf/+v/eFvKZ2GVh85bPWxldjunMG7GzIqtlPaANmbeihgZBTifgBO5MPvWWDKmsQzW9xBnjzaywL&#10;rMfHR1wul2n90yXImQXjvVXtdSTIUEPOZiHmnLUzqzM0yzTOvpytX23IJM+HsS7gMmAMSszq399D&#10;tOzg6S9VFjGmHDqZymcs1yKfCdVapxfDGaRNSCXLxnvflJ3cU3tdV/z000/4u7/7uwYixuwbJNaT&#10;KYPDOtDPg1FuO2ELSMPBrn0eT1cl8Odbs2DRwqK/xTZDssi0QTxXWs6Y2YOihtIUINVVppgyM6sw&#10;Y0/AIFh3bI+lAv5KIypJQZXMIOsLyZTiNZTsa9T8Aug5I1z1xe+vZNTPhiezDJDBY5r9bAjbcB28&#10;XdTzZpalJGuuGSiosUmPanZtkKKBarxp5/ZQkoEv1xm/j3XwcjQg4TWz1mjLtQDC9PnRQrprM8/B&#10;zPYeSbc2Hb9TGqwe6zWQtk0zdv0MsJXDBglQqMHS2NvayXNc663H695VB/2POoDPQya5eqsCsz2I&#10;fA+0y3Nc/iNrk2VZVHVgt840LOOKdqB9C42kiB63XXoeioAg8PHzuIL0fJ8ILWgzK+/6PamDBLtb&#10;69aADT+SqvI8UszI+kWC9kf/NHDa2JEY9w2s/SPyovb8qd7RKRWbJPtNgdpHThFHRFAZFC/7V36+&#10;a+tPDge5z/gY+Eo7VSivNyq4OAwdJrZ4R/bKI9PeDM+YEXUCZ/tqmNbgYMXVMwrzWn5/K8kO4jrP&#10;6gqNBX2k7pJn9ZELxnvr9FtyFb7ln3noOQ05gpSnkjsM0LDg6+oGkFWRqZAE9jZxnbQ66xH1jAGr&#10;OIhkpYIZSCU8LFf25ZzwdZTxKVn50gmE1wXSrlNal0ryFK8rmqVoG47NM2+0vUCqOuNkr9dehw8N&#10;NOy42timlLIKj/brRpIH/ibgPf/QUqKQLyI1P9Px4pt2KFYwk4eA8eA07TCSYT088EGbcEsJsvSX&#10;0kB1WfDK76axwLVwTr6otcKNWOEy8/KULKKePp3K4R+nbM6jSbMGxMvPKq8ZZ4CPkufjUENuO8NB&#10;guotrLG/K7OPS/F7krMOYo2hLONEO6ZiUWANjM1+ewSXfe9jhFkciGI7PInJGrXGhm/AUm7Vi040&#10;Vj8hoSiEh2LVHDSn2uBFbhoaC0ez11CHUqarVHjD66wtbJLKOOS+zjQUkdaOQLrm37tj9SOngVc5&#10;H0p4KiUCxQogxhzKGAson8r99h7eL0gw2OJaLLEsECNSioW9GBFD9i6OKWErAaVtUFLT4QfAhAOr&#10;+RadvMN3nz/g4fEJv4+EaDyi83h9W3FbA97WiPg14rbd4b3HOZ1wsh5u8Qj3Fet9w59//jP+z//7&#10;n+AXi5cPT/j86Rm//+F7fPzwgMfHU85IyCY+QCqgIkWcLmeYtCKtsTDXqQWujPtP8bIvmR7GWmxk&#10;cNsizufY1l1IEQlbfh7SCUjVG99g3TZsKeEe74gUEbYVcV2RImWffWvhTwuuywO+f/qEHx5/wPcf&#10;vsfnD9/hw9Mznp8+4PHhGctyzgy7oiKmEkJbzwMCZQsdUbR1lk259wbZokcwQ5bTCVhX9hzkNRM2&#10;A++X/Jy1YMQ6JK5nSfZEvV6veHh4gDGEELdcABlb9qZu21EBgVYIEMEZ4L6t+O32BmcdrtcrrCPE&#10;rQIrhg0PeZFmkFK3bTPscJdNBQm5qHYuyWs3ZV/QxLeRCIZoMKto96DtDSZf7y5H2oUTzWTccngt&#10;QZSUahFqB6bZDkAwrql6UmP/pBFIE36enCnU99nEahCbM8FqQ0woNj7VKzU1P/i+d9WGwMF7W860&#10;6qVrdooyLdtmJAuMcnINHNwzryqQUIGXen1t2T8TY3hlq5m6V9fPWc8layuzkZ0ZMKDK6C/nAso1&#10;sBO/bIIBjAVq0F79PkgNfOEAFDuRC6DPWXtFTWRt8zsmInz49BHWuBZ+bGy2LvCnBTFumelaAjGN&#10;92U4b7LyIVFjalrnAZutzaxz+P53v8On776DAXC73TqYESNCDTOMITvnplgUD3XgWfIv2lBIhrTS&#10;kEMwEBZAQGLetDBtrWaLoHnzOCOTcICVr6OZKkUjb+zDdQ3IUJFSdws3U7OmOOOREvOrJpiyX6aY&#10;uqdwQ+WwC/6zhqscq5FrfkaTYv3znsJ1ljUhswQqy1y3xIEabtgl+fze1RDLyPaesYnjNbDGCOWf&#10;yxggxg3O5WybbbvvGMe5t1rKRLxaURyTbmb7thzgSXk3V7y1dVn3jgZiUru3Kuu3DObb65caIYSA&#10;QGEH5sQYEVPM17VH6ZXh/AgQDZ+t+V1iYOjadyT6O7JM+fuy39Tsw4aBcAi5gxgCs/Ugw1prEoDb&#10;/Y6vv33F9XLB5XTO+1ytZUz3qTY2E452SrejbJiybznjEWLIIax1f0dnJCLRjvGoKWQ7E9e2PieE&#10;2Ia0HFCJieAKu7yyzIlYb1TruPJr66zi+21aDcmvpQxSHIZchf1snP0Giw5JTEIbmI/Dm27TawyU&#10;AHirkpzq589DUyduzAjuAjQB5Edi2tGQRnM40Eh12vvknmwMsK7/3VUK9VmrfVrHbXZ1Amg6VBj6&#10;eOyzoBrmALQcMl3hY1g90zNzeC0lBw0zQFUCl5L4Jtfceza1FZeoaycrNKjZJbYzD1XRLfzU0b3N&#10;v5VYOao46s6RmrK8ZkRn5Uv+31SffwOV6CLt7TTQ8oi8VO+DVFhpZJ1dzcQsSKQVipEZYiXseyAy&#10;tmwibTfe30sqikuuSK6Wptq10cgUGuFxRv7k9Ugl1XE1BLAfevfnD50BXpRf1M7i1KzF2jnWmh72&#10;7Nn8nDbV14H1a68ZTAGgt8N7OCNyaIRSnq1YMwq4w0Q9W9owqNSlhK4CzrlSNUElQdoxJkoN3xvU&#10;5maQ/2QSHVtXsV1zow6utGuQP59rtUStldogMiaQTd0Oy+zJ6H/NgPKbwXvNh7JPlLOvsTFOHGRc&#10;YhML2GGGMDMNuJwBkLtAsFKMc6mhlD3xv8uLV82nVJsizux1OBhz5KXJp5BVVmeteXd6Pnov5kaP&#10;f+7MONsaaKSFZNV7pFnvHAWIjgACBFthlH/Iv8/9xjRGjgQ+tECP/P3D1LJGBuFJ1gtsCfwrkrwa&#10;VndazsUDNbK0bdMkm9LeiRelktU+C3KtoeDtO7cwnRKMQ5g2itpGp/3MbCOcrdXhMyfa2UTdX98y&#10;mHu/t2fq6empPIO6PPe9g2u3jpm6IYYVVEKCUzQgxLKWafB5ddYgBYu3lC1hMiODELeYG/0Y8jCL&#10;CDGFbHmQIn769VdQIjxeH8pzEnA+n5sFUB/+5eeITJWUGjhHOJ8BwIGMwT1GnJ89QnC4bYRPHy74&#10;+rbi69uKX375C+L2jOfnZzw8POHyYPDhk8Of/u1P+OmXv+D13/6Mn3/5GX/6t3/H+ezw4dMz/uEf&#10;/oCzM1hg8Xa/Y413LJVRGiPu24YYIrYtwF89vPMFqM/T94hYrFtC+bwWxgGRVmzxDrJVAp6bJAsH&#10;kwghFECdbM4BcDbb5ZiE5XJGuAFwJ1hnYPwFfrni0/MnfHz4gM/Pn/D3P/4Dvvv0PS7LCefTFafz&#10;NQP1MZXMgFwoVqC2Fui88JFMlmYtkUoQqO+HZEwRSPL5K+spldctie2pBFV5W7270QqOZVnw/PwM&#10;pHUgg+XPYAuAOFpxVH/aL7/+gl9//RUpJVyvV1yvl+KjzZ95Pbwp/15nm8nQnlYoKnu2plTRCqM9&#10;63oyUGU62PosuqI4asMDKS9nDOdhD3ondJpLZcfhwxz4b3tvgz6ofZW6x7drrAL3+3Og+/OaPECq&#10;QyUq4LSxQ0GbXyeJRnIcyPAAO41Z5r1vgbb78wQqkUCTrXcZvRVSU787O70/qUDBXo1g2WC6fB4l&#10;MNd7B4pRDdtzxiJRZyh22TtgKE0JCefzia39CpT0YEMzkDWogfp9WF3zeQhUmodl8SW/iD0Hrg4x&#10;sm0UYl7Da2kMzud8/ruinqj12LZu5RxJbZ/hwAmJIZxz+dnhfuzdtguDXUMFv3tTL4EcsztXNe96&#10;Xm9omQ98sK+Fcx1lNY3rWBvedOIBD+ikCgRyKX3cM4aPCBENgGbEC+4PyutFnSGoN8yaYpjvT1IV&#10;TDSqXHjIJ7ct7HVNUplbnF33LQSM3EP1PbKqvdp6Z4AQEcGzPSAqQXUas1ECKLJmkwCzZH7zc4BA&#10;qnKLg4YSXDel4dayXFp9WIbHIYRdjaopfytQWJvzYf802AETkmC16zcTDYqeGSN5ZxkBc9h4y/M+&#10;2y/lkO3L+Yzz+Zx9co3d2Vhwgs17Xr4aWcxYA0t2CNmVa1JTtcihilT/VjtNTkSTAFcL/dz1NIYN&#10;A6iRiUZ7P1KZv2PIL7VBavMyT7EAz4YN22x7ViXIy+9bUp7T/X5sh7pPfv+ZNZa08wVj83O/+xmj&#10;U1c67BXaGvNcUxDthwHzfLXREs0MairVltdg5wzA798wkKjfH1Kl1ln39R7LIel4psWpKlUDnI+G&#10;VVrAsTHzXJFvUSaNr2UF4QSHKjdNQXWkwtX28MzcxrDWrcmhnoER9fhak2oWqbyYhdXK9TCrb2eZ&#10;kRqeIPtGKCx9qcab1Qd8aC5BXP77R0pU7b5o9+jI4oa+Yb/ZYSp1qEOk2rO1LJyC8/RnzA5DRVl7&#10;Sls5zf645mNpmN7s+2nqWq5S4oqwalvL120lAlds1zlbSCM9Z6sOiCteWPcgar2FHa2mRA1mhOpv&#10;WOsHxGhtHzUwu3VEIguJ9+P/EcD+P8y81/z0uMx7XIiA9CCOMQ5FxGxCo/l1Sll+9UbmD3ANHawF&#10;GAdM+MXWghHl95Iy/xk7nS90/pDXgp+H/M4A7/H6EvP+sqVhp6kSoQbySKaIFkQlweb3ghg4kHAk&#10;F5FyXymrkZvfXIJtpsDze8MejlSNjDlCz+zJP7euK86X867Qkp+7TeFEaNqsMCDWiE4Bdxotb7Qw&#10;4NnBPAvOPJqM8+ERD/Xk//63f/lXfPn6tTWwv/vd7wbmhSaNng3IpMQOyNY0+d/FaidmljylhFTY&#10;2jCEGArAZvLks/gdlcK6Ra0jhdjYtXVzjAXIjzFifXvFly9fQB8/4nq95oGENTDLuRXpSwuwoiG3&#10;I6atFzjWYjE5WPaOgEgBzjicnnJB9OVLwJcvv+J2W3G6fMWnTx/x8vSM3/34e/zw+x9wX99wv9+a&#10;X////OPP+H/+8Y94ujj8+PkT6MvPeH39DU8PyIBZTNhSxBYDUpVfU/FDhMlBpJUtXX0lPeFkCO60&#10;AW7DRiu8WzIQSoA1HibZonSwyPEIFuv2hpQC4AHjHAgW1l5wuVxwPl+x+AteHj7j49MnfPfxO/zD&#10;f/pDfl0yWPwpg/ZbbrQr45UGYHxelI4H/B4oNCYDrlsM2Wyo3FtrbRvGhRL0a2zEaVmAJM+Uvjaf&#10;Hp/w5ctPQ1BC9xPNvvY8zPLXX39FjAG//foLXl5ecDqdWnGxt8bAztdOa/J58RlC6HtJ8TM8GpZr&#10;hZJk8DdGK3qBxzpf9X5Uz0VZ7KYyFJFquPa5MLfzkWBFH1hjeN7y3KKzexpgWtQ52R94lBEbJvXc&#10;gxnCe5Bfn/KsEGpgKqnhpxIYVa0SYKb2OpxRM2v4NKugI5sSPgTN+wDa3mRLgUn1+eESXLGuaqMy&#10;kA1mjF1rM/NarjN2tnVFWblfRmcYj9/PFsaiaezFvQoxP7u8sK/Pq/cO3rtmXwPFa73663eSQV1n&#10;qdgWLQglB4VK+GjxKMjWYzHtQmX5Gd7yIMrwLxf91IaGuk/5fLimD+HeB3Q6a9sMgW0aceQI+OF1&#10;QEpNKjiCcKWGssZOgQ7NWkOy5jQG23uBuDLnQ7PD4CSB2aBCrkl5LWTQHfdl5b/Pg48lcUcLMTtS&#10;QPSmNsIYO/j8Ht3ztv6V+lcjmvAMmZnaWAvJlNdd2rCkam8hWPFyPctQPjloqT2S865d3+HMo8mw&#10;uCi7Z7anWl+prdfOxsYg/5/V5PL6aoQf7Wys6zOH9Z5xOp1BRDidToiJsf3EGQ3Wd8jaApNhtpv4&#10;02v/aDas/LvUayKVJFxx3EM0R0BMhiR2MNgw1jkH6kkFmjSbPqkar9fLHHgTy+FRI5CwrB5tDz+q&#10;8Wqf1J0QaJdXd2QxM/OrR2NvjqptrtrMdZHNdo62k+52Fr4Y84dq5lc3mZhY/daashAY6lkwEDtg&#10;1Hs+3ic7BKxWFnG1UKvDjGZXRzyQ1So2ODi0WZw9F0f/LZ8PrY4/Ggwc3dvKItcIGzNS6NHn1ED0&#10;WqGFsDFAlIngjCkgfmdwW2PV80vLu+JDwCNbmh1AejCIkOtEUx1Lq5SGQ/K1VnpDfnZIZSFK75y4&#10;M4cY7Evfd2mFObOJng3YZn9nticc5RO9NzDSsBheJ45qbOwU0xLfrb8vcVRNFak5QViWB8PPF2st&#10;TqfTQEbRQol5GHmuz1Pbr6gGzIcIGMA7X0D4jBP4kq1VB4K8lpPrLgqykqyt3suOkgr5AcsQluHa&#10;+tfshP6m4P2M0VVXQvWC7Qy4/WKui6iH2s5DWKRvm7bYayErpRbaJicvkib30SaaWmOiXQf+kDvn&#10;4Mpn0vycs0phVuCMPprcJodPIft0B+3aa5+Lb7zSw0lO5LVidtw0MAWN5SYwa5S0hTrzZJ4Ff8n3&#10;lMVnChGw+VpmxmENpsk/v64rbAmUTXFcNzzErIYU8cN3dqjui1TFz5nGIYJUG2gbw0zVwdec1qhq&#10;7L1ENQ5oVEo8Pj5iK+CQ976w1O3APh0HdeNGP1O7ZMA+ZN/gGJEiFR/7DakqK1K26enXf0PYAkLY&#10;Chs3Zb/xrGkGxQQHm9UN1V+y2vEkwnq/ZQudbcW23nE5LbheLrAGQ7hjBQvz/rFkFlt5T7f4PFhg&#10;9k3OJDycHbZEIEuwzyc8ns/46Zc77hvhl19+xm+3r/j+02c8XB7gvYM1DpfzQ24wYeFuN6zLGW+/&#10;/gX/329/RPz53xFuG+xDGTSZbA+xkIW9bYhxy0VuKl6bVWqJ/BkirTDujss5wi53wG8IdIMxAdae&#10;YcwCm7KM0AK4hYgthKxSoA2wlLXs5ST3ZsFlecLFXfF0esKHh894vn7E//aH/4zHh0fEQLDJZOA+&#10;JSBR8+Kr+0NSGej7EOW2XtIYEDqsW2PhnEEIBplon+X6WSZJcKXhCusGa1xOFGBM4/r8LMuCxZ/L&#10;msIAHkqWWWU+fnj5gB+++x7O5TwFLonWglQ1sED62aqD24mv53s+s2qjxPdHsfdqoXWyGB4KD2Hx&#10;xYtgozQYXBG2P6t1m5HuBY89s6oIfAlxYCvJNTUClLYpAXPYaxwYePJ9tOavS+XTwJbrr2MUQB+q&#10;RP2IraUz8/SB/nCPip0JMblvXUcN1FfAtPEcyu26Vbz9JfgSBaDB2YscVLDGqs3ojKwwNEQCKAKs&#10;SurIGbZ2IGbIYpzfjvozFfuqjUCMCSFtCFsG9dvvFSWROpRm14V29aVjzB879a2c1Z28cZgNxeVz&#10;aiZyXs2yiEEt6FZyI6M+JWIGOXqtFdg5ra3EnNoiAAAgAElEQVT9I5BwBqhpIPqMLCBByyRYTZrf&#10;uwQbJZissQnrz9TXPZ1Oqmex3INmQ+u5jWYqDGa3I5Dw68zJP/L9ZvX1rGbjweSkKMI01u4MtHTO&#10;ZTWOsJeQjW99HrTvUV/r7FyrtXeN7CRsDyKX8Qica2sv+1fk685BL3HfJZlnb/Np3rUnkUO0CmIu&#10;iy/Xtv68bexhOSxMRHDG7taR9j7t1zhmaXNVxGxQOLPyc0NGzywQvveyewDe7ljftdcc7WQwMMLf&#10;syuRQccasWwK4Nf7yyw5voX9PtSE6MA2sM8AOwJldEvYAsobq5Iwsh1Dr/O6yitNsxFqUqw1rgU5&#10;Sjb88Pxy0pthyihWBw0KTYb7jK9V7CpATXmeVTtleEJGZTrzvAAZRHpk1zF7RmeKSale0giIRwD0&#10;LLuO7/98X5mpJY6IlNoZoik7MuaxNGxIqubb/t680o1aC0uy5yzjS6re+J4xs9f8FmLLEbCZyqJ1&#10;E0XJDnQtBXxT91jbssZkILHMEeQ1iWYLOnM60PIeZxk+Wt03GxQdDQE1BZVULs7OSO1+8rpBqjtm&#10;eUCqolq5T9r1PVoX/L5UEkkq50l1AqFULAWZsmlGQK+DAY5Hz/YSWV/uBl3i92TGpyQsaOqabxkG&#10;/ofBex6glkGvxEJfRnaKxlKQhYlsJmbgOV9AlZnCC8sKXPP/515K2uT8SGp4xC5/f4jBmgui5t85&#10;HkxmsBeqG3tdSJK5xyW8cqJW5STvySCBnqqu+aLPvxsUGbeZsva5x70WQFrVEUebuBY0I79fb9j3&#10;rHNrMoiRCkBblQu14Ikx4n6/N3AwIbFwOWpA8um0wDmD+736TS7No7YOX7j0Xw4+eOE5fMd3GHVa&#10;M3wkNdPk9vNNvjCVMIYpXU4nfPj0UUjxux3ATgqtyAr5IKK+97ZtoLhi21bEEBooE0s4Zg4gDM0m&#10;Jn8Xwrqujb1ibfdwSyEgbREhlZrDFMZ6oWjc73e83d5AhvDx40csJagwD1+ynVIdnsW4FRzMIESb&#10;wWEiLKel+aZnaKd7/RtjAUvYUsSChMv1ivPpgp9/W0GWcNsCfvntV9zXO87LCYZMWe8mD0S8g7UO&#10;L88f4GPCv//pzzDJAylk1gCVgUQZgJIhxLThvr5hW++gFGDhQTEAlvDbb3+GsV9wfXBYzgtS2rIF&#10;ESU4snDmnLMGYkJCAtk8IEhIiJS9Zw3le3BaLkgRONlHLLjgYfmIp8tHvDx8woenD/DGAcjhuEkA&#10;Gdzb+FvYlHxvz2we21h8fK05nwcF3IogWyVlf/ywbTDGwXk7yH/7mZHX+Ol0gnOurQVjkiqLrevt&#10;hx9+aI1JIsA6n69jDtEY7FVk0SIDbjQ/ah5yR5OiUCuYtQJwKLaVQcLM/5oD8bpkOg/IKmOLDLGh&#10;PM8n6U2598d2cDPm+TD1rOcOaxATpWkDNjSI4AxANJssSSQgLjs1Zs/+K57wtVHg/plW3C9ZpMv9&#10;eObRXUFyCaaY4TqIxqoC9xOGtQYW8n/LIT9nmhw1p3IYP2sCNF9vCTi360CjFN9ar4JH41rGMAzj&#10;gdP13mv3WQKSeW9PcBeH9b4h0W3wHNUK7dYADoyvfZHOLfh2wBrosEnVAEoJtmr3RwNe+1ksvWxL&#10;FkzD9iuwk3bNd2tCbbbD8SzrSgMNJdNfY6VJZpdUM2r3n/8eJ1fMaqQja7/ZMFUGMfPzQLPYlAod&#10;jbVpDLcKYYMTQiM68dp/OBfYeaKFRPfBDU0DdjXLA62fmQ1bBoav9pqk203Kva7bqxrVAtMxv1mu&#10;oJBAtcZKhpkPgzTilS09Qt3sm50Her7QEbOOP+u1p7rf702ZJ8lcGguU1wGVMJSJNaMnMime4Jxk&#10;MFNeGGM7MGrMtAfW7edIVbrIgdeMlZg/o2RS0pTN3tid1hcbzU4GkVqlQ9YzH64qKm5iDPVGTANg&#10;4Fq901TTFakuQbozxVJ7v9QkaUXdmbIbIlnEQM1myFjWFzMVIweamh7BEGIigNhwtmWP1P7HNGUh&#10;2ujVoLWkhTCW1XoYsm34gKcNoxXChl5H4mC/6GcgH9DUczPEmJ+/8mdVaSPrQc4Wfs9WQquJ53vC&#10;mDs4G+q8l7PyXu+u5WZIMHT2OXkwp6zzOWl1pqKR5zPfNyR2MJJq9ntetS2pxL6Z7fSMgJttJB37&#10;zm7AkWaDoyMVw3Tgxf/Nc7sEG5zXANV2ukfI0DA4JOoOF9b6kteh52bK3MEju6r3iMPvKUR255oC&#10;pms1zawf08hQcgjD66qq5psNdDhRQqsB+bMvMcPZOSRVktzOrf5drhLT6kN+7+WZzLHK2brmZBle&#10;a2tWYbwnkbmFwJ5gMiO3/E2Y9x0ATe+C2vK/ObNKArRW8V49mlDOvJlCAQWfnp4GlrQmU5hNit47&#10;GDRmO2/cB9YEk530jbOz1+rCrp+1euZyL3+5IOp71AfnfL60B0kCR/uN2u4+27dM9XrDpTO+pbxs&#10;27bBI5Sz5DR5lAZucMnU6P+fdsykoZFMRRZlxnu/bWG4FjFGOM9Dj2qj24Fn5xzO2QC9HTbV5iN/&#10;D6cGEJIYfGjDjm9RuLznL6aF8cw2fWstDLLXXWLX3HsPSwDZPZOvqj60jY4Pa3iDGWJEqJY4YQNR&#10;RNw2bGEDSmFHjTEPxHhHDNnHHDEgIeHkXZusBjb1plSCsSkX1SFs2LaA29sd9/sd3rnir2qwhYQQ&#10;t8wMi8DqIxJu8N6V4MzifWsJFCKsW7K0s1S7jeEOKhE/uUo/OQdnCDFlENguwMvTCVuKuJpHfPn6&#10;G379coOJwHoPWJYTYCx+/vIrbvc7/u7vfofPj2ecTyc8PT/lkN5672qSvHOASYgUsaYVa1jxdn9F&#10;igHWJWy3N9xow5/+9D+wLG+4XBYQbaBoYHwu0mOMMBTgzQKyCdt2RyTC69srEm1Yw60EDy7YAmDt&#10;GYs5AXSFNU9Y3AvOyxM+fvgel+sjUojYYgTFGu6WWAPDZLmYK6iMUkSBRkZw9/y13U+/SHZDTJmI&#10;lBLCtsEvSw87Y++b904MbB3vFwBv5bWXqf+iDNCxtnvmccuYmZ2NBqrO2CkVvJ8VQDNGCX/2Bz/s&#10;A3aYHGYf7f3cr78FItFYFM7sAfZs+LlyQP1vZi9W5dXVakyTaGoBg0dMObXg1xgQTIFQByMVzJM2&#10;SBJk5sMmTe7fAOSDgSuxc669fmmwtSZVAytnyjjJDNeGLbPrLQcQnN30niUHbyLrvsqVahpwWz/z&#10;sizZAkdRDua9x4jnot9hbi8jn9mHhyveXl+bdUCiNFXTcDZs3fq45VoHZWnv9XlQW3JyxhFjSmv8&#10;juxh8jVy+xpYWPgcZvtYW3zu5ywhDkLy50M23lyZKhnw8jtJ+bJW6/FaxRXmtrRqnA1yODA/U61K&#10;9vusQeO1aq+X+N4rgcTUmNbNR97oIWh8OKUx7kMIOJ1OKnDSBt5l76p2bW7xbfOrgfHZFzkN+7xh&#10;4KC0ER2tTXTrlfeGMsNQSqkz+5mAnSKD7znSvlSzCuAe9XJAowEaR/1Q/fl1XbEsy9CrHVkaaF7Q&#10;nTVt2zBnyGhIaehleO/L/ZkHy0HvEO5BHXy112Yq4BmznbPH6+flz7gGgMYYCxQtr6sFDA2qt9aD&#10;Us9OkMOZSjzXQL7+y9Eepn3nlHKIrcLor6h2B9B1DlY7FwRLl1VL/dkdlA802D4QATHEnp2jMEP5&#10;8DiDhTRYJzZ1AHv39gyYHro8rEMzDjY0j8b3lJ/jHrpXjw91swgtb9a1xMFVGtQ0Ws+7rutw/Wb2&#10;glwJOKtfOLFnZOSaMvykd0kJMstp1tfMmMfad5TnEmcX84GnltMyy+XQagFtgCjdFOSex99Hs7PR&#10;AGANy7lcLgCyermSAnv+gcXgd/oOBifPIBXoLIA9f06NuM69/pU9Agdb0RS8HTPEFHznhIm9pdbx&#10;cFnmdx4FvWrKuNlZNfYgVgytMrmN5+HIv1vrBW1QJAlnMxWmNliQa58D/Ef3XPZbet86B8A1qx/t&#10;fSWxT+tjOTbn2PmoWQtJvLmq7uQeyuvivzl4L5sa4swFg0Gmw5uXlLp3Nl9I3ON9tgg0fzBC8XQ1&#10;dihO62BAk5fKyeZMUn4kd9YaUgmg8mKHh12NTAUahhj1oc03LU/pB39Q6jKzLLtccPJLY6uGLSAU&#10;f+jRS1AHOcZFScP9qyG1RBL0oOn0kEurxoJllFrKAcKRbEweVDroZBtTvqkYUizJ0WYU8zFpYUqE&#10;GFOzcsmFVhw2EX5vovBX459nDCPmk8oyDKihucNseM5ymkpcJ4cZ36A1m6ih+G5raDxwLTJwPGP3&#10;1uKzP99ogBbxYpZyiGxm3EeksCGGNSeUl2sRY2YwpxQRkUAICDHCWQ/jDKzx4vsAxvnCegesJaQt&#10;IIYNa9jyPSzBZTGZDOAXD3wgwS4mqytiQDIWb29r8Rn1OJ9PGTw3EYiZUX4KOUTMAIiUQIZgnW8h&#10;P/nZdXARCCnC+YjL4vDysOC3tzueH054e4346csX3F43XC5POD884Hx+QiSDbY0IFwJZ4OHxkok6&#10;kco6BGIKufXxHlsi3LZXnMJX3MOt2OhsWOMN//wv/4R//dM/4nSJcK6ALM4ipIAFJzizIIWEjVY4&#10;8qBEiGseZhAK48CdcA8JGyxuwSDC4ZzOeDh/wOP1A66XZ/z+9z/CwmKNW2EY2TJwGNqmHUtKK0g1&#10;yXdef4CxDsZ20DwXURYGqeQjUBkP5MBd7y144FeiBEPVCql6B/d9OLPvPQhbCQDP99KVvTaxolUO&#10;mEdguDBuSw9QVVY1YHDco8zQdDb1Bms2eao9NIsOZc+uAxRX5M+10a0sGql2k1LI4forAG61bYuR&#10;puqa/XmZg8M0yzSNOalJCU1jy2Q/VkL3pYRgvfMzXiu2tEyRXZHPAnB3LGE2XOHXqnrJ17Bf61z+&#10;XPXa1manKht4QyNZ/9gH8DWlEUZ7lvb8KMXmkd2cBqp1i0NSFSiqVzqrb3bnMfffLfY9EgDm+STW&#10;uR56h72vcX+OcjBtVnkmgKzubVsGtuM12bPQMviRr6vzCwDCcjrhdFpwuzu4VABgSp1IyQEiM97D&#10;vs542F5WgG3bhvP5jOv1+i5QMvOAlQzw0SLLqOq3/fAGQ43XlSmpgEho16UyE1t4JwHG5jPb2e5R&#10;sgMemTJ2pjqRWSGzQLf37HKkNUZlsKcWbt5Vwr3GpB2gP7d6Sc13WTKr6nesBJU6BJBDvar6yjZe&#10;GPqkvse6dn9SZKoMFordeytTLB8Jy7K0z7Asp9YDyXvfhwJ9YABjYJ3tz6PI0jLIfw6mCnLOtpwR&#10;Xpe1/AfCTk06Y3tz9WsmUHQIsmZPcE/eqnQrUixWafCz9Vidxgdjzrk2JCDK50lMkQGu3FpIH8BL&#10;xrms/SVLT/59bl001hbZKu50PhcCQw6ONs7DYCQdaWqrYT9Je/spImo5Tzxgjz+zR8NCSdY69l/u&#10;51vLXql7T1mHOVDeCfKUYhlBPYze7AD4Uv+VZyOmVKwWGcO5hd8aBh0TwAB9y4Igh0F++cyV0V57&#10;R8PqzlajDGBoYbHXoZ0tbHTi1n7vByDWPlLaDhoB4A9nA8a9oyn80PMAdoQGCT6j5uGMQxL25I2g&#10;YiGOWGtgae+N3Z6ZodZBy6Vz3hdbkzTUoPX+8Vu+T+OrdkW2fWaKiQ2DDMtXYpkL1PMJ7JTIYlog&#10;JleYOpe9tcf6DYOtIF+jHPuqPv9835ZnfX7Gu1+4RlbUCB/a86qR/MY6P6FnTvU9ubsMpB1pkodE&#10;d5Wr3YVS1z6OCDifzwMwyZXXGjY1c8p4z1t+ZtPIz91MwKQdqXSGQWnny4xNX+8t2L5zJNKQOOqM&#10;AP3eUHiX8yX6qroHVXvVrIYwU6s6noPE2fFaz3KUYyDB/IqxSUvZGHMOlSSb8M/DB1ZatpiGK0oX&#10;EDUrrj0rVLAod6j02vWWIvR2wK+sGYbKFb/mVsPdjtWWQPv3B1p/FXgvwzJ1+cqYEl+LP2PQ2CGd&#10;tZytd2RBMAvEHILlrEMymRlrGQNFTpu0opYvFlmUzB4Sbdqoeg0q8iYO7krfWK5ECCFg2wJjgvDm&#10;MzeTcA4xRZgEXP0JzlvcY+h2ENZ2saGZf4cOOofBGqU3eaZ4xRNjneu+V5pcSP6jTfc06bcuATUH&#10;kzSDlKSfb32A8+ZUsxXqJDGE4r1e7km2bukS+LqZN5UAJWxlAumdKzY8aAW4lDW3z5ZR5+HBnfnb&#10;S4mqtkHyf/hkTgsHnAL9yjCrNRfMUmlcx2YYyrUBASFbsZDtAEFK2LY1B9Jua2Zrr7cM8sfMggkl&#10;vNaY7G9v7Mh4lGvDFJZGCnlQta43fP3yBb99/YqEXBSklHC7rzAG8DEgJcL5dMJSGGYEKvZIlWlX&#10;rb5S8X83AMqmXcCLZGIr/DcKA9hFRDifFiSyODmLtN7xfD7j6s+4hYCX6ws+vbzg9S3h19/uWEOE&#10;Xxx+9/QZn1+e4B1w9gZwFgYOMRG889jCvbqIlkKUkGjDbX3Fje64hzf85Zef8T/++M/4p3/5J6zm&#10;FW4BkiMkysMQmDNS7JZi25bZ64gOi7XYDGGLASHaPEyIAffkcFuB0+kK7x5xPT/i+fqAx+sDnh4e&#10;EbcViMjMfmOGQc7ORxzmm6XZI0uys+b5ECqU4jKHsWaQyS9lDw8R1sQcQorUAousNU35U19/OZ3y&#10;IYsOHFpQFju0QxXDMy2fk8Guy9jMMCI0zcH+sCeVsTQA26xDaoxE7tUoh3gEeO8GdnpKkQ1ezRCq&#10;CAD3+739vgRVnQKU5b3PTb3bdS9fWbTP/Qs1tuBQIJuu7IgsBNZ7D2fMNLxJC2eXTE/ezGqWEjI7&#10;IMnCre6l3OKi3qfmxZz3OckS1YgQsv6Qr8nf14q6QmvIZiCMVGFJ+xHJ1h3O4XfsF1pdJphDJIcl&#10;rZGwzcKin1ckWGXELBeIwy670Eqivexc8/6uP+8XX/JXAsJWZOHWASX0ihq4zUkp+7u4P69yrXa7&#10;3fDzzz/j+++/x+l0Kt/JIykS3Hr/674n1YkaG7me13K/2Dd2nWXlHLcvKjYKoMaS5ECO9cyj2NgS&#10;Nk3NLpA/fzHGZh8yU3LwOlCGvM7YT+/5gHZgkorywTawK9+z1P681or193mttyeo1EwOq4YJ8wEY&#10;f36lqiXHU1jOpx0ADe8diDwL2nSKdQODqEwnneTvalQf3rZ22LnDgcpEBDshzlTAsu41bZiqNOnD&#10;ftDUQnRo0VN7jjxcX9o51b+H72ehsYglXDF1eR27JyI0U0jZB9snPhTiwaTWdZs0KvAsY4PmZpqa&#10;vaI2oJj6LCtglKYe6MzDHMh9v91zT1iH/JS/v3MOEPsNV3VzED6EbUeYqj2RqQQemB2DVwKFkuX6&#10;rSxtbtljjS3AcX42rbHF2jQ1EFjurSMwnIYhj9js89+ypqyXiC1scN6xQSv7u2KvNHZvu0MQ5GyM&#10;IGWTVZdfG1b89meh7qsGpvbRJfB7FmauA4MAtwOU4aSqsmhXb9tG2JoqwI1tNoFgdJCuEiKWw6eo&#10;WazJeSgRzGZkTsSMMRYLwL7nwBhYuF4f1P43yc8ushj4YL3sG9b7HShrHfYhp8bswrDHtWwZYzlb&#10;qOTnZcxras+WMY3Fz9WrfXkxfAam2ymZ/UB8Wdx8OHeQ5yItcrScq3EAYIfBwnjm0iRHxk9shQwb&#10;BNT6oA9OpY1YtilOh+fF7M/kfizZynJfzoN/jxDiwCjntdd7ge58aLxnyPe1z69H/nWcWMZaUUfy&#10;54cOLXc0NRsfDA+1izXFdcE0JU6iiBRGa0CNTCKJC9waWyNjSIIuP6ckYM+/x+V6ae4YZqLa12r6&#10;GQlkRljW1KAN+5woTKVaTusxeb8tpouDgpH/n2EEid7PmSHj7W/GvNdkCrOHS/53tYSpX1o2K5JN&#10;3OTVwj6kLsYGbpcH5Hw+N5Z7tV7QvKKk76BcbBq7XtsMNEBfk59ovp0a2J2/s55234JpagFMCfdt&#10;w+V8gls8XA0JLkzOOjmaWTBoagTtUJCbWN0YeAL0t0jHtKRl/mBJfzsthEuuvb7QRwDIWtOm7sME&#10;v3yvGGNj9+YNfH//68aePbYJ2xoQbYK7eJgy7KgH+F5VgZ36QEp+uH/YzNaBb1Rc2cCZYHIaqQH4&#10;9b+rd90MVFWbMuVZrtLZCjYmxMbiSmHL9ixhK9Yma2aJhYBY3r8y5JyzcMZg20KBq/VGyxSPfCBP&#10;id9ud/z85Vf89uU3+GXB5XJp7LsQI5bzCZezL0BXZUQWsnSqYIlgZ5WiY/Ee/rTkgrv4/KbyPKXY&#10;r/nX374iXk6wJU/hcr5gOVtEAk4bYYvA5gweHq747ocP+PW3N2wh4uHhisfTAksJJxuBJfu1byGA&#10;CiPHmXLIUcJiSiAcEba04S+//jv+519+wv/7x39EdBG0BKyG4GGxxXzN05aLKyylIU0WFC2oKAVS&#10;SggxIUZCTICBB8jBwMKaJ1xPL3g4P2DxDj989z2887i/vo5rogw/UhvOml2eg1ZYaSCitH7RBmES&#10;yHY+N2pIAJHLbEkysNSn+/X1OsjisCwLtrcVi/N5DYh9RLIOjtLlObiGAfy2ytlAhf2TGtA0G1g3&#10;GwA+BR+awx74OhQCtjMHObDGmbtVjhxCwOVygRHhpEcDFy2gcRwcYlp0aFYImifnTN02FHx1vUwA&#10;hurb6r3PrD/NMs+5w4yB2q7HGBvzXoJDR6GbepO094Pk9YesC7TrcASeH+3XUh3H/ZLfs3gwxozF&#10;tGgg+PtrNdeRlY9kyizL0tYnrzEkIUMbBEm2grSdqWvEtbUSEUsItvMWJ+9xC2tv9GxXlO2bGlO8&#10;UkklLby8vODp6WncM6wp+ybt/LClVFYOZmYBYW2tWHMYxrcH/6GyonKDOzb/nbWcGdm15uD3dF3X&#10;QWHKa+ojey6tXpwNhmaSZs1C4D2LLp6dMNoWxM5WBQ1nCQ/klkOuWb0EMQzm15qrfzU7Sa1hrJ+H&#10;D/w0Nlj7jpOQYK3RloBc/fnas8mwWtXWSDlLpJ1NHarI77AsC1IBc/PwgO1Foq+a1REcHD9ip+rr&#10;a8ypGgci+2sjyTUziyat95EWoH399F6onqdE2S7yfr/nesa6nTXXfmBmdjYzLXMDc/9kmRknbQu0&#10;8Ei5VmWPO2RdpJHlfURm6u9XrDLlsEkZplQi3EzNw88p/jzOAgslCAPC4c/NCICz3Bdt0DMDJ/dD&#10;ErOrGfcEC4tEaMpFg4l9BWa2gqYB0BlULHZgqYPZnQ6f/6yCsVqeiEaknJEvNLY4t/ur943XCfw+&#10;855DAxD753CMrNFVataOoJy0atFsKLmtCiewSvsMXp/n/bDfS27XqTGLNdbxrB7kg2Xtur7P5oYC&#10;djr153Wg+5gdXgftR3jjbIA/wxk1JW4/22IjcmpWhZp10F7lRM0ecbz+ure6NnjT8gqlqmaWO6Xt&#10;F9V1ZLbntYFjk5uYhmdotZlGWuDXVAa6y/WnBXXz57Fiv2vYsIDg/ZLPpZTKgGGOY8m6WQLpck+U&#10;e7JGEiaWkZlrrHSIfdf3GT7fO2T3vYIfuxyoWbbP3wS814P19hMqTXZ9u912ExlZBHMgtzaYashN&#10;SIDr/uI1LKheVO5jKBtuPknSGODv/Vq7gZqvrJkUsqZah5SbVRkTFWTSNmT+Wt4tsDCIW8DtvuLy&#10;+IDT6dSktLMHUgdU0lCIc3n+ke+WDCd7j/nHWcvcw40fpjy4ZiYlPPqn/V0ekFMOXxm2UaWO1fKC&#10;M37lQR9CAKXahCU4V9eUBxBHNoHCtNHW20z2WllsvKHXDnHpA8iZmFp4mwag9bUYDxUPwL5I5p6u&#10;KcQsyQoxW+bcbnh9e4VBzh5IsQD9LMiZysS9emm3uafc6AuTO3skG9zDhnsMIGPw6fNnXC6XBtD6&#10;09JBhsIStN6W+2QYE7r6B5Y9IgEooEWs6wRdLVGbJVeY7NWLPa7ZEigzs8rB4x3OzuHhfMY9ENZE&#10;uKcNz08LrL/CWgOXIpwBbCLAAcspD5DWsGUlzdsdBIvL5YQNC5LJP/PT6694/cf/C2+I+EpfMjPu&#10;YjJ7NMQs/04J3izZGicaxAikkBu+bK9FTMpfp/z55xf3gOvpIz48fsTT5YofPn/Cj7/7AUipMOVM&#10;U1x0QNMCxeIEyn6hFZiyIJEWVLKh4kGStdKLKTb5arY5CLDOIJFttkn7Zgm4XK748uULTt4Uv38x&#10;IGTPqQYuys+lnYUa4CpZ8SntC0vpY1gZ5hBM6AzS9yDKPhzYBxhxdsntdsPr6yustbhcLp2Zp2Rr&#10;8CCn2fBib5szl3Zq2R8zUEWCVjvwqvt/7KxaJMObBKhkjIFl6gNNgZSff+yk1Jp/4YxBJ+9DBcC4&#10;tFKypmbMIn5+7P3M7S6AVtvL+XMmlRgzuekMBNVk2VoWyowpLZ91abHHQzu1QOCjNaaxXXeqjkSD&#10;KgcpwpZQ669fvyC1Mze2wV4FJ8bGaN/Ic/YW/x5SzdA8p5GBkEixBWZ2GwAz9dDNQ16L2+3Wghg1&#10;H1CtIatsyhn4q9VwGlNJG+bxNSCBlqPmXBtMafsD/4wdcOsGU1oomqZQVGaWOwAyJdqBi9yeUzaH&#10;R0xkaWFQCRAy2E27Z/L+y0BiCd4dWTHxOtMXq4p2thaVkTb8UZ8j4Y2sgr1NIWJg21DbMVAJpQ4z&#10;iJFAptfezroe1uzsNwHkGrNO/vw+BFsfLlXiSA23JuoS+A6GzEFW2W/OVGfyz/mfhbBmoKlUpDGl&#10;oiA1g9XVDojSBtLNKoR2AyAtHLPWDrxPsEp9NNsr5HduFjNFzcyzFUipC8kAxtksQi2qjvwLZodq&#10;jr2RZ3WExBzeG2S3e4WctzWsvQnpgffVsqc+Is7tn7GZnS+p7zt8Xm6Jw2roIZR28jqje4AV7OoR&#10;rKzAV7WS4cGs2v4ryXraniZrk5kii78ur4e4FbF2v3l/O/qZYxeW/b4DQLei6+eOEVbRZjKAng+7&#10;Zuf50R7P6yXtZ7W/q5Gn9rky3AqGprBv9kEAACAASURBVM+7Nsyu90JiZbU34vXUrJ7rr5mmzHMo&#10;KuKRIGR2NYxGBHkvD0XvDbGre/r7WPX6f0vGkTaEmtV32h6i4Zza95gNEzUwXNqxaX0Qf9a173W+&#10;XPBf/4//HX/853/G65ffsK0rlxvtbGNnzhxSxTAjIGnff8DsJnWDNjzdDY4KdqDVgVyFNuw7qWNe&#10;Ws/3/xvznrOYAXPIDKv/VIBd882tYH32JXa7TVdjtCfDWJPKZrQsS5tizgLt5DRJHgJa0TwrzuSC&#10;lwnEssCtrAru+8eB4KEAqA8MC4CxLqfXr2XRc7mUtnntH2B9MUpvULngK8itTdRnhbWm2IgxYl3X&#10;Qe4zm3TNinQtIb55/ikgYpUvNp/r2pwDu2FR+34AXClUvHVD0TYL7H0vCHgWliy97bQDWAtDlEqS&#10;IbyKsWi0zXk2he8/mxqjtkv6Ftiy9pxzWLcVYb0jrrdskxMD7usKV0CQKn22jGlWvwdnV40yYirs&#10;15QbFyKs6wYiwsePH+GtawHVMUWATFlTCUD2g6UQkAy1Z815A++W3b4UQwYAvffwzjd2UvUArPtJ&#10;HTh555G2iPP5Ar/47I1fWWqRYI3D4+kEnwCzJTgQYlrhrIG1wGIdnDVYU4RxDrfXG+5hwdlbuPMF&#10;MA4GDmsCVhdBPiHRHa+3n3FDBJYAs1isKWIN2aO5+tJaWJz8GSZkb3QDg229Zz9bA4QUsi0JEUAW&#10;3i4wEXBuwfX8gA8PD3g6L/j4/IyT86Cwtg6lqoCq56c1dsr21daVFqLN2eG7/cMWK7BUfE3b2VGk&#10;1BThvSmWS3H4PFxxkvdYM/hIeu9hMZ5HpDCmNcBFFgvSY73uw72pTgPo59x4fvDmjrNSKBGsyzJz&#10;MjWYk31/yMZ1P3jNr21xuVzxcH3MnsacFToBy44Y5oZReG0BG23JpJCsco01ooHDWpPD6wo+nK4+&#10;g2ZyJqgWB4ylop2TXMWUvZZLHTABaDTrjx0AxMBcLmfVCBEzprJsIN4D5mbsGy7r5GHyu/NO8ys3&#10;87DS2fmmnd8a00gOMWYKB21w8p76jw+7G1HCMSCVCK9vb3AluCuGqDz3dU2NYXec8S/VIXL9djCl&#10;A2z1lYZrlag9Q5JBNjQGREhmZOdpBIEjZYjWZOtZFmg5DFrjWJ9JSZiZMUxls89/htt6acMto3iv&#10;V0WTBMhmjZBpXs5H7OxsFcTPgbo/aGQIbsOpsdUkGMT9ZOt35jZWswEK3wur9F9j4WukC475UUxI&#10;iANppzzo6tBBZndNa1lmHZdA2MLWh6jF2kTzyG8KB54rEGKvX51tbLwZqUwDtzTl6xSgaEGiReVc&#10;FRi2BuZSZwW6YucB3TpHY8BqdrDS3o7fpPy6EffbWvI5xj3Xe9/uV34GR9IbSAnuLMPB+r45N2HZ&#10;DYK04VAF4GZ2AhpLUlMzztjnM+V2Y+c243xiIPJ+TzmqB45AKZkTxBmZng8nJUlhkk80Y/3PQNkZ&#10;8Fo/m7Tnknv/bp8TXu1ZvTLaTbVrSnpG3hFmYhj6bIZapfzdYjnT149rSrVZP5+ERY60gOFDp1km&#10;yszz2kzsFm3xyp/VZfxeyfNVhtiONU0PCp3VJTzTQA7Hj9Tx+9fYK2bks6TlgEjls7zv9Rp3i2Gn&#10;3rMjUs4RmWvmbDEbkvDnnuO8Yz0hSQbH54Uc7nFiqSTn1v2oqvJkttBs2CLVbBoxIa9tx1SkpBKf&#10;NLvRI+stSRg6UiRqKl9tz5bq7vqztYY5Ur5Vguq6rvjv/+2/4XK54OyX4hhS8sTEfj4btGhrnDP0&#10;a92iWU9qddMRWWLmVnLUk9SBuTb8s8aqqtJvBe7/avD+PfaMtkA19osGgNTCcNu23aG12+hNbrBj&#10;jDlMkm1ekvEsN6vso5an+i2EjRKsyUEWfACoHbCySNGaDNm8z5pea71IW8Zu+ixl9KYuMG9zyCN7&#10;KDS/Kblp8U2phoXobFE6lEdJJr7WgGtAnsaUmIH2ejHHG9qkBqtyRsZwDasUOEZhyUSK7Djfl/P5&#10;jHu4ldesfrEESnEX9qjJa/hannl28YHNjnE8Aem1ZPhZUfwes0SGyo2vgybr45K9+31DCBsSIfvc&#10;hw3besf9disZDJ2JYQy1sFyUsGkq96GxZdl34UXFVoD5apTxcL7CUML9fsdtvWOrobVVJUGpAO1L&#10;DlsrgWvOneB8tompB633Ht47mLNDouyTb5wrqEoOQyZxSFprcb1e4R6zB6SxFkt5jpwtgVyIcIi4&#10;nly2BooG9xBBiP35hYVbPIzPXsj39YbzwxOMdbhvEXTyoMUBlwX+u0fEq8VbuiNZQrIJ97cbthRR&#10;xSOLz56oIQXYs8P1/IB7XLGtAdu6gsiV/SXgvt1gvMFCS2bVxAhvLa5nj+frgo+PF/yn774HYsJ6&#10;u3fwMwFGJNPKPVGXceu2UPyA1iw3mtTbGiDy9V0bBdsC/+BN8QNm4XSteIpwbsGyLDifL7jf3jKX&#10;jftAl7DRWVPJ907ZWGkyw7EQdkgpqMWRYxYuvEHIzMXUWLXtM1EPedKYZjogmyXTtWjoBaXN2MQ7&#10;Uu2h8SiA/XBPS7Dle4xhjUGtFUX8NWpWyVQSejDolZ/F8uajyb+xqxNIGVQcAZwaG1leO66sG8O/&#10;0mERrb3WjIUjVV7yGazeyJz5Jhsnvs/tPN3F+8oGRmOTag209GLm3qMzdo28dhK0kQ2DbBQbAFkU&#10;mxZ5CH27vSGsK263V9zf3rrjbwNUulqyPUs74gcG6fsoW+/B1IMClFKzHMte5rkeccbvGkp5T4gI&#10;McTGAk+gaSOhrbPu7z63stmHKCeESLvBgmaxyGsdUvISZkDnbPBmFKuNrmwgdTg4t1fSiQrj79FA&#10;WJBsbelxOns92VBW4L2CLDWXhq9pXv9oCpZ6zbMK0KnDrxqODoVMUs86zvhv13O359T1G9kA3DBg&#10;KltH8qDUSnSoPu3VxnRkoiU46/szY207iys5xDBrAjIjMM8BMw24l2QqjXG431sxhFzX6zI7G7MH&#10;Palgo2SwawGvfGgx/n5XxiRKWLcV65evcN7j4fGh7wNEoLhXZc3WzpEVBCdkaeC9tMmTA0oOOnMb&#10;3AoccXWlBlgc9SU05EXQ8L9avtKs5pABw0c4xrCekPduIweyVPf1OO0Bj6w+5JqYgfoaG3u2T/Mh&#10;ca7tDGM2HyudZp9THYrIocNgsWdzH4Tu8U8ldWzGGJ9hKpol8WxQzfNy6p9VLInX7vuaUXcPoImS&#10;WB0AtGeNWwHVPL10CIRyXOa9YNojZV39ftJycEbWk7jMDJjUSIRjNpbZKSc0KxWp/tSyNCSupLl5&#10;1IGIppbLQmU/BI7nH0mDnZi2V2v3/yiYW/f83xPYeBi3fF9Z11ashQfby+ySmU2WRgzi59jRPjlT&#10;3spBmQSy6+fjNuVe5l6x9cBfzzuH7z5+ygSy1PPNvHMtf9Gz7IrqSKGta22gyUlK/DrwfYOvx0rs&#10;rf2szPOc5ZxWYgsnnB85l7RnheXOmANiwt8EvOcFTpXQdCCYpnIVberFZcuSCSdtVGSTzGWebTNX&#10;PBB5EQHBukvUUV7nHCiE/OD7XlDygkh6AMqHiYflyk1Z3jzJYKns05lv3UySG0IEOTRWgJzuaRuu&#10;ZAvx28NtFuRUVzb22rR1NsmT03C+ecgAxVlBpQHNfD3ufh+ceeob87WyL7dtzeEYiWDcyIjSQjmc&#10;d4iFQdtltQmG9mCHxjrjzaws2LmPaRKhsRJUmnmNzibe3wrkzywXOnN3DH7JDPfswRliRAwBYV3x&#10;9vaK2+0N9/sKawC/LENz5/14ANdCkNsq1Q21sstyiElNR7c4LQtsuYcp9UHH6+sbfv75Z7y+3TJj&#10;2Vr8l//yn3G9nnOzuzh4v8C7E2JIMNbhdDrDWoDKEKyyea11iDHAoEh8CxuXjEEMAXZZAJNl1CmG&#10;Yqfk4Z1DihFrWHFf33C6XrH4E7z7X7S9aZMkSXIl9szM3SMys6qPGczgIJbA//9LFApFlkIhsTi6&#10;e7qqMsPdzJQf7FJTV/UoYGchApmZ7qrMCHc7VJ++o9jtwC9dSXB81JDpZa0hgQHLtmJPle25eoTP&#10;N6x/+AHrDy94rAti2pGR8dgf2D8+QM4DCAh+ASXAUQl98vBoocCEBOcyjpjx2I8SBOqAHBPgMuJx&#10;ABl4e7vjx093vN4c/v5PP+OPP/6EHD96RkFr1NtgzIkAPm1CLoeXlqzymSxNKxxSynU9tXM1Y1uX&#10;EwthXdZuNVOyUTakeAAgpJiRab5wNbaRzM44edUpQ0/J0hxzKs4s5mCRGIJndOsmXoiVu8jBIY9g&#10;Qd/UWaSGWTk4uDAkqv2uAKYgS2sIIBsJ397/UFCXv+9sQPAKeOf3rDbo9d7jdrujBVxpa0djRXGB&#10;+QRo1O+QUfI0JCDZQWQla8U6LzUGnDag1hpRzQv1qpjTmGRXFnac2awFhloS8b7e2XN8JqE9sctY&#10;SGA/YxV7E8l84k3HqLVayFk6+Y02xp8EQbQspZwzUozIOeG2bUjHjpQiHvsD9/sdHkDOroKMfvKu&#10;5bWPc6GD+QPTcKeA0JxraDi3IaVcAriBGgTL7mrBsrLqLrDQ63zBtpfg8Aij88rgbJbHN3/XXJUv&#10;MgiM16dtfV1J++VZxn8G/2dXCkvbcuvs/U00f9bh62/tHTLrI+7fzusUCfJLEGpq2gTozEk3V8w3&#10;/l052GqCnhl10j5nNTgBCk7vy2n2Bb77P+dM4s7P0/OaACLvTmdFf27C839kTw1wZeqnmH97+2f8&#10;rOJhrdZ9oxGC5nMZbN2D2WgM5ZzJAMTMcEb9z8AAYK03a0o+8cAL05+Kz/1//+//N95e3/DD5x/g&#10;ncNaA7CzQZKSz6A955RSv675uXocB7Ztm9aU7DE08hE/l+S9ra17yyteY9tKT2UNRLPyMOQg/SqT&#10;TmMjy2F1U2mDhLKDMOo+xZngCgPR+nGNPcszhLQwWx5a3UlqnQwFdje5MpgT3tXP6m9538n3zgG7&#10;4ygkqm1dhOLUzzTpC3yJvzvNLk/m7slAalk/cQKI9hxD7dfU2sXBtDqCwv4da/aMc2j13+yAMM7d&#10;RhKwMkqk4qSdn/w+4iApV8ZpgazPhp0WdiMJGs/wCG1AczVA0u75q0G5xUpvL1OzK5NqQY0AcQbc&#10;YdpbZWYxywmP1iCPk1dmIgsmTNTK5FSe+mkY1QYajYhZ/vcYamihsxZ2qalxuM05d9Hgz42vSf7M&#10;UoyIbACUQYjVRcAio1wN4rlChNdVmg27atOKOcTZsmI7rcmaxXZ1/2hDOJBS07ozK/9/GrwnknJM&#10;frkkdXqssXT4QrQuh/bCZUHaCzYAix8sewjbAT614S+wDwMa4uCqf7If6drcj15eGFqCsca65AXL&#10;lQyIN6j8guEHsV5oOizMGkZeyBr7e1zG6RQArC1QrfiRcj6NKa8Vad8TbKwd9rL5PDcseiYBoXgb&#10;Uz1EiVqYTsKRASSP48hwbi0gmWC/z88eyN4BrlgoICX4xhIiXX0h2QByX8hLj0/NZbFiyaW0PXTF&#10;QvXKkOdKbs8B2bFeUgeFl3XB43iAUoI7Eo6Pdzw+vuE4Poqnu/dwlKYit1jOj0BI7xqjPiM71LBW&#10;whEj9qMwxtOjNBfVor68l5zh4bCFFR/7jse+49ff/oLfvn7D4gN++PwZ9/sdKRKOPcMHgnNHObO2&#10;Fd6FGkJLWNcN2QH7cfRg00wZsTX5qR3sRW4OOFDKiKfCIfVz4jgiHvuBlB1ud8D7jOAcXAa8Iyzb&#10;ht/fP8r6XTwyOVAAvhw7wtsbfAo41gXuhxvc24qvtGOPB446MNqPCEJhbB7HB9blhmXZsLgVm7/B&#10;+wV73PHxeAfgEB3hkSMiEuAIa1iQKeDIAfAO2+2Oz/dX/HC/4/Prin/4+z9gwYHH8YCrIFVpWOrA&#10;gqBOpc8NtM3AvmI+dsub46jWVYHZzBKAhJRibV4IASt8KrdZAiF4j5QIwQdQRlfXAIRlXQBXmKuL&#10;D0D1UfdKyr3GbFFDRStrwCt2GY0lW3xDiz1Ry34IPkxgBVFGblI7DCYgBy6WdSm+t94DKaFnhmXb&#10;TxU1MLd5bPeznIEAmoezfv5Qdw/pxUYblkNTR5GaD2ANFce9G05++tJO7soTWyv4O+hbC1mHOT+k&#10;1w/8PhHAumRrWOevJgm2gtgthooVemSp4CQRQrKwtCApOXRrZ9j0Oevu8RUAcLwWaZ/PCP8tSg0A&#10;laHS/w6ATKOABYB1XRBTxFHP4gaOExVP7BAC1jXgOPbCuIbvoW9UwfNhyxYQlgVUA+q991jXBenR&#10;FFo70vEA5QM5H+Vsc4SeP13vqnEHOiXPiSabi+Ji6TuwkrhvsWSfhqWf4eRq41CHcGAWTu3PN3Ck&#10;14lN6SLUP7O6leGBlBhg65Cz75aNx7F38L3V8kQZOdbhuC8qNE19JGsILXRVG8pxxVEjx/BwVI0t&#10;q4fDulNQ9gwy8LOlibJhWGp4s8G+CtfWGmArg0gjtGjAs+XLzp+xyqpnfuiuA59+ApUIud8bcOVO&#10;IFAP99aAUBnyOZ4PY0tS7oHqHnr+gGbTMCyDZtsdz5RdTW0gGfgaScvKf5Fgn+WJPwgLugrtdM+4&#10;ngOIEEJn/NYOrf+7ni3Q9ki1BuSdTOtfYoxwfsGf/vy3uN9uuN1u5czEABclq1iCPad1bDBjW+A0&#10;t8bQWLGalZ4WismfFX9HzzyVrcGgZnskQRJ+7pyU9iI4WSMlXfVYjubnwG0orEG+FjJu1b12vlwS&#10;ID9VhSNqhkT95z4gZh7sqygQ5HNrEQLt8/PzBiM0UtY7Y1hV7quS2z6UrpkiQL4PrFI+zGekWVRw&#10;qwsNnJX3jHQakBl+lh3LPHht9+nIX2tnkGv7M1Pf2y6XLKq2p0uWQ2Xeu9mu5Uph2rKluChgnKcc&#10;eMb0LooS6gwScgKsRZiyMiu0+8eyzpRnjAZ4X4HWV3echnddkQDk75PEl0EUBCMtnFVaej1wJk44&#10;B5zjSVF7uz4eRc6EZXG1nnQnMptml9wy+drPlwRiSVqReE25p1FDptvPlbatGKv8IhNRczDhikde&#10;m3EWuzxfJWlGI6P2Oxq6zRC/kywbRYnPStUpHypoxORGvOFWeFpdZzkEWBicJP31+4hyz75qLPzu&#10;gY//hZ73HHy+mtBp7A5Z2F75mGu/mx/smje79ASXF7d1OFgHjATbJdNMA7JleKlkMmsHnuYnprHk&#10;WiPE5TTaZSib/vYZ+VBDYztYsl/JkNSAGE22aElbr9gXmjTe2hwaM9cBJbgSsxeZA3BUgLw1/TnP&#10;3sSPx6P7mzdf/sfH3gGLdV27z9/Ve9a+m5xqysaO2wZcKRs0Hy4rv4CDMtIWpwEdwQj5lL5m3E/O&#10;5VIQprjj2D/weH8vLAZH1e/QTQd6+c+zR6FDkQAnShPzIIQArCte1hsyypAt58I6p5SQUwHYnQ/4&#10;2A98+fYNQAlCud/vuN1u9ecsSDlh3w84ADFmvN5eEapnPj2Kfco4KxIyu4ym4QZnEfSLaamysdIk&#10;r2vAtm14ycBeQZHjeOD19a3I2IkQHLAtHtF73O53fKUF2QFH9shw8K93vPz0A/Y3j7h4xJzwvkcc&#10;OcHD4ePjga8fO27rVlj2qQDcPqzYbncEHwDXGKO52xfldBS2cb0eyDmQD/Buw7bd8XK/4ecfP+PH&#10;T2/Iae/y7TNwYAMO2rBVMhotVpS0XeiTcIPNnVKEc0sNm60MJITuUT2x8sIojh2GlzWvk62w8Ksh&#10;hWSJkbQ5a7J/DDnkfJnPZ1jC+Oct5I8XSNrAtJ/7okE9KwYw+bOiy9LPTboFEM9gpX33a/Jf7fyS&#10;bLdxRp1zUIZVkg7AafUE/9n83uLNn7RxuWoutaaDn3OSsaEpCRo4OTIZvFojXbFvLVCPn/GadzFn&#10;oFge3drdkXPGykIuOUDSbRzozCgkfjdzxSTGep38RTP1MMsQwFj4ZUAWU0Jrs8sQq9ootkyBXEIy&#10;j5SqOisjxmNifMcYATqQ4oH92PH4eK92H1tl5efeNI/mxSu1WVtTeuijBSRq7EcOcmt2MVKSzNmW&#10;mvfx8N3N05nKSSI8e0YOJLz3QCjAKR/oaOvSGgq1dX62BtEB5/b9pE2W1cBf7Q9Zk6pDTVxb3uhN&#10;8pmcpIF4V6CN9nO0cFh59sh6Xzure73i5sGsfExS6SKD9WRehtbXlbVE5pmrvW87FHEMk7SzVmN9&#10;c2sbGcgrlasyZNeyDtBsRSz7Tg340WwhtPta1h0SMPDe4+3tDT/9+CNyKgx5egL4arZ+lnK7sXWl&#10;T7HFhJe1kGUpIe1J+L7QBt8SULdCFq/2tjW0vyKMyKG7RgrQ1JgcwLLyzTRbWG0/yDpBAj3y8zWQ&#10;3TnAkZ+U5tINQFM68XVJedTkWtC7BcLymkDbqxYecRrqQ89KkGefFbKpYVKaZdxVFp8ktHHngSuL&#10;J8tqThtGWSo07ZlaCk/tjOP/bF3XiWBqhfpKO2otD+Zqn0gFvvYuLVsf+eestWFZLT+3urvGLK3/&#10;tBSrEgSeyQLPsVKvkCqusoikDXJ3fRBYpjYgGfcp1EBmnm9pDUK0u0Se8Vr/w233JoK0ctdehWtr&#10;56w17LRU8lbfxzFZ/r2+16XEOr/kXStxUQA9Y84iLapDsScqpf8C815noUhfpTadbMWBZei/riuc&#10;c9Uf25bCWWC/nPpIP0zOFtGm9VYBJ4sMbYKjseotsNWa6J8kJFw+krPqKauB2dJuRS4gWWzxkA/J&#10;5JEFvbVIp0AfAUTPDJZ88nHWmCuSNSY/f5PlXQ1XJoC/srhut1uVEBNIyPBTijUkeZ02cvPv2rat&#10;s2aRCTlH5HUdm4twSgq/Yl9qQ47vvYC0Zlnz4ZLvQXqEau9cXsDa5dakXA0MLcBqBsWIeOzYH+9I&#10;6SjAjAuV+ZwmH/8Qiq88D0fyYQEoMz/lISF0VSK8+IDH44HH44EvX34vIc8oPudEDl8/3vHv//7v&#10;FfQPSInwyy+/4n6/YdsKGHO/3/Hp0xvWdYGjMsBxrvis7vuODOpyZK4UCCFMwV+uWm2UcNSAEHy1&#10;9RkSyGaztPil+O2HUP33yiSeyAMuY1sD/Bbw+YfP+PdlQfIOYd2Qgsf6wwuOl4DHSkgu4z3u2GNC&#10;SoR8lGDFsG44EmEBgXy1zKGAxa/wfukssBgTMg2Z4MfjHckHZASkDNzub0B+xcv9js9vL/jHv/9b&#10;3NaA+P6obNMwgTflfDzL62VBp4VHXYGQsrBqXs6lYSGVXUWUEVNEjAfc4uCqPcUUXlRZ8SUsuIS/&#10;LsuCeMSp+dHvn3buUwfwyvY/D99C9eqDH3ZQk//wMC2ox0fxS12kTy77T0IN0iPX2VAE3Z+Vy7eb&#10;7NB5D2q2Je2sdRlElfFHDo7yJVB/PsMaGygrgDlOQKR1fjWJcVFGcSDcd9BUbywBwPf8kfmd0aX1&#10;kjWYvmr4njW1nPl5VVRawCEvzi1w75mUWKsNLCXkxAzkn4UBaSnnU0BcSqnYNlRrlJlE0fyws/Bu&#10;5uDmYBI28MA7X0IU2XlRQs5j2a+o9l6ZKsM/1QFx7nd4y+FI8aghw+WeOfajBlkXxVW772Msdnnr&#10;UmqEx+MD+3GUYX/1th/PlNte5V6rhrDUYl1rBGGGWH5PyK/micrB8Qa2WUAYb6o4K7p7idc9xEkc&#10;8ndrQ/wGWEn/dwtkaZ+7qR6uwAsOKEhC0FWWyLM+RdtP2vkgmzYJeMjvq7EeG/Aja2PtHLgKmNMa&#10;O2vPSw/cWX2KS0XB1UCDk4OaGkKvNUNRTYqhn8ycsRSkGjmpsQLlM5JZVHJNtYEPfx9S2a3VvGq4&#10;uQJmaioojYkq1SlyHQW+dpwdkjeGrakPPOEGO08ObbVgXJX5Wt9pOwusz6kBtxrQatnEPANdtXOR&#10;hytqOR9XLGG5v05+xsp7auekPAu1oYOlarSeg6Zut84ATYHDa6j5PQ7VoASgNL9leSaO81O3cpgU&#10;Nxi1MccZNKBOGxhp38nykbbUIlcMbokFWGe/ZnepgZCaE4HmgS4dCPozvGCeXw2Jr8BUfhZLsiDv&#10;z7PI1NGUSNINwNo7VvaMtp7k/mx9P88wkmc1VwpZhCnrvHkG3Fu1iXauWc/HGlRc/a6zfz191xBR&#10;O6Pknc6fE7egITGcl/tcKkCeqYOfDcOuehRuXacNPSx7TW1taTXN95A3LDteeb7yIexxHKrd9ZWd&#10;0+n3iME1P2f5kFNaQmrDVofvxu7/c+D9VaCUxti6mji2L9UANutilNJT7XKQE0QZ+qmxJqxpjTwA&#10;tZRlqzDRUruvwCoOrMoFKm17OhtZXOpyQmlNAcdBPza0tDDS5L3axr4qYrXvmlIawJLifaUxR+SB&#10;ZU3uVMVEC1asQLvHsAxqAFGMR/dD5c+6NalDuj8Op2WJyLc8hY19jw2I9pzkZWsVJPLPS/aVfI6t&#10;KOdNhMYe1XzutP3S2Y2c/ZRTYXGniP3xjo+Pb51xfBzFE56vUcLM+G0S6ZzpNBTKuQCyOWfsj8Gc&#10;PB6PAtLWgKQvv3/Fv/3bf2Cv7MqSVwFQ/sAWAvb9wKdPn7CsJaj05eUFt9sGylXmCCBUu4LFB25H&#10;DO88PFyXNfH12QeVbG+EEADnEOOB/XhgiQucK8PLsCxYQvUlz0cBTEORSoaXDT/84RNyAA5HcKvD&#10;8nmF/7zgwyc8yqfEx1EseAqAVAN6PSE4B+8A7wkZxbpiXTZQAtJRlACZYmHF9iI8wMEV33+34Lbd&#10;cVs+4cdPd/zpj5/w57/5GSnuFfjSFT2NKacVuVrxYYXWXrE0QghIDVh2JM4q4DjKZ0g5IuWAkBf4&#10;E8s5V5AcCCiAm68hei3okBxNvoVDIeC6FLF5TTbLiea7LkGOnPMAyNpPqihz+R31TmgDKi8KJOfg&#10;xSAhV5uSto8mb2125RfPwLIeUD+TKj3lzQQBLruTSo1bWWigVbm7ub1W2aMtgJOf31eNPfcrH8B7&#10;ecbDSsFS/rmTdYleqDtFMvp8/7Ma5gAAIABJREFU/cl/L++qZ8xGS8HR/ju3COGs6OZf3s/OnHuQ&#10;cpuenELjgG71I8kAph1dtQeannG1qkL1yG1/flkWvL29dea9ZGyXgLzAgM/UzJW77UVrJMrgswZ7&#10;U9mbVEElR4DLVAdMRYXVztvm21v2/gP744F4HNXipgANmQ0dyoAWgC/Ds3hEpAb4EyEeAwxPMU67&#10;SRIQ2tCqDZquQuia7Jnf19YARdaUV813A7b5vmw1NK+bWlYUX5ecRMMBcr2+Z/ViJrX21Qaymmrk&#10;Si2iAS0ac0/KujVGlBwEyOwmiyVtgeOS6W19V21gZmVOWANX/o6uLMueDRTPn9edmN3jdzZgcwQm&#10;l2dLqgKOS+DlmtOCVzWFqUZakT7qACHGYwp/lr0hJ2pxSzDNGuKKVCWtVbV3JX+eBPaehaSfQGxZ&#10;4+M614Er5Pow8aKv4AqJq/9r9QpfczJzhfdqmtLXUqFZ9hnWkEgO+6x9aQFs2vlx5ZUs6xl5rmnA&#10;oTWMlWHBknWrPaerga5UjWj7h2rd6oitOW/fLxb+4i6UDePv51ltjDlPUJ6tWk1lAWuauoKvXw2/&#10;ucq2sDzMrf0pwWOtH5ZnqzYc05RykOe1d1NmggUsW/tJA9qlckCrM7VwWm0vXQ3bNGKlxBCsno/3&#10;y3LfXxEW5Bqw/q6F/2nP7mpdaMC4HOI71sNZIPGVeuvqPr8aiPLPxJ+FtBXneTT87uY5Mt/zufkZ&#10;9ng81H6I7zOZByrxPE1xYdmrX9mgWn2WlYdi1VuS9Hw1sNDAfLP2FEOHnDN88N12S6stNXyEGe39&#10;9cB7jVEiDwRpzSFZQlzuyyXMVlCrDCyTBQ73hpe/Q4L1XMIrP4OcrF8V4M+kT7wotApCTVZjMcml&#10;XLolL/PQLDXNmBXd88+DKvOQ0ipZqEnLo6tDsIEOORXgt4U5JCoMZ+tSaux67SJrU7L2rrW1wr2c&#10;WyhhYH5nJbgwgihg33fs+477/VZtUMr3LsOkVEJXvUNYFuSlsO4oZyAT/OJPDeUVs+SZjEsrsCx5&#10;Op9oS9mw5gt9NXzR1DM86ISoBPr64EvgHlHxsQchHgf2j3e8f/uKnA7285bqFx9KSFINgSXgBLzN&#10;e5V7NTp8fHzg8SggzePjA8hDDXGkhLeXF7z+0z8CBHx8fMD7BS8vd6zLipf7vV8+zgGvr6+4v9yK&#10;NU8dcNxut8KMJ9850emIxcO7Arw+CxswqhY7OVdg2WFZlxGQQoTHfuCxF5/+bVux5AVhCSACHnuE&#10;dw739VasVBbCy+c7cAMePsG/LNh+eMEXt+OBBQc89scDKRNiznjEiEgJVJtct3iQCyAUUGq9r/B+&#10;LWqA2LzviAHJ5bv5BGzeI1LAQg4/fLrh86eAP//xM4LL+PblG1yu/pqkhWeXRlIO/yYG7XdKoKWt&#10;E/fBTRQnz1E019fORMtwNNREIALlVEC+7o9brJy4rPh2u+Hr16/ld65L96kEZt9dya4ve8SfLnLP&#10;LLU4Q8Zm+LFBCtmDVn0QiK4GcC6w3+/gvaF2cNRte7hVT/MT18LT5BmtFeoc1FmWlZ1RHsuyMoAx&#10;o9kraMHpGgvHAkI0yfkoiOjEnmoWLIOt6SZmtQUI8prhe+STV1JQjd2YUkKovuVUz+xjChtLCKGo&#10;TxzlPiwL3jG7s+aZWPxZ+TnVhhSSydx88Kky7+che6wAUbGc4/fN3DRQDTpOI9sCQ/03AAgHl6pP&#10;syt1QGdlhYCYEj7iARfKHYGUQSkjpaMEoadcgMWcSw5JLFZ3oIzj2PH4eFT1hi8/L0Y8upKT4EOo&#10;Sg46DU2OXELG26A4pVwDojG9o/asm/pmvkO1gbubCnZtcK4p47RQO42F1s4YyRbi51v7M81JSw7e&#10;NFb78MulEXQogKlhE4QeiMjmgeoekSAMBEtJ2ydXoWRW86Qx3zSAUavvr6wVOIHoagBgAXNaCKNF&#10;gLoCIni9p6l8TgQQUM8g4UNM7e9bZCWNQcxBdx52bn0XeYfIe3Gc39QJNc0yTYLGrWeSHrry7pQW&#10;pFrTboVIakNv7d1puQBa7zr9/NPIXWeYTnejAyjNXuQWOCHvZ3lGcCsGSwEu9+v37DutN9TWpBVW&#10;z/dDGz5KBr72968GA1d9l6ak184Aq0+7ei5WLoLmQy7VBdqZoQG1rozdGKBvkytNgN5Q9kzPoc0A&#10;FfW45Scvn43MHtDUBtoe1taTdESwzharH5e5Rdog4Qp45b23tgfU9VkLNMFT6WfBFcHDtsqBenZZ&#10;95tl2fK9xBOLfc2JPvxdret6ss+zGOryPNXUDXLIeBVWLYeZV2x3yy7SGgJpPZok9GpkTKtn0a1v&#10;zipAbd+c6w469a4tw8+58/BGnn2cbNLeXzuPNYzQwkrb52nk13Vdu2JV7uMrcpZmLX01JLnqoeX9&#10;xi1LpVqJE/Ku1JFWHTWpD33otjmahakcNhdnAFewtr82896S1siLSDbpPH2YM81vt9skW7A9dvVL&#10;WjbEEmjQJvCNMc094DXvr2eelVkJ/2neY1YDpjFqNNaIduG2YrY9S35YaWwWeeHzoqwxyDRvUStc&#10;UDYzz6bbOZUiwxGwhAUIM/NTA2g0ORVvuvnFoE2S+/euFi2URFHMmXnHUSxTckaugLQPDqsPSAlw&#10;fqtSOI/7/d5/fooRzrvOhrQaH4uRZsn+rEOIF37PpNaabzJ/X/J9S8bJ3Ni4E5OHiDePVeJKw4Io&#10;+LVLn6VEeRyeobIqo5D9Dc/5b+/v+P333/Hx8Y50HPj25SsCgOXHH+GXBSH4sqYAvLy84v7nP/eg&#10;6XXb4J3Hx8eHyIYoRU9YF8F8mgcwj2MHVeskPgDLFbDXisS2Prs9ULULKFY5Acvi8fLyirCuqBQM&#10;uFCsGJb7iuW+Ia07/NsLHgGI3uFIDnuOeDweOGLG+34g1u+YqzUUQqgRKw4LAt7W14KTZh6U6uDg&#10;QXQArtlSAOQWLP6GH17f8Pl1wZ/+8IY//+lHPB7viCnDw8NndO/4uSCYzxm+RvlZcw4DJBW4kmu3&#10;/excwdUlLJ3F673vgXCEEUDKL9uUE9Jeh6gVzOxs4cUjLAvWdcXx8YDLJfxV86KWBcT4XpgCFnmh&#10;pbEnJPAdqpXSAAzd1OBbclZpCyBD+FoYOV+7xY88jdDa033ozOZNsmx4g6kBjnwf8WGMdXcP9r47&#10;SUElI46fJ3IgNHIYNM9dTAGZsi64sjfT1HDP8lu0tSOZzlwZ0mxaBjM9su8cO7DVWLEx5n4Wx8hk&#10;695Nw52i9ElVYn+2DiyPPvc/39QkvoamEtvTjYHjHSHFeHm/8YGI9wE5HmN4nzMyG2wlyojI2ONR&#10;7OliAlJGzJG9W9bYxWrXRhkOZaiXY0KGQ/a+DDpAWIIvodrIoFyGEiEs/dxo5wLR2H8cCOH/19a5&#10;c+XOGu8PfbA53b8VYNPOE7m+r9STGqh2BTRxP8+hGiSDobioa3sIhYYNwKhB0MPahvXiJPZl6hnq&#10;Q8pGPJHrX/oL83W0LMukTLnaZ1cDNIu5+8xaSwOK5LmhDWXkc5ag9/cM+K5ykfjn0vLG5u9TSRfC&#10;d1cDMa9ATsuipZEsNMDxCtC7AkfXWh9xey05DHhGmLF6Rc2OhA/ZLRCwnRlXoakakGERwKY1QnN/&#10;0nrR6eeRUHxkUlUNMkDSeDAsyPDMTuWMSR4eqj07TcWjAViaJYEc3mtEQJlFI/eBZm1lMVq1P8eH&#10;mPz7aKxwbVD2TIGknVtzvsQM9ljMdgkyUlW0ZW536M8ZTBJTmc7ZTJNlHq+x5lr02vrDGlxYgLCl&#10;hLKe45U9Ej/3NJWhdu5oWIa0QJThmLL/tvCuZzl+Pfi21l4dCyHdUUL2R/MwiC4BdWvNPgOx5T2n&#10;uVBoSoHer7G9KgPn+dDkSiUQun1hmtTu2lqSz+gZcVJbq5pCUVNxaVY48p1JhYZULcgekSskr3z9&#10;ZRAxf47j3HTGWWSrEjgu27DL5jqxLEsH7rW9qg1V+F2wLAtut1tXpDvncLvdpnv3CjfTzskrpYL2&#10;XrVhMVeGL53gR6qKSDsHtOFrwxZP3ycTstPPY0vtZ1ku/VXA+7Z4OHChJbvzBzCxKhN1SYH8oBYT&#10;2Tk/yY6aVL+tS8tPnm+GxvBvk9M2dZEg6ZXE/5l/Pd9kz5oL6duoNQB8k3JGlSX30LzLZw9UXwEC&#10;utwEz4YolsXAJKfr3oyVAdSAI7HJNZ8uDTDiG06buI3P4eulWMDWnFNlGtbPk4GwVq9nioArIXdd&#10;Ouwcgl8QfAk6Rfkr8EtA3AvQsNy2E0vlav3yS9EKJpbPvk1AZRCNJWGXl4QmdbWYOpqHM4FArrGe&#10;67Tfe1AmpFwsCVyNDjyO6iW8hhrOKZkg9bPCg6gC4RnItTn47ddfccQDLy+vcK4w6R/7B75++YJc&#10;hza3+wv8UgJhFxRgaFnWIrF2hLB4LGFFWBbscceeDkRKQC6fb7sVELh78lMCpRJ7eMSE2+2GEAK2&#10;7casRcQwJFO3cAkhTBPqlvXhnMPb2xuWJdRA5Fy9lg9sywp4QkwZSwg4EOBur6D7K/yPr9hvAY90&#10;wPkNiYAjJuwx4/Gx12lshg9LZWIVIP623BHygnv4jNf1Z6zhXpmlEcdHwp4ikisAdUqpXDIZ2JaA&#10;bd3w+eWGH+8b/vnv/w6v64bHt9+LpUVj9GQdxGzAlQWKnP3/bEBFFt/90qVlDBs5M8mV8ztT3U+e&#10;kNJRLGCyQ8CKJTRFRfG3RmWY51Qa4m3b8Ph4wINAOU7DhRbyY4ZC13Os/Z3BQh0g22T3oTKUUO0B&#10;KmDYffE5kJv7n2k8nuFZHWpmTAQPplQZcnA91d6DfxfXB7lXnrKaX7AO8uQO5LVMgsak5CHHjZ1f&#10;xkrls/k66HV1gnHlGWn7oRZLtNm/dNh2OfacUgvXdh7wZW8PYBlwnpAp9WC38rP8qWjmapRytucJ&#10;nMmJOnjdvkO7xwmp/JlYMhmaGqOpFLKw5hqNKiqYnAegWu3Amv98PGLPEEk5dyu5Zn/tAGRP9Twg&#10;5DiYrrGGdlMm+ODx3t59HRA1+6cQlnLGUUaOsf+emOIYSgGdcT8BU0A5n9u/jxFLZfwfsZ5TgqHa&#10;LTXYEKqT3KmQBRbnQTFXVUJVS6Epx1Ate4paoa/VFu4NDuDnbms17ANcB7Hb3pcsMl/3VenLW6M+&#10;9kVjLAOzqmMMzWk6I9B1U81qLquDet2r1neLLVc/h3NhOq/OdV4YLC43xonUBgFufFYONpZ8Dt8V&#10;CXWC1C33QOW+L8P7omS0mkCNHcmbHQkuSEBPGwZa54dGtuD9yjjzZyuz8u69eUZpd13//HXAvIRQ&#10;BsfOFzCuB5vnZmoNnm2qgdim7D2Eeke7p+xDzhN1rvVKxaKq9QrlvuIAXOprU8v94HWoDHPmPczM&#10;HDyHvfIQY95PXsnjQeOuBKEDZ+08KveNa3+sWpWV77j4gJTLYHSrRJBE6STv7/dqU6q05+58DwqW&#10;vdgA0HUmnwm8Opzqkiv/Z00t3gMNDZsAGeQnBxtXeRhXQwpL/Sv38zNL2ivlm7W+LSBGWqKq9oIX&#10;/ZI15B9s9RqiDsC7MIblCtnlahBUzkqq+7j8Z7tf4Mc6RyP0iM8vyYtnVr3rdUpKEcEHwDvEVK3t&#10;HJ6yuq/OP7m2r6zPrshu1rPXBjdkPAcL69D6aEkYsRQ/V1k2E9ANd1LYtpoc4q6yeilNEfA9KhML&#10;JLUs+p5l8sl7l/vtt3qAg7PWPSsxC23A2ghxFpGUe4prd/0zJZtGmri6V+e+t6osXWO8F5vZRnx0&#10;1fFhKJxnK5xnhCHAIcaEGHPPTbNyNFrPwlWTQzE/CDpaXo/Ervga11w9ZP10ZVn0eDymIYyWOWOd&#10;LZIsYKkd5fuUlokcd+Pk4FZX8FpPqkGvFJYSr+Xnb00U73ZZBUepKiZ4pNYf1d7HwYFSRky5kzv/&#10;quC9ZeqvHdQcdOUPrYAF6KCWDAmxpqKjUB5NUSucGzBseapJpqeeIG2D01dSORnuKg/9Z5NA7XLV&#10;iiDpH899PeVmsxoSjQH7bDJpTYaugoOmw7Ux27xjk2Z9ys//rmTgS6mrdamHsNSDsYL/wTPgIxQZ&#10;i2uBpECqFgAtyHI/DsQprHccdtvtNnnZXTVQGotVY29dyT45m5u/c016bB16WiFvMSG4P13KI6OA&#10;pWDCuRbSl3HkMhjJR+qqEwKho/f9ci5NXxvAjTA1hyNG/Ou//At++/VXbPdb/x6Px3tnPG3bhs+f&#10;P2NdV2zbgm3bEGPEx8cuhiFUm7yjMi0D7rc7gvfY1g2UCdETtlAY66GCn96v2O7eCJYbz7FPaR0m&#10;1jMfaHJGV7Pm2fcHPj4+sO9HvTAiwroh5gJuLPcXhE+v2P6wYt927A6gWM7HfT/weByIsQBJvtbs&#10;660USZvbsNINm7vj7f4DHDbESNjfP5BiKgz0XFQNrWHN5LGGYvfz9ukF923Bz58/42//5k9ATnAA&#10;1jUgJ9fDhLUGQw6NtMBDC4DlZ6RsxCcVTqrnWiaxzz1AATEScspo+bkpJSBGhG1hZ0y5OLmks8tf&#10;K4BeWPBx8kUfYbVZKYJrAeR9lcRmcA92i/mmsd6bbY3WBHiv+VfmSVFVQJQzE0QOfhvQOTNm6FKS&#10;ftWYNTD+rP5x3VaJ22CFPqwHu7vRNcTeecbmJRa2qTfYnDUy5zFQD7yVbGpSPDAzJSyoXvP15wYf&#10;AOdLqDELfnKuhGIXGxd2p9bDojNGyypAqnZiAMo6rWeOowRQ6kVd8FXdkxJiTn3wwZU8DUQuALaf&#10;bPCKxYmrWRbN6qUf3H0oEOMByiV4NqbU/XPTUXzffQsZjbH8+zqI2PdiZ7duS7WvacqkNIC9+qwb&#10;SUL6B8tBd865DPgz9SL2QAmTdS5MGRIxxb63pIWUq1ZgmQBKqexJKu86VbBY1nVlcOMmP/t+XuXx&#10;swtwmdh697V2LUoITerdG0YaHtU818D7xpxyp8yjGbDnwKmbmjCNBcTro9Eo8T9Pfc/Kevhch2Ea&#10;8JXP6U9kEMmS4yzD3JqSml3gWIZI++4Ws05atHDmrQQ6NHbVFTvuRFJgzZ2025kYlsGfQChu6XaV&#10;oXUmmgCefLclysgnNrZrnwHUB8Qa6NEsDdv+z6fQTP804Hc8p4SUYh3Qucl+iQ9lxv/OEzFoVvd6&#10;lWlt1buzHYTtj8z/u+VbS6A+FCYqQ9neq/nQ/Wmn2rgx5dq6zRlHt+DSa5pSm9QatDHiqd4NDhOh&#10;abCehz0BGZYkcu1OABecudavBlRcICOVYVbAOre9lazeK9tP/m5ksKa8r5+B4XKYI88uq6+x7KC0&#10;4ET3nWDJtA76zXp+xOje9KXvHKQZ2x/+KhNIgnqgwYrv30t5jlZ+Q+vBmoKWK1YXX20yHExLLP4c&#10;eTbRlbrGOo+1QFtL9WAx858B/RbuIt9/I8vJe5147pSorzXm9clGpZ5HpTacVQ0SC2l7RN6BV2en&#10;fD8aeZSfyxxw1z7z1VBQC7fm7hUWOCzvrascQPlZr+xnrpQb1mDFOoMsW1dtwNBqqQGYezSYk/c4&#10;ZX89z+CQP7+cHb6rJFsvIT+7xEl5LWsRNDm2JvFDDVviPb4WNm29l6ZybdhVI2w8y3vQPscVw56f&#10;LfKzyd/HHQOauuB7Ca6WQr2v7R5gS33f56Q51PhCFKs1mxtenchPVIX/JfBeTjdlYJH1589+UOhB&#10;PZqnujbVGDLlPCQKys+4knZxb2/JqtE8RK0JlzUpngq6Cwa2xUzQ/EE1Sc/tdlNZIN/z3sb7Q2dX&#10;af9e86W0GBeyGdKm8+1QbtNUbWCjbRAun5Y2JZZPW/O85416966tTYnP6Ey+0jj6qZHkwXDls4e+&#10;2QuLOnYw15LEXnll8fWqhdXJ784/k/TV0lgjXKVg7U05TGiX8AijZBNFBtSlnCtf1gOJsD+K9/DL&#10;y716ixdLF1VmiubPOBqRl5cXUM54eXutQNGjZw+8vLwURq4r/xzI04W973tXpLQLKeVUQnaJyv9j&#10;+BTyfbOuWwcbZx/s2b6JD03QLVNCP3RzJjw+Hp2tsmzlGb6/vyNXn/77/Y5cw2aPIyJmgJxHRgI8&#10;IXy+4RES3tOOHICUIx4fOx77XgMdCbdtxbqWBvm2vWANdzz+EuH3DfftM1b/Ah8WHI+9r+3jiGUC&#10;zz3znINzAbd1wcttw8ttwT//7/+I+23D8fg6zocKel8NpqQKRJOha5ehyWg3GpjGVpVFbSnuBsjJ&#10;wzzbOl6WUC5RZifBfV+PI3YWuyyEmi0Jt4nJDazFeQbahkhSlm41aFe+tcOqI6lnLh9sysBEjd0k&#10;w9XG8yfVkstkNTIU4MTarMxD4mqEyj4Ovtk3jebXNcDGgTEKOeTc2pwBjLR9V8D2sp5TTt0nMOXB&#10;hG8DnZZD057GEkJR/eSmEkP1kS0gTIwHwuK72qMPahyQ8zGHGxOVM5ENXFrIYM5pNGu5AvEp4aif&#10;ta2l9g1ztcWCz93iLB2FBeuIsB87Yh0yEXJl1xcV4+ILUwdUzqecqAfFD6Vd8dePMfYg5RQjcip/&#10;j9pAlso539ZyOdscjr3qNupgnjPKgx/NpwxL5xZTbR3GWH3km6Kpnk2Ziuqhqb+O46hAZmHQU3a1&#10;wEUFg30BpuuaShW09tUSyKrhspA0S/9a3kgOwFYHhzVbuxhjb/g1YkV7J7NCpzC6dFCrqgEUZjdv&#10;wrSwYs3Ll7PbntWm1hnN2dD83WrWikOVoJMLNCXBrEjQQSGrHtXuKSsYTRtKy3ogVWUKqhqlK9lA&#10;l89IHX6K4arGZJveFcuYkX7YPgQkSSS5YKdpNfe4w0fDrXkSa3aonGwjCTaSfWkpQS0AVeY0aKQi&#10;C/Qj630Itbj8GTKs1flS7Uo7m76eGbDda9M6KZf7voH98ruch/bXNiJaf3xV40+/QwDimke71pdz&#10;MI0DHlbvKesSDZixVO2aqlsLcL1a1zbpYK5jNRD2GUjT7vfE7jnxsk4KA1JY0PLZSGW2TEmY1oW7&#10;BsktMEoy/iVRrp93ilWJxsLVM53m4Q3/PVaekxYKyd89v1Mse6qrM0EL1dTUINo9pCmKrB5agtHa&#10;mayR7DSbSe1ZccWc7Kn4/TCdR4qlllbzXw3+LBvnriI1VA8WwVADi7Xh/bNw12cAvGY71wh2zyyW&#10;tD7oykpLsx/SzmstBFgO6BrBmXp+FalZj9bgRfv+Ek+8qpXUgSXDpvg9KX+mZgnGM2yu7q5ndrFW&#10;3SbxWmnv1hwQtJpGe0fWEFg+z4Y9FKLmrt4r2nf1NefrNAj/Psec/xx4L6UU0pPo6gAb/675zIde&#10;/FtBUNZlJIMFrnxs+UGkJvuK5kdbHNYk05r6W5e+lJhojJwrZrbGnrECaq6K5/nCmyeFktV5JZ+y&#10;wkCsA1v6u15NkWVYlTbxs4qs1uhm0CkEqDFmG8Cw73vxHa8AH1xjmKH/ee4N1gDAdmlJ0F0rKvn7&#10;a7+3sX856Kl5zvFn1H7v7XY7BdVqA6Nnw6MGYJre+25YbiTKoCMW7+xcCldfYPUq7SqA0LKt8K59&#10;f98ZuJP0HGy/eo+ffv4ZP/30E2I68PHxDqKlAqexslEj9r2wQJcldNAjxuIH34E5ogrsZDYFdR3E&#10;fXl5gVuaCogFN3KJNQM5zwxSVy2DyvCCfAm77cMOajJZD7/67rP/eDwQwive3t7g3TsyJWTn4ZcF&#10;MR74y7ffQHePr8cXuA2IqTC3ck5lfZLrksTXlw1v9zu28II/fP5b/H/f/gM+3/G6/oDb8grvApZ1&#10;qfJcDJk0hiWEQ5nmv9zveL2t+PPf/IQ//c1PyPmAdw5r2LDnHVQZ7hqYUECxpBZqEqwae7u8D53F&#10;QOq90f5dYRtvovhsthXjjgnV1ql4zVG1p0Dfz/xsa8qIx+P9JOvnf0cqbZYQaljxeKZazovGONFD&#10;33RWYgMANYsI/vukB7LVmH9POPZVETW/p6E2GINgwBOAXHMVuuqqAM1oPuWOMR3ZAPnUtIl10TMy&#10;mKy2WR6hhq+iystzDTWlZhcDdPaldw5HHYZSVVbx9M3yvdqAst6RznXGNVHqktiW3THOayC35opa&#10;yPmoPx7tDq8Mi5SpKw68ayyjqqZw56Lv2I/q+U7dm7Lc2a740acyxHCunJONAV65IFWFMmziUi62&#10;QI051WyDwOwJgYx8RLgQuoVaG0a0QYxzDjHrrB1+73Ef45xy+e5CVeOruilSCbhfljAsvOo6CCEg&#10;5lzfxWwNMoDldBqMT4W4qDmt9T/XLG76HlTDz2X92s8oxqDm4CBnn5/rR2eyC58xp1uDwsES6b0v&#10;AZueAdB/XmbMw/HeUjrX5RYrWvP6n/uBGQDU8qMkaKfVfxIY5f7HWv4PPydlP9Cei0boad/nikhy&#10;elfs3mvDuTacbHvX8taX76ww/0MJsG52Us6PQeEFUPk9JKIxQLoO4tZ+lyXl11h7ktAj/Yo1D2rp&#10;fy6VKlrNTCJF2fH9nMlUAWjAdWM5azYT7Y479XPuvDc6CYARaoa16LnntAI1r7LUrgDsVstrKkrt&#10;/WhZM9xjXNY7sl/hf8ZaS9r5xpncHHCTuTFXALD8jJbC3VrXlhuABKy1dzXWWVFdOT/IIumwAWp1&#10;wMgt2IjYoNBdqga4WkIbEkhlptbnW44A2pnCWbxysNee5+i3yMwiuQLiLV/7Kxa+lv1nnY38vbQ7&#10;VKsb5BBEY35roLSjKxeGobgbnxeGOkUfdEiswcKorDu01QBaDo1Vb7TnIPesBXTLWozfHVpWmhYS&#10;rjGwn+1vOazj90sjOF7ZOZ2tp92p39WGLjKX8tkz0vDCpnwDyNyXV4qU9nw0OxlJnHi2FzUczwra&#10;lcD5ld2NJAFqdkdXIL7Eob1S2z+zFX+WWWH557c10Xr1Zn1pEdOnwT80a16vxRf8z4P3/KCypBMa&#10;MDD+ey7ew7V1bwCodjFrNjhaQcMLb15wt8uJB+hp/8e95/lit8IL/rN+8FY6usZMl6wC2ZxobApt&#10;sVuAuwYAteatsQm1oDU+hKiyAAAgAElEQVRtqvjM804WTq2gsvzd+WHOvdP4e9Wem5QYOucKOzGE&#10;Gs7J14SvkuCy5o4KADdLE9+sB9KQt2gHkyX5fDa95bY3Uqlgebt14OY4+nvjrH+N2WSpXjTp25X1&#10;kSyIkQiJYgfHQ1g7KzpT8S0mV/5cCHz/V082kZo+PBwzQvUAjjHi119/xfvHN3z+9AkvtxteX1/Z&#10;wMPjt99+wy+//NJtdXLO2LYblrAWe5/qo7KsC7b1hpfXt+p5XRifzZZDrud127olhncFeJxAnFrY&#10;HceBbdv6M25AcGus05Hgw9hLKSXs+wECsKwbkvc4csJ7fOBff/tXHHTgyBEhF8YWpQrcpgOZgOBv&#10;oEy4hRvu7o6/+/kf8Pd//Gf8/v9EfHwQ1vCCbbnBO48jZ8Rmm9EYrX62LNjCgh/e3vB2v+Ef/+Hv&#10;cNsC4r4jVnsM36y1iMxwaAlgWOtqFJNksvO0cEYnbC04QwU9xJOxFeu94hkDvn8uENZl7fsuhACH&#10;uVk6F4hzNshUqPnzpLz8DPvc1gAayRqY7zSaBkmSnXl1jvKiQrszxzsCZK3Khy2D5eMYC4yqTx9K&#10;9oIbbPuCKYUSJOyLH6TroGVWw+0485/bMzTLoJx5UKjva0H6LKdULJ98CCXLooLwpeYAIrcYqkzt&#10;sATkVP5dTAlLBceW4HHkklPRgPoSiJ3rcIC6AjCmWG2p2hNoHqdUwp/3iJTKYGm738td2zIbMkSA&#10;aQKl3AcVbSKYptyI2pSC+nATDlhCGaQ2dnizzcmpvLewDPCqBRceMfW7tqtSnMP+eC93VQgA+WoR&#10;02yu6mdxBJ4RAbHG25rla5dnhJTf5Xso9WRvhAZa+LrPJaDE77hzQ3sFOPYzRQzTLIn6DOLrgZVy&#10;7/YzzelMKBn2qRElxr6z/W41YIIzfri1jTxzWrOxbdt0drT6aNSF3LPfX9Z9HPiQ9V8b1stnrQWS&#10;ts/TZM3cIstisskGVCps5XuVtajVSHNwQvr8XgWx9mB6Bui2FtxiB2oMxk6uqYpSDty3UGKuLLyq&#10;/613pg3RpUpLW3/Sms1iLz/7/ZoNimRpchBXA7enfoCTT2odd8V81PbuFbmIny0S9Grv2gpi5bY3&#10;GihtgQffEz5pWV0MqxdCcF6ttThYxG1yJNtQ9shXShMLsOcZLpKJq+1JDR+wFI3W0NOyP7DOMvmc&#10;tWGfJOTJ352Zqrv1bRohwwqQjinBeXRVKa/bvPOmH7Ws0TnzVX5Oi0ErLY2t2p2zcDU1y9VwSWPH&#10;auuxEam0YYN2Xlt2thpgd6VW4J9DhklLTEa1j3tibVv+95lAUAgKS69rrDPqSjHHB29yjcm+gBMU&#10;295vz/zqOcnvLu21rkDmKyWVFUquqfTkfcDZ9ZpdkxxGWv9OwxefMcPl+TJqr9zzoc4gsXWOc+Lg&#10;qLW1+pYTMS0FlXUna1iRNuzha6Hth7ZONPvH9t8llijPGisg2LpPNCWBdTa33pmvaWuoYw1stNqG&#10;P7vW07RauvRR88Bc1qudMMbUbIPElv/6nvdy+q4BLrKIkBdbYzMXb9hhDWJKH42fay1gyebQmOzS&#10;z6w1mg0cfGblwG0UrMJLK2Q1qZm2ea6kR5bNgubDbslMLI86zg6/YpBq0y1rozUf8GZvwj1SOehi&#10;KS4ej8eUXq41G9ph7FBl5JX5MDVBtSFOKSEeB37//S8IYcWnT59qOnZigR/nUKdm0SIvcK1BtoZP&#10;z2wq5LRyXVd8/vy5F35a6rh2KfLD8yok6NTQMM96csPuxvsSDhqPowx6lgVhXZEpFtC6oCKnwrJ8&#10;jjl4j7r9DHWA5vF44MuXL0gp4tOnN4Tgcbtt+PHHH7GuK758+Yr39w98+fIFOWd8+vS5/rmA+/2G&#10;JWzIDsBSMgxebi9Y1w3rupVitL1boIOJ3Q5HNPSOScF5Md6fEwhrk5dXuAm+BZi1wEiqskLCt/d3&#10;HDFiTxFYFjzowH/8/iv+8v47DooIy4JEO9JBeH8ceH98gCgix4RIgM9v2NwN9Aj4w+vf4If7T9jc&#10;Cz7cA2FdENOBdOzIlHHssRYMASmWcBT44uG9bS/49Okz7rcNf/zDT/jbP/8RMT66NZPGxDkXe2c2&#10;jGat1RoAVBa/1gheNX+DFRImwMC7BRSG9NFXpnEBSTMQMHnJyX1YPGoLcMmHvDJ8XWvSuJ1WC8Ob&#10;vbPJLFD1YZ0uAW4gtQQ9NZaQdj+17yALpfle8aqcdTQVI/So/aev7O3m7e+cQ+5gZXsWA1Qt+95N&#10;zWIrqAozPjPW+/huR86VQT/bCSTCNJDvdwhRAbJZUdysXXILVjxibTKWoeypLPAsPCBbECNf043p&#10;XkByYtZGue/9nFPPVXm8f+Dj/QPBB9y2G/bHo7tbZzcr4Jt1TTmfCoDPa5KZ+VJVBTzrJ4/aiqj4&#10;1C9hLYx5Bqb3PQ3fgSdOVoADlnXpZAtqgY91+JrdAILGzys+9do65nXZpAAhICJ31YNjdgNQgGje&#10;EPEcEin51+TElu+ndgePN3IODW4+pJIpJP3S+zniPLKyv8vaC6oVxhULyPL/lIACtynkoA3PGeGg&#10;+txgpYmNPRpQZzJ/5WfhTXw/TwGW0TSAQfl75P1h+7vikm15toqkyTvfYi9qwJDGrD0PW8+kmkz6&#10;oJp7BMufZdXm3DPcVix4NvSZ7yKLpaex0Kz8LKnI1WwOrMGZpprV1BuWV7cEYiQjbmZpOrW+aDY4&#10;7d68spS01KrtXcmBzvR33SiSTgAU3GmwJftlroS5UlPIIZhmVTU9X2PYpvVVWo/Pfy4fClrqvSvf&#10;7CvgUdqWXZHFLJuUq98l992zIFBuA/csJ69l8HWGfM02KPZ16WJQqykS3IndKwey2ufj36n5TMuh&#10;KAfg5FriCiNriCSxEM1LXbojaHewdgdZgPdJPXcRWizVI5YSVtqH8Gws2eNoKh+pgrUUJ1d2X/Jz&#10;dMUW6XYenHjGhyeWxZg2IJWfSSMiPMvf0JRs2n62AGItT81yktC+C8/k4LjJVb6kHCBqxN5ndm9X&#10;Vl289xrv1DMMBOx+mm2x7KEjnYLK+feS98UzW6orYrZ1jmvhw1p/yX9Gq4sbBni1V68G/Fkh2sh3&#10;c4W9SsxRU8dotYo25JIh1nKQVCxN6VR7afWlqlYcQMJfD7yXC1+byl0FVLRmPYOq/UXqHkGaBFWC&#10;nVpgLg9s5RNt6Y92KlBrI9rZtewQugLKNfmInBTKw92Sw2iTRE36Zvm7WWxKa1LKPxc/8OUz1woq&#10;qbbgU2irkeSXkpykasULP3hjjNi2bbKmsZqHNgCSm7T5hjj4DuYE75F97onggEeKGbethY1Wb9kK&#10;SMybHNV3e0NKscv3tcHGM2aVNd2T/znsqYoVwrIE8eecefBqTVIDYbjNgMXsoR6T7RhjLgPBIyeH&#10;7Ivsd7u94v3jHUsAAma2YPPLLz7Kzd+6AV4RobKiG2v2/f0dX798ARxhCXfc73fc7y9wzuHLl6/4&#10;+u0dgMOnT5/x+Ycf8Pr6gre3TyACwrIg+MJqzdUfeb1t8PX3ee/gVmYXkMt3XLzHsq4IfgTI+Wa/&#10;0tnAuTPXF+Z/34LBqaXy1uO3DI5Q3XQI+/HAx37gceyFAewdPtKOf/m3f8Hv3/4C8glh8fh4ZDz2&#10;HY9jx5Ee8JTgAazeIWRgyR738ILPLz9hc3d8vO/49OkT7i93fPv2rZ5zC0Io/vupWnykOOwltmXF&#10;p7dX3G8r/umf/jcsweH4iD14WAImWnZBY/fyda3ZFUh23lUjJSWyc+EXOiO0AEFlYNKGMKh+0ADh&#10;cA7LurGQxxI+Og1hOri1wPulM7v5WVMUGuigdfmzfpa5sgk6dQaxDIOtiiZmj5JRgGnKPKRvNGw9&#10;zEYw6PudSqkPIVvozRHjSWk03lnJgEAdnoNyByLbXmxqCxcG23liMoIxvis7qNhEuYk1rYGYzS4v&#10;5WY9Q3jsewkazvpdpbFhyncDDuaKkKmyxokARO6Ag3gchbXu8rCQIQLhA8d+jHeV8mBr1vDikZFC&#10;hc1fgw8dnPCGLUB7aAMmKrZN8Tjw7esXEBFe72+I6QDSXlZp8/Vn4Ym8gfXVrurj46MrfHpj3HIE&#10;uhVUYUuXLTPsspZlqRY6bU9lOFZQlrOBpnDSRBmUynnf1meoz2jYTdSBeD0T22DHC5Y4V6T0L0xV&#10;c5mrnQwRYsrd/7E3VKL5kBYIbS8cx4Fc2a8t6CkJybv3vmcSOD7ZUQDeAfy5DoT2cGqD7cZZh6eB&#10;NWVmlyIJEc6wLBgBpeMczhMoabHa2hoaUvBcMwUEOFxZoMMqySMsofo4D9VPAzBGaOm5IRpAAwcb&#10;qIcF9zPTYXqWIwg3mAOfZrUgvZ6nBn868xozvdrnkROqgjwNNS3g2GysrMA77s1d925SbBX40NS5&#10;MmxumTut9mwBy85hqu+0YXpT60x3Y+9XrEEyJqVqG8L2u6veUfGIfZhnhYgyHwfGKqcp06hZz/S1&#10;6p2qQGuqINeGyjjbQvL8oXE31c/D7iDn2rmDKZOg3QE9BHlKGEQF9jWQ5AxU9oyOHsLerJLqmWUN&#10;ZDIxcJ9O71iuV2exO/u74xYGrg9CSTD/hnrGJu5YAJDsV3l20DNrHI28oGfa6Z742t60QPpnfvLN&#10;Kq17DfuR4UL1WTpWz7Q7g9u99O82qcQ4hXZk8nk/cgZKj6MrU7rCt/fCw8ZVro3WE1+BsdKqVVpb&#10;tHO7ENUw2YRqags+lJUYiGb/W0gOZPpzSyCLs8E1HMYiCap2FEofrFliSZtJTogbA/ZxzxX702CC&#10;y5oSNAhLaN1irQSFS8VLIbW63ufzry4VZtpwTyrQ+Du28iXlcE4C5dr7s84SDQi2CLjyPfFnr1lX&#10;a1YmmhrIurMti1wNkL4aAp5xz6Gc4IrzUmu1msjV9+rAcdq5vqTTeup9HFs3LSjX/jnPVUoakG2R&#10;vDT7VWnVJNWN0mVCU1loZFTt7uCY75XljUWevjqPLGLB/LxoqktOeEnO7F4Hy0Vkdn8tNHfKuhq1&#10;m8f/AtucK0a6BNY58Dhd8P1z6V6jcrNowLT08+LMIms6eNp4FTTMGGGcV6nzpyJTaTq04LKUUg/0&#10;uDpg5aT6GRgvQTFLqqX9M+4HqPn8W5JrrTiwJKb83TW7F832RpP5yvArSxbHgS3tgnRUbB16A0q5&#10;MzG9X0c4lw/4/PYJ23ZHysVDmZinc2tGm392uVhQ1SNOlShah8EViG/LxNqwK/cDfMiHvanakMOi&#10;VhRqU29Nlu/6fvQVbEF/Huu2wjlgPe5Ybq9I9AtW75FyRHBLB00L49tVmw2H3LyvqXgmZ188lQlA&#10;PCKWEPDy8oKYjlL4VPuH3/7yBftxVIXMDevtju224vXljpe3N6RcUr3DsiDljKU960zFiJsyKA9w&#10;uVBhCqAa4BDcsOlw0wArs2JWSLJcBZzqNN1XOwvvQg+VzkjF4z4REiVEFNuh9/cP/PL1V/z25V/x&#10;kb8g4gP0UZ6BI4fgHHINanTOY8mEsB9wHw/cP/+E+/qCb18etZhf8Hg8sK4L4nHgiLEwjGPuoL2j&#10;0hgsYcPL7YaX+4aff/4BP/3wBpciKLUiIJ0YfdoZPFjVeYT5GkohLeia6PtTWUbAUGOYN/uAqo6h&#10;wlT2vgLZvrBdM2VQIhA5OPJwyKJJoOo/GyqIsnRbFW7hMoYAqRdJBdwORdZMA8x3rtgyee+KqqTl&#10;vNQBVjlXagiyC10ix9UuufqQZ8pdrSDBl3MmiYPz5TmVbUo1fDTXAVphdYcQEJalZFa4Bvx7uJzg&#10;XWbWaeU75RSLcsMND3HPwpS894jMQ7wBQbwYizHBB18GnjkDVIDW/XjH4puz/MxslFLq9j5KIKub&#10;5MTNIz7nWJQqmZBzY7nVzxNjeUe+BBh3pnaKVXFSlQAttJX5y8aUWqQFcsoI9Z0WoPgYbOo9To3O&#10;vu+ddU2OegaL9x6uZcwkxrCrT2IAcnkKUO8ghK9+7SBErjSoYDtnhKRczpMy8JoDJsu+TF21Muq6&#10;IvXPebDqfQe1eKhwjz6sYIebGGOtzCv7ozGv8wg0zrMHaSOrpJgmhR6/I7NSC1jeyzIojodYOsFw&#10;kaoiIqgAkqZ44YyjE8uvgnRaeNX0vU65Fu084bUy1OZZ87ftIEhueQgOlAcoEvywJQIHOgn9XWtK&#10;wiL9JsFky2zwSH2ABCUPhDPJLEalxZ5vz7IPLRmw2kKxy0Mblnw8/EtjuFpNnjZ0Nn2a2VYgIhxM&#10;Rq71H0NVhf4Orvy3LRbaeC+5K9NmQo78TsSwdhmIWdbb4kN/P9u6VkUT+5Oit+i/Z7gEMfLLqCPF&#10;gp8y2abesQ7LipoR6v6bALD26LviFjP4WiadZf3TCMF2vmQIaAGRmRRVMel9WG5niuf2SGWQbrHy&#10;qZ6d5W96Zv2VT9YIXEnsMHvcERUwumcaEfXhKAR7b2IIKmeIpeqTLOJT+O5FJsdVMKH1Z7XhkHZu&#10;qh7zhqXrdC42ezcxPM0sw4if5eOiONuqAWPvE0ZuXCHzuGnoUo4lugADXbeKg/NINHvbW+9KG/ho&#10;tmoyA2mc5+eAUq5ss9wH5Drgn42ruiwyozYg4H9m27aTj/qzAZMFJsv1wbMa5Tq2SKJSJaRZqHBL&#10;rxAClhAQj70Zefast7NzwNm6ZhrGgUwXjWf4j+Zrr+1DqYqSdsRyPV2Fn0vw9BnLWjtftBwYjUUv&#10;FbgamVYLGrdUM3LIbykANLyy9I6kZsC03rWoGjleNXJA5/clFVuu11fOhWmoMWqC9HTta3XjM2Cf&#10;Dwua6hfCpYCvK5lNwT8nf08SN7PAeM2GV7p1PCOYW3eVpv6z8LPST9X+aQn9fGqqUkyj+Nnb3lUs&#10;iwxl8rwW8dSC7r/MvJfsOgmeamA0fzg86VmzG7liqGv/nE/rtEvqJHv17jxxhbu8HLkUrMv6a4Co&#10;ZvXT/tnwkv/+73MVtmH9Xc2WwWKKcU9SDtBzxpSUxFrsJG5DcZZf67YO/NlbAxPucyq/Yzso9Mkr&#10;nQ7jwpb3eOxZZRGMiXfx9rWGVfzQ4KCm1lBZMnfZgMj/3ewk5sI1nzb0CDHRL1B+aE4TcyqszhAC&#10;4n6o64MX+k3iPp616+wwIuD28oqXl3ds2wsoH3Bu6WGJVBBhtm8qiJlSlxWV3xeRYgG44XzxnT8I&#10;GcCybQjVOmJZN6DaIW23rRZIC4gclrDgyLGCb9T9oPd9x70G/PZgW/n+K0DnekEQekNVPrsIdkaY&#10;shDaWmhA67psZbCxrXB+Q8oJMR4gByx5we/fdjziV/z65X9gx1dk/wCBcORUmOStCAihsJtjxC0E&#10;uJXw+PKOGHZ8fHnHL78+xgDLFbAiHhEpElKMiGlICsmVAcxt2/Dp9Q2v9xf8t3/8b7it99qcpNN5&#10;qUkntUbCstqRTNMrqSEPHT5Pu2cpomzwtm1DTEd/X46GCissK9bVw5HrE3NZzIZl6Wd5zkk963iT&#10;PxUaU6gUqfYXLYMjpaOzE6n6xgcfQI5ArvkDop9ZlOmUx9IWoYdDQu6M6HaHUU5I9bxo7KfCzK7N&#10;eCYg1gXtQ/FXzxmUIrIvf798Ew/KB/b90dmhzVqmFZ3btoLIdzAo7Wli52bm016eWSpDtrwjJ8Ie&#10;37HT3Axx9vB0l+Qa8JpStaYptjHNAqEMpPcC0jsA1JpGdIu+9lzjQd3aJ6cDMR6TVUoDpAootpbA&#10;7Lo+vPdI8CCK03vhoO1JnZYHe3so3txg7xGNcDvnsB8Hcq6KQnJ47M2LfqgFkRuBcyicnLBBsYDQ&#10;UzNahxGTBUXmlkno+RKN+TPuJX8CY0+qP0zY/LCRAUxZO29iebOtSbplPWYxjuTZI9/XfH/iKWDC&#10;nyuvoabfV9+ZFVitKS/5YMSypbGG9VKt6rzvw74kbKGkR/74TJ6xsetgsA4aZZMX6h2V+WB8aqqy&#10;GIKWFeAmDiqUQd2o9aaGnP9sQ6LP2YuLAGqsYYF2N1nsTa1mKkPKePnOJLPye9iI0vJQC3RtNbtk&#10;D85ZVjDtEjTQT2YPcBuYK7/oZzafxLzoVbCVs/wdTmDbKeNAAWYsoJlbe1iBwxqwqr0fuU75c2g5&#10;Dc0mwLJcKN/hec+Ni9r+yu5JO1M1lbWmMGlnBLcO0f7cfxVUvbJR0fpDqajnPQonvPH664okYq1T&#10;i6Wr9u3Ku+FDM4mLaEO8K6sEa6CieVtzz2t+3mh5Tpq1iOWDLft8TqzQ7Ed6TV3PQ0upZCn8Nfau&#10;tKPR7n65TrT3zy2SOcagnVXau+c4lqY4kGzccPIh9+aZ2YiBz2yI5X1ytbcsBwi+Xyww9cq2zzpj&#10;v2eQpAGt1u/lSgxN8QClfpD2Y1ovav1Oa6BjfR/r3JDnl3auWtk0HGPUhqJXocODVHMN3GsDEw6u&#10;a/Zp8890p3XIz5MrSyots0Ce7TpBgFT16jOrSZnFoe1d+azpO85hGBkrVwo0LYhdtyYcORh/VfD+&#10;SrKkFVHcTuHZBF4W75KVJDeQDKjVPouaGA9fQi35ywNOwQkaY1puPj75kz591uGgSf7kZXHlD6fJ&#10;x7XpsFQNWBLrsw2OP4HhjZXMwxOfHRAWoK1ZG8nCS7uEtbAYWRydPLWFJCfnNAXn8iZovTkg5elA&#10;GusudPZ1sRqg04F1deFaISn8kJcyqfHzHZPN0Xdf8NxSisvvc3ZMSkvqfp4noXL9tsDAAOc97q8v&#10;uN1v+Pa12GA4x2T/zdog5876L+y0EerhqHhOEwHbtiKET8j5Fc4DP3z+ESFs/Vks29qZSCEstaH0&#10;NdSygG2lcXqcpHQhhOLZ3NicSmHbnlH7rH39ZTdJ45ewIONc+CzLUgGbeu6R69LX27oB6YDzDh/x&#10;HV/23/Cev+BB7xWYLBYSmYAjxsIQckBYV3i34vFIOBzw7euOX3/5Hf/+yxcAZTiz+FDPMDZ1xpDD&#10;AsC6bPj88hlvL6/40x//iJ9/+iOIPPIxchS0AtlquuQ6eQbSW0WTbAbkPcAHZqc7qIKKPrtun5JD&#10;xhbuzCZjrGF+Nrb9ty4LIgsS44xRfvlO540r1jZL9U7vYewC/BqgUwK8K2A9EVIu9iuZMgNGCSmX&#10;n5WPWOTawXfGFp0anYhIhAwHyiggW6Y+GIsxdTsquKGscL5kgby/v/ehEyiDYizMEPiuEGjWKd4N&#10;llBOhZne9tjkO86Y1+N5ApSOwi3zAUcsYcqZDmSKJXzRecQU+/t03iHtR2eWExuShGq30oCr4jHv&#10;EZaq1DkyAx5bhGz1cQ1LtfAqTBXJHpGsoxgLILxMa6+pAI5+VhSG1FyQtmJtWZaSi1CVDOhWHklt&#10;BlsuEBFwHDWvoobW+uD7wAQMAOXgf2xMfbC8lwr6U6VzHynV4FwH8g6DPFv3MDU7gXL2Oe+REwDX&#10;7MTKeuswvBuuYZYSzzoXuERaEhJ4E8aH2rKRsZuZMyNft8rBxIaylKApjZwMLRg6CSlsO4FkzpBl&#10;/TBYV42Qkjr43ZQhGhvVyhJxzBKlre8OMIl6eVkWxGonN84xXIIj5fvCBEw7iOWancqwhWo2TPJd&#10;W5YNDTA7KS+Uu8Ua9vLnJn3nLTWEBnpMQKY7BxpaFjejV3DT+uefVdbAUt2hqYE1C8x2Bkk/YMki&#10;vrIh6Z+fkZ74P2+ycK3htntGD+/IVD/0ephZBEiAjwc6S2CyMaktC8lndY3G/LaIOFeDndDq3cqp&#10;pmlfNjJBO8XdVNtPPZuiNrd8v5+peyS5TRs4SiDVqsuugEMtZ+d7WKwWy18+aw7m8aGZNtSQ30kn&#10;p/D6TdhHEBPwNOWCMkjlwdResVTQSCmTescEoTCxrzlOwd+pFiZrDSVlkKkWqGhZaEi8RgagapkF&#10;Vz0qx3NkCKm8c/4zyg3Li9zqd7WMRqs/1u5fjb0+2/+d17lzY9/zZy6tRiwCLR+aaFiDZbWs3VHW&#10;d9ZA72fn6eXQS7mPpUe8VN9qw3b5WbTMBA1r0kB+bY1kxfbupBQTZ14jCfGh88DUhvVR+XPn2o1j&#10;phq5Ve7nuR6z98IzTNcK5h7fm9vFerWGkN9F69+10GlrrVlkFR5IrO0NiSnzz6A5e2iDZOss6VZH&#10;gnAD45yyhl9XWLgkD/1VwHuN9SSnsvKS1IBcywv+OA4VHNdscHhAmMWI4Z9JBoCe2EoxGRvCqQya&#10;q4VoBaRpASoWs156s1nBjvz38yKGJ0LL0Df+DLXgV2sqlatfsSVBlgxErQjm4Ytys2o/T0pvunzF&#10;CIWRGxzifx/HXDA0u4DiQVUYZKDUfUQLcymzw8su4p8VpzKDQfo6a17jGjvBYkFroAn/rt2nnTUU&#10;VkCzpbSQ6zgEj+224vMPP+D9/Rti2huW0z2x5RpoPp6VMloBzFyBCo/bbYBo+35guy3Ytq2yTuvA&#10;o+YT5JSxrn6Sq3nvcb/fe/O6H0dl6XqQ4cHmvMPiffdNbrZJ/aLy5eAuDVm99P3Ydzln+NBCjhKO&#10;48C6Lli3FamCdISMI0Y8YsQvf/kVO+04aMfjeBQ7gvo7U/XLzdVr27sNMQZQuOHIAb9/2/F//J//&#10;F5btFevtBh9WpMqKTjGCIoFiKj7eTGX0+vKKz5/e8Pb2ij/+8Wes24J8JOz70QEITT30LMxLO/uf&#10;ZYBowWjSyssZdhNTUIyrAwfR6FBKIO/hFofQA2TQGbotSLgN+Pgdw9m+GuPOOQfX6nJf92YmxGMv&#10;lk3Vo7mBHinGOjSLSChWRt37MFNFPdm5WveEIyAn5UylYpfigA7+p1S8qgNCtb9o/sU1WC8A3reh&#10;QbFjgmts+uKHn469qkTqAMdRZ9sWv/eyxspZVRn7OdesCc9CKXNnaJeflREApHSACEi5qndC+R4E&#10;neWFHPve4oFMOXGv1QLM55yQHlQHIgV0nobQdeDSPnNTt5QsgoDcveJFg0KNKV4G2ZiCWf0UYNps&#10;ZVpwMjWborB0G4Vuj+OgMpm6TUzzn8/jnE11sAcm22/foQGoKTdrtKbICQDyFCQn74amBDj7rrtT&#10;YzTXf5wtlCY7DtZV67gAACAASURBVAs0kADTyTsc5/BO/meSqM0ka10DLq7yhwZLMojmzJsqw3OI&#10;re/nCq+ByhnAvTldf1ezmk3e520QhP73y8wlsOBo+u6GTEqsUdVdhDpMrG87VlsvjSgj69ZnQZD9&#10;72YCpXJGDFaRq8N6m62kNf0ndmq/q8cQVzblDcTVanpuyaTZX1oDHFXmLQAHa1DV1gj/fSF4lqnj&#10;VWCJq5HkMMAij6jDnIuwNqqKLpX5xpzj5ffXQF6uSJQs0WeM5n7vel2dPH/HsoZPSmxyJ6KLJAFI&#10;X14NWOTPSt5DHLjg9p1dBVEJMp1E13z1m/0BDfVRU9byEPDESSbCc3jp+8n27pX97pnIY9uxcKs2&#10;CbTq1p46wPnMilb+Pet80ZjnPANBU1Bo52RhOOv+x9owqZAmhuJnGqwYVh7MaedEIJIDhg7AKmor&#10;COLJ+E4DHJT7y1LLaoC6do54JTNJrjNZG7efs+87cs643W4di7hS7FpDBu3sbEQ0vqavfPCttSct&#10;d+WA6XtIiVcDAiv/oTyjs0IOlXDlnK1ikmAyVw3z4a0GKGsKIyugWRukSpyNr2feb0uczcIkrABV&#10;/vebzbK0SnsGOmsgroXNPAu+toi/V4MKDQsd69XNdlxAd3ngP7e9R6mYkwC0xDPH7yfTwvoKQ9Jy&#10;KOY/n0+kFm298HOInyMaIUf7nc+CvLWBnjpAVb6/xF+lWkviFJq1T8++gZv3s3Mglp+g1TpaHaOt&#10;x++1zPlPgfcW8zvGODGLpE+6JYu1NossQLTCXr6Uq0Oce5HKsLD+8wRjRwNBeWGjHQpcPmIVONbf&#10;v5KeXskA5VRfFu3y88tAEhlQY7ED5OKeN9S1bHJqphRmkjyALC92rRHQ/uz50Kh/98jKJqEplNGj&#10;gH0pxlJc0yi6tb2gpdBbkkwZFCOtIfhhYl1K3zPVlutgWjf8wDOk+eeDsHp6OZrZ+K4w6NYt4PMP&#10;n/H+7Rt++/Xfi390vYQzk27zkNPy6AkIwL4f1a6kAJEF8AogikiZauNfAxtdiaJ1XBaXihd1ihEx&#10;HliWcFLDLDUs24nApcGmL2G1DOZFyrFY6JDrwYwxFU/75tnMmZdwvhewLeDo0+c3OF98pLMjZJ/w&#10;5f0L/uP3X/CBr8j+gAOq7UsBEQugSTW8ysH5BevygiW8woUbfLjj6/uBJb7j9uLgqwd47mBcRDzi&#10;VKyHEPDycsPL6x3bVlQDQO6gpvfu5FV5xaIfWRBQlVW6zcTMbtIYPxK41y7A1lgex4Gchsc7X8cx&#10;HSWyOASkFPp7bn+XS4y5DdeyBNNz7sy8qRdxJsT9wH7sw+O3rrfhAVqyD47ajOckGZCpP9MCmPOQ&#10;58HQSakCOIypl1FZ0NkhUayhkwneOSzrgpQjkKj71BevXIeUEwPaCala5KScCwMX7AxotjspwztC&#10;6IGTGfHxGMMzvh/40DKV4UWxpFpwxARCLHY8xJoZogLQosydUn1Oxx77e0k9II7qoGKEPXaVEFAD&#10;bJutEE25Aik3CnMN3s5tfdAcAgUgJwK5kqPgGHjOGfL8/3O1nAlhwbKsaP7GhBZwTVO9wYeobV36&#10;4Cv7PZdg5vrZnZu9/uf1efYIbuoEy7alybkbY2g0Zuh+6Bg5fD23AVOIbVatMPg9pAG/2nCZNzHc&#10;ZkQDEGRIdmMZS7ayZXvVBiztWToeOKjI0mUIIK+Z+nurZ+3w3bbrFou8IUEGrdFqkn+LOT5Oaddv&#10;tBPwIZrwYV2WO9NztsrJRl1Op+F5/6649o63mi/Vi7TOP3r9QSMHgXBWZl6FXF7V31oN3IhFHJDu&#10;P79+z8agt0AdrS7mQ+tWS4ewqApMzuzXeitLrs+JPJa/cP9ZhFNobxfXiF6rv6vs1MC7rAzaGjPZ&#10;QfFlbtZvF6x2jVGqkadag21ZSFjnjmXr0J5Ds8KxiC3ci1/rWc99y3WoJ7EMAItIx89DjfhmAeja&#10;M9PYjHINy7BA/XudgSBuoSv7bI0B/D2DSQlaShYnV5KOwsCq67w5PLQ83/VhNSb7iimIXihs+tmo&#10;hJFbrgTfO7C1bIPlO+NrU5JltP0hz2rONF6rxakE8LTPZoXoyoExvz95TSDvCNn3WgS6qwGURZ7T&#10;MCHLSaFbLNdgk07aMFU/+r3TcltaXdlqzVJfzvZJV+4Ftj0HqXibFWArSaHagFNaKGm4kcaW9953&#10;oqlUHn0v018bzFqAqIafSIWapV7Q9lzrq5pFs0WqvKp1ng0V5HmgDXQ00q/1MyXZwdoXlqWWhUlJ&#10;XOzqZ0gVp3ZvccCdB01r4L68S77HQ197189spCSRIVX1vVSKPFOmWFZSz+7B/zR4b13uMvjUDHYy&#10;vB2vWFpawydZnZqHZPvPYmNRAjOnhSen4QQzFZmD3U02zROENa8oLWxVXqQSINNAaM2+4ervcIYI&#10;Z4VceTFpzFgJwGiDl+YL3v49D3CQDBYpS5OeZNom4U0xn2Q+k1T6GnY1N0WVfYk5Sb2xs/n7iPUd&#10;94vMAMevgleuZKUWs95ibFlMA41dyNeUZmfVgSHALEzmP48etDHsc1qwVmPeL8jpjp//8DNieuDL&#10;778guFB99Xd24a/VfzvDoQBTLUS3BTAGH5CrTNWFgNt2A6g0TZlylSsV+4CweHjvEOOBL7//jq9f&#10;v2DfD9xuN7y9vvU1t1Rm8HEc/bDj69FVhcZxRDjfQqdqQRmLJYdzNMnZtu3WgdOzUgXYtq0UBD4A&#10;vngaHnnHcTzwP/7jX/Bt/4LDvyO5jxp+siPFYllSGIPlZy3OY0Eo4aYJyOSLY3BFN1NKSLmGycRc&#10;WLYxdWugsBSve+88lmUrqhdkZEog5MrAbEAWnYK4z3kPrgcpSj92LaxIu7S1pkLeIe28GZY0NNlT&#10;tCFJ8KHEQdWgubEnxp7Z9x2+DoRagcg/97osuN1u1d8dk4zVGpS2d34cB4ixSJvSpzAsR/5Cigdy&#10;LsqeFDPev33rYebLuiL4Mjyi+p29D91+qXN2XQHc4xG75UTzx861yHd1bzZgL1PuUaiN3HWk2IGD&#10;plrIKQI5IaajZDzUfdiscCb1FBEOyic7iUixh/1l52vwa26IW2WAD6C3ZDIAwS9l/YF6YGGM1WaH&#10;hfy08GWCQ1gCQg9QGkF0zcu+2RG0+yJR87gvwDQ5P6TthHpf5CEQbTYznVVLfeDpUGx+KAMpow85&#10;yk9RGOYFoulAquv7G1jc3OB28BxLB+evgATtzpYqEs7y10Hi0VyOOooDS2304BpVlBWxWQ1S5fVY&#10;rt1nZqGS2hmhBV3xjJ5nd6PW7Gl1hpXhYw3rrMG4BCFarZm5xYcy+NcaLQnuS5BWsuglScBiABYl&#10;4VkGX7I2zsqEMeyZQ01HPepNEo5kY1MuFldSlaUxeJ/54jaQ3nNvYBrs6zJfFJaKbmYEcmWXBCB5&#10;jTzyT86EmEyEuO9YuAdv3eNTTWGwSWVNzYcwI1OIphwvXttxcENTlGiAtFbjS5CrqWHTEVU1nPPu&#10;ZLNk5TnxvcUb8lwzSnKas5D6Z+lhxMNKxMp0GM/UJvacgJ02jDSADL6m5RnRe4N6FknSmAya5HZC&#10;sm+VPXR/LzCIPYKV3c5EHkRqkdysWu6KOdo+A2d2S4/8KxaytSatz6mxea9s1yQL0+ptef/X1wQj&#10;7HCW6wiURB8Mtjydror4jrBOTrSY1TXhNIhpuTpcwem9BvbB6M/y1M9qNq4S8JMg6zNQ8rRHjXrE&#10;6h+vwCgdrD5n8rRe6vF4TFZJ8udK21ntTuRWy1cOCJYN8/ew761BwpXdLc9k8534MwK3ZyWk6+vk&#10;irU8ztw5G+Rq8KMFeXaAUlgNa3Y1Z1WBzrzWiI/trrOUMxYYLZ/DM0KDpfSxar8rtYDEQFvvKId5&#10;/Ltwm0g5XG74ouY+Ic82rgIbz2I+rzVrQPlduALRUrBwOggncXCyNh+A8IGeXDdcfWAp8uXZIn31&#10;nwUaa2pLK2dUuwdVdRSYrSiEYr/ijtZZoZ1HMkND6wX+auC9VaxbUkoNvLYOMcuvXvNS0y4Uzsrs&#10;/y4EpAoIEKhYzdai0LefjwG4aEWMnMposlpe7Mip9dW082rYwSec2tT9yqORTxAlGKZlCUjGkeYb&#10;1YC0wrByHehoRaVkghRfifF5JGtIm0hqUrwGvslDvqdb0zgdG2uHcu7+vmrh6ktIqqOAHBfkCKQD&#10;yNSKu1DWivfIDYCFu5zOyc3IDyvONkk1ENI5B3jX2dvN19jyk9SKRPl+ZcCf9ODtyddMfCL/jAqO&#10;UK4DEaqhoPXn94DOBbcXh09EhV18lKBL+IBtu9dCw1eP+sJGaMGTiTJyBvwSqp0Fddncy8tLb9bh&#10;iu/2cUQcjwdybuuqXA7HflR/5tKA7o8HXl5fEdYFt9t9kEeFp508W1ox3+T4fG80P/SUDux7880t&#10;4GthybfiiwqbGKF4e8eIZXWI+cBffvsV//rL/4vDfSAtxS+7hIx6POIB54q9DpDh4bGE4uce/ALk&#10;BXvKyHnHtjosyQPeYwkNHCWkmBBTruxyIMUMh7UECWNBzgBFgA6CJ4eAXPIHakhvCEt/v4NFVNbO&#10;ugZ2ic4FuMby0JiPMhizWXHlnKbhXznHIx6PEarcWD2tGOChS2X7uB7ouYSSa1LO0PIcnZAJ92KP&#10;CLf7HV++fgGY6PmKPZkre54SIe4Jx/4oAxHK5b/n2Au5lArr3vmMuCfsjwOxeto/3r+CssO2bXB+&#10;gBe9XK8AXEoRMcfOWmxqsZQzY3znyuyuBZZnvpsE4fPcBpfH5PPfALrFobDlj2Kx48ir4cS9sI55&#10;AC65rN/jOGqB2QCyOvRA/P9Ze7NeS5YrPeyLiMzce59Tc5G8JC9bNLvZkCG04Af/cL3IgmRZsg1Y&#10;sAzIaPnBltVtXnb3HUjeocYz7J0Zgx9iyBUr18pdRLMBoutWnbOHzMiItb71DQWoQLasib3c07k8&#10;PFhzAVJm0RfgMHu2R6ToSZOwWr/wptdaC4d8hg3FHqV5+KMMDbACQTW+3idafNesjwhnUvHqp4Uh&#10;Grufrs+qWrAmDwjbWKl8voDQapKUsqLBWItlmTsvb37mRMU+Rm5eTOdLThlfloAGPdvbiJ6qe8Wp&#10;FsZk6prYUebwmioq3pWJFPF7AaKtuBXYytQvW7NB2WvgVkBvBV4TEoxbmy6U4VsKsYVb7TX5EoOJ&#10;Ag3UGoIzvDU2e/NaNXTAlIkNNBh020j3yqr1c/VAS2O1lvlEWHwnI4aV1Q9cYcg9Yqm8vLMnqnJl&#10;HuJa9kxXP5uxqzcpA8s5MLHHNKXM+laHAJgOUwNF2vpma4cCp9zaoALlLVS91Mf13+t+mD8zWG8R&#10;WvZBHVR2IXcJZbBI1DHC+nDGAil/r+AD/Ly0IWetTWNKMM5uwtm6sz3qbLNkcnZPXiuxDx4UrLNS&#10;HXyVASfCmldSv5tpc8XU8lUiWTP0/0diN0IHjxUo5028xobkxLUONC9WcpUOY41Vn2/ZAjZ0Q6CM&#10;G+fvNpA6jIJoa320ZcnWdaJ5JmcDBKOwPfs+17ly5qV8nqcYN3YwFdBoVVPZa+pBF6s6rALhhLa4&#10;6aGsQTLoFcLoh8VabskGZzBErdOdfRogZ4GYutm0SbZhBxqgJeVspFKrJBrAbAzsMBJf/HWvzfZQ&#10;qWWpUYC/B/tjIxZVu1cRMK/DB2bhVokU3DKXA1XXMjCkkE7aB3BcSDrjpWBOfj4OJIeKDpMkLIn7&#10;70sKJAnE38tX2APdrwUyr3XAekYZWy1j6R5jECIwTAcsy4KQis7d2GahBQIbmjKozkrQskYK+aLZ&#10;ylacKzPv8tNp1+wsCfSW6vo9AFtze+A9gkRM7PcYJwLTUrYLVWVLZMVPYed/Sri5plaRyMj9f/M9&#10;1BCCVSyZUKsd76qoqHvHShysWdjrz9LPtFWc0DomW1jWgbzJZKxGaOvtLlMKIit9S0BNgjrXinuD&#10;lnW5JeyVnDZjy/WxGzyTKjvoPqURW6hNUbWe5ANQDpobASfk+TBt3+r2gFVdquGCch4DSM+69o+1&#10;D/sjIgv+ePCeM52kCay0yUphBhqzuIGdwrRNkwJuim9rNuDlNvgCXdOvgU40zJH6r1Ebhz058N4G&#10;IoFdtDmRmGf8weUTTrrRadIh7vupMYT6UDPXWPbSNH21ArCZQb0TJsI3YjqFqw1e9g4fO+ny4XDo&#10;5KlJkgMJk2BaODjYbH+Sqq9zZoVaZ7tNoxZYdNKt+mArTKStXVOSfUBjEp8nLbOBP1fSockZZukT&#10;gARBe5+L0EhECAUgpIXg8XjE+OoVlnnGN199iY8fP2IcR5yOR8BELPMC45BfqBT40QekUoym1E/X&#10;2yFuKytwwcPDY1EDOITgMc95M3769Ckul0sGC1O22hmGAdPhkO8diiKDFIJ0KlwPXlvea1kWuMG1&#10;zbpvUG0BvnJBEWLA4XBs+8myLBinoQBW+fUuS8DFe/zw5jsE/wiPMxI8jDXwS8z5AMmXoURuGqwz&#10;sBgw2CMMhrIOE5A8Ehxmn2WV3qysoeyLnZugWJpJHyOGVFj29f63sEAUGyA05p80UKXAoCSRl2Sp&#10;e0ohSUrLm9GU+oEk91akZ9A8+xWwaVY1EP0e6WelmSCH6YBlmYu1C3ZDz5AS/BJwOV/gLzNi8Ahh&#10;wTJfsPgLYgzNfz8DoQEpLfA+IYWEsGRAP8UAYwfE5Nc9kAwhKzCYQQrPmCu2ga41LyJGFEAF7ffy&#10;flOZnEu7Fqv/MgetUgH1133nUvZezvCi+1MoDASfyIBOkNx2bBPEFuBKB/Ctwa0eslQ9VdUNwbdO&#10;W8ta2bNzyk1+2jAb6VoUZZfo5cWVSZ+I/V7HLCFsle41y2sZoBELYv3/fmuBd83+Q6sj9iSrtUng&#10;FhycLSSx77rsCQHkogzS2lRT0FdjcnIPbd7gfQr7TQra2wV7NkNG0wH/Ui1blRYVGEn1fKbADGP7&#10;S/dBDplMLXdn/e+0YcNq6j65sTQqy3ZPISXV9F09Z9faRWqe+TkiAfe8ftWa/iRYD0mSbz544uy/&#10;Cg5pNhPdgNdZtXeRcpukTBd+htL335KijKhE2YQhkntSmXjWuWaftw4A5MBmSZVC2XL8PKavQwc3&#10;loUstu9hnMg+pnU/BZslL1jNClRikm9+n/23Lc8ml7zzMGltSMlzzjQVkTTI3AvCpMD5Hllub6hI&#10;e0XJ0/cayz7GnLFD13IICdYWAN6kTrksAlo7LGyaC2O0/XvH/zcpDGlt2CoBMobty/0AUrZfRWFY&#10;5jM+P1Ku9pMCQKXZBaf+kBWwDIBmzPDPwJ+dWp/y/cRam2vKSswqyruEtKmxOEawp8yQPtcekVIC&#10;7XnPINmJ8J6dXrt6HlM1zzrwjN3+Q4F7Wo9wNb7GQv8UDEyzaqJ1S38Gps6aqaqYnWOKqmb7Je+F&#10;vDbK1z2K4CMdXlZrVO17XrOIosq0SqTiyglul/apjh5a4Gm9LhQD06x99sgl0mfiwxvOGpdyGSWi&#10;yroHZ6C835uoDaV8TSS7agmzXN97zViiNTWtW3mwKydCSGfAHhap7b0aEVcb+Gxr6PX6cEISZ6NT&#10;HFCq2fq9htZI2KjWuNqHDox43dUpZErvLwXdSs4qe8Hy9LrXezgXp4pPfX7+KM97zmKhi2LDvkYf&#10;DkUbD63h6uXctv2OJsmuzJjKvDTWYhjH/LCXAo6H4PYFauoKMF5s8889TVP2WiYN6TzP7UGSJEwU&#10;XJcKsmsTaC474b6B1ySMUpHDvbGkjZEfphmktV04k3ao1IOqfq8qeeN5CLy518JB6neu96LJnLXC&#10;lrAbuN+uNa4cZqs0OMTM3q1rJYfbLuX+r0AiLcYkqyhtMkgTwSWbgZRSKwo1SyBNVi4Dn0k8sPbC&#10;frQDvbK8UmVuIMFYm4MuyTR2miYsKeGnP/0MKXjM85ztTUJp0pDvdfB+rYRNDcZEm5LStbA2dan4&#10;nM/wPmJwI6Zpwu3tTbdPWGvhlwWH4xGn0wnDNDbGHg89ps9rBTcNoQbZsn6tgSjztzazL5vPt8tM&#10;H+cy6B9N8Q9PCYuP+HB/j/cf38KnM4Yx4jFcEJLDEkJhxSSkGODGQxatmMzYHd0BJrg2NK/X3JUA&#10;0oiV+bUsHki5sDqfPYzL92+aYhtSpaJuCD7mgUyxMKqgnaSsupapITWSEttV99/s94Y6LacFMD3Y&#10;tHwSLtnbk0byQ3ecxiKfBnhIGAdKMtt8wePDHebzGfPljMv5jBAWxOBhbCISyuyJhxSK5suW4NfS&#10;ZJkF83LuminvPQoSX1iJq41JTL0vu4HBPM91p2yMs+bjXfcc5um6NjPEvsqg/V1lytO1MM/zlplK&#10;JbQaAFg3PzqozRXbyj6ByVYXWDt8bWCZrXlSC/OT2F71jK/XLBQf/xTzYH9lx6BTW9CwUkkKXFn4&#10;tdmm7JAVlU/N/7ICp1HwJzXWNtuaCm5wCflW/YPdoE+NgXStKbs26Oc/Lw3kNVvFmLIhGK11AgG7&#10;u9/LDwVWlwNLro1Bb8RP/y51A/dEQis/NThR88vfkx7X+yiFV0rntB5UuzLcM1kAGAZH7BS2dgN7&#10;HqnXyCNaQyYFgmmA2cr2hLgWJZk6ZQjz5pOe0Q2QJvWodh/4Z+b9CD8DKDN5r/5xzjXwnv8uzyDg&#10;1m7SedfC7YukXQP9pSGk9IxuvMLpPbJmA2jV86K+DGc50vNNCqPbqHlrD0We/3Yfoj5Y5M+ZVpNy&#10;NrDmdy89V91eF2O2o9ipe689S1zd1AYCO5YDGpB8DSCkg1HJ2kACY+ogoiqTpedkJQNs70vtmzZB&#10;pUgb6zyJeS6F/YlkuaQAeMI5VQN/F4Ecp6nWwSybuNpK7o91X+0UYgPwm4oDGcSnG582pJGIDlsw&#10;p69B+JBN6/c5QFS/f2zWFrGor0xTL0nKe8lpgAPS9N5UpZBGwJGAK0nlxUk4dJ+kACTdWzjJkLoU&#10;8J+RnkOJuX3NEkpjXvPPTp+BreXzase63mtsziepl+dnEmcP7xNUe9WRVPNIgz5OvpD2SU4OvFZb&#10;7SmaRUUvs0LSiJJ7TgV7xBaNtEsHCdcIuNq+vJIlsNkj+X4pERak57P2xRWgrqx+upboOqCkYs3G&#10;j4eBc9KVRITRrMykf5MUOFz5Sol6fO/kWCE/I5xzDZBfe35at0C0HruWsSmeMwJxkROepZpTVgf3&#10;A+T1fEpXyUp/NHgvbeLUqkMCBjdyaLIRSAcdZ17Xn62TN9FLz9kmt4Q12UvXmpZcTdmC3MsRO6nU&#10;nAlOWfx9IBw6G4e9hnqvYJRAJnoteLCLtMD5hiNNmenDME3ZB5unw3NAnYJKlXWcNwYZyIPJFh70&#10;2vDp5t50kX4X2thRm5f+ENwCC7awr5uVQQOGMvCcom8F7zzPjX3hfWig8XrP1wK5Fsb8GksA0gZ4&#10;inmNauCKBPprPqaczSptGLy45vZTe59ZOmybh3XxP1+9HTMD6zBNcNbi5z//OW5ubvDmzRv8/ve/&#10;R7yccTwckVz2ui6yjOpS1CROnFlhrS3yr4gPHz7g/v4ewSe8ePEST57c4nA4dIFu0zR1bKrmHbv4&#10;4lU/rZZLTO6am9AcGNo3gduh3Fr0ZLbbMDpcLhfARIzD2AYOsBlc9H7Bx4d7fHh8B4weySwwyAGZ&#10;1U87kYN9tGOxUkpADDDls8UyZEgRSPMCawtQZEy2cPEBYUkwdkJIB4RLll+bNGWJZoilwQuIIcHa&#10;AT7OSHbLFtIaIEtS1XmeBrU+kAByiV3Hi3BasFnb+8nW+1rv4co2cBs10aaggBy2E5uye1UerMXR&#10;liUEAKNzOIcH3N+9x+PDA/wyI/oAk3L4cEoBMSwtBHUYXJatRrTAVWNywFH9zjG6vnmKERbFWgq8&#10;CE6t4RzGsfmz1md0ZUVmSxsYC2PiBjSsnvdDKYDqXh1THnJmW5uIFE1hAieYoe4LK6O3upflIUP9&#10;fq4w7Yocvko+K6svZduoEMN6LnTQAlQGTbtG1jalQnuNGnxLzolsRpWaIi8JwEW1cMovI7PbehVX&#10;PUcF9qyxSDAIcS3KuArLGAOHrJbhgWEpyfJd2kR9Sgjop7CeeiWlKYoL00BpCOeYFjAlgbYhRpiU&#10;EMhAjVo0ZSC/Wuys1gWpMUHBwPptcHTdp3v2DrBvgwVR6Sh5hK8B5+sgBlgDkCkBhIfm8mZJArX7&#10;ZzIqgHrqwrS15khTdPIzPlt7mY6lnX/ObcLB634r1fNGaLio7Q+vy2pNJgFH1Ade2sP5WtOUDNdk&#10;71qoIWetEV302jCVa9FyRQSPe+cc5nnu1Bsa868CVfVz0OBlDphKxIyuL4hJJFd1YAMJjKU5AG1v&#10;VJhzEihmCrgqnflQgMpdiy02kL9GBqDXkbL4N7YgqZ/1cWKSpFzdA/PbNUHqwGjJUkRS/Ghe6fTa&#10;S8QE+jtdb0MGXCKgC3SqIPoeqz1UagHbLYRP+XzXBmha/1NVqxvFE3pgvXvWYcTaUepTuHqvW9sa&#10;CUDI71jP4rXWosshpZAblwTVRlWzjtnbv6WeT1K3UtCVAvzUNqIqJ42pz4JX8+84iZAON/cAWH5G&#10;SkRJqdeVyAkau13DMSRsiuaZ8CG6Zk/Me5u9DBxNictVW3RPusYKlyw39oadnOGu7YkdZkfCsaWe&#10;RgudpvvJnmKNWpAm1CFRKla7plnr0TVdzzmNac2JWHtnqASq80BvzfJKwty4b/y1gcTak1HWtW2O&#10;AhQ85v0wfbY1PMYwu5ZKsgJSx8ivTHbN3UJT9miButKQSlMzas+mNrTpa1nZplxT7Un3uj9zkiR0&#10;Ej+3NCyXhpfGGNhhaN72HdO/9Em09mgDabavr98R3fpfa14rT7j/MeA9la5okkXp4OGbAF+okuSi&#10;Mp/neW5yCe6t3L230FxKGw31SbaV9aYUwzy4VZIEVcCDhtjSm8qlOFJBpjXj11KzeZr7nrxLGgyM&#10;4yhKc6WNjTbq9RDIzVm6+tBSPzzOeNrz15PYBbyZsDC7EzO68bjBIcyF+UTAr+wpvSAlwPsSbBiB&#10;ZQlYFt8YpA1AMgAAIABJREFUy+M4lk1kJIeJU9nJ4r3rWBE9YyEIGQQSO0zzEdu7BnSSrTGUtN+N&#10;MWQfdJiuKavAVQsvNQajHeCcweEEvBwcDjcnHE4nfPGb3+Du8QEwCeMwZHArZZ/z6CNGNyL42AYp&#10;tTlJSHg8n4v/Zt5DDrcHPHv2FKfTqQFMoexNsfhG0/T6GGLHHK5svj7wN3UsmBBiBlwLQ7RJFN3K&#10;4s9ge4B1WclxPI5FRZC9xIHsHRtSgI8z3t19j3t/B+/mDCTGYnOSkKXuMDmANeWw0OzDaXLAaAwY&#10;4GDNUO5DljKHJcC5ofxsnqlcloR5CfDRIUSL03HAc3uDlMZ1WFDed3AuS9YENRDPL6FDEimHhHsn&#10;as8iXXN00s/3yWwlhA4kqfvvPM8dwFEHtVoRF2LvHdgfzllBUYu0ykLPVjdxE1pXhyV+nnE5PyJF&#10;j+AXBO9hYRFDBdnWxir4kLMj3FCa0bz/nC+P+e8Y27d6l/oYizy7MpQTkcjm8+tymVuQZIgF+LEW&#10;fgnZh7usb5iE1DVvBrEUewn5DI3IwbD1mc+BuYVZa21ecyBBlpYBtikPbg3WYLgccxE6JQ9VMdBz&#10;UrNx40UcXSc+Rgwmf1brckMdYvHILvd+T33Bz/5+eGSbtzT1o6Z7Pm+wt2FL25+l5ypnl617syGK&#10;JCqrl2xzTFfI90MCK9YPNIhvBcFTV09FMjiT2JQ1g6Ay3fPMyHZnTVbVDIQdVNfA0AYmoLxGoxev&#10;SWGPSXLndQ+yov8t3Qso2CMx5ht5A6utifZakv+39HMa25g+J1XtVtcdBcWlWkD67PW5oddoJbMY&#10;1YaJ1on1PbkKlPqXSyQB/l3r2VFBfOlzc9mxNoDgjS5/BinRg76X9D7SNWvrycjWMlKYHu9T6KBb&#10;GmZLYN5eLpXUJ9Aw1XpG5usMEXxPMbVhMFfCSgCGdD/b2iMEDtqINloNA0ilulMCzJxzeRCs2Brx&#10;dcAB81x66exV6bnj+QfXhp4t74Ex//fIL7QX1sBNDWCUnil63TkDX7J30Mh49P3rmZxf28JEdGfe&#10;Xu4XV2hsLA6rdQ5bS6GEGYuMSPadNBVyN1ASLEy593F/TkfmNW+6PXi1HiP2SSXnRqt3tesuXcPt&#10;2pCHLLyv5uxdaUBGAX3KAtaIk5xZL62ja3snHyht7WO3ShM+dNPwBG0Aw78vJ1NydrsGWEsDKKnW&#10;qESXOnzlZyRXIEj1IT8P9pSMlDAqOS5IVryNbJJiA8/3FHjS+uRky2wTWJ6luv5twTVKjt9Gu5zS&#10;JlCenhf8PKdWKT1ZU7ePlJjOEmC9Z7vNaxiNYc/XbkqpU3kmMiyptkbSgHYcxw4f0z3nsQlb3mJA&#10;/T7NrxlVomt2lFK9oYU687Wyp36UsFtKaqrq770z8Jo9mTGmOaBUbLL2OTQIeI8IItXTmzD7jsxj&#10;2nlTTWpNyz0xGzs2Trp9fHxsOUiaiuRPzryXiiLN45jKGfYml3RBVj/eurilCSqViUnTM+5vZoXw&#10;qtrz8ulXXYjVJoAfnpzBo01LpZuxZw/DNzdaUNLEb860kBadxPSjzSgdAEgJ0BLATIMNtYdoT9JI&#10;hwBaOJS0nvihSAs76cHgnnd9sZQZyKaF7/oMFBJ5aN0IsnWOb0DHPM+4XC44HA7l/mwHDVwZ0f2Z&#10;Fdt7jcWnHKpSEaANeaQhlJbyLd1jDu6ujOHSMDqXgTsD2HHEaC1ujMM4HXHz5Cm++M1v8ObtD/B+&#10;RuXZhhgQkkccImJIeHh4wPl87pj0T58+wTSNAFLz9p4OBxi3NsWJTHFroRJjRPI+N6shtJ8diiKD&#10;2u0Alh2OrgPXpmkqBQlpoKwp4a459HUYcuiMswPikAdAPgUkE3Hxj/jh/bc4x0cs6YJgEoyZYEKA&#10;TQbGlOcRDgYOxiQ4M2B0R7hwgDMjEA1iXABbJWcZ3Ld2AJLBskQED8wY8RAMPtwtWLzFizThZRwQ&#10;kENrjRkQSkhsLEOtFFMDKTkYQddCvQ4c5K8sfG5zsMcI7RtO01kOrHYuPai6LAseHx8xjiNevnxJ&#10;mgwjBtys4LmHG0axoWy++mXYM88XAn5sC4g6uAESQsxe9ylmi62QcjE/jgOMdfDzJQ9byuBgviwZ&#10;8C5e6wkpy7KN2QRHN6WOMUCycNYVOx6DVIKvQwSMGZBgESIQsaqMkrFYQoKxDiBBw/13Qhla1qFq&#10;vTe2Kwb3ANPuHhvApjUQMOwwq65ZUUiy5GwhVEPy1vf1ZThgSzMlNT57TXa10JNIBZI3ekzZh7cy&#10;WS0JqFpZN3Jwk1SrtAK5DCCN0rByqwytGe6HHIlYz/TWMjXvgMtYpWGSBq7SgYLWjNLGkzJTNCuU&#10;PZYnZ/lLg2wp7LaeV1KQKGcyStfeWruqN5QhkAYqSoC+ZFNABzd5NVjCurctk+UaseOaEkOztOHA&#10;EQWrJHZou3+pf655Y86VflKtql2vDTDLahgpD4jfX26TsOelvlnvRs4hkogPVOVb11IFd+hnqeck&#10;BzolL2ipHqb9QNc4E5YytYnpvKmNbYSl0+nU2YAmwTKBPkObvRhpkzvSnjck0YJT2tMkr2ZHvp/E&#10;Xt/Yu1AwsWxJSQiolQbD0vq5ZtPS6kFin1ZVzNy2gJ9z2t7Nma5aLyCR2DhgLvZmnEIuKGb42tVs&#10;BOl3lO6lDLiuAX/9HtOrAiRlBR38SeBdx860+8qc/tyPbdDDMyRoj7PppRJUv2cto69e00r2W8kr&#10;cg9H8+CkdSIBm3vEBw1A19j0Wq6dNDCVCHf080vOBNLZ9ynkRsnegyuNJFKFNnCSBgB0sCl7j5vO&#10;MparkbmK41Pu0admGml4kcREznupA1K8Osjc8+tuZ28Jv2uZTXa1peR2ge11Chu/XqOUEg6HQyNh&#10;8XOvXi9OGN6zdJKA3b1hkTRA48PpvVxIfn8pe3w7pNYzNTVweq+e1uwDNdxWus+1N9CwQrpvSCqH&#10;a5jVJjtIWNf8nvF94lqNKz1P+buEhh3UGvraIEayspQGEvy9KVbCByItZ0fMNrLKekiQk2H+EeA9&#10;n0ZoN057IKT/pqwUaaLUFezFB6AStbqNeoc9DFRr7QTEnhWTQlQlitXjXvLp1yRYkrSYFvZ7PtD0&#10;gOUMafr+PQt+e7DSA5MG02isCc6Qlx42OkncA3O6jgdbbypNZqw1UDyQh7PH7FC49wmb4Ns6/LDO&#10;IqTid2wSXLEI8SHCBwM3OPglIoUIO2Tf8MxgtVjmiOAXfPj4AQ/3j3DW4Xg64uXLl3jx8nkHbqwM&#10;L70pTzG2gFDT59M1iSoHFvcauT0LBUmKt8cEkIY23YaZVrl1Y12lMn0v73OZH/O9iiOGccA4TRjH&#10;CYfjCbdPn+LLv/97fP3VVzg/3CP4BUDE5XLGQ7pH8KGxx2qQTw3qAyxOxxNSAuZlziGalzNhd7nG&#10;nKkM5BACTGGRVsucVmA4WwajASFGODcVL39gcBbODXCFYRBDAEyCsw5uGjGNEyxs8aRfARUUUNYa&#10;h9vb/NkvYcE5nvHw3T3uzneIzsAHh1SB3+iRDSUMIjL46pAwmgEn9xSDP8CaMduB+QCD4rUdEhIi&#10;DsMJSMAwGqQ0AmaCDQf84f17fHgcMI4jxkvA48OMGE22T7FADL6ohhyMBSzsRobHpV4AWrFljYFJ&#10;CdF7XC4zPnz40IKDD6ejeuCmcqBt12sPEnkf4IMpCQsRzmRwOsSAj3cfcHNzy5RHNcA1M6Xy3udb&#10;Iny2V3NAzDkBCfl+op4sKWFwDsMwYJ4v5UBGZ52yqu5zRkIMAGK2ZDLGYHTZ9MMYh4SQLe7NynZK&#10;xiKZVAYlJWOj2SpEdniXPdi6pgzJUu06oCL3qEgpa6B4iHlN59dY8yZgapNKWBDQmY1aYJPUkNLP&#10;IhVAnB3WZZAwywLu/7ee13lQBlWhZsr+kVgQK5W99/YrlOEusRrF86kWZqSo9UVCU8+cPYYsH+ZW&#10;xdA1Bp/W3PXWLytbn7L4NKmvCGQQJkkkDZlGBKjPr3ZucICJrq2qquRMPY2RKwG0GkDDv+cmrM7k&#10;rI+6L1g3dCF/5FXhg88ZKJZaQ9Bz2W7YRrzW4U2dZCUmFfZ737G+h+Q920LvivLFWtfYd64oJnhd&#10;X4qU9R6YDKJWXlEeXqMEjNW1QNYxy0zi6pK9wY7UOHc/a2qNlNVItQfo8ypkewYJBJGY1hJr2pEA&#10;Z87M09QBlMghDTAokWUPrOF9SavlSfhnB7hUJnzx6E6hhp6j9UnG5qFqRMJlmXNdZ/NQ1JkcvlwH&#10;Aa5+v7qfFFtBQ4eVrg+VbGs4rTWuITyreqpLg/1OEWkMTFpVJ81CK6ELM6fWCh04mfK/G2c76DlV&#10;uy5yTVJK8MxfeY/5284vGNUii/s1cxCIr39qM6UNCHmPWS9FNZOPKaKGwFlTvntjwpbsEZObjfqz&#10;oaoLrW2WqNauZK3micc/TzvvTQMc2noUhjKhqEutsyRIdT2RKXjTnW1xGyItYRKdX3Dq9+9q0QYo&#10;PRQRsNXSw7pcp1u4NqRPdB/aAWI1+9GcZ5IQ44IUzQqsGgMfYmePJg33e3YyVQ0YoiowV4fevE+U&#10;8A+xXoFmU4FPypPg7GhuaayBcXxf5apdasWmER6uAaTSfeQkQAkf4Qx8TVWjAdB7gZ/SvZNAezo0&#10;5Ezn9bqu+UF9RlASh8MSppCJSwXHsKbsf1klXdettf2zmjGodR/inuAUQ5Fs4vbqYI5h7K1FDZvc&#10;A2y5bRu9XkVIhJQCuY+2Y95z33u+/njWzx52erlcNrmaW/UtBHZ76tRFK44XxGfjUwfGWpgvJVfQ&#10;Z3bNGY2b4VJvgWmanawW1i49D1K+KEhvrDHpte/MCUwajqsp2bgigJ6NuffIuBXYWcKtyP9kzHuJ&#10;jSltensbDrdOoYxy+vudfN3Z7CtUdqGMw6/SBM4k3ny2IheFiWu8GUtA3zI/dfY8XVjSpIh7xVMv&#10;7600L4ky5xhjS/auC2Ycx8aU0VhVlDWjLTTNa10HGvSQNCM2gaYD+6VD/1rQCAe+KzBC2d7rzti/&#10;F5VoHY8HWAucY2a9mpAyQ7SArqEEeJ7Pj3k41CRxFsfDBBRPZmcdHh8e8fjwCOccbp/eYHB94MQ8&#10;zwghYhwza1zakLtJXtKZNHxirw2NtNRrqRmWCrNtsI4RJ739EZGfHxTLF+89FiyIYckN3LLKwozJ&#10;nvA31uLXv/41Xr16hd998xW++epL3N/dIfiA+XJBWDwu8yXnMAwjJpeB8mEYMQ4TxvHYvuPlfEYq&#10;Ce7jMBGbEwM72jZ042t+HA9tKFCXTvbxX1nnY2FgJxjYVEIDQ8BlPuPycI958fjw5gPuH+4QfWjW&#10;QksMmP2CGBPGYkdztzzi/fk9js8d7uYPCCfAmgGX+YIlLEjwGSyOgHMjpmlEigmDHXG0JxyPzxAX&#10;YPEeZghYLgv8ssDAFaA2qxBCihiOtxjMU4TLhI+Xj3h7Bp4PE0JyuMwRMWYmti9BqMF7pGlScxb4&#10;MDWv7dAkXjFGhJQKExotc0QtoqqMTGh0+t+he2rZ12NCGgBzsjj87PO2R9dnbJ7ncujRJie2qXvd&#10;Iyrg6v2Ci88KmuPxmO93m/rT8GJlzwwJfglteGVs+f6IKET3BnRV2WrIkwuYiKbsiD7SHFmxsaC+&#10;ydUCaBsmnIddIWztCWIImYmWTLPhaMV80p97bVi4l9+SLVf2WY3af8vWNv2uk5hKrmd9cduSle1X&#10;AfzVpz6KTWZVcnCgtQOsAVWtJDVlXMUCwsYAk1HyekI6B/ZCtKhShYbxap70/L/rtat2gJJFihFy&#10;E3hBLJ3fUl3G/716rEtAFgVNcw6K7iHb24ekrUdlk79m1Ylzjtg8xQaE0bC5tc6Q1JbAGjq8gnGS&#10;QlJq4qj6MTaVzDrckJpTWn/qFpR5vdoGVuY/xyR7ycYyhKq18TgMrcaJxdpi/fz1nskDKvrsc+93&#10;TnDhdSFnLFfFTc3zcENeHz74ku1hNuwn2mdITOhPCYdrQGA5tzTrGqn2oqz6a2HpGlisDlSLBYZ1&#10;I0K5l3WtrMxvrHkVJDicgqG1dq2/2z23BIxomVGEDLQOjnvgRWPodf9uzSYAl1+bdv8qSAKQAPa0&#10;ejmnbU9W69NIbP/afav2YGTgwbMbOJNVu+eG2PpN09QU41xRIrGAaW6Cpki7KqUneQy1H277ZBvl&#10;kN6AKiUqI7adrSsIXG3uQDz96aDEUMU2sZSpBJ9OoUoYt22/S/0ARdsjJYUEJ0WtqgHf1az1DPF+&#10;tcThOEF3X8rA2rpM7qkgvSkgZXfvyWffDUoW2NpuGLI1Yck2GYcBMK7kWm3ZxxL2kv89rKoFSi1p&#10;Fjky21QD17VsDg2gqizz2g9ICiHeZ2q4kNSjamrJPQa9BvJJIbWSgm9vgCqFutc9VCOe7rH5pXpY&#10;YxOnHfuwei/4d6akTV/yUHqsCp2li0Sgod+vfUbKYikWs+tgICJGdDaYKa35h1y5v6cwkJQ80t9L&#10;90ZjgFMSqFaPcktMDvRm4kJs5IVqPyjb7KQNsC5ZK2tqQ6kv19nuRrQLq/Up7X94vboXqi4pR/YI&#10;RFpYLc/eoVmC9fOP41TWYRAtfPbqJwnH5HuQRBLSznfNCYRiw9xFg14vSjaWrII211noev9k4H1l&#10;rq7sWPNJAZvaRqTZfYhyKJO9baXX4V5QIuAZk6gW4FLX2rTuMdQ0W5ZrEyrJ84xPdahsUSpkkuAh&#10;qU2AaNFUD446DOAbZ2VZcA+5foKYNoMXTYItDSSka7/L3mf3sNpm1PevRQMPzquMxtYA1KYbW29a&#10;54YyJJnztQkhs2FJMObxeMThcoZJFs+ePmu2OXV6iWa/UwNvl+Kjnxud6r1Og7E4YBHZIOla+rXG&#10;oqQbB5fwaFkVnRJFkW6LE0pkJvS8zFjmpbexamxqV9jsYxmAHPHZZ5/h1aunePXqKf7ui7/DP/z9&#10;l/jw4SNckR86m6/ZOI44HI64vb2BgetCq+/u7vD2wzs8e/ocL168aPuAtGHTQ9vaITOeGyM1IPqE&#10;5XIBphHTIYfjnh89Pny4x1dffYnf//5rfP3ll3j/8Q73lxmXeYEJNr9GWsNN4ZBDkqcBxhnAJaQb&#10;B/c04fPjC8ThDFNsVWrhHUMsgbdZsWFzW45xmODMABMtbLKwBVQxGHE4HZFg4aMBxhPG0zMkWEzH&#10;F4jpiI8xAMMN7uZHHOOIczS4vwSEYhe1LLHY5kQgRrx79xZ3dw948eJFAVm27Fp6fStwVveUJ0+e&#10;dNJRNeTmCpuCNyvrENAgYt1jnzx5gvP5EctywTi6ZveSg4YNvN8yPBw5zPP+t4ZQ03WbB6V6Fku2&#10;Fih7oomtCU2lcczgklSkZeWXIY3v+vzKjCVePDbbhZRKynNlP9a9w5GBRV9UxABinRJbIZc5tXGX&#10;8fMpknC5cUUbqq7ryZYhWy1i5EwWyrbkZyUbIarnyjVll8TgpnZ1kmUMl1knysa6kunD91i+Rjtf&#10;SsLYjdRfkdB4eG5HC3Yu62wvlEzy9azfuwJ/NFhpvQSmCx1cn1uj+kfywQ/9uXmeO+CaDw8kuxJe&#10;x3FloeQ/u2EuF3AvEdCTA8ZrQ+wIuGkaWFLPt2rbVVU+XF3A60VJhSB5b1Mw/1OG9yLQl9Zhg/R8&#10;8HWYQ6DzcJLavNDwSKl5lCw7+Hekgwmp7hAZ5vQ7k89PawGU/ZCTZDQ1pwQCSMM6zp43ShAor4+W&#10;ZeksL2swH1WQcqsR6T7y8PaOyZ3WoY0Wap09ieWchaTV5kgbhQS1LKG9AQdDtTwyiVErhdByoIC/&#10;Nn0u2p4ZV9W1ZBGg+fZyEla2GbK7pDO5h0W310IAdKl1Et+79piLnG0uKtyVvZEDDbT34OcCVbaL&#10;dpxcr7Zj07Kn8JZsojSwpBtkJIgAVmKh9O1+IsFZfTi3Z+HHgSqqMFn/PYfaS7a/nCxHr3F9Lud5&#10;zvtXTCWPB3CD2wzFJayh39PM1fwB3rdpmXOfEpTK65dhGHA4HDYsW81ehq7p+vd10LhnTSGpkLTP&#10;rdnAXhuE7dWKm8BvobbhVnx875MIF5ozBVelSqQITg6hoHQ9fySFPT936usHNpTln0G7FrWmX8+3&#10;2D4Dvx/O9mc0HWzyzJhPUUdwa1TtHNTWBf8drYba86HfGzTt7YUSWUPLr5SIDPKZtDe0gmgZyO8n&#10;D53mbHPJGWPP/k2q69Z7t+6tdf3V9oarNbkVtWRdrg3tNAXLnhJJszaia5YGL0v3rf5dfRYOh0OP&#10;9TUiel7HUyFmW/Op0P0fAd6fz+c+vCvpjfMeo6L6vdEbXZk5vKDvDg5j1eRxylqjE/71Zsg+lzyp&#10;XZJea570vOiXWM4aaL+RKpPmu34H7hvHD0SNKSQnG+tepJSl4FxqHoe9n50uYZH8KvdAnT3/qWuh&#10;LR0gxaTL2lAohAg32gbom67IzyzkZZkRQvaqriWrdRnsjCl/r9PphGmc8OrVK0yHCTCpAFFrIWWt&#10;7UJI6sCh+rfzYAqtoZTAs2thtDWkVfMq1CbM1zYzvlbXJjSHRI7TlNfs4stwLyKEGeM4wbmAw2Fo&#10;z28MCW4wmA5P8Be//gv84he/wA/fvcPf/Nf/im++/BJ3d3ewQ2a9+xgxjCNCYajYdogAT589w00B&#10;jSuwQu9piIURQhgzzjksYSmhOhaDXZ8FHzy+++ZbvHnzFu/ef8S7dx/w1Ve/x/fffYcYlmKdYxFd&#10;ZrubBLiU7WestZgOYz6IrMNxPGI4WpibhCc/e4KXP3+GZB+xzAG+erkXdlObz8dUFAGASQZpSXCH&#10;Ec6O8ClgGg9IMJhOAwIs7HAEgsN0fAI73gB2wHR6AR8c3PkRz1+8gP3hgiUC9xePh3PK7H17Qoq+&#10;YwxQJlv1n6ce2dz3lrL1lmXB5XJpa/uaLdbewE4qqKkF1vF4xOVywdu3b3Fzc2whw2tATRTYNFZs&#10;bqZpRLDbTJE6gMjfEZ28NKt0PJx18Mmv5JMSjpc8Ba0b1FmA0GzZxhuZweVw4ogoDJ3tagFDpO/Z&#10;Amg78KDfP3TBtHyvMKBWMtfY9BLQoJ2L1K6lKgKobUtlfKxM2LhhCdGgRaogo8yFrRoAqhcyH1Jr&#10;5y9nXXKAqb1X/TzGIAg1gdaE7bFSaQYNDd2jXvhJkJtSFggF+Js8E7KDIj3zDRsGZBZnlna2uonU&#10;T4S8SYZGuBrQys8yScJai3u+fiWGEg1v3as5NWm1IR7fkkVYtmmq9QXEXADJa3ePUXcNXNmrffY8&#10;UikpYNN8bq5J6oaGmwEBtjYKIYTN0FFinEqSbwrGSkA6V6RyhQRnJmnWTZoH9p7FJa3/NSvQCor4&#10;GFRVIh088WA0ymqXhhMcqKV1P2VvtdDd4tEtDXW6c5cF1tLGORnF0iFE0SNasjOQnklu0ymyfklz&#10;rllC8mcqEQY9D6ZNiopKIlNxRQTtPymLfa8u2QCHROHDgZa9gGQKBtCsnr2cEz50o+YXnLSl7hsb&#10;Bu6a45PzesYNuZ9/Xo2cpQ0+6LNWAVtpX+QM5voBDPaBT85Q5wPtvRpTYrr33yVthtySqk4KjaU1&#10;hF8WOGsQlhnff/89vvvuO4QY8Ff//J9jGrL/dyXGcMD/Wt9G77+UHUQJOBpYqmWx0edHGpZofu4V&#10;06nglURcoIAyBw01EpCmCDU7+XccOJWeKen1NRCWk0cliw2JpS8F9+7l2vGMQP5Zef1feyEO1Nfn&#10;u8dLiiqnqUELCSpmKzQjfP5r3t0GtpGDjM0kFKSEoeSN0SBtKYCV5zVpOIaGn3AwX6rz+XfYy1iS&#10;mf76sJL/fL0HPLtFqqO0vZM/F5r6gPa6/d/re/G1GpRbp/Jrpg3+9lj8W3V0KtZD2NiF82GTpmbi&#10;fZBmubNHRpWePw7Y871OGuxwRWslvW8GEEL2qUYy+UeD95TNdA10uXbQ7Mmr+QJrF9nIh23dsCpb&#10;igPJ9CCtDAjpJlGQgN4ofhDyxkZb+NpEfA+Era+thbvw67m3uWk/wwH9fsHJU2ba6O/J6/a82LlU&#10;UWNI7X0fzTeV3zPbQL3VPmPd0FlAW/GvvZwfkRCLH2NmfnpfA2sNpnHCNE44Ho8wzmD2Fyyzb9/j&#10;cDhmr/Q2fDGFYR0RwoIYHWK0xSMubO47vTZ7lgDX1txe8/GpzD2taOsacoNm6QQAYck+6jn8cmVs&#10;Wecyp7z4sMbos0RqGmDthF/82VP86Mc/wfu3b/D99z/giy++wJs3P+CyeCw+Yg6PmKYDHAbElDCM&#10;A2IMmIaxtS6UfbCEBTFF+BBwnA65II7ZyshNA7z3uL97wLt37/D9t9/hq6+/xu9/9w3ev38PYy2s&#10;HTCHhBQtbp6+gEkp/64bsKQI7wGbLGLIOQmwgHEGZjQ5g+Fg8PSzW7z6xVMcfnREdAF3H+9zxoJf&#10;4INHiCEHxtaDKuWw2WEc4YyDTRYm2VzsZ7o23HiDxYxI9gB3+xw37oSwRMxwsHA4h8zgOR4PePn8&#10;CWz6OvvXGgsfgI8fH/CTFycYlwNrQwiwzuDFs2e4OT3p7jmXUG6k7KwIlhRPwkJslc+n+BnW550G&#10;wH38+BF/+MMf8PLlC7x+/RrL4jFNRwxDzUYI3TlgTLV7sAje5yYwJozD0CbcvHCcpgn39/fl/W0H&#10;POdwpqy28cG3AjemCGMdTPQNLs0WFMWkLfVNtyOFcCBB4N1+iQp8A6mABMaY7NG9s++KA0FrVp9b&#10;wlqPzNK2Bq3m53ctVCs4voaf4qr0cO/vtGE438uWZRFZnRKoyQt+I1hp1LA4iWwgvZ7EouGh5J86&#10;nNKaTw6EakHP7fuw84+CCVLz6HYAgMbmLyBvIg2gVlBKqgWtedmATcLPGGNwPp/b4JvWmpJFwqc0&#10;BtxHl+5b7fsU5j0/C6ulVfYmjuX89k0JJKkquX8vrSevMRslVQRlpmmKRqm24k0h1+DSbAQ+SFyZ&#10;7D0ZpqtVDHaf96215Fa9EWPo9hBJDVLvIa/3KjO8Bx3TJnj4Gtte6h94JhP/ed5P8Owpfl5JgyNa&#10;p0rxJpauAAAgAElEQVQDA4n1RoE1IJ8FJq0M/mSw8Xo1vWeYqOak32sdLvYsOa1G50CElKul3VvK&#10;GOfqH4mxx+v+/r7IwAG9j3v9W3fN7NYTXSJjdZ+t7KFa4KHG2KPgAgXGqAJLApQ3JBuzKhqlPWQz&#10;sGLyfOkzivvSjupXBEQE+0+q2vzUXJc6TNwDUzf7/QZIteDBjHTgSRUx2/wvPqjeBhXyekA6o4Zh&#10;wMePH7BcHvDtd9/h//rP/xl2dPirv/orOAdc5kdYM2yG0NcARU500f6b1ucSKEr3KSn7TLIi2bO1&#10;4HumZOtW9w0+zJEG0NLecu29+dqme6SqZFEIp5LVMa9H+R5P15dsD5quYifSsE+qdSTS1OaZLhZX&#10;FE8rFT2Mda3fINO6DT6xqbt4fpUxSLAr2SPJ5Atas0p+/fwckOotSUFIHTSozbIE2GvWzet9rv0E&#10;0NnsxiRmoUkYHbdB5INFOqiQ3A8kjOgawPspeyu3eKH3o7fcBPlzJuqslrKmYWvVfUJSbfNnjmMI&#10;4zhu9mGprtQsXSWnFj5c4nUYx3D3CLLSe3LnEj4kVDMvdwhjfLj4JwXvKaBeWSD84ObT1b1FxNkg&#10;UlNH/UmjIC/mEy3JZ5Uypqj0kj9Q9fCWJipS8jttcvca809hhdAHk/tKS4x6tTjbGZxoTBcpuEvK&#10;ENBS5rWgP80DiwPXe0Mf7c99gyJI3TLdlQS0oHkVg20EMQX4ZbWDArkWlTlf71G2XrElLM10wbjD&#10;4JolR/ZfDB24UpnV9L5JbEFJyiRd5z1wn3sWaxsTbRalZqdutKJ3cFrlWCkljIcpM+V9aIxeY0z2&#10;uxvKBgcH50akGJBisa4xEcfTCTc3n+MnP/0p/uIv/xK/+93v8MUXX+D7779rB6ZzI5bFYxwtxjFb&#10;4GRwFe2ZGUaHGDK7Z5qmfHCWQ/Lu7h6/+ft/wG+++AK/+/obvPn+De4/3mfv9MOI8TBhHHOBczzd&#10;YDycYIutkkPCslxwOV+ACFg7IpkADFmhcbg5YjiOgAWm1yM++/WPcXh+wDxEnC8ePhnMS8gs/rSG&#10;ddWG2RZQYnADbk63eOqe43Z4gtEcEf0FcAd4e4PobjA8+RHG2xcICfD391jmBTYBfplx4yzGyeHm&#10;dAAQcL4sOI0HRDfCp2ztBOT9tKl7ijd7bdyrb7oEhHDGVn3WnCCNl4r9PYmqPPEnDEoY3Nzc4Nmz&#10;Zwgh4u3bdzkg93CEtQ6uBk4G3wXg1IFtijGHg5W9fxjGrpmu6/h0OuH+/r5JpPMeEkpxUobXRa2D&#10;9jy6xh7I7xuKpL5nSRsCljY5vZFtqih7ulaONUTUXAtol4rKSAN80III1+cejWWmq6gkRqFsR3AN&#10;vOZ7HC3o6p+HIQ/bqhS4AVYC61dkkDNvzW7AK9jPSax5jfXI900eJiXZ99H3pGQBfnaGEDb++/TZ&#10;42FpkkKANkW7ajis4abrNU1inUWvHWX60aaVS/O1wpSzLOt35cpOyabwmlqPnm2UsLFhoQId23Hb&#10;8FtiI2Y7Vche5gEdeFPVBQfveGPDm1XJjoADIpL3pzSo589xSlEmWcT+WlSAJSY5l6fmi/AaPrON&#10;FtFipQVclv+uDVxdrzxzqjK2uZKqBbFh65etBb9xQKs20ZygoJFQrkmuqb+/pCTm9bVm5yk16iuY&#10;Snoeu9ZpHTAck9hvhOI5z605ef15uVw2+6n0PNKzTQpL5EBDCPn9paZ8TzklgiQktJf3brzH4+CW&#10;pFaRnkcNRGwAWFyHwvXeS0NXjdBU+066ZvaY7N262OmZxQBQa2ENNueg1Au2ew2zy1rnKqi8Ppx4&#10;vmsKdcme4VPVmpxFClJbV9sbCVDmNQc/xzXgTGL47gVt1n8b3IAlGfjZ45e//BV++vOf4rOf/hRu&#10;nICA7pppCsg9EgT9HHQv00gBEg7RbPsISVPyddZUmbSmqfsHH9jw85qq0aX9VwJwJVWbptKTLGkl&#10;nOZanSqxjukAl+MaHNiThhKaeoAHY2r5KRoupNkJ8rOnPq9N1bUDCPNeLqWUrUBpplH2aet+l6o8&#10;qG0IVQjQWonbfPHPLuGG2v4sAah8bWsk25V0QBU4mpZVziisSiO+p/A1qZGGJJWjNoDOlkVWGHoY&#10;cSjN98Ita31V4MeYRLsmrkbgJBLen3DLPY7TcsvFeq80khWvXyQmPH+W6OB1rz+VehVt8LNnT6rt&#10;bb5YepuafExIRp/inPFHgfd0OsI3TwpsX5Mx042OgwSSFCcl4mtYwqmqnckaRFt+pwA20zQ21p7R&#10;JvpC6I02AdUAc21K+inKA01O+Sngh9QI7IVEXVukcoMH8b7UP1NAVy0WVeuGbdFBH24JPJIAQKnR&#10;bb9HGFmn4QQz28JSccUjOwdMooC/87JgnmccDof2HofjEdY5JGMwmDGD8ykCMTuUU5uarOxY4H3E&#10;5ZJteE6n0zpptqYxQCRZD93sazaBJvfaY6JwEEiSZmn+cvx6roWDI5t06gplVA9tY+CsgR1NZxtk&#10;jAW8xzCOgF2tO0JILXU7ASUzwGI8HPHLX/05Pv+zP8Pbd2/x5ts/4M2bt3j/4Q5+8ZgvC4KPsC7C&#10;WYPpMMAvPtu3HEacTqcSSGyRDPCHb7/D3/zN3+KL3/4WX//hO9zfPSAsHsMw4ub4pCgpgNsnt3j2&#10;/Dlub28z0xkWIQEPD3d4fLyHX8qhHyNSDJjn7Ll+ujliOCWkyePVT3+MH//6x5ieT3hYzrifFzye&#10;F4QlIGQvCljn4P2cmfcxe95XBqwzNvPok4GDxTwvcOMI2BOCucVweo00vcRjnLCEGT46xLDgaKun&#10;IDA4YJocjocR75cZSxpxXgJCMPAhIcQM1PrgM5BNmNgUiNWCreoALJR8CISQAYGyMqxWCNdAtU84&#10;a9ohXiyTYsj7+O3pBu/MW3z//Q94/uIFTkeP8+MZh8MB3377LZw1ePL0SV84G9PYx533csrBwnWY&#10;kUgha6xt7PisoDEt8HEcHHzMIVChhMH6mfrerYF/aKFxKBY5sQQGYvXOx+obngkNdgvcAwKYk8OT&#10;VssS7HqfblhWWIPNJHa51kBqDIhd+XHqa0jCWwTl2DWlQUwIac0M4dY61qyh6KkGVhbmpAR6UUZp&#10;fcdQcyTIkHKX5aiwQPh354WhMdwn3jR7qi0jBgVwDsTKznXnb1WVcNB8tRSqtUpcg1Zp4YhST5Us&#10;IMowXIvvJEqma5PHmVh07W/zgGxZp6kLyaRFajtzi5VNDT9rqpFyDRPyPWvZEwnNVoE/IxVwH4ax&#10;hWTmWrEMUVJ+JvdUlDWIbb3URhwC8X1Lsj28pnyTQjI3JAnUgGzu+xy7oMLKrq+Wcz17tPiK+tDO&#10;9TrIK+m2zRqKWlAO1q3hlxWgjBGRBcZSebxzA0Lw3WfQSDp1YMUZSt0zGBPJHCmAn5XzDbQGq/UW&#10;1hQQeSV2cBspTZZPh1qp2IMlUzIBSGB3foYTY9CbTa2vgWIaAaau56wES92gkg7lkhQQXe5LjFk1&#10;CADB+3yGJ2xAFlEpRbPCysB3KMPzTh1Bt31md6MBZxzopazxdnawOiWmCFvUtQmpqWeMtRjI9VgB&#10;7LIWXM4tyvvBSkzTvKZrSGezMwpxY5XJ1wlXGhu6/tCrH2g+AlUp0JOrZprk9b8FJnkfxhUtqMHP&#10;9XOWe5OvRU3AQaudIssV4P2Bdbasw9hlQ2gKe43J3J2xlQG85guX2tF0dWq13stnmm0LxNgK/qzn&#10;AB/aURYwHxb3tYwR+3rJ5kVTPtc18/TZC/zqeMI4TZgOU36OhgHDYcB8mXez4jSGqDRopOezdE5J&#10;9baUV0VB1GtAeRtclvvh3FBq59iRPihAGwQiCgV3NTa5+SN8oa+B9Np10ZwW9jy3qcKTg3CSpRHf&#10;/yuYXAkH9FpoSjtqzVbVqjxbTwO4JWbyShxKaq/Wn81oQ1QwJVIdENf9ku5tdG/kg2Qp3F5a13zt&#10;19eYpmnXZogqmz6FTKblJXQ4Hek5HFEASXkHtf7es+uj14gSd2zp83NtlzpFKB0sGLMRvPfdlsH+&#10;99k83yt5Yl0DnY5rMwzcZpStPR4NEecYsKbE4fWYlpXBM5Y0Bj23IKXPsDQsaWq/enan8udkdjN9&#10;REt1V90oTLPfHscBn+iY88eB9/zCdAFKO0Ft2pRX86+XAMl2uJZF7+jvuyL1Dbn4NAD8vBQJz9YC&#10;R2KZ7z1A13xJJVa75lsusfCk5G2NTaWx+bVhAx+GSN+ZBiPuJXtLE+Jr16UWw5rPmxRcRR+8a+Fv&#10;7cEuoASIbzJSkSvV4hQoAY0VQCmhc26AMdmP3HuP4/G4Hj7jAFOCrKxxuFxmPD4+AkDzx66fq4bv&#10;1QDcrpg2aCGu2GFOUNakVPTySbl2uNC1JdkpSOtKKgpr2GZWERjCmLON8QZYuE39k4hEqkhSi8qh&#10;ssXKLUJK+d41H/DSlFhr8aPXr/Gzn/wIl/OC8/mC9+8/4N27t3j37h0+frzHspxxd/eIZfbwS8CT&#10;pzd49fIFFr/gu++/xf/3xd/hy3/4Bm/evMPlPAPJ4OWLV7i9fYLnz5/De4+PH+9gXcLxdIM3P7zD&#10;b//uH/D4+IjL5YLXr1/js5/9FMfDoTF64hIR5oDDweJ0mmCmCNw4/OKf/jd4+flnSDcOd5d7PIbM&#10;tg8+IGcajoj+kkH2YksSbUJMHg45NyCFALMkuMHC2Ih5DrjMgJ2OmF4+xTwcYYYDfDS4nz38vGAq&#10;AwGkhME4RLPg9nbEk5sRD/cBBhHLecE8B/hg4X0OJ/MpICYgJFum9gbG6GyQ7nkrBUobmAqyQEnK&#10;q8nRNPliKK2kKfkTPmabgHE8YJkXzJcFl/MZflmyl78bu73HGgNrUv5fZVnkL5LDw5Yl7wrGwLj8&#10;b8MwZhZ/3ZdLE2sADKXJD3mKnH8ngoSwlgIlmS5jIw+4Klhca5jUgI8aLJgHTisgw+WZtgUtp42/&#10;fv9n1gQmQepcAGzNh1tj7OypoDQvZKR8TcSaoJ4tYWXkphomTc6ABijB5u68SDltV5RtrRjy+WA7&#10;v/x2n0zPQtojHEiMSCkMrtUS7TobUrSmNhjKg5wqt7dIqW9waWPL80bkJsoVMMd2bMOVtWwoIl3+&#10;PbE9ez0b62vXRlQr9NfrVcGSjTmDyo7ZMFSQwaLyARqLc1Vfxo7dCrMC6hTAX8/liJAISFUYvyGm&#10;jvklecpWME1iZNLvzu+TpKi7xiSmDaW0N9ZnuH2vEAFL7VRiU/qtBJlyeRLIICTbzIRKwklhl8XY&#10;KSTKvl+HUVLTRpl0GVAwSMkUIKdKxYerTEqRCBN5/Zg66zNeH2oKUGNMcTNb4WDTrAVM85PfG4By&#10;wKYCh62GQ2nOE9rgJ39PbPK36JBkc821AFXbh5WKys3yOaReoYIHJvVWo1RB3TWshCkfQz5XY4q9&#10;TzxRiyVqr0RRhPo+MJueR2MHm4Y+mDbAquGqxtp8DsNm0FgYdHOWf0JCoISp8h1MAhycGHpL1yMd&#10;MJmdoS4ns7W1aVc1eCx7lF8CeVYZu89g9cclORYS4UxT4HXPglmBnlTrC2uaUsOR+5ghCllV12yG&#10;6ODAWZW4JvU5PYsXXbZdfueEZIgNRy2eyn/HzNrLNegmLBmd8lpTg+5l4VFbi/46BgBOZVlKdZEb&#10;sqXqME3lfhmMQ2Gdl/NIwyGkc2HPc1sCqLQAe75vcDLftRqeP8chlHU0ZBV0SmT4YeT8Or7X88+s&#10;kQ41C5U+x09WDuzZ82jfl36G6uWvAZ50L6VqiL2hi1Yb7Tka0OBfiQkuYTt7RE1KttLud3c21OdX&#10;UJ9wln8dLGj2L5raSbsPmnUiHVxwPIQqF6V7V0Hpuo6le08HstyKsV17YgW0sR6u9fyO7eDeeVjV&#10;8X2dmdrexLObsjI8sbq8svWlPWOt2yurP0YU9Xm9ppQUJbtDUMA+10rDJreM12oSI1+yCNNIxpI6&#10;las9JNKERNbYkLyxKlPruUe7HR7IvEe6dtbCFzvOUPKUYjKtr/2Tg/fSpFIy99ekTVxeerlcRKaF&#10;dkDR114/x9qcWs4yUA6yPb8xyoDQ5FV7k1iNObLH4OEbAf0ZHoJ0bQPjDz6fPkle/nvDGo1VuTZo&#10;UKe8mnSL/3e1pqEPHpU0ce+4en+6pqOyjQhbvDYqfbG4+r426W2ZWNMmivvOxpRwPp/x7t07PHny&#10;BIfDoQuqovf4cDhgmqZW6DemHGWt7QDmXNorsfWkMA96UHNlRX0dHhgtDQionUNliNamfQ0a0TMP&#10;6m2uLCYqM+7WYiCNSiyAprGIcd3wfTQ4nG4xHm/w9Plz/OKXnyMEj/M84/7uDnd3H/B494iH+zPu&#10;Pr7H48MF/9t/+A/4m7/5W9w9nDGOR5yOt/jJTz7DMGaWzd3He3z99dftnh9PB3z48AGXy5zDcr3H&#10;7e0tXr56CTdYLMuCx4czlovHcTxgnAZEG4DJwNyM+G//+/8OT3/+Cg/w+P7jW9xd7rEsM1KYgXDB&#10;YDxSXJCQGd8h5LBaZ7KPvxtzYe/SiNFOOLgD4pxw9/YB5zDi9S9ewJ6ew403SA5AysHAl9kDJmKx&#10;FmNl4RkL5wyOpwPswxmLD7gYg/cPD7iEgGjydDcVFcFgHUKCGna6Z79Fswb2JN97f5b2Bi5fr38+&#10;HA742c9+hml6k32yBwM3Znbnq9evGxBS1+HiPcZh6GSAMaYctkz2iMp2rs/68XjE/f3dhm1b0zqr&#10;NY9zA4Jf8usmr7IENgALa9Dzc172ubCygzXVkt6sQ5EK96zb9YxJavG7F0anvb9mLxHLgENiBWrN&#10;at0zpfOL2nJRDDFB8dk38nWs2xgNGNIyabg/JQ98p+Bty2wYhsK83TL0UlgDHvlny8/TFjyo16Da&#10;jPSDla3PPz2X6MBXAgolv84KKNBGWRrKpcQZXHm4S/cFKTtl2/wmFWCoz5tW0FOLKspatUJ9KvnQ&#10;0mayNv680dzzHOXPHbca05p8iV0o1r4bb1d04XNyg9+zrznDjsvV6bnPn3dJMSG9Lh1E1MAuDqhw&#10;KweJzHMt1K9rYso6q4DKHpBGw3r5fbPWdaCFFprX1e5FCbRpphvoXM/KrPS01mGefWeNKTWr14bf&#10;/HtSa6t2XWF2Zeo8HJODGm2PiXk/5mBZrcOlvmWPsSiFhu8puqwQPF9DwxNkxfOW/QdV2c0VZ5pK&#10;+1rwdP1cPA+hDhyttfAxNJud/jOsHv7dvcXWzk0jZUmgn6TsEIE7rAoUzX5r078yhuRe1sPuPSgK&#10;LX7OgKglNBajlsUiYQg8H0e6j/W7UdXRXhC3hElwwJQHMFL7Bg0rkJwItDqMh6Fes1bdsxnh55Hk&#10;sCBlukis/+61kVSWPX1dzsIWySCQXQ8kS+Rr/QdXN2JH8eqc62x0ud86xz24skDqbfj1kgBsuk72&#10;CJySVQ+t56kFombVub6v3bCppcwKGtKuDQR4rSqx3yWraqnv3AtWpXsdfZYlG0bJE50qdbl1k2SV&#10;1J1pwmfk+Bff94xQg3P7s+255sk92fZU22GNUXMNOwXVjmsIJ9nSfkkjHfNhB/fxNwZiPgN/PY1Q&#10;JeNOaVfdyffkeZ7V2ksbMias1oW116HEGVpraapKze0i45UW5k8N3lNmmWb2z4sFfhPoQ0Ll35o1&#10;isYu6AO2YmHrZQkvl8ZJBQhtVPjGxkOz9go1DqxKoaN7gVmUUccLE40JrzW2kh/vXgCLXCgllSUh&#10;bSx88qjJ+0Q2DXrfR35Y801dahC6BwtmI7chZPzmUb8xyS8yX++Xlf1dim16aMaQQb1Xr161g6yC&#10;KHRTX5O/bWP1ruzKqCor9hgF9DtVH37u/7b1lcVm8qsNbvj6o6nwe5ul9mxsGSQZwDLJiP6jVBoY&#10;YyqWD+WZLEzDzNZPiMEjIWA8Dnh1fIVXr18DAXjzwxv8l//7/8G/+Tf/Fl9+9TXGccLLl08wjgdY&#10;45r/ufce02Fsvu/Vnsi6HEo7jCNevXqNw+GAxc+4u7vD4+MF93f3OE5H2INDMgF2spieHvHLf/YX&#10;ePX5Z3gcAt59vMMP9x/gU4BJATHOGNIMpBnGLojBw/vYpFcpGAzDBGMtLpcFiA4P5ws+fvga/sHA&#10;DieMT3+Mm+evcW8nBAyIPjMb/eILeA+EAfChesAaWCQ8vTnBf/MB52Aw2xEPs8fj4hExogmQCei3&#10;p3bha3Zb7MTdIacWpioxtbFpKdEBP+M44sc//hEeHh7gXA7otfbY9vLqFV6bwvwMOziUUMPyLDw+&#10;XvDkyRNS9JvWUB+PRzw+PGSbDgPCRCODs8rsDcXf3rjGwDfg3rErATGR85Sy6W3xLl6ZcaaTQ6ak&#10;M7L4+/QehBDvEQejKdtYCk3nXrv07Gr7hwAq5fe1HdO0NkB7gEKKa0CrJUxfY6EMNfrhoLRfbRk0&#10;Rg0x0sAgXvBTtjX3na7s7/r9pSAjGUBwiNEUL/EIY7J9ULYCzKzCynTPr6E38dIZrIVF0mdcCuTU&#10;9n3K0qnWcTULRgqO4+fExicahsh0G/G22SSgPo/0oZJUQ4QhQ+sIuvbrgLme9byJlELhJDCSh31L&#10;zHyNlfkpjNmY0FmHUPCHNz8bRphg7cCBIckDXQrClJjJ0rnfWX+QzydlBFwD+mQ/2m0jxAkfajC6&#10;AMhZ4j3KP3NlSKtZIhYbIAopdcBr/VVaW1E2Imfz7wFJGoGoI71EqkTd+h3T+0hrTvosZoC8BzMo&#10;gEtBm7Qz9NhjtXHASzzfsOaWJWSrpDwElwePfL1KSl9NUcyHcJyd3QWBKoxnPjynbLxxHDdWLVRZ&#10;IwI2SCIoLtlC8XvA30t7nqpugWZzSB7GnQ/34MReQupH6HtSW7Gaa0l/rtZh0j6msXQ1MJNnjUh7&#10;LH8dOnys9g5SKC1nkGo9r4QR0FpLys3RFHYSOM3XBr9OErFOwkck72mNxMefuxXQs2KI4xp0CTXg&#10;mYLV184hrgzgvQTNYdDOXPrv6lmhKOQ0dRd/bui9osxfqTfSyCPS/dtalmxrOYkBTEPGNXJrr3jq&#10;1aB8H+TZjHwN8XslPcOcxKIRfyWglp990pnJ85X4sJuvm/rc83BrjRTM8cKqbKPDTdMcItCIJTzP&#10;SvJpr9eG98+UYCyd5/1ZZkViHs9q2OuBJKUOxwukvTivy1BUvqkbUMeYdvfh/UDhbe5mZEQVSR1N&#10;a6RrQ3t+nyWcg593EsGd43nZEWRbK2k5nn8S5r0mi9dSfvd8dL33zeuUb8Da5Fp8j5qaXVhG3LZH&#10;mrJJic5V7svTl0UmiMDckMAtvuDog6gd+lKzu8eClRgR0gCAF1PSAqsTJG3yyQ/vPSsBuuHRTUYa&#10;OkhFRJ3ychYol6Fyi5ju9WwfYLeuw9Sz86zFEj1C8Ot1tyOQssVBZl8HDHFo70mn0DXg63K5YBgG&#10;OFcl41i96+t7xySmb9McCDqd5mCqxIDUAAAKnmwTxbGxDdiTz0vBU5p0bbX2oBsTNiBkZQRnfz2J&#10;KVRCNUs4TkI57AZXeUrwl4Qvvvgt/t2//Xf4P/7jf8Q4jnhy+wzeB8BYTNOE4+GYfV6Tx+PjI0II&#10;uL094Xg4wLkBn/30J3jx4jku84z3799jnhf88MMPOF8eEZHta46HE25vTzjdHrK/7Y3Bn/3lr/BP&#10;/tmv8T484O39B7x5/waX+YwQPQaTMCLCJY/gz/CXB/gUkVuxbF1gzYgUAh7nGQMmmCXi+/fvcf/d&#10;BYfhKW6eTHj++XNgOmIJFmfvMTiL8+OMeYmAHXPgckpIsDgcD/DzghkeL57cYiqeakuI8ADuHs/w&#10;4QTnRgQfNxI2WhhIBw9nA1F1itRQaOx62ljtDRbrc0pfYxxHTNOE0+kEAIXZmQda1QewNqzDMLa1&#10;uCy+ScRjjJjnC+Z5xOFwLEDj+kwNw4BxGnF+fIRzRZJvLFL05XuGllmQAxcHIDqE6OH90qR1dYCQ&#10;arKDYfLYTg2Uhweh7U26auwaG4WzgDQ1Ts7isJ3njrEWieYY8FDFpkZAG7ZVBoIhz39e3yXc26x2&#10;AYtfSmG7srZjKWwj+d4VoNkbIndFmrXFCzI0wGe1jdiGztfPXhnM/XlI9kKsQeeVcVHXQ/Ozxlrs&#10;t0ahPRPoCtb+7HLiuSXtuRRY2DbTplmjSI3lxjJJYCpRphY/u+n5Kg2UK6ien88JISyNoMFrEMnW&#10;pNV7XQ4C8Xgv4FZ+rtagSqMMf/YacQrm8L+TAF9JCszBKW3P4x6v6qCK1avSwKl5/DfFSB8o37Py&#10;11wAiWxD/Z41YJgyGaXgRgnokcA+Wl8PxTqCNvsam1ICoaS/q2tMY8nuWSNIPUKkz5E18IRVJSoB&#10;iDK0A2xT3K2h6O/wYRsHQyRFhgZgrL7h/XtSthz3EW5rB+vAodobZmJDn3lW/6+SIZxzotWjBNpL&#10;YJ3GlGw/V+1mYEoeCmnSGfDDmbJ7ftnSmtrrabQ8Lw5Ma/ZiIUYg9nV/20cAcpaSz1m935nPOldS&#10;711byV98L5yXD680hrO0P+bXdY29W/2NU8nGMkUZmpIpeSKrrR+1kGqELgNh6G7Fe8X35j2SoWbb&#10;SIOa8/rBrlJdslfS2O0akUDb8yUgit9ryY+ery/JVkZ6Fuga0eyEo2KRuVo0GlH9UlWhdXCzp/zX&#10;7Iykz6JhE1p/cU31qeFXvN/mThN8b+bXSVJASYxp7Rzr97fIBkPU59xsyFjSWcFVKFvmddxY53Al&#10;oYaRaaxpPtDVBvTSsOja9eUkL3q+aVZoPA9kO9C15Lv2uJEU8tyudakLOhWNgJ3V36dqLR58LA0b&#10;aOhuJZ9oCjIJDZZIGhpwLw3ctVwKTTUq2WNJAcxS7qdESuW4oDTUToK6nQ4HpYGIlpm0p1jjwwxp&#10;n+Y1dL4jETGuBFLKvP/U//ujwXuJNatNUqUDqBbx9OCpgLk08eUH9MpA672nrLGi2GAr1zBiejD3&#10;E+c+lBJzSfLqlK7Pngx4OyUzXXMlycf2fOJ4Ya4Fb33KdG1v+iz5rGkSrL3GWvMdk1LT9yyZYpxi&#10;3qoAACAASURBVEpwRCq0PtCtx9LXc2Gser8gpYhxPAApD3NCjEBIhaVsmr99LY6893h4eMDDwwNZ&#10;o1NvGSMADVT5QR9+uilrU+x6HeZ5VpkVnG1CwXyNlcdVKJLsj2++nHFGZfw5mJYMhJztXr9jE9u1&#10;YaxM1ZRitg9noKExFoOxePfmDv/T//i/4N/9+3+PH374FiklPHn6FADw7Nkz3Dx9gtPpBFPARO8z&#10;y+3x8RHv37+Hcw4nN+Cbb77GN998jZubmzZkmaYJbnC4LGc4m3A4HnF6egM7AW6y+NGff46f/9M/&#10;x4MJ+PbjW/xw9xYP53vEsGAaLI7GYExATMA5LvAI2b+T2DvEFJBC9r/0AXDe4f7DIxAPGA5Pkcan&#10;uHn1c9x54JIMEgYk4/Dx/i0us4dJgB0PiM2nOmcG2DjjyXHE89MBb+8XeG/hQ7bZSYWt64NHLGql&#10;zOaNG/auFLhYLaY4s1KeukN8Hd4YS4V0BmVCN8Cklk+rhVNeL9nbzzdWch7tpBJIHWGNLz+XAeoX&#10;L551DSht9K21OBwOOd+iMe/z2CWkiMvl0nzqxmFCWGYE71E9BDeNG1arnAbM1OvWDbuyDy0Pv5XU&#10;RtJghHv90UaIs2famUf24A3DDmuI6Frgr6FD1Yqok462c9WtwbRlD0xUHUDPweZpu77GpzBwN40v&#10;DEwF/YVAgLrW1hBcA1+YrxvvZdhN8VVVBH4pexrywDsJOQ8Sy3MLrqeNjFQCuuu5QAfQ/NzkbBKp&#10;qeLPrER04K8hhatzhmL9bJzNJzXD3F6hOzcIML82T1R9IwexSarKFpoeQ1cnrp7VUVCGhg17ay+b&#10;Sap7+N53DYTh/8YzBiQLippjsK6x/nnobKCEYcMeUEDrBg46aM8kJQJIQ6qqhqo1HfeT1lhfUjMm&#10;Ma35Z9EyItozbLdZElJeizQs3AArjIVOB4Cp5C5JMvO9ZpEDc9IQTquzG6tSCXfjhA/6DIcUO+IM&#10;l/TzEDgNLJCGU9qw+ZplB/+f1NPRGpOfffzc1BQzWi+kKaivgRwakWYNc2ZKg4TN0KuFh0POBZAA&#10;d1UlILJ3yTULQrgxq/E5GJIa8QMtHLsGvO75bPMa0zoHa/pw3451r1xrVamwsXXbZtrs5X9xUhjf&#10;K2sdFGNSh8OarY8UwiixtzVrMv69qPpFGy5c6+vpHkf3ZXof6VmtgePUorEOlNv1QNyoTaT6SLOs&#10;kgaUkrJLGpppFliShQzfH7QgYzGXBlvbo3ot6qBTylbas3mW8Rm936q9nKTe38OapGc/CnUddwkA&#10;0Aa3EkmA1jQ85JkTO6WBL91H6OfXBrb8LKFnAx081JpEZ5uvvU1d0xm8j+pzKQ079wi3Up+tAesV&#10;4KXZirzek5UHEFU39Xvxe8nxwz3r8Prem1wX5VnWyH17ZBtuD82JEhIGu0fg4XUUxXsp/iXVLnTI&#10;In0nzTZXdKMpxC/+7HxKrfFHg/ecXSltNmqjgV6qTYFfaXPVpERSCAZIarG7YlejhQtJTEXa6EnT&#10;O4ldLwHjfLqpsfm1CZc0vd3z7OfXVFMB0Cb3U5tRLpOTJqIac40CBdSeSJoEctCYgvmyLQs2AbzN&#10;Bz/tDyWstQiLB1xl3WaLghTXDTuWpDGaiUAbJeccnj9/jtPpVEAUSzb+1GT+wzDAJHRNrLTe6STu&#10;GitBY8lJTRO9F5ItgsTWuVzOrUicppEEECXRl1wqJnIx7uHGceO5n0E76hPLfSTr3xtM4wTrDFL0&#10;ePP9G/yLf/Ev8b/+z/87nr98hs8//xzfv32DZy+e4zgdcDwdYYpFR35+M+j89u1bvHjxAq9fv4Yx&#10;Bo+Pj3h8fMT9/T3mecbheCzfL4cAmmQwjQOOpwPc5DDcWLz+/DVe/pOfIRwdfv/mW7w93+Pu8gDv&#10;Z9weRkwJmELAkCKWwkht6iDC7K1M4eht9jq/BHy8m/HE3eK8ADdPfgR7+yMMNy+x3HvEZOBDhDeZ&#10;TW9hEAGEmGDtkBsnk3CaJtweZzy7PeLdx3Nm3y8+qxESEHxASjk0M2AFeHh+g9QQShJ8CbCjgY+9&#10;6mVbfPMmsa4XmtPQDTJJkFqIKEBxlqJ1qhbvc7juMGCYhny9Y8BgLYzNww7q600HyOM4oW0glflq&#10;DHwIeLi/71gpdaBUmdaJg0aQA6nWczWJAWG8+eRg9Z7VRF+GVuuvBGuyV3AMIdtBGLlZ4AAftdeg&#10;byE1O3zP1hooaRhNAzq5LFPab9oZaU0nv+csZHrtWoMQZaZcLa5oPoJks0FrhLyfbjNDKstQlqmv&#10;IDW1e+KAPLdskRpNXltQ5pUWdCupu+p70feWQFIt8I4W9TTLhisJeUHrnENMmfkcmfcoJXjQAnrP&#10;RqSpKRPEusEYsOFz6IYpWt0j1bXXmH2qLB26bF7yVzW1njN9XcP9SOveyxtADoxpVgT0mlNvbr4O&#10;pdp63SOS6qmr+blKQJpESuCvxeXQkj0GvUaWxHDu2XNqQ9KuGYfmnZwasMHZsdoa4LYi14gxe2e0&#10;rcMwYS+XgPYMEEwdwFT/vZKlaFhrvYfTNCmDSb2vkYhg0pCE3o9ac9efpXuLpCz91AaYglPa/ZEI&#10;SJzQKPnXcsLU+uzK95Fnr1hru4ysa8/dnsJEGhRK+xxXDfD+nivUtqSwdFW9K/49ZCvYrLbQrUT3&#10;Bqx7NQddO1Rxz3M/JMLVtTpGIspJpDPJikpiNEcht4Sfo7yGruC5BgBL7z9NEwB0tobSoEd61puN&#10;qx1g7Uru+9R7IoF/nKQp7RES+KoNRERF207+hmQlKj0re3le9DpVli23NpEGktIwKP//eFVNQv9M&#10;z5K6hmutKbHQGwYTIwZm58LJhjzLQRv8Sd9XGmRzPEqzTtobkvL3keyeOWmFE1kotrUXmiwN/vnn&#10;5zU4HU5IeQfSYI8OGWIMMBY5EDpGhOhbLqGsTNLPIyBtLMY1C/O9c4QSePYAf20P0Kyb+L5IHS9q&#10;HXttOE0H/HQwynMq+UCLugqs6wRFTbbWeCmZdh01coXUT8UUdWJM/BOD96FplQ2iyX5/qxthSYBv&#10;ICcB8kE22CLriUTSJV1ciVnCPRnXBmF9f60A2ZuM8QOW3jQtcFBrvvpCIhI2nBEbJL6JSBsCl7Fp&#10;081NIB7xdJVS5Pk13TsAuc9/9Z6WJrrShIuCxXu2OxyA5xuLdr0qE60t/ELzXIOOIqm0qU9WfgC9&#10;iSRUsBwu1sJVK4cEWGcBZ7F42yagy7LgeDzi6dOnvfSlO7jWh9G377UGwlRf42EaMUzjJvGdF8hS&#10;cIgUwsSfEym0mK99+rnrRhxiwsNjVhU8ffoU0zRhpP6UzgERGw/t1RNyDRC2MDAJ2cO+ACj1+jYf&#10;9rIpZj/qLJc2Zb8ZrIVfIr76h9/jX/2rf42//uu/xuufvIR1BofDiF+9+AscDiOePr3F8+fPYa3D&#10;u3fv8PXXv8Myezy7eYJf/fLPkWzEu/fvM7M65oPwxcuXbV1VC6SweDy5vcXhyRF2coijxcuff4bP&#10;fv1LjC+e4eP5PX74+D0+nB/wuFxwQMTN4HCIwGQM5nnGHD2iAZIFLAyCX203sn+zxTQdsZwdIgY8&#10;efYcJ/cEp6cv8PqXfwZzcwsz3cCdz7AReJwviGlAiOfMIo95HTyeLzjPDjfWwSHgeLB4/vKI5csH&#10;OPsSNhgs94/5PsHAwAHJwhqLZTmzgzqVNZo2HuqS5JEf6N57zPPc/F33ZMz8eV/3Rtd8nkOI8CE/&#10;S+M0wVmyxxXQ1JqS4I64ZiaMK8vWx4TJDXB2RMKAmPIgyiTAlBBa+kw5V3xJY8ToLAwsLAz87HF5&#10;OGemWpEtmLrlpMLYNrEMpCyQcvOJRGxlqq1BBHwb5gCwFjZiw6bV/HmvqZjaGZW1GXlgUQuMslVb&#10;uMZ4z77OAPXbX/frXgmgeaBr7EhNpk7/vqqV5nleWfxlgFJdAp2t/13Udm4ND1rDSWNRoqBZ24gN&#10;NwxgXAOLm1VT+ap2yKqBGAMBlH0B/7IWowWrpMxEPB1v877WnbVp43eb91hbhm79M8ADyqRAOKl5&#10;44D93iC31gXSa+3VDFJTs37HyqaXgX0amMZf1/vY1iHSen6EtEZEpVj+bIoapO4V5X/rQARFZWPA&#10;vWDX77CeweuQwLQhTAuqbvVrbKG4zjmkGIqVG9rQcK/54ZlPfJhDaziJJAOUQZttm/E6jKpgdD5Q&#10;4YPP9bkzjXSQUoIPoT3CVmjItDpQI4dI4JU0hODXQJMgS8x9bp3JGZWShYjmO82bMQ2s1xTF4vCK&#10;nEWVuZ5QrF7KYIE/k1zpsixLfjYWv2Y1lLVeBzbJQLRokBj8dTplnG22MzTfIysdS9NdrA0NVi9k&#10;CoxzO5NOpdRqN3K/rMn+6aXOI2nKnSWPxs6X7i1XjFHwUgJxaZ8k+T5Lv9Ma4gJ6dv0hVu/zSOzk&#10;pEHTnrUOSE1MrdmKb0w58wy5XkWFtrHJwKanpXV3BedSiHkITfIaEko/YzLxA4XZr61z7dlPxct4&#10;SzTLf78FTKNg3YrWAwUUK0xjYVz5bAlACrAATIrwIRA/aZQ6OhNT6KDTYgvqVpwiAZnkhwRb95Nq&#10;8VfWM2qIbgLssCpT+P4skTBSzeAjrMq9zAFJNakBZBLAu2fby+1q6XNUQ5O5J3QdYEh1AVcudGsd&#10;Lp+lKcDBYvEXojyX99W6r3SM8FAImcgB9SnFq3lEWqaWVjdLgyitltaCZq8RTyngXoPUeYCpFhLK&#10;a7r+fXLdst6fCGoiyG2eeBivpObSCAfS3pkVzgZAFNwflIHlztCYq8Ikoso19wptTXAFo0Q+k0Bq&#10;7lzRe6u7ruatKmTJbs1a1zKpOP61Wq6OKgFEHnZbDNZhcOuQrVonLcuyIX7WPmOtgyvGVbO4eAA4&#10;msWVTBCzDRHmdRWta2mGYVUq9Xun6QTSa77Vtgam5zElamhWXtLaoDUMH9rvPesc00WKDZczpJY2&#10;SHA24yk1Ew/E9i2mUGxk899VS1eD2r/YRnT91P/7o2xzsAmmWj192/4s+GnTCx5igBPYg5LUWwtC&#10;7DbK+rvCBFNjgmgTvD1mFG866cEoS/JsAy3rw0A3RClgZU+SpVlPcMYcvT9Uyls3ISoNWZYFwzA0&#10;WZcmAaQPCPfYulqwYhv4IbFH6UYrsRA/ZeraCvcILHNNhTcNUNy+lmnAig8BMWZvbOeGJueMvjSL&#10;MSKVa1uv1+Vy2bAHKfhSN8nVlgIYR9vWRj2InXMZnGKFeC4sEwOXZHmoxDqj64rbKkgAGj1g6vU/&#10;3ZwwHaae0UgO2RQjnHXi8Kl+Zlokbpr6HYaWsQaDK40IgPu7B/y//+Vv8T/8y3+N3/7db3E8TvBh&#10;xmgHuOGIH/3oFT777DOcTgfc39/hP/2n/xM//PAG5/MMZwfcHW/gRouICB8Dbm9vMU4jfIhYFo9p&#10;GrEsC87nM4ZhwPFwwnSc4KYBdhrw8ic/wi9//ZcYnx3x7vEB3373/9P25s+2HMeZ2FdV3X22e+9b&#10;ATwQ4owoyT+NFWGF//qZsBXUyFIoHJI4kjimJFMmQQgAAbz1buec7lr8Q1V1Z2dn9nn00IxAEHj3&#10;3bN0V1dlfvkt3+Ph4QEnfwL8gF3XYAsLFwIsEtrGAecMMtWmIhVJex525sntMAQ0zQ7d7oDYA63Z&#10;4emnn8FtdzgHwIQ4Wt0E77O3+jDAOIfUdYBzSKmH9wPQJSQb8Hi8R9c5NE1C8D36ocX9KQ9hq31R&#10;DgNdBpEtC0q9+dWA3KzU6GYByNrvS01Cff6qPdRQraoqU5gEASbimVrtbMAsEGKI8IMHkkHbOhiX&#10;MnCdME7O5+Bmi8PhgLu7O7imgSnXxg8DQlXehJD3hRnDIk1yRFJYL1g1RWHi06TMQJoHHK6phjRL&#10;FpWZhuyn54MfwZoUEwELsHqPamOqeV6uFU51H9DOmPq/+vPxdcjatISNDaSxSOXAGD8j8+8vmRCa&#10;BHosWmleStPAjg1B9lmmoHwd9lKbsGTmYbZ8YL4IKhbYm7SJ4ACAJBeWsl848DLLOxAaVhEIFIB4&#10;ySNeYy1z6wLubT3eP1M+1wzwYp/DTKxpDrRRVRy9jxrRQgufrc+fNXaUt0rXZbK6mhpqOqBZrkM5&#10;AJwrbCQwYgovFjKIlr4SsG4ayi1UF4ItAmevUdsD/n48rIyvOa4yXas5OCDPn0PaQHN2qcaakur3&#10;ORlnXVa9tjZ4OG/9d8pWpc8jl2BrqplxDxFURfECo1Mb0I3PVoqq3SlX0GnDDmn/SZDDJyUALAqB&#10;2prsvJ4D0lkjBSFrKglJ7bymtOCs0DGHw+Cj+8k1oBHsXq6tN7q/fizrVMoyWZzDxo5DFKuEEPL7&#10;KSouy4BK+968L56uc/1+S5stkSlOnjFL9p1sd7pcO1bYDyebyinnbL4OM45Ar039qLl/l0PgeT9L&#10;bQWp1d12u8X5fB7XtQYu8ky8Naa6BmZKmQASu5vX/FSJTwmMlPnLSXiztZ+mIM6EpAa70n+nYd2z&#10;2qUMX4w18D4trjVl9V8Cc9dwiktOBfx6U3YxJ1hwsLP+jA49NfWjFL6pDdCX39OI/dma04CmKJu/&#10;rxnrhPmwYbJGouurkiGlz5lzyaKaEUn3aqlGlM577cyWrIbp73DLZ+k16fPAffHn62giKvN6mgc1&#10;t207u5ZUgaFhm/Ts4nZrtf6dMEVgs9ksevh5nQJ4H9A0lpCKISiZI5pmqaSuuCa3m1q3yzOL82V6&#10;lql9ZVVyRQLoG9HzXgq5v5RRKlmm0Xs+t9ScZztMjPg4q36qracxMlYtEaBpnlCt6w10RfXvDbxf&#10;Y6hoIaj8QJlA96V3q+RRyJnZklyJflnedGhemWtFkMT00A5GSfogBuopBZ/GVJKAGQ3kpMWa5GXK&#10;F68UXLW8Dhl4Xgs4pcCwtC7oPaDM7PoafCosLX7JT0o7mOs/bdvBD74MlmTWQG3QQ5jAtOE8YDj3&#10;2G93iKXYy176OcyrgnC1IKssbQogSAVolapRKTwvlFBY+saaCVCEGUEg6d7zIkvaRGugmF3xkdY2&#10;nKZp0Jg8CIlkgzVp7o2biF+YJDHVQv80QGXy6zVjA3V6OOFv//Zn+Ou/+hv8+le/wWbbwbnMkP7R&#10;H3yOV59/js1mi9evX+Obb77Gmzdv8OHDe1xdXePTTz/DkydP8fzmGSICej9gu90AMHi8v8fdwyNg&#10;LO7v7xBjxG63Q4whr6Po0bgW+yfX+PzHX+D6yRM84owf3nyPHz68wWN/hDURDRL21mGbDFrXICWP&#10;GG0ZypRwSh8yA7vY8mT7kgRnDdp2g/5xQIoOrmvRHm6Q2h0iXB1yYwhDntyGBJPKAVBw6m3ToIkR&#10;1ga41gA2wJiI3abB3d0HfPJ0j2ANHk4nRFxVI3aYRvaAXcr6jMr+4s99Ldamyb9blR9KktgMOky+&#10;cHUQ6cbhxxJ8MdbCOgsb8xR7ZPWUyVkKAck6BO/RuKZYmqQyTAvMc5oAxGWSHktOQ2b2T/JS+h3H&#10;kFIzAc2AKfsHSMB6Mf9JGEG5ObCC0YObArPSXn5RQmosjHWFxeQKA40975fAf6akWgPnOHizZuGy&#10;NgSiQ8SpGeoXw18tuHF6/aVSQbPjkUDJOcMjLoG4hPF60gBdDbSVBrC8edSCbNdCoTgxgL6+BECL&#10;jEqBCKARHiQggFsTcRWdVITbsjbFminpvSlXePEQeNc05TmMq0289N/ZG30e5ix5fuZrNTHiJT9e&#10;3risMqYVGX4eDuh1kiS1rgxV0WdYOfv5wGkNIHXOoe/78d9rAyv5gmpKg9nnBQ2KXA77JcXqPIA6&#10;qs/47HuUQebHBNtqwx4+zNAIOLxRlIZs475aBtYSK1zy0F3zvqf1oWTPsMZ+l5S59f5WFulIfVGY&#10;9JQ8FEImbEXF+57vffUcltTB3CN4zR5GUvJeOnckr2ztGeDsWb5XSr1YrgWtSsRaEJEugCN8r58I&#10;TEkM+lqrF7RrIu1r3ns0jOWp+VVPA6CIKY9Mrh0Wn48xpfmeyvcKaXCkDXpCCKXec+i6pYVsZVHy&#10;QR21seB7Qd7HJoIXtfWS1h9nKq/lyElh4TzcWiJgSCoWKSRd8t2m15wDVLTvn14PC4urtT2HXw9n&#10;HWJVn8ZljyrlsGmg16X8Re13JEsTStqkSoy1Qcoil0/x6l4jlF6ypabD1bXXkKxkNL/x/GcGgLS3&#10;TnvYsu6QvewpOVALKF3bw6X+ULvWkktDHSBUqxW6boPgAkJtjjhQrJF9R8KHNaU/TOOQkuJAvBbi&#10;+SzSGuF9EcWQKFFXO3Po2q15dRyzo5ZFElF4Ik5F8Vpr3vOTOgQjmTaEWNRZVg2f1mpu6b5JamQ+&#10;uKe9kTSArMMVmqfAbfkqWZWraL3P6oZKcMvrv5n1JVK9HgvxdcQM2D39vYH3mucsnVRJEyR+0Fhr&#10;YVISp+OSlGxtg5Furi55WE/cpoClJl/S3k/fdPXrwReh9PtSkbeUKS7D47RpJGW1101sarD5wSoH&#10;x0oPkrbYuJWKJC+TfL7WfObWgKrpYfLlYYrj9Fg+vMhnNQ5+CDmMsIDn1Rcb1oxqERSvcGsc9vs9&#10;NpvNYiI6FVUQfV5rA8TvPw23jXHO6Kdp45pig0+IpcOPr2EOjtF7OitaFwweIskPcWaPpLHftKJV&#10;GpCNIFCyeHg44u/+9r/hz//8p/jutz+gbRu8evUSL14+A0zC/eM9fvazn+Hu7h7H4xH7/R7Pnz/F&#10;55+/wuFwwGa7A1I+ONpmg3gG3n+4RVNkTs41sM7h888/x+PjA969e5u90RHRbBz213t89qNP8aM/&#10;+AL3/ozXt2/w7bvv8OH0gOgSmuRx1TbY2wbX3QYIAffHM3wqYZiBBBbbwmhI+ZlzXYvoHUKIGAKQ&#10;vAOcwf75pwibPaLrYE2DGP3EoCt2Dq2zSGEABg/4M6wFDk+fwp899rsNthvAmYiYsulIMg7nwU/D&#10;hGIl0+O8WpiMIaMXbLo4gNf3/Qjm0yJzbVinSR/r85VZ43qB66xDsGG0zhkLzlr424C2afPzTJi9&#10;3JfOWDMDo6r/Y9u22Gw2OdxaY0fVIZfJssHRIwpUPp9970YFGwl5rv/OATTKDFgr8pfPGsZAuokM&#10;wZgKSmCXxli65K2rBTSu5WPUYaPElKj/XaXomgpBLh6N2rRIrGOphpiB+8SeAACGvs9FHZWcF0Bf&#10;spiRmCH02dCGYxpLkRbbUnisxK5KK/ebDmmkZpF743M7HL5m68+dAEzSXJmIBJtsCZA3437JQVr+&#10;GcbXSBG2cUVZZEeQVlJzSoOi/LM0AuW2WDiMg6s6uKkss2JIBQPRp5iyZ7lKQQLLOAN9/ixNWNyC&#10;hZ40VenSfmvcQ5PM7Ku+vDxjiNYsEtlmrU7TQlbpZ27bdjb4oaDXmtqUk0ikLBYJGLsUDKipNPjr&#10;c6sS2uzxkGbeJ9HQcOl6rfU92rkphRBK90cCnnhgdb3+fCg42aCa2RBIa1KlQakUcE3r9MpM5Peg&#10;NteavHyypRv9I7JEnQSla6SRS/67UhAq3bu5xafEqE1Yz1LgtU9K1GJnUvVlK4QofofRqgk661kb&#10;RvAwcYnUlr3NnfqscILRfKCLyYbM0O/ayAoKYGG7UoH1yM7xkS0Zcs3rrB2vt7XFAhVz6yjj8pDX&#10;NQ1S8JNVacxWfSnUHs2UXKOJ7Tw9YpY893Zma8rX9cz3WCAYzntf/ZnnNjv8/JVIHHQPkny9JZCe&#10;M6L5AKDeU0mRxutFbusjWZjlHqcOZgyss6uhsRIxdO2zSMM3Cqhy1RStCTW85lIeziyHzyzB3Gox&#10;qtXa9JzV9n8pn0MDcnWWNB98LEHRRFS6Pvj8jJGzgK7pSzkPayRZeqZrtkjS3smVPpMtoxf7GfpM&#10;rjH6JYxz3svQeot6okfV4lQLr5VsM/m6oPgdH2ppIDhV3Er79HQuB3Crz4wZ5qErxUglssISC57q&#10;/Drg0IY2a6H20v2VVKFrSi6tluOYBve8l/BgPkjJ5xnL7THL/YBn26BYBmnKgf9h8F6Slq+xhTSW&#10;Sqq+clITIjTU/JCSJsWSR7wkD9UkCRIYsTbd1Rg989eb0pw5W58DlTwQRPL91ySx0uRLYzfVn1MJ&#10;z/wQlb35+OG4xrZZa4g4gEObG17IS4ADZbhq4PBkqVHkXdaWAJ2ggiEZELTZoqZsUsmksUFHmsI/&#10;UsqMtmx1g0XRXDe6HLaD8QCkBVMN4qkNamUWa1N4LkWXBiaaZE8akEiNsASw8/yH2QCPFvQxjcqC&#10;6uHK1zG3WpBS1enzle91g/7k8Xd/+zP8l//yv+Pu9hbGJtzcXKHtWvz6y1/h3Yd3OJ1OaNsOz5+/&#10;xP/yZ3+GFy9eYPBnfP/9d4gx4ng6wvuATddheAh48/YdNu0G+/0O5/MRp9MAGINvvvka5/MJh6s9&#10;uq7Dbr8BuoTtzQZf/OQPYDYWd2/v8d3bH/D+eIshRTgk7BzwbLPBs+0ejTFIzqLbdjgPAzBYOOvg&#10;+/MUxJlQmv0IkxzgGvjBY/AGQw9snxzQHJ7ghBZtkfmdzyc8HE9ljea12ZiETQrofECT7nE4dNgk&#10;jyYlOBjs2hatywqGwQdYWAx9to7JTZQbBwK0QJWYelUqqQ0UpYOVS/4ugYULsEQIo14FNQRP+AqI&#10;hxQRvYdxDiFF9H5A00yDMT7wygdsto/w/RmBKGiurq7x/v171DCDKvXLbPkauJFmTnIxRaXB0ELo&#10;DKxxhX1UACLXjEORmDIwOQ0hR2fwTO+/wOJZK244WCH5ZkoB12uKMUlBJd13DiDRgGvOXpVYllRp&#10;RIdPfG+h4OTHMHtGgIA1UZPHNB8kTHv/JRmkZE8i1SdSYKjkka7JiyOzHVg7s/k5rRECOLDH9441&#10;lR+tTYZhgA8+B4ZTb3kjg4NSUyMxs7n6Q3rW57UWrSsTiTadbBcqJ60O2Llkmq5hqUHl61hq7CXr&#10;yDXGmqROrEGQUuOgqRv55/TeL8K9+IBHapikwZtWn9Prx4EtyYJHk0XXz0TBEDn0emknzDRypgAA&#10;IABJREFU9FFKjJXBJGev0XvObSEWtQ+QbY7ImqVDTBTbM63m5kwwaUiqDRG52o3XgfTeUyJPVUbS&#10;plPrWRLxfl3zi5ZIRtpAWgq6H+9dQrGsm4NkGK1Q7Op+v9YLroFIvEeidfpYD5NnXTt/JS/f6V4b&#10;MRNHW5OaN7/0jK31m4t+teRVSX27NvDiNdnkzw31c/MnlVpWxBgWvtQE8UeggFzJRZl9JzIkjtRb&#10;PeV8kTlAQ/cfkGyg+b5X60kNTJeG9prln4QhcGcATqqTzkkJsKTPBq+F6t5JbQy5rcjsrBi9ss1Y&#10;92j++NI9nj0DhIEKkxZkPu0MkPoO7fe0tU73vLr/UE/yubo2XbSK5GcgHUZzi71hGLDZbBbkPM1a&#10;Wlo/mmpG8te/pBKgwbiztVSHiIaw64Hi942xXqBKPGqlSoF0zZZvzOgpuQyXCEJ8L+XPgvd+ZqfI&#10;LfkuqZg1VcUlNwPaJ0nMfXqu1meO4y2ilZtALJKCgHmdUW2qtO+lqVGm4aiF97WG1nsHrYfhALx0&#10;TdcGwZTUSa2wqduKpuaXiToQidt86FXvj2E9MSfO8vWeTwhbYtEIiXjsDfO+ORETnWhP+D8M3tOb&#10;yA9jqSCj4J3mrSoxxKQmjDNyJfYKfS/aUK4x3/miWvs8azIfLltaO1go4M433ksyKimZmMtB6+bY&#10;dZ0qg9UYUDrzVm68tM8k/Z1Lkk/toOIF/FqCPZ0O12DYVFQFsr3RjKSG4BOGfihht3Mv+Oz1bxDi&#10;5MXprBvl13SzpIeO9/NGLISIvh/w5s1rhBDx9OlT7PeH0Zt/LfiNsrrWhk708NTYPdphyNcCLzho&#10;M2aMXQyneAL5mnxR8hqdPAUjHh8e8I9/99/xX3/6l7i/vUPbNPDhjHP/iC+/eofT+Yirqyv8p//5&#10;T/H0yVM0bQfvPd69f4fb2/d4eLjD8XjCw8MR290WT549g7UNuu0W3kd8uL3F6x++x/HY4+7uHjF6&#10;PH36BJvtBtvtBqYxSJuEz//wR3BXHd4db/HD7Vt8/+4HnEMPGIvrpsWLXYfnmx12rkFMAclaODRA&#10;yMyRJlpEkwHkkRXlmiyZCvk6DkNESg4+RRxuniG5DWA6GOdwfjzn3wsRKQLGODRtgyZFuHBGZwds&#10;ccTBGljfo0EJjYsRN1fX+O6HBxwfTojDFfx5KGvdjyylvu9nxaUm65YaNM0+jLLrqocyP7jrQVVZ&#10;lwvghu1b4yEMWdZtykO9HEKl7Kfd2KJCSOj9gICEtoQuLxpIAzSFZR8Ly56eE03TIJSiwY5F4jCy&#10;yUgPqbJdKLOOvv8wDLDGwTZ2EeQ0KhGsUyxojMqqloLPKMhHfd7pc133Mn4W8yaOe6xqoKtUfH6M&#10;h3H+/7QKeHCv4xryJIH+FBSUWJUaW57/ed5nZe9RqcnT7OXW9uiPCZWX6ideC9ECk8rbOeBKzxjt&#10;+0gqSY31tWbLUNdj23YkYNOqtZPkn6oNB7UmSPp7vCmz1sISAJPvaZSZs1YH1r9Xh5j0mlEwnYK/&#10;y6YmqkrOSGwc5ut2WpIULIg1p0oYCNCaup5VvNHh11Ib2tJrITHi6N7GBwuXiCHSsCulhK7rZsoB&#10;yRc1QgeuteeQ7xsSIejS0GqtJqb/X4Pex/qJnGtjGKlgI6pZNkkNs1ECi7W9QBoK1ADpS8rosSg3&#10;S/BYskiqwxfNTpGStjRwyySI3th0Xa7lg1wafEtAZn3Ged86Uxkra0AD3i8F+0pD1Ukdq1vFSn9e&#10;93x6LkjDyFEVY40K1shnZVwo/iYGOBYs/8UPhAEzt4BYu5ZSJgNnx1M/6UvglpRPQ88JjUEqrbm1&#10;zy6RquhgWMJipNeSgG3eu1JbCU3NuPisTCHGLXFrTUv3+fUBtZkpx9YGZtLeygdTa6p/CfPQ8gkp&#10;CWnN2oLvLWsYikZu0IaL/Bmh9i6XcsU0tj73+04lC40T7urNpgHY1trROs/YKRNQsieRcLlLALg2&#10;gOGKNolARM9TCZvUcLq1PU0iWkxrZUk2vkQGonvNpbpZeh5pPSrhPdqZFmNS8UpNucjJGpeyQy/h&#10;oTWuwZSh9PS6bmFPtrYP8/Wv3UO+J0s9C32/umeN35mcDXV4QDMwpNpdOs/H7wmyXmsGHcvY+b0x&#10;77knU10E2UcXSCYVycWSMTy7oHbpQ6SxxrTJE70Z3JJEk+Vr/ul8c/nYwABN2l9lelWuz21beIHC&#10;WToczKDsUH5AT4dXBgHbtoH3odwHM2MvVM/jyhijQNMlKeVaISRL4TFjuknJ7musEO2BpdL5yV6m&#10;SGVrwPPkZ4HB+8neAklIYbdjUxxjxOlckuGtBZwD2g6Dz9fSmhamQZFPxmKJm4q3YSp/HrINi3XI&#10;1kMTgyFvsqEEPzYAAm5ubtC2bbbhECyEZkACCeTjG7rk8cinkmtDOe2Zl9hU4/ubNIZ48KFIjGEh&#10;j5ykWJaFV1mEFOEM0LoS/Ajgm2+/x09/+pd4//4D9oc93r7/AREBoU+wrsWrz1/hk09e4unTGzSN&#10;xfH0iKEfcH9/h9evX+N8PgMwuDrcoO1afP/9a3z9zbc4Hc+IMSEGD4yBoRab7RY+RZzPJ3SbBttm&#10;jy9+8mP86Iv/iNvzgDd3d/j6zWu8eXzAYCO65HG93eB5e8DOdLChML6aLJ/NjksGbtPhdHpAiBE+&#10;JLTNBj4EOBeRjAVSgHMdvO1g2w4vXr2CbR1a4xDSgONwhGkawDYYzid4f4I1Hi5GdMHD9nfYdEek&#10;wWHTWjTnBGccNl2LtjWI0eN06hGDQ+8DfEoYkLKVfs1aKMDA9Mw6TLLsiYlRg5hnElzrYEwNJE0z&#10;tjS3cuLMgLVC1RWmGgow76wd5Zkawyh76tXPiRFQtyZ7vRubhygGBk0JlbWWhgqW14wJxlUQs4Cd&#10;0Wdva2OLn7QZhwwpeEREGGdgTQMffDbVMMhqHWBRwE4BUGlk1NXr5UMOzhab72LDY1hRW/MyFgUO&#10;YXCBcImNySR9Y5Z+2poFDW3MNJBHaly0fUeyY+MN9hykonuHIWeYKfttDRrCQtYtFZWS3yV97znD&#10;e6pNnLUIsWQfpAREGuaH0VonzK5FeZ9an7EGRxokLAAzwfpHe45oA8t9XKVQL2kowQch/ByvTR9n&#10;8dF/6OtIsvDc8LWjCihb3QUYk+9nXKlJtEaBN3R8IHHJ8rEG5tVaCcWvkw8q6TWlRAMtU0YaHFEG&#10;HpAwDJ6oN8O4J1UrQw5iVmuBXIMQ0J6wXFOKY53SNg18CmrmAb2GdMDKg0t5PgRngEs+9Nq14Ura&#10;SyxBnm/A2WsS8UFjME4MUmp3aUclV4pptMBa1O+UGZtQN9qL3tW02RvP0pjgEUaLxhDDOIig34F/&#10;d2l4NjFhiyK0DnZJNTzJ10ttxkgY0xA6284kkuHinEWIuu+zzOJLY7D3PEsHZP+2CwsJgxwWNw4M&#10;cumJSPMtmG1lHUjHmLOF8jOCi+CWOAzFlGlSBxD0pWJZM4P3+bPZmtdUAIo4WQXEei8BhOCz4gLr&#10;n+MSECIOEi74cHPFRgVSYgmxN+WcjUijZWZKWfU5BrorfaGd7a3keaskgfp9Sq/mg881FeZ5ZDNk&#10;mJ/JmGzpOBicYq73sh1bfX837q/1hbP1UCL9yOW8NQk4lCxiJMX/mnWVZtGl3WtuvUABfT741pQu&#10;Uii42Ocpz8u03qZnQwOhJe9ybjNb16GtFiQrAwReQ2hnrWShfMlTmpPkeK0iDTs15YyGm3G1Bq0f&#10;NIBYIn3U3AYKUPNcCFqjaYRb+hyFEBBTROMsYA0srbmNAeI8VHwc+sVsLzXuCyXwOeUNCYipKCkL&#10;FmXs6r28RNLRfk+yEdOIqbVmkkDpNUC4DiMnIgeK53kS823oPeDPl/Rs8Hwzbg2jqaU0m+1ljkMi&#10;6opaN0Zi0ZgEC71ymJWhGg/c/lhsiZPbTOml672QbDg1u+7FcFz4M+l+ateJX+Nq+1mH8gZZ0WUA&#10;tF0HA2Ao2SauDsDqKZPyeh+lWmYKua3WtSlGxFTXXxpt136v4L0UsFEfaGvsLIRGSqini6hxTQ4T&#10;ZVNq7YCQpo20ueCe7xKTby0ZWdv8ue+r5JWkT17TKuhP2TOSnI2+BwX3l/7gZsbOcs6h6+YsVgqg&#10;09A9bUK0tnlWgI9fJ+k+ScUQlzhKxQGVHlKQR5SmxqkQHL2b0+Q7PQSPfhgySAnNO80gRBJkUgty&#10;Y2eHTMVvkskFYhgBTYcaxGStm7EBcoE4FZ2ZwW+x3+9hrRMHVjP/RiHAUGKf8aLpYz3QpJ9ph7vE&#10;nFvKzia2RL0mFYTJ/m+OrN3y/ZGIHDjCwOG3X/8WP/3zv8D7dx/QdRu8efs9Hk/3sK3Bxm1wddjj&#10;cHWFpm1w7s84nY94//4W796+x+l4Gl+/aVrc3z/i/YcP+P7N61GV0HUdNoc9zucz/HDGbn9A226x&#10;2+/RtRabzRbPnj3Hf/jxHyJFg/7c4+7hEd+/e4fTEOAag13jcN206JKFCQW0cxbD0GNIPZriH2ds&#10;QioH1P6wh0GDfjghogC5iLBNA9tssb26wfWTZzj3PWLrMoBkAk59wOADQhgQfQ+kHkDEpgHM6RHG&#10;nGBwwKbrkNK5AOge+/0ObePgI9CHAB8izsHjqt1m65UkPYNGBMCm4oAVQCn7q1pjkRBFL7k1FQZn&#10;RtY1xdkgtSnl63gEfVIcG4iQPELwJFTUjPY1edKdRk/YSXVA9/zMaN3v93i4e0CMPhelqMG4bmRw&#10;xhgRfEBIAxJIQC8SrLOIPo3gGi+4QogLyWfbtsXaKC1AUR9CBiIwAUp1b3dmaYdS/ftpR2ydXVUy&#10;rYEIPIxMqg+k83tNkqmFmkkF2HIgSF9r9l+j/dCaKlDaVyWVydyuzSLBlD0tjWqOsdEvthxutLww&#10;c//aAjwZLAPhNCmvFmLIVTIaU5NbZ/DzRbon0jnOm23t/nKZuGTbsRgWlOKY27PRwRdlumh2HVRF&#10;yRtoCaSujS8Hm6fzNC38o7m1BV1Pl7w2NRCEDiApk5eHXi1r8LwnOctrskRY+5OtV98PeW9SCBX0&#10;e2lq2TUGPGc5rfm3SlaAnETzMSpajX27ZiW0YO6jMsntDLiGARqyB/PBy1xzY8bMJChBsnwISp8T&#10;6kldm8DAhmacNCSRlSogboxB17awhaE5H66A+PXqilaTQDJbytA36gGh0j466wFBh0ogfu7yc+QK&#10;OcyUIdQ0q5UDkMehUzl/YbCoL/igSQt+pre09hdLH/tJrRfzQ0aGf/n8TSMbnpCmTA2rt4vvrbEV&#10;52eFMowgxBjNM5kCSmPAeiXkjOu3XHPex1ndR98Yg0gsSmtdD0Kgqk3WZEWXaylKMBv/vnMjQYif&#10;aRRcne0TxYM+xFB6PrrP0f0gzTCLNUtGbv0pgUiaGkxTF2rPyhojn35n+jmlvnzNDpCSBjXCnjSA&#10;0PbVyphLCYvB+JwsBxVHmQWKW5vtPgsZUyIASLWOVENJPcaael8LHZd6bg24lJwhpHpes/jR85vS&#10;QtXOfczp805Z3WtremlrUkhJRL1ElazcemnEUUJAisVpgK3Vqqj0yY+1s1FqIy2njz9j0jNDf7/v&#10;+9mga3mvJsKPhonI2Mn0jzE6fkbflyrY1siS0vPCiR4fY/nGvwOviek+WHvTmhXJz9QKYOfXWbeO&#10;u6RWnp6LqXYNPiz2D7oPSXlXkrpBqxMvEZ2kfqlidTPVL3kmZviXlJ9TleKzwRAtFksNECdy2CUr&#10;2/9P4L2WaF4fkPxlXSmwdJ+1PL0Pq5JqzsyUQkJ4sIPkpyp582vFnuRLz1l53JuOA/uXAqb4xjkM&#10;w2gZoUkgaXjKcgKY4H2YFaQ82FS7Z/yz1cNf89bnB/KlBUYZMZyNJYEOGnuHNt3iBm5IcQ0SqJIh&#10;+FlobGaYxgWokFJCiBExDZmVHDwaO2cqzRvQuCrlrveq3leeID1fI0ksuqRGlh7cnBXAp8ua7YQG&#10;0Es+a/S6S8AZH9pIlj809LMelGZGq5lY1akMTO4+3OP/+K9/hW+//HeYJuLh+IBQwFPAwA8RQz9g&#10;6PsMGMeE9+8/4P7+Afv9AV3boe8HOOdwPJ3R9z26rsOzp8/Rdd0YNHx3f493b9/CAmhti03X4Wp/&#10;wG7T4OrmBp/96EfY7fe4Gx5xGo54/f6HzIYzDTZpwLPtDod2g844pBDRtS2STTj2A7757mtsn+6Q&#10;Usyf01qEiOzP3+zyQMgmWDh0bo/gr3B+MPjs8x+jaXdIpoOxDUJhh/thgPcZsDeIcD6iMx6pPwKn&#10;O6CNaJwpjP4GzgX0/Qld22LTtTAm4Tz06IeIofdorEUMA+DaEbCv9+l8PpccgQb7/X7cf6Z9Ki3k&#10;zyH5zG4XDlpVSi8MKvnwj7+G5gHtXPbvDzHMhhDUjsYgIoVcIbRNaQaSZQzlWJh/qQyaW7Rdh8eH&#10;ftaIcqVV0zigTNEpoDY+z6MCar6vcqbUdCba0fTUufq8BZgSwiadZXUwsWBrMwrbGrirDW4lv0LV&#10;UutCw8SHgNSW52POFu5FyO1wJOY+Z0JJVnKSRR9tBrl10YzBmOl+malorNiULkBwoUbSZK9ayBaX&#10;lmpWHfysrbXHGlixBuxrCkSpWdAUe/x7jk0DCaWWQiDXJLSaR7nEoKz/o2FmdFgzvgexn5H8oOm6&#10;WANkpIaTM69org8PLpOuoQbU5H/mAXt0n7Ck7pMGEtzDWRq+aM2SxE7lQZiS4oUrPaSanTPk1pjI&#10;a/Y6vMcwxAh/EZ6XElyp62pe0fi9YEam/OxcKOA9bzLrQKaCp/SaUwsZzt6kAIDW0M+VIJhAS9K7&#10;8PN5/n3NCJzRs7YGP0tDVDoQ5cCiZEOQijSWDjND8CKLfAK94gj2zoFgA2dy+HINZEeu+hf3nDOT&#10;uf/vx/S+Wm+mAYX0/BmfSfLzxjWjNSBfP5Xpp9XydSin+T1re6PkwZzrE7sga0gWrXU/4eQyLfjv&#10;0jk+7u8GotIeUTlvFCKWwTwQ1Nm5RZxlmQN8H1mre/gzJIGta9aka9aTlFCwxl6VAmrrvaTnBt9X&#10;9Wy++aBMOkskwFFbc7xOp9kV1OaiAmNaADgHG/keSW3ROGYjYUaSfdslJbp0vWpeIFc1cvsWSWks&#10;9TqXLBM1BYhUq2luE1wJQWspiT2t2V7WvZjWRvNaK4mZLmu928coIKQepaoN1nBD/pxL1pj8miyU&#10;IKuEJlwkPUk105qKRMPfpD1V6hul3oufqRrjnN5LXh9Tu01p6H2pV5NqrrU1ruFXUs4BrY0kG1cp&#10;k0nCk7U+hfcS9Her5TDvNafeeznsWwxlDMTa6vcG3vONrRY/1rgxUTcUWxAOVC6mdEUiKj3kdLIi&#10;HQDSdJgeDlIaMT0kFoWpIN2l4Kv+0MtWJRrYxAtJ6hvMWffSBIgvaG1CTgFX6ucnLS5+QPOChA83&#10;NMblIsAGmLE0+cEjAdn8QFtrYqUiaFZEF7lKvs71dRJigBoGXCWifX/Om1XjUG2uMtsnN8MFbgeS&#10;WYhd6wCEsjMkRikfBvHPwu83vX6UsUXZM/Ua1f+uz+ea9FZKeOfPhrSh841N2wgpW3fyHwW2Wzey&#10;C1NKaBuDtrE4DwH3j0f8+U//Ar/65b9hv93gFB7hY4+mc0imRdt2GPyAx4cHGERsN904Xb86XOe8&#10;h/0BL17s8PbtWyD15aDv8OL5Ad57fHj/AdZaHI/HbJ/iWjjb4ObqGptNi91hh5tnT/His8/gE9D7&#10;Ae/u3uLt7Rv0wwmbpsPzzRbPtlvsXYvGWBjkoWQyEb/97Xd48/YNPrv+HIfDAbd3pTmN5PkxmaF1&#10;HnpsugP2hyvcf+jxyasvYLodDrsnGAxwf3+fXzd6WBQ7iZiw71psfY/h7g2uzCPg8/oc/ABjHZwN&#10;aF2EswG7nUN/6tGfB9wfe9zfn+DMszxBtm6W9WGMwel0xK9+9Wv8+Mc/xuFwmAXoTXvs0r80pjA2&#10;T5q3ND2kqYfkxw4ZJZ/3+YGYB3S2BFWPz3chBxkAvj+jsQ7OtTBmauyz5zZKY9EAsVqRdYVRl2U3&#10;9VpVwCIQRuPE4kCxJMoDKQMZyM1MhyQOZoswHCHSfQejxFxjHX8Mg/5S0CT/+1LQtGRFoUnJJauM&#10;tSCqj2Esa37F3H5Ds6PjNQKvQ7ivp3NubN4WxTEJarO2sD0rl3cBqlbgb9lk8e9K6yA+6JGaFomx&#10;TGuaenbQ7yEFzkoNtVTf8CGbdF05U1IDTWZy2nruEFbUJU/JNcUYVWlq9Sld5/Mzbwpxo2ylNQm/&#10;pmxZYy9mtaEfz0bJT5N/Xil7Yt6g20XT5lwLi6RKzTU1lMYGvOStK9XDdE3wumRhs6k8+1qjqKlU&#10;L/uZp1k+xniNzdIuSfNNpbY19H1pX+NqloLPNgPOWrRNM1tn4/6grE/Jj3zOBgNCmNfE/Hd4T2Ub&#10;N9Zr3EpDUopwwEcLLZ2tpQK8cssPDhIu9qGYVi1UFxIsI5+PXHn0u6wTSTmk1Te0VqefaxaIXVUE&#10;SAsmLrdMkGxIpGGu5KuvsbxnAYApqraldA/Scgjosxyi7LsuXZ+xf2zc4lpPSmoZYOc98bguYWb5&#10;Ftxmgg6XP7YG4YxVTXWyRozQiGpa8Kb0magt3SWCAO2/tIBNTXmvKSA5YXKNFb2mouQsWp6xQ/vm&#10;MeeJeVbTdbymPqRs998VsOd/h6su6O9wJYj0dyQlKSVecuKABEpKPbsE7NJ7r+UtcGxswpDizEpz&#10;2otQLA0ne6u5dbNZZN5IKsts5WZXGdOSyqZer+12O3sfup/R99XqRY21vVZfLJ+PeDH4fLPZLMii&#10;awoNroiaKVPJM8LrvbWcD3491ixRJcxPGsCs9V0c8+X7mmSdyQke2npfUzJKw3Y6dOUEB2loKQ26&#10;1uy+eF7BYjhg1pU0WLFr+72B99pCqsZFU+r4nJnOA6NCCCOIsga4SxOzNQm+5gOuhTqtfU/J95a+&#10;H5VZS8E00mvyIp/7UK0pFaTFP12f5SSLgsj84dKYSLwYkNhRGniuMUSkzYI/MBrwRDfiueVPWi0Q&#10;ZhsCJtYqf+iWQE3MPpEhIPgBMRrEmAM9EyKir8MQN8kEk7526menDXj974mhP20i3oeFtQOVqIYY&#10;pqbQLDd9ylJYMAcveE+vgfsU4KmHCgVCpBRxjXEoNVA1WLjvPR4fT/irv/4b/Pyffg7bOPRhwIe7&#10;D3jz7m0BNXKw6DAMOBz2+OSTF2OjudlsARicTmecTmccj0f0Jb9gs9ngdOoR+h5d2+Hq6mp89vq+&#10;h7MWV9dXePrsBtttA9cZPH/1As1+i4fhhKMP+O2bN3gcjkjxDNN77DZ7XHcd2sKyhbUYfI/j4z1+&#10;+OENogG6boMQPLwPcK6Fcx4xTj7dxlm4xsG6Fk3T4ObpHt3uALgNBh8xxAg/BETvEUNmq5xPJdvB&#10;nxBOt3CnD+h2HilkhmDTWLghonMJGxfhTI/D3uHDuw849k/x8NDj4f6M/jjAPi1WM+Pemouq/f6A&#10;P/mTP8HV1WEh6Z+pVcb17RaDMG0gyX8m2W1pTPtLAVBVVm+NRRqbX1eYjtkWx1kLCxT1l0UIjrHK&#10;3PS8FbF+121gbQNjUg6vrc/F6DntMrif6BC0hJhWxn/ZiyigMvlUy4d2vQqRhPFS73WJ3WAkew+z&#10;DMHRmH0ac482WlIBPLN7WJGQSwA5Lbx5pgcfNvACnw/uKSNdG/DQvVIKDeXDfEldJ1mCzBrM8b0B&#10;HiK8FpgmnWNLMHl57yVWhxTGxG1eLjGd+H3UGF4aOUAq/DkIL+UeUAsZ7+NqeLBUB8YYF3Y4Wq24&#10;BmA75zJzOUUgJmIzQhtBt2r9KAEkUi2bXyOImUacYfgxgztJak2l6tJzJj3fVHUlMqkvAJ884FVT&#10;66yx5DVAiysStaA2LbRwjek/ZfvMgZQZ60v4rvk1jRisXjf2ytif/MAxEk1CxARAguSqCDabXDE5&#10;vR9ZZynNrEekIRxXWvL3ujSMlSwUNQtTiazCe4TZ6wmfRRokz/4dsq2J9Bx+jOpMIkutMbbVfi4Q&#10;sKBkakh7NrfCoIMObq/FPatH2yblbOHrZlRXMAbhxyi365lNbWslvEBSCM0sTszyuo01FoyYzRIF&#10;SyZq+WiMGUlc/D5y1qamGNDC0DW2+JoCcY3Zyc/vj9lT6Xqga5wPdyW10qXPr4GL0nkuDZCl84Lv&#10;79JzzJVE0nkhscTp55ZdCibG/1odoN0LreZZ8+VeO4/lPVt3X5Bwl7W9WBug8mEvraOXSgUFVyHk&#10;mMlhwYqYgQSoTiokM2KGGvYguWRINoxYqWkkIgV9bT4Ql+yZlt8HqsJAuzdSX0SfYw7+aoOItXPs&#10;kgJFq0v5GpSUnJISa01NQK2i+X2USKBSeLhEDOXqTQmblNwi+NqidbfUC0th3hrhRbJPk77Dcj83&#10;CzXLx/7vd/K854AMlZrWcoEHqXA2WQgBrgRf0A1gbYOhU1MjsGD4wqITKkmuIS04vni0ibIUGPux&#10;UiypAOGSvLWioX6v6gNXGbD8WklANQUsqFyXy6o1+x+pIJGkSXRI0HXd4mc8GLNt2/H78ING8sle&#10;UwGMG3yKOS0dcQTAU1wOfWZBwWUIFQeP4XzG1WGLgGyFEJIZ7XeMWQfA+bX0xDOuTsKnAjzidDqV&#10;a9KN949KelOiwD0B7ogEl7JeJNl4lXpTDy+JSSQ9M9SXlQN+l9hx9ICtIWT5unsY40romUcMFr73&#10;+Ju//j/xzz//RfGxP+HD8Raua+Bal73b2xbXNzf49JNPiPQ5f4/b21vEkAHzCtp03Qb3D494//4W&#10;1lmc+hOGboPnz5/heDzCNRa7ZoPNZofdfgfXWBiX0O5afPLFZxhMwDF4vL+7x9v3tzgPPWwa0MDj&#10;avMUL589w+n+Aed+KE2Yx69+/Rvc3z3Atwnbbo/XH36Asw2sMzifH0cAtgZ3WesA69C0LV588hJD&#10;Smgj4PsTYBqYZBGGgOgjgu9hkYNw4/EO8fEWu3DCJgE2Gvg+wJkGzkQ0JsLGABPk9G0/AAAgAElE&#10;QVQ8OtcgeI/Tuce7Dw949/YWj/dPEYYbdN0WQM/uaRozGSQ7Jv4c8iwDbu+kNcRrHsbamtQCrusz&#10;wUO4xn3X5cCkGAKiMQg2wrhEVDUkUDQlxBCzjzTSGMrkfZ9zAgqrv2lb+HM/ffYS9jYCzVVGauzo&#10;v64xChbfjXynyWg4jUE4MstID/+WpOLateTWOPRaaiAovffcimPNc5OfwfwcmrOSwyLMkNo10AHj&#10;+Xy+6JmtFWW5HrHlvtsRKEkJ8CECJV/AhwCYPHy0sQ5zbckzpiCawmhkEAtXZUm2GLyhofeBqrCM&#10;mfxicyC6V683Vxxq4Lskp77kG0v3g3p+UBaVpAyc3//LLFL6Weh+U6+Z5Jdb34eGY1EAfnZtazAy&#10;9GdW8yteA/OpD2r9DE3TYhj68dzmQ3heR2qWktOzJwTPE9fxS40nB+7XgEx6P9cAUK0JpVaLtDaT&#10;1gof4En7akQaPetBJO6JNH/za6cPhiOSyF6NJfx80TxGjGfBgm3sg/q8S/lR0trhddgScJqAVaRp&#10;0LwGeOh2djX/eN06kzN8ueI624ulxb7unBvV1dKA1igZPJdYkrrPsTzQ0ZjVUoCdpALigIwEJC0D&#10;K3UVMj8Dls9QWgxyjDFFqSk/0/zeSSxgKfBcGmLwPK7xswiKOE3RM/ZMgm90tscxsxyUcf2h2Fkt&#10;rBJyDSwRAulnpcQqembSWoKTxaj1kmRdKvVBmi2KtNb4debe7WvqSg1Eo7iGBg5JwzxJJUGBTtoX&#10;8HNby2xYs6zQGLx0n+CWOtzCidZKXMlCe/MpS+Yy85ozgnkwNsU7NPeENTXHmI9FHBZqncSdIySr&#10;pqTsp/y+8ZyaS5ZzmpqKPr+1pqRe7rQu0ayLZvXrSo1E1R71WeXYVr2P4zDPGjjXjGHqVXHN6/66&#10;Ptq2Rd/3Ih6yhsflf4/qmq+ANV2jMwyUZThKCke+/0rKEU7ekayv19YL38/Xwp414J+uYel54wQa&#10;Scm7CB1n4PtarwyBJKFlpmk4AsUgtT2AZsVoKtEFudjOleu8djBC//X7t80p4XpoUMCI3MSiBMTU&#10;oji7BZTEekWGj1KQxRjh65cqhV3DAPQ1FiBPX+cbDg/tlBp1yReRvw/1/ZQmmdKi1LyppAZJk6JI&#10;kzFr7QhOZum2XTRQ0nekxR0tQKTFeYk95lh4F33PtSkT3xylzUIbgkhejZTlWlOa8z0nVjjln/nr&#10;Y6ZYGAuSYu/iBw9EZO907zOj1kweombBa8Hi2vPwWFo0Vlna6XTEmzdvsNlscHV1g/1+v2QCmlwM&#10;+3oQJkx+j2PQiMnfM5bATmPF5oUHCH2Mx9bkm9ggxqBu4vONO7PIQogjeFAlZs65/Pxbi5RqUHCD&#10;f/r5L/B3f/t3iDEhwOPu8R6mMXi6fYKbmxvc3Nzg6nCF58+e4c3r1/jlv/0S19fX2O93CCErF0JI&#10;ozLBB48w5Pfc7Xb45JOX+I9/9BPsdlu8e/cO33zzLV6//gHGNHCuyRuySbCNxac/+hTbwxbvTmec&#10;44Dfvn6N+9MRMQXYMKBxDbrGwfc9+vMJKeT7+uVvvsSvv/wN3KaFbRqc+wGb7R5tanH/cFsY6g5I&#10;xc8cEV23R9PtkWwDuBaRSstDDoId+oAUDXwMaEzCpnXYeYt4/ADTP8LtN7CpxbbbZt/5FNGVQU31&#10;hDXWwIeIx8cTvv/+Nd69fYrzq5fY7rLiBCmOazPvpXOGNw9Tm9uQQGTkSg3o7GcktHMBZjNWI1e1&#10;cBVR9XYfM1U4wBnLe81sTqYguvwcZSC/PkcxBhiXi+qu63A+H7P9VowYhj5fr9Iw5kKuAlDE3zam&#10;XEiawm+bzH5HEF5iJIEUc7VITiyIbpKtFraesYC180yZAjwbwTdRyiLhaiopfEwr6urvcKnuGmOc&#10;yzuls4cWtRSIpc0MZzDRADetMeDWCdPgx02BWoVpPZ4VKcwZXOV5HYvnEkBoxiArjDYOxM1hNEVa&#10;a8KjEFQp5ZtQ1iM9g+mgg7OX6CCXs/V4Mz73l03FUi5OIY4ws7W9Zq8i2QctiQsT8AljZzJiumbp&#10;96VDOx7iNmOlsmtM9zxuI0RfcxpQynWfBmqvkRw4+J4/R7a66bp2CufExPb33sPAwDbTc143tLre&#10;pn+SyAqPMY37nw9hZrNBhxnG1IZwCtPiA6/639TOQVOUUKBFAu6lGvxSLhYFLhfEDpOVk6OVBiY2&#10;IZXsC8XmGGVpa2BmSnCugXUkLLnYuSRT/64d+5ocam5FMoWhA3z6XFhDGr6pzqxhrYCueqiAQfXT&#10;nw8SllYqFAyrYGjdnRa2UqMyIKlq6QUoZ6Zw0Jn1YvkZ7c3qoEq61/V6xLAMKl9ju1pj87kb4zj7&#10;htCfzAd0+XuOAe/CGaQNn6Whj0R4QFzWNtaaeaAdzMJXvSonqpUSz7GZA4rTWhHl+Aaj4rLmhY3K&#10;xTJQqO9gyBpIBHCoio569nVtN4YEm6ouIefHqIRCGhf1+OzHON6fsf4oNrzWlYB38myHEGCdg7MM&#10;wBpDAuu+HkbFSrfZiDkSmqpPAi05eLwGhl9SuUg/l5T8a6oAaRDHg9y1YQRloEs2ZZyZKoG/l9Rl&#10;WrC2Rnbkga68HuWDFFoLSUD/bGDKiAoaGUFjJUvntwSErv153aPpuS+pD3itQpXqq+Ql9p3495Zq&#10;HE05rzGz6z7hvc9B4sR5I4HWhBizYGKahugzAD5h1rfNlLjOjmc3VcdS67Xgw+wcLW+GkKb9zShD&#10;A6mfXBvkUIA6X+OMvVH3C65EkQandUjD7dEk7I7b2kluGtpapXXvGsGG18ZrilYJ2Jf6EY0sTfc4&#10;6RnktaWmepYG72vqFb6fUpK2NGiUbByrOk3aC6tlVAiRnMklkwZmVblD37oOnOje/HsB7w0AZwxs&#10;wsgoRKxfrkr2E0zKUL5JEIGB+rD6RHzoAEQDNK4pxVYSWWfahIgvmrZtx4KBN79rwDkPHJWYD2sT&#10;Sy7H0Ty3pA2EfifNnyz/flR9qTTZlOatTjcTifmvM6RiASLXC2ja1HGmW2ZGd7MJOW8C6J/R5nB+&#10;H2tDijFvoaoR6lAIEUih+n46GBOXdkTGwqcBMQUMg0c/BOy3e9iUrXSiiYUrORXQa5JjzdM+hGFs&#10;sJxzePXqVfHO6mYT7HrtqkJhFjJmM5vSOQfXlO+fIpIhgbrEO58rO+jUXFpr8zWSyGElS6qWIUoV&#10;HKO2GGa07zDWwjVtOeA7vP7+PX72s/8Lj+cBxkQ8Hu8BJDy9forNpsNut8Nms8Vms8G//fL/wVdf&#10;fontYYeU8rPa9wNOfY/zqcfj4wlN0+Lq6gBrLZ48e4pPP/kETdvi8eGIX//qS7x79w7GGBz2N9hu&#10;d/js1eewjcVpuIfrPF59/hIhefTDGXcPd3hzd4tjf0J/vsehsdjt93jy5An6vkeKAXEIePv6LX75&#10;r/8M22wx9ANunu1w9gNMkxm6MYUJZLHIPuh2B+P26LprRLdHd/UCTbtHSEAqje+5HzD0CTECTeuw&#10;swm7vkcXTkin99i5HtZ2iADa7RYheKTkEVPEpnXouhbdxmXQMQwwpsW793d4++EB371+i8PNFRoH&#10;9LUZM6bIsdPM5on60zvXiIn3mqx/lP1LTExB0mdJKGtSBsm82JytZWsRUkLAZDtlC9gSU4Irg7oc&#10;lmzhumYcgmUwfGIQWmNhXLZeur+ne7WBgQPSUKwuyj22ZR+MGL3sF4c0ocWZGMiAiwL084k9uwCs&#10;gClQcB1ImPlYP2YD5FXWtCQ11GyxtGJLYmxIZy/PV+FFpGa/RjMX1qTBXF4ry15lBmstxIA4envO&#10;Ck6DHE6MBJtnJdO1Nqkw9PPgkp5BdV+endHs+krWeJK/qwRgzf1K0wKEp1Z6kn0el+tKBX+OfDBl&#10;7yrrs+ztboWJSRsJelZI7DVTBlCWBXNqLMU18ELzaec1EH8G5uHcFByv7x1GJQ1V49EhigQMaCyi&#10;eShyDQO3M9VGBmCBTdvl3/FlcFE0HHQv0Ox15oHzsvVGGXGOw4IQ5n+P1rd1TdEwSKmWoN+3Nia8&#10;CZWsUzR2Jq8Tqbp0VofGVPzl5+x6Qz9XAiFkJCRat5eQcOccXDQjOQkxwSITJmCnM2cckDqrMpbH&#10;obUx4/DYOjvLAKq2JxNAm8+uHISdhwLZbs3OVFfDEMracTmMPiWYMlxOQtjzdAbPVWeL/TJBBXi0&#10;HizXopHsjZUAY8SAvDUWff6euo+6CKYXMHdUmtB9RLMOIGryZCAOvrTeiJ6JWmB4KURmtmqpDnvJ&#10;cL+SJ4wpewvNxKlr3xhEgdkcQkBDbAxnFkTl/ccB1XimmHHAk4kYYQTDFxkmo81THHOAbAH9Y917&#10;S3D7WAMah8a2U99hMPsM43AqTYOBWL5jta2i93w8ywwBvWLMwxljx2tnrYHv81DIGSBA9l7marBL&#10;Si8+xNEGOby+4NZqWrimBNhrDFpNdaIFuHMgco1kIeEdYl3AQEuJhMfDc6VBQP19TUnF1Wa8lqSK&#10;fvrd6fkkMdIlGxOtVpZqG7p2aBgvHyLQwQy/t5ofP2dW815+DaeRyI7aeqI12fR9lQDdlOuPbClY&#10;iJB136Q2JRVkpHZcZYgey3R6JFZam/siMvQzbuofQ3kuYoqwCUhxsnwdv0cJaTfjv8tDXmkgpOFY&#10;l9S6NBh+waomA1iuHOCZBBo7XOqrdSWWfD5r6mcNH6QKE81Wi5JRNUsrWtfyfBEeQv2xihXtXkoO&#10;HFbDFsrzRhUQkhplSTDLcXMpTn36eM1GglbtBSy8z8QJOnRb1E5mIovU+iDi46xzfgfbnCQydLg3&#10;kBZaJxWNi2mhwO6RmnCpiJNCmyQQX2KG1wVYQ9x4iIfmCS9JSKXiVLLAoaBAtUrRDn0JOJGalQVb&#10;Q1Ea8OEFl3VIh8tCFpym0FF6H6uMiRdDmmevForFDx8t/IwGg9UQ4Tq5nW1mMcJZBx/T7Hcog3UG&#10;LAgMA01ypE35ODhRB0t8ClvZMvV3h2HAMAw4n8/wwwBnHUKK45o21pap99JOqAZoIs0BGWn6TJ8F&#10;CViorxdJELXmR17VIFKA2Xjd7DKH4vHhiL//+7/HN998UwqvMwDg5uYGbZsZ7Lv9HtvNFv/4j/+E&#10;n//85/j81Ss8efIEXdfh9vYWHz7cwjUdnGuw3+/QdVu0bYu2bdG1LU6nM374939HQrbVefnyJbz3&#10;OJ1OuL39gBAjdldbXD/d4bNXn+LJk2d4CAHBRzw89DieBpzOw6h2uTrs0TUtGiQ4H3F7f4evv/oO&#10;zmywPewRuwy0d12DaCPCOQ+FjIkwNu+jMVpsugNS6hBCg/3uBpvuGo3bwRgHawxO8HgMAefg4WDg&#10;AtCGAc3piPRwB9Of0OwMurbBERHWWfRhQEgR59Mpgz3OYt+22DhbAnI9HgaL17cP+Orb3+KzVy/w&#10;/NmTvBZixOQZmmYDpLp280GkpKZDD3LjezcttsGK59Gi5SP8P3VwLpZnig3Yynd0rR3NFULwea1Z&#10;g1CyBajFgikBSU3boh/6GaARC60vN+TTgW6tRSos/TxYY+ByVaIYO8sMyHtoBvSt0z2Z14owFVBh&#10;LB8KSlPWvHTWSAUsPTs5E3kOFJoFu11ipane/wyU56z0S8yhtWunyZ25dd70OhOzoioravMyXlOb&#10;wZhI/IS180Ni2fH6QKo/OLOOrwEOwnM7jjVrF/67FLznjfZk5WbU55x+JqkxqrVXDZi3xolrSQJU&#10;tJqSs880Sze6bjhLkddxUiOsPYNaI67Z7NBgOqmGGIZhYmZz8FKQJfPrNW9U4wJQGOt2H1jNF8YG&#10;VZIaV9Z0rWMkxhl99mmtyy3VODDBJf8au6yeI5rallsuqDYWAgO1/n5j5+qWUYGapoEZtbOkFoOS&#10;okXa3zRlUs07qWqums3CbSjmjLV8lvFnSGS3Ywoe5EBbtmGZgFmpWae9oJblIT0nnKijDdmgnAmS&#10;xQ6vaRfMWYEUNRIWElT/e2mIzrNEuM+w2rCvMLsXw/Ckn/d1P5BCPPn31qwgxs+d0giQaZY/3CKE&#10;9vvUviIDaHHGuK/7u6jMThD6y6Ra2619J75HVPVZLOA+Pz94D6w9n/x3pNwY6SynuMOan7p2Dmu2&#10;O7x+kYamdD+VPLH5sEC6fpxoIQWIak4GUh/MAW1N+akNuyXmsbTP03u5ZnHFX3cN/+FZEVwFwPdi&#10;bT/n10Sq/Wi9oYXASqC9dj+kPEMtQ5Lm+iyuVSHzUesQLQxVGjbNaoNCZNNU23z4NCrmYsoq+WKr&#10;OF53RlRcC4nmn4uSCqjLBr1GfIArkYwkG20NQKc9lGT1bQW1tAbUU5xpjUwrDQUly2uq0NVIT1oQ&#10;tUba1taEtrev9btruY6SOkkiFkquAGuD2BBDHh6RfUUjdUuYrFSfSvfp926bk6WncpiI1pAlZTIt&#10;NUajjxzzKqYPCwXjOdhDL2JlNq9tCvQmSw0yD7OYhesoU2+JbailytMHr37e6vsovb7EFlv4bwob&#10;Nw9y4f6zfEKsBQNKUg9pKMHZlHxT4d6edXhBJ2Lcg5Gy9JY2ExMYn2X2ETGYUcExrhPnEL0vqgGD&#10;lMwiHLElnnOUJSiFXmjPyOz12PAoXxOLpqEsyRyMW1m/dBq72WzQFr9yC4OmI+x8Y5BCZttbk+10&#10;ENPYsFFfRn7/eFiLxBJbDiOWskEODmkBi7xBz76hDc6nM37961/jH/7hH0tQW5bEvXj6AofDAcMw&#10;IPiI29s7/PevfoF/+ed/xqeffoqr6+vx+m02Ozx5YvH4eMT19Q0OhysYY3B/fz8OQU7nE5yziJnw&#10;jtPpiIeHx/E1+uGELRx2+yf49NWngDHwvcfQ9zj3J5zOjxhij01jYBCxa1sM5zNgDM6nAW/f3OKH&#10;1+/Qbjc4B49N0+HJ02s0jcGQUvbSN0DwEQ4JEQHWtQAcnNugdTu0bothiNhuO7imQ38+4XQ6ox98&#10;0QFHIA5I4QHuVP6JHq3NA8dmt8HusMPZNGhjAnACYmYptNaiM0AYepxcC28a3J89bh+P+OHNa7x8&#10;8RRt16APfmQuUek1H6Aao+/5WpMDZkchTbwXhYkAONRJmxHkffS9UIdNBoQhYQrTn4bqRVibh1Pe&#10;12eYMQysRdt1sMVHfPB5aBhCRIjZ3xiZjFZR/ZEVEkIY1QXj9SnsypGxKRWVWBtS21FeP2d8JLV5&#10;0M4nXkxIwz4OxkpMRO61SX+3/owqizjIuRbaJnoFsgaNW0dwMEQbEEjZPNKeNb5eJM/AaCsQF81O&#10;ZvuVc64UmnlAZMf8EC3Qaq2QlIrhNbKExt6RbIdobUGbxOm+LBvO8dyOTB22UmNJrD3arPKCW1My&#10;SupEClxoDD6t4OfqOcqY4UN4qSHhYfH8GZCyhbi9nsZiapyrG8zS7lHxpNYaVmMmdeKi8SQWd9P7&#10;LIMH6TCo6zqRjaqpXOh9lpSLdJ+55P8+guuldh6zQdj3kqThvNbNIbM6K1GW2ydx3XPrgwokLhSf&#10;mNuMSQzvCGT7u7IPOpuzEVKafpc+r977mbpAIlyMHvRlf6Ls5kUTKawrnp3E77uPS1YbH+RoQzh1&#10;iKEw9hdDRjaEmL/mZEk3W6d0vRS7KlvUFOYCa1XyjecArkZQks7oOfgfZ+D22lBeG3ZSIkISQihz&#10;Po/8jHF1N68RJMA0kHtf87aondOC5JTmw19ec9L+j7O7LwE+XG2hhX2uDfk5IH6J0bvGlNUGkBKo&#10;u6Zk48MObsGi5dFIABI9myWAUrK15Ao6yUVAA9guhYfP7eqWJBLOYOd2jRJhhIOVy6D4pIZRXyKN&#10;0r1eCz+X1qiEoUkE0XF4z84Qvn41BrOWZSjZJc3v8ZKMKFmKrRFv1vb1uulwNcbqIA/TMJd758/q&#10;paYZSQKSE4WmDuGK4kt5E/P6Mol/Tq2dzufzDFviFo/SfraGodLnq37nS1kr2kCDW+Fo/bwWDr02&#10;9ORDbr7XSwG9mu26lIvJ7Yd41gcnmtGBzSXy2PgamJ97fCDJh2xrSoi1nJ6PDa39eM97YRFR364F&#10;kG/mvnuStJBPuAxM9o0kRWiMEdvtdmzIK8tGC/OhE2Ee+EGnSdLDLLGwaDAKBSK0h1litdPX5IVH&#10;/TveewzDsGAwz8EFrILI/KEfGxqFTciLPC3olx/+NcRvwtLm0yUerkIfJi1kQgtyrIwOmYUgNeTV&#10;9mAuM0Oar7VsL5JmAV8gzVTwc1lNLgygSvk172qNOcGLLGmw0zQNTNPOmtFols2uJPuUcgi4LyBd&#10;BzGl0avbGTfdXFArCX1iWl+TFxCLSW+Z3ve+x/ff/YD//J//N/R9j9v3D2g7ixgHPNw/FuA9Tzrf&#10;v3+Pr7/+dzjXYLfbYbvd4uXLT/Dy5Qu8fv0afd/j8x99DsDh629+iw+3H9B2Hdq2gbVAOIeyf+Rn&#10;ou97xAg467DZbNBtHPaHDoebDfaHLfp+wNAPiOGM4+kdjucPcC7BmojDdofGWKSQpein8xm/+s2X&#10;uDvf4+pwjT/4yY/xH/7oR7h5dsDD6R6nu8cR8PMFh7cFBMwDoxaufKbWeLSNQ+97nPtj9vyDRde2&#10;SPGMxiQ0IaJNHrY/ojMJjbUIMWZw2WarhVSbfNeg3TTYbDY4HHa4fejRhw18TDgNHncPj3jz9h1C&#10;8Dl007qZ1QsvLiT7BQ62STYWFQCnQPMao0hqVmaDsQp6lx1g9IUnTXgNx6v5LPM1a4m6oPrU8SLO&#10;TAO1GOEah7br8t5Rnpc6nPaj9ZYpzGEzejzSsyYUFv6Yz1LegzM2rLWwmHwbK6iWv7cbB2myjZhu&#10;zyHZ3PACnoPzGkhCz2AexkMH3tre+DGFmva+WuGprSupGeMFNn8PTgaQgiclyxuuOuDMMFoT8Psk&#10;KQB4U8uHpJpqSvP31BiaHGDTzjiJnGCMGW0SqYe8FmQuEQWm59uOCk+pieHgubTuab0lqTsk9iK/&#10;1mvWAUnJqpAIIhLQX5s3zkLk+US0jjI2Z5eIzwUmBYQZy5g0eo6v1fMLBYBiZaIN+PjnlXxO+Xkg&#10;kQgkAGUBHEiDTJODaYdABnZ1N49p1Z96yXbM6ilpcGcVUMcwILz+jHsbS8+99D7SIIA+DzFFZAc+&#10;M9rXSfYz+eyTGXccPNIA9XF9w6xK2yWFr3T/NGB+zZLUMH94qcbmgIsG6qdic6SxhGOxOqtT2Rgj&#10;3JgbszxjpXpHUj1LqgvO9uWMy3F/oX78rIcOrMan9RFtjcb1ytRIUpikxkzWWLz1nnRdN/nb+7AI&#10;da11gZhpUP32WR0iqc84+CP5qidDz3iq3DYqGMfvhxOy9zQV1toAgVtnrOEGGnOdM7Gl2oIDkrSX&#10;54pJjdkurVUtjJWS/yTLXck6KgkEHimPTWKXr6lKqBrgksXGmi0hZ/VKTHap/roE+kmkUc26WeuH&#10;6GfjQ28KGC6JVvK6rPY+FcSktelknbpco9YYBB9m4d3UGllSAWkDLwMzum1INbtkM1X3RB42L9XT&#10;Wk9B+xSNqCT1npK7AiU48L1f6i1qXUAzXiTfeXr/nHMzsg93JWnbNmNWBOvT8pfoz2gQsEQc0Wo5&#10;KVxaC+SWLJ40i24J8+T9Aq0X+75X1StWUVFKeKYUlC0PPaxoi83J5txTv2ZVSmc4J6L/Lv/7nQJr&#10;+bKm4VaLG53RscUEkRfxRghS4g2yNMHgPu18AVRP9XoB60YlsYf5tJuH7FB7IM4e5N9Nk3VLTQOd&#10;FlU5MW9g6t+p4GOVPGvTM7q4aoq2dKhpD7fG2pA3w2JjLhQGmj2OBpr0fa+CBvxgmn6/PqwTO6xa&#10;vDSumbP3Bz/KwapPvsS8q2Ca9x4dKWQqMLrGAuRAPj/UaPNO1xhlpVDmY4wRYchAclMsYJq2gSvW&#10;O1KwSf3Odersvcdms1E9BKdwTIzhU/PvNVdb8HvKm04ONNHn3YQCdiLi7vYef/kXf4n3b97DwOLc&#10;n/F4POP+/hZd16FpW1xfXePq5hopGWw2e+z3O3z62Wf4o5/8EYCE7777HsfjIw6HA07HE77/4Q1O&#10;5x7b3QbGAI+P96VIyQw553Ky/Pl8RowRT26e4vPPP0ezAbZXDlc3ezRdi2GIMClhOJ1x/+EDhv6M&#10;gAHN1mBjsw3NfrsFUsSxP6K5avA/ffHH+OP/9Mc4PNmjbR2GcMTge3jv0Z97BJ/Qtl0BHLJCwg8B&#10;1iTA9Og2CY1rYKzFMHh4H9Gfzxi8B1KAs8DWNdhGiy4l9KcjWkMtF1pUkla1cOlDnz1WbUKz7RDu&#10;e8TgEfyA0/GE98nj7c0Wx+MRzjVk2IrZWudDvTHMsPrkVhkjK15qoUIPRS7ZlNg8soyT7EN06BUj&#10;hspcJAs1+zFmD+MR7B7l0R4RBq5psndrCIBzMIXVkf1B0qjSaZr82TebzYx1Oqpnyu+5wtqvQYZ1&#10;Uj9jtcIItgxxWdiTgeLcxgAjO5TfG6544QFrazLPJYsE6j2QfFspQCaBApoKQBqwz0AzBnBIYYsS&#10;OCfZEEjWeZT1Lcm6xyGqENTEMwp4IUvrBl5jcLBYY6PxtS+dnbwmk0AmSW7OGXq8cF1eLxlsc8X2&#10;TWJc8+/lvR+tDPi1n4bERg2vXwA1rAnnrG6JXCIV55RpLwZIA+owfI1Ra4SQzKlOieIApn6GCpC0&#10;bVs8peNHgfBroBBV0YlWCdBrHEm+rQ34eF2lvR5nK69lPWh7UmTN8ni+GJ2xX8kKaVYHYea5O3ve&#10;QlzcpxgjYJfWL5KXrQRs0+eTs+3nCtSEppCaqq/qMAzjuSHufRJzTAFo6TnCeyMtB0wi99BnjYau&#10;XQpYXGOiScME7flaIwJJz8Tsc3HVtZUVAR8DaEjPN7e9uHSu0lrHwoj73tqwW9o7A3kmFiw/JVxc&#10;e1+6hquFxmg9YdzqAHPRK8ZJqSip3fhn0qwhpCH8/D5Z8QzVag9ez3BVlnaOSPeAq8c1BZq2hine&#10;wff7xeCOsHIphsHrrIrfaERI7nUt29bKdj+ayo0TLbjCjxI613KUtEGoGk8a9UEAACAASURBVHqt&#10;2G5dGsLQdUjZ3JoqQFNLSuejRkTRrPP4NV+zKar3V1IjUOb32j4p7S9ByLbR7MS09Z6onaSigNFr&#10;LGFYyfZVrgbhWSRRU3Rj6QwiWfBJazP/uVH3BY5xUpCXvie9z1VRSLExft8qk18iknKVJO+T6PBs&#10;pmYpWXHGmtH2tZLToGRjcPX0zHqW4ENajyMNCNfI0NWykRInaM9I91xeu2iZFmsWRbk+TGNdvt1u&#10;x72K932VhN00DWIgg/RkqtkqjEkLez1+Nv5emfdScS1NgCmzTvIJ1Rg2Oa16yUzgsmWe1C15gknS&#10;l4/xW+eHVwXUOZurLgrqtylNwjnraM0Lsb42v2bTZlMAnRVJoyS94GweCqrxiRW3J9AOYK0wl6Rm&#10;Gpu/vndt5muIhHQg8JAZKdA4v0b2tkcJURoLHz8UFk1aBPfRkNW8vmJm0DLFRLXTWAsW5M2NJNeW&#10;fMOq8qIOXU6nU2ZPG4PT6QR/f4+u63B1dYWuAO7Un2wYhhm7o9rT0MNLZeSS8Ct9Ojln+0v3XLM+&#10;GgvElKft5/MZ//Df/hG//Nf/G9F79D7i8fEBDw+3aNsW220Op/3iiy/w/va27CMWX3zxBf7wD3+C&#10;lOJoi/P+/Xs8PDyiHzx2uwOev3iGwfcYhh5t2wCoharB4bDH9fUNnHWjlcV2t4UPR8QU8Oz5Uxhr&#10;4H3EMHiczwOODx5hAHwKMJsGCBHXhz02XYcQPZ6+fIL/9dWfoX3SornK7D2YiP58Qt8fgQT051Lw&#10;OSD4AU2zgXUthiGDzd0mBzTu9gd4H4Hk0LVbPJg+e9jHAGcAmyJ2zuHHn32Go3+H26/e5UOi7bDZ&#10;7jKTobD8m7aw8mwJMnUWPno0zsCkgNPjA364/YBPn2xxOp2w2+2FgibJjNcMS5P7X1gUEYCdW46N&#10;BYrih6wNPKntmga68UC2OmCm9j7Gkv2hsjITkclnv6lp73B5j0gxjuGzKeVQtqV/KmULAxExc0mS&#10;DFDUIFvuxU0Bx7EQU6SdUQm64pJA+hxesg6hhZXE8l5jhEnsZamhlVgpEmtMGqhqQ2RuaScVfdyj&#10;V2ItVWZz+ki/0KVNhB4uxwvKS0CV1FTwoltjaGiKAulecHCN1yycOMHBxQW4Sc476oFM12QlIdTi&#10;vv6dBUvX6IMYqaGXGJkcjFwL36Pn1iVAiJ/t2pkqsWi58kVqyGk9R71lvfewBnKNaZZy/YX1CrPw&#10;kMBXkcW7smZp2CxlY0o1Hld38vsgAXJrGR40CJ0PEqfnY0kqKAXPGIY53j8i4a81y4zxy1RCwOzX&#10;VAsESd1A/15tzuna087DeS0XFufpLIvED2Ogp8SIm/UzyKowqabNSkx9GMtrg2ld2tUQPn5+Syog&#10;euatgfqS6oY/V7UWjkr2iqYQvzSEXgPpqOqOK0u0HIJKNBu/TwG3abaAlsemnc+TX7SZAnNXsmUk&#10;1qJmCUPtC8bnZWVISi3N1iySpH1JC0FdKD0h55fU/pkCW9zqij5Tzjl0XTf2ZtJ+zmuXS0OHtTDF&#10;S6x86Z6ugefDMIwM6zW1OwX2pOdRGzJIas41sJzX8pJSe40AqSkE186nS0zqS8A1td/TFIzagFtS&#10;+EkZitJAUCIQaN+HkvfWrKA08FLLZdSIE5EMWvjev0ZqWJ6dUwaJpvgR7SKhE2P5OcIt8/g15/Yw&#10;0iCHXl9JYUivI69vNAC/1nX8LKBgu2YBoxEg+D3neWRrz8ns2SxD45gSXPmcmXwG1TKKY3KXLMW5&#10;upteN6k+joo1JA+n1ixDuROI9Dk1rI5bU2k9M8+9CCHAwMqDSGuA4BeKvv9/mPdKUao99FXeEmMu&#10;UFOxxckPbEmdJoFJVR7KDxTVL0uY6klTO7qQ6QNAU8m5rIcy7rgfvJRMrvnF8eLBFr9lCeidGnVL&#10;wqOyDUP1RM+MKXmIwqfkqr8g5qEUUpMgSU3mrPmlFHothX7NEoE/ILTg1SRx03vZApQVpgsSIqrs&#10;Po+BmmJBkf3wAZOWwHy1tEACnG0RQ0KKBq1zSACGwoyvVjxrrDTJY2s9GKYyahOszTLP/X4L7w/w&#10;fkAKCdt2gyF49H2P4+mU06jL79aguGyTUoP/0iwQdNzkSvEeQsiNnSUJ8TEh2TLZLkBWMlV2Kq8X&#10;DrpYm0OMKxs5IOV07hDRunwfTscz3r19h3/9l3/FeTgDzsDEiJsnB1zd7HB9vcdPfvITbDcbfPvt&#10;t3j79nv0/QnPnj3BJ5++QPADnjy5wfk84PUPX+Lu4QjAYLvd4erqMIKpIQCt7dBtG1xdHfDs2RO4&#10;psMwRNzfnXB394C7uw9I5oznnzzFZ7tPcH1zDR8ifIw4nnv0IeLR9+hDj922wa7tcPPkKZrDLiPx&#10;KWL7bAezNWi2DYbk8fh4j2F4wKl/QB88ImyZWBucSnCtdR1MsmiaLdpuB+8jtraDdR2iMYiI6PsB&#10;obC3m6bDxgJXjcWmv8fzT28A8zne/upf8hbeAMYl2KYDBoPHxzuczkOWfhcf+8Y16NoNXGcxpAGn&#10;PsE8nnF/e8b5FHB1lb3yj2efJ8TWIqVA9qnJZz1bC/hRSuZs9WhPM8Y+BUNmvqr8DKlrioJx5TyI&#10;pCk0BCwx9ZkmoX6RgpcxIqTsD++aBggBEQZ+yMM9ExPS4BFq2Cjyd4QxCN7DtE31XkCMAa6x2Gy2&#10;6NoOx/tH+GGAGT3Ai6dqjOM1y5+thrHlgU62D0r1MYRzBj4CMc4HztXSSxxyZALAFOI3MgWn8EQJ&#10;6ORSZMlrmJ5ddGitZWassZr5vs8H19NAVAdQOOjJZZMSc1livkvsj7WgWH69JI9UqkwyJohAg8Ro&#10;X/N9lRo3+nvUw5OqHnkRy5n4tBmY10yW2EhREHr67IMPaFsLWIfEyAKzugemKGKAGCKSmUDUiJzL&#10;kmBgmxYRJmdFpHyGx0ibc8AY3SplrSml60ALl51qwzAbPno/lNrDjFYLy/PNihkL8wHBlIGQioon&#10;37cE0zRlDysWOMWizKTsaZ73uJQzMcZ9LOT9oeytIkuQyeMSUrExShg9vuvPY8pZKKN1W2Hi12Za&#10;CQFd84ulpIukDBc15Qt9bQ6ezRhV9XpWIkGKRfaJWTMv+bQv8qoWxA2oYc7jnlFY+qBqRWtm1iXS&#10;OtP8dSWCkysh51KTPft8ISsDx2swWv00Rb5vEG22DwHPPC0TIOOmYXeuMZoVsMeOwwupt5Ek5Mn7&#10;XJcnwDVt/m5Y5rmsEaxmNkgK8CSBkikVGpg1sLCwzjJlz1IBAWMQ69ldr43EFtUCUjGpNkKKIvFM&#10;AzJijGicK/Y4yHZPtU8rCuOUEkxysITchiQz7ce1WKz7au6PsUYcjmTrv1DJgWW4ZWeByYkoTWJl&#10;v2JiI1O1MewyKJd7BC+YmOy7aKS6yX4zr6OQ8oDD2BysDGNhjWzZVPfEZYZBRC4l8//XKpMr65MS&#10;drwGukgKBGnQT9nwklJfUueJxBrWb1a16HKQYcb6iJP5tDBUWj/UIbz294wSDjw9L5bYS67bT0m1&#10;5Voo9hrOoClLtN+p14grFKQ9ULPq0MJG+dDxUsbBmqWOdJ80wF/Lo1viGXTgiMnGy5kRM7Em76+1&#10;j8tq57IPlp9XQTNXdMeUFniYpKKigzIOzPOgWVr7UVcLXltfIiXEKWhk2j9z4bEYBlTsI6+TNOJ0&#10;+bta0hdPf5YzVdyorKPE0KoQytcr2+NVq1djkmoHtaaSktns+R7Xenv6jjHXhinjN/lcsiMrn5PP&#10;JLIQD9JeI29pQ2dNEVN7H81qaM22U9rDLxGpqEOFtXN8lTq0VAcNTtjKhU8a1XwxRMSQFs+oZnv7&#10;ewHvNfmrNl0dv3yljdN0+XyCLnxc6yEv+fLxA1C66VKgLPdZ5ouBT6UkyQ49tCQGOP936fXGeaOB&#10;OEXiLBIgiYxzaXOnEpJ6HWtOgBa2xocaswA6ppq45MfEWRuSJzBnafKwC16g1Nfy3o8MAo2Bm8gm&#10;m73N3eze12a6FvAxzl/DOiD6wmL3A/r+XMIm6XVfBs9pzDxt49TCOjabzYw1n+VQFslHeOMLkG4x&#10;BD8Cm1Wak68jtTzJKoHj8YimaWYAQ9M0MBWciFOCfPD5PSrbH6VpqA1Nbs5nGMGMVQ8AbZvgXFN+&#10;L4cY+qHHcD7j+uoKm80O57PHL37xC3z11Vdotxvc39+haRu8ePkcz549xeGwx3a7xds3b/Dtt9/C&#10;2uxt9qd/+qfYbXdwTYMvv/wNvv7mW1zf3GCz25TvmFnRD48PABIOhwOu91d4+fIFQsgMlG9++z2+&#10;+uprvH39AXe3D3j+/AmePNvieD5is9+iaTqczkeECJz6gPvTGQ+nI0L0CEOAQ4vt1gHGY7PfZYAK&#10;CbFJiCbi4fYet7cfcDrf43i+R4oNkDZoug59HxGTgXENQkgwMcIZwA/Zq323uwKMQ98POJ4C+iGH&#10;K+f3TdjuOhxa4Pn+Gm3n0F1do+k2SLEEFwNwbYv+4ZGA6g4ppDHsMIQeDw/Ak901nGtxPA24+/CA&#10;d2/e4eWLZ7nQChHJOKBIrKtdlDa1niwIrChV5qFBwum4kOJJ+7kmCxclmWSPc84hpogQTLHBmUKP&#10;8pAp5zvEsrAtAWoMpuauNjlPnz7D99vvyjpDBteCB0wcAcEYstIjhVy8htL0ZgAqIyo+5lC86luc&#10;z6ekgtic6TnLkKgsCOvGPZ+CjdognPv3cXByDYyWJMxSSCR/LbrnV1moJMWXQkPXmFm8OZXADGmw&#10;QQFIroBYC/2dy7xl6xIp5F4DqnjRS5mDdPDBvT4lYgGXlUtge36m6XlFvwMLiCsseW4jqAVpgchm&#10;Z0wosk5CiOPzxf3AnbOz4QzPK1pj80psKVkpN51jxuRweeeahW+s1jRLmRC6EpGvozQjUMzWJKbg&#10;epS9VWMuakQLbtOANA37af0C5NwXbl/DG4hLzdb/S9ubNkmSHFliT838iMjMyqzq6gYwAGYWkOEK&#10;KEIuP1CEpOz+dIqQIksuP3DBGS4WGACzA2AaR08D3dV15BXh7nbwg7m5q6mredTMgi0CVHdlZmSE&#10;u7mZ6tN31HxPpfJECzzVCA2aioeZ+S8gMAcDN3tHiHCzGnFz9kRd0SFJLXLgxc+s2n6kefVq//DX&#10;XPzxnV+8huW6ygMSDrTlocJ6XaNKppF9BVctLQo3pX5dGXEVRrwYCpbvO99zs2FtguosR1XB60NV&#10;0aStHz8TBWS2WRS9ndYP1ZQg/HtrpDKIU1oyCiXIUVpPzffDAOM4wMzWns5HtG27DNbAbPeixoqt&#10;Ab0MgNJ8ymtg6fL30l9/zv7ZO38uKRby+/Dew4A2aq+9s5cHLOccrdwXSfU9xyFi5D+3XT/p95rC&#10;+khTs9XU/XuqeDnU3LNv0Oqcmjd6TY3G+3pe23AsQ1Pma9de1mhSuR4V6zIJTnNsIg+6slJZs+eR&#10;11gjfOzhEvw6SGtZbV3J61AbDtaykvYY95pllOb3r60HTX0hz0d5Xl8aduyDumuAtDwDA/s7vg/K&#10;vKuSUWyWHDFuf5PxLWlFJVWL/EwjMlUFhTy7MrFRYl81Z4wyA7CmRFPKOXWAtOJ86/gzOzyYxf66&#10;5o/Pra4yQXVbtyaiiQT2a6rRj8Xv5P7MHUGywlLux4k8ajeKKql63qj6GAlJU1zVrNHl81T0Eax3&#10;4HtabZ/VSELS3jerHb0PG/ui/Nk/xh0gEfjWjBetH/xYBv5Hg/faw19j5fHCRTLP+cQiF6684ZAS&#10;w9rvr1kv7IUn7h2SRTGrXHgtLG9vUsv9rLTNkof28gmSliCvpZ3LYlkOQfaKB1mwydfUFA0fI/fX&#10;mjttcUrpmOb9xDeJ2sG7nfzH4s9SZREWsEJOc9OaTKGU3k2I0WCYzvDBzRtlDnWJFz1lpfReYyrq&#10;PqGEpmnnQYWfp7KULFOa5FdprIFpExh/OBzQNJbZ/ADDMODp6QlXV1cIYVxCPfgmozGIyiBfX4Aw&#10;VnjF5Qm8c754TjJo2LYNuq7H8eqI1lqY2MAAMwMk4v7hHj/56U9h2wQI5UDV46GDtQZv3rxBCAFP&#10;T89o2g7PD494+fIVbm5ucHd3h3/4h/+CYRjw/b/8fpKOzwyk83mAdz41OpZwff0CN8crPD4+43e/&#10;/y3+9Mc/4b/8+nM8PT7jfHJ49fIT3N2+QGMbNH2L6xcvMKffwXuP0XucpgmncZhtHDxiHBHDGf2R&#10;gNZhComVP54HnMczHh/uMYwDzuOIcQpoGwPnkuIhEgE2FT8uBBysRZgmHA8Nrm5fo+2uEanB5COG&#10;0WOcIsbzBEJE1xA6Cmjg8fLFNY59BJ1bfPadv8Dp/j1ocOi6HrAJIG67A56H59l/PWEe18cDCAFu&#10;GnDovwVrWngHDGeHd2/ewf/Qw9jZjw8BZAnWbD0vtTBHLYBPA76qsmD+Jwvo0/adPZnqkm/h/dKo&#10;Z1ac4UUfZUBr9T92zqPtmuSFb8zCRc1M4DA/13/x3e9iChMe/tMj7t99QGuAGDy61iDALKz5HMDO&#10;WtUlSDKznksVlQFR2N2vFzYdtsGPxpgFyNHYmrLg0gp2eS2XYF2xN9cY5Hxf5+e6lEpLmbnmM68B&#10;ZzWQXwNe+P56KciqUCcBu6yMGsNW2pPJDAcZAKeFVfJrnf1K870jInRdVxARCp/KisT4UuCqZg9B&#10;VJ5ffO3UbO3kEIcTL3RLh5V5zoH+DMpoygeNTXaJiVe3M9JqTBSNlUbmyO9LAsbacyWv4TRNRfZS&#10;zWZgL6y5FgCo1eCSAFMbsGpK0r3671Io9p5SQlOBaozqDZtLXFNJ/Ng0n1SX6/vgN0CRrIU/pvH9&#10;WK/g2p67zZqKGx97yVqTz1WoBLZqKmCNRSy/R7NzGMdpYSvzIaIWuF0OBzN4T9UsgxoAz4HdpGAJ&#10;1WeGv/ayPxmdwSZZp9o91GxQNU/wS/9oIJu897lunlxS2KzXxxXAYyZmRb+CrzKFbpPHIM6eWg/G&#10;ARjttbQ9LcwoErftW+69eP408h1/fhO5RLeCqLG7l4GeAI/md6/3//z5JG49hqJOIrJV0EcOquV5&#10;9zEBzTVbrRoQLbNx9s46affBVXucCLFnR8gz2bR/OGah+cvX9i4dQ1nvo/bcaPhLrY+o7cN7TNba&#10;cEWrpTSgtxaWXatD/I6CqZrxJc5sbWiv7UuX8jQuKUVqayvvU8ueJIbBfO1k0JPXWPmAlkMHSYyU&#10;JBRGY646PfB9XdZoezagG9sYJYPgn2trUiNBfEwGkyQur9jN6nyxYl1m3vP4uc9tXetrmHPolv2Y&#10;BRhrWWmaFbNmtcjft2Z3xes8fu8lmVezs9Reiw/polJj8OdUs9PMn2ccx00eAc9E2qu9M1FWIy9L&#10;5cgmu0mQmv9s4D2RmaVlUX3gtYNJk1NIYFw2zhyYkJPWvQeWL6C86GTjIgv1vOGUB/92osSnSRqb&#10;UEqENdZZLbirljouD0t+PWSzzR8uaQ8kNxEZWKOxMWrBP7VpvxYSwRerZE/WJvvaAIgzDfcOoMxw&#10;i3Nz1jZ2Aa/XwNa4+bzL9fcBNK8DMoRxHDB5h67vYJt2CcioFV61za3G6NGaznStGnYYAqYBXPBo&#10;uhbEDrYUWJaCMRIzGAvLOQdmaNNsWXiFWdqWg6P4QWytEcM3LMVussfJcjUHY4Bp8hhHj4iIrmsW&#10;1j8hgesxGvzdL/4eD4/PKZS2iaDQoGmSNc+vfvUr3N/f43C4wt3dHaxtcHd7ix/96Ed4/fo1fv7z&#10;v4OPAa9ev8boBpAxsMbg/v4Rz0/PMLDo+w4vrl6g63o8Pj/hb//2J/jpf/4pfACMbTC5gBcv7nB7&#10;e4eu79AfOvSHHi9ubwFY+BDg3JTsVJrkme+mAVe9QdsQ+t6CjMcYzzi7Ac/jCaMbcBpOGIZTYiMZ&#10;grEtAgxc9IkVhBTqGhFhTQuiBk3To20POF69BtERRF2aH0QHFxLgG30KtW1iQE8et/0RDU2ITYPb&#10;V5/gw/t3aI1F3x9mm6IE+o2jg5sSm5si0nDEBCAkcG6aRjgX4FzAV19/jWly6ExScpynCW50aIwt&#10;CrQaaMcZwTJwfC9IcenxiuBkKgpdKUPTAEEtaDMUh/aaTTKOIxaNO5L9Ah8oGxjApp+niIUJzAHt&#10;v/qrf4UQIv7mP/4Yp8dHNARMLg3XnJ8l8LMtVVIERcbiX8HtBOr5xbYjF7f5eaxSPAD1TKFYH25q&#10;vvByOCw9WTnYXGOs18JwNQmv9Jrtum5TuPJzSLIfNas67T3JJtooeQsXZbPz5877qAT4pO8iJxzU&#10;fMVroLJWn3BZcJa+awMGjTmpKQ1qA2/Nw7P4uuINXJPIy+Yx2bPNRAUwFykAMUAdwhls2VRaMFp5&#10;3+Jie7BYxSzsJ1JBT+098/Dlj/W03cr6xd+FUlq73o+oEjryz9dsBzSva813WQNipKpG2izWFAc8&#10;N4LX5LvhXqKZkbWiBubuWVKYpN/eDJHijr0JZ4MVr2sU1Sa799kyTCo995pwCZrJQYYEpmW9nW1Q&#10;uLq3NhQr7tVsc6jV0HvKFAl27DFJiQiN6IO0Wpir3bzn9xMfZdOQ16is+8noFiaaKnu1eqFqr1rr&#10;Jfa8tKXyeUMyi+tgnggqKaqW3ZHWXYNpGnF/f4/PP/8tTqdnfPvb38YPf/jDZXi79SaO6r2VYKJ2&#10;hvL6f0+ur9nGLT/TmJJXGsuBwh7AWpwjubeNAQzbW9Y11EFNjcSFwo+7+F0xMvuHbU3BAcaa/eBe&#10;6GKNHKERpj5mAK0pdS55tTvnir6+BlZqZ0fNOkwb0Gd2sBwSyfOMB3dvfkeIqbameHEv573FHjmz&#10;Nuyp4VWS2V1Tr+wB8poK+JJjgXaGyv/OZ6f2/Ml+S+Y31kD7S97ke976HAPjwLjsLzY1Eah8hmfl&#10;Mymqtdr9LNbWRzDfZT0t6w4Nr1lVe2FDhCruET4OxK+R1jQVm1bbaWB+Um6jsHxMgxD+/NBCwkk/&#10;HtTnl9ei3IlC5nlw8pdc0zUbaUkk0OqMvaFFDdzWniFJkpLEH1TW2SVlE6+Zvfewjd3YFnGrx5oq&#10;65Jd7ceSQv4rwHti0o2oppxLIJp/eA2Y5mEHkt0kmSM1Wb42WZWTSjkZ4swpvgA0z3jJWN77LDVm&#10;klw4xtDue83v92MCB7XJPJ9i5c/NGxGNBXApXPbSYqw1ANvmLDFxEvgrD7gtI2tv4rl5bba58uHB&#10;ul69KmNJL5KbrsQcSf7kUCWUqxSVloYye6lSsvCrglqSVbApiGUDm73rY/LkTz64aQo4uWkp1kIA&#10;2rZbrDf4ZFxr1viz5aYp+RnPYPsSfGvNvO/n58+yBiosVgppaBDQdvPvM8AwnNGYK5AxaNsWp/OA&#10;9x/u8cu//wecxxGRgI4s2q5F07S4v3/A+3fvYQyh6xq8/uwTvHz5EvABkxvxN3/zYzRdi/7QY/Ij&#10;yCZboPsPD3CTR2O6NLhxwLt39/jNP/4av/jlL/H27Xscj1cIETgNz4gROHRHgAKahtB1Fo0hXB2O&#10;GIcRzk+A8YhxAoKDdyMsgIYS4mRai+fxhDgmT//T6YzzNMAjwBMw+QluZlIZk/zrvXdwwc9hyYRg&#10;W/jQAdQhmitY+wIRR7hg4bzHFHxKmEdES4SWPDoCrlqD676BHQZEY3H14gW66xvARjRtDwrANDk8&#10;nU7wPq3pNHSNaBuLvrVzHkLE6fkJw/CEEF/hT1+/wePzM15fvYaxDfw5qQi8j3h59wpd14JM8miX&#10;crSarzrtsOflnqx5SXKwXg6gNCBPC2crinNEEK3vbwElY0xNpw8ppYGa5PMnmrmVSZie+R/8qx8C&#10;LuKnP/lPePf2LYyPaFuCbRrYpoEBwXsH7h8u2Qe8AF7Ot9lWJ50RSogTa2Y37CZK8nYtACg/13wg&#10;UsjWBftbshRrDOFLNj8SEOTXgPumyvOIh6zVWESXWDGrz+Z+4OZeqKPWjHBgiReb0tdRDlhqwBh/&#10;PzXrnj1wYFvg6z9TgqZ11g+3RTNNAxN1FrssetXwpRgW+5fimswD5xqjuAZCqmoUZm21XU96Y6v5&#10;uO8RLDTGnHxW5MDNEIFmCyAJPEj7mtqwQHvWONFF+zmtXty+zzAPO2hWAa31kca+N2a1QpL7WE2F&#10;+7GKTa0e2txn2t8HVCWB0iBmtrqmKMt/Zv9S7X3tNeiyOZa1swY2F8/xvHpKyfyWTFOcs9bsvh/+&#10;9xkMkk3mHss61ZHb3kiTmOevccAuqwlWBUWcgXUUw64EPpQKreW9zYMNfl1rwP2emmUvtLrGsud/&#10;8h5v268lc3mtkdeGkPKsHYYBRMD5fMaXX34J5yb86Ec/KgG9GAtKuxwUyx4trxXJitXUD/l9aAGE&#10;e+Ac79pW2686M1pTAHjv5/NAWJZk/38yqz0gdFLDqroMC1i1XQ/8nNZtyNIeZzEMw8X1ksFp7dpr&#10;Q0l532rgngY0akNTrRfnJMTSBoeQIjJyRsY8KIksSy+i6MtBscqY36sVSzuo0rJn/Xla8tEyeF8D&#10;uWSvsEckkvW0JOrVGP7awFu+l9p5vTe80RQ9WmCsNgSt+YPLfXgPa9rFSyq+/Huvr+1tfFjE9xoe&#10;us3rP8St9VVtcJpJD2sduNrRcMyOn9daBqYEdGWtKT3cI+n7I9/f5Pus1f9a31qzXroUJp72LcwO&#10;CFn1FFSr6vW968z47HXPbXgyUC/rOWk9LgmqVStHoLq3SYw4X5ca6S9jh+taznUssc+yVRXnXpIP&#10;IPZwVI24bK1dyK1mziYCAGsaIPrZw96mrBiKMJRIlCGGggCZP2MzW5FqhKI9i69/EXjPPZrkgckP&#10;iSz3rkn49lKtNZaVlNfvATh8Eik3OTkQkD7yNemRZKtfKvQ4iCVfrxZEUhuA/HMCKLRAiNrP1EJs&#10;5eS8tshlwbgXMiQb5vXhk5sVdpkNHzeVojksrmSSpYImLJ5rUs6+NkqEGAjBA8PoFssTAunFApUM&#10;n2WtihTu3TCuymR8uV4xwvTdEiCSDr2IGD0sCKfTGc/PJ5zPI4YhcB6/9AAAIABJREFUqQzu7m43&#10;a3xlIwWcTyc45zEMA87nE7z3uDpe4frFDbquWwtGY2fvN7NMcjGDkt4nu57379/BWoJtDIxN4SrG&#10;WlggBX/OHvvWNvjiD1/g+XRG1/U4HHo0jUHbWZyeTnj/9h73Hx7w/b/6Hv7tv/t3uH15hy+//ALv&#10;330AGcJn3/oUb96+Te8HwP2HBzw+PaMxLa6ON3j37h6n5zOe7h/xm3/8Nb78py/g4dG0Lc7jGcY0&#10;aLsmsWrgEqDdGbQt4dA0uOqOqem0BBgPihP8eIYfR1iTwuRG5xBAiGQQwoTTecDzecAUPDw8TpMD&#10;DEBZehaRMgMMYGHgYwPAYhgbTN6ibXrcmlv0h09A9hpDMJhCyjQY3YjoPFpLsBTRWeDYGpgYYBEx&#10;egfbdTi8eIFhukff9Yg+YHJTCl62FkQeXdviNI6IIeDQd3h+OgHRIYQJ5+EJAQ5PwxnffHiPT//i&#10;Wyn01IeUL2CzTUdMobSiINkylvQBYO1ZlsO1moxXKx61ab3uvbs9V5YcFkREnyT50c9edAGILoJs&#10;TFZHiItHtzGEGD1MtEAk/OCHf43GtvjpT3+CN19/hWEccTx08xpLoMfyPiiFT+Z9wy85HGWAUMS+&#10;/LaUnuosIY3tIyWk/Lzg9jja8Fkr2Pnvl+9BgsU1xZJWT+ypmdLflay7MgjLFGzsvF+tSED+kxhD&#10;O6qhaFyRlwGQGnNCAnZ7oOIeW3mPAVmrVTRLK25NkGsf7qG/gsxUYaKtX0u1jCmKYElw0OoGHtbk&#10;2ZBmLaBpYfsUzV8Iy/C7liez9dne3sf1+tYboyrzakcyru1VW8up1UzfMq9fbj+UCRzbfTRWhxUa&#10;Q0izvZHNIFdtrMARH5w4lUnISQB8PWiKGNkLXAIyJCieGxlpQ1EDcWpetgV4Eyp7qaHqc+ycWxQS&#10;ssa9ZL+ggXI1kFGqXHNgLa8npfxaMrqMMYtarQZQa4pW+f0y30MOZUOMcN4V6+uyNdD6XNaUFbwP&#10;SN9bvu/leYnYtcxR1VREuwxS2SzzYXZN0VdT/uRrRKgPZbXaRQ5AyADf+c638T//L/8T3r17h5ub&#10;m4K8QMYU6jpN5SGvjTak5CCJ9tzIWoJbuNVIWZpXdY24JGsUSawrzjlj5ohZrqkSpClhmaTbkiZl&#10;QB4S8GFg7hvz643jUAy7amokbSBfwzo0VaB2tuXrLEEdvnfzXl1j0qoDYBZQz0qkcn1SCeQRIfU7&#10;ynvn91i77pqVSjnUzzhCLO5lrU7cBBxXlFAaK/4StlFzE7jEiNUIkHusfG1gUwsiruFmWp23Z11U&#10;U1zK9yAxIK2fkMSPmlX15jVqaqBZXSOxM7lXStwPysBEG9DIz1AbwnMguW3bWdFkNkOVRWVU2c+M&#10;MUt4t+a4kF+P9xR8+FEbcJbXub7eJL7FSdcym6DsI+NFhY9zDl3XLQ4UNRxLIy5Iu8b8tb7vZwcJ&#10;r1qM62euHIbYosaQ2R2aAqD2DNcyLbRBjYaJaiQ1a+wGM+XkOvm8yrXwZwHvQ5y9UPmipzVhmhdc&#10;HBCQ7PnMvohYw4uWgECzJjMn+4iQQheRrEPyAx/mBk9b4LVNunYTtYl5LYBUK4o073Z5oPLpVW3a&#10;mm726g9ZBOvsSNe0f+SkpyZVrk33tCCQWgOmFSKyME8LNjMWaRPmVoIxUWVEaTKjzQGVOGQzS8ww&#10;eVfY3Pf8em3bsvtgEMIM1gcgTAEm0CyhMuvGSeuzoAEAdvbTHcdx18dQWwubRnD2Qm3aNoVEeQ9Q&#10;SjW3tkXXAc/PZ3zz9dd4+fIVXlxfo2mapQFdhxpz6RuTXHEaR7hxBELEoetxvLpC23bIXmnLYW7N&#10;THxKzUkakNEix7LW4ObmOoXntskix5rkYZmZb4+P93h+HvGbzz/H6XxG2zcAJU/94TzgPIwYXcDt&#10;3Sv8N3/9r3F3d4ff/+H3+PVvfoWb4zXarsPDwxOsMTh0Pe4fHvH8NOH87PD27df40x+/xocP93j/&#10;9gPO5wHGANS0sNSgmy0nrG1g2xZddwBCRNu16K8OgCUcjkcYMmhMg8Y0iD4iBp/UBGQQqIEhC0Nz&#10;KLK1QHCY3ACigNE7TN6lK0Tp8ztKzbiLEdPkAdPAnxxM6OCHDo9PHtc3BoerVwimgfcOZFo47zC6&#10;CWQIPkwINrUuLSXwPvopfW9j0FwdcLy9wfQ0wdsWz+czDDVom2RhNE0uqSV8RPAObnI4HA4I3uPF&#10;8Yj4+hXO0wBjX+Dp+RnWWrSdwYu7mzSkmTyyp56xcg+I7E9iQOg+62O7Z5cB0vz1LsnH1GEYsPjT&#10;Z6Ap+wkbkwLhog+ZQ5GS3928byMgUkAw6VwyVBZ3mS0UY1jAoe9+/3vojy1+9rOf4Y9f/AHjOOF4&#10;PCCECcY2IJrVPpFWP23i7JG1iDIEhMV2w3AMtWCPpbNx3ifnAF5eUG+v/7oP8D0hA7P87/j36XYv&#10;YAFJKBj9tYGLDJaUQ5U87M/7MQfLt8GxVFiLyH19z2Jve310lksOoW3bpmDk1VhMfI3UBhk1Rs3H&#10;MpUv2TysAwxa7l9m5HDlylq31F+7UNaElTW/em2ahdCRPVDXULL0nGVmSvC+8DzNIG0CRlZ7OGuT&#10;ZVmMAQS7y8LWm+ly7eYmk6sc8/tdGec6A1r7PWmQXo6A1ud23nfmfYZAxdc1m438a5rGCpZPHZjg&#10;ZAQtw0ISRWr3VwIh6967lRrLpkXbk61dbck04owGZHG2o2yINACB4gwCsIDVzMTN19qQmS1WZkm+&#10;Er6W7WlyIHDE/HMLMAC4cWKssVyXJwukMnAvnSK5J+H2WTUwTdaDvKG1XZ8sbWdAi4xZwI0V80ps&#10;e5PD7wTgLF9ftX7JPzv/6Z1fz7RYNvMUsQCeNaKRHBBi/ggx9zL5sFgwQipKh0xM8QKU3DTss+VR&#10;Glrwc2ruDSItjGKrMBu1YX5xfZaqAOW/qUofDbxe2aER5TCLn2fyGchnRtu2MIbwrc++hW999q2k&#10;wpwcmqaZ15UA9ypqgsWXd2at55rlYxQaMn9Msyco91wdtNGADwmMrFahdh14Lv0KiuKHW4holgpl&#10;n27Y3sv2nfmZMtkWkVZ7CcRUiAW/VZRp/vB7ysOaRUZtsKNlAPF6SgaD8vW0p0Ap3hPmfs3YlPlh&#10;+GMel/6OW0pG7ORUVe6pNhRU7ZgQ57pAH/pL94BcO2rknkuuBPK9Sn9tWa/VnvE9AH+PjSzJKRy0&#10;zf7ie2D43nvQwuJriv89AmF+31nJrxFGcj1HZs2q/BgFYYgBMcQlc5CDxjXQFEttlVnOsdhvON5Y&#10;I31pCthLuW3ZupFqYD+tpjkcCCciBMSCGBB5jaDsiXtkgLoqTN9jElGsJD0sA7jg1WwO73O/Qps9&#10;T1PVSYWKVJFm3DHX+Pm1uBKP/3xJZjG7A5ai5iJZz8dFxSMzkfjgpIbF1UB9rnraG8xpg+fijJzP&#10;MkM25QkSO9/mfprYR7T242D5j2fes4OwmIozxsEeg51PsQOtn6nYXAvAhuZQnBx8a1gYkUF0/iKL&#10;nwPpUtKpsQ4uAdlSPig3i7yhaV9fN1l92pJZ6fnGJvKIZc0mNmwj7YGsBUHtHUR7LBHZpNW8dLfM&#10;2RWIK8F3UqTIUT08+b/zEA3psb9Mq+YCP1nHEPOYDRu/UH7t0yYSYe26jltrEUaH6AIcpaY6Awxr&#10;E4LC5iG/9jAzneXwSpt888NcnYrPQ4XcjC6F0XwNrY347NPPcHdzi67r5hKN+6BiCSwBInyIMI3F&#10;1fUV+vn7jTHojsdyGjj/X4ir9M0uHoZJ2t22Lfr+AGOISQ3XJhgUARthnME4jvhw/wAfAkLwmEJA&#10;jBYGhEPf49yPuLp6gZcv7/D5P/4Gf/eLn+NwdcB5nHAaHNq2w93NdVIaPIx4uh/x29/9Ab/7/e/x&#10;5utvAEoNmw8OIAvvHPrjIbH+Tbpvw+mMGC26tkPXd2gaCzIG/eGApk1gUnDANCZlgSFC3/V4OA8I&#10;AZicAxngPJ3hgsPoR5zHAcPkQaZJLEtrMUwjYhojISBicAFhCAhPDuf3Dzg/nPB0IvyP//a/x/Hq&#10;FudxBNAgRI/gJnjnMA6JIW9Mg65p0SCiMxEU/ezJZ0BNi1effQsjRUxogZDAjbZpk+0PAZMfEaNH&#10;01gYItxc32AaRtw/PyOMI05nixiAr/70dQpqaQhkGgSfgO21yMIGuMh/nwEyznT9GKnmRna+/B5c&#10;LGpUj738unOBVezxAExDsH4tXCiaeWDnASR1TvJdDbBISPqGlYjkZT8FDzujRp+8/gT/5n/4N2ib&#10;Bn/47W8BmBQI7B3anPkwJmsqay0iMcboHEK3nH/gwTjrtDypm4X8lFAM5zZMvgKMtUvBlM6KsACu&#10;uXHOfrGcMbm9V2VAksYg1QpByaqVxWAuhKdpKry1tyBqZm2XIab8+zmzITcjel1SDolWgC8FmqaB&#10;8/bsk5k5taZOgqA1dr6mutpjcunPhGFsoWy9ZBaJ7TAMG+a9ZimUv7ae8SHtN0vtEotgRcncyYdO&#10;XBjR6es5jyVbFmSge5HwJ2RFffj3mEgrScIUP8rtdHgNlYeFXPGiDZW0JrAxNu0bkok7q8EMlaoY&#10;2pHc5+D3dV3FpQbk66qWmaPVsJJduwlxLQAGW4QH14ZH+T0u1gsKMyl/n/d+qYHzvpCBR56FpF3f&#10;/HO73rdzhoD8bLZp10YwcdcLX1qZryWlOznvZ62RhLKBwgr2McVPCCEB6WSqOVS1RlQSgay1mNy0&#10;3NdGsP+jvDdUgpvaMFGSqLg3+9psxsWWhkAFmYYrNnPApxZ2q7Lxi4W1suHTPZyDoefBQSbO5PJT&#10;Y5oW+6KEJPPk8sLwU7O4KHyOGeGEJdMhRn3Ays+n5fzJ65J0Jh6/ZjlENAH3Kf9lmlYVgDUNTGeX&#10;/c0YAsK6ln0MBVBRvkkCYVZyLNYzoSBP7dVW3KJLt/ohFbzPw9ia377mM573o7UnM+Is/zhFuBzw&#10;b8HKOQtPDtSoBKSoct7WmOAcXNcGnjUwTAONMxki76caUKYNtPdCU/OjmEgkflkDBdAolfBLTW9U&#10;KwpJDLykbtkylUuLvr2Q2DVHw19UwWjntxaWuWf7q1sJ1gey2tmpDVLkegghYBgGdr7q5+9+3k/9&#10;83KWd22daMqS/Kyo2JBZSYz87OJZCzlbjGf8JAB/i9UFljtZ1lSxwFgWUkhlfXNrHG1oLZ/T2nXM&#10;7xV+S+6NMXX1cg9Yw8OpIAysg4ioElE1mx1JRF77tfrQKA+MpVUqBIGE70HrtbisJORDRRl+LnFP&#10;vTan5bNw/FV+bkny2pz7/Fxm9kFLPy/2VK02qlkS7ZGnJCCfsUh1fcj7H8rzo2HA/HJPZoJUdr34&#10;/8E2Zxu6EkNIi1lII/PkWPrILxc2xg2jUDLxuMyab3z5cKNmyxLTJqmyqM0MukvhoxyQlcA9nxDV&#10;purcG7d8XdrIVNaHcZsAzXsN+V745qlNYDU2Vs3rtcYq0Q7TS8Gx60PIPftyCJ/fXJ/a0ETbnKdp&#10;KliQeeMoHj5R0Eqgh//+YRiWAjEBRy18TEzQcRphWwsE3tCVSdZcvio9+SQjpWZfJP0MZcGiTQl5&#10;6COQwHRrLGIIcGxYodkj5CBZe21gycB5D4hAtCVENOcSEMHDL88jZ+qkZ9KWjTuyt5cBDgZNe0os&#10;5yVjIOL6eIWmafD0/IyuN/jOtz/Fw8MHfP3mDfpDB+cczqcP6LoDjsceDw8PmFyA9xG//fx3+M3n&#10;n+Pd27ew1qDvOwzjgL5vARDaNnmP8ybduwkIHm1j0FiDtjFojcHh0C1sZufTAePnz9D0HYYnh9MY&#10;AOMw+glT9HgOEx7dlHzp2+RV37YW3vk5FNbAu4Dx6YyHr+/x5p8e8fT1Ge6pR9O8wPH2JW5f3MGg&#10;Q4wtAAPvPBpjEdyE4AYcuh4Ei4YInQkg70EhNXqn84SIBqbpYfsreDSYhoDRB5zGEaMbEpM8BsTg&#10;Eos8Rpyfn+DCiOH9V7BhRGc+xfPTCefzgOF8xvGqx+k0JgDTmtWqabNPQ+wj5qPOkLq/3GWAf0+J&#10;tNrTbIvchRkekRpaO1tkzd/uo4fzHibm/9lZYlwWtytjwacGcKYmEhGOV1f4wQ9+iIcP93h8uEfX&#10;Ngg+8ZkwF57LXsWLfEUam1j99eHqXgCXdp5mRobGSKg3f1SAPNq95AVafi11P66wzzTVnNzftuwU&#10;UtVOnL3EvTK53F/ahwDbEMR8/bPVWk1NUKs9pC+kBnJKX1HNfooqdhjSX5PXDvJ95FoJiOj7XikK&#10;g1C+cda+V5UKOsNpZVERY80lCXEsmIRrvbIGiq4yapqH1dviWasTPqpumAdgZm6ssioHBHV4wn3d&#10;ta/XAkxXVlksCnDJopMgnvSi12S/Gcjh3y9BWQ2YkMOsWl2orems3LDWpCE3Y7PWakKZucSVuDVb&#10;NMmM3wsY08AGqdjhEmZZM2vXS7OV2WvspVQ6VobUmp2CZn/EAQ7uK1tr8DeKaOE1XQOlCptQ6L7j&#10;kvwj12g++2rvp9iXqyzCFVgt+hHCrpJqL/xPU1Zpdkr7wG9F2UOV3lcB9moWmJqlQM1nWoIWmwEu&#10;Oycphs3nXH5f1PdKLZReY6XKv5f7h5yB8Vqu5i8uGZx8jWnnsFyT2plb8/GXa4PXFzwPbflcTK0A&#10;0m195EApD6S136UBwVKFVSN2cSZqKhdDFXySuRV7IP4lmx+pwJBOAVo9Ji3TZKYSZ3JrAZJ7eURV&#10;QGx3SKHbrGnDbXkdpX2HlkV3iYwnSSd7VjYbn3Wl16rZeNQ+swRNtRpV1s7aWZJID6mC2hIOy5/P&#10;NTbH/KRl5oalLvCOvTWxl/OkDcDka9UAcP5e+L5grYWPYUNEIGY9ws/CFSSvZwzIXBipqJH1YU1J&#10;V1oflg4WmvJRe+b4e2vbdrH6qdklcQ98jlXx388DwmvkE6mYkM+MRmK9ZJGnnaN8LfB7JO+BZk/J&#10;62pp5SiJcZwcLi2uas9qXmO1TDde6//ZwPsaaBsZy4VLaDiTRsq8IqKaGK2xj2VI1gr60uJXXguD&#10;kwWFxqCTk1m56DRZkyx+aowUvnguWUloBU/yWTYqyz4flLkBrnm1SiBZk3vUCmNNdaB6mimLk4e3&#10;RVZkllIfuwEKZPFW89OjiqdlZhtyb1bteuSHM8Y4N1BrAR9Cmr5O05DYsk2LwLy+tGvNNy9TyW2o&#10;SaFqXm173nVElCxtmK9rZjsZokIlkz8TmP1DnvZnECUsEraw9DKrb2ny6A5+3WDzhp/XVG6ecxDK&#10;EkxMFtYQnh6fcXp8RgOD6xd36LoGXdfgfD4nn9mmRdumyePhcMDz+ZRsYBBhqYOfRpzHM26uX+Jv&#10;/9+f4Ze//CXGccKh63F1c8Q0jWgsobEGEWbxg+XXrW3snElg2MHscXV1nIc3bvV1NukCRENouhYe&#10;EzwFPI9nXPsJpzH730cEONgOcNHBByCGBu454Juv3uH3//gbvP3jG4yPLex0h+vDpzgeb3F1c4vb&#10;u1dwEwE+ZRichwHP4wA/jejaxLg3iLAx4mAJ130LiiOmyaX73BrYpsO3v/d9wCY//egDRneG87M1&#10;mQ9LECoZi3EY4N2Ab958g1e3VzifHR7uHxB8hHMehtIAKIZ0nULcynPl81Sw6ypFuMaC2T4jpmAB&#10;Sb/c9TnahskymsZmL85WT8Fnxt/MxCWDSARjV1VLiBEU/MyisNs9b2G1JaptjOmZcCHg5atP8Mmn&#10;n+Hp6Qlk7Hy4ZisQoFmsQdKz6H1i+fNByEqqVFiVFaluzb5M3iMOCkp2To15owHOKwhDm8auBmRo&#10;8nD+/Rw8kM1oeR6FgmUi2YGah28OB9qCgisznUvsV9u5Upop17B23eSZqYHy/HPXnqu9s64MosuN&#10;Z9w8X+l82zLStcBCDghnNk0BxGbrkBiKJr3w0GdWROM4YhxHrNkDMvhx9RVdGgyj+XASU+fVQ/60&#10;QngDQhbNcFxUCkQcWJtVAHIIhmQPJCXp2b9er0Pq6kQt2G9Pvap5wWtMTq3p1ywc6/ZNtChvjLFF&#10;M8OfTVlz1hhIvBmRQYAy3I43ydpzoQGx+e8yi1nWWrwprwHy/xx/Y8k+Q4XNtWfVojV6tX3xEnNU&#10;+ywcwF0sZXIelABP9s50DYjSeobaflZlpebXm2t1Q2bZe/k5oAFtmo2pNuDQVEu6rD1bHoRNXtry&#10;WqTnYuThC//dHDyrqTG0Z09Xx5hiYB2ZOicrfuR5s4a6JjKKyWsq91TBq6HfNatUzZ4usuBcuQ9x&#10;wFYC7llhkc/abAUkiRES4Mq9GicGrOop+bzWiQyc1Vmwf/OQF3Xlhwaq5s+4FxIvwa4auF7YZ7EM&#10;GP555N7A9yR+du/tZTXr4EyYzHhCPr+TlZNhVnelb7M2JOUq9NrAau8c1+oTvjbkIEkLaK8NRTSi&#10;o6ylJfGUf9YayFkb0mv9izb85/dY5ivltV9j42tDYuk0URt8ZNwjqwF5LZM91rmdM9EK5up2jHqe&#10;h3be8YHaZohIptpH1JQO2pB9tU6OlT5GIUYKUqbMjJLWSysSul17KTfQb0ghElCX2JLs1Wq1SH5d&#10;vo9KbEnWcJo1Ym19cEJSLchZElE1RY78vFIlUJKqcHFAvqdK1gal2kBABrtL5v6l2jCTw/J9qO21&#10;8v5yRQUn1+Tn9ZKd0r8IvFcbptkPW7sBWngMl63WGkdNPlV46M8yuxqrOcxhgHLKIv2atH+XUpBx&#10;HAsZh7y5GjNIFmC1ADotAE1bLHtFID8guSRl71DTmBB1CaI+sZUMfun1z4MuapNS7XCX0hk5QcvF&#10;ck0unCfD0zRVPQnlhHxdc3nAk9KrQ0h+vSY26+flgT5zERpjTKFaHPXekTNr7CB52PPhFWekcTAx&#10;IHmwL9KcQslaPo/WGjjvEJDsZaT3XgbmNdZyDs718Mu9yPdBX9uGDULS10/nIYHthwNevXwFHyac&#10;zyc8PT0nywAyuLq6mqV0AdEntmjXBty+uEHfHxEJ+Pf/x7/Hj3/8EwSPFHzbX4FM+mxt16FtOyTh&#10;AMGFkgUC08I2KYS37dpkb0Rdut/RIwaP4JNtR2tbtDYB6ARKobNtg/dPH3AbbmFgEjvbEMgmf/rx&#10;PAKjwds/PeCLX3+FP37+BsPDM8YHII4tfJzw4nst7u4+we3rT3F1fYuTM6BoEL1HDFisarz3GMMZ&#10;naUUqksNjPcI0cOFlGIOsrCNBVmD0FhEb2afa4sQUviyiYAFpc8Ij641aI3F4/09Do3B+XrEcB4x&#10;nieczwNevbpLhVqIgIkXG89/7v4hp+CRVZGRsfYyUK4PGDF7xXF3WmJhznHrcUm52Jytt7LFU+7O&#10;YeBcAJkAogBDYQY+SbEjs7MPcHrOwuxj7wG8uLtFfzzCUrJgiiEkW4UGaTjCrDHMPBzikj+ed7J3&#10;LWvh7xrrS2tIa0BMjRFfyhYj1Om7KNrkviaZN1rBrwUr8bPF++1+o7HYNKmyzsiTYDtXEmyHR9ID&#10;UgKRGuBUs0SrhcjXpNyyCOXNSD4ncqMnfV1rQUmSFcjVhjXrva3fegp+zqq6rLAzJjc/YbUGmYfg&#10;TdMu8ustK1eyr1dmv7xWGzAV9eDOKDxt4nJ2ZcVB3Kgfl/VP2DDmV1aW3zTNWj2nDaz42a6BdxxM&#10;0EBdTSZ8qYbXLBhqTMNaE8LZWDzsteu6pcnT3lsNgOZkmUtMag00kYwlOVyQP7MHdGmAqLaGUv4Q&#10;y0HYgK7bz6Ax8KrKZtZk17yKawBUMdGOJagZYrg4xKkFlWqe/ep+bivBxWxQnYHkvu9BihXo3r65&#10;p8LTej0t5L7Ym/n/S3IaGXWQrNU9uW+sAWqXznEJPqyqWSSyQSyV4bnP2ViWEq0WDxm43vFer9lJ&#10;aENIqRTnRCwNGOHWLDz0MtU9pjhnNYWxdq/T6/JaJBSB9jUwTx2yMcDOWFOAPnuWsnv2dnsMzFqN&#10;JUO/tb2rlmsCVOyTxJBU/h2vnSTOsQKDUR0Q82ef4zg1IkWtTr2EUXDiZW2I+THAuAZM1ogv3OlB&#10;qqA0MLpW19VqAbmuM0AsaysZ5lzLFagpluQ62a7DwJ4lDi76EuQDVbMa+NrQBuW1sFzJDi/6jfhx&#10;RGJ+v+VQR65x7flQSajzGTmO4+YaE8PWCvJFLBU7mj2gHGpyfFDud1JpKcmtMsNydY2u2dFGRVFq&#10;ZrtGy3qfTNChQk3N9/xsucjPJ67yyM/NWgtRYdOaLD1T0Cxn29eCgLWsJXkmaCQDvm+M41jkRUkl&#10;iNbT8dxIrR7Mz2pt35XkhiJ8XsGQpX3nnxW8h5wzMb/IvWJANuyLG7rCaNsr1ngQWd7stMacM7e4&#10;x1pakH5egKZgsNcaDD4lqYH9GsOqDmbFaiG6J/25FHYnvf3lJLdmqaAVjLXJ5CUgSQP684LV2D57&#10;0imukNhLaebAhPTTS55yZxC9KN4T38zzcCYVKiaFRSzSqATgBO9nz9/EHDE5uHb2CzXZizrERVIm&#10;5eRymr4XlHcpmHd5nhYLAO7FGuG9Y9du3VwyAyeHRVfZglg9Vtehxcpi5fJu3rj3fc/sA2j59xDm&#10;UDQfcDj2GM8DHp/vMYwDhmEAGYOb62scDgc83n/ANJ3RNEnB8J3PPsPNi9d4+/YB/+H//L/x4//n&#10;bwGy6A892rbFMJ4Rooe1zcJAlRP99ckjwDQIkWCaFgEeNIcGuXEERcCPU8KsQ4SJEcemQ3Qe5+cT&#10;jtcdxjhh8FMCygEEpHvrThEPXw/44h/+CX/4zRd4fjPi9NYhOgLCEUQtuuMRMQRM3uHV628BpkU0&#10;Bk1rQY6AaYSbw1STUmJCYwgmAL1tYCjCeZ/ujQ8Icb6PZFPIbiRM4wSKERQjEDwoBjQEdMbD4oxj&#10;2+Lm2MOGEY/v3uLF8YjhdIunhyc83T8hfmdmFsDPQGncqJlqjbwGztTCtgvm4s5UXGUzRl1WKwPV&#10;ZaFojJ1zRIDRDXi4f8TxcIWu72CbFM4cfIA1hBBp9aCPgPdAgyGRAAAgAElEQVQOFhbGWlBI155M&#10;ghmzxRIh4nB1RNu3gHcpQC/z4IhgCPAhLky+NXxVNpMK6DN74teabw2QWPcZgrXbgnlvKC8HrpJx&#10;pxVsmpJIY5rxnJfMNOD7vWSflQVuyejhhaUGtHOgUdr41c6z9f1RVQLNwc+aMmpPPSUD0y6BaZJN&#10;zPfd9HnCElSeAfK+7ws5LQc7pbpRSkUL9nSMabgYgyoNJnCGb9q38yA5VvKB0r2zJfBEWrCy3FdM&#10;UQPkzyqZhyUohw0TMDDlQFmPobDLKnJ+4ladkAgepc+zDKnU2MMaq1qCPxpgKBtkbq3Hv1cOb2pD&#10;oprlpGYVxUEgjaXMwQfJRuVNGAeyayB/rYnTbBsk6557Ruf7la9T/gx8zWsMwRpYsv17LPkOUmau&#10;ZRLUfJ33GOvyXN1rFJefyT72FQVWzdtVXuuaJagGdMl/18hVMggOQNFYa0CUVJtcktTXMkS0vkOz&#10;jJF7iY9B7XMke5mzmPfsW+S5+DFZJ1rtUwN4tOyh9f6t5BvNTkHmqtWGJNwqcWvtkfPbDNcSLgA7&#10;v5/SGlS7xrXAUmkJtTLvjfpamiqJZ8wlMcNaZ+0xucufjyoeULNI0/Z4qWZSXQ7EfsoH17UwcTmA&#10;2cMw5Frpum6pMfJ+mhV3kmwpVW58n+VWOnJ/lcMnWddrllN7NpKX8hxqaji+rvOazPWQHPrK+1sb&#10;AsgamV8XjeypZRxoAxNO5NAGVDVcRuuJtL4t3ys755IsaSiREGLY2EFrAxmpFNSUpLV6N6uHPuY5&#10;0Eif0l1Dy0msWSft2bNp9dDyHkWOUnGugDaqW65s5TaDmuWQVA7ln+NrYM0qk889Fjxoi/lhkz25&#10;kqR9pdYgjOO02bty/bsdqq0/x/fxaXLLwKh2RmvPWo2ko+3TvB7L9R4fSsrX4O9Pnjta/T5N0wLw&#10;ywEpf10Ny9SsrKSy4c/OvF9vRQoYIyKQReFz7UPYlA7lG6LFKb8IUZppLOmr/OdoCfhawiFYSJSU&#10;3GpS4VKywlnJUCUTuQDruq642Xu+mPKAkHLxdYKpy8i4j55sfmRhzB+OVPzkUMKwTLVqLJ2CwYp9&#10;/8iaMkFr+LRDlIc7cCCbN081wIMz0yQjoSbXjTHCBzfLvxKTeYW2aZWgLj5dmTnJ1ANE8N7BuQk+&#10;ODRNy64Ds/UgFNLJ2kSX2zvJZlzzrKwVqBvGaW4AsEpq08+3MwuS0HXNOh0NNDvYxZXtLBLbl4Iz&#10;buWZIcyexiGFGOaQvRiB83mAIYOu79bh3pzAHgGMk8PkHPrQ4vn5hKeHJ7joABBurq/xve9/Dw8P&#10;9/jmm68xuTP6QwPb9jj0R3z1x6/xv/3v/xd+8p9/geur29R4UDowyGagyCwDh8YmgNaSQdt1GIYB&#10;k3PwMAhhwN237zA5h6ubHofjEXcvX6b37COC84jeI4wTKERctT06Y/HoPIZpgofBw9MJx/aY7nvb&#10;4eH9CX/4+y/w25/9Dm9+9x7+0cM/RvgBsE0KHSNjcDgccbw+IlDAp599G97HRdWQhz9xHnQYGFgE&#10;dAboKMLAg8jOg9IURhZihHMBMBYBHqOLCPAIIYUKBzcBYYKNDh0FHIzHlTG47S0+fXmNt2/e4uHd&#10;Wzy9usPT8zMeHh7WafpsL5QPfmMMyNi0b8fVSomQwyLn/WSRYZaWNnwvLJl4VHrA7w0qI2foY9nv&#10;OFBHK8Vrc4Ysew0BrW1wc30NMg2GcYIPATfX14Bl+9j8nIeYwuxCiCCTJdZxYVssxQWyj3EDH9PA&#10;z4WYgpRjWM87IiASfHCL7U4JtNFiKcIDCgm0s5fHohEtiwMeWr3uuQk8Ldk12ZamtpfJQYPGNq1J&#10;UjngWL6PRm3EZWGV9ilTnFvjOM6DebOAFrmYzJ9LK5hq5zZnrKysJNplUNaaIA0I4wG73CtSgqma&#10;uq5moaGFjqXwo/Ws0gArrSHO53UxmMg/Z1K4syFTZhaFuKzj5XMSYKxd1jxXzuX7xBuRdL7beRC+&#10;Db3PQ2Bu55QL3hw4vwzC1hS8VHwHFgI9h6RN3s1MKVuofGLMSh6etznXcoqc2FqDtm2qnpha06yB&#10;OdpwiNsZaHZHUgUpwaU9BrsGUu/tvZrNhiZR14AYjRXFv1/zJL5kOcSbWw5g8QZXs16R70sSQmpW&#10;kDKfaRmkxMCCxwJDAbEMv/O+mUklGti+HTSXuVryM0p1wWZPAoHMdt1otk/avc7PVS17QK5Zyxjn&#10;Gott79rWpPXcEkVaR2wYkUSq8lfbq7mCaRkUZ9WPYC+GGOqkhKgrofnrywGephTX9obV7mFVTSxK&#10;gLk/TpkUPMPGL+uMn5H5fbdtk3oa1o/xATjvmbeWSWZj76eBi+l1bKWeo829Kn2jS7sKzeu7ZFrG&#10;jWUJz2aR4Yw1YmFxRqfps8I6hpr5oQGtfI+U+2QGq/M5yJUtEtiV109a8Erbktoa0wBbTW0pzytZ&#10;N2m9qjaMlmek7F/5PdR8v7U6ip8L8jrUrIhkoCf3apesZ4klaMHAGTDVSKW1PUeyauVAklsR8Wev&#10;RnKUv7+mWNnbe8v3r5NEY0idOxmTzjVj5ty01Hem3r+s0zQ7Ijnk2bPX0ci8m5pdkHPJEKbJwSrK&#10;weJc58MGMxOkcm0323HmMzPpcWmjjMhEFgI29miRBZz7OVfGWrvYGnOysWaDqQ2dJYu/HMrm4Zdb&#10;7McEdQ05z+pj7BjzPiddHuSzb0wjbCbz/pB+bs0BoXl9SxvTROzMThfy7MvqAU0hXBtw1wZ3kmTq&#10;nFscI6SVEPfcl0QRbW+sBbrLGpNbRvJ1wPHEjEmEEIT50p8JvDfCagMzC9mH3NzNdgARiDDpIQh+&#10;cxgU00q+AedpfZwXC4GBrtsJTSRgCh5hcrubls5yRsFII0qBqtyDlcvH+YaztXmhKvOPF17poPYL&#10;2ClZOfwglw+unGRyOR8VgUrYAC+SKZsmXlikUZofLlVCHzUbAx7AoBWkNTsYfmDKAl4+WBp7bI+d&#10;RWQBY4BI6LtDCn8Mq8dm+n6zANyp5wrzvTQw1gIUEOIE789oqJ2vbZJzUUSVgaMBaxprSB7UlxhW&#10;GhMseZLPwA5xgI1mkMtt2DGcPRsoqOBaZPeCgzhFwWcNDMLC9Pc+4Hw6zYB5m5jfM1iSwZAQA56H&#10;EdM0YHAebdvg5e0t+kOPb969x9PjPSh6IEa4ccDz4xO++ad3+MnPfoGf//xX6TCY8wnMjK60rV3k&#10;wwt4ZCKcS6DpcA4Yxgm27WCbDn3b4ermCtQEHG46fPbdz9DfXcN5YJwmAAbWWLSWcLQtXl69wE1/&#10;xPPZYHART08eXetx80mP8TTi7Rdv8LO//QW++oev8f6PJ8Rngpnm3A9rQbaHoQSINW0HYxpcX9/i&#10;+voW3kWYLuUWOOfhnQd5hwYRUwwwMaCNQEsBBgEULUw0MGQwRJfCUg2SPRBSAeGCw+g9fD7M/QgT&#10;PMhNuGs7fHJs0cYJ3767xj99/mtc37zA/dMHPD494OH+A6KfQMjFpC/YqE1eG7Q6/MWlkJgL4RnY&#10;40OA9C1sX6BVzi1Z2xyQtAVTOrOuCdFEeAJsVlyHNfDOe2EtMa+/RbIWAshHdLaB7QljAI79Fawx&#10;MwCRQEIzD3gRCA018DEAkRCcDK4OQEzFX/SE09MJXdvDxwAXPSjkbAVCmIfTacDolwGEzIWhwtJj&#10;teiShY4sKIxpNo1jAmCyF7lnWQK0sNjXM7nMKtGlwLFgWWvSxkuhtDU7Dg3Y40PcXPDx99M0prC4&#10;ScsrN7tuAYw/hpiw7tV5ZVsVKNUGG1oxzl+bn4/SP1wW9DW7v/xaOW9EMmymaWDnkUeM2+wAeZ5K&#10;VqMEN9egrrAEv5qC4bsGnCWlVR4oY1GGaTJ82fBb28Dm+osNBNcaIaoettlGEXl9MOA+29kV1zfk&#10;Yfd8VjRp/3J+VYXm84UAEMs8iIjws61a+lV+2W8uM7Trsl/NG5TXfrX6Rwv046H0mt9tjRmogVAc&#10;TCrCRZV6N9evbdsuaz2TFiSIXqtn/jmKFRniW7NPkFlX0ltbyqclIHUJGKKlulntOq21s1KKliY2&#10;BA/vMwCzH84n1USaF/6yPkIoQOQao7AGoGmMSblnkKFVsSkBlRw0b+aMnFklRjugHV8z0ke7BGy3&#10;GSja8KgG8mn1dP6Tg6dFXwnBzp6tB0vSWlaVlgpyCeBq/WPNTkezvFjP+ZLsEGZFYKodeOgl992N&#10;Ra8bY8A4OhYYHjZn9Oa+Mxsa2TsQocpYrbH15Rm6Z68he5Y9JacGKO+RykpP+TWY2Da2YNSuHuAZ&#10;x9hnG+/tW3mt7Q1I5DBOnv97Q9Wa3e4eAFVjiNaGoxw81lRX8n3J80Jb/3sWNLX9UZ7/EiPR+2fd&#10;Gkr7mVrGYaHCU4BoOeyV2BevtzS8pRZSrbH+tWtUC+OtvbZ0qChe29g5G2wmxmXVYQgw1KikHl7X&#10;8utb891XwXn2tqqk0EwQW4D5tWdp23a7J8zF3NwFLfkf7NMnYooyQOBY1KJoE9bU3IHA8+fYx40i&#10;TRt2SaXXfvg0FfYzbdvNa8oJLDDA+1IhqmFz3FInAfD6QDmDzsbwcN7Sqq2sY8HOJix922rNIwH2&#10;hMlx28w9hxBN8bdH7uD3Sjph8M+o5eLsWWDK5yDfzw1xxBjYoqZiNRxSDedjqDoa/FeB9yFvaLyR&#10;ZDvjdlNZmVzaA6tZ6ixTMfZAZjahxi6rha5K1kbtMNAaWm71ok3Ct5sQikl/zTdQO9Bqsicpodlj&#10;jZSfKaoHRlkkUgHE5PskGQy8sJC/U9oiZKbepYJCysdk4yUbUj6hkqEj2lBIKwquro6MObKVG+bf&#10;wzeMPJYNIWCcHFrvAbLVJlha/WgBZJo3PL/e8rnQ8hK0Bl56oMnGVFtT8nCQwXEQ7K8sH8xsrMwc&#10;McbATdMcTEigrkPIh0Iu/ENcGj8fPWwknM7PiNHj+voA5ye8+eJrdG2Lq+MRo/MYxgkRAW+/eYtf&#10;/t2v8NvffYFABj54+DBh8g5N1y3grrSwyLI771Kb44MHRQ9DATd3B3TXFtevDnj52Q3+9X/31wjR&#10;p+/N925Wa1CMMIg4dj3asYUfR5yfRtzHR7y++gRf/fYdfvwf/gZ//PwNwtsI61scDteIFHE6nYGm&#10;Rdf2cJHQtB2OVzcYfcDN7UtQ2yOaWRVhPCIcBj9g9CN8TACRiYCJARQCKHgQDPP5nIsMa9HaDhMM&#10;mkDomw5P04A4e4OHWQFBIeCT4wEvO49wesZnL1pYjIgx4PQ44P79PU6nJ0zjM2KkeRDilkP466/+&#10;hK4/4JPXL9N6msOS0/PsF3BtZRvywzRsfNzlfdMAh0Arw2AFS2bGe953IxZbm3TfS3VTbsgzSJ4G&#10;HB5hHqQ2czPSNS0QE4Mwse1nYD5QCrXNe2javUDGLgBhmNm94zDidD7DWgNv0mCFLM0WTGZTNMhn&#10;rywEsRRpaYgQFqsr2UCtBczK8EyDyVgMvrUm+hLTVgve0vZA7ayQbCkJ5EgpMJcP1qTNNdsXTdYv&#10;37sGwnPwuhYoeskzt+bBmpV03DZOAxtrQwC5Jricmzc2Wl5QLSBeuw8aU097j7wpW5hISuiwZL9k&#10;xmEpC03PZB78rwOTeeCb30/wC8srM54y+ykuCjRSG9zcbGnWi5ZlJtW83mvsNXneyiY8f05+rVd1&#10;gW6doD1fEnjWFI9Svi/XgLSKMsZgHMciS0er68rPvA7NJAAhBw98sFQLEtPqmRp4L5vnzOy6pICR&#10;snMJGmp2ElpdpV1bDZiTewrNDVuqjVcbFWsMCM1sCxAWe4AQkm2bbOA1u7pisBahKj20PW/PxkX2&#10;Khxg8j6sfdnO3lgDYGsAu0Z+KXuzoCouNGJSBke1Glx+Xn69Llk28aDYjRJZsVTgXtm859Ws5OSz&#10;zvuAPca+9JeXZyxnn+vD6S17uQaca/Y78trLXISaF7hWR/BnURti7p2P/F5qFqza++EgNL83HHRZ&#10;1U46EFsLMpTvjzNYNfCcZ9RJEF1ajNVs9uR13YCNihJLG8ZqqvoadlHzU+e9KK8TNBC/Rmar5WfJ&#10;z5/BNqnk17CB2gBAs0XRcmm03l7bt/bUcVwVVht+a/akvB6T9jOaMkuefzUll7ynXFVQDu7qZ7R2&#10;byUBRSOj1PCe4lmvDHzlP55ZB9fUXXFWxWmqi736ofaea/vgVgGEZW1y4Fhay+2FnGq5BrKn4eQr&#10;7XW4ElH2FrV6nWNJeQCguZmsn7fcT6zlQ1d9kL+1X5RErK09VW3vq52r/PnScqNkL6rhw/J8LoPT&#10;SR2sba6lrK3noRK/D5csXf/lzPuliKfEQiwHJAUDmz+AGkO5dgC0M6uWMyC06SCXIMSZeZVZXblJ&#10;3AA4FWZAWQyjmJrwG2cU79bs2wrUZfNy4q8F8WiyIu4rplns1KbR2sLmi7fruoWlLJvXWiGi+atK&#10;SYgW1Kaxq7a2P3EzOea+u7XAqVpR6L2HsWaRvHL2UC0wJq2n1eImBEJjEyN/mhx8no5SKb3TmEu1&#10;Im/PY5lvsjKH4WM9sGoy3L2va5Y8OZzPzw1LN1sG+TYkAPMwTylDSNY6s8ckEWGcpuQJbvp0yOTM&#10;gEA4DwPGcUTfWxwOHYbhhEPf4vHxMYHUAbi/f8BpOOPh6Qlv37/D73/3e7z96j1G5wEL9Ice3o8b&#10;Jio/IJfU7smDQGi7FpN3iBRwvOlxddvj6mWD28+O+MF/+z101wbn5xPCBJjYADObLfoAA0JDhKvD&#10;AYdTj4dhwPA4ofEOn//9l/jx//of8faL9zBjg3Yi9O0RbXvA+XzG4XBMAMk8Ie+6Dm1/gDcW1B4Q&#10;qEWkBpMLQPQYg4eLEcM4gkIEBQ/EABMjTJhggoWJDaa5EIkguADAJ4CYZosb8hHwEX5ysLN9ho8e&#10;UwhoEWDODzDje1w3DrcvDvjw8IjjzWs8Pj3j+fyM0Q8g08KFCX5K9lNPTwMeHu9x9BOOxw5t28ys&#10;5FmcRwDNh0GYbadslrjHULDGMQPhkXmwSM97a2cV1wxwxMCKD2BWdcTZemYurgLmYYNnxUmydgsx&#10;wE0TnHM4n88YzmdQTIPlrrcgJGmoaRp4P59hs0IgzJZUxAsXioVdT1pvDufzMwwBIbo0ZAg+BeTO&#10;PrOyueaFiwT2IgWE4BKgMysXSBRj8kwppXiAc1ORE6Mpni4F5klrAnmWa160WjElG3OpIpOFl7QZ&#10;q8kSa0FFnCUmh/CyOOOssfTeVrBSA3cuAfuyANTAJA1c3Buk5Gsth+QSUOYMY8ns4yxTLci3VjfI&#10;JmbL+PK7zU++F/x6p98tQ9vc2uTGUDK/PRaLMSAsAYPp63ZzPZe6MvpF9RMBGLKg+WXMEqxOG+ag&#10;ZCDKZ7RmeVKr5zSFnSbx1bxitWdV1ly8Zs0Ddi7132OIakMbLaun5gHLGyvJLJRNrQQi9ry1eSBx&#10;TdUoLak0FrnGcOTMfa1W3ct+0gZ8+b9Xa5eIprGLjVtm9Q7DsNjrJMXdtBmw8GvCh3Ua8YkTbTRQ&#10;lN9TTdmrWXBt2LvKvrUXYi/VybXB8KZmLp6rsPjuppya1eeX95jy/vEzpdaHSYWXdj4UA5Iq05mK&#10;AN5ibxBrTiPPaIDunhf0+hl4kG05NNI81/m1ymtAe8+1oRtn9+8Nd3lfvkcQ+Nig3EsqkYwL8Gc8&#10;Z19p1rXyvznzVILaHJSSX9OsmTiJLXvFa3uLZu0knznNI14j+tWGZnvD0r31IUEoLehWq0u0vVcO&#10;DSSGUlOa1AbbNZWGPLP2bH323Bj4eSStabg/eU05ckn5JPOGasNFqcrU9mbtWZSMYHm9pYqe1xwa&#10;ASZnWmjPrpYzmVnVkvmcbETbTf4DXwPc5YKYKhvqvSz7RXmdVNUTbZUa8hppNkR5P8tWV+m+0KIK&#10;4PiXHHjndcSHaTUMTNtzVZVfxVUkXWOLFM1IVUVibUin1T1yLW/7MLMZhNf6I62+2w5EyzBz/ixK&#10;q78taY1UIo1GwtHuNx9QSCWe3Bv4s12G8m7xZPm+i8+Q/Kc3vUHy/vhzg/eGgeEJN0lNW6QlrXgj&#10;yRYSBK355g9wsch2pE2cKWeN2QQ3aEVIbQHUPLb4jeWFPn8YOfCgSSg0Fp3G5lk/Yx4gbkMaNOY2&#10;33xrCgT+WSVrqVZc5s98KbRICz3Zawz3Nic5uNDY9PLe8EOtWD+zZ1sCNFMxxf2keAO8Nrq0eNgS&#10;zVYhAZjGaX2f84Cntrnubbw1Vgi/X5zBItkR2n2+FG645zdak/pJD0Wbn23ZsBmDyTlY0yy7yDiO&#10;6Lp+LfwMARQAmKVpJSL0XQfvxuX6f/jwAY1tEA3haRzx5u17/O53f8D9/QOiadAdLExrYSzgXSxA&#10;ObmZh5nl3XYtgkvy4v7QobvqcHt3xNVtg5tPWty87vHpd19hxAgfJnhP6GAQZ8ayJYPGWPS2QW8s&#10;4hQQHRBOwDA5jOcT3v7+A+zUwMYWHiMmGhPIbub1apG86UMCUpuuhe17oGlh2hY+As4FWGMRA8FP&#10;ANAihhHGB3g3YPQTXJgQhgiKLQxFDDFi8h6BABcjjI9w3mEYBpyfR0TvQNHjPJzhzgNiIFAgwDnA&#10;n9Abh9Z43Fwf8OWXTxj9hKfTCe8fHvA8TOiPFg4eAQEIiQF3c3ODQ9sCwSG4gBCShVS0TfK2Xp5R&#10;u4Qp5ybWWDvbJiVGbWDPaTaqDzEVRWSSbU2IEd6F2QN7brJmuwqa/eeXItEHTOME5yY4Pyz2GCEr&#10;xQzBjUkhMo5jes4ioWt73L2M6A5HxGhn+5uIEMySJ8GHBsvvQ0DTGiBE+GkCfIAbzphOT6A4IUzj&#10;so6MNYjOV2xuzKaAKPZvgyLYVw4F1wD2uFgLyUJGMv6kj6HWXGkyeA4ay3BZDdDVWMKSgShlp5pC&#10;SyvUaswy2RCvoJheBPPPXFoJYCkmNRsDyYKRha8sUnmDxBup2mBAFpharVA7j+VgXTsD5Ndq1gQ1&#10;YECrM7TrUnyGDDQak0K3C7XgWrynNeIXj3trzeJLn8GXDNzkn/HewZjZ+35htOQSWLC8sNpoZWAq&#10;xu1nlDlIH6O60Ji9crhUO5vzz2hWNTkwMAUQl/UwbyDkkEUjiHDv1VpzWFO31piNMtxLyySSdiK1&#10;erbGEK/tLzLMb8+KR9ZQ2pCKPx9ycKkpO7hNkWRWjudh6YPSINzAgATYyPI/AsFf8CveKHOtuej1&#10;LgOOa9YeNeWNMaRmNWi1ptYPSManxiLONpCENYuM5jDgQAmUre2X/FnRhg+5ttZAwfP5XLCuVQAx&#10;6KBAzsLZXG8floFHGjhiYeoHRYUgM2C2IGjgHFLEKMESoRoGbUA8ElYPMutKu581KyrJLJQMXI2h&#10;KQlcWi+3R0rS9l4JtJd7gVf6zQjv4/y19V56F2DJIvqwWH8RKCl2DQ+W3SoXNoDKDETWglf3SFy1&#10;YObV8naqPn911RSqChu5n8kemxNDaj2r5s0t67WaxUxNsbhHgpD3VCp3a0BzBuA1e0fNCkcqILRB&#10;ZG0IqaktkmI6zKQQvvfFXWV9TaUmAXuNBc8/0+pFXu5t5/OwnF8l2EvqYEuSZsrhQrJqlOuZE3z2&#10;hgHF56ysh8jSpeXQNmM4m3NJCVSuuR5IAtHWo56qGCK/J5pDxp56uZZZJC1la4rZaXJsnaEAwXkP&#10;J4dBEjvTaqP8Wbjt16Xg6BD8ggtzBccekM7fm+w3ZX+s7UW8p9LsRmXdJlUQKRem3VVUS0cKTYWZ&#10;n6esQtUGl8bqKt7GNost6Z8NvCdikwfMobLC0qYojFlRIQEDCRhKn6rc1GkM7XzB+r5Piwn1Rl8D&#10;SfbknrxJ5D5dmtxfkzhpDygHX2sWKOV1rgf2cZBHY1NpjJg95rZk82i2BZIxIot/KUGusfjlwEEL&#10;/r3kG7tXYMrQxszSW+/j1gu1WBORs34DvE/ggHNhKZCNadXJ5yU2hLzvvCjg36fZ3NRSrLUhAB9+&#10;aL9XK341RmuIISXNKwFEy1rzqXHh8uCu64EIOOfTJshwx3EY0+ZKKUy5bTs8PT0DIdmYuBgRrMXg&#10;JjgEPJ9P6fmmFjA0W9tEdE2LtukRYlgYLhzEzwOaHEAMIrSdxfHY4fq6xatPrtD0wHf/6lN0xwbD&#10;OMx+axbjNM6ArAN8QJgmBDfhuj/iur3C4/MTxnGCJ4vwPCCeI9zgYI8tumMPUApLjkgezQ1agCy6&#10;toMnA2MA27Xo+h5N1+M0jPBoMA0O59HDe0JjLIbpjDCOaIKHORrEaYCNB8A7+ABEY2fgnkBNh0AW&#10;oxswTBNMY9C0BuPkQdEh+AkWLch7dBa47ho0jvD67hqf3N4Av/8j3PiM8XzGeJowDRParkMMHs6N&#10;GF1A8BGHroUxwDSe4Zjc3M/MwfTM2Y0dBZ80F8w6rBmSQcj9TA76WQ7sMDPx3PK9PCcghvw8+/l/&#10;6Ws50wJAslzyAdPoloJ5NGeM4wl3L+/w4vYu+ejbBsnrn2CjSYOCGJa1nM42g2nyiN7BuxHjMODp&#10;8R6n53uMpwdEN8C7EcE5wG8ZfhLY1c6QzfO+BCtFWEsi5JQ2LFWd3bBlwmqAlNZcSSBTk3TvMVW3&#10;obx6CHc+ezUmR803ck9Zl1kitWGn7qdLizcj94DM54oGskjpssZo1kCTPYC8JqGuNaraMENj4Gjh&#10;VTVWoGRHyyB6HjKlNsKzksnYZDM1TZPC0lszk/JZGyMY4y1b7mCz7q218C41xkktl8NzXcFO31yP&#10;oqbc+mLKc1P6JEu5NFdsaut1W4OuTNC8xhLOx+4jJWURmTRI1p6h/PukklJKk2tsUQkgbobhiur0&#10;UgipHB5yEEgC4pzNuEdwqD0fNQWE5k8qf0eNDZw/L/djlwMd+YxxW8fFUtC5zbBFswRbXyMs2S28&#10;WZYBfEVDrwB4NdWvZhmgebTXwCjdEx3VXqNWE+frOo7j+rlme5r1PFzDFKMIOpU1PwdKcs6CBuBr&#10;vvOcHfkx56AMkdeeb8wENw707g2LtJ5JnnO1gaG278dKc88AACAASURBVNbAWJmvIp8d3QIDBSuy&#10;BjRJCyPJtK3ZLWn5HVpehWavyM9UDhJKAFwbpPN9zXuPOOfAyVBJToKs5frI4aMEWDUv8j0mrPRX&#10;19QZtWdLG2pq/XQJLNNy1sphDN+D5HBVAov8d9dYv7UzY+8cqdnZ1WxrOMCmBcxq1kDStigP+2p5&#10;Ttp+UcMpUhZYmY+yWGfMRKMcD7ZgEYhVhYrECLRaXz5vHGPLCpFhGFLdJILAeZDmnh2QRirRMify&#10;c8mdBSTxRatJVVY86pkSCHFDTMh4ZVBqam2YK/euPc/1Wj0hh3c1eyZ+nfL+lvEUuW/KGkye2d4H&#10;1qMZ9l7WXEv+eyShqEam1RRHGQ/eI1dJyPFS7ks5xNqqSPZqNXl2aP8u12p+HqRFVnZLCEsmK+YA&#10;4vWaD8NQKGVr60euC+ccDodDOs+CX0gRea+JMWIK46wI/jOC9867hbHEpYTJ+xjbdO75fuRGNU80&#10;pJdnCAGn0wlN0xQbTKR9WdJyA5xffkf2PJQLRRYWGtsvN/mcZa+FVtSaI1ko1dLYZfFem6CXm9C2&#10;4Vp9Mhn7aXZ8Dm6VPMlmnWa2JmEuiikiRF8EVfOHV4a47FnDaCCUZPxpRcpeEaODMaQ2F8v1y2oM&#10;2rIBqvYxsQzfyMy/aXRraKcS5LgXsFaT8u0dyntg+14TqwX/yoJ1r4nQQIvMnJYFf/K0X187PbeY&#10;GdnJAzzYBuSTj2sIAefhjBhiAltZMEfXtri6usbD+Zy87A89Hr98wsPjPaKLuLk5wljCeTonhvoc&#10;MAyRdbB8pkjwSGGvkQwMJTCoay1u767Q9Qaffesl/vIHfwk/vy/jDShENNTCuQkIEa1t0BgHChF9&#10;2+PTV69x//yIp+czmtbi5uqAtu8QphQKPJwn9F2Lpm9hWsLjwzMOfYNpjKDW4sXLW4Tg0BjC8XiE&#10;NRY+TIlxHmZfdANMwYGiQ9cEuKcTzPGId19/Df9pD2Nu1kPRpOuwpFfMFi/Jtgg4n59B0aHvGviz&#10;RwOHGEY0LeDGM6ztcXvsYdwZ4/MTyHkMT2eEISIcPNxwhpvmQEafvHUJSY5Chlj2SQI6k398g7ML&#10;q2UNS7xPUT4lO4zvY5x162c/evggvNvjoq7wISRGXIgIAfAuHbBNY2fbp7AcijmzYTnwaW5CbAql&#10;DmFCCB63L1/NwF6K/7UzI5hsYkTm8rEhC+8mTMOA4fyM8+kJ5+dHDKcnuPEMPw5pj41IQ0DB7NaY&#10;kTV108KSBmAqfnxao3ppP9H2VslAl36yexYJNXXRHjtzr/mq7XFS8l37uZpEWn5PBpNz3cBZQtY2&#10;GzaHbGo033AJ9HA1G5cJa36HNe/8bZgjqaCdBA1qcnbp0SzZPpeAOE2mqtnwQAmQyqG0YMyfVL95&#10;lWmjqQEkaCoLcV5vapaHsTg3YgFUZ3Z6DVDRQBXJxKmxzCQrKoTIbAqSUicUQ3uz2gXFoNZbXL0j&#10;mUfanjNNE/q+34QgA0Df9xvVpba3VOuFigS9RqLRgMSaclGCz/xzZ7B99ateG3lZY9bsJeWeJIeI&#10;HCSWz4LGKs/vg4P4NfbkyoqiDZtfy65YXgNb+zSpBqpJ+OV9zPuS5pErlUeXwN+o2MbwQUS28Fxe&#10;t1L/p1yfZhfM1tRceXjC740EvOT1lDZMNWUtH65pewu3bOWDhBBC0ddq1maSCKWdA/w515R1mhWS&#10;xsjldhW1OoT3kdp1r53d0raL2x7VLFC1wXf9uU/KQ86O1QZk2v3hvVDa96hiA7KeDRIMqgHMl+ov&#10;7XdoNnryvtUyceSwpfZ19bkSVlN8L+U1R408UCNg1GwK95ToGuN+bz/RhtKaHZDEj2pngBzyyXvS&#10;dd0md08jSWokiRT06mGNSZahfK/L74flS6yCRKrm3HESZ80qSHu+Qkh42fPzE4ZhRN+36LquGGhp&#10;eMWeTdqeKoNbMOX9bs8erDbUi8V1whaITyFlGxvPDGZn9ZLMJZLnPq8BtewgzDaqfFisPVu1vC05&#10;qJWM8UtqGq0HkIN9jcgkrR81nO6Sm0T5eSAI1lssVavftL1iu0ejapeq1Y6aCmpvD9RUkwsJJviV&#10;EDHjCMt6iJSUw8x6TpLY+DBGBsMXNpSGNj3DijP6Py94n/GWzLQyZEAhBQDCECs+Z3uS+YPKpHQp&#10;R85/572H835hnmQW/HKTImYwJQmfg3OJ/cuKau6rmgFCzUNTY63nKVV6P25e4H5eHG5robBclrrc&#10;fFssBswW/VV5eZ48pd9Z2uhoAwBCOhDSYCUXJUbdJPJUl2AKOTs/NLRgpQ2z5ILcmn9N+kjVCn8p&#10;f5V+xbKZzPJGedAsm3JI3xNpBjpnNh6RLaS0y/UxgInzATprdgOAyScf7a7r181xnuR+jDeVlBbW&#10;5MpbeRZU6XhxrQ2T79I6Do0+qL5de+yBTfMx25FojL5kpzP7ki8+zBGmWQHbyY3wZHGwXVrLPiSb&#10;mBBgjEfTJGsSFwmGLNqmARmg6Trcv/8ACwM0aU0bMrDRwsCgMQ2axqxsyTit4605qJYCki95cJiG&#10;iKPtcDz06PoWpvX4i++/hG08TieH++dHHO0BFkAIJjEfYdC1BsMwpmLLO1z1V/jk5jUQHuAi4erm&#10;Brefvcabxy8RTgP6roVBmIFgQtMm2RRMl3zTyaTQ3dbCXF9hjIAPKYQ3MTAiwjgAzqM1LZoYYBvg&#10;YALG4ZRsWIgQowdRCrqNzmFyA6INmJxPXvU++b8bWPgY0BqCd+/gnt7APr+FjwDZDhM8bu8OaFqH&#10;08MHIBIe3t9jODlEe8LDhw8ws699LlYW0C96hJhAt2yrFIWFSma00rwuCXFh0ZeJ9nFRKiQW/Vwo&#10;JUlX6Tua5FwIyOG0Bt4B80MOawgRIVkKzbkMOafCYpqZjQSYmdEbIow3gCc83r9D8B7XNy9xOB5h&#10;jwYec/jizMDPFgghjpjGM87nZwynJwynZwxPJ7hhRJgAPxEiWTjv4ZHX5GrNFSoyfI01Q2RAxszX&#10;rPTbXZtLgCiHbutqnz17A8nkleGakulxqVmRe5u0adGAuponqOZhqbE99hjCvBhfP3Z6lrLvOlGE&#10;9/8fbW/aY0mSXIsdXyLuzayqXmaGM+SAhEgJXID3KAHiN/1/QAIIAU8kuLwRqQeRnB5ON3upqsy8&#10;N8LdzfXBl7CwMI+sgfr1YNDd1Zl3ifBwNzt2ltCHts1nWbIyW8EqizGtodck/RrjeRTEPgIuNcBq&#10;NOjmKgJ+y40pw0LJGOT/zu+X9IRvSpd29hiMGWnW2q4aaYEMmZEkulVBtTKwpmZQtPtalZwGjAjJ&#10;GaeMTdbez7OA6WIvSf2cSERIqbHybF8D/H7ya6ix0rXacsQy1dmSqa5BPuxEGY7mDGfQ/8xUkkyp&#10;HfOJ56w5hCRqtRpvoKWdSntOJCFFA2FGGVbymZSByhqhhiuyqs/Ijt3snCuEEyJQDS3P1d6OqxQ1&#10;RtYoUPNQt9YBOGdUF6JLXW6m2AW2HJSMrQY8hAnmDKp5Lxm5/56BAaypOSpmJ0EbKZ5OVTGt/0Du&#10;3r4tz51qzeDnqfx7t0EoP4t+dFZ2ZD0+TMuMqntGFkD3a/sUERXLmw6y2o1zygCWtuc3T2Fvna5u&#10;ps0uoT8nTNGnEXNGAOfZ2ada14k12RicKUYYqn0K65HNAAjp70llzTSLoJwIe96h5rueT9n4msJg&#10;BLDz51GT/fPrnlKGMan3hqZn/bD8kXpfXAU6DiSnTDC5rnfkausg++SyXtDOVYOeZVfUW1V5mAmu&#10;kkJCWBFSGYRLv24NyNVsxULNQbrMF3iW51aUjBvWMSL9nVmrvAZKanWQttdysG1knaIBSBohTsvU&#10;aOe9cw4hhIMyQVMQaFksGkbQhvC8njxTDIxqGs1SSPbMZ6oEbcCi1WWaRQa/tjJvaGQBpe41xjaA&#10;pR9tlGIHCnOFHbIp/Twf8Gt2VfyslsROST4twejVSSAseP/+B3zzzbeY5wdcf+9LGBBCiHBu6vVi&#10;+ajFjrBYEoZedkkl677m5NkS7e+2OhpAsKurNzFqRshG9yo1YlPiVuJwyS0sIe+Hfa5jIJtVDlVF&#10;jYcpQ+5KlHDW7dd1239ahhttQ3FfB8fW2L4fvPYca/iWtKGRNdOoxpTPglR8jpjx27NRiqiiJgmH&#10;4elZLyGHGda63odqygwZvPwa8WZfx5YKpe29o+86Umfya8sHOA2Yl24fssc9+Nq3RVqVvNy2ttlX&#10;akQrjaiiDV5yfV3uXNGf509zzfkdwHs+tccmZ6AKonjvSwGZ004O3L4IlyG1L8H/rEgJCLDVcoc1&#10;xSkleGMPD8UoCb48DL6HCsobM1pM8rWHYXvIyB0ozcOHtYDwnO1sDo2u/lkyY2RB9Qjmi6Qt2D5Y&#10;EWw+TQLefFRt9ZEeyfK0UB6t0R3JTuUAQ06jtOKjMfG0w5UzFzUwaHeQZojrZtRDn8u7+TXucq9q&#10;wWGMq4Op86nza5LAEZNtFNyjMnWtGTbp1hpQokPBojXbe9//KqGsfyZZQPvPvg2u9sUEugWC91Nv&#10;3KwBLAiTtzAWSDEgp8I2bLkZ8+RwWwJ++O4HTNOls172mRg1jTzvG97GpCx/XppZQoa1Dv464fLm&#10;AjsBn/3kDb78+Re4pxUf7jcsOcCRxQUOFhl+8qAQ6/ORMM0zLK3wOeLLzz9HyITvnp6wGsLnv/gp&#10;vvmX3yDHBOtmrBRwNZd6yJXCwU0OCSXA1U4e/jrDXWbERHDegWJCXFfEEIFcQKW0BizLDT9xGXG9&#10;Yb0/FR/1uJZGKG/POlHCGhJCtQlaw4KMCH9xcNEg3p5hEBCWH3DBCy5uRsoGORt89vYt3r19xNM9&#10;4Pn2jPfvv8eH9z9gpgvuz8/Fg7exZVNbczWkrTNEWgFWQ6EbSF/BDU0i2kCL1IIumbWNMw7eufJ+&#10;tQAsS5M1oUiIKRbFAgqzwhoPqpZNVPfP1mjmTHA5wZnCoCdKMLZkE8QQABCmTHjOT4ihyOLW9Y7L&#10;wxvM09Rhw3YdYowIYcUa7rjfXnB/fkJYl+Jtn3L1Sy1nY9/rcvFQ1UIY5XC57W8tICljA52J8kGN&#10;xe0/gDyUaEt7NFlY8AJHgnqadc7IpuIsOH1kUXEmrdb8snmxK1nsR4sDGcZJHZznzJf9echDifn3&#10;ObLcR1ZEkhWlsRw501Oz3xvl3mjekdrQog15OLNIXnt+nvNzwbFz4Cg3Rgc6CgAXDwxnDZDQgNsG&#10;4EnbOG0YonrRV5KAHADxZvbYpNtqixdVSb7GQpUh9zu7No1JDRzs746sdqrDWJyoHggxHj8DB8db&#10;/TeyaeBNisyskHWlJuseqTA0NiUnUvBrpTVb7X3WtWTgGGd7ELp8jvi+ya3WpOpXWh/I5na0DkcN&#10;eFMadhVEoeGUwTUNfIEVMKudmVpmk7RQ0eTYZ0GwjSEGLkGv10G736YN0YTNRIrpGBInANAzq4gO&#10;ZFI+6OvrCH+njmj31Htfs2xoyNb1YgjUJe1q75VV1ZUW6itVWAdwwO4D3xsD1LZsLcUvWf4lwcdD&#10;71AHO9Ki9Azkld9HYzHKHoPfQx7EqDGQN0Jb7uw9YoQKZ6yumh6Rj6wcmm0WiNoAvg1frdPs/ywM&#10;jqHT2rnBz2kOhPNMkUY+4WceEcE4zlQ9nhFaiLQGUJlP9DHm65fXD2d9obQa0qwbNCth7bnla5WD&#10;wNr+o/nma+t1tFdINcVo4KF9rrZHac+yPBNHGNEZsUXeN67wGOErp/e4PwOW7al74DBXchCgQgwq&#10;aYWffRKI3JMPMuIa8OH9e/zzP/8Tvv76a/zpn/4F7vc75ssFzrvqXOHruqOhH/05iZNO3QJ2+4xh&#10;dIwWNFXPiWZb0jCGlgmj2dXIOofamm37sjijeb3fyCLc2ocTXSVuItcbz0qRe5Gs5Xjm1Sgn6TUS&#10;jUqMGQy/+Fbc+saRUkizvBphRlxFsakGrKq6ke8nrXA0UtCIVHp2/TXFx065LmrTUQitUYKSS1aX&#10;63VqU63yLADtWkqcdl9fm57J2fazls0psy//f4P3u4VDuU7kisQ3pgjK5ZCVi0Jjn3WmhfB3cs4h&#10;m6McwSnSclm0aIfLBmgQY6+bLk9oAHmxy9mm7vJma9I16u9veoNcGsLEAHe52dmqFjhKf2XzpyWQ&#10;a96LjT1wVrRJYEVKi0bTIU1udsbc1hjw8mHWvJ01BqZseOX0jYO6cjrOfQtHANJrydTcNiYnQk4J&#10;xjs4Z5EyFSbtJwYEnQH7I5bOWZHRN2ODYbGkqSG0YkXKvkby/z4pxwaokmj8e4HsyqDEOY9UPcyJ&#10;ii9bplyYlKawmf3scMEV643gpiv+7u//EWGNuF6uh2b8aIFEZRAg2JKmqiciEay3mN5c4K8O5CJ+&#10;7w9+hsvbBzytL7jRiuQzlngvKqIIGJphDbBWz+QcAx6uV0QkvHsHrHnFLd4RaMVPfvFTmNnA5coI&#10;IyB1r1aLRIUZWJgVuTQCdZNGtZ4hCrAWBUTOGdM8Ia4GiQB7mfDxwzeYKeH5/XtQ+BkMPGIKuIeE&#10;e4ggOyHDIaYAbzwyItZ4L/79MQHVhictT5j8Dd5m5BiBSJjyhJ9/+RO8/PYj7ssLXm4f8f7Dd/hy&#10;+hzxdqusB+rhs/35q/ufNQYWje1QGylDXQWUmWILefNmb2trXUO/t60AIENYY+hhTu0+t3Xnva8s&#10;FQv0cB5CxoqUALJVtYXEwPtcZzqmK7u6MgA1YC4mkIkI5g6iiBjuWJc7pmnuoE2ujN0YApZ1wRru&#10;CGFBWBdQjMjVrizlBKoqMqAyQCgjpHiQR8pgq8NwjxWRWiN4uncNQNORjHr02lmxzhoNAbQhrgwP&#10;0iShrTmS3sxa4cX3/DNgX4K32161hZ9yT9R905uHQJJ2TbQhSQODpMJOWrRoAJ1k6fAzVZPbq6AT&#10;a46OtgabPFWGdo2a630zW72lzb6o974ELkVmlyAJFO0eeVfUKQZcWLON/CRxgA8ZuLd4BtQ1xhsl&#10;GQDWFJVEGd47xqgCO+O2IDaNVT4amIyYsvxslew5DRg98xiXa0qya+VnG7HepbpShlyOrAqlfQqv&#10;5WXdxYkAUq3SfqZJ9yOlw72UdfJ+KLIfWDS7pO5fSnRq7bi3eNoTjkagMM+wKAq/fPA+bwGsEojU&#10;7hlvYDVrRy1YTe69WhCt9ntag/sa6MifYw1kUG1TcLS+6HZZGqisgLdaptbZkFezxDljQfOBDh/w&#10;jBiF8lkqXv1Q+xxtD+Jkq8Pay0c/Z9mnyQH1KONAMsx124N8ugY4gYkoHS2c6oRNWqxqCpxeB1QA&#10;/zBwNq8T6qRdiszEk2oi2StwIJo/29ZaUNqsdw8A9eA7cUBGMlgPGWJKHXEetkuqmkr72TPC3SgE&#10;VgNjX7OZkEPg0Zoc5cJoQ1H52bV6SK/Njkx/qUiTofGnRLiBXSF/Dw4SyrPvNcskbRDJ1+Nr90qz&#10;CtQG1JoatJ0L6xpgci7nY074k//xj/H5F+96HeanuZMZYkzFflTYyWzrOauBoBqwfGYbnMWgT7tm&#10;XHmiZRiojgQ42glKixWeicD3C83K87X7MrJGlMM3ft+naVItNiWRa6RUltdKs8w7U0pq+zXfy3k+&#10;24arlX3W+wLax9h6BupMfC1LR8OvNBLA6LkeWUdp/50P7ORwa5QhOtoLWv3Iw54lcXhUn2u2dHsA&#10;n1EaTAm1L3jIpw96fyfwvi8KfmgV7mNpwKiAaQYbK1YGVfDDVk52Rze23AynTknOH+R9ONhmKZDV&#10;g4MoMUB/7PPVpv7WFuuPsmAyco6duXf0AKWhbEtuHhq4IQtUrUEbTYE1r7RRITwaVuiMRqiDGj7Z&#10;1EAVrbHkDwZnRmjABvdR1L6/fLj29/r4+xoLdttAqQPCzgAxV3VJa0My+tSxvJaDTGkfFU2jyfTZ&#10;Rg0OdNR/Xpalf+dlWeCtw+Pj46sMfm2D131Hj4yxjKMndr9HuT1zhaOWUsQaFhgyiGsG+dyzFowD&#10;CBHTfME//z//Db/6x/8bj9drOdxy7sCxDFNuz+o0i8O8Kk8iJYQY8fj5Ix7eXDA/Orgp4sufvIW1&#10;wP3lhhiKv1l2DiGuJWAWCUCqwF6xhZm9wVv7iJflBdfJ4/O3j7gHg+vnHp/97Au8/OZ7UIpFWpcI&#10;2WZ4PyEnFHDKe8C64m9vLebLFYCpoaoZFFPJaZgMwv1WAn/9jBwDPnz/AT9PwPpyw/qyIF8nhJCx&#10;xIgEU4Mjc5H9xogQU7fmijEB9wV4fsaEBFpekC+AMwDSChsTfvHlW/y3r74DckSIdyz3J9xeHJaX&#10;Z1AihCqX5IAnrGP71WbDQTl1lsd2MNUi0jjkVO1KUios9FRMZWz2MN4jg5CMVULHWrZIPUgro7ju&#10;Bj2sp3xOu2Ncb4NS21UgndmZEibvAWSENcAYD4MAkwkhR2SKiL1pNT2vgWLEEpYi56zy0hBWpBC7&#10;3Vvz5qc+MN4ai3b2rSHAiaGs9G3OGbCVDcOLC279JaWYsqiWjanMvtD+knYukhkng9h5Q6v5Po4k&#10;j/w1+BnDA+PlucTZcRIIkOC3Bjw3Fl3Om/zzU4LH5c/wa8TBM2ld0sFqFvIqZa7yzD9rzjU/4/G5&#10;PQrDRQ9M4u/RmkGtsNZqiqLENJ0x5iqLNi9LBz40Qkc7q/hglttpNCbsFlqbVNWfBGs4WCyHZHvQ&#10;ttVqudskaiD/tn5MtyMcsZxkAyCDWfkAQq5XOWSQdk0y1H60bkYZOBp4q7H9R43pKKfpNYIA3zMk&#10;KUMLfNNyHNr9lGG3Z1YFmsLwzI+6EZE4IYhbYowAGAujAlT2lQBXCaBrYcd87YyAQG14qz27UmUg&#10;88H4+huF+Y2+h7oWDNQQ7wbUSpZoqvYxI5ub1xpayUB8DTTkgC9/7rT7PKrbG2N8xDLUQB+5x/H9&#10;mO/V/HzjwLT2XGvg/EhtdTYMab8v2YUpRRXENTCH1zoQaTiY57ZnbBRQexYeyc/ZkZpPqhOICPM8&#10;H0BEaRuTTT6E0R+tTo+Mdemvz/erUXisFij6GllwqNg4UdjzmjLVAYXW88lhkrQhGnmUvxZEe5bP&#10;JFnto4ENX8ft79pQVq71ERlS84fnGMzInozXqXLwfGYDLJX9h3OCMZjP1DsymLv9/DRNO9WdtCLr&#10;Tgf1M86XC/7yf/5LrCHAugnXy2MH7pvKL2eDEJra3TDLlEJekoQUOZDSlIoj5QiEN/pmIYfD+cfD&#10;VT+FQLR7RqA/W6PhzWj/1gg2ss84KC4MYOugN5tCFsvV+s8pzhIj3FWGWI+Uz9q+OKobNMKzfMa4&#10;HTlX3G6CiU1FIgdaktAgveBHZ+ZoX9FwPv79Y4x9v9N6LLkeee8xUiKN1MR8iM+HHXLN8J/v5wW7&#10;XY3V71pt5P47gPcbo8UVduFBjorqaUyqNF5ujiojQnvAxYMzkqIlwfY6m4DKSTaXKmrNFwe/U0yw&#10;la2Vofvcj4p1jSElb772AGqTQQCvehnLz96KdsmY5j/ffkab6HJLG60obtfQWtsPkBErTDK+NG/8&#10;kax5NMDgxa7eUB5ZfFz+zg8mIsKy3PH8/IxpmsqDHgsYXTbefcDtmeTvU4ouKV0s8tzNcomq91ak&#10;hPc/vMd9uWNdV3jv8ebNG1yvVzw+PnY566c0tdvna+9D2AeNoluhQGFFagciTJGVExW29RoKS9kY&#10;gxAjLID78oyUA+7rDU9PN3zz9Q/427/7O+RMWO7lZ613O7Bib+1h2AHCWK2ZQCnivi4ga+AcMM8G&#10;xkbMV4+3nz0gxAUxhnKIUsQ9Z0zxgjnPSMlUBnXppqwBYiJ4Y/AwzfjJZ1/AeY+XJSGGjD//T3+G&#10;//LtX8OkjJxQvP0ycL/fYdyMNa54vDxivlwxzQ+gbHC9PiJnU6xyYJHgkBALs3zyeHi4It9vCPcI&#10;EwgWBvfbDesagNngHiOWEGGcx7KuyKZMv28vT1hCQlgjUiAgZeSwgpYX+ByLxD8GJBBmZ+GQ8PYy&#10;wQOI64Knjx/w8vJchggvLzDIWMNaCrsa5lKPm1pMORAIMKUxc5Y1lxnFKsgWhivsPlDMms0ioexp&#10;1YrJ5O6PuJ9Ss0Fu9fDO3dG6gPmtIALtPSPbui3vQVWY2QbO5ZXc5AoDixZQNHDeYl3u3Yog1zVH&#10;lIEUESkWdQcSlmWpNm9mH8pdDLZL4WwNTN6a0K54EewtKZmjTEDdU1uhzgGWzPy+NYsrzTqL748S&#10;3BmpkqSMWwLIfM/UWLta2GdrMqySjcNtUCTj9Ha77eSqnNnLyQLSvmN/RhqV5TBq3KTP/VnAbvur&#10;+Ljr4E5j3rTXmaZpd17y4FUeIjlqEMc101jS3xR7/L7yAYNWT2z1gumM2dy9IXOxk1qXOsQiwNgD&#10;Y3nUpMqmj18/zghvrHu+R7Taj5NE5ABIA0m0Irutg71Xui655g2QHFBwye5oUNPk/7J5f03az39/&#10;NKAasSylZHikiBwBs3q2AlRgQxsGtp/ldSaAMgxVhm+aXYMEtUe2Wfz35edu96fvJdjq+bNeYwd6&#10;1vPlaLOZh56n2vCyffamJtEssqR/96i/GfVOHIDivZhcG3JQJO1YNPXPESjevFv318Hs2Kx9baEo&#10;FQ71ryJx31kCmDH5a8Tc1nq00d9He/sI8DnzO5YD1x0xyhxt7Vq/pbHpR2o7bZ84U/CMgrU3skbZ&#10;h1tg5w5kz0e7LS33Q9srdteU3UdZ52vZPdsw9dzXvV3DGCKMPcvv0FntXNWl1QZy2C7PAXm9tT1d&#10;s+6SWEk7p/l+KNfKaK/XAGCpGpD91ZkX9mvD/JECZGTfKoFEbfD2KQSHUeaBxo7XiBDHbKM9o7mx&#10;b8/ynhrmoT1rXLnCnzdOltDOKL5v871g5IbAiTr9c7miao5rwOXygGl6RIgR9yVg8nOpVXbKWnTF&#10;crkdpnvdW5uHa2+syEInLx3yb2SB1QB85MN3lMTWUQ15HP7aXe/Jny05bJSg7GggKa075bOxU5A4&#10;2/PbjDHdoohiAgYkVA0EH63P11j52/UY45OfNo4G0QAAIABJREFUQoZu+1DrzSTB+oywKsOLNdXY&#10;yHpSO795TcmfkXmed4MHjTQk31sSO6SFbNszNXXla2SrNght60FTne4G2Jl+fOb9rgAVwaG7Kb7Z&#10;H+iavEFLE+cPshrMJIpwrVg4Ax5Gm8wo4ERbTO2me2eBxrgX3m+ymdkeQNv9YbXmhD+ofEIuDxdt&#10;as0nsvI68YlUaw40mR8HhLRmh09BORNEXnctROe1TWYkf5JTafkdX2PY8DXWPMxbYK0GVkmbhWax&#10;sK7rds1ryOF+HTeg0ByKwdfAFm2jbRtHSgnGFr/0dhtivRbzZYZ1Fl988UW/p735yjgtgM7+m7St&#10;3N1f/nOmXQUhQ6dUQfU6BPLAbbnhvtywxGf4YPAwP2IlwvPLDd98+w2ePz7jq1//BikFOOtwmf3G&#10;5IY7KDq890ixWKJwn9IWohhT+QzzZYYxBGcJ3hHefP4Af/UgENYQql17LL7uKSOaR0zJAlQ8zlaK&#10;cLbY4hhYUDZ48Be4dxPm6Y6nNeCP/vSP8cPX3+Of/8uvME9XTH7qYbrGOUx+gnUexjrM8wXGX2Bd&#10;GRJ4f8H9fkcqOh4QRVymCWae8P777/GQAmyKyCZguRNe7s+YHt/hHleEWPzhCUW9EMKCnAkXPyGt&#10;qQSFGUJKd+TwhBmEeXJ1Dyp5BM4QHi+P+OzhEet9wf32gueXF8zXqXjeG1Ms0ahYfXnvu3+gcx7J&#10;JKRcrDMcXAHRCbt70SfTxtRgVQMDV5UXLb/AopmbIQMx5V7Dbftv8YZuBYirQWZlndrObk851cqz&#10;gos15DBb2wOY9yx0KkFsMSHZ+lIA4pLQ/PRLxuC2xmhZYJwFWVMGQetai+QyzChfa8stoeqLy7Ne&#10;AMBPU/daleyajdV8lN5zgFWydOX5pTGAWtC3BBz4a8omiYPHfD+WcnRNBimbtvY73vvdZ29FlBzi&#10;yu/WiketUW37A2e/Hf1eC+t+xPbV5KPytbQmbAT2aExyDizzpksD4jTfSe3e8vODhxIaY1UCRPv5&#10;dr61e6JZnfD3bOuk2eZQZc3ui9syvG0+x4cGXzBopOUBbxC4ukRjSkmZrCQSnCkTNTu+9oxZazFN&#10;U39/rQaVvuwayKiF+knW8whAzApTtb2fVKyMgFt53vPh1og1LGukEcv3NfazvAZ8/5JEmwaWSTab&#10;FrLW12QNs9SegR3TSfksBxWrwgxvn1Wy47mtoqYOLf7uY+WM/Pn2upwRL22W5HWWShSt6ZaAqJTt&#10;azZQfG2NwHrJHj0Ql3AEm00dYlM+EotMs5dTgpXHgCRXU4+HTyO1wGuh7q+RcCCuixYyO9pzNAap&#10;9Dse2RxpQ76RL7MGiPDzmJ+1/FwoVmG2577I9YU6GJaWViMFT1e8m2M/zwOiNesF2RcBODxb/exp&#10;Q4X6fHhbajLbgqa1YO1KvNAGDnsgPm+1/SBIVT5v/LyQYLgGYMm6gw8hOOlMKhfOWN8No2nWZPI1&#10;5bM4shjTFBsjJZN2vo6slUZs1xFOw9Uro+dtpBTQenAO1sq6V1owjQiacpCs9djateWYihzK8nvD&#10;gy1l2KisQ1V3BBAu1wtMJiSKuMwPsPYB1hT72/bdveeA+56IoBE3z+yupMWQvE5nOQijQYeGN2nr&#10;fvc8KlkGvGbXMgJGWVoyt1P7HgeFLAbhrkLFrFlxyWGhZlWkAckaSaXZP2q9mZb5JO8J77vkX+2Z&#10;lMpQjYDczjauqOQEpbbOtLNS1iRaWK5WA0hlL+8TuNJIU3lLG0uNDMMtIbWBbsNfOdbK60k5iPhR&#10;wfvdG2fqgE7JpsyMPWGGLBONjXBgdWRTbCSaPzFaoGHePcDa1O3AxDb7v+9Zd/Khy0OPX/lAluTp&#10;DKfINOWC3xYXt56w3UZnk5J4VRqtTapHKdUacKI1hK0hGUlsNUnlmSxktFY0iZHGutMk6HKAcJS7&#10;md0w5Nhc8I0D8N4ipTJJloMWImLp6CzYKBWWb6xe1j2suMrLIhWwOSPDWV+ZQEZ4uXGDGxHexZRi&#10;BFYEozDuvZu6rKpB54XJTHj75k0/YFugU9+QDPOor+uuDRgytga1J90zBcm+LzJApgIwtsK3rfn6&#10;mXpQeP+KGZQLY9g7i0wWKRCWewDlCJiMl9sNy23B04cX5GhAKWO5L3j39h1u9zvs5MozVpvpNtij&#10;nJFCgHUO3ro+yNjLtQ28N0jkkHOCtQnTxeDy6PDms0fAAYSMGNbK1iZkS3AeSGkF7IRpmhESVd/0&#10;BJMzDDLm6YLJWHgqyhu/BtynC/7zX/0l1lvA//sP/4JMwOObB1gyyNbAwsJbD+88AIvP3n4BZyeE&#10;UIMKjS3BvXUNriGAYsTsDC7ZIMWImBbcJ4P1fsPFEkJckQgIywIDh5QXEJWhhcvAZA2yM8gpIyMg&#10;pxsmu8IiI8VYmBgwcNbi8TLhyy/f4rcfnvH27R/h5ekJP//ZT/ExZSA1e6jyXK1LAxY2S44m8yqH&#10;kYFzxQ+/BQ6Zak/inYdx9cBuvsKwNViY5YbYLTDGWh467isIWdaEsw5kcg/TM5UZklGknrn7Mpa8&#10;gWbO751DDAG+DUxzC4UlIBFiWIrfowHmSzkeQ4xI1RJoch724REpE5Z1AQjwbtr2d8IuJKnvncg9&#10;QKkPBpsioNqNtMfOtj2EirogM7l4U51Iv/aRB/eZH+6I1aFZXowkyFwCqQ3PZROpAQ1aeCtnt0hL&#10;Ec2Ghb+PtOM7+ibaXRiylCTz6zMC/7TGU3rYavJKXuBpgYPcK3HEWBwBgRL0anLnPWa+SZ9bAKFU&#10;nO0CLBl7nLOhTNW9dLFk3l4jxgRjmuw6D5nAGmuUXyeZ5XNgQLZjp9k3VmJJ3iboQ/bgGZu8KO6W&#10;cu4xhrixXn1eNFCiXdcG/mugkLbezuTPGpNbkiMKSYEO61ZaNcoa8yx4UGer5qGClas7Ryxk2TBx&#10;a4pcc7SKssPWWqBYzDlnO0DX5PVUn+Gp+vSmSBtIWJVWLX8EtWkupc3Wz7R6SRt0acDSGSi8EZHO&#10;Lbi0Ndn2AWmvou0/cr872x+4JYYWsClZaVo2wWsDnL3k/uhTba0twzymNNj6G1JVxo2N1h7pLED7&#10;EYP8zEpkxNjVrrVpqrvdwCFvyj5em8YAa6tadLBWhox9yrtaK2eqqib0zBznLDK3ojUM7Oshwbn/&#10;jOrJnTfJAqW0WVRkVFvAzBoA6vVVIxkYZoVooIN32l7YLHZ3vRmz5LTMRpcPDnl9sVu3ecurK8HF&#10;eWe1IZmZxhi4ngGzvS+lbbgNY5g9aD0fUt75U48sU6Q1CgfIpWXCyMJU2jnI39MVEnSqMtGY/ZIN&#10;rnm4a/uHVmeOHADOshpGVkcaG/Y1IEsbwI0cFkaKGQ6uSRukMza89jk04JkTCPnnaCAlH9zyPKcz&#10;dYH2WbYgzOqjjaM9XkqpWKxWxTHVc49ow0Gkmo/nDPWw6r4+x3kCHH/hz6ZGrh3VKlrtyJ8/eU72&#10;92TYRsMSy54X64y+bAB2NBRFVm1/RupInnEplYCwrpPLuBqwOQdQD8oOW5A8ZG7AFmzew+B314OQ&#10;UdTwjpGXiuK7/axVlZdyqDEa0PABklYjnTHRtb2kvZ7MrdR6urM9ie+VWmA5V5uPFBKjPvhTVFM8&#10;4JwTK7hiRzqs8Pp4fz5nWdr8OMx7PsV13gIp7+T9MpBKmzbK5v3gNZgrIMM89XImlX02krp3646c&#10;RePapmDoC/vI5NhPmLUDacQ22F+rLSR3Z+EADlaU4N9yQ6EyxzTw/oyxLtlgHAjgjEkpS90v/OOm&#10;3w41WcjrCdfH8AlNMic98Ti7YM9IQ/eSlsWAMVlpgq0Am4qdSbsnRJr/8oZA9wl8P9ipD16wk2oS&#10;jC0gcYy5go3dBZVJlUxvZna9R2WiZGxhx5SpBjvZDuRzPZkxFtU+bWOtpLSTnWUYVDSz1um5leIg&#10;5LKZZ86yzz18thXrB+la+19nPlIFnG0Je81UgP5uM1KaiLQmUAKW+wJrPaZpxvPthvt9ARJhMg4e&#10;DpSKf/3legUacF/lxIlNbEPzkc6MDc4PlMZyNgbZZlwer8AEmMni8fEtcrYIcQVy8Up3vhyIkRbE&#10;PCHmqQS/8jA+40DZFga993AxwlkHD4/ZRFz/4Pfxl//r/4KP37/gu998AzjATjPi7Y7LdcI8zZin&#10;C1IkvH3zGXKqjEFrkDqTNSGlAIsMxIjLZOFTKgPClEFkkdaE2/ML1hiwRgtnfZHghYSUKoM9FwCa&#10;1hVTjqCwwNEdk0kI9zsiZkzIsJMBDIHSgi/ePeLrH77Hxc+I9xW3Dx8RQwDFAv41MJmQQRTgXfGI&#10;f3i4AJmKRU8NdCVb98iUYWBhfbG1ua/rZlXTrQoMLNy2TwIwqRSglDIIhTnVCxaTaqNWfPObXQel&#10;1L222/kRUwbFCJgSeF4GCw7eeUx2AoXEihuDyZdrmYlg4Yrihcp7m2QRE8FEQswrKBFe7i8gW+x2&#10;jLfVjz/uGAQcIAsh7MD7fQNqdl6wtaRitkB7C6EYUy3S98Cz9PscZcp8Sljtmb+qBtLzs4rbLchc&#10;Fwk88rNO2vCd+W+PpNufAkICeVjoyc8naxrtNbmkWfMZ5tdOhmfxe8fXC7e0OfM41oIs9+fylrdD&#10;lNjnIMV3Ou2CvDijlwP43UytnoHbGb3Z6XS5sqIG0QZFkvVkjMHlctmtjQYK9+aSBWCauvf3xq2x&#10;WsR78QGJ5jOb6/4hQ44b8FjUe/vA3xaszZnG3BZqnuddEa+pPEb+x1qo4Sh7QLLDJcAvhw2j+6AN&#10;+86ULrwp4swjDVga1bKdWNKaGsboctaW4XeOpa7AvoApA1/0Gga8zGrPBXvuey0lakQI/3r+XbQg&#10;zM0dxhx6huIzjIPNj1SzjLITzth1GuO3WaqNQD4NoB6xwnkuh8ZIO6v3Ryz4zsIkFIs9llvSzz/x&#10;833PNfq+kRJ1spi253N228gyUg5NVNJZ3s7qBqgbFFJAD+Z1zfovFxAGez9rOQjRelajqBXQ/tnm&#10;usaZFRQDcVJs68Ei73lC+zM+s4Fr3bgpsV6Mg/zYAltTpB1A1UhAmq3ayKO4fUd+XU1Vz2R7VJi1&#10;XBQJvuxIYTkjxrRTq8i+nq+FdhY2soQ1mzXohmUU3CBjI41YO87FkX0336v5IJ0rns5y5jSQWVO7&#10;vHauSmBt1KtrLNqzQbJmS6PVXXyfGtkNjkLO5XOggaZa1ov8biN1g8aI55Zu8jtLhYNW2/EBh6zl&#10;JLtfXmsZOH52Jsv6e/uzpJJUWy5Rv255q5VIHaZspMOmFt1UCdvD2/a0PeDaBr882HzLHjMGO/zL&#10;GKt+Ty2k/ixcW6qVeXYl2Ocw3R5vv/75/hJThHUOxrIBP+1tf2RAebc2psTOe7Yn56NCMu+wStoI&#10;bwY7JSJxwlfNL7BScdd3sU3N1GpTThn9lIGbFjI8ei7kPeMDqbP125j8vC9qeKU8g2Vw+0i5o4XQ&#10;ymeFq2vaupb7nebaogXwng3R2ntJNY/sEw+OJMbscOgfBbzXApS0qa5mY6MtCFlU7S1m9CnIiP2h&#10;ynjqWlUZAEpYFoBdYaFZAGifQTLf+YM8CruQk8zR95DMxpG//ejh44ADf68QwkFSKzcj7fo3Vhf/&#10;3p/SeGjhhhyw2NKs3WE6tYULaqGD+uZeftdXtjy20FnTBkW0k8yU10t90+wFF8VeUMemBqk+6LAW&#10;SEAMa2HOOr95ahu7awj3B/HGCjOWMRoy9SCTdsjtWFyZ32/TLUPacGBz8d6oNFtI8za9rTPnNhbr&#10;h0P7mc44yQ2MwA687+upWkaZzsovALStQa+ZgIQJyBbL7Y5ludc1GUExwpkMZwDnZ/zHyw3WWnz8&#10;+BFvP3tXmroMzNPcG/JDPkX958Zs3Cw/bLG4SQnXNxe4aQKcQ/YOb7/4ApEIt/sNRBHIhBAJmTJ8&#10;mpDSCnIJBELlzOM6zcgofry5VAW4OIfZGFwvMyaz4mYj/vhP/gj/9if/iu9/+zXiGnD1Mybn4Gvx&#10;b5wDGeDhzWNni5a1ZJCNQcwE5ywMRXiX4S0hpRWXyWFOrrC03YSXQFhTLmG7zqLYyZQBkvdTCbwN&#10;KwytmBBA8QU2L0Bacb1e4J2Dnx2ct/CWkFPA42WCy4TlfsN1nhHWBRRXEBVQO8bmDdwALOr3MqUV&#10;iQh+muCmC0wqBdLFT6BssK4R02RqqKXtwUkpJGRjYSt73lflkTGmePWniGwBXKYugQ4xYvJTYaNn&#10;wGbgOl9hZ4clhDKMcR7OGUw2A84BSMXL/p4Qc0TIKzLVgUlKRfWxLLgvN6SYEMKK9+8/IqwRYU34&#10;8OEDKCZkqhP2+iy8/ewt/up/+yt8+Qc/RYixsPOrHz/3EZeWamcA2f4c0YPKSh5Aue9aE6WddSNb&#10;Mfn5ZCPBwf/XQq+l96E2vB15EfKzVDbpGhtqxP6SxVN7v9G1HnnTjhq1UZgYB9nP1GuyoR578OYe&#10;sievpxwAaF677Vq283oEVLczV2tcNdloSsyvsqrAiDZ/5AZOaL7dKjNu0ECPvCkPwXcMtDdM2r3l&#10;xdgduMffh1tE8SY7pYTMQPfmo9neb7ufpS7hxAsO4PKaqX2uM0spvs7a+2qA2KdIajWVjGSEaYwr&#10;Kf0fWVLKfYXbrPAhCQeq5f42Aiok+N/WAVftcHAkKb79Z42VpuAY+U6P9rbDNaD9PryuaxkEZ92H&#10;XipKXut3+JrWGGb8ekumrpTjS0azXE9839B8oM8Gv5o9y3FQdGx+U0rdhkVjWiY2GB7Zb8q+YmiP&#10;0bycE/XBj0Vjz9NuoCrX0JnX+G6dV4a6JFKdWcyc2RjwZ4MqaOa977WU/K6pZkeoyhllAN/WFydP&#10;afdds9rSen3tXG5n5D5HxKjWtnwf4me4BtrwM4z7CnPQWAZlc8Z5G2pLELM9o3yPkKRDbX2c2W+0&#10;NSBtr2S9NqptuN0EJ+bt/LU/wS/5bIilKeVH9ZUc7nE7RGn3Mbp/vAZt60+S+PjPyVp5lFnTrpe0&#10;3FWVNco+K/c77TNpw6nXCDJtXckBuzw3tQHI60x8dCJBGTgdLT80KzTJYOa2wc65nd9/uaZhaLm2&#10;ndUyW4sO2V7eT4q1S7su42D2s+E/KnGj7fOF4IXuTsBtwiBY7BwLyzb3walW81glm4f3MGXdge1H&#10;qWe5ydeTmJocSrVeoLwmddeGVnui9dadwGLgjC2uEDkjxDD0uh8Rdc4UliMrqlHW5wjfbDik7Dc0&#10;papmF/XaXqepgKRF5pmi8EyBOiJx8bpHC1vnGT88XwKKT8ePyrzfN3JpeIiPGjFtQ5aBqdrF1xgg&#10;Zxcx76gFxwNWAuIjecxoUCAZ5FrIi5Ql8w2osQm0wFXpQcwLmTPmlmzc2iEhizMN+BhNniTzS7L8&#10;pG/+CEjn12w0FRtJedqEVjIOtkOO9II/JbYEjNpIee/7BtJ82vn9JCYZTS0IxjnY5vFrAEMG1lUg&#10;I6XqpTweRO0VHmbH+GdxsOw6VlATuXo51uuEwjABtuTvTC0gsLL9cwUW2vevjBq+QfSGLpcBBnLx&#10;AE8Uu293Z8HnxuAvEnZQYwLlApJSKCoHW4BvQ8X3+Pn5I5b1Vt+vvIKtioE317f4/rvv+/dd17UA&#10;JlWqCmN3TRMvzCbR1PJ7nwF4P5e8AO8Ab/H47opkItYYQCgy4WW9l8MLHikDgRKcK0A4lsIqb5Jf&#10;l2tyPExRWFgHf3Ew5g73YPEXf/Fn+Nu//r8w2cK2D0s9bK0tfujGws1zGQKYWkjYXNQKtgx+vDXw&#10;3mJyZYb+7t0bOPqIgIj57ef4kC3W1DzUDUJYi6oEZcCUy8gdBgRanpHXZ1BYMDlgnjxc82ZPCZM3&#10;ePc44UNYAURYZxCphLG2PXSJa2V2BXh4eOPrPWy2HBMernOxpIoZl8lVq45ilWOjga/sfQMD5AZ2&#10;lNBaUJV/w2CyrgQrhYDJzrDewlIJOc4pw2cHEJBixLoE0LLiffgegRLuKSFRKqqGRAi3F9xvzwjL&#10;DU8fP+J2K3LJ2+2O56cnhGVFDAkuAUgl5DilCGTD/Ps9nLXlmhlbmX4W/urxkz//AldzwWQmrCnU&#10;9eZ7MVj22gxj0m7g9Jr8EkzuOWqGy76UD2xizQZAYzfJf5bgC29m5J4/YpydseI5EDQCY7W6gRez&#10;kgX7GrDOaxUZQieLVOkRP/JJP0hzlWZi5FXJ/52Dd6Mi9CzcULMi0TJnJJOdA6xSuirZXxKs2BXk&#10;gDiXsQPe5HBBY+RhwJ4ZNcdqAKBYlxzo6exdtpYk888KG6sQQvk50Zz1+yVUitt3HQNZrfHifq3y&#10;3kvAjANcsv7SyCKjmlUDBDWJc5Pra4SWM/CHAw2SVTiqfTS/fW1/09YkB2/6WrbmwKLTMhFGDPaR&#10;ekdTGHEAo/97teTRVDVgXsU8fFSCN3yY1QgYBoB3ZQCg+bzKNcP/TA5T5DXlKpb257t12vbipja1&#10;GAIWvA/YgWeDgVMnfAiGtatyUglUNZvSkXWBYRZKMNBtC/i5maGGqEMMtaQirA0k92QvfcjjrNsB&#10;P1IF9yn2pppVB4yBySy4kp3b3JKDf/Zdj5mhemXLvUGzYzkAl8yeIjcVe9qChzWwVxtAafuN3Mva&#10;95XDBemfzEFKDuhLIF8qsbJylo+y+s7IDJqNjhzoS2s67hWt9dGaUv6slx/102fg/Vk9oynttXNH&#10;O5ekHZumNNNyG7TBpgyT19bP4ewfWGKoQ72BDaOs315TqY6y+Fr9IZWcfAjFe1ut/hkxjqWN8gbe&#10;7zNatGHHyEKE10VHhcUWbLvVk5Io4IbBxNvn0PG/cg2seobLnEZtSHgga2ActMzxJE4iSp2gstWO&#10;3J9c4hHdQo1QFPSVWd5qZOdctWHcBrvcJvKwvmA6JtPwGemGoO3NnIDMGeuaTeVrg1eZXaqtn5Fv&#10;u/ZsaeuA/z7f2+Ra0fIdtF5JG7yPBps8M0jLlhpljWlhwqOelNd9jUhVvmNULVnzpyL3+B0977WC&#10;QJPJaYyXkS+mJiEbsb/lxJXLJA4HqTUghdkj7XA0dtgoBGbUiGoLWvOibOBkjBGXy2Xo3S8LE429&#10;KSee8rrw6fcGUNtTnydesHBJlAZgjCyMRgeNxlzSFBdHb8pjkAZv4kZ+f2UDzX3z2w5Rv5uEbQWW&#10;qVYU7iClCmvA89MTPv/iXfE/jCzzodrfhLgA1sEav5OXHptZDqSk/sAS8g7Y35qsUIDkCnab3uRV&#10;b/zmXdmeS+aPj5SQKmBfbG22wRYRIWWqHnDF27H4WlKdkkfEGBDW2L3+m+0CmJw3NV90A2QkWFsO&#10;HpstrJ1AyeDbb75BiAUQdx3ITPj4/BE//PAR7z9+RESG9cVCZZrmApbWayRloM0vrvg3R4Sw1jWx&#10;yV0nP8EZwFsLZ1H+myvs7YQI6x3WJWJNwKXa14RMuJkVKRlcs8Xl4YqwBqzrUtQWuagtjCvyYpuL&#10;jdFqHVIm/MEvfh+//OUv8fVvvoZBAW4CFZWG8cVyZ7pcscSImByQC9B9v93KdwBhnn23jJjfvsHb&#10;q8OHj/+Oz376Ba4/+Qm++fY9kC2MIYR4h7Uey7IgUkRIERd/wfVyQVpfsD5/QF6fYXKxv8lEIGML&#10;SG1dsYuxhOuU8XjxSCliXQOWewQlINvcbSTQgk6p2uEYC5MtQAbLy4rZXeCsg6OiWTBwsDC4Xh5h&#10;TQHgiXIHyAEgZkJOEWFZkFIBFJb7gvuyIoQVOSWEEPD08bmHasaQ8PTxI+5PN8T7ihwIISTcYyxS&#10;TSr3xeUMhwxb13SKBWwsYHyxQJqtK5ZIKSElYDYeyAbX6wOs8cimDkQS4XK5VLs4j2wNJuNxnS4F&#10;aDNF3UKUkep+45yD86Xoi9Vb9nDmsBDoIwPGIIQ4KFTsDjB8bfgtFWKjYu3Mz/jchmY8wNearLP3&#10;5SosGaI+Ui5oLKcz73Apk+bNvyxyR1YRsjY4Y0fzwFoJgmiEBo3VObp+nFEl/XYbICsHAFyiyhlv&#10;o8+w1RmMwZUSeE7QFtaeT1nFvVEk6tYF2jrjSjxpf3G4xoq6sV8bxWqE/3cekOvqUHNkRUXVnmQE&#10;OGiqFjNgx549B5qNx6jOGsn3R8GAWnOl7QcjeyNeSzVgmtezI/n7iPk1stE5Y3lJsGz0WUcqgpFt&#10;ypk66nR/zPs91nvPdIpQ9+i9lcfWsDdINFOW6PAhpJYDGhIA4gOW1gvEGDFNUyet8HsTqk0er//b&#10;nnK5XkGZDiQe2ReOPPB367HZBMiBcMbQQqrnHknQsXlAaP9sBmteDMXETTnsYdybullI9HtJo8Dn&#10;ovbldqXynOCBzWfnqLTzguUWNDrpy1oH6452QS3TQTJdJTg8sjnYPRc51/Dh3Ek5Wx5YHrJmR72s&#10;BqDyIbskmHEfek2l3gbT2pBOCx5PlFR2pjFJPb/4c8L3eWlfJtXiIza5BvpKO8KzAZZuo6L7U2s1&#10;hrZHj4a//JnndZrcX3ltow2vPkVtoIGGo3vxmkLybE+XYKKmVJPXXIZ0jgbFUPYczvLXnhdN9Xrm&#10;jMBJf82+5rVhAycV8MHSjtSn1ikN3yJY62pdmHakm2YhdjZs2H5/+86bSvTcKlK7LiOlWDZQySJc&#10;NcefwTOQWTvDex4UG6pN01SU6iYXwlqinmPSz3qr5+s0kL8o8233ujfGgEyuKnadsS5J0m0fHCk4&#10;R73ja6G4Iys+SZ6SVqmjAQofZspaWhIjzs6MUa8gw4fPSNNaHyTxa209yhqIXwN+3rScJY5ba/vu&#10;j8q8lxsZv2kjSZzchPjPS3mtNuk9kz+0DTCEgIeHh53cjfOLtSnR2cSJLzrJ2pMMKS0UiDPruAda&#10;21w4+Kx57p8pCkbedtpE6YzVobGduGxqJB/l1jttIslBAq1wHxUeo4Co44OmbfwFPODSMH6IWWfw&#10;8HhFzhFEsUuW+F8hBCWw6shACSHgq6++QkbCL//wl90nux1aPZQvG2STtkAoyjsgpdgLmN0h2CeN&#10;zsI5W4JHmWSzAKrUvSFRwwJz93ithVBx5LCVAAAgAElEQVRIPSiL6poLMfSpbQHlt6EBZULKqYIV&#10;JayzeZLGGBBDQIwB9/utAK5NjuZqkK8toaEppiJwMwUgh63Pds5wMIgJeHn5iBQIzjjM04QlOgSK&#10;uIcFX/36G6wdPPGgVG2JvK0qgHK9lmVBSglv377Fuq5YlztyLpYGQPEZJaI6sDNwzsJbwJvyf5PL&#10;4COl8t0JGSutgMtYaEUmA2M8sskIKMOAB3fBXP3uexZHZY+bGgzkYDEbj2gy/PWKz999jt989e+4&#10;LXdcL28Aa4tCY5oAa2EnX5vXVEJXUwHGi8zNwBoH5yaAApyb8ebxih/mCb/3x/8DVmcRUoLJqTvZ&#10;NcaDNcVzfrl9hAfg0oJ0/4Apr7heZyCF+hzMPXwsk0FOERNFfPF4RV4TXHZId0KKCX6eMU8eKSfE&#10;sOL+/l485qsn6DxNiGvA7ekGA1eZXWVt3u93hDXidrtjWZcC1FMZJIWYEGNCXCMQE0xM5Wdf7ljv&#10;ATkW1QFRscK5ztfNKooKc29yvgy1ql+9z1O/PxRTUZukCJOLisNPHusa4Iwt7P1AuFwmuGkGJgN3&#10;KXLzGBMmzHC5NMFLzDDew6L52t8w+wfc7/fijRgtQg6A84iUiqNNZdknihvomamA+Exi34KFJIO+&#10;7Bl2IA0F89w2qpx9xJ57TQIpiwiNtXWmDNPAHc03UIJ7/FxtZw5n6p8Be7Jg4iFCsgjkw3QpER4N&#10;BDQm6Aig2jFyFYa3FsImWT8jOXbzutyCqzaQqrBG8SpjjzeZHASUrMTWQElAh685WbRqthY84HwL&#10;s42HxlEbLPHi91OKWn6dORMoEeF2u2OaPOZ53tWo8j40j3yNeadZHWzsXRxIBWfybq0WkqQYCeho&#10;10dTb2gAnARczmxl5OeXZBcJpmhWGppa54zwov2+GdgdSTstDipL5cUZ6eYsL0NT7Eg1T78Hxg7Z&#10;XFSD/WQ9PtpTKrFuZ6vZwgflsJGDrnIPll7E3ItWAlL7oWl5rXVdmQVVhvOx2+XJfVSzTzBCC77r&#10;RZSw2cbyxwC45kPCHbO61rYaMNR6kjaU7aQqygfyTwuP15TNzc6HX9P+Pdl+03qJBqp30OUV323p&#10;I3wG0kGC4cqzY6uns+bRWxS0dLBuk9djFK69A0mq9ZA2yDkDC/n3DSFgmib1OedWN7xG0hj0HHvg&#10;dnPSFm7EQOWhyBogxQdg/Pel9a21FsuydJWG9oyc1VKvZcjJAQjfCzn5QMsTei14c3S28CETB8Y0&#10;JRT3d5Y4jgTgtGBKDW/R7F7kGXmmYj0jFWp1XFOhcWXDyBZH1rxywCWvk4Y5jQbeLeS1OQsAm8WG&#10;tXtCA89V3P85Xq2hG4mj2fuNbLM0AoDE/4BNpVQ+Sz6w8uU5xhW2bThaeYedoFSU3Fm4FuC0v9k9&#10;3wUxOQyU+CXZKRAoVWB9vxeOLLy6HTC1fsiCKIKo5Q74HiC820OqxfFhLWDLMzusOWtYFug+X0n6&#10;q8tzRrODGZGiNFWdpmiUw0dJehoNbzn+xwe1mhpLG6oN1WmDvUKrdzW1lTwfJMFi9HpnqmE9v2pT&#10;Lo8Ud/9dmPcy0Ik3YtqkRha9WpCQtrBGQUidvc82m9SDKqiHUrTJWg8ZVZoqy6OwxfuMZN8tCKIV&#10;xDLUTQ4tZOM3Yq80+5P2HtxjXtvodxP9lrzzynReG6rIB0+Ta8vD9qyQ0Bpq7ZA+Y1TtD3MMbI6M&#10;amFkq42I87Y/KNZuoSX8kI2xMMzLv9sajtxsK5p/WwHpf/PVb0CU8Itf/H71tq5+88bC1sOgTUib&#10;fUaR2xd7mXJ/LGuiqU5rC2O6sXlySliWtTLrcwfprSlBnUSEGGL1uq/3OuXCoidCoFQPE+pFe3mv&#10;EmwVY0AGVcub2iTW120Dh/Yey3JHSsVSZZomOO+69Q0RISf06XkJ73SgSLBIgLPVUz7h5eWGNw8P&#10;MMh4++YRS1zx3fsf8Hx/gZ988WcjQm5ruhXGrPls7L5lWeCchTWOhbxs4F82tjC38wxrCCYX0NfC&#10;l8BeGMQUsMY7IhUfdTIJAXdQdrDZ4mJn3NMEQx4wNby4qQpqgJU1DpHK4MOkjByoeLkDePPmDcJa&#10;WWPeIZuyDvv/mBLD2cJgd8aVDHDrMM0PuAJ4eDfh8u4Nvvj5z/DxfkOkEh4WM8HAYfK5WiQBBhaz&#10;M8jLHcvTe1wN4fFhhgkBkdCVCiln+GmCRcZ19ngTDT5/fMC3336Hv/k//wbezaCYSjBuCAjLCgqh&#10;hCm3LAQQciKAMmw0QMzI1PbZMkyiBDgU25nZTbC5MOeRTbE0cq4Mi2rj+/DwiClfkWLCZZ7hJuAe&#10;77DB43q5wniDGCJiWkExwyRgmmakJeNhvsDNrgDmdYCQKGDy5fkr9hkOMAbTZcLFWqQYK3MeSJU8&#10;TDmDQKCU4ev5UEKkLdzky5oDlcfYGhhngGhLwC4bprWizCjDb8PWOC+QtoE2ASAVLNryP84ZNbLR&#10;HYWeagW95rM+eg8NsH6Nyar5lHJQRn4OaeEir6M27JdSSP47I/s2DmS0JkKTTo/YuKOgsZHtkFY4&#10;a8PufuZWAKcPHIAalIhdIJlWMMsBfWvW+D3ka7DZyPB7QpRE4byBQpnygZzQfOdTVYz161C/x4iB&#10;La0gZL7OjnnLrgtv9Ft9WL7feGDUwNXegAqP2B2gUPeV0nPV4LNE8G7eMVpHdohnLO6RpY4WSCzr&#10;JylX1gBpWf/xfUFjIY+aG9kwNiWC1mSNyBojUokcpIwGA/vXdJ3JvbsGWdSW1d6GN/RDG5aBQiel&#10;YvHmnMO6rmVtThY8k6mB9pQr4YLXxcwGZjdkGABM/TuaLXxXDsGctUgQdj4VcOZrpH3e1qfJ5jrV&#10;DKNmiZcrucRaRsoyONiWjBpk90rDexyQ5Bo0igNY0OrLVls35mITJ2ikpl0/kzNSVRUYBTxtuHhW&#10;CE08eFgOQ5Gp72NtD2rZPRD2b9L7/syiR1rY7IY71ux8mjVGdGH+pw5AtsyOvup75lapOTWm4e4a&#10;1VqpA5wVULfO9tfeATf1XnXilUZCqN83pgibXQ/GNZz9KtSFGkjM6wQ+qNFyM/qXlzkN1qhszW3P&#10;rDkCZiNUtUBOaX9zvV4PxLxRMDl/r/Z8tvWiqf+lqk4ySkekAc1+ZmS7e6aolPuG7P3lUG+k2tSY&#10;tRoGpJ2BevYdXmXlj76rZiXCgcRRhpMGdI/CPdua1cBlecZtYOkGehdcKJ8yz/fr/mh5JN9DEhTL&#10;e9hX8xXPQVCzw7DaZ2nYi/TWb2GubSjRhgjbnNII6+M9gC+zFfa4USVPpgrEG03ZlIt4SjK4jS2/&#10;k7eQcL5P8mEqV64BhDWsBctAUSRM09xtJTvJs6rPANOHRft7lPu+o9rW9HMah2d6I3fxgelIrcgJ&#10;FWPmvbRx0pSL8jnkpAKt7tMyRUf5GlpGmKYaGhFWRnUsH2DJgYT2OmcKnrPB4MGytFlgC2z0dwHu&#10;f2fmvZQ7ycmJ5k2/3wDRPbO4fJDfSA2wKExZ1BCoXKxACvoBiww7eWSDwmw0tfTMBNeSlzO6nUhr&#10;OrEr9PeyTn5zt88Z2YbDGUbbDZceSrLQ5VZBmudlzpx5kDszm/93GYprbN4Cs5A3F3XmuSeBDsl2&#10;k3Y2vBnUpHSjRmz0IEtAaHSAyoLs+BBuG5tsyI0xSMiAs8jGIGeHRAYECz9dkGLoG6i1YMVa3kCI&#10;/v4t7huwjlX1mfDh+x+ASHh88wg/TyWVHAaU6xAoZaS8VCcNixg2ZvoGdAAgIFOCzQXcvj9/qOEi&#10;cReGR70gKqGwuTJ6KRJiKAzpEiCTalFfn6EKPOampKjAfJNv1fK65O7W3y2H3RZSS0SYrx7GTBvD&#10;aK3MSQMQFR94W/BY5JQRKcD7Es4a6gBhWZ+BvOKzz36KeXJ4CQt+8+vfwvoLnDV4fLhiWdO2VxAV&#10;i5lpQqzWKdM07Z4vY+zeaKiCr956EAwCEgIRsi1Ss0hATASyxf0mgzDNDnkNoJgRc0JGxGSusMnj&#10;OT3DXzzeTO9wdR5pSYhpy9IozxxAiZAoYk0rnl4ivnv/AyY3Y5pmPD894/Gzd3DWgtKKi6trr5jI&#10;IlFEzsVSxaLY0GRkZFu25Wl2ePPFI/7wz/4nzJcrPvzwsexPboKtSgJKoYS5UhnIGGux3m749l+/&#10;wh++SXC2gOzOGGQUKzEQSgCz83jz8AbkCV98WPH3v/oVfvsv38MkDw+P64MH5QzvHbxzSDXcN+YE&#10;YzJoTfDZ4c3lET5bzN7DXy7IgYC5DFRjSDAE+FieE+ttt4XJKKmz87vPOmhNRMBcGksPCzu70jiu&#10;BTixkXCdLvA1qHiaJsA2aTuw3Mt9scYiugKwOeuKnU4dnriC0sOZArS0wEvnPNxka1A1kO3E7KIS&#10;LIDlvpZnMwckSkhLKMHBplynmGLZf1sR0IIujYETgHDuQdHbAk6JevCULg3ObLj4uu0D34s5Q02y&#10;lmSTpjGBNSkhL0zkuS+BanlOyLAyefbzM5Vb6WhNnMZw1FgjGrgvizWtEdQk1pp6TTvfpA2LbOBH&#10;ygnNd7uAf+gMStNqGwHESems1jRKD+L29/t9rc3R1OXLvd4whWHVGkpjAGfQh1c9YL2tYDZcNfnI&#10;etXYqXJNc9LDwcu3FE0HhQLYvdfsFTUlZa+1Wi7I4V6x9d0AWAPEHJhdouUjhf47GmDNZc0l8B69&#10;TtZCZ0dNAwdyZHPllO/Bh3palpK0V9TYVBpJZTSQ0BjjGnGj/D0ztrU7Daajar3E1/MONKK2q27e&#10;6CZvzPCWtULS37kB/4kOAYLG1T6DcgeOIcKM0Z6VSsZodVjzdHfOwcCq+7VUxbTh0rIuehB0RrGB&#10;MyWkr9RvGc4fbRA0dvVuGORLvWsc4LPr+61j/vc5ESxXyhio0nVZ2/e+JhOMRVeh8vDpfg0MajBr&#10;JYRFOjb3LR1gYGuWU9kHNseEPLRNAlMw8WciVbu7bPNumMjBFttIRJVpbzuTWzLtjkM5TfkzYgr3&#10;14FproNIJne/earXtvtRAzu1t+kkhDb4KBaDsfYUIN3qrVhrNltM9PBgylQyrxg43ns9s9kgsSna&#10;4Xn389T7+9yAJEq7vdm59p3K3uCchXOmKDfjprBqId/aPtXPr/odLDuLCSXEWO5/HODbM59ztzs1&#10;xh5IbGfq/hHrk4dx8++hnVP8nzk7vLCddeWDDFHXWO8jBZQEnWWuh3Zua/Ve+3fNF/vM0k1mAZzV&#10;YWfWb9p+d2ajI21k5GtqNmifUkNy7EzDy7ZruanzIdRKmlWiJPg4Z4aqy33tHncuC9ICSlPMaZ7x&#10;cqAi74W8rttrJhC1tZlBFHcjvoa3bTbFprsjaM9aryfr2VRoV3lHmON1Xq7Zgamqthu20E4M0wYP&#10;mwhsb1NVUFgY60rWCSxTD0/lPcyGPaJaBjtbagCtXi/fQxIhqhojm44T7gdPthJJt7VT/ttmpbYn&#10;IW25VeXzFvyn2Q9rPdKhDxEZZWdqGA3j27toQD9/FPuo14aMZz2bDETXLDXPfPI/hX3Pa60d8aci&#10;tDy4WO4VI0eSH8U2ZyRn5YU8l1ntZVQ0YFbrYVxboWuqNUbc+dhpAXL84d1kN3Y4MdFYUBrwoUmO&#10;24POQ99CCJjnuXvyyY1r5H83kvlqU+tNyueKhQdsRU8Ze8RgKF+T7EONIaIdgiMlglYIaA3cccPR&#10;/Uk5k0GTWmseU5z9sv0u9Y2NP5wSPOD3T15364rNhjHAVIHHdVmwhhXT5YL5UvzZY6xhtcYyqRsQ&#10;uw9a+TwhxlIMF2owUlyBXBgo5XvQfoiTUgX0qDPxYVqKev0enZVUmtMYbuXfe8PQNq0NdCCKdeBB&#10;VRVgutStDdhyLizvbci1efabyjxHSJVlUwJgyRYFwFRT6WGAsATMfsLt5YbFGXz3/nukRFiWFW6a&#10;sK4BROh+rE0qy32Zn56eejN5uVx21hg7D7+UECljDRHGPsKZEoTqUFjbBQwuDYnJtrDFiWANlaDC&#10;FDFPl9KEuXJBp7kGtVbglqo6ImUCwSClDBiHb775Lb779jtcL1d8/PgRgOsqnQ4q1SFkui/9Wmd0&#10;lAHGWnhngUi4Pl6QQPi9X/wSawxIZOvPADmU++aNQaIVKQbEFJCzwQ/ffovf/vpf8Sd//ktYZOTa&#10;LCPbg19sChE5EN7MM6YODhY/d28dnp9f8BxueLg+wBqDh4eHkkcQE+bHCYYMKBByJIRIMDnhYZqB&#10;bEDWwHgDQxketgMLTdJujCnWTjGVRo4VnLMrfvKZBSTBGpjJ9eGvtRZrCH2o2xpUZ2vgUFNgWQtr&#10;AIf9UNJ7jxADImVMLCvFJAPrbA9ha6GI67KCKGGymzQ7J0KuLHzJSmpguTbxHwHuZ5ZxGvt11HSN&#10;CpmRL7vWGHHP7bO/zjzOtfOZM+ia/ZqUpcsATGmDo6nEZBHICzNJEuBngdZAynwd7brxdTQq3vjr&#10;bX6gWfXPlExp7byVklNuE8GzbUbvIQcK7drshx2OkTJIgC6tDrKdAeucg3f2YAcCbMGVmje2JHBw&#10;tQP//E15pYEy9QfKsz4IWJREAOlFKc9/2aT318IGzlhjFZl8UaRtUu/zbAjZfEtG1JkVjgyc5etb&#10;Djjk5+AWC3KNa8/y6LpokuOjOhJqcJ1kSG/rna/FtO39Cvs+pQQKK5wrg1tnS9pKI0C0Zlyrf+X+&#10;oYE8nC0tQ67761B3+u5roDRnWTTRWc3akiQh7lPPr9tlnrsKtQ0EiKgQLwQztxOUFJsCTVavhULy&#10;fa3Zo6iSduTTfITDHpv5MEg/s7htkPf+YA+j9WZyT25kqRFr9HAmMl9heT24fk6e3e380vq6s35J&#10;U3TJa6ftH00N1RQe2vBN9otagLhk+mNglWOgB3Ly81qz9xoNYkcWQiPPYZ45wC1cJMmMh8PKWqur&#10;zSjt3lPasml7hPZclHNzbEV4xurWQB9eF3BQVtrGaEQEGaapWYqMwkdfw0L4cyL9xOVQTgteH93j&#10;M9BVUyrIAcEoxFWq6OTQWQKMZ4xZfr1lfSZrulHNJi2eJDP/U6x0RnZAcmiv5RlyjKf10fxniwor&#10;C7KpVQdOZxiadHMYMZRlBoIMBdVUehpOxIf0Z7kHvA/ryjmFzKGFJ2vPRIwR1hS10p4QRXDOwzsL&#10;Y/aD99Y7jpQZMttjW/9jWxZNRdowJ2nXJQHzUW9xrH+29dkcQEZ2qKP9puzbVj2f+fXTrP/OVHva&#10;Wd+GlyO77lGNIn9H6/fO7Ma1DA8ZSt7JPpl2/Zvsi7U680cB7/kmJA8a/jPt57hv98FfjjWI8qZL&#10;KXffiBRJqVyUGrNCY5xpTKPX5PA5o8vmmkSah7S13+EyYu2g1nwFNb+55qM4kqmeBR1pdjn8Wm+h&#10;IHtJOs8fGPnXy3sjmy95QGvgyIjVKafK2voYNRGbRc22uXdwF/mU3cg9/lvR1K+BYMO5Djxu9wgZ&#10;uL3calNcWpoWVFnYxLlPjltgZ64AcFF05Q7w7tcsdUC9DSOAPRMwV8mbs26z5rFUGDKxeuy3NUBF&#10;JlasTVJlolRgn8CeQeqsEmt5UWb6ZzEozHdT10ILkaVMMA5IMYKoMHdCDfUMKYHWCAMHZz0sPNY1&#10;FsaYePbBLbDqPX33rgQGd8m6O0p+13VFogzrPFCDX9b7infuHWJKmKiA+JmAsETEkGEsEGKAdxaR&#10;Ita4YrITsilDjpc14mIvdQ0ZEBJgMpwzWO8RKWW8PC/4h7//hwIWO4unj094fPy8+PiFUIGdso84&#10;75Hz0pk93k+IYcEaF1zsjIUiphwRkZG9B7yrwcGGSYMrI90YXK4zwnO5Jk9Pz/j1v/0bnr79D8T7&#10;l3j70wuWZUW4rTB2z9LIlOAdQDHgOs94eLggrraA3yHCEPAwXeCyxdUXy6L7xzvmacbsPExVDFhr&#10;YebiuU8p457Wwuw3FpOf4I3FShE11xhUA3yo5g8Ya6tffQ1gppIb4YyFnxxiSqDqG2+cg2FZEs2L&#10;d+e5bUyxtqnD4hAI3jtYW5jtjQmcqqKrSBt5YWLrQK6s20wZbvIFFIKBtaUoSTGBgoGd6mDCFiY9&#10;pQTnbH/2m3fwdtagP9fW5qHMeRT8zc9KCY6NrCmkX/dZgTPyhT1jpL8WPKYFQjWmmQxylc0hgC5H&#10;54wv2VDwAmh0RsjmbR9m7g7s4JG9m7Q/kKDcCCjUCsKRpZBWJPKBBv/z5rkswfGD5Fa5J5KR3mTM&#10;7dzbfh6dgLH3u3SKT/cRVNL2d+mbKy3wnHO9MB8FDhrGtNeAZ+mrLAF+Gf655c2whsLWrBNTyBIp&#10;pV2tt4XftmctwDkP7nPK2ZmFZYZdThO/ZGeBYPyzSZ9Tbo0kgwx5k67Vo7L2G9m4aKCgFvLXnkON&#10;/c8/5wg8LxaGbncNJaAUQoCzufueGGPgnUMIxT5xBJxKUE0O80asQm6bwGXsff9h9pVHW8zjUEXa&#10;ifI/l7kUpgP21O33epCdCPYmKrlPrzHPNCIWGGtb2h3sGHjcgkWwLvNArdUtTCuphjf7ZjRsgIEZ&#10;qJw4aCXJQVrIoDbgNcZU+7GBfWc+Wt7xPWM0aNUG8fLn25rgw+kDsW3A8pX7At8LRhYFo6F7W0dW&#10;UTEZcwRAuP2aln/SyUuVcNdeVwNZzqwNUqI6nLPdfiOE1C02JPuTD2zk89WGYloe0Fm9JdcVX7sS&#10;nN2rg82r9oMaCCT3y8NARTy37ZrK814b/PN79ym2ObKWkCCwRj4Y4RQSPJdDpeM1Pg7ERmGTI3Cc&#10;fwY+/Gn7BR9gndkkazUcfxZGCjG+Hl/LhJB/zskzOsCa1SGJxv7ntZXmfFDOGMfqPnNQtI3Wi8wZ&#10;Gp17Wj8h69Oz/eBMTaGpAySbeYQByd9p31VmQHLcsn82YhkrpvSGbUdNqfSwxuJAFmgKnkb+PfYG&#10;thIXuMVUybYyjCBa9qGmUsJhkCYtoEbkJmnxwkke/PnQcrMk6Xdvc2MYy5+EmuR4XeRA5YztLgc4&#10;mlKmPUOaQlQjVcgAai3D7WyYIG21eh/jLSY7qc+BHIz86Mx77UHhGyUPXOGFHy+2SvryJuHYWeOI&#10;IBsuGW2ySunNrgEVG5OA+Y8rIUbawaxJKmVBOzokzibEmv/RyI9U2/Q0hnp5DcsYPzTcuA/SVeFR&#10;L+8rbwRkgaqx50byj9HDJw8RWbjIQ0A2PXvmTu7sLKo+9cYYXC4FtASTTfMHWIIb8v522waTelBg&#10;TAmuFWfV/zusK8Iaijd8jKBECHEFYZOixpgQQ2R+dAYWJaB2DbEEazpubcQKIwK8LQxxyuggMAxV&#10;JmDx6U2pyD+bAsHkEvqCXGxxrHXlvyNVqxeCs6YHiHX2PopMerMlqBYxlYW5fa5c7F+Kv0gJXs1U&#10;Al8jNc0Z1jUgpgLQXq4PNWwVuEwXfP7553j//vsiXYM5rIMQAm73ewX5Lqpn61HKVSwPYsrdKijW&#10;hjdlQoNTHCxmf0GoNifGAjEFkM0w5DD7CfbBIK4BeU2AA7y/lutsbP1uRVGxLgn/9R//Cf/w9/+1&#10;q2+8LxL3JQT4GGEs+uBsXZeqXCiDJecJlCxCICzrCusM7OQREOAfHhFjqBZQBiFEeF8Adj9fYEwJ&#10;mKNECGvA++9/wD/96p/w+zkgxRXGzOW9bQGbjWn7ou0NkXEGzls8Pj7gm6cFb66PRblU1+Tl6pEr&#10;oD3NpvrAN6COME9F6gsLJCqAOqxBthaxMVErcx7tn6vtUs7AVIc+tJPF16KYO9F2CVr1/AQQU+zM&#10;wJaBkquqxDqHGFMB2bNWvOYO4udqg2CNqYME9KyImFLJYmjrrlqadd86yoAtGRGo14kS9evMLW7a&#10;Y6Xtp23tNLBRa/w0xo8GmI68rEdNmcaQH7EUXxuWS/9VGRwHoIeHclCz/UxjkfMhqmTiSNs3bZDf&#10;Gk1pE6OxnTWAb+Q7K+WN1NVV1L9Xu48y+I6z90Yej6MmvdtYCAB/VJ9IYFcLqtJYkmW9pm5jxZ+X&#10;EStEKuW4Go7fo9KolOeifR8Au4FsO6uLnYw71FNaaCoNmkKN4S1BtBFBgSsqYqjKOIuuCiPKFTgh&#10;pirdFH8kWNHl/EqY501h1urRztRSsoRGrGFez/BnRxvgSAspjQ2nqUv5NeMNybquqsRYY2vKml16&#10;AO9reVfBwo1BXqx0jrYM0lJL2lFKwGLUtGl2Q7Km5QGack1pzdwICDw28HsgrA2FRqCgtCiTzWyz&#10;F6RMoHi0KOLrbdTA8vdsIXk5FxvE46C23JuUIlsvFtZ75FRUCRxAMOx3tGulemUzAPuMVS73NBWk&#10;F4F5Ta2UiOC8OwCSzZJUs3viA195XmhnhzaEa7+r+TdvA8xClKGcSw3VapEBSHamMtD6KM0GpX9G&#10;Zw8KEjnE0Nb6axZBI2b2YaA2F2Xz9h3dIehyBGpKH3NkPVtH4hTtfpzbKphDTaOpj7Q9VuIKcsA5&#10;Avg11YkE5qRFjgREJWCuMVLlcG9kj8YJBdIDXrPO4Q4Nbb3zc1mzLxwpAUZkkzNwm9drmgvAp5BY&#10;5BrnljMjUPvMN3uk+BjlOo1AZ34t21pq9VZj6HNAdyOBSRUCTskuWvjp9r11koFGcuGKSv65j0QS&#10;c5rfKAcF8vptpAodH5M9FB+UczyzncvYWVdvWTTIGw7VfP+L1ZeBtEDdfl/vz8o52TL8JK4GpurT&#10;B0BnBGGtx+CKhPLztg4fCnm0WDpuBFM5wJVrmStguJL0eEbk07w0Drpr658TRCRAz5UVZ59V20+5&#10;ck+z+dKe9bP/LhUtZ3t57rjuj2ybI5l7vIDllH9ZSLWFvoXNpN3C5T/XJuo7H3lrYZw9BCDIB/xM&#10;Jjl66EcTTE3qNVpocgKkTVt5sT4CSTSQQBaBUiYlp0XaYTlSFMiBgvTFfE06PWL1nSkCNEYEv36S&#10;9chfV6oE9qC+2QH53ButWS6d2VBIn+etqLCARfWKZ427MQhrwO32grCsSHEtQbCJkHLcZEcwxbee&#10;Mox1zXkThBL2SinCOdNZ9i0gagrP0oMAACAASURBVPuMtOU1VJY+fw5DDFXCX6xCOnCYc/HVz8XD&#10;Pwaq72PqpNaiu6mlwnrO1IYfFqbaMZmqEii2K/WeUi4WNNbCOlcsFFogsAG8MQU8TyXAdb2vmJxH&#10;jAFvHq6Ypgn/+tW/V4ZcQEoR03RBagVovdfz5YK5WuQ04J4PBzljtxfdztWgQos1BtzWBRfziFtc&#10;i5e5mWByBsVUvC4JWOOKiy++b5kSzJSRTULKEd5aOG8xT1MBgqmMXogKYPT8fMPf/s0/4v/43/8a&#10;9/uCyVl4d8Hj5YpG8nLWYprm6qVcBho5F9B4Xdd+kLV777wreQvTBfAXLMuC7FyxZLL1HmaC9XVd&#10;UkYmi5enFV//+3/g5cNH0DuHW1gQ4qUwY40FmbxjBU7TVELHrjOWbDB5D0q3AnQ738OAvWGMu2IM&#10;gcyAlZAjGya6+tksssl1iAWQcWgCwtA9Q4v/KHUWIeoad0jVa749264zHvLOe9UaC+NK852oAO1t&#10;74hr7AViRIZhPtl9Xzfl+Zyrh34L27PWIFECYAtABwPnJiRasa6xM0KtdVjCUnIAnIWxLSB6yyEp&#10;oD5U6aIsJnkTrw2X+Z4rASDZkI7Af62IG7G+Xwu3HTEL+RnCvXd5MSzPLzks5uxcDtAdWNEMXOQs&#10;6wMQwZjW2lnAm1EN/NNCzPjZtXldup3ll3Y/z1gwIws9DpJLxqoWHKyF7MoQY735SULZWAPU2jNr&#10;nfB0bMFkVrGzaKo1U/03eZCZ7f9vIJpk72kKBgli4kR6PmLTSRaiBL+4tUxTiCzLUgezvg/lNjaf&#10;ZQG+VAbk9V51VZ91cH5j2rbzy/syZNQ8+EcWhHzQoTUjoyGP5n38mixYPj9ndjgS1JaqGK2hlHtW&#10;Y2txYkrJKXIqOK8Nj86sg0Zgsdb8aeCKtOs7swoYAZMjZY+0x+Kfpz0jo/17t8/A7AJYZfaUxnyW&#10;Ay6N0Xj0d02HoYbZJUlDDGqo15gcuNHeo/+zYj8kSUjSKkx7brSesH0G530P5OVZFCGE4X406hWl&#10;3dzIf1frpTXrr9esTOWA6TWfXv1z5B2Du52vMcaaB+SGPbJcM/Lc10Kytd+V1jRAyXPg1h/aGSyt&#10;WzgpgA/yjbO9h+AMfF53NPyBA1Bb+HPuPVqzbtRIX6O1MSLZyfpGsyAZOSFo91quF81uRqv5RsOP&#10;M+W7HPpKCzptr+FWIdoQ/cxGRxvYjMgnWmisxGtGNk68rh7hEVIJqFm5jEg62s9KwH+kmBm5S2jn&#10;mwRS+ZCu5CskNkyHel953T06v7d93Kh7llbHcnBfU6RphBqNlDBSyPL7zVUX2n56ZsXZfs9aCxDD&#10;jepA1fRB6h54NYVNuSeltXD2kQ1dG34r6ru2r3FF3KiP4zkaI2soaZV4JEI6QSShXRiuVsfI+rVZ&#10;jP1/tL1pry3bdR02VlO19zm3eQ2fKIpqaMkWkCjJByMNkvhbkB8dwIEC2JCSQIIsx4EdObIEqqEk&#10;ku/d7jS7anX5sJqaNWvOOpeRRILgbc49p3ZVrbXmHHM0uRFIN0vp/VCDE4H7s+M1gkRO5u92v0cc&#10;O6Q959l+LRHgznplCeeV9oauHOM9PHVBsd4Dn+ea8/ngPZdEn002+TSagqs8EZl6w1Nm7a4BEbxO&#10;qWxOkw4ZVlRJTBk5LMKcWrtInuz0JaEgoyanP7PNkeRGnFFHpfLeu4PUVrPOkdgtWrHBbRm0yZ30&#10;LmiheVLj1P2xJL86jUnBmQd0Q+jPb56ncSid/Xs+pBGnma0hSjnj6el5vAMxRMQYEENlOucYAVv9&#10;yG1n7qAGC+ackQta6F87MExGMbZ5zg9kdZvoGiDmBiSgh2OZAQy6ycMUO7jzOVdW/la0GkzG17DW&#10;XFDQ2NZtbFw9Wus4wdp9GPL2Hm5TznUNyCnDewvvPDLqe5hKag1A9T+2sUKyMRnYWBBuC9blGff3&#10;F8Q14PnpEQ8PnwYjmoMuff3dbjfM87xrAihbrR9q/X1b29rLxgJmxhID1pzwvK54ePyI6VUF0ENe&#10;hiQ4xYg1Z0yTAwyQckQyCSEGfO/tV3DBIC2bjL9k4OHTM/7sT/8Mf/ZnP8b/8yd/ju9+/g6Tdbhc&#10;r9WHFhNSTjBuHgFZndkVUTDPFzw+Pg12V4wRuWTM8x0ulwmzLbjeecTSQOQcEVKANa4dhBbDarcY&#10;pATEAPyn//RjlFwQCvDt+w/4Zz/6JZRQw22tNUixDoHq82z3zRTMzuF6mTFbD9+uyRoDizooQOqK&#10;kZ4R6UYxU3MbTQ2A7aHZ7R3G2F/q11mQoLdSkFtzlIZEuw6CUgZCG2xMfhoFTS2mTAtn27h/+VAE&#10;VXsiZzbIPxcy8a/6/fo5aRZJ84/ycEPNg8469RMMLNZl2RQ92EAJb/0YLIAwMiQVk8Te5uer5vvI&#10;FVwSy683UbwQkc4jSTLJLdXOhtxSIUXDcTuTlBbC2r/jrH3qd84/t8aA7D9bshPiQ3TpLNSYFpxJ&#10;JYFOlAlyCNBkn1vK7DljcZ3db6m45IAABfA4UKc12rWeaEPgxoa2rp431foJyDmOM4UHHpdmF8ct&#10;OHiD1ln21IaB+0jyWrPXC9y+Rap/JG9VnnvDLRd4/kL/WbWhAFOG1KF4IgHz1pqdBzqavyxMQVgj&#10;uQcQ10X/M+o5St/xXh+v6yoqJCWwRPq6M2sCyeqD7xUaaUTzpdXYyft3e2NmVRZ5rWWkZ64pZ8+y&#10;Krjt1UuNHH33aGMpDVrOlDSSRzKVt9MGVLKg4AoUCXjrcnVqsSgNfSUijRZUKCmUS8kic7Z+hrhj&#10;SVNf7lIK5nkCtUPSrDDG52cWb9TrmwIF/HyQLLbo5+/rvmfjSBY7WqMuq5aKanV6Rq6SlB6GMOx5&#10;UKlmR3UWuCetBWrNI3mZW2trZpDia6/ZBkifndYdPOtGuiag9j6OKfW1XKB+X+Z53j2/QSwk74jE&#10;QN98mrczAdAsxsqLNoFS7UQ/m1QP0us+Ix9KNilnoY2WBXvzodrZgFFj2nL2PX9GnFAonQHS/qjV&#10;OpIn/JkFhqSs4vsvHeRIQKrG6NbwFOm6ped8ZulI3wE+pOH18ZnKRTqj+9d1kgtxfVPJpWf7CX1X&#10;vd9b5pwpSui5QPOMJP97KRT5TBnbP/eyLGO9UzUz/2zcf567bez2XfD1Wgae6cb+nbCz1D4MfbP6&#10;vo3PQs4COgyWSMS81vvcvLKX6jy+fl5y1JDWc79HFbhOB4WvpCiXGOkaHqrhq3yf4ORd7ZolJbNk&#10;L8RtBKW1ud+fjbgmD3a5ZKjxD8q8P7A7lJeje6NuoVPYTVk09hl9QamVielNcH+5ClBiQkndbgPV&#10;w7vZc3hvd3YLnHWiTVOkxlqT0kqHCF380lRPul9ac6+BJrwJdcOrESqb7yXmhWRLoE3dtU3jzM+P&#10;N3OSr6rEwKLXRg+VDtYCZsdu7KBhpWnVnxNuFWyep0v15EYW5WZSUdIT0FOKFZDNgPcVNF3XFSVF&#10;rOuthsrGFak1ATlVZnLBRkHqYL4zpoLrpd9Xg5K7hUraUs1bOjWMhSkWQAJy3fy86eikGYBnt7Yp&#10;QP36kuBsBtrAwFkDP9kaKooKvKeYYFuKeUYN1IBBZWnHXFn3pjbPBXUdv7q71nT2VD3tJ+Pgr9Ng&#10;45eQEdeEGBLSmvDzv/0pHr/9AIuM+4vHcntCXDO8nbE+Bxh4lBKHdxyV5RtjEEPAsiy4Xq+Y5qmG&#10;lprO1CQ5DpPbbAqKRUmp+t2vEcvziuvi8eHdR3zvm6/gjcdqHZbbDSkFeGub8qB5kKeM6W7G5dUV&#10;xttqozN7GJsRI/Dp/TP+j9//Q/zZn/05fvqzn+O7dw+4f/UW1+sVOReE2zNCDHD2isv1DsgZYb3B&#10;mmrnY5qU0TmHNQIGqTLAW/htzkCy3Te2Mjwfn56Qc4EpTUadC0o2MNYjYUGxCfdvrsgWiEhwlzt8&#10;eHhELhbz5Q750yNSbKBHrv7N82WqSgNYOGfwxZt7xPQzPN9WTPMdnLUw1iOGOjTo9mVtw21h2c1r&#10;GBbWejiUBoAbONgmM6zv1LYfGBRjm52TaWEulUWPDq7nXEH8UmBLfRdToUB8GZL6vaTQHlgyPW/C&#10;Ukpgd7XqllhtXZg2FFnWWJUs1mKaHGID2UxbH8ZUS59iml1Urr6I1rlqc9UlcLYOHUzF7jaho5ED&#10;G88keX1QxRsjbT/mhQEPb/0cD0he9J81N/2zUF9biRVL7Rv4s9JsejRQjgMDdHBBGwuagdIBAy4F&#10;l+6Zxo6XmNxnwV6cccVtQ7QQ4zNGiMaQ5kG6FBDnrCXuhb1nMZVWdG42dcOpz2D8XS9MeZ5BD1Pf&#10;/IHdjll98A4nBSRnK+VU90hHQPZRVRJ//ENgZhuAW+er8qk9W+rdS73Xu51Yb0arHY4ZKhtjurUG&#10;J7KQGjYXFOOQSoI1rg47WoBoimlYB/W9bl3XFsJedr6qFLjX6sfOEtWeK1+7GmAuBfJJexGt3SWG&#10;ozYM3Huy56Hu2NQZW6/Qm+HRJLX3Zl1vrWFyzUoHkCxYNECY1/68EZZCDLU9iA8CNSsxEejp4ebt&#10;nKMKEjlAthBV6fb7+pzcwRZjN1ig6tYCrCHA2joQRy6DPIDeVzWSioEZD8FYDAKCxLLuHvv7RvWY&#10;Y2WtxeQ9nK3D+koQsAM96rUvZe+Oe2m26wGqhY+1Fta7rem1ZihgduHPpvUGZiN00f23AtRGHFx2&#10;5eQAYxrpzBGCi5hn0pRK3U6r7p2s10EZfWqvrbrVK0y16eR5XXw4wPtQarlgeN+GTT01FA1NXQlT&#10;aqDryDKoQ1qJuDWIce21pLY2ueUWbRlbR8DfOQd4X599bsxUc1QgbLZJeTyDjAJDwo8lVjatN/ZE&#10;O8C7ZneILZvCoCpYq8VmfddyrCq+YlptaJwKXmkMeMnC4yzfRgst5b7+nGDGByuyQibvlAtnCiWO&#10;V1APcIm4IJEfe49OVZfS3ioBd1r9K+07Z0G3fGAngWp9H6DsV0mByetEDTCnz1ti4Z5hOxKhhw9I&#10;6vdMO0VjtTdMxLdeJ9n0emFPqu1ZdiBgex7e6jl3+880FCe95qv1XydxZNWm5GCF0/shpmgdhFvC&#10;NJfWFScnSVZOnD2tqS/PlG+HwS32Ie1daVZyzbqrW1nvLxvZ77C2ragepN9PI61IuVuS6uQltw3N&#10;jlEaDlEm/kacNKMe0ayUpMEPt+mR8sVeyh/ViGwS81+qY6Uedne/zb7W3XIgzQ6Ed842bKyMfKWN&#10;cFKI5VGu7hQCuTmn3LISKlHSsjrnHwS8lxLA6TSX26/sWRiJyWfN8FOlD0xiiR2mlIXA8kq6tNRc&#10;a4A6XxCSTJu/MNS2RGJlSAvtrBk6AwroRshB5h5c2f1VNRmuZhlEGSZSqJv0M6VF/ZL8X5ue8YAH&#10;GnLE75fEouwAAM9C2JhsFjGGtqCMOs+i34NOgukhXH1EC1Lc1CIxVKucFAPCGho4WEH0nBNSC90c&#10;BwEwvLSH5/gAPzO8qeB7auBntfXoDVj9OzRmfc65grCNRVwKRiNgjatqgLQ2Vr4brPi01KIqX67V&#10;0qfZfdTPHuufwcBkA1tsDT4zDtbUYNOHTx9xW26IMSOuGY+PT3j33Xu8e/cOH757j9vzM2IIWNeA&#10;FKpd0A9+44d49dVrJFeQw4pX92+qlVBjYOeuGqBSXVMBZRiDeZpxf3+Ph8dHXO6uzRbHjHvqnENM&#10;oe0h1Y8+5er5Gm4R6TkhPyc8vn+CbfcxtOdTCirjfoSqANkUJESs6Ybn5Qn3eAVXU3Xx+OEZ/9v/&#10;+q/wx//2P+C2BKxrxHy5Yl1XLGvANM0bG9J5zLmCDzmmdp31OffiNuca3DrNMwJVzqAe/nfXK1y4&#10;w8fvEgneaU0GKrA8RY/JGcyv7nB/veDDba3gtnF4eA6YTUCM235RlRSu2SsFpOxg7YQv3r6pSoSU&#10;kJYFBjOKM4itqEJJ8H5qjVQeapDaSFXPeWdNHTi1TteYysgvpR12zHoNqLZF1uwllN77ygbr4TlE&#10;ZumN2wVa5nxUjOyLaYyw3JGbZwxMHxgAw0KKgh09aOh5WeoeFRNgLK5311qAoSCmCOsNJjMBUoNA&#10;2PeD7Wm2vYiDcpRRzPdxCuRxBukhTFA4hzQ7C8kmgeeB9DNCk+tyifLZkJrKxLmnIc+ooYXOmbUC&#10;Lb6oIo+fIfQ+cfnpS8xF2eIDp40dfZ4SaUErVLWhNn2mgzUqZOJQprVUKGvN8/E5lJ0vs+Qdz+u3&#10;XZgtqQkpgCCpG3pjKX3elFIdH1MgRJAIH0IKc3vPBCl6bwL3NQZYA0ztOMxO8kyZ+JQhNaTOphb3&#10;9KwaTaq1NfvEmGGxUzOZat0iKQg4o1iyMODvPV3HUgYGtYHRamdJHSPJgs8k/tyK4NifFOajfpRl&#10;b6xYyryXvfM1UOyMoamxXbU6X/NBl4C9l6yCemBxB177c63PxogqG8nGRRrA5AaUxxgR1rXu404I&#10;DzQsGLbfTwaw7PdF20AkpnjKDZg+3JN6RscQR8+xDS/2lgd88CiRbSTlmsaGowG0nBDUxR4SSzkL&#10;TOvcVXuCbQ0oSxu6B3chA4+CvQ80WmahNVYFPSVQfdQXncxTG4Ntzbbeo7A1lsF6XWsO7NfDmsIR&#10;uOz5Q5pVQz/T52ke73fJGcbtVRUSKWDUAKT3pz+bKi/6mcCDjQ/3jZACecCocw7FHINWJXa8FNgo&#10;KcDOLHA0Jjz9vhIDV2KlS/udpJI5C/iUVI50MKJZGHNLtzMWOCdK0u/HVY5aeLhmOcPBchqaLNWS&#10;3BNfGrycWZXw8HpuFcUzfej7euarfWTtg+UcGFg7jXqF3tuXCBsdkOT1ex8S0zM5JVq3bmBl/7ec&#10;tS7ZK9FnlVIC7H7Ab80WTy4Noc7OdPo5uc+9Rqbh75YEiGsA+I6kYs3eUqsPP1TCbBlqVaqQLaXA&#10;1ORZ8d3iX68pnM6UGVIvow2T6Ht0JPcAm0019eMvuz5bwxOpvZl0RnJg/yVVmZbDqfVvEimln5fS&#10;PkXXVx+wo9C6eCMtVItqWTEgDlhgXiRt/b3A+12QjCijLOMh9ptPPZs2RsMxiIk2nFTGdMYEomBC&#10;l8bwgljaBCir/6UgHY19o21ImiySFqAhBHWgoDXXmjROayCkQ01qHvgBotnGaA0NLXJ5kXO2cZ8x&#10;OiXmGN+U6kDjGLJEcxJ2izLnU0GKNrncvLEtUlpRcq7e9iWjpFBB+uFtG+th1lh1zthqi0M80ipB&#10;yA2lhLN+TOdyn0g2WnD92bkNuiycmypr35RqYZA9TGNz51wGk8dYoMSCuFTJqWtst3WNyCHBOQ8s&#10;ESF1pn9BjhEhRSxrQFwSbk8Lbk8L1iUh3BY8fnrA+2+/xft37/D8+Ii0JqQIOFMbjRRSDeFFZezk&#10;lpZrLhaIBrOd8Zye4eeqMHi+PWC5PVW7nrb2Qwi43N3twBBjDIyrjfs8TbjOFzyGGjLbrVdijKMZ&#10;qUyl9p7EgnTLyM8FdvG4vbshLxnZJKx5bSG0E3KJmwMNgGIyUlnxHB5wtTNscbDweP/dR/zL/+Vf&#10;4d/8wf+N948rpvkCWD/YEGYAh3UvqgqBdm0dZKL7U7eJKYBzEy6zGZ7tl8sM74F1WRFjrMBZKSjO&#10;VpVR82UvJeEyOVzfvkUMGV/c3+GvUsbtFrHee6ypNkzOzyhtP44pw2bgcrm00NiCsN5wmWdUglMF&#10;7NdlBWZzYvnRDqtS2W0oPVOh7f+lwMHWsNex1u1hXfPAnF1zlAuM284S7/wA0qz1hBVS1PWrFW5A&#10;DXM2uzDEDNcGHGWs5fpe1PcMcNeWB+Ac1hRhvYXzE4x1zSd/a/At9r7aPYSXD5Ulq4JDY0z2wbWB&#10;MJxZxMNbqQUDL1Q0VpNm0SANyDU/3/7nnIX/ORYVki+uZM3Avx8/zyXggA5jpQBZiQ0nFdBcGSYx&#10;pTQLEv6zJIWb5v8pKQOkZyapCM8YOZpfLG0qJJbPGbNnB7qRd3SchYK8fvydwrTjdin8Grv93niH&#10;mi1bZgMU5zqD34z9o69/TT4vEVV6E0L9op3zzTbEioGBlZnTPgerp3mwsqRKkfyENRtHzviUarH+&#10;NcuyqFYzEmAqqYIkxhUd2FEAXgMiJbC87/PcGoY2jJq0WgqRpFkEkvpAyu2ita1mlaDJ0cfzApBJ&#10;YOOuMc1Ha7BNqZDFva4rnEVAwRz9h621uF6vnzUo3DP/96Qtnm9GGXXje9EGvgMAMaKQ932ALYqN&#10;zxnxR1JTaPvaWLeNEXkciJWdWqAPevtewhVCWl7Kjn0nhe9CDuejoCN/nrvA35MAz7EnKXYmUqj7&#10;WR+kWRRswD105QFw+Pl00LoLsyZ3Xuq9OGA8wC8G2GxB4vkUsNEsqfh6jzG2oYI5hAieBb6eqee1&#10;ekcD16U+meIqZ5iF1vNL1r3HYZauEKDXqwFkvB7tz0U6u7RhqwT462vueN5JFoxna4eTTykJQSNx&#10;SM9Yy2TkNYt21ml1NSU4VMJS77dkYia3TKPvA1cNHDNDNrYwJbsAGHbNfG1zEoj2fm54SCG2qhiB&#10;5n0IqAH1Us0s1btaoDX9PcXiuDvH5/xHArTPVIC7z6plPeSiYmP8WiXCbK8be4/DzxlpuEeviRJp&#10;JTKHNrSkw/m9N/7RspA+Q0riOutPNELJMafSiH+vEZIPa6cpGo97/L4u6tZv1OKd5rVq5+hOSXVC&#10;cP4HA+8loEEKPOtSgX6Y0sNheynyji2phdZoGxi/qVwWzA9zGlbQ/5yCChprTivKKYPocwpHzto/&#10;80WUGkV+WPZGqd57e8qClxo16fqkIDxNCixJTiQgoRcZPIBFsxfgUiH+HKgskl4nl0mWjAFupdSa&#10;jZzExdTD50JYVdZaKVVCj+IQG0O9lIKSImII1S4mJ4A0UobIU621VfqNgtx8xFOzAtmmlw7WO5ia&#10;Mgu4GiLrrMVluiAlixDyAJitqWzpkk3NPMAWBuJL9TGHmXG73RBLqL7iawIS8OnhA969e4+nx0fc&#10;bs94eHjA08MTnp6esNwW3J5W3D7ekNfq/e2tw2QsfPdMiBEX6+vPdhOcs4117TBNE9awwpgJ/upR&#10;XjnEFPHx0we8+f5bxBLw9PxUYVGTkVJAytUD3rWJM2XOGGPh2wYZY8SH9+/ruzBNO2bXHtiqk8z1&#10;FnC9OtjkMJUJT++f8PDhEe5tlY0/PT1XH8zGsM7N2gHOwk4GwQR8DI/w1yt+9u07/O7v/h7+8A/+&#10;LR4+Bkx3ryvzNVdAeZ7mKjs2bRiRIyZvRkK9sxZLWOtUnRwCeV02GwlgfFZjalja0/MTXF+bpia/&#10;x5Jq1kHO8M7iMl9wcR5PDze8fX2PUgxuoeDhKeAWE17NFxg3oZQwBjvFGFjnUVIaPvSNNDCYZte7&#10;a7WSaYoEY00Dss1gqlnrKvidy7CGyCmhoEqPzdRkyp2VUPaSVXqYSwXD7rxJCcVU6WZBOfXOPLJ7&#10;sGPl9z3Juw3sc84ht/GbxRbAjCaRc87DOQ87+Z1P7Boi5qmu3cEedq7qXYgdyZ6RVFSV2UtDxW6d&#10;cwbmSQMAzkI887PcDUKJTJUDGRLA9VLzxQGLsyG15NEsnckSK5RfBw/GkpoCjRUvfc/t/DhmynAm&#10;+xkZQmsoNTkrPQu5z6fErKKA9xnYSP1JbVOPaXYNZ432rmluwFwfnByGc0JTkhSQSWLkHxpCnq0z&#10;GkXOFC8tcHZTuW0NcTmw6LSGmK/hAzuH1Um9sXq+PR2YgNt9PZIXpAA7ySNWAuw5q1OqZ7uKQ6r5&#10;eKAYtYakAXhntjN0yNKHJC8x3/f1vVNrxzMwhytONaswadAl9SZ9f5feQ1qbS/+eDmukgNjtGkeS&#10;SrVfSVDvL5iEn9pB8b6Asj55rasFr0kKZudqnUdDnbVhgATi9H6Mv29724ayCxo8UydpKl8psFnr&#10;aQxRyXC2HWcujz9rHjQSYQDCfdQGz1JWhazM0AGr3VplFlgv5ZGdWUOpfWXB4Z7w81Wyp5Xur2sD&#10;W555R8/WI0hbGbq0huBWGtT+qA/LJJtCbRDdVSeAEXtgLcRZsiCTgPTPIQRShrYWdKwp87R8JX4u&#10;cV9yCdSVrv3M5o8HZkq+5XxIwYer3PZCYu7zc1izzaD2eLyuosQAYMMOeAYPDzim9bxWT3OrZv5O&#10;cNCUZyXyAak2iNLqAZ6hJdUyUp0hBYq+xHyudn80a8VQTfMeGG84SDF8Le0HeRp4fDZ4kmvZ/d9T&#10;dS6/5xoRRRsg1fy5xjY3ZA8dP3N//qeUx56nWQNpg6KzOpgTeqV1wWso2uNJQau8t5DuwRlpiod7&#10;0+vp95zaYGp1hKY0k4YcGqFZ8/TfEUKMnK3SSRISHinVo5od7oEcUfakln8k5j2Gv/rmu0hvSG/I&#10;rDhx3AMyFsZkNayVe8PxaR4Fhi2RwWshWr1Q7C8M3ZS5T2qfpvCNXdqUuc/957LltUJNakTO5L3n&#10;wSJWPLh59gAHy3iTcLaJSECZFponATFS5gGVmfH7xIvnnIvqu9ql5/X5DntZsTjiE7otUBnDu7Ha&#10;uDikGOohmwJKjM1Ko/oydvmL4Zt+qWwrjCAkh8nVoNkOIhg0RnVjBzljqud4toi3CMBjNh4pZaQM&#10;pFSwxBUpFYQ1YbkFLLcb3r9/hw/f/RwPHx/w/PyIsC7IOVUGfUhIt4TwuCKHhBwTcggoKcO6VqyE&#10;CAuLL9ybNnSoIKyrxvjVpiZVj1A/+WH9M/UCZI3VkxIFt6cnRGNhHiO++vIbODchl4K43BByzRHY&#10;wj2712f9IX5qVj55E/hWoKWxjgHM84Qogm29ia3viHcOuQCzvyCuGRdzB4tbs6wJKDHDNLsCa1sY&#10;dioIccVaPgHR4fd/9w/xR3/47wDzCv7iMV0uzd/Y1IAsY1AiME0XABnLkoc3/xVESm37wWnhTAWP&#10;Q24ZDgVwk0cuqao4fAMHcy9Q2tDHGEzeI4eIyVncXRxeXS6ItwXffP0lijF4XhM+Pkd8/PSAr+88&#10;Zu8RW7hw39d6rgBQhxnOui5z1wAAIABJREFUbZ66OWfEkmHa++/9ROT1QCoZDm1oY2yzYCqDTZFi&#10;qv62fmqJsnlI0gqbwNMB4I6R1UCl3ijPfqpsgpKHx5zBFhBr2X5HQ0urF+v2LhWzyfRTk20XUwcU&#10;uedmjHuR4G218bHe1QBFlGrlc/UwpYbh9gFFJp+X7uOjEbBGBEX4vaBfQz9LV5lJxQoPKeX7MmeI&#10;aOAZDcWTQ0zNQXGlNQXan1EbFS3MlUuepaJakn5KrE1eUNFzvn8mCfCRGHJndhod1KfAr5Z3IzFg&#10;NDaWJo19SUHxizQAR9Du6OUv1QcSAKEx16ShisZg1MASWisUbIESBVWZZgyQS2qWXQWuFcfbM0yH&#10;9SFJ7nmoLr9n9R3aP8teB5eSd4O77m1P2VFHD/p+rwthlnfvbHvIV5LAM9pUSEAgXxf7YM48fnYn&#10;2NRm3KrgI2eBagOCfl+rkswJNeDmWU4tm7otZK/dpc/xElNTqmf795NqTKkP4QxGaa/iQOvOEkAY&#10;fu2Hl2hKEceYdBYplgOJqj7fo10SHcRwMkwHMXnmhgZUaJ6xklJs1/NZM1iUdHBAw5d7459Ibcxr&#10;fDr0OlMMfY4CIg/7vz34NwAUe1TJ8OHyDuDKird0weGMoWcdfzachCYNBKXnwvfRcf7lAjjZi5gz&#10;FcfPUfo8zpimz4XXARIwywf83HJ3mqY2rN2/23Sv5ddLlRw7RePBVlUPhOSgqMTU7AoDjkOc9cYv&#10;DSK1v5OGOJ05e+YPLYFVEp7A7wd9BjU/zOx+T5/dmQ0SxT6kvL/dGlcIGy+pY7UhhYS50OwbfiZq&#10;LH9eA/bajdoU0X9L/fE5zkXBWGloxoeO/Xr7sICvWbrv0XtIiTya5clZpoJEVNEGbfx96kDj0ULK&#10;CNalZmCGu7OzbEq0vatHGwwKf6fVsmdKF26TKJGHpBBjKD9bwrloDggakW33LIhlcseHuMqTu5cA&#10;RlUlamHhWt/w0p7Ha3RtbWmEn3O2PAg5RhrM6b1N//500MLVyxLZ+YwIJQ3Kj7V9PcP3lmt5p8zT&#10;VED8nn6OTSPHYT8XwP9s8J5f2PZyogUs0A2iwFgDByd60J4lbUvhA9qBwK1S+s3uhxH9Guqlyhc1&#10;9Q2mDb0kQ5MKp7NgV2l6xJt/rRGnRSs99LZDxp0CMHxDonJlfi3cM1WTqbwU/MAXHr/PEpNMmvZT&#10;kEgCmjb2pz1KQ62rILN1g/EXS22MspJu79zEBgwYAR3TNFernBxbYGUDMNv7n1JC6cCQxfBvjDG2&#10;CWseU7bJWSBEoIXQ2lJtR0JK8NbBGoewRDw8PmG53RCXiGUJeP/+I96/+4DnpxvWNeDx8REPD481&#10;9DUbxFtCWleUWH3HJ3+Bdxa350csyw3eX1FyA1XtjJKByV4wz68A18Jmc8F1usLBYrYzJjshpBXJ&#10;WczOt3evYJob69qZMV02vjKXciy481c4Y/CwPmLNBZdpxqv713BuQswJ2QCxZKTKdW+BN9UH2Bm7&#10;C0jxc30uj09PWNcFl8sFrtkgpERAFpCwxOaj71xtIosB1rDg9d2X+MEPfhXJrfj23XcwuSCkFS4b&#10;1McTMd15eOtQApCSQYgLntITUkmIMSM8PeNy9xrOmx0LMcaMnNCC9CrY7Z3HEuMArNGHWcZUH3zb&#10;gNYMpBw3aXqpAEduocsxVcVFlxX2cLnJexgkfPnFG9ic4S3w/V/+peqfn4BiLD49fET55jVyWmGd&#10;QV4jYBpgbavnu7G+hn8Xg/k64fGpYJpn3J6fcXf/GtfrBXFtTfcoPiponkuBsROcNcO3t4Nlrtna&#10;oBR4VNZ+zgkFci4Hl/jtJLAFSMyTdOwJHVQudRhEPS275ZBx7YxqvrYmm+Hla2hR5uxQE6Ckxqao&#10;dkbeW3z8+An+zsNPHjFExBUorr4/qQCwniiZANO87yZHgPBWB7wEUnJAnzYLUuNEQQeNYaAVB1ID&#10;KwEZEuhw9n0lMEtj8kjgM7e70xojXj+cDRSks1IaUmiA+lkokhSmRs+9l1g20ueVWOqaVQplrfL3&#10;RRqoSEDHnqWMU7bm2bCGgjic5VSIgoP/zJfsePThBrmGlnvj7dE2oisWOQChsQmlxuUIZmKwzDoA&#10;0CXZnPVMG/UOUm/AatmxqTdgDygljaEdbfwpa48zYLmHN1V+0s8dY8Q8z2wNlN07oMmMNc9iDUyr&#10;zb9mMyUzVHkGgJbf0H8eBbAP3r/NBs0624a6BHUteBEokPY+bSBHAYvxfhPWGw3uNsbgcrmM33cQ&#10;qec2SFkd1M6D3ntq+cJVqxKjVGueS9nbFfEBs6TAoeAqf37S8GUD/K067KBDJj7E4/lrZ/ljNf80&#10;7/q8eZ4rkQHndqmUzTmG8EUYnGIPYPeBBVWs8ZBw2YJ2z36W9ld+ZlXl8XEgqinX9KyTfc+bmNUT&#10;LGowt7Aeud+51qP2fad7y2t2DnJ23N4She5l3G+cs0z5mqBnNF2L++uQSWJn1h5nn1sanGpWgFJt&#10;fDbY0ZRZvJ/WsgW1wb8GcA51Oak3eFgrBcfPSBmSkl/CAM7UKVrWoDak5ANwaajJ18kZniWpjiS7&#10;Ip4ZyT32ae3H61q+3vhz4t+bn6VcaXG0cJYBVcv26P27pg1jzPDp72faICSYorKFjaDc0MBann81&#10;BoNkvfP+hq89SeWgkWG0M1JaM9LwsVtyycG+5rNw2DPClGQ9rZ1lmhL4zH72SA7biJP72syeknPo&#10;s5Esz2iNKymmpTPrjKCk9XQ7lVoLx9v3MA7WnvvX70kw+tBlR6yxZuRinqnU/97gvdSgbYd3IWxv&#10;1x5i3C3ouhnlsTFoXmoaK2zH5GqeWV06R2/mPM+ipFI7SDrbXjpIJfmp9GJIrHPJm5YmFu+bgfwC&#10;e6R7qvvW3B2D/KSCoicfbZuxXgRqU1ltOqulxnPWF/Xf6k2IJHeRhkQaA3LP0k3oPlsVLMzwk4fz&#10;rlrc5HofUgOItc1OmszbMfDIKC3RfZp8BVabv3tZEszUZZwFKPUZF1uLTGssUkjwxuLjdx8QbgHr&#10;84rbckOK1ev9tq6wsHj8+ISf/s3f4f3P3yMtGcgFcY0oKcHAIsWMsAbMfq6e3yHBZIPJOtyZCppP&#10;1iOGAlccZucR53ukXNnG7mKbb/g2fEsxIicDP02YjB9ewSGuiCkil4JgM6yxiCWNJifE5mGeMwwJ&#10;4iwFiDnj6XlF8g6vr69xne9QkBu4esHbN1/gu3cPWKdUJ9ANFi6ZKPbM1lgv6zoGMc65we7eH7oe&#10;BhY5FuRcLWhmP2NyFtZl/Mav/iq+/t738dc/+ys47+Gzg8/V9qek+nlzrozq6zwjphUFwLI+47d/&#10;57fw7U8+4E/+6C9gTfP9M8CaAsx6a0OHjOfnAO+rjG5dn1Ds3ILoCiwyclrgHJBjs2so9bpTakHL&#10;1sDmlnNQLJ5vN8wthbyy7oEUImIGLpPDujyixDcACubJ4puvv4fr61cID59gzQW324LYJ/ypvf+5&#10;PkuU0hrZSjS/u864e3XBu08Lrv6Cab5iWWpTe5lmhDXCWjeYUrOfcXt6xuV+hvM1pLc/o1xyXZel&#10;7qkpFzjTLYOaLU0mzZ61KClt0nWyRdqWWTH2KAPEvNmg9Sa6D0i6VUcfoedSgNQHfRuzq3vYG0ea&#10;1zZkiCHCOVvXd64+ubAGMUfcz68wuQko7eyxQESGLZU5mqivqwXQAuK66iLnc5sHqTCTvDw9YRNr&#10;zY5kHaEVNVrzfibZ1n6OBICLoX0seFUaPL8kB+eKAAmIPiMM8GERb3wlxrl0RklnCA+b10BA6X5R&#10;mxUJNNjVGKOJrsC4dW0d5LJjcpvOLlUG9vt7UhoofWS6aYpEMC/kLoWmntnVr7jmk+SSd2BjYQCq&#10;VnP05q/3OgamrbumrmxS5q154o1bObVH0SwvtKagfmZDAO9uFXQEsEIIw0qoDvgpGwrjftWf60gd&#10;t2e6c0UjZ0FpAzJqL0G99TtIRZvxnDcg/1jLJ9EuQlqnfA+TAGfiNnJoPikgeFZbc4Y3BcnH11m6&#10;N5SdCsPAqOG0EijZgz27YqKqLdp7yYCGoShtj9cai9CUnMaYNgSma6t+oTUWcIr8Gltdn0sdrueU&#10;23mJg6y922HlXJrFKQ0JNmJfVlJqdUobNoTY7kclE9QQ+ja4z21NC3kWnZhABw6jf2xqTXGPbtMW&#10;M9Zua7QbeaCq58pgbWqAR82Yquq5fm9sG8wb2wKmc9r62MKC5FrAfS7NJgpS72RI9lvZqYjpAPwl&#10;JfVL6ikOHgzLsfEzMCwQLaunRCuFrkYsG4N0fBOUkS9V71cGv9Faroo2YOd7T96S/8Z9tN2mc/Ti&#10;ZVybMQZhXUX1kmbnQ5WEux602VQNYSmpJ62R8z2kmoIOY/jXSAMZTY0v1QtUucGfoxaK/ZL1B303&#10;6TCY1zmfY+93RsbQ8vX459SCqTngxYd4fIjAQe8zf3uJiLK3dys7pZ+W8bCdhWXHmtZYv/xc4PW2&#10;dA/7XjpN0w5slJi8ZzaJ1BNdI550Rdf2bzypufq7nZkdEE5syfaKSRQg4ZgVkojapYw0jH3mxHbd&#10;5lB7bmGwdQ+MMR0GEXSt0iGH5oCh9UI7zMtinGG9kDHsvaJDk+7oIOZGmJdVzKOGVwjG2n+ouuZc&#10;tSudP5SQZYg6crvobj3JB0UawVnK/Xwp40kiqJ0B89JeSK3U+Z7pWo9Oz7UaCm2OfU3ZzqexTzu3&#10;Wbo5NmBCV53U2sVai1QSUdz+I3je88kHvQnVE7wDtJl4O1K2u1548w1aO3R207W+cTQ7Dcl3VgLg&#10;pQODe9hzSZo2IZb87jUvYinhm4Ly1OpFWky9GNwWykuWNn2B0cKcFpdGDX3QmG5n0zkpPE5jXkiA&#10;zEsKD0nu3Q++flB77zFNHksMcKVZIKSMkkv19xZAp32S/J4NUDe43Lx/K3iX18psT7F76TbQeliG&#10;NAJXrr70BhW4RzL4yd/8Lf7wX/8B3v3Vd0hPcbDW0xoa69wDAbDFAcXC2Gqv83p+hYzqgR9LRHap&#10;fW+P4jKst0OWhVJgooFNAaZUCZeFg3XVhqfkgpyqpUlldeVqb9KLSfRw3nptfmpWPaWCLhkZ3liE&#10;lLCmOMDaknN1D0JBQkSIEUtKMKX9HTKWEBDSihia3VABpslhXTeLgO5XHxojJyHi+fkZb968wfV6&#10;xbIsWNe1FoK0MWvXayeP6/WCNWTczTPevn6DV/d3ePPFBT/6jR+hwOP94w0xF1hnMJe5StItYIwb&#10;k+M1PsNMVbKOBNx9fcF/8d/8Z3j37QN++uMP8PMV1s8wzqGYgpACLNw4fSc/V7ulaUKMoYFJCSXe&#10;YEpCLs07vlkgmQ7wtgDbGhobkXINJ/Kt4TTWIMSMbALC+oyH9z9F+eYL+MuM2Xu8efUG3/vmG/z1&#10;u++QkkeMGWspiCHAocA3WXWXjztvMU0WMRq4BFwuHrf8Dj6/rmz11hiHmDD5ue359RByzmGepgpA&#10;lDRyHEqpA4LKlE/wU2XmZ9IMbcOjBvSnan+R8pGJUlpjadvPzCiwXc49Aqob8IEaQtvDmzEaVyPa&#10;oRTsvahjjBtDzk5D3hnWOuD13mEJ1a7KWo/rxSLYhJATjPdjTXcWa2xqnT5MMP09yMfwTanBoOxk&#10;ysbUimOpQZSYdJxdIkngufJLk23Kvt/7IowCjnSo3hm//c8pY5ZbJeybCTesn7itAmd9SeC7poqT&#10;GDpaQS8NlzUWCG38NOauxBjtZxsPBzs0XDAjDwWkkenFY987uEVCL+Qlz88+7EopiM2EzJYxpIkt&#10;u4aqN4Wdo97P2z5s2xpE2UaAvrcxxqpya3ZulCmTG0nAWUdYmoYB+KbZsMlemNI7JMmPe1A99Yql&#10;IZgcCBisMD/VtZw4I5k+W+wAQUmpREEgyWqKAwKdPcvtOrZ/S/eAbUjCrS9SSoOx/Dl2JhLDU6oV&#10;pUymM3aZBkxpdlO0WeyBYbmYHUgr7Z0cvNmxylszm/KWTVN6I8+AizFojAnF1Ps6tZBlA5rnRJ+1&#10;HaqOg30oygZstoEYZQpr3ubVxqBnD5hDn0ZZgx1s6bVhyWGrH5zbllXZ1C9ULbQ7L4wBTNpZCvQ9&#10;JCusQfT6xbkxGLDGAF1V0wdbeQuCLhY7y85+L9ywM0sjNNE6W5WwDTgquTJddkph0+0Qsghubmea&#10;E1nPmue3Zm9xpm7WwM3dPoayYe87HF6uF/ZWNPtBRLc77LWQ6XuqwalVh0YqoCz3qkRp7MOUmFWX&#10;2b2PdJjA19Ow0VWUZFIvm4mVI5qStJgtPHkbpOrkNQ6+SuHuEgNTsuag10yVW1TB9VKdQYlt1Hbn&#10;LE9HA7k5WEpVntQKSrN96N+zOyGcnetSnXqmUpRA+7OcDb6mqBODRLzUrAq50uxIPi2j3pDqP25h&#10;yfOIpPpDs9GQMCmphpQIrNoz0Dzxe620J9FalJLY8H2vGKHvel8r3ZZpf/1bDo6xfe0ZgTCb4Zwn&#10;Z1UZpODtc9rGlHbNNWF9kQVNMwx4HSDV+SKxo8+Oxwy57NRZ3M7Utn7wc9S4Z89ey0/g2TYS5inn&#10;Txay/27uKnQ/oPaTnZDW73nd14+2gv2cl+y1tL2AqgWl/Uka/lHliTbI1FxUOrnoOKQRBpJtUEEb&#10;Kjt6DdOIN2TIS/fr9vvxzmJTUX6u7f0vzLw/SkT30n4qW9W8aM/8iM6Y0PyGVqaWLGvibH5J5qRN&#10;ds8+swR2cz8/ytDhPmWuBVZqTUhn71AfVUMkhXRaKg0ZJFsgKQCWJ6prIA9v0rk89SVv3f3nKqpX&#10;5hnIzz/PNE0IIezCfChT0VmHQAJzqod5BJyrrDfGaBxyWsEKqYOVBRal1I08xdSa9C2oLTBfrh6A&#10;6p3FGlaUULA8L/j2r7/Fq3SHFELzPHcwU7WjccZjfnWBNRbPT7fKVoaBDQZIlbk8WQ9/ccOrOyPv&#10;wvkKClJJaPGrraEDaEbFzkaAybdp+JxzDr4xqmJJiP2z5oxscJwq2mrnUsOBC/xlRm4+Q6lUADgD&#10;+PjxATElvH79Gk9Ptwa+2p3dSf/567pinmdYa/Hp0wOAsmMe9K9zzuHTp09AWZFixuXyGl98+SXe&#10;vr3D67d3+PLrt/jlX/l1fLoteHx8RjIRd3cT4rogNyDVN/DVTQ7XywUFbSjkLog3ix/8k1/Bf/0v&#10;/jl+7/n/xPufPeDVNOM6XWrhEAum2SPlBGPqkGOwxEn4bggJ3k94fAoo0cBYh5zWtnnXd/gyTTAm&#10;IKbS2LO5DUAakyAb2JLw8du/xZSesH74Dl/+8Fdx8x7z9Q4/+vXfxF/+xz+FsR7Py4plCbibPNbn&#10;G5x35L5Z9KTckhNiDLhMU8sccEghDSZiTKlaS+XtIMrtPQAKHp6eYIzBvTFwJsPbOrgyrTfKpcDZ&#10;slkwoNTBkinjnZtaCDEF7QkVE7C2MjOo7Jzs4TFGONJMSACyJFvmzUJXDoSwwns39pmu9EgxIqaA&#10;UhIsHLzzWNszLijVEmkwDmRgWGNJUeCcMutpYOwZaC+B3XTIKbGnKdCiWW9IZ+KZ9yL/O1keemwg&#10;KRh/1txJ0miJma75gfJahMtItcwVyRZAG1pr5IMzyavG6pOYLGeM/DN1HCX3SOCexJKWwso+x3tU&#10;Ak73djl2xx6SBhdFsOCozNuygYbCoGUDwKllTlGzhyT20ksWSdKvt+95BAtocGI/c462SnpGQH9H&#10;LpfLgT11pqZxrfY5C3ylAz1pz6DvVD+DNWYXt3uiJJTaXBuVOaUBPVptKcnpNX9+CRw689TlZKOD&#10;VQugkIIoucmI0nH6bJxziCmw/b0yjw2MCP4cGkJ6T2BOlUXHnsGAByVzi0rKHJym6XAW0GuUWHX9&#10;XO0WCh3U2MnVcex1tHVKv4YDeJq1hanFCFxrsnNqSlIq+yC9RFdw8P2dy9w3dUN7D005PXekd/KM&#10;1azZAkh5NryvHe/xiZ++NjTQenBp2CkF1kr2VnwPKaUFMwtsc87U5mc3B9uoNRc9P3jgOvcml85+&#10;KXCXA3j8rJbUQRL7mD8vDcjqexnv/SUWsBTerJEHpX6b12iSR7ZkBygNYDkYKr2TmnJfuqd8YMJr&#10;IWmoJZ3bEq7D14/0rnGwln8ezlbuv5bqXumz0O/d310tk4jab2ke79Lf8ews6bok5wR9T9lIUT1/&#10;RbLh6v8+hLCz3pIIwdvvjapq3b5/2dUVvL7seIZGjOGEH9onymQWI/ZY2j6n1t6CQ8Uv+h9al9E1&#10;QPtGbXj0ixAkJMyI72F7JRF2loxd9crzvyiJiyqwOxbQ7SW994MgcnavJLs0DVPUlLaaJZrU1/Zr&#10;7Jmau1DinXJ52we3+bmg5t3tDf9I4L02CaMBd9zLVJIXUSknlzlJbBqJ7bexPYyaJCxNHalq4Ey2&#10;Rl+ys5eaN6t0MfEXqf66HH7+dvBacl+PUzlN6qF5XEm+anyAEkIYXqpa4yIlV5/57HPAXQtnkoYo&#10;NKSRSzL7pkoLa36tXfmxK0KsQQ75JJ9gC2WjBdOwGmpgI/VczLkgxbQLbKk+brZ9fW4scY8YVlym&#10;CVd/QfqUMKUJ9/MMbz1SiEjFIi652qk44G6+4nm5wWQ01nVGacOqEEMFRHtB1TfFJtcBcg3ARZW2&#10;jXDm2Y7GaZMrZ3h4wrgr7b2rTKZiKsvJwsGaXPlfzsKgwDXf4JI3EL3kgpISYBzurx5hqixp6xy8&#10;8TCmHizTPGNdPwzJtBcCVGhx9tTA4d7o9uENZQv2IM8UgByqQuD1/RXXywW/+Vv/FJf71/jZtw9Y&#10;UkAoC66vJlhbWVW3NcDME7LJrYkr8NbC+tpD5xiBq8M//S//Cdblhj/6/T/G++8eUPKMkg289cgp&#10;4Xp3rRY3KWFZQr0PDfjNKSOEBGMcUrqhFD/YZnVPqIypNSa4FHHnM3JqyhwUzH5CsQHOFjy9e8B3&#10;f/ET/No3d8gPDyhrwDxdYE3B97/5PoxxWGLGEmtY93y9Q8QzSsr1fzkjGz8AfGc95nmq+wAMYlgR&#10;1oL7631tuHNdjwY9UNmSMNj6TnTWkhusLIzMgc7gRGuarbEopu0Nrg0Suly5DYZKGmJqWGKPRiW+&#10;vFmgLGJpb8klwxl3kPMdmAgZLVdhC6dyzsIWA3c3b6n0uaoNPFlT1CKss525b98ZoMtBEO3fSVJ6&#10;idmnNULc91oCkGmhKDGF+DD4JakwvQZagA7vWyYp599X8l2mDT7/LP2ZSpJzDQQ5817n7A6p4eQs&#10;ZemZaaxg3kRz9YPUeFf/TCP6/J+B0ZRFqoXxnQECLyk1z5rlztqRQF9ODpCuZwcSNcCbPhPqCd6x&#10;yVKq/Js36/x9kSTUUFR7L4UD9j+jYJFkJUCzdjh4L4WocXYRtWWhagguEf5F/Y15EGpfq/3zaIzH&#10;+mcUhNkz3XgDuZEGvEqm0STh/Lnw+lv6fHxtcFXP2efbnzkJm6UQAQGNhRtWRnYXUsrfnf7cMgpj&#10;eJWhys75OPSlLP/D+uo2hKJKwe2YcRrjXuo9OujK/cOlfoCDC1VG7oYn/LD5YV62vHcxMI0QclRO&#10;SAzdakmAwY7jDPjdfcQG+NB9loINmsS+P2tKVAOxAtMYndoQSlOwaQACV9dI5/6uV4eeI/K5+7t0&#10;3X1PkADqs8yy3VmdSyV6CAodOjDng0GNgc5tsyhoLw0rKLtdU+5p6v4z8oCEh0j3hL8nnWRGPbI7&#10;oEUBSqnHrtdWCWY0F48OrjVAUjpjaC6H9Dl4D87JIFq9qCkXtGG49M5KakpJaXkW4MkHvhTw5cMx&#10;Xnfu92TqcmBeZBRL5AuJJKENxzUMRlvHFPjX1jUfvtOalK/f7iBBsTyudKLPnxIu+XtT3zWzqbDy&#10;3gLpCBKboTajtj1U9bwfnicRfOfvDq23edg4J49oe89Lz/2MnMyfxdnX8aEDfW6f42ZB8U1tsCwN&#10;LyXwfctqApzrzPPjwIUTsygpjT6HrjBflkWswSVS+Bm5SlJhnTmCSINO6zoTtlotOt8GEyzcvbB7&#10;ucOZQRSIFLjH5/dWvzB4f/aC8kkVn8hylon2IkoFMj3ox0IhHqGmM0eFgBvOJtIWCW2EpANakktp&#10;B4o05ZWKtc5ckUAHvplTaxgq35U8jCWQnjZftJHshzIHI3hxyMPQpOmVFBbIX16JNcizCCgTnvrn&#10;Sg0cT5AfTQKxBhiByU4uCI6NsxQGVRu0NaxAyiNvYDRUaAzqvEmQ96yPCpg66/Dq7T1++pO/w1f2&#10;C6y3iGACLvMF3jpEk3Bbb4ApmOcJ1lav9JhXFJNh3Dahq37d7T73aWfp4a2VSZRRm0jvJ6QUEWPa&#10;DSYAwKHastT8CAtj9kEwKaYRJFaod3DZQmLNCCMlllkGWNcAe53g2p+9fv0G7jLj49MNOf+k2q00&#10;drK1BgWtmSt5MPR6uF+/p52J39dQf17TNOH+/n7YJF38jOs04/5aWftv336FhIIPnz7gaXnGaiPM&#10;U8LVeFwuE1KqIP7kKwifQoSdLXI2gMnwV4+QApzz+J3/9rdx9+YO/+YP/j3++s//DiZWtvoaEua7&#10;aQxMCoDZe+RSQe2wrtWXuWyBPfVZVQA859SAKMDYFuTbbrezBsg11DimgJ//5d/CPC1In4D8dMP6&#10;cMPli69xvWZ8/dWX1a8+BGRckOrri3makEMicnmMZro00N0YAwtTgx4nCz/P4/mtywrvPCbvm59g&#10;xPV6xfOyDIulztQvLah2HHb9eGoy/VhaoDRhPB+tzrDJ4Zv7TW6DOE9Anm2ftaNgGF6muRwsIyS/&#10;SD4ArhL9RLIvMCxxpslj8hXM7/uMs75lEpjtHpRt4KcpzrTQM43Zy/fWM1BfKspp0yMxWyTWHGeo&#10;aGyfs4afDkWpzVnOeQD3Utglt2X5nCG6dF81qwNNRi4xVCTgXsua4QW4VG9oLBgtDJSDFxJ7WGp4&#10;RVC/McOl581VhRK7VirsDzYHCsPqLBBOAuX4UIWHjW3SRGye2vx+WLcLFdM8pzlrm/szf469Rf99&#10;tz6IsQ8UNzuK4RFxw+pFAAAgAElEQVRewMgSZleH8J9NlULbM8hDPVa/JpL3bvv77R3efi5tfKSh&#10;k9QoSYMtnjuhMVM1MOWs4T1TeUgDsS7L14ZlPCNL21d4A681VtI+WL2BnaqC4mHkXXLNmfw1RN2N&#10;HuewNq0MFPK6mQ/xtM/TG3Nr7VBqXC4XGGOwLMsOzHspCJszmikjtZ+NmaiQeWiplmvCwzElwOqQ&#10;k4N6fifIoXZSGB5dF3wgRgentA4dgGTJO6Iaz6mQziqtRjgbhtMQY4nBzNl9HIA8U+1otnL9a9bm&#10;Oc+fN1cmSPe7r6uultTOYNor78/fapXRLWed23y4cy4Hb+JKStoYzVTVWHJBzFtNYqjHvskv2rtq&#10;jHkKBJ+p1M5CY8/+n66FrYZOO0veGnS+ZRLy7y+pA/h7SXtZyXbjpf1YyiHQFI4c2+Bh65KljBSa&#10;LBFezpQk0jWdsfHlM7/am23ZjziE9HKsghNl+HkpDV+1mvWlHkIKLD7D+aRzXgvR5gNgbhPIQfVj&#10;jboN+OufH3EeTsjV9ms+6CvlWFtr1pUSc1vLXjxjgVNy8chxO1FbSYNh3ntJ552kxJaGNlKNf/au&#10;0L1CqtupFdZ+aJhFZWd/l6h1jqymOJ5J/Kz//zO00mxkNYUrrwck5bNWs3KiDn2Pc2Tqf7O3bDw7&#10;J/5e4L08STKHQpQCv12mw32PJFa1JA2RFqgppJnrU3tls5OYZ3w6yxeyVEzxByYBMrw449Ocvpql&#10;a+XFLr+uvin1QoZP186ao77YzhYGZdZw5jkF2rXCQ9uE+OYhPs+x+KkH5+6niACJKjc1GOzsblvS&#10;WeKcWbB/hrLyAGbz9TQwcNYjlkg2OQy/yNzDLRsIWpBhYVsuhMMXX3+Bn6SfIKPgyzdfIOaAmBJg&#10;Mqw39Sq7FycBQ6q3aGYS5C3YrIfxdk/j3MK1rDVwxiBh80cVpcjFtOtmz8cYrGGt9jemBniOYEFD&#10;wR8zwoBzY1XdYsD9dAc7TTCTh59nFGOrEiE2wCFGFFOQcve/tCMUB8gjsI8DDL2Z7OG1tvngPz0+&#10;w5oL/DzDeIPLqwvmO4fr61eIBfjw6QG3kJEuFzyuGXf3dzAp4DpfhjVNt0YBHKx3cAaYvIW5FJS0&#10;IqSAH/3Ob+Dy5hX+33/35/gPf/wnCM8rcnZ4uj0hrAu8v2CaLshtM48hwMSAnAMyMmDqJDcn8j6b&#10;bcjmTLU/Ss1vtecZ5JDw+P4j8tMTHt+9Q7x+hedPj1ieH2FevYJzBd/73lu8/eoLPL/7G4QMLEtE&#10;jtXKJvuCsMRNVpgT7q5XWGtxu6313pN1sK4rrDF48/o1Ysg13LW9lSlnpGVByRkX5+Gdr6Gtbcna&#10;5sVNvbbrcKbtaaWGQ6xhqeoMa5qFXAsCbKy4Yks99JoNkTEGzroDOED3jNFUTrofJ9/Xdky7XIdW&#10;drCY6j7im73BLgQz1+difFUZ7GS2BWJYHG9oKMtk2H+xhpwX6loRK4OqujSSB+vtguFPfHr5oF2S&#10;3Up7NA8zp7YEvPnSQHTO1KB/xiWlXMqv2e1orBaJDal5SZ4pIs7AIuns1GSd/N/UQVNR5eNiA6qo&#10;JiQQiQ/1Nd9/GtrIwfYOYG3PIIu2BBvzSldcDAUWug1HZbIMBowljRg2D8rPUQtwJY4W0sttNOSh&#10;hh3+qx04Qgu1l4Y6GjjdlYM1w73tkaZmPdXZb7ciMUwFWEjjwj093QE4oMpYiXWtAeISMFF/5n4v&#10;pvUlVQjsG6YievO+RPihTT5VZPHPRME0jTVOmy86JBN/rpEtKrtFScoZzpoDW7zv79SaqD3aVlPm&#10;AWDkUurZrawLMb8D1HoOyAQ0tydsPwkIoyxm2pftmlJSm/XhibS3DqJIV7QWMlAxOChnhrpNYfqe&#10;+QVztrwEjPJ+jfYqZ0xVbV/s2U3aQFY7FzU2qPacX7K4Ee2x6tWdgk+ayoh/zpTSIG98rq/68V3I&#10;Y6hSTA8mPlp58f60eyp3wO8IYIENi/IYaPW1vQMgBbamRtTT2Lb8uWhkPIlwISpqyF7aBwqUxNQJ&#10;S7+Y7UYZQ44Rct0CmjVAWgzUFAbLfG86ZuHIn5eeAby+omuP1uYU+KZfc8bK1c57KdfpALgxiywd&#10;wJdD2iVCh3ZuSn9P+xS+9549e55ppV23pHig9jE7m7jD3nXcm89sYShRZ08E3XCe+vn3Q0Fu97P9&#10;7KMdXscWt/exvIiRSXu7pMCVamKNzDGcDawT+xXae1FiGQ0UlvpWiUzD9xA6VOXvl+TQcVQTFBWj&#10;5OpGDnhLQ26+l38OiYPaTJ6tY6rePlOHaXsxrwO4MlKq++h5oRGaDraUxGLe5JaBRzHWmGo97/6B&#10;A2utdS24U5YL90Wp2eRILyDd2Dib6jjdNZjnabeRdnkqTQwoDWzxzqsWNpyRrzVR0vCAP2BJyksZ&#10;UTSAjBfH2jSO3zvKrqCAlTRN4nJ+uoAlH0mpENaKY/p5qdpCA4y4tI8fqJ15uTULRvD93R9u+0aK&#10;pruTDdfYaiFDigMK3svgyNE2KZca7modYEqp3tbhVj0znUdYlxHksvPybiyphE0eU5/fhPu7V5j8&#10;jHm+w9PthtyCPr3bQMsaCrZZjDjnK8APtEFARpsP1MDNlGCdHcB/Kq2hz2jem4BzE5xBC9A07IB1&#10;A2TsDWlVFdRfV9ZiLXJL8wvNpoaDjXetFJjSBgjOIGWgOAN/d4G/u8DOE2LK+PTxE7579w4xJJTM&#10;/YTtbkpeAdrtWjvDqYbTpH3x1ht47+D8hFQy5uuM+e6C6d5hfnWPUoAlJCR43ELE9fIKr998D8/v&#10;/xY5PddRS8oAatDusBGqtHjMc2NP2gnLU8Av/frXePP6Nb766kv8X3/w7/F3f/EtbLSwzXc9xBXG&#10;+LFvOmeRU0Ru15xSRKFMVWMqSz9nGG8HAO69hykGYanMfGsyZl+wPj+hpC+w3J7x8Ok9pi/ewPsJ&#10;X371Bv/st38Lf/R7f1Xvj7EwxuHx03ugF2EGuL9ekUps7CaHgoz7+3sAGTElFFT2HUqBd64pOBLc&#10;ZFGMweQcTAGuptvdmDpgatddMxXsNmxt75bBFpYXU8F8mRFj2gAHQUHVg3/6Jh+Jx/zIwWtgBQ11&#10;3e2B2/x0fP0WrkmUSNaMtYjcWFqodkE5J6QYMM0extiaO5Ha11qLpv0m163LJiXrDLon8sG3JrGU&#10;5JVnbK+XCkEJlKBDXV7oacwPDoZ22Te/HxQIpc+LW91o56RkHyeF9kqsHy2ETmP/ygN5iEyNzwUw&#10;6P3WGCg55y0MXfgZGwF9a6r6n/PmGDuIHdvaKKjZLczntrPK6vdKh3BLKVxVkihL6sYNJDegvtva&#10;kOCMyWit2+UDmcFqqZkdElFDBp3tAbSmXq2SDFgaEvU9qns7n9kmST6iu3c9F6Q28EgNcDG2ZqB4&#10;Z9t++7LCpJ9ppWRVlaEpcc6Uq5RV3Z8htUWSGrajvYLd2bnsQVcMdWRKtK7d3sMKzNH6dQtF5uyw&#10;vScrdkCylAfC7XP6OhgHGqmPu31gD0+u1i04eKWmg61HGcz7+u5auKmGtNKafGdjVmq9a6zQNJK9&#10;oar5AAu3y5iQvLS5qpe+n9T+hwIw3Wpo31vVOrIzoWmw38ZUJZJzbKy17iVbA+0xzlSJrCOdf1xJ&#10;8lLGjDEG1rlKkCD9qKSwomt4vlwaSYHM6EfIMF5UlnBFBs/w6gGxjmXevHSGiaryRqSgPZceXI3d&#10;O6Rd69YPxtEHaQOhY32A3VDVOlvVGPnIzubq+/o+uV0vTO8zDwrndlB7hWUdKL0UUk7rFJ63toG3&#10;22fSvPK39WPG2pCyVeg9piBir4u41bBETqT7p3ObB3Vdm3reH71O6edwIgU9H+igXro2yYdcckug&#10;uEU/S/s+30mMmmWbZCss5TD1wWT32z4LqD+SDV8itsp5OHx42/caykamRFDJTkcjbdLnH0kOHwdp&#10;JfKApB6R6rgNQ9qTd1MqhxqPP5N5nsW8gKMKGqISgeOHW51rR4/N+6JqcSwTeLXnqCmwJCBcG4Zo&#10;nw0Mf+k9EQWfe80pqQS1Wk3bazRy9P57tTw9Y3akC00NxUHsM2txrsqkGN+Z7Zi2njRytNQvHtX8&#10;uirZe78jbvCB2WT9ti52fQraXt7JSu4w1No9C8ENpqsFYQ3M52H3nw/eSwFuWyL73veP3hD6cKXv&#10;xUED/uLVTbWCQDm1BGo4IFUfZFigWEMKVQNjHEqz1OEbLb+hVAEgHUR04+T2QJK3FC976EPUZHca&#10;wML9ASUfWOnF5gWeNiGUpTNb469twlKYxxkjik+LJelyZ+VI4JYhbPC+oW2S8F402V0CeS4JyB7O&#10;OlgLWFMqI1zzyGyF5ziImneVsQ6uDWIu8wXIGU8Pj9Un3FnkDMA6FJgacFoA25jsvbErqeZCGO9h&#10;/QXz5Yo1B6Tbgst1xuTc1pCiem3HVABfrz2mMA6obglUvcSrT6RxtTHLJTW83cKZLbiss8lzC0HL&#10;scAawJu2/IsZTP2EmixfABjn4HpjlQJyap6lHazNLXyuqRxKyXDtnqUYKtBZIqZ5gp8nGG9gXU3h&#10;ThEo2dZrbR5ptXOtv/Z+GtYpXCHRG3nvPdZlGY2TaeoAby3u7i64XGcUZLx68xZ391eEmPHpFvBp&#10;LbgtK76y93hlXwHTG4RSkNMNKQO5WGTUZ+uLQVzqZ/fThAKL+e4KIGF5XHH/zRW//p//CN/88g/x&#10;+//yf8df/MmPMb96g+flGdY5zAgAalivD12x0Ddrj5hriG9pNkf1VhigWCA3BQwKvHdYSsA8Ab/x&#10;mz9E/PAt3v3lHZbHJ4TlDo8fP+DN8zeYXxvMdw4/+OH34UpBjAlrCjDeIWZgdh7OWsQU6z0OBWuM&#10;mGzE5XrB5epRkBFLxuSn6mFnHG7Lgvs7i5gDPBxiCABmeDeh5AxvLTJhRxRrEEsGcoaDQ2lT5Wm+&#10;ILXPPBqzWN+Dkod5U/WcL3lX8IAG2Q7ZGWMVK7LY3NZmBw/qICrVf1911bDOwVmDXFIN4h1WE7Z+&#10;rQOsyZhc2y+dxRoWeDfBXloTmDuQ32x2YFXQXrJB4ACjVgxLZ5kkU9Ys43gxJUmXNRCe7uESs1Fq&#10;fqRhCh8ESOFovEDjrCbJL1VjerwEQmqDAqoM4M2Q5stN5fcvhQvzgftZsV0MNhsz+n1KGWfIxtwl&#10;Q2XBiqXw98cZeHhY8CG+w5YrYnfMnG3wjReVCFJTs1kI9XNeJjRwlng//23zkhv3g6gGcy4oDMDT&#10;Bmk0aC6TAfeWO7QPtdd8+LXspbPGQ2MRc2CovnqdbZaGTQRKrT+OjOx6Pm92KhXAKSXt8g6kQQIf&#10;LkoWVFv9S9fgFgysWUD0IQP9/abWSMzep+x8nOufFwKQZca+3b5uG2bsrQK58odmUHVLRP6epBR2&#10;YNZQ91jFggz1XeZWjKY1aKnlyAywK2dYmDH0htmGWc50pWcHRzc1CXJTPGZUy8DO/gZRMdgtFLqU&#10;jFxwCMDt93vrccxgNm5EpNzenwqw9vDZjCORyVZfxQYadn/ism1ivOcx9aqtrdeYEgEs2eBYA604&#10;yUhiB0oko03Zsv03971WAUCq4rMpGtgAs687TcEkqfAk0GKciahBu4YQjKqV4NGDWvIP3rH/UYeA&#10;BWWoKOn1566KGLab9QNVL99K4jDWwsFvno4orFfLw/qCgnzdglQkFRQghrTb663dSBa+EWIom5YP&#10;4KRMmP2vy2C17ljXuT/FI4uXZk10MLSeC6bZqUoqR5pDksgZ1klInc2ddmoNzWOa1xvagHXb28BC&#10;qLdVmXukF7Fw01R/1H+agliS/YSkqJCAOk4k0EKp+77Y7znNOeuKYEoEkfJJpJpLC0fnijPOIJeU&#10;FRIBkBIO+TCCOzlwG+H+eWg/cKbM4expjrXxwSsdCmgBupJjBX329Wzo7giWDaqOtpfcXu1wTuyI&#10;CmZnl7x95n52lKPCrTGWq3Kb1uoYexHdavgZIp2DGh7H3wmJYMPrgB5UOghofQ3Y42BGYrZ/Dtue&#10;2nByFr9E3Nmecx5ne+N9kvO+nJ5TErCv1dVnSu/+eTTvfWk9a5kTVK0t9du8VuD3mK/Ho1qhYWWp&#10;qimbScjor/rvKxmqExXa3oLtPhthz6Thtxwv/XuD94VeKZvY9EUrgcVcUkr/n8rbNWlgKQVO8nE3&#10;DTwVAO/u6arJAaUhAW/GJV8vDoxLMvZt4r9vzLk3vbYwtenZxjpOp0C59Bw0lhnfyPt18wkWv+7O&#10;sKFsNF44cTmttli25iirBwv/d5v/3fEArQyeyhxe87KTiRr2WaR3j25+aIwX5NS8FPM4ZG/Pz7um&#10;cc8+ZMOUfoC7+m/t5LB8WjDZbWLH2RSdYVfaMMK0id1g9QIVuLCVcdibczN6o+O7lHOilvVMWloH&#10;FrmUrWjPdG3bkRtQm9Myhhxh2QqslCMSIqyz8NbjttwwTR7rcoMtHtM04e2bt/CTx7IstVFqfoxU&#10;TtclY/3dp8OzlPPwM3Xeb792DsuyohSPy3XGPHvc39/hiy++xOQn3NaA59szYgh4dbni9fUeJgCv&#10;ptcIKLgFgxwWxJzgjEFYU238nUEMoVlT2PEezZfKzL5/O8Niwr/4n/9HeOfw5//xx7i7vMISE4px&#10;6CFmSwx4WJ4RckQsld2f27tV7WrqhlqbfoNUaqBayoDNGff3d3g7TZhixldfv8VPLhM+fvqIt8sr&#10;uMcHpNsTLm9f4zJP+Orrr2CmCWsqKMZhDXHHRnJ9ymwtcqh5CHD7MMEYY23QHHB/vYN3vknYK1sg&#10;5QyUWHMgnKt+/DG2wU6bWuc0WCZUNjnYX6XAcoanEFztnIPFsYjZ7X093Cttvp8Fe0siiT3bF25G&#10;AWxjGWNr3FJO8DCwzqPk2Bi+dSx2mWYUa7CuoU7NlTBSDTyUwDse+sX3pzNpNl0/dI+WhsFn5xAv&#10;mjS/794wUGaUzIq2h6Bhqbh6icnCpeQaq09q0HhosMSukhj2UnbLWcHK7zdVzJ2FAnKmuQQiQmH1&#10;S8q8Mxm8BCyPe1NwWvtoTaRUL0g5E1Ittqnk0u4zUK93icXOvw8fDFS7Oi9+fomooT+bDMAe75XS&#10;YPCaSSNvaFlLh3daIXd0EJGuMw6y7LOE9hYzEvuNsyhfquel940/231NdyRxdHCrgyj9mUkMwbMA&#10;Q7n+zTuWKSWBbP70OCg79vVREYEiC5lZNgRdwvuk5T2N2kx89zIZxBXCNHSHkLr698fnQ3MXOLBN&#10;bQg6M7cPrvqAhLKFe5gu2Bk9fr7Q9G97oKR6ziPL7CVfWYnRRu8nPTvPQiz54FTaw2HMyCE6Eo+M&#10;OFQ/s7Dg37/vIeu67tbl7nMLbHZjzG7dcwCp19KS0qyfnVRFIeXRnTFTKyi1D7XXwuwps5Gr9jhY&#10;wn92f56e+eL3xaKdSZKNRFXxHj29q13nUfmmBZ5umWz7Pno31ANOyXo0iJaywPmQUWLy8j2akgsO&#10;Yc8MkO73UgMoNRsL/pzOBk7SgF7Lb9JCa+k53RWb/Wzr91qz5ZHulxRQST9bCGG3ZjQ2PVcASoG5&#10;HFSXLDKl2onuffzfc+CW7lsvKYxeUhOcKVrlfXbL0+He8tp53L9ft2+WwFmd6GDUYQi1o9buqwQ8&#10;c9s+jZAkKRrOfNGl/kbNDGq/X1pmHN8DNSIPfT80tdVL9mvSunnJKoySy6Rhl6SmpvdDsjzVlHIS&#10;BirVeNyuVRtE8b5PYuhLeU588NTXfe9Bpeyg/plTSqjcQILfKUQdCQ//BwPvOUC6L5KKytijljga&#10;c1AKc9oxvLEBLCPMoktVC5ByYUF6IEBYORRomm2AJqGXmFV0QdLPtt+AyyEkQppGnQU/cUa9NOCQ&#10;XgZtE3kJ5OjXWJnUOqDivd/JCCVwR/N/4wOQfTGWdpJaOhySir0NkCpDvlmaBL/kyjzegc+IIiM1&#10;Z8DaYzObYoQzmww7htisZDCYU2IIUAsKKo3qkBoL93q9jmZn8nPLbWDDjebp3d+rzpKjBcvciplq&#10;75NrWCYrrg+WVc3OZKeK6H65sC0MtDK9U8nIMeI5rJiniYTNYDDHYQ1K2myUck4oFpjmCbGkFkhW&#10;18J6u8Fjhp0cjC344Q9/gI8fP+KnP7vV0Cm7D0qMIVSWP5GQ0WFepntM+8whhCohLwbWAPNlrjkR&#10;viowUlkRY0IOoVoPhIKrneGtx9KY38/rgpQSlpBxvdwhJcD7CcYkLMsN1+sVMS6wBZjnS22srENG&#10;QsoO/8P/9N8hLAt+8uc/hbt7DViLEANKqoOTb7/9OVKOKKgqhbqxZxjkwZTJBUiwyMbheYl4dXEV&#10;MAZwdz/DPC/45vvf4PWXX+LdX7zDp3cfcX31Ck/v3+Pue9/D9XrF27dvcffmC4TwhBQKQmgh1aZZ&#10;4RiDx6dH+Gmq1kC+gQ+d1ZQTXl/ugFQwz9cBms3T3BjxBiFGwBnYNkxaQw20bYj52Ce897DN6qY3&#10;6P3ddvYYdL6bDJMDNbP9KFMv6KYGwSAs7oFqoyh/jGk+9diYHdZUptvm1FMtsOq1usZcrN737uIB&#10;b7EuZYD321qGysA9Y91JhcAZC50XARKbnwdifU4IrBREfhYqqRVGktySn6kvfSZx6CJIis+scrRi&#10;WPNHpQCpFOKlgeTSs5ICAo8enkW0rNgVjuY4iKHMDa154U2BpGwY94Ldaw2ol2xVeA1AgTRej0gM&#10;om67wGXsW3NoB/t3a+rSDimlQ5OUZGk9bxr25+uRSMBH3h0IkdQTZ6zEM8BEY1yOGhhFDDM2Rc64&#10;oMNPjcEl7ofKUEkbrEmKUB5sLTWv9N5soZT75oYDfhpIemTT0+vzh0ZyvwdVQIL620trhO8ZnZBB&#10;7/H+DMu796ZvAbWcLSOLgHr31h+XybttdkpYGlBZ70Vq7EY7GO7dgoo2g/twuW6p4IYV1kbEktmm&#10;lKG61akY7OM6mM8tW8EerE/2g5A8VCDGuENAb68ZxjnaBhtcUSzts3Sv4ew5/mtqY2Sdlc+wUnaD&#10;s+6p3OuGlzLBjhYO+z6BDl04GNftsiiTW+rb6F5wuVwOwzp+1mh2B2c9ogYK9j2bD0TokEDaO7gn&#10;tgTYdKWXtLdTQG+7X1awWgWs9YCQ96WB4jFGQnDAIY/lTM1+VrdoGRtd1cZth7XhereN4aAbryc0&#10;+z++X2pB5BI7vpzYV52RGSRin8Tspb/mFhbUpokPnw/kTqXGkO7nmf2IpoSTyJjc/oerDrRhMwdc&#10;JQ9tztrnQC23g+p2QNIAiNaKmpKJ2h8dv2ZzPdivo/M8DUn9xIknWg2tncFjPcIc7Ky0nuqQuaEQ&#10;VbVnr70nXB3KQekDiYb1FNwyWlIPa/lYhfTbx5B4iPfA2vMzVFMfaAMBiQBFCXtavcvPBF19KqtP&#10;+lCo15GUHHi2L0nvlUbejjGO84wTkrQBfneN6MQMzaadK84/F8D/BTzv7aEBrwdcZZZqUwgqke8b&#10;AWUH9iZJSz/egfFA89lmm3L7H2W9S77tWlMihbfyr5UCyjg4upfgbP5/0gBAa9YlGZOU7C2lNEtf&#10;p1npcKkvBUl74dILBe/9aK46+40uzLMkcz4p1ibtfLI1JLYCICAFfmxs4Wq8UYNaHdZ1hfdu8xRv&#10;n4kGQm73zCqbV2UclRYkixYmGwVQqd8PAzeCkmwLm00pwnkPM1WvbOcsnK2WIcNnkwwzuo1HTFsx&#10;CVO94HMpKKkGmu42PaNvvLXBI+vYWiC15q01Iik3y5A2KXTeISEj5DhsBEIIVQJGDywA/jJhXReE&#10;FPC03FCuDh4WHz5+wqtv3mCaJixxxceP7/H0/DBYlsYa8XCgTZzGGiikmAshYHJT8/a0cL76zveg&#10;wBBStWWINZA23G4wpWCyHtbfw5qCJS3I6yPWuCKmhLnZdqUU4LxDWBsYXDKs8ZimjBRuwJQxvy1A&#10;Kvjn//1/hXff/musoUqrvLUIy4o5FTx8+IAUltbX+8paL7GFG9dNo1ggGSAWg1sIMFcHZIPl+RnT&#10;12+wPifcv3mDX/61X8P7n/wETw8r4lPAw7sP8O/f4/L97+N7v/QVvv8rP8SnH/8pygLYXK15YkhY&#10;bgvmS71P0zTBWIcQM1L1JUMpBXfXS2XpGD9kqv0ex5TgXPPki0QBMwpFjOa92lbZqrLIGVd/2Z5h&#10;e35ZmPr39WqcQ5FCqbpce0c/wwjuzIWAXV2u1sD1Ui9s2EqVpjahjEFnHYqp1j2mgfkwFsYZhFw2&#10;ubmrk7xpmhBLZoPotCtcOIhLC3buO8zPwc7MkgotXuD3RpArtTTFFgeZ6aBM8nXnPrIa45gypbVg&#10;eq25f4lpyxsiDSg8K0g5CKqF0nOg+qywlKx1OEvrrMbijLpDTSCwePu5TYkEPDCOn7H0nZTeTU05&#10;wskVZywv7hetMYU29V0aw/reWDjnB3i1Mb6kuq4DnoX8fw2JPxva9GvczplmLSeEbm3XYXYMHE11&#10;IZEr+HslMZgk66gO4HPWqnMO1hikRDMyun3MUZ7O1yId5nGfd85ukpsg2SJEA0vo0IWuv80KQwaf&#10;juzVDRTX/Mj5PeVqFsqS7xYZ3Ueb15aUrbcjtuR6ZnT7tRTiwfos53IA66ivL1U1U6C+3oN92LIU&#10;oNoHENvesc8cu7u7I2rG7X0LYWV2nPt1dSbfHgADyZiIMWz2DwYtPwgHRVBn9HfP4m7JAkGO389k&#10;jdgkBeZJuWG0H6HMxe05mcOAh6oI6H7Re4eCgrUxdrX3UOpXDoM5spdqAzJR9W2PZ3MaeUpJPLuo&#10;H/aZYoj3klwhlJvNE30GnvnyS9l4RlExHGynBhBn1cDMUjabGG7/0mv+l5i422BUsY8pw3wGpgBu&#10;7HWVlNXb1NxJYjDNZo57/WMot2qf2c/hSQTetD2Xn+1SkPpZbcktKiQQk5/zkpLgbNAjERfou3BG&#10;HpDOQAlkP6tRpHrmzL6O7lEawVLy5JcBUXta6/Ohg2btaIzBuq5q0K2kXuXPW8oNoveWM305lsRt&#10;pLkNC/0+0m08xFwAACAASURBVEBfy6OQcEIN/JbIpYeh2XDjMKISgiuSJbvOs+GaZrXCB7M0v+Cs&#10;rxlrSyC18j1IO+dozgx/Ri8NZLc/zyppSeoRJayR271qveLnkLS4qllSpEt4YN87pSHe51iwSu8h&#10;/z3tv8/UtnyoPd6NmNT37Fgv/AOD99LFdm+pXgzQTYUv0rPwGmnacQhjg9kBuiGEUSz0B8eb0pcm&#10;SRpLTrLu4cx6yuygVi7adEcDXSQ/NLopnE3etEXHmxY6uZYkMjQpnlqW0M9Ip+C98OPhg5q/FS/S&#10;aAMsgfBaloC24CjzwHuP2DxDnfWtcXLN6zOrMtrauJHnPADEsmPf+Mkjm4KwQGTce++RYoQlfqMd&#10;V/B+wjxfEFLEPM/4/1h70ybJjWw78PgCICJyrZ1b87EXmfSkZ2Pz//+AZGM2ptHYjGnUr1+3uptN&#10;sllkVWVlZkQA8GU+uDtwcXEdWT3DlumRrMqMBXC433vuWYyxE1CvyP1wzgEqwNoGjjDrpwbDu+z/&#10;nf1aQ2L9hnyQabX2snXOJUY6NFQO1MAEGeeC2+hsGZIGByEE+JjgUeddDpDN95CyYXTSDpRgrYCA&#10;drfDx+EIFXY4nXpc6+cpiDcGQEX05xNO2XqoSIros9V13fRslyKGywl5oWqthRsduqbLQ5oRzjdo&#10;bAP4iNEHWN3Cu6Rs6IceMY5puHMGDvYCt/tniCp5nvZuhD+5PETQUB7JD977BP6GEdGnYUZEhLYK&#10;eu+wf27x2Tef49/++w9obZcAYh8QB4fhfMYwDoiwcH5MIPcU5Boz8z4gqICgARc9jN0hOoX37z/g&#10;N796A6gA3Wo8e/Mah5tbuPt3ePx4j2bfYni4x+75DS4PO3z11Zf473/+n4geGHsH53pYpWC0Tp6R&#10;XZt87ycgJLHxdW4srDIYvEPvHFQELi4OeW0q+BBgjYI2erLZCFk2XAB7PpDR1qaAPSg002Grko+c&#10;AFhPvx9jzp0gzUV+biJlUWblSCSF5pTHAp+86qi0vzSJOQw0FPVK9uQNiIgqK18yOOO8h233UI2F&#10;aWxScCDlQ6iACYwojaMkyefMbd4wSBktdB+tMWroUJ2CTk+B4JLFBW3CpWsmyRWlQLAtb/maZ39N&#10;7rgF/Ndk/tyqb4vBITWiEjteupdPsay3LJTE0DGtcl4C2WkVqmdfaUooO1CyUKHslCJhXhXNEVXF&#10;Ai/Qa82GZHlH78M4jhN7kD6n8+fQMKaZVHP0ckqS2BhnEI7bFPKhSK2AT/t8su6pMaboa0syY05y&#10;4TWQ1ATR+rkWOBuRrhkd1Mx/V/yhFagXdAggGQWokkPWzGwtAizSoI4SZfh3516ks73EOh9gGIbV&#10;c8xrxC2WruSZPMubm8W+KfnTlrUjWTRyRrcUbFjGRdTqQWKhSQqQWrNOnxm6nodhBt1r33mLMU2f&#10;Z2plJilStwCv2p5XhuK0Pyi9BB0mF6uYUn0Ya2S7qRBFQthElBFCmaVrJzHkJtYn0vkvWavxTJbp&#10;fMTMLq8pq57qO2mNJJ+zhX2PlZUYDS+XWO3S5+BKcX7Gaibt50PfxWCLDDVLRgFlAEtgDlcB0p/j&#10;vtzjOCbiRVQTyJ6UGGrBZKTfi9+vp6wBSy0ZEUQghQao1wBF6XXX313ObeHg+JblIFUB0jDSrXpD&#10;qhVrivot8sJTBDqpHuIZTlIeYs1TvnZ+SsrF7ayY+p9LQyr6HEpAKK8NayGY3LJSYiXX2OkSUYT2&#10;CJT5y5WgtTBO7qwgETVqjhJcMSEp07bCgenrSZlVklXSsv6Ka0USs5KkYGnNvowScHndXPeFh5gf&#10;VlO0SvetpqaNOWdNsvvZIviWZ6oA93x9SsM2/vymZy9uqgyk/Y0P9iXVhLTvSDhwDROVzmupj61Z&#10;6fDzh9oZrs59Nmzma7C2z/H9g+/f032J2CSI1ZRZvyh4X8rT2uEmBcdITCReiFNAmbPFFotOBWEx&#10;+6k5Gcex6mf+1AYugQc1WQgFuaX3ocygEqwpsQRrLLUCjJfrUptG1iTNknyMbyI1dUSRC/KHj2+m&#10;Nb94/nnKQ1PLNZAeNj515wf71uY8sw80IlF0OOfRNGYqgvl9SGFICQyfGuPMIBrHHlElknp0EY1N&#10;DNvUxGnWsGAG/otsOCQ2lvceGhHa6syYiZOEOLH0U8M3MXWVzmDiWgI4S5dnYKcEZSqlp6KeS321&#10;MtAhIPoUKOpzcZwGDPnwyezlObB3DshKwGvi25TfK8VvslFSGL2DNgYKAc5noFtptO1uauq0Vum6&#10;wk+DE2v0okDo+34lsaRg03QwaA14P/9d0MneJBfkUECTrVxiSEHCbgSMiRjdiH484vrQoDEGRlvs&#10;zA537+6BvcLh8gKhHzCOPZRqk6ojpwMrpeBjxBCHJB1XiaajO4/uWYPD8z2gI6ILCGMeJLgRrbXo&#10;xx7t4YCH9z00TGpEopquNVSEjx4OI8bgcP/wgB//9AecPv4dp999jcurS5zCEZe3l3jx5iV+uHuL&#10;4+NHHPo9/MM9Yn9GZ3f48ovP8f9Yi2gNbNumYNicaYGAFMAbUuOFqCcpnwIwuh66aRAQ0TQtYgg4&#10;npLFkbU22z8FKGUnr+JSkKSMEtnGa2K6l3T1zFZaMVTzMIpnpJR7XjRXnsrDEdGo2Xu0qIVKTgL3&#10;k0QeCuf5QRr0ATBKZZuiiKhCHm6kMVfTduj2eyhjYHctRj1gGEeMIeUvlCY3SZutWGDw8G2JQSUx&#10;1bkXdU2WyoPCn5Ji1wosyaf+Ka93DrLVvAdrIHnNa3Jrz+cyYz60rkmXP8Xrkp9/Nek4B81q4JlU&#10;DK4a0CJnVUuG8RYQxEGXml9qCGFS0XCAuMb2k85j+dw1mzUJ/YxUKVDzE5U8nPnASbqGvKbga4Lv&#10;SxQUk+1yILLptpjAkuqDNwVbklvefPvgxXooBS6uwYFUI8QJ1K+paHgQaM32hrOspH1HYnDS2n6+&#10;BoBzfgVwpWGOWezTtAao5T1xxiEH0IdhrPpXF7Z7jUlJwwjLs0N7FQpI16y7as8Lv/9G6YnEUfbu&#10;uR6fVcrG5vomhhxAGUWvZaoGrRF+Fms17zu+MMxyLTt9fqWS0jEPF5Ezh8p1oVaaPOyw/F1N8WQq&#10;bNbJngbygLZmSbFlxcCfYefcZJsjBclrgTFsjEGIs4pXut9bTL1SI0iA3uI5JZk8K/akVlBBPWlZ&#10;x3+XDlJq4B1/rssaX9pUhMXAlN6PrUB3PujgZ/+CxJCfiUDyuFREqjGjPKzha1DaNxcgkzGzKrMS&#10;1Li2yDALJdakkNRm6oskX/9yHaVaglp+SGcKt+flfTq/1qVPLHVwbX8uf9513UoBKtUztYDgGtlE&#10;AtRqWUoS1iEFp0v+8lvYAAe4OWgvPUNSViEHsXntKe0/E4GInElbQ4aaioKvKemZl54tqa7n9eIW&#10;dibVw59CjOXDwC0S0FZmYyFvVIHm7G5Qy/qr9StUncXB4ad6ha26r0YOWZ3RhCzA1Y4S4532INKA&#10;VPrOa7VSXNgcSWuLW9zU+sbas0b3eG4bLhFC+Jpa55vU8VtpICkpT6Tek59/fB+q5bdKg3KpLl8S&#10;7dRCHcefTarY+FQQ/x/wvC/sZL1IIafhLZIkVQJ4Jfl7+fBSEaQUlUNjNb3j3rRSk7HlOcoTn+l/&#10;l8K3djDUAuBmAD8BQcvfVQspdvKInP0ii8d5CHEhM+YPPy2aJAmPJLWr+b8Wu5wiVS+fYRwdQvCi&#10;D1vtoBWZY8KmRj8rBedqGx+VS6aGS4OGiU0PqU5MGh99ZuHrFOoahkVxxFkqSqlkcZOveAEyQwwI&#10;LgHawY3wzsOY/HfFkxMBwQfkUHR4n8ByRAUVDJQKGMcBMSTPdqsAP3q0TZMYvTnEFCpkD/Im2eN4&#10;l1hMtiGy+cnSezYK0HTzMVO4mHOpgNvt9vmexSkkFpNFgcYYPXzw0Cp50ocwp2Sv7BxiCmA1xG8+&#10;3UOFoR9g2wZRpyJ717bYdQ2uLvfoMeBxCBj6ESGkAshai3Ec4d2QN22y0WZQPtkHpfcvbC5XhnWT&#10;J/i8IfpxgEGEVRmMKSB1yDZfEfABCA5wxxHm0mJwPYaYGvPT2yO+u/sev/1Pv8Xnn7/G6XjE6XQE&#10;VETwPj0fwaCPPg1iVLI/GsOI3o0wTYurZxfQO4UwBhgVoSMwOocdNI73RxwuX2McHmARoI1GQPoZ&#10;FXQSeyBg9CPu+yO++zjgj7//N7w4RDzeP+LVs1uMjwOafYvnn7/Gu7/9FefzR4ynBwyPDzh+eIfL&#10;F1/gN199if98fY1+HKH0YWrkkZUR1raIxYoDEQbAYbeDjwHWNGhNk7zeE+IPDcB7A+q9rOGTssWT&#10;fXRaJ+m7u8FNja4yeV2HgH4c0TQWRgUYPW+aZY05H6ZwWGMTsOO9yywpPUunTfL+jchDjzAmxYxN&#10;9/3UH6FVKvB8VuAgKuis5nLBwae2EFZZjD4HIqsUOJNyAlIjvtu1iCFlByhl4KDgJwuEYgmgEaNe&#10;DDWkAZwExEvFNj/LKODGwektBpPkd8ptqWrD5hrjRPItp2dxrcCTmk+Jebt1dteanqfOojkElBT5&#10;JVel5PcIADtVrz3VIEjD7JWUOhY9fQ4fVOnZ0eXcLzZO2R5qghHL78U5o6GQBdLwSU8WWI0hYa3e&#10;pywHpH1T5VfX07BNsWwhuViXWCmL+6BS+PMUylWUXD49e7qcs6Splfyc+XtwcIMCk4WRTj1xJUUl&#10;rTOlHINi3ZOKbUznEVd8FcCS3meuOq0x9yVAschypaGQ1jqd/zGRVcr+mbxxluzQ2SM6iE0Jbzok&#10;a5HakGauz8OUP0CtK1Ig5OzRnura8r3XjSa9v9RCRfZVLTYZZja7EIIBy59Rj1LATx7rSfk3P3aF&#10;UFACTlQGykNI53wKaA0o2zhXAErPCG8mJTuieU6XBtBARNBY+fWm93Z57dusWsi7VFzafZT9qXzv&#10;sqakvkr0hY7Z/mcx8MG0rsreGHwZqFnonNFjlIZROsnDszLzPPTT+xqVVHcxD8rLdqOVnq1PMsNa&#10;Fw1i+bOcSRM5QJXP3KiWPVWIAdGHlZ982d+pyhVqJt2A+Q4v+g1FzLh0spcE6REiUZMgkwDKUG3a&#10;mDFbLGmT6g/nHWyucRDiVNNOTXe2JkrKc0x2fdQyp6Yk5wBtCAFGaZQXiiFi2VmXj5keBG1TDpQb&#10;ZpuoyWImf7Z5rSqioYiboAp/BpzzGXzT0zPpQ0z/HSJygNj0nDfGwliL0Y2go23b2MX10doghgDv&#10;E1vfNjYRk5ybfiedQ8j1nEJEmGyulmovrsSQz8gybBDrjSdY4jV7GG7FIgHGHJiThtVSQDv9ZxlM&#10;1iwOpTprKyNFUni2bbtQ8T9FqpR8/EXlk2DTIw13azZAW7YhtQE1B1z5nk9toT8F8OYKLxpiLA39&#10;nxowbWFxNacEzj7eIvhIygqpxudDd2mIsybvJOJBsdGLsR7EWuxNqb2cRGbdYjnzmvApd44tKxZK&#10;BJHsYxZDEPJsrFWNqgoOcxudeX+KC6WqUovZL7t/5dzEhCWWQHqKVZZwelrbrTG6uV5YBIFXrEcl&#10;sg/f52oqUanHquXBSE4edB+pqZQk9xSOFdaUx4v1oWZrJ00ILMs1nIgY1up8H8wvDd4v0+jnBym9&#10;OW2iaoFC0kKXpkjSxPOpQC96MShLpyaDkYATydKAAhxbUzXuo1U7zNZsEIgskiItDoF66K8ZkYkI&#10;U2dv8GlPjZmf/l7D2uKVHKfPUIKtarLH2nXmTBt6rzgDgcuo+ERwvkZxAqG1DlXWnqeT+hIcoQAv&#10;hILMG1kCZ23b5oDR2RM7ZkCvsKC898keR+vELkf2QJyAlwzmaZuYUj7CjfP6aBoDfxzgdAIMg0rt&#10;SWH9T76KpUHQCj77Khqjp+a42H6Ua5uGMCmAFzGgHwY0TQNtGxyPj8mzsZTY2WYk5Ia2+HiWgsFm&#10;W5BVcQMSMMZYeof9BVSj8NifYKyBaRKr5XQ6wtuAx/sHPD4eJ29UrfqpuU/rRU1S9wLGaCHUOhkr&#10;YGq40jVtEDwQPDAMLoPqdmJqt8Zi1zQI3kErBQMN33vABVhoeDdCRY2DusDPf3mLtm1wc7jA4IYE&#10;2ENh8EM6yHxqaM69h7F6YsSpbAvw6tULXBxa3L8fUyGigNYYXDQtrvcXOH58mJqk6domw3X4kEDr&#10;cB6gzgP+8sNf8f3fvsf+82tE51Omg+2gmxHPX32O52++wPd/+IDh7HC6/whzf4H91TM8v73Eq1cv&#10;EOMdlEpseoXEWjr3PTwCbNeg7VoMLlkkudEhIGYvTgXE+Xn0+XfLAKWxTQYBkYOOl2GyAOC8n96z&#10;DCli8On3FFJ4rypy6zkIWUXARJXDfBUQPRqrYW2TMhicS4MxKAQfkvohJmAhIqLbtdBKTaB7GqBm&#10;D3afA5GRbH+apoHVCspYqKjQqBYIEaf+EdqkKOE+ODSNhmoNogXa/Q6j9/AmZkssO33+UuSUYbfU&#10;FBTQUsoG4UPomhXJVngfZyhu2UxsgXbrXJB6E0ptW2qMHW5FUWMucUn9luRQkuTzAFeuVJjtytTE&#10;gpmqXaH2KXuR5MtI645aqBOtoabfF4LXQwg53JwAMLNfDgkyDItw2WnYEOoexeW96cBmcX5v+ALz&#10;oRInA0jWIoUdmobZqTnSUS+Uavz5oCorXhfSM45nJvFrK7HWJJCkNMm8jgPUoubhwAdtWjl7cEsO&#10;zC1zyncqyrEae1gppDDwfJ/KACR9D+n99cIGkF5fDubWQBL6e5QVNCttVa7HsGCoFyjQ+7UkXpKP&#10;01qYfp7Zw1+vrLq4pJ7bK6zZS3TfnJ/z8hyWmo38VcooMmaCN6XAPWpLVVOC0H2D+4JPdTBZr1zO&#10;HaOahtjLplOvVA2SHzO1UZPyQHgfI4EYc71uYAxbF1gOHbRSgLGJ0Zy/YwHsKBFEG7OwxFGkJrU0&#10;Y0wreB+mMzUGzAHHZf9Wyz2gkE/4s722XQrTsKEguqsg9WxdEwo4kQFwn2uLNFjd8I/PRBQeLFlT&#10;eS+07oW4lgcUWlCEcyZfDQg1xkDlvTiUadQczjb9czorfFjn7BQiWf5digHM60oOOJUsdcvzWAYq&#10;mJSXSVEbybmn6SBiHEjGEvEKJjW1IsQUrfSs5DRmoWBGAVcK6DQ9D5j67uV5GBfKUrq3h2KjuKG+&#10;kljUdM+SGNO83uHDaX5uSJZFNVJdDYCuMVwldTz3FK/Z83Dr03IPikKAnhESK79kKH0KK5c/jxx7&#10;4UO6p+pj/l04dlR7b0oo4N9fUkfW1K9SDUY/J91j+fWnTGD652XIzR0etsg/nClcu9c8WJniUDVi&#10;z3w/KDNa1R056DPAnhU+5JEY5MVGsqy3sh6pPVGNPV9j5tNr3vf9hiIkTkA5tQwudjjUIksCiJeE&#10;kECy5uICly32zLL6gPYecSIr8HtdyGkx1p028h0kw0+Wi8gIv7V6cMtGrqbolQYlnP1fe9Y+xUZK&#10;Gp7wPltca2q51nhPXurLeRisnlRa/8PgvTS9mT+wmjYAeih+isSeN+tbm6F0WEiNvMTaowcCbQw4&#10;C4lulBS4KODi3LDE6d+lQ08CXyQJF18A/GBKxdPSW3EZEFSTAsvsuNoQJXkWxixxbaB1nBpKmkrN&#10;vZS30t1rE20afLIlm+eAT/o9jxlrkJmO3nuMWaq7nMptJVrPBdXSyz9ORWWxSkmvU1hPYQqo9WGc&#10;AQmloaKeGIddt4OJHjHeweRAPtXYSToVFZG0KeK5B2BwI+JI5KQmf8aYmDtUVlx+RyE3JCo1oaPT&#10;U4NIgaAY08+XosuT0M0oTLqfCofzwaM/DfAqAzf53h3PJ5hWw2qD1jZojMVhd4AbcmOnY2Yqx8X6&#10;aNt2MRkfhhxAS2yKCtgPAMM4ojXdxEzyIWDoe2go7EyD24sLxKGHaTqcT4+4f2jw+HiF28MVoo8Y&#10;jw79R4/T+xE/f/sO/+XD/4ZvfvdrvP7yFc6uRwSSNVBRQQQF50vjbOBCChLe7/Y47Do84oSIgMur&#10;A3a7Hf6Xf/5n/Pqrr/B//I8/Q6k22Q+F5MFP12EIEeO5x/DwgP/7v/037E8nvPvZ4+9v3+Kffv01&#10;lG0QrcXtq1d4+eVX+PYP/wPHj2eY9g7x0GJ/9RzX12/wT19/jvs/f4BWZSIfERAS491o9MOAEAEf&#10;k2+0K8CVTgcPbXSShD1C+Tz4QABChPMpKLixzfy4TP83ARYqxsTk98m2yRqLYTinwszERW5BAfxC&#10;SM/w6Xyam+TSsMcI27SZXRURlELXtNBRwQWH0Y8YxhHB53WeLab6U8oZ0CEiZG//Pow4uQFRG1jb&#10;4OrqCle3N9g3L7Dfdbi6vsTV5QWapoW1Fhc3l3j25jk8kgLHKIvowyoLYiucR2qYtho2vndT0IiC&#10;LpyZJVmf1Nj5Usj7FpuqZjGxxeaVpJhiUFzFj14qwKXXpeo77q26UPOFCEUGpbXGgr+uRAigBIaa&#10;PHhR3CudWbfL3BYFwr4Umu4tRcQa3JTv75Z/uFQnUAuILTZfOTdqhfF8rzGffWxN0iabghSlBtpi&#10;mXFyQc0CgbL0i/VFLXyu3Ff6/nSAsWVXVXtmCpBL2WnLoGgQ9ucMHtfWvwQWzT82Kzi9dwv1J79H&#10;2/YycSFfp/URX+sUgKefk9bd671w+Z3K9UgggBYzDErofdlzuq6Dcw5d11WfkwXTmNTi3Iqjlm/B&#10;G2dqKyI9iwCqQ1z62bmf8fw6aZivs91iysPIxIWwtHGgLE8aSirtFZJHbi0Ujn62ZeO5XO8T4MFs&#10;aHgw8kRSCV5kNRZrr3LDaHjtRCYIycaRA9lGG0DP32VhtwHNvpcSvXmlPm7LOkIacNfYrhT0qrGA&#10;1ZxmvASjhbVDhzdSyDDNMqG+9TVrWc2sm3jOQ82Cbv693FfE5VBrBsI1UQ/PijIeKF2G0rzXL8NV&#10;I5CwapYfFCimoND03FdsKmpDn1r/WbMFlHAQ+pq0XqKDdgr6cpIgH7LVwh5rvZoEYtUGSbzHl/I2&#10;eF0h1UcSK14TQtCWZQzdI7fylrZqpC2w9SnLFalOpfdma/ixlbUiWZ7RZ662hmr5LBwDq9m9TD0/&#10;2RMklUKtNqf1iuRTTvddDthuPQtb+SRbqoIazsVfn+73bdsuXDZosL0Uoswt4bYyK/gQSugAF/UL&#10;zTSgzzgdWNWwRb7E5wyspapUCgbn+wf/zMuMgxkXK2TLSMg5y2FAWJ1n0v3nRKDaupfC6ZcEF1Ul&#10;eUlEtZqdqnSu1+o3yf5sgVHnQXbJBZT2Jfp7JaD9F2bez7Y5yylG+hCFKaW3vAsF76DagcvB7Bqj&#10;SSp6aqnRhWVVs/ephdYVpvcsI5kDrvjDLE3XKRto9itX1UAH7l26NcSgQMSWhU3ZaOuKBZDi0onX&#10;QZI8bx2aTzE1JZsHHjzEmT9brCH6M9bOzU6SoYTMVPerA1ViGc1rJoXeOjcSDRJReMQIhTD9rM4b&#10;XHLI1lCx2L8ENKaF0omxPI6nHHCpYLWdGEdQumpJkHw2k+/j8XyCNc0isLMwnhUSozltwoWtlXxf&#10;ffCJEWd0li/nwM4sBQ70eVSzKDV9dcHrLUv0fQ5eDVkKpq1N/vr559u2RbtLTP7D4YDm/hHGGJxO&#10;p0kVkabUFk0G7Euo2fT9MhXGGIvgHRvk+bwHNYm1XoorBQynE+AdWgDPL68RhwFjozAqjYd+wGPf&#10;o7MdHu6OGL2BRof+Y8SD7WHVHn/94/cIKuLVFy/gfA/nxoklNm22MTH3I9rUPCqNxhjsugaXl3tc&#10;XO5xeX3A7775GjtrYJyDNxYu+KQCaPUUSKhNGsqMmS14HD36hwe8efEa//bnP+Ff/tf/BN00iAYY&#10;4PHszUuYwx6Pp3tcuQ73P/2I3fUNXty+xK+/+Rz/9d/+K07nYw6XDYv1rzPVUCGtuzIsGfoeMTfj&#10;hj0nIbPgimRc6cwCRUiKByRwvgxZIgATFFzwqekyibGvkeyGFHT+3vm7O5++v3PJR94YeOehrc5S&#10;+ggNYOxH+DhidCO0SQoYbdI61kZBWY2IrCyxGs2uRbvf4fL6CpcXl+jaFnZn0e1a7A4H2LZD23W4&#10;2F3CNg1s18A26Zo1rUHbNOl9YkDvz+gx5O/psm/+Othc8ubcCjLnzZj0s6W44j7Q3M+P29HwwCYu&#10;15SaDUnqvlVEcx9JLp/kDGnp76XQz9o5tCU95mxfSc66JWGXBgfcz5GeWVL48NbnjzWGmw+b7KTa&#10;30lnLgcItgCeLdZdbbAj2tAJasJV6Ffclq3TOsAIclPp+1IQsRZaSO9RsQqUWHLUq1uSz9bCIGsg&#10;SY2QQsPtyjCd1mJxCtHEAsCXmnj+zM4EkzBlRA3DiK7bbQ6nasqBuaELTNW5ZFXzpo0+d6VPkAYq&#10;RWXKm925SYwVUDyuVDGb6iQKJhgzkxTU0jaK+wJzFjO3A6g1fVzCXbMhK8QiSlwYxzGdtWYeEszX&#10;J06sYv456DNOa2Pan/G+QyLe1PzIKRhKw7Kn9w6qCm5SoCAK3s1cfTEJE9WS4b220pyBpGYiNiWv&#10;dKiiSoriwEgattNekV6bieFqzJzb84QiXFaNYBOQoWdEjcm9lZmxGtYjVoc2/FyRLFFrvuO899Wm&#10;zesi2dVone0OoyL7GAvGRVwFZJb7HYh10GwRKtsWxA3bNzrIocNXrgDkWQWUTDRfy7UtReKcKBEo&#10;rA2EpF5WAre5X770/Eq2ItwRYCtzhytVPqXG2hpo8O9PGd5cVcc9/WtDpdIPUpKd9LsS4C7VB1JN&#10;Iz2jEpud3j9u/7hlYSMP2pf3suwx/DNL1ipP2YtwMJQrrPj64GfRFgO/ptDw3qNtW5L/1ayezSnf&#10;j9XqhbBKaxfps2zlykwq1rymJbIprxl4zyINwmq1p7T/c5xxDRRHkVSFDeUOdwXh/5OcPfiPfQpJ&#10;Slo/qQZsSA+0BsKTxfbSNlVSDUjDnq2BW80uTFKl1Opv6btTAo5EXpHsJresouh+EEKAsbOiTMoN&#10;mfHiAY4F+AAAIABJREFUeo/w/xu8nw9cNU1bCiObFyfloaUHCJU4S1MkXiBxeQ8H/Ivch1/k2gNH&#10;N3DnxkmekthUCXitNbNlE+GMwi21AA364wALl07WAq7m4EUr+p1Ji7EGbNNpfs3OiDP2qcy4NiSp&#10;hQNJG0Etnb0GBElT/OTpqSfJK29Syp/bxqKxGcj1fhWItT7wlqqReSNUMCYVjn7MFjQAvBuBWIDk&#10;ESpGKG1gyjQ1JN/NkJsaP3h4nyxUhqHHeD7jotlnOXTKN0g9MZ3M64m5XBj1trEIwaPvB3gfJ1na&#10;VJyzw41O1p33CbDXCbjoxx5Kmel5HejazjLiGOm0dh08paxByPYlhUejlYYbR7gw4vx4xN3dHa5e&#10;XkHZZFt0Op1wPB5xPD6mIL4sHzscDvB+tgSQCtmy5vrzklnrXEDXdVCwsBmUtlqhbSyGcwLvtfPY&#10;WYObi0s8ujPGXYMHBxx9xK0y6A4HfPjxA5puhzAanO489nsH3WqMvcPNzTWGn48YBw+fB3ohZgVM&#10;VjlYY4ARCDHtM23X4OKiw25n8M2vv8LrFze473tcWIUfP36A2e8RoDEOSSrcdgcAEadTj2ANQruD&#10;OVzh/oe/4ewjHvsBj/0Z1weLbm9xHgbsbg54+eVn+Pvv7zA6hxYa48f36B/v8OXnr/Cvt9foxwHB&#10;jTBKpc8IlaxEVZgCwLROXu6pETFT0LHd7XK47Rw6a7MEO8mEk5e8dx6mIYUSAO9ScOLedtDWzEwr&#10;nWy5vPNJgu4cXExNU1Szx/cY0l5t2ybZ6WgF3RkYa9F0O9zcPsPV1TVsY6Gswu6iwcXlBbpdl7Ij&#10;tMFut4exJr2/0bBtA5OVB1Ae/ZiskIxt0vmmS9q4SoG1wUNZQDVpsBBVxBjG7NsEJPOoCERd9ZN8&#10;Kihd8sysNXZLVRYWzTZtTjkDhAL6TzGpOZgugdhSIcJfqwyDeKHMix8O5tdAa95gPuWrz89sbhNS&#10;K1hrbCypcK8x0bdepzBPeXhSCGUtocoi2vI9lTw2eQO3dc221BZcil8LL43suvBhzVRTBGxmHHDZ&#10;MmcV1QKkKBOH15YcCKGgKlWP0jqzFgjIZfAL9URFETI3DTmnY8pFUrOfeVxbOPJ7Z4zB+XyemFnD&#10;MCKERFpQOXjHe4cQlADChhX4nd6rEBwwMetKEOly5ASxNpek/XRdS+CMdJ3oXsbJQjUrMKUUuq5b&#10;1HAF3Fnts9meTms9208x4H7tKRtXe62019SeU4mNyJ9vasMUY8zAfVwEYK4GG9qIfQdvInnPUdu7&#10;OKtNssio9VuL6xJRfe0Fq1xgkdLPr3ImgMRU4y+zGF4EPxGaYnApK8JoDINbAFfpz0225VnaUUjD&#10;5AXgGFG1ceOs1adAUGndlN4TG6/xlDJrcS4pzbKxsCn732JV8yEQXZ+h2I82dtpHSg6BFH4eYqir&#10;D8prQ4lK+6cCDCXwhzNDldr2qKfP7fR8KCzIfGXJb6kAJJBNqofK39FrJeVr1JQ79Jnna4K+r5ST&#10;xC0LJQKKZLEi7XUSplHzLZcA8VoOy1YwrQTs1mwkOZu6xgqvMd65jdwWW1zKsOI1C7UPktjwT2Um&#10;1AZXUhgrXU+S4qW2B0hWiTT/slyP8/lc7UW2hsXz+qgHg0pEIun+8fevkT+KbSYdLknvU/vz2lnO&#10;g3BXvUeImzlltV6rln9Ar9M8mInis8rBaqo6CBXlrKQ44eug2Cny+1qwVj4M4AMciYkvDbn40G8c&#10;xxWRSOqPeE/M9xppzUthvot6JRNu5kyAiN2+W37+KHv5U3Vt6gnzmf/LgvdrFgG1ISkgNWd4/yPT&#10;Hh7wwWWXi+m+UCzXPi8vcOhDOheqYSElXn7OupSWNlr8QaRTHWPMVIxL4ANlHJWp5XwtwrTI64eN&#10;LF8u7BVpgloLsFkD6HIDIIEx/GDnUsKazFTaIPngYQbqw8ITfnVY6sQGKwX8ODqYXQcFU10vknS/&#10;TBKVCrDGwA3l8/gpIC8GDxMTgF/8U9PBm3y2vfMw0LBNA9ePcG5EQB7KXLR5KDAfnKF4O2q7smYK&#10;SA1dCC4rC/QM9meGSyrSbQp0LYdyXkeDG6Fys+dj8g23TbbeCT57dgcEet8U4HyenIc4s0VzJh4v&#10;BrQx0MFPob4hBOz3ezS2wTCOU2CYjxH9OKBpW/hTGlCVZ3MYBoRhmIC/ruvQti0eHh4m5p61diEL&#10;L7kMwQf0wwnBXeJ0fIAfGwwnjTD22DUd9l2HF8+f4+23/xNN2OPDGPEweLgAHA57XFwMuLl2OOwu&#10;cHd8h+gvEYPH6zevcHG4wE9vgeiBaBQ8PHwA3Jg8qm3ToGmSz/rx5PD+/g47c4vDbodda/Gb334N&#10;owOiG3DZNvjR3cH1SF7rClAwGIYTul0LZSL6YYQxLbqLa3x3HHA8DuhPHh8/3OFqf4AxFs1+Bx88&#10;fvW73+Ldt9/i2PfYqQ6xP+N49x7Xr17jy19/g4fv/gSo1KQarfKzoKCiyTkIGioEHB8e0dkdLg4X&#10;OB+zmspoaGsRQ/KK7/seWmnsd7uJFdkPI4ZxgA8Obdvi8uICu/0+DYWGHvfDI+76e9i2xX7XQWug&#10;ubDoLg9o2hbGGOwPO2ijYazB9dU1ut0F2mxVs9vt0DYNmqbF/tCi7fYwpknhskihRaZR0DZi9Hmd&#10;KZ0b1rzf6hSkGaKHi1nZgBH2YIGQ/tyYBNhHJL/+rmvSM+pHjGOybLKtRTAeMcTp/b2K0DmfoeYj&#10;zFU9TynGpIJbkgTWFFc0zJYrmArrmBZSlDUj+SPzz7/VhHGv/Jq3ID9Tt9h09DpuMZpqMkne1NUy&#10;BWrnAmVdPMVMle7Dqi6pDGu0SmqPpxrULcVEjS2yJdneYnjKjcGSCSyxaei6pXLgENYepVsWUhyA&#10;l1hnUtMpMdPKa9DhV2k8qIUOJVtQO5Mam5/XmRLAOV9bDs54se6RADbqkVyeX2tLOCkWA3sKgtPv&#10;Jvs4L9fFMAwYx3H2F3+CcCE933Rt0NpbboJTkg1v7Jf++vyaroc/HLSnwFgIYbJ0Kfe/bdt5L4Ba&#10;9AbcN3cLBK+pjvmzWGN5UrvOVOcFsYFeDBWCbBlBG9OyZ9NGubZ3S363hQUqMekpULFQTMc62EhZ&#10;gVhJzUm+U8BkVbra9xTJAln1mTOpZwZQPMYxra+lpUQBPmdlC7VXpYPC1XkBVD2Iy8+3bbsAV6Xh&#10;OF+ryyA9GbyqDYcooW09+FJTQDAnlHHgg+5f1to8IByWz3RRQSBO+WAqqimEURq4+6zMms5NQl/n&#10;PX6NkbkFrnJgTgImOXAeF4GMsXqeUJArhDBlOvDzUSktMt4l//LaGbKlepeUYpxNLGMVcbEv0H2x&#10;1IOSYoSrziRAXzoLatYx0lColnEn1VkcWNxyHHhKtVkD5SWw+SkiztZglKoI+XlZcLOtPZmvf4n5&#10;uxXiS+sAyT6G1+m0D6g9Y/yMoO9RBumy9Z4SmdMUS9LIAfIUIC1J82odgM3rbP6etKeZ7R0jGd5n&#10;ZZZa1qVPWfVIOBVVU9JMh5U602jiyqyqFi783tPMJ8l9Y4mzyapiei7wM1/CXKXhgzQ05nVg+W9q&#10;U0lrnBqZYT1gXQ8FKdAv1WRbRBFpECxjv3HV+6yeO6LCUkovCD18aETfm9sQllcL8Rf2vJfkNdKF&#10;rDV1W+w2vmlyX0wa9sQXURBYGZLUm28+wzAsirhUoOqV/5tcZKlF0yCxq/iEbA4VUotiir5eumZ6&#10;4VVKN32paSw2MPT+8EWxNfWeX2+bzSAdiPwhrnl7cXnclqfz8mGSGteYLZy8UBhkwqxRGNyIUGxg&#10;TGKXOT+KrFdakFhrJ2B8fp9kLUMHVoV9EYJPP6MUVIwJwHQ+hX1qBWMb+N4hODd9Hh8DYFKTEf3c&#10;wMyhIEU+P4ezlgI3HQjksxcfsny9vA+A8lPw1MQo03pqTnzwydZHFW/xmAtqw1gwKjeziaVdpK4h&#10;+4oqnRuoOCtXQg41a5oW0BGmbfD61UscLg94GB7gvUG369C2aTMfxwERASEkSb21iZGq8xoZ+n4K&#10;GqVsYW0MQpZQnvseChHdbgelk8phcD36/ozHhyP2Vw2cO+Nit0OjgOe3zxH//Be8u7uH1Rrv3r3H&#10;6+4AtA6N1th3DV4+u8Fw/oAQe9w8u8Xrz57D+QFtu8fQe4zKwWibAl21grYGbdPCh4ioFD68+4Aw&#10;Rux2LS4vDnjz+hW++PIzaBWgVYRRDkYBwRichxSI60u+RZtfy3kM/SPa3QG9A8azR38a8faHt3jz&#10;6hWiUlDWYARw8/IlDs9f4PjzX9CfWihtcHx8wLPXr/DV11/jf//j79EpwOrks21TzBwSpdxiOA/w&#10;XkOriBhGPBzvodABMeDD/d20XrRWiMrDQ8EPHlppGGuxv9zj2f4Cbduh7Vo0XYP9fo/Liwtc7Pcw&#10;rUHTNDgcDth1HRSAw36PtkuMfG1Mek51VgNoA207GGMXsvgUEN1DNwZKN4jDkHzvEdNQDAHBIPsE&#10;KziEDAgkyyiomFhg2evU2CaFNSsDNzikpz2DKFpl+yk/h1rr/MxHemaFXGiuCxyJvVkDHDkoWmP8&#10;cRC/FjwogX3cS5y+Nn9NOjDeapQlqSNvsrilngSq0wJbGmJwK4OabzB9P84U5APap3xFa8B/jUX5&#10;FHi3ZGxh8gamnzNzoTcBii0gjXuw8npNslqS1ozkhVuzJFmsaxoVo5NtnM6DtIAwWeYorMP5uJpP&#10;Ym/VPURRDULm4VkSY6io10oGjG2aFOyoUvOolV6FlaZnRIPbFkpSdE42oCxxiTkmNRacHSXZQBSQ&#10;jQLKCyazD1PtuW5WQq5xfM4cMdkWB6DhsMvnXletQzjwWQYhUo0/EzOWtpTJI1tDqfq65ox4Sqwp&#10;Eu/0OeJUvTfWJtbt9GdrGwrexHILBlprbzFTt2xGOPmEP5OpzsPE1vNxDvKjnvcSOEyzGmrs+a2/&#10;459Lr/zB1VSnL4aUC/VInIP04jLsc3G9EBCgloNGXYRIcWlxk9VJmihFJltHsn4KqSPlsplsoUmH&#10;zHb1vfkeQQckqXaIJMgYct4MMJFn8lxgruNV8XmfQWNUmLrG6InR/VRYIgfm+PCW9sTFR5mr9dbK&#10;AcAYjbZtshpkQJ6cTDm680eKUx9NrRZDHo4UtTsfqkrM4FpdIg2XtgJMFRRMo6eQXqU0AvzCsk7n&#10;PaAMcBZ7TM5fQmmjSraEMtWBFAfMOFFAAqJ4uKLE4N7ql7m6jYJaktKeXl9qDcWH2Z9S59Wy9spn&#10;kCxLamA6JTbGJ0BUicgi4U1SHkFt+F6zZJYsQGqArsRUlpSmHDfhZAeqEtwaukrXiALwUu3NCTXF&#10;epYOxGtES/pMcnIqHSDyZ5TXqesgVgJCY5azFGxjCv8EMqM85vB0tcjiqSkKVvcMKodex0ndVfa1&#10;WjaklNfFn4Py3ehwQVSf5M+wClGOM5EgTgq7bP8agWEYhH4jVHqzGdRfkYZB/6lTBs3CAkciHYWJ&#10;RBFjXGCh8z2oY3o1ZV8t7+AphQO1tiy2w3wfkNQ8tNfRWk/5nrSWLKQVOiSRnD6mGiGvX12cNJAy&#10;W8qhEMl1U4vhtOLC1l8WvC/FttjwkBtO5ci82ZCSk7kdRs27ribhqgWc8gKGMxyl16DsEe79Nksz&#10;aZGGTa8ifmjNC4ZvwvODMX8fL0sfK8w56btyacu2pQP19UfVq0qa+lIfwOD9amDAD58tr146IEl/&#10;rjL7XS0+ay20DcD0PYZhTOwQrZCc4tcbxbymqN9shLVmIS8vMusUQJGuz+jHbJHjmQw4yzwjEN0I&#10;N45ACFB5Ex2zz7kbHUyKuE0GOSEuGEEhuBQgu2LjJdA+MBCrFMlBx7zZE/ZeHjakcFhyMIaApm0R&#10;Qlr/PsTJYzcBL6lZgU0HiRvdJINVWqeXzUFvPr/H6BwcIpq2g2l2gNbw8FAmotEGN9fX2Hc7XBwO&#10;uL9/WDEpQSyqut0OWmucTqfMAmynvcA2Tfr30wnGWngf0NgOWisc+xOOfY+xDxj7EX3/iMP1JQw8&#10;nl1d4ebqGb7/+e+wNxHDcMLd8R5tBorb1uCLL17h8fFndIcGX3z9Ga6u97g/PWC3b9CPWSI4aiAE&#10;6FbDtgbKK5z6M1pzie//+i2u2ks8u3qGm6sbfPNPv8LFrkPvRgAewY8pTDh1ERjcmHxaETAOQ2Iu&#10;eI84Olze3kK1O9zfndD3N3j/4WNiUeU8Bt1YYLfD7ZvXeHj3N5xODrYNOB8fcP/hHW6vb9DsLmEw&#10;wg9DAq69TwcINOI4YgwOYwQGf8b+qkXoOux2t9h3BzSNwf5ih6uryzR40AoXFxc47C+htYVRGl3X&#10;ZpZ8g/3FAcaaNNRQ2ZKn0XmIpiaGXQLik22SNgY+eiijAN2kMDodMMYeCgrDMCL55WuYxmAMIzQc&#10;Qv4ZyjKAzvt0zu9oTAS0QcigR0QAdERQYZIuBhURdIQ1Bj4gBzeXENoi307PSxl2xQLYRcBALWTp&#10;UpMhMVw+hVnNGcNSM8ALUyrDLc06Z8bWWFbcVkRsipnqakv+LDFLOBhLB8/S96q9J/8OT4XfUtCw&#10;5sm8HpDLQxepYZSKVklVOAOlke3tMWdQqGpDJjX5W7J2+l1Kg1XzSS3Xn35OWndseaBOQErE5AUd&#10;fUgZILk20BmcUxVSQA18f4plWVMS1H6vNrBJDVNMA8XSMGXGaBnYcRVnsr8JK+CX5kJJADzfG7aY&#10;gNL6o2xZzlqlAPM6oHINoK495OMUlBoCrd/m2mz+THWGGrWNpL3AFrGGsoilRljaR2Q1JSbAPq3h&#10;JpFdcn0YkMgvkjKDDwxLTyAxxaT9XupHOFDEG1fa//B9Y14vyW6O18FFRVVT2tDPUAZGxXKpZqNZ&#10;s8ZZStdn/+n5XugclxQXwaPFmkZpmqukpiEfshqwANwhRlhlZtA/Lp/TPOmfGPDTvo65OV4+N3rF&#10;vi7PwTJnIk49SwIGiG2n0og6Lix/Vr0UYXIuLMTUPHhI68kuAAEFtVZaYGaa1kJtOfiTsqP02nZs&#10;6vPCkyzksu8cHx/QDz3uPnzAb37720XQpZruw3xPUn9PWJ2R/LvCxODnod5b5yq3epHObzo8KVuc&#10;UZp2k5mo5BE8oA0flM7kpnmwGZAZSot9M2bAXwpofYqFysNwaZ7LVk+rKtkKNYsaicUuge6cFSsr&#10;7+OTLgfSWixYD/+8NVb7lm0L36O5ekWqZWsKsa3Pv6WgrNWEtd+RAk+lYan0unz4zpn7XJlSY0VL&#10;SrGax3o6q12156B/Ts91+p24lScnO1CLQl5/KEUB22W2RHoOZ3ynkAZiVIuhWS3XUbzGxPoKquBE&#10;OTew0s/wvapmd7014Jr/XVUyFPLAAmT/LOHehLglrXEprFiq48tuRoFkulc/RTgqr0Cxyy1Mr9RP&#10;tPbgFuoScWA9zJZdWWrOIrVz5akh3dbwYd03qiXwnkmxCnrC/Hjtr7RanPfJJUBBR/XJ+P0/xLyX&#10;WGy1hoonOEsHTC2IT/pfbaFK4MFTG7bEEJr9TlH92dqmXv6O2vFQD6atAJMaq44G1fDAOT584IAO&#10;9XTkA4uaxKRsiFEsSuUwNj5lr3lLSWAG95KtMYA4i7W8TykM+KTeZ193m33jSvNmWosQxqlAK0VL&#10;mdaVw4WCVvSw9M5nwGHJfi0bkffZ534KQkuNxTiOmb0xS0PdOKJTmW0cgdEHCETLKnuTHrYhh4IW&#10;m7gSaiv5hPoM2FK58VxIpsMz1a15COcS6JnCSRuiCijMIgBRZc9vDRiN4H0q0PseoxvRmEMepAxQ&#10;NjGdjDG4v3/E+XSeBlUFKPW+h8qyu1Lkl6C70iyeTie0bYuu63ImRDP9/DCcYJsWIUYcH3qEEdBB&#10;wZ3PQGbw3Vzd4OXtM/z9xx9wfjzi3O5wd7rH1cUFdnYH3Vp89U9f4oefvsP+tsMXX3wBYw2Gocd5&#10;OCOqZDFkEvEe1qapNbxGozzc8RE//f0trg6fYX+4QNO1ePnyJUIOX/PDmOxrjMZpHPJA0MMHBR01&#10;vHc4nwN8cBiCQ3d5hd3VLY7nj3g8n/HTzz/jeDzj+uoG2iagSXUdvvzmG7z/4Xsc797C6iOurk84&#10;fviI26+f4/bFG9y//Vv+nOkQDtHBKIPWWuz3LQal8c3hGs9+8x/h7Q2a5gpamZx7kBhYttFoO4Om&#10;bYCYLGkS+96gbSyUMvDKY4gOTdehMRbOe4TooGMCC9J9duiaDrpLFgfnYUDUSAwvFTGOHgpjYmoh&#10;pmGA0vClMUSAD+kaBh/SkAmJTZ9qscwosApRR3g/5qwTi+IHXYDSNFRI+9wYZaYGHT5zm5BPAYn5&#10;Hk0Lcik4qlY4UjboVmAmPxu2fAxLIU3tEbjUj54ttaAeaej7FDhA93I+oOcSbQpm1Yo8WrRTuw9q&#10;EbTVeNYkm7wIl2oPaXjAz7/F+RJVVcX41FkgeahKrHLOYOEBxFzuWwtY5jYE/J7QWofnF3CGDPev&#10;5XY89D1qeT41lmwNmOL3lL8uVX34MT8HOgJheeZJ90XySeXNtWSlxL2ipebaey+Cr/z78GdY8lqV&#10;QH8uI6brvO/71VrmgatK6erzvSVPlthVHNSn4IDUfNaYrZx1xkEN+ue1QR0H1OnQYYsRRu8t/XlO&#10;TOLseM4u5uwykD2ME2HKd2jbdqFOpJ9bGnZyS4oaiFazbSs5DWsGsZ4UwRR43RrWJRakWtiwSqAV&#10;XwM8/HJad4hVpc2WukCyC6mBszUVHJ4Y7krs5+CDyDyPmZ1P1VJ8EC6x7PnPS0OhrTNQa43zucfv&#10;//Vf4cYBX3zxBfpzj8a2i8Dnp87OxfOhAGPtqneULD2k/ZnjABR0pv9MjPtl+CfdI6y1U47ERMLL&#10;BCTKvlVabdYLT6nv6OcpFqA15eOn2LrUFPE1S0Be90ng8pYSZ8s1Qdrra+SJ1b2p1LfS9ZTqiRr5&#10;UmLRi8/UBjhXIyhs3f+n+vTV/lBRLNSGCBQopziHBKrX6hvJQmet9uL3YVv5wYk3km0yJxtIdl6z&#10;OoyuxXoYN7ciLS4WUj4HJ9Jy2zlpyEb3UAljoh7u3M6pZm0qDf2LZZjE7I+MLV9zwliSXbGZBbXa&#10;ZyKYgpysE6gVjpu+xzYeumVhVVO88J6EDjhr+yGvEyV8eSJ5ZpyPk8AlvJX2AVx5WbM6k866aZ/X&#10;62wMSp9Z5O/k+7jVB/5/Au856EDlNjSYQTpgaIiK1LxIvoFS4ylt9jU5E7WlSWTesPKFkoJMFtKd&#10;BfC97bVbgB3qX8Y3kjK5KjeIT434IfOUdxstDKgtQvHakuwDaJG7PABn5j3dkCUf5povvdRQLcOh&#10;lrJNfrBTn0mqAqhN8taAhCJS3pilXC75zAcDa9vJ/58ObCSmGg1ETqxBN9nblJAwOj00xkwNVplC&#10;apPujR9GeJdYvcF7DOceV+1t3lQGkMQCohzI/05AA+6dWKxB0iEbpoaFyqHK9THWLIrWlAugFuD5&#10;tL7iXBirzETWOmIYR0AFRHhAa4zBT1PDxNTX+TolUNXl63g8HbHf72FtKpTv7x/w+HjE+Tyu/MFU&#10;Dn0t97bv+4WfHpXlFesrut6hAobxiP3hFuezQ3/ysGhx+niEiQZWWRysxme3L/DtxSUeTkccriz+&#10;fvcBXXfA589aoAFefPYSLz5/CX0D3L54Bu+THYExCrY1eZiQA1StBqDhPWB8i5+++xnu0eLw4gb7&#10;wwG20Xj+/DYNRlzKUOhaC63OCCGiycFewSU7mq5JhX4KZe0QosP1sxfw393Du4jzqcfbn37Gs9uX&#10;ABxctoa6evkCn3/zO/zb/3kHN3iMj0eMlz0wAm9efYaf//YXtEbBWAPnHVrTwFgN50aopoNDhDns&#10;sVNXGPQBWpvp//swwkUPZRWcDnD+jN1unwgRNllEeR2hlEPUKvnrm4D9oQFig2EcEGLAEB3gi5z6&#10;DOWztLltks1NdCnIFgEaEcomD3BrzcQG9WWIhJAtqwCY5DcPtQTaUr6CSwxaHRHgss9pyMwBni6/&#10;3HMKWE+ZydR7sMa85AzIxQCNgDkcQNlqZmjjJ4F6tUaDByZK4TuS7L7sxVQtx5tOaXghFeeS9U5N&#10;Uln24/Jc8yKUsvNr7C0OAFN26Kc0zfyMpSA0vX6SNUiNrUSvcajUL4wStOmjyofzHHCShua8EaFA&#10;Al0HHPypyfilYGVJuipZGPHBDW9OaZNZA7/o56yRQzgbqaZYoM+n9x6GDOJ4I0VrJOeWqootkKQG&#10;Xj5FgllZeZA9g5NFKNglAZNPrXuJ4U8VPcthohdDjYv1H23Mivc4oBcWm7zZop+x7/tFk1y7bvJ1&#10;9ClgnEnBa5Y1EqhLZdVPvWetN5B8hHlDV9ZTaZL59fB5DVKCkGRHUBRW0v7I68e5ITdimCcHHvj+&#10;URomThpKy1Qm8nCAduoLctYTBzm4XQQ9fxPYqhfgb7GFpJM2bge2pb6ueTTTZ18KE6XDC6UVCaKW&#10;/bzXw+ZsA2FNUgPqxMQrzEjaL20NjcsaoWfkAuhjdlB0UELXaLINsPjn//Af8PHDe4wuwI0ejc02&#10;MwqTIkCyqHWZzKSIsqIMISRrHEn1MgwD9vu9aKFC9w66ZqbPEpGUlex3p36P7aPFTmk6Z9Q6k+Gp&#10;/ULaP2tBpk+BuVuM9trQRAKKt0KGa3UA/W4cGJNqv1p4Nw9krSkbn2LF07OPDmKkmrVWc9QGxhSM&#10;3aq3ajgVV7VJQ09OSqgNEaRhI8/c4EQHaR1ysqOEL9Fadb4Hy6yNGv7ELeUoeEnVPlL9VRvOlnqB&#10;niG1oNJaeDldhjU7SP4d+LqmQ036mWv9S8GJ+ECS9i5VVvfCuriQ0rA6KxbPk2C9V0D1mppWcgIp&#10;e7KOwqArD5Ppdy/EyZrCaItMRXtpySaKWrhJNb1kVSOdz3x4RYlpNecPiWTChy98X5RUFNLARKp9&#10;6PMYBSwzKfp/4cBaenF4gUibhZo0S5Jv1MIE6O/SwkN6mLesYKRpkwRi02AqzgaT5KJbbK4SUCSf&#10;uMHqAAAgAElEQVRJnoo/8pb0/CkJL2/WpQO8sD4l9hwfoCx96QLxceUS3roEuPZAbSkiag3GHEKq&#10;NptKOT16trHwzqNtEzPbuzAB4vQ1aOApPeiS97qdPBoXayf4aiE3F8hqaioikcnCRbhxRBg81D4H&#10;UyQNZgpKAZLr5yQbDmSqurQhSn8831cf/OQbqrROJkEFRMw+w9qUZjtJRI3VU3DitAayyVxpQky+&#10;rsYYNGQT8mRtWWtSsRsCrG0QQgZkMmM+5pwCnUHd82mAhkXbtDj3pzRcg8qsbDsFXtG9pmzEwzAs&#10;/oxvktZanM8nnIcRw+jxeBww9AE///gBn311xIXdYRgHfP78JV5c3+K790d8PA2AMvjh/Xvsmx2e&#10;7Q9oTIMvvv4cD/oBTdfi7vguDVIU4JG806NOthBQDTQs+sHBDHt8+8c7tOoGxrZoWoNXr59jv+8w&#10;jD2G3kFFjcZoxOAwDG763Gn9eTg3YrfbwQUHbQ3QRFy/eIZvf/9/4XTeoT8NuHv/MVkzhZCCYVWP&#10;4AJuXn+G3fVznN5/h8eHRwz+O+wubvHm1Uv8cXfAcPqIdpeCddXEVgD6wcO3e4zRwluLoDW0VfBh&#10;BHQKXC6SOY9kf6S0hgsjgktry4cIaxUa00DZJHd/PD2ibVpok68VZnZTkWhqZaA8ctiiQgwOOmaB&#10;cgzQCojeZWUL4Bfe8pxFKe+Jy70vkGJPbdpt1JgPHGzm3ni16bzEiqEgZo1NVLMuq0n/akUGPa+4&#10;NYrEuOJWDBTIl5rSGpNCkrHyQTUfdnOWfY3pwBmTtPEs/10rwGoNtaQ0k64r/ay0ONtiIaqcj+Jj&#10;gArrsEMVUbWukJpDbkvCgeqtNSINW3gBTIfkPLhe8rKln3sxWGU1GGWW1RipEjNZasRrPyPdY97M&#10;0Qa5MJtpeF8NDCnXzrmci8OGRRLwXlOS1pofej+5/7907RcsdCIBX4+FttnX/Ozl34s2/2srFVm+&#10;Pt+PZf1EB5p8OEAZq5wFNdlMCfszD3uVLDe58qkWTsabR/4dazLz2nCR1uh0iFFbF7wxlTKkan1O&#10;DVziamj+uSWG6263W2QqhJAIKeUMnRtwNSncJMCPPmdT/5DrkOKzLikiKKhULEYpkWbqtSJWZ4Bk&#10;zcLXElc710hTkpptsX+6FIpMn3vaZ/E9bPpcJb9Qp+dVaY1IbEc5GEefW7rHUjLdgsWYbTIlkJID&#10;FvP9BG6ePYeCnshEyfLQpKDXcm8N88HWCkozwEStr12tJuIKrJpqo+YIUJTIFHxZ1DcZIkm/o6sM&#10;7i2WtvRc19XrUQQ1JTZpjXlZU6Hx84xft08NwpRCK6XcGKmupEMlvj5rg1cJaJQyomo1rcSifcq+&#10;eEvdIeFST137WtYiPdu4xUzNgkXKK6ipPrn7xKcM4fmaq1n0zOvKLIDU2uCG5mLRdSeRKvh5x/fT&#10;+e/0J2FM81kewO2Uaz1X7TrxtbAVWir1ORTnKyQjev14rzV9Hp3/jJ7PSotZPrqyZtJfx6o6h19z&#10;pZb2LNLfr4fY2MQkJbyUX09+/taIXRSfLM+PZLPDSWISTrjVAz3t8R+rWXKSNdSqZxPUQwVQVZHh&#10;pcWqru9/WfBe8u7lbEEJ5C5/ziebW4cHl01Iki6JdbIuXsPqYkuFLL0RNPV7qzCXwHTvPdq2XYQf&#10;UC9KmwOyykMgBcLxBbcVUMKbH6lZ2Jo+04kz9flf39e4ALlqDTSfKtcmgHyCTD/j/Bp6Eexb875d&#10;ejUDE3FCEekLSsDJWAWTagyI6dCdmGRhIadc+EMTFs08Kc33WXm4ccTpeETXtAmEjB6j9zDWwtjE&#10;cI/l82Ip06fPkTHJT9yH+WdG79FYm4prdtCUDXAcx2kwUeYC1DrIWovoSdBLZsoYo+HGMcU8KaRB&#10;QQEHQoDRyd9/YuJog6h08iWPAbaxpMEyGAeXANvy/xSmJqyAgw5A27YT48h7P7HfKBOMs4hiCNDa&#10;wjmPwQcc+xEfH3pcj1f4+OEBN89fQoceN/sLvHr2Am8/vsXDY4+m2WE3Rrz/+BEHa3C5b/Gr334J&#10;faUw+h79eE7e9KPH6ANMY6GjhgsDQkgAtFEWpwePtz/c4+bmFZq2gTIBX3zxGcZxwDCc4cYA6BTY&#10;qmKSVRmlMJzPaNoWu65LVg3ZK9pai9F7XN1e4dyfcT6dcXo84ee373A+9TBKQzUK0UfENuLZq9d4&#10;/tnn+Pbn73D/+Ii9At7+8Dc8+3e/w+s3r/DXP93l5yzf5xCglINSHZTZI/gGShs0rYEbh9yIJVZ8&#10;GUKp7O8+9D00yYawbYfGNsnGJrhkC5VVIVqb5AFX9qdAnzegWNmEmIOiYyAqlKRWCMVqNoKENQYR&#10;KOLewss1o4qtbrWQrbIlhJ8dx3EqLrj9iFTMSICZ5FkpSd0pS05ie0vnaw2cpao5fk6WfaYwFyT/&#10;QM74rg23ae2wkg9uhJhthTluycp5Bk4N/ONNp1Tw0gGABHBI6gMJOCnrdcGK0mYBLE5/B5kVJzVG&#10;0oCBs2wps54/H/x3a2GgkkqRA4lbjBZ+jzkDs5bNwxtwXo8+1WxLv8trwXLGcKb7pD4jdRYHJOY9&#10;KIhMJKlGroHbEpOoxkzktlvS0CWGMDV7sdLM83VGmVZcri/ZMEiKCa60XFvOYEX2KYrVmn2ApLgo&#10;VKVST9eaLwmYqzFHObucD5YklU2t0ZP2g/J60lBYApbo+qG9CW/IazZN9HqUz03PKL4/0tcoRCT6&#10;mk22o4xZ7Rczm3t9Xs3ZU7Xg5QUQpxQi1BRsujwXufpaw5jMTA/LkNUQQg6Elf26twa0ZV0tQh6h&#10;sj2QXzPtCwBS/IgRMyNdLVipNDSYk6coAEYH+MvPmRSrs1VD2c/9ilxH9/m1OrBunyXZSBSVh0Ky&#10;IR3dCG0SSz21RGGTUFD7Z6mT1oGVaqUgkDCCsk/UfI5DSOHiEPYSYjKxeC6c89WhnGQPUvNPloa3&#10;NaBW2tO38BdJPUL3Fqoa49gAf/Yk0K5meSKFdNZAwtp+9pSKgN/7Wq0lqQRr9mO1mpgTK/hwXHJV&#10;4ACu9D0kMFpymNhSLkiZBdzTm/8uDdessX/5oIzauc2kDHlIsJWnyM9byqiXwmK5sopbi4qqLDZk&#10;lZS+6XW9iBlKOTPlDKNW1HwQW1vXUs6ABBA/pY7mih7+Xamlc82umw4rJaKP9zlAXCAJuODFOg0h&#10;btQGWKnxaoB4bTCy9exI9mu8B26aZrEfS/0DH3zUBkA1eyF+pvDnh2fj0CFA6Z0lu+9yTwvJeLF+&#10;Q7K7PvWnXxa850wWfnEkb0ou9eEbSdl0CrDIbXmkIr7W/K2byZjCNIXDiYMKXJpJbYGWm7cSpWh0&#10;0+L+vRzQThufXjFppEVYm9jXgHGpYJe8AvmEd96c1QrwMobKuDR7MPVkMySFdGxJdyQLpVoBWAtg&#10;ofev2LcAfmODxQpsqh2qFPT2PoHVRQqrIBcliQntkouHVejPIxqTLaO8R8xS0BgBqw3GPg15fAhA&#10;TEVx07QYx2Fhq1BCkmlD5WNA1IV1n5g+k51IDBP4mcBOBRcCYpgb5KJtoM9vGuTwZiddw2Ecpvex&#10;1qLVDZwbMTqPoR/QdS0CckGvNY4PD1C7xK4/HU/QFwqD7xHCCd557HZ7NPZhCk1ps3Rqksizz1b2&#10;h67rVvkYi+cIKtkjheSJ7nzEufc49wHv7x7w5quv0Z0HfHy8x6vrG7y6fY7v3/2E42nA1f6Au4dH&#10;3OwaXBye4XCxAw4BD8NDkrihhJNoOO9gYgoPVlFhdB4xdPjDv/4RQx9hLyxMp3F9e4nnz56hP55h&#10;GgMVfbIpgofS6XsnJniEdwNCY7O904AABe8crDXYXx0QG4v+7HA+jTg9nvBwd4/L28u0vrK8WncN&#10;PvvqC/z87R8Qh3soAMPpHqfHe7x8+RJ//uPvYUwKUtHKQCsDj2QRAeikfFARMbqcgaAQvIeLKVi2&#10;aRpY2yS1SB7mRJXW2+gcgo/QVsE2OUxXA/04oAl2YgcsCo88FPAx5T6E4DOzK1nxwEUEJCsloxSs&#10;beBHB+8daex1biQ14ZfyAh3Q2gIIKwl8TdVVlRsydRZlxUmSS9q8UxYnB21rrGhJrVRTgNGgWgo8&#10;1ULia/s092iu2czVwuP42Vr2UQ5o11QGWutJZdM0zfT8S+Ar90WmjT+3pasVwzXfa24pAHYu1RQQ&#10;1I+XMpOWioSKrRBhDUrDmZodRs3yhxfAUoMuFdm8htvKWOBF7gykJRaRxACWZNYckHlKfZDs3nR1&#10;gCXZUXFwndo68mvClRScaJHWXqzKZgNhztaYYxKRgzfrwzAsZMASCWFVKxNgdXHd8jqWWHuSmpBL&#10;ycsQnWd5cBVrkYZLEnwKbJRrUBjdvBaXWFvzd5pBzLlBrYdWbzWONZajBP5sqUxrQ8iazdRTuVzc&#10;S7isJe57zIOQOUDMLYwoo59/ZtqQ0ntRrHkSKSYSprsCDUKWepTyO4VVuGiGBSVz7VrQ35HU1RNr&#10;/Qm2Zo2Nx+0uFGTP7BJOH0JcUG2koVayXDQLJRJ99osKmDMBad+Fqf5Um6oLye95+p5xqTDggNEq&#10;VBszKafRbepF8kcxbO9ZgUAbpChqlyBhDIuzJr9fDHFiqdKzie6F8wAkLNiros0b1MpSSVLwSCSh&#10;WvZGjW3KWenc5q6mZKvtG3QQuBUsLQ29a/ZYdM1x+w++10j7F6+J6Pvxc1QagHCSi5QXyO0tanWM&#10;ZCu1xaSVBuhbfuGfsmeXOrAGXEvPiFTTS88FV29Jyg8JgJVqsPlahdWQOqkKUc0k4GuSElW45SAP&#10;lJ3/fR5Qbv2P29DM19Ev/ikRTKScSN6n0D5Cyt/kNRe3MqsN8KWeheeYSX8v5mFFVMgg9HW47/sy&#10;gw3ItmaIosWV1molaEy9SlojkoqPP5uSjbpU40u5Mk+pPPjzJdkTcXILxWG5arMQlBf5TVmZNauy&#10;cq0ZwzT45Wtezl2aCbcLezeoBXmwXJPRO8RPjKz9ZPCe2wQUxuGW/Jw/OPym0iDKLUac1GDwxGoq&#10;6+A2I/whqYHiVILON116qHlfipslWE7Ttov801rK4lnbJyy/o3ry+tHQrbIAuT/WLAFRK6mqxCIo&#10;rA7vqZQXKD6MNLgEUCu7CSo5qYXiLljsQqHOBzzWKiwqt2mjjit/s9LgJeBXIcwXL99TB40Iq5MP&#10;Ox+WUHBt8mzMh04Czh1iXNrtoAAviNm+BvBjgFYmFZgAoo5wwcFajRAM/BARxohGNeiaDqMbE2s9&#10;RCS+vIbzaduICInZFAKMzswklRoG5zycHwGl0NgGpjG5H9eICHA+MWRCiAm0jylstHjya2OgqJTW&#10;ewSt0Pdn7Lpukrgm1vcI5wP2hwtoozD0Z8RogKChosZhf4BuDU79Gcgp2sfjEVFHaAtEeDw8PqC3&#10;I7rOwI/AYXfA9bXH3f1dWmMxTN62EzA/+dqPUApTOO2052Q/3EXxaDR8ZlS3TYOUQ6owDBGnR4fH&#10;uyOOjz0Oh0vsHo94cXWBz589w7F/xN3xI97fBcT9AW8fW3Q3O9xgB2QGvIJCVBEuqwmCynsEkmd8&#10;dBH37zy+/9M7vLx9hW63g233uLl5ha7ZwQ9DYsdHhUQKSs+id8jKgwQgeefhxvx3eeVbbdAermCu&#10;bnA8jbg/edw/nvHD2x/x71/eIrgArR1Mq+F8wO7mGrdv3uCnv9zj/HiPzijc/fwOz1+9hG07QDkY&#10;FaBh4KOGj0kUnXzhU+jsODpoU6TcETE3QqMb4IPD1e4KMRpEbQBk6bGKaDo9sUC882nkkRlyJUtE&#10;5fzm9O+G7HPFIipL4RUAHaf7rZDsc5LtgpoCjuaihUsxqeVXED0Ea0NTXtzPDC23apILyFfODMo4&#10;qVnfcJC1Jh3ngTw1tRAHayTAYsu+TlJt1WS+kv/5yvdXALQ4U0WycJOufckp4Wet5G0qNXxcWbDl&#10;xb/FhJ0CBJECyQtcldROatEE0KBLfn+ov2FjbLLhmgbDairQpXOSh43Wmk1JViqB+zWfeHqNeaYR&#10;9yrlDdtiWKB1GkTnWinmj54C3WUWWU1avx4UzNlGZTBfa9okgkOpRzizrfyvAG4chJVVDBCl7Dx4&#10;twYo1hp3ykKV2NoUkKVye74/8OYFMWaV2jLgLGIdYCsxM6UAW3o9khKryX7mrOb14+SpWsC2dGb4&#10;3CBipQiSbCLnPZkO4kptqhCjF0EgOnBYSvVl6wu+9ijRiA73yl5F2elbNhoUUK/ZaXAWmwQeUpaX&#10;pCSIFQYy9z2mjGbJAk4phX4YJtAaGQAtoaqLoUnOnins/JBDZLXRSzvIbBMTJ1mdMEyh+yFSNpCk&#10;WqZ2APycnPbN8j7sLEre8koETmgvvWT46k9iIC+UxoQCkq5dJv0ISrP538PUa6Y1rTdVH9Q+lSo+&#10;vPcICjDWTDkDyLV+8V9WWsOwASwFC0vGxZxtANFuRfII50OgTxp4FSAKCqaonXTqlYw1C+Zs+q4W&#10;KsoBgj5iAmQKgW4cPVJc2XpgKv1zXh9x6rmkc1Y6j2shr9LPSbaDtA6UyJJPWePUBlZSnScxtLcs&#10;SaSwUPos1Rj9WzYftT2Y1xzS8FEafnD1J30fSvzgTNtaSG6NVFPz6n5qUC4RU6VcIqmeKH9OiS5c&#10;MSdljgzDQLCPuX6Ys/sSCdYYu7Y6E4BrmqUyr8m5PkpMcCXUd9zXnOI+M3FyeT0hAqd80FRT09b2&#10;HD4clEheXLUgWbVwuyTpOaVDPd4rrAZvIVZzThJR2UxWZ6WvzodOznkje7BzaIxNynhat/qQLG9V&#10;3CSK8V6kFhQs9RhSD1FTbPF9l+PDTxF9avaaxdCa+kgmy2m1IAeUGtIvvkcgA+55mK6VXpxvEWFS&#10;BnIyFZSG0kgOBRFQ0SCGVD/2zv/y4D3faCSZUW0D5Q+DJPfbYj7yDXARXCQMGWpyZUkeTZn2Ujq2&#10;9LpzU4ZVcA4N8pI8NoMAINek0XxDkD6fzMLHCjygQPvSc9ZW2UaFkS+thSR/Xk7oa9681EOWb5Ic&#10;eNpOW44Tg3d9zcn3IuyzUpirqETWJm8U6WBqumbeQxdAkbKGXZiYKSH6BN5nv3mtsp1JiLDaICiP&#10;4FMugjEWqk0bgW00zmMPY9LwwXkFBLVgKRfQY1IBhNwg62SB0zW7VMh4j+PZw2gDo9P3sMbANhY+&#10;BLRdi1DkPsridDqlgyamg3+/3+M8DOj7FKbqfIAxFudzD4/EGB9dxDg4BHjsDi0OZo/QeJjGomla&#10;XFy2gFWAVYgNYDubn4fkAQ+VgmiHccjIKghIhwn8Tfdj3i/atoVSCo+PjwCA6+trjOOIvu+Tf3QE&#10;mrYFlMJht8f+cMAwepx7j4f7HseHEe9/usOrz17i8rDHOQx4fvMcP354j1N/wsPplNbyvcbFxxZ2&#10;r9HaxERH1AmMDkCIGo1KwwtjDIw2GMYA7QN+9eoNrGvRtjtc31zh9WefwUFBGYuACJOZS62xibkU&#10;/dTwN20DaGBwQ/p3IA1mAtDsdrh59RrH7/6K48mjPzn89a9/xb/797+em9oQERBgrMHnX32N8eEj&#10;Pr79G95/+ADTdLh69gzXty9wfvgJtm1SsCwiGttAITVnzjhE202DO874sNniKeSgRq2Brm2SLU5m&#10;zoeQnyMVSQA4CLiybEpocUxZynTKL9l81QAKXoSX11zZSkh5FYJCix6+EmufK48kLzyJObAV9EPP&#10;GSrp5EwF6btL5x+1/aid17wpk6ThNesOWrDSIRwfyvPrzQPopIGvNHygjZv02rUw1lrjJJ9vagn8&#10;FNBFYN+XnBCqwCvkAsnabutsp806vU68GZZk2vTnJBBQGnDwn5MUFlKhLAG8K6BDyfWjRObg57kE&#10;JizX7toSiXv+l8EPBaklRhrdf+jwvsaQX34XVNdWjaW0BVbQa0DrZK6u4Q0SraOMMZNlDq9v6Xcu&#10;nvILa6UKS4qTaWr7XY2FSJnMNGBt0cBpK6oFpFBLPgzkTXutn+Brj58bBcSWLDK3bKdKX0KVRtLw&#10;oLbH8vWyPAvXAejU1mkFRFesI/jP8TwsDrJysMKYYrWnJnhl3rMI+w9x4UO/aM6RCCszsWn9DK2e&#10;D2jyM/k6VpiYSpDGz6qTio1b/syUCDStv1Dxy87PyhawRntfZIJEsdxBUccgAdKKXC/JJoKT0SS1&#10;ML1/3H6IWs5s+bNLmQ8Sk1ICSqjyjwekSspFSYG3OHeEnjCBH3EKS14N+4KcEVS8EmktRIdw9LUk&#10;YHap+l7nbUiZPVvPeS1svTYAkVRZNWC4ZksjKUOkwbEEylFAklpR1rJXeC22lU1TAyXpz0iMXW5N&#10;UsshkUgutXqMhj3/I9gYvx6180UaxNJnoWYdUwu+5UAnH2hwG5Gy1orrhQR2ps9PLXXkeokD93Kd&#10;pqqZWlId/o/YSfG6cavW2iIBSGc0Jxjx1+b3mdZg9F5JCjQpe4U7mkh5EcVWrqa25H1HRJzOFbqe&#10;rLXTWUivf/rdWFXu0LVO606JpFUjwXHSibSOpfVYIyBJ5IenAsDL0JrvyTWMoKa6ogMIvh5rDiol&#10;0zJl/kUEY9A2FqfhDO8DhuEX9rynzMOapIRfXGnhc8CEL166+SyLztluplgk1PZWiT3I04M5C5x6&#10;SiYWul9sbFsbSm2hcM88+p4SA3IqSkVGZMjei0FgOoJIt2VgqO4PqxZgvxz2IIHnS2aGdOjy9cEl&#10;8kvf2FidjsuhQIC1DWkOlp4DUyE3hVgmv/XE7prfyzmHcRwnWQsfxJQNLeGcAUYBbuyn90rS0nzw&#10;Gpumo2VziIWdlPysgg+TykF1SOz5fO2NAmJwcGG2aAohwigDpQxMMvpGzNY2ShkoE5Ho5Qr9OMLk&#10;76NsAoqV1lDWYgwhgeeJk4Z+HBAQ0O520KpBYwxak2xO7s5HOO8QLOCVT/JjHaFaDdMpNPs9nl9e&#10;4ebmOS6uDjA2Aibg8vIKbXcJpRp4Fabrct8/4u2HH+F0QLfbwbuYQ5GHvObixK5J9zM1MeU+DMOA&#10;y8vL6X70fb9gMllrMYwOjUnA/m6/x/6wQ2NbWN3gPI748e07XF5d4v7+iHdvf8Kz2wP2ncF+aHDZ&#10;7vHi8haP5yNOj3c4e4/7c4+/f/gAtMAre4t2Z2GURmMtzuMADYNWGVhjszwbeHZ7hX95+TWu/uUV&#10;bGyh0CA0LfrgMGa1SGctTDTww4jrwx4Xuwf4x0d0+0MaIsWAYRix3+/RtP8vbW/+LEtynYd9uVRV&#10;913ePgNgMCQIipJohUmZmwAKhEzash0h2b/5L3b4F0thR8gOSGFRkgmQBDD72+7t7qpc/ENmVp06&#10;dU71ozWGQsTgzbt9u6qyMs/5zrf0OJ1ORSXhDIzv8Pyjj/HXP/8FHh4C3r8/48vPv8TDu/d4/vIF&#10;0pSQs8EFCfAW/e09+ttnyF9/hZhOeP/4gLfv3uHFy4/xizevkbJFTIB1ZWKcC/0f2WAFuFGQ1DlX&#10;QgwtlWzaojyp71oIhbFR3icP6yrTzCwWDtlU8yFr5vdWCiULYVoBtZrfrwTObAJilDNCAmg4I0Iq&#10;/qQChYfjNRCQs/8kz01aUFLmDPXk3gtH07yepcB3XqRywItLLLkPtOTnLjFFJNWdZMeh+cDSM1Oz&#10;sWhNt2RPJz0n6ZqlNSQRDxYPyW1BBsGjV2PmUBBG8tGlgAItDiVGlmSxxBUbH3KdHKCUAExJ7ch9&#10;yDcWIZAtRhJhvXN1BB/q7DHVliHRFmTnwLOU28DXl6YOoeywVoMu6kOIvun8+iRfZ6mJ5KBfW0Pc&#10;d7u9q3zgQH9XrHZ9IFBTe2+6asEHkg0EwXphj7QjAU+LZQ4UJQA2je5q/QoM5DW7ds3Gb7k90r4q&#10;NbiFMW1rQGprhM3MDqSM2vb3jFk/o67rNu8bBZSavSG3jNDYmlKjKwagCYxuKf+AsqWphVgjq/D+&#10;jd5bvqe0+rjvewQ6UFxJv40I1vHzurEHvXcze5LmW0nvegHILWNlllLfwOxaJHALnByTCKw1Nh4F&#10;beZ/n6H0fYv6WgM+N2dQZbybat9nFEu3a9YcWr/Z9uhmP0mvRxq40X2ekgWkdUifIyUVaMCW5pHO&#10;yRp87Vs2xJCAcUPOC5qFFUKYg/84kAqFQEAHf7RPlcDlvaG/qAJh/Xc707k1sPS5EuAqERz2zkh+&#10;9q2GUleIC9KfcZ9pOjiUlJl8sLXNn0qrP5MUH2K9Jdwn6XzVrCE1z3mtJroGHjfglN8HSUknKaAk&#10;dQe/b3w/kfZa/q5rIct8gLm9JtkOhr+T/H2WSBcloyOLqq9r4LykWJNUlZKSWuq3uIqN/rvWq9F3&#10;RCQYCKoivldoCuZ2r1tPR/tD7XMpsO6MFZU87ef6vmfryezeQ2ndccXI3h6xR0TauxbtsyQLdq0G&#10;knrfPXvE9RkC9f2kNnbafswHijwLi+cobNZus20zpYLxvkPfJzyczng8fcue95pfFp9YcLaHFPQh&#10;BflJEl3J735dFKTqq2xXjE6tQeK/gwPa/HfwQ0XaDDnDZn3PkrrY6XdapEhQmGZL40anbnuTdCmQ&#10;RVpEUtAsv0/r7wQ0q56ct5uoxubY8xGVCrvmKab51lGboS2I4eYGsDX1MTQv7W2IYAtynb08CfCV&#10;azimhUeM0yoUpdiMGOS0yHUzXWu5bp7GYBwvuFwumKYJ42XCoz2jpIYC3nZwKOB5yhnnywhjXWHA&#10;OYucioQ/pAjvO4RULHVuhg4hhjJsqlIoALiczog543hzhPMeMYw4j5f6uyzcjYfrPLJNuDnc4Hhz&#10;C9/1ON4cMRwP6IcBXd+XoFkL3N7c4nB7gO8B17tiheJ6OO/QDwbZRsSYcTolAA5w5VB6PD3Cmgum&#10;FDEcBgzDAe/GB6Qc8fD4Hu/evVv51TYwl7Mj6EbYnlmIE16/fo2nz5/heHsDZz2OxxscDgO6ocPp&#10;9IhxvGDobnAZJ7x/OOHufY+vPv8cr14e8eLjF7gdHF7e3eHd7RM8nB5wCQEBwMN5hHuXEZXH2VYA&#10;ACAASURBVPKIbCJevrqDsSVU99D3uEwTvO3Q+wOyBQ7+gFf9d/DJzffw0fET9OaAMSR8/fCIX371&#10;JWIwOPRdWYuISGGEccD97RGnv/olhuPN3EC0NV+aCVetagKyyTg+f47gO0wBePvujJcv7vD5Z1/i&#10;1Ucfo+t6jOEM6xzuXzyDNxZPPvoevvzsM2BMmKaAX/36c3z6mz9AN9wipjNq7lmRT1fJtLEWMQVY&#10;1xr+PD+jEMqwyXlXwmitLV79cZo9vJHzHAZb5GXFSsk0+d5cJKR5MJhz/dka1UwHcNKQd0+uKoGu&#10;e3sTZ6anlDBU6yhtkt8KdcqC4coymoVC92YOjNPPk/xJNRBNugfcq13yvOfMHBowpQXBS/eN+21K&#10;vrIaML8XeM/3c8pmks9Yai2xyGtttSPjjafEUJQYW9QGhrOfuIy9QaP8uy3Wa2ZX2snrJel6r/mb&#10;S9Yl9P7wMHoK6kkkDW1dUa9PLZBrVUMhq6HPVFLKmzLOLpak7sUqJy4mFMJ+ICkbpABkznCiXr/S&#10;e7jUVbq1j9SgX2NL8uaA19atsaD1IAWxGpjNgfYQpnmQ4qzbhHk1JrCpAZWSj6gE1O0xnpoNSbMf&#10;WoZs68BMminVQHMJyJVAA+7lvvezy/qg76vB1q8dm9yfhdxSzrw1wEc9ggMZ4hXlYM7YsPXWNpR5&#10;7hW40qA195L9A/fEbWuVDo74M+NsPs3qowEB7Tkt1gpY5RnEar1o6ppqt5EPjCUQrfyz2wL8bM/k&#10;uRGbcOW6z8z/3qyZuVIDLYEZ/LrnvdfY2VaGBs3Nils2mOHDKA6Cc6WTZKMgqbUkRjQf1Lf7Qod6&#10;PDNB66nocMdatxnSS4C4pNChhA8N0JbyyzgYaYxBzAleyB3hKgRq9cSVisvepNeT0gBdU5stqi+5&#10;n5buMwUU984oDZjcW7tabShZKe3VDxpzXQtU1ZwR6HlKQ5glYFtjmkuZLm0wdS1bj1tsaEMvCVTf&#10;G6povuY0tJISUK8FmvKBuKaA5f2wBJLSQMz2mXwItWcHwwki/P3i95tnG/Fntq4J1orra8D33hBJ&#10;wyK5KkDrESViqxQkroVNS2qYPbWANNjgVoUSk59/9jJQTmI2lRpoWw4wzcRCHQJoIfM8/2rvvmrr&#10;XssFkNYVH+Jx5Q5/x6XnJq3JZuknDbukoGMpx4P2v5LqOec8WwRKqrZSqy9K7XEKGENYee9/a8z7&#10;D5WvSi/QXsEkbUJbWbEVX7blwTR2vuyBJi0aqaiiQRv8oNAS3+nBTKXUlFUqLWIqrSnNVxBluvyg&#10;77oOzvuVbFQCTTQbm3VBgsryjqtAKilwR5MfS6CI5iushdxok9athQ89MP2GKV8Y33n22c4wSDEh&#10;hISus7VBLB5uy8tcPPbXPvqNjVW+31QzAZAjkRA7TFPcgC2pmCIjmQDnPLzzuDyeMIYJp9MZd/f3&#10;SGPC4TAgpogxjMixgP8xJbi+xziVZvscA1znYY4O8Tzh4fIWx+MRvu8QzYTsMvq+g/Ue5/GC4eaI&#10;V/cfoev7Uvj2Hvf3dxiOA+AMuqHH4TDA9x7OW1hvC7vbdzgcj7DeIVf/+M53hVlvDKY4YQyPxacL&#10;Dl1/AJDx7vQOyBl9f0CMCaGmm5veIgWDcxwRDeD7Hsa6wn6xBs4XZj63BeDvivcewzDg/fv3q2bS&#10;GIPh2OP9+wc8ffYMNzd3uDneAsjwzsM7hzCOmMYzbm5u8fb1a9z2Dre9xdeffY2PP/4INhkcncPz&#10;mzu8v32GSwz44u0bhBjxcM4ImBB/HTGlCR+/fIqhu0VOwOV8BryBsT0cDG66J7jpnuPYPUHf94hj&#10;wjid8f79a4TxDOt7WHggJoTmMZojem9xf+hnP/fGGprGsRwMxs22bDFGDLdHoC9Kg4fTiNMl4rPP&#10;vsHf/13AOIdkiz0PLGD6Di+/+118/dkn+PpvHuGmgF/+9d/i+cuPcLy5wentIwbvYXKVu2dgjAHZ&#10;Vw/b1Hy76V6eAThk8AMyIaUAZ30lN+UaPFt4c0UmZqngfR68Ou/nEZy0h1GlDd9zpKEhZ2lSkF1i&#10;g/Mmu+UqbOWKui+oFAqqsUYktsM0TStlQ2OSSkURb/6kfZPL3TeAKmsSpRBRrdHTmGaSqo6fw0ug&#10;ZBLVFvw5ykVynNnOLT+hBW1RoI0yNFsxxD0atQEzbWwoaFSuKcpD87hllEmsMC6t5IGc2hBEut8S&#10;U0sCW9sz5b7ne40HBwVoE07fKQ4MbYZPZkvcmH8WeTVA5003ByW32T22Mn4XIgENOKdMR0mmzO+D&#10;1DjScCtJFi1ZHkmAtgRW8WapAbXNM73VoA2Ia/deqq2pndgCyFdQL8QStNUUFCnAGqc2nNogjTdw&#10;PMxU83Fu8nwaFCk1Xy3PSNqTuM0W/f/S4LMRN5wrDVIB99LcR+zZDMj7gp2H1XRPWfYiW332TbUb&#10;WNTB5brav29+tFuv6yajpipguo543gpXMvE1vjd80fZsiQXe+oEQQoEseYg28X3NqwyuraXn0t8Z&#10;WOtF4E3a0yT70vZutAyn0iznjTKrsRFjjLPNDwcDnHezHVBby22IL51lmkpL+g8NGBb3QZZ/QPtC&#10;DoprQz1JfceZs/w7csCwqfxavgZVAHILKIkhzUEoLWSargNqvSANqB0DgDjQyrMabCWgSPeDBhlL&#10;ikEptFQNXlayhCSFAx+a8+/GQW4pT2TvjNZsJKT6WKpDrq1jDXDl6jQpY4UGgu7lcewBqRRfkTzD&#10;tbB6iXQj1eNS8CpnZ2u2UbQmoQNqWntLg3AOQGtDfgl34/uIBKpqfRHva/iaWn+fvHJnkOoB3v9Q&#10;MgGtyZvNsVTPSupf7V5RBaJUE3MHBan25Pe41VnUMk1Tde/hWHuqVr6vc4WTph6nJDCpRt0oXXmP&#10;aEzFG64P+ZbzYnvG8HwfvtdpBCstVF26n1L2lIQTczW4ZhEl/f4lu0xm9WuWXdpn8qHANE0rNVuz&#10;JuKKGaqMsNYhxITzeUSMCc523y54rzGnr03IroWrSTJ7mbWh31yJASCx+zmoITVjrRigxbMEGFH2&#10;txawIr2YvMBum1GTOUqHaZOMasw6+rm0SddsA9YvHGbWEQ/fklgSUpFC76PGlJRYQxrzZwt+YNWc&#10;twUvTV/n7wNgnEZkGExTmJl6cV4LrZnoEMJ7HI83pOniA4gENBuDKczPbHkpUzMfqjYiWAIucvnn&#10;CGAKEdNlbEahBazPEefxghQKUy2bYifiDxbJGox5BG4cnj57gu88+T5ub2/hq3WJ7R1812EYBhyO&#10;R9ze3BW5tk1w3gIW6HpfJq+2NJGowWEwGQkRqQVg1SuIyDOzOuSA5BJSAkIOyL2F9a5Yv+SAjADf&#10;O4QYcRknZJOKTYotvu7wFm7o4Q89xhDR9+X3pBTL3zNrxUgBWmoB4MqzcM5Vhn7COI7zRn04HArw&#10;6wyG4YBu9n+1mM4jEDN67xCniBhGvB1PePn0Kb764jXCeMHt06d49tELdDbixg94erjFmCKQLH79&#10;zeclODgk+DHg15+/QZ4MPnp1B8ChMx1CyvAxo+t6OPQY/D0serx99whvPcZpwvv379B5h857+ATA&#10;JJS7HkpgCTKe3Bzx+nyG7zrAOaQQMKZU4ou7A2yV3xubMBwHHO6OCG/e4eE84vEU8PXX7/D+/Yib&#10;+wF+6BFCxJgu6G8PiKcJn/zGb+Krv/l5CfeFwTdffYmnT24Rz69hcq5esgtDK7WJdF5sMNohOTd7&#10;mVuQFFuBmEJRjKRIrAkW9VADQFKKiCnBd362n5Bk5lsLFKykqXshXHyfkpgCksVEG45SwLAVpJQF&#10;yc9EfmZJEnXKpuTfn3qlS371XGKuNTCUbScxF/gZTINVOTgnDWc5m4E3jlypxj3M9yxQJH9IOlBo&#10;oBkPnbpWQ4iNvOKHKCnPOEDb1gkt0lzXzaCWdC5KAyCpwZT8zjXmnVQQ8ucrAdjcwkmq8fhzp7kR&#10;GuNTZARi7Se/ALgQnx9vZDX56vpdM7vP8VpzoTUSnHGUcxKtJK6pOD5U1dq+Jw1vb+tMGg5ymW7f&#10;9ysgKqVYw0QFBlE2uwxNrWlpP98AXek6Z0AuRIDkIc37SUywZJ+i6yeEvAlu4+cABUWuDTPFgRID&#10;d6RnsKfelfx96ec3Gw9tDWiy+hLCbjfsLT4EohlSLbeA+9RLz0S6B3yf5fvIBqTMaw9dHazFyl5z&#10;C27IDb6Wd8UBCs5glPoKacBBM+pWe10sYXXUoo4CYlp/u0dC4hZGXM2sgVl7IYF7Aza+P0iKas5e&#10;5Ha1/NzkvfGeap72tJoN2jZocct6pmC2Ud7NGNOscl7XZfr7Jn136Z5fy8tbzpy8IRVKWAc966mF&#10;FVd5Se4CmgUEV3hKVhNaIPCeBYUGcktrXnofpNBlSS1xTXUpncFS3U6vpQ25r6kS9lQF19jvWo9B&#10;13wbKu7dL23ocg3g1NZVW0f8XOP70Z41DB2kre2Sdbs32pO0Wm1bD+bdeouf99KAQGPM79X818i7&#10;/N62/Y8HFF+zyJbqeh7wrGVCaIMk3ju1E3Pv3f3Q91r738s7lVbnh5aP0dYbVwFodlTSn2uqM+nc&#10;1UhCGsFaG4JyUpEUEM5x34bRtnvSai5uhc6H0wYQFWUGZJgGYBrHuocljFP49sF7TVqmSb21halJ&#10;W7VFslikmJUVSpOwLj+jDwx4EcdvZtnUqF+6IRL8dRMeY6qFtiGbmwH19WrBEnTyzJmQfEGaeUHZ&#10;FbOQFz7SRJkDRDRURpOAUSuc8nuWzZ2z0/YmwtI6kKaJvHDVDqdtEb+4tjYmfPlOa0/ReeKfDYwj&#10;UnqTYb2DdWbOP6WsrcJ4LazhZrcwX1fNJTIo9iKrJqZB3tkAsNWmIZUbmjKsc0ghYYoR2VlEA5zz&#10;hO7VAYPt0HmH28NT3N7d4fZ4VxoHa3D/9A73T+9LyKzPMN5g6A/wvgSDFhZzhnHEU5ho04KdMIUS&#10;BhsBpByWwzWlAhSb0oT1riugaN2wXc6YphE5tusun2u7AqyPU4C1hT0X2zuTDTLKO9GA32mMBdj2&#10;HcYxINqAYTggxIjT5VI2rBhWB79zvg4/2hDNYQwTnPfwncf5fJ4bv9vhFjAW90/ucf/kCZy1GE8X&#10;9N2A8yUg5pLo7fse58sFKU54fP8IbwacRov/+B/+E/7g6VMMtoMzGc9ujkBOOHYDnAW+mb7BZCec&#10;QoSzCV++eY8QA25vPY53TzFhhIHB/c0T3NhbHPoB3fEG5zcXpAw8XEZcxgDrLXpvS2ixLwy93nhM&#10;AG77Dje9w5vTGSEn5BaInCPGacKhO8DZjNFkwDk8ffocL1++wjdffI13pxMeLxe8fv8Wn33xK/zO&#10;0x/CGqDvPUIEpnGCGY64e/EcL773Kb755f+Dg8l4fPsGxy6j6zvEaQRygq/BNv3hiOg7TDEjIsER&#10;+RY1GGjvYkwTnOtgjYXJgJubVV9l15hBr7Y22+Co6ysbs8ru2/4wVtUBteagzGENMOMs4db8LXtf&#10;Jp7V9HAvV8f/vgagapLrJcQsrewfJNkrb0howUgZLNcKTg6mcmYeZ3lJAI1W4HKwr1knUJavBOxr&#10;gIske+dnh2Q5RM+1ZrlRft7OZ+520OHmgW85h+3ugIcHDEmgwnIeZOSUYKyDMxax2qhls2Yf0zNp&#10;rwmT5J38/l8DZKhfL5dA03srNRWSD7zkIUtZQxpoKzZmxpQsmGK2RuWIItmCsy8py38LUNmV3Ygm&#10;5d8W+FEIuUId6FvRxqTtE9J+431XWarLUbzcJzvXq6U+yMROJe/WUxwMkyyQikInzxY1xhogrT3B&#10;1/uUrQxUKTBYzwbgsntOaTV2UVq0W2VBfMZR7Eb6vscU00Z9Q0GxZrm2WKll4jsfAZSslZS4HF8m&#10;0PChqwSq8HssAUzyu4x5OK0NCkrNmmZ7OP7Yl8/drvO9wZwxZlaY8GGOpNrlYA0dyMlWFlXxjDQT&#10;TnznGdvaVMJLXtkDtfB6qlKg9kRcqaIBCtf6Uc2ehf4dHio3K2rb/XWlgZaG8XuBihIjme6XdA9r&#10;bHaes0GH9hrhTWJKawxvujY4kYqrFfnzljIotEDbRnJoSiBuIUjPTYlRzH+XHtJryp5mquWic8u7&#10;NoPnSz++JRgWQgpyRk5hzikoqq2FONJAV55RI+UW0LNnbzinDQ3o/aVKKv4Mm4c/7eMlX3iOLbQh&#10;gZRftGdZITkraO8AZ5NLg0163VLen2TDpgHeGhGCYxVSnSuRBCWS6J69Js/34wQNbYhY8r/aWbXv&#10;P95CkKkjAM372hv2tb2f2upJlsltH+IMdgnHo/s0H85I9XELoV9qVJoZY3ZJt5L1NK+fae3LlaUS&#10;QYOTbrmKqr0j9Jk21QR13dDOUGlI1/aR1QBSUTtLwcLaIIyqFun94KQa/v7NsH8LR1/9rgVXK1vk&#10;PqFJwgDb95SyED6EdU/tZ3iuUyOJcMUtXx/OWUzzOVTPFLPgspKdT7H2cxvbcGkP4coEiVwhKTus&#10;4ZY+ZraHNihYmatWwhOKu8cUAkL8sBrog8F73jRyNp/GUND8wvjN4f6yWnO4XqC5boxpZpHzG77H&#10;5tgyPRe/yxASYddhLhJaI9Y8AVsyc2OGSgcAl7NIGw1dmEWab0QAh25KfFqvHVx7Uzi6sdIpEw3k&#10;kiai/BlxRoHmcyj5a/JrlLz/eCic9hnzdaUCqrcXJsYAaxfvTlrsHA4HdN2ithjHiW2GZW05axGY&#10;HCan0pS2IGHKbKQHfjf0uH3+BP/if/4fcXe4hceS02CdR2oMZ1ukx8mkys6Pha0dS6BrhinqAWuQ&#10;YsQUJmQDpMpSt87CdhbOd7W4BNIUSiHQFVArpEA2oCr3IZtmOx8ycm3MDAm+Kg10OxRSSrOvMaqk&#10;OtaBxzQFXC4XhCmgvxkQ4oTH0/tiCVTX6Lq4nCGesg5yQj8MAIDz5VKuGwa3dzfo+wG+73E4HBBC&#10;RETANI5AjBVENng4nfHk/jnu7u5hkQAX8ep7z/FHf/L7+Ie/+w8BY/DzX/wcFhm3hx5955DfvMar&#10;J0/gLglfnl/jEhPenC6A8cDDBdkYdAePw+GIQ3dAn4+4Pz7Fk7snsMkj5gALj9MYkbKBr0VZtgYx&#10;F3ubzgA5ZnQAnh6P+OLdBcEW6xrbBpDZ4HK+AK7kFMBk3N8f8fH3voPLr/8GMZYcg8eHB/zir3+O&#10;3/qtT9FZj+wSphCR4WC6Dm4Y8OK738H7N1/h8uZLDJ1FmkIZzBgD7xyyqdZIISDZhJTNHAhm6PNI&#10;qQyPUkIyNEC8DK2M6QjY5NcAs7VF5ZHrntya6lqQzO9J14lNshS+uRdCRaWPTWWzBuzbsLQMBCkT&#10;RfIqp8CIFsxEASUOTnEAnwMrtKCUGhlqC7YXwkvPMyor5JYdHBjcC/Oi/u8aIC2xgjWlHZfCaox+&#10;CdgtbOyo+MNbtQGU7Ab2SAaSf/08VLBupaDIKSNirebTQgd5PURzXXjxTT+Pgjt7QcrSfd5j8Erf&#10;kzNStCZ66/8ug45tV181+LXx4DaJlAWlWS+u7zFtepcmeLkPVmVDshVc+5o0//eyjrALnhWl0QLg&#10;tlqxfEYmgOWy72jrgV+7FvhMAa8mix7Hca5ZWxPJLR5SpL+fS4oXMJozG2lArjR8a+/F/MzyuiY0&#10;MEg5bawc6fqXWcbrd6OAWQHG+PmecyY33bMoUCrtUVsl7cKc4mxgDmjmzMk1mNVhspI21fVolEwL&#10;swmfpe9/G6BSb+9mScRZ4hJhigZgS97S2z6DhMrO9jh0z6GNq2XWCEYZdum1vD5sW/vA0xpeA7e1&#10;ATcNU57be1OC4zjg3+65lAOjheVpIEUIYa5tuEXAnk2E1k9LYZUS8NPAKG7dQOupxYbMfZDlLd1/&#10;6PVLdh57Vqta7bAKL22EuGa4mBMDuyljOS2Eu7k2XU/Zyn7h5hy58j6VvVoC7CTWrKQeuWY/IwXh&#10;NhtQrra85oHPB/waUH0t7PWaF7sE5nNyg2TFpQ3y+RqggByvQ/i7wd91OrjTWP/Ss5FqPv67W63F&#10;3wfKsudhqPR78swHLctwqxZdrMba/sqD0FvN1M61NkCTGO+asoCeidJARwohlvbkdq+W31GxAcPv&#10;NTbgPP3f/EzS3zeIBA9t/6UZctLQkA4429nZ9miNpKJ5ovPzmvZfPAdCU4VqCuUV1pWyePZorh2G&#10;SOBmKsTqeWXxWX/o8FzLA+ChtZLajPvb896JDsYkYttiadqcNIyq3JbscSguIPW8rQaQlCl033ZC&#10;JsuMM2SsMtnmgUJ913PNuQwhlPzKGDF928x7fjDQCbvk16UBK/SF+ZANX2PqSwnBUiG+F8TCf74w&#10;ReMqZJAfGhIjQ/LtkqTGmoxkL4xIGwRowYAcNJImmmuQh0r/8spGgW9YlDHAGwXuGUdtZfikUAo5&#10;ap8rJV1rCfJtcrYBJto9rOxfVJCurbtxHGfghEvAl/vjKqUsw9oCjrfvVgriMIOADSCMMa8Yj8YU&#10;P/mu63AwFofjsYTbZiCmPIPf3ifAGcQcMMYRvnOwXVc+c8qwxYcH0aaK7hbmXBgjsi9NszceMSWM&#10;YYRNNUMhTHNohnV2AegruJhyRhxHWGfnYmEll6vqev6sUkoL6Iq8YTUZFCZ+C9M1BhjHC07nE8bx&#10;DOcBmEj80RMOh0MpVlwJILtcLoXdUzfHFibcLJNubwvzvu86jJexypMcMorFT4gT7p/clN9nDf7o&#10;j34fP/nJH+K/+Ee/g76zuFwu+Pqb1wszMARYk3DXO8Q8oD++Qn4LfDM9FMVEijg9XADrYP2Ip9Hj&#10;6fM7dDjg2N2j97dw+YjjTbHPeHw8Acjw3gI5AHBIMGWqlAt7N4eE28Oh3LUq6c7IlVOcK8sI6IzF&#10;i5fPcNM5uN/9IX7nozv823/9r/DNN1/jdjD47Fdf4OH9Cc+fPKlgdKz3FTC+x/3zl3j+8cf4xdef&#10;4/37Rxx6j5vbAeeYEFOGsRmxFWMxIiWLruub1qkA+fRATvW6UHx6TfZw5aGu5Ie0SS8DSWyk7jkV&#10;9YoUDL4nU6V7tLZfNACl/O6kMOjWDGSpSWosFt5Qb/30ZKsyzsyQsl2kYSS33ZFksfzvt8KeerVL&#10;AIfGfNQsASh4TQcKW9uruLEukBjcnGlOz1HpfnAQjYMgmv8sZ6xp18ebBymbQPPvlYZMe2xQjZnH&#10;i1oOorccBKkQpaAjt85o36WtH02+KzGf2jqioBkdCvEmRSqGNXseaYhCG2PtndCYuvLzzuxdnjZs&#10;q3XdKoAZpp1TWbQB4Gxbaa0uykF7lYnELa0a+5LbD821WI6rBkeyD0AuOT+mDhSsc/PQlL8/Uqhv&#10;WwfLnpo2ik/JdoAD/W3AQIcUmue89K5zcIcyd1OCuj9JAP2er7Ukzaf3fKlTzWbPawAAbTLpO60x&#10;RBsALoUvNjIN97SlqgKpLufvJw/G4+/sWt2xnKMZefO82zuhEXD2rF0+5M/5PaDvBB1u0aBgCfiQ&#10;mMd7GV4NkJKYtBoLna4TiYVIAUiuQOZsVq2/kmT90rBCU8VzmzVuS0J7Xskqta37liGg+ZRrlkB7&#10;vS19V/jv1OxV6fkj5bvxIR0dQLafW+6XWVkySkCmtF733Ab2LCqaPZqoZGL3VMIzON4gAdLSveRr&#10;iJ8pEkmQqyf5OcsVfdo+ytcmHQRr6sQtic+sVPZSzyCd0VJ/oNUU9H3k/uqNqCjdV1oDLPVghjFr&#10;eyV+DshBn1m05ttTHmv77jX3DCmvgAOZvC5fbCxpvgFW5xffWyQ/c03Rpt2XPQtJ+k639d+UadLQ&#10;UFpDEhlZIltpVtiak4iEzWmgPt//V89C+DnpneH9ND1/lv05bmptvn9/iB26VMNxvEiq52m+ALfH&#10;pOdv+/m+WgjTfaPkUU4zVjEz3glBhfeZ8yBj53nyoHuJ4EWVLrTXnu9BdeBY1gNZH8iwufydKdRh&#10;QIzFNucy/f8D3tPpHZfLXfP3kqS4knxKk25rskJ+QFDmyjVmBg2Na2wlrcjmU9Cy+NwqYFADXjgj&#10;W9pAJVBI2vD2/NPoRJSzGuUAj3VACZ/gS2C6VOy35r55fjZAnF4r3fClSTuV/2kHG5+CSwf3wvbD&#10;Mt1Kifj7t2KRsnDzKrS3+VJ13mOqPveYGX6peMhPiQDeNHy4DBDKcKF89zGFAoR6AzQma8zFd9za&#10;YsUAg977wqpPE2IqTJMMg4gM2MLuHS8XIFbpey4BsNY5xFA+K6Ey3EyVlrrCejPWzM1W5anAEJua&#10;XP2B6HTWQAkVNmYOA6YTUmstsjFAiMVq39oSTpti9UQvmbUtnG3egKtPrKnwAmWutffm7u4efT8U&#10;tpu1GPoB3jr44xE5pjnbICdgOBzR9R3+wT/4IX78T/4J/umf/hj3Twdcxgc8nE+IIcPZA57cv8TD&#10;+xPevvsKrgMGa3HjPRCB58MtjAPenB9wmi7w3uEcAr755i0e376HSz3uv/8M45jh+gMQB3R9h8vp&#10;EZfLiGEoFjzOAdZkINbDFxnemeIVb4G+8zhlIIZUvYs7ZFQpWjDojYGJEa43+K3f/hTPf/sT/P1P&#10;PsL/9r/+L5imEQ/vHvH5r7/EiyfPK5OsNNbWO+S+Q3d3h7uXr9Df3ePyzdc4P55x6DsgGcA6ON/D&#10;WlfWcl0HIQQ4a+eAtzwP38ws+wohljDAnJFjgLEe3tuSsJ4oeFzsIxaLgbwbDsjfb/7vuapIzglx&#10;c/FGGU/CqSYGSknMRKkAo4BKShTkd2pByvc3rirYs6jTlF2cDcfBIv53eCOkyTQ5ACyxuST2knbd&#10;0nlFm3DOuKb+8lzVJUm7OXtNY7pIYKW0LrVhgSbfpdconWXSuqVyzD2pKg8ylFRumsJNYhtToFy6&#10;V5q/+4cwDXkTy/+u5OPO16hmM7VVHC4SYL5nUFVlKZ7d1eZkvXDXAwBp/fLP07xbtUZBswMYqw8m&#10;Xz+0CTPGzGzUtjYa0EsbosIuJblIKQIZwjqWpcBSo8izOCQbRxqoy5+hFcIjr9lQz47oOgAAIABJ&#10;REFUaMoYuqZ0ICVezTyQ9klOhmk9RgFxtuAwBwva39UIStR+U7JYa99DynvRztNGdqBsNRrWNkvl&#10;ieVnU9pZW2wkx7EEHVvjS1YSe55lXfgP8mneA8z2/J4loIqCapq92IcMBfh/OMjHgwu1gezecJie&#10;NbQn4/dBskWha1DKddPCVDkILzEraa8rsQw1b2ceWK1dq/Z+ae8aB+X5u6qxUdvf3QOyyAUQpXnp&#10;bYpy2mxUatcC4/d67w/xY6YgKLeq/ZD1S8EyvndKChtew/K6iZI9JEIe/U5tb6HvBB/ES9cikRCv&#10;WdZoQ6w9YFEiM/J7tjc459fK6/4PXd+lhonVqgkb0o7GIG81DX+PJcxIUiTsvVvXvvveAF9SA107&#10;TyV7J2pXvPe8+DBVIg/xPaLhTtzKiJO9qKKN5pxI95PbE0l1uXSGcSWEZgkuDejokHpV/2aoxJiN&#10;ErLabnGMdXnX7IZc+6F+9fz+8DNhbxjDybqSLQ4neOz1IWbG2+yS21fvFe3F1p+1JQNK9qP8uXO1&#10;mTSs4eRAYzErNMtwwQAmwRqLGFsuGHAZJyRkDIfh2wXvW9FBgW6+kXI2IX+YbZGP47hK5taaeol9&#10;v12EWWQdaPIkaZOmU8E97zV+INFCjEvmOeOIT8P2JuacXSFtsEthtvhILtPPBTxa7pGczt28AhfJ&#10;t9kt4Lj3E994p2laBfPQ59aKg9aUckmRFEBCC7PWmK787QVftgpD15ciV69EWz2Ccg0AzrNXYoyp&#10;5hg4YTMubDzvHWJIi/SybWLWwBsPwML7+szd4rU1N9X1MTjrlu/nDExG8VGu/8/UsN08+5U1L7s6&#10;VIqpMujKE42VvTylMH/fEMPKL3G9mdQ1irzb/HG1xIY5Vj1mQxzh5yFQ891fEsudK37v1lr0rq+H&#10;CRBCRIppzoZojB4I9hm+DlAOhwH3d/cwxsJ3Dt47hHFEmCKmEHAYDnC+Q0LGi5d3+G/++V/g93/v&#10;9/DJd78Dby0eH884nU41uNfCuSNu7we8GAO+ef0NQhxhrAPChM44PPFH9J2HiQkHeCQLTOcLjOtw&#10;SQm//PXneHp8jpf3H6PresTsAG/nUOScM5x16LsOOcY6SKoWE3VNWRtx6DucHkYgZJjOlcmxtYgx&#10;IcWIaC3GcYI5eAze4cmhx5NPP8Kz/+Gf43//V/8a5/MFP/vZz/DDH/xGYVQag2HokL3FmCMO93e4&#10;ffECH33/U7yJCdN4RoyAsR6ogSkwBlOMsINDDnUSbi2G/lBA8Pp8GvM+hkUeGXMCkoF1ETa3pqj4&#10;xzT7ufn12zDWMFtqSBLda3K9vSKBFmz07KLFUfH5y2oQq6aokphp1OZBApH3hs4SW4KzjSj7/lpg&#10;ncYy5Swy6byUWCN0EMyHDRy8lpgokj0c9eTXGkDawGihu9p91gJ+NampdMZrbFI+ZJBARg5+ayAt&#10;Z8dqDa7kfcqLb0pc4AMvKdTxQxpsyrSTLHX2cobompiqXZrWsC6A1UTAg8U+JaXA7l/Jsmh1j5Sx&#10;k7MhNlaLTQ9nXPHr5QV+O8tKwzfNTGTnHAzsLoinScKlepMTLVpz2ZjFLUx7VXOFMqBse0O73w0Y&#10;MrAwbm1vhLywAZdnya1QzGZgxIEMifHF/Y2lOl/65737wQFH/nfLta+DtyVQfe/s2FO3csvOZZ2k&#10;1T2iTPg2POYAvsSULt8tbkKgOXDLAS8OaNB3n77fs2or59mLvtWhpvrZt6Y3IyOmhMt4KffN2QpC&#10;8TMpz/kRfD/ds0K65ucvAUNSkPjeYFhi/2oMbo1Fvcek5vsFV5ZziT0fgtG6Ys+WlJ5/lOlHmX+S&#10;Mu5D/tPWqgRC0e/Wvl8Dxtrv5woCLbyb7lWSTZ/0vaWzW/o9/GcpC5IT5fIM4LeRVVGVAuYqq3aP&#10;OHfNqoV/R+55TdcNVWdogbp7pEop10ZTd3ICh6TEoc+f13KUsEXVqbx23svBk9Qk0nBKC+XcC+tc&#10;2S8pwyVNhSkNFdp1TtM0E01an81xi+Uz7aw6psN3bqmy/Z5WVI5wRYU2RNOAdG5zqDHIOVGX3jMK&#10;vO+RTLmfOd9b9mp+jivS3k2q3dvvO5/PG8967z3GcZz/TMtv2AvOpQRlvk44oecagUkajND3SCLR&#10;tHvY6kBpT9Ksp3l2pZRTKfVt/H5Invec+EX/nqaa0sLQpZwwjh9vrdOhOnnMhFRkGAuEqrptZ4Gm&#10;lKCDe4lkQN8froin9WfDwQoBou7xNdOwZWgWvMDi8fxYbJOrU8C3Ct7zYDqJHUanJ3RyREFtWoBL&#10;3vmSnEfy7uKsKmnBalNFKcyMf8e9plYq5vlBy8Nir02INca+5GW3LHAze35yBhAjHJDrdCKTgdcG&#10;e6EvewWNNuGkh48EIGmFhTSJX4MQUJlt0xSKT3wNxUw5wWDL4C+HoZae7aodS0Yi/rZLwZHqAU3f&#10;kyJ7K6BnqGCzR+c9kBJCjLNPvS2tNWJOJWR3Dvc0MzMqpgDT7DCqN55tQbEpl4hMawqbDoCzXQHG&#10;YwH/W+p1a9gaGdpU9r22MedcTNhjTgtzhSzXlBOc92WLoow3b3E4HBHzWAH5Gl5mDZkIR8A4GLMA&#10;+CllWLf2t3VDjxQjhuGAYRiQM3A8HpBSxHi54PT+BO88bg5HTDHh5u6IH/zwU/zL/+m/x2//zm9h&#10;6AeEy4Tzw2MFj4qSwdrCGE9IuH/6HC9efQ+//tVfw3UOnRswTSfc9kcc4gAzZJzMhHOecE4lCPjx&#10;EnDKGX/7i8/w8vgCR/NLfPrJ34NxHd69KeEjQ9eXDIAQYI1FNs1n3qIfBqQp4y453PVnvHsYYXwP&#10;ay3OpzNcX4OEU9no8/EG0zjBHTuk6YLDADy5v8FPf/Jn+D//r3+D0+MjXr/+Bq8+/qgEB3mP0+MI&#10;OItgAH9zxNNXr3D+6is8Pjzg4XSCHzp0nYE3FqkFdTuLPEVMY0ByFt6VYVlfG7c2rS9FlanKDFuG&#10;HpXh6b0jXsBpbvTpmbDXIGkMaa051Vjr6wJAlizSnBN5X8ybkDHOwJAGwRogJYESkk0Cv65WeGrM&#10;Yg76a+cJH5BqTR49x6X9gV9ja2KkoT4vePZksJL/sgasSwHo0lmuSVdpc0Lvr0QS4D7UErCksbMk&#10;Nq0GFmneqPxspKxQjZnHCQCa1FurP3gB3QAkHnAp1Se0eaYy1z2gaqkPJD9oqfHOqyK95bCsP29h&#10;nJfGqD2LvJGFrz7fFKBz9lpOCdnU52VNHTxnYj1I1GuZanOxAb/3mIMthLY9vwbYt73V2rhhV1k3&#10;iCGHne9gjWMsJzsH4fFBY/nIFqqaNzYqdA+mJJ6iMJTJJ5RJJu1x2iBDUnJoNmnLulqD1jRMU9sv&#10;+e9rSi2+T7XfQQE2ac/hAcsySwtCLQ/RS5rX0ntDhxVYUu0SWx5RaA2hYrPC99PL5VIHX0bNK9PA&#10;VQ301FiZGiBJr3kLiune5JIFgQZ08sBUrS/T6uM9z3D6MzSrYH72uVgk8r2HAyJ0WMRtLFZh6iyo&#10;WLIqkPrK9t24Yr0BlZRtLYHmkkWJZMFAr5+SKKQcFW2t8+fCgUsNyCyMR7siLc3PbKce00ByaRjL&#10;QTLe7xZ1d5pZr8s5Z2pguhXXzzWlh8SCveZ+wM9cCsZKQ22JWcz3t717uBcAzIHiPVsYzXpGG/5R&#10;rKA5AlhrZwIpvQ/0jOKgPn0W/Of2GMbLu7hmN8u2x3lXCcD3gGv7rzSAoMN1DsBzazpOkJFyx9bn&#10;4Ja00WotwJK6qxAQpYwHKcNx75lKhBGpHm3X3c19rFlljG0tZfIGcNesX/ggVdqP9modqdbgz5Y+&#10;M/4u8sE1PcukZ7xcw/oc0VSy/M+oOwk/x/nQ70PCaiUCKVfJ7KmXuWJ5ZU9nFta7ZAOm1TN8gChl&#10;BUmkrDV5cLEOpplAxng4b5BiRowlX3Ucp2JZnCOm6fLtM++vTZ+phxF/MWbW5o4cQyr8W2J3s3eh&#10;oItW9O8dcFyGsl7UBkuIQ55/Jw1D0Jt0yn4wmymsZImzJ7mSgm23BenCnjJM3r18L7sK1qLXuGxu&#10;UT0gtWdNgXQ6RebqgtbMOOdm5h1nJLZrbF70klSer50FDALplJvXvQVSSXnv2pTSFJa6s+ui+927&#10;t0iprM/D4VB9CIuHtzW22t6s/TWtcch5QlPsl6a+TNIKgF4Y/+M4wnUdnHczQ860QraCmRZmZjHn&#10;GGe7HTQQYLaxKWz5thmEnFZnfUq1oY4Rzno4Y5Cb/38F15vXVrHHMbMXLh38iGE6NYmtBbJls1gS&#10;NVajJen0zTYoE5shZyy8dzihhM+O04Th0BNrAD/jMTFGGGvmQstag77zOB4GOOtmCXfOwM3tPZz1&#10;uFwu+O4n38U/+i9/F//tf/cX+OSTj2At8O7NG1xOI3JM8NZXf39T1AsmI8QM01l88v0fYLxM+OrL&#10;L+C7Dp2b4I2FNw53/ha9CRhSwOEQ8Xi5lHTwi8Xbtxf8u5/933j/9SMe31zw9377d/H+/Tv0vV97&#10;mVoL49y8DmMIsMnhtj/iuy87/O1n38AfD8gmI8QIlzrCTEe1RUqYzhPsvUffWdjJwKUJf/xHf4C/&#10;+qv/gM8//wwvP3oJ5x2maSwHl7dIxsD1Aw5393j1yffxH7/4AudLwG3vkVNGSEC0FiFbhFSVHbOS&#10;KNe9rTSJnbcENCvKEWfLMGLx+86Ys+0qAFaUJ1Xt0vbylGFs9X8z9qon47UUew6or/fdwmwsQwRD&#10;QBS5Odxjse0FrC7fixYzW2awNBCgnyFJECXmmlYE8muSfGxbw9CGlO077wV8ca9pus/T87s1/c0f&#10;l3sw88JJ81fl3qwSwMIZSlIzqAUZ8efJGUCURSlJPSWFAT+3pHA36b5qzDT+/bhSg94ryt6hhTll&#10;ImmNvQYWUKBl29guZ+9SO5Uhd1kDMvGDrr1mqUU/UxoMcPBO8rUnWtlqKycEdhpsmh6N5atJhtfP&#10;rdZZdYCQDZCRqh0DFqbnqoG3IpMRwFwr05yCAuKbjQ1HYcGVMNGcCyFgeefXDDu+jtZqIbPOuyGN&#10;K1U7ciCg5Hw4xR+XgvcLQzhG2faD+wJzMEMbSvL9rA06pDW+R8opZARHvjdqLReJXcxE1mia1zf3&#10;36bM9qZGNFXlmoIGHkNsEJslp7QP0Peh1UuopIxEzhGufJDZ6GYe3pQhvZv7DPpYFnWvFXJf8i7w&#10;qQHKUn9E928JuBfzroSBC1cd7Z0919jVe8OmPeU3l9s39Uve6bepnYk0EG69tnTtGvDBFYgiezll&#10;hDhhyeTyKxCIsxClvlUerjRSnyXv1BLouedfvtfb77GP+Rm/As+JhRRVf673JWyyjPgao/+OK8XX&#10;lieWAEmY+ylrzWrwx4c9HzJI0PAT7Wd4zcr3B6rKkEgKlDywtt5LbA3kVQ2g1WGa6oVjE1JNqwHe&#10;EnGhfWduY0bPSZ59IA2SNY9svr+VZ7Goceh9lm2J1qx9uge2e84H2fx939uPKIFWwpi0vEJgOfO4&#10;YkRbhzII3DCrRLC1bV/RwM51raEHedOhCleTtDOt5Vouew425AJpeMjfSbrntdpIc93QiL3N1qUp&#10;3UKzd23vQD0bbAPZc1KVrVMINfPPkD0GM7a3VrWD7L1ZVJ1KA1FumaaR7fjP0HW8fOZ2AM4JQpIt&#10;oKRupMMobptYHCLyakDZ1p62T/L1Q3FNaWDIh3Hr925tl5OzqUTWBJebGgWIKWCcLghxREibsvc/&#10;H7zXihWJ/UZB+3Yh7WDSJBSFfZxJY7XYwJTwDrCNxKoHvLQ50hdLCyNYPqJtdkmUY26nNBlLoNn6&#10;z2mhKx0omgWRVvTSRdwK6+VeSX/PbICj9p0kZj+fxtMgKOlQXHlpEiCBLnjO8NhLeufTbwmYkj3y&#10;yHOpn9t5D19D1uac59W9j/jii89gncXN8Rbf/e53C9O+stVgsCrgCqvdIsLAWQtkB4MAICE0aZwt&#10;3uUxJvjOrwJfFyZTtcoxGcmg+M4DSLFKsHJcD1rakkxrCdvq3tcQWVt9SkKKC6se1e8+02YSm2ZT&#10;LngMXGOskHcwxGlmsbgaotvW1hgmZESEMGEcLzAAnj17CmTg4eGEOEXEmHAZR8BWENdUACQtlkMF&#10;aEk43t7g9uYW3jrEEBDHCTAOzvaVnd/hRz/+E/z+P/49/Fd/+I9xvBkwnc8YxxNyG9gYB2v7+RKs&#10;sTC2DA2CBY7O4/uf/BbSmPH28Rv0dZiQLTCgg0cPbxJ6W4B1eyjve8wR7x9P+E8//yt8+fU7fPHV&#10;a6Qp4v72CIvid59yYW267GCcgfMGxngY12Hon8DddPg//u2/R7YZySxWDN55TPGC6XLG+/fv0R06&#10;TJPHJTocnINxHr4r7NJPf+P7GM8j3rx+g5vbY9mHuw7RJDgf4LojzN1L2BcB9x9/Dw9ffoHb5GGy&#10;Q4RDyB0u0eByDjDOo+/6sl5qgVEefwHznc3z+2OMK2s5lRBnaz26rlrxpDbdytWmIa9svOigZ28Q&#10;u8eK5wcql3yvQfUyQKJ74Hx9wu+SwEzN+5HuE9Q2bDkf5O9PZbBUTitZ20isI8pQ4IC3BgCvQZt2&#10;79Iq/8MY93eS4PMgUypj10ANyapOe94aA48zgyXfWglwpX9fC/viRaMWwiid1xzw14BETSYuqQ21&#10;+oMORKShD7eJkZhbUp4A9wzl70TLeJB9a9M8LGsKNXqA0HO75cJsrXLWShAekLtiMq/+bhJl2VvV&#10;3nYdzj9j8kb6L/mOz/Y9MDNIL4WkFkEdtTbcMto11iSXDtOze8mKsbOtj0XNuCHNRKvl+POldWqx&#10;AdiyK9t35E19ngf6mprSzL+7fdcY14OmrdWUYaBVVuvgrZqEM3zdBzHH53fcGMQcC0M3J9V2bP3e&#10;btmKs4LTUEu2JUuIhqnDGKRZxSCTkqiqYmOrxt/hWjFKoNR1ILDlNZX3dz0INathNAdoPyg/4gqQ&#10;qDFeOUNbYwFLfYK0TlJKRRFKGI1SUDkd1FJ1Ch00aueVZD2mKcw1dRQf6HN7hw2Tf8czXbPQkD4n&#10;EgUdBUyuraE94lwDzgq4ZOGc2QhB+LnUgE/MRCDs7gF0r+MB3/TsKGQaA2MdYRRLtce+372mMKF/&#10;3pi+yxCKB7361TlwzZpMyrKR8mU0UFsiQ1xTmfDATr4Hbe06pHsn23pIg5BlHW/VGDTLhasqJdtL&#10;ev1Nwaa9o5yEQj9TqnMkouWWZGEJQcZuyI30HN4OI/azE6RQzz01Z+tL9jAfeXi5DKoBPS+IkjnX&#10;Vm8c2N3PAlqrU7Z2n3JGgMzSXwg3i+XxsuaW81na/+nnNxysrT9qA033G+ma+HqiAxhUVwRrLFwb&#10;ltcBQ+PjNgAeQLX5YntsVXxOU5wHM2vldEaMDcdLBNzHLghP1ciS9am0frbkAsy9/vrP9T2GZp5w&#10;bJGrw6TvHUKA84ttIlcpz/gerpO+eQ+oDY40QpSZ3QrqYAltGO8KsS1fEMIImISMhBiAFL5l8F4K&#10;1ZNknVJQEz08pRfNOYcUYl1NWw9h3mxJwAn9LntgD2+8+CaiSTMX+we5qJe8KSmoI8mdNBbJnmxF&#10;Klb4fSnspiIRkkJNpKJA8h+jh700YOByTem+ztPBKlnT5IZ78jgKMnOmrXSorgCXvJWIN9nc4+Pj&#10;bNXiuxI6fDgckJNZXPMzVsyo2aM9ubkRTXOj06RI9f67fh4AXLMY4PeLMhBTu5+CH6HExGpTcmOJ&#10;dQDz4+Ybk+b/W4/lebMrVkR+vXFhYZLEFDGGC3K2mGLAlCbEnEp46pRhTQlCixEYz6FY2KwOCIuh&#10;7zFOI2KacHv3pFjwxIQYJ3hbD5RY2I3Pnt3jRz/+Y/z0pz/Fd77zMWKMePf2DVKYSChVaQJaSWm9&#10;A+YJrC+boDV4+vQ58g8y/v1fPuL88ADjSqCvq4dPXyfgvXXIQwE90gT03mPoD3h/esRf/fUv8Ml3&#10;v4eI4ncPk+Gr9ZJJbSJkC8PPefihRzfc49j3OMUE21l0xwNyKFNjay1yTBinEf7JLbIzuEwRoTNw&#10;yMg2Y7xMiAC6w4CHh0c4b2HcOuwX3QBzuMF0uMUnn/4QP/vsa0zRYvADXO8Rpgzb98jZAtlinOIM&#10;tnPGbIxFjkbXKi9oliKrFgvWVMulBShItXBxiqrrWgbKtkCLm5/hjLFrwTvtZzhjW2O8ryWnWzsA&#10;7klOQWPKMpD2NQnApfdaAh/4n0kgoFaochYi/zPNK1g6r7jNxl6gXbsX7XzQhu4SmMqHIO0ea0F9&#10;9DxsrBkNENeUhpQV2c4myliSmImSvHMLhsvBnZpfpKSkoI2cBNZItjZSKLFUkEtDei2YjoJtHJTg&#10;HpF79j+SJ+defoSkGJAYYbyOo4FVFXaeAXyuBBmGYf3zGSQIcetnys92KQ9Bslnae+84Wab9e+pL&#10;vQKJsbaeWTPT0ixrlxSPrZbnw46mfuM1usY83gumpWtr+Y5ZBO+1eoXaMzZQ7Brze9V4GQMrKAjo&#10;7+VAoDRELHVnmski/J1pQ435Xsxn7JqUxO1ipABdVHYeqAA17w/BJeZu2b/yyjOcMtz2vN+vhVfz&#10;vUrrn6Q6medtfMhwfwsAb3MC6LVpQ4R1tsGaOXqteZfuh2Qbo/UGEmFA6vukvUGyt5DqnD1CRHte&#10;ve1nks6H2thI/dhCBovCkCKBWo9tVUG6tRuvk6j1qeThDqKU54xK/jzL58bdYQgHT+l3pyAdD87m&#10;5xOvW7ShGFeQ8BqH4i57rFptvUsBt1LtSO8xrWObhdrCPF2z768RM9b3twS9xpjE/B4JZOfPSrNM&#10;43+3/W9u+6vVxdcGOfy+tX1V8pPXGMB876Chr7SuomtHwpj450g5FB9Czlm+uxzc26wItzWWWZFY&#10;KXCrqWHLUHwhdkjYxJ4tzPoMieTeGALiG3HNSAHcPHCcD1C5CqI9G45brcllsQbE2939nvcLfG00&#10;f/Wm4OGkHW4nsx2qZlHlI6n1+FBd6zOWmjorQ1ezItxSwrB2ptPr11SYAOC8m+/F5u/OrihxRXDR&#10;cDBtoM7JEVQp295P51x1vFgI6c4UIksZKJSBy+k0IgQDgx45TbPS8ltl3nNZggSW0IXQwrWkIpsy&#10;jWKsvs6zPQdnysgN7B7zQdrEeeiWZJEgAQzl+zpVRq098OXzZTaHtllLhwEHy2nTxsNqNKseye+O&#10;BiFpQV3S4cploNpLTRn1msey5mHZXgA+WZakrpvAi9YsEAuXnJdwonYQDkOPmCKGfqgbjkXIGa4C&#10;tYtlU/191iGZJnuPtQnIdSNw5LMrW8RQD+xl4rscdBCYvsLmkbHZxLRQY1pMbQsx2R9cC8+iUqsC&#10;Brhqs1PvRbvfqTQ1XWcwYcQUI0KaEMKEkAIu4xk3/Q1CCJjGEYdhwHg44HI5V9VKwvF4g/P5DGsj&#10;jAWOhwP6vkOIERYOne8xXiZMYcKzp8/wve99jD/849/DT3/6p3j56gWmMSCEM1KYEOYhQ5XKGYeE&#10;FlZikbOtVjYWXR0IjD7g1dAj5oB/97N/g3F8RE6l6OqsRcgJPhvc+B6+ZheMU4Jt1kH+gOHmWHzz&#10;uw45BDjjC4Cdga7zCKlu8s7BWQ/jDIbjgGf3d3h48w59fyz5C0N5ty+XE6yxuIwTzmPA6ByCdzDw&#10;8F1GzAG+H9DlAbnlK/gOUwoIVY1hDGB8+bnu5hZ3z1/iO5/+Jr781c8RMGLAAfZwV4YFlX0YxgDv&#10;CvsfKc9+/Y1FQ4MfqVyxFUbGWCSUe2OtnW14lsPUwjujetjt7UOcDawBQ9QDmp89krScAgwSw4Kz&#10;fbYFzNaDsGVgSMCTZociFe+Sv2e7B+0+aLZBe6ySa/9O+nvXmI2UYaQBkRowzYEuLhGWiibKDOQe&#10;upIaj9vNaD7BtDmW2GiUlSOFcNGCmDI3eFCgBIBp0ndJCSKFIEqhUHzQIykQeW2meUsv4KUeNCkF&#10;EHIfck3dwAtiaZCjAWbSYEsKDeTsRalezFjsD5ArOFESZxZ7nzqUpNfY1iFVnFIFIq0Dr/kB83de&#10;86bl7xN/R/j+t5Yxt+eQxXp+K4Xet3/kLE8N4JAYyevnbD5IASQF1dKBigRUbggstigYrVl/lvYd&#10;G8utkUGoogfZ1Ppxu7egvotbX9U0WxiKTMo5aNjMCspMzwVrRGKOVOvR95sq02TLhH3g9v+LBeie&#10;hZcWCi8BxJoKgwOhexkz0gBcCgGVhvhS79gILU01q7Gii3LCzF7sewx6CVzSno10zkrMWnWY5exq&#10;ICT5fkvBpnuDVw78rDMwHIC0skhaAK8tgU8jmlGSIbVUmOu4SuZyzgE1q0N7XzTgUhpmZYVURUFX&#10;af/mtjsSViKBYpQZ24h6PGxRe9+uZQvJZD5gsVUzc/8qrf+16pTmIMpWwpLycHnOWxsgTQGydk8w&#10;Ki6hZUzx/Z4SM7jSXXrftLqLE1+lWouu+03IsuALL4Vja5lPlBku1aeUQLsf8J1npZm0T88qfdIr&#10;Se9oOcasmKG13idbb7l+95vSUAoJlXqLdu3O2ZWihuJ50nBGIofx94gqQJr7QUoJKRZlDzIQ8lp5&#10;vBoWYE1I4g4Ikt0m74konumcnRWOvI7kNVjr2yXQnpMHKFmTY6fSeb4eLsUV9tTWAFWj01pV6jHo&#10;/6YWjvw9mn/GOqQcRQWbtYtVtLH6vk/XFnUe2QwKmN3SajgmnLVtiAkA4xRxHkeMUwKyQwoZKWJW&#10;BX5r4L3EFuPTL83XTCrkOIjSJCE0BEx7qbSDSQo72dus95gXmtR/z9JGYovspaXveYRdK8DoIU1B&#10;eHqQa9Mp3tDyCaz0naXJF3/xpIJ6jykjAVT8RaR++V3XzQULD09bTXpNAeFjjOh8nhUd3GKg6zoc&#10;Dke8ffemMMbHEc51hYXsLJNS5mJmW4uYFBNCiLOPvDOFzQ0YRNRngHUye7meVL8L9QdO8yR2WXtL&#10;ozdPulNegSXSf2thhK05oyqS1rQ3+VgDGs2KVV274IxZ1mWMQe+7qgioQW9w9PVcAAAgAElEQVQI&#10;qO4qpRCwDu/ePyLEgBgCvvzyKzy/j7iMJxyPA87TiNP5EeO4BhAOh0NhpRuPw6HH7e0tpjFjHCd0&#10;3Q26rscwdHj58in+5Ed/gD//85/ieDPg8eER5/OlMLqTgXNdZU+6YpHj/Ow5lmERs0HXeXjv4Y0H&#10;TEbvLC5Twve+/ymmywV/+Zc/Q8rnMpio3MTOFHsvA8BbB+c7DK6C9a7Hk7s7dHWNegOEOphMJiKn&#10;EbbrYK0rtjTGYzj2MJ3Hq+fP8IuvvkHnO8Q4VbaKq1IBA+c9TpcR03CDEACbLfq+wzmcyvNNQBgj&#10;zrjgfBlhqv2BdRbWO8QpILmM6C38zQHPP36FX//q57iEgB4OORtcLiOir+stTej6m/kgmRU0MdQB&#10;ztpXMOUMWwOALRzxGIzIZi09bQysVXg58b2XAGIOQtE9qe0J0v4sKVukd0b73x/C9F32LIi2B234&#10;K3mL0oKbsjR0Cev+WcjPxKVBXN53OsQzxm2Y2JoSaA/Ul4b3e3Yze0C41KTsWQtwViX3m+XMaX42&#10;U0BG+757Xp5SwcsZPRxw500aX0t7Mmmu2qLsHwkoomxaDTiThuHSkJyz5ySbHclnttUqGoOHW/vQ&#10;z5V8Ja8BVhzA483MArK10FdX3gixWTI4HA4IU1S9UXlDzW0FeSgjvY/8nl4DibjvfWNaSh7+EsOX&#10;NnzbgadVrVv49+f745J5QpvRLFhP7teDEomGDwH5OpCUwdZq5Je0sgSYGWDV1rCB91S+Tf2Q2zOm&#10;w5ptw5w3+/28twhNMM0b2PiV1zwlV8+YyAY3KRc/fb7GNNsLjdXOCVr0e+vh0tgMOf4ujPxrwxge&#10;YrhnJ8bZ0FIvxQcj3DJG+08DajizUCIb2bkfrfVRtdUypNa3htgFtv0hp10FAO9NpQBsLThc6s21&#10;/QW55i45t7J64uqxPVWYTHTbAn/LOZiUHDrdx16ryeh+u6oB6FpgYDDPHaI2XjlDBMSuDSukAEmN&#10;5XstZFaqATjwrxG5WuaI9468TxRUcysyH2BIhl4mQ1DUn1u/Q5wgwwkk2vnFyQW8V16UV0a1yeLA&#10;fbMFWTPA40ohRs++a7Z6moqDg7HXQjlpzcdBS2nYvrff8QwMTZGnESR5eDzfS7bPK63eT2OcAnDL&#10;ZxD1Oad2VJwASgfvMebV+U29+qV6W9uDWh3Ca+Tj8bipLfcUgdJ9XtUldQgLlLMaNYA6Ke98G8Ab&#10;4Vq0tb4XSM2fIR9WcQtrDQflJGe6PjSLN03BRYkr2/NiUT9peK02pNtT6rUczGmMK/Lv/LvrPmBL&#10;+OV8rVK/xu05OQGb1oeSUslaC5MTsVVPGIYe1gLTFKq7RAasxWU8Yxwjcsqqdfh/FvOesrS5/94m&#10;KOCKXI82nY2pYK1BxtZ3nUuaNQsS7SDlkxItZEebUn2IPOpD5FMaE0GbZO756VGgmwdJ8M1deim1&#10;qb72ctPigDeofGOj349/f24dIR3im0kaAzooG597YM2bopjSbjYbRgsKyvP9bKFNCXlld+RwGUe4&#10;+jK2ML65ISOBwCUor+zMMWe1GZaKMTHMBxnWdjOLhxbDEngiFYO0aW0kroVBQZmua49JZxyyNUgm&#10;FeZKLPZWIYS5GI7Mp7H47xsc+gHeenS+xzSOePvmLZx1uL+/xxdffYPT6UzWA3C5jDgejzgcDhin&#10;E7rO10O/rPHL5YLb44AXL5/hT3/yB/jpT3+EYehxerxgmgKmqdq5VK/b1CaszgHOwpt+Dkj1rlrZ&#10;1OvLKKGwgxuQwoRPf/ADfP7lL/H69a+RE6qPcIarQYgeDqEGHXtnkUJA3xl4ADYlGJPQ9X25F8Ds&#10;Z+uch/ddBZ0tbo4HPMYJL549gU1LU1EOhYyu6xFzCbwNKSEmg2w8fDfgcAOEdEbKFqEapcWY8Hg6&#10;4+buWNQE0wQTy41IziJ7B9P1GO7u8fEn38ebr36FOFqE2WepAg/1e88sUufKIKYCMl3nV4xe1wq3&#10;qkJpRT8PQlr7VpP1mQrwvycfpOubHnDSHsDZt9RLPsYSpilJLrXsFAl4lIuZvGHztsafs6AlVpE0&#10;MOXgnxbcqduP5apASZuzrVnVcDZDKb7W8msJdOVniGRtx72KufqL3gf6HejvlkB06XrpAEQ70zXG&#10;Ir8GbkMgWetpDZ3UiPNMAklizIfk0hBc8tfkwO3eGvkQ5QUnaFBAaDm/4+b+0XUtWQVKANue3YPW&#10;sGsAErcmkIZPec7gIAX67FU+G7Us+4CzKzb9nsc3H3RINRBtaqhqiBMissjc2VoD8sEHXX/ts6lX&#10;/+VyYZ+1DPNaPbD33q2BZwMgKoSdBv7wQdwawL/GMOUNlURU2BKM9upszFYO9LvOAZrIKquXf59p&#10;mjaK11azcSBICrreKpryZs8wWK/pVZ3uXAmmF6yZpMa+eT9z5m/zF6eD5HbNHPyVGG/8XJGIPBzA&#10;2vPb5lak16w1NYs5OdvMrM5gzVecYOuzUpaGHjaVyhYgKb0sV900AJhnYjTygsRElvpTqVeTmKL0&#10;flL/X8kmgedOaPdNI7Fx7/Vr4M6WyY95ANn2p+X65T3omr8/rz2bt3T7fTwDRALVG/DYLFL3hqJ7&#10;/fQ1i1xpQKopGvgZvf6zOJNZyv3s5p7MwBQCVoywzs4ZfWm+zrTJdtCAaz7IoPW2FDrJB2e8zqYq&#10;NQrwUb/0DdnzA2oFCji3Xl8KnOV7hTREkqx62rVq9r2a5Y6E9VwjJ1AshJIopXdOG/zQ/otjYVLt&#10;0azxtLXIAVkJB9yyla046KHKxGalRdXMe9Zt2sConc/8vrf7JuU3SMNOPrikNkbUGpuvLWctoqL6&#10;kH63tC44Zio5WZTvkVakXkpq5Qz2vbOav+t8gL6npNbOas12di8c/hpRTLoGay1iiqsMkWuB59L7&#10;ItmtctKLtL/x4YJ3DsbkmrmwKA9CCDidLjiPF4xhQsoR1uTilmA/jODwweC9xGDgrAt+wVKzKhXs&#10;ZULRGoitzJk2z3yCKFkm8HAnSTIkbYKSH9zyEuNqo8YnNtd8BXkBLHlt8u9CvdnoAU+Zg42Jxe1m&#10;tKAPrfjl1ymxE/u+X22EeyFJkies5M8mScXavx/HUT3E5wMnJoxTwOFwmJtl7x1iLGC098tLdj6f&#10;2WDC1pDRhVXeWPTOWiAtDHXngGmKc1RDWad29tta3oe0yVvgk8z1FHrxeVyuPwvyeqjshkWalKuk&#10;v06B87aA7vt+xSxa3fP6fxoDzLlyGKVU2F60WZ33A2OQYOCdh8mFod4fb+CNx+Fo8frtCdOU4GyH&#10;YOL8PXPOOJ1OxQrGlwlqGANgetzfPwEAHAaHn/zZj/HP/tmPcHMccDmf8Pr1A/puQEyA8xYJZn5+&#10;SBmdNyXoxZSAOGctrKvBbGWKgZhG+BoSG5HhhwHdzQ3yWyDnAMCXgUcF7xFL2C1shK1AgTeAiQGI&#10;ETc3t02GUO6pLZYL1laP/5hwvO1gLYCQcH93j77rMI4jMkrYcWNCIidM04TeOVxCwOMITMhIzsEP&#10;A86XWGTAvkPOEZfLiOHQz6DJcOgxhoB8sfDDAXFM8MMBd0+e4avPfo3TY8IXX3yFw8cf1/tUmAl9&#10;1yHEquqp4ZTFUznNzcHaM7h0WsYZTGGCNRZdVxhlrXFdmKvrdHnn3bw2+Z4lWZ5pMnoKnCyeenlj&#10;YSINHyWFkzT85Z+lsV1o8JLmz8mDMPdAZMkeZc/HlIdtaQGMEiMzJai+99J5S4FXGrwrFTf8mui9&#10;aucy9a79kEKzrc12j7aN4PZnJCaUVExrHsRc+cVlvNIZKNmdSGpGDhJozJO98LQ9BeI1Owbpe1NL&#10;jeVMWq8B+jzK/y52YXJj35iNrWbzK8byWk6rrwXNX1tTPaSUyj4uhg2jEkiW5zCNk7q2271o4D6/&#10;B23ITmX4kmezxIrVFKL0+ihzmod8tTqpeWh27Xxh1knNmqL50UoArVY3lroq79pPSLJoGbiWAF0u&#10;W1+CeWXWb5Pmb9+jhbWIFQt4GZ7kOvy3KwBf6l02svlmi1gDy6EoZ/ZUU9K9a2F71llYUxrT2Uax&#10;Mk3Le2NKYLyxc/PH1yZVI2mNdAtc3+tv9sD6PaWMZiuqDd7WyjWrMlGl84/aSUjWa9xfd28fLRYL&#10;nPGX5rpaJM/Q97gRWnZqBq7CkNh+3MJKAxmlnJB2D9p94RYt9F400oV3DiknxLQ+86XcAH4NkqUS&#10;DRKnPTr3kF7vkW1Ioue1aUAMVaQ751qESbnGugfQfCMO2pf7hhXwImdFbAchfP1J1jAaA1sbKEgW&#10;HpwB39jnKUWEsAwVYRxAlSypEnRqX7cosLllcLGv4TVfzjIDXhrOrcBMplbhuMw6DHPJB0k7AKiE&#10;K/ChAv3ZhlnskSf5PsJ7j67rZsWBRurgJIproc9afyOFuWoZjRqhgZ8z1LpR6q+kethYu1of2/9O&#10;q+FvuTeNuLa2VeXrmavAyj5gRccPTS1AVVKNoU9Dq+n61LIr91TYGia2IDayP7t1dqNYbIC/ITbO&#10;oQ2CWN1C1Z6S8nwbtO5WhBCOpUlBtet9zc7PaHnvzayCafWXtDdpe5iWtybVlPz854MvnitA/zmE&#10;gHG8zBhAy7Hs+75gxTnDICOFgsnIGaVrolV7V+jgmyuJ6TVu3+my5wxDj5wjQkgIISGmhNPpjMtl&#10;qsTcWHMQ7LfPvOfF1JrVnHdZUhILanmgjXnQihwjStSkqac2wZTChtbBOWFXBsgP6D3ZPpXf0gdN&#10;fc6lDYCrFjQFgySr4cU435SuyYAk3yitUJeYfe1nWmOoSbf4Z3MARwr+4c+ENs3UfyrnLTOguOYY&#10;OBiYlOGtQWctvLFwcDDZIE6hZCvEiM57dM6XBskW8CCmMAdQGmORYZHSVIjJMcJ7ixw9xjgCZpEs&#10;F0ucwrZPNSRW88bcTAz94uXV7KNSTrDZAMnAZDOzc8qzJnJvAXCan7opgXQpy0OBpVlqye6saUWq&#10;4WsZqa61VJng8/NLaVYYpByRTQsKLj5wxcrI4XhzgPEep9N7AAkt96sAAAF1OgBYB+9d8bl3B5wu&#10;EcFPuDl6/MV//af4yZ/+CJ2/wXgBzqcAAwvnPXJMmKEI45Ay4LyH8z0JsKu5Gqk2MzDIKcLEXLzq&#10;vAdMh2wz/OGICyK6/gKkETb1MHZAQkbICaYy1RIKo74zJaDWeIdk3Gy3Y2wu/nbZwuSMHAP88RaH&#10;ww28dQAC7m/u8fzuBb4cHzCmETfOoPNln4phhBscYkqIMDjnhDfhgqfuKQ79LS52xAQgGl+KgZCR&#10;xgDfFdlzjBGdtRi8RYoGprfw97c43z9Ff/cCv/rVZ/jm/QUf3T5FP3jYrgw1Hk+nekhZTJexBP3W&#10;d2yaypoZhq54U9Yhj4WBqTYxZckbWONgvUfKCWGc0HmPGKeaSVEGYhl6gKFUNEms1KZWyIQ2tKhj&#10;oO5tErOZ2gc0ew2Llu1Ard2wG9i9tlGoDlQ5EWYARGYzZ7FpjAfNWmINVlJZuiHFWcveWDI4Ymy/&#10;X5a/a8z/ZpHknJ3/uYVYpbT1BuRn8ocOGTSAnAZ3cek7H7ZcU8/tndGbQZHSPGqhZxRQkBug7TBE&#10;Yr1yOxYeaklVedyz/EPYqfLaAwFGk6oMXJ/ha9ucZShDWbWYm5kChuVVUwwsg2IDaaBEwdisSpw3&#10;wziiGls3hXGjIOS2GxJTOLHPKmcONiqFYkeRai9k5uG/tUX91GrJdj4aMkTnQCbPt+GKntLMjPDe&#10;r9h2nO3tnK/vvN+ss+V+U8C0Na8eOU+rtbjYF9jVEGFZI1kdIG2Znl4AMcv53tjNa0sECvSlVV5W&#10;URjqdbxrCqGcNszfJUiWMq8trCfWDIzd2EKArV0a6mKlkkDFHct7ZDagWDt7TK7DGlNaNuvJHlz/&#10;na8s29W6goVz3fx9FoCOqh/WagkuF+egnBTgqxGVOIClqUn4wIurcLj6iTNReU9D93za3Gvs5z3P&#10;aCDBuQb0ptmaQ6pTcs4ItX9AiT6YwWLrXf33QuYZZPs7qR/ds32jlnG8v2pEN36G0uyguT+rdo0m&#10;WzjBolPqi+nVFJVz+edCzjGzJVfOZai7BnItAfvs/N62OqR5JPOsBqk31dRYTaESq9K6hXW3moiC&#10;tF3X4XK5rIAaChRx+w6qKpGCciXF4R7pQvPg5nUDtZxZLAczvO+LmjVkNJeTKRHlUANaTQssh1Dj&#10;lMDYtt8u+QNYkSzpGcjPR6l+4zhQwxBabbCs+XUNr5FT1iTI7VrkA6x1pgI2KkFpL5FUpHwIINUZ&#10;2p6j5XZo5B6NwdzWokQKkTAeyZWifX7XlXNiHEdGAnAzaK+pCsqf2XpOFtubdkYXO+B0dcC/HqZj&#10;1V9JQa3XlC0802jvZ/m7vGdXSgeOFNxdkYKIYk7KNGoYTfNezyj/HWutbGFEkpjGkLfWIYRl0NzO&#10;eGPcTJRpQ8hFzaTn2LQw32aTVda9qUNru6pvUoqrrAJKNNV6qz2SiqaqkfpGuvc2PDLGhHfv3s3v&#10;xuU8zlV0UyhY52CNQ4p5HlQ3shFs3uwX6/rWKH1ShMmLk4x3DhllA41xQgrL4COEiPdvz4jBIUwT&#10;pjpstc4DHxAg/Xdm3nMwmzfdaxA1i6C/BMJIE2+Jgc2Zbm1TpZsXD6bjoCa3mNHkRmvWkdn4qEnf&#10;vzU0zZJBY+rTCeFeE6MtVq5qoPInyuDkoAFlNbbgDwmcoc22xDSkDe3aBkOW9XElhXZo0RdFWgtb&#10;cMZuAJr2O/u+h7UWfd/jcDjOoICv7ORSlDncHG8Q6gt/Op1mLzQ6waSHXmGiRIRY/KkMbAWeMdu0&#10;zIcNtkwlLdugDQCoV+Pspy94UXM2/8YDtSEtwKqBlZgLrZBuliialQK3A2iso1ZsW2sxhQk5J3jn&#10;EcaIYRhwuVzgfcIUOsRpxNt37+YmsgD8BZQxJeV3Yd4iI9uMu/sbOGfwF3/+T/HTP/sxjscOl/GM&#10;h4cTkA26bkDKRS2RskHXe8LmtrUIXbOiLF3PrdEBCboDcHtziykG9EeHEC5w8IghwJkOnbcIIdfB&#10;Rh2SOA/nOnRdV5nyHWwLNbT1PsWEbjig73p0visHirW4u7nBRy9f4MtfPpTCOxvEkJBTYfM1H95p&#10;mhC7DjFZTBPQWYehH5BDQpgSUJlSl0uAtR7GASFFWKCEzw4GIWWkZHB8+hRPX73C559/Cec9vHNA&#10;SjUvwMB3Ds7Z2YfNeTc3ri2Hwrn1/ru8x+v3O4SpqB5Is90OuZzyVYanFM7ID9BSRGwB4tIUGlUB&#10;JhXHm/NMOA8l+RyXFVPGZ2PsrRVqZsMGlEJ1JbBXyr2Q/rMGQUphTKWVEguWsuE4K0iTfuoWCFYc&#10;kJgPYKdKMnRN7dDCUCX2tWQBI3le8nUsnbvcm5TnP+zVOLyR4OubAjNU4i3Z/dHfx0FZzubT7q0U&#10;HCbJWpfvEK/6U0rSevo+NcssGlymDScaaJxzCdPmA/sGMizv0XU5vRYGzckPbYDQ6rlmMaUFo23V&#10;PXZmpbfh8RJmZcus2ti1J/R8PetAM03FwvfTdWCgWX1nHk4nkUmABdigwYea3YMWoKc155q9gcZc&#10;5KAVvx97VhZzoLDwvmhWPNJ10s/ZMsarHdmmVses8JSYWVJg5axwZOCcVP9JirT1eVXICNR2VPLT&#10;3QMotGvWrE95f3ht79XUR3tnGLfNo5Zz0nBYsrS4Fn6s1R7jOM5grgTMSkH0kppYeh+4tRx/J+g/&#10;08/ngBxnDNPznJ9tvGfj9Zdmi8e92rfvpkXLupBJfWtQtJzbco1HAw/pPWrXIin0tMwQbmvA9wx6&#10;HlBSWiP7pYT5+fNzVsqQkyyDea6RNACRSHvSQIB+T1qDzyQQa5GirNaiSroGKPHzesnX1i0KKZuc&#10;15ISkUQif37Ivs6Zu5pNxTUXAWoZpeVhcBKFNLDkliwae3tvT5EcGCQMTXpn+b6pvbv0ejkGQ/MR&#10;21nPLfWkLEIpMFq675ZlWEpEXon9LdWVdHjLnRckMopEVJHwyA89E/iZQhUMkppXG9JJtc8mNBxG&#10;VOZJeRLtz5ojRcP2pKHRVvFyPTum1aJcOc0VGpqiUCOASfUh78U45qS5urQzhOLCj4+PMMbg9vZ2&#10;Htj2Q18/v5CADaxqPSZhqBI+vKrtBMzSuW6+j6kEFiGEiCklZGsL7uc88jTBmaquxLcM3vMXTrrh&#10;mhfbNa86+nf4FJFL6luhTYFcKc1b+u6SXJ9PzGQZHmYPzb3JamNM8mANuuhoboCUXr5nFSCBW+1e&#10;tMVLNzvaTFIwid/fPfBl5RkoSORoo87lgxIjTLvODzlMG3uMexVqMu3GoFju4SILb75qx+OxPDvf&#10;zfewsNDcvCnALCFh3nvEaaq+9uSAJGy9/5e2d+2VJEmuxI4/IjLvo6qre7qndwiRWJDSUgJFCQtQ&#10;gCD9/2/6qIUkCJRWWKyWHM6jZ7rq3swIf+iD+cPcwjyySM0uQGxP1a28GREe7mbHzqPxddiU8mHD&#10;UGwqrCGbEQODxS+Nua7dG2vnIdLImdjxtVSu96Cg06klc9tTJtyMXToUDmwdEMMciCGWKSgNBH74&#10;4XuYnPG7n/7QJOoxhjI4MEjJIKaI6+WCjy+vWFdP4LaxsN7if/i7f4v/+X/6H/HNx1fcwo63tzdk&#10;UDBtRgZMRjbEdrTOkzWOdc3jkitUpJQRdTAHUhhEQ5Kmbz59QrYOt/SO7DYsIKa+gYdJDt4BOXuE&#10;GJCTgbEL/HJBihnrYuCqfN04OG/hrYdBxrouWBeHulK8ARwyvv/0Dfa//z9x+fgySAm3fUOIEdfl&#10;Ug4dh5QcUi7NnHfwi4Pd6DmbZLBvES/PpAQAKGA5xwxnPdyaEUME1hUff/EdXj99gz+8/ROulwWp&#10;paTTZzW7h8K25UOzy2Vp+96yLoiFcV/ZVrSfdjuClGLzmm4Nj8KWOANONU/GscFJgy83ZyZIsG5m&#10;1yB9fA9ni4FaQPLvU22CgKO/t/zzBtZN7CrOLEJmAe0c0Gn+e6Xp1EIAZ2AEZ/BKttmxoTNqiDy3&#10;RpmBkTPlwmxgcQb8aUwXWezN5LBancOB9dvtBu891nU95OjIey5Dc2dAFK8dZioOzRuVM+rrec8t&#10;82ahVjN/6FmT3tdrB4a53YAWhKZ935l/6DGw1xXGXzqQDDSAZ7yWpN6D2VrRGKz8TK2gYFX9yQEH&#10;bxYlC3m0W0jqAGyWczTLwNGaVX5fL5dL843mIW8SGKl/ztm4GmAnQYWZopYDa52hZFWG1YxlpQ1Z&#10;ZsSWM4Dsa8Kx5X53Zmkj2emj7/6RuFQZ2vJc4PuI3IdSSvDWHYB+zSNaA7tm3/fMCmtmQaHtUxrj&#10;TAIV2rqVoIf2HKSFwVmTf/bsz2xJZkDRo7Uh7dOk3Z7G3tRINbOhn3yW0g5LvotySMx/TttXZsCn&#10;ZOhytV+9hsrA1fYeDWzsn59QrcI0W1QeYi3DbDUvYblvV1U7xwA0iyW9FrEqQKUNXmrd2AljOAw0&#10;Z7YQM2WJ3Cu0gbzWs58FzZ+R/9r/Nkc1TCfgZTUX7+y94O/tTL2n1dFaMKxWM8izShJYJIF09o4/&#10;2m9mirr6rktMQ1oyzZ7LjC0s98Baq9SzWNZGmrLnEYYicRN+XRwzk31Ut6B2g7JIDgO1gbrExfhg&#10;t/ZlM0xwZl3C/5/MJ5sBwMPwSuwN8l2U1tlnNcPMWUTDS+R7q4WFa3/P16HBaKmlkQDOrFrlsHNG&#10;vpjhf/SfqfR0CUID2nq6/t0ttEDymQLnjEQ0Cw+X+5c88+p9ut1uTYn09PyEdV2aC0b7rEwEB7mf&#10;d0ts3+yNU6vxccBDR4sdtBqu/y608646asRE3vYhZ+wxEiYJg7DvgPNTRda/GLyfN7ykDTTGIqcq&#10;l7FN9ivBZ+nHySebEoSUm/aMuT1rPGds51nDoC1yXlhoE+N+TRgGEFqhyAve2dRKO7RmciBuHaT5&#10;N/JFVg8iDn5rv0Pes/rvl2UZAHh5j2TYx2zSOLMD0qSCZwqE/mKYg6SlHoSVLbPvO73AIJDd2FKE&#10;O4enlxcsl+tB9l6fFV1PVyOHmOC8g93J6qWxJQvAXzc++nfHaa3mYVxlShV0dwV0t8YgKc+pMrsk&#10;s4yLoHmDyQObsiiSopio181ZeoodmKzl/3Kie2phkE1G2ANi8UePIeByueAXv/gFcs64Xi4AcvHY&#10;3/vwKdH1rJel5A1EWHOBNR4xG3z77Xf4u7/7O3z69Am3+x3vW8SegMV7IBdbIxDI75cL3U8GJko7&#10;jsX7ZidTxPSkAjAle4MeJy7XJyyXK+75M+wCGNwBA3hYuLTS50dH3v52Ifseu8C7BZflQuG2Tchv&#10;W2NTrQzWayDbmVuAiREfX67wAB0YKcNZslBKOWMLEfd9x30PcC/PuO8Je8xIFUj2FutK1kFvP38B&#10;YsJ28fDXhWSz1sIuBXBzDnbxsJcV68sLfvHjj/j9z1/w+fNnPF8/IIWA5AysWWDKO7PvOxACnCcZ&#10;dYw7luXaDsts8gDcV2VFlTw7R1kItgbHmmJB49hgaSiwx+DEs31bSnclG6WC4zNmjwYKVduHts+X&#10;tS7fuTMW9dnZ1FnfTpXJa0wazapG2x81JiC3W+PMDKlO0/yLvwZQ4UytY7NwzjzRMl5m7N2Zr6ls&#10;2M8yDSTIogWlagxYfg5WH2nZ7GlS/hlgI+sUXbVgDh7N2nVIGanGitUAAw1Enz1rYo+nA/tVsltn&#10;rPuxVsCgnOPhjv3sOQ9q69/ZqA0RZ6FrDTW/D5zBya2IqoKv7kly6UsW6vhnALeA5OAIfzZyoDdr&#10;zPgwSA4mpNLi6empXQOvsXljKVWatSmrGThndX+Z8aJa0ZzlJfEzWO7B2hBJY7XKz5gxob6GPSdV&#10;U49C/rTzoZOIaOAvrStnvtTyew7fH7lZexhDuT1gZJBhTZThei6DcWNLTZa6HL+q9aSV1hlB6JHU&#10;XdaimtWnBOpnwPwZeD4DVLTAa43tLs9CLSB+puSbhUhKJZqWNyWBI7pdKY4AACAASURBVM1uVMuQ&#10;ebQXa99fA3tnYJqmyOafU1VrswHPGamH2xbUfbICPhzk7//eiEEDpjWPJARIVaS2pmcDmxkYNDuf&#10;yQLQHBRL0sJpxtCdDbPk+rS25FW06yhMzRQH1TQnX/Chq7bHm1qv1u+Ugeoow4OTe2ebD4HSNW9D&#10;A994nSUxCO2d5WCxNnCa15Rmis+chdLPlBdcgaQpjfjereEYNfBbnvez/IPZUJO7SMz2o1mtd1Y7&#10;S0VprzOAaotL6l8D58yg8ux7HAaAn593mu2PpkD+mmH6jD2vncNneJpmpTW7dxz05WS+mcXirF6X&#10;a05TclZGfMWRtLNiUqkMId2aGlZTbaSUcL/fh31KDnSkGmL27qDVNJaRy6BY2mVG1MN0iD0b0mjk&#10;Oal+n5G9tIFMfaYfP35s7hB+8QeFaogRzjqRd2mGvTOVGtcaW9yW9TNmGCQ4EcRd0KW2h+WMEBP2&#10;kHC737HtZFXrnUM2qe3Vf1Lw/pT5l/sh26bhptaXRg3i4J6mXOrMWQAzVpIme5UMt9m0TJsGc/94&#10;TZpVC4wzdpIxI9tSsmckW0Ur4L+GWTMLZ5N+8lypIF/eRxY2mif9zLtNBv7KYpdLsHlyeWWjjc9m&#10;nrhe/djGYEcchhQ8+KiC+PRcyE4Fxg4vMvmBGtbgkHeVtbaF0qRUGR4OMUXyd7fCz76A2SklhBhg&#10;bAlWE2c53+SkX64MhNIsBQaGYU6NBczXh7OOAom+gu2RUhLNYQ+PHTb+YhmUlYEEgYEkI4Qhj/OU&#10;M+Ie8Pb2maRB3uLz5894e3svoba2PdP39zc455Fiwo4d3nps2OCfV3z88BH/zV//Nf7sz36F9/c3&#10;ZOOxRQdjrjCWwOq6GcMZONNzD4w19PdssVTQzTD2BCkvfKlwCsOp3IvLesW2eQAb9nxDxIZkdnh7&#10;RcYC757g7AXr+gy3rLDGwdsVxlgsi0OKZNmSi697zIEUCSkipIhfXv4VbI7wBni6GHx4XvCHsBMD&#10;fvUwAJbrFW/vdyx+wW3fcN93xLQihAR3WQBb9ADeI6UIbw1ub1+w3RzW6zfE0Ac9g5ACYo7I1mB9&#10;uiCGZ3z47hNevvmIW7jj8xdgeb6SXyFskVFmuHWBda4oGsawWWNByhOQx966rkOxR2s+D2x7L2wk&#10;jmypvufy/Z2/I5LtXEPkNKZLHaRx1k39XjwAujPcyAe6+6X27wRlaDYLD9L2cf7+c5sUrTDTmj9p&#10;kSal9Ry4rKx5LUhM+06aDZfGLDsyvKA2RNoepjG1NABIDmX5tWjn5JntUvUn5XWHxtySrAo+xO7h&#10;lKZ5FHtPyhu5BiTrcDYUkMW1JguXDMN6j6SSgjf4HBSX+Qka61/WGfPvrqsmNaWHBuCOtVlSgdER&#10;KCNPXvmspFVizRci8ogZFI61YZcDHXlfZJiebBAr6FRVef0epkMD3PeTsSHjxJVZTSWHHXxYIkO8&#10;Zc0mlZ3yvZBhirwBJ6XckR3IGeZHJa092HPInkFjKf5zWNAzhrOmIOn3Jamkh5qRYK1n73qXkfPh&#10;1Ai226nVJ0xXosih3ZlfvKaeaMCRwpzW/p/zQi1sTAtHlfYgZyqms+cxU69ogPwjMo5k7c4Ud/K6&#10;NfYp/z3Sl/osLHcG7j3qe4+WLklVpEh7Vw5ayj+T7wR/f4/XzAcjZrA1Ob4fYL3WOHjl+6MG9M+y&#10;dmbMXrk+vLcD+HQE5TEQI7x3CCGp733NqJAM8VrPaUCOFgKugcQz0LiDw6kFOGvnlaYAfWTXIdcZ&#10;1RVG6QdjI3Xx2kere2fruNbaDZdZ/IF9TmsytOu43++tVtKuR1N/aO/GrAbQBtESE9He+xlZk4OU&#10;HGjWbLjOLB/PzidOzEgpNYsSbRg2U5DKd2pm8aNlLEmlwCPHBj03MQ74UM2mSumooOBAJlfoSWUh&#10;J0vOzpe6vridqSTWyrpHI4/MlFwzMuhMKcjPHW3AfKZgmYHQs4EEty3UVEuzWmfWI2iAtSSzyMGa&#10;pvju/z5OB5AHf35laD/ex5qR4ZrtjHQceTQwnV3XTGmuqfpSSnh5eWkkZZiuOPfelxAawoc00pes&#10;F8ffmw9KkJGYe8TuKqu+DlH3fcftviHsAdt9xx7LvUFGMplsNL8Sk/9q8H7mUSVZMVwynhHV6Ymc&#10;dISwqxPUmVRPk37PJmJykWkFuGSNSZbDzE5mLAJwYHlpMsUqAz+T6WgsyllDo3nwaxuhPPA5IDBj&#10;EWhN/ZnMSa6RGWAgvYYfsROlRE6uoTP/ZL5WYojNomUEI0geyQvOfk9J7gILxC22Jne774MygzPt&#10;DEY/65kccpQBmsMwZHZPKOykXyOf3lciRbVQ4Ju39Idsh3CMDJAU3ocGLcANMEgFSHGFTbttG1KZ&#10;HALAuiwIIcGazlq8XC4w1vYisUwgCUzbh0b0crlQ8ZhJgvTDD9/hr//6r7B6i/vtjj0lRFxgrEPK&#10;BsY6GOsa+yyVIE6bqWGBqRK0GtpLodiZP4uK7ddAUeSWY/D68oqfbxaIBtkmbLgjYINzARkLVhhc&#10;3QL3tGJZrnDLgtUTYz3FgJwy7q3YI0//fdsRc0J8e4NfVry+fAOHHdfV4dOHV3z++Qv5Ke4ZbvWI&#10;OcEuHiElbHHHbd+w7Qvu24L47OD80ibEMQV4ZxH3d/z2Hz/j9cMTLteP2EJAyrEcrAZm8UDwCOuC&#10;528+4Lsfvsevf/dPxOAD5TfESKnoxgDrauGsa3ZNfI06T5Npvl/wPZ/WdGETxQRYg4jYWPEag00O&#10;m/heJkMa+96WW7iVVhRL5RRnIMjGwzl7YDHV98Q6o0rPz5oobY+l88Koe/1ZUaXJu2XjUBnidW/Y&#10;971JBLUGV4IOZ5YEMwa9VF71M9mcsopm9iWaHF5aNWgKO62J5IOOswJyJudu99fRWo+J9ricIp0P&#10;6VgAPvosja0zy3OQ90lTDPDmjIct8Wcqnz8fss08S0c2e1RDJh/JciXgLM853pAeQemj77M2LJAN&#10;hsZ4l2t9NpSS52UHfe0hKLaCL9wLe8aSqutwDEHFAFDVuqMV/8bAmDyw9uX3lxY5Gstb877t+TVO&#10;la33dYkSRBdVNqTeG2SEEIcBlBxWziy4ZnaIGiDEQRsufdZyqjgQz9UFs9pzBpA09Sp6iPKoUk0q&#10;614DjeWe9jU5JhoQIHMzzt7B2Xc5YxPLvUizqzhTkEif2Jnsn6+TWV80Aw2bBRELGZ0BLBJ8P8tz&#10;4HYTM0WTtEmTeytn/fKf4+9f/fxlWRpITyGcfM8wAzvyeA5aBvbzPcYh53DYt2Vm0QzolOCNRrDr&#10;vz9Nn09nAvezrOZDyN7euaqitgW878HpM1azJHnNrKH676BsEs1Giqun6/2WOMMjyw8NMxl76LGu&#10;HQl25gCg1fPyjJGqMYy1+leuw3FP1dX/mn3izK5Qw4+0n58BtAdfabEeJev6kW2ahitoOIQ8WySx&#10;U9biMxbxLANyds5oIaUSeJ71GrM8rGr7zJnY/fPMYUhQM35qGCsH7Xlfx7MTZj2KNmTQAOdHalK5&#10;11SiLN9XNd95OcjQ6jKNPHNmF8ZJsPIsOLOcOlNRD04YaWB9TGsUmbWlXcd5LXFeY8xIZ/o5j6bo&#10;kEPsbdsO951bUGrvH69xtfwy7Rrr36/r2gLKvbeCNGzV36/tzXKfbtlbon6S72/LlGqqJsKcEgxi&#10;pPfwft/Insca7CFSHwnqL82fGryfTU4Mqio+tzBDIiKPk/KzYrzbGmR2g1NbFLP69VFY3CzkSXuJ&#10;hB6VsavqAk4iuOr43WRhqzEVZofHzHPzDKDQWBO8sZS+X9r3m/mpyXCWmeye/3wdTMjmcGQzdiYk&#10;f6nrPZVZALMp9dl0ksuhapPlnC12LrY1bxTM6UpTupdDIDfG/bbd6cVPodjDJPKxNwbWkb1JSRlr&#10;G0QNICUbHWJl2RKoxxmzVDSvDXA0BkOQkcaCOrBvW0FZJNIoIJXRg5mkt+3wHBlrmXv326KIyEUe&#10;BZMRcgJyZbF7WEfBexcYrN5hyQmfQ0LIFslYABGXxSNer7hc1raZ0fNPZRpqgOyQswWywdO64sPL&#10;FX/zX/8V/vxXvwRSQojFomdJsMta5EylIDXtOIJh/mTdJsgCZU9CCT9s6y4bmAwk0PviHXDb6Bq/&#10;/fQ9/v1/+t/hbGzPOmDHnt6RTULKC1K0eMIrVvMKbzy8WwBEspJxgF8AXwD9+y3gdntHLmz/L19+&#10;xuvTC7yPuK4Z37w84x/++E7vrXVIySBli3XxcCiByTliSwFfbm9IuJLaoATUxRSBnLDdNoS3PyK9&#10;f4Z9eoXJ5N9W1PZYFo+8WSyrx9PzKz5+9x3+8P4ZySRclgtZGZmMy3VFjhE5kiWSIw8e8s53BrA0&#10;rsoxIe4RfiEJMDWgKx3mRbVRD1QY0yS8zrkW1HcMDU2NYZZSKAO2VBi28TB152CXZOfzkEbOxK+g&#10;XD9HrFDHRFAPnZGRSNUyCU/VPBY7UJDb/kBgth1sv7Qmb8Z65KwYud/LArQXKbEETFfQs15foJT7&#10;BsSksh/lQcVQG1deyLTAaQYU0AO2hW1TcicsB3tzY1LXn9eueWZrd6YSOzuDVXuxBw2EVNHlTAMc&#10;A9NslJy3D1mqjxR2coguCQeS5SWbyRkrthaSklUmBz+P2KicsVyHbb2ZqyxIyytCRXZeQaJKYKhs&#10;HaNaVIznFK8Lxwyk8T0crVnOAjr7H9XzFMP3oWtz7X2p+5BmC8SBqDkoUYa36PtAG/Y3sF7uA7Uh&#10;CC3clxNYzsgSkrAhlZ/afmOtLdZ/mQbidbBZptp13ckhbc6SFXn0kJ4pa2bDTU6kAWuCaAiMQfFA&#10;e1Zu1hP13KiqDc7UpevMQgHa13d9Jvw6+DDloFg1BjC2sK7cEJ48q1O7urHvrcb0ht30wuSwlrqq&#10;YFR0VPYbb6aPAxhzGoypgY8zprFsmuvf1fXBAWGerSCVwbPhSP33mi3KIzuduk+MgfC2rQEJ+p0p&#10;PyQb8MzmYVTd5JOwbqi2D3P2pW7XxxVh42CzDunM8N+VHThTwmlAqVSEtJwoARCP3z+395TXZRxM&#10;PO4BnUhRlezVY5m5dLY9eqYSl2Q8jQAiz7pYbCpnGQ/17zQru0csfmlFUeuuem54b4f3QQvUDoEP&#10;XTNjuVoFfKzYRCEtgcgyGYkCFWNRjZd7XTPJap7c+J7PATzNmnFG5pwNRTkYzYfxtW+fKT01NrQE&#10;VmfDlON7btsZfEa20Owy5HVrihmplNCGOHJwJp0nzhRT47VHdq7UfWLEb3iOBT/Xei+Syj6ekbPr&#10;BD1G9uhL1AxnTu0z6p9X+6wK6A7qVaVG0nzttTWj2VNK8o9G0JUDLDmYmq2bM1ugM4Bdsz7jbhhZ&#10;WMNWkhj/s0es89Fqq1pw9T0vVVV06dVG+xfbQmtzHm1myUYtN5VUtcOtfR7VO1W9ERs5r+/fI4lI&#10;Dhlk/37MSzIPBxeStF373ZrPVnEha4CIAMCM/VD9PI4HlT9PrP62pp9DyC3FsmEpzUPf9IzJnFPJ&#10;nCy1SKnJUjbIyWK/R9hMZFOkiBSqc0GE/Ur0/p/lea9NUHmxaS2xWZZ1ORQnMuxLmxLL5ooXoNrD&#10;0zzytBAI2Uxy+eIs7JT78Unm51ikHDdryS7T2JKzl3LG+pnJ/TQLg1nDpBXs0rphNq2b+c/LYYR2&#10;LzVLiZrUPh4kOAXsNb9TWXjyw7LashhLbKi8U5FWp8kx7jAmDYXjCN5QaOy+Zdzvd7o+a4gzbCjT&#10;IcdE3t0MSK/8e2eBqADxtang2QP172vRMrvHWthmBRRpYkvttmRgyXUpQ4NyzmUAwFd3Lps2gAJ+&#10;W2vgC3jvvIX1F2z7jvu2gcxoHCIiYsxIkQYcYae/CwXUpe/aQRHrHHmhW489AE8XCvD55Y/f46/+&#10;8l9jXRbc3m50mFgPS/0yYo4wOcMY1zZeawyMK4Ejdd1VRgYLgkl1bdYJae7T4xQi/e8EvLy8lu8c&#10;gECHVHIZKW2I0SLnHQY7ckpYjIWpALl1cK5MqZ0j8LpUVSES0LDCIu8Rt/c3wFssfsHH12fE7R/h&#10;Vo97jFj9gpgImF89HY7bviEEh32vB6LHsl6wp4jr0xW3/R0///4P+O7DBSbtCNsNCUsZvpQGrNgM&#10;+WXB5ZLx+vKK1+cX/Pan32C9XhAikMIGZ8u+nTNsa6ZMYxtW9qGzDs5ZhBgKY6dcf0oU3FsagXqo&#10;cjudrvgfbdD6z9M19kPfHpQqHEST+0Vna2xtb5Rh52PQn2FNUGdZogxJtKatDig1RQCdER1c6f6f&#10;YEWXncpJZ0y4CqbxJklju9BQtFtCHc/S3vBJuTo1t0E5B+p396wBMQPDoX9OGkB6yTDn548GUM7O&#10;Ms23WwupncmvZ2eeZLUO9UTZX21l9qb8MERVA9dloaqB6TNP7rOifkZw0OzaZj7RsgHWGTC25JZ0&#10;AFo+W9k4duD9GJDM7W9mLMUO+tiD1307S4ba7cj46vfUDp/bG3kMiiBr/fAeSXuqM6/32hCPww5q&#10;djRfdD4ok2Ce9+7gj6vZd2ghthpjU2suyUIvsyacPfOsM8Kd842kU0GXKpvma6z6BJ/lg8hachw6&#10;1Z+zKqjfm/Jx6FMBBL6OuEXHcT+wjaUs2c2qEpkPSh1lvsRYpNJq0Hg+qFd4zWj4YmOgZ18vPGug&#10;nglpGE7IYYNmASDrwhlBS76fHGCSLHpptzAL254NW6W/+xkhSztH+N5fvbr7tZri34tTgtfMj/cs&#10;T+GMUHT2vXkYtwz91m1fIcBtqOemMZiqsTnzUVoqaOClHPxIQpCmupZZRUdlhzkoonQSHQci82BT&#10;Njvv5KBbKk4kM7Wy+qUtbv/epvX5zmGq+p+9M9zXnj9HmcMg73nvy3MjSFB9dlS+j+oQ9k6WHs7V&#10;d7EOjVO3R63ZVI+sDjW//6/BB7R93VqLfd9LFt06rHtZf8jaRd5jOVyY2ezwgYC0n6vPfnwO3TJp&#10;NszUVIdnJMsZKVaSTCQBh19PVQPOA7jHAXo9x2UgKns7DqQjIvmM7+iomJPvq1bX24Pdlawlz4Jg&#10;JeFA1gv1O2mZBdr7J+0kZa3ESWO85ufXfpa3OTsH+Drl/WG9z7JPGbGXo7pudm7WWqEC1I28y4hy&#10;uTRu4/22g0Xt6IdvBkvBTmIZn3tN9av1MR+UzGrkmVplZmWkkZq0YGLZC3NSHrLoqzTVcKY73+93&#10;rb8X5Bybwr+SZSEwyZRLVmEB92l8mmCMR0iEi217wh4TkYFbXmRZFzn957HNmQHeWrDIzJNL83DU&#10;JNEzdrfGCtAAZBkIKz399GkWBgC5bq7EWlxPNxwp/+ZyNG4lVA+Rs4Wp+Sye/YxkxPNw2dmkl3si&#10;z1gfsyZvZnUgw6FmU2/d1ujrZMujH1wfHUkLJH7w+7KZ0bNJyJksXZAtQiA2ue5x2AGitj6rB9y+&#10;IVZJonUIbM02oAkUcFs3VMnC0JhyUp7HNyptMi3vpZTNayFY2vvTPpuvlZyRAgnD3erp/cgJL9cV&#10;+37HPexIcYeHxWV9RY4J71/e8H5/w+094P5+x9vvP2N9WrCHiC9f3rDte7G4sX3btwbWewAWfrni&#10;cn3B84cn/M3f/rf4/hc/YLvvhdVWwi8zCut1gXWlwGcsbqSMbMpzS2k4sHKZsvYJae5Bw7DIAcig&#10;cF/vPZ6uz7henhHNndZ2zsjJYE8BMe1ASnApI0eLi19wXRYsjgocZGLBu8L4t8ZicRZbSthvGzHV&#10;jYP3C9bnZxi/4MPLC+K+IzqHbECWOd4hx1hsf2pzugHG0wFgDWIGjPOweQNSQg4bFqy4v33G+vod&#10;Urbw64p93zp45DyMB56uBq9PV3z/6Vv89PvfUMizsXiyawvSy9DVOX1dF/m3dzCwRbrWiPY9D6IM&#10;ztpejx7QIhtF3jCMxRkaqMYl1GcMOvmOHP3qauM7BvrMrANm9ib8LHPO4X6/l4M/HdjTkokw89yc&#10;AQb8GrodR1aaiW7LpYE38vM0T2GtKTtKeM3wjLpnuc5c0thqXHklw4442KFZbEgPdE2RoLGqZhYA&#10;M7s8Tbr8tTZ4HBCt11nrgbOzTxuKS3siCWLVz5A2gHyt8TNTCymdMWSNMbhcLofaQd5HbQgv7QUl&#10;01oOX2aAn05McINqRD7jGWvyUVDnbCiiAbzjGc4Z/WC5HDKQu4fdy2Z3WRbVN57fI265oBFc+H9r&#10;XrEzyxW5F9bfX21J5Jrkg9e6bvigVH7vWdPOQQ36b0wDNWVd3hmd+mBDu+YzduWZfY+poJ/pclxb&#10;Dj5NHSPDfc1ITx4at8RCPzUbgaHWVCws+b4rhyGaiulsKKgr43QvXrl/aAHZmj2k5hstf++MvHS0&#10;jsPgU87JPI/e59mQeWbvMDtbtHphZkvGgSiZE3cWJF4/o+4RZ325dk5+jeJP6zW0nvFsH9XARhkA&#10;fLYGZwDtmSc/P0t4D87PGuqD3aBa57YwWobdTCkxU11VEkP9KFnfSuKBHKTU+kADpqVNYR028Pq8&#10;EruMwGescwe8Q6416Sv/qNZ5ZGPIzwDnKB+L1/cSXJ6B4TLLj+Mv2lrULIhnA7vqGtGt67JKXNWG&#10;5GeZVRporX2mRnKdAc4SdNbAetmXcNxHBtHy4RnvqzhBKcb9YJ10poaQ932meNIcKqS1UWWuzwYq&#10;vC7RyE+835NYpJYLdhZ+fZY5MHs+/O+jwCa0/YSvj55PgUGZxBUQZNfH8B0GsscYwU1ZZt+55QIa&#10;TY0wYm58XcyIT7MzSWbdfU3ukTxTeM0pycF8LzjabbPyyHTC65ghyp4/jrWidt7HGOGswdKyiGKz&#10;0U4x43bfcLvvCCkjIGHfA1E2UunRDb7a9uurwXvZdM3YBlUiWRuXFImhXNma0uNYO/h138Y8lbRr&#10;ILUM0eAvzuiNqReo42avTy01qdXMzkGG4mmbsCzIZvLAGZueN06ztGzZpMkNRXsuUtql3bOZ//3c&#10;L3kMK9Z8QWUwEp/QxxgLI7aHs2kNLnlHUtAsl6/TOvAwJhKr2I4TyAZsFBDfWIt9uyMFCm01xiGl&#10;jb5LigPzqYeH2SY90oAymSgumU/a8+cTzf78zFRiOAufTEqoWR4T9mAAXNaleGVaygxIFvF2w9vn&#10;n/HHL59xvwXse8Lb2zve3t/x9vYF7+9v2G4Bnz+/4cN3r/iL//LPsYWIPQZs20aJ6N6TJ32K8MsC&#10;5z2W5QnWLHh6esYPv/wB/9W/+TdYlgv59SUgJppWp2zgqiVHBoHkdRhCulTKJojbwT8sM01hs5VI&#10;iWwwkICYYV0GUkbKEeuy4rtP3+M3P/9MkqecYJyDdx5wFBSbE01mvbG4rAv8Ypn0kDx2UZ2BCvMu&#10;7BuW7LFv73j7AmRr4F4uuK4LXp5WfDEOxnuEnOCtRSS+A2BtS0E3sNi2gPV6gfMLYg7I94AcNmDf&#10;gbDj/Y8/4embH7A8XQr4Twe6c46UCNbCrQuenp7w4y++x69//Q/43ftnLK8fukohJ5hME3yDwjZ2&#10;qQBl7AArDUJdo8YArgJmVlfQ5OIdLoudygiSYEHfU0emqjw7ZOiTLOy0QaUtdktDfMRJuBRnCXFw&#10;RNoHSJYwD9F81GyfDaX539VzVzaZ67qWgWVSG3R5BmqNPPcP1obI/V52Jmi1vpvJpmdNvWQfHplo&#10;XX6rMde0Aafm2zpTtGnntSwyzyScM0BMG3zJglN+Xw2sewS0af7UsomQctNZccxZkdWHWTZa2vCF&#10;gyaPrAtmoJlUXsih9uz+dzumpJJNuEpnViPNwDnt/tAazGouD9+nqN6RgySudjmCyhp7kO9r+74f&#10;1KIzhaZ8f+WaaU28Isve9x0Wx0FAtZzomT96qG59b3nQHw+e1gYpco2QFDw/zF0aLXCy2uxpbD2t&#10;PnsESs56hlx00kYjHFnHbBZFD8UIBfLZyTwL+f3qO1fPAdp7nTrg0DJN5D2YAUezs0kDAuSaq0G8&#10;ZnKWamxazWN9xg6frSOu5pNsbw0w0wIN5RBFEs24JYPG5pT3SjvbZ/3dGTNRqqIkGYsrvLjysYI0&#10;vH6R+zR/n8+U6pKxKu+ZZgWjKdO1nuXMSvbM7kll+KaMhNiJiLmw0lOi7Cwl5FH7LO08flTfVAsa&#10;bTgliQpn6nqucpTPTNvXG0jL1FNj3TwPiJ3VTGc5JdW6bOYBz7+rc66EpEcVLJU2uHK4O3v+s1qN&#10;4x6aApX7WnOVA98XZsqfGZlzVotpKqOzXLrZu8GV+lLNx1VYst6pVsJ0L3tGSP28WkfJQYNmxTzL&#10;HOH1uJbLJd8TbR3Is05aCmm1Pn++2t4zO+fku6QN7mb2RbxX0si2/HdXohVhB+mAB86GxvTe859P&#10;w8Cm5lTwfthZi1CwL+TcSJOa1zu/Bi2cdlYjS5KIpkTR3VXyoZeYZanJZygttx4NW7RBQEJCNnkQ&#10;e3F731gVm5b+3J0EoPPw5vreUM/kAWMREhC3HV/e3nG777htG/YQmA1Psba17k/PvJ+FA2g3OyWy&#10;1bDFA5I8Yss0wzg4axiYak5ZELOJ9gzArn/Op9XSZ3EWMDiTRMkXUmMKyOK4yoQfMblm4axnvk8z&#10;wPwsfG52XyVYobHmOUtG8wGeFcwaS1wmQ88KgRnbhZisvhzoXg2N4uHAciOpjCQqRslnqh9IhmUt&#10;5Cads9YihyL3L/co7Hv/2ZQF8OAGO4u+8Y/ybKnY0BgCGttIs2aS900GfM4StOv/DiG1MFJnHfaw&#10;Awn4p3/8Nf7+7/899vcd+y1gf3/Hz7/7Pf74+59wf9uQAwVqOUuyoG2/I97v8MsTLh+eiw1MxA6a&#10;MMYYse2hhHV4hJiw3Td4WHifcF09Vu/w3/3t3+L19QNSpkCPlA38usD6BYngQeQQ4WHgmjdjgjcL&#10;rAFy8RDTPEgNG15EbtFhDKwjj34gI8cI7y0+vHyL3/7h/4Wzgax6YGGLSVBMd7jlBc8vV1yuK9bV&#10;oXp+kudo955LxWMcFtjjHZeLwWW1QI6439/w4eUbPF0cPr4+2HHAdQAAIABJREFU4/1tR8gZe6Ap&#10;raMoAMAaGOcBuyDBIyYLsq008NYipIT72xcgbLgYIG933N/+CO+uSG5pnuZ1fLYsC3LcsawrTEr4&#10;8ccf8dP//QXpFmD8SgGdnrGiresMnpwa0E73th7CBbgvMnVrHbLJhywLY0zJg9AalNzsrGZDwpnM&#10;EqBMDclemrGtj8CYac3WIzCWM1BkkJO0HwkhDIE2WjOgDQekV6M8O1oxqHht0nM7Z0ppSp8Z+0cO&#10;UuS5IG3rtHvYAQN3GJRoPvQzH2bNVkGT2WpS9hkji+elzACt2YDlLPxp1txzpt8MQD9Tvs3qNHkf&#10;DiCasMuTQw5+7RW44euMEzWkZZ0GsmiWetqgQgJrGth63AswSFw7OLDQfntCEtHUgz2/yTKbBjtk&#10;OM1sreT7oClDziwINesRDl7IxlJ+bv25avX1aM3wJqiGt3PLsmG9Z61O7/ef2wDW73e/3xtQz4Oj&#10;OYAz81XWyDsc9OF70BFQpjqMq1w1hu6Z9F2z6ppZN2hKHUOULmEzR5JRzR7ScBChsvmFKkWCIbze&#10;kypLDYzg7/Oj4ZXGkDyz/eTAGu9HZpYSM0a1fC6zQeSsL9EUuJr/tAbyyAG8BtxIVYDco6W9Fd87&#10;Z9apM8XXGdikvdtancKfNwfs+frWrBt4GOSZfdFZP6u9bxLI5Uod/i5pA/Sz7zuzyBsAcpCVZ675&#10;B8YO+RdaX6V5dJ+9Bxqb+Mx6hb83zaJRqGWcc0MNyzObtF6bvyPk/UxA4VDrPPDWlpaBWj0nyS/U&#10;W4dGnBvB4CNLV9bhs8BarcbUrAjlWaLV0zNFC7eNrEDomRWitBrkz0IbAo0h94/DyM8IJ5LYQedC&#10;PIQS939jW09zrJmJsb0sy5DzwsmuKaVy5o7BnLNeYqZgkn2N3Gs15ai8T3xN8WGHZlF9ti9pA/3Z&#10;u8B7MEkole+cRujRlE5jhqZuma39LtlXHgchfS3e73eE1IlkM4XhaOtl1F7zbA+cqbm/ph/SBl9n&#10;6mxt76iRUakOLXwZWDELSmdts5BNOZ2GRvf1R7V/zTeSgzyZeVf3wEZOyQZ7CEhwiDFhDwEhheby&#10;gZTIYMcQSdLCTQlV/2LwfiYT1x5eexmyVTebGFPBQc1pMEFvWCLz0E3T1HFNtqVJezWvtFlzw0NW&#10;tUZYA3Tkxn3GFDqTYD6Sc/OBRFJsW85S77VNrBYOWkP0NX6HGmDFZYtys5wFBp4Na2qwTvUq1Ji5&#10;vGCq4KJzthQV4npKAcMDtfq9789lWRYYa3B7p/DaNDAD6GONlaFZHHi0AwODDq9lKNCkn512kOlM&#10;qZHFz4cBvIk/s6KqgLaBgXceaaem93/7X/8P/Lv/5d/B3Q3MHQj3Oz68PsNFC3/zWNwKay22+46c&#10;DJ7dBfmyIMJh8StiSPDW4YdvPuIff/ebEt5hmpoBOeP5wwds246ny4Ln5wW/+lc/4K/+8i+RUsZt&#10;uwMwcH5Btg4RhvzqcwlCLexu5wyMo3fPWQ+40ohZg9S9W5r1TVOc5UyT6QoQJAJr/OLgsseWd3z7&#10;6Zf4f/7j/4WU7jDGI8WIZXmG9QkbMoyL2NMG6w1iTlitRwi5sGN88cZOFIqcE7b9hpjueL/tcD7h&#10;9eMnpLgj7Dc4Z3G5WKTPEbAeCQaurk/rSmgysCeL91vA+y3gw/UJrgJNOSKngNVZhNs7vHMI9xvc&#10;8w5X2BWxHPC5TOLdssIuAfF+xzefvsW3Hz7hdk/IMcEtxYrCEnuegPr2QjYbKoAm1BiKAVaY2WNj&#10;P1Mv9T06CrDXqkNajalQQdHaEM0m9/LPyJaoW1toxbMEQ7jiSmcY5+YhX4e6cs/SvD65xdosREuC&#10;tLLBon1tDuDPhghfC7DM2FgcFJmBZz3kG1Nm82zALUErjX1xHNqOfqdHT3WjAt0zybM8p88YKrMc&#10;HnnWPgpAmz2js+H+2f+eqQqkR+oR4MZhMHymHJD3QrI9eVOmfZb8zOM5aFW2ozb0qO+59IauoG89&#10;07nfeM6xWLfploXVv1Te1/HMNS04UlvjXyPp5wQUCdxXaymtVtAG/9raccyjfgBd01i7jRZL5sC2&#10;H32YMexjGogxGzTw8HINWJP/Xtp78r1CApFnxJ3Z3qA1no9UMRycAICk2OmYktfTM4FisbUwap+j&#10;qWtnHr4aG1SrxWc2Bhpwpq0dDrRJJvqs+X8UPjvzYZeDgpk6ZgY0akABX9t8Pchhhzx/NAXVGYjE&#10;fee1bJZHAxUZPH1mqaHtwXIAVGulmVJHDnnloJf//UwtxP8d39PlQJMPDLW1pe2Jswyiw/tRSDSH&#10;/U/UlrPh92ytysHQWS0zY9Vr75O0u9N62+PeOe5HDSBlYGlX3piGw2jfhfrsdGpvwX83vQfHPZG+&#10;Zx769ZliRtsnZvYbNZxS3oOZ7/mZWo9s2eSfP8650KzYZD8wAyHPcJlHwa16XWeZ/bNhhEGyhuID&#10;IFlPSztTrUfhii3pIa+RWTW10ewd4u4J2vPTalytB5lloEgChCQNyFwgjVQ1y2+QZ7E28OLnaTtL&#10;Sy4Lv6+yNjmzCtQUbzyw9v39HT///DNCirhcLrDWYvULlmVpWRN9XxmH/TxLbDwXcMgHmdVQMzD/&#10;zCboLAhYPmtJeKW8vWoH3ln0LPZmyK2bqUDGPjMPQ5EZUaO+O4axWUIISMYj5ow97bjd35GQEOJW&#10;nB6AkFL7XmSjFHGx658WvNduviZjHDZd5gOZesz9wOLh/kPVH5QzNOml9geJl/QY5ew17u2pbaSJ&#10;hWXWDa5Owbi/brdD6OxS6cOrTcQquMwLXi1oVGssZ0y82b+RL9isyDh7pvJ+a8w5KbWVkvq6IfLP&#10;kkCIBkLPwIcRYOkv0SwIaygmCiic2/oIMJZeLlJ8UOKpsZaSnpvXfGbTtrLZ5grs9lDX+oKOm7oi&#10;E84VzOwveAhRlUlp92i2sRwPrNHftPlmcTk2C37jE/fhQCiKhHwvgRwpI90z8peM+Ab4aHC1T0g3&#10;wLsV6+UJKUbkCDz5K54cEHJCdsDPtzve9x0/LBfcbzsi/oj7+x2L93i6XOH9Fwr8MHTYWOewLgu+&#10;+fiKf/vf/w1++P5b3LeteOJb5AI6m5xJeg5idFtTZaG0A6aUi41OeddjQq7Py3XmmeVrmbHeaCJb&#10;n3mEMcCH5w/44Re/wj/85gusX5EzqRKcdXhaHJ7WK1tvubE0+3oqE2EDOGewhTtC2uCx4P3+Bct2&#10;wXqxuL9/gfUvWFwJ3rUGNtvGkIkxIS0G2x6xLyD2fapJuwkp7IjbTgOIGJHiBm+ecP/yMy4fvkN2&#10;DtnQ8GsLG6lTwg6XSHFweXqCgcHLy0fE8AW3uONiPWzxAKhJATmnllvQHaKItWkHQDLhft+xLh7W&#10;u8P6dnWvzMdA8JRiA9GOQNnRPoXssTq4c7vdBm9mDXjV2OEUzmqbQmEWiiYbLK0Z7SwcjxoqWMNf&#10;a5HV5bkV3LMN8O97ZBbN2Xhu8eAgHpDG94YzGzVNLVUDn4l9hBaw633NU0FbC/V78IaXy+2tdQKI&#10;rd+frpurEWZMRC08dgYmyDNWqiNGcHfuYToLP5sB8prcViv+z86uGfPtjCk7C6HUagZ5nziYOrPp&#10;kWFy9TvVQbrGoJNsO2kpUz9n3/fm1yzfK80GQkqjx/sjQ6vqftXP7/58xrObB25J1lNff2OdSKQA&#10;d6Ckz9hCsjHj1lkzBrnMMtCyb3jGEbcP1BhSw/WVIaUxtjGRUrF8qepZCucqA/CM4V3nDEWePdL/&#10;OwvfXD6wAiMd5GYDwYNoQ0hwrrIKjwQX3ow3H1nmn1y/TIqRGFix2MSZMZsDyOq6lQ11vR4Ojki1&#10;x1exk9G5A7bZi0YkwwJrsyF2sJ1bQdQ9masf+l6UVcWLXJ98z5ID10esb20oJhUzcq/i7EUOksxU&#10;LGeZWdrfz5TLZ2AM/+51T5OMfI3pzZnjkmGtBSZKOzFpe6LaOOU8iF5mftHy/vTA4l4DSPLVMTvF&#10;DpYhy7IW9Wg6KAq04ZNcT2ehrpoKchZOyd9xDtxqa6IN5wtBcG6pwPuhY/3Wn5PwSR7wglGOVFmd&#10;WlBnCAHe22KLUK67WilitH/gLM6cElLBH2z5pTVnDax3wQCmSVyC9vQsgtBlkDaGvpav8R7U2D+7&#10;D7jHIXXfc7jyvYew992vK1uKMskUFXvpNY5KzWrlZAsTfBv6bufsIS/izKmAq7qkjS1ZP44ZAn0t&#10;WZWVzc9zrZacKZpmZE0Z/D1TPfTPnXvua4NcTmw55r6Qkr2GIPd/b4qqzU73e5lrIYcAkk0uraxl&#10;5oSWjzMO2LI4k42eLcCsTXLJoIPBkLlY98tao/T7VH6m2L5ZR44iqfxbWnv2AK5bQ5hTvbZt2/r1&#10;TbJOuCKm1Yxt0GbhrW0YVwgBKN70BqXfteQ6se0b9rDj7f0dl8uKpdjhdCfwEkrL3gF0niPZCNff&#10;Lt6XEe/QCS0z0P2MvKz1Rpr9Yc4Z27Y1kkkMkUiezrf3QDvvtdp+fKcYTF3q4/p5Met1lC0Fr+X/&#10;mJ0ZBg7Gkj33vm0IISLFjBwTKcGK0tJ6j4yM+7b9acF7KX2UQK8qTzfE5M0gWUPzOs+2+zGm7sOE&#10;nIgpywq8/uDGg1YeqJLtKCf640FlhkOcS69noPhscislwDw8bOaPNysoNU8vrViWYL8ElM58cmch&#10;MjLVXSoIZkENWpiWNlGfrRV5CGhAidZ01/UwK+5TJnCVNuCAnC1yNogpI2bAw7a0ZwKnHJaFZN45&#10;25aoXcqUJr+vBZq3Fnsy7VCoYDdvXq0zSPmYXk8btg7SaxvaGYOyF0QQ4D0t6iQk8Ybfq8yYewBl&#10;U5T3z2cHExK2z+94woJ1vcIZS56R3mC7b9jTvX2Xy3olq6yckazD9dnibiPW6xUvr6/wV+Dz7Q0X&#10;f8G6rliWle6BMdjTDu9XXK5X/PjLH/CrP/sRId0ppdstMHDIhgJcjQFMrhslSY6MLcOYmhZu8yD1&#10;N2UwkWIgRxxaOb14z2Uwlek5GWRySjCAtw5Py4Jf/fAjfv2b/4CUIi7rgpQjQoh4Wp/x5F/g8oK4&#10;7/CXlybZN6a+nwnWZHgAIUXAJPJRM+Rhv8cdNm6w+w3GXnFdViD+jGQzhd2W7PKUgZAMkrGk/ACw&#10;7Rvu2xtcvBFzPyfE2x0m3XFZPZB27J//gO3LT7gsK9xyRcoOFpFCfRN5+C8Xj7DfscWAy9MT3n77&#10;OyRXy4YyTDAZ275jXS8wxiPnBGcooJbS1225bpTQp4h19VgWskdqA62yDlNMMEiHANQjC3nc43k4&#10;qzZM1ZpizUuQA5cjwJRP1WUaECf3Od5sVsA+pdCC8+pwo5/1mQHhhjVCfReSaoAOjmXEuAslzggu&#10;SQ/omYdpZ6iGgYnS7yMGFRGbEQ6+mqO6gfsV24MVhixgNfbb18jUZ579M1CqPpcmi1TqnZk1hMb6&#10;nanazr7bcWiVTq9XK2Q1z+qzbBx5zmrenrPrltLb+v0rYUEyY+X/nvmdSlk0gR1+qAF5gycVFfW9&#10;kNkT3fqGB8iaFh7Yfzcnh5iJpzc/3+v7GodcJM3yblZH1qGFZqvDG3We1cHt+CSAX/9eC3Y+1p25&#10;qe1iCq1eRzQHcogtfsk1K+hohZUZQaE2vfEgEa91UB+K5mEQUJ97J8DsSMng6ekJKZmDbZPG9B4G&#10;ayRIpsD1TKBQznS9BhBqyICU+tDy+P7198t7y+zi9NyGs9Axy/abnOqzRwu9bXt3NsixvJ8mTxhs&#10;pq1b/mfWYmrvNAd8zfQMntmFzFRBGiP+UYbE2d51lmNyJuOXoNXMEkVjk0vwXbIkB5BGIYppIH69&#10;JxwI15TShh2qtoBEKZN1RR0wzBVgPAeLq4XGfXK81t4De7+2RoIDIV8DxswYo5pCRPOy1mwjOEg6&#10;Uxm0aywUE8uUxM3rXSisBvLeBO/gvdX47vQekYOHvU82oGajA/m2fLcUuz0bEcRQVK2CnQ/KmUo5&#10;NfutlBLlfRmQpWUBWiu7PsHAumpH2C2BOItcrhfJ8K+wXAx7ESenCTPfDoQSjqfItVyH3xphsqqR&#10;Wv0Zyvlt7FS9x1mwXYUr62c8JF10rKKv93Y+Gol3dHIfWT6eB+LKP9csHrUsxoODxYQcoblhzCxG&#10;ZkM0bUjKA79rI0y4x3GgoJEDNMBUKjF44HD9PK4AmilBR0UYETFNAdQzJoPq8t7lCoKn3JjP1tVh&#10;b2jnecVvemgpqwJiKmw8A+Ncma2bEkhtEeNOe0sZvrvFA6ZbpvJBCQHN6YDVxRThvB2Il10hU0EQ&#10;stE1zjQ2uVtIIe+dxbL6Qjx9xsvzE7z3+PD60u+ho5rCOYcYAtUMfDgJPZeEvHs5AduoCvoZ5nha&#10;F4kB+IyFrwH8LXPSjHt5BlQSnnQS6e+1IDIUYksdflpzVN6ZehbxOrGqLAqG8uXLRrmPe6ChSwxt&#10;zeRaK0dSW2b8Zwis5QwD6el55oF3mMqYjJRDY89SYVoGHQKU1grzRzJL/n01sLk2IWfyWLmRPvJv&#10;0sKNpO2JNkWUXoszL6vZYaQF82gHxxnT/YxNoxXcXxPAdOY1PJNDzfIEtKJu1khQ4xBaA5RyhvMe&#10;3ju8v90b66EVz0UyR9PWrriQBxFJiXZENr2NIbafrzKdPBR6ZigYR0/YLjeXz0EbfszAl16YGUXC&#10;mIfNzbGDKKXO/EjFd8saV4raDAQgp3oI0YborMW23eGMpSbdMfVF8Yw3jn5mtwbuacHT9QnWObx+&#10;fMZPnz8j/fEzDVa8I/sWACYDF+9hMvCL77/H68cPeLvdyhDF43K5FPsYC2soAKRMZ9oG24pyV73O&#10;EnJK7fCr09EsWU1luprbgCW30FJnHZASbDL4+PQRL9cP+O3nn+ENeaqRxyAddJfrBd55CrIVz8w5&#10;R5PWwmq83++tqF/XC7xfYeCw7xHR7Hh5foZ1v6ODw+Tij5YRc8bTuiJGagZCiMjZ08AiJZicYReL&#10;z59/D2fviFsC7Ir15Vuk/Y799o6n9QXbvpVwXwKG2qpdLZIDrh+esb5c8fntSyuomjWUcQPLr66/&#10;WjjFWIuRNLCgKju0y9rqXh0HliDPC+lA97EAlNYIdRJf5YD8vNJCuev7wYO75XvDwxW1wdkMiJgV&#10;yVwSzi0FZMOvNb8aaKDt9WesBw2sl5YKPKRdC4KSjWxnqo32cuNZc1RwVT9U/ky54kz6l3Lp7plc&#10;9pG0eLQmskMTP/PKnXnfasyqWZArH4LMBrHaEEWGtfH7Lr+PXLczufHXWiVpSjt5TkuZtbaeJINV&#10;KgS0fyeBam1Ywu8Lv++yNtUsDjS2vGSGSd9XPhjg+4JmaTIbzGhezlLZOFtjkjWnga2at6rGcjLG&#10;kCqt7utgTRmTAXN1An/XNcLFrP5/NIDSnl3dD2KMg6WhtCao54nMaqqEBKn26Fkr5qBmcM4cQvq4&#10;haJUsDwCnx+B+LOajnt/9+HITDF1ZDjP1r9mF3Fm+yWDwjUi10wxq/Vds1BKzTJS+wyN4EOB7Fld&#10;H/wztPf6LMeA1xkzEJoDFlpWmHam18Havu+4Xq9T1XEHntgZitF2b6YKJEWbHtI9A954wPzxHMRA&#10;EpuxizmRQlNqP+qnZz30zKpJ5vO0syFjmvE1/rdpoAtXkGvnpsQS5PkprWA0QPRIFKlBugmmDPTa&#10;OID1LtL+T1PZ13c1GyDusQH6NcutQZfieWk13TD4mgzyZ7aIM5KLpsgYMAX0sO7+7u39fIjFSswY&#10;1I6NZ9tRr0F2eI++13AGTp63VFWM56iufNHIhzP/cI14pDHlZ/7fmgLvkW0jv//SIeF4j+gsJICx&#10;gto8u8+UAUYdmOQBJJXrVVpXSiX10RbLwBjXBm2jQtkO9oPO2ZJjQUBFZdRT7iaR+6TaaVyjlI+k&#10;26iOuKIvJBXvSU2+bRuMMbhe1sKtimTRnBOQibrM+7/u5hGbjRGvKWhQ3x1I+FqlMzI19lsZUzZC&#10;Ve2pciIc5Ntvv8W6rPj4zUdSo7+/IxXSCHJGQkYq+Y3btg22gpqteAih71Mn+ZlnxCo7CczVrAzP&#10;zgpeR/OcEALM3ZDrMcM5j/t4r6estc0qsn2vuufmcdiPAXsdz/FK1K3KCOcs9j3S/s6US7Na/U8C&#10;3ksQusqiNPBg9tJqASfeu0FyxRsI2cTqScxJBbXnskp3+A7cUqQednXy1r067cGbWANNZg2LJh3S&#10;ikLJSteAHa0ZP2Po8/vGg5PkJsYVA5UdIjf92QsmXz7JtJi94DN/Ye3A0jxe9VRuYjRXxlhrfkoO&#10;Q4wJzhUGGNIBNJe/h1shVZlLGmTQucu6h6LeNqniMbQxt+n9LHxKO/B1v9XxoKk0GjrMegNQ7Z8o&#10;RLr+LlO8/iwdisYCtqoV6KBMkSKx39/fAJcRY2HssFTyOvWkw4Pejy9vn5FR/A6thfUOIQbsYccW&#10;AsnJyr16uVyxeI9//Rd/QfcvA8vlCftmyPKoBGCTRY4rNiy90soAjCs+xS3prRaEabDcIlZblaeh&#10;TQ3rhDuXQUQOJGuyyWC1C/7sl3+GX//uPyHEDcuFrr9az3Q29TF/gKsj7tsdYd9hDfNvToDxFtmA&#10;Pmtd4LzpSfFlnuutxb4H3EMErhds24490D198Q5YVlgk7PsNNm2wGTDRYXt/w1v4J3z0V1xevqGh&#10;jQVT10TscUc2BpeXC677hk+fPmILW2Mnr+sKmIyM2Bo6YoHVSXFlUeY2vW7voit7gqG8glkzUL/P&#10;sixlwNHvHWfpaGoe7uc5hkTnITBRNr5yf5UKo1qo6YxTTIOzNObRGaP5bNg5G5Rrxb0cDlRP6mpz&#10;Q3+fGasO6Hn3tjHwaqNfizYJXmrqCB6UxPNT6iBTqr0kmKt5hmt2CrOzXSsUeYMwA9w5c1oCdGeh&#10;ePJ7yXNVA9Y1EELWIbKG0oA5reCV91JjqswA1LPwqbOQV/7+yOwBqdDUQGf+5xXAs9Y2Jnl9dtWr&#10;dUaq4N9LA7iOz9QcmvOjRz0ODTj/7vf7vQWBVZCTgzz8v7WcoDMws34WB5Vkc18/o4IXfM3La58x&#10;o2b2JJIIw20iONu8Klf6u8Dkf0hT8E6CRvVapGf9uq7DXsDXAbdc4mdAfZ+dGBi14WmvEAarodlw&#10;DqiWIigB9LmxTrW+5BFwz72atfpZ7h0xEeFJZ3SnwxrShjpaH6expOX54oTvvmabqrHnZP/2aB/S&#10;MmhmbHquupPgulzDMg9My6KYgW6zs0cbekrrvBl4Vtcgr1E40eC4ho4QhAx21esG7Ww0ajg4Vy5p&#10;NmXcSkYjF2hrdnaePMIYNPYuvxlR2KtJNc7sM4+ErO4HToUrmUQMKk9jkE1usEQF2mfvtxaWKjMS&#10;tLU1yw+SoKsMtJW/q2Z8ZW3AZrQhj55502qzTDZjhzXO/o084zoDVbD6WS+sAehGvHs8I6VmFTjn&#10;SMvArlEb+mhrSDtnKxua5y2ckR769+tq0pnKRqu9ZG9wFgJ9BsQ/ImLOBgoa6UYOF/h518mmErjn&#10;98cy3G5c/9z+5qyv4fVzryeNsK7z4veaRr4x1RLPGHjv2t5nXQ/yRRl81utJKcL5pWUXGpMFFohG&#10;tnPOAR4N0A0hUoaAd6w+MQj7DmMzvHWIhbwGY5C3NKiPK8sfSFgW+plY1ru1hTSoqL+MIVVNSrH1&#10;2DnS/Xd+weVyhfcLXl9fcb1ese97OwPrf9f7vm0bTFHM1PpVG0rKnAD+nYZn6cxgcdvOy0TqQqkw&#10;ONvzaTuumF1D2BrRROYYyJyOYf2fnDWSOCPtII18F+s+JjIUxnNw3LO997iH2LAh2mNiI49W60Ze&#10;e54R1f9F4L3GtpfBRJJxVA/Ws4Ap6QOoeXw+KojPgHM56aRi16n+rJzZd/SNS4eXeyY7nW2Ys6Jw&#10;xtY8AxskYDXbHKVMSS5YLehVGzJo93jG4jg7wGaSyIfsCGFFcRwi1OI0NeCc7s/IhkgxIiXbg3VY&#10;EzQL2GqHBbovZIwRMRBL+H7byI+8SA7bZBlZZc2NHoBQJWNnwJRWNFLhRhuOZDkQMy018Vg/kME8&#10;7/zgDdwAiETM6Pu+YbEWIe24rNemQBjegSSar5Sxx4Dr0xUp0fUty4qwE8CfS9FGB6THt99+wref&#10;viHQOkZYt8AvtgSwZKREKeHOLvBVzoQqh2X3hjcobXhB34c2zAjjzADeU4HZw+RqmGtKGSYCLlv8&#10;8tsf8Oc//hf4D7/+98gxwy2WJPDZIGwBe97LRN0PRTBnLsYYSrZAgHML2QuYjBg3pAjssEjZYl0W&#10;7JnWawgBcB7WeRhraHhhSEqdiz0TXUZE3APCdse1PNvwfkPYAPPsYOIOk3ZYu7ZwphToOdhiy7P6&#10;BU/XK56vVxgA20a+kr74sRlL3vvLUgCmkmTPAd8RMC4MSWR459U9rhZ5de+pfvW8yO0WJ8e9XTKU&#10;Nc9FzuLVwPbKhJhJSrlyQNp9aWyxM+nn7H2WAJ8ENbQwrBlz8AhGuEkzbU6Z+pqX/1mTXRnJI5P2&#10;aB8nByTS37wCkmeB7xpQpNUF3Ad7tFtIwoN/PG8lu0yzCuRArASTuIxe+yytHpLnq2Qx8t81C9OV&#10;AyPNc/VrzhbNJ30mddXWzEzOLVWJUpEg60deu0gyhwYezUKlzurI+u802wuN/RkjhYB1VV5oKrw6&#10;PJBrhN/POhB7VG9rtZw2QJx5vnMA6WusXeS/4818f4fzw3tbGcAcFNQCjTWW4az2qWuBW6fx/JND&#10;Hd1Cum3zSZbgpRwu8QwM2ec4ZwewcOaDPmP9SptKDVRSgRfT4VvJGHVuBGy5KuJM1SOZtrnURSjs&#10;sG5DUS0i0Aa03UpFV85KsolUDz0KkpwNBzQ1G+99+NCL2/Y8Asg0+zE5XJMgtubhrNmk6tafxxw0&#10;be/nbEDOnK7XOQt1lTkx/BlYOw7OubpDf++O7NhH1m4cDzgSCY7ny0yNhqLKNTCtt7CljjfWtPBZ&#10;bu2KjINH+Pgd+WCD1ndVIBPhKQ+ZHM1yJ6ORkmZWTvUsGv6EAAAgAElEQVQ71PvLgSWyV5i7EvA6&#10;RRsG1n1HBrTyGjiEAOcdLBvktrMTZmC26wMNoTSrdpgFkDdF5VxBNbmP5pxhMpqSt1rhoOTQSYWK&#10;VJjMhj4zDEHfb45Yx9mwn/cM/NlWr3d+f/oedtyzJBaigdOakqQOo+W6kraa9O/i4WfPSCJaDocc&#10;ZM6sxrqXfGYqBDob6vVrXvTcDoc/by33iK/nYy1sT4iLptmz1n3rer20nLSKo1BfAVi7HKwhYzTF&#10;YmZpPzcorVLu72vOWHwhhKAHA6P83pfXF1zWC+EWIeJ+27BvG5AJNzGOfO9TJN9zkxiWhIQUI+xS&#10;My7KGraW2VIVXCsnLAyryTHBOY91XfH8/IJ1WYslccnCS3Qvt21r/zf0Nzkip4xYhljyec4UHbOe&#10;jKsKOpmJ9u4YY8lV6rYyYOdLG09zH9YDFtoHrpUYO+td2tlq54HuxxyuPCg6ZioqqbaTit661i+X&#10;dSCB7yEUlwFSB+xhK4Tx84yh/9/g/Zm8SibTT/3oJhKhWbGrMZHOmrIz+4KxmMSBkUMbXTxsbvxQ&#10;/lp29EyOdiaR1OSoWkiZPMS0Z6GFQmiAOi+yJINF/l69OcuHomUManQDi3CWzK41Qv0ejADTaNvE&#10;i+5c5J2Um1AlRsRMC7hcaFPfQiyFzg5n18Ya5oFoWtJ99Yxv8sTUA5GqWiOXsMvxIMyDkkEWAHwA&#10;oyk6NKBOBnMty9rARaA3WIOfZ5VkGl60c0YhCrO6rIkKvIZcLHccTYnL9ZgCsKGA3LYZxdEsft8D&#10;/GXB++2GPezw5gJrDK7r2oKWLEyzvsnI+PTpI5a1bEnJIO4JxjoYS6x75yy8dRQCI1Qhbe2nrjqo&#10;UqXcPV/alDyVQFJifSQYuGIjUAr4wrpJmYKMHQyW7PDDt9/j5y+/x25utNaWEuwbI+BoKr8sazuk&#10;6roOKZb3o7B9cobzthQNWxkWOKS4I6cF3jkgpBZkkmAQYoSLBnmxiCHCXnrwDUxGjhH3Lz9j3274&#10;9HTF9emCt8/viPsblmXB2x9/j5df/AjnVtxDoCK/Mv+Nw7KS36SzDq/Pr3h+esLnt/cWlksZALaD&#10;6RaDXxyBNTxwrAeSWmSEErQ1MsdHv9Dq6Sr3fx5qqXmZS//ImSXJzEJA7u8c0JPWbRJg/+f49c6H&#10;gzgooOReUAv9M2aiDF3r3/fI9DkGXqVp6NNMUdZ/rxkUQON12gf/1rb7z4s/TfGlnRmaNZK0XtFk&#10;5/VsqbYY2gBDC4fXmKCyYZJyew6AnJ2jnLWkgVTcvuAs/Emzs9NqJBkOz8kY2jl4ZkcwA9o4oDGz&#10;SZD3j4Nb/J7NBvgyTHEmkR2BoyNwpzH567vHg/N488mVHVICPgsS5ue7BkqercOjtUFhEu6xDFCp&#10;8aasEqsSSGaDDN3/1rR9ukvXcVqH07PLX7VParL+2Rrl4CU/J6pSY6yHOwCZEgtUFcHGdZAia2kt&#10;AFU2dl9jF/o14H5dv9w6rK0ZZxFiUtUgOSe2N2RhewZV3cv315GdnxlAT3kOzq1syNm9/jvYO7fk&#10;5O/HzCJz9r7yez6zz6rPgYM1s6G8PHM19cEMiNDeQX7/JDlKY+pLWyDtZ8/ez4SsAnYaqazaXWhE&#10;gEdktyP7b8wc4tczIzDMlGuzXlXu8TNC2HjtOFXEaQOXaotJCsM8BXQ4oCrPnfZZhZCvWe1aa9sg&#10;t35/732rbXlvzUEz7Rznv3td18O5eFCuGd0eJqes5hJowc4z9Xxn2XbVs/QstzCne50EUdvfQ1dd&#10;8v/m/vRaTkVVl2uDLW2tS5UkX8tEFsIh3JmzvmekBs2iRlvvM3IIV9TPzmid6HhUM/FQT14rn9XV&#10;dXDRmeyjYuX4b0a1rhxuSqU0X08yeJq7YIwDt9FSp3rG04AvwzoDXwB201jTGd67weGAW/c477Ht&#10;oazdNGAwOaaBiFEHwnVwgDJQDJFyer755husywrvVhhDPvI///EP+OkPv0e2GSEYbDlhdV5kM0ay&#10;zl0W7NuG94367WVdBqyG7IAMQqA1sy4rLk9PWJYF3nmsy9qsY7dtQ0ql7y7e9vu+t2uoQdL7ficM&#10;JKaDgqYS9vhgtAdDO1XtJG3BWo0NwicsrzcK6c+gnO+p//6wh2HNDgMEW9Z2yZqKqQwzYdVewZ6o&#10;8o7vVs+9soW4OezJZaHzfBbDQsSlxeHlQgMlg5FQUW2QybkGMMar+8WfDLyXE0Ot+JbT9RnzShZR&#10;fEFIn3VZBDwKkZv9nSZR0sKv5KbGhwZnXrczxrxs2GY+pppc4iwkik9tecGvNRDy2mVzIQcDWhq4&#10;9Frj4L9kcszYNTOZ+MwTVmP1jYqBY3AbeR7m7vJnaFrsnEeKsbCnCESNOcI7V6xj0mGIwUOq6kEQ&#10;Q/l+1sLmcu0FbEk502Yp1pPOPhmLf+7vKply2rOVa1IGJ9ew1La+C/uCBg8dbO2FXYTxVOBSMG1G&#10;DDtSTgghwl3tALD2IpcOUVd81FDuAY1WEi7rivu2Ib1F3G83vL+9IxXVQv3+z88vsNbhcrli8Qu2&#10;+4YMixgClutamGdATBGr9xSB3WyK6OBuzVsJ6pX2VlwWZUqgDEDP27tqE2SKGoAGHTFGxBTgnSNI&#10;2qz48PSKj88f8du3O1LMMKtrQTjLurDGNw+szJgCsqGGmFQHVDSEGOHChmTooF3WZ7hAxWMMRUFi&#10;a0YBmOST5L4xRoQYEfKOvAeksCGGG9JqkPKCGHeYFGHTjtuXn5HjDvdkkW4J3i5IkYJ+UplmP70+&#10;IYSE6xbw+voBX97fO8DqXSuiKDiLHZbWwOJ46JgStpaL1ZQV+4FzdgA3a5HBwct9D00xwg91vh9x&#10;tqpmkcL3Pu65P9vLNea+DPQ+k9xrzerZcLoCtvwaJLiisXu0Zl6et1UZIYcfM9WTlNHOhgxSiVdZ&#10;C3Vv6DYoZsg10H5f9Wus1/v09NSKaY0trCktzhiM0nJnLNhyKcjxz/IclHYJ9V7Psm1kKDxXckgA&#10;iANf2lBek4XLWk0DS7QCd1abaUwbPSxq7iUtfTu1RlMCPFzGXhsSbocjgW9t8Cbvl1QangVYzWo7&#10;yfDVgGd+7zUgRgKncrjxKGxPPh86zyydW5bbKmHwdT/as1RmIQdiM1PmjbVLl80noUDB1AoK0EE4&#10;2dBzhWC9R/wM0DKRJMCjAoPCUmJouNj70fcYTHML6jmu762i1hKMrUfZRRrAM4DVKZ9mcch3bTZU&#10;08gh43qzrUaqAxFNZdufn1EJJhKs0wcFmCqn8qFGcFNwkxOENCCN95Xa2TgbnM2GnNq/ldJ9fj3c&#10;4ubRgO5MQZaRT/20NbLAUfWTD6C3rBvq86q1SFWoyeBYvqa4NZH2HXkmxWxIoakoei7HEZi3joJe&#10;KyDO91YrbERrPdK3nTSQtWR4LwfqNaygAjlG7A9narBt27BWcFHUazP2O39/eH0k80FmZ8NglYZx&#10;MDqqgsf9gwfFq+z2lGDcURFXA4J16yQMjNqjCmj0i5bsctnLVea/PB/kPjrb60a1lRYwa4fA2vFd&#10;M+oAdKZAOusxpPWnrEu/hpSqPaP6DGsNdaaUrMTVcU+oPvZGyVWx7f/vqmerKpbq8+B2zbMh+bG2&#10;5Ez78Xs3xWaOPYNPZP4575ByQgwJYQ/De+69x+12o9DagmFx1W8lKd7v93Yd3vsytHSNrR/2gJ9+&#10;+gn3+x3XyxXWLg04v9/fgZywh32wRav13qdP3+JyWbHvO+73DZvzTc0ZQsC2bWQj6xf4xTd7YGsd&#10;ritl7KVIivaccsFqQhncFuJZJlzhvt2x3bf23pNTAzkA1Gvt39G15yaDhfnPres67CO8jx0HHhgI&#10;U5Q5Gtlw2DTL3U4+TWovJRXabQ/Mx/wk6tvTQ1IIH3oPqmVmOZ1zBhKYU0e39OLfqw67Kmm42gvX&#10;jEl6F3akRD3vvm+nhO4/CXg/mwpr4L38+6/Z3OSBLxu42aSxvtg8XKdKLKQUe2bnIgt7OUA4YyvM&#10;DohHRbuU32sH90GSpshAZ0nfjw4vzepIY2/yAFfNQoizY8ZD37bifmRejAqM/oy4nQHaVLWm2HNb&#10;I802Y2iYQJ7mKDKqdbmUKd2OnCO8t1i8g29TdDNI4WpB2BuynibtjUGyFNZq9tog2BKMa4o0iL2I&#10;SI3hLuWbvNHnbL5Z2Ee9r8ZUH2pb/FNj8wjsz1KCBPQ7U6RNyVrmRWYNkgGB9iEAS0JMATFnGJth&#10;HckkY87Y4o4UE6zzQB2IWIcMU/woPXmo7xvgDJw1CCHC7Ab3bcNte0dMAbf7O2IMxAzMhoJoSxGQ&#10;TVk/FgSQW1Bqt3MIMcOaBO9L6EomORrJ40zT2hKjvVvzZAOk6htbBrgxRphUgltQvOZyb/pTzMgx&#10;I7sA6wiIfnLP+MXrj/jdT3/EFu64XjOyIRfdbDKyTbhtNwaCGIREG3+KNBV3ljZwpIB72Og5Godb&#10;uCHhC3y+YqnZBE1qS1IrF0l6FtKOFHYC+HGh9yJlLFiR3jdkZ5AWh+XicH+/I96/wDiP2+ff4cPz&#10;K7kUZ0ODgeLli5SRI7H9TU54eXrC6hds+w1ucahckH645xLKY+GtBzKQiv+/Jb1zkfEuraHijUdV&#10;rIQQmw+fbodi21lQf5YXmfSj9gD+zUI4pdxN7n/yLJox7mYNvmYPItk9WjGhMXRnlnTaZ/DfNSqp&#10;rArIy+uQgPxsOKidxePnWVyvK8uMOQ9x1AAgXuxXIJsz4mT+zgzQ1hojjbUoGxxujzGrfWbEAM6y&#10;10KHZz7nj+xdZmtLAzSlCk6zo5D+qzNV3yPVhWSdSrD6zKrloOwrTX4qVl4xJ8RibeAVVYwMYONn&#10;qrRykiBM9263DTygBmKurpSe85rCQdqiyLrvEQFFCxKVYKW8f8ZYWDcPXj4OSkalX71mLbegNle6&#10;vUbq/qvFtqAHdxl1YCSHUFqdKr3WSdVlGnjSwbfUGvdjnoJrKj4LhxxzW2PGuCFjgZ5phLVZkVOn&#10;Aagc3idjAEvertW7GQDZChaLu8zW9vDZTK04upSL9QCyPeMDlsqsBwh4cYWEMhsAcel5Z1MnlmXQ&#10;B0l8EEnsMHuwWjsbxvGadlB/NrVsGoCcvr5Sy1wZbWMMeNjmDOgePLYVr+4pECvsM7S9WgPj5ODh&#10;0TvPQfGUEnJMZbsrCgbkg3IuFzKKAdkkVMuBVJSa/VnWe2imwYt94MKBy5oblyeZBMf+sL2XMVHN&#10;aPJgb5ONDpBK0Ln7ImcgZThjme1lamCvtj+kWAAeY+mcKL8jpkgKTxFmXvf7GcFvZuVKftlo1lH9&#10;u1RXHQLUUk4lKNP071XATVQ7mRQOvt1AGt5baTPFzzhpLybJJFURYDLaPerrJVGfoqhP5HDvTEna&#10;3mX0oNm6Li3qXkj7Ig1ZXPNGP9bjmak1MyWRtLVty35ZlGVmSKhpirLx/Rxtw3Qvd4k98YE0GMmk&#10;/xx/Z2ee3WfseE2lxYcMWkgox0LqgL3lHmRi83o32o3Wo4HXnnwI1/ER02yUEmLBW+r+GeD9AmNc&#10;6atNI9+4ktViYdue47xmr1LudXkWxlq4ZRU1TM0KTGxAQM8a1eaJrzdj4bxp5ySxti1iLHcnASEn&#10;8pN3lOkXI4HYMaFZKIctwFmLGPbmSGAN4Je1XwMyQipWMjERea+sY+8svFvg3DNiyogloDbFhG3b&#10;AewIewAysG2U23bfN3rm3pHKHQZPlydYAN4ZXJZnrO6CeKE+f9vv2O53PK3X4phAtj3GWsA5OFtA&#10;40zYCGwhWxbLqj3siEXpn1JETtQ7hUg2OcZYsuO9hxaomlLN9XSNVFfLk/peWVPvF1neOOJ6luHi&#10;WsaihN3teyjZfgaLY2raDFib8XS9kp1OioCll3sPO2KIWJeyFhLhbNW2yVp65pmSiFteIK9fq4NE&#10;LAtD67M0KylDfl/0v01qIP2Av8IeijTjLNWVGfCe3qiUCMTf9x0xW9xuGfvdYr9FpBiKw0sdiLjh&#10;zK73/U/OvJ+l22tM7pndh15k68zsWSDIrFDSmPUawMuPAXk48Y1fS0ifDS74hIrLvjUJhBbgweXZ&#10;Ukql2e9IBrxkqp/5w2lg1dmA5awp54dRDeKSEtTjYan7B0vwSg4qZGgGl9MOcq3qj9iAFC+urf5d&#10;99X13h3sA8bgWjQGuzoUqfc40wTUZMkCPa5XPpWcMwC0aXS3BeJ+0fXe87AfPTxrbCaPNhcsjJAx&#10;VEy1tCjKg8Ua5ObvX4rE8p457+EvvrFT6oEdEzGwY6CiNhsqGJbFIaVAnvbGIxkKFkZOcD4jW1o7&#10;dGBk5Bxa4DB9V7LWIXsj1oQUeyOD7nFNSyQPsieAvN9q4RNDASGQsPgFMe/IKcPbBZ8+fIfvPv6I&#10;z79+w/19x/UpN7+9GKkQXaxrLB+YDDgaRDjvEGLEfduw7jtsdthdgHEWW4q4v3/GblxpmgyB3ynB&#10;plyCm+gA3MOOEAMsHHy5v6G0EjEkYgBkYIsZIWU4Q4OU2/sbltsbluUZxpUGIqSBMf388oz393dc&#10;rhdcr1d8eX/rAbXOwiaDbM3gFV7fzWEtO+YBfhLEWf9cBkbxvVQLeDxKtJM6GNTOlkcA/aFZEXLQ&#10;R5YcM3aU9n7LkPBZaObZOayxrnmYbP3IWRipBJmlwkGyVGf2Gvz+VXnmo3BeWVDV7173Md7oaINv&#10;TVUnWRuz8NcZQCPBHy2EWGOPz/zkNZs4yS7jey/PDThjZZwxtR9ZdmiZNvVMkrY9+iD5MVh4ZtGg&#10;MWattQiRnns2ncARYyxZIfEQQlzfGcks5kMgblcwKiHpPByzm/TatdY40qZH1rNc+q4NZ2SdptVK&#10;Ur01+DqfMPO1fWcWJtnXn84wlO+kBOSGLCF2PRLkmGV4zIZVsslqVndpHGZWoICTb2StKa2V+n5+&#10;9N/XVCIaQ1I+p6p4iIkBx6UOHIB+4cfNAWxZtw9nywBidzCnMr3a+3EyCOxg33Gvn60jbsPonB9q&#10;91n4sRbYPiok4kTV0sHVSkrpxCo3tWeZeUxX5ZeWGyIH1XIf53u4zCyZAfMawK/1fzLwvT5gU3CB&#10;lFIBposC1xz7oGbv4DGoX/qQvIJiYPZw4/BGnueu3adAAHT9XSHA2IkiKekZONa55mGsMbilKoxn&#10;j816UplVUXtlPsyUrEwtMPlgAaNYefS9D82PWA7DK+DOn2u2R7WfrGPn7gFGDUfn30vaBHZfaavu&#10;xbyPmykduMpG1i/8LJWBiqkXlCX/jMhPCVmteasNzPg9O0huGBmjf3+0f/MoH4MPA2ZuCPO6Ra69&#10;eRBx/V7/nDydGfYi1zOvKVLqNq9tUJsBGAeXC/heJhoGpij+85CvVpWwdR03BUb12LYGzvqiSCkD&#10;Ascy1ViN7JyDWzzZt8B2FrihHLaquKBnlYjIx5XVBoNaq703Re3urAFMUR4zpj9XZg8D8/LO9UFW&#10;OVvqM0jFGSAD1vuyvxpcrisW77F4j5fXV3z89A3W9QJrLKttaAK2Fy94ruRx5Z6FmPD582fctzsS&#10;IgH2BU/K6KHOVS3evn9MJQQ7I4QdXz7vWNcrnF2I9GaBZfHwtvc8jUhkLYxzNJhIsWXy7ftehjB0&#10;Zt+3G/1ZJkvgGPdCLKg9csayWCzLlTk/LK0O5r7vQ60IACZR0K2z5NZgqQYhFUQigp9B+TOLnDzC&#10;viOEgOv12tb809NT+Z0GCV35+Pb2hj3cC1krwi8WyAkpmcZcl33ZMOBUVH1aH3XA1jAqHWHH2sbZ&#10;njtTM1FiDPDF1nkp9RFAZBJSLRrkCGzbjm3bcd827JGcLLLoQUf13p+YeS+LaX4ASJaKBlhr7CyN&#10;NT6TPs79W/MQKkpMbTTwa1asaQylGah+BtzPQu40oH4GhGvNxVFucg4+nbFRZuqJM4b3eA0Ymp7R&#10;9oWKa5oKp4ElM5Pka7YCnKmlAR+caalZXozgDCvCDr6GhXlSwjRCiMNQgAN1smjMKTP2hYGzFvu+&#10;9WKmPp/KEjrI0OY+jl8r3dWYT7Jh1lQjstmSTP9chxrONjZQv7emTVFzpo2MQOLYrrUNVWKZtFvg&#10;8vyE9XKB9x7X6xXrusJZRwz3OoCyFs4ZOJ8RM9mjRBrPEtsMxCCxFjCZ2f7AtgFGIWkghg3ZecBY&#10;ssapwH0tyIr1TN0euydaCbE1QAzcUiIAKeKOnbzvjcFlucJYj1/98Od4u7/jp8//H2tv2iNJkmSJ&#10;PT3M3D0ys3q6twcDcjgLggSW//8HLcHloIc90zVdVZkZEe5mevCDqKiKiYl6ZGO7gEJlVhzubqam&#10;KvLkHf+JEjM1Oa7ZMzUmCYFAzW6pVCRUZFQ8SkLxHrkQa4VAeIfiqOl5fX9FKhml0t9jAwZKyQgL&#10;+eHTsIlseJYY8LLe8H5/xbf7O/ackLHikQu+v91pGl6B7bFj3zKxD26VpuDOI5edDsYWgruuKy63&#10;K9a3O9Z1wfd30czEIIpX130OBxgROns1+FGg514gDL9COjvKATSSgycLIJ/5jVtZFdZ5pe0DeK/V&#10;LNpZg65BrJnkX4chsuXCszDq47CY910/lcjPwnK1ukr7Z+rgT0sqrwO0Z0Fqz4BZvd88CwySoLW8&#10;xxpEthjkGozW4P3MXkfLZTWYY0l8Z2f4rNGbSTU1yKBBIqtZfQZ0zmqr2fueZRl85ONtMRUtMoAe&#10;SmtQ3Tqn+Ly2bAUAnCwUJNNr2E257l/K3txUC/rG3pH/r3TmKknEMVWGMiGFAaNDYS9qWw3qW+e4&#10;xaa0gueeqTotYFkCY9oiy3o2rQwGywfaGlbNWMjPbF0kW/SjfeM8zHOH+5dz6k0O7xEymHymKrJq&#10;T/n+rYC953tfVbVM22sEueVsp5Y7EzDndGDNErg9amLOWnII5nvRdkP8euu6mnZRzGI7W0HUg12R&#10;VLl6Hw/7rQWgy2uzrms/7/QePQPNuSm2goelPaelNpr1lvI9zOyKrDPJGlpbgenWwNfa02f5Xoef&#10;z214xMzzQkSM4srpc457MVS+83yGoVhhlrHemw6DOFCGEg/eSwP5ToByy4XSg0wevloDaetM0H3J&#10;s9Dq2ZDT6i+tr+ksF0ttrwlXOZdDnTALi5dB2tJGVrK3RwjnyGmTyKZlu6WVVnow20lW6mt6+Kv7&#10;e73faZLCrLZlyyLun1Ar4hLHtRTvR98nbZ1o4TryZ0sZ61V73M9UoFbuotzzLeD+I6KqxreGhVyd&#10;EkdnQ3t95s/Us2g9+Y8Aj/J6cm5jjNJJIQyf8nq8/yEMUiANUMZ6k6AzZa/Q78n73odXh1yIXIgJ&#10;XhtIDdey+GgY2UGGBvyThzngguuAN2EQzcP8sCaaxqUNM8kCWFxjlzvIGtugYV3ps/tIz+USI/nD&#10;r9RDv3z6hNvLCxGV4HuuBD/vn9vnLTmTlW9TJuRcEJ3D5bKiuoLHlsHB4l1V7sbetjQrFdSKve7t&#10;PlE+HlBQcsW6unbv9nZPPHyrOUOIXaFH9iu1kaM2wHmkRGz9Uunes/VsKQm1ZNSahHNFgXOx2yrG&#10;EOCX2Bn3rKKUNlY4oCZHghHZw+xIiYbOIUaEUJDavulEZp1zAWvLNFyWFWFZcLtekcTeGpcV98c7&#10;9u2B++MN3lX4NWC7kxKXs19Cw3nJvquF1xZ0ezlWjbHVsD+ch7WRbMdw2x324NIcM1pu1GE06DsO&#10;GpZIe03h2rbZUYrQ5ZppkPXYKPvx/ngwVeawJzBh7keB+78ZvJcHidWY6EmH5e8mww5myeMatLWA&#10;mWPhP/5byrlBldMvzdI5Hk6lg6wzr8VZIW8BzbJBmjXx+oB4ZhH0I6Elpt+dYbMwZ8bbNhGjyNPS&#10;7bmCQh6aWhJ9ZmU4MzRIemxZrCuLFeCcUD+0jYGs6Zm9lfByu7Vmv3QP91mgFMsmc85wbeNxtSLV&#10;jAXkRYiDbRP7VB5rA2ZIHa2FjteYnwnLloOZgqMAL6dwHEtWPAvE4iDLKn5XEAzmPe0oiWR0+3tG&#10;iIV85NpBxPJn+sy5B4o457EusbEycr+ft+sL1vXaQFxRZJYM1ESHVqANOu87gcmeWf0XOHh4B/KW&#10;p6ed7Gza5oy28VLSSwPqnUNth1qpmSaoHJgb3Ej/Zk/GHmRLEjYXaj8EUCmgBqXiJb7gn//4L0hb&#10;wuov8NUDbeNelgW1WRlxUZRSwp5JulYcUAKQQ0XwlSyKnIOLoQHdiSbcPrbXLT3kNpeMDRU5ACk7&#10;OHehZivdkfOO1+9fERtovqd2f53D9kjYtw2vv73hy38hKeC3twdycfB+MAV8k62u1yuutxtutxf4&#10;b98a4NDCeV1FejxwuVwwwoNCZ4jEEIfaodDnX9bYMoNdD5aurRhhMEx6ClsMTg0W6iZkWSIAm7U8&#10;C1SfnTEzlrFmIs3YPKP5O4bPWgxoO0/GPVEE4OlZKT1S5f46Y78/A1dng3sNasyUc1ZgoGanzRjx&#10;8r9Wk22BiBZbUjfG8hyZ+Uh/FD45D0E9Bzfp85mZNBbj17JN0qDHs/v4o/Y7Wh7/I/LvmcJE1nYW&#10;a3pGIrC8+GuzcXvGUjsTKI5kDT4K6PdWMUiFALOqUKVkAMfsDQ2AW8OhZwrVHxmczOxjdK2jm+Rn&#10;gxFdmz5TX1pyfuvrVsinBn4tUM0KDrSyn571HOP7i9o/qDGXYJkG2dhqYKYCsPYyrbixrv3J1o37&#10;GVGzVuiwvuPezev14HHMnheNiVpBKjs4dwD4dB/E56ZcF2R3c2TmjmEtTDUVB2Ke1895TcmsJg6T&#10;10GaVl8ilS3HNXl8vjVTXoYJnixUylCgyr2UGfh6HVpKKa0eOQe+1ycMbWfmjFjnhuyHrGdeK8Zn&#10;eSDdUkPuqyAAJTegzAffWK3zALyC0vySzyr2lBKCGJ7r665VG5L9qPNbLGVaXyeV7G6sWkPXgDog&#10;2Dp3tV+9JsidQEfj+2W/lXMS1jm1haK66R4mrfMsG8JRv82zYqyz85mSbqiA2Gqi0B4UPLGae65P&#10;7YQ21yy/GJgtzaqo1ArvGnHEiXqXwUPh92+p5zmYPE4AACAASURBVKx8Hvbh1vkuFp6k8aNZ3TBz&#10;F9DPkbaq1GrdWS09sx6ehV7L9yIV8db36899+swGaYahriBszJz3fYjmUBGDR/XukI/mvCfFtFA8&#10;hDAYxM7bvYHlfABQD0y2b74pwDMcPLbt0djeYy0uaceyroDnYNLRl6NW1DzCY53AfnJKlCO3LCLX&#10;oiKlDexsGOPSVZWsuC+FrHhjDFiWC4IPffjIn/d2IyKhZ/JCJdur+/2Ot7c3xBj7/sL1RQgBaWuY&#10;RKU9NqUNJadmJ+t6dldODWdgC+dA1l4ppYOqgIYdlfzuN7bPIq9+p/Awumf0POaU4GrBtj0ot9CT&#10;p31umY40YMjDbtdRLRFDwPVy6aQw70IfOPS1x44VfmRKdiUI6qFmOeB+4gxIpZAKydGwJUAqZEMb&#10;PCSk3Gycm8OA8+1ZhcflcsW6RpScsG8JrpA1cWFcoA1W2A7IObItHi71Q3lGrnDqWZLqmaZyoWzF&#10;Y+isE0oPUmegg/pL5DqwdOsmFzxiw5hyydhTQcoZuf2e0iwQU2qkU+X2wp75f1fwftaEfNScaAm6&#10;boi0fHu+ORdV+GLKqrdYkrqosg5GzdKb2TPIdHcJyPJDLlmM0jv3o2spvXY/amhk87Tv+8lj1wJs&#10;P1I5zGyJLNBsVgDPQh0tAO4UaDORxMnrp9k3Wu3BjTX5ThHjmx9UWWyOpsb3TcAq+Ai0L4fmh0NC&#10;uUniA3KoFAZMkFFNRgUD58+GJ1pdMIAKLZP3T8EbXXQMBgkVbBXDzgiONp0QSJnQi/9Qu+yuId3d&#10;b+zA8KCRLt4fD5TvD+wNSL3f74iRpvCPx0ZMlHbNmEV3vV6QSgJchA8LHBxSeqDAIySHWiNCiIgh&#10;IHOzWzgosxWbB9WRkIDydFWkgoduT9O1dvR7akGg6rR5C+UGAtFBmUrFCxxq+D0d+m8UxHt/POBd&#10;RHWl8QY8UtrhF1Dob5N/7+mB1+0bEjb8dP2CEK/I2SHDoS4Rl+WKGApqC1b2wcM3GT5cQCo7UgZK&#10;cYiOYKfH/YF/+9O/4dd//zfcbpdWYDj4GLE93uGrgw8X3F9fcX/9httPXxA8UBHgPPnTwzuklhXh&#10;vMf1esXvf/97/OWvf6F8Ar8g5UTqCR40tGeih2aXij3viMvwE/bCf3MWaj4rkvXXJOv17CfJeRmL&#10;YX+SzaA3LQWWjDVivWtwLPSm6wxYwbC38CQAOfkCM4uUv+4P4CPgpsCdtn3TSjgGMeTgWDfSElzT&#10;UnZpMaKBuBkIr/cWSyJuDQvkepChTjOGmwV4zs4d7eUqWV3y73rAPmNr/YhPvf78aNvIsGghiS8B&#10;yuM6yPBVuRb5ubKsSGYMwxkhwAIIrFpI5y1YQxZLZfKMRW3J8E2bqqbq0jY4fPZY4avEWDoORngN&#10;/4jaoCq2oPZpls8Z13takaj3Lslq/wiI0YGHs7DgGSA1Azc+WgOSZS6bMdm4aluGmT2SHpDOhgRH&#10;cB1mbaxzOyxrRWnrZYXd8d79rB6yrCL1+fIjYWL9M5cqBi+Ud2TVuJY6qr8ned1qJeaZ89Phq5Xv&#10;YjG+5XrUFpHyGZDWnWMPDoc1wACcPCcse0972HkcQlvDOMvC8SNwUDOK5brQ3uvWwGxmsWftrfI6&#10;y1Bx7gfk/ZSgss6w8e1aEsu9iMA+PTgrQtXMzwxlRRV53dNgCzL7XQP3sg/SNq1Sqcfnznq59P34&#10;oNIo2bQdHCBvOe0LlpKt31+1357AIWNoomtGq8eXAKr8nmd9qgZaeR/kdW/Zr8n1wmCixS6fDVp1&#10;jbau6/RZGtlnru8TodlqpJzgVMYagVV+WNMc7oXD0mp1Itq4oRzn/6eu7cwqTX5ObS9H7G9/qK20&#10;u8C5HziSKeX1+MgizLqu+jOMLDiYeUgf4Scf2RLrc1NbgJ6CydX+Fxoz+rD+Xe0+9NISyzUymnwb&#10;MrxWrsPQMlqI716A6juuMBRgpTO5eUhOw2UiRMRlwfV6w+166/iIvJa15RKklPB4bM3CZh95H2Ws&#10;lbRveMvv3VrOCdUtcoELAdUBzsdGyqt9YM4DsnVdSfkebwiNjb3EldZyGIREVjXv+45QgZQLXl9f&#10;KbutrYv393fEywrPNRIctm2jnDrnybe8Kf5T2pEz5Y90ZSYP+RjLKwW7HKjzgD3TWVGb53psgdb7&#10;vlHe3oFsRudDcQU1pWaFk9u5jo6zhBCaQwJ5vrOnPxB7TdSH8R59iMP9M+0nGSOFh9f6sHMybc0L&#10;4UIpb2OPdCAVhKdBAa2N3HARIigWDkMXz8RlXel6hFtTTCTsccO2JZHBWY+Eci9r2vE1V4mXw1kY&#10;nUwXKAekpNKdQwhwJ/WIc46A+ynukJHz2I+WOAZBtba+JFcKCm62QQUVKRdkYbkme3B2IvhRAP9v&#10;CqzVQSqWxMgCZ7W/q55+W5sfv54ExGesaHkg20nnx2BUGUYy80ycsc/0FFWz7HjT1n70zySaB4/x&#10;CcvOYj5psMXyfJ01XFKGOmPd6wbDOhS01O1ZA6on22cvOXu9zDxiu1+eKLAkwM3X9HF/IH5+oeTu&#10;ha7b474Bl+UgK5XrYKw5xSKCx7btLWxKyBQ1ax+OCiEONjpJns8p2prRIpsocZXEfaxP7RzODa3r&#10;uQT0Gn4oGPg++gLfprXOkbc6h7hUVORe0Pk+YT8UIw2t2u4bbpfPuKyXLln7+u0rXl/fKDilefV1&#10;RnvzAUttehwCmi3RAzGseNzv8KEi+s/wy43AeO9Qm91ND0NuXTINI1rh3h04B9sStSJTBdPzCmot&#10;cKUF5HqHzAnhjZEfGnshxIAQiLX0hy9/wHf3ive3N6ScsG07PDzWFiC37wnRLzR0cAH3+xt8DCgp&#10;o8aCjA0pBSrSfEVJFMBLJuUsQQ597yqlEFsKpFh43O/41//3f+CXP/8r3n/5GZftHd5VlJyQm/99&#10;AIC6w2GHKw+kx1fU/DusywsWF/FoEmnJcuN97eXlisvlgl9/+5Wakiato2f/aD/imm/gEmMPqpJ7&#10;qk6C19Ynen/TyhFLjsxrnoel1vDYAiT5PVssmYPPJGCASNm0CQHOSqvZmSX3/LM02n/I/NfDTX4/&#10;MjdgNA5usBCM4ajNOKun85mbV8u+RwOQurmbne8auJeg+Y8yHq3zQZ/JvJdy/SIHudpbX8ucLda3&#10;9XlGtof0hT5//jFoh8lotUDPmT3eXLmBKejOa1/7l8u1pNVus9wf6ecrbZYslYpu8C2WpQOxoCxr&#10;qpkqxDcLvI9Yr7OgYVm/sHxV2l7pwNJhyZQ6E0mCpJba7aPnWe+Fx8/mp2CCZfGibRd0dohmImow&#10;XSpmNGBigal6SCCfLYvZrL3RreGRBIot32xtCaOHAfT/j3uWZkJqMGU2AJmRbpxz8KLR8gff0iOT&#10;3wLatUWPZI6fhx/+NDDTXt5W7S99d5n1rutuy3qOn2cG0UpBXxN6wCPPT+scsYb0FhgnlRIyYJpA&#10;7TnjVvcIlkWI5X0/U9zNXmP2+fSQeDbsshjrY+8dodASLJb7yszSQ78/+dxbJCDLek4/F9zfDZWk&#10;Amgnn3koT+pJSWmd944DEFWvYhEXrDPYCovnvtSymZKKgNkAT/+cBuO12lmebwy6P1OxyR5T18Nc&#10;x+q97VhH+gZoNkCqELEnOj9CuuH6kE7XldQHDRWatJf6SCmnzwtNbJypmbRi/5ktprU+ZwSfj5wI&#10;NIlE1yGcaaCzA5/vXednT+4rkkxi7a3aqsiyReIIa+ljT9kTBEQHT/YytTGyyRPddZa5fC19JtdS&#10;B4nNkwKEQ0tTSii5ed8H16yFt86AK7ngcrnhernh86cvuF5vuF5vbZg+VL987pKVbGiZaalZrKS+&#10;7+VSu2ItxjjY6u3arOuKGAP+9Kc/4evXryiFAmdjjAg+HoLAvY/wgVV5gAepwb1Q4npPzPlty6gb&#10;hdtKAq5vHrzb9qB9rd3w3PL4qB8vKImCR2t2QHXIKWNr12l7bGTL0qyUWaWybRuqwNL2lOA82iBj&#10;x7KQxc2etjHACbwftB4lBqBm7NsdoYWrPrYdMayknKsNABb5NjzsHevT95rZJk+UbpEjsz1G9hDO&#10;oapiiERWSTvu9zsQI0rwpIBwHnCxefaTm4CvdO6lTNa964VcLYKLiGFF8As290AuCauLcK6qvsVh&#10;WSOt3Y4rY5BqMXDCfSdSZUVp2YT0vun5Cagtz7H62siXNMysgvDZ1Spu5EZ455DS3odGNGgBti3h&#10;+/dX3B/v2PY2wIIjSyGgW7LJ/p3v89/dNkdPCy2PurlPtz1BPX4vDpIFvmAkMfCKtVxN4EazAW17&#10;nNoPsGH7UdrFHN75nMDsVLCnBWTrg3/fd7PpsBhn2ht51ixYReGzUDkNumtG2blJcT0cigvKZ+xw&#10;DsBKae/FNYHdXjGN0ItTbnbloOIoiZThc5JFVQVIy/cjmNeBDg2h1nACmEkZTfHF+fbCO9Ih54p1&#10;ZVuX0mRHozjJqFiWgIyMlGzZueMBQh6gsfwq174z2by+NkeZaD1cxzHEGOF7p2KHG4VKE04G2V2T&#10;afcA2eJQY6BAFdeCa5qvv6+BPO49p5WXLucujXFNzWwk5r73WJcLrrcblvWC6jK+vz+QckUtrm2u&#10;pdngLXh7fcfXr9+aYsKj1kTX1zuUmpD2hNdvCS47eCz4/OWFSPHs0ZZ3oFJATRVz48IDhSYHY2b+&#10;YGW5FvZSCezPCcGTT11tNjnRB8DR5y85IdeKVB0uS8SXl59wi1f8eSff+px3VDg8sqcgk3Ulv/qc&#10;QXW1Q4x0KKWS8F7fsSDie8rwuKH4Fa/3DVuuVIzU0oJR6Jo75+nQrsDr2x3/z2//iWv6hrC/IiYK&#10;1d3f37FeaXXvewaQUfaKpS54+eSQ3x+4f39D+HJFdeRPF2MkWVqTgLngsVwjUim4rBcgF/LYQwHc&#10;CqSEuMQmSwxU1NSMy8uly+hCK4qCAjVm7EXrnLGGd7phmMlm5V6/7+UwNZeNH0vrNdh5LtKP+9EZ&#10;kBuvZ9mTsJ2HHiJo5qhk2A92jbSGqz1ciK2HeHhF9nC0DkdQt+2br1nfbH8wY6FZYZgz324LJP+I&#10;xWT5ZluNYEqpS2k1a9gaFOszVAIolg2SXqP6Os2YzTrv5/h98rOP5tqyFdDWBRbb1LKd0QwvBtP1&#10;tZyxTSWAra+BlqJ/lOHD16I0G4Ux/m1WZry2gwiJ6tkrzhyYoPtYPreFkQDkMSzTXh8SjGF/2AH4&#10;DqUEe+tboYh6yKFfRw8ItX2GBgjk/dMAj/XnwUg6MuqfKUU06K3BhZlN0qz+1IQQPSjVzG0NPEuQ&#10;UVuH5H7v2meuaMH0pVMv9GAihGiCsjMyzPB8dd0eQj+/0qaG69/MioNmOdetb9QQeuw5rtfaXAuO&#10;vVo6ofCe/SRcHdI6pVkFOUfgntibGQwXuGtXhPV9ifd35zswVEE1o7Q/3LbNVIMcnwMm1IQepDeu&#10;+5C2yyEnMwNzLqJPKL0f0wQDaxCnCTFaVcZWj3xejjNdq7lYNZcVYcZWfc1UL6derLa9TtnAsC2B&#10;rHWobvLKJg8HayYXiNl5UkvX4yDuGcHHe7K/cPA9uLafS4WbFXSGfA8FbL+Lw4G7uqNtl2lPw9LD&#10;u26neBqgYezpbGVCzFayvGh3qTHHa1f86jNQAqbnWq4pt6BAcM7HIo+Efm94L2C7hP58uaOagTMp&#10;OLg6hEB2HDnT2uXneRK2SoxpGl6UkhvD2B3sUSEyprw71hIMcPIQzbIz+4hgOawwZO0NAfBL4P+I&#10;1jGY7MU1kZawAw/Ive4+4gI2weVoOeZNQoJ9jldB9pHPeO3KFla9Diszac9Ye+9PVrCaTFOaitf1&#10;30vXj8lLwewFJHYkrXrGval9nwuBVqqDO7z+sIZ1Q23OQbXNLrYK9a8/7Kf1oPjp76zK/ZU+Mzza&#10;QIhvlO/WNssSEeOCy+XS1879vuH19R0FudnVrG2PLkCpuFxXhIbRlVwQF3KsSHtCjB7x5VO3wOlk&#10;yfbMpEQg8MvLJ1yvV8QlEKO99TR7SiiN8MfOAczE961nrtW3/bA9D9VhCUuzpcvYH3vHp4IntTyF&#10;ytKALGViVKcto9SMlDeg5jaE8NgfpVnV7J19nUsWKto8/NO9Q61egM3ko18LZfZ575BK6gG7zjVs&#10;qtLQoqQNzlVcrheyY+mWL1w7B/hAexkPDWJTog8LOd/Xj7RetlR8Z5yw9iHNEfsM/byg5zV2skDO&#10;O0qrqx+5qbh9bOs1tCEJ7c+hEUof24Nq2qZu23dat2S5XNtQOXcCaK2EBrpWK8WWAF8bflJLRWi2&#10;N/w8pUTrFbUi7TtQK5blAgR61tyJgFxQUkYMESF4pMRWvcC27/AuYIkBuVZs94T3e8L+yMipIKeE&#10;fduxb1vDdYQFkMAAgHqqdf4utjly0jwLH5pJTGUzIEPojnJh9AaJwIQ49cO3AHHtk3hKFD5429c+&#10;6eDia4DFw1dzbOaYsgj11FwzmWagx0xyPmMbWqCX/N0sJTYDkSYHuWYw6sa0Kv9CXUAziMTFsAzb&#10;4mk7J5AzcKbvm7QKGOtBssyPSgiWq0rprmURIb2eQwjdz8p7T7YeDcCm+5LJh6sFj6aUsK4BtQWk&#10;euewtc8bg0dN6EXsYY2Cm0rL21Y2ysXMIrCsJayANS2D1cqYEwBWK/a0H+S37N3Gfr/BeRXcQY3p&#10;tu34FNfuxef6e/BdConOpKcm0DvXGfpLXJCDg48euRaE6CkYtlnCpJTxeOx4/faKt+9v+PSPn1Aq&#10;sO0PIFz6s5j3TAnvjw2vrzd8+d0XGg4sC9zi4So3rEMJMeyOGnifW5Mt8jcKHPa8ITiP9fKCGBpT&#10;Me3wiG266vFypQYll4rde2xbwuO+o+REYLVzuF6oCLm/b6iZNIAlJ2zbA8tlwV4SSnXwPiKVOwIq&#10;dpewXl7gXETJHluuSKUAgRoCzyFz3qOkBCwRNdc+mFgvFyw+YfEV+f1XlLYeUi1I+QHvPEqhz1DS&#10;ju39ju2RsL7Ulhvg++F/2FudR6nA50+f8frpMzLomVtWKhe5ccmNQSFZY2nPWARYo9etfOalN6j8&#10;HsmWlvucZlnP2LgMMpQigQV3CmmThyc/S5fLpf+8toaZKZSGpY0EC89DZzmolsPgI3uwQofX8BnJ&#10;Mr8R2M77aegerV43mMYQ+Rkj0Dq/9LkmA2+tjBRrX5sViTPLr5lqTDLcNYN1xnSzAmkt1qUFCmvW&#10;rsUgtryxpRxVKsUYRNI5KNa5LMH42SDkWWj9DEyynpmZzYsF2Gt7I8ufuHYfSdcBCjSF1eHzy2C6&#10;CpOs4BooiVJV7Xge9mjvcs3A1AOzoweu6+wk+WwwK8bKvJBWAJbt4DOrDz2s0PdGM6J16Ko1/LGA&#10;ewsA1pYCWukqwXCtotLP8Ywhr9+TZZ9msYc127HUZuHXhj9wDt6FHpEgPxc1VuGwNqU6k98Prz+p&#10;ZGQQSJJFuEbia7GuawtGToygIxeRb6IUNMf8J2lZZgUaZrNGt6xI2eoCQllIdoIEuvP5yooSycY8&#10;voZgY4qJhYPvgOezXBCtDOlB9c2+pdYiPoc/gAHDS9fOYZB5B1ZehFTEcF8gB9HH9VUOoa3yHlRV&#10;M/J+y4G9H9lzzPq3g6VRk+dzbRCj70GTA0yU2QvUN0hCwfC7Blwh8gxbjkGARBZrWlrrHe5bey22&#10;YOXAYzBwzvbAzlEeFQDX8g5OA7JWCy5tuN4VHG6A59u2Yd933G63ZnkheyOHqNQpcKI+YgvLiaJR&#10;9z+HIVq/166zmZncRF7PaGGYzf9dOwxUow4Ua7bUSgzOrlam12BQT9cdvbf2tJcdiQrhRIyQgDh/&#10;jfP8dH02G1zaGWhODClxUqOXol0QINbjOXPumImHw743VCY4DND0UFXmfGhbwxm+VEruIPyRSSzx&#10;DN/3KKmy5V7h8bhjXZfWzPOEwQPdLhMnNUPoTGcogpD2u2+hl04SP7I4Y5ksQLltvK85WbMdMn0E&#10;SSZXRRYIQ92ucmr4ffG9iLHZGvkLlnXBp0+fmi00MbrZk55/d0q5Dwib5ypqKdj2hLf3O+F3nvaG&#10;72+vZM/Lw87mB5/2hOAGgeV2u41esDJDmsBfum/8XHrkRlgoTRHPw2V+rxXNyjwE1FQ7KZRCYh08&#10;CFTf89571C1teH1N3cd8XS9wzmPfEu73OymQUFDrTqD/vqEUj5p9t6ph6xzpBOJcPVl2Hs71Xk9l&#10;es8oCCHC1eZv79qgu52ptQ2Ag4+guUQbuPtA2BRKB+9l/ynzRrt1cMeLqhqmuWnvOwuur6iCKNBq&#10;npxQM2X3kDXa3gcIYbnAJYdHSv2M2x4PVHfMLev1ZS1t2ETWNtvjjhgWkcVJAbGsDKO+qu2xbpwt&#10;vc5yGR5AiKF9L7H2SU1Zsfgo7qGHd7Qe12XpFmQlk2NEXNY2/KJhS8oV90dCLR41oylOct+jeNgh&#10;yTaEjQf8aGjt3wTeW+wtq2h/JqE/snOqYGWfg5g0kKklhPx7ZNq9FZaqwZFnzPXjNP/IuNGgqm7U&#10;rOtiAamWUqFMgK6ZkmHWnEs2xyxg71TQKLsay5vWDvrKB+BLyu90EW4x5Sw7gZnvvmbRzJq/AZK4&#10;PvXs6yUdg3L8wSfUw/u1H/aPx4YQrn16J9dQSjQt5ZiYTGm4hwR7vjZjHfip3NbykZZrSYf86AGK&#10;tIWQTAr+PfuBKWbZVpA3ma+hs7zI6maBj2E0gctCsizfgo7YJ8/5dog2pkxx4FS0tFN6eq4VPlTc&#10;XgKWxePl5YLH9k7ihiVgSwVfv75he9+B6miq7Dw8D/M84HzF2/sryvdv+OXXivKvBZ8+f8anL59w&#10;XSK+fL7hdr32RPCcE97vb329xEDvubTr8NjeaUpe2xCoZHx9fMX2eLRDk67N/f6OfSdf/vf3dzwe&#10;G+47ebDVCoS44B/+yx96UIwcIqVmOxSXiD3ToV+RkUqCXxxyLfi2vWHJpfmzrbhvDnsqcPFKIq/m&#10;6cZDEdc8R5dLQIDHl8+fsaaA/VtBqk11UhJSogLj1kKCS96RU0K531FywmVZkP2CgmI2naVk+Ojw&#10;8ukFYSGmBNtTxIWassfj0QsW7xzKeiXZ5NLyJoCDD6zcUyRTlQ9JbR1mgU4SSJW+5dIGhfNIZI4I&#10;AzX0NX+Q/GsGNsvuCKTJp6Dz2d6szzHJuLWAT+AsNZZDhvMA3fW9xAJsrZBfa8g+s/KQ+4YEJOX1&#10;5eshGcKW/dnMFk9nlMyAESsbRUubtbe4Lvh0TaJtUKy9V1tSaD/62RmuwaUZeUFb/OmhgAZMdW1h&#10;1TGWJcxH3uj6udL2g7pQn4U866bkmeUE12p6DVjhtfJ9HJi26tpYSpCZokcyv7XtDw9VOLpFrgFt&#10;ZSD3tI/W/Syg1QLztfe9Zs1ae5XOkdKkEn2NLEa9HIpZg1QNbnavTwGSWkQEbT+hbaHOfUMVA686&#10;bC4rWckNBaKXau1DH8GMe2lDIweQ1vploIVrfu+DCK5HB8n493SFrCKkWEPSI/O7nsBiSy2m2cmW&#10;mpgD5iwfZVJOHvMcHo/HNJvMe48qgEhZX5aUuyetVlrwkJ1ZfaM3S6e9UqukOqlCsFGtgaTOo9F9&#10;Aj+P/WtPhrK1EoCj+5yZemiWBzILwLXO1P73cu4vx57hTrlrP6KG10NlOfz8KMw8xthtLFw4qsdY&#10;qWH9/LKs3aqDh2KWskmuBwZfWHSw7zt5S8eI2+12GsTo85sHAD2cuZFxZO+pw3SlMsJSHBQeIvbn&#10;r0zPT8vSbBYOrgEZy0/9wI53BAJZBL+Z6p33JrZB1dde27jIn5f1zDNbXV2fzBWiR4LETL2pQ8c5&#10;982y2zkEeT+xsJmdT2cbpMZoF9YhOoOEX/tyuRzUVvRS5aBwkhkempzH+xUPwByIwOWcw9L+X61E&#10;miIwNrbhFA6Klwx+HohENepwxjcIGCY1D3rGCt/bGJc2SCtdvaHzOAikXvuzGiIpR1hJkwt5wnNP&#10;xedIYUtZuG6rlSGyD+HxLnog2S+UUnC9XuGcw4NVYLXit29f+/kf2yCDwUzGceRzQzY7QNo21Aos&#10;cUHaMtJ2VI6mvFOYbilobJKu3s0iy5A5utu2NSC2ZYrUSvkipZAiwhUMC94Ah4DiQ7d0iTE2sD83&#10;ZUw0nS6O+BbdPyJdkVc73cdm01KEqi2EFppNNkPLsgCFn/2hbjmqV9qApaJb30hSrEXKmlkjajtb&#10;fp7k39kSphZ3GlbwcCTXiq3e2z0n9SHjwo82oKR6rxzqtn1/oOSEGIhc+3hsABrw7djqiVQNwcfm&#10;oFEV6a9gWX3P5GPlow80wF1CxLqsByKxd7Te1oUwgYqKGgOWuLQzbSOCzz4wrG3b8P7+3skR5KXv&#10;DsNb3pO5L5H15N8FvJ/5gD1jZenmTMripJc4q4EsfzP5j2RgatmrZg591CTNvEM/YhFZzI9n4IwO&#10;+9MH5LNAshlLSl8ny+vSYbD7+AAhDND3KahVxGvvYatZlyC1VST2Akv8eQZ8WV6oGhCw7JlmUvjj&#10;PSVZJEnJxj3rlgutmeTXYJDv/f2dJmxrRAwRe97IhxwVj8cDtU1rKx+axfUB/WDHeuGDfwYyrGZh&#10;VrRp73udvcCeppZq4gDQcLGB833kNcOCB5Z8hhbE4iJJaisCJWazrHnPqKF2n7s9JWx7glv84Vqm&#10;smMJwLI4wBH4S77yBcEFhHjD2/eE7982ONBks+TUWZa5SWmJgZfgWujJX3/5Bb/89itoz82opSCn&#10;3ELAKipyB3tiUIzAXLDEiOroGj+aJx0qy+cS3t/vuFwv5CfXpv2sWrhcrrhebki1Yt+Iub/vWzt0&#10;FvEskcXTvj9ouOFArvWF5FzZByou9oDsV3zfIvbsUPadWPiVwnW7JB4VSwyIweHTcsUf//F3yN9+&#10;wft2xwMBKEDaK7Iv8IjICUCs8Ki4v78BcNge986o4sKI1kPooElBgQ8Ot083XK4XvL5/h/MOy+X4&#10;vHQbAWHzwBNx2cQsy9LtxPrrtQIli8IEvgNHEQAAIABJREFUOA/2JENZAwga2Ayt+NTPjn4mesHa&#10;3gsDAFoKLwer0sd1JpHXe3sPKjIY8EeWkgYB3eRs9dNhtW5wNJCtASw5+NY2P8/UPtq2w/In19YG&#10;Fshre4q6wzk+C1qXmQF6UD+zCZmFKWoFk6XKsN6rpcT4KG/mGZPWYs3LRtsiAczCZzXbWb8Hrfro&#10;YJ3yOLcsYSz7Kg08M8gimbvMspQqO7l+ZJ3B+8vJB9fw5+Y9Qw/Z9Gc4D8ksT91yCIhn+a8mglgD&#10;Mz1YkaGvH/nw66HFjG2olR7nsO151oEebmigStsVWBaR5wBtm/U6C5zV1otHRVY8saqpwYK6jgKs&#10;P+yHQTC6cRrUWYCaDBEfYP8xoE0Tdvo1cdX00beGeGOfhqmgtWpka0hn3VdzUAWyKsnNVmDbd+SU&#10;EZd4qrNLKXDG2mSfVh/i8FVujDNUdNb/Oc/mqBwbzxrdNzp3vbLwqqe1qD3+j5kG9ZT7xXWumwRi&#10;a8sRC/zT5+qsZ9QEG+t8OoUzt5ws3hNLA9aKJBM5aW3U2JY4qtO71Zhx/8mKwQ67t3LrvLDSlFZr&#10;1j866FWGeMsBt+7v2E6HX/96vfaeIaXU2eOyp7fyQ/r96AoDf67F2JuYQwxLPlhlsmpHZpFxvfUs&#10;B0jXZ88IclZPKq13+h6hCGmzvVTvv6XYjPuZ/aT8fZJUw0PL077W2epQVlL1AAzqGsZyFmALXi9D&#10;PXsWy/Hn5LCHLSJNsqJg/rPFENksoanLx/c5oO9f+nPKIGKuJXmNxbh2e9dj7W5b9hDhnwJhuZem&#10;b/fCepcDqTFU625gYPSZas81c85hb3aoYN/tEBoL2SmLNq/Y0oAL1NNpRf7Y3451QU0Vedv6sxIC&#10;uTls24Zv3771gT0A7NveLa1CiC2HjSywcgO8c8kn5V3OqVmwkmqb974QQ7ftQi0ouWLLO3JOWJa1&#10;K8pjc5jImexo39/fwA5A9/u9W+Z0f/2ahv1Zy0+Rg6NcMuE6tTQ1H6sRYhv6kJIjp4SaM9a1DRRy&#10;RoweqIUAf4/DcE3apF4ul1Odxn73NLg5WrWyCgMA5SsGuj5k+wNEH0gx3/rBuIY2xHOm9RRbSLv2&#10;WvS+wqGmYtWVZTtmYY6adHGsi1vtRsv70FvxNfEgZwFWoqVtJ8slxzY65IxB95lQp5R2IgmmjL1U&#10;ZFcO78EH11n4rMApuSI2exvvfCORJNAjwc/6MrCDJR4Hj6zYEmdNDPF4HpSC2+3WiLx3lNdXIgCV&#10;3Nwt0NYi4STDrs9NyWB/N/DeCo/7EfDaAiZls2Y1VRbwbx1iFnNe/l7LR3R2ED9jiM887i3ARTJI&#10;pWTQaph0ESSDghgUY6aoHijI36lT3kkCRHYZwdHmxKwyOJhsRovpJ70lbQleHZPSxnTVgJ2e9s8s&#10;DTTrdsifk5lurQ9PHXAmm09iTVNhENiftIF2PMgIwaMUD9eascfjgW1LiLfLId2apnrNTyyEcQhl&#10;npqOyps81+2QOav4k8WLZGt9lCOhWZxSbhibhGxcW3SJoCwoq6iGvPNAdNjeEyvC2xr0yFtqgwqS&#10;ycl1R5NLkm8hUDGxrAuWJeL1dcf98Y6073DNO5N94HLKqAV4vyf89ZdvSIXYKLWi+SWTamLbdqDJ&#10;knLesbW1se87fYK8w7mKtDXW9BLYxAipZNzrAKGC99i3HTnGBqRX3O93XC4XSiIvBct6QQEFsLKN&#10;wvW6YNs2XNYFt+uNGvGSexq9DxEhjv0shkDFQzs8ySONvAld8HjsGy5X+qw7Mu7bA28Z2OuCsie6&#10;Fm0Q5NvB5+HoXwf89NNnOoxDxLKscC4ghgXRkw/bElZclmtLV6cA4lAz3l6/4/3tFS//8Ane7QLA&#10;D2NPx94Bty8/fcGvv/0CeGKPsLQ4hIDL5UL3vwpmdvctPYLY8hD3fvj3y9zoUmr3GZVFgrQNmQXd&#10;alae/LuUGDPYJwtL3ZhqdZWlVpLAgdyfJSP9mZe8Bidk3odkcekAOgvE0fuLdR5q4NQqxJ6F/82A&#10;69kAfwZKfeTFPQs11VkIszNFq4xmBITZkP1ZMODMCkV/n8Wim/3OGZvPUi38CCNzpsrTn0+qK3Qd&#10;M7PhmdnvWFk+FecwNl7n8qzTwcHWtS2lkOT6tBbPzEt9nWbWFhqks+6jHMBp4F5fK8u/V1uV6DV9&#10;uD7BM77Tiv7WCDY23swSZwbeyOGTtQdZP6OffcsiTBMeLHWmHh5lg12qBw4WwE72S/WQ5zMIB5ha&#10;uchBlKX4sUKve1ZDYxTL9ylzrI6s1WGPVQ+g0iwEtZxUqvL68BmllWGzQaeuLeXQtAPM3lPDv/hG&#10;zsgnWyhXi8lE7eu71W0MHJdKdZt8jlIPH/QHu7qxrtzJ2soKxZ6dk3xt5LnJ56zVe573JZyG89Y5&#10;cbTFcJMhSxXBfVVk07AlgUdKBaUM7//aAhFrGb7+pFYFUmPnOtA+wAST7pfe6mvr3DgMXIXNjbVn&#10;awa4c6QAbbDkaVArexE9UNeDPknc0nuJvA/LsvS+dmZ3J39XVjZrtdR+V07ZHVxL8nlTyB50aSx7&#10;dKzgaM3wLGTcCoW3hsXWeXNcT2PA0EFbuKc5UJo1z3uO7HP1dbbOmFnmkVy78lmWpJMiMkdqxVTl&#10;pYeXY089gstjvzpnEwzgEKfhfbc3Qj341JPlBT3fqWTAMYGnolZShPtA7OOhLCXQmYcKbBel3wMP&#10;GSVRRALkzGxmhr0PAUt77X59PQ0vQvPYLlUDd8NO0VTyOEECRD2wsL0bQym2panKa1+uR2mfpmu4&#10;nDJSw5zo7Bh1z7qu/Qwk265usks+64Uy6Dgjw7na9iy6FzmRvexlpdfftg0VjUFfK0qqXbGPOnrA&#10;4AN8yzCoQGMyk/94EZ7m+077xf1+H+uyFsr/aj0/nd3Lwc7ZO4dPLy/9zA+BXqtkYnPzkHRZIvwS&#10;KaA07x0TyKnljTVroVwKDXAa/iIHyXxWUTaGOwzJjllpbW2TZ3PP0xgWcy2PBkSGzLn29TyGZX5q&#10;5aYJBTL3TWJHs6Gixp08xvSJFCYXxGZHU9twg/zv0yEAltbVQkqIjZwyYvSdyc9YTgwB+56wxEB4&#10;TrN4pqEOOTMcBvjNrtM5YGWGvY/tfCOcIwSeh406ogrPecInhCqootuujeeShjDFyfMiEC7kGm7j&#10;A5wjq5ySE0IbFlj9oPfuh5V3f5NtjvZ0txpPq6Cw2NRS9i4PJQvI5z/zZGgmBdaFiSywbR9N97RB&#10;nUnBtXzfsjr5EXbSM+9SOQiwGkJrU5a+8VzkyPfCSdpB+arKqS3/3LZtagoO0+JF3wdpuSCbJD2J&#10;nw1/dDFgfW3GUJdFwGCAtIDDLSEuATFqr8yIbbvDOQpK3ffBAsmZGNy+Nc+SHVgykBNv9pE2rxZE&#10;QvInh1rnTA7ZWGvmol5DOvDNWj+yuJYqg9P6aQWsBPu7HzxqZ2kV9g6owO9++gn5NSFeArwLvTCu&#10;Yigz/NsoOicuC0IM+OMf/wjnHC6XS/OQC039UXttU/KGt7dveLl9wr/9x/+Hr2+/4dPnF6yLR06u&#10;MSkCQig0OPEewQG3uHRfcqBif+TmNetwuaxYQpORAajVd192D4clrliXy6E5/Yff/UMrKlK3Uvrd&#10;79Zmh1OwrhTU8/r6CoTQAn3b4ewKtrTjJS6InqbgJOvKLWDH9bAyD4ftsaPmjVQdNWANHnvecS8P&#10;bG4BlgspEOqOAvKIXpoSInpPvmt1Rwwe2/aALwWpNeD3xx3VExMg7wnv6a1JIi+NBQKk/YH39zeE&#10;2x3reukDPjkRJj9Q8s+LMWC5rHhsGzWQeYC+wxvWI3BzflLBuK4QOe47ONmZcDGzLItpUSZBQNlQ&#10;Sju1GYtpNAM42VNYLFzZXPL5syxLk1aew3Tl9z8ej8P7swBCyo04MuGoqR3sJwncz4Bki/HJCgQa&#10;LKWDNZk+Q2ZgnqV40oNYDZZrOyNrHVgMQD3U1LY2s4aRm3xm3MzsySzp+2zoYQ0XtJXLs/wDCQRa&#10;wa8z1vwsqHn2XmcMauucnH1Ng5eW0tF6lp7ZwfT3yUi0Uj4cGW7x5LU+A3VmWT7WIOrZe9akBWsf&#10;kPdePjeWF+iz+kQzz3S+wfE+tD3x0OC47kf+DPjWdZh8/nhAo9+3vMY8YNB7hHwORxhgntoSWcrS&#10;2WBDDjWY/GAPJGoH3Y6qTxyUWrOBGA9uZyoATS6yLLvkIPbIwiwHBunRTxlGXXsMYJVDWQmqW+fY&#10;yZLLyN/SgKvcI107m+Uz3wOEmRYq1jiRXCIej60zCA8ZKUrpYflq81nNAeuzvckauMlnRjKxtZRf&#10;r/tZn0e/z1Z5WyxuXmM2E3p4R8sMq6PyRN6T2v3+tVWOHmpZAeHPVDMzD3D97Flh1offA3ewp9Eh&#10;sDM7Mj1Y1gNGJkrJHAZpbaWDri1SgB7uUKfFASmu/9eJs+tA4gD7hR+v5Rg85Onw21Lm67pnNoSw&#10;BlF637cGwMOehe3cahsUUr/D94jJfjKDSFodShWjBNml/a28Xv3z8FnFkFWpgMfo39R5KoedZ6Kk&#10;m5IeS7HP+OHrfrz/vknI2RZXEm+cAy6X9WABV5qZtXMe6+qHbU0D9GJc8Ic//AH/9E//hK9fv+GX&#10;X/7aPs+Ox+OOCmJu18aKj03pFbxHXBYipLVzm8NBQyS/+SwsMHnvKc0HndjgoREBRxYDh+lyMGiD&#10;/wn4vqyAH5ZDvCd610KPc6FQTxFyzv18FdeMridarkIdtlHOtYwPdwop7jV7u13Rj6zI4B1KA1xz&#10;Kn1dLksbxOWMZT1mNq1rPJyjtZYWGhpHRk17D9u24X6/U8hnLfBoZLCS+xp4PB6U/RjpjA6RbFWW&#10;GBuj3zfvcrLPRVN8p52A+DVExHavwmXBvm1wHp3M53p+BbA2UmQtGWH1iIhdNXDqGwR2eui5evBr&#10;OTg2sDVtLZmswWLow4NaErKwseslQPt8tddJOAR0W7aduSSUmttcqJFxaz7UVzMLOEsJqg/NkguW&#10;EFFKxvLyQsGwaUfKTIIYJLfY8hl46BMX36xnKuUaeY/1QsORlDe8BCIMeh6u16P1IZFdcgt05mve&#10;PO85HyCyxZwf+HatgBgyenkdShLDE1K+OJBSo7qCkgHnA5wPfahGeCCwp9QzYJwP075hKJz+juC9&#10;1QRbB7plwXIsoo6FBjN3tKfus4ZLB19ZYV88XWRGjMUe0Kx/lsegTbMOBRts8PVZY6ILEetzWEWJ&#10;fMifsfSsQDGemLOssLbQUdemkNQg1bZp5/73Edgy2P8SCAvBdymmZK5qibTF7nMt5ZkDqSxp8LPg&#10;SVlM6g3EskpgOV5tKdIOL11qWRt7r9aCWhyKY5ZWbT5ndC2WZTmw/LoErrEJXQgABuBA3xtQMjuI&#10;t+ToMBoiKWu1Clxr/ViKizlwwfK4cgC2ZHAigSljesvXyrmWTl+61o9S1kslMLoFoHDYTEVFda4N&#10;LQgkjsuCbd/ooPYezntcr1dUJPLV82RDVCpZ29RayWrFA6VsuD++49evf8WvX/+Kzz9d4RFQmqds&#10;jAvW9UIhM2nD/nggxKXJ6CIulwU1f0Let+aN67EEB9cGKagV98eG3ADkS2NYsA1O7oVgxLpeekNB&#10;TAgK0+EieVkWhPWCmluIbK3Nk7B2CWAMAVuTHwbvkQsnypdeMG+PB3x0SFtBjRu2kpH9FbkAmUPk&#10;PRUgrjNMMnzwWLzHbQ1YF4+a2nNd2zPuCkrNWJcVjtlb7WcRIh73B9K3N3zZ9qZa4OHsKgq22tkV&#10;3vG/pOLZ90QsPs3ioSWPEDyiAOI6yL9E8partCf5tjcEXo+oXfJ+DBc7M31n/uLaTkKzZXOzv9KW&#10;NJYdhX5d2WQxU8FiockAPZbjapsSLXWV+yK/Rz4rL5fL4bykoWARjM9jY8i/i9gOYz9n5QOv42es&#10;PEuhJptUzaLl66FBwWf5MlpRIIFS+TozcEffZ3lPZvZrZ3aXMwfteoCq14U1lLXOZ4vJ+uxa66H3&#10;Myb9zGJHB7hbNjcSgGPWibQF06CtPms1o1me1QfQ0Z3ZgDJcUrOfidU7WH5SIg+uH08WEdlgsPin&#10;9+XE1tRBoOr6Hlk9lsexDJqWg4dyGkzo+3M40xurOTdbEgirD/2cyPfMLFYNnmqATioTrewjbWEo&#10;bbW0p7EEmp/565/JM8Pag5t/qtfySU58skpwA8wfLGNnDhQtksfYi13vR5gYJPMu5D3XTPbjM5oP&#10;A4bQmtXazkECRrJg5tepd3Svx9p1qaV24ABubscFh1OTDocpg9i3Z0kOC1gFl0vuPsmu1S6e9+gG&#10;ShEBwmMUxcdBHtXqVCexhUX3lPVHBi6rC7RFiv6zpTa2egHLNkoPBHMeQ5RxKd2BATtsl462W4P9&#10;WCHD4vWzLdV3R/soAgXZ1pPZ/ecA6dyZnfqZmA0qx8AU/bngsHACMwq8VDXxXlGHDU91R6BuhAXS&#10;583cq6nvo9DxeliH/f34Y1isrgdKzt3O1cG1UGqI9zi+j7PFKirjTXK59wBnS8VduX8ThDWyNy1d&#10;CTEb+uqBkYWH9NeUtayyONUWM9aQcNxrdwC9j9iB67YrWuVDwLRTQ9Ik1lk5qYOGYiY2ML12qxsG&#10;h/kcKqVQEGjDFVw/6x1q0Qq+2Pd4OcySzxP3lL1eARCDP1hyHYZCAIIjQIwZ4VGwng92O97BF99D&#10;MH3rWyigNXb7pMvlgvf3N+Scugd8zhHL4rGnRx/43e8P7I8d9/sDiBERoZECo2HpTN7tsh6g7xk1&#10;gsOw3/XB9WclBJVB49CzRyrILz94QU5tQa4xrPDBY09b2wNqt0xhVjafa/Q+I2I8WkbWAwNc4XLi&#10;Ka4dBwK2bRchxOj9R2jZMVwjncKSexlHwL3ztQde11JQPXoPte8blwDYOpmRMAm6pw2EXUYwKUAh&#10;92MvIdyC8Q4fCNtiP/Ilrn2QESIB6Tywp0FWe+ZDIHJeLTQ0UOcU1zSsFvXO9b3Xe9fIGQ2PjBHB&#10;t+Em0ED94XvPdjc8QAgNzIdzXRlWKxrb36O6MWyo7ZnwjNuUgT94zn1omYd9jxM152worq3suLAb&#10;6rahfAjsxtD67pAbI915UQ+SnVcpFXC1hTgDK4S1T1tvexsOBeeb7ZDruIJveyKrT5znXAbeqxvg&#10;X0tbL/7YVzTrRLLzGZ+pYwZiDfG6ZZY9f/bS/oUf1lhjn/d9Tz0Xt8fw7r8r895qfHSw4LGhw4FB&#10;KA9HPvTZS9rya9WMCBl2JlUAli8fTVnKQc45Du1yAAhGQT4OTAeaYnKRz5Ikfk1mheqhwYyVoK+h&#10;PLz1MMT0K/8gDE8C+JKJWmpFyunwAIztVx7wtTGMcQr5GuwR1UUZkk3ZUcjC1hrcWM2VxRTRjaMe&#10;EmlG6mC60MZVCxrIPID7KCbb7MVJv2YERuzbjsu6otYENJkWP6BZr7sKSomvjYHPuZIHkMAdWD85&#10;2xZMEgzRKgUNdozr6TqLQdpiuHaiur5JlqMXoHOAb0cSadwomb1WPLYNzge83x+4xUtjuhSwoylP&#10;sYNzBNyXhOKpkNi3hJgyHvd33C4XxMsn5PwfrVlLyGVDdQUpJ0S0bIHtHY/HHf/582/4P/7P/0bg&#10;Mwhs7uwRVOS8It2uCCHgy0+fR6hPybRr5oL3t+9wrsC1PcDD4cvlegIB47IAcIigENgYaU963Hes&#10;69oZLszaSyk1a50VNRDYsKUEj4jtUeFAnvdrjHDVIe8FPnqk5n3mPBWmBVSYrLcVyB67y3h4h71W&#10;lOxRmrwebb2kMiS2Zd8Q14DPF4foEkKTWl2vV/x5e2CpFXFZEWrEnu4IcUFwkQ4Z74Dk8PrLK37+&#10;88/48o//C7xHk50GUZxVFHgEBLjQAn9dRHQLSqqoC4etsgcmCzrpYMst4IhDmwraieZy93n0jZ1S&#10;W7PAzY53fjo0tiwxNKPbspEZRYh9xswaf501wp6dUkGgGz1mu3sfW3FVTtLiAeynFi7oT6GE/P7u&#10;97uyEjlP553BwJQscQbsZ9ZxMxaxPt/5PeqQWn1eaVDUAh+ldYQE8y3mqN4HNSCjVWcy62B2XfWe&#10;OgP+NCg6A/lnzMGZWsK6f5oB95FPuvVetEWLBeCf2XflcK94vViZA8+sexgkqR18OSs5GLTTvzfn&#10;xjRqORxtNDzqRxHGqX2CZ16/FjAv7xc/I5IcoNewpdK06uAB9sG0QpIydW56tCqRCA7NT9wda9NZ&#10;mCeTVUbg1bl+sNjJViaFJtHINcl7Cl9TJsjM9gDLyoZBqVKGL7dzfmp50q91YZn+8Ejt7FtD9WtZ&#10;WY3rn7oqaQwNyiGcVnv2671INqxAhasFtQ3vx73hmmuEI9ZapsxbtgJhAGthO4HcngXLokwOJRtA&#10;VtpgfFpf19HlVPHzhU/hziZv31MKfAPtk1gz9QR3ol/Xse+e1S3P1LUzu7BndmNy8CEHy9ZQOufa&#10;A/IAbTEVTLD2nM1w9P3WZxGfPXKPGWeCb8xWKGarVoMFwfq365WZarm2tSDVOxTQOmqszublPavV&#10;bnvOpO7kLCBPP+chw5Bbf8fELbZ2IGiJ9hZK0BzgMa97q04IASgM5A0/e4hcCx5m8Wfhr41rMOa7&#10;+jy31IO8Dwy86qiG+RGl91QlcYx7AEptymZM7YSe1QbasUCST2Q9GIJW8BWhDkEDxOopYBWutlyw&#10;cBgqeS9UczwkLE3rkFO37+mqXTFwH8MH9MDYgQkU4fFe2mCgIDheu82+1vk+mObnalkW8sFu/QX3&#10;t74NmLZ9IyDVk93perng86fP+PLT7/Dy6VM/J/m+bdujh2vnTJjJ7XZDThmvb18BkL3TshLh636/&#10;49vXb3Q2t8Bt1899JliVYxBpLUjpTFqMkT6LY9VHGzCEGKgVF0BeLgUu8L1SVn+MzXgHH9s5UTw9&#10;U47A85T2Tpqweio57OrPbftzbvhRLbRHhFNdWE71E/+7le1UD1j75sDYqItMaUNqFj1M8jj1EiX1&#10;8680j/3Y/MSZbOadhwuAo6A59CBax2ubLPmClwrG0SsSnuZabQVFsKH+/LJGVVP7PqjiTIEBADcc&#10;qFRUCDeHhlHUWuD6YLy9XrDJO975E9FM4qTLGlqdKVQ9Xu75GIONUnt2UBVqWUvddVCQotVCbWiq&#10;FTNsB8RBuhRKG9pw2rLoc/DwcH451HmEgSQ4F7DGBfu+kS14W+/woZ8NIXi4tm7hHFzwdH/bJkYE&#10;CSIgVN8s4xq7OARyJigCd+w1mwdKzcdr7l0js6INvh36aerreJ4r4UtLIDZ/NVRG1Oc45B/Lq/3b&#10;Ams1I/wYGIaTT72fhAZJFoy0ZpFALf+ZQTMpRdcha7r51UWTZNvrzWPmdyoLNlnEa+nmMzBpBkrz&#10;1ygk42iPMwt21Y2p/h7tY6jvzfD7tIYs7uBBJRUTz5qiZ5LxH1FwaGBsxkw8eGSLe8pNMEt5+QBh&#10;Vk0phZjwYupVSzo11ZKpz2vs8Xhgf2y4XBasaxyME1hSW982qLY224N6lk6OQQgxHL3J5pRghpQi&#10;yu/hRl2uZV6ncsh1BC9stlctFcVVBARqFL1DyY1BGQL2fcfn6w0pZwpbLaX7BNZc4dskf11W7Fse&#10;ft8VeH97Q3jxePl0gfOeUthThncBwQWSZLahQ0oZ+5bw159/AQrw5csXuExerdvjQY1jqQjwcGFB&#10;CBRKc2ug/F4q9rTBg4GFRNY2IMscPiyoaCfAP0a5R3islxUOHiHQ549rRHCeGhjnEZYVAYALAWlH&#10;t03aHgmuFIRPCw2N2uAvl9q9TJcYsO8NcCgVqRY89ozkMrbksWFFrgtcvMAjIvXunxqLAIcYgJfl&#10;gsVXLMEh+gKkRN5ulwW/ff2G67dv+OMf/6H57HsqwEoBEBBrRN0dYvT4j3//M/63/+u/4XefP+P9&#10;/Y6Scp/QO8ehL5SyzgX0y8sn8rx3rnnapV4McLFDFiaxqXtKVx9Ye0dtTZ4sCOS61eeCZAnPGqFn&#10;qigZpGcBAPxM8VBZvp+PBrRahs3BvxardTDza2d9PvNd1QXwcZgK089Wnlf8GjPrDWsf18Cnldch&#10;9xK2WpPnmSVRf+a1r0FiCwjUtjzyc3BIlQaS5F6p6wDNUrZAxxmINGvwPxqIWACVBZBb7+ujc1d7&#10;Js5ex7JpkM8UqzRmliT6jNYNnKVCsF7rcBb1wbAN9Gk2kFSW8HuWxAzL1kWuJ8k4m9Vclie89mLO&#10;OU0HIVKtw56xvKdwRpEOz4WDablgyZ/l4FKyxs9s3nIgzkgGniaI6M9iscVnvv/aAoNBfj0EtNhc&#10;M4sn+fzKAcIsh2s2PKB1EUxFwlFZCpN1JlVDz/bOWc0sr6kcgA4v5yMQrdVBlpe2ZTMS/FFhIVUS&#10;+tpZdpzW0ND6vBo015ZLFonJCny1LLwsks5MxSxrYN2/WAPe2T5tkYekio5Bfu3rPXuGrKG2Vt3O&#10;BqIze7SZalfXMfpMkNkbDEpIRXwVWV1yGGn1a7OBsB7YP+vnDmpJOBNTeBYIa/aXLQDSGvBbQLmV&#10;yTM7J2fn4OEeNgtSvaYotwPT/WmWYQKhLBoq+IjcrCcsNbq8XvK5t/LnOGyRvd+7FY0jgpEDB9p2&#10;yhaR1IofvvRSxZCJBEhgGAP+BEyvyyqInLV70juV0eba8J5U0Cv1T3C4Xi7duuTL588diF+WFbfb&#10;lXAAVgu1z8wkgerIVuXt7W1YsJSj8ostZGpFs15B+7wRJQMpZby8fMLt9gIHh/f3dzweD7ICSbmB&#10;2PuBYForM6f9pP7FYfjOwD1h8b4z4QNCV1T0YbDzcFUo/cTZui5rAyODIA6606Appb2tib0TD2qt&#10;QBoquVoKiqudwJpUrTKwstLsncoBG2FG/pF8VTtYe8zhKng87kTw29PBlpd74cKqdOeb+rgMMNt5&#10;8t7ngQc8XGnX3dd2P1zzMm98MjF0YkWz/EcSgXjgNPZ5qeIbhAugdLWZfJZHDeP68IzuKakOHPxh&#10;6Kmd8X4EL3uG00m78mckYyl2dZx8QIyLAAAgAElEQVQf4hxcdUgpw0ff1LMFNY8sKg7RZQUUEVql&#10;DehQnEtcLMYwGPul9nUxiEjotkdMzvbd8QLYc+lDEFdddxepbU1UT4MKoNC68KQKqJnUhiHQ1111&#10;FAatMDcaLpVpjyAHzcsy9rBaCesbY/+j5eG4d1Uonz7ONfubwHt50FlSbysUSzcWM2a1BONTYhln&#10;aIs89odKBihoqe+ZuS/kdgYIYDGZLa/ZWVjqs+JqVljoh0t60s2kKZZMfjYU0IWi1fA5d2b8jAYp&#10;9YZOgwBD+oun4MZH/8hiQhd0FgNW+7rLxk3mJfQA2lI6kMggOQedaA89WYDLsBjZ4PRU8s4sGA3k&#10;XnezIfExtPCvIavVrEjJ/LFAQYsVNwP4qVBYDoC/ne9QT0OE0ixZvKPQrBjXpjyg95jZiqI05otH&#10;C90hZkBYqOBJOeG6Lni53rAVYtevIF+yJS7dLzyXgm3bmzzKCWmYw74nfP/tFb/99Sv+/Kc/46dP&#10;n1vICEnPi2BUeRdQc6UNtz3nS1xbtZERokctY5gYKgUWOefgcwvjyaXvMbWlktcC5NoAIAo7QIju&#10;9EzklnoP55FSmyzDI2eH7CuC5+IrH9hKrnnuv1xfsG8Fr/cNaQ1I/obsfkKpLwBiZ9/V4cBEQHkI&#10;CL5iCcDLdcH14mgivRPwFUPAslKRzAG0JA2j5jrvO3IqCJ+vePv2G+6PV/wh/COxrdoBWlFQ6mCh&#10;lJxwvV7bYT1sYEheGrvCiQcidkB5MAMieS3K504+exZLQ39NghwW8DmTQWvwkoPUeN+QDan2Ybfs&#10;dSSwQ3J5WcSe/d/ZAkeH9VnNo973h4dfNS0rdNCvZLbPwKWZDZ7O45idb7qgtNRR8jrqYb8cwOrm&#10;Vnu2dtaVup9k1ZBPP2+toxlY9SxM9yNWnuXvL4cTVm6JBZY+Y+f/CMigw5ef1SpajcRrU6tdTsGI&#10;RnZAZ2Ia11qGYFnXeDSAdZojMPM11/d86pNs5DroIaAFwll1ilb6SUKBBvP4H1ZsSkDmwEJ1g5WD&#10;arP/rVBpXc9allDWfmet133fRbD3nB0qgVu257MGp9rjurZDTVqK6NfhOk+GBPKgg/fmY3PnpmQX&#10;/WzJpjEELxRTwRwyPBuAlUIWBl72SZXqsSoASQaRNLh5qNGbYu1kEeZwGh6drEfU/WRrQ+fHexuB&#10;8EWxHW1rM703WRkG0nrwcrmcMrzk4MYKC7cGwZayWz7Leggln7uZ/7oexOs6Ycbo172KtSfL9yXt&#10;4zRYRuznYir+ng2FZ9fm2b5uERIkceH4LKD7ZzPzuqsXUKdqs2eZL/pMOKxTtuqpYk9uvSizbCVJ&#10;65k6m3/2sD8bVlTW/T09M+YFHOcLK1pmSsKhcnbmPfVm2PqcGCDtlKQ60SJzWGe5ZQloqxKOWSMo&#10;GS6MgQ4D0Oz1XAuBZMtCQZMoZDHCqokYYie/UGZcY887B+fjAO9DFEoW15nq9LwO5U4PqEXF9XrB&#10;v/zX/4rPXz4fPte2bXjcHyg7WYFu24b393eklGhonstp4DX2ZYzhQ6Gg0svl0sC6AudSX48hRNw+&#10;vSAuEV9+/zs45/D2+oZff/sV2/sd/tEG+Sp4UuclMF4h9zHfh4QthLWBpq6Sup1B++qGvbOXNXS3&#10;sSEW9Z5SZ4DL4RzndwFAbaDnnva+bg+h0w1wTjwQJS/XzhKWnu3ch7N3uGNVjTq7DpaOrTWuucA7&#10;YN+25mVfOvm7r9mWqedaeO3IZAnmIEsC7jQ8GCzzWkvvrTlEXvZqbDUk98yBRUrnDCLCjWvLIP1y&#10;sOcaz2dpv9vDeQZx+bU5HHnUfqxmt2oaXYfpukAP6fTzP9v7CmN0zaKKs3Jqx2FZLQAKkHXoQ69e&#10;e3phy3XAIWndcJ99rNXbWRBIvVtqRWzK/VoLljpeg/PN2CprbftP4NzFlnngwtLcC5qKIvqDXVgp&#10;Fe9vd+SUmvPC0pVNVFsOH33GAQ/2dHJ/dVwTJjgPhKYA4ntEfTiGlR1wcgWY2bj+T9vmaI89q2jW&#10;TB/NVNINrg7ilAGI3NzQxfSn8JwRDKVlbCzT8KfvlyyD2YTqo8mHDiB7xrCwgHT9enoY8exg182i&#10;/v0yDNBi68jwJavQleDJUU7ozQLkI/sbi5H4EWNRgnP6vXKTeL4uY7NgL7jqKCiFgAjXPfe5SdPD&#10;BF5j3ds8xM4E4A3M+6M8KkYnAl+q8LS0mYzjs56HWhZgKdecVJGw9+a+p37PdHOgQUH2MRvSxpbA&#10;Dhx87lJOvahJOWFZIh73Dcu6INfUgXy6nm1i2SbO9+2O7f5AAPCCz92/1xc69OE9HnvC9kiUEu6A&#10;nDeEsOKyXvH163d8/e0r/vQ//hX/9Z//V7x8+YwQAi6XC2LM3Tcv+NgPiaPsKrTNmwKGaGBAhXBc&#10;yEeOVQMZiYqXEAcb2zuUzJPmCB+Ggkf6QXvvOgtl23Y4H1BqwOvbA+7TihgDvGuyqioyFhrT2nmP&#10;PRck57GVG0r4CRlfAPcC1NDDgvnGebjmS5dQc0XKwLZVpGXB9XoFkPD1scF7kualRAdRrbl3Z95X&#10;5PQA3ALnduzbGx7vb03WCzwed9xuL5R1AFIPuFIRfMSnly9YlgWv9wdCXfqzuCzXBlI7GqgoRtII&#10;VGrSMsPCwak9SA6u2J5Be0TPhskzKy0ZGKV9si2bkpmN27NgdgkU7PvemwJ6No6+9zPrOc1atxho&#10;2i7k+L7qQT6e0t79c+V7ZpBhBuBroFQG4uq93vJwtRRBFpvVugeWnYIuRC3fes1GtgrcZ770liXB&#10;jG06A01mbH2L7TezYrEG5No6cAYuW+t5dp9n69xSVeiwVcvqot879xxsGe97ICTS+s2rdWcxvS0Q&#10;22JYfqRUnN0j/Qxo5YlWfliAp26S9MCJf37tDUoLY+u25f5p/pEcZOlhpM7CsAYXcuDBw3W5Np9l&#10;XGmCixUszvWUHATR149e+vJaSdBO/o4e9lfI+3Y8m/6p0mXGPnv23ElCyIyF7r3Htm006HdiuNgC&#10;48qTPXyaYaFIT52c8YQlPwIqy0lR7CoPBXwfUpRc+uswqcDqOz4CiKW/vb6msk+ZZXNokpcG/a1s&#10;LGsYqG1t9LBZP58yC8060601z7W7BXxYSnSrTxw1zdmCYMaet1Qtll3OTOkt78+xV7at/np9Iuxo&#10;shFYrl93xl7XRA1S3DaQr5xZ9wzcS0va2cACrb/r+VtDMmASxqY5Gh9Y19RC7EzP/u+NgOMM4ka3&#10;LDKGlmwp8ZFi51gb2jap9N9w8su3SAFyH7UAvkP9iRGWWkoaLFrI+o44TcMjmwg73EciBNzvd7y/&#10;v2NZFsTocb22QWaV5Dv5voYPv/dHhwMivfieIRBiwLdv3/Dzzz/jfr8jpR3SU35vOU+nOnaSWUhD&#10;q9j3hX3fESIRmPjv3o96+fG449vbd9xuN1yvVzrTvcOnT59wWVakB7P688GznxUDBFzG1ku6BtbW&#10;5mWPfj4u69oIZXnYSIHNqkpfa6UU8l6HQ61EcCOP/qE6kFkxOeXWmzSrkFJN5Z9UjyzLgpISass/&#10;gSvI1cg3FIOu3vd5fwCtyUWqMfQbeC/JImTZO1QeB9UZmdx0y17XhkIyt8Xq1/g5Qi3CQ74pdJjB&#10;3/GjjKOFmT5vy8G2cVmWpi4Zbgs++J6hcQw0953Fjv4Z5HoUhAjHFsF55HqoTAGr5h+fbyi/td3b&#10;sK+G6IeZeIdO4hOgWgtDTs1z33cVO6vv+ZpSnetOtnSjr3em5ekZYy6KgOI7JqF7DbgKF2hgFSLX&#10;QBHrssIHIljGJSDE2HIHSLXivUfZE+63N7x+/96IvuSIse/SMrwaodkiN4b3/zoyAoP3WFoWRlzJ&#10;equC1oXgcqoBU/2bCNF/M/PeKvCsA4gn/ZppzSDikQkwDJ744N62DdfrtQcaEZua2YYawEAHZ0fi&#10;sDNl1kOKdv5sVnGqC7YjAIsP0+WfWfNYB662+Xkm3beaa4txajFMLEY/e79xsSillh8xVDQI9Yw1&#10;aBXiswJKBiOeNyoNAI21VAqXdAn7trfDz/fB0Dmsxx8k1LyGdYCga9clpV2shSEvzZkauIJyAJPO&#10;Q5djQBJ/L7+/WSjiUdGSD88MF7/PGop+vWtjhrOqgj8HB8c4CpuNy9L88OmQT9kjt4TykgvQmBIV&#10;bZpfKmqmgmKJkcD/dUENDpfLii9ffkKIK2q9t4KCisaUHoiXBffXdzze7vjtr7/g22+/4fJyxb4n&#10;hLBgWRYsyyhKfAuEk+wCTl73DghLk+0VNDlnYwtQmYpluSC71H0h0QKNas1AHYeILMT7PeQhQM3w&#10;MQLZkUe8Dyi1DYrAxTuATEWv93SoOOew5x1lCYCLqGUFwgVo3vSeWTxtaOSGhhEpZ7xud3x7D3iJ&#10;F7jlAp8rUrofLFVy81EspcBXoLqCjIy9ZCw14XHf8HjfkNOOGAO+f3+jQq0WhBhbZkQCqkdcIj59&#10;+oxfv37Huq6NmVm71yOFD5NXapeEeTf8MEVR/iP2FHJQxx7mlv2DfsbmCe4DvLe89nSjZzU6s5wR&#10;LUEcjYP0s6sTtdHZDoaly2zFUUo9DByHHProX02ORzrE1rXreASieBClAW3r+knWrPe+M1/1WSYH&#10;wAwGzsLY9Vk1Y+xbir6ZpdBZZeZOYZUzgPPZ57cAZKsJfnZWHwEcTFUd1kDH+j3ynNZ2HJq1+Axc&#10;sd63Zo727/cOvgXXyzAo9+ycMT7vsILT17B2z01rsK2fO3kuy3PzmVJBgyfHdcNBkVYgbT4B9LMB&#10;jTXYsJjMcp9JiYLyPMaeyaw3GcisGzY9VJDKH62+sIgRus6IMZ7Y0rM6zgK29b7KP7+nJIYyZfqM&#10;6cDxYcc03v+yRMUw9VNmvAQ6NZnBCgy21GGzTBUawgPF4RTeLuX3M/tJfe8kE/l4Tc/7nLbZjDF0&#10;IEPblMkckIraVHz5xKTXZB/N8pUqiKM1gjtYWc7UYpaViA6Vn9X8lj2QNRyWg0pL0WStf0vZp5Vi&#10;FvPfso+RzyW/BgfF03nopv3lMzWXVKR8lIMir51UJ0uWs04s0MNu747WRbpO0gPiWY10PDfHe+M9&#10;Rlouyc+n1cMndRcDN09U6no4YmW86HpAn5OzzBM0X+OTKqqdiFppHWPsQZP6vLd64B5+qNbSWHt1&#10;eu9n1lpalamVWitb1rjmO++PtQAzjZmhvUbqydZ1xbqsKLng+ukzvnz53O7pjre3N7y+fcfr99cG&#10;UhPYFkMUn8cPEFuQUEKU1jz0nu/3d7y/vQkiWvt+oxYadmi5h3U6dLP9DrI5FJScUGtGDBxwuROI&#10;HoiBnHPGvj261cz3b98o6PZ6we16w7IuCMLDnJj8CvMCM5YD1sWPzKfANGVnEzPaQG3fHgT+udzs&#10;Q0jdu6XUskgI7Gf7yrTvyCkfFHW8R8YYcX97x+VyEcD5WGvw7dq04ZhfQsctyNqldiC+D60MG7EQ&#10;AuBq62fyCT/Tas/xjA7v/cOwHbn3+d5VlEpBuXGJqGWEOY89hYcGtdsmh9jY+p05XYFcO0nYsls8&#10;5n20oben/jjGCB89IDIMq3BoQG37rxv4ZBFrse/GHXB3B9tlJmINMthZ0eybfRVdKvH+W77EsJ5A&#10;B9ZlWDt5wjfXiuBP+ZbOeRoSlYzSMhBc8ycKLV+llCqUjGwDqG2AxgCyoCCX1HFdHnSEnj866hTf&#10;Mg2ZWEu41MhzcwuwNFIrEy5DiPAI8C5iWVf4uBApMwS4hfIM8+OB6/UVl8sN3799xf3+jpTKSUU3&#10;I3+5TkosCGEBQKD9svhjVkHf748qyB/FT/+nwHs9YdaNsGZC8mTGZhriAJTKQpQbfy569EMk5WPa&#10;RkUD1lZjwe/LGnDMWI/8WS1gVRZoM8/QZ+wKzVCcgUUzewIr/FY2bWeg6wgaaN/PjyT6FgNTB9w+&#10;K0R52qjZo/oaaUaHnZ1wTEMf3lTt53MFiseeuDD0jYF8tMgZAFk8+MYHgx1Zcvu5JvvmA6eUSgVl&#10;dS0tux6GA07KDPu6CQdZqw5RlGCNZO4NkC+3oucILtAUFSY4eZBVV7GeeiDzeGYXYbexIHTJDx9A&#10;PITL7UCvzZfucrkghoDregEA3K43PEBWOWlPI4egSXWXJeC+7cglIaeKb19/w88//wU///wX/O6P&#10;v29qhg0xrl0uxYMLCgaFAPBHwrlwbmtAkwp0bJYlpYUEZhF0HDz54TsP7PvWpVoMKPtKQ4JaHapz&#10;eOSMbc9AKcg1IFeSe0ZPyeo5OzhEfPn8O9SQ8Ov2FeE14JET/EqgunPNC39LWMKlB0zX0qPkAFRs&#10;6YHv26/4Oe/wacV2+YQ1O5R6R620JkYxzL6WNG2uyLjvD7x//460A99+fUPeE8Ky4nq5tmn2OKzi&#10;ekHJmaSwl0uXkx29zel656akoIKNLX/c4fdZwArqeTjMvvN6DT8DlOQ+pMHJHuKzDImwBtxngbUa&#10;TJaAmtVYD8ac70WXtU9rEMQC9uhM3DuoyEqEIR2V+2c2JdqW7H7Gxp01w5YabeahL8EbCfxrK7Bj&#10;iGQxh9madW8NvjWoIteCvm8WQDPzudfFmqX4ml0TfWZphcAztYi15mOMfSAywo7zoann7BYNLs3s&#10;J6whgiYC8NCMXx+ntSToF5MAaG2HMobXE3uIeralSCmZdkhy2PCsZn3GAubXuV4vJqBrqS5krcjB&#10;Zd3CwXd18Mla0vJ9l2DV5bICffB6Bo4ly8zyjZfM4tRC/awaSrLca619IGvZSM6aCrlmtE2PZCx3&#10;y66WlSLrDg2wywHUcc26k1rKUjHIPUUPLOQ60fsxr0t+xqR9pGVLQevlilTSYPadCEJnRay8l/Ka&#10;kV/0fEB5VlGeB6c6a0Eqpvrwe1LT66HGLANEnx9aYW1ZO1rvV68pa7j40cBWg+DyveumW947bb36&#10;bP+1/euLmSch+1k9KJs9g8/6Pa0E5z1fA6rP+vVjD6FzcoYHtLS9QqkdlHOe+indq8mskBnIfj4H&#10;zyoZ7rmeDQitHoYJQzNQZcZIn5HGrJrIIpr1+415Rgrq2box54xU8skuxSIFWBke8uyjewWTaTx7&#10;3zIvxCSL5VFXL+tCwJuXLGF3qMcu60oDnlzx05cvuN1uWNcV//wv/zsuL1d6htKOv/zl3/Hf/+//&#10;TkGPbpyD3sG02RxeRUcF7oE8BQKWe/3TeqRcSgsJZ7Y1EKPH5bIi54z7/U4qXh6Y7wmhYQEl7x1k&#10;Y29rDr6tTbXcQWVHfd+eduS94F7veNy3/5+1d2225Miuw1Y+quqc290ABgOOHEHK1MOKkEhRps1w&#10;0B/8/0MfbJq0RJE0RUoiqRkNh0AD3X3vPacqH/6wc2fu3JV5GmENJiYANO49j6qszL3XXg8CkcUZ&#10;b4xtocHinh7HgXVdyWYsU2AqMmrYOf0M2Xis3iPFiNt9x7HfqbczdK6GGHHEhGMPZENVnheu1Ugh&#10;34gN0rLPWos3b97Un5V1AvWAGdkkFsg0N4wQYdJ5SK+zFRjnCCHUBOdRH6FtGNu6PT8Tzlq4xZ+U&#10;nZTbF4BM15/yVhN5yFsLY0uAOjJyLiqOEtLM68kgq5BVM1Wy6P1CD9Z0XY5sWgZaZ43SBmHs2tCA&#10;bDlwlJbPdtqrsarJFOUfoErsLtPEdmGpfM1dwXVgcDqbrbPIpuUDtn2JgpGdUm5Qb29Uz9CusTUG&#10;sWJKuQHcyRYimsgxdUSMtNZhXTes21ptptzqacBVLJ23basWRwgUZGzdApLUkPsDjAeMgV9XWCxY&#10;lwvcssJ/+ojX5+daJzAR5pFjirTdtsV+eNuonvZrwOI9/LIg3HeknGFFzoe8NYwX/NqZ9yMvwBGj&#10;qZ/spgK8NfCbXidN2V4E5i0ngFx/Bi0FH7PKmmc525+INXxq7GYyaylZH/kra9/Dkc+obFIku74r&#10;fATzxmRQgjP4vLAPWf7aG340NexDX1tKPU/4JTNChqyNrIdkQEfLFmhpz21SeAbcZRZBf71002gf&#10;DFnQSVlHDUNKsfiSG9xDwIq12YEYmgISCB1hjAjBzRl7COSltW1YPIW0ZCSSrSXyRs9l5GlgC/DK&#10;B4aBTfbUpJmq02rBJiyVR0JnraMBF12w03V1NZwXVREQKnAtD0A5tKpNM09fcy7+XA45JLhM2EMS&#10;iedm8XU4UY6htu4T2brAGhwl8NY5A2sSLuuKy/WC1+c7Pj6/4PW2I5YDnRO62d0uxQMZFt9/eMYv&#10;v/se/+W//h1+87d/E9vlCmNcBdG997hc3pSmtARwlYB05z1glnpdCXguTVC2vQzdAsu6waQEmy1W&#10;rHBlow4hwDtf/r+URgZKnu3hV+D59YZ1NdgjcL/tWJ2D2RZYA+RMnpC0sQPeLFjcW7y5/hSb/wH7&#10;8YwYM/zmkIxHzo4Cg1nalw2sIZa7Nwd8zrDpgDM7bvcP+Id4x21Z4O4Z9nlH2D8A1iBbRz6JRYFC&#10;BWIq9jsrPrweuN0Tvvv2e+SDVSplz810+FsPwJKKBNbB+61O3MNxh7MbrFlqUJKzlqT62cLCFrug&#10;XDIgyp5WDq5MBJy6552btiYl4wwLGRbE7AVmcdJjn8pAj6046NkgSTgxa1IyJ09ruS9rBpr2pRwx&#10;gnVORX9etWvD8lhuNsguKBR5ZdvvaE8y4EBrDaqlBKzrcgKqGqPCouY7gW3PUt0P6Dy0pXmPw8C0&#10;EpklwPsogstGHr1NCSSBExk4NWK56uHyKKj+c0qu8d6fTvdoBBDNwIcRi08yMUZN8udkj9L7mpsh&#10;fV1GSkU5dBjZKPUDBlPONzMMUx4F248UgxU0KEBVLHJhXcTKM9iWxqlryNAk8cgZfnHIJpUwbtMB&#10;9tY0Oa4GXfW903XKSDk5U03I1+CBrGR+ykG4ttHSykhbBrgs4bVsT8VMceQhEDsazqzr2gUDahsR&#10;zZQePRejzJBHXvVc48nryJ9HEzxm4JIkoDCw19QVUHsK7XWcq9Nk20cVxtP5y8xYJxRT43wOzrdi&#10;+bZUdDTmWC41WiTlYLVriYDNVNtV6XcU1CjJfJNKquJdm6kOq7YGmZUoKIGPdTmQksJYqvfK+8dI&#10;KsZcAFO+bnz92eM3x1Tqr9KPNF5Ct3fqAeEpCJgB2RKgaYAp43xUd4/ySjpl6oPhilzLsx5lrMZA&#10;JYtQTxfqecc9h3w+dRCwVtuMMs1mpKwxacCK9cE1te9U4Hz5WsbDGNwegcOPVGqStqfrFX0vGNh0&#10;xsI4IxS2jdldGfplrbHHcu15y++MrJpmuRPV8jG312LbE32Nmc1aLXAMkW/oLCGQPBs0NVJpWNmj&#10;f0Tcq0C0NVWxmvlaOlNZqJUlz++tP1vK83pDkgrLVYNwutSM/1iyMeTZX4E/fjBzxlIY6TFGuhO2&#10;rTHee5w71x+0PiOscfBWZNVlrgczkqHf98aCX4JZrmZpVqzMnrXOwYjX4muWUq4DCu897vuO252s&#10;Wr798Il67kw2JZ8+fsDry0sLCS/5W9kYGGdqjdCdz3yOmnMWD3/GnEn13WxWBIvYsc0GrecQ9vKs&#10;5OIrLob5ZZ3ZYqOBTCAluz/kslbYLz2ljMVTb7Uuvq4tUxjPsa47BlLZaiZ3SoD7fmv7VOqB7VQY&#10;0CklfPz0jP2+12wVA+A47mL/QvP3Bp0TCbESv+QwnQdH3X5hEpw3gEmNmOeAFBvQigzst4PAc+cQ&#10;0lHqHFNtayE/T5ZEA1cVRyer6URWJynGQoRLWDyB8xxAWmD1qmYxDwgy7EhjbN+vpSPWgZvzrtgS&#10;ZriCQdhiwVNfzzTbUSt8yykQt1UVrqyJeMRa59GzQWS5lFNnvdN55isg3hUXAXle9Xu/e2whN7H9&#10;6myYeQCV+RpB5FnkqvTvayfQs1wA+TS04DKAcbDGNqV9AUyEk6sgbifESFY31IfSXptCJGTApBYs&#10;7MmS2XnCYa6XJ2wb2Rlb57GuFxjrEMFrjYK3bQkzTi5RgG05h1NOyCEBx05Yj7UwfoEzBl8sCy5P&#10;7/D88SOWT7RvxePAvt9o/VpT9oKyT4CAsoXPqkw/47FiW59w2XZcnnasrwuewhNSNLjvdxhH+40p&#10;Q72KYaQxueLXAt7PmGeahcgbVGVvej/1apdTfN0QaAnOLNxIAyYaiH5kO6MbYwk86IZHMiblFFp7&#10;Eo4KNS5+Z/57vPn0AbKlGBeAoTEG+753zdWI0TGaxLOvoS7MeWOVvyMlTiOP59HkqRXmshA3nfxW&#10;srzk/eUBjzyUpN+YDt81BkO2vtwkmCWTcsYeDmKXiym+lLXV9xUHXUqpTDC5IaPmKaZcAGi5QdLr&#10;HSEgh14WzIzInCIM2A+1DQtSpv82s2UYScHl9ZXXVqdVcxHAQGedSNbGox/C8HS3NTrAEe5wILA6&#10;I6LFB+Warp3LZDbeb7gfO+zmcYS9qFJ2vN5eEcJO09YQiKEQCTSJ5bqEGGCx4PX2iu9/+B5/8zd/&#10;h9/93d/Bb2xPVYp+v9/LNHTpWEjJRKzLWpK+DW73V1pfpQgOIQDxAIzFsvouWyMU1r53vmcQJOXf&#10;bixCselx1sF5h/3YkTL7EpKVZ4gJsfzd2gTrDBa7FCDMYvUrni7vcFnf4A7AXL/CYd7iyBcgL/Au&#10;0+HjTFF20HApphsS7si4w5gbQvqI19szbFqwHBH2HrAsAPYMv1h467BYh9f7HREESKSQsbiN7l7M&#10;uN9uNHgp9kWdYsoYRh3KxHtFLBkIHJDM9kUjP+UqEU9NAqvBSL3e+1BDLnrO+31b4/J5sN2glQOm&#10;6PwxU8n0IxayZDsxsDILwR3ZevE6yqWgTAIA1sqidj7mEwgiLYeMaRYJOlhXnhs9aIZh892fQVDD&#10;UhkmamvOhwQW29/TkMmmvYfP+7g5fUftrz46v2d+2aO6ZMTMH9l8yEZnNKDRAMsjNuWIBcf3Stvd&#10;SBa1rnkeBRlrX/sReWDEfp95JUv1nxGejhmYqgm1GvJEKjC9/Lk2K9ZNreGY9aOVNKN8ixn4Nxro&#10;jwBwqfyY3Xc+P88D9P59nXBCqdIAACAASURBVHWfZaDqIdnIymAUgP25IdOopvTeNxbegLFdPXHx&#10;+eBqrdKUZJZRPS6/Q2ObWlGL5FNORQ9cRjjn4Zyvkn/eG6SPtwTDznlN/b6m8426e4QMg96irakr&#10;MMhaMMjZFhIM1HoQ92UyIOt+B/lkydn1LrzGMqYDPL12ZtYhVcGsmJYz+zhNyJJMcg2s6fNsZAky&#10;YtM/yp9oKpLc9WZZALhawSw//8geRROH9LBjxPIfeeSPrEnOrPkfN3zWn1GTkvg5ljkSI0Wg3LPq&#10;NfIGSInyDhTTuQXTmurLjgqWW4wsZmf7ad3jY+qU+U3ti+HeOgx/nfR29WcGeMFp2DEiG+aehSp7&#10;zdN5rxiSowGTtJKaednXa+SaRZpU8bcsEHWNID9XI0mMFKw1s8tkhMwkCgoOtYUlUwweyN7SumrD&#10;yd7h9JlyVXla57uzXw7HfvYb/wg/+9nPqj0bMcEDbkfCfhxkqZESvvn6a3z48AO+/fZbHEfpmbP+&#10;jhjmxMg8Dr1mSUXi6usx0JvE9aLeLlSAjGuwaldTskJgBO4i3tMaW54JIqyknOFsrgNVJ85s731h&#10;/qcyxCnPpTOlP0RnBXUcB15fX5FC7M7EZg8KUbvzc8LDdnnuNra9fg5HAd86T4wB3ZlzRVu/QMqx&#10;Dsb02Z8zEcQq4J6zyEvMXdZid687QilZhVpjhQtSLqSOFmnRlE+p9Simnbs50TC+DkWKzS8HIEuL&#10;JiKG5Y7t3xjwfW9jra8DlJhSDfPm7+yEiqiv9VJbk8yOb7SC8ucZ1jVSpwxx1gxt3T9XP/8hmWdg&#10;X2f6wfijfpbXIu9RuiZv9ZAbnHGVXdCerbqZtWeWiGy5BsvmasFDdeOyrrhcLliXDU9PT/Delhyf&#10;wqQ3bThmjSNbJ0P/t6z6YEVycW0gYmOqw02aZjh4v+DNuy/gvIfzK477Dfbmsd9vlRjHfb0Re7ER&#10;A2CYBOtI5X/dNly3C16fD3jrkRzZN3vf8i4qcZAHpL/uwNqZ96yeisqHXvrtzTxQR83gTG45GyLM&#10;QnFn8tJHoXsj4H5kVdN5eg2kNDMf/VHIj5Z9ajaTHIpIgEMPNjTbccTg07LRke2DLopmQTcjIERa&#10;z8z8IZmZJVls8h48ak5mzesZ2JAMUPK02/c7vD0zMbkY5sluJ4EtM1WaxjMzwSGXA5j+HpDSLoo+&#10;Da6ghIc29nHPyojw1k2lk/rZG10D7cHNwTfWSlDFqoOZD1qexBYgvRyUFDBFoHnMBxa4uoFZQz5k&#10;+20HlqVMSA2WdcHrcUfKkXz/kfHt++9wTzvZ6KSEbV1xWTd8+/5beEfF333faQqfI273T/j4acF/&#10;++Xf46/+6j/j6foOX371FVIK5V5FfPjwoQ6waqFVDhFrLS7bE3JO2PcdRzjKOl66Jrk+DwzgxPZs&#10;cANymL362uXQfnc/yAYo5d4ygjIPaMDjvSncO2L3WGZhRAubHDb3BGcTnp7+EZ6PK2K80vqLB7Kl&#10;ABza1BOsybAA0rEj5Ts+7r+C2X+BLy4Lcsi45oBL9jjCHeu6wRhg3RxWv+B23CmjINChuMcDyB4p&#10;HDjud1hn4dcFYT+wx1ClrKb4P5gSHU/+ltcaGLgsJOm0JY9ADPDLftJ79s1AotFa1iD2TOas2YJ9&#10;2GFjTPORoRtePQzQz5/el7U9zugs6+0AaOrPssBaMPBnEIBzP+xL3R7fS/8jXl9fyrNuB5L/3uZN&#10;qp1G127moX1q8Lum4nz2ajB7BICMJON8bddiq6H9dGfgR5/XEk+AHJMGRuzAWeBusyoKQ1BUNzWa&#10;UDDzS5f3Y2RHMVPzyZ/Xtnb8c3yeSmBSnxUj9aRuMmZWUZqZqgGb0dqV5B3N4J6xh+T6enTPRvlL&#10;j3zFdcOqWcN8bx7lXMxyhKTdyuxaj0A/yW7n+kPWyaPByshmYebxL60lZ4HL8vUYWNA2j3IvOvms&#10;imGhvp4ajOd9Sape5c/LmrXtdegsCEbXdQaqPSYhmRMZp4EZ9mGuhhxy0Wv54bM1svPQnzvGiCNQ&#10;eL3NufOs74gzhrVqvQ6eyAl9jd7utwTSU/27/syPPbfzCQAfAdXSgkkSKvTAYGbt8WMGcFrVNgqt&#10;nfVoj5QEXUjj1N8cU1KXBNFH62YWcKsHKrpP1WDwXoI49VkxGliMSFwEYmXYidUNs1WN9OkuCnlW&#10;RDE7lJUtbD/arCYyYgxlz28obcsnMw+H8NISTO/ZusfRvWXthQdA+8jHvt/ncQKRJQFjpBaUGMds&#10;CHUawlkztHSLiTolawwCA2S2hPrmc2bNuT/ONaQyITfGbw6ImZ0HXAXM1sUV5mdGSgbOL9TbMqjH&#10;eYWpD+/kz7ytK44j4Oc//4Wyo8owrrBkvYNBgjMW27ph8Uu1BZsN8EZ1hcaWqC4b1zHcgMQUumsW&#10;UsnmKkStSoIpKlzrLGIISJb6yBhD8eSndRyOojQir9R+OBcjjLU4jr2C93S2Oxz7jlCGBa2X4T6R&#10;FLdswyvrVN6rl8XXfceXvASyE31Tv7O0dxutUyIHpmrbw4s9o9mqjAgROqybMQW5R4YQTlY8/GxK&#10;HKgNoLJwDWggfMu+bPuS7yys0QZpFlUlzn1/3c9SC35HwQOc9zCV0JiLYjsKkpDEw/phHqu9mkKm&#10;PPtouI4VYHaIoan/u1TS3Lkf1HVf/PnptWINb56pKts+mjtPemspnH5GGm6B1JhityNVqt4zZc5k&#10;JRIU0p8cfvZ5prnf99AGPBxWTEdFgneE/xjryNVgIavebdsoV2Pd4DxhcpTXaIoyyBUCIskuOAjZ&#10;lkyunEhNSdmJpTaNkTIOSyZBKsNqA4d188Xy1+LYNvh1w+vLC5COmt3gLNklJ9IS1TVJ2ZAe3gPb&#10;5vAmXfD6csfz6nDfDWKikNzj2GGKLTBfl5yFcvfXDd6PigbNwBodsqNFIgsO3ZTKxlQ3ytp7b2Tt&#10;01Lex5Jp/T1ksTDyOx0xLaQHm/bTlWFBOjhqxtqq34ftIFJhSfD3TXkI/o9CdGcPnmRaPSqQNZNz&#10;DsZAbHjaw9MMw+FGn7MdCvPh0CgMRTYt/XdogaIcrBlKGC+sG3rk1uZHrdvjOOBKI5nL61DKdpuy&#10;huPAXkKploVsRNqz0EJVSQqIyuh+JD/XXql6sDMDMzVoo+1AeuBeMnVyTRhn1sC+Hwh7IiD8nir7&#10;K2dbGSmVdRINjIlY/YL1Qn5kfl2KZzuFzJEU8Y4v3r3F99//UADzIA7VXLzSDL5//x3evX2HP/33&#10;f46ffv0N3r17B0ogN3WdSCsLZyzu93tltTDImQrjKA8k2vu+n310YSobgiXEXGgAbKmQ68HFASyo&#10;smCDmAxi8V4kOS1L5A/kGOGNx8Vf8bR+ie/uGcexIucVKdkiMzYAWK5cQBQYOOthYPDy8gnYf4CN&#10;H/CcVkRngHTAHVf44nd/uSzw3iEce7WTiZkHC6hqjxwD9v0Gvy21AWh7pW3POWgwctk2fP/Dc7mf&#10;BkfgMHHXpMYGyCE2+a2x9dDm9S2tMHrA3XbPzmh/+jHMU7aTYgUAH9oa3BoVLxoklPuYbOZHajJ+&#10;b2n7wnuhHhQ+Als1sDF6/vUAWHrt62J0FN6m9yAJuEngWTPEZUP7iB0+Up5VazLVCOjMl1HTPbK6&#10;0wGmIzao9qUcsVJ1DSDtU0bfZ+ShPjt/dUjiDGCRjOmZ9cRIMTKy8tNgu7znksEsvdvPNnaNwjYa&#10;UIzIHfJM4CJ/lGegmfSdBBfjIcsIEJSAj/Z5ls/ZaJCha0z5OXXtMho4jACi0XCS7w973Z7C9Abr&#10;Vj97cs959KyNmPv6+svvIAMiR0HAo6ZOs75mQ4az+uGsKhqpI6RiqK3hsbXKqAfQmQT65wwFhZye&#10;ZwIfcSIVPQITZX7WjDQj15Pc92/3G0KI8Au9/7Ztp+evrjXDVh2mgWwArFumAcmtgdZq1DzdnyQB&#10;S67JR8Hhs31Qrmtmhs7ULaP9sAcnTadYG4H++vmcDTDlc+kHbMnRIGGkKNHZVKO+eNQ7aStVPVCb&#10;eaGPMuZm+yQ6gx00QMxgOFhoQx7T2ZLKoYwxXp0tElgWAFU6q7XYTkhnrtVzQK2xkS+9DrIesf9T&#10;Ucg+qo9mg95R5hCbfo/UEdLbe7SuR0QrPbAfBR3zXqyfDU22432xO5cL6MsAJAPA27rAM+OY937j&#10;Crjm6gAmQxAgYIaKlNvthtfXvQs6rfe09EvVJnJQh4yy9UbnJwymyknZhz0a+HXEyAKeMrmlWuUl&#10;d8IBgj1KRl3G6+trJZbwX40h31sq0p9zQPiBsB8nD3T+98vlglhARXp9VHshud/J76StouTge1bb&#10;xxgBZ4a+7TGmoWJKq6+YnKCJJTrDR9eCfJ+879XGNcAVverGeaUarfuUacRIUQ/1ljmmDnD4c61+&#10;gXO0t8khxJnAlYXtklOqnNajGWs6myf+GWdtsd4jW2HnPQ2/MsgiaoCDkdsK9WvHkasdFM3Rxvt6&#10;/XOxL8GM88dOYeuIU8LOjFRzyiVCUzXm4lFknD3VRL1tc1+PM/nVgHAkY01VRhgY+HXDtl2wrFtR&#10;9vg6NEgpwi0rrF2EfV0JdTYGIUVSiAQaQoY9IsZUSKkNt7OWahJ6raIeCoHImIkIDut6wbKsZM0D&#10;ixBuiMcBYO+VW2VIQ2gR4XybdwiLhTEe97cLXl899sMghIjjiIDxOEKodsAt/Pbsh/9rs80ZsSl4&#10;k5EPL7N+RsWObO5Gh/TnrHo0aKIXnHyoz+yfNJTMaybIiHUmC4dRKNwonFY3TyNmUz1IgOrNRxub&#10;OU34JcNuFOTTDy/ySaKtN99RIT4rrs+NZM827TcanGx1MJDg6QN5VPiOWI4jWwQ5VIgxIhfbDNhY&#10;puG2s2XQkvRc/OvktzUwXVCNsx7GA7iHai1k0Pz32SqggVG2m4577wH+vZrGbk5rQXrwjpro0fOh&#10;A47ofmNcUCagGqcWH232izOZZGGAwXEEsnrZPLEF6kFaMgVE8+8Wj/v9ThuQNfjyq6+QTWF6e4uD&#10;mYDOIsRYfMIihCUyTXJLWMk//AMB+H/xF3+B3/yt/wFPT1eEcBS/fdt5oaciG9v3iBCOTnbGigIK&#10;ts3D4MPmpakAWYQ6Da1rBQ2sJ7sEC2sj1nXF8f0rcroAKJJMpGr505g1C95sb/EbX1v88uVAyCtC&#10;9khwSAgw1iBGDm0KSDlidRu8swjhFfeXb7GZG0zO2Pc7lnVFjAbHHnGxBsu6Vj8352mCnVJh+DmL&#10;xWwwIQAxIhX55vXtmyo9CyGQ134mL8Tadhl0ckjpfUv+gJ4KEsusAgoxzimSD6SxU9btWV2TTs2r&#10;tGIbBUCewQvpVRk79dJsvxyB5bxnyEGPBvdGAIIE+DWwNGLAGuGDPApR06oBHbCuvbG1amcWIjpi&#10;jp5A3O48SA+tZ2aAmjxfpWxcWspp9duIADAqQEdD6T5Q/NxkyJ/lc1UDWbpptyIobdS0z/yTRxZB&#10;mr2tQ8o1QClriFFtxc3J57z7R8OWc15RWVPoA6ceWbmNrJHo+c+njCKdcdCDqGkIWswUOHjIKHKd&#10;pJeu25zJPxqYaEB+5CevgVrp1a/tXfQARdtGaJYxVH2h1xcPBSQgMXtudEM3A9B/TD/wOf/9cVC2&#10;q/uHHhzpZ5fvFdvoPDovRu+n8xDqHnkCwGwdPM+GCaN+oR9KjMFoyV6Uz7d1Rc22LvU1yWN5tM7T&#10;yT4jV+aMtrzJHbh6HvaZ4SBopvgYWZrMSDWyfj1bvZkhMD2z2+rre1/qqVwC2k1lRWolkD7LRoos&#10;PQBelqVee91LzKxeRwHsI6KbHrTq3kxa5TX2qXwvnIblwDirRSrd27ONXsFoZ89+q+Xk99IqVQ1k&#10;j9Tqxo779FlPGQsoNlOwjKxEZY3Vvf+I8T7Zv1ovlEuu4pm0ZkSdq/fgEflQ1kHSMpDJJJo0OFPk&#10;6/ptZFXBzPAK4iYmqhCb3Lu15R44B5P7YOmYE7xzFfDMhfA2IyHIvcuAc5UyltUhhkj2lmxVIs7A&#10;2b14ZOEn9zJttSbXp8RDYqR8sQ4nkoPc4mHOJDRb8hQ4Q8MaS2D6fsB5h3jsZe9OuBX1dlPy2rO1&#10;nrWIORFpLBZgzmasnu09AA9fhsTNY/7p6XpScNSAWJUl2fWhYigsM1m0SthOrD11TTkatrJCcFSD&#10;Sase7z0WPtcYfzAl5DQlytSDwVLsVlGIcpzZYmyFxDvgt2aAJQaMUc6AXCyIU82waEvMVPIu3Vt6&#10;DX1OtGGSF3tssypqtRu6s7iGzcr8wWqG09beUtwWQjzqnl4VSblYg/GQYVkrc1/ifnUAK7ztCSMR&#10;WWogZrl1wmPeNJsatm7TZDhrnLAMa2p3uta2ZljxtbZF2dP15ejxOM5blDWR5eFK8fq3NWeknJOZ&#10;cg+dXbAsHtfrFU9v3mBZVtqPyISrnDcOzm0E3Nd1H5AOIt7GFAUGliiEdnHY3ApTnk3GA0JMCIkw&#10;unVdq61YFQuUfc5bh/gU8fxSVEzct+RUGfPGNGVkTgFAwrrSwOTN04Iv3l2x7zuFTB8HrCUHCcDC&#10;OTNVhf9awHtZCM+mNdrKZcTMm028RwfZTDanWT9jFkEehrjqol2DQ7MDX4MF/Luz68Iba2Vji82W&#10;D3OeAmkJOG/QLEna973+Dr/fvu9dYNsIPBoBMTNWyai4nskz++J+3Mhpn8RZ4d/7puFUBLVgsTT0&#10;3OKJN1/jJukpFkOWQker3Y0AOeQEdsQAruVDyR0wBzE7jiNWL3xm+nvnYJaFgPp6/VBTszs2olif&#10;rjDUj/t+GuroKfaQkTVhnWqv6+5gz3YQYmY7cM4ag8vlClgD7y3SPSDnUH4ulUbKVu8/7xwB+QD2&#10;+w5/JU/6FCNuLzcgOtz3O55vL/j0/EwT0hbzwum/JTgnIibg9fUVv/rl3+Nv3l7wt3/7N/iX//Jf&#10;wDkghEQTUgneRenzT5LfKv6tQcC2HEKNkuysa574yuM+pUChJCbCWgITfA2OyYghwtiikCmT121b&#10;se8HkK+8eOCdL5+HQn2980A2uK4Gl8sXeB8MgnWwywU270CyRJY3NOCIx4HlzRNyfMW+f4uM75HS&#10;KxZr4WzGfhxYky+T7OLLxv+zDs56WBvJ289axCPWjAZvGwDAAJNzHjEUn+eiAAyRJtjkt2gKkyFg&#10;3S6AsYghIcadGO7lkGXmBH132xWCM/uH9jwWu6uTt965gJ39JX0Mpe3CSMmiQ/j0QSoZvjpscg5S&#10;c+ZErsMOAHWvut/vp2dXDyRHFj+jQPSZvdBIGab3j9EgfHSO6++sWW0zuwhpQzNqXDXLXV4L3RiP&#10;mvuRHzGDmiMmNe//MzuXnHP12NbZLPq7j6we9F+jUPUfY1cxs5LQALtm/GpWowb6Z+ycIZtfADR9&#10;aOfcJ1V7UJtRtow6tyQoLgPlRrk2c0lv/+cU9DzOeKB/dJNzs7/OHBitFQiPwEh5D0b2hhrM1aC7&#10;JpTMyAoyb0AyiGdBvbNafWSZOBqUSHBppB78PFg2t27Said0TWz//iPyzJjtP2C7Ipf6bWAF9QBA&#10;1EOGEQtasjDlumUCB3kDo4Y/akBlVOPx8F/7hOv7N7L2MCdiSBqCzjP28chq6eSfP9jvR0Hhs/wQ&#10;fa1mhKsWXt97sc/C53WOyWi9HUUxy4NerZDQn7X3k88nFbm8z7PBlu4zRhav7RzOpMJ88GyOmMn1&#10;7DciZ6KoQPU+9rnzlM9n2T91qlut5IlpMsQzU1b6LOtrZrek1WZ1T8jSH77fC3UPXe+D7X2Gu/MG&#10;531e24mMrBhH1qcxpyGmMcsy0Xt9bw/YMpXouSaweF0XeEf5VI0gwbW0KTino2uUMigfvRFbvLcq&#10;s248FM+INccqpUie4xz6zeoKAfqOaobRwK1/bpsKnNceedYfcK6dmXytQwg1iFeftTAcKpyFYipJ&#10;aSqyafkBKQTcS816HHv1t5ZWZN3wsTB/CyZZQs9d8e3uc6Kc8/Dln6+X65CsKIk/o2szs9fSpERW&#10;4jbf/DzFc/q9GiUc2Qnvet5v6PlZi+1HxQFaZAOccziOA0vxsi93sg7OnbMVdE81jNqWIPtynnEA&#10;dAZlB5RQd2eaxRMyrWlXvOiH+RnCsovIAE7Yf+YJxqX3f1s98yutU6rUc0kBrPUzrQGZjcCDhhrg&#10;bQySITtb6ptdzVWcWdywQ02HqSryQNcT5rm6hdKws8LdDKzjvl1hs0aSWTEYstuO2EWOASj2OAlL&#10;yS8yOcN5j1DCnd26whqDp+sbyi3cXDf0M36piu8UgRQpSB0GSDlUVYWx5Fm/bFe655k97gPicSCE&#10;HTEeQCISgLW5Dj6O415woVRDkmpeXcrYlhX5+oS7s3gOAdbmanllSmCvkWSKMgz0zuGyrnj37g1e&#10;bwExOuTscLsdMCZ1rPtHWMZ/F3gvLVVkUZRSbIBZx5qcM6ZG0siZ5EwuupnP+5gJhCF7jxnj/BlZ&#10;+seho5qFJkGiUbhdEAGEJ2ZeBkn4wEzmPrRWFzBSrUCSLZJTaaWCtp6YWc3InxsxPcW5JaadbfNu&#10;tkCuhbaUzZXDKHjxnTd/KUfS/v/SIzGW5maZgtejMCx9z621FaxhixTyqaf09JgijhCxLp7J47C2&#10;TSVjbFPDWAJMWYaZcqKDnTe6UiBu26VuWNe8VR/04j4DC1O+l6sTvaHEOPaDCPm99WR8BLKNCvgu&#10;SAO5Fg9VWpZTCw/KuQP0yc/cIVi6njElhP3AuvoS8GGweN/AVWPglwUxJrx5esJhAowBPn76gK/x&#10;DUKKCEdAiLF4H8b+uQJ7p9G1SynBuwU5BXz//lt89w9v8Ef/5/+Fn/7kJ/jpN7+BnALcYhtbv2zk&#10;uUjfcVKcmOILl5pHm/CdSznBiGKbVRsktuCCIorGEUglET3FRFPalGFSxrKs+O799/jqy7fYFgtv&#10;PXIC3LJQwV0m28wmeHP5Aj+8HBSoAt5LaX1vfoVdPT7hwPPLB7jjPax5hnGvSPGA9eV5jCD7GhOL&#10;7DBiK8OUEMohZ1CGhdxkrjDGIdZA44jFrwhcCPCzU/axBJrs06Jh6xTKCbDedr6nuVzjlDLCcRDj&#10;pP4Mg+Gp7sXGWOHHO7ZCkxL3H5t9IZk7XHyebdpslUVSYdcLzs/s8jnI0Htpk0SO90DO4NDs6EdB&#10;qjoIvg04JTgiGRXtvdt1MdXezAjVTNuH++9sra9Dh/azRnxmWwsU2UyMFA0zf2q9n0mGmgY+R4F0&#10;ErAcWQyNvLglM7FvakwNR6LXa8DvSKk38qofDaklwDMCyUbS+ZEtysiSRJ8FUhmiwSHNjOcmt1Bv&#10;RNh0TZNqrCcx/m3AugZOU5HwGqEmK2dXyg+Z+mdmKu0dIehQYyusyzC4NqbbNznwmsO9bOdjnh6G&#10;C47+bGRPMZPra3D7x+YMaAXACOCp1jHc3RkKY2OSx6OBplaMjJjBo2Z+Bi6NgsYfqSBawJwZAvhQ&#10;Rh/0TNpT1zryJe9JCjjtm0Nmp8j8aSVSrmvofN9MV9eOhgQaeOF6vvvMM1JLbRhz14eMcklGwFcP&#10;cPNZ2vZs53xRAuaaQaOHxCObEt1v6eeC7eEY+JZ2eHmkZHww5JkRvkZDa62eHA2SNNNSvoY+f7Rl&#10;qLQRm9p6qCGu9/4UDqltP2ZguQRR+DyH8hJ+NBTgEE1WqUR+XYvqr81bfFUCOUfW6qkxOaVf9bqu&#10;ZCPqLHkN8xrMCd7S78IYOOtqjRXDgRAobLra6dBRgxBjBbQ4rycEsjRwtuUUdfkW1X/aijVB18UV&#10;a8CmkmW/d9/1rFl4bdPZ1Ig9NQQW7dqZUvOkFJFguuGoHHJqYoEGz2bKfXlmM9BTiS6MVpbPkNnH&#10;uxBaXQ1QpaGDLYzldVnw9OYN1tUjlhyGWFSHzi1D1Qkss/f9Z62i5FoPR6hBkilGCu+sdYkg/w2y&#10;CkaEl9FZzIA7A7soBCtpKSTDXFufx0B1rrUNOYskqlV4ICMyjXjtgPtQw724wDBKYKvtyA/036xr&#10;yhkC8ImsZUBMdGtsVeOj4met9o4pnHOrchvGtwDY3qZ4ZIUrSUIdVlehFyv2ABS2dsOIXLE4pf63&#10;fJ/ynt57LMtS+7YQ25DaZAIzK1sbgPO2ENwsnDUPbSBPSpMCylsR6O4KE7qGAXfqWGmNK8JSRdZA&#10;D+aj2wcaloVqX9RsczDN6+oCXwfPjrYT778/sfIXkYVlhOXXTD07s2gc2nAWayIOys2Qw+1Y95Bc&#10;CmZjjSLT8sDL1v8OSOVVyT2xaK9R1hjbMqfixJCrLb0pmJrBdrnC+xVPlyu2baN9pWAFi1+IfOiX&#10;gsMU++u4Yz8OeOfgnEEMETFlXC7ki59ixnHcEI4dRyBgPoR7cUEwSDGXPNtyva2FhYPzDk6uqdIX&#10;Wgsc9532Wb/g1VkkQ8+3ScWtI2exZljZYOHtinVxePu04v5FRooWKVvkdEMIzzWPIiPDZjuss/67&#10;wfsR+7EVdakLppAPhGZOjFhTIxnPo0Z5tNmPAr7kVEMHzTFzuHm329osSJmcZsKN2CajhwfFvzsW&#10;2ZU+ODXQoBUAI9aJvGZS1jTyb5XFq7Ri6SZapvmH88HbA8etWWn+9uPAHm1h0d9PdGuBAzGpQaMD&#10;gT3V5HXX0jHJmtTsuPv93nluMdvXL64WxnsIWFdfp20sn+k3/CxCROhA3sMOX3yzcyk6U3QIBzOW&#10;afNylqZ9URT8x3EIP8EaE3NiBI2u22jgMhqGjZQbM2uB2iei5anQdDEi1YluQojk0UusccC5hTbw&#10;IsUNJbTDlEOd19j9fi9STFPC2Ii5eDtekXPCT778En//818iHAcFu0CwE0vR6pzHl19+ia+++gq/&#10;+sWv8Ktf/j2u2wV//Ed/gj/8w/8d27Yg2UAHAFrIRzs8jGLe0B51xKPIsKjQqM9izToq15kPm3o/&#10;6Dnh0KBY5PzWkVy04GCwBvDO4uV+w6fXV7x9+yWMjQgxwm8bnC33ykQcMcBbj7fXt/Av7+FsRkQu&#10;4Ukk9wOoYVm8x+3lfzEFywAAIABJREFUE2y6IYYbjvgKG+/YnMNahlQmspKMmqWNouvxcntt97yo&#10;GazZsAe6j/tOQUvWOsSUcD92GEvNzxECjF1rYJIv6e8sq2MwgrwK+c9zx2rIAJx1YojEAFo+eTry&#10;BL3tTfnk7z5iWM9YzZK12Usfc1csSXCGwWoG/yRoP1OLnVmCttvvZBCRHEAwo3dkiTOzzOKinz+n&#10;VNg0cAx1724AhgQiqTht56k9gaDGSLC8eWMa02etjAJLtcXQI/Bmdt5rWx15bmrFnQRN5Hkxsr2R&#10;gEqMocv8MKaF/c7YiY+tnnLHttZ7u2aljjzXR/k6Uq03U7Ppc3/EPu0+uxi6QzEZGRy2zioyQ39O&#10;tvczBf5AxwRKOU2tVLTlU7vPOCnGHqn3tB1IP7CygzMy1eZ+BoDOFJwj/1kO0ev8Vweg4iPrnxHJ&#10;RIdVowt4w7RGmKlwdO7D6P21TYwGQB/lFmnCwSwwVD7+o+eK75sMrOX7Joc37fto8HkettxZliQR&#10;jlwF76aGPZ73Y/2ZzXQoN70Hzg4DNZlEQLWQO1kEfW4t6fslz6AGHI9DVLVyRf/ZTHUt/fElE3s0&#10;1PwxFmh6j5f7tL6ubFsxCqwfqaO5Bl/X9TTI5N/j4Fl9/+ReOrLU0cOMWcj3aFDSKyD0gMx0A/YR&#10;QU32ndJjnMCT1hdaMbRuisAEawkMttaW4D+clGnOWfjFV2vQXMI4nXMlUJWu7+LJMtEaqvk85xPk&#10;Blw6S3aZLdBQKkbKZ7e+P6dyIz7wd17XpQQHhg5ysNUjm5W3uWRFQNjfWKXmKWuZh5+FoGOVCkef&#10;2yP12iyThIcjUBZ3uo5JFTwr6yQSgGqMwRFCvVf0+YhgcL1eKwNabrA0TDsTEvv92iiAckxO0c9D&#10;skR4cqVXNKIWNWWgUoFcwXAfhUlLcLyMsIoNarPeob3F1OGLc54IshaIIZCnONcbwj6Jvks6WfSO&#10;8gn0Puqc6zI2NHA6VrYZWOM6AJRtQ/j5pAWn82iUMt4QKYzXK53/Rg2cMLWlrnY51mI/7shIWPza&#10;WWCxV7pz6mzJ1K+h3Dtp/eecK7y/8h7F3z2y5275TGSD1VSX/NFH6l99zvB9ctYNfemtMci2JUy3&#10;4PBcLW0YjDa8XutrGIFHYcgUl2TURmiy3b58rt/KustpSD6bEsxMLuRSW5UwIxvuMYksdWeTxMi0&#10;KpHXo8ZYm5tkroRW5hdUa2BjVc0jCaVny2lrXT25bPGfyWWN1HtRfp6HQZftimVd4ctgiHo/AzgC&#10;7gFi24cQ65paPA0pY6C99Dginj++9N+nnCr7cUdMu+j3ROgxhO2TX+H9UjMElmUBmNwJIMeI49jF&#10;sC9XdRDtO3qYDFhH4d1rTvjqiy9wvx/Y94B9XXDfHfYjIKZGONKuJb8W8L73NXLKI+uxL+LJY24Q&#10;XKsPR81g0c3yqEA6WyzMGp3Uva48UDk0Sh9YumjmYm8k9SOAL1bJijHNs2rE2JiFgsngupnscrQZ&#10;6iJ/FByrZcyjon4UyifzDLiQZmm5ZpuMLB7kQEQX7Px6o8JYgx3y9+V7amYDg6231xsVQxknufII&#10;EKkHRvHspTBhGpokEfxry0QwhqOy+J3zeH55IYBX+NzqUGR5n2VQ2IwJOGpGtRqhD4g6e/qOwShb&#10;bUqcs0CkaSBvzjFGLNaV60BWLKk0B/txEPM+Zxwh4H7swMUixYhlXbFdLljWDLNZxJDh/UIbZAXS&#10;znsGD6aO40DICZ+en/F3v/g5LtcNX7z7Er/7u78DDy7eDhjvCpO97AOikLWO7g/vrzXQGDSBJcZo&#10;K4zlupc5E2yhUX1p+bC1horMsnk773C5XPDd9x/w9ddfIKeExRMDPpVrt64rrEk4QsZTNHh3veL2&#10;ctAUOaZm+eMM7mFHTgnXxePLyxscyxW7uyDdDsR4R148sjVIxQvWWTr4bvuO9bJWpYQBDRK990Dy&#10;OO4HFQ6Gw50NXm/3wsYY2JPlprQipkiqthNVRmp7VoEE3BkcbaHZEmTIHatSEBE7IGikMhkxss8W&#10;PHhobdMY6+e9QNt80HDxzDbtwT1iO1GjuVbfdQ3wjQBD2WRoNjtP90veYqcuG7NZ5Rn3eOCngZLR&#10;uaQtAZh1eRxH5/Etz4cRcDNj+M6CDyUjXw4/+M/5/+u6noYGMxC4qSOO8ppJ1Au9/cnIukyfwSPb&#10;vxkwPLPN6QPf7WkYoK+lvKaSVc2KvZm9B3kuWliPaajpowaen9kKsOYMk9PwrJnVkjq8jNe09Kc/&#10;D9jsiX0/s8+RIJ2Wm48YtI/8v0fvoVmUj3yCH11PvRZkbX1iWJ2awjIUzDjZTo2esVGe0egajp7L&#10;2b4wG9KNVAAji5XR9WrrkQM0m+xf5wfxXiwHwFX5MVFGjIBkucdLT2P5PqPrOKsfh4OJ1EgBo2uk&#10;G/8RYKwtj+T94Dqlnatn8tIjS6TR52dG/SjIWNpWaFXTSF0z2hf4Z7iPGIEf+l5x0z8C3c/DbltB&#10;e1bmarB1lHU2Gnhp663RHqEBeu99rRmlfepoX370POjrG0LozmNm9zYiiS8gvBXWpqVOA+AX1501&#10;SeQHLMX+c1kWyl9KsQVCFmA+5Vz9wLfrhewxkBDDAX+/I+WEFOk7O2Ox78cpW4jBe7aB4SFTTgnW&#10;O7L8MbGuZX42GeAMqSekGWNgvSv1fu7mImxZEUIaBnPnfOA4QlXd9fsPk0/6/Apbmf+uU45Bhjpm&#10;AmdNpsGg3F/b5+Z7yEzzcr5aIrfRWetq/eOcw2Vbsa4rfvazn+H19RXPz89FUdfWUQXBJudAW2up&#10;ZKPlbojUYwplAJjbP9/ut1qI6iwHaCJETlXl0cC/Fpo6VDLW/posO1kNSUHdzZaYmew5Z8ClTjUj&#10;1ShSfdv2iz6LS+MfrC7iMFqt0pH2yfw9epVIO7dTSmVAY7vXl84HADGJOdODr5EVtsKnzAhRp9Yc&#10;vkImXBZf1kyzhmJgm+1hWNnonIMVgxy2Ph2B7ro+lzks3pPyINfvym4Ipbbm3lxhfn2AdSogagtP&#10;ruoUU4Z6YsTpvYNJrqggOPw0dzZaXEuOBuMjcoi2+6IdoNWgTRmEqSvCrNbhYO9Rbtqj+mymmNS4&#10;34gsNVItatvAsRCyXsSTIsBWNo+t9kGunkuFhOt88Xenc2nxG/y6wniLy+UJ23rFsqzwBcdZLlfK&#10;A4ikXwnHUSyALVbGhI8Dn+43vN5uZCFu6Gwgz/s2MIyJlF0pBYSwV8shlDwuWyyG97LGtnVFMuJa&#10;pYx1W0uWiMMRDqRYzqBiATTC4+r+bwDrLVzOuFwWfPnuLW4vO27Lgcu6IKaDhl3GfZak9P8bvJdF&#10;ydlCx9TNbdSwzAqjR2zhkdxbv4ZkfMwAztH78gS3BrcItuejpkMXoLKJPoUSWlfDKMirKyrPtP5h&#10;5SJUTntl0Txq/PUBO/JCfVSgN2CgZxfIw01v0JINJteELr5H4JQsekZsRWkbpAcR/JlkASyHBd0w&#10;IKcSqmNwf71hu2x4fXml8NUSGsKebLYoLmKM1atevn8o07rjSPCWbXRInhljOIXuEsvCYdtW5GSQ&#10;BeNTFhSjTV6vo1newGj99E0qhPVFk+JamydMTQ6EaZNVKpRM9fRy1iLFUApRahZQis6lFJT7ccAA&#10;uN+PUlwTSyevwOsrNQ8xBCr+SoE3alz2fccPP/yAjx8/0msa4P0P3+Ev/yrhsl3hncfv/ut/RU29&#10;tUghwC4O5K4u3e6L/A9GBLihhrrU+1b+mwZjRvdFhkvz1NVYU5n3yDQAfP/xI777+IKfvF3hrStJ&#10;wEUKBsA64IvrBS8ReLet+P4WceQElOZqXRccISAed2w245t3b+HSHbe7w9svfwo8bXj59J7klcaW&#10;IB8PY3yRl0VsxmLbNnx6fa3raV1WxL0pc21pFGIB1Tlk0paGhW2ylnXB7XYrljsOMQZq7oRFGTcz&#10;EDYtbc1DhVZaodbqPXtzbuxwHd6oJYUjz+OZZLm3oLCCcT22xNAggGZuj845aVfQe1KewX7J7pFn&#10;mfROlgqrxnQMdWioZZi9LQ66bJIZY3zGDNZAyIgpKYdcZ5btmQ0+kpDrM2MEKMuzSe/5sqAdBfOO&#10;WKtclHu/dsMiCRb3NkiY7s+jtTjygZ75OutBgB60jjMhUOutEbA2OmtOLMGJXYq0JZLAlXO+gkAM&#10;EBqDzsrqUeOhGd5S3aYHHz1pwtY9ZLS2ZwMCHlRwzZBzmsq1R8QHOTgZ7TnscT3ynH70GR8xqmeK&#10;oqYA60FyGkCf7+HIP31mxTLaV2f76SiQ+ZHFi/4ZOZAcEXFaN5x7wFEwp/kvWv9GNbBGDTXHw7IR&#10;UCptQ+R3aKSLNCCd2M7mYwa+ErvZVGm/HHpICTorQbshUWE5zixl9Frl66DzqGZNvR4MjIZAerAk&#10;15fsvz4PhPSfWbLoh+Gnqo8YZahpu6rRUGbUS80U3Xx/WNEls3p0PsfMBkL77esB/mgAM7rmo6GE&#10;tv5jZne9dxUEzp3tSM7A4l3tfV1h1iMbWL/Umn9ZKDiQQEBiOn7zzTf44t07LMsK5IzbfsfL7Ybb&#10;7Y54BOSUcLu/IoQdfrHCj9oi7gG+WB+83l5bLRNTBdNZ1crWBgZSOU8gYwg7KMycLCx10LExRKQx&#10;AuAzJbBV+hPL3DP5rHMQZkpBOQoYYcHWhvvWQqgUXK0jesU+E1kCjHMdkUIOGZ1jVmrJ5Sqe4AzC&#10;x0hDKL9Qr7U4AmVfX19xu91OyiW2H5plp+izeLR/W2NhYchKpZCzEuj7OioCyne1gosqrcdogMOD&#10;k1QsWMm2tIDVRgY0tz2Wv4MzBkekz3Tc9xOhg4gjEdYxuOtq7dzXjzz8zydVY83nUjUQD0vkgFK6&#10;GWjy5OKXTu0nvfq1LZe0upGKGKpJbWGRNwS1KQUtcu7zJ6Saclk8rCOltDHSjhjVWUKuFeIkCuXV&#10;gKQja3dNQunq3e78cMimYSV1iFS4Wiln+nlRq46ydPoBTKlDjT35sS+LRbN15rMqFl9krThxJ6Xy&#10;vFfoz61YbE7Otn15eD4/VM8hweEcoA5DGYpMVHpkj8P7z2h4/kidPqsLGnISRZiwrerrLlNAEg6y&#10;QSwWX0c+apg2jIHzC9btWnqIBZfLhVj2ywJnPYxxZS92xd7YIgcgxFRwIgu/rXDeIx13HK83vLy8&#10;4Ha/IYYDMewIoOH8cZBl83HsVXFAdkupOCqU0OGiFDZluMp4SDiaYwQ97wbHpxussVi2FSEcdH3K&#10;QJsHw3yudJhRUSOknLEsFt4tWL3FuzdXGtKlgCMeuJVgbLa8svbXDN6PkuZbunBL/Z5J4/VmNmrU&#10;dOM7YlrOJKOtMTNdIy4bXKMmxLKYkzLzmTVPO0hjB87IDV2yhlqz/2CyNbD8kcOKEXA/Ar5n3nqP&#10;GkjZEOqCc/S9RkFVo4ZVflbNfBuFLc5C7CTziQtpnTavG7Fcg2RTcee2lMcQM0JhVvDhngvLwxQg&#10;Y8h4yyi2Krkw7MNQqosamiqGHdYiKs/u0UY8GkA8Ur9ohtzov4+YWfL50veUvXQySqMSaAiSEvn8&#10;sfoggQrMjIyYc1WqpETX+83TG8TjBQcSQgy4HwdgEgHspg1DdFhMD1TJPSPWA/TT8zP+7M//HH5Z&#10;kJHwe//mX5NPe/FAMybDOldCueQ9ipXVIIF8PtStcd3PjwaIKSV8+vSp7TuWQG4uRqwhCXKKgYYH&#10;dsHzLeC6rVgWwFmSKOaYSpFDDcmb1eHNumCzN/xwu+H5fod3JYXeZly8xTsP/Ozdhve/+IS//Hf/&#10;Af/4t36Cn/70DexbIOUD4b5jNQ42WuRbESBbRzJ9a+vwJSdDSgmIHA1DfpkxBGrmvEexOyxMofJz&#10;mYCwp6cnhI/3dm2kRK2y6HbYZa3AHO+bbJdljMG+h4l9ROpYOTMQVu5hWob+iN15ZtK2JkcPPyUj&#10;sH/f8d7d9qzexkOC93qPHoU19oOMfFIAPAYuhY9rl3sBBR5DWeacWYCzIYhmFo2sDUbqoR/jL64B&#10;aznE7i2V+lpEen7PziItUx+xXR7Z8cnCdRRMOGN0z9jcI8am/BySXalfc2TLoMMaR8CkbEgz8vA6&#10;SrBuREzQ68Qai2zS+UyZ3Of++xDAJEFB9nDXgHJ/LswVhyMgcjSY+zFM+Rk5YqZo00DqLDT2ERNZ&#10;NmaPLPNmdZ2uy0bXfkSqeUR6mTG2Rj87+vPRnjZb09KWRZN1zoHOWjVA5/1MyagJSaNr1zNyc+1t&#10;tAJMDwM/x3iLMVX7jtnv6+BZ9hNG9eRGByoakzqlYM8wxI8OIufvpzO89JlC1zfUWkpK1Fs9x3Yd&#10;Zhgaq8NqRz3gaJAlMzvkWTAa5Go2p7bBkQHRI7KSVveNhlLnOoD3TVvB7xCIcb6uy2k4+rnA2pkV&#10;mh5yM+OxXRN0hKnWKyR4bwswdIGzVJN5T0BKBRpKj8v+3qbYY748v8CY1/pzsdhYxDrgLCx4LM2S&#10;NWYk66tFxbJYHPtBbEhLw8dcyCyp1NOL9ziKv7k1Ftb6MWmv7hGoVgw8+7Oc2cKKgtKztBy3M1Yh&#10;SQjyeRqdY3xNZV9aWeHFeyKGSPkAjvyUswDbqt95LIxwA4TjqANKa4tNZ7kf9rLW4QoA5JgQ0oEX&#10;EUBNAw9XQDf5ncyJIdwNtHJTCLS+MVWfaz6P9XDzfr+fnj/vfWXotr6SrSroEI9ysMw2fYyvOAbf&#10;D4SipI6hVz1JomAsjPoQYkemPIfAGkFmOwcea+svfUbLPUz+DA8JCLxWio+OnJC7zJOUk+iNbOdi&#10;wcMcU5UKsfeld8tJmcXAuLUGq1tOGUGVwa7qX2NNzfjjYYnEMGY18SgjhfqoYj1jDWDI3slk0dOL&#10;51ED3hKX46EjDTLa2c79PCtWjMk1w1JmqjGIz+GwvfNFqpjCqC4cDYfrtYN2ybDDevxz6kIC70Xe&#10;DShfDw/UjvqsmHndj4i9o88n7UZn9lEjRUw9G5yryv2QY7UBIjMlwiG8W4qSa8GybLhen7AuG1l1&#10;egfnlrKec7VGPG475QmaDOst1qcrssnYby+4Pz/j9ZUGwOHYsd9uiClgL8HzvP68E7hlikSKzJE+&#10;Wy5DYpOrlZKtWRARRzzgsq3rJJVA6uN2lGDipgriAcfounPKgC/uDBTKuyAcF8Sc8XpfcT8O8uUv&#10;gbtSNflrBe9lsdQ2yn6S3W92Zshs0uyCkZRVW1ho+5zGwk7iwTXKduF8WOuGlJvZzzGeNdtBN3X8&#10;msuyIMaI/X6nAATn6tkpm48RK27GDBoVd8PNYBgCh4eTN2kToDcKZp+MQGPNRBwx/aXsTAMKM1a5&#10;BiFGLEAN4owK35QTzdZMxrET+84knIozZkNYtQEyW69+PgPkUpzGEGga6Rw8FhzHHSnHwkykU5RB&#10;avnXSF4v7R9m8qXRQfk5Swi9CWvgSjfDVAzTWjXZdFLEXArlFAOsL01eCYl1zleQ6XK94na/1aDC&#10;EBPev3+Ppy83WAc8Xa/teS/NDstAtd9/td5AqcABHCHg0+sr/p8//VMgZxxHwP/8+7+HdXWwOWLf&#10;X+HzAgNXPROZwcLvl1OsbBzkno0xAiH0+msHWIK3CyyAEA/ExIW5x+Wy4e+/f8bz64EvvzA4jgiD&#10;WKbPDkgRzhmkdODN5vB2W7GW62uAGu6z+gU+BXy5ObwxB+Lq8PGX3+M/ffqE67/5p3h6e4VZL0hr&#10;gP90YAkGx6cX7MkhltwCsqlJdX07axECyXEdFzbMmckZOUZRVKBOg/ejMaroeT5qeE3vhUvqgnVd&#10;y/W0dY9mWyl5jvT7oAQp0jhLZFBQPQrImw1h+2cpdgDTCHDon7PzEFSrNc7WE2k4VJXACzdF2gJD&#10;Ny1sVzMa1Pavb8U6NgMLieb5OgKD9fX9nOpHg4Lazmw0UPyc6kHLT6XPuLSGGUnCNag9s6cY7bvM&#10;lhyp2H7MAGLkQalrKVmTjAZBGsjT8syZOvARG/3HsI/l0H2mXuzD1VIFT2aDnxHZguu2+hxAMjDn&#10;7OARo3sEsmnGlhwmykZE7vP67NQ1KVtEPXpmRvXIrMYb1QMzVuTIDmqmypuRaGaN+Kzm1MOlR7kL&#10;s2ehJ7XkIUg7ev8TA12pXuVgtKmZbKdcmrHOZY0780AeWWHJmn8mi5+TLzAd/lAf4ipgs+9712u1&#10;hi4/BB10NsMom+XR2hypWZtqJauw71wzWOSzNFM7jOphmfsyGzLpmndEGNLfWSs8dDA69xHyLNVD&#10;BbkHzwdaPXBPa448mPl+MRBH7MU8reklYMZ7zYjwpv+d1RnanklaBvH68tbg6fpULVViiPCcA5UL&#10;Iz7TXlwzT2Dw/rv3ZP9TstxggHugDKl1WYvCNZc8seIXUAlvbd9aV1PCbC9IKeLYDwLZHefqxBKk&#10;mGBSvz91OTg5wzhfVKylVzS2OjlqOzvqR2JHSNMsdEmw0mt5NhBmEIztA5EzLpetBQKzosQaxJxx&#10;BHpOwk71y3ZZYYrt2XW7YFkXILM1lIcrzGhkUy1mMpixnpHiIQA/VFsWI4YZ5zxC9UzJa1BDVXsl&#10;PudGSKKmrCur2i+W+1eDwDNk9DJ55BMTP9ObVGvPKAHCEMlSIpDKmZXhksHOjh0M5lJfaYt9KvUb&#10;bAcUcqyqEgBlMMC1/Hl4pxW/GsTXJMY2RMMYPEUs1qIE+DlzrinZVsh7V2xCDBykzVQquQn2ZP1U&#10;rafqoMB2IOCoH6qsZNPOVH/6XLkGxtJNNB3LuAeUy5CkMJEhBsncR/bnH/W8zBzvPd7LfQuxYoms&#10;GOoVep0xkRoi96z4PrRWKlXM0C1Cvkb9GbShA/voSzXNiIQkB1SV8FbDhZuCs+Y9Tuq1kUp2hKPO&#10;eiJNcJmB9aP6vaqwyhpLKcN7smqLMWLzrpBgDZxdYIoyyC0Oy7rA+xXbumHxK2EPbimOBQ4o5MkY&#10;CYA3jgbJXMt9+uE77PuOcN+b2iYeCPuOEEMNsjYmiyEuZ5YQ8Za88l1doyFGUhek4pLCWQcW8Kun&#10;7MockWIB9i25OkDaWCUm6ZEaRhIfcvH295zlUWzllsuKawRuIeCyLViXBTm/kI2xsWV49msG79sG&#10;BTHpsh0QM2p0R8XkzDNLe7PrYk4XUm3ziEMQUx7IukmTIOFI2i5fS3rran9JCVRwY0dFyopq9FVW&#10;URfI0Xn/nYMoRuym04OZcvOZ5uC5In0yioGnAS32/p4xwtj7cBYSqMH1z9kfzUACfZ0B1EJBDoXk&#10;0IWBdan26F7T0CZ77DvgFzhm24RYrlnzh0yJWUJR+M/Rww2Rnm2NQSrXdV1XKtQWICDhdk8VxHBl&#10;A2uy9lRZJ/LBln9Jht2ZITsOtIMIONEy3MYuz52XrrZW6MGeolYwGd7ZMkW1lVl9vzVGuLOuJmQ7&#10;54TvF7GzjxRgN0/yr+IXuFw27ImChe/7jpINj33fByBMk7UJXgaAjNfbK273O/7oj/8Yezhw22/4&#10;gz/4fVwuNOG1hXHmapCdqfZV1gBHTlisq2FGyAmJM5MUw7MxltNZxlcOsiMcSCAw3DsDnw027/F0&#10;3fD+wwf87JuvAOPgnSmMpVB8iukQ3PyKL56e8LR8QjoObNsFxmaEIyHHiMUAm01YzYEvrwve+Cu+&#10;//Z7/Pm//2v8zu//T7huK57eXrHZHfbjHQl0SDm3YFlXHPc7FcIwOI6EEDP2PSLnIs+FRYpJ2Vq5&#10;LlTJlWdHh9PVAUgmf07LkuHOysAghMby4b10WbZ6zzmwWj4fNFDNnaJKDhpbqFvqirRH4YoarJ0B&#10;Z3r4OQMRG6vGKFuaEeu+t85JiQcVtoRxGRWQO878aGdI7myu2rDcVhk6M1ZGVjJcuOugvJlq7nMD&#10;xUeA0oh9PwOapaJIB2zKgYoe8uqhgT5bR4MAzYIcsdJmLJYRqDqyhRgNmTWDU38Huf5G4OKPtTKZ&#10;gZDE8iE5vClZJ7mygdAF9Z3Wfa09UgMJCnAyY7cDzRpHykN58NcyFDyWZUUuDY30222NtumGbCPA&#10;byQ75cYvxtzt83o4q+tUbU00Y5BrKx09+BiFNn8OrJyB8KOB18xr/cTQHUj3tTpv1uh9zqpED2T1&#10;+0cRQMhbpAWBGQa9YmmmThgN3prVjO8sF0hC3YJvtYqUSQdU97ShPK8zXqcc2kbryqhQsTGJRA4s&#10;KyCY4onNTu/RW5BawShuXsi567W0ZQhdq9yF+Op6T9vfnNW08rM1WwEZ2MvPX64e6WzPmE9n4KP1&#10;PSOh1LBBw8SAPvNGAwqNxNUUfo8sCxh8lJlibU2ggmTawvRsZzMPmtZENf6LskacGDaN/e+5RhqR&#10;2Lp+Swaxh1jAYsN4QlVFMJli8Z4Uoq6pInJKyM4RYOxcCcuMcNbVfIaaA2FMqXUd/OJZ4Moxhm1N&#10;G6mupvsUmUTSWXoQQJ1BdbS15EnvnMXlsiGEgPst1rMlpkRgR+PziP0oNVyCffOtRebrWCxqnPdI&#10;pZevazvF7n73dYd6bWNwvV7rfQ0hYNu2+ly5YrdwvV5xvV7w6dMnUjZ4B78uBZw3uO93pNh6KQOD&#10;T8+f6uemtUlWrRm5+DYb8iQ3FnCtzrHOVbsgAsUzjJP9CluIMpkpt2B4gRsQSJ7geIBuUBmx1hEo&#10;TmszIMQDGakoecVwN/Ygdio2OORJ3YDYsN/LnkZEI2PJ2zoXxW9OHGIrz0ACmtdi3RRjhLNAKuxI&#10;YvqnOgywEPuIoSHBcRxVSdKsQdOJTCfVLqPMqt6G1bYhhqVJg7EGJotcrWLXkst3MsUaCp2Ch0NV&#10;CaRnSxU+k3h/5EBRYw2cdWVtpJJjIT+fOZF2dG1uncgnFPdNXguyORLBxil3geWtxiVf8oxWT/K+&#10;xQQpOfjmfo0tQLU1Kgyw2KV59GfOW0olP6DYhRlBQsuFLQ3qR+nzMDlTk3vPWJTMQrPWIAbGi0qf&#10;YHusoK8HpEUpWo9asJosBu+5+LQw1hFTyWPs2PetnaQaJHf9pRGKODnMYFJWSm2IAmMQIqvrHUzE&#10;kJzUndO5DUawpBxqAAAgAElEQVRpnzcwZaCbEOpQ0Tlf2O4W1nks6wXr5Qmrv8BfFiyLI0VQpvPZ&#10;mkUQf4AYdqopUobzC9y6IRwH9tsN99sL7q+vSCFgjwdiBlKMCMdesifJ056D0i1bptXewihXBVKD&#10;5ZzhF49kUx32ZeOQYihqD4vIaxcROZra70BEHTBeSKz5fgiYkeCMBaxDQobJBjYCl6cV78IT9nvA&#10;fgC3+07W6oV9n38kJv+jwfu6iVsnHjojiuOskpv7CdiIrScB2RErTE8A+yLeDJlUI2nJiOnN732U&#10;w2dkyfM52xkNLnAxSIEdZZMuG+1MqjprukcAr/5u1tlaxJgWr1y/j/5OZ9ajnTKO9WfU4OVooveo&#10;EZ39s2z45GbCAxCZpD3zcj01xexFxYe/Ic/BGA7yukrEMiHf+gTwVNyQM1YDMSJyIkmQczT9zykS&#10;oxsGARExx1IYGkQeJhiylGn+a76c6u3EGIE40lezSnpzREaCNXzwF3YFjGDyt7AbKb2bgXJSol1D&#10;ZbJFOlIdUqTq6p5K+EyCXzYcKdTJsbOmfj9TpuTGO8TbDctywboQ+zqkjMVahNud5LCZXt8gd9ir&#10;tsAqtorlPThAl3z3f/i444/+5P/G+0/f4+PtE/7wf/tf8NWbDS4nhGzLNNdSkjdck+LBIaNIHMtr&#10;0nRVqxG4eWSbH9cxUi0y9uOGmBKWZSWvQJvgcsaTX/HFdcF3Hz7i48sdX2wLckiINsMtQAiAy+SD&#10;H5HwtDh888U7rL/4B+wpInPAVtjx9o3Fk49waceyrfgnv/Xb+Lf/9ld4dhF//u/+C/7V//rP8Oa6&#10;Yr1uSLcIt3rszwHxSNUayLoFr6837EdENg4wCUshKXnnkENEyqWpiwk58pA2AslQ0Vn8QO/7K47j&#10;hrdvnwroQPubM4YCdwsQkU1GzIGN9eukukkjm+wwVL99XyWP7UxwVVrcgstkAJ/pmBzyDBrtOSNV&#10;0giEG4HnssCjglpaPGVRXM18lmWQt7SF84PA994LnEEKbYfAzYO2v+mvS/NtHXk8zixlJMPvxzI0&#10;ZkxkbekxYqXrc0oOabUSQQ/yR/exDxOL00J1FNKpQVK5bvTgfVYjnO8pptkCMzXWI7D+EUivWVH6&#10;HvBrL+uKGNE1FimPg9O7YR2ZPdYQPq2caqCTAGzRZM0yKFqSIKo3cfe904mZKq8ZB+Pp4LlGNmkg&#10;YAMuIUDGNB1Y6XpDX+OZ+u1RVsQjxdxoDT5SXI7A2dm61JY88npKC5GZPeVsH5ix5/XarPfMmt5S&#10;oJwRHHysrz/XRrPgPCOC7Y6DGK3k9XvUPmVE3CHQ2XZKKgke0+94sSf1NX8hjp6e3xHrNxtu/HVP&#10;kuGcKYCEqQxDHkQwoK/XQR9Mq0Fq05EOZJaPrOG1tZAkKUAo8ggJtuLPrQKF5mqDkc+8fM9+2EMA&#10;5Sg0luXtI9WC7A+01ZJe91I9I2tgtvnhgYX+fJpUVTLvTgMrVl7r+r4NWxqQJfcfPsNZdaHPD630&#10;IBAhIcdUFcS8jrIJ8IuDtx7XbcP18gRvPI5jRyxZXfQ8AfAGxuZaP+QC+KQYYRIBFmT/EyroFFJE&#10;DrkQazJyDtVKgSaiAgdIqEOGnEn5yUAsf3drHVZPzOs3b97AmBa8uS4UVkoK36MOR3PKFcKyVoYn&#10;N6UKKSBCs4q778S+h8GybEINWIDUZLCHQyjC2hDKe4dtXSvhxzuHZV2bjd7i4K3Dsnh89dWXePv2&#10;LXLO+OUvf4lt27BuK0z5nct2xbZs2JYN1jqEg2yEfvHffo5Pnz4UcHxHzsD9aLastu5zufapHN6b&#10;CzjNfuAptHM3g0BOWi+5kpkMgCMcBNZz9lVOcEW57CwP9ikfIeaWs5PL2c/4CRFw9jpklPttSnS9&#10;aEBDoO99vxED3Trqq+ueayrhLWaBeRgiCBkYZJMQChM48X2q8EdJPePsAFuhbpjc7F05pyzXusSW&#10;fr0NEKu9rqpHqJYoAwBDqgrvPFIugcFCsVyzTLLt8LLKEIdgmtdapRowVesqaflqy8CGhgYO1mTY&#10;hQhXqOcED45Xep9i89oRQxINuqrrQLkuOWv2uIVwnkE0pLq3xfqlXpucmoKgKHkyyjoqwxi6Bsyq&#10;D6IvaXlrQIZfS42dyRIphKLmMBYgPLTaksSyVwEg9ndm6x6LRGIBJEODr+6cygkmC+WxadY+1hZl&#10;SM5km1zvA9fHPS5ZQVyDbvBsDGAiXZMsgF9+po0tSqecav5D4YrDOjHw4owCqe6AIgFx9sSJWAHA&#10;JMQUYP3S7pM1QqnA9lmEe1GNb2GzQU4G3vryHFkYm+AsYZzLesVle4PL6uC9gfUWfl0Bt8GaBdvl&#10;CrdQIHrYD6RS32SA7NNKH+28h/UrsgH2lx0vL8849leE4479Tll7IUcc6aA9rNhiIwPOOLJXTgnZ&#10;pIpdyYFGG/iHSuiMh8DInCBscuA5mfjT/SrPT2YQjl0qaktEOEkIBwVFu4VWZ1nvJtM1vHiLZBPw&#10;dMV9T7gficisMeDleUeKxdXi1wveY8hQ5xRhzdoesXE0uD5qwGdSyBGDaSY7njHdtHfwzEd4xCAa&#10;sdu4qZDsLM3SGBWpM0nrI59mtgjoC0EMpVzyz7UPdF/YjqXRsgEfNYY8hWaGmfYi1b8vQ6lGDJqT&#10;fzx0Kn0asiR7mZXpZKPZZFiQlNEAiNbifruR9UsB+cij0ZdiMSNnixAEiJWN8LXLWLyp3vhZXK/a&#10;BHEj3IF9Yj1YdAEts8BHaalgnaGgoJQhZyQZ+eRxPGMIj8CjU2p5AeFzyWuoz0cG4hHwdLkSoITU&#10;TfePcMBbYmHvx4FkqRjY/AJvHayxeHN9QogHXp6fOwUPM2JSzENf7kchSzkDr6+v+I9/+de43W74&#10;8P13+D/+8A/ws29+Cmc9YmXdo3hN5lpYJg6gK8WitSVYJMlGnNZIzMU+CAlFelHsZVKVklExR/cI&#10;hkNmHJ4uT/j04RnmJ28RDtrUgy++jrYUSynD24yfvLvizQLc444Mi8V7bN5g8Rkm3YEjwsHin/2T&#10;f44/+5O/xMuHG5xz+Lv/+HN8/cU/h/ML8rLSYVHYBsxmv16uCAnYwwtgCisbgPfkmWtsxr7fAE+W&#10;QzA0NS6RLuX7oQ4yLpcLtu2CGHs7inAccMvaM37K+rbFg5+b26Y+wpRhPWJja2ZMv6flE0AwAg9m&#10;e+3MF1Dbtc0Y+405OAcx5L/PMmJGn7f9vDkpCPSz8Ug5MLIhkq+vz0UJrI68tEe+2fq51fYvej/S&#10;9jpS3SYVBzMl2swWSVrdzawxTv6v4lzRezTbGMy+sz5HPxdwqz+zPn+13dwjq6ER+1qenfJZkKAd&#10;N996+D0c+g6sFD/nvy6fydF944G1trgZhR7z+0lmOzNtfyyBIAsgiYfdMthd13yj8OTPWczIfUwD&#10;brPX0ID5yAprVCtqEsXIx32miqkDnDIkYwBMez1r279RnTELt36kGrFG7EUwQ7WuVKuOLK56OxHb&#10;kUDkddM9CQ3H0vDejfZFBnxb+PHMW/l8pmTx/eTPy/XRVGkNEJsNJmekpNm5pi2htE3h7Dlpr5NP&#10;g1atjtIBrCel6AM1btvf8tRbWe9fmpU+yxvQ55Rk5+t1a0yztdEkpf51U/PKFT2W3CdGBJ3R8KkH&#10;8ee2XSMA39HkCCmFWht47+FWB+cNvv76p/jpV18jp4z3376nmk7lx7XXz52VWa2hUuh8fRk8pp5X&#10;9ZKsWH0w1B8F8vK18Y76L/4+xlgsi6PMKOcAbK3XLApgHT5aCMxi6LtWb/nNrAhHrP0G94DGGIR4&#10;lBDVYhlUWM383deiIF7XpxqEu6xL9WhvQ2SqW96/f4/jOPDy8kLP8ycgW2Laer/AG49tu+Drn3xN&#10;Z6AtYaPWYq/ZbIkD16q2ge1ssjxXkwi1TPmUD5gz5b0ZjBXwxYweyBlbyapiNUAse+/r62vB/Ni6&#10;NhSwkV7vfr8jhKMqh+SAGADudbhC4JRxVoSm2q4faIP8Nii0JfyUQGJb4E3B8OdBZgFtnW09dUwl&#10;ZDRbWCnZKLsyK/OtYea6qyQDrgvb2ZprdgSBs2XwBa41e3s4djDonnczqPONshsrFi3OEev7OEIl&#10;2jHAHkJEiW4ttlFlqFVA8lzCb0M8Kv7A98xZB5sMsmJfSwY5q5CyyFwhSyeJv0AMPHgAUtRLNJVB&#10;ygT68v3nHskYW67jXn/PWovFeVjry4DRFzDW1gFMjAeOcCDEg1RChdgIQyC3c5SFcISAXPZ7+hxt&#10;BF3P5zKXZnC2gt+52P04EQIOsoUyA6INW8vJwUfOieyehH04BLPfmEz7aya3g1QGkjT0MCVLr6wL&#10;ZoGXegJZ1OSmnAWF2ImSZUB2lkU5kWkQlEPJ6gCQXSIFTVFo5ALom2wrA5ZxR+c8rKPcDucN1nXB&#10;tl6wbU/wboNfGC+JJVR7Q05lIB7pmfR+KSHlge79umJxhbAaIl6en/Hy8oL9dkdMB5ADUgl1PfYd&#10;e9jL2JIIuIApj00hzpn2fDWFb+6Ch9te0WPVrQ6w0x6cnw0aqOWmOMt03cJxlOGdo2ERWEWRayi2&#10;8wCCweKBp23F62XF69NK/vf7gXjEanf7awPvR015K87MqcCShY1ubjnktslddXOBDiCUm/wI6B2x&#10;lx41cnjQhM6a5JEMfxSiKwEL+XlOYKn4nDIrYFbcyuvZghjEYcyy3oxmq2DHwWqfY09qT8CRd+Wj&#10;a6pti2ThNvPlkrJF9qKUtkbyIZNM1FGjyAFOztFDFGNEciSv2Y8dy/oEWwJXbdm4UzbIoQ+ssa5s&#10;3rFM2b2ng/K+4zgCYupDNw1LUUvwTtKKB868HrCCNMu1Np7OUuBLIpZNsfFHJa8MmjPdYM2YsHIY&#10;lLPHZVlIjZBJuhriAWeavPB+v8N4ETRUDqsQIzFqSrr9tQC5SBmLc3DW4ThuuN/vJbCoHfAsuT5b&#10;jZip3RKz95Zlxf12w9/857/Fy8cPePnwEb/3O7+Df/o//jZ+8tNv6FA2EcZkule5hOhwyZNyOQRy&#10;F3DD4VsZGdabKpmlQjfVQ5ML3JyaToHX3mIXvLu8xfc//ICXW4C/OFI0ZACORrarX0jtkCPerA7f&#10;vLvih/cfcMAj5YQAsnlwK9kAHa93/OSLd/iN3/ga/++f/TWu64IPv/qI//qffo4v/sU/xuXNE17d&#10;9yQ6KJ+Dr97iF6zLhtdjb9JOF3G5rkBJZ1+XwsaCgfE0kCEAle4rgWUWMQVi47gWfnm77di2tctv&#10;6K2Z2j/LjJERACsBc8kUHgUI6rNIA9UjObtummcAhnxfbdXCUtoeNJWHvJnusaO9Ub83XaM4AHDQ&#10;MYwfgbszlq5+X2kdokFhDdjN9pERuDgCUzSYOTo79cBmNKjW4M3M4mcEvMrPoNdaVxx5X+sXvt8S&#10;vNPgg75uujbQofCj78triyX5M1BKKxib7+OZUasVFZIZqp+zlBKMOw/ZOdhOgvE652F07ozWph7Y&#10;PFJIjiyORoOikd2gvsZ9Uc5y2tgP3AwKc499pAt7OWc6Nwb2MbOQZ70/aSLKKAtqFB77SPkiGw8p&#10;89e1uvy8/N95H973ve51um7V3r5D+46Bvd+IrKLv/WiIyJ+L17/3viPIjIYm8tpuG9lt7Pve1d3S&#10;iqTZ4pkp2UGvWz1EGA3QptehqFPIiXGsihx5uuu9Y5TLMMogeBRgx2ueme5sQwDYKQlKr3dZZ4/2&#10;1P+PtjdtluTIrgOPbxGRmW+pKqCAbrIXsbmIHElmYyOb//95Pg1NI+NI1FBGskl2AwWgqt6SGYsv&#10;8+Fe97jh6ZHVY9bTNBjAqnwvMyM83O899yy1B758ff3vdY+Mu+dKJl3sqZDldWlZU+4FnMszXOYl&#10;rOoTXCn5Mrm8Zv3v5Yzdsrja9nZqo6CQqqMcWinBL6ozKTMgg1XWWrJrOXX487/4Mzjj8PnzE56f&#10;nwgQVrppabWeTeF672IwpLYKvFIuihK+NeS53gvRDAxdbSL4cwlr3hAC2RAA0M4ikySzXUZWEISU&#10;rct4DYIsEqw1WIxfB3HKwNms7DQ83FAFVFQliN2i7x2c7VhlqwuoqTQr0AJbOISE5+fPTIbSMFYh&#10;gX8/Wz5EpXDxMy6XM56fPxcbnsvlzBbAqYSIbq4jk6mWZUFUa4+ae5CYIhBiCYTNfu+re6+62m/q&#10;bIh8j5ZlweLnsiayJQ6wdT6QNULGdWpypMQ3ir1QrisZhLPlfiYYZrdacaYRuzpekU/yeioEES0M&#10;2Pg5ckxKqy3yNFu8aB6qrPvJuqaN4cBmpUvtTRZECVbzd+O+UEFt8gZq20XZG2S7l9ppU2IFuux3&#10;vviDZzCZZi68TwkrHW0MnDMIcYGxNFRQiDDKrj0qUbSovt2135OKYiP+TlrbpaufIScDtdp3KWJu&#10;Q2kGbueC73VDB9dbOHfE8XDAYRjgrAOShnM9XN9DG1t8/rNzQQoBs1+wLDOWZUb0EfM4EvA7L5iX&#10;mRUYmj3lWd2mgMB5DGRvvNpsGaNJ/ceh8koJBj+z3LPCI2fmhUh2Uop/TtbiMnsRjKGkEJiBL9VT&#10;BDpzhAyDwanpNKE4JDbXNtnho5AgI9tNsSoscj5GgiqDN4CyOIwCfIpw1jJ2aFeSncoKQIvO9ei6&#10;jv499FDOMek1D6XItUGz1ZYhTRCCJ0Z8jIGfcUFizc4CAJZpwjIvGC8j5mnivdmTCi8tZI+T8RhW&#10;QgABxYuq2H76dcjC9kaRNz6lqsBuISNp1eQSq9j0moq+h2V8T2sHxfbBMSQsPMBlsRmiijDKbLCB&#10;nDGRInA6djiPHYbRYTg4XGYinar4hxnn/MHgfc0+bH25PU/CPdbRngxW+ifealr2PksrDPFWIFL2&#10;pZRFa6vha4VDyUZJgsotRlTNmq+b7BawLX0a60aFEUSE7BFXDyICmgV57Re8tStRTeZHzTDxfrlq&#10;NOrrk0N86iJxD9iRBXi+TjKvoGaOtqx3cphELQuHVkhKYV4Cjuw/p3VkLyrxHYTFUd6QJYMwh+Ao&#10;reCMQQizWIeGhVw0pUVKG+DXard5ViQ4tmfREVlWVBge0Jsmr2YK1mCHbHZaAOKaKdADkab5IXkA&#10;Gt4vJXgJUWEaR3SHHtqwn43KhR57qXXkR6mTQmAGQN91JIHCjBADTqcTDocBizjEIQJtWs1iS7Yf&#10;Y8KyjEhJwfsF33/3A16eXvDd737Er37xz/jP//v/hl/8+hdwnQbSAqUCjHYF+I2JhhEl9Dr792Qj&#10;Q5b/ZVlXtosg/0dTDscYyNKHDki6pp11ODoF31t8mD7i6XnG8fCA2U9QFgiXCcehgzMas0/oeG2+&#10;v7/Dv31+wRw8IoDL/IqXOOMpeHQ9oMICZyz+5q//DL/9x3/G6+dX9Mcjnn/8jI9v7/DvfvYzvBqF&#10;1/GCx67nZHMC30MI5I0YIpBM8b4cDgO0MQjINgIxG5UK70p69ueZwxo5JCqHnhVl0AZE2zZwkSfm&#10;4zxRmK3Oz6gmH0+0g7nX4VLaAFT5z2Wgdkq46UO+11jWQHs9vGydAa2BmVLYZfPfYlzLfXsvdHMF&#10;XuPGskCybfdAC7n3yuyWekBRs0lq1ULrurT28pbVWu1T3hp6t1jjrQDvmnFbnzlyvdT3SK6bFvOy&#10;Vb+01F1ykL7HQm8p+Fo2DvXvlBlArftbDwPq4UORtkuFo8q2Isuu2qTUbzsDGLWjdNi7N7dIAvX1&#10;37sX8vflvy8WDkI5sAcot57/PWVKzneR66T2Yd1bi/K993IVanC2xb5uMZLrWmFflYNNjVbn4dTn&#10;v/xcLVC6DrbfG/7vkTtatlGSOd2y1ZK2AtlXOKt7b1lBtYD0DIjmgYUEDrM3fgtoqu+tfGZaDPA8&#10;OJM2oLWFS76GLUZ3PVhtDR/l55LXtd53vtS7hBDhnAyjXn2hW5ZeMkOptW/U5+PGDmnTx6SNh38G&#10;b6WfeCZoXQ+J20qY1lna8qdvqahrogz9HtmPbRnxmXG+d77W/Ukd+tsaoss1kFWM1wGFq62BBJOM&#10;MTDKMoFCoTMG3377M3z7zc/x+PYR4zji//kf/wPg+lgpK+73aukqe7s65yX7TufLQd7CemMXkAsv&#10;CWApheYQMgOXdRBwa12VZ9gwAzVbVpQMimyBkKrBDdjOMzEIi2KBqQ3QKYMYF+6XE2WbITHrXUE7&#10;U/z+tVbs7WxgjSXAxmSwPhDRyZMtSGZ+ZgY12Xl4ca57KGOACIRlKf7y03TG5fJCn11rVgGnlUQj&#10;n2cxdDQ5lwJr76IBAn82tZNmJi82QaOtczbGiNfzGZrP2HmZIG2JM3i/5mpAWMNosVava54M2Ne1&#10;Z1JCNas0jNj/dFhxnb7vyvVYMRcgBGIFGx7CrNYzDOprTUrkzXA9wlrHIG0kFq1S4noTM1hj9Q8H&#10;osgcMUXVrHUOmcwTEgJ2c15CZvXXGZRXA0W1VZOFEJCyVaEhS6bcXyUA/XDEyXV8XTWHh2qMlwum&#10;aST70+RhjII1DirJoXkODsYVviLxDmLwG9T5JVkZQ7la2XkgIEKj7wfKnmO1Og1IFLHeteaBFikj&#10;+qHH4TjAuY4z42wJZtbaQRvKPdOGQ03z/hESeq2gmEyJ4LGMI54/f8Y0jRjHC6Z5wjxNmKYZKUX4&#10;MGNZJgKdtWNbOl8IxFKBmocP1y4Q6+A/yvook/cUsARfLCiNNYieDruYIpRRnB0hz5icnREE5qnL&#10;kEiJfnfN7tFlwJdrpMiWtM51vBcBxkRYo1mQYIBEVkudM+isKeHWxlgY57iX1mW/c64jazDGf6Bp&#10;LeY6WWmSLVCOJA8nlwWRvwt0LE4TOZPAcyjtOI04jxNC8Aie7HlDjAjeI0QC8GMKJZDbcDg5hXTH&#10;khMkbfs2wxbGaoyyvGzYVkiR/dfqE8WuE7lGjhFJb7NcC17HIe7OGnSux+n+EcPpASkkjOcLzucX&#10;TPOIeRqFgjgVnERaM3aOsjHvH044Lxc8X15wGDqkAMyX5Y8L3ssGYFuw6V0Ge960a+C31djW4H/L&#10;b3TvZ1sNSs1m2WOGS+l1PQiQn6uWMddsC8lqaw0rcsOaGR/p1nStalDqpkEyWmpbnLrZXMOv0hWb&#10;r24is2xS+l9aa8rkKxeveQJNxYluAtCy4dtn1LQtgvL3k+BcK3ztKq29wcapC5Rl9tDaIoSFQyYq&#10;8C2twxKNPHgxBcjMbHwdNLyfy2FI14BkPEkBKiSWW/uysZJP3DXr1Xt/BcCUz8uHSg7wbF2zW1L2&#10;Pc/77bolD28DYlLHENgihj7f5XLBcHjE6XBk2xwFaEqK11DohoEm0UhYvId1FkuYkUCs/JnSATBP&#10;EwfJLeW7pBRhjd2xddoW8xK8iCkWb8AYKbToPE741+8+4Ol1wj/9/t/wV3/5F/jz3/wSf/6bX6F3&#10;BjFOfG8TnOtxPPQIMdE9KuwbtVXOxMAFhV696vjwNsaSxxoHLBrr2ArHY3AGo4843Q34fJ7wMCug&#10;d7ABOFgFeBqAJQ2oCPRa4f3jEe8+dfj9778DnEEcnzF+/ICzeUH/629xsg4qTHj3dY+//Jtf4m//&#10;z3/A9Jrw+YdX4NcJYQlwXQcvbI9UVm9ozdc5YVkilnlC1w3QyuD19Qw99FCOD7uUEBbPB7gTa4lk&#10;hYfjkWSRyOFjRsiQV5/HrY3DyrpcAUoUv8U9P+8a9JMS1rwejDGNgzvtgrJbsNA02aESZFz9VONN&#10;cHwLglwHpbZAmdYwM+/FVzYT3MDuNbpyOCwtvWqLhxbALlVy8lnc25fqAVvLUq8+M+uCqGYn1aDr&#10;nr/7XtitZJXXTHPJhKfsALVhXt5S6KVG2Hy+LnWN0vJk3mvYWnVDXTvdAo3lvWmdh5Lhln8+1yA5&#10;FH4PyK/BlaKwBG7u01+6jrdICnsWhS2CQA1W7tnmyNe0GOm1bL1WgGUVIIEXK8lDAl01636Ptdwi&#10;l7SyN2Tt1PJT3yPEtJ6l1oCwHkK27BFrhUv9d7WVz5cGOq3PK/e/HJSew/9yrsgK3OKmGjbXaTJI&#10;UmvAMqiT6429/aQGsVr3pcU2r69R3l+2PYMqg/Fb1ykD2vX3q+9PDcDtKY5avUR+9m+pGtt1pbrJ&#10;ZL+2QgkbqfkKtsWr75zrCkBdBUdnhqcMVt/LJ6v30b3wemmrVLPgVxLTahUo82Qy0zV7GrcGbq3Q&#10;+1s2eVKRkvcXWU9I2ye51pw2sFbjcOzwzTfv8ctf/BovL2f8w//4B7y8vCABbPdi+bxbmHWI1ctX&#10;sSVk0ld5ItmGpXxGEdqaFJAUAYBpQ5yICD4ysFMPL5NQ3ccN+/SqNlo8hctm33PeoxPIskUn3ayf&#10;sgd8DtvN1iNEYPGcFaeAJcE5g2HoOciWv79RW7WHsiWwOsUEZLcAo6CiQooeC68DWhaxKG2yxUrO&#10;SMgAcsgWMQz2xxRzAsDGyusqcyT7teeATGZ7+yifbwbwi+2OWj8HdNOeTyr9pnEs7OHMkl19/S2C&#10;F0oT8fxTnRFKnd+qHzJJslYlrjlQujDg6TvGZh2oYoKzbLVjLfVhKZYg5qaFsjEC0+jWOrRkCawD&#10;oYj8rOoC7K9Dg21dlT/3Wmdp4d3On1drSCeM7QA3Cvs+Ama10mwBlygnwRoY69AfBpxO93jz+AbD&#10;cITrerZcIhXVpx++xw8fvoP3CgkaIeiNoiorCta9XDXPwRrbizFtBqjko7/uT57XhNEG9w8PuH98&#10;xHA4wHYua9S5cuT7b8Xe4EgVETzn+uVhZiTGf1I5x4KePx8CtLFQpkOKCfN0QfQLUgwYjkfcPz6U&#10;6x+Cx9PTM56ePuFyeYX3BBZ7HzEvntnT2U7XrES9Yhe7EqV0yX9QayById9GFC5tZekHYa1Sah65&#10;16lsKUR9erGO0nlH4JyH4Jkxvy6kaZo2+2jXdTgcDrDWrOHbnLWjdIekDIy1BOgjQkWNru9pGGvo&#10;7zRjMTk8N0UCtBRnEGTr50yWAzg7wXOOZCCSnnX0TE7TSAB98PCslpjmCdM0srKVz2O2LE4hUC5L&#10;jPQZdaFhKSEAACAASURBVKIwdk1+Cfm8IUeayANJ9uIXuYlICUZnwB+lxqf7w0Mftd1nDduR5ZrE&#10;WsP5ICAlFkCWQX2Pd199jePDV1DuCEQF250B46DOz0gpYZ6mMmy9tlolAqiJCkPf483DPcZpQgoK&#10;aVFIyx+Zed8CsWVRLf1l96S+NUPxS0Fc9c/vSd8ls6VmOOUDYy/U9pY//i1J+C0Jb57K5ma5lpLW&#10;4HpmPrZkty1w4RaAsTYubRmnbDJSwpVcuy7qJVMy/10Oks1Twj0/2Poe1szNfM/kRF42HTJUeBN4&#10;9qWmg5O95XqlgoHCYIKnzSqEhQ9kw0Yq2Ax0ED0Wv2CeF1irYXmSpjgAKQQlJqiqTNxjSuj6rqwD&#10;Y3ggERNg0AQJ96ye5MAmh+7Je1gPSeR6bV3fPaupGBOQAvsiUrK5MZJFALiuQwoLHTQgtjgFKWlY&#10;Y2C1wnx+peGFUugPA0KKuH+8xw+fPiDEWBQbebIPZoVDXYNfdRGWn5Wy1lQqzQU1fglz8Pjx6Sc8&#10;T6/4/PyEv/u7/4q//qu/wP/6n/4D3r9/QNd3bAET4AMFEltjoKwlqx8OXs0bcNc7KqghgZsIYw2s&#10;s5inmX0T88GaoPTMnnkBtktYYsDzOON4OCHFBQge1tHwK+UCIgbcHzTef3UH9bt/RILBNL9g/Pwj&#10;FvMZb36M+PU338KahO6Q8NXP32D4bw7nFw/rEi5PHvha4XR3hxf3CYkDhaJaw4JCDGWCn5LCmzfv&#10;cOgP8EtAPxhM84JBW8p64OdPMtnmmYof5AYIlcRMKSh9zTCjAcC632U7BK25qGvYqLSGwLlAnud5&#10;o5Ta7jnXoNJe4OLKQkm7Pne1hcG1Vc4WuJcFfAu4kuGLNWt4yxJEUy2158/fAjVry4e8j+5ZnLRA&#10;6NaZd2uofgtMrkHfvL/XLPpbar3WcKb+2e0Zl67WgrTF2bOpqO9dbnClWq5l1dQaGu0Byi15dbuJ&#10;Us1sgyYI/QWrJnqO56ZVyDrw06Qcq6+35KPuWBTeYt632MJ71732R24NqmrlmVyXNSM428NkIH67&#10;t+iN+EauuTzoyY2+fF5LePkNH/PaZ3vP5qml5KlB4/oa5vW752MtBxCtZ6cG4aWdWW3LtBdK3GIx&#10;t+y1agtMOjdsqT3WpnkbWL2ugTYgKtdOJsWsrPi4UXDKmkgqfG8pNuTQSypaWgBb69mWzGRpi/Il&#10;ZUpNDmrZR9bKHXm/WgqnzCDf2tnhi72NDEv8knJsTwVza8Alv0OL5LUCKfqq9m0Nv1tqa/n56oHm&#10;VtkDZqorcR+2Q7QUqf7JNlp7160+J1o9pgTKas//uk6X39U5B6cdhkOHYXDQGvj7v//vuFwolNU6&#10;wyDYmmECFYslx5UCiLwWC9s++8nHbAei6pqIQKFUDWI0iBGb92bvKUA6P/drWHjc5Kfp0oGtYHMm&#10;ENU9aAZ85KBj+xApxDxAYAY0kIhdmWhQcToduA4zjF1oGGvgQygh60RMY/JGzP7RkRUGvH8yuxog&#10;u4Okrmuq8kyn1RIoxlDeV+utJdP2/BNe5CoVFUIZUok9NZ/RWVnRwkmaFjnzjJCDfXmv19ZSYKwx&#10;Im8vwXO/n20v8tlAv0+X8ODaLod8sG0B0HX2J2d2/KqcMCLbxlwpqEII6HtHQ4+okf3WFTNsrbaC&#10;pKgLS5k80U0ZWpVg3RA52NZAISEqoO8zscisoaNKw1kIBnbie4miRKDhEv29cVYosOi7zvPMyhD+&#10;HOxxrhmo77qOQUi2bnIdvvrqKwLDT6fSu5KjggISEeGWecI0j3h6+ox5GaGNgoGG1q5kGmyDyOW+&#10;nsqwUqm69sZm/6+VUKu/O2NdzJ4f+gOOdw8wrid2fFRk+Zt7/vxPDMRyNhrakA9w/rwJEdCKs695&#10;fYdAVkbWAtCY5xHT5QJnNVLMZAoDy4QzGwPefzPgq6+/QowLpumM8XLGNHm8vlwwTzOQwubM2Vqm&#10;Uq6HZYZ/SlQDRiapkSsCEzrpzpUecH1GUwmJVblmKkNGDet68oLPgxseGhkecmlFvbizZI+moa4c&#10;CGIMWJYZh+MBfd+vzzAPpBSApCy0PcA4B2WB5Gf4aSFCn10zA4hBn+1tNA92FZSxUDEiMdF0JXqx&#10;GbTSMJxEEULA6+WMaTxjWWb4eeJBIg3HpulCSv5lpP2M6e+UJ6CgjANFDUdYZZAUMfI1n0OGff+j&#10;kqtztShMEMrxtB3ma6VA20Yqw5crwhUHyIPzDvPgxlpSuJzujuiPJyjXA6oDjIE7Ghw40F0r+i6J&#10;MbusylQi7wCa6gcbE06nO7zzEWFOiDOAoP644H0OmChWF1C7QFvNwFuB2dgs0vfsPlo2ChLUzcy5&#10;1qBh9c3P0p+0Aatb4EerUVptRUwTpG4ViBKYvxoIxFQmRtn2pgWobOU6WzbwXnju6tdIvpZ5aCHZ&#10;SC3fyhz01QIBZGGbGzw5rCle4IKtX9KrG+ycurFt+XjWA5k9mfHe8CSCvW2YeaBZMhSDxsJ+aVbp&#10;bZOTgbeUoBBhtYWPBHgieQCWfPERoVViCxJfEudTmU7T+ajZu6p3lmVZQIgesSG1rYH3FgMu8OFX&#10;h+G0hho5qCPL1HKxXR6IygohF9N5BKG4sCI7lYDj3RHLssBT3YsEjaRpemitxTRN0Nagd478ukKA&#10;HRzJ4EAhSFY5ONvTxNuqkhS+RiRe23PUyoG85qRcTIK2CQnLTAeuny9Yxgs+JeDjxyf83d/9d/zp&#10;z9/jl7/6BX71q1/hm6/f43g8oOs7dJ1BWDyWxDZUIH/jTvO1NCIMSiUEFeB0h+g9lumMvuuglMYy&#10;T2UzNxp493DET59HPM0LPj694ps3D9BKYZwmLHFGf+rgAAzGwCOgN8C7zuCN1fjJByyLx+I9xhTw&#10;b999jzSN+M2fvIcyAd/+7Gv8zX/49/jbv/2/sSw9fvjhBb/5swSdArzyZFOTNG3xKhZbJ6sjtAFc&#10;Z2APCq4DlE4l6X5ZFlibYF0PZTSCD+iHAcs8YxwnYqprS82BISldYCApRg+nLRaWaRtrBAi9DsUU&#10;/x9iIC9pbcVeLUNLa/l9Drqlv5ONCf2cKs3Y9TNmNoBNSrH4kLbA1SwPvWamADkjYfXBXAEpebbt&#10;AdtbgCsXzXHDitlaR6SicMrs0r0w2pbnaO21LvcXyVTcAir5uaSBZ2lCyjUM1fXVxYJhLx+mxTzK&#10;qiPpV7zHIt2zgrg1+GnZ2uyxH/cA03roLGX/rVqlHvS0yAitIPvas12+vmVBuMfqbq0BOfhqMfev&#10;SAHZJicJuX2KTTUEvUcUz1K6aWdSXx+pDmkNPPZsi6TlYWsAVA88+r5nj2jTBIBX+T6ag6w60Lil&#10;2GllC0gLwRa43vIErwdHsvZrKSPqIXetDtgjZkiQJQetX9spppJNU5MKagb4rVDo7XMaBas6bazW&#10;1po3rUwlwVze+thHJpCkq/wICfjWa0kOSDesXa1KmCLEcvYxUIObmXQCwMne1xkkDSmuKtZiUSKu&#10;Q1Rr/V/50a9gCgpwRz8jamxmoQUfAG7y5T3NijuVq6u0gqDek7e7tObaknlaQ1m9O6zcU7uUWric&#10;F2l3Ha7/nVnSsYBmWtsv7uMtn/+cp7TWH7F8P/nsbu1rYvn7W4MJ6uPA+6HegGEtgIv8k0MJG13B&#10;TV2sXdbAYl96KsVFUWT7DAruJBD4MPToOaNqmRf89ONn3m/YxpHX0DwHUp9EzwC2YnKX2lgbkmcw&#10;9Td+8YBznOnEYHloEAQiVnA0sRGPAlRUAoxS/N1TtcdHDhHkoaBOWztYlRBTKDlirQHJtv5TZd1o&#10;Ed5a8oGy3UsElFHoux6Hw4H35RneLwy4+BWQzYKs/OzlaUI5Pz2rZVbFpQBIrpQy+RHPRLJ1P9XE&#10;5mUEX3PI6tqurdclISGqxjmX/eMVYLIhR0wFJE9ISDqv8fx80nu4voexjj4PM161c0jJlr2H9guP&#10;zrJVBmLZ09bvSf7fOl8LrZnkw/UhUFQgq4I6lWvSdW6trYRHP4qqN8E2mM35/uYQBKVUCfBMKbPZ&#10;GTST8vqsks8kImh0jnqbpCKrNlTZ98FWR87ZYs2rtSmqLmP4TOK+QSEPJwx8DisFk+SUgjUK1g6k&#10;ClERSpPtyeF4wt39Ix4e3uDu7o4sTpVGjB5h8uxfzlam44jLeMbHTz/h5elHGoFtAkwjA5px009l&#10;nIbUMLZRD+sNOasGjFcSripEpGACzudX9MOA/nCA1q6EO2fmR8onE1vOYgnwfkIMRK7IqrCQyE/e&#10;aKFySMAwDMBiEP2Iz58+UZ4BSCGTlEak1VfUQUCEdhZadXDDCaeHiBQjlmlG9B7BLxgvF8zzjHme&#10;EXwotVAInvd4cd2sgfehUh6yvXHaZuQMAw0mksq1NK1h5yy6rofSbDOsDQ8PLVxHOIkxndgzEqyx&#10;MIWErDaWsnk/LdmhKRW7qPz8o9REASoqKG3heiaysLUO2KoHPiH6gGUiJIS++0iqHlZJKKykzRQT&#10;Jn/By/kVIQb42WOZRiBGLH5GSIH3+4DEQ8sorJqUIfyM8CJVwo9zxKDJQcy2TCIIWFeCyKDp+Qtz&#10;5H2GFDU5/FWV0O98ndQm96l13pfBcs4P4dBd6xx0Z5E0p0ckA+00DndvCD9MEWFacBlHPjPWGjbX&#10;qkZpdEYjaI9kHU7dEefDBePrCO/sHxe8l8BK7YGVmePZYqEFvO3JaFvMiRZbQr4mM8tzM7S9yGth&#10;b4wp4TQtv2LJ4KgL+7owbMk594DXuvjbhJFqBZ1W5keomJyykZcTwZrddeNONX1Bpcx/jzUn5Wst&#10;2W2+v/maSubD3vBlz+e3xWKsAbe9jIIWMLAZdpBWbS2O1GpBsMxL8YnzftocQqWo4NR0mnzqUoTm&#10;QmOeZ3gODcl2OlE0mSklLPNSAoNLoW40smq49YzIP6tZikrh6rrK5nzLbsoKi2qdYmuRcfVcJvY7&#10;56AnZ2mDOhwPCM9L8bRMAAU0MQsjgyeL9wWctsMRl8sFr68vMIOBNY697UU4M9BkaNVrIbPepP95&#10;HYQsQaNctHm/QGuDp+cnPD0/4/e//w7/5b/+Nwx9h5/97Fv88pd/il/+8hf4+c++xsPpiLvTHYw1&#10;zPphyZziwBkoIf/WWPwZnbP45v0bGGsxTQumyWOaFD49veCnp2f88PmMp9HAPv4M8TLi0/ML3IND&#10;Z4AlzIiXgMObAaYz8FNAby3enA74kzePePrue7w5DniaB4TpCU/TBP3xI969OeHu2EP3Gr/681/g&#10;+w8/4PX5CZ8+n3GZF9wbCg4epwlzvxT5sDYKXU+F5RxndK5DSBMSKJhqeX3GcPeIlDg4mp8d6yg8&#10;d2SJnmQAmuJDmj0A858b4d2XKjYkChtg9ZnM+8a1F3ILfJLrQq4ZrdOVlcF6hkhffAIF4k4AVuu/&#10;tzL/tBlS6ixxTDVj5XpYfO31HYU/XtvbOJXsjC+d0WsxIv3Q67PpVijo+v8TkJLZI/J7K9WyAYFQ&#10;1OgmE1+CJtL3upVnsgntbth6tM6X2hqoZSNmBSuwxSreU0x86eyp2d8tYL1ely3Lkz2GXM3cbH3P&#10;vXtaK7H2vltLTbF3vWtAdvWzTk0Wcus6SAB6b3jSevZlHVGD2nK95XWWmaoS9JZ1Ylal5D0rewi3&#10;pP91/dUKm5U2bzJkux4qtJRBdZ2XlY4ty6DaO7pWJbTqsRhjYVJ678t1WcF+YpjJemQFcNtEmlZN&#10;eptZvv6b9nC/2Ru/pP7d89hvgbvyfte1Tx3gq9nPte4XNvZU+rpnkQHQ676VSv2X1H7QMLE1UakB&#10;tqxZxyzYeshGXsrX34/uc+AmNjOwgxgOpKvXt/zy6RkzuwrpWwpkOQxbrThTs7daQW6IQXVbNVxf&#10;65ZqIZNcVssH2Vddq2dW1QaFV+6difV3tLbbnM8bf3DxDK6D1wTJNautt7IFA4H6K/imGYxTUDBK&#10;wViywNCGgNWEhBDJj7c8i2kFfGPwBdCm6xdLeLLsw3I4KVlhLJveVdYU6/NoVuA+EaFJ9pD0fJtN&#10;EOBeYPst5bFklUcmXWRygaw78jAwAzQQEZ15LZDKQME5g3fv3sAYg08fP+L5ZRYYRxDBikGA3Wnj&#10;Gb5mxMmh3pYdL9XjtRojE5FWmx0UT3NVrH+ugZjgPSkX2N6inGXsM04q6krJDM0Wn3ENMSj1D5AM&#10;AbwahpWtmhTGxlHdAFIod13HCqTYVAQpKCRFqmSA8vhqH/qNZVu2HCo5BZlxr0omZQwBIZKS2BhL&#10;TP1KdVdIhqCBj7amDAzyEC+VsOe1DqVBveLnhQdNKWJwHRHmeGPK3t1kqxRLTpuxGvBhcz/L2a3V&#10;aisdEyxPY5Sin4/8zFjbwXYdjqd7vHnzDnd393BugLEdjHNkERICUiCQeJp9sTh6fXnG88sTQpiQ&#10;YoTnZzBFOTC9xqZa1motjGu19rl9puccxJQiXl6fWcFwQt8fYVxXiD8EikfegwLlRwg7JZcxJX79&#10;sixYlgXTNMFai2WZgadPSJxZZ7TBkAZ0rkNvLJylENFiX8pscApzZZzQWPSHDmGZADXg+PjItogB&#10;yzwjebLyneeJAnFTQPCeod+Mf4W1Hsp2cElx/gBlymmly36e10G++tZYmK6je2/o9ZHPQOs6KLji&#10;jZ8DqVNMSFx/KE3ngE00xM82takQblACcGOKSJ7rOF7rUDRAyYRVel3KqcMUwMqWzwANUmOK8MEj&#10;BQLwl3mGZywwJCI3hBjoz7yHUxSk7lOgofGylIFhVgGGECg3xKxWPzFRWLfOqiM+a9a9bL2SWaGZ&#10;6+1cy5kNBrvmraw1u9oQ8hKHU3u/KkDyuZz3cZVWKzYaYGrep/j1pkd/ekAIM/zisYSIFGbC1ZA2&#10;WTpZSaWNgk0a1jl0fY/D8cCf4Y/OvFebokMWoS02oHwN/UybedZiymWQON+YcgHF66VPb10IZImr&#10;LBrljZJ/vid9rN+rBdbXG+Ba2Nlm06oqaQ3Sbbn+nl3CLTBBFqlS7i8ZmHsNTysEK1/XbLsgbYjq&#10;wN7MmFqBTrVTkKVN47R3sNTN116htwVu+IBNKJ9H+ugnnkxGbZqBuTIoMIE+ozYKXWfX4puLOCoI&#10;IRoQVaSRSVpFcAOcfeek7H9PvbJnybBn3XFtZ5WfDwZRUQ2a6gdcMEPSEmA4lOYyvUAF2kxjSrDO&#10;ICWNZVqgjS5NN3naa/jZQ7G06nR3Rwde8CV4Lk9ulb4O1Kxl4y2QKm/YMmSrHbiXGID0QFKYA1nY&#10;+BDwP//xn/Dbf/1XHP/L/4U3b454+/CAb75+jzfv3uL0eA+jNA59j/7QF8aO04YOBa3g04xpmvB6&#10;vuD1MuLz52d8+PATfvzpGR9+eMLrlGCGR/QPX+Pf/S8dHt4qfPfTRxyGRzwMAUYnaJVwfn1Big5G&#10;G+gUcHIGv/n5t7jMF0Qb8S/Ld/j9xVPgzjzB/evv8fP373Do7qA7j2++vcNvXz/j5fkF5/MZb++P&#10;pCLhQBvDrBut6B9rAK8TlImI8EjwSKACwxoDZ8i3P4WIZNbchdfXF0zTxM9sQG9dATrosIs8MPEV&#10;AzUWEKAADvzMWOsEQy9tQmdq0KkFqkoQURae7TA01WRFt4IC5SFb25jUe+f1cME0Wdu5ACYp5srY&#10;kN+hDkvcBkvHXdbh3h7QCk2/dX5INnnep2T2SIvdW7xRK1s8CfTVQ4xamfYlwHyPqdnyfW6FRbaG&#10;IRKUqNdSS6HQGnK3WOUtFnm+9rJW2QNj97IFWteydQ9br62tXFrPz5dAubr2afn3XxEVGgOIL1kr&#10;qRvKtD27qNawYM97+gpsqJ7rAlTHuDIo8/uhXS/tndOtdduyqaqHVC17kb2BUX32ta59bYmYz81r&#10;C0xViDG1Qkg+Vy2LR1mv1YHJt2x08mulSnQvbFfaJ7YyjerBwlr/qOb1ofdWpZ6w1mBm5l8NytfK&#10;m5YqZxsW3AY4rvYxfW0bd13bmmK3WPczNQC7eZ9836q9YG+4GGPcKMdaz21L6VwPJPaCYVs5XzI0&#10;fu8cqPeKDJRJFdHWWjHtWhHVvdoKNitmUO8rCmqSkDFxo46o1Ti1bUn9/m3FDFu8ZGufpIoHtrUG&#10;Vms4a2FYYVirCAiczf0JA6IqPzNbCxoZriufm2xXFULYqIXqgPb6vn4pO0LWVFKpIOu3eu8PPq4+&#10;4gBSZBIVA/XtAS8PzspEKF4FYY/jiA8fPtC+Mk9r/8M/mz3mM2GrtX/kvkdaHaa4KnMWv2DxC9nz&#10;mJXUUg8Pkdqkwtiwu0HWh6hNZLDwxV8Z/Fkhma+zSgmGf28eClprCZBTQDZU6jrLquoV1NqqDRXn&#10;xoWNDaRSqnhZ5JBGxSqPiEQi4KzOYD9vaLKZUGkFikNm+uehZ0wUJJkSQlxYFZCa4d6kLqC8lBBJ&#10;sRZVhIrUv14rxoDF033Wigh2NJigFLdi2QPORRBqIiI1Z+/shMUvrAQT65zraKc0YC2pspRi5xuy&#10;J7p/84iv3n2N4+kB1nREdNOWrFy9x/j8gnma2J5V4/n5FZ8/f8L5/ArvZ8Q0Q6kIo/RGoS6HZrn/&#10;aGFGLQVmq57cszSVzgvLEnC5vNK5BrZ8SQnJsA0Mew0tIRJwjwTDYLf3ZCPrup76V+8xjiNiDHDO&#10;4uHhAcPxgBgDpnHCjz/8iNfzGeM8wlmHQzfgcDxgOB6gWF0GQ4tYRWAJgdjv5TA0CDHC6Q7aGugE&#10;mC4iLgtUAtxA75WHErRvMogf17yCsu9lkB1bxV/+zjYrp0NADOx7ri0p3IOnQFRlgKRLn6i4fy8D&#10;PnmPeKBbBs6ix831XQwREYnUVEh8jtgCf4cQEcbIgwPNlkMK3gdcLhOm6QIfKEQWrIgI3nN+ChD8&#10;QucwO3gEzhpIMSJmwocCNJPBCPiOJTDdaFssxbTiJ61xVt/K9qlJYdseo9UfxZItkJIX75FgjNqo&#10;8zZ1TAiIHpjnBd3k0VlVyLu579euR3c8YZwu0JODmRNi8ABCwTnyUIf2P/CQj54V23fQwx85sLZu&#10;2svUuME0a/nLN4Hs6s9q1qT0G5XFfQ12tCS12TrkmjUh/M52wvtaG5Nk4Mv3lYexlG/L4ig3KJo9&#10;91TCRjGQGxNpzyOBiXoz3pPN5++dp1p1U7nnjbvHnKql+vl3GGPQ9/0m9G5v+NCyEqibmboZq20E&#10;WqqGuknY/AzLY5VemfHeLySDipY2RtU1pcBXQ5vCNKXpX8Ai/G4J5PIsV13taVAYWvNMwa0UUmS3&#10;Umgx2NoLKl5fsw2LbhW6raZbSqKVkP5JeSe4UNW5oOKiUBsD5xx+fD3j3t5BJ40Ql5IpoAVDiNbD&#10;jISEjoFdnQ8sa3A8HuEXj3n2wqceTa9gOdSoMyPk/ZdAgvz5DOyTz/FU2gbL0tCZp+iXecb5MuLz&#10;0yf8q/odNP4eymqYvsPd8QSrDYw1GA4DjNKwSSGFgCUGjMsFLy+veHp6wbREJEXhLzEAxh0R1AGd&#10;U7gbBnx6fsLw5h0+nkc8vHawzqDXEUd3YG9RCk7tnMOj7fDztw+4XL7C0/wZh1//Ap8//g4zIs7z&#10;iO+eXxEU8OYw4qvTPf7ir/4UYbzgw/ffIXpPyem2oyKaFSd932FZZig1YZk9N2cJprdij6RD1ygD&#10;o/jPxTrqXFfCG7NvLjEBsvzbbK7/9V6/ZadvfRRXZpO0ZtkrHOvBYgaMJIP6On/l/1uoYu2FfAv0&#10;XPc1tXmm18ZGFesZWVS0hsUSxJX7gpSn71lftMAlGfj9h+zVRTnE55Hcc+X51mJB3gIr94YNe0B9&#10;C1CWGR4tYEWeAS1GX8tXvwXu1MPT+u9aDNL6vW/56O9lDuR1m2uUFoi1ZUnr5kBBvi4rDVoZANKK&#10;r7az+xJQ3gLYa1B5b8CxN0BqATG3agq59rMyyzm3GSBKCawMnjN8ttVnamY6KbbCk6qdVnPbCkhu&#10;+adme7lWUF/LDmJr37W1aarVFC0bQvn5WvaW0ge+ZqrLvafeZzPg3iJV7LForxuqdZ/z3qPv+3IP&#10;94gZLQtGaZ3XrnXT7jPaYh7m4L2817SGG63vUA+CyjXgQHY+6QogmDaM2BrsjFdAb2ECi+shCRgx&#10;scVIaSTZr9XoIqNPVT+WwdkMvOUhvGx293qAPVXZXl+3R+jaDky3e5s8e1qKHxm6W3vKy8D42qqq&#10;9m5fbbviZqC7t/dKuyE6I+0u6UYOvPJ1zNd8L9D8emiyhvoaZXEYBsb3t6GwUhktWfKrfz8QwnUd&#10;va6JSCzilINOM0tZeOE3rKfyHtpSKuwpp2vFRX3/NtekuD6swbY5MBYqFgtvxXYKa7A1By5m245i&#10;BbcSRC7jpYSuGmHfVk/eioI6oZnpETicWfY1pFzIexzVxDmcVoYlWrvWzfJMlwQS+jm2tMm1Y1xt&#10;BhX0dYg1o/xtnGDFCoxh0E+qmrQqa9tlVfUSC8FmGPrN0HWjwoq8HzFTGCnBGAejUHIK8hlS1lHw&#10;vI4otyxFAli1JZsKenYU3yu2mWKrl2meqS/pOvaOZ798RwqBECP6foDVZAOVin2NWKvsQ9+xDZVf&#10;RrL0jCtrveAAPDzJnv/es/pCK7LsMZoHJtLuiAZwCayMRcJhGPDw+AZ39/e4u7un3jQRKU4Zh6Q0&#10;Xp6ecTmfEfyMaRrhlxnjNOH15QWXyxnLsqDvDImv9HquXGcoKRE+G79I4LjG73YsoCoFkeYQ0dfX&#10;F8zLgmmcYexnaO2glYXSmtjtfM6nFBHS2sfnNUEkQWHLxP3meH7F3f09Docj+mHAn/zpLzDPC+aJ&#10;rs88Tzh//gR3foVzDr3ryCpxGGBsj+HgyLYo8nPI56ZfFsTLWMiWnXM8KKS127t+JaYhlT1jJQIn&#10;9ouXZB21WgVxGKtfFvglsJWORkoaIVHwtVIdZYikBB9yzaRFTgZZSaUYhJsIZXKA8aXIagbNNas2&#10;Gt3QQxmLZRzZHmjBNM3QWqPvOqQEnC8jLuME7yOFOesE72fM04hlGeGZPZ4iBclmoh4N9QJCJDa+&#10;dewZHwAAIABJREFUV/SeSiUeKFDArHWOiQShDPXKnlSus7SrS8JOMNVuzxu3jLU2pw3PGL0ZzGXc&#10;bhsQDTHM2qq3cn5G7RSiKQkcPkRcxgnm9QJr72D6IPQUinI1tIUbBhy8x6I02bIt43bYyEM/oxWS&#10;1XAdkUecs7BO/3HB+1rqXTePtbyuZmJQExmaBUoti68lrtLbuy4Mc8L46sO1JmS3PLRX/8NEwBnS&#10;TTZJqxiRAEk9OKi/R70IYoibxrwGJOQ1bvngtprhWh1RFi5UkwnXYk7JocReoyqZmC2Z93rPw82G&#10;t2aC7VkXtGyO9tg7co1S4vU2FJg2xoAQI+Z5wbGEBfsGQ2S9js45lgou6DoHZx28nqA4sDaEVABv&#10;AgYCHdY5YIc3vCwLyyC8BEyyLL4O7d0+f6uP/R6w0WJrbgpowbDfFonrBJEOT4OkA7HBlUbXd0h+&#10;lQfHjeR9HTwFH4q3pO36sssOhwPG5ycqXrRD3x8wLXOTZZj/21pbJJp76hq5J+w1h2vjFBFT4Pvp&#10;NusY2sGHiM46XKYJnQJ+nF7gp7nIPnUCHJsfhhRheosQFZQacDh2mJYFi+eJu3VQZkAywGW6oI8z&#10;Dvd3eJ0W/HhZcDxZDMcjYtKY/MSMFw2jAact3h4HfHt/QPzpI9xhwF//6jf47Xe/w2d8wst0hr5Q&#10;c+qXBV/fnfCX//E3eP4/nhE8DZJc12F5njAvE6yl0BajNQwMum6A1h6XyUNzIE6YJxwPRyhQMdz3&#10;hsJ1xHNKrJKwBcW0Kh6UtA9aGMF2zEyXnKuxySiIadOkS1+6uoGvh4f1M1ADYhmgk2y2W57nbdUV&#10;ii9e22NVN2wGIJrt/E9ACFtLsvpcaQ0pa9uGbM+zV2TTfQoblhu9PrBaSF2x5FrNtbTTkmdcHXx5&#10;yyZu692frob4dRNRfwbJ5m+dd3UQtwRjavXCXjDjLcZ0/fv2WIa3zkbJtG8NoK7JBnpj+yCZqHvn&#10;bA3GtcCmek212Jp7z5VcmxngitGzpZwTvuHp6ry/AmDJB6M08LUtVWuw1DqT5R7U8kCXQ4u6Vqnv&#10;g2SZtwY2e7YgLTZ7C3CWz1EG7Vq+7HsgqLx/kqRSq133Mhb2gNRbw55WbVhbXrXyAG4paluqGRne&#10;DaDI4qX1wJ711RbUxUZVdat2l/3Daq25gklIVKvV96RmVO9ZRNZ7jRJqxoS0GSS31BEtdeGyLNyQ&#10;603exnodIwMKqyw8g5jlfigUy8T62WrlLLU+06066zo3Apv70+ph9gZ/8ne3ns2aRFQ/2628jLo2&#10;yHvItZo3NbNI6muV74MEXqVNVt0T5/1I5rS17OGkIm/DZkeCswZD38M5C+9nYi0yMzeTKrZs+oVD&#10;MN0m68TwOrDakJ1CIoAlKmJty+u6Nzitz+K9fXBPubb9rtfB2du6IduppKJAJLuYmPHvAlYlVU4h&#10;qj2VKmqp4smf+x0IMpNcz/koa6nCNKDSdUaKVIqmSIxiBeoZFBSiD+QQL9eh8K3OQGVTtaXyUICz&#10;WBic0sqIM8KvlhBGF1As5n0hrf9OhZCWkcVU7GmsI4DVhwjL9hraGvo7ve7nI1vG5jUtzyYi/SQO&#10;oVwzQWKIG5uqXIdQmCuB/j548v/ODGMNTAsNig+nI6yhXtxyv2ydw93pDq5zq7MA8kCHrzGvIaVW&#10;lwO1wQwUXzNmTaeAf/vtP+Hjxx+Igc1ENy2IRlorDqZlCx5kNYNCDIFIU84VtQAScPEe1ln0rseb&#10;xwe8ffcVTsd7mK7jtcYWZSFhXmZcziNlySkQaD9ecD6/YF7oz47HDt7nUM3EgZ1aMO0TB2trsU/G&#10;8pmvRfdqix0pVMz9/b5jrSUT3z/CBOb5M3uuk52L0YYA/Lgyz1NKmKYJnetWBnJRpNB6Dj4gIeH8&#10;8oQff3Dou4EA/MMBj2/f4f7xHg/qEREey7Tgcj7j/PKK+TLhbF7RDQd0fY+usyUIVjEhqjOGQGl4&#10;zKwsX9JSWO0Lk//yZ0NK8MEXT3na520ZEpPFb85ly9eQyFs+Jh7SrIC/1gbaGCiztTakMyLSekpi&#10;IBw8/RlIYZRYZRY5DyOEgDnvyUpBXS7M9vcYLxf4ZcEyE/ivDbtSRLLJmaaZcVHaPZSKCH4mG8mQ&#10;h1UTETRdR8+HBpxJFGiblYQ8ZFAchK7AWAEHhEcf1uDiBPKyBwAOyM5E0zxMUcWUbB3k1Ar9vE6z&#10;UiYPfFvYwvqcbGuNnGEhCdSSOJatqOK0QL++QGuHO2OgbQLgiH0PwHYDhnhCnAPg2Y4u2jKwLRbW&#10;fD44Y3E8WBwPPbxfMEz9/z/M+1qaUIeq1mFRt5rkFht7ryGoweUt8HhdbEl5fG3rg7jKs5RSm+zt&#10;qyZMTk+FD31mnrca67oJloFg2Y+qNGBp/zq1/IpvNY2SzZkLG8MhFPSwtoPSZNH5hzDzpZpAsj3W&#10;IckW2K+VCbUqo9W87jFcpTy5DjbdspeuJf70EDGbiJkH2ftRqhu2jbpG3/dQC7AsHil6HhDQAURT&#10;0IQY8iYd+QZzsyXuXYzk99Zimkibp9awYx1OqZsy9Bp42BTDDcBSsYUJNsGdsUwrdT6QRg+nHZyz&#10;xIrQujBNivcwgGmeELyHzYWq0biMF5zPF3Rdj67rcLq7w+VyxuTn6w1J+Jh77zHP82bAk+9Tblpa&#10;dltlgl8BpiS3W72NiRmn4bHgdDwixYjD6QQfAt6+e4cfP3xA3w2UV5Ui4Ol+e9ABrpRB73r46HEY&#10;HFxHocYvo4fWAXcHBx8v+M2f/xm++fmf4O/+/h+gPr2iN8Cb4Q1CElPhEJGShvcznFV4/+YRH374&#10;LbQ2+PbhK0RPRdrzrJCcgTk8IFmHz8uIN8OA//Sf/yP+5z/+M372+JeIKcGHQECZowJ7mUckBIRA&#10;oUBgYDeEBX7iDAfdwXUHsgWKEYYZSVprvLy8bp7vMC/ohw5ZbJtZ89bYcv3pnJB+0Ci+hsGHRgMf&#10;i91KzX6rAYOaAdUCw+Vzn2VtrXNG7n3rOtq3dJODQvnvzGaSNilbKwXVtH3ZY3nXz7pk+dbMxHme&#10;yQdXfP71uqumjUMNZtWerJvMxmpYKgfV9e9JSe3aftXXb499Xw9va+Zj0zpmx2KrtU+21o8E2+uB&#10;yp4KsfaO3gOiW0BUa13VEuYvBfXufc+WGmEP1JLN914QqlSv1Odka31f1SiVjdOXpNh7IOKtAYw8&#10;AyTIj2qQLwH1lv/yLSZpyUwQTMjaL7wFurd81Os6WSo0WzYd8vy7BY7duma3lEcEGFtSEoa0tkxF&#10;vehZeXU9mGr5+csQ6tZ1kp6irQDjPSLC1sM/XdV663W9HXotGehyz/+Sj389FKt94yXDu0VySUmC&#10;wkkMQ2P5u3ogWOwMK1VF65leQ9lFqJ2wN6zVWnthsi1rp5pZXp+b0rpnb0//kvKtzqXYC2jfGwjJ&#10;98jP65YNfx0YvvXi1Vfv2xquR2YMyvyv1hlV77Myf0UOVCVwny1jrTHoe4fDMBSrFKM0QvRs57Da&#10;mmRmoyq9K+VzQayrmFXfcuiX4sqWrohj5dpoSQuI7HOidtVsXwLy1+emrcxavYo5J45ZrYY/SApR&#10;nFurYqr8fBmYifdklQqHlDXVXhk0hGrtj0TGKAB+Jm1JokIJPgam6SLODEBFs9nnW0TAVp0iyQqF&#10;2Svqu2xwneI24HZrIRe3WEcedBBhHEkpGEdhjL3SNGzPthvVwPR4OpUhgmTdZ2DWL74EUgYf4OcZ&#10;ShsCaHm95+dy8R5JEeirrYVSBkobHA4D+qGjANfDEYfhBGsd+n6A6RwB5JbsfcTNYdze8ERG0cQl&#10;929alUFIti/ODPoYIkzn8Pr0CedxQgTliRjbIQYCIjNDOPAwbVVseSyLL8S1ED2mecLQUai0MRbd&#10;cIeHxwec7u8wDAOMdgA0IlvnpBgxjSMur2f4ZUbfDzgeD3j+/AlPz094PT9jHM9QiHCOQF/nNAd0&#10;amY6mwL0am14mKVFuLa6aecmA2lXprO6mUO42XsjBbsro2CUgQ9kDRI5hBtGl7zHxPYrRhsYRSG+&#10;KQCzX9aw3bDaz2ijERePJcyYLs/49JHWbN8fcf/wiMc3b3G6u0PfD3h88xYPj29xeT3j9fUVl9dX&#10;/PTDBxyPRzjnYKyG63v+bwofVpxJmHG+xOej0z0PIgjY1jzoWJYApSKGYUDwAcFTgGrSYD94CrMO&#10;MaIbev693LMxy1wBUHmwwphSCAHzsiD6wHkMGs4Qcz3EgLDMCCFiWQj/8J7yD5bo4TlkNwj7M4Dz&#10;npAwXy7wy4yZQXpggTWGhmZMustZjzRQjEDy0FCwhq2qQMM0axKH4Gp2WTC06yliOhprysBwU4fH&#10;AM1s+BjJR99aVxSJWqlsGnCFySZBaqqdOmS90tpHr9f5SvrI53jOZ2n1dBmLDbyeL+dXUhssMx6/&#10;/gbGndgujYY6XX+E72eEaYbWM7S2SFgH9zrlQGHKq3FG4/40kMpmdH9c8L5mxFx7n8bCDs7/HYJn&#10;b2MLGeaz54UuQW2UA2i1UWgXg9iEpa3vsw2i3TTWStGmrSRDJJaABGzC8pjVL6S0tf/fFfO7YQNT&#10;CuRcrPNJa4SkQx7oknnasnXZC5Qrv0MGKKntaZ3EfZMemFJWXj8E8vuVxhgKflkZrnnIL18nGShf&#10;KvBaHpwtC6YafKjZnNoYPkyvLS3KZ0hr4nRmxDQny0jwy1IO+xBYVk+Uj9U+gr+79wHTPONwOhRv&#10;QQqIU1fPzyqx9FdeuPUwhQ7nHBAKfr5iYdiS1x6upuQtmedmveTwpUhp9zESsB3YguV4OuKfn19w&#10;p07ExLcWC9sEQVhXhcx0VhqH4xEhJdieCpRxnDBeFiApjOOEl+dXLMEL38t1j8kh07mBaVnrSAZV&#10;S7Je206VZnqzVkJhYcAAprMlIAYI+PGnDzCWGoPXlxd0jgpGaKCzHYxVmOcFMc30mf2ImBS06qGT&#10;BTRgB4evvvkWP//lL2A6B2MNfvj4Eb1OeHMa0NsjHIB+0OR7F5lxHIHTYcA3b9/jh59+xNvhHvHB&#10;I8QRfbAY04LgDGalYM0BI4DjwwG/+MtfY4rUqDtr4Yp0NJQmp+8c+qHDy2XG6zQi2QuGuxnBB5ik&#10;yx5YVEJWYRxHvLy8ULHDQ5phGGhvDBFGR7ZIsiuDR2WgSYkhpi5yYsXy/lhCzlSZlGeWWG2xQ42Q&#10;W22dGsHLLaWOtOFZ2Vzy/EoFdG+xSFtMwXpYIAF7CXLRsy1C1xQ4wGgNPtuGluqr8LusZiKpohXg&#10;wgqoU6EWNwPmGkhqSWJbwAo909vGTPpY157WxDhxpeivAZU2Mx+74Zstz+Q6QEgO5sq+X7FzWzYv&#10;rWD4W96etfpr77y6xW6WCoH688jvU4fU19+h5ZlcXqfXcElVmJu6qAxblnutYXndmG3tU2qGlroC&#10;89ZnT1+t773n6Nq/XKo35PVNu9emHrS0QGWpoqgVOvUgqBWcK2uzPcZ6bTnY2lNaYajS3qpWF9Sf&#10;rxXqXucv7duBpRsZOaqo85Tm8MEUN9Y/tbKhtp/chLs2hlh7NVCpEblFi4IRKsPBFTPMSn3EoY7F&#10;NiZ7RStUntHb2iixPUiCKgxVw8073YN0lYNSB/9mu5GUNtpGAhMbFoCJh/UxZTWmWYG3FK98iXO/&#10;YZ2js1iRlWGIQdxHYTt3BW5zWJ3CphZuhcVKa4QWoH9L8Vmraa+tLeuBW2wO3bHViGIb8tZWQO9n&#10;Xmwt+7Id3zogysQiL5h5Kxucamv5XdeGPytgM2Cf9xWpbrq2lNDlu+eeMr832Ufwfs3rrnMOXW9x&#10;OPToXcetW4TnEE1tdWEVr2q01Q4gsU1n4qwrRMU2FNfDTaUUrNJIwm6IPH5jye9qDcuzlUiCsOVI&#10;8SZT/xqk53uiUSwfFLPmFbPpM9kOHNybYoLKhuzA5vlbcwPUFVkp54D9IbaJqKzr8n0i1jsBxAr1&#10;nhI3ZBZrqV7OVhExJiS2kiDFL4euZyY+Vn99y5kGnslV5XqIj1XXMnlNZ6IXhDJBiSGWUquVmUoo&#10;dpvROvTdAY/v3qIfyCrUKFrnGcMxxkAZSzhGPmc4XFIpxZ7XAWFZCNTk/d4vC6ZxKvZCiUNwIwBl&#10;Ccii3JEOneu419DFRgXaANzbp5QQlgXzZUQUQ0znHIHs/JxSMCqROiJ7TK+4CvWZp7sD5mUCEnAY&#10;Bvzww4/EotYKKtJaMoZ6QyBBGQNraB/unMP9wwO6buDeORMECUsylgJ++8MBtjswm5v3YU8KEq0t&#10;oo9YpgnLPCHGgM5ZIAV8+O57fP78EfM8YvEzDPcphoN46RnPDPAV68mDK21EeHk1NL9V991W97Zx&#10;PPJjB+EHeT/lM9eYtAafhqVYPnGENZw1SGw9ZdkSLIewqgSEZYFKNMhMiJj9zNdSYxyfcRmf8eHD&#10;79D3JwzDgNPpDo+PjxiOR3z9zTtoZbFMM87nVyzLjKfnZ6iXFwLUuZ89nU7ohw5hCTDWwFpH7gkh&#10;ousGdIdTfvpoAKQI89BKQ8UIbRx0GeZR+G0C0A8DhuOJ9ujFAzGr+4idHuYZ53HEMpOaKttBOUsq&#10;k77rEb3H+XzG5XLGPI2YpwnzPMP7ZR36s81ZjLSvhJQwniN8CDCKnq1lngvOqVKCUh4pBIR54mGG&#10;BsUAJYpj1QqKIWJVLGUcDx5ogMQEcqF0Ws8go83Goib3KZbZ9VqrQsIseKNS0CptakGjNSt55Hmk&#10;aLiABK2ojss1m8yTW/f02FSGpqJYTLtK8WznqPJ1i0BExHh+peFJ9Hh89w264YE8/ZUGtMXx4S1S&#10;CJj9BAOPmDRUVNCgQPnsXqBVQlIR3WDRjQ7W/JFtc+ovneV/mV25FmgQAZ6yCGsf4tK7Pga23VCa&#10;7YPoJku/QMn6r4s9CRzQ52jLe7WmyUdmvpfDdxXZFbmXLIgzuCiLstq6Zc/Hf8MylN5zaDf9LY9A&#10;WaDWgECL1bStSpiZKBq/GmRv2SC0pNgr01phZv+shIS0AxLVoYm1VHePdV8rDfJaadkUbQYlvEnk&#10;4UyMkRKttYcxyxW7d2UJb79ntgoIYZXXG6UxLR5QkS1xAm9IDssU4EOEMgYxN2oxFlDL+23w4y2l&#10;Q8ubNQN2q+y6fga2/uE1a23Pqzf7jPlIwbyO/cm10ng43kOxPQJJ86hInOcFSWy6+bkYpwn9acBl&#10;mTGcDjhPF7xMF7y+jPAh4uXljHGci4RxtRJqp93XQFftO7pRtTTY2eta4dx5tWZhGGPQDz2gaZhm&#10;+Xc561YJbgKsYILZzrF/HSXSkzLBwHug63qEhVhJw3HA4f4e73/5SwwPjxiDxts373B++owffnrB&#10;m9MRJ2vw/mQQg8GCAKOpaIdSCDHh7cNXuJzpkFYPjxjDC+IUYKPCNI8w/QFjSrDawRngcHfA4f6A&#10;j999wJH9BWNK6IyDBuCsQlIMCBgLB1rzrrOAWptRxawtCpk15Ck4TuWe9H1XrolShjL3Ihdc1pR1&#10;SM3OqjoBmNm5ULBT33WlQJcB1isDz25DJFOE96EwzFusEZk4v2V5SZuQtAEDrTXNxrteiy2/drkX&#10;ySFcDldcQTizCWpLZXgR1wZWKXRdd7WWt4zcVLxUc7BOfW7sAc0ttkzr3MlWdC27iVZI5QqwrGCr&#10;HJy33re2W2iBZHWQnvx+LaVRa0/dCwHdY3G22YFbS5Ia8N9TTLTUdK0Bdc2G3QzI+bV5GNTKM+EO&#10;Hbnc3ax96N3C9MrSL0aSaguge491lQvfrNDI4Z8ZYF1Zs2kjX61D5uR93Sow01WNt5dXUH+flj9/&#10;67vUdhh7oHfNFL+1XurBTW31s7dWZT3ZsmiSv69+H3mWS5Z/ax9oBfQWaxW2MyNVWl5H/Jl0uhp8&#10;SHC63ofqINo9L+z8OQ2D0iHGso4LoKzW4MTCgir3uGRSrpLqrCYsKFfJ8CzfqQS6ivo/e2eHEDfE&#10;gFYNvu5rW9B9YwXVsCZIiTyyjTEb9qoML6/B+wyKKqEyLhVfdqfQqv0cce5QCAHzPF8NSPNAYU+h&#10;0Hre6vtdW4Veh7XLgW+82o+2A3ZVlLv7gdJSebBmgkmS0P53ilyXpKvB20qWUpBC1fz89b1hBmYU&#10;Z/e11Wtdc28DSsNVWH0GunzwQEiwxqHvHYaB/tEwSClsLUBUAuKWXLcOtAhkSMX+Ra1AK9JG3VDO&#10;LwZgNjYzDDCrBkGGbNtF3y2V3mq7e7dq+lUhQt6/SVgbKAUGl1aimfR75xEyM72jIAFVZjhqtYip&#10;SVHXbMxqsMzvkXRjcFENpTeWgsKap+v67f4hw2+pwGbbogS1nVkVu4wcoroCVmt4+lbxyXtySOLi&#10;y3uWCnisCguYegTNdhSd7YjZboiRrBL1tcV/m7PXUvDEumU7DDoDllKnK6XQD3ewHbHWE6v+FeM6&#10;4PuZ4moXhJxNwIx/sO0HQkRYPMZpwuwXxGWBgaKA0tORXs9KDO9nLNOE/nCgYURI6A8Emr88fYYx&#10;Bsf7e5yfX/D5+TPevX+PeZrwL//yW3zz9XvEZcGH779nwyGP3pDfvsqgotWF+KnZ1uzx4RGHu3to&#10;O9CAIWElRyrwQCyt4eEcjKt4IBdDwNPHjwjBo3MWB7aK/fD993j6/AnjeEFCQGd06YEUVLHwSCmh&#10;t47311QG2KhUXrmPkFhHK3PjFrt+T02z5msZLAv1gesZwcG+GfQuaz2RU3gkd4s8aM9Kbyv2UaMt&#10;A/+k0rC8HiMbyisAYQkYE7DMI8bXF/z04fdQRuN4OuH9z36JhzdvcffmEVprPLx7i/FywTSOGC8j&#10;Qox4eXnB01MszHNrNIZugFWkRLS9gxv6MpBTmv3mlaZgZxuwjBcmy3nYzhJorxRen18YV7Ckrrhc&#10;OEsiYpwnjMsIJIVD12OwDsY5xBjIKun1BeP5jHG8YJ4nhBgwjRe6FqUXDELNt7WQTSEgQCHOeZDC&#10;QDgAZzW8D+i4t1gJGvm1pvSbpb4sFtdsTZUzfUpeFOBcJ2pFtQaOMykkMjaAmDb14QZj5iFs7io1&#10;41FE1lBI2QpWg+2KuZ6SvZgGO2KkZnCtUrgiYkvXidrWM6UEA8VuFQFzpOGIDwsu51e8efse92/e&#10;Q1uywlJG4/TwAKUjnp8/YplIXZBCxioUqdj4emutMQwD4TF/TPB+2wDHZrPSetBbqb17tijSuzIH&#10;StT6tcKyEwfxnn/urXC8Fnsr8kYSdlhY+ftkCc0fCgDU/odfkvLWDa0EhHIYZIu5Untx1oynugCu&#10;QZka+N8Wndf+l3myVmRNDT/LVlhezfDfkzPXAJxscG8dNpLFmcF+CtHgaSE/KOAwpnw/b/l/rpsP&#10;fc9lmighXGWgQ8F2Fid9pET5BiNHblS1X7ss9GUGwJ69Ry0rrlmQAJoBwS1JkVIKxhoOUVlZaSEE&#10;OGth2Ckz+gWm0xTmEzz7pcXCduu6jn4PyBe+cx2enp+RnEJ3dDgoC20IoFz8CKlPbTFtjSHmwjiO&#10;mzW9TkLVxvaptoK49r82ZVBBQGmPEAGjVRlGrRu/KvZTh8OhhHPN81y8aNd1vAa/zfCwwwF2GJC6&#10;DndfvQcOJzz9dEF/fMTp/h1eP/2I7z98wleDw+NwQuc9YgowzlLxzQBEb3u8uXuDjx9/hA4JX909&#10;Ai7idTH4Mb4g6YhFa+CuR1IaISWc/YL+7oTl/AkedH8y0LbMAYkZlVppzjQw0ADmeYKZZhyto6Cb&#10;rkNMxDx4eX7BzMFQx+OxgDNdR7JW6YuvUywMfcqE2A5ejSYmklbxyqJD3ncKRcSVj2z+X/YCvgYj&#10;0q6Hbg0CtAYAkgVwy3/72gohbWT/2/2EWZ1CfSODjWo7jxz+tDLqVDNAsMjki41NurK1uaXOkoBJ&#10;/hzrfpKuwlFbjHR5llDgkS37l8wd2As9bYH6da5Azd6X3uFSOVX2U24Ocpjenkz41iBD+qK3APda&#10;8dOy/mkNX1s1UOvaymej9mpuBuCm/XWKhp3aHmtdrv06nHjf6zRe/X4ZltYiIchrJoc0NZtWsvlr&#10;VvdegH0dUNryhN893xthvbWCrWbx77HYWvk98n979Y8kV7RYz3sKkr3nqP58tf3VhvHdCIDds7eU&#10;KoOu68r75kFTPfBo2RJtX7M+yy2f9FbewTWLPG6axVbdWqt41+ctbWz6Wtf12gYHjUETin3B9vnm&#10;0MbOXgXj1uugttyUNXlLkVtbSsqhSl3XSoWwDHe9pZDZl5/ve823nulWtkRLHSItaFqvb9X8dR3c&#10;6jtrFmrLhk0ps7Gpk8MBCZbWe1G9tmv/+Kw4qEGBTV6c0bCW9pfOOaikEBHK0GP1TEfTrpXqLo+E&#10;WCxilAax/ZCg0rVaSO7vV0CdWr2eM7iv0LaUKT+XB0wy/JWBnQzErFYzDHDyABrZmkJhM4hu7fM1&#10;CFkPvmpSR31m7eUglbW7YZFqtkpLhbBVq9MzeHVr+NXaH/Kw9EpJJYYtih1gsiG0SmoTYr4O9FKh&#10;IUqlf11PaG0IAAb5s1tL/7iuo+yDEOGMLTk1pfYyxEpWalXaG62homcL2YV6o1PCfL7gp59+gnMO&#10;p7t7QPPZYMlbP3HYrk7k3R6WiDBeSAmQInwgD/MUE0zncHq4h0oRy+WC5+cn/PDj94gxYVnYOsQv&#10;ACKGwwGAxrws0Npg8R4IAY8PDxiGI15fX+GDxzffvsfnp894vL/Dm6/eAgC+evcOHz58x0p3ddXD&#10;l+ePn5mPP33EOM5489U3FCzs4wbMXGLg+hnUHztH4HuImKcZz89PGMcRd3dHpJTw6fNHvDw/4/Xl&#10;BfM8QRsFrQyMUvBhKZZDVxaNrH7P9bckgFhrN3uYzE1p2ute9eNxl2QobalVusYoVtWcapB142p5&#10;JfZU6v1MUyWGlOC0wUJ+x9DZIqZzSEohzDMrtxWUNnh9PuP3P/yErh9wOBIz/+uvv8bDwyPu7u4Q&#10;vMc0TiWAfJomXM5neAVcXs8Yz2f0vYOxDov30NrCmtU3PwZish/vDmSby9fCe8VhuGSphJRs3NNK&#10;AAAgAElEQVTweZ4xXcYCECNFRJ1gug591wE+kjpgnvH68sxZguRtTxkmZGPF2kQaNGgFnSKUTtAc&#10;bF1Cu0EKpZLFUbzWY8lQ0zpuBt1SLSzVhdf74zY7Qe7L9Tms9bVSVxuDqGLZ94taJkboSMB3tjaO&#10;MQJJ0bmoV197oy0U72NQAcsSMDEuA50x8VUJVYLZN3aBmkmCsalSr23wpHKzEIPnGWFZ8PuXC16f&#10;nvH26/cYjnd0Ds0LnHUYXI/kPWXLZOs5Bu6VVtBR0R7RdzicDn9c8D4399lDd5VoxSar/lah1bId&#10;WK0tUMI2EmIJEMgLKD8cLSZc7T3YAvUzK6zeYDb+irgOZcpFXN5YysRmEz7Acl+gyLvqYr8FPLcY&#10;761DPwP3LaCgFegpC8RhGMp1c85tGubVSoYO7VyY0EPDRVVVqGUmcwH5kUqh12KO5WK4ZqG1hhh1&#10;joL8XTVjXH7HFliVfzZ7cWcallIKMUjZrLoCELNEKvv6Bz4wjNZYoKC15U00FjaXsQSIZgA8B3Xm&#10;gFdZMLcGFPlgvsUivPqMV3kLbcuPOlxttXIClhigdYLRDsmvbDDjLJIhP8ToI+ZlQgCHLKlt8GF+&#10;NsDBTt5Twno/HOB6IM7UhFhnSgFL119d+bjK9eucw/F4xMvLS7lGeZCVD90c2HUdaLdtoOWgbpoX&#10;dF1HQcTOISx+C5CwbUAuesj+iP5umqZNQ5CHayFE2J6C8KA73L37FhM0YB28mjGcTnh5+ohPTy/4&#10;t+8SHo8/gzMWB0OHPQyxpmKIcNri4XiP8/MzLiPglMa97dE5g2QNXuOCMXlMFiRDdR1e5jMehh7o&#10;HPkpchp9vo6TX9iTb0aICegCMeadYu/GBf0wACnBGvLFH8cz2z/16GxP/nwVY7gA+JEY5zmEmdj7&#10;uoR0KR6iKKgmIJX/yVZTbT/6uMlBaDVftYVGK6CuFZ7adV0ZzNTgae3DX+9JrcyMVanlxeczqwR7&#10;d3jZDp3eegu3c1Ja++reAD1L7cl2S22au/qsqhUNcnCyYbQKv2H5LLYsNW41uC1rkBaLTgJw8rV7&#10;w+c9ZVPLGqJ1nt2SHbeGq6171/rM8ryrfdKlb/OXrl2tiNgLMq1Zgy2rvxp0rQG4lsJie57GpsJi&#10;b6D0pevdUoLu2R59SUla2/XIQUEN1tbXdU9ZIj+vzCyqz3wJqLRAz1aN2noeJEhY71d76qFra601&#10;L0lBNa9jTQiRPsy1arFeT7WSpgUGl/cUSqysLr01lGjZ8+wBxNJnu1YnEsCyDR2Vz6JfPIw1zIit&#10;lYwNL/8US51ZQDVm0dZ7Tj0Ya1kNSQXGrdDxW8G98tqttaja7PV7A9V6f6sHunvPWGvvaQH8t0hY&#10;9XA9rze6V9teTX6u2l5K2unUFpypsliqQfU94tjewKMe7q92Lu2MAW0ogBMp4XAY0DlTSFFZwRhj&#10;uBo6NEPkwQB43neUcBBWuBqKShuselCnOVCvDIPyOuJ+r+xtRli6MMiWCTAlJDa7rPy/tL1bsyXJ&#10;dR725a2q9j6X7p7BDC8gYZEhylZIEbLsCP//J/vND7IlmjJBkyKIAWame7r79Nl7V1Ve/LAys1au&#10;ytqDBwiICQxO99mXqqzMtb71XTRTy2t2ZjIWvNzPJZntKLT76Pzt7Qm9PXKnvlZsP44RLu9JZByh&#10;arYcamhprGxwqeg6tok66Ncy07X2e8WYo3Pu8J4wILP2O7ZffA9Zg99wCyQYazGNE8bTCVoDly8X&#10;3C63bNHhm9fyIVZP8jIwLQNQay3mpyvmeUEIHtM0wRoCPWNWXQOAsiavMJstbRb6fWfgBspXm9yI&#10;ZV5wWxd895vf4MOPP2C5XbGu1H9B6eaZ1wrkR539/3UGWVOM+OH7S16rtNZ//f/+Ha63K1IMiCHg&#10;dDrh+vqKzLPBuq6VlMV7S5NVzd6Tt/3zm3fQhoJKi0Mvxd4ZOOMwTjmzIQaEZcU6L1jmFcs8w6eA&#10;N2+fkGLE7777La6vF1yvr9R3WkIgTTlPMgYkHQPk0EgOB7l6COhntvRtB1XjpHFkoVPIVj7uh209&#10;dS9X0KvUZrtILGc3UMw9j0pFFW8psyOESvhVKfcihYzrV8zRIywzXpXGD7/9DtY5vH37Fucz2ew8&#10;PDzizdt3gCbL4Nvlgh9++D386xdYJPhlQVgDoFZEZyvD268eKSnMywXPb58xuAG32xWfPn0iXMI6&#10;PD4+ZPLcUjbfPEQG3rx9Bzed4KzFpx8/4MvLJ3x5+Qxkpfo6BxoKJd+cIWS5DRgFKGczIJ9gZYB8&#10;kRGVgW8OyS23partla54TrtvHd3TxM5IbhloNvVUp1fitUztPdgaoTWhs61gznaYxmyppWDIPSur&#10;qhygXMb0VoSUsCwrlnVFiAFrWKADDdM2IkPYzkJw9bBuagv5fPTIQUqRUijFAA0gIuDLp/e4XV7x&#10;8PSM8/kMlehPCAexUCrVnI9iRVQ2DBMVjAKeHh/+uOA9n/j1DlH+cMqHTzJmjvw/C/O9gvB6k8EV&#10;f99+MJXebbCSNfOHMKGK5EgL+wTJuCoFdwG3N28nOopS9rbjQ4Aj8IczxY/Z/KpKPbmvHS9y+CLr&#10;gdiSZSH/Y7TBkpPdyQcvDyayf6dihegWQsZ8eFX27Raephy4kWB8T64l18mRnU4b8oSGlci9Nb0P&#10;m08ZyKd8nhfyxFdFrmLzn827EC/+fsYY+DLBVMg2KzkLAposc3RmdmUPyh5j6QhQLD8vDO+eeoFv&#10;rL2A2tYLdd9AH6s/UiOpUz4hKAXrDJJJgNWIPjORYqgAbFlvj0+PldEAS8XYuix4eHOiQ2UwiNpA&#10;KUo119qQQiHt1zH/3DR9Njtf5XJwcAb8zw08uHezdQPmeYa1FsMwwq/E8KgFDGPvXy6X2uyWf/eB&#10;ktGrl2r2dQQsUqSi4nR+xpuvvsEKBRiFZCLMZOFGh/XlgpfbjPefPuM0PAFKYXADxnHAuqyZea1w&#10;mkY8Pz7hcv0MaxW0T3DhhkUH+BjgtcYaPT27SkH5FUNKOBkDH1NVmpBkNUJDwaeAwVqkZAlkB6rH&#10;Xn1GY4LSMT8vMz2TUNUP0tjNcqv8XrHvsJYGZVT4bsHfJgP5HGyi+6HYz9KhdQU/ROWQq6du6oEG&#10;fP+R9g+9opF78h2Bv/csUnoe9DLFvgeyledCgoQcIJSBfsWCpy9z3Xz9CxuC+xzLYW/M9hkhbFLS&#10;wrQo9hV7lrXZXVv+PXuDlqOQ16MQ4h6DWoajHwWq/hwALOsT6Z3f86v/OZVib7jMmVG94NiWDbwf&#10;ZuyHtWlnU7A1O32wt3e+yqDonoqOB4r31C57sASdQONj1q1UyvTY8VLxIQd3e6/+dMiu5N+lfLee&#10;HWGvZrkHnvZIGfyaSYVPL2OhP4zBbn3Ke9pTchwBozswNe3XUE9lwwdPvVqeg2vyOhX12u7+Y8/0&#10;l+8vyRw9YFmGYO4DmnW31vY+NN7nzfCKjPWrlQWBXiqzxg68hJu6Jqsp2BkXY2Keq6qRp+9VAdgN&#10;TXt7n2TZ8nUq13w5Y3hNKRWM8l70MqfkHseJEj2STUrbPtKznOl9ht4giJNHegxSqVijQZPdhTb2&#10;FCGNDY0YyPUGaUfB8xKsKJ9Z7kHWGDhLoXnT5ChjqSgKUugGNvPhT7MHZ/+nHiB8PKhO1bZm+wfV&#10;lmHrrYuFoVgDNVJNsWEBdor68tLcrkZz72HF94Mtq4H3lb29TA4wjob0R3toT2HD/z9fI3zQcWS7&#10;xu8xr0tVS+1smM1Ha7dnN9jY8Ipekqt5JGjbPL8ZX0kKMHbA6Xyu4ZH/8P/9I14+fwaYHVlDtowp&#10;W41assLI+QglNPann95XIH8cR7zOF2hjMWqHkxswOAebHFkHaWAYHMzpDB8jbtcLPv70AZfrC9Z5&#10;xXxbsARP4GwMiNHDGF3/8Sg4DJkE+uDJXtMUeym1GXBoBe/JpuTzxw+keDYGv/2X/1YH14PVxIwV&#10;/QHPWQwxIEWyLJ3nFU9ak93FaDarnGInlSLW+YbLly+43W513zdKY5wGXG43fP74E15fX7EuN8Sw&#10;ZgyBFO/JqGrxUbCm3jkorWX5wKtXN91j22/7ojpUp/bU/fK8J5to1MFcca7o9WvSFrtrOSnJJFoh&#10;eiIdGEVDKBqoRfisTKbQ3IjkPUICtDIIfsGPty/wGVgd3IB3777Gt99+i3df/wIPz28wnk44PT7h&#10;x+9/wOAMLtfP0CoQkG4MxmFATDTImZcbfvqw4unpCfM8IwZPzProcbtd615gjUFQ2ToJCVZrvH37&#10;DikqxEeP18srUvJAtqFKMZCfvVEgXFxtA9nIrYVMHbhobbe+szzvJUeEhYGX3rz1f+8P/ba1lhCj&#10;YkoyVe14+B62nUmtbV7JACl4cu9cUkrDKQqnHoYRdphIsZItk7RR2e5Qw9gx43FEIj9FUrTcrhcs&#10;y4z58gVIgQ0pVOP4wGserraULh9HVpq6UvxjPicTluixzBdcxhOMJVWFNkzFo1ldWPLtkoYzFskC&#10;wx/bNueoIe55a/eatNL4lUDCwgCXU462OO3LzLlVgGTY8mmpLKB6bLn29fOBin1DyiWTnGmJmHbF&#10;Z/FJi6mVJ0u58x/ie75dVzDWZn8T5XYiPwcwSHuc0rxKcD9G8nDvXbsC/tR7EOOueD+SNPJGudfY&#10;y0Klx6LuFTr84OBTtAiSnwHA5XJB8AHDZKFTUXKEw5DEZkiUJ+/WWtzmG2J+zzUnzieF6pPeP/jN&#10;7mfyOnCWg/w8vUJcvhaXQcvC7ci3LuV1v64rLPTmU5witKY0+OLTCkdeaSVsNMSAy+sFy7xAGU0e&#10;cZODiglPpxP0pLDGBV5rKF2k4qkrz5Yy77Iub7db/fPb7VbXD29c+RDsSKJtjCXWSN6PSiG+eg+j&#10;mF0Vu57FvzyEgHEcAQDngXwGFVczGI3Zazg7wLgJb979AuPpCZd5gXYGatA4P56BX3yD372+4tPL&#10;Fb/7XmEyCr/46gyjZ1hjMRgHN2iyZYLG27dvcLm+4PPlIx7HB6hrwmmd4aMFdEAKCVEBIQXMSJiR&#10;MGRvuHldMVpXhu9wg4H3JLFzhgqI6Ldw523NBhgYzDP5AiImmIGYMiEQC3HHzhNAEt2LkA8s0dBX&#10;sKA8s5sP/MYm1Y1tx1awxsoUPVaK6R0gIQeHMlU+xlhVHEXV0bOv6r1GT0nUC4aTAGRv4EDnS2yA&#10;JFmok0JADiz3QT3S449Cx3QbUtkpksvZu31/tfPq7QGBvUFl7zk/+t3emdH736N8jHJOy4F+z9JA&#10;Xlt+ZvYsGLjyT1ryyLPiSFkm2cZl3fEzWA47jpiwfWWhrM9i99w88oDvgRY9EO/nmPHbeay6NitS&#10;cdBjkUtwvWdL01Ny3qt57ik85LncywU4AoHkXnBkvcVJDDHGajdzT3lwpBjg9jo9sLRHWpGAvFRO&#10;FcXZEcB/xL7r1Sm92qNH4pFWEj0btSNWobzfxcpQEkVa4s7eTo0aq9BY6twHO1u/kJ8bDpb9eWM0&#10;qlpb8JDyeyx2CZLLf5eg4dEQRq6topjkgHWPoVzuAwek5eflQ3V+dvcG30fqmSPmG7fvoNdGzS9q&#10;h8j6zhBo87vnajm53/OeUTJYOfAgWeDyOZG2f7263loLozWM1RhHS8zfGJDiPhtErtue1U1Mm3VH&#10;r+/tP59BfE++f8catLtZoSnyq9YaiYe2Etrb7VOqBqVca2YPUwlHpSeNgfz2kz4c+vbs6O6RN/aq&#10;sNSofGRP3iMPyOvfy1yRTPfeXt7UpkpvTv2d15PncS83hn8H7j4gmdeNJU/uh6AVTuczzg8P8N7j&#10;x+9+II94raGtqgMv70Ou0SOgExACQqRgY60N2efU8z6zoQHMa8R8WSlseQlwKitztcbqA/mG5/cg&#10;ln+2idIe8Cl7iwMhrNAg29OEQGHjseQjEHgfQ8g5WqqGMWzrOodPxpiZ0zaz6LMdijXw64p1ySor&#10;hHo9uZ1ICAEx0HvO84IPH97DuAGDHYhkmlIlpvllpe8UA3zwMFrj4XTOZCqFTy+f8fnzZ4Rlxjrf&#10;gOipJ4sBqgZXbn7iEHVmr57ugfK9AHKuoOrhRWRfZxrrw16t29QXO0KPbjN12JoOIVTmvRxI96wK&#10;G4O6nOG45jOB7rXJIHI2jEgRCREGCaNz5DF/u8E5wA0D1hCwLitiWHFbZ3x3+Ywfvv9nvH37Dt9+&#10;+yv82V/+K/zJn/wFnp9+gWW+IKX/Br9cGvKNswbKDdCqkNkSjHFwboTRGeM0aJWEpTdZPc5Pz4gh&#10;YX69YBhGPJzOeP1i4dNM2JJTlN2pSDGSM1pJjaHaWkizPazYGde+Fz1SBroDaF6f8J5yq5tasJ/n&#10;LPbqTK4Sq9htCAglTzAH7TprSfWvFQ33tIW2A+wwwgwDlDHQ1tVsiZIpUeVPScFCwY0B0/SA1y8v&#10;UDFgXWcaOqQEv3o4a6tqiNfjfF/tAfe7njDFzV5Za3IqoAjubEEdsMwXaOSwdWNzvkvIfy9f10Te&#10;94WJ70T/80ewzdFY17WRWkjQfccOyoeEViqHz9JDeDqdcL1c2wM8T/kKCJYy02WTYfQ9HuUhxqX6&#10;0mPrnqVPI03fMY5SXcTFDiXmqYlWZl98lmYK+4Z/C25K3SKs799um9Tj7XdogRyxAQs7v6eO4N97&#10;GAaahkY2/coPFLGONo+spmAsITMFqCobaUflwA8V7k/cY0jzIoMDgfx3W8/WvbVEGeKUe1amntZq&#10;eE+ympRstWTqWTFIgKg5jBIwuAHzumzgfwbulfge/D4cFZO9pvaIjdpr4nvgW/nu0kpGvk6xitKK&#10;Jv0hBtg86EBOMZ8vNzw/vcUafJ62MglcTIDOjZtWWNYbTg8jHs6PeH58woIZyQdc54UYGuCqFJXz&#10;iVIXaChMPT7UK8xuWcQXy5OedUBluiE0w411XaEN+drP11st1HwMiCHWdfT49IhlXhBy8IwPOQA3&#10;s/hiSIAyMMMId3qAGUZ89ad/gmgUfCKbIR88VPBQxuKrr7/Bj7/5R/wQv+DkHB4eHvBwHrD6XByH&#10;DFogVc/I6/yK23zBZCb84kFh8AYuGLzcrsQgABAiHQMxs5gGVySpoaAjFNBqFPwaEPwCk/dfHvpW&#10;7u/teoVfVwrqycx5axysUZXJVj0MU2zsCAojQGdPz+aZz5I1HCgk+B4glUJbQ1z8z0M3D6I0xpLh&#10;fiTr5MBh2WtlyLMEfO9ZDOzXX/wZ9nYbqMuD4IFW6ZTyfSx721ZE6cqqL812j51zpNTiTLwCKEng&#10;YLOz5UPidOifKRvs3jnXG6rLwXfP5qDHlut5ZPdefzs7IhuA71lKBfThA417AJQcLh+xA3v+/j0W&#10;rASHyzos9USMEda5Kq3WLJguKY2o4qG9SM8qpqcY2NkUstqtWAXyZ8AYGvCGsM8HOGJoba+9rb1N&#10;U6DA9QU9734J9t5TEfSeXU5+OApSPlq3PfBmp7bMeSMxbEPImBsAsonkz0/qMot7wJS8f+V55RZ0&#10;R1YNdL00Qsj7n6gR5O9I8LwPjquu0qg07Lx/2H2+juWfVNP02LNt3UMgfkwBRpuOdVWrftiso7g/&#10;q27qQA3JfuXe1KmxGWAYhlgfHZJPMxTas++PWMTSuqYQe1pl1R7M3jN2NZwzdWDPG3OpZi5n0wbm&#10;pF3zvuUnqMb2aFtLfSsurkTYcgnotcs6Xpa1EkaMsVXp1RtO9Eg85T1C8Dk0WCOuvO5BBWXugeM9&#10;tnOvt+REg/oPNk94rsRyg8XgDJyzMFZDxVxPKVT1c/UqB4EQwzBsZzmz1tC7gT0/0xNjH4LVGH0r&#10;0wLcbs8qs9iq4GgLJpedbDcASm0fVF4vVVCS4w1UXaNcM1ETSNW69CfuWfTx/UhmF/RyUnrnIcQw&#10;ouAb5N2sm36fe3t312f5fDnkVOYDoLO/ygy9Xn5CiJGYuEg100Sl9oyJKHZNGtP5AY+PTxjciJeX&#10;F1yvF9YXZ/YvMjie9znrDHQohWCGkfJgrCraDWCMIsvI2ZNyyUfAWHhPALcv/SNKCHGuJWOk8FJD&#10;rFqtFKzR0CoHKzNWO4H1hBMllXKYaAYysdlspkg186CJmBNr/5kQ/YqkFJw1lPWVA59TJIbvOA5E&#10;zsv4lFMus7nJV//9999nNXqCMpbsZhPg1wUhRPiUcD6f8fbdOzw+PODl8ws+fvgJHz99xLLeENYV&#10;KkVYRXZCKelsTas2BeUBVnSEG8nahPc2pVeWWFTBmQqTWgKbcjDbsLMBJAnWV6kNqx24cUl+dmIZ&#10;PrFaMiZaG002Gnm/QOdgc7+usONQ8+o0FJImzMrljI4YCeDVRmOYHDHO4aFUwvPDA6DoTFjXBTHM&#10;+PjT93j56ROCD/iL/+Ff4zSMOE8Oo/0Vfvj+X7LCPn/2SHukNrqC8qXnTanYiaWcmRFx4/kR1uHl&#10;wye8+8WIYZigUsTj0zN8/BofPyy4LUve87NNT9KZ+R4Qa+aFroPsBLLOUVmpUa6dEblqKZJiJqnU&#10;9JUcM9r3tHyv30iovdqa70+FeDwMI7OsIXva4rKioDEMFtN0wjiOSFphHIYcnO2gjAWMzcRqTVY0&#10;pS9S2bIbNh9kOlsvkipmnE6EXy0zKXa0gbEWztEzVfCincKa5TdtJIu01UzW0gAiBBjnag5ByvuM&#10;0VkZFIEYiaBRcKBqp82GiyaRc4dOZFP3RwXv5WSChx21xfy2WdZZe0y1oA4r2SnYzFqvFhWp+EJi&#10;SwxmBYfcjI5kzbLp7zVtvSJl87ovBV/2oC6fC5u3fyoFbJ7+5NgF+k5ZthNiaAI2pbcsDyvrheiV&#10;wrxYSZTCmXvY8mJnX7RSMVf8CrdpWivpLOwvrTUitgCJEnSpjW4mcc3UPxenMkiPhxX2mqx7kkAZ&#10;ttILZ+MFTPFbkwAPOJsDlHi/xhwAYkd4BPgUqpTIGougQvPZNwk280JNIUtgNFRSsNFg9mtmfKo6&#10;sOIFV2l2aJ0FSpmmC33ICKnroQSUiGYdnbyGPUiU6oZJRWK+NhLI0xRnhUSyQ3oWaIqotEE09B19&#10;omTtEFNeF9SsjdOIRJkiWLwH1oS4emhNz8FlviKqiHX12YZje9ZS0hmMX3cBtGUd8LXBi9TyDEmG&#10;DPca3n5usjhdYRgcUh4KKKVgtYFftsGk1hoqKCxhQUgR2hos64rFU2CQNhohUkiSNRrOalyuX6Dt&#10;CdN0xjQ9wE4nfPXt11jiSod3DkeOMSEgwkwObpjw+fMX/GBfsvfen8DZiBg8zqODhoIxDkoZvH3z&#10;Dp8+fcQ836AsMJ7OeLgFOG1wVidcPNlARQRovSLmutoZA8SVhXnSM26NgUuALwFkagspnqYRbhhI&#10;Dni9kvJ0DUg2QOncXGa5c2nwrSVWQKwNfUQKHsaOWSrp87BRhL0BXcuz+0okVCug8nxqbRvm5JFC&#10;7J4ElD+DZQ/o/Q4HHqVKZB/Wow+Z2HvgLTKPQV3PoZZVTNe2BYrLdzGN8mYruNLuukhV0J5Npti5&#10;I693C5Rt9+M4dFQqso78z3tWSUdho7xZl/e4ZxVWXmdjUm1WAZxxuNlZ0LnPh/h8z+ZDEP49e+Cm&#10;ZCXLdVBsucqeJr3Peyxafl21UtnnNXvxqjYcWYYxH/nxcqIBP2e11jlEihg+TYZPjHROVbBM55Bm&#10;hRCYJULHBoSDzNtgvIAkG+ss4b6H/ZHlwaH8Wgzk9kBi3AHi94YBku1Mdd9aAbUmgE2jZgvV57IA&#10;+ynUfJBSd5WA9CPW6VHYsmQRHbE6Cag1HaCW1f+VfcvsZFKgwSz29dmRrV/PhqW5T7FP1DnKFNkP&#10;IyKA0ADs7dCFAuC0Rq1FykCS+77u+gUGVNM5md+vApc96y/d5HnJs6G/Jo+DYHtDKaWMUB+mQ+BZ&#10;WnNKG5TN2z3tgobptUzHZojfb/J8LgOSAhxW8Ixdl726B2xgQud5CGuTxULAewFzVJOHesSKlh62&#10;WpNn9Dx/gTEa43jKr6XzYMB0e40ju6+i1uOq5b3F3TZcVyBQNGSlrzYa1hkM1sIaDaMts5Uhi8rE&#10;bZgUWRBmxJdc0NlgoJC52jM97ezzSm/QrjXsWNpFdcoZmGwGk58fed3R9NQpg6hFnVmvZWbPqgrM&#10;qUaFoxvbKdwd3B7ZHkrCwFG+2pGFCGKoNWoZSxSgfbP1QTNEILsYU58lMPufZk+p51sgglwDa2Z7&#10;rgPF4hGRMVeQCLzmyLWlhcq9C9lpDMOIaZrw+PQGzo1QiixCyaKF6gkCy5naJddIiBQcunMdgAxQ&#10;Jkva4D0NQC0BtMR213BGI8I3+7u1paY31YtaAXB622urHSDac6zWFpHIn9aYrXZQqSWdglj7zhgk&#10;Tb7iSMLyJdvwKM/CfzN+FbJa2yjARE+2Pdn6KibAh4CH8wNZop7PePvV11huV/zuu9/i44cPWJeZ&#10;iITew2oFqy3576ewsxErz05kA25Zw9fhDbPa7K0TXsscWTqvq9/l58mal87aohCOmTu8YQO1f0io&#10;vXfBA4syImYrufq8Mjs3DQMYhg1lxnUF/XVRIwAFEqHlURTd9L1c+b4RcJauMUDsdasSQgpwRsGY&#10;ESHQdbPK4MMP/4LH8xkpaTy9fSYS3+MTrtcLYvSZMDhCgcB1Yx3GcawZicgMc1WvRcBpOsH7bIm8&#10;Auttxscffo/nN2+htcY4jvj6q29gVaqDtBgi+dvrbchltCX7n5AtcXTGkzTbJ7Rm9r+2Eg2hDZS2&#10;uU7q1dLtcH9ba5oRmSURWDNwWwn8bI/RJgBJUaaitQ7T6QTrHFn+2AHaOrLqNqZmiCQf8g6T12Kx&#10;KyTOOlIIJc8bYVlpjzEGMBrDOMIvGn5dEX1FOrv2d05rKNqECB0xCqfzCTF4LLcbCm2T9tkAxIBh&#10;GomYGhOiIhzC+wUalvohHSsGpxgWBJUQEreK01Dqjwze9wqa7VA9mFJz1lRuUMpmWLy79unq6Ppe&#10;HXn+8Qk838B6MmrpB7n301K16IyK1xKqWcQk/UsNm0HK18thzj0J977kmwxL5gLIIoW3/nIAACAA&#10;SURBVLQHQJXCqjeNJUZ0bJjqXPrCfdEkQ1E29cAxmMZZD8VSRAYb9lhW99hzfA004Uld38s+2NcL&#10;m1pXD2cpfCyFVH3yoiKJXL84SjV4s6gqjDXwa84CgGrL41KENL5fe9CuWCRwgLp/fbaitgwWlmUh&#10;5pA2GMexq2LoFbGqDNIO5PhIEQEK4zAi+VhDdxKAqHLuhEINY7NNMJPCNI7E6PAbS6swnJZlwbos&#10;1fPMR980Xz3biqNAserBngsPbsdV/p1bntR8hnwPC+Pg6emp2Ue4jVd5Zh4eHrCuK15eXnA6nRBj&#10;xPV6JamzMbhcrhhGC5PlXMM0wTiLp7fPeHx+wi1S4nzw1HR5RGirENaEp3fP+OHzJ/z46RXDDyOG&#10;weBXf/oGzyeD5EAFZQgIMWBwA56f3gAp4ja/InmPsxnhoGAxYDQBs79B2RGnADhjEW43rOsCq5Ab&#10;NV0s8wiIUTZbqMTGD68UzbfrK263G5Z5oSIlgxwxBGhrdnsa7Vt5uJIHWdfrNT/L5q4nfbmfZSjT&#10;Y0pL5jK3SjrKPeB7X08WLd+n57PckyAfhVn29qMjGwzJJm9fpwU8udRxYzfKYMuNAdmex1vzK32y&#10;j32jJdNTHyoG5LXqvS4HNnp2ZJKJ2ANiOUhVXo8PxqXl1tF3amzy7thTSCYTPw+kbVkB3mvh3lGS&#10;9fyZy+dvgHgx/D5ixPPPJsHZngJJnpu971uYJr2zuVgK9kBsNICrqjZ0PbZ673vdC9vsPZO9Z71n&#10;u8TXO/cE79mOyLPzaG30LFV65y2goNJe3s4tGHvWP/XeZBC11HD8/Y6UQ9Imktefve/G39ccyHV7&#10;g8+2Tmv94eUQ6+dySDiDXSndPRuOalRpycL3SQIG9W7gtYGYWiiFOr7QjHTTs+VIwCGBqNQUIQQs&#10;mUXXs1Ljez6ByP0hoDy/esrdbR9QFTTf/GaJJNGzX+nd6y4jDfsw5Z4VGLe1653dMt+KW9nwfogP&#10;9imfaKg1ZM9aRAaq7xUqNKiapnP2ziYQZF1DHU4dZZ1IK50eG7zU9BsrfAPUtuu2IeDOmmqZU7yA&#10;dfEOj2R/IIfUtaZJ7TUz5timjd9PmeMjPfT3KprUKLw31mnaMX279gIH2VN9pcJeFcYHAttzH9Gz&#10;1T0iXBwFxB49t3Vg2BmWyrPlyNanDKW0NtXCpZfXgtRfv4XYeGR/1P/7xEYvZAqdhy5FxWGtgUqm&#10;PgOPT084n89AUghhxTIzP/K8Dst9kOtfkiVJaau7ai+TbXW4/3VRiWgRlrztS222AmehhxTqIK8M&#10;ytEJyeztP1K9INWiVb3BBgMlW01rDeU9ktYYpwl//ue/BJLGMntcLhcC5EPEdD7j7ekBwzgixIjX&#10;+YJ//qd/wMcPH7DMN4Sw1gFGiqSbjkpvYHhKiOm4NuU1DL8fnLjWq6N6+FSvXpckSanq4+4Pmy0p&#10;U82kDQfSRVmYf38YhjrsXPzK7B1bG5ayl7akAFXroqK2r7VyQ1La6uLBWfiUWdGI0EbX3AZjTHYZ&#10;UPAx4enhjOfntzhPJ0AZChUOEZfrC4zNjO4ctDwMQ7bHcZnUYnPovc2W2UWRnj+v0XgAEIPHusyI&#10;S8EGPD5//giFhKfnZxht8PD0BsaNcK8vuL5+weoXxBCqoq1cJ1uUgtlCjgZ+Bc3Uedy4qabKZ/o5&#10;EkyPLFQGMrLuKLa3QEsSK7bLREVL1WKYsoKoPhvHibztx4mAe0WZEYpY0Vj9Ch+uzDY3NTVmW88p&#10;OheyBQ8ArDk7AHX9lfwIc9BXgO6xo2RcbRyMG/L1jTg9POUBgYL3ActtwbIutCasyqHVG3E1rBE0&#10;fzBVhUDD3iDsi1IdPCj1h9l+/sHgfe9gl2yRchG5hL5uIpmoboxhwDdv/mh1OTfc9am7t9ikRUKv&#10;SeDFhWRTyRC4e7556HgKlgKdN8FHfruSUShZRT3fxyPwRAJA3J+7Fx5WAHYZPtcrQu7lGOwDh9sh&#10;Cb8PEpS75wss/aJ7IID0Q7vnoVlYOzR1JBaAXxZgGgGzyVO1asMlidGos+TLQxudg3nYd9fE2o9I&#10;QNIIK7GzvQCq+FrreRceBSmrLP0qrzXPMy6XCxa/4s3TM6Zpqsy8nmdnUxSpvc9dXe8x1hBabTSW&#10;G02Hzw+PQJZKzfMMaMBYure+fg+aOvsMplnn4JytQK91BvEWCQA/nyrjkD5LbPzvy1oZxxHrujbP&#10;gAwWPCrMy/UYx7Fh54/jiHmeyavOOSomM4PMWgq/LZJCZEbAuq643W51/TrntuahDKw04OwIpQfy&#10;qRscvvr2GyDbN6nymZYblNEwg4HGgIfhK3z+8Qd8/PgF4+cbHs43TMbg6S9/Ae8jfPKwzmKdaV95&#10;enjEMs+4Xa/QqRyOFkgBgzFwKeF2u8B4Yi2sYcXiFxhns5SawAZnHbQ2WG4eKpF3pTWGWDaa1rQ2&#10;GpfLBV9eX2GtzaAkhadZFtwtwyw1k6u6vB+Xe1iGjVzCKQdcvaDG8vt8T+VA5BHwujFgfTdU86jB&#10;7NkU9AqbezY5kinaOzeOLDo4+HdkedH3n0T1s+cei3xP4MOtw/yLA7ZsI5EVYKkEpXtseQ5syPvY&#10;G34chake1QK981uy+FuP+429WfvoxHMVVMeWQR2qOHpnvQT9jhSCvRyFozrnyNaGr9UCGpY/L9Yj&#10;0pKuV8ccDaAKA1sOxtH5fs3weUfm2F8fCajLuvPoGZRWCBLw5+tM2ve0zUdq7Jb42cyBsyPLnO5A&#10;kIV08+EhP5s5uYB/xlozs3vFv+NReLEE8HtDK/n8ydpJKkDreyhkMHGzUaSG8b6yhNvP9LxtG3XD&#10;gZ2UZI33rCdbxmQJhZPAXFHctftRYYv39mO6TqoLVqOyklsyCb8PZZDWszBr3yfVYEK5LxxZjfEh&#10;mSTLFDvIcu4WW9F2j+8Pp3rnA+7YNvCgN67w7SkoJJFnY3G2NSn/h9devf5JDhbkcGz7XhFKGTg7&#10;IEaTmfDbd+GKu576Sapz7imjNjVCYfputgQ617GDtRidhbOZSBETwuob+xh09jWVbXIUSm8RGhW8&#10;vN7SZpM/2zLYt2cv2H1eBenh50Cgpl7QWigC0B3y9WqjAsIUy4UqHYVUcOzrA2n1cTQY3n5nbyt3&#10;VBv2h7u6culjZ9Bah5bA3SGHMT8fVFrOYp3ydYGuNaBRGTAzBpMbYO2Ax8dnnE7nqhL48Yf3uF5f&#10;s3IuVbC9rCE52O8NuiIjmzV/xrJv2r0czV7Ry/Phz1O9zhFVHaoUoIzu4ieyJjsinkhgG5mVX/+X&#10;DUZSAvy8IHiPly9f8Pbrb/H4OOL5668RPWmZX798wb/89rdY5gXX2xU+3vJ9zrWKUqRoQMwKk4QU&#10;w2ZzLHzE09HaEWv6qCc5Gmb08K69zdxRTmQL7tMZmQleMVGuQXEPUGkH/kf2bHG1gHxeG/JLueeZ&#10;gl8sY6DA9oTNecBag6QS7GDhQ4CCYr1+QFgXuGmAMQOeHh/xy1/+CtPDE26XC7yPxIyOc8U2BzcC&#10;iqwGieyngURqi8Zis5w7SkPbYVMwKEAZi/HsoM6a8uqCxzrf4NcF87LCWAM3PCApC6UNxumE2/UV&#10;y+2GmDGWGDwGN8A5W62LTbW23jDZmHLeo9Y1Q2Wz7WpVoz/XXynV2vpxgm3JQSk1x9YD6+2ciLRm&#10;nCNv+6RImWPtBK0GIGlAGaRMWEwpwvsVPgRybQkrYvLV/isG+nNku61iNZZixDWl6ihSnxMFwOx9&#10;7WXuWYgRKkacTmcMpwdoQ9Y9EREo9XBM0EkjPcVsubQiJWBdPQ3RU8RtviHYkMN0ozg7Sn2nG8vF&#10;mImUf1Twvlfclw5DSuJ7wETDQNOiYc3APg5SsHsges9P+IgFecR6lwfhPZbRvel3j+kpX0c22pKh&#10;12MsSKBbXsf+BIx+b5pO3Sa9JwPvXW8p/z16qEvYlWzeeIF+xPgs3uU9H8kjoK1XREqWtrQdijGS&#10;NC0zW2JMBNhqgxiOJfUATf6C9wTGZ8lh8H5TNBjKB9BQCD4zW9a1NqGcJdpTR/BGhW8om60SoLEH&#10;G8rrUQCLawIUSwEu7Yxi9t/k92srusq0PzHtFDC6AUYZpOwrqC2w1om6rhPncRzJK99azPMVJljM&#10;y4x5GbInOTWxfl2xrku1CNlk0noH0pXPOAxDE1jaA3bLoKoUAc4NOVQ31nW2rCsSyN/eGIN5nqkh&#10;NLphcBewa1kXINsWhBBwvV4JyLcGChpOEwtMaYUl0sR1MBpRK5zfPSNqIK0RRmmaIHsPxIB1nqFT&#10;BGLAX/2bv8F/+j//b3x+ueHDdIVDwuNpxK9++TWx1wFM05SZ8yNOpzOutyuW9Qt5JBqF1QeMdoC1&#10;Bi6uMPECN3oke0GINPHWSSEWH/S8hhEjrNOkMmL+0jFG3OYZy7LicrliGiYYq3NvnWCdYzYQbUBW&#10;WbcxBqx5LzydTpjnpbm3vUA4zrzebMLQMPr5s37Pm7k3JJAD0Z6yZ5frgZ43c7EG0Ywhn1gjonMj&#10;ueVtSLYzD9Hle7AEJfYFLbpnK73OPrNjA1Db4MfG9gT9kKseq5kXcHyrODo/uG9/r8G/l2UjwXge&#10;8Mf3dw629pj3PfWe9N3dfqZ34FNk7EdpI8jrjmFw9XrHyIcqgTViW8O6rrHacJDdhLlbfx2p2UqT&#10;1MszOAKWudVce29SA6I1NZDuB5Mm5lNKisAFxvSktfetqyRofgSK9AChe3ZYPauYXuBb+fOiwNrb&#10;x6QqWy+NUWmYKDtFM8Zxlrfn/1/WLP+esmaU9UHJC+gBDUcM9h643xtQyNqQA5V86MdVIDTn3Z67&#10;wr71yddn417NLcklPbBFseEj/0xSnSNzJTi4VSwndLa8JELexu6zxpB1RB4oLstS9zNOHuLPEgXh&#10;7m2IUHJBlC7/Wp8FrXKoZ26mU4iVqNRjfBZ1KLeyPLJYa23TVPc5KH+/DGwlCLgDGNm9K3X5vX1E&#10;qto4Q7PYFvTIRrJ/2cJ8WxsTuWZ4aGRPUcM/x1HoeQFkCeQ1lfVZzvPeEGoDWVEVir29q9RBUmFY&#10;yTKE4BI7U2uMg4WzGoNRUFnNWuwbtVF1O07FGiCDiKW30GBglkJXjSf7MH6PSw/aCy0fBkeDDsZ4&#10;B/t3hTthuCUstDx/BXTLSuXGC5vZxPSIZD2lGakOACO89mvgNdIfZM3XkguSCFnPf8enHdnp6NyR&#10;w6KyT5Z1DdYTlr7EGIOQ2da7PlRvyp4jstLu7IhkdUqDULJnSzESIKUVzuOAh/MTpvMjnBtgrUNK&#10;HrfbDS8vnwhUCius0U0eFc8SLJ9frh8yT9l8FXc5CGJYzFVCPWJiL8NGnptyyHtkoSWxlN6fHeE1&#10;1bY9RUSlSLmfa4HPX/4e6df/AGtHnKYTjFG4XC64Xq4wRsPaTKLQIQfqxjwUoHtrlM72ggFZFE9Z&#10;HCJrSw4t+f58NFCSIeubgFKGkO5JPPI8b+qgmKoNzo4AlBVBJSsDKiFA7wi7lRtemMex4ID5LM1k&#10;w0LI9d5nF0um6sr7kTabq4S1pjkDYozwYanWX1oTs1sbh7MbYa2GdRan8yOe37yDcxZ+vdUhoLUK&#10;DzmIVGe7Y8ol2VQLSGUovD/bUow5G1PVy1zvibZQWsG4AWaaMjaw4HK9YLAWThlYOwDJYxwnXC8X&#10;pJUUHinblcl8DaU2yzpjTL1GVK+iUX6G2sOkTcWUgXHpblIHydgP4Avzng86y1q0GbyflwVaGUzT&#10;xrRXxhLhTNt6DoeYVTQZuCcsxmcC3gofaGhWB/sqYz7MKkUzZxLKDSxLPLVhRNjbdsb8/Y3TNFTQ&#10;A5QyFG5tAWiyCFWb+AE2DRgfNNJKuIoCsK4zUkyIJkBpYJ6vCCExFdmWHVdtovI9kSq3P4ptTt82&#10;QDYS+wBCXkxxpmQvyOzI71g2/Ecyasks468vN8Be2Fmv8ecbwZHEryfbloBMj+nQs1bo+SbKQUVP&#10;vtqyrnTHMqd4KafKZNmzN+Mh263n2SkBpp60unc9epPje1JV+bl6gE+PmVbfT2fPtPzat9cLxj/7&#10;c9yW2xac2bkXpRgtAC9yA6s0eWyFkN2z1MZA1FojeF/tXbgE+IhZ3ASosua47LgxbQGc0zRhGAec&#10;TqfGHoHbJxwNW2gYrBrmMvfRVzGzjzQVHn4N0KAD2WYm0Zgby9vtln3KdC3mXr68Yl5nqGDz+gvZ&#10;Y4688LjVE6+6S+NUDqF5nitTrIAHkrnLrVa2e22yn6evYS/rSuAZB4dcBqDp3iArBahoWZYFwzBg&#10;nmesYYVzDrfbrRat67rCaI0lrXh8esYyz1h8hHYG4+kEM1icnh4R8vfSoIIvhIjlNkMlAuRtCFAh&#10;4a//+l/hb/+v/wwVPEz6CsNgcH5+xFfPDil4DIauUUge4zTg/PiA9LIiJoXgF4xuorUdIkZ7gjsZ&#10;qDVgMY6CdRMVHTEzVlTClm6uSoERsx+bgg+BPPycxTyvmMYpA3fk0eaDJ4ZPfq6aPRKpHoIE4hVW&#10;hm1A3l5QeHs+JAGgKmjdCzzjUvK9P630iu6xzZ1zOzZObzjLw3u4d//2e6j5IiltGTCSFS0Lhz6r&#10;PmELsEVjEyDPNG6PQ6BJf9jKzzDejPWamCPbHyn9Vmor4Ipsvz1PVb736pBx32PJ90AIzsDl3u29&#10;8+mebUCvrmk/R+pa2fCBhVTwAbHJSqn+m3kPKDLJmpuTtmJR65KLEpviTg4veoGrBbjvgbA94K9Y&#10;UhQ//6I+KH6x9/JoevYc/QZYN4P/rdhPXbm3rAvuKWk4M7RXPx0xNvn9LQNGyT7n54i0qtlAoS2Y&#10;W+Vm04cVxuoa3ltY1PyzlbXB34Pb+OyHKOrQbulo/faAi/Id5nlugEUuve/ZPXAgVuYdyZqbKzpk&#10;vSNBhR4buH5nxrA8UjUcMe33lkV5GJ1kXa4yS6/No+Lr62jv71m/GK3q0O2eBUizJrEHoii/Sdca&#10;sKgD5bCs5+EtQbwN/EaXGHPEGK4h0Wy/4ENkCdbzPUdaW7ZnQNz1Xr3B2qbmaMlNPTure/Z0PaLL&#10;9lnCzoamMEYboL2zvnSH3FVyt47Z160SxmaPd2s1RmeJNZoitDKIPitXLVlRKYDIFxmwUkzR074+&#10;GqVTCVfvWS/x680VGfSVVSPrLxYVSDi0Werat4Bh8htBt1oW8ODKck/K0NwyteZmKYP9uVt0DOKZ&#10;0EqRPUbnmY0lyJWBUZQ9wtdizJY8m0e3BIl7gfT3lDUhxI0hjMQyAmIz5OoB8zHhUB2HbOO6Xcec&#10;z6cVPM+MURrDNOHp+RHPb95AG7KfgjI51y/i48efag1NDN3tmbxnV8axkZQSwIb2DV6Qw9AlKM8z&#10;MfjZVIbF0r6F18s9O69eALEEuOW+IFWh8jWOcKiULVEV3VBcryux56EwDXmYGxcgkE0VtMkK/zbQ&#10;ms5603iElwDx3h7IFUk9K2kOwG9km7iDzlFHCASyb2B8rm/ykIzOObPZZIsHvFHzl8+rKcshxaw4&#10;6p7R2x7QUyn3bA0TYlfxSvfUIvgAU3LrlIYxgPc0lB+Gkf53nODcgHEYs7IJ8CEiJODl8pptcGzG&#10;BVzudU0mMuR+MgHRB2KLgxwGInrnkwJWsgnXVtV1o7SCHijcOIMygNZw44TnaaJeznuk4ClMGRop&#10;aoyPFu/eAS8vn+C9h19nzPMNqWZOoA6anbVIfq09M1dl03lkgJTzfBKglUVUtB8qta+ri8WurCEK&#10;7kt1kFALQsEnwA0T7TvTCcYOUNpBKwMoVpdHj9s8I3hP+0KMCNHn0OgEBVpPuip/UxOWLNdYUttp&#10;pPhwqVPXlb6oWGNjWfHp0yeM44JxmshezxpyFmBK/jKUjXlNIKaqjDDWIK0pBxyXdZ/y+UoVhdKa&#10;zv4IQJmqPv2jg/fykKZNe9uIiXmwyX2kHEfKk44mpX1rHuwkVNIPS7LM5ZRWAtmyAe0NEuhwKsy6&#10;UfhR4i7bX9r48EOE+771vvORdcORdE5+D+4baZmnXI+t9XP2CRIYkFY993xoJcgkP4MslKWVTC/0&#10;TNo4FYC3549bPiMB0R5Jk+RlWRZSDWgDn8IOUCugXmHVxUgFbizrz2joQEz8SLRJxEQMh9hhefYs&#10;csqWUtQL/O9t0iYCRFVsmVPKkOfaOI6MOXbsu13hQIU7gW+oE0unXbWWccYimQgNTcAtgDmrEWJm&#10;va/rmiWTwPl0grYGz0/PeHx8xBxv8IhNgFWPEVHCXsra5cUaH2rxcKrN89A3ElP+Z/WaaU0bP7ON&#10;0pkVxBvQ0+kEpRTGaYSNDvM8Z6kU7Ren0wmjG2G0pYRwY3FyBj4ZWOdwfnzEcJroEIiJlBrrihAS&#10;+dApCo3RxiDeZvzpn3yD1w9/hn/6x3/GeRoBFXB+mjCM3+Jp0PAhwCgq8u1gcX54wPX1BWEhqRyS&#10;hyZ0HkY7GABmPCG6EX6+0PAiJaTM+HL5edEl/Ewrep3spxdTwrqseP/j++3Ay4UmDS8WKDt0B6Ub&#10;+KNh9djsy2Uf4vuYDK/k9goxhl1I+vZe+hC46Xkhc8uGHpAvz5MGqGKDvSOZuGRC3VOu8ffjQ6S9&#10;J+V+yFxCeftqJNUdjnL7kh7ofQQAtt9rCyOVvoa9/USqAqRc/cjjvHyuFghXXeWYlJT/HGv/6JyT&#10;NUjMOR291yigyH7go/ueuaIp6Vn6yM9O98jsAmflv/fA3x6RQd4bslgjllLfMkbtfndjx6bd/dUM&#10;QNiuQdiFoh5lRHCrHx5Wf2RXgIMh+71QaglW3wsPjSIrqK4/3feC7YGSfD0Vj2kOxvbAsNR6mAj1&#10;RtyBp7JpP7IpaX2xTReclOBrT5lQfpf7//bWGffT7alie0MpbuklnxfJxOzt3xyIkXaYklwEtfcs&#10;30JW+17BSpB5yvvRNbUddVbqAv9aU+4MX0ebrRt2z16PHHPknd+SorAbtPJzRqrA6O/sh5Mc2Oqp&#10;3nr7fQES74W97u2A2qwrfob37DKPbL3kgIIskvi+HDuEK1QQrQmWPiCSSdvLe9dB9jY611FGk32A&#10;0SqD9SxgV6sKmh3VD5XnnJQYFBYbyn7WVjvI4H7i/Wurc5B2ytaiXA7A73GriNmAFKlW6wUMbwOD&#10;TcW5PcOR5EuK7S8h1nBpLW3nhD1b09snUMhoOS+LIic7NrW5BFtOWHluSs+ws5ItDFthLVy+r8zk&#10;4/hpimk3FN0GGGQ7EQvwzfNJ1BY8WykHMSBgszUtBJOn52e8ffMGwzhiPJFC2VizkatSwMvnzznQ&#10;khjGpf6JsU984ITMI8Vbc5/VFnrMB74AqZpatblqLL34oECSAKWSlvd9vfpA1qFSWctrg15eFjG+&#10;C6vYwJhi47MW3fL29wuRJgVSX8UtmH4L3dVZmU7DZmsdAaFKVwFkWZdcjSRJirxvkT+TVpcNOJ7Q&#10;cTso6K1illStZRV9bl9ByV2YfAyVEZ/j9Po2edkepQwKiopIK7PDmbz3VZFU1GmbJaSFNQ7OkpXM&#10;6XTC26/e4svLC0IgouowjnBuhNY2e/JHrJ78za2jIOKiXi4EzRBWWOtybQoYk7AsM25+zQAz2ZWG&#10;6LFmpnjFCHOIuIKGc7THa6MxDBbODVDzFcY6uGGENhZQ5LNegGjjbFZ7GVg3wpoR8OSn/qQ0luWK&#10;65XulQ8eyPd/XVcoTSQ8UkDke5vaOrxH8iIHBY8tnLzfU8n6ktctXC2jtME4TnDWwRiblY0a1tj8&#10;fJMlzrzMWGMgW6Ca20BhvymWPBoFY11z/hbVrwFd71TWXx4iKJI5NrU0HzHz1yo1P1JAiB6XywsG&#10;N2KwjqygxzOGcaoYnzEbHkbPOhEoYwgIfoUxCutK3w8qZYvofNhkvEWBwPqY8RsKuv4je97Lgnsr&#10;MCObwLXJ6z3vsXsMSM6s+jmrHCkd6jFUnLFUeMQCGOZpIrbk8COP91ZOj8zc9bvC6Ai0LocR94WS&#10;k+AeCH5kO9QDfriMlHuel98rDA7ui8llcHIzlayTvW/kJnPk8vA9uNC+RpGMy6Zcsrt+zsahxwQs&#10;60D6Ou6texSG0cIHT3Yq0JhXj9NphAoEzgah1AiZWU8MiJCZDqayREhGRR76Km9GSeGAMbldt7Zx&#10;CvkZysFCsT2Q6zQxb+oxD2ljjPAxNOG4sunbgzd7UKNuuGXqrhViCtniBXDTCbAGbnLk/Z/ok2pF&#10;Ya6lsFxXT2AyFMbphGASTg8nJCi4ccL6+gXz9QaVImJcIf2PC+OshMmWtTBNE15fX3drhQcs3m43&#10;9qzRNJMXuz4DJ8F7LMuKpBRO40gFpCIPeMMCWJeFPMyMtYhprb59zjr44OGMxbKs0CbCB/I4dNMj&#10;QtJQdsAwnTCOZ8SoMC/EkNdEca/DCx8WnE8jrDIItxl/829+he9/+xu8/+kFdhjxX3/9Www64q9+&#10;+Q2Gk8XqFyQEQGlMbsTz+QnvrzckHaFdbliSBkCBxhM0jBkR4oXkcWUyrBJUHjpkXXDeCyPcaODT&#10;CgQD7YGP779Aa5cP/AzI59R6KJPZ5VtjZq2FzowEo1weFukKxJdib2PI9/MgtiwOMC/iIk3UtbGQ&#10;xXtp9mSgI2e8StCa73uSBVz3GZasTM9OaHwfuRVKkeQXTzut94GW9Hd1lmcrrKuvPoXl+oSw7qy2&#10;NnbicdgskBCCz6+9B9Nb2wTU9yMLgSiAgdSGtDehUn07vW7TLKxBjpRBPeCvnJ/V/kzUB9K7Vw4H&#10;pLpJgtV9dQHusJyRr39g695k5pRhvo/YgZEFHOMh8Ip5dVa3MqUP7WH4OcdZn8d1GxXBvG4ZBrtj&#10;ybYDndRl7tfA83yG6VxbKGF3UYZrhYjFGXybHyfq+/Qs8u75//aCL3tS+V6uALeM4Ax7PrwzxjRW&#10;bdU3WJsqMUYCYqBmvICbR/Z+u2GgAB5qswPdBd96tbN8/u8FYhciQq/mlgPNHuNdDgd6tpO9veao&#10;LpcNfPOzEKsFkbOOmHsZZOOAldIqn2c52BfbmkQCrDY5o0V+ttYloO0xUq31ri3zjgAAIABJREFU&#10;t+yLck7p+nsRuVbMZAAfiH0ZM6s+FXATGwuxNOQEUkRBMlIslHVo1lPPWrMMD9shRUIIWxNd8oQk&#10;caQAZhvJKggyEpfWp66KtV3XtgLfW89U/MfDTmG2qYrAFGrksV3AaK0B7xfW58WuLUaPgSvB9XKN&#10;NsWO7ioP5J4r7Yx6Q0RJRuN7TXk2nDXVisAA0IY+lxsMIki5kUAqRTnAKkofHPTMJdCzBIS354qu&#10;lm1lGLwNV8uzF0UYITFIW4VwVrDUAQfPqEO+x6qy11MKBLyl7bc31pBG0tUrgNkHJCBRPGjM+yzy&#10;oCNEX8HEFCO00jlfyyOkmN02GONXAVH55jMa0BorPUAhqMQU6+dJgWq8qChkXOVZRbGIXLFW3CCm&#10;SHlf2fffaAPr7MaAz6xPlRQBejknJuZhSCpkiPzYDMgAoKfruy43RuogMAiabERWT1YQ0ArLupKn&#10;tDFkiaqJXKG1wsP4hPPpmQJpTydS9RRrqAyIIQKIAZcvFwQfQGV3zoVLYTegObKta/rxCkmhrjmX&#10;M+HKkNJqs+vNy35QWl5jVDP4kHY6veHyH5JPyIfptjK0VVN7lrqAh30THrDlBK7LgmRQ6+zoA4w1&#10;dZ1m2i98yXdI5dnUtZ0ojysRygIDuGltOevy8EjX4VB5VouKpTyTBGrn9RnL51QoAbhalaDXXHuE&#10;7Ltv9C4cfLvHqTLYSz1C1yPR8564XVfMxB4lLDVVPQP3+yjhKuUM5PhEObdVHqiqlKCtpaNLpeox&#10;74YBD49nDG7E+fRU8S5jHU5P7zA+PGO5XCkgNib4CKgInB+fYH2qKiOVj8UyTDB5DfoQAB0RNeEI&#10;t3nGus5Yl9tmn7wGBFAgLlJCiBmPyvdelXqPbnAzhHLW4XQ+YzqdMIwnuGGAHUYo44gVbxyUzefg&#10;l1ek4JH8ljtkrMOoNNRCfvjItoDW6lrHhByMrOp/y1ymzQhCVv8W66Fe7ZmgslpM1Kc6ZcDcYBiH&#10;qkYsagdjLPveBsj7XYgB1/mGeZ0RA7k0FAwtBMrXq+ofRGhFNZ2tFpVlkJSguBoEuq7zHlGIwPyC&#10;X2/5QWSFaeD9CpWoDvHrjPSaEMJ7GuQMI5Qm6yRougcxxGxDpKBSQAoeytNgPWTs2fsEpWhPN5kI&#10;tCaqJ4kYumSs8b9DYK1k3fNDvoCzsknpyVuO7GDkZPRIunQUjnXEVK9FfZHhGVU9uI7krb3GsQWw&#10;0fXQLSCW9KrnoERPwngP0OhdS+4vLa95+1qp+3o9aRiXzfesATZgXTUslb1KYmvil2VhIZ+hW3xL&#10;JtzRlE82MT2ARsrfN7smD2MGjDmdvPjeq+xnasyeGU8NR25Y1lin6UobIKj6sOscfMpBpPJ9OWuA&#10;ksh5U+AbcIwaC6EqMQbLstbmu4AO87zZuJC8NnaDjO8N43bZAaXYjpGsViIwTiOUVbjOF5zHCaFM&#10;1HMBrqvKxGCazgifX7B6D3dyuH15hdcD3NNQZeHGGGJ+L0t3MMgb0xJYW9LpG2lTBu2KnU1R/gTx&#10;nJXAuGVZMI4jbE6Vt87RIZCb7pC9Rsv6H8cRPnhcrhc46zAM9B1stDRgSArK5OIoUcCvOT3DuAHn&#10;x2c4N2GGweIDhuEEs4YMfhXA3yCsC7DO+Mf/+rf43/7Df8T/8h//Pf73/+M/4cNPn4E44R/+6XuM&#10;xmL85dc4jyNCWrH6gOADpnHC4AZc5htO5wJ2K6x+zodSgh0MgqaGKmTJcPAet0iZAErnvTDnDxhr&#10;4bP87fOnz3j5/BnjdKKiOkXY3JQZa8g2KvvLyea+3KNSHGutmXQzISWu4AkV4Oe/07MD0Lpls+4b&#10;CoCHPPF9osc2r4egCPErzb4cYPbtK7apPt//GN5/4D+p6lBEfnbpXc33ZMp2CFjy89N66cfu2cdZ&#10;ff19oWeDknZDAdngdCXzHcahZAEesY2lrJmfDT2FXe/8lPWGbNyOzlh+BnofuwPYcm/LWm092tVu&#10;Hcn30Cykr+dbuwFMaUeS6DHepUKh18BuP4sNk5azh/drun0PKWev30kE7fYCOFv/dMMyAeKOZcyt&#10;ZWSAWc+Tlqt37mXjxANWZK/557UUf92iwCxerDVMNiYCOlQfkD4C7qVFYIwJRqNKj+UwogAfUk0m&#10;1aS8dpBsz54Vzj3lkHOu3hNpgSOJFpx4w5+PPciMw6ynUs82gYYdUkZhVElgQEGCuPs9qoChvQyA&#10;UmtIawYAdGbzPRQsD0qhY9HE7UxQAzq3wVPc5Zcc5TD0nv2y//PwTvrcuqtg3fZ3GiJu70P2HZLl&#10;zve6nrpJqpE44Wkj9ewtzwpTk5NN+BC8p0LrAfdHgyYJnvf6q55KIMZ1x7o/UrL0bFL4Oubrx+W+&#10;wuTrbIzGOA5UQxeQgmX9cHCcQH9sFoUd9XHZeJzTtV+RNpIyfFYqqfaqDdW1muvtrVJxlEogr948&#10;+5VW1fZTbbmqjbXamp8vIME5+tzeE5CWdM5hqXkS+VmPxSYw1fcmlaiGNhZ+XuBXD2T7C2M1jBug&#10;DbFgVcYAqkW/2kKjVSS/+CUBMVsvGudq9tKQ7XBiiFiWFUHFquI1xmBdyP7I2oEN3UKTi0GsUA2f&#10;gICIkL3CIxRW72ET1eQRxCiNSsFnpj8UWWzQh00Yh4mY9eOI6XTG+fSA8/m5gmR2cEjluY8JSSWE&#10;GPD+wwd8/viZnY3FFi5BZ4LJUc/es0Fhd4JUEUXtUZXfSlh3lPNRKrjQVcgd7YvSSaE3qC5WUT13&#10;gmLTJfelMkwPYd1Cs6EIqIOBMkMmMESEkDEFKLiSM5Lo3hm1EZbKg1HqIa1NVlikGvZaQ3I7VsLk&#10;sKKE+0PJ5NANMYQCVbMljt6yKzjWozt2Ri0GFBqrSqUz69ivjZpiG4CrCrjy19wsUlLd26QFVbGR&#10;KiTHao+FnD2XQ32HccAwjjifz7DWQRsDawbKswk0QPM+YXx4hLUnXD9/wjCNMMMIJBqgmIH22BD0&#10;NsROhQhAwO/tesXl9QrvP2FZPUL00KD1kGJAWFYiW2UFTMmXKESAEGiviqXuDTHvETT4XpYZ1+sr&#10;gd6Dgx0GnB+eCEOwQ75uGsvtitt8AQLlBga/VrtNYw1O5lRzGco6JlAdNXMLjHWulW7UVQQomzpn&#10;3daXYbjnZrWUhCKTFAMZ33EDjHGw1sLagSyDMgkvhIA1D8/84hFAA5EQfX1GEEMeLOQQ563TznYz&#10;pcdue+ggCBHc759b123nNWEmZGu2kQuWNWRGfERY8lAOCsbQxk1ZiB4mWESlgHTbrHySp3MgRUQf&#10;KoExVUu6QKSnFIFi0ZYH+LQWA2L472Sbw0PjeqBzr9jsgbBHwSGShd6b7paGjW9AkrG3hUntJdOa&#10;FckSUC4NOA9SPbLv6TW0R0wp3pBID71e+N0RQ1CymjiQJWXEHHgq/84b5Hvp0tKTk987GSzHLSmK&#10;DJJb9vRYcZJ9z31oj+wnjsKKpZ8sl9/x60vT9mwLkn1Ft/dSXbmzMZaC43IwbQoJyWj4JWXGQ7kX&#10;BsmiAf74daoNutmHsvJ122uum8aVsYfqdNLYHQP1yGbpyBqpnPZaaejcYFxfrtAWMCP5tSWVJ+5a&#10;UVHIii8A5O2lsl/9WcPPCzAnzJhhJ4fHpyek3/6+coyTuLfl9dZ1rcXU5XKpwzCp2ijNx/k8YV1X&#10;TNMJy7pinqmxPZ/PbcBvZb8BwQdop2vgl83M++K1T028h80TY+XoPhQZtsryOqsNljlCWY1pOEEb&#10;h+e3XyFCY1kjAIN5XuBjIJCHeji8vLwgagUzX/Hdb/4Zf6uA//k//K/48cNH/Of/5x+R0hsorTD+&#10;5gMsgL/61ddQRiHEVDMazg9nvP/p97heVnzzzTcYrYUxAdYZ6NsVaXbQwwgfZpiUEGKCtjoHF2sE&#10;v8CZAQYJYV1htYMeTwgx4je/+w4vX77g4emRJvf8+c5FSgHapSqIe6rzfW8YxgYMKs28XOelwF7X&#10;tdmP5dkhwbDChu6Bl9wrW657zjLoZaDca1g5ICgBZwl49EEz6QO/BQBJr/MC2myFxs88zx32byP/&#10;reG6aQfY90CJ3tD5qKmSgK9S++Ht0ZnaA7DK3jYMw64mOAq2401Ib0+VgCKvI0rD0sth4dLxbX3H&#10;Rl7M1xU/GyVgzocvPNS0x2SW9hc94kLPooJbxfBhPw9zPmJk92yOyutt+/82IOIs+5Inwi0EtuBT&#10;7GzQ+NqR9oY9aydpM9e7VrL+5BYgR9e31FNHtoA7haRWd1n2vT1EEksopyXu6mRe20mLnJ0n/4Fq&#10;pEfY2PnNd54LaVfQW/+94HFZ7+18qX9GHbED6tkZLrMKpPXNUfj10b7DbRZ4mGQvZ4LX3tyGZU8w&#10;Sbt8l17o5RFb9IjEdLRnSrBa3lOZ59GrDXmo7TaACU1AZT8PJd4F1vvS+9hYJrTnXtoNT+5dN5ml&#10;sg9xx6HaS54XMYZdkHyrlku7QfY2AGmH5TFGTONYw46L3B+ZuU06G80GH7zv3UCVbb8BY9cz35UM&#10;cnjPnx10e66jwbxiloi6qk1wmAvHbT9VVnEksEEORN+aX5OsElJloje9u3UIwSMllb3YFVYfoRTL&#10;F0lqU9hAV4BUGQ1tTfa6NoCyGIeB8mD4QNqoqgR31mJwA0zun330aOQnGTsNPsKHgHm+YbnNWFbK&#10;Dokpwlq6A2W9xkBM4gAgKYMEg6RI3as1oJHaMwsUIpmQMGgFc7Yw1sIUQpH3lCmWAfti1aK0xjCO&#10;sMbCDhbTOMI6S/W4JW/m6Fcs84IYgWGciPkZFlwvN4wj2f/+9OEnfP78wqwpUlXr4yi0OWUVRrH8&#10;yaxdrVjAstpILXX/ys+EObDF7dW6sgY/wgN4f39E9luWpbHTkbY/8zw39Rr1G6EZVIcQcbt9wTSN&#10;OJ8eECJwe/UYRouQVihlMZ4fcbtcEGKCs4bsTo0mNUetlXIGUvGXTx5KG9g8czPVSkptQCrHm3Tq&#10;q+OwhQy3NmKtkq+nxpLWdWXCxO36SsbP3mZH1TXVU/YXhYAxuoOTaXFupRrmWX8/fzdjLM7TI87n&#10;B4zjWAfi03TKwgZFz0RSFA6qDFKk95zOz6Ts8lkZbRwUEpSmfZ8cFkIODI3ZymXBMs+AAvxKw5mY&#10;PJZIgaophBqeWpVGKcEwr3VrdH7Oc3+gSX1HA/QAxICl1JthhPcLLq8vsD+9x/n0gHGc6vW+Xl9h&#10;lEasg06FzUtdww0u7xFkt7MsC758eUFKplqMJWyKwhK+rrLyGiUzhKnxyv2jNVscIjb75dorKFIf&#10;O+fg3JjJlC6H0fLzA1hXUizM84yQiABbsdmcIUUCxW2QkkDDUsorMg0xTpLqOK4oycGbkm7LHSMl&#10;dVYmKAApwMeIFHKNXMlcESku9VqpMuzI1kZJkR1ZSJRXEENAyplIqVpkZbwwD4nKYBN5jw8+Iqx/&#10;ZPBeFugSwOXNaGlqjzzlj2xwegyr8nq9BqXHumgb9VS1SURm0I2H2FHT0WuQe76KsqjhjQUP8eod&#10;FnzDLA1Qr0nsNXuycTti3MkDTnrD8YOPH1z8d+RgYdeExQzolrTwYk/E7h+36JHgimwMeg1CTyIv&#10;vfQ5ONfLLeDBt8jX3edgDF5891irFfgKsRYt27SZDSIY641L7rlkW8p6ub8h/3PObuQFybr6vLYM&#10;kmDo8fC1I7DwCMRXOdw1IWa5Ktk+rX7Fw+MZN/2am4csTRUAgPceF3+DsZYKTABf/+Jr3NSCm14w&#10;uAGDG2gTjnEzYOpkIBQAhVuo8OtWbBkoDd5k1qvDuhLYvqi1sgYLSFyBd22grcWyrhiGiTZTk+Cc&#10;zWAxFW7rulQmGPnU0nfc7Hm259NZB+1GjMMJCRrnxyeEpLB6ICZac/O6YIkeCRFB0bMy+xWX9+9x&#10;e33B7fYCHy74n/79v8YSA/7u7/4Jwzjh9+8vMEjQVuHbb99Aw2ZJPuU4nKYT/st/+XucT094fnpG&#10;igFGW2ibEMwIaAN/C7CWCv+QiHlzvV4AmGpHcHm54skrYLD4/PkTvv/+PUujj9DKZpshkwujVMN7&#10;rbVwjibt2myJ7QnAGnw+3LJHqWbSOajucy5Z8nL42hue9kCse8qx3jPR21s4C/coBE2+Vs9Xe8f+&#10;rM9nan5eCvyUVBfwoQY3dj0sjwDGtmiRYFDcMVQ5eCUDsmTAbs9HU3qHcsb50fXnhb/03ebv3RtU&#10;H3mh99hiPR/gfWAlGoWUtCG7d+/vNaX8HCtAvWSNl5/3LFD2LH4cEgckcCoDimU+zFH4rxx8WWvr&#10;4Hu7lqhqn81aqUihU5XBbxkWrRqjAOpHzPDeQOLoGsgaohdMyq9vjxF+xNiVoO/W1OpdPXIEPspQ&#10;VK2KpUXoDpQkG06SHHj9xH9f7pWSlczXAF8v/P25snPP4MYdQDc11pYy92Kv5NRVVSS/zwachEMb&#10;zx5QLckR0qOar+nYYz4LQk/ZdzaPXSMUZVvDrphPsLRkkkGDvX1D+tE3uT3iesthueyRpM2YJOTI&#10;n7eBwrGrTi5ncY8N3lsHcvhXzq/Nbod+tiyeZaft1bW771+sV4qdV+X85nqjsLvVJvNPMe3sX1LM&#10;9jWRmNvFZ7yu8xSFmqsEXOt6nbbnK2TFgs7gCHJfQN7ixjqM44DBWKHCDdUOo11HHHBPO4UzD/Us&#10;OTmy1pDWce392diaPLuE12ZdS6ziM1GVMJsapRlcW5OtPMhGYnADjDIIJYxTKRjn4LStA8xlWUix&#10;PTg8nB8zw9RiGEZY62jsYQwG6zBMI5QhFay2hjyeE9WiJcy9qgwK+Jg9xVXxAVUKsQQC62xRkq+2&#10;j4kFrZKXd+0bta4GVCkSkz3k7xkCKWRD3v+GcaB7E2PO2DK1Jk6ZPUsgmKoMzKJgqGBr9kvXpgDs&#10;222i8NQ1A4wRWhuM5zO0MpivKz5//AhtFB4eH+HXFd999x0+/vQBUAkmBmK9FqA0beo7aTFWQr8T&#10;PWRImV0cO7aDWmnoZoCTqh2UxCWOMmN61oe9uqB3bh71vfzvW2vpe/hQveeNs1CGsI1y341xMGbA&#10;NAFvv/oKv//hPd69+xb/41/9Ffwy4/373+Iv/vIvYazDP/361/jpxx8zYJqyOtlUGxhVGfKga86Y&#10;zlv2iUEMqXp6o2ARWnXPavp+xUufrOa00bv+Rw7Xi8J9UxfGJn+FgG5Wy7EBvxzAlRqGq4j5Iu0N&#10;YhRj42+Wbzpb41CoKTHrLabphIfzI5yjvLXiPa4tWbTGFMj2CgrKGALotUGKqErx7Z7GvF9FeL9i&#10;XWeEQNl0q18wLzfE4GsN5H2s2SIpecTooaFgzfac6Gpx1g4glFIwMLXfQrbxKpvHMDikRIp8P68w&#10;xmJeF6y3K4xxcNbkZ1ohacOyW4p1rarXexgGwJDy43w64/HhEZfLK+Zs96MrWYtUUHTd5LO4ke5a&#10;e8Yt84CvKWMMhvEEpWj/tdbVAQKJGWLFOUt+IAAs6wofPcZxQEoa0a8IuX+gOU5eW2W9KsIvQih1&#10;lMjdUqaqepdlbb7DRkxJTK2SLWtTUS6mjF8gD8Npb6s9oSJL2phC3cOMsSju9TG7FyhF9o/FQg0I&#10;7LnKiuoU2eBF5cBkYt9HkYf6R2HeSxaUZK9ItveRJFQWyPcaKN7QSVuDnpduE2bXbFgKKfodMCMZ&#10;R/z7yXCaewzM0oD2GiQp85csa84s7jWL0uf2yOuNF/2lyZaewxzolWybXkMvGfuceVSm84MbKmO2&#10;AhKikTxiZUlGkwQQWhBva5DKg8jD0+7ZDJU/n/0KawYkpbDGAGUM3DggrEtXSUG+ocjSHwO/eOYh&#10;GaBUbCXeMdaCja9ta7FjrraFyIEcOG3Tbi77KeGv1trapHCPT/n+9xho29+lTckHD6x04M3LCqMN&#10;1nnBND5AaUvBGjnQpYLweaLsQ0BUEYHM1+BDxDCNmxytWPyI3InKXukE75RmrsjwQyDv95h3+SFb&#10;4Fyv12wrkirTohQY0zTh9cuX+n6n05QZ9hQQdL1eKxhdDsHH0yMutys+fPgAxzzbikSLMg8oyT4q&#10;DWMcoDSG0xmLjwiJ5HQ+rFj8SsnpAGCp8A6zx5dPn/H68gmXL094+fQ7fPsXv8K//Xd/DasU/v7X&#10;38HPDxTGohVgBvzpN2+hFMnMrpcbjBlg7Qn/8pvf4fw3j3h6eovry0doM0ANI159hEvkJekmh7jM&#10;1ChqU9UGGqomvK+3GT99+IiP7z/h3VfvajNIjZ3J02/VFG7N85eb3eqtx/Zhvk8e/UeyS/nrH3lA&#10;t+dTOmTI9or4o4ZBng/tPmpqmFjxmyUvy83XkhexZGsQGqn75rEbd+xJag7V3g+ayd05oNQr0I/C&#10;zDlDqTc8l3sgt+c4spk7uodbUxYZw2Fj0hXW4pHNnjwTuB3dPbXBHlxVXSBc7o3tz/fD5l5gqAxX&#10;kwQAyYAvtmCSISLvkfR37Q0mjrzPpWUKhXP53UCGK0R+zqecfwc+xNlqoNQNiuffR8pWeyC1lLEf&#10;3d+fy8Q5Yt73QOcjm4zeNeXrqQ70YmqAq58bInFv/cbnVQz9ZK3QY8IWOz2uIrxH4uiFjd2zx+DK&#10;Rjks6VkXyOvPwfh7/7QWCqrLLucqSk4g6oYKdtj5m8IQO7JH7/147S0zvPgakOQS+dzwIE5+j2RA&#10;85G6pzS+5ew88nqXeVq9PAl5xu19jvlwKR2ShFQGpAooJe0metabUkklh8q9mrUA132l8GbSrzoK&#10;qibsN7UWQ/W6xeL1nu1SchGjFYGl67pWa0yuJN4rMNjzVH2FSz4I1QqDO+HN0xnDOJAdQD3rqV7i&#10;e69Un/SGlHzgSWsjVFJRCG3uHPge3dTeaVNP3Hm/nf0fNjWdyoyewuSsyufs774RqOJGNzK2koaG&#10;acI4niurvChfnR1gbNm3CLxT2lL9Yxy9vsp5YBpZRQsoMLJYrm1jBloKOL8sM1QiT/tUpxxAXCOB&#10;J5rY/DqDUJvVCTA46nOMzb7HfL9lZMEaOlz/jA+tc82gmIIibUvaoQy3IjbRx5Y5F3yqarZ1/f9Z&#10;e9MmSY7rSvT4FpGZtXQ3mmBzHUmUqLFnlJ69//87ZKMZbSOSIEhCAHqpqsyI8O19uNc9bnh6ZHPe&#10;A8xgDXR3VUVGeLjfe+5ZFiBnuGGAc4YDGgPmacb55SPmy4zHx0cc7474+P33+N1vf4dlngDOcUv5&#10;erAqla7SGrkOzTp1Tqt2SZl6BQ0g+MAZAYVFG3f2HHTP7s/VnL3eod3jJWBfM9MGB+0MME2IiVTZ&#10;GTRgUcZBa4PXD494eHik4NHB4e27n+Pd9x/w8cMTvvjyJwhhwWWecXr4AsooHO7uge+/Z5Uoq4sY&#10;rK+juWp8vzKgUfPUFe9BarUb0tjUzXv1vRJWblqtpMI926OUQrXhoXeU7KIK676tE6/2gVqjFEuT&#10;3B027tXea825JQhoZWCNw+l0j/Fw4MHdAAXKtMtKkYWO1phnD+8XhBRYDWIQU0LkwRxlXjIAaw00&#10;NBHQkBFzgMqZ2OyJgPxlWRDjwmeFRwxc42VSGikARhXCiuIA4zVUe/0subE3yyJbjK4z65KpQ/04&#10;1UsRji15ET1C8tC29N+R7So1kirYYcmRoVoi6FDfSTeMuDMO1l0wz2dM05nuhQagDeE4m0EtSKHP&#10;7HapmK1Dj4xqgTwMA4ZhxDDeVZtMrTRbjwIxLUQEZZVCDaPlteUMkSxjCkghwGqyEivk0FTXryZf&#10;/QTGILaq3l69XvIqWyvrlSBF1xh8IW9Y+CUgIULz8i1WSqi++oYUGxmsLApInHOhnK1W2shgWzfO&#10;tIhx9bLPhJGkal+l2boHiIlskX5w8L6dwLdNddvQ7cmFWyCytyG3THDZyOx5ILZMpXaTazecvQar&#10;bFqluO4NF+RnbJtTWdT1gh/kvZEsk1tWJ72hSE/S3WvU5DMqAHvLxJPXIqVm5e+Qf5WtvxdCqB6j&#10;ckhQp12dRr1nSXELTNtKffPuAbAXeie/X5HChRQwuAOUZtVD8XMzGjFsAeTN4Ig3rhB8bQJC4uJR&#10;KQrBTRwu1AEf28DY3qHYtaIohzp/BgVVpTepXCv4wAWuVBzXclnVtajAhsfPjHMojCP5rqXybkMj&#10;J8DZAQlpc0gMg8KnT0/QltLPP5yfkcaMh/GEw+jwdf4TTa9z3rDT5DUXIEkOZYrfvLRUmOalAqCe&#10;JViyuS2BTxuGJYNC2lr4xQNZ4zgOFEojgOUQAi6XC17OLxjGEa9evcLH9x8wz/NqrRADEDNiBPLh&#10;ALKDp+dlR4ekVg+2lBNyCkBOLNONsFBwyuD8/iP88wvmTx/xn//yTzjdWfzki1/A/+zH+O2//R7f&#10;f/8eRgPZaMzh9wizx0/fvgKyoQCUrPF4/xrf/PkbpPAv+If/5zeww4AcFmJpGIMUPWJWWLxdmzQe&#10;wBirELKHHRRCvCDkgG+/+SOm8wWvf/XX9Tk5N9Z9exgPsM50szN67AppcbSnrukpklrvxd55cev7&#10;7Ennr5rtBhhrwZi2KSg/sjAApMfr9X6cr0K/ZFDnnn1cb2CxN9Dthel9zsZuz6e+tSEo1kjtoGDP&#10;zqFlm6+e7Lbjza66Z9+Vx+dngNu95q537z7H8OoxvVu1hawNtp7N+0OTFoAsa7tdnz0Gdwvs7zWs&#10;cr0X0HQYXLf2kXVNz45kz66m5JD0bBfaprmtWXqh0e2gQAar3mrY936vve9tcGX7rvTIKHuWVPLZ&#10;bJm5a30imfGyVm2HnMFHYhbpVbEaY+ZhMjakmHZdbfMZQneouVd7yWsow/DWnkeuE1mr9+7vBiBt&#10;GO3yLN97JnI40IK8PWsjaWsj1Qftu5I7PuGyptoDRPf2weuBZN5XMZbr5yauECOwUVvojf9ye3/L&#10;GvPe1583z3N3mC3fqZatfm0j0c8PawHp0shLKyn5M1vLrV7u1a3esT3DpVq7tfoiP+DrGrkAYntZ&#10;GG3/2FtLKyCVu+evcw4G12q/doCytZBcbUQKm9saA2fpz/wy1zpWa0XjeLikAAAgAElEQVQ9Q2O9&#10;szeQlGt+uyetYcFGa/INLgBgUSjklXlKlsCpAje5GYLsqRRlJ5Fy8etlULqENrNyN6e86Ye1tbBu&#10;IJXm4GCMxeF0xPF4xGBGuGHAYTgSOFfUCJpsyYylkMAYmPGuTFXRICekGJACp52mhcMP6TwpIdjR&#10;0LvkmT1vjCH/5ZzJ6kEpgD3sl+CRlYJ1jgLpoWCNgSnrQtG9zIHIWkprUhkwMOUjKTI0511US9cY&#10;yYIyZ/hAVp6G+27F/UPprYndGapagJStlDulrYHOxNQ31gE5I4QF0+WMy/mCl+cXYt+ejnj88QOm&#10;6YJ//R//hO++/ZaUuSpDqxKKTGC/UmZ3sL4BwDvh6FUVXc4O4YGflRJ+9wkhbpm+bXCs/L6lzurZ&#10;NrXnojyXC14hlUcyV6i8+4tfkAIrlLTCwKzuL7/8Em/e/hjLvODh4RWG4wnTywXn8wuQgLvDCR/w&#10;Ee/f/xfA9qmfPnxC1kCMGdYNmOcZRtO1GCXIRdxrG61W9UpWdShGeAQNP0pugARQe6TVMpTT2lw5&#10;Gcj70taPhWi1qZGNviLflpwkwj+i2OMLKcvA+7TJOVl/lmpAfVXVrUXNXvr18us4HnF/9wA3jDzk&#10;MgzYZ+RA+QPTNFVkqIQQIxUSKWVdpPLztGLbKiAFBqc1BWJXD5VEADM5CwDz7OFcydpY/fcpn4E8&#10;s4J4DlCNPZE2QE6VEb4OX0S4M/dBhVmvrYHJCjorfm+YIKko20NBIQpFVcFJgFCJZCtGpaG0hXMH&#10;GGPIXjjc4+X5E6b5DJ2NUBPwucD7S4qo2ZDGaETx3i3LzKD9sD3DWeUwB08AO0BBtGxD5H0JgfYM&#10;VvOAoiowEkLI5A4gnCd8pCFXUaIUezuqqXKXoCHZ9m19QbV2YFKA5TqNBjWErW1DYzWAFHytGw0P&#10;0iiYmu1wQGHBMSkG9ZkEwP+fWHGVEgemJ1ZrcdKk94EthrDJI/hBwPs9RtIV24Y3xhgCAVnCF7ll&#10;4fSYEnLjbsHknuxPstFbj+W2QGybrvIGScZF2kgg0274Xdu0bL0it3JVGWLb3tNSwLdM9D1AvnzW&#10;rRQkdYEZWYi3P7c0PKV5k96f7ZCkHMxlGl+fl16lNMV+hvZ02igLC1ZOi4HVagabojhV73kZ5LVn&#10;t1DDdYQMql2T8jnSJqdhNDGtQ4ibxs9og4h4HYJcXBxzRgqJU6UjIm/4RS5TcPba1Ii08RLWIWU+&#10;ZfCutakgYNtYFaB1DXLRtVAGyN/Ne98EsK2qhFXinDdeml2LAOQ6jEnQMNbC+wXaKAyDpT/LCtO8&#10;kGzT0rO2jpj/PgScLxNCDDjenRAMFZ+HwcFZjXmhJO1puohxTK4Fvhzqlaa/hJ8opeF9wDwvmGce&#10;KBmyavHeIwOVcV8AiZYpkGKkRiYlRPayG9ypFs1tbsbLywsA4OVyxuPDI5xzOJ/POJ1OtE6TRsx8&#10;YIYEYxRgNflqGoslRqikEcJSjwDNBzwNeSgsN7w8IZwnPH34iNcPBl/92z/j1T/e45c/eYP//nf/&#10;Df/r3/+Aj88XBKXgwxEm/gE6Jbx9c4ByGjpoPNw/4Ovff42vfvdbnB4H/P2v/wYTFmQEymcICUCA&#10;toY9LdlvM0WEsMCMRxgTMc/vcf/2ZwASHd4+IEPDOfIAV1oha42YE3TWtTEsPpYxBV7va8SM6jSl&#10;qyXZCmy3hWjPDmGz9yNfbQ2lEKLCIXcZyUr6mkpVQAUEqGhSQg5zBdTkzNLqVQKbWY4n2VWSrbDd&#10;z1XdLyW4sAU4CPDp2QXJs2bLdFZVArnX6LRn1p7tRdkXW4XWnkVGb4ggWU77oZXSOiOLgN20GXaW&#10;YnVrqbEd0uyRAfbrjZWvtP73dSD9driKWoRu76Pusrx6QEzP9u661kqds1Pec133dsmSbesbAv9U&#10;14pqta8qQX26rteUrlnarYd+qe3obL0OjydLLcfrdAWdSM0m1wzLiFH8WdNNMsJeTdgbvrRgnBes&#10;ltaCZ88Xe/WalaQPtk8pMtmMm8HBvdr2+hpXti75t5pNY16CWVvLHJmpsKcksNbyEDnVYLvWiqe+&#10;Z1jVfkCGdZbkvM2a7QGyrZWBZI63IIJUM+zZFLXPqty3HsDfU3TJwdHqDXwdQN4b4sphQfsey7p4&#10;d7CB1aajnBt7YaC9oVIhLrSDZtljfG7wfD1MJFPqygXkGrZIwykgrmRJxfpBrodBunrHtqrsHhje&#10;38OuQ5tLrVqBX2alLfPSsE6JibdnaZXFQ5ADd6XVNkxeodq7VFBcKQ6gYwZuxkbZ0torXatS1hwQ&#10;BSIG2cHAOFNrowI2KYr2RIbqKkX2LLzW/okGBZGHb9qYtRYBIfa2UYck4aN/9b61wyhRZm2sPdhm&#10;SFoMZZBXfVLFMsfieDji8f41jqc7DOPAgbK8l1oNOzhobWHMyKxsQBs6VyiLaaI6xEc+FzSQgMkv&#10;yEyWWuYJKSWc7k7QhmqxYRigrK7Pllj6BCIP1uFw1GSNkouCgzyOQ1zgxgOOj49Q2nDvx/Vk+XsM&#10;YBNtMyKHiMxsTeUsstFA8tDKrmuW15ThPk9pjdHm4rUBIGOZJsSUcDgcCPhDBrJjJn3iM3WpFg8x&#10;RkRPVh8xRc7oMjgcj3j37h2R7aYJX//+d/jj119hmc5wboA1ZcjMqtCM2ruXmq9VwJc9OwRfbXsy&#10;W1govTLFSxivLuoO3k1MtZZTRBgKAVob3s+3DNl6npW6utRn4j3WWkm9zcYeN4SAFAN7cFPvGhnw&#10;M9pUsDmrBNKCaDw+PuLVq9d48+Yt3DjSZzAOiC+YzjNCyDi/XOBDwMfv30NrjbvjAfP5DKM1Bjdg&#10;ulwQUsTd/QOmyxPmywuQS8gpGABXTIYqSmVBMBF1WuK9J+cMY0mtUAh7rSJW2sEV+5m1Lqffr30G&#10;q19zyqvgo3suFTa+rsSUst9f2xWWuk1tQqilffK67yuBMxlYo6F1gnMWx+MRh8NIAL62UACWZQKU&#10;QUwePnhEttWa53nNJmI/dF2t0TgQnimJS4g8TCp2ZivTP8aEnCKGYYDm/q/0Jc7ZuncWNUTiwUVR&#10;+WitOYC0EAM07REAMfozoEAgr7WmWktXO6S615tqsaZyIjeFYvfFAdNZZBdQDl1Re2ukFLifjmsm&#10;Yko4nTKMzbDjAGUsdGQ89gmYL9MqXtMlhDlXPKfUfCVDMKUIhUSfIwFaOxhLBMbF5+rpjrQGsYcU&#10;4KPnPBBeb4kJLzlR8C/b0CQfqqMEjV0iER6NQ4oZ07SSPOi8S3XYpNlqSZLjtNaw2tI6HoikWWoB&#10;uqdrjgzNbXkgniNyjGxtxgRdwxaJNVdvxfNofWjozHtpAe7Lu80ZBVppGGXYUoefcaR6zBZrPWbr&#10;/6Dg/Z7lyWYDKWd/4kRra256IUr/xHaC2rJqWpl/2yTLZmCPOdcDH1S/zrzpN783dW5B9lbK2mN3&#10;tYykAvRLoKW1S9lI0zoS63bKLJvT4gVevl7ai2xDKtSGkdX637fhumV6WIBQWg3bQKfrQK/rBOjt&#10;pB/isNZdppAEYLZ/73rIZIyFj4mYzzZgXibeBFfJZ7teisc0hPoxsQzIKEXFQI7kmSi8khU332mz&#10;3iH8UdXGr2w9IKNoOHVl1ayBIfy9kIBs6pRutcNQAsBffdqkUq/LEK6hiyJ8RWVAJWQVAEV+jjHT&#10;75UCzc8L/exAh4cbSGbqnIPOGVbT1PLjyzMuC7Hj81+g7Lm/vydmxBJY/kSNnbRTqA29oQJwGIYN&#10;Q7gw/sr6LoOqeZ7hnEWMgf33c/27pTk7HA64f7jH+w8foJTC6XTCy8sLS+oibPG8TaR6sEpDOw0z&#10;Dshc3Fqe9kduSHKaEdNMIEwAYo5QcUYOMy7nF1yeR/jzEe+/+Rq//KtX+M1v/hZLjPiX3/4Z37//&#10;BKsybE7I+ff46/gWD0cLbYhh8re/+hv867/+M95/9z3Gf/g10t2AJTkk55CVgTEKIUcYGGimYSkO&#10;U8vzBD2+wD99izfvfobHxwf87Bc/x2WacGcP0MoASPAhwA4jQs6wwv+6WGQpQ3yhHoilG1Yuea3n&#10;q6FVz9KpHaCW1lxd2VFkPlR1BQAlaLkWdvmaMSeL4XLdDGy1OSBGWTjrrj1x19xn8Z73P1PxkNwO&#10;KiHAcghvwywKhXh19pTzIqa4YSP2QMk9Kfwt5vueBd6t83gvg0CyeYvEvx3S9oDtLGwP1me+tYjZ&#10;5ouornpiK8++9haWgIYcZKyD8LXw73mu74Wr9iwr9qwQck6bEFh5rWt9QyyV3DTeewOWNp+k7Iel&#10;UJT+nFkwvdrnZ62GMUP1SaZrXc/Ga/UcMWxK4ONay60S3GtFobr5/vcIC706VXrct2SLW6GtPZC4&#10;aNOK7UbKHGKvrm3/btWdrR/51mqkRj9unoc1hmy5kK4URa3NTDuck5lAhd2lOuq/YRiYVZnRjEjX&#10;ZnRngCc/a2t3JG0he7Vpaztzi9Hes7O8skfZYYxu9jTdV4C2Nb6s5SUhRloWSQukzXCSeyCw93Au&#10;QWVQWIKvzNB2fyn/3dbFqrGq69VNewGtVwQgHrSlmOq5gpzEGYoKLlRCiJVqal1BKAJ5dNdm65Yt&#10;XW9/kgAQ+c+rKn3XSm1CnY1VXZvL+g5w7UxWHaqC+FBqA27R+hFnRwEwY9jkNpT3TP7ahoavZ4QI&#10;tq3s1AToLWO+AOmaWXyqGYC3BLJrdTHq+yzXD4Xg5RqMSQAegyI8UOgNUCpZafOea2aEC3VGqYfq&#10;AInfY7ZcGA8HvHr1iIeHB5yOd7BmZHtHR970xlCtqDlzACA7zpyRQkbwngHYiJwDqfa0gjYKSAFx&#10;CcTiHx1UtsS6TxmH+3uus0OhtVaAP3NOV/CeVKeZQMDAg/jBWihtEFPGvHjyII6RwfqIYaAhNGqw&#10;q8U4jhjGEZrVRYUJDFaqFzBGVftZDb+QjcSqUE+Y/Yzz5Yzn5yeMw4D7u3sC+dlSpYTXlnez7EHO&#10;OQzjgPv7E8zgKFshRLycX/DnP/4BT58+4tPHD1imCzHtNfkvBwbcaXXq1cIHa/5BG1a+GcqJc7v2&#10;+mUIZqQSkF+pDFhtatacLr1YfXd1dQSoqm8OddR6qxZSWgLGaTNkSjHRsEytOQwFQFOc5aaLS0QO&#10;0IPCu5/8Avf3r3A83RMDPwPLTJlnVlvq841DzsDp/p5UNNZBK40HHmLVz6qoO9FGY3AKX/3+P4ko&#10;OM888LhWe1ln6nooZ3R5TzMoAHPTw3Qs02TNVmvqkp2hcs0woO8TsCzzZr/qqZsLwaIwqFsLW1lz&#10;5yxJMNcsaNpv02ZPK2rswt4+HEZS2GsKps0xw4cJgf3L52VBZEJoEA4JRPbTFbBv+xqtFA5W15rX&#10;VIUpEe80UIc1Oa0KWqMahVU5M3Lp91DBXc0DXrFI1//MpLRA6QnJwmFVZrXK7mKpirQSv3gfACua&#10;NopsPqdpyBAYz8yYLxOipbPgcDzB5QA7DKxIMBjcCdMc4JcZi1+4NslIS4KGQoq5Zo+sdSagEau9&#10;0rIEOLB64mXi91fVWgcADVxAZEX6+ByomxIUEublghAob6AMJYmw6gFd6naNnBTmOSEGPs9q1gzj&#10;PDFX/M06C4DyXyyriZbRwVryxbdmgLaOauoyvOU8CRqmJ1htK6HA8GBjJQPoxglEV/sko9TWhgwZ&#10;Wck9VCNnDYPIQ276bFRHeijsE5b/fzHvewyXPU9c2VTIhr5IZCWrvgXn2xDSlp3YFjOSrdtjvLWM&#10;hk2hmbc/3xq7scDpSe1b24IeCHIrSLYtrqXNjmwUWnbQXnBrz/Nyz5JGDghKA3/Lf24PmOlJkm+F&#10;CO/Z5rTSddmQto1AG8jWG6qsrPPrgN0QPBVzKcGoEXGZkWOAdXoDBLZhdolDPnM5ZDt+u+vX6c0z&#10;Je+1JJhS8jOpXR/VylazWviL6iYocOsV3JN07wEJ7bosG6/W1GyuoCYVkcZpWFekZnFlEGNtcA/G&#10;4DxdYJ1dC3wG0c/PLzTB5Ulmmfz3mKnl/btcLoiR0uSHYaiWTc45TppHZXVOl6mqKw6HcRPCU65B&#10;OXcFApSmuwD72/eeLXqmCSnEq/eXpFWai/gBbhxgDyP0QOG5GQ4xJywl4JFZ6sQOmTj4ZgYQMZ/P&#10;OD+NmF8e8M3XX+HdT36ON68f8Q//+Ctc/IJ/+88/4dvvP0ClOyx+wGW64Gc/OuLtvYXKBgoa9/cP&#10;NHsxCnAa7u6IZ5UAqzF7D508jNJw2m7kkEElpLQgzBcsywt+8vMvMRzv8PT0jGWaKmPCGkMKlUzM&#10;jdhh922Z3tuQqu1euvq3t3ZSvT1UWnxABM317Bt6PtMyI0X+2gLzt+xlZHB1HbIit24E/0dKNslg&#10;ljL+9rrbnIw21H1jjKVWwGkN99FXobV9P311Jc3v2RFJy472LLzlQy6voWWD94bavfNkPTP6CsBb&#10;53UPANl73tJje21OVHfA0QOuWnuPXpjvLQB6zw5pez5RQ94LXS+exrdAMwKA7BX54Bp8y1y/tfXH&#10;NYGhbUh6Ax05VJZN/y0rLLnGWiuTtjZtgffWTm5P+dmzR1lVeFtFiaxHpO9vDzCVvwYfauhaVQUC&#10;cANZ0VljEUOEcqaywwow0CpU27q2B2bWMHs5xBd2JYXQYYwR3v2iJoHafa/3AOLe3tRT/cnwYGmz&#10;1NsXesB8C9jv1Y2btRfTZtBya9jSqpta1Wzb/zS0+833rbVFypUdnVNCoaSlHLss8t5e09b6LZkK&#10;nJdUGNJRhHBCZ3FNEOqw7b2vz6IOqlQl1bSKh17mSG9/7+1RUTLiPhNIX9ZrUSSU96ecx1VBrNqw&#10;8S3Vvh3gyu8vbZja5ypB8p5t1PozWc2kc2UN99aqnBrL57gsS1WV79UiJUdn6AzM2r1vT0XV61W3&#10;+2NiMGrds3NKNfjQaAU3DLB2hBsOeHh8hdPdHcZxZMa7gdYWSlnqL6xZgR1PXtX0DkQG7SORhhic&#10;VmaAwoDBHTEeB5yfPsIdjnCjI/VvVrDjyCGDEeHygrQsiCHCBwL9lmWBD54HVKta32gNoxncmcAZ&#10;agHKGtzd3cOcDuQfUUgWKQDa1KHF8/MTFCt0S29inOX+JtXsAfJBpkGINZbUyliDbrVRuD+d8ObV&#10;K2KLGrLb8N5j8TOM1rh7eMB4JEuhwsRf5hmX6YxPnz7gMl0wzzPOz8+Y54k6M1ayG6Pg/cJnrL6y&#10;AZS/156zcu80RkPrsQ519jCPntWvtKfKWEFvGuIrWGsIhBUEOdJhmA65AgIUXv+7WHOuezapJCno&#10;kyyQBjvicDji8fUrHO5GGGux+Ij3339CzgrDcMAwjhgPd9BWV3COshaKcMnUoWDONBZj05pajx1P&#10;jzgd73F+/gBnBzjem2KKsJyfVgOOm8Hn51wYbg1Cu+eyyEsoQ8me1Ug7PGl7pLI/t3bQvaytbb3A&#10;YxQe9JaB9uBGroMMry2DENiaOEbMnoJjY6KQ0FoLZWHFyAodihvTmzpuDddWGETvr+sQl/antv5r&#10;68ztmbQGpUriamF+b87mlLuq302PmlFDVEXRgLTy8qvjQq5kzFTZ9aqQxxKQM6nUrHHMMjfw5zOW&#10;4KHPA5QmwsBgHS7nBbPPmEPGZaI9WLO9TVEZUFhrqGfrMDhEAD4kuIHWkp8i5sVX5VcGkEIkRjnW&#10;YOBCMnLWIildA7m9XxDTgnk+ky1xJua+QkJCACzleywBUMkgR8L2iJBJgbMpJVi2JppiJJuzErKc&#10;M5RKsBdS4VhLSi9tRhyOdzDW0t/XhomIvOeVcwIJWWUYGKi02lPL/BzKACgZdJkGbBxoviXB5cZu&#10;nbIIFQ/gEelz7xH//j+D9z0pa8vIKxOqlpUnC51xHK8CmlYbBXRtAlqJbQ/87jHie56QV4U6g0Dr&#10;tHLLPO8x5lu2SykGWlZU2xjEGDc+UW2IGnlhriFKJBvrh2P1Pm/L/mk9GSVo3w4DNszFYh8kvr6w&#10;bFvgfu9+S/baPhjSX2O98Nn20OgBWdumbytRr/Y4FSTIVWJHh0aozcsGVFMacSZfNstSRq1pE/Kz&#10;51TqbfO6kaPTiYWU12ZhLYj0brBXaahTTNVfXK6ZFPuKE3kf5Xt1S46+DY1RiCHCal4ng8H94wOc&#10;s/BhJgYNM1TAB3rKEW5wWLyvE+iEjNevX+P46BBVxLcfPuB0OhHrgwuiIs2XjXTxvCup5MbQoUFs&#10;+YGtXkL1iSxsZcPFkbX0LAsLnxq6dUpfCpAYA8bxvt4fydova/RyOW8Y+eM4Cum9hmHPuxACDtZQ&#10;gJWzSApYeLKf2eeS/GojlKbDd7AaaV7g/QSkAL8kvHx6xvffvocbBvzp69/ir37997g/Zfzfv/lb&#10;pJTx1R++wbfvP+Iyj3h+MTi/fMT09oSjScgIePvjt/g4f4dzeIY5UFOAg8KUZhxzwv3xDiorBB/h&#10;Bm4g2C/UIUEjIoQL7h/fIGoDMzqcn14wvZzhPR3kJgN2cMg8ldZqZaxRSJoVgHzeMBFjjpvCGri2&#10;tmjl9z1QUFtTbU96CqZeYdsLO2ytwq4AuJ3iNDD7XfP151J4qfwXD8DbIWHPmmTPYuA6LHUdhGyV&#10;UdKOIHxWPdYO/Ho2EdLTew/07jUe8gzs5ST0zs6ydxcgY6uquwZgpVJNWsb1CnIJ3O81R5Llu8fK&#10;37Pl2fPW37OP2LKpcTNAdHuthY20iFqopyhQV0y69b7Huk7WEGXdrTV6Yba3WNK3AFj5tb2Moj2G&#10;d48p37OX6Fk0yrNd7gu3nkf9nipvlF17YHkPYN7UW8jwzGiS78TlfMZwGGAGtxlMkidnZt9QYm23&#10;2QA9gspW5SItRNZrW5ZlqzLIsialr0kqf1ZJsrVp0rtBd71BfbnOcm+dc12bp94+ubfXyL1SklNI&#10;UbjeszKEadd5C+635JFCemnr0S1gstbkUu1aFWBX4cGgM7tRmhbZPp1Ja0ByEoMPCLuJ1Y14a/WG&#10;xupHDk56Q5Wr/kTsnzJovKf8LXWWBJ/36n0ngJX6/QSoIb++fL95nq+A7U1OFSIDetsh40ZZUD2K&#10;dTeMvFWLbT+/2gnRheibNDRb+xhmgQJJDAzk+EB3h+S9778OEWy1qZXWsTJUV9qj9shRe6r47R6O&#10;jSVGzgqJrUfG8Yj7h0fcPTzicDzheLqDcwf2jc5QhoBPbSwrrQnoiZ48q4vFrg+BQhCthRsI4HbO&#10;wdp7KO2gjIFCwvHuHsEvuFwuSIEsY6ZpwbJ4xEDfK2d+3xmwdYODOxKz93A4YHAExAbviQULhWWa&#10;cZkuUNri1Zs3VSGc2VceKSElS6BW8JjiRBagSuF0POLu/ghrHezoEPW1soECIMkTP4hMGK0U2e6w&#10;CiaGiMvljOl8xjRfkDJlc1HtFSsblmyXfIXDQ/BVwZhjYjU5yCY2Zzi3H7RceuL2HC/nwqpUAZSy&#10;tY8qQzFpnyLdl+S7R/ZKEdZK8k7VoLN7kOJgYSZUGdfN+GuVM2WYkFLY2L9mDoQ0xkAPGsfjCV+8&#10;fovT6R5mGBGiR04Zd3f3uLsz9JVK1QEJNFj1EKFTXNnziSww2BxYet5xzZ1wenjA2x/9CHGZEMOM&#10;rBUBxRFIzMJWjVKvdZeQ6sUymFi909VNwofcs8nHXMEHzyoXXbM4Wga4tMdZAUkisim2G1ZqDWDv&#10;hQHX4Sfve4UcF0NE8BGHwxGHw4HDzhP/CsqaWHy1YSTXg4iUAvWOmpQHOYPfYVWVqjRkNLW/lP2e&#10;3lEAF3Jla3+WUrzCJq6xP7arKQRMZsArKOiskYKw2yz/Frs3/purDY6u4aiFlIguKUjXkHhpwapL&#10;QDEUIiLb3alqfzVNMw0dYWiQwmGuCxLmZYafZ0Q/w3IIr2qyCKUqy1iLrBRhGn5BzEngJquiLzEp&#10;QfZ61hrK+VCKciHMSFjPEuCDx2V6obMssVWQJuA8ZQUfEpbZA5EIpgS4KzhjaGhbNDYKCHGmIYY1&#10;op8R9xoazh4wjAdoY6AN7Q3H44HzFW1VMSmVMQzk7FDsc8o+FIJnjG3b17bkmrXGlyQMJay/C5mN&#10;eBza/MC2OXuFcstYVBKA1epKIt4DD9rE8r3g0l4oqbw5ve/dskhagFhDAQa1ME6N7U3brPU8NXth&#10;XW2Y3jVrsHNPE/sfSuYh+4kprbpNSw8Q6jHKJHi/x3TXuA4d1kIKtdcU7zXuLSPzlpKgx8RpXwg5&#10;7W3XVAFtUiMrkmoDWUiVjS3GhBC2agIJgBn2KVOF7Zu3wZVyYivZoHIgonKGzpSQXqazaBtl9L1U&#10;Vb1vZsPg0lqzVEjtMk3ln7VN1K21VJh6mt10TqcTFw/A5XLB4TBCK7KCQaJiMadcE8RDCEieJH/e&#10;B2Sb8e7HP8a0cDyHUqzSVjUYpAVVi5R/nhecz+eN5YL3y0beWwOxOPU+Z1QA3xiDEMnqJsWIw+HA&#10;QHTC5XKBMQbH4/EqoC4EKgTLfXTDUFPAjTGIPiJrsuzxMSDlhHmZ8Gp0SBrIWpH3W2FrxIiMgGE0&#10;zDrJmKcLgvfIiYqa508UMuXGAx5e/xfuHx/x6ot3uAwBf/vLL2FVwu+++hOenp5wnoDpnBGWM370&#10;6PDuR/cYncXp4BCUx8v8EfeDQTQRIXl4H+H9AaMbuNingCpnLAw0dAIMMlSOGA4WR2WRlYEbKOB3&#10;Pk+IOcMoRY3U5v0jz1ZdMzDARdkqF26byj3QuP2nPRdkDkQdunbX8X7oZAtSAKjMxA3QJ8A9OQRr&#10;2futt/3nBt890K93HhagvB0qtMzE6+a7DdhNXWZsqzjohQT/pSqvvcHqHqit9vIEROMYY8T5fN4M&#10;rVfmY9qAKD3bt73AWXlfPgcY38oOuGXv9DnFk2R4Xu/H+UZTpmq+ynp+bkPPWzZw7/Nfr6G8YaF+&#10;Lth4j2F+62vSDTPHVs3ZMpbLM5We9bfOMFn3tMBea/3Xf4fUTZVjSyxpQbdebVyvL+NKfVH2mOky&#10;IYYIw3ZoBUzwPmyGWLLOadWWPYBODiOJjWauwGrppS6tYHpkkTBUMTwAACAASURBVPZdlrVva9/Y&#10;I/m0BJYSvGYM+SDLIN7e399TAfTUkFf7dTMYKDWL9OXfG5i1fcWe2rTmqyAzey0KH3XD9oikIstY&#10;lWh7wwlsglqVYEGTRYwC9Q8bOymFK8vLvXq7VUvI51HsT3u1fI/IUwLK2/PwVh5EsWmQBJf1Flyz&#10;ICUBqX0Piydxu9/RZ7/OoenlELSWTIUkIhXlUhXXV24Uq0eNNWSgcz8qVqPqOlxJXrlDdtoGIyax&#10;P8p1E0IgNmNju9QbLPbOG2lnt2ar0L/jOOKLL77A69dvMZ7uYayjenIcmGUPshMtAa5+wnQ+Y5kv&#10;vAfSXj4MAx5ePULbkbMBHFDrt4TkI7yPmJeAp6f3+PTpOyyXCwwMxmFka6UIqzWMoXym4XSH0/0d&#10;VAkcdg4JGf6yYHp5wfM04Xw+4/npUwUJQyR17LIsBPiXIG9mnpZgwrr+ub8o7xZlQun6NbVuZKY1&#10;se31ZqBS96dIQa/WkMd+8GG1SkRmm1cLo8WwSNNQ11kaylD2Cu/FJpJ1DAjAV9pswEw5sKxs0cYB&#10;oLDZpa2eZNFLQoMx0rJVKvXkmZhqTS6t89C8z5ozHPYUl5rthFCGCWDfaLUaapccn/J5vvzyx7h/&#10;+xpgb2ofAqAtrBtpdaci5lUrtb/gQwqkgEuZet2SCJP4v0ptndmMSmnEHIEcYDmzZE5xc+8lNrMN&#10;usaV1cy6b8WNRbAEy9s9rlX4lIG10hqutchkEHljd6zWzC2p1KMMywICs+lSHSoQSE7fj/zCjchX&#10;K5/p9etHJnjRGRajqkQ9OncC36vMIHqs4HhloXdmwaXP3NS+O/aUcrAZhDK52DoprSg8lN0Bimqi&#10;DGq0WnMrcgaRuaqH/ZojkdjSB2pVnaQMsb/x9ZX1kIEcItrcLXnGWGMYHM/VvmXNo5TnfRl+kPon&#10;xISUNTH02YZuBn1d9Asx3RUwDo72Kn7fHO+FZQgUuJYBmRjBBxq2OOvqfqeh6/MSsdVIMXJ2E3v7&#10;q4wQPZZlRvCh1rgm0VClYEPj4Uisd09Bt8459uc3WOLCjPZ10Ehns2c//dIv5RqOTDXAcx1+umHA&#10;cBhxOp5wGA84uiPGwwhjNMbR4f7+xDZWEvcjb3qqV6/VRr1anNah2eATxSqQyCDA4j00fuDA2h6I&#10;3mPQ1U2geDQ1m9OePLvHgtpj97Xs7b3QvJaB00poiQEjJrhF1MWS2FbGK4OKWhb5X2K5cEu+3xbE&#10;rQSz/Zw9tnUr95aeqj35fmtDU7zSS3FRi1fkm0zA1l+5ZbrJ62itSXrMxVbG2hbRLeOmHILbhgpX&#10;jH1jLZJSCDGQxIpmclDaIYXlylqjgiHaIGvy26rrF2yBUib8vJGWKbJsBAvzJkQ6UAxbb2waQb3D&#10;smS5mQQQa8OVri2lbgGhcs3K76W0BjrZEj6QhOpwPCGkjKMdYA15T8YYYbSB48Im5QxrHTx7Gh5O&#10;d9S4aIXZLzhPF7x//55ksWnVQCqsU+d24ysBxt7PQpFA4VaXacY4Hq6GYTLYrhTjzjkELsoKk/5w&#10;OFSgYJomUlOw/HgFLWhwkdkrswAcy7LUZ7wGUhFLw1hLB4ui513zB+u+ASgYZBAbIsUIZ0ecDhY5&#10;eUyTx8cPL/jd7/4E6044HR7w6uCQXw/Q6i3CfMZXf/oWS8h4gcI3Twtmf0FUM17dW/z0x18iqAx7&#10;GLAsM15eXuCUgQIwTQsGM9Tsg9I4KA2oqOCygb/MePzJABxGxHyGMg7aDHg2zwiLR4geCL7eL3oX&#10;SsJFrh6JBVCl/0/sQ9cCoti1X9hj0xafvzWnYe/vpj5o0JwVeXvYVNZNLtYDHRCyZcbJaboEQFvp&#10;cO+86zHHWxCzZ1m2Z4Oy8QdV2ISA3zrPy+eT514P8JbD3R742dvXewBvGyTZC7Mt+3/P8q5lPu6B&#10;eK0V1y3WYc927vpzXINst5jgvfVdwML9OutadbL1ZlrfH7JlC9Da1SFZL8T1Sl1H5XT12FwHCWrX&#10;9qV3P9r9+jaYhV2QVSolyhCpB/z3bDXaayzAb89uaD87R+3YDqndgUWbJ3HFlhaASPm6oiRJgTyX&#10;vfc4Ho9C4UHAgHa6ArCkMlPFqr1+vtbiqbX6ackRNVhX1OhtXdZ+9p6NYq8hbhUdewSPPSZxAZTK&#10;gEYO8Nr9r91rerZdt0KhY4hrAKDImGpty3q++e3z3RtEFQVtKp61RtcQ6sDnZ3mjteYw4hL22JwZ&#10;EDZT7b4s2fMtAaXUPi2RpR0ytfetDBblYFRKwEOgwUNRIvZIWfSzrjNS2uD0ahtVmavb87uANd0B&#10;sdYESqGwdhlkRUYKcdOvtfZfpf4hiXwShAZ1tff0LKlugd7b/T5WNSmpq/dD4pVCzbsp1nc9tXfx&#10;1U9pzaeQoGphoobgYa2Gc0P9/8La3Osbr/uFWNdtZl9xbQ1+8Ytf4s3btzDuAG0PgLYbD/OUAqZp&#10;RooRfp5xvlyoNNLA6XjCeDjCOAKKtDICeIq4PD9jmS5IMSF4j3kJOJ9nhDjj7jTieH+H56czLtME&#10;qIwfffkWRgOD0RicwzwHvP/mGyysVLrME86XM+aXC0zJRMoR2mgEvyCrDHcYiZ2ZPXKI8ImCYVOx&#10;n2F/ZMUBlTkneB+R4qqm0on30+CRSthvjGxtQUHtaxC9Ri75BJrDyTnTzDld8yi0sRRmyO+E0aoS&#10;kgwlHtY9rNS3zjmydRH7SOldyp5a1otzq8rLlL9fFbmrzVdxVSBm7prPQj+SWNHg90i1w/Xq203E&#10;rRQTB8oKmxu2kSayIu3PyOrqvCZwFTUouQRc5rz67GdknE5HnI73iDHheDrBuZEsklOGHkgNAvYq&#10;VzkhK1qzyUf4sGCeJ4QYax+Qc0ZYPO+3aZNfJ8NPUTz3kWHMGgwu9892WN4OUlcCjdqxB0ZlEStV&#10;cgE436PaZUb2Y9cNs34lhxBh05DV6lVfkQTxSlfm/4YoGROMY7cIBo8z4wDl3Mk5k4UWXxeR52Jd&#10;g96HOkCK0bNFG+2bSmdWj2nkbKAzA+ZND7FVqkVRkxSl00p4yZU4EbF4IrAVK59SE6zZUIxbMSnN&#10;aLviV5osmQKz5UtGVYwROaxAfsgRyS/E8BZnXMF7UiRb5TLkrD1pRj3PyC2D778A6yPvPSXIen3W&#10;up7/RX0SE6oDgeLBYEKmzHdFfYC1uqo6AQVr3cZRREHBassBwZTngZBgoJAi5YwYzm+xnIWgNNVb&#10;lj3mU8zwC9mjaavh/Yzz+YXIDDFDwWLyHss0U+1rDKzm55BomBgjDdJgil2WEVbZxWKabS1jCTT2&#10;5DWvR1Ym5EpS8N7j6fkZfw5/xjCMONgR4+GAkXMYxsMBh8MIY5UYwhn+OYqHhXlDyFKcb6Sv8M1t&#10;jg0951wHIqTI+IGZ962XcAucF6ZJLknHxRuvAzQYTX5f5YVpu9ZbII5siKplBk/NyvdQjWa8LeI3&#10;11RDeojREuIqPWw9nFsA3oiNco+t2GtW97zJrsCHwtpt7s3nPCT3irJWKr5hS3G4EYWWbYvUtAPe&#10;77Ere/e8ZTqVJrvXdLXrqmdR0DZWW5ZuXwKolKoJ3lAkeYqRmFBr+J7uMjylhI1eNPqeiT24KjOF&#10;TwhtSAMT2K6iJlkXBlzOMBpV8pRaALPigLmGakhgJPjQ9YfuWTK1jM/WgqBtSCj4p0x5A8bxADeM&#10;WF4CnBmhlWF2AU3eYw7M/qF3IXiPu8GRvFNFeAQ8P7/gPE3czNZTlD903qgY2neisAsk+FTWcDlc&#10;CitRPvMQAjwDJFprGFEIzvOElMga6HQ6bdZsAeEHQ0Xzal/kVpEzN7XL4mGYxRtTrJ72xE5IsNws&#10;UUCdgvcTBmOhjMEcIqaXCdY5GKuhU8blcsH8TQLsgG/++B3evv4eP/3ZO9yfNGJ0+Otf/BgZCt+8&#10;f8Lzy5mH+BH24wVLVFDfaPzVq5/CmAEpL7i8THg83EHHGYOzWDxfb8o8bSd1TfIRLgHzecL5+Qx9&#10;P8I4h4Me6BmHiDMy5vNM3nNcJNBzp1OapJV5SxCD2gC0K3igKqjce5d7DP3Vw5V9eKF2m2Yp894U&#10;ejf8jffYGZKxVoYWFJQTmkFl7DKY2r1dDnzL2dUOH3rWEjKYVzf2dOs1pNpMrHsnNky93nXJJkl+&#10;5vZ97HnnyvvTOwv2BjG3rHZq8J6wOCkFtZRkS8ahBIVaySLtG3kDgMv/v6XS6DFLW6B0BcNwdf5c&#10;A99SMVZYtPkKyOmRAmTweTluisRfd87GVmpdQuXLOygBszUQePtcyv6ZkTfXX4gPdCtV950toCUx&#10;juV7WcITUc+AajuVcQXUleAsyajrWTz1Qkolg1z+urdW2/qrMKnaYUqvpuk127JWlU26Gxypvhjo&#10;LQC2rCs1tdfs0dwfQOgGGGiDeq/2OaFUk+SI9tqln39P0l/OXbkHlJqutcrZAyzbmlayEf9PVB0t&#10;G75HLqmSeuGPK1n/I7Ods3wPGyVlkcZnrMrYdg0WObT8ez1iS8uWLoByG2RcFmI7LJJKtna4K4OC&#10;t3aMtlpLlL3AGMooiiFumPjlexjeX8o+Qt/3Ouxwq7DY7n3SFnVljBPjOMa4fpZEvydtecq+v4Y4&#10;63q/NHQNmV3VsWljTbm1mcNGwVQISzkHti39vDd8Lyj5StGgFdk8wPJnyzXUsvy1yMDuRu3G167a&#10;aa6sjfKqEO8NeWk4TN6/6xmjuObqn42tcmELvub6TIhJqvDp+Rl3r17h6NhuUxlkpRBzxDydMV/O&#10;SNGTRUMIGK2DHUfYccTpdA9tzar1yhnL5Yzz8zP8MmNmSxy/zAgpQCmNl5cJ1hl8/HjGcTzhp7/4&#10;Je4eX8EYICaP99/+Gf/+v/8DL58+IcxkccmTElL6AqAllpjNm5F1xnC0ZCcSPTPBA1LSMEojhYCE&#10;DMfPT2XF4cYKMQPBz1vlkqU6GUKZaJSCXxYKvNWA97Eqr7VScM4g5YTi5pozYI0GDC8WVfrabU9u&#10;7VhVOCFyGKchcExmPGRkGONW0LazXo0MwKxhoqbavubu2SpauJzZH14h+kBr3xAJJlalV6mLFaLI&#10;zDAlYzAEBri1sOmgAFeplldarXaZCZVlb4zB4AYcjgec7u5wPJz4njEY67nPT4nsKWJEDDREmKcL&#10;pmmGXzzmeca8TMiKQPiS7aCgEENACJ79yMU7IqgVmnGkAugmtscxRnXVYFLp1Qufl/3Mhq0N07gZ&#10;CEZ4M0wvigJrTcUu1Eb5o64IKluLN9Tgbe8D5RNYS8GybOu3WvAoWGc5eJYsSSyfLwoKyxLh/VJV&#10;TFTXcb6lIouctR5e1T62AOwJyAWnyFQLa7ZCAaK4H2t4+Kp2LMSvVBUjNGjk2lRYg1JNY9chKVu9&#10;sCE7tDawykCXPrEo6UrNzDbMLEACQuB8DdShUDmbKpFH8ZmYYh2OSPJHDY3Va8BzVYfHUMmE1bGB&#10;iac+BERpwVSePzIPL9ZhknG24qGltqnZZmVtVPVQgmZLpVS82vmMqOo3DbZ300iJgP1ljlj8Ah8n&#10;5BTJQlIpxEhWjWS3RuC/0ZaH1BkKBs46yvGo9oTsG0+7QLV3iiEARom91iKDhoLWOtpz04BlichZ&#10;19oIUDj7CWc/wVwcEzvofXKW7LIt/6s07eHaGLaQGwTOUIZjEoNdVShrDc4ZKskTsVMZXmc/JHhf&#10;YuGvQNZGzsrHI3YkT4nT31UDIBbZivQz6zVX0k6lbJxa6Y3XuQRpkFeANDdFIVn7XPsmF3lTCUJq&#10;i1R95VV5LUPsecW2zdEVq1RzmKeqvTCf3+pK/ttKR3shJz2/yV5gXg2XEpI1KEqcRk7iQO+HSPWY&#10;IZspVAek6Sks9hh6cp20TPx2reyxIMuGxoNYxBwRErDECGgGGRIqYE+HAfulWYWcZ5gByHNgVgXd&#10;txCXytKOCcghl+Bp8iQttkOlCGKZWlYaMWdkRcfi1b3SLF+Lqnp5KZ7oKwDOahApYHvY7gX6VtBZ&#10;m+463IBPyCR9UwpaJYwHB+UMQkxw7EOqI2/O0EhKY4keRllYO2CKEUsptIxBDB7aDhScYh20dogp&#10;gBM6arht2yi1DV9KZHVTpXjlPecCtK5DkH+etQaZ2fTynUgpYllmDMMqj62WUjzZds5VICHGCGUI&#10;vJrnmeSAoEPPzxHQtJ7obigYaKgMmKwRONzXpwAEYvAE72GDh58vCLOHs6TqsErBx4gpXPD9d59w&#10;un/Ef/zuf+P+zYjD8YD7bBDiCTG8hYHCn1PE8/kFT3GhwkqNyN884/TmGW+/GJDOM8KyYHx8ixAS&#10;FQPI8GQHCpPI59HniBwCMM3Q5wkvH55xHB6I6WA01MHCuTtYq5BZtTLYgdLVORshqQioBKc5ADsm&#10;ZJVgtcY4OAQeDKr6jpf1m66A5c8C+CVovICJPO0n6TJ2/aell/1m2Nsplltm6laVQu978e+UliYE&#10;rF8rqnoA1uaais2CPLu6ZwWYKd0Dm013KLdnVbB3dkg1Ty8ccw/caBVm7efeG6Cvv68E2JKuLPHW&#10;Mw0da6BrFcG1pcLq7yptzyQgfMsipn2GW9uH0CgcpJowV/CmMBNlMwdcKzikp2VZFisTUrDoM7rs&#10;0Hr/6zyZD74sbChitWq9Umz1iAtVMszlXWnqbgaLJv7cNGoT9oRr1hCBVbqeqbd8mOUzasHMXmh2&#10;L0SvHQBsMpa02pynhTWNlJgBdpulv/euSAJBKf43n1Wj1qabepG64yrPb20oexlMPbJNtdPKeVNP&#10;Sku91m5wzwJSfn8JIMt7+pd45Lef5XP14ueY9Z+zFKv7Grbhpe07lMu+VSdJ2LC9gVxW8wqOZKxf&#10;V+dlK+hemvReCGldNxxkC2HHUAhQSpAV2vu351vferKXPU/rch903Z8INElbRu7m3uorqyQ5JGot&#10;lsiOZDsMWGemtIEUoNGZge9fZMsQUE0uwCwSh8YanEma2VVJKi1FculfuC5fw7zXPbXkKRV1q1Z5&#10;E5otz/9WEd4jdBU2pRIq5lILhBAwjJbWTPFI1hlKp/W8ELWJaQaBPfV0JV5p3c0L0YIlGmNmxj26&#10;Ku92AL/ps/mZaSgYayoz9Pv3/wWohDdvfoTXX7yDsQQ8vZzPsMYgzjOm6YLD4QA7jDgcT9DOYRgP&#10;la2NlODnGc/PT/j0/gOxIJcFIQYEH7AsM46nI/XjTuGLt2/x7ue/hHUHhBDx6eMHfPPHr/H173+L&#10;FCZYBk7dwQA6MUFQKLb1Wj8UixYkYp+mGJDVeg4FnyrYkrMANWlKTiQkzd7nip5xjgRiDqNr8AS3&#10;GdgWIt3mDL9SgxlWgqrNMLeqUspzNga21EkJ9RltgdkyH1er7VZObM9m6s+QdVYZQGoD5NRkAJb7&#10;UmI1OXS2gG3Iawh3tc8oeWqR7qfmIFoFDVtY9Pz/2lgGciMS9+REt3eV7YoYoZzGOIw4HI+4u7vD&#10;MIzQzlbrl1R6BGPg3EgWpRl4fnrBy/MzKboB+LAgeI/FLyuZLLEuUbVEE1ZTK12tnehz6xrOGTNX&#10;O8pUv/UYsatQlezm9f1kKxqtOna629pFN3tAalTDhDpQLWFaWw9h3UskArrvtN8baChkve6hw1CI&#10;smSjUvNPtMZQgE3neEi81qAZCilkzPNCgbQqY2G7nJypdyyAfSGRaO7rah4fA8hlyKwyDzlzCY3l&#10;tcu1pWLFOVKgn59o3Sdmm2u2oAkhI+kEPR5WK99cWkT2X+dbGhU5dKhAIa8r01rRsInB53nxPJxe&#10;z3FJcJwuZyzzAmschnGoKj3P6g7FVipFtVXWgTG2DqzIDofsfUuNqFUhegBWa1hLuUaKCV9KsOhp&#10;HWahblbFOb4OzWRAa63xuK4pYdeKv9KIPW3FYmjt50RKgfP5jMV75JRwuUw0DEux9mLklb/WCT4E&#10;fk4ZmlVpKUaEcp2pjrXgrEXMGZG/JmRBrmFiTLHLVkYjRQXlLIbDgYienvJYRjdUzDuzusGHgLAA&#10;3pr6rjk3wDkH7xe2UVI4Hg4VQ6Q1Wmoq6t20ovunxfcZB8fvHN3JZV5+WPC+56ldHo4WMsNt6EUf&#10;qCiAeZ2q1oMDNXipJ6VvrVLKS92ykHogcN0UY7zy+5RslxbU2JP5yqJKeoXK7/M5b+Jb97ptptvf&#10;axvXPa/afYlm3+9TguSSBdZa1vSskHoWQreaOPm9esFfskGR/sAtsCZlg4V9ClxLqodhgJ8XRJUx&#10;WHphlnkG8EDX0gAgSinEJKxu5JrIecN+TwyshUhsA210FzSrHuoMDqdO2nwBPSqTHz0Gsqq2GH/p&#10;8y5e8F2LB/E9nDPUgeaMqCi9fOGNxzKDJDET0wfPQzdNG98wImKp4VMwEaMdsSRi9FtDPuuJPeUl&#10;gCbfa9k0lXszjiOcc2QF48aNhUBdd4JhdjgcqnUOrXFiTuS8rhdjDPsoK8S4wI0jrNGVVX04HKr/&#10;/tPTUwVdysHshhKmBWbXaAr6WSKQNW/KEPL3CJVJEuucg7YGVmeMziIvM6wzmKYFl8sznj68x2kE&#10;fvsf/4Hf/MP/hfujwzJF/OTLBwQ/1cn3+cXj/MKg+mjx+6++xavHn+PytEDjiNPdF/j0aUb0E6wx&#10;sMxGovAgU62J0mIxhIAcFmiQn2bMGXZwUHCIkXze5vOFnx8B84VxgZTgM7F1CpsPyJiXuQZR9azO&#10;Wn/6PcXVnm0GOkGnLeOwF4LdszNrGYx76qI+6z1vvMhLYHIbPtez3ulZdWRc51dQ0baV/q8DOHWl&#10;lKO9M1yFmbfB47dAyVvDannPpUVea+3WCx28tWf1gs0lALXnNb3H+lfNPrpn47MXTrh3PrdMeRnq&#10;21rKyD9v72//jFxB2+IL3Vs7ZdgogbLVJoj16uWeKl3rrl6Qa/vu9JrLtj66NZDpgZQ9hvyWRXbt&#10;K96C0XsWfq2dSrl2qd5qLUOu7gNydxCwB9S3te6eAnNPbakEu7GndG1ro56/envv23vXs1psAf92&#10;3bfPvH3Xe8DirVynvWfX2rn06qX2Hdla6+nd+lden1SatnXtXtZWWTultk87auKWOem93zBFiyKh&#10;zemRCq/i6dvaCfWyMfZCpOU6b59Bby+S/tvX50xhZZvKSmzvTznTW9vKng1iebcAteqe1Mqk1Uqz&#10;RcA16ai9X3v++ZJp2usjWyLSnmXM3rpth7yb61GFfauqqEuCqAQCRBijYI2uRJre/n/Lk761GZPP&#10;srXk6NUqvfqqt1Y0UZT5s+kt4StGvDw/YVkCnp/PON29qj7XKSqE7DEej3DDiOFwh8PhBGU0YvRQ&#10;WmG6XPDhu+8wTRcKmU3Egs4pYbAWRik8Pj5w4K3Gz372Cxzu7vHpw0d89+1X+OPXX2G6vCCGBUYD&#10;h6Pla81ECtIJyGTtUC1Ms6kS5xgjdPWaztyLSJUlscJ7dnMAg2Tars/XFNKa3Sjv2j26rX1SKmDw&#10;9nwkq4vIjH67YfOXvB6yBcnsdY+bQ2vVUWC3e3YB8NcagAdQTTg1kdPyCvIx4FmUJAQCp6qoUQwM&#10;gm1ecsqV7BSDh0GxBSLrDs1DYWMOGMYRwzDCugHGEnCpMjAMDGIWexEmppG1CRPLEjGig0+4TB8x&#10;Txdczmcs0wy/LGylqyugSjYaS7WkIQsRW2s2aadFSgdLBL2UKyksI23wip4dJnbO+p5CV+5V8j2W&#10;eU/l+m7l3u2pSrOsuZiUYbQlZQyLIVel6Kp4cm4gK5RqB2hwHMdqD0RMes32U3T+hTmQ9XCMSCC7&#10;GLAKprDKCxGmWKEQ4E5WSsXiyRYrNZo4rIRIrMqsjAy/BLIu0pptkRISFCKAZfbEj8yZ1PPGVA/z&#10;kjdWguJTTIiBcvKSiogpco4HhWSvz5kcGBKHS4cQEVMgVT4h2Mgpcdi6RuBw3nEcN3VQsatR5LuF&#10;oNb3NVoDBfaEZ2BZGwPDyoqi2iL2OzaDwqsBtiLSavnMVY3G1o3MkKuYWowRiRUeBZraqIgFARb1&#10;vPNYvMc8TxxITIHbyPQMyvcuHv3l6+reoRS8jzBMiKPPLHMUDCsJE9vP0K9Z5GWu9ZUg1TApenAD&#10;hmGE0RbOOszLgqH2Uqvl7Nbil9b4PFNQeu1pQ0aKF+EwoyuRr2Q8KJ0QEjGnxnEEMlhFEdbch2X+&#10;YcH73oZTfLZ6m9DWxuQ6sEw2ASUUKbKcpFdI9Q6mYjvQk07ftP4RzazcBNvmarVOiRurjp5tQGnY&#10;22ZDFutlQ28lxT2WUS/0bM/a4XMFbetfKq9HgvYy3K2nDuipCm7Z9nzOOqGsD1msy2ZFFj6StdaG&#10;zfXYnr1nVUJIrTGwziGnhOADog9wVlfvsSKVUSxt5Kwamo4yg4qwbcVSUsXMPGLvpE2jm69Ao16T&#10;LZuuzfriIVc/fLEPWu2Ba60dQvserzI52rSQFSIMrDvgcHdAeFmQkRBzRkKCURaBPe6LUmWeJkS7&#10;FmjRz4gIMEbjeDzg+em5smB7zORWXVLujfcep9Npy+JqWPpFnpl5Oh8ZJNP8HFE3YvJ1sxyyNbih&#10;SpoLa0MrhePxUA/BEAIe7h859CTCWLpX3333PQVvqUzeiZGscjIiA7m5+lkmRFirYZRB9jOB3NYg&#10;+QVmtIjKE3PIaizTM777JsEpj9Em/PTLL/CLX/4VLu4Ci4x3b4/kjRYTvvMeZ/+El+eAwzHDpyd8&#10;8/pbuDni4fQFXn3xDh//9C28f4aFhjaq+o+G6GHNQOs5BCS/IFwuSPOEqDMiyHczI8OOAx60gTMa&#10;Hz98gMoag7O1AKRBrq4ywoythYnqgF/052mXcfs5/2XpY684EFr6S7f7RAs6Sc/jVi3VA/Z6odJy&#10;v5H7TxsQdyscs/29Moi6brwlmB476po+YCyHYK2X7i3P21s+4L0hsgSnS8FZGp89JYUcLvbAmu3n&#10;X4cW6x6iOISobxW2gklq18au59XdA61zjvX7KJWrJREFDl2Dey3w2oau79Ure+xOCWRLX+rdemfz&#10;CNXGcujWz9pT2fUY0y3TV+7jcu0Nw9B9j/bWRM+OaQ8URuDETQAAIABJREFU7ClM9hSTvWFcvS5d&#10;nCpxBQL3BhWylrpiwjP7WjNAVOTs3gckfneJ4Uy+oDL3RmbmtISGtj7rnYl7dkKykWvzK2Tt2YYe&#10;71lb7Q2eehZat2rD9nv0PPmliibGWJveHnC/Z3fVVT3dsF+Sg4r23rehgRLgqVLzmDZBvEQ4iBRO&#10;WVUslGzfU5B+DnhtlRHyM0TRwLbq37axLUHQxCTzdehM1xChtLnKs6DnEKqH8HqZ+eosWlWPaZWy&#10;m+0Qxep1T+sNO3r5F+2QdQ311fV+F8utdq8sZ38J1MxiqCn7v/YetpZUm6DxLK3cMnuBUz1ZACYJ&#10;epiO6rRXA8leutcL9AYct5RK3XoDO9kmIEJSyccq6uxlviDGhJeXC6z5Dq9ev8H94wOsG/HF27cI&#10;IWM83EGzSjOnBJ0VPr3/iPff/Rf8PHNQbAByEDYrGvf3D8QsDQG/+vXfww0H/OGrP+B//tM/IUwT&#10;xpGCAhOKpYMiJQMAy2GfWq9ZVEpnDlYN/C6yraU1nM1grtRD676lu4ouGQR9HeJqqtqOatEV0Fqf&#10;EaviEofLNj/XGFMtRrcDx9TN4VnJHHKfQGWPa5ZRkJXFej3EfFUUfqtXtnhVC2opJ1rDTJUi1jy4&#10;ZzRaVS9oAr6IxKYUMF0mBB/hBovj8YDD/YmZ3AOOp0cG3k1ViIQQAWOqX3pVsGMNI1Uw0JYBfO5D&#10;NRhnSWRBFZaIabpgXs6YlwuzkEGgKtubwppmgCUzrCDATVQ7VLp3if33TbVe0cpcAe57df6eHWUv&#10;XLp3jt7Kl5J7XW/4V/++EgsR60BKKU2uADHVoVQBeIfBMgOcCVqKrAUNNDPBUV0rciZ2+OVygcps&#10;0Rqp/kmCnCL35RI+mvi6Iqs3I3kXEvkMqlo8pkR/poq9X7V51lX1CVaG5EgM+OwzlhQ2xNUQiKSn&#10;FLHV6xkcUrVuDDFg8QuWaca8zLX31UrB8JA7RKpPCMAnO65ijaiZcJjZ5iogYbqc63mpNdl10eA0&#10;4HA4UD3IzpTuYOt+ZN0AnTWMdTQYyAkDOwlIPLOo6Ir9ZVHbaWc2pKBVobvKcpVQynEaBlnOKA3r&#10;LKmsQqBBgJYWWxyYvnjM84LL5YJpmrAsc1UWxIBKPDJmrflLLUL3n2H6jI0NoKwlCgmUfjbv5QBS&#10;VtXS+Kq/zWsIexnAODfQQJ2JFGUQJNUv5d7S+a+FDTWu8N+Ci2m9hjhngF0nciVTlT0v5wxrNLkb&#10;/KDMe2ytXDJW8NHyC98LfNqzM5ENRIyxvjQtm6b1wb5izOUtAL8NLVVXjaT0VG2L+eLJtgFWtZI5&#10;hFeNQjnAywZQXpSWPVEWZBssdg0w6Kvrbocg8r70Qml7Vj29FPK2EO9t+JK1JL++54/aCzJsm4UW&#10;ONsLuZWNiJQd98C8nqesBMI3TBt+SWgjswjLghgCBjtcNQstmF4P2g3rd7UOKC95yhqBGd/H46kL&#10;FMhDo8dAXa1+SN4s2Vd7oIQEECQzUlritAB+vSdIJFFUxaswwhlLxW9KON2d8J1/grGAzoAyuipu&#10;2p/vOJV8WRaYE7DMM1JWuD+d4IzGJBxjSQGm2fYk1Ua4NJHH47EWAh8/fqx/5pzFsvgKCMkBT4wR&#10;KUdcLpfqq0iTXFO98e/uHup9LACK9L1TivYkIFdmPm3WljzTogeMxuvXb/D8MjFAzywMvU7HmagC&#10;W99jYv9rkfdgNDFQyjUMg4MJATl4fHr/HqeDwW///T/x5dsf4/404tOnJ9wfDb58c4JKGTYFfP8p&#10;4uPlBd9/9wmPISLPGk/fPeHnx3skpTGc7hGfnnkTVzXrY55nLMFjOIxASrApY3l5xvzpI8JwB3M4&#10;AZrVJBrIg8Xx4QTvF5yfz/BhQUwa1hliOfB+JxURkl2KK8BkPfhyVrtATg9UvipUlcxQ2fqGt01p&#10;GxraY5nuecBuwp6bAru14uhZfuyxcaWPtBbA8bb4higstmeVMWrTRLYDzHaP2ft8PXuKnqf8rWDU&#10;nif5LWCv/Ty94F/5HCUQvwfI9gDovcH33r1xjrI7ViaIZMXnjf1OqQNa26HeGii1iqyZWis7yabq&#10;gZnt+daCzIUlVySZ0tN566W6NvPtoHnv3ZNMW/l77TOW1yxVAT3QtBcQ27LNWkb9xvKmA2hJcKMl&#10;bPTUPTIvSeY+lIK9PJM9wHwLGmv2Y+X8J7ZsWKXHbEeCamG7O7zsNt6CGS73ph7QJ2tqSdLYBAE2&#10;oIFk7PeGFpJYUeqvv8QibFX75dUXPqMLMvfssMoQQgYTS1VPD/Bu9+ne9+/9I/f6PeBFKq3aunmt&#10;GWXOiRFMx3yTfNQbFsvhwOeyoPayo+SArEjz19pyDaMnBiVqMNu6rtLm/LbW7O7v8l1a9y9VvWQL&#10;8BhjIIIFwMxP/hx5O7Sr95VtY1JKyIpypTRfUEsi27NTK1Y5cqjZC97+S4OuN+9cDMiW/JoVVLVe&#10;7K+lsr+qKys+pcxfpFrp9drtEKsffrtPwKr2LOs35KwrwAePGMh24iVmvJyf8S68w4/e/RzT5DEc&#10;TlCscJ6nCwZj8fH9e3x4/z2CX9ijPWKZJgyDWfd1o7EsHtM842/+7tewbsQ3f/4G//Yv/wspLDAq&#10;EAg2B1hNoJm2ugJphvcW8Loyym2Gx6tCwW5VOygK69VCLbNvdAVbtKnnf/E2r/cXkqG5stRlzksJ&#10;nqwKL3Ry9TQpG5wb2JudBg6O9zay/SBrU6WAwZmag5M3mT7NelGSNBav1l95p0PK1VaqZL4pLehf&#10;OQEpCEsb8kU3xsAUayjlYBzb/miNV/dvMLgBxmoow6pjo2GdQ1K2hnSWwd44GGi2YCk2yDQAynDM&#10;+Ebxxo65smEDn9EpJizLRDkKfoGPM5awABwaba1CYusfYF17pulpW+b6VU4SX3jxDf9coPUtRV6v&#10;Jmnrvba+6ynvbw3rWkVrCf6ltWk5jDkjsrVpCTEtZ3wJKS+Bplpr9i9PmAOx0aEYvK8B7QtS9jBA&#10;tXnJxb8Y1wSEYpOmNe9lnFHgU4bThrMKY7ViKoz65BNy9jysyszSRrXpLis4xgg/e/jocZnOFRMY&#10;hqHmR5WMwkIELCz3ZZ4pF2GeKPS6vP+s4qgEGWiotL7vZM9Fa2RwpNKIIWEcDtseK/HZDgW/+JpR&#10;UYLVkzKkRDEGjkl4d8eBSa+pujVUfCwnGMW2RwrkFgHAWF39/zN7rtc6MgNarb72dH6SLZoqWWva&#10;EAc6JThrGdbP1dZomha8vLwgxAAfPCbOlaB9J3OA7ToYk9hPqWlDiLz3ci2WIg90CMZQbPVdSTKF&#10;kCx7Bt5P1ryDTITTitUWgL5jb2ks7+9MVGF7KK0UtNvi3KWOsFZt8glq8HRWsIbOKhoUEI5EZE0H&#10;Yw41+8TxvfkBwftrGWMLlraFfcv+aP9MTjR7hX5valiaxgKSB07VlgVt68t4xR5PO0FEoMNPG07T&#10;zgkqrS9jW+jLIkkyVYpsVhbdkvHUs+K5Fdza8w5uG/o95tOe72cBI1pwZI/pIxvCdqrc5hF8Ts7e&#10;A27aBqyVpNOCd1d+/2X9lOFImQ63ocIyQRxFBqcDB4PEGjCxHnpySMCp1QzcW2PgY6hNiOKw3/LZ&#10;QgjwDXhZfExLSEVhgq5A2LaYTljDhPJOMyrtRtpAvh4bslc8yII+xoCkNKw2FKQJICPADSRLDXlB&#10;iBqjG4khwwe1yWSFMxiL2XuE4HGwGofTAfYuI+uITx+foVTGw8M9QgAWv/AAkKSS4I23yKYB4Hg8&#10;brx1yzMuk90CGCzLsrFNks+hrHXaLBVOp1c4HI6wdsA4jjXwJqW0hu/U8JI+W4FAN77nSmM4HGAs&#10;+QPeHU5ABoPduhaeRmtoJIQYgRRh+PesNTCJfNRpcl3CnWxlIi1zwIf3z/jTn/4Lf/O3v8Lz8wus&#10;zjiNwNvXI3Q6YDy8Br4NeP/xO7x/nvHP87/g3Z3Gm3/8OXyION49IJ+egXni4ho4HByQFZwdYJxD&#10;yJpUjIuHv1yg3RE5BMSMymogvzgFd3Cwnr4+F2+7DIDXvZyQy/2t+qbWsDS9yU/Za4Yl27i81xXM&#10;rRZZuc6mUsoivFqJd28bJiul9T2WYhssuNe498Dh3rnYUy+1RbYcAPf20vZaV9AqQ6l0tZcWdmT+&#10;jL9/T1nQ8zhug6R7aq3CQpXn060zYT3r8sYaR4KDt1SAOV+zsnusp5xTN2SxByKnlDBNU2XNFgC3&#10;N3Qu51651lvMcHltvXN1HXypLtB8C9STDWgBDLR1a2MsmGUFiNhaS9Be1CrZ5LuysagrwHTjdd6q&#10;AdpBVBss3GNmtwOx3tBuz/JizbdIW/tXHlRTns21R3tKsWtHIZm2vSFQL6BarvtW3VPABym7JnA0&#10;de1/5L3q2ckEse/27sV2qLjay7GVLIUtxogYsfGx37Mwawc2e/aQffsRVD9cOWSi73+9F1/ZTOxY&#10;FkkSTXuPWsLDX2ph2VNitUpByb5f93zDzL/1DCQfW7uGPWti5mtjav3YG360TPAyJGmVzrLmk/aX&#10;LRmoVaes+V6oZIcSJKk1oEwZ6qWG1Vu81FXX+rC1rWsVSWXPbvfAK+Uxr9eUE903tsVJOUFn2qPL&#10;z3bO1XquV0cURnZRRYbg61C2DRr/3Fq+smxTqCpZfpjwS8JoLZZ5RhF9l3trjO4q165rTklGWH+V&#10;RJwWtJPvQG+w3ltrXVZ+JVxs97fAIEmxVHFGIy4L/vSHr2DsiP/2q7+DOxx4wKJwGBz8MuMyEwOa&#10;Qg8TlEo43R9rKK4xFsY6TPOMdz//BR5ev8HlfMa//s//gen8CaNVMIOF9wuDirx2AlvMKLPdv5kR&#10;XhRQIZF1pxID1Iw1xJLWONWRphBKVFFUUFYB9WT0ubbWnnIIo0X9aOr62qj6pdpLhCkXgkZKobjN&#10;IKZAjHlTPMelYkPXr5FLtm/vp24Cy5t6KWcYYTlYyDkhJmRd/OTBeRP07O4fH/H/0vauTZIk15XY&#10;8VdEZtaju7p7MBwABPFYAuACy+V+WEmmD/v/zVYyaU0mri2XIkEAQ2AGmOnprqrMiPDH1Yd73cPD&#10;06MGkiCYtWG6uiorM8LD/d5zz+P+9VuMhxsYbUGKkBLbgyAx6cu6Ae4wIvoAMwxQxpUBbs5lIenH&#10;lDVQKa3EgkTFUz8D/korJAGOl+WCZZ45P2G6YJ4n9s7Xdf1MErSpi10SWw+tAe68L6td1daeMi9b&#10;7mQ1z1b1SLsknnaQ1rO/6w3p2uFsq35sMaW2x6HGQjGTqLSAoxqqkIKstRjHET4shVDovcc0s4Vr&#10;TGwXU/ZZqxEpwYtlTB4Cp8R7hw9iFad0CWQugzOVlR9a9lXJSVm8uB5IbhKYOe1DhI9smZXigpQC&#10;lol91jUAJyG6zLjmt3OeJpznM7xf+NzQl2KTpMzquuHnZSXb+MADIJGypBgwOIekeKiVI+1DXOB9&#10;ZMseycRRUFCFrKMlFyYVZFVn8iBWsH2aFhkocIaHSxaX54mH5feE0/EIUIBzI8bRwQs4r5RGUgqa&#10;uAZOEirtzLieMRTLtS5rMXP7xDYn9+yFpJ2DsBMrEowbAGhM84TL5SK4J3B+fsY0z0WBMM0TQkil&#10;5uY5vSrYXVZ15Tdh7QAW1VAJtldNvVBnpbJ9EluC5kSiWvmXwXkmMuVe2VQksHWf01DV4FXyE8C4&#10;ojXuSg0HVTlurJt8NSjWqzosEQY38p4eE+zgSj+lSGEchpJX8/+LbU7doNUWJnsSnvprrRdYj5le&#10;s9Pmeb5q/upmLwdX9hgrvaameBN2WAh1QFxvc20bmLow7klu9zzzW//hHqOu1yi21997vwnc3AN5&#10;6o28DgHda0T3itYatKiBkdo/by8ocS/AsZ0i9xhE9eHWesTn9VQ3x9aarURXmsziRaw1bwiS6I1E&#10;nSHGtcwmr44Ns04bJArVtSNOW6/YcNt1nbD27luJ46YYKKyXdaq4BeY1tKarTIC9kKu2uGxVHCkD&#10;NjLh9j7CWQttAG057AmKsCwzbk63IO8FuCFoTQgxFPmYAk9pUclHQQnTORdWYcOszeyWvDZrVUKv&#10;IcxFg7W2TM1rdmdeD/l/h8MBt7c3uL09icJHy3vg5jmpwKCNBMPkn897Umszxf/OfvCzXxACwR2s&#10;DAX5+3Lhr7RCnD2z62O2SHIwcm2sMTifnxAUA/+UY29VQiDm5lwmj/O04Ms/fI0f/PDHgDJIKUDr&#10;hJujQrq3IFhEeoXp+QNoBp7/uOB0/wZ3p1scj0fE5wnucMCHr7/G6c0rRMQiXwMBwUeQUohLQNAe&#10;8/MzxuMdKCkoS3Aje3Baq0HKwAwOdnBIfp32JwJcE1p41UCj790LqF2GaX52e+dAPbRKVSPUDikz&#10;i6MHetZ+xi1wVTPZ85ps2ah5r9nzQm4VM3uWEZuzpBdofjXgWAPe83NfD9RfUrxth3bXirnaK7Hv&#10;H99nBtdgVm8A32MW9e0yri2HWuBhC0KoXTVBDTb17Xqu31+t9sqD495Avc13aYc1tTVJz+qhX2NR&#10;YYmUgMaqkKz3opes8vJ60eIBul77bTO5xyDfq0U26xXgAPemkf1TQNzWm7sOXsuDkh7zrEfKyOut&#10;ZpVnBVbv+xV3U+V5yT+fxKquN9Crhxl7Ko5tHhOuGOWbQdWGHb+ytvIz3Xtm6vVZk0RaAKDeJ9s1&#10;qrVl5mYz+K8zO/YGAe0AbyNf7rDYe1J/Am0Go3uDvN667g2BevvkHiivKoZW73t6n6UNN2591Ht1&#10;fZb058atfBYCvNRKKqmViS3/lhlc9Tqu112uYXsKnBZEr//0yA2tTP10Ol1lDRRbOq127cZ6hJBW&#10;7VzXZuvrm/KZVlJE3B3U5PqJKn5xy+qvz7Fa2VoH79ZEm17eR2+Yuzeg33jPq+oeCBM7hCA9bOLM&#10;psEiEWEwKzPv24PSaec695+ddn32apC653zRG79YabbnNoMZOVxQKQVlDBJF/O5f/wV2dPj+D/8a&#10;2h6RQsLjh0eAOHdKW4PgZ6QYECPX8cMwYrAO2lhMy4Kbu3t859O/AJHG13/4Cn4+w6qI4+mEy3SG&#10;Hcxq2SgEDqNrD/h8hld9MAEGqgmJ5QQGs8ES1IZElUOkVQ50JPbKTikCEuaqIGHW4kiZLXqyfVK2&#10;Oe3Z1PVsoVqCSa2EyhYf/BYzubCxb+oNl3bsVVZFGhX1eM4kNMXGJgjYSggpAIb3i2E4wGgDawdo&#10;Y/D6zTscb15BwTKYliI0HIZB9jNtoI0DtIaxChAAnedRamMrBSQJAWcCWwwBFAOiBEvmszvGhGVe&#10;sPgFIc2IQfo5IkDxMMZqW9lrkNiMrA1xrotixgSgusrJvXqJ97Da2rEepGztCtsau1UX9kiePXvE&#10;9nntWez1nA9aVWIemisAgRh9MG6th/KwMcaIab4g+oCYct/EZIB5meGr2jSkuKqaEgOiPnrBLDhE&#10;OxLBiXVLFoKw5U5ACsKsV5GZ8JlBnSKS5zNwFg/1ECLmJWCaF4QwI4YJMXjMlwXeJ1hncHd3i5vT&#10;UVTxBikAz5cLpnmC9wtON0c5iwx/ZvGPjzECkpuRUuIQUxIrXPZrqgJr2TaJBxAK2urStGUtsVa6&#10;2P9oo6GMQfBesiIEeyIZkMkZlohZ5yF4LKJUcpY989PDKwQ/MwP/5mZLxoIq9mCrDSOVczSHDbfr&#10;SbDwdZ0ogpH7xMMZIImn/zSJLc4yY5pnzPNFhjMBlCL8EhC92NBkop9SSJqgXDNAzqQE48p5GiVb&#10;MNcK+dwpKgPJz8n9P8p7FgVC87y067+XbZfZ8TUxWCmFYRiuMIfyurWStmL9K6kFnWMlweI9nLFi&#10;78vnxPl8FuLBAOcA545/ZuZ9h3Gdi6WeT3WWX1jx+Sl+gIo3YmQgRzPoY7QphymIOJwEqkz9oSQ4&#10;1GgpwNJG+p0o+6sxvSFbtLVFbPZ+S8SezKqAaoDVDkjCjKimKPmBpUQwSiOmWAJgItJVwFKWUYQY&#10;iqfRylDak+3Xk/eW6Usdn9dUJNg9f88tu9VsJOO98Lc2rK8u6HrhgTVTP1se1c12T7K7N1Rog473&#10;ptFtY96y4+qpHMscY7E8sdZU4LKCcQ7GKARJis73PN/G1h85YfVpTylAKzAAmnjSaI1BRBQfxex7&#10;zwwNIFX3V23WbWYFXylXcgiLwhUosRZf/LotsFkHD21tpNAdCKVyuGRPS41k+NkEWSRSGMcjlLCC&#10;FUmjKY2U0QbjOOB8PkMPGsYOiAF4/PAMd3MnU06HefYIPmBexDhH+pIYIkivhxXb1QDjeMAi4R2t&#10;RD9LmdZQNVVkXgexKsqSp/tXdxgPByQC5iXIAZoQwgItHo95baAMH1ihkRAlzV4XPzWlGLAqKemU&#10;eMKhHCbvERIDxkuMUKTZZ4/We8RMIIIdBhg3wOgRzuZGXmyEVJIinfB8mXE3Bzw9PiOGgNNhhEke&#10;adB4fPZwzsBZ4OZg8PbhHl/99gtoADeHB9jhHhEB9njC8fVb/OG3n5f9KQK8n8UA4wYsfoEKF2gy&#10;oPkMmp+gj/cABiRZDvnAPxwOmKcFRB4aIrU3zGDz3peDbl1r2+wHZvGsEvoeYNRjCrW+s2WPkfW0&#10;HdqRWPKsMubak70G2rJNUwtat8Wwc25jCdRj3vYGk709LBcZWT4N8cYuqGu32M5e62rDFlzPilh8&#10;2LkwI2G7pA3YUNtstGfEnuy3p47rBWvuff+3/ff6WVNh4NcDib3MlfX3xwJM1+qketjSG6yvvoXX&#10;zO68FvJ1q9fXS8OY1hquZxnXXidW/uV9cbV7KQFSBGHydIBSyevYXnd11eRtAX+98coF0lUmTWtN&#10;921MzZZV1lrk7IUz74G+rb1VzzqwZly3AxalWGmZkITtGUWOq4skf0MqESZYDj1Lkc/GLBnuDTJ6&#10;A6jV2sfsqDtMEzJYv9Z2WNgb9ORzsM212O6VPHBPkj9C4htqOvdyAyBWlmN5PVLzWXs5Fnsqk6tB&#10;rULX1qVmAu5ZybThuu0zthdau6fqaAe6e2BXuyZLdorRcMPAz5UA9lobzjBQFdgsEnakbRD51lZO&#10;+qHINjA5tBJNMHmMURhgCaRkXeZhnAx+lNYYDkcG+42u9gNZ43r1kJ6mMy6XM04nzhVq9+LCcG3A&#10;+STAGp/lprDBee9GVy1DtCoslOrbBO2dqdeB91qsHYbqbOj3WOVnIJYGpOAGVwJNKwexbtDjxo4z&#10;Jc6xyM8XpVLaZNBFJQYdKEbM88wBnUbjOGZmrxa/aLb7s1oDEtzH9idr84+KHViziWqmdh5I8NB7&#10;BeVygGrb97X76N75ysObbW+aJFxWa8WlMSmAIpQGko+wSuO3v/5nhEj4qx/9DNAGZDTCAlYka802&#10;pcphgcHiJ8zLwgDGOCDEhOPxgG/ef4U/fvE1vvziS7x9+ymcAz7//FewChgGDavZ15iSMOvtIEGp&#10;4UrtobUGYhJ7y3owp0TZgcJYVYRiF9oS7Qp4I8m3lAc2ktkAlZ9FJc+GqXp49S2KJPWtTPm6Bswq&#10;OQaKUPqYktfWEAauVXuxUG3Zvk3eNylQfiYIWALBWIfD8Q7H0wmn0wmHcYTRCkv00Jpz0UKIgBuQ&#10;tBa7Cw2jh+qz5HwPETMkAoUFKSwI3hfWdkoJ8zTBB1/teaEA65QCYgqFmMPDsmy5k+1Tcx2loI2B&#10;SiubP4nCUyomAez4HgYfsikO5PEuZ1Zmja/XjNbzrKj6JOhS8bOXLTs00mpJI2oUBq15zzqeTlBa&#10;4XI5F/Jae4ZB1OQpxs3Ass7c6dbVOZhWKyhtJThVen6VCpEjs4cZCLXIQuZ5QUU4BGJEsVNa7U4i&#10;lhBBQrRavIexrMjXeu3Pg58LIHqZL4LVaRwPBxjHwPY0BWhaM6YoRZDSzCBMQIqcjzGfJ8x+wRIC&#10;LpdJgj5F0Ydc/7Et0uV8gV9yX2qwLBw2mygWUiI/p6ZcsyTvOd+3lBJIAuizXTeJr76k5yJpfhZ5&#10;oKf7jgdFcalAgRATs8tNys8l2z/lTBke1GkoWAQPLF7yZj48IoirwPsPj7i5ucHp5ga3N3eMgyUe&#10;hGgte0MiDunOdYodxd1BsFawxVUseQOcjxEiP2/LsiD5wJ7+AVh8hJ/ZZWIKbJOT11Z+ViiJD73k&#10;DkBsyLmnkaGNFpwXCsylTVUOjZIgYVSqDJThRH6G12BZJfccxVovSvAw80n7w/pNzVqGtnHFkbSC&#10;sa6QuRKlgiVmN41tfbraVMcYC/E3EWH2XhRcFsYTArh2nELC8+T//LY5e4fJXpjTJky0KjwIALVF&#10;UV3cpQSlNU9Ps++QyJ+VhGheNQxo2PgdW5aNj2Vq2R2rxE4rI2GX8QroSLKKts1Z308yg0Y9f9Tc&#10;SF1LGfcUCysIpZSWzT0UllQGFTKAvQ/6XE9vW1ZG3TS2Mtb6kKg9Mrvqhs6Eq5XD7knk92wzWh/X&#10;Vs3RBvllH7N1YKDK0MhaA+vY032aFrx+sCVopS54+DOnyspBNhZD0EkDoQL8jSmg79oUm65X3iqT&#10;J0lVT5uw3lbm3ipd8mXKgFXLuGvVMC8pabKvad40SJ6J7OlnrMV4GDmghCzmZeLmlFhl4P3MYLMT&#10;CVMMMErj/HTG3TKKF1rC+XyWBPZ0lZ2bgbaS8q4U5pk90jJQkdljq0VT7euvEEJiiaSweW5vjhiG&#10;EafTDYZxQIwssY5IFWhri2VOrJppfmapHAirpdRagFJiPzlrDFJc4KzG5fwMihFWW3hIkI0xSNzl&#10;SDOupIBjhoOxDm4wcJoPLh+SsPBkoJTEPsd7hBAwDA6IRzw/P8MQMFqNgyUkE/D21Qnq4w0OMeH+&#10;9h4KBooSDqdbYPFIxmAOM6wE/SSYwohRioDkYVKAThEqeFCMIMPNqHamBNKO44jj8YhLIrBhkJYQ&#10;G7OzF5TomU0YaGYCtP7s7Wv0ZOA1MHhlS1F5OvYAnWLjI/tYbgR6e0/+ntozdRiGzWBzTynUY2tv&#10;GPJG/HAVuqy+FrSrG/Zrxl5qwFh0gbBacZAZBS0yA1KGAAAgAElEQVRYVdvA9Gzs2qDxPabsHtN9&#10;LzyvHvCEEIrfZr7vq5LiGtRth5TYqDzwrRk89aCpZ0lTK3HafJj6XrXep631UM1Ara9PtlzYA49Q&#10;gTSgLViegeftNaUrK5b1Nbe5ArUHbhu+3Av33Mul6KkZWjZz/TtaBmirJsiqm9pKrwe67rFiy7XN&#10;nqWLLxLw7FmMJpx6YwtDsdq3sFmLrbd0G7BbA9XX525s7oHaAJ55b6qB4vqz55rLe38Velmup7y2&#10;NnrDrO9Z6myHmdfqR0rbgVpuwGvmYAumt5Y6G/kQ0AHQdXed9IYMtfog16ve+24d2NbTtYLvJeb/&#10;XphtHXoOpeDDtmbMQH6t0FRik9HL4eoN4jj8DiuDqw19FXsPyjYQKpUA3LoX2vi9V/Jwqlj+xhgc&#10;DscNUJnXijG6BBq2+7auZO7ZO7nup/rDYLUOEZrX3AuXzuqAesjc62G2mSh9dcJahaz+v957uIFZ&#10;3Hk4375+PRykAvpV5zo16g1O48M4DPB+QQgBj49PcCrBWgelbSGgZEuH4GPxOCYi7icorYzMiinJ&#10;g1dcMfBzmOaeAn7PkratF+qwxp6SOg8ZypmWqIQEpxCgjMbvPv81YiT85K//Bq9fvYEPCwgRTx8/&#10;wNgRWhmMMeA8PeF8fsQ0X3C5PHGd/vSIr74YYd0Bv/h3v8Srh3eIiVHEX/3zPwgQruGMEzKeKnt8&#10;q8optaTWm7ajMNmhsYRlo6DI665W4G6Z72G1ElaSFSZ7WIwMuuX8iJoM9m0ZG60VYu952J772ABa&#10;vXq5tVxTwgDWsjcsPoASoCUbTBEwuBGJIobjDT59eIvb1w9wxwOU7BlpWZBigtUadhigjBVmrSr7&#10;kBJQkhIQ4oRlecbl/IywLAweR5JnkHELvyxIEgyqFDDaQUDfVIUAM4M7UuJ8ghgQxNM8WxGpGNlq&#10;JxOyMvGhkDkUjBlK/yyIjJy5VTZeSmw9omUPrFi+K8O2qXsBCSNXxc4xDxWTqDNIAnWN1pjnGafT&#10;CcfjSc5p7pPzM6bk+c7YQwZbU6TV3sQAIC3DiTWXoWAVUAiUYMA9aIpUsvqYmBD4HPMBMURxDVgK&#10;kK+1LlkCXISqKxvTUp8nxs7yWWyroPZ8RizLjMvljHmZoa2FhkFYPJRhGlOIDDTHFJAp+aSAIPWH&#10;hgJShJ9nPD49wwfeI0tdkRizUJrrvhxsn1LC5TKt9ZIW9RslCa1e1WhZ4UZEbBFVbHpTIQRByAar&#10;Pctal1NTu7Q5RJuMHNru4TElzmJMmZBqoWLEvMwwzsmUiFVF5/MCoguG8YLn8wXDNx9hzJdwbsDN&#10;za0okgzGw0GyQQwO44gQI7wEo9buJVrOt0UwxmF0OF/OmKYLEymTQowkOA4QAj+vPvH9TiGykiD3&#10;+EqVIXvOFNRGZ+FTscPJwyPGMQnzPF/XkooHcZTzDUWRkXHRlZzaYrG61D9Rrnnbn9XODgmpuw/P&#10;y1zU7nmgo8W+b1ubNGp5rCHb2c43B31ndXACYZoDLtNS3FT+rOB9T/JVs+I2jEOorsR+D1huGVut&#10;bDUirQz1Dou79VPElZRs2wVnssS28BEW7Q5bJzdLPTn11YEsB/qa5Nww9BR2pcY9b9NWnpv/rQaf&#10;rpr5pvmom82eb+8e+6X++8ZruiO9bIvEnt9rz26iZjG27/kawNoCK9e+ydtwts3nEAkggVnXZjQ8&#10;4Wcq/YugU6oBicjBQcN44MJDpE9QmgeJ+efpGjTLrHulcCWNbgcdL4Ws9WSyW4ukVA7w1jtvwzST&#10;pypJfoSRkCySRG6tDdww4Hg64fz+DCQNZwwHlVCCcwODFEZjWS5y6ARYowWAM4CKAFLFAmsGanHr&#10;38cAnSmN5jCMsNbgcpnK4CMDMXz9GfQfDw43twzYG22hlITYet4gx3EECRCOKji4ZrVtmk219fwk&#10;YRhBGSlSI5IwRkbnEP0MP11gbw7c3ElAXajWj9GWU+hFAeKDh70ZAfFjs85wgK2EbsWUMM8znp4e&#10;MU8TDq/ucIlADAlQBGcVBgt4HXGwCt//7FNcvvoap8PIv8OOLBe8B27evMXz45e4hYUCF2XD0bG8&#10;lAhhvsAMA/zzM9z9W1BMiMGLNQYPb3S2trDMWE+SI+GDhx3MLlCrNDoSenW1D+0ySBr7opaZUg/t&#10;1sHWfjPXA1Pbc6cG6JdluXoPvcDtdp/qAei1RA8dJnk7tGzDp/cs2npgXPs5a+C9BV1b4LjX6LfA&#10;057//0se4a0lSk/6nz9TBjFzrbEsS/F2r9UXvd/90j1oB8LW5jySWPbNXgBwDSS39UteL9cBjegO&#10;DVoAeHs9GTTNQU2bwQxdn9EZvF/XuC6D3551Szu4rwdjbf3RzQ7qWaK8YPnX+/6XLAfz6znnNuul&#10;tVDp1Uk9cgdRWoOixPNYVc/X3rPVy5XZKidQWdnpasiL7uffGaUXZlG7xlo2Zn1O5eFGBtFruzCl&#10;UFjfL9kXtjY49RBlbz9r1Su9WrYHHBYmk7CXMgsshoCcitkqlfYC/mpAdZt5tA01fsm6cy+Hqfdc&#10;1hYW9aAv37e6Ua97o5eGTb3hU08tXA+RTRmSZFY+EABQCmvmhd5arG2A3CovKA9D8wB3fa7XoOuU&#10;Zf7VM58zQJZlERuEuBuK2lqyqSo4ux7uA6ob9s3gnS6e273zpHeu9zI2UjXITHn96JyPlDaDj1gx&#10;XLfnhsoRAAXgykGjWjzIY1KFvR2j1J4Hg8enZwzDgEMCbm5MYWdmQlm7P1hjQaIsV1jvQ30W1Hlg&#10;e/lWmWzQq4f2LK5ox47WGCOvFyoV49rDpchqToDw+W/+L7x69YBPP/sRBnfAu08+hdUGy+wxjkcY&#10;o3Ez3+Hp8YgPH75GWGYmkRBwGAcMNye8evMaWhkQBrjhhMPxDofjEf4yISGz54P4HaN4W2dGZiba&#10;UExXJCAehFGlvtuur3aQU1+DzUBH7EYYT0hXwd+9GqdnhdSSJFs7lFaFfGVRlYHBaj80Sks+REXQ&#10;SxFIcj7AiN80n4njccDxMMIdRhxv73Fzcw9V7Hl53yZtoM0I6wZpdkWZLjkSy3TB+fkZyzxjWRZM&#10;8zNCmKDBYccgsSlKCiFt6+/R5ryQiBQ5+Fm06OKEwLkDeY8yyKAuFcsLGa8VRjRUfd7pDRtmtRTM&#10;ZBps1HGZVGGyKppicZLIgesZHNRGlOshgjSVEE+tDax10nfyz1zmGSlGHI9HEBHmacbzM6ugQIC1&#10;IztNwAi2oNh2Rs72vHZXIhIPX0BK8jwijFnzKlW2pKkG8ZTixv6Dz4Sz1EbCZjYGT+cLK4PFpiqH&#10;ffsQSoZkfq2yb4eIZV4DSLmG91iWGdM0YV5mJCKMbkAKA6zViAnyJ+Dp8REKPFBVxsBYB6UN/DTB&#10;Gq4hmPDnYZ0re2AIcwlDt8aWc6sORM3XoLZiqXETkIKxWantZSCjRQmA1bJ7I5JuznJCseLNA4H8&#10;HraqSpLQ5XXAEKLnLAlRqTAJw8GaEXpQiMFjHAdoBSYkBiCoiMv5SQLoZ3z48BGAxmBHOOcwLwwM&#10;O+c4J0IIhDzMUyW/JBHbIOfw4cXzGR9C5LMtEi6XCw6HWxjrivrAGCNhtyv5qxAGdPbCkqDoPNQ3&#10;uqzVaZp5cJQIXoYnmbiT6/UWV6inrb3ctl6NUEi5KeN6kNcGlDagFItVFBFVAeY5fDgTHxKSEKQS&#10;pTLw2bNqpKoGVDoTiDRU4l0khBk+Aud5+vOC973ivw49bT3z1I58fs8Ps3yPqnjKWXZAafWGpK2/&#10;ZI8RWMIGaE89oNekd1Sp3YQraXS9sfXBknTloZnfJzv4qI1DIzUN5XYB0g5LC1cM+Nb7tW4O2uZp&#10;LzD4OvSPXgRmru4XrQGfNQClNtneIo+TKRU6DXY7aOhZ+bRFSs9n+ZqVQBsQv35wfQigiYM/tGaJ&#10;UWvF0z74OWQrH5QJqcjws69dfR9ZqrMfRlWrL+rPtQUh1eb7eq8FtPezktpBV4yd7RrbrgtZpYkF&#10;oUSqBHUoBRxubkHGYjydsJwXJKWRtIa2BsfTCdMyCyOd4EaL4aBxPB1Y4TA6PD0/43A8iOccCpOr&#10;vde5SbXWMrP7cimfKSU+aLnRCnJImZIloPWI16/vcHt3w0VIoMJ+YLb/qqkeKvsT6gyOsld/oojg&#10;Y2Ejeg9oo9gfPgiDwh2glMU0e4w+YBCJfBKWPUrDzMMDDkOygDVQUpAs8wJrADccQCHAWAujDS7T&#10;LNYPCY8fP+L5+Qnv3j0gRQ9jFHxS/FrOgKzGQAqIHspEDEcLdxygHXtkBqVwfHjA+29+j3vjYACA&#10;2B8yUSzZD2G6ADAIywR7uEWkmafppyOgFAZpXIw2fIilhOgj/OxxOI5XIFtRikjRWitI9nxb26am&#10;Buzavar93vXQjQXA3wudrQeiPfXPHuDZa3RLpsYLAGl+tvN0/WpoIQ2Y6rHgOvL2vaF4zy6lvS81&#10;s6uW1fe827/t9XvD4nafeWnI0aqs6iI7g/X1va/tj3rv80+pZa7B6uthd89jvafuKyya6tq0tjz1&#10;+d0OpWOMmJepDC2Z0FNl8GR/0oZlTxVjph3Y5B/rWYDsDWZe8itvcyb64YqqO9h/aYDQq0f2rHRa&#10;wL5lUbbDbw7dUmJvYKVZSCzjzfLo5jnZU4Ykit2hRQYIWIpOBTRQL1zblqmev5bX+tXv2GHOtrYO&#10;26EmXdkV1daIeb+q12drcVTud6INQNd7H+3QrbVGLPc6rcOlbHfA9nUaSfV/riUctGSV1q5xzxao&#10;HtS+BKT3Bi71nrBaXfXVjr26u1Xh7g0PrgYXWDNQUvGujesZqrMqdD3HVGaPNgqpLWEidpXU3NOs&#10;AzRjTAnnrPOVapXqntI5v0YN8rZrpJc7sCUNrYqBbHXSGxj1npl2IN1TADPoE6G13QD3vQFVYdkT&#10;cV9aKVoOQuRh0kZASAkhJIzjUEB+Mho+JKTLBKU17u9vBJBXsIMr5LDaPhNEwpmV+r1RWW38epvh&#10;Um8fbfuHtr6oB4er1QtVtgRse6i1ba4/s1Ct1mIZxQDZF5//Fvf338Hx9hZaGdzf3iPdKBjHteKd&#10;eoWHd+/wyfkZX3/9B0znZ2il2J7l5gbPjx9BMeHjx2/wzddf4Xuf/QB/9aMf46vf/w6//9dfQ1GA&#10;jgxGxRA4U8oYKMnSEqMqRLWjOFDXe0V9JmRVTy87IOfttESPvSHTS5jKnm1RfR60NWBLJKworcXn&#10;P+8ZpIAoeIV1DjEmzMuC4+1rjOMRN8cbHA9HOMcEhmQMtBsQoKEjYB2zmXVmGSvD7Pl5xuX8iHl+&#10;xjLNmM4cFBuih3MWWqw0IyVYxQx0rdhGo+TPZKsfowXeA2AkS0DpYrUZU2Slbx7sC1hPnTDu2iEB&#10;JUdKiHcpVqpzugrYXmsM2pylzJQlYf1H8eoXE6U8RIIB5NkHEkgRYEcGziMDftM04f37b3B7usHj&#10;4xOmiQM/P3z4wIzn4QDnlAxjUxkOcF5M2FhCZzeHFGIhFeX9y1orBLAoFlrb8OmwzFdkKO7t5HlW&#10;BiER24FltWlaQ2mZZZ1rCPm8sgat4d46yvVmAJjDi733CGGBsQ6n44jgF8wXtpDh8NkAv0zQgqEl&#10;H2AHQGth9Ud+1nMIvA8BJGS/w+FYziceMmeipOYBQUxVTlZNVFLlvTNDulLTQZjh2ooFoxKlvvRL&#10;FFfQsyjVlCjLGQjPThAbJZfWQIgS+MvP5uF4RAyuCpJf7YK9j3LOOyTi+3s4aKQUoGDFW5196PP9&#10;nDUrv4JYlo3jKIMYwvF4vKqLsjc/FBBiLGGvITBuESIByrK1D1DWlfceVksYeEP+Wp1FdMmaSClB&#10;k17VicZmkQyGcdxY1E7TxIOMlPPHdGX72YL6auNkUWfVURSlhQD1Sc7SJPW7opxrsNYcJR9M3nco&#10;uaFch5Ha9kV7Foz1fs578IDBOYAiLvOCYTzivExYOgPj/0/gfV201WF0dQNw9YYT/UmAce01VJhC&#10;q6B427wpXaQHezY99Y/1vHmpYbeUA/CFYL0W8Ngwc9GTrBXTffbKr/1Bd8OQrov6PLHrgSt1g9Nj&#10;AbbWKHVoVQ0k9T5nKyPvMkfzPDwXOlTpIqjyba9Bmc57be15er64e+9zD5ihnd+T77+x3JCwJ5jl&#10;QBSRtKXq+1KZkFaMJGGN1RYvdcGvoETKpzaWNm0Txy5MZnNo7qkXenLu3AzVzK+9Z7e1uOoO5Ehc&#10;9LOPm7AbyCgMxxHnNCGFgLffeYtlmnB+PuPmdIeP0zPef/ia5T8qQcFisAc8PX/A2+/9AB4Ls7QH&#10;hxBDCQ3SRoHiGpzThgQNw4DL5bKxD8gsovy1DITe3p6kEbOIkUBpDYzKm68utlxiqWTdZh9TSsGK&#10;RHu6XPh3EmG+eBi7TmO9j4B2sJbDihkIUnh6egL++AeEyxkLDBQGOYD5oCcQog/QOTTLOtjDgaWW&#10;ziGFhb33tClSxZx6z4MUhRgDnLWwVmGaI7P0U4IZDjBjhNMRYWHlgzZAyuEfhmCPA473r/CbOeLV&#10;MeHuNCIQs+9ongsjlVLCYCyW8xlpOMPbAWoYELwB9Go5QSCM44AlAX720Hq1cbhuBrECWxVYzgwS&#10;6oJavec3BxTXe9SerUu9f7R7Yguc9FQ8vVDS+mt7LNoew/5P8YDPTOCyp9dh8Ir9CPMwSFVn5iYg&#10;p9u82FySNcG9umrKczbLOqD8NpuUdoCyB6C09j+tX/ye2qIO9ULnzN6zWtsjG9Qqtbr5XsGZHIyk&#10;KtZp2g322wtvzP+r2ZB7JIPMdsr+rsUnPW5BgFKjFOGevrKjqFVsubnia7dPCnhJwt8jZbSAeQ0O&#10;xlLUmquh9zVj+VrhVwOK+XcWT1tsA0F7n6e13WJ2zdbSr9SutLXxan+2Xm/537IC4EpRKpZgmVFV&#10;s+Drz/QSMFz2FUpAJBD4eTQlbJjrq1ZdQxKutrJwJbgLdPW5atVAPk9b66eWcV/k41LvtUHyewOh&#10;lwawbW3XPmPtntMD2PN6Kszm6nrX50v9rNfrswTQNc9YtgPaU6O2JJ6UqNgS7Q2x2oymer3WzO52&#10;DZbsIsUMPhBJY5ctSxhwsAI6pw2gozZWTpt13rHmWoHqWGrd9ZrSVfBsO4So11d9j9q+sKfeyhaI&#10;zGjdni15/2oB9z0bvL111mbdbKyxymfRhQGoFHA4HJA9a+ueN6uqtbZl2DHPE7TRrDIVaw7vPaxS&#10;sI6ZeYNxcG7AMjNwlSgh+AVv3r7C4XQqzMJtfkMq139dLyiWSXtZYevPrwzyvRDeGuSsszRWWxAq&#10;dgG1dZ9RgHZO6jcqQKfRBiomKE0IirDMF3zxu9/g+z/8ERQI0/kM0g63x1PJmLJK4/bO4nR7gxRj&#10;ydJKMeDjx4/4za/+Cc+PH6C1waef/gzOjRWTVmzIBJuoB5L1Gqg/20apkTOR5MNxLbRmCoEIg7GF&#10;pZr34ugDUiIMgy22DZQS86SJVdgKK/M57py9NXhf4ylt/dnWWj1ypNEKBFbEbuwksVpfBbF2Ncbg&#10;s+9+Hw9/8T0YO0JFBoChCBYE5Rwz7hNWLIMIYVkwn89Y5lm8xCfEMCMEjxhI3AYSFHFfoEDQ1ogS&#10;AgVIzT77CrEi8tDW8pAvo1wsgnOWXROSvJ/snmDULjEkMetLmPGcwRjjqgJKlDDPrMR3zla9aE2G&#10;0+XMCCmComJf9kRsH4KEpBLmZUKYecBgjcLiL4BKcPaI4+EIaODp+Yynx2e8f/8eX0Ljiy++FEWg&#10;qYadEcCl7AfWMvGAgcP1Wc9rmojg56Uo8UIIOBxGYfxb8ej2QM4AyoP5sMj1EMsuGXpFCSfWhjMf&#10;nWG2sNEa2nHIKsUEt/r3ile5KgGtSvZJa02pHaxRGG5ObDE7aWhrEeMC7yeEBQw6a0KCOBikTExR&#10;nK0mpMIlBMnd4H5fQ0ERgWICyazGiapZKyVhyzVmhsrmRokNqdnYILU9S842qfeP9XxTGxqkAtfq&#10;DA5L4HJKiEH6K2VqhnPBPn3g/nkQqx8nROSs8NDWifJBrDxDZOKD1Zi95zUkwH6Usz6KrV8CgWLA&#10;+ZuzDDV4j7hcJmjZ+2tSRCEXW4Pn8wXGWAzKbSzj/LIg6CDqJs5wU5vMsSS1ii75T23fkFJi/K3Z&#10;r12VSWVE+WCtq5wrdJNxudrGtvXkdjCHkqPRDrXzoC9kn/qKmBx9KCoKKoM9c6XGqsmzxWJNevb1&#10;89gSJgwQvF8wTR7LkkD6T4Pl/x/Z5rQMnbpp7nnIogna3GMBbFjaO83wCparEn7RA2pLERpTk6Se&#10;dhO3N+Bwoi7AU0+/N81Fhx3FB7CSsDAqjXYpxhQ208+rh7/DYszBYfXi7El2289VS4V6DULrgbzX&#10;zLeASQbrryxYOqDGBoCXMK2W6ZAPnZa90PpN9lgNe563PWZtJJ4+5k1VSXjpqthg+5g8Qc3hX/U6&#10;iMFvJv0tYzSvYWr8t5J4aq7sH1UKAu/nAtzw5aHypwXwV2sGKwVPbJ5D1WWAtQzQFfxSKEsw/1pj&#10;ZJOOMCnB04T7dze46Gec/UeMNyPeffIOymqQU3j4+TuY0WAYB9yeTiBNePYTh4XIWrE1+FI8/Wob&#10;IVUKlbbBzmsjf6Z5Zl/E+/t73N7ewlqDZZmxLAHODgzGI4MngWWaGbiUwN0MXjjjYLXDMs/cMGrH&#10;crElIsFhHA8YR4fj0eH+1Q2OpxHOOjhr5JpqRFgod4C5fcDRWcwhIEIjRXlGacuUVFAwg+PQtCjB&#10;WAEblUWIUaRaqYBEJoNQbsThkOBDBMUZBzci2oC4TIiRGS7j4DBPZ5zubnA6OAQT8fDmLU63D0jE&#10;LAcYhTR7EDhkisTzkRTBLzNMXDikBxohzlDJcVgUEbODhW16OIxFidOCiKusmoPE65Dz3t7Xsp56&#10;UuL6YNwD8Ovwrpptulfkt/YzPeC5LTx6YGT7+r0hQOtlrXdsWIZh2IJJVSLfS77MrZolW1DlwrX2&#10;5lvBnlzUEJwzXe/zHnDfWtC8pJLqDfH3GPy1b3P7HvZyUNrGd4/13LNY21M31IPytsnuAUY9Zv9L&#10;DLyiIDJrcVnnL6znnpaaIsEY/aLt3fY+4EU56Z7dU4/Z2d6rbBlXn7Ht97RASlsXtM1Q3RS1wb7t&#10;19vP1aob2uF1fR7WNWJbJ/TWcp15kAFMa+2aFdOwwnsZFy3AnCX5BG4yuT5Yh0lZuYcNE+jacifv&#10;c4TVOuHbWJ09xU2vRs6sqcz2q/fvHkC/B9b2WPo91WUb5PptORo1kJH3q3YYW9u61M9uDYrWZIw9&#10;G5Y9q8je5++913YQ1vrT53WyZdRqaIA9wykJ43FhKb9xsocMa09UQnKvFXAppk3mwHa4kDbBb9nD&#10;OFU+6vUAiH/eCKjLxSPX6qpkzbTqI7Zy0Ff3p103215Edwe87cAm35fa7qZV1bTrqmYcXtuT5Eye&#10;lbVaQPwk9ZMQMY7Ho7BiI7xfoGTwYBUKGD0vC7yPmC4T5sskQYKE9x9u8Nc//jEO43gVAJ9BMOs0&#10;UtyqFDI7srcfrtdoS4rpqSLyecJDh5ZsoDbqSGy0vdlCKAeeiu81yZABgFYBQESkBfNyxuXxCV/9&#10;7ve4f/MOxzsOVox+QZgnTPMF2rI/sxvHcm0f3n6Cjx+e8PjxGT/96c+grcFvfv0r/Ms//yMGS9Ap&#10;wlkDnZhNqXdswnKl2eZoqKu9bquQVzv2fpyntvajHGJ8rbzMKok8/NizNtqS/67P8Xpt131wj/AV&#10;i0In+54TIkUY43A8HDCOnAf26uENrBuRIl875XgIwWqeABJblHmasSwT5umC58dH9q73MxJ5yYJh&#10;FitFVbLEsoULq3g4KFVpBuMpU2yVDEwaC4yiOxG8A5vzXcvrrYb/efCVwy7LILwiQ8fI9qoopEP+&#10;ul8izucL5nnB4XDA8XgQa5GGXKNXkkwMAS7b/sQITwlBJ3gB9y/zBAVCjBMWP8FfvhA8xsH7gGXx&#10;mKYLSDHB4/7+HsfjAUTMyp/nGc65UgdqrVmVUD2z+b4zOAi2cKXIhDLNqvEUmfGuteFcaST2/YaC&#10;9wnOcF5oAt8b0Moqzs+GQSa8EQ8NE8E1tps8FLaiEqMNo529JwiDkB/y6yutMQePaZmwLDPSojDN&#10;M9xgEGJgC19tOZCaViZ75vr5OcA6sQtKiTNDpBbi+thsiC31oDzvjdm2TDVWHYnHMfwzBoUUkUSB&#10;mAH3SLGAx+ty0yU0tT7XQmA1lrUW0MyWZ/LBamNUMtwG2+1DUkqwxpVcha3KdM10hGKiFq+N7OsP&#10;uGFEkoG0Svx5jKyxmBIiiMPT5ZnR2oCgcTjeFMKL0QpICQoRShGHPaf+OVGoRi8o30mIaRnvaQkt&#10;RITT6bQSVcUySskzkWJqarBUnp2a7FeUbEEsG9U1iYKxD/HW7+Tl5M8SI2c3ZiJpbU+ac6Na0lYe&#10;SJTMLW3grObBv7YYBoPBayzTn9s2p8jHgmzWrtu0lyKBCEmtTNdUApO2sp11B6d9K52MWUBvgtpa&#10;gL3HCmo9gJVSHBzSsAD3GtjSBMoUcQ2YUIUNm6d7BQxQWibgqSSRZ5nWGh5Fja9g7DTdqvhCUUri&#10;K6cQqbJggO6C2DWbWktYj+kGIF77a7bXo72O5TWqIUR5ECitYaxpy+Ki7LHVYaHVv7+euDGQy2nm&#10;uYD+NvnhCtqtI6HSyCsjjBUrh3nEx8czPv1MI0YJJlI8mTdGA/JgZlC8NFwaUCmHCJsrqVqcUwnn&#10;yPI7/vnts3K5nDHPM+7u7spksk1zrRu71ZpHbcD97f3UKyhAq7RbSYp4y27mv6PIwHg6H3mCTBHD&#10;6PDjn/4I93d3GNWAwVgMhv34kknAqGEGi6h52rucJ/zx66+gz0+IUjSdLzOMzUDkSuZYN81UfO8z&#10;S2pZfLnmmdHNtjkexgCvXr3G7e1tKaqMDBw4/MiX6SZEsqfNgJDYs15rBYoKPkbQwjJNoxQ/hxRx&#10;c3vEDz/9DD/5yc/wnXfv8Beffoq7Vzc4HrSq8DIAACAASURBVC2sY/kd5wJwmGyARogaHxbg99OC&#10;pw8TyC+IyUhyuyrekyEEDsqZA17dv8Hn1mFevPg1JgHxNNIyAzFBW1cODWZ3aSQJ8EmJ4Cxb4NhT&#10;gofB85d/wP3NAa9uT1CGmXmAwbJE3L9+wOF4j3B+j2maWf1A3ERqI2wBsK+idgSVosgfAWjigt0w&#10;C0SD5ZjBe6SYCohVr6+8Z1jxsiNKCCFeASF7su6XAtZ6XqDr32kDdimsoTHUPmFSpKJSFNGO33f2&#10;SMz7P1FamQaFsUgbH98MxqnSzHX8ZjPNKw8QhVEasuxPCgqd2UYNSFy/xx5Y2j2jO6qA+jVrK5ge&#10;4NQOKOrv6Vk1tOq19j7XAGIvwLj3ffUgcwV3sQGbikas9mJs3kv+OaoCkHoEgd6QqQVFWgVVj8nT&#10;hiExq16GLI19Tz28VkrBOLM59/NiM0Z3n6E+kLgd3vS8t3sZAS3I0Ksb6gFZz7ZpzxqnB95SE/LZ&#10;Y8SvDFUUIJGQLQu3A76yrmhrmZCf01rEJjOtohrKjLVCBAgRh/FQwOw9hWRry5X3p0SxBNHlpkEp&#10;Ba1MsaohlcO+9a6tWC8seW0c6AqsK9dM2IuFcZrDTLEGIGbVTsZvax/53vraA5T2SCE9xn0NSuRB&#10;fi+kvN3P9mTLtf1Lbuba/Sk3jntEmL39E6r2uuX6NsW4YZEqaU6ThChSB6TL9xsVESTmIEY5G3LY&#10;vVKarfLyPiUgr8uD3nxdZc1C/jsHemZLzwzYlnWyAcBM8WJHEpVkouvrAR4IrN0csRNsIAHp+Tot&#10;4reblX1cU9f5FtxL5EG1c0MhXmijQA3Di+Rax5g2+x6zj83WElUIONFHgKL0FyhAHhFfe2vYqjCB&#10;928/LxiGAUsI8BLKu/hQ7CIIGiEyA9Tn//cLpumCsCxYlgXLNInkP/J7Jh5gZKuc0Q04nkaEQPib&#10;n/8Up8OA4BeuJvJwL4XV1gN1PcLvO0kNonO9Q9x7Kkh4ZvYcxlblmgEGIyzzAmBlf++8AebuLV93&#10;bJzcNoSKNVeHLVqUNjDO4Tuffgc3N7c4jkf+c3cHZTQ+Pn6D5w/fgMICHzymaQIphVevH/Dw9i2T&#10;QpQGtMWn3/tLvPn0M6QQ8P4f/wFWkXg1M9ufpO8EagJYtVfiWm2w2jBtsYZMZugN/dev1QOOHiGi&#10;2aMp7dppvURMaIMvVRWoku97HQWdZHjCCnHA2gF393e4ff2a1WNi82qMhTLsWW0ksBkpAqJ4mC8X&#10;nJ+eME0z5ukCL97XPBwJ0CbhOB5AlOBDgKIEOxhoBRhDm+eSSpA1FQ9vysQxGRBlEG49c3WxaqNK&#10;TZZVR/VzUEC1JF7excNagFYBSL0P3OuZbKmRCqP5YAdhPR95X0sR0ApezhVDkGc9QhPgEwFJlSvv&#10;7ADjHKL28OD8t2VZ8PT4iOePjwDY0iXvSQ8Pb/D64V2xGeHhc8QwjJhnVjKwnZeGcyNiSNCWbamc&#10;cYUUZ2S4HuOqVtySjvh5NvxQwygBayPl6CRYZzc5jHlgbK0VMuPK9lYbmxn+u1YKg7JX+BLnT+Sh&#10;TQ5J1ojpguenM+awIPiJfc59ksBagJICGQOlLbyXZzkmxiUSwSgLpS3jKUkyEXJQb/5sqG2I+Rql&#10;yAz4vJcS0pVlKhUFgl7xlFRnusTVLic1GGVlsbQqe/lZyOt1JYEwUWpZfBm68zPD95LXAzUWnJzR&#10;suarMJgeYkSS/Ii6zOIBBpCShMpHwmAPUE5eQwJgtWJbLadt8a0vz5DYUhmx7+UMB9TG41KnYIOr&#10;bknf10Tr1GRotTVk3Udl+2Ml6sBcX6W0qtLXOp/P9tbKtNhgaQOercSuzV5L9liVW6asB2tVyZ7I&#10;hIXta6xnK/O1pQbVVrIYODh4WWaEoEBkEQIP7EyIf17wPgeB5JuaC8TYgNKbxkIzEFjYt3Lm5HCe&#10;LUNOvRieWk91WmbNnqfrbuMqIQMrzRW7YVvsE7UWMUqKzzwt1pUnuTEGZhAGT5aA5kZo8x7Ut0qK&#10;N1+TYiLGtJn+1tL5q2adVnZEZrynmIr8pgXGssS1Z3XQY3duhhAKlR+bsG7LB1dVwI7ZvDbtSGXq&#10;0L/1/dnmZzpJ753rmQuI1a9Srr/iYj0mYPEJMWTmH6DBDRjLZYR9lKiStQJaA84azMtSJqeFMR14&#10;ygkQjEE5PJTSBaCOkvT9hz98gePpCOBeWPdmAzbUU+IWkOoBNPk5i8W2p5om0xqs01pE5QJqLZZ0&#10;8Y0PULh7eI371w9AIAahY8LkJyQEBHgkw6wL7yOmsCAojXlhD/jn6QlPzxd88/ERl3mR9aiKr2od&#10;VruxsLEWp9NtUWXkBnkYBhyPA16/vgORKvc5xmy7leBGB2fHyks4crEv4UxKaTxPz4iUMLoDHu5u&#10;8fOf/gi/+MXP8fDwGsfbO7x5+x28efuOPd79gmk6I0QPHxac5wsIFsoYRPE3TVEjLBHwAf75CXq4&#10;5yYVHH6E5EEUWPYYFUbFA65PP3uL89dfYb5MsM7i+eMFbjywjU1WJWgNYx0OxxuZDBOMk0EUFIcH&#10;hwAaEi7TM/7yk9cwWuF4uuUCnTQOx3scnMXDu0/x5T/+HlZFODgYa7iBAwHKQAMI8wU+EYbbexil&#10;cJH1enu6ERGp2Lhog3EccTlfMM1TCcQxzeQ6hVSxaXQ19ab9ddxpZHq2Jb3Mi5TChoGUG4ia5V4r&#10;UDKjLlXWCvt2IjWrylzJ6bcsZYH1M8OoChYzWhefw/xe8u/1st7tJhdlO+ouFmwvhIa3Z+tLLNbW&#10;Y3oPaG2DS3vDk94e3gNr2+F5Cwb3wP0WGF0tQFhCu2VkUtempKdmyo18zcbo2Y5M01RC+/ZUaq2y&#10;rRckXytI9rJpeh7eeV/fDJcStTPffPzuenyjkr+W6y7Mqm9jPvetL+IGGO0Fve6tpxbMbQdz7e+l&#10;Jihyz8u5/gy6ZfeoFqhXV5aGSjFZAokKW5AkYMxZlhBnX9KevUtPZVAUG5TVfVh98gsLW/9JYHit&#10;WKivSwY1lMJGiVeuBzRgdnzKq2tVVHEau7ZjvRDMFoiqB3aba9BhPOfmyXuP4D2WZcHheBSmKzb+&#10;xFdN947Pfv0st5Y6rTJ3zw6ru39Qttta/aaddSsJY828h4LimpO2Si7nHAe/psQBpXltpzWkOoJt&#10;CfKwwMq1MNpu6v+yh2SPVgAkPZoWGX9W8NaZCNmmr64VjbEIi2ff4URI2FrloAS9cT2b8tAhyACU&#10;E1srRQrBWdlzqlo2D1S0ZXAnxAjIc2qNha+Y9JnEQc0wilmhqqgLtDJQmj+rjwFWD1DWQsUcqhnh&#10;Q4BzFssyM5MTvjwz3rNPsXUa0zzh+fm5hESez2dmzaZ1nYXoEaOXhp3r4+xzvNlPBCgbRiuDlQGX&#10;Cfj7//ZPUNbhlz//CQZnud5VfH9JCQknVWczCPl2rRwlqrI8pMEvACqVPDdV1Sjsy80++ntKkgJG&#10;UJLYKPk3Zbp5NlopKNkjjTF4eP0WN7evuf/UCqfXd/J2FxwGjeMnb6qsOQ6v/vDxI77+6o+4u7vD&#10;3d093rx7jc9/+zl7py8e0/mMwTkondhGUmeQjXsxrVWxaygKgcbGdM/SCRuQ/1ptuFqN5dogVvuc&#10;rsgbalfttodV9HJQ6n2t1IohyjVjZUchQSXGNkJMUNricLrB8eYG3/nud2GGUdwQZDgnZxBBgVKA&#10;nyZM5zPCsuD8/IR5mhCCF+KThlYcZEkaMDqtw4IEGGWAzWAXWwWRYkCUbcAUjLVIkQoIz1uU2lo1&#10;JQI0K+Syys1shn+thZnmzyLBxXxGJAF45RpCSShrvg+yH1oDJAaAfYpQKZ8NHKA6TROCn6AyoD95&#10;hGmGVgbaWkzeYxbynwEP8oOfkYJH8kmUUQmHw4BhOEAbhx/84IcYj0cB6nm/IeKhyvF4gA+zDPNX&#10;UqNSGlaz0mEYBgH4ZQ+3BjGpguVkQqHRmu1kCjEl5/YNCDEUXEkpDVIMyRoBdfMwnxnY62ClgNXZ&#10;t72Tv5NiZLU9KbiR7bWmy4Snp0d88817LMsC72exKTNYFn4v48jZeBr8eZSWkOPESgJdwG1m8pfa&#10;9+psFquSkEqIs6oIEm39sFFGq9qlYFtDZWxHKXSGeWJQU/Vetcp67VtoVTRWTg0pJFH0WwHdCW3u&#10;YYwBwXsMzsGU/SWBinIuPw+oLFwyiL967ZNmUq8bxm2P0f4XASYXgIrKqJBk70iUsylUx9ZOl/Pm&#10;KlOpqlV57W/7+1IXaI1lWcoApthRSii0EnLyVXYBrvOeYra6UQRrVVelqTr2dflC8N4hyk1FIFKb&#10;enSrYs0131YJ55SWzDvCsgRQMghRw8cZcwxIfyIm/yeD973Ga68Ba729W/n3S/6l38YE2/NpvbKB&#10;gboCZ+rmJMrGsjKa6WUfxY4nc2ZLtU1qjbJcewuuMp6afVcDHj2v5FZKd2UnVL3vDH62rL3yLKZt&#10;iFXtc1Xfs15j1wI27TqoG6PsWdk2PZtwjKrZW5ZlYyWw9X6kK7l+PX3fNrnc/OYJ5/peq6JIvNk4&#10;UZyHLc7y5jALu4aZ1VURVfIYuMlYlgXLPDMLql4b0Jt1xYWHLgEkfL/5897e3kswB0/c6+KwV8C1&#10;bGClru9FCUNWGsaobujxpkjfSebWWsMMDikSLt5zswaFlANW4BERESkiTh6UNBQMkiLExCnh8zyX&#10;5HKjNV69usPXXz/KoIe9KhnA3Q7fhmEoQVE5fDRv5M45HI8ncBhv7U1tqlBhW5gI43CEMyOstvjw&#10;9AEqAbREfPLuNf76Zz/D//gf/wf85Xc/w8OrG9ycDtwkpoTny4Rv3n8hTAcroZIzni8XBBJfR2MR&#10;U4APAcYMyJzYZZmx6AURDtZoOO2wTHO5v05bHBHwn/7T/4Sb//kX+PjlF/jvf//3+N3n/4p//eIr&#10;DMYxsJtBj8xushrKMJA/HBSgPPyycO1iNJDYh+54OiEpjQjAGgsNg3EYkPyCN+8+wR9/dUBIZxjx&#10;uA3BY/Eex5tb9hUkD60cwnIBphNoPGAcD0iRLXUoJSjLE2SrDGKIOJ/PhZm59cvdAnsvDSz3rNp6&#10;e1IvQ6VmKdRAYgtGt+DOdahi6jZadeGlGpa1guqHJkIVgOfK07mxCKjXf8vWzoPNnhWdtbZYLlw3&#10;iroUdXt2D9dDkHYQei2577G8e2qKPZZ/zxapZ1nR8zvOZ9tqlUEbqWpdSNX+ve3vr30e2zMqhLCR&#10;X+bvyVLJl+xqWrZzbdFQv7e6qN0Dw3tgfi+3YY/l3NYIubBsVWAb1lvnnO8xk9uhU/1zrcqB2Ut8&#10;9hZW7E7Q3FUeUl0DCks0W3xoJYFTO5YlrX1iD/zuWf1sPDOrOiBIbTM4V84nNLXcnj1CD+zuqR9b&#10;oLs7xNl5NrZ/1nX/beG3+Xxt13aPtLH3Gr0gzJdsJ3sDjhgj5nnG559/jsv5jMPhgHeffIK3b992&#10;bYDagN92TbfZRLWqKFvo7ClveyHDrfK3JR60tfpVnlQJoE2gmLDMc8Oo7isasl1XrX5QUFfAQw2a&#10;tTlW9aC6tpNK4lm8npfr3hNDhE9L+VmlVGFgFzWbqAaM0ZgvZ9jB8aBCgMIcercsXp7XVWEZY2T7&#10;wLQy+OdpgjEO2ihEH2EEbDm4A6Z5qvYqVTIenLNlWJJSRPSBGehGY7o8Y5oWpGWBAsF7/sykAO+5&#10;jo8hlbXHmC8Td3y4yHOeivqVbQ6Z6a1NJnpFIZEwgH88Hkv9sqqJ+Sw2lu0QWUxh4OeIv/8//xue&#10;P37A3/37X+LmdMDis3WEFvuLZshudbn/RvzV131A1qd8Dmbnr6HsGdyr7fh6RLjWlrXuGQptt1GS&#10;JUUSEsn38/H9H/Ev//2/IiTug6B4iDUMA4y1CCEihAhtDG5ubnE4HvHu7VsQOFDz/PgRd3d3+N5n&#10;n0HDiNoBMAODXFYTk2IUg7GtwmtrMYPiM8zPQVuHts8hdYGddo/uhbBfBRd2LIvaPbEeaNa1dM0I&#10;jTHCZaa2AN0+MsAeI8ENB7y6v8V4ZJCYh54c+qmUhoH4nnsvQaEXzPOM8/kZyzyJOjVbcSQZYBBC&#10;8BXzPYOSYQNCtnbAdch1rmf4v5eiMMuZKkSqqPbZqWCrqOPgz9RVubVEn0XYq5RQlL7Wcp7ZsiwI&#10;MQ9KE+xgYeyAEAnT5YIn4uvLgxge/gW/IAb+8+HpIw8WYoLVFto6zCEgUORhpyi7Y+C97ng44ZP7&#10;e9zcnHB3dwOCxjQHhATQNBcFTK7frdUw9gYpjUVN7j3XutY66GrvrJX/lpmCGwKRkXVih21dUjAf&#10;paFMZfuUCMfjATFGLIIjtSq1NY/IiZPF6m9unSnWLW4YeGBHGpfzjA8fP+Dp8Qneh5L5R2RgzCB1&#10;HABDMHaARmU1bBwgzgCMGBAW76Un1uyq1tgAbjJORHkGyriPgKrWivJD1OaZFKtVt2fM4HEe3K3+&#10;6a3qZkuL5KyxtTflzx5LT+achdYWPiZYO2Ac3Dpwr2xaM+u/ZDWkXAtTyWnMBJRMiktESEoXoo7S&#10;BkkcKKxdnVS2Q8trZXcvf0srw6TFlMoQoWeDGncsTPcsL1/q74nW99NTPpPUIKxmRdeOsYdf1311&#10;rnF66lZqFPS97KA6GxaJrmprrQ200uU58IEwT75Y9L1EQP9/Bd63fpl1w0svyK9bRsyeTU378y95&#10;5fb82uuGz3vPk432xjUNUu1hmsH9GlgugwelroDk8kARkJrmMBc9m5taxCVx1/6hx7yrH57232sv&#10;8FaqnRdKDRj0Gv66Sd3c050GoscibIuYOmSlZxvQFir5QOdpFK78WOsNo212Wzbdunn2vZL5IZQm&#10;RDMQGmJACL74PCuZqubNgoqPHm+M0zRxwb8sq0VQ7QXaeOfmsI1ayplVBg8PD8WioU4W32OI1oCU&#10;bhiH5X5ncFECgWrPbV1Cl6qB1+b5ax/81XNQG7EPyPK6SCzLTQqgCGMtTxKl+btMFwywcKPFm4cH&#10;PD4vOJ1OeP/+sfCHe4zelBKWZdmEFTrHcqPT6VCK2nmeBXzLssl12BKDR0osZXy6nDGOA+b5EW7Q&#10;+P5f/gX+9u/+Fv/hP/wdvvvd7+N4OIBixHR+wjcf3iOEgFES6ylFzH7GlAjz7AFtofUAlRLbV5GC&#10;VhbWMusDxKFPzDwjOPEO9EsEiVwaKgEqQumEcTT44Q/+Cu4H38VPfvAZzk8f8b/9l/8D//k//+94&#10;+uYJUBygcn9/B22Y/WSdYzmySYDidRA8++Eq8WIcrcPpeAQpDUV80BIBZCzuHh5gj3cwkRtTliCy&#10;z3mKHs7x34kW+PkZNt4DcYSfIzAEGGgYN0ArjYhVYWQ1D6Vi9NIY1WCluhq+tQzd3qG1yrD7bNaW&#10;nV3/vR7epg7wlf9kAKEOpUvfYiHSVXSpfpBY9rNuCxdjTClsWp+/Xnr9PM9XwO9Wqk5dcL32Me75&#10;1LfAFH9Nb2Sg22uRrgq0nld2fT17v6+ndMvXYDNsb5grvSBb52xheNTF0ha8XYeEtRd5vY7y9S9B&#10;b02eSR4etkPv1iu/tQPJa6y1NNo7V/P7763Bl5RrPf/bHgi7Aqpp6+2vVTdD4oq0sBM0fBWoioSi&#10;ky/kKC7otdLboPcGrK4HKVkVwMFrevWzzZY2zb1qw1fbZmwvM6cGQfPPZyuP4o+aQeZMTmiaiPr+&#10;7FnMXMuK+2SYnv/xNZi8tVqph3ZXwJsYLRCuAfMQQmG3t77jPcujb6sTawuvHuGkbdjyZxiGAUSE&#10;t2/fwnzyCbTWON3cbBrgvXXeqrDqurElj1yBaztKgr1hyt5AMgP4e0CfFpuB2Ow/vaFy3btQAlsz&#10;NLkJvcDSvaaVhD1WFLEyDIsxFhA8kx5yIxwahVN5xpRi8lJKmOd548XtvRfmucXxeBTlcGB5vlh7&#10;eO/X1wss288qTC0e6skHOMtWH0ucK1BGbQCS7M/MuUUR5+czPj5+wHgYMC0z5nmGhliHUsLT4zM3&#10;6s6KZWNEFBu83ItYYeWnyAO6TCgJIcFoi/G0WnpyntV6XwYBtvIzNI6j9GpiRUGcyXRzc2TlbmRw&#10;6Xe//wrG/Ff827/5GW5uTsxybLPFBBxPkEGA0kUto6WGZ7uFWGz2QApIFfte1EQFpOmczXt5PmVd&#10;qm0mV01cS8VmA/DnR3xYFpABAnkEH2R4wqG01jgxQicoYzCOB9zc3uB4PDG46gaAIsLsEZTB8XDE&#10;d96+w/n8HqPTCGHmc0ZAOW2U9ASsSsz+3Ui11d42zLq1vlg/L12dUXuKsN55uGWfY1fV2NZ79flf&#10;13frtZYa1RgoUkgUcTze4PbuNe5fPcBki2NtMAwjtGFAkMFUgl8mnJ+e8PT0BL9MK8vVcMg7M7CB&#10;4Bdm3Rvp/1K2UMlWGLqQO2rGcx6wG83BnLmeysNu70NRDa3BylpA7Kn0oblPMGYF3nOfnOuwQjpM&#10;AUS8rmJIWHySfhQYBlts03hfMjjcH3B7e4NIESEmxLBAKzac8j5gnhJSkoDwFJFiAMWEQfrS1W0g&#10;IIQZ43jA24cHKAWExRc7ZOschsMN7DBC2RGKFIZBmOZJC2i+EnC01nDWIEVdzuNZrYG6mUBUrLOq&#10;c9bpdQ+OBMDosn/0ao9MCKqDkttnvT37NzVhxdDX0MVxIxMaAeDp6Yw/fPkVnp+fWWFGVR5LIijF&#10;Q9fDcUSMhOAjtCEcnVutppRDgBd1GKs4UiTBZkwVNK03RJHcr3AQKSrrYw6xXZ+1NndhS+CoM4vW&#10;9Y4dgnG26aSCHym1rQ9SihwGLCC4MQbGHcTKbVuztiQntvVh+5zV8QFIpGXAXOGQpIolq8qfs6gE&#10;NVu6VJhQa5Ze5xuVoPSSi1btZdYWFR5V6s38/rN6bn1fdIVbdjMyN32iurKJbsH4PFysMa/67Mw9&#10;YLYnymSI/AzU4e25Dq1rrcPhsF4PUenVyv66jzPaFAeWbGWVayNCKrY/0zThPHlE6YsWsfP7s4H3&#10;dWpuLeEKTSHcNumtpKD1kW0L5j2PuZZtVjfObcMzDEORFmZJNfTaHBoYGGtAcQso14B3BrZ70rrN&#10;74e6koS3k/et5z4XpXsFUV3g94CVllHTNhnrVNTu+gq3DcYey2rPyqANpPy2TR6Nf/SegqD3ffW9&#10;KdYWlZcbF1saOUl8BRHi7qZgDJAowsBIkZCwLDPGw4mHuKiZkiK7IwnaonVKvbI2t/chUiyMeJ6s&#10;Okm3T8WfL09ja5lh/Rz1Qhevm/aENSldF6lRKpKsNSh1s4aieP5izSqoAZBtiLTIxiiJJJFEN0ZF&#10;Ds4gTIQGiXc6Fz8hBozKIorE8/z8hMvlIvtGKAnvxQO4A67k++6cw/39fWFwrGGJoSgXtCaxN1qz&#10;A6w1MHqAGwz+3b//Jf72b3+JX/zi3+KT77yDNhreRzw/P7KkDgApCzs4ZPvHlDRSEl84MwJmQIJG&#10;Sh5aryqH0Rj4sMA5hXEADBvvgRBk6s/rZ1kSkBTIAMYaTMuMp/OE14PB23ev8fbNDT759AE//Tc/&#10;xD/902/xv/yv/wVPzxcYxYOScRwxDBxOx++ZYDTgg0f0HnS54ADgzat7jNZhBgGk4QaHYXSYp2e4&#10;0wnj3WssXz3CartOngPfY0csXQ4pYQnv4dwB1gwgOyBFIABsDUCJlRjSbNeeidcgh+4Wjz2v+73w&#10;1foc6YHVa5OTNkOo2iO0tkuoVWAt6L83LM7Pu7X2ii25x7Ltfb4M/hop2Pcawl6YY3tW1D6VrTVR&#10;bvQyy6MF0nt7ck/1Vje3RD0WBTaBbC3rvWWqtiye+gyoG4h8zq7h1ab6frN6TSv9oid9DfivTbKu&#10;rpsqwb75HtdquPq8y2BuDRK3dU8LTr4kla8B3PY61LYovbO2Hcy2e/3eGbs+m9t7lJul3n3a2hCt&#10;oX7IvrNiYUPCmCPQC77h26HWei7Sxs5jtXjrKw7yusiWEsje9JQ2+1BPHts+D/nfcp3RqoX4I6rN&#10;GZ1rgD1/4l5N1a739j3sEVd6SoIWbGtzATbqn9zkNVlE+X3m4eBqc2ivftdL1jj1wHXvmW+HYa3a&#10;pFZCnIS5bK2FyYzvJmCsZ/vV2xtbgkm9P8XKKq0lyOwRmeoeoCbJtAqPdthanyO5NqwHVL2hQn7N&#10;4/FY1Ju9rIDemdGGwBIRkgATxlbB8QBbvywRlJp6vHoylbA1/TLzM6mAEAMOhwOUZOBYy9ZA2abB&#10;+0V+D4OAKSWxoozFBoAkPTL4gBiE9U+EeV4Qib+f7Uhp9f8nHgJcLhMeP36EVgrjOJSwzOfnZ3g/&#10;yZA8MttQiDTDMEIphXm6sB+zABopBglWDLgsU7HaAIBl9hiGEYNTpb7MYZ0Ag4sZ5PFghRZnFHFG&#10;0GBGGJ2VYuzr79yAcdTwS+DPGCN+9+VXSPgH/OSHf4WH169gVH1WMvDA54EVliSVbITs8GrM1h5H&#10;qTrXZWUzZyVArVjsKZBatbwWL+tiv1abLag1QJvZyx6gGZoURs0gsFO55lIMkIpCA0iIlwUfLh/w&#10;PiWERBgPR3z+619BW4vX928wDiOm8wdYDbFHjGxZKJliMW1BmHqYWe/xZe/KPtMyhDG6ssXp9P4t&#10;276nwOuB9D3iYyFTiS3rqrqmK+/ljbohERafoJPC4XTCm/t7vHr1gMPdK1CI8MsCN1hee1aAe5+w&#10;zBOenx7x9PgRfplYoZIC25FYA6vE1kspGCTJ9lLV+SpqE22bfVZJFkTcAFg564/EQ56zzBZczhOm&#10;ecHxcBCQjE8pZqP6MnDJg7S8x/JQcGESk7EbAmAGymJMoATMC+emsZ2i36jhreXXnJaF6xAiaLAf&#10;eggBPkSY7POcIoJf+Gcl/2WZF7ESEUumxIGsb14/iEogFrsPDqBd5GvsdW2NARkhdeQsGcXqaKXY&#10;K57smsdUk0szszgPWfcsDuuasmUX10zg1gmhfsb7JJhsKYkyCHaOFQFa8xD2fLlgmiY8Pj3hqz++&#10;5/1NMgb+b9betVeWJLsOW/HIzKo6xGegzwAAIABJREFU597br3nwKVKCTFGiSNEWLcIfDNGWTBGk&#10;bP9oAf4HhgADhiBLFilzpvueR1Vmxssf9t4RO6Oi7oygGaDRPbdP18nKjIzYe+31WG8rlmXh70Qs&#10;5GSKItcyJsce67XOSxIyy0onvp9FqZ7lO2hFbRkQIqqqLGfO5bR3hLHaF/K/p3Mro0Ylyb1WmBFK&#10;avkvMnSFqZmWui6PgQFtzlhczpQvJLmRfa3f40KRfIIZO0FVr0jAe7VjNBIZzPtKkbMr3RHG+r1K&#10;CKpSp5Alma+/X5wORpiuPlN6B45HhOwR8aJ9ns4ayEOcuCl2yqHOOoLwttp4675K6t3eLUZj14Kb&#10;Soaktr+U3lEw4fJAqSyf7yeLbdux7fSZawjY2Kv/Vwre9/KGBsoDfRhB30A0aXu+u/GPZKJ9Y9Ga&#10;d3snrxiFu+gXWQr9g3eySsPuARstVZmmCeu21vCKvvnQoIEeVOji4M6HFubhfe39OfshQM/O0y+F&#10;flF6kEb7qD+SjvSLrJ/4aQuKR6zJL7ETegb9CPDQv28UGPkYCDF3bJxR01ufHTNZXabDcNt2fChP&#10;POdxlL5eN9tUPZXjtt0xgkWio22ZtB2GznXohyA9Y7O3GniUQdB8Bcudz7RxreDKWdsCCEhlqteu&#10;5BTANkbH4cBHRjHlIMUFLFBIklcMAyyGQrvcZIDVYFkWfPz4EbkE7PuKfQ94f3+nALyCQ5AU3c/I&#10;Hn7xABrIHvDx48c6lBPGlvjCkaqBma12QkxZSZUj/vR/+BP8s3/2J/jd3/1tfPpEPvQhBLxfb9j3&#10;QFkAmWYSJOXLLG23KIWCn4oxyNYgFQOybZzgPJhpTjkHBsTkusDjMi/Y9ow97QjIRKB3JBdPMcNa&#10;8pdPpeC6RswomFOAww7vHH7vv/n7+J3f/h38vb/3u/g3/+b/wBbI2/Pjh4/wzgOJWEvTAuQYgTDh&#10;9f0dcd8we4On8xnGcnibowYzpQTjHU7PH/Dxqx/jb/7zX6PgCucomT6lTNeYCmIB7GKxeAuUgJJW&#10;mLxQmCr7vBvxaxYPReuG7EZhzUqo6CM/89HB/SXLiR4kbXvREaweWeV8yfZNq1F6uyoqJlwFFvV+&#10;JPtKz1pNKVXA5NHQ4hGrX4qGXsE2AvDod+UD014yNHogSYNgIyb3yB6j/R43YJwewaxeZTX24j8O&#10;pr8kq5QaQgbgpTSG6NFzMt9de7sucwAXq593HbTqNdRY9tqqYsT61Xv2fWDove/3l5h6/X8v+6H9&#10;Qth8Xws9GsL3QxViJNnjedwpsQ6sfAHcpaCuQZeojHj5zlE1+wcFzIFtw5/nDPoMl2aPw0Hq5ag6&#10;098xJ2rAnNggcLNVUsa6bzifz3cEiEfs9v7+t7VC+5vetwQM0HWZGciHv6Q4ecRcN10ux6h2q+/+&#10;wDO5r4sbKfY4xJTztJcL68/RqiT5zv37r4dIdx763dBI6vG+9u2Z6857BjMM59SYCl73VhIjT2p5&#10;LlU+P9hzNaDTX1NfV/dNbc+wf5Tp0detOkC3MrEGKhqrr0VZ/Uidp1W3/VBIlFrCrGwqsKZU6ddf&#10;rVdLQgpNdWJt8102BYdA8WwNvn/5jN94esJ6u/H9t9WSa5omGOuRUsS2bQjMfI05clZUqmx7ASK2&#10;dUVJRCbY1pXsG2xroMW2LMRAhIFMDFnrHWLayes+ExCfc8A0WQ6Wi9i3HdM0I2diDi/zhFRitVTw&#10;dqL9zGRWIiakEon16mcGPiwD6A34lvu+LAt7U4sKlBW+1tNQIVDIHdmxuXqOwZAX/m0NsKHg5eUd&#10;/+E//DVKKvj08akqT3OODDaDwvAYSJLQ1XY+Zg6ylA2CGL6x1iU4WJ19yZatV9BITSNKMqOtBGTf&#10;QhsKOW+rlUNJBaZkpBBhnCPfamRkk9lyiNTwk59gLavfkFAMhVW+fv4b3LwHTOb7llidYDhsvGWh&#10;abKXDGd6WwLZGzModBUwPJhiQLXkh3Z+fY89CsnWe0tRZKRDDcKKj2magKxqZ2sp9Pcu24SYyPNp&#10;wsdPX+Hrb7/DdD7XLBZjHaZ5oQysnLFf33G73vD6+RWvr59p4IEk41xkZDgOiC6Zc5uK9KtOhUtT&#10;b2zgEEOujOWSicUc9oAYk8qzyhVMzzmQco5VOtu6Y9t2fP7he5zOJ1zOT2TVsgdWWziIuE7bcUqe&#10;INVnRDIiFv5cQcycMmdfRA7PlUDchEkGwbAI+06sZAtYUN6VqGhiiHjfN5QUYVMECu1TzlPYtTcT&#10;94UAEg0Ub+/v+Pf/7t8BhsLDxa6HeiV659brGz48P2NZzrDWUaZFKSgpA95SaLZM63DMwjoSjMzB&#10;Xpde9WOejNStlTQ6ULuSZ35mn3ZUpn+PmY2UccYAMzsY0FAmIuWMl5fPeL/e8H674uff/xw5A6YQ&#10;uYuyFhySCNBRSP1kEqtlxFddsj2IHFaSsospmXp8mrpyzyUhq7ZWORL4bR/kBhXeCHMpbHvrlCOH&#10;5bBnGgjGJPteq61MaVpGggtMtdyp+FAm4l4Ie61faE/IFb+xNiPGDc5P1TLKqFp52zZlWXevdCLL&#10;u0YINcWwLRWH+Ir3v2Lpl5JRnB1aYuPw7qaudlYDBB6CxcjvhmtqnGa31rJGpG8b2UGPbKJ1nSrr&#10;ksBv7dqBaq8llmg9VtD3e1Kj9MNpfQbuOw3bTqdTrbN6p4BK+DJ2WPfr/lru5TRNyhI3YdsC/LQg&#10;OweXC6a5ZY79Sm1zpIjvQxp0UruWokvhOGI6jaSko5uoC4meBdCzMuXli+pFPPiWHqSH7bK1RI0k&#10;qkRqls9wzh8K3kOjrMJqjQJgR564tYlFuZsCjhq9Q4M68iofNP0jid/oBZUNWDZ5/QL1YYNjuf2R&#10;AfXIskE3BSMm/JdYuH1QZR/68SXVwCiITE/nQiJ5XQGwux2329omk4Zka9r7jLuEyujTTE6S23by&#10;5JK7Tckqz8WimIY4MBrHqoNjAynAi3yGsPbr85BN2Roga9sRZXmhmIzEDD+mptdNyAtIYwnIL6Zm&#10;JuScEVIkNpU0fQkHkCcG+l236zuxNwA476l4NwbzPGHyM27rlT39/KGZNcbgxOyM+g7AkJ8eP9/q&#10;6ZgSrJ0QI/3Z7/zOb+HP/ux/xB//t3+Ey3nBtq14e3uvPmz7FqkI9U4d0P4Qrk3qHU/gs7EkNbMW&#10;NgO0FTLDFMT2KM4jbwHeWJQQYCfy1UslIoSdDmIOw1l9weos0sWSFU+J2LcNJSV4S8ORv/s7v4kf&#10;ffev8X/+2/8Lb9cbvvr0FVIkv+VcDLZtBwqHQZeCl88/4HRa4CcL4y2maUbIQEg7S/M8rMn40U9+&#10;ir/5v/8tSqRwVM9srvW2k1zzdMZkHIRHVtKOlHeYZGEMFSDJEQNHHzZ6eCkNuVEssIfyyw5ULiUP&#10;PYWP+4OpEugQwgF86tlPRQ2PezCpZ2yiGwmOhqk5J2oWawB2z/BogJljRpneL41ibYxAyXZmlS+y&#10;QUd7vLbs6AsZOdOEUSF7+UiJdSwQ02H4qH+/nHf9QLIHAXqQSTPTdaClPoeOZ5AdW4EMVH1HZqGt&#10;bHq97qTRHAG6uvbQ5INDqBXfL7039Wy5R4zqL/mH9773vRphVPiOVHKjnJjje2rvbOUy76+6jmhn&#10;ulpT5X7oNMqR6M/e+wHWMST4cM25HHKD9CDt4CtJFdVdLoawXkegSq8+0fdAzp9jDQFYOx1qURlc&#10;aPZaT9roQZ++HtXXoG0cdH3Ys7rv1Zr373wvFcbA1rK3fuprUf1O6nv7pQFsHzgsNoF6i9L7sFZy&#10;6ndhnucK0osCVsv7R6Sfvn6Wz1+W5aFSt89qeKRA6sOxe9/qfliiwflHKmN9/uifiWy7ByFTsJ2M&#10;znjqB8ZZr31m85ZSsIcdVvZAGUh1ygtwPXS7XVEg+x0F7xLYEOC8hzUWb6+vsM5hckRqCJYGGf/x&#10;P/2/BKSx93JKASll7CFg2/ZqeUFAQqlp2jLEI1sRU1U0TvZ6i+rXbI0lUI8DYnOh30V2Eq4GlYZ9&#10;Q07U2J/PZ+RA7GxvHayfya6Dba8q2QZNzZpzxonBzFX5ExuTANNAexRTwWsJ671cLgqs6LNNCoyj&#10;LCoroZ1kuAzPtm9PTx4pB+Rk8P5+w89+/j2MyQz4TbBObGBQWfyG2b+uKnCBAnvITJF7FkI61D/a&#10;Hm6UoSLvm4BO2vpAYwGjdSkEJsNyAF+IOGRyhp1tzV4psLC+1UXONlBusoYGPZEIEMZ7pBiqoliG&#10;z4CpihGpGe5BdRx6JQ2qJLZLsj0BxdAgyN3tjb4qR3Iekw/reStDMO9g+Nom72Xjrvvavu/13SUQ&#10;LnM2hJDRLIGM1uPp+YKvv/kW83JBjIANBCyLfYMBUFLCy+fPeHt9xbZuyIHSV61jYpIQ1OAaAJlF&#10;pcV2WkV8urlOs0AuAc5y7ch5WdtKoauR1epyhoraI+fAoHuzRW04ScHb+ytKRq3TUja13iN1AD9X&#10;7tn7wcjtdkVOBZNf4Ke2Lpdl4vNjqn9GVnd0zs/zXMNtU0xIOWNdN6zbjj0E5LjDJFI4l1xgEtXB&#10;nu13jbOsBrJM4tqIcR/iYa0ZHsq8v73i5YfP8N5jmc/4+OkrTDMNHk52UUQAxheE8MQOAWS/Yg9Y&#10;mLWthnLOHkLvtY0LvccOIcRqHeO9Q8kGhdLrWblIa8kYN8AkCJw1RsgwBrfbive3d2w3CvZ+fXvD&#10;FnaEGHG7bRABC1mOJDhWPcgZkOuAimsbR/ZmTZlf6vAvZwLuZdabKzANGG/qoEnCo1PIVZmrcY5K&#10;vmIFrxCexG6n2aqkg+e998pGscNq5PzRfUZmpwINwNM+YzBNC4yh98exXZWzAAo928CkAxlQ6f2a&#10;7kNkWyoeKpiMAstnkVN7gWkuITLUBKpCacSG1+QGXQdKFqXsezEXWEvEvBqce+ilTR3g9bWnroXr&#10;WSWYi1JM6FqN/j7COM3hc2jPavaAUtPIWaHJcKN8LVG7aGWPtugmhVZTteWUFSnDHmzEisJFRUUa&#10;9p2yXlJCKQkhZsSUsG/7L5UF+F8E3mcUzKel2W50DOfDhx5YcvdM+0eM6JFnfs88+mWY3T1D/tHv&#10;k0F9FsaCA6xjNk4gYNLke5/+g7cqHyJVssGBGJk3irvQVfYo1NKIQwhEB0KMvOp7BmPPzhwxVHvW&#10;3yMf4TFj0d3Ja0bS3JHdRd8gj9hZxtyHbn3JbmB0rSNASwrOo4yP/vm8eEQyAUfOBtsekDPYf6wg&#10;hh05yGbOaeyQgCjHE8dQNwlho9LBRowiYpk3H35d5JGMSgEZ4hWmBkB60COgPzXSsZNhRuSsQsyK&#10;GqtJ41AKcor1nc363nKBqTMDaLBaYJKpjNaC5rGWY67J6qZYeOOwFWKxW+8Qc6wgi/cez08fYGCw&#10;7TsdOjxFNszYPZ1O5EtqPf9lEcKO03nCx48fDs2GgUHJ1MAsy4S3tzdY6zH5BTkDf/d3/w7+53/x&#10;P+H3f/8f4NsffYVcIrZI8usQKRgkkwUmzOTIKw6AsbkWNYlrnmINDKbqG2qMwewtTKbC2tgJ3gHG&#10;FpgyAcXhNFuc5wmprLjuK6bFwXNwWpg89pgQ9g03k3CzJ5QcYXEGiofBjFR25EJBS7lEnJ8v+MM/&#10;/gPsW8TlfML1doWbLEz2SBsdjDazl+Vtw4fzghOH9Bq/ADmiGMDOE4zJSPuO+cME9zTDvNJgwvLU&#10;vJSIkgFvLRwAkw3yXpDPCRlU3CIk7Iiw1uO0EFOtmIJicgX+BJkuRSSJubKI9WE+Ahvl0C8lHZjQ&#10;xz1DD8EKBaGhgd363BhJwqUJzfzemX6fRpNGltzk09SUlgHgbw6hSaPQS2p2UD9/xMAVtpk2KpCi&#10;dqRWO1iblFjDQEWiTEWsP9iOiColhMDv3LEZEGbCsdkVSTIq6NvbqUnBKCwMGa5Yi0Ghmw/WYpVl&#10;VyQfoVQ2kARQQ4tUB4WgsDAaazqr4otUCdM0VVJBe4ZZMTjKMM9FW9lU2SqvZ2Evf4ndK3uhZgX3&#10;g/cRQNozHkf2LF86B+VaBWA+DikyAPdw4K9tY6oHZrUVoiY/K7bUo9yK/t0WtrzIhsHZLODBgQAz&#10;1jJzagDuy321ljy5rWahOVttEgW41SzrUV2i39dHwzLnO4UKs6NzSRyWiBr0Z51lhRu+GKLbr7c+&#10;+2AkD+4HPTnlof1kA/1NVS70Emw9WJN9s4VrmqFlg65Xxf7OsGVSVT6pn0sqtMtY6h9KMQ+zE+T7&#10;i+ol5YzEze89EeOBR3xnkTYaPOjMKL3/jYbGjgc3yIZYhPV8OA6uGhgq9V6+Gxrq9/2Y2WQrMwyw&#10;2EKo3rtyXkpd1rovspRJiSwE6Z2g4E5Z71qNq1XM63qrPsUxkc2hdU0ZcbtdsW+B6jXncF4uyAk4&#10;eY+//dnPAFuwnM/EOl2vKCGipIRkLcK+4rauWDfqiXYexBCfJLVG1rrGRCsFthi4yfO+UlBMgZM+&#10;E7kCi8SS98eBoOPBqbFwk4H3BBbtOWFeLhUA2rcdC3RTb1kKSmrIic+lXDImADb7o7q3AAbEkJyc&#10;x54yDTNyhimkcqT3w98Nbg8qauOQU6SfL/SMCNxfyKq6EJD4+f0KYz0KMpZlatYFfD9dZVCyXVgu&#10;By9esqq44fXtDdbZCsAsy3IY1I37NwInNg4JJkDD3fXZ8vut+DDLfIatG4QQQz/Dg1AQW7Wk1LyY&#10;I4EZzrpqeTtZCj+GBusMYL2tobPkwU/vgit2mD1jDHm2e+eBQiBXAg3xiVHq761KjaOciEJWmBR0&#10;OcHx3iSEpFbPsMUo9xeZS5YYMmxKlaFbikMU//cY8Xa9IWXa85Z5xuyJ8R4L1RXPzx9xOj/j+cNH&#10;fPXVN/DzBSkklEJDIOssebLHhLjtWN+vePn8Pa7XK2IKVDVlw0MeowJkj0AW2RCxtUQilnvcAraV&#10;lDLez6wSsPX5CBgfY0SKAXvYEVKA8w7GembDRwQG7An49aQ+RmG2ffMVjzHC7Kba5Rzskgs9P1NM&#10;3Vo1C3diVU7ODl7lg0jIdK37kSg3oiQgGWxbwO22IQQKaiWbFgKKZQ2ThUphJTqDzol696rOm2Ye&#10;BMTj2c29c85ACBtSusKYV7xdrzifTnDe43Q64elyAQCcTgvmhe51HeYYUiFWVUtpNbSUYeL/Lgor&#10;UjCw9753Nbuuvr8ZlFpWCvw0oRRTn5E1YovrOM8NCCljT6Sw2PcN623D68srwrrhtr7jer0iFaaz&#10;FSAXBxSxu2w2JaXaUBhEuRbeT+Zpqn7i0gO0fCNVR+WMnVnZ1hkEZsVLzRczYJyveWfSS+h6Vwhf&#10;dFYXrkvG2USyRmUd7fs+IAnT3jNPpPRIIbC6LFWVjTOWBuOsUHOOlDKW35ViyNomViUcDeRDSlSx&#10;O4fJe3hN1KjDh6NlX2byp1HDajgaEE5m6TKEGkNe3MZ1TWx54GIsDVf2PQA53SlaH6mrdf1GVnlc&#10;p8aIksBEUWHTky1PYYs7+p48gjCmqtZizLyH0QIRS2GxxgL5ZjB5NrN9NZE85dwc2cJ572sdpIlp&#10;NVemNPumkCL3pF6RAaRxZYcL3vfBpAw3eawhwtgZ79uOLUSEXODchGzTrxa872WvWRqDruHTIHFf&#10;DH8JgO5/bgRC/yLJ8aNg00dNUx8ABw5SkgChng3f+3OmJEyMBtJMzGiXF71nN2j25b2MvbH2j+AC&#10;hh6nowZwxEYaWa/0TMNHAWk94N77/fX/rr+23gamLxSlkehZZz3baRRifB82VH6hLYVm7Apj1la7&#10;CfaAK6k2UNKMxpgwOaMCD3ugp9SGVIqaGANQ7B3brB9MVFmdPQYpymw4Fzy0yRg1rP19kELtUX4E&#10;lH+bDl25915tQKIABhL4BUMNu7fkIy9DBjroDL769JUKkilVxrgGagouT5eDTQQxWhd8++2PiT3O&#10;srMkPm82IqeM6y0QE8IA58sFf/qnf4L/5V/+C/z4Jz9GCBu27YZtv9G7FymUjAov9oYrQBKAowKd&#10;LXhL+/qXwz037IM/8cSYGFqzm3BaLJ4vF0zfvxEAbgwy35NlWVCwI+yBWFfWoViP5XzBnDyiN9hW&#10;BoxTBozDFiI+fPiAH333zF55keTGMeD56Qnr9YoYIhBJCrvMMw2Ypgl7JuZThsH7esP5siChYMsB&#10;2ZNlxeQcnPeY/MTKCgp+8zMxxpEznFQ+pQHnJHMmj7c+ZMaybQU61nV7X3DnXdwDHHrYdd8oYpBD&#10;kplFYe+yTKDWvM5uecRobV7ej9nMXwIo+2FyL3vth6Q6kOfIhMCBIf1I5t5aBBxYnwIi9UogzZzr&#10;948Wgok7a6+U8oG1rxl6vXVH+5kyZNzSs3L1c8RzW2Sdo/DSZtNnOka1qXZGGtjTZ5WEno2HRfe1&#10;hgYq+/NEPlsPPzQ4rs+v3v96VB/pM6EPuhtZczw68x4NuXsCgs4t0ux0DXrqddtbBPU1E7rfIT/f&#10;Qt1tvffLsjTbHKX6GDFgxNdaWyf1TQVlyqSDPdGje9EHPffv/Ci7aFRralVftQcZ1K0ScjtSpYzI&#10;LFq50Q8bR0OlnuDRW02mlOhtGTDrRTXS1/da/aYtXnp1JYGxplrxPKrNHwUCP8ry0bY8+r49shj6&#10;kg3kaP3377/sg49k26IOAYdEFqMaVWUPJQPD/kyhweHRPkMy48TnnL5fqPZTMaEGSO77jn0nW8ES&#10;QwUgJFeC3lXL9hSlBhpOk68+7K0fIaLENHsCwJ3D6bTgfLkwoMZeyNZy80sAlwyJ3t+uiDHg+fmE&#10;6+0dW4g4LQuB8yCwJMWIyTmsSs1TVXE5I3XP/uAjy+y7fpjS547oZ62VwwKsyLrZ9x2n06muq3fO&#10;XXp6esLz83P9PD9NFeRpfvZ0D2Y7ExGo+i5TnZFjqt9LN/dNKWXvAkj7c0CGxssysUKRhu/eGVwu&#10;Z1jnkCJ9x30zmGdfwZU21GTiVs2hIqBDgPfr9Ybb7YrL5YIPHz8cg5O7fmRkEzh6XzVjss+K0PZz&#10;o0Fp/TMOlG3P92g3a5g4cRg05pZlkiLZfnjval9GpV4Z1jV1PwMBWSlnsj3p7B2ERQl77G0LM6Fz&#10;Lkj7zoNly3tAs2zIhfoM44g8trE/+n5jNneh/IplmmEBrCuxMDMM8h6QYsJmQeSlpwu++/ZH+LVf&#10;/w14P8PPC1JIiHHDvJyITZtIYbNuK15efsDL5x+w3a6UgUX8ZK5nDfeYpZINj+SHlj0WIymFU4q4&#10;vV8RQgKKwTIvNJhGQkGB43O0WkL4CZ6SbUmtHRNiKti3lSxoGADPJbL1VWS1AYHx0t/RUKf5f6dA&#10;YHpKCdEkOEM5FnWdKeBuY2vbvjdQItljBkgB1nVDSgUhJApIlqFsSsgpEBOcfelpWBp5KMXDehjk&#10;mGFzBAwTr3Ku2WApF1geDqVEnvoA8Pr6hsAD6i3sQKZss6fLBRlZ1SiqVrWs/OBhEFlMWVZUWX4f&#10;qOeZ5hlPlwuBvb4PH21/LwBcpNDylBLAhJScS7VPWm8rrrcV123Dbb0hBLJKQsqcE0JBwHEPgLVY&#10;5hkpER4i5JaGNbS8DZ1rsO+7AlLTgfwiQ+yqgh30Q7oXGRGFdU/RK//kHJGh5r36OFd3gN5lREiK&#10;FWvxFilGrnmP6mNhdRvGDSY/sb2cYyyioKRGuBn1v/2eXcp9PaVxM10f93kd2utd58MNnTyAA1nL&#10;2jIk1oz6jGNfTHbUIQQOTrfq2TQnE6sGqiNL7558I58hBJQYIyujyUpIMsuEnNa7n4zqas2+pzoo&#10;HWzi5K+aRcT3lM44c1C1ylmZUqSBvLFMJs1IkWo28yA++L8KvK8FvmbHK3sA3Xzo5q+Xwz9ijI0A&#10;klFQ7sieZWSno33S+qDAI4hgKwtzZFvzKERBDqJa4MAMQ0Z7Rt0IPOr9ZXsAe8QI6wuiR76bvdWM&#10;2CZIo9bb0IwAhEcg+eilGg0YesVEb4swCi+7Y5gNGr/RUGVkvTQKbnF8YJiOddruteUimDdHVYiK&#10;pLsV5TUaBcgEFMuULrOXcO4CNCTgUbPfD7J6ZhXbBwF3bXM5NgoivdYgg2Z9jrymy+EdHXu3ArqY&#10;p+aA2F0E0s7zghhDZUmHGDFNBpfLBa+vb1jXG7yfME0Je9jgvUXMCQYG67oefcSsxbfffodlPvNn&#10;Nqlk2Hf42aPAYllO8H7C7/3e38c//7N/jn/yR3+A83nGul5xW29UzO0bjKHCqxTLI3xTGYFgaSdJ&#10;9RSow5YnhbvtUsVnXOxMEzIXjlkxgr01sCZj9hY2sJG+gF/M8jHWIaSMNUa8vN/gfuMEF4GcNvKf&#10;LMAEIKSAECPW246PH4hFINP3GAISJ8vbAsTbirIHPF8uNZTFOo9iWSpvDXkseodrXJFMJNsiazEv&#10;Cy7nC87nC7Y14Pr+TtZG3gMxIe4rXH6mgsq1wNDW/ZSOhW0PgWn3DaA55B7c72OmTssb0dWqhsMc&#10;Gm1drBA7Qg1lObNAg7L9QPDuGkcWab034AMf/f5Ql+8kRWU/DNYgkTSATSLoDszNRyqpBt3r/dce&#10;rLJG/tN6gPooNFwX0NZaPD9fVI6KMOPRhYTnCqrLYPR+CFsQ4w5gPhR4FDJmD0NuPcwY7ecy+NCe&#10;so8Yy48Gn73txijwtre4eDTAfmSHcwxWPgImGpzumfay9/U2JiOQ+U7t0YXk9YQEaUp0mFL/+0dD&#10;NL2mC/IwvLmvcY6B9/dhqL2nOxFE7oOuJDwKSkLfg/b6c7W6RIPoj3IzRvuStkPqwTjd4Oh66g7M&#10;N+MaceSp3CtHewuqCoiXNBwS6ecsoe997lRfF2sShd4nCCiuffddHa5953vlyJ3vO8yhMR9lGen1&#10;PlobvVVk3zz25BD5PVp2rocQcv06zFzXaX3YpPaQlxwrYy1SbuznGCMHlc4w1qHkhG3fq0pEzkAC&#10;nHYACfMyA5bCg733mN2M63rFtga8vL5Uv3e96wtrMIRYfaLB7NDz+Rmn06myzEj67gkUQ8HT5YyP&#10;Hz9gnskmofnl77hdqX5KGZV2md3XAAAgAElEQVSJ6pzFuhKwF2NuypJSkBN5E4Ol+sZaOEeyfxhD&#10;oJ5rFg8Czmof4VGtr59zTzIa9kLWwLJ95OIIREk54/b2htu2IvJzWJggk3kA4qf5AGxTQGbkAfOE&#10;Uiy8M5VU50/uMMSu12pNY5ZW1wpm3B32/1yVQsYU5LQjZWCZz/BuhnMz+/MTMxg5Ypos7PkMY1K1&#10;BjNwzaZPqWBkcLJuKy5PT7jwgEZeXe+ng22crsma5UY5kJXac9ADXFN7IFEYj8Ih+30ud3ZTo/yG&#10;vmaR0NI9EDhMQyqHefZw3nLuCi9/WZuskEr5XqFUgUQYWONgvUMyzXohhK1m3xkYRCYf+cmzsp7A&#10;VGsM4k7A/B4CXt7esAcCaKwBwp5QMv2ssRZv1w1xJhUKAfpcc5qM03LCN19/je9+9COcL0/44fML&#10;rreIkiP8FInh7TL2PWFbyZLq7e0F/9/f/me8XV/IPQBAYrso+i6JPd2LsnU81mKltPt7vd6QItly&#10;iAe7d56AbGc5syLVuuF0OpFKyDp4Z2FiO6NNMbCwSCB7D+csYsy0fwCwrDA3rOzTQxbLxJWCgrBS&#10;6GxGwV5izXQS9e2679TvqHojxsCqpHAAXuXvMSbypgeFhlrjyMqI78vkJwQGxWn4Yfm9FWkxr1VL&#10;YdwpRR7KMvmF5CUwXtZ4RDYOMQecz2eyAAGQUBBSwnq7Ie60foy1iCHAeaVQZTUV5bsRSNnUsvzv&#10;cuJcBFNtmJx1fA64g9/3vJBCNkYazuR6ftEebp2HsxbrtvNAh4bNjtU7qWT2oze4vr8hxoiPHz/C&#10;sOuAAXmCC5haSoH1UwXuZX/RuVK0JtueJmzwGGk/BjsKmAMm5+5qj0f9jJz1fS7VMBvzEIY6JlD1&#10;vSHZRiW6h/zdJCBdFEXGOljnmM1OILVzDg5AiKG6MOg9UfZSqWEIhHZDy81ena2dOXTvIKQTPZyA&#10;WAzJ/ssWXyklDgnucJIHitD+nsv9o9+p+hYS5rfspcnWtS7P9ZHrxsiKVjDNCqYX1F5DY8rT5A/r&#10;oD+nRoQuIcPc94uFsSH6y1nPtWELSm/PjvYdCrFWGQqW1BbUE/8qbXM00HqwzblvGnsv+3HYZnk4&#10;0e8BEu0pOioERof9I8Ck97g/NMLVv87c2e2MgBPnHHJJhyC9HmzvG8jeFkgYTuJBr+9BC7codwXO&#10;iAn4iBHa29jIz4rUTTaD/no1oP6LQrkevcCjBnUUhvsl5tSYZZuGgSo9QN8PdMRTj7zqM1IOcLnJ&#10;eKy1SLEcWCQCrOl7UYGvw3037JMWeTpnQHV1S2g93gMNeLSit1579cUuQ/spWTvk+35S/+1R0UFJ&#10;9r42+dqeqU65S6nvmXOmTnL70DsdfCPMJtgjwE+gHAHAv/brP8a2bXh/f4f3nkLLeAqfUuKAHo8Q&#10;d5YqTXXTdc7ier2RH7u3XPh5TOeZBNTW4unpGf/qz/8l/uS//+/wk59+i1IyXl8/83sD9njjpizx&#10;9y6FrRrEE87xoMXWRtRy0QMYvh+owTjOWfLxMzQ0STnBuwnFOmRTYE2BNxneZCBFiAatFGJVhEiy&#10;zS0krDHjfY/YYsZ5nlHixAxkixBDKyhZhuhqsWDhTAuJ9dYivN/gAZzmmZqJnGDZ3w4lY7ITTC5w&#10;1uC6viMhIuaEyVk4T4VESpmbX4s9BkzWwOQEkyJMpsY8xQjvT8TmNo7lY8eciZwzvCqoRl7NPXta&#10;s05bAeBqoj1gDoe5/Pt+7cla1QDLPYPbPPRM1kCQY+sO5ZRxYJxpEFNbjNyroUznr2/UO0gAd0r7&#10;wCs5Dxvf4/lbBnvpPbt0lMeigdvevgXaFxw03NJ3TBfb95k19s72Q/aTEEIt5qlB3uu+IpLIPjuk&#10;2nV151wrxJsS5JHSr2ermAdBViPGTQ/GPiIk/CKGvC5iR4yhUShuDwaP7FW+lH/QF9E9EUIHqz+y&#10;bfkSUxoM2PQAe38/ZL3IXqt9IUfft9Z7nXJDs+8BPASJfpF1z0hxMrqXI0/zvu7om6Y6VH+gmBx9&#10;Tm9NM/KSHllnjQaR/WdY1Wz1TDS5D8IiizHwAM2p7AgGClWmhwCl/Rod1fqHWpL3cWF5km97PtQ+&#10;VeH7wD6x/w5VPcJNvSbBjDIZRgOZIqx6lBpcWEqBN76BXzzEaP1Chi22q5PIllBcc/Z9bwFwuSCk&#10;QJJ/9j1N7BNtncX1ulbf3cTWZ856LMuJs38W1fxaODcTIMDv4rIsTJCYSHGXE/tEk2ez4+Y8pwjv&#10;gHlyMMUibBExb5WAJDY9pLIu/D02Vl5FBntsBQelf0kZFQQ01QZh7shcaoBmmipupJomkM1g5xDR&#10;RySWg72VdWTZIQMXXkfLaamM2mVZiGGpsz4GgdXkaW+wrhtQCk6ncz3bJDDWWqcGy6hKVH0ukzoJ&#10;bKOZ63lFn0MEkZIM9j3itDhYN6PAISVgmYSEFrCuAc5NWKyHQWn2dopFLcNOOe8vl0sN7W6DRxWW&#10;q+qqnoBV74fY8VhbmenEcJzVeZ8ryeZLhLzROSoD9z6HyBTATkfF2DzPsLYQm9lalBJZONvs1/pe&#10;ECr4mZ6PUsxbU+0rlmXB6XSqQzXDSaPv7+9Y16366sfEAbzg60VBNpaAOAv89Nd+CzFnvF2vCFuA&#10;9QnbFonI5Ryss4hsefP1x69wvlzgrYcFWYs5b/F+3fF2jQyoJng/YX1fGXDesd5WvL684e3tFdvt&#10;ihB2TJcJ0+xRjMG2kuLCTx7euTrM0Pt0CAEo1Ktu24qNcym8JwCqBsUDmLwjpYhpAODkJ0zzVN//&#10;nAhoF+9mIheB/ezBobSxBghba2EnZu9n+o45J9ozU66e9I7z03ImQNxUQPM4PM8l3pEPQwi1zhbg&#10;7nZbSbEX25/TUCEipkAKbAbonQwErEXMhawj0Xzp6ZUxzBSe+HcRA97W/DnylPfWweUMy7Yc1nLg&#10;drGYlzOsnbC7le65szB+QpHcOlNQjOWcMboPO1sP7ntAjCsPmXjAUAzYLh5bCgiR6njr1LAPdN9L&#10;KTgtp5pRQOeRQ8krHPftk/esOiuYrEPKGc7NKCD7sK9PPyK/f2bPyxpJKWEP1N9b7/ncElZ5PuRu&#10;iXKqHMhYYvO2sguBRZ11MfBdjKl2bH19pweC2qZO41269xk5hggep4mbo1qY3iuDFPfqTiJ2eGJp&#10;BCb/GSF91iBV/r2p3OVD6b15lBPXK7Zbv0ODrdNp7mxCbbVt1sq1Vgs1MqlR95rs+KZDP/sI6Nb1&#10;qdgxar/8ij3x8EyuJeVSveGNkCcHQ4LWgx7zyY4EIVstZKW+peeYh3aJX7IoP/Rr5ejMokkvcr5K&#10;fmrfawh583pdse9JqVDAeQ6/Ys/7O3nVwBdqJFXvC7LRhT2yIhgxuL7EPOwZORqs6F/eHvyVAA3x&#10;ERN/a/1zOhS3Zwr0i7aXCj6yh9DX1oeWyeBB2+hoz9weiHhkl6ObQPkcmdiOgn16v9579qMZ+qE+&#10;Ag76YcOj5943q+IjOLJT0ozCnoGlWXYjT34JKKFAEPp320aBO8vs71jtmWWRFOpj6vQw54xQGePN&#10;H1rkn/2wxhqDVJos0Xu1RlgGdgxxtBXQHwZCqempbKYEinWgXTYolhLt5XbrXIU0bJDNXdNNI1JU&#10;WTZVXwKUmkOooYSbGPYEFqaGMGqJadJAGGPng0JgnmdsGzEpjGVWWSmwZoK1E0wx+O7bb/Gv/9e/&#10;xD/9p/8El6cZ1+sbycTF8gqW1RL0+4o1fPjzO2fpn50h2xiR8Dl5p5EracpaA8MMN2sy4CiNPlvA&#10;1pAYi9lb7HHHMnlMFkCK5Jc50Xu0bxv2PdHE1QF7ikjmCWtMmJ6fYBNlAux7ogJagpasIekqLCsI&#10;qFD2liR4DgFl37E4B29o4CAMtKwmuYaHMj9/+wHJFmSD6iscYiQWWk5cWHCYbQ6IYQNiQHIR3nf7&#10;XS7VDkmHgHnrHoYLaouYfiipbQy+BJqOBn5t/ea786ffv+WdHPm3Fw5AK8Ug12KdQjSNwx1DrB+s&#10;Hf8uYLevnqLNZ/FoC9G84021iGnOVqYOMfqwHQEPKH/D3g05RoN1vY9IYSrvbcmxDgBMx9bX+4QM&#10;4np7lR5o6Rnmx30bVSHQrMraeqJMjzywTNBhuUcQcRQW2ecQfIm9+chabxRufBjmDmxlegVeb03X&#10;M/37daQZ5nqNfgngH9VGj0B5XbeNwo5H36VXpBiHO0B6VAfV67SPc496FrWx4wwcfd36nvay4FGo&#10;6C9jjTOq8/o6pmedj4KENeusDz4dqTxG6g69z+jfIQGfo+FAZSRxY/goMPVAanF8r5FhrDs0kb2t&#10;xogY8siG6PAcDGpuiLMG275S0+49nyVHkoRmysn5IMQWfS+JeKHIOnLNyuIwcgCpBL3FEHB5uiDF&#10;hJhitXgRy8vGVLPs+SzBuVTLFBgUZpBK8KuQKkpmoJ9DYikI0OH17VqBwpAytm0n0H061QbXGFIs&#10;zvMM7xyd8xPbbyqrnlz9o209a3JOiNXMGGi56gZhD3B2qoB/CBHOWizL3KxEsh54lGoRGPaNc2hS&#10;HbYs00LDCLYlNJ7AzlAiff9cDlkRrgJHvBdzTo5WfejhsHOu1ebLqdZovYrnwKSs67xl61jr8PT0&#10;zEz2VGvT9vuahQSB6g4pRforFM658gwQFUzTXIfFOvRYyPblEDTafg+xZiNKyXDupHo7IpnME6kZ&#10;l2Vh/24JdRVbBuB23WEMsCxefT8ZgtBgYGerSBr4zAegRQ/INAlheE95oAUYWGfYhIUCV005qh31&#10;ELUPoh6xJ2Vo98jKj0Jbe6DGMkAYDjlBEhpoOvKF/p3btiHsOwWbTjOW0wLnPWbnUCzV9d4WTJyd&#10;cHt/RQgBT0/PyGylCwAhRIQtMrOWbTBkj8wF83LC09MnvK8rPn06Y54piytGzn+yRApxPFRdGPiO&#10;W6Rg2ZKxnJ446DbBcg22x4R123G9XvH+9gNeX16w3jaYklFKhJ8AawoME5BOy4zzaUEGZzYpEkqM&#10;dI/O5zO8AW7rDU+Xc7OVLZShEUIgO81csCwzAdLWYplPrQZgW5tSMgJnne2BhgAhJMRI+YEhE6Nb&#10;hl05Z0zzhFjzgijn43q9Vl/0kDNO5zPdW2sRkuy97mAHV3iAmyIpGQzXtGIlM09kd0S1vIOzlpRC&#10;BW1P6RWerAZoZ5HDvkW2/eFhM/uIWpDyyLHqxnnPg/tyDLU2BnaaMKtcGQpMjgyiG5zPT9R/CRkJ&#10;dN8Enyq5oMylhoBb77Ccn7EwQJxZ8SD5FIXve4gBfppwOp0Qwo6w73BuhnXEerZursqFXAiPyCVh&#10;X4lck43F5D2cneGnGZYVEX5ZgJwxTwtCiDAywKhYA1vL5AKXcSBRCojf75Guq3dE3bEHshyqdZAB&#10;nMEdQUfXIppkpM+hvp842pnZoV21kF41dqdroWqdE4+DskNvyjiQg63D5L7X6PvVaqWsrIV1Heac&#10;P9h2tnrAQLc5x9r+aNeplQrH/gSqF7WHXqb1pPeY5N253FlvynfyOgvOmIOdjWRViMqgxwLl/sRI&#10;BAmxPDqeAYSH5KxxYDe0+9Fklt4q8oDBCQhv8h1xSO6PWMPJ85Jr3bYVb9cVzno4B6xbwBYDruuO&#10;ZT5VbPZXCt73ktreW66fcP0y9jhfYkmNWHu6oH8kPZYJy1GGY+4sc0bsfZ3s3stCHjGzauFmzV3A&#10;7iMm2CiwdTT96cGr0ZTrl/kdPSuql5OPJDA9WDACqEbglS6+9WY6es6PvBXbS58Vs+W4EfT2Qvq+&#10;yxS3B5zaBsKM09QA+RRTt06cYvhlCvDhJqMwAC8NWqlB5lYpN+7l5EkB1Pr+CJCoDwEYg5wjsV6d&#10;O3irycBBW920pr9tHtY4JPE8NBiGN+vAWg023v/skdGbcT8J3vZUE9TP5xNZ5UwOMwf5NOZ+C/ML&#10;MWCaWsP81Vdf4enpqU6JY8xIKaAUi5INPjw94dd/+hP8b//7X+GP//gPYVzG28sL9m0HrEXOBoBv&#10;YaRZcgikMUNlrluW8VsQgw4AUqFpqOfgQ2HkaysQZAC1ULNIOePbb79FKQlv76+YvcXz5Yz5FrEm&#10;/d6aCixYB+wxY88Fr+9X+B99BZdP/L7tba0x4GF5Ci1BNtZYhLSjiIVESAzc2+apJwxB1hHTIfGO&#10;n738DN4B/jQDeyTvbg4Ust5jshZ7oM82KSLGgNkAfpnZZqhJjp0jsFhbV4j8Vie2/yLQ/ZfJrBgx&#10;0O+BM1PzJ2qh0YFko8Hhgc1qhFGchz/TM/RH58Hxuzz209bMeAnDNkbOof5+HO2rjsPdNsUfAcy9&#10;ZUTPyJYApvP5zJkQGD4nfR7ozzx67ZfD0Fre7aTCCo9gzdgj+8BmPdw/W4GL9nvwRTu3fv3pwrUH&#10;+3vwtC9yR+ddf+73IcD9MGHEhB6p9PrP7QHoR0BvP9jvgd9HZ3lf141qrZ6gAfNlxoouirXipLeI&#10;Gcp/cxmq7/qaczRs6EkfI5sbXRvphqBXlPZDPp0NoEH6em+qWsgOFEXm7rmMfm9PltDDp5Eqor+2&#10;fmDZ12e9L2ku5DksTMpegTpSrowsoh7tq/r76H6Cvktk6X4+BqUp68u+jpdaX2dMWWsRamYQqrxf&#10;VHIi/66A0b5XtqCs91IKbrcbD0ItCtd1MYkfdGCf4SaN19dCgLrjIbolAN5PeH5+wvOHwIzoJ0yT&#10;r3uutRMmT0Drum2IrFBCITWfVpbVJhGlDmhiSlTJUBQXKaX0nmIshWiWDMsWFstMjK9tuyGm0jWg&#10;nG9SgHV9RSkBMe6IaeV7iqpO22OANRbetnDdyXtYtyDkjMvlUu0evHdtTfK1P8pykTU8zzOmyT88&#10;i+6t76yqZWVNeZzP9hAgrnMyiFiiFavEOI4p4nwWoL2wBVFT2929zwWsSDCHs1rOaFFNAODMiVKB&#10;93me4L2FsQXzQp77y2xhscEykSCiYNsinKNhN9maUP9A7wtwPl8OAy7xlB8NI/v39WBDUHINOpTP&#10;E7BUQNTezkvvLyNVZd2LRFXI6gUavjEwaw1b0kIN8Y+Wo5L5YJ2vVpbC6JRhkGSuxBjx8vICAFjm&#10;Ux3WLacTh70m7HvAy4thCxhgXVeEELHvBK6kSO91SAmvb29kbcnWq5bf8Xla8PU3n+D8GW9vn7Gc&#10;zyg7DVRgLEoqCHugn/UTlskjpILJz/jq668w+RkGBbf9xnvYTu+1tVhvKz6/vOLzy2fs6w/Ybivl&#10;rTiLeZqAkokkZC3AxB6yNqbBiwRy0rOJvHYcJkt2TvTscn3nzqcTWbfsZFtKdampvaAORCcbrYiQ&#10;ItehzJZPESkVDi8F9hhhbebgX0/2Mjkdzo+YEtZ1bYGRKqeI6tgJMcSagZC4D933tZ0dPKAwxtZ9&#10;UNv0VUW6Im8K4Cy2OAatByBAzdZ3uNREOlTfSGNbmOeBeV5Kyz5Tln2ViOkcEGMdhskQCHX/Vn8G&#10;Wy2OluWMp6cPNXNH1uo8T3h6muq5Kc9zWk7URwM4X57g/ETvsLU4nT9U94i6T5SEbVvhrcc8TzRG&#10;SA1PIVWBrTanCUDMmax0DAU2pxARc6ykpNoP5MTs5XQgcPW1ijD5+9q27hEPSBc91iWESWttzUDp&#10;rRd78LzvdXqAv7fnad7y924btc6TWsuYmvmBwgTKui+Prbo1AKxrcsFJNPnxaEGX7nDG3v67xwT1&#10;fXnkxGFqdsHRNUI/q4mDvaMKcG59CKp1HrnbSjAuDj78YvkoNZdWlkoNKcN4bb+kh26lmBpIHmMY&#10;9lE9Btr3bofMGh4yWGseYsJCCpjnqSlK5B5xvUYZDvSTy7JUJdCvFLwfBldxUEfK6c4eR4OqAhBW&#10;HzqUOzD1S6DzyPNw9LO2hosyiCShAT3IXngjlMAp9oeDbQBZLkp+D8MWkjIJVQ8WNOnOKGRJoUAA&#10;7TPVe3k+UiRosEvbMIy8uL4UXvbIvmYUJNsD3yMP574506yNEbjWb246KLJnZh0CMR4ADik1bz4o&#10;J5rqx1qO8kuZKkrBr5ZszWyw7GHoygzryNuOXqxmB2Wg/Ztpkwh7a1YMHAd60XUIqyKGeOf9WEqB&#10;M4blQLayuslWhQFdDpkSSa0ZWE4dMxSkEShDADEjAyZXkLUHNTDw+G7AQDn4WDYWMHOLxCcTNKmP&#10;MVXmjzEGxSZkWLhpgfEOMSeW98UaWGqtw3K6MAMv4uOnD7hcLvVZG0SEmAHMKMXgm6+/xm//5m/h&#10;L/7Vv8Af/dEfIqQN76+v2MNOAH0hdn1BIQkqB81a6+CKEUI2jHU1+bs6qBvDsleWbDt3GFa0tUyF&#10;XckZFhmmUJO1rzu27YawbdhvV5SwwsS9MtBTBoy3yIHyJvZthysz9pCQY4IzFv70hC0mTItB2Dek&#10;QhkjvNibHJ8qGLho4NmTNu43zNZgLwluYhYFSwxNMZisg/UGP9xe8LZf8Q1L5tO2w647kp8Ao8rS&#10;FGiAlApMSHApwRbATwucX3hPL7XwMACpO5yDd56uW8BRxdCa5pkDj8UKVgeRNpDCewvC3TM3cQ3k&#10;lXV4tMvJdYgm72xjBxGoEGPidHpb5dQGzbe3vlem2TgIkG+MA/fcSGovo3AzSz67WmooV1YkHNvA&#10;cnNA1hFHNkPzV87MzHMPAtdLHSZRhoPOskDnka/3bTsMgtTnTQuMU/65ByA13ynSermprhk06K2L&#10;JK3oOn7HDJWZdMiv6ZVeOacqPZYCtT8jtU+uVR6hI1C9Z5xILsy9pLQ8UFi0v+/7jnmeh2qyHtjv&#10;GSn9kKiX8I4GB49UdGOrJXSg6f191vcictAcVJD5I8JFf81Q51NdQwCsMwdVnQbT7okL7GNt8VBp&#10;M2J29gN/zezqVRPctfOZbjms3NTQ2ULZ4cOBhBOlDOjsiKEBDwXUBFOFSGBTPVQN1GC4PMz6ubOl&#10;NDxIFjZftlVNKDZ/hofjhhVEI2vLodrAuMq0jbz/N2sTDLIgstpzslLRlLuzs+5MBVivK60Dk6pv&#10;dooR1jjkmBHY03iZF34edWPHvm2IKeF8OrF6UhQatjJGHVto5FIQd1q/fnLIySDsqUrCgYR13RBj&#10;qsHHMa78HhB5IiVizMcQa7iedRYlJ1iW7RMTm/9uHaaZ6hWjaomJgVq5Nt2MopBC8nbbDgHmKZHV&#10;HizbXIZQh/JyZDY/V1OZzAamhufW4TG/j9YYCltdaD/MTNGnwY0KTgcNDdbtHRkBsAbvtw0/+/kL&#10;Pjx/wPl0ru+ON0CxADwxLBE5bC6RMrGqBQo1655l5W6a75Qgfbiz9cyUZYKU921IBivfK9fzV9fK&#10;1NSz1QX3By2M2TH4RKx3sWcjAN/BOY/ldCbbnphw8hOmhRSa1tD1iNWSkGMKs1GPAYW21sTWTKwg&#10;7cP3wDYbBhk7YrqhmBnTcoJxgDEnAs4KgYQpFWxrQFnoXJ8mjwwD75j0AyDEBBUPVAknKKZeswCU&#10;Vu+b/GwIPDeHM032OeMs3GQOrELqqVFDZqVfkDwtZ339GTBIK5Y8zjkKX3WGgALeKHKxSqVoWAnJ&#10;NZOhHg4yJ+VrTVtA2HeEEGuddrvd8Pr6jpQLPn0ySCXDlwjjgLwlvL2+4f39SvWUMSjFcr1Ia+X8&#10;9ISn5w+Yp4LbbcX17YZcCs7nBW6aWKnv8PHTBd/99DdwuTzh6cPXeP70FQfHUjEWuRahYdSCHCPS&#10;vhGbm7OlYo7MGAfs5BD3Kz7//Ad8/8P3eHl5gSkFHhGzN7XOLkw4tIQ2y9wY1jabEbHp0MS2nBNC&#10;AaZlwTTR2t63HeBsjFIKrolA1j1sjchgWt0X11SHJSlnJA4RLg4osEgmYQ8EVBlYIBu4ydea3Fl3&#10;eN/JmspVGzBSO7ShF+VYMbmFffGlPzKg91H83m3176Y9LVGIHe2tBZX9zQ5nFDrruB7g3ye2q/se&#10;aG3ao5pe13mSc5diIBAbdH5mZacmWJX+Z60wk8I9i9c+0BjxOSOnwOfQTBY6JdNZYxopRqthJJSe&#10;QNnG6qU1OCKGAvMyI8aAbTOYp4lJd4Cxvj4vwVKCCm3Nnc2nnyfYfMyhpPOQgs0bGdFUvOFAZDUW&#10;zhPxL+Y29GmDUqrZpKbqA0b7ek2z5SUgt8e6NEFilGPU2z/f2xUSOTAXyrSwEqBehALAzgaZzi3D&#10;tbXuRZzzqr8tVV3UsB4B00Udlw735WhVrnuNpq4m4DhWC0PBNkrB3QBjNEzoQe8+Z0DODDl3dfZo&#10;ihHLMqEIQRFFWTCiDsiMdQhhrwRaIvIWZZnbBhshhLt8VAqrbQQLulTply2mySkniXsFhzGkuTfG&#10;wDB+Z/gdFxyB7imFxOcMHpRyj+QA4+lMc5Yc8U0xfK077cchIJeC5XRCQKAg6l8leK8XhG7WNXjb&#10;N4+Hh19UEfFA1j1iVD1iwg092gUA5wLmS9Y/9Tq6zx0B0plDNev1lS64QoWJ9D6cvayz99jU/uMy&#10;Qe2ZgSMp0C+yHHoUQttPEHsZy4iROWJc6hdCe1mN2F19wF4f/ndnWdGB/m1TezzAoU3HHBofYgS3&#10;exaVTU7JBanwwcEb4fV6w7dff7qT4Jfqde5QIgNAJSEGKlyRFfNXbX4j+X5l1dc1zBNEBsZybvYX&#10;/ffXzFVTu+R7hqoMMo5gPrqQqeMrOWKkansKPTip4VVQMniZtHqPdd3w9HSCWTNvZATQXi5PKOXl&#10;YDM0zQu899j3DU9PT/j08SOstbjdbpi8x3meuaEGvvnmG/yd3/4t/OVf/Dn+8B//I2xhxW1dse6B&#10;rXEohM1YC8NFeEZTJpjMB6x3LF3Llflgq0WDshAw9gB8iKxawoA8y75TKjA5Y7vdqj1QDDscgMka&#10;hJzpAODNf2LpfTFA2CPWfUcsBWuI+PR8gd1WgHMwYI5su8QgeQsVRg2JyzFQMWcMDPvyZ8NrMEsR&#10;n/H5/RV7jpiePyDlK3KKeJ7OdBgVGkiutytS2Km5Tgk2F+QtwGdy7Kth3Z6n9Iz3G9sYYDJV14nm&#10;IiEtdbg2dfJFKC/J+zPkh3kAACAASURBVGAt7besn4v+uSGIB/LnddYS00pbRjwA/yqg4C0VWAZq&#10;oFfuApEOE8IK3Ktw6no+2mrDRf9tLzvMD4eh7YzN1Y9aDypoP48HO4C+6OrDLO9sNgQIy+kh874H&#10;RUfs7i8po/pAwlZjjIOhRkwYYXD2DNzeFkxfmx5YjKSxmv0sjaOczQLc9b/n4I+snlUfoqoB+76+&#10;EebXyAJmpGwcDe31OdezSvqALW1N1Q9a7ga8vH5TzHdZA/V6rBkqJCpO3QWwSsMxKfn4HRlDEx/U&#10;EH2kwBmpIUaKht5bvpl42aoE07LlR2qfAxDO0uQWsGp4SEj+xYemhe/b5CayxDCuSrF7W8d+rfUD&#10;B8ocEZCLgGRhrApwrbN6RkOBnhWb+Tyvt4xrK8LOSvNNln236NAwxYbi4EgJG6x+9iz7J29kBimK&#10;aoL5n6Wx32OgOXIKxEzKFAaXS8ZtpYDPXHLdR8UKht5d+m4hJey3ldYv+4M3L1JTWclhpyBTZx3O&#10;54neEQe4k4PzRKRZ5pms6BhAyipTZZpmlNyGQUUFfWcOZjWG6gDDAGFbYgWF/Zq17RcpE2Orf62y&#10;fbN0plHTmIdqjvtho6l2RaKaKhwq6KpFZLMqo0OdAO0fXl7w9n5DjBnbFjD5BcsiLHqHzNlRiXMB&#10;rCULv6MPdanqil4t07/D9SwqoqFQNac+F1Eqc7vvIaU3kO8q76LYMhpDFjXaB17Ypyk5CohVYFBV&#10;Z1uq/0aBuqUQ6EvN/dGTuJj7gW1KCctpRi4Zk5swnzzm2SOkiD1GuAxMfoazHpN1mBxlFuwpARGA&#10;8/DM+k0wNbut4fatjvLG10GDlAe6diloxAfJjDqyYW2r9UwD0ooKHTWNadE6Bm1fmjtbhfqz6qxn&#10;oEOIOHLJrbexdRBqmPgU9g0xROzrVocP2v5qWZ6w7Ru2LXJQoOQVBby/v1crmZiY3AODxH7m0gfo&#10;Abvcc6mX5umET58+AcZgDxGlGFpjPBjbdrI5yTFhszdMbsY8TTyUzvDOkCd4KNj3Dd9//h7ff/6M&#10;dX3Hul4RY4Bn1rrNraZUExKs6wpjDE6S78DvNg2SG+FB96FE7hL/fo95aWxZFMp1y7lgD4EB8II9&#10;5JrlkXOpgy9jaNhYg8DzsW8vhcCtkolYJqxY6t2Lyu4416BcbXPsvT3UNo4JVhX0tQNbwdImnfQ5&#10;9sAuthZNCWiJiEXTraLO41wH47oOEQs1It3Yqu6qPttCZmJlsveuKhhksJtS7hwcXB2KC4BPkRm0&#10;51PPRJ+jQVGdp5RSwrIsdS8UnEbvw5ZJg71dIgDkFGkwURnNgfJSlP85OiVqipHex4Had9u2w4Cm&#10;7ftOETFbDodlMpRYxpacq33xofeDHhbeq7D0WaEDaSUHQduFCvY3yursszj7vgbKc1+GAtu+Y56Y&#10;qGlJ5d/OZgV+8zrUe6TYkR5rNns4MxqhKXPoPQ3+z+fzIceq9SVkFybfXTuNHB0UeEjaMe0f2VvL&#10;e9iG4vbuvmt1aRRV5ENbzmZv7eq5HXi/KnW/Ee9+bSmkh1aauS/n1DR5pBQZH3SK4HBUmep+jPCk&#10;Us/CNoSzlWhrTLM4Lbxmc0kcYAss8wRnPbY1HOzAZZCfYSvh1/yqmfcCdo6kdvJwhsb+9SVTwOqB&#10;QV0On9Gzy3rP9ZEcvhVspQJHuZNqH8AGmGEwLkkc7/2AdRWSv6AY0KC9bsL0ZLaf7PWf0zMYHzH1&#10;/kv+N0pT/pKVkX6eo4Dgnr05YnX1oYL6GYykOv1z1Zvno7DFe08y25paxfTVzH/n2AdPrjkXGNCU&#10;b91WJaO1bKbSWMHkV90GCYWobcfDAqYrLPALPXL7KXE/1RwNtETNkoXV+0t6Nx/u2QAIuc+3sMoD&#10;H1/wvi0KHIt0AOSMWDKcpepp4oNMiodpIqny7bbCWFAgjpbqA9gDkGLBt998h9/6rd/EX/3VX+Af&#10;/8E/xL7fcF2vWNcV3k3MbKBihGel9P+Z3WiMJc9Y9iMsBpjcXH27x8zUFtZJTb/hRtEQw5zDm5wD&#10;colwdiKmCbMS5mnCafK47ezpWApsMSQtLwV+mlFSxnVd8bc/fMbr9TuczzPOpzPWlCi4xQEpRxij&#10;maulFuaOWe5bToh7hLtM5AHIbPjEcmIp3LMBruuK0/MTymnCdgOmySHmiNmSt6QtVBClFFFgMJ1O&#10;MCVj31Y8ecdKBgoOAwMHIYZDCrtWXI1sq4xq2O/DXXFnd9Lv14/Yx8O9WZQY7Oms2egjUE4P1+q+&#10;jftwSw0w9sPLX6SOqmuss4DrWSD9fjiy7tGWHf1ZcQQrDTN0DiO7OiSRZmHbElsDYGg5M7pnv2j/&#10;GTEaRtkpcv9H97LfE6Uga6ApDsPxvojsr0kzsKXIE4/lvq65A5MVAKwzVmpwZvcM9RrRKoIewH80&#10;tBkFso5spvq1NLLw03JTIRj0kmCtiNO1mc5CaeFMY//6xm7FnSVNY8Kkh8z9+3thVYB8e1e1QkK/&#10;j/3wvB9g6eeb0719nwbxRwHI90q1bl9RYGOflVDPOWtgYSuA2NddvdWRDstqin1TG76jMvYeJL0L&#10;huvej5QiD2FRGf6JAV1rHLZ9Y29pYkDTvSPrgxi0AlcQk8a2Tilx4F0GHAX4rWFXRIRSvaOttYgl&#10;Y1N+yNc1VCUiNWsBMcTaEO77TvYzxuCH22fszMq3KtB1nifMfjqArnIvAIPJT4AhX2thURpmysvz&#10;kp+lZ5wRExE5Jr9UG4HMNQ4FzjLQwY0giX6LqqlMBRP1wHQUiHw/XC4HpZLs6Zr4odf80YbqCArI&#10;QB0ozJJtw/SUMraVvOdPpxNOy0mpWJpVpGUbgFwKMiyDm6JoLVyH5Lt9ZUSY0bVn7yX7KMtiZHsF&#10;3PsJrysFfxLL19QMK/0+1Mymut5KBcH0uqFBwKbeWSgVR2w5MlqN3gWrppjJr9xYnM8XfPz4jJgK&#10;LBxO7C/uDGda5VAJGgkF606qiGlaQARFBUYws5eY4QW5GDBfndefqAKbChGlseW1Zz8RNsQiIcP5&#10;6VA7t2einpjR37N5pIvlhQy6BKDrz20gN4IQr1VjGbRLpVpGhBixXVds21ZVHu28ssgcrpwTsMYd&#10;zjt477CuFHZ7Oj0hBAr5tBxGiwIUR4Mrsa9KOSLliGlyTFQBco48QCOQKYWEEG746pvvYKcJYCXl&#10;iTY/HkjxfYnEVA8hY91WvPzwA3744Xu8vL/hdntDTAEp7ciZ9hFvLKlMmFwhVolauelrGCrbO8h5&#10;3u31dR2bcshA2PYN7+9XkLOJwcvLC06nGeu20s85T+G7Fbh3dfB4Ok2sDLJ1qJxkzVlfFVwFNLhM&#10;OTUFCwNZ8ndk2jNTzjUjzfB+Z1UwJGA6FaUibEnmWbX/Mx3QbQ4gIylImCTFqp7CWSk1Gw6m5h/Q&#10;3lrqWSiT7xAiPn/+DBiHeTkBk1yPqzWRWMiKvZYxjq1wrdq3eJjGZ48EXIulr9wDCROX99U5XwFI&#10;IYUeSRlZqXfvlYykCjP1M/q8pN7CWOM8UpdrxrWA9y1U3R/q7y/Z741yoUYEF90/6O8q9YGu+QRs&#10;7pWuGhQf4XOjgFtjDOZlwc7DQwHHrVgoqfsgA4tlWQ42YL2lmK7b5D3VvY1coyiJt22rih5dr2oC&#10;CKkywtEmcRCCK3W27mVG5K+eXKRJVJq0JOegzmF0zgI5PchFytXSS+6NHrL01uj6mY0UA6K8LqXg&#10;crngq6++Qs70jm7bVm3w9PtSz6mBHdw9WdbCe9vyLbiPhimwBnxGkPXzHgIKyH1jXhZsYaV3O/fW&#10;Sb9C8N55B5PNnZVNL71/xAYzOjHYmsqC7cGNnundN0f3oXU6fNAOgYJxQ8iFhLMV3OEM6LtwBbHa&#10;oVDbNv0f+cxLM6oXlaRT90G6mmn/qEDXTWgf7PgoYA0d0NT/mVUN0CjDQF6M3h9XW/toHysdINZf&#10;Vw+sjDIE9MvbHwijgYYGtMbsQsvs9XS4hgqaqCCYlAKQM2z0lbUK5cOm2cDCZhOZT2FZWFq39r1K&#10;m/X0dkC9VZBWPhg1pOp9XvuwlUdDnJ7d1+cM3A1WHoA7I7UAFeyP1Tga8LDsdSjso1wyTCGAxHt3&#10;WFe36w0wBqdlJv9F9u4jxNmwzPUTfv3XfoK//Ms/x+///u/h/faKt7dXkowVkoAbZnAY4xSjD6SK&#10;YFYEFNNHClxZs73dRtuwucBhBiGqHLWB6OA15SwQQ0JYAxVSOWLxBnO02AJZAlhmCpB83cJ4h5QK&#10;1i3ih9c3/PS7r2FtQXYzQjYwJiJtvN6KCgpmMMAag9M84y0EmJxoQpyJYe6WmZLr3QxXEjVepeB6&#10;W1EMcEsBk7ew3iKsmezPChBjQgqRmQQOOUZYP8HmjLDveP60oHAYS+bJdckiafcPB4iHIa8aZD1a&#10;y4/+7FFA90jSKM8rx1zBjtIpp0aAeZ9HMmK/9lLBkf3KI8DVKLXWyM6i/74a9O3DUfvMkUeBrK0w&#10;cjhOpccD995SZgSWfCmIvLfO69nfo3v5yLrt0ZoaeReO6gcNsPf3T+/HmqnXA0Gj79rvG7ogl72l&#10;2goMVAj6+43UAo886ntGUA9Uj8K4ejWfc+7AwNdDk9GgKTOqo2s+YUqJ5/39gHl8pj+6t4+GPtXV&#10;zNjDAPwR02rM6LlXWWqgfXQdh/tqH+R0mGPtItJ1wszscKDSmh6WfXd2eKP9qK9JDFcy2rv7MBxT&#10;++5RseKH3qc5k1JumGVVfVm5voLBelsJiGDmmajVcimIMQFFh2I2tmwphm0AMpAY/EHBFnakHGpo&#10;bYiB84UKnJuql7owFSnQkgA0A4fnpw9YloXq6vmEizWYp5nBpLY2HSsUxA6tCbmI2R5jxPnyXJv7&#10;wn9emCAkvvcE3E6kNrzt2PeomNuijGDbTfb2yCkrxpfGN0tlb/X1SL+/d+Pqg22irA0Bffr6zhgD&#10;45jBqsLhNEGpnUfs71yAVDKW0wLryfJumReyssmpDiEqIGYAP80VsJHvaBUJRA/Z+qC8u3NYrS8N&#10;zmiiUb+eewBGK/PkPfPKVlU37v3617WLBo8EoFjXtethmpezgGZ92HmzeS3qcyms1jsP5zz7Z08M&#10;1NHwMkZ6Jt47FFMQEnvrW8oqAucWkQUY+3cr5S3E0lKes3TCmXp8Z2xlxhv2ujVW71lWBT6aCh4d&#10;9rVCNX87g8SGSZQ4bc0XxUI1PN45WoTJCLDACGM7J7acoN8XNxrcyXBJrCtiSlj3wKB6Qkp0Vjnn&#10;SPEEh7Bn+MmxWoTYvt7Q98ypwE8tJDenhBB3RO43vPOV7JcjBbP+9X/6a/zsb7/H6fKEr775hjzv&#10;eQDgHFmOIBeEdcPt/UoWYSHh7e0Nt/cXlJyQ8k6BqMzGX7wFiVspVNVZz4HiwOQmPm8yq7V8zW9o&#10;PWm5GwxXBmwpWOZGjnu/XvHy9orr9Yqw07PbthV7XIjYsEdYS8z7lBJOy5lyAGKgd9xNtOZ4KFlg&#10;OV9AvTvOVcska11H6LB1gOgmz175NEAmwwvJhhOyVl87omIAQkxJKVZCRgM3LeZpoc/m2i+zqgul&#10;EWsKn2XGWLKR4+1IelWpFzV5RnS35/MFKRfEFHFiFnwPCt8pGB+4KoiqzHsPZ8gHXkDRbdvr+yoA&#10;onO24k5ajXkkr4RDjsEjop8E89oa1mnvMDbtKy91pf4sse7pPdtHTG0dFN+rTfs6Vtsx6xxBXQPq&#10;bEH9WX0/MMpd0mfLiFgm9/d2u9UnL99932k/Mqr2F/WJDD17Auedtzqvy23bDr21zkiS4Onz+XzX&#10;F5gDAG0AuDpYNlodWfMabfff2MMQQa+JfvjR93U9aUWf8TkTPjJWyxvOsNh5+G9rVkef+dOrufV5&#10;qsm+27bV3B1RSQr7HqBnta7r8R4PyMs9cUvjya0+cTyIByblvw9De8oWVuwhYguhuhSmFGkgb8eW&#10;pP9V4L0GYR8xe/sG4zBRUdIpx0DaiPE9ktjrxlgXT/3woMn9mgyvBw40e/5uM33gP2bYgqW+TDi+&#10;3I25Q4eDlrXoglAD9T2zqt909NSqZ5yMnsMorK0HUUbSF1msegr6iA3bA+c6WKwHJPprehRCOPLs&#10;1aBezzgcDTr6F0saZ51kfgdusW2J854Lu1gHEpMV6Y6tjGfKbiq1wbE8UY0pgU2X7yQ3Pdu+V5oc&#10;hlaDYDwBk0ZgYr8pHlmaLHnt2EZ37+kD1vKIads/+97PWjOUcgH2PeK0nMmLbA9AMpUl14ZECd4v&#10;vGFRgZtSQk4ENPvZwdiCn/z4G/zVX/45/tE//Ad4f39FTIHD1ZQXJgeSFQHnrYO4HVrnWWJoq0RX&#10;1rwGrfr7pNkJR3umBtg4T4fh8/MzDBz+n3//H7HdNiBlLMbgbA1m6/C+Raa0t3cxpAhvPWLKuMWE&#10;z+8rQoy4eAcLCcpzmKYZKQekFBECNSkpBRhm9plSkFPiJiwh7BR2a3Li8DTLDPmC9/UdP/zwPXmr&#10;5gx4h+lygs073m9X+MIWEpn8+RxNwWByAoSNh3IHmPXAfW8PIo2sTMAfsSd6ELln0uILa3Yk67vf&#10;J/OdyuXufBgE0ZJnq9iI2MpePLxHDDIY4+p55yTEHPef2Q8uH4HuI+97vVap6QgqeG88EJB771xR&#10;Pohj0FvvsZrJoveg0VD10RC6VwSM2PGjxmE0nOzZGq4bfD5Sb0jBrL0h9f2VNaY/o9/vejaJFLTi&#10;/av3yv77jlRLj8BZ/Tz02tfX2p+Fcj090DQaROkhhW68+kEI7UH54NPag+b6Z3oFXV/o9szZR//r&#10;hz8pJfjJk3y7W9+9wm3EcB8pHI/WQE2er60gHpEkDuewEr/p+lU8uvXwSNsstTrk/h3qFadU/Dfb&#10;GjCoUS2FmGkPxZwdDfxGtj96rZyfLth2CkuVf7/vCWS7TgxUAWWFQbdt2wHsI7uEiBRaoOHT0xNy&#10;MUghICWDGAL2FLlJu9Gwn20IxbKFvMhdtXHRrLNlWTCxFy6qbQ0BWTllOE/AWql2fhNSLkjsA24Y&#10;RM6p1IybOkxh+5jGaEWtp6RRc84f1riEoQlwqK93tF9LLXH/e8rQZrK3BeiHh/3+0eozKGCfg00d&#10;h5zqQPZCuUUtH6rcrfVpnjGfJqSYqvURrVMLa30N/U2RyAb+/2ft3Z4kO5Lzzi8u52RmVTfAGQwp&#10;iheZRNPyInLNZFzJdm1letD//yrbJ0lcckYzAKcB9KW6Ms85EeH74O4RHpGRjZHtjBkMA6CrKutc&#10;Ijzcv+/3iRBDsTYQh2vw4W6INtvTa03gUEMgZ6rBsamje6Ddn0Yxkg5Q9Gt2Ubw6pgTVvyyC0roX&#10;7NlHz3bauLL7xqNgZ23GtXMg77On81lQFjCuFYln8g4hemFIF6Nchzg3AruFRdSRq9IXjHiUhkv7&#10;TGiMf+X/i7JdEgR56FRanpCiTNiJbwIXNTyevDh2qBuw2J+tjbz6nKr4g1pTUXniISzchBVHEIsv&#10;+LPv24b92HHsB479qPgrZbvnTLjddmZN+4iwRpwEz6F2WhcDyPnaJHZFc5NyHa44M+BXzAKo4MAh&#10;XHjJmNgPvOYXOH/F5+srfnz/PTKxKIZQ4ILHIuG6JQkjPmXkBAR4rNGjlAOFDqwnbio5CiKi0WEt&#10;uyaKcwhgh3jwRsEtbGU4brJaoVY0Z3b9K8aI7ZUdzB8/fcKPH97Leo6KwmKXhAfBYV1PSJnDnFMq&#10;SKnw5Ie0toAw3iHoGFX8OwmNDLWxzu9MrtlwKR11T+GaNom7YKAAOF/vdTZNOlUMK8Nez+fpOGr4&#10;q3LTiYDbcSCqwxSoTm1ywG3fkG+l7m99oPz9OX3fdzlHorq0YozI+yFDHn83MBxrYe2xaf/CooIx&#10;caqqcKKtfaguKB44uMpOH/sfuuffblt9H8dmcrd+wnXvq55j47LIXgcE3wJK9TyiP0d/byuUgQO7&#10;h8TJ13IAvWRaVPgoD2+lP0Clr/msSLJDfw79Josm7O/nvdOyRzyWaYipnoGWZamcclvzszM9d4Pn&#10;mcjXDoNniEvbw7Tn4jETU9fX8ZxhXUg2zDXVcFR3NxCw53E919vafTz/6c9S8cSIYL7DDQla2Ipw&#10;FKHbng+HDv42vHP23dF1zQY0H8dRXbn8rN86rON5PXGgdfA4jhUf0bLsvDnXl1IYBWburV5HPnNF&#10;Mwho9RbXmRy6HkJghLP3uG4bjkLY9gPOR6S8wwW517n8zkSV3x2b86CJZxsebvKQWkVyY+NhekMf&#10;2Wa6Q+IwEbMPeMqlcgjhWCk02ltm+JdHqBB7cFfUThZlyai6nCVRzyaFo517LMztRFYXPjvhHS3U&#10;M4fCTD33SMU1quFnzfRZE7g+QKaxMzaiHtnOx8PGo1Bd+zs9CqZ7pLqzLgXdFKvNz0zLQnCI8YQM&#10;4Dh2VsyYoFJ7sCoaIuQ9Wwplo/fBozhUS9/Ieh6VgONzMruuNh9BP7/FB9mJ332TsjWZx+fgriEw&#10;adzNDkV28R/fzRCDCXF2KOSwbQfWJSIlwrFnvH6+YduOesBT9hgvjFEaTpkt+fBYV7Yjv/lqwX/5&#10;L/8Jf/PX/xbXl0+43m6Q2JqqRlf+LjnBsUhwj3NB1H66aQWQqHY4+IoVfcF77DUUBR1uqX9WSy8D&#10;BYdMZQJePrxgXU7wBLx++oxt27CsESscVueZeeiIQ+28w3bs8vA4HAR83Hb8eH3Fj59f8PYXv4Bf&#10;EisdQDWs5Th2KYx2AAVBOXuFmfeuaNhsQaGMchxAWLHvOxZm++Dl5QW311ec3ngERyiUkEBYHB/w&#10;cCR4D753WdiN+w4fFyCneojg4KSmWAk+fNE5ZYc93Oy7R9zM1O32+/1Uw2/WWKuuGycos0J3LpFH&#10;+49db+0htJQhPNRwWHHHiDVW8mEP+6nffWxOWiXKiNAZkVg9dkAcIsXuBSSDSTxUr4+NpDG7Zd6U&#10;uL9ej5qg49B3LLZnA+dHDEoNK1L8yMyRNd5v646z13Mslsc9SPcVO/SzqpSZ7XFUGM1+xqyBPzbj&#10;rEps1sQf8XSjFXd0hFg7q9YcdiCfc0aIfSaB/bl1sPEIDyV81FnzcQy3emShbo24MnVxPBo8W9X5&#10;GIZ7n3cwV3VZ5W4pNAlYbpkZtsmg7jyL7Bgb5sran+UEjQP6lkUBUZDmyksPC+f2ZMORZV6xqYcH&#10;52PvnOBnats23pJqsCHvxyknLJGDzZStqp/n5eUF275hXVacTids28Z/7ZsE9/Eg/v37D7i+7kiG&#10;e6uN7iMng7eTdTl4cSR4OWCFOqg4n0+VNX1ez1X1zXgcX9WyqgL2MXLjyHu44God2O5hY7+yqjnW&#10;erutjePzw/VAzo1P2+rdbGa5M2wSVSUZ35v79XSs2Waindl70J6/MnWdhMDvcIhBBCmlqzdLpqrG&#10;c4JtKKLAr+HVIVQEjoaxHkeqv2+MEa+3z1gUF+o9Zxk4Do7XnCbbKJiJecbrOSL57BpkzyPju6gB&#10;d9Y5DAAvL59NNhlhia6Kyur+KSGXdghpFf8WSdEG502pr0PdtmYHGeqHen3PZxYQMWrxhNPpjBgW&#10;wJtmvHzfVPFDGV6a9SlLyF09W0szXerjGKOEiLIy3zaxvI8gQdoGEI5jlzYtf6Ooa78+E640Fw6Y&#10;fmWHnozW4aa7ogKOI3fP9L6nDrfpQ4BAlgCn72YBOYck/Otj36VZn3DsCdfrlYVTMlRWfFFcFgAc&#10;orkfB+C8BEaGAVHCn+V0OmHbOaA1xFhxqjEExn4e1LAH9TkVljIcsqM6POF3mlDoQNmzCJkKQnQ1&#10;62IT24GGgq/rCc/PJ6AQ0rYhOgA+IobIGQgLq+xLydVpFP2C7JIRj8jQwnGYoxehYcmcsm4FJlYM&#10;573Hx48f8e7b3+K7777D6+2GsMSqjgcIy3qSQWioIesoDvAEHyNSyfCI8PJ15DjIm4SNnzP/neCq&#10;4ldFlseRODdLntd8JCRw7hacQ5Ecu3a/fDvTGadfIcFByTqlqn6tyYLBYKJ6QESVLUPeLKG8OWdc&#10;r1fcbre6Jj89Pd3tw+Pe3Aa/3BQIIWCBgw+LMOhoigkdB+nWEXGHcfWuwzlyg/y+WTvW3PbcOtZA&#10;j3IUx798CPXna8+BiHDko6FyyHWoMB0O6e90p/4vVJ099rMsgzpfUVlFzrhs9uuzuno0cuhqO+sG&#10;sH1L27uaCRke9aWmGUJ18OB6t0HJVdbS9iB3tx9ZhFyf13KPmLbkjlk9/PjMTHcOsNH1NqOI2KGT&#10;zTqd4bhnWQOjgEbvScMI+bu1KcYoOUu+w9+NKJ9HCO51XXE+n6vQRK+rvtfBBVBmx4Ku+ZfzWXB6&#10;qb9+4ppUuoD9eYpEtzQW75nCoAM4J5tyypn7V06cjE9PoAIsR8ZhryX9npv340M7WmbGgNO7iVah&#10;O6u+Wik1gL4VvY3dpVgKq3x51Kzlhbw1U0IIyClVZiWksef8XBloX2j7wOXErGgOW3R9sM7wsnzp&#10;kDibpnUFurzUuWRGYkxUHKMqbjZwGO/BTLHzU9z7GbphVIRbNedPhemO1poZimJcRKwFdmY5u7da&#10;ofKrZkMLLkr4ZSrgFyinDHhWCaEUlExwa+QiVS3V5Cr/U69Myqx4hkldhxzEiL3l1YVxHI0HXvnj&#10;ej1Vy1yb49Eszs2Oo3ZcewtDiPWQ1jdIS9fAx+iMNhzKmXrf2v/7ZoY3CrHSsXX1WlHJCFIsuhBQ&#10;csG+c8r3IpZrfm5YkRVD23z5+vJ1YHVHxH/8P/4D/vpv/hLOF3y+fsKRONxjXaNMu3lyCrHOOxcA&#10;H9g+HKPCe0Eg7PmAU0ukXIZcEsqhdk1WiDmwE6LwybVdRxMG3Bo3ojApGSkfuG2fkfMNx+0Fp+Ut&#10;ns8LPuYD/paEnUjIkO8Ltjvv+47P+4HvP7zgw8sVtz/ICMsiU2CPAm2gijUwBuzbweFTlOAAbNsN&#10;mQ7ArfUwGkPALR+inCEc6UBJhLwlrG+eEJCwnj3K9crZBOThxGZamwAFwj1OcDkhbxtQMpbTmafG&#10;e5J1W1AJroXS0dCvVgAAIABJREFUqkVelSO1QTE0n2eWUdt4a2uC64YoPzX4s9NxKV268Mza1FP9&#10;waQZYvFWdS/LqQvP1c9Esr8oK7IQH4ZHHMEjlbplWsPdB82OXzM28DvMRVdYuqqUsaG4M1XgDJsz&#10;DvXGn9HQU6GiH6rqhkotjh4NC2fK89HqOkMPjX+fIehmw5HRslt/v8z8VWccFWPNY9UyI595HCzM&#10;nCAzrNM40Jnjjh4EMdd7k6ui0DoqSFZU3nOKqJZ8dwiztQpjBfpaqN/T768HYX5vuYFgm9XtuXYm&#10;SNV52ZNrAKx+Vy6Yg6i0tEnaDZ/l6/SSjdf+MW4EVenCqjHfMcRHNXTOmRvnKddDLBWqzH8N+rSs&#10;f2341q9Hf/gthWoeTMuTaQMab+4vh1DH7murSjzb8FVRKpKvzfOUEuKy1KbdsizYTWiZBn5vtw17&#10;ysLXcEj5qOq+13KrLrpXsYj/+P4jr62O65hPn166w/MaI0AOKRXcbrsoL7kRpO8Q1xjS7IgLXDSN&#10;dxC8W7iJXwrW04JSCNfXG9Z1wdP5gpJLVR9q07Li7kSoUVICJACPavgp0MJ8S+UPz4ZJqvL03g5g&#10;7hV7OSdY0otliuvAd/xaJ06taS7MA6GLPQuMDt62vrR9zaqNYvCIQZr2ImoruZh6U510/O8LFYSw&#10;4BwiCm0oewKJ4II8N+qu1yteX19l7XBVMZmO1IpO+T3VGeqdNIOkZr9tW6fInyHtZo4d64roBxry&#10;c3zokEKcd+WqAjzGpYpyGBHEgZHaqCxJAuXN/tnqVeoaGm3/gTznpT4DFs9oa0etF6gA55URJDEy&#10;N9yMDdlyX+sMaRbJudkVB0cBS1hxOl2wpw2FMo5thw9RnBGh1mCvr1fEEHE5nZDSUdeMJUas6yKM&#10;fEFXpB75c82bICRluDec13joxciDXDLWld/ZfT+QpK78+uuvcFpPnajqSDvScUANIg6cGUXgsMtd&#10;whi59ON3uYDf72VdawaT9hpYfU2MkYmRm7O1RsqIcWmuJIPc9VrHiJcsLDIIVY56dQdwo/hpWWqA&#10;IlFCSkUU8JxhcD4tjFHwgBeuMcDDs5wz5wimGwgF6xpr2LiDExytQykOwUd2xBoMzqy+0LU1Zw71&#10;Dmj4l1IyvOP/tu8H3r9/j2+//Ra3143vJUHU/JJNBo+4rDycEjuXAw9DyyFI4JLQr6iQ0HMj9MxJ&#10;3BX3dSw8ZNgT8XThEFbvWUWsK5juUZqPYGtlrTtbeG4xooJQVf3851EHk/r17Mb0HSJrRCeOojfd&#10;Rw7JM7HCDXXR6xAZKRt6Q+hyHZKcPWbIYh2ecB5KuauTl2XthDcp8bqsjH4N92yfH2bvk/sj+Dvp&#10;Tdb3uu4YE2FEe9apw/WN5zEWF9BdjTyqy8dafVb3O+llHDl3Z4lH4qax5ld877iXqpBwzH2yn/FO&#10;YAySMw0PYOOyyHrVsogalqowcs9h0rfTfArO3lCMjTp7RgTiDLs4Oz+OPcbeLUDDANzfCa6P46iN&#10;eh22jJhn/WvsD42kD6vUr/Wc9ziOhLhEBlbkXPuc6tjR/VdruhGTqS61fniBuu9qXTcOMey1vEqT&#10;fj92pibIfhtixLIsuN1ufeUkuHf9XL5mCsQqHmvrDotsvANicDUzI+0Zr683lAKkRCDH/caChsL0&#10;v3Nc7f9C8360Cc6avvZG6wOgv1QfNqo8Pqr851JaCGN3qNd/Bze1iOrNs9aOUliV6gjMmLN3gahT&#10;3XQLcyG4uCAfqf75GhAJJxtvj0GZKb8fJVWrLeRh2KI0EDTYamxO303TqPG21Ub9U8r0meJzHAw8&#10;Qu3MlJ12YjhDJsxYx40vd9wr+Ayv6pEqdjZoGFWy04aHXQQlJIIyb3hsfSo49gR3Eas25fbSFqqF&#10;SSZWD1DKEgyq55NQlUY5Z9xEoWZxTdpWIVEL2JTz/ndyk0l9qaE34+FtxCrZxZl6uOpDnrhV9t7Z&#10;5uS9HVEZumDyIAIoiZ9fVp2sWBc+4Dl4rMuZlecL1aJJbakxLljXE06nC67XhNN5xb/+N3+Bv/t3&#10;/x7f/OwbXPcr9pSxLs8ygCBRX8gG5IKoiAJ8XDkoyvcbVajc+iL3oVQMig9D0r0c5rwqBDqaYWv2&#10;6jTbRw/vCT/8+B2IrjivBcFtyCXjFICnyAe0ncT2SgcIwJEO7MeOPS7Yise795/xJ3+446tlwbJE&#10;pGOXoqwAyHCOEBePfcsgOlCI8Hw+Y992OJf5wHC5AN5j2zcgsIpHwwI/ffoM5AhHK7yLcG5HPD+h&#10;vGaUW8Jx29gVQUCUxlohkmyQhLzdEHLCKUbs5HCUzK4FOCzrCTJmRikSpCgMZLKK/AnH166L4wCy&#10;FfyWPV3gyN8VkI+Y6HXNmgwwyRSqtpE/olVIQ55F3ZQzM6ItL9gHhyPtuG3tnSbMrfO2++AMA9cy&#10;aa3a71Fj59E/24mdDlFG/vYskHb29xmrXPday5llJWZpPEThTj9ySDxqUD/C5dg/q4rHkc84a/xY&#10;ZEndi4wtXpm29unww32oaL0hGPVRVsGXAn1nogjdB0bxwKxpN1Pvu7re5TscYF3+DcNYg/3sPYg1&#10;zHO+x473o9p2PbrD851LM/h6mNT6UGs7w51qLhFTsuWSpTF6775Uuz4rTZuwAqIW43BVCdHM4jap&#10;B8LGyCTfQhVVha0H/V5NxqxcPfjRgNbo664gA0NtHJaKvQnBG2sumZUHFdFo8RopEa7XK2P+jgwi&#10;X2sNi2LzIYIK7yulagwZKXAcjH24bQdyKRJyJ7UMyTur31ecq4c0/4+kimsY5TrVwxXblYFSPHLh&#10;5+K2a/BXQDydaxO35IIlCg4uyRodI6MDc4avtZqTwHWPxXsUYkVtCBGFHG63HcuyYo3ctDtkiKzC&#10;BTjHB35RvQZY4Qfq/dTaSpvAoxuWqnjITRBr1DXsbWO+CZF6sHz/+g/c+QfrxB2DeFD/6XuoDVHn&#10;CY7QuUe92LidCMwbdjQPWDTBAnoHj4AjsavZOY8lRoCA5+c3uN1ueH25IeeEfWfHxel8ggs8DNs2&#10;RjI4GW7FEKsaPJeM/WBG97pEYCsoZY6G82ZY2g8yrPO0z/vg39HJX6bJUHJdi2IMgoFR0Y12jhW0&#10;zqGwNa/N+254a8VMM16/1sXbtt81V2BEPC4D5+WERVTA3EjQsFhZM9g2J02odt7zzvM77zzickKI&#10;Kz79+CO+/+GfeShBhJIK0pGqMjjGgNOyYj+t8I6k8ZmrkCEnzjti1GQL+2QMwYacE5ZlxZF4cGOD&#10;z20TNUSPy9MFMa7Yt4SX10/4fH3Bn//Zn4tjhs8BLy+fkNJRhQD7vmNZFjxdLojRVb735fLErlpB&#10;gSwrN5bXde3yWzJl+YwNf1ZyZmW/hEiqyCunQ94LPZfxgLs2+iWg1DnX7ZfracVxJOx7Mo1z/m9L&#10;XKrbY1kjnIP8fg29GTwjcHwp/L4Rv58IHlEQwMvi4AOQiRv4/P1JzgJ+qmzV3oSerX0U8VspWBBB&#10;AD58+Ihf/erX+O27dxy0vZ4k3Bu4SLNeFepj4y/KcJUdB/c5SDAB2KVIjZgTK/JNFpAN4iwSruxd&#10;ADyfzkplW1MXZMn/ztc9svHOdYgeTPOTzNAU3f6q18j2a/TnnE6nLuhzZKRrrgc7jr3BCGf+HEMN&#10;p+pbZ66nYm1GtXfFrhCQBlRiE8vk+rxrTcuuDMmBcKjZVlVTqPueCTfXSzLiMyHNxh5V1AQGs8ax&#10;PVtZtb3uTVYxXcWoJsDcYmD0vtQzlz4zUsvZZq7mLdp72WrZKIKQ3IlOnPmcd/loEzfnI4S0FXro&#10;3y0xIcZF9uMyDKD7elcRe/xnmmtvdp6ZCVjHM9CYKXCPz2Zs3oxsYhE2x3HUZr6e6exZxarx7f0Y&#10;xWgjttbJ80lS99XfU8PLZbBk362myF8qvkxzV9rerwPkXAf3Y86kPpvHkXDbd+zpQKbcued0/VM3&#10;dz2naC9Ag+BlPU7pqIMJm7sBdR2CnT3X6ybB5h6ZHHZBvSUJ0vYuwBHBu99Nev87N+9nyu+xqLQB&#10;qDNbc7uQuVNm2oYljcxitV2Dvshivyu4VWUhXK7RbjJD5RRq3Ndi8CRaFDxSio4JyOM0XBeHMYD0&#10;7mDsmiI/OHERPLDJak1eG4tEHLpjppePCv+ZQq6zSD2w/c+aLY9wFrNGkn6uMbtgfL5sM3+GcrH3&#10;2yIdrFJwqvRUVQC1Sbg+I1lsp/u+dQfuog2qfcMaPBACkii1iRJiCDio3Knbu+GSbBSaWN+aaPdB&#10;l3bCOAv+nYXLWERFf/17Pr5O07/kYrCbzyNrdpt0ktjrmwujqGKdgO22AUuUxVYKf2kGOLNOrOta&#10;7ZlHSoBz+OYPv8G///u/x7/+i7/Algrev39BiGceeHhVdIfaNITkaMS4CPbonusbhBmp74va5fl3&#10;LXdoCdc9x6We6fRdUzWIcx7BcaPo5dNH5OOGy7rAu4QtHUD2WIKHg0f0EVtKfCgsiQ+z3uPTdsOn&#10;7Yrf/Pg9/uWPb/HVn/wxFr9g3wO2I8M7YJNrl1JGTgkQ9eTlzVdA5iyRXDKcGYKFRdXcDt4v+PDh&#10;E7xbgRKleQnEQMh+R1FFubg3KAQEeOSSJADNwVEGiFVax86TYw+PGFrmCKOpUDc0XhcxxUeNa5pd&#10;G/o1wndNkuBDLYDVWtnz5h5wgx+gBuo7Y7BuMzzNI6SJbYTPQnt/SnXfqzz9tGgcFUCzYNjZfjEr&#10;tkdV/ajufIQwsMW7PXSMjUst/lTVWwd1EyW/VY+qBXccEj7i6s9Cvx7Zf5XtWRtfsmePLPJHCCK1&#10;x95xy4m+iBt8FLA8C1e1RffsUDG7hupsGVGGP+mgdH0z0dUgOLprQtrn3AY+jr+DzSEioorTsuXv&#10;zHU3Cyyb2dO7AUIxatkpAlH2UhpcgMP1He3KtobQxn1vxc6CKWhOt76J0Wz02rdljE1TYzvPweIt&#10;c6Ud/rwJHF2WldWrBzvYfMo4jiJ7ZWZUm3e43raqUtuPg+3CKRvEU8Dn62sNS1OkQzoSHx41mB1G&#10;oU6lKjL5szRlcePEO0QRLkjvBg5B2NfyLIhjTMPHQuQhUqYC8tIg09BWaKgkN97SvjNCZ43IhzTg&#10;dK8AgVICSRC81lMknHB1SDjn78Qddig7DpIfIZy+9PfHrtZ2sJzVxhyX1K+HI25sHOCNeKuKhhsF&#10;IETdcKA1wPR+cSM45aZGr8Ns66b1Hl6abTFw8+j19QoqBcu6Vna6Dqq37VYRMjYrrZ05fG0QZOHu&#10;LstaXTpWuBNEYT1rNFhHg22CNO6u/neqrG19BlhU1qMmuV4OXaBzjBGUjdp9aFba84tdqyz6tD8/&#10;Di5ksOo7yDvqJCMngOvaAs5vajUr6uBM1/10HIAL+PjxI15evsWvfvUP+P7dd/j1r3+NnA58/dVX&#10;+NnXP6uuF+a0F5TM55enywWZCB8/fsT3797Vhvjz8zOen5/r77bvOzeFncP5qeD6ykG9l8ulNtEu&#10;l4t0nhqugwcYN7x8/ozT+YxCzBQvqeB6vWLbdkZnSZOdyCEnwvW2YYkBIURxSfDnPp0XPD29wel8&#10;qQrQERVXmclGkFOzy6hIXoOHQ0HUkNUq0indaY5vsavrOskq5JYIoMA7Vvn76LsAX+ddRb0perer&#10;uRTBSrmup84BITrBkK3Yth0Zh3FsyV41CYG09UoN7xRXknce+cj49tvv8OvffIvbtsE7j6enJ+QC&#10;LAtqlkj9vGFFiEttlCm3/jgaU/qubjW0BHtuXWKEM+G0nUBHRRIOHaPfOyeNMR4k5FSQ8xUxLnh6&#10;usge4esw+Us1y6x2Tynhcrl0DUgVm14uF6zriuv1iuv1inVdW/9I+i7OOR6ImAaq1kb63mtPKJds&#10;0FPSD9Gw90EYYZULtp6za7+yvfXZDyGAPA/GwyA8ZSdJ+xna83jUQ3iEPhlzQ+44+dRIDDHyO6vY&#10;MLvXtkkZ79HaF5uJuajwu6p/xtZiY3ioraHrz6o9ioaftsr28d3R7zXmFtY+lwxObeizIq3Gc0xz&#10;PGDaJLf3fMx9se+UPkc2w3E898wwr1b9fpf5+MC1ru+A7TeN5I8xG2Dsgc76j+o2UCzhJk4qbwbi&#10;OnC7y9PqMh5ylwk1ikwbRskOWHq8UsslKihFEGyCXE0p4ZAMp5E6ovc4VhJIGfplWdbPjONIWJaA&#10;nHXNDhVFeb0lFBG6lpyrMNj53513/7/MvH/E/FJVubUbjc3WjnmUSy3itKGqhd9MYTc2NcbvPbPz&#10;6waXRTWkRezIE+0XevNCmeOmfbHaC1vqwmkXkFERN7OVWKbS2KBtqgz64hBl1ogPvg+qG/lnP6Xc&#10;HDe9mYpwXACsmnFMBp8hB+ziqveis4tN0sVHFVSvFIzd/9fFefy962Ijg5Gm0PJtoi8KiRDYTgcz&#10;8XeOp9FkEB7eBgXBVQbtaO0Kd0GoLQR39o6M9u1H0+BHal4ynOGueTcoOWdfO/LunQu1QeJ9+505&#10;+0EU1XBG/YCq0sqpIFHC6bTi/MRKnGUJuB0ZMayVZavnzI8fPyKEE/7wj/4Ef/u3f4O/+9//Dkcp&#10;2F5fEZYLvI8cygMP5zmeCzXMh9VKJAMX23A3dot2bRXPQJgMulh9U5ETqkygkX3vKmPYuYCXT5+w&#10;3W5YY8B55SCfc/B4c1pweIcPLzu2PYHCIpbxAsrNSfHh+oqvzgH//MMP+OOffY2TZ1VKzpktwpq/&#10;Ie96ygW+iJdXhhMohJIOQBpnpRQUsTLfbgnX150PKyUg0CJsTQIoCksSSGkX5Z0HIfMByjNfn/IO&#10;hwQieYe9x6GBSMQhWb26vVTu7E+5ZGYhtvzvgwlw6nE87VnvGyTjz5iFVlaFuymi/PB+2fehKcz7&#10;rBDbTLEN/Fko1aN3zQ6RZ+z08bOMjYJxLbDNxhlP3RaR4z2wBcsYBjpjPjYleo834AJLw/jc3dBg&#10;PEBY9ejsv4+/4yzEfXbvG2t1qEsM9378mY+G1/Z3H9mIsz3n0eDc3sdHFli7x1qH28Ph9BcwROPz&#10;1YkxDBJN2e4zZ8Q4JK+DBrM2WlXOsixV8amKQavumdUio4J4ti4ozkEL+OM4uue0Fej378eILMSk&#10;kW8PVBVhY6zi9mfYe2N/VjAN8FLRer6uXSkxj75kYEtH5bWXUvBZmp/8PbcWSAsPKgWvt40HF0Qg&#10;+oRc+aFch2w3Dj5fBb122za8Xl/x9u1XPFRLB8iJoICIAxtt84M4zCyXgmU54RQjjpxYeKCDCa25&#10;vKApnYd3C8ix/fs4EjtBZHhz5CJ7Aee3wAEuN4xDIWLlceaDv5ci3IvrcdtYSXo+n2v2QAhB3JEJ&#10;pyBNJ1a0CP6qt3Brg9HWiGOt/AhRNdbyMyzkY/eQq8z4R+vDeLge378Zvk3/pw03K7qwP7s2Leuz&#10;TnCO7eU8VJKhNkrXeLNoU6jwprp61MrD+2+MC06nM1I+8PKaEH0vIrLoS1/Vk3wfjj0hhgXFFePa&#10;0rWE4ELvBG17V0PU6T1toezLsCcQlriAgu/CBp2jmoPl4A2mU8PjGp+8y/DyHssgmLGqx96lboNp&#10;51lTPjLONcZQVbAeLKTwseECvIQ5KuYnpYzbtuO2Hfj0/gNeXl5wfX3Bsd9wbK94upzxdF5BJfE7&#10;vy6IgX+30/mM07pi227YDh7mvfnqLYL3OJ/OwvrmT5LzgWVZcLlc6p51Op1wPp9xuVy6+1uyBAXG&#10;WBuF67rgzfMzXPC43TbJPpBcXDg4F6Umzpy9JBiKlLm+zinDnQOen58RgkcUF/tsaNJCyBXv4GR9&#10;0/OAN6puFu54H4aGnuxH4sAgxw6OtmZ4wcvp/s+KzkYPsNCPWIcAtXbTMUDwQJH3Ijg4T/Ce19n9&#10;4JwwxoIJEhSC3CDjMBNOfH3XPAfj6hElOo9t2/EP/+Of8O233woDXpAdYRUn6SI9VV+dMnAFJDWv&#10;lwHS6+vr3ZqpYa1RGPjOYFNPl4sglAoPwcyaq/v2SE9ozpYEAitTXRHEDQK8XwUlMxdtjAPQMddP&#10;a01tyFu3f8vAKF1fq6sf5WzkcF9njagQWyOONdwMGVwbx/pzTF1ZzxjU5y/pzzmdVsSlCV9y4UHD&#10;ugYZNmiWia8omkK9A2BaHw7/PIovGk601HOS5cyLrRguqNPe13dAhY1jQ7qd09E9L7bXpl+373vX&#10;0LU4F80zWtd16FMpkiV0+KS2nvSZd/a+jkPzMbtp1i+dYUjHmtXWAHa/16+z4mjbTB6RoHaPtM+t&#10;/dpZ3qj9/HbftrW+7XmO9ZP+2fEs3GolPCRNzMTAs4zGkQ4xBsRzHVAqLsvi0PV6aa389PSElPbq&#10;7FK3kjPnfTuUCc4hGKFA/feCZAR8fd7aNVwY+ZQKcmbcGpxn8aXUBtofdBNCyO+leW8VwTMswTip&#10;GUNLuyInxE6xpEpa3Ywe4U9mwakja358cUb707jZdwFwMg3VhUVxB/awN6ZoWz7WI2vriNkZra71&#10;ZQomrIDaZP5Lqk/LMmtFOsGGiswOCGNTYsQh2BeMJpiLkdE7QxuMKsBxuGKDQW0hNgv6HZtG48tt&#10;lQCj8jaEgH2XJO5gGoCCwdCXJie2/4bgsK4RtyNXpwgfDBt2qbopxMLjnGfGmWGq1msgG8yYF2Cf&#10;o9m7ZRfaES00U+Rad0fHltNwVudQqLH0LV57XOhGtZd+jjrIco71KRUtUWqjQtX3eU/4+S++AVBw&#10;PQ6ENdTD35F2PD29xdPlgnXhBe7rr7/CL775I/z1X/07/N//1//JltltQ0qEIOpEH8RS7IRRFgKK&#10;NEbUaqzT21FVOnOW9MVKYbWmtkuqcsErFLA9446qBZwKs94/fniPtB+IIcKL6it6h9U5nIPHyQO7&#10;A7IDCgmPtXB2gvceqQCfbwk/fLrh4+crfv7mAh8dEBwoA8tpZZuWHKSyHLh1bVb2/H7bKoqFBJ6w&#10;Hwc+vbzg8+sLlmWFJ4/ba4LDgWcfECOHfeW040g7PDz2lOCDkwDEDEcZr68f8TO6IdMNKS8Vt+DX&#10;VZwdTYXRN8MwZbg3dIA3wyydvJeOsdhjKqwaynUFwqiY6Aop3OfBdGvKhFFeg5TU5jsp0rogpges&#10;9Vkj/uGfc7ypF93XXFuvxmHTeBiwxdZsaDsLM525IkYXnV3fbROzFbJNnVab997VQ85YeP0USucR&#10;737c00YF+HiN9QA13reRMzpbH0bGozIv655EhdU4w/5210RHGwZWjIvwi9V+qfdZdeo1jNsz3kMP&#10;jPMGI3WqzkeOyZniqjbw4e7qtvG+PxpyEHonBsDcYy+Dt0LUDbS+1Li07oNZU9SZ4riUUnGEX3rn&#10;xnutRbY9yFlhRlMBtUOicsFTytIQKtK8OJpNu/SHYeXVllKw13Wa64WduMnlIOF94Cyd23brM5By&#10;rmxyODAGjYDb7cYD1sy1i6JmSpZnFNwIW08XuBDh44KjEFKBrC2Ad5H3VOrXzxAWeGlO5UxYF1bR&#10;EWQoTO1wpzhJ59mBRkRYVmcs+WbAVfggT5DgSyoSGijrSGk2Ze+Zma9CH2VnK1+WiNdk6IBbGcIh&#10;sBOu9AMYW9fOmuyjIm5W184UZzN01n3zHx17vTVkVH1fWHn9wJX0aBg41omWp64N0LYOkQiY2DbP&#10;Q8tD0AX57vMpqgqcK6hEPASx3avtu617/LWXywX5SLUuUUt62ze4NtIGzyr/XW353Cg0TjY5h4yO&#10;UBaLeFPnx84qb9+1GGIVo6QjIRc7+C2Ve17DE12ouRydaEzDksABdDDDarsnNueAr+cFXlfbGuid&#10;rwd177mBbxt2EIehXaOrE70QfGD35HEk3F6vwoVPOC0rvnp+g6/+8i9xeTrzeiAikbgsoJI5TBgO&#10;123j+jkEfPX1HwDEzgnl7iuudl3PIBm+qoNNlfZ6jTTIWr9fiB6OPLatNYBzJrx+5tDA0+kkzqyA&#10;ZfGV2a5KRCJgu+3y2QvKpxfG5SwRIURzxilDE4oMjuAeTzWepdr5Bp1LhmyWiqMq0LIODsWSjMHI&#10;mvcQatBnq41sE7cTa1EGJXZa7Du7ardbQs6E0+ksw+KJI29wCLq6R/I/f355wf/7j7/E//yf37bw&#10;XgKvr6KU13fl5fNnHtroYGCSi6Zh7IyFkvOvGcZbBXcbKvK+qeuvPkMWrTwOxXmIp5ggQk4ZT09P&#10;d5lDoxp7FEzOHE025NR5DgEuKnATkWeHbzGNZXL3fbFg1qjRRVxz7yQH73K5TIfDHRnCoF1Gkc/M&#10;gavX4HRaEQI72BkJ5QWH1/pEfRMX9XmpeUNGLu59aANIcRCUXGqWVkVMiQM/l4xDehBZEGWFCB73&#10;6nMb2Do+09rHyClLFoabkjdGccXYc7RNW77vkZnrMmzS66DPYx185Gx6h6j70tgjG2t9iz/SnDoY&#10;ashMVW6FKq3e8F1z2v6etl9nnwnrWp+hti0dxDoLRhGXFb+MfdOZm/gur2EQ6LT3s51RRkSSfS9H&#10;cc/Y1B/rM3smZaFpeZizoPUIESSQXISOgoQkM0jU84DFZdUzjNQV6gpS4oBSBhjZBuTCw82Ugdfb&#10;LuSIUGsxHUDWM5UbmiW/L2yOLVazOYjc4SYmDd9H3CZt1mjzz6q5/UQpPGuQjM3iR4xYfWD1Lzuh&#10;A3ommS5OfQCKnz5cVjlnm1K2EWIfADu561Rl0pzUwQYXO3mquK7KGK/qYVbnqhJcxcGjDX0Mtx0X&#10;Ql3QZpuL/V1G3t5o5fWGTWZ/3kxBPiJbfkrJNFPSWktRY9vFWjjUhd9wjsevP44D23blBq5YHvUA&#10;E0IAmRDZMTF8xietv6NBG1j3xqgcnTkyHqWC/y7KTrWM6gG4CIfQWoXbs0pdMYKO8k5NjaFsMbRw&#10;WWdspoVaCE/OBZczq7Hg1JYvz9CyIBMzM0tOeLqc8Px0wl//1f+G//yf/xPevDkjJ04KTwcrT9YT&#10;K0YcifU6BA7kMnz/IqzqZvM06JzhWWuNeP29WbXvgudGPVqQj+v8fiaHI3CT+bbd8P79O5SS8fm2&#10;gfKKGB1qG+AEAAAgAElEQVQoJ6zLCRcf8BSAozi81iEHEJcVpyViO27YifByEH778Yp//M0/4+2/&#10;/VcIDvCRw6MOURhokJyXZ14PzjkXCbr2FUFw7AkUuLGTJMgseg60DSFgCQFrzAjrDfTKYVUJnp8T&#10;zw3H40hw6wmeClA2HOWKpbxizysoRLjI4axBWNqZCoLzd+ra8f2wrNpmWXam2cFrmQ1E1YM/VRVv&#10;H4hjbasz541Oyu3Bxw7bMHnvRoTHWEiOCsNRZWGVD6M99FFGCYlldBwEeO+rfX9s4I+NKVsw/pR7&#10;y37dWKyNjSzL/LUBjjYMuP4ZZchOXFhfWtdHu6K9xiNO7RFiYsQZ6IGtusWI7lQoVkk2403mkuo/&#10;x6Vv6gZ3z2Z2MmDzrh8yoYYgDsMGs04pDkLXqBgjcspznJx3966SwXExUxff7R+EO5yMbZDNagoW&#10;O5fJgV0DWVtdY7/3YnCGNg+nKWhGZ6Tcv5Rr0cvWeUzxeiMOJ8bIhXR1YnppZjZ2J5yHj6wKDVFV&#10;44nZwMtSAwvznnAkbd5vpoZI3aBbG5fMuyxV7RdDREq55/MSISdCDKfKp4YMpn1wuB1XXhNPrJJc&#10;5focR+aQL202hhZifMiawLgKdmXFJQi303dOJm2ELYuXcMvWlPcOcCFWJjR0qJqLKDnRBTvy11Dl&#10;c9fCQQYCDS3ojA2ZmycpC/otH/DECB1fpIGfxXqt1ueSkfYDye3cWKzXNXDuzRfwY1b4MVPxjuqz&#10;WYD2bA1vz5+uQeO+RlPXB9ffgrsouUN+MDZujgZ7iBibRZ8Z9Jwq3/lz9s1N/Yytuclr6RIdtrxX&#10;dBKRF+U/B4si8XCJhkGeHeg21VzsQpn7n9cO+jyEOQZbPAdSBh8BZBk+9CgbbQZr455rcW7gjI09&#10;FwSq6Lw0zHGn7lMspK6jx7FX58MsP0bPcfbcZ9felBMCPNbTGcGcu3QdrudN3w+X6hkaDikXGxOC&#10;y/kJ0RNO64KUdwTvsZeDn0F1zYgDyPvAZwNFxriIQhmleKSDA1e5l9k/n1Y5egi6UYe1vLd5HMeO&#10;XJIEY/O93A5hDsv95Wc7IsRFuPAyRJewZHVE3m43nM4rCjnse5JmaKoDgF5tmwWH+TgrbXTaNBFc&#10;MaifPHwPJxMsx883NZu1Ig865GQ9EwXTvHp0pm11AA+LT6CSTFgwDC7JVXzOiJNQqbKPUWZMHi+f&#10;XvBP//RL/Pb775GIcFlWwHnEJSKEBUdKcMHhfOHw79vthlSyZFvwAE/DNZkHv8AHXxu0NQ/L8SAW&#10;4n7R518HcvasqU5H65i3fZSGxhDHgqBSl3iqNX99HwfU7KOz+IieqeJEyZgo4iqLEkDpAu9tOsy3&#10;fYlSMrw8x7NaSnMfdChha0p1gY51ojawu1o1+K6WtuvVSKR4enpqe7k0xBVdya4/rQ1CX2uVJias&#10;+ZAyIGTBvG+5RErL0Jq3wDhkMo504EiHhJ1nOL/cESRm/Q1bm9qmsV4PKzbSZrwlLtj1qM8GSPXP&#10;6jVf17ViYU6n08Cid6YHtpizke9CXEdiQre/ybunP5/3sR6rYwc+c0EtBtRdw2AdwyDD1jGjC1nr&#10;Gb0utqbWazFDNtlz2AzlbM+GI7ZVm95WqKU1MA2or9FR+6jXGyYY5BETxJ/nvoes7975fO6uR3Ae&#10;6eCQ57PsIaNYz5JB+GehZuk4hFZrE/h7UftznFHiEeOKbTtw23gI63wUPGCP0HvkuP+9YXPsizIm&#10;+Y6Ng0eLjX3JtIHIG4QzwVCl++dHqrvRATCq9UclnFWT34cf9fZG53DH0rWLjlWRjQfGGV7mUbNZ&#10;mWA2iZz//5w3P7PE1gfchHLA9QMcPwR9zBA5j3AG9iA8m5Lae26naeNUuDY9xLr8iAltF4iZqmk2&#10;CLifzLk7hIOqwpn7VtrG4pWDydZRVYezLVWKl2ozL10ITtAAEmoHsWLU9zqlq4uAad7bSeBoibIH&#10;y1kT0V4LayfTsMFaDJXGHt+PvaIiemUXTRXEtoFvnSjUl51V5aGN+yOxHfJyueD19YpUdhAI19u1&#10;HuzhHI79gIsAlYA1RrhcgJLx4w/vEOM3bGeNC3xYqwKMwId5+CBBZK5rHGK0zcIM1+AeDAEHtWbN&#10;mmgWKLLcWpmMc0HLirbX10949+47fPr4ATkfSEfE89MZy+UZoITzsuKr84rPxyamRVnbRIEb4oJM&#10;hOQ8Plx3fPf+E/7V6yt+/vaCuESkxNbTprAEfAygQ96nnKRJShLgJezinETVyTbc0ynys18I0S8I&#10;3iOlAx6ucolDiNj3xMopz0rLZV0QTis2V7DnV4T8Ga/7hnTEmuBbQIjatKfHLODxGbvHNzVG+r16&#10;vMAGPPaFs5sWirP1u7peJgNhP7h87IB6hvAY2YmzQdqM621VEPbwYm2kjzJKvnT9bLE3Oh1muLhH&#10;3Hg/YfyOBVs7dLQwpm7YgXvX3E8Fud4PBu7zZMah7+xwYK/zDGNUjPJk5J1rEeCGwan9/PqzuAnt&#10;6vpih7J9LTNvKIzht3fDmqpU8RVPc//7lmn9o3gDqwobBQGzLASrfh8HKnqg7RpKvv+8s3ff4m3a&#10;QagNrq2YYjYgU8Upde94EAenr4itxg9u15+DotiGTXC1oad4vCUu3HyCQ87AcewV33E+nzm8S4Mf&#10;qQ0BVd1dNFSc0F1n57aqOl3WRRoPVBvUinhRpw072gjBDDSdPN7n84WxZqZZq6G97eDgRX3Mh04y&#10;Q2ibD8JNtlIb+FWdlhujVzNRKBeQ13choGDEDpUJhgu1qaiDG+sSFbse7xMaBA6gOJIQT6lTfaih&#10;c95Rc8hBHBGehIecAASUOnjMQI7V5VtKC9O2TNxZZsfIYBuRSraZ/7iGrZpY04B3nVuW/1yuilwW&#10;dPRr1fju6drShSc+cDA5uE5Nz9/LDoQ5bC1nzlbQmoadpH2dWtdAR1KvFni/1Kbkvu/MOM7cGAk+&#10;gCIJeqbt6fY6x7hIxkEeMq56VrB1Udu92HtqwZzeT230Fm1Rm1bBV3FOPYdIX5Sb6PyM6eG9NmK9&#10;q3VSzlkwL+gREXIf23PlO+5uSkc3GHbSSI1rhPcQMYirw5dSePAbY5TgXFVxR3EEsxU/pVxD7/lP&#10;BeRE2MsuKEkCZSBGaYo6z2shp6QiuBYk6rzH7XqT4R1hXRcJyfSS2cXX+Xq7iVCMsB8Hq80dEJcT&#10;tmMX5WEW8Y3Hup4Ql8iB1TK8set0f8bhBNdlDVhdC/4tKWFdFxkivABAHYjO3sW2JvLgT9FIJWcR&#10;AMm53JUOa9u4766GeMN5kOO1phCHlWpIKzt/mP//9PwWHz58EKcG4XI51/VvHIR3dYDzCGGBQ0DK&#10;WRpAQZwG3uB8+qa9rgf6WZYlIsaAd9//gF/96lf48cf3SLkgLJwHRrwoI6soi6iGS8clNoW2cOf5&#10;mT6aI7vkadNT36Mi7o3RxZZzjzOs+72IGar74diro1HVzjqsG/cZi0GugcWmxzETKXQc/EzVuaD/&#10;PkooNw0CEn0/uGfF+6Ni5Gx2o2JjtEkcY0SIkZ3NVHC93bAsC5Yl1hq5fnZh48/6W61BHDqMie5n&#10;o7q71pRCkljWtVOWV4a3ca7OBLGzXC6t++twwTtRE5NQBqK8o+jCYsfGvH5+GOqFPs/ruuJKr3Bf&#10;cO2OTeyRbGF7g96HOwxqC613XaPZImc6cbCeaYjgzX0iPQtIb0ubxLq/jPlr9t+NTmjtZdhg3dYX&#10;mrvuRsGwJQr0KKo5enPmMhyZ+o+a7bYnOBO9famXPMO1PspiG4f8Pa60rUl1YOiUQeK69cHWu7V2&#10;cI4R0MN1tE38KjAvvmWNSgdMP1M6UkWzFVeQi0NBE+7mkqGPgjrRbJYfUTGimt9j835USM3s2Y9Y&#10;5bObq5tRr/TIA5eq3B0wHyUvz/7dqB4cpzjdQxNMEMPII0sZxZe74YOdFGsTfmy8jg/jjLVZbdYl&#10;d6Gis0ZHZ+UkDWuU5ibh4RRtFuz2KJhrxDDYw8Poipi9oFZ9N6o1RwXgl9i9My42DLuzqUYtC9tP&#10;m0PeewQ55CajFo9yoL5uNxT8ARLxQTrI4TpnkjAd0ZpLaKcrHAQKWTic2sMk8LhRv7kfzL8bN21j&#10;XDtr3UzR2KFvzHUdm1x2aFaRT3pI9lTV0E2Rl8w1L91GagdsOWeQBEmBzBQeLbhVW9uKyiEQW5Gg&#10;GRIZwQds162xeQtQpNAP4YKnN18jni740z/9c/zsZ1/j/Yd3WIVveT49I4QVURQjHKTKRV2pvGYz&#10;KJRhSbLNQv1zomira0L9GlGdycCGHBClAURyi/V39F6UDRC1Cdjq/+13v8HH9z+AjozTKeLN0wXL&#10;mQN2y5GwLg7PTxesr1fkbQdCRKYMl9k9s/gI7AkUM7IDXlPGr7//AU9Pf4JlWYHXV24OBQ+fPZa4&#10;sBotSBBMLiBaAFrxet2kwcEHB+wbF43XG0oSKzDptQJKBtThd4qRnSdBUs8JyIlwpA3pcCinE16v&#10;H1H813gJhHTN+Nr/gpWBlLjghkcBkDIhOA2vvS+cnTbjJ2xfHYwQUe8BoVIVfxpIWVU95MAfmYz7&#10;QvcUk3Vg17tJ+GAe1Mp26DmiPcY9Z1Q3VEujUUDUxrA2K1xTq9YspwmWYWyez3jeMw67VRzNGO0z&#10;RMpsaDqyHi0jNMbeGaQDxXEtmyFyxp99Fzw37F3j4HbmjHik3ADRNGOkV0EtosbKNVOjFdXmWhUe&#10;vNVDLWZ7lasB6UVsxPXw7cq0qLXuPruub9tWUWHOO2Got59rf6fpwXqiFuqb5dw4VqdEjxQgQctE&#10;2XPM0Nc1VaCG22lTL4lCcnELTusZ1WJIEPWeDgsKjv3G11Icj2xvLbVEztmE6fqAVBinoC4vDhST&#10;Z6IQCjEi+DhYlU2CdHi93riZ6yNuNw1dPOPl5XP3Lmvz/vPnV270l6aYYlSPXOO4YHHtGQuC4PDB&#10;IxM3b0+nU7NaEyqzOJfMaDO15YZQc1vUTUFa80Vh14IHFCWz5Xddlw4ZqMMLDuzsu6BrPJl67N6h&#10;S04bdAFULD81DKih9owdOVWFmn0PtclQ5PsWYwf36hSRukHdUK4QfCEArOh34kDK2uAgxvR4cjjy&#10;DkpFBtXSlHOqhmVEIEpj3ldxauE6zCraUypwIM4hkL2pvYMFaVhbxsa6HQjY84zdFyympV+7ckWs&#10;zNY4/v8Wq8B7H3/v+4ZNPRjIu5NKBrzH6bzCe3FWGBdAoYTjIFEi+i77qx10WZRj61jmwfNn3I4d&#10;PnIzK/iALR18/WEDju3ea84BglYgEQC4uq+rsMLVxp26dey+7mWw194BL9k7ck4T5Bi71qTZvgQQ&#10;+epWLoVQ9PeRMOqqQi1yjcnX0GbvPTJ64Yz+PhY7qc17VVSpw1WdWDEGwBOjzKMw/KXhVqQZVAfi&#10;yqkW5E8MAZfzGa4UbNfP/RA0eEBUfjF6HAcHw57PT4gxNMRlaWGk+t4eKeHz7Qp/3EDksOwrlmVB&#10;IABZh3AJXoKos9TUDoyyLC7LENWDKCCEzHguz5Zd7zxc6BEyRK4ONgECOb6Oab/her1h2za8eX5G&#10;cVKruoyUCn788QPO5zOe37zBsgQUygjw8vtlUTt6kCuVJMVDGl9dMYV4z7NNRR6kgJ8h7wQfIn82&#10;eF7vFSMVIqInFF/w5ukJp/WEVx9w5AJPBfmQAGfP10rPXG0/5jBbCEbh9XbUjIoY1/q+Odf45i4M&#10;gghdj0rCuni8++G3+O//8I/49PmKXIAMh7dPb3mPLoUzBLSXA0avHVsSBnOAo6a8LvKu2bDUApM7&#10;IujYWrcpGnlPADz2PQGSIYYBMVNAyEfqm8ji7NLWm/ex58qXghADfAwoKdfBGde/2biCyGA4Ydxh&#10;fTPTKxbMCc4wlc4109ZseT9yTyCwOBXAmSBdHlACwHo+iWLXyV4V6qDeOcfh7fp5vZsIWkTyVQgJ&#10;GSFGcdKX+v9hxEe2OZ/1bD787noesCGotZnuBIsjOTWzPlTXE3Qep9MZMS5Y1rMM01FrB9vz6no9&#10;1plHQD4yEKR3kLIZ/sLkpt2z3h85Npsr2N8hnRXlYvExrWcVusFNVXGnJkBpgxu6q316fr+/y1No&#10;AlPBV4HdZSP+aTyf6cBHh9batAZ8rc1ng5hRpHCHDB/OmTPR1uhMHFE8M1E1D8H9HZp5PO+0M36Z&#10;OmhGgsqYt6nfX7FudkA1hhKHEJBKRnFAWE4gUyeQnE+yDiVEYL0sCyMhS+EMnurkE3S0IxQUZEpg&#10;Xb4w8I+CI7FLF+ImdQRxuOn+G7v3yOH3jM0Z1ViWOfpQ+TG8qFrAzkM26X4q+kBlPzad7WcYVYz2&#10;ZbWWbju1ahbvxjsjPViZEMMZAma0Mo4TtpkdRBeZkadIUkSMyqaZEn68D4/QFPYajc3gUdUz2s7H&#10;Q79ukCNba7TpWHXibApuf/fZ5O93GSLVELhJJsCjoD218sK1CWt9DkB4evOM276LFdVJwF4Q/jkP&#10;VpxhcusAwDo3Rqdy49yXGhijIVu2eLY2rxF9MUs9n7kR2oKKWpzPhhhjw3/2ffSdGEOcRqWB/j4c&#10;TENwe3uet9uOUwxYzwuOI4klOYICKznW0wnresH59IS3T2/xH/7+P+Jv/vavsOUNz2+ekAvBhRVU&#10;TCZGbZ6VGphmESwV8yNc+pSO2hjl36nUhoZzDYADy6QV1jpVHIWiIYl/rOfvXYiQKeP18ye8e/cO&#10;l8sT1jcB67pgXdmlATh8/dVbLE9v4XfCh9cb3n3+AT5ELHHF9bYJf40fn1wSbkfG5y3gN+/e4+df&#10;/QF+/nSGdwtiWJFxIDneuONphTMcySUu1RZYSgFl3qCOY0cm4PV6xbZteHo+3WGFnBYzBVURer3d&#10;GB3hPa6fXxGDgz9HkAP2ciA5QvIFR9nhyOOrpwsPZcDvTxS2Zm/XN4xt35ivVsk9Q2tpA2OmHrf4&#10;Dj4AlmFd7JmgI7PwEVNyXLfHQs4q/kY0yagSGVFjqqiwKpFRaTNXWNMX18lxsDzDrc0KrRlKp1eQ&#10;3+MZrEVyphId3QkzB9k41H3kLJiJBGaOALvv23uRc64NubHJPYZR6QH3DpsDmg4b7EB9bPDZ/e8u&#10;pMnP+ayzxn29npABaiYkcTrpZxsV9yMebzZstwVu20vRXQ9VEPVhV63JqPbpur+XJAPq2ClXFBWn&#10;qTysahWOs/dY9OBYwG4h6gdEx5E627yG1gEQ3rIgL3Krw3ZRFtuhEjcKAnIuuF5fEUJk5Id8pmVZ&#10;EELE+Xyph9mcC55irMpE3b81hLarkzwX+bkUxLiACQQ939XlhtIjyjVHQb0qJA3UQgWp5BoI7X3L&#10;jWnW8dA1h0cEjL3/WvdYhfzMPRpjxLqudziQUcRDRF0YnK2nx4PTbGDYBQumhBj8tO5d1kWuXZ/N&#10;pGu7Dh7q2igIizHwT9nUGjpWZFDBtY0MW0quQXup5Omwa7ZGj6HF4zpoG9djTpGtze2hdHamGu/H&#10;TOVGMgBxMiRmp+OOy9MqjdpU8xm8D20QOODFWlMNRhEvuKaUcEj9YQ/PmstScr4LdRz3CHt/2tCS&#10;D7HqeuXGROgafEUCGL130+t0h5jRJoPH9Do7g/kb1ZDOnH/0ndMMK6v6briP8NBpWN9Lo6isZ8Bc&#10;EHyo+K3xubK4H4sz04Z9ce2MQ8WiY4AYl+oSUhXq+ExaPMr5fEaWgSyH//oaPq33KKcDhfi/Oyf8&#10;bLJKRVRsUakOG3RrV92nAa5XS0OV7seBfd9AIJzOJ2QqWOIJt30DtoSUDjh4bNuBlDPWNeJ0PgE+&#10;yH6ywCFJhU81dPVuiG32zJpHpozmUuqAishVh5RiDWuosih4933D7XYTnFACkUeW/ejkTvwsFYLr&#10;STz8+YgblgLGga/HGx5utPXKOIC9g0MWzNkO74APHz/iv/7X/wfbkfHyeoP3EU9vv0KMS3XFq7Cg&#10;FHRK/k4I5bxgTn1F1sG52gRu/ZMyrMncsFzWtbobUWRvG0Qm5HoGu63/Laq42zcmdevIsyfK8hyF&#10;Dtlj15lRSTwTk4zOT/39YoxYlxXBMyLKqtd1nVpF6b4sC9bTqWssaxbdTJA3Ux9bN5jtvYyNeF2j&#10;ZrlBI6Z5bMr218jU4oTpn9f1x7opQwg4yz1RYcR4hrD3baw7Ws3gOvGnVc/P6AOP2PMzNXi7B/Mz&#10;4ch7n1EvZhjwkYJghWf2/KcsfQ44zZ2wqg2gSucqaU4T351b7bW1z5e9L7PPPVIpbE9T0U72HVQn&#10;iaJ2tIc3ioT182rtkFKuv7/NoLQoLauA1/eIvw4Pz6jWua571iPXwVj3qlO8ncvJ1PB9Jpfdp3JO&#10;LO4YkLz2Hdbfk3tsfI9BwLEfOArBu1AHduNAJEbGCFLJv9/m/aMm8qyZOForpiGaQyE8m+zN7Nz2&#10;pX8UOmUniSO6xlq+x4lOShnkpTAy7HYSzIQWqHpQspPcsVCcNaAs5sSGH9Q/o8F2E9TOoxC62ZRq&#10;prKf4lCGhXFcjMbmxOz3G6djj1LKlSU2Nv4fhdL9rvimL9n07w4I9bnq2WApJcBHLIEPKceRsFxW&#10;oAuIlUNQ5lKQ61CHLAGwIQQkocCzXLtHfvQWrvtm4rh5j+/B7BDcM1T7jX4c2Nh7PHLlxkPhuBh1&#10;YRq4D6HT6XVVcukBQpVAJYiFjpv3RRSTbBH1WPyKP/3jP8Gf/+mf4enyhEhB1Hwsswl+qYcrF3wN&#10;JXESMKbKTThRNBVI4z61QN5c5BBiGZO966eqfoiqGcppUx/G0sZ4UC7kyeHTp084jh3nyxkebEP9&#10;fL1iOa1YzgvefvWM9XyGvxH+xddf49fvfsCHbcf6/BabT9hzwuKpYpm2DLxsB5bPG3753Y9Y/8Uf&#10;YUVE8AtSksZ8KcIbDoJEOqq6h9n43Ly/pQPb7QY4/vclZThyiN6zTko33SDP6MbhU5SYy3bsCSHy&#10;YCD6iONQtRvgKCG7gsNtCFiqBYzFuKR2k4E51AZpX9pfHiHILMPvbh0v/cG7/fcejWQP2o+yI0b3&#10;1qz5Pa5DfXjf/e8zDhhnWCBb4Ixf+7uukWNxObO+2s9is07G/XbcD+x1sMXlI4fZuJ74IdhMr91x&#10;HNPg2VGhMaLwxn1tNtivQ+JhQK2fR9Wcj/ZvixtR270dZNjC1Q4DxrX2HosjPHPH+0h1DlVV6YC3&#10;EQxHmWHNHGNcUk4C8PHNpl5YBQ2iOpSogYnE6kIfRbVU+n3cHkY0tIsHoKMrTwc6QRRnep1SN/Sv&#10;g/vAaIB2OPFw2viVhmMh4Lbv2LaNDxRHNsidjNttx7ouyClj2zdR24oCVw5/uQDPz8/Nqh9WXicX&#10;j7AQzk+XihWyh1EiwrKsKNkEaFLp9lQ7BLcZUPUgG2NtWNg/qw1VVUxWGoJnl5ZzjILQA1O99zTW&#10;A41BO74bY0NgJviwjU67xll8UQttK5XRaetrooIA3tuLqIOZnctuMHutxnVnPIwVcTmOX5NzRoih&#10;MmR1eGOxXUQFwemgllDK0Sma7Jr/6KA/orj6Gp4qAqAUqgdpO7SanQMenZ3GrA47pBr3Cfv5NZzZ&#10;7n3c1MvCiEYNrUwpw0XA+wXLsiLnnWsn71HELeF9YEU17nnx9sy17wdSOrDEtcNeFOJ3/nbLrXkg&#10;CkEqmdc3sx+OzZtRYHM6nViZZoaJOkC0h3697uqC6feAARVKZdqU74ctuGtsFdOg1eFoIVX6BqR8&#10;70Yf1ZejOKlhOUhcVF448KHT/VQXkfmFaGgyl8KM8k8fPvB+IX9eGyz2Wjjn2cEpboF1XaqLQBvN&#10;up5w/RZq/gIRqop9XaNBZyySkUIA+eoOCD7WwHUeKhQ2WzkJeJ/kscDoDfW+7vteMWT8Ozls2y7v&#10;cUYuGet6hgsBr9cr9iMg5YRTjDifOeDVO7AYq2QgNiSTOqB1XdN69Hw6Mf5TEGjKT9FzgoMiIUuH&#10;a+M1x9X8E1V7O5H755KwXYldDzyOqsBRe6O44dywuOpG0DXO2rlD8Gy8BWOvUmL063/7b/+A622T&#10;TBbO1VqjhEYLCmfM3rA1Z12nHLVzl6DUSARcOlwrhXA+n7v9kJ9Rwa7p3oQsro0hhwwc0GvxkTZb&#10;cHQt3eVj4L5fcRy73BtUfJzt14xscJu91WMw+9pf94/T6YS4LDXkcqbq1qHevu/dZ7eY6UeO0WmW&#10;niAcaVLDduhlaZrru/2oLzJDW3f1KTX0sjef2+7NY9Dwsqx1LVOEoD5zOige134v4jjNeeH742rG&#10;itZB/N81J/BeoKTXc0TQ6Hur++qIjMw5dfuT1jvaQLd1TpGh/ni9LLbKDva1YbzvR/1ndYnwfbMY&#10;VkaoaM9i7Jfa53ekn2zbxm5hR3eDnVlu6Ch8GoVl45+bIX9mwoTxGdezlWbraP9Pr2GMa1/jST3F&#10;X1+mGZn2vNiLv9JdUO5MvK3vi76fukY4Uzt6g0ODudbZIP76z9SetX3f8fz8XIfX19sNiThPwwm2&#10;syI20ffuiOguI+L3g80p/eFzlvI8WnJm04kvcYFnap1ZevJ9kJm/U3VXpqaoZx0cKBdJFL9XEKmb&#10;W5VZTgJM6vcS5IIbPqtuHkVCLZ1wERv3GTXFGOAQtCIv8h3DXV+gTgV3v/haXvyMR/Yozf5Lasb5&#10;ooduYjYbJDxSVM4GOo8sObMJ7E9hdWZTr0eNI/scRrGY2cm0KoFzSnDrgiMdgGN1cnbCL/MOMaxI&#10;ZUOQQigdO6NknKI/qKW3D9bndi8xbeLZA/EYwDObzFtWuw02VGvn7B7MmmuPQtDsAqwLayHHIVui&#10;TlUlSympIk1GBdLT0xOWU8S6MjZg33espycOSnKeLdHB45uffyNNFj4cl8yLu48rW4mEI9aS2N2U&#10;defFRVFyqTbj+me8WDLFRth4fL4LoOqVDlS5ye2eEIJHdXF8/vCBeZ+ei0nngG3bAeexnAjHvmFd&#10;T3gKEd+8ueDr04rPnzdQSvDBY/ELguOvC8sCUMHrkRBuGb/+4QPenM74s198DSo7nA+IcUEuzN28&#10;nHfjtpAAACAASURBVE4IMdSClYi5+MeRgONABuG8nnAU5jtGKTiDKBCdEPid84DnYYgPHoUKH8Dl&#10;+TktCwdqFyBvN4T9KvdowbHfQAjYDo/oHYKLiIiVJel8Y4fXYsDuDcPhdGx6PlJV3w1+y71ipg1n&#10;XA2bUgaxFjfWBTMWIo8yW+zPD8M0/q4BPRTltmiesZfHItcGef1UkPds6P3ovz0KJp8V9rNhtGWW&#10;j+iu+wKnqfVHXqO1Y9uvs42UGaNx9rlnw/yZumhk19v9L9dGKyZBuzRVwlpU3uiymzGr9YCUYYYA&#10;A0dxhjjqgpdNMzjnwmGgquhzjK9yzvHPEHxI8GF4Fn1tCrromJFsXBbOOWzbVn8vLXq3ba8sd3VC&#10;Oe+wS2BrusqBi4AVhON65d/PORwpg47UDr0EHOmGnDO2fcf1tmHbNhzpwPl8kaGkx0mUfFRcxZiB&#10;VlF3rlyPOY/L0xOWuOJy4RC3Ix1Y4lLTqYmILfcSyEfEzUYddoS48M8hIMQFGpI9WotZzZqrikfR&#10;QVwvyJB55swwCmZ2YHDGkQNhXXmowTiGBSUzTsMim9SFkHOZNofH4ZZ9l/UgrDXxeBAd1902vKE6&#10;iNG9XocuzRUiw3N1/+H++a/Og4GNT4JosMonexA+VF2sDsChDtJmdc4aCoxOYdcykFy9R2PWxOg8&#10;7Oul0h3Wmg281HvvBrzWeA8svm02KB1dOKNTZ1xb9We1xkU2bFYHF0TFLqz7GAL8sIY1hbSX+soM&#10;KuUAzY37+8NxxY7IfVLlYstkcHf72hjMaNnVFvnTIU5B3cDK5jTZBkc3HEPbO/VW8H931eVi3+el&#10;su77mjLLM2PxDTrgi/quyNr9pbV6VMNSluwFr+4m32W0eBfac+X5PcxItbmkZ+xPnz7h06dP8J6V&#10;tadlNeuMl1pXB2/ckNdGn7qXWzgwqpPKhwVeBiMqNivCIXOOFYTanEvJ4Au9x20/oKz8Uu+BF6Ex&#10;543kMmIHgZypO1csy4Lied1JKQuexORz1MwCB+zssr08rfjq6bk24mIIWBx4ja2oC4LNVXDOOKIc&#10;IbjIjUk0vBMoA+rQmYgt7L3js70M9xR3dRySQcL7VrSqWG9RW1TvuXcWjwUQ2MniBD/kTF0bgsf1&#10;uuN//Pd/wq9/8x0H6y5nhMVJIHsAOYf1dBInGueuAKW6bqzy2TpdFPt4pFw/Z8uX6QeerRHIg3tt&#10;1pE8A6oAr6Iw0F2tbbGBowhDXcJNzIBBKc0Bx0QZl8tFzne9Kn4cBrSf7bv9ct/3u/01hMA9HOOG&#10;4aFYjzSe4Xns+lA/cy5fFCpaLEjNZ5jhgI270brf7M+0g2E7MLbrWjL7LPf8Qq0nZ8IfSwbISZ7P&#10;qPx4brwXyl8UimpWlu0n6rs05i7qENeGy449i/vMKN9ySiYCsdrz64budj9RQUB5mKFmle+jKFL/&#10;11yfUe5Zazjwz48Sxn3A+3vhgbp/eN1yslc3TNPo8LbP9niWm7kG9N23z+6YKTP+bnpNdTAxIrL1&#10;vlrHj77/9l206PHRbdOGxaHWoewSg2B2QnWfzgYeY+3xpbOzPd9783y8ffsWFAOur6/3yHDXny/b&#10;gAYIa0HaODieAvellA1Ask5ap6P2Gn+vzftCBZ78XdN0tGGMB9hRdfAlJd4YNPvIjv9ImXzXsDXn&#10;7WJe3BoENixGwahE+CKaB8E5VmajFfsppRa4JVY73VC0mPNGbVJtNcamYxcsP2mej81tyzUcLbT2&#10;5bWbk+XUz8L5bJq5hsqNitPxvo/39F5dfm+vHi2+dlAz4xiPQ51HU7hHNmZ7DfsJZJ9gXogQ4VAy&#10;PwP7bUN5ekKAZ/ZeTiAEkBd2ZogIoQBUsO/JhByJymKY8HKTK0joUK5qjBqYZ55he/10wDMOS/QZ&#10;pnHhmQwsHhUF4wI/a4T1qlZ3V1DplJx/L0Ih3x3OQwwdWoelRFxkny9nLq5jxPlyws9/8TNczud6&#10;eHAUED0fIEppxW1woYYjugnOShvDM/UsZauIsoOWRxPP+yDVUrjhDiKUfOC7b7/Fr3/5SzydTnzA&#10;kI3++fIMFzzWGPHm6QyHBFDG6oA//eZn2PAR74lwWiJ/nQ75BHWTXcCtFHw6En75/Ts8v13x1WmB&#10;zxFLWICwIR8Ol6cn+MKb54dtw/P5xM9vKTiJ+iIjY7tecbvyEMFaVJUhWQ+09eDupUl0wDsOpIuL&#10;BxaHcmygssPDI3sCLQmZrsglwvszvIIxCCDHwWMaHNxU8s3S7yfq7jEsaBzujYd/RVh8KSOjrWWQ&#10;AiBURYidwjcmb+zWxnFtsUo7LXKsemgMTR9V6zMr46h4eDRwmw1aHw3mZs1ue031MD8GjY8NaGsv&#10;/RLKZ8bot+uw3VvsQafbvyahSVVFP+w9I/JnbJjUYnPCtx/XXD0UEk1cChrCOayDVnVt91PdSy2C&#10;YuYMGfe32eC9u76u5TfUAas8g3Y48ohzb6+LfnYNV7PvH0TFue97fb7bIIlxI+u64Ha74kh73esU&#10;KeGcQ8r8Z1PKHAhfOADbieMAEgAIbULCISwrni6neljVIE04QlgUXeEM4obrrhgigml6lZKRXUFY&#10;maOfM4d9c1PGwbuAdT3jer0iZ7VkcxiVurSYG18M29YPymlXmaPaFLXW7lzrrti7YDLvibkw99dO&#10;jmOI9Z1Q5dm9QnuprPSZQts2WkeMUqUJayObCD4Y5Maw/9uwWf1cI9t7HnTfO6WcSeZiJAQ1S75z&#10;tdFnn93aaMwZ2Skjtq0VFefEJvSKjVNF370DlOrBeOaGma2rFtk2ompgHXkOJtDwGNb9xvN+JFwa&#10;3/NO9ORgvp6q+8U2rG0YLx+inWA7MguKFnERk7hIi0WX+bt1IoSIEBhJpepiHTaOAyEiwvl8QsqH&#10;HKwlGJZwh6uYMZO7fdFRtye04T7umvW6bmlTu94XR/W6O2kOtQ+Dabi3KnRH1a+qG8cmhbSruX5R&#10;YYgDPBwy6OE+X++k+d2DCbGlQszOleBMfQ8cWr4PGaFZiBEOhPPpLBiPw2TGQVxS0jRynAUwCu6Y&#10;7yvDEaeq6B71por3OrC7Q3009SA/F0VEPwSvWSXwjMOsGSHaiDKOsBBQpPEbZLjE+1FuQ1Mi5uYT&#10;4CRYN+eEYw/YAgePn04Zb948I8RF1tq21miIpx12K1Nbn60WUKrPa+YhAEnTyJEZQvAzdloXk9cg&#10;zRrvcFpPcAgVl6T3QFXJNdtFEGqeBA+juSByhmL8OiH4VseeTmds247v/vkd3n3/I4h8RZTCeZzO&#10;F8QQ2dmv77GIaohwd0bv6z+5Pt4ZJIQ2g0NF4S1x6bLmbOB1SgmUG+7HhjsfOXWCHfuzl2WpDfTp&#10;WdZZwQPvJ7kUkOPchuco4gLrGJdBHBH3d9SlpM02iyQZGeW1tnceXlzObR9wVeCq9ZTukaMjz35/&#10;O8Sa/Z73OX9l2t+wQqRZnT9SK3ruO2PAbJNX45rsoHeGz4sS0DpeN1uvjLxzW/963GdjdhmQOXcq&#10;ckb59SGs48DH0jBUhDOraXRdHYULjykH1DlELALmS/ua/hkdjjjncDqdus9WhZcyULUBxPdnWD8M&#10;wdE5v+xeO3OOj8728Tw59v3GwZO9z/Z62vNejFHqhlLrdFvHlsLDsX3fsSwLzudzV1eNZ8z7wYqv&#10;tfnDOgLzANwRGT1z9OScQSFwaLf33P/w7i4DT8WH3pGEUC8NNaQuA3VZFEKIHqUkBM8BuTZDKoSA&#10;TI9R9P+/sDn3qcj3TfPKjJswdGdW9tnB/xGjabawjTfuEQ+4m+Kgbx63w7jrDsb1e5tmqQ99wKwj&#10;TFOQ6zQy584qkxOHQdoGuMWMdF7HB/zMR4EOj5o34zRuXECt/cluAtb2NU7CHuGNHuEuZk2oR6rJ&#10;RypQy5ptKio8VN2PWQezIYL3nlOmiQunnBLynoDMk73gPLJh9EEW1sO5WkyTuQ4pZU46Mu8DTwTt&#10;Z6FuQxs3q9lnvnuWR1TORL376J155GiYDUS6jWO0uUrzQieirrju/b3drnj1Ds9vnuQasJor5QOn&#10;GPHy8gl/8PUJT88X/PwXP2N7LcDK7cXDI4oqyNVQIFWsPmxgqsVwKIb6ADaxA34BDebMa1jXDYHT&#10;O+/giOCI8Ntvv0PeDny6bggxSBgY8HQ6Y1kXeDgc2w2X5yecLsz7/6Off40fbgd++OE9KK6IPqIk&#10;zgQoglE4UEC0I0aHH28Zv/ztd/iLf/mHOPuIPb2iFMKT4CB8CIjLgnQcvBkmj5wSgvOgkqoao1RX&#10;A0DRVat9s9FqAHaz4wuDCB6Ekg44iti3K/xxhT+9gfMBOWSk9AqfHAoFCXeWMCJbJBh7mBv+Phvu&#10;zhrPM1xXQ/HQkIGATik0fq+Z+q/9/BaGWcMkDf9uLEZtsTV5qOAePGszd8z43I7r56xh9yX1/Zdw&#10;O2OGy08p8mdDP90fdB+xLEVtKI+2Z2vrHRsmxF2pTilVkRLGxfZTroLxsIEh3PYRzgNVkUxDAGdz&#10;/IwN+PHA8v/R9q5dkhzHleD1R0RmVXU3HgRISqMdab7s//83uzuclTgSCYoAG+hXVWaEv/aDmbmb&#10;e3gUZ89icY7UbKAemZER5mbX7mMWXJ8noZczS6J2LYb6Lmory97nKdUA7eYxGQ+ejWM4mXMO9/sd&#10;Dw8PtakmgD5W4O1+v5PvMA91GsggdlBESh+5rtDZsO+hAvLyPMaYsF5WGFiEnRilWfzw+TwV5qCz&#10;PPCXnh20+IXtBpqlQGOgWqAQW750dljEJJYBO6WEkm1l7VKAIj2vwtDXILV+XMRKQisntN2UVibO&#10;7j392fTPjrz+1CnWrCMFVEpko2SdrSx7OpvRZTnMmGxaZj3ej4X93Udm05nFl2UVwWwxKe9jxsbT&#10;qqLOj9S5GqY6Y3/J9ZRhSEIQ9T/CUOsWFN39mbCuyyFDiN5nUj8Hnc9yErsE+Xr233YnQ+wRzJ/3&#10;s6/V8ZFNr382gWUJ1hm+LygXB0ANv9aMRLJAaZ9VCAGLF+tPAGw1iDxY8wxBxOMgX1ilYhRTUJhu&#10;cg+GGDqbgfGZGAPTx/+ulzEdEcyg2iUZk6vC5oxIdOhpC6q94mxQp2vnO7WTviel9o3Kg9NzlUHF&#10;keXa9Rm5wHhfAy0B4Hq9Mujqak4HhVdzLZcZdbCbkmfFe4+SqFbf73fcbrfKPNUhfvT1rmPexlA4&#10;T0JsKWlRKioTsjTIKieKAhZJ2U6LICHFyLKAFisMOCPC+2W+mOIeqdU2Um8QeO9grKs1soDCpQsS&#10;bKHaX2xhZSfV4p8/fIJ1Fl+9ewvnHN6+ecMZK6bajxk0Gz0aKXogixRZWYV/y7IGpLQux5y+9lyP&#10;NsAW67oQWaQUXNYVMRX2gy/cz5TKUBY7O/H+zxIIbJq1ofMeznrsISCEiJ9//oA//vFPeHnZYJyH&#10;8yvZaElvFiP8stLS3RoOPu97jKMqUZwHTLPVVDWwMdgt2020GTaGSLMc1yQ5P7SiWxRqmkHfMbm5&#10;xo/2WNraxQyWygmZfd+d6vePBNP2Xk197mWRIcvAZSHy0rZtdWEs87vk9rTX0l9LyYGpcwHa3Gz5&#10;bM/5XDV6sNsanCnGmUn7tWu8J09cHMY+QVuT1c/elOmMNALCut8cgevax7KyZSQHGRzzScb6O4Lt&#10;NE8sHVg/Ep40WUasHkfgujH33YFIOsO1xr/PMLXRfUTuI3nvMj/Kc7Oul6m1t7bx7Amb+QCme+9x&#10;uVwOIPqoZBkVDKOVzDFboCdpjrZKs3t2VBDSmZOqcusIoOOgnDi73u16mKnF4UgMnt2Po2XSrA/p&#10;3oey2k4pIcWMsO/12S5KVSa9z7quWNe12Vg6CwTU0OukvPypdzoS3VF+5cBasB2HpHjLQDPKbvTA&#10;KvI3kryZA8g/C7V9Lcy2Ag7CTkjiSWjJnw1KClwkdAZVliNelRQIoENPUWV0UOwBqIFt9QuzbVOV&#10;igu7flxqtN9p+cNRBWvSINfCOPHvHTd84wJk9CvVIFQLTnBTNv+ZF/MoN5lt6mbSlFmBGL9utjme&#10;ASoazOmlzBaaaH4AaAb5mpanlyL+a0evPwugFIt9y7jvBbl4OGthXYJfCnK+U7NldFgHqkQcjsKG&#10;YgkwqShGA0kLhfFLjURUjL08BSj13621NU2+PjM81DSwiToZzWY7sxF6bcM/NjnNjyuzlX8DNmq4&#10;mLXImZrMEAKFnJaIFDe49R0SgNsWELeExXjEnIiR6FZqNK3DV+/esh2Np8GeGREG5RBqSjEg7XOs&#10;oU+cKt/YDOiGSC1lJ3JMW6LYUr+hsQ2KstBBYasZRyyiGPDx/c/4zx9+QAyRgUUBqy4o1lBmgvPI&#10;xcKaFTAW3hd89/UTvv/8jD/99B57ClifLgiWWeqV4WeRjcGWEl5Cxo+/fMTVWfxv37yDXxxKcjCZ&#10;JNFgVlECEFPEkiP2+wsMaBl1v+8oxSDGgMu64vqwdrkFxZCkNgkjspDCILAFAQpJ7reY4HKGyRnb&#10;7Y7kF2RnAXikkmFNgM13rMbxe+H7LhYUR5keYNuIxJ+ddY7/nVgeNXBWD70ji0TbeelAUbKDaIu5&#10;zNvtxqRLCpAr9WwS6bgO40wJp8yDmb2CBuq6cwCGmvtqEVGAbOAd2R+dselfA/XPFgCzLIAzO7PR&#10;43T2s0bF06jE0j6CI/Pj7GvPGKadzZBe7pwA8GfX/KjsU7Zwcn8VIJdUdfOifJtZlNXzNJJ0s2Tq&#10;D8jWs9R+wxiypIopoeSMZV0nFk7oAsvo3sjNI7dFPPJQ3LxXrTUIOZNXfMlIIWJZPPuV0P9ltoRa&#10;Fw9TiNm97wExBFjr+P43eHl5wfOXl5YDUAr2baMBcPHtfEPL6NEct1QDV+lrnF2B4rjnMuTp6w3c&#10;wveRcXhcr2TlgHZu9KAb5ZLYpNUq7Wz01tVezcFVEEYPSxD7FZb6i6OdWGWJRdoZw3ymhNC5MiID&#10;7nqKoScScLU9W3KONlsEW3QfaFgOTTYJOZej/7ViAdt6HchqQuzSqoWMkixr4C0J2z8Ko7VUpq9Y&#10;ZlSg3LaewtD/mw63unaMtVruW1EzoAAxBKZycg3m3yUWHHT0u+rfTveKRy5JfT5S/yOFYQ6EB/k+&#10;CnksKCXBe83exiChl17O1mD7+t9eIaDoHne+wEH1fG0s6FJZ/MderzGRjUEbekXNkQ2DwlQTYkww&#10;YCDYkmq0WJ4TckY2BHbmwiR7Q+c76kLRVNtC/kDYbquRsMQ+QbIx6hIwp2pnEri+7Hf2mhbl0hTg&#10;bn7GzYJElDLcoxkB1FK1EGvLs4icadlXsjkoqUZiilE5YpgQBSp4ZTk/gu+HlZeazlIfkHLCHm6w&#10;7onsyIqtz0Wp9zKfJem1ZTp9/m4hVt/lssJa9sEXlYC1uPi1gl0psh0Sg1CFz8hcMj59+oQcIx6u&#10;j9juG2LYYYzFy8sNIQRcLmu9X3oFeEEI1B8yAt/mB2MqG10WYTEG7pNMs9fRVYq/JxUKOs3M+FfS&#10;CwWGQ81CzReb6mBBI/Ub6iu9pR43Zp6RqZ6QfZqpYbirWXC73ZFzxLI43G4v8M7AW4/H6yP8xXEd&#10;I8A8q/otAeo55urpbg2Brr01mKmK0sL9awM8+QcNZ4vY2tW+lUN5W3+Sq6e9zKwCxvZBnrTEW7xH&#10;ihnZJsSc8OnjR/zhD3/El+cN1jkGBem1XS5XBGpk2zlUiJSWS0FJCTETI11IFpoglgvhOLIorUQG&#10;0+xIGoCdURIRIC2fx8I2XteV52nXAXaj8lEv8bZt75bPtSd1vOAC4zeOzhEJFycbmwLvF1rosH95&#10;CrEuZjzjOftO+TjCmNXXXGx/mqWOqXZZUiuEnCd41h52rMuKy2VtxD5Dc0hVpcuZw0uyzPdGLirn&#10;Q551XtTHkqpllDzHOjPxLG9wJECN+IhWOfQ9ELAua82y07ie9FsCStMMg9r7NuIAA+gp1r3GAY8y&#10;be9RTOs7ZiREOT/ldRAL33TL6pnSWvz3paY1ZwN/yK86U/NqFvrMQk6rBDQIT//dK7sbVCvfEOJA&#10;0hI7Vz8lWWoM8OwzHxXTooJtS+LjAmjuXd/uM2HFj69p5pAxklFbHkg/b47ksZm649ibmwOmOOKO&#10;49JHMJ/RilpyHOzweacYYRThgydGtnSj+zOm2AhCnOOSMmX/OL/g8fGJrUYpPzOnZjfnbKFFcdHu&#10;Dqlt/U3DrX89z/vuA2oHirzJ2Q2tZQ6SSD4Dif+e1cEIHGRmJVhjYHibT5LrUlkkxo6bwtJtGbUl&#10;jzxQiQfkmcREe/+nHOsHPw56Pagig1O/rCgop2zpsQCMbK8jOw9TWZW2Opgyt4eiPzKApHnQWQIj&#10;W2UG+ozAvQb3ZxKXmWRvFjqo1Qtt0MkHJmiToNgDiGMmwL0M/TEGuGWFgUEIJN9PzE4w0nQ4h4Jc&#10;A0G17Jz8bdnnsLQBZbRfkEa9fVbiV2+nMttqNzEUR8sekhLUyT+FnoFXtsdnW/5x8dRSxhuIU0Hl&#10;rD09E/advBMNLEKIsNbhcrmAZwZsW8TzlxdiEFmPwqFfDo5sZZ4e8O7dE1IKcL66wNGwKYMnyKbB&#10;GAOTM7sUqEVDyofDQcAV04X9FGZeNu/LysDJuS5TmteqvkYEenjvcfv8BX/605/oebUGnlkaKUU8&#10;vXmEWyyMI49J5zz2sMMVj9u24ent1/in332HP/3tF3z620cE7xGLgV09MsB++tT67SHgS8zwecWP&#10;7z/grbf47ukKYx32eMeyehjWRlsJBgIQ9h3gdPRlueKX9++pHvneT5K8MReUjb00GahaLxfcbndm&#10;hpJs3F5p0HTG4Pn5BXdTcH3rWLVikCxfP1OqTRlZJ1lmNOo8CA6X4k22BmGrfHFi2TVu2EfWwow1&#10;epQIknRNgEFqbpqX4Kh8GZkLY8MwyvWOQDmDYzKcsTw68VA1Y4X8Pdur2dedMTvPPNrPzoWzZcGZ&#10;p78+T3WAp2bhanarrjPaA/41+SzZKRxfiwxXBJKlTr7bXqs818JUZXCu9P7No4pwlJuSF/GwhMil&#10;AuZAZjsWU7NrykxGy8vYXNg2b1laxAazi8ibPjEYnHjAZ1l4zsgcbrWsjvIvYkJUljchkIc7qXGE&#10;oeyxbTtut3tbQCjFlzBKts/PzES1XcCTkXu7AN7bysB0zG5b15WY/KHJ4JMAZ6aFq4r3sljQaH9W&#10;WApA1Qtk8YP2FmwF0rz7m4e8uu/5ebOu9WUCTOgeR5McXsu4aM+a6YD/maR6zEUQ0EqGNx2iHcJO&#10;J5Cy09PKwrpYSaXrVRrbsQH0xOYrR9Yyn3+kqiCCArH6kwr0ZI9962rArjW2StMqyDzYQTUmYS/Z&#10;bs8UZ6wYA8mrEWWGBFemRD65AhqO/Tf5adtKVNBLAfG9zgnIJneKA2EStvtIZ0Uc7SOF8ZRC7H2V&#10;q1vW0VJwZMZpb2FjKOT1NQuskanf24eMrDHxiUa1nKOikUhJmBMIsxfCzlrVw9kmIh04U5fzGshN&#10;KbOimH72hQNPxX5l4fqUedGckigBHExM1BcvK/ZtxxZ2Zvk3AKq3fzN1AdVfm9ypSnobNaMUT7Eu&#10;AOj8PgYXvpb1JZ9zPli8UX8v/ryabZhSRmQVYkaqAIjMIWbw5T9TxslCp4bSr9xPOU/e2Z5sIkMI&#10;sAv10FleG1uFNcJSwe12w+fPH/HuzVus64KPv/yC2+2ZZ21flStaJSM2VDFGnqP5eXfEoE98NjoG&#10;bMOeYG2rne28No3EJpaDkJwAwwB4rzwz1nJ/6wD+/GW5BGXHljMtv4kQE2suRmNHQwHqbIUFg/t9&#10;o3phweDvRnYtcLDG4c31UZG46N7Z93TwUq/qZ7Q8Juc4AF0treV80cCQmSw1K4M170ilKaCY9VV7&#10;klHBM+bESZYDYHC5XnDfdnz48BF//uGv2GPE9eGhqthipNnB+YV97qUu+Hp2JLGxyIWUa9oVwbaQ&#10;ZpmzR0KeLH5HkE1Y8tIXVtUXq5VHBuyZIlxqmbbpEBsd7z2sF+sh1xEZ5T5BMZXpWjLq91PGT6pz&#10;h7FNpSSvX3qSMaCyEToMq0s2DpbfkUsm4laR7IO1KidEsdJyJXL9PJ0jZYO2e8mlcH6a4bqe67Os&#10;VXXSw2iblBH30LibrmvTYNxBeUH3S+uL6L0GhfURkYKWNIGfB7rvrGnnWVL2pN19pFSlmokvZItR&#10;nWZM7nrDmSvEaCNdoEQRAuDz6K/xtteW86PVsw5e1az9Wa6B5CJs20az9boCyLjfN86jsAoHtF2f&#10;eEbA1PVcKyC0wlNwT1lSCCFH8JzZHC2fe3/ty8FCeOYpPxISquI/91lKEuQ7WybNeure5hsHK/ae&#10;aFOGBf0AzksvwpY4Hf7ILHpxC7D18+gzJjfuf41p9+F6uXCPTHlU2xYogykmJuzRuWacgTOEk5VB&#10;mWutmWSs/Rrg/VRWURik7H2dRqZ33yimg1R/bGbHTezYHOsHToZaYnK5yqSRJHS6UVInUZIgmplX&#10;0kyKr60YZpLF8cHVD5ceEJs3pq3+iaPX2GwoGO1exkFgLFb6NY4hhzPJrhR+HSIhQMi4mNDAimb/&#10;j8D9a4GJY2EcD5NZeG7b/JdOfnfm59VkMmaQeh3fBzEIiN1BB1RQbKx+cWT5a40Bb/TJcqf5P9rO&#10;+4+YXqJSSYixAVn6/YlEUvsRj8XswJZH6ZZBr4H2M6XDbAM72+DWjWctdLlb5MUYEGOA98T02EJC&#10;5iJdisG237FtN2RbiB1R7YfI1uX7777B09MV+3anZtYAzjNDpvqK2eo1CZQJs7FMalWuwlAe+fvv&#10;qeC+8rRXDDpjsvKytZxfEWEt8PPPP+Pnn39miSYHXJWMd1+9xfWRQqEulxV+cWy3UZBThLcGBgnv&#10;nq74l//yO/zw/meEHOH8BTFnJFCOwtuHdzCFQMctJrykiJe04sefP+FqLRZjedg0cM6wRYBhz8wm&#10;NxXZ/b5v8N7jfr/DuYfW9PAAtS4ryo0eAWs9vCu4LBmZQ9UsPx+pFHhQDsR+uyFmi8enr1Dg1/d7&#10;RAAAIABJREFUkGCQXcZ9e8ElX3FdHuDtggwgpb16HEpoz2vMRW1FdaYUGqWcB7/BwYJMSwilgdCB&#10;xr203R5UT2c2cHrJpr0ABWjVoNJrS7SzwFkNio1N3fi6Ziz5137Xa0uCM9/HmXXOLBhp/Pk64HZU&#10;Wp2F/UkTPF4/fTZpa4NTWT4kXHGedzOGVs7CYcWnMsaIqBhaMEwW4PA+kkmz7J1BAOkDQgjInV+2&#10;BDChH1qLBPmigvep9MrGFBO+8DAWY8Lzl2diwqaMmCiQToJexYbhfm9+9JbZouJ5/XIPXCc9cnEV&#10;zHCLRzGWPHtZ3STgv7U0/FpDqpfaqPNC2kIvmtopJUqC3pLCVpBmvPeqii6jGw5mnze9hgbaj36c&#10;epCdKQ9nBAdRC+RcOquaBrKi8zrWz8oYlEV+0kmOQQayeVlZjioafa+/FuRtlT90u0YE4Iunr7UG&#10;hs/V2h+iBd67DgApU+sTHdhNvSKx4DQrUAbwOiWjXXMKWA81AHkc4CxstRpLOSHEUBVpmoEp971n&#10;lr62+tOB2mMd6YfgUkNXxYpKPndZZul+7EwZLAre5ptMg2BWy0mtMNHDtw7t7G1gGticUkRBq5OZ&#10;WcwpcY/DQfEpUW1a1wt5l4sypYZPlg5olgWyXnRFRWxKKXFYZSCGKC9XUizdOS5fL/YAKQWUYjtr&#10;o3GBPJ5Ts3NFSBtjFpqAJzEmCnZWXsuaXDTWBsezV7VBYja1q0t8Xz2g5T6+LCtKjsjFwcLBCvv6&#10;5Mwe+9BRRSs9p/jpLstCQOpaiHShtkZe2V1Jz1brK4D1cgEMEMKG+3bD589f8NVXX+Ph4aHOcaN6&#10;biRa1eUqBKx0kIDmy/WKL19eYCy/j5TgO/uQ3s5Awn1H72soBZ2uYUVAfQZ6KshpHZ9fBigOpcS6&#10;AGy5D21hU1WdvJTPOWPbad6K6W90vT0B7uu6wnuPfd87skHrNXmW5lBza3twqqpRTCMQ1UWtst4d&#10;+y9LtH9ShKn8j9FuQluq6s9K16+UM15uN/z415/x/v1H9n/eiXnvr7g+PADGYGGAWmqv98tAXCw1&#10;NPYMjBtDecdroZn0I7A3s1zWliYjtqR7RG3PBVD2hjDEAeDCs1cu+bBopx6s1dSwb93zIO+dllm+&#10;mw+aJQkxpyXzw6rAXZovHKzxWBdZcGYYZ6siUAgcTvnp9+BwgnHUS2m2eVUG534ul9qqe8AzUowG&#10;K896fKmTemkw1miN5WkQtdYj71Aif3asxMol47E+O/aU/KMxQ21Jaq2FYS/9GUa47zseHx/rf9c9&#10;hFzjFm5f4YbTDIGz7L8Zgafr49VCQysXRvKX9BKSD9Behz11QBAcSNdu/WxoD31dF8bZSwBhWg4q&#10;a0ZrTme8nsSSO5xvxO7GfuqMeC3/7sx6dsRXx/m0ed37qf3omUuIYHXyfuvsJPec1CRZqFk7YMK9&#10;PWQHnnuP2+1GS6C92Tl9SQn7Fth1JSOVXB1YWlB4j+9q/OH/B8/7UmVXso2VczQXkU4zw6XKgI6D&#10;1QgGH5gsCjC0tcHqWZfax1WCU/Sbl4JkOVm+FYfShpSDzCZXlsd4cJIsQrzwc5VP683z+BCeeY1B&#10;vReRtMy8ys8AFH0NNTNe31Bng9f4gI9eUDPv89E6QJYOLbgudZvdGcB0ZpVwpqwYQfl+mMepb9V4&#10;uIpCpP/Z6B5iOQC9dwhc5IQFQcxD1HA+ek2pgsUa9LUwCDLcdJ+ZWDM5BTRjyrLQPmYzi6PxuhrJ&#10;YVADt3javgbgjY3ZWIB7yRPqMyPNhF6EtQbeYt+JzeM8ebM+PT4CuWCPGYsnX5uMXP0KLQoWa7Au&#10;EkDoWDJGUmWSGlkU5c1IQ4/lYR6dCiCloJgiCsAV7zLZ2kIGh1wbbmLZlDo81EWbrbwvVnN47PuG&#10;9+/f18FUwOB1fcKykN/8m7dvsSwejoeFnAvb61g8XlbcY8E//OZr/Nfvv8W/fXhGiAbZOsACiRvO&#10;x8uFrJxKwnNIWO47bIi4WId//PoJ63KBdwXr6nB5WJFtoYMiJ9xvz8Q6Kmy5pMKDRisTYetnDlWR&#10;q325XPDy8lJ9ciMrLdLthvuyIHuDFDZs2x3r9RHFZsAX7GmHDRYXXGFhqpwVlYGrl2GmNiFaBuqd&#10;qwDpyGjTrAbdBJ5ZaM1AbW2nNv4OGZCNsVMp38w/v1lplc7TXftdj+DWwNE91INZYPuoVnoNcHzt&#10;PDmzz3rt62cLg5EFMfP5HZs+HfozLik0SDh6P89ex7jc7UBABXjKPaaHG2l85d65cmC2zoDRwVb6&#10;3JDfVxlPKCgGbDlTqs2gSWTJUDINN9LEBbYh8I6a9JhiZbhQwBH1UaKjCnEnH+BIQ0NOuS4aQwhY&#10;FmaoGottTyiwWC9PJM02Hm6xKDHCL22wcfy7ZZDImZUvy0Ie2M53gXCZASeR0wuDBZZY2sY6qqWK&#10;gejq+TQuhU0NiZUBg+51X2v66IPrVYB0s9ATGxoBZ/155sHQm50t0UZVyEzSqwksbRGe6t/Hrxe2&#10;ert/M5JhGbplmzFleTc+7zMyhx4EZfmx70G9RlR2bFcvbM/CM+z7K4z7mRIvxYiU4wEIpF5wrtRp&#10;6sfSMeLpnM99cKE8vxzeWd+Xkc+f8lweHh66Id1Z39XVnqVlXl1SthBC1PBHXQ+kZsz7eL20sc1x&#10;DxIQCr4fZgHfgHOLWmiJsrFMiFJ0HbN1ddHjLKmQQkqNzAKyLMlsP3Df7jU7wfuFFv0cyqmfRVHH&#10;OUc2VJRVkSsg1tjuBda1xXbrx5RfsGk5BTHuFRzt/YkxDTcez2phl4uNgOR0iLe2PlvEm1r8fzUo&#10;JMoc7X+tz99xGaSDumMkj3/nHZa8IgSyOmvsb3Tz4phRNcuUEgWPZTVvCzW0tfd0jrJdYopAMoeM&#10;J5m5Hh7eYPFX/PWvf8XiF3z11dd48/SOiAfc74aw0TOlAM1cclsasv95TJmsI3nmud0IKHUeWC4r&#10;YtxbXLLMW0OtEG9pAkvKtK/Qc6xetlRlZgHWlZji9zuRUIQBOdovdTWn1jqu6cVVsOolbfjx/U/I&#10;JeObb76uSzlipIp6z0IzoKoyz5TDDC3MaelXF+enM+0MuBzB7Jl9xUiSsJV1z/eCtbjd7/jhz/+J&#10;n376Bds9EGh/XXBdH3C9PGK9XkjhtizY9qj83HtimLUWy+praHp7jeZA1KjnSF3c2+5znAGeOrRz&#10;1q+O9Xjs8+SZ3ve9guiVyZ8S2w81RbG+vyjnhokX1ytstRDxvb/7xOebakiqBAGNLZGKz8E6Cw+D&#10;lANKJmDSOocYolpOFVp4+ZXtGxPby9IyoVS7Ott5ZQvxSC8AdeCnPpc0uWVUa4x9gxDN5N+dLfdm&#10;1jEaf6IbsXR1Vu4ZY2ipLnk1us7Olt8jHphSAnJbBs8WS9o2VStwBfTWnxlMWxx29yfmtqBnZ5J+&#10;rjV7fHSbGEHZozNEYes3NyWqyL9f13WKz2icKEjOnbrW4+sgRQQ6/EkTFc7OKk0+OcsJ0/feGSFK&#10;9/I14LpmVh0VAGdYquB547UY1W69eqQotV9b2JVCyiQ915EKKSty09g/2s6i836/436/IcSAVIDH&#10;hzdVWUwzaURMsVoQpULkx0xF/GCDdObB/6sw76fyejRQz7F/cW2clWeoDn+cWR8ISN+wM26MxcNe&#10;eeabglOm/ghwTxnZw8M1KyZjQnf1b2bgvrEI+qIyAha6wNTGFOVgbXMWvqcfmlHVoJUOI0P1zFP4&#10;7EbX29TOG2pg1Y9g88Y+ueP29CwEcQSlx8ZWFwh9Xfrij8MSYvRYPvVTHgqgDvaK3PTFmNhrDn3R&#10;yMKQSyjIiDHUhq+UQipzlqVnk+tQawyqdcN56nWvPDhTV2ifb+k1c8mvDkIaRBzvbS2RI8ubZhFA&#10;v7OxCsXTXTyAhT0pn02MEfd9rxK52/0GpIw3Tw9ks8CKGICK2eIc2yCIj76Fs76GUom/Z/WqLnxN&#10;bcM5ZvczlBLBQOxXpG5wVoBhU04G9nMXYKvscoRdwtt9aw0+f/qE9+/f12ZBSxfv9zvevnvCul45&#10;vLY0Nqh1uD5c4SywoOCNt/iv33+LHz99wc+3F6RlhXu4YFk89hTggsHiAGPJTuclFKTbDRfrsCLj&#10;8bdv8fB0BXKE9Q4xJxRnEVMgX9sUUexC9Y4BJJ2G3iSyFojMimQLHrKP2luDx76jxlncwo4tAi93&#10;wF0tXNpgEoFw9/wCt3hs2cDnO3xekGJALGneIPABMTY6ZcLamD3To69jd041w+op+76dP0f29Yxx&#10;PrOz0XV427a6OLxcLt29MSpeKqA9YRnoeqgXGpoZODIxdJj3jP0wstBnjfNMMaVBjZFRMg5cuj6N&#10;2QR62NAMgzF0S79WaZBnoZzS1DdfSfawV97iKZOlw8ic1QOFbkwFAJJwv5eXl85bNITQmBlcJ2Ux&#10;ZTOzaNkEJPJQGWOCMwYx3uC5Yd1CwO1+J49LY5FSxP2+tVCuKEPngpibt3q1iYN443tWQ5GPrtgu&#10;XLAAxsI6evYS5zpY47Cutg4FAiK23oJBCAYHjQGKbS78RF6h71sW8iEn2w5bjUv789ZUxouAyCMJ&#10;o6nOtM2Z7Rp7zQgW8oTja+1WX+v9DIcfs4Fek6WOz3Y/lJhqnTYCNaJ40si7tbRgTrE9B41UQhkx&#10;5HvH187YyoAsKR+k0SNbcfaaR1bkqBLVZJSsL1bpFS2zJRkFI89yeWj5q2tAu97H0DligZtu6NMs&#10;b913yusZGVszQoruY7VN10g+0f3VbBCU1y7Br5oJKU+eLNl65R+m+U/jQkg+Bw1KjOeaMPTo57oa&#10;Wio2VaI+lP507JGdc8i8EFwvK2Kk0FrrHKxrdgH695IKD5UNPYJwFHBK9k8pHnNelmVBQcHLyzNi&#10;jLher80epsseswcWqv7zGPxrpraksrwiEKC3xhuvqbaUsDBTECjGyISBXAkinuuqZSDFWqNIJr2X&#10;7kikGnuHcUin+rcoD14Lx8tQo++jXOqCZlQnAw6//PIBv3z4gGVx+Obrb4BiUVJqmQQpkYcuMzJS&#10;Fo/eTM+zynnL1SO6IJWC1Vru90v9PLXdYuZNlTBss/QjSiEzs8nVNUbO5pottyxs8cX2ao7Z6YUW&#10;TyWTBZQEvNZ6bqCsVlpuFC2zN4QY4C3hE8uy4OHhgQl7tpsfdU9oDnbBOABDYzhtGRYtXd/Kc6sz&#10;bFWWiQyTcSS0CdPU8vPiWClHeAvwP/77v+HHn97jvu3wi4d1Hpf1gWw42LYmZSBygHFBX0N1Hl7h&#10;/DTN4BUf+dFDW3ofnOT4zJizozXJSOjTz7TY22msQ5MtxMJPCAjyPoy9dDPEvu/Y94B1WevScMQn&#10;RlLM+JqEBresK4yQQXnZaUHntnMW1pENJ6mXaNm4cX8nvth0f2VWblvs+4bb7Ubn+7KQRz4vz60j&#10;Ox05o+sicWLZOQKn4z2kLXr1YvqczGSGQFffMfQLP3dHq5nCdnSXmmswsvf1Z6Nr8jij5JyJeDZ8&#10;RvpnyPmpz/kxu0gTpKYkUZhXyUsjbjaCv/r1kMd5Pp1X9WciyjzCB3AAyqW+GmdhxCnEtHy4se/z&#10;3lfmv1wXHaqqsxxmjgtHe2mNg2j1DatpFXagZ9lZhubo1DFeD43bjY4QM0x0JEKcZWb0yv7Wo+r7&#10;WqszZ+o/wXvI8lJnkKF+5s/Pz5QzeLkgxB3pOWG9PBDZl63l9hiRcqGQ8nJcjM7njV+TeX/wZ2yJ&#10;31AWLV1BrC+mHyxGoL0+eOJTMjwAspmssl21AdGHkDS92n9XbuQOODb2VWuAsYl0Srp4kNWztDWm&#10;RN63zvKmnJeTaviVeHTNWNAFcAa+z8CTkcU4bmxm0tFxyaGH53HQmx2yvVQ5HoZiHXZz5r88O+jH&#10;5cXM730GYo9MFF0Y9dAxHtAj80E/sDEkxJSRk0FMBetqUYrtwrconZ5fS+4B+TawZh6zSpX5v5bO&#10;LaGKo3WIvia6wT0UGRXA9PeUDrNiK/Jz+vt8Qy7NZGNp5srAKgzcrOsF2x7xfNsQYsH28oLreoGB&#10;w+ovWP2C1XtsO/vgFfKuzyUi58CSbkLnm11NqWWBGuPSBcka9tGVoUG8JI2yyGqUmmavk3Pizw8M&#10;ooiVQKnbWlPB1RY+vN83/OWHv+DTp08deKgbzXW51s9UpJXGFDjviGkbIi5+xR4K/vn3v8Of3/+C&#10;e/yID2HHbgvcupAncrHIEVhXDxRgjwk5Au9f7ni8WHx13/D9t29Q7hEmA3ELSNZh23Jl0KWS4BeP&#10;+7YhhIB1XZQXXwverqGdEPVUIjYJqwFyoQaC2H0e95gB63C73+GXK6xPsG6HMcCWgQf/FmtKuIU7&#10;vLFY/FLD7JrvOyrDZNzgz5g851YRPVu9Phv8+f091rlsxjUALuDmGWNzZDcQE+5BsTnLtLkZz7Yy&#10;AcrHRanUWmHzaxbNzM7utYyL2fLhjIU/Lm1HSxszZL7Mzg8NatRBa2hmxwWHPE/aUmVks2hZbFXH&#10;qQY1ypAUUmXnyu/d971+Lvu+d9dNAPyYIhEGckFIscp0pb8Q1VxVGUQK/zPG1QVnDLn65Geu3T+9&#10;/xtgyLMWhmqmZEqszBotHNRXckGMmViRtqm3xP9YmCHFUehRNg4pE6udAGFSjxkDCijV5AlD/sON&#10;7GCUorApkCw/R9qGhVo1ChcnEL35/5bawxnFQjYdeaOBoIoda6CYyO2e0M+5X3ztJZ1iOzZgtYWJ&#10;eb/w83EMvH6N+Tv7pz2f9jR8eOzXJAxZPz9jdhH9WAo2N7y4yCn/XRKCXpDpGqDzdc761Trg6EFX&#10;9d1iBzH+bsr+mdXO44LkuEw1FWiW7Ao3vC5tCzGvl+iUo5VBmErNP5Drq61ctPf9jN2le/zx62qt&#10;Y0WltefLzXFBMrNTGS0M9PvRoEQDIYhlHkPCtu3MkLcQIVvKEc4uNdOiZEUeQqmfl+RmOGeRczj0&#10;0dr2ojDrM2mwuVqhJKotw5lQQx0Z5BUVpJxXovCgzxfVw33MwJpZNgoDvw8YbvMLnfmxO7c1aG/Z&#10;xz3L8K9AGP2nrWDOoOrl2uaMa3Mb5n34bCE9Ms7788xwv22qH/fleqmyegJlHUzMx/D0lPBy+4Jf&#10;Pv6MH3/6Ac/Pv+Dzt9/h97//R7ZQyaykaspG+mwIdOh7ANT+WZ64dV3hvIctQNr27v0elCjDDtBZ&#10;X5978a5elhUhBlYyWOmu6f0bwKDZX+QCeGe7rI0cI3KIMOJhDXTgm1iikkq68DxV4C8L3JIBQ/PR&#10;y8sN7//2Hr/57js8Pl7ZUsxBcvk6awQDGA6lb+p/WuYUDkGfq7fMJJy+dDYudZ6SmtvJyksNrS8D&#10;JgIY/J//x/+FH374kXe+NIMQk3PBsq4oAFsdWTi/UqZVyURkyseA0xACjHdd75Vz6bL5OmWnWqhp&#10;IG+cGUeVqZ7XtV+7XpqOFhILB0ev64qnpye8vLxg8R4ODbiNMcKrMGchSz0+PmDxK/eRZEGlbXGa&#10;3dkruYCWFkN+8V3OiyiIK2gaS60vpruBUJ9BWfTEGJRKj+1ZxW6JMy7ovsiHLJnxjNXzxyxncCRB&#10;SR7BbPE/83gfLXVSTIgpdKA5xD7RMDHMWRjrauYJ2SmmjoD68vKCB85oGJW1Z0SpsQbqBaG2G9bv&#10;Vdwy5nNO6WY8rRgeexBdv8W+SSuqNRFT93u6FxObwb73MEe7bcv2vKyc65UkWQWJhzqvCDFvRgYe&#10;7bZHMud4junZSpYBTRUoCpRWDwU3OsPp9NmsiRMjpjnWg3HOp/4rV/LRSLDWmOdMdTtzH9Hs99FD&#10;nxTE7R7BYC8mz8a+73i+veDNm4R1eUDKFsb4aosVY0aGgfMLMudpGlOm2aAjoeRXY96XycUwhlkh&#10;KhRStvduwvbWAIn8I5Jiz2mVpaAediKjTVlbCHDglWQBy4dh1Ou0prLjMm9AibnbhpPxJh/B5xlj&#10;cmbJUN9b5+/KICL/XtQGD1UuKb6KGugY5WXHxO1jsOi4odJMfe1pP24vx0P07BA7s6HQQ5ccsmOh&#10;fc2DcgSGXmPV9ooGcwD4daNwBk6dfa5UsFYUU4iZwo30mzcP2AP73TnygZRiJXISayxZGaTSAoUK&#10;26wYg+LmqeVHcHzuqa3llXrQoiasyUfLBJibpW+PntGtkMZJeHCZMCZN/ZNYS7k20jkn8kw3DvuW&#10;8PKy492br/D5yzOscbiuF6zLgi3cARAAk0ELsIgEBw5Fg7BmSA6eOfhRs7XtLGRGrpuaJmrRha0B&#10;jQAD1kpRQzuBUi2QqKtr4S05F6Sw4dPHj/jhzz/AGItlXdqWmJ/3y+UCywFkKUVYVnKQx7/H/bbB&#10;Wwt3Kbh4h5gi/vd/+We8hD/i/uELvsQEOEthlsYSkJ9B1y1mbCXjUwz4sO/4sC24h4xHWDw8PJIb&#10;qzHw1uP2ckdMGckkFO8qyOGsQ8mlBtWJbD4FGlxiTEghcjAbXedsiIXinAOcR0gZ9wxkXnbtMcKG&#10;nRj7lvIBAgKiSUjIWN0Kt5DPscwDWSwadE1QZ4j40PXqFLwqtxzPGTtj+TBwpUciYZ1hpuBQA23H&#10;8pL7hgFeY1uIpneebVFsXRQba2CKWg4ZvdTFQW001rPRjmymFptZ1whwfFYHdS5AUc/ZlLHbsZaN&#10;YhyisxA5DECmAcMUgNXXQgKVjsB/CAGXy8q+xm5gRLhehcXhe9Xez5hqu1RQ4IxDjpl7DWJtp0R+&#10;pN6Tr2mKCc473LcN275BtDgpJfztb79wOLWrYW9QKgCpNSVTZgV5Tlvc7/fKsCwA3r77BqB9K9dg&#10;WqbtISMXg5IoAFbAdOcs1svaGsYUZCasQxNBH3TuZMWgR6EzKJfmw+qYJU99URsgW3NKddLWUGlU&#10;Bpm1Duu6ckNPSikU6WfmjJFxcNCBrTU8sN7DlpmQZqqMpPA5spVIEtyqFCyjlZUxZRqk9doyb3y2&#10;iKXjVODp7Dkqx8BaGczQAqs7CbSxlcGWkwRoyiIiT9WOs14phKCW06VjWp2RMHIuHRAPsdhRS5aD&#10;arU+87Yu8CVgcqb8lOU+5cwYBsjI6qDPzEHHtJSlUa9qaArAETB2ttSgPOfoPLXsOzyC481T2xxs&#10;CsWfuDLFUmoWKwsNcuPCeLQDm/mV9uqHVKXXAjAJ+04rhvvAOclwIAurjGZJwisQGOPYdsXVIRts&#10;zRRCwMPDAytlcjt/s56fQLNXiUjF1GD1CqhU/30mTMWMYnurAr1UEZWAMRHOWYSws1dtarqhgXA0&#10;giWyoFvXpc5KBJhowMhViwbnUEEMsaTJTGiRmY9UH2A28wgQmaoUKgoYNibD1RBbqQXNVmhcBIwM&#10;0MMih4H/xXus3sMgI+UAYz1KsSosFUrl0S++L+tKZJ2cYEzCt99+jX/6p/+Cr999hcVfsW0RgZfS&#10;zTZAzkzqUzKHoUtvjUGRq5nkWuWh5/VZSKSEK4vaXuzEql1pyTCF7OJyAowzzGJWz7WcqQDfa4CB&#10;xbKuCPtG6rdqcdqWsSmnagtkAcINUoaBh7dASgS8hRiwh4Dvv/8N3rx5ouwBNHuNXNlCDUhv7yWr&#10;63ZcsmqQR4Pu0l/Kv85ZhThzlkrtiZQNDOUeeDhr4eyCP/77f+DPf/kLrHuAW+hz9N7Cr8Q8zwUE&#10;bns6G+WMtHah3iQEIPUzpVGKSG27K/gJMe2VIrn098NBQcWfjRyFxEzva4/UOMEwtHpb7nVtWSjX&#10;fVkWeL8gl1xBVG0ZUudkBuqJ6a76V34vVONcPZd7m+RSZ3wzzuDiNGFzJWNKP0o9XkIMO7+fUhcz&#10;pTDz1xrc7nfAGDw+US6FlaW1znYa2PCdpSjbhJX6vLal48j+nmE4Wt1QJpkL46J7XA4YPseFgUV1&#10;f+HlslcKDrkupVOnjaTPagPEKoUuZw9zm+RD8C0vqJPMCgfHDMxZ8TTwwBrUJb2ENRPOSP/LWXpt&#10;WQXp6nt1himN6pO6IOEwb20fqsHqdVlxZ0eLjuzBi0O5jpfLpeJuZ1mRTR2k80LQZW5qUosoyC8c&#10;wCqKEZmFrGmL/crOt2S5J3bTspjWfX5KLXdUesNmsdfbmWqLKp3zINhxjPQarTUDeaW33dZkm6O9&#10;K6ot7rgQk3635MwuEvKMi00zPZ5v3rzFy8sNAAH0nz8/o+QXPD69xfXhCcu6IrMFtPWODZvTMPPM&#10;FEC/sud9mXiK14PTGjUEFL457YFFMfOv7RigsuWoRdFUULxnK5YKQMHIhWns0CJbdGNgvMg041Qa&#10;MUo0ZhvLfvtjp0wbYYLU95VF3G7boqGI8DUdGAyj99aZ3PKMMTmyIfTmWwcuzopL16ifAN0jWD6q&#10;JmbSmPE9zsDrsUCPYNEZC7Q9gObUYmZWtGchvKUQu5LCBkm+9nJ7xnf+G4QUAWeRIoVtlsxSeFad&#10;SKPvrEUMuYbTFi3hHZhM4/uia2+7z/xoa4O65aV/x8yWSWr3DIQYB8xRYuzlGcpib5GO90Bl2ZSu&#10;MHvnyPcrBjhX4JCx32949/Ytvv72K/zlhz8RMzTTc1lQsOcdPltse8EWgJjAbMmVQhpjAZzhIcnW&#10;Q5Zzu9mm4Rh8nMWPmdYoFSzNJbEll1q+8DMJCbzlslND+wpg5eBIxIT9z//8K758+cIsIbLNEE/g&#10;ZfFkjQFQA+cpyBEpw3LIGAHmFjsfWN5E/MPXX+Hj73+LDy8bUswImYLuykKRuzFmeESUFBFiwh0G&#10;n/eAWy4wC22h16cnhJKx3SMu1wueP99w33bg4REpRuQUsS4LwFYe0ih6ls3GxD6oKcKwv20sEmhC&#10;cu6SMtIekZ3BXoD9vsF6j5gT9rgjph3GObiyoCAh24CCByQAJpXeu5UB79Z4ZWBgcI7STH3v6g37&#10;uPTUy4Dx/tBZLBjr0JDTMtYruo4Jy9IWaIKT6OctxFB9mzMzlar1FLPDkPLUZ3smPz4LUx2t1aTh&#10;MCcsem1d0a4x6llagfuBiXBcqrrq8dysTkz98/C6FOCvgX/LjTIUaAgQM1BY1ikXLMvgZFpjAAAg&#10;AElEQVSFJceZBwEBNhqraQ+hDpuoyjZqIgPLFksm+X3YIoDGKIoxssx6b2A8g9X3+4bIMv5SqL6Q&#10;H3xjZ2zbzswp6gH8uqAYg2It/OXKfqfM2rNNLrx4PqNLxmW9VjYGSmOBWmuRU0ROfH9IjXK9BZDl&#10;vogvp+pvHDMgU8fuK6BFCgHxVjGoZUndn/utiQec0+AnuoC9dsbNraha75Dq92ogtUzUlzK82tL3&#10;i7Iss87WgbsBCqZmopwxqDAlo4wECQmtitXLUgInjbKFHHssW1k7aZqbAFOqgkEWZzmNWTr4X8us&#10;yEAaVUm8MESZ2GNNVHWyUHh9OdiIE3KE1oDigWlGyrpmeyLHd0b/u3Wg8LJ4xBiqHWFTVRS1RO/P&#10;BZKUl8qOtY4UJwWlCutazWv+wtrWq90TmQgcJSEjN4uXnLGo80WD6x3ok/PB6rIHUeS+oedt2+6I&#10;0R58V/UAm1KZMFqzCmBLzGY3HBJbquLFWQN4cCB2QsnsmZMlz4ntWHQAtZO8oeF5LIpFl0JlbxfQ&#10;2S11pCT+/YksJK31cK5Uttxs0TyeMb0SCypY0tXMBLpWbRmje1qy+XMVXHXedYNsB7pmpTphmkcN&#10;sqete617y8p+yiCFwYwwNfMv7+cnOpMWv2DxHtYVGJthTKZMgcwJTM7CFFtJbAJwWj6vJL9oXRZ8&#10;980/4fvffI/FL7jddsQQqTYqkEZ8upE5TyjTeWqsQY4ECo3B8G0Rlw6syBnop5c4bWFPs0VKkecD&#10;RyQPV6jvzpkBIdVvKLCLWn7F7M4UsArFRhXQqJRmIWqdbTabucD6C6yzCCnAloRPnz4jpYTf/fZ7&#10;fP3uHVbvaw9M1kIVrz6wU+lei1VV3yubhERoa+1t5D7FLzIWLQyRWaXoCSelFPhlgYVBjgn/8Zcf&#10;8If/+98As8AtK5yz8G5RCpvM7PuLygIDhTTDIHO/MmIFuZQu20af0daRfVSMUZGhOA9nsLmQ5QyB&#10;86KCctWhYcRe9n2vFjhyXfd9r/W12YeVaqMo6owYY7U0lR5Oz80y69Qg7RQJKypEEDCVAWE6gFf6&#10;CLkmch8uywJnWrYHqTsDys7LazikSCS4xmInBUtJmWx0S0aJ1BOgAOtyRSqkkADnUaRcqj3P0Su9&#10;EeiWxfcZEoXmVXMSljyeUwdrGXUtdQbZaEG9ritioHsjpgDHMyTVD3/Ad2Ik5bdmyItLhixavafF&#10;tFW9aVH5aD2ZSDCt3s5nDwEwudpG1UWNwr/0bFU9843Mn3wNc/t93ntSqLJtd1buBuNidrYs0YQs&#10;DVAbtlwruUwDoEsuh57YGIPr9QpTmvOFPDfCup8x2MnyBRXET4nuZcFDtb3OaNXa6p2mh+AQtFsK&#10;4wYGNTdLC4nkeXbOMNkzVxKDnnkFqB/dSEa7OHkeS8nT3Aytxm3KAHNwchE7HbkX6uspRalKk1oQ&#10;tGWZ9wtCCHj37iv4ZcVbY5FiQggJy3qhfkxsDyseG5i0ahnwjwfrcplZf1XwXjfO2k9oBE07L7Vy&#10;DAOc2aBoNv5ZMvZMCqwfjpl/72wIaQ9FGwqI4eamP398PaO35yypWg5Eo7bRx0R5M/2/8XqPg+cI&#10;ZI+Nhf5HP5hnPlSj59Rr9gmzhYH8OTbm4/JhVFyMoP848Myu/3GzeM44PbOKGO+RbdtYyl0q6JMz&#10;bfVLzrheLwjbhlSXMll5vBGgUdT7kAOhyYPipIE7yoO1t7xh1qgdQDQ9IPee9/MMg9nnMYZg6syE&#10;sQEalQASeKUD8rynQaTkRO/VtIN6vVwqe+h+37BvESEUlOKQYsFL2rGuET/+9T1uLxFvfvMWKBY5&#10;FSQOehRQ3VrL7jaFwUUzt74S2WLO1Qan3Rtpctjm/icV9YwXAImkT8YUPG8v+Pf/+J81hHZdVw6E&#10;cygl4XK54OnpiYYyBv9KMTVMMscICwOTC8JGG+/LsgAp4fdfv8U/ffsO9x9/xqc9EHN427AYi2SA&#10;PVCde3h4QIk7UqQB/HK5Ir48w68exdAiJe4BYd+RQoJ/tNhvd4Rtr5+hU9LjUoAcEy7WIllLIS6G&#10;vW1LRokJl+UK6xdsaUdJFn65wlhiO8MCMSR4T4Bf3O6ALYj+goSEgkRezmqzLgfgmY3LDLAe69RY&#10;K0b7ApwoUWYL0LNl6XlzhunCsPua3KScMxuq2VkzLpV1zdPKo5mnaq2N6kyoNjJDiFX3vbXBaQqT&#10;wgEQukb39Zi+ngAyas6dtwh7mrN2J0E8NHgDJpuq/hKPeOqoSXqIQmqQEIjFaaxFzAHWOMAa3PdN&#10;PPrqYkQkypTF0l77tgW2Rkt1sKOfHSoLRZhqgRlbKRWsy4XPUn2eyEFt8O7dA9la8TPdGB62Lnq0&#10;z6KWbErjONoPzdjimu14pqQYF9PCjD7atPU+nsLkyQzqjMq/2f05C/s6A+T079OWKyOrStjdx1Dt&#10;rGwrcAgrHM++o4rs2BfqYY4sxdb6v8WmSoYcGZqBCTnAMCHD1P0ysWmhlETVP1P9XmMhVEyxy7EW&#10;pxYiI8lCg2ijus6a15WGmhAzXmstmZfai3IO6s+uac4ZxtlpGN54b0idNMZ2gMFofzj2fzN5dHvd&#10;Fqa0HCdigMfu7NFWNjHGuvDRykNZfL1W64+DoTn5vMS2a1NWUVDql5avIYOkMOP64HPT9b7aU7r2&#10;2tYhg2zvhL1vrAFyU2I1AMAqCwnutdW51eqEwbbtKLywyQwGSMC39gEfyTjjrDILajtjsI/3TVt2&#10;SM6ErWzeukgKxGj1zsMaWuAit/C1WodLW5LqfvjMflKTBCTrq9q5DvZvuh5VUkIscIvHcr3ALguM&#10;yVisY2s36htNVRcXNWc0woHYJexbwGV9wDff/AbXywP32nutN9LXO+dqGGZMdP4JGa+k3KlYx8D5&#10;mY/xmIcwm9/0syUZMhpwGhXgZ5YLElos2XdNmRiRi4TQt/BwWZB3qiO2i0mRvP4TMiKAfduQU0aK&#10;Cd98/Q7Oew6EJlWpqE1mtmemGmsWpLijCXkFCCeAqJK2at9YBhviNocjg+2uyMYpFTq7by83/M9/&#10;/3f88JefUIyD8Z4s/ThAnmxsfAU0t20/2NgK6DyqVGfWZQ3gtJ2aS8+QOnRyPHOFmU0L6SNJUmcN&#10;yc+QXkifZTrUUp55+d3WklpSs+81FqT93Zuqz3X1rNWmclCpyffKgqg/s9p9Vs9Q24K9W61os7BT&#10;ti6FFdoA4N3KtV4S2uafjT5nKJvOTrIMc7WqGUmh2hZnRuLriXx+ks/h60KnkvAK5WZY9vk3w/M7&#10;AtzypywTjcrGcJOF4Pk1yCglwdqGQzprUKonefq7weEzi7uzzJJuiTLUu6kV6oRw1rGs5WcbslzR&#10;PY+cq6f2LwWdZbi2Bx+zfdpnSmAx9TdkJ2Z5IaefvxEn1fd9d56Pwc4ld+Sese/WRO/xXJf77cy2&#10;aXYWV4wsplMCM5TLglalzDBWTWjrX78sOtJhfqLnH3h4uMAvVM/utx0xFoRYcN8C/Opg3LhMKfxZ&#10;NLWRti2UGfxXt82ZbTi0vH/04BRZwhgqoCU4bUMX2fdeWRJMQNiZf+DYPM98FLX0yhjdIJpBX4BD&#10;qF3fwPYPrg55mYFF49IgqcNAb7hmQLX+3eN70t87Lgj0n7OgvvEmPlsOjJ/RGcDepNu9xGrmqTY2&#10;d+PgdcYWnRdac1j8nKkLZoOXNBHC2Db1dcWOORh5m+6cqfZNItOMIRBLOUZl5aDZaerAtK2ZO6oU&#10;2uAo/qFpEsDVM7TYSmJoPGb+ruPmUnsL6tT64wF2XOZIqInIoGVwyZkk7CkRw2bfdtxud2LTckiN&#10;9x7RADkGXK+PgCn45cNHfPnygu9/8y2xE6CCRkBDZ0KEK+yVLpOukvbWhYX4S5b+njHTwTtXJqL0&#10;1DIY66YMJSGVhD//x78jho0AuVLYGsnCkrM0rusFjw9XVax5qEx0b4iEVF5PTgnJGFycxTcPC/7l&#10;97/Bl+2O8OEz7uyNuL1kvHl8rCyRdV2IjR8CYqC71nKIzHq9YLEGKUTELSJHYniXGHk3xU2w8iml&#10;IEvg/vwM3G+4XDxMNthzpEPaZGJyOfIeNc6yr2ZAzAEr2+/kXGBLQY4BuKwIeUcwAdkmOA+YYpj1&#10;4jqLsRnwNwNpzsDAEdifWWPMwopea9jGWqO91EfLqdHWa/SP1MCKHlxmNVfXz/HMmTHitPRYe1PK&#10;vwvMnoF6beMzXk2lqtUAEXBpmVgOCxVhcxTOiqD+yKJkkqUvi4f3OjzJTZn/8ttJh5MRolgF0b25&#10;sY2TRWEAi8Co+74hhJ2ZXQZAC5dMOTNLvjHqY0ws0mnNHoHDFI4NS/d0SBkZHoDFZVlhHQ0p18vC&#10;zZSt10QWl80bnJ7/y+Wh2YUoyy6gND/fgWygFX3CvJ95Mo/N55lF2jHwuQdIx3NaN766lxtzBmYk&#10;iZnq7SxDYfSxlII7yl7FoqGy7ZW/pLHENE2pKYfOAkfHfIXZgm7mEztKb/s6kob3WKonaSlHMFkz&#10;L42zB1svqhMYBhp0tjIj0DIOg7rWHFUu53ZjwuAd7ahmvVLm0M6RZao/v16u3IYuy/YTBbQkdqbJ&#10;xD2DTcjNqu56vdZZYFzUjiG2Z8QhUT1Y4+o5n1Jfi+UZzrkgBFmM+u6ajAPk2C+9NheN/bfupXRm&#10;1Ay8lPcvX6dZdaOFUs5yz411lT+3bNhmEByUOQvXzaweafUmIXbe1kWpXjIIuCJbMlreFjBgbkn5&#10;ZLOtQ+5rC8mZJ+8I6I8kJt2vit2j9PFdOC6TbaJ4+c+W99yvj/fzjLAkn8XoeasV2bO5p77XXLBK&#10;CLm12EuGywUXRx0k2XGgWgMJUEhs5sSexrnWiBACvvvut3h6elsX0UTouJBKEOXIXGQ7mZwDA3Bk&#10;05ZPyFYzctn4/kbiUGW1qnN4rLcjAUP/LKvIJc0yswdwmjWLLL4UKUmrCEshFYYBUhEllgFKxr5v&#10;eL79J17uN4T0e3z33bfVpokWZ1FZJfRkrLaIrS73lRVsahRgrGziDKMjrlEqQ5Xqnyg9yGZEchYs&#10;Pn34gD/8j3/Fl+cbrF9R4GA8scAlIJWCqG2XnyDAONk9RSIT2t6Dejz3nPKEHwlj0gPIMtE529Vp&#10;8eAWEoSuZWM2k9wLcr53izkG4UUNqYFEnS8m3yOEg9GrWz+Py7LUujcCuM42QkQIoQP2BbhvIfN5&#10;ABRzXRyKlZZeLmhAVQBweh8XXNcLL1QqtalTBs2sB+siwy5NhSJBxpPgVd0bzBaQh+wK9Xolr0RI&#10;J/X84zMJIOXAuq6kTo1id2umbg0an5HAWrF9CSEgxzQlYOqzluYd1J9BLbWv7U7LHCzTpX61RdPZ&#10;DbyGkzDzkknJabgfMdK/kDSoWzyN/fQYSivXTTIbtO2vZHeOQL+cE1o9W+e0XGo4+NhvzWbddg+6&#10;zsarzorOwqRU+0TKr2ph1Hpe64Br9V7J7nypRAmN88361nZWm0PtEc/+0c5pJETMFi7jfE7e/JYX&#10;sMf+o5E8yjQAWogT3rtDr6KzlcjGjlQA3lyx7xkhGSyXB2xbrCHw9D0O1vpTn/tmF/Urg/fywGnQ&#10;9QBM85saQwBmQ5Q+2DsLF5Dvq1EAnbUWseSp/GcMNhsB/Vk45wyQgJKDaOBEZDnj4JqHMJHx9QhI&#10;V1BqcJlRRWZs9Gfg+VjI9N+jKqKjz/3Iipox+M8WI2fA1xkjdmzg5Jo454i9zg+mSOReKzhnLLEZ&#10;Q3WWZj8D+M5YgPJ9LbSTDmNiX14IWE2pSrdCCFjcyvK5gmQz2S/o4iKNoUH1s9ZLnnHpNKZ9a+Bt&#10;/PxHedVoe1Qm9krjtnIW0iGH9Cj7nQ2mmnnQGO3A/X7v7Bo0m/Hjx094fHwD7xaWHhPrfssBfqHF&#10;yO224cvzC10rC7jFIIDYv856tnqJsA7VExJD0E0LYjRMmW/egc2SS21j0b6ewpxQ5eadTQQzY376&#10;8Uf84Q9/wLosWJcFxrYBJXGg5eW6ko90Ai6XK4zOeQAqA1o3UTlnxHzH9XLFb796wn/7h+/wvG34&#10;y+cXlFhgFoN1odClmDMQyCLDOvFhJjbZ5XLBen1AenkBCrDd7yiJ/FpX7+AXRwFk3nWHsFhf3J9f&#10;sIQN6+OK++0FpvDgbR15Ce4FZfUwyyOKtUgsNQwpAduGAvLwv3rPwUtALBGhBMQScTG+Y0RpkG1s&#10;7EfAenyG5ZwZD/+xbp6xxcafPQsO1M+AbtZmtjU63Ed7OuoarTftmok3Npr6evw9CexYq6211Z5g&#10;DF8UpZm1AnjYKmcXf8p912FK+rzV/rtNqRZiQM7kpxq5+Y4h1sDDnBI8exoKYOucJ/ZmKYgpMDvX&#10;MIgWse9b19i9vNyq13CMiQJcY8Qedni/YPErg/ektLHsm+68J+s648XBmEOTS7U8KoWkvsvSK8jo&#10;flrgpN6Yopa5ToUnsQc1TOejLaxQ8mn28N4dmIzjZ0j3QTwstGaf8Zl13plS5GzQ0Cy1fsnbs+L1&#10;eT0D6uf3pT3Y6h3Z+3N7wjHroQ77zrPPDttblazY6z2RYRbcPAYszyz5RsZU87sca1EhX2Fe3ujg&#10;Y+19L/7aYvcwntvCVhmZyCMppnlu+y500BgL7ywSyhTcnWbDGBwYdjMryL5HbKQRAVV0PyDEHWGq&#10;0nNi6muVnnUEBTtAPpcOPBcP2rE3GTM5RjBQgHlnMr+G9uzpGWUGJPcqhha0p58xqa/a71Yrd7Ud&#10;T1vUthoC2EOgd86ZQIMkoFeo7OlciB2MmnHUwMoUSyejb30l2XUKiE5DqEEs/WuuQce27xnXlQBg&#10;UUTQUi3yAsfWAMhcGvsRjittLhWAdn7pasmMza4/R/2sWeXFLb3Ssix1nqBryF6yCiQbz0rvfRfS&#10;2vW15bgUfU35fEaQGntzbeknrOCYIi6XBZeLx3JZEEvC4hZYu1RbxZgTHJZqowIr9o+23pNyz7x9&#10;+wRrvwKyBA1H4AHY73cUZvKK53cIQEoeHE9XAUJRvOml8cz29AwAHIl5un4KmCoArlxTTSAYZ4/a&#10;19XwZg6Tzblmxd1uN6QUcb1eEFOsYE1mxjvYtrfwclU8zhEpj8tYgxB2wDiEEPHzzx8RU8J93/G7&#10;332Hd2/eUN1MGSHlQx5Zqw2xy+GovSUUycO1bKP+mc+KFSq2nhYxZ1pQF+Dzpy/413/7Iz59fkYq&#10;Fk7OHYCeZ78wUczA2qVms1Rmriz4mDFNBIuE/U6e1vpz0AHQza4md32Rzsjzvr0XDUyOeU2zvlvu&#10;GbHJ6PAirmPyu3SNltBluRfFcmdUL+reod7H4oYwAImFrX4K36dktWRq7mJ/prRzrOFBdljegdWW&#10;pls06Ofq8fGRFzb0+6PkqxSQBVwu0/5lfGbOArNHsqRgWOOSdBbKKtdS3q/ULm0rJDUDoNm/KDb4&#10;SCQSFRcRaWKHIerQUl1nzpRs9P7SwOyPNVfSGEcLeyVwEQ6F4DOUz9nTG2ZkR1GvjRjnWPdHBjeG&#10;jIQxlJTsfbjnzqWzjNKz4+xnjirG0ZpvxGtGRZ4mcInd+TgLy7WZKas0IUT3SilGpLB3i8F2PvfY&#10;VuuHzCn5ge4Ro6xpzWFOL+W4fCwDoVOA+zHovl9wHAkgYnmrCek6i4hyMiKs81gWR+G9pSBaok2E&#10;eyQMyjUMe/ELYBwsyquW5DmnXz+wVssXRva53q7qRuwMnNYhqjNm4YzZnVEOcm8NrM/CC4Wxctwu&#10;NmZvf6GOvk99sJ47ZYLq4jkW7FGSdiazGQfMcWAYpfaacS5N4iijnTWss9DU2Ws486Efv3/W4GkQ&#10;qjLY1aE3+51nio8ZiDfzxp2939m9N7I/BLCA+pxDCLRwuHhcLheEPXASPPnTJWGrZkNqXMWssJRK&#10;3AEmwgzFCYtlPEjP0sG7rxGZHTOIajjlsLEek9S1TY7IgkZ5+oyJf8aEts4ihcDDQq7DAAqBed5Z&#10;PDw8Yds27HtAKmB2rmWbmoLn5ztFxRraANsUWaWSmzdyNdpGlRcel1C5gkJtg5y7wBex3jEtHbvz&#10;9deDTE7ESPvhh7/AGUPAfQdUaVknM3QsNdHWCpstAyhTwEsUCyZGPFiD//L1V9j+MePLf/9XfOEw&#10;JQFLxNd88R6LBy5XAmpNLnjz5h0ent7h+eMnLBy6+XK/4UHVW+8W4hqw31tMCTkl2Psd+/2GFQUv&#10;txdaXAXy/vUgP2VrLZIFHt4+YfnmHeznn1BiIDk6y+0X68hbvBRcvIfJBalk7DnB2wxbVD1hz7cR&#10;aD47kGds/LGGaP/LseEeLdnG7feZVdeZdcjYzEndGMOg9GuW84MY6WaqRJPPWsuER4mk/NzL5YL7&#10;/V7ZFAJsyHsSX0lhfJJCInYgALGNCrxfBlaWHfwDoa5v4DO0cNhsQowBi/PIpWDfAi8Uge22UZ5I&#10;ipypkLm527Az00mAu8RGsyEEFAMF+FFoGzGYHRJnNiARiAXjAAbtc6bQ8bSnOnyUXA7DtzEyPJeu&#10;cZJa0H++UAzL5iEpgbGUG5BrwygsVq3qOwMK9f2ne6zZIulsiXtgVXdLhN5DfdZTHBf7GOx/zHRp&#10;oHsjzUjWgeazxlmuo2ZBySKZnt3GaumCzWThKO/PmE4xN7N5O1viv9Z3HGvEUelpbDkMqmP/K0ss&#10;ay2Mp6X1uMRwzlZrp9Y35cPyjfxk6bn1fhkIDWzS3H2O/D5hDrY6tPAopzLxmSUO+aLnWlPkHwqL&#10;RQ2bpRplq52JDqfWAN5Yj8XiMcdIHs0cqFxyweI8BYcNwOzYV3cEiVw4xLVXlcBkpFR6j1N+j5r5&#10;RUCDZ5l5OgCTwmjV70nX56P9SrPG0b1A3zOTj7bOzwohcLCxU8uXZvWg2asd25CtxCoYYKhD9QrI&#10;Ge2rao6YWAaq+0AsyNZlZdCysPJIrm1hn9dCYb9scyiWlBIaa4ytC5mSMwpnALXWrlQvcTmLbOot&#10;k1rP0Icg7vveAcEyD4kFhyzX9X2+sDf2KLvXHua6nvTfTz1e8y4HL8f7nqCGKZeImBOe1gfQ4QUY&#10;uwLeIfMM0gVDco0U3+V2zU313k85wBRbFcCXy4Kw35FDQkii8KCZ1/kC48j+rXAQacmmAgaz+0iT&#10;wmR+08C99iQ/s57VAO1IWBhrdgUOh5mxqS0WXK9XlAJcrlfEuGPfN9y3G8BWM+Jbfd82LE5UK7bO&#10;ziEGWLcA1sJlqmG/fPxCeVK3G/7xH36Pb7/+Go8Pj7iHHSlFhBC72ipxUHQLlua7z6HSROCjzK4W&#10;vG0HvWOGMxawHtY46mmsxR4ifvnwEX/+8w94vm0IxSJRTArW1cM7OveQM9b1sc58ubCFqlhblEyq&#10;g5RY2ZE7FvCoypfnq2Ua9sQSrRqV0GL9XAneIksbTarT9bmRnlL9XWJ9M5t/BUCWnkC7D+gFnbaW&#10;HM8XsSDSdiD0Ne01WNc+o6K8x/WyebT5pT7S14DatvTrz7yg8khCCCipLYEM2oIHpfmT51wOJKVt&#10;2w42KzMC5wj2yvVxg2JxZms5qi5HCxS6F5a6kJYZeIYn0RKpdGQtbdVSeyznSE0eae43aJ+vkACI&#10;/HO0AG12HQJ+KotWvrIGXBsqyRIVvB7vqRFnkWsr1mOvOWd0eI/6urpQMmx3xRbEWfWPR9uWMiXt&#10;6HlBgtzHJcFIHJ191md2hHJ9Dr9TlAgGVWFzu90Aa7D6vtfX2KvGg7XThL6n+jrfXB9aD2Lr3+k+&#10;igccb1RsiEPEzKK9c1cwRxvvVrP77FD62QDgeMbjWQYOKQWkEnkctbh4jxgi9wOO6/QRQxvr1RkW&#10;+v/J837G5NKSo3EolaFf2CIzFrAeHBa/VK9FzWKXENyZH/vMBmYcYMf3MGNZzB6WUeY5MjS1xGrm&#10;QTYOwGeMyllg0+x7jjdgz+Ae7Rxe84CfFdkxm0AP3aPXqt50zzZFo/R+ZMSOm96Rcac3r5rZNBve&#10;9Os585A+u0+66wli0RELNGDfQw2povAS6tjq7+FDK+wyzNpDodAgnHR+IzhDh2pf0MbCqQ/slBIP&#10;NxaZWSldEMvA4hsZjfJzxsNnVJOcqR3a/yawzDsPUwpSksAR+v3X6xUPDxcYA2KGr1cYEEvfLyti&#10;SDBuQQjA+/cfgcxsNpBXYipkqyFgmeM1ujV2aokkhbhuvIEBNDe1KLNde/OfNNROm2Gh5L3H8/Mz&#10;Pvz8Cx6uj8QCSuSL2eoMcL1eqjVGDaLJBbHEdg9OJIoxJVjnkUPCYgze+gX//P33eP6y4V//9h6f&#10;toDtfkMxTQa+GIPkChbveeBb8PDwhOvDEz4Xgz2QnU0INNhIA0xsSPJXLQZwMDA5Yb/fELcbzNJy&#10;AYwxcMax8oCCe8vqsb55wvLuHfztA2A29fyzVJkDMnNKFby6I8CXBavx6tqCAxpxaBTHpdeYLXKW&#10;ZaJryuhNKwFG1tiDlPTMMmNmfyBWBYCEAbVQLvHAFLaAMZbBrRa+peV2I6AsA9B4TTRwr1+7BiPk&#10;ud/3wPdoUt/HwxQ/E9LI0/ebrmmqfntmtLhptgrLYuvgRb/LYd8DbqlJpek6FdzvN7xsG7G/Usan&#10;T5/UkCNhR4XZ/CIDt/Drwt6aBX5ZkdlyyXsP72SRZeoC0FgalO3AvpTsmZk3tw5yanXW8b3MwLCz&#10;NUDPVr/Tdo3E5sUa1wJm+TN6eLie5i/MGac4tTkZM2PG5rvzO+96NXsArMdl9ijz1rYN43Cv+x55&#10;PXponi3fdb+kGednSsAazjg00zNbC1k+j8o1bSk1srtG7/8eqCoTf9uB1V5I8ize0zKcjQqDnpXV&#10;M5Ysn0UyuFth3xt0QdoNfKT8BakhWtFIAZCuV3+W3jRHy5zPzvOxN9PDJNVydEC7MOlkkBqXlrqX&#10;nSkPR2ucDmzhnkv6p/u2EWPNuhqKOLLzRibvwYccrW8aM3P0DNNfkzy1TNPAydnS47hgJq9uXf9F&#10;Im0Mg2+TjCpZCurnbttu9ZzTz2HLQqKB+HpZuN/JbKuCqops9ps1eqH1pJFVpaTn0iMAACAASURB&#10;VIp9u/ilLqsulxUpZUQOdIupVMV0MczKz0sNW7VGLeHRcirWy+VwDlcgmO87v9BcOM4/GiQf7TNH&#10;FYomZQkLVO7rzAqZeU+JA4Cmlx6yjGkLvtzZDOk65T2phwwKMfD4rCMgtnTgpLG2BbCrPiBGsmKh&#10;85tUakjUc+4hIqUdKdLXkTIuc09hQEnEEYZDVY219bqaodcaVZHjrKqZ2GPw88gaPQt3HlVI27bV&#10;hZjjeuzXpS4mwe/7cr0Qy9bSQncPO2e72IOlYDIZvvaCBvc715HFgXg2ju0rMj58/IIYdry8vOAf&#10;fvc7/Obbb/HwdIUxngkKvRqRArhzv+jR4JRANZYY1dqqEoaY9BIIabxDzAUvz1/w/ucP+PnDB4QQ&#10;se0JKQPL5QrP1pumAAv3RDkXts6ke+7h+oDAgd+jHZcoMw1aNtLMzrYRADG1CJOeQoPhNUS5cPh6&#10;zjRLWQrbdd4dcB/53TLbSj+r8Rbde+vnQxYQs1lfamG3LFCYlZxbjSyA6b2JIddPq+C0NZEsiWkm&#10;aOefZCjR81e6xXLtVyYL6YIMU3o158jkPiNWzGy8RhKkJkydqY3acj5OlnrS45YOiK1e6ANOBNNb&#10;gY3ZTaXQgj4PPVRKsQLmsgAXK7aRjd3mfFR1rMZONBP8jNA6zl4zK1atHNDz6uh/r79P7J6qCkup&#10;/kdcbOyHxhlhRuA5c1iYqcdGcspMAWdgyErtoLjlRYlpiyRjDB7fPNGZUl+DhIXng6f7iNXMLLXp&#10;UpspVtrjePOcq2ZDbQ7g/REzKJVgMvO81zXIK0a+dUYFctPcnAFYTxZCYOW5hFn3552p/VynOJZs&#10;x/814v3/G897dMEepcxvgpRy2yhOwEP6UNDJfusmtBQU0wqBfJxObWTHjXHOc5akDp7SG09jaFCq&#10;G7vJQNv5yqeMlBN5BSp5+czKZZR7zySBM0B+HE7PvARHS5+xCRrB7HFTPG6mdYDebLExMsR1sZot&#10;SGaFZwYYjIPbDNSYBbXMQhobA6coRiTU5587P1oB2A6AAW8Ub/cXWG9xDyTb9tYh8FbeFg61tY42&#10;9IaaMucWhBgJvhTmO/sqS2p6aVXkJLSLWOM6RGT0n9SM2lIKsikH9uNZmKEGo/VWuAd7dNGbWyM1&#10;uRM5UtPok/lwJoZcNsDDm0f8/rvf4ZcP75nxEQBPLhauFISwIUUK8tm2HX/96We87BHfPDzivt2I&#10;aVZKBbRyJqDbACi2wBZbGUWMmAuWNoAWaJ6mpXlSrk4NGKU1JeIPCyPMnx1//vN/4L7dasMoLAth&#10;WtG97OHsQp50fqGtPjdhZJ3VM1rrNtdalBSxLitSor8/rsA//+O3CCXiDz/8FSEDxi083CegEAiR&#10;wo71siKHDevlCnu5AnZBvu9ASQjbM9J+h7ULjDVYF2Y/8Kf4cFmAkPBy+4C0f0a2CzWNxqAYZseX&#10;AlgHby3c5Yp33/wWX6zH6h/w5rEglIiw7whxh3UWe04w+47iLLKzgFngzIqAAJMLXPEcDp1FDH6Q&#10;bM9sbzpLC7m22g8QmYMjC6wbQFaeeFrjpxoZ/llyYxS0w7UyNHi4FWULSgs8lW6DBmBiO4m0U7by&#10;Y/3vBiG5v0tufpeytIKle5GZiLlkxqoLEv8O8dksKHB2xcv93myLIoP7SABbSMQYsWCh8GcD3O47&#10;vL9gWa7EHMg7cgkIORGong1SDDAlwSJiDwG3+4acKZDLGk9h1CFW0CDGyIPnTp8N9wNWMYucs3h8&#10;fCI5IbXlKowuoUTgsl6A9YGZmqWyL8bhpNVxq4gAbWkq+QqyKD5KdZ06K0WZJxZd7IMJU71s+/OY&#10;l9getWEVeS/9DigCg+lC0kZ7lFJw8Ls/89OeqcvG0Kn2c3AqSx6/pzXFvWxVLK+I+b129h90bZVv&#10;rXMVnI4scU2suCDgNyrP8dwx6NoAFVFK88EURre1qD1mzhH7nniB6ae9y8hQe42N3zy65bM5snsI&#10;iGTgJ1s8LA9ISAgxHJZrubDXsWEwXVtROdus2lKiZ9uxjUeiGkYgiSjZzskSC/v+an/SelTz65Wc&#10;AMNKsFxBCzvNTdA9XrV/tAUxh8pSFDDpclk7lmy7T9ERDjSQPy6v2nUWhuzCoBADMba3dNhZLg/k&#10;6bAKAAm5Xk+ZWQj858yZCbtQ+yYb05ami13bdU+cx8FAVVFWY8JeN9ZW1q3ui8X6iBQXqR/M0YgJ&#10;KaYuqLNaOBby7179gm3bOGeE5yNLC0fHOU1g+x1vLTw/bzEG5JxgRBXI95czvr4PWfQ2T2ZhVed6&#10;VmYkZJNRMqkjnLF8BjsUS/lQ2REwiVxqIKG1jnssqoGOs0NCCEglTZcw67IgqZ6pLj/g4Jals9iA&#10;EQJHrCzaEAIHaBbcy71XkcvwDrIuKQqcYLegwyJNTXuqnzCKrMYgPoghGA15NS+rw//D2rs1S5Ic&#10;Z2JfXDKz6pyenhuGAJcgRVKmlWxlpme97P9/kUyrt12SEgFQAwww6J6+narKzLjowcMjPDwjG5Rp&#10;BjY2mJ5z6pIZGeH++XeZZgc3Wcx+QgwJ3lhMziKGVD24iaBiyMqz1CQ84rteFrzcPiGmgBxix9KP&#10;+463b3/CsiywzmJxS9mjbd0fUyqqtdTUyyGEavHY12K2ssr592MMXa/79PQ0tEHlHnBEEDrrnfnZ&#10;NqVfysbQvAFtWGLcVNWqsdRns5+QLheESEH2Mexk31fyqCKodrjHiH3fcL1ey75SzvvEwdQG7z/c&#10;cbs9cLutePfhE3753Tf45usv4a3Fcp0RQ0RMGX4C9h3YUsBe2P7M/IUxmHwJH0aqdXtMqZBbiu1O&#10;qQ+8v2DbI3780xu8+ek9bveVfMQj2S8sywWTJ1WjcRMwTbBugTNtSO35usRIGVzGVkUI1YCm5ovg&#10;AJrRtQjBCDUSKtmnJ9FN9ZyRSs9lWfDx40fKDysWwaa8jrEtCFsqk+S5K50YKpjqPEIOcPx9YupA&#10;dP3zkrwjgTHnPPa4070re279Dn6CRQOn930r1lIG0WRVk9DvOO8RYsC+7ZhiwJM1SCWzIIVY9+IQ&#10;AsxuYMRZzvZ6OZEtrE3o2PC3262oDE35m3GBchYJ21NpBabBfKkK5PpNE1U0ptaDw6yCYhkWfRZT&#10;rHMoAJ1IXcV9rJ6p2ueehkVEcEnFopjVgzw45H3TmAzv+2xJUr2A2Mslf6pTKHVD19xhk3JQPSLx&#10;arKCtIYakT95n3euV6mMhkhalVo/b6EdOe9wv98P9kpSmSKHaXJgJs8j2c9ITI/X+ohAwbtq4j26&#10;WK9xv5BNk+SNSL1cz12vV7L0E9ed/nalBzKnJOL+rJEkHXvA86QyugH/Isex2I61/okVGU7gfrnc&#10;u0lga6T8s8bAVUyTAf3+meKznoe4k7dwdiJlVtxJdWgcEoC4B6zbDu/nOoRj0k6vGCGcwVkLuFaT&#10;/KzgvZxQjuwHRh6tZwGzo2nSmf+5bL76Rjefhr3KZll+jnaQdT/WNSrywQ4hwApJk/aVP7NW0KDz&#10;mXfZSJqjfZXPPBe7ZvKEJSGnn/KfehqnAxJHU1dt43JmXSGvj5y4jaadvUrDDK/rKLCtb7Z79YRm&#10;cI0kr5qFyEHJzlr4yWGaPIx1uN8f+O67b2B3i614R0o2Ar2mg3UESFtrEba9Brs5R2y5PLQz0AFa&#10;pgAj/pDUPvLqkms05z6QOQ98azXAL6WN8vBgz/ezZ1TeeWpOi79Z2VBDiHDWwlmLN2/fwhg64GKO&#10;hSFDftUofqXLZcK6rfjw4QM+ffyI16+WMpG2yCZhF0CoEVInYuiICb4cYvGaO46E6iFDvoa5BXAW&#10;cIXYOxGE/2Z8eP8Of/zD7+EdmRSlGOGLJYZz9hjuM/njPYapVggasEgpEfNq35ESauH4PFv87Xdf&#10;4dPHj/j+3SekZS6NXaoBtffbowbfLt5huV7IXiBnpBiwbyuerhe87KkMjVy1nkDKCNuGtN5x//Qe&#10;3hqkEEpEaKa1G0gFMc0LnJvhn77E0/VLfAorXvlXeOwr7vuNwGHrEVLAuj6QbIaZyfd6tisSZmQs&#10;lY1mSi4BFbCmu09nSqBu3ynM9xh7P0AYObRDZff1BaqpoKE8BHpbKhyKpu4MMxYpkg0T+/Pxfd5j&#10;qg1DKq/Fkv5lWY4DUeMRIzVPcIbnSAVwisjJdLYixhqE1Pwj+Vm4XC7IKcH5oi6IsQwjUpXjo/iE&#10;324vyCmRjdUagXzHmx9/KsD2hnW747E9sG9Fbp0TYlgRw508L/2MnA3ev/+AGDPm6UJ7pmHbmoR5&#10;nhBDRIaBn6fqQ7ksMwXqRZITpriWJs91jGsevC7zXLxKU/Xs14o4M2CwaHa4lJr2YXnmkDVCDWtv&#10;UyCL+d7Wzh48IvVeLwP7zuyZRpZ2Q3VYPtqFaQZwH+R89DeV9n6jjJ1RHtBIUTdiuZ7518szs1dz&#10;uNMz8agsaOxoayEA1+k0RFfWMzpPQp6p7f71MllZU2grm/qatgd9m23OeZDYCHDg2q+3T8qnAwm2&#10;zmIVjczm4P1Q20BKST2/vs6IklLvujZSQvVmKHYoNjdgmW0UjtJldxjESguNEfterhtt8SJZbmey&#10;Yx0e3hrz4pErBq+aFXbY68t63WLorpvLHLDoOxA+pvLeyiufv+flckUS+7dW8Grwo5ezJ6CANrUZ&#10;F/tbzzxN1ed+mjzm2cOgDKasKeQHe7iO+hrnSAOJjNyzDVMUipfKf+jqM2tN12A32yZSVcr1QnYm&#10;VBtOxZrQel8BobOAd2YRO+dokILEnKw+w8BYZFssJjHK/cpKpj8OXtRMPynv18MzVoz3eUy8FxFQ&#10;7x35Y9ewQLDftqkjVOMs1XzFciiEHTFF3G43fP3113XdXC4X/OIXv8C+7xXYm2cxdCq2DQTipoMq&#10;KoRQvdA5bF72vLyeRipe7betB87afmVkRcWft7LvVb3Ma4mD6EkeGMo9pcBe60zJ37EVuGMwWtqR&#10;0blcMkSKbzNZ/dGZ+fbte7x58xN++9v/B7/65Xf4+7//Nb7+6jXmZapWRGFPuCwLvEuIkYZiCRRG&#10;nGOowyqTEya3lOE+CGj3FKL6eNzxpx//jD//+R3ev/+AECPlSBXP/su8CGsnCzdNxbLEHNSY2rao&#10;C/3NjXkgcQZaH6nlp/hGHPN+6ixwR+eXVLnSP6OqWWwlzqTcYxhSQSZfsypvrYH1roYTG0eZAFnZ&#10;8XRhoF191AfTyrOBz2sZys2kLGm7qVWwqVi6bMWuct8SwjTRsE2eRbUuM4cQ023bOpUT14jSUqax&#10;zFtYqxx8k7LzWnvPkcKxZ/RHsc9R78JDQZld0dWfXT5jFO+/DwHYlNOBoCRBcakU61wqiuqNA7R1&#10;DSqBY/3PI36IQ8aKBMFHGJb21ddh6fL3WHUsr8uoT5Ue76O6gl/z+fm56zH1ZzkjsJ25okThXCIH&#10;3fIZq7WVqFEqYCx6Xwh1vLZRHtnDSqBeM+XPiEJZ2BZrt40j0z531uayrufpURIDCPlcc63LOWaS&#10;sMp5pJqJf6wD+pyoNjigsycmW9h4qTgcpEpOn+els8vV9/tM+fKzgPeyINaNz8iPWxfqo4CpI4s+&#10;nUol5PtrZsbIx10WGZplxuCqZCOP/NcZkJEbjJ50yu9+5p868osfMed44+aiQ7+O9JAbpaqPiib5&#10;3tJ6hQ8E7UenmyzZ7Gkf5qMMpvfrHLHnNbOWP9PIZ1Hea9k4n621sVS5zxFgwO8QvCdT3ssD/1hX&#10;8l8VA5zqgVWKdu8nxJjKIZrgp8IKibGAdbn6gOq1M0p717Jz/ouLUH1dWT7cM5PtIXztLJ1b+oJy&#10;EEjO9mCbNJbZo0252XIjk69qDAHOu8L0DzXYNoRAbLiccFkuMEjY9wdePn3Ehw/v8cu/+rp4zW8A&#10;XAvcy8cDkH3wDuuKG12RbyFTxXPHujKVaS0PE1uYTD/+8Y/4+OEDnp6eGvMBuQYwNwm9rWyIaSZQ&#10;pZN5Wze0CuPQS6AMUTIVzRYG5urxn/7+11j/5Xf448uG6CZYZ/Hx5YZns8CYZ2rIilpguc5Yw4Zn&#10;b5FjxLu3PwExYF+3wtxu++9sDBADPv30DumxYjIOOYbKpqjSV0uehWu0+ObrX8HbJyzG46vLN/i0&#10;3fAhvYOx9HMwxHKyKWNPCS5HbHHFbDySvcK6GSaWBKEizXPW1iApXQyOgMpRkFMDwgu7p2QOcEgx&#10;hdDYkktxDMzTlhecl6D36bb/lil+8Ty1RcURc6RGMLdon1SALmdMBeIMNzOJmCb8bDeWaqhAtdzj&#10;7/c7PT8WmOaZ2O3rSkz9iYZoj/uDrLQCDcsm7+EsNeP8Z9u6Yds3hBCRInC/b9jWSIPGTABXLrkE&#10;qQA1BgnWZTg/wXli0czzE88DsJawWx4OhQSYwtZzvjSbKdFaWjcqJo2pz2AF8QzZJLhyjsTUnlMJ&#10;jI/sVGR9IdkzEoTjf7L0eZRPI5WDMlhplEcjG8RRdonOXhj5/Y5s3Ea+3qOAY7kXywamDYRHIak4&#10;5PecWc6NlDD6DCFGjLDvSwkObZAqh8MSCNBKSm29wLYYPcuKPbIN5lkSEo4ZLSOGpyQKjEKtgWbF&#10;8zkffB4Oy9fQHr9HSx4Mwf/+vbIIekVVyxCbWJz5BcTg+yiH/t29qXUW1wmR9ouYqx85M31TaeYL&#10;24BAVlbbolAowT6gcvhlMU1e1e/mYNnE4IW8p9oaQQMP3vsuNE/W7GcKT/msauJKbeLEYE8PC/jP&#10;mHHJQKYcALWzKFVgsH8Ws6grXFVj5ZwEWNavE96XZCMnP3+1AhFDnlhzOoxSOZCke5ocnCeWPYXg&#10;5kNtqOvKRojoQdpt26pyM5vW98VTIo/phmFnimXeOy/LUu32rLFlUGSGIdZkY0b1Q+RhfEZVuCSh&#10;JPVyr0M/XJW94TDQFv++cMAR+FCfG7bVKdeeGMu+Y/xSPdTnmTX7HNufQwD2dcPlcqme43LwJvdE&#10;HUzOw4s8qIG89zXwnoZ6vfc/qWFa36a9tfVwWVtk6f1+BMqxOksDxseAW8qIiPuGHCmfYprJ0sRU&#10;prFBLF7j9Nn6e78sSwNF/QRTBlTICfMy03UOEf/2/Z/w+z/8gF98+xV+/Tf/Ab/49mtM8wU5T8V2&#10;MCMlg8t1KWqrjJyIBc8+17GAm/MyY10j3r39gLfv3uHNmzf4+HFFiKSSSSW0+HK5YFlmUibm0ldP&#10;C/3tfbF3TYezlYHsM8KfHgTTepxrHygtvQ5WXArY1D9D664p9jIytnXF43EjZbBtRCftBc73n3tE&#10;ySDWfajEbCRgrTEhCvAte6izMLBYZgq998WWKxUL2oZfOCxFyaaHARWDSBG29IvzPMNZQ39m21m8&#10;RxluGZVfvLAALmeuHqQaQXLg55vPJo6wlkCiDomVoP+IaY66BmzZlwQGU/pZVn3p2rXHLT6fJzQa&#10;2PcBtGlonaIzM0a2ynrPlT8n1yoTHPRQQJ6j8jU1Hii/MwWAu2KLtB4IxZosxhkT+vtyz7csS/Wt&#10;5+8m/d/l62vgWPbL/GxI3FAOP50a8o9yLCXju51dUC4XveX1WTbiCMf7nB27BMz1/jRy99A9Odfs&#10;rdakNT1NbmiRPsoOa8PQMFSTSesnae/Z7LA5xyNWAh/3P3sZzum1qInKpjL8f0bwPhXZ7YgJLgFz&#10;npAwu1E3qiPvSA1IaybZCCTWdi4a8OcgDe0LZkqKfL1w+ShS0F6Zxtrq6aRDi8483z8XtGpOrHo0&#10;GH+20I+hKebAyJbXTUrPpWfsSOKkvc81k+RzrJSRv/pIYaClSGcBRqOifRRQORoUjBQCowO5ecll&#10;mEjF/b7tMNbj8bgjhkBNsqlbmWLFtVBU9kXWhSwUk30UUiw93Ho/L9MNXPRhONrk9AanfbxHPsB9&#10;U2qUXZPwwq6v13528gtiiCU80+Bxf+DD+w/4h7//RzzWG2KMeKwPYhkVWbnNxL6OYUVKCe/f/4S3&#10;P73BHn8N5AhvfWt4SwCTDGluU+Zedl5/3rClTirPuOmY92yTwsG6ttp5ZYJ4Y8DjfscffvgDnHco&#10;rkrVR3ueF1jLHtwOIcQiuUyY5gvmeca2bZ19lTwAO7ZdCXJLBaxC2DAb4MkD7qtn/O1ffYvb9z/i&#10;3bYjwpEbd06YlwnbvmG2BrAGl+cnAm5jxPp44M2f/kjAfbELIJXIDOSEyQHrx0/4+PYN5pSxzA5I&#10;FCqaI/nZpRzhlpkY+/MrfPvd32CzM9K6AruFTcXPjdqVwq62sJOHXyZEJKxhxYIJZmnWBTzhpqLJ&#10;wqpnfTSB10PccWC47ZUXwoeSAJsyZKpedkTj14UvD2udGOz0e9PRg5DfF9Jr3dD3i6m3aTAALO8f&#10;OZBcP5ITLkAe0iEQS4ueAYN1feB+f1CRY4CcPyKEgMdjrazb7bHh5XbHY10p/CkmTMsM7zxuLy/N&#10;0qE0FCFGXJYLUgLWx46cTWXYXZeleOVnIO6F6UzhsDESA2pZljqluPgrQopFnk22PwCwrSum+UID&#10;vSowMrXJs5I9by2FVVuSu9e9yLphOOrpea3OezmckQW6Zsv3HrDn56uuY7Qlnv5LM9y1TFfbC+gG&#10;aeRJfjx7rdizXefZruuSEfvorEbR10eTIawoNuu1Lgbe0zQhlKBRWQ+M2P06uFdaTnHjQo243A+M&#10;CHF1nwXVRuFWTMbQwaLMFpdq04N9EdAsG81ATVWkunYAqOu8qBHYIgdLfP52QwhKiT0MsQ5BarlY&#10;lpSACRZuh7DDGoN5mpu9X0T1KK8enEZ6y5ohE1mqB3U+iQTImU0r2XCa0KI9+UfqJ65pCdRIXZ0v&#10;SSryvJXWmTFEXC+XvvlXKlDtnT9NS80YkJYEObthNkJPOElDVp3sjziIUF4f6d0sh47dYMr1Fpmh&#10;2DexSnSaaA0ai45hyf+fCQiHDJkS/smfmZ8Vfn8/eSTrqs1cFkq1NsiynYpN90Wd+tZYxNyYp1Id&#10;NMrskj+nGWsNbCj9hWiyjbNDtfTYKjYPs3Xk2tB+030/bOva2vcA6yj7iYYOFFCaGEgrQ3/u1Sqg&#10;yVlHma80q/mAZbp07yctQUZDy+rxPwiM1pkB0+RJOTnPRfG0dUNvSb7SCupmxWUqwcc5X1mNEmzU&#10;e7QG8vVAXGZT1B6yKESqPVJu9p9k0yZtJ4zAB3jo06ySeJ/j1ZStQc4Oj23HH/74Bm9/+ohXT6/w&#10;7S++wfPzE67XCyhn1sA62lNiCOSRvxMINPkZL7cX/PHte4SQcbuvuN93AnRSQsoexgOXeYHztnjn&#10;EwnKu5IbYTy8p6GP93NHvNMMbg06aQY0Xzsekug9j3MSyP5wr8+gzpuRg0StwEi8Hkuul9l3eI+q&#10;EKn5YDKfQAxYGdDUzPzO8kqdDyN1gCb+pZRrrlEd8nRAIA5DZAmOck26FEC2f+0EuZ3IwYoeXLUc&#10;tN72sNab4nsx0CvDVLUqUhIOdC11rLlMCT1PxdIHpX9r/YEe0vB70ZmL2gfRc43KXpaAu3ar0H1d&#10;xR+QkNKRKCI/w8htY0R00VlnOmxYfx45TJL5Hbyv8Hdpa5NVCL0d48jKWtYfmqwhbW3k/9e1MD+H&#10;0u5TXhu9vuTgYaTs7IB1RcLurima6niUTyIJF/Is1XuzDITtVcGtnjSC2DZSEOt7rRXOsqfjfsCY&#10;dCBN6ay5DgusdefY7pv2mYyc90LKbRkc3HPlRAS4egaWga0XZEi9txzwUzWA/FnAexgzBMobaI8K&#10;mLUgJnP6QfVDpsNuRnYhujmXfql/6cGWTZMXUl5kDCeW+gFJxZt5NM0aeTmNWG2jwl4XWSN7opGs&#10;YsRo+Bybz3vf+Wt9zmteqy2kLYgGirXVjh5o8OYimeN6LYyu11kopdz8eVM9+/7SZ3V0fzv5nzWI&#10;qXhecuBjmaCZIhc3jpihJI8uXoYKBM+JQhNjbF5tUN9FT8OPhxCqXyEDClISKWV9WoLIrGEIJnI9&#10;LDllCaibVR7aV+UqB2ve92UTrgWgGJ4Iqb2Url8uF6zbHXvxe7xcLgDek8TaGIR9hXUU4raHB373&#10;/e/wP/8v/wmztyTLDgHG+sMwSLLqWmgODge9EYB7LoMA07azyviOReZIXpGAs+ST+8MPP+DTy0tJ&#10;Vqcg0GmaCYwqzMccIvy8FJ9Cj2lZYP1UvQ11ToQ8MDrAx6Q2+OEpuyWf7V99/YyXdcP2xzd4CRum&#10;6wIzGUSbEHMipnyIuH7xBeZXz3j8+GcY75FvDzxeHphfvcY8Gyw7EHLG5fqEvN5w//QJaV1JFQJq&#10;JBMs1nXDvgVYZzG5CfZygX9+BpYLtkAsFrtbzPMVc3rCI96oqMkJISXYtOO2v5AnnLkgpYg9bEg+&#10;whlfWIwsZy8MdTWg0s34eUBxH1LVS10b+9OWQ715R3sAsbM86Cb4MEgigJXOGhqApBxa2FBhF+VM&#10;bHgKE9yQc6SQPucLcz1234vfJ2wbQiQ2bIi05ilsjjznU0rY9h1bCXOLJdQyFdsbZpo57+DgcLs/&#10;gBIIvQXg/ccPePX8jBhB9kfW4fG44/Eo4dKWwrSW54k8elOkIVvOeGw7nHe4FF/bPZAfKDfjj30v&#10;jRDBN8xYt5ZCcnO1pygri71PRTCqHJALbLBdq2KrpEMwR0xqXUiOBrkHJqJi+rafT4dGRrMtmLWn&#10;5ev6LJODUR0UJu0ANaNlBC7pAbwcuOp6Qxb7+ozWQfSj8NjR0Fefo/ycdWdrOcQofDyTlbsa0DeA&#10;vi+wyUzN1ABHzhoI60b2EeJ3RiCyfP61sk02BAz+SlY3Mwb5vnrvO7XlwbZO1iXor5/8HLohG+U1&#10;yD1Mn+dJDKPbmkStsyXDXe6D9Lz1w/mmQEH9vsakQ902shgcWd1odQivcV6jVgWftbUqGVK5Bn/x&#10;cFeTQLJSvjbmLDHKNaNsBOq2kECDkCLinroshJxyZX3ye3JDzw103/cwuzke2JnaukdbjIyUkfz9&#10;tB80vx+ztpjNNwIv6r8b8tSdJg8/+ea0m9uzuCwLDVgLUCaB+2wsInpLPtxlSAAAIABJREFUAGYq&#10;hxAQYhR5Ui1MkD4/g8MR1vby+tlPFDgcE5z3BIK4AgAjV8UiK6c0eWg0xJQh1XJYScCjHzbtoywv&#10;XU/o3mNkZzRii0rlQQuc9nh+fsayXJBiRraAm3z1q7fFoJWvcwVb6rDbwiQCNfPASlbuHZfLpa6l&#10;rv8t3vZyWCUti/IBsEDHiPz48SM+fPiA5TJhmmbMZaClgff2O6YCpkwKGBGKRgQwuWdIEI4DIHPO&#10;2MNaGMIeIWxwxsHPE2LY68/IXDSpOOfnkdRHDOYB8zxRLTcRQI6wwRpDDPhisfnxHvHy/Y+YZ4en&#10;6wLnDPZyX5xz+OL1FzAwuN/vWO+PMryJiIZzqwy8v2K+UG14v99oGOUK8agEd3FtZY2Hcx7ztMDP&#10;syDA4LP2vaOeiL8372chBOwx4Onpqdo5hRCwhb3bK7RFoQbx+EyXRBj+vev1Cu+nalPE9S+rediG&#10;iPyoXVm/W60R5ICRlQUp8X7ZVGA88Kc9uewLxtaaWRN/9HrjPWpdyRLHz1OtZ5iM4jwx9mdD35VV&#10;MRllUFn6C+PsQSE/wqYMjhk8rKjSPuM83LXGnVoantlUA0Ao1r8wOM1l1EzuoQIz5aIqAXJM5TPZ&#10;FuClalm9X8q6VCpFJUGgV5v25IiRtbQeTOm1PwJ6R6pushs0dYDGinIDW0i83BNGhLCX4WDszp0z&#10;XEorMzUGJ++/tAuUWV2yzhqRSjp7aFaWlPDkg414dYzorXla8huq5aoe1I3Wz0gZMKq9Oe9K58e0&#10;+5qq0rHHBXB4776/aQQ+naWhz0hpEVjrzerMcSQGy0wBHlg5N5XacKuZNbwPcBA1+wm6ko2oh66j&#10;dWBgfl7wXksN2wNmh6nImhkt2W+8wUs/qGHQhfLols3wiKnNh3HzuDtKxincxQvmDLrJ0EhKQVYF&#10;5uB3rwcM/x6v+zPAemSpoz/HiNU+yh+QDTJvnpIRM2LByYZHgsMy9EIWameMPN3k8vtrcGP0YIy8&#10;cuVGffYdRhM7ydY7G2x0/63abJC9y9VNxX6FGBA7Bw5GwWQwpniOxgbII1MhnBsTLSkQdxweWELQ&#10;hL0KPS+xyl/5WknWKIMnslHVk9Kz799NUpGKTK75lx0KaStBiBYEbGBgXdsMv/nqa/z5+Sc8Hg/M&#10;81xliFWSDlNk9gHbtsK5Bet2x/e//z0+fPqIb7/5CmHnwQkV7uSfnTs/NultipyRuqKM1QKpSgI5&#10;24ANktpBUAosohfDWo/378jvMibgMi11qGGKlcdUJG+Xy6U+G36ygKVQr5QUkGh6Zlr3HPFwlAvF&#10;lPF4bNhTgPUOX18n/O3XrxBDwPc/fcJ93bDuEWtY4ScPm4EQ73h+/RpffvUtfnrzE9m5wODl0wte&#10;X7+Atx6Xi8EaI7ZtBfYN6/2G2Tm4UOR2KQGGAvimZSHfxmmG8RPm52esKSKahOUy42oveIpfwKxv&#10;YAxZRuUYsJk7YDcgO9g8A25CTBGPxx2vnr8sa7eVOiGETpmim4WRaqcd5BRozCoverZS9fpmmb8x&#10;jb1C0twNt9ujyMSnAjS3QMEQiDXFMnYZ0k6fl4YURrDsqz2Pc0gh4uVxKyFvFnvYkdKObVu7ApYa&#10;F1Psa2J5bfIZ3EX4q9y/UyZ+/lyaOH7+Q8iYPYW8GmexbgGXyxXX6zNiCanjAtD5Cc+vPPw0EZM+&#10;BxpuGQJUYC1yAqYnR7ZGhUllra/FtXO2Bo9SwxThSwNGDHq6dnORKdPAS4QQeQLwLAysc7DeHYpc&#10;5+izcGPH6ooRo0yf8yP2iQZltDVKKwJzF3yvlVQyHGsEFJ4N0CWAd2Zl9jlPfBk4rn9H7/mj+k3v&#10;O9JmQ0vitW2aVidopaS0JXPWwThTPWXPvPz1NdANY04ZcDgwoUYe+SPvbjlgGbFzGbzU5+0IRDqz&#10;j2MrGK38GDUburYdET5GVn9y3WjwksEyN/Q+z6V+SN2wpAcjzbBuPEjc6Ua3e4ViyaOk1voajSwQ&#10;5bNZw1ZPZNG64ZSfVVp3cC8h2cM6T0naTEhbgcrUL6Gmo2czpR3XpyvttTHWgYEr+TcMMpichr78&#10;/IxpZuyZJZx+JhlkP9R4yvOfr4Up+UneT1RTxlwCKBOmCUMP4RRTBfi79SkGKlzrbKEw8WOAdx6b&#10;YnOP9hVilolQXx7a8rDBHJXFknX7OWuqxig8DoCzYF7nFOGEwmE0HB0xP88U53KNa2uwFpROwMK+&#10;B0y+2TKamrXlYApbnIfepCai2gmOrJdiosyox/1GdjGFAKD7u2YR285Nvd9DDG+dIxWAVCzGymBv&#10;ypA3b97gdnvBl+Y1np6eK8ikM2FYLSzXo7QspWDaVF6/2QfK/Uf7CmvFmrFAiKYSlRhQicWr3VrX&#10;BXqOlBJ1nSbKB/Lew5bwYGMt5uWC63wlIJXhW2MRE9kW3ddEA4TCQJn9BXvIuL+9lecpY1tzeQ4v&#10;QE543O8UYmgtssmYZo/JP7e9wXoBRMm8NE+1WcnP0ixfDeDpIaPcn7XVjC33kZ+1bj8c1CaaKCFJ&#10;DIwfOOfw6tWrwsT15AHt0sH+jICygJxNZc5eLnPJ5iiBsqL2YqKL99OB8EjrxvXnlrVAzBVXHlm/&#10;SOJOzgkx+lqfa6BwmooSYpphne/yBaz0DscxXHQ0EEQeD15MCfDSDGNmTI9yET9n2cffr2WCtedc&#10;Dlw0+UHXJprw0e3vUnkhBg/a3k4SYPp6dYx5AUf7SgnG8mtIyyhp+Sx/T9YbI6u0+lwM/PCrvXJR&#10;JllrhPr/yKI+s3jVAyRN5JTD56jslnUNPgLw6+cQ93DEYLfODrHMmBP2jWzZLD5PjBoRK3s803Zs&#10;9lbXorNe6l/DDknd+nvy+dP6qb4O1lbbug/ock4V6WVEoJJrVirOal3pDbatWP0lnd9wdGnR/26M&#10;QRBDlp+PeQ9pNcIybdRCo7GCZMiYERYDuSbV8wEhGyt9yJ4VZyMWJnuDmjr5I4mDbK4PzDDl8TSa&#10;2FWYr33RUyn2mYXOyJ/2jDWm05zlddFNkQa85eLWgwAOTBz57v57hjajB7ZZu7TFyZdJ+ofzBqRt&#10;DvRBQ41mEoxMM7DMkI2L7YBuXpPHBwLdVHTkxdg2aEveziUcKqaER9zhciLPvOJtaksC+x4j5snX&#10;FOqcJAPKdOGZ7DeehRcngfJJ2Ik0IJ981QhP1ZNPvl680Y2Ao5Ecv01TjyBI9bm15iCJbPJSVDCR&#10;PQWpYUh1Hwh7xLoS8+V2+4QvX3+Fxc5AAVP5eaL14OCQ8Or5CbeXT3jz4xv88P3v8e1XX8JkYktn&#10;RKRMgSTGFq9fY+AZvc+o34stcdj+BigBZVkAM5k9Bk09QFJRNmRY5DIs+f77H3C73eG8Q9x3SgR3&#10;DrF408/TgsnP5M/tPWIOcJirNdB4gGIGLCXiXhgRShdK8ZZzRlhXXNyMb5+v2CM1BH/46S3Cfcen&#10;D59oXRlgCwFfvfoS0/MFwRpMZsK+AY/bjqeUsWeDe8xYY8LsJqT4gtunD7iaBGfp2bIGTX1iDKWy&#10;Z4sMi+Wr19hdwmN7wFkPk4CLmTFhRpojYrqz+zdiBkJMmB1dl4SI7C0iK6pTyYDwvjJUpD1AZqsH&#10;Bli5CFeMMPI0pXPFWAM/TUgxYt9jCRP25blygLHY9h1+svDzBBPpGSfvUJK1t5AoC2uJFbWHnYBr&#10;42BMwrreEVMoTH4gFH/YT59eYJ2rkuacCjt93RD2DbCp+kxGYYew7YHsuWLfXO6R1CrGeiBHGGvw&#10;/PRUwyFtYbcaaxHKHhuLrzzYZqoMRjjQzVhTLUF4Lca409DK+qo6yjkWL05XJaKpnv8W3vny/Hga&#10;3oOfNRTmNDpQje8dD0eds/W5RWFHWbT8jPZ8mPocNBl+EsxtP7Sg0SwxDbaMhugaMIAhtpWlhKNO&#10;FSAZFCT3ZX9nV9movf2ZBHFiBVYbU1lkh4jGj8+CUUg9YIZDaA36jliqI9s7HcY6AgU0wNu/T2NH&#10;VsYSLJDToeaZSsAb7b9tX5RDMjmkqQNv5GGoU5VrM4OrJlej1gi6CdNkD8nK4ZpGy6IP6gyksn+Q&#10;lDqVgD4OQJfD5VFO0IhdrhV1Z/esB7Rx8INvnuO5MjiJ7ZgPtfooqFN6vjN43wUfWmIMI8s6Uw94&#10;+lqUAwEl066vj2XNbjtiAn/+eq9SxL6R9c/18kTDTw4uyziesYPmU9bbZAdCg6eYkgA9i5LA9j3M&#10;PE8IO7FXM2wF2UwmJaItalN5pn1uMKEB6g5UV8MInT/G9dRe1IEx7AgWQEzw1sEXWAkGMM7AJV/Y&#10;77mek8YauHKPQ27vT6QJHNVB1pazL1ZAo/WCbLlETEXiLhTLOpCU3CgFdQcI5aKOTgkphhqEbgTA&#10;zzL0lMp9B4cy5mZNZw2ASIPz4jfri93OWbbaqH4esfSZPRjLwJ1zbyRIzANIDm5OkdS78zTRM1lU&#10;ut75wrg2wqYoFGIBqXhjomFJiDtebp9gbca2PbBte10XpPRt3t0M4HfnVozlvY59Z7+vmpp/xYzn&#10;ZVmKetsDvMdBWpi5ylPW+V7NN98VpUqs+xbvG2eWLxoYWtcV3hGwmyN9F+ss1jVXYIhf31rad67X&#10;a30euV/x3iMjwrlc7GpKTVn6vcvlCpMcQgzIyLXW897SnlPs9ShDJMLPF2QAW9jKcMTg4q/NUitn&#10;XJ9pcGQKwRBooKfzDs5Y+l6gfK1t3+g957kNugTeokl8Osuh9YWpZI9RmLUVVoQ8PPLOwxpLtpIw&#10;SL6vA6QaBsVWyzkLlwko3bcA71y1DG2fqzwzhpQjl1dfwDtHQ7yybugtyMqShowey2VBimQFxj7j&#10;BrTFr+td9L5EuJnnueRJsAK01BKWBpPOWlwuFwUG0kCRleb7vmPbt6o+L+nsQDYIMeF6uSLbUscO&#10;CBGu1MbGcH+B+lyz5Vrnt269UPGWp7WqxrmrNa1vNaYoqVAZ3/X4TmPQuH5XgyHBRJ+THdZU9tr6&#10;WYQbwDE3MFdlm2E7q2qVhdIHZFE3pXpPk8x+se08ZUuSEfmiYmUh1EBirXjUf2u2eBJKNZOpmW6W&#10;g3JsYMr9TB0+F8v5JK8JfQQj1uDxDJHWhtpCsqqhath2r2pKImi2ERTsXyRqSrzLl95bh1kbY+BA&#10;tm7O2MN5OBoacs0fMymlKe8C9TrkNBpaSGtT4PHYMc0znaWwnYLz8XiIIX5PmJK2R410auEcZwcw&#10;zmiKZRr1KpRdMLX7YImAak3L5GOs25bz1FgD2AzrSt0SE61lBCQAe0wwZqr2cEnkXowyA3oiGJOz&#10;pmp7+rMz71leJhdoC/GrNpvl79YYy+moDIYaBQaMJDEMBOtwiQbYtUluA77twWu8TdpJ0VAT0TGW&#10;MnD45YEVpoJ5jsnIA5n1QCIzYnaMGAJnLDoNwp5NnfTElCdWxArwB/nbXxpK6PtDh90RFBmpEc4s&#10;MCTIqaWnzWNe+/taATRjmJzO3ou6kNUSZeRUPKpm8r4PAXsIcJ6l4tR47MXL0DpLdiAhEvhWEt2t&#10;sciSISoGHDI4STZmR8ZxLkycnvHZLHeoCOOE+tHGXTfbttMDA6ZRjORLrKft+lCJBaBov5sqQycD&#10;CDtdr3Xf8fT6Fbz3+PDyATFn+HnCFshT3VkjBEKmeHwD233DP//Xf8H/9B//R8oYMAYxrbCZvMNT&#10;JkUDbe6pDjFagyCHNaZK/HjoUp+3knFQFHJADQ8lhvH79x/xr//6G/Jt3DYgJUzOU4HuHabKaLPw&#10;04R5mRGCwTTPyGqQKT115QEp2S8cFkiJ6cJjDqn44Acs84RvX7+CdR7eJnx8vMd+f2DfNiwAcox4&#10;vj7h6YsvcA87Yk54nmd8vN3wFDdsdsJLDLDTDFjgzU/v8Hj5gMulNMm5DUBQQnQtSD7vrs+4vHrG&#10;liPWfYN3GUjA4hZc7AU7Hgi12J1gkkHYDYIl8DORFxFgiQFjDB2ARbOBlMNBGigtnSp7o6q1cpUX&#10;Z1BhjmQQMp0xewilqba16PQzHfLry61LuDcw2NYN67qSxN7RMCYnClKOKSCljG2lIdI0uWKnscEY&#10;GuJQTsYnXJ8mpATM8wUhRBgQ0D15j5hCs0TLoRTpFtaVa8QWM8K32XuPsKdavNK+R9ZNtKYIoKGL&#10;mqtyQ9vK+C5nhpDilKiZscgd81FOPSucVm24UMCellmQM4XjWmthuLHTUk6uAeo5V4ohkHIpMpOi&#10;WOewZyB9X3t4nmRBPGpgNQNEB6HqHBx9PmX5Z6WgkWBuOzOsYJBA+P3myqLsizQjCrNcAXxrUUNJ&#10;23naQOTeT7g1xPL/c43FQyG2ZdJScV23fM6CZmSbI+sEyTiX4bJ1vxMNqAa1+Pu361VqJ0u7u2YM&#10;sYXSmac9GCQjc2+aloMGaM61IYis95Jix0j/fn3d5X1s/tmuPq/cpFfwGC2gUrJx9TBAX3sZYDsm&#10;qpgDg4tBLz1ckMOHHqTLVW2kFSlnbLHIjbMxdMs6oMgUJrrOysldXe1ce94kmUTXuU02nsqAsDWy&#10;WgYta8KcQmEyFytNMxp6HRnWHTPQWpiy39azqOjH92KF55wrrNTeToJev4ByJsMKIF6TIUaZKaNe&#10;QlvGSOWAtENk0GeeZzhfQB7rsBSwmgGqlBJylAQgJwZwBjChhro65xBtQk5xMPjKdci+x0DKVQle&#10;G4MsGnRnbQVB+DofiDZKscHXWRROfV9jTBmu9vL3GCNZXZry3McA75eh8mOkEDljvmlAOoZUwdeh&#10;dU55ybCHokKbK2OzDqvKfaHYIivOtlQZnaYoPEwm65p1X2ENkAKzgy2maa77BucxsR2V9EL3ZVI8&#10;8pjv95vc9dI5Z3zxxRdYlgVPT0/l+aDX74PdjxZmbeBL34+yoMIBlJf3bxRKyN/jcqEMnbDviCZX&#10;UNs7Vz5F7HIRbAFtl+VScrkKeC3OaCCXwY6FcTuMpXDfZZlhE9WOS7k29/u9C1VFuXfJUH3q0Qc2&#10;xhiJIDGwlABMsY/ifANT7Tz3PWJerliLLWMS5DDu+7QCRJ5ZbJ0kh6nN5qoFc9pSP5jaM6VO9cLA&#10;c3fuCAKG855pHwef7jYApr065Uwkmm2Hn0hN4BSxgvteayxQaqOYit1ECQqV1hpECPBN0dKRDgrA&#10;nRPmecEyz9iUFR57TcewY983hLiXoY/BvpGV5eXy1KynhO0H9+N1vZfzwfM1YTwiN4tOvibU+6WS&#10;dYUBIGsagVTgbIbrINsIqFyDOOsOawEduSEfSB/Su1u6JNQ9sViiskOBZMj3ahirbCfRq955WCIC&#10;UnPKtR+p+XXiLKbrF4cD1vq+pZbRFqgjUmxXVwkyiCQF8KCESQRcAxhhH97OZak26geSn/PpP3PP&#10;kPWIxOXaUCUPSNWx9CHj8+s4+KgxH/2QQuZESFWW6j20e4T+XkzeSTl2Q2Jp0yYzglhlxue7yX3o&#10;Lfdc0sJU18V1ICHIMvTst+uWM6nFm3Vj7twxaACR4eAqlsQ5MUbYgTKJg+gOtIbW+wNhN8jGFSKe&#10;qb87snw+u+8ji62fBbzX4SbtkLf1Jq/rKlLP7WETGbHdRqEr+otyo6jDdvgwGiVQn8nrR/YtckFo&#10;b3cttfqcx/7REzMd0rJHQYwjT/uxvyyGTH7tn6mnlDo/gDdszajh+yIlY5I53w8YTB2c9L5ZuWOv&#10;DTfOw/XrGz299nRzOWo65V9SPj2S7B/vrwI5UkZOQAwRfllgMhAjhZ1t244YiIG/B26KSgFuLfaQ&#10;BHslF1Z1rqC1MUdFxsjnVU/G5WFAz5vr7B8ksCSl71pyPgqCdiIoSMssq8WU8n/W4bnOOVyuF7ys&#10;LwhrwP32IBZ6BpIFQgkz4SEEP2v3+w0GHrfbA//629/jN7/9Pf7xH/8OKe3IxpQNtbC5QNJ0KF/N&#10;/hnsm5DGsrRtIFcaUGstnLHYwo4QN3jn8Zvf/AbvP7zH09MTlguxRGMMBLKmiGmeqAlzBPa8vLwU&#10;P9hEILFKi6/KBvSMmFo4eFcYAGQpVA8qmMoEDOmB67zA2Qu+ePpb/PnjK2y3j4hbgJ15kGDw+suv&#10;YJzHHnYYb/D23Z/x5fZX2JcrdhOxPm54++kFf/7hB7wyBmlb4byjgUhhmkQQgzE5h+Advvmr7+Av&#10;CwIsJn8lrBgJ3npc5ye8u72FmQicJxEKs24dQsyYnUEOAWaOxEJPFsYaPNYHeT4alKbWirT2DZMp&#10;jXkBYawxCNve+Us7S5P9dduxbRscMyJThrXUiIQQ4bYV27aR9UBMtVDwzuHtTz/BO2rc5nkm+XQp&#10;yKZ5hrMey8LFboa1E5wNld0WQsJXX/0C1hWFEyycBVKO8JMtQL6jhjul4qVv6LlAKmwdEZKZqxCm&#10;ghXsz80N22iAKvd3fa7V/UUyUtD8L7WsumNsGAtjs6oDTOd1KEN9tTeqDqliiTsEOC5kUspfPSmP&#10;eNsFzukQW22fclQspS44TO+7kIUaWlh2PSfisXbR130U1D4KjJMNkrQQlN7lXGxqYJVt1jSzhplx&#10;WuopbUMks1vKTEcDYO27KgF6DqeSr0msvjFTXDYCuQSFw+RuXRhn4TIxRK0lZloIO8fLFRslZbGX&#10;iTVFfqXAum7E7AMon0KFzdFZzwrHIIr7xmS3KiBd7teaPc/nI/uQy2ZH+udX6yt1vUd2kTofQEvP&#10;RwMBaTVyZNalrs46hv7i4BdPbN69UymMwHZm98t/JxZ0X3dxbSHZ6KM6WH6vBkL67hrpgZxkqTVr&#10;vaOi5MyORz5fusdo8wpTayR93yQQGmOEd/bgXavVMDLgTcviRwMeLdPWn1cqG6y1ZEdWGL7eOty2&#10;FXsIsKJfkyBdCM27P4bYKaEYSOAdktip6CyCYmEiy8BxoAcwpskjPEI3CNQ5H80mFdVWRVpDtv2o&#10;gGYJiGjPLZ8ZzlAAegix7IukptOMcHcS/HwGGLXvnavCHINcMlOtVkMddlcwooT08h5ujczzsNVX&#10;2U9tIP7y8oLbyw0pJmJ3T3MF0ZstxjGgj88/+SzLIe6IQKbzh/hnn56exJoxp2fgqCeTYY1nIIwG&#10;orWdLoUF0kAj7HtVKIewF8WMgTG+nJv07F4uV4RCsDLGYJ4WwFhiWlpXwC+LeV6wxwQ/Xcuzu1Pt&#10;Vjyj+fMw8ZA/G9t18PXmf9fWbXoILK8Tg8B1P4QhMPkWDnsd748SJ5HXb13XykJvg2BUG6F5Xir4&#10;zOoMbfs26tHlMxEKkZItTUNVNUS8vLwc/Mk5fwUG2MOOPew09CiDldvt1vl9y75Wgt37vmPbyGtc&#10;h6Hz/jXCUYiR7zrSaDvrXCHXFOskS8qibd26UO9adyLDelOHYTlnsjQqFkTSc1xa02jP93mekVPG&#10;nlrIeFPi91lC+myj+rcR1Ai4t32Gy+CsG7k9SPBTZkWMgtVHvcex7q0sutP10xFgB/hHTzJBU0Xz&#10;vppEQP0yd7ZhGigdZWfIvV9mCbKFisGxjtLXTytiWVkkCRNMLBjZ5em6enR/RgD/iLzCe9tfeoa7&#10;+5hwWvePFK4HmyRZQ4nJgBGKBnnO9oQc05EaGM8JIcAZOzyTdFaoDozWVkryv8m/D+Tkgi1w4yet&#10;oVk9xyRBWxSY3ntsW8C+bcW5YYZzGSGbuqemmAv5YHw/dKZRY+mHnxe8P/N35+mm3gRqUTPwJuVf&#10;HRVNZ9Yqklnxl3yfNGtLJiDLDYlZJ23aaTpAUvpp/aWk47OHcuSfqcEVHap19jujgqihDLkUg7mw&#10;lI8hT3LwoieOsrnWYIf+nP1nPkr9WwCNOQXszy2Qjpu+Xj8jOfHILkCzhfSf9wMAKXsqTAxLrFlm&#10;0u/VM9UiJ4OQeu9WZg551xqOxIxXY+G9Q8xs6XTuS3x2rSRAxQe4TlKX16MmlHPewMn1laCSBGJk&#10;E5yE1JbwklwlbfqZBQw+vHsP4yyeFpKr5hjrgS5zLFJOeLpekYLBhw8f8er9C/7pn/9v/N1/93eF&#10;/VBADxIPwhQWgC3Mxna442jzkONx8+6eM/ZWjrDICCnhvt7w29/9K169esa8zEg5ALCIKcB7h8tl&#10;wTx7+IlCV0PcMU3LwSOZGZE1JCvGKu3TIS9b2Op+hMJkM8bAF5/wWNgLs3d4NU24zgbT9BXiqwtZ&#10;hyPDeIsQd3z99TeYL09Ijxu8dXh8+oSwPmDmGTGs+PjxBdv7TwjrHYg7Ul6RzExSdpOrZUWCwYbC&#10;3LpMuMcA5yZklGJ1Iklv3GOVwxOoT/90vI5yQkTEHlfEuAOWCo2wBaSYKgi77y1AayoMqHXbse97&#10;CcdjBigPyQzu61r3v20LpOwQkkTvp1L4G6QYkBLwxasvO+udaZrx7bffYS6hwzwQSpGCq1Km0LsY&#10;MqlsUigBaQTqZhSZqKWgPu8nrOsD+77BuuJjF3akiBNPcqOG0iiKAZSBoD8Mz0eZMrz3NpaC6YpV&#10;rarRZ+jnJJwa2GqBiU0iy6R9ZtvQSmiNqJRJsk+4Zni3/Y+3ikR7pUGVi1b59CA7hvcU7fk6aoBG&#10;vvidpLlaL7jK8tShWfK8GdlxaBuaURE8sgiU3sEkKR+F1puh/7vOFZJZM5L1fTZEHzUJkvQgaxBp&#10;NePcVCzyyGoBHavpODhBymX4KcOgJiTkGjCHosSIYmij7QB4jzGOmI8pRoREQY/HxidX2yUukPns&#10;l/cqhPhZ2yH5GaQP+JkNjj7XRwGDY//uNARnRizfs+yGZmPRnh/n5NqxQ7XFKBBMqmNHzxWHU8tA&#10;RV23nTWr+nUam9d0DZcG+KXMnEOIOVw8FRA3qgZKD+vkQIx6GatC0oT1g1pTGT1RJ6UCEsJReLvY&#10;cyQzUNZdek8/y/CQZADtX81rct93zIvH09MTpkJ4YuZguw44DBNayCwdjNM0FcYvW+C4qr6odh88&#10;BKrKKcq+iJHCT43an3m/4Fr5LFy43acoFL04JfYYY0jiD7KyJFsSWu8xxTLc3yg819vDsEv3HWd9&#10;pd4LeE9i67hW79UwKFjjMM0Xqv1TQM4Twr7D+2KT4uzwGbbW9M/nmh7lAAAgAElEQVRKbBZf1+sV&#10;8/wFbDZ16NLATtMpdCUQrkMjuzpAeUDLno4UvqHsdeS7HkLq1tAZ2Kv72m1bDzZW2ip3FJopVTe5&#10;Wl+6QpwqdZT1xSu9KNx4bRVbImfJCtV51ykFnJvhvMceEy6Xp6qqTcWjXjLYRyA33xcNFn1uL5X1&#10;mHUOr67XouwtQ8oYYZyrQzJZ441sZ+Ugns//UVAjsehXTNMiPodTe2SfPzUiFF6WC1JKeNzudUDB&#10;A9RmPyn7IVf7Rfk5GStiSzQO5dY2v7JWfX5+rmuB+yxSk0HkPNCwgq1+fLnnUsGrAT/62TZ0bcMR&#10;K5SvTb1t5BrVlnfWVrWF3PslmSKEUC1zeKguw8NHQDF5mRvBsI/C8aDPTpTW1LK2lmeFDMOVA45t&#10;o8BgDDJIeJg1qud5WBzTOHT9iPnkSvZsTP/cDUOpBm+1XibEtWan6M+mmc0y60buhxmAHdjCsOpc&#10;nsX67JXnQSwqPOfsQe3ATgsaY5F7nfxcuqfR106rjlt931vn6BBiabfMJBOuj0bWaZowIa+rrHUl&#10;GYfD6pv1Ue6EApqELG1Padg1zpdpJKwwJOTKve2MVN2Y+abur87ScN8KxXSuDgLN8pLuaxQKz2ZD&#10;FlPGFiJCJlVQDHQekYOQLbZ96bO5qP8e1d//b/BeN6HSq1ze9Kn6Ch4DbMmnaO6A8VFTMgqTGAe8&#10;nfvY6nAuXQxoZj67ikhP2xFLR4dSyIZ4ZAX0uYTp0SRzFHI2auBiYWlKvyf2NM3IXVE8z3PHsj8O&#10;VHJ38GugY5TkLSfDR5uddNioNENj5DGpCzgG2rTVgd6gdFjtmQx59HBwcZFzA6ityZgmi+enK7y1&#10;iHEjKD5nOGMQkCn8yprq243qIWhgudmAgbVzPdBNlS/mYcNwSHb/CyFdTX6UD9ehstSqvLMEaZRp&#10;Y/V8GwxLaqBb4kCrAiTzOhBso7r5lyYgBZJme2thYeGzhcnk9Xkzay8XTwTW5GywbXfcbzf82+++&#10;x7uffsK3335Rve9jICkj35+Uy7Q0i2R0MUqqagjb7g2zw5LY7GOMRRZOnqn/7Z/+K96/f48vX7/G&#10;y8sneG+RrMN1uXRNHxecRrFRmZkrWZY0REnFMy8fGNFGej6n3BLgyyEDFI/4GGC9xeQmPD2/hjWv&#10;yF6o+DLe9k949fo1Lk/PuD8eSCHDBuD27gW/+MWv8Jt/+wHbp08w64ZXDni9XOBCmw5TF2RhPTVs&#10;wWREBzxMBOIGtznEnYYn03UiO6mJmG/eOyrCbAIQgewQQ0DwESEnBBNx2x5IeQKiwx4CkJg91CSP&#10;67ZhKcylsO91rYYYG9MnFjuhItWclwW//NVXMM4WKwtbrVzaIKdYCjhfi4xc3p+LhnWn/ZTWJRBC&#10;rqB8jLkc2s2CiYfCfnKIcUMo//2xrTWvAjkBxsE5VGBJ7nEpp/IeETGkIsVnYMAeCg+tIhsx5EYK&#10;MS7k930vYbe5G9TKwk1bqXQWK6AQY2ea/QkPXLxvdiS2KEeMoT0mxB3WODg3VdZkyzbh4okbL1cl&#10;3tYaEVR63Os1q1WeNdJ+RHq063NPnhdy8KwVZSN7Gd2Ij1hOmj2omYkjBqQOb9JDSGNyV6yPgODR&#10;AEY2kiMbP32Gyu+vh/uaYd77rWMIUO/7Xht2550gcpQQyRQrY40/Czf2B4sT1ajJofCxTmjA/RnA&#10;NGKH6hpGsvF1LShfV4b4jayHdDOrQ05HwYP6d1rTh1Plx5lyr/28688icS5KgGREHjkSS9owYMQi&#10;0/7vcrA0sgSSsnT2EW1euShDCNOpHnrLAFpf8yyJODTIbde22NYNLHTk8xIR69nDFgEcHohOsm8r&#10;oGrEAEuz+PQa0WCA3BcY4OczQIalSaUyse3tIfTTe19BQOfIWso6KxhwprelFJwgGUDJ9kXdGi2Z&#10;Jajq1Wa/Rp/fdQOKGFMXlKf3YT385CDsUdijBENqrWuLR3l5TeplXMtBMHYYQj3KRRkx7vvA81Qz&#10;bOSwkpe9BNGWZYafTJch0VtOUOMPGFgn89sMZQAUFvVloVDUZZ7gjK8gG9vZyhqgWxfie7KK/X6/&#10;N8aqAPv74REB4d5PlaSk+wS9942CyJn0xMAw107HTAgc8inkXsK9aUy52GNlxEKMMOLM9DMNRugZ&#10;A5yfaTAXSeElA59hSQXJ9dY0TdgLQ1sqTvhaTdNUmfjadlbalGa2dyzDMrLrJcKDdxTOyguhKubk&#10;ANZZuOQOffOBwDe4H0eigLQfDl2W2pHYlgY4T6qs/nVd8fT01O1pbK0zz76QcTbF0KWfu1wuw0HN&#10;NM0Fe4gC/M/d/iYVilLpwLk2UpEmz/CUEl5eVrx69ao7A1k9w9eGlArkYb5vewWOzwZ8h3O/9CnV&#10;m5/PaktqDK6ReH/e9x3Okg1rjBGPx6PuaX6aiIBgyIqvdrknZ+qIJDmymtYDBUlUvd1uuF6vanB2&#10;zN1h0F/ifiEETPU+9MN1Xd9KYhEKuakjJ+UW1Ez3SGASptmnVdLqIBS3uzflfC8zZ7J8KmZFelBY&#10;a1tH6k/Oxkw5VWWPxgdpKLlX8J5V0poVzutXnzN8no9IVJpMzFietlmx1g+tqrVjRjdMSajqa7n3&#10;y2HKWS+ocUTp+nDmRjLqV3XNx9ZFcn1pQq7GlDVm9jm7orrODphu3ytIFUnKsRKQ+PnZtrXsMwyj&#10;E/ExBM5Omjo1uq5TzsOG8yGL9WcF73mK1QIB3OEB1UWMbmDlzR6FOGr5jFx43FzwRn5mCaLZOaOi&#10;vGfQ5863k99DFjNSdnVgkw2a4DPm1oilfzYFO2+yi++jekD1hFU25Ppzys/CDANtCTDyQmVfXtlk&#10;tutpIJ9j7Ts8YidoyxzZXOmp8UhSoxuBs8CO0X9jeW8JOKiSmet1wbJMcABCYOZeJEl4jrCOAqvq&#10;/c8U8qjvQ2BANxAj6Wx4MQIkznIV+LW5mTywEcVBww2XvAZBTXz1cKk2/Mb2E/EDUNFAJD9NCCEi&#10;R3JgscuEZb4ihoQQks58rnkAxLJwiCnjfvuAtz/+Cf/lf/vf8Z//8/+KabI1IC3zxmZy8eETRhc1&#10;v3YQIlSaghCCzK2vQyZjqUh6PB74wx9+X9iDqTz7xCZMKWCaPaYSUExSaBqIWaE4yCaPQSUGitWA&#10;5uXlBbkwxBj4sI680pMloNzkDBMj9m1DzBlfXC64TBYh0muuIBB4TQFm8Xj+9hu8//FH7CEi7hmP&#10;lxU+GLyGw/12gwsbFpfh0VsGpJixx4B5minUxFvk2WBFwGSBsK8Ia7n/Fni3vcOaXpBsKI1RYTVl&#10;U61zYgL2GLDmHX/+9A5+XWHjRD6bpVGIlQWbi3cl3fPL9YovvnxNDJ/HA9frlYpLQzY/16cred7C&#10;CI/NGXsgae3kfVGdZIRETfy6ruWz0bA2g7xpU2qKsBCJiUiqj8I642BNY8irfrLIBXTf9oAIU/zx&#10;6RoQO6XJumPcDuqYbrggPH2p0Qt1GMv7yyTC9nQBwx6smsVRwayyBjumirWAn0qAYAPAQwjIzNbN&#10;wOTIvzOGACd8RmmfCVV2mIuU19cg1mLHUABZZz2maUHOKOojI1hNx6wT7z1CTvCDZ0oGdfM1YzBQ&#10;gk1SRaabXg3MtyIVYiiaOmsuDYTK15fEA+2FKhk2IznpiAFvrTnYwGkm28j+4y/JYM9Y0CPw5exa&#10;aeWaXJ89AGS6Qb4EJtp3I3UMN3QZfcjpKERXszZHGTo6B0kPLDRbZ8Ri5LXEA1XZtJ2xaM5qvJF1&#10;n/Y2H9kvnjHv22vZ4bVIKdaGckQMkL74ZyqVM7D+qGo0lZE9WlO6iR99v6GkvkqoY7W+o32xZQ3o&#10;57Mx6HJ3jTq2WP1cFpVHbk3z9hdgnWwk9XrkddJqX9/ZEEpwQ9uYyOdZA546lFbbf42eT7Yzg7DC&#10;Igapr2BaiBHeouRA5C4CiQemWfYuqScUXS7kG77tFMpJeU9B2HLhNBCafKBVpoiq5yWYyx79cvjG&#10;QGTOxJzjM42H07AJLlkk04hI06RUwPbI9Nf3YZT/NVrTDHbKfItOeWyacmyamq8vE2oI6LFVldnb&#10;qrii8m1gY4yRQk0dqf/avuZKUGsYWqpIOw3vfQcmzvMM83gMSWYM5rBlHwN3krU7soPQQKJkrMuh&#10;lRy60/7fn5ma6Mbneo6lN9lDU8fwnsfXuIba8zniAextAAZb/eVTSrhcLrDO4r7eqXYrpCHJzmbr&#10;HtmH3e/3aq3C3u8S26jXXwWCMvDfWeKEiFTeRyutR5ZG7RkPHVbRB3GnSrKk4YNHjI0UwvunXvsa&#10;n6GsJ7p+HCLJdmj3+10EJR9BKn6t6/VZnXGNANoGjhbek0qjA6vKteI1yz3DWSBp9fS3FssyHxRX&#10;3k8Vp9r2tVmeefKV92VoRSHFU0+6EX7x+ryWdafzFAacQyp9ZMtxoGfRdVgV2wFVMFHcB94/rbGn&#10;tijakUATDCS7ewR+ytqZ7dOkWiDGgGly2LYdITTrpBC2kiHRPPm7DJKBBUwIoQbgSoDWlfysZtPd&#10;11q8d/JennI6WPt1z4o1p/coiuemA7y5TinkI1sAfc7Lk+dCtRXOPWGW98icj0At17qSxDyyvD5a&#10;maWDBWbLE7FqUB47Ekazus6VWMoVGz+Dmph8xhbXCmTGYttA7wjaa/Vwh6Fac7Bo5+eCeynnDKyd&#10;upp9pFobnRvy/eWZxfsmPYfjHk3uLfN0oUFODsAekGERo0FICXsQFsmZSKx68K9VzCNyT0b6uT3v&#10;29Rcs+Z1E/i5C8uAb2+zoRkz9mAvoSfAWpI9wmMba+coJZT+n7JhkxsFN6NaxqI3Sv3fR+FYWs7M&#10;yiCWh2bV8PBDOGKqy+YqFXCyyjQL8JXQsztGoPZIqfCXLGz6aXvsvLbaPYMoGI0Ii2uDYw688t42&#10;SdTJptVe+1yFIe+HZlmOCu+j/Lq91uwcpsnjsswE0lsyaWGQqnqFGouYg8hIUOFjRBEv4XUkJctV&#10;2mYPshkN8JxtdHooJJ8bDuqojbIK1SH24flBMVR6FM8v5ObNyRNtZpS4EhYYYwKfVfM8I6ZElibr&#10;JhhBsdpnke0Os7d2fPzwHh+eX+E3//pb/Pf/+Hf4h3/4O3o+TLlmfG1yGwbQ52nPdAcK5HL4WguT&#10;TGXg18FETvCFofOnP/0J+2PF9XLBPE/wEwWNmtxCkfzkkUBBVsxEIh9ymtDK5pC3mJykRJBZ4wRc&#10;klekxVyYVfveiqVU7JZyoiInxIicgFdfkmySwZlcbHP84nFzGV999w1+998oGCqDGuy8rfhynvDj&#10;/QVmu2P2QMobUqCAumwyrHdwJZQ5AIjOYkPCLaxYUkCOJBlb7yvsZrGaO2Leab3lokIxDhaugIsO&#10;yBaPx44cDb50zyQhx4LnyxWzLwFujorgp6dnxBiqdNTNrmRI0J8ty1LUDqxWIDuilEK1o4pxLdZV&#10;HrHcE/a1Y+l0zgZhJ6ltRq57E+1nbV/Z9q0M69p+zWARyeNor4sxl7C/EnK1FzsgfsZTLhK70NRo&#10;Jpf9gNZHivR8OUf5B2EnRYA1zZtYFtbcAGtrM90wMstv33YAGdfLtTSHpBLJ5dlluWOKgbI5mC1F&#10;BobUVDuxd9FqRkyRBk0pwbKXr5AMc8i1LYM1flbrHlP+rlJ3bpQzeaIT+DL22tbAo/RIHSm9tIen&#10;tq5pBSsHDqEW3t2Zq+yKrGKKyzOI9zzZWOtAvjMvUslGqqBFzljXrRbHI4s4zWyT56EGbUdA4Ihw&#10;oZWC8tpx3RSjkOrHYkVn8rBwZ0TLVoWmo4FoVWyYbs+U0nJdC+oGVQd6yrOdn1+pDNV158jfn2Xi&#10;PbBsDkqakT2LBl4k84yHZdqPVRJlZLBXX8uxUvTYDMjQe7lvAcdmyhcFBMuS2XuXiOWm1qt6ONUz&#10;9o9WUNK+QQeWtff2QzUFA0HSCqDZcUorH6tAC9R9y1nXDTaJ1Yea2MZKjAowCT90aSEhewepupCW&#10;ZO06ELsd+aioTKll9eiau/ZUZf2PiEwpN5/aOthwBtm0MEtbrtPkHWXZ2BZ8LSrlEng4sF8y6ACV&#10;EEuQtgFCiFicw/V6RTbAvm419p2UvYEsc3Kz35PPUbOJKzVtIV3UZzibds3rFJVtaZgFR68y1d6i&#10;r6El0N0rHopCzE713jQATO6XuTXxxR6S6/fD+cOKW7T1H/YG5NSgx5SxrRvmZcK8TIIx6uo+tO/0&#10;77aoO3hAnRIwlXVvAKyPB+73j8jxi+JVZ0qeBnlsM6tcAmJa0ZBSxONx7+wgOEtnNHyUSjQJvrO3&#10;+6gOkc+oZvpKe7rRwLMFshc1s7W19+Kehj2IQ4wtNDUlAu69L/fU1RrDe8o7mNlStpzr3jnEFLFc&#10;FlwuF2SAAmn3HfMy10FFA3l8VdxY57DvGzyrEVReCF+DRxmM8HVs9jUb9n3H0/VaFMiRfOkPAxFU&#10;oLex0Huy4SjkkAOL1zWWs7nt38SQZ2sqVohM9d7KM1STLlEHFPysp1ozhbDD2rm7t96Xvinn2hsa&#10;wYY+sxGU7yfJlKyc5b0t8b7J61TbvxqDaZ5allQ9L2K10At727v4ecgJdRjR1wmmeuN3ZAuxx03l&#10;+1bbo0o4YQzBFW91VGVpvxfbQw1QrVXP6h8DwSJuoDeDowzWMsA4TbPAZnJnyyT/2eN5Ftu+4/G4&#10;10EWKfNdrZ1zccg1xT+e7xvXspOfuvXB2XH8OfaU4FQtUK2ELD3fHKBsi7VsDUYGD0tFrZ4VASWD&#10;iFZFRcPnHV+fnBJRdtTeRmfUsUZuOT6u5pRJzIr3LxjATx4GhjIfhJVoX+flGvCsMSxr+94PVeWB&#10;cx91a7qzjPY/iOF9H07NQ3I5NBtlMclBwZh8giExg+3dGE+WZxJKd889Dtde3nvMk6eMKmOrtV/D&#10;BPNnbWckkUAPJeizuwNJJsaIyVMv2/btQH27aSSHGMnaOJfAbBqM0pD9c5bpI/IxjKkEuZ8NvG+e&#10;8z0QxQ/9aLPXRREtbBzYvnoByCJAhz4dwWjTNXSNYYMutJJ/hgqjHkjnaTLJvuYysQ714ZE+kSOP&#10;Ps0kkpugbHjqVCnFsgBRWY/y8B9ZmGi2GzGLyPohC0mcKQ2EGfzeyO8Yg6J0xGDTBdiooe+BEhx8&#10;ebkJlDY4kjkui25Z9EmLnrHljekKQx0K2jVBpgG4vRyOPeFL02MykMjzEDNN5Uje2hQjKaTC2Grh&#10;Az14b0toHtOZTClezOn11UFNZ2Ez+neZwZDFQZVKWK5Md+dLyQDa52ROtfEpv0RsyVZ41/T6nIps&#10;iyx6rDP44vkJs3MEFOYWPNMaeC+aJU6iBWAi3n94iz+9ueKHH3/Cr/76r7EsBibHIn125Xr2rI5+&#10;qt+89PgazW4WWGQsfrAGKLYx7969xz//0z/BGINlnoGU4Yv3uy0HhXUOGZnY5SZjDTuepqUUCgkx&#10;FNk4PHny1yGBqdY9nFZOQK2BW+YOiJsmcguPYac9bLJImVgi2Tp8/8Of8OVX38JcHSY/08GdApwl&#10;q6enpxmvv3xFze2+wtod2/oO6+0drj5hCisWCyBumCZgT4DLxaLFZSzThJAMXkLCI5FS4RoytjUi&#10;h4S8BziTEWJAsnTfZ7tgR2HQm+apnJBh3YTZXvHXv/w1/of/8B/xGl8i3EO1C/LOw1hXgQsCmakx&#10;jjnjsT7g3YT5+bkWEreXWykwpC8xqWcyyxyrGqYUWVGA3THVAVeGrbLMlLJgzFjkEJGTKYA++/cR&#10;GysIxQ2Db0AuyozQbKRiLOeLhXcT9rB1rAQK9GsAAj+TbC2nAV0G8DVzcGTR0XlTs10KMkLZy1KZ&#10;8dPzZ+oZ6Iwrg4fi2Z8ycrl+XCQTg9PBs11FLlZWxac85ATwcN44wNBAhwd3ssHl9WJL5gKMQTIQ&#10;AYR2aFlzlg8jm5ozxoUEEHVAJTeIKTWA9wjSmYGHox1a5UnQWrNbPnf+Us3kqkqEPOVjBXx0mOqI&#10;KTOS00vbjb/E2B8xKg/BoFwfZdAzI5lCDgd/yvrfs63khX2n7xP2rYZA0+948f18N/wYyXKltYIm&#10;FHB+ASv6RoyiEWgqpfgjWxr5fnooo1VtI4b1aEgy8sOkhsd1Aw2upcYKEitUKnItQgDXuYCHe1n3&#10;kkQhVSdNGXMcfOXhOtY1WVX9iTwGrfDsFaa2nuHMLOMhZusdTG04aTDRcgtcAex5QBJChLMezvoa&#10;WkzWeqa+n/fmYP0oZdTyWRoRbOh3CriIBiplYUE4UpJQvZaqlYaRRAprag4OWxd6P1eiQAwFCLYG&#10;0+wwzZ4s7RwB36QcSzUHSw4aGgjI97t/rpbLgm3fygDW1vqZPYFjTNhjqABe87l2h723GxyU+qBj&#10;aaOAJkAdhmdeZznV/sgYA1ipnpNiP1bSheJz7QTjMCDDV+YqfZxenUoDH1PBXbY0BCs8Uq4gYfet&#10;EgQZpQFtpHDzlH+Tc82+ieWbclAlZdsY4Wtcvl/MCIgllDXgp7dv8bjfkPaIr775GtPki2p6g/Ue&#10;k58K0SafEMhil5lVWZrKI73tV64LtB4Rv/RgW59/2mqVr/cZ27QNwH0lT3U9T4yFFFTWJQ/UDNkP&#10;JRgiyDjqYZblQnvCtiIb2sukrSw9x6UOLfdtWS6lx+n9tFmhbnmgZAoYZiws8iFbhi0FnbNCPcJ7&#10;JvUqe8l2krY8bXCYmt1XggDK0Q21256OYgGbi+IskIjWuw6MDWGvodDSOu0s54j/4hDcmPZu+Pv8&#10;/EQgl8olZCKFsw6IEfv6KK+zNL93cV7I979er11tJRUGVPMXAJAtqwrgyTgIhJVSBUK758ECmfKN&#10;vCObz8lNsABioteIOWHxU1X2tKxEbedb1ni1hPRIYYdloDYz5Yj+Z3m3zT3gKtUFmohKBDccvMEb&#10;XtKrDTMyrDPdn/Ge5pyHLXaWo9pJWtvlEt7LxMV1T7ivZPFjvYP1U7HRlHEfpoiOKK9jj0TIsiA7&#10;VGMMJu8RTKlDo6zFkmDRO+VOgdoDdQqCKNj7gmFurBlbbWcDkzNyIS1ZGMScOnD+TBGrA495qMGD&#10;UyY9MMZBJCyLHHIhEtIAIoXmHsIY57IsCGGvtQzV+V7UOrEjLLHqIIe9nmudfWRRQnCOlxxwON6v&#10;ISzzzNgeVKuXJSmjy1fs6rg2jD/ipf177PtWsyvud1Ly0LNAP78sM3LaMXlH38vPggSLLldrNHSI&#10;MdYgb7kWpmkqodNJKIRRBq22/rkrhF5jDDHqs8G+JliQJS7xkaindiAFVdtjTaf2kJa1h95lD/9e&#10;SP7/e2DtaGLwuZ+VQTMSmJXg4IhxjsFEdgRcSmaalOhopt2ooT4LS60TwOIPzIXuqODWwVGja3Xw&#10;JY4Z2aSOOUSL7hjyoQ9UaX+jPfJlwaDlQ9p+RfsvnbH/NCgkH04ekpw1X58LftIAjJb2j2yQRpY5&#10;mtXH62C08VbWlHpdab/krMO+bXBuqZtmHTBU0Ef5umYjCifTwLJUGn4UcFRYzHzumRmFDJ+B/X3I&#10;ozmwALMYbDjXZKLIGMritZ82v+a2bYef4wZg8mSXEyOBl9M8UzOVM+ZlwTOAeZlxvS74dHupqg3y&#10;aG1DBWMiUt4RwoYffvgj/sv/8X/ib371V/jrX32NydOmGjN5yZris1ovNrM5uclDO6SRM8K2058Y&#10;1KY9xgibKeTs99//HvfbHc9PT/CO1sMeAkzOuD5d4azFMs2YfQv1sX6uTBz2wLTOHgKitPe4DPfh&#10;KbRUN/F/uyzEZtsCheL+4Q8/4J//+Tf49a//Hl+9psFfjAGzpe4xxQzvZ3z9zS8wX5/h9jvCvuH9&#10;T28QHitm7zE7g4u3CHuRZVtPnzkEIAEJFsE4PAzwCQbhtuF62/Ddlx7GO7x69RV++e13SC7hX374&#10;v/Duw3sq2IOh5klYenlv4YyFNx4eDq+ur4Ab8PT0hG3bsK0bkA3uj5dO6VSBRWaLmMakWR/kuUkD&#10;Y9MBYNoDXQOUztMwKcZUB12j360Af5EWQyl+uLBkRhZbhgAtKLQCtcqOhhZgPnhsa+a0DiPUtnFa&#10;3SYH4To4TZ/BugDl9cxDeH0uy73/zPedfD5dZVtDhNQa62vWQJ8lIz8HCmDrBLCEjkEsZbjTNB/C&#10;1jXbeWQ3p0FO7XWsawcnLCjO/CRH2Ss9SGa6QYy+pmfDgFFwMO8dEvzUZ8iZykyDu2eg/UieP/J7&#10;lcxMgKxwTGpFOxMMdDClXMMaCNbqP25qaN2ECoidDZ55Px5Z9DFAx2tPn6exDNokWCBVEzWXo+w/&#10;cg01UCF3zaUe7ui6bTRIGlkraQKDXJd66HCWN3AwCizfib/PWcM2srbR9oxnbCJdh8qf0+D+kQyT&#10;CotxqvcLA0bciLXpJ08sqSgDkZvfeNvjUJs2sraAaK64CbQAwpAxrxUbfB7onKLOVimPZels6csA&#10;jR7QsBqPgAJHdoMbsDhqSF/uLzBmxnIh2zvrLRIiTLYyuxhwciAj6krkw/qo1kI5dRZU/CyFAtyn&#10;kkPT+q9j78YDEr1PyRq29YC+szxipl6rldhaInXnt1Zk6TNUq4czxnYBGqA586qVhDOuAzIyjLNE&#10;AnIObva4XOYyULGNrCXBN9cP78lKDCJA22BbN6yPFQa2DgkAzrOxxbYvIg+U4I1pLO2E5o5leTZU&#10;zioPQg+g8iAvYmyBhaEVrN6PuEam7ygYtOXn9n3Huq6dMl4+g3LdsKJS5gHI/StGGvIBqK85z3Nl&#10;xU/edSqB+tmL7SCD09omR34uqTrXoY8pJWz7Bmvaa41UDPpskOdp34/3lqbyLGOsRObXsfq92iUq&#10;y16+rjWnpuyRtgCzbGvR8i/MwQaFlWvtOxh4P4vXtwebPI3ZsCc9n89UD7Ssg2z6cMwjhoRqOdPW&#10;dcsGPGIOwrLD2E55pQfwNbulAMbz7KuVJyl/x0HbZ04HpmbTyf4RBwLm0Z4qdQPljqEtwEyIfVTb&#10;AY6sZ+p9EUq6/rkvNk8IWOaly3rja1ZJUeVaVQJSzgjhUSq2sKoAACAASURBVIZmfM8a0dZ717PT&#10;0TL6RvaGZ7UL12gM1GtCjl5vGNRRKMS/kTWjztKSdX1C7noytrKyxhbVc+xA3RH5huuAw2CBnwH0&#10;itCqGF1XUtQrC9HqOyKAZfn8f04ZrG03z+wU5c/LetlVddmRjPV4PMjuN1OGwr5vcN4hZguXPdVk&#10;xmByvSKXhw/Soo2/7zRNpKoS5KGmIOKfw8G2e5pmCrZ1fQ4cOVHQkDgX+2ZjLBFV4zkZaoTPSQul&#10;ESb9M9nmHIMnJMN8JI+Ti3yeZ9F4T4dEdA3mygNLA8NnRfFZovVZcyA3Os2skY2yBlVH9jm6uZUL&#10;XBd+ciFr1tyZ171myenBRucjdpConH/Okd+t3AxHD3C/yE0nX+Wm4CzobwQuaAB/lL6tGzT5eaVV&#10;kQxb059Veghqpibfl8fjAT85XDDjcrnger0S03bfiv91LGwmnp33TPf/l7Y3f5YlycrEPl8iIjPv&#10;ve+9qqKrQGJpoDENSCaBBkkzGrPRvy0bmUmMhhm1aAYY6EFg9FLdXUvX9qreu0tmRviiH44fj+Mn&#10;PG5jooVZ0VVvyRsZ4eF+zne+hcJl2BXAVLlzYlmW+pl6bej7vec31l8fSYDEroTRksVLykmElGFl&#10;FqlnojMSZOgWM3HIKiTAGLIq4ffYOYNrCWupoSox4nIl2ejpdML49h7XeS5yTQrzBID5ciWJXZqR&#10;/IiHt/f40Q8+xJ/92ffwv/zrf4F3371DSjOMdTAJQt6fGxsmGTRS7VJQ3ilb5Is5I5kSqlmCUT/9&#10;5CPcnA4IywyT6Z5VqSMI5D5M5LHuvCc7iBoigxpyY8s72LPr0EBOlF75OTXXT76UM56eHpCzxc8/&#10;/wx/+u//A+YFeP3lV3j/W++V4cgIkxakmMjvfUm4vX2Jb/3ar+HLn/wAb+/f4GhOsDHhdBxxexgR&#10;5nvkOCNhpIDhtMDmhJwMEiyW0eExZXw5R2REnB5nzCHh7uYGx5sXuL17B0u+4PbuDvH1AnMo0sAs&#10;LC9ySVzPDjZZuOgxmQkPTw+4pEu1tlmB760lWBBMIdkc9QZa61o21VOd/876d00VP1Q2feeMk3Zo&#10;WiaovY51Id3s1aVAiykhokjrDNnHhBQQQ6yF6h4Y2Qv00fu+tm3TDGc9tNUN3J5tlw6547/HHuBJ&#10;SW6NTdV7VhdzMUbAtZY2dD2o/7uykEwDJOlBsAQ7NUCki+feWSq/l87F2fPjlo2sLso0w3TvzNT3&#10;VNtumJ2GQT/bPRLCc2GLPdXWc+B+D6jqXQ8DBpUNDtuEomkrNq241MSGPQ95On9MDQPT97qnCJTv&#10;7Va+mpumunev9myFevenem4Dz76zkhUlv6MeiOwpOHpqjj1f/T37QW54nHMNM2iPOEPfofVH7wEO&#10;et/gGkA3pZrJ1bMcWuuYQYDGSwMmyXNBkoNYzv/49ITBe7IXyQCs24BsMa75TbnYsjAG0LPVkmeK&#10;vvdcB8nzv2tJhZYExM27H3xl6jZ7nkEFLPxAygFeQ5P1xTYnYRrKPckJEZFszoqiiQ69vFkDzPYn&#10;wKi1ApX2TNZYwIKs5BJptsgmkCjnqdg11kxBZdHV2KQpAGvtI/oq5m3G1fYd7YWKci/QDtRj0yuY&#10;sjakHZK89+xBm5GFLy/bSJr+8LacaX7wOByOpMy1AFwZBBbiyQrwEGPZwAhv+pXRaS3ZcJwvFyxL&#10;wAfvfwu3tzcYRlv9//maUooIMVRyjtx7yXIhFqDDVosprtP1/qYz5WSdoAHeXo+pASi2H9HvoN5H&#10;9rJBpI87h+1qz3hXMo54b2Pbrarw7fhI26L6MMbier2UwEQH523N9ZPrNIRiH2osBl/ygNSQzRpT&#10;cgkCpmEk+8BQ+s+Yai/Jz3j1n5dkPGlZluv3kMSGbR1kKinFe1cVG5ocJ3tmeX81G1TbAlZVbFyD&#10;umudWlWjw8avn/dL3t+4jmQgT58pZLMSGv998tZ/wjzT4PB0OpFt6Tgi8OcJdV0LuiY466o1Gr8f&#10;piiJ9H48DCOcMSWg94JpPKykyELGq+pd8liBBZqwaQmqaryD7ysDubIWlAHU8nk4YZkjwWA+l+og&#10;dWMtp/AyYR20Zru11kASy+PBWR08GYtpmIiRbCwsyELYYM1N1MNtOVDl77qEpfx5V/ZWjQmZrpqQ&#10;3TLkZ/J36OUa6X1NWlvK62wGItmUsGlTGe49laXGtvSaJxvU1Oxd0pJPDvKqqsdKpnZqPldicqxy&#10;zoLEKJ9j5MBdYQMuiWLy/Zc1cjeMudM7NL2dIhOtz7l1LWkH9duwevrghGEgBWFCoOGiM43iZH3O&#10;bCWVNkRqaZGq+/fK+J/n4sJghZp5zRsjZ4CkiHOUY0lnCr3vy/WKECNiKm9XWglnq9opbIg3vUy0&#10;vUDy/8/gvQa7ZVp8D9zW4B9LniT7TsrWtGdpL4RTM641c0vKEWTx13ofosuS1y+inqZBgQl68NBj&#10;LzQM6J1mWW9wcvPsBYpqwKDHQJJNxl6wib4PshjeC9HVxZoOX9hjy/f8+HrNZS/YRDfd+ntL9tZz&#10;wIQu7nuht0uVcw2loDawzpO/G3vabeT0GTGEOs1emyLRZFgLk/KzsnjNqN27dxqwl2s1hNjK44Q3&#10;p8nb+7oH0PRCktZ7WN67HGkzLUWrLb4JxmQwucFY4DJfcT4/wTpL/n/FE3advKIwt2MN6AxhgbEH&#10;PD4+4O/+7h/w8sUt/tW//B8xTgbOZIzDiPPlTI23ozk6F8PW2hKaqoETITnNEeMwwFuDJcz4wT/8&#10;A5Z5xvFwxOgH4dVIPnY8uaXpaoLza2FG3nsiqEfJ7aoHL1b/XNnoy32NGxxibmQAdE+++Opr/B9/&#10;8qf48Ycf4f33fw1fvf6qAtDLvMDmgFy868n2acTN3R1e+wEGASYGXB4f8P6772D0Fk/3j3AilNMW&#10;NQKsRbIO9yHg7CwekRBCxK9k4GmZcecMpuMR8B7LkvGzn3+M8/IEOxoM3iElC67BrKWgJhMtJjfh&#10;/ZffwnJegATyPCSafwXoNwCfNSV8WIYyx8rcoYMz1sKf73XvLEIRZrC1AkuXybN+azmhGWQaHF+W&#10;ZWVPCMYXhzjVsKIyxLOWrGdWL1tiqRMzNO6CpXtho2uQk9kATL19X7NeGhVS537tMS5kU1CZT3ab&#10;nSJ9WNm32lgnGoYWgOH3g84eto8TBW42tfFv64s+KN07e7Xtjb5HuvDUn9cbHmswugd+yPO8xxDe&#10;sgVNA5pIn+HeML1nl/SLbGD2Ght5jjKYIEkWuraD8I6VTFtj8obdpMkT8u9rkLyt41Z23jzPNZSZ&#10;PU/5mqsXsWDs91iz6z1Iu2dsr+nt1VH87yzHlWxrPRjSz0z7hfZA7raeMl3Gnrx3evjZC4TVtQN7&#10;0cq9Rdemqwd1XxUKpC4BR5Mv5PrVqhTb+IqmJseGPqetPYdhrEQVL8I/Jag+FdXs2sSihmyvnvqr&#10;nUdMCc6uRAg5rNTMNX628hyXjZjOvuJ74b2nPAiDAjgRG9uKJj+GiKzekUq8KAzicZwwjSMmNwIm&#10;I2HBsDgsYYYfyfqRGLWUzxJjqnYCsoepasBhQFpi/xwwKJYC4tdzsVIrGTUhUNC9MY5IDwrMbd4d&#10;g05PtIIZkoWvezVpHycHufx8tGJHDqv5PKrXitUjv0f4Wq0mTde7licVlPfBGR+rWixlshL0figg&#10;C1kqWE+A8Vr7m9XbvRK5TLUU46BQygLymA4TkTZsqsSVEBaEvIZZSn9ffiektay1bX0TYoQXZ8+6&#10;pm2trTVxTSqT2hy8tebmAF1WEOieReIDspdzznYHpqz6YJuv3iCTrDbo8YzjUFQi+9ZkVSdYBi4m&#10;8p9zyDHU70k/g1RbRDaIiBFNfoq2Mqt7ngDDGQtZbfpsd3Bfh0so9bTJMCbVAG+918r7SvVd3FVo&#10;6gF4j/ChQaRaPzmLnFfWMH/+NI7FRijX9adDv4dhgPdDl9TYG3LzZyzLgsfHezw9PRVFPCkl6JmN&#10;DVCuFW40THG1NtlkZSjGrTEevCqIvBdaALIEQ4cyXHAoAa89FXuxfks5NcC7HEJvVB3Fv0Tu1e22&#10;kzf2bXxmVcBYgJbDMCjCjiCKijpCK+Ha70HnCNkZnei+RO6BPIaB8ssul0szCJL9hhzExhiRU2uH&#10;Yy2a4TjbHPaUv3yNNR+tKKF76oRefS7VQ/rdSynBYvU0ryo38Xm8J28UlSULo9oFZ1tVJ1uc0TYB&#10;zCtuKesm1AGkHHxsFHJ5FdfxfsMDLWQ0mOi6jk2XNMffVZOWev0oNnhHS3zmTKYtjmQ25JdpmnA8&#10;HnFdLnh8fIR1wPF4WGt862CNqUMsGRjfWkah00fkLuZqGvK2HBCVAegwIuVIe5ahYNoYI5YAwDjE&#10;RO/F5TKTlZ9Z1RZ6zcl6UNsuShzgl26bw/IDuSFIKTdfTMMCgq1TSmI3+KZY0sxFlstxIf4cW0yz&#10;7nWj2LN+2WMFaKa2buY0y7cXULYnN9TsRr4OyUCUUzotHdubfmlrGH2AP8esa2RLalDAVhDMmpIS&#10;FD2skc+vVUiYZmqqrQw001/Kq3Sg4B5QoQH5XuGjJYWa/bXxi4apASxAxuPDIz755FMYk3E6Hkva&#10;9Igwn0Wjkep0tT7zJqDM7LLpexYOe/YGPUBJN/F8KKdUDuMSiKkVCillEaK6BXJ6k1WWRrK1k/Ou&#10;sPd8tcGBybC+sORSREgZjOQvYcHj4xOu10WsEV/9RNdCnuxqxiHAuozPPv8Cf/M3f4/bmzv84R/+&#10;AVIOxCZz7De+lPCjBJhcGDT03WsATZWsJgq1chRAHGLA27dv8dWXX2L0A7FoxPsJGDg/YDxMgCmB&#10;dpaKU1/DSHItMnLKa3O+eW6penhvmaAsMwyA8YBxmOcrYsr49LPX+Lf/7t/jL//q+7BuwjvvJnz1&#10;1dcIS6B7UEJ0nHXEePUJxhvcvriDHQdgvuA4HnE+PyCBhkwxxBKcFimvAHSIwVvAe6QMPC4Lrs7C&#10;TxMuSHgIT3gRn3CNVyw54c31CZ99/TlmP2PIFg6eXZGr/5/DgMENuJ1ucTvdwQTydo0xIZpETVKG&#10;aHhFtkpISIYZLqF4FLP//DbQ0jkugvt2YgCDjCuIT8xBU0D81B3yalCR7ZF6jU8oXvh1n4ypWkvN&#10;S1g9TgvwTx7LdiP518WULFh7AUE9e5jnAG3t06wDJftB8x1GsC1ArciFab0MLSE/lbFo1H7HAzVq&#10;eOf5Soy3ZhjvKnAnvwfvd/pc0t+pZ18n70EbghZ3Web63NE+3r0Bs97rZVMlwUDJfNq77/rsk+e9&#10;Xic9xVtvnWimtb6GNWjPdocCzXPEymgPMcI7ByMYXnody/Uoz/9VFYNqARBCbCw+2LJDWy1K5SHX&#10;pZpptEce0Pd4IzFWZ3ALNLkNAK6bQ93c8DrgZ9+zX+yxn/b88Z+r+/Q7QH+uA3B0rGDWe7s2N3oI&#10;ljO6613Xoz1iRs9yUe5zq12WqWvCWo9lCd1QaH0fvfC9p+GqzEFSQ5plIZ/6ApbFuDTggL63sl+R&#10;dau0tpKBdnV/qZY4azCrzK5ACWKXAb0VACln4vF4xOFwwOAHAAHGTTiZA0LxCD8MHq7mO1FtZEoQ&#10;uT7XKkuvED3Y8tHYAopnkM94XCr5AgWYXpYZ83ytsnFnPWTK2HOe9+267auTJUmsB8Y814OtoNZq&#10;dWe41hRqzRqeKfZ3BjeXZYH120Fe489tyd/ZGvLORVEwGI+6B6YYyQbQlIB65IaklhUBaa3nE5Zl&#10;xnW+4JtvXhcP64jEwX3VZsIixYAlLRisa4hf8qxJyTaWYSklxJC7JIJeXgz3AfJc4F69lwG3t8/K&#10;fkRaTq3glNkMyvjvH0svJln3cp4CtHWCXN899ZQxLYDlSyCmZH7rmksrQtuedDv0XTP3YsNq5yGi&#10;3hc1+XGbH2B37Vh65ABdJ/VIDBu7YeRqG8u/Nw5jzWSQeYd1EOUcUsdRoQ4uU2r2gIeHB3g/YJqm&#10;Rk21DkWHxubp5sY0ZBRTAjslntID70yiQVi1JirkHQ7wlCQJa4HreQasxTQdSGUhFN2r9WQsSggO&#10;4Y7V95zPrhAWUrUoyxO22es9q1UxLhjdikSzyUup/cRKnDmfzx3rPdSQXJ3PoIF7ab0jQX4eDFnr&#10;iq30mtdxOByqjax8pzRRoe4jjuvw1UZF1qW93AxtcVafTQ1vzV0ijpgTN9Zle/ZdXdVcsWnanDcG&#10;9bsAwDCR9Za3rdVps6cWYKJn2yr3EmlrwzVL7T3Wq65uDykmGkI6u3HDaO5FRse737T5nDt1cE/V&#10;3euHtBJxVRDYek3yzLfWwkeLF7e3RGIQ9945Au+to+xJJjtWEqjKUNV9jraWrLWhsiVnpWnOGXlg&#10;vMEWW0DqV+dlgbEDEKlfMbCUk+GwZsVYiIBxNFiqvBdyWLIXuPtPAu+1FEEGXPSak/UGpMbSgrCq&#10;vJFrSE9oLdvUG7MOItWLqu+3Z55tivY85fRC3PO/3QOa5fWsE3xXN/31oO/77morHX1I9wYnvWGG&#10;LAS0pEpfsy7k5LRRfkdpd9F62G7vsd6A9XX1rFv2bHd0wdTzh9ZWC3ssRcmC5vUcwoKMgQ4/Dwze&#10;YRpHGEeHcYyR2FI2r+nvCYgmreBgwyBYp6zboNm88ZvVAF0vYFgDfjoYJMZYwlV9571AHSr0VBa9&#10;tbB6YZfvYlECk2WDSgyy45Huz2W+1g05hEBhX8XahPeHVJLlmUFErIqAeTnDOsAPJ/z88y/x5//x&#10;r2FMwh/+0e8jhZkY8M7VwOZ1AIDCQKDAMv4ZAOAK2JhSQsiUbv7pJ59inmccSkAV23tRsDRJ0VHC&#10;iUKKxGxnJn0JiyP7IGp22S+/V0DsAaExLRSs5T1CWPD4OMP7AT/4wYf4N//bn+DHP/kML179Kp6e&#10;LliCwddfv8WbN2/x3q+8QspUMHpj4XJG9nTvv/XBB/jJzQ3uH18DCXh4uMd5PmM8HeDKENZZA2cM&#10;clEwBBiYiSbMKQeEmOCsRXIGj/MZ1zTjulwRTcIXb14j2IRkCwAeI5wdasAMh7dN0wHH6YS0JAzT&#10;gDkHXJcr3ODpmZUsCL2HkOc9KiNLBkZpoFbLPTUzhdiDuQYdpxSq73zGyoiX7KMUqQlPMdWBM/I2&#10;R4WfJTV7yg+RbRwKAMnMn57FRC9sVEtj9R6mGcuaCa7lj3wfeZ/rnWM9FVfPvobZOKZhckaM41CG&#10;WSghthTu44qEuwnCqlJ3W208AEt2Q64A2h27O+m9vLFlUJ6Mep/UAKgEzZ6zD9ODj16YW8+jVnvx&#10;S9BDs6afK9wks1zvU/q59xgyez6WvecrLQi01FuzRmowupXDm4zI17Zjk6ebsfV5ROF5Ghu7Rcle&#10;1u+/XM+ytuQ1r3MlOGRVgoLamnAP7NeADu8ZfK08YJD3UNvjSBCwp3jRdQqr3npny55ypFfrMrNL&#10;75V6qKX9+Dk8VocK7qlWNdOe2ZPyfu95pra1qt/8DM0klr8mSSm8Jvg7MuszxkCDcqA2fwQ8eViT&#10;BVOOQhPl95Xff5qmZp3xOpTvqlyz0rNZgooriGc3JJv6joszYRxHHAr7epxGWDvCOcC4CD8O8M4j&#10;x0iBfBzmawxYCtZKymNhPGYkCFC6ANwhRiRmEnNgbgjEri4KzIw1F2bdP1y3L8slE0WvYenpK3se&#10;BlOZaa1tVeWzXj1pU0MGku/39XrFNE3C+k6ErYqf2/P/lWCwVEn3bBScJWYyBTZGcm6q/vZuC0wp&#10;xnMLQkc8Ptzj9VdfYho9vKchQQhZWFqVXADY6uMrWZrSm70CwygWn4gbJq8cQPXO2N6AsGV4Y1Mj&#10;SaKW3gv1/9L+6WBsrlZLFXAcPA6lNtC9oAzzlnszBbe6ytCVYBGVhWmzVmJM1aZNq3y0l3Pbl29J&#10;A7QXUr4I/9o4jrXvkaBOj3Sx3fdT1wpQDrnpfoeNTedqKYRN9oy29zJ2rV2Y0BdjLkq4azMsT6Xm&#10;3VsjeijMz+7Nmze4vb2t+YJaiT8MI6ZpqsppBrvGcSoBprHeQw06X+cZBsAS5qKe5p6Lsuh6+xBf&#10;2zh4OGeApL34Y/n5Q6n7FwyDhXdDQ9ZjJXmMRBqT93zPClnWL9dlFrYtbFmbNmx06T2vnTF6uFTz&#10;fnbChXWNInGA9R1mdY8XpMHUYVj3yQ/sX0/PLTWe9KTCtZtaWltOynVS9xlVm/fylDikVte/PHjn&#10;4RHv9bwH1NoEa1/KdZezqyuDPpt6eKAmsDwHjvesM9dMQ2ycR3q5PLnY4zXY0g7pQq+ZPQvAvX2j&#10;JRdv610mR6zWcEQm4WubhokszHBVauTV6jJvArb3FdC6j5Y2RW3PKxnyZFVHTgtrP8s4UwoR2Tik&#10;QoKZ5xl+Gsu5XRMX1/+/kwvQI3L/0j3v5aEvC5jnmF7ZpJpvTXemSAuz2YTfSOBDg5by4Oz5mO7Z&#10;wmhpsZSLyoJZy3l7UjQppeWp9zr5lmBkbv5ce4i7ZyXMcmLf+x491rn2/trzFJWFp7zfPH2SBc04&#10;jhUo85TyRQOXuuht/Z4sb5SFNm/Akp0mD4He2pG/1xuIPHcQ9SaWvaCfHrNdb1AxBTjvMMeIN4+P&#10;mMOMu5sRh2nA4CaarNmE63VBhiXbmJDXibYhHyxkgxTJW1KD6vqgfo5d3wPn9H/r0JWaWSAk8dVb&#10;MNOOz4d3z19SytxXy5c1mTwbKkics6VWTLDGU2J8zpj8gNvpiPnpApMzfPnZIaQK3DP7Wfpb0/1Z&#10;KjMoLGeyyHl6gx/88AHn8xuEOOOf//EfkU1LjLBuwBLKJLMEf5GkNBGDM1PzlHKGGTw8MoH4Gbg+&#10;XfHzTz8jkJHDnEoBEYzFYTpgHMbigTiR/y4MEC2y90CyjdSPfdqbw1MwfhJS9QkE29CmAOcNLCIQ&#10;E2xOSDD467/5Pv7Xf/Mn+OKLR5yOJ4TrFcv5jPl8xcPbJ3zx+Wt861vvIcQLcmWsEkPdjRNO77zC&#10;6eUr3H/5Kd4+PMFME8IScXf3Al8PE+L1TJEr1sICiMbiagxu3nkHPiXcugFfvXkNi4BruOLt7HBO&#10;C87hEW/mb/DJVx9jMVcKinIGJhN7P9oA5IzBDIg5I8UA7yYMw4RsgSUvdADCICEiJFJSsH96iuSF&#10;H2IE4sryinGpex2Hj61y0iSGNL2GhgY3Fmzx5KvSIaUWrF6WuLLGTWlIaDWRkiVneN++dyvDbw0C&#10;jDEhxCAA5HUgzQNXfYhrwFmzT7ip4EJSAkCaYbNnyaKtxnqM7t6wWLLtmTKaM4Bkavi6JX8FjIMn&#10;/01kklc7ygdJBWDwtmXW83lKfsGrL3K1i+DKyWQ4OxSLAnr3uhJfNRDWALEM72VGi6wTNMN+b4DR&#10;Y/lvB9GFYVvAmAYstK7Lql9ri5btLNeEvDZtZ6QZVD1igsyH6YU0avZaL5SwuSYuWm0LILAHL98D&#10;Bvh50Cpl3mzPQl9xPccYbLXWN6Gg61nOex8pW1rlZC7y7lAZlcag1jVxCZV5E0OoDLeUUxssWc7B&#10;nNbBPAMbfA8lWKzfNV0bp2LfleMaovdc/g2wb9Uk13kPjOmRXIxxIiOE330PGXLY+gDzuuL1mRp7&#10;G8mWk/uWbiR7LPt2mMMG4aZhZvXsFLjOTIlVu2v4m3O+BtS2A7Skvn+uijgGJobCnrSwGNxYfJK3&#10;6qzr9YpxGIFEgIBzDtmQp3XP53VVZND54J0r9jPlmYHrVAdjHYHillSGo/c4HU+YjgcB3E8Y/YDD&#10;NJShKdfgFnEJCIURHWEAE2FiO5SVnusoUK7JCTGkOnzLJZHNJAMHi2Qtsknk4R0zEBPSQn7LiyNf&#10;6QzgdjzVQVxD+Cr1JzXBprJf2RyXm9/r9dp4GetAN7n/1X24+OM5a6pSYzuEEoMCY4HyXSBUYM4T&#10;y66uDxhY46q/tSk1fbKktkwpI0Xa213Z060zsN7AeuqBUwZMskqZJoZVtqydwqIHaBg+DSNMBL76&#10;7AvM5zNe3LwHayyWOcB4X4B3+scZwPmyV9uMbFcLAOscQlH8hRAwTFOxhciwg8Vkp2qvIfcXGorY&#10;JjSU+kZbFVLbeiHXemwvt0CCoTIrRNrDpRQxjEPNiEDijAZT7U70QJ6910mpuYZDwtgN27xhZpZA&#10;zlQArdEPMBmIakijgVYeGnFNZ60cGqBaB62h2X4zKKd3ZBvgzuuVhwuMN9DAaVUe0tm69lUyGLdn&#10;BUdKIh5IGIQwg3FTusah2hUaAI57wZTrd4yZQM3L5VKHPXPOGAoALwc0GpSm+09nCD1vIIQraDv0&#10;BdeY4ZwXzwml5nOYDmRrU/GIlJARYY2jvwPAl9+bi7UOQArl5Vqs9zg423BRYmA9KVTmEHBdAsbx&#10;gMvTFXd3d2UP8TAmIqEws1OC9UXhZB2yAYH9mdTf3g+YxgMWc6WsEIMGZM+ln7DFoteAVDwJuXjJ&#10;WyK8lUqErVg4UyjDUC9bVDe5YDJLiI3SyJQA9HZoXlTEOXYtm/nZFFQDMYVyQvBgfUBKEcsSMAz0&#10;zKIYgBlHFqoxklo9pAhfazODsJShT06IS672tGu9WfIdLA2SXfnfGAPChRYrD5MMZ605u8ks6ZEZ&#10;Ykqr2lsQimJOQCqkR+GCoWtiWTPXQQK2Cmc96DVlHdehLiMfxjQ2c3TPbWN/vBKB2Ee+9Ah8npR7&#10;gERrhwcUXMeu++I6LM5qKKKBeA1890jP2hpLnge9DCZpjdc6tdC6oIEmDdmtUFZloV6iuNjVnk4O&#10;CDaqImube1B7p0IsyjEiG1pfqD1uUdDlBGMdYUiZavaUM0KxF5zjjJCAJSXAraHWpaB81rZS243v&#10;kcx/abY5DOpqkLEXhLL9+0KmmVc2IxcMe8FumkXeYx71rHD2En95g5K2P7rA22PKao+iVp6x9TLn&#10;KX3vpegHkmWkZLoTpJ6sQnu5agucHqjALyQ/SxkgrFlltUjeqBjkJC53vetk+nPP5kFualJ2tyf1&#10;3ptE9liLe8GuUv2g2YQr4E8v/nWeCYgNE05TYY0WtPbEpQAAIABJREFUW5hxnBBixDKnytjhgpWL&#10;K944vFkbSil/lnLTHguyxwTtSeX2Qpq994AAqJ6TkUnwRvvF5XJASKZEagqxXJPo82pSi9PphLdv&#10;3pZfS7icz+L9okLUeyrCQqCCZN0jCNQ/nQ6wJiIsEdZ6/Oyjj/Gnf0oFw//wx39EgVLLXFgJzKLj&#10;aX4ZnjCYGsi2xHpLRdw849NPP8X56Yzj4YBxHJiMjWxMASsmkmkJbzoDW/57O7hMMSEGCp6jny/C&#10;MMvhTpLphFwKGuMMrZElwGWDy2XGn//lX+F//5N/h2sgeTxLMofB4nq54nJe8OFPforf+u3/Es4n&#10;AANiXJADNaF+9Diejnj/gw/w5Yc/hHMjrucrHt4+4MXLW1h/AGKGyaHYAxicl4TTOx9gunkHbr7g&#10;zo141ybkacTigPsQcI3AOUb8/KtP8fnrT3CNT7AuImNAtgyMu7L+BuQlw2SL25s7pJTw9v6B3gkv&#10;AEmCKKoHItkauI3srccO3gKKuQHv2/Nim3PCw9Z2Ly0FZ6bSKCViFq7MTlOLb+nTKkPFdGjRatWD&#10;jeS+kfZ2QHf5znPzx4Dz9Xqt56dWh+mhIJ9bUvau5YR6eN6zJeF8C2ZNVBmkoVAhlpozkIVs4Qdf&#10;/H9z9chPRdVhYMQ5uRSgREhhZSB1TMjONuCwXAu9fJA9BYzcMxmQ6Fm7NMGFah/eBgL2A+qrrzFM&#10;N+Rqa4/Hns95QwDohX/q4YsEt+TZqoNSe+fl9h1Jm2uWrMztunG7Xpj0s6kWJHbz9ruQwmvcWChI&#10;tmCPqEF/NnXffX5nmNnfnHUhlLBvUhzJvYat8NZrrEUeQgw1lLMXAt1TrTbPq+SjsDrluaB6vm5j&#10;3CYrSjZQPTVob9DUs8RYv2fcBOBqlVCPrKPtETXYuvfctvWd7SoitUx+ax+IJqxP1sLaqgKwG0sO&#10;2b/wntrs3yY1Ab+aNCQte/bymdbrofomxdVKj5vrEBaMg8MyXzGMA47HA7x3uLm5wXQ44tWrlzie&#10;TuTP7z3uTiccDwc4a5BTaFQFkIofmM0zl5YXPGikwXhRmQlFHJIlcKQEwadIKivgROzS61xqxFSA&#10;IQqBs1ZnyKQ1F6q6S5RnqYaZe+w+2cPJodB6hqbmnOvllqScCfQTuUTrGu7bTm0UqgUsqcrUcp5V&#10;Bih7XudYOPFm1wYtS+9isaY4qHMujO3j8VB6t4gE+q7X67X4prv6s/nZ5bLHstUYf2YqORAS0NX9&#10;CVumONcGDZKyFY26QoI4MbZkKWkX0Ab/bcF3vtfMrqb30TZgD4NPev+SQBPZeqKxg+K8CL5Wya6V&#10;HvBcv5CSijIdxnHcDR+XKsJ2YLeCZS0ApzzXsVUqrQq/Ns+J39MYKfOJvZrX+yl6MqE24fsjQ3zX&#10;WoGGs/M8V/samdEl8ydIveSwXJZ6D/l8HcrP5B6ba2ZWzEgbM9l7swJCngdsjcSqWKkaIGsvoVAt&#10;oHvKETaZ6vvN2QjDMGAoYeAajMzi/G3qJrF3yxBxzk2JaJVerSWShRdBqjCpKHyjGiSazR5nC5PX&#10;GtsOi8v77ApjWWNrMnOlZ+ks13YA9Vp8z7Q9Cq8jrUKKKcImC+98CW7OVS1BOTLo9mrS0m5hGx4e&#10;vpk1/JM/i97J1ZLTSGucDABhU9fSvTG7qj75zJ13jRJpU+9k1PwCrTjtOx6Yxrplz+6HSWRSJQB1&#10;fWzT17Ld86ZfXHGOXLNZpI2VtILWxF2tGtI4pHw/5TPs9VEat5MkYE2KbnEqNEps7ulCUfVlkZuh&#10;lQk0vMyNikuf8fVZGsBkW62M66+nVM9ctkRfn18Zxgqyt7WAsQ7LkjAvESkZpAiElBFS3Gbh7NS7&#10;XdLBTubdLw28l3IVnS6sw/R6gLH2U9JTrB4Q3wN9dUPRawB0A6TtFjTLrOfnKv1pZVEjg556TTgP&#10;BXrg+54lzF4IaY+91fP80vdAgi06oFA+M7nhszT1er1uUo8ZbEk5Vp8pPpyZfbF6cpkNk6/nJdwb&#10;QjxnN6KbqX/MsEbeGy40ZLEpn5W8b7F42VEAq4MfpiY8xQ0efvaIZqHQmpxWb1G4ygbLKSIZ9AM5&#10;BXNWS/DlxJefH4f1aVm/lMduDmzxORxiotee/H2ZBl/ZI1gP8mr7ZIB5XohVUlhuspG2xsIbh9EN&#10;ONwegLdvMXqHaZzweL5Ubzvy9rNw3sBbV4tOLgi997DO4OnpEdaMGMcDPvr453B//p+QYsZ//8//&#10;O0ynESlcaW1GJ0LuxMFVGimgeAfmhC+/+AJffvEF7m5vC2PKIC6xgvKuFIUhhKZ4sKKBl9LqChob&#10;IMRQw5wqwzUEGKzNZbYGdnBIJRQWMeKnP/0Y3/vzv8L3v//3sMMBiBHn5Qm3dydYm3A4eBgDXOcr&#10;vvzqK3z99Td48eKI43RY2aEmwbgM64APfu0D/PDuJeL5DB8inh4ecDwdkOARkwEpkhOW7OBvXuD4&#10;8l0swWDwIw7OYro6nE1CHkfMPuMhXnGcz3h88zWu5hFwEcYV+N0YJCLhF2uahAEDXpxe4PZ4A5ud&#10;8PAD4rKGPLNEMoYEHbS+Z0e2So1TU4gzg1vLEamJyo0Fx0bSn9e9ioE7Q/a+NY1+/RnogJ/a1mG1&#10;Q5P7ce/6tI+29jyV55b0sdUsuT3WuWyW9bBQn00yoE2eDfp8YzsHBi0oeLGAIzHBegfrXAWOcqZB&#10;MDc4jlUfS4Apa2BgVQIXVGKfor3V7tYm8ozo2Q5pGbBmi8hzsne+SiWfZhDvWwuars8zA446PGu1&#10;jsk1xEs/p16NI+11pFd03186N7VNL4x2L8irm30gfk8Pr/aAW2YMyp/N94Gk6KnYqNG5MAzkc97z&#10;b19lwTpMPm7Y2pqwQcojcf3shxsTUk7wzhPjpjCnUALWodZTa2+z76m/qW2KB7a0XNA2k7TW+hJ7&#10;vS6eY+Y/VzNJ6fBztpCaWSZrTQnYWOULKweFexZEPfWQlmzLGkX742rSQwjz5tp5AMtffRjIOmWe&#10;Y+Pdvw2ABgY/rj1QYV8xM1C+U7J+1naWzMgl8CLBZDlMITbhOtCkQNtxGjBMDqebES9e3uH25raq&#10;DY/ThMFRmGUCBUmGIIYSIpA0l/1b1ousZqP/XkN9c0pYwlIyWdmrvayPnDD6AfMcVlJXGbwT2Lzg&#10;eEyiKc4NqETnPWoGTQ017/jn9oaEPVYv27gxqNS35EriHESrqtEWASCiBTNWiamY1vldqSVj2UMc&#10;B8WWD/aWmLO+DCNjSPBuJLZo2hKRJLOaySvOWcRclKBlnU/TVJmuIQEpmXIm51WtggzWr1hmXLI9&#10;Le/Pati813u1PTyaAbPuMdc9xwgiTWpAJa6ZtS2Yc64GkEq7M+mRzTXI8XisnyHt0rgmNzlXu7Z6&#10;Dqs+X+4VDMxrNj73sytAuWXzyvepN9DsrUO9jy3LqiSTuYIM0ssaZSVRbRVMBM7bjWWXDMml+mAF&#10;JWmvSliW1Piwby0p58J8JyYr951sHUbgblGjinednxkHUkqig3YNcM437gQ9ME6TOvXQhUO/6Zw2&#10;OBwP1Ed2MmHWexxby0yxh4/jKM6aNmNP250ZGOoVPJPzZpET4vqAel5zMZAyltJXL3lp6nBdv/VI&#10;fz3Xit7/hUB5Gbof2OJyK3bGREPrTFkno3jnFoQwl2Fi3ljM7dmrrOD4OoCSAb4V01ODerYn3KyB&#10;Tj28cQNROUsauNfWKr39UN5jfq/GaaoWonu5VZKoQQMZrIQSY4XSyTTq7D2gV/Y3PVKEHjTK3lJj&#10;UnqQqtcED740oVqexdpqTuJtMt9hr/Zca4TYJbH0CGZ7dovy/bLGUvxaOf96Pv9tX9bbu8nTfllI&#10;2bKECFhP+JUDTDYbovlGbasslHp5JXtWnf9k5j2/yD2PejlVl4w9bWGgw0t7Hr1a2rYHMvTAHfkZ&#10;FYjpbBx8+OjNS4aIST//vUO4F6C056/fs0lom6u10d82D1umnLRQ0NeiFw+/SMMwIIZQE9CncSqS&#10;GzTe0vJQ7cm4txuUqbJ1nv7rQc5zAXC6qdb3rgnV6lgH7F2f/LtcrMicBb05xxiRYyI/PVPkrn4g&#10;e5zCDKuFRDPhhLAIMKUoSCWkat+aRhbPvewE/j8+oOR71hsw9Rh29RrtKqfSwye5qY/jWIM5jW2V&#10;N9Q0kEz3eokYh7FuiLIwHUdaZ6fDEU+PjziOI5BjmTyvayZD3o/WE/s6X2Fshh2A0fnSgER89PEn&#10;CEvAF199if/pf/5jfPDBewih2PAYhxBK4Q1gGn35dWDw5LP++PCAr7/+mpXaNDSwHn7yiDHAOAdT&#10;PGpTSLDOVt9LYyJitMg5NF5/xqzDj+t8RSrZFjkneFdspgoD18FX1lPKGY/39/izP/sevvt/fQ+X&#10;pwA/HHE9L7CDw+l0pMIoLTDGYb6e8fqrL/Hi5QlffP4l3nn5O0AAnBuQfcT1ciEGirfw0wGnu1d4&#10;c/+Ew2AwX54QQ8DNzQ3ur09k7YSMZIHhdIA7TMjOYAJway1e3d4g5YCzz0hDxiU/4illvLm+RrTE&#10;aMkmIIYE58ve50xlF4x2xKubdzC6CXkmwDYsAdwD13AhUk+uE+9acLDthmHnrvJ7rk7exUyqsjb1&#10;QHirJsoVIFt9Qk0tGto9gTwuZTPHlkzyPOS9T1tZyRpFDx73LLx6wH6P4a2H0LrB6RV2e8zenrqp&#10;F1gufUl9CeU1tgAEALx3rRzd+uohWMEXrPLyCgBqX3ZuoES4ky3G6rnDitSe8r0hpQQX91Rwsmbo&#10;Pae+NU5+9hlKoKgJKdwJ9FvloNitXzQ7WfvE8n3VoCkDJHuN3x740APM9zz2JcDGNUXvnOOP1X+v&#10;bxO3VKk/Nzey2V4Zinnjr8xspt4gYRgGYtHFWIe94LC+Ym9jMknCyU87IwtGOP++ZCnJofxeNkIN&#10;qYTpAPArY3n1RN4Pg5TWQz0lnVTP6OepVUDaS7lXj+01YPLdk7WjtjHcrnV016Mk/OhBpW6K+Ndk&#10;7oAmr+j3eO0REsZxwLKEYgm5tYZCFkFuJcAMHCQo3icNFsr+Yv2ubKvjCgxMeTk2r0PsnBPGUruc&#10;ThNub464OR0wjQ5+sJimAdZYDNZhLMqmZabrHJxFDFiHoAmNtJx7HB203OS5IJe/l+vezdYNBsD5&#10;esbTwxkhLiWgnq00LYbBY54XAAbDwEzR1KhXthZK+dlgUN0HaZU0N9hcn8vcATnYZHAA5c/Ln90y&#10;FIWDmcmV2diAbj1P5hJeWQe8GcjRwFnKgjEF7DcdglJYFoxCBTbPV8SSwQUAbvCVURxCRMqmckbY&#10;173a5FiDmALs4OCLZY41Bqlaftmuenvbu9pmwNAC9bHanMUYGgsqybbW/0gFYC9LBQBubm7WfqPs&#10;t0QSWrogTrM+Nv77piol5OBvBcVNVRRw/0r7Yq7XKr3qWy9p+jzOs5jnuVF3y+wFaRHUcxvQjOw9&#10;IqZUo8n9kS2waCCZnj3jyRrHVCW9ZD1rhjrXsazAoNyGVqHEKtSUQNYjmd9xX37eCGPYnjcU//l1&#10;wEfZJrquM906RD5TzidpMhosAaW+DLnYPkaTZDThplosiTOCWPtDSxQqgacbQoZzcNYhJawhztaU&#10;dwMbxQUTy1htmpGRYqzWqxxkvBdm+ZxKsllLRrN+qY6xlsg2GmPhrASy40oNeVSe+MMwVGVQjAtC&#10;ys1z0M9KXidlrtmqTMk72Ui2nLO1l0m529NJVYQmeGyGe4LcovM0e7iIrpGkigbGVKvdnrtEU9vl&#10;PtnClHPCe4/T6VSvradQlGB8L7iXa369//Fa5ndG9qkalNd5lDIzqodPSeUJ9+888NHsffln9ZBh&#10;tTDdB7f3VAQ6F6Hn119tCpWSDsIimusIJqyu1xswLwEZlJcYDdnuZhCZNe04fvTycHSvJQfU/78E&#10;1koJXE+mrn0dJVP3FwG/v8hzlw8V7YnekwdJFqK8Tm1DosP+NKO5t2HKjVHKMnWhuQfg9/69BQXQ&#10;lSlvihMlX9cLQXv7y+/59PhUC0fexHR6ObOeuSDhDdYqdYL229W2K/rfe+yZvYGMZlTpsBvNYu89&#10;Jy5MAAoSTQyop4yQAhWH5fxeN+pUg9liBqwNePP2AaebI6bDhLAsuFyuiLlquOohxJ9F94FYO0kF&#10;1fXWnR5gGZVADgCHwwFPT0/r5p0iEo0VC7N7IZYrDwsSX5to0HhwVq6NJbry3ZJhP8xmlgdujBGG&#10;i5TqY0/Pk3wiCZAexhHJAE9PT3h8esS8zLheL2Q3UFgM1q6ebbIJYaXB4TAikfU5ook4Ho9Y5oCY&#10;Fnzy80/w9Zuv8aMPf4R/8S//GP/1H/wz3J4O1FzmDG9MYU2TTyCxBciT/s2bN4hLwGAdQkoUkFKK&#10;5WEY4Mo/qYDDXLx774ts0WJJC3KOtWBYlRkZw2AxX2fAAIPziLn4ODtLMmuQxPnhzRN+9OMf4T98&#10;97v48Q8/RM4Wh8MNzjNZDA3jAO8NzpeAaRpgjMfTwxneT5ivMz766Uf4nd/4TUTnMRwcUvVxJWJO&#10;MgY3L1/isw8/xM1hwsP9E16cL5iGEa+XIj1EQr454vgr72B4eUSeZ4zJ4mgMXpyOeLg+YfGANREx&#10;z5iNxWJmXMMClxKGwZWmmWTjSAGwGd5aTDjgdrqFzST75MAxtmKqAbDZNDLdYoUIm4u/Z/EIXhk+&#10;gXIUUobDWlBShkDsWOugKoRWpl8pyjIxCYk5lxGQS8o92RtxU8oeqtzAhpCad5QGOToctd9kasBE&#10;W9f0WONbaa7ZnfD3WNF74a2SwcqfxUW5ZMExa4oVQLbY5KRqZo5qL8WydeuGcl9iPUO89+QRXbzD&#10;6/legI9Qm9AVcPTOwdmB7BgCBTL3mjpdG8j7q9n2vbNHe+brM6gHJq37JmqoUs6meoP32DMMSMSY&#10;G1B5Wwe08lwt8W3rBM5TsPX84SBKucdbZfXynNVKz1qlB9r27Ot6IHqPwKBtnlY/ewJrePDTY+Ss&#10;DcA6jJO+yZp5pOuJmNpBjSlM5Zx4P7LVf5SfZ83myamAcDywd1gWboqAlLZq0DZAu9RMRX22hk6m&#10;bt3Za9Z1YyCfsc61kMB9j/Aih6Y9u58eKaS3DnrsLLmWeiFyazPXV3vIgY0EajQ41Q5Nc/HwR1MP&#10;M9CsewPqW2wdxFMoKHtO0zOVwKOWa2urIK799DsvVVXOWALuix3SOI5Ub+dQCTDj5PHyxR3ubm4w&#10;TRNGZzGajNFbsgbJmRR9SLAuwxaw2VjKH8ls22FJOi4ZsVJBxPeQgYNGZl5sR9Z9pISgel/UqRYp&#10;pGKHt/Z/bS+Xu2HeTVZXJ5S9d29lw6utceQ6SCIkUpJeqgJT9V/Ne5ZFUGpHHcKDPAvqi5IAL6xz&#10;sN5jGIei6iRGcS5ZONKuqH3ncnPN1lpka3G9XghUdsQk5vuZS24AD92sdWUABRjjm9pV7wVZ7cM6&#10;e6S1O7Fi+IJdFbkESnQ4NSuXbNlnbVE5WZCFZeqAQZq5OQwGzp1wuVyawTXfxxACrUmstheyD/RK&#10;CcMhjnpoSTUe1T3n87nuZWvA7Gp/M89zVYtJ0FQCnr3hRGv72O6DK9gfu2ueagazIR7WwRRaNQUD&#10;3CsBpWVye+/gnK1nwJrJI9nIFs4RJhBTxLKsoJ/EEFI2VD+LYcQwjKRiLlZfxpIntB8H9qdrbJfY&#10;Xo/UdovYO4rffpPFErv3Qd93I3zFpSNACAEJa94ev8OHwwHTMDb7df05rg1Dlp/PhC2+L8syIyYC&#10;75nEIGtQOYzk9y+EUNfVVjEZu2C3rg3keU57TxYERouQip2uWQe7fA+o/0/11yUOR5Y5trGkCyFW&#10;sqa2BdLBrPJcyHWN2Y0F157yypQcMklabELWjemuBUl4lNigdNHohbNqVZKsa1g5cjgcisotdYF1&#10;XqPO2GKxjNVjP69nka7h9uprTarS/a58NvJ+8PUyQZdrKm0Z1atXpWU6q4M0Riv7lCa8facm1Niv&#10;tKDVBCFJ5NDWiNoGqFsrmzVEVt4/7j1tGbpLta8ciixhxvV6xbJEXOcZlyUgw8M5yg9JSAV7MU2A&#10;N8pgLqb1mbKVncztizGVkOwB1vySwfveyyeLV25Cl2VZF6tg3+wx0XtDAu2Hx5ssF5YMLu81kz1J&#10;vJ6WazaUPAB6jYcGp/fYcD0PWW0z1AvB67H2e1KWnm9pbwAhG3E5UHHO1oA0fobsh5hNO5zhos/k&#10;1VtOHlq9SaVsruS0Tssz97zw9dpYQ77avyNB8A0wnsifKhd1ASrbpbxIlUUk5Z/8ZwlYXJaImFOR&#10;cy64v7/Hzc3QFLuXy1kANLky84FYGXMppw3Yo+06ZJClBvClF5oGnuQGk6XqJaMJ1Kv32BhSEyQh&#10;EzYGc1hgMpoDkTd6aw2WuIKU87LgcDzAWoewrMzjw3Sg5tQ5+s7WYJxGxBQwHUha6QcPc52boLvq&#10;8AMjZMMQDDSLlIDL9YxluSLFhHE84Hi8wfl6Qf7a4P/8t9/FD/7hh/jD/+b38dvf/i2cjgdkk1a5&#10;eI7Vx/Gzzz7D0/09DIC7uzscjkcAxMbPpcE4Hg+AtaWodiSLLh6YMSaE6xXJpK4s+3p9AtM8bPHa&#10;T8ZgGD1s8ZO9f7jHzz76FP/pb/4W//lv/xbLvCAkwDuPx+sFp9OEYXCY5yfMwcLAlX8Mbm4pCO7N&#10;mzf49ONP8dVnX+Dlt38LaYlFJUGyryVE2GHA+7/6q/jo7/4fXC4Rt8Hh+jRjHDxytIiwWKyDmU6I&#10;xwmzB3nOgyyPpnzBESOiBXIk2WxIgPEjUiSbocEOSBnIJmI4TAgpVHuh2/EGN9MNbAaCYLwz454A&#10;sBagWQPdbM05Z+9vZuvS0CTXYVQtDstgSu/xW4aG8qcTVvm5hNJBgK8sY1+W1J3455ybQlfKzKU3&#10;PrNCe9LtvfNDDy8lk0GfpTqEVANtvbOhx9CSjadmtVYQSpyD0zQgxFCZJaTYMRSuZcQwuyqWLBzM&#10;JsicCynnHawlqwBTfIN5lxjHAUHI6hu7LpUToAkHe+yR53zke9Yw8hxiRQ432rwWpOS/p4pjZpUe&#10;PFRmVN4nKej8Gtlw62BaKtTjxo9dAjY8rJFsZC2z3SMg9MJt9X3SwC+Hlsm1KptwBnK5oWPLJTnA&#10;45rFVKuMsAGQZN2kSSWw63nJ6yiEQGdkksC4tMkSg5DcBhjq4C+6D3FzpkkGW7Xj6DCLGfzqSaH3&#10;LKN6jPaeJeRzGQoSHJBNkb6vmrih61E9KNnLAZD7tHP7a6q3Z+qfQ+dz7PYctE9NlUWlmWwppdqE&#10;Mzi45lahyUbhvYeuL25ABLZtcHbrrc9sP7KiXFUp/GsWBodpovrMZpyOByBlTMOEm8MRg/cYnEFO&#10;M3I0sMZjCXOxssxIOQAmIoSlDJFi43+ue402zJff35UlCMEUX8o+N19nOGtxzTTcpnBgWwC39p1g&#10;RaWu2SVQ7JyrVlQSxOsNjnoq3TVYFjWLhfcTSUSJMcJYBr1TCYoUtkAZSkGObp6W9Jo2BZDJRX3D&#10;yjBjLVByLXJh7RpjYb1tyFe1d7EWVpHh6r4UI67zhSzlLKmnpnHCMB4Q4twwiHmArO3LNvuG9NkW&#10;91xaHKyD5NxYStE+iY1/e+6wGnVg456lrBMDR50tIXO7+F25XC6bXKGbmxuy+CvDgJZ9S+oPzhPk&#10;jAyy7GjZphJrkBgCM82lPYQE7SV4JPtWnVuk1y7bePUU95oU2O7DtnELYDsdrjfbkOwsyH6xrnO2&#10;XOoBgK2FjH7ngGUJFe+hMOcE54fNXs31vLPkfCgVP3WYJoa7/LnL4hpMgQf0Ica6/jQIrpnNtUbM&#10;2AxeUwkuhep95fBRsqwZwGSr3E3uClZrHe5plrBQHlmx1ZA2P9ZaCqFVwc7r3pA79ZfZDMy01eEG&#10;uC62Wys+IgiYFliW2OAEbEMoA1P1QFbaDU0TZUNA1LOaKa2xj3p9qn7Z9i1orE56+UxM1mC1oq5J&#10;dO+n9yyNcUoLntT52ZpIzGof6+yG4NzU/WgzmdgaNOWMwfmNZZP8DhK03ss10GdjDx/UTH1p/yt7&#10;E66xNZlarzc9JOefw+tc12l60Na/PjQqip5NeM8KUtb48tyxxtQMiqb+EtaZub6D3GOn2hvVWjWt&#10;GSEwHpfzDOeI2MhAVu7Yke6ewQovIAsyAP9I65x/NHgvGyt5SP0iRn3fHqbvq6c9fzToMo7jGnwh&#10;pCXat6rnEaYZzXIhkgS28tG70xsZIrcXvtprHvfY9jrQdv3+uXpA9xhS0pO/76ObN81LO5GyBNLb&#10;EsJaLCyyejGbjafIxGRAI4QXumTyyUNQbqK8QXCDpSfQvaLuORXIHhBlCuN6KX6nFZgr/pUxhZJU&#10;r3+eLYcEFRm+TIa5abnOM+ZlgS8yuOV6RpyvcNZXubBBqptADWSBQSwSeQ0msgwvlc0/RgnqSFDQ&#10;NPYI9XPMGjLWSrbL4ZBsYbEHhIWCVGkAk4VCpXieCnBLAnjWFMZWuRvLPFef1rCEynQOIcDZwh5A&#10;xOVpxvF4JE/1sGCeL7DWCEseBkOYgdsCZaEGCU7Vkojf+Xm5YA6hgPpXXK8TvvjiM3z44x/id3/n&#10;2/iD3/99fOtb7+HVixcYBwdb2B8/+NGP8Zd/8RewxuDF3R1e3L2Aezzj7vYOh+NNsZOKZP/hHHKO&#10;WMKCcZqKxQ0x27NJxbqFGoAlXGFNAesMNQTeOths4KyvgUNv3n6Dv/7r7+Pv/v4f8NFHn+L+fIH3&#10;A8bDEbaEveWUMIweyzIjG4txmGAMsVYGT+siLBecnx7wzddHfPTxZ/jN3/wNTKMDjIOJNPF1fsR0&#10;OODFyxd48e47eHr9FR4eHnF8OODFyzv44YhoPIJzSO4GX18z3s0W4/EAFzIyPCYccJMTlhRxNQ7J&#10;DYjGVhafTSUMJmU8Pp0xDkc4N8HBYcwDXp3ehc0eMQUalCUaZlhD34M8IjNiTsKCrTTQ4KI6FkWE&#10;g7UOqbB+qmVNKfxjohCmXO261qY6Z4OYlnXmLsdbAAAgAElEQVSoVQZY1Ts/EdV/LVziGixc3pEs&#10;3k9ultcGn8nnJF1HpnDVJRKD0oh9Slvn9MJ/elklphM+rX2jZVHSU4VpNsceKKH3ZW56QiC587Is&#10;MMNIQLujtZkFAGKNg4FFDgnwqRS1Fs64mh/gra0MemJsFTCtME6zOIcpy2EdiMl7wh6sMNiowmRR&#10;1wtg0vdIe7XvseZ1U831wXO2A2tRTYAfYDY2f23dtOZBtMxRo5ocNHWLbATlZ/eG7BsZc7Vhi/DC&#10;t7XNFEAXWNAWVWv+gmYvkR2WZpoxeCol+8vCFgSloR3GotYRAExKsMnU84TB51UJg8KaLkPNJdC9&#10;EnVPCAwwkhGOMS3ziwcDKyjoVtZ92ide0MCxV6yj7kFO1T97zY2ut/VAac9GRp6nWm7cV020FmXs&#10;Ry6VDdIqUSqOmNUmwe2e/eJWwcIB8PbZwLcGdOkMhUi+HxsApm9JkTbkEQYLeY/l2pzCyzNCDkgx&#10;wxlgcKIxsx7WZuUN64vlwAqCM+ONM4Oc88jW4fbmBsfThGEoViPFrzuEUMIEqQb1zsM5D+SMJc4Y&#10;vEU2FtajrqFYvM15WEfKAVI+oXjXE1DgusObyIxukHIqFXWZKXuRdQaX66WEPFKdMRyO8G4gi8Nq&#10;OdIC3NwIayWHBNNyTIBtCVP6XdhYeVQFF71n1hhkzmkZXTmvy1CSw1xNYZvWYT1IY5dyJ2A4N5Y6&#10;W3UvWV045xBToj3TmRrUSzY5BtZQ/bfMM6ybSNnLIEJRGJE9BKqfOIMGISyYC2llOhzg3AA/GBjr&#10;kHIspB4+o5hbaOHcCgC2+0vJHFLDsx7hjHuOXvAydvYkbe23yQYCYBzV5Fmuv4Ys5+q5KdWMkmkt&#10;e/31XoX6XGxzLrKVSt4A9ZrB2etFGfCpqkMecMHgeDwVUHasfvI6W61+nuFBThC2MqZUNaZrAWGM&#10;HLI4UeO4xmqBySG0/4aNNRgTI1I98yNyJnsUU2yDUPAHPmM5fNo5v6kvQkhln8lVNZYtv9drmDG9&#10;C/SiGWPrkMEZGm5xeDJf67IEnM9n+m9nMB0mDM7jej0X9r8jxZyyYaprMINA0rLGB09htWxFpmuu&#10;nMhSldWOg/fwzpfnYUQNnjHPlxrcCrMlf1jrSBlesuJSCigCqPppls+7mpthKxFsWZYywGOwvLVO&#10;ksNQSVasA9jMln6o71NGRogBOaaibrHVJgqZiFo5JYSZ8vs02ZWHK/QzbLGVYztROYBz8Latf3xh&#10;9lclZenfAEMYQgkppz1q2eRprYL8NkOR8wwMbMXKZN2xp0yW7z3tvesQb2Vv0S8uaWmY3j2HD+m9&#10;L+sNjVHV+rcMl1lxblH6wQzEYhkrw6U10UKryrRytvl3xiXVeSsVyD1Ch+wdNmC5NWUPW8/DmLfK&#10;N+kIonsxrZbTqlAmveqczx55pVcbhxBqholwuFODB1dU4olwzSWQgXMh4UrLqnr+JwvYEdEsyMaX&#10;Pt8gLgGRLbNK3cjEol4Prgnm/D0oy2ZACEtVjf1SmfdSUq8tcbg50ODfc4xCDc5rmxgtDaqSZQmQ&#10;7jC2n5u28SbRk12TXDZvrHUks3L1dcdGDq6n7DIIVLP3e1P4PasYzRTScvreNFZ7Djrn6kFBQTlL&#10;AUawmdxq32jpm7Y+H7tZjJJJuQd6yCmslNT0rIH60sAtk2H7s8pzLdMJ44AUc9t4wgrZpGE3U6Sc&#10;kLipABCWiJwsliVjOHjkRA1Q9gMVBUX2GAsAyIA2TEX1mrAuKoxCPdFNsQmR1hV8YAFmU1wyC5CZ&#10;5c4RWLYsVFwuOVYW0FKAe2MsYkjVriQmsYE7OshZ0ssNT4zEnK1sk5RxOV9rKM/1esYS2muelyvG&#10;0cNbCuZ6fHrAN2+/QQwRYVlEc0ugzDB4QXy21TJn/UwqViKDmcWyYxhHLEvA9XLGMp8xHUZ89fo1&#10;nq5nfPizj/CtX3kP3/nt38a3f+s3cHdzwk9/9jN898/+Ep9//gVyAU3GccTxeMTpOOGdly8Rl4AX&#10;77zAd/6r7+Bu8lTslaHCPM9wKcMPNHwAh56ZDO88poPHPAfMMcE7h2mYYLPB4+MZf/Of/xYff/oJ&#10;Pv7kU3zy6SeYl4CUDQ7HI4y1uDxdMAwDTqfj2iyMFJIcQqRGMBOzg1gzM0K84v7hAT/56GP8s7e/&#10;h9OLdzGOEx6f3mIJASYmZCT40eL9X/sAP71/g2W5IoYFb96+hRlG+PGI4XjCN8MBlzjgNg9w5oLB&#10;JIw24YQRtzbhmmYsDkjjgCVHGmCUAmRZFrhhxHQ8wZXCyeYBB3uDVzfvwuNATUAiQNsIb3luemPD&#10;+BHAdZMB4osPIzUUQb6fMTQFVoyp2BFYRMGsZ6bH6nufgFgGk5HZSnTfUk7NO7IW/C2YTudG2X9E&#10;UQ8L5JAoGNgSWM2MTsn01fLDHktBgsuaVa+VH9qXXAfl7skRe2AOs1V7zXmIAT77wlo0BaAnEN45&#10;h2zWQs+5gdZMTDAFbLGOJse57HPO0pCYmnWyYajWLqb19nXCQ72eDQa1Adae3nWtKLah9p3VrPU9&#10;tm/vfgzDtAGqOfuEvK1lfWIbCxg9eJdNv1QL6OKSwek9X8XnMhV6BXFLDrC1HpLrUwLAPaKALEq5&#10;tlqzTFb2OgHm7fplP/7Kjq+EiZWtl0RDxO/RPMci55YM3dDUCFQjxY2v5Dg6lY+UYcxz1jWC+RRz&#10;Y/f1nH3i1sbKiPDmbTjrXuBcL19JAjR7Xq9tLbu1u5CNU5/hZBobPQbdZdaHlKD/ouGXHCiwdF6r&#10;Knv5Cz0bILkeZQbUHrNL76n6v7UXPNkcJcQc4Yyr3uNMkpJZPWQdQwNjJ/KOYiTAyRkLP1g4O+Bw&#10;OOJ0c8CrV3e4uR2JoBACwrIAJch+uV6J8LIQKD9NvoCQFgYWIZW+yzrEa7FeKiFtgd9rHoYzj6UT&#10;ZFeBUmFhiGLLQopN05zHOWX4ccQwHQiMsx7ZoQ7/VnApdwk+2seXhgNuw1rTJCSdfcXnuS02I9Wj&#10;NwSkEJEZZBLDXefLumUmpOkBCOJsyegOzsADxLJPxRThMgU4+mItmbnOSORnTYQUyivgWiiGCOPp&#10;9NJZHss8IywLhnHAMIwwxmGafCG3tHZScu9gsC3noDJIcie7jepwZmTzPmx2rIXW4eiW/SkHntUC&#10;Mctck7RGrfLZJ3pnAsedyCRKDajE94aZnfM813XF4PrhcBLPj3J49ABWA3NyzbFfuSYCSEAthJW5&#10;zj+fr08SLJrMC2fpWZfJ8+rDL965JpfCiTpmPesl1sBqSImPSMasZF8bOTlmognWPA9TiDmh5FWs&#10;yoY1B7CqCqxDtJQ9tZJHxgI4y8wkW9WrOUUsc2pUTPJs4ne72rswWSmGkv1ANbrzDn4Yyrpdffdt&#10;AaarB38IRDbDWMkQPZeHmEIZMpDFlStWjaxorGecXUF3/g7E2yAsIZaaxTlbskBQWb+sPEmRFGaW&#10;h8neNHZ/yKhZeianOgAxxuB65eH0Vk3H9kdsb1bXHlbVWE4ZrpxPSQDdVTFbyIRudGtdz4rnAr5L&#10;hZ5UFWochu+ddw7erVlTTAJlQgD191viaXNO54wlrX7qUdj8SVWvVhHr8Nme8hDVqaCJM9lVMkgi&#10;TXN+GWyConuKy5RzDTdfB+qpCSfu5QT0iMiaGN0Qv/iFF3ZRfVIyNkQmaaXT1G1l+A+lorCu2AEp&#10;1UAPm5P9kb5fPRtNTcRu7e/2c7a0pbvMIHJsp5jIbYTeU9coTfjnLmFBCAlPTzPun2Zcl4A5rGSw&#10;FGLFLKRVkazHpR2YDOnWSsJae+RfMvO+52EuC1zJ+OoFEvSYPj2f3t4kXH5BPlh7L4lcLPqQ2/Ov&#10;ZyamvHEORklz9/3v5ULjDVgedHpSJDfavVAPyUznA1B7IYcQagHTC23VYRuaUdBj5enmT08ue/eA&#10;Ad+9Z6L/ngx51KCS/r+e91dfWrUFI7QvfwOQVSfb8l8Gm2viTWA4HCpAl5MtoLQtDEoa6oRA1iwh&#10;xiKFSuUFJPBwBSVjwySh6bFpZPa2+K5miEM1Z+S0rBC3tTXUhgr8CFf8peeZiuYFsTQC5FPNhef1&#10;Sh6YUqr9cH/fyKVkk5SL7BoilOjhaQ1ACSFgXiKmw4TT6YS74wvcHI9wdsDgR7y9f43HpydMhyOm&#10;wwH357fw3hUJe/Hf5+KgJ4MsU3YLCyfCvHKmRnYcPKwBzpcnTJPHw9tHfP36Hh999Am+//2/xe2J&#10;pObzdYbxR9ze3mGZF+SU8HhekODx+s1b/PTjT+CHEbevb3F65x387m/cwmDAONCE3ZSiKMxneAc4&#10;NxZPaRouXM4LrPWY3BHz+YJPv/wMP/nJz/AXf/lX+Oijj3CNARkGfhhw9/IV5pmK0BAipsOBwsqm&#10;CcfjAY+PDyRHL6x9btCWpTQM44Dz+QmjPeLnP/8UP//kE7z/3i2O4wmDH2HyAxXRNsM44L3338NX&#10;n7/E9c0bmGxh4eBHh+n99/Cbv/cdfPfHP8U5BjxcrhhPBpO18MZiTAMOJsM7kuM/LQHJJhwMNUgP&#10;bz4HTMZgB9xOB8AZ2GDh8oi76SVuDy8QZ8BEhxRDc17oAV4Ikayq4irpTSrslddfBTZzKkOdJPYL&#10;V1l5MQYsMWDwY1HApGrFkiIVGzkboITP0PXl+o7yXsw2HivjN29kk7moBFhOShJ92+x7+uzTrIQ9&#10;f/GqstoJfZQFak+yHIXNzMa3tzNMl58p30e+DpYTNs0DZ2vklpGU+Uw1NHxCAf7JrznVfTBl1LC+&#10;HmNDbt499i0rHzToI9Vtmn0vJdFOAUe9umfv3F8LtL1gzq0vuLYj6VmYyHqKGSUUXp06tnmm68nP&#10;YOtzarZtPdau0bUW2ZI5tPe+BD9aIMI3Z4yUCDehUt5XBrUOqDLGAQxYg1gvpA5jn2L5nGKxsvCN&#10;vYPcd9YhAbosIPlrOuhYW+bwM9rzetV5Cr26Slsb9QBnyRTXgLj2AdeNaq8O1HV9j/yiG6YtGaOf&#10;1dSzodIK0mmaqtVAj7mm11nPCqw38NAWPlpxoN8LaXMuwXvZTA3jAGvIFjDF1ORSUKh6KkBhLDV7&#10;aYYdBcvO1ysOwwjjDW5ubvHixUu8eHmHFy9vME2kRFqWBeenJ1iQPUQIB3gzAJns+nKYMU4DMbGn&#10;ESSMKJaY3sFFUoUkZrtnOhNhWsYd3xsJgrjK7E2V4MDAYUyUUTSMIzHVxgHxanZtNLVSu+eVLtmj&#10;OsOkdz5JWxWqkVcrLR46VdWmDIwX+/94mIoqNgCu9EnOdNeUtlD9ReclD3ScsHxBHW6b1Y9dnE0Q&#10;jGo5lJT2ZfM843g64eZ02rCteV+tAZk7web7SrtVPSN/XVoGSOWM9kbW1mryudE+nkWtELsWDi17&#10;WZ/7phkG6PUhFehGKHjX34sbD2q970q2LttvMYGIvysHPJOdy1KeWQvksfe7tLxragpm3Ba2td4b&#10;G2BGsFf36sFB1EvjOBYrodT4eq91GClAbNnblhBhHWWvmMI8ZuC7BxrqoMm9vEMG1GUfLjEhzvrh&#10;c3eaRhizqmVjXOC9w/F4LBavqQ5JraUeKFxnwBgMQ27uR4wRMeXGv13+w2ujteaSXuNpY7kns4HW&#10;IaQjosqGcd0O8m9ubrHMV1wu503No4fcjU1PxQckFtaGL2sQ1BbbLWvQybtZpUbspx9jxM3NTfOz&#10;2RXBC3KMHvBqELlHOpVqO2sdhmEkBVGx/m1dBEyzb28Hi6iWzj3LZLn/8HUy4UgGpmoCbR1adEKd&#10;n8MN5RnRUxRqUoGsPXruH7J341y93s+Xfa/+Lj1gO5vVmtain4XWI5jIa9P1FbtE8IBIYpBQ+0YP&#10;L9xzVdnayfTV6JqYLMPAJZawhydqvLkOb2ModvW2yTwhHS5hBjHRvl3t7WIkFVVKhQyQcH9/Xy3d&#10;94B5ncvTq2m1Ov+fDN7v2dxoxlCvud2bHvX8N/caS/3nNUNxW5znbogHFxV8k1d5c1kcXf+oFcDf&#10;UwY0Mv5Oc90WphwClIWUMTeFRzvla1lvcrPSkym5sWt2Zo9x9IvC0HqBET1VRa/I7a2NXxTE0Ws2&#10;ex6nzP7gXb02gJ2XRRZ4qaqjWisGI1i5Mp3bO5IdXy4XXM8X5JsDkIkRQ8VCqoyWOSw4Ho+IKSIU&#10;yVIs6fHWEsu4skMtAYymTMQTVkBf2nNUBgAsNU2GrCWI+eHKel6wLBcMwxrA64cB4UqBOU9PT9XL&#10;X4KJDDiGIrW7XC64XC5wzuF0OuF4PMI5Vw9DZuK+fPmyWKdEOO8L45qGDCEEmAx4N9A650IJwDQd&#10;ALxtFAi2+jW3jEAuJNgqRzeA1Wut+KVy0wxjMU4HjANZz5yvEcYOuH3xDuYQcJ2v1Mwhw3iL83xB&#10;TBkZDufzFdec8X9/7y/gs8e3f/3XV8ucFFf2v6OAk5wywhKwLAGPjxd89dXX+Pijn+GTTz7Cl19+&#10;iaenM+wwAtbjOB2QAAzjiMenC6ZpKuxTi8NxRM4HZGQ8Pj1hGAfES0RMsUpF19A3i8PhiPOZMgDm&#10;6xk/++mH+M7v/Bd4cTNhsA7HwwGXp0f4wWEZPG7u7nD78gXefPElBj/BDANu3nmF//Zf/yssd0d8&#10;FAJ++JOfwsPRc4sUxhLzjPEwYowJmM+Y44IUIwZPn3n/9nOSQHuP8/kMbw84mANu3BHvv/oAoxtx&#10;vc5wGCicZ4f9SO+uAh9hmmJHsqUyyGoHda8jSV+GQSjWQ7X4xmqTsLJbcrH7SeIsQQ2jpcI8YikN&#10;hrSNkAwhHfRKr9b6fvFwS+9d3GjLYmwveLFRHu0AxxI43Atjl+wmbbnWa+xlkKO0VJH7afN3uEkV&#10;YWm1yCx2RkISVRsz531hB6WmEdaAcG6Yan1mslHns/bc1ACmZNr1bHR67J09Kx4OvNyC8KYrfWUp&#10;PmfLcCG6x5annxcVSzo11n+2hpPbkn2Ru37jfQsI2TS1QJpkBWkJM/+7Bgzk4GKjkkDLppfPhZt6&#10;2fCslghUYLMstl3DpEbg0FHZSMmmSObLyGe3B9CFugdg833lOtDgpQb695SgPS/XHkFBPytp69ID&#10;RPdyM2Q91VOsyvN2j/0lm2wJ+u1ZZ+p3StbIbWhX3JBH5P3usZn2hg2SQKPrb1NYVjK4lkHrlSm6&#10;+laPbsQcrgQUOwsHC5jSLAq/VCJ0pGobUQlwOWPwHjlGjOOA480Br169wul0ws3pgGlwGBypkSZ/&#10;wOA4e4VAWSTAxIyEGSFmmCXi4CZYJDg3UM1ZiDTV+se7Yk9AofTLPDfqYalE4gb8er0250QTEpjI&#10;Rx/Vpq4M1fi/xfsjazWda9ILwiZwkdSuWm0kASQZGBoLix2C4KRBAGst7EAWfymugwq2Zckpl1wd&#10;21VT9chlet/RfYYtjHvnPGVvMbM4ZYzjhFyydCqQWc4ICXDKfZ1qBeDu9hbDMDR+y3rP3bNs7dkv&#10;8MBJBmFKS1b5s7SVnlaAb9VWEkCUZ6eBDrbsDURa5Vlbc8gBsQys5T29DfC1MGYNZ5S1mLbg6dlF&#10;yD/LDH+uFbh/b+16TAPc68/R60oCs/tnMcQ7mBswVd73eZ6rWs1719rlFCsWffYejsc16wXbYakk&#10;Nuh9Ww5TZB4B19p6qNLWUYsKnF1JlMPgYQqQTLaTpFAZ/FDX3rxc6/rk51ExnrJmr9fruk8UpSKv&#10;Dz2IlwPclbTiutYc8l2S+xwDdnJth7CIkFhXrZb2gjsb2LLMrayzcENR1syF/W+27gqsSDXWNN70&#10;RGRKCIXowAQoHgqyckFabmplCp+ne8C6XrfSVmy9RxxKG7prQ9ZZvSGesf0gWFlPc6bNqoYdmvd8&#10;W9unbv2g3R564OvWEWJ9enL4qnsGshr1u1ln+jvKPXlPidkDgFmNgIqxbL39e44o0j5QD+Aqg9w5&#10;UlgbsgfOebW+lUPYvYF9rwZpf99saoXe0Oi5z+0pE7jPNIgbkhsHOQOoAdMZZL89zxFLIJwuhFiU&#10;/kV9I4gDZBNtGlWwVP62Cv4dxQT63+mXYpuz55nZSoLtpgjsAey6ANdBA3knzEuD+T0rGsng1JYD&#10;sgAEAGdX2Yu1vhaoe6GA26YhNRJ2BvvXYnllxnFYVs+7uKdG4M8zhkAuOugsvB8K6ztsJrk9uyJ9&#10;SGyDYm2V5RMwzAeZr8UQHz4rcEQyYd5418Jm+6LteS/3mtbed5EveS0MXctsRy4c3MKISpmn457+&#10;bIyNT9vKlqVAGxkwxoncGRlmIMuL67wgxUQ2KeOIS0qIIVYPTWMMzudzkb1ZxOLd7P1QZLqlQE+x&#10;XGhZx448uJYw16LTWvKiu84Llnkph9MB1+uM+/uHch99ZYIABtcLFUX3jw/VR38YfHmOFtM41mGR&#10;MQ4xBgzDhBcvXuJwmDAdJgI1avBMLj7vHCrlqkzqfD4D1lMwMFUZQLEDcIbAbWYOLCEQQJ75gApF&#10;ck8ArHWOmGyZmiwYg+s8U6PrT7hcLliWUAsN+vskh005IswLDICYgBwT/JixLAGXyxWHw4Tj8QbT&#10;8QAzn5v3PhcJm8UA7zzu7x+wLAvu7x/wvf/4F/j855/j1TsvcXN7EptqwuVywePjGQ8Pj7h/+xZv&#10;397jiy9eY54DUEC8p+uZYovTFcMw4nA4Vr9Jkj+Tn6V8X2pwdI6bMD1+3/j+hSXATQYPj9/gm68/&#10;x9PD10jv3SLnhGHwuJAgEW4YkacTXrz7Hn5mP8Q394947/ZX8Rvf+T28+tb7+HK+4ju//rv46tNv&#10;4BYDRIslRMBbZGcREeCdwcE7BJAyJBhgGEZMp5cYBoNhMMhYkNMEbx0+ePEBXh1eIC2J7FEi+2ia&#10;3ii8qDoWcejbGlLUA/uD8LwkZmRECrl68bLdUT1HEqtjyOIozDNCDP8va2/SK0mSpIl9upiZ+9ti&#10;yczKquruwZBDcNgkCPDcPPHAv0Be+FsHc+WFAAkuAAfTmOFgWFWdlUtsz93MdOFBVFRFxdQim43K&#10;QqAi4sXz526mpiryybfU4CXaA7hw3WuehB4sNFueeJA383PI1imjwB7eUzQ4e7YPaiD3a2wGGT6k&#10;h8bag/DMvk4DffxaXMRLBvPhXOHB6cATXcs2YU1hLLguGKpn77husM4Db8lM0goGo84KbQ+kaxX2&#10;FubiXgZefo21MXo9DdyPQmn1cGTMXDs2Cs32h640M4r03qAViyN7JA0cj+xMpIVJr2o0B/a9bqBG&#10;YNEZA1uycvWalLZBLTeH2L8SLDkq7pLwYG8Ma8lY142SXtfchFHoJ9d1BoA7sPfP1tjXcgZGtkYj&#10;lvmoVhspW7UdxCiTQDfLX9sHRqSO0T3iZqNZTvrOWqix0o8sZrm2vZ+w70GpPPJhoDkeWp2H6541&#10;i5IVzgO0VFRYuYaPesGIJpDeQPhOG6pdTAZgiY1fjgzEHGGyId9tHgYDWK4zlsuMt29e8Px0xfW6&#10;wLoEZzNyDnBmQk47bI4FFAeSyYCl8NpULPQyIuxksTwsuC5XLJcrQkoIe8RtXavdW3vOAgUKihpC&#10;AqK810u2ahdimjIMqGkPYa97hHUGsTwj2mOb1FRUgxo028OcUskMKEoHa2g4Yfu9pQNyjAUcAbns&#10;Ge2dh50s7sUfWwZgd0zz0rs0T3LTeaE7607X9q8pAfRztu87LpOv77mzXSk1MdmWWgEy58aQNOSh&#10;aUrg8X29I+WEN2/edMGjupeWJC4NXoyAY2KdmpIvg4N1giYGaOWyVjhrhrUcfM7zpVOBSeAOg2G7&#10;BJmpn0TnPb7vxODVtmH98D11QCzZUuwtF+nEylX3xAy68rMhLXKoZhxZcKGCgrpm07YeGmAaqSR6&#10;cmB7Jtlvm68F15fEXPfdNdLAn/WugrVcH3Z7a8VLwgHMZ6BVnsG6TpC1if75rSa1BWtp/uG1J0Sf&#10;iTEXmynel6bZF6tfsu5l3EGej9M01UE0M4YTE/SKBU6KoYLldagH0ymxRioW7bYghxkjBjOvmRBi&#10;RwLSdUG1yS0YAQ++tBe5Nagsdg4M9t7j6l3H0K97WkcAOdoVavWJdmPQysWRTXHLhXR16DZNZOcr&#10;e7G218Ra348spg4s+JgOAzHN9h8pgOpenHKzKcw1VetguzcC1M/qiN76BMKCuVla5Zzx+vpa9xPv&#10;PeU9qPp5RAKWZ/CIeCTJJyPveFb5jOo3rULQuSZnfYNWlMpaTJI+5NBd24+N7Ft7NUEcrlEOdeXr&#10;ysHimqyhbWb5BLE6M4dV5PNU7kmqgxhS9lH/H1LCHjO2PWG937FnwsU6Nc+JG438vT6ndd3P2E7+&#10;S9vmjJjs+sAehd8cfdIzckLzzk8RBoWFnkqYYOTCzhbbDgCmZwxqmxMpV9AMHj0FkkUrMTn7jcKo&#10;h58DLc6AZr34pG/+aCP4tTDWUWHBmyMghxCm89scbTZngQmSPSUIkSKQzlZvVlYftAd/nGPAh4D2&#10;bdRBqHISOvL914egXksVHOH1x2uu/A+FyUN2DrYGBXGq9DD8bTBEqQXLFpGWjC+fb9jexdLEo4aE&#10;GWvhTRtGhZgA47DeV6zbVv08nfXEAhKHhXUOW9gBtsApAYHNv3ArwKaHta/48uULfY5MAHUoP/N6&#10;veJ6fQCywXKZ4P2Eh4dHPFwf8PHjJzw9PZUCCXh5eYOcCYS2xsJPE/nwdQxB1NC1uoEjVwnW9fJU&#10;gPm9WCcVcMlYOEfp8/O8kN1Maei5u00pt1CPbDBbi4fHh1qwx0QsKy622APT+6k0gbQ+9xjJV9Ya&#10;spTJFtaTz+e6brjMCxaW7JbgNc+sKxlEloEUdjxdF2x7wL7t+PnDB3z48AF72ItaohRjKWHbA5yb&#10;6N5EGhzMyxXWO8AZwBo8XF4QmKlsbD3g53nGMlEhmb2rYU29T7GcLEtwFgXkp2d3DxsFKu+vmDyQ&#10;04rZWVjvMU0T7vc7AA/rrnh5+w0eXp7x5XbHQwSmyzNe7xHOL3h+cPjbf/Gf4T/++7/H5GYYZxCM&#10;wWQyYjBYUsDb+QE/758pVM57IHkY93eDmIEAACAASURBVIB1+4Tl6vB4eYDPFm+v3+C3b34Pszpg&#10;oo0llal3O7hEUGZO7DxbgXvngL2E72mW977vtfjmZx6FXZJSRgi5sn+mEiBGA1MKy0Vdzz1YRaB6&#10;a/5ojca6x7asCShwg1Q3BJDEQ2aJlt9qKe5ICn7W3Oo9UjNUJOtWFmWaffK1IYF8DSnLPxsw18/L&#10;A9TiYTvy2q+henSbC7uhPCPeCaZPqqF/DMiyJysUQ65eD8VCGdnu6CZUNl2S8ajrHn2GaZCVP5ds&#10;2nuWNYa+mSMF2xlgZIqnM18Trp+GPp4nxAoNNp9JguWzcZYndBaYeiQ9pK6I1jWDtNLRz4YObc6G&#10;5NPrvpGXrJ9qc8okChkwSe/ZHUgnI/uHnqXdn/88mDmrhUeeraOwKt3oNP/kMFReHBnjZpj9o30/&#10;R+pK2VRoS0G9f4x89c8yE5iByp7BkhghwfuvWTvqgY9Wa2opsb7mI3WD3if1UEU3oZpJzEM3VrwA&#10;ZV8rnrumVAU5J/JaNg65NMo20hntvUMypPDLJsMuDu5CPtHWZvjJFFuPO2Y/I6W92MvtFXDxnhSO&#10;KSckQ+Si+boUn1kU73QKtJ2nGSl9qmeuM2zB4YDsO0rnqJnmQYbO8QIIWE6cpQQKgM/yuhkF6DBw&#10;Xkg0DBQzCCMtqHPx3dZrvQ8uLGCgAeZ5QsihA3QhLdMK6LWuGywA7yfM09ztSTHGqoK1OLKk5Xl9&#10;pgjvVVcEzLAqSAYUIxeSQM4w3pQwW6vOShSPbxrAf/nyGSEEqtETBTsiG+RkgFzCbVM/OJG5c2x5&#10;o/tlmp27LgOArks+eI/LP4/U5DJgUtr28Fkpv36scQmA1N7yfG0aA9qIrCN0BC7pWa+HntJ+wha1&#10;AxSIoi0CNUjFPS+FF/pCVvOVgS9773aOpUr+4/Wpf5Y+Q3W2WW9L3IeJcz3GZ4b0vL9cLsg5dmoA&#10;BrfompIn+nK5dLZZy3LBer8jlAyFGHbcbq94fb1jnmc8Pz8fSB3rulZ7Kh5y0IDDVWuWEEKxRYsd&#10;O79dZ1vVcnSNaW+sw9+wdwSOVmsCztsSpNvqNll3zvNccQi2FMuiDwkpVDJVN3gonvctsF3UB1wf&#10;Tx425eZNTabZBaZuCg9rCIhvChp6zxIbOQxXTNnTC/O+grOJBjbOkbd+R2LkPkDUTl3PkNFlwcha&#10;hBVNklk9cmgYna8SAKa9p5FAWb1ApChUrIZzFsiermUOjlQ4Xc9hMFQvyhpG/n/fFxH4D7Wfjxjm&#10;Z5aGI2uT0ZBTnglSnaKtsCTJWQL4Z/mYZ6QpOTDriB6MaRVnP94PeainB716D9V1pVadSwK29HSX&#10;ih9+/kb2hTqYXvYIzoleX5BCeFip62iuW/TARxJ0kjEIQoXdPmvvAGCtKcMdqmliCe5e14CwFecM&#10;vgbGHnobqRJl3MN7Tw4d5XwGADtQWJ0Rnv8itjm6GNC+nyMgduRjTRepMBBMCwJjsNiUoDsGWnL9&#10;evPBTjnDW1eLNs2ASifMTfnA8oX33lSA3hgcFoGUvms2kLb1+bXhh3w4q1evwbAJH8kym8SxheZq&#10;NsMoIG3U/GkG/Ijl3nvGoUsg5/vRipkmq9bMMemDJgulg7S7LPhQQrYsg8LMQCyNifZP7Td01GBW&#10;a2z1SeZ1xg0/eZRSwZ1irInstrtGDiHRwOn1yw1//uFHWFAY1r4TkGtAfs4fP1JYKD3wGdtO4F6I&#10;5WHPBhauWObQZC9XJgxZxNzXFc5ZTH6CMewbGfD4+FQ3X+csnp/fwL+hwu35+QXOecwzMUPmacbt&#10;fkdOGW/evMU0zbheHmC9hSlqBQBYHh6apCoZsnEpFiHVNiPvyBI4BDGDpmkC9oCM0OStnBVRDg83&#10;kaUOKR9IRi6fMQ5GtNZWWV/OGZfLpTbL27rDT1MNSlmWudgE7YA12Nd7aZhIAbDMM3LaYeYJ796/&#10;xbqueL19xjS7OoWuwYblDuREcra470j7Bj953NdXpEger6as9X3dSxNgsceECIP58kAyeeewbyXx&#10;vnjV23KfWwgwkIzFupLscw87nDNIqU3OMit5UoKxrlgjlb0lZzhrYL0j5cNlxvPjI/753/wVJgfE&#10;fcXl4YnUB37CNJEVz2YpXO757Tt8+fMvWEPE67bDfXrF83fvcVky/up33+GnP/1HrPeIeZrg/IQF&#10;CXAW0QJ+zjCTw4+3D0izgXUTcp5h4JFixP12w9PjW7x9+AYX94iLe8S+s6d88yrXzSQzYlqRgupT&#10;W/e+MkCloUuxEhPBadVrvewXyAYphSr1N5lUCMTaTrUwp30t1JC9GElpY62FyS1Mqe2H0qc+FxAg&#10;IHEo7eTL/kHeeEgGOdAzI4NqNFCpCyTNih4xUjRTd3QGacauZgOMvKnl63NRxM2XBnVaKB41WDGR&#10;6oSbiAwgR4jhOPk6g0NXfTsHmFnV1sDYWsSWULXD9eHnZwA+aVBIfhYuPGUROgKrv65UaDkJunmi&#10;bJuemSILWum7/zXWNoNOOTPxoR8mnbFa9CCBwP+eYd6UDY2prtlXDag3Q4/+UcOnfeM1EKTvr2QZ&#10;yQan1hZo1yCIwQUHobFiacSkZFsNGQYvh3hsHcf/Vj43MkCXVZTMOm/XwRyYza0xMPV7eX2P7JRG&#10;vvDHAORzL3B9T0Y+0RKo0jX7CKQ/s0c8UwPIWpTAHH9g/uo1I/eyWFhXrgQym+p1G4XlCSrDVXsB&#10;a6LIaH8chd/qQWP3zBiL2RVrwEgkAMfoiqNQv5SbJeI0kz1DKt7x87zAugw3WRib8Pr6EdeLx3Yn&#10;Rr1zM+KekW3xVKXxc1NJOosUAe+JyL+HiGk2iBHYY4YJETHvSBAAbbV9QKecYRCKme7yOdEy9jp0&#10;5F8wVCcXMopNQEwcFt7AeD2QSSnDT74OePe9BUQ20MAI4pCyEbE8IHJ1P4gxwhcLvfrDTbPQTIkY&#10;j/M0YZnboD8nETbJ9nbWnyiqj4P1LpMt9wMiZq9O81TtLsuIBylFTH6qIZz1a6YxJDOHuZdft9sN&#10;H375gO/ef9PZR6RYMnpSPDT7cj1rlioDDinRNY2p3zf2fSvguat5ZtrOUq4VBmkYqGq2RFbVKi2X&#10;gD8Hs6LPyGrtvfcWO6xU3sOOXGwneX7LdiJyT6MMsSwGjengN6wVP20PjcUKC3WoIK2mGqFO4gMt&#10;+FCCUs45erbL8C8VW9W6juxo7zXVxktns5CXtcU0T+XsssWmEfXPOfN+3PCDPexw5V7x15AL8xq0&#10;33x6/YzXV+p/5vlRELj64QkRrRImBl/L+359fa3qwHbWN0VWjKnaAacUkDPdo2myhywXaxQJo/T2&#10;PLjv7N2U00MHRBpbrBpjWw8FI6DBYqkLja3K9z3sQBRnJ9/PlBFDbKGzBWOAaWeO9x6hENF4Ummr&#10;BS7qHqxDdDtLYPEl68galu8FX++ONOl8zZDLtQ9xpUdhW5QJQKl3rOkto1VNLG2apX0L1/Jko0bP&#10;h/e21mYVZ0k0rIwxAHxNwo6cDfY9qV5q7LAhz3ZjqM8eYWpaidP1Qhmd175W10gSj9zDRvWJJt5U&#10;NRRsCTLuhwP8MysJipVs3Feq+pfWV7Nc7j9/f22k7depi0e5P/K1NHniLAhX+8lzTcB7N4HzAc75&#10;8ln3OtyX68iYY4+hlTo0/PHF9mvqBrsjrBVfIWvpXALnHNHDK6AfEJOh5yUL3lnBnp3zSLDY2AkB&#10;lJEXE/nf0z7psMdUyWcytFwOHmAt9r1lTvIeaqzrSGj9IM78ZcF7GYA6Ytfrid5IViMfQvbb6hpl&#10;kwtLumd/AcAeRWGYAWM9IofUqfen3/OoUdRya+e40DK1Ee/B9mPy8cj+RnuFDZOPu+aL2PT6evWD&#10;glw2n30YstvJVVUB9DXfe91YNwBCTjFjfZ89+A/hGUpeddKrXTLm9DXSjSJbKeTKw8lFNkaeWrEU&#10;LjEnJJZQWlfvu5YlIqOFdHDRVd5/yBTMJf2leDOCadYPPdhDMq993/HnH+/wnuTQ6+taCpUN27bj&#10;w8dfyuCpBDimXOVy67rW6bv3HtfHB2IHbRux8uHgpwXfv30HWCDuATEEvH37Dk9PD3UdzvOMp6cn&#10;WOsRoukYKFzwEYjv6z343e9+V0NqYvEs37YNUwHP2HO5Bsha9v1iT/5UwMwKT2BbNwK/K+uZlQ4G&#10;2aQSqJsxLUsdfuRk4eyMELfKzImxWJ6YWNmv0zTh7ds3xR5mh0FCijv2LSHFsqYKEcJYDwtiUsQY&#10;sdu2L4VIm+S+73i9rVhm30tsxSHmfClsvcPkPGwGgonEgi+BY85bzBN5zN5uK15vtxrqZkAbt3cG&#10;flqw7ltlfyBl5OiRSuNgrEVIEdNM+1/cS7E0UYGPbLFvK2ymcE+UPAILA+OJ6ZfCisld8Nv3L/gv&#10;/vk/gw3EzgBf62wwzwti2hBnwC8Lvv3Nb/H5p4/Ytg0fX78gv36B+XTBvFzwcJnx/v0bbOuOaXKY&#10;F4/bviJhgg87LjnhkgxmOGxrpHDixzeIm8Vkdlytx9U84mV+i9k9wJkJ9+0V2bQcCn1OjP1OqfFO&#10;grUnD8Na8MjvT0DYYwWEmY3PFmVRMdFjSJ3SKBXWfizKEcCC9QA9oJOwbSvZGaTc2atZa2FhEcMO&#10;Yy0pNowp95OsD7Ti6AzAkoCKZqTIhugsN0QznEYWANrDXQ/g5fdKawldTDYFGO24MSYYkkaQRD3R&#10;s8HnmLOmXtvGBCzJBPWsGHsd0gU4hpxruxj5PdwMSkBRK8/OQGhtuUfXp52FQG9nNZKecqC19HQf&#10;MYPlvdBgmrQSYnBZsvK+5j1K53cWTaIpzPLcednG2ABS7X97Fj6vLXNGQ4+R3VAvNzZ1MEbAB7rh&#10;RscSY+ZKqbitoSDsr1+7Bhz1obu2830+U0f0JAoG4KX1FddLUYCQLaRY+iD3gYDp8NxyCOKIWa5r&#10;O6381Ot2L9keo3yKs1rzzOP7bIg1UnvK+8oDk5G/q1SAtuc0lWD4hFTJdi3PgDNEjqGJR7uikUXR&#10;SO10Zospa2NutnKiYTb7JhMQnqhWLVYwMUZEJPjFYt0TTCYrhhw2XB+umJzB7C0yNsREBIWUHO5r&#10;KApIBzd5xH0XVj2kRlvjRtNQR0B1isB9TwjYYECWb8bkEjZLIHHzsy733OTOegzGULhdvdSkRDQ5&#10;1WvPtpDWeGwbBbFnJKrHE9tSBJiciqKxDDNMC+2NIVXQIpXngxTKR5/6ttjM4YyUdqspN9vFWH6e&#10;Ld7YBhaX5Ur1d0yA2TGZCdYZYclmEBEPXsNn++mRrOWq+qCuxUT2j6bUPcaUwGOa5RflpxzrmbqP&#10;0BpDARI9Pvz8Cy7L0p+DiGW0k07tK7TSTBLFYgZZAophM3+NAVHqdX1jrabeK16Sr/hZlMxe6Zfe&#10;W0NgCMAcrWRiHXhaAFnVJww8Iqdq7Uo2hakLSwVQcsIMDBxy3rsainsQObzTLEpbQBY5eKfn0ShL&#10;IhzIftKWhhTZIt8ltyEyWzuOfcN5GKoHjRG3dcPFPFS1x1Zt3kwDpVBUHWWdTZ4GS95PBEBbIFmq&#10;f51x2Le1WGHtxXt+6gYd7Pm8l185ZyACE+aiBkrdMLddT1tsM5vlUAhcP6yFdW+rLXCtK6Vy3hhy&#10;aSiDJW2VM7KIqqz2wkR2MhwaCU4OEGGrjda+74g5IBUw39mm8HfGwk1EyLLGwKApNJLscQrwRwze&#10;jFSGJtaVPpmHGk6eWQmO6wRxrsGQlU7tCyYPhN6WMWPAzM7UG2VEhD3g5eWlZKIUvIPPRL7G6FWa&#10;nOtX+1xjO8KOBMxJ9VyGNEYwwY1BCBvW9V5qZlJFc75YVVoYtt+0QGpgu6wX9b4xUuJJFdmIaDJS&#10;f2q8bKTcO+vfTBnIZeSDelnuNey0wE42SSjHKZsA5dzs7ax0hpFWF9Y9cZB7OXKTkPX1KFRX25fr&#10;/pxJKHvJnqCBaKjZM7TPy/rWdvWwMblzM2HnlGVZsG28Tvh+kXKD1ghElok5kH50aC1X+V5lLE2T&#10;wzTP2LdANs0A8uTgXMmYcBNQlDUpl2yalLGXX5EDvpWDi8wEbdZK1HtYZCBR7cSKSGl/KgPk/5GW&#10;9///bHP0ohlLxM3Bh5P/nhlUfKDIwj7GVgCP7FI6KxX++wLe53LzR2wx3YTLB0mGljWv13EYkbbh&#10;0dYHWo6sG5r+5/QBTiOJev9ndIqA0WcbWedoa4POA+of4cV6lJP38mopvRplBMh7L+8nez9rxmE+&#10;8cU98wmmKXQaN6L56MtbKPmHf3uQwXfhPtSQxz0gIiKGjBwDPn76iPV2q2DCtq2wZQIJY3G7b0VK&#10;O8PYiMv1AQ+Pj7jOl8JkL8OJacI0z0Ci9Xi5XOrwJBYAkBQCUwFtqGEiy5FeKlZoPFjvW2Us71vA&#10;DvL227a9Npi8yYzCwaS396gZ3ve9wBjl0KqyXlIcMLslhIDL5Yr77Y7b7Yawk0Qv3LaWUl4Kf35O&#10;yMuR2b6+BhPx/qHZAPM84+HhAeu64tOnTx2jRw7PWNas1UFy2GgtNX/SJ9w6Uy1XJu/KwIPCWpZp&#10;aoVMzpi9L4OPo1oFAAUKFYAZoIN83/cKViOSSiMVhYkxGft2xzSTl/y+7dhjxuQ83j1c8e3TFf/N&#10;v/xPseSA8PoF8fEBeHgGrIFxBtgzjE2wJsLYhDfv32J6uOB1veGXTx/g3r0g/vILvnn3Ftfrgr/5&#10;63+GX37+iM9ffkEMG4zZMJmMB+cRLPB5v2NyHiltiCFgXiZELLj6BY/+gneP3+Lp+gbL/IB4p6lz&#10;taAwpjX68togN/VJBfbzYQCpv4/vbccKF3Y8DBxz+A3LjFkB0zaCMo2vHqbHBk4PHrdt6+TK0uNc&#10;3/PRuSDZSxqkk+epL/ZH2k9Tn0kj4EE+11/LVRmdBXq/l59J+6fWpqWAKRp05eeuA6mtsi1C7s4M&#10;HZCWxPku1wIDBjJQdcTY1yowPbgfeZhq5qJWPYwA0NE5qW1czgKxfu1M1jYNIwbKmU0he6dKKeko&#10;v+As+0B6SlIezvjaaPuRrwUvaYsKDiak12jXSgfYVhlsSjWIlryV5yGIrJUiI+a4Zl6OrHW0tFf7&#10;0J55Yo/eB7OwNHOwrZdzOfPofuuvcajYSIFwZoH5NYB97G873i96BZDpmhTtwazVFqyeYRtDqQ7Q&#10;KtEztpU8+2XY4tdyGnRN8GuWlh1TsXzfsszIKeKyTIXdGZGyQ0BCShu8y3CWGIrz3Lyeufbppdxo&#10;jFlWMBVQxFkL4xxltpgAlyNCyDAo52HYKyBSPaSF6s0KG49jBkq/di0sgc5dYLCYehfE3wBiUMhE&#10;mbZ+nXWIJR9qWRY466sCiPPBdGYas2xHauS27+/d+gyCUczWeVFZ7+lzQfd2ZxkQuhahdYVu0Ez7&#10;bAPD5XokYoc7eQ4p7Nh7W0HKsO9Y1xW/+e5b4au9U76PUupJ+xhJiGtgtOjVlZJHBtaSKMPUwXTO&#10;OKi5zvpbba8h+7re6zodSG/u5LqMcu64XmASn1iyxVrTd3WV7nclU3mapgp8a9us3qoWXU2C0kux&#10;ekRfD40LaAUag+9awa/ZwNYarOsd+74J+whaZ7OdYRYrMoGEzYYYiGny4DRNRQ3tqoUVD/jd5HC7&#10;7RX4X5ZLlzfEQ2mqu0Nhqbo6zLherzDCE58JN/f7HQ8PZKMi7weDjlRTJFi7ls85dYoNua54na3r&#10;Wq8Vn/2NBHC0tIsxkprfGArcrHkBqYKNtI5brWUL+aLiU8yaNaQYp1/tM7GlR0qxAulyPXIPy73l&#10;Wc2o7QdHuBv3ptZ4AZKjW1f32718xgzrSWmzrnd6fWeLq0Ffv7Gtr/bIz4IMwgMDebbKOp33D2v9&#10;gcm9FucA6RVO/UEbPrDCSOdQcY+HE2WsxuzYrojPqjywSRr1CSMyiLTnOq2JTE9KkAM/mZcRi8sA&#10;rEFO+ZCfRMeKHaoi9X6slUMjW09NWpD74iivQioUrLX1WZNDWf633vuSSbh3uQmjHlJe75T6npjt&#10;fKiXM+I5ljVg69v1nq095XktOvFnfr/TNNE6BYXZA0DYdsyPF6rNsgMMBUCnda1uIEQeztUSMocA&#10;41zNdtT2q3oPa5/Pdv2uDkn/mq36Pwm8lzdUF+rjphVKginB0cYUb95RGRwINpKuojCAYUwtmiBS&#10;lfVmJ0HlPswGB68neaFdseKRi2DEADwrLLpmZOAVNioWR83SKLB3xLocNRc6YOiMiXQm2/6aH+nX&#10;pNWj19TAmwxA7DbEgT/siMnXDROstsQxw4XfSYjExiobJslcr9YZpYFIuTVDMQQ4O+Ptm2/xxX3E&#10;PAsZWmEB+WluB1nxa79cLwghwhqLh4eHAzDBh2UIkRrBTOwhUjjMJOVJBNzTQRSRxPVw5edkKV8X&#10;f9Y2GzxIk/di5KPX1nZTYdBBZQmwi+zdUPwEAYTMgUatAIwxk9WLZCmJQc62bUKyBnz69AnzPOH1&#10;9RXWWjw+PtbDUPo+xhhxv99rQc4HpZy+cg6DDPXUBTPfAzc55JjqfpATvd9QQN0NJC9GNPBFaQBQ&#10;YWQL2yoonzZvyWN0T6F69+/7TtZffsE8NY7hut3oGTEW+37H7C0mZzHPCy4vb/D0+ICn6xW/+eYF&#10;//V//s/w5CL2zz/B5mfs6wsB5s5hWRakEJCSRfI0CJimCY8vb/DhH/6AT59+wcv2G2wxY5ksluUb&#10;TH7By/MLbrdPSHmDMxmzn3CdLniNGy7GY4bBnsvQxmS4aSGmX37Ad2//CpfpGTZ73NeVimWbYTOQ&#10;rSOlhiUJWkI/rGvASqpPKk/vtd+qtt9pQCSQCtseuQE1McSDzyk3tbz2dwnKAaT4MGPmH7GGQgeo&#10;6kGpDhvVQ15tETLKUIHaq0bD7FFA01kQpQatdWE1stGRLAztzz3am9kOICUOfbTd12xhbWpps/xP&#10;DuvOQHcNvsuQYN0A6d/roCCtOtBMQP4+2nfC8D2fDc5pEJUOZ40GJvWQ+0wRoP1zR/darhVfmKgh&#10;NPa3Ma68r3hQeYwA95Z7cLTykZ9Z7nnt/aBj3ehwQ10f0udLQ3WglPHK93sWxCuv82jQoS0n5NdC&#10;aAHp2j9TgjwjS8JRHTRSrIwaUAl69vU2hIogintBTGd5jfh8H5FuZFbCWc0+8nI92zdG1lQaVGeA&#10;TDYueuhQ93RmXQ72Kp2tNPrZ/b1MtUlsdn25eqrSx+IMliie12MdyteMGX0VmC5rflkWxLBjmV1R&#10;Fq9YlgVhD0hph/cUoOytgZ88Hh6vmKa5Wh3KcEEIH3nrXV1n2bRQzJgz9hSQtxucoWEN28nEFBET&#10;MBUQzBo7DMU8gPgx917optlORnHereuOVHJJUjSIhSGdTDnbE6j5rbZqVJ/O17k9j7GBHVxb90CV&#10;Oaof9LNTWGy81nntE4BPjOz7/dYBZtRMu24NngWGjwB/PQxrQ8Yd3jt4f+3YwtM0IRXgECeZKRD2&#10;XRzquu97GdzvCHmDd57s4pI5eC/zkEr63msyAWeENcVRVs96b6Uma5RqB6QGTaO6RZ9NetDwj7Fu&#10;7c5ndZ274Z059nn8rEjFHfcHsj7ivZ3PKJnD1NYBAbTs384hscyorM+lGKLoWoKH3Qz0NtC6J3rw&#10;YMy5qe5JROyJneNBCHsBXtl2IR8z5UJvAWjQMqJijDChsadlbZdSgpsmuN3jer1i8lPH7GaFngEw&#10;OYfsbFWx55iqylQOp+kzJMzzAu/HmSfSbjfGiMslY5rmpvq2BkgyS+NYr6UyHLSDepQsUhtjeIuh&#10;Khf5uhuTAMQu14AyRagXqHWkc6UXp0GkHuoh9yqKnBKcMZgvV2z7jhSKPS+z3Ace42eWbsM90IHU&#10;rRx2rZ5Nay22fYU1CettR9gpi+7h4QFwTR2na0g9ZNGDO0060rVpLoHr1jr6zDmThR7mktMWVJ6U&#10;FfaozS5KPs8NhyyqJhg266g1A9ttx0SKdct2agaHfot7q3Y2DIK9gQM+omvz+j1F1cSh2MYYhNST&#10;dWQfmtCTVCXpgYlQI4WgxgljpLXIz88IMNf3TrppjHz79Zk4snSV12FZlmGdPAoE54Eg2eq28G3G&#10;dJZlOqx33kuZiKRznnQGQR3oR7K3sgUD8uUMi0VFzTgZHCmSrPFELoNFvq1Yt4AQE3JRKMow6xB2&#10;TILoKZUZMhNKEtT1OSRrW03C+4va5nwNtB3JYTWzoz0UJdTFcehnedMxdxdBA69WNJcjxpgORNCH&#10;sS7MJAtKMoX0Z5Y3hKwTGvNSqw6+BoiPHrzRvxsx8kfsH540Sy/bkaR6BOroTWoESOjADDnZkkWi&#10;LLjPhgPy32o/K7lhNVniMZz4IOOpbNlcQV3pDahZHiklZHtcp9wI0mF7lCTlQF7YJNUjQB4GeHp5&#10;Q1PkYizm/Vx8LE1lAdN1sjBugrceOQHrusNZB2dLI1im/ZMnP/ywx1LQF990kM+pnsTXTTZlxHSU&#10;FusNwlmaKDYFzHjA1gd+5BIoTUOEFCP2sMM6dCFljf3qEXaS2uWcsMwXeD8jFxlc6n5GM+KZ51kN&#10;VSzWdausT2ZzcBEtizNuYK7XK1JM9SBxzuF6uVKieJHly/BJOVjq9osKUPrKpLKObJD8REyAdVsx&#10;2wkWDs5bUjtYQwPIUnDycHJNZO2SCts+7KkORIwJJIUuTagzBi9Pj/jtb36D9+9e8PLmGW/fvsd3&#10;3/4G375/j2/evcXiPRw2rB9/wB//7f+JgAw3T/j85TPeFzn6upNXLiyQi2/ungKe37xB+sN/wOef&#10;f0S43RFsxJfZ4+XNC/w8UYZDuTfL9EAHFwCXHS7O45o9ggMiMpI1SMniaXrE9+/+Bk+X93DZY18D&#10;AQvINOyCweQ8lnmmEN0ycJVFrma76/wMDfTJQLbaFBk+I1AZh0jEIPR+rodpirE02x737d4NESq7&#10;w5oaJizPLWPYIqw1bvxe1nWtAVC/dpbqc0qDkbKokx7tw4GTCj0a5bLoM+Bs0DnarzXwowvB+suy&#10;rR0V1iPWaxZ2SLzvppiKH6n0EPwuBwAAIABJREFUOE8dIKHBajn8l++rFa3mYCszsvw4s9vTuTn6&#10;e0eM5rFM1XSAiQY3NTtwxK7RRamuj8488nV9IUPjJKtwRBQY1xtja6Az8LwxT+zBCudYFxkxDOtr&#10;yK8xv2VzIRsguf61hFlbN0h5tvy8+j2PQtV4WHzW0PW1Y9urpBqlDx4+BrAdhw7pQJ4ZKcracwDh&#10;zZwGFobNekYPOfRnGg1VzrKTeL1w3ocEwWXD1dWBkvGq2OjaDqGFK6dONasHfc2bW0uuG4tKWoCN&#10;rH6snURWQaxhic46zPOEZZ6wPF0xecrxCvGCbd8JSEsOy+IwTxScerkuJaNoFkxFBVCK+obzg2wJ&#10;/sspUvgeAvYQsRdbg7DH6qHLdbH3vthj2KqAO4bz2rH1VfVjN8iWWWqmU7caACblLqOG8opsqRs5&#10;78XD+5n8ZmMoHuBFdh5H1kr51FqumwwqRndTh8aS3TQVayxX9uFfDwY/IwBpkFbmiEiwyfup5rJw&#10;/TJNU80N4GewngeFta/VNNfrFeu2ATnBP06FWZs6S1a5x8k6WdYStVYBkHJQap5U1ZHSKkGeSVql&#10;dDaY5J+jbR70s6h9pUd2thVY7sn1JffMAg5AJtsQUnCkLnRThvc20L0FUPOacG4qazIeLLNof/Cd&#10;r78cMjFLVSrQ2VmArWsaMEOv166nBLqKPRXYZz/X8Ftb8sVut1u/N7v+PbTcnkD5Xdsuaj8Lyxaj&#10;1oqhWRmoOnrWb7cbjGEwzWPyc7HqM8JWt2W9OOuaQtmS9eFeGPc88JDD/9G5xsQqeXbHGPH5808w&#10;BrheL+VsbrZMSXiTd8RSg8MwvoKXxiBbgxwb6YvWSiqe4EmQA1ADcJOoFVJKsDECM9V1274JyyMa&#10;koQYuwDXavtc+ireh/ethHHOEyY7HdSZ+pnTCtjj0OCoSKt7QCCrMO8Jw7jdbrg+XKuNn64nR8Dp&#10;KFhTEv3kPticFMhOLec+a2gvCgVX90cKZrfGwBT7JIi6wzk3BLO1Cs8WmznGXqT7gl4XIxtpSZLV&#10;Vps6t/HXlEKdIltZH0auadFcRDQ5yls3tFPV5121SWTr54GNocYfG2EolvoplveXECNwuVyhs4S4&#10;htTuF7zfsuWNzHaT+6QmjEzTVMhZKPtixrreOsWEvqbsGT8Cv7U/vqxtHJ9PKcEwoVvUEM6aUs+R&#10;vaD3DimbgrllZGMRc0KhnSOlUO3ayI4NHdGw7+OPNXUj4ByJLr/Wl/+TwHvNktEXS24wI7aibrZG&#10;i18GIYzA9lEzLWVm8j2x7QZym0w2iVk6PAzcMGT0HrXaQ0k2XjqYV/tyaV9h6cPVP/A4GXJkIUfF&#10;wbOKwPomL+lr2mNQmQTYeSIkLVd4Mz8bjEgGjGR3tHuFrmDRhZ9uhDsmqFonumEcKzGMCIIwdSgg&#10;Pe6zCr5Mg+vSAxy2+uXrjbkeTCwVLt6F5PVMQRi2yOnq97mphOyUjcdT0xMoeawW7uyvSKRDq5qh&#10;sdSXLX6oUEzDjVtKtzjQaTSM0euuPu8W5MXJYapEL+8ZWurwAQycnRDThmW54Ntvv8W/+Tf/jsDS&#10;fRNNcsA0z42dFMKB5Sf9phkkkQeBbMbp38xwtgAjIA/RhIxt3WFsrtdAezY3pgzdEy4I73caIMyX&#10;BdPiEQo7xecMO02IKeG+rWz+AuQE5x2yaXYts59gbC5++OQ3mVOGnyY8PT+Tf/zLE969e4dv33+D&#10;33//PX773Xd4fr7i4eEK5yYaiMQd3mQg70j3jD/+wx+xff6C5eGCfb0j3r8gbCvMVIYbzmErIbnJ&#10;W6TJ4fHNMx6eH5HDjv12x4qInyxgvMP7b75BNhl28sirRcoOxnnyV80ZE2bM+4LFTLilAJiAy/KA&#10;bx6+wzfP3yLeE7IPgPUwSIV9Z2EzqTS4aNaFfL9XGKGs2IeWNJLNzpkNl8tFhHmbKgGNxVczW1QW&#10;oATmnPNkQcC2O6WwRnkt6WnOBSoFbPUyOS1PPgub1Ux1yXL4mqXLCCCV63jk/z76ufr1tWJLM8HP&#10;2BYcuqwDV8k71YqC3h0C2bNRMmFrapg0D6Qp6BUdo1La4+j9q3nl5iL5N6LpHAfOaqm/lsl+jUX9&#10;NbVZ/7MAORc/86I8U63J5lTWDzp8S7Po9Bo4hnqZocJtpC5s5/E4a4HPF2a49sMPe+olfcx7sBWw&#10;kMP6VnvEYiHnyvnTvJ9HNngSTJJ/HjU2mjQi15Vs5s4GLwcGOfBVZeLIn1fWZ0dgEcVf33Y+qszi&#10;lPeOFSvMNO+HQLn6zrb7aYR9wLn9kVbhaLupYwM19mgd/bmGEaq6TFt26Wei3b/U1XDSQmEUnKwz&#10;BJjFysxnCdTW/bcoshiY835CSAGTJbB28sVX2xpcFk9+0pOFMQ6Xi8fkPLyb4WaykFiWpatxRkBC&#10;LOvJGw+/TEgx4b7eCYwqzNEUEiyI9BFSgp8XIIEYZcK6q/VJPdO6ZtJ2vQVaAF8BExms5704F3A1&#10;MfgbidWOrlZH9Zi/3+/dUFM2utzLnAHDmkWuh4ayL5LDON1ryDNagk9UL9mOVFI9jPN51gMPieUA&#10;2dqeeS4Doo+Wc7Zj5E/TXK1hvXf48uUjQqQsJt66vPeIgnXPlh1zqaU18C4tczThYaQe0pZdZ+oh&#10;+Z+2SNV1Dt87CdzrgHg9BCQQyyIoywoiPHHOTht8yP51ZOvD2XKaTSrtZUhZstbakL+X7Zicc3h9&#10;fa3DAV0/ccjs2D2gV4nK/Dp5v/QZxYCYtmzj89VaW4Ezzgk4hFumWP3cZeaKtJukPTCQ1/00YXJT&#10;UR/wGot1qCZtSKWdKj97j4+P3Z7GQw8Gzb2n4SV/v2Sv8jp5ff0M50wBE/ssBW/9gTFOWQJpaF3S&#10;e0q3MPcQttITusP6I+VohrVR/PyIFAMMHGASrAeypUHlHtKwXmbFvGQMy6GptLGV9cXRD5ufi3Y9&#10;NeYme37+edZRdlryptaiKacDgUgTWuTrajIlvxe+jmRvw8+RYn5XW5O95NmkOhzJ1X3DdWG0sbDt&#10;U2w9GOebWKU4HtnLSFLi6OyoxCGxH8p9QQ9SNElG3hM5wKqM+9LrSpufOmjlXudkSMPKEics7pj0&#10;ysOudV2HPdrYcjN1I1CJD45sI+lnt32a+3G2ypIESNlbSDtEuf9v29bVjFlcMyd847tgdUBkUfXD&#10;ed4TRzZIZwHkQxVs8dkwJax2muZquffp8ytu95XCqTMQUsR93brP55koGFO1s+MatZFzzMlZZCCD&#10;zf8p//2jwXvNQtIPiwbwz5rTEQghp7BSoiIPdQnijUJi5QNDG4Mt3sYQhwclL2lmVr35DD4PQAMZ&#10;MKslu3raNmItjZjOWiY9aoKYhaKLIs0WltMuDezLnyeLBm1DMWKw8M/jAuIs86CTP40Svwey7I4Z&#10;X96fDEcceXR1a8qYgw1PbWyLXLubIp+AWAdAQrMOqw9bfz9sAYnpPXq4UgCEWNjLfOAYS3Jsvq9F&#10;ymwc2c2kAtgTM0wcyCmBVMtHZQQD4DFmxdoxB+9SGTKsfblZ1uiUR27dnGF+1StOs/flYGiaJvzN&#10;X/8N/tfr/4HPlxXJANu+YttW3tlLAFHs9gHyybUAXMfW0etT+oFz48Sf8XK5iELGUqhaeU+3261I&#10;tBY467CHUOWmvuw3fpqQTUQ2FFjCBc9tXZFyhEuxBPRmCtI0LcTUzzO+/813ePf+Pd6/eYfffPcN&#10;vvmGgPp5Wkjy7SZcrlfM81Il9Jd5Ro4RaQ9wNiPsG0nvI/kx7uGOyQI///kfcP/0ERfrYUMmRsl6&#10;Q04R3tDwZ9sjEiwiLPzlgqvzuF4DXt6/xS8fPyClgOvDCyKAH3/5CSHv+P3v/hrGWbh5acMuY2By&#10;xoQrrsnA2IgYPuNegvGudsGDu+Dt8oyLm7C+UhORMoXzWhCLnQ9c3Tydgdby69JiSls98eA3hIgQ&#10;NvLPhoXJprD7gD3tdV9EYX3v+0YwFjdC1tRnNMVYi8Qzdp4E0KWkfBT2M7Lq0N7uI2BUD4rPQIQz&#10;GbsctMqG80yJpv3q9XMvPy97sLL3a6pJ3/2ZywGPdR+26jkWhy5JQH0HmJ55gPZs3lTtQ+T6aGeh&#10;Gaoe9Dkgi/gRG1+ySDrgZ2A5NLLSGQE4+mtyr9dFqLYv1KD9KNhUn9nUYNmhlcGZn3p77vLBgmqU&#10;6zAKBdWAh2ykmP0mASXJpkwpwTpTmXLWtGAs4Kju0PWRvnZ2YLUoGxF+rzJX44wF9TX1xYixptWE&#10;snlngsCZPYV+tsnD0w1zMXjgIptvTYjQDD5SSaRDJsGIVKHl+XKdcK3MOTZHv3BzKsemuruFgcoB&#10;pv78ZwNKCZhWIFCFV8vvkdfqjNihBxfee/hS8+XioexcQk4RMbZab7lMuMyeAArjRH5HLOs+ij1K&#10;N+FiHYcIbz288wVYj7DGIVsgR2GfZEhhGSH2sYyuIdYhopzBI9WPkqDRQJDCYi2142SbRR1KoGRO&#10;9FocEh1C7HoECcJdr6V5Dwl+cr3MH8feSu6/1ED7zgaRa0UGOHgtaOsduX63baNar406evUMzJDc&#10;wkMP/nlO5wkIuyK63rTG+Bk3otbIGZgm1z5fSvj551/www9/wvPLMyk5C1ORiQny/TAYIocWfJ6x&#10;nZIETnRY+5kybHRWajWMfB5HNrpSOTiydZXPlzwfjop1kYOT2wCSvbV7EsHRCiTn2OWJNOW1Q84M&#10;UKWD5YrMxzvkLA2wDA3IaVKhBO81xqLJVNpNgL/f26naN8p+baRYkyzkusdaB1f6xmwL6cqoc6vg&#10;KBL4dM5XViy/1/v9Xu8zM2rZ9qmdqx7runWMWonnSL9szhCBuWLfd8xpQUq7ANRtFw6qr5e2IOSc&#10;JX02NPUK9VbeT91Z0AiYTlyXXNYLerVW1P7WWdkp9+uqnscpdwMLXSvobDZ6HxEp7XDOIxYlwcgf&#10;n+6xq2oQO3sa6BqQDVdV3OQDrnZO+jFDyz0Z2pxS7KyTZB6BrWuKBpTaycE4e/B057WB6pZ9dLA4&#10;s7LsfPvV/vO1zBxdR0qMcZomTNOEdV07dYAmGdN6JDeFEUlIExS4h4wxwiiPftnvav/9kbV1r/xF&#10;Xc8tbwPVOkuSi2M5i+Q+33IbUPJ80oD4jHpNeC2PCBoUmu2rYqgnFNkTW/J06gqi67+WeYNhX8Xr&#10;YZ4m+KJCss5UUqcz5FAQQkSMGSkbBM7LsEUlnhK8m2j/zERS5Hsn61t9nkjyAO3reUg8+ouD93pK&#10;PfKHHVnC9H7iOEhS9JR5FP7FVgS6sJCvwyBkLSoyhZmaQifiECUYg5wsMRliY6FQEBTKhmZKkUXB&#10;SjJtm6c+0zR1PlPa6/jIosuHCXubgJuhHFky85t3JypDjSdoTa4kJ3lZWOroewXxUEi/xTxUVhyL&#10;kAKCdcwqdOE5Z6w+yaSVgAMxpZsENxcAnhkjltUJyPDOE1Ofxl4EbhvAO/LGyyZjWmYklCLPkRcZ&#10;ALhsgQKywjIwn4vYigc4uYK91lrAkrWNtHuRXsYor8FO3sY0JilAwCcvtjoIKIVkUyugG7bwbJQO&#10;VdsVbm2xmCGwyNJveaDwtYshcs5YZa6UIGzyCyy/L8ZyReGQOsZKHwzEhY6ta469BFPOmLzF+3cv&#10;+Nt/+Z/gp//5f4GbPWLYkLKBM0CKEfeww5fwqBgDtm0lf7yci9yaQMA9hBaKGXNlIThn4X3zO7XG&#10;Y99X3O5f4KzHNM9wboHJwOePH0uOAUmqX28rFruAdLgFvEsBOYU6bXbW4unpGY9Pj7g8XLEsF8zL&#10;hOvDjKfnh+Kf6eHcjIdlxpunR7x5eYs3L2/wsDzAO49pngBb2OAiRIyCUAyx8GLEdr/DlKIupQzv&#10;LLZ1hfEeMICzBmG74Q//7u/hPn1CChvuMWOZgfDZIKwr5usjaDJU2Eg2w9sZYQvYwobn52f8+NOP&#10;2PcbvLshw2KPER8+A/MvPyIiIucd1l6KDJHWSsgZFxi4DOzZw9oJs1ng84zH5RHLckHeE9Z9rY0i&#10;YkKoxUeuz4r0YU3kKYSSuVQbagmwEUsjwSR+zkwJbqb9KMQydLMOJpU1mwsjMxeVddjroKiGyiF3&#10;YHtKsfNRHBVO2vahAr6mnDMWpPLIue41WXgukwLEICPCwB+8tEeA7tlefOZbrfeEDgRVwKtm1+rm&#10;WRYeHDpGjWMqvpa27hO2SlxpIJlyhokKVMwGzliqe5j/kE0JQJuKxQEGrLYxg7n5EBrBnOTXbQWs&#10;LnqZyc0+0gzI8FnK389NWx3+wBS5Pu17bE8yYo7qsPlRU6QLUW3bNsoNaoVu6s59YaPcsawJQGNW&#10;ijso83RRzNeEr2nvuyqZzhAewEmciflg+yKLav01srgwBwJEZ+uRDQzKcN7aYkuSy/kw+CyZ7Jj2&#10;GCiHIQtw6AykFU1dqr7fptYbIyD9axZKWo6umwldzzK7Sa5fDvAF7Kkcesya658JPq/p9dKpakRK&#10;qXuWpunAiaZkarY88jmjumUc3CiVqvX6l2cQKXdMJr0HHOwTD/UPDqCOvm7DRjFnWJS6smSnTPNM&#10;jFZrse9bGXqlKjv3zhOAXkB4awxgAZsyvKUMndlbGoi7iawrHPuu5s5yrFPqFA6GK0x2tkdkG40t&#10;bMXKj2rOWIpXBwckUmRW8LQw3yvLNmVYkF1LZHu5jKJiERaYfO4iA9kiGeqpnHGY/ISw7VTxpgTv&#10;LGAtblsBq3IESq8UQsL9tuLnnz/gvt7w+HTB88sznp6eMC8zXFEtpJQ7UBocXM2ZIdbSdUrNVumw&#10;hgZZBWd9Y04g0C0BJhuYbKpawWQDm5u9ALGmyWKFlQI1gLZkE8zzjMmSTZFxBnamTCQn7XosSk2A&#10;kpdEn4P9wtdtg3UWn758xsdPH/Dy/ITffPst9aA8EEk0IAIicnbNlgwW1nmEHKo/L9dhmdAJQAHn&#10;kt07Ons0QUYSdACDafLYth3r+jr0wZZ7vgamj3sP70+NARCL5UxTXzKCh+qTzedcCLH3Oy6AINsJ&#10;NaWFKTVoRox7rUfps+5i384V7LrfXwubfMc8+2F49UhZRHsF7aFaCSZtQzuAnn8PEJFnoF6XwCid&#10;7dwrcx9OqjT2zIc15fYXhVWxwEgFKLQwiLndg5TKwMmLIY93CPuOmBIm54pV147ZUz++3m5dIPJe&#10;iFnTNGGNK0IoOWuGyVG+5NYZpHI/rbNwnn721Tp4tyHGpqYCAmB8BXE7BraxxNcsfZUpdqHs92+K&#10;z3zKhDNYazCXoZ1zE+Z5EWx1ixhDd+bQuePI4jGX56ogByHtdc0QxmWF9ZGp/tp6sCydAM6cB3jY&#10;W8+wUM7oSJ/JGdoXc8o1gyXFCGcsvc+cqjUIM96dI/Ui+a5Lpb2BSUd1SmIln8kV28gpwzgi+O1x&#10;h8m9uoBxLw7KddYihFzXfYwRbpqo7+O9JVMNls0xU4eHmvJsG9V92pVDD0JkXdkxwgcZN603y0gp&#10;EL4kBvne+7K/lvfibHFRpjUbY4SDrUOUqmYrAzVTfhH+VdZEiF1+l+452QqMyXAjxUFvTXy05JbK&#10;Jx78svMJh8FPky8E0b3WbIS1+M56qlpBddkyucvCkgQSHvCd5bjJ4UGX3VH33FanNvW6E8Hrrio8&#10;nAGcM8XwBnCe9hwiXRTQ3hSyd0EWQqDeNiIDzlNmg6FnyGaLWPquEFOtieV6YqtIeR+syHPQfv1n&#10;uVl/Uc/7s+mRlgKPDmjNeNBT/dE0XvtanyXdr+s6YNXkziKn/xx8wAlGRynSrHXCN7IsPud773AR&#10;EKSnvWdNOU8spZyYJ3MjwOVM1i0LLs00O2P/nwXRjUD20bR1FJwiJ2JHG6BeZq1DWPRrdnY3gwC+&#10;rjktG7cXr81MMZTrzI06+651hVVgpmdhvwv0nB9EyX4ahctJqU8/sIqIoYS0mFR9AIWptnyghKSm&#10;zwvo1ngeWyLQt40Z8aMhUrtnR1/8Nv0WclscPeP6ohHd8OZoKZHrYbXMM/6r//Jv8Yc//4L/6+//&#10;Ay6PFmFdYVNCCBuscdXbcF3vNQBlXVfM81KZBSkFPD09EbAtD7hyC/eNPGCBHX4iCegWAmAzQgpA&#10;TIiC7RD3jGVecJk9NZKXC4wFvLe4LAueHh7w5s0Lvv/t9/j+++/x8uYN/Ew2SM5bOMenL9sieVgY&#10;mAJKztOMuEfs2471viKmMrWfKRtBMsbutxtJgFEaTnDBX0CYEAsoGvHDn/6AX374A76bHa6XGcns&#10;SPsd2Xls2x3vlxmfbhsenx5x/5Lg9wkxBMyTw+dtxePDA56fX3C/fcaDeUZMFtsWcN8SEn7EZS7S&#10;RJPgTLnGKeLqJ8Q847ZnPLgLkjFY/FIlZAgRv/z8oT8TOg+6MFQgJeTO+osbLjksiiHWZnkPEa4U&#10;tPu+V39ZYgXSsI2Zm3EPdY00n8vcFc8SRONGtYL7gukgQyD1XtbOGlFwIQ8Lze78tPnQlA3tsVRI&#10;nWTpjHz/NPtEA/hnrNVRwLo8y9gWS/r1cW6Is656KlebD2OQU4RxKpxWgY18vbUVz9csSPrPfgwG&#10;Gp1fElCg8Fknwq9NJwVvg+7evoSsNewp6NGfWXlo6SLfn1Y4aJ/xUXZPswmwp2wNuT6nyQvFh+2y&#10;JDQLW7KJesuhJgNl5kjOOFgNtc85ZsWNGDTSPmRk0aBrv5ypLnPWHQgg9ZqmfFAjVAA9p8Mz4ioY&#10;Kn1dE+AdDFLdm89q4q+pKb72LOt1ID+rzjLSwzt9zfX7472iB856oke/n+Wu2ZPZCJp114B91KEN&#10;M32bqsgcaj5Zy2p1rWxQpa2JbnC0ulP3JqN1p2tkvW44i8MYA1PIANkAMSdM1tVnSDLSaNDH5J4E&#10;WGoWvSWGmfeOGOXOUxivItIcrgUHuedcEAHhh25I3ef9hIRENY0k/MDVYsjY/how4MaMZa5NrbHl&#10;dRpw3p7bRtaxziJtoTzzAd55zMuCbX0t1yRj3yPCFgE4mExn8+vtFT/99DP+8Mc/Yb3t8LPHx9cJ&#10;H758xvPTM77/NuPN8xPmaQLQW2/JzINU/bZ7CxoifETcbrfD+WqEMlerjCkssp33zAgNMfR2AsaC&#10;4yWlLQqPnXnN0plSWM3ew3p/VLiVwfDIaqrZfQL3+x2fPn3Cvq549/wNwr7DLwvAzMES7By5x2H1&#10;kVSHpWYtmYQ3+hlbfASwjxQnvWI7Y9sow2AUFsh9sh6+nSnCmo2A61Tn9KwCX7586c+MTKHr9G99&#10;XTecQ3LI0zgM+nK1rpKgVrcmykC/WmCW9abZn9p6Q/qA62d9dN73ynRTBnsowLLqN1WPTUGwppKa&#10;aACR66AJ2QivaVqb2jJq9F/KGaZan+RKtjGmqCwTBTka5+DLdd9LLbiWnt45B8vDXmswuZlsQyTA&#10;nvohG9VXHtaj6wNkn+0LS/iAS4lazQm1du1bCwAsbWqsc5imuQPJs2J1d/WHEQGpWYeOxoOt67Is&#10;mOd8sMDkekNGLWblsS9tk2pdXG1X+sEFXK9O6pRuzvbqWdOIeZ0idWD7d8iUNLkqlLqzV+TucR0Q&#10;QkDMESlS/zbKn6Ra2jbFs7JoPpJu0pDxPnL40GSLUQ2qyaVSoZlqsGmzQeF1x3uMtbQXj8hQvV+7&#10;ObGLNJ3dilYz6TpJM99HyimtWDrDUOW+1OdimQqGawXEGQlspMyUpG3eZ3VW09ETvg9uPg8Jhuj5&#10;OF/DVUIs9aNy2FwGOqV2Y+Juj5EZhD0gpogUCaBPMVUcTgYoawIyWztLe04dhtxUl6mreTW55S/O&#10;vJfSY74RUu40SsXWjUUXsqH8yOQiloE8ne+k8tqcpqnzNtOMfTnBaoej6zZSK6chaHYzetjQ+0aa&#10;U5Bbs9jbgssDf9nmL6Ub6tHmopsQDfzLh0Y2Q2cAiH4o9OBBFg6S1U8su3F4sFyIclPQdkjSu3rE&#10;mtHg2NeGDJUlshdZasrtTEzMiC0MGHMELfSBNQoKPFOb1EPVemSLr9rySFBKgmqjw4eZ2cP1IP0p&#10;gKFntvaU1M3CMTQYFdBkpiEzUmVB0jIS8sFLjhiSZThiCcSbpwtent/i7/7u7/D5/q/x//7DD8jO&#10;4vb5FRbAMi/YWG4lQ2LLYGeeZvjFVYDv9fYFl8sVy3wh0H7fkVPC0+Mjbvcbtv0OtxOzw/kJIQGT&#10;tbg8eHz33e/x+9/+Dt++f4+3L+/w5vkNHq8LLstCwDxb5liD6+WKZZ6QcqYiCxnJoBYc234n1pW1&#10;lAsQm696CAHb7QusJYYKEmDthJws9o2BKiCGDFMOAmSUhgxATog5wTsHYx1SDHAmwyDhj//Pv4fP&#10;G+bpAd4ahGywbTswRXz+8AuWf+FxmTy2MkiapgVIGdZPmKYFecn45ptv8edPP+ElfAPjF0zLBSE7&#10;3Pcd1gOXwhozhphpzhKj79FdkAKwIWEzGbf7hpvdsO4rLiWUbQ+hY09JFpZmDSWiChGLA70vNRnu&#10;0BqKIvgni7XN0/OYqXBm1Q6DjoHlftzsSWDHWprIl4ItdgG1/XvRzdnwuTOmkyeOQmblHknMpzRs&#10;ZM8KzBHLUDPUdWMoPQllYf+1c14PintlmTkEVTYGBDovbQJAKOD46G+Ng5ph5B8+Aho04Klt2Ub2&#10;OLJu4SZR+xXrYYUezMvL1nsa585vub1ne2qlowv7MzaxHlT0Xo5j5vfofJLnLv9eNgvjwlvb4KBj&#10;drMikCwJ8rB50QW6tsQaMxZzx5rSzwOfncxw4cK4qycLE3lIHhiQI7TvMA2kWv1kYTq/+TO1zEjF&#10;MBrgaNseHVh9FlQmc5e+ZsvUVBK5+zWyNdJrtPNoVXkJ8vX7TIFUGYYtDNMePN15zY2eZ9kj6OfC&#10;sP0gckfCkQFlchCj19pZTsjBe181XdL+QaqQnHMwlhQ8pMZF9Xin4T4psLJhMMiV939ULjPImpnR&#10;mTO8m2iAH0q4Nwf68sA5G9hskI2ljJ0QCwCPAugVr9xAIEqIAZfLpQ22kjhzYLALEJbwYQuTLCLa&#10;UJrvQ+Tm1Hlk4xDiTrXe4oK6AAAgAElEQVTG7BDWiG3fcV83fPryBX/68Qd8ev2MbY9wecaCjM+3&#10;Gz5+fgVAeT40ALZ1KE8szPasnp2FHIypWZYj0lj3jMd0CODWTMLKPi1Pf1M/mzoAtKo/CHvAUkBD&#10;51yhEo1DvbveuABXzljs24r19QtSIKYnK63Z3gLqe3lwgFyUg26cY6VDF2VvqH2jZc+nA3pbX4d6&#10;xsnnRWfHnAHEeqDKfsM1MLSevShWHPxMG5HrcQT0zvZlub/KXob3C64Btde0DL2Vti96rx9Zl0k8&#10;hAd+Izu0MVkSQ2KWFeQGwjd6ACmlVINT2WpGq974vUonhJF1ory+IQR63mJEKLan0zR1NSLnIbGl&#10;CBNxnPc07FlXCvm+XiqxbRRib0p4qSvgeoo8VC9zzaKABIe1duoHlCBKV9U51lKfyKxoGqS11/d+&#10;6od8kZT/eu3zgJVtIzkMnP5droMsfW9l3SD/7L2rAaay5pW2TNrvG9YNSZ4yQ6B7Bksvz+cYTLMG&#10;0zZWTGw7ZlHkbo8dEhVyOuBHVWmxLIgS3+r2wqNt1nEoQsBoFsOOUeB1Z3fWKYbtIe9PvoZUGvCQ&#10;KlfijMjRNK6ez/x3IQRY74aEU2fJRo4Hf9LaSts78R4kP7ceRktrrbMeUJ2WQ7xnlCuk+05J9Kok&#10;ukE2j7Yul7WtxgF7a0R7yB0cvS995ss12XA0J94zXSPviHTT1q209I7lXM6wDqWOI1xr3xsWkEpN&#10;RbVVPjDsJUlGPq91vYrPM01T3UdHeOJIRf8XBe81EK99V0eMwRGoO/Kb4oZplAZ95tE3kg/rhd0B&#10;9dYCmZqKjOIZWQLuCMShwCk5xQcM5nnq/IflcEH7uuqipC3knoDdDnY73LRG3n8jKxr9Zzn1XJbl&#10;qwzB0ZBl5K0vm1r2spReVLrQkGwGXRSMmjUNHHEjrpmouokfhZWQHUxjrgNNXmYnT4dsSYxufl7m&#10;NLhFb3iyOWzvw1eW1BlzVrJR5GY1KuZrsyhYcj1zFTXYhGVMZxYaY798dB5g9d96D6RYixz2Iu6D&#10;9Gy3kWuWning/x4SpolCT/284Hffv8d//9/9t/hX/+pf44c//oBsMtYMxH2D9RbzvNSGbN/W6nu6&#10;rSty9PDO4uFywcU/4/V1x+vnG9lXzROWxeHh8YJ5fovH6wPevH3Bw8MTnt+8xcvLOzw/v+DxacbL&#10;yzMergv5ocPCuwm+MFJu64ptD8LL1tQimIt25yhYJwfARAfrLHLI1Ts9gtPMHXIJ1aLBLQHU2QIp&#10;JIQc61qNIRT5aL9PejfXIE7vHWYbsX74gA9/+gN++3SFNQYfPn2CsyBmn814/fQBNkU4C6QYkCJZ&#10;D1k7IXuLp+f3+Jw/wn75jJRBYa2XBQ4O1k2IeceWbki7gXFXOOvgrQNCJuenlDG7GYvJuKeI4DKM&#10;d/jw+pmYMpOHLczeDmwsXrnS566B6JzHQIWQyc22I+4RJlOYTAihfr91DrEwjFhhw7YWJjdwP2UK&#10;3NtTPIa15eaTq98vTfKPDLQzNjfbGnxNzqn33caCPbeo02efPidGPotnLHCdTaGZIdor8Mh2PrJI&#10;GEBtTIRGrGdWQ86oSqg+hGtsMTfaq752bUYWHCPbPqnOk9YfZ5YLelhOn9ueWnXonJZ/jP+99gI+&#10;A4NHrGK2qzmre872/FHmgh4qySGtZEY2yaocjuBgiTgaRo/UhHrAJXOGzrz15c+XKsgDgwctBPXw&#10;84oqpnqt8mAjUigfN7FGFm32OEjQLCcd5iqtJ3TehASyR3YffsDe1TUKP0f6/ksFIdAzqLRfs65j&#10;vxY8ebaump2itAbKwxpWDkClZdmoTmnNmlfDYNNZUo3UTaOckjNbo5GqQfczuk4lRqSBNbQ2qF6j&#10;d+m9hZ89jKHhewgZ1obCBu3zBDoQJSckDlO0qQR+k2VMshEmmloXkiK4NPs2wzggwrRg4tQayXVd&#10;yYIkJzj7SOwz5xCYlFEsXXLdvDkQWilGypCG+p+yPqwTdpcRIQXc7is+fv6EP/7pj/jw4SM+vX5B&#10;ygZmT0gwSGlHSMCff/oJOSb4yeL9+7fwnM+y71iWhRpg09aM9Hfme8VsNu6/GDjUbEq5nyDjwHo8&#10;A2VhjmGFBMxbeD8VWw4U5dhCCgveVxNdQyv65hHL0oDsPEPYYFJEjhEmAZOfcLlcsMXQ9WGuBjfm&#10;ukastYgpkA2JqHUYFNKWtSNbuhF5YOQnzwODds1c33+ZEu6ZcgcgaTu1ESuVFPB2SFTTfaXseeU+&#10;wmzls32zhTDG4fnKxDKpcJRs7dHAT4NNcjCgbYTO+nB+xizbakAytT1CKL2naz2nBDg5dHnyvlh9&#10;NNtVtl1a1xv2fcflcumG6/qeH+9LruQsfq/zPHd1Q8s5cmVo0OpKZy3gDSwo+NuYqavduL6/XC7d&#10;mmMiUBvyFOWgCMOW61xmvMWiBKB9rwTyyiwGhbN0Nozp6GXe1A6+4DZjfEvXhCMAlYa/tlq06TpU&#10;5x9J8EhjBqN+vIKwgWy0nPNVYdV6JtSBEDKwVzeD2IHfkrk8Ygrr9VKzGbxHBu3nch+udVu99lbV&#10;6xg6Mcj9Qp/TcggorZm1OmZEau3XGzkAZKSaJ1T3CpPhai5jGfY6W2xb0iEMPuVUczZH7iKjPkuG&#10;OI9Y+FoNclYX0mc1lO2miFAjm0H5fRLjZIWBzEc86zE1aUJmXY1U9yPwWmZH1H6/2D7JdcJEIq4H&#10;6efYkvVgi1LfnAzxDThAHCZ3vcJ9vSPsATkbhECWviYTbiw/nyShSJXZWW7oiIx1hoX/RcF7ydiT&#10;jOERG2rUqP1akJqcRkrWuPasGqUIyxAaVt/FFA8He2VUlKBJmsxCSPYMnG8bSowJ+x6K99NxEDAa&#10;HGh54VHanA4TJCnrGnqBqmuk5Xd6gbQFfxYAMVYGjBo2DfrUTYknoLaAVtaQr2Kuwt9TVpMulPVn&#10;HU2cz3IV9Nrw01yLixEoRvf+yO5kKSxPznmSPmKwHD5PzJgm191n9uweybo0w0fL6TRrMSMdmt/J&#10;T5WBrO/jiDFKwvZcvdl4emwKMyIFEgej+B5GwQiOSsrWsfQPTY8BcgtDi6kEcsECKeCvf/cb/E//&#10;4/+A7XXDp08f8ccffsAPP/+ET69fsO0b9m0nD8EQ8MsvvyAl4PHxAc+PT1i8x+Qd3jy/4OnNG8zz&#10;A/mMThPev3/B23fPmFyGt4CfJvhpAuwEwGNZrtjjhvv9hvV+wzKTDNkY4L6uuK13qos8sTVCiog7&#10;3SdTQDvjLCKAfdthjQeMx74XDz5L7DeTE1D81xmQbs2BOdx33sByC+AogLYBypDEWYPJWcT1C/7v&#10;//1/wwUJ12lG3FdikOaM9fUVIVr42ytyDORJWbzcUtwB47DtO/ac4GYPN3ssD1ds+4Y5LYhmQ0ZA&#10;tHcEBMRkMQVb/FrJEcA58nucTYaLO2xIePBUyNy3DbtLmLOt9hoUplyA/NCDUb3PdJNLm2rKYlpx&#10;KUOPJDs2l0FRCtVD0MF0clK+f7IglT7aerDbCjorfL2Pth9DSzMh6vlaMHtfuLlDkX/4frFXcbM0&#10;2v/1659ZkugmbQRSa6C7MeGOe0s7k8mT1jpDoYnNHUdkgJR9zZWwIOuahYk1tdh11v6qn6UeNmsb&#10;Cs3k0PJLBqFk468L/qOCIh+aAemJf7BnSbE0ebpBLqqWHMVwlHzNfXmmNEh9ZLZnjOq8szP/7FzX&#10;vtBdOKV1BxbPKGNF/zwdJKbBUH2tdB2p64CRh6b++1FoG6w5DGOkbcaIqZkJNemDCQds+pFdzyjA&#10;UStX5HvpAEVRA+vGbBRaKOtpqYzjWl2C52dDpbG6ZGzDNaqFpJLDOj8MRh09q2dqixHRRA9Jf23I&#10;p++1tpGU11UOfs4IRSMJfv37SMC9mw2cMZi8w8PDAmuLfYqZAONgLLNhAxJbwlS7npZ5lFPGxgxR&#10;RDjrKZ/LAMgB97zi6eGxDqeYRS/3Lu89wr5VX+h937FuG6nXUsTT9Upez4ksNmIZGlhnEUOuuR7k&#10;V0x2USmnGuqeowDTY0LKZCqVkBBywu1+J7ucX37Cx0+fcF9XmOxwmRYY65FDybpJGZ8/fyFHeJsw&#10;LxOen5+wb1utFfhnSvsMeT8kuKq91jWhrF/7bY0w0Evhz9NRlWbGa9OVMEICDiKWacGyLFWVUIGP&#10;bLpMlZEShNZUQNhXrLcv2Lc75suE5XqF9w4BCbnIPq0hABTWUg5UySZIQPHGt+X+xYMtkz4LJIg9&#10;UizIOl/uU9JWUPadfA2bfRaEhUc6HSRLAJ2swnioFMsgNdcMqphCtT7QJDndb43Afz2M0DXOSA0m&#10;GeZ6zxjVCTqsU2MlZzaA7E+fire3NU6d64XpLQhbvrDacwKst7hcLrjd4glIlg9ZaBqD0HusfJbm&#10;eUYIO5xtINU8z+JaWzw8PB6Iiwmp2l8a5+Gdq1YkmpWrB0m8lvSZqu3TtN+6tRb3+70ArE0Va62F&#10;Nx652DrKZ4T3kz0ETN4jpFg+cyCLTWNFbdOs5EIISKWv1yQCzVZu57Opyu0Rk3mkGAkDdwR5rfg6&#10;dYHzzhHQvBdVAFIlVHEN6Up4p3MOMcTO4jeldGCWy89Q90U7VtLBHMOr+fxKwzwdnNpscZwV9cem&#10;ZPaVvEJnawguFyIhBLLyVPalEkdr+06zAGL8p7OINqx6outGGTiuDGaPtsTNWrQROLSqST5/0tZm&#10;RFTW2OeoppOYIuFMeVjzd+tDKM3k4EM++6Me82vqoRHjfkTu1iH02rJW5oXR9Wm9DwVHl89b1hAz&#10;7pEzcgywJdtBO7I4Y+G8Fc4JlD1LzzllrewxYt8DsrGAcbDOlKGjqQx6bYE2so7TWKtWg+p78xdn&#10;3ksZhJSaSNbC2Y0+srkGoKqw4NGN3Ch4qnmCEwul2v7Vg4hCBfRkTktlrLUwjhkM5O1IoGiTJ6fU&#10;Kw16f7Y8nFrp5pP9YwEKQuGDd1kunZRiJOU+UxvwIh5Zz2gwapQXwP+WiyAdpjBq9iRj0lhbhyQs&#10;M6qbTj6CB3oiOmKAyvd9Bnjx/8vJV9uofQ1vGQ0Ewr7Dedv5ZbUCrpeVtvV4xqZlr+XcTfSyCm6R&#10;RYYtxayxVJge/cl+ffrW2Hq2/l7aV0kWUid3LeFYUvaVGQByFlaADxzWh8GkUIKA8l5VplGkSX+2&#10;BiZlxJCKRNIjRgr6enl+xsvTI37/17/DPe7YCqOEn42PHz9h2zZcHp7w9s0LrsuCy+ThDdlwZJvg&#10;/AxrpsIsN0g5AGlDilspFBPmi0OGw/2+wlmL6/yAfd+Qk0UyBp9vKzVXlEwIkwz2sCPFQICjIfMW&#10;zrEzMAgpw9hAAWelKHAWiCnQus/q8LKASQkmHYecI+uDNgigIOYUA4wFttsX3D78iDfXGZMzCMnA&#10;eIMUduzhFcl75LQjxx3eTQU8SSRLj4l8xxeDGDaYJcHcMhKouEpmB2xCxGekHBDihEtYAH8BwEFI&#10;FPbtETAn4Nl7wDukdUdyAZvbyIO0NgVACBtC2GHhOnXISLXF6phQ1gBS2VeKXZEePnJDmEujh5Rh&#10;TTuPqNXJCNvaFcGSaR9jxLIsnWxeBorpAmTogSk8bVuYYR7abfWsCFuC18xX5dM4CXnU4OEZi/TM&#10;0m2kgpOFxohNpJUCza7EFg9BnulmkjJy0GdO3YC9DiWELXzXPJ74WUpAQasQ5Nki3/9hWFZ/f2Q9&#10;SJB8BEbz/R2BhMacWd0l5GwPIKYempPU0hZmWezOYVn4901rHFrtHCToyq7lzOaub2zCYbCs1SgM&#10;6o/kvXrwoIEEXbiPQmCrLHkgkR6BUSPFpyygRxZL3euy1y8HdfJ1Kv6+I1sZzbCUrCm570jlSWN4&#10;rQdQX0vmzyz12t+loYxcG47oofso+HVk06QBE+2dytaU+x4PbMGR1eAZmCVBFKmo4CFgSvmrtmJn&#10;fYusUzQzTNtgMFhcvZMNql2bVBm1+5sR047FTYBJZNXnKMgM2ZJdWwxlIh2RkBGzJVDOtGlvBhBy&#10;wp4isgG2fcc8X7DHiIiM2VoABbTLCT7R4O++brCmMM/L0K8CUc7iniPu660QF+6Y9gkxvivXg2qc&#10;/4+2d+2RJEeyQw8f7hGZ9eieh1pXC9yFoP//ly60gFYSNLM9091VmRHuTtLuB6ORRnN69gI76sGg&#10;O6syMyLc6aTZsfMojqqKM3NgpXMotemnQshgkEvsWFpf4TigjxyHXaZCeO4bvj/f8Ldf/obvb7/h&#10;8XiHI4/7siCGG/8sDix+RamWPo9tw/fnO377/htu91uTmHttnwR3YrXpUFJhBur9XsJ9tUq6PfOl&#10;25jKOtN77BUTdthPQQx0+YL1tuJ2u1VVIGclDCGT0qcQpoHJIEL0zMT9tm9Y14AvP/yE2/3WaqOs&#10;yB6uslatQkCO59ttxXG4ltPzkQWbMJavlF6n4WbraRd1bfozKxkNck+03d5siCzZGOPeysxWziYL&#10;tY7MHB5MGAhiljV79kgvp0Helf+0vlb7vmNZWPkwqCQmyh7tk69rr9mw1L6exlJCCPAxYN93tlRU&#10;ln7P5xPbtuE4Dqz328B6l7yKfd+xbU8cBzOHJZtG9uwQnLLbwbDurYWeJSyKS4Csmeb5HQID+iGg&#10;UB9IotnXeSAzYdKpIZlYJwr+YPsibbmrAfArKya91mSfeH19xb7vFXztqiRHnOnla78l1kNtCORD&#10;tdzka6pr/M6MXpitXjNe7KDeZgFZgggD6TQdaM2GaALEUy6D04P89/P5bOtQztDjOJjgFiOo1lIj&#10;JsCvmRSOssbI5626Ht6wvmfkGEeYZj6y7SsTU4SZ7vgF+POUs6MELiwfOag1ne1xmmpyYq9WCFFl&#10;Ps2UhDY7Z6kODU0pXtVAQ6aCwnhCOAPT8rzA9FuWnGL3WVsz6x5Ffy19q7UHlZps27ZqIeMu1YO2&#10;p7WDsWKUGJZkOrOCtXkFVwQizay3ygBL3LUDnZxLy48RIjE7JvAaC17lWRJH0WZRnIQCCh7eLwhx&#10;JIc/t4Mxg1KQC4fWyj13tS6hSYbMTMFk6/EZtmv795lTxn8YvN+27XQ4zSxzLLggnsSateb9eJDP&#10;/DYtM8k2hQ14CDXUpk5Eq4EFbzbGu312ILWDVlmoQQEMvGB7eJktMprFhWKDzQ5oYWKPi9JPpU72&#10;JsvhJoCTHNr8vTRSRNS/P/Ib1Nd75uNsGQQ6aKEluheVPE6FDxXvoNRYJ8b5lV+r9Zu9lLAaRoBe&#10;LyzDKk1qaBnyvCnzlE1Lwvqa8oPPbwfjz0CRr/LA4AN89MOh6RxaovZQpHoBcmZsMExVKLnk6raL&#10;xi4WiW4PiXNtiGILc2sjIPZGWh3gKohoGSQp50HFMAKcHj1MihrYg9pk8PPj25Q6pcxeh1UZceTM&#10;li3FY1nvYGzYNQ/CP/zwp+rzyrIvB4e4LBy6Vnj4UYg9ZbdjQzqqtcyyVvuXhEJAziy1SulArsFy&#10;RB4lE9JRm7XqSZuV5NL7wI0tdf90RpBL67k50VwyNAAQ2281eUMtXGVaPBRqrnsvwjk4qn9Wf6aF&#10;ddWQM6QD//a//wLad7x8uqEkLuTTnoGSuIBcdpQjIRNPjlMu/PohIHpXfSMdlnVBqPLulBNS2bG8&#10;3OBXzozIR0L0HiEULAG4+QXbweswV0ulT3FF9AU5BOypIKWD2TXEa8mLV319zUxcKJOSrIv9Fnu5&#10;MisxON/UBLx8qA436/C0Nga+PktoP1+a9C0T4dh2DhvMpQHOpVAFRbvneYw8MJIwXd+e0XLyhr9i&#10;Xypi8gUg6tqgmUAIPqJkGiS3M1b5lb2ZBlA+8q7+yLrHgpdnxj4PtNd1Uf7wbmTTe5FrE9ZV/MET&#10;XOE9xaMWcd5jictwzjQWTc22ELZFf7Zo+r71GToCOfrMQGsShPHO35/N9b1mFs6KK95r40WGjBvC&#10;uq0qQgNFpTJgOdujDO+Z8zLOYHb/3JppPmcTWyXC1VqwAMZMyaatDrTqbgCHabSoKZmDz2KMyJWY&#10;YOXOEOl8DcMTH1bNbJuB8XYQcA6Nt+FXaJZdrSmkeZ3V1kYtVXUxHib+lPpM1OtH2HutWa+sIKCT&#10;HGToJV7K9vPYIj4EDR7N7Cm1hcy1ZeXM6uejwcDMfsYywFJKlZnqJ8oQGsgVHwGiunZlxYcb7KFm&#10;GUtQNY0eMPZr4k5DvBl4KvWZqwHBvVupatl63e73+6hQWjyoZMTosKzMziJwkLTUxbkUcEajQ8oF&#10;vsrpW/CpY8Un1eGg3Oe9+kpzoOOB98eGVDKCc4geoCPBhRW35QWvr5+xRD7Tc8lA8DgS+8FTLgh1&#10;MLXEgP3Yua+KEa4QovdAZlYZD4J8Iz5xrV5Qcm6DLaKCEKuFSAhIILwfO37++9/x/v6Ot+9v+Nvf&#10;/47H41ltPlZWOQYHOMJ94WtYMoPf788H1i3gt+/f8fryih++fsV2HFiXpRInnFL+lNOwdcZcFDWf&#10;ZOmsy8JKK+JcM6rsTdl7BABovs3QMc0z6btITHithGrfUZxSWMOBckFxrt5/aspC37LW6jnhmKSw&#10;HQe2Y8fLp0+43V74z/ajEmAU+EMEqvWQM0w/h25xMAMQdOCiJdzJup75Q+uBG//eUs8612xN+B7w&#10;88CqM52TRVNSVq8B6QSCUsMUCo5jx+3GLOicMnxUAE3NJFjXpdaV+lzolhYzIMlmuo02Q3wea4tR&#10;q1KwzgTa+nemmDsxjGsfwMTBri7LLqsAWlT7CwbjdLgqAIRYw0aRkNKGIx2IjS1N7X9eco9O4fJn&#10;94P7jQdH+74zwJozW0fU9XG73dr94QBllZ8mNX5TtTPJCpTgQuAzUfp0Px9qFCqg2lu0gbhYkzhe&#10;L9756VBF7/Wci8gWmwW95wo+tvfo6n6QS0baUgt/np7JziGGBaWgDX+zIoPM2NHMDfN1gFCJQThj&#10;I+08glOzd65fijRPdbgse90uwbAlV9YxsO9bs8pLx85WboGvn3d9nQkpQWNh3rPlqx6eyHvylfEu&#10;g9KTNV39bHB8LdnGtCDlo71nxtE8M+VLbnuHJgIi15w1R8hVBeEcsG8bUmJFUyfBszWqVQZpexXL&#10;Sh8tgc5hqF4pe5icWnNZlhsPHJRbQymZrymh5a213ITQMzatVZ4eQIzZXWMA64xIJO+bB1PUBhu2&#10;1taEUq2Y4r+nYeg5I2Na9Y1Vu3TgP6ja1FW1Mdv6iYJ9ZgOlh+p2H5avW1aDylAS1U4finNdjZoz&#10;0wlecVCmauyVAKRUECOqJdmBUhxK8SAfQK5UwmLpz6rat60a8CNw/tzLSn6YG9QGmoz1DwPvNWis&#10;GQozS5H+oLippLkUbwKQ3IeG/bPGuj8EpYH27aGpth3rwmyIj95vk/v50YOrNxFeFTjdP04/dAJo&#10;Xnmza1/Gt7e3xgiRtXAlb7eycuu/bGzQWkHZhybuknE5W1RicTHzddWTcIi0r/oyOucgLvMl5ctF&#10;O2PB2QLqI4n/R979PSXbT5tRuQeWuaXD0KxSQQ9G9MYeY+SsBBp9GPVBoQuK1ixXdszVA63vlb4P&#10;Y9BS6Q06SmPOOxUASYTpBHVA3oYhFh/Mp+CSD8JgOjPTDT7hvsrvBCQpFextbJZjbyiV85HDdyjW&#10;n3XIBS0EaHsetbCrrJIjIeUxGGpZWL4cFy7a3x87HIFZUI7w/v4AgObvmNRmK2CDNGzBDFSyWN4E&#10;PzCgBYzTLOF2aMONSg2AgXngZCclvssM8p8zLkIICM4BqeDb3/+O//Xf/z98ukVEB+zPJ3JyoOxA&#10;GcjJwSfC87EjZ0JCQS6sclhWPiQf26O+34AQVnjPDS1cQaEd3vHBl1PGUb7jk1tRbp84jM5Flu4X&#10;wBMfzqVOvsPtBcFHtuBZV4QqI+eBBbg4rGuvPfuF2hCKhyuVCQ/FkisaVEQD2KlUqb4auqHmLIh0&#10;1Udu2KT4kQaRG03ffpd4sgooqYusGah+DXYDIXqUYx6+yp621QKormcH386qmQLJ7vPWOsPurZr9&#10;pZtJrcbRxdK1h7ZY5yyTEEAdfNlzXHJO8CHyIIx4UAEd/D7YplG1SvCt+WqNgbLYuWJqWIm0BhI6&#10;E7yDPXJvNfCzbc/hXNbs6Vmo7NX90ecDF+mkhqtu2C+YPZxa8VkKDQPjGJeB2TwHmOnD2uujNToD&#10;TfQw3Q5HNFDf34/1TK4FeB3wuEqnaz68F8wTqodWzrkpMIgIad+RlUemfX+2VtHMW6skkcZahx9a&#10;AGVaV8o9URYwEvo2Wxu6ltDBjV0BRMhFXV8qOLa9efvOmKA26JAkp6lKTMfrUU7rw5bRV1Y1M8WP&#10;9Wm+qsX1Gux109lGafZ6VwxW+TZt26cl7rqh7v/2lYkVzP08WzhdZXBZ9rGoLZofMM7Sa/ZSPnBb&#10;I15ebvCBcGTCisA2gUBtCAuCYxKBd77aYXDNFeR544l1Y4R7H7FtdUCfE/Ztx99/+RXP7R2lPOGJ&#10;sK43/PiHf8KPX/8IHxYs8dbVr3po4VwF/LtVVCGAcmlhiVwCuQaySpj7Kdi2ZT6xR/u2syXPt/fv&#10;+Nf/+b+wvT+QU8Jvv33HviXkUveO4JGQ+DMj4Lbc4aLDnja8be/47Rvw+fUFb29vuK0rbq+vSETw&#10;hbAGzW5zUwDE9khRamZ53msTnkvugb+BGfiMptf7Xv3tHX3sCewck4Bu9xtAPKjOuYAcYWm2EBhq&#10;TVfVlHKM8msTlhhRKOPb99/w899/xnPf8Hp/aXvccaRh72ygds4MqDaCF5NA+DNiyla2z7VVFl4p&#10;W7TaTfbj1AIog9nbS+0N8nnYMVF4y1lAJuBb31NtxYMKRHrpv0tnmIvV22hfIedsntYU14NTVz3i&#10;tzpsD9Ne/TwwHust7b8/VUB4fip8zdMaguWph2Iy23Y9KQykLyyUsB9P5LIPdQI/r7HZYwUXB6sZ&#10;XVuO4aehDpp8tfAKyLkgNis5qiS13Or9NQYE70Ck9tlCrS4INbx2sEOmMlXdBc/kIrl+PnhEdTZr&#10;wttVaKfeAztZqKnJ/VEAACAASURBVGI38M1pYcAh6r6hz+BBgVDru9SeG+7ljpS4rjW1ThvuO4+4&#10;BCzL2vbpXHLLS7Nnl2vdZLUm7lOANkyWe5gLn0dLiE0p0IDA+pmyqF+rQp57lniuCx3OgHLND2B7&#10;tbOvOZM6PZY1dKIp8TVxTbbuUAoGZaGQErQNdyf5EPY94f3xjs+fP7Md1PsDhXgNuloXtfsQ4vDs&#10;nVXa8zrEEkvEwkzX044cXPRsM7wsyoGD8+aIBAfo+9e6xubxPyPN2nveSQGuOUP0wUMfpmu7N1Gp&#10;SV8k17J/TQPzXtdowe41ddB1pfickX56fVr7Ot97HyEsxbicCN92oDyzgNL3RpQEbI3TB2DtLEkJ&#10;BRnZOWQAwYv1aicRSs0mgd7LbQGByWcOHs/nhpQcCBHb83tXpRx5OhzSa0p+r7V5132MVcWWRnJ1&#10;yi3m/4LnvQUMrmTKY0NAF56U5ybCsg1n/mCzFO9ZuKt+cGUjG0H4/rWeKGUTMjbzAtZNgA0omE2P&#10;LfNBpJUCJtnPrBtN7c2sm1Zt4WMBF33tZ2zMj1iYOrRxFjQrjEzSwPRFM2SLG32QWeb9TJKqix/L&#10;ELVT0tmBPfOOu/JOnnlHX/lPt8LQbDQWOLFBilribkGGzqinwZrmI9sg2bhmdlNNLTTzqJ0MNkoh&#10;oOSTxOkjH2VdOGqGspU1dyALzbKnqCY8VfDG+o8P60tZONgBjfi6NeVN7cVSSvBLHDw9dSFmnytc&#10;sH2vgE4bTq39kuV9DEnvahqsJatThYTsLZ4LzHwU/PLXvyDiHZ9ujm2JCAhLxPvjHZQySgaOLcE9&#10;NjzeHgiff2jBr94T3t/f8f54YF19YwaHGLHnHblQLZQPZEpItGPbHthvL8g44NLWwl9iWNjjtfpn&#10;MhjNjeszH1ixcTNamA3hxr6Nm+ky7is2tHpmfWGBdVs8akuuUn0qn899YOrqgM2x+R+n/9YbfpZ3&#10;YdUtFtiyoKcGSvd9b02wNOhWcjezfbkK+rTfNwNrZ6FH9ozT+5eE4Gm5pJaLnsPenArtxaBQsz6T&#10;+vy/8ky0PqT22R+ADHOWzAYg+vzXIKv18LQSxlNuiNnnzuuhnHzox32FuNBXoIbND2rNeKF2HXN9&#10;5uUWz8AAuy+fQ5rO9iUfnZEzwHcWNuq0FZtkCBlFn/XtP3vHs/+pU6xC/V7Pnpg0DOStCm/G9LfS&#10;/L4e3Wm/ufpH12XWL9UOEHTjy7yhkV0mwwUhxegspbOE2Clgfp4ZZfeHj5hAtk6b1ZxXdZC9B6M6&#10;kprSTNcoV8+4tbYA/HCftB/rFUvUT/Ix+PPk0/75kdfozJZpVnOI2rFQ5nDZKv33S0BcApxjT+fi&#10;SmdWk3jgBrRUW+9qCDL/tyM+63uQN3AcCb99+4a//PWveHv7hmP7DnLi0f4C+E9Ylxf84cc/VUu/&#10;GopLQHSew+bBwfQHZbjMf89A9phZIM9QSup+OUU5MLXucRzIR0baE8qRsHqH//O3v7IC60hIOcOH&#10;BbfbHQge+76xShUFriS4AmzHzv7Xtf54f3+Ddw5/WpeW60RUrRedVpXQyQbKDtL0/RYv++3Y+bpP&#10;BnBOMRQ109oCnSml5vNNRLjf77itN17nAZUk4JFSV1cIq85XJri1S+E8pIJ93/Hzzz/jcX/BD19/&#10;bH8+s3ab2UDEGIGqdhqUQ6r3teeSgKPWA/4c1n7OLJsNMW1dq/dcq5xrtdzEmvCKyCU2Qo3ZHWMb&#10;9l3ZBM3y5/Q5aa1KhFl7HPsAsAwWqJNQers/61pC78c6YJWqOtEOF9NxoOQyKB+WZRlY91K/tvBM&#10;F+oe2kkwS1wRwoJQLYB1zSbPjhA/dD+Z0tHsqjqprN+P54ODb5flpqxaj7qfhOFMtE4Lw1kVRuU3&#10;mj1FwXN7NusXrRqRgadzVG0bw9SmWedGzbKrdE98xca2JJgYfFVZl5pr4rClg0lFGPOQ9Drfa5bH&#10;ly9f+rpQVhzD2aOUvCeb0XqetOBZszdJzUxU7Zi9G/AubblzRajUn1+zrEspcPX1Qh1ktDqPSreV&#10;q2s7KitcBofXk4+7tn/Sti+lFBype4wfx9GyV6ztZLNuVnVh6/lAJ2uX2T9CBIkx4jjykCvWCFHG&#10;IkVeCwRsNV9B52/MamhLJsjKzkgCmkWB93sk16ta7YqANu7T5fQ8WGtBe5bqvcjuy9Z+Tn+emRXP&#10;bD+2z6i2zNKhsEPNKbmERsEivYHGp5rlVVU9h+DhvMOeDmTK2FMBUWxs+2FAaOppa5VjlRuzvlv3&#10;ffazXA3N/8PgvQ1fmTGFZkwvotk0FCdJrTystqmbAbMiV5h6B5oD2Xod601aH4I5Z+SScasMXT3l&#10;kimwljSJHJscTT2ILfAkr2EHELPmWjPGLBNLM7tmDDtt3fLRgOTq3s7sG06J8w5TMHhWxF0xy+1r&#10;2oZUbxJ2aKTfkz1oZwxDKxO3MlDrN2t91vSmFiq7EgEnht2MjTkWLGNg1QACVT84+dqG8s0AI/GZ&#10;tOud6NwU97DmMjDAWzFQxkNMb5Y22FBvSFdZDfp96CbBDjXs5jcyjNT+Qe7ETmeA0Q92JcH7GrBG&#10;KLWB0UCTHS7MChe7hizwpO2f7HBmBFL6ukoq5HsWJD21KqCEGBf8+tvP+OUv/wOfVyCiwJODjx7v&#10;b+/IZWd2PgAqDjmx1z8yIS4LtieH2h4p4X6/I+etWfMwIzQjUwahYE8bUtmxpwcQMt7TGx7HG77E&#10;G+CYsZNLZQ1TgnfMjJP1VKhgO55sVZRlvftqHVAttuowR6TfllUuA8SZhYkFtaxPtxTIIysMU5/4&#10;vgeVS4mbfXauAsL74Z5boTxjW1gmtbba+sjXWhfPvyfRs6Ds1RBZitQZYGnl8SMw2Qv0segoTUHi&#10;4DorZRJS1J/tjwtq+7zNAEO51zGG4SzXZ81MTj37+1kuzFmpRRd+64SU9uapSpRPha+w7HMuwx45&#10;A20F9U3J2tfMB85XQ0er4LONg77P9ty7Cvm09it277NMTt38DmB+DGPmgwDUBuyY5RbIvy1TSNeP&#10;+myZqRUs8KVBO3tdrV3P1VBNX+OhtqgKpN50jkMqGzY/GyjMBsg2RNmeXzM/1NmgWgdw6euhFYBX&#10;FlxX68XWgjbDYjZAAPzEux8Ty0k3XR/2Peh1QR/kaNgzx4KWwoJzLUyTPeU5Ip2aRZevaiJUhv1N&#10;ARO5NYSuZsj02kJq+zvueDweai0EvD+f+OvPP+P9+2/Y3n+BiwX3l0+4vwbsBwPkMSzcwMq5ng4G&#10;Oyrw6ytTMS4Lh9VOyCrcCPezr4G6MSBnAiVt+8e/M4YF0Qfc4oKvnz/hdot4Pp+AZ2Xo/b4irrES&#10;NBLev29wIWANK8qR2St+qSqD5w3buiP4B76/fccPP/xYe7QIRxlwesBCzXLhyjJMAyghBGz7Xq1y&#10;xnNYgEBqLFcgV6UL1+T5VKvxegktjFzAcvbeZZsOKmz9wHuHsCJDC9bjAUD1rfa8lz2fG3759Tc8&#10;nztiXHG/vQxkMb2/2nvYnl0V8jkb7l6RgmzPOmMM2mG4MEvtQE37Adu92+6rtp+T83Gmdmnqwuq3&#10;/v3tDZ8/f2HLCAPSyIBJWKbSZs/OhllvwHkkPFydqdg1sCufV847G0Su9yFNGFyWBSmnAbzXKukr&#10;AM5aBmqynrzucSTEEPH6+on7STeeMbnW2qmqJLp6yTU1hMYeeg1TrfAIOLYDQH/OUrW4DIGqtYlr&#10;OIG1UJPnRcBnsZGSIYwFQOXa95wSj6V6VtueymIqMCQWrcaVoNZZbalVfqfMJiKUnGrrTI24ceUO&#10;IHvq+/t7szkhh+bHPpxdUg1d+GWLEq8TUXk/eby913vG+8ntdoerrHRvQp5nvRYNga/U1GMy1BGv&#10;+kIZqRwj1iHOC56JYWtcgLjg8Xg/YT6SG2PPbG07Jc/Q6+trex4t9tiuSeUKa/ud9mzXYbUdurmL&#10;DCNRdA42PtCKgXGIKnarMwzkytJ0dl7pOgMTJ4SZ9Z/ee7RtnMX7ZjXTzP3E1vUWExQ7Nlvjief/&#10;jFBksSyLkeln1mLAgrNIGLoNFxdMK9T1R9VJQpwTZD/RZC3pfdkCOfBAiAq8j8hlw/vjDaWImsg1&#10;m2xS1tSsrFjb+7I2QpYop5+73iPSycrpiuDyH2beW5bZR8ytK5B4tqj0h5+x+fXGLBdBTzWbjD6E&#10;JiO0wTQ2qKqzTFKTp8V1mYLP2n9MGrEeXOGmD9e4OXjlG3vNEtcgqQUdNehpm2bblEsY1UdpyJap&#10;OQOPxsbOBOMRqgQY54Py3+Gnqgu7mc/9jMVx5eFrgfcrcM0WuXaCaCf3Z+akbwG1s43YSj7P75mm&#10;m3ErqjGXc86Bh1GyPkxLXd8cNDteAKBTo10bGuuJKWConoKOgH2eDn36ez6DrKcixaSva7Yd+5wr&#10;YCmzDzoRIbjAUjZ5BqWFzoREHSDpNgO/v06nrEnDzrVDytNBSXNVS/M8LuzTjkLwbKYySNyH94EC&#10;Txu+/e1/gZ6/wrsNIXrkfODIO45jg3euhqY5hGXB69cfEG83vG9bUzoAwP3lBcf+wJFY7SDBS8d+&#10;YDseeI035INltwUZcQ14O97xvr3jj59+gs8BKRNKObj5dA6x+lUGGWQWlmYiJ0QX2sATpXrgtyEm&#10;I/hVmN/Y+Kxe5/ccHIc5abBZin6bYC+FnWXHWbB7xuAfvVHddHKu9+AZQ6uzaDioe9YgW/saXaxp&#10;KxjLeNDD2tm+ZkNPZ6DYjJUhw/KZn2HfX86SeS09tixfHnKH5lFsi5iTZZTz04Laqpjs8MyCAjZM&#10;zQ4grhjVV9LQ2VkpZ7d+jXPtcz2E0Q2ABkXHvXnO1JgFgM6Y0DM1pAWRr5oKW9hfyYt/j5Vu1+CR&#10;EgNcVTrbGgLnmfmr/Oh9s5zLU492PUybsewll8kGO+trJCF7di1ZgHg2OJNhtrWemg0ap/L9wkGT&#10;YhFkAecrFrlWn179bmuNqPdN2TNF8WXXvfyjGYCWOHC1duxZKoBm91Z1l0PGK7tDe04LMEDN9a9n&#10;xojN0WyvtgM6e31mxJ/Z/WMA26sgToAo4/5yBxWHNQCvLzfEJfb8HBleVqasADd8HNKJzRwrK9Z7&#10;tlVg4J3wfDzxfDxRSsHjseHb93eECOw5IK4/IMQV67JyXRo8Frdw01qVe4VqoPgSENaI2/2FXytT&#10;CwpsNWISZS2fp/vOnvkvLy/DsJZ0dIQDlnXF7bhhXRZ8+fIV375/w2NLuN1ecX+5VXCMbXaOdCBt&#10;G76nN9zXO46SQO6G+33BsR/Y9wM5E+5fvuA1ZXgE3CKDetn0PgLgzQZuliGdUqp9G9tWOVWR6xyo&#10;K4soyzBkFnRAjAuoqP6yDmdjjEzIoR5K793Yv/F7rsN+lGb9yMz9CDjOK3q539vaGYkBOtehgEtL&#10;zhiydfYVScBaMWjSjvZ3twNwXTNcqf1sLzGkWtTaVECXsW+eK/6tWqpU1cNxHIDziEvFBnwPE8x1&#10;wAO3DoQa23sJDjDucb4C9zgNtU/DWXWOy2DG2kEI4GPDc2Pdl+VnBfyPIbCVlqk3mU1NKlekNMst&#10;qD01xgWvL69N4Ryib4A6qFpkgPD4+3fkUmvQ+53tM+t6EkC0nwfjAHVZGKQtVJoNCj8LwYCUfSh/&#10;Zc1k91wBjG+32zBE7arPUq188sl9QNa1DmidqUKkbtcK06s6e/yzbn0h1kiFCjz8CbsabW95+CB7&#10;agF/3QOFQ1NallymlleuJvuRWD3G+rzmgnW9KUtIvtfBOWQzRNP153ygz+uqBZvX7EcJNZ9lXcq9&#10;kc+jiZJSe4i9l+13bd2jn4/b7YZt3wHJUVLhznLOknGtGO5dtVKxwPYMH9J2Q3OS7TlsW7PmZ7W7&#10;rh0lK8CeU2eAn6ZuEVoNcMYY/OU5NgPmNZHUrlE7uJXrrvdMzW6/suW0wLztizRRVJMb9WfRbgVW&#10;ba3rR+89yPuaa5inpBdte9cItdUaLJUNzgfkkvqzTQCR64QMk03Z/fhpyJqa3Rf936Jsn+Xj/V+x&#10;zTkXD+eJpQaSLfvHsgCt7caVJ6uVN9uNtgGw6vvtwpv9fl1YcNBlOFmfdJZYbAt+YNRNAFnLfha/&#10;KvG91d67s+ZBF3fjdO/MJJs1ULrpsg/77HCaSVpGYIROU+FCwgwopym1LmTshmDl5vIwaRazvlcz&#10;mbuVxekHXeSAXoVU8sMZatgKTaXQswHD0KBXj/suD0zTZuHqweu+uWVq7ePgLm0LZhYNXqTXhr0n&#10;w6YZ4KIlqgM4mQso4+QXZ60YxiKyTBPF+fu6bUwH1c4KDeszfbb5GMP3JNGVZdQZMThVEHrF4qwh&#10;ofVnOrCRp2zcK0B0xsTW73EISNP3DedwvSY/DZ1tWpp3o5tacLgMpO2Bxy9/xQqWpRNt2I8H0k6g&#10;nJELcKQMcjc4v+A//Zd/AoWA52NnyX6TUtb9J3jQ3veGfd+w5AAXMvLGtjmEglIcMgHJFRz5AA6C&#10;92tVP3D4rPPsQXlk9m0UZiHb90pgGR+mJZde/NRnUgKNhsGlyL1zRnEYiuOZ4kuv0ZwzbrdbW1NH&#10;DXLiwiNVRlAwjAIMrCVdCFh56UwxYUG4K2B0psbSRcvsObUeq1d7jV6DlvFl7TCs+ki+ZlVGHtQ7&#10;AladbQjm1iLsScisSrpgn0hhWjKHzV+F6lkA3spAZ4oXOwy+UmPp62brmZl8eGTr4ZLtLgWuLpbt&#10;MEavrY8Y4XoYbwEAu99fnV8f1Qmzn72y05v5ls8spKwSLecMciwz18w7UoUUA4w89PI+4Dj2tu5s&#10;g2hVk/oM1owrXZtqZr69/jbEaqa20UM1WzvNrvMw+K+ecdkMN4JSiehB1MzDuwGPk4as177+FGBt&#10;ma0C+szkvNYOy64RO1Sww6jmQ10bc80O5DgEPzDpLGBvLf+m9j5eBbo7tFBz7/yUyc+AG53yCGxg&#10;nR0Qzp6XlDhrR9iNoQbtec+g9Ot9wbKwB7oLgZV/9bz7/u0b1tut/lzd672rIFe3G0spYd/3ev17&#10;U7zXDIi079j3A+RuKHAArfDuhk+vn3G73Wtzy01rJk5DisuCpbLDMmW83u5YlrUNyo4y2lrpvb8U&#10;PjMej0cLVtbWoq1fcHx2pGPH4/HEviXsiQBEhLDAuYhCwLYdeH/seD6eSDkjxhWJMo59h4uEuHq8&#10;v29YwxP3l1c83jc8Xnf4W0BeCDE4dVazAonvZxgyGoSw5Oh8bgnzlJoqT0nha4Ck9DddYcD+6pbx&#10;p4lbfC/ZpsJXpn6MKzx8CzgX1YZ3Op8DTT1bMlVwwOP+cscf//QHfP3yFd75ZrX6eDzMMyM1Mim7&#10;Ng5M1gx4/d6tVYZWId9uN+z73va65/N5UmYPZCNjaSY1mOy5mmXd8ig0C7vukUwg8sM+PjtXNHlP&#10;7qmEog/EuRoIfewHcn3uU07MtDRKWltvaeWzc5z7Q1TwfD4GSw49yJHwVqlT2S++M/9DCFjXFeu6&#10;IsaIbdvweDxGaxeV4aLVDDYcsu3huQzEk4HE5gOoONxelsZWXdcVzvM9zqmrXEUJ5OBw7Afnh4UI&#10;8jxU51DRMoT1eu9BNeem1YKVtEKVsXq7daKXtSgcMAE4BBXKqXvdWf03nntuWIu21pP3LPlteo9r&#10;v7eU5vFugc4rEqIoOYg8SjladlGo63sGZnalTbe3KqW0Iavcp5blkzNQ5spJCVanAmVVyXuYkz2u&#10;ft5t27DGBeTO9bR1QRhrfZxwEmFdo1kpORBl5Sgg4bMCgFM9R9LQo2j1iVXCsmXNMV6Lar8TlWrd&#10;kn28Q1OWXOX7zPAVa8E7tfTSxCqDBbS9yhBwrjKMRuUoqYwgUgOhOSYo/ceV8nA2kLB12/j6ZTjP&#10;ZkRL3WfI+pHhzJmY6k7uCrKOrAL0ilhbP219PW1X17OctAuJtcyV4i/40M/7Qqc+jq9X33dyKcgJ&#10;6voyBzYUHghQpppXOVqyy3AXIMQYauDtqKy2pPFWexgiWj+X/8HMe5HKW+bDzDJn5q2rQQN9eFoG&#10;tl10dmJ5u926V9zE51eHe3G4CDU/JLizvUCMES8vL8wi98KcyOOi91rKhsYUK83PGgNYr6das2vT&#10;5Th+ALT1NRtSvhWANFM4XEkaS0u+9sz3IfyuJcCMSXdizFdfU/FauWIYannnjFUqBYQUN7PN1gJ2&#10;/NB1ZlcMsd3f5q1XQUrvPLyvh40/M9bnMm89kXR1MieMDd3o8Oe3rDyaeKKdAvLEmB06/TtcemwP&#10;jb/2paxgqS52cy7N+0uH38bI1+mocuqXl5deJBpZKxdbdLpXwqIrCnS1ypKZH25bh55ZW415FgO0&#10;JfrcNgA9TT7UiSVGLz7tMc8yZvGSpBqkqJlHGJonq0RoRZCyctDBsic2hvxPLH1ozIGYyfKuWPut&#10;ifCBpaQU8e3vv+H7L3/DZ1fgXMGRd2z7BpQ7qBCOPeE4COvLivjyGf/0z/+MX759xw6PJTr2Hjx2&#10;HClX/9uAt7c3vg9UEG8Br59veHt+x/N4oFD3yvRhxVEOvG3vuLtPCJWtX6gggBtk5x1cCMi+wFEB&#10;Ugd3M2V4ByzLylJLYYRBh1mVU4hyY847NOBK9si2H5SeL6Cfj8fjDc/nhnVdUCqbKOejFoQ1a9uz&#10;R7/1wZNnvuNu/b1Asfg4fK5LadtzjypfbsOzHtgse5Y+uyw4aW0urA/+jKFkPZttYXkF9Orrai2t&#10;rC+jvg4EavkHpWTVRIcqn478DHgpdksLwx4ZEKV/z6C6groHRYUu9Wfd12JL9lHB9lpYLvp97IHE&#10;16oyDerOwNIxi8JaIvWim5VCbjgHrs7b0YYHg9x6NjTRjLMZeCwqo35e9vfGobKlvY4Am5ZFMr6f&#10;uaxYnsGRPYrqN1pqvVX9R2v2AddZASnJ86HukOuBbESl5XRotqW1dOJnV4cK5mZBIOFYejgn90M3&#10;tTMfZc0Qm4F150BDTH3R22vIqeHM4A09ONT+vGX2a2DCaba5d3X4muGDGwp51xhCNFhHioR4ptSc&#10;1V26idYNnD3nLbu9+xvjNACxHtyzOr+fr+p8NEDDUGeXWRbSPG9j5uM6C7A82Rh511irIQTc7hHL&#10;4hH9wkJHJyBwRiEgHQfgOOTvt+cTznu8vLwghIDPX78qRp5v93293UEuIJcnck4IgZnyn14/4eV+&#10;x9v7A+QDlhgBRLysn3C73XG73RGXtQ4yAjxl5DrlkLqEanN6v7FdhtgTAfwe+RoqIAIOMUTc73es&#10;t1uz2EsmeyL4AELB+/sT25bw2A5sBwEI2PeCuCXsR8bj+cD37w845qaCKhCZKeNGdzweG7LP8PjG&#10;wYdv77i/fsIt3ID6DMMtKOWo4c++nQ1WhQUVfGyzdWzOmB0gUSEUX+Cr9Zv2ttfKVEzCSb0PVXnB&#10;9TEPl+pe6aS2YzZ9yw/wrjGaG9O9EG4rD1p87f3YwgWnPlDOS20xcqQCyplrK6PemQ9s+Tl4Pp9t&#10;j9TM2dmQ3GZj2GG73tOaakODWoq451XguD5TrkLiZ71m0Ps+MWBIRfzQa+3oAB9Ctw2V/chYzmgl&#10;gh5syLC49XwxIjg3WOo+n8+Ws3e73U7KOp0v0RTGOTXHAFR7Ld/CyTtQLZaQg+2CWvN6H5aA3/V2&#10;GwDXFhDfsJjc+j3JX+n+8gkpoZ0DGqiPMXb8o3rdH/sB5wj7vqEUVkVo4mWeAKOaEKqH/nq92fuh&#10;a6mcpH+loU6dkfByTi28V0IvC52Hxu39oa4XY5XqXYCDr8M6j1BtvbgjKROQlJXEoeJRMQSUWiuS&#10;rwSuWhMI6dDVmkrvPZ0spsiKFdgU1RsIlYQKPB9PHIkZ/DIgkX1CEx2sjYmuc3S91wd/vvX0vS7p&#10;JKic05BzwDVV/3MJ757Z98k1lnBlqtkwQYYbxr6xOwAAzpt+m3pQsg+hZTVaTEtIuEIsySmBiNcJ&#10;IIHeQAgE50NTmTSyqzzfk6wrjcPw8CO3a+M9UIozLiFQA0ga9hYfAnzBdAg1wxG6snwcAnS7pNGq&#10;6EzS4t6dSRilYWx8RnB91p9vXxVjYehDxVJuptIdQX43ZI30gSG1TJjBRtnYLGlyCgUP70NzCCh1&#10;cC5kIV+HX8F7kAP2Y8d+MOlh3w9eC2K9kxJCENKiH8K1pVfg13VTLDsEP2Q/2f1b56wJWUD2gH8Y&#10;eG/DN3SIhJUTXzHTpGi37DNbLNuiSzfYH1kDiLTHueqxWG9Croegr02NN57gGYQYHYJIvUL3G9Mb&#10;mkh0c92AKef6u6oPGhs9tsINhjneb1JoG/DMpkE3rx8F+p3lPmVIf5b3pcNxtd/uGGo7FnO6yC3F&#10;TBWpP8hlwhS37NAQwjwoZmKjZFnYZ1ZzaA3iIgwIOFW8O2RKHKbpSpOzCPBM5E/N+dDIw7CvWjit&#10;tX0pKlV8HYI6ZmGKrTGQRkTuu0i/Al1aGNkmoatGfAXwXWNKWR+5NiShwoVmjHDpwJGYMQBfbXCk&#10;casTcw2eiwQpZ5xC9ERa10IHzXodiv9Sn6ss9iliN+KGYdpw/YWtJ16y0qg7QqKk1ph83oSca2HT&#10;2PfyfkKTWo/Mg3Hf8u128/e2QUuhZqFlwX7N+ncOQ/FydXC1Z8ITPPH3J+JCzznA54J//Zd/QchP&#10;3Ba+D0cOyPQJzyMDJaKkggAPF1Z8/vN/wv3TV3x/e4cLCiQsCUuI8ASk44mU2Ofy/rri9Y8/wX8m&#10;/O3Xn3Eg4SgbN5r1cE9IeOAdHhGBbsi5+vV6Zni1PggFTCT0QPFwBAQXGbjNmSXgvqa+15AuYY2W&#10;nMVppStwFFtSM2z3fUeAQ1RWCh2wyS2ERk/ie4bIGJotwyvrdepcaAFgzZJNB567Gp7nRxZ7A858&#10;VYEAAPnmZ2qHU5ZNrFm/QTW0Vs59ZUNnfca11HgmA52xiTVjwLJXgjS+TgqS7uW7VLsMV9CKLS6+&#10;HTJGa4sQ4iBB7V6GhS2V2j1Fa7KAghhrUF3JQF0jroK/pXo5eI92tor8VYPhV5YyH/0zsplzHVq7&#10;wVpIBhEfca29qAAAIABJREFU/d4zM8cNIGQHVal+jlnYbGj7bP/1zLgtBbUxCrVo98oXte/nuvkb&#10;wVYBg86WbzoAzDa5gxWJsFiVLRhAcEQIbswj0EAuB/J2tpVueuwgfKxvnDrbSd3z0BRZISwNmHSO&#10;hj3gxAS8uIe62b0azE+fF+eammhcE2UqWZe9yiq99Dkl54z3bFuQCiErG8Ozei0MQ3/vOyvKqtvk&#10;cwrLbpZFdGWVMWNXOYeTCsWy1sbrODJ6W19BnaU+85++sqG8erYtaHslRW/yaB/qxQrwYUWMHt4z&#10;8EiOAM/P5f7c4cgjHQkpHXhsD6z3FR4R748HPn/+erJQk7oTPiPeVvhckCghrA73+4LPr1/w4x/+&#10;BB//O96PdwR8xnK74/7yipwI63Lr/i+F84soU/Mq9tEhHxn7ceDL5x/qXuxRXGHwC64NPwWIWGKE&#10;A5riONeepgNsCc4Bi4/Yng8cT7ZXzGziDO8WpELY0oEj7chlx74/4H3Abb1XBWhByYT0zDhwIN/r&#10;sxAdciDc7iu+LHccry9YETsoT6xeKBVgkyaYiLQfwGlYYzNmZt67MlyEA0Jk0F0G/euN1dn7vmNZ&#10;b/A1UDeVjLUSUZjHwmdPaDY5vdci5xt4TBXQl6Buap/P4357wRJ9ZQ0yoCxZCN0ayjeSmqv3lOo6&#10;4PBSh3VZWBlTSgO+xG9azuCUWGGhGfP2GZ0xVS3BoAWNQ3K0RmAoK2ak/Dsq0ta2bZcKfztw0WSm&#10;JS6AEOCkX6VuJwMH/tp7uOD7tB9oAZigcygvr5OM4ygDANWCcisBRopXUR3IkM+q2YUAaS04gx9D&#10;RJcQm72krBWdd8A1aB4YuiEElFRqP3prhDAe2Na1As+KR++ZpFP4nEXt7+/3ewX9FzhXFClhR87d&#10;fia4ABcd0OoV3gti9G1wwecsv5YEtY6kJgEww9QmTe/zcj2bHUsdIFAtsp1DtUfKDQAjw2AmlFon&#10;hEo+YyyAhxlUa4QRc3Ka91EIS1jg4QdrYgbb0DAm7RIw2AHHABcCYl1f7Tol1wJ3gw/I1cJ5XVYk&#10;l05WhjIAzDlXxgo1S9j22jH0v69kuZsK9bVK07kClNrgcma50s9PtNyPsX8qarAY6/7sBpBf9zc2&#10;88oBtYf0oFxArnTLp9AzEQZQVFwwvAbSe9ZM8+WvwWtUhybBh3q0e7aABQGlOzfkepYyzilrjPsP&#10;Duf11VbaTQkevZ7u3vAf+eGj1uiNJFyq0jDzmrTYmFWc6D5TqwTZxz2pus6fCF78rIgFaHdSyDlz&#10;PR9DG4jqTLNOFoIZ5p6tDDWhY6YE4fcr9V6BXEY565icjSFLlAc8ofUeLvrqPJD5nPXV0pASyHvE&#10;+jkyFbgSGPMAW+Os9xds2w4HjxgbuMNnbDm7nAjuPL+vpfVV3NNR7dWuXEOA/I+2zbHsI124a4uU&#10;WcM7S62XJm3WDM2Y/fphkMNAXyiZNGugWbOxtf9hMN7iMhnp0m5qU0U7jRL/pXbQU1FAN7VwFH5o&#10;6NQUWOubWWM/Y93pkN6Z1YBuLLVVzizobBaEMQsqsrI9q6S48jK1/pD6gdUgmGaL6DWgB0X24GA4&#10;YGSMyrXRMho5TK681Oz6bAFXPpz8e2f3SqZuIhW1xa0F8u0hbD24Z2zamT/z7yVTy3WUa0JUVQjV&#10;ukQC1dJRfeycq57rUGsYp880WmqcA6yslcXMpoKBfmdUKnSy2pKpa5zI2Ge5GuNrKWlUbaiufD9n&#10;GRvjYeIuJXZX4TQf+fbOBlJ66l8pssj5wD1GfPvbz/j7X/4Vf1wcYiBsWwKlgiWseNKjFqwJPq7w&#10;y4J//q//DQT2JX9/vmOJKxZfswcqgyBTxnJb8f7bA+vXG9bPEd/TrzjSgezLMJggyiBk9tfHjhef&#10;2Iu+ZJQ6PeY5VoEjggdQZH0UoFQ2oocCKQjKVAjNIsfahYmqxA5umdFPje1bMKpaJJvDPtfy98Je&#10;0mFa47AYgyLqKm+j3bsPQtBmgcjCDrCyz5kSSoNls7yFmT2OZab+HpilwdSxkIvDWdI+RwUixNuU&#10;i1o/DFmkSM51OKn3fgsI/J5V32kfEau6CnaU+pxa7+sxsBIn6ejMY16ff7OwOT1Yn3nwzwYE1mPb&#10;eiHaIbIw3Fh6fjN7hb9UNtozTYOldoDze2fN7Gu5t8LKmzV9s3N/Zmczs9mZ1Q56jY/KEVLqu/Oz&#10;YteNnF09DAyjgo0m7F1znul7ZOuC2XM8syicSZuvQnRtPoa1YrJh0UTU2Gkz26OZUqBbzGFQ6M3q&#10;w5nc+WrddKb9mdll35feD62CdrBbdN4S2xq7brZ3SvN3ZSdl76d+PatA4HqOQXAnRtB1iJgpYVlC&#10;C6R1ziH6gLQf7MG9A8/nhi9f71jWW6vLlqVbWjD4x2dv8B63ZUH0LwxGfALKTvjy+RN++uk/4V/+&#10;9V9AVHBbb7jf77jf7gyy1LNQgx8lF7aFqV9HH3sYJWj4d1PvwOSFAWyl15jrooZi0P9IB1I+UIgb&#10;6GVdsVTwXlS6pNSpoM5olzONgSxCDB47APfgJvqX+At+uH3C6+fXqiKU8LpRJaf7H7l3a2QQ9f39&#10;fQgglByOq1q6g+HnXi2nHpAbAwMAWkGr2ZNeZb9gEuh87vuA5/OJ4zjw9euXqjjtuTyzbC4LZOuB&#10;52iD1K1ZNClAemN+5tNULWb9eu25YS3oYow1hLS/J2a9u0t7tsHnXQYA5oyz+4X25hcC17qurb7T&#10;10lbt9jzUF4vH+kyl2tKHvSuAakSCi3KLbkWQmwUKxCxxZqxmq/2JMswFTLK7faCnFJTlKbKArcK&#10;9vf3B0JgdwG997esP3XOCHCvPyNVUti+7x08dWdsxlpSiGWLAJoW8JIz+KoW1PWRWDlZdWwhri8F&#10;1BdvfBvoLPuhxpwkI+v+cq8KjDPzHIXawE+7TujAaibkldMQeIY7jJ7XvacW7Mr2Ctbyr9kAOQzY&#10;jCYg2UH0uq4N6LbElY/y25hpHtvandXRQhyxuVXWUjiZ/fbKrseuEd2b2LVqvddPCipNlDL5XVbV&#10;eLIwrmvc1tb8OdxJJamHnhakFrBZnt8r2+uxrr+utcQBwOJ/V4Sas3I4qPcfjXK7tBBprbACeKgf&#10;osI90S2zmWxDQ/+oe5lZBoC97zNimR1Q9Np/0rsQGjs/KsueXFKri0tl9Qv5J2fCfhzIGTh2VrHm&#10;AoQ1gmgzBEw3HV53dn0Zamh9P6zt+yyvSzvciG3QPwy8tw2x3bRnQX5Xsg4ri7M37fduphTAUgBa&#10;CXx7H17kMszA9wQEEzA7NJo5gQi43xd4nGU9wliQQoM/R28uGgu9ytJnD5gNbtA2Bt405PqBP9uE&#10;0KV3rm3g7T2xh8SMEWyBTCtdtwOZWdCZPci893UaLA9FZc2HAHgHR+4SuGm/w8XGornf78N74mao&#10;gMif1uSM9WrfvzdqCLtGZwMRPVDSlhNX4aY26Glm/TQDv2cbtN34dDCaDDJSDS/r66xUSbmvE9VS&#10;2Rna9qacig7LTpbNcQYsWLmYOzUvWlpIlZF9DvZgAJDgg0eupDLvKqNEMUp7iKTIoUJlhuOSkTe+&#10;N9c+i7XNEWuoWv4pw4fSvhZffztVn9mA2SKhlAJ49pYEgOg8KB0o6cC//Z9/RSjfEVxh6SMcsvPM&#10;yEkZ67LgcWzIDvjDn/6MP/70/yARsB8J+34A5OBjBMEh5Yy0bzhKYksLDzy2d6Qt4vv2nQvQOvjM&#10;lCvDxMG5ygJG4ZCslOD9yig8VaYedWuBoxBcBCIFUOZrm1NpSpOcKsAR11YwiHxcM2GbLVRVOeWc&#10;QbnAlS6N3Y+jWnP4BijYZ30WIKQbAntuiAXU7Kxq4G19HQffbQkmgeUzj/JROeNODAT7MzPbLDv8&#10;OZ17J1npefA3GyxdfQa9p4kHqpyFYs+h2TNEqFJFf2Jv6/1PSx77uTQOj/VAwFreWcUW0SxorNud&#10;fZT7InunBoGsLcAMlJ/5iV/5Ol6FvlpQV9iawsLWhbDNLRhtUfwQbipMe5HHyl6rWd+iItMjNQtQ&#10;2+v+kT++rgevQp61TeBMXWBBjBkBwTlqKqrR7g1TQF2aKF2XXNWf86EwnSwirOXVzApGDwoG8LgU&#10;eBdOytGZevFKFt3WQsuyKZfevVeAmQUCLbNeh4fpPcteow5E6aHImWE+u0e2xtT1aVe3UfP0lcyU&#10;Uhicthkl/T3Sh/dUq4GvwIR2P73jsyaIt3FBoYwQalh7tZCJgYNKX/wn+OBxe7lj2zcs6x1rZWv7&#10;yL1Cyhmu5tJksF1NycziToiIL58QMoCvhF+//4I//PgD/uf/XlFSwXHwfvvj169VlcgKN23x5yuD&#10;nqiyFhEq211qPjeAGszOHS1hCJ3ZKYAk7/UeKSfknHDkA9ux4bk94TywLBElSwhuAhW+RtxUA58/&#10;feo+9cp7+zgOHjIsC57vT/xKv+DXL1/xY/4RhHVQMovyRttzDusq8Nkc16U9l4/3d6Aqw9KRGhtz&#10;OIPNHqaBKbYJcJwbQKUBeEN/7LtCRCzkMAzz/TTjBiCk44BzwA9ff+SQSaU8SWmv+zMr0DDpTy2g&#10;deo/1FkjORXLssL7oJSrY46VDUG0AwNb47ZnyZNixPbXt2QaAbh9tZXS+6wlC8qzasHIlA4sazjV&#10;CFIT2H7Gnv82OP4qh04A7p7bwvtROVILVp35YWv7V7uv2jrPZtxou5KohrNfPv/Q6tjn88nZFLfu&#10;Sa09py3ecaQdj+ejWw45AZniNMNLrxm2paBTHaCzE3quSbchfD6fbbCha+pcMqvB1ZrUFmuy9oSp&#10;3sFQanavUgdpwtxpL1e9hrCPj+PAsiz4/Pkz91RE2Pad+4xKDpL7ISx02SOKKH2rqnRZlgEAnflZ&#10;a9Kp4BV6+Kj3oVwys/nrUDiXzL2Gw4Vi6KyOk/W4b1uznLbqt1ktp8NZc+5ZGjEu9XeTGo73813X&#10;9hqvsjXQLMdCg+ny/XrAJGpqwfzsYGuGsbX6qFptWjKq3n/ltbOyr9JEyBELyVPSl5yz1m3DYjwz&#10;MqENkoUiHut+FIVOvdsVmL8sC1I6pnkR3V5RduWuhmkD/GZ5xH+9rl3hxP0OlB0QBsKovN66LlNi&#10;9xUJUw9n5r0rhqF9t6qV/VjU2Kz2FWUOE+1qUD0Ji5DVhPvOeXiF2DLpqO4oVDbAheplj7ruR/Wv&#10;qAA0mchmBcxIK3KWpDqAbT0JemDyPxy8nzWklplrN4fZQaW9PGdTiSsWmwVNbeCEZsz6GmLpvR/Y&#10;8jP2HUvnXJP0S2iUbPD6cJVDZqZIsOCMZhLp0AobitYl3qwe8AJw56J8EWl6nWZ+x7PPZwujmS2L&#10;BZFvt5vyvMNUOj0DyGcycvF7LdqrDz2wFRfMNT3J8hVsTSnhSBteXl9wHKn616Uh1GI2fLHN8nAf&#10;jUesBR0sA1hbvMzA9o+a53+PzPvqebMboRT4+h7nGiLq1NS4lNE+Sft0uRazSk12Wz54P3J424PB&#10;Aj1jqGtuh70FDIC+mekBk8i2CxFC15S1teJbgU5talwch/AuS+xei77FkFlltbKLQGfVTEJ/JfBW&#10;qX6HzzMbSJ6DXYwNV/XNp8pSZu/wgvT+hr/+7/+BlwgsLiM6jxwCXN3sU0rYjoSUCS+fP+On//ef&#10;UZaIPRf89u07yBHWJWLfN5bLloSUD2z7hj0xKzAFwp437GlHShtnCtRwSQTXLMcyMsgTUt7haUVJ&#10;O+KysPes8ojPbVDkEMC+eGlPzEik7nc/WM3Is6LOEB0yJVN/yMFm8xSoKJCz+4TOVDtix3EF0uhJ&#10;uw7NxMSKIh1dDmcZp8JCn+U//N4+MBuEaSaODkGzBa9lNltVz9WebQFHDWZpxloLL0cPWORnDENA&#10;baYysEdk/zmOA6+vr9MQVF4PoXmw2vPsilU9fh53KuJ5f8tTdYMdnl/53F/ZqszsimbF6ZXVkWVk&#10;9SFOGcJv7dDH+kReBRFbZdP59ctg36d9onVdc+VLbkNWpdHILUyvs8LlZ4WZcpI8m5ph9uxZJqj8&#10;sbVP0ao+/XN8PdPlAMYOUmYB0XKezVQkPcdHhw2663raUc0P8tOhxkes8QGMklrlIpvFftbR17Zn&#10;IWkgVANPM9/rGWDQWKy5nN6rVjro36lZax95uDYyhK41TY6BBTK0575VYM2e25nl49DwuoJt25ng&#10;c/O4r2xbVErmPkOxmUPkQeftfsP95RWpZMTKvHeuhnYq27lGPgAHyYUQmAUWFry+vuAPP/yAn/78&#10;E37689/w/e2B+/0Fnz59wuv9Dk8SU9rzEGKIwEI4jowYA5blU8sBEFAz5zIgqk3ZpAHTUq2wqmpN&#10;Z5OUkpFKwvN44tvjO76/f8f7+3s95yNS7Rv4a48YVpAvp8G6sHRLXuDg8P72wJdPn/D+eODXb79h&#10;PzYE/6Vad1DrkXRI6kz1kyorsrE2QwClvdph1JqXwEStCsixWqwTxPq65WGbcw6L98iUa9isH8A3&#10;uNjOaQ/fGJw++MFG8aTqLtTCae/3G5YlNtCxP3/jedyHBOHElBSQqRNbqAKAYcwOaozSfOphtYWp&#10;PRNsv6LV0kOfmzPKv0NtZ7PCrvYvHQbba0XA59QIIEchRG79EZWvPKgMeXudJEJT4psQiJiwwT93&#10;W3mIVKiqClIaAEAhKNhro1m3KaUWPiwhlAL+8mXswym+JrEBpjlnvLzUnIsY8fb2pogDrmXbSF+y&#10;3m8IPnYbE4cBCG+2TS40C5u2NnNpdjk6cFWsgS2ZTEIg+zmScRxpCOd9fX3F/X7vgwDC6czTr8GB&#10;k6UNptlqysOHHqgpgKm8FwEcNU5TUmrngc7TkTyJnKu9L8aMFiGP8LmPlqPIAObRMntijNXrX/eI&#10;omwqbe+dqSat44AwrHPd41LuqhCEAJjn19ahlvG7rCtiKCcCgv6c9s/0WanB9WYXpOwoLSHCkhyl&#10;j5hhX7YWF5Y/25am5g8u6zql40Qo0rZplqV/RdrTPcbJocK4T+jXyPk44X398/ihZ9LDQN2LCaao&#10;3SJOqh/fyUx6QDxjsdv6XCtfnAKvx6GlO50ZI144DpPiEit+1O+9zTwrJeH5fOB+v+PxeK920gXO&#10;jTCztgCb1bdnu8i5Itp7xnZKrviOc2wXWA6EarXcfi/UILoSunI5uAYnJoiGwFZi235UG9Ruect9&#10;A06qKTIW7GKh3YZSlXwqWSG6jhUCwdB/OPfvJd7/+8H7GXveXmBrFyCLWB4my5aTRm7GBLeTKgum&#10;BiPHv/JY0owA69GpJ3NaQkiUTq/lvce2bYME00p1R8ktTgyp32sWQOcpvJXLXykadHjCrNG3rK4r&#10;uZLdJAQovAr3+r1GW7NOdYNwBaZYBsJ5EAA1iCEVqrYMB8NsnVyxxmY2RnTh5W/Z53qIdCXd0pu8&#10;AG8niwyHDp7Xw5uaIe14L3WRq33uG5jnPUuo1efLJVcZrzs9pylxzLYD4IlDfHgwyQztWWHbbOwN&#10;Q9MWFPqQbJNd7UeXy8C2mwFgs+tfXB0wQBcC4u1cmsebC76yxEkF+UGxUOmkSnGE1sDOpuaWmWVV&#10;Q/p3SdEiRaC2+2qfs96T4jikZ/WEX377Fdv3X/Hpxkw2T0AqDvtx8OESOJzu/vIVX/74E/78T/+E&#10;Bwqex4Hfvv+Gl9c7tuc7AnkkIgbojx0ly2CQb/L78ztSOdj7MxEWF+VCgjyHvRylYEfGSxSQADie&#10;Gxf8leFGzoMKqgdzxuP9iXIQXHEiroROlijiEdmK/zKwaPT5ooFwXWg0v9J2Lc92Hnrv0p63Ojh2&#10;ZDKgMQ0tkN32igKMIagd0NBggmaf2N/Tzr+FA/8KUQ0UJsWGOANa0pCcB2M03VN1CKtl+Gq21Hk4&#10;HpS35xjQWoibYm7mujGohJXK2edrOF9W7Hnr+3oedGGqbppl3Iz76yiNHRsFTM8Gy9a9AkpnNjez&#10;waxde7O/H61s4tAgyn0IIV4O2gW0mg0yPrK0mw3+NYD0EVg/YymOTCRqcuIevDu3WLCDS/1c2MHv&#10;qcZADTmGM/VFz0+wv18DfJYddvXauiG9kniPA54wSPolTFYyPmYWXN4HlNwJG1puPhse6Xs+U+r0&#10;oM7rtTnPRhrvy2wQMmP5zUA3vs6lAUeSRTAb6ster+1jBuDI1H7czJcTYUbbbFiFknjNyjrTe75l&#10;7s0ZcMoaAgxixxhrKKGXVEEstcnuTVsAUT3/lwVLHWj6sIDgmyJAmFuNBefRVMKcleLg/YIQMu73&#10;O17vr/j86QcAK+63V8SwIobYmfcyKM2JwUrT7ywxDIzt9hldH3ZQoVH1ZEgOwnwuhdXFz/2J375/&#10;a/9/e39U5WvA9jw4AqcyyUSt9fLy0urgt7e39kymI+EIEQEBwXl8/fIVbvF4bk9sx8aZTbURdt7D&#10;FTqRmiwgpXshqQU0qNcAFiU+6oxyxQisSkMIAQXUc5jq96zrihD9ySKNlaLz3qgDTzxYfH155Tw1&#10;6sMYO3Tr9b6b9huSW9LzS0o7n4+d+6WXlxeVKxNO+9MQSqyY0Gd7th6GzfciN2/lqHOCJgNsayVp&#10;iW7WM17qHztE8J59+1HvQQ65DT5Q9+IyUT1oKygyfWGzn6nKzliqhYmwPIUMRgDCXKl9BULZz6it&#10;LKwHvGWkLsvSQHS5Fi8vL9j3DUC38A1BLEMUkOtoAAw5E4M97EMMg8JfMmOY8ZwavtBcBlCm5+LI&#10;+uXPe7uxuuM4Unv9wYamDtOCXJPqnx19AAr1AaJ8b+1tvfS56EGaorT01dc65xqMnRJiDNPajNcA&#10;2vvWwzi9TmJcBieEl5dX3mv3vVoE0cA67+c5KwVbRsOy4Pl8DviIDKXa2sQYMq1xrOH7JjWx7ZeD&#10;D8jlrEaWdaBteVJKeHl5wcvLyyngWpMWxroZ1a70bAWp6/6ZSsD+u9v2eaQ0PjeMu4WTPZjtU3rg&#10;cm62dGeV7mgXOOyzIbb+39YmOWOweta2Z1q9b5+JWa9lmf3tmnoms+nP1n6HIZPO7FdGdXNuPYO1&#10;arVYbnP7WPgeRB/HARMxz32mqNX1oyXozNamfp/TWnaiUHJ1CCfDMUcOQSy0K+EyBN6fPIzSTey0&#10;K4nT+2qDR8B+HCgU6qA2wLmMkpkKI+p/uUaCPYp6RxNe5goCfl/EyLzqkdBUOvra5FIA9w8G77Us&#10;3jLr9UNhZRNXrGLLGLCAuwU/tcWJle3N7Dl0mGgp3SbBTvyG12ngeW9GZCJuPcUsgGeZjwwAZWzb&#10;NjDIrcxzaNQuAPqibqgFkixwaw9TDRxdgewfNXt68GKbKnvfr1Qawz2V6dKpCaZToaMXdgtbSd2i&#10;wXkMNgv6wLS2ETOrhBkL38FPWZi6CbzyqddrVBenGmDXjevoLZobcC+TQmkmxA5Cr8Oe/B5OG4mT&#10;NHgNYIUAFN7wcgNwxfaEBsmW3pATzfMRGLAZASkNnMyCAAW8t2u7F5N9mHelYBgYBcq3/MpLuijQ&#10;RkvOZmz49vNVe2VffwbCzqRxFgTRDNrZvkb1MKGcOAw1Ovz8b3+BI2b2OET44LG/v7Pc1bFk3S9f&#10;8OWHP+OPP/0T1k9f8B4C9vREoYz9eMKVhFu84ciFWXAlI6XcVAREBenYkcquWCLUVA2lJoIWsA3K&#10;kRNQAqInUE4t6MlXn1MUh2VdgOzwOJ6gBASMvpYpJZa0S1NdlKVOBdlsMWXl2U215TyKo8GmQXuj&#10;Wi9c/R5mTDC9R/A+0u+f9tM8s9zDwPy2LFDLMNaerXKAsxtE5uAcX08DOje08vsEgJiHmo6BtW7C&#10;QLkCwvtzQScQNKUEr7ys+TVqeCYcClgd45xvrBmxGHp9fb1kGfX3/7HtEAfmdrZwV8/UgDzCqSmW&#10;77XyXAtWflSAWXaTLuhn1oEfqaf0n9v8g75GzsOGDriGSxDdWnXxn5WT1dBVA6XPwZmk1Q5q+/tO&#10;LRzOKud006KfO10Qz8gFU9C3nkWknss+IKVLdrhmY9m8Ha0AvcpF0Q29tXHq55of2H8hBGzbs4bK&#10;LlNAuBBhadkR6aQsmNVPM3sYNMYYDaSR2e84D0nOA3NdU3z0nvTvlfXPapzbae3PgIDb7XZi+tsG&#10;X0uUrwYBupnUnyXGMNgR2Pp4bl9yzuCSesdTYFZ7DNi3DQ6E9fWl7okB67rwlk2Sn9T33+A8RN94&#10;fgZdA+9Fmcos6wUp7DgOQkDAbbnj08tn/PbbA9++veHx2LBvG/yXz6PCTPXDy7Ii5X1g8vKa7/s4&#10;hrwXdwpJd3VAZv2MhR35eD7w9v6G574j5QSHAFeBQqdAjWVZcLvdcLvdmuKCiPBv//ZveDwe+PL5&#10;M0qtd/fnjn3fkXPB4/nAvu+4r0sNlgSiD8guIxt7s1JGdrUGJmKMKJlQQpnmxxCIFYWZQcb7/cas&#10;bJSmS80pIzqc/L91H6brfw5gpxNhTM4RUQPu+4btuQ05T0Q8sHI1DF3bElhweOzFztYKpZRq72FZ&#10;jzL0LpfgmlXO9PMoNMUjh+pqlcI8W4YM8GSzMGYKdnt+CcDX/ft9B3NNnS3h27r/1mQOAcT0EKa9&#10;1qBQOqsFm9Wqqk/kn9vtNtSt2p1AA5V8Dl1bS8j3jJhLJ4ls2xM5MzB9pB0p55bbJkNBIrb7kmEq&#10;OxFEbBu1dTFiMvxefeAAyH3f29ktw9YtbdNzVg/OBDsRpfenT5/w8vJSge55L27JerOBV1sXDnXv&#10;dcraZ8dxaHsnDtL1iANmYn3axXFB9jetuBLSZoy5qTH4niccx46cZCgRhjqj33MeDuhzSp9Lsi/q&#10;YVkppQ0mdI6CtRq8ysAbmMyUBzKCxgvkvWzbBiJq70NIkVfDtb63evV5z3Zb9j5qAuIVmUQPY8aA&#10;1XNu1Sw76uTcUQjwZ3WQHt4OGAN1hZ9+ZqVmkfpoJFbQQLDSxC1d41hnCmvfI2S+2Kypme3ebLfc&#10;yE7XrhTWgaQhSea8sPdV7JVkTykqEHqw4CQ0FxCbW2GHQWdSnB8AcNtPWDL0bChBg811D+zmGrjW&#10;W5WL7wZaAAAgAElEQVRtQNYK09gSlcIktFwcqPA5fewFt9sLChy2bUPwPNQUooH8X9soWdXfTD02&#10;c5mZKWnb8xX+wZ73AhhYPyudGH2WLjscRxpsNqSQ6TfYT+X9M5mE3eytZEYKCe3nxAFEutF2gAsM&#10;gJXcAy5jQPBAyey76NVDoZmU56Cjs9S2h6YUhOAHv7tSONjJiYyqUPWq1AG7ZgPGtT+9tkq5kjXP&#10;WNu62ND30YLwtpEZAYMKdjfmG2sVedKUh6CX9rMVjXaoDxQRkPvEcWbzQOTxeN8QQmisA0JpknMN&#10;7mhm85D2Pg1Q1TYI/HmCpymTXAB4ew/0ehBQ6FD5BaONEqq0nSU7cKEB2lc2Oc67Zrs+DMQk6DRU&#10;xh0cMhHIobKiUDe36qvtAnJJLRyUGxm+PiLLS0eC0xu7bHSTUFqZHI5BgKX5v3/EUj8f3BpgSrVB&#10;Xk4qGRuU431srzmw6eozI9fGS2FDMjxAY0iqH+jroVrHlJIQoz+BVZYRO2NH6jXWpHEOOFJi1ph3&#10;zWZuyxvuWLC4gFwK0nPDr3/5V/zw4vAqPuHpQNqecOlAKR6ueKwhoniH//xf/xtKuCGljPf3B3wh&#10;hMI+9c/0zuui1ODZkpBTxpF2vJc3HOsG50qbCJd6bTIVLMEhLh6lHCAqeKYEH1YEV9dMCYhhgYvM&#10;1r8tEdEBBwrCLcLFgICAfBzIJePIVbVUAjPx62AAjpqlU6YCOIJ3wLFX0GFgjAo7iZkewVVpecnt&#10;0LYM5x5yJWtpbF5H8IfaetZ7u1ZbnW3dcmuSNDPnajCqh4PehbpneiXBL1MLh1nTPmPDzjwQdSN1&#10;shdQMlPNsOfza2mggbL8PP930Cy51Jh+q/OIt2WwhktJQt/RBgDay3BW2A+gW5UpCaAC2as8qjUX&#10;BhbUFXN85uM7yxiwzfvMw90Obovx4j59hgZ69DO8AxWhNXtEroUojxZ7vUGU7BC5ht2iDG2/m5En&#10;ZoP8GThqnyftLcsFf2pZEaUCyL/nczmr66yN4ImQAc464XyZWBUKONkZ6YYipb0yKeMQijgDvyyI&#10;rBvcGetdB7F39QdVgMzh9fVlGBhZtpoPGIZJVhkw3jNRrTkTGkaN9AGjary6p314e2bjS+NuQ7dm&#10;AIGtjwQECcGpAZs75fhkBbAO9lA4q3N7H6BVDBIwSK3uEKZoY5ATs/dCCNj3vfUuM1Co9xOs0iPk&#10;lqXQ6grPyrKcCtfrxBYkj2fGcRBiZC/0GCJyKcy+d5rAxD0HW+WMakM5h2pFBw9XCQSEZQ0otGC5&#10;3fHp0xf8l5/+M9Z4q9ZkCQXs07zUdSZ76dKyuRyoMFAPYYFVQBroliHck3BDq9n3hXIfehQmengn&#10;apeAkohVAojwfgFwIB8ZrhygkuDIIdZm/fV+h3ceadvhl1iB1YSSCZ9ev/BZQoREGW/HhvztG8J9&#10;xafXG973DS+fXpn5TB5U88au7Cat2lcAg+/fvisguSD4UIeCfP1zSc3G06MO1ItDdWDlQbjznOlS&#10;zyJfPZVTOhAQWk1JvoM6Ymkl6z54D8qF8xsISNuBY9t43yYPIIDgh+GK1O3dWqLU4WwdHDgZ/Eg+&#10;EzOTvatZY+zhY0AufnY4C6uzQHkPWIbz0PaRAvgzOMkZZKWqIbwidFFFTDx6tlQaapvSfu4jK1Ft&#10;odeJO913W1QoGVVlQdwDCVvbEfiay55PQEl5CGkcFDk1i6Gk3HpVIZ8JiFuUDbAGrjUITI1UMNpn&#10;6CHyjLTnKn+jUKl1cQXUSm6e+2LfktKBUmowcKl7pec8AB8j200msQeWDio01UWueRkeATEEpJyR&#10;j71ZqPJZleHciuK0r3uswF0YbFSlduGaNiBGwv1+H1wQrjJO2nqrvan3HnFdTooPbTc3WkkxkEel&#10;MGENnelKVOAD6tNd14crKOUAQHg+9/oMoDKWUW3MXFV4HNUyNOP9/a0GdwshsX82rZANIWJZRgcE&#10;GVyHGBDq/WkNt/B2CCfQfngm2tkv1G9Mh9Mp5baHiCKNCSKpkQ56MHs6W/gY6xd9nofgFdmHLgNZ&#10;R5cB1+xCnAkd7+ujDswrkSnn2jOAB+GYYIWN4FkHdk3d4Ucipw61nlphNnGHG4ZsNsh8zL6Eqofz&#10;8AzrZ3y0f5xnMDqxJ609Zahq05xSzYxEc2TQmUeYXnPuJ5Sxab10vb4Rq5eG6xI1zDEE32onciNW&#10;ta43RWZNUwLUrO63loQzRbPFImVtLDHWd+YVMctj8WEgBK5rVST6yNY3Di2fjn0APHI6sO88JEvk&#10;UCrTvj7QnBlUSQbbtg0Dert2tLJ3IJnXPYmAWrOhW/wQNezJVUVhXOJlT/8fss2xzParICsNeFjG&#10;ujB9+gQUza5Gbzg22MpKhT8Mt5pM6KIqbjMIwTsEHxuAJmE+wfjLWiBbgzgdoA9TibsNqhHvPO8Z&#10;SBU7AacCkwuVBlym1C1W6MILdMb6s5NM/bBYFvPUA9AUTHaqKSBarGnVz+dTMchxAq31NZACFo4P&#10;vNKCYrlQtpswy30XrIq95gNvQJp9OrM+mIXnXt0nVwcPcj1k7dqp4kebULuuOSPVP5NhQ5Nee8D5&#10;OsELEUdj+HZAWXwYm+KCxmev3RPvEOo11Pff+m1zgccgmbAW9QHWmrM6WNGgRakY8+kzlnxipVx5&#10;els/3xnzzQaV2J/XhTE3L8fg59afINeZNMS5F3I9NZDr9ASbqtTK+dMAkch/GB48A0uttFiSzuH5&#10;XjmRdteGylMF4DzLun79+W94/PYz7nFHpoyy3JBTwvO5A9VL1vmFGX23V/z4pz/j5+eGt+eBY9/5&#10;sxewDY+sC2GtUkbKO/b0xEZPlLXwsEkYTPDdbsk5pFLgc8bfv/2KP77e8PLlFasPeC/voMwKAGwb&#10;4i3Cu1tNsD/YDsaxzO39/TuOVP21fdfhOwl+ct3bVYf19KFaGc6Y4koLBc/5aGyJUpkgc6awb8Mm&#10;vadZ3+ZZUPfYHOCDnBY3sPs1uKqfAT387j56HZiywOWMmWw9c6/+braf6/3MstX0Ora+n8LK0sO2&#10;JgMEuuzZMeOzBaQdu2EviIegM/7rZ3DNsn/bGUZ9qA3CEBw8C/q82pd0bWHzO6yqQQ8wrVrHDvdt&#10;gzqzqdN70FjbnPNZ9DlvgWCxkJur62gIU7LFsD4fZ9741r5IM8rkc+oQyRDOwwhbP1nFm22gbF03&#10;3j+H2+1eh6LLcP1mg/qZ2uKKaa+fZ+3Raq04rqwldBOZUmoAk11H4nM8U0dqldao7KShceLhTh/A&#10;aeD+PCQa90L2Ku2sLDu401ZDunabq+nO1g72Gs8sB23mATXlzJlJrMEQG3goHsOjZQgGH36rehxU&#10;dnpo57qSQgNs7Jmc6/Vyde8qSMmhpIL7bYFzS6vZBNQgjH7yTtnTzAZjhKKGmK4GxgWAbnguO17v&#10;K/74xy8gl/H+eGJPTyyrh48OPrD1S0qpvg86eeBKCB85AlUmPamsKYIdFtVnCkCpxA6SsLq4wpHD&#10;sTPZSZiXMXrkytaVNRljZBsSdIBGMlD2fW/huc4D9/uthmoeCEfE2/c3PH/8it++v+PL5y9AjIiO&#10;6zvxXtZryg7YdXPNzFL2286FQc+udh2vVaGC7flEDAFLjCjVitEFZpjHyOdYqPYc2v+XFJDWzs9C&#10;7fyzDOKUEkpOWJeIlEobPlErZ8eh8Xm/ZJDRmT3Th9DsYARk1YNnnVNnWaDct3hTX/ef0c9aCF49&#10;gyNjPOfcMxRqf0iiOmoAcBgAm5kXt+wF67piWRbs+14xhBWAw/1+rzac42cSnIsDO9cpCWKGcwwq&#10;YtDJkszmquj+MKXRHialOqSqQI5mPFvbr359S9UzAil35rRgBJTZx7/hCflZ/5yHRL5wFkfKwBIC&#10;Ywmu5oNVWyN5D7ImY1wGlVrJfFbEJbZhr64/OgNW+rOucBQ1iSgwZRCkz2Frk6adBEq1PNJnojw/&#10;M1ZuB8zWRopMWcIgmTjKwHtoxBTpCXIlFYm6Vs4VbXXKRDF+jf3Yh/Ua6yBHvMx1L6EtVqydV4wM&#10;LKIOaFqvqvYvAQ9nDG3vfA0fZ2/uQgWYKNeICFmx7WXv0pZ/AnjLvdH2vlopOst+0srcMCiHaMCA&#10;dP0hqo5eO40Kfr5evQ5+f3/nweVeQ419HLN70DE8XVMIqD3LurwKxSbCQL7UJBzdP87scofwc6XM&#10;tIqATiiD6UGqDat3Y1/aLO60+SyG4aitneX6aIWvtfSa+smXglJDojkX0am8M5t3VZpiWg9+tVOL&#10;JQPper17x9MHWWajcksGqM5Jfosf6nl+Bqn1qfKsS66N9x6pnrv7nlDQrfgkIFqr3G63W6tXRFFl&#10;AfYrJ4dCIzlQ1/Vt3ZnsrpmV0H8IvLcNi/URn/lda4uMmYe9ngRZqfW5MaQpqKe9L6+kM1qm2Bra&#10;6mEpns1a2qLZBRoM0Yyz/j688nglxejV4HHpDYHIP3QjXWWGqGBVIQZ6t31v6dqzzzzzvb2yhbkC&#10;I2wDa6+9lhcNEma4IaDHshFnAMCUddeKmXzyBBfvsrFRpGFCO/PwsoWuLdRmlgBUJ536vdkhgpXb&#10;zyyK9IEtPnY6iNMhMIALZlfy0lDsltI9cTlwhKYNtEib7Brn1+ne+jwIygo8HO/TAIqWUllEPQuC&#10;qLThgAXU7KbcWfTuNJWU58f620sgjWYCW+skC4x3IJOGI0zUPt6H6fqHCuYVZpUP/z9rb9YkSZKc&#10;iX12eUQe1d1zYjDEsRBwl0LKcoUrFPL/v/KBwpddAASFyyVuzkxPd1dlRoS728EHNTVTUzfPwS4G&#10;IpDprq6qjHC3Q/XT73DIMTcWfm+cCi6XZdowzRhBbK8ggV0JxJAXbW77RZ4lrjjklJB8Rokbfvvr&#10;f4LZ30lGbwvWxwNxj0iw2FGQ3YICg9sW8ad/9EcwzqOA1B4GNDmnoZDt7DRwk5ewxxu2fEN2e913&#10;9Mycc8TSL4VYhiZhTyvS/YF//E/f4t/9t1/hq8sOd3UI4YJsaf1u+wobbB2AUaGbywO3+x0mGWoy&#10;ksHz8xUAsK4bnKFBVsq5+YouISDGrZ2VMcWa+i7sfGy1fsrxAMQTU2O0KppZPo2NPQ62YPo8kbks&#10;XODqhnfmM6/9BIu6yLXFjrTl0OCllELO7CX0r8+kx2f5DJrBNO5p287FfgYemRMjED42o8yUmzG6&#10;uSjkIfjsnvjIi/osb0LfA7OMGn72VKTagxRXr50zv++ZUmtWiB2Zy1XtNWl4ZkyU1vjYruKz1g0g&#10;7JHhPf59MizqLGRX3m+yDtDfaWRg+WHPdUb8UTV2yMBRdY30wpztqZnfqV77GkyWTG+ZASFtkGaA&#10;tFzfvVbVoBMOgLS+y6RVln7m4zCvnKh2zvfwGSv+rLmg779PwXlZD2hrq5ll3EdWU/qsbQpGdU92&#10;n99yGJYcLcrMwZJwxhCUZ+qZn+ohHK3K6+VPZSKNrX7S27Zj3zdi5ZaE/fmK/PoEIOPpunQQi1O8&#10;K3OwAAOBQH7Pbm9QoeRSANeBDsBg8QEhOIQAPD172HDFp09fw5iEUmJVIlqhhirHfsuWRhYqQJOd&#10;s8UJhUKO2QnU1xDQbUqBMwZ7AR63Ox6PFXtl/MIIwlbKLTeG63mtSOt7mkD7S1hwuV7w/PyEx+OB&#10;lHakOojYtoRtz7g9NoRPoVrr1AGhIpEcFZpQdpqYqol1j5QTeXUvvr7PXAfs2RDr31MtbW2ekoYG&#10;i8ycBr91vlflcLyIcMsmXJ0MfOWd21ncCgwQbEz5/7q3BWjIsok+k8lGdP7TF2fFiw6G1ICYtEXQ&#10;e0sySpNQR+l9oPe7tmRhFqQcei3L5VCX9O+ZO9tfWV3I5zCzg5Vki3N7QQyZGrq/6eA4Gqjfchsa&#10;iQJNbdkVXON5rEHqkmnfuhogyllduTDTX9xb4t6n55BqaO2YV+J8HwQ751E4Z+SEACLBTlm38nu7&#10;3294e3vDsiwNMKZ3hkMtwsMYsl0LpxjOzJpWA5GyPid1HodLOzqbkIFi63tAAziZgcyWMc67nv9U&#10;yVbLcsGC0gYq3lukmJo3tg58ldtYK/5CCDUkOw3rbfbO9SC+B4GLe7eqgLQ1IwffskKTBi6usf8b&#10;s1pgZFJpKAk80t5PKpo0MDwji/AdYPjuzokUEiWrviALXI32CA9WrLOkqOczkZ0BqhUwYWcUsBp8&#10;oGw4sU4ONYey+IFQ08haky19OYCczn7C7NhqzVk6P3XupCRkzawo+2cQeSniLMslw9UejDM3GHOc&#10;qZQ0NqWJRDPS4cyG6UjS4L7M1KFXRox9KM3rSJMwtVW6HALOMMHB9liQYGXN6Abr2aOyNeea/VhY&#10;8YaWA7LvO5FBTFUZ5AK+dGOKWEJodr6sbnm6Pg1DO9lXybNV3oOS1KMdOmSPMMte+70z7+UFR9OV&#10;dJBkj4thvPC4YaIF7VpDry95lvi3DTPxiZaFyMwvc2bb0RZ4PVHZC9w7j5Jy2xQalOh+avuU0aSZ&#10;TZJRyNI+boLlSxsA0RrYIlPp5XfXAPvMK1fLxiXwrtO1Z5O3GTAhBxqtiSxd9tQDY8dnzFIQYrOT&#10;2od+efTgh2x8T/xd961O60udshl3kNkPgHJhZTJN51AtU2jYaYXUHC2sios/yX6QxdgsRE8evtJP&#10;ThaaMxn4P8e6QDb6s4AQnsKOEtoOmBC7NSHGLiNn4F5eRjp8twXf5TogmBzyZ76i3Td1HvirJ/R9&#10;Dc+bdf1rmk0pQfwuGTfTkEmyXRCXfi5IJYnhQWdASym/nGafMXi1f50epLHqQucy8JpflitS3mFM&#10;xrre8fbbX+HZA8FmeOeaXBfGwTgHZJLsm8sVP/rZz7EmcmVNMWPdts5uygXWVfZ6Tkgl4bHeseUH&#10;olsBx5YqS2XkkV+vQWls5lQMfvvbL/j7f/gWP3v9La7+E9yPPV6uC7bHDuuAx7rB7x7RRyzuCQAx&#10;6FAyvnz3DuMtLv6C5+eX7qsXE+KeKJwH9D5K5RrFnLHvW5vsj8UgSYH7VL0cWB4auGd/Vu1F18/T&#10;0YpEFhS6ENcFjb4jZqGls0m99ijUa0rKV7UiasZ8PQ7RygeWGb1B4TtGq2JkscVDeN5rGlztlnjH&#10;JmPbtoMfsLQH6f6W4VQJMbPdmtnH6UHJKFE1U79Qnc9zDKIqp8NwbXki1w0PT8+8XCHunzMPes2I&#10;Yf/UkSWfB6LADJjU6rzujZwGVaJmFcpnwfcaB61p+zy2nWOpr7S0cM5OawrJvtN3rrStkWxK2bhS&#10;be2mQF3//qV5EA9MV5EjQTY87jC4z8xob2takgXk0I+D/Y65THoAIe1otJpOe73KAUspmNbBmr14&#10;Pig6Wi7JP3N2vpUJc+ijQGYdNKnr8ObdHePgn97ssMSZqEk0uhGV34PPSw6a1CqAM+tE/ayYySiZ&#10;cWxltq4PhCXAArg/7nDO4v54wDkgeNMAsDbosdXLy1i630oeVDAHy09rqgq3Av985hfqiZ6uF6Ty&#10;BH9xWPeMy+UZPjhYX8PbY2zEmlrhtoFVjBHF5D4IR88MSTF1i0ZJnqhhpyUnuFpTpkSBkrnuoxTj&#10;AKamFPH25R3OBDjnsSwETj4eNyzLhQLtq60ke7M7Z2FdJ3s1IgToeaSYse8J62NDenqid66GklqJ&#10;pJUyDFTHnX1987T27oxBqjMMCmz9jKYyjfeYybe/npssqW/1erX267kDobEXm6JV1C/btuH9/R3b&#10;+kBKG4wlcMK6flYwkYk/ozwfhuFPtYnUgKvcm2eKPP67GdSjPduzEWZZRB+FWOu7vA2xKlmkAb66&#10;d1SqAL4fJBu496SWQmprWDY/GwKS0IhLIYRhIK2ZzHpAqe30ZC6Xru31mXgkAXQPeCKfxUNdw7Vt&#10;KdKGwyKDiA+a8JTrvQtRk6U9NusM6sFzs8fgOy7GiPV+x+Nxh3MOT09PCCG0PtKH0C1panBtjBE+&#10;uD7gPPhnW2xbbGcbqytDCHDe4nZ7g3UWL68v8M7BWt9A8zmbv2MzMw/ss/5L5xLR3vN4PCiYt5SE&#10;x+MOHxyCvwy2IZocQsNO2+5yHzxCCAgLYVOp1S15DB03VljcdXKGVqFxjUiQhBnU8JqMon3dWx8e&#10;03Cv+yUgptSscWeqUHkW0J5Kg+pBgve6rpjViLpm0IRPrWTRpI2jTXIR9kdmyAOSNVoL2c0Z207k&#10;G7776a8hW2yL/qxlboisAXW/VkQNKIm7bMliKul3ICxYuq90PyVtgWd9oayhmeVurGnYCwPVRhAi&#10;25BCqLy6TXiv1fm7HvIzRZ0p36fOh6G6YR/6K8ngl3lW8rsclQfHfleuBdnj6jUr9zP3H6xO0bZj&#10;0hXCOdeI0qZ9Hu5pap5QVSmVgkY4SDHB2ExZg9aSSql0Uq7M99R9qQbhNRFMPuOZve4ZFvt78bw/&#10;TozGTVYOYN9YIPUkaTOxpqGLgacjGlRsi755cZs2BZILlpqoKlu01b/aGJqyVKsWC3PwzdeMLn1A&#10;aWn9rCjSBbkEAfiwaCE3k4tHM690EOxseiiTwiXr4WDboS7I0cooT4GC48Yy7WTTTDl5yDYLiVzZ&#10;2ykjD2oLHBhSLQhmAnR777tH54ThclBkVD8xahLsIGHlQJCzjATpZaZZOXJ96KZbMvs0i1ezzM5C&#10;eGZe+lvcYaqfYy5kY9O8zU6sCWQQjiy6c0rV8zShxER7ohaS3hB4O6z/kqdAkG50xn1vpmtUAnZy&#10;gDWbDM9sLzQbUDNYzybMA7PY2GnDrhmaElDSF4u0nJgNCVIpxA5AvWANrUenig65lvZSYJARHPCb&#10;775Fur3h4qgFz5kCqOhy91jvG9Yt4fIc8Ms//lO8fPU1HjFhj+RZaazDslwQ1zvJ3Bx5NhZjEHPB&#10;niOiiUg2IRpqYg378fJ+tq75h3tzQY4eKC/4z3/za7hyxU9+9GPkTCz4fdtgncG6PpCrP1/wFBT6&#10;1Vff4Pn6it/86lvkLeG7775FYvWBMYDzSHGvDIaMdd+xLL4VcFwYl0JxzkhkKabXinO+SodjC7mj&#10;gYRpzZwxaQrinjFY9RBuFqSlbQnOQmFnVjx6v/MgW3vra7/oUznhCbtc/vsM3J6pSiR7gJ6dlI3i&#10;4Gupmea6KNMseg14S7/7Y95JGZlGE7mufE6z7yMHrBr8k+wNeU7PWDpnkk7tlSsBAn1mjACiOUoo&#10;hYqImfmkKDE1PycMjJWzoHhtzTBThmirnxnoO9YS7DV5zPyZMVIYINSgkfwcoyXTkZGuz0qphiEL&#10;k9zApdKKbEMe4mb+riTArj3tZ7YJmr09VXWd+Pjr/6bB9+OatdXizovPbJvVjW42OSemKzm69dbZ&#10;cE9me8wUPHooMDtLZorHWaMv15m8ozOlLo7h3Tk3mw/+O7ie4negMwv4PckB1DS0bgJU6npBgg0M&#10;wAw2DyVjXx/Ytge2/QHsGdgA4AUvz0v1P6Ya3DqHJLKUesBrnlppcRnTPKnJfJ7As7IRO/16hQ0W&#10;X1mL+2NFyQbBXZB28ulnFacx7O2NYf3mnBH32FnZXM+LjCOyn+vWZEDBtpN93zU8IZcN1lkslwtg&#10;LLZ9xXefP1clKUkNvA+IlXBzvV7bHotxx7atWJYFy7Lg8XgIIJqCWe/3O7x3MBXAJ/JOxO3LO9bn&#10;K1J8QamfVfeXsj6UTTIDO6xKJcaq6f88UXi08LvqJQ9LtkDFEmPV1ndsjFN16GjTIL2P9ZkmAxnv&#10;tzti3PH0dIGrPuREOOq9BNuTyn6N2MKoTNBOTGLrCyv6EW0XpolZ2mahFFNtT/pAUfaHmqE7DlbL&#10;8D29pyyIbavWHFX5YetzSaL2lvtQ7hFdi8t+y1YGulQAy0HzWbi7XDeaGDc7u2cZRFJJJs+k/veX&#10;xvxOySLGohRNtuWQ7PsuSAuuZe8dWKaFmMtZqKds2pFKH3g754C8IRZSvzpPIGaOCff7Ha+vL9UC&#10;rINjDNDzM9B1cKms83V9oGTyve6Ab6l2YgU5m9ofWjhPoOznz9/h+fkF3i1tyN8dC8pAEpGWcLNQ&#10;05m1hCSXpT0O75lsiyJy/XzGOFwv16o4tge7SDAtwnRiCg2HUrujer3Q1Q98bzjnAaSB+DcbkLNK&#10;S9oPy3Wn7XqlUgGl52gYY+Cyb7a3bDXXAjZTFjVNmignXQO/+RnwnSr3iWY4zwh69A5oLS8iq0D3&#10;HtbaZidWChG22IJFWiRp+53Wz5TclFfSTu+MXS/XkrRFkcB0ex6+2trWdeiXABQg7Ue3kYb9OA/r&#10;LBz59RKeaYCYciPTQdRwyJJxL8ikCltiMkwD7rlfEGsHEwXkeJaXgw3xzH5c9n16oGrFMEtijmd5&#10;pbpf1UrJwVpN7D2Jc2o79WZFWc+snmVUBnyZvOu7EqO/WwvvDVLakGom5B4jHlsiq1fQmdpCY2WP&#10;CwNnLG7392bfluvAJtch/uzu0CRQfGCB/s8F7v+LwXveQDzplsCtZsrIpkpLCQ7+vDVUwQWSUWrg&#10;WAL4erHIBdUPeFODhUzz4m2LqL5UqSCYsYz0hfx4PA6SIg3Ua2Cf/24NnMd9r6FX9XKpvrQmH72X&#10;tcebVh/IZHfdhOjGTBZ+erGwX9vMq6o1kKkApgysLT5M5dT4zFs4xghjAe8nDEeUKQjAYUJJeJtq&#10;EHd2GEl7mxnTasYQ+QgQ001Ca4bq85KDF6kE0d9FW2/oQ/Wo4iiItaDTwxst+5TSUN6X9/u97wuD&#10;6l1YA4iQyJanFupb7EyAXMNvTcGUuSOZMPz/kn0v2XA60FGGLbLMnJuUvrZ7MJUGwcZDLg/rq5RC&#10;bPUqIeSmlD3tdWCktnaaFQG6oPqIeUjSfwzhuUYBI3zJtPMhEet+MR63739AMMDT0wU5Zqx7xOIt&#10;Ho8N9/uKFFFT0Bf87A9+geI8bts2yLxY5olSGQaFQPuUMuAoODe5guIrr0wM5KyxMDWNzRsg7gk/&#10;+/F/g/JHP8U//e1vsGcHYz0VTjU0zjkDazxyitj3O0K4IIQFL8+fcF0u8C7g+998h29/81tQcGH2&#10;fbUAACAASURBVJ+jZr0Cge2iTQn3+9487tk+B1UNwkAfL0qSYFLjl1JuF7f3nUk0y74YFVNxUEQQ&#10;+J8G9s6MvamHe3IoJe9KyTrXzC55X8zCy85AWX0+aEm9PBdm8kX96zPQlM90bkQ6CMesonxgHsh7&#10;WfpfSjstaecgvyOfFZKZfMbkk4ozDQ5qsPwso2A2iP/Ip3wmJ52BnRrUnA1W2eqA1/nMkivnvna6&#10;D20eJJoQII1mTJ35R8rvJX3dZ5kxRyXLaG0mawl9z8rnenYPn8nfZ3Y+cl/092IFyOuwLE/t93A9&#10;MgOg5XPl9yZtzPS+OrAeFeB3xq46kwKfZQr0cygByAO4p+8dfT6M7CcMFof6PKBnGA9g4gzInOUp&#10;nTHWzoaYmkkvbNbH3/uBbYa0cppZhGkf1dl71yCgrvnZV5+zPST5wrmA4CIe93c8Hu9Yt3fkvGO5&#10;XpARUMjQDqYUmEL3KhFCCLSe1S560EDPrgbyxiQC2Sj8FMbChycK5jSXGjYZ0NIrUZn1KM2/f7jr&#10;Uh4UMY3lzz/bEGs7oYPcMdH3ss5gzzusdVguDiZmZBiEcMHLy1cov/ot1seObSX/dbZhkTWctLNL&#10;OWFd1xYmHMLS3sHlcmlARdx2fP7+e7w+XRD3HUgJcKadR5pIxO+T/w7ZK3jvkVPBvo1qYS3n537H&#10;VpuPYijMzjpi18N4FNA+vVxcGxxyKCYNz8Sdg0KkhmoH4r1vBDQGtp0LMLV2ofdKa9AgIRe2OcHB&#10;qzzVnB+2PISoN10FzPXwWPcPEjQppeDxeNQ94Fp9fnZHcC8j7cikDYr8e9c9Yk8RT5drI6S0Hlrs&#10;3ZkNoVQKM8AdY8TLi2t1fM6lgfgM5nCNLYHQmSpyFrSpa6dZWDfXeDM7nn4GdhsQ/o5SXU/WLnSP&#10;c79GdxRZe2qinrO918qsIh7CgUfiI+VCSXUifaZ1e+D55al/bz4HMuEB+7a1Z8fvk205nbN0Jqk+&#10;qVs4UaAxKx988Fi3tbL6N1jjUIrBsoSmeOcBRox0fhRDtmWmBT8e1c1ntkt8n8eYhA1UbkrrFBPM&#10;ldnaM0cD9P1UB50GdIZywHXvmQxMDbk9wxC0bWcDxw0GqxweZjI4eLb2SL2Whuey71vb79LlAgCc&#10;sQKrk97twPV6HYZzjCfx/rler81eSytmxzqa3zn9PSG45gJQJ9IVwGbszgtwFAdFq7aXk/VkFKD9&#10;9Xo9kAq0Kkj3UGzzwn2KdMVo5IJKMGh4hbPwxbdnq/uQXDJPfETuiSABl3QgGiEf622y4nGndoLN&#10;zsu7pv4qmTIT5BkqlQNnmWvy586sDpmEPSM3y79n1lOeWYHK85bXuz5rNd57wIGFv71UfpPtW/2M&#10;OcPV81UqiJmEZmCQMt2TPldSUAg1MB7D4IP+vGu9hVRkyT2p19nMok9nQv2XsO3/q8B77YGq/en1&#10;i5IvfTzgR0kxWUfY4TDRRefM/1X/s/e+NWyXy4WPVpgaWpkaw6tLUKT9hmwydHMnH7oEdMYQsHwY&#10;VGhAhJvyYsi7Sidu56alJ+aN866CcrTatPxlq5erDoLQzXADvSrTJuU0gFDMTDnIh4TsD9xUiEGE&#10;lOvrgYFejFzgbPt6lPeXCOvCVE41Cxlrfuc1aDTlVFlLNaTC2MakL5ynUP97j56vBSwHifGBTc4h&#10;NUhmDAiRl4gO8hs8Y5nJXe1ApD9b/dgUJiWHN6hWRJUJVVCq16RFzxHJarhRkLLIYTAF+77BuzBM&#10;RvvBXH1Xqxe6AfmM73HHHmO7+G01fqUDEAKQN4MkUNsb9QKjDO+JzwH+79JDXNqh8BS6yw+LYooK&#10;QMQUwOTmayhD2VCZqgYWjn2JIVl3pYXKnfnp6uetD2CpIhisBVKkMwf0/p2xNSk+1ZBm2z7jJSy1&#10;MTJwFtjXO7b3LyjrHdGsTbJdTwY8th3bI+L6/Irl5Sv8+Be/RDQWe9rrRVanwXkn8B4UChv3rU6g&#10;c133FtY5OMciZrr8DSiAL5UM7x0sLJxZ8PWPfgYTAeteAOuw7RGLbSuWJtvOwJsAwOJ+f+D19YKn&#10;6xVPlyv+8A9/AecMPr9/xuN9RSkeFnQm79sGIMKFgOv1gjVueHt7r8MXSwntQupP4AQV0Llk2ELn&#10;U6pMD+89nHfY417lqLSXS4ptLRZRfMvCWmZp6JwFOTl3jvIoJACqme8zOd9ZuPr8fJvbMc28V2d+&#10;k2dDyhkbQt5Z/XvXdVJZgDxc5bvaeQ4ZrM1LqfdYRhvwzljYMabqU7u0YTEzy88sb/RQWNccsyGE&#10;BrA1eKEZXZotPwtQ0sFbZ6G4R2C3TOzdcvO5lZZETD5gSwkJZujvzWuR/UDlUHjbNjw9PU2f51n9&#10;diZH74wRPqe7YoIZVtLOQN8BsvjOwkZHg7ASAMDg60nrhmqvMrBo2EooZ4P7/d7qGG1dMMummSnj&#10;ZmGJcv12IGvOtD+T9uu6TA/vtTLhqFbtFoM5l4GhaNniZ64PaP8/s5KaDcXOpO7ynNPnorbe0uQS&#10;fZ+yCm4Ihqx2fbMa8ixYV/YkRxsKTIO8Z1lMOvuHrSj4GRLw67CnHTFHpByxbitsAFIM2NcH9m0j&#10;hmsk/+lk656u4GTPxhrtGZiNz6y6wuBeLiiJ6sZU7SeZYbe4S21iCdgqVaVTKmJgoAdxZbAEIiDf&#10;UE1g+gAq5VLfTcGeEv0ZQ+d/iqmWz3Wf8h0h6h7vHG5v73DeISDg85cvRKByjvxkLwvCZcG2EYEp&#10;pVhr9spO9qH2YK7aQtIz/fL5B+w/+ZqUgnzWOV8VjvK+shXcrGuh0idyzkhRqzYMvPPVJjK3KrGf&#10;xQZgAJvPvFqDOEd1Ri7VWqa61s/UPgwmbNuGUJmoplDoIpEOEva4wXtHYF7OSPXdrY8VOcUGUvQc&#10;mgLr6M/74OFDgKk/g0EpW3sYaY2mawoJ9LG9GO+nbVtbwCX/fAbwBk//OqAZGZPh0KvT2iRLAgRf&#10;a3QjAD2ZK9LPEf5O+77j+fm5AsOmWYPmPNpn0hldmjKBz2sDVNuWallSlT6k7O5g/MDwZfVYyZ2J&#10;Y2ilsPUg43ylYKosZzeAbV+pB3AOP3z+DGOAcAlYzILHSnYQYVka69zWzDIJTDe7UUOWDinu2FLE&#10;+/s7nLd4fn5uAdDOknUN5xjEFGFA1hBsI0evq9b74t7hnjCnVP3dOwt433bkan9rSlZENxoMbNuG&#10;XC1plmUhKygX8fT0jGW5IKWMbd2rX3kRtlK+eYnz87TGIKsB3SzrL6dEyiIU5JJqP5MqbmOREoXY&#10;+lq70lliujUUTMtM45DQNsytdiYF3cqzDWFqX285Iy5D/P5KUlIqyZYt6OkM43Mop4zgPbxzzb4U&#10;GMNJ2du+1P3d7uf2nkhdT/klPQi3Y1s0iPTeIe5pyI3koYJzjmzGYhwUMdK+S9/tNCTCkKExt7Bl&#10;G0MOReb7ttvVktNcddoQWEzKGXZiq1Im+SCzHK9TN4CYqt1YrV1zqRhDZ6HL/oAtb5tNXc5IBdgz&#10;BSSnmBAWIpHRLN0K0zCIu+JYH7HtWbd2BlwD6ROMswjBN8vZNpSqmBZlTHis6zow2aX9lxx+jxmR&#10;R0tRWTfzPcLW5yMxqQz1+cxVRNa8PJDl4b60YKU7y7Xn0Tz1myUwr1dWpdpmmcM/M4RA9sLcAxa+&#10;rwq2PYPiPOraQqoYikeK5YCl0t1PmOwv/vAPiOi3boApIuA7tdo253Tq9ED7AsIuVJJNcvsOv1fP&#10;+zPJWVbpvBpk6Bfx2KR3KxzarDyBnTV2mpWoLRDkRIqkXwJQrtNR9mKX0pVZIzWzAZB2NDPf46N3&#10;1xEUbIB3JbuWzIxy1wJP2FbHOtuCfeK+wxk7NEdnFjpaFdCBz+5VPwsf5t8nPctakWvGbAHJNst5&#10;fG5SBj8LbfMi3KJ7K5YmedTKB+3H2y8/Dvm1rQA0MDDWI6YE2FwblM5Ms1740DO7vDaMfEE39L6+&#10;o5QznAC1JINQetgOQyszAvI9SKo+F+NhXB0otUIT/eIQoL5mnPf3TgVKY7Qa0woXmnb7GngrZHXW&#10;IeUekJNzQarAbxZN8L7vbehhjcO2rSqoF5XtMx5KM/9nDvYjsMMf7CUYrOI1ahsjB9X6hEEM24tw&#10;U5vOOmoYGBOVZc8HJA8aJOt3BGHm8q5ZEMzMr056y/HedZYb2tIlbbXoMqiS9saSJyZL2jPKuuH7&#10;3/wKL3mHDwY51Ys8k5fu9XrF9viCUjJevvoJrq9f4wtIrrfuG+zicHm64v54I5ucbSdfe2coQT5G&#10;pD3CBUsDHpORkeAg7U+AXAz5xBWP15ev8NXLV9jXgmQCXlwF1OogIPgLUqE9bMn1D5dlwRICtvVB&#10;wwtr8M1Pfow/XFf83d/8PW7vb/AIMMXBGFp7uSRsseD+uCPm3FlvtSjlQFvkgpjZo47CvRsjs6DJ&#10;rw0XLOKd90HS0QpKsuA0i2pmO8ENkfaTlGevvht0eI0MC5uxrz8C22Ze1jPQWX+uMxmybCjoHPZ1&#10;33ZWrKmD9lK69yPbC5gC+Gr1UdRQ2FrbziJiFkomEj9fdxjU6kyRmZUWF4DN11lJq7VsXg7W5WBg&#10;Fmg+Z6GUU1XiR8y92f86Nw/FZZ9UZpbMAGgJrjLgoP+bHuxLNo78M5pNzTkFs5puBIEZiPcC6O3q&#10;x1muS6ignBygawsqa3274ySjRb8zHSommb2zgYQGaSUYwmpSXUsdrbHQLGf6fWKnFn6zGlEPDI+q&#10;OxyC3tsa5d9vSgORcmW8xRRhMWZvEAN1VAbowZP8btr24qyOnw0a9Z0uv5+sy7VydNhr5shgOjS2&#10;ohHVVkv6zJz59J8NT482OgUpycGAh3EG1gPb+wMZGdkU3G5vuHiLty8XPF2fcL08wb5YeF+QqeQG&#10;cq0G1VDCVk/pZv9UclVHFtHIlcYCtcYhl1gJGgvCcqEfMIRRxsryTa3W54E1gfzj/slJrgsDEa5A&#10;t7lz2CvAYytKZY3FlmIFCH0FiGi6YArgvIPzlVVpqGl21tM+qXd6jBFxp1ozI8N60/o2y3uaCSg5&#10;43Z7x+cvn7HtP8eyLNhzQTClW/+g16sWDvu297WUSyMt8H3B1g6mDvdR+rHUSE8m1XrdSNwWzho4&#10;a2Csq9L80uoLep+lhtS6gwdurl7kpZCd6OOx4svbFzy2G579Mwp88+gl328DFB1+TgPO1IYIBD4z&#10;YPOoxIIXwUiVe4QVJhJM0KpTtnMJwQ9nw6w+WdcVr6+v4rySLMPSM7BKwcaA0vNTszQoTMSqigO2&#10;AeO9y8A9E/SqUFNYUaHZF/E75JqjE/Ec2VfW/cyMz5fXVyKRiDDbdl5UGykD1+rJBnbV+7P3f6j+&#10;8PmgIWLSHvtUv9/eCUQOFs7TYMwHP1h19hrTTtVWj8d7tTyl58TsaWf90M/L9c7scepZaLiSYoJZ&#10;fBvx0rvudXQplAUIHmzUcGXvQ3sfMUaEOmQg5SKEstrWLEiyp3h5ea1PJ+JydQNbXQaTNkBM4CJn&#10;FpL83GKM1dIG8I5Z7LVftWR5UYqjM8I7Gsg05zCLsCyk6oh9/Y15A/NcnVIykbUSWZLFRL37siy1&#10;XqbMreldxRmMtW9dGpNYToPE9xVWei64YYAms8Cu12uthUrFNcyQr0iDg1A/X79LJUlXqhik+u0s&#10;5JSVR3KtMsnper0Og/vMFqi2NEyBsQLnfMM+hp67jHa+cn+xvVfOZpotpG2eJWYYY4RXWBUPaa23&#10;BxIKf1m+Kzgrh5QFGSV31RZlevgK4CtFrjmSC2T2DmOXRlooOtvJZwXkzV5JHEnYB/XB4lEd02uo&#10;HkYuyT8jua0P0WQdSIA7Blutvh7mVpoz1bdUPLPqOWdWo9Terg5KwMHENY+D1n0Uwcpojg2l5gTa&#10;SgrIBdh2GirBeDweD6RCd9W6bU1llnMc7rqhl3QGMe71zkkwFj2Em/HIOsgpuRIkuEZBzaLJZKnE&#10;dlxjThimQdW/F9scCT5IcEJuAv1n9EvUzKYzppKWKs+8l+TCb5dIbXaNsbhcwmGSrhmQmnU4Y50x&#10;q+AYIlYOwIz2idKNTS4Zae9FGBU35WBNxJYsl8uFDpFgB4lJKfVQLlxg9OZAM7QbgARbJ+BHP95Z&#10;OHARTPScy8C66IGzpnksDkWPaLakTNB52y5qmXIuL+hZUK8GR0opqG1KC510xtWJfUZJmNobzaQ8&#10;OkxiPHAKKSWED7yXTG8cU75RrX60zFx7kckmVB5ksxA7OdRoQZ4lnQBUGSltB2WIcV3ONQxCci9E&#10;JWBA3oppSJ2fWUnMmDczptzMDoH2cgfv5bCmpYYbkiFL4MY73/y3bVWvtEFBG9j4A2eBmfrUnKfD&#10;WTULA9UMQz2VlXJ+DZZ9FBr2eDzw+vpC8XKm4P32hpI23O9veA4kEydbmIjHI8LCIlyuuD6/4puf&#10;/hzFeGwr2eGEhXwkGSzNCfBLwB7XKjPOzQ/TPT0h+4QtbaRMaO8st0k1M+tKKghuwfPF4bYC14tH&#10;qmHGzNgvJSMBsK6wU2STXqOyBmxJ+OnPfopSDH71j7/CetuRtkT++Jme4WNdse5rZbRl7DnWxltk&#10;AzRVShJ71FRAOSFXJp8helRjB/A0WxedGryVYNEgURRSS83A1v6bMkRx5scoB9BSlTQrEmcS1d9l&#10;KaPP8H8OQ3iW5zGoCowdmLwGrg1jvbWwtS7h85/vaGZly+fYn3GZMnW1CkYGHM3YM1ys8pD9zJ5F&#10;g4qz/ICzs0pbpiUhp51llWg1xYzFcvZetf2aBudnVkBaoi0DaSV4qa0NtepQWkjIYO0z/39u2Fn1&#10;OFOODJ9ZPVfNRGfF3MyLfaYyofsiH1Ses6GIVk5JNQQz9uVakO9WPiupvpt5vs6scTSJ4yxUvZTU&#10;hmY6nF5K9Y3IvYHtTDDta3p2lmggXQ//eJihhxdnuR2zwcrRUsFMn5Ouw2QAKO99/vdmjVfPJp1J&#10;os9xXRvNBq26x5E2aiklBO8Rtw33x1uziXs8NpiSkErBl7cbUBxsWGDDFd4veHWegKHqAw9WFbRg&#10;VkugbO4KwVIqqJqICfuI1aN527Gn2KwPqcdhf/zje0wpkRojp8F+QNfiHcQuPWCVM7BRQ/ki+/bX&#10;5rOe7ylRnRlTrD/PI8Y0rLsQAr7++ms8PT1R7pWLiHGvNikFz8/P2OKGmHYKvU00LOjqGbIKMtVK&#10;at9j8+wPfiH9qOhD2lpq7Lc87Du6Z+n3vN/euoBTWWEOa5XVOME3b+zWT6VU2brUV8GYZjM57F/b&#10;/XNzzsgpwTuHnDL+4R/+Ad9992sYS+tD3n/c73lLz4TOWNQzwlaHhn6+r+uKEAK++eabaQ2q/5n3&#10;lQQodNgg+3Drel4race8M0zvU7a4GPzVSw+o7Hu1jEAZxnBTAncirL2IzzRa8OkBXxtOVGJHWJbh&#10;vci7slnnKfs9CejGfcfj8aDg4qAHs1mFUR4Hz2Tr1DPnpM/32FeMtoQ8eEn7Ngnktk0tST/Twnvq&#10;qxg3SIn2+uXyNPREw5ov3QYwpg5+E06QD71SyaXZCudMYc7yfLbWwIUAFyNypu++hA7syvuDn/8m&#10;LHt0xspskDQG3uamcFhMvUNKgvcLnKU/+9KGTUccR7sIjPWvEfY79WfHBDAgWlUzMdO5ewkLsjGw&#10;gjCqAVY5EOj9ZqkZAl2peDaY1r/mqmKjlL2+/w4083fmfeKtm9bXt9ttAGXl/p5ZVMrBmfTKl+Hh&#10;bFHDrP5mnTNRHJtKTJhhNhIjGT3cywAez/adzETRxClpOaxVHQciQSWfSPsXSTDOuVpyVyXRrM6Y&#10;kQj4Wcreq9mSe0dZF5NegN9rFIMn+R7k332uPCyKBDCe3fKcZ5WN7Lf6mZ6mNrO6p5RuJmO9a+G9&#10;qyHTR4WnVJWOFqfdsnjIRkgJy4Xu75IL1seDlPuVCMgWdbrX0LbtEjvmn8FrsYAH7aYNr4kwIdZp&#10;JfPaqibJpQxWtNMcpN+XbY4EVWWjLadzclHo8L1ZcOeM9ablxGfM8iObUR56x4Jfh3DNGpyZfzAD&#10;EPIz6EZF2mfMgJr2vXIZCpZZw84XVwNTDLDGHbCG4Gpu5kwTawqmaU8vHy0ULIJf2qI6azI1UNEm&#10;TLVJ3vN40GehBnBVimatbUXxkflJU6oysaGRjS6vN62+GMLvjBgaoLN0+e+Vl7AsUI8SlnIKfPHf&#10;OQDvuYOeWgFhakgGYE6BIl3Y6b3Dvyan4fI7tT2Qx8uprTuDg6djKcTOy7LwANkRrHV9s084D4aM&#10;MdjWrVtnTNaHLJh1ELIsmqUcqvsUe8GqNEPYLrPfeA/nPNo7mFKDYaq6zcJU4BkDCDR77hoA09Yk&#10;elBxBkjMFAczcHYGcMh3m1KELwWP9zes93dc04Z95+wBIEYgJ8om8D7g8voJn775GltOSLXQfn6+&#10;wgeP3373Bc47xEQNrC0ONjuUOqEOIcBcgNV6mFwDXTIIoEBCFM/fOAfkgrztiGuCyaisWGLsuEwD&#10;gWyouE0pYo8WzuUaVBd6MJm1eHp+xk9/ZhG3hN/kb7HtERYFqZ6xqcn/yuD3J4tqeicakKrBmTmj&#10;5HQaSDhji8zsVyQorNeQZHTogkyDoDMv1dlAWp5Bs1DZWd7J2ec/NFYnYVF6uKstf/TPkmBm7Y1g&#10;C6qSAzC2D9vNBHTVe44VV9LvVALWmvk8Kzg12HCmgNP7Vp8DM2WXJgtob/izXAz569qe5SPLo5k/&#10;/cyH96PPqtlGmrEs3ysXzL/LAmi2lvRekvZ9sjY8OzvJrzUOQ+QOmpqaY4LJnqH/NgL76QDUy0G3&#10;tj2bgbqNtXcSmH7WwMn6VaoDuKbUzNszlc7476eyV5DztmnSYVvrvzbwEDXBbKiga/eZZZJWF87O&#10;orOzZKY80MMLyS6V6/PsHJr5hOqmW573sztYnikzRt5srUtQsoVpxoxt3arNA1mnWWexp4x13/DD&#10;2xsuTy94ujxh8QvcUpnEtWErLduH2J8M4jewARbF5OE9SPA0pR3+cqksYkMBtTjauhFRZ7wvpOx/&#10;rOWENVMF7gvb+2W2LCATwOqw0ZiPW9wRI7GirbHVn9pjTxHGWvzoRz/C6+srFh+wrSvut1uzm1kf&#10;HbjbY0TaMp6+fm7vp7qGIVWWdcqk7dtjIk/aUhWF7J5oRr6zbL55f7NtKgwpmvYYUbJQr8JM7VM7&#10;wGkHaT8ppMRQDWZg6PaeL6MYS8qEqspkFS4pA3JVLRRcw1LZ5ammwxfEHKfKFiPs/eR+YTs6Ccrp&#10;fSRrDd1faZWfrqMka5VZtfoz6OGrrb3r8/PzROVnm/pEW+ryu5PA7r4T275/NqMGASNLWBNs+PfI&#10;obO0OhzsWquqMNV+zJLcqa73GqZoNYCUBvyg3UGVXfz09NR7vmKx13+WZLauHMZwl/F3kU4AbK/K&#10;SmPphsCDYP79l8tFAHBuOFfbz/Z0ZpH/c4FzIKvKnJHThm3bYSrjtIFxidbEVrPzpIqV2KjAvidY&#10;S/kP3gd4F5qKmgd2Mm+KwdQZc1jfUW1to7PAvXctu8NVK6HL5UKD6YIaFIxh2DIAiYXAOFPzS0qz&#10;5e2khbjvpLSuWYZU19Aa2R8rtseKT58+wdqu/h6ffx8gjCrYWHEaD2PytP7QfuY0tMmH0Fl6joLw&#10;UF0IZvlC+k723h9UKTKT8oyQl0UAtc6x6uCnb2tcqjwbKVR8V91THzOiRlU9q9b4z0qltCTatmeq&#10;chN7lmFqAzsJPKcYK3ifqprYtOwRUl6R80NKidTnqv6b2RHK81OHg2/bhgVLG+gca/yiMKeuIOx5&#10;VR0nCsGLrBBSoXEA/CErR2C8Y11mD3mPM0tT3bPpcOAZG1+qYnUWGwc9j1kZvdYMwR7uC+cMjAtd&#10;RWgt9hSxx4RUTB0Y+GbRpUmaM4LO7E6lpWSndkGSRFCqjaFzXdHMqoMDu/ZfCt7LB3/md6mLw48a&#10;wpl0WB4g8uKdsfRlyJxmJ2sJkGaezawD5AGhG2IJsOrvLv/s2eRkDKlA8/Ye/lsxKKacTuLKxOfr&#10;I1YfH2b9kGAbHdPke/rzatl4Y3nnjPV2a4wEHRAmp5nt1ySYI1nhcTzU2YeKHsfRK1lODXVYilwD&#10;ORfkmvguQ07letShyvo7z9iMeq21A7f0Qo2tOUr1Y7PeHYLI+ALggnoWUjFTbszYuLECH3oIozMO&#10;+Nd5ys2XJTOp+qV3tNTgqTcXe3yJyUtnNoEfQyqLAnPmbDjaE2bCYNXgQ28mnHVN3jj+3U4VI91T&#10;Xxb5fKm1ZvcDqxHdVJz5iH8ErI3HggEHq25bhC0GKe748v33uDiLT9cXWJsQt4hcLB7rDmQgbiuM&#10;v6AEjxQsbvuKLZEMy/oCuNKY7tiqd2pOZOHkLExxNe2gr7+SSI4fU3VntGSJs+07pR/YDWXb4XPA&#10;Yi2CLTWDoVBae05wgQCItCc4l+AvF+Rc8Pb+jpgzrpcrfCDA4dNXn5BSwWPd8OX9hh/ePiPVUCQJ&#10;XpkyFjUxlVaYSw9CHcqo2TozJsHvCh3Wg2V5r8wGcLNzQ7JOZNEzz4g4+t7PmNln96AO7NOWMWdr&#10;Wu/TM8/vnDNsGQP9vHFw0ptWhLKxq+MsC0cP63XGhAa3NcAgnxkX/JKlOwPrZwORs+HCMaMmH+1L&#10;lP3JUFCpEFh9tmtf7lk4+iwQdPb5z9j72pdc/hlm7s3W1Mx6aRaWPAsvlfWWrLsOTWHpA7cQ/PSd&#10;aQDnkJGj2LFn+0XXZhLQk3tHhwDPBrezIeysbvjoffHz1yoQqcpzrkzXVXMamrDG+XzL1eZkFlw9&#10;q8clU4yBIwnMzRqU2Rl5VvtqBYc8E2dNzWjNV4awSdkTyPrxI7siTdSZ3eFnNZi0xCu5IGeDJVyx&#10;7ytWOFjjiRmGhOAc1m2DfTxwu9+wrhu2dcPL5aUNVVB9sxP7sBcC3NIQ1tb3TtpTV25VwLllHnCu&#10;jzewJyqTMjnr9PkqwT7576y2TY2Vb4lxWy1jkAm02LYNP/zwA263e22K2e7QIywXYhcXN50FhwAA&#10;IABJREFUIO6x1b9b6tZmqfpmO+vw8vrS/NYBYKsDAWMs7tuOAuD+WJFSIeV5MbWepcwsU/O4StuP&#10;+UCW4GDUbnFoYLwbwHZ9zueUYZxvpCfnOHTWVeb2kTFqbFeCHhTsAMKyoGR6x5ew4Hq5AkiDUo1z&#10;daSVJdvQ6HNOKi6Yra/Z6rpOcc410H1mv8p3GYOZ/PM/It/1fYYGnOnPembjJxngB5CifgYC0AKF&#10;RwfflCUMgPDe5UFsjJFyBkI47H2ZByaHiVKZoh0A+DMzyYkBQTMhiByZ4RmmAvLsY6/rUD7fen3r&#10;D/1fG0ZUBYtkatN3Ts26ThIc+Kz03uP+eLSgUwnCatVZ4tDTnGEtDTtu7/chXLif27RWFtOJSdQ7&#10;VmJO5owe3/yym71JI1yh+c2XQoQitl1i2wxjbLPKlPV0G9ImGrnEuLU9ayyRvIgVTwoeVAxGWp/I&#10;PoHB8JlNY0qx2mKkOkCvtUjNONm3jQB952C9x552BHW/UJ0YkVIN5Z3YIdN9WaYBvXq4re05dQ80&#10;WCPnPsyE81P7R+6z2LY5K6KiJkhoVZ78u2ZDmKenp7qG5nVFPrGnlqQTTazVeyXVXBf5OfkskPaK&#10;KaWaFzCqLVOi3nkcPhB5zFga7DnnRf5Rr4edtY2MVnKZKqY1ueejOo2Clc2gxBnvrDxh02flpS5x&#10;SApg7VbEvb782OrTiX93h2ykWc8yI8JoAtSs75g5nGjgfmaByUHV1maExdfhP+W0pbRhjztiolqs&#10;tDVLWSzOmgPZfPT5t4chlz6HSimwmQaHkkAg75hyUA18bM36Lwbv5YE5YzDrRk5P52aFtj44+EHp&#10;P8d/L9utzJqHWcOpZQ4feZHqy5p/zhnTccbO0/7F0moHQPWyL+qy70GAMOQjyazTUjiUYgSbZzJI&#10;DVS4CXhTMGdTSXY3AxAtsT1H3B8PfPKv1YqNQmFLLjVwKQ8+pc46pJIGtt/vAsMtKIRpXdd2WB0H&#10;HyObioKrNpKmFMDUMEvY0kOJJhtB+rrpAnPGqtWDEukdNxxKVQpj1eeWReWMqSsLLSktm1nUdKki&#10;eXBJsITXb9zzQVJHazg3cLQPd0pjfw2DkXbIZEivcA4p1BP2mdRMT0sZaNXhhn2YJS0JRm9yOSfI&#10;OWOLJD2my9yeWl71wD6pJonTAcOZRYQeWuhL8szDeFQRQHicmfbPKIAzHiVv+Pzb7/Hy9ISXJcCU&#10;FSkWlAjAOBhkBBcQvcfl5RNevv4acB6lrpd12+ELNYaPh0XwAdseB0Amk5cUktnxuD+QTOKqjhh8&#10;jbVDDU105MuJtMMmg4u1CCYCpV7WhY0OKTQxlYwlBCzBY983vN9XasJ/5GEd+ctdnp/wzTdfN//b&#10;v/+bv8Pt/R3GGjxdn2oxZqYNZalBfJTVkMS5wOvLIaX9FKQ5G6xIUE+/V3l+SSWZLkBmwepnHutn&#10;gbJGBPPM7G40iHk24J3Zw8w87w9y6YG9rocFQrpsLUVwcRhwG06Vlvmhw36lLHx8LuVUpTYbanwU&#10;CKoHF2dEgY8ATekLrIspXe/McjCk5caZzdgZs1vbN3xkl3TGLp79HPnvcQAL52CJru80QH5myySB&#10;19lghNeOrFXOfB7P3stZnacbV21lpsF+OXjQqgrNID1a28yJKdrqaTYYOQP65WeV9oQzK5rTYVg5&#10;t7TRte7MLmwWYK3r3xlbfrY3uJaR61KztOQ7m9XysyHfGVgva3wJWmrWsO5bNONLs98IxEotT5NY&#10;thT1aq2FMxkp7ijWYV0fuN1u2LcH9n1DjldcXy4oKNjiRnVzKQBSDcQjuXa1S0dqbOmCdVvxWB+I&#10;OwHT1tsWwsrBqqWm2Wm1EiPxvdHuZIXel/kKbujMAZZ+U7h0Es+yh6xGPLYN67piXcmWL+4J+xaR&#10;SsK6bYCxuL+9IwrLUbY4vCwX5NizxMLicX1+QtqysEkKcD7gdr+TT7o1eH+/4cuXN/z0Rz+huz5m&#10;FFPtANGDZem997OAGdbWWlhnREBcJqVBuxvsYQ0474itb3u9u+87BcSaXkfTMzUwtvdHbf9bcyAN&#10;cL0dvMP1ekGMW2NHy15aW3jo+5LBad3vaktHCe7r+4KYqZe6vpI436hG3fdtas82O9dmdhVndn/y&#10;O3rvBjB9lvfD6qtcrQ663SYOQ1pWIIwAmW09DzH9e9AxeeaXVk/27xqHTD9t6SeJOdreZTyjpG3r&#10;8b6Xz4wty6gOp36l2wGPocjUf5cGvOW8IQRX7SxyBafRWLUxbkhRhDMKy8G27jPhBAWodk3UB7IV&#10;qXV07nAwKQ/pSLFdkHJECE8wxiGEapmSIgrQGL/sXV2QKXRbkU84kBcVH2nAavUjl7hO31Nk45hy&#10;bIM6Ocyx1uG6VMuxlBGCb+GXuvbhfn6mIIt7bEPXtuZ4uGBRw2ablqedvbrGJkDPTwmZunfWREDJ&#10;YGYbKlkzSHa5Vvnuj656PLPz43V7v98Pai1dj/d1bpFzHBT0+nNwbd3317HGiDE2ZQcD7md2oWcZ&#10;NrxXUsoNg+OMRW0xOSNbDIOlwep4BJyZkHmw3zQ9l81OWOgzO2F9no6DvNF1QZNTdR19ltfG/0eK&#10;IyLQkI97PuaGCgWitbblUfQzFdPPTFlL+fTdaMCaP08fsuYWRFtEJgQPIUZyOBM0bVMS9DOWcBBn&#10;C4x1WHcKf58S52r9nFOqOaTH/vFMqTrFhw2agriAFcNsBZUq2jJX9Z71ZP/V4L1mj02BlQqun1ng&#10;tI1fJ+1y+qAnGGcsJ+09rYv7gXklPORkYSAZR2fsxWGKIj4XF0AzeaGUI0rG5VDUNFuVDqIycC9B&#10;jlYUlIJiytTXUzdhw4EAPdExtCjZgws9RMjY/plkgbIsC33XtpnEtL3JdCiMpS/s6sFf5oxQPgyk&#10;DQYxCZg9U3C9LPV9ZSETokAOkoVTsdfDZquctoZF7HHHpQa2aPaf3IByyj6bUmt5T/cS7DJZmDG0&#10;RH4vWfBKGaBuOKVUXXqv8X7Sv05NmUNBbg1YTpIRb1qAk2TzUxEzfl9+pzGmMdCwAvQy9Fd73+pp&#10;ow4W1OBDf356gNGtnRgk5MLcWpIypRwpbMlpMMOIsBu25sFhGDF+rjIwpnTwtmZQSwahLspnoCMX&#10;ZZopUQTYSf8tkZdkjMjbjrfPP+AnP3rC4/3XyGlFTuTvaRj0twYwDt/85Oe4PL/ibQViKvDBUriv&#10;CF1N3sEXj2IyMjK89fAhYE8bogeWcCEGfinIpsrQyTSZgg8rk8YHev4OGc/BIdgMb2312jUt7A2F&#10;Cn3nPdZtR0zAb7//gp8vr3issQ5YDNLbGy7LBS9fveKP/+xPEHzAf4oRX758xvv7O5bgK2MnVaZS&#10;B7W3de1AyuBF7Zr0Ve5dDTLNwEU9mNbKHg0yznxxZ8CiZkvJu0H+LOn/Ks8m7e8+UyPpAnDm2X7m&#10;+93uGA7WVp+Tniedl8tCTLEkCnIjm07T7wFmhvI7GsKkxd1olIe3tpuZgZfy5xlRC0j2/RmjY8bw&#10;n3l/axLBTIkxGxBoVYOsi3S9NGMez2yB5Lmka6RpszkEYXYAks9mGQD/UaDUGSjdFS4aXDVdJWXo&#10;vJKKCdkEpBoibat39izkdzYgOBvkyPt1piiRpAz53iTratb4aQBqNkybgfiyjtNZS7pm037KM0UJ&#10;34W6+Tqo1GrTc1YfnjFwtYokDmq2c5D8zDN/VESNd6ZUus32hc4AGoGZY910Fjg/G9LN1rgc2Mp3&#10;yOQVBtNJ+g7kEhHTihhXrNsNBTsA10KDU9pxf7zjy5fPeLm+4Pq04fWrT7jdb5RPVJt6Whel+k9T&#10;iKJk9W7bJuTdFPSIBFyvlyEjyDkHo8IcmyIM3adZho6zHUdSCgO2dMjVqoU/Z4xbtyFIBdYm3O80&#10;VAjB46tPn3C73SqRxSBGutP2dcUDBm/v73h5fm511dPzE2yziwGW5YJ1f2AJC2yw2La9ebunytbP&#10;MTYW/r4R4/h6ucJ7g5g2lD2iOKGkESpNbWO6rltVAXisa2ygbrfCKQMDke8zV89OaYvA+WEcI1Wq&#10;hWNtCxoj01rTwoOJXJPgGthGLH0GRrS3OT833UPxex1Uxim1IHl51vP3Z6KVBKeYRU4swW6lQoOB&#10;vRF3JLtZnslaaTbLd9K1kD4zZvfoCOCXBnJ2r2MIO8+uIGEfednLNOCw9pSUYwbKaxhyU+SZMyp0&#10;dX0i82Fo8CAGa8a2922qlSwO1mldnSjBTs4B4u/KYDeHcZZmcSHBSyZ+pWoX/DSAWzHuiCm2uU+3&#10;u6sAMEwD8L33dXhXZTSG2MWoZI4Ua75gTti3Hc46mAthBdSH761W6D7gvvaTnSHsvBPK7yQ85Tu5&#10;DhNHATn8mA2N1n1tqhtWoZB6yAi8gdQ+uZL92s/SFruFHASkc4Ek4tFaYW9r/iwepqTmBQ5nq+rZ&#10;TkmItNblQK0rKfqZlFuNxfZTmkxwxrqXZJKCAlPIPiXX9c41SB8OmWbdrNWkPMxGHUhaM1cwz7Jn&#10;dC3XiZvH2oiIZnlaG/ZBjKkgb/WDd7axxxkBozMmtX3Y1hBb/e7xgPeMdQRlwF1r3sgeY7t7Sy6t&#10;PqAazw5uF+0ZsObfQOQXzNn2o8q4CAIjhJtCPlgS6+ekB9BnriUtSFta5VoDBzs4BYxWpxC5CWYY&#10;+s1A+ZmtjSZOHfNBug0S9Xtc85h29vHz894qoiZafqckYnMd15QGlgLjSyWh5VJgTRED3I6j7tve&#10;BordMSW3e0f3LC3Ud/HIe2XZO0eEWxAOtte7gvfUP4dQ9S9i3p81tVJSwYF+1+t1mPwPgUAM3Ruc&#10;hpPqqQxdDq4fIGp6r1lN1lkY5xBLhsMc2JDgnJ6Aj4uwNL9ECb7MZEY66frAQMh92tj96jpArUNp&#10;KQShtIEB/93DhqvALhd6HERiFRuUABiDDMUwrcMDIyRkkh3NBSJ7n7VGmZnZwoOfT5sEW30b64HE&#10;hUp9n0evPcBbjxQ3pFQQ173/nuD7pV8P67hFxLTDOweHLsGljRgR09aeMUur1nWF8wYhLI2lNvrM&#10;pRMW1qz45PRokH9pAVJJ9L+JQFk5OZXN6OCDOAmVkkEZUhEhw7KYbYEqH7Z1DeVERdzRI3McfulQ&#10;LGYqtUsg0//L7z0bxp2BPzoAx7lw8K7tZwdgbWnDnxY8awxsybWwq8MMG8QgwkwuClYKHBmHpeQp&#10;80cCdhLs1WC9bCw00NuHJDWXoiaZU/FlhsYwFwA5wjuD4EmJs61vwP4G5BeyPjABa1qJLZ8iSbyX&#10;gOICXr7+BsU4bPuNwpOdJ5kmMi7eYQ0BcffIZWngLHn27nAmoDjAmQBnMnKK8Maj2HqmmFxDmQHU&#10;4OdoANiM4FgmmmAKTbOtcaTwgcFy8YAF9j3jP/3tb/C//e9/jT//8w3/67//d8gICIuFTTvgIpwx&#10;+PTpFeGP/wimZPzf/9df44fvv8djvcMvgaTxVVLJMtkCwHqHuK1DuDIXv6YyBxn4ut/vw57VQN3M&#10;2mPGJJVD3Jmlhp68n2UeSDWabMy1CkjLOnWxIz+PVo3JAlQ3nBoQK6jAu2BzyYYZyFgWOnvjTmxg&#10;WzJs4v9KjAXL96kl+5w+THaHZn7mIy7BV73ftI99Z/XXnaaCdj+yJprZdsyA2DNge2b18RGjkM/X&#10;2e/5yGt79u8aMD37HJrkMMte0PeMHlz0dV1akc7/zOCOlAnTAS58jAvZdBWlKhtyf2w5ZZt8xAKf&#10;7S9NpNDDmRmQPXt3M9XUmdXWGRNsFro8+0wfscX4HCO2jjmwLafDjdrsFlum9j+6EdO1gGbI6+c6&#10;Y3HpIYBk0etcBz04kzXmTCEj37Xc43qgN2sCzxRWkvGomW16/bTfHxNKSsjWIMUNe3rA+AIXDGwC&#10;MjJyAfYtIuQdMK/YcsLn2w3hsuDp9o7L4rHFjG2PgLFUn+5AcB45uwY27YmA68fjgbRH8ia2Bs4a&#10;WOvhDIORZDsBQ3abkqDRAC4DssurFnTWWBQHxEL3O4HLZaiJCMyq37v+vsfjgVK26tG+INfG2vuA&#10;sFxQUsbr6wu8+xbL4rGlHc4HRBgkFKSScVsf+LR8IlCg+nMbWDi/AHtEKRap+vd3whNZbFkDXL0H&#10;SsFj2/DdD1/w+YcvMMbg9fWJFAYc1swe5RXwoF4tVyZgt61hoogxDsaiqfk4K4n/OwfZFVvZ89bA&#10;BU/nXgFSqn9PBdxsDfskoLieqyXBGrJeMuyXbi2s89jThpwjkIEQHA0pfEAxnS3snBc9Amck5MZI&#10;DIHyBGz1Drdkfkh2SgJEGiwdRC/B9jnALFCegpOZdDM732bgnGag63DI2bnA61oD2sixhj0nCv5k&#10;lWi7fwTQJnLapgpLoA7hCgW+VhsoU9huiSx/GIgvdQjTwLK6L0ourW+6Xq+4XMT5A2JfsyUWk5Ho&#10;HUg1lmtMUXqvrp3/OpuGBzA5U/YVigCXDBOEIlLinvm594oltz1rxb3Qh8tUuwe2hmKyVu2X9tq/&#10;p0ggJQft5scdKaamuHGWGO/OLzU42RMxKGd4Z+HDUsMitwqssbJ7pzNODrnrcCYJdTuTyaiu0OG1&#10;hKvwXcm98fvbvdaWC7zzFVCnAU4IbgDzSil0XorhLQPEBQZbHaaSuWhVuKcNYNzBWjgTgGRhXYAX&#10;jGxTxrpdhndSdgl9diYkst0Jrw8m5DGoyOtT5izxZ5Z3M+Me1loKqCoFMe3NNsdayjWR+/rMtrEp&#10;l6wlG7ehj8qDF/sMdJ/hBbonGWuxY3YGnYnU3+87eckTYY3qlTgMOE0bel3qHCXH2rcXVXfnjDwo&#10;i3IdBhgYZOzbWoFXGn7kmCYWpBjshwHA8UDPZGF3ZpvyHxjr7+44gsH6bGbzqS3KZ8SXWbaaJJdG&#10;MXwYBz72ELLLuCcrk2ReoSSmjaSm3Eh1swGtxoi6iwObTBGOkpiMnIiQUESe5rbFNsTl4SURDq4o&#10;xTUiZckZJcZKiKQzjyRGlGlB+cN0VqL0Qb60xqNzsGJxxgP1Hs6l31uagJJKt0nOYs8EfuYpw3H2&#10;QEqwouf4vYL3eqGcsRelX5ZmhDOAzTJEfXBom5yZPY0E3XWD1CaYEMAlcEg55stLSkTkxpMFAEtB&#10;ZL92xriS4Iv8O/gg9cEjx3zwnpUhE92WJcGUzuCSwUvac142XCmlfhmXMjbQlR0nfw5/NoPOyEkS&#10;6OSfx43BwTuzHHxFpefjYHtkXQNdZDNFrJh1ADuapNLZg2SshdSWGoTjLFKkA8kH36SY+97ZUzHu&#10;8OFKUmRj24XEUzoNehhjqo2Pn7Icy9ANALC0QaUkbQbQ5JPnJ9cnf2YtIZVsUz2xlczekX14DCCR&#10;nq4U7HOU1MqfMQOQNIgkvTLHPWIngSNHv2D6HL0psMa07AQN7sn8BcmuYVnbDJjTQ7sz9czMB1d7&#10;oM1sOuTn4bNJhjkaQ+oRmvLSMtm2DWVf8eXLdwgeWB9vCCYi5x0GZcivsAXwCwXBvr+9Yd8TPn3z&#10;CZYDfUEyU9uCc9hXkQr/4C+wF4sf9u+w7RHJp9qwOBQjQgVBRb81DhkJsaw1cK3A2msvlEGFnK3S&#10;/5QT0lZQSsA//sOv8avf3PDI/x8+v/8f+J///b/FL372NT69LOQtF4h1tjxd8Cd/9qdwPuCv/uNf&#10;4Pvvf8D9sZNvv+hSJMhrL5fmxzmzWZFg9gzU02eSZtTPgFx9lp55+Z0NtDQLQrNwNIitA1FnEkSt&#10;DJF+zTPZ+mz/9s8AjiQcLOoYTGEm0RnweGRt24HxfcbA0BZbM//M8Y6pzUMF72cgwplqwqjm9aPg&#10;0Bm7WzOytUJnJr2dfXepUNL/O6slfherfA4CmyPzSvy7HgDNrH9mgD//b2fVuantTHuP9RyX5638&#10;+TMlk/SWlD9D2+PEGHG5XE7BdP13fjRYOwXF1f6dfc9Z86tVXxrImlnnzT639p3XTKjfxTyfPd8z&#10;hYW8t3TzPQvh5hpfnzFamXe2XvW9OluDszPsTBkwO1dmKiupZDw7h2Jt9BggzTlir+GsuWSs66OB&#10;xDklxBRhjcfjccf7/Q7vb1guAdf3BV+513b3l0LKUCImoDb21BPFknC/35H2vQJjnAVjEYJvCgyp&#10;zjUwQzM/2LexaUMBsddAbOV9j7C1dmZgloF7V1V1OabqW71gXWNrxPk83WNE8B7WAME7PF0CQrAw&#10;N2Loxxhxv99xuZD3ffBh8OcPISCuG+63G2AK4rZjF+eIVOcW77DFDY/1jtvtDZ8//4Dn5wvevyQs&#10;l9AsNM8sVIZnYi2BtUzQ2PbGeJUZS73GPwJOtjItOfPKwBKZwdQQRoD6LHF+y4BWo/JUSkkwxsNX&#10;tSYpL/bam8XBU3lGKjjembVmrGuOFay0TuxQM3QC2LHP/yjr56O9fGbrpYH7fq4bYQUSB995i96P&#10;5yJJa7mxHrU62tp0WhPOBpBm8ixb4Kc1gxIoZgze2XQ2dA/3mOjc4LpHg6z985JScbZmGYyVz7JZ&#10;kFiy3rJ2R4xjH88WHh1kNwguwNZwzR5mnoV1rG/e7tI+t/tk02e5XC7tM4Ul1GGVrzaoDOqi2ayu&#10;662pJUqhUE92Q5D2UzknuAq+SjxnltciMZwBfyqjao3OqwLvHZwLTVnRrZNMq01lllvBcX1r9aO1&#10;FmlKdsEhn0Wey7PcnXaO26J69wpapohluTQgmQloMoRZ4gFaWdjWnrCflRZJRNikAZgMSw4hDKHX&#10;0lGjfFAzacvHmQp4VgvMaviCMrVqlFbUYel9uJG2T9rnH2ZK3JJn8Ec10ll9P+sPZ3jBWU6RXLhn&#10;uZ+agCNtRz+yEj2zBpW/7r1vigsN5GsnkXF/mk6uVM9b28fyPak/y4zUoYnUev04awbnAv18SS1C&#10;99++75QT0DDRjFwMUlUb7DHXAPFufVeq1ZFVyudGfD7JVLOgTCJNBt0rzjgjCmqHF2mzauzvmXmv&#10;2TwzfzcJNOqGZpBRW/J+H0JHM/klu4nnEgN1vLhmC1ayCbqvXZUvpXzwDpwNFfT3ah7iMQJCWtZe&#10;QkaTg2lgVPqtS/BIMoY/ahZj2tvfK6UpUpKzrp2BKhdNCKHJdTQQW3iRCosQGTAXWZaSygFskgn3&#10;M5bTYP0gLqphwJPJD9JVhl7KucmvYgU6UypYltACeLLpHrBDaGzuMpcUuyefAYGmzZtbXGbWOCTB&#10;8OhSxdIZnaazOjiEcdbMW9tEUU2yzmwd6asv94G0UpIX7iijS4NlDg9tJIgjL24N0IzBMq4B2prl&#10;2y/+DIhcBZbSnl1osqCcpb+PAM1Y/GsAn9n2Z2yeMVOinLJOx8nxEbjUl4Ye5GkAS4MkXDzL4dlH&#10;XoFSPTPuE5J/lRre6KzFljZ8+eE7WEOgvqu5GLmkJh11PqDA4vr8CucveDxWYvK1oFBqClOKWNe1&#10;7Q9inhG7Z3l6QkLGukXkVJBdqWF4kpUpwCmQLP2RfwBigHWfcKnDO5ZO1kQOYrNUpuD3P3zBP/7T&#10;r/D5tuFhV/zm/ht82f4D/qf/8d/gX//pT/Hj14Wk6KUgLB7eG/yrP/tXKAn4q7/8S/zww/dAyfDV&#10;o7AxBmJqLDk9MJwpP3Rexoyp+bsCYj4aVp3dfbJA1+f3LOxWhztpu7VZEKZm9/4usH8mo8wpA/Zc&#10;4qjPAGLqjM+87Z+SW0AP7ZM0eHJysah99GdM+5m8Ug9U2KPwI8/tmQpoBljOCuuBKc4MMu9PcwNm&#10;RTrfu+y1qQOPZs/4TCF4NhyaefDr/66D2jX489HPGYYc1U963VZ4H6odBKo7rhXZCGxt4OCdHRSD&#10;DEzoZ6/fl1YRSAsauYe4zpo9uzMgnH7NDbZNMrdBW6qdscSkonEGGOrnKDORtBf7DCw/G0bIdzYP&#10;tzUfZlzMfo8EAfSARWb1zAKddZ03a3DlfjuzqJR37UcBypJJNvs9mjWom+GZVc4M6G/WK65nqVhr&#10;q90K1Yy5GGz7RuyplLFtK95u7/D+gsvicbl4+FCD9iroDfF5SkmNUUkMP/LVJS9oYNseuCyX5gne&#10;nxUNz2dAVxE+Lt2TmWw36Oq27ewcyAGm2xg0gk8BvPOIJYlhMdUJme2EUiTLFUN1u3UGUdiTsnqu&#10;ZALvHvsGZ0MDOR/rvQFD2nOX1STLlVSEj/WBt9sXbNs3NdPLwTjTP/YHFgH6fmaFLDOYp7+3dlLW&#10;OtH3EbvaVsKTM1Z4Tlc1Q5XLGJEHwn1dSQU2d5ZnLhkxR3gT6oDGDj7tvT4uQ69b6u/x3lPugh4A&#10;1ud5vV4RwkJZUdvaCCW6F9DnBCnpt9YbXC6XqZXczFphtJB0g4XNLCeIgWKpBGkWKepMZ9sG6Rcu&#10;wVUJtPCalb7ZB6JZncL1OrLajzgHZwWYVtnfIQRimgsCyZhxYgX71wwDqR6Qa6cDWx2W2CwYfIA1&#10;wJofeL/dWg6BtjKWdhH0zKm+LoVsIshHfzyP2WP/CAqOIKfMAVqWC0JYsO+xMsYzvKO6PniPbaPe&#10;hcNOL5ca1HvotQougsxACuE64K7tta7xj/klaOfZvq2432/EnvaVVJRyZbZ7oXroxDYe/m37dlDg&#10;61opJepBeOhjFL6i64JZDSKHP8dgZNtCe70PjTTTSXh2SjzRg1tpv0ckxfozrGu2hblhHSOJaNu2&#10;QfkrMZQQfB1eGpiCwUJEEwRnRDhNyDEHO6lKQkKZ2g63+qmCx7wm3UFhLIi9uQyWmtr+UJ4hvfbM&#10;Awbzu/DQrlCtmSgDWfh395RjjVIOLgFa9TRzB9BEjcMwX6xB/oyzwdNH5BY+37SDxFkGp7bEmX1W&#10;iRnxftZrr9ujzet7xr5yTrjUgf7j8cASAi6XAASHbd+x7xExUh2Ui6nnS1X4sK1xPhKB7vc7nHMD&#10;BtrPIExtNeV8ZtaP6B6ovUvY3y94L8F3fUjMLh99IOik6sFzt/omb/uG1+eXYZPpKasEDrXP5qzJ&#10;jzHCVunSrFnUzDH5d0tmzsCWzNUjiWVVZfTBk4e5/g5xj8iYB9k1YDbH5t2nBxl4aG7VAAAgAElE&#10;QVT8d10uFxomkO6zSqfRPNijkKsMgwXT/cC6j9bI2pSAgrYAmH0WLkgk45qKLtP8IltzaMhbapzS&#10;kgQqVxYTFcoOe9yx7RHPl9B8KPukLE1BdXp+NLgxGKeDy3JpbHsuAHNGOxhK9b4qLBXMGXHf4UO3&#10;t2DvNH0g6SJOAic6HV6HUc1A4DFkMFUZXGwSOm4meO2TT6j0SS7oYR7lIIE6YyIz42dW4H40MZeN&#10;s61ytpLJ25BVEtbp4qM0aZsuZuU+7EyFeWErC0weqOjvNmMjzi6dswtLvrf+v2X4XFywS7DPe98D&#10;CEtPdfdV9u6dQ4JFXDc6smuYUskEjDtrYSyB9zscUnFwnjIhnp+fyC/S2aqYAdbHWmXGuYXf5UJ8&#10;mFwMUgZiMijWkrWTMzCk5+qFcFsnBREbHvkNC15hHVpgFIeawqA16st1wZoSvtxv+Okv/gC/vH+L&#10;//fbN+QE/OXffo8fbv8Rt8e/xr/505/hFz95xVMwKFUl5K8Gf/7nf4K43fF//tVfNe/fJj+LkXwG&#10;S0FKccqQkc2hBObPwoY/Co08C048Y73qixsnbC4NnsozdhbwJm3SNItbysS1jcgZAMwWaHpANQt+&#10;HEKwY6xDdEwZ3tbYZm/UQ89LC0TTzCrJPpmF72pJcPsOtSBKpTS54ZniYdZE6eczG6TM2D4zhsgA&#10;alYE7uyc15kFs7Dr2X02a3Rm7/cjYoIe0M+UA2eD2kzpdQ1gLKBQ7IHtyY7ZpVufSZZoZ+uYBkKx&#10;d6hWQ0lwXDe3M79lPiM+CpLVg9r+bCE+2yj1nSlvZoC8tneaNeoSoJYKlrNQ6TMFkFadNmBUvG+9&#10;Ns4UDroBmTGedGaIbJbPlESzMLuZgobfn3xux4D3cdij94ZmzMkh0UyNIeuw2d0uG2KAQOuScx1W&#10;c44W1TaXS6j2jTtZ1pVqM5czbvcbQrgiXDzC3SMsHpdlobyrXKq0W9p/8rsCgvdVSt3rKV/9Uo0j&#10;z2nv6PfAuhqge6xzGuAbE2Bs/R6FddynqjWyNSXFozMG2Tk40FlXskXKO3IxFRSL2Pa92hZkstOz&#10;dUAB8sG21uF2uxEDf1kAS3X1tm2knKnMUg6jlEM5rp/o5xWsjwe+oODz+xu+vH3B88sz9pTgay7S&#10;oNYVRJfhe6qaIfjQ15ExTbpehpod6twkS1ayjOv2Ft0+QWRloFRVBrOTey17v6+4PW5IOWLfS/XX&#10;9rB1HT4ea+31lgbe6fMlJfLPl6GpPEgtQuW1rtuwZ+/3+7AP2K6BLZw4J00SYTRQxOcP2+XOVGu6&#10;huIsNa5D+rmS2rMemPqFQ6KtAnzMYAPx0d2tCU66V8dB8V/JFt7Bogzkr1iZ2jgMMOo57EzNAOpZ&#10;AbPByKxWOcNQjDGI+46USPnzeNzxeDya1z7VR6PyiXvAXK16lhCw5a2y7A2A/WDRyEBvx2jsNKwx&#10;xlgV6bbuU9csLJjhnlPG/XZvQ5+cErIdQ2aXZWl/tg/GsnAJwNSW8qCEqcoB7neILLHVTIMd1jh4&#10;vzSLncslKJJNHnLetFJCrytaR7l64tse8jsZhLPdswSNJXt6zIajnmtGEpDvQNdKGmM41hcY1Czd&#10;ao8ChnvNRst621bk7ElFdLgfCgpS62dnZMIz1ekMXM55bwTKnGOrpllZQ2evb9Y8QMFS608OXu7Z&#10;JH2Yw2qFUoNIJLZ1hheO6ysfLTtP6sv+TpihbtpQXg7xZA0y+tuj+byf1eraurgFqiuSmL7b+RkS&#10;y/4i1qJHCHRuSzXGmS2kDlvXWZu6Vh3zv2ZMedPuTalS6XgQBsJXt5Q81sV81lnL98ilKhZpXT/u&#10;G7ZYQKVQQM6UyZeyCC8vgoRijhaN+hyQSkdJQpP1O5E0j7axM7LWjAT7e2Xe65ek7QzOgqU062Y4&#10;kI2tQLgdQui0lH4WFqibvzPpMWAOF5tmQTI4oRtGGRLKjQGHSVGwRpWnZlT/etPCVq01E5AAyDDT&#10;UI9qkNa89aU/p1wYjUVQCvFeMwNqvQiNA6Bp2wYtmIdGcHFPQSRGfJexIdRezNrLnSVMOaMf8FkE&#10;jJVCXp1aClW6JRDijvyof7d3dFEKgKv7YcWhoOyssXo4VnBYAkf9nWPwgeTAN1MsBT+VDOssgl26&#10;YkEwkkoN5dVsbWZooPpBw3QAnTy5cLB9mtky9L/PDAoD+u+uFvf3AUg6XjYQnotlKChHVoFBUSoF&#10;feGeJYfLd0JeYCRT85YkleRuWtkoptQLuDc53SvPHkCAnHOzzZGTV3mA6rOBCo588AKfAbNaDjyz&#10;fZDnjFQ2UKAVhMd9boE0+pAOIdDeMlX2Uj0/UkyIuSBuD2zrHSgF3jnEtXpl1mJ63wve7zuuX/8c&#10;r199g4LOnDOmYFsf8NZi28kb/3q94nZ/JyDUkLdsSYnecck01KoMjMKMO1NaEZVqlkUBe2aybyZo&#10;/yLXEBk7hKbFlPHltmHNBl/95Ef4X/7gz/DVX/8d/vpvv8W6rvj7X2eY//D/4Pu3O/67P/tD/Mkv&#10;f4qXC/nDLhYIlwX/w7/97wED/MVf/CVutztCldqmlJpvbBYX/iwUTQeOnzHr9Zkys7DR56QeYmub&#10;EQ2mybUj/4y+F7UyRttWzYBnuTdlBsBHPuKyiGXvSmZdJqHQ0RYnbX8Z2wAj2VS4yjSR3pveh0Od&#10;MDIU5ux6CQ7IPaqtyvRQVHpjSrD3zIZkXitgCqifgX/SS7lMJMC6+eV3KmXxHwXQzwq52c+XzeCs&#10;wGU59BnzeDgf+Z5rgP2cUfZRWHOreQzbEvD97Kqd3QZj8jS8V7O4Z2xaaZ8m74NziTLUZ0ttkDw2&#10;5+aUYXU2FBizXdxBhSnvGhmSqodCEoyf2eDM2DqzsEi9lmZDwRnxoLOHj2pQrVydqZFkPo8ePOpn&#10;N2PBa4m23M96Xcz27+z9y+fGZ9NH+3moedDl2EWQRWKK3YbKWiyLQ4kRQELOCdvjDn+547pd8dg2&#10;lErEIfB+b0rKIduq3h8xJgTfz67gSXW87RvKXnC5PNXBQhjAXGkRxuw9W8PxTCm17rCAqX6vZj7g&#10;cI5sc5ituG251a080M85Y9u35s3sgod1oj4Tloz8jPd9x9NyAYypoZb0fr58+YJf/vIX9P0mChvn&#10;HCwMkDL2uGJdd3y53/H2eOCrdcOn5UIexsbgsgRi7QpmvWbyG2Nhq6dwTuwv7SrzrjRw3dVw7VwK&#10;nFFniDWDrQ6qEozO7JoFI3us+u4buzknINNzWC4ezj7BGsristbC1jW4LKGdUZrww2tPDxDpu465&#10;TQRY86+Ngwip8JF2HvSu91MFGO9LfcdJtcWMFMD7lEHizuTMg91e+/NWEG3q381BvxzqqQfjnHGg&#10;8QZZW7G6OAi1Pxp5pSsXcs643+/t97KdLHvDc83Mw+icE2VGVUsK3Tufqf01qNd6G9QcB1uw7an6&#10;2kcYS6rVUgpi2sRzl1a6NSC+0BB+rJN8Y6MzE59DkyXo2/MFxp7UWocYdyL0mIxS+u+RzO323YSv&#10;vayBQvj/27u2HkuSo/xlZlWd0z0za4MNRtwsQNiItc3lgf//C5BAgLEEAmthbfB6Z3Znus+pqrzw&#10;EBmZkVFZvUYYaR8yXuzdnTl9ui6ZkV98lxkh+jpwEKo0H0OXEdzbz+o6n7EoeJiYfeRj3W9YgcJr&#10;Hd0TcxgcaztK2Vf5oky3jWpPW4FIlvPZoJ/P5tbG3C/7w7n7ALqrfr4duqdDTiOD4rrvOCMlzfOM&#10;aZqxbXsFIbPFms6T44EPn3/lO/YS07qXRdWqhkzTV2iWvIEBbDoM8FtQta7X2mK3ZznYO9NpUoAk&#10;OvTOEfw5krDUs9BpzypT7k9cQx7QBCqNTWpSCq/n7dmSA45dWfPYVovVhHLdkfvvmf1rzepIB4Xy&#10;maWSvJcSkNeKyR45XDLZ62A3Hkg4MaIJXl6WJedVkpvH7gFrZkyzhU+E3hskhBRa3LZDYpLKsUMG&#10;JNAMNFoCijk4MLQAv216nbPz5f8JvJeHWf3g62kaN27axuMQugYUAEHKtnT6bu8QJxfy3jS2hNYa&#10;AwdzmAzqw4h8SYvFjFrIQwil4dPy7hAChR8YiyACQ6UFQvFQhDncyAI6K3b7Sz6uSQAVcuGSLAj5&#10;kPE0O3XuKQdbkeKThBspRgFYo9gmkB8mMCkGXj2AWng1uSqTp0SRLz2Jv17oZUOjrSFokUJXflWG&#10;M7HPMOKNV4IZMYbCwNDMyR4ASE14Vo4k2RzMhZWU1CGQvM5dAW6kskNPheuQxDbfhxe+fffN4Knd&#10;3OU0N4rgwbaZqACogTGpOSRrFt7ZPdL/zloDZyjUi4NkWAoIE0sgWo+lzO++3EhtwzZK5dDXk23J&#10;w8tZiJ1+vl7acPTfaSff7pRpKZ+Z5oCUQ1F4UOkmB4OE+/0D9u2GOXnEEGBMQIweCQEhDzCcc5iW&#10;Bd/85rcA67C4HKSWhwCzy+tHZo5u206BrYXptORwu1Rk8yFGXKcLJjNXu6zIDU8GknYKbJrmRYQI&#10;q9DCHJD3dFvx+Rd33H0OlUo7fvTx97HM/45//68PeH/3+PSzD3j2P8fP377H99+9x5//yR/i268W&#10;pCXCpoRlmfBnP/gh7jvw93/3t1i3ra5NRMsCDLo+2S95gevGVa+Lvcm3tE7rDa/0s6UHzT1WbW9o&#10;q/cRaashw6q1mkur0mRDpxto7d9oraXBGKu2XpAJy2vgJnt4b6RvbLunTQcW0UuNyUt++uX34CYJ&#10;fWstnfHSG+KcWaJIcLDXnGuGs/6OskGX9iM9eyStRuTnsDd40Aw9DZ5rL/yzkOOeUqr3TJKs2h4O&#10;h5pVreW2vYbXJHQbdWYL6vv2Vc+BfJekjWFPLdO71/KQ37PoeclCq+fr2QPOeajAIO3ZEEh/L3kQ&#10;1ZZemjmqyQg9ALqX6dIbXjFppQU5+8SE3vMkgX89cDwbWmpQ4iWSDv9/DYbp57tvU3d8bnuMQD3I&#10;YFsxXtcIYCKbOibyeO+JPJMSMbizd3ByFuu2YfM+KzlpfZXMYu61yjVHFKGL+QAYY/Fkvt3uxa4i&#10;xYRoAgAH50x3CJIQYaJh7gjl0xgDayJCwgtKQ1PsdvT12HcPH2IOfJwQ444YInwIMI5AfBeAi5th&#10;9taahQFbnyL24LFMF7x69QofffQGl8uCh8cH/PKXv2x6UF7nJjthDysMyE7w+b7hi/fvcb1cCWha&#10;Fjwul7J2uanmg0kgQmdRMCDsvS+gvfy+dI5tw12L3ZwB5QBlligB6S4HnvKB3jRrts2g8/PtOZ/z&#10;svok5WBYYxFChM8WOPQzpwJaNGGIzmWSVGzGjc2gn21J8+cgB4FKC05pZcefz1ZkKaXCYJQZdvr8&#10;r8/KvYBKvV62OSA+r2370Qc6VcWdE2G7TEbis67OVNHvtVyH9J8pwGVZczjsNTV++CE/54Wtj17Y&#10;pjmE/vbyR4hJbLu2EuU6ZmtAut4JwXvs24bZWRi7lN9rnmdllWML2Di5CT6EYj9ztChJjR3gYUBk&#10;0JAI+e/O80I/w4Rsf2Uye5rPe2STU/Pkjkp+/S7qvVuDfL3eQ/ZszjnsW8xkvzZHsBdAX7Esd9ij&#10;9T4l2eVRXM8KwrVKeG3XKfdRfVaxee2QZ1/Zv2srkxb4p+/28PAAzuBgwp4k9vTs7zTxTp5xCejl&#10;4XKb08Drjj1xkDizodNKPdkDa0tqmi+bw/fV/ZO0YGTyqh7yOzVclCxoTfzhrMR5nhq8SQPqL1lc&#10;SuVXj0hwJNZUsgcrG3uDhV4PKfukapFkxZqAg7Urr+Uh7IdnpCFOKhxWEjm+iqX/Vb0zr7PF9qhj&#10;I9mGmbcDqva8gPK+83pTrl3KlmHRYtsob4jU+7T2hSSzIqbyefLdkr2sJNhUO1F0z/L8O/bOnToj&#10;Uf/Ov1bwXt7EMy+rXhiaBL6iQUnXNgbFD1UyY85CvfRn9SYY7MeYyecZjI7YxQaqD8tQDpc+N2Lk&#10;vwfAGpgkwH9utJllGxjgzkEJngOGxMttDIU5cmBKiocXgJmlFiTdTIECFVxHhsye1sxMSNYU5kjM&#10;nFnAwsLC2Al7eVl9SW+XPuLMrsvBytSYh4AEAx9y2E1mE1hnwYktujGph8iYLUBiCYfynLCdfaV6&#10;MiSpjJBWAxQIZAvITtNEeimN4bCoPGFN/N8yUyVPxSXLqS7usQJUxsGa6jtHjBqS05BSIAmmfp22&#10;28zs53CwOrgxGayt6fAhRJjJNrY15cWO9N0tLJJPdPeMJTAW6cBu894fw2fEAbHJOUip+NpLUEFa&#10;BUhQgIcQz8/PuSnoANrZ75h9zx1Fp1F4R/bjTJnRnZCIoVF8Wm25h0AdHLnM2i9snM6Czw1KSvbA&#10;XKRrgcMBQNuM9JRDxZ5FrD3MLGOpe21AgZRC1+Nafj5bGdFzSKy8fCGASAOe2SD7UW5wdsfmPebc&#10;cNiceh4MMC0zHi4PFIpsI9xlQcy+uC77+q3ritvzPT8vMb/rNHWeZgNjIxBSCZGZnIWxDrAR1iTw&#10;MDsZA2cc9ugzVm6R9ghMCT5FzCYhJQ8kAx8MjJmxeovbnvDlbrEHEFNxf8a0zPiLv/gTPP7bp/jX&#10;/3yLt7eEt08rNgBvbz/F5+9u+N7vfwff+6PfwXUC1rDiYi0+/sH3cbu9wz/9w48R7ITLMmPfya/1&#10;+nAl//sOuK7Z8z2br5eA/ZfATw10dWX5B+9F2/UzryC7gbEQgXkpvzPE4gsBBxWJZlufNc29ADkd&#10;BpvTSYD8DujBdY+JJJtqGcRs3VTYC7zmScbC0YIriTC+vKZkkihLiOvQLgeNhQBeMORhR7OTdNCW&#10;vk69kHV5L+UQ5MxH+Wy43rOhkQfinu1Xj7Wlr78e4Oo8hbMm/4xBdubZbw2xXWMKFGyJGmzJ3sA2&#10;9zQmb3JJXNPGs1zIdwnYIturQ+iTshfqXaMew+nMN77LpG7ujz08J3yQAlJzAD9j8etAbHnIe8mq&#10;JqVEigRDdo68ZxGT75gDIYf5Pasd7pm0P+uZbF1+D+fmok6sXs0x5zLZ8n4aEdKnn2P5v2yhoUO3&#10;G8VPJzBZD32k9RmDPyG0CryyXipmq36e9eefgSoHm9CETOqICCkggCzoOADWWAeXDHnVzzOMoawP&#10;JA8bIsJ9xwQKRU1Xnwfi/mAZVe597omMAfaNBgU+eGzbhpgSXr9+A2cm+D3CGFJOhQwwHoagCUiR&#10;AP6QlbmJPcWzRaSBAEfLIZj6W+soK8k5B7Mz+OnwMJNdZ8iZPdtK9/rx+ghnHWLYMC0XYtpaygEI&#10;IcAywJpiWfutjYjew11nXK9X+NevEL2HT2zxl4iRbYHLwwXIgLUzE1bv8f72jNfrDd9+fYVJETHs&#10;tIcYlDNmQlYRppbAxbkst9utsPU4qI6tMOZpypY+RqjEct8LUyw+DAytf0gIqVpQWBhSqmWxIqkX&#10;PSY74fn5CZ/94ueI+46H5QprHA0orIX3AfseqNfLA6LY8eGNIRCA7BwCotr3XQbYMpUnhaz6Th37&#10;qexlbW3pWclmdGl8lc+sFKTSt9qbpq41nc6uK0xT4RVfciBizMOxqofivqBdy5FDf+uZTq+TWukm&#10;1+6YFRcQA52U77KbHKZlJtsaoUye7IRluZRzE4OHNg9u+N/LYXy75zHYmLIPfSx5B6TkDYiw5Zrc&#10;b3cCuuwEYxxcrOvj9fIAN01EvLMEPCZjswUUsnVTHqrafC4XgHEh/fk9e41DBLy2SrtKciQrmn3f&#10;4LIKiN7vUHKUZjfDGvLUt24ikCuz9kPwmObMsN82ojTm818yR1vWUyIOasgj793kje7JbiUriAjM&#10;nA8DjGYwlkNrmbiQWE8Zs6LD+9LzMPubsnNME0p93PcjQgywxh2uJduHhBCKFVFj0dzNOwpKGZrg&#10;/U7q12y1miHOKgk9kBdN8YZ3jhQQ67oiRtD64z2pqfLnhBRzX2hFzllA8DsRPU2C3wOg+teeTd2Z&#10;HWEDuMvBQF4ATLJ5TzP5jIti7cP2Oqzgb/z3s8Y8ZW9z6TgAVFsXtmwBUpP7pzMrz8gqPXWo/Ocj&#10;4ccWe59qXSSJzlbYxdTerJeVQOdHV4KhKdfBdvFZuV7TWjwDqIODqkA1OegcJePHwuYentwTGP+K&#10;nd+zZjjYYmm1LFd4v2cr6Er6aPeSePD8L8+ttY06VueT0dnDwcDC5aG/zxkKziV4bxF2T6o68Pc0&#10;5bGl5yXm95zUbzEmrNsKZ2xz/i7KQnC/FQkrydbqecFr1PpaRSLx35715a8FvNc+XRIs7DEONdPe&#10;WJIrNowaNR2crCveqVKm0pOu9CajFThAI3/Th3O5Acgb7/0OE20jXSmefHmiRZLvWIMKkIiJUUAD&#10;3/puZiCNJfUh+My8Z9lWTQRf1xXLPOdNwRTvaljTMCOltI4DRiQjgpiQCclQC+Lz4KAu/lH8jvSC&#10;xZxyLg+gje9tZiaA2Y84euND+d5qIJ7tRrSNkT5IMQBQ/ddr4B5PguneTHBW/N0gw9Po2nIzwtM6&#10;afvD4DcPNpKJxZO3JqtTan2IEet6pyZwmkpop0++mbgGHAMT+febpqkJ2GuYc8k2AHJZSEKEcbbD&#10;Bk1NkHMbXjR1bDZS42/YNrg4BIxIQEM36YVhwg2MJe/PMvHkQYqtkqZpygfbcj3qdNQashiy0iLj&#10;RG2jGx89mdYevGce971pcF+OTyyW+/3+ld53cr3Sm3zKB4RY/jwdrLZthd999nQPcDM9v7fnGwXS&#10;Gvasm2GcI9sbZ2GdxcTNaDJY7xvWdUOIEXvYy0Ek5AyIxTrwXm7z8+Oyr6XLwyjjSK1E9lkWKSTM&#10;bsZiZ5gAWESEsFFzaE2R3UUD3OHw+f2Oz287bAJeWQuEDfvTF7AW+NPv/haWyeInn3yG/37/jNsd&#10;uPuEf9x/gQ9PO758WvGXH/8x3jwsCPEOGIOPf/AjfPHFEz756SfY9hXWAsmSbYFmL2sFh3y39FRf&#10;M8yXZTlIwJuhs8gD0e+Cfj57TIxeg1r2IR5pZeluQt2LWMV0Nog4UwhoFUvv2ZaHAdd5dyQjp7E1&#10;wbH5bv3fzYF51DvU9ADqqj9kC5pQvPNl7oUOve6FdfXk1j3AXv55yQLRoPeZz2Xvdzn0PsrGQVsk&#10;8Zov2aY9AFf3RT1gRCsgZb8kM2l6v09lJsUClLrJwQRT9v8QI0yMSHntYJsAY9zBllCqv+Q114C3&#10;Di79quZVs9Z690F/fu9d4Oe2Z5HUsx3qKaw0C+dsb2iAZKkSQ8r2eyhBoDr8WoKOvaEA9wHafuns&#10;IHmmYGhlyGhk2EA62Fz1vPHP/JzPsnN6TEqtAGCQofcZtD7Gw15wZvcnv3dPOt+cF0IlnsREfeC2&#10;yzWXDnf7vua9lsC73e/Z0nGHz56yu/cl5HRKCVEwBpkpt+2+gAb7ttKZI/euDw8P+MabN/jOb/8e&#10;AIsvP3wgsC3iJIyYiUV5gB9F75vt9jTTjgcHbCHJ7GBk+8MQI+bZATNZW6Y0we8By7zABwJ8YraF&#10;cc5Rn8BNR/Yud8VqImKeFgQAyzwj5Xd0uVwQt2qrQ/YZHpd5zh7Zc8kOe77d8fT0hI/ePOK6PGRl&#10;wYSYQOQCUwE9ZkSTlD5l2xZiliMrZU1hqFPGzjxN9Ls72wDFzlhY45oelc96UlVd+1si4vA6tK53&#10;vHv7Fj/72adYnMP8re9gmS8AIrbcw5kcKBmCx+Rs374Gx6yNs4GUNQZ7eY4nRVw5qumWZWn2xLOh&#10;XWvtABFWfmRRSjC4tYo1pe+p4bWx2NbwsIxDPJ2bVFB5X+3YDv9a7IFVPPJ6NiGTlmxkrtelnK+5&#10;p75cLmSvWrzluT+kAOQozpn8u27bJljoLcGIfaH53EkAnWv8ylMCHh8fyz3hvxOiLz3TNC20X9vq&#10;5V9IEhZApL7SWsCBvf3z0FCocWJn+MsDLupR2Bt9y774rvh9IwN6zfDdGpUVRtdmXdfiCc/DqYbB&#10;HEPTl3MPU3ADcU+gwtMlWFatQXwZWFTgvpMvhNR8ZtOjGG2tZ15UwhWcJaaam2LlsNwc+ji9l+n9&#10;Unvrc/YiKwKoH2vVhRL3YGY4XZ9IYeMiu5DfPSbSVRzA5YyPGmpubSab5jyYmJTyPNupJZHTw/iG&#10;vG6alHvYr0sPZhujyoIPdgha8r0v6xAr1H3ouHrgkM3ZEoPdKRGoGTwohce51bdRHvwW02QEAUTm&#10;WKVie/ZSX1zBe1OCj3suItxT1Yy+0Hl+jTh3Zetn7jEtDzlxqq5oSdJ1KKLPb1L5caaEZUxXkjTr&#10;GoO8DpnmnENKBp+HedQDxULmDQW8p4FJEoSQet663e94eHjA5XKBs648h9LxQg9T5P2QPabEQeUe&#10;xcPxeZ4bp5ZfG3jPL0qdWLWpw5pdd/B4yuCVZCZJcCDmA6GBObUd0EBJ75BcGe+pWWT1AU4vys45&#10;ArCFp9mUmzeajIeDN6v8XlJWw/+fZYvGmsOUlBKNZ/qZGbgxyhqmWs2YygoQmxJPanueYdYZ7PuG&#10;bV+LxBKC7Wgssg92wuRMmS73/Mh6h9uzQy0zdAxs84DXZ4IZ4THbtchFsL6k27aKxQ/Fc63a6BgK&#10;BsncbQZ8JeOLWRAyNEMPgurAwxS1hZSILsuS+eIGj9cHCmXcPXfO3ZBaDfSxXyJvosxsl89gzL76&#10;xppy6CAf8QCLo/xUes+lhEae0zLug1gYQ/FWI1/CKJhsLSuu58PcsBHzOmCMwWTpoNZIQkFee25y&#10;FBCUWllTe9jEi0DDmW+5tMfh70agpz1srmeAypmfP2/m9aD3MmDXaz6kVNcYg8lN2PYdIXk4A6zr&#10;Hclv+PD+PaL3eQN1WYbN2QnU7BKz2QGOFCIxkpqB34f7/V6scNZ1hY8BH56eMM0Lrg+vCtMnZius&#10;aXIIJgPhUR52iEULBEzOAZ7Ww6t7REL2kI0Rdr5icg7zwwM+eIPPvniPn31xwz3OeJhm8thMgAs7&#10;3PaEV9cJ3/vut/HmG6/xbz/7HP/yyecIacKHyeKnn98RzBPe3/8Vf/XnfxATNhwAAArISURBVIDf&#10;/dYj3JwwXy3+8q//Gu/efY4PX7xDCMDDq0cgpIN/aM++5szL+Ku8mzX4o98FHiq+5O3XCxftAVk9&#10;C4meJ6rOg+hJU+V60nvGz55dXu/ObEvYIoJDBTk7zxgDk8OSjWh0ef/T17uXmSPDfojsQWonK5pg&#10;OUCgbaxvjcR/hpnpAA7NIq/BMt9GW31oO5AeYNm7rj2rFj1gaPM53AFoOVOA9PbkMzBWW0D1wkLP&#10;1AL0HJjGxrC3vjFDl9Y1R6GYmb0qBc+p09D2pLZ6fztj0fd+r7N9Qr9j7fNnTqyrXr6m2tLm7D70&#10;nnU5DCrD3XRUw8gBpJTr9pQbuiftBW/3ArkPPaYAr7Q/70vXWn+XM5XKWfBbT1UrrVP0uq5zPeTz&#10;IPuunrWHHpr11mdNeODBwGQM4KbMqA1NzlQIATs2TBP1dClEeL8hph1P9ycsy4TLZcnnJWQP+dqr&#10;yXUr7KSgMzEgRY9138iLGgnb/Y7od1wfXuHhckFKAXvKB1Jl5YmiqDJIWUUTUwYWvQePYQ/2JkgI&#10;u8+hgKZarERSPG3bhnmZc1j0jVSbYcfz7Ubgw7zATTNC8LjdnjAZW7y0yd+azkPzNOOyLKW34vt6&#10;WRbc1g2X6xUpBvjgi+2pMQ5vPnqNGD0u1ytCiLjdVqzrHXh1JUuRaYaxE4XnMuMyg6C2vH/twTuE&#10;kHN/UPagxGcGQ3lmyXCPjULaMpCWYbTqRe7TBDxr5BkVBikGbOuK9X5HmtiOzhH4hYT9fs/qJEcB&#10;xiJEW9o1ViuM1HhO90gt27Z182E0kU0HPkvbUkkKOGPQcv+f0tEO8Mwm0Ag1FCsd7vc7gvewhpTg&#10;CVW9TG2wU1ZIqcvW1kHnHIQsr4fuUWDoXlwulwJqSa/saSJlusylK3LarCyXHtQS+JP3pJdd0uYD&#10;1IwAe7kUlVEBPC0wmwkpCltPUPDxYR+IFFq87RseH69Fqc4++Q07upC1U3dQTvdtzwOUCdOUCrER&#10;di6fxet4jBHPz09AIvBUhlOv9zvmidjfenB/tp+VvSpE+H1vCBDyeeQ9VmcLxWiaPENpYavP8fX+&#10;BMEvPhKA2K5EnrllnydVonxml8A9A+e9fCK9N8lnRX9mmz/Rfr7MepDP3rre6KzuTBlyet/mYdAa&#10;PuXBLku3qPcPgXJaYkxNRiJjC7R1Ts3Z6ayPOes9dA+iSTDS217u/b3cshQizGQKFiZ7il4/p8ms&#10;vRykHsZwzPiCOjMcccQeeF3fO5xaO5qS14Hu2fPszFSz/GJjKyQJTdo2ttdPntnw6Z5dDta0GjuW&#10;zJtzgkdVTRkxmENjN1jdJDZOfshqQbLdu28bBY+nWM4CbDFEz2tqrMhLjxZaQlTvmr6UV6UxwSbX&#10;x9oXbZz/T+B9YR042zS/ctqgD19nIWzyn3kiXR6azgavAwN77Mf6s9uXpAZwTAfWlfYOo4Y8YbKu&#10;2FsYAQZrdhMv0jq0Yd/30gRCMqJBILkzFtFQeGvx49p9WbA1aNTzNWUGALMC5GYhZYHbtpVN6oxJ&#10;TZOpcPBC0ywlzdzTjRtLx8rk1tpT2Ti3CSnVhadd6KqkmNkw3F2zAKDcN8uvqDnc46NNhTv4XzLb&#10;gyVz1gLz7LBuASmGzOQhcJ0HJj1f+F4zLK8fNxPsTcabOocG+RiAHPTLSomYIhCPvsCSNc/TaD18&#10;2fe9yDcroEVT1nme8kaaGlaoBi+1H1dpnhwdLGCqTK/a6dSNhhbiWMOh3HQA86xBtT46AdCO0/ij&#10;BUAJQOrYMujNpmfRoNnz8rtoFkTPkqRhM3cYhCEEwXKmgAmDBL+tQIo5ZX1C8HvxkUcySCE3SgaY&#10;l7kcMpnRAzHZ3b3PcnNbJIWAKc8wy9aNrcMJyDR3a2ATeUby4d7vO4IhKWqyBkgWr+YLQgTCGvDJ&#10;p7/AP//HL2EefwOvvvmbMClhuz9h3nZYePhwQ4wbPvrN38Z3fuOC169/F9/+5hv8/U8+xYfN4l0E&#10;fHiHpzXg7Ycf429++F38wW+9wXUxePzoFX74o4/xLz/+Cd5+9hZ+3TE517UY0fdKg596YCcPdHKg&#10;dObXKNcOzczv7UvSv16rjOrP6bNreK2WIbAaENQZL4egJmWnJX+PM3CzB0jzGlVD5gUrpTCO6veR&#10;1kK8//Y8+I9KBFNYDxZHsLReg3ho7vlQrr00pUxfvqO8FrMa6gzY0M10j2V/ptzpWTlJGb8Ex3uN&#10;9UsNdw9A7QG22u+5l8Oge44YK5DbC0vTgXHMzmXiRcMaQzplfffYZL3ANy05PRs+yMGzfAZ0gKIG&#10;d/qBb8cG/Fc5DL3EQjplgZ/kcvSC1fWg6sx39MxH+BhSO+XwsqC8js2p3ZdW+pwF0Z0pI3r+9NLz&#10;tef3y0xN3cf3Bje9/64/U6pUz5QVTcB3ol5wshYus0fv9zsNxEOAz/7gITALLGHzN9zuNzjrcL08&#10;4LI8YJrOAxdTDIie7HJSigiZub8sC6yhXv7LL98hwdJeHEW2x2FtqOcPCwsfQDZY1sL7PHjQXtLW&#10;NOoKPtCWw6KbEIxQ7yUiIt3WO7bgcXl8QMAOYyzu9+esAKZeiC1YYiJrUIi1j0kym/fYw40Nj8t3&#10;DYEYdM4B9/sNjw8XWF5Dc58bgscyXzFPM5AcPHvdpmojxL2PVmcw+GuzNRsxC21mF5J1ADPR+XeS&#10;LD2JehZAn9WkysZpDwQaPD89E3nKkopyXTc8vnqk4N7yTqSi8Obnvi4ZRihOSC3MDG1rzcEmlq1D&#10;fMfrWXvpaxn/GaDWz+4x5Tv02Ic9VUDpUTN5Su7V1V4TDSjMmEENR61ArbRH1R7X0nJUrgny7/I1&#10;JtAuHvbodV1hUk8NjYZEdpYLpvsB3cfWDLPac/q0NYxP6l8M5mXKf5+/91GBFdhqMJ/bGLB0QqEt&#10;z7QxHVWE2oJN9qja8kH2DDwoefrwhDl74JsZTTZfDBbLAkzTUQHFP0PnABWVYidbT2b+aWs2VhXK&#10;NY8HZGQTxu4ANTsuFSZ7C8JpAugBXFN9u1RF8XCL7gXhL8uy0LqeyKFhWeamr2b1m1a08BrmXFVA&#10;0GegAUUZK7pcLuUd0l732o6F911rLa7XueQgpijef14rhb1V89x3gMweEVeGzUoVcV1DbZdcWpWB&#10;OFjo6fMRKzpiYHvEo3JJ4lg6P+vMOpPPQA3LX63987xkLI4BZ9e4aOjzm1yf6lphTola+p3Xtp/y&#10;7MeYn3yWJA7by5LSNkK/Sr+pezCtDpduGPV3Soc+nDJF0yHfRaqr6hpes9FI3QBsO/2czQeEFAom&#10;xc+O9+RYwdhMq9gJhYytf15PhaFtlOX1lX++P9D51cuk/+3fGDVq1KhRo0aNGjVq1KhRo0aNGjVq&#10;1KhRo0b9v5Ydl2DUqFGjRo0aNWrUqFGjRo0aNWrUqFGjRo36etUA70eNGjVq1KhRo0aNGjVq1KhR&#10;o0aNGjVq1KivWQ3wftSoUaNGjRo1atSoUaNGjRo1atSoUaNGjfqa1QDvR40aNWrUqFGjRo0aNWrU&#10;qFGjRo0aNWrUqK9ZDfB+1KhRo0aNGjVq1KhRo0aNGjVq1KhRo0aN+prVAO9HjRo1atSoUaNGjRo1&#10;atSoUaNGjRo1atSor1kN8H7UqFGjRo0aNWrUqFGjRo0aNWrUqFGjRo36mtUA70eNGjVq1KhRo0aN&#10;GjVq1KhRo0aNGjVq1KivWf0PA10vgDF+SfoAAAAASUVORK5CYIJQSwMEFAAGAAgAAAAhAAt8DDfh&#10;AAAACAEAAA8AAABkcnMvZG93bnJldi54bWxMj01Lw0AQhu9C/8MyBS+l3TX9IMZsShEED1raKtjj&#10;NjsmwexsyG7b+O8dT3qceYdnnjdfD64VF+xD40nD3UyBQCq9bajS8P72NE1BhGjImtYTavjGAOti&#10;dJObzPor7fFyiJVgCIXMaKhj7DIpQ1mjM2HmOyTOPn3vTOSxr6TtzZXhrpWJUivpTEP8oTYdPtZY&#10;fh3Ojin3k81k+0HPr9vhpVztj2p+3Cmtb8fD5gFExCH+HcOvPqtDwU4nfyYbRKuBi0QNizRNQHC8&#10;VAvenDSk82UCssjl/wLFD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Btwgm3tAMAACEKAAAOAAAAAAAAAAAAAAAAADoCAABkcnMvZTJvRG9jLnht&#10;bFBLAQItAAoAAAAAAAAAIQDmpoMioDBpAKAwaQAUAAAAAAAAAAAAAAAAABoGAABkcnMvbWVkaWEv&#10;aW1hZ2UxLnBuZ1BLAQItAAoAAAAAAAAAIQCD3OB0S6I9AEuiPQAUAAAAAAAAAAAAAAAAAOw2aQBk&#10;cnMvbWVkaWEvaW1hZ2UyLnBuZ1BLAQItABQABgAIAAAAIQALfAw34QAAAAgBAAAPAAAAAAAAAAAA&#10;AAAAAGnZpgBkcnMvZG93bnJldi54bWxQSwECLQAUAAYACAAAACEALmzwAMUAAAClAQAAGQAAAAAA&#10;AAAAAAAAAAB32qYAZHJzL19yZWxzL2Uyb0RvYy54bWwucmVsc1BLBQYAAAAABwAHAL4BAABz26YA&#10;AAA=&#10;" o:allowoverlap="f">
                <v:shape id="_x0000_s1106" type="#_x0000_t75" style="position:absolute;width:32004;height:22034;visibility:visible;mso-wrap-style:square">
                  <v:fill o:detectmouseclick="t"/>
                  <v:path o:connecttype="none"/>
                </v:shape>
                <v:shape id="Text Box 91" o:spid="_x0000_s1107" type="#_x0000_t202" style="position:absolute;left:74;top:18895;width:31908;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45A531A2" w:rsidR="00C94FE1" w:rsidRDefault="00C94FE1" w:rsidP="005964CE">
                        <w:pPr>
                          <w:pStyle w:val="FigureCaption"/>
                        </w:pPr>
                        <w:bookmarkStart w:id="26" w:name="_Ref84435529"/>
                        <w:r>
                          <w:t xml:space="preserve">Fig. </w:t>
                        </w:r>
                        <w:bookmarkEnd w:id="26"/>
                        <w:r w:rsidR="001B2446">
                          <w:t>5</w:t>
                        </w:r>
                        <w:r>
                          <w:t>: Source and sensor fixtures are manually positioned during data collection giving 7 test patterns with rotation on all source and sensor axes.</w:t>
                        </w:r>
                      </w:p>
                    </w:txbxContent>
                  </v:textbox>
                </v:shape>
                <v:shape id="Picture 107" o:spid="_x0000_s1108" type="#_x0000_t75" alt="A picture containing different, various&#10;&#10;Description automatically generated" style="position:absolute;left:2517;top:764;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2" o:title="A picture containing different, various&#10;&#10;Description automatically generated" croptop="7396f" cropbottom="8197f" cropleft="12791f" cropright="14740f"/>
                </v:shape>
                <v:shape id="Picture 108" o:spid="_x0000_s1109" type="#_x0000_t75" alt="A picture containing different, various, several&#10;&#10;Description automatically generated" style="position:absolute;left:20647;top:1187;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3" o:title="A picture containing different, various, several&#10;&#10;Description automatically generated"/>
                </v:shape>
                <w10:wrap type="topAndBottom" anchorx="margin" anchory="margin"/>
              </v:group>
            </w:pict>
          </mc:Fallback>
        </mc:AlternateContent>
      </w:r>
      <w:r w:rsidR="00327E13" w:rsidRPr="00B679B1">
        <w:rPr>
          <w:rFonts w:cstheme="minorHAnsi"/>
        </w:rPr>
        <w:t xml:space="preserve">to significantly </w:t>
      </w:r>
      <w:r w:rsidR="006D0806">
        <w:rPr>
          <w:rFonts w:cstheme="minorHAnsi"/>
        </w:rPr>
        <w:t>worsen</w:t>
      </w:r>
      <w:r w:rsidR="006D0806" w:rsidRPr="00B679B1">
        <w:rPr>
          <w:rFonts w:cstheme="minorHAnsi"/>
        </w:rPr>
        <w:t xml:space="preserve"> </w:t>
      </w:r>
      <w:r w:rsidR="00327E13" w:rsidRPr="00B679B1">
        <w:rPr>
          <w:rFonts w:cstheme="minorHAnsi"/>
        </w:rPr>
        <w:t xml:space="preserve">the uncertainty of </w:t>
      </w:r>
      <w:r w:rsidR="00327E13">
        <w:rPr>
          <w:rFonts w:cstheme="minorHAnsi"/>
        </w:rPr>
        <w:t xml:space="preserve">some the EMT </w:t>
      </w:r>
      <w:r w:rsidR="00327E13" w:rsidRPr="00B679B1">
        <w:rPr>
          <w:rFonts w:cstheme="minorHAnsi"/>
        </w:rPr>
        <w:t>configurations</w:t>
      </w:r>
      <w:r w:rsidR="00327E13">
        <w:rPr>
          <w:rFonts w:cstheme="minorHAnsi"/>
        </w:rPr>
        <w:t xml:space="preserve"> tested here</w:t>
      </w:r>
      <w:r w:rsidR="00327E13"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00A85734" w:rsidRPr="00A85734">
        <w:rPr>
          <w:rFonts w:cstheme="minorHAnsi"/>
          <w:bCs/>
        </w:rPr>
        <w:t xml:space="preserve"> in </w:t>
      </w:r>
      <w:r w:rsidR="00A85734" w:rsidRPr="00A85734">
        <w:rPr>
          <w:rFonts w:cstheme="minorHAnsi"/>
          <w:bCs/>
        </w:rPr>
        <w:fldChar w:fldCharType="begin"/>
      </w:r>
      <w:r w:rsidR="00A85734" w:rsidRPr="00A85734">
        <w:rPr>
          <w:rFonts w:cstheme="minorHAnsi"/>
          <w:bCs/>
        </w:rPr>
        <w:instrText xml:space="preserve"> REF _Ref85733594 \h </w:instrText>
      </w:r>
      <w:r w:rsidR="00A85734">
        <w:rPr>
          <w:rFonts w:cstheme="minorHAnsi"/>
          <w:bCs/>
        </w:rPr>
        <w:instrText xml:space="preserve"> \* MERGEFORMAT </w:instrText>
      </w:r>
      <w:r w:rsidR="00A85734" w:rsidRPr="00A85734">
        <w:rPr>
          <w:rFonts w:cstheme="minorHAnsi"/>
          <w:bCs/>
        </w:rPr>
      </w:r>
      <w:r w:rsidR="00A85734" w:rsidRPr="00A85734">
        <w:rPr>
          <w:rFonts w:cstheme="minorHAnsi"/>
          <w:bCs/>
        </w:rPr>
        <w:fldChar w:fldCharType="separate"/>
      </w:r>
      <w:r w:rsidR="00A85734" w:rsidRPr="00A85734">
        <w:rPr>
          <w:bCs/>
          <w:iCs/>
        </w:rPr>
        <w:t>(</w:t>
      </w:r>
      <w:r w:rsidR="00A85734" w:rsidRPr="00A85734">
        <w:rPr>
          <w:noProof/>
        </w:rPr>
        <w:t>8</w:t>
      </w:r>
      <w:r w:rsidR="00A85734" w:rsidRPr="00A85734">
        <w:rPr>
          <w:rFonts w:cstheme="minorHAnsi"/>
          <w:bCs/>
        </w:rPr>
        <w:fldChar w:fldCharType="end"/>
      </w:r>
      <w:r w:rsidR="00A85734" w:rsidRPr="00A85734">
        <w:rPr>
          <w:rFonts w:cstheme="minorHAnsi"/>
          <w:bCs/>
        </w:rPr>
        <w:t>)</w:t>
      </w:r>
      <w:r w:rsidR="00327E13" w:rsidRPr="00A85734">
        <w:rPr>
          <w:rFonts w:cstheme="minorHAnsi"/>
          <w:bCs/>
        </w:rPr>
        <w:t xml:space="preserve"> </w:t>
      </w:r>
      <w:r w:rsidR="00A85734" w:rsidRPr="00A85734">
        <w:rPr>
          <w:rFonts w:cstheme="minorHAnsi"/>
          <w:bCs/>
        </w:rPr>
        <w:t>(</w:t>
      </w:r>
      <w:r w:rsidR="00327E13" w:rsidRPr="00B679B1">
        <w:rPr>
          <w:rFonts w:cstheme="minorHAnsi"/>
        </w:rPr>
        <w:fldChar w:fldCharType="begin"/>
      </w:r>
      <w:r w:rsidR="00327E13" w:rsidRPr="00B679B1">
        <w:rPr>
          <w:rFonts w:cstheme="minorHAnsi"/>
        </w:rPr>
        <w:instrText xml:space="preserve"> REF _Ref84519134 \h  \* MERGEFORMAT </w:instrText>
      </w:r>
      <w:r w:rsidR="00327E13" w:rsidRPr="00B679B1">
        <w:rPr>
          <w:rFonts w:cstheme="minorHAnsi"/>
        </w:rPr>
      </w:r>
      <w:r w:rsidR="00327E13" w:rsidRPr="00B679B1">
        <w:rPr>
          <w:rFonts w:cstheme="minorHAnsi"/>
        </w:rPr>
        <w:fldChar w:fldCharType="separate"/>
      </w:r>
      <w:r w:rsidR="00706E45" w:rsidRPr="00D6347D">
        <w:t xml:space="preserve">Fig. </w:t>
      </w:r>
      <w:r w:rsidR="00706E45" w:rsidRPr="00D6347D">
        <w:rPr>
          <w:noProof/>
        </w:rPr>
        <w:t>3</w:t>
      </w:r>
      <w:r w:rsidR="00327E13" w:rsidRPr="00B679B1">
        <w:rPr>
          <w:rFonts w:cstheme="minorHAnsi"/>
        </w:rPr>
        <w:fldChar w:fldCharType="end"/>
      </w:r>
      <w:r w:rsidR="00A85734">
        <w:rPr>
          <w:rFonts w:cstheme="minorHAnsi"/>
        </w:rPr>
        <w:t>)</w:t>
      </w:r>
      <w:r w:rsidR="00327E13" w:rsidRPr="00B679B1">
        <w:rPr>
          <w:rFonts w:cstheme="minorHAnsi"/>
        </w:rPr>
        <w:t xml:space="preserve"> by adding </w:t>
      </w:r>
      <w:r w:rsidR="006B1F1D">
        <w:rPr>
          <w:rFonts w:cstheme="minorHAnsi"/>
        </w:rPr>
        <w:t>the measured stage</w:t>
      </w:r>
      <w:r w:rsidR="00327E13" w:rsidRPr="00B679B1">
        <w:rPr>
          <w:rFonts w:cstheme="minorHAnsi"/>
        </w:rPr>
        <w:t xml:space="preserve"> errors</w:t>
      </w:r>
      <w:r w:rsidR="006B1F1D">
        <w:rPr>
          <w:rFonts w:cstheme="minorHAnsi"/>
        </w:rPr>
        <w:t>,</w:t>
      </w:r>
      <w:r w:rsidR="00327E13" w:rsidRPr="00B679B1">
        <w:rPr>
          <w:rFonts w:cstheme="minorHAnsi"/>
        </w:rPr>
        <w:t xml:space="preserve"> interpolated </w:t>
      </w:r>
      <w:r>
        <w:rPr>
          <w:rFonts w:cstheme="minorHAnsi"/>
        </w:rPr>
        <w:t xml:space="preserve">from </w:t>
      </w:r>
      <w:r w:rsidR="00327E13" w:rsidRPr="00B679B1">
        <w:rPr>
          <w:rFonts w:cstheme="minorHAnsi"/>
        </w:rPr>
        <w:t xml:space="preserve">lookup tables. With a fairly conservative assumption that this compensation is 75% effective, the uncertainty then becomes </w:t>
      </w:r>
      <w:r w:rsidR="00327E13" w:rsidRPr="00B679B1">
        <w:rPr>
          <w:bCs/>
          <w:szCs w:val="22"/>
        </w:rPr>
        <w:t>10</w:t>
      </w:r>
      <w:r w:rsidR="00327E13">
        <w:rPr>
          <w:bCs/>
          <w:szCs w:val="22"/>
        </w:rPr>
        <w:t>7</w:t>
      </w:r>
      <w:r w:rsidR="00327E13" w:rsidRPr="00B679B1">
        <w:rPr>
          <w:bCs/>
          <w:szCs w:val="22"/>
        </w:rPr>
        <w:t xml:space="preserve"> </w:t>
      </w:r>
      <w:r w:rsidR="00327E13" w:rsidRPr="00B679B1">
        <w:rPr>
          <w:rFonts w:cstheme="minorHAnsi"/>
        </w:rPr>
        <w:t>µm, which has little effect on the combined uncertainty (Table II).</w:t>
      </w:r>
    </w:p>
    <w:p w14:paraId="2A2DF44F" w14:textId="3AA0B193" w:rsidR="005964CE" w:rsidRDefault="005B7484" w:rsidP="005964CE">
      <w:pPr>
        <w:pStyle w:val="Text"/>
      </w:pPr>
      <w:r w:rsidRPr="00D97A6D">
        <w:rPr>
          <w:noProof/>
          <w:color w:val="FF0000"/>
          <w:highlight w:val="yellow"/>
        </w:rPr>
        <mc:AlternateContent>
          <mc:Choice Requires="wpc">
            <w:drawing>
              <wp:anchor distT="0" distB="0" distL="114300" distR="114300" simplePos="0" relativeHeight="251702272" behindDoc="0" locked="0" layoutInCell="1" allowOverlap="0" wp14:anchorId="2563F75B" wp14:editId="28FB9381">
                <wp:simplePos x="0" y="0"/>
                <wp:positionH relativeFrom="margin">
                  <wp:align>right</wp:align>
                </wp:positionH>
                <wp:positionV relativeFrom="margin">
                  <wp:align>bottom</wp:align>
                </wp:positionV>
                <wp:extent cx="3200928" cy="3081528"/>
                <wp:effectExtent l="0" t="0" r="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F0C39C" w14:textId="2B6D062F" w:rsidR="00C94FE1" w:rsidRDefault="00C94FE1" w:rsidP="002477BE">
                              <w:pPr>
                                <w:pStyle w:val="FigureCaption"/>
                              </w:pPr>
                              <w:r>
                                <w:t xml:space="preserve">Fig. </w:t>
                              </w:r>
                              <w:r w:rsidR="001B2446">
                                <w:t>6</w:t>
                              </w:r>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4"/>
                          <a:stretch>
                            <a:fillRect/>
                          </a:stretch>
                        </pic:blipFill>
                        <pic:spPr>
                          <a:xfrm>
                            <a:off x="12878" y="0"/>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63F75B" id="_x0000_s1110" editas="canvas" style="position:absolute;left:0;text-align:left;margin-left:200.85pt;margin-top:0;width:252.05pt;height:242.65pt;z-index:251702272;mso-position-horizontal:right;mso-position-horizontal-relative:margin;mso-position-vertical:bottom;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yK1CN6gcAAFo3AAAOAAAAZHJzL2Uyb0RvYy54bWzsW21z2zYS/t6Z&#10;+w8cfm9EUnzVRO74nHPbmbTJ2Ln2M0SCFqckwYKQJffX37MAScmyJCupk/PcsTN1QBIvC+zusw8W&#10;0NsfNlVp3XPZFqKe2+4bx7Z4nYqsqO/m9r8/XX8f21arWJ2xUtR8bj/w1v7h4h/fvV03M+6JpSgz&#10;Li10UrezdTO3l0o1s8mkTZe8Yu0b0fAaH3MhK6bwKO8mmWRr9F6VE89xwslayKyRIuVti7fvzEf7&#10;Qvef5zxVH/K85coq5zZkU/qv1H8X9Hdy8ZbN7iRrlkXaicG+QIqKFTUGHbp6xxSzVrJ40lVVpFK0&#10;IldvUlFNRJ4XKddzwGxcZ282V6y+Z62eTIrV6QVE6QX7XdyR3LW4LsoSqzFB7zN6R/+uoR+Ol+sG&#10;2mmbQU/t3xv/dskarqfVztJf7z9Kq8jmduTaVs0qGMknvlHWP8XGSlxSEI2OarcNKqoN3sPQ9GK3&#10;zXuR/tFatbhasvqOX0op1kvOMsinW2IyQ1PTT0udLNa/iAzjsJUSuqNNLitaBejDQu8wlIe57flx&#10;4sSJMRGSKMWnqYt3ASqkqOEnXhLGVGHCZn0fjWzVj1xUFhXmtoQJ6jHY/ftWmap9FRqyFWWR0drr&#10;B3m3uCqldc9grtf6v673R9XK+rHK2Ize6MnS/MxM1Wax0evqB/0iLkT2gOlLYdwAbovCUsi/bGsN&#10;F5jb7Z8rJrltlT/XWELyl74g+8KiL7A6RdO5rWzLFK+U8atVI4u7JXo2SqrFJZY5L/TcSR9Gik5e&#10;WNXF26ZIZ/i/My+UnpjX8ziAVmpFshssqc7qo2Lyj1XzPVyxYapYFGWhHjSsQGMkVH3/sUhpQelh&#10;x1K93lLxmUa1Io/WuK9FbaB+nnN5w0v0fM9veFv8BZNztC2g4p7ltg3spLfa3X6wTvT4SJJFWTS9&#10;yVC5mzOW/3n4NJDzTqSritfKYKjUQoq6XRZNa1tyxqsFz2C7P2fajWClSnKVLsnsctjqDYQ1pjx8&#10;0FJuBSOZjS1uPaPzLteLI0QF+E8Hv1vfiuIpfSLf8lAKfO19L+VcFFP44F4sTbEAxkbLVQVEMG6H&#10;qOJ0guH1ByCC9sa4fw1pdHSinrTjn+Oa2+XQ64THbwWq095USWcAyZLPrBuxqjOeWVdC1gjdVjTt&#10;EaKDWeiWPPWIAr0g9BxAM6kwdBw/0c3ZbNBjEIdxp0Y38eLkOS2SOCSe9o2zcPLbqfKRdgfFG5s4&#10;ZkJR0JnQKVvBtwOo3aqHkpOblfUNz4HfiDmeXpcTY7dLlnEjEo2srffJ0LrDrQN3fXeB9PB6Ghc3&#10;Dp9TU64Z1SCYAbMjgpnGQws9sqjV0LgqaiEPzayEU3Yjm/p9aDNLQ4a5jW1hb7l7sa1t0usCAfg9&#10;a9VHJsHpEM0o4H3An7wU67ktupJtUQg89J7qf3mArFfVlUAch6NAGl2EDFKVfTGXovod9PWSRsGn&#10;PqKmSvYPfUwFAU755aWuZqLV+/qWaKDRHxGKT5vfmWw61qHgi7+Knmex2Z5TmbqkkjOiMy341yd/&#10;fo9T11BOumRSzYBPdQ1YENKK/F7P5yGU57tujCgNhIqD2ANhg0VtEQrf4hgrToGmKxuLO0LiyGBA&#10;MaUaJDoFVQOXJi+2YGlJ4AXG0h+RvcNOR3LuxqPPAZPeQ8E0qZs7iG1JhkgeTgEMh5xtF8JapoYo&#10;6A7DwnjKZskMvPhH4YXG0uHQeLyWYI+Rjthmn4Ft/w0gS1zfhzsYtu8HkUdApYl+98Ww/u7LCGzZ&#10;od16j7aElzt7haAHtlslGW2MLL1N3QW3YYOGZlf1Rwks2qdfVg6e/1OP9x2T9qZJ5BGOERFLwsTf&#10;I2Ju6Mcuwo+BubjbzIIZHIE5kHkt4YByJrrsBQ/a3GqQ0rvQr8aP2EyxovxXnVnqocHOSclC01dC&#10;8hfiTn1P4CQ0oY7oGNJ1Ei1Nw+PE6AxW9QXESG2eJUYGPEi8Lmp/o21GPFj5iW0GKkGyzj1ukajo&#10;no5tM9w4cR3wAgrSvhtOzTZlG8WnQewSbOntYuREYU98j5i3HPcZQ3ZojMXnxOLtPiPqTffc8Dzu&#10;GzoE+rpJ4zjqw+sp4Bm0d97uwU9iNzEpKhfbh8DXu8yjwBO4I/AcSIa9UJCmyNz+/yY49PECudII&#10;PDgpeD0JC8IHc1p1AnhQ6bMYTxxNPSRsic6HCcg9tR5hZ0hKDDmJJ8nNnV3ICDsvkVfVKfsRdnRO&#10;9VXBTnIO7AzaO4vv4Ejb9aNQ447nRZ6nDzMP4w7Oc3xH7+PgZ+M+a8Sdlz3PMYn6EXdeHe64OD7o&#10;+M7RPCbV2dKdz0lkumHke4FhPmBAKD9mPhqV8FknMiM/CJ65dDMmMnFFozvhHROZ8jPS9a4z3EI7&#10;weup1tbSn09lhp7n4ghTZzJjuhGxdx65l8kcEwr6no7O848RdvDkF7kxEQyWOyYUXlVCwXWGW4Un&#10;kUeTc2JI53H7KZ2bdLlMLw5DX9+kOEzuvcgZoWeEnu409MUvawWD6Y7Q88qgZ7gleoLc714SPULu&#10;KVPS3U0IfRybGEYfO35odL+FHS9woxCHxprRO0nkj4xeXzPu72OBXepE5ng14fyfyxy+gOMiXfX8&#10;znX3asIR49ZXcH57cgUnjAdq7yZRNN3burpxhONBc0fBjUOEYqPaI7mzcef6P7hzxWUc/fst7dPd&#10;j83oF2K7zyjv/iTu4j8AAAD//wMAUEsDBAoAAAAAAAAAIQBlFw500qEjANKhIwAUAAAAZHJzL21l&#10;ZGlhL2ltYWdlMS5qcGf/2P/hBG1FeGlmAABJSSoACAAAAA0AAAEDAAEAAADADwAAAQEDAAEAAADQ&#10;CwAADwECAAcAAACqAAAAEAECAAkAAACxAAAAEgEDAAEAAAABAAAAGgEFAAEAAAC6AAAAGwEFAAEA&#10;AADCAAAAKAEDAAEAAAACAAAAMQECABUAAADKAAAAMgECABQAAADfAAAAEwIDAAEAAAABAAAAaYcE&#10;AAEAAADzAAAAJYgEAAEAAACEAwAAAAAAAEdvb2dsZQBQaXhlbCAzYQBIAAAAAQAAAEgAAAABAAAA&#10;SERSKyAxLjAuMzc3Njk1OTc3emQAMjAyMTowOToxNiAxNjo0MDo0MwAoAJqCBQABAAAA2QIAAJ2C&#10;BQABAAAA4QIAACKIAwABAAAAAgAAACeIAwABAAAAOgAAAACQBwAEAAAAMDIzMQOQAgAUAAAA6QIA&#10;AASQAgAUAAAA/QIAABCQAgAHAAAAEQMAABGQAgAHAAAAGAMAABKQAgAHAAAAHwMAAAGRBwAEAAAA&#10;AQIDAAGSCgABAAAAJgMAAAKSBQABAAAALgMAAAOSCgABAAAANgMAAASSCgABAAAAPgMAAAWSBQAB&#10;AAAARgMAAAaSBQABAAAATgMAAAeSAwABAAAAAgAAAAmSAwABAAAACQAAAAqSBQABAAAAVgMAAJCS&#10;AgAEAAAAMjM5AJGSAgAEAAAAMjM5AJKSAgAEAAAAMjM5AACgBwAEAAAAMDEwMAGgAwABAAAAAQAA&#10;AAKgAwABAAAAwA8AAAOgAwABAAAA0AsAAAWgBAABAAAAZgMAABeiAwABAAAAAgAAAAGjBwABAAAA&#10;AQAAAAGkAwABAAAAAQAAAAKkAwABAAAAAAAAAAOkAwABAAAAAAAAAASkBQABAAAAXgMAAAWkAwAB&#10;AAAAGwAAAAakAwABAAAAAAAAAAikAwABAAAAAAAAAAmkAwABAAAAAAAAAAqkAwABAAAAAAAAAAyk&#10;AwABAAAAAQAAAAAAAABTggAAQEIPALQAAABkAAAAMjAyMTowOToxNiAxNjo0MDo0MwAyMDIxOjA5&#10;OjE2IDE2OjQwOjQzAC0wNDowMAAtMDQ6MDAALTA0OjAwAOsBAABkAAAAqgAAAGQAAADvAAAAZAAA&#10;AAAAAAAGAAAAqgAAAGQAAACCAwAA6AMAAFgRAADoAwAAyAAAAGQAAAACAAEAAgAEAAAAUjk4AAIA&#10;BwAEAAAAMDEwMAAAAAAKAAEAAgACAAAATgAAAAIABQADAAAAAgQAAAMAAgACAAAAVwAAAAQABQAD&#10;AAAAGgQAAAUAAQABAAAAAAAAAAYABQABAAAAMgQAAAcABQADAAAAOgQAABAAAgACAAAATQAAABEA&#10;BQABAAAAUgQAAB0AAgALAAAAWgQAAAAAAAAoAAAAAQAAABoAAAABAAAA8Q0AAGQAAABPAAAAAQAA&#10;ADgAAAABAAAAMBEAAGQAAAALWgAAZAAAABQAAAABAAAAJwAAAAEAAAArAAAAAQAAAC0AAAABAAAA&#10;MjAyMTowOToxNgD/4QFhaHR0cDovL25zLmFkb2JlLmNvbS94YXAvMS4wLwA8eDp4bXBtZXRhIHht&#10;bG5zOng9ImFkb2JlOm5zOm1ldGEvIiB4OnhtcHRrPSJBZG9iZSBYTVAgQ29yZSA1LjEuMC1qYzAw&#10;MyI+CiAgPHJkZjpSREYgeG1sbnM6cmRmPSJodHRwOi8vd3d3LnczLm9yZy8xOTk5LzAyLzIyLXJk&#10;Zi1zeW50YXgtbnMjIj4KICAgIDxyZGY6RGVzY3JpcHRpb24gcmRmOmFib3V0PSIiCiAgICAgICAg&#10;eG1sbnM6eG1wTm90ZT0iaHR0cDovL25zLmFkb2JlLmNvbS94bXAvbm90ZS8iCiAgICAgIHhtcE5v&#10;dGU6SGFzRXh0ZW5kZWRYTVA9IjUwQzY0OTI1MzBEODRFMTlCQTY1QTgzNjQ1N0Y3RDhCIi8+CiAg&#10;PC9yZGY6UkRGPgo8L3g6eG1wbWV0YT4K/+FpIWh0dHA6Ly9ucy5hZG9iZS5jb20veG1wL2V4dGVu&#10;c2lvbi8ANTBDNjQ5MjUzMEQ4NEUxOUJBNjVBODM2NDU3RjdEOEIAAGjUAAAAADx4OnhtcG1ldGEg&#10;eG1sbnM6eD0iYWRvYmU6bnM6bWV0YS8iIHg6eG1wdGs9IkFkb2JlIFhNUCBDb3JlIDUuMS4wLWpj&#10;MDAzIj4KICA8cmRmOlJERiB4bWxuczpyZGY9Imh0dHA6Ly93d3cudzMub3JnLzE5OTkvMDIvMjIt&#10;cmRmLXN5bnRheC1ucyMiPgogICAgPHJkZjpEZXNjcmlwdGlvbiByZGY6YWJvdXQ9IiIKICAgICAg&#10;ICB4bWxuczpHQ2FtZXJhPSJodHRwOi8vbnMuZ29vZ2xlLmNvbS9waG90b3MvMS4wL2NhbWVyYS8i&#10;CiAgICAgIEdDYW1lcmE6aGRycF9tYWtlcm5vdGU9IlNFUlNVQUx2WkRWdFhuQWVMT3JqVEZmVXFW&#10;aFZ5aVJwUlpBc3ZWUHY3cWxHT0FtSDFqVHo1aWJWb1NZbVEwLytsSnJmU2V5R0E5ZG9oNm5hNUJX&#10;NW1TU2dUVjEyb29PZkxyL3hTcC9nY1dZN1phbzhIUjQyRWZxVG9temxtcEgyRFg1ZFNqVWc2cXRB&#10;b0R2Mm5XR0VpalI4QmViNUlhZVRYTnAycGpyTHZEWGhqOENSdVY3QURKRUl0SUZVVjFxVnpMWkNJ&#10;OWpvRTd1aHBxZklVWUdUWFAxcXpLSlYzaVM3bGVDcXRrUXJNUDlmb09pUjRUYmxUM1BYL1V0c1ZG&#10;QlVtOGRUcTQrUWNzSlVndzEvSEpwR0NpcVpwaDFlSjFHOFVrZ3ZkYlpmbjBGSTRSVlF4dm10dG8z&#10;eEYvcFBRTHJ4ODcxUFBGN1N5bU4zdTBWTHNTaDFLZmNPNEFRWUNRbEZtTUtlNDdwNjVlNlZwa1lh&#10;a1V5SlJ4OEZLWGdrRVQ4amZaY243eWRFQlJtUldqODJXbWpzTm1QSkZCdHJ5Q2JmUGdpQVU1THBN&#10;d2VSeGdjeiswbExnazRoRG1mTkd2TkJJd2VPL3FaRW1zL21zSXVMbU1JeVBLRDN5UFBsamU1Qjg4&#10;SURkZWJCeHB2TzRHZGtPZE9obXEyb3cvc1ZRaER1UXFVUkpPMWhBdXlRR1hRREpCV0R0WkFBZ2Rw&#10;SVpOMUVSNFdxUHpCN0RoaklYWWFFSTAvcFFQOFZaUisrUFhyR1hyaFZ3NGFkd1o4ZVAyZjJVQTBx&#10;dUJiOURyM1lFWGE4YWtCUFVLZkljZmYwTTliVGRVRk56VWpzNlVxYjRVcmFhalZhRFpGRERuWCs5&#10;STd3cUNoR1drUGNYa3QyUDVCZGpnVXY1UGIzN0N1TGk0eHg0YmQxRDltcjM0d3owczNnMi9obEJo&#10;VEMrL0dlL2l5OXloYUU4a29aaGtXTzA2NzRkUC9HdEQrYmpqV2tscjcyaitJekdoOE5NQTZMMEtK&#10;M3lHYkdiMTN0SFB0NW04MFZGOGJXTDY5c3MwUENQTmREdEJVZ3YrNWI3N2NXTmNZZFp5MG9hQVVu&#10;WlMzekx1Qlp4UFJReUtuSm9iZGR0ZklYY04xM1lQODQzcVJtNVY0Nk81QkVxRlkvRDVYNEgyYVVh&#10;dTluZVNQVy9KMzNEbWh5OWVmbXNzaEtXbUt6ZUVORjIwekpGM0JmUnRiZE8zeDFOajNTRFhBWlBE&#10;V0FzOXFPZkcvbUJtTlJLR0RIWHpqa2pabDlnNVRQREk5ZGdIdjFuQU1yaXZnSlFra2taSUdJSVg3&#10;Y1J2RzlZYXNRQWJGN1FXaHJRVGVXSFgwa05FRnpGVjVNQll0dTJxaloxU1pYL3lwb1RBZG1PV2hV&#10;ODlDcXl6MDRmRnhrcVVRdzZtN25hQURiWi9MRTF2Nitqc3pvcUJ0eWdXKytDNEtVWDd1OWU0eHBu&#10;eHFhc2hIbWRSYWhtNjdhZC9iU1B4OEJhdkh0YkJCdXBHU2RmU2NDVUt3RnJyWmR3M0RKdXVNdnR4&#10;WVBVRXl0OElFeDBaOHpTRC84U2xETGU4ckFDNktpVE9Pc2RJUGg5VkxRaXNvbncxcnZlQmgzd2Y2&#10;N2lXOVVubXJ6VytYMmxTVm1QNFkxUXZCNUFlVVZVRDlqY1NnWDJDeXlIYVU2RFJEUTAvbmxJb0pM&#10;VlJQRWUzQW5rVzdyZllZRmh1QzNYTC9Yd3JlMnk1ZkliWTFCcThYUVNza2JsQlN5TTMzanpNR2VT&#10;QWtRZkxoMHBuU1g4d3dDcnMwVVhCMHNLY0owcFRqZlpPWi85cllGd0FselY1VDBLMXJ6clI4SmtD&#10;TlNmaWVYdTBVMmh5NUtpQ3RLWUxJV3dJdnRFajZPKzlDYzlQWm5McEdkalk4bHFPZUFNN09KSFFw&#10;Rm05c1NhTlg5ZHNhcG8raHp2TEdhUkR6Sk5OT2RpQ3N0eTJCQXNPQko5Z0pUcm1YWFNWeUNYQmtW&#10;V2ZNOVRvbXlPekNDS1VzK3dkdk5vRjJaa1BhNVdMSmtmWk9UVk5aZXVkWkZZd2tSR2c0OTdWWU1O&#10;UzdRYkdhTmpYUzcxZUFSOW5hTXR5Yk9RaEJDVzFweTZtY2RHcVVhMkZXbzZ5ZTYybDRsd3k0VkRv&#10;WHNHU3Q5U1ZoeFJjSTFYQUdZSkc0YTRZWkRSb2VrL0tOR09hbTExaDhjd1ZLa3NSVW5MeXkyUVZa&#10;ejQyUWhLSE9WYWJ1Q2lGWWlaNkZlcG92WWpKQmtwcWlTbFMxTXlRbUVTNVp4S0RldTlPOG56MzB5&#10;RmhmSG1Vc0tGbFhUajJTVTZ4NjZFMXhnUnptaFVHcVVPcEpmcVA3VW14WDZkcHBMZ2pZZFM2L1hB&#10;UmRnVGs4cE5PblBHOG5wN05rZ1FJV1g2b2l2Yk55cW93YjljK09ZU2h4LzJXRk9udE92NnB5ZlJv&#10;TkJCdWRNMzdNYnRKVEZOMHczM2taSXdoaFhqUzEvcUlvaDM3V2kvZEFWNmNGc1dCNUwxZXdNVWVx&#10;ZGcwMTRUeE9vQ3BsVFlJRjhHdGhSUi8wMUdiT3oyYldadGpydUZJSER2Ym1RZkltaWFRRXJtMXhp&#10;OE5NdlprRjBVMSt0RjhlaE9la25xakpLejBUdDFSU3g1Yk4xMklYRkp2MEx4SUNrNUVmb3NSM1h5&#10;Y2ZmRXB0TCtKckU3YmdETW5MS1lENDdiZE9QZEZZUnk4dkZmSG9RS05zbHliK2wrc3J3dnRlcHFQ&#10;V25BYm5zTEJLTzJGckhJQ3IyU0pESDVpczNTczI0alI2S3BlaVFmV1lEMVZ3N1VSaERJcHM1SHc5&#10;T0F3TXo5WGZYMFlJakVaRUx4VWNBSUFodWZNZ05xYlRpNGpJY1hJNHNKNHJFMVh0R2wzMkpTZkxX&#10;ZDlqNVRZb1pBekpyenIyY2kraTE2bUw5dEFUNm9RRVcreW16Q01GMUJzYmsxL1pwdmhMN2w5NWhB&#10;bUhjRlFrUE9tek80a3lpMUtMN0hpL3NQbXhYQUZVYW5ZV1VJMlRRTDFRZHc5cnoyMkRUa3l3YmJu&#10;V0lVN0p6bWdMaW5PUUF6RDJTaFRaUXpncnNYWEc5MUNFRWVaSWpiQnBsMjI3QUNPQmNZY3RmZzdj&#10;ZktWSGh2ZnpTQVE3MWN1M2VzYnAyOFIxeTNYK2pveUNGdjBHemRlaFZlTjFXZFlOKzZzeHFXeVdz&#10;WldPalIyOFlhQWRIVnVFWHYwbU1yYmRNUmhpR01uenBKdDhzQ3crN0p5eXZ4SnlYMDZtSWNvRTNr&#10;dUlVNG9vak42TGFIb2Z3QUhQTzRnMHNrcU9hWmRXc3ZEN0xoL0ZWdm5jM2dhQUMxZHF0bEtGKzJz&#10;Vkp5U3U3M1U1MzlleUpXWENlZWxlMys1bDEzM0NYRTkwdVB5QXZ6QnNDTDJ3Q2ZubFkyeW9Damhq&#10;MUZNRFVVVzRPMEtnOWlkU09GaW5JWHhzb3c5T2ROOXhLNGprTExWUXdkVXFRSzJDYis3L2YvdWk3&#10;dHN4Wmlud3hYb3ZjVWlUN0V4L0prUkVIQ0s3VWZ6ZUl5MEVmeWJtSjFHMzJTRGd4S3B3WnFDaTFL&#10;SnJiRjFYRGUrcXRGczFqZVRLU1orSFo0SHJHUWlRdXVub1JPSDZNZldJcG9CNHhQM0lCd2NGeUEw&#10;WlVxOVNzbG4vbTJLMjdocS9wUGlDQ1VzbHdod1loM3llRTZudzl0R2lnVXd4K2NNcXBKSjFoRWQ2&#10;enBETzlSZEdlU01OcVR1WnhSV1JKRDA1OXB2M0Q0MFBQaTlIMkdHeWh4SE9tOGtUYzFBMUxMM3Mz&#10;MWZTMWlwZlJ6YUlJdEllWGFGUDV5TzVzQXcvYnpnOHR4WnBZRUJPcEJ3eXluSEpkVzUzT2ZSMXUz&#10;Z2k0cXRSVnlBSU5FSlFRb1ZuS0djTU5UMytwTXlkdlNaQlVnc1lVRXQ1WWNWaE9ZRE13QW40em5E&#10;K2dST21BTjZjMW8vaTZkTzRMWmtqdWdYa3VTU2VOSXFmdG5Ya2s3QmFTSjJyRUd1MUxkK0Z0blhU&#10;TWp0bUY0THdCTERSUWRqamh5d2tCMllpMlZoWWZnbW5DQmJqVU43cWVRd2w4TzVUSEorejR0alo3&#10;aUtCNmk5bEx2ckNNRG1POWIyN0hUU1pVL3g0OU5oRDNFeTRtM2twL2dRNW9CUVJGaDAyNXkybDho&#10;N2Ftek9USEZQeGNOSXRLR1BWeTZaM1Z0aHBWeGVNeVRBeXFzNFUvT3BDUlVoa3p3SlhYcnk0OFEv&#10;aTM3cGJod3NsQ1hWNWlyMFEyMGVRdzl3bm04TUsycTNaTU5saUJRRUlva2w4a01mRW11Zm1mZ0Zv&#10;QU1CTE5rTDJBK0pNUVpsVDA0L2Nac2VtOEE5OGV1TlhJa2tVbm05akRJempJUGI5QUlBTzdva2U1&#10;UEdPRStYc3UwWFpkQlZFRVFlTWFHTjdIdlI2SVB0N0xidW1aeGZ4VTl1ODBLNWZLREdrb0ZlYTJY&#10;MGpvb09lMXc3M0FkY0x4ODlWditaTkFRRzhrSys0NkJ5V3hOUVp2cWl2SThFSys2RnBVUVkyMDRQ&#10;Q2FsNTBQZVJva25qQVlOS2Y0bkVWK2oremtxazN3M0NSc1cwVzNLRVJKUVNETXRDc01XQUQ1OU54&#10;Q3JZTFhsUDQyMUROWHVTMGJocnFQZ0kyN0dHUjdSNC9NTG5hdkRmUldsL0RtaktTcVRSZHFKeXNa&#10;NU5vdGR1QjlQSmpvN1NyNkdJc2EzZisySkJOU3ozVllCaGsvbkt5SFhmdFVqWVNlUU9pMEhBcGR4&#10;elV4VWtCeDZOQy9YeUVjV3g5UEo5ZVpxeU4wdi9FMG1lVEc4YXp6K2pJaFY0ck5Qc2RTeW14bXJj&#10;Ump5R0x1T2RaZUxiUm16aGxIcjZ1cTNjYnRXeVBwWFZjWG0rd0lIWjRvU3d6ZnFxekx5MUdlczY1&#10;Vk5mY01Jc3VCazE2Q3FZeEtrQjl0QUJpQ0pzLzFVeHhOK1FiWFR0VW4rZTVoeWNUbk5BQVpvVFdq&#10;WlRZUDR5ZFZ2ZGRndlpsK0xwYWNmQ0xxUHZHNWhqUXdmVnFydGJ0YUFVM08zdEtIK3dvZ0IvVkRI&#10;NWl4U3hhRFRKT0M3Q2YxOEd2MjZMZENUcDFzMDk2OU1STXp6UldqdEJIT2YrUkVvVzJVZi9ENzF0&#10;SDNkVXF1dUs0KzVhelcxd0dTMjM2NnhENERvbjFhbU5WTWpaSUF3R0E2cURXd01EWXdRNm5FS1hJ&#10;WDdLeXhvamZIaGV3bkVzdThBQ0FsNlhRc2xOaXZweG8reHBrV2hDS2lVcmlHQ3pNSTBjbHBHM3ht&#10;RURKb3k0OWR0Tjh0YWRNS0lmNllET2REZFZ5aUtvS2lzTGt2N3R2OUczanRGNTY5UzJjdzV3cHZm&#10;L3p5Y1VYUkV3MTNXak9TSHZOR1BXNmh4ZnFTSWJFOWNhTW1JN0s5SVdIdmhaaGtDaFFsdHZGeFZo&#10;LzFWWkFQUm8walZPN2M2azdwdmxDbStmRkZPanpDTS9KcmIwdHFpYjQwQkNYckp1NjYwaXBhVHZ5&#10;SFBqZ2JWcWxTQXhNRTBWSHJDZ2JlUG8vZkNHQTVwU3R4V282TkhRc2NXMXFHc2dkRk9IeHFUY2NH&#10;bFRTMlFvMlpIeGFTdEVwYytWVHM3ai9LWk5peDlOc2dUZjA1cU9rVVVTYUdzdWs4U3RZVmkvbCtO&#10;eC9jL1p6S3duYzFmd2QrWWdEMEZoWGg5WXN3ajg4L3FzTTMzNjdSai9BQ3FIMWFmdXdRZkxMN2JY&#10;L1dqZS9rblYyUTZWMVhJcVErbURnd21zTnhxTU9GaFhLZnd2TGFQS0lPUTNXSCs5aEE0Y1pKT2xO&#10;YzNFcnNDT2lkZjJsU1kyc056ck9nVTdtR0lHcFVBY05oYTVwNjRuVnpxVXlXSWNJa00wMitsdkE3&#10;bjFwSzMrWitoS0pJOTlVMXBuTzM5T2srbkpPZk1WUXNUQzNRVFk5OFdyc09rYmRlZUtJVzM1c1NI&#10;NDFweGt2bjFyVjkxd3FSWDJ1ci90c2RDcmtUMC93ZlRIblFlZkJLNmt1TGQxYkVBN3ZUZ3dEcXVa&#10;eWpYQ1Y5OVVQM1VYMkxGeHQ5YnlIQ05QaE0zZDI1bjNraFE5aVVTMDJmTllaNmFRNzQ3VnVWNElH&#10;UXBQVVY1dmpBc3J6eHdybndUV3dtNzNVdG93M0JQN2RDWmxDUnY2K0cxT0hiS2FWSW1GSHR3NUov&#10;dFMyMEV3SXJ2bCtTdnRJcnpIdnorcFU4RityRDFuYnJGQUY2M28vYldJbk1lc2EzQjdvRnVEQUZE&#10;TTFSR2d6czZsZDYyZEVGTHNuOGlvSkJHU0ZZSllQNlVoZVdZV3BURTB6TTRESUEwVG8yZnA0dHY1&#10;Z1hYakVrUzE4Wm9WYitDL1p1S1J5bldqSDkxTVRrR1ZTNWJ6ODNYTzljVW40ZGo1Q1ZOZmdFTk9H&#10;Q2RSL3VaUDJrVlJ2ZFR6cyt5cXBUclVsdkFOYUREZkd4UGlnR1RTNnRMU0xJNnJQOFM5eEFtdTQr&#10;RXZJMm5ZTmRxWWc2Um0yYkFHYjlsNzJPejVrVk1XWm1Cb2M5aFJyNDZ1T0UzSmVnQno2ZHV6MmQ4&#10;RmxQOTVoVTE5ZmxyWmFmdFgvalJBWC9mdGhSQ2RWQnNmTm5rVEVTR0FraDM3emdkQVY5WVJYaEI5&#10;RTB3c2ErNVpqR3FxTDF2UmJVQklsQW1IY3JRbUpKL2pENDUzVmNwUEE4TGtKb0FvVTBlaVpkUSsx&#10;QmFxMCsvMCtvME83ckxRYmhIT0F2UGNjbkV2K0ZwakZRZHFYbk1lQjAvR2doMXNRMy80eEViK2Zi&#10;dm1rcnJjMTl4QTR6RW9ZZlBqMGI2NlluMFVnck8rS3o4OUlJOUFPcERZdWhHM080aUczTURVSEc4&#10;UzZ4L0JWMEN2RDBJOC9KVENtNmIxMVNuZlQrcmtmNFUvdTVNYVplRXRZLzFnY3NuV084MmM2YWpm&#10;UXJwOFlpczBNdWVIZWpzdnErR295TS92Q2o0eHg1U1pONkF3L3IrNHhScm9NMjJVSHBnQ2t0Mmdn&#10;Q29ST09BZ0hoYXNySkh6b2xGSG55ZlRtQlU2V0g3UTZvTjM0a09FK3B2clZUSmpnc3UzRktFSDNN&#10;aEdFRjFleXNWVjZpMWpFcEJ6Wmo4SjA2WCt5OWRmV2htTkc4Zmszc1h4K295azV3MGcrWUZLaHBO&#10;KzBQcFRrVXBNNlJiVVQxbkxFa2VGNHY1NGMxY3o2V0ZOUzVxbjBBNXFybG5LZnp3MVMxMHVBY0pO&#10;eTNlR3djNm0xR3N3Y2Y5V2RrcUY4REpCTmJsMjhDSjVqaU9kQTFWMHBYQ1lva3FDT3RYd3ZQNmF2&#10;TDhJVG9HamlTcElMaHpyajA1ZHFpa2hXWk1PclhDcVJacSt4Wm5QbVZKcFI5SXRINmp3Ym1ta2N4&#10;Q3JNekdaVnI2aUx1ZENJUU0wUVNtdlBDTjlvNmtpS3g3ZkMwaFFpdXlFRVdKZTAxM3hMVG9mRDF1&#10;YmdsZHcxM05IQ0FLdm5ueFF1anErNG1Da1Q0dnRIcjk2aGF0N1FLOW1RUER2bnBJeHFRUGthTW1L&#10;VzQ1R09OYm42VkhXQTZxdkp2eHdUTnhmamMvd1EyQmdub3F6MDlhRUdIMlZHUmxEeHUwTUdxYzF3&#10;UVBoa2tqQmhhUEFLWGJwL3JYSkhXZjNxZDJWMG0xcE9kTXNsejFsU0lWR0N5eWhsRnRnM0dUS2g5&#10;QXg4SXdaRGpNRzN6VzA5aXZJSE9BNE43MkdZNzBKUnRKeXhPZWZOcTdLN255dW1sdC92UFZkOVcw&#10;amx6TVdETktxcXNyaUpCMVhpU1drZUc3ejVoVmd1Z1h6ckJCTXV4TzdFbks3aDJaMzgrenRNMG55&#10;aUlkajhTZ0VmNmhDNlBiRDl0WkVJRjA1NUJ3VjhQenZtSmRDM1lYQUhaZDF1TU0ydlFad2JOWjMx&#10;c0ZZTWd3d1hLR3pDK2wvOXQ2NDIzSzhNTjJmUHM5OEpmNHQ1Ui9iT0R5dmtIbHVIRnVyMlVJbXNH&#10;R0dhOUg3NWE3dTg2SU5uSU9BelpGMnU0UUZMT0RPL24reDBWQWVjRFEzMFVXdVJWQldTUUx0ZFN1&#10;MmR6QWN0N2hIS2dZUzlkVTNPSDd5R0pQTW1sZ29vUjBaMVZSVnkreWtjQ3NMUHYreFhVWlM2b2l4&#10;a1lrTnUrYW9ua2ZNYkg0K3VQcWNnWVhOazlJK2t3VUxLS2xhRWJaT0tSSmRsemg3Rk9EbzNobms1&#10;Q2I2U09kTFlnNmQzcUZheDZDaWgzYlFOMU04NGZJaVg2RjhzamJPTWY0TzB0OTg5OEI4NEg3czZr&#10;UTVhcENad3FNaXJ0UEdKeDNoUmFzQ0NtQlVaTFZSbzAya3VkRUR6V1UvTlhwUjlmWUFSVDJSMHRo&#10;NlRSenpKVGRhRkFycVlLdTlJSEM3RzVSQTR6U3dOMkdqckUzM01qNkVHUDlzOUlUc05WTnpiQ0JE&#10;Z1R1ZkhNb25TVjNLMjZLOFhTVEF6b3c3TGhJdHBtZ0hLUzVvbEtsenc2OVRMSkJmb05hanYzK1Js&#10;VXVjcEUrQndVVDJhYjI4dHF1VjZlb3ZUMkpUSnd4TWdvMGd1dkNGeXdNVVJ2TU1pakRtRy91QWFT&#10;dm9oaSthTmkybll3U25rUmV2dUt6eDE3OTF2bjhUQWh2aUMzcktsM1JLQzFkS1l1ZFREN0VrbzFP&#10;RHZUUEFQeWJnOHhLMXBjcUhUdVI1SGJBVU5rUCtHR3RSMC8rWk1ETWFSL1o2R0hmenFndnNTWlV0&#10;Nm1iNWRDdTk1YlBRZlQ5QXBjeVc3THRpWFYvcng0ZFFFRUF5a2RBdHRIeWxnait2azYrYW02b1dW&#10;NEpPQjk3SnRYNjZkeVNhekRjTEhEZ2lIaXZ6SzRDa0paU0phUit1UDcxMGZsam1IcWRHdHlQWkI3&#10;bE9OOXJLVWRxWFRaY0psazNDRitpUHFWbER4Q251VmszQ3FLQXV2MExVQU1UdE5wMC8vQ1VyY3Rz&#10;bElsNEw5WU03ODE0aW5VNmtDOFp0WUxrZk1YRm9kV29PN0lRZmM2OVJ1STYyUHREMHM5bnlYRE10&#10;STVhVnl5SytjOHNCZWJaYTdvZEZESEhxbDRnWjU3czRxSTRYUHAyUlNTelB6eUFHS2Q0NHFJajgy&#10;V21ob2JVUE9jOXBLYVA4WEpaVnZXUmViTWJGWkgveTc5WGVnekkwYmYzeHI1S2VrRVUwaGNIV1FQ&#10;RkhHRmJaSmNQZDRRUTNsRWZEY2EwanRpc040SXJYS2R6VjVIOEhqeld0S2NBNG9LcWtlVkFIRHpI&#10;SHFHelpmanJIdHZkM2JnTTUzZXdDN0IxdExjdkRNaFFxQVloa1FlYlVQVWx4ZmxOU01ZUUhNekdW&#10;SVRNcGtCOEl3SGZSY2NkV0JnVFZsV1Q1eGVQbytrYmVRN3ZaWktueGpsZnNoRnNPZlJ6b3BucEov&#10;bjRiWTVBTDBjd3pFdVZpQWhNNjhyUzBVSFMrbFJPUzFVVGRMNW9UdnExRnZ3Z01YMWVXcUFUU0Nh&#10;bFlOT3NWZDBqaHJKdXJIN3lFaWpVSzlWak4rYWszalJyOWcySGZHUVM5VStpUGtFVTlINFAyVWZU&#10;amZXK3BoMVdBZWRxZGZnNzBINFYzNGR6TzJzNmttY3ZLYy9WRStZaG5jaG1iOHZ5azlVUmZ6VUFQ&#10;bzQ0dHRDNWI5OFhTTHFTMkxMWVFNUytoTmMwTzFJUFkrZEtnV2dPM2lJN1hhcTV6SGt5aCtmaG9a&#10;OWlyTmczaXVJVzg3TFhySmtraXE5TWZOTy80MEhyMEhTZ1RjbGNjdkRyRzlPN1BZQXVyRTR3aWxZ&#10;QjZaVFpCVVNCT08vdW1zbnpWK1F6Qld3RTZGTUdFWWcwdk93VkxCRHVKQUc3V1d5dE1heU0wbXBK&#10;VEt6cU5BZkJTWXNtYVA1RWpTSnhQMXU1Q2o2TTZsTW05alpKeVN3ejlOZTBxV1BXV1VKRnZsQ1JP&#10;NnRrdDFYbXNMeFFCc1VjQ205RnFNQ0dmRVRtWlVzendBWXVlRDVUcTVQQkFkTXQyRGdVZlN1TVVG&#10;YjJSWVU3NWpUOUc2aFZRVThqSWFHd2lzdTNoZmF0OS8wZ0JUZlB6bDQrUjl3VUZITXRoZ3MydTlX&#10;MGJrL1lxZzNhWHp4dnVWSnRUV3gyT1pWakNTZGRXOFdxeTlsTmxvc0J2M1k0SUVSN0JlOHhmS0lv&#10;L0xyRGdUcW1jTUwrUVZnMVBhSGJkT3pJOGcyaVR4aVZMWXZsZllKUGVoVG5lNkxETmJ5YVVsT0Zu&#10;QTF5NzJKaUJzcUtzbGNRSUVPWE5UR21aOU5ieGdiaFVKMndGeDU2Wjh1WnBpdXZ0aWU3MzNJT3Rt&#10;c0M1VFhmMlRuV1I1OVZTU0h2Q0tOUVA1WEZLeDJHUm5mNTRDTDJ2b1RhbW95LysxTDZJWDVHTlZr&#10;QWxSbFlyV0VKTTRPMVpmR09GNXRRbkVmVHdqbWdlOW5rRHRtNUZoUnQ5ejVFQXJRUVFDZFo3TGUx&#10;by93eC82TWNNbGtLODgyWjVTT1llcldVejhkZnFVVkhmaVBDWUVJc0Jra0IxQnlSR0UvSnNmVmRZ&#10;a083dFRyQlcrcWxGOWUxNmdUNFB5WTcvSkFzL1dFVnRTbDlnWTFLQy9lMUMvOXJlaWIzcjJGMzJ4&#10;ejY0ZFVYbU5BL1l4Qk1tY0NkRDY4S0lSV2t3YXhFejFkdUlIb01mZCtxUGM3Yy93eUZiVUx4RE5L&#10;cS9kY21IUmU0WTU1cUVYV0lXc2NyTjViNEY1UmRWMzlxelVueEMrWDhMbWlnMUJ6bUovTVJFYklC&#10;TWJLUmxJMjhXMVF0dENwRFRGNXBwb1JOWFBadVB0bVdGeTlOVUVtQ3E2VFJ2cVlPbDY0dDFETjM4&#10;SzlWRXZjelM1clg0NWhqRHI2QmVKRlp3NCs4S3IxUnRtdVg0TEhPeW9DWjR1UjJ6N3M5bTIzeHN5&#10;TXlEeUlTaWRHdElKTjVXWTBtbnlHSzYvSS9TT2dqZ2F2blhDekpsSkYzM1prMVlwUUt0Wngxaitt&#10;K2ZDeTJ0NHB0OHpCOU1ubUZBU0FHSk85K2oraWl4Q2VhdGpwVnhIb2JGY1laK3p3eW9kdUdXTGR2&#10;cytxMTk4NWtER25hUUozTFlvOHNibURrYXRKRmpDSzF3RFNjaUhnV2RQcDRDV3dIaTErdkwvenVt&#10;akJ1WmovZlJVU1V0dFhxUzlLeGhDQmNzY3g2aFlJUUxKL25CeU13K0VveVgzOFEvYm5Pa2grT1pw&#10;Z29oZndIM3hSRGFIY0xBTDAzSi9nTGNGY2VOb2NhY2hLZ2tzSFZXcnBxMGhBeHVtSnkyR2NnbHNa&#10;WHJOeGN4dGpVcklGQkZzdWdHSWJ0dGRZL1ZCNjBvYnVTeWExWUxTU1d4RnArSkhWeURaV3Z0bExk&#10;d2NXOUFBaWZSYlIzT1R4OXRyb2V6SzJaSVppajMwUXFHSmhoajNDUkZUd3o5cU5BcW1OSm9DUTBk&#10;NUNtQk84RFdQYjVwWmVwUDluZlk0OVZJbGZta2MxczlNOXVxL1BKSmF5OU9US1IvYlZqaG5NcWdE&#10;NjNhUVlKMElWRTBwYTNoK2ZSbnd2MXRXOUhjUDdDN0d5MzJ6Um9OOFNkbzRpTEpFMzllQ1hiSHJ3&#10;RXdEMHhjTHZlTW1ZcWVnQkNzMmdoUEpvdThIcVdyUDJVUE5VOE5Oc3V5M2ZkMXlsWEQvNFpBVlpl&#10;Z1pNYSsvMGxHdytPR1B5b0lyV1JrcWZUQmh4ZHQzazBwbUUyQkVIOW16QlV0aE92SnlocGpzNXBl&#10;QWNZK1M1bWZrUS9vSW9NZ3lLd0NaMEYrNEVQamFyWFZZZlVKa2JZaVppQzlXaVFXREtEcnVucjM5&#10;V1dLODF3RjMwbytoZkdmOVRUKzRSNTN5Z3Y1NFZmQmJPTTFyUG1ZYzBFVHFraW9DTnA5NWJENVVG&#10;M0RDN1FUdzhpaE9CaGtoZEFpdEdnaXRUVjBnSGVPbE5OQTVMVDZPNm9hTDg1bEo0cmJCNTMvMHcx&#10;V0w1dzVDckxBbUZqVE5HSDFhNEhRMUl6ditZcWhwU2RBZkwySlY5b1dMY3pHRDF5VlkvanVocEg5&#10;a3lwOVAyRHhCemxUWGhiS3F5TzlMNnZlLzVKbUZpUEpSTjBzQnV1MkQzNDB4bnlPWFVrRFd4aDB3&#10;T2lZN1plZjB1cElxVWJaYjVuR21PcGlYLzcwckRuZE9NZFE4RFVLbU9oSnlDYXlpOS9iVVB2RUg5&#10;Zkkwc00zcGkrSkNzUDhQNWFrNXRScGlOdnFKQitYbVhRc3lhOGtaZVVJY0lZUGxGbGd6c1h4ZjMw&#10;ZGJqWUs3Z1hsbTNyRFNoazJoUjk3aWh3ZVA3cUtwOHo1OER5YzhTRHpod0QwSkZ3L3kwK1dabWRH&#10;cGRhemlxeXdreVc4ZUdDZisyOFhBT1ZKOFZLdEorRVp6c3BvaTZYRndWRW84bXc3R0dYeXZzZ052&#10;OEttUXd3ZEUweUF5MHRWUlNZYXRhTmI2Um9FNHIyekpxMWZKNW5DWStuTzd1dkk3UlBZSTBSTThz&#10;bUlJRUJBbzJVZVJ1SEVxWGlpeTNsb0x0QjVJM2NwTkh6V2Fpb24ra01ka0MrQkcwNlRWelpaYjVz&#10;Zmo1QTVmM1JIS1pZYkpjb0IweGxvNDlvb2gvYWZ0eWFrbTFwVFFoQ2JkeUxlYkhqN2dQajlEdnI5&#10;MEtua0lPS05TWDRtYWdlTjNlNlB2aDRtakphRjFSOEc5N2Y0aW9PaE1JOHJBVFRwQy8vcW8zREdN&#10;bStOa3g4ZnNxazQ1RHhJSFIzZFJGN3ZqUnJJUkxmZ0N6cGhtTE15cm8wVWRBTFlwQlBzS0ZxTlRI&#10;RENJMHhhSXNRZWVheStMMXpKOVdpdG5hMHF6b3lNOUVreERPRHcwb1lkMVk0WjUyZmxYaDJLVVJC&#10;cnI2MTNxUTY4eXA2R3ZUd1lQbFprZXl5d1JjM1RCakJMUlpHSUcvU0Y3d2ZEd25vWURtckRVRlRw&#10;eTIxWktvMm9vZ0g4K0ZRWnR3Y2t6TUU4SHRYbGIzRjg3TXFZeFlsUlE2Nk5JU2I4MFhrckp5b0F0&#10;bnRaZFlKMTRIbVBkSGVCNHJhVS9vZy9lT2xTREorM1I4SnIrTlQzK1hPZHF0STkzVDBmdVlONVNR&#10;cUhzcFpvSXd1NDY1aW1QL3RLc0VNK2o3aFh4ZXRNYVBqSS9kYlQzN043bzdJUFk0TEJzYUZTc0E5&#10;WHRsUFJhcUN3TXhNZmVUalBBT3l2dEpiRm1KZ2FzNjRqRWM3SU9rOGtNUG5JeFBnMnBZby8wT0M2&#10;OFl0aWxvV0VscHRER3R0Rk43aE9CR1hXNHpZd2NVWXhnOVRJZTgxeTI3TlNDZDc2WGNmcVNzTzUw&#10;N1ZvSWl0cXUzdjhZNnM5ekJvai9XZ0l3aTdYRGV2SXhCRDZLR3A5dDlWTzhQUHJsMXlqeFBiSW1j&#10;aDRuRzQ3eGc5SEllY2hhNVZmL2ZTRThMMkJ2WmVGdGdFaGVUZW4wQUNENXBnaGhPK0I3V2M3SnRK&#10;Zjhpdm9iMUxPcUdiaHM2cFFCTjZDTHBybUFvZnJQNmtHZm13ejFSN2R3VHpaL2E0MytRUXNaWnZj&#10;dnhvQlZ1RU1ncUVKd0s2NHpCMnB0TWJHa3l2RVBPbFZXa0psMUZlNEhhZ2xYYkwwNmJiTjhPV01m&#10;Qko0M2VJeVVwNWtzOENJR0VWUzMyTE1WdWd1UGZ0NzE0VGtLbE1iZG01R0NjT01xM0VGUW1GTHps&#10;YVFDU3FyV0VRVFgrRDIyalUyVkFUbDVwUEJvM1hFNDMvKzA5YUtkSHR1N3VLcHkwelBvQ05YRmFE&#10;djVWL3JsM0krWlRWNHZpY0pkMjVSc2NwUHJOUmMxZmVKR0hqRlpwUjlXcTJTV0pyQ3lHZ2NsUDA5&#10;K1ExZFV0ZkJYUG0rME45ZVB4eFBybmhROXArT1Z5eVk3blBPQ0JkRWxUQ3l6OVlCSzF3cm9jR0pE&#10;OVdLZGlCaitGdjFNM0czNkl3ODhnQ3FOTmRISEdHZytsZFpBT2pWK0lKNkQvZ3dCZGlKL25xQ25w&#10;QVBRalZVZGZWYXBncVVyL1laUDZSNy9XTjJqUFQweDQ5UkxYZ1VyMVdwSWVkSDM1Slllbjl6Ym52&#10;ZGpxUStrZ0EwaHJxbVd5VmVZMGpTTVFpYVM3S3JOUy9TWE1PZWJTSU5DMWFTK2NUSEN4Y1lXQWd1&#10;Uzc3UE53ZFNSNkRSU0tQa2VCa2NBbjdXdXZSZmU0YVpPSzFRbWxGRGhxUzNkUld4T1BNdDU3aysz&#10;Q2dtd1daYWFQQmYzdXRMK1VxYmdiZTRtVnF0RFVzRWlXN2hJWEduZjJKc0IrTGFPQjVSVTk1VXNs&#10;K3MrNS8rNEJyT1Y5WFdlSmNMU2RjVmdDaGlvMURxUW90VE5ySGdteGV2T2dlWDhvbXFrckhiOHMz&#10;SnVHSHBqRW1TNllJcHV1MFB0WkJZREJTVHoyUHpXbGFMM0s4V1FyVCswQUxnNXIwSEtpSUZiVFBj&#10;ak1HdUw1WWlmTXZtTW9RNzkxWENUOEgxZGZSQ1lzS3JPN254SThUQnlvWCtROEowYnJwdTlwZmhQ&#10;KzJsTHdTQkFjWW4wZHdxMFVIRmlMZFBDRis2akJvRDY1d1dDRHVpS1pGV09CR2tXOHdZNXcwWnBO&#10;TDdpTHJMTzJvK2xFODBKNkt2WGVDN1RMN1o2RXZxdm84OWp1T0FCVlhSMjlqUHJxNlJnUmVLZUlD&#10;UmFGZWtRRzhlQlVRaEt6NWhDQWFqcEI5dTlObzBRMnR5b0czZDJZNm51WHordHNTdXBwVHV1Yjgr&#10;VWZ4UXplbGJrMlVrL2U2OGloZVA2dGQ2SDNWODFUVmlqVG8wb1RxWFRiakpyNWsvZHVvajNjRHhS&#10;TjhQbXF0NHFkdlYwbStRREVjV1RBL3RrenljZXNmc1lnRFpQMzRWNmFFVjBmSlVleUxuWnZGbjRE&#10;WkxlVVlrbGlXbndmV2VwZ25KT0Qzb0srQzhpcTh1YUIwRkhxeER5dlVmZjU4TlRXbUYwa1Uyc2da&#10;N0dGOHgxQkkvMmdFWEdVRlNZaHVtUURmK1QxNkRHTjhNNzdBTWZ2YTlLQ1VXTEk5bXduVnBxQUlV&#10;WHdUcDRhaXpIM2I5UmNDZDZlRVFsZ080ZGhIbzlaSXJCbUE1TGlRY0Y2Mk1qT0d6TWZhQ1NDN2Nr&#10;U1A5TElsaFgrMVYwTUsxTHhubGRLY1VyWU1vWnZsV0lkdWxiSC9mVDJjMzcwWDl3ajZIVjFYbEU0&#10;U3kraG1XL0JvZ3ZZaW0rSUU2Zys5M2pTL3ZYVkYxcWc1S0JOMDQ1TUhydFZhTGhzb1czNTJ1OURX&#10;Q3orOXh1Z1NKRDFxZGFBUm51WTA4T0tUazFyOTEzeVJidWsvSnpqZm95T0RnQkdRc3RxOFhHZFAz&#10;ZmpEMDNBWUlxcHBXaU1ZZE14NXRxSkJYWlZFbTUyWHBiamVBY3MxbmtkN2tSQ3BZTG9VbkhmclZN&#10;NDNQcG1PRHpybmNDRllmZjZ2OHhTOU5ha0x3dnpGUnZyc2FjOVFCaWFlQVFiKzF2bkdBdlhXY2V4&#10;Umo4eVZLNkRIcW9GOERlU2xDanFYajVnamVUQzJlU1JObU11VGRnK01FZUZZaTlLRllGcUZOY3Y4&#10;ejYxWDBicFR0Q3V0U1FNMHFpbys0WFBJR0tldWtVdTFudkM1ZmMrQ2J6NDJweTFpNlNLYXBUa1lw&#10;UjFqZERudDA1NllWTDZDTGpuTERQdkJ2ZklaWjBuZXRYZEh2Ri9BMjg1R2xiUzlpemQvSml5c2Yx&#10;Ykt4MEVBTzVnb05ZUjBFakYwdlBnT0pCYSs0MGhaRVl0TzE5a1pBbThCMGlrU1QvdmZyOEMxUFJJ&#10;aGkrSER6a2tuV2ltZngrcW03UVlRN0xFTHlEaG5LNGR3M01ENVlvWnJZVGR3Z3dlMktsbXlwYVV4&#10;TGVFbldlZUNBdE95bUxkdzBoYk0rZmlCWDV1TFNMbERHNFBoQjdsT0F4eWt0VWhZM3pDTk5jM1pK&#10;NWMvajRQT25FTGh2MGNrOElIMmZEU0dMcTR0a3ordnRHZU5aTytXVUQrVzRvdENDcm9Bcm81YjMw&#10;Q1FnVDU5Y1V1Vmg0NnV0NzhHNUFYNjRSVTVYaW9GS3VIbFBnYVhCb2NLdmdWOXVxUi9IeU5HT01o&#10;VXd4SHlCUFFTOFFPK0J3QkpCdTByRXViZ3NneXRLNFcyU3RiOTB0K3loa3VMS3MxNjV2dVVpSEhl&#10;WEZCRHF0Y1RzZ2Y2U24rY3BGWUM4UzBxTkRvQUNoRkV2SlRXaU01RHRVelhjZm5qemVLaWhKa3BM&#10;amt1R0pVMTFnL3l1bkJ2bm82U1VrcVJUQm0relcvM0RodFhLbkFkYTVKdi91amExdVJCYjJHVVpY&#10;ZDZuRUNNTWxOeU4wZmVMLzE2TWhXUTBuQXp2MHRPMEQ2UkxUMk0zclZ1OWdlMGRoYThWdW54Q3Mx&#10;blluZ3VKbXB3U3hqeWRPMjVTSk1uSkV2Q05YeTNJUGxDNzdpQ0xlb0prYWllVnRpdS8yYUJib3Rl&#10;aDA5TzFQUzdxeEl1YXBXL2JpK0NndXdqeisvM00zaStoYTJhRngzRGdSV1c1TkVKUTBKdnJlMXJm&#10;NitiTm5TU1VYbk04bmZFbEhPbG9iVVQ5bi9UTmpaZTJ2SXVidXFzOW02UFVEV3FCY2FHYVh4SExs&#10;cU1kSk5yaWhqeU14M2Irb0tiUFRBUnFJL3JseXFvSzNnKzlvcVptYmo0TVJVckI0eHZXTXE5MFpO&#10;RmxrODg4QVlSWnlkTTEyQjdsN3ZHSlNVdUZLVDd6THZJL3g3NFlPeFMvbGtzS0wveHhnUHJHbVg3&#10;NFBOcUwrQ08xNUxWRE1ydGVjRGpmcExBZ0ZnZHRCclc1N0llS1FES0ZnUUE5VEM4d0dwT2pJV1Vk&#10;Y0cwMk1MUnVBR1lza2JvVk1rdUVQMUFhaStjaTZ5MU5wTW40V0Q4Yjl6cEVlZm02dkg3aC9hMUtD&#10;WHQ1QkhZWEVpR1p3MzJ4b1hnZlNXU3FDWmRlL1gzOHNLaGpDSm41S3ZTOWRRZWFmM0wzdXBpQjdX&#10;c1BBcm5ZU0dVa2x4QmpKeXkzTDJBT2EwT3k0bnNmWHMwK0NERjcydU93OGs1SUNzUE13KzR2eTB1&#10;dWdrNHNzVzNPVVFGUExRRUoxbEFrelpSUEtkNU9EVEFmd1Z5SFdHcm9wamNROTVpaWltV2hycDB5&#10;RlVUTzVYQ1puRzhZVGNBcVRjZ3BveGF3a2lERXdqcWJpUmdpMUxkVWpQNWlyZ2loSyt5cnJNaVdx&#10;OGQ1d3h5VlBhOUJacTlmWWVua1ZZSlZ3Z1VVcnZrc05HRlNRbVdWOHR6ay9Xb3piVUJpcjVsRTN4&#10;b1NRWUVGS0ErbWR0aGtVS0JEaVlqN2MwL3pYRUxFN3JadVFNLzYreC9TSDc2SWtndTJZeWpyT3lt&#10;STI0SS9hSE5TWDVnZnRwaE93RU84MUJhNEZRUElzdUN5bTlvejZTVnk0YWpYcGt5V2RyNmN2ZkFj&#10;SjBKKzRLWFM2K3hnNG5YUlNOVFVoV2FtaFkvOWRjUkxFVzQwWnFIS2VrQUt5UTJ4NnhUY3cyc3A1&#10;N1Rqc2djWkoxSHhOS2lORzNuTGpzVnBrWHJUUkRUN0paeTVUNGIyNXNOZWt5R3pFM3pKbmhXOHlz&#10;d1RzYVdnSUpiMTNPL1NNbUwvaC9Jc1hPcVIvL2pGL1dISlIxMDcyYTJxV1hqeUh6Z2RyNTlBUUVO&#10;MzhRM1ZqejhXcnFZTEtpdlpWOUhyVGF5UkdCUGFZTWNPa1BzVlFlS2dReFd3TGRKT3RPN2ptckc5&#10;eVJPS210WXBZY2lZU2tidnF1QjAxQjlLM21RNGZIT09FVEFzcFhmZHBoRXNVNi9zMVNOSHdTdmRu&#10;UXBMdlZaOXFRTEtMQmZTOERLZmsvM0M0U1RhR05Qb3hSdzF4cHZPbzZOcTY1bnQ1VVg4Y1dNVysx&#10;RC81OWlQcEFjWmlGZEhNMEQwN2dIeWQyT1hEd29tZ1lTNUlRMk5KbTlkUkkvY05FbmlVL3JVbDFL&#10;RWdYa0hVa1ZGRWtDVitNK3RCSjJmTkVLRmR2b3hWazAzTzZPTllHeHByeTh6eTN1dUhkVS9iK2V1&#10;NTgxeTFEMkYrU1JILzRhS2pqUGRubWUxWGpSVzVKOFR0L0tYcUFIU0hWWENFSGRBNmhOZVVOTFQ4&#10;YlN4QmRyZTF6NjhlYUhva21rVXZqYkkyd09SV2E2T2Y1MERnQU9Hajhpa0hFZUNVZml6ZHhpV1pE&#10;UGNNN3FFbzQ3bTlDTitLWkZJOUphbk9uQnNpak5EZHQ4KzZtT2ZORmxHQkNNNUdlSlpJdksyeVB1&#10;czBoc1gvdnZBeHJqQTB6MmdYRytCdVQxRExmb0Z2eHlNL3ZBUW9Xb0Q5UkpGV0psOVpjbUxsblBl&#10;QXlTZUhRaEZxSERIdm9kVkdYbGVUcDF2K054VzBOSEFSeWJCQmNFMUliQk12ZFhtR1A1ZEdJSE1K&#10;ZzRyWWJvMmdJTllobWlidk9EMXZoVFdER0ZicTJNd3JhQmowZWYxRGswT3haR2xST3ppYzNrYlpt&#10;WFhEWEtocjRpMXdVTFd1RWJlYkxMeWRrWXNpOFNteWk0ZDVpZEFoSVJkWU9RODhLSGhMcnphWlNr&#10;TUVNSDE1WjBmOWRGRStlWmVIc05Bb0c5Q2xJaDlWakk5dVEzYjFuejJPbWVLQlRxb2lmeWxxeGtp&#10;c1YxeUdNZlhWRFpEVHZ6WlVMMXlhMWJINVhOVTJTeXdzR2tmQmtuQ0QzZ0N1dmxFK3Q2dlFmOHRT&#10;QmZRaEowbUUreFp0YktRV2VHS0IyT0hBQjd3RWZzcXJZTmxEbFJFeEY3UjJraFE4UU0ydHhFNmpV&#10;dlRmUUN1YnJaamszWkZLRkJCRHRNUjNPNTZnRjRBL1dDWHY4STk4cU9JUzVyVUdlMU16Rk1pRGdM&#10;ekllWk1hMmRYRHdjejZQN2tLRGM1SlNBR1JSUStHZ0lEdFExaFk5NmxaSG5WVGJYKy94MU1lVldi&#10;TmwvSWs3NFFKeUg3TW5yN3pTSm44dVhCd29uZWkwc2d6UHlTcUQxNnovOVdQSGduOCt2ZkZFQVVH&#10;YmZISUtTMmpibEhCWlBjNlBBczdHdkwxUHo4bXgyNy90UEpkZ1p1dFFKRnNobVlJOGNmbVV6YnZL&#10;dUZNVitHNUJIRTFvYTFDOThYUFk4cFlTREpVRnE3d0t6bXNvaXAwRVVTNmlpdzVrRXUxd0I3R0F1&#10;d2xRUXBCaWcxY3RRaHh3eEtpcG4yKzYyMFdSN1pnaGpsRlpPTERBbXhTc21kVXl1VUxFT1VKd0Zl&#10;cWZXQkpERTlvQThiaFJtbG9QeHdCK0M5NXhrZTA1SlFxcnR0cXRkd1RidnRPYlVoUkxJeGhHeDI5&#10;Z1VWL0RlQjh4elc4cmhYRWdRUUhJOWs4Q3Z1VC9ONDB3TGZFQlg5c0FaNUhiTXBhNEtSeHZJVVp5&#10;Sm5xWVUxSWpoWCs5YzBDanFuaG9uVzVwZXM5YWtaOUFuSWxSeG1ZY1p6L1hGUjVOMlcybEpTZW9r&#10;dmFoMS85VHIxbEpXbTlhRXkxSVowbTQ1dzFyNXllUS80UEN4NytxSTg0M1BGU21FSUVYaUlhQ2dW&#10;SEZxOUNoTmRKVktRTEYxZkp4MjdoT0g5aDZvTlNySW92bVdNeC9xa3dMc0xEMU9DMGlydlM2WjRG&#10;OVc3eldDWTRkQ29nanBGN3RBUjhCcm43NUhJbVBscmRmUTlMTEt0cHVYYVk5OWNWVldSUm0xNlov&#10;TXJGbC9UbnZJMXJNTUQ0QS9uOE5Cam5iQTVrNUhtbnZacTh2eUJsNmZWRkJ2aXJLSHR6SDBLUnlt&#10;ZmUrY2RvbDFpNjAyMTIzbDNUUGU5M21tcEdSTzBESURJNDEvVXB6VzdjaFZtVndNczlzdDdrTHpV&#10;QzlEbWJMeW51c2JaQUNmbDJQR29OVzlJR2VmUVg3L3I0di9FVUh6eWluVWdVa2d1eUU4b3pDelJt&#10;a0lpMm9peHMyTm5aTmtYL25ka2c3QzF0SWJtUnNjcEFsSjdLY0NnbzU1VFR4OWgxVmRXZUVVY3ln&#10;NUJ2RlZxNVcwWmdJeGdJdlppQU5RZDhMY1BBSHV1SXEvQnhrZ28zaEJmK3hsUEk2Q1dEYnVxbjll&#10;OHFyOEp3eEllYXM3QXNRTzl4bXNMZ3htMHY1ek45MVl3SGFYd0Q1dGE1dW1HNXIvYkVvTVJaQTdt&#10;ZS9VVCtDYXl5R05qajRTMnZ0WERSbzNzeVRWeWo3bDJRT0J6RVVVeE9VZkZmajRBYkg5VkVQdU1o&#10;aDNyWEJ0L1JpL04vSFZiYjNXM0UzWVB3dGRqT0xteG9FcWZocUlhVTlyKzdIUjlheFp1cDZJS1RQ&#10;VmdmT2dJbFJnZ2Z5RUlEZnFieEJHN1NGT0JDN2lvVGVxTkJYTldUWDQ2UndTT2gwQnJGVmxGbEVh&#10;R3MybGJVTzVaSk1SZWRrRmVpb1J2Q1JXWHlQZExoMkhpYXlzMjBEQ0JXOW1GS0JyNzZuWk5IR1l5&#10;YjRCMzlvZmdqQ2pGZ0xQZWY3T2w0ZTQxb1RSV0xZNE5LbnZMbk9IQjRWV2hNaHZqTTQxQUZjT0lE&#10;STZzcVNQTUFyTTNmMDAyTWlDTjZVVXVIQ0pncTFDWGN1dks3Zjd2N1dXT0F1bUFiNHI1WHNldUFs&#10;NDNGTjZ4ZWNCSG5PNWY2OEYzbkxOU0Y2RThDM21rK0ZjV0hYZ25VQXl3TTNDaFJPdkFVSjlCVHFS&#10;ZllOOG41OHMvT3ZPd3gxb21zREdNQzZTU3FLUWRPVENzRkw3Sk1TM0lkNThDQ3YrVG1BNU1KdWdE&#10;OWFYZkJwTW5STGZ0eWpqTlcxdXphUXRGMmhheWMrSFJBZitKVUJwOEhUMmErZ0kvMDJJaTYremRC&#10;L2xZV2M5K3g2ZUVpdXpVV1FYcERwa3dGZG9RaThOZHZOclJEU1lBU1ZxeG0vV2RhOU4yNlJPZFR2&#10;cmdIVXI5WWxFUU0wOXZxU1NVWVFJb2E2QlBLN0p0NjJESXlHWXRaQ0EwWVhIV1ZNYmxqemRCeGNG&#10;VFdZUzB4UDZ1MWNIWVUzMnZsdG04TVEyVXExVGhkeEx1dzd6RkE5R3BNRm9xb1VLSmlralJlRWRI&#10;Rnl4cE1lcnNoTTg1UkVwemR2aWxJcUliaWh1WGxOK1NqTUhvaEsyclU5bzdnaUE5UkVtMGFLa2g5&#10;SWhwTTBEcG5Id05OSmJIV1ZwbHJaNmFNMGVuc0xGVlpRcW1YZ1BjeStSOU9YQ3gvZGlpakJHOTkz&#10;dGU5QXRXQmZwZHhYT21zSmRTQ0tnakZpc1YxQUgxM3c4UFRJMDE1UTExU3JjcWdxVTlUN0wwYUsy&#10;ZlhjSk5jTlZOUXJzcTVpY3gvb29IU2c2UDVaT1pQVUlEZVE3V0RZTXUxNTN6aXZQR21OVXp3aWZK&#10;a1N6NjF4TVZ2a0d6WFlpYTdmUXNGakhaSVI0M2ZXUzZhQW5RUVkyTS9XS1pVTjgzN0tQNStDMDlI&#10;eEdpSk9rN003YVlNWnhzR2h3eU5MeFl3ZnBVWWU0R2Z3TGFLZnBtTytVMlhZRlYwVThmeThhRDVj&#10;SGxYU3NLTEJVcE9va1B2cDN4SWZGdzBrUWdjamlVR0RNTHdqekhTKzd5a09kcmFuTmFNS2ZDN3RQ&#10;anBseU5UNHQwanpxVkZTbE15eGV5dHdWZlNHRDU1aGxCQWF1YVk2WjR5YXN3aXk5Vyt3ODNBZjdy&#10;WGtUV05CUUpEanVoTnJnSjRZZHF6cG54cUlLd2ZYbWZzTzM4UW14ZzNkNDQrWVZYMjEvcUtnMTRv&#10;VzZ4ZnhFOGFrOTRqcko3TktNTTc4U2NIS2NtZERDTjlNTnRPSFF0enJkcU80dS9NSE9LbTM1U2FH&#10;QW1RdmxZWHhZRmtOMG9GSVVBOGczZHoxOUxZYnVIMUN2N2ErcDhoN0JCTGVmamI1eW1ldThFWTRY&#10;czZqTFVLMDFReStvaUExOHRZcm4rckZtcGdNWit5cTc2c1Fwa2Q5cDdQc2gzc2dPUkJNNUdtODBV&#10;LzFNWE1JVEc3ZXdLZjVWeGI1MDlTWE1iaVFsbzdteWMzSlF4ODBrNGJyWUwvTEZ5T2hoOGxIWm9V&#10;SDlzdllIZzR3SE8yeGJtTHBoSTZSWi91bUYzZHd2OWhGb2JOS2VYVHhjc1FzdGV2aTBTSWFZMmRm&#10;WEpFMml1NFVabVRkVEZ2K1RoQ2xtZytkdWNEWWQ5OEFtTDE0K2pUNGN0WGpTaitRWUtpbko5a0hP&#10;NVQxN2J0cnFyNWYrNHhYT1pqL3RDU2czdWd1OThmbWduMzVFbHBmZXRsVWttK2NiUXIvTG9JUmdx&#10;TGhtbWxKUmR5Zzhnc0gyTENiOEhaY1J5RmVQaVpqQlNxL2dPZ2JyMTNPOThiZFR1SU1ldHArL2Vp&#10;blFYZ0xvWEVQWVRiSW10c1hFTk1SWjNXUllUOG1lOVFLZmxmVDN3Y2VDSm9rOTFDVVZ0WGgzVTJB&#10;OWV2MTRyL01sUGl0aS8raGhXTjNVcTA2ZlVKVDB3eE1IV25vNEVOOGxWWVBJbnk4WXptNi9ic1FN&#10;V0ZXUnJZTHBKVXhXUTA4L1hmVkk5cWJNWUQydG5lYi9sSkJXRC9WTjAyLzZVSXBJMTJiWFJjaDVm&#10;bUExNlZlZmQ2K0JBa1dlK1FxUm1yUm1SNXhSS1g5TTRXRnYrMlRzK21DdCs4RlZZYWw4WE1PY2Nx&#10;RkJpZ21PYWhOblJnWTNQMkR2U1Y1YytQTUNYV0FDTUtLSXpjM2pqajdCNjVSRFBISUpqOXNkRCtR&#10;bGNmY0JxMXEyMHFQMmxhbFNYY0dpMDZERHVTOWJIdm92MkFSVHgwcHd4aFloYzlCM3ZKcllvZzdm&#10;N3RSZFlQbzc3VkRLcHZRTE4rVkFpQTkrYkFtN3VKSmM0WkZmakI4b0ZNdnNmb1NoVGpqdXRnQXlY&#10;SkpwSnY3Z1M5Nkc2d1JZTUJZa0loTGZUT29kbXJiTDRLbnNINWFNOGtSemNESVFTMjdOdmF5SEE4&#10;amJNeEhNVndaMU1CWGI3MjA3TDE2SVIxZjFPOWZ6NUhxVm5mdzFRd1VZU21NYVRHY1lNay9sVjh3&#10;WTRMck9kcUNuZ1MzN1IvU0Q3U0xkcm9FeGZac2kyWVdxbWNYL3ZZN2liOHlNanhUUFM1UDZFRUlH&#10;OStKWTF3Q0JsOXo3REdvR1poT1dMTmZNbWFjSHJHbzFlSkpjMmJLaEx5enZwM1lTZjJzY0FqY1Mv&#10;UC8wZStCZTdTeXhKbFlkdzJkOFN4QW1YL0ZYazhpL3A5MG5reERnQ291WnAxTU4wYzYvemxtSlBG&#10;RURZM0xJbCtyVkJIUW1SdzZ2TmV6SWxGOEd0b0VLb0xHOUIwNmF0Zmk1Ulo0UURuNG1aYk9OVTJ0&#10;R2EwNE1RYi9GdnJ6WE1PZjBmS0xKMlREdkZwNWNwRHBpZys2eFcvYjROaVRYdGU5em83aU5BSW1M&#10;TG8wUUNVdUlqVWpCMzZQZGJnZjJBMVpLUkhYeThIRDArbXpGVWdZU0tYcEw5akdHRkpNblVIK0VO&#10;WGd4TXJ4UkQ4b3ZvMVBKUTg4ekN2NS9IbVBGTVZ1U0VIdUZrd25aMkROSytwRmVtZ29WSnNwTzFL&#10;aFRLOXRQdE5nZjF5UC9xV2dHVmQ2OUowWTVud1E2QlZrMEUwbFdvVEhkQTNJeXkzSDFmT3oyNm40&#10;U3V1RjhtNndSc203enVJVmUxc3N5WTZvL2lmK0dpSU8zWVBQTEVpYTZOSFB2Q3BqcllldytCM0RG&#10;NGNRM3RUUXI5VzBVenZrcTBicjhkK3hOcXBMV29LNm1meng3c1ppWmdpcHBUaGljekJzUFA2azFC&#10;VTlSY2o3YTBYSCtHZURCbDJtOFVlV1hZME5uVHNWa3ZuK0JuaDl1T01sdGMrYVBMYkJ5OURxemJz&#10;NEIrOHNBSXpyL1ZoempBSmplbFp3MTdWcW9vOGlYMFNCQ2IraGkrWU55RmZCK0hBZU5zRUh1M2Zz&#10;cHRZb2g1Qk0vaGJwaTloQk9PV3FHbTByaWh3NURwNi9HeTlCWFlMdEFOeW54b3plcEwyTjJxekFo&#10;Ty9hQzl0UWY4UmM0c09TWjRrS1Flc2o2b09tYXU3WUtvWGZTN3NmY2ZFWlp0cXg2MVR2K2FUdk9N&#10;cW5mS0dMS0lUVk1iNDlaVHcwRkZ4djA0b0xEUnZYWlNOeHhHMERrNGhXeHY5N2pTM1pGUXpyeSth&#10;ZHVpcmRVaGhzcDVoL0VqTFJZbTBmbEFNSzUreWdab3dPYjd6ZHVsL1lFUzA5VFZhRE5BMUs2K0VP&#10;RThZbmRkMDdWOHhtcEtDbXFSNURDTDBsWU4vUjdVWC95NCtMc0ovZ1Y5VnJtbFRLUGVmK09xcU1O&#10;MjB0QXNUYWZidjFyNEVVTStySXJPd3JDVitmYWg2WXZjMkhoQndwR3E5SXdwLzZDVVR0U3hBWGNl&#10;UmJsQys3Q3dQZjFvSDlWZ1pRWTQ5b1VsbUZHUG9QS3BkQm1jQjl0N1hrdUlqNStKQ3RVNDIxOTZz&#10;Sm1MM29DaDErZ0RscXlhWTgwUmc4aStIQWtXbUdzSDZEam93SWpib3ZYVUNJa01DdWJmNXJMQnZs&#10;bnRjRzRsWHlDaCtQUmcxMVVsMlBYYmI5ZTkvUWxzQ3R1aVV2T2ovTHA2bk9jL2F2cDI2WU5wZEdL&#10;Rkh2WWJGOEtRckhvMUpKL1ZjYXpRdUtNcERkTDAvN084VUh5dlVPZkw2ck5WMWgxUmFUWmtMN21y&#10;dDlqOHI5YnVINjJHRUtGNnBEWm1qNmRiQlJzenpkZ1hHS29CdnhEdmRZTUhqdGduUGdrRXYwYkJj&#10;aGxJT3A0ZlNYdDQ1aVFUUXZuY1ZZLzBEanBSd0YvejJqbXF0ZzJKc2JmNGFiOXNPeEpuY1l4TWd4&#10;VHBvWUJnRmJEVm5DdVpQQzNJaFQwbk15cjUvWnNnTE1xME1sNklCWjc5YUVEWjJpU0VGMmpFVVRM&#10;dXNkWWtFY2h5alkrV1pGZm5EendBTHBSOGhpM2EvZE1KdkpUL1VJamE0MVB0TGtLSU1GdXlzNGlH&#10;SU9YQW43QkxCMmJKQWl1bHBaVnY4QUVqMXhLQ01odXNVRnVvK2FJYlpBY0FyOTNaQXBUbUpIWjNu&#10;R2FZVGV0Mng0ZTdJam9POGdDYjRDRFJFMTJmOTZLbTN4WjlGM2pVMEdCY1VUOERyYzVJK0R4VUhE&#10;MnZhZ3ZIeU5GRjEwc2g3aHhFbDlRRlZWZTNLcCtRSnBVOHB5VDZnaFlHVnBBaDFuczBKeFVhUEc0&#10;SVM2bjVsTThIWUNDTmFUcnpCWlJabUlOTzRuWlVaTDFUOGQzc0lPdlJ0RlZRcmZWcnRhcGRtbTFO&#10;a01GS2hET0x5N3E0K2NzUmttcXFwYUpKZFhsZHNPcWRmYmY5MWZWamZXaXM4YlRIVlBYbVR0K1pC&#10;UmxWQTVQWU5zT1BDbno4MjVKdE1oWHJaMndMWXlIMSt2aUVqYnRIQ3BmNmtBK3QvOEhDTnYrKzVl&#10;b0Q1cUUwbmZNaUd4Y1U3UmtWRG9yTG1ZRkl2dkMvdkFZYzRtVXBudStHUG9SN2QzZ21lRENsR1Y1&#10;QlJ0N3dlcEt5RDU4YkFVMWJRVVN1QUY0ek0rWndRYzU2bTUvbE53SlNiRGx5eU1LNmtlSElXYjFv&#10;QjZGY2hlc1p0a0RySm9RMGh5QWZuM0xkTzAya2MxVjJQUmIxdnYrNWQrMVcxYzljZmE0RVVod1ZR&#10;bDc5ZDJ2ejY2OThuc2ZEV1FBTVdUWkRQejdwUFM5d3FOMjUwS2R6NlQyUGFkUUhtTDFMaTh0TERl&#10;Z2JBQkpWbVV6VXYwZ1lJbVhqcDJrSlV3RGJVblJRS0NRWXVaK3J2Nk52K3N6ZEQzdHdkLzlSeDBl&#10;bE04Y2xMbUE2RXpNb0FPeGh4RUUvcE1DZktiaTR5VHJ1eTFjT1U3cFJrVHgvcG1jTThLMTBWd1A5&#10;aVg0dDR0REsxUGtiVU4xZXBDeGw0VWdJa08xSEpmbmFXa29yajFzSFJmbkR5UDVSNmw5YUVSdE8x&#10;YXMyckRUaFI1TUt3Q0RwYnBOUDFlenlTR20yc211eksvSldKWGwrR3U4V1dScTVJMko0Z1k2ZDBS&#10;NVcySklUUUM4UjYyWXFPTm9LUDdJaDgvWGZiN3BtREs4dnhQa293S3dTaXhRa2xCSTd3RTlVMUhF&#10;ZkRydzNQZVFZTzN0dHFZWDZhU2E4VWthdTRUYldOcURnM2tnVjMzZ1NTUmZWeUxGVUFrc1lIbmFY&#10;eWFWTUI4VmVYb0h5MVF0WHZBTzVWUWY4clVYRzV0cHJUQlBHWjFxc1BVNFg1ei9rY01WVVBkT1U5&#10;Y21GK0t4dEJOZUlvN1BNTWlTTXlPaXduMnlPd3ZDWFBUSGEvTjFkcysvZzBpRnM4NFJrWmJQUW1r&#10;WDhpSUp4WGRTdjJUaDk4b3gydS9OMDV6b2tZWUxmYzZQQmdCZ2EvUmowMThmKzhtTSt3YVVnMXlD&#10;L0F0SHl4OEgxaFEvMWNyL0VRbFo3a2M2QkxXNjZreFFSVExwYWhOcVNHcHVRS2lieENoRm43OTZR&#10;MlgzckZRRWplbWRyOHZ3S0pHQTVVN2ppZVBoUnhGMTlSem5OODVaQm1ucHZwV0MyOXBHSGE5R1Ni&#10;d3ExV3FTKzN2SHRQMXNhaEY0UGVqRFN0WGsxUVRNVkIyR05qajN1QlRnU2NiazdNYmZGbTZJUmF4&#10;dmFCSG9KZGdUL05OY3ZPQ2ZGb0txbE0wVGRscFlJQXc3NmRKaTBORUlVSWNCek1pcFZTaENtSUFM&#10;SDhjc1ZseUd2eE9OdEFMOXdsRGJuS0Yxd1NNS0EzbHlZTHlEbVpiUjBOVVl4RXE4b24xc2ZuNkVE&#10;MTZyanVzVUdHaDNxQnh6QXY0a3VQN2hDdXNRK2tsQVpUUXJ0OEJNYlNpdWxFZ0JzM0RXRzR1TW5l&#10;aW8zTmV0VklucE84SWR0V1o2dVlYdUZFZVdvdk5EOFUwQTdxdHV0Wjd4aktzdGtyS0F5OUdTdjN2&#10;bThjb1h4a2hvblUrNkM1VjE4cmNTdTJtWkxVZDlOUVgxRTRRd05VSWJuak52RnNMcDh5NlVlUmdk&#10;OHoxUnB2eTc5eGFVdTBFdTQrWG1hYlJFS0VFWFBiUFFOT1l2OTU1TERZQmVzc21XenI1SFFlczFS&#10;ZUkwak9uYXBpODh3UTViWVU1SmlUMTJKVjN6VDZOTjlUZlYwQlBkcTdQMHNDelNRWmNZS1VZb3lB&#10;UjFJbHhtRTArdkR4dG0veXc2UEVVYkk0Q09hVHkyUDlhd1Q1dFhYNFVVeGlobURCVEc5amRiMjdV&#10;RHlBMGpDM2NGVkR6VXdEK1c3WllyeHJlY3cyb0x1bjhMbi9zMlhQMCtiZUN5MnF2alh2bkRZTUJi&#10;NXQyVlUzNFhRWEdJVWova010RTNuYzFUcVlSOWRlVnNwR3VRK3hqS3RvU0hDZmZEVWFBNTFIdEJi&#10;UDBITy9XUE5zRlBaM1V1YXJWS1RPYjk3cVdBVTAwbVFDUDkvOUtheG0raFFRYmNUWFRKOEp0aUp6&#10;U0dkOXhJaE8zRGVqMW9zdGhnMmRENndGYThzSTBub0pGd01aek5RNzdROFNaN3BzenE1ZW5qVWZ5&#10;bXpwejgvR3lsL09EZWgvaUhtamdpOEo4b00wVjB3Uit0QnkzcDJyVHJLU3VVNTI5WGt0TnY4ejVD&#10;QkNKMUZKbDYxZDd1WjVUZXBrRFowOGVvbWhJUjd1MVNiWWpGRUFoTTF0ZHFxd3NoNjNEdkxERXdP&#10;SjlteG13cEZVSTQ2RHliZnlHRklIeGQ3ZVNHWHRZa1Uzd2t4WEtGUEo4M0ZRWVFvalNNRkpWVytS&#10;Z1dZOHZxcEtWVzJEdHZKMXZVL3ZyaEVqbFpzYkVGbmVneS9xN3lUa1VtNEZ0ZkNwU3ZJakc2ekNw&#10;RGlQNTF4N0VLaXJUWmRSUWJmZDk2RVd3OVdoaEc5RmVlOWJkY09DdDdEL1ZlMUZnMmZoa1hkclBG&#10;bnRJR1h3VllwTEtxZTR5cUNlUHdtNGk2YzN0RSs0cW8zMDRLWExQc1RqQUEyVFFEQVNGTytyejEy&#10;QjJkT1MxVDJYckFkQ2tuUTBLMWJLNlpCWmoyd3lrZXVXV09zR1o5OXJjZmZwNW1JK1dCcnNXanls&#10;S243bVg0Q3hnbTcxYVdkUTVZaWh2VUlNcjNDaGpBNWRxcDIzZ1A3Y1IrVzZFMkhFVjA0cEdSb2VX&#10;ZXVXSENaeE5hQUN0c21ubytPMXVVVTR1ZzltcWtRUDNMbmVrbm1jVmJlZWRFTmpVSlFZUGNVUWZF&#10;R1d1aEFweEZnenVCa1pHbXhGRGgvaldwMUdaNXJCN2V5UzMwMG5VMjZ3N09pYk1MVlp1Z1dmMTYr&#10;ZUM4V3JvdFpZWXZCK3NlbkZ4cmJSLzF3TFM4aHUydVpISS85dU9oWWZITDN6Z0dJc3pIdm9RZXRF&#10;bmNrOWc1SmFBVml3WnJrUkZvV2RVa082MXBDUXl5U3BjdTROV0h4R24yRi8xZ0FsNjFQMVJ1MHVi&#10;TU5DdVBSYjFiWUM5WllBbm44REdLamk0dldKL3pLYkxINFNtMkNHOG5pd3hZZnQydHNkQzlPYkxh&#10;SnF2UEhRSlA1amJoUXFTbThNY2VuNkwwNVVwQzJIeWdCU2cyQ3hEZ2FRSE01Y2huQ3pTSFF5Njg4&#10;RmxCTDM0d2lnUWxlSFJKMkU3T0tJeXRYL09YU0tVelZNbDV3NjNXeGZYZEJhZVRtekRBcHIrR1p5&#10;aTY3cG9KTlpZNVNmYlp3RGZKVG1SMU13Q2lZU1hMVUNZNmFMTU11aXFIS0NKOTRiTFRneGNBbzJ2&#10;MzNaMTU1T1psUGE0ditvazJNbk55ODAyUEppK3RNa0IydEljazk4cTFURkMrai9OTmFqWTFyaG9k&#10;SWc1dCttWnNaUCtTTTJBZlhGRkZnRWFUNTNwaDE1QzIzWXFHUitXdDdKYmNnY0Jpdnp2NG5yVWFC&#10;bW1XN2RDNHdpM2lBWU54RncvTm1iMlM0STcvanluY1Y2QWhucTNtdno0ZEl0Q2psT3ZlUHVjd2M0&#10;bjIrU3BaL1E0UTVkNmwwY2Y2TDlURXpicUphWkJKNlFRSjN1MGhEQ1pFWFpxVlRXMVlWdS9wTmNl&#10;a2ladHh3SEtaYWRHRWxURVdnNWU2K21jTVFtQ1JycmdFUUhpQ0ZJbnpjOEQ3dnZGUW0yQWdPdlNH&#10;MTlRNXN2YldvVHIxU3l4L3pYZUFManZQWWhwTWpMUkIwQWxDaXlEcGtXcXgrbnBTUjYwMmM3ZkVG&#10;M1g5ekpMckZNeVJnSjBlSU5ZTjBYOUhid1RFWEtGV0VjSGh6bUhOeWs2STdmSUVIdDJ1MmZUMldz&#10;N3pFMUkySytraEQ0cTluMjM1ZnV3azBkaVQxVGZRcTJ1bVNDSXY2YnZPaFp0NkZOWVpNWWg2MzdN&#10;NHB1MDdlRnI0NjhacGtvQ0FUV21jZGpxbmlQMmNneXh6djg3blZ5THhYNEFVTXZsWWFSTCtVemRV&#10;clFYN0M3QkVoa1dXcWt2ZkJwa1ZLM1ZmUkFxWmJOWHpkOGFDVGdoOWNCTVB1RE9ZVlV5bDltUkd6&#10;b203Z2Fheno1a0FBYWo4TnNSdHFBdHlKZmNHdHYxcXEyQ21YcERSMDR5OEZZejVqZFVJSTJESVBY&#10;Ulp5UERPbkxwbUdlVDhGVzUramxpNllpSFZGaDBWeGNsUFloa2xxMk9iMEwyWXJNb3Qxd3NDd1Zx&#10;RTNNNkljblJaODhmYkNyRkJHZm81Z2dLNjNaTStBYjJVajNGVGhtK1NENTgrR0p5dG1STXorY2dJ&#10;Vjd5RVVOWk9WZGJMWmNBeGJuU2x1RWZxZlVsT3hSZWIvVFZMUk9lSGpaeXdqYU52ZHp5REdxRlBZ&#10;eDhLQVU4dUVaR1Y5OUQ4anVCR0xYNEdjcTVxS0VjcHlHQzFxY0w4cTZlcm84WmUrU1JUcE4weTJX&#10;NEZiUmthZ3Z6WFhoNnllLzVaczk3MTNWdFVabVBFdHhYdU0vT3ZvenluZ3NRN2JVSFhSYTJBYmhD&#10;Rmx4Z3F2MU9HczJBQm9PQWVrR3FObktTQkNObXJ5c0JmaW1yRzRKVmpIRlRsenpEbHFpa3lya3BU&#10;c0JOeFMrNjlyR3lDYzM1TTNVOW03Kzd4VnJaVTU1cFZOa3BJMHpOdmJjeTdhT2JoQ25nUmhueEgv&#10;SDZBUmJYZ2ZLZXEvTFhjdnlHV2krdHR1UlkwNzJVeDN4Qko2aFY1U2NMVnZLbGxRRXMyOWhyV1g4&#10;MjR4YXVYdnUwTlF1MEh3Zi9CUDdQZ2dGL0ZhQWJuQXFoUXJBVXVObVV0cmtkQWRpMHQvOTFiUkhV&#10;WHZwWUk1OTR4NmNDdDRkcEhNMU5od0FJMDdZQ2haUklnYkNGVTU0aE5FYTRocHZGOVE1TnRncno1&#10;Y2ZvK0dHNklHRGVDaTI5QzMrK0Q3N2RBU2dqcnQ3bThObDhidklEajQ3ZUhJMkoxb3F6UmE0Q2l4&#10;YzR1WENNYmJSNGMrbGFlRnNmYlZzSFVUOWM2MGl5cnJiUkhFRWdKdDVEV3NYZXdVaFBMRVFMYUts&#10;b3hHdElBMVZzMWZzVWpaM0pGaFdzYWtIUmNMazl0ZmdhdTYvQUs0dlowNFA1ZVhDaFl4d1dPYlNN&#10;cW8zV2VRMUtUS1ZJTDBBcFBrUHpWR0JDR2ljVnZiYVZTRnYvN0xrVkdnaEs2NXEzZ1YrTU5wdjd2&#10;YUVoOWtSQXhDMWdPUHRQUGY1R2tPYmd6T052YTFwSG0zQUNvVGFqeXloLzYvcmFnbEl2NitGYVpr&#10;WHBEd2NyVDJobklVTWJpb2lMSzRQSXo5bDVEM2VaN0svNVpxVkJmaFpsUWtVUm1FZmJsaTBzQUZh&#10;anhpRGRQRUpLZmJ6WmpKWjFVQ3MvYzhCaTRiek1uSkZYZmFHcHB0bDFMeTdTeGVKbGVncXd2WWt3&#10;eldMWCtqc0EyZlRUdCtpU3RlWE1Delg0aFN0cUdXeWJOZzlFSDhrZllVMk5qSXlKWlU4Y1RubzBj&#10;L2JPVHZSZEl2a0swWHNreEVnTU84bjE5K2d6cE5XNDdUZngzaWUwUitrdmE0alk1TkMyRWlIaGFm&#10;RXplOUJnM1VRSjJudDFqZVk5OHNjYnhkQlB6dU5VNlFHSmkramUvSGVwNVBVaGRPdWVIRkw0UXAv&#10;N0ZGVnRyOFd3cE9wVjZLUW1FWHlaOHplcHlXdXU2SGMvV2ttV1RDTzA0eHF4RGhaQ29kRXU5UnB2&#10;U25ZcTdqc2ZZRXQ3MERGWHhGRkFVVCsvSWZHSTZ3cUJtSWhpZTNSN3ExdWRoTGR5dlFsNVp1UDVj&#10;YW9aSDFkVzdGNGlMQUk0M1JOWUQvSUZldmxDUUF2RUV3eWJaUDc2aTZ1aTN1cGQwdGNDeGVWanhW&#10;QXVmV0JMNUhVN2oxT0tzaHlOSnNqVHhtcC9QcFJ6TzhtMEdHSndIQnVWVTRFOWlIL1NEaEtpVUtB&#10;ZXVWQXJiVHR0R3pyMUN4ZVJJclpUbHlOaUMvMy9hV2RLSytuRDgxYnlmS0JUdVAwR1JCT1c0OTQv&#10;V2dNbTNScU1lNDY4eTVmeFlKZkxQOHhrWkhteFlIUGRXbGNmUmtNSDBqbkRuQjNXajBvbjYvT0dD&#10;S0hUYnNkTHl1S2x3alczSVFPMnlrcVRiczk3TUY1SHkzbDVHTHhqbmlDOWEzWjJTOE9wd3NHakRv&#10;cEZUM3RKZ2FJbEpLc0xrYzc2MGg5NUFuSEgwaXM4YkNCVVd1MllrWmpCa3N3RjVFeEtKWDVrcnlI&#10;WFZYL0wyeUpHczUxa2VPSE5CUk54a2ZaRllDcnRCZXZRTXdFb2ZwWVBvZDkwWno4d1QxcHgzaUdG&#10;ZUM0YjBydi92RFBmSmVabFNGUkJGK1RlbGdPZytDKzd1YUlPdnpZNHFKSTl4TmFwUkttNUZKcDU4&#10;NHFJZWZxT0ZkdkJYUnZCeEtkV0c5Tk9IVENJRnpoMlFvSE1sN0FORmY1TzNjS2hYb3hENGtEV2h3&#10;NzE4V1d3QTJ5cUY0Rms1Vytrcis3M09VUnJoZXl5aXVMRDRPWHpRQlFHalorbzdaT3l3clEzcTcz&#10;eEFHMDN5aXBHRW5qWGFmOW5vbTlyTDJUYUcwYW1obHB0WUdTWUJEdkF5OGVtZEQ3d1BoNG9nTTRn&#10;NmNML1ViMFhsOS84UERsVWZyM3AyZkh6SFJHMHVJNVpHYkY5MUcxdzVTL011Q1dSditrTUFXRG9W&#10;dFA2ZitxUGdBYXFEVUIrZXpVKytxbmxjd2REZjBxa2xRbmkrSjY4TlU5dzRwN3AvMXFMWVpqSUZv&#10;c1ZEeUwzRnlkL1JoQkdrVjdRRExpTVdnL3hJelZWeWZIRDltc3RRbmMxVDl2b29QT0JsVnpkNUg3&#10;SVEzTFFFajRJRkJqK2JBRU5uWnN0WjZZL1VuNElRMHVVc0Jwc3ZsYmh1azRrWjlZZXBjKzhSZkoz&#10;ZjhpQ2R4NFdPZlN6a0dtNjFHTkVla3orVXJQVFgxQ2l5TTVDNnpsWU1ncFJxYzcvb3QxaEJUMHR2&#10;KzRYMWZ5NFN0WnBFbW9RWkpCT0VJMmFuRXZvNUE0OXlXZmNHcEp3bkpkeHlKU0NjTXhSenJuNVpz&#10;RnVXYVBOQUlzM09kNUJucE80Y28xNmdtaWo3NTVBVnhXL3ZYRlRRUGFSOVBZU0RWbkZHYWQwNnJs&#10;aTVQM3dMSk1HcGttSDdPbHhDZ2RUQXI1ZnpHbENjZ2FxRDFHd3lRVlVRcGZJS3R5emM2MnRKVy9H&#10;clhhbG9iL0ZySkVYL0hNQkIxdGdKaDQ1anplQzhHQ2Z1ekpHbzhDZzZGSHZ0THcxVllXeGFMMXpp&#10;WFlZVU9KaWxVZml6OXluTkdMM0VyNmJaY04vTUp3VlBUajFsc21lWFp0N3pLeGZQQkFNQllMdnVm&#10;TWgzMDBrMEcrYkRvTWtFNTVOaXFRcjVKNitGd2NNT0hYRnhtVUR2TnA5djEveXRYaGk4N2VjOXFu&#10;bW11Q1VJSmgxb2dOMk9MS2dUektodUp3SVNuV1lJR3h0N0F4cTU0UVRQWVJBNG1FbzlkLzZpOVEx&#10;ZmZsaUkzQXUxUVBRS2FSTGY5cENaMkJhWUFFL0JlSXczQndhVElwZGZnUUFDVzlhRkszenR0WWFO&#10;QkczUkZIMVJOMWREZVFMN2NhRlZ3Mlc3ZnRaVTBYWUZoU2c4aW1DQXN6cE9JeE0wWW9aak1tS2xq&#10;YkxtTGQzSUVEZE9MV2x3c0hrbGRkQ01yMXg1b1JoZWVFVW1sOXlkWldEVjFvK1ZjWE9RdzdLL1VG&#10;eWQxcm9VMVFIS3p1cW81alpsWi9DdUNUa0FxYWtUNkhHcVFRbitlSmc2SkJBaFZTbnZXMks3eVVI&#10;S0tIV0s0RmliSEpSbGtBNFpYelRZN3pBcE9Gbm5LS2pRZlJ4WUZ0YlFHMDdJL1VPNkVVWU4rMzdr&#10;WlNmWENncTZ4ZnZVYkd4dEY1Yzd2S1BEdWx3WnE2WGl6Z1Z4RXVsV1BxK1h5VjhxR1lPTjlKT3JL&#10;dGNZRGZWbGlIOEM3aWR6a2lQQ3JZalNwei9RbW9kL2wveUpxa2JoU1pac2xnKzFoZnpjeUU5TFpO&#10;a2hJSHJrVjhOUkkyeFovamZSbnVBbXhBNUttMnRvdGNiVjBVbHFLN0EwcXd5bCt4U3hqemt4Z1lj&#10;K0s5SysySXBhL244dzJ1akdVYU5uQ3lVaWhoL3lDRG9jdkFxTWh2Y3VhQzBxa0kxYUdBSkVKOW44&#10;MkY0TS9vUVR2Q2MwbXlQQVN3dTZlTjIvQk1zUzVWa21TaGlVQ3E3aEZUeEdDTzhVR1d4MEk5UVFW&#10;ZW5GT3RXRzBZdzNUdkY0OFM4RmIxbk5qQXlNQmx2VVJUSkJBZ2VuSXJTNnhrWWpwY0pOUTVaNGRM&#10;Y1hyUFoxZDBxT2MrS1B5dW9LQzNPSFlGcFFVWHJERWc4cU9uU2x6SGNRNmdYVDlUbXl3ZnQ0VEIv&#10;dXF5Z01Lb29ERGxKQjZ4OEJkTkRzMytBUWNsYVBTb1ZBQXBCeVBYNldkbTFCaFQ3RzBMd0trNEFt&#10;Z2FZelJmNW13Mi9mOWZNT09yM2FRaXIrNEhMRFVZSVJqNnJRdWxvdTh2YzZaY0NlTzhpdEp1N3R5&#10;QWhjczViQ3hrSXcwZmkyY3NPcHlWVEZaQi80dGQzek1ZSXZjN1VJV24wMjgxcGVMUnVYeWFJaGJI&#10;aTc4eW1ZUXE0VENnRkJLd1R5Y0VONms3aXpxYTlBYTJzMmc1WHdKQjBNNXYvWWhieUl4WmJqaE5G&#10;UWlVSkpCS3FLZ2RlbytKblpsU0dXb29TSGMwa1NlYzFLblpkWUZzVmgwejlOUkF6dXhaN20xa2Jo&#10;TGlYdlZPcUlqcTNhMUt4VUhFZkQ1YkR5Y0NGcHowaGlMaFVhUDV4eUE3TXcrSmQ4NzlzQjZxWUww&#10;NFIwUHBOR2VidytIc2gveFZJd1VyMzdJSFpORVo4MjBUTUJVa0FOZ25Odkk4TjdhS2k0N3VnaUNm&#10;WEFMSEY2UUtkWmEwS2pEOUNMYWlpOWpRcnNwcHFGZTVabm9POSszRlhkQXRLNzZIcVA4R0tHWWlz&#10;M2c5VytyR2M2Unk2SkkrWkJqNzlwMWJ4UlVJeVl4aFFkYjVWaXV2WWQ4UitXajlWWHNqb3FiM3Fm&#10;VytHSjVZVkVPRzJlNUhvNkNQcktSYm54Q1hLclppL2VqeDQwL01yTFArbkFyT3FpM2pIRnVpaFc4&#10;U1hDbGtlRlVQSHNTQUtvaFkvcGhrbnE0QlRIS3dTQnRMV21NSDB2cncrMnprNkZzVnVBTXVQMkFw&#10;YU04bFQzU2Fzd0pvUnVYL1d6dndsSlpTczB5eUp3dlBUOU1GNTZ4WHR5QmplUHJacm1FZ1NXbmRh&#10;NHUwbXdFTVJ1Q01OYVkzQ1d1K0REMmk1NjZ6bm5rTklpMk9ndmhSd0REd3plOW83MCtzQ1hjT1Nv&#10;TktmTTV5U1llWUQrelZQbTVOODVpcGRyMVczeG9yNU1hMjRQZE1PTDZIcWxSdE1VVGxxTmFKaUdk&#10;N2JydEhFN2EvV2dFSUtoRjhpODVtOEt4R1dQeFhHMmdhSENPWVFGQVUwdkJDZFF1MTBrcWFTNHk0&#10;Umh3PT0iLz4KICA8L3JkZjpSREY+CjwveDp4bXBtZXRhPgr/4AAQSkZJRgABAgAAAQABAAD/2wBD&#10;AAMDBAIFAQEEBAEBBAQEAQMEBAQDAwYGBQUFBgcICAcHBwcHCAcICQgICQoKCQkLCQcICwsLCgwM&#10;DAkKDAsLCwr/2wBDAQMDAwUEBQcGBgcLCAgICwsLCwsLCwsLCwsLCwsMDAsLCwsMDAwMDAsLDAwM&#10;DAwMDAwMDAwMDAwMDAwMDAwMDAz/4gJkSUNDX1BST0ZJTEUAAQEAAAJUAAAAAAQAAABtbnRyUkdC&#10;IFhZWiAH4AAMAAgACQAmABxhY3NwAAAAAAAAAABHT09HAAAAAAAAAAAAAAAAAAAAAAAA9tYAAQAA&#10;AADTLUdPT0d14aaxPDQ3YxDIq2YGMqKKAAAAAAAAAAAAAAAAAAAAAAAAAAAAAAAAAAAAAAAAAAtk&#10;ZXNjAAABCAAAAEBjcHJ0AAABSAAAAFp3dHB0AAABpAAAABRia3B0AAABuAAAABRyWFlaAAABzAAA&#10;ABRnWFlaAAAB4AAAABRiWFlaAAAB9AAAABRyVFJDAAACCAAAACBjaGFkAAACKAAAACxiVFJDAAAC&#10;CAAAACBnVFJDAAACCAAAACBtbHVjAAAAAAAAAAEAAAAMZW5VUwAAACQAAAAcAHMAUgBHAEIAIABJ&#10;AEUAQwA2ADEAOQA2ADYALQAyAC4AMQAAbWx1YwAAAAAAAAABAAAADGVuVVMAAAA+AAAAHABDAG8A&#10;cAB5AHIAaQBnAGgAdAAgACgAYwApACAAMgAwADEANgAgAEcAbwBvAGcAbABlACAASQBuAGMALgAA&#10;AABYWVogAAAAAAAA81EAAQAAAAEWzFhZWiAAAAAAAAAAAAAAAAAAAAAAWFlaIAAAAAAAAG+gAAA4&#10;9QAAA5BYWVogAAAAAAAAYpcAALeHAAAY2VhZWiAAAAAAAAAknwAAD4QAALbDcGFyYQAAAAAAAwAA&#10;AAJmZgAA8qcAAA1ZAAAT0AAACltzZjMyAAAAAAABDEIAAAXe///zJwAAB5MAAP2Q///7o////aQA&#10;AAPcAADAbv/AABEIC9APw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GxnzBTmBOcEU0N84GepqU4yP05r8sex+sAmA7fMCcVbiJ8tiDjnnNU&#10;1C+axAP0zVkZ3AbQM9K55jRoQ/fOSOlMlMYBxMDyajG8KvzN93rTQoKuckc1IWKpBDPhOrdamUAh&#10;vm7DpUpQ5xu7VEoUbht6tS6jEOTM2B0HNKhPIx0PBpshIlUAHJFMR0DKCoLE8c4oGXu3rSEqHjGR&#10;ndyPShc/ZHJwABxVRd32mYkGlsUjTUnrtqdQmxj5fQVTiP7lPnyd35VeBXyFww+7zUSEV2H7w/Kc&#10;E+tSwEC8A2HkdaUjlTjihR+9JEYHy+tIGXXKNAyCVcgVgyGQ6ldozptB4rct1jLs2MttOazbmJRJ&#10;cOVIy/Bz1oQIYvEMQzwBVdx+8bJGA1TD7ijPGKHCFGG09qYyJSu1BnrU46nnjHWqzcSW48o81YTG&#10;4cgHFJIdx4IPT1o48zr3ppKjuMA07nYDQ0NMsq3zKMdBTcfvg3J4qJCdzZf+GptwMa844qHEdx3y&#10;+U3HU03jnCng8UozgcipMHyzkUAIfuN8vakx8mR0FSY+QDHJzTBwpG7vRYkkQg56ip1B2yfOBjvV&#10;dSolB2VLlNrYQgE9aiwyBj+9YgDNLGQC555PFNfb9ohHY1IqgyL8o60WGSFv3LARkmkw2xzkD5ea&#10;cyuJTlO1Rk/JKpkUCmIdGwySHz+FTYbMnXGagjXEKgt3qxn5ohk8UkxFS7VTZp3O6q4JwcjHyjFa&#10;E4GxSD/DWeMGSTn61UdRjzkjGO1QMAC3K8dOanOSOmKgm4ReCM96qwJj12+WflPNIecALzuqSMoY&#10;VG0HjilA6nHFAx6Ab346AYNThjtC7hjdUOfkPynOasxoCinnOKGIk+TYDvHSgvCoYhz70zCAuCT1&#10;p7LCbNSIx15rIoero0B2g59aQBd8Z3HIzUaDAUbcccU/nLeoouA5s7X4+lOjz5E/7ph8tLGCSfm4&#10;A9KlUld2NvTvRJgiK14eTg5yetTlVJkO7vVXcwuj0yTzUu5iehrFlDv4zx2ppx5ZOOc0vG4DIPHF&#10;HOBnpQAx8ceo705cFevp2pOC3OKlRWw7bDwKAAhDKwwACBVuPAnXjnbVP5N4yxyTU8f+/wDnQCHz&#10;5Jc4HTk1m5GcDpmtpYlktJiZMBQc1jyBBcYEePmIFSmrjG7cz2/HQ0/VkWXwDr1uyZWS259iOlKA&#10;fl+Y4zU8qltLkAtdw2dc1vTnySTImrxZ8reJYXj8Ta1kcDYCPp0rAhPDfJx2rvPHcJTXfEHHJlTr&#10;XBw53L/uCv1/hfEe1on5JxPS5atyyM7l+bvU4zswSKiAG7JPfipecHmvrEfIjhjDZXJ7Gg+pfvxT&#10;SW9OTTsfIvBzVCYuM54p0XFxjA6UhAyeKReJiSOMUhmhHu2k7u/pVpD+6mGM5AqlGyFI8CrAJ+b6&#10;1E1oOD1Ktyp+0TnjaYzz6V7t+zrfJD8YPFcXnKTLEhHvg14bMD5Ew55Wuw+El5JZ/tU+CRuIS4aR&#10;fqa5a0eaLOqmrSTP1CviXh0kgr8ttkfjWOd3kgeXzurTtHEvhDwtMVBD2ByaoSfekOOj8GvFasfR&#10;Qd0hmOnbilHU8UncUdx8tIsd/dHfNPC8n97x9KZ3HP1p2W252DmhANIGB8xzmlXd5SZJGc0E/vF7&#10;YFPGfIfgYBpgIM7zxTyI/LfEvzAdPWoTu3A+Wfal98c0APH3E56ik5w3PagfSj8KAIiW2W+VOSxy&#10;KlP07U3umSOtLn515+lIBQCc/Ifel/vcUnId+eopedrDbikAvPcikPQDd+lHGF+U5HvTuNpJJpgN&#10;/GmkElvmA9qXjIFH8I+X9aQDQQJFO04p5GGHzg7ulNPMsWeODxilBHynB5OBQA4Y2daac7utL3OT&#10;SH7q9KAFH0pMf7X6UnenDqc9O1ADT14NLxkkcUYXc3FN+bzDQA7HBpOMjml5xyOaTnK0wJucIBjG&#10;KYT87UoHynntUWW242Hr1pCJeN33hUZ4YYJoH3zkUvORQA4dBxSErxnoKT1FJ/wGgESKTuyIOCvJ&#10;zUWT5so2YGevrTsnCjBpMESDJHtQAfwLz1pO7UEAFgaUY2jmkCG5cY+Q/WpOdp56gUArscFh+VJx&#10;kHBzjimA4fWkJIJ+UUnZvl70fNljQA8H5uUPSkOPNJA70dhzSE4U8gUALxjpRkZbBpP+WYBXk9DT&#10;ew+WgQ/nimHpjPfinD60HGBxigBw/h57Uigb3+bmk7/epcny3Pljg+tKwh/brSAnkbh0poJKjIHS&#10;lPUnFMA5EoIcYpGJLN2GRimZwyjrzUgPynmgYwKd74bt6UoHyLk5607+Ic05iojJxzn8qAI8LnIJ&#10;p64y1IPu9OvSl53D+dAC55HNN7fyp3GTz9aQlQGJWkADtilyNr/SgY2/hR/COOooARSCGP5U7B8v&#10;rSKuCfl70/rGOcc8UAho64zTu54pBjc3NO/gOTTGNz97ikDEoepprHM8HB96cPvdKAFP+sb5ewpn&#10;zec/yn2qXKbG4/8ArUvG1egoENHT7tL2POaXsOabxz2oAXuKaxOSQMYAp3OW69KTD4iGe5zSAQly&#10;0fA9zUoUeVId2eKjwQSMVKAotwSxGTQFiM5wMUgYecR5Z6jBqTPGNvAPFJg7BgDrQBKwUBCCelRn&#10;PmY2jHrSnGFGecUik5HNAwIXjFHGWpNpwxz3ppJDgZ7UAP7jig9R8/FKOUbkU3nH3P1oARsBWwhO&#10;SKOMv+FPAG1e3HNAAw3zj8qLCIuNy8UuDsp5xhenXikP3zxjilYYEAgjFRfNv4Wp/wCJ/moAHycd&#10;+tAiIKcg470uD+95FSMPnT5hnFKcYbg0DuVj98AU7bhupzjpUhUA5MZ/OncFU5oAgKnDfIfeoinz&#10;dTVsD5+WyaQqQPuYNAFTBBJ2c4pVJ3McHpVkjgDg57VFIjhFyg56YPWkMFztcnHXpTv4lGzjNRAP&#10;gAoamXgDigBGJ3LhT0707nZ0oy3mHnvRzg5oAUZz0/GjjB5o3HynwrdO9MLHj91zQBJxtPzijA+c&#10;7h04qPIwAc0vOV7DmgB6cyAY5FSYBL7kPtUSkiQnnNSFiScgCmIT+Jee9NYjerE4OaDjeOaUKpPP&#10;bvSGO43Mc54pvHTH0pQF3nijJzgL+tMQmBmmng9MU8Z4JA57UmVyQQaBiY9uaXsKDjYp2de2aaM+&#10;YAxIBP5UgHPyB0P9KiBPmP8Auz171YAiErAZOBTSDuJJ4oAYevSkB5PzH8qeQPlyaY2OPkGaAGYG&#10;X3KvJ45pCB5g4/Gl4xg9KUBsL8hoAYVAkIyc0gAwac/mecuYuope45xQBE2S4y9JjDycelSlRt5a&#10;m/L5f3e/WgCFgNw+XkdKbzsHPfipecjigY2sNgoAgUfOuM03DeYeOh4qyQo4x9KbgEfcHWmIr7XB&#10;GdxNIQfM6VYJbj5Bk03HIPvSGQ4G4c0mMbu1TleG4qN+ByKBXIyOaYQee4NS8bVBHNNIbJ4xTGRl&#10;f3gIbBxSYODkVL8285UdKONi/KKdwKxBxJ8p4FMI+RvlJ5qzj5QM8mm7eelIViAqNikA9OlN4A+6&#10;as7fkPFRsvyrnNAWITkpHgdzTdibG4NSlTsXkk+lGOUGCKAKrRpg4zUTLy3NXsHDDBpoXplR70hm&#10;fsYOcL29aYyZlbL1olAGU7RTSnf/ACKAM4rnbgMQTSbTuk4Par5Tk9B+FNKPt6Dr19aLAVQMA8UF&#10;T8mXFTlCTyeaaVbaOaAK5HJxSgYRvl5qQqMk460YODRYCLA3kilwvPPWnfxL8w60uKAIGA29aj/5&#10;aNx0Iqwcbj8vU0BFw+Y+3B9aAGBV8uXk1A3mBjhQRVjjH3eaTA3nkCgCEfdPPWlHVvWnbfm6cUoX&#10;hqAGkfK3FL/B+FKd2I8DJ54pmf3g7UxB8owMdTSt0bA7igKpVuTxRxkUANwdx4pCCyyA5xtqTPA4&#10;qMkYU470wZFj7o3fSjB+f5fxqQ8jp2oAP7r5TwDQKxF82XHlnHY5owQJOnapcfMfXFNIyh+XHPrQ&#10;FiHHPWlx9+nNwxGKZk7T+7Jz0pAMKLuJNMZfl68ZqbGVX1NBGFoBEG0epppRfNYsp6VOR8p/dE0E&#10;dPl69aB3KjRoRjBzTPKj2S/K2avBT5gywpGACIR60hqRlNGTjkH0poTlvnOPetFlOXOV4qPYNp+T&#10;gmgdzPaKIuAYTkHjmozHH57DYR0yK1Sg3KNnaoWhUlyVIPFAGPJBH9o4ibJPApjQrhgY8ntzWw6g&#10;BP3fI6GmbR5z/IQdvBp3BowmghG7ERU4qJ7dPKyQTg8E1vMmYXyEyT19KiMf7tQcGi5PKc/5JMsv&#10;BxgYqNoXCSHyTx1Oelb5jwf9TjHeoDFmSbLYH86pMepz/ktgn3701opA0nCnjnmt5oRs5yeagMEf&#10;muSHGVqHKw0YDo5iwFIwaiEbiEZHNbhjxM2YwBnioZImAIEQoSuU2kY/l/6zKj86aUXyxhmPNahh&#10;O5CRUbRuqSsLccLxRyiuZflsZMhMDbR5eN/Jziryxs9u5yevApNq+WOvHGaBWKBQ7funOKhKtuxn&#10;P07VqbRubrzTSvUiNeBRYGjN25I69KZtXzB8h5PJrQaP5UOcc01kHmx/IKAZQKr5nO44pmwF2APG&#10;eKtup8yXKZ54prAGGMBQCDRcdiqQcEA96aQfPYEkYFXCuGUccEGmkAmQhVHAouBUAPNN5yc+nSrR&#10;VdhBB9+abtG0cEYoFcq7OcjI59ajOAxOelXcDeuOmD2qJkBL4XGTSaAgC5XgiozG+PljJ5qyExjr&#10;kUYcKTzgngUrAVWibamRg1GYyGPB9jWgM7eeTTQOuadgKG1iCSophB8lgYyBu61f2BpOA3Sjy12t&#10;mHg0IZnHbsOGboKTA3dO9W3jPlfLFnmozGdx4PAHNAEH8R4pDtCj5uc1MyNlf3ef6U3awLZQdeKL&#10;ARc+apDd6dn5pDj0p2CAw2nkcU0DDdPxpAKM5b5c9KU4xHxxg0YGBxRgZGeKBiH73Sm5/eN8vPFP&#10;+XzcFiMjim4ODyOvWgB/HlqMdqYQfT8fSlxymSe9KPvSZj6dOaAG5+bvz0o7v+FLlB1UdOKQH7vT&#10;mgAyN2Md6d/e5pO7c0p+6eKAGkKQeaau3zTx2pzBth4pPlwgC/jQAAH5jtpGzsb5alITb985zUZz&#10;uz7UAMO7fHtjySOfalJbcRswAaf/ABen0pMKQ2c5pAJ1J4pcfKcEnkUfxDigE/MdtOwB8vGDSgDB&#10;JcAU3kg/JijHA4OKABgMYA70DGB82ce1SLtxz+FIygKpz3pANz1pvbkUp6mlGcdKADn0NBPyAg55&#10;oOfl55zTOg6fjTHcfn5xx1oxy3rTR9880uW3AbePWgGOI7+lNPKmlOQnJzzTRkg/LQAYz2pSGwaa&#10;S/mD5O/SlyxSTg9aAHMMuORwOeaTnDcdKTuw55pT9KAE+bahGM0Y5bJ9Kdjjp0pAPlchaBDON6ja&#10;eBR0LnPNL1c8UvY8UAGF4IYZNNwQX4xyKeNu7rzSHG0/LQAnZeKGzRyCflFI2cigBpzuTA70pzvf&#10;I7CjjzOvag/6wEGkAuOVpT940mBnnrTTv80EKuAaYEg27W9aY2crzSAkSMNhwRSgHn+dADPnDfdB&#10;IFO5+z/fHWnY4TNNIGWIBHpQAA/ufvZyPypOMnOaTHBpcZYZI6UAOynygKcZ601hy/zHjpxS9sGg&#10;daYCD7w+Unj8qcAMGlHUjtjik52txTENwOPWgdWpecjmlIOCdo6cYpDG5+YcYzQD8x5p2MA/KDTM&#10;HcOKAH5OPuGkwMtT1HyrnmnYXPfrTEMGMcZppB8yT9wevBqQAeZ/q8DFOw2RilYCPA30uAeMnFPw&#10;cp8p5pwHyt8tOwhqj5TinBF2nL96eB86cd6lCrk8UCKxXGMhuKcFG0ZGQas44AIGaXbxyBQBWKjc&#10;mAcYox8hO2rBHykE96TaMAc4oArFVIHB4pNq5Ubz14qwwXeoCcYpNpwcxYoArlGEr/OOtKwww557&#10;VOwwv3TTRzglRQBWKkE/JzQQ2BhSeKsY+VPk9aVhhM/pQMrAdflppA3tVjaMd6ZtbLcikCIRjzOV&#10;xSYfzJPkGO1T4OeRzSEfd6ikUQEfMnyHrS4ADctU+OCM0HOB0+tA7lfA3odvTvTj90kKadgjOR+N&#10;PGPL6CgLlf5fOBZQcrQMEnkU9o/nGc+2KaFO5uKB3Agg80w7vMUVYI/drlu1NZeelAXIgOmKcACr&#10;fKetGFzjBqRc/L8uMmlYTLNpt3N8xB3V0MHIj5PasOGJhdDDpggE1sxlg0AB202yTXhBExbBJJGK&#10;2IjiTO8jpWPCylvmlwq4wPWtaLll4HJGKHqI1o8YB8wYA61pRbC8T7QegNZiEFFGMccitCLaEQL6&#10;iqRLNqPpFhgOlaCnFwCRzjishPurk8ECr437kGVHAwTVKViWi6Hl3JtIGDzWhE7eUpJBxis9AQsf&#10;zZ+WrCsSAPLOQeMUOVwSsawbKxfMOf0qRCvmd+DVFD+7bqMAYq0mNqgvzmlYZdDkDquKkVlyp5Iq&#10;Fdm1gy5PapR95cIAKmwiXuPrUy4wRuqLsBgCpFyB1zTsUiYjEaetAztbnNNUsTlsk5pwLB1+UdaY&#10;gwMk4p2F2NzzUD+Y2pRjJAzUjsA0Y2npQIOPPPPQU7cMuAD1qvvAHXJzQAxbNAD85cc96c7Yixt5&#10;xUWDu+9TznA+X9aAAbvmyc0HknL/AKUmTkcU3seKBinkDFAHDcUhyFPFALGM8DGaQIcFJLDHbrTd&#10;g2j72Kfk8kgU1pcRD5O9AxGzuQAjpShJmefChSE6ZoyGMRJ70ksvz8Ng7ccUwIkD4wzchz2p2yfe&#10;wzSIrYjLS5Oc9KnLNhunSmIhQ7XX5ealDQB3zIN1NyMfd+lMKptyeuaBokJB3c/WoyVwPmU/jSFf&#10;kfBwcVFHC32iQtK/+FAFkEbB8x/KlLfM3zdKj5DuuDSYbLZAxQBYBG05lUfWml1OQXXGagKgxj94&#10;+c00p8seGINFgsWGeIKuABx601BGZmJkUHPBFQ+XyctxQExITyfSkMkdcF8AkDvTVLFG6cU8yoLa&#10;RSgyR19KiU/u2+Y/eoAk+XcPmFSBRsY55zUPOV+Q9PWnbsbvlpAOkSYPFtQHPWm/NggigPJuXkin&#10;E8n5BQAwf6zp2p8flnkuRz0po6mlBbeSB2oAkxb5Yh+cVESh3DPenHBHK80hQGQYY5pgJ8vqKXPy&#10;scelIyqGIJ5oXqw20gHjGw88iozncKdxtJqBpGEoHl9+KAJCz7kG4YpwPX5hTE5DEqRUgXg/WgBO&#10;d33aUDg89KeEyuTOBxUL7gr8t9RQBKzDC4xgimY+ZiB0FRBW2LndUiE7DlSKYChpCHOz8aXcTGfn&#10;4HtSceYfn/h6U4LJ9nPyIOeuetAEKnbJKcjmlBHzcGlYfMPSlQDbKTwB+tACZOG9acoBL5k4A/Oo&#10;t374jYetSAngbaAGDlziNvvVLhhng0xmwpAxyfSk8xscpjinewCELvf92SO9CBd7ZXAx1pcjEeXF&#10;HbpTAVpIxGFWTnPNHylXO7rimFYvNyUOe2KcM7GwvGfWkA8kbR+8UHbUWcRP83b0o2IZ0clsj3p7&#10;lCgxgDNADMyGNPm4P6U4DDP8vam5HHzU8Mdw+UUAV5GPmqPKbNPAwoBzjFOJyRlFzmg4I5FADTjc&#10;QCefWjZgMVx05zT+N7cgelNJ5X5qAHK+GII4x1pxaHa+Zj07VVO8n7o5bipdnCnHagBiPvebELgB&#10;utOUAO5zinDAUYx+VGPl/CgBp+8Dt6Gm/Phvl4A4qQgbcZH0qM7vagAY5RRimAH5hhuvpTvnx2qV&#10;QMDOKAGAdeKP4DzSnG/gnk9zTcHFMAyvmHPpRlCpOe9NO4Njyz0pVA3LlsUALkZP86UKDEDuJ5pU&#10;C+YmTxmldl3gKg/OgBhQeYCCetO/jbj0oOdq+9R/vBI3AP40AS7flyKiYLsmAQ8+9SFm8sgx9D0F&#10;I2N4xgcdKAK5iP7vDjg9KkBYKf3ZHHFPUHdLlOOMU/HXigCuS/lt+6pxObSNR2xTyORTeNwO0Dig&#10;BMD5Dg07sTmnjHlnIHtSfJszv+poAjIGcnNH8PsKXPHrQfun5Gz7UgAFcd6CevFGAC3yHtQASGyc&#10;DtSHc/P/AHN5gzGvtzU6nIPJ9qgI/ecNxinISHwBk5r81P08uIEG4gHnrT2zmLCnApgP7s5QdqkH&#10;+rJ3jisZDTHo7YcbWPSp8r5LfKM1AgYxMVTgGlw5Lfezj0rIoUuWx+6xTC6gKCjHnmpACITuYcdh&#10;UeUOwiMnLc8UwFmAMCkDI28e1YtxKguIPlff5oCgVuyqRCuGXGBxms2SOP7dbubcFucH0pga1syt&#10;p4Dbj+6qPBEr4Q9abasAFG4cZqc7vMzkY3VMgQ3Mg83C4IUc5qxCR9nIbPPeoDtIPUn0p4IG3BHH&#10;TioY7loP97jjHFTw43ZMfWqiMM4ZBnNWY2/fD5gMCkBNH8tzMQuOar3bfMBu4I49qsDq/FR3Kf8A&#10;EtY7OTQJGch4GMGpGCmJc9TVZf8AXnCkLnmrJK7OAfeqRRGRlVBx1qRB+6c44zTOcOTnAFIrZTG5&#10;jzQA8hNxIB+hp/WIc8Uw5zinjIB+YYosAzI8wjB6VIFOxe/0pMLg/KKni2/uRuz83FJjIwHyPlNW&#10;ozmIZXpTbnHmLiIAbeaZDu8hs/3qzY0T/wAWNtRE/Mw8v6VLgYPzDPcUuOB8lIZAucKCACTU3zeW&#10;BsGKawO373cVIATjnpSEQsCWT5G61PCQJ3+QcCnEDafm6DimYP7wgHOBR1AmZgZM5AzVSdA5tsl8&#10;b+SKl6Icin9k6UCI0BBZecbR1qZceZ07jvS4Xb/rD0puF5+c+1IaJLr/AI9rcLCMFeazVXAcEY5r&#10;ZVC2nOxfovSsmTG2TJ53GmtBj02BSOD/AEqlOfmUc8twanQjy/ukZNJKmYCd/wB2rRJDAQbhlD8B&#10;atrj5htJHrWXCSNWjAHVwCMVuOpS5K7B9wE/jQ0Mqb8XRXyWxmtODpKCh+7xVPb84bev3ulS+aQV&#10;AhJ+XrmlLYESMcTRDjkmnt9zPl/rUEbBrlCC3Dc1cwPMbgdKyKIFxyTH249qXnDcdRSP94AcgtTj&#10;nBO08UICSE7Yp8kc9BQCSBwOtRgHy846e9KiSmVvn6ngY60SAkI5+6KUcSk44204oysFeTBxkilb&#10;quM4xWbGNGN6n3qRwvkE4PSoyD5iZGOelOk2eRjJ60hjEO5EBQYzzVsOgsWCx/nVSFTz8px6VMQO&#10;ee9CYEXzeZ92poyuACpyWpmBt6UwkBhwcnpSY0jajz/ZN5838IrDk/4/JBgDk1q27f8AEvlBXOV5&#10;56VnyqPtbMWGcn8KSWoXGAjavHrVm1aTFyAvUciqg+594davWxKM+LcHd1NW0xqx4P8AEaJjqmsl&#10;UGd6EV5ZHt+fnkoOK9w+IsRW01l/LAyyY4rxB8i6kBkXhRziv0zgys3Dlufm3FtHVuxYUjJ4NPHQ&#10;c1EmM9am7NX6Gj88Hrt2yZFOGA69ehpoxg0o74piA54I7mmcgqdvenHocg01s7TwfegC3B9049as&#10;g/MMetUbY8Tc96ug9PmpPVDWjEckjp2pfD0723x1+G8yzY2a4vPsTTW6daypXMXiTRJAG/d6jGd3&#10;41zyj0Oymz9c/DE8c/wI8LOHU7LQZ79RmpGHztz/ABGuM+Ed2Lj9mOzHn7iLKLJ/Cu3mH+kOAg6V&#10;4+Ijyzse3h5c0SDC8fMQKj7qNvenE/uwNn60cZTjHrWB0Cjo3y0YbPBFIP4qfngUAN6yDIpxBCrz&#10;1FNP0pSW5ouAgLEJ83TNO7Dmk/gNIfvDimA8Zz0ph+8vy8U8fcOaD3ouAnb7oo5BbLA56cUnak7j&#10;nNSBIM49eOaaM/3M+9AxtPpmnHqePrQAnPFHrTD1HyU4YwfXtQAjE7k+QcmngDaMg00j7h3HpzS5&#10;OevSgAOdx6e3tTfXpS/wnmjHPQUAN5wDtPvTgOFyOnvQM/NxSmgBCDxxilG8N9/j0o5KDmg9OlAC&#10;EnymyAKQEFV/d4x0pQvQk8Z70nHPFADhgiU+1Jxt/lTCfnA9qcOooAeC3B2jpTcLkcd6dhdrfMaT&#10;jcox+NACeny0nP8AhTyRkcHg004Mq/uwOKBC8eYmG49aac7wAv40vG05HFL8uOF+vvQA3kN8wz+N&#10;B6g4HtQc9M0vHpmgAyCudv1oGQFwp60gA3DkDFAZtzDYeDQAjBt5Hl5GKUdRhaAWyxBGM80o69ea&#10;AFH3aBt2t8hNHVe/WjpKxGBgcj1oAPm+XpQQMn600ZwxI79Kd3NADSfnB28YoGCB1p2BtXPaj+I0&#10;CF+USKCx6dKTuaOeflGKfhfs0pAycj8KBDBy3T6087fIbjjPWmNgDOBS54H06UDDI3DC9qBjDfNT&#10;ed/cAUv8RwKBC9+lJ3Hy0dj8tLkYPFAxR9KQ9/k6+9Jn5jTyECg7mz6UAIM7vaj+FeaU4yflpP4j&#10;xQITLYPy07BwOnSmjrjNScY680DG/wAS/LxTudppvy7QQxzTuxoGLzuQZPA5pf42+X6UzjceKXI3&#10;GgQ4Dk4Tn603k5+WjPvSZO7IoAdg4bim4bH3MU4ZIkGTSnmIAsO9AxAT5Qwq0zLnjy8AGlXZs++M&#10;g8e9O+QhflO7NADuz8elMyROAYwRS+vNKdmWO4ZxSEOyQYxxg0mSHB25xQdu2M7x9KB0yDQCE3ZY&#10;nbjPaj99yDyM8VJs6Y28CkEqoJCwi2gcsTwKBiZcEBowM9aNw2HvVmJrGa0d/OUkj5SpzUOMK3y/&#10;xUAIo3UnQkD14p/PlH5+3NMbG04OaAJFxsHOaTEeeg/GmfP5IIP8XI9aUkl1+nNFwDHznDU/Hz8A&#10;nNAHyUEkbsCi4riYG7pSAfK3y/rTxnByvShsZPPei4XI8HNOxwPmpcHC8/hS/wAJouFxCPkGGpAO&#10;V570/uTtA4pONpyvOaLgDJmRMNnHc0EkAfKOtO5waQgmb7p6UgGjO8/L1qQJhF+UUwgB2zkc1ICN&#10;gODQAwA7RyM5pSGLPuk6+1OBGWIWkz8p579KAGYHBBppUZQlT9alAJdvlp3ygNnFIEVwo3k7fwpQ&#10;g+YY6mpxjHCUcbW45xQUVwmNxGelLgeWpK9/WpCPn6Um1d4JLdKAIyDuPyDJFIQAD71MQNvTioiB&#10;5jEy/QUARhTuBpfk8v7xzntUgA+fmnRoTLzwfU00BAc78YPIp6jIceUSccVZZbdbWZjqkB2nkE4x&#10;9KxrjWNKhmjVZYAx44OSaTkkXGnKWyNVYwGjJxzTtn3iI3Izya559etFAz4ZWUswwfMxVG48S3sV&#10;zAJNC0iCMkbf3wJI9xSU0zZYSo+h2JU7vuEHHFRkMEbniucHivREgja5s9LAOPmE4rW03xB4Cv7e&#10;68jxhHG6OBIki4A+jdD+Bp3Jlhpx3RfA/wBWdv8AD61Fj51Plg5JrVjt4pYGaDWdMlAH8EgJ/Sqs&#10;8E6BiyS5HbHFBi01uU+/Wm/NluSealAODk/hTT/rBjmgQndflo9OTTTnIyTT8NhjsoARs+WRu71E&#10;PvgZ53VYAHPHekbG4/IM4oACIzGflGdvNVwcNEMnhjzS4PmSnJpCQV4B60AK24tTPmx0oJbI5NL2&#10;PNADSTs4UZpnpkGn/Nuf5ewpO/3aAG4+Y8UYOGwT0px+62fSiNox5mYz0oAiz82SBxS4bZkEUHaz&#10;y/uuM8c0o3bfu49aAIyDz8p60Y+ZvlqT+E0znzelACjp0pCB3WlAG1wfWlbqPpQBCVGfuUEfNUvH&#10;ln5hTeN9O4iPA7moyOamJXf/AKs4+tBHLfIaAK+Dmk/ebj8g21Y2n1FLtGQMdqQFcDnrTew59eam&#10;ZTtPyn6UgUhc7DwelAEPGYxj6e1OCr8vPr2pxALZ8sDj1pDuDcKTQMYF+bI9KjZT5Z+Ufeqc5CE4&#10;pQUMb8DqOtMCrtfcOOo4pMNlgYz7VZYAp14puD+7/eDgHtSAgCjLZUGmlTtPBx9anKdT70hUhsGg&#10;CptOT0o2jy+XPWrW0bWG7ApMDe3TpQBVKAlR5ajjrUTIAoyT71bCjc2QevWm7cyN8p470AUdgB7/&#10;AJ0hHykYq/5aYOe560wxKc5Y9KYFQAcfIDTmH7tPxqRkIEWMnnpRtyGoApgfMoLU4KoeTj0qxsx2&#10;ppT5mOT0pAQnvimYG1+O9SEMAPrUmDhgY16DmgCtggjC5JFR4AlO5wc+1WyrbSQQOKj2cP8AKCfW&#10;gBg2eUeOtM4z/q/1qY/dTvTCDuP0oAjwecqaQgHPyDHapQPkJ2kU0gbuBnigCMDgUYlyMMAAKeOu&#10;cUpHzvzTuBX3NvX5OaeFBQ5Y+1Ox8wOR70p++eRjHFAERUcHaKYV+QEMKlOdo4pfXKigTREAc8Uh&#10;C+g5qXjB5pvGTwKAsR/xZ/Om4+ccdTUnGD+7z7UuBhjt7U7CGYYE5A6UzGS3yjH1qb+A49KaNpQE&#10;IetAyMIuBx25pu0YGFq0BgZ4xTH28/IKAIMfvOTximnAVzvUjmpQOHy2OlDpH5DAOc44oApsilIx&#10;sHWmNGPm7VdVSYhlSpz0pGU+Z9ypHcpeWNozESPSmNEnmE+T06c1o4OSMDFMKrz60DTMso2c8VH5&#10;a7j+7/OtIrweKYV+b3pbD3M4xNtYErgGmmMjd+7U4rRZDhhg4qJkO9QAenU0xWMqRBtU+WMd6YIs&#10;20n7skDpWqqgNNuhB9DTdp3SfuRx1poRjeWpikwoqJo1+cbO1ajJnO0EAn0phjJPGfyo1Dm6GIYs&#10;AgI2DnNReS20gJxW4UbL/IByKGjUQyfu14x096LWEjBMLbUzCuagMbiUAx4461uyQ/uhhm5I4qB4&#10;WLNhQQFFK5aRjFOn7v1qAr0ytbJgk2MSB349areWfkzGByc0JgZuwnPyJ+NRtHwcL24rRMah5Pmb&#10;k8VGY3KHD8g0AZwR/MGbcdDnmmbR3jH3q0fKfeMtkH3ppjHmScDgdPWgCgUO8HyV6djUbA7WHk4y&#10;eKuhV3SDGKaRGVxweaAKYGCvT6Y60HYVf91jirZC7XwuOmDTGQ71OD0oEVCI9ynrkdKiZV2j5jjN&#10;XvLTkiHNIIx/zzXI7UrjKO35QdvGaQqQqkA4zVogfMSvGaQgdcUJgyqB8rcdqjCy7zlsgCrO35pC&#10;GP0o2jeDk0wKuDhzjv60ny+WcxD2OasOo3vjp6Uwqdw6UAQ7RnOKaVXEhz19KsEH5xgdqYQMr8xz&#10;mlYCvgF14GCOtRFBsQDP3jV0qAzZQce9IM7s7FxQBmhZBK/7ngdOaawcSL8nBrVKrx+6HWmyRoGi&#10;xFn5aYWM0D5kyfWlAHQc1YKAu/BAFMCfMx296QWIud4+Xv8AlS8BX56jipSDtb5O1QsGI4U0MCPA&#10;LetHr8nA6ClxwTk0vOD8uaQxfT5f1pT9w8Un8SencUm75m447UALwNvFN42D5aXjYab82T8vNAD+&#10;cjij15ozx93ig4weKAE7g4pOMrxSseI8AY9KOcnmgA5yeKbgbic0p60g5ZsJQAh6D5adztbjoaO3&#10;IpeNjcUANwd/WlwcHL0cbKD97rQAh6Z203PyHpnPSn9hmkKp5oPPSgBOcjik48wfLUm35OGFM/jb&#10;5v0oAeANp4NIM/3TTN3CinZ4X5ulAIXGB0H50nGG49KXjaefwppHzphDQMX+78vr3o/hox8rfLS4&#10;O4cUANx7U4YzQQNr/OOO1NGeepoAcM7xxSc8gr+NGeBxSfxAFs0CDHPSgA72+Wncc0fxtQMaQPMX&#10;nsaTAytOyN2cjPpRgZU7/rxQA3aeaOfSn5+VqbxgZByaAGckE7RRzlflpwC4NIScnkUCG/Njkd+l&#10;O/jPFN5x1FKC244NADscrScYPFHZsrSHvx2oAUZJX5acw68fSmr06084yfpTsK5HzvHFL8uTS4+U&#10;HNIc5JNFguJj5ScUw53n92oGKk/hPzCjjzOlFguNHK/d/WjPBA4ped7Dy8DNP4BYbMnA7UwGdB97&#10;pTloPQ4XpSDbkkHORQA4/TrTCPkPFSf3uKPTigQ0btv3KcAcNx+tKMFG5704A5bpQIUA7x9386XB&#10;8pDnjJoAG4nByfenkAbuT0FADcLuXNKOo5oA4PGaeFBLHHegBq9DkZ5qVB8pOO9LtHIwacOnagBP&#10;Tmjne2fSj+I0hJAbBBoAXoVzSY+QfLSjlRxml5xyaAIv+WgG09alw3z/AC+lJgYan55FAEZGSflp&#10;mOU+U9+am2naSMYFN+YFue3NMBoB3KMGlKnJ4OMUo3ZHzj6Yp/PzfMaQFXkFCEJ65oAXyZSSc7qs&#10;H+H5V4NNIXD/AC/WmBC3KjCUhUYX92DgVKqsGfpj0p2PvUDKRyWOENOwfLXjFWdq/Nx6U3aPNYEd&#10;qVgIcMX+7TSuIwA5GTVkD5euDmmsoMicdKVguQEDYD5o6c8U0D5OgxUxBywCcAjikKttbGaB3ICD&#10;5q/J9adg4+5wfepQPkYbVNN4LvyRjtSC5EcecDtHSgAkAEnk8mlP3j8lTKB/d7c0WC5PAwEkYKtg&#10;VsxqDErHpjis6DlQBGuM1rRgGHBBwOlO2gXuaNkqvFIDEo9CT1rVt1H2oLhsCsuP5XhOPTFa0TMS&#10;53N0GTRuGxehMH2oK0jDmtaMJjhTjHFZsaqZIj5a54zWooG5c47U1uQy6g+RMk4Iq6gzFEPNPUYq&#10;on+p61biwCMLxmiTEX1z5sQ3EfLwPWra8MwDgGqqHk9QAO1WU6555pDZcTPyfSrKsnoaqr91PlqY&#10;ZL/dqyS2G+UHBNTozbh0xVUZ2rz3qyg5PJ6ip6ldC0M4U4qReQpx3NQgo0qDcAAtSLw0mM0xFjJz&#10;0FIM7pMnqaYoba2WqQAYJ354oEHG77oqTEZjAIGag+Yl9q9DTXEoAPmnPtQBNsjGwsE4NOOzaML+&#10;FVN0xyCM4NOIcYIUk9qAHsTvPNAwUHJ6+lNXecFh3qViuDtQdBQA38KP4CMUwlsHikyd2NpoAmwS&#10;gxEaYq4B471GJZkjcY/TrTfNLD7nP0oAlcNt4FNCZQ5IxQJEAAI6npTpCDnaew4pDEULgAHtzTfL&#10;UugK/wAdOXhfvfpQxxIePrTsA51KkDAI28c1GM7iCvbijcN3Lsacd21CJMH0pgNGducHrTTu2jKG&#10;nnzhGP3ecN0pG3MzZYD5e1IAByzAx4AUd6mV4jHtEhzn0qBEfdIC+RT+M/LEPrTGKQuVIHrTDtyB&#10;uXrSkEsc5pypEASX+tAxuDTTnHAzUpaPngEfWmFk3HAFIQnrxSjGTxTP4hzUoHyt8pPFAyJhEVce&#10;SMnvmmAf6weWPalxgy896P4jhhQAAHC/Pnk80ozt6g80oB2n5Rx1Oadj5V5+tAETbzMMADjpSE4A&#10;Hl5OasFR5Z69eaYQC5wBmgAUZRcnHHNA2gHmkbgKNvb1pFBLPxzSAeSM9RShsYNQEYmUecevPNSE&#10;DAw2aYCn5nY4IyetSFYhEhEgzimLwhJkGPSkycZ5xQAEcEYpAFycoPal4znOBT0CszYlA44oAiHD&#10;+1ODDyj8go8p8vlzTQCM4PakAjFm2jPSpFEKwvuk781Fghhlu9BVDIMrkZ6ZpgSiSBlGwjio3V9w&#10;AJ+tJ5cZuHdWKgDpTzu2E5PHagBp8zyW2wbuetOGc/dOcetBbELfL/CagHmMybV53c0ATjnbxSlS&#10;EHyml+6AW7ComuI2cAQEAdTQA7YfLHK5pMEbstz2qISTZOIeNw61M+WIJOTtFAAq5z8oJpGUALnG&#10;KcHjWCXMnPYCoSWKqSc80wHAfOP3YPHHNO/ibik5yfmpw2hjxmmA3+MHHajgjpSnbu+5R2bqfWgB&#10;G6sDTlCeXNx9M0n7nZzcLkdqVdpEhDj6CkBEf9cnHalwNrU844xB+vWgY3Hg0AN7jijPzdaU42t8&#10;wpp2eooAUBTtJQGkcfu+CDzTcgrwy1PCv7wksuNvNFgKx4aIFT9fSpsrtfLc44pXRSWxMpGTmoQo&#10;G8FmJ4xQA7OR1o4wKaTww4ozwMigAyDKPlqUp+7Y7x7VXO7zBgGpct5WME4HSmAAUc4ANIu4PuCg&#10;Y7UhJ88EsM+nrSYAcBunOKFUHqnU+tOwm5jupP4mw/6UwJCvyDlelViOGABp5Zs9+fepFKjcdoPy&#10;mgBgUkHj9adtURnL9qhLkE4ib71Kjbi3WgBzyoEgAgyTmmDDY+U0pA+b90OtO28HCgUAJuAklXyx&#10;1HOaUghlIC80FEyreZx3oLoFHHHY0AKCwz8o6UgJ2OMUmQ2TyPalwc9aAE/ioIGThqCOKQ/f6UAJ&#10;nrx1FRKJAZcy8E1IR1yMUYUnvQAc4HFP3ME4jyTShR5ZwTUZ3+auCcelADt7Fz+7FHpTl2bmyp6e&#10;tGY/NIBJPekB8AcbjwPrSj7zcj/GkYHP+qJ/GmgMcHP8VfmVz9QLKiTrvBx2qwpTy2ycHH4VArKH&#10;fLHhacCCAN6jPr3qJAW7fd5cuQMZPNTR7QZizg8cCq8ZG4grg46Cp49uTxgbuuaysWRSD5ofmxk8&#10;0hyFbGMd6uSqn2dTlfu8VnYOSCDnNICZwDbRNzjFQMU8oklT+FW4x+5xgH5elVZAcfdA+ancQkLD&#10;7QpCirX8Unz9xVNFxLxIOfSrsQzDMdvQetJjAD/ZH1ppztbBpIiS1wCyDaelSgruHFQNCgYVTjJJ&#10;HU1YQneRj+Gq+MwyYPTtUsO4yE5xx0oQy7H1Gc9etSXAc27YZdqpUaj9yuRzmnuf9Gm/eHBxRYky&#10;G3YB28FuMdqeoYwIdtEwYXBG04NLGWWPhqaKGkYkI2npQu7+8ufpQQ+4/vB1puT5iknFMCdAzGMb&#10;h0NKNw3expqNgk7xyKUE4clBnPrSAXBw/PpU8aNtzlTg8VX3DfHkAHNWlPyjBI4qWgHyZ8tScdKb&#10;CAIJP3gznipSC0OCCABTFyMgA/nWZQoKGZRxn609ydsny9D+dRYP2zPln7tSc8HPNADAD/dqRSfL&#10;ck4OabxvPFKCO6ZpBclOwx53c4603nauH70YUx4C45pRw3TtTAYfuKOvNKN2e/SlC/K/15qQADtS&#10;FYg+YvjODRnBAzkZ5qRgC4HOcVBk5OAepxQxo2LTmG5G3jyzjmsa4Kr5zbushrQtJE+yzqXO7HBr&#10;KvRmdlO8fNx70wGQly5JTGKlf/Vudzc9agjPC/MemKnbcFHApgU4wv29CJFyG6VrRqxuGcztkrWY&#10;Uj+0grnr+VakDN5KjAPvQwI5Sizc/mTTUDMM9gKZeYZoxhs7hmpoj+5xwPlFJ7DRJDgTSc/e74qy&#10;N25unWqpwHHOeKnUv5Jw36VAxjkh06cUBuR8maY5OE+tJnEkfA5NIRKNu77vP1qzHLtdMpgr0OKr&#10;jBmPJ4FPJHk8oKTuNFiV4zbO5bMjHioUdigBB4poKGEDaevFOHEowuBioKJRs2tk1EzDMnyDGeKl&#10;42N9Kh2EkH3qWCLCMSq/u/4etSMBtOAM4qNF/dpl+1Mk3CJyCc9qa0AUZOeDnNPGN7kleg602JV+&#10;zMWPNMJzupDLsP8ArlwRyagveLrbvUDI4xUtuAHU/MTUd3sLsTGclhjFUhFUY4A9Ksws6zIC+R5g&#10;yKrnaCo3/wANOQnzU6/f/OrYI5bx/BHL4flZYs5t1zxXzXeKY9QvkM5+8OMV9a+Io1bwqp8tcCLD&#10;D1zXy/r8GzxfqP7nhZutfZcJVnGql0PkeKcPz0nYzIz8sXHUCrQ4MnToOarpjavHapBjY2SevWv1&#10;lao/JJKzsTcdRS/wjmmAjJAQ/WnDHY0yRTjI5pD1pePm+amMGyPmoGiWA4nf5v0q5nK5zWfGCJgd&#10;wzmtDP7pPlUZHaiIPcOcjjqap3f/AB7zx/Z0+fnd3yKvYGG4qG8QtZEgcqmfyrGW50Q2PvX9nK/E&#10;/wAAJ4TNl44wjAn+7XvNwCJ+nBr49/Znvz9v8QQfaPld0wue/Svsq+UreSjacgDivIxUbTPZwT90&#10;xzu81vrSgjacsOtPx+8k+tNIGUO38a5rHcHHln19acB8rfOOBTRznL/pSjO5uKTAOoWlHU9aONx4&#10;p4yI87aQDgDt6A0zHzPz3p652jIphB352UAJk7cZGcdKaWOP9WM5p+Bk8D2pMdeKAGg8+tSY560n&#10;HPIoOfLoAaT0x+dP/v8A4UnGTkUdulAB3pOc9M0px8nJyc0hPIyn60AOJHPNNJG40c5Pz0mB1oAe&#10;Oo4+tGPlbkYpo37yNvfrSncCORQAvpzR/e4o7tzSgctk0AJ+FJn5T81B+lNIOBzQA4n92Md6B1NN&#10;9qeOi0ANIHmZ29BQO9L6fL+tBznrQAHIC4APqKQfdYk856UZJcg5GOlPI+ZecCgGNBOelOGPLfLf&#10;SkI+fpSc7c9MnigBG3+dHgduaVS3lyZUA8U/5drfSmgDbQIac7hQc7T836U/HA5qM/eBxQAD+H58&#10;08YCNkDmmjGTSEgA/LQA7+IYxS8f3s1CWYTRYQVJ6c0AO7jil7Hik4yeaUHkg4HFAC/hTT1XmnDG&#10;4DfSEfK3XPagQ0nkU4AbSd1NUncQ2BSjGygA9Kdn5j83FN9BTuPK980ANODjikwcnGM07vSFSQ3O&#10;PegQYPPTgU5ceW3zjrUfPH+c0fN5Y+TvQMedvZj1pvfpQOmKcB8h9upoAB1PFBJ8thxgml5wvNJg&#10;Z6UCFHPl4B/wpcfvjSAlXUeZ1HpS5HB9T1oATb8pO0nDUvPHzCgY5HWk7ZxSGLzlvloJO/7p60ce&#10;aoz260nO9gWGO1MB47fNmmn7rfNmkGBIQWFOP3RxQAoCmE/MaRerc9qUFQD8w4HFRA/Ocr1oAlzy&#10;eKTnHWjn5STzSEnzEyKAHgH5MADrSKCI3PGQe9BLYbAFGc9qAD+Jjt7+tIQN7AqeSKXuOKOc5zSA&#10;XC+bgL2pwOM8dKTJ2kYFHc/LTAdnk/Ma5Lxg06eCp/LacLkAovV811QPzL9axtYSSa1gVSuTKMZG&#10;RQBi+D5riDw46zTSlW5XzD93Nd8hhe0idJ0OSc1zH9myroNuC5J8sHAGP1qWyllhmSNlcAjABNJq&#10;wG5kC5Axxu6+tDbRJgMelNODGjFec0pyVLYHPpQA5fudaa27zUITA7805fv4PAxwaRiAffNAEnfn&#10;0pxzjpmq+5sJjJNSoSZVB2igBxZd2M8npTGZgzfJ2qZ1UAfMM1EARjMlIBEO6Ln1p5ziT5RgdKap&#10;HzY/CjnJ9+9ABzuGOadkndlhmjuRRzkcUCF7LxQrOJMjHFHPFO9e1AxrHMmSRyacAfLpD24Bp4+7&#10;wKAAAfLSHoMnvRk7xxS/xNnFIB3yeX94ciowuZMF8U/Cb3IfnAqPDeafl70ALgrcbSwYHoaf2f8A&#10;dqemKac9SOfWkyMg5NA0SqF2ZLDPpQVbacEdaQdSKlATyTmboOgoGQFWLHg/Wk8tfkODnPAqYAZj&#10;yw61cUQBoCUHPegCmsX7yIGNgWHHFZPiLVtG0vw/C1zqFs08iHy7ZGG4n19QKx/Fnie1sJFt7UWs&#10;l28ZCgHOD6n6V8/3r6pc+NLye71i7mnZ9xlkb5R7AdAB7VjUrKC1O/C4KVVrsdRqPiPUbrUZWHmx&#10;qX4GcACsSXVLeNl3alE0hB6vnH4Vz0iTzarqSJqAkEMG6Rhx9K83knij8Watcu87/vmRMtxkGvMn&#10;inJ2PpKGDjBbHqd9rrQ2K7b8vI4OBuxtrjTeTO13LeajeSbwSq+ceK4a4md9aimk1twBkhc8YqlJ&#10;qUI88+TM4DdQetLn5ep1+xXY6aK5WXW7pRbXxRJM/PKcYrqrHxFDa2sFsunQC3VjhcjcM9fmryaG&#10;+1C4jn8vRr1E3YL7SN1VZJJl1NELTDnkk9KFXZnOgnuj6T06/wDELXNpqGg+OrxJoRlrZrg4x3GD&#10;wc16F4e+J+pw+Jrey8TeEoVt5ZlRb1R/qXPdv9k18eade31trUUkGuXSKOo3nBruYtdsJrKVLqzt&#10;JQ0WDkjPP1raniGtNzzsRgVLoffcbafdactxbS27A24fEbZBU9GGOoPtVRgMk5J+buK+Y/hp4xi0&#10;3W7azn1qZtP+0BYZXbJsS38J7sjdPavqhminsLWZbO3j8yFWHlNuVgejAjjnrXfTqXR89XoOkzOk&#10;z5i8fw0nOG+Y1M4+8MHrUQztX5DWpziLw30p5VS8jFj92m9xxQB8p4oAjwnycHmkI5YFcVOBnPy9&#10;KbgFhxQBX2rsYjPHWmDqw21YwMN8vNNA/d/d5oAjx8woAX58N0qQjr81Mxjfn1oAbznoKbtG1+ae&#10;Qdy80hznk0ANwNw4FIQPm+YA0HPHFJwTyeccc0AGORzSEA9qepHAMf0NKVbk4FAEeBkc0dzTuzcU&#10;h7cUANA4OTTflLMC2B607DcZYYwaaBlXPP3qAEwAxw3Ud6AcFsMOvFBU7enHaoiG+T5emaBE38Yy&#10;KT5sZBJpF3/IGXnB7048c7aYxoznOTyPSlONppTnNJgYPy0gI8fMvHSh9pUYHen8bhxzSc9dg9qA&#10;IivzLj0pNoCtxzUvO8ZU+1JhSDyfrTERjO3pTe55qUgb14pjA5B2/jSAOx5ppAz704EZOVOKdhcf&#10;d60DIMcN8v40beByTUpHC8UmBt6YoAgYNtUBSSTTRncflxVscbeR3pmB+ZoAhK5R8oOO+aZn94ME&#10;GpiAQwOc54oCRjHy4oAg+UscAUbeT8oqxsjwxDd+cUwhuadwKzD5hlOKaw4YVbG0qwdBntUbIdpz&#10;jrRcRTKHcR5bH0pu0hXOxs55q6BwflpjLlu1AXKYD85BFJtwjck81aKHKDFNdG2596QyqRmUDZ1p&#10;mFDdRVgK/mnJUccGmlOQCR16jvQBA2RCcDrSAfL1HSpmUhPudB60wYyhOQT6UAR8FDSEDJqXbyaQ&#10;8KM8c0AV2H7ocdDTSq+W+SelWMNgDb9DSFTtbIFAFcAED5adtY5+UfnUm1RkYpQARjNMBhTnp0qM&#10;hvLAxn5qnHYEkmmnORxQBXOcnFKN3PzVKQORtPtQO/y0CI2HApib8v8AuuPWpmC7k+c5x6Uwg/Nx&#10;jnjmgBPlwxMfPbmkIAR+O1OAUFc8ml/gPHagdiEdMg9qYxUIcvn5uOKsYUxRjJPzUpVCvG3B7CgV&#10;iH7yx/LxiggbmwOcVLtXP3cU3AyOBRcViHaeMjn60FcqRnvVgAZPFMYHIoGQMnKYPakCndKdgHTv&#10;U+ME89qaPuvkjNAXIypDNlR09ajKrjrzmpiP3YySSTS/L8vyjOKYXKxjXdgk9eKY0Y+fr2q0w+c8&#10;U1dnmqCTzUjKWw+YfkHHpUR3K4AiByfStBgBOzKp69MU0hS7EwjJoAzXTJY+W3JqErzKQGOQM1qu&#10;i+gxUXluAMJ2oEkZpj/dDg5B9Kb5Z3yHZ1ArT2nZyozmo5FOw8flSKMqVCXJ+ygDHHNVGiGTlCPm&#10;4raMYKcyHg8HFN2EtyBjHU0xGMYR8+Nh6VA8DeaOmPbvW6IYfOfDsGI6etQSLkJ8oHOKAMURKQxO&#10;SM9KjeJQc+QQcVtiJcuDjtTPKJ3fu8FVPJNFh3OeMI3H91zjkVH5ChW/dk88VuiEby2ckk0xoj5Y&#10;wFGD2pDuYDIRgiNetQ4ywJyD6VuSQjn5OSarNEoIPlcUwMzA3P8ASmkZRue3FXzEfMJ+zMDjrURR&#10;A/JbJ9qVgKWwlVG0daaYhiTnt0q6V5fg8CmBW2nMRxnrRYCgUYQ5EXJ703bwwK/Q1onmNQUIOelR&#10;lDtb5D9aaAolQSD5YHFNKgOQatbHAO8liW4AppQhgSBz2oEVcJubK0whdrY61bEZLtxTSF3ofKIo&#10;AolDlTs/WlIIX/V1bKZ3Yc0wowUbpBn1FA7lbuPlP1pcOYyOOvBp7BgQdvNGWLZMeBQBX2/OSW5o&#10;2LtbBqcj5jzTAPlNAXIio24KjpUWz5cZNTsG89MjJ9qTB3k98dKAuVmjTccD8xUZjUA8HOKvgYMo&#10;qNgC46UhlHZhQcHimsPk+4Dn3rQCgocpmmMilDwevagLGeR8q89qAPmf5iDirzwp5By5zjpVcK20&#10;Dy6QEQzk9aX+E804g71ypzScggZoAaR84OaQ/ePFPAyrcdqjYkMBkUALgbjzSkfuWxIKQZyPmo/j&#10;oAT05puTvbnHNOP3se1Jg8/L3oAUYweKU4wfmpRtGMjNNkZA4+Q8njFACHGaXJ2t8tN4457U4fSg&#10;Bc8NmP6c0YXvnFMbJeMgnOelKMkodpoAUj524XHb2oz8oIowM0vOw/Jz9aAE7twKONrfNQc8cc03&#10;Pz/d/WgB3GFoJAc/LSgHcvFJjOaAGjGf9Uev508kGZiEAGBxTP7vPalycZ2UALjgUh6txRn2pf4T&#10;8tA0KOMfSg4weDSdxxzRnDZwKAGEDdxS87jzS/L831pOMk460AI2QRgZ56UpwQuW4oyuT1zSHOel&#10;AmLkcYamtjd98Uvf7tNwCTwadgHgZBPGKBjawz0NIcbT1o9DjtRYQcZpDj5+PSl4w2RSENj7ppgx&#10;AR5h+TtUmF2fe4qPj0p/boKBDDnfJz3pDnNSEcnI7U3AzxQAD7x+lLgbfv0gHNKRwp2cH3oAU/eP&#10;NIc7utLj5j8tBwF6HPpQCGYfev8AOnADaw309Qd/LfhinELuPyY/GgBMAMRntxTV6vx3qQBd/Jo+&#10;UHqKBCqo54HFKR833jQCOOaf2JxQAn8aDNOwMtk/pTcDd0FPGCgoAQAc08H5CMHpxSfxdaeP4c0A&#10;ICeemKef4uPSk2rtbg0nPHFABxk0m0ZJB4p+Bg5WoSfnOUPWmA8bd4IGKeOseZFHJpByPu/rRg96&#10;AJOOTmmnGKZxlMk5z0pR16UAO/hGKQ8P0o4B69uKX5vmyO9ACD7zcUhJyaXqaXv05oQCAdcE0vY/&#10;KKTHzCl5yMmmAHGWytH8qMAoMjml7jjFFgGkDsKQjJOHGfpUnG4jIximnGw4WlYBmDvJz2pcHB5P&#10;5U7C7V9e9BOUjGSOTQA0j5nwRzTfmwwwAKlA4FKQpP3SPxoArFDvXH45NMYDDDknPpVzC7OFqPC7&#10;gcDrSsFyuV5Tg+9L0YkLye1Tn72SB04pyqN75jA96AJLbO9TnGK14wcx896oQxZYhpMfNmtRAAFw&#10;GOeKGNbGlGAxiGF244zWjCMRSDPO7k4rMj/1sa7j0rUiIww2sOO9NITdzRjJ8pPkHT1q+pzH1B+U&#10;VmKUHkgyY3NxWjEP9IJxwF4FCJZoREGMYbOcAVoIF2eny8mswAlkx61dVX8sgOw46560hsvRtJtz&#10;gYq5G7GPtj6VQgM3kIG55POKvKpG0heSKpIkvIw2jp09amQ/vgMVSUN5g3cCrUY+aMkCkBbG7zBl&#10;ehqwCfl9MVWB5BxUqnuW+lUkBMG2yp8vNWBLkH5R1qp8xA4qZAcDIFJoEydpHBUbSc1KGPkngZ4q&#10;BeT90dak255KkEe9ICVNwcnPUU07jNITGfrUkLRmNwQc9qkYxiNBhc4OKLgRIoCszSDpT1eFt4CD&#10;pVctu2qWOd5qV49sUb7cbhxigYjEbGHvUQPznCHqKfg4HB6UmOvAFAgw2e1OB+UnAJBpqkEECTnP&#10;WpcDbwaAIiMg0gVskrGvFPbdnrSZYE8gcdaBiNGmxi2M004AX95x9KaS5PLnr0pR9x+fSgB+flGK&#10;Yd3nE8dKT5duA/fpT8AigBNrEHocCjGAcGnD779c0wn514OTQBJltmN5prH5HOB2pmW3tlBjHWpF&#10;CbHOcgjvTGRFpAT1qZd3kHkHmmAgkgHtSZbJ+WkASyKApx2pEYmFz5vNMYKZAGBqdNvl8Rge9AEJ&#10;Vii4I601UIQ5Y9asHGVDE08hfL+8c5oGQDhhz3q1ujjsnLMhYrwKgZeR+8/SmCMGSPe5x70wHAqY&#10;i3y+/NRlo23gKRTNii5m/ft14pSMMvFIQ93jSJOGwTxSGUfJiHBx1ppUEfcGAacANoG0fWgYm6Uu&#10;2QRxUiCXByVIPvSqFMgzIBTGB8zqwx70gJQqlT83NN3MjN8uTioA0u44fPviplyYWyO/WmBHsdpC&#10;c89aeMgEZJ5p3I28mjnBOaAGNycAnGKcok8o5K4FHAJGOoqRQBasN5ye9ADHZRtFIFHly4k6nP40&#10;zyyZBlySTQwdWbIx9KAJt05CjjGKDuxyo4qIMWjb5mwBTQzY6k88UAS7SX60h6dajPn/ADDBFSp9&#10;wbnGaAGcZUg9e1SA8t8+PwpNpycKOKaWVSvANMBXHfGaaoKhiCelSBkYghx9M0jAYIx2pAQsSdvP&#10;fvTgIvMOY1HHam7fnWngDjOPxoAa3XOMClUfK2ZDyKe2Ni84pnpQA3YoI4pRjJ4pe7cmlIYRqccG&#10;mgEweOaD9wc9TS9hk0jYyCeKAE7jilGSG7U0csPn/SpAq55egCGSNGUZyCPehNqoQORjvUjGMEAZ&#10;znrTCV2HqCDQBIGj+zyZY5zwKUyQqY93Bx9ar9j81RhHMjZAx6mgCfdlmIHGeOafsB/5aDmo9pAi&#10;AYj+tI2/AbB68DNAEoh+98/ekdgpYZPSqrzT7o12MeeKf+9KjIHTrRYLki4/eHc350dz8tJztI2d&#10;qB3yQD2osAuU3g7RSYQ5+YfnTNrlXHH50pQCOPdJzj5cUAScAKMDp1pc/K2SOvFRbmCfdyc96ccf&#10;JwRxTAcT8zYHQVAG3TP+7xipwyCVgY+cdaXapXdhQPUd6AGD7o4yabkY6U4g/JSsV3Q9BzQA0Z+b&#10;5DS5HPyinEttbgdsUg27eTQAnG1v3a5pe/QYA7Clx86jZ170pKK7AkcjigBgI8sc96chTe2WA460&#10;zK5/+tTCPlGaAHuVDdcioCGMi/KwGelTKAF5x171N5kAVtwX7vFAEAb7gwBTyR8+euOKRyCh2x4z&#10;URLbQCecdaAJgAUJyODTCDg/PUeTvwT1FSA5QYBzmgBTtz9/9Kblg/ypzinMDk4IzSdmy3agBF37&#10;iGB574qTadhIOcVH5vyIGjHJNL5hDNhe4oADjHXtTVAUsc/jUj4KglVGfTtTcZijyKAufAKs3OSO&#10;lNG7ePmNNXd5LfWmuf3UeAPfmvzE/UCwpyo+TrUvyjZlO9VUY+YvPANWiCUUjBwwoAsA/IhyelSR&#10;sN5B7nimPjyoxgcKM8Ui4LxgCsJFI0Tjy2yBgAd6qsuZATnFPAO3h+Aeadj5XO/j0qNythYSnmBS&#10;oqGcJ5z4JxjgVINuQcGmzj92mB1FCQitGP3CDvu61djKiF1BP3eTiqG7APJHzdKtIW8xOB05oaAF&#10;VROxwwJPShiwlUBBg9cmpSDvyCCM9Kidc3EADAZNTYZOhz044qdAABlTnPSmMkax221wT3yac331&#10;IHamgLAYbG/d4wPXpUybRByMjdniqWR5TEyHryM1biK/YnxJkkcCgCpeMGuEwABj0qmC/nAbcdKn&#10;nVhM2U/WoFz5g+bmgES4Yh+D271XkLCRPkJzVoYMJyO/SoJMHfwMgU0MntuUuSY1+7xSj7xPTk0t&#10;tt+wSEx4INOIXD896TAjKZkhYv64qcEgCm8bEwwIFOG7GNmPelYC3Duw3PGOc0YXfL8vGajiDBZj&#10;u7dKUE+Y3Qcc1kyhjuVuIf3ZwepqQEYGBwRTWAMbHauKZHzA+O5ouFiZeSo2kZPNOZSFQYNMBGxR&#10;jpVlHDaexaL5gfzpBYbEU3SAwk4HFKF5yHHJNJhs9QARzUq7RbkBqGA1R/o7At3pe6+1MLNjtSAk&#10;s3rxSGOwftAXK80rRqCQSORTV2fboGLn71S3BXzIsZOMYobEORUUwlYxkmmXseUiYFc7eTUy7zap&#10;yvUUTbjCBjgLUqTGYiqwJUkfe5IqyUJtmznAxTXT5wdrdfXrVxQpjj+YElOlaICnsTy1IUcipUwI&#10;0wTgGmSkK6ZU4weBUEcymSTC4GaGJE0+D5pJ/h4pLRyYrrgcGkYExkZNFvhFnHqeKHsMsnaCmTjJ&#10;9amUMFh+bFQBdyA7gcHmrSZ8gZOeOtQBXlP75Bjg0qFcY8vnsfSlkXHRhyelV/nV1PFLqBdXIJOA&#10;SRSgZVT7moUdtpJjHBqcH92MA1MmNIcq/MBtJ5qTH7xh7UikAHjinHoh8wdelQUO5x/qzSANlPqe&#10;KVX+cHJ6d6Vzkr8o6GnYQ1mOEGVODTSTtPp6VUmyrRASvy3WrahTbhhn7opXGOBUEgqTn36VCQ3n&#10;L8w4NS/Lgnb26VGSpQnB+lDAvwgeWwLnpTZljKS/MSB0qa2aM2LZQ5K9KhbaVcqT1PBpvRCKB/1k&#10;g4xQh5jOB1NB6S5Q53UgP3ciqvcNie7XzfCtynJISvmrxjFMni7USEbYWX8K+m+f7OCjb1GfWvC/&#10;iDbBb7XGEIz8rD8a9zIK8qeJj2ueNndLnoM8uTpwpHAzVgY2jiqkTEwsSp7cVaHTr2r9roz5opn4&#10;viYcs2idCpRhtwcdcUvG3hcc1EpPHIqT+I4atjnsGV+XKZpp69KUjnO4UH+KgEN/5aoNh+9Wkgyk&#10;YAH3fWs5fvtlh1q5ARiYbiSKIg+hZGST8p69abJu+wSYTnYaVCdrjafvVKejc8eUayktTekeufAL&#10;UFt/jjaw+YFE14oXnvmv0Vv8PdysAPmtEIr8qPh5cS2/7Q3hU+a6411CuD15r9UrdhN4TtZeOdLi&#10;P6V5mMVmetg6iehkk8nnPqajwCV4qZ8YPI61F3X5e/PNcJ6IoGFHyd6dzk8j2pwx5ZwSKjZT+7yT&#10;waQx46g4pP4GznrxR8u488Y6UmeDzSAeCf7ppOTHgsaaM7etP4yaAFAXauG69qQgZAxS8ZbgCk96&#10;AFI4AODxSdQnzDv+FA3ZBz9aXAw3y8k9aBiHAA659Kb3T5KkBk2PiFOOpNNOOTQIX5dj8ZNN7nmg&#10;d+KX1xQAgHIyeKXClR8xApp6jjvSnO7kUAHY/oKO547UH7jU3PX5elADucDilB+QfNSfwtxSHOel&#10;AC5O/Hl0uPlb5qZltqYx15FLnmgBe33aZz1p/rSEc9KAAZz0py5+c8UgxjrTvxoAbxtX3zSYJD5Y&#10;8DrTj90jHGab8u4ZY9eRQAiMwZ/kY04DpyTzUjbfKTBHT0po2lGoAa2c5C/Wk+bKcD3pf4XGD1o/&#10;iHzGgBeq0wZ3jipMDBpP4jQIADzx3ppA4BJxThuz3xS/jQBHt5B2tgGndxxT+djD3ph+/wBKAF42&#10;Gm/wj5etLzgfLTTu81flGO5oAkwvPzDIH5U3nGM0YBD8ccUYG4YY8UAKSd4O3tQMbevel5y1HrkU&#10;CE/ibOMUZO5htAp+OetIQMLg880AN7DilGCqdcZNIc8fLSchjxQIefu009elGTg/KaOeoAzQAoz/&#10;AHaaQ2yPIJ+b1p2R8n05pSRsOD3oGJ/GcnilGajw2R8/Q0/ucGgQhz5icdzSc8fLT+Mnij1oAQE7&#10;2+UfdoXILDOeaeMbJP3Zxio2xtbGaQx3YfLx9aUYwnHrTOcIKeKLgMbd56jZT8jecnAxRxzzRhct&#10;8hOR60wG4y6ntSgDHNOA/cAZGAaD16UAKAMHijB3Dik79KepPmyA/hQBGQPMUBxnFAzt6cUME+0D&#10;72afg+UDv6E0AN53jml454+lN45JFPGNp+bnPSgBDzkj8RSj7vSgkbm+QDp3oz92gAOOh71SufNW&#10;WACAsTIMADk1f6A1Zso0bVFzsOH5LdqTAuRwTnRbEOoUGMH3FUbmztw9q6Nzn866CR4RG3MY4wAD&#10;WdPIgtLgiMEilcVzMYgbAR9KcPuqAwxio2wzZxSAMGf5z0qhk5MXlxc849KbwCvyikwOPlHXig59&#10;KQD8L5n3RSEfKQB9OaQ7wMhT0pVzwd5JoAVN/wDE2eetI20qQVPWl9aOdz/J6d6QEWSHAKcYp+OW&#10;wpwRUi7CGDLx2oI445A7UwGjp0pRjAOe9Ox8udmKQjnhuKQCD7x+agZ8xvmpw7c0uPn+7QAvZcL2&#10;5pw28c0n8J4pMgDpQFwP3vxqTauGyRyOOajG4np+FLtPnMSjZIoAOdyjHHr605R8vXPNSKjFOIyc&#10;dqnihlJfcsIQRFnd2wFUdST0pDsVguS+FHvzTxB/rMg9q5O58S+G/wDhJLiCzd5kjuNjXIPyyN3x&#10;7CtSPVW2KTACpTOfSlzGqoSavY2NmD0bmnBRleDRYXemXULhNWtvMB+aNzgj6VfEJNy4bYAIyS2f&#10;lx9aLkuLW6Kqxp58fDHI4rjfH+vWmjfD+yRF3392CltAh+dj/eI7AUviXxf4Y0qFlRo7q5wRHEjZ&#10;Lkdz6CvI9Ca+8R/H/VNSvbKZwkWAD9yIDoqisatTlV2d2CwU60ttBPDej6jfy+Lbu7S6kuVtvNk3&#10;E4Xd0A+lQ2dpEfiLZWs4cxymYGRxgx7fUe1e12awWNp4vha3jj8yeIgEY4B9a8m+IF75XxH0OWDQ&#10;Xke90uRVMA5G0dQBXgYivKUtT63D0VBadDyO/vILDx/8U4oI0ube5V0jud2CCODx7V5XIJRaIJJ2&#10;IN47KO5ya7OLw9491OW7e18MeISn218SvEyhufeoNS8CfFiHR5JItId3WEsIT1dR1x71CSTKU0t2&#10;cgIbSR8Pdoo3AN83atmG48HWEG5vBcV7JgbFLfLn3rioobhtVmjbT/EJu3vREITEwYv02gfWvpHw&#10;n8KJpvCml3GreOorKSSEPJaBN7xqenPqat+ppOrGK1PIJtet7goT4Q0y2UNhY0AA/pWVMtvNe3Ti&#10;GMEpkcivqST4X/DUwXA/4SW5m2QNuYtsI9/wrxDxv4NXSvBEWoaZ8RGvljuX3x7P9YnpkdCv61Vu&#10;UyhiKczz2KzRyc3qgZI69KmtNIRLnUWPiGR8/d/2c1V091ltLVgJBu7Z5BrYjg1AahaBHlIDd/eq&#10;d1qi3JWLdlp2rBb1rbU/NdDlVJxkdx719I/CXxqts9hpGsG+WxNwEill5axc8dTyyMfyrxGxVINS&#10;sC0zBiMnBrtbfUPB7Xtgl7PHE5mCrMqABCfX610UKzi+55ONoqcXofZ17bGO4hdJbd45IA8ciNlX&#10;U9CD06VmskgVTlee9Y/gq+0p/hxFp58U28ottoSIyhnhDcgg91P6V1dxazIYscgrkY5BHsa9iDur&#10;nzFSDg7GMd3mEeWacMZUe9WSmWPyY5puz5z8xJq7GRAxIEpVSSV6VCCxiB21YcHJ+Q00AbOSRQBC&#10;SeMp+tNO4MML2qZlf5cHjFIBwDikMjzxkoaPlwQUqTjD/vOg4qMn5s0CEbG4/LTOMH5uKdnhqcAv&#10;nZIBoGRbSVYhh7UhT5FyT9c0+QEkFeAD0pDn5ckEYoAjOfM/CkJcg4c4z3qUAfN8powMdBQBGM8f&#10;J+tJj27045CjijnHSgBMcdO9JgbWweKfxg/NTeMUAMI4xmk2ggZ9aeRwflpfl2E0CGbTjoKTA2da&#10;efuDmmH60BcTB4wCRQFySNh570odxLjyVx9etEjPlsKM+lABtAI+TP40EDevOBntR82z7+eOaVSR&#10;cJx25FAxGKEf6vj1pmBjpxUhx8/ycZ6Cm8bxyKAGEe1G0+lPxwcEUoC8gk0CIdvDHZxjnmjaNnbF&#10;SNnnrik5wfloAYVyGyOKQhfKbjmpt3yH5OgqInIOAaAGhTkHNNP3RxUuDtGaaVODmmBGAcn5DQRz&#10;1p4xg8fWgYK5A70hkQX94TtoOPM+6RxU2OOlMOd3SgCEry/1oAO08HNTY+UilPUAAdKAK5A2io2H&#10;zx/J61YP+rk+TuKaRz92mIjxyRgcUhAJX5z+VSY+U0fLk9KBlYgb3/d59KjxkcqetWyp3k4HSmED&#10;Dc9qQFRkUk/IfzppQYf92O1WtowcD8Kbt+Z+tMCttO0HZUZUncCOKuMox93vTCv+tO3sKBFTHyNl&#10;uB04pADz8wqxt+T73fkUbU2D5Dk96Qyrt+Zqbj7uOKnKkKxxxSAZUHHemBFj5mJHamjblhn6VYCj&#10;JGahZQGyqfWgBvOO1MIOSChwD1p+PkB9DT/x7c0CK3PmyYj7cGkxhW5PWpyuV+9+FJgYYA0DIQDg&#10;8UvZeak2jceKTAy5/OkBHtIY/J+tIoOWx0zUuP8Aa/CjgNwn/wBagBhzx8tNx0qU4yaaR8woAbjB&#10;Hy0nzFjkAcdal4+ahhH5ajbkmgCHbyflpuAFPy1LgcHBBppx60xEeDgfL+tBU7OgqTHJANMIbzDy&#10;etICMjn7tNKjyzmPPPX0qTvJ8h6ijHLcGgZH/wAsx8lB3b/u9qk53Hik7nnvQBHheTsH400g8c9D&#10;UpHsKQD2piIWUYB203YPm+XIIqwR+765Apvfr2pDKhQZbgfjTDFJtJOCPyq2RzytKP4xzjFFgM/Z&#10;gk4HNQtH+8f5Tya0yoCqSvQ0xlLSfeXOOlIDO2HA+T65pCnzk7uMc1otG2BwKaUIY/ugRimBmGPL&#10;A+QaYYxzheK0Skm9sgAZpmxjIcRDAB5zQkFzKdCdv7pfeqxi+dP3fHNbRQENhO/SoZIz5fUKR1Hr&#10;RYZk+STIcsoAHSq8kH7y3AjUjNbRRTEACc96Ro2EBbYOnFGoaGHLCm/5UGG46cVSeCYO43ZweK6I&#10;xkxxZi61G8Y86MiJRheTS1A54xOI3zEKAh8pvnWtloSY1GB16Zpht12HB+lGoXMNkbzEJXoDTdgx&#10;uGSe9bLxR7SfMJOee1V3iZVXKAZHSn0HYzCow3yj6VFs68itExtsJ2KeelNWMbZsj6Ci4GaV5+4f&#10;wpCq7BmLoKuFSI+2d3SmSKdsfyrSYFBoz5RAQdfyoKHyx8o5A6Vc2Hn5zSEEZ+VSfegLGftJ35jI&#10;GOtM257NgNxV8qcn5h9KYwPPyEDFK4FTbnGfSmFRuP0q5s+U8HFNZTvX92enWncLFHBwvynqc1GV&#10;XYco3XmrpXk/LTWXh+R0ouBTZRvGAcbRigZ3HirG3OPmHFMKpmTlulMCLnaPkXB7k0wqPLHyAVKQ&#10;PkBU9aQqSOjcUCZAVPy/IKjMfzJ8wzmrOHw/8qBjA75pWBMrbMMcgdOxqIr8zHZjmrhX5jkHg1GQ&#10;N7nnkDIosVcqhfmY4P0pjBsk7e/FW8HcfSl2jcc+vANFgKPVlOKU58vOKtMg8x/l4qNlIOaAK3OR&#10;8pp/O4goPapCp2U0D943HakAznJ/dg0o+6PpTsDPag43jmgBnO/Ge1JltoAf9KXnLYFBJEK4HIos&#10;Ag60pztHymlx+6JPfHFGTuNADSeDxRgZchT2pw+63HTvR2PzUAAPB9xR/CPl/WgkbQMd6XJ3H5KA&#10;G/8AAaMfK/Pak53H5eKUHl+PSgBuMDIBNHGMlcZpxIyPrRxlsjkCgBeNi96bgZGBR/Dik7nimkFx&#10;ccH92fel5weOKa2eP5UvO6gBOOhjpOz/AC08fef5/TtTWC7hg0AJklTxRgfJ8tLj92/y96MdOaYh&#10;Oc/c/Wl7tkUvOeKCPmNADeuPlpwIER+Ree+elKoBBJPfpSMpwQSOKAQzC4PHenDORTwq+WAWwMU0&#10;rw23JxQITrjKmjHHSnrnAJPakJX5Dg5J5oAQZwflo9vyp/oMUfxnigY1fvjA6daHOZ4/l6daXueK&#10;Tgse/PNAh3PmZ2jIFPwcHpntSdjx+FPwd6/SgBqgkrnHSnlUKICnOeDSkDAy3AoUHzSQw96BCKpx&#10;9w04jkDHFSjOHAHFMODLjFACAHIo44+XvTxj5jg0YG4ZzQAbeRxmnY5FPULsP1pp2hM4GaAEzzSc&#10;8cCmgpvI3rn60v8AEKAH8880zaNx+ccmnY46d+RS8bsjqBxQAi/eWnEKQDk0AfIOO9GeCCaYDCGD&#10;fdalz1GOakHRQX/SkO3eSMdKdgGHfvBwMd+aP+Wf3af36UnrxQAcYPHPagZ2nijnml43DmgBpIwv&#10;FL/dp+F2t09qDkKAEJ5oAQ9RxSfxtzRzkcUvPzUWAauBI529qB9xflPSlwMnj607+FvpRYBmMse/&#10;NIF5an/Ntxx0pw27X+bnFADRnaDtoPKp8nUetL1Vfm4zTsDBoAYd2MbaCGyDt6inYXzB2GKDn95g&#10;dxigCPAzmnJgsckYyKa2c/jUqqodCc+4oEy7Cr+YOOwrTjA2sD3IrPh2ksRLgY6VfQAn7pz25oDo&#10;aEQG8HHpWimC8fyDg1nQ7/JOQAM1oIMNEQ46UAi+qozJlBx0q+h+VeQOlUY/uNx6VeiBJbBHFAka&#10;EZXcxCLnaKtxn92MqetU0+8gLAYH51eTPk9j9KSGy3HtEUg2DpVlCQUzK3tVNehNWgQVTr7U0SXA&#10;xwpLZ4qZGyg+U9aqrn5vk4AGKmQcHjnFIZdBxjgdKeuSPvd6rIJRuJViM1bjMZZsYz6ZqkImTNWF&#10;J2jIqBB85z6VMnVwOtDBE64yPkFSYIjI3VGm3cRuqU/xD2qQIwf3mR6UpY56UnqPepdqgrn0oAjA&#10;UuD5XPrUm47OScDpSZba+FPFLkkkeT+NACkncuF4xUeASAWIBqba67SduCOKbtkMjHbxQMbhAVwv&#10;anAj5vmFCgFCd460vlgNncx4oAYccnFRlQ0YG7jNSEAHoaZzuHFADwo8sjbnim4+UingjyJTnvUR&#10;K44NADjgcbAKQb/Kzt4zSD/W8x9PenkgByDjpkUAAxt6Dk012j34DKeOKjdm2uNvaoY96k4QkihI&#10;Cbjy34wCeeaA0Y2DcCM+tNBYnlKPLTcTz1pgTFo/M+WPtTTwvJ60ADykwfrxSOAVUbzSGAJJ+4MU&#10;BvSMYxS8iFPl70YbJ+Q0AMknH7kG1HBp4lHmA7cZHHFNZE+TnnPIxUgjBGQy9OlADWlhDcrgHr70&#10;/IZUABwTxioZI1MfMYADdfWpFfy0QhB938qBllYJfLfNqOnrVd1Xc4DJUUt5OxiKytkZBFZ8n2tp&#10;kZXkznpQJs1Uj+RfmGMmnbG2n92TWaJLhViOxqvRTyBArW+AR1oHcc20EZBwKYWjKP8AJ26018l2&#10;5OM0hVdnSgCSMKB1H50H7h+tMCnaPmb60E8sKAFORKMgkYpcjBwaeu3nK5GOlQ8bmwpxnigB3XHF&#10;SL9z2pg+51px4XrQA4bt79OKGwYz8w6VCS2V+duvNGPnHzE88UAKqP5bcDGKagbzCNnGetPUuJGB&#10;DdPWpg0ZiPy8844oAh3vmUbR1o4+bJpHwF4bgtzUJcb+IiaAHuzb0xN2PFIikhsnrnmlCrtJZXBz&#10;U6m3HlgvzjmmBXSNVuHO96l3Llsx556052jLKFIyWFEqbPI+b7woAODzt6jmmcfKNvHrmgng56Um&#10;R83zZpAJ/wAtCNx6dKBkDnrnihHiUuTjNI0oYABeQTz60ALkYJAyaaXnZogYjtBpV+4crShtoPAp&#10;gSYby0+Rjx09KjYA5GKDcFWbEWQRzkU5WB52igAAwnTnFR5IYE4xmiRmGfl/ChY1khfdNjH60ASH&#10;yvkICEhfWkIGG4pnloPO2zZxjvT+RySAM0WATBwPlApMjoRxUheFofl61Fg5Py5oAUsn7sZ5Gabn&#10;Ip4jPOE5xSkAIcIKAIeP7nenYOFzSgt8w2ACpBt2Hdg4oAZgkdepoZV3qd3an7l2E7gMHpUTMDI/&#10;PGKAE5z940o/1Qyc4PU1DkblAiPNSMH342npQA47cdj7U3J3cD6UgziT5P1oyC3BpgLxg8ClH+rU&#10;bzjNJjg/J+tIfw4oAaWfgYXFOCktHz3oAGVBNT/IGb94owvekAw53D5aYwcKMRHrTiynP3evrSly&#10;I2/dE8cCmAgMvkMMH8qYQd/WlNwoZV8vB7jFNJLSqdvagBwxtNL8uwcUzA54pAQM/OeKAH8ZwScG&#10;kEWWb94cHpntS/wimO7qQQCaAH+W4Iw361EVX5uvWmiS55/0ZucVMAd2SoyR1oAaoGeUGakIUK21&#10;l+ppMAcecSR1FRgAq+UP50AL6cfWk52j5acM+VyRxQcbzgjrQAwj5fuimkYQ5Xr0qYFc/jSkrk4W&#10;gBv8K8E/L3pNoJQ/MMdqUh9rHaMCmnf5EnHPagR8DiLCf6wH8arSRt5k2cYB9atgxrIwLNkn1pZB&#10;D5D/AHt23jmvzG5+olRBGI1xIrHuM9KsqYwp+cAkc5qpFEBJKwkPJ6VOycAFQM+9AFpfNKKwVSOe&#10;c1KnCyEopP1rPVgsoTLHj1p6su/hnX5ucnrUSWg0a6dWwvBpW74HOelRQH90Bu6mpmByAQOlYWsU&#10;Jkbm4GKUgENzn0pvPOV5z60EnJ4AoQEW0b2yPoKQFxO4JHHSn8n+Oo2yJF+XI7mgCxn90T/s1VUu&#10;ZZSUP3uKsqPkX/dqqSBcKQO5pAixubbGSrHnt2q4o/dsS5+7wKpx8gkhRnpVlWPlHO360XGSbV2j&#10;ch/OrMflBiPK44xVIsBazkyk8VPbkmBCWouhskuEABJI6cVmEMs5LMM1qtvdnXk4TgVkSxz/AGuE&#10;GTA3HNF9REwI8vII4FREgsePrU6R4gfOeFqLBGcqvJ4poZNFjymxL1NPY/vjz0FQRgDUEOxsAdM1&#10;M5BckKRk9algPT7uCvennHADU1MFhz/D1pefO6d+KGImAABw3YZp3OG56ikGCTyM4qULGYRmY57C&#10;syxi7NkgyT70igbJeQMH0pcHnGPxoUcg7xuNKwxQuVJAOM1OvmA4EKgBeTTkX5TkHk801mIKD5SM&#10;UtxB1PXpS8bJBmk44yeaATuBA7UDI1UmQ/MeTUgADuBnioyZN0m1e9SISIm3DnNLQBdo3x5HQ05v&#10;9Yo7UiSRtMwBHGeaU9M0mIsx42HFKeWC5ABPWoYyc4LHp0qfk546CgTMy9IXUbZQR16VOhHkqePu&#10;1XulLTwNnJZjz6Ypy5xEDnkdRTTKIZwR53yk+9UYlYTuQQMmti4VfsgBPG2s0Y8xOvXrVJgW05K5&#10;Yk7aZnl/k4BqaJvnOIx9zkk1XYEvNk8E8YoYFlB8gwTz2zUgLjHselQxcIoYj2qR2yIv3Y46moaG&#10;S9Wz5fQdc1FImYlPmg4PQVOFjbTIgZsEtUZGGkGz+Hg5pWEiNMbFHfFPjLmZhjgHrTVA+bmpowu8&#10;+mKVh3JT2+tIC37zj0pSFEed3em9Jh8nXpUMZIpHmJjoTVgquGIz05qsg+V+lXHY/wBlAgDheaYX&#10;KUuDNCNgqdcLbYI4xx7VWhYmRiVGdxqZiplT5MdutSMaSCpIBxTo+FkIAPFO2gA/KtL8vl9KdguS&#10;2zNvG6NRgn8akkPHCLjfVVMAgAnOanUO13bEggA80AUblZklQqp5Xn2qOHJt2y/Oa0L5ZDDNiVcD&#10;rVCHO1eB1pxYF63B+2W+WHDd68t+IMIM+rM27aFXkdxXqKAebnHORXK+NYIW8N3UzxnARePX6135&#10;fV5KqZyY2HNTaPmeQKt3INhAHQVIuNpOO1S6kYl8Q3BXIU47VXjOUPNftmW1eelH0PxbN6KhWdiw&#10;CfT8aePusaiHYGpMjHXGOBXpHkjsLkUhzhqXPzN8vGKQ9DxQwGZYK/ercONqZwP61VPQcc1ah+/H&#10;lsHdxQtxsvAcRHjk0Nna+c9KU8Njk0uOeVGKVRbGlIj0uWSD4oeD5BJ/zFYzn05r9VvCF2Ln4E20&#10;3mg40eDp/u1+Td1uGu6SwkI23Sk47V+lvwWvTdfs0RAyg4sYl6+grzcZdo78K7TO8kI8zhzgnimY&#10;HHSp7pV+2HjA7AVDghk/d9e+a81ntIX+NTnjH50pwVbke1N+bzY+o9qXuTipGHcUYIkHBAowCBTs&#10;HaMmgBMLvX56OxpTjePlFGTnpQBGSd6YVuvWpOMOdvNBBx0/CjPy424460AR/vDdRDdwB2qXORIu&#10;3oetMwf3fzZPNP48t+MHHFAEREhZMA4zzzUgz5chIwfShd3kEEZJPWlIIIGAfegBo6dKfgbAd/FR&#10;n75FOGdv3egoACYxIvJOT+VKcebJgAcCmkcj5RSDqfk6+9ADiPlbjNM42gbqf2UGk454FAC4+U/L&#10;QMZbK4NL6cfSk/iagAH3eF/+vTed3Xindl+Xml9KAGfxdO1Keq8etLxkCk/gNAAOhoJ+XpSMBg8U&#10;gPIwO9ADx0+8c45peN2cCk7+1L2NABzg8UwkA089OtIAcJk0AJ/CMGlB5PNKQu9OR9KB70AJufzx&#10;+6yPWnn7rfKaiYt5aYJ69MUql/K5AzmgB2MMvPUcUHpQMYAwOAaQBvJbnmgA53HBp20lGqLkACpM&#10;/KeaBMO4pD1PB/Okz97mlHQfOT70AJ26UevzUvfkUHt8tABxkcUvHrTTS8/L8poELk8+1L/CeaMf&#10;u3PFJlcDk0AHcUmfnUbe9O4/vUnG3pQIdyCeaT+E89KTrt4pex4oAT+IYHWjAxJzjpS8Y/1gpv8A&#10;HyfxoAOd6DFHY81INuBleaaeh4oGJxgc0fhRgcilAG059aAFBygHHBpCDnpxQeuAvWnZj8rJbmkA&#10;zjIxS5IB45pQVxkxk8cU3I2t160wHZ+9xzSfxU043w/Mc56UrBgSSQD6UAOyNw+tKfvU0dX4GccG&#10;lHQZoAXsfloBAHJ4xTu44701gu7kmkBGDmeEh+AeanGPLfJ7UzYgc8npSrt+XI60ANI5+90FOGNp&#10;xQQPNbKnOaOfmyO3WgLjiFyOtNY4Xgd6P4sZp4C+W2QKYXIyXDfcJ+XiljMypNiQ53A5p2MOMt2p&#10;c/P92kAEyGbd5rHI55p26TyXDN+VA2Yf19KTjJ+Q/nQAAMV+lOCnDfKcUnIjHPJFR77g7QegoAmP&#10;UYp2AY1O7p1qIc7cmpB9x/k9KAHFm2kbRgUi48ogkHmmkZPIoAOW+X9aAHfxLzS9jTed45pecGgB&#10;SR+75BobzDuKgYAqPK/aIMsAe1SkYckJ2ouA3MmyPJUAmnjIHSkG3acuOvpUhZMIPMXpSAb/ABjj&#10;oaDuIHNId+QNv407uvFACHcCvXpS9yMVKAmwfPz2FSIqYT5hnPFADURt5O3ke9PxIOSi9fWs3XdT&#10;sNM0OGeayimmlbFvb78GQ9yfQCvNbvxPrE83y2drEGydkcmSKlyNadKUtj2WLyxgNfaeuRk7pAMC&#10;vn74o+NW/t640bT5HW0Uf6Q8cm2S8YdvVUH61zWs67eLqMn/AB9qxRsSGYkk/SvGpUu734latcT3&#10;lxLK8vM+cBVHYDpWEq0UejQwTerR6l4Uvw+n6y8sF0qx3CDb5ZKw+27oc16/a3Ub6db7I+lqSRnt&#10;XkvhC7vl0nxPpjWUM2nPblkDRANA4z/F33V6NpnkN8FtWvYrFlmitrhHiJ6BeAc/rXFWruLPXpYd&#10;SWx5nq/i+6i+IF1Hb6XLGbXUNqXKvznP3So6g9OtdtqPj/Xm+GNhaDw5HayyWYDosu48jrnrg9cV&#10;8vpctd/tAaukeoEpFrDFn7ZB5GK9UNv5uraaRp86bYwDuOT9efWpeLcDd4GMkrobDFeXF1fzt9ok&#10;keX55H7Z7CvZ/Btza6Rolql1pV2yXt/CIZo4SViOeckcHNeezxyW1h4fg81QZb5MbeoGeQfrX3R4&#10;W03w1P8AADwrG3gPR0jj8O7lhZQ2xtvL7vU9a53XdV3uXXnHB007aPTQ8Z+JLW0Z8COsm1bnTMkr&#10;0OBnJ9K81s77w/biwvruwt5riDcLaSTBSMN168dKw/iJr9zJ4v1LSLbUpp4bbU5I/PZfnc5xtA7B&#10;elZD2jD4HX0V1aXJiGmuxznIJHHNZxUU7s6Y3cNOp7A2uIPB6XcdzZmJosqsEXH6Vwd94ukk1nSF&#10;+zRvGscnnQYwzHsc9q5DwBrcsei6bp58P209vHaXXmNNIAIwM7SCetc5owXUPjV4wjQbF/tSQtIf&#10;uhQT0/CpnVi+hMcL3O+0cWD+K9U1q88MaP58SMbc+SoCj/H3rqLfWZP7Fj1GRJIYpbhliQtkcHvX&#10;HXd1DPusrW7thDFIELg48xhxWX8SJpdO+FXwH01b6CKa9uHdkVgW2jnnHSs4VUnZdSpYXS7JfE+v&#10;373t/FHcSIk7DzNh+8PT2FZOrX+kwfBa1geaOQ30BEiMclD6j3rkftFv5iySTF2+zqMmuN8T3Uhv&#10;fDsglmEcIbC9QxPY12JqasjknSS2OdJhttfufIDSD7SWBA4A+lbKahKzzubZtoQZGMYrV8N6ZqGp&#10;+HfiBc2ng+7kkECmeONCRCo6FT3z7VlXNprUUbRv4K1qMM7As8DDOPXPSs5JxdrG9Npq19Szb6rZ&#10;m4jPlgbTjLGrc+o6ULOQzWiOzL8pXFcEPsskepRr5xKSkPuG1gw9R2qJZZY7U74WfDYXPpV03y6l&#10;ypXPStN8QX9ne6dLaLqiyI/ySCcjaD/CR3Br6Q+H3xQdJ7Ow8QH/AIl80wVbrO57J26E/wB5GP5V&#10;8STXbfYgos2GewPStXSr1IptPD3E6rjaQ3IGeOetd1Gs0eZjMJGSP1XaK1eK2lie1lje1DpLE+VZ&#10;W5BBHByKzXGN3f5q+YvhL8QE0vXNL0TWdXnfSJpwtvO7bjp7P05PLI3/AI7X1jeQRL9maOe2kR4V&#10;kieNgVdG5BBHFd8JqSufNV6DpsxmGdnOOajkwWP7sDgVaZGDnJHSq7AeZmqMCLHGPeo2B29eKmIO&#10;V+U896CP3PKdfekMqhcnrTCp3Ngjg1YYAOBtPtSEcDNAXK+PmPFH8B7e9SFTx0ppyc0DGZOCMDmm&#10;4wTUuByNtJjg/LQAzIznb25oOwjG489KD95fkzTuNh/d89qAIiM7gQcZ4pQOnsKcf9V+FNGcL8mO&#10;PWgBpA3H5f1pCPk65p+BS+vFAEWOnWnEHa3FIc7m56U5eUWgCLnFJjjrUpHynIphxhOOxoEN2jcv&#10;PNAVvMbgZqSMLsbLHrwaPmFwSE7cGgCMhs0h3AA5B9sU/nIz1yaME78xnjHNAEY65yeR+VIdoYjB&#10;zUpAyfl/CkzFsA285oGQ5G/AHT3p+TkUbVD8E80vOP60CEIBHal4+bjtxSAfMeadyB04oAaR8h45&#10;pD9wfKKfxxyKOMj5aAG9m49KOdp4p2BjrSc59KAGYG9/kpNo8tR71KB8vPajjg5oAj5z0PSmY+bg&#10;d6nO3HUUhAwnzetAEOPnfCkHFMw21vnqXBMcfzHqaQqck47UMZBgevWlAOTU23l8r19KbtxzigRH&#10;jpTcHB5NTY4pv/LTpTAYVxjg/nTGC4HycjvU5yT1pmDhuM0gK+PmHzHgU08tJ3FWSBjG3mm4TJ4I&#10;JoAhIGBzTNv3vkHarGOQMUYGB1oArlAGHsP50m0eWcgGpWzuXqeKaucS5HcUxFdhwv7vvTSq85yP&#10;pVtgChG2oyp2qNo/OkUVdvzdBTCuQ3yjj9atFcrgg5z1puDvzigCoy/ugMd/yppAwavFVy/yjmoi&#10;o4yv407gU8N5vQ0YGJOTU7hxJH8uc0hXgkoBz2o3AgH3yNhoyPMZdrZz6VMy4BxH6d6AGwpMYGB+&#10;dAEPO4jyx9aTB2H6U5l/eEc80uDydtICLqRweaZhsjDkYqbjeooP+qPzDjp70ARd+tHODzT8dMrz&#10;RjqcUARnPPGaQ9RUhHHWk2/7JIoAYMbOVP50EHa2Gp/8Kik6sfk/WgCJhl4ep5obgk9DipduOMkU&#10;0gZH86AIwDxwM0bPlkBBzTyOmaUjlfmoAhIOxeabg5xVgjg8VGRyM0AIQNtMKjDc1Jgbfu00jke/&#10;egCqc+c3HfingDex56VKyAuOwzS7GB5A6UAREHFJg96kxx93mkGeCRg0CG8bDnvSYG0jfmpCBnG6&#10;mgHJHFAxm0DqM0gjQiT5sfL2qT5sDJzTM456UAVzGAAA1RlRmX5ecDmr/wApyNlNZV348uncDOKD&#10;J5FOVYnimBkPB/Ore1SxBUfXNRGMbZMHBz1BoApGNQGwgxnj2qs6fvV/dtitRoyFXgmo2UhD8gHP&#10;BpAZzINp/dk+gphUBVAU9K0GX5lJYH0NM2neeF9qEwMpkBLZQHmomjXfCcHjORWqY3L9BimbDg5j&#10;B5oGZDxff/dkZ9armA4Pzda3XRiyfL25qLy+vyCgRhvAvyZY9DzVfyAN5yTzxXQFEyw8oE4qJ4h5&#10;Z/d9aB3MAo6lvk3HHSomQfvf3bDjpmtx4h5C4YZFV2hcoT9nXJ6kUAYY6KDCclqdj7xwtaphjIGY&#10;hgCqzQDAxu47etKw7lEqdrZccCmMpMS85GateXLhwU79aCjblAQcUIRQZcL901GVPmAbTWg6nJyg&#10;xjiosHa3+jk0IZU2/K5+bjpTWUEdB+VXSo2Y8sfWoyh3r+7A96YimUGG6E4pu2QDJ2g+lXSi7W5P&#10;tUZR+STQBS2jceec0hQgPVlo8SA5pCD5cuVbnHOKBFEqSeWJpCvJ+TmrhUADjtRt68UDKe0ADg5p&#10;COVGatMo+Tue9QkfNkmkBCw5PFIQPmG0dKmKnaBsNN2jL4RsY60wuRKvyn5QeaiZAd+CKtDkE4xz&#10;TXUgNhFJJFIdyoYhlDvyfTPSmFD14q7sOR8nbpTCAEOV70WC5SKuJW+TNNZMjGOM9K0iqfISDkrU&#10;TJz0GM0AUjj5O+BTc9eKtFPn+52qMxnkEdPSkMj5weKD06U4Kd/Q80u1t5478U7gRkDcPlpe/Whh&#10;iQD1FKPuHCj60ANI5HFAxx8+fankHaAcZqL+M/LQA7jcvPU0w5GcKOozS9zmj5ckYoAUf6xspjA4&#10;o/hbApMZJ+XtS4607CAg+b1pcHe3PpSgcJz2NH50AIM7jxRxzyKUduaCFyTtNADeh4pSfvfKB0pe&#10;xGO3FIQfL6dqQBxu60uBh+fSkA4BK808fdU0AMw28fvD+VADF2weSOtOPfikGcjigBV+6fkBwKen&#10;l4cle350zqRwBxTcAqvPemIecFjjODTSPnNPPSk544oAQZ3U/wDhf8KTJx0pe/JxQAxgd6H0WlUL&#10;lvm59KdjkU9QCRwelAgAzGxoHKmncbF55zSjB3fIKADjYBjjNKoG98DtS44Hy9qcq4AzigBf4EI9&#10;Kb/Efmp+CSBmkwd2cUwG+lLlsfdp4AzjNLjDfc/GgBMHimMA3mAsQMdalwO7HNRtjzKAKYhcXULf&#10;bHI3dKubflk4wcUApwKfnLDjAosA0A5PH1p3GeGpeM89cUEYB6ZFADDndjec9qD5m5gY1xjrTsEg&#10;ZSjAxyeKYhOwoxz93NKc/wBw0HpnFAxeNo5pv8Z470vP9z8M0nG9cjvRYB2OKZzhxup5+8OKMfMC&#10;R2oAFxtABpctl8qetA69KXBx1oENweOKOzenFH/LTpTh1HFAxDncCG7dKUBc/e5oIyRz0oA4OT1P&#10;WmA3ncflNOGMn5qB0X5RzS/xH5cGgBg/1r8Y9KM8P83OaeQPl+UcGkIGDlaQBk8cZo45+fqeBQPv&#10;D95+lBzg/uwMHigBDjev1qUdW+X6VWJzIcpViM8dD1oYi5EOEGO9aSFPMUEnpWdD/rFypzWgmM9P&#10;pSA0IwML8zVfh++OOg6+lZ6bvLUBR0FaMeN0PG35eTT6gaEYYknOOa0I9u1BuPJrMUOHjHP1zV+N&#10;1GDk9KGJF9QOMv2q9EQOw6VnpygODnPFWlPPA7VKYy8hBkI4/GrAzuXD96qKYzHHyck1cX7i8dqB&#10;FpSv7rJPNXkMAVjvwcCstcGbG6rBSQRjK4yRg00gZfLHDYANEKhZSdxzk1GhjWCH9+C5XpUqtlg2&#10;COemKYFnkvHh+pqY+cA2CM8VAvXpT1L+fnJ6daCSwDN5LN5RLcVOhbyxkHkVGrjyQC2fpQWPmKQp&#10;6UhlgY3n5utP3oN2Qe1VVLmf/W8Y6YqXYSH4oAsK6buUXGKYxXcdpGM8VH5ZCY359eaAg8wHb9KL&#10;jEZ5WlTCnAFLvlEcoLdRVtI4+MyqAR+VNl+yKYPnznPNAFRA4B+YjnvTxLIpcEkgil+UyHg5zSME&#10;PUdD1oAA5O3IUjNBZC0gAPBqPaQzgE47U8Y2/cHSgCRRGYjlsYNLiEKcXCcVXYOeqkU0KcODnnvQ&#10;BK5jJGMUgI6Uzywu0nJOfWn8ZX93+OaQxMAzqMHr1pXADEbs8daAoAznk00gEE5NMBEKeYnzDrUh&#10;xvfC01VGOlMO8MxyehxQCHnPdTTcjoT1NQoZ8yb278VKqjzFJzkmgRNxgenajK7DmTp0prEjK7hT&#10;Nw2yZX8aBjiTl/lHApoZ9r/epV6HmnYO1c4oGVyZmD/Oww1P8tjAMy9B+dSYXB+Y0gyFHHfrQIhW&#10;NVdvu9e4qZFBZjnoKQnJ5xSqwUH/AHaGMCEyw2Dmg8ocKABTN0Zdf3hHNIZEJICnANAEnBY5zxT/&#10;AOH8KiBwFIPanZfIJUdKAJCRhePWomC73OTnNPZ4/LjH8WalSP8AcTliBxwaAIQrbCd4PFIcbY/n&#10;7+lKS29hgYqP5jG/DAhqAHncB9/9KQhsn5qRSN5DZ4FSjaYTwfbmgBgB2gUKu0y7iSM0pJCIABnN&#10;GT1zQA7codj5Gc9M0hI3HAAph5KgtwKMHd1zQApAMY4B5pqhVIJRSM80EncvzetKT93PrQBJI6PI&#10;u2DA2jJqFlOM7TT24t32hckcVEv2gspfHWmBH+8Exwp61PvkaP53JxT2PC4jXPfNRHLRk9MGkIUE&#10;Zzjg+tKBEHVvMJ5+7QqqIOZRmgkgDgUDHTJCQhMfbiolRNw5GBShsyrmb9KVgoDYY/doAVvvEZph&#10;Bx/qyKapYwH92c7uDUxJFuwL9himBFtGGG0U8o4WP5eMdaO6cUpfLKCW6cUANIGTyDTTnHU0/Az1&#10;zRwDg0ARqpBb5/1oYZh2luM/nTXIIXkg7utP2tsXK84pgKFhAiwMcdM0OflOCcgU3gnpTsLuXIOM&#10;0gIo55vNICP17ipnkGYhkgk06R4vKASEZA9Kr7c7WMfP8qAJsqCRnPFHZqbxk03L/L8nGTQAfxMN&#10;n603+BqeNuM7uaQ554OKAEHEiHYOtTFhydq5x61GFUrgzY44phQ4RSx5frTATcxdv3JApV2iE5c9&#10;elWvK2xrnk7RioWUiTlACelK4EYbkYpOsjncKeUG1sMOnWqJMy3iDBKlqpIC9xu5FNdQVflvwqQg&#10;bVyeq0pA8hiOuaQFUJjJM3X1qf5BDJzknGKY6llwWOKUIoSPk8igBpjXzQ20ZxzUgxtOG6gcYoAb&#10;a5zjHY09FzETkcGgBmOfvU1sbwuRUkm1A2cHp0qNQGk3bTwODQA8Z3sMZwBSHIXmM/jTiyrJ93+H&#10;OcU1p90SN5K8dvWgCyrW62Dn5clehHSoA6+SxwPvcVCA7qSIcD0zT0iPmszyAALnnvQA1kYyxsGO&#10;MelHODUnmBo0+UDDYFB3bz8hoAiOQCfUU1c+Y5+lSEZl69ulH8LfIB75oAbjLDj60/s3PamDPOTT&#10;s43fJzQApYC2ceXn0NVopGaRwUYYJ61ZDRgy7ivJqwx086c5XG7jIFAH5+TcXcv7penFMVSYSC+c&#10;mnS7i8p3r0qNDyRk9K/MFY/UAGAxGDUgHzJuLfe60w9ZDuHB4qRCpIG4E9xRoBLIkflxkAZIqMR/&#10;vEzjrxVn5RGv7vt1NLhdy4bNJghIXxcP8p461cLAlfmHNVQp+ZgpPqMVLH0JMY681hN3ZaQrMfMU&#10;eXwe/pQMmaQBz26jpTgwAYALgmp18sbTxnHapGQjd5q/ISKcQu0kx5Ganby9sJK4oO07xtGNnNCd&#10;gsVWBBxz04qDB85cqAOatsMwKfRuKiYZYHA6GkMfHnyU+Q9T361MoBI68VDCxMeCgBBq2CgydoNB&#10;JGw5kBQfSp4gN3CYyOBUR3FSeMfyqVOGJ2/SgC5Du2Sfu15zzVO7EKrEwj5BPOetWRu28Fh71BPH&#10;lf8AWDkc+9FxopLIWDHZSEnj5OtMLDzZlDDAIz7UpxleQTjrTGOBODx2qRT+6UEdSai/gbNSLnyx&#10;xTAmBO7AUU8gZG4Hr2qEEbU+bv0qVCD5hMhHHSpYEqkGTIUj3x1p5I3KO+KjGcr8hABp42m6QZI+&#10;WoYyNmYRTgj8qIOYlycHdmpCo3y8DntQg2qW2fNmkMvFwYGJABK4qqTkJ8vengZV+PTijA+U47da&#10;loQ7kNCQnUc1LEoNvc/7hNQ/MXj+cYB6VMrBWkXzWBKcLjrTGRQ/dbnq5qZ85PyDAWqp3i4HJGG6&#10;VZz+5T5sk9RSGVY0InO2M43GrXzfKCMVJGo2v8w6iiTHmt8jZC+lS2IRP9d9zjHPvU4ztGEOKrAn&#10;YuWxzU8ZOQQw4NAmUrhis0XBxu/KhShAI29KmuwoS6LRhsAEiqSNEyxlbYjjpnpT2GixKQ1uOvSs&#10;9l2hPnPer4I+UhcVXuMeY3I+71oGRxAkZLHlulStxIo3AjFV4M+XMMk81Oyg/wARzVAPBOQeD6VO&#10;FHz8dRUNvj7QoZDj61bOPObgAZ6VLHciVCCvzZweKOck7zz61ICCJDnoeKRsFHx/dpWERIfmfpya&#10;kXIdOMg55qvk+YgAP3qtMGxb4KgbeaQEwyYyNik/Wk43rkY9KRMEg+Y3XmpQqeef3n8NQ0Uhifec&#10;4OKkZiNPkAhY5Xt2pAv3h2zUwzx8y9OhFAFCAHzHG4g1YIGBz3pyqq3UrfL04oOfmwRmlYLiBuG+&#10;U8jjml+b5Pk4xyaTBwPm/Cn8bDkk0ARFsY68njirkG/H+tPtVZlyq4IOD2qdCQOnakMmmIbT5wUz&#10;nvWYihcDHetYKxsJicAbTWaMfvvnzh6EtQJV/wBYOe9U9dhjn8EaihwQbFs+xHSpQf3qc96vXKK3&#10;hq5GwZEJz+IrWnJxkmiKivFnyTrkZSWH9wP9cQT9KzI8f3SPkFdb4shK6lqAKnCXjEiuQjx5YbeC&#10;CO1ftHD9XnoI/IuJKHJVuupbHfinc7WGeKjHfmpPl2mvoT5YO7dccUvGF4pSF4570cbm46UAIfuH&#10;g9alj/1sfUHPFRZIWTgdqlQkyocLnH5UIGaCnKr9OalyRGeO1QJ90+mKnH8VFRF0mZl1G/2yxbd9&#10;5GJ9sCvuj9mnUPN+EXiy2M/Mdwu39c18QXK7rY8HAjb6ivpL9mjUo4PE3ie3a5A8y4jwCffFcOIV&#10;4s7KMrSufa90MXsgzzVLv1NamoDGpfd6ID+dZ23J5ryme7HVITvz3o9aD0AzQOvQ+1Syhw607Py9&#10;Kb36UHGTk0gFIz0WnADcvFR/MO1SD7hBXnNABzukITv60hI7qaU5yOtJ2oAOc9KT+L3pf+Wb4Wm/&#10;NvPyGgBR0PFLgZXIpnfpT+x5oAPWk/i6UhzkU4Y5oAOMjjrSbT5i8gDFKc4Py0hzsPzUAIMB5AQe&#10;vFJzv6U7HydaQ/eoAeMbTx2pACVX5GFNBOVqQFth6dOeKAEwoYc0cZXmk/vDn3oz84wKAA5BU7Bj&#10;HrTASYx8nf1p38DEg49Kbt+df3h68D0oAXvikxwOKcBkMfejByKAE7jij+EcUvy55anDG48UAM5y&#10;KX+B+OtIQecAUuKBAOi0vG9c9Kb824fu+MU4dOR0PNAxSOwZRntTMHevHelkI3xkA9KcM9zQIQbQ&#10;c7uopP4etI24EYXimt5nykKDzQBJ37UcbWoH3QCB9KU9W4oAjwMr8lKCMD5RincbxkilIXzGytAC&#10;EjaOKYT+8QFTyOKXJ88rjj1p3PmMcduDQAg69KTc3msNvTpzRyCfrTjtBc7OaBC4HkpljnPIph3b&#10;k78GlBGBhDz2p5AycCgBgPynilIJibjuKaep4p3IwfMPFAg+bGNnQUc460c7fvcUDr9/9KBkZB3q&#10;QDzUi7PlH1p2AVbikBG8EL2oER5YHATqadzg9aVlGH4pmehxQMfz8vFOHReKBjYKD/WgBD1bJOKT&#10;au3Azyadxg/MPpTSf3hoAcOnTtQv3vuim84H8qcevTpQApzvHrUqiIwHLsWxVc7sHDGngj5MLyBQ&#10;AhDbmOOAaQE4Hy1NjdG2I+aYytgY/GgAGfNH06UHI5NNUvvb5MAU7OUk4zk0gEDKyZ5oz93im93+&#10;UACgk71+lCAlOOfWk/iNN52Higdu5ouIk7EgDj3ph6L8tOG3ySTkHNBI457UXGMJbdnbTwWMZ+UU&#10;09DzQD8pw1AEi5wvHalO3KfMOppikYH1p527mGKAEwNxO8mlUYL/ADD6U4dACRikOPMk4oEA7cUq&#10;kh8bRSDHJ6cUAptB3NktigBx+9Thgo3zCmMSWPSmjO8cmgZMB86fP69qQgY60fiOKX+IEqKQEW39&#10;6MrkA8VL9WNJxv4zxQxO/lOccUAKQSW+XihY04JZutO79OMVJxtNADMDDdaTs3zduKU8Dk8Zpp2b&#10;ByetADlPK4Xr1q9brE1xESjEiJiB6Y6mqyRsYvlhHC+tWXAi8IeI7hrhV2eHbnj/AICamTsioK7P&#10;l7xPrsepftCeJI0v7qW0tbp4Y3B6lThsD0BrGY20N7fPaecJFHz7pCc59jXPeHEdtf8AiDclkLDx&#10;RL5YPfc5zXVXOnqnje9aWZohcafug3HCsQOetefXrpXPpcLg7xVjz7xDck6r4XudlxG66iqXBzkS&#10;7jgfSu10bQvO+KHkC0ijhbT45DNu4ORnA964/XTEfDEh+zh/+Jwg6dCDxX0b4L0G7vvAGtXUDzfb&#10;rSwt38oZ27cZOG/iNeXKo5O+x7FKioRdytZ6RJDa6zbLpenuRasQgkAbp1rJ0qa9ttP8X6Zc6aHt&#10;7vSLpkcnBjYLW/43XQ4vh94b12x8Uara6nbXKQz2zA4ucnBBHbFcxd3S3Wi6XIvFwNGlZ1HqV5rK&#10;rJyje5vh6Nuh8yeBYEl/aF8Wo5XH/CUT5b2D8fnXv93Ht1/VG8xFKxrgdMYrxDwEYv8AhprXmKnZ&#10;/bsoJ9Dur1PxZczxfFSSNVwvkjzGHoada7ivQqK96xZe5WYyMzMzLqMKg46c9Pxr63vvFVr4d/ZU&#10;0mQ6MEuJvDKpZWIlDFndfvF/QdTXx/oSObTxTdPIvk288PzMOGLHpXb6/c3t9pvgqzk0q4igt1XY&#10;CxYtu96mhNR3NcRhoVopS2TuZfhTT7i/+Ies6hewpJI000xG3jJycAe1bHiG8uX+EPjCOHQmdJA6&#10;4C9l6nPbFeo+DtHsoPCfiy6a1ikns/C0xFsx2qoZDyW7muE1Ffs/7DPibUhqcTF7q9EkG0HO4nAB&#10;9q5a1f3/ACKjTWy6HzVPdWEXgOSCF7kyNc4Z42Odx7cV2nh+CSw8FXsjnbdzWJLgclQw45ri/DFj&#10;NcWt0VsXkP8AaKlUxklmPAA9a+tNK+Hmrn4ZaVc34S2nnsQ0dpIM5GOCzHgfSuiSaSdtCKklDRuz&#10;Z4X4S0aR/E9nNL45vZIk1pWxtxyWzj3rjvjIbuH9s/w5utroRQ+HohA7MSHDdcA9MV9ReLtJtND+&#10;F3wVkN5Z21zLqLsFRdyzhTk5I9BXyn8QtXbXv2itNuE09ES0tEhVl6ynjJx2rOk+aaZE5KUPddzJ&#10;jLNDeM1ygjjgLyEngD3NcRqWqwSWGuQRSQujEhiOcfQ1o+NJls/hzf6aLlg19MhdVb5tq8n3Ga88&#10;05V8pP3DbDARj8K9mha1zz5rU+3/ANlCd5dE+LtrKtnIkEisgZRlM579/wBa+ob+08L31heWl74G&#10;0RxLMwZ44VVgc4BB6jFfH/7J7FPGnx2UzEYjiwM9R/WvsGYyL4hQ+TwZGP612xpKotT5zMKkqdTR&#10;nwL8c9EGi/tR+F2j8L2qW9/Y4a5iG0XQXgZUcBl74615ncwoBGPLjAZAQT3zX09+1LEBp37NF99m&#10;kZV1CeNzjOM9Oe1fK2oyZsbcrdndHApwO4IrirUeQ9nLMS6lOzexj3cEq3ZIZiCuVI9qq2t5MLiQ&#10;NaoUDYJI6VbiupARH9jZlYdTVe6ijFwrh0UE8iphoddSzO2sJEk0KIR6hho2zHk8r7H1zX3v8Ddd&#10;tNW/Z5bTZNR/03SkKtBK/wC8jTsR3Kn2zivzPgluYtSRo9QdMEYbPB9iPevoX4NeI00/9pn4dzz3&#10;csEN1erazMp4TecDPqCa7aE9Ty8bh1KDZ95TEDHyn/WsDVVwvGQa2dTSIX5ZYgVZQ647huc1kN05&#10;/Ku4+a20IzjaBimEYkFP7cGmMMzD5zSGL8pXOwVEee1OIIZskUnHJxQIYQd/SkIwR0xipONw5704&#10;gZODQMrgHafQ9aRuAKsFCCOVwelNZVyckkUBcrfxDI60EHPQVMyrsUc03jc/4UCICP8AYpMHZ9w1&#10;Y+XqV4zTCDuY9aBkBUbR8hzn1pdo7qR6VJsbLHZwBzTCevegQgHIP503ABTCgDuKeM4J2mgY+bK0&#10;ANG0g8GmADzDwR6U8j5WwB9KB169qYxmSHPycfWl/hj57mnYHekYEJyM0gGkDd92jA+bmlXGH4OK&#10;TnAxnJ7+lADgVyMquPemFVKsQB1ppDfvMp6YoP8AqxyfegBDncvFOA4I4+tO25U8ikxwDg0CI/4i&#10;Nw+tKu7Y/HekZR8x296UDA6GgBpH3vlpQDt5alOPlA6U7jPrQA0YwKaeq/LTsNtb5Rx70h6j9aBg&#10;T7U0n5049ak7HimFfnB20CHDBjbHrTccDI79aeAc9MCmHPmNk8CgExcf7ApDn5sHvRztNOH3jxQA&#10;3IDg5HSmHlgcd6k45+SmcfNxzQMXaNzfQVGQBn5OvvUo3HbyMY6UYHz/ADc0AQgcg4ppA2dKnx+5&#10;b5ec8CmFRkE5zQKxEufMPHakdU3Y28mpdvyHimkHaeOaBEeOfuUYOwDdjmpOMcg0p6rg/XimMiK/&#10;N70zbgNgnrU527elRnO5uM8CkAw/e+5TDs4+Q/nUxByaiKgS9DyaBibc78r1FRlTt/HrVsKRDJ8w&#10;9xTCcqvHGKBFIg7x6U8Y2fd+lTFRgnYOaaQB/BQMiYnzseTyR6Uwp93gd6s9A5xxSELt6kk0CKZT&#10;JOAM5puw+UenFWSvP3PwzTSp3N+tCAqCP94xPftSFR5cnUGrQB81sdQtIVGTnk96ExlD5ctzRtG0&#10;fLV7y02sRGvHSo2RsP04FFwKrD7vNHO1uD2qcqPK+6fpSEcGgCsfvgAU7+Dp2pxH70YHFKc7m5Ha&#10;gCAkbhxTsDaeOadtHz0oAxxTsBGc4U7+3NMx93j1qYqdjjPpSbcOCGHSgCIDtRgYPpTypw2CTS4P&#10;pzSAiPVeKTHB+WnkdOaP4uVoAiI4wFpMsSQenY1Lg4Py00528CgCE5LcDvTiM7OD+dP4+bgfT1ph&#10;z3JzQAhGSeKYAwA+UVNg7KXHA+XmgCIdR8n60bV3D93+NPIO3p0o5wMp9eaAIiDg/KOvFIVOBwKl&#10;IU/wkUALtbMhGOlAEQHQ7aQ9OBUuBkfNkUpA2H6UAU8f3oj155qVQoiX5Tj3pfXLfhinfwHnPpTA&#10;jfHmH9xgYqLCHrgj+VTnPOQKTHzk4pAVzGML8vHpTDHlicfTmrWGweRjNNwpJGT0pWAqGM7ThR+d&#10;R4Pmg+X2q/sBc8H86YVAcHIxjniiwFErxzExB70zYcSfu8fjWhs+UjI600ovm9eTTAzQoHPkjOKZ&#10;sDRqRnvxWkyD977VCyvjiH60AZpSPypQbYH8arlBghVbrWmyHeOeMU0RpzhTzSEZRjXHKEVE8XyZ&#10;CchuBWsUO5vkXFJtAkBAXpTuNGLJESZf3ZztGRiqhiYEDB+tdCUAlmIZTnvUJRd/+oU0AYbIpeIf&#10;ZuinnPWoPJOCTJjLVttE3mn5RiozGux8wEn60xpmI0TEgbvpUTRtmReT8vNbjRZhPBqDyACxLEk9&#10;BSKuYwU7VGeOaZtGAMHrWs8B2t+7xzUDRASyEL0FFxFBlXaxK96aVyyjC4NXQj+S5MYz6VCyncp2&#10;80riKjIu9/lOM1Eyj5fkPWrhGMfJSEL5g+QUwKJQ+e3BwR1phQ7zyTzxxV4rw+VNNC8PjHApDsUs&#10;c9veg7fIlBgH1q0V/djCZ5phVgV4HXmnYVikVHzfL17Umz93LlT14PpVsqd7fKO1Jg+X92gLFUAg&#10;Lx2qFlBJzGcZq4R8y5VfpTSMBvk5zQBUwwKgqenHNGBsHPWrWwEHjtTfLxkAD86AKpzufMf60hAE&#10;YHl8k1MyfP3yTzQQct8vSlYLkG0eawz2pCvJ/SpugbFJjpRYLlUxggnb2qPZiNuuCavEDb0phX5j&#10;hRSKKe1ySCvFRkN5j8cVoFfl5U9KjKqSetMRnkHD0Dd5S/IevWrhRf7zc0nlvl+RigZAAfSl455q&#10;RlID8VGQQ/AB4oAUU3+EZpM42kofvVLnPO0dKQDcDfwKDnJ47cYpSQGORx2pBjnHrxTENxwSM0p7&#10;ZPFP+XD9uaYwPmHjjHSgBeNg5zTQVMnCYHanjpgHikAOfudOhpiF/iOE/Wmkfd49akHKt8vekP3j&#10;xQBGc5Hyd6eAaQA4b61JxxxzQIQAbQSKaq5Jy3FSc7G6YFKQCVIfFAEYDHzBs43cU4AF2Gzt60/b&#10;+7H0owNw5OaAG4OB8vFSDGxcDHNJzgDdThjk7elADSMsRtpyg9mpce9OHRhigBQMfw596T+Jfk4+&#10;tKfu4puWwcJmmBKN3A2cE8+1KQQTyOnFMUMFIII5pSDlsgHnjmmAq+ppe5O2js34Uv8AE3PSgBvO&#10;5uPwpwX7+UB9Kb3bjrUg6cCgCEgB2OzHNHdeKeRy3T3oATBwWzikA0/dPfmlAOfrSYOfumneuDTA&#10;b85nc7sDFPwNnLUoxjJxnPFNJPzZAoEJzmlOfSkycD5aUd6AEOMdaQlcD5e/BpxHH3eKbz83yigA&#10;53LwacASCCKAH3NkDpRk560WAcOp4pP+WZxmj14pf4jxQA0k/wB3FGeetO42n09KCF3HigYAnY3y&#10;8YpCR8mF45oHQ5px6nmgQgzgcGlBBBHA9KUbcY3VHg+Y53CmAvc/KPrTf4V+X9adxg0HOelIYn8f&#10;3aePusMduKTseKjO/eMN3pgPAHPFOGSI8L0emj7p3IaeMb245pMTLke83anjG2tKP7xG/wClZ8OP&#10;KYEHmr0WwSIMtupDsaMXA9q0ISNozGCOxqjHghyeKuxkA9QfamLoX4jlDx34qyu0qRzVGMt5rfIe&#10;1XkOGOQT9KTEXoT80XzEDFXkzljg4rOjz5bEoetX4y22P5hipRRYXBlXA6GtOPaUOF42/lWehUMp&#10;wBk1PvCsfnbqMVRBcjQKz/OSD3q9H89jNz09TVHokJOBkVKN2flkIGRmmhkyjbPECCTnir64woKo&#10;PlqkAftEeemBU+My4yeB1oAuAjBPGPrS/NhMKPzquA21QxPXpVhB6MaQiddwjYHB5/KpF+8Oe9RE&#10;LkZ71IMZ6npVDLCEeYCEGMUpLbCQCeaqhz9owEfGeas5O05iPQVIEuf3IB9BR/epArFEO0gY5pAr&#10;GUhQfxoERuZC3DEDvSBW2jKsee9T7cbvrS5Gw5Hei4DV+99z9acFY78KDzSNgIuKrtJcBvlHXtQB&#10;PjnpTgg25OagV5PKHy59qkBm2jg8dqBjwp3GgKoJ3SLyeKi3P6kYPalOeeKAFlI8sgLimqMRISp+&#10;tCqSWyRinsQUI7CgBhKiRR1z6UhZQGG3mlC/MORwakAg3Pgknv7UAUt9x9oceXxjrVjC+TCS3PPe&#10;pG8kMOV9h61EdpZ+cgUDDauzIfPPSkI+XrjjrmkIbzMZwMUmCXI3HpQAgOcHBz3oIzFwucGgBVhf&#10;5M04vHtjxCetACY/dnnoKUSRhlyCQD9Km2weSp3dulNZIGZPnxQAzfG0o2jt0ox8gqJ0RZ9yyHGe&#10;lTISUJPFAERBLfdNKqDzG/edfWpCBhf3nPcU9EXymLMOlAEOz5uEHWniAeU53jr1pdyhScD6U0uf&#10;MUBh789KAGFXwBnIFOxlCC5GBxUoDF24wNvSotkjNJhzgHmhjIjtG/CEnFMP2wvbj7Q4TPNWlCFS&#10;GPQ0vHHNACK0SxuGyTxg5pCy7cgjFMZVLNkmkTAQjHegRIMbhwKcOp4qFi3mLhadlgnQZoAf8pmG&#10;SRxTPl3hfmxnrT+cdKCsflSEyHPpQAAJ5jYP4+tN4wMGmAoEY7WxmgMvPzH8qAH8ZHFHakHfn8Ka&#10;xO84BPFMCU8ndg4xSbowUDPjng0Bj5KDaMg1HKoMafL3oAdID5keMEY60wvIMAKDkU8dSDLkbRxS&#10;kxg/d5+lAEa5PJBpQjNKiluM9c0vpwKeeVxuPvQMgkCrfBVcEeop2PlYEk1MI4gDiT8+tJj5vegQ&#10;wY2p8p96RsFVweM0EMGbIPHagZ2/coGHIXrTAF885J6dafxg8j6U1sZXmmIkzGE4YYz60zgyE+gp&#10;6i225aQjHamuyhxgcY6YpXGGw5ORn+lSj/VkAD6VXDP5g5OMUpD7s+aetAEn8Z703Clk+cDmmuJA&#10;yn5sYqMBzcjluDQBOBgScDqKQ+1K2cryOlIP9WMOOCaAI2MmV2wHHc04ZyuRTtwKgfL1pe6nP1oA&#10;aR8wGO1NO/IAHBqQY8yQ7T0FOBiKygyDOKEBH8mFGFH40wlRIuVJo2nzU+8ck07BEhymMUwEEg34&#10;OfxNWlay8seZfrnHQ9qpMqbCSW4qpLCH8skv7c0AacklgrALIWJ6YqBtrLHhBwaiijjVoTsG4dM1&#10;KQRL2+lAA27aQR2HemAygqNpwTUmRluabuXf178UAPHOcx/rRnhPl6Zpc5BOaaT1oAZKGKj5yOKa&#10;jOtq6k5yetSHduA6YFOCxk8ydfagCAM2OQSD2NBYJkiFqnZCEU4+lR4+blfrQAgZWgcGFs9R7Uqo&#10;AB8g5qTCbRjb70zB3n56AJQRtyOOKYxYqoYkc+tJkYP1pcHbJlugoAYT8jfL26UgeQp8zA46U1Vk&#10;3zHYSB05p4AxJkDrQA4E4Y7eaQ7NqHJ69qXK7x254FIQfOb93+vWgBCV89eDyKQ5+bil4J+6ODSg&#10;H9623nHFAEZXhTikCHfwjYxUvOFJHSnb0CkbfxxQI+Bpo385ssOBUQA/56CtFyDHL8uTjrWa2N4+&#10;Xua/L0fqIrBCsnXkU2ARG8O4sDjj2p46MC3bikQDcTkfe44oAszE/ZYxvBI70+Eq1uwbHaoWwUI3&#10;c4p0PVeQOtJoC0wBDFVwOBUgDYfj+Govmw3ygjParCn90PmHSsWWimVlWVg6H1zmrEUg2yExkgAc&#10;+lRyecQcDvzmm/vPsso2gE0tQNGTDaWWV+3FQ5X+zRknP86hhZ/sbqS2D2pcHaQQOgqWikWIuYOY&#10;/wAaWRFFun3uDSRElEAbBFSvyoJQn5aaApqV3cN9KmUnJ+fqR2qshi89x5bdTVlApPp6UWAHO12w&#10;pIIGeaDI4kgwR16UjffXL0zK8HbQFjUDyPGgAUfJmpMI1nM245C96oRNhf8AWNxVrP8AojjaTlTS&#10;aEZS4+03B9ZOalwQTjkU0jZuynJfgU7jCn2qhoMHP16U5NwDbsjBo3oJ0yOSDinqx5BUdaEA11Y7&#10;MSYAPWpgP3MZ5PFKpHGUGSakOSGOwCpaAYGk3HJ49KmQjaflOQeeOtQnhzkjp0FWYuJEYAe+ahoa&#10;HkDcMnHFAC/veVPpTmwVdtppnynGEI/GoQx+cA01iPmBI68U5NpmYEjp0pJFwFGTj1osIQY+0oNw&#10;qwOLtWLKSOlV48ZHNWRymQtMY24WEyRMr9T82ajEmA3Halkxs+73qNc4OY8CpGWY95CZZsk+lXmj&#10;mOn5+VsDk1SVyFteBkA/rVnzD9klXLAEUKxJRfflMoMZqdCQi9CcVG6tsxuOBT0wY1AI470gElBe&#10;2lGTgjmsxQfMcbvun0rY2lUbJz34rLlKiSVgmeTVIaHgjackn0qvck+WSIz0606EytDIWixzwKSf&#10;zDZogYcnnimMrQt8rkyHitAY2QnPUHFVIlQGMDg96vkLiLbjGKYDF4nBB57e9WAcyNx2qIAefJxn&#10;jg08ZA+739azaAnRCEJx0pD0fkjjpigNkxkOOnQUHccZTHPSqEVjG32qJgeO9S7XBYFu3rSO7bkG&#10;wYzSu33ABn5eopDLEQGCvy5x1p5DZiOR96qsbN5q5RutW26xfKRWchodk+aOmKXcokk4PSmEHD/T&#10;8qiZm8xFJ/GkMexJKkY46U75to/SmqH8oZUU7+DOwj8aQCEtgjjrUqBPJIyeRzVbrM2Vqwhwkw2D&#10;pwaEA1Qo8wDI5p6g/MDK1NXG9cuBS8+aOOopAaClf7PmHmknZWUwxu/eAc1dhZRHKCo5PWqc+PPy&#10;AMZpoCFyd0eDk7etX4hKdCQmck7G4FUBjCdO9XIGcW7DPfgVV2h2ueDeOoVXVdTIQjehyK8vgwLU&#10;ABuHPWvbfHtv/wATAsY8DaQfxrxMZW9uEJXiQ4r9W4UxCnTsfm3FtCzTsW16dKeNpTqetMX+HnnF&#10;SenFfaHwLHD7wwaXLZOQMim/UUuRg8HimIXByOKcMi5TAJpvHlj3FOXP2mLB7c0IReTkYFTDO489&#10;xVaFgZJcIeBVlOuN3rVPVBDcZIpMdwM/8sTn8q774L3TW/x88LK1xhZdWEbj3zxXCNn958x5Wrnh&#10;C5ktfjFoJDFX/wCEhgdTn0auKqrxZ2w0P1iu8Oto/HzafHz+FZTDG/5j1qzp80dz4I0WYSsf+JPD&#10;n67eark5VuD96vHaPcoy5ooi7jigFvnHGKT+IUceYnB5qTUXPHApeCenSg49aF6daQDxnP3P1oO7&#10;Dc0wn5OCc5p4HAoGLzkfLxS+tHrkUnOVoAUdHphJx1pwzxTT1PFAgGPl5pc/MeO9N/i608Z5OKAE&#10;Od4o5yKfj5T8tNbG5TkDigBcc0uBg/MKQZx0ppO4AbjgHnHegBCfnHy0dm5pzbdsByT8tNOd3SgB&#10;M/Ovy96dn94euNtM/jFSDqM0ANJIVORxntS4+UHd29KCFLKTzS74t2OBkcUAJzvPyfrSAnzJOcUo&#10;wej00ldygMxPegCQcbsL3pHzgYGeaQZ2r0p3y88UAJt/dfdPT8qQbwMkrknpUgxu5FRkfPk0AO5L&#10;CjGVc+lJ3XnmlJ5NACH+Hmkycn5acNu779HGRnNADCORlOnvTgfk+9R2HOaMD5eKAAn504oUriQB&#10;xn0pMfMeaMDdnYKBC856UvG1uaTnI4oz+/IORxwaAEKglOT1p3O5s9hS/wARHNIehyKAGgfO5z2p&#10;ecL+8U9aDnKjFIvfigBe44peMNxRxk8Uo78UCYv8AwBSHGAPajsvPNJmgBnGBxik5yRinHBVsijA&#10;3DmkIdk4XnoKQ/w4JP4U7MYX/WHcT6VE5b7XFyoGOtMB2W4wKcMbW/Cmpj95lutAHyc9c9aAHfxD&#10;ik2jZgtwTxT8HB5pvIUg7fY0gDnK4pjOA4BzT8fKec8UzGdpwCc0xjuMAiMijv8AeHtS8kpnHSms&#10;f38PymgB+Fxyacduw/MM00gEHikCgRn5u9AAR9z61Io+/wDOAMcZpnOU4pc7sZyPpQAxmmWVQs3B&#10;PJp4OAP3mcCm4be2QMUpGI2IQ4HegBw3GLPl4OeeaTv96hM+XJljk9Kbkdc0AL6UvrR6c0AH/wCv&#10;SADgbckcGlAOHO4YprBd4BbmjI3oMnmgBfmwcBiCKFEm9gYSBnrUg6J04PFKTwPmFADCpDU7A+bM&#10;g6VGN32gZckc1Ie/yfrQA0j5lwe9SqFy2TjmmYGDT1IwBQA/CmNiCTUJJwcNnnpUucMo2445qH/l&#10;twuOaAH/ADYb919Pal/hfOM5peezUh3buSAP50hCfN5i/L0NS4Qs3amAcctk048AUDHAJ5hOG5pS&#10;RjhwOetMJbywMcU1c7SGK89OaAJD984ag8jpmk7DJ5p/8FACcbF+bvS5IP3aaP8AXsMYGKeQD/FQ&#10;AnVxxTScKeh5qTA45ppxu+6KBEiOeByOe1UPGE8kH7PfjyRQcrosi9f7wq5/GuOPmFYfj9z/AMMv&#10;/EY4zm2jH8qzqfCzaiveR4P8PdClvLO8f7dsZVmm6ZyQM07xalnqfgLw6o8aRWt5pOqyp9nkGxrl&#10;c4PXBGK9J+BSNKfGcRsQ4OnMRITzBgdQP4voKxPFng+0X4k+JtX1PxGdUW7eb7JsP2cHb2ZR0K/r&#10;XhYid52Z9thbRSXWyPBblY30LxfALqFmRocjPTHpX2l8B3eT4WeJ7cX8TLFpaeVHj5oiR1J6n6Gv&#10;iuxS0HjvxCjW7+XI02wk5xt6D3xX1p+zhcx/8XIR3UgREbv7mOBx3rBb2OjHJ+wm1va5yXxE1qys&#10;fHus6fqnge2u7e6uX3XisF3MD8vyfw7f1ryS31Fk8b2LJcRvaNp067z6EYH5V6v8d7PwhBrPhXUp&#10;/FyT3MuqMssAIAmTdwdufkx+tfPWr3mnf2vpiWenxiA2iYKPkZI5x64pOnZJGmCquT1MbwSqR/tO&#10;+JYvJDLJrzOr+mXzXonxFRoviVZTLx59nH07kV5VoVzJF+01pqB1DOhaM46kGvV/GDxX2ueDDH8s&#10;iRBZB61U4txTOhpKobnhiOLUfAOu6bB54Z9QtWYKh7HJ5r3bR9Gs7n4ha9EkIUadoUfmNIvVgvGM&#10;1o/Bnw7b23w91+6k0W3EiaQ3lBlzsJGc57mqmnapPY6L+05q124uo7O4kWFsCMMD1UngcdBXPUdl&#10;axz+1c6koR3jb72L4rvbPS/2GPi3fSyK0twJYY442wWJyFG4V8y3niG1f9hPQNFF/IbufWAWhHzM&#10;AxBrQ8feL49a+Dvwy06z077FapqdxNc2wk3l27EnsOa820OO2ile7MbFo2McbMuQWbgAA1NKmtHJ&#10;andCMqfNfr/X5HvXwZ8MXN38ZPCYjtXWCxCT3UpHyqew9yf0r6d+KGsn/hHNL0a3vUh8y9gE7ofm&#10;KBgMAj7ua5DwNOPCP7H2v6vqclnNfXlmskFkmAV8wZQbu/qfavH7jWdZnvdau7uEPNfXpn3bshQD&#10;lVHoFr1ajtS0W54qj9axXNJe7T2831fyIP2g9YaC1/Z10qKRAE8LOzAvlumAT35r5t0C3cza7qM6&#10;xqtvbyPl+me1dN4qa/1n4x3V1dapcyusYjUk8Kq8AAV5h8QdYNnoPgzRrSYbp7vN15Z5KjjB+tef&#10;Ha3U7pwUVpscJrk9xf8AjvVLr7bIw+2uqk9AoPaqqJdC6SOKVy24DAXoD1ruLS206XStMH/CMxW+&#10;LAFhuzk46/jUVtDFDqspMMOXLYZuwFdKquNkc6o8zuelfDm51HRNJ13Ura4mjnS6hZJz91MdVYfx&#10;BulfcHg3xLoviTwPFcWqW0Oo21sBf2JcZQ/30/vK3XjpXwnomqaevg7xJaXFpA0M0eFGcFTV3wvq&#10;+saN8QtMvNP8QXMbRahmKRTwinqjj+JW75ziuqhiJXszyMywPOrrc+k/2jbBJv2PbSYzANaeIoTg&#10;jru4z7Yr4KuNO1KGaOSTXy6m1Vk4+8MdPwr7r+KPiTS9X/4J7eMJ3sdPgvHggaazEgPzDnep9G61&#10;8MajqUU3hLw4yWlxkxlWA6cAd60xMm7GWVQcb3DS57SRbyP7H85BwcdCKy9RSeOXLPOP3pyCOtQ6&#10;ZPLDrSSrChP2lcD1z7V2HilmfSvDMj6HFH5tkSWTp071inZnqSV46HFKy/YpjvXjB61s6FqMyatb&#10;joY9YgkQk9CrZrl0HnQyonID9QeuK1rKNQYi7D5Thcd66IuzTOSWqaZ+v2k3iaj8CPhTepHGDL4O&#10;ts4OeQozVd8YPzCuH+Ct19p/Yi8DL57GS0DxnJ7DpXayAfvB2LHmvQg00fMVlabRG2wE4OeKYxO1&#10;vpTVUBcbiTmlbHljjBqjEB80bEOOBTOf7tOXaI5huJzSDHFAw/iB20c88mjunPPNKchW+T0oEA6/&#10;eNKQdqnb1pnG08fSnhiY1yBQA0bt33c0cYPy1JuAjJ284qL5uDjGWoAa33R8vGKh+fKnL9elWcAt&#10;9+j5MAhee9AEIyPWmgDeef0qQgZX5RnNKBk5xigYxl4HC1Hgjf8ANxmp2AyM5z6UYGPvHNAEBB8t&#10;c9s5pMJ5Y5Jqcq24Zx0pu0hicD2piIDt29eTTR1zk8VMQCSNv40hA8oHHekFxgA29BSHGF4PWn9k&#10;+b1prBsDJFAxpxu5brSEDJwgxS4+9nFB+6Pl7UABKeXJlTwOtNySi4pDjgEU7IwPlx6UCGc5HFLz&#10;vf5R0FSYHrTAPm6fWgBiqcucd6a2eeKm6Dpziozkx8jBzQA1f9coMh5FPC8Nlh1poxvGQOlSD/Vs&#10;M9qAG45+7QwIaPnrRg4XLd6eWG0ZQcDigEMG3YcGoyPmbPr1qTjH4Uh6NlaAEx7Ug6/ep38K+tLj&#10;5T60ANyAB81AC5zSFfkIJpoyAooAlGQrnbTSPl69qaxYKmMk+lOONsR3Yx1FAxnHmsB1o7tzQR8x&#10;+XrR3PFAAAc0hBEb9+KcM4oJ+f8AlQKxGRyCOlJj5m5FSf8ALIgp9DTQo54NMQ0/dk57UzqThjUp&#10;x8vPNHGPuigCHHPSkIUqx2ECp+cmm4bafkP1pAVyGy3XGKT+E1YCjI3NzTCq5Bx9KBkfG0dPpSEH&#10;zCQABin7eaADgZagCPByPkFJg5bkYzxUxHPSmkcdqAuQFTuU4zRj/Z+tTY96XAyOKAKhAGeBRhfK&#10;+/Vkqu49M1FsPmZxjmgLkS5Dtx2prhfMclanI5PzfhTMA54oGQ4BLfLjgUwoMcEGrG1cn5jnNIVH&#10;92iwFVl46CmFT5g4q4VHoOaRk65A6UCuUtp3v8nT9aQp8pxk1a2nYvzUjK2T/OmK5UwNoowu1/m7&#10;irGwbn+Vs1FswV4NIdxvfGO1Nb/VipCPn6HNIy8N1oC5Cw+VsCmgDyhmQZzUhA2kHOaXC7G5Xdjg&#10;0DIsdajbuKkIO1Qc59qTAwDgimBHtXenXNHzFhmMc1MoA/KkOfLHy9KAGADzG47UEHnvzSk8jim7&#10;vu9RSAMDJ+amt/FgU842mk+b5cYoAYc/3D05qM52SYBOR0qYlt4zjOKTb++HyDpQBAu/yxkjOeBT&#10;/mz1p4GGfJ9MCg/SgBmOW6UjA/Z14J5p5BoGdo4NAEWAFXg9KUj7/wAvan4+Y/NxR/E3zYoAgw2w&#10;/KaCHxkY4qQj97yRnFKMfNyKAK4BBc5PJpeMn5v0qRlXexxgUm1ccg8igBu3lvl7VGQcEhM46VYH&#10;VPxoYLuXnBxQBVGfk4Oe4pWGWODipSoJNNOQGGByOtAFdkGY+frxTSgDDpVg5G35B1ob7xO1c0mB&#10;RdMtkKaiaM5PPStLA3DgCmkLt+4vNFgM0oMdc4qIoPMb5uCa1NibgCozzULRruPDE0wM50yy/u+3&#10;rUZj5wYse9aezKn5BnHeoijY5xSGZu3BYbQaY0RLbhgY7VplBz8tRsnOcHpQMzQjZB8gkZ61XkjA&#10;uJTg9scVrYTY4zx9KhkRsrhl9yaBGRJGSZNwHTpUDQjyeQ3sK2Sg8wfuiTjk0jRt5QOxSuafKFzA&#10;NudyjaDzkA0jxKJiRAB8vNbbIpHMZ4+6c1C8ajaSOSaVguYTqN+PKJzUQRvLb92cfzrfkhi82MeV&#10;g7eSKpNHh5MK3DUxGZgYHByTSFTjnFX3i+6d59sCoTE5c8igLlEoTu+QYHemsvzHB4q4YmCN0/Ok&#10;2jKN5Z69KB3M8qPMXD9TSFPlbgZq9Kq+ZxAMfyqPb60h3K2zAbCnjHemkEYzESPrVllGemKZht/Q&#10;cmi4imwG+PFIUGHyAMirbxje3OeKjKfu2yvemhMqhThBs700oN7dMVaKj93gk8U1g/zn7MT+NAFX&#10;b+8ODTSOW+Xmre1c42HOKjKnZIc0WHcr/NlflPAowcHpUwQ7xyM4pMESHn8KQIgK/IflFJjk81YO&#10;Mt+7pnPXZ096YEDr8y4XPHNRBPWP8xVkl92dgoGSudlAXKpTg5CkUxlOTiNgMd6tkY38d6OMDKcU&#10;WC5n4PGYyfrS7MbjkY7VeKjK5jXBNP2R7m/cDFFgbM44CN8uD6UgJLHIwattCPtBO/gHpSFFAY+X&#10;jPegCv8AhTwP3YG/v6UMq7xhTS8buKAEB5bFNyPNbI6U0n/SnGDkDilJGOQooEPAb95yO1J8u7HX&#10;3oBygIYHntUnGX+QDjrQAgC5pRtw3Iox8pGe9N289qAHDuc9DTupzu7elCj9305zS8Z6UAIANxwv&#10;WnFgF/1Q/CgDmjn5f3QoATJJH7s/jTwPlFIAcrkVJzn7tMAUDeBv6ihQQZSXXNKeRjHejPA4oAT5&#10;t4ycmnd1+b6UgLGT7lKe/FMBOCw5pTnceMU4ECJwQTxxTF/1r5bFAC9+lHOOtO4wOeaT+Hr9KAE7&#10;9aXjzG4HTig7ePmPtSDoOKAEbHmR5HODQQdoO8UhzlfkP1xSjHPFADvl+U560YT5sE+1Ax8wK0dh&#10;xxQIMfN0oxxS9frRzg8UABDEPhx2ppAweecU7uab36UAC79vOeO9GBvJpeTij5sjIFAB3GKO5o+b&#10;y5Pl57U4A7elADedtGcq3NBxuHHWm8iTG0DmgB3HPFHGDR3OTSgcc0DDPytxSjoTmmHPPFGflX5e&#10;frTAdikOcnijsaUfd+7SAOx+WmD7340/jjNDDAJwaAEz8yc96kwMsd3SoRjI4qZPv/coYmWId3m8&#10;IevWtFd+yRgqkjtVSPh1wFzVyMHe2R2pDNCEuYYiQAMcirSf6w8Y9DVDD/JhiBnmr0YPlJkgcelN&#10;oSNBCMqC3XvV+Lb5WN4696zogu08gHsauoCAu5OfWkxGioJiIB7VZiAKgehqnE0ZY88gcZq9E2Jn&#10;IiUjbxUpFXLagYQkYwRzVtkQouSucDFU1Iey5HIepUb94P3Z7d6olF1ShiQFzkdKlBkEke1OhGah&#10;X/W8gVZ5ULyMkUXHYtx7/MJZhytTKf3rfOOlVY95R2xnn1qwpGVO0A0CJ+c9achYM3zmo8jf1X8K&#10;cmfNOY+3rTsItDOG4pymTfjjGKjGMD5jnFSBlA+6c4pATgLlDtH+FSFhkgSAkLUSPuJUHtTlVdxO&#10;SDmgCZZCIiuBgCnBm8ofL19Kr4UzD5Tke9SqH25wR7UAPB6/5xTf4s+lP2jdIfO9KYSokj+XqetA&#10;DuctTMc+tS5QYyvNKGiI4AFADRgDOBmms8m2bEa9KdkZcYphyEYiPJxQMVMmLJQZ7il/hbmmIXLD&#10;dCRT24DfKBjpQAz+IfOaaFbzMeaevWpOzfL2oAP2eUlxkdBQAx/vgBicDrmmfN5L4bnFORWNwo2n&#10;ryakORJwc0AU4lfcxkuGzzj2qwBwPmFTLtw+5RgUh2+ZwwAxQBHj52PfFJgleHFKT82PU01mxKo8&#10;oj3oGLxg0YTa52AelJkbiOaP4vu0BYjIcXIP2jjHSgH5gKdheMk8mnKgGSTzQIMCk+YbuaVmjE2N&#10;56UKcrnGBQMOkTEhulQFpWjIDEDPWrB525AqM4DfcA5oAiRX8w5mJzU+FBJzg05Qu7nNRsPmbI/i&#10;oAezOI85b86cshEM2CDkU0YMSgsOlQspVVxu69qBiMzmQgZ5/SnoXAwWzg9acoXzSdo6VMfKCfd+&#10;agQzPPQU3I8scGnY+7RjrxQMOAfuc4pCB8pEgpT0PNNydjY7UCHDNJz83GaP7tJ/y1b1NAFU+f8A&#10;ah+7JB9KtbJAQSMccVIJEUhSEHOd2KZLK8mAqcjvQFhmDuk+XndT+OnFRjoN24kd/Wm5Xzu/PvTA&#10;k4yec5qT5duTKBUXIONo6VIMfZ8bBn1oAbxlvkHXrTSeR8ophZ/P/wBX/F2qTqR8v60AG5f7wpcq&#10;V/1g+oqMpukmGO1LHEEgOXzyetAxcN5kfzk4604OqpITITgcDFRnOeMg+tOCkpzjNAhonicIAp3b&#10;qUk88c03ykFwWAx+FPI74pjFGPmyBnPFKQvy/Nxioz/Bx608H5elIRH5ZLyAOxz09qk8tRCcucjG&#10;KUOR0H0ppLs/zA8jrQA0kZT5PxoGQWzJnmkG4S8pxnipcKWyWA4oGN3NlcgYFMO/zG28evFP5ywP&#10;T1p+04X5+MdKYEQ/gJcg89e9KI4t0h8wHIpzKCqAkdeKjO45wpAx1pANbylRcMTk9KQPhh8x607a&#10;m3nHTim7ODxTAeZA0ZCryOvFVijm4Ul26/SrKj5x8g+tKRg/e/SkA9WKgDYDxTGbJYljnNNOd6/N&#10;xRg71+amA5dmxv3dNwxi6jAoPP8ADTGJETYzQA8Ab0yR1pRnznwo4FRKGaXJlxipUKeZLkjp1oAQ&#10;/wAWY/1pm0EnrU+zKMRjg1GzAgYU5pAIQQoHtTNr7SMEe9SAkKMnvSmQHgJ3FMCMAiN85yBxTS7G&#10;E/Pg54wKmJG0jmoWXnr34oAkUsYogz7velO3zDyBxTAQFwc5obkdRQAZXripB5ZgYmcdOKhI/dqK&#10;Y/GBg84xQBKpTyn/AHZPzUvzYY5NRoGAIzU5D+QCU4NADPmyCGPuKaxwx+TuKUk7DxzTOd2dvWgC&#10;cCE5y+Djig/cfMoOKhPQgr3pvz7jlSRjmgCQ/fOGHSkBbyX+YHnimjpweSKeNu0HcKAF48uPB7U3&#10;5dz/ACjNPwpRuR16Cm8ZPHWgGfB37wROMjmqxB8vGcndVosMDB4xzVZseZwea/L0fqA3jy1G3tTR&#10;jf0707K4Hy/rS8GQ/uz09adgJP4kO0nj8qlQDc59e1Rg5CjAx2qUD5wQwHNEgJwcAfKMd6kXHlAg&#10;cZqL+J/l9KePvHjn0rnZRL8pik+XAqLIAYFOSOKfwEb6VCxJaPameaBkyqxjU8Ed6Njb4xuwM9Kd&#10;Gfu4fjFTcFGJ3YFSxohLMs0Qz2qVCxcLu78Emm4XDHdn60bVBJG6gZG67b1MAc+lP+UMuOeKVmQN&#10;1PUYpcHeDuGNtAMbz83FMHmbWG1cVMc9RgDFRYbz2xRcCSEngFB1q6DiI4XiqK5EjfL39a0AYTaI&#10;DMM+1DYGdNlpST/CaZn7mI8kt0q3PFMnkkbSrDpmqb5NzEQQMGmBK6bblT1Gym/8tY+T1NOlwwhb&#10;zTnHIoGNsfPShASjOBmpFJ5y/GOBUGcSuMjGKlQZcc9BSYkSAAljj0qVT1wxAyKZ/wAsTz/FTxnK&#10;fIODzWciiyxIsLr5gcjgVTh3Hd8zDBqySfKOeg7VGo+dsY+lSkMeu7eGKc1I21pI+cDHNNAYZ5Bp&#10;XyV4OOO1AWFxhuMd6mTPlkYOKpZkIIKnr2q0hbYVGMBaTAcRxHxgc5pArbRnaQD1qUY2PlgcGmOe&#10;CM/UVIxCDv6UoJ34LGm5BUDNOA56c0CHqCTNx/CcVXgJDzAk5LnGamZ1RJCV/h4qFGDQsShyX4Io&#10;A0I0lNvIQ+fkOQe1ZMoCsclT8x4rXib9wB5mQU6Vm3KZknG09eDmgCBJEYjC96WRTjk+4qsAUxhT&#10;9+rzYMC/Ifu1YygxbaSqY56Zq1ET5Y5PIqMpwM9M09NgYAA80XEidT83oKf82w5Q4qI52n2FPi8z&#10;5syE8Uhjo9nm/eIqdv4wZOuMcVX+USDDjr0qTP7+M7/woFYd5eAxKg5HFPVYxbSE4yOmaVslVycc&#10;dqgJIbkj/Gk0hkYZjcfMOA3WtBOVQ4/h4z2qifvLwMelW4yMPz/DxWbQ0x5/1cfGck5qo+RO5IJw&#10;9TM7gxgBcBunrTS6hyTD3GPekMscG2Uj0qEk/LxmpTuMa9cbelRnhlAXP17UmCDnzAQAMEVIwOCQ&#10;D05pVC7Wzx7Ux93ygSEetABlwn+qz9KcrEuf3TD0o5Ea9Ce9BWb7QCCv3aALK42ng81XnUBY/nYn&#10;nIqZD+9TkcGluehIAxgZo6gZYLCN85+9WhaPH58RZQRt/WqBGWkyDjrUkZGMBTkmmxo4n4gROdDm&#10;k2NljzgV4DcxolxbMQSzNzX074shWT4eXxIJPkZHHevmnUwiz2oL/MJTxX3XB1e0+U+M4qoXptkS&#10;HMYqQfWoIydv3h0FS8ba/UEfljWo8ZyOKXAA+tAK5oYjaeeTTJaFOM420H2agct1IGKa3l7xgjpx&#10;QBZtiS2MVoDt9az7YgXR+Tj61pHGF4H0ql8IluRseCM9apo3l+KfD0ykgx67Ac57Buatv1XjvVCb&#10;GZPnIIuoyD9KwktDpvofqn4AuoLr4S6iY7qMqui2h+mVrakwGZcchuteR/AK/W7+E3jOHo0NpbKx&#10;J64XivXphjULnByM4xivCl8TR7eEleCKmeW5+lJyaVhgvjuaB99aR1DwG2nApMH938vY08f6tvmx&#10;z0o4we9SAAHcpwOKeBkH3pB91uD06U9duxiPWgY3navzUfwA4pc/e4pMtsYYoAMD5qQ4wBv5z6U0&#10;lh/B+tA9aBC/3eAMUZ4PHFB6nil4yaAEycY5pAG8w59KD1NO/GgBB9ykAwyny+CaCTuXjqakONo4&#10;oADjCgr9Ka3Q/Lj2pPm3SD36UmcnrnFAC/KcEfjQCf7opnY8dKQMctlPwoAsYyhGDUJUEuAwHPpU&#10;in5e4HpTs43Yiz/WgBiqNo4FIANnbP0px6dMU0/ePB96AAZ5B5pc8Dmm85Py8UvGQcUAOyewNM6m&#10;I54BNSDGPummEAt0pAO9OKb/ABEbad/B1pO/WmALtBT5uuaeMcZWo8jcmQeD+dOJO45/GgVxSMlv&#10;kHI9aQAjjB60ueGoVsuOKAF4z0pMD5eRSno2RTP4jxQMCCT6UozhjvH5UdjzSH73WgBwb5OF+tNJ&#10;Hy84ppDb1+boaXHzE0CFGdx5p2PnXim8fNzS8blwaAYHORhaXjyhx3oH31z60rAgMQoPIpCGE0uP&#10;kODTDvDEeUDx604ZwPlNAg5x0o5yfl6UfNk5IprYy3HagB5wc/KM0wqpI/esPSkU5K89+lSHbng8&#10;+lAxAF2UYGRThgp070cc0xB680EDYRjNJzg+lJnjgUhi9vu8UvGBwaYCdx447U455P50CDjaePpQ&#10;f9YPlzR2pQWz0GaYw544phIBjBDc9Klzw3FMIOVIK5HagBRnFGHxLwMUYO1cuMnrTu9AEYJJA8vi&#10;n/MY17CgjqelNO/5gAM56UgF3KAwxjPtTCsm5iGGKU7t75Iz6Uv7wKQBk0wHr905XtS44UCkTfsX&#10;cijHam5BuZDtOMUgH4Oc7lGKQgc8CoxnewLGn8+nagB6j92OSacQrRHMeMd81GrMVJC075tjfL+t&#10;AAQoVcHtxT8cmk+XcynI4pDgSADnikADoeMDNO/gHFHODx0oPU8UALzxk0qhcPz24puTh8J6UoPy&#10;DjnFMAyQM4B4pVAMWS3U9PSkI4zvwBRznGaAE5EpqdQpVcg89KhAzKPTvUy4DjAPTrSACByA1N2R&#10;4Q7jmkbO4MByetGeecUAOxjPejJyOKaSccDpSZPmNx9BQgH4Xa53DOOlNBfDfuzS477P1p56fdFA&#10;DdxAQEHrSkcZx1pT90H5c+lL+FAhUA3RYGeaxPGoEn7PvxLiKj/jzQ4+lbIYgn5O9ZviKNpPg58Q&#10;gQ2X00kj6Cs6nwm1D40ct8DY5j4vtsJJhA4V1/5Z84OR3znvXo/j3R7aaL44WeoKzfadAaawkQ43&#10;FRnjH3SD1x1ri/2ebmMeP/Flq9lC7PC5icnlCp5HvXrfxWla0/4V9ff2M0sYhu45l2nDEgbQT25r&#10;xq6td21Pqade2Kpweziux+fOi2GpTX/iaT7LJt0+a6jfcOTjjpXtfwE1Aw/EHxRE1kzRtOwaYSYM&#10;OW4+X+KuQ8EXM118X/i3HdaRBGNRsb5kAGBlfugD6VX+Fry237RutwGydimp3SCTfjyvmxkr3rih&#10;rKx9JWp3p+T0Op+OkehW958cm1DS7y4a9trcaa3OyTpnnou38K+R9GaU395Cklzst2Uxqx+6D2z3&#10;r6S+LHiy8l1zxH4ak+GNvqSMjSG4yNxIORg9V2/rXz1oNxaSyao62ux1kZXUjBG3jH4V0VL2PPoJ&#10;KWg64W6i+L3wyv40+dL7D46YzzmvoLSrGO78VWc5hlCeZF0HQnsPrXg1rMbjxbdQbc+XfR/NjkZN&#10;feXwr8PGe08OvJpyKqWCSyMwzjjj61km7HZUnGClOWiSPXBJb6V8BvDdjGqJcXGk4iRTlmJHJJrg&#10;dUs9DX9kv4rR6okL21xoF3JNFnaQQODn1z0rrdcksJfiRpsMEDbNM0Wcs7Hlmx6dq+WfiP4pv7z4&#10;K2FhFqSD7drcy3Ww4JRGwB7D1rCs3KS7LQ5sDRTg57OT5n9+i8jwPR7a3j0C6kV2HmanKPnOTsz8&#10;o/KvQ/B2lLq/xh8HaZGYkt7e8Wa8fHCqpz+NcksUMGiTF1jIWxJUBuvFdZ8MtYh0zw54mv2s1uLu&#10;+aaKGPO0wDpknvSg+aSPQrTcYNnU/F7xM978WvBfhzTLi4Flpt3DHK6n/j4kHBH0A6VPrEtva+A4&#10;44oGUxaQirHuJJYjGcmuJjspR8VE1KcwF31BpBl+pb1+ldJdmVr26lufsxgNqWDBgQ2P8K6MTXsl&#10;FdDiwcb38zicm08OXtzPF8xtZGxj7xI4r5Z1GSS58eazdTzTtIdSYoWOeAeBXtPiTxLG/iaxszpU&#10;phaZ0VgcAdhmvLdSgVfEBLRBUwx3gdc0YeN/eZGLrfZRvaRqFpLpkiNhZEQAgn0/xq9ut7olFl+Z&#10;XwB0ry9GnXUrwxyOpEvB9RXSWN/It1brJY4yww44wa6KlJbozpVeh0V7ZX0GoWQMUyq0e4Mr9a0t&#10;Iu3MyCT++QM9sVLFeRTWSK1sr7IMLuPNZckE0d1bTBWQCU4xyDmsYS5WaVIqR6Tq9tFdfB3y49Yu&#10;Y0Xl4vMOHz714v4k+02fg7SrSHw4/UlXC5A9ea9N08yyeGpY5p5I4nTqW/XNcB4iutUgma2/tPS7&#10;q2eX90VwWH19K2hNzkupyypckXbQ5XRpXkuISbc5VDkHqCPavZ7SK1uvhLo3m2gdvsk6TIeduMgE&#10;V5Bo/lL4nu5WRBudRjsCa9u8MKG1HW7X7IedDmkAx6Ln9aeIT2ROG13PEtDtZIda8TW7qJFXU5PK&#10;bPKjPStSWJk1aElwVBOD6VysGqyJ8SPExe2uEdvEU6FHBDLtYj7p5rsElhnS5zIPm2kc9K6VFpK5&#10;xuScmffn7NdxLN+zp44t9xzDe5H0Ne0T486X93jD/rXhP7MpP/CvPjKqqML5OOfY17ndFheyjb/y&#10;0Oa7qOx85itJsrsePu1F1Y0vUnmmjbuP3unpWxzDtjcelN5A+7SgsN+WPBp+5duStACDOzO3vS45&#10;f5u/FO+TBAJppxvGBQAY4Py0hzx8mBT+dnQCj5suAB0FAEIEnnEE8dql9eacBkHDDrT9vXjNAEPG&#10;RzR26VOFyy/u15qYRNuXMZ56YoAo4+YcVIoIhfnrV1raVefLl6elQsh+bCPx14oAqH7y/IDzSjHz&#10;nySBUm3kfu/1pxU7SNtAyAhjACDg5p2D9mxg0u2Uynk4qXDBcCgTKpDY4wOe9BUbMEcVZ+TLEio2&#10;B3HnNAFZhx0pAo2D5j+NS4bJyeKQgZPFAyEgiLhc8+tRAHj5TVogY6GmY5b5aAICqmRc5pCGHIZc&#10;VY7N8nQetNI+78h70AQgtkfJ9aADvTkY5pxB3njFLjhuM9KBEbbt64waBnB5p5H3vlxTTjJ5oAac&#10;YGFo70YXB5GKX+MECgYhyUf8OKYc5XA7VKByePrUbD5v9WenWgBFyT2x3p3yeWvWgYKEbe470rbM&#10;58vjA/GgQwfeORT/AFGaTgs3y8cUDGRigLDj1HyfrTCBz8gpx6HjvR/wKgZH3oI4f5upFPKrg/P+&#10;FNXHmEEd+9ACLncuAM4pPm5/d9+tSEje2IyPakOdx4NAEZ3AJiM9fypccUvODx9aQEc4U9OKBC4U&#10;A4BpONw7CgMflBFO+UxPyO1Aiu277WP3fFSjrij5fn+YU5cfMMfQ0AJxik6gdcU/b8rHAwKQ43H5&#10;hjFADCM5yDTNpzjHHrU+f3TYximkpuVcHOKBkW1vMXpSEYbB9Kd83nSfLwKccbznNAEJ3bW4HSof&#10;nzgg1aIGCMUbVIfAHUYoAhxmIED603HNWXUBEG0Z9KiI/eigQ0hcdKbg88nHapCvJGfwpMfN70AR&#10;bT83Ham7flGEwKmAG18np2pCD5Z4oHchxzytN4CONrc9KmweDuHHalwDKOBQBBzvQYowMH5amKjk&#10;kdOlJg56fWgCDaPLNGMIanIAjOIx1qNgd+PagCuQd+Qecc00rwnPrzVjad7fJ+tNPU/LQMqlfmPy&#10;/j6UcEOOOlWcDYw5ppUY7ZxRcRSMY8piVbrTfL4Tr3q6N/lANGBg0OF5Hl9qAKOG81sr9KTB54+l&#10;WdnLdOKQqCThaAuVcHKnbTcdc96sFchulIUbeaBlcgZA25/GmFcu3FWNo3Yx0prK2W+U8UAQgH+6&#10;KDwE5wOafjCfc5+tDAeZES38J7UARH/VE7c0uG3jkdKU/cJyDzS8ZGWGcUAR/wDLQ/IfrRg7Wyvf&#10;rUmGO/pgUFXz9/p1oAjONpHOccU0Btp6UpA+bnoKVcE5yaAG4AZ/k9O9NwNn3P1p53eY3PFJhvn+&#10;X0oAYcbqNow/HWl2/e+Xj0p+F2PwaAIecge1KOg/d/jmlwNxOcc9Kf8A5NADMHP4Uw5+bpUh780w&#10;4zQAgxjO2mEfKPlqTB4+TjtRg85XmgCLGc5U0zB3tx1xUjE4PFN/iXigBvOelHy5X5fWlONvTimk&#10;cnjtQAh25HrSYYk/OPbinANucbB+dHG7rQBEx4jHlcc8gUwKOcI1WcDY/wAoPTijja/y+lAyrsHO&#10;eRn8qaUIZwEB9DVs4+bjtTQBjGD1qRlHy/mb90OajdOABF+tae38qgdR5n4U0DM8o+wZRR7Uwowb&#10;gnnsavbACOTQykkjAp3EZ5UF+Y+3WoWj5HTr+VaW0iM8VEUGD8p607iM/wAtwX+7jHSo/LGP9WPx&#10;rRkBNtMUgBIYdTSbCFXKHOOaVgMpkz5QCoACaYIkMhzGMetaLxnexCAc9PWk2cNx9eaVh3MGS3mN&#10;0+Pu5pphfDjy16VtFCN3FRPGPMJw+SPWqEYbwSeQzKmfUVX8mXblosc9jXR7FCP+5Oc1XeMl3ITo&#10;OlIEjBMThW+QmmlDz8p6cVseW26Q7D19Ka0XzMDbjlfWiw7mMFGT8hFAQYX07ir5jHkc5+/0FNMZ&#10;8icbfm28UAZ/ljYxUKPx6UzY4LEBcVajjkXzcjvQV+Y/KaBFJlO5SG7cioyh/d8g8c1dwdhPlfhT&#10;SFyDg9aY7FIqdw+Sm7Bvx69KuMuSwEYwB60u1fkPegRSKDnnoetMKfITVx0Uq3t+tV3DAqAhNICv&#10;t4XgUmzG7Ctg1ZZJPJT5cnPIp207OozjpQOxR2gn73FG07T8nQVZKoGOFI5pMKT1OaYFfnaPlGfS&#10;lAGG4HQd6m2rubH5Uwqu9uOvegREQN2R360AJ5bgjPNOPDL8ox9aUZ3E7V6c0gIdn71uMjFMKcth&#10;eKtgZQ896TacdqAKZjUuhx261C0Wd48tjkcVo7fnIBWlwNvQUwMyKHZCVyTznrUwU7CKuhI8r16U&#10;0ou8mnYClz5i/LQMZGQatleW/cg46VGUbaSB3pAQ/wAR+XijP7w4XrSlXD/cOM05V/e9ccUgF4wu&#10;Kdz5eCvHajHJ4pRjP86AFA4o7mlOfL4WjsKYDTncDijHHK0/HB4oPDDJ7UAIvU8d6Rj82PWnqOPa&#10;gjK9BQA35uPl6U30+X9af2NJ/F0pgKM4+7Sf8tOnWgn5DxQAxDHZigBew+WjsOKQlOxJOelOBG/m&#10;gA+b1OKXAzwRTTnn5OnvTgVweDQAhA3Cm87h8p+tSHox2gAe/Wk42L8314osADdtc98cUY+QH1NJ&#10;/BJz2peNkZ3ZOOmKBCehzTecA4pcf7NL3bmgBpzvGFyKd2bmgjIA3dO1HG7AHamALnzD6YpTjHTN&#10;HOetJ/G+RQMTnAFH8SfjQcZ6U3jzFGzmkhIlx7U3jeny9KX+EYWjneT6DmmMPm81gT2pMctxSj7u&#10;eetBx8/y+lACD6daXseKd/AvPamnuaQCZOU4HekfdtQbhRyNvHelIX05xQAwdQSKlQtnODTMcf0q&#10;RN3mJ04oEXogTuPH51ejI2dTnNUYQPmPPXpV9ceWcD6UkMtrnapAHUZBq8h+4MdRWev3ohjqa0Iw&#10;NzcgfLTYi5GfnAKjGBV9cEEknpxWen3k571cUnzH+U9sUmJFpNuzPlNnPrVyIPu+43Sq0RQEZA69&#10;KvwyRfacFgAV5oSGSccAytknoKsxriRcSdRUAC+ecyDGeKsJt+0oPM7UWJLkW0FmIY/jUm4HdlyR&#10;mqvzGRhxj1qeNfu/MetFhlyN2EOACQV6VNGT8+XPJqug4kG8D2q1FswxLAfWiwrkyhRkgNnHc1IQ&#10;+8EbulR8ea3zrjip1YLIjEKADzTAkXcV6dqlAbDYUGkLwsMoo6cikzlj854FJgKoYXAZWAJq0PN8&#10;tdzKT7VW4wTnoanVvkHz5wKYEqjG4n8Kf8+8+hHWocjK/XpU277/AMvQDikMcN2Sdg6UjDIQ9wab&#10;ls9P1p4+63H1osAgUnGSajfIkIDY4qYcA4pQUL/6roO9AiBHPlk7SeelTp/Fk44pSEBPyLx0qNw/&#10;mMQ/PegZNJsAT7p+lQ55+9SKG+bLE+1D4IO0HNACjdu4cfTFBB/vkU3JAY4PAFKSSg/dt05oAeHA&#10;TGKYWHJLcbqaccjFGDz+lAIf5ke/HHuKPlYKQ6d6i8vjPmHrTWQgH5jx70DJSAA2Suex9KTncSag&#10;AfAO9uvepedwwh6etIBSeQcfjTMng4pT1POOaXnc3FMBuW3L8g596k/hfntSDGTUmP8AR7ls5OPl&#10;pAQgA5+VcZpegX5RUYLlHJi2jNS8c5Un2pgMO7e3J+lOUpzkrTDkycK2PT1qaJIyZt5xgUAI5+RS&#10;COhqNCWST90eG704tHkAf3qMEc7cetAD/mzyBxUZDbuop+OvNJxtOetAxAPlX6UJ/rV3DAz1NLl9&#10;hxCaVlBCZBxigBzYEw+Yc04bFgcs2cnimAR/P1yMdTTX+Z1G49KAAMDg7e/SmLu8yQFTjPFO6BR+&#10;VKM7jQIcQoRT19vSmDOeWpzEkHp9KTAz1NNgRkA4+Xr70oDKoGMVIQNpOOgppzjkH8aAsJ7Ypnl/&#10;vGyKmHMPQbqjBbzOVbOeKAHj73I4xSEgOv0pJRIEXnGTUYHyqSe1AD+Mk0hWXc2GNJ8wkxjipVZR&#10;IPmHTpQBAjyCWQNEceualDEqo9+eaR1V5GwxHOcVE+VfhSeBQMthP3RMkqKoHFVlf98wAz8xwaoX&#10;U0pgWMyHczjAzzVi3DrCgZDwvymgC4C25sKPejjyjkdqryShdvyE1IrxmNP3uPUGmAxWcswMQ608&#10;Z2ucD6U3jzXO4Y9KUFd7D2pANzMSP3SgY9acGbZ2pwKESZboelIduTyaYhA3zHIFBDE5z3pgUbyc&#10;mplZQz9D0oGHIX7pxURlIzhXz9KvJLbGGYNEmccVVlKZwqJSAbCSTLvJBPf0p4biRR61AN4U4bPN&#10;SDHH7vnFACYfcp7elL3GV61MDEIJMjBqBjGAh396AJBwCNtCvAWkBJyKrrIpkcGM01lLSx9ue1AE&#10;394gHGfWjJwPk4zzQoGGG3OB607B2n5qYAxBA4ph+729qdlQTyMU3IJ4FADP4uE/WpFA8rpnmmkd&#10;O1LuVVPT6UABMgkA7YpBwzH1pODk4PWjHz8UAPA4B7UhA8lvk/hPNDfLs+Q8HpmnksYjyOKAIFJ2&#10;jjvTsdeeKCCN3NBByOaAFwdowopCBkZzQGOG+XHpSFjySKAFOflFLtb0FMDYCkYqVX+Vzt5oAYQw&#10;RDz1o3TbSvykUO4KoNvGaDt3KctkUAKMZYF+1GAc/P3oZX+zscdxxQB8i8dqAAA5+73p4+63QjAz&#10;TCflNIOrfePHSgBSM/wCmMcRvhOamTZ5JG7pTDgsx5oAgXdvHynr61LxsHFHAzwMU1s+hoJPhKBF&#10;a7G6XAA6VHcownfAXB7ipkYLMhKnvUdysjICpx1r8vSP1MqAjaxBNO3cj5gMmmRqQVDOM85pWA64&#10;PWmBYHAXrUq43GqkbAyLjNWwQNueD2pMRN/AfpTUJBfPY0iuoIGc5PGKXgNITjp1rJplIsptK8kH&#10;nrSMBuUjGMVAjAgkN36U/JCxguck8VNhjlHOd3WrIJ2DA4xVYA+S2Rk4q3GD5IGByKljRHkeapEJ&#10;6damHMMhwMCl2gDrzigY8xhjApXAoTLcG6s8Qnbv+Y+lW8DcBt/hq2CphYFQT61Xbb5vB4xQFxh2&#10;4Oe1Rn7qEHOTz7VNhjghT3zUZB2E4GSetCYxgI8xepBPPtVhNgnVth6+tV2ChXG4jkc1KhUNGDIx&#10;9KYMsTOrWz5D9OKz2H7wYyQD+dXif3Ryo6dKqZPmrmPGW6UIExTs8uMeVzRkDB8vgCpwIiqjcoOK&#10;rSq3I84YpgOUBmUgnrVlAAv+sFQwBcRjd9asNt35pMQoJ8xyM89j2qVSTuPANRKepBGKkGRKmVPJ&#10;/Os5FInUA+lRsGEp4HXmpAR5i4Qg0kgYM5IHUVFyh3UAhjjbT4cEXOVHApYtn2afJHPSkQYJ4HLU&#10;gF+UqcEdfSn4Oxf3g4qM8MvHNP8A4RkUkADlwccmmtn7RkjGDUwCk/jUMm8yrjB+XnNFhEi48xSA&#10;evFTbTuQ9eagTO+H5u/NXGCiFTuAJHSnYRWkWMyrlTTWAUYCqBmpMqc5eoZTknBFIZOjIFwWGe1V&#10;5x+6c7WIzRGGITI5qy3+oYbB93pRYDN+XA+lOyfM9MDildFBxu5pVGUTOatDZEzHy87RnNNVgSOB&#10;TiBuYbaYAFVSeu6kBY+bbkA1JC7JJuKKfamBlKjnAK+lNO0DgUAWisTToVYDJztqOX5UYkE89BTE&#10;B4OTnPrUrlMRFhye1IAjdiv3SAajYD+2I1IJXuc9KnjMYtzxUQ/4+Gb1YUgJnUjbnd0pYz+7baTi&#10;klYlozvH3eaW3IAucJ9KTQDGOXiyp60YHJyMgjHFKR+9kGP4qQdCMfrUIZYUsVXgcCmPuMow5FLG&#10;Dx35p7kBz+75PSlYAz/o6ZfoKkj2NExz/FxVcgGOQHP51LAP3cg2cduaOoErKMNlTUbfeTEjYAqV&#10;seWcvziqzFgPuihjTCM/6TJh2+Y1Zkz5LfhVaMjcvuTUzZ+TOetICswG2bKPkdKRcfL8tSMTvPyj&#10;OPzqNfoM0yri6giy+C9RTy8/uDXy/wCIbd08RaiBbH5bklT7V9WOpHhu94UgxnIr538YRtHq8xAw&#10;HLDNfTcNV3TrpHh59SVShK5wERJ78jrVgdetVIFKxuDJk7ic1bHbiv2Km7xR+MVVaTXmOHc7sc0v&#10;/LUA9cUDbk5XNPTGWrRGTQAv5h5HH600jjjB544qUY2/ezTce1AieHPmKeOlXsnrnpWevHVzxVpS&#10;fmGO3FVFiehKfun1zVS42/ZDmYH5genpVv8A5Yr7moLgD7Jt2E5U/hWEkbx1R9j/ALNd8G0v4pJ5&#10;3MkVrjn04r6nvF23gGOqAg4r4O/Z+1BbfxtrVqL1QZLmLHPXBr751XLXGikKOLJcmvFrR5ajPWwb&#10;3MdsbsdaZgZOG+lOPXmkP0xWZ6Ao+8MmpAfm6UwYAbOKUd/3fH1qWMlGdvQdKZz5S4z1NA6ISnOa&#10;cSu5TsxxQA3nAx1NL68UDG4H0pxzkcUAN53fep2BtNNzyvy07ueKAG96CetL/wAtPvdqaMYHFIA/&#10;iHFL2PNKM+lNOOtACYYyHLDqMe1SktlgVAwKjGMqDnpUgKEKS/40wIzvyOTTwFywz0xScbR81Jkb&#10;idnFACkD5uRTf4hxil4wOaTjcuV57GgBQeTiP9aXLbX5+lAHzZ3Clxye1ADQSTnYSD1PpQfvHjpS&#10;8eY4weOlA6jP50AIM4GeuaX1pTzIM9aO5pAB9qbhsE4HFP8AXim5/wBjH40AJxkcU7seaAPkHrmm&#10;k4Kgg5NAAfvDinZBQ59aUY2HLYOOKYM7Vyc8mgBScFMAc0YG1sGl/nTfm2kcZz1piF+go5y3FHOe&#10;tIMc9qBiZOB8vepQG2seDUeP3icnNSgqSvBFAhh6/d60nZqkPuw/KmHrjHUUAJ8/lsAv1NJztHzZ&#10;pRnJyvJ6UvTPFAheODkUrk+Q22ImmYPz/JxxikVmDrh8UgHIoKqdxB75p2exbvTSGLLiTA703nPS&#10;gQ/Bwfl/WmMPmYg+lPB6jnmk+ooGIoYZzinenNNOePlpCTtJ245oESDHFO4yeaiz8vSnAnLfLQMU&#10;9elM/iPzUp6jmjHA+XFAhRj0peNrc9qVVURv+879KZ60DEPRfl5zzTgD2emnqckU4Z5NMQmfuijj&#10;f945p3G4/LR/F04oGJxyaDu45P0p2IykhMhzRn5DkAcUgFTBB6cjvTf+Wj896T5dpGcjPGKcenpQ&#10;AhxlflOe5p3Gw/MfagZxR2HA5oEN546gUo288UhP7yNcYHrTh1bjpQAh65x+NH8A54JpTnyySmDm&#10;lwMHMYoAUADfjnij5fLI3nr6UzkZO8fSnBiXGYuMdaQwJOV46CnDofmoCqSPmORTTw3WgBSxBGPX&#10;pSZPpTQP3w+U+1TADuKAEAO/7tOGOcsabzmgMcr8opgPJUKPm704jCEiXHHAqPtjy8k9KUZ2HLHp&#10;xxQA0bvNbinKZMgZ49aTH7tfn5+lOBGGHHSkIXu3FBX5mNKRgdO9APzHg9KBgOSfloZQXTg9aMvt&#10;OQtGW9vagCUbMYBPSmkfMc8UZHlx5faSRzTj/r16fd60ACgbGJPINNPJAzSps3MGY9etLzuc7eA3&#10;WgBUVc43fnRqUYb4VeNhsBP9mSfypwJ4HHWrDKz6B4njwCraPLgf8BqZbGlJ2kjyH4M3MVt8d9Od&#10;5WQPrcsYfsu4kYP1r6t+IywH9n7xg8ltBNCtkGaJh98noQeox14r45+HxJ8Y+OFR8SQeLSyevDGv&#10;sLxZdWrfst65LLaxmN/DiCRSe+PX615VaHMmu2p9HioWqYeou6T/AK+8+KfClrbN+0HbSOVV7Wwu&#10;tg3Y++MDjviuV0OR7T9tzxMkkwJe/ufmHHVjg4rThuooP2j/AIfSxyuY5HmjLA9e3PriuT8TyTW3&#10;7W+lSqSrTfvEb1G6vBjKSq2PtHaVFE3i60tY/ilrF9D4nsXdvN+0RyuAz89h1GP1rxh9g1zUZIor&#10;cK0zlmXgda6/4uR6dN8QPhNcwSXKT3WjTfa/LlIV9nTIHAryDw9fXza742t7jR5Ws0Zh9o3YaFuw&#10;x3Brula+551ONnqj1X4dac978cbdSCY21NJJSB0VO341+mPhDy7HwFq1w0aKzab8kZ4Cqo4NfEvw&#10;A0maTXfEN1JYn57pAuR0XP8AWvq3xrfvY+CZ4luEQy2gWMA8kY5qKc25W7Dx1OM4KHff0VjzPXfE&#10;epND8b5oIYDMZWjabfgyBuMBewX9a8ItNMnu21gu9y3kq0kjMCF5569Kg8S3V19pSaK+u1e58QRi&#10;RVb7/wA3TFeneJjJYfA/SQy2sX2nSojLGg/2fX3rLEVLOx2YKCUbdjw7XPs8Hh4FxOqGRkR+xNXP&#10;Cej683w58a3SyLP5DK9tDjaFU8sd3rVi/uNMvfDfw90+aBYI31EefOq7mUk4XA967/xrNp/h79nL&#10;wtpMLr9qv2gICt85T1OPWooJsxxs1FWR43rGtPD4f1Fjo2pNIx8pIwTku3GPzqxrFzq2k/sy+FBc&#10;if7SIWdbIyktKZORljnGK6yOysnsJLm6s7JVWwSTY+MAqM5ya8K1zxJbat8Ub+E2m60tLt4opTJx&#10;Iw4OAewrTl55WWoqMXSg20M0m40TUL6G3ubBIHdz5km7lGPTHtms7XLPW9P8RRWt7pbtDKmbS8Az&#10;HKvbnoCKoXlnJBrtjdW7MuHz8pyGHvXrHhHW/DF/pcukeIbCObTpGWN5j/rrKQ/ddCedueTiu6/K&#10;keTiZpu54fKiR3RLzjLMOgquZWF9KpjUqAMN65r23xv8OPEum3olgv1vLOa086xvIRlLmHqAD2YD&#10;tXjN1azpbWreW/EjKQRg5HXI7VpTndGdKamtC7YXVylyqlXKlvlYHpXpGjS2Vx5tvK0QBUZJ5K+4&#10;rx1JpRPbAFwMHkjp+FTR32p2/iHTZ45pU8u5Hz54OexFKdK+x0xqW0Z7zr9qtv8ADGaKHUfNLadJ&#10;hgMFuP6V8zxExeH9R2zXYuPt8nmGVyeM9s19HzXVzP8ADzwfciwiaRtJkbyy3y8D+tfN95dRXmta&#10;7I9j5OL51O0YBINGEj7zuY4ydoo6TRPLn05yWO77ShJ9CD/Wvb/C12zfHPQXaNFSTSGU4PCFRwa8&#10;Z8OwRf2XqQ2swUoSwNdpbzPaywTo0gZMDdnoDV143dgw7925ynieDTJP2sfGsv2i3MwnJZ0UBWDH&#10;j5RxnFENtOl9GqTPtEhII71z+ryTv8bNfmjRmN3cwlWz3HWu6sob9NQuHn0eVRNGghB6Djn863s7&#10;I4VbnPvH9m2Bov2evH93tkBn1DaOP7teyTsxlmPfdXJfBq0itf2LvCR8lQ0+9yBXWSNy/wAn8R5r&#10;so7Hz+LfvspOxCP8hPy1WjuQZMbCMHnip5d2VwBnNVigEshygJHJrY5S15ysy84yO9SHIwwqkuPP&#10;jzjrxVlWYZGDjd3oAlDPk5SpOyc0iqSzYz+VShTheO9AxVBMY+U9eKMHdnNThLjzUUxDBHBq4lu2&#10;QzxIqY++xxQwKKoSIgsJJ9jVuO3kYqApPtXFeK/Hnwv8PWM4u/FWmzXflNttrWQO7H046fjXzH4l&#10;+OXjK9sdUtvD/wALYtM3SFFupm8yTHqB0Bq4UpS6aEuSR9iavqfgrR/Ds9zq3jvQLdFGSsky7h7B&#10;eprwPXvjd4ai1a5g0L4YXd9hiFupm2qfovWvkmaLxFqXiR7zWPHHiGeeWXLedMzAH2U8Cuit9O06&#10;COApZocjLEkZNbxoxS1MlV1se+aV8Z/FQ1ec33wftZ4GPyKrYMf4+let6D8Tfh5qItY7nSLnT5G4&#10;PnEYB+tfJllY390tybTTrmd44CSkcRIAH0qza6L4lu9QtIoPAOsHdPh5pYjEkY7kscYqaigtAU9T&#10;7xtpfDl0jPZ+NfDk3GSqzqCB9KdJbzgttjB442cg/lXxg+naTompQXFz+0LcNNGc/Y7SQvnjlSRn&#10;1xWtbfGe806GwtIvhxPHajVY0iuJ5t3lhjyWB7N+lZRipaI11PqyUOBHmLBzjGaiIOBlj9a0LG5s&#10;dQ8AeFtRhtbZFn0iKR4433KCwzlW7g1WcctyMg+tS1ZjvcqjHPFOUqLgMSOBShV3N81MbZiLj1pA&#10;OlKFziP61AcYHNOIYpyME0znzCD/AHuKAGnqvyHmmnOT+6/WpyuG7dKAMqeKAuQ/MT9wfnSFZPLI&#10;G3GalAwwoJ+ZulAXISCCPkpGB2nA5xVkKvGSOlMcYY8d/WgRWCPhtxJo2jd94YxUmZMv8pPSmjcS&#10;fkPWgLkRVCOXPUUEAOAOwqUovIK8YqDbKG6HGaCh5JG/5RnjvTDn0ow2DlsnNLyWGV7UAMIBZhup&#10;ew57UpC+Yg2dKeQQO1AEOOW45pRnI5p/GGpOwIPegBSMp9/FMJOZBjvTyCVWk2ruGQetAhg3k8x0&#10;rAeScnP0FPPU8imnOGOaAGgqGPJBxxTudv8AWnYXYwOPY+lN+bA+WgBDs3MNpzik2/epDu85OO3N&#10;OUgk/KAMUAR4bPCn60ucb/kPapiVw3IOBUKSZkIaI4zxxTAaQN7ELRT2UEKA3JNDKyhckZxQITnZ&#10;0pD1Py4ppJDHI4pxzx8tADcHYRgdaAPnXnpT/qabn5hxznigA4y3IpDjDcU8FCzgxnOODTDnegx3&#10;pDQozwMUfw9aT5/O6jpxilBPmHPrQAjEEDrTSeT/ADqb93vbHSkwpU9KAIudzfuh060ADuad3XLD&#10;P1oIG0cGgCP+LpSY5PPNO5EqZXjH5Uozv59aAICpzwTigg7jxU5BKcYprK+R0oEQnqPnNMPmeemH&#10;6ipyp7qfakK8scEehoAjw2xv3Z46UzByanOcjikOMj5aBkeOaiK/O3ykVZwcnjikA+Tr2oGQbTz0&#10;phQ+YORVjDZppHSgCBgcAb+9N55ytWNgyetJt5wTSAg285Dd+aQgbfuipdpz070EHcKLiK+0E0hB&#10;y+EHap8ct703GF+7+tMCuV+YnFNKjNWh908d6jIbP3R7HNMaKxVdo+WomXJb5eMDirpHJ4qLa2W+&#10;Q8mpAqFMZwOMetRlQUztarpXkfSmlThTs79qdwIAq7OMk/yox83vUxXnhOMU3Db2yBigCAjlspwO&#10;9IqruY+b9OKlbO1uOe1MCnZyOlOwDcD1oGPmpCT5h+U4poL4H7sCkAvOetJ2binAc/dOaQ/ewVHX&#10;1oAZtXI+Y5pCMMflqQZyoIHApMfMDtINAEeOh5zTSvzYzUnUnI5JoOcHigBn93p1pD1Y05uj89qh&#10;y5VRgcGgAIORgU4fcfjg0oBxye1HPmHpigBm0Z+9Rj71POM9aTueKAIyvzdKaQNh+X6c1MeeoppH&#10;I4oAiO7aoBHWn/wnIGcU443nINN7nMf45oAjI+cEjnNHGZOfSpSFKpx61Gc5ztpAMPAPFNO3uOcV&#10;Njg8Uwr046UARdXehgMdD1p6j5fxp3Y/LTAgI/d9R0ppQ4HzdOtTlQQuc9elGPk5T8KQFcRnLcg+&#10;tNdMoe9WcfKpxSH/AFEmIhntTQFJ05GAc1G0Y2sdkhwKvovDk9TSsrBkwU9+KYXMh1Ysp8s9OlR7&#10;H3nI6e1arIu5CAWbJyKhZPnPyY56elK7AoMoyfmFRMg3sAxBIrQKDaMxH2pm0/J8o6GkgM7Y2FHl&#10;g47+tRvHuZ9wYAAYxWoI2O8bO3So/LPmBiFGD0qgMkw8MQw9vamGIEN8nJ6GtdlG5wYsccVCyZRv&#10;3fbiiwXMcxDc4KHI6mozF8pO8VtCP9zIfI7c5qAp+6YeSKVirmH5bmUAQcbuOabNHtZR5IGBWuY1&#10;84HzD7DFMeNyiMQSfenZiuYgQeZ90nmo5UPmqdp6dq3BAx25cA7Tk1TkRv3wEXfgikIzVB2g7aUq&#10;oduR044q2YyABhsYpNhC45PHpQBUIOxeASOoqIohbOSOOKt7V2Z2MOabsUqOKAKW05+p4prRt5gK&#10;qMirwBxgo1HyhB8gHvQBRKSYbMPOKi2kxgNH3rQI+ZfmqLA25I70wKhjj2r1+lN8uPB+8KuFRvTC&#10;HpTMHzDlTjtRYCvsx/DTccMM1awcctTSBv8AujmiwysV4GCc0rDCHC9qsADJGR+VGOnyiiwisCQ5&#10;/dHig4O4c1OVBjJzzQy4QHIzQBARx1pu0eb90VL2HBpcDPpx1qgK5X94f3ZNGzPJQY9KkG4O3zHO&#10;70pfmLAlaQETIMjaoFM2OGy0ffg1a53rxQRlVG6gSKxDBG6Gozu8o8GrRU45JPvSFfm6Y4osFypz&#10;tXK85p5zuPy1Ps6/ux7UxkfI4GMUWGR55PFKeYwOetNKnj60v8ZGMdMUgDjjil7nml9eKTnKZXqa&#10;AEOMN8tHRTkkilP8I2frSfxHimgEIXcp8telLk5akHJbjtSj/VnPFMAGcjil5w3NJyQOmaDuyn1o&#10;ATrIo3fhSj7vHY0FcOT6jrQPu9aAFPQ/LR/yzoPU+tJ3bnmkIXuKXuc035t5FO5waYACNpIB60HO&#10;4c0c7TnIxSE/uwfegBecdKQ5zS9zR68UAJxntSYOetKRkcEZzSnr6cUAJ2HzYpRjLUmDk/NS8gdO&#10;tAC8jbR/CRupTnI9aaeppAgz+9HycY60hLbzwOtLjk0vYfzoGIOh4HFITwPSl7fepOMjii4AANzc&#10;8GpUDDzPlHUYqMY54p6A5GG70AaUe3YcrzVpScKR0rPQsGHfir0f+qX0zSQmXosHaeOO1XMrhckZ&#10;zVJNu77p6VdzCYYx3FAi3GclecYFXUP7t+ST/KqUTDyuV5xxUyGffGwU4z6U7AaCfdTg9KnRcliC&#10;Qc+tQRuxZwYgOBirKdxjvRsBaTfgg54xzVtSPKyV5GKpIV3jLfjVpCcPz/FQBZSTdcDbbsBjrVxe&#10;GyH7VWiIG47B0qdWzLH+7xnvSuA/MgmY7j1qQBir/vyRSHIeMbTk09RhWye9NCLEf3Vxu6cGpiR5&#10;H41GpHloCFxipMjy+B3pgTx53HHpUwxsA3jrUC9uO1TKAVBPrSAlUBkHGRUwAz97FRrgQSbUoBIA&#10;yD9aAJwo3H5ulSjbsBBHvVYMvykingjHMmPSlYCxg7fvCnAHDVDk+X3p6lsLmMc0DHnIH3qVCNh/&#10;edT6UdVIOKbzu+7TAeMbvvUHGW4pvPPFIWwv3TSAkAOT/OmqSBJ83FM8wFgD1xTsphskgk8UAG5f&#10;MXAzSlvv/J6dKZs/eod3GKmG0QtlBk96AIup+6adg5PNN3ncflGaYTLnOAPSgZISuGGB1FDGP7Lj&#10;cAT3qIFsH5qYecEhjzwaAJB9w/IODT9o2H56hyefl7cUuW2vhRQA5tgKcjk0EgeZ14FNwOOTTgCV&#10;f5D1HNIBA0Zsrn5BuxwajieUSqSARnpUhQg9MGlCr5YyTnFMB2QXY/LyegFNOecKaaxYMcL2p8cw&#10;VFPk8k8ZoAad2B8oyO9Rys/2ObDHcMVYZld9xXbxzUbYLj91w1AFKPJaEtkndWiZVYKCgGFFQbVy&#10;PlHtSbQUk4xxQCJgUyv7xetKxUKw3oce9QRxBcEuTuzStGP3pEjDJ9aAJA/ykCQYxSBn2nLng8VE&#10;qbYX5zzTwDtYbaAH7k5BB+tOVkLNhG6daiAPGRUe8+aRsx68UAWSuQ5Dg4pnIZ+R2qIb8MPNIHoK&#10;mUKYcHp60AMO4Bz1Ix+NA3lmJJ5HAqTAPTrTHKCKL95yTQFgzwOaaWk8xv3PHrTgPmOTS/NsbrTA&#10;EbG7IPPehmfBwVzmlIzIoPSg+Qrvy27HApIBpLHZn0pGwMfNipA6EHMag46ikbyzEuHB96YCAL5b&#10;kzdPWoCAWJ3k5PepgV3AM4x6U4mLbxGKYxCHVImCdRUchRRI5TJC8CnbyHHvVSdi1xCgVjubmkIq&#10;20Xma28zq2A3FazYEXHTPFKvlLDEAqZ20yR4mcAJigLCSfZxZTOUXISufsJLubXtaZ4JPLSQCMni&#10;r11JKkWNhYk9K0LKJTojO0MaP6CmFxAo2ycHpUZ8zJHHXirZCAABgeKYR8q/KRSAhAO8fJ16mpDg&#10;IcsOtKfvD5qjPJO5eM9c0xj+uflpjA7Tgmn8cc8YpwaHK/N1NICn5UrE5mcDdkVZ8tzkA8gDJp7N&#10;HvOAelNSSRbjhMjPPvTEKFYKcjNI2cHk1a3RHnaB7VBJtMvTHHFK4yqeVA3HrUoVSvzDpikI+ccc&#10;Zp2Bk/zoAdtt1KhRnPtTGIyTg4ox8455pQMy80wI92G+7Tywywp0igMMMDxSCNi9AEOHMz/KcD9a&#10;nUx+U/Gf6U9tiBRlcmojggdvSgBTglcMOtMKHzh06etO5AUEcnpSjdlQWx6mgBhGC3yngU1SNx47&#10;VK3LfeFMAG4cUAIVZgfn4zT1/wBW2WA4FMO/7QuHO30p5xsfjtQA47ccMDxUZ+51pgHTk1IAxyc8&#10;0AIOh4pCoJOc087eF2npTMNg/MBQACMhW5GAKT5tvQmnrv24OTz60/adrfPQBEMkrx3ob5c/KOtS&#10;7WyOp9KjbGQCvfmgBxcmEDjgim925pB5YQEHJ+tIT15+lAD9rEdR7UuPmf5qZ/CfmNM3P5mNnXvQ&#10;APvGMBjz2pQXwcgDjjinhjg8UmeTxQAESYBAGM/lTgWEnKj2pNzgMMgCmhsg5OeetAj4QHIGakGR&#10;bTjnO3iolK+YozjiplAKz8H2r8uP1EzY93m3WV539ae2392COpp8ihbhuDk1E/3clTn0qtxjU+W4&#10;fCjBqc/Mr/MeBVfMe0jB/wAKkU/uxg9aEBJE53k4qZiNmMHmqw3faF/dECrAB2DOOlDQD4toAKk9&#10;6cS5dCq5ANMG7eo2gCnlJN4IkI9hWTQ0Xo9u6PLoPl5qwqoI1IkB56VmOGKREFgfSrkOB99mJ29a&#10;ykiic7uc46+vSk7Nx16UhwRIecZ6UoGJANx6cCpGiRT+7XjtSAfOvy96kAXB+WkJQSDD0rgPRGAl&#10;xKNpPSo3RfPJBIFPRj5fE2eeRUoGUIwCT3ouBQfr/ql6HJNMAGy2+735qe5Sbawx/DVSNT5Y3Ofv&#10;cc1SAtkjyz8naqZK7gc85NWhuJZcDG2qc6v9ojwOAeaewIk3Dy48Z9zSMQVHpg1GCAgOAacNu0Es&#10;elFwJY9vkL83B9+lTKWwoLKeDzVNQAj4/vcc1KrDa37uTNICwmPNYAfWr4KfZY8oM44rPU42EJ1q&#10;zu5jJXt2qJjROof5cqp55x2p55b1pisoIyWORUvHz/IPrWRRGCo7CpFKhk65NRsCUkHlDAYfjTh/&#10;D8uMCiwCuf8ASACrVLgADB6gU0hisRMi/LSjq1HUB4zhKY+4sh+Xk807Jw/yfSgBvLkJHIpiGZYE&#10;DYD059KczuQo3k4FQ5Hnbd3OasJjDjjNIGRkkKMAAntTMDZyOpqRlXzTzxjpS4Hltx0FDQCRnqcV&#10;KMmVhnqKYgOxvmHvUin5ycdqdhMoTbvtJyDgH86TJKDGfrUlyD/cBOfWoVHyrz1PNUhikHGSeKiJ&#10;zMnHFTHeJMAsRjpVchvMdtg4ahjLIx5anPFJ/cBXvSj/AFKnmkyDcL6UICcAYbEfOKMHY/c44NPU&#10;Ns4lTAHIoAxEcMeTzUAIn8PFDBcr8px61LH9xueKeV/dnIHWpbAjwDCSB1HQ1Ja42y8DBPFIc+S/&#10;PbkUiH5CRwM0rjJGHzufeqbkbX45zVs7yuMAZFUyOQpP8dSNF+3I+x5K4bFNfzNnY/N1NLFyuMfw&#10;0jbsNz9KYhq/6wAyL0qxD5Zcjafrms8hvODFiCc8VZtWco+UIIPWpuMtuFyfl5qm/mb4xnirTMuB&#10;8pzUJ7fLTsFyBS4uiDjr1FXD/qx16VBgC4TOM1Z/hGVGfakBUbGDUf8AGCFY/NU8i/Nwox6VHg5O&#10;CB+FMaLaFXt5V+b5oeleK+PLY7n+TaVkY5r2iEkPBn+9XnHj+AC0kmEmd0WGWvVyapy1462OHMoK&#10;VGR4ArHzkX7P0frVkdG5qNkKpccj/WHPtTk6DHpX7Xg5c1NH4pj48tWRIB7U+Pl5fl4po6H19KkA&#10;bJPpXWcNh4x8/wAvpS/wmk6RNxjmnY+RjjtTEN3EAYA5NXEOY4/3ZHHNUj9wHaThqtReZ5UeVHNC&#10;Ey2N2Pu/rUD8xn92cip+dhw3eo5AcdedvWokjaD0O3+Ft0kHx3tW+Yf8Ti24z6tX6cybpLbRyFOD&#10;pUZH5V+TXh+6ktvin4YkX+PV4cn/AIFX6q6Pcm4+HnhiUEZXQ4c+v3a8nF0rS5j0sHO2hEwAkmGP&#10;46iJGMetSyAb5jzw1Q9WHrXKz1RRyop/OE4pF+42R3qTPA+WpYxVB5zSsGGcCkU+4+lSEqVi4OQK&#10;AIgSHb92OnrT8grFk+tBAyabjEi/NQAp+9R2IxSfx9adgEHBFACcZJxTP7vFByJCCvSndzxSAcqq&#10;QTvI5pOcn5c80c5+8aQ/fPz/AKUwHhkJb5V6cUxvugYGM00L+9QbiPelIIcjk4NADv4elIAS55J9&#10;KUfdPNPB5OCOlAEX8S/Ke9LhcincZ64pOMnMn6UAIeHXnk0mfnkyDz0NOGBupmT5mMfSgCQYypwO&#10;hpOmfk/WkBbaeKb/AHsnNAC/8tCd36UvOBTfqtP7E457CgAHXNJn5hzS0h3b/u0APHQ4700j51+l&#10;NBOOtP6j7tABk7V44pP7vrQeTS+pxQADPPFGTzRgfNSHr0oAdzuHyfrT8R+X91frUfrTqBCAETP8&#10;n0pcYDc9+KMjIG2m7gZyNvNABlsDpR/CMrT+x56Uwk71+WkAHO4cUvBXril42HmkPI+nSgQ3PPbF&#10;AAyuIyfxpCo3Hr06U8YDZ8zqPSgAO75uaQdcbuak48sfvOaj2jzVO8HigAUjn5M+9LxspR06DikO&#10;cNxQAo2lse1IQCuOetNUMEpw785oAMDA+lAzjk0etLj5nO2gBp++Kd/AMPSHPHIo/iHJoAQltycU&#10;5QMdaCFznBFBPDfKTTEIR97K8cUvGF69KMMZlw3G3mg78kEjg0DEyNhIU9aBu8peVpeQpIFRttHO&#10;Dz1GaQEp6jgc0hxxyMfSlQxlSA2eKD97r+FAhAflB2kCk/5aKcd6XnLZUdKUA+WaBgSgB+UnNVzI&#10;u4ABv8KmYDoUpjKnmgiMdKBDlyYjkDGeKMnjijnbwtKoOSTwQelIYjFtygg8npTsneBu6rTsEsem&#10;QOKYATIMqQRQA7jaPlpw6dKT+HoRSZPNAEgzzzTex5o/gakwcj5h1pgOGcjHejnK/OetO6KMsPpQ&#10;SfOHT3oADncOKXA2npTSV3jkCkLLuYg5osA4586LFSbgYUB9ajODE5yBx0zTATg/L+FAE6lfMXJB&#10;9qjfIusgdabmMGU5A45FOV49md6fnQBJGwBffHxjrTSVLk7TjJpAyEN86kelPXv8nFIBcLui5PWp&#10;dseH+ccioDnkYpCRz8woAlwo3DcpGacCOcn6VACuHy/SkyhKkN0NAE5JMn3R0oycNUY53/hTu7Am&#10;kBIp+7hRWjb4bzgF5/sucHH0rNQHjnGGrTtFA1ViDwbFww/Ck9i4bo+ZfCN6bT9oX4kQtIAX8QzA&#10;NjodxwMe/Svr3VJkuv2JvFKPoZRjozZgEmcEdGDe/WviO8Plftr+PYPtDKH1EnOO+c19NWmr3cXw&#10;B12H+yXnBsNqQO+NpPVt364rxJT5Zy1vc+u9j7WjTfZp/cfHbXNxF8WfCnmRTBbfXHQ57EnArU8Z&#10;mZfi/wDBK4n0VABpVxmYHPmA8gY7YrN8TNEnjO6yULya6jAgdcHoKs/Em5MWj/AS4HI+yhfXORzX&#10;k1U/aqx9Jh5Wp6nnGvuLjUZHMbfIXCZ9PauAjhm/4SDCMMSajGgRR94k45rrdfuU+02ipcqBsU4X&#10;qSfarHguwF58afCgKjbFdrI+e2DXSpaXZny3Z9t/CLTobHwxMTDFui0S2eQnoGIqr8RdQS78T6WY&#10;7htiJIGOeM1vWU7Wfwn8XPDYs7PYcDkdAe9eF6jqdzPoeoDY3mKJtwzySf8ACsKMrtsmcFKRkw6b&#10;Fe/EDw0ja1bxxR6qrySjnoc4x61p/GW7ceHPhVZw6hIY2bMmP4goAGT2rnPABf7T43My3Rdbligc&#10;n5fzrD8T393eeLLWBrdfKjumAZjzwf0rCbdSojuglTpsr+FEmHxV8O3FxYL9mtkEm5zwCvI471c1&#10;ueXWvjxd30hfyIbhVjVm4wvTFY9zdSJYR28MJ42hiD1rp/Den6pPLq/2XwbdXUo0eWQIh4BUdc9z&#10;7V3JKMHbqeY/endnn3xX1ye08E6RY214VlvIWQ7W524wa+bbYSIlliZ9/mkht3fvmvUNXt7y/wDH&#10;GoNfT3Iu4tVuE2zjbtwcbcHpiuNvdPkhvL1WjOC+VK966cLSUN+pz47FuTSjsjY07VcGFJY1ZQAG&#10;B5xXTpa2VwsE9pqCxXA6L2IPY+teTzM0Y3BCPY9619P1e8ilsj5bqAwxiumdLS558at9GfYvwt8Z&#10;QWmnx+FvF1hcSaLc3AFtcyAl7CY/dZWP8BPX0rtfiL8Ilu9D1LVNAudMuLk6d5sltCR5d/FjIaMg&#10;4Dgc+9fKtj4i0u5j0mC+itY4s4Mx6xntn2PrX2J8JPFdxZaBp1jearHc6SJVEcgm3y6eSflI7sjd&#10;wPu06NJSXY4qzlRfNE+G9R0WVdYuoJrK9t5o52XE0ZTJHUEHoR0rldS0zUvItYf7QCx/bEO5ec81&#10;+t/inwT8N/EVnqb3PhvRme4swzTWmFZsj5ZFYdx1r4m+IPwy8VaB4hmZL0X9nvL2k7HCzx91Y9Fd&#10;B64zWcoShLyOnDZjSrK0vdZ5ZrVzNb/DHwNbxyMJG0NkAB6cda8VnjvvsqxfY4thnY5HVj9a7nxL&#10;fZij8uKRjFFtxnp6iuEtLu5m1cRLpRUZOHLdK2w8Wrs2xk1ZJHfeD3K6NqiS2O3MZAJ7YravXUeG&#10;ZBn5vOPGeorG0tJFsypuR16CrNy8hu44xZ5ATk5qKusjWh7sNTipDeHxhG6wyEx38ezA6jPNe6/a&#10;YJ9E8NIsUZfdApG3kE8V5Rp09r/wnUsLQEIl2gLFfU165FDAfGmiQwG3CQzQSs6nOSDkDj1qak9k&#10;Z06dm33P0Z8J2j2f7L/witzEQR4aiZgfVlzUsoPmMNtcF4e+I3g2bwx4Ps761NkV0yKCcP0gZRhS&#10;D3DdfavTVit5rQyW2qafKvkhv3UgbKnoRjrXq0bciPlcXTlGbbRiuH6BD0qqVYoBtOc9605Y5llc&#10;eS33uKjWKUygeUc/WtDkKixrtQkEYNWkjfKH7OcHp71fS3TMW4EnPCjvVbVtU8JaV4avbzV/HHhq&#10;1hjTJV513D6L1J/CmlcCxDFKGOVIzjpzU8v2WGxlkuNS0qCIIWeW4lCDj64r5n8WfG/QovtVt4a8&#10;ATXsrEhby4O2NPcL1NfN3iHxH8Qdf8QRyat471xo1b93a28rJGAe2Bwa2hQct9AlJJXZ9heLvjB8&#10;N9Ju2g0/TpdZu0JV/IYCJD7t3/CvmrxZ8T/i/rt7qEUF/LptjICot7PKkKfV+prhreytQ2Ro68Yz&#10;u5J/Gt+KGHbETp6AAfdArojSjEwlVfQ46HSbyW4SS4u7+V3m3FppC7Mfqcmupt9Mkjt4iIrcAqMc&#10;c1r5ijtUla3s41UZLSSYwPxrgfEfjrwvZPcxQxC7uNuP3TZVTWjTMlJyO2W3KsrvDBwvzFmwK5Lx&#10;H4j0CzS3jWa3kYMRIEkHB9B614drfirxfqbuEvrq1hDnCRsQSPrXHXUh/tfw8HmumklvEXLuTjPB&#10;pXS3ZcaTufrB8CtQ0fSv2R/HviXUNA06aK5ty8UEuD5AQH+I4zurzHxt8SfGGvy3dvb+FLTRtIuL&#10;1hstodryqvfePX2rtPh3Z6fJ+wv4a0aezaSFvCkkpjz947SRzXz7r/ifwvdfD3wbptoIrO+0nxJc&#10;w31s8W2TAbCn1Irx4TjVq2d7o750VGKLmbcRJstpCq4+aRtxJ7nmuO8SRxPpGrYijyY/mB710Hnw&#10;pDbnznfNsp2qK5zVWWWeVxG23yiNua6n8WhzPQ9w/Zr+Ik9n4kg8Iaze3Mum3E7LYTSkmSxkP8OT&#10;yyN+lfal9bhLskXOVJyrA/eU9DX4+ebqdh4x0fUrLUjFcWmrJKnGQcHOCPQ9K/Tz4PeONA8X/A63&#10;I8mLVrDTY0vrF3G+IgffTuyP146VdSKaugizuHPIwO1RkHjIq1LGBLJnP3+RVTDCSXLHHYVgWO3p&#10;sYeUelRhTvXnGc07jB4FKwBiPzHkdqAExjb+9z60chuvFNC4dv3jYqTA3daAE+X5ztpCD/dPNB3Y&#10;OFJo3ttGUPHSgBuGC/dNGAQ3B6U7eCOQBR03UAN8vCjjkH1pmAMcVJzxyaXPOeDgd6BkWTn/AFRA&#10;+tMI+XpU4wSTjHNIRyaAICp2HimFTnpVnGf4aaVG40AVCj/aEbGB/OlO7YAD61YIG1s5wOlNKAlT&#10;k5FJAV1EgBzzSgHac+tT4O1uRUfO8fMTTC5Hgf3aDkqeuKk/iORSleeaAuRcZ6UHpJiPqKUjk4JP&#10;tQAfKc0DGLgLwnf1qTjaOQSe1MPDJgcUvH7zr2oARgPlOBz0pnPOGFO53Dnj0owNzYWgBoHzdKAF&#10;8wHZ3p3G37v60H7ooFYiYE3Z+bAx0zUhztxz0pvy8/LTuPxoCwzjYfkpOwpzH5F+U4zTAV2HNACn&#10;gCkIJcYxilyNpwhpe/WgBAo81m9qTHI4p5I3Abxj0o43HkUANPVifSmHmQYHBqUDkcj3FLxuI2ig&#10;Bg+6OOAKRduU+tKcfPR2XCngc0DCQIJI+ckn8qMnzH+gpCoKx/NyDTgPn60CGfxdKZg7hzU5Aw1M&#10;7nIoAaBw3y96cMbuSuM0oHAwaYyKZ4zlvpmgRIxXHCjpUfykfdxTiBnOz9abzluOlADcfM3HWk2/&#10;KOKlxwvy9qbuUTgZoGQkHaPlNM52j92RVrIJlyoxxikCEhjuBxQBWweTg0mBg4qfDfOMd6QLyKAI&#10;gPloxwOO9PIG1uKTBwPl6CgCLpu45xQQ2BzT2Bx94U3B8wYzQFwwNmfeoWUHPyHn3qyQ22mEHbmi&#10;wXIMEDpSYPzcVKQM8g0i7ShwO9AyEjluPSjDlVygFSYIBO3vSnOwc0AQbRtHFNIXHAPJqYg5Awac&#10;EUhuTUsCmRyMA800L7VaIAbHvxTCDnvQBXKccoORURjJEn4VbIYg5pdoJPHJq7isUNp2jAGORSbW&#10;wVMZGOhq9sGCcc5pCpI5H60DKXIYcUzA8xiDyauMnB+bHHSotmScNSAqAHeeO3WnnBA4qdkwRkio&#10;2GJMhiaAIj1b5aTuR61IQ20nH1pMAigCJgA6nd25pMDH3RTyOWyv60vy5OQen50AQtwRxQOlOK5B&#10;/wB6lCjPSgCM4x9aacbV+XvU+OG+XtUZ/iyDQAz1+XNG0eXIQ3NPKjyzx9abztYbPTHNAEBJ67Bm&#10;nAbgKewGOV/WmqxLKNgFAARyOe1AB2kAd6cRweO9BBz93oPWgBuPlGQPfmmnbx8pprkYOAc5pTg4&#10;9hQAcYPyimYORzTu54owPQ0gG/8AAabgZHFP7ig/w/SgBvcD2pncjP0NSgH5vlOKNg9GpoCMcE8D&#10;86AF3rnNPYKFJBOaYS27JQfnQAEKJDgHkU0rx06UvOelLzvPFAEe1e47VGVXyycHGam/iOWHBoYZ&#10;UccZoAr4wX4HQVEyN5hwetWgp2dM/Sl252/Pzj0oAolW67h0qMR/KWIbNaAVfLk5PakZD5a/MMU7&#10;gZ2f3eCCM+1RYO5xtHtWkU+98q4phQF1IxSBGYVXBxEc+uKTZmMZPbrWiVb+6MDp71Eyvsz5Q9wa&#10;NWMz2CFowdx+U5AqHbGYZQLfgtwfStPY2xP3K4xzULRpsJCnrRqGhlSQvliNm0jnmoWhfaOnStfy&#10;+D8p6dc8U0xsBJ8hwAM1LAxfI+Yfvcgj0qIxEW5OTw3HHWt1k/cxABQBTNg+bBXOOmOlGojDMb7F&#10;OOoqExkr/qDW4Y2MIyp+96UwwuASIlbjpTuOxgukgXiAnmjanlqCuCRWsySM5zAqqKiMPzy8emDV&#10;ITM7YcAAjGOKjK5U/uwMGtJo2wvB68VC6NgZHPoKZJTK8Him+WSx+7Vza/zjyTjjFNwNykp+tCYX&#10;KRQhhhWPFN2kbv3bVeIJY8DrTdp3NkqaB3KuD/d4NNKD5+TwOKt4O1/k79M00qdz4jHakMp7cuCA&#10;MUm0Yfj6Vb2PtHyGm7fmfMP45p2ArMgwvpTdi7gdp68c1bwMjjHtTCBnAOcGiwFXBLg5FNIGMlWw&#10;DVpl/fA7AKQjKtyuO49aQrlYkb047cUAA7vl6+9T+WmAcEUzb8y8Z560IQzjrgj1pCFMXCk81Lgl&#10;uQRSEHafk6GmNETInzfLzxUZRct+5yMcc1P1kOAcUDGR1zmgZBt/dt+5A981Ey8J8h4PWreDvk47&#10;01hyeBSArAdyaYQ3BC96tFRtb5PTFN2/McGmBV/5an5e1KSDGPrU5jHzcGoXjbzPrQAw7tq/Jzmn&#10;gAhOO1BDBDz2pVByKYBztHJo7Digg88UfhQIQg/NxScZNKx6Dtmgheec0gAfd6UDPy/XmkGNoxTj&#10;1PFMBd3MvydcU3ru5o52NhKBuy3y0AHfpSdQOKdSnGz7woAQfd6Uv8NIelIMHtQAuOKXK5T93RtP&#10;Xn6UuBtYFO/WgBvG88ClGMNx+NNwu5uDSnqOaQxR0BxTfwpex5pD0HBoAOx4pvzbT8v607seKQ8k&#10;UAA+8Mg81OACPumoR94HFWExub1zQBYTdsi/ecA81dj4jbjriqSqWdRjAzzzV5AMHBP3aSEW42Hm&#10;xgrjI9avbY1jhAOT61nRrnZ83Rq0VJznjgU2CLCbhIowTmr0LuI5l2jp3qpG5GMgcVOGBmBAHJpk&#10;l+HAcEqORUy53L8xPz8VWUnj5T1qdC3m8wMOPWkxlsjhTuPSrcQPlAnHPSqanMmCD0qyjDBGDwKa&#10;BFoFgwO7jNWo2X5OQABxVJNxUZI61NtYSodwHr71NguaCOAzAknmp1wT14xVFSuVAduvSrK7v3Y3&#10;H3poC0MZOGp4/wBWflqIHGT7VL+NMRNGTgDI6VPg4bnqKps21Ad469AKtROrRngg4pXGWIywTHbd&#10;zU2FIXDqarAr8/Qc0vSXIc9KLiLRVhGwMWeOtIoByQT14pEf5DmanDYM4kB55oAf83mRYx15qU7f&#10;k59aZuBIO4dOlH8dSMfnIqUY7NUAzjtUg25bmmAEsOiAnNIN3mN+7FOH0qQbShOR0/OgCIKm7JUC&#10;lCqJc7s4PApDjn0pATuXg/WgCQtliTnGKjZht6Uh+83Hel29T780gGAjByKUHLGnED5ht4p67ASM&#10;KOKBkY/3aCkhwBGMZp/Qvh8jNODPtkOO1AEJGCRikGdrUODvkOD1o5ynynrQFhVxk4NKZCpx5YOf&#10;elIAaTLjp0qLDsGbB25oGP3EsSaQsvmYDUnGFG2nAfPnYKBDed4xFkU1kBuIj2Bp5/1jYc8frRwV&#10;J28g+tMCOQMc46cU6LIJBB6cVJh/KOSuKjDIJCM84/KgB5GR949eaFB2tlO/Wj+EHHSlycnigBh3&#10;eZ1P0pwAw/zHtijnDfKaTa5dcJkUAPB4Hy/rS4UL1pnIkPHQ9KVslTn0pATIsbMvzdR0qHbELuYE&#10;DJHBqFnIJAUj3poDbmPJpgTALuOAetKcY6GkXbsPyDj3pmZDdSYQ4FAEm7G7CjpUAB80EoQM1IA2&#10;/rxS4+dgcfWgBw/iy3HFISOmQRSkjAwvBHrSAKAOTn60ANycHinbSQ7Y6Uhx8vFDCT5sTkfhTAYV&#10;PkPx1oiQhG5br69KkGdsQ5460hIBADHFAC7VKPn14pSsawgB6YQ2xiATSEjYvPagY1zi3qGAgyK+&#10;0daZI3yHBP0qeEKtgAYuSKAsSlQznDd+tCxIs/I7UxEcibM5HoKavnmZ1Z+egoAS4SJyMkcNToyF&#10;t2AuCRinMjKoLJz296dCICZ90YyFoFYjBO3k9TxUuV2ng0zCcjd0al4Cn5smgYwnkd80nYUhBzkj&#10;kVGTJuHy9/SmIsDHQ56cVEyKXGGIOOKVPM8snyuPSl+7MOCcikA1A6g5yeetOJYPFgcc5p7hmVMO&#10;Rg9KUqAeT0FMZWYXJkIB/WpRuwAetBznOWpcSrIMxk5XIoAUg8cGgY5+X8aiMjGXBgIxTsgofmFI&#10;BzEbcY5zSfNlgAOlRnd53TAzzUqgiTqTkUwEUPsy0nrihXl2zgrjng049QDu9qaRzmgBqqzIxaQn&#10;5ulKRhRilyMjr9KTI8x/l7UAJ8wkJ9vWnjJByKjxuEueAOhoRHAkPm5FAEmV2t8lNPUc9aaWO4/P&#10;29KcBksfMoAUYBzjqKQ7Ny8nGOtMOd/UnB6U/wCXH+rIGOlADCQC/wBaTzWBb5R04pxAy/yntTdo&#10;8xeB1oAcGY2yHac85BoXa0TE560rZ+b5R+FNyDuwh460AK7qIxhDwcUwuQoyrEsOOaQ53MNo6U4J&#10;leT9KAFWZw/+pPSlDqzYMS5z1oKgA8L0oUJ5fPXNACMFDnEXJ6jNDbBGx6YHFPON4prAbz8ufrQB&#10;GJAXXELbSOtPGcp8ppAAB/qx+dS/xfexQAzjnjvUZPzcDrTmzg/Wk4yOaBBwUf5KVdvln5B17Udm&#10;O3ij1PHvQB8IlP3gJU5xUsfUYaq00j+bZLnjmp4+YyQpr8tP1EhuQxmyASah/gUnGQtWZW+aLp90&#10;1ApyZAcAdjVRBMgYEOcopqVA5ThDTHU8EsQKsxiX+zw4T5VPanYbIT5onTK1OpO5sgimHJSNvNGM&#10;U+PlTkDrwaQh3PmMd3Qc1aiORnPGOtViP3yDbVy2/wCP2QNGQAvFZyWg0NYvliE78GpEx5kW6ftU&#10;TkrO+JONx4pEOZRkfjWdizSXbsk/cnrxSY+ZjmooWbKkyHoc1LlMZHc1Fhji2E+8OelRtkIhppXc&#10;GODgHinFf3CZc/WpAfFnyxmPv1zVg/d4J68VDGDsTLA+9T/wpxTAY2DuHzfc9az9q/an+91rVxGE&#10;bIPSqh2GZcAAULQLjY8/axwcZ60Tqvm3Jz1XihmKtEMHk0yRtwXI/GqEUgDxxyWqbY2xARSkDzBy&#10;MZ4qTeQg/dZpjIPkWRxg8VPGfkzuGPTFQuRhOBkmnxht7fKcY4oESj7y4XvVmPJdsgYxUAByp3Di&#10;powBG+W5x1qJMYpLCcfNnnirKMfLbIHtVPOZhnru4NWV7/L2qLDRICd/3hSAjz5ju/hpvzYNKOr/&#10;AEpWKEEjgH5CSG6+tWUZXiJGFIHOajUA24ynTPSoY3Vp5sIwwaTAny6yJmXPNTgklsMQPWocEzL6&#10;AVYjBAlyRikgM/DLqpJycnk1b+XGQx6UrqAzNsBw3em8MMjgDtQIk+UgkjFNyAhIJx6U4D5WBH0p&#10;uPlAI70wEBIPEZNSnhbfrg9QKYPvL8x61ZRsXEZEA4PegTKUxj8w7XbnrkdKroFyx3Dr1rQu0T7R&#10;C4AAKHgVl5QFxlvvU4jLIB2sd6jjvVSQEMi7+r81PkeSBu6kdDUD5+2v8vGODVMES5HlrhR92nKP&#10;m/1fSmLu3EYGPWp8rhAG7daQDlxnIUk9+alx+7HzdqroSH7VKXwMbBntUuIyUMoMYKAcdasOR5Mf&#10;zDnuO9UgRvwy4GRzV1hCtlbEOrAqcnNQ1YCA9B8opy7snpio8HbHwcE5qUbQDknjFQimOIbyy27/&#10;AOtVZuCMjJqyxzGw3cVAw5Oc9etAiWM4DYUZpfm4+YYpijpUo6Ak80AJtGD8oNCgBG7HNOJUS/e6&#10;jikODGOKABSAW5zRk7uOlIR8hGw57U+MDdbnb0PNAwO0Ffp+VPU/OMEU6QLhD7flTEUkA7x14NIB&#10;XXOMuelVQeXx2NaLf8gyQlMkDg1nJkq7e9NIEyaIt58QBGSwrnPGluz+DNY2wjIhBFdDHjMZJOd/&#10;FV9fQnw0mWyJLVh9OK3w8+SomZV488Gj5NufNjvpVct/rDgUJ93rWnrybdbmXyORO2ayo8eXH83J&#10;FftmTVeehE/G89oezrvsWBjan3sk9RUgABbmmDHrUg6dK9c8IkBXy8k0o2mM/PxjpTONgBHU08E8&#10;AKcAdaYhv8IxU8RIk/EVEcbgM06P/WnJprQVi+By3NRy/d69qkBzt4psnQcd6U9zWD0M8mSPXPDr&#10;IfnF4rD3xzX6c/CfUPt37P2kzC7GU0qJGz2IGCDX5jzFhqFk4TO2QEEfrX3n+zjeJN8OPiNbC7BR&#10;XhZRnoSDXmYxbaHbh2lI91nwJ5fmPWohneSas3S5mAA/jINQYGVye1eee0gUnI4GM075S7ZQ/nSd&#10;2FSKBjnGc0mUIAu9vkP1p38Lc0pzx3pM9eKAE7jil9aYetOH3R0oAD16UoPyj5T+dBx8vAzimnqP&#10;lpAHG4UHO4/LSfxjIpfm2AZ796AG5/ejjvTjnd978KT+JfWjjzDxzTAQEhutOHV8tSY5b5fpRxv+&#10;7QA4Z5pQPkbnvSdhSbn3L+678UAIeoxQCct8tIcmUAqRxxT/AOAcCgA7NxTcZZeeM04d6UHn7n60&#10;gAffb5aMD5qUN8snAzimj7hoAU7Mjmm9zzn0pAH45BpM/MuWI69qYACcrxT/AFpvy5NO/u8UAKPv&#10;9aX5dn3qT+LpzSH7w+XvQApC7+CacRwvy0wkCT7jdKcWXaMOM56UAHc0YTyW56Gk7jIo9eKADjK4&#10;btQc7/vDpS+tJj5hx+NAB12/Jz9adhcg55o4wOKDjI+XvQIMjPSjja3NNIPmMD6Uo3bsFfxoBgMl&#10;mGzOBzTiuQdrDAFJ2FB6dxSECkFXzDgg9aCBlulBH3+OopFPynn8aLgISdw4o3NhvlGKXsKMcdKA&#10;DA2ghuT29KflSAN3JFM/5aJz3pwyJRwBwfxoAZzkZ7U4Y3H5hTT/AKw8d6TA8zNAC/xHil5w1H8J&#10;4pT90cUANJO8fKeKd260vylTwaTPA57GgBewpCTl/k9OaZkkDJ4z2p43YYGPj1zQA/I2Z700nJb5&#10;qT5tw+T60HgA4oAblspg9TS4TdgsucUvHPFA6/6sc980ANA278KKXLErx3pSP3MgOetOVT+7/fge&#10;1ACEZLcnn9KcMCN8vj0obqaYc4HFABzvFIQSwpTnH3M/jS+n0oAUfeHNGfmYgUmfnPy03/gJAoEP&#10;Pl+SMyNuwcU6Mf6I3UkGmqBv/wBWD704MwK4Tv8AnQMXGWGc80jDAOWWmDzDLJuI9qYwbGN5wQaA&#10;AtjJDKce9N8xNpPmDrUKQfeP2l8lql8he7YFIQx5FI+83Ws+W9dbnZ5D/e4xWtHAvPTpTha2u9z5&#10;Cbs9SKBmMbidm5gl4HWtC3YmIkhiPX1q8I4Av+ojJHbFHyhhi3QZ6DFAFXc3mv8AI9IXn2tiI9et&#10;WztABMS9aXaNgIAo0EUgJieRj1p/kruB+0P16VbAUSAHPSnKF+f5sUDIEiUPxI3XirLZEBUSjOBS&#10;cBWGM0meTxQBHtlMi/vMjNK6sMjg8dqmj5cDPanDy/PG7gc80gKo2eXznr0pcKHIHHFPcJ574GfQ&#10;1Hg7o/kOOaB2JoxiMgjPNOOexpBjySMU4Bdq5T1oESICVP05q3Zed/aKqAcEHvUCFQsgKE5FXbD/&#10;AJC1nxgecP50NDTsfMF9Zed/wUv1q3cABojIT6hecV7Fdur/AAY114ICPss8izAeuTg15p4tcWP/&#10;AAU+8JXEuEhuhFFvx/fOK9ytdPsUufiXayRFre6sQTzjBPQj+dfPYv3ap9vhZ3w8T4y1SJLvxw8i&#10;58y3uGIX+960njhUk+Bnw4m2tutrohVbuO9N8V50n46eMo/7QWSL+0cwyqMBge1V/F135vwJ8En7&#10;NGhkZ2IXocVw1tXoexh5XgePXYV7+3uFP71YPnQnjgV6z8Hrcz+IfFl6bfhGVAfSvE1cldRkaZgo&#10;YqDn1r6n+DWn+X4ZtI/KQefqcDn2Bq5PljZmqet0fQDSJF8MfEcUhjG7TDtU9elfN9s2YfGEzKPl&#10;Mzc9MDpXu3xJY23iPw5HHLgXGlldobGdo9K8A1OUQfCrx+TGVaeB1TPBA5zWcEt0cvtNdSX4e6gm&#10;pXvxEb+y7aFbO0ufMYkBTgcHNeZXupW/2/WG2lm/taZVfsfmqDwJqkEPgH42W0sGpqbhyEcKQH9g&#10;1U4rO4mECR2twV+18ALzSpwXNe+p1zmnBJGlpkd5ceJCBPKqmZQxAyTnsB6mvvT4b+H00r4T6bJe&#10;6dEss0AkjtiBuhB5BY/3m6mvGvg14NEmunULzT0MVs6ONwyquOg9z/Kvpy9nUzIFbACYxnpivZw1&#10;BS1Z8tm2P9muWL1PFfiZ8LPDmvyXur6dZ2ttqZjJuoYcKLrHRwB911/Wvibxl4V8WaLq9nFqXh+8&#10;aGWUi0vQh2SgdVb+6w9O9fpvDO6SKfNfdv4IPSoNa0/wnrHhDWbDVvCWm3EFxB8+VG4MPuup7MDz&#10;xXdOgmtDxMPj5Qdnqj8gNRsbW4hEiT5Zeq9OntXJzwSJcRDeQBLwSetfeHjv4JapFp+uX+ga8Lxk&#10;R3Fqy7WuYx2BHRlH518jalpdxDe3kF9oWsW8nnso86Mr8w6g56EVzOLp77Hr0qsK3wvU5EK5nlVr&#10;VwvkjBDcGt/w/qviyw1mwez8SX6mFj5W6QlVU9VYHhgfeqhtSmlzGO73jBCA9fxrGhhuxy1/MGMp&#10;wB6UlLXQ1cWtGj7J+H3xmubKTTLHUdHuIbf7RiKfzCy27nse+1j9cV6P8ZPH3hq8/Y91K3TXdKW/&#10;up4gLGGUOSvaRW/hB64r4FLRr5IFg5wgByfWtq006Ro4Hf7YVK5CvITtH41rKumrNGSy+nKSktGV&#10;9VhhEGnOUXZJbdSfvHH9K5S3t0GszMtwo3ScYrpPEFxbfZvDcMi7VhdgrZx19axrdN11vjmRtpGc&#10;H1qKT0OiulzJdjs9OCCwIKklU6/WrSx7xdsWAwhqtDuWyf8Ad/eReKv426c5ywDKBXPN6nXH4UVv&#10;DS6dL8T1gm0veBDI0kgXgAdM13WifY08WeIp7bSpFWO5IKs5IPPvWBYWs9ppOqsttbsbtATKOoH9&#10;K3tPikXw3KUlUZJ3j1z71nUY4wO+Lyz2IkOlWxDDgBhx+NdLoeveMdHvdEms/GV4EhnzHDK5ZQO6&#10;n1B6V48lzqNu0CfaomiySF80Z/LrTbrWpz9mhGluSUPR66KU5/ZOWvTptPnsfoP4S8XeG9b8Pxu5&#10;0u0uo4wLq3mmVdj4+8pPVW61B4q8d/CbQYLn7f8AEPQ2mFuxSC0kWWRyOgwvTPvX5vzXmvTDakup&#10;WyhiPMjnYE/l1pkVjuuIXkh1Cdt2TLO5Y/rXu0qfMk5HyOKcIyfK7n0br/xt8UX+m6zb6B8K/wCz&#10;d0jot7cybpAnTKqOATXhGoSane6lJJeeIfEV5O8pZ2mnZl3HqcHipYrOMkSbwNg6Lx+lalvEoLEw&#10;Jtx1NdMYKOxxupoY8OmsluhNuh56jArQijiDLttX4PA96rarrnhmws5WutVtgUU4RWyxPoBXmOp/&#10;EC+kgu49M+FDpkkJPNJyffArS3Uz1Z7cz2dtpPn3l3pkKBM5klArzDX/AIhabDqF1Bpmim7kBx5p&#10;OI1/xrxy7uNe1Ccvf+JdSD78iMOdq/h0psdtZrNARATtQ5JqPaJGnsjQ1jVvGGqXsL3Hiy+jiYn9&#10;1E5CgemKzIbYLbXO0ZOQSz8k/iavRqBbnjPzHvUc89rBp8+6YMzdB3qHUZaijNubmJNqqyjsfasc&#10;uzahBI9wpEWrQeX+J5pZTvuZS8XBGRVaURFYgEYE3cYHNS4lRep+q/w4uSfhn8JxvUg+HYj+GK+G&#10;fj9He6T/AMFBPE97FbtFHewwXMbKMK2fvAjp1619afDCWWL4JfAhmmcn+xQvJ7Y714h+15Zx7/2f&#10;tRW1wZLW4hdgPxGa8LC1eWvbuztrJ8tzN0LWIbrwV4VlWKJJntgJY852e4PfNXb103TYEY+WvDPC&#10;Os6bF4Z8JWollSaOZhKxPUE8V7ErRy2khMqEGEHcD0r2XG7PPkzEvPLKygWgYtGQa0/hx4m1Xw1+&#10;0B4N1CHVrq3jXWVQupOFRz8yyAfeU+/Ss2Ufv5eAcd6wruIs8rb8HaRgirRKlqfsbZXVpqPgnw7q&#10;duloBcaRFJIsbBkywzuU9CDVR93msD1zXxJ+zf8AEmXTtch8L65qN3Lo8t0UtJ3YtJpzueOvLRsf&#10;++a+67q2VZ5At7DJ+4EkbocrIh5BB+lc848rNou5mNgKcp2qMN/00Jx0p67jG2V53HimsPvcA1Ay&#10;XIKKcUnTdUWWwww1KDwdzHHrQBIDxjHamnGw/vB1o3cjp7Uw7POTIOfrQAEDI5oPAPFP+X5+namH&#10;O4DbQAfNlcgUuMDlxQeoppxlcrQCHHoMGgdeaUEbjxxij+HpQAHGPu5pp25++KU/cAxz61Ey5fPO&#10;eKBoU/eXHSj5QppeePloAG4ArjPvQAmPu5U1Hg4bvVjnKDIOAaTaMKcnNAFc5wp2mjnAyMVOQAHA&#10;HamlRtX5fxoAiwOflpOMNzTsfMowelJ8mTyc0CZGcFxTSCFc57VJgbm+U/lR260wuV9xBH7o9eae&#10;CNrc1L8oT/Vdqh3rx298Uth3DsuTzTe8vOOKfzgcZpCPl+5+tAyPB4o7jjjvT8c9aQjlTigBwEe0&#10;YOahYEHISpPxpRnb1FAEYz5uccCncEHrTgBk/MM0z+Pp3oEIwHmEhCcjmmp/rB8uOal/i5FKVO1e&#10;AKAEPBOFGcVGSN55qTEnGSKYRgk45oGJwVXnnNSKBtY1GQd6DOM08HAOc0AMP+upT060NjavyjNN&#10;5yvFAC4JLfMcE0c5pfXim8bhxQIB/rW+btT8DaRR8u0/KM4pvOR0oBC8bPu9R+VNwfmyKf8ALsky&#10;x9qQ54Pln60ANIPzfSo1XhsuDk+lS91pD34oARfvH5hUygbXzLjAqE9elHzbRxQAp2l8beex9aaQ&#10;cUzDb+M808b968H8KAGnBcZxSYG481Jj5sE96XHqtAERA3vx3ppUhicipCDt+5+tJjk8UCsMcDyB&#10;8oOaaPuv8tS7fvA0qr+5cZ5PegLFf5eAcUhQDPy1Js4GcZzwaCDtJ285oAi2/N1o2/OAWHSn/wDL&#10;Qc0pzk/JxTAiwSW+Ucd6bhstzxkVMcU0jjhP1oGREZalKjaflHWpcdeKQj/ZpDK7BCQCCMU3adh9&#10;hU/HPHWkIwWOKWwFcYJPBpcDL8dBUpA3jIxxTdpy3BpgRYTY3zDNMIHPNSlM7gWHamFcDo31oAiK&#10;jPX8aaVGH4HapiFzjmmtvA4ApAVio3DBNMIGX4q0d23lOaaVG/Pl4+lILlTb7VGQ4J+QEdsVe2Lg&#10;8duMUwIdgp3AqhRtPFIV65JqdgAF47Um0YXjjd1oArk/OflppPzt8qgVPKgzgHtUW1sNzTATA54p&#10;cDa3ApRwMbQfxoONgOw59KAIjtyv1pNvzk7AKlwPTFIAdvIoAjP3W+lM/gc7+9SEDFIQuzoBQBCy&#10;8nCCgAe4NOyNydcU7oOlAEeBjp0pOdpqTAyOaYev3etAEJH71cHtSr1OeMGpCF83p3oI4/rQAn8e&#10;Q3SkYsQeBQRwvI5zTTu8oE9c0AB6jimlfmzTwBvbPpS445GBn1oAi2+1B3YPIxUpHyrkd6a3XO3F&#10;K4DQBtHTNJ/e7dKfxxxS87RxTAZ/wE0fJjouaXHzj1pCOc+1ADWVRLwx6U0jrTu/JNOxx0oAi2nn&#10;K9O9IQMEYqYnketLxvHy0AVtrY4kUU0q20jI+tTsFy+VPXjmjHy/d/WgdymY3EpyvGOuaYUPPQjP&#10;er5B4BNNKjjjGaLCuUSnzf6sikK4ikyq8mrjKNp4prIfK+6OtFgMwxjK89KbsXLnb9KvGJ90ZJJ/&#10;GlMXySNjHtRYCgRkZBGMdMVGV+Rzt9O9aGwiM/LkZ6VE6MOCgH40WEZ5jGBhD1qMx/Ko2d+1aSDM&#10;0ymDAA600xr5qNtwR0NA7mc8S+T90YWq3lEEHy85Na5ibzJT5h5I4oeMjuOlNBcxjEdrcgcVXkgH&#10;kgEE888VtmP5ojtbntSGIHe+BzxRYDBMK+XgxsePWozE2B8hBraaMbuIcAmmtGu0/N9DigTMUxt5&#10;jDb260m1s5rTMJy2STxxURibY+Ac0AUip+UgjkVGVPz/ALonpVvyzkfOevOaRkcL94nPfFAFTaN2&#10;cEHFMKKFJLHNXCr/AC5j5xUbK/P7o0DKjKPKyFJJ/SognAyxzV6Rv3TAQDgVEB8q/Lwe9FxWIMH/&#10;AJ4Hp1pPLHGc1ZIO9vkpnzdSmDmhDIMDge3Wo8ESmrBVS560mw4XKr17UAV9v7wEAUm1tx6Yq1t+&#10;f7n601h8n3aAKpX52wGPr7UzGWHJzjipD/riAhwR1pw/h4xzQBCQfmppHB461ZIHzZI7cUhX5T8t&#10;AFYAFhkfjmnELjhjUjKMAbBSbX38KBx3oEVyPmbjpTAufMIP0qcjk5WnKQIzkd+KQFcKSCMDOKhZ&#10;W8wcnIPSrrKgkkII5qLAwTtpoCtgkkhOR0prb8H5TVzacHGKbtHpzTC5XAPljjtRx83zAVOV4bnj&#10;HFMKLtTI5oC4wf73Sjs/zClxjHynNNJIlX5DQAvbgUmeWOKU/fPy4pMr8vBphYO5pOoP1pcfMeKQ&#10;Zx0xQMerEEYFOPMkh+lMH0p3HPzc0AJ3+7+tNPQgmnc4GX5pOi0AIMBR1pTnLdqY/wB0cd6cMFV+&#10;lAB+tJg7WoHVck5qT+FvegBmBs+tTJt3nIOT0qL+JM/hUqZy2I/TmkJl2MfMPXFW0xuHzfSqalRP&#10;GDEwOOuaupgMoPXHFJAW1zsPIAzVtPu53HpVCMTF5AWJAPFXVzsBOOlUwLKFstmIYH61ZXy9owp6&#10;VXjxsGRzVtBlz8nakSW49wQcnFWQxIUlRweKgjAJIOenFTYU5+Q8H1pMZZjx5r9BxVpAShyO9U1x&#10;5yg5zirkbDa3zDimgLC4C9AKsKScZzzVX5SpzJUis4AwvPrQwLm5FYEoowOtSRyq0jYXjFVAHZeQ&#10;Tmp0UIF+UYz2pbD3LyN8hGR1604nLgAEVBjlDtwMcVYUDy92B061RDHYxtyAcVaT7pOOqiq4/wBW&#10;cvzmrBaEQqS/Jxikxof36d6mTIBBJz24piNFtQ4zkdBUm7lsrxjikAuyRmOGOQKsRLGkMoZWOaqo&#10;0oZSHPWpWcs6nYQc9KYEiACSVhcMeeOKm/hc5qLfnA8kDilLNtXAFILkw27FAqRerc1Au4suR3q2&#10;FAhHynp+VIBp7c0bgAcAUhIwPlppG7ePamApbnqDSsyYxtHtURQiPiTvzSgLh8p0xz6UDFP3hxSb&#10;zuHPejrJwRinbRvHfFIB+QEb5RnHWq5Zy8vHANTbTjpTMYOD1JpgM3KE6HmniQjoMUpQ55zgj0pN&#10;g2/xdaQwJJfmmSEhAAQakxzGM8kVAxT7SuAeuKAAcqCS1TqTtxgAAUKEwMsuCOKDty+GWmA0/fxu&#10;NBLCM/KMUDqTnnFDE7W/CgCLJMiYzSgsJW+T8acMf3RT8rg/LQINrsfvcAc80nloJSVJORzUbPGG&#10;C+byfSlDEofmI44oHck7nimZG44ph4kIL9u9Pixtf7ppAOMgAXIBIHpRubyj1Hp70n/LUDavSlyS&#10;oBTAHSmA1WGDxzmnk/NJ8npRtG/oKYfMy/AoAdhePu5xSH7pwKaiv82TznilfzBH93mgBqljJ9zv&#10;UobDudy/dqMBvK5Iz7UEZIzmgQu8mJuBnNRlmMijaT6mpQqnIwc4pcAMvygUDEA4PPFNJ+d/l70p&#10;yVkI2/nUOHLkHPXr60wJt2FORmnBgY8sV+gphVfMPyYOBRghicDpQBJvBiXkU35v3fCn0pn/AC06&#10;d6Ry+UG3OTQBJ5gDMuwfjTSB5b4IPtTHjUNCS+SB0zTsjC/KRxQBD5ZMyEpip1X5RntSrjy246Uh&#10;JMOQD0NAwyuT04NIcgK3J5pixyiJGZgCSepqQkbV+cE4oETkSPEhLDGPWqrhhIeB9RTSZs/fOO/N&#10;SAps5Hfg5pjBQxC5WnEoN480cUwlyseJMfhUQWT7UCXyCDQIkHJfCHtUuAAC0a9OOaYANsg7dqhK&#10;vk5m47CgZZ3KBgFc5qNuZQcUxd2FyO/WlDLuxg5PSgRKdohB39TUbu25R8p470NnoENNAPluefvU&#10;gHKxAc+WDSNcMGAaDr04oUDPWkdQ2DjntQMezxCE/wCijJA5qLDAZEDAE0qA5JZe9TvIpgUDb19K&#10;YEYIKDjmkOc5EnemfOXcGL9aGxsQZzz6UAT7lzGfMUfLUDNyxLd6kWMMgBfAx1qXyoxbSDzARjjN&#10;AFUOdqkAY96XOVPNKyxBY8sPvdKaxQqm08+1AD1XgjJxSOWA+6cfWjL8BgOlGDk5c0AMUZwdvNOy&#10;dy/WnDr1oI6nbQA7Me0kAD600sAHOBjtSfIeCR+dKI2OcScD1oAjZsqp8vmk7yc8YHNS7SHIIGaj&#10;bGGGKAHcbYyGOSaYRIsjcDNMDSB4l8vgGpzuIz7UAAxhcr25oJO0dSM9qbzkcU8KxLnA4oATcuVG&#10;zgj8qPlyxxTDnJyv0pATt+51oAdk5Hy5oyNjc0c7l45o/wCWudoGKAE/iGB2p/8Ae5pFwXkzIDgU&#10;meRQAHOfu5oGCrc03ILp8wqbY3lOwQYHWgCI5G3ApTnLEADjkUEZQ5pVwI3HfigR8HTA7gQBwOBU&#10;tsD9klLHqeKQ49M08Y+zEBcc8Yr8tsfp9xk23g7OxrOBwBweXOBWhKGLLgkEIc+9Z3zfvMqfvVSK&#10;RMzllIYc4qe3Z1hZFmADMMg1UAXysbj15qVGRbmPCE02tBlmRFV2G7jyzUFvv8ls9N571aco1uct&#10;kkCoVUrN1PI6CkIlPHO3Jx0qSGZvtEpMHagAeR944z0po/1nCCokhokY5cnYevrTBjzgdpOTT8Aj&#10;kHGaZk+YewFQUWVyJ2Hl/wANTDOMeYcA+lRop2x5m4xUmBgYqRj1ZhjBGMGlUkmPGfv1Ax+c8VJE&#10;wEoHvU2GWTsDHOee1PG4qQD/AA8VXk2tIuJOBUse7PHOBSsIcxzt3Go8JvJxjipWGFkOwnnpUOST&#10;nyWAAoAHDGNR5icVVZcQv+9PSrXQL161HMMxvheNtCBMqJuPRgAKmGPLOUz71DHt8lsr/FTgRvcZ&#10;7CmhiSBgrnYp9qltslOwyeaY2TGwOcUxCFlKlWwTxQBosqbbghR92q0RYyOCDirKqPssh8w/d6VV&#10;j3CR/kPWlYLkhZt5+UY3cVo7ANMgYShiy8j0rNJXaQQe1WVdvKwCeB0qZIEW1INm53dBUMZzuyP4&#10;qFDbGOCAB+dChsk+W2AeeetQUWoyfNjBbg054wtySFXHBqFceb0wOtSbjtY5Jz60mMdxvjKsffNS&#10;n/VqMd6rgneo2459aeWVeGOTkYpIB8ikwkE5+lNXG1QFGKkJG3LPgEVFld6lTnng0MRIM+WMjsab&#10;zsTjqTTvmzJnHAFKEJjYkigY0HA6c4NOiLEudxNQv94YJx3qzbYKv8+CBxmmJj7gqbO2GwZwawJQ&#10;TeQ4UjDHOa6BsNG59KyZdnnynauaYIai/IQeeaGH7wYHanQk7OVzzT2UZkPtTuBEpben7tSO/NS5&#10;UoSsXFQKG2PmY4zxxUuH8rqefSmMReZzz2/Kn4bzeDihB8/I6Gp2MO1wI8EdKlMTGLkwvmMcfrUo&#10;Hyx4jbGOhqNSTjg4PapCWBTCH3FRIEPGBGRjvQNu0DcOtJzuX0xzxUgSHYTvyccVmUKqbs4YcCmk&#10;cKAp680+PKhMqfvU+YxfKyjnbyKdtAIsDCnd+FO4wSBTY+Q/yEc1OoTY4Oc9uaSQ7leUEvFyQDTg&#10;CFGCOBUjBcck8U04IHzCgBBklA3941MqjfGQByOKaANp9jSqW3viIgY/KmthCvk/QGkX7jjYR6EU&#10;MQWHBGKVOuNwpMaH5PkOCT0NUem/n+Kr7ocNyOlUnGN/GSDRECVONvyiotQBbwteAoDtwR7UA8r8&#10;vUetTqA1vcqUYnyj16GrW6J6Hzh4rhRfEzN8o3g4FcdECC2Rj5zivSfH1u66layBeFmYYrzJGBlT&#10;BbG7iv1zhispUUrn5bxXQ5aidi6O3FSDGVqEY29qmBG48V9YfG2JABgHd0NPHQjHU1GPulcU4bsA&#10;YNAmIRyfkoX70eT3pxHrTTncuFHQ00BfQ/uo8LxinEfKfpUUe77PGMjOamb/AFA47ClMuDKUoAWU&#10;+X/yyPP4V9R/sxXzJq3xDt3uSPMkh2ZPoa+YZUJgn+UfcPevU/gbqD23xc1hDOwY6lbYGeo3c1w4&#10;q6i2dFO19T9Hb5R9snKoNuwE1mgH5vwrVvFXcHHRtPiIAPtWaMZ4z0ry2j34PRDcHrs6e9B6ISlP&#10;P8WSe1R5HmEZPHtUlgzNx8nFC8r1zTwMg0uFxwooAb3NNfGMe9P7HjtUJLb1PHHakBIe3HagZ2nk&#10;Ugz60/5drcCmA0Y2/dFH8K0mTkelL3NAAMbhxS8ZPy03jc3zcU4bNh+bmgAGetA+6KQZDnjijuea&#10;ADv0zTh9abgeYo3HGKUA7Tg96AHfNn7opAOU+bigk5TsO9LwQxDdKTATjzPxprE5k+XI7GlGcsQB&#10;70E/MaSAQbdoIU4peNo4oPQjAGKbk5Pt1oQDx0b5DnHFRHdsBI71Jn5Rz0FJjIFMBRjn5eMUoC4p&#10;vy4xkUueD8tACt160Ecim5P92nDmUYIpgNOd4YR54oGNmdgpecPz3pB/rugPFIB3zfL8nWlw23hc&#10;0vWAg+tI3HlkSA+tMB2JNxOFxjmmHAYcGk3Dc/ymnA5VjQIXjjJ4pTjnkUh+7SME3RcHO31oAOjg&#10;5GO9OGAtJ1jk+TGDxTDvC4C5xSAk6uOaSm85Y5qQg7FIxnHQ0hDRjPSkx8jDHelH8RwBT+7c9qAG&#10;c7hx2pMjZ35pz5+zxALk5/Km5O/kc4oAd74H500585MntS4yFzkDuKMLufr74pgJjmlHUc04K3Pz&#10;4A60E/McAUgFxwKTjzG+XFGTgZxSEne3BqhC4O4/KPpSY/eH5P1prE4GCaU53rx2pDHqF+9henNB&#10;xlQAe9MG7YecUYbnMmfwoBDscGkwORnrR/Eaee9ADADsGaOhP7vofWl7DmkwNzkseaAHHlD8h/Om&#10;dhxTxnBwaQjp3oAjO/zOI805Q2FzTxnbnBpONx4oAXHXigD5GwO1OAJXgDFMYjLDBJpAJzuUhhin&#10;DHlLSnZ5K8Y9KjO/AxjrzxTAeM7jxR/EeKBjb17UvG480gI/+Wx+apCoMSkHgHmj5Q/3BxTifmbC&#10;nHegQ3HNOAzj96ADTCRuPzfhSAjacZ/GgZOPvjDmm/NvH16+tM53HikzJuPy9KAJQBiXJPamnaSc&#10;OPbinqP3MvJqL+IDFADsKRyopQoERABx9ab35FGeW+agCTFGMA4zQpUxP8w+lRgSeex3HHagCX+B&#10;zt7UDH2dCXHJpRjLfL0HSmfw48rHzc80DF5BOAelKfM8tsIORxQc7lBxwKTJBYiMnFIQhP7pcofe&#10;nDb5R+Wmk55MY+lPAPXA4NMB6kCJwVB9Pak6o2JB1oIG7G39aAFw2DQBPHj+8OlWoDi9tCMf68VT&#10;XHlcDpVqLPnJ8vODxQB87fH2KWH4zfBC9i+Vpb+HDDoWVuK9wV7+68BeEJVaSOaXwnGZlXnBVf61&#10;5X8foS3gr9nu9DHEPjBBJx2zXp9leNZ+EPDrm0tHgu/B9s8cnmDEY2A5zXi5hTtLm7n12WVOajbs&#10;fHXxIaC5vLF0kxIl/OkgcYY4PcHmuEmvJJvhxZWTuMwQuEJ96674rySN8WtOulnDRXVzJvkQYVsE&#10;Y4HArzsBXtJcR52wHgH1ry53cj6HDNctjn7Gyd7rSbU7mkn1tV456mvtj4dWYtviNYWCLEWs9Et5&#10;J1LYI44IHevnD4SaRLf/AB7tmdI3gsZzLPI7D93zxwetfRnhmWBv24PjPNAsU/kacirOJdoiVfvf&#10;L/F+tVUpSmrozliOWXKHxWvZX+Jnw9l2TKqtKq/TODXh/jW+jOh6fEMmN50DKvGc9vxr0Lx3q0d9&#10;401gwTiSC2mdEkKYLNnnj614Zq07XN3ZWxjUv9uT5s988CrhBLQzjqz0/W7GIfBb9mu3ttBsbUXQ&#10;JliiQMxP16kmuy0XwpqP/CUeDrUQok1yEMjlOYY++R64ra8A2eq/2ctxrPhW0iTStK32e6QOpLAn&#10;g9Oa9w8H24bw/reu3MZ+03ty6wRsP9TEp4x7tTw+HcpizDGKjSut2b9rb2Om+DtBsLO1SKCG0AwO&#10;rv8AxMT3JNUZHYknB5NSTyF7iRiOM8DNVGIy/Ir6ClTUEfAVqrqSbZH8wnJ8xvp6VKrnzlPPHTNV&#10;WPzmmbv3i8mtrGRu2t5tkkHG043Ke9c74k8I/DrxBomtQX3gvSC1zbkOyIFfd2dWHIYHn3qyGG1s&#10;irNvMySoMMct19KmUVJWY4TcHdM/OD4ofDzxJ4Y+JFzCJri6tLh3awu8YS6jH8LdkdB69a8lRCyq&#10;7QbUZyFJHQjrkV+rvj7RIPEHwS8T2baTDcSjTWcQdHkZRkMh7MvsRmvzR1S2+yeONf0+4s3JF1Iq&#10;yOu1iV42kHGCPpXm1qbh6H0eBxqqrllucsLVpNRso1kb5rpMvj3ruNTiigsNFhiJJaBNzCs3RoCd&#10;QmZ2RVVmKA+1TahdgXauCpCEgbu9c3M2z1laJw3ii2inEFus5/1Yw2Oc1F4c0q4hkuRJeu6hcrmr&#10;F3K03iGUho9vnrls+td1DFbxeG2crbEtaAr83XiuhSaiclozne+xlwxmXUbcLC3D8gVtyWjppLmS&#10;CUBk+TisO3vra3aaUPEZfP4UdxV3UNbvbjSNPWHRUj+XBXrk9zVU8PKo9EOri6dJayRXk1FI7Wxt&#10;wZnO49+lXo9U1H7JbwpoWU7tmsZIHkvYWNqm7IzXUWtsNrZj7DNelDL4v4jxK2cyXwGWlnaNrjXU&#10;kGoGYx8fvTgfhnFaMFs/2rJjkPXB9K1RAqCEkgDd1IrRFxodvaSSXetabGnlZYu4GK7I4eENkePV&#10;xlSq25Pcow29uGtyzbvm+6a24ktvtliZdQ0u3i3gM7yAY/A15ZrPjLw8L+6j06+kuCrkBkGBXmWq&#10;6le397etO+qgLt2oJiAc10WsjCMeY+jPGHiT4b6XDb28F1bXd8LbMywOGAz05HGa8M1TxZ4ou/tC&#10;WwNpDuxlQc4rj4raFZrlgJSC4Pztkn8TzWkFG04Cj5RnipVSyLjSSKBjmfVWkmurqZtuQ8jE8/Q1&#10;Ikbea5DkHfxirgQYf5j9KkCjBrNzbLREiHKnAPPNSlQUP7ofWpAvPXoKinl2QryoDRmpGQrLBFKx&#10;eAMD1yelcveyxTa1qDJE3DDg9BU1zIz2mDMRhzn3rKUqLmbJyfaqSJbJiRsT5TwKpMG+0xMWPF/H&#10;jn3q0Npf7461WcY1rTlJbYdSiIbseaGOO5+kngIBfgJ8FSykEaODj8K5v9peyguf2KNNuSFLWmtQ&#10;yRkD14IzXU+CnhPwL+EZyPl0NRj8Kp/HBVb/AIJ1/EePhjG0TfmRXy13HEJ9menON4fI/NOMui6J&#10;JFOyybjhh/s9q968G6pbXvgyceZ++t0C3EGfmTsGXuQfbpXz/G3zWwwPkZq1dEvrix8d6VeQXEsR&#10;W6Azn5Sp6hh3Br6lq55TR9IMBun+ckFeBWbOmYp+hJ6CtOGe1utFsbiERrvtVZkXkAnrz6GqsyjM&#10;nyH7lFjLY54y6jZ+K/CN5Z3my4gnL5PKsBztYdwa/T/4IeNtD8UfAKzhjkji1PTLFUu7GSTMkP8A&#10;tJ3dG7Y6V+ZM8QJTK8gHA9q3fh34k1Tw3+0H4U1C3167tgmsxr9oUnaqsfmSQfxI3fPTrTceZWNI&#10;SsfrNKT/AGnc/wCjqBuxUDKd7YcZz1q3pl5p+qfDnQtRhgtleXSYpJo423LlhncpHBB61XYYncAs&#10;cVxtWdjVMYGII/dp0owhU5HU0vyckoR7UHODwMUgQFVwuD+FKyLsJzTQTnvSjduHzdKBkOf9JTk4&#10;xUvboetB278+WvWngAscA5xQBGSM8g80p/1Sc5pSoDdBR8pZ/lFAhADxgD35oO7LfMvtUg6NTWHz&#10;Z9BQFxMfLUZ+99al/gf6UBY/NUZbkcUBcjBXAPOO9L8pC807Ee1gSBhulN583rQAAMOp69KTnnnF&#10;KWbaw3gjNNBXzCcntQA/HynkYxTSp3R4HAPJpTs8xRvYjsM0vGDQAYB8z5RzigLHsPSkJ4b5qQcj&#10;oaAG4yw+UdaYyjbUn8LelBB8zqeBQIhIOwAoaYUTBwgqclihyowDTcHBwKB3IMHaCMdaQK2zkVYx&#10;wflxSEDd1oHcrsp4x6/lTArYb5u1WGX73J7Uvy+X+FAFQD73yfrQQTjrzU20fNxQB+YoGQgNtwac&#10;B15qRs7Dhf1phB3fhQIZkbulHOF4p3rx0FM5DE0APy3lt1zTecdaT589e/IoOd5IWgZIqrgkxDp6&#10;0xsZPy04Z2mkOcZ20AMzyeKQbtx4FSAHYPpR8uTyKAGc8frRgYB/WlOfMHHand3+Y9qLgRn680v9&#10;6kIzuxTtvAODQIiO7I4GKlH+rPzAfLTcHccrinEHY3zUDGZJZh5eT2pccN60mMZ4o/u+9AB3HFLx&#10;spOzcUvOPu0ANAOCM0fPzhhU2AYzgimENub5aAIwTleDS846nrTv+Aimng/6vjvzQIX8Kbg7iPyp&#10;QOGIk49KRhl155FAxTnI4pP4V+X9aOcYx0pT1PFACAHLfKPzowcJ8w70c880uTxzQIjIAf73NGPl&#10;p3OBgGlw21jjoKAsQjP9w0h6NUuCUA8z9KTAEgyvFMCHONvy0ueDTyFYE4IphUZPy0AJxzTTjaeK&#10;kCnDfMPpRj5cgUgIsHK/L60YOOqjnqak2nByaQjryTmgLkTLzyabt+QcipD91xilGN2R09KB3INo&#10;LOdvemFDtX5eKtEfPxEQMUnd/l9KAKxU4Py854pSoBb5AOPWpmAK/jSFQd3JoAr4bap2L1prL8p+&#10;WrJBxwvQUxh+8UkHGKAKpUHZ+6JPpSbFzMQvYVaGA7fKMUzH7w/J9KVwKmw56Zpmw+Wf3Z/OrxCE&#10;N8hzUfc+xouFik0bc8UwqecKTWjldpxEOB61FgcYb6UwKm0+WCUFRMVCpkEVfK8jKnioWSJjypwK&#10;QFUKS/UYxTGXAf5j7VdRV2cKcZqGRAZX4NAEG39yrbe9NKjaM5qyQPLUUwryaLgVjuBPGaQZLNwe&#10;lWCp9unSm7RjoKLgQ4O4HNBHA+Spiq7etJgZ6UAQkL3xSBULL+OOakdcpna3Wm9x8vIFMBpXDn5c&#10;Un8I4p2CXbNKQctx0oAjOc/d4pvGT8nGOKkIO5vwpcKUGQc0AVx1Q+Yeh7U7+D8acccfpSjb6UWA&#10;QUYOCM1JhPL4C0zH0oAj/wCWgyKdxxxSHOeU4HvTRnfmgB5U46UwqQvCnrUoOEc47UhOUBA70AQ8&#10;7h8nrmjDYf8AdZH1qY9QTTTkL1IoAZj5Pun86Uj5W+XtTl6ryMelHG5zmgVyIAc4FIcBl4qU/dPy&#10;D6UmOTkUwIxjacgDmgqCw+bOelPIAL+nFGEIB3GgCEgedjZSFBsPIP1qxgYPyjFKcYPpQBTKYxgj&#10;ntTAnA+UdDgVcYKePMGAOneo8DcvynnpTQWKu1tq/KvXrmo2V+eoq+UXy8bT1pjIM5welSxlBg+7&#10;GByKaFGyRdvAHFXvLHOMmmsnzvwPancVjOaPOMIcComjcLFiIHnnmtNkBiOEA+lQlCI2+bOTSuKx&#10;RZGBGUGP5UwpwRvODV1lYBcR5GKQLlD+5PWgLGa8Z4Pl8c0zy/kX9x36k9K0nRjkGMYB9aYEXcOv&#10;AoAynjxO/wA+c+/SojG5dsla1Gi/fjBPNNaCPzfmZjTY0ZJjG1iITnvUZjYkDy/xrXaLMjbU+XHB&#10;pphfzQGZcAc4pDMMowdhg9abs+VyCQcVsvEmHAjAFVTHhflbjB60xN2KK7cj90Mkc0hB+T911zmr&#10;ARNhPOc0m195/cnFDArFTlxio9jZx5imrZHy8qevSmY/et+7PQUAVCi7m4B5pm0cjac4q3j5Hyhp&#10;hHzZwDxQFyrsOx8oTyMUu3O36VY2ggggjml2ng7e1OwXKxB/55kD61GQDu4q0ykwuMelRbcBzzwo&#10;osMgIJJBi6Go228AAH2qR3ABBI5PApSqBEO1iTjGaQrkLKSHyuB7UbcxqDGR+NWMcfdpDzv46UwK&#10;2PmIpnzZlwnerW0+XKdncUwp8zcelAWI8ZRj2prBcL84+lTFTk/JgU0Io8z5D19aLhYhx+8P7v8A&#10;WmbMoc4q0ANmPzphAwaLjINp24xwfemlTz+6qxg4PTpShThDntSAqntlSDScYbmpmX982aaApdqa&#10;YEAJ8yl+XBGKn8sYz0GKYUbYf3be9FxEfqcUuOBTtrbRxRyFbjtTHcYcbT8tM/gUYp56fypO5oAB&#10;yrZ6+lIf4vl4pD94fWnDOD8xoAUZ2jAFSozAgYHXrUYALjMmMd6cm3zX6mgRbjOSSFJ+tXgTiLLL&#10;nHBqim3Y/AHNXEC+XGcdqljLcbESqd56elXl+5Gdp5HNUEBCqdg+9xVpWIaHEmciqEX48FW+b8Kt&#10;L9yL5+1U489CwAq2n3m+vFAiynLAjPA5qcFvKjwpqFcCM/L2qdGGxOnWpAnjZsgGMDirIyI89TUK&#10;tHsOU61KhUkY6U0BZU/IhK4z2qfjER80dahXaX6rwKsBUJBM3bpQBZTd83A56U9SS4zUCfe+9xjp&#10;UyA7m+lJjROu8kfMuM81MnGeTioFBO8e9TAfe59KaJdifPJoCKd5LE+gqPB6YFTAplORnHNICaPI&#10;DFcYxyKnH3WOKrDADEflUqEkj5DTTGTJjeMPxnmrJEewfvFGRVULgNhT16U/rLGAo6UCJvmCDC5p&#10;xEvlJheTQg/dkhhxUu8BSQaTAEzjBHNTJIRFMDjpxUG7Lt+7PTjmlwTL940gJInLSv0A7GpQcOuF&#10;PWoR9w8DA6Uu9ghwFPHemMexPmn93wT1pCrFWG4c9aZG0rSONgAHSrQCeRzLQBAMquAoxilQrkZI&#10;GD3pzbC/3hUTICXw7e9AE8kieSqhVqENyTjoaYI1OclvzqTA2H936UDJfNYovyKBt5qLI8s/pTD/&#10;ABg0mf3eNn60gJOd2MAnHFIQm5vkX2qPa/nZ838KUKxk4agQbc5wBx70eWPLk/eMMdqkYJ9mc4OR&#10;0xTB5mw5c578UDI8sA4C9RQpfZgrjmpUUZb5xQQu776/nTEJ0QHFNJG9eOhqQFChBcDBpGA3HCK3&#10;FA0QGNTdlsVYCnyXAQfWk/glPlfSkDSbzx2oBDCuQcr26mgBPlIBHtSHkv8AWnqBjOKAHhiEc+UG&#10;P1pCwPSMDj1pRjJ+cVEVHmHH40ASh4wFJIGTTipNqGA4zVSQMWQVOrMLeJMYx0oAa3mK653cjp6V&#10;LGVfIEgOKZ83mOTITxUXzAOUGCTzQBZKjLnjj3qPjZ0qNfMEjZJ6+tOJOchqAFZiFOI/rUZZyp/d&#10;1Jx81GB5n3RQA0HBbEf60E5dSQBinetIBmVSZG4X0oQC/hmg42n51H1oGdj/AC/xUhxk8UwEYkyR&#10;ARgYHPPWlA5HPSkJGBxRzk9B680AB/14II6UDv8APj04pQo2n51zn1oOPWmMkCgwSkTD7vIpqHbb&#10;keTyT1PaoW3gTFQ3T1pY/MMALNyDSAeed4LnpUKLgufMJyfyqfseajPBY8/nQDF+bPANM28qSDnN&#10;Oyy7iFPNHOOR2piHDO/rS8c/NQFUxvmo5OGGAKAAlhjGMGjB2R96QY8sfLT+MmgB2B8vFIQN/UE9&#10;qAfvj6UzDGRgqnPGOaAHbiDnys5FPR4CrAgD+lMxLuYnaDiq2xxM5LgjP50ATgoZmIHfgVKNu3t7&#10;VEFGwnjpTVBMnU8CkA4k7sAU04AT5D3qRVG/mTkGpMRhxnFFxjFGVGcj0pjAHPzd6HYZwOB6U1cf&#10;3jmmAxncRuAvX3qNXl4y79anK5L5Sj5QXzGO1ADWUsuOeelSKoSBgVHbBpm4bX5IxSMzMFAjY5H5&#10;UANLDeD1p4ZCBwaekalGBdQcdM9agZQryfMDj0oAsgw/L86n1pGdd4UFulVFBLZB6HkZqQsvn7dp&#10;zjnigBcK0ynng1Lk7cAkciocr5ZxjikaQDJMbY9qAJ2DgjMnaozgyjnH4Ug3MvVvxp208c5oAf8A&#10;utmQRu20zjyx8460hAO7ik29f1oAUMu7h+3pTQZMORnP1o2gOTxTwfmHyGgBAWypMXamjo3PGac5&#10;Jzxj6UoA8kcdBzQAcbuTimZ+brnmpCF8tuRURIMkoAyRigAGQx4peMDIp6jkDHSnNtAzu79jQBAR&#10;z3pyPJslAPBFP+Uq3B6UHYIR8nI9KAIsvuHFP420mDSH7y/MeDyKAPhTHPUZqQEeW/y9KjJG4c0o&#10;J8vJ9a/LUfp1i1EqlGJ/u1mzEfbJeAOetXAxEa7XABzVKVfnye5NPqNDCE+bDg8daqFj9st9o71b&#10;ABjbCEcGqqp+8PAzuPIq2UacO4q+QAdvWnZO9ztAwtV4MKxzJnmrL7fs4wOe9Q0IdGT5R4J+b1qQ&#10;DDEhvwqGPcYQPerGMAnNS0NCnpUTld8Q55epU+6Mt/FUcoX7QmFwMVFiibeS0Y7AVPlvITJHtVWI&#10;fOBzVrjzYxkdO1SBC2N64c9aU7/MQ7qVgouicYJPApBkOMqOaSYy0CpiU+Uc7akhYeYuJs5NQKTt&#10;xv7elSR7RKCCevApNgXDjzUw5/GmNjDncAcdMU8kkD5BmoyOpzikCRU+9cMPNGQanML+XJ+/yDUA&#10;AF+55ye9XFJEWcDr0pJg0ZTq6zkeVilTmXPtVy6ERto/3mCR6VTXA2DdxjrVLUaJBnH3ATnrVecP&#10;ujJK8HgVY4ynHU1XuM71+bA3dabQi7E58lTtPKcZ7UuE3s27BzUUWfIx5gwBTjnysbe/XNIETEK0&#10;T57d6VAQgweKVM7IeRnFK3JPy4FQykTrnaP3n4VJj92AX6elVo87uX7VOx6CpAVOZOAeD3qU5IOF&#10;AoUKFjy65Ipw7ZqWUHO6LEfIpxSMyIfmFMyPtK/N2qRifLGFHWkAjc27KRke9RgLsxv4zT8ttHy8&#10;1GxwVIXvQBOoBI5PSp/mHPbFV14hz5q8mpMyNABjIB4NAmRSA7vugc01C+M5OPanMJlkPmLg44oB&#10;P7s8daGBKC/lPhycj8qoz58xf3WRV/K+S/zLjHpVKfAi3ZwM07AQxhfMY9sVc+QWbYJNUozjcd4q&#10;wXcQjAGaAZETkHA4zT1JAOSM1GT0HAJpQB5qE56dc0wRMDycipEK7pCSDjpxUR2/Z3J6etCBTGNv&#10;f1oYEhA3CpI8gyHHJNRj/WNlvwqYbRnJqJAhxboPKAI703JzgHtQdu1iWNRluDyRx1rMZNGWJP7w&#10;Z7ZqOdws0YIPTtUah90fzfxetSuBvjJAPPejcY5NwYEP1X0pQ3BBc9amUIUxt/h61A4cTRncuM0D&#10;Jsgxv8vWmA4c8VLgeUTvH3eKi+XPPFDBEyFS5+UdRmpJCMNtHG2oEVi4IIxjmpskxjIxzTQiA52n&#10;5aVDieM7ehp7gYf5/pUGWEigtnPepYy+zZaQgY+SqDk7pASeG/Opwcoo21BIr+TcNsXj9KaAjJOF&#10;+UVcg+/bjzVyR0qghJjXJGcmrEJAnibYciQYNWSea+P7bNjfHYc8mvCVUKVA4Ac/jX1D43t1l8Mz&#10;yKnHkc4r5mvF231wBwBOa/ROEa2lmz4fiyinC9h6fcWpxVePG1f90VOOnSv0NH5ox65875lYD1qX&#10;PEmCMY4qMH5V/d8c04fcHGKoliZ/dx/Mc80ds+lBzx0xSHJXk8UAWIDk8ZODzV0geUazbcYuBncf&#10;mOK0xjYnUHBpS1RUNyFh8rD1WtfwLcG2+O+hES7c6tF+IzWW+M1BZO0fxC8NTDcCNUjIx6ZrmqRu&#10;tTdM/W+1kWfwF4blVgc6NDz+FUyPl4I4NZvgacXP7PunSEgmPTYNpB6jFasgHmOdmOa8Z7s9zDSv&#10;BEJ6/eFMOdxNI27IwOKUdOVqToFGcfeNLnjrSdl4oz8wyKADIpCAX6YwKGHTp1oAH92kAvc+1J2b&#10;n6U7HBqM4Eo47UALxvUYp3c0DGPvUHgZ2ZGaYDSevFGflpADk+/Sjv0oAXuOKdz8/HpTOADzT1K7&#10;W+YUAHPyfJ1pGJ3KOMYpx2FByeaZztGaADruyo/OnLkKvzAYoA+U59KbzwMfjSAf2NNOcHgmlyNn&#10;Lc0dhxQAEpsHzHn9KVRlulHO1uBgUZXK80AL36Hr19aQFucFePWlJBKgv1pCF3d/amAuFDD5+D1o&#10;wPm5xzxTwIxARtPXioyTn7tAC4O5flo4OctR83TNIeq/LQAnfluM075cuRH196DjA4pcCgBygFMB&#10;R1qNhiYgr+tOzhl570pKndu6+tADR160tJghpckdBik9OaBD8HFRtnK896l7c00gbwcUgAgFwFzj&#10;ZzQMfNhu9PwfL4j70Nt2D9zj8aBDR160xi/mxZft0pxxuI9qbxvJxzSAcDyaXJ3delM7kGn9h9KY&#10;Cg8HOOKbxvB3CkbO77tNCk4OMHPFICQ7sN83X9KQAgH95zSYYA5xQDxQBJkgZHXHNRtuw2Oad/Cf&#10;lpVZCsvyH2poBilyF+U9alYEP26UmTuUYp2eByaAI/40+bvSZbzBwcZqTBwvJphLZHy8ZoAXK7zw&#10;aOzcUvJkjyuAFOTTf4T8pxnigQEHevFA/i5zTsHnjmkIbzEO44zzQMXuOKaT87cU4gbjzQAMJzQA&#10;Dd8xwOBSj7p4oOcfdOTRghFzIPypAP7dajb/AFgOMUAne3pindjmgBuWy+AOMU7lkPK52+lMJxIo&#10;x1pR0PzEUAIqgK2ZGznvS87/ALvSgj94vzEU/wCX5MkjPegBv97ig/cPNKcbj9aaercc0AL+FH97&#10;j0o7n5qXseKAG4BY8nNJghWBbvTj1X1pMPlCMHnnmgBwAKj5qX0ox97OKOc9KAHZOG+WoiSW4zTj&#10;1FLt6npQAfwjmo3ZgpwoznmpgOaCASOlADELbFJXtUmflbnNM47tQOO/WgZJnkYo4wwNC42kZoAG&#10;4ZII9c0gsB+8KAGEbjd1PFKM8cU0lt6/LQFhw/g5qYFAkgzUQx83NMPJHWgVhoZvtT8g+/pVhcfh&#10;moAoyfWpEzsYbaYFkBTjGKkUuJ4iDzzUKAAcj6VZjBLICvHrSKPP/jNbiX9k6aYxqfIuw+MVyim5&#10;vf8Agn/8I5beWdTDZFXUucnaOhPvXc/FuWCH9kPxDDIylriQKgPfg1xXwsC3/wCyD4x01i5azv8A&#10;cFIwVBAIINeTjtVr0Po8ok+RngnjWK3uPhR4KmRGG3zlljI5Vh/+qvJ/DG6eTxTHIwGyB+T2wK9x&#10;8YpHbzw2klmxjuXlBbGNpX2rxHQTBB8UfEcGSyP5iDt97/CvGs2m0fS4aV2kb/hjWdO0Twh8Sr+G&#10;0nnv3uhDaIr4A3HBJHevUfhbJMfjH4ola2uZ5ptGllmm8zAtiwzgj+LJ+tfOFulxF8QtctJ1ciLW&#10;HaNmHYnIr6W+DGx9X/aDbb80fh9MYHIABzW0q3JAv2acm+pD4niSGTXJjOuJriYgAYGQa8Q06Oab&#10;xRr88ZhklguclWkwCPSvVPFN1LJ4OmYSMytdXQT6A814fYC3bTd4muUdtScSYfHfvV0nfXuZWtKz&#10;PX9U8eaivw4+Gulw+HHsP+KghW4An3khTz83cN+lffWjz28/wM+FdxHplnFG3hSAmOJsrkoOc+9f&#10;lprOnv8A2dpcq3DHy13L82cjHPNffHwC1i21L9inTrP7fO9xpl48Mqucsq9V5+lephIx6bnh53dw&#10;XY9FkPLdPvVVZj8/y9vWrU4xNIN3eqLEbj9a9E+VISTu/wBX+tMy25MD1p+3LnJNKVGF4oYDAWwO&#10;Bmnqzbwdh+mabtO7/VtVuGFjJbnafvdPWkBZtJJvNjO5gVuFIIOMV84ftCeB9Kvr3Ttc0yKKPVms&#10;i81vGuI79EHzNxwjr+te7+Itd8I6NoBn1HxDp0OYCUh3jzJMdeOtfI/xB+NMV1o+r2Wn/DW2FoYZ&#10;YxcSS/vGJ4BXHIH5VnWoucdDfDOUZqUT57juFWHwvHHI+6WSRZAwwVK9R+FZmquv74NNFjyzjBrm&#10;G1S+H2kNpqPK9zIysvAUMc1RMk8qOZDPuJ4Ga5aWClfU9urmEVHzKsTytrF1G0crIJiQ+7FbhuLp&#10;7PTolu7ry40IA3Gq0FuuUBwoI61pRQ26IMSL7Zr1IYeKPFqYucr2Yy3h3PZ4Enyucgmukt43yn7n&#10;AHQ+lZUTwLv/ANIUDHWql5rCRpAscmW3YCrzW8YqOyOSUnLd3O7t5bQCTOzcvUk4xRe69oNpYpm8&#10;jZghyqnJNeSahq2pNaOftbIWxwvpWQQzpFIfOJYDhjmteZEch3uqeMbya3VbbQ/LGSFJPP1rhNQu&#10;b+9cfabu/cd13nFKkahm+RenpUqovpUOpdD5UUIra2j2eXbBcfrVkqCTxzxVnaPl+Ud6bt5FQ3ca&#10;QxVOetTDvQB/s0oB9KBju5p4+tMwSBxzSNxDKcDp60gJJX2GP9ySDGTu9K5W8u5DcN8zKd+OmeK0&#10;Ly7AREaUAY6CublkJv5iVXaeDx0ppWBlgyJ5VwQ4bis9mO58rjJqwVSO13As2T0HaoJd7RowtyOK&#10;okqyu/kYVySWGKsTfaGHhtDGoKPvwD6Usax/vC0LDb0GKglkcahDKsTkQqQ340hI/Qb4eX6XH7N3&#10;w4lRB8mnRqcHoRwa3/i4yP8AsK/E9Cox/ZsZJryP4EXXnfASW0MpJt9dkzz0DcivQfjbcGD9hX4l&#10;KDhnjt0yPcivnK8bV7I9mLTp3PzngH+lyfL/AMtGqRx+6IXb3psIwsJwxLsen0qxt+UfLivpE9Dx&#10;md/4C1ieKV7Ce5byS+YCx5U9x9DXrTAvJIRFjIGPQ18wbruPUo545mVo5lKkdq9/8G61bajoTxs8&#10;S3EMCiSM9R/tL6g/pTRMtTVniIBJxwtYlzbRmyuAIvvA7ia7F4JN93u24J+QZqjPayNYzgZBpORC&#10;R9Bfs1/Ei50vxNb+F9b1OeTSprny7O5mbL2DseFJPLRt+lfeF1AVvAwlidHQNG6HKsp6HP0r8cpE&#10;1K11fRLq2uXjure8WSJyPlfaclW9j0r7o+HXxy8By+BvhtputWlzYu8aQXLzHcLOUcA57o559qyn&#10;Hmem5rBn0uV5bIPHc0zHP3MVrJ9huNEsZra7sZomtVcPC4YFG5VgRwQRzxWa6sJCD69axasaIaQu&#10;0nPSoxnLfNxSndkgn6U0E71+Q0gBQcHDA4605ScnscVKNvdQKTH7tvl79aAI/m3c8nPWlGMUHG7p&#10;SDImzsoAeAd7YIxikwSrEevelHMjDNDZ8ojf0NAAvfKqTUZJ3uMdDwaUDkZY5xRgZY45oENJG8e9&#10;O4w/4UfLjqeKXtQBCA++Q7RUnGPuAUp+6mSc5pG3c89SMUANIGRxSE/Oaec8DINNwNy/WgBB0+7T&#10;1C7W+btTefMXgng0ESZU9OaBiHqMU7I2P1z2qMghwCeKUEDdkigBxAyAV7UEDHDUu+PyHJB470wF&#10;WjBD8UCHDaXbL4GKaSm6Tk8dKYQ3nN2GKeEfy33YPoc0DGcFcbR9ab2an9+aCOR8tAXGY+bhaTHW&#10;pcDvmm4OPun60ARYHzcHtTSqkYOevFTkE4BpuDuXA9aBkRUbetM5y3H0qzgbWGKj2gGQ4PagREAN&#10;49abj73PpVnblDgA4qL+LnrQMi7il7tTio3jkUn8YoGNydw5FKcFW4HWmlemevalGdq5jwc0gGnb&#10;kcmgE/PkClx8w+Wndzx1oAZztyB0p4KlcGX9KbzlAEzjrzS4GGPlgf0oAaQN55NPG3yyTx6Uz+I0&#10;uf3fK0wEPXpRlNgB69qTB4pcKEXjJzQA3HK07gHOeaQ53jikPVTtoAf0J459aaT8mN3end6aQ2Sd&#10;h4oAb26UjfSnqOopdpwODQBEN4C/u8juKd/yzHFOIOfvUnGR8o5PFADNpwuCKOPNHFSEEZyRUeRu&#10;A2frQAHduf8Ad9MU3PzHOKkAyOaRguORQA9du8cAihv+Wvy9xVbc4f8A1Bx2p4LFOc0CJP4ycAYF&#10;NJXvmmnr1pCMEfJ+tAxTsGcE5b9KTA+binZyFG0Un8J+X9aAG4BbOD+dP/hPzCkDY25GATTgqmNy&#10;WPNKwCDy94BKjikdfmBWVfpTWVdg+Zs801FYK3zE57miwDMHex2jrSHr04IqbGVocZQYPfpSAql5&#10;hGmIi3NPBGwnGDipgDs5UHim7Y8Nk49KdwIu+cGkx8q8+tS4HrUf8QIQ0wDaMt6mmlWKHO3g1Jzk&#10;/pTQexfpQBHtOSeKbgbT8xqVuwzzTcDn5eaAGEJknnNRPjeSExVjAyw2jpxTCPmAKilYCtt+boOt&#10;Lt+U4IFTFeg29utO2jCcUwKvz+gxSMD82MCp2HLDbj0qPa3l80ARheTheaYyfMfm71ZX1zzikI5F&#10;FgKRUADCc5poUHf8vp3q0yv5jDHGKbjDcilYCrsPmUxlbB4q8F4PNN29flosFygwbAPvUbhznGe1&#10;X2Ub16dKhKLufg9adgIhnygCBmmsEKgZHWpdo3LwfzppX5m+Q/nQBGV6cfSkwcNkc1Lg8fNQRkc0&#10;AQ44amEHD/N0qUA7/agr8j5HP1oArkKckCgDg8VLt45JoxhRgfjQBCQ2Til2koxzU3BVvlqMlto/&#10;djr60ANx8vXrR6fIBSndtOYiPakOeOKBDfm3dKcP9W1MOcDvShmO0GMgZoATK5X5xQcfNxT2WLzG&#10;+VunHNR4bJ+XvQMAvQ4pCDtHNSc7D8vNNxyPloENwd5wOKdgZf1p/wAuw5OMUwj5l+T170AgCrsb&#10;LDjvS7V2ghkIxSAdAcjJpZAquu1iQRQIYQfXjNNOfm+apgPlAzSd2zGBQBBsPno27tTmVuTvH+FS&#10;8b1PtTcdML3oKIgGwnJ70g+8/FT/APLQ/pTCP3Z+WgQxMfaH/wB2o3Vd2MnkmpCG2jCnPWkGSxJj&#10;5zQAwL7GmmP5ZPm57VZwdopedjZx060AUdjAHjP0FKA3lMDEeT1q0Q2FGxeTSHBL/IFIGKaAoso3&#10;f6o01ky7YRRx1q7sbawDJSFQA4KYO3tQBnBJPNX92OvJoKHe2SParu1difMcnqabtUtywGCadgKJ&#10;QEYBxUOxhM5wa0tqZ6HOKYy5BIH40rAZjp1+Ue/vUSR5jkBxjacVolMyMCpyDwaQom4fOAcUXDRm&#10;OYk8vPq54Hek8s7X+TFahQgnoeeKayfvhiIdOeaLhcx2iUSpSNGvqDWqYmMpGwf41CYiC/yHI96Q&#10;7oymjyjDAwarNFhxjPFbgiBlA8vHHX0pGiTziPWncWhhlcynMZBxwPWkAwqjYSRWm0TfbnJC/KOB&#10;UTxt5oOwAHNFxWM843v8uKhKn58JV1oiWA3nPpSCJwigo2O/NMDLeBWuEO3oRUpT9193pirmFDty&#10;BUZGGckYGeKLDKzA7k57VAFYTuQDir5XJPynpTFXgjHANIRWGdxBXNKQMHNWdo3NweBUZR8E7O/F&#10;AyHggYz04oZRh+vSpwg8w8U0A7WAU+xoBFP5yZMw4x096TDbOp6VcZSUXLc9qiOAcbhnPNOwyqoy&#10;Tw3PTNOOMPz0PFWGVN6fvR+FRlCd3ynr19aLAV2BLrgdxT/l8wggD5euKkx9z5RQwOQfLHSiwETn&#10;PlgHgdqaDzyMVJtJYcjpTQOWz2pAxcD98Qp6VCEby5SR3qcjMIxIc55o+YHlu1BJTZfmXGTTCjb0&#10;7DFXNoy/PbihQMnJxxxTQymUfyyQRmkGfL+8OnFWmU+UR71GFbylJPINAyIbdmQTmpUwQDtx68U4&#10;IfMWnbG+b92eooQEqqRMox2q4mPMALHBqBQdjEkjip04A+XHpzQxIsqCSgDf/WqzHkP9wcEdahXb&#10;twQc1ZUL5ZG05JpXuDLi4Oz5e1WI9u3744NUYt4PzA1bXb5q5PBIqhIu5zHHjPIqRcbvvEc1CpYS&#10;PmIhe1WY0VucjrUgWF/5adDgVYQfJ1HLcGo1TBiGFOR609SfMjGAMN2FNDLAGGxvGTjmrCZy4z0q&#10;EFSXHl4+WpYyQB83P0phYnBXcOCcVMHbZjPU1ChGeqg1MuN/3akVyymARgnO2pct5zcVVBk3qccb&#10;qtb17qobHBppiY7I86Pj+KrCrF50hLdVquMb4+RmpAF3McnNICyoXdjePrUykHOAeD6VViDecCc8&#10;CrgBEBYxLyeKYxwYnOVGcUAkH75z9Kiwwngz3708lwx/ddaYi6gXyGx6etRk/McLVdWfP3m5PrVl&#10;CMjLCkBZiER37nAxUhA2giVetUjjcDuPNOTzCWzJ9MUgLDIpOBIfrSYwx4700ZwfnNLltpzSGSrt&#10;Gemaa7AjG6lXlAdueaaykzKRxjtTAaMbulTLuJwOOeDTSAB9zpSkrhDsxxSAccA4yuQKMksDnpTD&#10;ggc5pdyhlGMZoAaQTISe9A+62T0qfEWHBlHSoSR8/TrxQAnejJ3Dk8GnBkEsYZqbK0OAVYUDGmQC&#10;Q8DFMmuIxGqiM7s8YFKiJJkFqcYQsn+qUgd6BDFBaHnO7HrQIWCjNywwelSgHH3+e1OO4KM9aY0Q&#10;HOWwaaJHwf3J61NtBb7vWl2oqgFBkigQwOxJynIFSKrMDgg1HgHHPenZI6DFA0OK4kI2ihvut2wK&#10;hBnN5yeMdKex+WXKjp60AQ5YTL8vep1XEed55PSo0J3HcnQ8VYZ1dSBCo+Xg0ARMF80fSmZbfyBg&#10;GnAMEG5snNLglcggjFADuNvB7UzjacLSD+HPB5607j+7SAT5QrcHJpuSZPQZFSY45NNAGCAKYgxi&#10;d/mHSl/hbmmlSSN0Z6+tKWj2vjPGMUALnDHikD/MRsP1pCCZD+6IGKMDaKBoeMYb5hSNjyn+7kCm&#10;8ZGWpp5V/wBKYD02ErlwKhuXjjtJCyZJOFAPWnYCocZ61QInk1UHyyVR+/egC1D9o8gblYcZqwB/&#10;ozdTzTi6lLYG3xhaUkBQduOeKAIWOJUwMZHSpBsEDfvOSaYf9b9/v6Uxs7QPegCb5sMBGDgDFKGj&#10;DlZFAz0qJW+XqM1HIGaZPc4oAtfLltpBFRgoXalVSiOCwJx61EA32hvkFAEjEgDikwxXtnjFAyX4&#10;cZ+lOO3ZISTkdKYAyEKM9xxTM8t+FMZ5Cy85549qXnBoAcCcmlz3D1E27AFCg7wc9+lADvMcySDy&#10;j9TRzlqnJiA5UA44qIfeY9jQAuWyoApAJcMd2D9KaWwwyGHvT/MGO/PpQMYxwFBlJJPpS5bjNMON&#10;3PNKd2U+Xt1zSsIcNod90eTijggHYRzTQW5y1Hz+dIdo4ximFyXgJyahbkP+FKAxlQbu9Tsi4QKw&#10;PNAFZUJBJkGB2pwcqHIjHTipmQKF+c5x0qPapHIA5oAqnzzICJ25qaOKbzGJPBHelY7TgDtTw5wg&#10;yAKBkWNtxkqevanvgiM7c/hT8jHO38alVYyqnjrSArsq/KfUUwbQW4HbrUr4ErAOMUwDMqcgc0wE&#10;JcOdqHHrTs4gHzE80SyFRgR5PeoiThTkUATJtMgG4dKlCpvY7uRVTncOucU75/J5PU+tADmwbhvl&#10;71MUQWxPmZyKrBZDt+T6UDdzl260AO+bceBRyGbntTvqaQ9DmgBgLcsYieoxSqFEUhB6mjLZRcdT&#10;1px4HT8aAE7/AHjz3pCAJCS3bgUHqeKbyZckcDvQA8k+WcLzUWZPNPIxTsnd1NOx0OKAGk8mkyfM&#10;binNjaR04pgC7OcdfWkB8JkfNGd2fm5FPOdxBY9sCmFWF0uN2COlOIbdEQ3Ir8uufp4q4OTubrRI&#10;P3R+lCg+UMr37VKNuGJ6YouCM8E71zJ1zxTM/vJBx96nSFftQQZzk1GwGRzzWhRaix5keTxk1YPM&#10;ZwhHNVYQDnJzVwAsTw/Tn3qWIVQwCHzQeOlEm/yXIcdKRtoaIb881LcKf7OgIDHKnJ9Kmw0NgP8A&#10;o6ktnmggGQ5Pfjmn2oj+w4KnI6Gh1jO4lmGO3rUDHLt2AZHAqWLH2nocEHk1TTac5Rh83FXECfJ8&#10;/PfmoYxzgGQnPTNMXJTkdD1pXx5Nx16VFCTjl270hlobv7h/wpyEefGBMoNIGUxuME1VaJ/PyrE5&#10;NIaNYE+Sjbs1GSPMx2qGIziJUdNrA8YPWpsfvVJx1qdgGnaGQFOT0qaMDLL0yaqzsQY9q5JPSnI0&#10;+1T5LZwKSBk10EEZ68461msAHHA6VZulnlEREpVV6+9VufLQ+YTxVIB+T8uR24qKQA7AR1pAx3H5&#10;uKeWjXHygll/KqYh8GGVwAflHNTYPIx0NQxMhZmGeTzU5/jx6UgHoV3AE844NPJYLnf/AAmoUz9n&#10;GX/iNP4YxAyHGelQxiWhcvdMQcZqbkyqwyFyaciqDjJxinEcEbOPrUNlDgwLw1Zx8pqoPvpyKtAp&#10;5BOMnIqWCDBwCI8880452phGp4IDbTCOR2qTK7V7UwuVyWwmVNR5PmKNo5qwcnv344qu2PNb5Bkd&#10;OaLASZXyk6fdOadCW+zrluj1CMbACnU+tWogvkscd+lICSZndIQQvAqAgcgE9Kcx+dOQOeRTWPzf&#10;e7UwFXgfc4PWo7pA1kh647VMANh56GnMP3Ux/wBnpQIwn3ARjDD5utTpu3NjPKUT8P8Aw4z0xTFL&#10;Arj+VMoG3hlG3nJyc1LHvMRy3eoGzvfOM1LGf3TZI+9TEXuDasNoIK+tUkM66kqj/Vk96sqflHzZ&#10;9qHCG4HPQcUgHHHmRlQcZ5NSow2DI78GmjH2f71NypkQ5xismxk2CWI2gimsGCMABg+1SIFw2H4q&#10;Q7dh4ycVIyoAeDg9asD7sf7rt61GGxuHGM1MpzjmgYqj5W3E0wgc8nGak+Xp8pyfWnFVyRgUxAmT&#10;C2Ebp1qu+7zkz/eqx3IDcVXmxv65x7UmMtRgCM/Mee1TBQIyST04qtG2Y1x0xVjOYuV5zQBGRnsQ&#10;M+tRvjen7rt1p+Dg/IaCq4J3dOooYAv3cFRUrqDpk/zHkVBxk4c4HWrKk/YCN2cA0gMdFYOcp3Pe&#10;riD5FBI9xUbgZHzH7+afHn7bHiUe/vSuKxHrKB/h9qA2niA8V8ta5H5fiG8whwZvSvrK9TdoN8qs&#10;CGtTkV8x+LInXxBJiIDE7AivseFatqlrnzvENFTos5uI/c/3eanGNo4qrF/q87fwqwDkKcdK/WKb&#10;ukfkNVWkydScckdO9P8AXniohjB+WpAQRWiMWLxk8dqYeg55zTv4aaT14NDAcjS+ZCMrjNaiZMce&#10;WGStZCNi4TKkitSPPy8GmtmNbhJ0JwOtUmJSSKb+5docVoyg+U2FNZ8oH2C4BbqufriudnSj9Jvg&#10;leG6/ZsK/atxFlGOvYCvSZv9Yw2dDXzr+zTfs/w01iAzZ+QDHpivpC4Ui7l+Xnca8rEK09D2MI7w&#10;M8jnBFN42jiiUuHx5BHvQcbVJPbmuc6xD90cUnPFO/iPFJg7X+X05oAaPvD5Tz704Y2dKQDj7tOw&#10;fm+XoKQB/H3pMcvkjFJ6fJTwB83FADRty3Wl5xGMDHNL8vzcc0g27T84oAl+XYcDnFQnORxS5O0Y&#10;Y0Hjdg+lACAOXb9yMbfWkGeTswM8U7kH7xHFJ8pFADgTgEJSnqeKTja3NNyNxGTntTAcPvZ9qXA2&#10;ngVHngcUuSe1IB3GRxSAjcoIPNKPut9aDjaMNzmgBTjPQ4ph3ZQ8Ypx60p6GgAU5AynfikyfO6dR&#10;xTiAVXjvSH75/SmAueopMLspBt+Y4pQMhuaAD14ox7H2qMlt2NtLl93C0ASDq58vgH1ppI8teKeA&#10;vfP0pDjzV+WgBp5UfIKT5sj5ak4waMdcUAIvc/nTjncvIIqJt2QcHFSjG0k+gpCHdAvy+tMOd/Sg&#10;nnGe1Gco3zd6VwFB5NPBXypBxwaiIy64PalAHz/qKYhxC7mO/qKZg7X+YdsUvPTNGRnoeaQCfxLS&#10;j7ozQcYNHPmt8nYd6AH8bhkdabxk88Z4ppP7zFK2dhIXnNMBDyy0hxtHHFByVH7s/nTiDvXnjvQA&#10;vO7G3jFOUHy1AAHWkA96CTu4A4pALxuY570h78fjTW8zIxBnn1pfm744FACktx8tHzbOGFA+6wxT&#10;l2bcEHJ96YCAnDdKYxO0/uu/FOAw7+najBLsMgHHWkAihsE4NPAbDYYYpqlsMpb6D1p3PrTATHA+&#10;Wj+EYpf4TxTuNp5pCIv325R0GetOwQHG7PFBJwwzS+uGoGMUN5khwMbacPuDKnrQM4Pymjsc/lQA&#10;p8oxEiM5zTTjdx36Uq58xhikz8wGw9aAFwMg5pxAx0o7HikOfm+lAACp3HHel7daRBhWzg5NKf8A&#10;WNQMafvKdnr3oHT7tKevWl7NwaQhD937vFAB2Y3dTTj9w0gB85SB/DTAlZR9lgYSrk9RUeOnFJzs&#10;fJJwaUZ2jOKQC4G+lYfuxx3pvYc8elP4JxnvQMjB/eOSpxto3ALH8jEVIQnzdMUmAV6HigEG4nPy&#10;9e1ISPn6Uo2c5OKRtvB3c0AJkkggCnDaYiDGevrSKq7GOfwoOMA5PvQMf2+5TimQp87HBpnIQfOc&#10;YqUMht3wQTkcUARA8H607jA5prH5zjgY6UY+Yc0CJMDa316UevPWmjOX/CnnO+gEiVN3JxVyFVa4&#10;tQJRnPSqS9K0LJR/aYYg/KlIZ418bpbh/C/wtsFZi8t9IzKDyQBzUvwR+zDRfjbAsiHOmRsUPBUg&#10;EVm+JZJNT/bBsoVg3QadoM249gTVX4bXcdl+0f4ptjp8zrqNtcLHJkqYimeq9814WMqKU+U+xymj&#10;ai3Y4L4rs66x4Zla0XdJrEoB24HBx+FfPmuoLT4saDNGoUyNCxYdG55r6W+JdxZvqEVvLFAwOpyk&#10;ZGCp3fpXz/4qtJJPD2hSqrB7eYNET/y0Xvz7VyyTjoenhvdZneLEaP4oeHp1iiVbrToGBXvnrXs3&#10;wZnaL4mftC2/2ZCjeG4hJJu+5uU9u+a8Y1u4t5dM+DDyAL5abGbGee2a7LwLOLb4v/EthJN5rWts&#10;p+bAwfbvWE3eDud7S5lY39YtLiTw744jgDMtnfzscjGQT/OvEUiXNwViO1pmz7GvoLV9Ut7XXPHd&#10;rcaSAl3p/wAu3gkkdc14dMhW3m+cEi4cjjAIPSuiinynHUVpMfBLcrp6QyRu0bRsMt2zX0H+zHrK&#10;WXxz+JWiSKjJqGml4WPZ07fiK8Cs1knhiAx8iHIAq34T1O70j9pzwLqMd48ctt4sgD5P8BOCD7Yr&#10;uw0uWSOHG01Omz9Kr0AX12DHhvPII/Gslly/3fxzXR3xtZtP0K8jmjZbnSIZcx8j5hnPFZXkTG7i&#10;xn6Y61697o+HkrNoqLE+8kY6VKsMpBxE2M9cdamuZNMtLC5mu9e0aCNIizNcThAAOvJr548a/Hb4&#10;a6Tc6hBpljLrFxHIVP2dgIgR/td/wrSNOUtkTufRIiKqrubdVxyXOMV5H8TPiZ4E8L+Cr4rrWj32&#10;qvbstpZW8qtl/wC85H3QvWvh3x18X/jB4iF3DbyS6Tp0hObe0kKuw/2n614r5F9NqkMlxrGozFic&#10;mWQsc/U1qqXK/eHbXU7HxR4y8Y674w1a9vdQ1OV5rliZC5CBc8Ii9lFckYZZCjNdT5J5y39KuJbj&#10;sjAA9KlMMigHn860dnsaus7WWiK8cLKkYJLc8EirGFXb+7QYqCWfajZxgHiqLXI2yYL/AEx1oSMG&#10;2aMkx2g7xx2zUD3a+UvzMuVPQ9KzMgyM2+TketSFY/Ljx1xRcQ9prgwSL9sfYTVSNNrSfeOTnJPS&#10;ptowflpwHJOTSYELRo0sRZckdKmAGR8valx8o5/CnAc0gEA4HyfrTscD5adjrxS9jxQAwj5aYPu9&#10;M1Pjg8fhTcLuPyigBFB25wKdjIbjoKcAN4ySKc2AG6c4pgMA/epnvWVqlwi2UwTOM4X61bv7iKC3&#10;hdtv+qOFBrjp7i5ljuy8AVWk+UegpxXUGRF5GeJnl65yTSNs2nJ6jt3p6+WQm91wF4GaRjGsTfLk&#10;evpTJGwbjcsodTzwproY7CRbaNpzGikZAzms6whtxNHIsbfey1bU7syA7ZCAg79KAMy4ijIlAjUr&#10;0yB1rBmjmFyscVwNrIc5HUV0chU28x3bQq8571kyAm1jdH7H8aAPb/2ftUS28f8AjGwlnyk0aPHz&#10;3BwcV69+0XdpF+y1Y263BH2vWICFz1ANfKXgye5tvi/8Nbi3dldfEEaso7gtyD6ivrb9orSXn/Y2&#10;8PX4lYSWN3aSFccFJByPwNeTiqVq9OXdnoUHemz4JilVUAKYIAwfwq2N21MuG3DrVKMfvYiUByn9&#10;Ktx7SsmGYkN0NeqjznuNKkuQXyO4qzpd5e6f400G6huZUMd6PmHRlPUEdwaTAymFxTJWzFIg01Wy&#10;PvE00wPrPS59PvfDthOsUQLWaMdp9R1HrU81q6wyHeuB39a8E+HviA2fiGPTr24kW1nnxBMTk28h&#10;7e6t+lfQ4Y+SokyAyAqy8hgehH1qJxYrWOZv4t1kim2U59O1cVfW0YvGBtinyEBx3+tel3aKLecF&#10;QOlcpfxDyplwx3DIOKUQPavgD8UtS0Hxp4f8Pa9rl/Lok2oiKyvJWLNYM5xtOfvRt/47X6LXSW72&#10;thJG9o0ctsskbxPuVlbkEEeor8Ubn93caUyyfPFMSPcdxX60/BW9TUP+Cf8A8G7nE26PSim1myfl&#10;yDzTrRW5cNTsJAATUfGRUsoUSsMnrUfc/L24rmKFB+UUZ+RfmNR+nBzigb9rHYPegCX0+WmvnaeB&#10;ikBG2ncHvQBFGW+0ZMZxT2bMgIj4pcfJ0poAw3NADhnL8cdqOhOBnNN/gpT2wT0oAAASpzxmngLg&#10;80zt0NMYtkrhvagRIThiCab83noNg5HHNR5bDbuxpTuGw+YCcjAoGSY5I2nr6004ymF71GzSeZ/q&#10;+3rTgeTQIXewkkHlcY/OjcSDzxmlzwvyjim8dhQA4YwOOKYVUg8cZ60fNvUds07j5juoAbhfLIK8&#10;HtTNoAIAqQ42j5Kbg7vx4oGM53A7qeM4PJ+uak8tdgPmL9KYfvdOKADBPam878bu1SD7nWmH7xoA&#10;CQI2yRkrTAz+RGPekKkqcntzUqGMRgbGOKAGc7kJH/1qk5yPpQdpJABApvZu/TFADed/TvTSMo31&#10;FPxnd0pecNQIYQcH5z0pmw7W5qUkcU4dG4pDK5T5gdh496Tblf8AVmpzgsMDjFIQM5oHcixkn92P&#10;zpCPkwBTyPvfyo42nimBBhsHpikOOP3dTFRx15oZRtagCEAbm+X9acVIDc07+EnFMO7f0PSgCM9q&#10;Mcfcp2Dg8U07scg0DEOc9KAT5h57Uhzx1p235geelADcnf04zTsfKPlpcDnA4oxyaQCdhxQd2B0p&#10;3OG+X0phzmgBvIxgZNO3PtHyL1owMP7YpGzjvQAbsv8Aco5wflFAVjjGOlBzk8nNADcHGRk896CB&#10;leB+dMbcdv7tvvU/bw3PYUwEyc9KPm4G2gg5b0ow2Pu/jQA4Y64B4o4yP3YApuCAelOH3TxQBGce&#10;aeO1NycN1NSnvTTjccAUANXO77lOpO54oz833aAF+TZgx5zTAOR8zcdKfx81IOn3aBBzuzikHbin&#10;Y4NJjkmgB2B6VEc+Y37s4qTsaACXHNADAx2J+7AHOc0xgCelTMuBggUhGD0pWGM2/u+v0pDjyx9K&#10;d6ijB3P8valYTG/LtGMVCVUqPrU20AKePpSYOBnFO4yIdOnakzzUwUBm+WkKjceKYEIKkcRnr60m&#10;O+Kl2jH3QKbjg5alcBmJNnCqeeKNrZ7VIMhAcUh6j1ouBEcZ+7ScbQM9akIGSKawGe9CAYQNoHlr&#10;1qMg/Nipjny3IQ8CocyZI8s9aYCY5HA96aV+QZ9alAbIBj6Up+637vODyKAKxGM/J+tA6nipWX58&#10;7DjFRBfnc7e9ACFT1wKi2/vQduBirQB2/cNIVIY57UAVWU5IxTdp2fdq5gbW+U00r1Jj4oAqbPmX&#10;5abj0q1xk80za27JFAFN1bj5c88CmhDuB9quujbHIxgVEVG5SGPSkFyDYeu3rTGX9yn1q2Vfj5eK&#10;icEseDnvTArgN84BXGKYqN5xJY9fzqcL97AOcc0YOfvdqAGDG98qDUeMqPlqQg7wcYANIw46jpQB&#10;FgZ+7S4GzgVIFG1fm/CgDDN8/P0oAhUDAOKQjIHJ+tOw29uR1pD34HFAhuDuPy0hB5+U04E4anj5&#10;lOM0ARgZB4owm5fn9akVRsc7T+dIQPl+TnvQA0Bd7UY+9xThjDCkYkbcL3oCwd+KTnAyh607qhwM&#10;c0HOHyQelAWGkfvMbc004yeep4p+QR1pmR5zfP8ApQCG8f3aT+BcLUoC7D8mPagj5shV460DEQDf&#10;8wB96awUSnCjGak/gfjtUWM7v3mfSgQf8BpDnHSlAJ6jHNO+XeAc5AoC5F3X5aNoySAcmpMDdQD8&#10;/AoERfLjJOKGGcd6lIBR/wB3nmkIbax2c8UwIMc/dphVSTlT+BqyRyOnTpUeB5hoC5FtG/oOlMKt&#10;6cZqyFOHyOBRhPU470XHcpMr4XI79qaUXcfkOauHGflP50AfOST2oBFAr8h+TrTNo8tvlya0dg2t&#10;8wqFk+V/3Q4P50XEUG+6PlJphRjgYHI61dZP3RwD16VEUcuvyHpQgKhRtjcjpzTDwgylXSpy4K4G&#10;OKaYyUPA96AM5k3OreUc49eKYwAU7pAOOOK0djYcGMgZ6VE8cbbgYenQ0DKISNoydo69aNoAAMYI&#10;FXRFiAAHjtTPLXc3XPv0oEZcsURkXEPJ/SqxikDzEhMLit3YPmzioHiBkfG7k80JjMjYdwYqMEdK&#10;jZcK3AALc1rSRKCv7rPPrULRjznOBjb0qmgM0Btknyr0pgBAHH61o+Wvln5GAz600xJyKQjPbB/5&#10;ZHr1qMhvMXritBk4P7v8qhZTub5T2pWGVSMk/LUBSP5/lPJ61oFAVbp24qs6MZSBGetGwEWxQpx3&#10;H503b+7Xn1q2yH7LHnJwtQgfI/ynr3ouBX2jy2+XvQAeQVNT44X5cUYU5OT0oGQ4GRxTQiYPy4ye&#10;tSlWy3ycelLtPcigCs68YGKh2/Nyxq6VGxxk0zZ7fhQBXwd6nIpvPH7o1a2+ppCF656DpQBUw3pS&#10;jH9zmpMfvn4A9KADsb5M+9ADB9wfJ1p6FQpzF1pdvyL8lSKo+bnjIoAkUqVP7onIqYKSBhBjPrTA&#10;BnjHTpU0RATG7nd6UBccFPmL8hqxEHEpyMj1prDA5A7VYTGwcdhSE2T5yq/LUg3F0Bj43DFCqvy8&#10;gc1a2KZRg8YqhDgWJYYGAKkj8zbHtPU9zSIi5I55NWMYVPm6DtSAcu8TITI3WriH94/yL9aq4+eP&#10;95gVIpUNNlqaGXkyRkCpkx5vNU0JEI56t0qSLf8AaZj5hwSOKYFrB+0ZGetWFBCHjNMA+YYxipV/&#10;1p+cexqSSRScGnjBXOKjGNzfNU8YXZOdtCAmTHIYnpUo6cZqsCQc96nDscfJg/pTGTI4Csc/Wpll&#10;cxSK3TcMVV6qeO9Spxxu6ikItrtLrnA44qUtFsVRjr1qpglCAx4I71IFIdDtPSncCYbcj5P1p+MA&#10;ARHGfWogfkbLYFTI8ZjXEgOBzTAk+XKjyx/hSnzAW2qTxSA5AGOM1IMBTg81IDlObdfXvTWI3LgH&#10;Hejnd071KFyHHbuKQDQSJB8p5FSpJDvP70dKT9woUtMuMcj0ppigeJ2S4P3vSmMerozN++OM+lDb&#10;flwnHrTQEXghcAU4bSGxIOOwpAMO/gZFNZSVX5sfjTxnD/MaGBMagSjkcigBq4OR5lBHK/KajSLb&#10;I5adutTjcsueCD1pgRsmUXI7+tIEQf0zVkOmSDCAPXNREqX4cGkMQNjOO1TebHtYNt5HSogAcnHf&#10;mmNGvmHDE0ASboyeq4zTkKNKVWVTkd6g2L5ZwxpgR1uMhyMdMGgCySql/mNQAsRnYcbqdwVbPr+d&#10;PVDg4GOKAG8CTt0px/1YORj1pm1t7Dac56UuG2nKk80wGjfuBGQKU8g8UvGUBYgelO+QGTMgHAoA&#10;gPneaoKgLU2AIWPmY4zSkx7eCKTMZZ8tnIoAjSRWY4GcUoOJRjFCpCuMLgZOaXjc3y0gBwG2fKOv&#10;SlBAD/QUZGR/KkYfvB8ppgCsp7GlBUSj5e9KFwR8gxSN9/kdqACQ7ig44pAF4BxzSYHzUnOI/mJo&#10;Fckz8w+lINo3fKKXnj5aaoAeXdGcHoaBiEAgZU0IpMqAP1pyhCW+bAqCXz1LmONjhetMBLgvgAHn&#10;OKVElW2OYscdaqwGaSaVmUjD1osX8iMeZ0HNAEYxhPm7U4/exUZK7eGFIWGCcZwKAJSNyr8vekCj&#10;y+3WmJJEQ3zk4pxbg4XtQMGVBzt70DblTvGc8U05KdaF65xzmgQ1w/2oHzG6c0/+7n86eVJDMIye&#10;lMIbHK0wEJbzFAj7etBy2MHGDzTlCle9D7QwwAPSgBAOOAOads+Ugq3WmbiI1O0daf5riNx9nQ+9&#10;AAV+7xjjimKFBfDd6bukK8p0NJiclSIxxSAewDMDg8ClG3aoANM23AyzwbQR60o3FlKoSO9MBt1L&#10;Gmk3PmR9CMCqVreWsyXKxxHII/GsjW7m4lmjt4beQbpAGIHWtzTre2g8OwIbRTKYwc+hpAW1HzH3&#10;FDDkcY56045C/dprHHY9aYDfmz90e9POzZJl8njAqP8A5Ztz0ApAM7TuGc96AJCQIo8BhSI+B98d&#10;e9I/3wCOw4qNk5ky2OlAXLTMjSDkZ29KYxHQHtVDBEyBZGzUy58zliSO1AEoDYY7QacV/dofao9+&#10;JpNsbcinecDsG3p1oAQk7hyMY5pMnyCoc9etGclsZ6UYPPOaAFRRvY7+3NOGwug8vpnLZpoD7idp&#10;xkZpGDG4QjoKBjiAVOQOtAHycFsUo/1XLd/SgORK37rjFAChcbScAeuaCELp8w6etQuTJjKOAG4F&#10;MKtk/vDgYoAm5DPiZulABwcnNAViV4NPZSFOBz70AIB8uQQOaD90UmfkGSc56UmTk/LQA0+b5oGw&#10;Y9acNw3AsST0pN+N4I4qTC7FO/tQAgAznmmnG0cU7oD6Uq7fmJxQAzHIGKTOCRuFG7DnBHX86afv&#10;Z70AOyMj5aZtBjYe9OUru+9zTvl3HmhgfDGPukp0pGA8l/SlDL5OOuTSnb9jfJOc8V+W2P08Yo6Z&#10;HGOKcqg+eQp6U0EfNknGKkD7bZ/l4I60WGZU6zG4kOFG09cVGq8HL1anG6MspJz1qBA23lcEVcWA&#10;+Nvl+RSTg4zVy2lkEFxmFQQenrVIcS5GQMVZTJUEngmh6gSDcbgtt71fiBa2mBxwtUMncOe1W4So&#10;Q8kfjWb2GiOMkXsmMY3fdq48QzkOn3Ogqsu0XE5L9uKswMhMgEmRtPJNQyimRhk5HXipkB+XjOah&#10;PF1gv/y0NWEzuBz/ABUmA9ud3y1EPvD5QKmkBxy3aq2WEi8jvzUsZYiBEj5OSRTwSF+934qMZ2jk&#10;k0sinyM5Xr0pAKG/02EmQ8561b34Uny8n0rLKzFoeuA1X1OWh6qAtK1w2Jx5Ym3bBuxxUwx5R4H5&#10;VUJXzBhTgfrUsbLtOQetKwxHA8s4cdeRWfL14j7VpFVNw3JGV61VfaMDGeeDVISM8D5W4zzTyMRr&#10;nbU4UbeWGaa+NnGaGhkan5uAOtX0J2Anjj0rOXG/hzV2MsREGbHuKTBj+OKfgZXDVE5AZPm9eadE&#10;2Tk/3qloLlkEeYCB6Uvzfvvk6DrT9qCNfnzxSgAx9agogB5Hy5OamBUiP5jnPSonyCBtGacg+aU4&#10;7UbgaCchzjACikBOZsnPTBqJGYJ15NPywCglealAxct5n3BxULDKMwJPNSDfu/1nOOtOAxCc9c0B&#10;sVAW3J8x61bZwIYCsa56GoCBuPyd6sIE2A7B0oACpyc9doNQN/rQD/eq0cbydx59ary5HlGgEKS+&#10;1guPzq7FG/8AZs2W+bbVNc4TOKvRSRhW3OOnWhCZjypL5suUOBnmqyiQqcN/FWncud8oATbmqaBf&#10;ODAkcVSGhNvuvTmkAG9hjFWCB9nPA56VAOGjDHkn1pgSqB5iDb1qRwMD5z19Kcq/uYWyp+ao5ixY&#10;kNxjpQwHIVOOei0LgpMxOMNgVXUkAU9MkHLcZqHEC9FgAcUOHMiqMcnrQg/dR/N9KeTlkJYjjist&#10;SimV23L5lPHapoWZpuI+KfiI3AJQkkdc0qG3S6nLTkA9AKLDHYUSMcHg+tKSccGnPt8tCH6mjC4U&#10;mHJxxzTsIiG/eCc9TTjgu3yjoKeQc4xTWU+ST6daTGh0YAYYFWAOTzVSN18yIc+1WuS6nIzQgF79&#10;aZJkW7jYMnoad8/mgYqGdjyMEe9DEiJSf3m5QPTFXIMnPHY1QQtvQFzktxWlEHWWDgcjikMpXAIf&#10;A7N0quWYMTt7jIq9dD/TpT2xVIEbgMcZoEaiFDpAzGSfLOOa+f8AxzAF8UXh8ockk17zEUJRTNjL&#10;V5P8RoF/tG2fbjfbED6ivbyKv7LER9TzM1p81GXoeKxg7T8x5c1aU9aoxO3nzKQeJOvrV1fujI7V&#10;+0YaXNBM/GMXDlqNEqsf7opxJBA7Goxn5ee9SAN5y/KTiuk42PGCGwfSk53NxTuPnBXntSEExgZH&#10;Xk0ANABlHy9K0YSNgBBP07VlNnJ5OavWpfCEOOvemhmgQfLzjt+VUplH2e/+cDcuRz0rWAzasTt+&#10;7WdcbfLZTnODiud7nSj6S/Zs1NIfiBNZtKQ0sJZAT97B5r7g1Hat1CVJwyZH1r81vg7eG2/aN+HL&#10;faArf2xtP0NfpRebHgtH/wCnZSPbNebi42aZ6OCkZMjEleBUfc08gh5OOpqPncPlrkPRTEyfNHFO&#10;PIPPFJg/LlP1pcjIoGJ/GnHHNOB5lPApD34pvOVyKQD8jyyTnOaM/LS84IyPypMkA8YNAAMgcZ6U&#10;nRWZVyfSnjpy5Ix0puck8GgBoLYwU4xwacGXy2HJzS9xzR8uwgrQAfxnmmnblsIBSdxxTh908UwG&#10;Zw4+Q9fWpAAY26dabxxzT1IyvOKAGFV8zgmjBDHmpD98/pRxtOTjmkBH3Hy04dDThjDA7c9qQ/e6&#10;UAN7jmnfwtx2pvG8gjORS89McUAOyOPlpecsNo9qjP8ArF5pSelAD+MrijjL8dRxTf4vag5yflpg&#10;GBvHHSnYGz71NX/XH5u1KScj60AJzuHvS+pxzSnbjmSk445oAOc08fcPzim9155pSOh70hASpCHd&#10;1H5UhJGcLQ2A2MUv8I5pBYQb97fKTxSg8MPeoyT50fzEHFO53ZxQA7vQep7GjswJo6KScnNACZG/&#10;gngdaaNxEnPSlHKZ96OfNzvxQIDnFNUjc3JzT9udmLgHHWgDGTgfWgBQF3buc4o7DvTSTlfxp4x5&#10;YOfpQADO4Ype7cUcZNBHXjigBOecjpR6/NQOo+bim87z8h68GgB65AX9560gxh8ryTR3HNHbpTAX&#10;O3OE5xTeeKXJ39uaUdDluaQCf8B/Wkb/AFgOBxT+KPUUAN5MinvigdG+ejupzzThnP3aYB3FHO04&#10;FDYAwRS8bTzSAb/DyKOdnIpSAUGeSDQPvNmgAUAgEvxSnqeaXjDAj6Gk4yKAEA+cc5xRj5jzTv7v&#10;FISMnOaAHYG4YfPHWmn+LmgH942E+WgZLt+7GPWkCDOCuR0puTvPpnikJy6nf1b0p+BvQ5oAUhtp&#10;5HApBgKDml4yeaOzfLQAoB+b5QaDnBwelIM71+c9acOXUk0AJgc/J+tHduKU4yeaQ7+MdPWgYfhS&#10;/Lhvkz6Uox3aj1/SgCMk+Yvy8YpwyQ3z4OfSnYGTxRzkc0AKduT0PFMxznHTpSkcMdmeKPfFAxe5&#10;pABk8Uc7uhpw6cigBDnrik+bjgj3pT1GBTsZxyfagBe6jZ+tLnAf5eeKRc+bKMr93imgkE5iPsfW&#10;gCTI2/d6U4Y2nmmgAxqQnJpeeeaAuOX7w+ta0JWPS9ZmYKBHpcjdepAyKyhnd92ma5IYvhD4wmZX&#10;VR4fnJ5/2TUy0KhrJI8j8CBJ/FPxm1WaVWdtemVM9AAa5zVrl7f9ovw1eJdok/27cJEXA4P90evS&#10;ul+EqC5+EXxHHm/ONVmfB+ueK8y8Y3Rg+KUMsi4xeIq59M+lfI42b9q7H6JltJey5e5N8VltLvV/&#10;Dd9DH5NzcWZMsadLgqM5A7Yrz3xAqv8AsneAdRS2dTFdtG6Edc8HNdP4wmlkTwLLDOpa105z1++G&#10;FNmgh1H9gPxibWBDLbzSvLB0+ZeSRXRC9RLuZ1JKkzwRl8/S7ONrtFEdwj8jp3rc0C6kX4v+JZJC&#10;BG8VuqSDvt9q4bT7li1zumY72x1+6R2rXs5U/wCEpgHlNvf+IN6e1Dp7pnVGeiaPS/Gt152p6cfs&#10;65NmPmHfA7V5m01y6MGusLhuMelddfSm40zTQtzloFIwRzXJXY23Eim1YblPzCtaUbRsYVJ80jo/&#10;CAXzr13kARdQiAyOcE1N8TdNk0v44eC7vySlrqOnRPHKPusw7H0zVfwSjya1q9uZwXWQOozya9F+&#10;KcR1T9ljTpY5Y1u9JnAmhcclMYyPStYJ88bHJXnZM+iPAXjnwbB+y3or6j4j0uzNjpoE9vdXIJhX&#10;HDK5+8G6gDpXi/jP9obSodS8QWnhr4az3WFZU1G6JCFvVUHUfWvku3VtS+F8kIkv9+nHPkGQjcO+&#10;fXHvWfb20H2GVxHHu246D/PFfSUOTlu9z5DFxSk3Ys+KPFvxR8Ra/PNqvxA8RSL57FIopWSJQewQ&#10;cfnXMRWgUqWG5i3Vq24oJRczZhQkjOQcCnObZY4iY0zznmt3PtocakyvFCu5QVbkdqsLEoZw06qF&#10;Hes6TUYI7kFfKIAO3nvWLe6hczxsScZfopqHcR0E11FE21UhbAPzA9axpry5kk4kwpJ4FZAZj5Z8&#10;58Drk1YXO3O0UJ2FccXkIlyc80LkkHylFOCrubOacvG0Y4pMBwz83yU8cg8Uxed2SelSDOOlAhR1&#10;60vc8UevFLg7vun60DDuOKcOnWgZyKd36UAJ6U7u/wCFHY0v4UgHADLfPjmmYXJ+fNJzvXIzk1I2&#10;0B+egpgR5UDJUe9VJZUSYs5CrtO3nrU7MuAxhBXFc3fzxO7DymJB+U0ILkF/NE89uhhcjefmJrOf&#10;zDcJ/dA6047WY5lzxQR8jAynHHOKskqlIvtLgXMhxgk1M5H2ZAVA9OafsTEvRhgYpQItpG0jI5zS&#10;A0oCF0iLD8kciplmzZyrgjn0qpbEfYplL8qTn2pyshY/MuN2KACZ1Nq67Sc1VnUf2XbESDAmXK57&#10;VYkCjI+UgkYqK4WEabAjEjdIDgHk0Ab3hqW0T46/DhgoEI162BJHcmvur42L537AXj9FUH/in7Nh&#10;+ABr8/8ARSx+J+m/PgjXbPb7fNX6I/EGB5f2HfEgkh5PgeEkD2QV5OZNqVNro9Tvw7XKz8wbbm+t&#10;BzkFuKvqvzSHy+d9VLUY1O54+7cOK01B8xvTJr1VscLGKBk8c0MvyP8ASpwFzJnrinFAYH4I44pk&#10;mPKmy4gkW52sJgy/UV9CeA/EJu/DkcE14CYIwAjcmI+x7qe3p0rwK5jXy9pbj1qfSru8svE2lSw6&#10;k0Y+0rl+2M8hh3Bqk7iZ9UXTv9qkZhwx456ViXjRmFcSrn+VLb31vdeEtPkQHm2UnHQHvVWQFizb&#10;MYHHPWqULGXNoczqURCSybuRnAHvX6Jfsqa/pN3+y7eaIuvQfbtOvZTNbMw3rG/Kso7jtxX5/wB0&#10;u62kGzPsateDPEPiHwz8c/B+q2GtXMDw6snzKflKE/Mkg6FWHr0qKkOZF03qfrzdKy3IzEciU1Fk&#10;GMA5pug6tp2vfCHwZrEEVvG0+iRPPEhyA5GSR7E099olYbTkGuS1jYibHmqQ2AKMfNIRnmndzTcn&#10;evyc0hhg7m56UuWxwM00l/MGQOtKXIbhRQA4EGQfOw4pveX2phb5vu/SlWRcNmJqAFz8w+X8akGN&#10;z56CoiyFhtjNO9eKAFJXcCI+9ID85JK89BSe1Chdwyp+uaBB/E5x3pvHP1p56n61Gc7xzQMecfOc&#10;dhTed33acAuOW/CmnqPTJoAUdPumlwvzde3em85HFO9e1Ah2PamkctinBlC89abkZFADcfN0zTxj&#10;ByR7Uz+Ic8+tIS2Rk8kcUDHYOZTuPOKaRy1ICRj5smgnLgEdTQIQ5yvJpTnjnjFHoCadx5TZyOaA&#10;Gg8SZj4xwabGWLSfIMe9BB2MN3FO4EYxigCGSR0mjAhJye1SqWPmfIBjFGR55JOeKd8u7IUCgYmB&#10;k4Xml42v2PFOyP7opoyT94AEUARNuzjYCN1S8eVjcOlBUeauZBmmnPmJx60AHOPu0dzTu5FBHHNA&#10;hCvA+amEHaec08HlRs9e9B6E4oGR4OR70uPvU7KgOCP4eKQ54pANwNvWmHuMj64qUjj3pMcn5aY7&#10;jMcjrmkI4bMYqQgY6UYXHLYpDIcxKig4zuoYDA6HinMiEodzdaCPY9KYEOF9TSLkSufapsDI4ppU&#10;YPGKBCHG6oyODTu3Sgg7CSo60Bciy3Hy96eAuJDzml/jHy9qPmwcIPrSQxvzZPBpOSB9acFfIzJS&#10;4HPH0pANIHy4wKaM5bLZOetPOPWkAGHOOadwGcbhxUxIMD8Co8fMn40px5b844oENJ+VQMdetBK8&#10;4TBx1pn8fTvTxn5uDQAzB5y2T60HqQDketOCnzASx6U4IAT8x5pgRcb1AHU07Z878cjFDCQYAiPJ&#10;4OKdmTymAAJxRcY0jDckZx1pMDyhmXPNIDLmTKcigEbRlDk9KAFwCwwTSN/FxS5IdR5Zwe9JzuNA&#10;DePMX5P1p+cOODim7X3g8+1Kd2G+Q0ADMDIDuNGRlvakP3Mjr6UDdsUMvU0CEOM++aOcnmlwN3TF&#10;HG7mgYqqPMPGOOeaa+dxIUUHGf8AXnB7U043j5u/WlYBAX5O0Uv8B5p+F4G8UwjBYY70WAbx8vvQ&#10;cbXyPSpMcHnoKQ/c60ARfvN8WNmOc5oIPNO4yvzUhDc80rAR4bI+U+9IQMZ5zUp+4BvHIpqg568U&#10;7gMwMtxzmkXpICBUzLlSNv1qPGGPFFwG4+UfN1pCDk/KKfxjGKDwTxTAiI4PFBUeVwqnnpS85Py0&#10;hDbj8wpDGnrxGRxUbZy3yHrVkZ3r83Q0jBS5OzHFAiIDlPkHTmo33bV+Y/eqQFd/J5NOO3Oc0AVw&#10;vI4FJg7yNpqyNueR9KYRknAx70wIT91hiotpCH5TjPWpypzjcM0o/wBU2aQFdgf3WFJ5pjDrVog7&#10;RzRgbBlBQ0BT2jd93/69NKZJGCB9au4XK5GetRuFC/eOc9qQiqYwBgqfzpjx9ScgCrYxg5cmmspK&#10;H5hjNAyhgbeYzSgMQcI3PerZXkAxnFA4WX9xjjiqEUip4wDVWUHDDaevatEZ88jPGaGjHmD5VPvQ&#10;BQiyT/q9ox1NTADZ261NsUM3ANIeP4MUDIiGBXCik/v5PpUjA5PzCouj4IPIoATHB5pD25p4GRRj&#10;/ZoAZ39qdkYfjtSgDyXBXvTuAnKDp1oJsQlfkPGKTbhRxmpfTikOdtAxpJBJxTD99zTzjK0mPQ8U&#10;AMOcn5P1pP4GAU9RUv8ACOMnNLgbutMRFj5x8mOPWk53OSnfipccn9KQg7TzQA0njpULb9y/uz1q&#10;fHPIp2cL9wdO9ICIHaE5pxZTHJgEcU1VBE26XHPFOAxjC/jTAgG7eflP1p2OBUpzupPTjFAEbdRz&#10;1qMEkS/J0NTkDeMrml+XnEeKQEGODlelISAo4NWAASBjmo8f6zpzQBFkFjx2pSGMTcgc1JtHAzSE&#10;cMMmmBFhcrwOlJg5I3ZFSddoIPSm8Ak7qQERQEggHgVEQNrEoetWs8MCtMABLgocYoGiDaPkzGef&#10;ekKDMmWO0D0qwVBiiOGzzRgBmzDnIoAqFB8hyaiKL+8OWq4wXZ1A56elN2/d5GDQMz9jCQny+9BU&#10;bW4HJq75ZPWo2X5wdtAmimU4AwMn1qBo1ExwDz3rREZLucnH86Ty35xBx7mmIz2hPkLujI56ioPK&#10;Xc/7psY61rkA9ccdqjcAxDG2gLGQYxuXBOO9NMRO4iEkE1prF0GCcnimMkqtj5eDRcaMp4gDjy8N&#10;2phjfYchc461qFcltyelRsvzv+7+lAzJdTvXCjGPSo/LHmN8oz7VqvECT+66Hsaj8o7yfKwKNAMs&#10;q+9v3QNM2nB5HFabRkMeTmq5Q7hlO/WgVijhhJ0HWl48x+DxVpoTknINL5YzjaAPWgCgQhKn0pcD&#10;AOeKndFAO3JAb86YQcufL7U0BXYL5vfkdKRgfIc+WPzqwQpXlGBxxTQvyMCR7UwuUtvzZKjingHn&#10;5vpVoogWLEgJwc1GV/etx9KkLkB3bhxxT1B3sdtP2HLcnGKVVYLn3oGOXG3lTUqKdzfJ2605Qefk&#10;B4qZCpD7WX5eopoQqqSRlj7VKindLhTSoCX6HGOtWlVQmfMxx3pCGDOEJBq1Ccs3zn8qjAHlr8uT&#10;2qQBgWIUcmqEXB1zuqdcEnmq6Y2jJOcdKsKCNvSkMnCL5afJ1FIAnmPuTNN3fOnzDrVpQNoJx04p&#10;gSBV2R4/u1OAoUYIzioAQJACrYqcYCk/Ln3oAmQru544qTK47+1VwCT93uMVL8wvIPkFSwJRjPQ/&#10;SrClCkgB9KhO0ueAOKVVbzAd9AFoEFx9Kmx7cVCo+561OT93IpoAULhcOe9SgfTORSBow6/uuMU4&#10;HjgfjQIsKuXOew61KxJC8/pVRi+9RnHNSqflz3xQgJeD8pTIIp8UcYVioPHvUeDnrUqkg445pgAf&#10;bI2VJ96kUk471CQSy57GpQSCDt4zxSAkB5NKzN0yRR+HalwPLb5R9aQAojJPBztqVWYW+3tmol+9&#10;ynfrVhTBkZI6cd6Qyrh/Mcbj1qeMYZ+D9am/d+b/AKoH0xS4YDBhIBoAiZkzwv40nY8/SkZVyvBp&#10;APkc7jnsKAFPKY3k80z959oXBPA5zTlZhIAUqTgsSAuM80AiMr8ysZTx1FNK5EmKnKcL8x56ilCo&#10;vJfFAyuFcAdRThu3P8uOKe+POJDjGKYc4OATQIbuODyQc0/5jgYz70mxir7gQfalzgLlhQMd0dDs&#10;H0oeVCcBQCPSmyMu35WzxUSogkU7ck9c0ATFj+6wpzjrmkDv555XpSnkjNMPLg4oAcDueXEY49e1&#10;RYczS/LjmlcOGOyZgaRRL8ufTrTESqFxzJjC1CAD5x55apgSYgDHmjGGb92RxQA1MhmyARTz05IB&#10;9KPlDNwM49aZjIOZSfegY3Db+gwBTkmAhmBts5PBoIO5Ru520xtmF+Qce1Ahd/IPPP6U7P3qauMn&#10;gUvBAz1zQAc7jwacXiA+Y4pec84pSluWjJYZ9KYxhfLHaBjHBpMuUBZz14FKyqJDtQY4xzT5FkAh&#10;BhIyOMUWArN/rzgY+X1qu10DKsYjON+CafeMI7OE7vmbPFR2tuNsUhlUHrzQkMvqFCYWFQCgJqJZ&#10;C0zqYWA3damGzeB5lKQoMhCr9RSEDqg2YVRhfXrVdgSCPLBBHWpCCVOWPWjgL97gDimDK6x4wFOO&#10;atYbZyOgpuV3D5gaXcDGV3DBNAIBgq/H40g6MM0gGAR70HOV4pgShwEYcc/pVctI02BnGetBHzj5&#10;+3Spk2iB/kHTikA5V256fd9aify/MY72NIxYxj5xnNN+cMn7s0wQoAMYwpxmjYo3EMc08PGqurZ9&#10;qYvOSfWgBwI2r0NOBABPmnNM7jig4yO1IBXmjJQHJ54pzSxrE5RV3FKh2Jvk+bonFUs3Iu3JXjPB&#10;oAy98q+LmJiU/P8AKMV0uFGnoTG+4isCLc3jG2Dwnhs59a6KQkso8pQAvGKS3GyJSNoPNP8A3ZDn&#10;gfWkVTubpioHz5qgI2KoRIcU3+E8/SnfPyCB07UEDcnH60AJg/JzzTnUl14IHfmnLjLArxilGM/f&#10;H1pDGbV3E7R0ppxvXkdamOzYCHBNRYXIpiHAxCQfuxz3oYRl3xGlN2gqwxUZJUMcmgZMEbyzjHFK&#10;eCAT2piSEwRnPBPNLzyxxgCgCUGMRk+avIxUYC7mO4DjrVcLmV8M3X1p5GIAC3egBSe2CTSc+WeK&#10;dFt3SE4+7xTTxI3A5bigBwC+UpMoz6Up8gK5LZ/rUbAbWG38aQKREAeaAJ1lgwoaQCmOVMuFkyCO&#10;tVpI0bZnIINSqu2EfNggUAOGKO5o7Dij0oAawyp4pCWGxdnBp3PHFGSWPTNAC5+Tr2owevPFAX96&#10;AW/Kp8R+U37ztxQBVIy65PanDGRn1p/G4cUxicj5celAD8r5+PJXGOtRnPmv+77+tPBOMYBqNx++&#10;GVbBHWgD4VhyMbiO/JqXk5yMDPFMX/VY96k6L1Yn0r8tsfp7GMcSjB4x1prNlenFK/3TxigdQODQ&#10;MhbiIgACoRnceBVtwpt5R5nTtWeS25RvPtVIB5+4oGOc1YiB8pRuyaqnPnR/KevFWIzzJnHC0wLO&#10;04wQCaahkF2V5xUsKlkkPmqMDoajGzzpjv8A4qhgi1x5IG0cqabCCrSHLDmgAEIdh9uaf83A3jOP&#10;SoaKCQZ529+KWPdlcv2qUoTaSHzO1ZrtMsyBVZiW49qkZrr5bWz5YnJqs6kSLtHakjdgYs9xzVjq&#10;elSwRHH9/BPanuRsxvPPTikOM9KCVOOOe1FhjY3f5htWpTu8scHk0xVG8HLdeamOCfvA0gGEv8o8&#10;vp0qYBNgBcZ25+lVpCyqv7vJz0qVWUgkJ/CO9IZcj2kAg8YplwiiwVtoPNNRxsbEeAKsSFW07Gzt&#10;SYjIJ+QZQZNLkbGGO3FNcDfICR96mD75GP1qrDEwPOX5gBjmrMRbyemcNVY/extzzUsW7zVGcCiw&#10;yWbBZflH3eakgH7pgD3pG25che1EB/0qQ7sDbUsRZLkCMZUD1qSMkzqMcbhzVZsZfofmqWInCkFs&#10;ZqXEZYuU/wBLiIOB5dRJnBB9amclh68c00ABvvdvSoQ0yVM4XHvUgDbMFe/XNQoR5n3Tyat8+Wcg&#10;cCkMj6RN8oJqInE8fJ56VIxPlEbTnPSogf3yjg/hQIUD5ieeakXpHgnGeaY7fMuPSnKylOpoBkjc&#10;zkbOMUxslpB5Yx70pBBXD9Kbz5gAHXv6UAMz1zjgU6PayLw5G7nio5QokA3n2qeAyedAAUwD1ApA&#10;0RzKAuO3oarIfmfBPXFXbpWMyndjHX3rOG37ScSHrzVIEWhu/dYx34qnKH+2FgeKsLt8uYCRvao5&#10;MiNs8DHemMkjdjCFp5DGNjtA4qvD904HerQBJbDfw0CIVHyscd6dwEP1qOMjzpgx6NUoAJfcT1oA&#10;chlNwgJwoHT1q0MlGOON1VgPlzgce9WI8m1wAeM1MkCHYHy4TFMKghcg9achbynygzmpMr3ArJlI&#10;cB8qfSpo1YzqN46HtUeV2qNw+7Ui8EkHJxQkA3/lrICD1Pem/wADDFNbmZSMfe9aec5b8KAKjD96&#10;nA68Vaiz9riBOBt6moJQTLEfRulToCCp5+7Qh3J2zljiqkhcxE7BxVoFvKf93265qLafLfLDpTYk&#10;V4nXymJiG4Hj2q2r5kjBL57VUcLvGEA+lTR7jPb/ADDgGpSGOuP+WY3CqJVt8fyHjNW5gVeU+XnH&#10;bNVS7FV+QAd6pCLUAXcvXOeK4Xx3H5mhTsYsMqZTH613lqyAYxyelYHiSFZfDOr/AC5ZY8qa68FP&#10;kqxfmc2Khz02j5ffi7mG0YWQn86lQ/IPpT9RRo9UvB5PIuCKhjJ8pSSK/bcsqc9GLPxjNqXJWkWh&#10;ncOakDPlgFBqIdD7U9SQxO7tXpHlMkJBNM42d6fkFHOe1MBHlg7u9Ahh+8RjvVu3JEyD2NVj0bPp&#10;U0G0zNiTHpTQzajJERwOvXmq8wX7RHlR0NPjEmxP3x6/nRMG2/MpyBWFTRm0XoaXhCc2/wAc/BEv&#10;nYH9tRn6c1+pemyC4+GdhKJQc6VCQR9K/JiCQxeIdAkV2yNTQ8exr9RvhtdC5+AeiMzg40OLB/Cu&#10;HFK8Tvwq942Wxxz25qE9VqWQESSgn/lqagJO+uA9ZD8HfR+FA6Gk/iPNIYc5T5ODnvTgBtB9KZgY&#10;p/pkjgUgF5yeaOxppxh8A44o54oAUfepfXij/gNJkZ+9QAp+gpP4TzQRwAR1pP4jxRcA7fdpP4el&#10;O52dTQQdx47UAN7gYoXO3gUdxxQCPNPOOKYEo/h+f9KQ8qeO9N5xTh0JzSAYeQacCcY6cUhzk0ox&#10;uU4oAXuTto9OKP4m47UZGH49KAFATEgzycYFLgbWBYdOKjJ4UgUAkyZ5oAeNvkydRn1pBjy1+YUc&#10;FRnoDwKaxbzh8hA/nTAf36Uc4akBBbrgYpfxoAOw+UUnY80vdfmHfikOzIO2gBc9KUE5x+VJ/CDj&#10;HtQDy3FADu6HaO9J2Hy/jR60vZqQhuD5g+Uf4VIFOX+YYxUR3YHI96kB+VuDnFADRnzX6Dn1o+ba&#10;vzUYznOaXsfakAz58j91wT+VO4zRk8cDFOxy/A7UCG45HFL8oQVJhdn3u1RsORz3oADgqcZpyhsd&#10;ab2p2Tu60AGeDgd+aQk4Ix1pAQZWwMClxweaAGjbhR5Z5b16VJzzyCO1NIO0jPHegA7xg8e9IBP4&#10;hxTx93OKbzmnetMBPlG0YPPSjs34UuFyPamc5PegB+flzupjZ2Rnb/FyaDnOCvGaQk7GGOpoAf6c&#10;9cU87ckFqj5207s3y0AIQckhfrzTgAI1pvcelSfw9KBDe5o/hJxQzDPC8UvBVuaBif8AAf1pvVh0&#10;HvS46UpAw3WkAdmHtQoIVPkB5NHZuKYX+cgE5xTAk4BGF603LcDacUnORkU/sMCkADaFA+y5JPB9&#10;KDjzFwpAxSkkKvOKQdelAxew+XrQQOBinH/Vj5qYfvfdJoAP41GAaeNu7GecUihSrFsj2p3yEcAm&#10;gRHx5vSn4OE5wKQ/7vNNYMZIzuPHWgCQffA8sUY4FOwvlSfNg+nrTf4/rQUKB8x4pDnYvHBNJzuI&#10;pSDkZzQAmRvI5zilxz9aXHyDkGg57KM0AAzkYQGlIfySfKBOefak7fepc4DfrQAnYZH4UA4zTerN&#10;hx+VLx5Snd39KAHBUN3G2TnvzT3wQBkYzUZAyxGT8oqIbsNlW/E0AWTxEOPoKQ/e+71pvzeVHxwR&#10;Tuc9aBFiIDzBkd6y/Hzuv7KPxSO0caScY7jFaadV7fMKz/HcayfstfE1dmR/YEhIH+6amWxpS+NH&#10;jvwduriL4aauxt08uSSXB/AV5x8YkVR4Wuo8edNfSBRnCuQR19K6j4S3kLfs8+JsyMXs9buE2dxn&#10;pmsr4hpDdfAnUi1sss1u0r+V03Ajse2K+SxXvVG9j9EwMuWKv2R51a3E1zp3gwS6ekT+WFnTzdwX&#10;t1969K8L2qJYfGrT9lrLZ3fhGdkVWwUfaenrmvnrwrK7eHVU3tySlywZWYkj2zXpGk6hJZeL9Ldr&#10;i42bCp56bvX1FdFGPY58XG8n2PmW1MieL/HVsY5R5Pia5QK/BwGxV5bkweJ9FlF0cxk++K0vGNtN&#10;H+1B41nN1G0dzciUSKu0Nu9qwrhVTUY2MIJZTya7KiTkhYeo3F+R2+nXzzeIpSYVSJ4yWeieeA67&#10;PyjLkjJrm7B82+QMYepbkr55Pmg4IJ2mmkT7VXL+kT3kHxWhaDWDFMl6rwvnjrypHcHpX0T5thf+&#10;Htb83SI0N34eaO7gB43bcBh+PNfIt/dTw69pdzG5VxcKVz047H619CeHNZ0zVfhxbXVpIltf2caL&#10;eWTtyP8AaU/xK1S6craGdWae258/6dJc6b8fPF9nPGwDzXERJGMqeFNZ1/NNa3FmhmOx7qUkgep4&#10;r0X4p2MbSeHtdtbVBNE6pdKnRvc1549/oV14ZsHkiQMABJu6g17OGnex85jqVk7mLLqU7l1jgY7c&#10;gMDWWx1Uvcl5rluOMA1NqRtbWVZIooXWRhtKtn9BVqxvZSY82EeCowCK7rWPHMHyyYwxtp8l/wCI&#10;1Mip5b4Y9Oc9q9IsF8MXNpdJc6bGrGM9OMHtisW4s9K+2XMa6lHuV8MMAZHahoDlIxxKuM1ZRXCK&#10;Cn0rV/sy8/0ny4GcKMnFZzLKJUBWZSrEYYYqQsJxk8GnAD5flJpB0Py08bs0APGPMIEYHH5UoH7t&#10;stnnio15Lcmp127/APV5wOtAAMbM4pR1TI4pSDuPGB6Uo/1jcUAKRzkCjHJ5pw+44xS4FADcfMT5&#10;ZxShSYCc/SnYOwjHGaevAPy9qQEageZyO3SmSuqW0jfZ924EYJqZMGKRjcKm0nk1zOoXx/tOOFFW&#10;RRnDdMUbjKdzPf8A9ouv2jagOQB2qhuDSy/I3TnNLJJI0sh3YG7jijJMbfKuPbvVJWIIQCF4TvTs&#10;Eofm64p3O48j6Uf3hg0wG4OU9hSbcuSWPtTxjY3HQ9KQ8Rt8w4HpQBPbsv2pQ0eVcYJqxJbRmWQI&#10;QSevNZuZcJsuFAzzU0czqrfu2J9aALBCrAuZhWbNvkulYXOSHG3PtUk+827ne2c8CokXBj56DJoA&#10;u6TIy/E/SCYdpfXbTHPTDV+neqRre/ss63CVOJPheQPYiLrX5eW7D/hPvh3Iucf29Bn3+av1J03c&#10;3wU01BD8rfDeTj/tnXk5pdRi/M68O90flEgZPEmuKV+7qsqk/Q4rSAPynHWquoq8fjn4jKBjb4qu&#10;Bj/gZq5b4aYBiArRDBr1KbvFeiOWS1EBXzBljk/pUxyViAwct1qWW0uPs0DLeqysT0HakSMK0YaQ&#10;j5eBVEmddf8AIShCwqECfMxPU1myK+yQZXDdD6VpTmIahNlSQW+TB61Xdcoc5pgdx4J1uS11Kz02&#10;6ZTBIT5T55Qnt9K9SY5kcrMCpJwK+aQsqTrJHcsGilDKCea9x8K6nb3/AIasc7UuIYQsi59B1/Gq&#10;U7Gcoo1pQc52H7xrHu1UkBrIlXUhjmuhkVvNm6EAnpWdKuW+72IxWm5mmfR/7NvxIbR/HOn+Gda1&#10;aRtIutQCWVzIcmzkY42tnqjdPav0Cv4VW7R0aExSwq8bIchge4NfixKZ7e+0u4ikYPFcgnHev06/&#10;Z98a6X4k/Z6s7CbWozqOmWqxzQyPmRFx8rLnllPt0rGvDS6NozPWyDn7tMH8PatC5iVZ3GxgQ5yK&#10;oyD5Tx0rjNbigHynO0cCoxncOKUOREcZx3FQlm+0N+76igZP8vXFRnGSfLFOH+qHFIehoEJk7uF/&#10;KnjGzjNRd+lOz1+U5oAd3HFLld/OaZ3PyfrSds4PvQMfnlsCkxz96hSCk5IA4poIJoAUH94TgHim&#10;n+H5e5p/HPA+lL8mGyOaAGD7xGKcM7KacZbml9ec0AGPnU0oxt6UnGMkgAUmRlsA4oEPxkYwOaRk&#10;kAHzjgdKaScHikUk468HrQAuPn+6aMHI/d9+uaUbiGyaRmIXAxzQA7aoVyTzilH+rPydaaD+4AJ6&#10;GkJfauGJ9sUDEIBcUuF2dKP4V57UHqeKBDRjbjPNOHQ804CPa/AyOnNNON4wB1oAOcD5ePrQSPKX&#10;5e9OGNjHdjFNP36AGkPnOwn+lLg55Y1INvkt84HHSmE/vEIUdKAHBU3t856UckSnHQ0AH5ifWlzy&#10;wyaBjDkD7uaUHr9aeNvlt81NIPymgBx2ZUhB05pRs2HKjpxUR+tJ0TqPyoAe2wNHkgk0nBA55qHc&#10;fMXCnHqalQj94QucmgBMdOKMDK/KMZp+AW6UrLgE5HWgBrbc8IcYqP8Av4PpT8na+fSngKU6DNAy&#10;A7uPlpuP3WMd6lOMjNBwC3FAEW3/AGaTBwalYjevPakzz0oEyDb98gH3p67Ps/MRznrUu5cNhCOK&#10;iO7c3y0WAZx5n3gPrUbZ3DmpWQG36Hg0gRQH5J9KQ0MA+78tN/iU4OKmK8dKXA9BQMhI5Py/rSEf&#10;IflpWVsSYPaok83dhlI9KEIdzvHy04cDJBoxyTtPWlPfJoGNLZXG09eKOcNgUgPy/eoOcDAzk0AA&#10;duRtGCKQZBJB5pf40ytOwSelADcEjoKhOfOOD0NS5/1ox6VEfvA4oAlBUOm5lA96jkZfOXYARn1p&#10;GVWXBzinqiqcbR0oATc3P7rjilZshPlxkU4gbetNOMnigBuBuJ20DPzdfrR/Ev1p56YwelMBOcLn&#10;vTHBzH8+PUUoI8lvmPBozkjigCMA7W+X8c0u0eXJnueBTiGII20uDjGelAEZ6rkEntRht54607HN&#10;Lj2oAjywB4HNHO1fl7UpB3jHTFAzzxQAHiNflByfypPwp+OtNwMnmkK4n935RSHpRg4PymmPvycR&#10;E0WGPzw3BqM9Rhu9KPM8tsxmgjkUABzg4TvSDHlsCvPanDvxS4G80XAQABRlQaQgYOG/ClYHafmP&#10;UcUDAJouBDgbl4NOIGOlSHBXp0owMP8AMOKLgVcEvgr1anFVEjL7DmnMG3fdI46UoA3scdqAG7T1&#10;yKiJZduF9asHbmmMDuPyUAA2GHOzk0xhxjYDS4IVh70nz7m+T6UwGnG9f3frSMP3WcH3p53bl44o&#10;I6cUAQkgKp2nrTeDngc1ZwM9BjNI6plsJ2osBVwu4EevNOwDngYqXYPIbgjmm7RtPzfWlYCMhtoG&#10;Bj0ppDYGFHtU20bfvUYHPrTAg8tBuYcE9ahZBhvmarRU+lRlSc5B/KmhMrKrA8ocUuz5X96sBT5b&#10;ZPemnoPmNAimybdp2t1prLkZ29qv4Uqp2ikI/ePlB04oHcobTs+6vPvTSp3NxWikYZyCQOOuaidA&#10;J8baLBcpgEA5H40053YwauMp3HkVER8/IpAVgpLdKdtHTP0qxtGB1pWVfJ75xTAqkHH3KQ9hgg4p&#10;c4uMFTjHFP6rk4+tICHHzU4hueKfg7Wwc0whg/AJFADDuByIzR83mEFcVIGb/nkD7VIFRmYbgvFA&#10;FU7t+Nh5NOwcnin4OWyRwaTHpTERHO9eOO9GOCcd6cc7x8vX3p4C5PyjFICJgxB60YbI+apTynTg&#10;UnGSR1oAZjkHaKQ42rx3p568r+FNb/W9MACgBpyGFJk7T836UpGd1Nwfm+U/WmBJkeWD7dKjP3Rx&#10;+NOATyfvng8UdzSAaQ24c0wjKtj1qXHy03A3nAoER4+cfN39KMLx1x608ldvOKU7ME+g6UxjCR5Q&#10;XA9qQDK0HqAOlOVT5jYY/SgREUxLwhGRSYUY+UVZPKH5OhqFhlmOB2pDuN4+XimMgyMd6lx0waMH&#10;zFyc8UBcgxjgDIpCvT94anx1NGBhuOtMdysyJ5PTJYc1XCkAgE9a0Rjec9MUjJCYz+757UWEUMAT&#10;IRnGKjYAzk4PNXmReOOlRvH7/lSAoMhKv8o7d6aUGxvkBxirbxthMfjSbOOKYFIhMDC44qDZIS52&#10;MRurS2R+YAVHTimlTk8KADSAoFfkX90M46VFs5PAA9K0iqkj5SKhKAycE5GaaYGeY12ZCZweajZB&#10;vH7utLYNz/L+RqJ0Bm6HhaAMxlG9l8vj0pjRjDYGM4rR8v587f0ppXr8pODQBmmM5HIqNo/lfr0r&#10;VMX7tjsbpyKhKcH5T0p7j3MvY23Bz1pCnyvhhwK0HX90mGOc+lRGP94Mg9KQWKYB+TPpT1A2HJOM&#10;1YMQwfmYAdqVV4Ybc4FAEWw5b5+1LFGodyEbJPXPWpmQiJc+tSjAVfl/hoQhFB8voOOtWUBMceQc&#10;UyJQS2FHPY1bVUCf0piRF+889MRHGatKOF4HSg/cOM59hUqhgoycnFAwQoGYmAnipFJLcIcZNKq/&#10;I3A61Km3zTmPoKTBCKmZGyoqyoPlqNy8HikCjBGOKAo3KASaBj1D+cSVGKsKFaEjafvVGozuypwS&#10;OKmAIfqMAUxEx4UKqgfKKbly5+TtSKCZH+fHPNTqAHPc+tAhyKxA/d/rU6gbfu0xcZPFP9RSsUTr&#10;uJH7s4p+Cc5qvG7KzDcD+FS7jvb600SPJIXIXNOSZQFyjcHmnxgbTxTti+Yx2L1GaYx6ElyRUvRD&#10;zzUfy/NhSPapMApHx1HWgCVc+UTt7U1DnJ2H71OGAjj2pxOIcBRSuBL1XqOaX0Gw1GmR25zUoZzI&#10;M4PFIQ5WXGMd6kJjGOGxiq4A81jjv0qVyxMeE7c0ASnaVGAKrtG+9T9pYYNOBkVTt9aeHBwCv8NA&#10;D0l2xtgZ+XrSxzyyROGg2gNwaRUXLZNPkMf2XAQ5Hp3pDEYrxlxRn5DjB9KiVCyANnrzU+1VRADn&#10;ApgMYMVVth6UzeFA4PSrAIMB/eY5qN1Qq3HO2kOwJOrRcQg5pCWK8qevrUSIoVuAOelSZ+Yd6AD5&#10;gSdtSIxEg+QcEU1g3ynzAB6etDEAoQuOOlAEjtlnIXqPyqBgDEwJ5J60mB5zMXPT7tOODOpHSgGM&#10;HBT5f1qc+T9ljxKdzHkelMZSUYgDr0qDYRNky9ulMRYAODlhSfNn7vHao1di7DbwO9Teavl4weOh&#10;pALg56Uzun7zjPNNL/NFiM4wc80Bh5ZyvemA9iNzYxyOMVFunZBjBANSYTAGTjNB2h32kHpQAwB/&#10;M3EDp604bQpPqe5pOcd+aRuQwPrQApZgHxDmotrmYkrjNTLnyzhScCnB4y7fLk0DGIG2zDYPrSZI&#10;UHFPJb5uTTPl+fj0oEOycU3/AJ6YxyOKYS2SAtAx03nNADsPlSWPX1qUXRX5WtxyhwT2pnG0/P0A&#10;qndlDbNhCR3AoBETB579ieitxkVeVHWGMeeOnSq9s5+wqoj47jHNXl2lCcnPpQmU9CMj5R8nb1qZ&#10;Sn2NeVz3qI5+fK9Kac4b5R0oEKzLkALximxh983yDb9aTH7tcIc9xT1z/ebp0pgKFUAkRjkVAcec&#10;AFPXrU+GyOnSmYG+gBC4CHIPNKM/LzwRT9qENkjilHl72AIxt60ANH3c7TSO2IT8ncUM7rGw2ZGa&#10;TdGY5cjnAwKEIQDgfKRkdKUHBGO1MLHZwM+1SD+DDAcUXAadxJPlc/Sl2t5agdamDLtAOOKYzDzR&#10;86igdhOigkHr0qInMycdTUrElGzEuOMc1ER+8U7e1AFlABGPmX8abJGpjB2jpUPzEH5m/OjEvGHY&#10;juKAIY4caqG2qOepq0+DMwDAgDg1G27GAT+FOHA5yfehAMBfI5bkc0vG3tUcpbMeEY/N0pw385HO&#10;BxQAH/WjDdRUoB2H3qL95uOFHSlAvDn5M0AOyMgGmMQETKHGaUmTvEOtBI2HJ7elADf7vzHp0pw5&#10;JqM9BgfhTkLBm70wJFEpkI2nFDKu5QU7mpUuoo4pQ0AJwelV/Ny5wBy/T0oATZhmwhxmkOTvAHGP&#10;WpnB8j73BxUQA8w80DCLIafOBx19aGC7Rx3oAOw5Xoad680AR7OTgkU4BuMuTzxR/wAs268U0udw&#10;AjagCRhzGcjrzSgrux5eeOtRHcUIxihRIrEg9uRQA9hknKGgYwfmGc00mQyD5OppjD5j1oAkAUls&#10;Sjgcimc7l+X1pFT5wd7fe5qZ1AVD5meaAEwfKPHamEDa3XpS59j70ZGW5HSgBMv5RIjOPU1X3yNO&#10;mN2AOuKuJgwyZkxjoMdaYSg2AIBQAgJxTgQ28ZApOfLPFGFwcZ/OgA4DLhsingrsUcH+lRkUAEOO&#10;nvQJnwsucjgU85+bg0z5d3JOad8/lqcmvy2x+njDnzVy1Iv+vYbgMdKkIPlAbRTAhxkg5zxRYYN3&#10;6e/vWed321wUIA71pFT8gGS2etUJhIt7Lkqfl7VSGhOMRt5gJFSAgMpJ4qH5doHzcin8eWuAT070&#10;0DLUbZZiGIG3pUgGY87ehNQx8Lt8vn61OcfLgc56VDBE8RHlDLgUqsn23G053ce9RjO9QAeF5NPV&#10;T56sFw3Y1my0W2OI5Fx29apkfvHw4JzWmls5skka5bBQ5NZYV11WQkYwTj3pJgTQrKSuT3NWAVAb&#10;g571EC2f9ZTyT5X3F4qWAhddwGGJNKOq4FRn/WqR/doVj5ie/SlcCVgexIqWPPkHvjvUZ9zVi3QO&#10;CPNI4psCF+ikDPrUHI3/ADHBNXZVcSFTG33utQsAY2/d/lSGEJG5hvH1q0C5JBkUAfrVCIETy8Hk&#10;8Vcj8vZLuJye9LcGZtwQNWQBW56c0DhHySTmp7nyFDsY8t246VCh3YOMcU0NDDnd0p0ZbzvvHpTm&#10;HEnU1Gm7z+Y+Mdc0DLfUr8vFOTHmN8wxjvSqP3Iw/wBaQgbT83NIRKNvJ3HOKZHJKLqNdnGTzinI&#10;BgZl4PtUgyEOIweeuKGBYydgzt4qOSQhWxF6cU0bduS7ZJpTjC8A81noUiwjH7JEcjPpVhGzESHG&#10;cVX48tRuHTtUsYYuRsAGPWpGRuX8xuBTM8KQwJzzxT7gSB4gEU4ojwVTcMGkBIwBtkOB/hUUZYXL&#10;cY4q2NmyZTEcFODVdAoYE5PJANAiXBKAhs880oxvJLY4oO3jCc0vVEBHXPSgCtLjbuByc9KfC22T&#10;vnr0odG2HB4xSREFWBA4HWkBZkIdt3TCGsUbvtV42/HzdTW3GV+yyZlUkKayplUCbOMFjxVoEOjc&#10;5j+VeafKA0Sjac1VhK4xv4B61YyQQRj/ABoSGMAA2ADjFWIz+6f5hnBxVRmY3CZUdatR4w3yc0CZ&#10;RaOZbsnzgQz9D2q6p+UcH7tRzxuXgxIwG7kipwYkEQxn5efelYQKBhcE471Zi4tpB+XvVVWzKDuX&#10;k9KsLjdkrSew0KRzxI2N3NPG3zORjio3K5ABXGOaQY3DkfWo5dCrlhW/evwOBxTwx6Fh1qAH96M4&#10;p/O4mpADn7VHh8AnkVLkZm5P3RUZzs6dKOdoBYc4xRcLBkCdRjktUqs3mZzxioyPlBwSaPnJUnA9&#10;qAJ1b5DxnLUNgbhvI44pq9DikbGHzEPY5qhETDnHXilU4CYGadgb0JIxjmojn7QuBgVL0HuWvlaN&#10;v3g5HPtVB1UPMcnr0qx90uAx5WoCD5TAtzk80J2CwsQJMfPAcVLqscbeG7zDqcwgAVFHjKAt/FWm&#10;IomtbsmdfntzhSela0pcskyZq6Z8r+JoSni/VV2Y/e5Brm4Sd0uW5Brv/GkTJ4l13dbnKzce9cBB&#10;zNMduM1+xcO1eegj8m4moclW/cur0qQfcPNRL0XnnmpBnPSvpEfKMcOo460DG1sCk4y3HFH8J4pg&#10;B7DPY1LbgCRgWHXIqE52Y5NLHu+0wnIpIDbjbJUjoDUspLKMiqsSkhjnt61YIPljrWNU1pamXICN&#10;QtCAPlkya/Rf4D3wuP2b9FQ3AZltSh9sZr865M/amJz0PNfaX7ON7nwzawfajhjJxnoRXPUV4M9H&#10;CSSlqfSlwMXsi7h941U7yexrRvdo1Gfg9Tis/wBfSvKseshcctyKUcqOaYeo4p3bpSGB+/Tf4icU&#10;H745pRkdqQDh9afxs600Z2jKijPHSgB3HbNNONwOzB+tOH3lBPakOMg7aQEYdvPkBjONvBpR90jJ&#10;PPenbSSOaUjincBv8XSnc4fA9KTHz+2KX8KAE7PgdMVGf4vlzmnnORwaXs3FACYH7sAnpS4IkfI4&#10;7UmcHpSjOeT+NADsfuzTSGyPmHA4pSRjk8009VO3p0oAXnI5NL3bim/8tMYFSADZk0AIMZGRS8YY&#10;bx0pvcUeny0ALxgYFH8Z56UcZYZFLzuFMBVC7mOwUn40DqeaD0JAoAPl35znNKwXe3yAUwD5ydp+&#10;tOz854/GgBD0+7SgfIeaX+L3o7nj6UCEyMgbl5oy/mt8uKQrEVPzH2pfmJUkAcUgDuOKcPunigLl&#10;Twab84LZA9qQDjnI5pnzbz8pp/Bxl6XAwnPHrQA0AgDNOwOeaDtGcSA00ngcUAOOc/hQc7jzQCcU&#10;DdvHy8YoATnK8U7+E0H7nTnFJkYGTzSAUZyPc0/Cgj5h0qPIKnBNMIfzfp3zTETe239aTrkZ7VGN&#10;2Vz1zT8/NjbzQAuOB89HdqXHXim54IzQAHO0/ITimn/ln8wx3qRf9d15A60FVJOc9aAEAHlqQxPN&#10;NIPm/dqYKnkvggAdqbzgc0XATkEcUfwff/SnHoOeaiyd7fL+NIB5pB99s07vyKO3T8aAGkcmkA+Y&#10;/PT8cjNIQfl4NAC/hSc5PFHc5JpR9729aBjec/dpnP8AdqXHvTGzuXigAAO8cVKByeO1IA2fuUvZ&#10;hjtQAzDEjkZz+dSY/dHntUQGMDJ6mpAwKH5D1oAQ5x1NHO8fNS8cfLQOvWgA5wOORSknHUU8AYFN&#10;x8wyKAGfxHinrnYxoPWmFmCr8vfmgY8k71+XtR680ZO3OB0pG/3cUAGV3j5waO7c0z5d547U8fd6&#10;UAGfmTg96XseaQ8snNBJx92gA6kcUpPLcUny7+fSk42nLZ560AKBhWyBmnAnb0GKMH5Ru7Uoz/dN&#10;ACr3yT7UEZkHAFBDZXg96eB04oAQAg4z0p+DtPyk1IEclMLzVryLjZFhJAT7UCbK0auXXCk81Pq1&#10;uJfg38TLdolYy+FbgqM9cL/SmXt5oWnaPLPqHirw9axpFljNMoOPoea8B8X/ABk8JwWuv2mieEdQ&#10;1N5LOWITZ2oSRjI74HXjrR7OUk7K5VN+8jzX4PzlNL/aQhJJEfiWZdhOCMHHSrer3DS6P43t/tCs&#10;fscuEPVuP6VxXwi1C4m+IvxyElikj3EskrtkIYyTnGzvXcNbxf8ACYvcG0OwxTq+TXylenaq10Pv&#10;qCtSiz560q4itde0tDaspmvZgW9COgxXpzGC68K2ckVsq3EZxJHnOR6ivL/EaJF47kEboJLfW2de&#10;wYE9K9H0e4sRDpEqhVM1mM4bK5xzzXTT91jrrnjc4HxbAji3fYPOiZeT1I71wmsJJ/wjEUyqT5aj&#10;PuK9I8VRzNqOoSBSVL5UDvXKBbabwdqUZ5YWbjb6cVvJ2dzCjqmjl9DuoGvJYpB8rw4B/umrcqGG&#10;W6H2l2/eEjPpXL6d5iTwB929L5h74zXatGs2m3TGLc3kcV0RWtzGbscnrjxtZ6eypyFO4ZrT8LXd&#10;1Gsc0NrOZoomBCMRuX39a4vVpbtL9ka2yv2gjPtV3Qb2ez8SwyjaYiwyD0XPrXUqaUTj9veR7jbz&#10;WWpfDLxJBMkg+0WUomhfrG4HDA/WvmO/j1Oz1XxLBJbCUCd1jkBwMDpxX0Gbi0e70Oe3vbZFltW8&#10;+JWHB9a8l8ZwFLyS4D5WQNxnrSwzSk0c+N1jc8+08y+RfMySyNvOFZ8gfSur0qO6YDdPt+bpjoK5&#10;ixV9sZDfel6eldvZY2oVBHTNemj56TOjtoYltbhjGSBASa8mvtYuh4r8RFZXZVvCIyPY969jJb/h&#10;GNQynDaa+T36V5h4PsNGuvFPj2K+tVaBQw+9hgxJwQash3LOg+J50vSt3e7Y/MG1wM7T7+orrdYu&#10;LS5a1lRbfeYQSUHDD1rmp/Clgt/chNTZkNwSpz27VpNYm20W0iWd8JGMA8modhplcDpwORTyFGzE&#10;nU80ikbW+b0qQBSMFevSgB4VRk716UoPysM0BVER6k0vG9fkxSGHzepNP/iX6UnGfvU4feXI70wF&#10;7/d6Uo6nmkxz15p3pQAoHTFKVmMowExjnJpxIVf9WxyOMVmajLJHa2P7wYkU5ANAFfU5AFZRqI2g&#10;cxr3/GuTcxCckIck8jNPuJWeZv3zDDdT3qupTzFJzTSsJslXcZD8gP8ASlzh5ML3pACHl/enJPHF&#10;OO3BORTENJ+bofejB+bEo6U7t9wUoWMFiUfJ7UAIM7WYLz60c+TkpyDTsfP0/CkbOFGB9c0AR4+Y&#10;YUZAPegE7B7tQV/egYYcdc0h4xwRk9aAHkD5fmH0qM485z6LS8/vMrnkc5py5yxK/wANAECbRq3g&#10;6T5vl1iMgegBzX6o+E5Le4+AHg6UFSH8AY4PqlflZJjyo22AeXcqa/Sj4MTvcfsm+EQXY40pkXno&#10;OleXmiUoLyOrDLVn52eK7Z4Pjx8VoGhJI8VXJ/AtkViwM3lIMfdbH4V6J8UbX7P+1p8coiV3rq+U&#10;Hcg159EqDT2ILZDdD1rvw7vBeiOeoveZoR3UixyIqBkC5+b+GoTOskTPlu9VZU3T23+msoZeVHGa&#10;QeWqRIMEZOMVsQKwYxRkRgnfwTSNuy+7rgVMM7Avp2qM7S7guevFAFZ1zGxEeTirGj3t1ZeMLOVb&#10;t0HnDI7YPUGghto+Vc/WoWiUsS5XheCKBNHvtpMk+mWs8cwxJECwHamyr8x4/GuB8Faosd+LOe5/&#10;dlsIx/hr0i4XbcgfLgjKkd63Wxi1YxZ41aN1ZOorU8DeIdf8N/HPwnqthq9zC0OprnB+VoyfmRx3&#10;Vh69KqzKdw45rJvoybGXEf1oQkfsf4d1nTNf+C3gnWrRIcXOkI0sanO1/wCL8jU0gI38AZr4S/Ze&#10;+IN3Y/EGx8KajfRtZX1wxsZZWwLebuhJ7P296+/byFBdKVQhSCQa4KsOVm9OTe5jEYJ45owPWnuF&#10;3D5m6ntUOSGb5foazNCX5fJPJJJpvHzc0wnk/J+tJng5wPegB/fpSjofmpo5UfNTqBi8Z603o7EN&#10;zQSM4JPSjPy8rQAwhsn5qcmN/MgxijHJ4pmMuetADzw+RjHagMctilH3SM03pE3PGKAAk4OcUvJI&#10;qNiDDF+753damAYR/gKAGFcoRuPNLjgDPalPU80fUUAHO88dqT+Gl/GmncEJzQA7seBQAC55HFRF&#10;mLdOlSDbsbPBPegB2ByNwpFcguNufm4OKYykhiJeCRTvm2rmHt1oAfxtBA4NMbIJOO9NJI3jaMds&#10;UKchc0CJONicdqT+8M0DHl/e5zxS8Zfj0oAQemzqfWkOdz+vFGRv+9Ui4KjJxzQMaCMNRjleacQB&#10;Mw3dhikYMGoAfxg0w/e6dqT5uOeKceh+WgCJmfIxH0qRdxthlgDnpTVDea2R+NPx8h+cUAB6j5aQ&#10;gbvu0vHI3cVISgtkOTknigCLC4UCNaXACP8AKM00n94o56U7sxxigBhJ+X5j1qMmfcT5eeKlB5OV&#10;HtT9wMeNgFAEa5KnIHBpSTg9eKfheM5oKJg4YZoAi/ioPVuKdjnk0cc0ANxz0pABnrmpAASMtSkD&#10;zG5A5oAb8uMYHNKdmetNOckY6UZO37pH40AB++CAKjIPOfWpMDAp20eWD3oArnGByOho6Jy4znmp&#10;Cv3hzim7BsBLd6BsiLqHHU8UzcpmBBOc1NtHI2Z+tJtBUnyhSsFxmCWY47VECDMeDVoDg/N9KjKr&#10;g/Ljmi4DNpwflpGHynGOBUwBphABPPegCENkqNpxmpQxCScUYXcRsXkUwhg3OfrTGIccfIKjKjA6&#10;4qTDZ6UfN5YzGfrQAwDBHJ9qDuJfr7VIB+7OWpuBtosA3jP3elHODzTmAIX1zSHOPufrQA3H7xT7&#10;0p/ioPUc0c80gEx8v3R1pnfpUnYc03HIoAB160hJ3dKXvyKO44pgJjkcUncc0/nb05pnOc45zQA0&#10;53LS87m4qTA2L9KYNm774oAaQdp+XpTc/IT5R/DvTjv8w8nrS4/drxigBm4lR8uOKUMcD5OlLtOT&#10;84H4Udo/m9aBASCqjHejYPnIYcCkx0NIc4bkjigYn8R5poyCeBQFctweKXDBT0pAJ3+7ThjBoxwO&#10;aYSwkT5DQAMBnp3pq5DHing5d+fSkw2/tQApxuPXOKYRx0qRlwevNM52D0oATHykjaOaTH3+PSnn&#10;G0UAfKfl/WgBv7so/HSk4Ktlc88Uvy7vu0Y56UwGY5Py0nQNxUu2MsP3uM0mOvyUCI/fFNON4FSl&#10;T3Wm4OX+TGD1oAYScDApgDYYnA5qYKOfmNGDn7tAEJ+6fkz+NNG7A5qbneQVoI+8dgxQBGOuaawb&#10;zDnb+FKWG7G3txRgbA2c0CI+xOKaQNnTNThRkcikKkOfloGysR8qYYfSnDHzHcucVIVXnKmmlOpx&#10;+tAWGYG4nBFMfO08E81J+83KPKNBB2cxEU0IgwcnK0wbjuzGeDxVoAbjwKRj1wi4x2NAXK5HDcUw&#10;gbj8uc1YCrsOZjz0pp28/KBigCDy0IHyjOPyqJwFSQ+Ue1WSpEjHcelIVJiAxnNAFdQCM47UMD2F&#10;ThMAD9KjYAP0I5oArkEHIINN+YSucEVI2BMR81KFYjJ3Uh3IjgqeMnNHY88UFXEzZHWlwdy8UAM5&#10;4wDSfMCflqzghSdvbioSCVPFACDG8jHagYpwVtoygzQQMg470ANwM9s4qNv4/kNS5/eAlu1OGzax&#10;LduKBFfuOOaMP5XU9akwtHOM45pgRH79JzluPSnkr5mKaCNrY9aQBzg0w9MZpwPKg0445O0UAVyu&#10;XjG0/eqTB3SZX0xUh+8PkpuSScoBjpTEQtkMuB3qQd+aVhmRKdjpxigCM7sfeOKQ53Gphs+ceXzj&#10;imHOTx0pAM70bTskzjrTgARyaTny+vemMb2xzScZPy07DY60YGTk4460ARkgYwhPNP8AlwOe1HAx&#10;xQCp3EcUANYLj71RnqfrTmJ24HPNHcjGPloAjIO8HjpSFBk1MvEfK85o4yx2ii4isyLlTt70kiZg&#10;GEPUVb2r/dFJztFFxlF0bNucADbyKQoPn+ROlXSPlXjvTdo+c7AKdgM8oOMKaXy2LsRGowvrVwqN&#10;7Z/CmFD82C3PvRYCkRgH93nFQlc7iAOtaLLlV+XmomTB5BFAikynaeDyKh2j5uKvsCQopjIoZRt7&#10;UrDTKhjBhUiFTg1CUHm4MXUdRWgygJGPMzxTNq7D8ig56mgdygYsbflHXmgIPOYgfjirwViG6k03&#10;kbs25BzQIpsh2sDGG5pNifLw3SrxQeYgKnJHWjZ8vGBzRYCtGjBlwPxqYA4bI6Hg1a8v92g3g+3p&#10;QEPGU4p3AhUYZeKnA+RvmzSkDn923FSxjDjg9aQWGBTt4Y+9TIOX57CpNv75spjipAmI/u0AIA+9&#10;fl/GpO7fKSeMU1/N2wgdqsQiZ7dj9kUkL19KLARDd5gJH6VIQS78Y9eaFJ/e5OcGpAfnYeRx9aYC&#10;qqZTGcipRjc3ydutNB+7zzmpQBkEmlcLAn3lz1Jq1jrVcbvMPyjHY1YTOOaBibW8wYX61IB1GwGk&#10;yefn61NhNmd3OKYhVIC9etPDMXJ2kCowAXXPapRt24zQA5T975e1OB+9x3FNwNpBFP6GmBITwpB6&#10;04FRuzjtTQOuehpdiFVzkUgLCtGUOFz709SCvXvUewCJfn6LSLnKY9aQh5cByNh+tThlKrjrjmmB&#10;VJG4/wAPWm4Vc4zjPrQBNgFD8wpcKI+Iwc00Ecfus/j0p46NxQAAMSp3kAdealDRMrYCGoOTGwLH&#10;mmqhUcA4OaQy47R7IwAucVX5znzarF3Eh/dseasLkshK4OKAuSr0Y5p+V8t/l5poVNhy/NN/jbKn&#10;Hr60AP2xkYYkVB/GQG6HrUvy46Gm4UKfmOe1AxmHE0h83J4704klicL0pCoyeGODTwP3ZoEMxw52&#10;4/GmHIjI3ZGalOSNuWHNBUjsaYCRum4cEfjSN80jcYGeDSFAMn9KBu89BjvwaAFCneeBwKQgYxhT&#10;g1M4PQkZpg7896BkePmyBxUMjqivlf4h3q4Apznio3SBgQyL160CEViY0OB92lGz5+PSnoq4UZOM&#10;elMbADYHOeKQC8ZpCCd5yBg0vG7qOlRksbiNeMZ60xkyPiFgY1PvUBzl/m71KepBPak6YyDntQJi&#10;AEqvz0/Hq9J82AaaSOfu+9ADwCJDwelNP3jz3pVchUO9enSkJJlJPegBp780iiMFyQM+9OwMHig9&#10;MYpgNIO4H5Pwp6jBbnimjGV9aCRtbNAWJNyY5amvt3cSDpUTcIBt6mlCOFBJHI9aLjEBOSQBS5OD&#10;jGacNuVoOMtxQBC7TZ4Y05C+7kHOKdtPPTmlx8p+WgQ05LnDGlGQG5pjnEUfPJaplaMRJk87aAQv&#10;BA6VCVPmAj0p2T57/I2D0oJIYUDEAO4gp075p6iLYxMy03k4yfrUXzmZx5eB60wJBtLHBbA70hTM&#10;5IYdKVMiBhkYJoH3j8p/OkA7BCdego7daACE5ANMJk81f3QFMCTuKbk+c3z4GKeRkD6VGVO4jaKQ&#10;AN32jpzTzgq1RENlTjJFKpbPK0ATblULkJjPcU4mBkYjGcVUfnI2CmqrB/v/AJUAWc/KRjHy9arL&#10;Lcb5gp4DdfWpsjjNRyFd64UimAu6TysFCeeDSBsj7lTIyBI9yZpzNEScQgUAR/3eOlIcY6UcZbjk&#10;imjPzEgdaAG7AXySOvpSlVDk4A6dKk7dKaVJUdM0DEcuYXAY8UisvkqTFj0pcHCc8gUwg+co2daA&#10;JC6BTlT160zepkf5ccjFPZBs+ZQQR2poQbz+7NAAN+RwPrS4G3qPypSJin+qBGOoqP8AeYOSBg/n&#10;QBIAcn370EHOc1EZVBAMR9qBIC5HOe1AEg3+Y3HQ0Hk9aUnKjimbiHztoAcchThajO8u2ARinF1I&#10;5J60oJ28YoAXBAXPUDmoyAeM96kIyo+Yk0m3Dk7T0oAcu3awHtxTT5fOXFLldp+YVEQCg6daAJiY&#10;yeGzxTez88cVEq4PXmpPTigBMjjindzhqcApYglRkdaeFRUP78E5piPg5iwcDIxj0qRHwI854qI5&#10;Kn5RQnptPSvy2x+oFr5TuIjphYDYCuDzimqW59AaR+ZgSvSkBagA8uXOOAcGsu6X/SmJc43cVpIf&#10;3B6jkVTuAv2gqwb2NCGiiM+bAQo70p8zzGxGAO5oZMS4w2AeKcf9Q3yE5NWBJCR3yBnmralfJcj8&#10;DVJNu0ru7dKmJH2NuSBjtSeoFmNsibCnrzVqP/ljlSRv59qy4WCyxDJwSa01LAR4GeeaykrFJmvN&#10;Kh0q2jSb+D06Vk7cRvk857mpI2bzXHy+1JLyjjq3FZ2BKw1cGEfPj1NPAHkjAJ+aoQWCgcVNGeB8&#10;g+960xjih3jgAbajA/0genarL7NozLjjkVACC64YdaVguPGNrEZp8blZEIcjg0jbN8WJceopT/vH&#10;igCzKXZIm80dORiqu4b0+U85qZSDZgFc/NSMr5jIAwFPFIaKw3C+JCnGetT5+ZB9ajXnq5+9Undj&#10;jgUkDI5FVg2Y8jFQfJ5q44GKtHd9mOHGOcjFUCTyNnGTQCJiyfP+5IqL5cg4brzSZPlKQBxmnITt&#10;kyoxxmgZYjJKR4Jxmnnq+F/hpibt4HlcdqlK/O3PpTAWIkRKCAeaS4mdDYrx8zflTY932xck4Del&#10;QXwJ1G1wuQCOKBGsMbYOBzHmmOpyvIxSRH5YfkI+UcZqaYZA/dngetZMsjG4Sjp04q3F/Cdv61RG&#10;BJESx+9xWhGcM5IOMCoYx8mMA9/X0qsg+f7/ABj0qxL0XH5VAG/eY2mhiLSKTbOcjA7VER8vAFPH&#10;3PvUw5Drk0MBedy5HU1YZAIYztzkVXJXH3hjNStITBGMdBxQgZGS21uBjbTEVPsxGM5PWm5PzZAz&#10;nipFOVXjgHpQDFwBC2E7VQlCkvkCtGbP2L5RnjpWROswgkYMxPpVREhgwNuF4qUH92MVXi3GI7sZ&#10;zzU/G/GaZQxs+ch2VbiY4Uheo4qu3JYA9BUsJPlN16UhFlnAwMr071WyQTkZ56090BtI3LMfmqHd&#10;yw29vWgCRT+8TPrVgZ3L82BVYAbEIPRqmBG7rzSYDmxu5NOH+pzsOKjfcSw28AU5c/ZwADjPQ0mM&#10;sKDlAU6+9THIUYHU1X+bdFhfTIq4SCYxuP3fSs2tRkLcqcjtQn3ANvAp3cnmj+JvSlYYoz6UuCfp&#10;TR0T8adzs6ZNNEkqkbWOzHNRvguvBApfnKDqKVkxGSSCcc0AI2Dan51+7UABwp3jrQ0ZyP3zgc5x&#10;UIb5lwzffobGibk39vy2D1pLhHS5gwDgqc1bt/LFzEWjyOKkvihC4x/q/SpfQDKUkY/3+Ku+U58r&#10;DyHcB07Vnwgjf+6Bwx6mte1k2yAnkY5BrRXTuDR4n8QYWFxqnyckLyfWvIohiRlyelfQHxAtw2ma&#10;nL5ORlSB7V4DMAur3W1hjIzX6bwnWfIo3PzfiujrzFpaeOjcVEudn4CpR1I/Kvu0fBMO+QvWnADa&#10;PfpS88+1KoO0ZYdeaZINuV04ByKVBzy1K+0lBnGBUYODF+9NAzXt2XYoAHvzVg58k9elULYDMb7z&#10;jPT0q/x696mrHS5VJ62KFwG+yP7Z5r6P/Z4vfL+Iui25nwGnfrXztNgxS9cba9D+EGpNb/tB+Eoz&#10;IFBviBzXNLZo7qOkkfpNfqP7QusKOEB/Oslhgjg1qh1l0PTJt/37Jckd6zGzvl+QdfWvJkrM9uL0&#10;E9aO544pvajAx3JrMoeANq/LxR8u37vehc/Nx07UEsHOYjjHakAf8BpQP3bd+aBgqTu4z6Ud+DQA&#10;D/WLxwBSE8jJOM8U7seKQ43L9aAF+fy5NqqenWkwxVvl/OlH3/vduabk7FPmdD6UgFxypx0oGMLm&#10;kyM8mkPRiV7UwD5iy4cdKkAxbyZIz2qNQAo649DUuBnO449aAIRuz92pFB29KMDeevWl+X98efui&#10;mAhz83zgelN+bYD+VKduCOuKUfd60rgJxuXjtT8/KPlpp+992lycGgBOeefwpPxpRkgkn8KXjPFA&#10;DT98YUnjmnD7qc07C+WeeaD1NAAPvH3pxx8+F9Kbg46GjjJ+amAH7oFMHIHNSfw9KYep4ouIcM8f&#10;LzRzuHy0DPlmnZAycUgEATexA570uBgU3jnA70vPNADskPTvk8tcyDJbiojnBwxprAlo+Oh9aQEp&#10;x5h5H3elMX/V8rjmhid5JUdBS49qAFAHPFNGN/3Tz0qTtikb7vGOlAB3PFAIx92oiZQy9TUo38kh&#10;RxQFhCeRSfxdKU5yfloxkdKQrADnJ2035c554NKd20YP1pMnjge9AyTjB4FL+NMpQTvfBzTEKCcL&#10;yeKTPA+WkP3jx3pedx4oAD1Py9fel9ePpR2NIPv9OaAH5GD15FC9DxUZzvX5OM+tGWy4296AJzjj&#10;mo8cmgZwfm/Cl/i6UAIS2Ewn1oHX7tO+by8gA89KD9wcUAKMbWpPmHHGDSHO3oaFyZDzSAXjB4pM&#10;DI/nTucnimnO7pQNCrnzGBWkONx4pwzg80q7cfd5oAbk/LjNL2HFNON3ToaXIw+W6UAL3POaB3+W&#10;kyMGlGMLQAmOen1pQF2DilONoOfrR2bIoGHTHy0uThufpSdxl+KcqZDkSD2oEN/iHy0uF2dBSnt9&#10;aUqQchScCgYgxuxinADzBwMZppyIkITknpUMm9niw/OecdqAJ5EVXUhl5HNM52AbetNO4umWI4qX&#10;HSgQ0jk8Ufh1oO/5wIwcninKo+cGM57GgCPkt/q/1pwDZXINShHOSAPoamVJCD8maBkAB3ZEZp4D&#10;fP15xVmOGU7+Xx7Cp2S0htXe41XToUAyWmkCgD8aVxFYRtshIjOS2MVcW2cKCYozxklmwB+NePeM&#10;Pit8M9Ia9gtom1W7TjyrVht3e7dK+cPF/wATvihrds9rbadJo+nSH50tpD5rjtlxz+Va06MpeRLk&#10;lufY3iPxj8PdC0yZr7xfonm+WdsEEqySMR2wK+dPE/xp8WXa3tv4e+H0NoCxUXc/zNj1A6CvniOy&#10;uJbovcSarK3UvNKWJ/OugtbGZLXK2yhccdq64UIoxlUS2MjVZvF+p+I7261Txj4ku5ZHywadtmT2&#10;C9B+VXLGyuIba2aLRoXm8wbAccV01vDAtrEJLF8MeMCmajqHhzT7ITXN1pKYAKq84B49q2sktCFN&#10;to42zvLrS/2t9FvbuBEaYIiPC+AyscMGQf1Fe36jdGK8vCskTQywK6YPB3c18beOvEmn3fxL0TUd&#10;Ki8u5hnQXMhk3LMAeAF6CvctC1pb7wJ4HebT5YCLNRNFuyImx1B9DXyGOoOFS9tGfoOW4iNSil1S&#10;ON8YuB46uZDEC0hxkcdam8K3Uv8AZ2o2jLIyRzeZGS3zJnqB7UvjKOFtRR0kEigZ+U1wllqkNr4x&#10;0WZ5JlijJR3UZzu45FYctlodXOn7vQ9d1aWO4s4UjSPeseCM9a4Ft1trV6HhO1lNbgaN7qO5t7ty&#10;WYMVzxg1Hq8UMtnbybhvCgstbR21ONvlbaPL754x4rtmTYoe7PP412dhNGtvPCIGYyWuQ1clr1tG&#10;yWUqW7KUcdD1rpNFeRvDlntbMkcfQr/Wuq+hi3e7OE8Tx4eIiIn/AEjHT3qhZxMkDLMoMUiDa2f8&#10;9K6vxTEDYTtsALQMSMdCKzvDljLqHwx1d0uwRBOVKE8muqEro853jLUzy9/YyRMiXEsLnIIboKxf&#10;EOqRz6DpqJMQXfBUnmuptvlubyzvAPJKlUZuoNcF4s0260/W9ElMcjwT72hkA4YDqD6GtaXK5GOI&#10;k3BkURWPTrIsAo3DB9a6qK8sorHTfnti0gHGR8tcajwzaZZHGTxiP+7Uxs1b7a6ebuEGDlv5V2nj&#10;7nodxqFr/wAIfqIW+tQ32c8bxx9K860a9sovE3i2R5fllIwQcYINc5cRyRvsMtzneduW61FBFNJP&#10;9yQLv5IoJb1O/bW3l8SadBDJOUEvQf410jzTMhDxYzEMc1yPh61gi1y/kltVYCL5Sa35JAZyQCcy&#10;HmpaSHckC4eT5B19aXH4e9Rg5JPOfSpP4iSeKBEo27B3Pegfd/lTB91+frTuxxSGSDqvHWnAZI54&#10;zTByBnIqT+E/LTAfgZPWnDbkZK/eGKTkQsQtV5ZoVt3Y44HTNICLUb+ztr3TkecZliO3jOMVxl7d&#10;yyanDtdygc4Y1Z1G5tJNYtVayD4jbH+zmsWMESTLggCQ4zVJCuTc+fFkqRjripMdf3aHPSmYOXzk&#10;jjipF2kwYDjKnimIcCwY8jp1p+AVfHfGaYCfKPy96eAoDEk5NAAcgR/KelLxvbL8Y44obd5bAc/W&#10;kBzAoK80wAFsv+749ajON33eO1SEkjqFGKiOQzcnr0xQA5s7AO9NOefl/Glyeuz8KOMmgQgBLOdw&#10;5FOAAVfpSfLuY7SORTzgl+e1A0UpwfsF2gDcuK/Rb9nN2k/ZX0mMkHy5COfrX53lVa4RdvJVvwxX&#10;3p+y1dNL8KvGlsXB8jUV2j0BrhzCN6bOnDStI+avj7avF+3149bYwSS0hcEdDxXjUZYhXBPLsGGO&#10;lfS/7UNjPB+07pNwbZglzoyFG9ccGvmkAqpCyhSwHPrVYGpz00/kRWjaTYhDGcE5J5x7Uu3HlYBO&#10;Ce1KWYSbdysCvJ9KYpdjNif8PSuwwJVOXlYAcdaCoKMdnzZpsYUFx5p+Y1MPvnpzSGRgN8oY9aay&#10;qVOc4qY43tTSOtAFXzGhmhlRiGSQHI717R4c1G21DwlZBZkM0MXzKT8wrxiVQY2BUYp2i3lzp/jz&#10;S50u3VFuQD6FT1Bq4yJaPeZFPmMPKIx71QlTlgQORWqktrPpltMiL88Sk7Tnk1XkT5+3Stboxsc2&#10;ftdvrlncW9zcxyRXaupjbDBl5BBHcGv1D+Anjq38Ufs7Wdpfa3BLrGmWyxXJJwzqBhHx3z0PvX5o&#10;TofLfEYzium+GninVvCn7RfhDWLcXMlubjy7y1DYWWEn5h9R1FTKPMrFJ2dz9ZLoEXgHkgDdj6VT&#10;IGataRqWha58HPCmt6XqMc1reacHyv3lY9VI7FTwarlW85xtrzmrOx0J3GAc9KYwBjxt7+tSEZZ/&#10;l6U09TQAwg/JiTHFKpYxn5uhp6hMnIOKaQm+UjOOwNACHG7rTR5nltgfSg9M4qMmTd3oAlBbyzux&#10;UqmP7M/HPY1EADGcn65oxgkAHrQApY7lITNSqVKPlKiHTpTh1Y4oAUCMAfL9KYztkgLxnrTdzebI&#10;NnFIMbwaBkowQxwajbOB8xp/Y8cUYHzGgBqq53HcMVIFJVvmGM0gztGG/Cl3HJxigBdqjecdqibk&#10;gYp2/JfKn6UHbk4AoAVciIjHepSxKAbRxUSgeU5OOBTRnyG9c0CHYHPy8U3ABXrSjOxjj8Ka3+sP&#10;HQUDFJO5cQnHrmn8eW3zU0fxcn6UDq3FACYYyrgjGOaePvjjoaQkYk+TjHFIjEnkAUASjBmc4Occ&#10;UnJY5b86ZkAjCEg9aaSCyKCAO1AEnO0cUmQMcGnGM+Wp+1k57elIEAJzQAm8nI2UvUOCD2708hPL&#10;4K5z0pnG9+R0oAcMbTg9qaQdvOep70g5DHHFSAfITuGaAE2/dzij1pMk5G6g/dPGeaADA2j5RilK&#10;/IPlpeNhpSUKtwRxQA0dRS5jyRgc00BgMZ70FSTjHSkBJ8pI44qPC+W/y0KRluR06UZ+7xQAhzwc&#10;imhv3hIQ9KlXGACM1EVAkcg96AHZP92mdhxThu+b90fzpxxk8UDGZ5XjrUoJ2n60zC8UvGG5oAcW&#10;BeUeVTMAxj5R1phLbm+T9acr/ezxxTADjn5aacBM5ozlD9ahYtk9T7UDJAQcYU0u3/YNPjVfKHzE&#10;e1IxImPFAhgHL/J6d6CB/dBp570Y+YUDISDnoOlNx8v3atbUMbZJ+majKrsbj9aVwI8fKeOfSmgd&#10;OakI+UU3Hz/dzmncBpA2twD+NQEHd/qj781YC8E4I59acV+YnjpSEVcHLfJSgHDcDrUpB/e/Keop&#10;hyOqmmA0gEDik2tk/uiOKkB+QnA60OzbX+TJoAiOQT8poxxIdvp3pxyUjyPwpuDlqBjfQ7frzTew&#10;+U1KOY/u9DR/e5oAZxkAikPfil58xfl71IwBxhe3NICMn5RhagK5YnaRz61MByM0/af0oAj7DI7U&#10;mTvPpTz9xvlzTcLuPyCi4DsdD+dR9GXC+tP7H5aafvE7TTAMcHimkcmnj7pFNIGfu0AIM8YWmsD/&#10;AHT9af3boOnFB6AECgBg3bVBYGnHP2U5jBOeKaeg5p4xleO9AirhvNbKEcVLkeWuQalkA5+Xt0qL&#10;qRRYYnzZzubn1oG75hjilxweKawbY2AKAFX/AFTEuOtOx8oOB09ahK7ol5IAPNScqmCx6dqAFK5D&#10;fL+FN6entTsna3pSdd/yelABgcfLSfwDNAHXjijH3juNABn72BnFAyJD8o5FGD1Ap3egCIH945xg&#10;ZpwxtPyinlQY2OAPao8YzwcetABj5uRSY5YEnG2ndRwaToPunNAERQbVI75zTcHYBU4HC88c0ELj&#10;lTQIg7dKcTy3NLtOTgcAUoA3D5uaBEfUD5aULwOacV+Un8qizIMjg/hQAEHcOBmm4OWpzbsnipAq&#10;+Q/y5OKYyuVXg89aYAMfdqbadx4GAeRQdu9RtNICsykt1o2jYwyc5qbHY9N1OON4+UZAoCxXx8rY&#10;UdqXaNi5U9fWrG1TEfl6U1wwC4XpTEVm272G09BQqD956kcH0qTa25jnvSrnceM0BYqhcSE+Wuc9&#10;TUuFMY+Rae4G8/LTTjDcHigZXZTgny1NRFTngj2q0QMcUm35h39qQyqd2AOaiC/N92rrKNrfJ+tQ&#10;naByKYiIghTxTCGKDGKsjG4fJkYpSqbl56jgCgVyiwkMb4U5xSKJPJQPj3q2VOJOB2pjA+YOR70A&#10;Q4XcMk57UEHzByKlKcY5ppVsqRGaAIsLuPNIFAU8d+tSYPGRSnoPmpAQlTnp3/Km4G8AVOT8p5ph&#10;HU7B+dA7DCRujBYAsaaQN5HUetPK5DfJwKaUbfxTEAznpS496cEfYcsOD0pCvztwaQDT91TspMcM&#10;dtP/AIegoyMuNtAEfIdQR1pRu3uCAB2pRzGMA0FW3kE549aAGEnB+X8aac4j44p+Pv5HpSYBI4pg&#10;M/vcUKDlh0zTwox0NOAO1uRnPFADAOF4pCv7vO0U853EFcelJzluKBEZA570gB2HjFP7tTwPm6UA&#10;QHOD8tCg7V+WpnRhngU3seaAEGMfdoONoBXjPFLgZPzCmnr940wFwDuI6VHtPGCOelSqygN+67VE&#10;SS8v7vj1pjEAHzcCmMgITMp71Jj5SPeg/dbmkIr7F+bA7daQRx+WuTzk1MFPHykCgr+8OcUAVWUA&#10;sNoPvUMqMYtu8jNX8L5n3ccc0hQZfilYZUgAS3k+bPbmngRkfNB3qbYmFwB70/amX+UdKLAVJABK&#10;oEQINKI8Kfc1YC8t04p+MjrzRYaK5T5OEPQZpQp2rjHBqdh+7XjtTlx8pKtnHaiwDABs2mAE9jSh&#10;fvZIqUAeWcKMZp+0GaPGc0CIP+Wi896mxmM8U9oyGb5R1oxg/dNCER4wCSBinxuytNt7ipNuQwJP&#10;0pNnzDA4p3GRqC11ITx/WpNhKsPMxhutSBcxPx0pVHfac5pDsOC4jQgE+tP7NSAtsYbvwoIbIyh5&#10;oAkGSUwO9S/MARtFV/mD9SOfzqZC7SSHngdKAZIAC/SnkSfNtbtSANg9eKk58lcHnHNAiSNo/JlJ&#10;UhsUw9Mk96YAMrnPBqfAy3HpTQApJZhtHSph/DxUQDbhxxmpRksxpgSAj5MIelOT75yw60z04pQP&#10;mfjsKQEjPlCOtN3BV6HrS4GSae6gxcKvDUCFWUlfujGKlGBGOM81ENnGI16etSIeeueaQEg3bQM4&#10;NLn5zz2p4VMOS+KYdu4gGgCRSpViF70jEbASOM0gKeXjml2oxA3DrzzQApVCBhFpVUDvin7AkX+s&#10;TAHrUY3FTyevFAAqkyykSA8+tS5+QcVGoIdyBwaR1kKHEuOetIY89Tx+FOUR+SxY4FVlEnmv+8PU&#10;c1Md3K8YJFAxVeHBIIIzxTGkPmDFvxTGRFm4x24zTwpDjOMUCELfP9wUu59nOPalby9/QfShQNy+&#10;9ABj92OO1RnO1OeOeaveUDEOnTpmq7Abwu0de1AFXMwbG5jnvUqhwDkGpQj7n/ckYFKdmCGyaBkS&#10;kl+E7Uwq2cbu9O3LuG1iOfSgls5ABx1oEKA4fGe3rShWJJwKQcjNPBG5gJTkUAJjhvl6004+X7uf&#10;WlJ/edO1MAPnlzIeO1AyQYy3yg0o28HI/Km54k+X6UZOB8tMBMnIwtRlAR99uc5qX5dpNNOAeWAo&#10;QiDawyOevrUykbRkjpTTuzwCaQh8J1/KgCbq+AM8VDJkPFwTzT0PLfLSll81eB1oAPm2ZELc00g5&#10;fKDtT5JZC6KLcBRTOd/UmmCFUJuXKinYUyEeacYpwUmOU/KPk9elVYyVM25mJz1pDJcjefm704cK&#10;RnPNV/4idx61KMbW+bmgES7uPuDGKaCPKb5DTAG2cyZwfSnLk7gAeByaYEMgcogwOtOCjb17VIRl&#10;Vx+OaUgbATnOOlAhcgRQ4RenNRHkj5ce9BB298elGBnOOcUAOGM0f8s5OvTpim8YHzfhS8AyYI+7&#10;QMF25GOBnnNSHyyj4KHjrmq/HkODGevBzUWxhJn94fUZoAnyefmzTwpZlPSmJtwASR83SpywCzhV&#10;J+SgBxeEImCnA71AjozyfMetVym58l2GGoUELJgZ5oAsAjzXGB+dPG0jqKrruJkODnvSjGzjHWgB&#10;3/LYn3qYiFoo8Ng9zVfnHIqs6XJmXbvxu5oAtspAOfWl2A/xj2qWJYzZzq9xghRj3qq/mfaV254a&#10;mBO6sI4yVU+2ai5+XCmpeq8s3Ao3IEKhFzjrQA0Z2HJ5zSAfM+TxxSDcQ/1oJA385oAad4l6ZGad&#10;83mAhTSHlW5p6lQH5GdtADWxuOT+GKXAweelIVJx0HzUrY2TYBJwKAHKWDLlCRilaWMopEQxk81A&#10;rP5UgOfYUwrIWPzjHpQMmE2QwAGPSjqxOyqqg+bJgcA9Ktgr5I55oAQKhYny1OBTMKHYiMcmlYgb&#10;cOaU9M89KAEO7d9w4pQB0Lil57EYqNwcHAPPU0AS4ttzAhcYpG8rkLjH1qsY5THzKwpwSReQG9zQ&#10;BY4EYORkCohIWlI6fhR8vz4fPHNKix7ZCFOaADje3uKaB+7HHGak47kUpVghO0nmgCMbtsnyijnf&#10;9w9RUmCHIPtUZ3bjgjrxQAOU3jCkHFMXdjlz1705kcFGwDzytKVJc5BHHQUAfCvO771Kv8OTmm5G&#10;BljmnqRnPtX5e0fp4p27mGOKjdmBcbeMcGpAUMjA56elBVeQQD6UrAhkUkoil3RZ54oIlaZnIGAP&#10;zpyAmZBgY3ValEIhjCtg45NKwGZIQZCcgH+VRkEqcHpRMiq+STjPahCuwnnkdKpXGIuDcj5enerR&#10;2eXHyvXmq4GJmqVAxdsLzjpTAa+FmXCqeRzmriSNvtMHgr3qlKh8+HJcAVYiyBCTKgwOKlgi4Dib&#10;AB571IcllPmVD/EoOelWEC+SDjvWNiyIY85Rk8mpACLljt2gAUwgCQ5AqRdu5AW60kBMQfLb5e1U&#10;2LCdsHj0rVjVTGAdp47Gsy4XGokj7oIyKAJlcEREYJJ9KfnGcgg1Em3enQccVPg5zv4osA9D8g+U&#10;5zUpZwXGxfu02IZQ5AJHemZYXUmQeKlDYxtm4HBp3JBwKXILSfLgZowdmQKEIfz9nnwq5C1mSfcz&#10;lsEntWjzvPyEZ96qzbt8Ss64APQUMaKq7SBycVKFAzyOKgAbf1GM1LztNFhlqLd6jgVIdxXPNVYz&#10;IJIOTxmrGQZU+bGfSiwAM+Yh/wBqpp0BEDCQZGKjwvmfeqVj+6UYpMBU+9GN3AWrG7KEZGM1WUSb&#10;eQOBTxkL1qGMUgG7hOeKuhh5A6/dqkSu8FpAAKtRjdECpXAHrUMY48qMtk5qI/62L5jjPpUoB3jI&#10;79aSRSJR93p61IImTHmRfMOtSOIyJst2H41WVzsIIHXg1JkbWAYU00A1lICAN0pwDFE4NJlCUzjG&#10;71qxnjAUdOKAKxB3feqIkrcD5ScirTj5vvdumKh/d7iCmMjikBMACi/P26VUn83aigjHPap0OAvz&#10;55p02TEmFFPqIx0U75cEnnmpAP3i89DT+FMuV5NCZ2jPrVDGSZVJCFHvRAy7Hwxxnp60+UKYSDnJ&#10;pI9nyAJjFFxlp95t2K7Qu2qKg+dyRnNX+fIcZO3FUhxc8E8mhElhQc9OlPIHzYYYwKRcblDS/Wlw&#10;OMH+KkxokQZf04pX3DHymnRqOSfpT3H7xen1pDGpkMvyCpgT8/yc5qHjPfryKlQ5kyFPSoY0Sjqf&#10;SkbgqNwyaeV4OXP0FREgNy4pAGDvAprlllUZHJpAQXTLkntTTuLqSeh44pJjLQPKcjpTj9yXINVg&#10;zgD92DU8e8wzFoz0p3FYRsbBiqbBvtFvgZG85q4Rm2cgHOcA1VG4XBBk+nFDBF5SPLiwQPbFJcMN&#10;qfKeR6VEm7GM96t+WTY5KjikwRk7WWQjDc9anQnD4JxuFRTFxqMQLAc805f4sE81cdhGT4qhST4f&#10;3JAY4g5r5ju0C+ItS+Q8SDBr601ONZPhvqikDmLivlbWYnTxfrCbgAlwc5r7nhSvapY+P4ooc1O5&#10;WQ8VMuCJTjoeDVWM/IOvWp1ZskeX1I6V+no/LJaNkvvS5+RvlpvO4/WgZCnIpkjmJ3r/ALtMwTHB&#10;mUHBPankDHQ5+tJ0KHZzz3oEX7XI8v5uPSr/ADlvwrIikIKkJn5ulawOVX5B9wU5/CVD4iKUZB49&#10;6m8LzSxfGnRJFdlK3ysCPY1HLkqcjtVOzlWLxx4am8xQFutrfQ1zHZF6n6s+EZxc/ADw9cF8sNPT&#10;P5VYkAAkOea5b4TXCzfsveGl+0bmeybI+ma6ucDDnnJJH5V5FX4me3Sd4oq/3D9aUE44A9qQfcUF&#10;x3peM1kaoUMN8Y2NyalZidvTgVHnoPl/KipYC85PyCjPyNSd+tOwOeaAEzyaOcnmkKyAnMYxjtSr&#10;yp+U0AP52Z9KZxml5wOKjJbevyjvSAXuKcMc80nY0oPqtAB/y1Tj8aTL8L/DninH744J4pD0U5pg&#10;IDznHFPyNxOBUW35wD6U5c94yPmoAXGHp45b7/6U3HzD5eacf4uO1ADgBuY7u1NPDGlHCIN2STTG&#10;I8+LA/GkA7n5jjoKMjHWj+Ic9RTsDAy+KYCdxR/FncRQQMkHFJn5RxQA/wCYRtwDikGDcoMjBHNJ&#10;83c0pL/u8ovsaYBwbmTDthR+dHr0znpSjb+8POSOKT0OPxpAA69KaQxlQeYMfSndgMUciRiBg4oE&#10;G0ZPB5oOd3SkBbeMv+FOI4BLGkA4Y8uXPUDim9vvU7u3FN/iHFAAM9xS/jTGYbsBqdnjk0AO43Ng&#10;mmtuIHydDQDwtL/COKLAPG0quR/DTAMAjcetOGectS4OOVFACfLtGDzR83lHAJpufnp2fwpAJjAH&#10;zUYG49fanH7+c9aTn1piExyeKXsaXjaeOc0hI+XigAx7UYOT8wFO7daTjZyDjNADsD5vmoCjZIfM&#10;70nGelL65NADcDf1pSMI56cij05px+8QRQAgBweO1KetH93nPFBzSAO33qQ53tlRig9cU/ghPloG&#10;M/h44pf4h81OwvALimnh2+X6GgB+BgYbrTCDlvahSdxGKXsBtoBjecdKTJ2n5zT8LsbLdCKCF47U&#10;BcYNvPNOOPLPyAGj5OmOtAxsFADDv3DAFKM5NKetJk/LweTQA70+aju3zUgAzRzjrQA8BfmzRt+9&#10;iRqjJbzIsipVyNx3c44oAMcily2HAbFNJ/eGgZx0oGPGc9unFNOcDijHK1IBwTmgRFj5x8xNOwxb&#10;pUwXJHBqVYpSD8vegCsFbeeKsRo5fhTV5LYLbMXlXOOrHAH41xPinxx8NdA0tvt3i/T5bnyj5Vta&#10;uHdj6cdPxoWuwI7JIpN5+XJPp2qrqWp+G9M0i8uNR8VeHreJI8nzJ1Dfl1/SvkHxJ8afGV5BqEOh&#10;/DK306Isyi5lk3yMPUDoK8SuW8UanrM9zqPjjXppHlyyyTMRn6Hiuinh29WRKolpc+pvFXxs0uC8&#10;1C28P/Dee9ILKL2dtsYPqB1NfOXiXxP8TNe1eSTUPGGrLEXJWCCUpGB9BUEWnAW1uv2ZVUD6Z+tb&#10;VppM1xYymJ7NWj+8GkA4rpVOMTCVbscXa2KLMrEO7E8u3JrorW3n80BYB07itj7M1vd26yWVoSQc&#10;Nv8Al/PpXB+I/F2k6Xc6lGv2SeULwIZAefTirujJNyPRILcJEGaOA4T5tzYA/GsDWfFHhDTtMlF1&#10;rtjKygkQxOM8ds184az4y8aak8sa3c9pASdscTEFh7muOEDyzO9zcXkzmTo8hNNVIrctUn1PVvEP&#10;xV1GfTrq30vwCsCl2VZZHyxx3rwTU73WrvV7i4vvEGpzyPMTh5SQPYDoK1tZtFit438tFPygKp6i&#10;udmXDR/IeUGMms51ubRG6iom94ea2Goair6e7tIFCZb7pr6J+Hd4SvjrTLhiCLINFk8qcHGDXy1Z&#10;tOms22y92EXiEt6c17XYXssHjPR7yIbCYowWXkH6+ua8nGU7o9zK61t9D1Zxvs9RSRj5qlxtbuK8&#10;skCReKtRUwoW3v8Ae5A/CvRmv47m+tpBo0qnyRvK9K888RK8fiyykSE7Jmxurzace57lWppdHWeG&#10;r5kLRyFCjS4BP8Oa7oxQmC8LwoVeE7QD0B714zZyxw6zp0TkhZWG1geAa9d0aS3a5eGWfIMChTnO&#10;30onHd9iVO5w+rwxBUiEissbPk/3s/4VR8OXfl+Ib+KVEVG4RvSu517TWEkmFOSpyR0YHpXl8kN1&#10;Br0ZfftE/wArU6b5lYiempv+Io4DpepEyM2bdyp9eKwvhbdIkPj+1kjyHvAV/wBnBrW1EzvoEIa4&#10;TBtDsFea6LdS6f8AES7/ANIyj3Ry49K7aMfdaOCtL30z2HxvoinwYdRsp/3yKHaJRlZAOvI6GuOs&#10;rmz1T4Y39rLPZh49MlISXGVZR2z0r2HR5dNudAaJ5RNZ3dntkUN80TMOCPxr5y8W6ZeaL8VNatDd&#10;yukkjvbzIdu9G9R7dDVUlZ2ZnVXuvscppMMpW+frm8KgD2ruraCxNjM0kxV/LH41g6NGim03AD5y&#10;TXRytATt+zErkDivRT0ueFLRtHHaxaR/2pYHO5WnG1xWpDZ+UsaNp2EeIFT6122j+H7jUdWigEwV&#10;EG/PXjrVnxBY/Z7QQrBIDAuNxHLYrJ1I3sXGlJq5xKqiuwwRkc1OpX7Mo3g4ziq4kDyxsQo7VMMf&#10;iRWvQyJFbJFSjP8Af/So16dadlsk4FKwyUMCBxnBNAyd3PcYpi/ewRUoAIGCetIZMittfdITzUoy&#10;Hf5e4qEY80AzkcelDyqBywHB5xQBLMcW8pDfw881yN7ON86m6wGByfSpdTvp1tZdoAJkArnpDI1y&#10;zNnlOKpIlu4xV/6ahyzH5qUZL8uB17U3P7kDac7qcn+q5ccng0xEgY7yAACD1qYEfarTL5+U5x2q&#10;ADpls1MmRbtx1PFAIeABv+cEbqepbEhIXrUeMIc8D1puSZyo3EHHIoGT5GT8wzSA/vHODyKsJZX0&#10;stjtsrkfKTgA/NVeVZke53RsgRsBmGCfwoAYR+4PzE4fimMXNzIRHjgYpcr9mBwGOeAD1pAWKk+S&#10;F9OaaACSJMEDpQPvS/MOKCQRgHkUcbg3AOPSgQvJjbEgHNSYXaP3iggjPvUQ+9JleMdKYkbG7JLs&#10;QT69KEMtIoF/cOLcYFs3J+lfWf7Lt5LBpnxUJlYqdWhyvoM18pxlSSp4HlnLHoK+iv2c59viv4sW&#10;4yVlngK89wa5cb/Dl6GtFXkjtf2urcjSPgFeLCMeZKrMB2PIzXxUPnumk42pAvGfavvz9qiJX/Zp&#10;8ESEjMQXHH0r8/bYr/ZNvumxnj8qxy1pUUvNmmI3JAYjLAWjcfMRilwouJQMkGgghoDtHTr60mWL&#10;ZHXtXoI5R4K8fMPxp4IIOJBkVEwJ4Ip8ezeoOVJHXFAEqgnqf0pccGjBDPnBOad1QHHagZAw4P6V&#10;QljQltxPA4FaZAwaryKp3fJg+tIR1PgrWmh1z7BcSs8LkiJ26of8K9UlBE3UFSMg+oNfOYLx6pHM&#10;p+dJga9v8L6jDqHhoQ+cgliiHBPP4etUmRNGnIpIXHpWTcxHybgFDgit/wC5Nho+Q3PFV5ljaQ/J&#10;gGtkZ3Pp79lnx4bP4ht4Uv8AXoUhvJmNkJnxG0h6rzwCe3vX3Xf24S9ndFJR2ypr8Wn+1W/iKwub&#10;ee6SWK6WRGjYqwZeQysOQQa/UP4DeO4/FH7OVha3+swSazYWwhmkOAZVUYViOxx1965sRT6o1pvQ&#10;9OZTg1GcZarsqSrK2VYYc9apv3yQK5TUj7mmEAqwwacfvLxSc7s4oACODxTSPnPy08EFiMjpTTne&#10;eQfegAbPpmnLny+W70de3NMJODxQA44zSnOTx2qMD94Mnp0p/PXJoGOHQ5deKQjjAxzTT1XLc08+&#10;uKAAbNuDJS/uwSQ1M2oVbP4U0cZ5NADiQf4Tmk5/vcUnJflaeB+7zuHWgBOMnFITy/B6U7gOQRxS&#10;5X7O3C+1AEa/fYFTgD86UZ80Y6ZpCT5q/L2NOHTpQBMPLxOc/wAI61CQd5OeKG/1eCnFNHTpQA/v&#10;92nhVKn5qiJOPu00lyVxkD1oAnUJsPBpuBgnFMUt5bd+aeuNhzQIUY3cLQEBlT5c+ntSEE7PXnmg&#10;bhnJ6GgZIw24w5JPb0puW/e8elHG/k0YGTk96AFXGQccetH8cn14oOMY20Z6EE0AHy7jjFBPzfeo&#10;/hPFJ6cUAOyOTto45zzzTRkMPlGcU7IxypoAXg9F+lBB8wfvD70mRkjNH8Y5oAkx15JpMrz1NM/i&#10;PNH4YoAUKhYkOevSldQEB96TH3uTTcyBlG4GkA5Rz92lITa37wcU35yFyMZppA6c0DJMjZ0P1qM/&#10;68dhmn8YYZ7cU3uvyGgEPOc9elNA4655ppL5GUNO44oAa2N2BSEDJOBUmBmTORxTTneRs7+tMBUQ&#10;HI2cYpHRcHoeKFdhkCMk04cjJIzk0AMyOMDtS8En5OaQgbjxSZ4H86WoDsHBOKjO3ccmpFyWbPpQ&#10;RkP8q9aYEXpg8U8AbSNxpQgAHzD6UNuHl7Rkk85pAMKsC3ynrSYOF+Yd6mGSMOy5xxSYiwCZjn+V&#10;AyLHOMHrxS4+Vvr0pSBub5s80nzc9aYDGDZPyUbQQuTUg7cUYOVwpoAh2DJxnrUb7ldflByas4G5&#10;uaaQNuDjk0AQ7RlCc9KCBlqe/QYQ9KaN23lTn6UmwIiBvHNIcYPOKnKjHPrTCgw3ykD1pgRYU9zS&#10;9iNwxilIwiDjpTAG3A+X+tABx8uM9KCTmnkLh8kDjio8E7uRQAin5OlREtuk4PWpgpwORmk78jvS&#10;AZk5QYp/Pltz3FO+X5/lHajB2nigBh25bjqBSHG0075MDIGaaep4oAQ9RzTD1bIp/qNtKMenWmBE&#10;BzytLz5Z+lP2/NzQQNp5xQBFk5Tr1p38Dcc5FKV+Y80AfeyPxoAZngnHQU1CSz5AxUpHIz1pQo2E&#10;4FADMcjB/SjkkjaPal43DmlHQjFArkZUhvujIpR/Hz6U4j5x8tJ/F0xQMTBwKOzcelKd2D8uabzn&#10;pQA75cn5hmkJAdcsKUdBzk5ppA5zEc0ASEx7Dgkk1CQ2SCvFGMTEbR0FOJ+U5H60AKqjj5hxSFRt&#10;Ygk0nJZPmNLls/coFYb3BxQerfJSvnGCBSdzQAhzvHBpAG3N8wxUg6rSngnjFAWIhnHQ00jh+g46&#10;1OpXyX7nsfSomIA+6KAsRDaT36Uv93mnDZvXC80HO9SEoEMwc0x9wlTEYzUxBxJyMAU1SMYKck9a&#10;Bjccj5OcU3HJ+WnlWyvXOetI2/yyRGM56UAJwDkJRztPOKd/yyU7e1NAO3pQIYc7lOe1JgbG+b9K&#10;ccb8ZGadgYpgQ4JbPGM80pXO75cYp5UA4J7U4fcHz80AVMDLfLShee9StwOgzmmgkg5Q57UgIyD6&#10;GoWTk5Tp6irLEArg9jUfzlDn160AQgLvpGHT5c81PjpwKbzu5BAp3AgCMexo2jOM81YyRIPmH5U0&#10;4yfkFCYEBBHO0UxgwTIIwTVj5dwyaUrlGxH3oAolTyc9qjIOSavbTnpimsn+xx7UAVMfLyO1DBdg&#10;G0cVOyjZ9wUwqMHII4pARdhQf48LjGKeVwqdPamkAA/TmgBvO7ofzpPmweM0EP5efJbpUYYkHEZ6&#10;0ATHyhbtyuT+lRArn7tKQCMEH86QDDjK0wFB44QcUw7t2McZFTMoDD5h0qLDc4NIBML5g47VIoG9&#10;vlppVcnINKMeWeaAGuDu4x05pnOTyKefvLzzRtbd1FAEZ6Cn8bGO8ZoIOGypqP5sjjrQIMZI4NKc&#10;hTxQBJ/dP1p38D5XntQAxS5dAW45p/7rD/OOvHNM/hqLaCx+ZhQBIwXzRgg8dc0w4yeaAg3N85qT&#10;A2jj6UwGbQQowaTHzNUhx8oz2pOxoGR888UmPvU87Sqc+tIc+b0xxTAbk7l5pcAo2Rjmk580/L+t&#10;AzsH1oAcU+blqRQPm5pykFXGOcUnOOTQAbRhTvpmRuf604/dOD2qNQ4MmVzQBJj5x8uadglOhpF3&#10;lF6jn0qZWGHBTnPBoARUQzfc7UbXDHAXg04AiZjipFxhst360gIdoBb5KUb9y4FT4Bxk9aXHI4+l&#10;CCxEA3mHLZpwA81+fSn4+ZRmkIwzZX9aLhYQsgc9aeoBDcnAqQBTCCUUcU3ILfKw60AKOrY7ilXa&#10;FPyAmjjcfpTl/wBXz+dICPH7xj3pxLeWvTj2p2BlDk5oxk9KYXEQKQeMnPSrAAEikQKOKESPaevT&#10;tUgHyNg0hgDyaOctzxRxupxU/MSCKYhoB87O44yKnfaFj+cDI6VFj5Dmmkt8vFCAnU5HTpUgztXJ&#10;pkav5S5xzUvODwM0wFz1wOQeKUbsv8o7d6TndyKY2PtFvgMDu5OaQiyNu4YFS/KY3+Y1VB/etwRx&#10;1qcFvl+T8aYCnbxgd6UnbM+HXOBimnJRgV4pUEQBzASfXNJAN/e+dn7QfpUykHdhifwpdoP8WKUh&#10;Qp2nJoAYS3mqM44NNy+58E0c5TK8mpFU/McjrQA0GTAyTj1zUgzhcSNTgASuT3p4Ub+vagYwAl+J&#10;iM9qXMm7l2xmpSML/KlAXjLCkAgxnlh+VNJ5fBGKRw25jzTVUjkkUASBVKOfLJOR3p+07B8jcCmB&#10;sdFzTTJc7TiHjNADiFEwySOKadoXiTOOlNJYsdzcmggcdRTArtJemZQpfGetWAzrDnad2O9OU4Kg&#10;rxjjihmG0/LQBCJ7vz1zENoPPvVjcrIxz36elR4P7s8cihdwk5x9aAHHO8/ulxSEt5Uh46jipGC9&#10;fOPSo8/uVHU880hjwExjeOBTHPUrzUZRj3OSeealUAIOOQKBEe2cyFvL4xx7U7Bw/rxTgW7yUq/e&#10;bjtTAYQfl57GmB/mYcYBqRycMCBjNVyg8wsFIoAmByzfP1PehkGF/fCgbPJb6UzDcj5qLgSoQCRu&#10;HFPOCjfOKr7TjJBozhRzQA4j7uHxTP4mIJJpe5ypxigDCnJHSmCD5s9aU53L83em5+bOO9SqNxbL&#10;AHFAyMkb1IBprE7x+7HFTEKI3GQcCoc9OKEA7B2nEYo+baQVpy43Lk0pbIGSvTimIbn96gGOaaTI&#10;GdfMVVJ60oDbX47daTblI8g/epAP3DYoEZIA4PrTeT1obG4cdqbng885oAmBTcAXxmjgRyfMOvBq&#10;A9Tk0APleTg0DJO4qIj96fTNSgDePnpCep5PI6UAhCBxyaeOj/Ng07Odv7sdKaNxP+qA4oAYThx8&#10;n45qRSPKlApAE43MeM0KV8xug560DEIXYCF5NL0D8DPFOYx73AYHjrVdmfcR5Q60ATleGxtzjmoz&#10;6bhwewqEtJ3R+lToF8sngfU0CFVQSp8wDDVIzKFB8xeBxULg7htfPPrSMMhMg0BYDkk4cYzQOAeR&#10;TQDjvmhuoOKYD9xCDAFRg/6ZywAxS55P6UFRjlfxoAlJjxkSjjqM0wkbmz0pm1OTls4oQHzly3Sg&#10;A5EvXg0/o2dtO/dmVyx6Dg0h/wBUcN3oAaD854o3cydcZpNrkD7tLg4BIoGIcdo80OjlI8S455pR&#10;gMfm4xT8giT5gMUAI6RqYCZlJK9qhIOW+bvzSsAzrlm4NDN88Yx1oAcANgpGZuOB16UHo3NLx5bZ&#10;AzigABIkUhRgDkVOzQm1JCDPpVX5sjmgHl+B0FADt5PoBTt52OAFNRFQWOSetO2DD8nHrQAoEYCk&#10;AZI55oBYqPnGAelN2/KMVKBwuaAIsL5n3jyPyp3mS7Au8YzxinFTuPHU1F0f7g/OgB3OBk5pfXmo&#10;yfnFLk+hoAUv80YLk5704HLU0gEj9KX59gG3igD4QG7cBSjPmD5u1MJ4brjin/IWXrX5k0fp5Kh6&#10;HB605sbTj86YuM/dpTnj5SazYEbiUzRbSeCKu7G8lcxNyoquqvgHOCG6VcEuYscZx6UAZtyrmEDy&#10;F2+uarKFAUbTjHBq/KEO7M5AHQVRfzPOXJAwOAO9UhjuN2MdulTwHNxKMY4NUgxyfrVqIgHhxnFM&#10;W5YYt9nkby0POKI/JYoHU4PTnvUTEtbkZOBmljB3WhDNwTketQ9houjPmLmUcdvaplI2ABh1qsOJ&#10;34781N8nzARDkisSxJMeapJPC9KdGcyRk4602YNknK4wKExlPmOAKQGuohS0iYNuYjkelUJwDI52&#10;DBNSIXKECQmmSByhGOO1CAYByDnovNSLnavzcZNRjPlAEjinA9MEgY6UgLUB5vDtHTim8YYgHJPU&#10;1GjYEmAOlPydppAIByvz1KNm1DvFV23eVkIT81Jh/lyGGKEBZzyx2mqMxImTkknsasfNwB07iop1&#10;+VTls5oHsUxxK3yHrS5/1fPc0rbhMc4xioz1zimO5NuO0ZJqaJtzfe4B5qpltjjAxipbYD5j5hpi&#10;LhbBkIQU+MlgOB1qF/8AUEY71JFgRqS2TjmoY0TtuDEEnketKvQcmmMQZB8w+mKAcFsA9sVAxzqh&#10;QDBOTzVuPC2iAIenHNVz1g4xmpcgSoFcnjmokNFlSCCNpFKQNrcnpxUaHmUeYCCRUjH94mCOEpIG&#10;VlyB9zPzHrUq7dnJOSOlMXjzPlP36eeowvbmgBuRlAFHXkVbj+/gOOlUwF82Q5PSpoyBOMMRkelA&#10;EsmdrHae9V8fLCfN7ntVqUE269fvcg03au1Bt/h6UBciwN3Knk1aKJ9kfLc7emarncJkG0YzzUoA&#10;ZiwkNCEZkq/MxC8AdajiLEjj+KrNxkOQoYndVZdwnPA6VQXJ5V/dxkY+7zVWMgSAbj1q4MGNueMG&#10;qDEfbV2nkHjigaLoOIiMjnrVdifPzsTpT1DFl5PTpTXGGcfLnFAmPib5iCvXue1TLnz3y4xjiqqZ&#10;6BuC3NSuDsX52o3AuoTgHjketBwSoOapxF/OQbWx9atlTsYljnFS1Ya1DnzPu9x3qdPvPzxiqvPl&#10;jOTUkbe5BqGhl5c+SDv781WcHz+nQ1YiJLYKgDHWo5MeZ97jPNIEMH+sB8unEZhk4HHSmE9MYAxT&#10;jnav70daEMQZCLwc1NG7YI8rmq4PI+bOKlU/Op3cUICccAZHaqEjf6acdM8Vbdunzde1QkKWPBJp&#10;yEh0ZAlQ4PIrUhINlcKSMkcVmqB5oGT1FaESp5pBkAOPWp6DMS5A/tFwd33+KVcbxg/w1PfKgvmA&#10;YYzxVQH5j9KqC0BlyZj/AMIrqC+WNpx+FfN/jO2RPHOqn5gGIOR3r6PQBrRs5A7+9eIfECHGsXQW&#10;LDGPK59q+i4fr+zrJnhZ5T5qLPMYmU7wAeKsrxJkEdKo2+SkmTzu6VeHU1+yUneKfkfjdZWk/UkB&#10;4znvzSnoPlpo+5j3p3atDEMt8gK9qXs3FAz6jHpRTYkSQbTfRkr8uelbG5G2FYyBj8qxYi32ljsH&#10;ArViJ2g7etHQqO5I/QcVmuqNfMpjGSpYEdsVpnO08VSk2LNO+OfKIH41y7M7Ufe/7PV+8/wW8Jwl&#10;23fY5lIJ6lcivbroEXk42HiU9+lfKv7N16qz+DrVplB+03fy565ya+sb4EXsgx/y2Oa87FxtI9uj&#10;LmgjKY/OgKmgEkdOKWQANHz3pG+42CfYVyGo8dSfal5GM4po4Cj2oJPoc0gJPX5e1N+cFRmlXGcY&#10;p2MNg4zQAbnLfeGMUjfdyI+/QUoxwPenYwW4pAN5JHy9R0pCPm6U7HWmn74waAD+78tN53KKcQfU&#10;igY/eeopoBwzk8igj2qM5w2F5yKeD1+lDYCYGUOKk7KSMUzu1N581eTxSAcceYvfilBPp1ppPyv8&#10;gzx3pQOfwpgPX7ucVGR86H/apwz6UvrQAufnA2Gl7NzTfmwx3EAdsUhLCPtzQA0/62P5TTx9wfJT&#10;eoNOHHVs0AHc8U7+E8UevNA2mRgGHSmAZ46UAx+XJkD/AApMDn2NJhfNJK9hQAEncvHFOH8XPNHG&#10;080q4NwuHGNtSIb8wfOxiKeOn40nzbZsYxu4oGcHPagB3GTxSEAgDdj3pPm+bikx+8zjtQAmBtf1&#10;FNwdqEnGDUnc8Uv8PNADByF+X1pwB44peMGl7GgBR0FIS3y/LTCW8zvin9jzQA053MNvpS9jR/Ae&#10;OKMfMOKQCjBYHbS8Ypgx6jNPPU0CD5s/doOeeOtIf4cMKOccEn8KYC5Hy8etOH+qFNOduNufSnA/&#10;KfagB2OtAA8rGe9HVD8/6UAdcNSAb0AwtHJINPAXEmWweOKO5+WgBvrkUvbp1pB/y0+buOMUYPPz&#10;c0AKwyUwg6cmg5wv0603OH59Kd/yzJIzQMTB8zO8ninYHINNBGzhx1pwKCLoTzQAcbc0AHYTnHNK&#10;MbQfanceW/BoAa2Qi9OaQ96H2lBgnimAHJ70AOBG77tHbpR3+9TsL5rEnjHWgQnGeTTTyOG/Sl53&#10;fd/WnbV5O45I6UAAA25HpURzuHHFPAbB5peMZoC4znIO2nA8fepcD5Ru59KeF5JwaAGYyR8tTBf3&#10;bcipFTIGBVqGBjO58hjx3yBSbAphCSvBq0kM32Z8QuSxG3ArN1rWfCel6VPNqXjDw7bIiE4addx/&#10;4D1r538XfHG3je+tPDngtpzkql5MPlz6hf8AGrjTlLZEynZH03NJYWtlJLdX+lW8YjJd55QoAH1r&#10;xrxX8YvhvpRuYdP0251a4VypWAgID7t/hXyFrutfFHXtXMuq+Oda2tISI0kKoAewUcVmQaY0dyAL&#10;LduAy7ck10xwvdmMq3Y9B8X/ABR+KevWl1Bb2kmmWMjYMVs5DsPdxzXlq2l60pkuZL+4cv8A8tJC&#10;T+ZrroLFybf/AEcABuQRgVtNZW8awForcl0GMtXTGKj0MpVJM5K3tpPJh22QBHQZ4robC1/fBiNp&#10;6k9qqanq/hHS9PnkvtX0wNtykKSgt+lePeIviTLJui0jwOyjBHnSHr78VWnoRGMme46pquh2ulXP&#10;2l7UqB9zeAWI9+1eS6t4/wBCikvo7f4d3M21SN4usAflya8Uur7Wb+/nlvdc1Gdix+QMVVc9gKrx&#10;wwrEwUYO7+Ln+dTKrFbG8aXc6XVPF3jrULa5hSeeC2OVVIXKkKe27qfzrlYrdhOm67nY7izGRiST&#10;V8RjrsI46CpQoyKwlO5qopbIiVPmHyL7VMseWXk/fFSAcHiplA3DjvWbKsZPiCMHRLAxxsWX73fN&#10;cVL5h8rdGRgcmvR9RSQ+H5TFMNwT51215zM5M7Jnned1CBkKkCSc4yfMXaAa9E0uW5fRLNUiXESA&#10;7WbNecMvLYcjnn3rpfD9yo1hkMjKrDHXoamqro6MLV5Zep7t4d1aERJHLp0ARotrZHKn/wCvU3iK&#10;yhm0G28lUO3LjFcTp5WLVHjkmjPnzDy+eR9PrXfRybbOaNpCQIgACORmvJqR5WfSwlzxPMyW8qFS&#10;5DRzjAPUYruNMu599m0UZDoi7ctn6/nXP6rbiO/lkEQ+aQZPqKr211FHqEe2dyUddvtnrQ48yGny&#10;nukF9Be+HJwYIllW3w6k85HpXm2uwzeacwk/e2n6Vv6LJZy3KTLcbXCAOgNWdftlFvaSBOCvze2a&#10;501FlN3R5fJJPJ4dlAupCVOCK4YqreNol2cNJjJPSu4vkliuGCOvltkmuKukY6jbyLMQy3QI/OvR&#10;os82vGzO20rUdS0rxPBCZJWt2kUqxPA9vpWh8VprG+0/4FX6WyJM1hIkig53Ad6xJngufDtk4hUu&#10;sS7xn0rH8Q3iTeH/AAJCs42wlgEzzk00m5Iic7U2Q2qsLW2wgwEFW2k2xPjbnzF471XTI0y0Hm/8&#10;shniq7NtuUxCWYtnBNd1tDxWtT6B+HEtjFNrLT2kZWeyQK+eYmH+NQ+MLcy+Ibo+Svzxt0H3h2Nc&#10;p4VuHFvEfNYLt6ehr0rU0a68CaFcIg8+FG3KP4hXk13y1L3Pfp0f3Nz5onR4vE1zCeq3R69s1Z5D&#10;sNwOQOa2vE8ETapBcImyR2CyDHXFYDZWSBN+SUHNepSleKPDqw5ZFlc/3eKUZwOKPl+z4JPQUgIL&#10;rhiPUVZmSqWBPI5HFTLnj5DzUI6Dj8KlBYKMMOFpDFYqGXO3nvWPqFxEikC6jxt7GpriVdtxtnjA&#10;WM5LGuNuHizkSSSFpTjnpVJEtjp5TLHEPm+/zmmqeHHonFNXH2Nh5Q7UcfP8vGKBIUEeUuEGCTnN&#10;SIpw2Rx65qML/o7cH2qRPuQvk9wRQA/C5bg4xSqcSN++G0N3o/5Zke9VpGTzZR5bkEcDPegC2WLz&#10;yK3CnAUiux0bSXitmnljU5AKq3pVHwVo9zqXxI0mNiBFEjPI3UADpXpN/aPFqEsQupnSN2UDbjOK&#10;TlbQaRmW9/bRX8P+hwgrIBkL92szxjZ29zpdvewiLeIh5oTgH3xRPFIRMq2pUk5JI9KsLx4RlVjI&#10;6PbODntipA8siG65ICBdq9zTmE3IV+j1Duxrt4h8wEXDcEYq2pAhueT1rRAIFIfOOcetLzlqB90j&#10;caT0waQAMbRxUkbKfMAj5FQszeVxHkjpSgqunvKzYcHB/GmItEp9lmyTtLDcPSvf/gC9un7QllGk&#10;6bJ7Y9/7ua+fk8wwW+QmD19DmvXvgtIsX7VvhOBZHBYuQQelc2Lhz05LyNqPxI+o/wBo+2kuP2JN&#10;auFBJtrmPP8Auk81+cNuCbXTNwG0SnFfrD48sLbU/wBk/wCK9k8KEN4QuGx/tKpIr8nwVSXy2hyy&#10;ajKi4PcH0rky26i4vozXE2bui8+ftAAHAXpTRwTkEAUZHnAknpStj5vrXpnIHGM5JPap0BMIJXlT&#10;6VHxgZJAA4NTfN5akzjr+dAwYHc37rqOOaRQ4AG7OO9OGPn+f04oH3iAecUAB6dKgYDd0qY/xfLT&#10;D3+amBRlBy48vgrVjR7m7sfEum3UN5MfLuRuQH+E9QaUqdzcdKhkCi1u8L8xWmhH0AksV1omlXUS&#10;xkSWwJwe/eoyBhB8vU8VwHw/1ULqf2G5nIVmOwsehr0m5hKXlzwMZzn1HatYmM0Yl0CY5PlxxxXR&#10;/DbxfrPhP9oHw9qcAmktnulS9td2BNET82PcdRWHKp3dKybmJW8vcmflP4U2k9wTaP2W0PVtC174&#10;S+Eta03VYbi0u9KV9y9VPdSOxU8Go5kIUfJxu9a+E/2XvHsun/FV/C9/4hQWd/OxsjK2EEvdeeAW&#10;r9AL6IYYopwTkVwVVZm8XdGIRjNN/vU9hzJx0xmmcbzxWZRHhvMBwMY596BnLHb+tP4+bmnKEMbd&#10;RzQBHztHyk0c4OTTu7Udjg80DG9wcU/jaOKMDrvx7Uz5zI2AuM0APwPMXI7U4chqZzg0byCMDmgA&#10;OQOlHGOlIcHd8nek5J5WgB/8JIXIqPnnDkelOJKwv8vFNBBwevFACgMVGTk0uPlXikBAPalyPUUA&#10;GPmpezc0hJz0FHdvmoAaS2VwKQ7zu/dGn4G3OKM4zyaAJBsEC5ZiSelM9eKacbhxTh/EMc5oAkA/&#10;cv8AKMd6aNu1vrTQ2Cwx9acMcdPzoAVSBKPWg5yfemMMS5x0xxShhvb5WoAMtlP3Y708Z2DjjNN+&#10;X5vl9KTJ2t8tADhu3tmPgU7s2FHNO+YwN8o69qZ/GPrQAZbaflFJk7x8o680/aPm4ximlf3hO76i&#10;gB4xt+6KRk+VulKMbGGacCfLH0oAjHVPl/8Ar07+NMD1pDjcfloOcg7aAH4X58yHJ7VBufztoT6G&#10;nnG/PlnrzzUoQGNm3p0oAjG3CevelOMvhcUFRyf60ZXP31oAbzv+/ml/vYFDbcKAO9OGRjntSAiz&#10;83Spg3yDIqMgdc0nOx/l9KAJGZSVGPpTP4gKB1Hy04D5j9KBiDOafj90x9qYR14pcncRtNADMH5v&#10;kGT70q5y3HanBo/JkGw/Wok+837wk0AKZEEkamDOe9HBf/VHr0pcLjOOadtyBwOKYBg7Gw1R/vME&#10;lz+dO53EYpT0GTQA1gd0Z81+nNMGf7pqTjewz6UY+Y8igBuVycs+ccUwbj5mc8tU5VPLUjr3phxy&#10;QM0ANGfkp4wMfMBTflx92mvj5eeaB3HHIcDmjLBwOORS4Plqc9uaQ439KAFXOelNYD+7Qd25iPTp&#10;TRu3HKigBdrFAdhwDThjkfL+NSrzbY3Ac1EV5b5TRcViM4zkAH8aG/1J46U4BfLPXg00/eb6UAMV&#10;SysQvFNK4jbIHWpxkRuBwM9KjAPmMcn6GgZAVBUdaXYMYyalIw8n7v8Ai9acdvXNK4iswAJ+U80o&#10;C7ScjpxUpX2JppUc8UwID948AU0mTylHX3qYICCOaNvT2oGQc5T5PWnDvxTyBjoaNpJBBHXmgBnG&#10;3tSYOAeKcwHzZIHoKbk4X95x6UgDuKaA256cc5bjtT0bImwhzjimBEQdrfLUW4+djyfxqwfuDK9T&#10;TCq7gcmgBmWJXK0rbthxin9m5pwCf3yTjpQBAA2wEIcjrmnAHauRUhxtXPrSDyyx/eDigCP1+X9a&#10;MA4+anEDeRimgfPw350ABH3cDtTSpx9Kk4yOKd8m5s/jQBCGwrYTk05WLEjjpxSNy7YTAoVQHbk9&#10;KADnd0pO3SlI+5yaO7c0ANLAOuLcnJ/KnEn58L24oA+98tJ0mTg8igA54yv60z1+TrT8fe+XgUEf&#10;L0oEH8A470jE5BC/QUhB4xnHejnzOnagBFP74kxnkUMMgHIxmgjg0ZPqeBQMMLu+4KDjdwgppPAp&#10;3G3I5oEBAI6fWmYO37nANNbeC+IyeOlOjZzu3R4oAUfePHagjg470/5c9BSMy5fEZz2oAYwbYBgc&#10;UzA2jin9yad8uT8ooEihOWWGRvIapbZt2nFipyenNRXbyNEFGAN/Jp0DYiiA9KdhslYEkcduaTBC&#10;LhSakO0Sk4xTT/rHI655pCGHBXnj0owcfhS4PPPSg5w/J6UwIMfPkgY7in4+QDbxmoyXE+CvB71L&#10;xvYAHigBp2hlBjpAFw3A9qe2dwxEPzpMNxnk0gGbemMUwq2SCOKexPmP8gxxUgI2nOKYFRlP9zPP&#10;Wnj7pqRj+74HekXk+tAETcDpQCNvKipWHX5TTCBg80XAjZeG+Vc/ypm35WBFTEMVQFhjNDAZbGeB&#10;SAqFcsv0qIJwT81WiOCcHikIfI4yKBkSr+6cGTNReWA0mEHPerOHz079KcwG449BTAp7fnUgDGKR&#10;kbgkHGas7flPWlAYlcntSEUWV933SRSjOAMY9KtMpAcbCRmoXX51O09KAG8eT9wHiowBsPapQpwe&#10;OKUrleCvXvTAgwNw+UUDqcdzTyCA+F6VGT+8YBccUBYe275QR2qPAwBinn7rcHNIA2TlelIAH3Wy&#10;PSmODjoetO6kjNO4yvymgCD14xRipTnLfIePem85oEMAPHFMJXf35qbDYHNMP+tHyd6BgAOoXtzS&#10;D7h+Wn+vNHGW/CgCNsbm+UDimZXCfN1NSHr07UFfkc7R04pgNIIK4I6c1EWIb7vFSg/N9ztzzQQP&#10;LJ8odeadwuNGCwIOPWj5tzcHrS/wjEfFKR8wxQA0dvlx+NOTPPNP2ZZD+lB+4cITQA5fvZ2ig/60&#10;4AyaQfwjFPA+frSEIOX+7UoxuJIPSm8b2xT8+tIYnO9eh5qxtXYP3g5FV/l2ABxTsnA5oC5LtwQc&#10;Co2DlmGzj1o3cpkcBqs7gY1wgwB6UDRFz5MYz9aI4/3s2AADRkBm5/CpNy5yUphYXbwvApCMEUB8&#10;yn9zgAUv8R68UgDGVA96Duy2I/pTlH7snBHPSpBtw2BzTFYYv3fukU4YCHJPWgqMMcn6U4A7VBFA&#10;Du3SngnZjAx2qPtjNKFfIxOuR1FIB3O4/JgfWnIoLAlT1pQfkbPY08Zw2SKBsd2X5x1pf+WjVCe+&#10;VOO9SLv2nheBxQIeM803BwMDpR/e+XHSpQBt+729aYEahvMXI4qxhtg5+lNGBGw259qbzlevSgRN&#10;xhOnvSioeQTz+FSKRuAK96BjmLYGAPrQCd3AFPUDcw4xjpS4G3vQIjy+9flqyGTylGO1Q9vuUHaC&#10;T+dAEpPA4xz601n2g4GeKYwJjfk9KWNcwzFh0x1oAcrTNk+QxH1p3PHFPWSFF6cleKjXBaVtxPzc&#10;UgJwWwMgClAUxk7x0qE/dfLntQD1+Y0DEXd578jFSgsB2xUfc80q8ygZ4zQA3DGQfJ3p+Dsbipwq&#10;DcBOuO/tULEhX5UmgBUI8qQFB04phVSF69aaBJkkkfSg7wThe1AErf6tRgdKrt5pONzcjinJvKHJ&#10;xz0p2T5oIwcUAMjEy2zh5c07jCngZ96VmBJ44pm3KOewoAkAYnO5aaQ2etMHHmAbu3enqAXYluB1&#10;pgIMiReO9LJuV1p5MW4kOKaxXzFOwnA5pAJkFVOKDkv979KCU2Me2elJxkUwHZ5WmbsKSEJoNPH3&#10;WyooAbvcovycHtSANuPSgHk/MOvSn5wWIUdsUwEI4GTTSP3Z4PWkkZ2kXCDFM5DHIwcUAKB85G7i&#10;ngANn5unamADePmAoZhuOCeO1IAJG4cH/GozuIHyDGak4Jb5MD0pMDJOTQAq/dHBz29qfzg803jH&#10;Wjs1ADhxn99j2pGZ/LP14puPlOR3FSDy8zfJk4FMCMZPVO9KAMNUmV+cbhmo3J3njtSAbjGeeKVW&#10;yo+bikyefk4pVCgHOAKB2A5yx2/rTs8L84HHSkIGWwQaMcj5ckUwFz8qYFJvwF56elJg/NxTcDeT&#10;tHSgY8kbh8h5P5UY+U0gBwx3cU4gcEZNADAoJQgdDUhAwDmhg2w/L9KOcKMUCGY56DNMdJOcOcEe&#10;tSldpPXnsaZuG5AScZoAqBbj7aSXfg9Kt7soATjjg1MwRo0GQMDrURRDld54YYoAZ8+0/IevBpkn&#10;mEDC9+tXGB+xMDs4/OoQBtbDGgCBQ/B21OMlgPLP1pQB3A/OkeVUUfJn5hmmArAgN9Khy+07U6/p&#10;TnmiZ1ADdqcocqcDmgCsGk8xQVI5NSBiCv7tuT1FSkYPMPQ84pd8e4DywBQAoK+VywHHQimEsTJ1&#10;4qN2DPKAe4pwkwrkgdAKAsJnLjCnFLgZJxS7gWHyAZoyNxGB780DHDow29qh+fzW5HtTzkDnpmkA&#10;56UACBypPldadxkZIp+790wwAMcVEFDOPnI9aAJMDJwopu1stxgYp+FEY4NISMcsaAI8NgkY608D&#10;5F+T9aU7fLHQfjTCzALj8qAJB6bhQT8wG79KiG8lsjvSkfKPnJ5oAdk4BA5pnJxxmlU8844pCJDM&#10;cLjmgB4VNoDHtTMDc3Hehlk38sfpTh5feTvQAox/dp3mReWowetI3l+YOR0qIgbm4z60AfBzF/KU&#10;5H3qmjA8gneM1D1BBP4VKmPKPBFfmJ+n2HKR5wB9eKs/Nul+gqorDMmQetWFOVX5cDHXNTYLDuAo&#10;O8cA5qNGBizt/iNOkBMbgMeBzUUfCgbSOOtADpOQflBFUZm+4QORVyQnZJj0qmwPkrkDAPB9aaGQ&#10;JuM7kwngetW4yN/TqKr4YEHzAc9qsBk8ondz9KdySwgJGM+vNLDuE2NpyH60QkeU+XHSmh3W4HA5&#10;PepZSLb4E/3DyBUvPyfNxioUIb7zgcVKpJUdMA1gyxZA25ME49Kah+8alP3ZSMcCoecniiwFiJj5&#10;ykPjjvSsWMjHzTjJ4xUK52cgHmrKpI0OeMAUgK6GTzHzFx2zVj+A8U3jcBtNPAO374oAB99OB15q&#10;QYIm+XgCoiMMMmnLu2EhzipAfnKD5BimM481ee3FOz8vQ0xtuW+QUMCeM989qJQhsXHHXio4sF4w&#10;XwM1adECP+8/hpoDFl2hBhqhX7jHOeatSD98RtOM8VW4BI296Y7C+mF/WpEIDYI78UALuUliKUA+&#10;cvI69aECLRA+yqd3Y0sTAoRuOc0qhDAQZB0piBlumyMHPBqbjLRz5nKdqUbsgHPXrTPmL5yOvNOy&#10;3mN92oaC5Kp/dP8AvD1446UiH97L6460gwd2V4x1FNXO9f3fG7ipZSLCBgzc5NWFJz06dKrjG4cH&#10;IqZC21qlbgxwBJk/djHag/eJpJGKpyeKRSWh6jFAhTkFvk/WhSPN6HqMUMG8wZXt1pueQc0AWmc4&#10;b9ySTjB9Kbk+dnaOlR8Yb6UcbEy4x9KLASEEswbP1qdF2ocPnJqtlQindkk07c++HjvQA6aJsSH5&#10;en5VmfOJXPXnrWvIQSxBIHl9KzpM+SOP4jVLQQi/8e8vFVGw0h4GQasg/ugQ4x3qAhRMx3HJ/KgY&#10;9GYSjoOOKCF+1XJJGTjFM/jf5+1O2J5a5k5+tCAQAh2+UfnVtE32vCEgDmqRGJ0G9jmrsTyLbSAR&#10;YyOMUrAhUUB/vCrPBQj2qsh+YfN39KsqG8xeRg1LGJs5PsKTAMcmPwp0h2k5J+lGQUBzjjjip6DL&#10;EWfJXKD86SVSHJ3Y4piEBRl6fLkxLlzjH51IFc43L8malA+QelQoTubKnINWRjB+Qikhsik/hwve&#10;k7n5OgFSMMP96mjHPHbrTAXB3J8vHelwAzYUnNKNxiGf71NdmC5AHWhiHDqDsP8AhUwOXz5h+oNR&#10;KXa3XLD8qkUDyhQxlW5XdODk/L71EFG04JxirbD94wPGahIwWyB1qqewMt26gxqOOT27V5b8RLdv&#10;s1xKLfLRkcgdRXqNuxW6TCVyfjmF28Gam4tRwB+Xeu/L6nJVi/M4cwhzUmj5oQKqufKxlz0qwpyv&#10;eq90ZE1eaMRqRuzmpEJ2rnGcCv2zL589GLZ+L5lHkrtE46rTu78elRZO48VJ/Ac13HnNjh1zinc0&#10;3+FPpS5O00xIFJDcHmtK3L+UM46dayicbuDWjaMCq53Zx60kO9i+ehqnMD5EhBXgHrVscg/Nziq0&#10;4PlOORyK55KzOyDuj3D4BXzRftAeFIWnH+tlIr771AiRNNmUDEkFfmH8Nr17P9p/4dzfaAEOqbDz&#10;/eyK/TG1cy/DfQ338hcg+ua4MVqrnr4WXu2Kbjnk03+/zzjipJAdo9xUJPK5z161wnWPXdtQHJ60&#10;8Yy3amru454ApwxuAJxQA4Zz0pf4W5zQAMt81IcbzwaQC9+KMnJ+WjjH3qTb6k4pALltx+UcUc7W&#10;+Yce1GOaCe5JFACcEcGj5xMwKjGBT/l9R0pnY5zzTAU7d/fPejGM/MMU3+LpzSjlTlRnNADh1+9T&#10;f+WhOadxk5pR1zigCMgecvuKd2PBNDDPl4bjJpRncTjtQAHPmw9cd6fwN53DpTD9wfMD83Sl+bBB&#10;XGBSAUsNmPMOcelH7sxD5s59KUBDEc4z9KQYCONmPxoAQgALgHFL/e49KB1YFxilwNzcimA31+Wl&#10;4+b5jimnG/rnil/hPFMBQOOtB/j4pRnzCMD7vFJ/FggfWkAL9wH3pcDZJ82PQCmc4yP73NSHr0pM&#10;QbSVTk47c0mfnPFOUHa/NJ8uTz+NADhna3NHrSc7B356U7A3cnqKAG/xCl4+ak/jI54zgetL1R/k&#10;xzQAnfpS/wAJ9KaBkD1p/r1oAQ444pfXik4wfTFOX/VqSB1pAIev3aTjaOacdu1RznNJzlvkwOxp&#10;gIQuD8v0oHGc0vG7+VGBjBzigQh+8OOnen/MAcP1poCbo+T1p5PBOaBiYO3O/wDSk+fzD+6PTrS4&#10;HIyeaeMAL83OKBDQRj7pp/Gx/mphzuBDUqdtzgfhSAaSQy+9OH8XrTsIYyGfJB4pvb7nFADed54p&#10;3Y0w7vNQbTUh4JIj7UAGF/dnA60EEfaAFGMcnNBViIxkYzSEKcgM3TrQAKE8r7x60rAeW36UYwVz&#10;1pex4oGC/wCrj9e9Kc7hiQAY5pMcYo7HigBi43v8/wClOwcH5qQ/65f3dSDG3le9ADO4x607gK/y&#10;ilwvPNKoBH3v0oEN+bJ+XNHzbfuk1MFyw5NSLFIWXCHOaAIQMqnGCaeEXceuKvR27FACTkHnjiql&#10;9c6DaQl7nxlosGEyfMkUfzpoB6RRllbYwwOOKs+VCtpLJLc2yKOd0jbR+teD+MPi34J0s3sWn3h1&#10;S8AICQ48tT6lv8K+ZvEvjr4oeIZrpZPE2o2toX4gtXKKB6Ejk1rGjKSvYylVij7I8VfEb4WaJDcp&#10;L4lsrq7CHbBasHOR6kcV83+J/i58S9Tt7tNG0iDTrXJXzP8Alow+vavG7TSmeVGuHupHLZ+dsk/i&#10;a6e20u3ZYo3hnjQdFXv+NbwwyW5hOs2cxPHrd9q5lvvFet3M0kpLGSdmGfoa1bLSY0uol8hCWHBx&#10;3r1HQ/CdrcW5eDxNp0DIp3lzlgPpXM609tour6+t5q2lm3Un7PcvIAX9cKea3i0tEZttlSKyKtgy&#10;rnHNWNsMYzLqFhEqglnkYAY/GvHdb+JUELXcOn+BIpn3ELPLLwT67RXjet69401W6vBd+Kr5YiCT&#10;FCxVT7cVo7JXuUqTfkfR+uePfh9p630a6yl9OEISO3xtBHq1eFax468U6nrdwLZprS3EhG5WO76A&#10;15wtmrRTDEikOevJP41agXY0I8nABxnFYyrLojeNFJ3ZqTR3E7zyXFxfyOT/AKySUt/OmxxOsi4K&#10;DAx93tU8RXemS3TjmrQGd/pXPd9TolboQKgG75R74qUIvoakCnIzTyBsXGSaCLEYxuX3NPCkyYHH&#10;FOAUqpzyP4aeByPlpAhFVtz8ZxT1zkfWgDgfLTvxoGTHd/Z+oqAp3x85ry29jKeLdVXaRiY/rXqK&#10;k7JFMROSMYrifE9rcRavpUxgADpgsO9HUHsc3jAbIzzT7Z5I9TLLHn96OKlYZgB2fwdfWq2HxGSx&#10;zu4NU1clNp3PTkC3Hhvw/cR3rR3FtMrIc5HHJB+telW8zal4ctLiAxR3cMCiaEH723uPrXjHhu+g&#10;Gq3dvID5Trtz3BrvNNaWy8WR+VqJID5yD2PavOxUT6HB1+aOh1WtwO/gqwcWrq/k/OvuK4F1+WLC&#10;4Kj869cN1ZyaNhtPjIe3OR6E96801K1uYNWLNbuUZzt9CDXHRlrZnVVui9oVxPFqUZF83Egzz69q&#10;9itns5/CF4kuGLW2dp7fjXz3DMlvr1qGlGGbKnPT616xoV3v06QC+UKY+eM4orU+qCnNdTm9ct1S&#10;wLrCdoZs+9eay/8AHtcFlIDOcV7nqEdnLp06CIMzK2RXkd/DGl7dxcY3MQfSuig9DmxOo3Qja/Zb&#10;9GnO8Ic5PSubuIF/4TUYmkIW5PJ6CnW7SQ+IYXZW/i5zxVqI+dq92SpG1s7h3rrhHU86rP3bGhIq&#10;qLdQ4OIxSQwpJq9pvLDD4BUetMk3NbSYByOM12PgqxW41PVN8pYRW252IyFz0reUuVXZywhzySXU&#10;k0dTa+KNQi8zMb7Sme2a9l0Bney1GAhTsjJUn0NeQ6hCsHi6T/TyCJuOOor0Xw/dr/ZNs32RlIlX&#10;5s8jFeLiGpNtH1GGVocr6HG+KraBo/EYGPMWZjjGORXlEW4El2bPmELmvojxxaQNJbXUcI/f2IyV&#10;6E968AuUlXXnjZxt8wla78JO8TxMfR5WSgkt9aeuN8h2jqKYOnXoKcWXcvvXYmeZYsLtEiZHUVn3&#10;88ke1I4jk9WFT3FxDBpyl03My/KAelc3NeO6SkwgE5xntTiKTKGob5Z4Qzyhdp5U45qhCpW3wXzh&#10;uDVt2cxBCmeTg1GFIhYbQTmqYhR0HFLnhKaM7hkc4p3GOc57UAPJkAjOB14FKCu9+V+lRgNvGZMi&#10;mKcTOG6Y60gLX/LTGf4apz58icAjlhVlXHkq24elVrgObcbfvDkD1FAHt/wNi3eMvilIWjJh0yMK&#10;Cem70r1PUNOSTUtRkKQCUuxdf73pxXhHwm1qw074maubiyl+z31usTyqxzbuPunb3BPB9K+gfEF1&#10;bb/DEiRJHNhjKUfIdT93p61XJcGec3tqhvgQoL7iCoGM1m6jDNB4WZ3i2g/dRh1ruIUgn1eyuQI1&#10;ZH/eJ6+9ee/EzV4420a3jaAymBt2zGF9KlLyEnc8fu3kk8Z6lIUjCmXClfanEv5jKIhx3zWfCZDH&#10;FuZ9xlY5q4D8v385HJpjJ1I2ndjPrSsECMfNGOKrMf3BG7qaXJJg2yEeuaQXJCWKzgSdAOaT9yYF&#10;Rz8uDkU5VYSyDCnI45pIxGs1yzrk5wPamhmhbm3Tw80Jkz+8G1j1FeofCxYo/wBrb4UbLrc2ZNzD&#10;vkV5SQnkRqcEs4OK7n4eXkFn+1L8OJXOIm1eJFbP3dxxUVPhZpTdmj9KLwBvhF45Hr4Ru8/98mvy&#10;NeMf8J14vJbiPxDc7Qf941+vCL53w/8AH6JE5z4Pm24/2lOK/IzU1lj+IPjyI2su+PxleqQRg5Dn&#10;rXHhFZsdUjJPmnJB5p6YITJ455qLI+zQ/u23Fvu1YXGxAUHC9K7jEPmyg81cZ608EFmx2pjAbeSQ&#10;PWmqSB7nvQBLlN5IPPcU7dHk/vMdMVAcbxxzUgCZP+jjJWmA/B6bhQFHlyE8Chf9Qcocg9Klx8oy&#10;BQMgIGTzmoXHDEHtVpsYTjuaiYECmBls11FfQzR3O1llB44Ir3HwlqR1Dwe0cswaaKIDOea8WljD&#10;cEsFyM4NXND1KbTPHFtKjyeSzBZFz2qoysTJXPcZkYTnMTDBrPlXn7grbgms73w1bXMF9G4MeTjq&#10;Kz5Vx/DzmtLmLVjm5vtUGu6bcwSXEbx3KurRNtYMvIII5BB5r9Pv2f8Ax9H4n+A2n6fqWtwPrOn2&#10;SxPMfvTIowrEeuODX5pzxg465Cmui+HXizVfC37QPhHVoYLiSEXgS8tg2BLCT834jqKiceZWKi7H&#10;613UJW9mBD531UZR5f3j1qXw7rPhvX/hH4Z1rS9ftbiC4sFY4PzBv4lYdivQ0su0Sv8AIetcMo20&#10;ZumV9q8kE8mkHDGnHFJxxUjAAkkDHSm5O+QZ6GjnI5NNyMkbOc0APyMHGKXjnimcBlG49KeMbT2o&#10;AMdflpuASwyad3GRRkg5x2oAMAKaZ0Y/Nzmn92+amkcD5aAEIOHyoPFIQREML3qTDeSCW79KTcpU&#10;fOBQMgwCepp4UDPzNT8RZH70+1GFyv7wUAIDgt8hzSZJVv3ZHtTwCASSp4oDKY2OwdaAGb/lQcZx&#10;TgD9llYpjmo9o81s456VKcm3280ARA5d+p6U8dKYqNnoevNP/jPFADsLgdM0oRRbyvkFi3TNN7nm&#10;lwwTG84oAXnnjmgAen40c4HzZNKQuxSZAPagBeMnikPVu1NB4608bdh5GaBDQzh+v1pwZeAxbd2F&#10;NI5AK08BNudoz2oGIp/fScNjHBp3GevNM/iHFKCcnj8aAHd2+lNbcVH707Rz060EHj5smgE4yVI5&#10;oQAGJY/KOlPBYjpwKYcb+lOHVfrQMM8D5eaH3GFR5hwPSkYjeeB9M0ZwpytIQ7OEC7v4aaEXkgnr&#10;0pRjdyKdkkdMelACqF3cvimtj0pOdyggHmlJYt/q8ccUxj0CbWO786aceYSFpM9OKP8AgNAg5z70&#10;gLCPPXmnccc80nVTxQMQ4I/CkzICcQ9+KQcNinjPy54AzSuAm0lHJxTlAVR060Enjk0792VfLAH6&#10;0wGEqWUgU0gkn5iKcfLCN8+TmkG75cpikA0Zyfl/WpMEqO+GpB1HrT2MYiY+YM8ZpgMYglMRAHua&#10;b/fyeaAYs583GTT/AJeCMUgAZCevPWm/e8w7AAPekPPak+b070AJ8vmIMnBFKV+UmhuMDbj0qdSv&#10;2cgoc460wIBnZikP1oGNzBs5z1pWA5+SgAHWj5cA55zSjaAxz2qMsN3EdAx5Zg1I0nyIOfypw2Ec&#10;46Up8vYcIKAIsfKTtFJ/Gfl/WnH7woxweKQCY9qO3Wg9Up3y55FMBvGOopGA3HBNDA7DxSc/L8op&#10;ANzyOOlKBkUYXj5jTsDYuM9aYDSDjIApmDufipT35pO46fWgCHHzfdpuPlxmrOzJHPamlBuHAHPF&#10;AFR1y5OemKUK3mHj6VYxh5AYx0pvPlnCUhXIcHDZWlUcN8w9qVg21uDTB5vmcofagYjBt3sabwJW&#10;yO3FS8mWTjtTQBz8o+tADBn0pD16VIQcjim4OTTAbzjGKAEy33c1JjG7qaj2/K5HpQAuAc/LSFcI&#10;Oc0HcIk+btTELZzkkUAKSM429RUeSXfp71IccZxxT1C7ZPkHSgCNc7+QABQc7zjpmlP3/u80nzZz&#10;gfnQAHG8c4HenY3FiOw6Ug3bfuGmguHOCKADnn5aP4e1O4IXJP5U0jnqBQA1h8i8g5b1p5Vgz9Bg&#10;Cm7f3cw2kn1FPAYxOevHWgQ3B4wBQAApOaMHCnbznpmg53mgBMfMnHFRsrB2Izipe7ZI6U5T+6bL&#10;jGe9MVyDaCpyTSqq4ADjrTiBhvlzzQAAuStIYhyHIwM4phK5PGKexBbhO1MIODlT+dACbuTQOj/P&#10;+FGwmJjxnFQH7QIMiLJBpiJxjNLkZbjvQgPkAlT92mZJfpSAinAMiEKuAPzpYwPJX5QDipSoJUM2&#10;OKbx8p296AQx0Yuv7zHFRru82QFs4q2cYU7ieKYqgM+RQMZglx8v40hBG7LCnk/uxTScxj5cGgBo&#10;A8zkCl2gO5BGTTjgKAV5K8UxeXC4b86AsIwG7rTFB3N+8yM051x3qEiXYdqHORQDJyqFxiQc1C8c&#10;gEjK+7BGRT3UiCDLPn6UgZ1QjdnI5oEPh8oxzErg7e9KFjCvgHrzTeNg5AyKaWOxTkZLYoAXgunz&#10;DFBEfmHpSkcYLD7vFMVTu60AIQvmHK96MDDcdqkI5FJgYPy0BcrsowOc0HoMnoKmI+8famAfKDto&#10;GiEg8kCk2nYwOOanI+UDbQQc9MUAV9oyMUpVtzcDtT3X5D8pPpQM7G4oArHzvtbHaAAODUhUGLqM&#10;4qQg7hk5pf8Ali3ynOKBFfCeUfpUW372D2qwQNxzRg56U7AVChLfcNJ5bATfKOTxVzjDcc0x8kjk&#10;j04osO5VwvTFIw+8as7G2tyOlM24VMt60gRWONv3eaG3eQuSMVOy88A89TUZQbW9KYiHcmeppAym&#10;V8fnUhj6AqenakCKN3yj3oATA3D1NByEIOD9KXucDmg58okrkikAzCFBg9aYwxKMelOywfjGMUcZ&#10;kyaAI+PMXjmlG7a3PHFPCjI+bnNBBBwcZxQBEwGW59KZ8wc4H61Mdu4g0gC4OVHWmAcCJv3fb1pm&#10;VI++tSEdPlphT985wR7UCELr+7UBuT+VSAjMhGe3WmgDHKgUm1/OAA4xzQBJgbhkd6U5JHHFR55T&#10;I55qUdCaQwBGWGBz0py5xzyajby/MiyW69qk58w8gDFADwq5PFDfeOBShht6mnfwigYwAE5wfpU4&#10;GIW45pmMOBj6Yp/XPBxmmCE+UOvByR1pwAz1zQdu1KMtuBApATDbg4QDNLtPlyHaKZzkZPenfMWY&#10;CXHFNiImMm9RtyA3OKkORDwvNGDxzzTxuyOlIY5Su0f5xTwOelIABnpT/wCGmKw0qvzE9hSBflb9&#10;6c44qTBOcrzUbEeanB60AKPM2gYzz1qdcYbI7U5AnkN8xyBSfLk0h3FwfL/1QpBnYATTgcgUH73S&#10;gBVCnb81PYdME5JqFiR0XJ9KejAKSUPT1oCxMoxGw3knigYycselNjlD+Z8hBBp/GegpkjernjvT&#10;wCHJ4FAVd7ZnC8cU3Bzkk9eOaAJgFz19KV24ReMAcVFnpzzSfNnJQ9KAHjG0YpefNbkUxSxbBToK&#10;eMAHFADwRgAjmpcIUOZPwqscepzg00OpUYnOc8igCywi8qIbVJDce1IuNrnYetRqGzylTdVwVwAO&#10;1IYndv3f60ny+VIMZ6UA/PjnrUwRjgmVAcUAQ/Lk/SkLfvGwCOOtOIwGGO9NHTsKAISs+ZD5x61I&#10;mfLILMeakwcHnmmgHfwaAJwCzRYdc7elP2HzCDtHvmqrNtLYVs/WojLOUI2HINAFhg3myDHQ00Z2&#10;knHHTFRb5cAle3INPEi+W2UHNAC4wUwvFPGfm5pFJJ6cdqUigAIHz8847UwFxCwJzzU6vaIsbMQT&#10;nkZqKeSFhGVbGewpgRgZLACnLIyeYPsobNCfeHPan4GOgoAYcmX/AI9yAR60gOXlGPpTyy9DKMno&#10;KgZjwQo60ASdh609d37z5e1QKWLHKipl6MCRQA/yv9HZsjg+tN7NzUbGXdxI2PelG7aDmi4Dtrby&#10;fM4H6UhClyc84o5yfmNAbDg8UAIyvvXAPWnBcSA8ZxSySfuxiPLetQl5MLmLj1FADzsLqCMZPWlI&#10;X0HTrUW/Lj9zyOlPIGxSW7UAJk4PyUfMcigY3nk5pSzeYP3I9jQA/C+U2XwfSoCxBb5iOacd25s+&#10;1JglxlO1AAnrznNKxYzIMZ4pTj5Rs7etR/N5meR70xkwHygUFfkOSaYjcuC/Q96cScA7hQAxRtc9&#10;TzzUoPIwSah+YY5HJqXcNiYXHvQMcQNwxjpUeOWp2fmPyfrThs2klu9ACKOGzikDEH7oxmnZG7NQ&#10;sWLSfvQOewoQE7btpO4800uoTO4cUznBBY9KhZGJ6n8+tArkhcuoOO9ShAYwSelQKJFUjKmlaWRb&#10;aQm3HPpQBOdvnquMDFMZkVm28mqiStJIBsIIBqVVOGznr1pgLucuOvXmnZPzjPamgfMnOetPx975&#10;eaAIvm+UDdjuaUhSkmUB6VJxg8CmjHmAEdutADQBgfu16U8tJsADD8qRgAindk5oUfPnpxQBIrYU&#10;85JHOaZIMgkY604kZYYNM6uAQcEdaQDfLUQxsCCSOaTy0Kvy3Sp0X9yAZR16mmcZX5+9MCFIzk/v&#10;hwe/apAAGbmnr5fmyg56Un8RxGMZ65oHcTHXjNHZuM4o5yKRiAE+WgA+U45p2PmOOKZxk5FLluOa&#10;AAkq2GfJ9qTOYD9adhTEQW596ZgedGAT16UAJyWbgingctmnEDewwDwO9G1vXmgA5546d6ae/FSC&#10;N9zhmPSkwMHigCMD5wQD0pxJ8t+e1BwAM5pueDyKAGDzMLuO4g9adwcjbjHel5/dfP8AxU/BGelA&#10;DQAP4aYxbzGGyn/wnik/iPy9qAPgtS3zAxjJNWl/1D/MM7ao5PqetXYiuxzt5K1+Y7H6eRAHecso&#10;BFSKStuhGT8xyTSsuSp4xTxtKDKjA7VIEZZ9hPr0oBO4c801wQW+Y47VGc4Ug556UhkzZKthuSOa&#10;iYKIACT17VPFjDk8cU0lMSDyuh4b1qkIoyH9/GctgdBT1KspwwGcU2YHY22QA8UyNQETqT3oCxdU&#10;4ZMqenamSMN8WUfGakQkTJ8q4Hb1qSTHnJ06cipuMdFgxdMcVYXd5h4OO3NQxKnIOcYzVvCfKA3a&#10;sZFIAfvjHfmmNUg27jSsv3jgdOlAyNCwIxzgVcjZ/IuPlPIrPy29cevStKDBg5cdKQEAIEoz1x3N&#10;SptLTfLjJ65qpdZ+0RcHBbgCpIm+aPkg4GaALTY8ocdT09KRccjOM0w43MKd/wAtIznsakBSVB+7&#10;TCR83ANNbq3B69KYCdx+SgC4gTYDuHTpSBh55G4+2ahB54fAqeJYvtMG5j97rincBsqkRg+SvzdM&#10;1QZAJiccmtW8KmJCI3AA6etZnQLlufemhoRcEKCcDBqMkAsOevFSsFGMP1NRkfvwcHGKY7k0f3UI&#10;LH1qcN8ynnmq0ZIm4bjPTtUpLmbqBSYrk/HUZweoqQY3jGcVChBRvrTjnzYxvPvUMaLaAEnpUhC9&#10;PL6CoFZg4IboOnrT2LZJzk55xWZSF7tgdqmj8zy1+TPzVCpy4G3Aqdci7t8ZPrS6gx9wo+zSYUj5&#10;Ko25JVQQ2N2K0pQWT744Q8VnRZVpjuJG+kxF8j91g9hxUS5yeadlzF17U3cBNzG2MdRQA9fvH5T0&#10;pdqlVHPOaBgjqcZqQcbyDyFpiIdrAEbeBUykjbxzim8lX+f8MU3OFalYZZALRykKRwfxrNkAw43f&#10;xGr6uPIAyw45qlKBlzsY80xFQf6wjn6UpHB4A9KUE72+QdKHP+hv0zsOKYyuHj86TBBA96l6tCd/&#10;GaoRRsC5Zm+/WmgGxc+lU9AIXz5kZL49KsRk4I8yoZQGROTwakiA3ggHpSEXE2ZBAzwetWE2+any&#10;jGfWsouBqcQ8w4z0rVi8nCg5w3U1m9CkR3JzKo2j71MBIUDPbjmlmEYnBV225xioSV3KMHrxUsZa&#10;XJMXfnmrbAfZcjHTpVSIjzojj6irhGVzjFAFQq32hcjipR1PNOZZfl/eKMDioxu3H5gcUtgGSE4G&#10;D3pRuMa8DpzQ+CDx6U1fvgBz1qWNFmMkW8g2DnofSk25AyO9C8KQW71KD904qrCuKAgsJvU9KYpb&#10;yUBHShujjb9KaMnB3CkwFOS3IBpjJ+8HA6VMFO0cHB61HJ/rJOhwtC7DBP8AXLhcc1U1+My+Crom&#10;NTutiDmrUZO6HLLxnFT3kYfwheYYZDDArajfnVjOrbldz5E1mJk8aat8oCrLyKpxHIzjjHFdL44h&#10;8nxXrREb58xeR71y1tuNoh2/wjmv2nIqjlh4pn43xBSUa7fcuKB5hO3tUi7cHK9e9RL/AKhTycmp&#10;RjJ4r3bHz7JMkkZxjsKDjccU1Qdzc08nBf5ee1AhhyFJ9uasWLAzy5UgE9+1VmxsOfWprYr9quMH&#10;0yKaKNgYzzk/NTJeUIz3p4/i+Xv0pr42k+1YTWp00noRaY7x+PdJlWR90eqxNx7Gv1K8FXIu/wBn&#10;/SZd4bGkwkfUivysSQRatpzgZ/f/ADCv0X+B+pi6+A6IJP8AVQhWHtjiuDFR92534Wp79j0mTdsA&#10;I5/lVdf9ZICox2NWZ8i/uBngv6VXGNz9c15x6w8H92tKM5GaFA4+XGKceo4oYC880vrzTOdlOGPm&#10;5zUsBR1Hy0fw9Kadw3fKOnrSkj7KGJIOemKAFzx900nGCM9aX5sN8vGBTOdw4B5oAdxg0cEKKB3p&#10;fkyPnFACd+lA+lJ2PPelHUUwFHXpSjPHNJjg/uz+dKM7c0MBfl3Dil4y1NbocCjnc3FIB37obf3e&#10;TQOpyD09aYSd5+WnANuU9x1FAAS237tKcFX460YOHPFNJ/eD1pgLgfu+B370DGxjg5pcZPTp70hw&#10;M84oQCAcvlB+dKOifMO9HOetMORImBnDUwJAp2k7R70ox1244pedvfp0o/hPHSkA0D5mGRjPFO/v&#10;c+lMIOTgcZFOHbFIQ7sKNpweB0o9aQnDZOenNAC87c5HJo9OajyPNIycZqTHzKc0DAlvN46Yp38K&#10;/MM4pP4Wz60nzb85+tAhCfmGTz/KnetGBtc8UnzeYMSD3oAXgO3zHkUp/wBXH9etK2dq/L0HSmj7&#10;tAgJPmD5TS/N5Z+Unn1oI4FH/AqAE53DK07nA4/GnADnINBAw5B6DpQAn8a5HGaGK7lweMelLj90&#10;Dt/WnADH3RQIau05O45Bo7dKdhcDpTed/SkAmWz/AKvrRj5hk0uBtPFL360AKuPLY7R1pwxt6cUz&#10;kCnZG0GgYH6U7I2EUn8PWo2z8uJMHNAD/wCJeKTjcny4zTRu3nJH1oO4uc0APJ55FICeSBTlAMTf&#10;MfelwPMXDA8daAGKDgsQPej+EUp35ICnA/WlAPPymgYg6jinLn5sVIqEr0/CrKwsPLJh6+nagCqq&#10;ncTs5qdI5C0fyAAt1q2Ft0hmaT7Kkaxkl3faBjrnPSvKvFnxQ+GujWGrrb6gmqXyHalraMCpb3bp&#10;xVRg5bIV0j1nySrJiHcNoOTwPzrk/FXi3wLomjNJqHjbRonMZKQo4aRv+AjmvkHxL8VvizqrzR2V&#10;lb6XaspykWd+P9415Y1rqF54gkuNQ1vWLqR2582QsB+ddEMP3MZVktD3zxV8a9bntr620HwM8MeC&#10;v2uUZY+4FeE395441bUXn1Dxd4kctISB5jY59ulbun2BinLDTrcoB8oIFdHbBFmBbRoskccV1KnG&#10;OyOaU22cDbaFctGG+xFiTyznmuktNO8myw1rGQOwHetu4ubK3SZpb+yhBU7suOa8v8SfEPwtp6yx&#10;wolzNkhY4WDEn3x0q7omMXI9IMdutkkjJDGccFjjFc3qvi/wxplkPtGq29xNtO2GFgXP+FfNet+M&#10;fHWp3FwBdtZW56RxE7iPc1xyw3DXZlkvLxnJOWkcsT+dQ6kUaqi+p7PrXxQ8UyauG0T4fJp7hSGm&#10;lnLlvcqMCvK9X1LxfqmtSXGqeMdXupd3QyEKB6AdABVeOJVWfkkk8mphGMnAIJrOVa+xtGkkZsVp&#10;Gt6H8yU7hzubpWkqKGj/AHZx3NSBBgfL+GalAA7dKxbbNLDNseRtgHK9ajeLKRbtvU1aG3HJOKcE&#10;yVxknstJDMoq4kkOSRjgVKk5KxDyyPm5NWp4WEbDB6c5rMO0OpzjnuKRRsowMJ+cHpU6bjnp9ayo&#10;CNkoNyOo4rVUAQxAPk460IGiTC7j+7GT1NIBx04pe2CD9Kfld5+Vfu0yUMGMLnPJp7BRFwc0qA/Z&#10;nGAeafhdiigBFDiGHgA7wapa5CJtEnDIP9RkexFXyT/e9KbdgHQtXy4J+zHBpAeUjfskAPyCUhc+&#10;1KdpZfmxxUrqhZA3XzmwBTODEwVCcHmrJK8cjxarFIucrKK9Igmkk8PR3MHMgjUspPTFebyqMRkH&#10;6itfSL4x6j5TNKEkcDPpWdSnzI6MNX9mz3XR7yzm8PWZNkwebaGGf9Sw/nmutvbC0uPBd8Fu4HkS&#10;zLLxycCvIdNult9QIZRhpFw3bmvS7KaTbZmAkh4fmAOcZryatPld0e/RqqcdTyu7tEeQfM6gO456&#10;kipNA1O5tdWEBdyhmIjZu3t9K7LXLGCOASLO2ZCzEBehrzbUQ32GF4rdg8c/93lsVtD3lYwn7j7H&#10;sfmFtPtpEdM4+dAexrifEkcAutLeIOSclhVTQNTZ7NyVeMpCB859KTUr5JDeYMW4IcjHSqhFpk1a&#10;icTjrtzIJFQKuxx9av2oCQWvPOzn3rMhCNeF2Q5M5yAa1ZCmIlCEYXrmu6KseRUldkd1dCOOUJCS&#10;8kyhRX0R8LtOjb4e/F5xFumktbfauOcAZOK+a51lBXDRti/iBb+7k19reDdMkt/CXhhrOdZMaBEz&#10;svfcvOfWuTH1eSFluzty6lzzv2PIPFVkpvtOn8llxIRnHUjtTdJvB9ktojCAQwGR+lem+L7FJdHk&#10;ZYE5ZiQB3rxyCCaPxRHES2TcDaw9K8qnLmR9ByOOx6NfiWbwNeQspYJBui7kcc814Hrar/aFrKrL&#10;xIQSOnFfSenRj+x2DoxDaVIu1hzyOtfOmowbLHV7Ys7G31+4yx6kFuM13YKV212PJx1NvUx0IKId&#10;vUetOLRhASQAFPOarBwbcKkDE4x06VSvYdQGlrgyHd0bsfUGvUSPDehUvJo/sshEhY+aep6Vlb2a&#10;JzxnHFQMzD7UjK4GeN3UHvmnR42AeZk1RmiVc+ShzmnEAnIFN/gx6GndutAxuG3nIpcfe60E8mju&#10;aYCg8rz1NNcASIOee9KeI+FNMy3dc0gFIygXyzjNIGP2lSSB8hFLk+U/A47VCxJDkDpimBbsGvoP&#10;EOlXNrcRJJFcFl3YKt6gj3r2aHxBpc/hfTJngS2nRNstq8udreoPoeorw4b/ALMy75BlhmkMcTPc&#10;BGuFKqMksTupplXXLY9buPE0MKXxiuQztHgbTwK8wvri6u/EtzLJNIW3EgE9KrLEu2Zd77d4JGec&#10;/WrbrGqR7XySgzTk7kKNkVo84ccYJ5qUABV+WmZBJPlke1PzwTs+vNQMdhd3TvQc5JGB8vam5+8A&#10;T2pf7x6mmA5Dy7En6ZqyRnTbnbMh5GfUVVwoZSTxj86cgiUSMDIdzDIpDJ0x5kY5xjrmt/SFP/C1&#10;/hUqu4J8SQfh81YIaHzY2YEDbxjvWtpc0qfEL4dN5i5TxRbbTjoC1DHc/WHwwoa11KFuQ3heADPc&#10;45r8wPjFYtpv7cPxttQkZE2teaCFxw/PAr9LvC05/tjw9JvBUaDb9D6rXxT+1XYWtv8AtXfDnUk0&#10;xA194eYSkf8ALRozx/OvPoP97ZvfQ3qu6R8xr5u+IfZ1GOoPanHeAw80ZzSgoYrht53EjcD2pXXB&#10;TgdAeteic5F8xdctj2qYLkpx9ajIfzVOwAipQR+8YjJK9KAFAGc7D16Zpc/dwhFNB/0eT5/46f8A&#10;MHfoflGBQBJG3X5zgjninHGxcjOaZ82xyAOvSnD+HjtQgDsOKaRwaf8Awnig4y3NAFdhx92qMsSF&#10;ZD32nmtFh14qvIvDewosI6PwRrC2viSCxuZGEM8u1XJ4Vj0/CvXbmNhesCRtKgqR0Ir5ukQ5yCQQ&#10;+Vb0xXs/gzVWvfDaWc12rTQxgAk84FXB9CJbGtKv73/V9qy7qEMFxCOh/OujuI9txKpByDWbIoP8&#10;P4CqITPf/wBmfx4ui/GK88P6jcyLZ6peKsbyP+7jn6AjPA3Dg1+id1ApbzEVfLkiDJX4rXAnjv7O&#10;eOaVZI5w6lDhgV5BB9q/TH9nbx2PEfwPt9M1HV4ZNU07TxGZCfmliAwrY9R0Nc9aDav2Lg7M9jZc&#10;Mfl781Ce/FXrhNs8mVP+sNUyMM5rmubDQB3FKyqFyHHNNPQelHHPNADTnenPal+XYcp+tPKj7Mpw&#10;SQajw2VNADhySPajuRijgE4oJyxNACDr0oPEefelyPL+7TD15UUDBix/iOMUmOvHWlwNppcHIoAi&#10;IJkHydKMYXkt+dSkfLnHFJ3HyfnQIaBIZD87c0MCuMN1FSjADcUwjINAwUrs7ZpQcN0pu3587f1o&#10;BPmvlegoAmLZIwvak2g5qIFstwKfzuOCKAEOQmQB1puWwnBx70/nHOKMc5oAUE+lBGVbnr0p2Bhq&#10;Z3FACY4XFPUAKMnv1o5+b93+tKc4bihgIfvUc+YPmpADuyOncU/5cnGKBDcfMPloXO4cijnI4pzY&#10;8p+O1FxjznaeM1AfMMv38DPSnoW8s8Uvc0gHDgDimnJUcUv8BzQercUAMK/dIyD9acvSlJO0jFIu&#10;OeO1AEmQEY45pqFTGScdaa3Q9qZggNyfemA9iA3Oadk4HPakwNj/ACrTtvyD92eRxQAn4Uv8I+Wk&#10;x8mOnNO5weelADSTz8tA3ZIzTSPnHz0/gBSMkkUALt6/L2pn8OMVIG+Q9uaYRzmgBwzsJ2fjmoCT&#10;vOYic9KeSDldzDnnmmnf5nHI7UhgofAPlr16VIDkDd+lJmkyRIPlFMCTJCECFfxqMrlhlTzSksXP&#10;HA/WjPK8UANCpvU7BipBtCtzUbls8IwHFOweOOcUAIxG9cJxjmnBo/Lxs49TRjrz+FMdPmJ3Z/Gh&#10;AKduF6YpDnGc8UKFLDKHFSBRl+OKAIix3L8g4p4ZNr5NGF39SKZsG48sfm6UASHYUTheabtGANoo&#10;YESsdmBgYFKMYPNADSGweDQMBTxTixzTSRuIwelADuCT2pMgJyvXoaBGCrfO3So8Ha4Lk80DHKcy&#10;AFBxTjt3Ng/SojkSp9KeB8x4NADhjcDigAbaQ53f6psUZ65zSARgAvSm4XY3J5p5IMYBIpAPlQjH&#10;U0wGgDPTjFIABjAPWnn7wO3tzS+vFACDpmmnORT/AOA89qZ2Py9qAE+YtnGaTBweSAacPpigkAHi&#10;gVgCnAHHNIUX5zgZA4pcqU/1uBmj/loML365oArkfK5xSAfuhn+dSuMSMpXAxxRgeQBuoAiwCw4p&#10;dvHSpAOQPSn4XDYFAXKmMYwe1JxzkVMyqcgjvTdowOOgoGREZQ+9AHyPjHUU/nGQMjPSmhjz8n0o&#10;AZtUuflPSmkkEfJxn1qYgbWNNIGCSOaAEBBC/MP8KVQu9wcc1HgHzP3LDkU4g7CQBkCgCTaOSMHj&#10;nmoyME/L+tQgy7nO5unSnDzBnLdulIB4L4QYHFMdSWPFOHTpRvTJBU5zTAVA4jfCr780m3Ksd5+l&#10;NPLAgkCn8+WTk9eaBWEAwBxzSdzwKMjC/MPpRxk8c0BYMKSPkyKMDP3etL+NIfunmgQ3+I4X8KNp&#10;4O80vzbG/d/rRx5nK/rQMTHAIWm4Xjin87j8n603kH7tADDnIwxFKcADDA5pTt29aPl5xmgRCzHI&#10;G0cmpFCbDmgqpI4P0pcfexn3oAadxkIVe9NdTkLgdKcH2yEA9aCWy3POKAIgSMZA6808mACM7jkj&#10;pTSvyvlu9MMZ3KS3TrQApbKDC96YZEG5SpyTT9qBeJF60xwm5DsHtQA4c7fQVWPm/aN6KcK1P56+&#10;bjimRyolxKDMCC4Hvk+1AyYpPI33gPatiysrl1YqrHaOTitjTdMia1jkkmbBUHHc10ANpGIY47VU&#10;Gw00hOSRyOoWscPhe/keFd4XIX1HeuWtJrGXT4JI7pSpY/mK77VhEdA1kOwP/EslOD34rxHw7JLJ&#10;aFRbyiJdUmGfxo62He53TJujfawxiqAdUurhZFI44NXHLqQEHyqo79aiZVkLsUzx0oECMsiqVzgH&#10;vU2DioIyFMgMWBnirAJwSVoAYQwK/KT9KXj5uKfiQh9pHA6UhByPlNADMfu+D160gRwp6GnY+U80&#10;ZkDcN0oAjx8xyvNHOG57cVIeQ3PemEHJwppAiIbsHMZ60mOBVkg4ppAwePrQBXPU4HWnBW/vU4KN&#10;3ToelSYXacUDZXKjuKZg7DhfxqyFOX9gKay4kA70XEVip3sCB04oXHGcH0OKnKjcck01hlAAx600&#10;wsRfN82AOai28p9asYOBxwBSNn5vk7cD1pAMAjCkMRkr8oqFgQ5GRyKcUY3Ns2/BHapHU7m+YdPS&#10;gCDGQcxZpNse3OT0qU52YwBTDuAY7OeOlAFdkPmsMDnpSY+V+PSrBX923ytzjNMKYxjNAWKpC+YR&#10;t+tIV4b5P1q1s+TkCgqBt4pgVsHI4owc9TVhk6Y6YquVbzR81AEZB3g8YxzQAMjipPk3LkHrTSHA&#10;6HGaQxCGBX5TgmnEfMwC9uKJNxtRhhxTFLbWx7UCFCsGPA6cmngH5aQ9Hyh6cUvO37vQUDGlB5hy&#10;aeoX5+CPQmm8+YAVOM1Jj5RlieaAItjmfAC4z1qTZhl+lSfL5inHan8YbKjp60AQjofl9KkA+UgD&#10;txzT8fLwOKCDyPKNACc7QRg+1AzsHFKVz2NBDBhzQAZHqacOCTuPNNwcn5e9Owd6c0Ax4JJHyVMi&#10;rtc7qgU5eRdlBLB8ZamIlIYZ+tKpBBBQ/wCFRruIX94eDUwDASEW4OO+aQxxC4T959RSHp93tSep&#10;296U9G5oEIrsXbgDinANtf5c5PX0pMLg81MNwTGAaYApyBgHpzRwA37s1IB+7c7RxSZB5zQBE3mK&#10;VxH1p+X2dO1O9aUfe6UhguNppwUbIsyryTRlNx4x7UvfvxQFxcAOw+XHtSkvt4XNRBWDP85NTx/6&#10;qfKduKBWGKZCcmI1IM7Pu0oY+WcKOtO4wKAEx8x4pT0PNJn5TzSA5QkCmBJEB5hwh560rZ+0IN4+&#10;9SZk8onC49KRd25sxduDmgB5B8wBUHK9ahVMTOeOWqQZ2t85pwxsBDUCJVIJXDAfLSEjaAc8nrUY&#10;x82eKdj5W45yKAFlaJI0OQSTwKiYy+dFksNw4pZEbcmUGMd6UH92cjOBxSAkHUcmnK8QJHl96hD/&#10;ADKATTHJMsWOuelAyy2Nw+WmfNkUAEwnLHtShQJuGJ44oAa4BiI2DmmhV2KMDpUrcs+YyMGmkjc3&#10;NMBNoLkFTyPWhkQHjJ4peNjs0gxRkeUSW5zwKQEX73aflxzxT8/uwC3NIxJB470gwCSTn8KAuIUV&#10;n5U4pwSILwM8UCUmRkW0696c2Achug5pgJk5GFoJGOlNUli5wAKUjIbOaAIzlrmPCHFWRH/o0hIX&#10;g8VH2HzfhQxmMafMcCmAdHJA61CzMCvyE81KAd5yBjHrTsLtOVFICINIZcbeMflT+x+b9KM8kYFL&#10;tGwnJoCwwk+YnTFGFMfJ4zTWLE/6oYHvTgCQPpQMcVXeg80YxQRzjd244pp+8Pm70/OcfSgVhmBu&#10;h/d/e64qTav2dgZ8803ODJ+67ilJXa37voKAsN4+UYpRg8eZj3pg5V8D8KcNu00APwu8HzqacAdS&#10;aafu4yajJ+c5j/WgY4ck5bvTsDa3NNJ4Hy8UgcCQ/us/jTAcQDztPSlwf3fPanM+ZYztAHpTWYFj&#10;8w6dKAGnBc/LTlIBOX4xxTFOZH+XtSgZZsAUDHMwI4GaaCCyqVYZpAuJPu/rTmA3AnqBRYB/G1vw&#10;pu35s4NMBIK5eps/KeaAEQDLfMOlOO3aMetMGQSQn60uRx+7Oe/NMBj53DC0nOwZAxjpTsDBp+B5&#10;Y4yfpQJjFRNwYIAfUCnMG252mnqOF5xSkP5hwR1496BkYDjblD0pPm3cGnMTuIOPpTcjA5oAMZYf&#10;L3qQqu1csM1CWP8AdqJmkM3BY0ATgL8wz2p6iPZ80x61Bzt6nHekLAsODwOlAE7GIMMNmgJEVc5P&#10;vzVc/fBIpA53twaBE0mTaMAeR+lRoG2KcjNHOG5qQYynzdqAISH+1htwx3qcAYb5etRsV/e9OvFO&#10;DL5OfmzjkUAOK4Jz6VCQTgZPWlaRhj5RSAksDk0DFA+TP50DHGBTj9xhn0pOrDjoKAHdjxSiMmMk&#10;TgHNN5wc/lUmB5J/0jHPSgBoRh/EtMO8MMqD+NIwfz4288nAPy0078nkk5oADJN8oy1G9/mG0H3q&#10;Ta2MFCDUW0ea53d+aAHjOwkAHmm8bwCvGKkXylJDMeccU8qhkYiMEYoAh9fSkVmJIEbHPT2pGzlu&#10;T9KFDhTg80ASH/VrjOe9NOcfd/WmfvvMhOzPJyKkGMPlTkn1oA+CmVxLz6VIm4EncelWJzE7wlU6&#10;etV1HOS561+YM/TyUYLRcZ4/KnDtyQd3FNGN2cjpTh/qo8OM7qVgEff5sm6PkCoxj0qY7jIMgE4p&#10;uB5jfKBSsMegQg8jP0qOVWA4YEetOXPmgD0qVkP2Vsg4pgZmBz846cU6PHlseBz3pZUxyDkfyqEP&#10;8zL5LY9aYFsZ3LycE9asnr0/hFUQ2QMg4HTFW0J2keoqWgJVIEg+Wp8nK8VTJQOgaYZBqdHzInKg&#10;Y4rNopMnXHmABqlP3JTt7Coh1ORT+NgGakZEsYEzcnIGasxtiI+5qIn5lHzc08bvkBPekA5wpjiP&#10;fNIowrcjNS9SRnpzUO4+Y3PANGwEoB4JbJJ5qwRFs5uR93pioAfkzs5prffQGM4zxUgAyZGwpIz1&#10;p235yMY4qaP+HgDjjikY/vGPrQgKhH71PnP3qtKXzIARgAYqMgHy8jODUyAYYgChAPmcnSwCFJxx&#10;WOwP2YHn79aUnC4LHJ6VRkzs2kdD1pjREGO6PLg/LTsnbSKq4Ylc4PWpCBsXjnNVqDGIT5gG08mr&#10;ROCeKgA/0hsjnAxUy7cv1xj8qGIehUs3IBFTDBVssSc8VUjXErj1J5qcMyqeADjvUSGicFdyDHU1&#10;OPL2seRgetVEP7xiR9KdufY+Cev51mWWc5IPpUynMwOaqIW2SjHpVhN22I4/OkwLBU+ZkMcEc1SZ&#10;j9rIC/xcVo5/cTEgjGOBWeyN9vQhh9KkRZ5DRBpMe1TqBiQbxj6VVYv8pwCc1aUsIkyAOKAFKnJ4&#10;+lN4yPc04vmJgcYxxUakGJiAcDvRYRISACCo6daiYncflGKC2WXJPNMOOBz1oAsRgbJcg/c4qozj&#10;ypfn6PjpU+7/AEcjocVFKjLZRts4Pf1oYIqOyCVf3i8io2O5V+fpniq0uftGAMe9OV2G0ED2NaJD&#10;At8y4U96so37vpzVQ583OalQkEZHanYRNIRh/lp8BBJG7PHamgboJuP4aZbhhI2SSN1KwDpYz9vR&#10;gpxurUhI8xN2O2agb7n3acjARxfL1PNZyd0UkXJwNjEQqTjisuQN9qQAGtHcDEBt/h/KqRB+2sDk&#10;e4qGCLMXylMkZ7mrm7KfexkccVSjP7uQGDp0OasqSYj2GDQMX+F8ueBUYC4OM8mpCF+xE7iTk1Xj&#10;ZtpJA+9wKTAeep4pQAOalG0xD5UyKYFP2lwzgALxRYB6kbQd1LlyHBxjPFM6MgyDUoHz5yBxTENJ&#10;9CKEKGSTjke9OZQdv7w1AflYZUDk9+tKwy4NwyQOxqsySF1Yy8Z5qeMgwY3DPpTXJBxnA70rgQHa&#10;J1wOPWpXZ1gTAZlYfMPSoCf34AAwe9WtwGlXY2A/MuDWkZWaYmrqx4J4/ix4h8QOIx80SkAj2ry6&#10;3J+wz5Yg7+QK9u+IEOElk8vjC/rXibYFyQIyPmr9Z4YxClTsflvFOG5Z3LSZ8uHnrUv96oU+6g9q&#10;lGMHivsD4sev3nJPTp70842D5s89KYCNhy3U075PJHH/ANagQxsHHHenxqRdKw645qNmIlQeWTk0&#10;CV/trJ9jxwPmzQNG/HkwocdqWTPkmooT/o8Q3A4FWCMxvx/DWNXTU6KLuZEwIQ8DG7jNfbP7Nt7G&#10;3gvxdbkrlXTqfXNfE9zuMrr5A2hCevWvf/gFqzx/EIxLOyrNNGjLnuG4rkru8Wjroq00z7su1PnR&#10;nyxyxzWfkhhj8629RXFzjAx9mQ/nWKc5OVrymj20x653D5utP9aYPuc9hxTh98/J+tIY7HvSjb5b&#10;ck803J3g0v8ADnZUgGPmPvS/L3XpR2PNNz0pAP8A4T046VGSMfypc8Dmk53fcNMBQTz8vFJ0Y8Uv&#10;Y5FI3VT7UXAcD7dKM8H5qaOQMAmnYOAdtMBVP75uvNP58tjuHvTQF54FFIBOcDik743U7nYtLgmT&#10;oOlADedw4NPBG9jjtSgfu+T3pD16UwHenFRn71LnleTzSZ5B96AHDuQ9MbGQcnilyBIBUgCFJAYx&#10;j60ARjOW+T0704Y5pSBlPl7etJ3HFMBQRk9eelLkbScYOaaOpG3txzS/Mf8AlmOKkQ4ZzSH7p+bv&#10;SA4mbLE5FISMZyQM0Ah3HI3Ufw8ikGM9Kd+NAxPlA5x/jQM+VMQW60j8SwjyScnrmnHPHy0AGc4+&#10;UilwecrTDncOuKdzk0CHHBwCMfjTVA3E47UjH7g2nOaflcdQOKAFbtjpRjhqbxk8im5bJ4HXigQ8&#10;9Ac55o4+XmgZAjDE896c3ET9MnpSAXBwDuzkUvbrUe4BFU7sfSnDB7UxDSWDINvGetSE/Jx6U0/e&#10;i56GnkjA4ANAxV8raOSDTB5gklyR14p38RGB04oG4q/A4oENO7zB8tOHXrSf8tEye1L3JoGJkBuv&#10;WlBGHO7uKQgEnJoAOPu0hAScjrTsZ2nIPFNwd6HZnmpAD/dA4oGM6zqNpAxyaeAv7w+acg8U4KOc&#10;sKkVRtPA60ARgn5hg9aXBx1q2kUjJgRKTu71bFuBHukSBAEyWZsAUAZmxgo+VuenFPWOXzT8g6et&#10;ZOseJ/A2mRut3448OfKudizqWP5VxI+LPwrTVNo8L6hIob/XA55HsK0VGTV0rgmeh6pqWhaZZ6JJ&#10;qF60KTBijMvysF65PQY968K8RfGrRYPEmqW+jfC64vlQlUupJQquR1wOuK5z4lfEaDXvDOp6Va/C&#10;xGspYgDI0gEjntjuoH614zovh3UXjn/4k6srH5pXbAQdgK2pYXS89DKdaKNfxZ43+I+uafqcL6pN&#10;ZW08v7y3tJSGcdgWHOKqeD/Bd1q0moiPxXpFu0Eamd7lh8memMkEmt608LwJq0O3UryWUyAGOGMs&#10;B+Nd/H4K1GO2jmfX7qwYwAsglK5X/axxXRzRjojlqVeY5XUfh9cWkEWPjToFzKbdisESjL464wTi&#10;uUs7K5Wd4mhmJScgEoeea6bxDrfw28NyQTXvxOhuLzym8qNLnzZGP+6Dx+NfM/iv4ta9ea1d/wBi&#10;+Cra1jMrA3D8s/uAOBVJ31voR7OTZ7xqtzpVhbwyXuvaVAvkEgNIM/lXhnib4kzLfalFpHhgTBdw&#10;+0yHA+oFeO3d/ruo6zPNfa/qs7M+SGlOPwqM2y/akYKQTHgr2xUOqjpp0Lbkeqa74x1S5mN34p1F&#10;Y/MPyRsQD7VkQwKLosbN9uRlnbJNajw7FjAAAye3emAHALKevHpWLm2dCikSqULsBb4BUY9qsKp2&#10;844qBOJH+lXFwVHy9RUDAKAB8g+tLjjrT+44pfXjFMQzHTilwcNjFO7nilH3RxSAMfIfkFTRPsnb&#10;NsSdvBqMBSfu0/5gBgAelMBZiXSbMZBNZF2jGFF8s8jpitf5ixy/b0qN1yBmRehpDRgwKRcR9eDz&#10;W4rHYmJFOMYFUUhkE33f+WhrQWE5DBwvHTNJlIlVm83eTk4HHpUu6PnC896iVRj7xqb5AWO0fWmi&#10;WPG4H7pIxR8vlrwchqUeYY1+XnFN+bOeKYiTvINuRj8qe8QfQdTTcfmiPH0qJcbmz6cVaR4xYXO5&#10;iMrxQM8ol2p4gvUMB2pKec0gx+8IZat6yqr4nvCqcl+feqC/w/uxnHPNNEMiYAEfMeTTQxTc4UZ8&#10;xe3WpnK5PX2xUTDcuMjFNiOy0u/tp7CdJLVAyxgcnkV3uhamsVyyg58uVcAntXh0TPFf27LKQd/5&#10;13Njd28n2N0gCSKV34PWuerSTR6WExFrI+g3it7vQ5JFih3Pa52H1rynW4kjjvX8tAwcjGP6V1uj&#10;37NpcDJckFFAK55FReILOCTS7mQgKzW5bgcGuCC5JW6Hq1mpxueRXYkWxt5IjlgQSFOOtVGndhbf&#10;M+/oR9fWrbEGORN/KyMDUQiQTBtoz2xXfTtY8iq7MswRooXK4PUnPU1OVzHP+9QYU9TVbLeUwLDA&#10;6CoZjELOUF5Mnjr3PStTibuzV0izeT+3ZDJK6JKu8np7V9bfCzVWi0qC1lkBjMAjUtyUyOPwrxTw&#10;Rp9pcfA3xxCsw+028m6bcPvEjK8+ld78McSx/EVJXxMk6bMnGNvoK8fH1b6dj6nKsPyq/c9V1iCN&#10;fEeqIwzGwZl9Oa8S8Qrb2/inw7MihUTXE8x8cYzXuWqTQPpXhg/OZQjLNx0A6V5F4tgiaC9URoVk&#10;hyDjoa81bqx6j6o9Jv40/tbwfdRiHyrvQISNv3enXivnbxHZMPjJ8SLZIwyyahGVYdWLdgK9Z8PX&#10;t5N8DPD9sZN1xZLIoVj820dP0rzrXN4+Lnw4ulmYPLrKLJnp8rV2YVuErdzzsRT5l6HT+HPhhqdy&#10;2nyXXiyO1jdA3lpFucg+/QV6vdfDTwaPB9laxG9ncWb+dCww057MH7MnXHevbNJgH/CFeEZI7CEm&#10;bRoihH09a6S3tpzZbJWhKM2doX5gfUN7V6jcmtz5aurNo/Kf4g+F9Y0nxmBJFcTwyTP9mvTHtW5U&#10;dUcfwOnTnrXmsZUbMDG5jg56n0r9bvH/AIN0nV/hR4ygm0ixm8/RJGdQmDMyr8rqequh9OtfkzqF&#10;rLaePvEllIlzm21+eL94MMNpxgj1q8PWcrp7oyduhKvTtzTucmolIKW/XBPWpvl2ffFdQhuOTS/w&#10;9aD0HNMLcnigB5244fqKi5C43Uwvy3FJu46daAH9zxTc8ZoyD/EKXuTimAo+4ecn1oUHz0YEA7el&#10;JnmlzwOKAJUJFy3yA+uaUAtI/wC/A5/Kov4h8xpvOJOoyRSAn2sHc+bnpRjOelMG0REMx9qbkeZ6&#10;8daYC/x42jNOy2xyVJ5GAKaSuxPl5zzRyGU9M9qQD8j5gCxJ/SiNlBv0kUjOCtJhfOTKgcGmDzvM&#10;tgVUfMeT3oAuhibS0xCuFbgmrCSFL/SJd65XXLcjH+9VcA70yQAV7UTJjRpdmcJdIw59OaClqz9O&#10;/h7du8HhrMmVk8MWxUk9Plr54/a6BXxV+zpMqjcLa5H6ivXfg1MLv4ZfDK4UHjR0Q85wQK8l/a7D&#10;i8/Z7PIO24FeRTuq69TsqxXKfHlq2+6udxGGxg+9XJ1xeKAxwFqCzjQeJrWPPysU3Z7Z71q6zDaQ&#10;azbxRXYlYwAsQelew2cRlncAMuKXkKTikBGy3JyOvFLyVFAD0CknK9OtSjbk/PUa4+UDGcUoA2Oe&#10;M5oAl4Eg/ecYo7NzUZyYxkA+lOB4i+WkA7opOe9GTjt0ppzgjPUUmCFOcUwFPXrUTA5k4PUU7/np&#10;3xTCw2L83UGmBTnHI56rU+iXlzYeM7G5jkfAmGR2I70MAQMgGqkgcPJhlHyHafShE2PoyG5tbzRd&#10;OuYo0y8A3AdjVWVMSnivM/BGsGDUPsdzcgI8hEbN0BPavWZUwqDCHIyGB61adzCSSZgzxqYZMoen&#10;Wug+HHijVPCn7RvgvWILe5lgS62XdsrYE0Lfe9sgcisqZT5yjyzWRexbreUeWRz1p9LBc/Y/Q9V0&#10;DXfhF4W1rTNZhuLS705XDD7yseqsOxU8GkcEFhtPWvhT9mbx9BpnxIg8Oaj4qEVvc3JEAkOI5i3Y&#10;Z4Dfzr7+u4ofMjKsTG4LIw7g150o8rsdEG2tTH70hPyj69KewO85Q9ajOMjpQWLuPO0fhR8uJDk5&#10;xScYPNI33RxQA05yOKTnax44ped6jaaft+RjxQBHk7ulOGdjHZ+tNAw7DPannO0fN+lAxO9KSSD0&#10;pvGG+bkdqVQzRucAYNADCzGRQFPBpzEjJLDPFO65BVeKaQMigBFJJal+bB4qQKoRjimHO5cjtQAo&#10;3bWOB09aZgfNz3pxxk5NJkBQdp60AAByTgcU7+Id+aFJJ6dqTJEqcDqaAHtjLfLxj1pUxv7dKiJ5&#10;POaVT8uN56+lADzt82TBzzTcnYOaTA3PyeTQSAyDHU0APUoYz1696OhNOXy8MNvbtUZ3bjlO9AC4&#10;O7rSjo3zfpQCMDOelLu/dthVzmkAnY8VIm3YwIHXrTecDjtSc8jbQBN8mXICgYqMldx7imjOMEUY&#10;TeMtigCQ4MacdaQ5y/HpTmCgKN3Sm5b0NADYwxkfoAKlKY8wlxx0qLLYHBo3P5a9ce9FwA43ril4&#10;yeKbk+YcqMYp3bk07gLkc8Uu47QM8Ux9o8sbu1JubEfyCgB+4Hv1pefLJz39KjIPmL81PG4q/wDO&#10;gBON39adxsXDg46iojvwPl70o4YcknFAC/xL15PSpMNtc5ApmThemKVZB5ko8vp3oGNwCv3QaUY4&#10;oJJwMc0h3ZJ8s/WhAPwmBgGmEHLYpTtz/rV6cCgZ55xx1oAFPH3xkdqKNjZyWOc0uG8sn3oADnY3&#10;yA81IQfLBxg4FMGOQTS5BLDsB1pANO7cOO1J96EncBz09abu/e8q5wetLnhf3ZoAkUcH5aazAN35&#10;o7feFNYfOv7v8aAHc71OPWnn3IphzsHrmmnO/wC6enrTAkO0sfnPNRkH5vrSc5alG75uBwODQAm1&#10;/M+72pwAw3I4pAz/AC5IJyaNy7vu80APXdtBGOtIV+d8nsKXI3Y3jHpSH77fu+/rQFxmOVPXFOOC&#10;oIxUZPzninZPk58rHzetABlgq8Z9KQnLH93Ug78DAWm54NABhcxnuKD94cijnBHfFIucnj6UDEJH&#10;mL83agH535xSEYk6nilwccr3pAHGTSkAhfnowdq8HrTCVynynNMA538dKMcNSf8ALVMp9Kcchzx+&#10;NADGAC4ApgMm/heKl7DJ5ox0+WgQ35jk7c0HadvBpc/P6UmD5hPvQAz5vMb5OlOAO37xp38SevNL&#10;jk8fjQAzAyOKTHLEGn7eMbhThgK3yUAQgHAGelJgZAxTzncOKeSuyLEQzmgZXYfMRtFM2/KckD61&#10;O20bsg5xTMDHP50ARY+Y/L+NOI+TrSkcp9KTt0ouAwhfM4XHFJjhualI+98v60hx8uKAIirZbgVG&#10;UbceAfSrBzv5FIx2uPkGT0osBXKvlMMRShLgMxD5xjirBwQBmkO8BuvWiwFcq3mKcEHHSjHvUzH7&#10;ufSo8jLGgBOcjigfeYYAwBS/xDjikI4c7T0oAcAMjk0xkbLfvOnSkDHzFHNSDPcmgRBDvMku4Hg8&#10;VLj5vvU44ycADimY4GW59aAI23HdmM8HrTQVKnD555qwrIOsWT2qKUx5BWDHNACHgxkkdKcsmC/y&#10;jlaybmSYEgK+KfFMPJGXAwe9AiwxzdA+S33qnHf5qi3Rs0Y8yMe4qTBVGPB47UAMYjzOh5pR/H81&#10;XtLjhu9TvY8kGNefarF3p1zHcqFtnkDSDkUD0MVoy0seJCBn1qYp8ijb0HrzWx/Z115UX7uTcVGB&#10;6VdttLlEpaR+fUmjXsK6OXEEzygC1frwc1q6bo8R1pZZox8pBwe9dKILOJWO3ccVIhB8zajAFauM&#10;WKUkti2WT7OoReFGOKgVgbjkDAU4JpyLttcE5JNQPgzRgrxnrWljG92UdRUPpGsAsDnSpvw4ryXw&#10;W8J8G+IYjBFuj1ucbu4ya9nmgR4rtVlOG0uUH8q8Z8JxRrc+OYmT/mNSjPfrWUo63ubJnSKyebKp&#10;bJz1qTC88ChkZJR+6Gd3NI3MinOKRRUm3+dDgZ+YZqeQyCwDADhRxUzbNoxGvTpUbD5R1wQaBFZJ&#10;WlEZWRlIPIxVncpgGblcg9qbFD+7fb1IOajjiZJpQzAktQBKTHvHzdqXgqxB79KZgfaBleKkwpfI&#10;THFAACmD8oz9aeQdq8jpUZji3gkvnNOB46cYoAQfdPFJlcvlKdgZ60EZ52YpARcdeaONtPIG1Qeu&#10;adsYtwoHFAyH+JMN3px2lmIByBTsfIoJ70mOelAEZzgcUgCnGW+lSH7p4HNRc748t+NAgK4fHFRy&#10;BuBwalwTIwLGghhIMnoaBkOMYz1A9ajJGW5qSQMQuDjnpmk2DC5HagGMA96COG+WpQrbh8w9qZtI&#10;Y5B69aBDRjDcdBSlRsJ2qR6UMOF9c0gyUb5znHFMBpHPFG07G4FMGA5+c1IPuL8570ARlWDVGUBY&#10;ZJx61MM7+WzTm5I9BSArbUAb90DUe1ueAB6VaYcmmYGeQPzoGVChySM/SgoexUH0q2VG5MJj8aQq&#10;uXJJzjigCtg8/L+tIQMyYXuKnKnaSV4owNvMY56UAQgcCnfLsIqUKNoGaCmAPkoBEQzuTg9akwpE&#10;gJI+Wl7/AHKaDyKBjvm8oD0pSWCcDPtTuD1FIeh4oENUv5ifKBUpA8hyX5pVQlQcCmMr/PlR160C&#10;EZZBZqwxn0qMOGbBhOfWn/vcYL9uBSjOFJVc/SgaHDIYYQZzTyD5pOBnimfxc/nTweTk/jTEPwwY&#10;/Lxinj/UthyeajLEjqKADkfMcZpDuSZXamG6imkNluCOlAz5jZwABQXO0DCnng0ASfKEUdyOKUbg&#10;nJzzUWT5keYcGpjtJXigRLv+R1Cfw9aiBPrilB+dsgnjin4Xavzc0ANwMmlHU801hJuXAB55p/zZ&#10;cmPGB60AOG3zASKsBoxE2GTJqqMlelPUKFBANMB3z7jkjAo/5Zn5yQKX8aX/AJZ5KdRxSAiD8fcN&#10;P/eHOCR709QvAwPyp3ODyBQMYqkEDdnmpADvPzDFJ8u9Dv5waONp4HJoBiEkSdz+PSpASexzTfly&#10;aXIC596Yh56nilVWHfNRkkgEr27Uqu2z72KBD9nLYPNIMgZaTndRufHApi72PMPHrQBYMgZVBU8C&#10;ghCF+VjRtwoO0dKYkmJJ8gdeKQxdpymEpjKQUbHO6pBKvzAIKaxJjcEjGKYEpaICP5wTt5FR7osy&#10;ESMSKiRASMsTmp1SIJIXPAWgAdlMSYK5pm5Spwy5HU1FHET5uJfl3Gjy1+fLnr69aAJ8IUYFc80B&#10;U2nDtx0FRDeuPnB44FORmO7IAyeKAJGCbc+Z1qI8BsKO1SMOgI6mowCJmBHbikA4HkfKvSkOzLnc&#10;evSmkHzeevanZGD8vPamAcYGKa28EEEYzSj/AFhzR26UAOxyOecUjb8kiY4x6UmTlfxoOck4pgKM&#10;bOCaCfmNIAPLlz04pCOF4/GkAvr0zRleQZwOfSkyO4oZFMJNNDHgRFV/fU/EH7z9/g1UABOM46d6&#10;eBjcCh6daQDj98c0o6jmmBv3pBQYx60pPI5oEKzjgbc8UgZd3J70hAxId44FIsZKs27gUDQ/KGST&#10;aOOKUgg8uvsKYMhWHbvxTG3HOWI9DQBYRoS53TAcVGcebJzxmmBfmOWqTAyOD1oAjbO4DHelMZ8t&#10;c8nPap9uFLFcAetN8xNzHGSB0xQA3A2AYHTj2puw+p96MglG2Y+bpTt52dAKYChT5TEFeKUBi4GO&#10;D+lMz8ynLcGkeQBScY9KARO6MpjxIpqFshwMVCHuXdB0APJNT4Hzcjp1oQwUNkboR7Gl+X5vSm84&#10;GWNGfm5FMCTAIIB47kdqjORIORTwVHy7jzTGAJ6H60AG4bk+UfnTtxB+8Kj2LjlzmkIOFGw0ASFs&#10;qBv7+lRs8gfOW9qkAGzGDSEDIyooERDe0pJHOOtS4O1ufpThtUucdqY0iqg3J1PBzQAh3bh81M/i&#10;+8BTi2ducUbcxkeaCc0APHSkYxeWeFFAACAHNKERlO5sCgZEylmBBxxQFAYcmpsIH2hu1J/CRigQ&#10;3JBPFHJA5p+CcAnrSkYAymMUDIwkeH65JHelJXHCCkJXdjNCgbR86igQmMu2VFHb+lSHbxzzQAAw&#10;5OaBkeOD845pm4ATfKSeKn2EgDeOtIy4Q5xQBHliwOyghuRThgKO9IScUAAzkfMTTlwJWPl+nem7&#10;4wPmUdOKTePLbgUATGRBOhJHSmNJGRLgKeetVmTdKh3n3qfy4xGDyCBQBCGdrpg2eOhqyCfKkG7G&#10;BTFCg9KXA2nigBuBnrzThnYT6U3ZIXB9BTlLFZflII9qAEJBCjnFL8oMmPQUw+Z8vyjHpTcnZ94U&#10;AfCcOTaphvXtUG5/t0q47063eUzbRGRhTu4pCP8ASGOw5DnBr8wP0+5YTduHPY08Y3nKEc8VEucK&#10;ehBqXIO71oYDyOeoz2pMPvf6U0HIagsPtIAc9KQxQTvJAq2OdPIwM4qo5YRMcg4PNWkKmxtyN33e&#10;c0AZshRWXIPfFMBGY/kXmrM6JuYhe461ScYnQ72wFoQFnA2k7V5FTRYE0eWGM1UjflRsB5qUk74/&#10;mGO4oALrlpWAAAYVJblvJT94enWldYzaOAzZwM5p0SgW6KW5FSCJ1b94nPFTgrxUCBTtyOh4qxxt&#10;Pyis3uUICN7cf/Wp654470w7d3CAUqkblGO9LcZa58s8/wAJqvzgnb3qfJwcIOB0zTWGCPlAHpSY&#10;DRnPU07vyT14pAPkQ7e1OGPMHPepsBMmePm/hqQ42rwMc1EpAcqc4xQXBdhuHB/OmgInL7ZAHNPt&#10;9xMgIwdtK2M5EfHpSxkhnwQMjrSQCT7iFPlcg9KrSAkAlMcetXcZjmJTkdOaqShhE2RzjrVAir82&#10;7G04zSgvkkY4pCRsi/efxc1C5b7YwVzjAplFlGPmKdvODyakzyvHrVdM7c4HXpVtf9UTt5oZJFlt&#10;6c856VaTDFspnjkVAwG9OO9TKMPkPjI5qGUiUAbn6dOBQMZXK85oUAhjtHHvThnzEH+1UDQchjhj&#10;+FWAx2xjaOOlQyACQgHtQpPB3D24oC5oKf8ARZMkVFgBkIByc5NOTcYCdh7dKU5DAH0rNAMIPmRH&#10;J4PpT2YBjj0pwx5aZfr2pgwXk4zg9aYACpfDHAxT8KIziY4PtUWxPPU+aQfpU/8AyyYYBwOKAIDu&#10;3DrTTzIvIAxT3J2rnHXpimcbD1JNFhACOcktzViSR3s4l2cKOBUI2CHIjU4qMSlZsbR92iwGc4b7&#10;ZPlR7U1QCh+TvT5zm7chu/SmqeGI9K0ARvvR44AHNCnLJ9aQkmMEoAc9KAV3qeRTQFxdxDgHHAqR&#10;QewqOPAKYbrUjHDNyaiUtRomBJiPAo7j5ccUyPcYSSKd82D1zWbGiwn3QNn60rhdyYYZxUAJyRjq&#10;RmpHyqRHaSTSGSqGAJIIGKdGT+99AetQ+aSGDY4HFSwkbT8/egAZm2PgnlaZFxERjvUzA788Y+tR&#10;tjOQKTAdG6famGxhzUjsn2kDzQMiq8ePtRyAMDrmmsP9JBLE80AW16E7akB+RxjPNQhv9GcADOKd&#10;Ej8DdzRqgJsjyxwelVnILLlz9assDuIIqB9u4EgdetJgiSAnY+IycVI4OxuOtEI+SXA6VOBmKQ7u&#10;1TYdygRtH3TwDUsDFnAC9VOPemuMnpnmkgONQX5QMOAKqOqA4TxzbyP4M1QvEoKsMe9fO91mPVEB&#10;3c98V9ReNre5fw7KElT/AFYJFfNGprMur3mUUhXAYY6V+hcI13ezPguKqLcGyFDwpB7fnU2eRiNu&#10;tQx4+X5OiCrQI+YECv0g/NGAyc8CnfL5bYB5NH8BwaUfdb5QaoQhzkcD61GR8yttbOeam42D5ajO&#10;4SjA7dPWgDTtiuI8OeV6elaK5MZrGtSnnt8wGWrYX/ez71FVXRpQlZlC5xyOc12vwxujbfGzQX8z&#10;ap1iHHPqcVxt1gbz5YPHA9aseH5Xj+KPgoiZgP7TQsB25zXDOPMrHapWeh+sk5Mvh/SpdwOdNizj&#10;6Vk4JB/nU+gTrcfB7R5Q3ytoMHOe+2oyGEbZXndXlyVmezSd4kYx600Y+Xg0uTg/J3p2DsbIHbvU&#10;mw7ncuBxinZAB+fr0FJ/Aee1Nz83HWpsA7LYPyH86Q52qccGnDGT0pjf8fMWEOMc0gDA8xRt7VJ8&#10;pt9wIGGximDlM4FJxvQY9aYC870OOo5peMrlBRj5T8tHOGoQDwRs9B6UhOA+B6U314oLHA+TNABn&#10;gHFDE7V+U0053nIwMfnUhHyNx2oAQE5iy3B6U89JPl7UwL+8UfWpRxF97vQBGGb5DgfQ0vJjGOua&#10;ad3nKcDjtT8tuP0oAQh8pmPJx+VHfrRkhzQpBLcUwI2zvUhM80uW3428EU8gbQfel7JxQAdlGe1O&#10;xwaTC7h8tOwMfe79aAG9x8v60H7g+Y0rFBF3JJ9KQ/SkIB97Bx0peNp4A9OKZ3NLzkcD3oEPH0pm&#10;Tx8lOGPypfxoGL1jfK5Pak+ppMnaRmgkfL83NADv+WWQR1oHTpUYztOW79qlw2w/KPegBMdOBTMs&#10;WPBOakA4HNKoXOcnNADMfJ0Oaeo4HFL/ABuc047gGI/u0AM3AyAYGBS9Wb5e3FNUZQnA4apDjjmk&#10;IZzhAcGnDtxTgV2t8vbik5y3GaYB/EKcBljxTf4D/KgE78Zzx6UgJCuHjJIyRTOoJBPWjHBJdqXu&#10;eaYDcc804dW5oGCR81Lj5+9Ahv8AGPenAAinbflf6U5FJYYJ+9zSAFHTc2BikGDK4UE89avG3OIF&#10;cKAwznPFYeueI/AGiaQ8moeM9Diwh2oJVLt/wEc00m9ho2o4QTGDESSelWLl9OtdNeS4l0mKJYiz&#10;vPMFAA+tfLXiX41Tu+tQeHfhVOQowt9dHAJ9QorwLV9a+Imt6jJLq3xD16QNIcpHIyxgegUcVvDD&#10;t7kOokfWfiz4v+AtOmvINO8PzarcIdoFuwCBvrXz14q+IPxU12O6g/tCXTbGTloLVyrEehYc1xtj&#10;prqJGh05GcL8zPyT+dbNjpt3dXgEdnfBzchcpGWCnp2reNGKMJVjnbbT0kcNPqWpyk/eaWUsf1rp&#10;NPXQ45zE9qRCWGXKZPvXsOkfDvXUkt5Lx7aBGgVjJKRkA+2f51p60nwP8PeHZJdV8X+Ht4jzh5VL&#10;MR/sDn9KpVEnYxdRnkz6ZZzeJdOGleCtUXEfzy/MQ30HSvR9C0jWY7m1XUJtIt7JYGeWa4uBGIkH&#10;Xr1zXh3ib48aJbS6jZeGfgxBOqxssN3MNq59Qo54r5p8R+Mvilrl9qb6j8QtaVJJSfKhlZEAPYKO&#10;OKGm1q7B7KUnfoffviX4yfBTw34a1S20rS9O1K5iRkVLcA7n/vNIa+P/AB78Yvib4h027tbVJ9Ms&#10;pZSZRbuRLIOwL9QB7YrxQ20Jt0Jnmdj94sck1MiRiBh5I6dqzjy03das6YUUlqZ7KZpS02parM7P&#10;87SyFjn6nNX4oLcCBQhAC8c1NtXn92oxjpUm1fNT5icCocmzcVEjDLiMDmr8W0E5BPy8Gqoxt+7U&#10;ykBm+WpBMdIifZ5R5RJLflVWSJDGFHpyfSrysdjArUL7PKJXOc88UAVtijTo+hPpTFIBHyHGaeSw&#10;ST92eahJOQODzQNMtKzbmzBj8ad3PNQofk++D+NWPl2A55oAMdKXHAowNp5FLxhjQIAGyflNSY6f&#10;NSAHb94YFOyAGOM0xCYOQeKbtUsoxxjrUpHyg7e3rTcctxSAiIG8fNmnwBfMnBdue+elI4I2jacV&#10;HkeecbvrQWWT95cOpHNKvV8r/D0qAY80nBHHrTwTvB3UEsnjaXyJAynDNgGn4AXrmmAttUFO3AFO&#10;A+UHI6UwFGDtxnOealG0RkuUAA496YCm48ZFVJ/uYGevTPWgEcnrSKdZmcxZO7gisLBErqJC2FyT&#10;XV6sqf2ZgQjccdetcsQ63BJkI+XkYqiGxPl+XEYA561GcZb5R1p/ZW3gDPSmngS89vzpiIGA2AkZ&#10;5qezmeHUuM4Zx3qJgTGvYZqBw3mTckACk1cE7HqOmXdwiyywyFgEUsoPWu6s9a0640p4L3R1hRbG&#10;QFi2cHHBrw/Rb+4gmnQKuxxgsf4a3bhkaLd5j/MvY1zSopvU9GOJbjYqSEL4jvojPG2bxyrqe2eK&#10;tRZIb5j9481lJH/pYYTN/rO5rTb5VTGOR2rWMbHLObY6QsqscCnw2s1yskYifIlVuB6VCxB3AjGe&#10;ldXoEixLMGhiYheTRKVkKlT55JHafDyfyvGPjayYYW50dRyecpmug0u4uNM+N12yxubebUlwyjjO&#10;e9ed6JLKnx3srgTAJJKy7QelejSPbL4z0/zblAs1zhSw6EmvGxMfeufZ4Bfu0l0PfdURI/8AhHbg&#10;WsTQXenghhyFbHrXkHinfFppfymKmU4r0e2v4U+HE2n3DCRUhBiJ5K56YNcJ4tiLfDRpEkZihyc9&#10;xXEtJK/c2as2cxoFwy6lK6swbycfnWV4jDDxX4JII41IsD6Zq3o6Rvplk8cgVhjcBzmm+K4pY7r4&#10;bytF8k0Exz7iuuKV7o4qj1Pu7wOVl/Ze+E8wYHGk4z16V0LSSBLcFz8pPSuF+E9ykn7EXw1cfejM&#10;6sufQmusaZWMeIWHzc45r0qb0PlsSvfZdaaQz2oaIkbCMA/rXwL+0/4SsrTxpofiK10hY2vJtl00&#10;SYjmYdGIHAbHX1r7vVgJ9xkAwOlcv420bSNY+FPibTb3TIJ7WfR5FdSvIfHyOp6gqeeKmTaaaMHo&#10;j8i4n3QR4A5q0R/qztPI9asazp02m/FfxZpzXEjrFrk0cbkYJCnAyPpUahyMBQM9W+ld61SsSmQN&#10;vy4EX61TczGdwLdsEfeq5MxW4jCwu7EYVR1NeheBfB3i7xB4ptbW20C5Ki5HnSsv7qBfdu59hVKI&#10;HmttZa7cSFYNLvpW2E4VO1NubPW7aCza50TVoUeRgjSxEAkdRzX6h+CPAHg3Q/DunI2j2N7dLGpm&#10;mkQHL+3sKrfFbwPZa58GfHL6Z4Z0z7cmkNJPp6IF+1BBkPGR91068daznLl2Whk6iTsfmFGVKoQn&#10;z4OVqRWyv3e5qCVbiDWtQgeyuI5YtSkikWUbXUqcbSOxHSp/lynuwzVGo8DkEpyfencZ6VJJsPk7&#10;V/gFMOAc54poAyMj5aOz/pTc8j5f1p3c0ABxlOO1Hr8tIeh4pf8AlomRkZ5FAC88jZ9KQZy3OfSp&#10;Mt82F6f1phHLHcSe4oAUcwMcc9+aYclbcZf72aFxnO3jPNBz5nXvSAsxMRcEmNsbOMmpDvNpcEuR&#10;uBCrUSlMxAjrU7ErNahnO3BGfShlRZ92fsy3Jb4VyQPID5GqEcnpu6Vyv7YkZFt+zu+zgzXHNM/Z&#10;putlj8T4izZj1e3IIPQGu2/a100XH7M3gvUABusPEEeeOqyDFefOFqyZvKd42PgBZCL6SRV62seD&#10;+FPbBkZ/OLMV7npVS2J/sq0GDzmp/l3k969E5rjk2+WjHux4NS85PyDHaoeCQM59OKkzyo3dufeg&#10;Y8HjGTTgBn7n603GAQCacOpz60AHynnLCg7w8KiJ2YqcYHNOJYSoPs4KkZBB6VteHGhX4laI1zp0&#10;ZimnESE84LHGfwpAkY0ez7E5aYlgTlcdKU/6h85yQK0vFNmdO+NOvWpcGMyB1IH3lbkVncmSc5x8&#10;g60wIRv3jpjFM43oMd6nATyWJm79KaQmM7Vb8aYERHtVeQc9RVrBw2R+FQuGJzsPAoAzXWQXKujl&#10;Ssgbg+le4eENUhvvC9pC9whnih2lWPzcV4w6ZD445zU+mXVzZ+MtMvIrwqyzjKDuO4NBNrn0BKji&#10;YgxnIJ7dKzpVO5v3fUGte1uYr7wlpN1EsXzR/vVH8JqpKg38c81oZNWZzc0ciXlrNHJKjw3IdXQ4&#10;YMOQQfav0m/Z48f/APCS/Bv+yNU1e3bVdNs1jEzEBp4gMK2PUdDX51zx5jcbe1avgTxFqXhj9orw&#10;TrlvFdSRW+oBbu2V8CSJvvfkOaznDmRpCaR+uk8RS7mVnP3jgZqoyryRnntUPhvXPDXiP4TeHtY0&#10;rXYLiCbTlaQD7yN3UjsR0q1IpGeM5PFcTVjVO5B3HFIcHcNvHtQc4b5abk7vuGgBxOM/LUbElhtc&#10;1MNu05AqPanmMQKACPJlX6cmlbbuYY703pvIB6Ui7ssSwNAABx1FLh9rYel9fnH0p3HPNAxgDYPz&#10;UoBweKD1HBp397mgBpchY8R5yefagnlufSnY4OBUfzeaR5RoELuHoaczIEgBi6mmlCYDzjBpABgZ&#10;wcCgZIOSTgAY4poXMjZbjHFH8I54oPU4oEKAOu8Um3HlneOvSlWM7nYy9D0oP380hi/8tSMdcUOu&#10;JUwF6daYS3zER96Xcd2PLPTrnpQIcMhWJB96Pn2jFNyN5zDmnhhvz5YGKBi9lyhyRTcHzR81OYnC&#10;4pwGVYlxnNMBB2oC5iciUZz0pjZ86LDfL3p+eWNIA5wBTSAFHNSBV8t+SfbNIQBgZ5xQBGd23p+t&#10;PHIBxSEHYetIc5XmgB53ZHzjgelKANpHWmHvzT1x5Mh3nigAxx0qMnlPkNSFl49PejClc7x70ANG&#10;TGcxqaUBRij+8M00g7j9KYEmBk4oG3aRnvUeGEZ+an/LsQl+fSkAjEZFKoHHNHc8UZ9AOlMAIO4Y&#10;NMCqCTjk9aCW2t8tGW2k4BoAd/FTyX8thgcioxuz0HvUhZdoyrdKBkKg7mqcbAg/dnrTCQS2ARxT&#10;c4Kgk0gJSy5OI16c+1MODjg4pg25YgnHcUvdME96YAc5HAwe9Ax5fWmtkSDD8U5QQW6dKBIUNHub&#10;91z/ACoypBIH0pDjLfKKP4uFFIYqAnzTtHA9aTdIRkx4G6l5x1IpOdx70AhwPyH5RzQMYFN+bJ+f&#10;8KFz5j5XoKAJChxuyMZ55pjD5WwB+dId5AHmMAD0oCnC/N060wEGecqKdgbTwKb/ABPg+lKeq0AM&#10;c42fKck0vzYjJY/SnHvwOKTuPloAXByaRcb87u1Ljhqdt+VsIKABtu3Ic89qj43Dinc7fujApaAG&#10;nO37velGQaTIy3FHzFlwSKBgSfMyE/WjK5GSetLtGT8xoCgMpz3oAcxw3CnpUBB8w8d+amYn7UVE&#10;Rxt5NNZ1Uf6jPPSgBB1Ximc7hlTTs5UnAqZvLNoh3jPcUAQfxH5aX+E0o6Hnp2oOCRSAZk7k+X1o&#10;7DincZHynikOMtxTAO4ozwabxjgE89KDnzF5oAXjev1o9ePrQB97ilPegQvHamNnIAYdOtAHytzk&#10;UuBnqc0AID867lB4pQF3HoBRjDmmsMlsMaAAqvlnkZzUeOT8w9qXawTlyeaUAf3aBjW3YUhaauSn&#10;TvU42+Ucr+tN6M3AoAjwcn5TSFVIUEnJPFWVH7tzkcdqh3N5z5iHsaAGY5Py9vWmNnA+Q9akyefk&#10;6mnkEk8jpQIg2E4yDikMYKNhsU9nUNGpbvS+45osMrEYkXkYxTgeny1IyZK5DYpyxgZP9aAK+PmP&#10;yDrS87TnHtSs6iZwbcgE8E0uMgc9qAI8rgnacd6blfl+U4qXA28gdaTaMg4oENP3VOAaicH95z2q&#10;wQvln5qYwIc4UnIoAxJd/nsDCducZqlKjZXGdoOetdC6xsGzH/CaoPFIE4hzluR7UhmMsjBptmeB&#10;3NNfUp4rdi1s+Q4wKuvak33yxsExlvrUUlp5s1qn2J2zJgAClcex1fhq6g3alceUR54XPHTFdxFM&#10;WlHzRHAz16VzenacIdBVDbIMxDj0qnIupwaixjknI8znPStomT1OwaVvtEnyr0/Ko90hbHmmsq2m&#10;Z2w0TBioyKv7kC5DjPfmqM7DzuZsbOM1Kq4iT92OBUsCh8naBjH41NJtUtkACqSApsxL47VFht9W&#10;tqnOAMGmFSJV4/ipkjkDcYUY+wyZP4V4f4e8w/EH4xkS/LDrfA7ZJr3mIoI9TVkAJ0ecj2wtfPvh&#10;F92pfGxyxLSeJm/Rqwk7s0XQ7eZnabLJjiolHXinSMziMCMDCdaaOEPBzUmo8hNoOD703OQoPrTM&#10;5VvkxzSqeASp6UAS7iMBUHNRnaZG65PelGNhpOd3AoATHB4pMHIqXDYbKGk47igQnY8UADeQScYp&#10;38J5qNweMPzQA7AMnCjrSYNMAcKctmlDL5rDevagAIOf9WaeCQg5p74FvnIqJSCWwp6UAPwu3IHb&#10;mocfMfl70glQtIuDwae38PzCgaIzu+b93+tRkfJ368VZ2HyX/er24qMr8/SgBgDckK2cdablyUJQ&#10;k1YUYDfL39adtBV6AKp6nApp6sMfSpmGC3BxTNq+YxwcYoERDfuTCkVKNucFe1KSpxg8Y6U04AOT&#10;QA1hndgcVEFAZ8KRmpsnDYoI5FAysQeuzvRjheD3qdgdo+WnYBjGV/hoBoq4JHSjaRnirAVQMAmo&#10;m6MMdKBDMn05qN1YleSKmUHYDtNO5yPl6UwKqBwGy+acEJdsOKslTtJAqHB844zQAu0fZ356VXK5&#10;UfOcZqciXbIQpxSgfuegHFAEQDfJzxinjeHbC5+WlUcNk96dj94fmJ44oAqsk24Ey9W5FPCgIpA5&#10;xU5DEjOKaRhm+WkFyPjuaU7sOBGMY65qTEbFh0PemlXDyAKTgUARBpRgbTxS7pDyUNSYJQk0hVwB&#10;7UABwWBI5x0pueSBTtp2tkde1KFG4/LQAgHI4pD/AAink9eKaAxL/Ke3FADlTIGQacVGRgt04pyk&#10;iNx9KXkqKBjQAVbIPIpQq7Y854NLj5TSnt81AXFI5JHWl/eZPy//AF6Ez5f+s78ipDtPIQ9PWgQu&#10;SC/7sdKj3Ak8Gl5yeKQDAf14oAepO1hzmnDeeM00Dt0pwD+Y5BOB3oGOXotOB+YfL3pnReeKfEye&#10;d8zDGaBCn7w+U08tmHGQKbK0RPy461EdxcfSmBYAUBTvB+XmgqpSP96e/eq37wbuGNPjWQsAWb8a&#10;QIl4DkBM8etN+bzDxxTXWX7VjzTtB5pcHd1oGSceUx8s9PypUH7pM881CzzBsBeO4qeNXMJORigR&#10;KAoV9wWmHZk4ppPBFLwF4FMALxoIye56Yp3nweXIFgPSgKGxkKMDvSeXCBLlDndQA1XLEfMevSnb&#10;OX4PtSDYGwI6m3IVGCM+9ADFUbWwpo2/IvymnoRuJyBz0qR1w2dw55pCI0Vt/wBwY9aRnTeU3qaa&#10;xcxsFOBtqCONhcMzbs9qYy1ghFwxA9qYwPJ21GzECTLHG7irCmFrZSZhkCgCDq/3z0p3ygNyenFG&#10;Yd/DjrzTz5ZZelICDMuBiU00GYAkp361Y2HacbcUHOwjbTAaGBIyKazYlA8s0hHzghO44qR8FIvk&#10;HSgBvZselNG7y+Y/1qQFQoAx0ppIMjc0ANB4GVOadgbeWApQBsbgcCmnOzufSgBR94c5zTsHGecf&#10;ypmWz90dKb5uEdSpyaAJiItjjzOo/KohuHA3Yz60z+E4PapFB8pzjpQAbRljsNIFbH3+KGd9q9wO&#10;wFAZsPhQDigAzGsTjyGJJ65ppPy88cU4DjqOtGFMw5OcUANRsKzBSc5yDUsLMyyZiCgVHjjO4Yz0&#10;pScRuN5HrQMfuG6TOOtRHJk68Uw5zgHinfJuXLEkGhASDPHy9qASBgJ1NAPyE4NIc7TzQArecw+d&#10;jjPAHal2xhfvckdKFZ/mzjHFNJHzcUDF+XavJ6Gm8bV+Xv1oz8o+UDmlIbzCMHAHWgBMcnikIGz7&#10;op+BtPJpWjcxlgehp2AiyqqMkc06MgwthT1pZIw0UYKnp0zSRqVEgw3SiwDww+ZSp6cUmwARne3X&#10;imNuwcHFPSRicFM8dcUAA272O3tzSrtKycHgU04PmYHfpSEnEXH1FAhy5w+SPvcU44CMQ2aPlKkc&#10;4pMrk4IpgG5yyfIO9KMYHSmtnPSgHmT5ucUDBs5xs/WoXAK42DrUpzhuaXA5oAaijCfL2qbbGqLk&#10;8n3qMH9+vbA4FRszmaUkk89KBD3L+bxEOnXNRBpNzjIxmnjzMHNB4V8D0oC4AHj5jSHcVwOxpex+&#10;WnA4YHFAIhLyh1BzgU/dKwc5Ugjilbad/wAgyetNGeAEHtQBMsfyDLDG3mo8cj601zLgEZ68U0GY&#10;yLuzQA8k7hlBTucmjgg800jk4JoGPydyfvOKQ8gcniouQec4qTdyOOgoAAAI2+XvTTgBsU8DjqKQ&#10;4y1AEbAMVOeMUoVfL5B69c0z5d68d6mGfLf6c0APwAU/eDp0puWLH0zTPl3jincbj1oAfxhjuFML&#10;LvY4PQYpuGAfk9qlVAQSyjGPWgCAySMwAjOM1IjSgSjA9jT8JtbAGKjIG7h/zoATLlySx6VG3YVO&#10;ApiOWPFMIHJ96APgy3ZlcHKYwc5pz/8AHwRgY5PWqoz52PMPNKWYXKdenFfmR+nF5NvHNOOMv+FQ&#10;RyDdJkHpVkbzak4UYNQxhjCDgZqM/wCtX3p6lCxBJzijkY+XB3Uhhx+8G4kFe9SQuFQL/tcDFJgb&#10;3BwPlpFIE9vnB5OOKAHXGzzBlWxis6TcUnIIIx0rSn3nYTjn2qk4AyMY+WiLApxMAVwBktVvI+0Q&#10;/rVNECz3BEp5NWFJ2xnbzmrJNTbELVjxnbxTIzuDcHrUUe87cnOV/KpASCcAA5rMos4+XOBTweG+&#10;gqOPd5ZzH3qX/lnIcjpUMojf7o470qFtwO7vSHm0f5RnNRoc55X72KhDNBSMqR3H5UxiQ44pqHav&#10;3TT2x5PUdKAFB4XijJ8rgd6hTJ3Z7Hj3qfpGPk/WgA5MsPJ609oyt9bSmMNgcrmmj+DBP5VOQTCA&#10;ZnyB1zUgRs4Z920Lj1qMFst8ynJqeRFEVpjuDmqwB8w4XHFAEwY+T171HKcwxfN061IB157U/AFn&#10;NkJmnYDLZf3YOCeardbsYBwauSZEcoB5IqrCTufcBksaoosAAKmGPWpvMPnKu3HFRD7y/NTSoFxu&#10;yc45oJLYMnmfcBA71INp/iqJMeQDuPuPSnpjKncRzzxWbKRKCcAetODKZRz0IphC+ag3HGOKXB3I&#10;enNSMsSgmNflPbmo/wDlmw3dqcWOxVIB4/Kow3XKd+KdwLtpIglnjfduI+U9qlJ/fS5bHPU1RR8z&#10;D93j0OKtkgqAT261EgF5wPmHANC8xPyD71CSVePH4ip1I2OfL60gD0O4flTyx8s+uKjOCSOfapGQ&#10;qiZbJPv0oAruzZjGAaT5iijcOtKR+9TI/WpAsW1v3gzjigCsOJD8x5NOwDKx2DpxzQ+AVw3OaVFJ&#10;K5k7UICnKuJT8p6VXx8rEHIz0q5OGzgmqw/1T/L+NaLYQwj5lpcHzo+eB1p/yFB8wP8ASkDfKw8k&#10;D0PrTQFqIp5i5IyatS7SFHBx6VnptYjJIO7p6VdZJxbwsCCDUTWoIeAPL46cU7+I81CpbB64xUql&#10;8AlT9azZSEwcnk9ankV2tY/myFHNIM7T6kcUuXW0KjJLH06UkMzyW+1SfujjHFXYv9UD3BqPapMu&#10;V7VKiqIjg8k0AXB9+PPHFRTZEBI5OelOBO2AFgTimTF9smQPu0MCEHKKfUU7HL/ShADbAEd6sRpm&#10;OZiQAq880gIosB2BizznrV9M+VKQnHpWdHtOpsN2BzV1CuD85+9QwHsMuDvGcVWcPvn4H3hildv+&#10;JhGNzVKQhXliKTBCxZHBPO3mrgJ+yPjGB2qmoAmGPSrUZAjfOM4NICm+3zJMAde3aolIF0pz/GMG&#10;lYgXbfN1zTBt2OCvfiqgtAE1WLzNC1c/M2IQS3pXy54ihK+OddIkbAkBAPevqi4Zv+EewsYIdSHr&#10;508Y27DxJrzFMbZc8DtX1PDldwrJPqfO8QUVUps4iEnyuZD970q0uN2Sx9qpQHMX41cXODkCv1+G&#10;qR+OVVaT9SZT+9POAKCSWGM/SmLkAfXmpRvMjHyyBtq0QL/dqM58wnjpT+ChPYUxvuD370wJ7bP2&#10;oHbmtkE8cD7tYEL41CJSuc9/StxMmNT5YHHrUz1iVT0kNlwUHA5qjCzx+ILV0IDLcBl/CtJvudO1&#10;Zch26mGJPFcR3Jn6a/CG/N7+yzoBLZJsUH0K8Gu2uAPPn+bjArwT9mrUvO+FniW1dgVivDtB7bhX&#10;v1yCL+5HlkYkNeXXVptHq4WalEpjqhxR/GcsaM/epvYZHNZHWOBOQCM+ppSMJwpPNAHC/jSnOBxS&#10;YBnhee1GQCaD958k9qaOvWkA9ehOe9KP4uaaOq/jS84PFADj/Og9W5xTSW2dO/SgZ2DINADgeWGK&#10;Xjy5OKYPvdeafxtY560AM7n5iaUnhqO4pcfIc0ACg5Jyfu0m5hEBvByxqQABU+fmkIbdESBxmgBv&#10;8VBJCn5aDnB4oGNpBBpgKD+8PPOKUYKH3PWgKNxOD707n58qPagBn8Qp38RpDjJpM/u3+Xn60ASD&#10;of50HOelRE/InDEmpAeBxjIoAcVGwkKM4pnOD60/cNoGaTnByKQrDTncPlp3HlvhM88UnBFKAdho&#10;CwHATgHn9KOitxjpQd2/aSMdqXsefxoGRfNuHyGp8DyG4H3KhYvj7w69aeDiIZz7UAIgAUkg/eqU&#10;kbidxphYfIMU0HiTMB5PHNAiXjHvTQRjGaUY2DI7UDBwaAFJ+Zf0pR/F89KBH3cZ7UhyCwxQAdAc&#10;HpTG8wlTg9KfjIBx+NPyfL9aBDFyYyN4/KpQOcE03Az92njHzZYCgAxtmX56c6oUzuOaZ8pI/fCn&#10;jnGFP1oAj/5aD92alVSScCpgjFzlDViOMEsvT37UgKewCNSuSxPTFTCGXyl+YZx0qLUL/wAM6dYt&#10;NfeMtEgAUnDyjP5V4n4j+Lvh6C6v4NC+HOqarKEZRdN8sCt9e+PrVKMnshOSPeljtY7JpJr61UBc&#10;kSNgfjmvLvFnxK+GGi29+n9owX14MhbWzcMSfdhwK+S/Efir4oa3LqC33j+/hgec5t7QlFA9OOtc&#10;rBYWcdzDIYZHcAfPK24k/jXRDDX1ZjKqkeq+J/ir8TNVjeLTNFj0i0cEZXJlI/3u34V5SlpdT6xf&#10;3Ooa1rl9M75DTylgp9ga3obedmyLdMbe3b8K2raK2jtY2khZiScKBXVGCitEYyqNmHFaYs4B9ljA&#10;IOAFxWpZaZcuYdsy/wCtxgDJqxe3umw2cklxPpdtCkZJMkgXgfWuFn+LXhLTri5TTfhZPqUyMQJ3&#10;l2xgjv71TTtdIle8fQugeF4hbCW+1Kwto/KDO80gXavfr607W/ij8EvC+jXltZ3Wk3txCMLBZqrM&#10;zerP0r4R8XfEH4neIby+jl8Q3dlaM5/0e0kZVA9CRya88jtXyWllnlff952zmubl/mZqqJ9N+O/j&#10;z8QtYsZ7TRtDOmQsxDOrFpGH+90H4V8437eIr7V7m4v/ABprdzK5yxmlZgPbmr9uI1h2/YYcBOMD&#10;pS8lOVH3jU6LY3UIpWsZMSMixbbdBjrxyan8uLdny+at7TubKjrTdo38t3ovca0K4UbzgkYNO2jL&#10;8elTFQJBxj0o2sS3yY465qRkXGOlIeh54qXYeP3uT601lfypAVY/hSGCOu84jB561Ix/fpthI6Z5&#10;qqiortmY9emKvxxXDGPYnbqe1MRNCkrN/quAPSrht5Bp1xm1kI2k8KeKhinMN1EjgsSfvY6V0y6h&#10;p58PIitDu+zsGG2k3qUkcSwBtV2q2N561A0aFZf3hHHNXRktcAyAjzjgiq0yyFuIyMHrQIrKMBwE&#10;PB6+tW0PCjcOlVxv3crT1J85uo4oGTtjA+fnvQM7cYpvy7u1AI45xQBLzlhzinDOWpq7i3bpTsgK&#10;fkH50CJMnA5pRkg9iKhycrlfWk3ABTlQPXNAErDnOO1QH/VjgdaVpIvKX/SFOewpCRsUhl/OgNRO&#10;ccilRkHWT9KTA4/eLz2qMlfNbGOn50DNBM/Zxg4Y9zzxSgJsXDN+fWqUc0a2o3Kd3OBmtO2ikbTv&#10;MLx8H7uelCBka4Bk5PvxVqBNNaK9aeQjany896TcuxwYV5Ws26BFuSM8nkU0IxdUWRZZm81WUudp&#10;/lXMTiXEOWLEn0rqrna1nGpU81z1yJVmVAgYFhhsVRFig4wsAJA9KbjJfPapZUb7REMPgrTAAHIJ&#10;PC0CIyASwO4KKayRGFQC3H605mLWso3nIkA2Acmr8Wnaq5hP9mPlo8qvtQFjL2fvYszgDNbdvP8A&#10;6HMjQnAXg5rLu7W7jePeQDvO0Z/Or0KE20WCPu80NXHF22Li48tuG68HOKnlcrYRMTn5eBVU/aB9&#10;nVwpUDg1atLPVL3VEht8bRIM98DvS2KScnYfpsdxcSzZSQKG4OOPzrRzNBrIUXTYyBk17LpGiaKP&#10;hPGkOsQia3g/0mDy/mYnvmvN9dtESZT5D484/Njk1xyrKbsuh6NLDumrvqU7OaMeNNFZS2ReISc+&#10;9ei6200uteFWSRFWMISR3rya1kI8U2CGxbAkXDZrvdQuHittDbcxGVBJrmqx1R6+DrNJo9h0yd3W&#10;wcxsSbZQvPpU2vXMY8JapC1uvNuQR9aytDnjOkaBMFACKuRVrxB5TNeOQAr24wM9a86ScpXselz6&#10;XOC8PvJHrDRCVgvnMdxPTNdZ4zEbfC/4cnehMckuQO2a4qPEWv2x8wjDngVtTrq19DoVhBbzPLcX&#10;yLGi84BPJPpium5yPXXY+qfhJPNH+yN4YhwctJIR/s5/xr0G3uI1vmibnjk/3TXO+D9NbTvhJotg&#10;YTuTSE3OezY5pVlCardp5i5Mv3ifSu6g9D53ExXOzuVXc3KggAHg1MSjWd9F9nT54uD9Kw7W4X7M&#10;W+0EDZyD61Mk1wZR/qx8479K33OGSaufmN8arc2/7dvxDDQhI3u0dMDA5HpXnikOwBtZgCDs2nr6&#10;V9I/tK2miXP7R3w8ksYke9l0/wAm8WA7ixB+Xgc5rrvhn8NNNh0/w3qeu6ZFJL5ayW9nJ27guDXX&#10;CNoiWquee/C34Wa9qpsNS1G6urOxMwKvKmJJ17hQeg96+5tE0vQNG+H+l2Wm6Dp1vEkeAVQb3Pcs&#10;3Uk0+1+zDToNsduqxxbUjRdqoB0AA4pJXyIyWI5NTG73MZTaVkXjcAXEe2PoOatW07/2iJiG+UgE&#10;A9Qa58uMgbiMkfhWhA7CNwMYK9a1STVrGLPh79qPwmth8YPD3iG18Oqltq+RPJAmI3mHOTjgEjr6&#10;18wx+S1lFgH5Rytfrt4l0TR9e+BXjbRL7R7e4im0mRo0ZfnWRRlXQ9QynkYr8ndb06bT/it4s01p&#10;p99tr8sSu64LKpxgj1ArJLVo3pO6sZ6ld6Ddig58w8ZpZ1A1AgOMADketL0cEHtTNBG+WND5ZNGS&#10;do8s9KcedvIJo9OKQC4/dAjnmmHPP1p/y7PWg4xjApjAs52g4xijjaeppp4TpS4+cEjFIQ7A3J81&#10;AA3SHgUnzbcbR7U1vup83Q80DJ0x5EmACwNWo8vps6eTkAZb1FZ46SZlIIYVdtyRft8/yy2rbj9B&#10;QwR9Nfs8zBP+FxfM/N9Zjd/dxmvpf4/W32r/AIJ8fFHbGHeLSIJRgdQuDXy/+zsqvpv7QKZPGo2x&#10;H4Zr7J8TQRX/AOyd8Q7Zk3CTwDcqd3qEOK87Ez5aiZ0RjofkbayHasZReHPNW1OXk+bvVPYI9Wvl&#10;y25NTlT8jiri5y54GRXpJ3SOe1h/VjzigEgffPBo7NxSc7ulIROhBuQC/brUjFghw24VV4EobZk0&#10;/LfarVfO4Lc0DJow/mkFmP8Adq+kdwp0torwB4LtZQpHXbzj8az8zDxTaKkYKFfmatOSQJfWpHQD&#10;GaYJnY+OZ7fU/DHwc1uLwottPNpv2e8XORui4B9s1wKidnviVjzhQBmuqsZZrjwtrVhJKPJOXQf3&#10;T7VzLRqkwTc4AcjNCVhsZhfMfKjp1zURZCGxBj5utPkVdiDzzx1xTBs8sZcY9aBB60w/db5qXnI4&#10;PXig9fSgCEgbulULnOCViwQa0mA/vVWccH5RQJnX+BNZFrrU9ncXZ8qdwE3nhWr164QecuACGXIP&#10;avmORCJ5X811IYFceor3LwZrIvvCFvazyxm4hh2hj1ZR0rWMtLGc0a0qnzF4PSsa8hOJm2HDY3Cu&#10;nkjInZcjg1QmjzIcrxjpTsZntH7O3j1/DvxstNIv9XlXStTvVRZGPyRSscAkdgehr9IruNGitZoj&#10;GYpIA6FDkYPOc1+LtzFKpVkRgySh1IPIIr9Ev2afiCNc+FM/hzVdQVr/AE+wC28sjfNNCOB17r0N&#10;c9eHU3pu7PfGUZPNQ4+ZjtxWjdQPHeyqT/GapMF/viuU1IsdeeaT+I/N0p3HIzzQPv0AM43L7mkY&#10;Irvib8KkI5YUwhemwUCDuTijnYeaCDtUbaOcfd5+tACfxj5aeMbSc0nOTxS/IUGR360ALz81JzuJ&#10;3/TikLEADYelMLqWjGD14oGO53feOCaXHLc0cYpCW8s4oEKOo4pCeeBUZL4HzEHNO+bcmRxQA4H5&#10;h8xpT1amsBzhTTuQmCtIYnc/J+tGD/ezRxtHNLng/LQAcYGKcF+U9eKj7kEU8SgKV8kcjg0APG3a&#10;9GOOtMBJP3TSnO0fLQAhA3r81OA+VztPHQZpvflePrSknacCgB4+6cjnNNODIvzVGC+F+Q1J/GDj&#10;FADj91ufp7UnZuKTPPSgd/l/GgBMH8RSgttxxjNL3oONp+WgBGVTn5jQON3FPQoBg560pIyflouA&#10;0Z5OOgpwAIb5+lRsWIbHXHWkjyHbJPPQ4oQDiBzSdD92nckHJpO3NACjp15pf4H+buOaYSApJBpg&#10;f5wdhxQBJkFW5oGMHjinLgtIfKGO1L/CeB7UABAx9/mmH7vWnEpmAlecUh69OPWgAGN4570h/wBe&#10;x3qQR0pGJCng+1KF+QkuM4pjHqqmQ/MBQfvHBGO2Kh3ZfHz/AFpd37sfL+NADCP3yZ7mngnc+FOM&#10;0oCkjmn4OTkCkAw529OaQZ4+b9KcVbaCQPzo7nimAZNO/GgYyee1JzuOSKAFyQxJXt3qMN+9b5l/&#10;xqUorQZY8+1Qsv71B5ffjmgAbJGQxFCtKAQY+fWnjblsn8Kfuj2DgDigCMltxygzTMSkycgc1Kdu&#10;wfODRj5BxQAgAEQ/eAn60pBDnIoIX5/mI6UzJ80ZzyKBDweenTvRk7mIHFN5w30psbE7uOj8UDJc&#10;JlczgZ7UHjOMGo3XLNuZulNDMRjYcA9TQAvJcYAzmnMkiqu5xk9KQEZBA705mZlUsuCOlAXE454o&#10;JOF4oPXGKdg91oAj+feuWNOwpifkewpD2+Wk7cmgYg6Ckztc4Tt607ByKcFBhPOaAG+ny/jQSdzY&#10;jpxH7oAnvR0zhBkUARl3LRHyOKCSckJj1qX5edxWmM8e9B5eM0AAHyN0ppDFXI7U8dPuduOaYPMG&#10;75TjNACg8R/N1oIIYn5vpS7SY/u9qVT+6wUoEMG7zPuHpRltzjZgCng4ZTQSCj/KOaAEBjJ/1oGT&#10;SMuH4kHSmhFwwINIQcLhifUUAKA2wfNk5ph3AkCPIqQZwueuaeNm8kkDigCEY2c4FBPDexqUqpzy&#10;Ovak2/L0oAYD8v3T160pDFCMLihQAz5pTnDcEfjQBHtxIo4p+PmJxQec5JpDnJxQMGSIxZ8lcg9a&#10;YcbV+nFP3cNk9aXnKnZ1FAEZY4ACDFBOB3qXbye9Jhc8qvFAFWQE7OBSgHy054FTkRnGAaCB5Z+S&#10;gRARyPlOCKjbcMkRmrH8RA9KVSoVlZASelAFTOQQYj0pDnB5zVplGOMZqMr82eBxQDIBgu42U1+p&#10;BQ4qYj2ApGV/L4K9KYiA5Kk+WnA/Ouj8OaezX5mltUHBIyOgrn4lH2hhliPMGRXqmjxx/wDCJQEo&#10;QTF1qoxuxSdipNHD8mICBk1QdUKNlYzg8DFa0/3tuR1OKotGPMBIzzWtkZlZYLZuVhAIHaoJ7Zli&#10;bKtk88VakCxTxYdsseQK24xbtpkLGD+HrSsB5h4g1220jSfD8k5m/wBJuCsagdMep7VWi8a+BZNN&#10;sRN4zWGSRlVVkXjcff0r0HWNF8NajoTW97oMLqSMP3B9R6VxOpfD7wa2kWgTRIn2J8vzc0+hDTZ1&#10;VpIr2Css0DAIGBU5BB6citBVLgkMvArmtF0+Wz0eC1T7QsUSkJvYscemTW0jzJcSgxN7YqUy0h9w&#10;cC49Tp0qg/UYrwrwlCYvEHxcikkIYeIHwD7mvbLqR9jZHO3ivKbJF/4W/wDGAFguZYWX39axe5aj&#10;exsnAlYBxkmkO/Yo28ZqQCPch3Atk0j55ytBoN2jyx83ajH3qXuPpS4+U/LQIQ/dFMJbB4NBznpT&#10;lLkpleBQA0SsQoMZ+tOUk+bxjANDKp/pQuRHJgDJHWgQqbtrHB603qzYk7+lKjSCJspzmnIUKyHy&#10;znNADSMkc1XeHEwdZjnuM1ZPUikCny2PPWgCupkIZXBwOhqcBcIN/ag4yvA6Uh+8OO9AC7IvNOAB&#10;z6UkgA249Kkx8jjYDTCDuXigBjcRMfmPAoGfL607AOfWn7H8knAoGMAGWOaTne/z0hDFMAmmDzAg&#10;GCTmgRLkb0+tDGAhxgimkZjH603aMjtQNCYG7IFKVUqcqfzqaMxZcM2Bjg0wuvmfKwxzQBCAu3p0&#10;pjCTg4yBVlQdhyozmmscRn931oAjQgofcelNZeJMORQMZfn0p/pkUCKuZBKBgnrzT0VizcCpWGcf&#10;LzScgfd/WgaGdD0pCCWJ3jpUpB5+T9aiIO4/IaADccgZ6UzDFjzTiOnejDHGCKBBjj/WYzTSGyDk&#10;U7Bzgml43DigLEYDb+1PUDLZahgcLyabztIK49DQBITEvQg5FNBVhId5zUe3BXc9PAO+P60xDGU7&#10;M4PWlXdjlianYNt5FMI4fB5xSAZtyAQR1pPl84AjHNSBcEe9LgeYPkHHemMQInnP83akK8N8wowd&#10;zHceaVlBAIc0ARFV35BPSkXdvOCOlTbeeaaFbePkOKAQ3Dbjx0pR9xzuJ5qXHI4oOAvQe1IY35cr&#10;yKUjh+B2qNioIBVvanhh5LDHagQhKgtgnnvQrNsYbe/Wm4bK/ITzUy9T8gFADARn7tTLtMbHPekK&#10;8nj8qco/dt8nf1oAT5vM6U7Bw3zjGelBPzp+79e9HWLO89aAFK5jHI5FNCko3PPanqcO2UzxxTct&#10;yBGfrmgBNqrt9alGNp5qMcomQeDS/NtPy0APJXD4xnigE4PNNXG4jFSYJXhaAHdV+8TQwXMn70Hg&#10;UxSMAFTmlG75uOpoGHBYHNBkADhY27UdKaCdrE469aAuKBIZAdtTDvlu47UwZznB96FI3Ebe/WgR&#10;IzL5ikKelIGJDkDuKQ/6wAmlGADxQA5gxYHjpUDR8n52/CrPBBBP1oXywI8uTnNMRBGrgAecx561&#10;OrPvOWAwKjJG5+OM00k4OVoGTMQrRHI5POKHcMVwExjpVYZ3ZLmpQBuHy0CFVVMq5jyM80rxx7nw&#10;SvNGGz94U47toy340DGCJVGcDkUjd+TTiTuX5jQRkKcdqAIgZBLxnmn7h8wyc0rZ4+UnmmEckBR9&#10;aADcdzYXOKDnA4PSnAqCMjGetKHiaQgbyw6jFAhmBsBH96k48wkk5xUxGDH8mPahhHt4Uc96Bkak&#10;7D+7IOaYc+YOTUx27hzmlCg5JIGKAIucthvTtTdp3HIXOamK434U0gztGRQA3GDwKGJ2dT1pTnaf&#10;lycUzMp2ZiHFAC9SOOtJxvYbcUpB5waVNnly7k5xxzQADGcZpxByeKYvuO9SMyeWRvXpQBH3BppI&#10;yeKUn5cZ7Ui/c5xyetAxAD5jfJ0p2OnNKAcY3DOaU8LzmgBP4l+tLnlqQDKE7uKaS2xzsoAeobzn&#10;4PSlcDY3PFNR2EJGzJNBU4B3Hn9KYDd0WBgU8SJ5TZA46YqIR858zBqTy1AHOTQABlKkhSOe9Lvf&#10;IG84pnzeY3yjrTvnwflxyKAAvg8ITmlEp8wAw9qUBN6/N260siqHU4HNADcguaeAvlMAi1Fn5gCD&#10;UgzmgZGisJZDg47c0AP9okP5U9icsCoxml8xA33B070ABTEE7GTIxwKrIQVfnjdT2bOee/rUsYhF&#10;ucIMn1oEGFCjDdqbj7xxSHAY0hbMfDfpTAeBmUfMKcQvlcTqearkOR/rKVQ65yp/OgBxGXQ0ZO7p&#10;TuMdaQgbAc0AOAJB46UED+9Tcnn5qXnYc0DGswEiDnnpQMluFH51Gxbzk+Xp0qTnaDzQA7nd0pvO&#10;D83UUcetShY/s6ncM59aBCBV8pj5wz2qB3IlC+WOvBp7ZGeO1Q/MRGTH3oAl+bj5KOx5pjFsr6/y&#10;pc9CAKBgdvnKCDk9qkGOeQKjP+tb5h0Hag/ePFAFoCLyv9aM4quwbeemC3FRZfcOTUilstk9uuaA&#10;DGMdKTOHbk5IpWYccg0hzx8tAB1DewpwLeWmJBgZ7UmDgAinAcg4FAANvlqWn70Mw3AL3pjhSpBq&#10;Jdwmj+tAFkbs/cNDKCGyeBimbjgZxU3/ACwY/wCzQBWbgkBjjFPVwIdpXmlULgUjpwcqPrTQHwKC&#10;dq/uwTn8qeAMkkHgdaiGSU5AGeasKy+RNwPu9a/MT9OGREszkMABnJrQgA+xTHzOTnNZcHE1wM8F&#10;ulX4zxJnIqZDQu3ljx1zTySSvI5HFMyOcK3PamBm81zt+lShkoI8zletJlftC8DgimZ/1ee5pSG8&#10;yQhOwpAW2YvEBsGeKozRzreRHnG2rUZIQnFRTu5Iye1NAU+N78mkTGfuNx3pCwMyYiz6mngtub94&#10;nX0qxF2P/UrwRxS4YMMAYqOIsWw35ippNm5NshJ7GsmNDwTsjxP1HIqZcbV+XrUKqDJbgxjODkg1&#10;OuwNhSSQec1DLHEDD/L24qBVHmt8uDnpVwA7WyoPAqtIP3pyCD7UWAlQ/vF+WppAphXg/WqqEbwA&#10;1WwT5aA8YqQIogQHBj4zxU3BkGExUJOJeJO3SnJvLyEEdOlICWQtsj2xL9akXd5KZQ5I9aZ6e1Oy&#10;cEk9qSAc7Dyx3wPXpUPy4T3pcZixnijjAwnSmwHjtxSMSYT+6P3uacBxnYPzp4X5WPHTpTAz5R84&#10;BGPlqvt+U/KcE1Zm/wBcPnyM81D2A/IUkNDRuAzn8KcvJXP50djxSj/WDj61VhEy7vKXjjNTRk+Y&#10;g3AYpiZ+zS4YEHn6U0nDqdufaoY0XG2/Icjg0hwZmAQj5RUakNPCM9+lWZVQNGPNGStTYoYOi5Ga&#10;aw+YYPWlUDcoUnrzUhH7wAtSC5HHkPHkd60U2m3Y+Xz2NUSoEpz2arqEm3Y+wqWCImDeYoIpVyV4&#10;waWTG5f3qDjpTYxmYDzTUgWY9u1WGPpSPksxz1PFBGIT8o6+tNJHyfN0piIhy+0k5z1pdrfNhzxT&#10;ky0kmAKewYL2zTsFyo5BxmMmpUA3j5eMjnNIcAglAeacAmVyTSVxkNyu5zgYqk2QAN/GOa0ZAPLc&#10;+lZ8nXrVxYhi48vIXHNNO4IvynFPXgUrnoM/hVgMUnzDkfxCtJnP2aNFlyNtZoLiZcKPerC5xUtX&#10;C9iVWICgkYq0pzGnIwBWc24xt9RV+IYsYiTnI6VEo2Q09SZSBGv70E5p3HyYkHI9KjwuO9Srt8yM&#10;ZOdvSsxldsiZ8HsakXH2ND5nO6kdW3sdwwWpuGwgxxzSbGWIyS5+Yjj0pGLfZp+R0PNCFt+Np4Wk&#10;kDfZ5cKckU+gEFuxMYH+0eas5PkBcnk9qqxKVjwQfvHirS9Y8gj5aTARFxOPlGT1xVsfdACgDNVh&#10;98YJxVkE7U/WgQ4qPMzgZx1oGdhBA69acNpY5zjFNO3EhwaAuAzyd1SxYw4LZLd6r54HzcVJbk/b&#10;jw2O1JjKdyGXUBkD6UzPC/L+tTXmDfxsVbg84qIYz1qqa0AmBBsbpTNwxBAx6V5H42tGOpl/LJEl&#10;mwZsdcV6ynE/AUfOPy71ynjSJDpMxRAR9lJDfhXrZZW9nVj6nDj6anB92fNKYH/LP/lsw/Kra9Bx&#10;3qo5VdRmXzD/AMfL7RjvmrKn5cmv2rCT56cX5I/E8wpezrSXmTfx5welWBvEQORyPSqyk7Txx3qR&#10;W+Q4bB7V1HCOPDE7RyOlREOUjG8Lk1Lztk49OKT5SG9utAFfbIt3C3ncZwa6KHabO2Ik/h5rCxkg&#10;YOM9K2IHASMBCBt4FLdFx0LRzt+6frWbMoMxHlj/AFbc1qc+S3TpzVKRVBcljnBrkaOtO59N/s3a&#10;gsWp+KIvPwJLmNSCehzX2neo3n53LygNfnJ8Fr1bb46vGZWCT3CcZ7g1+j10d2j2Lh+tmhrzsUlz&#10;XO/Bz6GQRyTmoyDuHy1KQPLPHSmnGDzXKemA6kYpxHynBpgHLfP+lP4yKlgLxtk+XtTf4Bx0p2Rg&#10;Db3pnSUUAL6cU7t060n8R6Ypy58xh5fb1oATPNHpSc4OQBz0p3rxQAhxl+PSjnBpCG3NwOlOA5PF&#10;ACdxxS8bR0zRj5l54zRjMjEZIxyKAHdzxTl9MnrUXUdce1KpIb7+T9KAJCBuU5GKbtOR0pc/K1Jz&#10;hf3nfmmAozubmj8aac44YcdqB977tADu4pm3LL81SdjxTCD5ytu6D86ADJyPlFO55yeKbnPY04E5&#10;yBSAevllG+T/AOtTf4utHHzcCk6A/LyT60AO4wOKXnBGaT+HpS9jg0gDnjmkB+Vvl+tHPejPyvgU&#10;AI23c3ycEdKVcAP9360oybb7gOG+bnpSMBlcKBxQIaCTMPk7nmpMDbScZXtQc5pgBPUZNKPuHBpA&#10;oLOeelCnk8d6BD1I2E4pw5XORjNRciRev+NSYTK/v+vUYoGPONhGOKcNuVGT04qMZ3YzUg3hiQik&#10;470hAcB160nYcUN9xc+vSpEC71Jcj2oAVEJZB5a8+9W9qI9uD5YBBJLcDj1qveXeh2EGjNeakiC4&#10;VxFuPyg+rN0UD3rwPXNf8TyfEO8tT4m0640lLo/6XbzgSTAn7oUcgDpmtKdNyYOSPW/EXi7wbpOl&#10;t5129zMysEtrUBmYj1I4FeM6v8QvG2o2FzHpHgD+zbVAfMlfJfHqTVq6g0mWxtzb+AZowsO6SRj5&#10;hf3BNec+I9a1SDTdOtbf4fXsNq6NiQQEfaGHqf4cVpGKUrWIlMwdTgmmnluNW+ImsXckhJKNMdoH&#10;oBWVLqdnHoJs7TQbMW4ztVYxuJ9d3WsSd7uQEy3t35hfhMcfSuo8PeHdd1Ge3SGa7jG0ZfyC3PoM&#10;V188Yo5ZN9DmIpctITbbV3clhjFX4VtJFYC8sflGSS449c+le9aP8OrWGcp4h1/TY4JrYtHM0oRo&#10;wO5XNfLP7Qlho+g6h8JpfDviW/ntr97hLu5icgXO3G3I/g2/hms44mEnZMmMJy6G5qfiLwlp0MrX&#10;HibTuF4jSQFmx7CvKte+JeqPLJFo3hOKJNhAlmXcT747V41FHFJK80tzcNKzZAd89frV0IoKBRHj&#10;6VpKquhtGiupFfXev6jq0txqPi3WrmRpD8nmERr7BelNitnDR4RMH7wAq2FUE/IvWr8CSmSIiNvw&#10;/wAKxc33NlGxl7D5ihU24PPFTqCTnNWLhLkapMHsioIGDimADnmpuUhyZ/SpAPm6VFng08MNy8nr&#10;6UgHP0f9324qNUkJA2AD3qz8u5eQOO9OVUZxmUn6GgTGBF2qSueKMKFPyHBNWGbarbbfdjge9N2y&#10;yRjK4A5IpDIQiBWywyegpwXNvLuRVHapioESkRtkHmmqkzXsJ34x1oC5nyxKoyFJJ6VJDNcLbcsv&#10;09K0pEQyZBXpzxWfKg8xj0z7UhjHmlZsmJMdjVfMylzuY5PTFWUC+YqmQYx6VIUzC3zK2M9aYFeN&#10;uTgAcjNXnNsbWPEqk45rPxjI5xmlyRHkdm6UhhjJbABANR7XDg8896tJtJXKqARyK0VtUbTJ2+2x&#10;/dyAetAIwh1akVjnGPxqwYZjOVCgKAfmzVIlkvgjsCC/DCmIuISY2Bxz6U8GPyiN468ZqzY28cl1&#10;Irb9rEcjnFX5tLm/tW2URSgBCd2ODSGY2CWTD9jVd4wyspnYDPrWpPDMkLE27D5yOaz2ZRLnaeF5&#10;FMCeCxlNr/q2IHSntZSCOT/ScHHHNVF1a5FrcwpZrt3de4phvHNlJ+/wxPUnpSA1rKwJSd2nyFHB&#10;J61Ruoo1u8iQfePSo49RmWzdTLuGz1qDzw0Kk5GWJ5oGNYfumG3OanhlkXYBI2PrVbfmUDzFAFP+&#10;Ub/mUdOc0AaS3aZZfs3I/iqKaRTAfmzyOKoMCEb5l/CoywDDc4PPJzQA6YAyqTggLwKy5FJE5GM5&#10;5zV6dhuTBHC1SdsMCFOWPT0qkS0Zs6A28RGMgHis5N5WcmHb8w5Na05bcSIe2Me9dL4L8JeJvEWu&#10;a3Z2V1aI8ToZHc8kE87RwTgdcUN23IOIg+TVxJ5MUgEikrnrXUT6wfshWK0VXMYBPoK6bxL8N/iB&#10;pPjSK0XT47tZLVnt7iE4WYL94EHlSvoeteeNYaol3KHs5h+8dSGGCGHUH6UlJS2Yk0xk7yTahETu&#10;wB+tOIdVjZWYYPepre1uTpkwWH58k4J54qlM9wqTiSHbsyPrVBcstKj7A9xjoM+ldf4Rc2fie5Jn&#10;VgxUxsT19a803M0Z+Q8PknPWun0+S6NjbSR6fPmPHQ9ves6miOnCtKZ9R2htJLJLm0tI1n8jE6A/&#10;ez3xXHeJLEtYJI0qsWLFgBjFU/DWptHbWjC6AkUr8pb9K9J1eCzvPB4uYoQs4tB50Hr7ivIbcJXP&#10;pYpTgfNs6tBrmi8Aq12BuPbmut1EFtO0dTghkUis3VrdGntFxgJeZyeOlXbh0OmaD+8X5dozn0rZ&#10;yvYxpw5Wz0DRJingkr5B3jaDnsKt6jcXH2WEFJGVo/l9qoaKty9rD5emXkhZEwqITn8q9k8O/D/x&#10;fq0tlLcwfYbUEZMq/Ow9hXNPRnV7RRjds8U0rTtSvvFNlDbWd/LNLdAfIhO38q+xvh74FsNH0pb+&#10;+tEn1GW1GzzBkQg+g9a9D8KeEvCuh+GYBa6PYeb5fzXMyAux9q2ZZ91+4MisQDk110sPzas8fEY/&#10;VxiZF4sa21xtVdzcGuF1m0ffZTwK3mI+SvZx3rs7osZj86/ePFZ2AVnSRBjacE9q6HHl2PP5nI5c&#10;alpsenRma5tEYQ5YPIF2468d6+d/iR8YbKy/tbTdBhE94UZHvM5SHPHyjuaxP2lLi6sJfgmbTXL2&#10;KZzdCRo3IDKfUd6+UreGNjO/9rb5G+ZywyST710Ukmrsyknc9V+GOtLN+2j4Nu9ezM1xrG1bq4bc&#10;IXf7p2njk197lVj13Xy1wZJCEIcfd2nptFflwvnw3tpMtxIskV+kiSA91ORX6E/D7xNp3iT9n/S7&#10;y3eOLUtPtooL+0Jyw2jG8H+JW61pOSSuS1zKyPSllUI44wBwOmKVZd0a9epwPSsh2nMisY8fKuAD&#10;VpWIROe3TFOL09TnlGxdz0+Q/nVu3kAIymct19KzlJI+73qQdB8xzuFPYyaOptpX8xGSXDpKpBFf&#10;K37T3gnS5dH0zxhp2nxQX5iVb9IkxHdAfxkDhXHf1r6Yt2IMOHA4Fauo6fo+qfDXxTpGo6ZDPa3m&#10;kSIUzgqSMBlPYjrQ9dQi7M/G+GQs8hZQTzn2NOB+SPKn7x5rs/iT4T1Twx+0L4j0uW5MsDXbSWVx&#10;jHmwsflz6Feh964kZ3KGUZ5qEdJYHfmnbTtlwRwKjBXyzz0PSn5wyYPbvQMQd/lNJxg8U7J8pvl6&#10;mk6PyuRjmmMPm5+Umndm+lN55wT9KOMnigBSeFwDR/Ccxgik4y2eOKXscUhDeBE3yHr61IjFbq3A&#10;RmGxse1MIXa2R6U6E4uGOwYDjrQM+mf2cpI08S/GiKTILxRNj0619rWw8z4OeOojn/kV73H/AHya&#10;+FvgFJGf2gvHkRYYl0hW69cZr7r0ZlfwX47XjA0G6XH/AAGvNxdO8tdjqp7H5D3y7fiP4tjzjHie&#10;6H5OaWM/vrsFxgfdz3rS8QQ+X8d/ifFsPy+LLr9WzWftjySVbP1r0KbvFehzS3Y8MpZR5Z6c0cEj&#10;im/MAOMUclxzVkjvalUgQt+5JOeOaT+9+FAxziQ8j0pASI5U27HLNu69MVe8wNdIpi6pkEdqzuPL&#10;XAHB5p6M32hP3uMKc5poDZt7h1uItuQc460l4sxnz5aqrLlW7GskNGWTE5JD9elbtq6z6PewllYi&#10;P5DnBFMZifOGkO9D606MqYnBQYz61DIjRyTKZHH708HuKcskZhbZGoC9TnrUiH5JBBQYBozy1MyN&#10;+dvHrTzjGQ2TTGNPX7v61A33R8verBxk/hUTq+RwOlAinIrbTx2p+lXt1ZeKbG4indAJxn0Ip7DK&#10;GqUqEpJwPahCsfS1lc21/wCEdKuYJYs+QPOUHkGmyqA44PT1ryDwPrAtvEBtZp2EUzhQWPANe2vG&#10;TG52ggxggjpitYu5nJGBOh8txjvU/hPXtZ8OfHjwZrVlLOrW2qKZUBwrxn7yn6inyqf3nB4rKuUR&#10;xtaEEbCKbinuJOx+vvhPX9C8SfAbwjrWn6hbyJNp6+agOWSTHzKw7EGrbpEA2UP41+en7Nnja70P&#10;9oeLQ7vWGGn6pPsUyviNZf4fYZ6Gv0cvY42W0mjX5HUnFcVWKTNoO5jsB2bvTcMSMHipMDYfrUTb&#10;s8Nisix20BifMXpzTefmGKYQcqTIadzk80AI7cxDygeaecF2OOMcCk4Jb5RTyAQaQyPB64GM80YH&#10;Hy08jrTT1JxTEJg78EClzDhhsXNIT8jAR/jSDG0fIPrSAD97hOPrQOlLjhqT+LpQA3A3vx1pygba&#10;Uj50+XjBpAThvl+lAC/xA46GkYkkfL2peNvXijuKAG9x8tKATuANLzxjFKM7j81AC7G29un503am&#10;9SY8+lBkcNjyiR60isCc8daQEh29lH0poPD9e1O+Xa3PPek42OOppjHjyvLPzjOOlMbovyU3aBj5&#10;DkUmW3rgCi4D+cY20n8Y4/GpApIbnuM08rHh/nOaEBFx+FNB4+7+tPYLn7o6dKjyglGSQMcmgB/A&#10;Vs0nVcbRjNA27ODmpdo2yfujyKAIscjilwc8oaTPLcdDT+cHigAXG6Q+WeR1oB/0dunWmFvk5HQ9&#10;KXJ2n5fwoAMnrik7Ie3enY/cjjoOabxgUASfuzuLfdx0ppCfPhRjHFN46U4AZoAYSQmQtOUjyCNn&#10;P1pcDa+WpO/SgBcoA25OtIeqkMMY6UFWMfXjvTdoBbBbpQA8MjKcAe9HGwAnimYAdfl7U75Djr1p&#10;jAD5H5HWmHHmggHHtUp2ZcZ4qIY86XjPAoAmQLu3bT05o+XAO7qaTce0fHeglAx454oEBPUZzyKa&#10;4IdM4xtpvzZkJHHagFiTQMeMbetO2H7MzdfxqMZGPl/WlJcq3pjoKADcCpwO/SkPXqaQghAUjPvz&#10;QNxDZXFACc5brzTwsW0ZamY+Y8UmD5q8GgCxsXBxIv4mmnqabhs53fhS8lulAC9+lMwMg461ITGI&#10;+RzTCfmbjigYnOzhM0iZVnIA5NOGcHr9Kb3HNAiTfk5IHvTDgg8AUxgdwPP50/gMgPWgLihf3b9K&#10;B900Dq3FISN5wKAF/iJ9qTcwQAYPPekwNrHB60ny/MMHrQAoLbuVo/v/ADDrTu3WkIXPU5PagA44&#10;OaVcZHQe9Nw3Py9qbkYOaBiliJfx4pQMiUgimkHdwelIoIeQ7ic0AGAXBOfzo2oSpMdSYO0/uzSY&#10;O0ZU0APG05GB0pCQGI4qM/6skE59KYnzM+Q1AE4Y4fEPTuaQ89R3oCkRt8w4pGztYgZPcUCDjPSj&#10;H3qaCTGfkxzThjc1Aw4yDijoc461G2cgjOPSlLjaBtbPtQIXnPIpCv7s8UDdtPB604ZoAb8wAOBz&#10;QSMYFP7NkdqbxuY47UANUNhsnPpTTn3qdgnlAbjTAPn4NADMN5Z+WoGJ3AYPNXSF8tvm5x0qDC7l&#10;yo/EUAKu7yzmPPPFPw2M+aOnSlHSosP5oO/1oAkBbyzheKiIUkZzTjkRSc8ZFPAJ3HcBgdPWgZHj&#10;5cbaTnd939aUhhJyeMmgbSRxzQAqgbR8gppA4OwVPGoPn/OOFqI9TznmgNdxhZtuPLGPrShN0Z+b&#10;AzTSQCTt49KTzDtYBO3egBxVARxkY71C3l7eW60oLbDle9KVTEJIPJ6UAXNOtJJNQiCwE5kFelpE&#10;0Hh6xj81cmPpVHwpawCwu5mZcrHwDWxc7GnJCEYY1tBGMncxW3G7J8o9OuaYQuT8pAq4Qefk6dqg&#10;fdn7n1qyTPmUNNBwPvVrQDGnqu0YC8CqmzOSEAwfSr8akx9D92haMNxhLFQPL+hqGSYDyAVOPbvV&#10;wgfZzuIHPFU3Vd38JpS0GiFnj8tsRgZ71VADXMnC/WpJQMAb8DIoCKCQCDwOai5Q5re2ezJzjELF&#10;ifavBtOnjuPjb8YXWQ7I9TWNSB/d4r3q5O3wtqp3gAaVMePXFfNvgx5Dq/xblKZ3eI3y2P8AarJr&#10;Uab0PQHQZfa+cHmovm8xcNVt/L3kqOCozURMRJwKbNBB0BpmDg/NT+54H50nHOVpCG/xCnZAT7wG&#10;TSfwnio2ALrkE4NAEo3HGVONp5pF3eUeP4jTjKDAq+QQQPTrTPm5+U4+tAWJM5A+ZOlJ0YD1FRna&#10;Ezub6VJgkJhhx1oAZyGGE/WnjG3kUYHNRsXyMJmgB+OG/dj86jP9Kepbymz61FIcRkhM+1ArCx+a&#10;Jpdy5FPPXpUMchbP7thj1qbJyfmoAjbzPNUBPxqZW+SQcYxTCDtXkYBpoXrgUAOLAOn0NP4KjgVE&#10;VGCDSrwX57UASEfKOR0prLweaQ/xgHpinBkyATzigCIjO4GLt1qJF24G08k1ZwCrc8UzByfQUDG7&#10;iFkGz6U4bPI5GSf0oH3gCBjNPKp5MmGHagZEfvL+7A/Gk7HikOc+w/Wg5yfm+tAANuelPVQc/MOn&#10;FM7HimyMwQERMeaCbErYEq/MPyphHHWkTLDJyOOlPGcH5c4NAERRstx2pFjYLL++zz3qQs3mgCI4&#10;xSHO480DGn7qYSoznzANgxipgDg8UmwGQ8GgZGGOHzGPal42n5RUjqNgAUdeabjnGPpQJoYR8o4p&#10;MPgfNj3qQ8IabtJIBmOCOaBWBS3mHOTxQercUowFAAIApT/rEIWgLCKPmJ2HpScbjyKkJ/dj5hjN&#10;REH7SD7UAKdphUBz1qvIzqU+Vjz0FS5PmkYzk087Q3IGSOOKAGKWKg7O1SDdzmgSRYk/c/SjnD/L&#10;6UAIT86UhU+Y25jg9KXGAhyeKdyXB60BYYV4X5aYYyScE5qzk/PkY44pvO1vmPWgBgDhIgWHAp2G&#10;JPIoyMcCjGQcN2oAerxBsEc7eKhL/vpFaMjnipQg4J28HihwCOFGaAEwR1HanD7jfpTAH8tgxzzS&#10;HcWQbTgGgB+TvU7u1P8A4V5PfmmAgEkxnGOtRM77+EOM80AWRnJ6UEcD5qhy2xsEjgd6cC2OhoGS&#10;gYk6DkUFmDPhMio97bYzs708dHPHagQclQfLHT8qIw+58k4zxTgcRMBjHcVGWYq+C33eKB2JTjgk&#10;UhA8sfL2NNgO63JIP3u9S7h8w20CGrv8lwU704EZ/wDr1CdxmHzcZ5oIPmcNxQBZ/wCWa8djmkJH&#10;l8KetQIJjOgOcZ71KzASEZ6HmgBPn3feIzUiBjE+4nHamgZBOc+1DFtgwM47UALggnpSdgMU0sec&#10;rSjGTxmmNIT5vNwIzU2FCod4yRTMgMDu/SmOWO3Ck0CsS5pflEQJJ68VAhbBzCfzqQ52f6ukA7cB&#10;MMoDxS7huf5eO3NNwCh+U00o5B25pgWBtKEGWMcdzUe1d4+YY+tVTBKTKDMRjHQ1KsbrjM5IFICX&#10;bEYWDTj71JwgyoXp6UwlN0vyngdKjUvuyzHGelABvmaRyYnHNOVnKAbamym37mAO1RkgSdKYC4Iz&#10;zTweD71FnqKcMZb6UAS54OFHIpnPf1pv97npig8kUAOydwpyAbzlscVHk/Nx0pR160AgYjzWwOKY&#10;NuRzTmAJ5Hem44fHtQMVsbSNw5qIRt5o/e/rSHdwM96kIwepoCwvO9Rt4pGC8c/hUmQbZ8LzxUZG&#10;NxI54zQAo7U4hvLGSCMcCo+x9KTJ8wjDYxQBOg/cAEHnNMIABHXmhHBVht70rh/MQgN7imA3jcwx&#10;UnPy4PFISBk8Cmbj6ZpAO+Yq3ymjkKpqNmbgdBSDdhsv+dMB5B3A7+MUoYFQMN1603janPelwvmJ&#10;yeVoAkwPMHSkbJUc0owAxzwKjLruPynFAEq4CHOMkVEeJlHtUmQY8gcYqPjcO5oAX5iBlR+dRlXw&#10;w45PFPY/MPapAUKEk8gdM0xkIXEa8U5g2DhsHNJz831px/1vAJFADDnI+U9OTQNxUYU/WpdrYPIp&#10;Q6LE4KjrQKxGM8/KaFzlzvzxwKYzjBO44zRkkjCmgBecfc+vNMYtg9fzp/O05pGwe9ADUPyDjPPT&#10;NSgN9oYbuoqLkOMLwKGZjOjbG6UAWABg5QcGkI+UkdM0zd+7HFBJ2gYoGMb73+rJ4pD5oYEjCkdK&#10;mGMct0xTZCjrIom5GM0CuMByoPbFLwVAJOM00KBCAe1PGMLzQAgAywI4pQvzjpSngEDHvSE8rj1o&#10;GKF+YcUFWwvy/jSbv3p+XtTg4wfkNAEZX73y0wjhqsZG3pTCvcMPpQAxVBfOQBindunFHyiHk4Oe&#10;gpR1+6aADd8wyKl4+zsQ/O2oWUbz1pvOX5PbFACYbPenAJ8vHftSMJPL/h6+tKCefUDmgBxRgHAG&#10;eOBUSicA5L47U4yEI3OakV1aLlOp4NAAvCrTwOJtw9Oc0zDZPynApcjZINmc4oA/P8Z3in/wZzTT&#10;1TnPNDEDygGGfQ1+ZI/TrCrgzZB7VZjbLY3DkVXGf3fHFSAqJWwhOEpNDRaVn+1KMr93r6USKDGN&#10;twDg84qtE65UmNgSTxVtNvlrgjr0zU2sMYB8ltjrnmpj1b1xT8DD/MOnFQkn5MKMc80gJFOInGe9&#10;Qz8RMTzTUcm7AK55qa4GLRsg9sUAZJJ+0qdnU1Zj8vfLlx24qJlPn8MMY4pw2hgeckVYi1GyLfjG&#10;DVjKsz4jPWqCHFygKj/GrqNhX9+mKiSsNE64DRnnrU+U81z5ZFVemamUny04rNlItfw529qqzEeS&#10;MEk7qsJux97quKicfOBgZDdfWkNEaFgYcDtzVwE+WBjrVRup+Wnxt+9TKn60kMmcYk5I6GmIR2fv&#10;Vhyht26ZAqBBmNGwPvcUgLPAAwvBFNYjax8w5qQY3MA3RRURLb5coOOhqbiHJy2d9POwKcY61EvG&#10;z588GncY+7QgHgj92C/GaczLhsLUWDhhgdOKcufLAI71SAilRysREPTqaptvLvkdK1Hd1snXPVD2&#10;rFjcutwWjx85AoSAmUgp1p3zc8k1EhXJG0VMNu+PIwOeaYEykhWAA6c1HKxEBJUfe4pV+8P3h5al&#10;lXOMjjFTYB8RBiVgzA4qTc3zg5J7GoYigVlxknpUuB8vz85oaGixFnylG0A5qXuPmJ4qupbdHyM5&#10;qwc7kGRUWGPUISh4PNWBjy+HAqsgUXWNx5FSgnzypFSxiSDLj5egoXAUYp7LmMDnrTDgBRsOc8VI&#10;Ew5tiN3X9Ki5Erqccd6nQAcbO3T0qud/2lzlcZPNFgHx7vtaZfjv71K2DKcFsE8cU2EqbtFJFWHG&#10;JY8xqPmpoRUdCHbBJGB2pu4bydy1POW28P1Ws5Ef7Rgs33jzSegy6ObeXnAwayXx56/vf4zWomPK&#10;n+Y8jjisi6yLlOBjfVREKPvgbxmjIEpBlAPY1F/GCTzigj97u2mrAmYAYw5JqePJgYl8n0qqpPzE&#10;gZxU0LHAb3xigTH5bMmDxngVahJ3Nz/D0zVZ93lN8gHHGKktSBESVbk9amWw0XsDeuetOXHmNyCc&#10;UwFSmcgU4YEqHIzmsGWOccDmkU/LnNSnHkOdg+7xVcFSRwetDAmAO7O4VJx5UoOM44quT86/L3He&#10;rPGwEHnHSmhMr8+aB71J82T8vAHWgqcAnHWmfOEI3UmA8EjHy1In3fv8/SqpYhQfLYnnFTW7nktC&#10;wJagZdXcBHkHFROeX+TvxU7kNbFgCMCqgJLg5PXqabYkNy2+P5D3q1EWy2H71DtOScE8U+LIcHaR&#10;l6kZNNHjcWbqvFUW+U9BWvOFNvHubqvFZDhgG4z+NEXZgNTJvoPlON3PvVDxRBv8M3A8r/lzJGBV&#10;6I/vYcqfvdKtXiRyeG9RUsMm0bGfpXTQqck0+zM6seaJ8g6nEU1642xj/j4YioYydv3ea2vE8Rj1&#10;4YA+W9f8RWHHjaMEfWv2zKK/tKEfQ/G+IKHs8RJ9y4hkyRleRTwAAR71Cuc/e+tSAghDg969Y+fH&#10;fwthz70nOH47UDowox60wGgsEbDVp2hcwJnGAetZj/6tfrWjZNuijwoGxgGPrQimawAx0PIqpMMQ&#10;3Zxzir52bI8D+Hiq0mCxBUHkVyyWp1R2NTwPdeR8c/B752/8TRAe3ev1J02QXHwz8LSB1/5BqhyP&#10;YV+TmnOI/ifpLjj98CPYiv06+HN59r/Z00KYch9LjB57gYNcOKhdJnbhX7xvNje/zZ+amcYc98U6&#10;Xi4cY70i48p8r3rgPWTEHCrxnrR1B4o/i6UvGTxSaGNJPy/NQDkg55FBxu5oCr/eANIB4zvxtPSl&#10;AJ3HzjUT8TwgSE884qXPA7UAOGdo780vOZOfSm/xqM9akGRnJAoAhDH7SgOcetWCI8D95nI/KoCD&#10;52d3UmlOfLyVwRQAp2h8AsSe9JkhCBwcetNy/nIxI6UAfOxI60APGdo3EdaU42txSc569aD256mg&#10;BBu3cCnjo3y9KQcHk04k9KYDCBvPX3p3OKb/AMtAM880/wBTigAA+ZfmpRgGbI+hpMfMaMnGCDQA&#10;HO9eBxS87RzUYP71cCpfm7j6UMAGM9KDjOQw4NN43n5uKNp45qQHDPHFLk+W/HFN4z98UZG3ORQA&#10;hznhaOcnnmg43KMU4Yx0oAbgEScNk9eafxsYbQenejt96kIO9SMg+nrTAB98/Jj8accASHHakw24&#10;HeuMc08Fdp+WhCGqSASFBNGOW96P4hzQM5Y7iPTimA7jjBBpygBmO3nFMBbA5XGamBOCDjHrSBgo&#10;AcHzOSOeKDwpKs2c9KOyDbmlBPm58vHHXFIQmSQpPpUqqzSqu3AyOc96iOMnPrT03b48O3WmB5J+&#10;0BDqw/ZUaWLVpPJQEX9unDXC4BTDDlcH0r8+9JvtViGmXlr4z1pZwzKu6ZmUL3Ug8Gv07+I+ntf/&#10;ALLXxWtWj3MfB9yw+qrmvyb8PyT/ANqapbsXC22tzoD6YOK68LKyuTU0SPpPwz8SPGWl2Mcdxomm&#10;6lAXBSOUYMJPXDdwa9t0DxpZa3p+oC9+EejpaAol0iKGltmb7pVf4t3t0r5KgEUlpbgvhY5lGAOe&#10;a+jvh3p8WjnW9WTSoLq+TRGeyglOYrfjJdh/Ge4BrPFcsVzLczhZuzPX9Y0f4R6P4Z02e+gt3u7i&#10;FXgsVUbyp6Fu4rlrjxXcw2ttFo/hHSrCJRwyoC5FfOI8dPqXxx+I8l/r1/eRya4Y3vpU2tbuDjYI&#10;iMhQe4r0aGQC5/eNEd1sCrI2QV7EVgqcre/1NnRUTU1S61m+e6e51vVZC7AvumPP515d4vstMuvC&#10;uq2dxYeYktmQS5yQR0K+hHtXeNMCSTMdmfpXJ6tskmlwM4HHvVKKQr2Pja7tJbLxfqFvJIzLHdMI&#10;5COq9s09MHdz3r0vxrpDyG8mjtx5i/N/vCvK4ZPmkBiZSrbefUda2QuZSLnV8Z78GteyM6yrLEm5&#10;o2HykcYrH+YugAyK3rOWGOxlyE3MuAPSmAupz+f9mItUjKp8wHeshVG2T5D7VfmALtlxknPFV8Hz&#10;R8vHtSGVCrkIfMH3ulOwwc5XnFTkDcw3AcVGCfMfI49aAsMbcVZefrU8CfIn+kEfNUWOnOakjYrc&#10;klTweKLjsaqhBtBUdODSmN/MchwPX3qBZAZG5XGOpo81wJMzA88UgsWMAND069MdanWNzNN+4IBH&#10;XNVI7mMID5IJ3dKdd3zGO0MahcfeAHWgLEk6IojAaPqelZFwGHncMKe1wxkOInyR61C7yOqhkOe3&#10;FAJFMMwznNWFdxYuBKPvcioiq/3nJz6Up+8AYuo4oGOYjahCHp0ppB68/SlReXBalzheccCmA0hy&#10;Xxv4HpVqFZ5PKXdcDDAAetV47mPzWzGvB61cF/Gk9sRbRjaOMUgSOz03QpJtOl8y8TLRZKE4wPrX&#10;M6zp9haNJnUbdyCdo3AmqFxr+vgTCKd1Ux4BFc0zX09xM091dMzE5YseKSTv5FStY3dM1OG3YboF&#10;bMmN2Pu12I8Q6aumYeGBg0J+UDn868yS3kNrInmEhTnpU0NqWLcMB0BNU0SmaWoaq88zBLcbTKfw&#10;rMka4ZCd+MD0q+tlFHGczoTtzUJwol/cqffNArGUI5ALo+YWOR04p4jjMPKP8x5NXIvL+0kkAktz&#10;7VPP9nDLsjjHHOKBmaYVOwi4b6U7YRGV808GpQUJICEUfLnr9aAQ3gTRDHQDmpDGWds3rDjtTVUG&#10;5jzjrVllwXKr27mkMrqHC7WuD3wagk2YA83+Lk5qWZv3cXzY57VUcjMjeWcED8aaE2OxIWc71wBx&#10;k1CzHa6+WvT71QSs2Eb7QwOPu1VEk5bbg4z69Kom4SsNj4lwQD1r6F/ZmvLdP2nB52nb5I7ZjA/m&#10;EeWec8fxZr54Lwi6dXtmKshxjsa7T4Z6vaaR+0v4HvZdWaGB70xyS9RGWPy7h6ZqJQc00uoJn3j4&#10;40u7uvGPivUYvEsNuZiTNas3E2DwV5+XHfA5r5R8Wacza1qob7M1wqktIq4Eo7cdjX1FrGteHbqH&#10;TGurFYZntQ02yb93jqrKe4brgV4X4xl0WfXtMmtpFURIyyY/jz0ohhnBa7nMlZnjOl2ZFxdPNbOJ&#10;GV+D2ArzjWSR4u1pQ52C6O0V6prGoJaQTmSNCDEdrL156V49cyvNq17IVOXnJ4FUbEcKlru2TJG6&#10;5Uda+hdG0AL4EYLpxaS8sFLjbxgDjB7V8+RiX+0bbauW89SPwr7C8Barpt34T0e3a0jWW1tkSRW6&#10;qT39waipFtaG9CybbPJY9L1uz8YW6TeDNc8s3WUnRSV49cV6qb+fyNKKaBqyyNahNqwkn06CvdLK&#10;CxbTYh5Fh1+YMoOfpmuo02PTYpwV0/Rgy4wzQqTXBVoufTY9SlmHImmfI8ngr4iatrFsbbwhqoia&#10;fLM8ZQNn616z4f8AgzqMi6Y2pfEnTrZU2kwxoXY46jJr6Wg1PSVtyv8AZMe7ywAQcDNMS8k+13Db&#10;CBuz16CtIYVtGE8wk3oiXwx4S8D6V4dtBbWlncSoi5eRRuJ9a7UXFsjELapnaMqvAFckl3AUVgWG&#10;TyAehqU3Byg81PrW0aMVqzmlWnPqbtzd3MskZeRVCKcKDWH52+8uBnvUW4G6BZm6HAB601WUahAT&#10;AAXkwPatG7GaixZdxkPD+1ULyeGHTrqSSVFC2zEkn0rQ1G50+z07U55tSso4Y7fc8kjAD6c18r+L&#10;/iHBd+On0+CzlisUvgk16pyMk4AwOx7muapUsdFGi5uy3PHvird3ut/GCOWaCf7FaRyxWqkfePdq&#10;8NMTW93NGVc/vzkkY4zxX2n4g8LPd/DnSL2Ga08xLEO9suCsykZDK/r7d6+dPEmg6jLa300ER82J&#10;CTGVwXC9QfQis6OLUpcuyN6+BlFXscBKD/Z8vfCce4Nek/B7xRZ+H/jporXd3Kmn3ziCaTqICxwC&#10;w7j+VeWW8jEXKsrDEhVgeqke1LPGxtbvGz76lfw/xr0EebsfqDMiC7idbmCSCWBZYHjbcrK/III4&#10;OaaCA0QLg47CvHvgX4jh1b4H3OkyagTdaXbYEMj5kRMcEdyv0zivW4g3nFjEVLSspz7URk1uRJal&#10;9MZ7c1ZUcg5qogQbck9asoBnvWpgy9HIqh+FPHrT7fUUXVoka4AzMNvPSsm6eFNNZhcDcFPFcxp8&#10;s0nji3yrY84856U1G5m9Dm/2ivAkviL4LadrelwodU0qxeSWAD/j7gxlsHsy9R69K/OVGcSxh43B&#10;SUq2eoI7Gv2d014Gtry1u7Utb3Ng0bH+7uGM1+YPxv8ABOseFv2kfEqND52l6jqUtzp92i4SRGOS&#10;h9GU9fzqHHl9DWE11PKx06U8Z7Gq6H91DmQng4qQN8o+TGTSNSXPpR2bimjG4807PTNMBe54pw/1&#10;b801s/Jg87qk/hGRyQKAGMcAAoMEcH0pm5R5YKnJPFSMOCCRgjiowB5ajjOaQDmzuH0ppYLbXC7y&#10;cyLk4oJIgXuc01s+Sh8vkkUAz2L4K3Jt/wBrPwunmtifTZEJz7cV+hXhxyNH8dIQDus5R+dfmR4A&#10;umt/2mPhJIJMf8TxFJ9ia/S/RQ63PiZQG2tpIZOepIzXBjFs2dNI/MX4hIIP2qvjuoiX5fFDYz77&#10;a5JZHaSTMW0BRiu0+KQl/wCGwPjUHiYM3iU5BGPSuMOQYwzA7h1Arspq0UYy3Hg8HJPXj2pQeDzR&#10;8ufagdOlaEDh1zSj+Lim9hkUmeM7TQBJxk4NB24znmk7c56cU1idnHXNADo1Dts2EktgAeprrdM0&#10;PVEVJTqgUNg4HcVhaPF5njDTEBBPmgsPSvU3kKMERh+7QZGetIaOe1XQZrjwpcvC7tNFFlTjG4dx&#10;XnCIqM6mKZHSQhg3qOte6x3UzWbhVxiE8AdK4XXtIuJtKmv7e2AkUMzJjAlA6n6j9aLgzjAW8v72&#10;fU4pQSUB561DG8rR2xI++5H0xUucOcrj0oESk/L1qLJ3Pk8A8Gndhkg004wOuKAGkcGoXXKP3FWe&#10;/SkYD5uOaAsZZQj7WwYrhlZTnoRXuXgbXFvdBSyuJEM0NphcnkgcV4tMgKODuxkdKdp11dWPiixu&#10;oZmR4rhSMHhh3B+tUmJo+j5U/eT5U5DHFZMygy9O9a9hdWuo+BNHvYNuWgxKnow61VmX94Mx9q1M&#10;mrHNzrKt/DIk0ySRTrJG6NhlZeQQfY1+j/7O/wAQ/wDhIvhY2i6vqMR1aw09UiuTwbqJRgEjsy9D&#10;+dfnhcRgu+E52etWfCniHX/Dfxl8J6pYahKrJqamaPsyZ+YfiKicVJbDjuj9gbmJo7llMeCHNUmH&#10;XmszwV4p8M+KfgjoWqWGpQu6WKC6hB+aOTHII+tbEit5j5U9eK4GrOx0XuQYzjkU3By2RT2Ubh1p&#10;vzccUAKB8x45p3duKbzketGeaQAevWmn7/WlyMtUfznbxz6mgCQdevSlPQ8VHxx8xzTwV8s5kHFA&#10;CNkMBt7U75Ar/NzTM5Zh+tLhQR6mgBjM2eEHB60ZJVvmp+3pn0poBO/93jmgBxKeQgB/Ck79OlKF&#10;jwBk07HB5oAbzzTTuMZGcnPFP7rkUmDknPagZIwjFigK8kVXCkB/kPang84L5NSgDYc0hDVI8t/3&#10;dA+4cnmkJAkQYPIpCeAcUxki55JJHuaTjcxAHWgMxhkDZ9vamZ65X8aAJdxyeTmo8uc/NTedw4pw&#10;P7p/k7etACgPjvSEHLfKKz5LmZLuJPKcgk84qxC8rBsxY9/WmK5aBIPToaQSEtINy+1MOdzDFQjP&#10;nA7TQMsKMy58wDjmnNxG/wA+DikGNlOK5ABU/WkBGmTGwLZ+apP+WRO88DpRswFNKcBGyvNADN33&#10;sLxS+vNISN/ajvQAoAwtObaFPz88ZpvYc1GxbzAMGmBMDHhczAUxmiy+JOlBs/tFsyDxUbZieH25&#10;xSrpF7bMjS/ECK7XnHyAUgBWO896UnJPNIVImce/FJn7vFAEqBdrEt2qMkAuMA80Z5+6abtOWoAX&#10;J/uUcZbmgqcfeycU3P7lTs5zQA/14qMlhLkg+1Sq2VPFGFycheooGMBcg5SpAF8t8GhuSvyjpUZZ&#10;d546/pQIXA4p4wA4zTQpZz+/wAKBgDGSeetAC5YBsKPejKmIksKT+JM+9PVU2yZJ6cUxjcjfwKM/&#10;N05phI3NhxjdTQwy2V6HrSAn6bs4pvy4P70dRR8xiU7W+7TNsZAJdhzxzTAcV/eKD6UhA+bjpTj1&#10;GR2pBnyj9KAEHC8ijBx14oJxaRkyDdu6UBszp2XbQAD60w48zOeal+TE3TNNGfK+6OtABxtzvo+U&#10;kkU7H7sc9qjbgcRjrQDHHO/7tOAUk5NN7D3FNGQehoAkbauPrTc4U85444qIk5GQT+NL821Bt5zx&#10;QA9WcS5JByelKf8AWt+7wKQ7w4VkPSlOCvTvQAoHJ4pTgHhaT+6c9BRvQrnao5oAC7+UcIMYqHzJ&#10;DI26LHNSduOaMDgFh9aBikgDGwHionOH4iPOO1Lzn1NSDnkoOtADdr9TIcEUDHz8d6cSPMGAOlHB&#10;UcUANx7U0btxG04p5zlRS/NuX5e9ADCOnFJgZHyipRs2vTB/rVyvSgQYbH3TSc+lSbgMZHJNMbHm&#10;t83YUDIyxygwSTUgB2nIIOab0kHHNPLKdny4yOtArh3PFJ0UmjaduSRTtqmJ/nAOR3oAjY8OQvak&#10;BJUnA604oQ2PagDAPy0ADEE8MRQM7Opox93K0oyKBEbgEj07ilwc5EpApGJ5G0Gl58v7vGKAEAcy&#10;jGDjvSsMK4xSg8feNS8GPPl0DIlwIwV3c+9BxlzwOlKw28BRim5Ozkd6BDSuSnyim4jwRgVMBkrx&#10;zmlKKEOTz2osMgAGelN3SNPEBGSofA46mnSErAvyE81o6XHG+qWv3MCdePTNOKu7A3Y9D0KGaPwp&#10;a7xgmEE/jVqQD7cf3g71eeEJptsnmNkWynj3qg2cjKYNdL00MHqREABcEZOapSAYY7e/StE4w2RV&#10;STPmD5OM0kxEERAMhOOe1asZiazh2ge4xVIIpMfGTWjAm2EH5AAKa0BlC6Riox90D8ax5WcSLyRk&#10;10M+fMY9qxZwhkBzn5jUSKRRO4o2QfrUeJSUHnNjPWpmY/aFGw4HpV6FI3WL5APlrNDZnXqTP4K1&#10;lAxO3Rp8+/y14H4GCjwz8TFMXzP4lkwcdMMa+lWhQaZrikMQ2jTgD0+WvnHwYMap8U4CwDQ+IpSB&#10;9WqNeYaex15ztICHAQDmmLEq9CautkrFmDB71G6gKDu/Kg1Kqoq5wDyaXjJ4qZgcKOOtM2t84MZH&#10;TmmIYQSHpCD5Y+bvxUhHy43U0EeaMr06UgTGbT5jEgdBUgKeUTsOc9aUjmTjvQB8hoGOKxmEfKvS&#10;qxMqu+GyPSpc8Y60jgbEJAHNAEalzjK/jT+3Wj5TsGDikOADQIZlxMflyM9ac3+sAA7VIu0gcioz&#10;/EQATQAg27h8igE9qGIDv+7HQd6aeqgjv607Iw3HYUBYXMZTBODmnADZw/GKiIHHHNPzgLgUCHHG&#10;KZ/E/FKTy+R6UgNACjO1jimkKSvz087dpOKj6rnbQAuR0Bpv8bcUAc9aXt0oGRkMVBBpV80RucA8&#10;ingEu3B6daZuBu48Iw59aBiEDzV+U5Pb0pwB5qbGcnA6dajO4AZcUANA5big9V+b9KDncOaQZ3v8&#10;h470AB4cdOlJk/NxzSnGOtPGPJb90OnrQIjBBU8nrTT97oaMNjpTudy/N2PGKAsKCQWpMuVcggc1&#10;Ii5HUUwjE7jGKAFG7amRk4o5yeKTuvJpSeeRigBoA3k570bf3xPA46UvAY4zjHWnDO3mmA0ld6Ap&#10;TsBgSpAAzmjb8/IGcUo4IwDz2FILEOBnrnJpxHXj05qxsQIobbkj1qPjdIvlgjHWgLEO0byaCM9h&#10;T8HHWlI+XmgRCY4yWIzSAP8ANgHp3qb+IcVKXTyF+QA460DK+HCtmPk0JJEqyZUE0pLE8kcUhjT5&#10;SY+tACM2+5yFwMVIqAnG76VGQNyjb07VHPNPG1vthJJbqKAJ9uHPHegY5+YU0ElYiQcleaft+Rua&#10;BiDO8dfzpwyWfijByM4xTWLbPlU49aBDh0zijBx96lBBjXk5xSncQc4oATHC5wQelNKjLcgfhTud&#10;wpO3IoGKAPL5YUhCbPvH2pP+WsfPenBlExJTv0oAFUlfutil2nEg57dKkeRT/ABUQ3l25I/rQIGd&#10;BDjb+NKoBtfug8daCu6I5xweaYMbGAIyKAJMnykHlLgUxnhEhBU7scU0bt7deaXYplBK9BxQDY5Q&#10;S3C81IfufeFChVcZByRQxB35Q8HigRInIU7hxUbAbn+Y5zSKTvGKcP8AXScUDBcj06U84MGRKOtR&#10;lSSME0m1gwBDA0BYcPv846U7jJ5poHJ5pcgK3SgB4AL4202RolIDSp14qPedpAzu9ab9niJRmuCS&#10;T3NAEmRvX58g1IFcxuQOlR7QAoAbgcUb7hYSvl8E0AOBO7GzJpctsb5iOaarlXi/dA560/cu9uPp&#10;igA+bIGTzTNxEqD5setPzheVHX1pm+LzAMrnJzQAox5hGD+XWnALtPJOKaf4QDzS8460CHfIRTTt&#10;3H5hmonLAnr0oQkhS0Z+9xTAdjk5FOwAr8E8inkJ5h5/hpjb/KAxn5uKAEPU4pgblxuOakwdgz6V&#10;EQMk+WPzoAd/fP607+E81GM7jhe/NSdCefpQAoOVPtTNwLSDaacM78H0poGGbjvQAADdmnr1bOD8&#10;tJ/c/Gmk43cHJoGKA20YJ6ml2sZHymBihS2WzikWQhpB1GetAANuw/NTi2bVhsBNAKkdD1pflzwo&#10;FAFY8MAMdOlPVnySJKcygPzinBflb6daYDD1OTnHU0gwVbBPWlbPOMU1MZYmT6UgJVA3DoRTmEWT&#10;jFMdkMeAOcdqjXcA2T+NMBSQGbK/Q5pxz5afNwKjYZI704Y2L0BxQA7nDYx2puGJYlhwRTiPl60g&#10;VSSCxBxTAGU+Yu2foOaUA7fvdPapFRtoOeh5pSFDsdy0hkJzlPlpwxl8L6UnV/vd6XacZzTEB3bl&#10;wvbrTd7bWHHX0pxYZAyKUqPJkbI4oC40FsjDGmO4GSYhntUu1PKL+Z26VCyg7eehoArsWadcx/KD&#10;6VdBBjf7oAUYpgXhRjjFJghCcY54pCJFA+TB71LtXa+G9O1Vh1f5z1qQOnHzAUxjipD/AHM0xwfJ&#10;XHODTjJ+56Z5pCQQp3DpQMb8u05xSE/vVpwUbGBYdaMDI4HSgQh3YGE4qNVkDzng1Z+XB56iowWA&#10;BKr96gBuWIUGNgO1NfzAc7alLgzbTGOmc0pyVbigCEE/NTgfv0YTYcuc0hzg/LzQArFckgU3ueea&#10;Qhtrd+KRT8vKdDQA4HCcygmm/vctgfTmpT5ZwQg6U3IBU45zQMjxJ8nJqUZwfmGcUMckcUxVcbyS&#10;eTQA9eSSWFO+TK/PxUR5Yj0NP48tfcUCuPwpJ5GPrTSBk8imgYwMmgYzKCp6cHNAwKAg8D3pxytq&#10;f3YwOlNy3ljGTT2Ym2QUARGQ7QAhPNOyQfu84poBB6dKX5tx+QigD4CZlEmADyKTnzRxTkTkHy+9&#10;O4Cycc4r8zP08XjKkgnApm/5yAp5P5U8bfKU5PWhtu7G0Zx6UhEqD5Wy3XoKmUKpA8onceOaamPL&#10;Q55Apz4KL83O6pkUXMtsC7R92q7ZJTr3pwYFFyT0pyY85ckc1AFRONTT923U1pThjpcXyknb0NMC&#10;AXuflIDDJqeZlZlwFGEoAxiF2j5G5PekIOI/96p2U+c/yDqaiAYYJUZyatMBHyAep4qe2OXgODjP&#10;Q1GwzF9360+HAlXBxzxQ9hdS9J/r0wo5HrSx8rH/ALxpXANvE3lHKjrmkjYb+V7isWWiz/yzNHBU&#10;4X6U4D5Thaj5wfWoGNwd4+UYxzQowyfN3qQBdgyv61G3RsH60DLB2m3YeWORTEBWHHPWnxktD908&#10;DkVE3+tf5u9AE6sMscHOKX5vkBUnrzTIShaXK9qfkB09Oalqwhf4hxS4JY4pg5lGCMYqUBvLbAGc&#10;0IBO33frSg8HB6UhDbj0oCjJ/edOo9aYDnDf2ezbQTtOBWQFKiTK8FyRz0raYH7OcHgDpmsyUcqW&#10;UYzximNFfsWEeMVOmTGv1qN+EGDxnpUkeN8I9VpiHlsToCcelS5/cy/L/DVdlYsp7KeakXBA5PNI&#10;BsbJvYZXOamP3F4zzUYjQT8J/F1qwcbsY5pMaHIAZB161Y4DyEKTnvmoFwLiH5hjuKs45YgHFQMF&#10;JEhbGeKlBG5CYySTwB2quxxIcAgHrVhSn7j72c1LQFuQKNPgG8ZZhjHao1IWReAeO9Ok5ihAXotV&#10;WbE5G05x3qRlncn74gmq4Iyx9TxzUgH7hw34UoVRbZz0piK7ErfQHZ25qyjlpHxu6dartgs3zdaF&#10;KgqAeg7UASlgUYHd1pnGFO7v1pMr5DZQ0qdV+UYzzQA5v9UeO1Z9wjGBzyTngVoORtODxiq7bQi/&#10;NzmmtGBnYfykyuDjmpADsTjtUzAddo/Oo8gdQasLiY/ejPXHFSRKflByMtSYXyye9SR7vOUlBxQJ&#10;lnbwAdvK9TSRoQqZxyTUoCNZ3GVOSOD6VHFjc5IJIOKzbGiTnY42Hrx7U9MgjI5NPAHOGOPSjj0F&#10;ZMsnUOwACDpVWYbCAVPJq7CTtBHrTLlQy/My5J4piuUkJO0+9XIyPJ4eoggECDIPFSx48yPLUDYE&#10;sVTjjJpp24AweDUhwZDheM9KjbBZuMcUMQgOdowMVKobemGXGajQfMOBU38ceAOtAEwJ8sjcCKaM&#10;bQMjGabkBlwp9qUFPm4yaAHnf8g2jGKVSPly3Rs1HlsyfKMD360RsPMfg8ikBblkVgQE42CqUg+S&#10;PkDJ4qU4z93vzUcwjbGWYACjqNFVt4uIeF61akOdKucydIG2+1U2/wBcuCdvapkZTZXqsO3SqW6E&#10;9j538cQgajEwViGmbIArhYcbFHlsDjvXr3ja3IN0RD0DMOK8ghLGWUnj5yDX67wxUbopM/LuLKPL&#10;UuXFzlvlqQdDiox0NPBO7jGAOK+rPibEo+6OKD/u0nbrS/NjO4GmNDG5R8Zq1Yki4kGB7VWZgFfj&#10;rUtqT/aEBGcZoQzfUg7MBunemycYGO2akXGyIZpJvunCk1hUWp0UtUZTlk1ewkwcLKK/RX4B3cMv&#10;7OUMXncoG4z2NfnZICYLj5jgRnIr7E/Zo1Evot5ZtMc+WxQE9QDXLXjeJ2YefLJH1DOoF2+D/Get&#10;Vedy8cVfvVK6oysDjqMVTwuM7q8pnroOd/Sndm5ptHO41JSAjqdvakTkgmM07jmjJyvP1oGPKrhC&#10;FXP1pnO9sClGfJm9QRikJX+7zSAeu3zUOzvSvnz14IGOaaPu56UbsMu5WPvQA71pRjy5B5g5FH8J&#10;pv8AEfloAaAfNT5+OaUhuAVPWlwNy/L3pTnfnzO1AhB0HHakG4T44wRTsHBoA+V/k54oAcM7SaTj&#10;j5hRz6UnAc0xjgB/d5pwxzwKbkbSMil/h4NAC8bQcU0AmIc96aS20U8Z8sAgcCgBqjEv+sp+Tgjj&#10;GeKTjB5o/iPNAB36UmWC8BeTS/wmggb0+XvSEA2Zf5ck96kA/dnv6VGwI4DDGKcMjaRSGBzwRGOn&#10;em8YUb+pNDhywO7AA6U4f6pDkmgB3G05A+tLklQPLGKb/CBnjNBwJVHrTAcAMrgHv3poJ2/cPXgU&#10;uP3h4pe65PSgQgJLgbBj607nafm+lR9Hfk5OKkGQW47cUAO2jyz8n1oONigk4pP3mDlsmmk8nigC&#10;QFdo+ft6U4OSW+YVVkztXA/ClVjtGAOnSgRPnj71SK+I1PHWq25izHyuMU8H5X+XtzQBbvVE3gDx&#10;ahIO/wAK3a4+qV+PMUn2L4ofGW3awzI3jO62AjkfORX7HQIDpVyvmD5rKRSPrX5FfFO0fT/27PH0&#10;ITaP+EinfGOzHIrfDOzaCSumza0ectcIGjYFpV4r6l8MPe/8I3ErCTadGZVJ9SMA/hXyNo1xH/a2&#10;kOwwv2tVYkdMmvrnQpzEvhK1e4tCDp+75SCOenNRiJN2MI73PgLxVeeIdM/bE8dNL4iX7TF4okVp&#10;Vj2xyIWyFZOmCOK+jPBev2d94VY24dZYIx59m75aAn+JT/ErdvSvEPj9aCL9qnxFdKieXfWELAgc&#10;bl4Ncn4I1yaw8f6SXvHVVIVJgfuA9VYd1P6Vo3zRVzo5nJWZ9stNI9lk24U7ckDvWVOxa1mOY8g9&#10;M1Us75Ljw+rxvD80IYqGzjPcH0NROW8ttyv15ANQkmzGTZzmtKskW0xA5XBAHWvENf0zydTunWHA&#10;Z88cBq93vNrMSIyMHp61ymsWsc2n3O+0+9H29ashOzPEFJ/561IG/wBJt/nbG6n6lbvb6qwZHO6U&#10;4b1FR5Ui1OD70XNkbJUCKHLHlaYQwB4HTiqwdvKQZOMUF24wx60AkKwBPQYzyaABk01sc7iBTSTv&#10;b5cikWkSEEMKcADkM4wehqmZG3AHOM0yWXlACenFAzXSMi3nPnRkY6ZqsxiUx/vieelZbNc5Um4f&#10;qPlzUrSHMX7v7q880WHc008jdL86/c/KoGUeWB5inL1nGST7RIfK6j86d5knB5z6ZosK5q2j26XM&#10;pa2ViR8ue1TO0JuQcRr83TNYp80g/ORx60bZQHzM/T1oBM2z9n2MxWEfLxg1TP2Xc/75Sc8VmESA&#10;RZupOhzk0yImOS9bDux6UAbYS0Fpu+0fMegFRiBXjlxcDAPJrHM8gKMYipJ6dqlivAJmJDDA4PrQ&#10;LQuS2jLIm1z0/OqYtZDPJkt16nvVj7fL9nuSFUhTwDVR76VsAxcnpjtTG7DnEMcj5Gfl/CoRLGSc&#10;OM1DLLlUz0ANZrGRLqNgrNk00SdHA42yEiMnP5VaLwmKLbhTnnBrmTIvkBgz59M1OkwBj/eE+2el&#10;FgOnMObdHNwANnOTWRcMnlFAycN1zVCS6vCyqok2npz1oS01J23G3uOcYABNFgHqG2ysDkCmqP37&#10;5lbk8DNR3DanbCZJfClyqEjZISfmqsJSdrhhkjgUMDRKkIu1weDmol3FmBHHY1WV5MRnzx15FSCQ&#10;b2+RgBSAtxIyu7M5Oeg9KtZ65bgjis9DK0kYycZq0+f3Y5BPvQNDnWNk2m3XBPWqtzGiwxqseRtP&#10;Oan+cGQMei8VRkZy8gOcc0CZnMT9mVREGKtz9KjwPtLkEAFRmnM2FYGL+I5OarDG2XeW61RAPvF0&#10;Gx7CqMhePUImWReHyAen0q6SMHK8A8VUkVTIGLMOelNOwHtvh/xVoU/gbSbO9ubhWt4gIEkfmM+z&#10;fxA9vSqmt63pcKSOLuJsp8iowJb8q8WdeIgsL5J60BGEyAlifc1bqN7ibuamp395eXcDSWpVN52D&#10;PaqLAfZ0xtGPQVOADHGDIuB2ppAM5XY2OMYqALOlRiTxRpRf5ApyzV6fpOq22neLtLcTuga+jSST&#10;oOTgZrk/DFrZN4lMlxL+6CZ2f3j2p/iJk+26goEAHmjYAeopFo+y9KvA0KD7Um4W6MdrAqAwyCD3&#10;zXZ2tzGdocsDxyD0r5s+GuqRSfD6ytzdNvtVAKs2XVf5kfnXuFhPG0i4kTGBnnOKlxszSUb2PRYH&#10;YyxbIxwoyM1eEshMq7ABs9awLN5T5eDtUL83PT/9daSMA8hDlyfrgUN9ieW5r2cq+TchrcYwcHdV&#10;2BmfBVtqqx6mudlZ0tN5WDA/vPiuYvvF2g2BuDPqsEjLk+XAwY8dqiTNqcJPRanroYLbQBkzISMD&#10;sBXNeJfEnhrS9Mla71CwMoj/AHcKSAuT9K+c/E3xP8TXOnX0Ok+DPsce0r50j5fHqK4KxsdWn0uL&#10;WNQ8QX9wz6gMmRywXJ9646ldI9KlgJT1ehrfEnxd4t1SKziEGoQ28jv5EEbEAqO7GvNdKu9OgtUS&#10;7tj5Mk4WSRhnaT616F4uhj/srRmSNMCJen07Vw9la2FxBr0MhgLeVwp71zufOrnbSpKjKy3PpDwL&#10;qkFppMGm3081zo93GFinRtz2jN90g9Sv8qpeOvD2oWx1hoLaKaSWyeWKSMfLeRYyPYMB+deU+FNQ&#10;n0+4NrNMxgiugE8w7tgP16ivrWxjTVvgW4t44ZLm20wyJDnOVxnKHv8AhXn1Jckr9T0+TnVz829e&#10;tVTU9CvEtpU829lSZSMfMPUdvxrNLA2Y+TOTwc19NeLPDunm41G5l0+RrW9aRZFCYDSL/wCgsp/O&#10;vmPUIJLTxG8T3d00X2lxDLt6jPAI9RXtYPEKordUfMY/CezfMtmb/g3V9Y0T4yeHdVtL6aJo9bhU&#10;4fho2OHVh3BHrX6Rv5cmg+Gr1FtxHeaNDPGqHIBYZNfnX4Q8MeKNa8daBaWWgXcznUIzIdp8uOPP&#10;LM3TpX6P2WmWdj8L/hrpkVzcOtjo4QsxLEvj5uT79K7ZNadzzmtCmvJT5D92piSIkwxHBxUjoilc&#10;mq0rAWzkNyBWiZytGBqs+yyY+aR82Oar+H5Lc+ImLTJkEYOay9clleWNfOGC/pVGxjvkvbPytMuW&#10;JOTJk/LW0FoYSke5w3MbTxjy0wEGAD0PY15x8bPCt74p/ZW1dLK3t5NT0+1aeOAj5pggyQhPQ4/O&#10;pbK8v0vmzZzkjGCT09a9E0a6LyRb422suHHQjNE1eILc/HHEsN5qMUtvcpIl40bo64ZWXggjqCDx&#10;UpIxGSvbtX0f+0t4QvdK/aPg1aHw4VstYk3pcQriKSX+IHHCt3968d0/TbIG0Ms7OpiB2kYrmujr&#10;g+ZHJIwLhvn6dCKlV0JXr96vS20jRZtOmMNpEGWM5HrXm13A8PifUYjuAWT5fehO5bViUEZwcYxT&#10;styPMBHY1GmChGKl4wcUyRq5w2CKaTwflGM1J/f+T0pCF3n5iM0ARnoOKDjy2y3enYX95gEjNAVd&#10;7cduaBmx4aZY/jX8NW3jA8QQ5J+tfqjoSbrjRc/x6NCR78V+T+nOB4+8EPhgE8S23/oVfqv4SnMs&#10;ugMWP7vQrbA+orjx0bwTN6bPzr+O0Ig/b5+L48lAGvonwB6gV5WZQyw/6KQD0Ne/ftO2DwftoyXW&#10;whb7QInB9Spwa8AhEotFXYCByCR0rejLmgmYy3JRuyvyGnKM5+QgYqJTK1xKSowOBVkCTZywrYkY&#10;MbcYyaTDZOcDjvThjefkOMUKu6QLkkZODQA0bsDAGD61G2dowv8AFU5X5G4ACg1Bk7CM8A8UAaOg&#10;O4+IcGJipwcGvUFtL5209xA6iRiXYnOcV4zC8kWu2MwfBW5U5FfRvh+SK58GRut0gK2inGM9u1AX&#10;sUIFjSPiJfuEHI61qWaRyW4iltojG0DjHTrVO9KLvC7W+fr70yCVVksd0+AOcjtS3K3PD9Ttja/E&#10;fxdZ+eSsOsOVP+yeR+hFRA8yg7cEjHtW14waF/iPrU8a7WfyxIfXHH9Kw1xtB5P7sUxWsP6ZG2lw&#10;MJ+NAx5Zyh68c04A+W/GaQC4OG5GaaR15pw/1ZxnGe9B6nmgCFw3lyEDjvVGWMMv3cMFyDmtJgcj&#10;5yBjketV3Vd8nGMCgR0/gXXGsfEl3aTzN9nup1HPRG9fxr2u6VC4cMu14gVx0Ir5eKlb2Bs45JB9&#10;xXuHgfWI77wzJZ3GDPaINmTyy1pBmckbUq/MOO1ZNzEpkiY26nCMOa6O5jxcyYU/e4rNkU7z8naq&#10;JPXf2e/G8Xhv4/2FpfahLFpmpXPkTOx+RGY/KxH86/S+5SFtN0+eGeF45YRIjxnKlW5GD06V+Ld1&#10;FLvJTIKncp78V+hH7MnxATVvhdN4W1TUS19YWeLOSVstND0A55yv8q568L6oqEtT6JP3TwM96iIb&#10;ap9KvXcJjupQVOd5zVJgRIuSelcpuNOfKOEBNNUE4+lSDGOTijdDmQAUwIgD5nT60uOnNPyu4kjj&#10;FNBQv3pANI7FaNvyyHaCMCn0hPyn6UAIBgodo5HrSHHPH40gz5lvkY5qQ48wYHagBo3bSDuxipFK&#10;+U3FNOdjDGKb/EMUgHfKCfl600hgRzxjpR83mj0qbMXlnKtQMhBPmMNvbil6M3FKcfNgcZpuBk8n&#10;NAg/iB2CpF5jb5e9M7dOKTJ8zGT70xgQPNB2HpThjDc9qOdr/Ie3enYPy89qQDBjd92hlBi696cB&#10;wfk/WkydzZFMQBSABjtQVwjHIx2pwzscq3T1qI+aQAM9aBhiMlSY4z16inKFCk7QM007xt/ck8et&#10;KA+DlDTuApA29KTHAGKXgAnFHc0gD596jy+MUgL5pwbkcUY5Y470AKCcDk+1O+Xy3+cVH3PNB6Px&#10;6UALg5X93SAPvwSMZ4pedpORS/xZpgOYYTBGTim7VKj96M44pr79mc59qYufMyQ3TikA/O3OA5NK&#10;5kaKHMkmAemaMqG6/hUxMX2Zvl7UAV93y9D04oOcjigj5unHpS4GRzQA5A/7w7hgija3GSMUn8Df&#10;N2pNzCI5QkZoAkAGDwPzpCOW4FNIyiEZHPSg/wCtwBnj1oAaCQz4AHFAKmSI4/ipG27nGehpRkck&#10;55p2AlIY5AA5pfKTylOO3JzUbHIfDHtTcyAjlz7UgFZo8sAp4AzR/Cv0pp27mOFqUD5DyeKYyPJ3&#10;gbDzT+PKbEn096TC7DzRhNxwCaAECjJOKcQojJ8taQFdp7c02SRPs8agnPfNADkkYBsxcHt6Up2k&#10;nk89KZ83lx8HhelKuSjHaaAJOMN8tN6AnikMg28oQfpSbsrkUALnKHKimlQWGAwGOKUk7en1pyle&#10;+frQAwBt7ZI470pxtGKdg4kPHbimnBY0BYMsFyEpoJ3txin9AwPtTeC33s/hQA9cZX5qRscYwaTD&#10;H+Kk2kS5OfU0ANCtub5cUoDh4+O9WJDGYYsQkHHNVmYbhzQNqxOWyp+UHjg1GP8AV9KZu+Ygg9OK&#10;UEktxQIUg4xvqMocY38VJ/k04fdNACKHERIC4A5zTc/OuU7+tKxJAAY4pOcHigYp+6/+jg9O9Kud&#10;zDZgYqPLcfMfpUgZdvTmgBDwAdo60mRsPFIxYyHg4xRtUoMk8GgB4yWAJ7UmJBMxzmm4OPvHikJf&#10;zehoEKWbbkLz3pgD5UljzUo27GyDTgDh/agCM5IGQaXafKLbmPtTsnLcClJbD+9ADO2dtMYjGMd6&#10;kxweKXYCdxccCgBhDlVG89KbtcA4kNTxhfnywFNwBK/OeaAGAvhSWPSnZ/0Vj33UfxkYNHHz/hmg&#10;Q3I3tuXtwaMHJxL1HFKR+7YZozgrhe1AyRRCLSRjMDjrTNyEAKpxQFT5/nPXpTXAEnA4xQAY/wBm&#10;ngnYBn6Uz15oOfNQZoEBb5hkjGaRlOchhimtGC4y54IpzDa6fIenrQAvzd1/WmsSJFy3UVJztPBq&#10;FkBmByaBiP5hAIQdOa1PDYY+MLjMeB56kD05rMYEI/P8NaPh87fGVmNyDfnO5qaJkew3GTI+HHEK&#10;4qmUJU5xmrSLMbaJvIDDaOF5pGGZR/oc4/4Ca2umZFBwARxVOQERk7COetatwkmIz9mfp/dNVmRz&#10;Ac28pGP7tUhFCJjwCpzmrgL7MbmHFRhZRki0H1pQSZXBifNFxjZWPlfdFZki5j/1TfQVpOVAHfB5&#10;piNbF5crj5fSpkwM2NVCT/u1JI71NCSuDgfepHADNhcjeaZ82/gN06VNijTkO7SbrZtLf2bKMe+K&#10;+YPDDtH8Xfiqk0UgaTWpGHHo1fQjzTJJblX/AIsEeoNeQ+IrWCw/aG8HzpKgS/jcOOMbjWctHcqC&#10;ub85LScBcAcYqqUbD5Y9quuFEZ/dEc5NRApvbgnpSLuVwp+Xg/WnhciYs4AXoalcAggKAKiIGCCT&#10;QBB3YAg8GmgMPfmrAQbjhP1pdh39BQBABlvSkY9Bup5HXg9aTHzcgD8aAIgG3YxxTyR5eNv0qTbx&#10;1+tNIXcflFAEJzuUgUbTz8h9zTm+8CM49KcWXy1+RqBkWxRLwSOKagInlG4kZqU8gikx854oEIwU&#10;spAPSkwu37p6Uh3Ag5NAJ+YHHTmgQnUN8uaXvTl4U/LxUeQXyPWgdh2OelRkfd4p+Wyw96XbnruA&#10;AoAjyc42UoJ2tx1NB+8vpml2nzGO6gBvbOKUjKfd6Gl/hPy0gYbmHPvQAgLBvuighDISIwKcMbDT&#10;WZQ4GDzQAoDCI89aGAKqCtIc7W+U9KQls8pQMTHJG2gEc88npTQRvP8AKnkIVUgng8UAA7cUv8Aq&#10;M7hJmpAR3oEMx8y80biAcY6U8gYPSmYXzfvUDHoBsbJ5zSNggcZpxU4HSkwM0CG87hxS7WJY4GKa&#10;+QwwT15p4YFhhv4aAsNA+dSCevNTlQEB3io+sUhx2qBPNEvO7GaAJmJ3jigEhifbij+L2FLjlsGg&#10;ZCySm5D/AGxx7Gn/ADeWOO3NKfvAYp3GDnFArDFYnePJIp2D5RznpThgEcjk80rsDtxt6UARKrZO&#10;SaXjJ+Tigkn0p3pzQDGkDHCCngfu876AF8s9KT+HHvQBG2d6DaehpoU/LnB54z2qcHbGcxjk8VGz&#10;fOD5fFACbfanDOT84p4P7s/MPpTTtyCDmgY1s+UB29aRd2IsKBjpnvS5Jx8o603DG6Ul8KuMAUCH&#10;FZA7ZZBnsO1Kc7cbhUjY+bDE/jUTlMnDHOKAFAOVpSPkGaWIKbVmLgf1pm47+nQ0BcccjA2cU0gE&#10;/dHtSkqTjJ+lOG35eO1ADQvz/d7UdD/q/wBakONpORUUhwshEZPHNAEu5fJlG5eR61CFG1uDy1Rw&#10;qSJzlgM9Kskgom0HjrQAxRyCD9aczKIxx3oONvSom5ljBLfSgQ4sGiODT1VzahQec0bI1Bw5zgZF&#10;J5m1yAO1ADwoDinYPmL8veo8/N93v60EzfJhm6HPFA7lgywwwyM8KsO1M86GTJCBcjiqjo7oVck4&#10;NOjjCoBxQBMSeoIqMhjnhjTip43YqQOqgEjIA9KAIl3AEmLn3p+5sjg4NOEiyIGC8bu/annbuxhe&#10;lADV3bgT0xSgcj5qAVHanbgWYBlOB60AIRGRggYqNY5NrbWzzwMU4hjn923WmmSVc7YjwvWgBXiu&#10;SYmJIHPSm7U2p+6Oc1B9oujuwTwehFNaSfahzznkCgRd2Hk0h6tzUO6TGTIRnHFPGC4G/GaYCIyN&#10;esnlN061YAVUX5V60hXaq8JnFQYbex3HrQA9iTOSYx19akB4b8MUzja3NNJ+cigCQsuVwaYSueRx&#10;UeAHzt7+tSsUKtyKAFHl4chRUZJLHC8Uwg54ajOD900DsTDO0cVGc5PFG75CMcUh2+YmDj196BDu&#10;SDjFDZ2jkZxS9mxTT94cUAKOMHIphwWWnYYxEmNvYUmMHlDTABnB5Gc9KViQwGccUoA2GmPtAB2k&#10;4NICRR+8UmXtTGMonHPGaXqi5BANP2kSc8cUwGHdupAhIlAQ/dp2Dlfmpw+U/fOSKBkKrL5h+QYF&#10;SBNyDA6Z+tLubc5wO1KJCrlgfwoARV+bG00pUeo68VEzuZZGEY69KQuxdh5THpQBLxgHg596YTym&#10;IzkmlGzy8k9OnNHGOCKYCiSTayiJqj2ubo8kd8U4h8AK4znk1Io4JMjbqAHqFyPn7UjAbRtbNDfd&#10;bj+GoUDDzOSfmoAaUYzL+9PIpcyBJhtJFSlkwoMHI70Eqd2E9KAQxS/l8D5TTgOOlL8oQ5FQguJJ&#10;sh8Z9aALA8sIuZOtQH7zccZ4pWP3eO3FMLqEbOetABjKMQuKQR/LGTvqQSJsXCmkZ2PYUCDGEb5a&#10;b/yybaCOaUZ5HmH3oAAbgk0DHjdsjyp+7SZ4XK96aC+8/IeKcMEuSgoADuw3FKM7ccn0o+Xyj+8H&#10;XkVMFXyt3nKPl6UARDb8p8umjqODTifQjHpS/KNmAKAGEgSf6unfxt8vFJtJlJPY9KnREZZfnxxQ&#10;BXYrt64pmAVXipGVcMCOM1GQQE9BQA8A7wNvelZXyc4pASM89qUtlupJoAFUncRjAHNNJYyqO1DF&#10;tvANQsWEgOD/AI0ATqhBlBVTk0YIZ849qarEq3B+lSZXyicjJoBDfTikOPl560dulLxhs5oAXA2f&#10;d/ChGjE5UuBkUDHGXqNkXzyRJ2oGWMLubDZGetRtnany8U1D+75fJzS5yW4HFAHwGpOFw3PrTTkh&#10;snpSggquMA4phz5wBODX5kfp9h8eDs643VNKCJFxjpUa/ecYHUU+YkQsc8gUIQ5WPmDjjFSkDys7&#10;u9VYyzLC29QT1Aq4pXyDhGJ+lJoaIwSGGFqzGW3MSmKg7nkYp6E+Y4zxUtDLZP8Aow+TrSoq+RIC&#10;zc4qAk7k+c/Sp1Y5XK9T1x0qGIhlUBk+fke9VTjzJjv5AGKuziPzWwGJC8Gs5g/m+xq0MeZMZzye&#10;KkUqJIiV4qDaRcRN1I9aZKHe6jJcjntTsBqFgyPgdVpkRYeXnP3qcu1bOMbG6Dmon3efGPM6ioaB&#10;GmrknhBTGzvP73v6VFFjKgv/AA1KQQFO3ntWTVjRMUj92PlOM00k4b92BUxz5Sgr+NJwWxSC4sZc&#10;RyHYOnOKhI5k4A4qZdwkx2A60EKXJNADLTiWclWPzelXXC70xjpUCMoIC4xnnipJCd+SwA20gYgx&#10;vOFan5680xSx2HYKRy4ZOBk0hE2BuHzUf8tT8wpq7tvIpwzycVQCtjzM5PA4qjKUElp+8JyT2rR/&#10;5Y577TVOUfJEfLUnJ5pdQKhH73IGRikXd9oPOMNT+BI4yOnem9CAT1pjJXDFgBJ+VAHyr+8B4pMs&#10;CvIzg09FLZyQB60CFXhlyc5anuT5yHHQUyRMY/emmHOYf3hPX8aQFjgupLVeB3xRDgYHas4ctbkj&#10;uasqWEynd+FJoaZI4P2tQHHSlDYcEHBpTtMYODQmNynHWoGW4y5YknPPNV7sP9ttyMDjkU9QQ2O9&#10;MkOZySOccGpGWEb/AEaPKnOKU58tselNXHlJ7igH5ORjmmhFVt/mfcPBp3pwaV8+euT1FMIbzFwR&#10;g+1SMD9eaB98fORzRIrgJzjK0gDbYMgc5zQBYHJYZzgCq0qHzDhjUgP74AZHFP8AnLn93+NUIz/m&#10;JC5703/l4I4qZsC9uR3qPADcr361d7iHNnykAxkClBb7NHkgnPSk/GhRiUnaRx1zTQjQhz9jlbB5&#10;T8qhi3h5zj+OpYm/0fbuB/GmP8sjY/KsWikXlwR0GcVG4fDYPQ1DG52xkk5IqckFG46ipsUiOKSV&#10;L2MFsgnrViU/vAQpI7VCAuDlRwaU52jpxSAnBBcDy8YWlXbtHPfjiqqEidf3h561Pn99HwBzQBIf&#10;9USMn1qAZKSdsVdjCl7jqB5dUFzum443nNAIkTO5ee1SHd8mZB19KiXhhxzUwIy2V7cGgGKd21W8&#10;0njjjpTV3En5xmn8FBhhQu4W8x8pSexpWAaQTIuCSPrS46fL39acgGVB44NLz1296LAO53L0xTXH&#10;7uT6U7+MU9lP2QtxjvQBnfxD5BnnmljU+VdHcKVyDBIcmkAX7LG3mndvHFXF6jsee+M43OkQkwnG&#10;xw7fyrwYFUluoypz5rEGvprxXCZNHjXy02nTX6euOK+ZJvPFroTPkPJdTKR3+U1+k8J4nmjynwnF&#10;lC8ebsWF6VIvRhuPSoIvudP4qsKVDE45r71M/NGO2/uxhj1pTxLg+lNzweTSZyB8tMQ1g3nL8x4q&#10;aFmWRf3fG8YNR9dn40AnEfzdD0oQHSIfljAmU/JUz5MI6cLzVK02m2BIJ4q5/wAs+R1FZVToo7WM&#10;ufAWQAYJQ5Ne/wD7Pd6kPxy8CRfaQA4uI2GeuckV4NcA+RINoyRXc/Ca6Nv+018OMuRu1Ikc9xWE&#10;ldOx1Un7yP0wvVkJDkZyeD+NZxxuf8K0ZXkl0vTJFxtayUj29azSDtY7e/rXjyWrPaitA53H5aOw&#10;O6m85PNPP3BUlIU4yeaT+9zTc/vAKcMmMEetSMd6e1DAbosMOnNID83K0pI2k45zRYBy9OaCF8zJ&#10;QUD7/wB4cilJ4TIBANAB6/JTT160p/hJJyaYd21D5frzQA/PWm87ulLxijHJ4oAQ78JgdOvvT+Np&#10;55pOMjmk5wePpQA87fMHBxQcYbmmfL568YqUgf3uKYERHKfjTx9080w53L9Kf8oiJ5zmgAIG8njr&#10;xSjgNk96bkE4I6d6cpO08Dg9aAE/j4FLxg8ijA4ppxydpFAD+/WkyfMPHamAnC8fhUn1FJiGkN5i&#10;HPANSHlVHHtQQMDmmHrnOKQD/lwQWxlTjinIMWbgqpIaojg9RSjPPJoGOA/f/d49aQ48/wBeaQ7t&#10;qcdzxmnDGTQAiljdzErwBxTs/M3AzmncYPOKjI+ZSRzimIX5snipPl54qNR0ODnuKeeinFAC+tN5&#10;y3FLz7/lScFB8/6UANK/ey1Kowo+alIOwDfSHII45+tAC8bTz9KVMeYmXxmozjJBU04FgF4HHSgD&#10;UtwPOtT5owAQRX5sftX6Yll+1t8PtRS3AGoaUAxA4LIcH9K/SC2DNew5fHzDPNfD/wC2da/6T+zR&#10;OIRxPcDP5VtQeopPQ+adFnX+0bGNrdcGMdvWvbtEvDDplmE1GYeU4wjsSVyfU14HoXmyXOnuIycb&#10;OfSvV3ike0c7DEi2wIw3UgU6sUYxep5z+0ARJq3wYuPJGZbSfe3qQRXzzEzJdW7pcgurAjPT6Gvo&#10;n4swzXHwG+ElwZ2b7PfzKSe4NfPVusDC4JtmJIAXnoacdjW9z6F8A6/HLoVvDukHlIFnjLfNCfUf&#10;3lP6V7HHLI8UQ8qIp5eS2enpXxTpt5eWXiWznjuJIXjuV2SA8EHqrDuDX0/oOqJc+G9OdVZA0K74&#10;92djd8eoNPluiZLqdVcbDKgDYHOTisK9y09oqz4Tcd59a2JGcxllsnPycVmyIWguCYjupGRwniLT&#10;RcWNw8Qj8yMZ24+8BXmLeYtzMmzBVsYPevdmgkYzMrHHlnNeW+IrEx3ZnWA7vMOCBw1Vy6GiZiIW&#10;MSgjtUoA+fgdqrKX+z27gDJHK1OOSCOM9ak0EkBIj+b+KnEkiP6UOPlHPQVAGbI5HtSHcZJnJwoI&#10;HvUA5aTKKOOOalcoZCGVzu6YqHafNkyGHPFADwcv97txTgp2TZHJqRBhDlBnFSANjrQAwRsYnIQf&#10;KOabsXYufXirI3eSR5h560x9oKdevFMCPA2Dg9OKXkq3ykkAUvOwjgAdKkhTNtOw6g8igCAj95H+&#10;6J681Cwflg/IzgEda1Ai+UmXGahkQj/lkPY0BcxpFuDDOPLU5cEDNMKLgkx4IXpWptQzDggmklii&#10;JjUbhnkn6UBYxD5g3AyYJ/lSfJ+5xNn14q3cQcTEIzFU496zhlEXdvyzccU0CJWyXbJJ6Yo52MTG&#10;M1HuYyScYwPzpqlupcmhsY/By4EQ4A71CfMe+RINOmkcyABEHLGrCuBC7GI5H616L8L9Fl1P4/eF&#10;7cF4zLqSeZIEyYo8849yKL2VxdTMsPDniMap4Ye+8M39vBPAWjfYSgx2LDIB+tdU6rbTRBVgYIpC&#10;grX2t8XPD1tYfBj4QaTpkunRRy2KtLasoMlwR1feeVI64r5D1/TL231ORJInK+WNkw6Oe4PpisYT&#10;9or7GcpqLsZrJpl74VulnjswfLbOQARXkl5ZLHrV6kV27rHOcDHWuyleZLu7iME/zDKke1ZVik0/&#10;jm1WW9REaUgEr96teXlV7jhLmOcVBs2iGd5CeFC9KVfLNyVMTBs8gjGK9iWw0e2WLm0kYj5mOK5b&#10;WItJN9KyaZb5z1XvSTuWzm44kEYYRgkLxUTEMxzkfNVl5AFyE7dKqMWLhsqCewqrCuBAJyBxjvWb&#10;Ky+e3z4xnmrsjDysc/hWXMGGCWAGeR60IGUZ93UEcHnHeo/mNtHuZTVrbwVCtjGSc1XZZArfuTTI&#10;Gn7pwKYwXeMoOetPVW8qUFG/wo/h6fQ0AQNuDx4YYA9KiY/vVIGSRT5D8h+aktYb+41CBYLN3cvh&#10;Qo5OfahK4hFyGkztyRwM1LbmY3sQIjUF8Ak16bpHw18d31nasjTRbgCRJEwAz78V6bpvwR1RrSza&#10;8+NWmwkjJSOMkj8zTFzLueAvLcRW6KJ8fLywPWs5pGluX3W2oS/N8pCmvtXSvhB4LhW2N74/1W7C&#10;4yAoXNemaX4P+GtnCgtfhfoTFAPnmjVifzoV3pYTqxR8A6J/wmsPiHTZdM8PeLWmV8qy2jlCv8St&#10;gYINe/aRf/Ef+0NI8r4Ea+Jbmyke3hkyM+WMuT6Z7CvrO3g0uKOMReGPDiAKPlS2UY/IVKyb9St5&#10;EtbBRFGThYwCD7Voo90H1q3Q+Trf4pxQ5jb4Q6k84uHjmgkkKvE6nBBB96hvPip4omt7hbL4MWMJ&#10;H8ckxOPwFVvjzp2n2fxY+FWswaNawz6oZUvWjUBZHU8Hb0Bx1NebWXli7VjDyYgSR3z7V59WpKL0&#10;PXwijUjexu/8JN481XXbyO88U38YzwkLlVX2xXo+laFBN8PmnNzM8yyZKO2SR3PNeQWJhh+IHmOS&#10;BLeorDHqa+kdKja31mCGVwIpdLRkI6EEVx1qkmtz2KFKK2R5J4hs4E1C2Edqo/0XGV4zxWn4TvJJ&#10;PAHiXS5IkeMXYYqx5HNa/i22hj8S6UvnEK0jENjgiuX0wLH48jaIsRIwDMOlcbeh3U42Z1GsxCTw&#10;0V8kkJbHA9MCvJI7S8bVb2a3uJi8c2WUdwK94kt94vk2j59KkYe/FeQ+GLgjxvqUTWZKyX80eSOn&#10;OKulK97GVaOz8y2qLdaXJcwQkzwwHzI/UDrXs3wh8UxWGqWkV3LN/Zz3uxJiebN26hvVCfyrxW/e&#10;bR/ifYbYQ1pdXoBlB4XceQRXTra3tl8Ro4Y9Fubm31eBZIHj5WE45z9awr09dTqw1RNWZ9W+INM0&#10;p/Ffiq3uNP0+bTta0nzVMZG0PjiRGHQ554r5a17whpVz4mjs/wDhITHLBre1nWAH7dHn5R/skDqR&#10;X0N4O0rxg/w5aC4vZJLeGUDT0lk/eQhvvHnnA7Ct2bw4lp8RfDhureCYKheK9UcTZ6qR2Iq8PRnG&#10;SkjzsZUp2cdyj4S0vSNJ8B2FrY+HIIj9gUyTBcOxx3PU11FhP5lvqCOCcSnr1q5Jta3CpbRqAMYx&#10;WPMHivLORZCGD9hwa9mnHqfNVUaE8JCYKg5Hy1z16QtleEtjC8ius8y2ksbfdcbT5XQVyuoxlrK7&#10;TnDowz3Nbw0ZzyR5vNO8niYxrbqQko57V6DYKBpdpi2jB2cnHWuU0/Tpk1i5LLIQJiQSOtdxbgLZ&#10;MphHAGK6m7rQ4mtdRyxL50WbSPr1resEkSOUmRTluABWYu3dGCp9hWlbviVR6dKd7KwmJ4y0Sw8Q&#10;/s8eNtKudBtrljpbyRxuPm3qMq6HqGXtivzYvbK7tvEeoWkvmh7fVJIvMZcFtpxtYdiP1r9RLeeR&#10;Lu1cSNkSjpXzx8cvDOl/8JPo2v23hm2xewlb5Il2pcMBw5xwrL7YzXNWstTWk+U+RYjNHfPiIghR&#10;nB4xXEeKGibWoZEUDLDJx19a9IjtD5gVLiSU+exYkcken4V534xXZqligXG7kcY6VEWdLloYMX+r&#10;Xp90VYA4qtb/APHtEP8AZq6APLTAJJPStREZ25HI9qdjCng0SIOSUHBHAp48sxqN54HWgCIgbs4x&#10;SL/rPuk8VJj9/EMdc4p6K3nPleN3FAEEAkTV9PbcMDX7cj/vqv0/8CTN/ZXhiTd97QLUH/vmvzIu&#10;EIa2becrqETEfQ1+jXw2mE3wy8CyrJknR7YNg9CBXHjH7p0UYp7nhn7XVsq+PP2frkQ8yaRcqSO4&#10;BBFfKsIRtIjK5w0Pp3r7S/azs57jTP2a2it3Zis4XaMg8c5PQV8Wul9bwQpNo2oqoXh3iI6/WjCT&#10;9xImcVfQjVY1UYxyTUqqcDlvapLVIZbjaLnBCk4PepYyTc3SbAHVuQa67kcpWZVDbgGOOox1puYn&#10;ktws5XGcrjGatbyrz5gznpx0qD92bjf5QH0GKZLViIhP3wMvBPAqNkBhkYsqhcY96UlDekEYGeKS&#10;bHmxrnKgdQaBFRlQPIwgJLLxXWeE9el0/WI4J5ZPKMuFYn7mfX2rmCrYT5hxVaWP52JgLHHamB9C&#10;XgjnhspoZLURum6Ta/r6VQmaJNOZnaNIlgYsS3pXi9lqWt29sqJfXuwfdUscCrl1qeq3GlrG97Ks&#10;Y6qD96iItyrqN4lz4j1jZbnY9zgMT2FNU/6Oox0GKrRou+ILCw6596tgLlcmhgOB+ZcL3qUBgM4A&#10;wOlRfxH5R7VJk4I6CkMemWjlIQkhqMHDZNMT7y/vD15xUh9aYEZAyTntxUZHyH5cVMfrURoApTJl&#10;TweBTtLvL2w8UWFzFM423A3Y6EehqVhkDmq7opHzAge1IVj6U025s9Q8HaddwtGWNsPMQH7p71Wl&#10;TEx+QdK8n8E60dP8VNbXEz/ZZ5AFYniNv8DXtEkbOssi7NjIChB4INbR2MZKzOfmTLHg/wCrNP8A&#10;C2sa34e+LvgfWrGW4WW01gM4B4ZM/MCPQirUqcHrnNZVyhMZHkjBXBFEldEn66eC9f0PxP8AALwf&#10;rdje27edpwE0atl45R95WHUYNaLphpQWbO7ivzn/AGfPHv8AwjPx4j0+/wBenTR9TvVjmLNlIpCc&#10;K4HQehr9KrtIpI9OuIJLd4J7NZI5I2yrK3III45FcNSHKzpg7rUxG4fGO1IAu3GKmkUhxkDOOtRD&#10;IX7nNZlCd25pMDPQU49+KUdOlACcYNIT8p/d5OeKdtUhTk5zSH7xNACjO0Zk7UA4U/N3ppPzjikO&#10;MgEUAK24lOR8pp2MluKB6Yp3pxSAOMj5f4qJWBnX92BlRSYO9eTikI46HNAxTncPlNJ3NPPKoD6U&#10;3tn0oAXHFMY4lIMY5qUYweRRiMgnIyKAIgW2g5NP52t83anYXaw2io2OCOKADnsad2HHI600FC4J&#10;D9OKXnyyQvegBxPyyAL2HSomdVLDnOKeD8wJByRQVRnVhGvvQgEB3RxHNKzkbsqOtS7I/KYlwOOB&#10;UDAM33TjNFwEyxP3O1PBGGqQLGI0y+PlqMlRJTEBxkcUvOGphP7wU8Y2NzQMTs3sKYWY5Gylb03H&#10;mkUHcmcjA60AHGQDmpP+WjYXFAKHI4zRztP86AD+P8KTA8tsvk59KZuYSAbDz3p4x5f49aAI3H7x&#10;TsPT1p4DeW/Ap+F5+Y03PAoATuOKcQChyaQum6P5TmnFsg4zQFhh3fJgCgA7nBXAGKCpD/eFP6q5&#10;J7UWAQb8HKDrSjHlNlRnNJ/AMmmsWVEbYetADvlz2pQF8iXOO2KXdbvCu3IO3molD7JTuOMdzQAp&#10;++flpxPyHmoQXyoMfrzUnzeWTimA0BPOFSZPzHaKbgbjSkgKeDQAvGG+lJ83l/e/Sk67cPyafyN3&#10;y9KQyLeS0X7o9Dz0owvlklFJ3cU4n95yPyp2U/uGgAON+c9Fp4kUqRs+lRZOD+tH/AQKYCkIe2PS&#10;gAbzgrwaaetIof7QvYdzmgBzIASfPGPSkO3yTgk80rKSR8x60gBz90igA67cHtSfNuJ2U89OVGKa&#10;G+fj1oATMwk+aEYB4NOYneuAACKcSSRTBjNAEgxg/NTPn3tz0NITx/KkTdiQnrn1oAeMYPGaQ48s&#10;/ItJzhsxjr60hzuJ296AFwMrwP8ACngKDnPam87zkUrYx07UANOfMI2/jTcOeN47/jUibeckUEjf&#10;1HWgCDDBR85p6MwkfMXHvTv4lFKd2JP3Y7UAOIzJkKAMU3HBo4yvPUUc+W5x0PSgBnO7INAY5Pym&#10;l43LxRxjpQMdwY2/edDTcH5MNxnmk+bcMIcYoDccqfagQ/jP3hSMWAUAfxVEzR/aFXnNTDORnmgB&#10;j8S4yM7aX+H7/H0prBftMe4EkmnkAeYdvWgBpPCdeTSnd83zGkDHaAR06U4ZMbfL+tADDu3g4P1p&#10;3OzlqCf3a9OtH8J5oAduw2Qy8jvRxsYhhnPNMK5blzSASq4wBg9aAHHGDmmHfu/1g9qf/EgJ60vO&#10;5cL3oERjIY89TSnduFOK8kE9qYQ27rxQBKFPy8Dp1p2wZz5i/nUQz5RDMc1FtYH/AFjdfWgZa+XI&#10;6Uxs7856VGPvtl2H0qUHoCBjFADN53nKDjvTd6YPORSEr57KUqTEe77vWgBhZWcgccd6rkENKVWU&#10;MIm2FTznsat7U2nJ/KkwWRArKCO+KBHjGreKvjlpPiLU1t/G1x5bXJKlk3Ar2HNV7f4rfGpEIlj0&#10;yfnr5YFeu3+mWd5YSh7OPeEOciuFl8KW32m4J08YLHpSbd/IFTRgn4qfGhpAw0vSVQHkHBrobH4v&#10;+PYbeL7X8KbS545KLjP5VHbeDtKW+y8M5DSZ27jXZ2vh3QYrWNTo1oBszyAa0U7ClTM23+M+mtdR&#10;/a/2fNYXJ+Zo5envg12Fl8VvhDLGvn3esWjlfuyw5x+IrjdQ8L+H5nONPtlJzhlQV5/rPgiYSyND&#10;cAcZAKZFJ1bysEad9Ln0naeN/g9cs5i+LmjEkfclwp/Wrx8QfD122p8UvDgJbp5q18O3nhfVonff&#10;ogkG/wC/GcH9Kx5dCulKEWevLyM4matLoPZtH6Ex3PhuQRmLx74ZfjvcpVs/ZDbEJ4k8NHOeRdJ/&#10;jX52JpGqYOzXfFqH/ZuH/oanXS/FQB2eLfGuQRx9pk/xqeclxa6H3zLAPMONR0Vvn7XCn+teR/Fo&#10;28K/BaVNT04vDr8e7ZKCeSOtfOcFl8RAV2eOvFS8d53NdHpXhzxhea/YPea5rEyi7RmMrkggHtk1&#10;CkugK9rH0aQsmm2pEq4NhE31yKiMYxyy9KbFHPHpNkhQ4W2RQPoKa+8bWLkDFI0JggEYw61HIq/3&#10;hmqxdt3Ep+lSIzFXOwjjvQITDf3DQc+WPnJp43ZXOKUqCcnPSgZFxvQYHJoaJcMTIo49aUoCnDkD&#10;1pBGRIT5zY4oAYF5QU1lIzk/SrBB+Q7P1pGBZgdoHFAEKbNz5iB4quxBvGC9Pp0q2V4Py03y14+S&#10;gRX+XPIzinA/KTtz6VIY12jk5zSbQE46UDImHyKdvaocEOxxjpVnH3hTcDaMgUBYiH+tOVpzx/6P&#10;IN4HNKVwcgEmky4KZU9eaBjcDy8YJ44NNaVhGQyZx096ll2gIUwQRUGGKfdGaBChkK5PboCakX/V&#10;nHSqnku1zbMbhhhs4HSrvOxeB0oAhIGW570DbuzsGcU8/wAXy1Hz5hyo6UAP+XLZxTWClug9qjO8&#10;uRtOfWpACFGTQAvPAzQejcdKX+LmgkccigCI/e+5+OaUD5WABNOP+rHrTBkFTQMMfMnFL8oB+Wl4&#10;3Pz9Kb/eBT8aADIyOKacbW47U8gnZ8p703aSx4oAasg+YbDUg5VyB0FJsAzkLn2oHRhg0AH8J4qM&#10;KA7H1qRSDJjvijnIOKAAdKXjL4FGOWpDu2ZBHWgB43bW+Wk7feo3g7NwO7FBU7VIcDk0AB2gDDA0&#10;07st8ppwCgNyaRTkS5UYzQAzGR0NM2gMf9KbOelWgOE6ZxUTKnmq205oATPT5qXI+bkUEcngYp+x&#10;PLA5HFAiPn5simliHXCZ5p+3Bj5zzzRlGkfANAyYFTCxKjO3iq+GO4lO9S/PtOG4A60iON8YMXGe&#10;tAhuGwfkOcUzawVutWn2Bk/eZJPFNZvm5QDjtQBVByrYU5z3qYBuDkj1pwXKn92cHuKDgIePxoAY&#10;S24YTt603auScd6l9KUA4Y0AQspIAD45pcfL+FSjG45k4pQIinMw60AyNMAchaeWj28AfhUbR5ZC&#10;svQ0u3bvz14oEIJYzNtxg9qmVoctkjkVXKKZcggHHFOVDgHJoGSMY9rbY+1MU4XGCcmnAYVhnkUz&#10;jzAScGgBcE7egOaUAh5DkZGKkTbv++OlMbaJXJOeaBDTv3d6jC5mPB4arBIDozdKcTFsbAXJHFMY&#10;zByOKcC2W4FICu45JzS44oEGFxKc008KOKU5zTcNvb5T2oGL0K/OxyOPamnHkvkd6ec4+79Kb/yz&#10;ALCkBGwP2eUKuOB0pkKTeYN1xkZ4zUxxheKiPMmfm49KALB2+ci56n8qY8YW7mKzP90U0bfmyDxj&#10;mpSfucnkUAR77sqwEfQ9T3qUA8AntRuAjbMTZ7U0ud5PGaAEZE5wBzUe3C8dqnzyOvtTcgHkUxWI&#10;Dv3KNnH8qQ79rYkYnFWSAQmBzmlK7cHjOKAsUw9z3JY5/KrAdAPnaMcU1vvHiq0kO5ozvYYNAa3L&#10;XmxFgBIDTyUEfLdelRLFD5S4UbgOmakdR5cR2rnPTNILEmIWtv49xqLAHrR+8AAGelSop2ncRjPe&#10;gZHnlwEy2KQZxhj3pTgTj5hTyV2fdTOaYhjIfLf5gOKi55+XoOuaskAhzuHQUwDimA1A/BLE89ac&#10;c+Yfl+lEjFVUBScnpQvmFssuOKVwCOSYyOrQrweDT5C+Vyg6U0hQzHNICSM+9MBu5x/yxJqQAeWN&#10;x/A0h6D5uaaxOAcmgCTMYmU4J4ppY7HJj57VGdoRBkjJ4pwZd3Q0AO3EqT5R/Ojjyjlu9OJUqOKj&#10;P+swBQFxRjNMkViWwPwpSQGORUqlcDOKAKmyUSD5DirAxsI9elObG4c0z+I8YoGBUlDweaXYucb2&#10;A70oYYPIpQwyCBTAFVRk8jPrSBlBIw3WldiesY6cVWO8yLx3pBcnMg8wfNmm7xn7p60gA3Y4p2FD&#10;piMGmAYG5iRTv3flnBPSgnOM01mQMo2gH19aAQ9GxJGSucDimz7mRtqYOKXBJxkUq5CdOtAFeNZf&#10;m3A8e1OZMxyAjgEVOZB5a5TkDqKCEIOSBxQBCAoz0IxTdv3vlqRiobG4+1FADQrAn5Rx70YO08U8&#10;4xgtRlQg96AE/jOM5xTDv3rhu9PJGTyenFRDOBnNADih8xs46Uwhu8p61KCNq8MTUZySTsagBR0o&#10;Y/vBgUnTqe1NxMYQVi79aBkgdx/BmpNx2Abqi+baNykcelGeelMCXIDZqNjyOe9OA3cYP4UhUiTH&#10;B460gF4y3HSnKAN/zUnfFKyny4jvH3qBDf4hkU8AbZMxg004LN81L835UAIVQHINKAP3nyj60mDu&#10;GTj1ozhJvk+hoAPTmoZGfbgA8U8E5PHapkCm3diVGBQMijDFEJUgd6cQu4jzeMelG9jEo3Y57Uqq&#10;fLdu/rQIh2v5gKucbulS8DOetG4ZHXimnnf9aBnwAvDLx1p+DvPQ+lJ1UjYakwuI8Ek4r8yP09sa&#10;ufNPyHGOtTlQ2nXOHySKhAPzfhVuMxlZckL8n50CKFssqm4ySfQGr8fmCGYblwT6VU3qLt12tjf1&#10;q4GTdCAhzjrQxgAenl4FKB+74HemybxIBkjjpUkfDZqWMQkgqcCpkIyORyPWoXBLONvGabGHW6kJ&#10;z7VIFpyAmfJ7c1TwN7Hb3q8vzJJ+8H0qm6sJ3zJ36ULQCIn72fSmLnbkoMFu9D58xuOg/OogzMHB&#10;z7VVwNG2YZmVnH4VIwQlTtH1zVOBSshHb61dODGgIPBqZbgh8W3YeOc1ZBzGBknjiqAJ84DH8VXA&#10;QDgc/jWciokqsfL+7jPrSDv8/wCNR5cEZRcZp74Crz1FQMlGSv3eKMfIafCEazlP2hRgdDTuDDHg&#10;nqaAIovu+nNPkUtAoKnn3oG3DqQaeOgGMcUgY0Mq2qKZBkkAUkgIu7UbgSVpGQMF+cjDVOVUshL8&#10;qoxRYAXAU/MMGg48tR70hA3j5elKep4pgId2APL/AFprBfssn7vJHQ5p3c4xSsAVHznGDSSAzzt3&#10;gc5pmMyL97qae+fNbDDG7pSE4AB7iqC44dvn/SpU6kbsZI5zUSdB84qT5fNUbck9KQE844tR5gxt&#10;qDCYYbD7GpjyOjZA4FMIO8/LiiwCKD6fQZq2ASgPfFVMkg/MetWI25gXb2NJjRK/mfYVO3gdaZC5&#10;Y87Rg0+RXaAjeQM1XWIpcf6wnIqLDNEKPtdsftB5Q5pWA3vwcVFE372PkYB6Vc2gpKeMYqWhlYbc&#10;/cNPBXePlNRrzNMBGoApcjJ5zg0kAlyUFuTlvYCmQn/R4W2kj3p7ndABtHA4pij/AEcDI9hTsIc+&#10;GBYKx5pAHMajb071YiXNhKDgEdKrsz84fA9KGCBSu/7varUQ/e53DG01VXO5ssoqwrD7ocHPfFAF&#10;GdSL6YgDOeahOfLQnvVy5DYcgDpVI52ICv61URMUHKjgUMSCeO1IoPIxjvTzypINMTH2zD7ShBNW&#10;5UDOuXAPrnrWapw/0arTuTGhDN05pONxjsgMFBPXrU6sdoG7t3qmnVvmqxx5QPvUyQ0TgsUXj1zU&#10;o+6wLDpUC7/MXLYFOJJuJODjbUWGJnDD5eN1PBzKgyPaoOcS/vR14qaLyy5JB68GiwzRjACudy/d&#10;9aquqb5BjGWzxVrEe1MdNtQuP3ZOO9QmIg6kjmnYOzG8UxQPNfA71Yx8gO4dKExggG0YzyealCjn&#10;G6oCyq4Gw8kYq1z/AKMd/UcigQwg7/u03A/vVIwJLcU0/ePFFwQqldy1YfZ/ZNwAc5H5VRy32pB5&#10;fFaRixaWhFyPmTlaEBi8lGB9aVNue/3ae4ZdSkGeKjJHmDCnrSehSKWqRhvCb/NkmJsk18xeIYyn&#10;iXw+ckBLybAXoc19SX2f+EevwAeY+lfOPi2Hbr2BEcCcsK+04Ur8tRI+Z4kpc9Bo5tGBJ6VYHX7t&#10;VYiDGME4xVgf71fqsXdH5DONpNdhwznpTuy/L+NIPpTucnimRYaMmQ9uKU7ihXB6g5pf73y07jjI&#10;HTigaRqWZOyDnHyGtIEFVyARuNZNs3CLleW4rUAPrUSV0bQdmQTY8t+O1WfCk7wfHv4auJcEarkf&#10;TNVpf9W/y9qq6axj+JvgmUthUumyfzrFo6YOzR+r3h6ZZvhpojiUMBp6n8xTpRjHT7x/CuT+FV2t&#10;1+zlZyeblkgCjn0zXWyjEnbrXkVlaTPZpu6IcHPSg9W460fLuXL8Uwn983B9jWLNEKCfl/dfjTxx&#10;jsKjXOCM9afzwD0/nSKHYGT8v60vODzxSjGG/CjjJGaAHpjjnvQdmD0OaZkbMbenvTsrwcH3oAT+&#10;I/LS9m4pO554pT94+tDAbzgcU7nCfL35pvbuOad60AO/jPyfrSdutJxhuaac71+UmgB2B5Wfenc7&#10;BxSDoSDxmnH+I5HAoQCcZHFL68cVH85EHy9zmpflyvzGmA0AZchDyPWnf8syKQ9D8tNzyeKAHn7w&#10;4pesZ4HtTKdx5f3cnNIQ3nK4pef7v60pHIPpR3HNIYoPDZSk7mjs3NO49KAE544xTe44PWpT9xh6&#10;Ypg6yZUnigAwOfm60c7gMUuPlGCOvIpjHBOOtADweny/rTh0HFRruMbkr3p+eKBDgR6UvGabzsNG&#10;cN96mA7nbwOMU0D5V+XvS5UxTY3DA9KQHjkmgB+PkbK84pnH984+lPXqTk9ahY/6SgGeRSAX5fMz&#10;g0DG7lKOzUgzvOfTpQBYRgt1GcNyw7180ftb6U11+zF8OdRVD/xLteO8+iuK+lkBwMqOK4P42aau&#10;ofsLfFG38ssT4VmkBx0ZBmtKfxIa0aPyk0C9mjTTzu+USAZr6I05bG7+HcRW62P9mO9fSvmPTXRf&#10;DmoDfh4dVC/gDg19O+HIbeb4dzSQjDJpi+YoPQ461tVWpjNq9ziPG0KTfszeJ7UbW+yTFwe/Svlu&#10;yB+zrwP9Yw/KvqjUY7mTwd8UbXyWdpdInbBPXaK+U7ZmFxaoJMf6dICDQnoES1NHvtZQCBtbNd54&#10;G1g2+otbS3cmwyARsx+4fQ+xrkCFMXyjJzVL99Fq0MiNhlOWx3ovYs+x7K4eTTrQiSL5I+nbmmzC&#10;QgnzADuPAFeY+CtetptAtoZJx90DBPzIf8K9GEwa3kG5CR0+lNRMZFaVh5kC+aBk84rD1aG0l026&#10;SRMqU+U471tSrwGMR4PWo54w+mbfIjIC81pexLR4hewtbalMpUlGfhqRWQxhgwHHFdvqunpJaXfy&#10;xkqT8vrXDSARxMm5vv4AxzUNG8XoW4onk065dQuFHIJqo8afLiRs/StS1ic6TOfOYfJkrVUF8k+W&#10;OJMdKgZWEMjQpifoecrSvDhACw6Vtu0X9mRLtAymenWs2QqWIyOtAXKS/em444ob/lmQe9SMoDBt&#10;hx6UhVPIVg3JPIoABu8tvl7Uhx5bHsBxTfm/v0eg2mgZETyOfWrNvuCP82etQkJhsqMmnQOFuHBi&#10;60AW1wY3zIclunpUgMewqYCeOKrzJskgf7cpLc7R2pI5v9JGUGcjHoaQ7lgQytOvl2pOBVn7DdKv&#10;mPCoz0FW4ZUAjIGOOlbMRD2ZEjLgdOaGM5Q2krMwSzYnPJ9M1FcaPdiNC0TLlCenWu3RFUOBjrxx&#10;VgLKTCJLxGXsMUrkyPG5opEvXAjk4JAO3rVQFRncp69MV7FfafZNGQFi+deoHeuI1LSbmG6RmiJQ&#10;8hlH3hQpC5rHLsMWo2hTk8ivqr9lWSwPx/8AGPm6FZyyrpiGGVxny8E5475r5fa3/fSOFnG2I4BH&#10;WvWvgDrtlpX7WfhQ3OomK3utTFvJITwpY/Ln2zVqHMmVzaH6A+I08M6t8TNQe98RXMJtonjMbcbi&#10;ehU9sda+bfGujy2uovBcX63MEkzG2vFXiQHoD/dYfrX134lsPBVwdLuZLu3hla0VnWMjbMD91gRX&#10;jfiSHS2tdasniSS2eMYJ5II6EHsRRGg7aHDKonO1tT5C1PS7mFXYKj7kJQ46ivL9Rme28R2rKGZg&#10;zY4xivpvXILK20bVN12rJHExVm7AV8meIb3zfHN5JGqFVuiqgdKpx0OqFzSur+7lsLZl16fdu+Zf&#10;SoFnuiIMzSHjrmshSC0JO7JXkAdKcZpEYAc89alaFmrMxIBxj6VFuAt4AhO7BJpkbSGN8uMgdKZg&#10;jJBOe4NFwJjsazjbbyc5rNkVWmcPkjPHtVh5Cohxt75FUXf5pCUGeaBCfKLgkMcYwM0xmHmH+oqE&#10;kCDJcffp53Ak4H3RTESNsGmyEBTk9KqOV8iPpk04g/MMnrUci9eR0oEQXA22rcdVFe2/AC30ub49&#10;6yZ/DtrO8WlhoHkOREcnJCnqT0rw2TebeQbWxnrXqfwX1BbP9qjwqjS4S7JhJ9z0o9BH3u7Fl+V4&#10;Yo95HlouOnuKcotxCo3Stz3Y1F839pakpI2sgZR6VEMBjz3raFNJHHPQ0VlYR4MnGOM9qeJJAUxK&#10;B8351QBPlNxn5qkUgq2VYnIxWhK1NXzH3r8wPHUVJFJL5soVTyORWYrHC8dqtQsykH2NMZ4X+0RY&#10;ib4DfDG9Ab/Q/Epzgf3q+bNPnlH9nt9nDAGPqa+0vinZfbf2OPiNAtsDKli06YH9zmviHTgzaBZS&#10;eYMo4Uj3HFedjIo93LanMmux0OpFX8T2FwLVYlkeMEZ6EV73bXbXXw58AyBds1mqxyc9h0z9a8Ov&#10;I4pNI0N9yALMhI969W8OyZstcRowUudOjwAehUdvrXjVfhPp8PG5seJljutF8NZRFZR1A61keGYN&#10;NHje+tp4rdo2tSVkLYKMP8a0pDK+gophcGORgqnrXJXUcsXiTRpgXy8+HIauRHbG3U9LjgJjuZ1u&#10;sCO0uE2eoIIBzXz/AKc0lv451ZWT54/EUuWI9W9K9+0Jk+zalG8xK/ZiSpPINeBa6s0Xxo8SlmID&#10;6uhTjGBmt6CbbRx4mXKk/M9Pn8PtqQ0+R7ljHJsYJj09K9r8JWfh62ttMguI4cR24CvKNzAjpjPS&#10;uf0QP/wi2hqojBGmxnOenHb610UaWpKzZJYNgpnAzXfTpJ7nkzxMru2iOqee5j8T2klvcXDAXC7S&#10;v3QPTFdlqN3AfDdlK88Ue2Nflc9z6V4vq3i/wvpdmfNu7WSdRgW0DhnJ9PauWtfFOu+ItWnii8Gp&#10;a2VpHlybgbow3sMbi36VtVfs4bEYfDyrSPRtd8Z+E9L1HShfXx2zSBVKjKFj0BYcCri+JrLUdLhh&#10;tvBfl7Ygbpy+RGp+6VP8Wa4W/wBB0bVvCNppsmnQW0MNrMXEoDG5JHXceQR1HNeM2Gt+J/DV94m0&#10;WHQ9Q1oHzW0/flXjRPvKzdwO2axoYuM9NmXictdLV6n1JJqmiWeg+Zc+J7aJN4ALnueg5qxpWp+G&#10;dUt/EosfEFlNc2Eifa7cHmMN91l/vA+ozX50+LfGvi3W9SvYXjks4FnKmCNzlcdQe+a7P4JeLrPR&#10;fj9o0Oo3Fz9iupBAl0zEm3Zjgb/7yn36V6lOldbniysz7rZcXDEBOnapI1+UktzUs6RjUJCk0LRv&#10;GssbK2VZW5BB70h27zgjOO3aiDOKaDnzU4q0jEBcJ/EM1T53cmpQTt61pczaN2FyVALL93mpri10&#10;7UfBXijSr6xintrmybCk4ZWHRlPYj2rHhZhsBZsZrUjEgubZlYjDAg59Kl6oEfGnivRYdD8b34nu&#10;VaNbmXEpABmQH5QR2IHX1r5d8X6jDf8AxFkaGzjSGLKqF+vNfY37VckMPhr4R38PlxzXMc0UijgO&#10;BjnFfCkO7y58qfmbO6s4ao3Tb3NCEfuhx2q6hOGAIyelUYidhBx1HNWl4YYTnFUWTDZk/rmoz1c7&#10;eppc/K2VpM/WgLDhnMYzyfapFOGIySQahG8gHfgA9x1qSMXTGfy7RTvlUKxPNF7FxiyS4JMEBEfW&#10;YA+1fcvwgv7eP4FaDC8rCRYhknsO3NfOGgfDb4i6lp/hhrbwtqskd4u6DKHEijqSewFfafwg8D6d&#10;aaTqia14ut47HS4ljkRiFllnfgcHnahrgxOIpJWckejhsHUlsjtBp3hfWtQ8BnVf7Ok0/T70PcWz&#10;kb2fqhHcDPWvUte+Gvwe1n4XXjXvwy8MIf7KAb7PGgKrjCMrDuBiuS8Z+BRZ6T4XvLDxa5vY8MzK&#10;2Ib6BjnBxwGQV1vhe1+IN58OdT06y0K5+yyrGsVzO5AjP8XJ6gV4NR+0lzQlt5ns0qNOnD3rXPkj&#10;xf8AATw1/wAK7v5/DXi5Z76yEzzQMQGuk6gJ6Mg6etfEOo2N/aePdQim0u8YpcvHI7ptYMDgqynk&#10;EV+5Nj4Eks47OW7+JWdsLeYFBXzGI459jzXB6x8I/hJfeKmv9Xm8M3F1NN/pUsYEZn/ucA4BA6nv&#10;iujDZg6btJ3OLE4eFSzgfi3KLtXuyNNlky3QDtVRZ3810bQ5V9yK/bZPgb8AUsHx4F0xQ8PDef6+&#10;hJry/Xv2afh1dandPZfE68tFZjiN1VwPxFep/alJb6HC8DJvQ/JOUw+a2AcVXLRYVcnr19a/Q3xz&#10;+zFqEHguWTSPiVp9zcRru8lk2mVe5B9RXxf48+H/AMRPDV/YnU/C2rLb3DkW1yIyY5GH3lJ6Bh6H&#10;rW9PF06jVpLU56uGlDpscDlNwGW6d6cM7uDVVMsp/ekgYzkc5q1jC4D9q6jlG5BkUGLByeadjg/K&#10;KVcCGTdHn5hg0p6v+77DvTAUZDrgDrT/AJdxy/U1HnLKQT9KCV5+XJzQBMD8h2+tHJQc800fezwB&#10;t6Zo7k7ulAEgDAN+8UDFAc/uxvJyeCajGdz5Y8kUrL+/iODwBigCeQYMXTlaj7dKe3zC3OTge9Kw&#10;XAAU5wM0gIMHf93vSFBgcfiavxQIzOTI4G2gxp9ndvMzhsBaBGK6q1zbkkHAPPv2r2jwFq3m+Fp9&#10;OurndLCf3Tk8lew/CvH7pFLQhI36jIqC2u9Rs/E1jPHeESJMp4PBHoapSaFJXPpe4jAL/J0PNZUq&#10;HDccba0dCv7TVPAdnNF5QdrUb0zyrDrQ8bBmBBzurVO5izlLqL5IGVgHV8qfevuv9mP4g6nf6Lqn&#10;hPVtQaUW1lus2mb95CB2GeSv8q+JbtGFwB5BHvTdG1fxBo3xe8Eaxp+rT295ZairCZclSM8q691b&#10;oaicObQqLsz9hrmKVL6RWTOCcY7jtVFhw1YHw28W6F4v+CFhfWy28Gp2tki6jYFgTG+Pvof4lbqP&#10;SuleN/Nl68Ma4ZRs7G6dyuMY5A9zSEDIw9BB3Px6U0g+YSD9akoRX/0jbsODnpT+Src96ABjIA60&#10;cmRsKQMUCCm4O+M54zTsDn5hR6EnpSAUZyflp3OTzS/L82WwMU0bSDt/OgAZiCuEz60/PAOCKQcE&#10;5XikPXrQA1mbzl4qQBiSPVTTQBk89KkAuPOyqjGOTQMjGNh+TjNNxmSM7vrSnPnvlBwaO59utADg&#10;Tub60rL8qFlIyeKi3NjhOM81KxZol74XpQA37si4jT7tOGfKc4wc1FyXQkDFTgjIGRwKAGn765B+&#10;lKFH7zAPtSHOT81APzdR7UARkPvzyMetOG3YPrTyUMIy3IPSowCWJ20ADE9Nn60gJ87BxyKfgYbA&#10;NOKLtU9Tj8qAI+4IFN5yg2j65pzBhuwBUfz78bOO9AD8fNyaXK5604Y25z0pCULHEdMBuDlmVRRl&#10;s9DS87HOP1pqs28Zx14FAByS2VHSlxgD5zT+7546UnVj81ACjPzduKZ/B909afz5K/IeKadxz8h6&#10;dKAFBTP3B+NKTFggE5prLhVGwe/NHG4fIOnWgBct6cGkziPpS/hSZ5NAAPudKcrL5bApnPT2pQD2&#10;H4UjBgsh8vJAoHYTaUWQqyHI7UBsRDMZznpTVYFDwetLtO/mQ8dfegQodS3MKqM0snlLPbhZz846&#10;elNIHGEHFMKOdQjfJwo6GgZMQA5+XtTcDYBtBzSnLH7qilZWBHA6UCIz3A2g9vagswABB6cGpAo2&#10;MSQPakymSMjOeKAI2yI1PXmlz8q/L2pzBPLb5+fSgAbEJlA45pjE6Z4p2DtOFzkUxgdq4H8VSnaM&#10;dOlAEOH3QjZ3OSalURmR+nHakbls7u1AU+XcHkcdaAAkbmGAfxo/vfPio1U85J6044Dn7v1zQAPI&#10;oUAqScUibRuOV5pwCledmAaawUK5DEjAoAk2ZPEoPtQQAHBxmolGCSC3FKSS4+8eKAEPUcUvIUfJ&#10;+tOUZmAPA705golIBB4oAjODjK0g27aXjDc0ny88ZwaAHc7Cdv60cYHFDdG6jAqNSSD85PPpQA8s&#10;MKvljnv6U0Z3uNvHalx09qXBz3oAB96l48vkUhHynij8KAEOflG0Y+tKM8YY0vY8007vMGP50AH8&#10;X480fxYxR3pDnP3DQBLkgNgUII8SbpVHpUYzsbimEAueTQBNtg85SrKTQysFXMZHHHNRgxq+dvPp&#10;TmaRmBLdKAGjJb7n0qQAFT81M52r060d2+Y0CF6Sj5R0pM/KPlGKdjqaYR1oHcVdpDfOBTio+Tnn&#10;tTduVCnOT0xTQX85V+bNAEg7cUEkdutL0YZU4zzSEwveFVk528UAIBwO+acM4kOaGQqSOKZ+HNAC&#10;jJdDs4p5xtYGOo1BMuPMxjnrQxO4nZkigB5X5QcdvypuNy4Dkc0FjsFM3DedqmgRJgegpBnPKcZ9&#10;aTglQTgZ6Up+83NACMF3k7B0FLkbDxyabg5AJNTYj2EeaucCgCAsgkXjORzQMZB2kc05guW6cGjj&#10;HWgB6yfOwwc09mfywCqHniq/O7g0u4ntzQBNvbfuMaZC03eXhIaQjk4zUBcbiMHrSN160AWlLpDj&#10;CsM8H0p3m5DCS2ifjrVPe3lsPNzx+VOhyI59xDccUNXGmNntNKlRibNVJ6Vkvo9gZDiCDr6Ctrd8&#10;p/dgc0qs+B+7FKxXMZUOlacMbtNtzz1wOKvrZaOiSD7NZZ29AgqVn+8OevSlCIctzkCn0FzFOHT9&#10;Ja5bdp8X3z2xVzEEUDrHpahQeoNMZn8qTBIGKiQz/NuYnmiwrlgvugUkcdhUcgRrcqSQMcU3+E8U&#10;E5J47UCGxonlDjv3pzKgJwKVAxRxgUbWEbEsPpQMjIUgcHrTv4lwOKT+9zQe+DQBJ+78qT5R93pT&#10;VMZRfnQgHselRSKzWU6LcFCYyM/WqljbNDZujalJIxlJJPfNMC+2efrTVzk/NSnIZsjtSYJZ+T7U&#10;ALzx8tBHy/cpu1ufnp3PzZ7frSAi3MGAMfent5X2c/dzjilO0oCEzz0qPYPkOxs455oGNTZ5Z+Qd&#10;aa6oDkZwaUh9pwpAzQ+4KvB6c0CsJtGBwKaUBb74HFOG7YOTSlfuHnrQBEIgFchG49aYFGF5zU4l&#10;Lb0IK8enWm+XiI4fOO9MCIj5z8lKQdo46nijBCn5M8075cKfekMj9OKaQuRT25lHGBTsKPXmgRF3&#10;6CgqSjkJSkHqMYA5oBbDADtQBGM4YlaTH+rPuanx8rfJ+tMYDeOQaAG49qbj73y07ncfSnZOeEBo&#10;AYgG7OO1DZOBhc54NISMcnBz0o43Z96AGlmDxqc8jinZbLc9acVTdkfr2qPDbmwDQAZO5eCaT0wh&#10;68mlA4HzGkZnCttjJ4oGCgbmNKc56UxPM8vJHfkelTDvxQA0DJFG0/N8v60HrSkkB8+1ADCDz8lL&#10;lsDk013JWFRFt55NJhh70AOJYYOzvSenanAfK2fypCpZAd5zQAob5hlmPPHtQAxmbJ4pyAAqDGPx&#10;pWyGYZHtQAcbmwKT+EUgz8p2NwKQtweKAFONy/L3pu3bMcsOaOoHI605vuoeM0AOGMD5KZxsTg9e&#10;aUsApyD1oyMZIPSgBuWx1oyfK7E5pesbcUYTdD8x5oESKzCFcKMEUdduV601V+ZQW49qikZxuKqT&#10;t4xQMkbh8Y7UZwDx16VGm8xgsDknNS8e1AhgVirZIHHNNIGAMnFPY8qNlB6nigByFQ4Pp60smwyu&#10;VPWmEKc+lA2b48HoaAHLztG3tzShgv8AD3qVlXYCGXkCq75DAYB9aAJHZSVxjpTSv+jltgPNNCjA&#10;5wMc1ICNnDmgRHsyQQxAxzUqrH5IZicD3qORmCSbYuOKiBkaMA5A7igB8rI+wAYAPAFOCEqMPikA&#10;UE4QCn8bWx3oGPwNoOR93rTV58z5RgGmEsTjkYNS4+XBbHrQAHGT8tN3N02DGKUjCnkUYORhhQAn&#10;GF46nmn7Y9v3s8cVCckMDxzTQ4VTk96ALKrluXXgc1IEg+yzYki6+vNU/wB48bnzCBimpEAzHz5c&#10;k880wLoEH2WQtJH901T82ErFjdgMaYVYzOPMf72OtOaNUYfOOnTHWkBMWVlQlccUoaEDJjB4pi8x&#10;g7eM9KCi7WPXigCVXiMXCCoiDzn1qFjtt2JVRk8CnRksoPb3oEPz2yckcY7U7D7JN0wPHApFKfaS&#10;dn504lN5znJ7UACeWAgK+uDTWK+YQVPXg0NndwOB0pVT90zZJ5oAbg5+8c04cKRsJ54OaMDFKfuj&#10;GSc0wDeAT8o6VExJHLMefWpSuQ2c4ppABPGaAI8N3Y9KrTCXbHidgCelX8DYflpjKC6YI4oAVD+5&#10;iOedo4zUqlRjIHSoiqfKc856UMqljk449aAJSbcbiXGKUSwFT9zG3iqxSIqf33TtURRfN/i9qALO&#10;5WZ9qDAPrTe68dDTEDLJIfKbFP3ABiIieR+NADhuySaXap43duDQWBOdgHA70wH96ePTFMCQBNg4&#10;GQaXCeX0WoicTNkfSnZOTxSAew7VGAd3SkycuNvanrtwfrTAXAMgyBR8uDxSEjaflPFIT81ACfxA&#10;YFJhin3epp3y4b8KZucSDC5oAaN25vlx71KAPLOfXrTTneDkj29aXGCDwR3FAEp+aE8dKYQOeKNw&#10;yPlwM07oxIQ9KYEYzvJAHvSktkdKXDjdnGM0hOEPHQ9aAF7LxTCqbycUpzSclWoAN2CuF6Z5phLF&#10;h6U8r8jcGkx8rdOOtAw+XBG3ORxUTCbeD5hxnpT+SR8tSc5b93nAoAiHHUU/PyrhDTwCVYmE4ppD&#10;gLhhwDQAw7t33jTRnbyxyD1p+HMLfL3oCjbneSe+aAAZ8tfm9aTnj5eKNp8z7pA709yVUHyieaAI&#10;jIVmGLWplYESfMv1pVVTC+UGCaYUT58EjkcUAGF3LlhipNwHRunbFRFTs+6eCKXnn5DQAOzNKgyM&#10;mneWwXO0+xqIjCsccg9KkN0xt4o/KHHtQA9G278Acqag+cI/ykkue9KGyWHI96XncfloAhkMoMeN&#10;3UVMPM8oZB5AxS4GPuDrUmV2DLjp0oAi42KcjNKWfYPnGKRtuRwetNwMHNADGMhZuOopQCIh+8an&#10;BeWy4x6U7kfw0DFHCD6U1iphxtYe9Bzk9MUoAwfloAEAEf408OQkg2jBFMPQ8UgxnpQAJIxJzbLj&#10;JxSBj8wwMbuKD0f5RSgEJkqKAPgRM4/GpcjHU/WogPm61KuAWO0c1+Zn6cNLJjg1KhGDkHFRMrea&#10;5yoHapU+64K5z0oAinz5tviMAbqsoY9sfzjAXrUckbFkJz04zTVDbegGTSsBZJQvHhGz604cIajJ&#10;xGnzZwKRSdpqWhllQd59qdjKk4qIElANzcntUyFgpyBUDFjH79eozTJwBcONw+tTHoSBUM0cbLkz&#10;ODnrmmIpOD50fIOB1ppz5RwoyD6VM6YQAOT8tQ5O3OD1qhiAkeUxc9RWhG6sJCUUMFAzVH5fl+tT&#10;RY3ytg9KGrgS5P2pVHc8GrIDYI8we1VMN5qkqc549qtKW85AVPI61nLQaJ1BOMvwD1NOl24b2Wmo&#10;B+8BU9aXGVYYJ4rIojj2+U58w/eq9EchwB0FUVGPM4Xk8DNWYmcSNhB93rRYCVQAH45Jp2VwPlB9&#10;qhLHc4CE80/nZHweaAH9O4HNSLzu56gcVD3KnPSpF27VG0ggUCJSB5oO4YxUbE4k4xgcGnHHHP0q&#10;I5MTAk9aYCK2ICTjO6pzgWqk45Xv2qoQ2+Ie9TOcxIOBhaSGZ7kCeX5Wx2NR7m8zmHOTwancDzAN&#10;2ePSmMflIwOBTsA0H5wNwJz1pzb/AD1PmHpUagcnPJ60/HXNNICxFITtwcnnqKVt3mg7znvTYCBK&#10;f3YBKnpUrA+Uc+pqWgGAfMxqaLcJnIUcDg1Gn3R83ep0/wBYT7VLGTp0jBfnJxUUg/fDOPapwFA+&#10;7n0qKRdxXrSHcIwoMZBJI7VcSTCdM5zVJNvr2qaMEyHDDkcUmANgSOQx608fefA7DFRy4CkE9T0p&#10;Qdqw4PGzrSAdzu5pP4z9KhBcleerGpc/KCVxQBZibCuBKfu9MVAy/MeOjUiswk+72604kndxQIYe&#10;n3OnfNIp+bO49aad+8jd/wDXpQDujOQOaVhksm37O5AbJArP/wCWvKH5evNaa7f3o3cbfSsuXIEp&#10;C85P41SENLDe+HPWlUt5QG481TSTdGQUwd3WrClcHBNMZOrAyKvlD6mrDphY/nTp0qln96menari&#10;kGIDGeKZLIPNRbsKFPHXPerStnGFAyeRWZOv+nWoAxzVyEk4+TmiysBfxkr855Xj2pyKAnMpJzTR&#10;njkdTTs4miye9ZNlojkBAHy/xVMuPJUAfw0SKDLGc9RzSqMSAFx93jikNk9vkGTMnUU6QuIkGM1E&#10;pHm4OPapycxgHGe1Z2EVh941MCDbMc9qbj5h8xzQo7bBUlETDPlHBPz1eVh+6BfoKqvnavzdDQHw&#10;/Izx1zTTEXTjMmcVGfunB7U2Nt0JwfWnKfmY4oENQDzFBbvwa0omG1sgkqflqiMYOcdaniI82L5s&#10;c0AyrfArqMh45Wqef3UWQO9a9+o+zwtgnKcHFZKElE+Ujk4o30GPwGtmUrnMJrwjxvAqaoh6ZZsH&#10;Fe8R586D94Tya8n+IdvtdG2c7Swr6HIKjhVR5ea0+akzxSLIdxuBw5q4MYPNVFKfapMZGT1q0Pu+&#10;nNfsdCfNBM/GMVT5Kkl5kv8AEOaXjLcU0feHFSArkgofrWxzMAOW+XtSHdt9aeMEil7mmCRYtyou&#10;4zn04rZXoelYUOP7RXPQDmtyLlM7qhrQqPxIbJ/q34z8tZ4/4/rVs8pNkVpyA7evY1nyDDqAQMg8&#10;+tYHSj74/Z7vln+BfiOL7QMw3yq3PrXt1wuLqQYIr5E/Zp1DZrfxLtTM22VIGUZ7g4r6/wBQDf2o&#10;ozz5IzXnYmOp6uFnzRKDYAz6VGOUHz8ZPaglvmBxSpnYM+vFcZ1kkezy2DN24pB/WkGN4p469KRQ&#10;oB3dKT/luxEhwadxkUuBzQAo+90p3GZMp6d6bjkUozg8mgA7/dFJ68Uc70GO9H8R470ABA4+ejA2&#10;n5zTHyJEBbrTuq8r+NACHPHFLzhvmPtxR+FOzyeKAEOePl/WpPl+zycHtwaZkbRTy2I3yp6U7AMP&#10;3B8w4IpT1JyDxxTCSQuR3pSR5inH8NADs8D69Kd8uB8wzSDOx/lHSkAPkjOOe9JiHkfIvtTR0+9S&#10;HO1eCaXA2sd2CKQxe1NP3hxTh9xqYpbcclaAHc+YvB6807Ix1qM7vNPA+lAznlaAH/LnrTh1bkYx&#10;TP4gMdqAD85PGDxQBIx+UfKM/wA6bjhsv6U3neuTS5+detMQ7A24JNHHy4yBSfx4waMn5Pm70gJP&#10;lx/rBUZJMi/6OMdzmnny9gyrdO1N53J85AzTAUY2LzQe3oB0oP8AFnpmgdQaAsA6dKawO5SFBIp2&#10;fnXnsaCeRSGM4DKC3J6UchyR60/5dwBHbigbd+P1oAlXO5eD+dM8QQJP8FfiDA8e5T4NvOP+AGhe&#10;WQgjhqvOBL4a1uMc7/D1yhHuVxTTsJn4iGLy/GnjaIM42+LbpSPo5xXvnw/uL8eGfFYEzOEs1Gw/&#10;w8frXjvia2ez/aD+KNvIkisvji76j/bNetfCt43vvirHIYwEtINvt1rrqSVlciqrCm5ZfGGqNLGA&#10;G0+5Uk99wxXyjdRmPxprsTA/LrcxH0zX1r4htiusswZQDI3IHWvmTxTCi/E+7+Q5e5G7HfNTFXQo&#10;bFJZFCKAwB28VBI0ZSX53z3rrINIspI9GKXK7n2ggt0zXUXHgjVmsY9kyKGgByuCOfeh6FHmmjXs&#10;Nn4igZbmVlacZPofpX0Zod7bXenQsJcOIFyM/wAq8S1Dwf4wtbS5ePw412iqW8yEHOB7VZ8KavNB&#10;rEKMZU23AXDdUPoR6U07olq59GyKDZIoz9zn2rOdLvy2j807d3Jq5ps8NzYIV2ZMPIB6GrPlt5jf&#10;uyMP3p8xm0cxe20jMCmfkUcZ+9XB69ZILq2ljgKkt8y/3q9fuIA0UBWfaR1XHWua1KzWSO5/cjIj&#10;+VfX1pMIuzPP4PLWzjBZsMo4oKR4m/djgilm3rqNvGYAuHIAx0pNzeawKrjuc0jYUhPJAyOF71RE&#10;BNwrCboxJq4xU9jiomz5S4zyegosMhkUNFHgL71RcYJG3jvWnjEJXyz0qhKrfIcjrSEV8rgY6ikb&#10;OwHI60MM5AIB9aZh+Bgn3oAccbeCCQKgYvmT5D1FSkFWByM4qLDFnOeSaLDEfJVMu/bqaeHIMBCh&#10;sDioyCQ+QTxzTcfugMkY6UgNKGRsndKvr9K37SZWijCMW+bkelcfGArt+8bn1NaNlcGO4lKkZFBV&#10;zv1dB5AEJB29anG4kgn8awrW5DW1vuaMktwa3IwcgF+wz71NjNomRVIl6nBHWrPl2svEyxEADbmo&#10;j5YhZVB4FRJv3qcMOTnnrQFirf2NrIl4seiQHAA3DiuXfRLiHUrG6gZFli1COQDP3tpzj8a7xGfJ&#10;GCM02SP5JCwY56c1WwKyPoDwz4y0/Vfh9p8Ut39kmtNMjjltp5OYSBjcrH7wbtWfrOvaXbQXTSeJ&#10;rN1CH+MHNeBvbqzFVhmXMZyyNg/iR1qKPS1eFTPrl26gkhCTya3jW7k8sb36mJ8QvF7XFleWtrZ3&#10;KpJLjf3b/AV5BDE5kLEEDZn5jya9X1bQLidpJIoYy477eGA9q4i+sntpIhcC7BLADahO4+lZzmpG&#10;m2hkA4EgG3imEEyQAt1bmrI0/VnvWlFpdLEwHyspFMnjuolHmWo2huGqQsXoFTLHbkeX1qqzu11I&#10;oK4DHpTd7eTFtlGSBTo4nNzMcnJWmBTlZBO+JASPeoWYENwBgU94JEvFJiZAQxPNVgyYl75Y4oJG&#10;kKVGRxmphj7K4ycbah74xUwwIm47cUxEQxskz61OEZkTHQCkhTmQOAQG4q/EE8uTI4IoAxZAA0yl&#10;RypxUug3E1t8TPh9cpPgxeLLZgfQb+anuIgFyCfumsZMiRJFflL9Dn3oQtz9RlYPZ6PMCD5mi27c&#10;e60rgqQOPu5rG8G30V58B/hncnB3eFIFJ9GVcVu4HlA7m+93ram9zlqLoNGdy896mZhtiAUHnrUH&#10;9zjnmlGcnitDNItqBwd3bpU8Z/eL8lUQTj+KrcZXeoLgc0DLF5DFP4O8V2zwBll8L3Y/HbX516b+&#10;71T4g2zwsDD4quVUHg4DYr9H4x8sZ2kZtnBr4C8cWH9n/tIfE4+bIYJtfd4pAvBLHJB9K48XHmR6&#10;GX1FCXqPVDL4XuSGkDRtwvrXVeF7m+a+t0Mzhop1C49O9cbY3Lm1vENuSjRDDr2rpfCQ1BPFGplP&#10;DetTCQ/IVhYha8aqkos+tw9azXmeuX0ypbOUtkJaEZb3rgNWlnNuwjkQSLcow5znB5Fdtf2uuR+G&#10;/D5uPD97Etwsnkl1IDEdQxP3T7GvJ9WuLm31B/8AiV3Dh7vBIPTHauCn7zOydZR2Z6Zpmo2suqaZ&#10;KkLxOYER488ZHBrgviBFFF40iuGkRVMyduuau6ZdQytYuunvDtCkY6g/Sreu2Wu6pquiQReA9YuT&#10;KoxiIgfL3z2xXRTTjK5z1pJx1Oo0TX7OL4YaUZtRtwYrRQcyDOO351Hf+INUv9H1CLT9ca2DW5Dv&#10;GMnHqDVOb4cahL8PLa5b7db3Fvp0jCxaU4ugo557Fe3rXAeDLpo9f8R2hgmwt26HzBhoyp6EV1Tq&#10;pRutzz6UITnZnP3sU1hrH+kanqVw91dkLLKSTknnOa6zw7dXWmeN9JnkvLgxSXcY8xWO3DdmHerf&#10;iW3jubZWFmmY8kDFYGgyGeDVbS4h4RSIy3WspVXUjqehSapysj62Ry9tpYLpse3RkeNuobnORXJe&#10;N9IuW0yC+tYrdbmzsXYqE/4+UI5OexXr71z3w91MWt42l395O1m1x/o8ztlrU9h7qf0r22dbc38M&#10;DxxyRtaFSVOchuhBrz5KUJKx3TXPHU/OfxZpd7batpd/9qMyXd25a4VNoZupVl/hI6e9cs7sGs5o&#10;4NjxzKSOoP8A+uvp34j6HqGnXev2ctoZdP1Jne1n2fKW64/2WX8M18zXEVzb3k8E0L7TKdjkcEDt&#10;X0WDxCnFa6o+PxlD2cnZH6C/BnxLp+u/s5Lbi9UajpFvGk1tI/7xUIwGXuyn2r1HGEPzH3r84Phb&#10;4lbQP2nfBd9JfzxW0t6sFwQTtEbnB3DuB1r9Hbh4zdabNHLbtBc6fHNA8RBUhucgjiul+6/U4JxT&#10;DJynFWI9xzlcfNVbJFwgKHkcVoxAFl3W+Bt4INXzaGHKTwxkqATj3rO8Qa54X0P4f6/f6r4psYLe&#10;CHO5n+Z27Iq9SW6YFeWfEb4neFfDhktIktL3URbHfFDKCsJPQMR3NfCfjTxX4v8AEfiv7VqOtXPk&#10;JM32a0Rj5UQPoO5Pcmhak8t9jrvjF8Qn8W+KvCKw+EpLOx095lt0Z8tIGI+duwJAryeNMW6gqM7R&#10;UKxqY4ywwM9BV9FJRQE/h5NI2irAu7pt/Gpg2AcMaQbfs6jaeh6imk8IMY96CrD948xevNPG4IxX&#10;728CoYo7976ZIfD+pTHYCAkZPHuR0p6yyCVVfTLmKTzSpEi45989KV7FqLO08DeGvEPiL4mXenWk&#10;snmwtGAqpkYY8lj2Ar6ivPgBr9l4d8L3SfFCG9vBcRTxWCwlUuAnLpvzxj3xmuD/AGYdWhsv2ovG&#10;FlNY2hXUrCMfacZaJ1PAB9D3r9RvF89zF8GPD5iW3ieTR5N4C8kbT0PUV89m+MrUpJU2kj6XLsBC&#10;dNSau22VPht/Yk/wA0YW/hTTLZ7fw8sU1qEGYJI1wcN9a8T8YSWSeKtEvhdlLh/EAimZHwso3YAK&#10;9M/hXoPww1PTrf4MfG2V9QQyQxzb0PBBZeMevNeCX8yXnxm8B2898wt4fEjTTHOcMDlQR7nivCpK&#10;c6l29z3pKNO7tZK35H0xqdyz/Cnw1Ddac0dlBp8Ekn7z5jxnAPXnpXM6t8V7m00bR7HRPh1ZRskK&#10;o2HGEA9/eqGt+INDufB/iKzF7aia3sY4ryBHB8rcMIV9fXjpXii+HdZTTLnzb6ARPOxgmEg3OG/X&#10;ivbhSUI+Z89WqKcm3seg6p8WvF7h1vPBCyjACrFcH5T+FcfqHxB1O5EP/FN6rbkOpQmVsj/9dZy2&#10;eh6fLbKLEXlyXBLStnaT7V3dvp/g17Hwxf6s+mrH9sjMsaqPvZ+UY7jPWlKC6RJpyOf/AOFheKGs&#10;dKhPhnxVLFAv7tTvAGeuT710+m/EbXw9sP8AhAfECqCPldmI/P3r6L0O3+Fd1pssL+FfCayCGL7R&#10;DtTgY+Qqe+RjOK7I+H/hCYoEk8B+HRmIcgLjH1q3Qv8AFEieJUWfPUXxAubiGFT4RMOF43TdD+lc&#10;/rd74Y8QaXf6FrPgXTrywv7GRblwo3Wr/wAEiN2IPPFfSF/8P/hHd285i0a0izAQTBcAHPY9e1eR&#10;X3wz8RWWqXraZ4vsryMznG5hudT0z/u1zTg1L3Ua0pwmnc/Jv4zeAda8I/GHy9z3Ol307tYX6L8k&#10;qZ4V/wC66/r1rymEEwRhh0U1+r3xf+G/xH1n4HXemnw/FNLBGsqb4yftSjk7X/gZO3rX55eIfhx8&#10;VNPvjt+HXiqQDcFDWzBjt7H3r2sFirxtN6o8fE0Epe7qeW8YmyD1/KkB+UHnrxUTvcJd3Uc9pPHI&#10;twyurrhgy8EEHkfjTlKGNCO+a9E4WrEn8fSl/hf5vSmDoBmnfhigQ8bcR07u3NMHTGaUbcj5utAE&#10;nGKUcxj5iTTe/WlB4Py8460DHj7kY2knPFSEqDHkYx196hVv3ZxKc5NSANsUcN1zQBq2siNGVUL0&#10;5JFEqYu5AqqePwrPtnRZpgMgnqats8ZinO4mgCrOqeQpLKp28isaZIxDcMIySK1ZijLNmTGRWbIQ&#10;IyuCTmgR03gbWXsfG1lHJO628t0Ac9FzXvt8F+1xSoYyjxBlK9Oa+c9LsxPbXzeUgaNM5r0/wlqz&#10;tazabcXCuIyRGWPzKP6iqTtqZyR1d0EfTJiI+RjtXN3KqLWUeWSTgHPcV1UoP2mVQMKAMe9ZtxDE&#10;UlOVyUPGKu5B6P8AAnxxY+F/2ibBL+7u0029uo4Guw2RbMxwNw7qe/pX6d3Igl07T7qC6tHhubGO&#10;VWiYMhVhkEEcEHrX4tTWxETYlUuJPlyP0r7y/Zg8cXc/hLVvCup6g80Ftb5tfOkzLa57KTyyfyrK&#10;tHm1NqbufTrrhgM9qrsWBzj8K1buGSO4kBAOGyCO4PSs1gMGuM0Ggng4PvSF8lwgFIcevNQMzJKm&#10;EFICbkSfhyakHU1HuJXtkjpSEv5sQ2jB70ATDbvbjoKanmfvNpAw1L83mgfrSkSB8g9RQMf8v7v9&#10;52OabzuPI4PWmqR843c0/AGRigQhyFY+1K73QtIQEO1j27UdhTgWxgqMUAIMfJz2p208nK5pONw4&#10;HtTGcj+A8+9AxzcbQVPtSYbeCJOKCcmI4HTipAODlf1oAZx+dNA+c/NingnzCNgxRj5TQAqrkjkd&#10;Kbs5bJ+lPGfMWg4yeKAISU82MYwTUgyGY4ppC+b70uT3/OgBybfNzjrUc24Ou2Qn1ozyoxShSQTg&#10;cUAIpPlnKnp601Th5MHsKlwOflqPHU7f1oABuLdT0pxHzqPL780oxhaD16UAMJzKyrGQB3pAPnc4&#10;/Gn4UMcKBTecnKDHrQA7nBphzlsZNOG3aeDQAcjmgY/c/loMr09KTLAsdwzTeeeKML6GgQfPvfIN&#10;Ieo5p5HA470x4yDGTIBTAdxtJ39qcgVoZmyBj1pgA2OQ2eRTv4GG04PQ5oADu7P0pFL7HBcmg/w0&#10;DOFOcUANON4+QU4Z55pvG9uh9eacBjPH40XGISAy/LjmpeTGxyOgqPI+UEZOaVw32iHBxkUAJ/Eu&#10;KTcd7Ak9BTuMsDmmYIkc7aAHc7ulRsowD3FPGNufalUjedyheeOaYDFxhSV70rYM6feAApWBEkeH&#10;+Wk7gn0oAcucH5880h5Dc/Sj+7mnbf3bc4NAEY6rUgJ2SDNN7mkz14oAePunLd6biIxtk/xdaYSd&#10;yjb2NKT8ijAwKAHlI9/DHketNYe3SgHluKCT5ffpQAxQ3nL8uBjk0/8AvYJxnio1bDkeWfan84Py&#10;CgBPmEowzcmnjH7zqDgZNNH3x8tSceWckDigCM9BkUi4+cEgLnrSsTtA468GmncCPloGTZTZ948i&#10;kKp2Y1GCcEU7+E8daBC/8Bo3px8rUnG0UhHzKckUDDcpduo5pMt5q/WgjPHbNO4ynFAhzcKcR5NR&#10;8+YBg9KHZw6kAn8KcGDAnywDQAcZpTncPSm/KFX5h16VIOQaAI2P7ziP9aXs1KVG45bn1qNw/wAp&#10;VzQA9goZPl5+vSmj/Wv0FICdgzSg8/doCwvO3pzTDux0zUoweopccDigCMGQMuIj9af/ABMc0oIC&#10;nkdaiJHnOMcetAiVWCysdoPtQxBLHaPY0wDmhg3lkgUDuL3HzZqH5ftIOzBB4NTKVEShkbNIRz2o&#10;AVmfZ80mRjjNIOVz2zQVUlMg1JhPswAkAOaBFcqDeRtufGKlx97mk5yMml43DLUAHG8Cl2jD4Ude&#10;tHOB83NIxYBfkNADkVfNGSOlD43NiojuxyTTAxVUzkjJoAVvP/555APWl29Mq2frUgkQxjCGkZl8&#10;8ZyDigAHQ8U7avlykuMgU35ecyjpSgIyNmXFADE2FnG4VA+7zwAx61N5Q3qRIOvrQ2MZ2jIoGLGI&#10;8NlRkjiowG898uMZp+QCeKbk9dn60ADInmqVmznrT1A+f5uMVEd+4fJ+NPBOOaAHkLxg0i5Bfn0p&#10;B9ad3Ax1oAaQCx4pMsFIHSnYGDzzTT95eKADGcU7acucHio88nijzJckbOKAsBDZPFBHyinZJVfl&#10;pvfpQAmSCRuxk07J8tsuacMeU/A6Uz5T0BoAXv8AdpCPfvSjPrzSjoeaAGjAk+4KdhCrdj2oIXnJ&#10;ph6rxQAENkgnOO9CBwuC+aXHIypFJuYOSE6dKAJMcjg0wg4f270G4LAKbRRgdQKaH+bBjFAEbbhK&#10;hGCKl3DzBwcY6U7C/LgCo8HeTx7UDFYZyAwxnj2qPjLZx1p3O5xj0pMcL8v40AHG37o4qTCGH7xy&#10;OlRbf3ZO004ZKKcUAQEfMPkHXg0vJDAZHrUv8GNnf1o48tvl59aAIihBHzZpCvKnbUg+8uRTzt2E&#10;80AV9vzDp1oaN85LCpMLzyaX5/K5JoArMhD/AIc0zBCN7VY4LLz2NLtUxE89aBEHGOBTSp2SYU9q&#10;n28GmsGCsARnFAyDDbVy1IFbAPm08Btqbuuaf8ueKBEBXk9fak6O3QelWGqBh+8X5f4hQAoxmmnO&#10;VHtUx2hRx/DTPkZX5wc8UDGDb5bfuxk03kHIXoaU5BVSQKkAG1cntQBEd+/JXt0pQZDuBXinKQHb&#10;5VJzQZMzx/ucUAIw+WP5hzSEdaGAMzkzHHGKRj+7HPegBjY3fdH1qUCMqv7w9Kruf9XxTlZf7wH1&#10;oAn48rIOeaQEbzzTwRgjC1C2SDjHWgB25RITtJOKUEnJ2E5qHnn5QTT1d8nEYoAmyNpwoqFgSe31&#10;p+flJKnPtS/LjqM4oAiKN8vzHj9aVVbb/rOM05HDFhnAFKSo3Db9DQAjKrbeDRgiNwPQUb492ORR&#10;kFj9aAE2kbuRgDrSH2TNL2X5j1pM9OKAF3AMpGenelBTYxODzUeODmpNoMeOgx1oARmUyJiLAAo5&#10;yOacqcDkk0pUbuSM0AR5HmdfpSnO771KoG5+Qacf9UpCg880CG4GX/3ajx8ijeafzuUHrjmk2gyE&#10;kkYFADd8g27Y2JHWnAr5pyxyelKQM4pAFI+5k+tAx/zbPuGmnH7obu1SgkRkdeKi2kkHmgBRjDcC&#10;kBXL/LzS4wMbqaAO5H1oEL1AwKeANnLCpUVDEuG+pqNwM43n8KAsBEfy4mHSmHOGwaZh/PI2Hpwa&#10;d84AyDQABht5YUu4CMfPUe1WZSXNP28qNooAcmOORyaZJETKxPQdKcSyg4WhpJDbkGE0ACFPLPtx&#10;Sl+G4pqKPKXOeaU45OwUwGsSEDKP4qUZZ5CU7CnDYGO7pipFmg8nb5Q5zzSAQYCLx0FREMQxBPXp&#10;Tg0eT861LhfshfzUHzcUAQCNTJGSCfarBQeQMCMYNR9ByRQ4YQgqrnd70AAVQ5+f8aQ7Rn5hUY8w&#10;qcxnNGG5JU+1MRIu3OSQPelBG1/0ppUFcFyPSkUD5xzj1oAcA2xjnpSB/kfCk8UhPKjB60o4ydva&#10;gQRycyb4e4xSsD52eMdqMqyL+4I5prNgMNp9qBjznzANh6Uh6P8ASkDttGWGaaSS+SvWgZATL9ox&#10;njPapCC0/EhAwKk2rk8mk/GmICB5g+Q0HO5cGlGPWnELk8/SgBm9s4zkduKVQCrZHTtTSQsozEDx&#10;ShsiT5D165oAkwnkkbCPfNJgeV97p0oynluDjPbmmbhv6nPSgBWHynikONtB+9gk4pFzmQYHsaQD&#10;cnzAMinkkSKN2aQKNwySTmhvvDPagB5ztP7tqQ/ebC03zh0KDikVwxzjANAD+xyvahCnmEk5x2pP&#10;4m5peNxO3tTASR9zLhcDFMywL/vDUv7rbgsAaayLs/14yRQgAPF5iEsOtSmUEPhV7VVWMeZGMH71&#10;SsoW4XGRkd6Bjiz8/L1phLbkUtU5UFcFhnHWmEcf6vNMBuFxIeelKgbZkrgds03MoPMAA3U6RyyA&#10;E4wOMUAOZj2wcmkC/ITxyeajUAYG4/jSnlx87YoAdgDOHFJnCE7icUxtu98E5xzRuyDxQBKsriJv&#10;kGCOlRqxy/ykc0rLx3xgUDbsHIoARWPmYwT609SBIcrkZpdh+XBXOaZKSGj+nFAEwZTI+Ylx2qOW&#10;RAykQjg81UdpPNAUmlUPhwVP40AWd42LgDkUwlyhw3emBFDEnrinqBhfrQA/cRGo6nFJuyfu80xw&#10;d2OceopUUjkntQApzuJCDP1qLaPmO1c1P1dck8U6QL8mNpzQBBkZQd+1SnIjY/TtUnlxbFLSgHFM&#10;4G4B+PWgZF/y0Tr96pcDuVqI58twAufU1Gu4OuWbJPNAif5dwxnJpMctRj5lz6cUAOzNjFADAf3k&#10;fU4NTkKQTkjIqLbgj5uc0F/lzkcLQA3gNjdT+MknApjFGCYI6UYbym6YAoGSkDynIZeBUQztY0wZ&#10;+XjHvmpcPsOMUCE5+WmsWDZD9PanFZAvKGm4YxHIFAHwSm0sg3qc/pUwGA/PUVnwlSGyx3dquKxI&#10;OPSvzVo/TUxTnahKnqec0BhtGF5zSOT5I553VHnNwny9qQy4zEx8kcLzVZGBnfCt9c1KM7Wwn1FV&#10;13C/HzED1pDZZPQHFJ837vjinf3frQc+d93jHSpY0TjPlLyvIpYjJiQbgcmmBh5J+XgUqY5IzUWu&#10;BYBGw/L25o62zgqMU3Pyml4MQySaBEDkbDg/w9KpD7zZJ5PAqzJuDOCRg9KrgDK/XimMcAdrcdqm&#10;hH7kZYjDdKjw4Q8EelSRn94QSeBVIGWMgn8Kmj/jGT7E0xVJZfT0qdUO1+R0rGSKRLkEL6kUgx5Y&#10;6/WmDgKAv61IdvlN9OlSkUQnaHU4bOaniDNKg3ryKrkny8bFxmgM+fllIJbpQwLz/KGHTmkXdsXJ&#10;J9DmnsP3EWUJO2ojtCNyM1AEgJ28rTl+9kNUYP7v8elO/wCAmmBJ1K8U7Hyg4pgzkcVIPvc0LUCH&#10;H77PtzTzsKP09jS4+Y/XpSAcSAGhAU2Df3Op5qFvuj5O/rV1wdjjIx2qkchjkiqTuA0Z3n6U5c4H&#10;ykjNMJUjK5HPNTKV8uP5ucU0IkTHnD5cZq7gG3Ybe1UAy/aF4PAq9GWMBPFTJDQwABRle9TRY3Nk&#10;d+KhOeQfXpU643rxUWGTfNv+79agcv5SYJHNWH4jTnvQQn2VjnnFSMqDd5dTw4Dn94KjVW2vk9+a&#10;kVcS5HTPOaLgTSLlXIQfd7mqgyI1y/ervWE5DYqB1OYuDgdQalMBI8l1w+Mdqe4G0ARE/jTFK+Yo&#10;HY9KlJyCQKYMYN2V4pWyJBz2p/OyM+9I4XcCXz8tIQz+JeaBkEg0AEhiQQKQg+avBoSGThiLZsQ5&#10;ODWVMH8u4HOSa1F3hT8w6VmzM32w/JnnmqRJnomDKShyTwM1YUNsUZH3utPIBc8fQUoB86P0FNFX&#10;GkDzun8NWYTgodnGTmoGGZRweOvNWIiNrZK/epkiXCqWhbZzUkWPJb5iDn86WXi1Tgd6WFdyJuQf&#10;KeaXQdiwuMhsk8c1Ko+ZDtXv+FNCrhju708ZweayYx5x8wyck9fSkO7n58+lISfLBAPWoGdzKfnI&#10;PpSGWBt3xnHU1ZAO1cq3Sqan91GcjO7pVsmXbGGRfu8YpMBc8E7abzhuaGJwBxR2GDUjGnG0/IKj&#10;OCyDb3qcbShO+q/S9TJ6tSYIsxJjI9qsKpAAB70xe30p5+8PmppCZGfvsffmpFI22uAc7uKYcEHj&#10;vSrnzosLzmkwNRiv9m3G5AT5fyj0rnxvAYY/iOOK3mA+zcElinI9K58tJ/adwpix83BqogSW3/Hw&#10;oOOSea4Xx9CDoWlNhiTBJziu+RV86P5e9YHiuDzfDOAoJjtZDjHtXp5XU5Kyv3ObFw5qbR8tPuWc&#10;qUXHmHBxUy5OcGkvAFmhbzMg3DikjwUJ2+lfs+AlzUk0fjOaw5a8kycE8cVIpf7N9wH5uDUQ71Ig&#10;bKnzD7iu5HmNEnZee3Sj+FgDQMbDTmB8j5WPNMQny7kIQnmtm3J8mIHNZIwVACGtWxyY5AeOKT2K&#10;W6LzD/Rm47VmyBftDDb1BrRJHly4PFUnC+dwOSfyrmZ1I9h+BV59m/aCSHeNssyq2T78V+guondq&#10;YcL1tENfmD8P7trb9pHwpLkgNq8QPPXmv09UpLoumy84/s2M5/CuHGJaM9DBszWGW+529aRe/PFP&#10;bPzZ/vVDlfMXJNcB3okHKZAFKARGeO9O6xv8w4pwx8uW7c0DEHbinD+Lmm4G6l7HikMXPI4pRjbU&#10;Z78U4YyfmoAd/wAtKeoGHzIenFM4w34U0k+ZwB0oAGHzRnHrS8YPNHY0HG77tAB+FGOG5+lGDmlx&#10;8p46UAMO7eOOKf8AwjntRjk5pDnauKAEb7+BS46/LR2bj0pSRv8AWmA0Fgv3uM0/PK5pMIY4/mPX&#10;pQB8/wB2hgP7jig9Dz1o/iPIx3o9ePwqQE5yMKcZpMDIzmglhk4JBPSlPfvwM0AHzcUDvTgRtbLA&#10;c0mU8wjzBnHFAAv3gcEcUuTjmmHdkgkdacOnTNAAN3m9BjtT8DJ4600csMt29KkyM9KAG8bjgUfw&#10;qMd6Dj+6MelINvmN9KBE2f3HG3t1pmBtPApB9zv1pf4zxQMTnI4o/u8fWj14oyMk7TQAvHFJx83P&#10;akyct8vFNP3xgUAHzbh83fkUAP7Ypw65xipFA8w5k4xQAKOua0rMR7QASS8LDkdKzAf3kntV60f/&#10;AElVVcsTxxRewmflL+0Hp6WP7d/ihVjAWe8aTAGAdxrO+GcoHj3xhBggzaapODz8tesfthaetv8A&#10;tBfBTUAmPtWmOrnHdTXjHw5eBf2jfBMplURzxmJxnuwwM12N3iiKz5j0rxCWNjcE7RsbC57183eJ&#10;4o/+E8uGJRg4B+hFfV3jqwEOh3Y8zAOSrD3r5ok0jWNQ8YavHBA7taODK3sen1qYJ3JvY4nz9WN1&#10;Ebc3OEXG3nt6V0+i+NPGGnXMcc9hPPAr/wCruAQQPYmvU9C8JWf2fTribUt8yyD93swAR/OvSbjR&#10;/h7deFpbTWvh/o4AsyEuYWCSA44PHpWj8wckcjo/jTwzeeGYmhhjhkAHm20oyVPqD3Fed+NdFhuT&#10;fazpUEK3SJvuoYgAsyjncAOhHf1rA8T+HrfRta8/T/G0N5EbxjEyYBKejY7itrwprSjWtLSe2LW9&#10;xCY5CxzsJ4pNLoMvfD/XI2eJXmI42MGPKMP6V7qiRSWQdVUnvjt718q+INPvtC+M0UibhY3t2ZrW&#10;dPuMpPIP0PFe8eE9XM+i2iidcrAMjr+NRJaCZ1ssLqMlAeKxp4mFwjLtGc9e9dFNK32ZN0PbIx3r&#10;KmKtECF6H0rOLsyZ26Hm+u2StItyigSKTuAHWuMQobmUgyElsNkdMV7DewRvZnLrlzjAHWvO9Ztm&#10;ivm8qHpy3y/erWXccJrYxv8AlpjbTeRM+APrSqQVP3hx3oJHlv8ASkaoiZyBnAyVNUQztHMTb3Dn&#10;f8qopLfQDvU0xbYu3I+bGPUmvoz4FeC7zU/H1/ObG2WS2VJDeTR7orJM5JUdHdvTtUuyTb6ClPlP&#10;naztGnlf/QblDuOVkGCuPUHkVdktLdUVfOTJPY9a+hPjLo2m2/xvmfTtHt4y1vtuJYwF+2kdX2D7&#10;h/nXgVzBJunEbTFgT1/z2qIT51fYmFRS6GPc25jSM4BBHBzWefvx/Me9aEv20aXdj7JJJsH8Rx/n&#10;FZyElYD6Mc1oiwIOzHvTCOG44qc5y4+lNx+8NAIhwuw8nmotxWWMqW4BzxUr4BAIPJ4pj4EgwO3T&#10;FIZq2E0DWZEm/l+Dnpiuzsp1a0nLzYwny/hXm8TqLuNX+VWPFdVp8kZTZlttNIlo7C3cSxSsqADP&#10;erOMFMg4zWdbsQgCnGcZxWqn+rTLDhaVrCQwFhKBtHNTKjF3zOx9BUJ5mOPWrcfFuehOBilcCVUT&#10;93+8HQ1MojFuxIB56VCBlwfbmpRjHIBxQIfkmzK+Woz3Haqy2doVuTLb2kvzZBZQcVY44GaRipkI&#10;3N0pgVprCymsYwEt0HlkNxXN6joejx+HtSEl0jK0DZNdMfNKygFwNw6GsvxAoXwTOTK3NueM57Ug&#10;bPBJ4mivHRLsMq3Lc+1bmjokmsugtzzjLGsVxuuy/mHDTtkV1vhqMtryssedvpVldCHxFZC3FjKI&#10;3fevz46Vw9z5G3ckeD6V7Xr8DP4Y1F3gUKtv8oI5NeGSP85UoTunfI9MUJ3ENLDy8hvxqeIs3y/Z&#10;vl/vGqsQdriRQqgA9K1rdGCTDcMqvTFMQ5AAUGM+9TqBuGOMDmqwLmSXEeAD3qxHkgA8daAIrk/6&#10;P9/tgACufdJEN0pQfNICK6GUx4cdSG9KzLiNftSvvJJxgUAfbPwP1FLr9mPUofNBazv1XBP3QRXs&#10;Bzn/AFeOBXzH+zbcxDXfjhpzzD59MSVFJ7j0r6YiZjCfkIPnOD+BrSEtbHPOLTFIPPyUq4wvXoaQ&#10;58yTJTGeuetHG1vmXGw55ra5lyscjoZPlc8ZzVeXUdLhjmln1CGNBKBuc4wTUKTB7O7McunlVJ3b&#10;ZASPoO9fPnim61G7+OF/bPeTeVbMAIwdo59aG7DhFyZ9UwzmbR0MLw/LtZWVgQR1z+NZN94K8H6/&#10;4murm5063jleFBeKg4uCvQgdiPUVzvhNJrX4aeH0aS6MRjPl7mJxntmu38LahIvxOuYnuAFLLsz2&#10;/wD11lXipwZpBOMi/ovwn+HEM9vIvh63Kg9JRuyfxr1LTvC3h2ytoTF4a0FQOFCWy5A+uK0HvBHY&#10;LiBSTHlcVQTUvEIgmkjeEKqn5CM8VxRw0Gjq+szXUNe8PeHr3wbrNtLa2U8Mti3nW4TaxIHDI3VW&#10;Xrx1r5bj+GtlN4r1HzviRdG2XUXCsYgHmUHpg9Co4zX0dpWs3l34l1+F4ETJIx0KEf41y+ptMPHe&#10;rKxPyyfIw4B/CuT6lHmOqjip9zmdN8MfCzTLZHTwVDdSoAN1w+4k/Suhe+tBbokHgrRYlC4Xy4gC&#10;PyqoLUPdSsUjIP8AEZMYP0qvPLZ2kE0txq+iRoqHLPOo/QmuiNCNPzNnVnLdkV6l5JEzs8SkxNgD&#10;sK+GdamEH7YvxPSOeDbLqwOU4G7vX0H4t+Ifhe11Aw22uJNII3V2i+YDPTGK+QtWubqX4sa7e+ZL&#10;ukvtyFuGwTnkdazlRTLoSlCVz3WKNZ4c/JzDywNcNr0E9jremyocFrnO4d8etdF4QuPOtViL5YAE&#10;DPrW1r2kTS2+sq+HPkZUf4elebJqnKx7afPG6KNtJLd+HLW8sbmNbmFEZ4zzux1GPevaPC2rpceH&#10;9GnW1mRkTbJC5yYnXr+Br5f0a7n07xS0LST7DdFST/Dz3r13SdQjtPENvKkqeTclSxHQE1lWd9Tu&#10;w9RSVme66xb6Vr/gbUrC4021ZGsW3cYKyAfKynsR7V8P+OdHmiWexmgdbq0u5fLk2Y+0IOmfQivt&#10;fw/NasZyjx4kQElT0PauK+KHhkal4Vi1C1t4/wC0bSMmaFVx9qi9R6Mvb1rPC1fZVF2ZGNwcakHb&#10;c/Pw5a3tQUIZWYEEdxX25+z94lm1L4IeK9Fu/EKmTSpUa1E0mZI427KOpXPHfFfI3iaxe11azlSV&#10;pYZZG5K7WVh1Vh2xWTpGpa5p3jPR7/S9e1C1u43O1om7dww6EH0NfUQnGaR8XUpunJpn6mvdWkOi&#10;XE15fafBDFCWZ5XAGB3yfWvln4mfGXbb+IdL8MDEpR4ZNT6iMHg+UO59+3avnTxJ4u+I2r29nBqP&#10;jzXGgjQ7LaNyie5IGM/jmuSjjBkiOxhjrk81VkjCSGytez6pcSzX99LI9yXkeVyzFj1JJ5yauhAI&#10;HYWY5AAGacEBhwq45G6rMKL5sgLsABgA0DSIjEBZrui27u9PQERIR6VOUYKVYgjOV9qjYMWJK8Be&#10;goHYjLPuiDAdaYyyMs8fB36hCFx7n1pAJJJYgqHJuAgX3PFfT3gn4J+OtW+HkOoETwILcPDHIp3X&#10;K4+ZhyMADp61hXrxpK8nY6sPh5VHoj7B/Z++HHgpfgxpL6jo/h+4kvNHjllO1Sc7fkKHuFPXFcx8&#10;evgjos2kz6hpEOlnWPsUry28UYji1OJRnjBwkqD/AL6rc+Cz+JdF8XaVoFzqV9d2dvd50m9kJ8yI&#10;8iSJ1PJXPSvp7x7Ih07wtGTGDLbO7LnDMVGQQe1fG4/G1FPmpy9D6yOXQSirXTX4n5pfs3eB9ak/&#10;aw8PyyaBrC29lqExunnjKMrIcbDn0Jr75+JGp2sekLaJcITa6K4kIPAJHArm/CHiDSba+8cXLeGd&#10;IWaYPHcvEApi2fdwB1z3NePeL9Z1K+8UajbQRyvNJeO7ohzsXr8xHtSqValdJzep30KMaMeVdDP0&#10;3UtQg8H60y37KJ5pSwz0A9a85/tUx67r97vfASVY2Jz16nFd3Y6aTpF3cXeogWosJR5APMr4I/DB&#10;rw/xKz2vgS8XbJua9cJ9Ca68CueWx5+Z4lQjbqafgrXC3xru7eWwuGiudQYxTNJkxEno394H36V9&#10;K3CSJaWzNPKVW2yg3HH4CvkbwfZXb6zok6WjB0uVcH1717j4m1+5g0z4f2Q3fab65RInzn7MB1OO&#10;+a9yrBNo+cjUclYuWkF/J488SXUrSNukxCoPAArsWtY/+ETikuTcMY4JGt4i3pyeK67Q9Itf+EA0&#10;i6NqMmxVjkdTjk15H8XfED6H4A0O9WKctcytFaPt/djH3gT0BI4FcvK5S5YnU5qMdTzSH4wQaf8A&#10;ErU4v+EL1gxRak8cLLPiSEKcEH1B619C+GPi3oGseHrWEa5bxSeTxHc3GxgT6E/41+a2oXsN98Rr&#10;rUToMUUlxqkYaJTlULEAn8a0viDpur6N4h8Exl5khvfDqXFtcxvtLA/eGB0wa9b2XuqLOD26bu0f&#10;qDb+JvEcN87w+F1mjKnEkd/uyPwrbsfG+vx3kOdMv4MHj9+Sv61+U/hvxb8T9N8N+daeMtVaKO4X&#10;EVxM7qw7jBPf619T+AfGMmtfDvxlM7SLJa+SGs3PNtIepDfxBuo9K5auHdNX3R30sRCei3PufTfi&#10;Pq63sa3Hh2xmQkYZjyK6R/E3hzUbGa2uvhN4bNvLbOZriNF8yA44I7n3r5D03WbU6hp8EsqjfIql&#10;1ILIx6cd81vLrt1ZeP7i2l0xo3UqPM38AN0BHcNXIuV3HKgr7HzX+1n4P8L2z+B/FWl6JbQPe6i1&#10;vf8AkRbY52H3H2jhWxwfXvXxfGGMFufNHC8DFfoj+09qtqf2GNPt20izjku/FtrsjznaVO4lT7gV&#10;+eUat9i047cZj/pXpYO/IeTiocsx4Pt1p3rzTMRggmQ/T1pw6dDXUcohchhiM805WUo37v6Uxs+t&#10;IAdxHamBOCf7opQX38ED0qNc5b5qdkDPTrSAlG3fGQvJNPDHzlPI9ajBYvu2gYI4p3/Lw+R2FAx+&#10;VE3CMSTzil3gFF2Yz1NJ/A/4U3+JjnPFMCNtxab90cY61BtUQnK5yetWTwpHvUZAINAhsd3f28Fy&#10;sNww34z9Kgt77Ubfxdp17HJIsiXKkehHcH2NSlV2niq0wzD7AUCPpHR76z1HwbbzQSgOsK+Yh7Hv&#10;UzqAwG3PXNeKeDNdisNaiguFcW8twFaUfwE9CR6V7tKqkbw0JDWyspU5VgehB6VcdjOS6nPXEZ/f&#10;AIM/wn0qHRtX8Q6N8SfCOqadrtxb3dnqiusg5UjPKOv8St0Oc4q/ICd3zjg1kXCjz1AjBzGe3amm&#10;KLsz9Yvhn4v0Lxh8A9PvraKG31C3sETUtPLAtG4H30P8SN1GOldHIqByCTjeea/NH4FeOo/DP7Qe&#10;kQ395cxabdaisQugf+PYucYcfxIe/pX6gzLaS2dhcwzWbxT2KSqYmDIVbkMrDgg+1c1Sjy6o6Lro&#10;YEm4K2ADzUIILJlMn+VWnX5yu3v61GE+YnYK57DAE5wEGKUZ4yKeE+RjTtvTmiwDR1bihmbgZPWn&#10;4O00jA4NAAoGQQOo5pRnJ4oAITlTTsctSAT04pVYbmwKkRUKPmUjmmEATLgUANOd7Yz70oVGABYU&#10;vPPzUDG4nJ6UAGCAB1pRnnmlONvXpQNp7UAKoGSd2OOaacgp8vehyAR1PFA6EkN0oAU5yfk/WkOM&#10;U3cOPlPWkwcigYoxgnHFKQpTjPWgZw3yDGaU7hk7RQA0gbl55oP3JOe1LgkjkcdRRxuagBisxVck&#10;YFOHTpQRle2B0o+ZRygNACErwM0gCksQxzTsK0XA4FNGBKPrQA7jK89qT5dgww605mBfO3tUeOX+&#10;tAAeN3y/rTht3ffWmhCRy5x9aYY5BMuHfG7igC0NnlLhs1GxXcvynilyMSkDsKj5359KAHEtheOn&#10;vRklDknHYUvy4JLHn2pGIDKNufl4oGAxtXA45pGLeUcJmm5OPuU8Yx939aBDBn5eB0pw3/MMjmlx&#10;04pf4jzzTAiIPnt8vB7+tSDp0oIbZnB4pMn+6elFwEG4XDfKOlOzmNfUdKQgfSl/GgYnOB8ooGMc&#10;g0etL68UAIF/eHrjFIw+QA/nT80hxg9c+lAhikeUBincYUlO/rTDs3MOeDUoI8sfP2pgMOe3NGST&#10;1NSkpmMeYO/FR/L5rc/SgBeD/D+tJgBG4o+ppPm2uQvSgY09B81Jg5b5qTBPYYDVIOp47cUAIMgD&#10;ijv0p5xsPHaoCzcHyj1oGTYUknbyOlLgYPJ9qYobZIwQ9uKcWJ4BAoEJ/EPlGM9aX5Pm44o42n5h&#10;9KaRnOQaAFPMS88Y4p20fZV+bmmKAEbjvTuPWgYw/eSl4x0pO54pD1/1f60AOBGHHOcUdc5GBio8&#10;PxwMelSsV/d/KaBDQFGTk9KQEkgbBj1pcHD8UmTx8tAEmFzwc0mMEjav4UnrzRk7yNpoAa3EgKqS&#10;Mc08E4X5e1GD/cpPm3dOKAFJQkDBzmnEL5n3j0qNvvNThjLcc0AO2ksSBgd6TA2jmmgnc4LNTs8j&#10;I70AhrbsjBpgEm4/OcY4qQ7fNUY7Up56GgCs4kLH/GpUACn5M1JtGDnNIQNxG6gLC5GOcVHIJREC&#10;op+zKD96R7UHOADk8etAESudqZiwaduBjHXGacQMMdgIyKT5AcccigQ4GQso8voKb0dhjqaqu90j&#10;n5cqGq1EVePIJ6elMABOV4+tPAiCYMpyTxTcHY2F6GkIO5TsbgUhj+cU0Z+YZFHzbOB36UvWXkjp&#10;QIQpJvU5GO9IQTGAYgeeKkLL0waiPmCc5cYFABjGf3NO5w/A6UEk4yRUirlH47c0AQLsL5wMU4KP&#10;KbqBuo2qM4BHNJlfm+cce9AC/KGPLUHGH+T6Ugwccg0pA4wwoAb2Hy0mB0xxTgrlgcNjFIwIYjdy&#10;KBi/J5bVECCetKgJ3ncMAcipMJgkdaAYiltxOBipCYgp+c5qE9xt+nNB+8aAFJBkxvB9qONuB61F&#10;tc3BwCBT8jDcZNAEsYTZIWZQAO9NHlEAqw5NQuC2eSB6VIAotlxnNADzgBgRTDtyfloHm5Gcc0uO&#10;TkUBYaCcHjtTQ0YiIMTZzwakXGGOznPrTyqbOQvSgCLLeYuCvIpVJwwJppA8olck55Gaadxi6Y47&#10;0ATEDYCH61GWA2/Ic5poVsYNPx833RQAuSTyn8PFHHz8Uc4PIx6UfNiTk9u1ADAgwT8vvTCo+U8d&#10;aewfb1I5pgWTfJy3GKAJFzjlf1pSyAhQjdKTb833z2zTioLrheQOtADPTimn7v3SKUhgzAr0NSDb&#10;kZI60AQhiAVw1AwVwPWpn8sucKvAqP8AiPyGgYny460DaQMmgjOflH0pAMMcigBWID9R0ph5Rx5m&#10;ORTnU+UML3pQIRCgKNuoAi2nc5yegpe3INPON3CmkP3zz2oAbjkfJTh9zpwaU9T8tN4zgKKAGknI&#10;4GKY4HkuRknNPIGDSrnDfLnigCLB+XKnpSFFEpODzVnHyE7u1RH7xwaAGFWOML2qPB3HipwSCeKT&#10;cCj5jyc0xEOA24Y/HNReUqz8XBOasMvyjg49qjUDzv8AWMfrSAYy5kjPlngetN2vz1x2qw3DkbB+&#10;dNOfKYegoAr4PmD9adjK08/dX5e9LtX93juDxQMrEt5kQ8o4NPwCBlTU4ZfKBKA01mUtkDHAoAg2&#10;Lvb5TUbLGG++M9hmrGQRj86rtEftobec0APQPtGVNL028d6eN3y84wKYc+ZyhxmgCXMZQ/uhUXQt&#10;gDJoUYLYzj0p5yWJIHtQA3cxTlfWmAqV6Hg1Lj5TzTcYThRnNAC7SFb91SH7q8U7cPlHI45pCQWP&#10;zgnFAETJl0I4INOPATKMMjrS7jhxgdaHJaAjb0FACZ+YYwaTI3YweaVVIA+UH8amCoAGwpPoaAGA&#10;HaPlNKu3Ciklb5wBGKjAYSg7CMnk0ATOzjAVRz+lRqG2tkt1psm7y3OSSO1CuTHGNo7UATL/AKof&#10;L260wlhExEBJz604tiQfKOlNYuZTyAO49aAF6hScZxTsjZ1pi5w2RStjYKAH5QqSGJo4yMJjNJhR&#10;aryMZ703PzL6YoAPm4709SAkg5yRTe1ISQCTigBAGMhI9ajlO1VOMDPI9anSSNfmJGMVA+JnfLnA&#10;PGBQIcGJhfAwNvakh3FpS0vfipAo8sjzegpoXgYNAEoJ8xOFxg0w5IH1pwCbHy4yPekeSBYzuKZx&#10;0BoAQAYozyeTUayhgAIQOakIbBIRqADOSPlo38xgwrjPNJgYPFOAUscjjFAgdlJLCNsBaapYjiJs&#10;epqSOSOMzboNwLcUhngMrkRY6cYoAjIYvyPypNg4+UYqXdD5oOOuOtK5jEhwnGPWgZEIkMbkk1AQ&#10;CFHmyAK3SrHPI3HBNS+XH5EnyZ4pgyAXEG9F8vjGMmptx2x8DGeKja2Q2zEIBxxVBl1CMkmYMoBx&#10;xQK5qKd0gBGBimNuyQOfm4qnFcOytmDBHrU6SxeahLHr3oC5NzuGU5xS4HGBTXeFpZCpHQcU9cYb&#10;LdqQCbcnp0FOGMN8opAxCnGKaSd3XmmA7c29flUYFN25f7nJPX0pD1HHenA43HeM4oAGiTDAy+ne&#10;jYxjADDpTG+6xyTzzzUeX83I3e9AE4X5l/fDOOaMfKeabg4Yl/SkZj8/tQAvzf3OKQn5h6YqIu4T&#10;qRz6U4Hg8Z4poBxGUHyGlUAIeBjPHNJ5g8kgqeDTPmZsYNACOuZFYFuvSpAEITgDinlAIfvNSADP&#10;4UAMYHp5Z69aUDBJMg9qlxmBvnAINQurYiJoAdzub5akwpB/wqsXlVWKx545FPh3NHnHVqAHbF8w&#10;HYuKTA2j5RUrYxjAyOtR5cOP3fA60WADkD7jYzSZY7s468U5izLjIxmjC5bigCJlDSKcn3p/GwfL&#10;2p2DtzsGPrSqPl+7QA0Cmu37yIcdKmkAEQ+6OarErvHzKeKBkoaTj9yQPWn/ADLGhzk56VB5pV0z&#10;ASM9qdlirHy2piHu5LHPXFMAQE4zzSgZQ8Yo43YyelK4xhI80fTpSE8jDVJsXax54poVQ2eM96Yg&#10;UHacx81J+5CjKU8bfKOHP0qAqSzDNAxCzs5Axt96kYKIYcde9N2AKeT0pRnJyKAGbXL43N7c04K+&#10;yP5weTinFgE+4Se1PQDaSVNADdoDsdg6UmCPK/GnOyc01XQy4D547UAI2cnmmjZ5hG7qOKRyd54O&#10;AaQDO04AOeDQBPtHloTIKY2ck8kUD+HPrUx8oFMsDxQBDyGHy8kVCfM877xwTU5CiZ+ajwck4oAT&#10;k4yp496cMbqaenSnYTHLHpzQMCF2tl2zntS8bk4/OgMuwAQjHc0p2FWbeSB7dKBBzk8U4EgrgAZq&#10;EnlTtOKXJy3NAEjHk4IPFRbVw/B5xS9zxTxjA4NADdqheBijHyn5s0vZvlqRVXYCcgUAQMOMUwsV&#10;AGD7GpmA4AfNMIGTlB0oGKJZPKwUXkUfL8p9aTAz92n4Gxjx+dAH5/BRtQ+UuamXIQ/L39ahBGV4&#10;Oc1Mu7b3zX5zLQ/SyfKFAPK5x1qHafPJPGKcM7vvGnDIQndnmsmUSpjacw4qF15lJPGRjFPDEADv&#10;nrQxPkXB2UhipgiMZ7VLtbBOaq2rEzODjJPFaOMIBs5z61IyCNWywOMEc5qfC+UxGMY6UowJmzGe&#10;nrScYbCd6m4gDDavHBpcgBQBzn1pCMx8gjntRs+ZSImzkd6VwK1ykm+IhR9c1CAd0Y68c1ozZ8hM&#10;4HAqkdpYEADjpVIEIu7zWxk5HSljMgmmzHjmlj4umJf6VMcGUkgc0wLSHbppfaOD0qRWBh6kAioF&#10;z5KjJpGOGTLc44rNotFk8sp2cYpBncOe9InKrwelBByflPGealIY2UDzWwh6DvUBY5Ttg1aCSeUW&#10;Y5BHGarSL+7+6ck8UWC5p27PJAMZ2gGq7t/ptwGRgCw2+9WLIFbRV24bPIFQXOf7fsSVwCDxUNDJ&#10;1yPLGz0qdgp4zUMandF8x+91pZXC3aDBGaQE2PlGPSk3Y2cdacmNgzz8vSmNu2AhDkHvQApI3A7u&#10;1PQrsfOKr5O6IktnJ4pxPOdozii4iXaCzAnqDWfKME4HIJ4q+CdrduOtVZQNpJ3ZzxTTAosH+zcI&#10;M1JHnyEBUZzzUZJ+0KCrHI61KgY7Oo5NUArj5k5A4q7AU+yp+8O7NVHC+Q45JzxT4N+UAX8aGroC&#10;3IFNwh2kYAqVCNowxPzelQOeV4PWpIyMFtmOKyY0WSR9KUf6oc035dh47UoB8leP4qkYNtA5HVe1&#10;IuCMZND53KQn8NQ7ypdh0pAaCh9hyR+VQykgudvJTsKdDLvgX5RjPWkl3ANzztpWGU4j++ZS3Ump&#10;vmCOOvzVDDku7MByTU43DBzQA5CN44bGKeQMNxTUJ3Dhae2crxmmJjD93kdKONnTilTBmIOM00n9&#10;4eAOaAJgB9mYZHI/KsqQ/wClTAgD3rUU/JnnHeqFwg81ztAzTW4iqudowwo+bZ/re/XFN5EZFOUj&#10;cuSc0wJArl2PnL930qBdy3zZdiC4q0M7mxjpUDDE27PNNoDRmUG2QB/4QajQ4jB8w+9Qoznbjcc9&#10;alyAv+rHJpNAWo2UlutThgTIChBHQ1RVgJAOasIxMhHtWbRaJzs2Jyc1AQNzcCpeMrkZNNflpPUD&#10;jmkCEQHJw5q8CTCMvyB6VTQDy8FuSasJnacstSwHnjHFRjO5vm4NSsPkyATzTR90ZIpABPCnH8NV&#10;iR9ttTluH6VawdzcCm7P3kWXUdTSsBdATy2O0fcFRbjliBQpHkH951pDwMhB1oYD1KbTuAPNTJt8&#10;1DxVbCljle4qbP7yI7gBigRc5Eg+Y8isuWPGoTbl5zkGtAEEg45FVZ9xaMk0nuMrnfkEMc1Uv0dv&#10;DtwSVLG3YY9sVc9t/brSbBJCU9YXwc11YZ8srkVVzRsfKmvwCPU/KSHhL6U4/GsmIgxLz2ruvGVp&#10;5fjW6dYwRIGz7EVwcHKsM9HNfsGQ1+ekj8p4lw/JVvYuAfIORUo2g8Zzio1wEILHPY1KPuNxXvo+&#10;XHgcfd70vz4YduMUi8hfmFPwcj5aYhvG9eeprSsyRdDgdO/es5hyMCrtv5Zms/mIIzmmM0zjH3R1&#10;qpLjzFG7rVs8hfxqnMP38ZIHOcVzyVmdMXdBpMzRfFDwkRn/AJC8bA/Q1+qPhyeO4+DOhsrZLaHb&#10;nOf9nmvykgIHjTw/JghkZjX6TfB+9+2fs7+HmEpO7SsA+65FcOMj7t0dmEl71juWH3uTUOBhCVz+&#10;FTyghj8n8ZFRZPPArzj1B2Ts6Gnjg5IPTpTP44wWpwIDP830oKHYO77po7nmlG0hfmOfpRkfNSAO&#10;PSkJGT8vSjj1puTt+7SAkH3Pu0mDknk57UKxwMgUucy5C444oAT8aO7+xpSMd6aDk9aYh6kYFB/i&#10;xTO5470vOaQw53D5qdxtf6Uncc9+Kbk/ahkkDbTAXIyP3bUpx5fXjFIM+RgkHB60ZG0HB9qAGAkS&#10;RgIxB71OMbeG5pgPLKQuCOtOGAo+Tt60wG/OJ+p604555pMDavz5OTS9+n0qRB+FH97j0pflC/ep&#10;PT0oGRtn+7zUak+YOvWrBBKrzTdq+bg+lAB1p/ZqbhPQge1KM56cYoAT/lvz6U8Hhv0ppByny0dx&#10;xzQA7PzDkU4Bd7YbpUP8ZznFPGR/DQIm7fQUwn5l9KM/MmXpD1zs6UDF444pf73HpTe44pw6daAD&#10;HPSo2D7x8wqTv97mmE5WgB4B2Dil/iPNOBHljJPSmj6UAOQDecnt1qzbkjVtPOecHFV+A/KHJHWp&#10;FYi5siM5DEUAfF37Z1oz+G/2brkQuf8ATroEgdD1xXxt4YeVfFvh2WOd1ZdQhYH0INfpB+1FpMd3&#10;+xfFdfZwX0/U1lU45CsMGvzb8Lpby6tYxvfrHtuDls9+1ddJ3iKSVk+p9GePtQJ+F+hyzOgX+z0w&#10;c9Tiua+ENheXnivxldYiVFkTfn+IHoPwFcn8U7i//wCFL/B22F+5d5pPMOeqqMCuT+H3ju70H/hK&#10;4LizlkhuYVEcg5MTD1HcU907GLV3c+mviM2jaZYaZPZzWqXH2dg6g/eJ9q+ZrjWdYn1O+Et5eAmX&#10;k7zUmteINQ1XxBdTy6tMUMmVBJ4H0rNWSx2tu09WO37+acW7aicU3cuwxJPaamsksjbrc8u/T6Vy&#10;Vgy2viXVoZIm8oXDGN62J7lFWMBmz2VTiubv5laWBvMGS350XLR6hJHba1+z74qtvtkcs9nC01uH&#10;+8m0difWvPfBetzWviOxgn1CREN0UWU/8sz6Eeh6e1WdDvrmEasBuIa1K5VscEVwd8skXiy+ZZC2&#10;bssCB1yc9KTCx9lWd28+j4KqBsB4OfxB96nkJWCQELjb2rybwFrhn8LCCQkNCgUEnkf416KJHeWT&#10;95wByanl1ImrDWcB+uTk4rBv41kW93JHkng1qSbhNgqee+Kz5Apu1Uq+M8GtUjK+pwV1bzRXswYn&#10;axypA61V+UoBnjFdjqkB+0bWKECLjFcawdbpRvcDzDziokrG0Xcz7iRvPtUDHH2lR+Jr9OPgHp40&#10;79lCe4aCAyz6e8uwc4wvHPevzMvhGIfliORMp4r9EfghrMl1+x5plthi9pLtcn+JccDP86zqRbik&#10;ilJJ6nnXiTSH1bxH4j1OTxw5u5dTuBPEyYVlB+UKP4cfrXieqaRLDcSrkcu38PWvtXxRpGi3beGr&#10;nSbIW94tpIbq0X7s4UcsPQ/zrwHWbaKfy5I7ScsLh1YMhByvXrVuDsc/NZ6Hzzd2DDRdVO84eNv4&#10;fSvOTuDkbiNs5+tfR3iePT7PwCzTJEHltn2r0P1r5skI/tBX2sd1w2T2oUWldnTDVFwDvuPIpxHP&#10;40yPmQZHbrUp6nnvxUjIJRloiD35qM/cbgVYIyxqF1yT67aTKTK5QFeWGQM1dtbh/s9uFJ3eaAci&#10;qJ3+YhA785pQy/bIQGK/N6UA9j0OymYuCGXJjXIzXSxkGF+nC9K4GzkVTaobkFmXjB6V2liWFoTw&#10;fWm9iEiY78kgfxc1bg6YIzgVE4zIpEeMinxkZbp0qUNoujBQEUuVySAaiUnaRjgVPui8k4A6UyQ9&#10;fkNIdu0EAdaOdq80xyBNH29aVxkyBtwCwryuT7VyPi6YDwu+Lg4CMM+9dggcQzHeOUrz7x0Y18Ka&#10;NGqjdJdfnR1QrXPKU5M4YDgGvQ/AQVdaumNuzgA4yOlefykbXxagnaBgHvXrXgS2uI9JvGksNpkj&#10;yD6Cqb0GmbPiTym8MXZS3KgRNxXzXcbhrF8uNp+1HHHXmvp/VVLeH9W3Mu1YH7da+aL0MfEmpgDk&#10;Xpx+dEHcpoI4gLiFtzD5efer3PlsQMH+dRxks8I2chRmrG072O8DiqIIf4T8xGeoFOGdyHzsAKaU&#10;crgRseaa+dpBU0ARGTEj5QE7jVOc7p4Qso3B8kUrbjfSq0hxsNdB4c0TUtQ1uCKDT5f9Z94jgD1N&#10;JuyGlc9I+Bk1yn7UTSrbXIjbTdkhA+UZ6Z/Gvs+4Pl3V4qxA4yxx3ya8K8J6JZaNpVkkN7bPKZ0N&#10;w5GCxPYfSvbhIXs4SNp/0UGs4S5m2TVTR5T4r17Vo/FOmRwJKoWXnPesG78Va2bBoQuwvZsu/dyM&#10;jmqfjucxePbf9yMmTn2FF7o1lJ8GrXVY9QdZPs+4rjhh3rd1NLCgklqV/BX2g/FXQJn1rUSkFzKf&#10;mmO35+uQetReNAtv8bNak2ALdrGTIvqKxNJuCuzbcOvzdRU+uztcPo4be22UEE9eKOf7y6cFuj3n&#10;wffm5+FWqxG7QixdBtxyAw4rasZQvjbTZC+A12gz+NecfDxxv8YRmT/X6fEdmey/1rvXhcavbFbt&#10;QBOGGfQdvxqXJoUldn0P5iDRdNXcGItlO4HPBHrSQyMYZfl+QRNXL6XqWhTaJEF17SYNkIUwzXCh&#10;lI6nnnmrcuraBBZymXxj4TEYBy7XacfrWTkCp3diDTI7n/hYd5MtpMoe+G3HcA815n8aPE17onjH&#10;wn5HhpJTexERMHxyvXNdbJ8Q/hba3k6/8JnYSvGj7ngG4KfTjjmvmD4m+J5fEfjTw7djw40EFm0q&#10;Wyk9QT94+5rnrT5UejhcNJyWmhzWteOfiBMURWFkJBgMjsTj9MVhxLrl4ZDd+MdfnbyScNcNj8qy&#10;dQST7Dp5UEsueOtW9Du5F1NEkgIbzAAW7VxzqSetz2o0YRaVjGkggg8RaC4jIb+24/MaQbsjd3Br&#10;e+KuhwW954d1S2RFe40q2LeV/qphgcjHAIp3iVIo9St5VMYc4YDjHvXOal4pRvgb4y0ya0dlW9iN&#10;pFJyyH+IhjyB7V0UJOWlzhxkeXU0vA00sfxC0MecQr7epr6cnsoZrGF1g+f7OC2Ohr4+8KXo/tjS&#10;pmcgCdMf7NfWel6nu0TR0WIsTGg4PrXHjKbvodOCldHkfjTRpV1S0uobIE8+YAuA+P6iue0jU4Fu&#10;rW1ug4ja4CqzHlDX1JrmiyTeC7WVEgJksWLL2zj17GvljxLpU639rLFG6zQX7ZUjHmDPOfcVw0pc&#10;3us9GUXF3R7to9zc2MNuUvtyMYypznaP8K9zh+yal4Et57cW/wBohsMzQg/6xcfeFfHmgarciHS0&#10;e4yEiC/MenqK9y8K6hPDBcmG7JjaNtgDcx7hyPcGnWhbVHbSqcyseIfEjw/aw/Ew3E2kk2eo20vz&#10;KMKZR+gNfLlxFd22qyhradR9scKXHUA1+nN1YaJrnw71/T5tJgdkt3MkR+8xPIdD2K9a+NfHHhi6&#10;X+1YHn/fWjSNbzGPAuox2P8AdZa7cBjUvdZ4WZ4FyvJHi64Yg5ByKmCAK2BzkdKzoHkS5eNkb/Wk&#10;c9iK1VK7O1e6j5qw8bNqkKASOalRAxmy2AFqmzt8q4ycVYhc/YYwYSGJOWoY0rliDbsnLEnnv2p5&#10;RSkrBwcCmARm3jwy5weM1JGknlR4kHJOTmp5irGv4QsTefGTwpCtmx/4qyzQqBnJZ/Sv3Fht7XT/&#10;ANnHQ2jEEK2/gi3DBFxkhcAfnX5Dfs/Wkd1+3R8Nla1Vozr6yEEcEx5Ir9efFkip8BJITtBl2qFz&#10;1AOeK+Yz2peUY321PqsooL2afVux86+EJrm7/wCChXguKe4jbMsshwAFHccV658Sr2L/AIS3Vdly&#10;jCx8OTJ8jZG5h0yK+afCupyx/tn2F+pZQL+5hDj+Efd/WvQfGusWUMem2NtaE3U9xI90C+7G88HP&#10;05xXlwpxnE9mouRp30R4Ze6wum+C9YuJZ7YItxOZ5DON6Fz8oC9TnpXqnwrstJuP2ffEmqt4fnju&#10;LoO7JOcuFP3SCfWvkXxf4V8Qv+1f8LbaTXdYuoNT8QxNFMHPlsobLKydBtFfaEtyukfD/wAPWkEc&#10;efsEEQRMccYPFejSwkZQ1ep5mIxzbsjB1GCzTQtXPmuQokL54FfKPi2+W6utTVFQpBdkHHQHNfQH&#10;xe1W503wR4ItLdFFxf2LvMwHKg18+6Pp0k+oy27wMyG5V5H/AL5PNephMLGnG583icRKpOzPR/h5&#10;aB9MmwmPLt42cn0xmuDu7vXdX/bZ1I6fGZYNIlEaL/AmD85PQc819A6JYW9n4G1Hb5aPNoM24/RT&#10;j8q4L4E6DeiT9pua80TdHqOo332eZvvtsz93vVTtaWo6N+ZM+tfDM0cv7PmjMpDf8SWQEZzhlBB/&#10;WvGzpSeKPhb8etC1CC1mt7e3nkt4WUeYrjoyNwQQemOtb/wj1B38D/E3TJrmUGy8TzrEspw4Uk9j&#10;zWtpkH2P9pXTvKhfZdxSbynTjnJFc1OqotnbXp3R+fvgfwfqk/7QlxYy2V5JDZeLGEhdCp/dNxuB&#10;6Y/WtH9oy40s/EP4J6bb3lrJPZeGZFuAhB2ZYbV/Q19BfHPV9V8JeL/HuqWvgi28zxCkaRajDH+7&#10;jZfvKccKx69Oa/PvVNQ1K+8barf3NzcyTz3O4l2ya9DD81RqUuh49RpaIuQ3Ey6PPCJpgdwA44Fe&#10;zfA+8ii+L/xRsJgxS80eIqSejKTz714zaXaxQzo+io7Pg7/Sm2mparZ+O9N1Sy1SSK4ttSR43A44&#10;6gjuD0NddWPNFruOhU9nOMuzPu2fT75PF9pdWkkq3Nveq6MTkOAc4I967+1kj1Hx/eXlz4eeKaS0&#10;iTymb7pXgmvPPA3iTTta8H6NqEZhjuEtIxe2uctE3dgOpVjz7V6pJBKl5oF2iEK4G0oODXzFScqd&#10;Tlex9dZTgpI+dP2qJGTwb+zNZLckqZrqRhnqRwP518lqy/ZIQY+kS19VftN285/4ZuufIu3gEV0h&#10;YKSoJIPJ6A18qrJara4G8kHuOTXvYCadNanzOPhJVG2iu5AdG8kkA0gYlpCUAHYUrszFdsEYyD95&#10;ulVC03mSB8A54INdqZ57LGeR836UoOGb6VCrHAytOzytAiYEkLnA4pcgrg5xmmBhswQM54pwzgZU&#10;UAiUNH56ZjbG3gU5CM3BxUP9zpmpFBEkqmPORx7UxkyZNpuPHJpCc59KOBbKN/fpSH1CYoAaxG6L&#10;HrScY60pwWzjHHSjv1pCGnqOKhcfK3PapSeBk1CzDBxjNMTKbo25mVR0OBXs3gTWvtGgaLpdw+5Y&#10;YnVZGPzx+g9x29q8akc7xtbP41LaXF1b67pE1tI8c0U4YNng45wfrQtAsfRskZS4lUs52zMM1TkV&#10;ic/LgCrWmXMup+DtKuv7MmtZ2iCzQupxkfxA+jdRVySzaKIGe/s1AU8BwTWl7mco2Zxd9CRc6eyM&#10;N4Y4+XP4fjX3T+zJ47v5vCGu+GtTu55bWyA+ztM+ZbINnhc8tGfxxXxfNd6THeQboYZCH+XFULfW&#10;ddtfiNb32lXd7Y3SKVhmibop6hh0bPvSeqaZpTW5+zDwQNcKVv7VhgkMG4IqLyYQ+Dquh4/2rhQf&#10;yr8mW+Inx/GlRWw+OWttEqfw8Nz71zx8VfFV9Rdn+K3jDeZDktcua5nRfcHc/Y7ybDapHiDQif7o&#10;uFp4t2KHbDC3H8LZ/lX47nxH8VInjdfjT4oVuCMTsa6nSfij+0XZJGLb4v6lKgHHnfN/Ol7J9wTZ&#10;+rDWtxub/Q5BUDQ3IYj7NJj1Ir8/tB/aG+LVlGg1j4e+G9TGfvJmNv0r1/w9+0p4Jub21i1b4M6/&#10;p6nhpo2WQD8OtOVGS6Du0fULBwoDRjHY0zHzGuW8OfEP4Ia5uj0/4q+FjKQD5U86xuD9Gx/Ou9EF&#10;rJBE0Oq2UqEZBRsj9KxlFx3GppmVhvMGG6UmGLt8/GfSrckM6y4MTj3xULDgHzOaRYgAxIdwximd&#10;+lPKnBGRTDnd/qT+dIQHOeEzzUi7drcioMnaadz5TewoAcQu84XP1o/glGcZWkXf5eSB1prfw/Ka&#10;AJYI1FpciT5jng1Fg7mBU8Hg0I0gZsqfbNSkghMgA0DGEMB94UnzZbNB++eTTv4elADOBJ945pRn&#10;AGc00nG3IPNL3HNADiBtl+XOcd6G2gIdo4pKaduQNyg5oATI+0SYixxTux5pmH8wYB6+lBD5OYsc&#10;etADTv8ANOAMYqRf9Wxz0NIw55ajP7mT5SeOKAHADY2HOcVGftGVwwIzyaAXHXFO+YhvnOM9KAFw&#10;pAGD0oP3j8v603EmThDj1p/8IoAQdTSkKY+D3ppHP3aXnnNAwfYEjxJzRSYG5eDTsDBoEJ/Ev40o&#10;dQHyoNRnPmLxSch/uD2oGTCRT5QEWQT+VOJX97xggCos8ONoFLn5ehPHWmA4j5SdtNxlGOKYS+AA&#10;RTlBAbOBzQAenFId+GwoqT93g/Pmm/xdKAGjO9coRUmV8wjeTikwST0pP4+FoAYQNx+TvSrvLN09&#10;qfgbmznFNJUY+cDnqTTCwbfvfKcio/3mf9WTg96nBX5MyA5FJn5u3WkAwZ3D5O9O+bJwaPXmlUY6&#10;kfWmAw5z0/Wjnaeaf3WmdzxQAhYbTwTRnMJBRadxnoMY60zGQx9+tAEqY8kDetNIyoNRKn76P9+R&#10;zUp3AP8AIOvFAERLCcfIMVINxUkrg0mPmNGVEfWgBTjYTk0gJ2jgUDGFw2c0uDuPFAxMr6Gl42tz&#10;g0wj53+XNHzbh8nWgCRtpWMY5pp64oP8JKgc96UZCnjJ7GgQ3nPWlOz++M+lJzvGaQj99nAAxQMc&#10;OpphP75Rn9Kf3TilIG8HaBxQIblsEHr607jy357UvyYcbee1ISMfd7UDIww3r8nepGxxzUZUYT5s&#10;HNH8XXFBKAtyMIevWlJb5sYyRSZAAAU9akUHeM0DEUMVbIBIHWlOQT83ancAtkjJpnzZY5FACrIC&#10;Rz3pwTLSHcM1GFQM5poW488/vcL65oAlKt8vzjg+tRszeZGMDGKeFYO+ZD7U0581TjtQA7+FuaXa&#10;d2cCk7tk0A9MmgAYcOCoPFNiKK7gw9emKfnnnrURLfaPuUCJdy7nI9aPM4YeWKbgc071+QUAJk7W&#10;4qH95vf5hjNTc7elIcbqBjec0uPnPNHy71yT7UuTigSDgd6Q78cSHHejuPlpf4l4oAaQSCN3amrG&#10;N5BlOfWpwEKt8+KjYEO3y9O+aAFMTIozIfY0mBuzgmmlpGCAtznipNrYHzUANE7LJIPsw60hJa4Q&#10;4HJoZTuJKr7UD1KdDQA/ACONvemZ96Vmz1HakQfJIcd6BiOVAixyT+lL26gUny5AyKQ4L9xQBIqn&#10;d98UMseD83OaYD9396aTJ38k9aAHFVyfkPT8qbnCP8vQ0F23Hjk9KYA/nvlepoAeWAKfNmlwxMmc&#10;AYpCo3cgZ7UON1uf3jAgcUADYCqQwNNJJfJPOKaikRrmUk0/nDZYUANVRvbBOaefuqD0zQMZX5qT&#10;+Llh7UALxlNpPX8qeVYBueaiO8I3y/Smb59oylAFjaQuSVpmT82KZuY47e1KGG4cjNAAx+bOaf5k&#10;YKZ4xTTnLcVHt55jFAXJHKlsqueBQs22N/3OW7U0AeWPlphBBB9T0oAkyzKCY8ZpjZ3GnhgSvykU&#10;hAyORQMjI+vFSgqYPpTQreZ0BpT/ABfIRQA0kbhhf1pQU2ynPQUnfpQR8vKEcGgBAwOcA8UvWPr9&#10;OKZyFUYznrTlORkLQITuv40hzuk47inEHDZbnNIAflyaBifxdaU/xc0FRgZIFMz81AC4+bp1pwxt&#10;k69OKTtTTvyg2DA70ANJOUynOTS8bc5PWg5KrnrSjdsf91jng5oAXHGMfjTFADy8claed3y8VLtT&#10;y8lkBoAg52D1ph+4nyd6mYDgbSeKjI+c8CgBm1jzkdKfhfLfIGe1KPuYJPWkKnI4oERYyz4OTimb&#10;X3f6zvU2BvJBOe5peMDPWgCBjHxlgMntTSvXBFTbFLtkUgUAkB+M0AQBTuPSnn+HinkHK8UbQVOS&#10;aAIscnmjHz9abKWC8LjFRq8u4Zh4J60DLI2bZMEZxUJDYAPrT+MnkZprdR8vb1pAHylkIJ6UoAy5&#10;KZ/GgDluKOREwpgRsuW+7TVVQzc0q5Mo+bkVJ8obkHpQAzAy/TpSYYK2cc04eXsGWbluKHJO1T6c&#10;GgAGABh80mGLN+9JGaUL8gwO1IgkGcjvQA7CbkJHX2pzH5gABSHbt5PamqBuOXFADgqb5Pm7U3A3&#10;DEOeaTI8xuD9asoUNu5yvA4FAFXBw+QfxpcYjHz96WRhv7HjjFNGNiAt2NAASVZf3Zanbv3a5UDi&#10;kUPkfPSMMowJ5PSgQyXc7RlZCFz0qXGIwQ3Qc0gUrEB2pyA7GwRigBobLNxTCARglsVKU6dKTufr&#10;QAgSEw4PY8CgnbjEajHpS8A4JFPAUvzt69TQBGCd5yhHNO+XYcDNSOP3yDjgVG4y4xGQPSgZXlXc&#10;0WHIGOajW3/eSMXc8+tWwF+UZpwB5+biglkeEWGRgi8DpTFuHI2+X39KcVBDje2c807aoVeB1GKA&#10;sBYnGVpuTg44qZoyZVxLwAKjkXDgAE8daYCYBPIBoYQ71/dCkGMAFeadgYXKj2pANYKQPlpVGH6H&#10;65pwC55ApjAZX5hw1A7lllTyVPA+XpVSWSRY0UZyWp7sxI5Ip4UYXcFz2JpiuKrSmBAZDnb27U4E&#10;+QwKqfrTWUhsbh07UnUONxoAZ5KeYT5f5Gho4cMClShiAueeKQyRsTgrxSArBFEzDew561OoK5+f&#10;tQcFec0ueBk0wIyxy429KahkJkyCcGpwoJ6Cl27WY55oAjHXrSjblzzSHHPHWlXOOcUAKB6ilwuD&#10;hv0peNmKRioYYI+lACkMDyRSlcupL4AqJ3J289BRlywGSOKAJz5Bjb5UBAqsxAxgE804Iu4fMxNS&#10;hFyDtoAgVSbg/KMEevSpgyI8nyDpxxSlYwzfvDnHSmHPktlQfegLAzykr8g60DG3r2poJ2k7cUuV&#10;8v8A1Z6+tMB5z5RIyeaaCRL16e1SgA7TtAAFMI+dyV/GgAzEW+YD8qaGAT5V4pDtyoI5pBjnIoAO&#10;Q7HJ681INm5v3gpuBnB6elJhfmHrQBIAN3Tmoz9889KMtjHfPWg5OCeDimAbhhaXIAOVGO1RkDL8&#10;U3Hy8k9aVwHSb3YDsB60mxdnO7rTgQHx3qU5xnNFxiDb5Y+RelGSAflFMZlC96iZiY8ZxzxQBMWG&#10;xgEGaiXdsYk/xU1TkLlqkyvyDHrTAkBURjmoyW8xxinMyBPuDrRwY14HSgQw53L89PRlw3I4NM5J&#10;kGOAKrmN2Y7ZXHzUDLjOjSqAevemnh2+Y1XRHW6UFz0qyw+XtQBAWO9vlqRJgYWUqMZpjDPYmnBI&#10;snMYyT2oAaIriS+P78BSOlO8sRyvgZOalJIT5QfwNRhzuO5aAsSAZfJ2U5vs+CPMPB4x2qPazBcZ&#10;680bNqk5IzQCFfb8n06VHz3JGKfjpljQMbQC3HrQADpnFKd21fmGKQlBwJM8VEHJlTg9aBj+9Axk&#10;5FO4yP3oprL8vXtQA4bAFAfmgEcfKCKiRfmUkEHmlYxhX+c5xQIUjrgAc8U7t17UxTmP8aeB8h+Q&#10;0AJ3HFLubaRgdaUAbT8vaotxOOOc9KBk2ePr0qPcwfvinLuwQQevWojkTKMdRQIf13cY980Y/wBG&#10;f/SlbBpMNtPSmlCQSc/nQMcT8uAaduPGRzimADaOuAKB0HBFAHwBkfaFB6npVwbwPvZBHPFVVXNw&#10;uGXjqKvIF2uMjk1+dT2P0tDAV2khTjPNP/hUbaGCgAbRURx5i/Mc9zWBZIc8/u6Ug+XjI5HSmjr9&#10;4YxTx/Fx9KQEUQC3DkNgZq6rEuNxPNVTtABMfU1MhycigCyA3mtk59qdty5BUimDG49ak7gioAco&#10;G2T5Dx3NPVo/LXCcZ61GxfjgYpmX2YMdILBcmNo227sEjtVMBdwUYwV61cI3QqB69MVVKlbtwVPT&#10;1qojIgQLmMZ78mpsjb6DNMK5dfkHWncDIKgU7iLcfSPK8bajbbufC9DxTwyfZEGRwOtJxjjFJFE8&#10;TZgX5VxipACUcgcVWXaFccge1WFYrbFd3B9qUgBt5jgHmgjNRsP9LjG7jFTlcW8Rzj2qLgXBwPXv&#10;UDLUBPnQ/vPXNMuz/pdudp4PWnQ7PMhy5+9SzgmeT91kBRUtDRIh/dx4HbkVHIC1ypA/h4oiIEEg&#10;BqaHmMktyDSsA6Dd5akpznFSMB5vGcHrUe9N/APB9KkDAtnGKlAM25xkA4qPkMw2cZqRs72OT16U&#10;hzuoGNz8vK1G2DGfl7dc1MQuOfypr/cPrinYRT+TypP3QJI4PpT1wLaMcZzUDBg6dakHQAVQASdr&#10;/L2p9s+J1G8AZqM43KCD0qM4+2W/OOaoRqSLIJlIjAG31qKPzfmJQY3VJlio5OBSEnzMCbPy+lc9&#10;9SycE7xhRj608Y2YORzUS58sfu/rTx9/JJ4NJsSJTygyvQVVYfu5vmAz0q8gJRzgYxVRthvACp70&#10;MaJYNnkxfLjB54qy6lgTnI21Uj4lI2D7/Aq3L5giXgjI9akZAqILc4T+OgqfXjtUsYGFBk6CpCil&#10;zhiadhFZARJJmLHHXNPw20fKcU843/jUgVfLX9725oSBsqLxLngZFMlwHjxz1qzIE8vG3vUD7dwz&#10;gYFFhXHIyeUCFb3qN/mcAKeVPNInLLiVcDqB3qyocxTARLnFOwGK4IZxxgNTV4YYX8anlA+1XC7D&#10;kGojtBzg/SqYEi7sg5pk5QJDyQS1PT/cqKZzhV+yk/NyaaAuW5TyXwo5TrQcbuGJpsPEa8AAL0pz&#10;dWwaQDo+ZF+TvVsY9O9UVYAAE5J6CrYx8nA+70qZbDiTDkH5e/rT8KXB2dKjB+SUY6Yp5J2D58e1&#10;ZlCKWLH933qRTgZKnr61Eud5+bipD/rE46ilYCbcNg+bqKd8m6PGahCndk54PAI60ZBuI8Y60gLW&#10;DkcUxsddtT8eWORwKjdGLDkYxzSERIWG4bR19asjbsX5f4arYBdP3zfTFTJuxjqRSQxe7DyzTGzh&#10;fmPFSnd83AzURzl/lpsC3DkxoC3Yc1HPwJSM4zwaISCFBPeprmNvs0OAMHpUgUcAHoeRSIGE9upf&#10;ACNzmmtuLt+7bgj8adlhexHBxjFdFF6iaPH/AB3GqX+j4hz5yTfpXjsW0eYMAn7Q1fQHxCtw2gaI&#10;yYypkYkdhivAWBWdQZCcyHiv0zhivdWbPgOLKV7NItL1HHapl6sKgTGU9xVsKAz/AEr7Q+AsIB8h&#10;qUZO3BA46U0D5D9aeAuGO/BxVEWGHOT8v61LbbRcglMZPc00g/ZySO9OQEXERz3GaRSNrjyIfpVW&#10;UfK304qfP7pOn3ajfmNue1Z1NzSnojNjB+1tl8t5bH6cV90/s43nm/BrS7fzuY7ydSM9smvhbGy8&#10;OJTnyHyfwr6h/ZsvpU8R6db/AGk/vZpg4J6EEkVx143j6HoYOWp9j3KsL6dSowshqoV4NaN8P+Jv&#10;NwwBFUergg9q8s9RMUbfLQ4HFO7j5aYSNyA56nijJ3NzSKH9zxRzk80DB3/OKQ7eOe9IBpx5mQnb&#10;mgfdFOx83XikPXpQAox6dacAArCkGMD5vrxS8dmzSACTtYcYxTR9wc0uPvGm+tAD/TilwcHimjtx&#10;3qYbDvHn4wOKYEXJJ+WmfOJFOT0PFSngHBz6U0gbVJPOOaAE56dqT+IDFO/hPNLxu4XNAhB95eKd&#10;6cd6T+9xR3NACkgEcHkUH7p4oIzj2p37vcRnkDigZHlzzgYpfTikP3z/ACp3PJK0gHjHHHamnqOB&#10;Sjtz26Uv/Av0oAaA2V+UYpew44oI+U5NLkAGgBCBznNAC+VHhuc0vp6UoxjgCgBB1FKAD3pD24pw&#10;3bX5HvQA3/lqvy8A1ICnmlvtJxjgY603nBpeC33BQAHO8/L3pvOzig5/ugDNHZjjtQAw793CUfNx&#10;zS5PHzUH74oAeN2PuijjeMtjijjyzSEnDfJk0ASgthqkjGbiMCqpLCM4WpEbBQgnOaGBznxU09tR&#10;/Y++LFoLdST4JumUe6rmvx30jI1W7XLhotWlRsHHKmv211GNZvhp4+Qg/N4PuwB7lK/FS4j+z/FL&#10;4gx/dB8ZXgAx/tmuulL3bC5L3fY6Xxf/AGhefBrSmMjmSyPySD+6eteSQIv2S2LujOT1I/pX0L4b&#10;j0+fwt4zsJ8SJJZgFT15HUH2rx/WND1Kz8V6xGkUjQi6Jjcf3TTI2M2KdVAXPOD0pwumPmYDcdRm&#10;rMVg5g3C1bpz3zVeW2iillDBgzLnFIZWkmmeWApI3X5smmyqHgJywG3inW6A3UgKDaTirtzCsemW&#10;4+0oWPRaQDtKUEHB7EGsnU43XWLplgGST1rW0kML+4ySFBzuxUeqKH1ZNrALnk+tMChoV7PY61bu&#10;10wjecAkdBn1r6K8P3UU+ngYXLQA4z0r5tmhHkzKTuAKkCu78IasY9Ss4WkdVGApJ5H/ANaqiS43&#10;R7lN8zhTEoAGM1nPGd5+YYDc1Okwlg3KQcIvQ/rUcudzHaeccZrZRsc7TMu7jyszLGTwBgmuT1KG&#10;4ySIUwMEgfxV2z7TFja2PrWZfQq8agEfcOeamULjjKxwUwVrMyIoXJAYGvoL4I+M7fT9S1/SL1rY&#10;WM7KFuejWsnbd6q3T2rwbUbWYxWwS5KqZcsPpVAxTpfxyQyuHVBhlfGfY1inyy1OhRuj9KpdTuor&#10;2N4dCtP9QxSZJNysp7gj1rgNVu3eG7kkh03cI5HwwCKB1LE8YxXyhpXxA+JWn+HIbM+G2njjXEDS&#10;T52D07nHpWFr/izxvqtnPBPq1zFE4/eJCxXcPTjtW/PFoydLUk8fa5/aPi+5hg1ZpYYbllaVTxKw&#10;6gf7I/WuBVXMduCp4PJqdI1Ugi1Oc9CetTy4AX91jKispzukkbJ9CNM7CMAVMMDncDxwKg/5YuC9&#10;OB+WMljx2rMCfqpIj71Ew+dWAPTkVIGIGQo6dKU5CPwPcUWC5nSZEw+fAIPGKrg5JHyYLcetXZB8&#10;4+TqKoFG88gt3NOw0zRtmlW+jI3MQ47816No02Q6sCTsGQe1eYRMY3t2WU5EnT1rs9NuCt/aN0yn&#10;P41MhLe525DsJBvGNppIR+7YZJ+amwGR7dcgg98HtVhQolyAMhaVhtlhB+6b5eKciAOp3DlqFLbW&#10;yuBSH76jcelFyCRwfObLA8VGw5FRg/vDlu9S9mGc0DL0AjMLh3ULjqTXlXxDkjNz4bVG4Vmr02Pk&#10;MGHBXn2ryDxvBd/8J14f2yzrEN+5guc+lC3AwdEtUn11CS52zLsX19a9zth5OgW0aWuP3SjNcb4P&#10;02KLTBcy2wBOdpbv712s08RsbrbEpK9AT1qW7jSIrv5/D2o/u15tzxmvmfWI/K8a6mGBy1wxXFfR&#10;E9xGbG2YAoGjIcE9K8I8VRRf8JndMtzEw3k5BrSC0Fe5iWkzm6uMx49DWtGVMalepJyDWJalmaVR&#10;EAB7VrwMPJwGyRVCQriUTQEbQGBzUE3nCzQ7VJ3dAelSTOCkIMoO08AVXJiEsxZnOY/XigChOzfb&#10;bNg+CJVB9BmvsHwbYWNj8HPD8qWtt591ZIzygDoR0FfG8u0Sli7cufkFfRPwq8QNc6Jc6XdXgIgj&#10;Btw7fMo9B6ipnFtaFRPU7guuqWBMzj97nAr0nTpGfSNExxmHBOa84vCjXcZ8vhfSu68PMsnh6E4P&#10;yuOM9MVnF8rswlGyPN/idYyR654GmkiYLcLIm4DjPbJ7Ve8Jbrn4H+KtNdUkNtaz7RnnawJGK7Hx&#10;/pOsal8N9lqUZoryNzARgyAddrdiKzvAuiX9o/jia4tJE8y0hSEMeTgfNke1aLUzTVrM8h8LQwS6&#10;zbWrWd1/yFZoyxQ5BBxXaeIfCuqQ6Is0C/aGVQwRerL3/EV7DaaVpUd3ezpp9grGbccIMkmteMRN&#10;c3CvaDb5fBPNaKDIdWzPFvh7a3LeOrW6FhfrDHZSoyMhGWxznPoa9Qu7d/7LuSsz53t+GT/Stu3A&#10;jtrtVgtUXccbUAzUyxIYn3MMFxmm4idRt6HxR4p/tM/Gj4iQP4r8QK0Vyu11mZcg+wrChtbkwXgm&#10;1fxDN8vy7rpyPyNegfFq2Fl+01BKsI8u80yI7h0btXM2qs9vqoBQgQA8nk/T1rhxD0PXwOrWhe8N&#10;WdqVvxMpZSDgehrVnjBt9Si2AAP09h0rE0GXym8Tu9y0hN4vlqf4B3rpr4I17DIqMpe1yw7dK8yb&#10;d9T6WFraHKzSJFIGNplRMuc06aW2k13TJYtOCFgoO2h1jls9cVkBAU8eprP05y0bfJ/qbggr3qkj&#10;GW5t+JLZm8H6RMs8m5YyWX1ryy5gjmiVzbRZGQR617e6LP4Jmi8o7vspOOp6V5MyRR65OrRPj7SR&#10;zW1KSRx4iHNqc/ppe28SQRkkxNIdp9DXvPhzWCmlQx/aArC4jKOxyF56H2NeN39kwYSxM+cg8DrW&#10;xo1yxnjWSJ0zhSCehrWrFSiY4afJJI+69A1nQn0Ly7+JVsp7eKO5AbLWsh4V1PcE81wPxE8MXqay&#10;F8qIvLaeZaXSD93fQ9eo4V1Hr1rzjw7ey+ZDayXTkxlSjMeo64PrX1po39neIvgBeWPkpJe2Gnbj&#10;bk4kIUcPGe/4V5FWkt4vVHt6vXofAF7bX9jrNo6NdPC90QrkYww6qRXonhjV5o7yyw5ILgMhPSuq&#10;8a6GRJcSLE7iV3GdmNzLxyv8LD8M14qJJ7HXrZi8gAuxtLDjg9DThUVSNuqJhF0ndH17pu9rKzvb&#10;S9xIqAvGDWB8QNEOseAze2KwJqUFu7XFrjAuFA5Knsw/WsDwz4ihazgmgshgxotzbbsmE+o/vBq9&#10;L0+S1mupCSyLJGCQDyD2rjs4yujtm1OOx+cWv2Rh126mFrMm+9dXVlxhx1BHY5rIV91nBiLnJBFf&#10;W/xY8OWkPi60vZdEQ22pxOlx5aYWR1+64PRWH64r5TvrSW08S3UXzyRmRjHKBwy9gfcV9JhMUpxS&#10;e58fj8I6cr2K22Uyxkx8ZwB619C/DL4W+JfEdjNK2oz20AQCNDESZc9Wz2C14VBJC9x4HTyl3HxH&#10;AGQ/72MH61+tXgjWPDmkeEfh0jeHNPtxc+H7ZbuYf8u7bfkwO4Y9T2rLMsXKhTut3sbZXglXnZ9D&#10;4u8R/Ab4rWF/qYs7SPU4BAzxPACHYDtjPWvBbzR/E1pqVxa3HhHxHBKt0yFbi3ZCD75r95fD994W&#10;v9Jv4bpbAMttiYI/zRBvuSIR1B6nGcd68n8e+E9MbUbqy1Xwn4e1CIgzW9wtuim8TqBuHKsncZ59&#10;68SnnNanHmmuZeR218DBVPZ2af5nxd+y34Rux8XZtYn02cJbWeyHeuC7ueo9q+6PiE3/ABLfDwXU&#10;FX7JoFwzpnj5l4Jpnwz0nSvO8y307T7dLW3k8y3ACkBB8vHtXAfES81CXQ/iHLA7tJPcTRQrnH7t&#10;Tg498V5dfEvF1Oa1rdD38JThRSgvs6v5nz3oMscN/qlyVUudSnKlu3NXbc3N140FyzudiuUOc/Xn&#10;vXM3e+Lwe5a3cLJHIFBODnvmsHQdY1m00XV7WPS2mSRX8h3b5rYH7x9/xr08PS5jjxmKjqkzrlvL&#10;T/hadlcPeWrHT/O2FuxPXHpXovg2DVtS1LUNU1CxnSzUyPaLIOZAnO7B6D0rgfAPhS71LxbcXF9P&#10;fjT0vfMJkUqbp85x7KP1r27xXexad8G/Fi2UVqsv9lCGAAcKvQ4HsK9ehDyPBxNdQWm58geMtZ1D&#10;WfjZ4xLLlE1gwQRn/lminH/167bwhpo+0Wo+yMyhARIR1Pf8qx9E0ewury51Ex7TLcuzqONxHt2r&#10;1XSpbG38LavPMtrDbQWrB5DgHP8ACAPeuur2R58Pe1YmpNHsgtlvcMBhyOwPasy81iTRtK8Fx22l&#10;GNptUQRXSHiI55ynfPes2O5RrbUbiZ1+a6ZkBbqD0NcFruovc+L9MUX0QEB/dDIIHr+Jrkkk9DrV&#10;N2TPf72fSx8SNJ1VNPt7S8udOi8+SFsRSnHUgcZNdZaXMUmpW9xFdQmeGPDYOSN1eXeGWjuvAy2t&#10;/oN2EMOFEhIdT2YHrj0rX063udO8R6gn2+ZkOPLkY/eXsD9K5KiN6c3sze+K2hw+IP2LPibpwtYZ&#10;biLQpLmLcMsssY3Aqe34V+SyK639xG6MGjunUhhyCvBFfr8NQRfDviFWePY/h25DnPTKmvyW8QmE&#10;/Gb4kmKSNkPiu62len3zXfl05XknsebjIpSuispBiY/7WOlMcJhVMK4J6inRDETc/wAVOcfJJ/u1&#10;6pxo63wd4g1LRfE9rPBq8yhLxQh6hQ33lYd1P6V94aD4stD4J8Nm50FUsruzV1kRt628hHY9wx/K&#10;vzVDMjFSeCp689a+m/gf4gt59F1/w5qjLLaqS9szn54M9ceoH6V5mYYT2sbpao9nLse4e43ofWU8&#10;PhjWPCesaffaXpd3ZzKCYnUEg/wsrdQR14ry2++AnhjUtQWTS/i7LYv5nzJMqkEdh+FdBLb65pN1&#10;AUhee2c7oJ0OQyeh966C18URfYrYlZ1bGG+baUIrxKcp0X7rse7OnTqx1VzxzU/2ZfiYLadrTx3o&#10;96q8r5KkMR3PWvmT4h+BvG3hXxfpcGqaTcm3uYC1peKp8uQj7ynPRlPUH6/T9MtB8Za9Hq9i0fxT&#10;uYbdc7mL79h7LgZ+90rzf4+Lfa/+yH44d7LTEu4LkXBiABHyYIZSehYdcYr0MLjakZJTaafkeJic&#10;ArNpWPzSDy7oemOcHFTxlmjY+WeKgHEkHynh2U/hVqJwqS4Qc9RivePDasC9SdtTDvimcbW+XHPS&#10;nD7zUCHr1XjvVhdmXIh5K1V/iFSjPmD96Rj9aBkmTtmzCM59abz5a/Sm85k5PWg5w2FB/GmAueRx&#10;Tc8mkyMGm8c8UADEhTlM8dM1S+/PKUdhwcg1KZMw3AGCQa9E8F+C9b1O+tZ7iB4LQHdufgPjufYf&#10;rQgscLpOla1feItMtrXQr6aeabEaIp5HdmPYD1Ne2WPgXwtp1paXOveL/tLgB2tLdsBmHRc9cetd&#10;Q174d0XT9RtNH062mu3XZc6gyjIxxtT0Fcjdy3VzeJLLdXTPvywY5zSsJvsaV3qM8kqJb6Lb2lss&#10;e2KKLjao6ZNYMwvCyl9TuepJUsTVrkrwcYAqOTPkTYU5K96d9LCMzyo/tCsI2B9zmrKAedaZHRjz&#10;SoPuZU9ePerIGS/CAikApGZHOxegoKqY3/crk0qgmF8qaaChePDrx2zTuAmz9xg7iNp6mkthOq8S&#10;8bjjNOQhrsbiwGeBVpRH5rYkGAOaGBQuFT7RGx7nkGk8q1aOTdZxdBjAFWplBQ/MvB4pVUf3ewp8&#10;zAyXtVFyzQ399EwGcxOVI/EV6D4X+IPxm0CHTl0z4v65JDHOpMF67Srgdvm/xrksYkJwKAsJvkY2&#10;wOOtLrqKx9s+Cf2jNIn1XRLLxR8LHsw8aq+oWx3IrepU8gH2r6x0DWfAmuaA0+k+NvD1ymwFkjmG&#10;9Qeh29f0r8fZIrOWOQHSEC45HerOjaj4v0Txbpeo6J8SfEFtcQy/KiTNsZe6svQg+9TKjGWq0Lgz&#10;9jZ7SRGBWM47+n51TZHD/c7da+Pfhl+0BJ/wkGmaX4v0aKO3mkSNdRRf+PeQ8ZYd1b9K+y7O70O/&#10;02CfT/EGi3MbWoc+RMG+U9CMdc1zTpuLGpXKbINh69Krchm+bjPFXrhJFLqbWTFVdvCjJyemagoQ&#10;Nkfw8ikG3KHFBVfMUknAB4FMJk3AeSOvrQBK54+9SZICjg56e1M2tvIOTxTtoKscnPpQANu8xsKe&#10;lIPvAHj1oDPuX9yetPIBb7tAyIcueDwakGNzDf24yKaQAE+bjPIp/wApIwO1ADTu2nCGgRsShLCl&#10;53D5vrTsnaP3tADH83dFjG0GkzJ56/MSMelPydpFJk7/ALtAWGHO9SFPQ5pBjy3PlHr61Plc/c49&#10;Kj43HpQA3ncM1IMeXJyKbg+Wx9DS5HPrQMjd3XYBF1PrRk4X5T0px5IO2jrK2RgAUCAdelO2rsOX&#10;A/rTPm/AH86UlNxHPSgY/gHtTD0B28ZpAcg9aUht+OPegBpI3MOadznpUeGDuNgwKk/CmA3uMDvS&#10;Do2VOc07jHNOAzG2TQAhwT26Uzq3XFTbVEIw34UzjdwKAGjrwv60vcfLTgMpN04FN59KQDicL0pg&#10;bO7DHrSHO8c8elOAXc2KYEikbDlaqNGzTNknbnipznP3jSqG2k7ugoQEZyi4OO2KVTmX72BihsEc&#10;k00LhhhTTAmGMNyKbkelNbG1gQaQ78qcDheRQBIT14pmTz8v60c7TwaCPlX5hQFhy5KN1AzzzRgY&#10;UU3P7k/XpTc4YfLQA/ncKOxyx603cSpGBigZ29aAAn7vFM4/udqcc+Z/q+KXFAyNS2SVTIzUpMxU&#10;DygCT1zTRkKcAAHrS5BHJPtQADzMpkAHHNO5wKQ9vmP0oBPFAhGXdCQz9+opxXCR89qT+F/l9KQh&#10;yH+TjHHNAx3HpxRgeX0pqrJ5XCZwelId248dKAH1E5cE4jOKfxk/MKODtGO9ACKW/uUHOU+XilOC&#10;CQvA7UmVy3BoAkXb5bZAo+TfIAB0pn8BFAA8zINAhT2O2l3NtXKjpS9Ty2BTWzt+6TQFhGKHq4pw&#10;wYjgfjTNqkHOelGG2DaTQA/AIHFMYtkDJCg08h/JGUOKNoKHJNAWEGC5+lLhtkmF+lMYMG+UcelP&#10;ydvXtQFhvzYSlAyPunilOO+KQMvI3D3oAdhefl7U1iux8g8nijc2/oKeSMMMA0BcYGYKfl4qTAEc&#10;ec1FkF2+Tilw2zr0oC5Jldo5H0qPHXHNRsSFOENOG7ySd56UCHcY+4KQDjpSKw8scHmn4/0diGwf&#10;egBPm5+U0o3c/LxTctgjA6c0mX2j970oAfzhjmmfNhjk80ArkAsQM0/5CchvrQBGuctx3pRIwn5T&#10;IxxUzBNpw46DIqM7eDwaAHblMeQMc+tIfu9KZgbW7UhLYbLUAADeYBgfSpDuVCPUcVFuww+tD72l&#10;U+Z/DwKYxoZfMbdHTyAY8gHrxTWTMRB9asRqDEwJIwtIRUbjOVOSKF3beQalbaSMD+KnYI8zEQ+7&#10;19KBjT90sFHFNywZDt70vJXhu9NkXIHzY460APz++kGVOV/KmqWG7gdaRUCwtyT6nNJ8m5sNQBJn&#10;qdtKBG1q/wAneo5MiEEAHJ6U6NiEJKDpQAuDtGfSkZRuyF7Uwt8wwh60/ODJ1xigBoY7QOOc0790&#10;Ix84yTRtQwqecZoCpn7v1oATAJ6U1o14+ZutSgHa5x0FMDAu2GJGeKAFAG1fm7UmG/55mk3Hzh8n&#10;GKQmVpVzkAUAO7AYo+TB5X60EHYcOajI+QCgCQ7MKwmHB9KQ7dyZbn0qPbwvXrUmAWyc9KBi5bcD&#10;k9KbyTJz1PFBDhRjpnmkJHPFAAA28njpT8fuxmXB+lRktxxSnJbJFAhcHPIzUeG8x+nWn85b5uOK&#10;QgjdmgB6qdw55701uChFICNv3z9aDnzV+YYxQMR/mPQjj1piqFkA68VKApUfNxmnmMkHbjp60ARb&#10;l3LzQCMLxURikCPnd14pVVwOZSfpQA9wPMX5O3rTcNx1FNPmbiATnikHm+bgg4C8e9AEgyY5PlPA&#10;61myzQjV7GIX6ec2SELc4+laPmKtrcboCcoSOeleST/bbz41TSW+oXQa1lwzBj+VD0A9ey4jUMoO&#10;V6imbfvc02xLtoloJUIkVOQakbG449aBIZ3Py0Doo2GmkkS4IFOBG4mgY07vm+Wmn7n3hUhz+85q&#10;Ig4J2npQBKv3D8vb1qM43ZC/rQjNsI2HrSsG5IJ/xoAQZLtleKVh15pq8Bsn86N0hlYBCRQICqFR&#10;+6ppT5VzjGeKd+83j5ePrTjuG7J4oFqQhI95znBoMcYc/OeelSYGF9jTW3Fj9KBjQuB94U046be/&#10;WnEH0pPXLGgZFtG8natBHPannG77wpyhcMd1AEOCY2OBwKYmdoJHfrU5A544703DYb5TQAccfvE+&#10;lSF4fLccc+/Sq5j4bMjUJEnmMTIT7mgBSCZAdvFKQoAGw/nTm2jdhlxntTSG8wEtQAnGPuj86TDZ&#10;kw2MinkLtf8AWkUJziTOKAGorbTkg0EZhXK08BTKcsRTkVvtbbmG0CgBikbcYPSlABXO7pTHJ86Q&#10;CNh81IS4U4YUASBg3GD9agbzBMNrcbuaUyN5ePI6ego+bchKEe1Ahfnz1P50pwqt+8H40/ICn5DU&#10;UiI46N1oAchBIO049aGDFVG4jnrShQFTjoKMDv8AjQApOGHU/LSeY+XwnGRikO0k4zT1MQZvlFAC&#10;iSH5SyDpSlkKsQOKrSJGzP8ALznpTgriBF3cAUAPwS5+UU5unSosjA+anfNvJ3fhTAXMm8YfipAf&#10;kOfXrUWSWf5QOKQJIDkufegRIw+YnFGDtkGB7VGz/uiB60gYgDJPFIZJ5beWP3nHem4G7IHSpVJ8&#10;t+eMVXMg8zmNhz0oED5DplTgHNIXMi5AIwKkODE+I81GFQbsORxzTAsxMMqST0qOR1N0+2Pv2qlc&#10;yzras0cAJA4qnbXcgYbrR8l+9IDaRXZ8bOtPMCrMf3ozjpUatKGB2qPl/nTgX3ElznNMBcHJ+XvT&#10;duVHzgU/HyD5qjYHd/OgLC5CgAsTxS5Y7wQMdjSAJkgrxTjtw2D6UAN7jkYpR2ppBP8ADjmngEKe&#10;OAOaAF/iqFkYzqdwqQD5mOetPGM5BoAi2jjr0oO0JHzT2wV696YwHmAYGcdM0AGfmHFBZsNmQimg&#10;OIn+TJz0zTTuLtlD0FMCYbiRyTS4XI5PNMUjafSnk/K3FAAQD/CKQqeMGjI45NPBJ3ds0gK7PKoA&#10;Ck5609dxjOU7CpNpIY8HBp+IhAxMhHHOKYFcqfMzmn4O3FAaNkJBON3pS8lW5GaLgMB+YArknPPp&#10;R/yy6U7Awcnp096ZlS78HrzQAY4NB3bunFL/ABLyBTgPmIx2oAj2twcml4woJ707HJyOKQgZJ5zQ&#10;AhAyflHtSkngYp6/dIyOO1Ier5X0pDI85c/KKTbknpUuECnEYpOD2PApoCLaflBjbrUoThiGHSg/&#10;6p8t349qjz8yjzCKAFYDJ4NICAi8GlPV8pxnj3p2BkYpgM3fPKMcYFIsgEcgwMZpxGM/KOvTNKoB&#10;lHyL9KAI23eajbW5FOJO0fLU0g+UcgAdqj5y34UANUgtxHjNTqhyxHp1quVbBw2KXzJljCqrEe9A&#10;Dif3hG3v603ZnHB5NIBkgle9SgttYcUACsVUDcKQnO0gmiTH2d8gdetMAxbD5T9KBjs89KawBjxj&#10;ik5wM9qevKMT60ARhRhfmPvmp18sBwUAOKjwTuG3jNKfuP36UCGlWMwIj7etIM5waUyIpAIPPSpA&#10;0ZGduKBirs4ycDFQMqee3zZ54pzrno560g3bBxkgUCsHQfcp6thk9qZ/y1fMJFBz5nWgCTeSfujG&#10;aUtF5bDanJqIj5sD0qPYPM/1jYoAtKfl+8ufSnKsZJJxVYZBf5TgCgOxkOQ2O1AExxluAefWk+TB&#10;z0xUZZcyfu27UA5JOKBiZTA2nIyalQAxTfJ0xUe1NmRnOaG84p8p+vvQB8AqOXxnOOasoeRmXnNV&#10;uw5pybvMOCOvU1+dyWh+lou8Gb7vQetR7W3XBwOO9SR7SjfP0ApsjYSbHfvXMWRjqMipB93G7v6V&#10;EpO6D2JzVhs7MiIUANIyQDk5NSRhhIx2dCOc00hvLb5e1Ku/oSo96ALXz+Yx2jAFOz+7QdyajDfI&#10;f3nOKM8gkc9sVAEp5OARS4bB5pqg7n/eDmn5G0AnvQBJHsEbEqMA1TuFb7cDg9uasKVMXAP3uabd&#10;keXalT6UANxEIocnJzx7VWnKmYEAbQvrUwZDavluQKqNtMGMHrzTWwDVbM8XzHhq0owCnGKzBw0X&#10;yfhWhbuhYdeKe4IWXcs0GNpyamUHeOBwRSME84E5J7U0lhgBfxzUso0VDtF/qlPy9M1WdXG8eRjB&#10;60RSgwnKsPcGrLNutWwcenFZMpFeJ2EkeYh14q2d5Y8EZSqsQAk+YE1fhOUfkcA9aVrgUEIF2wKM&#10;eTk1ZjzhsHIz0qsxI1JxngnrVhMbG4HWhIBrgDcRnJNOjLZ5Y5pHH7xeD92nJz2P1oYIl/A9aRs8&#10;c08dR9KaQxwScAVKQCD7i+lDAeTKec44oBI43U7+BSY6bAz2HzJnBODTMfuZMOeKldf35JznPFIV&#10;xFIeeRVrUQznaDikO0yJzzmkx8vNLgEfdA9OaaBmhCFNtcZb+HrTDwqf71JbHEbK3Oe+aWUf6REd&#10;2AB0xWMlZjROm/aMMcYp5/1RxjIPNNtyxtpG28Zp/cmoKJUJ8pPmPAquy/6VnFSKTuTLfpTj94DI&#10;INICWNE6mTnNPkA3/wCsPA4qvwXGHf6VO3/Huxz2/OhARB0UnNTo6+VKffisuUjy1z1LcGp4tzW6&#10;HIzigCyxY3ER2EU4k4c4OKjGectxikZl+xyYI6+tCAe2ecL2qs33eWPtU6MTbxjf29KjIPmJnGae&#10;4hiAASYTtU8ZIjcEFSQajwwkYEDBWpUDfMc5+WmBTZH2Ttt79c9aqEN5bcHrwKvSsxUDn7xwPSqb&#10;ZyOe3FNANQkFcdcU8lcyAqoyODR8vPI6UDBgfPPPFNAEG4vIvmA/N1p75EhAPFRrgOnXPPSp+S2S&#10;O9ICMZEgO0VaQgkHaeRVYgeeOPwq3FgSDKEDNTLYcdywofy2yG+tHZByanUjC9BxSAcv8mPeosUR&#10;xr++PSny7vPsyORuqJ9ykfLgGpY2JjX950HBpIC8VY26tsA+SqZAGw7v46mia4cMZJFxnjFMnC7k&#10;w5BI49KgCYfdBx1FWkERt33TYIHAx1rKiaQE7pw3pV1GYquVGc0ABBEzgxgc8U4A7mznFMZm+0Qg&#10;kZ9alB/eDNAhT9aiYfM/zVM+3KYFMIG77vU0NAhoz+NWXkY6IykngcVDjDLwM4qQco42844pIDOQ&#10;nzD8x/Gpnzi3w4yG9KjdSplO0fepR/qoSD35rSPQZz/iGJZdJnHkFgmnyE8deK+Z7wLu087cZu5B&#10;+Rr6xkUF70NGpUaXMOe+RXzBq8Ko1mhjO4arMfwzX3fDFVc6PlOJaXNQl3sUIxxF7gYq4MfNzzgV&#10;TiPyqNo4FXIwe449a/SEz8ssOGc04AeRnJPNBAz1p4xk5Ip3JaG84Xnj+VKvEo+b+Ic0v/LRuaQd&#10;Bn1pNgjSQ5X7pxtpWx5EnzimRkGAc84px6H5cVnPVlw0KLjOo2vzDHltmvX/AIIXv2f48aIhnCga&#10;0P8Ax415DLn7WvynoeldR8P7trf49eEHLMFbWogfzrGaurHVhpWkj9SLsKWjYA8W6nPrms7nMvPF&#10;XkZZPD2iPvJLaVFn8qpHq/AGDXjPdntJpiED5cYph6NzQc56U7nAyKRY1c5b+dDZO0Z7070puOc4&#10;pAKvU80EDLYpuCOOTS54oATnd93pTh92k7DvTqAE7jilAG88DmmkncaTccIAvfrSAkOPm+Wk5wet&#10;AztUU3vmmAE/7Rp3c03OGA2ZB7+lOHQcZoAcAfLbjoKTPC9ec08cwqe9N+bdyyj0oEJk5HFPwCv+&#10;sxTePWj+7xQMX1wO9FJ6cc0fwrn1oYCnGU+enDGWpvH90dKUY29qQAMZNBxx3pOcjindwc0AIeSM&#10;elRHd5hG0804n73B+tOAbZ97p3oAVc4HrinjnPzU3JzSZORk4NADz1HzUhIDE0n96l9OKAFBOCcG&#10;m85HNOOduM0315oAXtS4+R+cdKSjtj3oADgHrRn90AGBNM42Zp3GQcHpQAo6D1p3fqB703nPSjjA&#10;BU9aAFP3hxSqCUYZ5xTCfmQZPSpIx++HP0oA0YBu0rVId4Jk0yVefcYr8dfiZZNp/wC2D8SLPyyu&#10;zxndNg+jNkV+xdkB/bKDP/LM1+Xn7T+npa/t3wXQgKrfaOrn0LA10UOo1KyfmedaBLcprUrQSSMT&#10;GNx9a6bUIVm0wsxjJB+YHrzXHaFOVuyCy5Bw39K7aMK5uMnAAB61T3Oe557PqGjWXi2OCa3CK2Np&#10;IyPxrH1m40eWe5e3MJYoOh6VW8exxDxZZYiOHAH0rnoIEWO2yr/cHOatstO5NGZAXOSOeKmQO83z&#10;SkqG6mggeWeKiJwT1/OpLNw/Z4dKkCXEbMccjtWRI5M+S5zUQ3bgPMf8TTgOBzQCiRkZ3njJFV0e&#10;eG+jlWTBSYYI7irfUnNV5UXyn46n1pXK5T2XwvqST6ZAPNYYA3ZPT/61dudhMpDj7or5y0C+ltPE&#10;6xyyMEeUAEV7zplzFK1gvnoAIgc9etdEJXRzVY21LRVzKw2d+tUZgPOf5mOBWrNj7c4zgAfnVBhG&#10;0rDcFyG5qznepgXsQe0iJLHtgCuYeB4727G5ySfWu3RlWadGVGBJ2nHSsXU7dvtMUgcqCPzrCrDq&#10;b0p66nPdHDEOSFPBOarjBkkYqM7vSrT5804A4POaYVGXbaMnHSskdDKriPfCd3BPT0prqrFePuji&#10;p2WLzlDKwJPAxT3Rljf92o6U7EFBlTJwG6daiP3Y/m/iPGK0GGdg3KOKqSJiRMtz7UguIMho8J1F&#10;PBO5j781GD8zDINOBIccU0IfJG7kMoHyryKzZYzuLBiSD0rURjvI5GabJGfMc4UDGTzQMwWZ0MTL&#10;aux39Md66PT3c+UJCVOQc56Vksyr52IwQSRnHSr9htJRfM/5aZBoA9L0+YmyUhgPlwc9sVpApsyo&#10;PL88VgWJUw3J4AMYAFbMJ/cxjHO41MtxvQv4JYAsvQYNOJ+QjHSmogB5zkj1p+MseO/BpCICuZSd&#10;h/OnAHBwG/CkkOHAGelSQSYk+4vzHg0CRLGAB8zH5hSPHpzQXSz6PbTsSNpI6U+TAwd4+7nFLF5D&#10;2bnfggHqKAKcyomlPEiIowMAelc5dFkl3qZGATOAeuK6JzCqSs93ECAep6Vwms6jbQ71iTzZSGwA&#10;adrD3KNxd3kucuyghgq44/OvPdahiE9uRqyyTB2Mu1sgVZ1K/wBbm0qVY5EiHn4Kr1wfesowwwW6&#10;7bsvI8YLEnua0EZ0Gd7EMQCTwa0rOTZJfI0edy8GqQDC6YlgDnjFOEn+mKCMAnGaQEvlZupcXA5Y&#10;4FNeM7MFzg96tbFETlSemc01vMNtH++6HnjrQBnBI/Oi2oThTkkdKuaI+qw/EHw5PY/bUkj1eMBk&#10;H3snkY756Uu0edEQ4zvGRjrXq/wY0y31P9sXwnayQ24iXWYHbIyAFOTT21DY9s1C11+z0nwNPqGj&#10;vZ/2jo6yQxscnpyfbNdT4PmLtqkeB8rZFegfFnTft/irwtDZaVaM+maVwvmDEwAIODnjArx/wjcS&#10;p431qMoykNtKnqpHWuSMm3d6FOSkexK8nyjzRyT2qdQAkpDZLdRjpVSBgyHhemas5wB06V2xSOWb&#10;sPGAwHOM04btx+UUzPzdDjFSLgqx24GO5qzO5KM47+9WYwCk42Ejy+tVOcDirUUrqHURqQw5oBHz&#10;h8fre3h8KfCLUDGf3d7LHIT36ECvm7w/ql1c/FFS+8RiAiFAcBB9O+a+ufjzZTXP7ImulISzW2ox&#10;TgAZIVSN36V8L6FN5PjTQ5DOFA1KND9CcVzVad0z0MJWaaPZYAo8VagmSA8uc12+4No1uu0fLAR7&#10;1xGoKYfGmnDcOY0bI75rq7WQmWyzGBujHNeNWWp9Zh5XRzuXj1nU1KnaysckcCsWyl8vxFfdMNN1&#10;7V2OqxQrI26NgHYc46muS1KEW+o6eTJwzDmiDuTNNanoekv+/WMuPnj6ntXn3iy2aDxjdEMCrShg&#10;RXUaXOCbVwpbKDv0qPxjbCXw7o1xzhhhsd6a0aMZR5kzmbWRW0+2AjjyYuQRnFU7mJF1W3lXAIlG&#10;cd6z7eV4ku02kqACDV9Lm1ltZFwgKnksa6Wc6STO905/Ms7WaCY+dDENwB5I71698PvEN9beIQ8W&#10;tzQzQ3ymKTvA3dWH8Sv0Oa8B0ad4NatHWeMq0oDDPQe9d7qkF5BFpWp2VwmzfGZTEcrjvnHHNeZX&#10;XLLbRnr0JcyPsXxBYWHiHwc2p2OmWUGpR2YOp6auNtx/01j9CetfLXirQLZdS2S2EoSfeFYoQCw6&#10;gnsRXrPgXxHvsdPlS4KvFbKOG+7kcj3Feo3On+HNZ8Na4ZJrCQG1JubZQA27HDoexB5rzpv2Tbjs&#10;dcKSasfAtnPqej+NrJfOnUrefuJn+6y5+6w7g19J6Bqtld2NtcRRxxOIU82AN91u5HqDXn/jDw1M&#10;tzdWkzlm3O1jdbcC4Ufwk/wstee6Fql/pniuSC5e4WLz9iSn+E+je1dSmqsFbcfK6TR9eTwadqvh&#10;q70++0+2mtLiyIZT95G7Mp7Eda+LvHfhi/0z4jazpst4ksLys1ldFf8AWoegb0Zf1r6g8MarBPYX&#10;xhkUyxQ7poN3KZ6MvqD7VS8WeHtY17TtBNr4bnkuIoJneEDm5VRnhuNpX9azw9WUJ6mGMhCrB+R8&#10;s+DPB1xdeMNIuJyrxW+vwFASF+0Nu9+AF/WvuLxBo2snWvBEqG2WFNBhWJfOAVxjBBHQ47V5t4G8&#10;Nzy6TbG4t54oIbp18sna+5DyD6YNepeIoZ5Ph5pwGsXSi2gIQLIclQK9DGUHioLW1jwsPi1hZ3Su&#10;SabrOv6Tq3h0PJsihvEFrOZ93lEnlGH8St09q+tbXVNL1nwFoe/T7aKWG2j+02pkDbSw4eNu6nrx&#10;0r811XxNf+LvD9vb2upyg6kscGWOFBOGLfSvoOwufEnhvX/Bttca3dPaS26mxvCxYRMfvRyeqk9M&#10;9K4I4Z04cstT1vrkcTboz6Os7eHTPid4slXc5fQnCzxt8rAjoQOMivnTxfqKS+IdDtVuyoGpM74P&#10;K5Of1r3C11WK78I3D2+mxiUW4M0JfJjz1ZT3B618ufEFrmy+LmiSvYzJb3l4ixXAOV3Z5U+hrOlh&#10;bz06lSqOMWnud34R8A3Pir4m+Nw3iG2gtrWwhDKB98txuA46dTV7Wfhno3hz4l6AL3X1niYloZQu&#10;Fvv9nGTt2d/Wp9E8TXPhfw5BdL4YnkfVIoPJuPNIFuR2Ydw/TpV74xa9rerfsv8AhLX3S20640qZ&#10;GFgkvmCdXxkq4/vCvcpYSyWtj5qtVk22ugSajp0NlcLHb2kca2px5YAXA7ccV8w+NfE2rXvisJbX&#10;DiKK8KKAeAuec/Wuq07xHFqPhy4iTwzeWyHTgGikOTGccnPoa46PT9KTW76R9YifdfjCepzxXTBx&#10;joc04ylqzW026jh8OWgj0yRQVUlMd+/51W17ULK5ewtjbskGwPMobgFemfWs7xF4g0O21FrGG7tZ&#10;LxbZPOMYG21XHA9yRXBXV+0yT+VYAAD/AFhfue9Y1JNvTY7cLQ5ldkmteIrU6NNDBLIEGU57Y4rr&#10;vhF4S1TW/iBZ6jd2N+unwXG6NHz+/ccjP+yOpqn4H8A32ufETQ/NgmW2FyHkOOGGe/oK+1n/AOEc&#10;8O/DO0s7aOxjEWnhGdVHX0XHUms+ZRWm5pK8XqcJr9vYwazAIprbzI4sSOowGx0AA9K5VLtbk3kL&#10;4yEO1vTFZer6lcXHi5isjBjISFDdAfWoIBcK6k27KCDjHU1ioX3E5WOd+IGtS6N+z74vuzdYc6RN&#10;DDluS7jaBX54ZdrzeZizSXTM2evPOfxr6K+PfiSzutV8JaHbaqrmyuGkvhG2UWQ8Kue5A5PpXzvE&#10;BvtzsPC16mFpckfU83EVOZ2L8ecfhTj91/mpqbvIYmP+KpsHB+Tt1rqMClIB82UFO0291TT/ABjo&#10;19aavJHcQXyvG4747EdwehqR1O05XmqflndMzKxP8IoBOzufoH8MvHnhvXPA0EFwlkjiFUvbSRvm&#10;tX6CSPPLIx546V6TdeGdLl1Bmisre4RkDbY3xvX2Ir8zdGXXYNas7yx1Ka2njkypVsBh3B+tfVHw&#10;4+Jmrxa1penajZ3ewEJDOCWa1c9iOrI/6V4+MwV3zRPdy/Ft+7Lc951jwlpq+F7K80RL2yvYImM1&#10;lJKWS5UdcZ6MK8j+KOt6rafsjR2w0HVUutVYxJJtJ8sL98Mex9M19EWer6dczRoQkc6Rq01uW5Td&#10;0b6N1p+p6Xo19o91BdeGtLuLaSeN5IGUYcqcqVPb3wa8iLcZarY9eouaNu5+STb0uTmOUZbkOMHP&#10;frTlaItw+Pwr9O/Enwn+D/iSS3voYYrK9s9HMd/aQAJ5wxhHXHdf1r89PiD4X1Hw38bPFekz3gmR&#10;JQ9pchSBNC33Tj1HQ19HhsXGrps+x8xisHOlr0OVBywBUcCpB9agQYVR5mTtFTjtxXYcA4dOlOBG&#10;48YOKTvQO5xTGLkhW5zUTljgbePWnZ4FRsflPy0gbAnmomlYSbUA3Hj6Ux2XEgMrA7eMV2fgPw7d&#10;ax8RtHi2zeSkgeZscBQfWh6AldnR/DvwjHqV3e3eorPFp9uwZgx2/aX9AewHevWdX1by9G/szSzF&#10;FAibGkQYAHoKra3eQW94dG08BIbaJUkMfcjr0rBIhFmQzgADjnkmncTZli3jWSXzJGZ2fOc96mmj&#10;mS1Ul1wcYIpjMrXEYBHHvzVgmQ2gib5s8g+lAipg+ZH15xT5gGiwoGdozSFsTxKU5BHOKeWUajan&#10;GPlOaAKnzqFHkMeRipCEFwuQQStbdsbN0ujJaqPl4PvWNegrKGHZzwPSgBcR7jliAUPNUEi2ahhZ&#10;2K+b3qaFy8W4k4HTIq15Za2Z0Y5xSAhuABLFtcds0uVDwnDZK8VEqFpQDIcA9Kthd0IHy8GgBdq/&#10;ZXznJximY2vFmTgVYCYWPMmcUpSNjNkH7tAFc7WBIA60gDeaoXg5FOCkOeSMniplGHjJFADSWWZs&#10;kZIGcUzcN6gpkY61NIqF4wZcFiME05o1AAOw/JTuMzp44Xtbj/RUJBGz1rqfCHjL4i+HfFfh680z&#10;xvrUYtZ1IiklLx7e6Mp4Kt09q54xbsguQM9BTFXbNIn2ZQuzgnnNG41ofpr8PfjB8OPEfhPRkvrz&#10;TdL1Hy0S5tbhwBHIf4kY9VY8+1e1TwERQMrwSRtbh0eJsqynoQR1r8WisiS2rR3E0cuSQ8Zx+BxX&#10;1P8ABL4zX2kX2i6B4n1fUJdJa8WO1vZyXfT2Y4AYnlo2/wDHaxqU77Arn3WwUvOAG/Go1XiQmTp7&#10;9a0UfTbzS4bizv7B1e0ST904ZSjcqykdQR6VTkikULucfWucsrk7WJCHNP3t9mPydTzSbT5XI/Go&#10;z5mVwTx2oGShvmXHpQXGACep4pi87jzUu3JHA60AhrLwnHao8nLDB7VO+d6AkZxTSp3A4oAbz6U0&#10;4O/6jFSED5gaON49cdaAG8jdx0oPelbkDLUHAC0ANycjmk2jzJWEnIxS87jxSHcIyc96Bjx2pD/q&#10;8hh70nH7zLHNNHmmZcpwOtAhf4R704/dPNJgYOTxmjI3AUAIQcNwcCgBfKkIZc/SlPmEp8nHcUp6&#10;jigCPoKdztzntS9Dyn4U7PLfIAMUDGd2oHER5pCVB5zmjnaOKAEb/WA+1GX3N8go4JXLGnAfKKAD&#10;5tyfKfzpCBk8Zp2Tkc0hPzdfpQAA4UkDml5MTHjrRxtbINIf+WfA6nvQAenyikGNp5oOKbxuFADg&#10;VwARSE8HB6GnfLnG2nELtBIHvQBBlvNTEZORUoz5f3uc+lBAz0ppzjp3pgL1YUpwFb2FQln3oM8Y&#10;p3zZHJpgLzk8A/jRtJ5DHjt60FQVHB60m9wVGBgUALg4pMfMak6x53UzuOKADHIpccGg52H5abk/&#10;LwaAHDHy/jQcUpRTjDnOKaRjduQjjg5oAax5A3cA0mEKNyfpS4+Ud80mDuX5QOetAC4+VPmpR95u&#10;KMDijPXigY8HD9O1L8pEvpioPnJP3qMthcoevrQIlVyN49aYc7pDu70mV3PhaeACkfzHvQBEBh2+&#10;WpF+4fnFOI+YcUzamXO05PvQMcM4HzU1gwVm8vjNLxk0uT5LAjtQKwgwYgR6Un8RwetOXBsyCOc8&#10;VGPvEFgOOtAEmAQOafzsPzdqbxsQ7h0puTtB8vIoAXoR3pQ2M4UUw4JX5qeBwMsAKAFeQnapxx0o&#10;JOw4Soiv72XLD607JEY+bNAC872ylIVchsAmlyNo57U0eYHyGoGBQ7HPJ+powBltlSbsxcjvSko0&#10;C4AGKBWI8coc0/B8oc5phI3j5qdkkH5aAE58xcUAEGTnuKcMEfeph78UCHDoP3Y+tBB2tkjrSjbt&#10;PPJFB/3aAE+U7PmApG275Rg9ODTdybyPN5PtShjuXCLwOTQAuCYzwAaQAmNgw4Jpc9fWky3y+tAA&#10;4G9Rxjb2qNcB2+bFTAjB+TmgqmQdmKAEXtlKQk7m5pWICscnpUBdcZ2MDmgETdm+U/4UmDluKYGc&#10;yfKwx3pQzbmyMUDFIAP3aTAKt8/p2pckquUpccnigLjgBtB3Ak1G4mE+RJ25pwB8xgT9KdxtbLUA&#10;MHQcc0ueoz1FNyuVGPWjv93mgBwA2jA60p/jpvduab/EOKAEO8yAdsc0BFKvgnPanc7ulHIcnOKA&#10;Iys/mrknGalCIFc+Z26Uu4EDkGm8bmoAYuNzfKPrTyxCNgcUoAwOKaPvDgDrQFxcfujiTHFA3beR&#10;3owd3QnJp3Y0AJuby2Ax0qDIVGAHU1I3QYxnNIQN+dvagBoPNPycHighRGuDzmjgHpn3oGLk80ny&#10;7Tk0cccUpHyn6cUAJxt70nOaZuImjBAOe4p/fpQA/wDhPJpOPLY+WTzTMn5c0gYiRu3FADuOOKCB&#10;luaTKf3xSfNn8aAF6uAG5Hely5XkKcUp25TMeDjrUZI4O00ALgcjbjmjgbsU0uMqMHFOyPLBxQA0&#10;gc8Co8zLISLg49Kd8zSAYOCakZVB5AHFACCRym7bnHc0B2J+4owaTAEZXsTSrs2N8woAVwvykNk5&#10;qNiwZMjJqTYBIMz9R6UnOWJA696AGukZgKmQfPXAabCY/jv8RAsR2q8ODj1r0JQr+YGJ+7x+Fc1Z&#10;R7PiT4lc2xbzCmG9xQwizrSsCxhjIuWj5FVGGduJB96lkD74wS3BpMjcRznFAhGRS33mzgcUwoyl&#10;Pm71MNwQ80mSzEZOPWgYK0eE5AOKTK4I3A0xgABjOaZz5jZDe1AEu3njpTGba3K5oDOAwwMZoOGH&#10;3RQA3Cs4y2BjJqYCMRN/pCEgVDhskbTzUPluLqNjMcb+lAEkm8eRhyQc0DgZLNnNSMSVf90OgxUR&#10;L4XKCgRKCo3krn5aTqM44qPkjGKcCfLJ2UCFKkjiQVEQ3mtxUmVEZznpxTUbLcLTGN2ruJ5z3pGB&#10;2EcnmpiAGOeppozluKQXIgSC+Qc5pcncAcDjrQ4w64Y4xSEMVHPagYY+br0NIQCCM8UwMd6Ar3qV&#10;gdxIQDgUARIsSswVW5NOIO7OacAoXpTh9w5I60AViZPOPyYA70ox5b/u+pqR1zgE96ZgfJzQIjZw&#10;J046inuxEYO4/dpWVfOH7peBTHBLLx2oGLHPvhAaEL15xzT0GYm+fgGolALN+7HAqXPyjgigQrbA&#10;qjaOfamgZccgUEnPUUhPI4oAeABMcgYx1zTCV+bB4zSgoUAMnNDLFgYf6UBcbnOOR0pOMk5qQJH/&#10;AM9u1Nx8p+TvwaAYmPkOOlIFTehJbrxUq48vkU0kbY+ORnFArjwi54POKRgRk5FRZk5/enOe1PDZ&#10;UZUg0AJ+53n5TmgAljlxj2pOPlo5xwxHpQMeVUJjFNJkzMMHAFCfeJaYjFSSNCpt9soJPpQBAFGD&#10;kd+tDAbhUmcxj5aQg4zQAKFK9cfMOacyQtOT5q/d9KaejAt2qLD54Bx60CJmQhWwRUZXhuvanK77&#10;RSnO1jjFMCLaDkbFqEwxmTP2UA7h0FXUKB+RkY9KkLxb1+UdKQFf975eNp4ApQ6hRvqXcpJwjc1F&#10;IoY52AYpgP8AOtyqbVbk+lLlSKh2qEcCMfd4pI94ibKnOe9AE+OTxRgFW701vvUgbk8dKAJQE2jk&#10;U7+98v41Eeh57U3J8s/MetMB/ds44ppDYGDSjAOS3JFBYBc470gGFZd0fJwTTyF3EndkYoZyVjG3&#10;pTcnb0WgELkb/u9KjOSxGe/FP7jJqYRjajb1yD60AQkEHsacQvlHIIwKikRzqB2qwBHY1JiQK+VP&#10;1zTATgtwOadglDyetRDO4ZPWpFYGNzj+KgAy2CA9Jn5XB70YXL5alAG37tACD5SoCgCpONp5qPnI&#10;prHr8n60ABPzjCHmlAILcUDbtXnqPyp/c0wG9zx+NJkbiPMbJxQc7ulA2gE457UhiH+EbWJoJGz7&#10;nf1pWIyxxTOPLXjFADtx83twKC3GaQAcUEccrQMNw+X5DUvGwkLjI5FRMi7R+87Uqn5VBI6UAB3f&#10;KcUhCGMdSacAp/5ajFIduAQVoEC4JH70cdaU5GSJfpxTcYLHB60ucsBg9eKAGAOWP70HmpWAWMsJ&#10;R0qNs5HykUMAQowTx60AV3lLzrh8CrKOPKAKAYPWoxGoVx9nYc8U4IPLPJ4FMCV88/SkAyy8Zpnz&#10;MhBx1p6sUKERDOMc0ADAbug6VHly8ny4xTmIJwfWgAY60DHZBiGaXjyz8/0pM4Q9KjYttyVFADuw&#10;6UuRluKbGFM2GbAC9aVsbmxjGetAACu48jpSt91RkdaYfuHIFKNnOSc9qAIpFzJGeBinpt24BNOI&#10;yW4p21SQcEH2oCwg+852+lOLxBR8vPrimtjaPm5pAASMqvWgA3bnoH8Rz3pxVAwwB0qNgSGG1gM+&#10;vWgBTtMnQZpQkwEv7tcdjnrSKAGB28mnlm3L85wO1ADCP9XhhUmY/I/hyKjfaSuIyMD1pqq3mKSq&#10;4PfNADyMyN8ooAAJpc4x8+c0Z+bPHSgBjFtygL170DzMMckGplMWxsqB75ppbI4PegD8/sDDfKPz&#10;pQFLj5zx2FBVhj5MZpCBvOATzX541ofpZfhKhPudRg0xvLMzfIcZpqckYI6dKnA5GSOvNcr0ZVyu&#10;4xGpCnk9PSp0GYovn4xzSsqkMNjYPfNLGFCgBOlNoETbB9llyMDHrVMeYGfdzzxV5SpnjBPU9M1D&#10;OFF0cjGOnNSxjY84Gcc1J8u5+eaYuMx8cVKMc8g88UriFQjyzjP4084456U5FOV4GMdKGCkdDwaB&#10;jC6AdFGaYzBo+DnFNlUFh8vA7U5FwgxGQKLgRfLg5OMrzTF8sjoThqmZM5yMUsaL5x47UAMKKZYs&#10;oR8tTQqqoAE/iPNWNhEa5UdeMGoXP7wEYADDmmBMeFztI4qPCtaOwGDg1K20wZH92oxt+zupjbJP&#10;SpKIoS21uSRu6VqIV+zIv+z+VUkRAqnzgMHpVlDH5hHOSKzmNDl4RgcYzViEjDbhgYqo2OBt7+tS&#10;xEeWDuP3qkY2UJ56/e6npSxkFThxUsgyshJH3arx7N0pCnhaGBayNkfH40IOBnmkXmA/KOtKAcni&#10;hiRKMYOFH+FISd33h7U0Z3Dg4xRhjK3yfSkMY8hU5EeeKmgJez3Y79MVXIPnNmOrVqfnlOe3AFJg&#10;VZB+8Ybck/pVZi2yNd3GeKtXJxek9jms4tL56YQEFj+FVFWQtyQk7hgdBzSjYUJIYHsabx5g4Oac&#10;cbsbetaILD42P2iBd55zzirjAlMAgZU1TjJ81B5Sgbq0CP3MWD/BUTBDLfiF156mp1HzfdqJMYGc&#10;dfzqyANvAGBWDRQmOvHNIei/KalITyj8w6jikGN4wcgCkMYh+dfm7GpDv+z9SRzVYiXc+B/F61LF&#10;v8s7kI/rTTBmdOPmiXHV81ahc+SAFHtk0+dcogSIE7eSahgizNDmVshuaFe4Fxv9UTt60wBcDK9K&#10;sukflxkSk8VVZgLgDnkUCHgjGAo+lKOp4pVHHQ9ac2RMPlJ4poCM/eTA9amjZRtXI5eoXDfL6U0c&#10;Sg5OQaLiFuwAzgDmqIU459avTckZZj7VVcfKxEZ7U0MiIO4fJ17UKo+bnvTnJ3xZxwKATl6dgIZM&#10;CUYB6flVuFAbGNjcdzx6VUcHy3Plnp61Jb7/AC3G84z+VFgJW/1mR2qePlBlOjVGR0+tSJ/rk+bA&#10;wePWoew0W1Yea3yHG31p4YZGPXio1CZ6Hg07Obg4HGKgYy4kGwZB+7TYShtjncMNQ6f608YB9aYn&#10;G88EZ6YpDLMT/wCkIu5gM8VYlAZIwHGAOvrVdcbiSgxjgVZQDys9QOoNS0BWC4A61ZhJ2nKH2NNY&#10;xN0yPanD/Vn5gcUmIbMzeZHhc81KhBQZbnNMI/dJx39aXAN1CAwosBMQTdjHACipHwWX5eKQL8zn&#10;Zxn1p3c/IaaQERJyAVJPbmnxEi4bvkcGmvt8zjHSpY1DTxjd3pAVLrIaHJ6k1CpPycdqvXi4khBA&#10;4FUxxKvFNOwyOQn7Pf8AB+aBh9K+dPFURj1u8IUn/S2Iz719I/MYLz92vC9a8L8bwot7dnY3+u64&#10;r6jh+ty1keFnVFzoyPOYQwjkyc8+tXQSBDiRsHtVaIDLfP3q6AdvIHAr9Zg7xR+RVYtSa8x6A+dg&#10;sSMdakwCXwOM1EocKehwelTcZUhu1WZMTBDD5adg7Pu07vT/AF4FMESRgCOPrUpHDe9Qr9ak/hbA&#10;FTJFLQgk4kVsD7hq34ckZPiV4ZfauRrKHPpzVWQAqfk7+tRWrSReLNNkAbCyZNZNGkXZn6s+FLhL&#10;n4XROrq3ladBnn1WrMw/ez4PevLfgdqT3vwt1ki4Y40+NXBPQqCK9Umz9qPH8ZrxqqtNo9nDy5ol&#10;bBx1oOPl49acQu5s8U31rM6RVxtYZzzTufLIDd6i4z+PSnbgRkZpDHH/APXTe44pO5pfXmgB3r/K&#10;j1pOxpeMnmgBP+A/rRjgUnp8hpx+6eaAHcYNM7n5SaaSfMHNKP8AWg7qAJQCY8nHemD7v3COeKdz&#10;iT52+lMyfU0AS54UA00kZ6daaG47UDJk64GKADtwKFxtPB4NL824fuwBmnc7ifNXIoEIM7eVo7rx&#10;TjjEuVPagdfegYozzxxikIBVeTSjO1uOlJ26UgFwOBmgYx3pmTu7e9O4wwxQAuBhsfjSEcjindh6&#10;AUh6mgB/8I+bJxTOcffH0oH8OOlOxweKAGgtvbMY/Ol7Dig/dak4zzQAvOTxR3FHY8Ug5k6/hQAp&#10;z6UHGBx1pxMf2WTk5zTDt8lT5nzUAJ/CBijP3/kPTjmmk0o24980APXJToKXnC/KaXoW9qMncKAG&#10;jIxnFPXHm9e9NGd4AI60p4nx5Z5xzmgDRs3A1aEiM88c18Cftm2Qj+JH7N92tvy9vcqxx1AOa+9b&#10;cn7db/MAA1fKn7YemSXPwX+CGpJbg/ZNXnjlOOzDitaTs/UEuZpHwXpZhe4iKyOCyryO1dhA90NT&#10;iTzmIUAiuA0WUibTiABmUgivQAV+0W7bhvIFdDRjJWucp8QrVTB4Luli+VgQR71w8ROxfm42DFen&#10;+LkmPgT94gKxkFT6Zry23z9nIMikA0X0KjsW8HaPpULDD9e1WB9w1G69O9SaR3I8dOfrSgAqvFOA&#10;THAOe4pPm8xvlx+NSapCY5PNN2/K/Q8ce1PPfim4G8/L2oBkSJGLtpCoysZ612PhfVmTV0t5J227&#10;/wB25/h9vpXIyZ2N+7/WoMzpc20se0MhycHFNOxMoKSsz6NkdWhsn80ZdeQO1RujEkg/wVyvhbVo&#10;ZtGjEnJXjDdVNdb8q3BDN97lSOnNdKdzz5x5WzOKkTQn0JyadcRrJYwZdQdpwfSrM6SDd8gxnI96&#10;YV3Wp46dhQScPdxsJ7sYJy3FVQUO3ggFeK6+6t4ikxFoMFa5KeMpeSJsbiTIJrCUbHVCV0N+bCkI&#10;CQeKXkwvuJPpTVJ7xnNS8Af6s/SkURbRt5iyccVWkTMDfNzir+DlB0qJ1B8792T05qRMysYVSA3X&#10;mmE4l+6enFXpEQY4YA9BVN/luDuVs7eKBCoW85ScDirHLRsN55FVBu2DCnr3q3CU3nLjjFAyheRF&#10;bAFVz89LacFH3gHzF4zWjKqsHG0YIqkto39owzfbnwmcp60Azt7SSI3cREBVTEvGe9dPAMW8pwN3&#10;Hy+lcZprKbRGyOJlwDXYoZDfACMAmBeTUtXBu5eUyExEuM96kw3OU+lQxgCU/vMk9asDBGfMyfSg&#10;CIgb2DYyRx7VCA2/ATPzcVbIO1yFU4qBsgKQ4znmgQ/ObdyQeF9apG4dICUsztLEE1cklsYdPZ5Z&#10;0JYcKD0rlrzUFF4kawNhs4OOKaAp6mZHfUVfUkVCud2/GK8z1G7t4b+Ex3wmm8wqAOc1c1trqTWb&#10;ktqMwUt8yh8ZFcu7afBf3DLAZG2fLuPTP1q1GwPyJXdvtLMVC71y2T3NViyl7j5uR05qo5uZboMU&#10;2rnOM9af5fU+a1MQ1ixkBI6N0p7DLwnbS7SMcUj/AHM5HSgZoxbTCM4+7TmB8vG4YzVW1kBUjYCd&#10;1Xz5eJCZD27UgK7bACdoztr2j9nZox+2x4UVrjb5iyRse4JHFeNSGENb4B5HNavhLV77Rvj74F1K&#10;PUlhMeuRESkZVcn+Idx61Udxbo/VPXvDNuYdKeDxPIZ4UneVQ3NyGJIwe22vmnU7OWz+LVvOnmkt&#10;qLLMQuM59RXssHi9Z9P0q4OiW4c6TG7lJ9ywkjOVx94N1ry/xFrdjceJ7y4GmWcbNdqH3EAOc4H0&#10;zSq4eSldPQwhFqR2dju+xLgdYwR+NXDuyPlqhYPP/Zduxs4I2aBSyI4ZQO2GHXNanzbwShH9KcJd&#10;CqkWhcnYnHanKcuvy9DT1STj/Rxx79akWNtxOFA71oZ2AAmXoOlSBH81DjinZhETDfH15bdQssKw&#10;ysb7TQgB+Z5QP50gsYPiW1hu/hP8QbR0RvM8N3G1WHXC1+amrafcWd9ZtsmMb6pIEf3U8j61+h3i&#10;LxFoFvY6vjWtNkYadKgSKQNywx2r5R1GxSfwjrsDJEY5ppZM45DZyCPSpqM1pXTE1Vll8L/Cu8yF&#10;87REV1ByQyjvW9orPNo+pMJ4y0LJhSecVwmiG8k+FXiS3lld2sL3aFbqAemK2fDNxAniNlZ3wzgH&#10;JrxqsGrn1eFqJ8p3t+sUuk2rsoGzbkGuU1iO3lsiGhORDx+Fd7dRRNp96qwIP3IK46GuH1OOU6Bq&#10;JVhvRTwO9ccHqelJLlZmaA0n2+BPtDfu2PHqK76WKK50SWEgEeQfl/wry6ynaC8tpBHESx+bByK9&#10;E025YWsU8YHIxj0z1reae5xqyPMdSjWDxD5a27bfPIORzUcUGmzapBE2rQW7sygMzYBJrs/EFkHv&#10;Li4WEcnccDg1xNzp8N/oZ8tvLngYgruwT+FbQldHNNWbOibwz4qjubswajZzL9lLKscuQw9sV1Hg&#10;HWbezvtb0nWtE1BdMvXaImXJa0kPG7nqpP5V5RY3njfSbmOOL+22w+6M5Zlx3B9Ku3niy4urG5Sb&#10;wFCtyWXEqjGCOvBHepq0XNWWpvhq8INNu3kfSum20Ph34g2UV1qZn0m9n/0a+TlIw/3QTzxXolnr&#10;0Oj/ABShiuFnktb4oIbuJsrBu6Z9Q36V4n4B8T6Bqnw/1LR9UtIvsvkrG0crZktmPAZSeSpP5Vr3&#10;S3mj6xHpWoySXWlT6lE+l6kx3CLnIRm9D0rx6lOUHaSPeg4zSlE+kvENja3WgQh7EtFNAHDqOhPQ&#10;g9jXzt4n8JGWa6DXke4KSko/5aj3HYivpvStf0S8+HTwQWdipgsoEvLfIYxcYVlPcN146Ve1rwrp&#10;2o/De0u9N1m2+0w2LG6tFcZmTH3l9CvXiuKEpRbsdMkmtT4e0i51zR/GOmj7TeI0d0BbXJyVIzyj&#10;joQenNfa/wAM/EVnZa7cvqnheJbHU9Dx5yLuNnJj7wPoxr571vw1rTat4btTArQ3eqhLaYLzcNnB&#10;z/d2V9leAvhtff8ACpPCdu2uiWODThl5Fy0zHrjPZK9TDVY/bR4uYaQdmeeXF14QTxl4uMk0SwXd&#10;xIxnVduP7p29s15tq76rNqukWVhNdyG4uWClASFT1OPavoLxD8ONOtvEtmdR+I1+I3YiFkg+Wf2P&#10;90rTre4+FXh/S5RA6Xt3HETIXQbgf7vJ4rSpj6f2dfQ8SjgJVHc860PRbDTdEti5ke4ePLu0eOT2&#10;HpXW28GjyeG/Ef8AbMdrJZvZOEZ25hYjgrn+ledeJvHt9e65qCx/DjToovPAihjYbgB6n3rm7vVd&#10;dvrXRYrjT5LePeBbWwk6Z7se9cs6znpY9jD4ONLV7o7Dw1qjWWua5BF4j8+K0vWS3n3fMEY8Kw7j&#10;HrW3dR6ZqPibSNOvrCB7a6mMoyMlGXkFfTn0rlr/AMP/AGP4d6fqUcKwXIePzk8zIuQe49xVee8u&#10;I7rwrdw6sY5bSPK8ZGCOVP1p0rxkuYus41oPl3Ou8c6NeXvw28P21pftLLZwMPswTP2qMDHHoVHS&#10;vGNSvNWg/Z/utLntNaNqLsG2W4DZV06oxPTngA16ronj2wt/G889z4ahWAFSJdwY27g+n8Qc/lUX&#10;jTxN4O1PU2uLzwJaQW+qSxrdQxxgJG68RyKRwCxAJxXu600rapnyM1KMmcL4ck8N3vwW1m4h02C3&#10;v49KkF9bFcNlF+VgPQ185XuvRWnhzxpeyaoXli1KSKAbuAScfpXqnjzVNO0nTNVs9I8o6pdaSBd3&#10;a8CKAj5QAOpIr5pls/tPheeN5JjG1w7AMerZyST9aFTQQlJvyJoJLyS9IW0kkmu5jI7Fs7QeSSa+&#10;h/APw68XanYeHbuXRr6KwmmzbyzKVFxt6nHZR696p/ADwjo2peIfEsupWUsllZTwuUbgzEdFJP8A&#10;CO9fcGo+MfA8WhXOiWd1pm6B4Ip2gQAWvZFUD16HFQ4vZHoSrWjaO5yiLpvhr4e2FvDbyySyIFa5&#10;Cf61h1Gf4QO1eQeJ9cv7vViDcAbc+VFnhM9z6mvqbVrjwOvwK1OCfRrJribSF+2wlgzAkfu3jP6n&#10;FfG+r6TrVnrqXdzOsltNeM1vIONyDop9wKj2euqOONVuWpY063aNUuJpWJd+Cx5Y+1eW/FTx/BpP&#10;h+80zTL21fV7i0ZZJEYEWiN/7Oe3pVD4neNpbDwzaxWUMS30loY4CDkW6EfM2PU9q+SJJJJ9RuZp&#10;9SupZpbhmkaQ5JJ7kmumlh7u7CvW6IYftUl7cTSNNIZLpnd3bLMx5JJ6nmrUanHQ9KRE+YnLDGOB&#10;0qyOHXET5K9a7TiHKjmGXAGO9Sqp+z4L5+brSIJPs75lIG6p1UeWh68c0AV2HXiqU24IMEZLDFab&#10;AbTzVKZT5sR9GHNAWN+2MqaBp4XO6RTk+ldX8Oni/wCGvfhEssKeX/aDBlYZye2fWuf09N+kHMgG&#10;wLgVp6S8lr8Y/Bd0rKrw+JbUhvUbuaxqptOx00HaSsfXVi0z/tQ/GrmTdBo6FAD0XB7UeCvE/iu6&#10;+Lmp6J/wiuq3EUst1JaTBT/oix5Lbz6Htmr+l27H9p/xDOmw/bvC9ucg8fdJNdrYSaVovgL46z22&#10;jWkd7dfu/PKDed/B2+n4V8pUqtSaPr4wvFMs6FqqvrF9NHNtkW+aPerYxtOCD6g18l/tR3Wl3Pxq&#10;+DxjezE6+FJxc+WRwNwxnHfrXu0Etrpfw88RajdausVvb6ZNMzE/eJGT+JNfA/izWbvWfi54q1CV&#10;JVEuoMIYiSdkY+6Py6+9eplsOaXN2/U8nNZqMOV9TDt8+TcAg/7Jq0M7TxTEX92nTpUwHytxXuo+&#10;cGd84pO44pxB2jjtTTnNADST6VXkOI35J9Klc/L1/CqjNw6kGgRasrW6uPEWmWkNu8ks+pRxoqjJ&#10;JY4r7GNhpnhL4P8Awytba1UXmo6c7XVwVyxOOQPYV5j8C/DouvibJrVxbRpZ6dZSOpccSSY4/Kt3&#10;xFrt3qHxo8aLLqkctpZXRjsFA4QZ5571VkEnZJGIA41nVJSxZnuGYs3Uk0ydyYHBxjNXXR2s2ZI8&#10;46j1qkPKZ2VoF5PIJxipEQ2sSi/Y9RuFaE7Ri9RgMfu6GSJLeII3OeeagkYeaQY2PyimBU37ryUb&#10;ABnrUbqxkBB6PxU0ojLOVXaeM+9REj7QvJA20AT+Y+1FWTovOKhbcfLDSdWpnB3YJ60wn9+oJPSk&#10;BowiwN06N5agx9qQMEmlAVWU5wfaq0dugYP9rYeqmpgM7MOeCe1ADQVF/HlcBjV0iLz7fCYBHNVc&#10;fvwGt2xng1ZXHlDpxQA1wPNceWx9KTLDoKlyNvHpUQILH60AHykKDjHNNIYIxEZYBhgVE7EXEOS3&#10;0q2u5kAEgHyGgBL6Ob+xfDEzWDJHOreWR3x1qGMDyU/eMcjvVya4kbwhZ2zyKRBMTGD2zUCxSC2h&#10;JUAFeKBhjBJx1FRsMgcGlkYh0XcOlOAPPyGgRBtHmN8h68H0qKdLdkkV44/uccVcbZjbt5zULKBI&#10;WIJoQz234O/FHWvDeraHpWqa9qEmkm822d3IxZrEt/A2fvRt09q/RbQ9T0TWvBkVzY3VmX+yK80C&#10;PnAPR09VbrxX46ywpLCy+SNu0gg16z8LPiD4m8L+KvD9tNr949gupKttcOSTbbjyj/3oz79KzqU+&#10;bVblJn6bOrLhSOM1ARhzz16cU3QNY0LX/Asd9Zy2SXA0+N7q0Rweo++h7qevFTOCpjG445A4rm2K&#10;uR5OVIUU7P7sf5xTf4jjFNCHbM3nAEEcHvQMfzg8ZppMpZAFwuKCQrICx6VJu/d42Z96AIxnJ5zQ&#10;D975aX+JsA+9RfvRdN8uR60DHnG7pmnevzUn8J/lSd2oAXj1o/g600g4PFHHy8UAP6gfu/rR2iyo&#10;wc96QZ3DDD8qY237UoCtnB70AOyM8jv60052r+NIBlZeCOeKcwHljnmgABwzEg4xRuGXx0ox8v3a&#10;XbwTkcdqBAO9JzxQSMHKcUHbgY59qBgQNp+UUoHHJ4pwA2np0pDnc2FNAhPl2jFGOBTec8pinAkh&#10;vl+nvQMT8KTq3T6UY6D3p23nrTAUdBxTGXdsy3APrQxw2PKPXinKQdwJHSkA3B4+YEY4prdD9Kl+&#10;QbhgkY6Um2POd56UAIhQx5yaO5AWk+Xa3yjrRk5NMBP4nBOKTPJ+UfnTsAnB4pGBB+Vc0AKoQgnn&#10;k0MMAVGd/mcZAFP3fMMsaAF4x0ppHPSn5GGpPXFADR0HHFB/1fP50h6crS8UwHAAtH8xHtQcFm+X&#10;kjj2o/hPNNI+bO49aLgI3nBCQ5FNBdxGGJA9cVKGO1+n40gPByi0ALgADHNRndk4Snd347031xQM&#10;bz8ny445p3GOlLgbGyKbg7fwoEO+XaBkUmOGGe9KNu3qOKTK+Z94UARnOeFNGX8gDuM4NSN99cDA&#10;9KMHBOBx1oAE3+QWJ7+tOVgW+8Bmm/8ALM8moju2j1zQMnYcMdo6etNR924GM9eKb8/l8k0Z+cUA&#10;TbcyMMY44qIx/O+ZGzmngn5vmPam5O4mgQoB29OMUnOw/L29aGL+Vwc89KUdeT2oAOcdKUgfZ2Hc&#10;ng0mRhgaUlvLQAAigYDBXBz0pfl4+Wo8/Mf3f60ueW4oESER8AKM0w/ext7UEr+65PXpUjBM/e6r&#10;QAxcY6UmB5Zxmj16Yp2cH/V/rQAmPkXjv0oO3c2I8fjRkZ4Jpw78UANDFQMRjGDmow2ZCQp61LyO&#10;qcUF4dw/dgcdKAGAsQ+RinfwZ80DIpP3ZB+f9aaMbmoAQKDMjryD3NSkDcOKBtEQHHWl/hPz/pQK&#10;wMBhOck0315oPQ8Uwls9qAHDOzp2pQwMKgr34puSBkDNPjZC7BocMPSgLjcHHamlVLN8i1IwAc4b&#10;PrTMjceM0DFCrxgGkIPyZHrSlvmbEYxxxTDnzV+c47igB3bFKCwIOaTHDcUd+lADcyeY+VpePTk9&#10;eacPLLqCxGf1pcLvkOO1ADcJt+7zmmn7xA6U44ycUwFfPTjvQA4Kx3fMKTGEXJ5zTy3L5HpQQpR+&#10;e1ADcjJ5BppUsAA5HNCjBkBHencAsQegoAURvsJAOMck0wg5HymniQmEjdgbvSg5IfgHAoAb8wYc&#10;VGSBK/J5qXC+UcnFM42uAB070AIrSfaoyqDb3zU2GMgJXPPaoQSIs470BrgSqQvGOaAJWH3uMUgw&#10;D0HNISxQkg9eaGRzACs7cdjQCFLrtYeWahOPNU804qwXnFLjjkUAJk84xS8eWetJgZPNJzu+7QMD&#10;jstAI6UuBzxSfxtzQAnP92kwShG39ad2FGRtb5R1oAjAAC4TpT+fKPHalIHHJxQeh4oEKN3l8kZF&#10;JldrDIyRxSc4600IN/8ArT1oGGzczYVenNA5Vh5RwGpHEwuIvmbb7U4E7qAFI+Q/N2pAGKjkmpAO&#10;GoIGT1oAQqPKyCCfSmFBgZLA56UjE44JA+tG7A5egBfmDL8rGkd1Cr8p5NIWGBhhweRTv3Rikyhz&#10;igB3Atyw7xn8KzrSMi7um2g/vCc1cH/HtcZkPTgVHbqQ12cDnrTRLJWaQk5QdaT+HpRg/NhacO+R&#10;zSGRhjvp3y4HFMO4SfcOKVnCiMmCgBe4+U0bSQflFKGBI+UDIpcjzTiQ/lQMbgeURt7UwEiQDjHr&#10;Un8XI6mghSudhBAoAYCSxG3vT3AMceGGc03pnmlx9/5xnigBh35Xp0puOnFS/KUOW6Uw44+WgBvr&#10;zQSdmBjrQATKfmpdoGcZoEN5z9zjvQAoY4HWg5z1qN93mKcUBYed+1+CeeKPl2plsZFKCdp54oLw&#10;kx/KaAGnovy04/6n7hJo/ioBP7046UANEQDIxccmkaSJZJF3EkinEM0H3jw3rTPLTzCSuTigBBjd&#10;kcim4JI6jjrUmAFOOmaMHc/yk0DGqGMsnyDA75qTEYiPzc46Ug4TpjnpUE277RFyaLAOw5Rm8oD1&#10;5pMDuBRkjILnHFSZXyn4zxQAzA3PhOoppH7pwFJ5p4yYn/eDPpTVEgZslcYpgMAGCdpoGAP9WDmp&#10;Pm+b5Mc01g2F/dmkIYI8mTLjntmm7SGAAPsc1JgbXyrdu9PCrx81Aithw2RKfepcsY1BcdeuKcwT&#10;DcU3aQmcjFACMzBX+XPFNBJijyQOemKeRx7UmBjIJoGJx6daVmQbR5fOOtRswAJIz6CiMhnbKAUA&#10;AOZVOzvU2MgimBFDPhjUoyCOF/OgCMj/AKZnniiOIK5bByRxmpS0W+T92OnFRlyXHJwKAACTzJiQ&#10;MZp3ZeOtNJf5sE470YfA+egB2G4+Sl+Uk/SkG/ecnimtnacA0AIQNpGKQ7/KxnIpgMmDmNiM1MCv&#10;mc56UCK7M+w4gPC0RFjAmRg571Z+TcOB1qTYMSE4x7UwIh9w5FA3YPpSsR0CGlGfSgY3gAUzPzKB&#10;jk9ae33T8h+lMAPzfLjFIQjZ8xRmnDGeAaT5t444p2B5TjqaYADx0o/g/CmAN5nLsBUvG40AREvt&#10;QFiacB+7PP0qTdEDzFTCV3sQDQMTjIOKRgNp+tPwO4xQc7H4HAoAacBeF/WkyxjHzN19aQElCfel&#10;/ifj0piHK7gdBS7iUGWHWmYG3OaYfvtx1oAl+TdgnHNGEBl25K8c1B85zhulSqCEIoAM/OPk7+tT&#10;AgQONo+tQnvlajUsZJcucdqAJD0bvRglT81OVc5GO1OGPMcelMCNuCvyc7eafxsp3zZfKDGeKQ4C&#10;P64pDEAGGPnL0pvTvmo2wVYbTz05pyjCoCxJxQFhTjBOMUzbxyKkwChyDSDd5jDb0oAQbv7mRing&#10;DY3WlXhicdqcSMcYpAMYjenBxjvUTK20/IRUmR5qHYTg0skm6dsRAYApjI/mwBg9KcAAOGPWkA4P&#10;BqeNYzFNlxn60CIcnHSnDG1eg96GC4PHFJ60DAhirdMZp3yCPOe1NP3TxxTSAUFACpMGcgRnjjmp&#10;O33agGwSjEajHtQZV8xsqOtMRKzQiN+RnHQVEvmGJiQRzwKF27yRAefWngjaR3AoGM7k7ehoyc4w&#10;KCPmzt4pGBANAEh8kp/rDmjCYHJxUYU/LwMelPO3d70AG1Q4w5xjrSYGfu0HGWBAHSlXZ8x2E0AB&#10;wUII4p21eNrdulM48wHccUucDhjQA8Y3n5aQsQ8eAOh5pofIb5gOelKfvdKAGfwydyT1pAJMNyKX&#10;u1LzyMnpxQAbhsi455pM/N1pvPzZTvRg7s5+tADs/KeKb83H6U/apibmgghVwKAEzyDs60gPyH5D&#10;nPrTwPk+6aXA44oAbgfMdtNAfEmOlSEdQBxTMN5jDecZ6UAACbRuYE88g07jaPlpm0Ag4NPAbYDg&#10;UAfAJJZFz0U8UIQWcmL6VGNxCZf14xTlD+YDv71+en6USxsn2iIeZzmreR5q4I9xVDH+kKeM1bXO&#10;FO4cDmsJx6jTJsjd0PvSci4GG4Apu75F/dnHrS84ZsjJqGUiZdouEJYfe4p1zteKIg896rOr+Xjd&#10;yKkTPknJJ4qdxif8tlAPG0VKvIbB6VCQcL9TU0eNp+bnNICwpOBhuopynmQ57cVDwGX5uOacOhGK&#10;AIZQ/wBpRhcAgHkY61cj5t84+lVz/q3Ge1SxOotCMHkU1uBXdlF3t5JJ6UjMwkGYivHanuvLNkZz&#10;1pg5xkgkKe9ADkfIjXzTkE9e9K+NjDfkZqmAd0x3/wAfT0qbP7uPg8rQgLuQbeHCZ+Xr6UnORzin&#10;2+37IQQc0SKN6bWGc9ahlFcs3mPkmrduym1lHOc9aryDlflXO3tT4sCNCVPJpNDRZOcdR04pVyEY&#10;HHWjgxkFfoaQYI5wOazYyYH73Bz65qIcef8ALzingkMuFpJOjHFADoid0eW6nAqywAncFhkAVTiP&#10;zQ/Nn5qvHBZm2/w/nQxDNx8xeQAF4NPwdq/PUY5C59elTDlB0H4UAMOM8L1FKhVWcCM8tzTiFy+D&#10;TMEiMZGA3XNKwDLmInyXLtgoaoLn5+P4q1JmkMUA80cDpWbJ/rJhgggcEVUAGY+5+NPULhycA/Wo&#10;/wDln1+lPTlTn1qxCgASHir8eGiGHX7vSqPGBzVm3OVlIQ9amSGiR92IyOoNTRMTGPmxULDMw5OM&#10;U6Mt5hzjg8e1ZMosFQ2M5pyjAPzA8cU0HgfvAT3qRMbScnr1qEBESA4yDmnqRz8tMkx5mAOccUkO&#10;RI2QaOoyY52SbUAGKgQnDjy+d1WwpLHJ5C1WAC3T/MOWpoRLhthHt61VUN9sXcQDu4NXsqZUHbbV&#10;d1PnHjv60AXNqqmQ2eKjbkE84z6UwFgijk8U4nKp04FAhrYz9zr71ESBI4289qkJO2TjkDiocHap&#10;KnNAEihSCdoqo/mLLMM5G6tGNfkf5B061TlHMxAzmi4FRi3/ADyxg0ZGPSmkZxlyKPlwvFVcY5gP&#10;KOZOMUW2z7RcY3fjSnHkfe/Soo/+P4fKeTwaYi+QuOoOaZED9v56A1OQgTHH3aiQMJ2ORjNQMvce&#10;djbRg7/bNNTOEzznvTyMgnkccVNh3GHbslAB5qFgcgbP4uTmrG1i6Yfio2AFwBsOPrUjFXb5kec8&#10;NV07fs7dMbaqcebFkY5qx8204iyPapYEDE8EADmrEYJjGAO1V5B+8HXpzU9uWy3yAY96SQEjAiWI&#10;bu3505AoYYbvUjY3DJ59KQbctgck8UWAsLsKr83epsKGYbR92quRu5RqTfJuIMPHrTiJkEhI1Bfl&#10;PWr8GfMhOapzZAjIx905qe1MZtYCbrLFqGA6+/4+4z2IrNJ9c9eK0bwnynBQ8DrWeMtaREYwGpJB&#10;cjLqssQZiNw/OvLPH0ai1sz8oDg9vSvWjGhW1YkHbXnXj2Ldott+7+6pOK9bK6qp1Yu3U4cfBypS&#10;seIxiI7WV36nFXAODzVYsuUAQKPpVlPumv2PBz56SZ+P4+HLVaHjO5cA5xUgB8qT5ehoA96cvUfM&#10;eDXWcIo7cdqX+Jvlo53D0p+Dgc0DsIv3jxUgpuPlHFO79aLAhrgbBz3qEgedL2zjBq2yr5Q+bv6V&#10;WdQI3+YgDpWcjSO59kfs1Xqiz8a2jPjbIoPPXd0/Wvpy6Urfzg5OJTj8a+GfgFqBh+KmrQm4bdNE&#10;mBnrtNfdmo5I06TB/eW6141f+I2ephWjMb7xpvdqRsg0CsTtHdz8n60h7c0nOBzzRnikMcOopT1b&#10;FRknB+WlHIFAxwPHSnYOD8/6VGSAwyTz0p4PynIFACk/c5pM8Hml46GjAwfloAYfvj6Uo+6fmpTj&#10;en40nc0ASgjy355xxUZ3YBx+NJ/EfTFP/wCWXX6UAREtuQgd6m48od6awAAyOaUfcOV+lIBxI8xQ&#10;WPT8qDjfn9aac4X5s07A2n+dAC88jdSjHYU3uOKUdQcAUABPoppAflfMZ+tSEfI/zUzDYcZHXrQA&#10;078ghBwfzp3ODzTgG8tsyDOOlRfvOenXigB/pRn5qAPkznvS+lACg8j2pc/Kf3oP4UYG0Uz+Nfk7&#10;+tADsfMeOtL/ABNSDOG4FGemaAHjHpQ235sFc44pmeF+YU71yKAIhnOcgknvTjkBsjrTsJkgtSMP&#10;lwTnJ4IoAbjBPBpw+4OnXrTTkGMEfw9acMHd8oFAC96T5sN68U4fcbtxSjOxPl+poAaNvnQjc33e&#10;akbbvX94TSLgM/Aztpu4liSgGDQBZiK/a4OK8y+PWmi//Yh+I0QgZni0Z5046FBmvSUI+0w/KetV&#10;vFcC3PwU8dwvGpVvBF6uP+AVrRtzq4tbo/FLTzta3BkIC35H616p9md9A0WeN3JVV3Ed68lmSRfF&#10;XiJC5CxeLbpcfR8V7P4amZvA+pIwBH2cfyromyJx1KOuxJL8MNdjZfv2YK+xArw+3OyWVCzbvNI/&#10;Kvar+VjoeuRmZflifbXicZJ1rWB5WSt0c+1HQII00zin8bDzUa/wc1Ieh7VDNYoj43kjjnnig/eb&#10;C/rS/wAZ+tGBvJ3dT+dI2Iz9/oab1VsmpWBIxs57VHzlvlpEi9VAK8VXljBTAcg57VY/GkP3T9KA&#10;LGl3f2XVIsttBlADdq9s0e4gn0tcujExjAP8J9q+frqPdprruOd4IrtPCuo+VdaZG105HCk56VcJ&#10;WOerTTVz2O5j8uzgDXW5iOnoKzMkTrgEfjV4uZUndi2zygQwqiw/fDnBz1roOOxBM7eeQMcfrWJf&#10;wE2kzZDMSOMV0YtVf5/tfOOVqpdLEtvh5AAQcGpauaRdjjUGFkzECc/lSk/OuTzVy4hTziyy4Bb8&#10;6gZVDtnbnA71k0bpiKvz5L84pGDfMDEMetAKlQDIOlL8xjX0xUhcrOBvXgVVkUMZCVHTirrA5X5c&#10;VGVO0jb260WEZLM4cglQB0qONgt4+WJDGrNxHgxAnuelVMoGJPY0ika0XzPKPKzwO/SpWUbJhuI+&#10;Ws6CbbcTHy8Ar61dglyZt0Q+YHB9KaJaNjSfK+0Q7reQBH4HrXXKZWnZt4A2jpXI6dMI7W6DKhO/&#10;r6V1Vm4exPKgEcN61MtCky/E8YyPmNWRt8hMMw5qALGoXG08elSbjtg+YLz0pITJ1K+cx3t9z86o&#10;zsC5G9h81WZJIle3DDBYfe7ViahdxRXEYyrFmwvvRqIjum0+OaP7Tdg70JVCc4xXnOr6xIdQKJZM&#10;qROQp29fxrYvnumv7tW098lc+aT0FcZc3LPcalbGCHbsP73AzmtUgWhj3b3j6nFK92+Nh+XNZpBk&#10;glXyGwH+93qzCh/0kSXxYiQ4pzsuAoVQB3FIRGqqEXk/dp+R83XimnOT6YpPmyRtH1pjFODE544q&#10;vISYX44qUhiCNhNMlBAhx7ZFAhbUlXQ7P4uBWxuTy2Plr90Gsboq/MOnAq7E58oguAPWgB8pHloc&#10;KODxWRctKVGRnritSUN5TMZCeKypAfMj4PANIDtPDXjXxTpeiG1Esl3br/qYp5DmLPUA4PB9OlP1&#10;rxlrV/b6gP7Egtw7rny5T0HUdutcDtXzDkU4REhPmXAPrVczBM+1/hX4x8JXPwesrSXVoLV7KJVa&#10;G5ny0JPGVZuWVj+VevvqenJDOv2mFwIlIcN8pB6EHvX5ksrrJIVklC7f4WxX0F8I/EU01nqGh6hq&#10;EskAGbOWR8yQN3XPUqf0oirsuVpbn0jqniu0tLUH7PPM+7Cxof61zcnjDXpUYR+GIoiVHBfOKJNK&#10;tnS7JKsQePp61WXTbVXISU9OfetFoY3SZnX+s+LHWMC6nVivJDdBXE30et3Ls1z4z8Qsm7iNZmUf&#10;kK7a6hIeZfJJOePwrGuIn3RYjIA9amSdgjucoljCscRRrj73O9yf51cuIYvKtwIsDaMgd61TGhnP&#10;PQcdqqy7PtUI2HkH6Vg13OiLME2tsbTXzFbIrNDiTHG7/GuK0ry4/FOprJJnF7zzyOfSvR5PJWVQ&#10;WUFj1zgD1rzfVYRD8UzOlyPLmVSrKflJHUVy1Y6npYOppbtqex2E0MujxBPmKw4GTyKxwbUeKLxZ&#10;rXMbWUqPn/aGAfwpmkXNummQS5BDQYJHY1Hc7jcrKRjM2fqK8xRs2e/zaI8tsR5XiTV9Pa5cvFqc&#10;xQueSpPHWvQdBuIUTUoZF+Qn5Wz0Ncb8QYUgvvhjqVqrK80TiR1GAWUjGfqKNO1BJrBJkiG/Yu9A&#10;eh/+vXc488Lo81z5Kji/6ueoEBrPUlLIytEdvtXl+qx3dtqqXMImSRbsE/3WAPcV21hco0SsLgsQ&#10;nzJnpVi6tVvNMcf2Uu3ymzgc1zr3WVK8tibRZl1LTdRlt9P05WNoguYTgseOqjrWPqvhy5N2zR6Z&#10;CwL5wqjNcPC+q6P8RLOaHULuN4r0mKTB2sp6qw7givXf+Eo0afR0lSyWKQwjfGT0bvj2NauLtdMi&#10;LT0Z5uNKEHie1lgvLiOdeuw4Bx2I71754a1fS9R8AHRtWs4ihtyitIctG3QFTXkE99ZT32oTR20Q&#10;kJ+6G6VnyXmy5s5IZJY5FOchq5a1GVRano4XFKn10PadLmv/AA38YrS2v9YuP7PuroJZ6oDlVRuA&#10;knqPc9K97ja/tdF8V6lp/wARoxdWdmkkcCTZWZHHOAOoI9K+XtA8V6JfaOdI8Q6RCbOTEa3DYzCx&#10;4DA+mfyrRvbbxJoPibwrDF4yvL20nnQ6ddrKXVImP3WPIPFeVUw8k9dLfie1SxEJrTVH1Z4Pnm17&#10;VfD9x/YTxyW9wztCV4Ru5H1r6h0XxRHbaDqtvFBaeZYhFkR32mE+mO+6vLfhzY29t4B0mVdLjR59&#10;JikchcElhkmm+NtIhuImvLa8uILxYT5xjJAnXtuA7jtXTSioxseJi6ilPVXR9BW+ueF9X0G7gvNL&#10;04BwnmxMwLRuOjKfr6V5h49+HOmanpwurHXIY7v7LtuAh+S7jx8p46Mg9OtfJy+IfFWn+NtTtxY6&#10;jdhZQUK7sqO4JH6V6BpPxR1u0bTN+g6rEDdKu24kJXPocjjNZVcLfVaGNFqL9x2XY5bUPBusaP4q&#10;0eO70G8dJJXMN2ASk+P4Tn7rL6d65TUZbL/hLIWk1GOMROeM8gjtj3r7GtvE/hHXPBpjmttOAe3X&#10;7RC7DzLeTsye3uK8C+Kfw21C80NtW0C73anBYs00EbfJfQgZ47B1H51VKcaekiq8Kk9UcXD4obVZ&#10;dK0SDwq8k7Nt5m4s1Xqf9rd+lX1toYZPFNlL5rq9tgswOdw+tY37O/hq5uvjT8SdSubC/X+y7KRP&#10;LnUq3m5G7IPPFej+KI4m+JWpSCFR5zSYwO6mpx1VOolDsi8FFwXvdT5B1a9kg+M+q2barcrGutxC&#10;OVhwgJ6MPQ19AX954CuPh1atda9pkEGi6CDeWSMrNLKy5jKsPvZPpnFfO+vTQy/H34lBbSKT/TvL&#10;J9McVRnto4rPSfLtNVfdMSiliVPPO498e9exRm5KKfQ8bE017xm61NdXWuXM7POZJZ5G25yfLH3R&#10;+ArrPhX4cHiHxdepILmKysp/3yFSDK2eBn09a85v7u+j+JWixQWLNI15GkZHPLHkEV9i+G003Rfh&#10;CZf9FguLvTN9zMBjt0A9TWsqjTtY57KCujq4rfRNC8KeILfTNIhElxb4edDkNjsMeleATapHa/FW&#10;+ui75TUcysTnJz0I75/SvW9L1rSLj4da3dSWkkVtZ6fds4lOSGxkc/7VfP8A4eFrf+MPEtxdyoIv&#10;+Ehd1Untu44raMXFXOfmbkeq6l4qv59T8H3w0m7tUskHl2xYkSA9d2euR0z0rlfHHjC9u/D0U0mj&#10;/ZbC0013ZN2cEDPX/aqTxDc6d9rZYLaMKsChsDj2rG+KGiSQ/wDBPTV78ebHM89q0w/vqxGP0pKe&#10;tmiZJ7nxxrOpXmo+PdVu5pW+e6YRoTkIg6AfhVRFUEgIBzVeDBaMeWh6Voov71ciu1GLbe4KGwQF&#10;5q3CX8lxtXIbBBHNIiOZJWyBjpVqMKGZjCNxHWmNINjeQQZFwR+VNXcFcHHtUvG7kHmkIGzpQOxC&#10;cbTz2qBlUqnzt+VW2U7Y+OtMwwcj7PNnHRVJpXCxs6FLb+ZexOqk7ehPSrmoqyDTJFiZSNSjYEeg&#10;NcxC0sV+Jf7OvI2X+IqefqK3kvLS405U80B8EbX4/nSKjofaWg3VqNK+EGoxX6PnT7VJWBzgYxXp&#10;viG0tJbJGR4zvhRnUDg56V8ffDbUtYbRPEGkLOJZbeUS2yl84A5Kj1r6+0C90vUPhnaTZSK5gaOO&#10;7tWPzKRxkdyDXyOLpezm2z7PDVlUpqx8u/tB6lJZ/Cr4U6NDqDBrxnmuQDz5aYABHuf5V8mxROMO&#10;WAyoxX0X+0lYeII/2jtAvp9KuDpU/h2GOwmXJQ7fvqewbPOK+ekaJkUK2NvYmveyy3sYtdb/AJnz&#10;mZt+1afQkXoad60gVfLU+ax9qcoO5c/nXpHliHG41EfunmpTkSkBT0qNsbhnp60XCxVf/Wrz/DVd&#10;VeS+tUVWJa5VVHcknFPdnaSUKoIHevY/hf4O1DUPid8Mp7nSbxYJtVEkStGcMqHJZvQemetZzqqG&#10;5pToyqbLY9zu4Lfw1/wTltoomMd9eWlum8cMzSjJx9BXi1hBi3hYs26RAzEnnJr1T473yN4m+D+h&#10;wzDNraia4Veg7Ln8K8yyFi0zBOfKAOKqGquYNNSdy20t7HcKocYA9apTfNcxuZGGW5xU8olLQ4mP&#10;K9PSmbTsAODVATLu2R/MTx3pxJBJFM3AbOPpT1V2zgAYHrQMb8uGJI4quxG1sIpyac5G1sjk+lRM&#10;FCxHcck0CHDBcAL16U14nxuVhvB6etSBMqpDnpT42jDD155oAkiiuZLGYq2TGnzD1qSIDZafMR83&#10;Ix0ojdxLcEMRnHSplK43dM98UWAuP9maxUJIu4DmqiookOT2pgDi4yu7Pt3qeKIyOB9pKgGnYBBg&#10;LL8wJ21WGAH+bndV4Rut/NH5eSEJBJqqkcrXcoaEjMhxSGiNI2fUELJgZ4qxMjhGZdwAHWrvlbFX&#10;c6n5eKcjLJaXKFVBCnBoEYmP3akk9TyasBpDbIGkOAPlpzQyvHhU+65pjsEgn/0SRjtAAoGM8rdd&#10;EhiTinlytwn7kEd6ihmdfM+TBI79s1L8ph5PO7OfWgBHINyrBAMHkU87TGwI7VCcYfgds0oYAudg&#10;4WgBQoBbBNU7gApL/ogbK4YVcVlaMkCmHbsY55waNguerfCD4gah4b+I3hS3vPEl+unHUQkNw5Lf&#10;Yy5xtcfxRt39K/TWxu7DU/B+n3lt9h/eWKvKsTBl+YZDIR1B61+MckZke6BKbWU5r6V+AnxRufD3&#10;i7Q9C17WLxtEmvRHa3kjFmsGbgK2c7o2/Ss6lPm1W5a1P0AeMjyfnON/p0qKQAuOox0xWxci2k0a&#10;xuLea1aGa0WSN4m3IysMghunIrKYH7NHkDOetc9hkZGXYlc9Kc2cryPu005wPlzSEnauKQxA7pd8&#10;JkEc8U7OZH+U4zTsHaRsFP8A3QUZAoAaAPrTT95vlFO3phcE0HqePpQMTjPWkJTyJAVOSeKD1pQA&#10;Y24FAIYuQPcUhK73z1PSnbRheKXapGSQCOlADRjIxUZ/16ZU4zzUhxuNAAMUmUHPSgAwOMNml5+b&#10;nNJ1x8tKPv46cUAAC5HPOelIQN8vHpSFTvJ4pc/OKAF/ibjmjOSQXA9Pemgr5z/KaRiTMvHToaAH&#10;Dr9/NISAfftR0VhnvSHkjK0ALjhsjPOad82xcEmkBO0fNSbm2r8oHNACN1U47UYGT8tO43csMZoO&#10;35RkfWgBP4j8tJzjuRTsHIpOQpIHemAnGOtOGPLfjmmE/NICBjAppMmY1WDOR1pALkZGWFPBU5w9&#10;NKx4UFmznmnYjHRFFMBSBgHP0pnGJPlHalJPtigdKAG87x9acPu0fxUhK7h0oGOwCpph+/gpjmlT&#10;f5/Mq4xSnkngdaBCYPOFHHvQenSnDOOlNYc0DG/xLzT8fu5PnA6cVEd28fu+KcM0wEO7DYXOKMna&#10;vA6U/Ay3XNOAAjPAzQAzA3LgHJFISdzcd6e2QmeKYACwJY+xoEM9fl/WkQH7TJnOMVJ9R3pD95SF&#10;4pXGLgf3u9Mz8zDFPBTOCRk9KTHI4pgHc/L+tLgbG57UhB29MnNIRL82E7igBOcr8vWn+vGKPmAA&#10;KindhzQAzDBSc55p2UCdsmjjimMOV4FAh3G4DNOGMv8AN3qNvun5OaUBhGTtBoAcFOGOOBSgJsPz&#10;GlyBjIxketRvneCOlACkfLww5pDGywlhIScUHOT8pxRufLDHHrQAoDbCeOBzQQxjPGPQ0AqSvzNz&#10;1pCyhoxkgdqAECuAAJWPPNSYkBkPy9qYSeeaXfJlFyMY/OgBV/1jHyxmmlsMcqetGRv6jP1pxKmN&#10;8r9KBi7iUQcdKj2qS2XPFO4yeKTD8YXjvQAiqo3c96ew+U9DTcHvTdp3n941ABl92ABT84BOaQ4A&#10;YHnjg0wEgpwetAh/O77vSl/GmgnIyoqUY2E4oAZjkUvARztGexoJGacMbW+QdKBIhAJc5lPWnH/V&#10;9M04Abvu8k0pBAHTrQMjABzT8AGmMCD9RSKTsOR3oAm+TZwOe9M4KnkUgPIGacdu5SD1FADX2jZ0&#10;6ce1NBOWzStnPXikH3TQITIz0pyhCTzTCV3AHOaeu4N0IyOtMYMV3DioyXySGNStja/SmjZ8h8xe&#10;tICMiXKEqQM/nTwWAXIPNPkbLR/NxikDoJG3KOnFADTjccLS84fk0DBJIXjNMO/AGVxmgAAkFyct&#10;kVPti2nMyg4FQ4y/3qaUy4O96AJT5eThgfSoy8hVgsYGDQiqHKnPtVpY0yP3kf50AVwWwP3Y6d6Y&#10;0mSFy3WpZDH93zlJz2pgVd6MU/GgBP3h7045A5FRyMxc7QcYpQJDGMt3oAkRSwfrxTccMNpJzTuV&#10;8v5znHNPz8oPFAEYySvHOKQgZb5ecUrNhjxSD7hzQMb0PI6U3PL/AEpxxlcg5pP+WjfLQAwE46fr&#10;Tiw54oOPm+XtTdpMYIIxmgB3zbs8UHJB570AHA4pzZ2g49aBCCTMm3y84FO2qPMPmYOKiUccqRzU&#10;w/iyvb1oGQh2ViMfxdakaQEINp5FIVO0EpTFAzzGR6GgB3ykDilVY/Mk+ZTx60m05xxSBCGb94eR&#10;QAwKBLIfelycNlacM7QC+aUA4HNACNt8mQAc7aZCJBE+VGc0yQ7AQVJ44xSwuxsZCUI5NAiwTgMd&#10;oFM/ij+ppinPJpxzuGIwPxoGSBGw53DtTJOo3KOtGZBnMpoO9oiSnT3oEI23Yv3elJ8u1+PSj5dq&#10;Eq2aDtwOnX1oGIWxIoA7UeZk9FpGB3Hmo9pBOBQA8Z8xuOlA6P6Y608eWYmBc7sU0qeKBCYG3Ic4&#10;700khlPHWpQFCONtMwpIBHHrmgYigeZnFPbHlH5gaaQAuATTCCBkyd6BWDGFHzCm/LuYc/WlO4kZ&#10;U4pG4kX3oAT5irAocAHmmIBuIyOvpVlciMcYyKMDOcDOaBjM4LYI/GnAxBJMkVEysZPvHGKQJlWJ&#10;PegQ5pEwMKKQn5BzxTWjTC8t1pT0Hy9BTENwTnGPrSgsNuSM56VIg5f5e3rTGzwQp60ihJS3yfL3&#10;9aHUG3gYMScDIp2FMa9zjp6U0iTLY4ANADcfMvy0rD92cGncZHFGPlNAmMUKEPJ4qTKfZiC/NR4J&#10;k5WkdQV+8QaAH4wsJ3cZqTMWxxsHbqah58pRvPSoZFfepBxxTAsyqPKGGBPfFNQEWzfvAarL5+7G&#10;4nmnsHx1I/GgLj+PWoWMnmkcYqVQQsntinAdCV70gGpjynOxuKQ8rJxnjipmIOxcKPeoSrhl6E5p&#10;iZCYnOOv0oUFXP1qzlsHJ7VXO7z+QMZ60hj1+6xL/hnrTTn5fmbGafhSMEUYw/CjNAEbY3rgjkUA&#10;f7HOelOIG8ZapUHXK96AGrvDkbOMdaGJ8sj34qZim8jg8etQnG9vkxQAzdwKcDw529qdtjKkEU0Y&#10;C4A4zQBIslrhdxVTSMASNrgjtVSRAzcg5zViP5UHPOKYCciIk5605HHlkfN96n4X7POS+euBUMTR&#10;+YP3BBz+dAD/AOM8UZXLEHninOep2iolB3EnHWgRLnIHzjOOaac880YHz8UvrQMD90fSmfMBICAe&#10;RSMfmHB6UfOQeBQIXcDgZPWkbd82CaXHPLYFKN2eMYoAjwxjJJ6dad0xxxSkNnGKD05HNAxewoGN&#10;0vHUCost5qjjFPBx/FxmgAGMHCjpTAw3vx3qbsn0NMKqC37sUxDQ2ZOQKl2oQxD81GQNjjb24oTI&#10;DHjBNAw4DGkJ4bkU/AJX6UnGTkUAMDkkfIceuKfx82KT5cNgr+FKPufdoQhC21gcUA/MGy1I2zC9&#10;RzSu0ZCnC9O1FxkwOVPzHkUx14PPOe9Qh12nHY0M8hKfIOTQFh3z+aoyKRtyupEeTu5pScSREke9&#10;DyxlxjGeKBkjEbRyORUZJ5wO1B3ZT5KXbljuHHrmgQnzbDyaFI+bJqUG2LgeYMimNt84kDpQMAVC&#10;N8wpo2h5MDntzS8FGznmgJsQEyE7h0oAXksMrTSr4f5zigudqgp0pd3BywoAaGIKLycnqakw+Tnb&#10;0pCVyfkHtTArux+dsZoAlGP+ey8DkUgGYz83el24jGc0hOSRnmmIY2AoGwcn1puE8wAx1JtJkJwa&#10;CBkYwKBi5ARflHApA3A+UU1VO3lieaUjDx8daAAn5hwaXDYkz145oHDHmnL1k+Q9OtAEDuVdB5fH&#10;rS5PHNKwXcgOCc+lL8u5uMYoATjePkzzTW3CQfKAPSlAODQQxDZXIAoAcOnTtSYOw9CBUaMTM6lG&#10;wDUmV85uMZoAX5ctjFJ/Gf3n6VIu3Y/pmm/u89G+tACN1GBzSgfMcuaf8vlrlxSZXHKUANYY6Z+t&#10;IM5Hy9+aGJMfPrTQRvT5z06etADvl3HkfnS7jtI4pAU/eAWx3Z5NG35yecUANWT9+OAfapd8e9yz&#10;AACoiF3r8o6+lIV+Zs4x3oAlE1szkKOnemGRQw+U/lUISNZnYRjOanYqzr+7A49KADcpdMYAIp/H&#10;lP8AvsnNR+WPLQ+afp6Uc+UcDmgD4FCjaQSCc0Y+fgUi8k59Kkwu4fNzmvzts/SSvIHEsRXOO9XI&#10;sGJAVxxzUL7TkliBtp8D/LgMOCe1RLVDRY+bkbhj0xSqBjBcY+lNLfdwe9PIBOc9qxZY5R+7J3d+&#10;alUDyR35qBSOOvWpVztY7iR9KAAlQTn04oTovyAYPFRShtr/ALrPIqRN20Decj2oAk6844py8gYB&#10;oxinpuEh+npSAachD8oPFNB+U+9SsOX+boOaj2jzYsbuaGMVxm2PTpzVchAICGbA4Iq0VP2efkYW&#10;qwK5UZ43ihARtww+QjIpVLZPTGaknMZmUqR9zBFQDcY5MNnmmhF6J9twox1qw+zzlPQbazoubhCe&#10;Oa0HxsGW5FRNFIaQCpIJpB93gChQdv3u9TALh8Oe3aoGG5gF+QcCo8kyLxwTSnrJz2FRA/v4gW4q&#10;RmiikqxC8DrRKF8sHceUPFERYAAS5BFPkDbOQDxQMrw8AEAdTnNXU/1a8+vNURtDkbuhq3GcAih7&#10;CJACDyR3wKaCxEhwMA0p7844pgHUFzUjJRnZnBpMcDg9aOMng4pRu5P9KYhjDh/mPNVHCiSTJH41&#10;clIEMOPXmqFxgeYdrcgc1UREZJPRe1OUEIvynrSR8vDz/D0p5z5rYH4UwHFR0zxipINwklGcA1Hk&#10;7VGO1TIB1wPzptAiX5t4PGKRdwcDZxnk0848tffpTRnzcH0rEonGMMRx9alQkB/fpVYGTZJ8gxnp&#10;U5B2rjPA44qGMbKcIhA53c0Iybl+YcUH7nQc9qQqu1iF/KlYZcRgWB3KciqEmf7SiGG68VahCDGc&#10;mopc/blbj5T0poRKpAmUjpTjy/J+lC7TECeD2FPyMfhQA1cfONtGU2kYOKTgMBnqaac7mwCaADHJ&#10;wtMOCEB6c0vIdQSQMinOi8n5j8ooAkjJHfjFVrhR82CMfSp4s/L83fmo7jdvwDxjr6UCKBB2t8va&#10;omGBF8w61OQd0RAP3qdOkSxwEXGWI5UdqqwyHnZ93txSDA2fvB96kG7yH68HvTSQWbp0oA0N6eWv&#10;XhaYWXcn0pIvKa2jz75okXJBC4xU21AnRyQeTx2qdC2Mbu1VogfL6Dk1cVMxn1HQ1MhoUcsMHtUc&#10;pGYjg9eacN32hPlI+bBzU06Dy87UwE5AqWx2Ilw0akDg9Par8JRbY/uhnBrNgLgdwM9KuozhhgZz&#10;U2AibebiUY60R/Kqj/aqeUAQxt3wciq8RJUk/wB6i1gLWQWQEdTTgP3o54zUSkb4xnnNWgAQevtV&#10;NAgJ+dSCD7UpB/dEoKbxlvm6U/k23XODQkIZIrFf4cbelQ26ETxkE/6yrB/1Bz6dKYmc5APWkNF2&#10;dEa1BIx+7rGAG1lJ4EnFbw2GwOSOUNYzL/prfL/Ee1KO4mCgbkG2uP8AF8JfSAwGR5JGa7cKqo3O&#10;SRyK5/XkDeGLxSnSMnHpXfgdJowrq8Wj5rnVBchcdJ2yMU9M7QNoxj1pdVVk8QqRnidgy0xCcDgH&#10;iv17KanNRR+S51TUazLKng5FSDO1vTFQjqBx15qwgJc/JxjivVueNYROd3FPA4HNPVRsc4X6UvO7&#10;pTER4O/pUijk8U042j5qcD+8H0oBEh+6Peqso/cEY71dX7rZFUZztaQ7SeallncfDW/Fn8d/CMwA&#10;AHiCBDz2Y4NfpjcsH0TQCADmwVh+Ir8oNImkg8Z+HJQvC+IbUkf8CFfqjpEiXHgzR5FnBx4et2X8&#10;Vrx8TbmO7DS1SK5HPSm914qRx8r/APXSmY5Nc56iDnc1KMZ69aXuw6ALTRn0qWMdxuPFKANj47U3&#10;+I89DTyOG+WgY35tx+ReacAOfmFMB6jNP53n6UAPAG8ZYdKQ59O9IM4/GpGCCRP3g6cigCMgbTx3&#10;puOGp7D9xcH7OMZHekyu0YbtQAgAw3HWnDG1aOMdBSHPPP1oAVv9URjJz+VJghDyTzTSGJHzmnfx&#10;EYoATLFhgYGKeB8nSkwMoeeKd36UgA5z0poPzHmndjTQD84wPY0wHbvnX5COOaQfdGT3oG7kEDj9&#10;aXjcTSAccfuxuOTSbQMDzOPpSDHApSec7TQAucH7vb1pARtNHO5fl70vGD8hJoATJ3rx3p3GeF70&#10;0gDdknrSjH976UAOAGGODTQORTxt/eH6U3ueKAEI5YGlGdnT6U09T831FKCKAD+IfLTSRtXk9eKd&#10;3bimNncMY6c0AP58zO7Ix1oyoX+VIMiMjJxS4U7/AMKAHBiSpyKX/nn83HNM4weOKBjc2VoAfkbu&#10;nWkxySKQ5+b5DR3/AJUASIf3kPP8VX7hBL4T8VRY4Phm5UfitZg6jjoelbVsEOm3wA5a2II+tK9t&#10;QPxH8Q28tv8AHD4i272zq3/Ca33y/RzXoXg51fwh4jHnZMfykCmfG6yWy/b3+IsSwqq/21LLj/f5&#10;rP8AALIl98QA05KXFt8q46EZrva0QVtx2oLiW5JyPv7ueteUT7E1jWCqKHluPm+gr1iZLr7Dr6zW&#10;koc3LlWPcZ4ryjUAy+K5x5X8dLoRBkit+7T1xUgJO70qqhBQ49asjocVDNEL/Cflpp5VMcc07BOO&#10;lNBGWGDxSNkOyBjOfaosEtIRIOtSnO04UUzgEcc4pCEHX7vFL/COKOMnjig45yTTERMMj7vaqsMk&#10;0Oqq6hsCXNXG27TzULgbPuZ+bpQgaPXPDOrNJYxRPIhBT7rHkV1Mvl7yeRx0rwXTbqS38S2Tefgb&#10;xjnpXtml3UNzpi5ZAwiGf8a2hPocVWFtS5ET5owx+4fwqtKgIcsxOW4zWikLhnIJ4PT1pJEXc6lD&#10;yOK1sYnNXFunmo2WGRWFdhkmB8uVgzfers5U3fZ15JB6YrK1SJksABCrHHOB1rGUbGsZHM8bPuN0&#10;FWFLeWw9RUCgmKU54U8g1KCPly/0rM1QhwCeOoqNeY1G4Y3c1I4GMFf1pmMKOuBRYdipcg+aPkzW&#10;aw5bKjG6teYMWAVapSKvkkhMnNAFHCc/Nj15qVZQqxAJ/GOCarSBfOUnI4qB25jxyc9qkDpI5B5M&#10;gIA3beQa6jT5WKW0QICLjAz93NcBFIxhCFRnjnNakNy6JHhyHWZcc9qpEnp6EiRBgZ2fWoy2CRIz&#10;AGXAPuaoWt5C0Fu3yhzAucmnsTPrWmQyXyxqbxRleSSegHualLUp6nW2ug+L77Q/EYtPDkkotdO8&#10;127BcZ4boTjnFeUXYmGoRGS5nYrcuMMMFSvUY9q/Ray0gaR+xj4Wtysa3EujJKT/ABHeM8nqeK+M&#10;PG2mO3je9uRZKvmyMzbUwpaphKTd+hm97HmUUyz3N0HvV2iJgciuH1aFIZrmWBd4aQ7ieK7K4s51&#10;vJSsTpycgdDXM6tFOulzln+VfvEjrWyV0UcZG5M1y5TGW6Z6U/nLnPU1ETGZZiuTkjIqZQNo5OaQ&#10;h4B4+UUmOTkHrTgP3g+bpRyCwxTQwGfm+fFB6ryp9KRs7eM9aacbuuaAGNt80HHanIw81RxjPWjv&#10;0ph4J5oEWJJWaPZtXAFVeqjmmMG3g+YMdxR8uw4X86AAqCCfaowCVbDMMVYH3TyKT+B/lBxQBAyk&#10;W6/KTz0qSyudQs/EGmXdteSxyw3iurA+nOCO4NOIzHxjp0qrIJAsg25G4ZxQI+5vAmvaTr3w0tbu&#10;2EUd7b2ax39mW5RgPvr6q3UeldJgZIEIX94c85r4r+HniJtE+Muk3Xmzrby3CxT4PAUnuO4FfcZa&#10;0m0q2niaHy57JJQ0ZypDcgg1opXiRUj1Odv4+I2REG3rXN3Sube6yAXGMV1twqedIC8nSufuUB87&#10;a7ZHU1UtiYnPLGApLTsOOTiq8n2WJJHkniVBGSzH0q9fGKOxWR7uJQI8nNeBeNvE0lxPcWFndMIU&#10;kxJKp+97D2rFo2TsSeMPEsEkuoWdhAFHm4eZW6AdQPrUmmeVf/CtxFAxe2h+cFsspA/rXk2evJ61&#10;3HgjUIrfxNrEDthbu3CAk8AjP86xqRujpwtXlnbuekeE5Vm0BonAwspXJPINdhPbyf2WkfnkYHHF&#10;eb27iy8cXUYWTbLdb1PQAk16xp7fa7OYYjVo4BnJ615VZOLufR4d3Vmc5f6al78LvFGnu8bv9naW&#10;BiOVdRkY+teA6VdyWXiq5WSFwPtRjcH+Eg46V9KlTHrdspZgGcgmvFPiJpP2Xxla3ccB8q8DFiBw&#10;HH+PWtsJNfC+py5jTdlOO639DoY7oRahbyp5ah4wdwbjmu40e6drPVCpRjszgds+1eBaZqKLbR21&#10;xbO6FgA5bla7ewvZra/DRz/KWXHzZGPStK1IxoYhSO91W0tZ9NEhs4g3lncCOc15vLbTQzbDbyfP&#10;I20+or0xLqG5sYnVVVti70zVLVIYzHYbbVOEPOKwjJxZ1SipbHluL+DV5dl85XqOfzFX/MLwKQMN&#10;3yas3Vlci6mZJnOXzyKxZhKt/F/prhscjbXTGzOCXNFl2aC7OlgJcqD5gOT3HcfjXqXw4v8AVrzx&#10;ZpmhNpN1LbyeKLJbRJHLmBicNgnsfTtXjMs2oLCoWa4bLYGBxX09+y/oFze/tRtePbyNHp+niZt3&#10;TeTxmlUpxcXc6MPiZQZ+m2g2GPDqQpDEDFoMKgDjO1cHFZNykEk2oRsV+SynEin1A9K6fTstrurw&#10;WmoQT3NtCDJHG3Cj6iuavgk2seLLiCICVdNmE8ecEkDsp615LVpG85OSbPIvhVp9re+Of2pGubG2&#10;k26wMb1yV2ngjNL428NxT3Fpu0OFvtVtKEZY9q3Kpxkf3WT9a6j4Ixb9b/ahlIxu1QkjFZPxB8Ra&#10;hD4n8MWUdvC0f2yRImA5iz1x9a2rWcrLsjgcZJXTPl/WJ9e8M3em3P8AaU09o+pLHb3Ly4IJONjj&#10;uB0zXt/hD4g6nHpd1bSaXbSrEkbyKZwzWpYZG0/xK36V8x/tCXj/AGT4T6ct8Nyt5sgB4JY10vwu&#10;8CeL9R+Htpfab44u3nt9HMgsy5IkVRlgW7+wrmrYeKhdu57WX1ZVI6n2JpGs6Qbn4hX1roOkWtzq&#10;Vkn2x4QAE2jghR1LdzjrXlmsXYj0b4ganezIkVrpdx5W7jJIOPzNcdot/Ml1NC0F/FcRXrx3EMuQ&#10;yMpwcg+9HxXF9dfsxutnBOX8hpJkTuE57V56pxT3O+UVytx6HzXbKGvPF15JKN9zqM0n4HpUtnrt&#10;xb+DPFFpLYWssUr5ilZRugI64PvWfpF74fk8KSCXXF8yOHa0R4IP9ay7i80OC33SW0bw+cdwz1z0&#10;FetGq42PLnhVJanbeBNCS68W6prt3CBElxts4mHDN3auo8f+IY49O0zT/tB3rtbap/h9PxqDRdf0&#10;9fhBYqNChtYRAxdd2TBjpg9936V4trmoC78e307TP81yQu7+6Olbwm5SuzhrUYwXKtT0DV/Fdze/&#10;BXTtK0rwc1qsyqL5t/3dv891Z2gxXceju4ncMOMk/wBKh8P/ANkrHK0liCCBkD1rYv5Yl+2FLcr8&#10;gwF6V1+2aVkc3s0a9ostxrNoGeJgL+Ivk89e3rXrfxnVH/4Jy+OgqINul2mAPbFfL3h3V5Jf2nvD&#10;FmZZGYagPLdH4TnkEd819NfGWSSP9gD4hYRj/wAS63A4qJRd4vzMalon5wWoP2l8L3rUQDK+1Zlt&#10;nzkO37zGtOLP2iYeWeP1r0jhLq48rBzyeKkG7j5qbGY9v97PT2qTA81PmPWmUAK+YeDzUirEY5FZ&#10;j19aQAefzG2CvGKms45p9ehhh0+R3LfMDwFA7k+1EVcaQ+3tbqXVbGFLUsxPGeij1Jr7w/Z++Bz6&#10;ymn6trml3Eel4VoUlTEt64/i55WNf1qP9nT4OTapq+ma5rmlXI0tbtZIIJUKtfOp6nPSNf1r9MbM&#10;2VqNItbXTrNI47NUURKFUBeigDoBUVpJJqO5tpBXPnjXf2d/gtfaa6xRTW1wbZlaWIgZPbg+lfKP&#10;j/8AZc8cWdpqU+ieI9K1dF3v5IXy5gvXgjg4r9MLm5nOqSkOwGegojv7xXiAD453ZzzXKuaK3M/a&#10;t7n4/fC/whrOg/tb+Ck1/wCG/jGCKSK7gjuZYH2ROwx8xJxx2rstbsvE2ifG3XY4PFjSpJqjyWN6&#10;owskbNko6+3vX6nXkHhy/wBLlhvPBehSIzgsWhXcCDkEE9Oa8h8e/Cnw3rVpbT2Gvpa3iwgOG5jm&#10;A+6cdivtXlYvDzqS5n9x62Dx0adl0Pji4PhzWfAes6TruhWstpc2WNrn545McPG38JB5GK+GfHXh&#10;LVfD3xQubeSWabT5rpzYX6qQkydg3YMo6j8elfoF4y+G3xY0q5VW8KX91Cilorm0ywYD1A6YrxjV&#10;I9RvdHvNI13wJcXNjKShlaMrLA44DDOCpFRgnLDt9uqO3FU4YpXT16Hx1DgwTAMMqaXCBGIOc966&#10;nxh4Y1rQfF0iypdT6fcyE2d4FOHX+63owH/1q5HcCu0QjH97Ne/CpGaunc+eqUpQbTQMTtc57dar&#10;ycrH98jBx71aggubi8uYYw5IZcbRkmvfvAvwzuJdEs9T1q+aGzEimKFl+ac9uvb+dc+KxtPDq8nY&#10;7MFl1XFSSirnDfDLwZqGs+NtO3ae7R/bEKRP8qvz95z2RevvX6L6toun+EP2evhdZm0sZLzWQnl3&#10;SoM4QZKoP4VA6YrkvCWmaDp2o+CrdraztrfUdThaWUKAxWM/KvsDXTftBaskniT9mR0vLbyrTwhe&#10;7I0IKrhQM/iK+QpZrPH4xRj8CZ9ZmGVxy/CJJatas+FfF16dS/ac+MNy8Y+W4hhRQegTjrVJkZZL&#10;QsjAY4rAtJZZPFPjW7If9/4knYZPX5q6KSYyWNsvlrlewNfe2SSR+fz1ZLn5VO3r70u1irYWosr5&#10;aZBxtoDkRuwZj2A9KCSQY3EEr15q5biAxXRcjG3jms5cfZgeMgnNPBYoh2SHFADiF89jlcbjilWM&#10;lmJQYBpcDy8dqOMqd5xnpTAkIAAAQfd61DGiCQgRk5JOTU/BJYDHtSjb5pJUdO1IdiHD+bL8ox2p&#10;UMmY125O7gVLx9qIANWI4ZftlqUcbvNGc+lMBWE6JCw00/MOWPatPT7WaRJZWMKohyfmq5qSFdF0&#10;hAineo5A6ms64lsrbRoDLqYj/d/MA/X8KW+wC3aSHWEeOCTLLjjpT4IJftG3AJBycda5mbxPCtrN&#10;HbeGS4VSBKx6VhxeINcjv5ZI4kDMTgnoM9afKw3PS7hIhERuJwOTVXyohHlZ+T2rz6bW9Ya9tsLk&#10;lssewq5ba9It0PP0htoOCVNOwHa7Hji3rGSc8ipS9uVRhp8aFl+bIrB/4SHS1sbsLaqyyKMqexrF&#10;GvQnxLpqSgxx7+oHAzSsB0d3BE0m5ZlXB+YDvUXlqLYEOWG0c1fjWCfPk6nC3yDkH1oe2kjRo22k&#10;Fc7getJ6CMOXd50HJAzzUf7z/SByRtq1JGcuAfunmmxKpZsqeKZSZHBxGmc9TxUhHLcd6kIXMh8p&#10;Rg9c0z8KBEWzDA561WnT90oCr0O0nmrxIEbcCqzNkjg8dqAPs39mf4kXSQweEdbvrmbTzlbGeZyZ&#10;bJz0GTy0ZPT0r7LubeWOTGY3XJZGHRlPQivxrs77VtP8XeHtQsb547q0vVkQjowByVI7g9K/U/4N&#10;+N9A8X/s92bQzww6nYWSR39i7DzIXx95f7yN1HpWdSmnqil3O2YD5fl/+tUfY1dmRxJKCnRuarAK&#10;VY989K5mixhLiMfL170n8P3e3NWMLs+6KaQATxSBEYA8rG0daQ52MNvHY0p3biMU4HhuKBkZz5J+&#10;TNC7hGAYz7GpMcOSeBTT905agCPc29RszTjnHBpMfMMU7DZ6UAKBkMc0hztX5eM9aXjnn6Uz958w&#10;8sY9aAHdjxSZ5PTpQCdo4pfXGM0AKCPLHy03+VOGNuCT0pv8R4oAacbxxTx0bmojnzU+XjvUoHBw&#10;c0AJzuHy030+T9adgZPFKMYb5aAIju3n5DSgHnJ7U/HU7hjNBA54zQBETuRcN3p3RfuHp607C/3R&#10;Qd2D8uTQIeOUTB+tNbblgCfxoGdp5NRnPmthM9KBh/Fnb1p0Zw8f7sdaO54pT/rI/wAaACQKS529&#10;qiAIJ5NTE4VgB3pON5xQAnOfu0dulKcY6/hR2bmgBuQF+73phz5hyOtOYj5Bt6ml29OO1AxRjB4o&#10;+VZo8OeR+VNw2Dhjj0pflAPy80wHjrLz16e1NOdrfNmj5s8N0o/iPFADVJ8pv3eeaZzlfl71Lxg8&#10;U0jnmgB38B5oJwGwnJpmW3rhDUmB8nrimA35sDgmmnHAIoO7B5PFNLEsxCnpQAHO4DZxTyOCMdaY&#10;N3lLx36VIOppACeRslJQ7scHNMAbfneOtIwyH+UYz60oHDfL0HrQA8dTl6VCmxxvXrTP4SMVEFAk&#10;JANMCX+Kl7U0ff5FL3ORQAwlvPTAGKeQDE2TzSbQWb2FL3NIBuDjpRgeXkFsZ9aXueKcaYDM/uQC&#10;MnP5Un93in468/Wm873IH0oEPJAhUlc035DHmlGdnOMUDaA2KAGn7y/L1pzBTGAx+hqT5PJjHmp9&#10;KT5do+ZTQBEAMrzTscN8o+tPwu1TxUeH8xjvOO4oGM2DccueTT+eBjjFIfvZC0ced0wSKAJAF2N0&#10;/OkLANGAmM96Z0zS5GVyo4oAfkHPNMPDkZHSoyJNx/eE0il+chjQApz5idaseWv2BTlchuOahVsb&#10;soKaVcsSHb6ZoESHvxzTSG9TzSZIhkyrHmkUnzV4OCOKBhzk0oZgi5SnMoIPXNRbJd75HB96BD/M&#10;y3Cg0oMhL8Ht3pNo28RgD0zQM8dBk0DFOSRkH86T+NflP1ow/mY2Dp1p3cZoEAzvHy075RGwC/Sm&#10;E4zzSA/vCOvFADuw+X60nOV/d8YPelOMNRzuzmgGJhcngVNhTHjzVwB0qPIAbrUZAy2C3PvQAuF3&#10;NgHGeeaXy08sYLdaaqgRHk4zQTKJBtAPqKYh+MEAxk1GVGT8vNOMuLlB5THI59qcApZjnvSGMUEK&#10;R2JpzBSo5PHTmpCsf7vEnTtUBIN0g2nr60APyvlJ1oGSANo/Og58x/3fQciggGMH7QMntQAmP3pq&#10;NkkKPi5bmnYww+c9anGODnt6UAVooSqnc7E7qsEHy2wDinHmORieB+tISuwAvgUAQEHeMAcjmnDA&#10;UcGlO3bxTTnJ4oAQ4IwD3o+ZZB82eKXHDUhzuGDQA8AFJCMdOmahG/zMGPAz19Kdhw7HecccU7JO&#10;7KigBMfvPUZoPYbacOIyO2aad+44Q5oAYT8i8+uaF/1Zwvegqxyf0pwB5oAXPyjIpCx7AUDG98jj&#10;jimnJnOCcelAx6bcZ30ZXcOKTHyGoufOBA+ooEPeb5CmzgmjdhMFfxowhDnZjmkO7gY4yKAH+ZBu&#10;Byc7OaYshK8L/FStEA4+6SRyaQL+7HFAC7l3JlO/SpWKFHKoMYGBUARdh+Y8GnnAOAOooAhnaIW+&#10;5pF54psYBs48MME0kyxtakMjYp0AItGGDgUAPxggbQQfen9ulRN9wYJ608biwwelAxSCZQd3QU3d&#10;0Bz1qUhtjEZ6VExAViR0HagQ4g4AxUZB3g7aQM+EKp35p/OW4oGKuNuaaQPl5NIRg98UHoeD0oAD&#10;gSL6mpMN83HaoQ2dpCHg9KmDghTkcDvQBE3mbARH0zmkyfs+fLHWh3AdwZOPak3oUfCdKAFG7A+W&#10;mMHw/wClKH6ZjxTwMs/zDtQA1HGCHwOOKVgu4cA8cGkkQHyzvPBo3E7eOgpisOydy5Tt60f3+PSk&#10;Gdo5pD94kUgF7E0Dy90W6XAzzTf4WytRsCxOcdKYiWQwllCsp5pvG1xxUYjUMD82Kk2xBmJuh0/K&#10;gBoz5i88HvRIVCKN3elG3cOehpJFVjuyeB0pDI8neuG71OxUW2fNXnoKiRU3HJamuY9/BegZKCDt&#10;PHTmm/3vl6most8gELfWnfxjBPHagCQhtqHaO+OaYwId8elNbzS6gFgB2p3deKAIwXKD5T71IM7P&#10;umn/ACAH5AOKDnC5oEREfOTs/WlH3TUuI9r/ADenFNG0tgL260CsRYwSQKUfcH1qXadp5HFNJUAj&#10;NMY3njigFd3LimnkcE/SmHdn/Vn60gJwoJXBzTHQhhmD8aaGkELER96c0rt5PygetMBu07TlTkHp&#10;S4Yb8Jxiphwkh44FR5yH+YHnpQIiJ5X5R3pVZvLPA61J8uxiQOBwKYcYbjqKQ7jc/OSEyT71Duc3&#10;rDawG4YqVQ2GANKdvmA7eaYCk/vT8vakx8o5704/dB3UYO0fSgVxpB3mnYIJyKQ/eHNO4OehoGJk&#10;YY+1RMU8tCMdanIXy26Z9KiKpj7pz9aBDcMXBzTvm3twKMYH3hxRxnrQA8+WLcEyjPpTQRtT6Um1&#10;Sr5xSH+HigB7AFRxSDG04zjNKpAY4YUpB8s80AhBjcAQMUrmMYwM81EwYyDOcUjKNq5FAEq5Ktxx&#10;jrTcMQ3OR600g/ZmAY9aeufKA56UIBuOB3o42gbKXacZ4pDu5oGLkBPvjNAYGJuD1prL83XvTsKJ&#10;QMDOPWmIQkZJAqPKliC461OAGaT5QAOlQNGPMY85zQhkoxUJZ/PI2cZqbAAx7UcfN8ozjrQA3H3u&#10;OopMHYOadzj7ho52k4+tAETJIzN16dajKYjwGPPtVpJIwMc8mmuyeahC8/pSAiWPC8EnIqQhBFEN&#10;ueaj8wGU/WnnO2mMUhCEAdc+lCLAtwxYAkioFQ+fnzGqUKGdv3g4HWkBKXi3khSOKj3Fh904zQEA&#10;38r9KRcgnCk80ANEaifJJ5PFTHZg/MOaX+E80hUFuc0AJkZXkd+9HXJz0FI6oJB94fLVcmf7VhTl&#10;RjPHWmIlyfMAKd6CBhsdafgFc004B564oAF6ZzTt4AUALxUe12jPDDmnFQBH1JxzzTGIzOWP3qkh&#10;XJbLHNR8fNzUqkKM7skigBzGXa+AORSpETbh3mOQelNLL60x3fHEhHr70CLAMeBnaMd6Ywjy2JBm&#10;qeHL/wCsPXjmnbJfPJ80/doGT8c8E00k4Py/rTMNyCwNLnCMS31pALnodnenHIZeeq1C65hUhzjN&#10;SAv5A+QkjtTAXuOaUkYX5P1qNg+FzEaUHrlMUASZG1v3Y6UbBtB4Py0z/lkfmp3mAIVGCSKAGZIA&#10;+XrS54HFNG9i37thzRtcYyrHj0oAZIZMrtiz7Uoz8uX6inr/AKs/MevSlwOfk+lADlxsfgdahdWB&#10;Q5OD3qU/6vle/rT8HYPm6DpQAIMRNyMEc02NixlAiPXijnaRuNTJsEa9M4oAgOfNHyEUvGzpSyOu&#10;5eFFMySW6YoAQkZA2de9OAUJJgfjSDAB5H0pw/1RKqTQA0F9/DcEdKljRTnnFVlEhc/ugOanUSCO&#10;TPFAHwF/EcUqld/LZx7VEhJcApzmpSF3ZBFfnTP0ge4Ux5B7cCq0BIvHz69qtDHldvu1EAon+7nn&#10;mpZRcUZIIQ1NxgjAqAMcoAoA9TUoJMhOzHy1BQibDNKDIR71KM4GAOTUZC5GfwqQE7sbxyBSsO4+&#10;TG1c9lqJedvzr9KsnYbeQ5GQlU4jncSv8RqbAWRt+bk9OBSgnd1IO4YpCRv6HpxQPvJkEUmgJzu8&#10;zGzqvWo+iHgdKnTBRyZegqFuG5HJPFOwDNxETLnrVY5BPNSvkDGabj90OaQx8cUbRSMZMADpUDAL&#10;HIuT0OKsJu2YA7etRSL+7kBOCRTERWrZLfNzvODWngYFZVuu2V8g4z1rUVsqvynGOtTIaH4/edaX&#10;OXxkmozj7THgnmp16E55qChhAyeD+dRSbfMQ7RxVrb8pznpVaQHynJjIwfWkwLUBXEZB+tXCAf8A&#10;lpxjjisuF28t8DBBFaOWEYOeeKm40UmyLsg924q5EpwQX5qrIB/aCNg4J7VcjZN68EDHWn0AsPGw&#10;hQ7M81Cc7jipHlJSJfN4HtUILG4fOBxxUgPIOUORyOPanjHYUhDG1B3d6YDhkBzk0BccRukbJ7VF&#10;eqP7NtMSLgk44qfjyXHGTUdxhrGzHzcUdQuZ652KQvO2lJ/eN8vIHQ1MowpBcdOtQnbvc7ua0sIX&#10;P72M54z6U/cPnBf6UwE+Ug/KgKpCExnOfWgCwhJCjeTx+VPbHmx5z0NNiA8xgX7jHFTXC7Y4jgdO&#10;vrWclqUgQfuTyeTVjLGOFd5IA44qOHyzCSZgDipRwFPHXis2hi7VzwfpUbEASgZOCO1Trggg+nFN&#10;IXd90UgJIyptV/dYbHXNQOhMufOHTpU6Y85DwRmpJwP3R24+WiwFZT8qDPTpUvHlSZyTmqwJ+0Dn&#10;rxUxyIx060rAKu3K5ApwwQ43dqiJwVBAyRUmTtbC/Q0JAB24jyM81I2Ps4+XGQOKYCPL5I4PFMYu&#10;ZIzu6CqAb0lOUP1qSQE2gPHvTB/rxmXnFSttMJyTQkBRYfuiVXnPeoSGBBJ575qzIQIsZA54qFhl&#10;V55wOfWquIiAO5ztphVtj4JxjrUvzZX5hUhH7v8A1f60kBHan5wpUY3+lX5lX5WERAx61TQMsikb&#10;etX5dxtICXGdvIp2C5WQfMMA4zWgnMB+YA1Rj+63PWrUfMScDOazkhonwGiY7ulAK+VJwR8tK24K&#10;oyOlRYG1uagogBGTyOvSrUJbK/N3qqQnmHBOc1PF0Xno1JIC2+Cp5zkVAoIYjGMVKT83CjOOKQFs&#10;Ekd+1XYVx4XJU7enSngv83yHHanxgEqN4zj8qmYDZ26cUgK4C+vWnhsK4AphxtYHBpRgovFKwDsg&#10;kZpAeYvmGOeMUf8AAsUn90/WgC1GwwV55NVphi56Cp4j++5YcCo5x+9bCk89aLARocsMnpWdqqGT&#10;R7wY58s81dUt5q/MOtPlCNbzgqOYjWtOTjJNETV0fNHia3EevBgVG6TnNYcedx57V3PjWFV1iwyp&#10;/wBe2a4tRjZ8vGOK/VeHq3NT1PzTiShyyuiVByuW7+lWFOGxu71GhPPy1IvByQeTX0yPlB/OR9ae&#10;N26X5OmKb/HjHpilwc/fNMQhByTgcdaQfebnjFLzhuOtGRnlR+dDAsR58on3qld4EgHHNXVK7+Bx&#10;gVBdDCc46VLK6FNHCTaQ23k38Zz9DX6XfC69Fz8Dbp/P3MmjWy5J/wBmvzNOGtEUqOJAVI9q+6v2&#10;d9Ref4YfEWB3YmIW4HPXg15mMgrpnZhZK57pIeWGP4zUOeuTVmdR5xyR36VVAPB3DGetcTPVJR9x&#10;/YUh6daTjHUZo7nipGISN680E8rz35peNw4FLgb1yO9CKE58zIj/ABzUg6D56RlBx84z9aXoBx2o&#10;AdztHFN5y5LHgUp6im+vy/rQA0mQxthTgN0o529ulOV1AACck0vdj3oAQA7jkCn93OPSm/L6Ufwn&#10;6UAGeRxTucN82elNUOQPkHWlwQfukUgHcZHBpR1PzCkHOacQ21CYyADxQAmDikzwwz+NOIffy46U&#10;h6GgAI6cmkAbfJwaU9cUDOOtAB68UpzsAz9KQ43H3o/CgBe1H8Z5xS9zRxsbigBW5jQenU0nAU/M&#10;aYScgZpcjdQAhJ3LxTuzHFJ8uPvUpyQozQAcc0nBGR60uDhMj1px+4eMUAIOn3qXoWPGcdDSc4HP&#10;agigBrMNvLfpQ6y/ZI2VhjPNNYZKjJyTzUnzCNlw2CuKAGqwKg4qRRlpeecUyNdqv8wIzxT0Pyn6&#10;0AMDS/aVXye9P43NgVIDGN5KcnvmoyfmHI60AAx61q2DKLsgyHBQ5rJ48zBz0q/aEfbIcNgdOlDA&#10;/M79q3TZrX9tTQb7yP3eo6CrKR3KHBryrwBNZn4sabbvFlJoW4PqK+m/2zrbb4m/Zln+zk/vLgZ9&#10;uK+RdCmNt8YfA1wMKqapED9CcGu66smRJts+hNc02yHh/UXEcX+rbAxyK+Wtb2J4z1IZGTKQK+x9&#10;bRX8LxsgBB0stj14zXx94kiVfEc0pVsNM4BPY0ou6CmjHTaEwXXr1q0rDanXnpWbArm3XdKW/e9c&#10;1pAY2fIOlQaolXO407gF8DmmL3pec0i0HPOWpvGD81KMfXPejnDdqBjc9MNRzubtS4G40nY80AJ/&#10;G4MY6cGmnILfKOCMU/uOKaRk8g0WArSwK05cTuGyOfSuz8P35iltke8zhxg+g965c7d68Y+Wo43C&#10;X9o7fdEmPzpp2ZMoqS1Po+3nhk0m2dXTmMcinsimNCZOMccVwHhe+ylxA0xOFymT2ru45HCDIBYH&#10;5R25rpTucMo8o0RLtcrIo55yKyL5fnnAJYAelbrh+TtAymSBVCZVKsQoHynj1p2IOEvon+yylOPn&#10;HGOtVSGEUO7sgxxXWTRo2nhPs6jBPNcxeEp5Wc4BxkCsJRsbRlfQaoJ8v959SaeyEE8j61XQkoOM&#10;VJyG5f6VJoROeScDhapuhKnLkfNmrjMpGMnOarOy7kyBkcUtwZjXKHzo/n4z1FUnYbVAABB5961b&#10;kKJSN3GzJrGODIxA4DfnQlclscrSCdT5h+lSCZhf2gHUSckms6R5BJIcgnPFIXbZuwfu07BY6ptS&#10;WNI0DK5EfIB6Gr3hm/u5fixoEc0Tf8jXZ+WAc8bq87kSHyA39pTqS+T61raNfrZ/EP4c3PmoyJr8&#10;JcsewaqjG+hcW0fsVrcLz+BvAStEdq+EIAPQ/LivmbxRpiDVLqKaDCMW2Ntr3v8At+yuvhZ8KLiO&#10;a0ZD4Tts7GBB+X1rltUi0q/sbgSPZj90TnI4981UaNomE6j5tT5EvtIEeoXaPOpGWKkjqK8n8YxW&#10;8fhK5KvFvLY25r6c8YafBBpdnKNbtX8pnDEN1HavjbxrfST+NLq3jYlEmBO1qHGyKhI5WBUVhySc&#10;VYHQYY1ECDDHhcEKAaePuDJ7VBQ8ke/NN3fMab2amgjLAj8aBEpJ3dKjONwx6UvO3oKT+E0DF6bu&#10;KCV54FJTecHigQYHmNgVH8xLj3qTnI5o/jXnvSATkFMN2qMsd4+UE5p53eaRt4phHCDpQIeSMDA7&#10;UxsFDyacOqZpcDLc4oGUHGHGIzyK+ivg34vuo45vD2pXjSWbEmynkOXtnP8AD7of0+lfP54yeOhx&#10;xTLW4u7bXrC4hnkjljvA6MOnHb8auErMlrQ/QmeKYtgeWQFJODwR2Oa5u9eJLC+f7REFRGLs3AGK&#10;4Hwz8SPC8/hm0i1DRprVorALMd+4LgdQepBrzTx/46bUWaw0iG5t7FJGDzZw83v7Crb002J5bGf4&#10;88TNc3gsrLUZREkjCZ0P3j6CvKeC4znrTlAJYkk8k+5NKNxIOABzWJYmDhuKWJ3S6t3VmDrdKykd&#10;sU/BwOaiYNknaPzosCdj3a8+z6p8MvB+q2aRrPb28aXcS+q962NGu2FmJYrkhhGocA/zrzDwDrVp&#10;Y+KtRtbwt9iv4hE7E8RseA307Gu1e3utL8e6xE8ge0u5RJbTqcqynkDNefWp20Z7uCxCa8z0uSSG&#10;48P2zm3/AHkR3bfWqF7a6Tq3gzUIpkjDLZsGiYc5HQg+oqK0mJskZY0OEXIz1qa8bCwyxWTpIU+Y&#10;KOtef8L0PVbUkfMGq2NzZ+I76GRJMC5bYxGNy9quaXfIg8qcOwLBY2J+6TXp/imxh1AaOfK8qSGO&#10;Qt8v38ivHry1u7e9dZIJQPMwrEcGvWpVVUjZ7nzdelKhO62PWEXU7COGRr2GZHjVgEYHaDXV2l9Y&#10;3GmoDPGPkHynqDXiel6lcQq0E8s8kT4ClmJ2f/WroY5nS6EkFzEB1K7utZVKOp2UMSmj0O+Rf3B+&#10;zopDYLE4HtXpvw8+F2q+J77WWOp2lpbwFB57x7hIW9Pp3rwe31O9ubWa1l8NSgNMoDo+dv4+9feH&#10;w21yPS/2efBUMcl/DKtvuDCIkKCDkOc/xe9eZjKroK6evQ9TD01W6aFPUP2ZfEI8G3k+m/GTS72S&#10;O0Lm0FqcyKBztOeo7Vt/B3w7feFtC+Oi3Nnfhr6DyrKZoSrPsHzqQc7dpPGeter+HvifeW9/aI2m&#10;pGhn/ds0n3D7+zV6ndXmj+JPBevSwz6da3C2DG8s1Rfm44dCPXviuF4yvo200+lh1cI1K0V7pzvw&#10;LW8az+LcrSXLMNRf53JJGTzyetcb4xu9Stv2sdIddbkaNbS6VfL4Vt33gwHXHvXpfw+a0tPhL8VE&#10;ttXsjcw3Mnmx5AZeOPrXzL8R9bu4PGvh1oI/NmM8+5jzhSeQfQmoqYh86ex108Lo1bsem/C3Ubi2&#10;8cfHmCPw9cyrdKziVQQqnvg9DXDeIFN38W7a48ufbbXs+VcYOc9waxPCfibxvZ+F/EskXg+38h5R&#10;Laq/3oCOXyf4g9b+seIdA1T4KfEPX7XQ0s79NBnW9tx90SKvDD6mvQhWU3c8zFYaVJWfU+GPi/ey&#10;3v7St9suFZIZ/KVVOQNvWvvz9k60uov2Z9du5ro+VJdyJb56goOTX5spIsl14ivJ5N7y6zOVLHJ5&#10;Jr9QP2e96/sHfD/axG6yvG475zWWPm1Cy6ndl9HQ8h+JVzAn7SOrapFBbRyi/YXHljCyDOBkDjNb&#10;el3NleeHFDQReXPpjJIh5xuGDXm/xYa9i03xxcB3/wCQpvVvUBuRVvwReSyeHfAMhsmWK70djwch&#10;GUdc+9ee02lZHoR9x2Pkvx7ouoeHvjz4ksXkd7ee9knsrgDG+NjnH/AelctuEkYDySPlgcE9a+rv&#10;jh4ek1T4MeFNUt7lDeaRcyFowOZoWPzc/wCz1r5Igewe7KrqsYZEAYMcYNexhJKpFd1ueVjU4y0e&#10;h6To0qS/D7xNGt8peKMARluVH9a56K3eTVbpfJJAfnjvVCyMdteO6axb72HzjzRgg11Nhrvw9tp4&#10;ReeIR5jHLiKMttP1FdfsmnpqcE5q2uh0OjWcv2Y4Q8HkGqnjLUk07wXbttAknjdIsjqR1rUXxb8K&#10;4tJvZE8XzELbFhGkJ3E9gPrXz74p1/UNY8bCd7Mx28TlbO0Q8Rp6n1J71pToyb10Rx1a6itNWanw&#10;9uZP+GmvAU7yuWPiHLEnuxr9AvixZm4/YK+JiLBu/wCKVWTAHPAzX51+D5Uj+NfhF2QL/wAVHAMH&#10;tlhX6h6tHFefs7eNbZ4QVf4ay5H/AGzrXEaJHA25H5Lpn/iWADB+0yD8q1If9c5KkHoPes8qyeJb&#10;1AOItanX6YOK24xHsBE+enaupPQzJEjJjjOTncMjFWuhXlc46YpuQscZLdvSnxiRpbICAtKW+Re3&#10;1NNK5okEK3b6rBHHbDc57/wjuTX23+zt8H7jVtX03WNX0m6XRkvUkjSVCr6g6nPOeVjU/nWf+zz8&#10;INQ1zxHpesa3pN4ulpdrJHE6lWvWU8dekY/Wv03t4dOsdB0u0tLSzSOO0WPESBVCrwAAOABSqVFF&#10;WW5T90swraWmk2Vra6baxRR2SRjyk2rtUYAAHQAU63f/AInNm5BwEaqTucxFtvWp7csYrxsfdIxW&#10;G5jzN7j5mJmcgfxmog7buVXpTpOj896gyQBwKTGi4j4P0qwJ5Q6ESNj0FZW47RxS7m3d6QHQreFk&#10;CSWtu646SDP865PXPCPw21cXxu/h/pUcksJBlt0CNn14q3vbcOf1qaOScyrhGHHXNRKnFrVGsKso&#10;PRnzV4z+C9xc+DfEdso0/VrJ0ObZlCysvZkPZk6jGK/PP4j/AAa8e6F4qg8jSdWvLG681rOfyyDI&#10;E5aN/wC66dOeDX7bwy3CmGR7kqig7mLHj2r5O+Pnj/RGsdU8NaRY6Nc6hPIGvbiNQyWKjsrDgO3f&#10;FeVXvhE6kJadmejhpSxVSMHG7emh8D/C/wAL6LZ+G7nXNblUQNe4ihdfnkdD0IPQZ4r6O0SLVNc+&#10;Jfh+GPTwlvGAYLVBhFjX+I/QV5ZAl/c6i1rNNvjEqE/LhVx1OOlfUfgO0XSPgD8Y/Ecttb7YvDxt&#10;7Qt1ZmGOPxr814hz+T31k27JH6tluAhhaN0rbb9W+hweovbv8X7KBL8yxWF75KOowCxOG49q8r+M&#10;F5PF46ttP+2Sulr4Uby8nkGQZNekaBDcT+N/CzPG3m3OumYjHqc15V8TLc3v7S/x1eO8gH2PTIwQ&#10;zdcLziuXgzETeYKN7rS/36mHF0LYOT6tHzZpwxpduPLbDXspB/GtVcCbcZCNpHHrVGyDG0ADKY/t&#10;0oQj1B5q8uPtJRk+84wa/d0fizRNI7tOSEwABxUvPlLg1Iyst8BJY7VaMYOetMcgu4C45oAegTzL&#10;fOeQasBm+cbEHHGKqAkSx8DgcVLDh75gzhQBQBOi5Vju45zSouYHHo3emTMFfaq596iiL/vsg8Hr&#10;mgC0ySBlHGMc0xiEGSGxmm73/u5yeKnJzp10r2a4wMNmmMlhikeJZFQdeKsXM8UcWnqiAyZwcGq0&#10;kyQeG7eV2kUeUwXPGai0ZHk8NeLtYntpFtLWJvKLj77UgNC9v/I8KqX+eVo/3cZ6pXnMyald30z3&#10;F5OAXOxc8Crdpe/btYuLhpvla5YR5/hArYWFFi1AyOqqpBDHvVpJLzAwksTBbENEHBXIaq1vB5uo&#10;6gvkllVcgDrU+p6lA0KW8LHhsbvSrnhGMzfE2wie4ILoWPfhef1pXGjGMbR3i5Eg+c/KwximuQX3&#10;eXtGcc961/EBZvij4wJuEaIXCpCqjAXbwelYF07BIkGOTjPpRcAkWDM6maMAYOc461af+z5NK06M&#10;KvnKpy2K7ax8N6c/w+0CS40ppnvFLKpkKk7fSoJdJsEuV26fHGVQgDf6Urgc3pd9cWmpW+66k8vf&#10;jOa9Ehu4bjTMRzIxKZIz92uR/st5ornyoo32IxKE9fpWRZy3dprilPNXbc4ZG9utAWO9aOVY5MiQ&#10;8nk96iUE5O8DA54q1Hem6OmhUiCtHzgfdNOkikRmVgM9wKRJlvxI5EpIzSI2WbO3pU7qfMK/ZsAV&#10;AQd33fxpjFOOeKhcD+/+lTcZHNNOMD5sfhQMAUMlupiQjymFegfB7xM3hn9rH4eXz63cwWU+qCC6&#10;IJ2qjnHzDuO9eeKW+08Y+7UE6qbec+XgluvWqUtLCb+4/aaXyLjQ7C9gmt3jn0+OVHjbKMrcggjj&#10;msnC4lyec186/sqeL7zUPhR4p8NX+t+a2moGtVmfMiRN2GeSAfyr6XvYyl1J8vRyPrXFUTi7GkWU&#10;SDhev0puWCSHZ2qVThcU3HBOagYzjrto42t81KQDtyDQeFzigBuRg0djSEDJ5pgL+YOeM0DH85X5&#10;j+VTAJ087JxzmoiRgfMM0p5YEkUAIQv2pfTjmlYACTDH2ppA3NzThu24x3oAjwfl+vWnD7zfP+lO&#10;wMtkdOlMPXO0UAKPurzSZHmd807jaeaaOHU5HNAAOjginAkJjOeTQQQpJ79aYMkocd6ADPyHMY57&#10;5pc/u85prf67HPSjBKMefrQAozvHyGjOVYFW5bg0DkYI5oP3l4+lADgBx8xpW3B246U0E5pW3YbJ&#10;5xwaAG85PH40wg+aDu4zTl4ZQWBFSPsJGEAGKAIt0e4Yce9P+XBOV/OoSqmQ8AU/yzvbEh+nrQA7&#10;j8qac7j0NDMoQAwNn1ozkZFABz8vFO4+bilG3PLYpP42+XAoATHI46UhZuOBTv8Alonueacdu2Q7&#10;R7UxkfPFJzu5Wndx2pDnK/KKQAOo+Wn9Ucc9qbjg+tKGYKxCCmIjP+sHzYGaUld7YB7Uh5mXIpUU&#10;eZLhM+5NAxCWA+6B6U4ElIx3ApGU8nB6VGpyc7cGgCXgbcHk9aYAd5p3c8UvGzpTAcOWTJxRLuEO&#10;5UBAYZFRjO9OPWnE/JICvXFADQOZSI25A70jZCsdmTkVISPLCkjpSdjx+NADeMnjsKf8vlHFRnOF&#10;p+VB+7zjigBPl2p8/PNHOX+XpjvSH7w5+lH8P3aAFyA2Cpo7H5qQkbE4pR0J20ANx+9j9KdyGbil&#10;4yeaPTigBBu2n5PzNHG0fNTiBs4c7jSc7TkUAN4+X5xQcfN8ooKglQHIJPFLscHB24x1oEReWhYE&#10;l/zoZTtP7xscYp5BBH7z9KkUn7LIQg60AVwz+YmEOO9TEnY3WmkjzVyQOKT1470DF7jikI+6c96U&#10;7tiYizyacACgJyD2oAafvj3pp6n5TTiMOPl700uxnQGEdOtADgBvT68091+ZfmHTtQApiPzU08Oh&#10;LHrQAxhgtzxSqygNnNPZww+7QEBQ/IOtADC/zMBGOlAI2H514FIwO9eKZhtgOcc0APyc5z3p5c45&#10;7CoxnCjBpDv3Abcc8mgVh/O0mmhXJYknHpTv4RRuAY9aBiHqMKSKDu2tlacjL5mGRcZqV/JwpVh0&#10;oAjABQ5oKL/e71HkBuTyaeCdiZz7UALswpwpP41Cd4d8rx2qXceQGPFNJyvTvQIVNvkzEwk8+tKS&#10;Mp8pxRyUUZHSlOdgyfwoAaTlkwOO9GRnhabg73waXHBoARs7V/d8565pDnYeDTs/MuaU9+aAIcnz&#10;V5NPZQYwc/xUEJk/LThnegMmAKAGh3ywIzwOabj7x38ZqZgPY0w7fLOE+lACAoEGUz83BPapN64Y&#10;Y7VFj5UBY04Lh3oAaXbn5N1MfeyDdCQPrUhH7wDBzUnBQgjHpQMhT7qjFS/xnmjaMN8+R2ppZFcb&#10;mH1oEw7njpSZHqKDMhLBbfvUb4EiHaBkdKAJBtN1GMYyOuabx5jkdM45pGQ+XAQ+OaXn5aAuALDO&#10;VprTMNoMPFOPUcUYBOSgBHTigCWMowyehHFMPEkmB3pHVtowwFREzAL+7oGS/NvA2HpRj6UoZtvO&#10;OlN43YLjNAAT05pBnnmlO3djFNyAR8tADjgHtSDJJ54ppyZYecjNPJ+TAWgBQcAcsQT+VNP8WBTh&#10;wqfSk+bewKcetAmNyB2zilyrMeuKQ7cD1pueB8tACkcnEYPFIrYjI2Y5qvcSyJECIyfmHAqwpdre&#10;NzBjKDimA7jHBpMc9aT5cKec0vYc96QBucP1HSjaGVyX71HLkIflPSkjYNbDAPJoAkUJ5iDpxSgr&#10;ubjjPFIwOPunrUTlwoHH4UDJmCY4c81Hk7+uKYhYk5TGKmG3eM5xQAwgeZkYqMhjvwSeKlbYSPmb&#10;pxTY3IuiDH1HWgBIwjRMM8+lSeUoHQCo/mWWc7B160yOdy8oaB8djQIkK4LAop560cCLg45oGWzy&#10;RzQeHGExxQMaGy4+tPygMn7v8qZx8/yjPrTQW9B9aBDmJ7CmHPpxSgEh8ntSN91fkPWmAZ+ZgU+l&#10;O+Typm344poByOaNqFmBYjmgQzO6OUCQ5xTI49oYm4ZuasYjGRgZxSfwHikMaAvUPyTUUvm5G1sc&#10;0843gc04Kcncw6daYCKG8vuTjrTdq4bKjrU4aPAAkGcVC5w464z1pAPBQRnjtTVwHkOeeKjLLvI9&#10;qfHjbIS3b0oAk4wTkZppxh/mpNy/vMmmZ4Hv0NACn7w5pMneOTS5PAoA6nbTATHHXpRnn73SnY4H&#10;FNwevFACMWwo3tyaNvLHnOKXA8wcfSnNkI3y5oAQbQgIbmlVl2HpTNygJlqVihIwuOKAAA+bSqBl&#10;z5femtuKKAec8VMPMEChgp980ARkZEox2HeoFjkUXB+0E5b8qsNnzF47U0529PpQAnOB83FIQOeK&#10;CD05o2nBoEHY8GjAIOW4oA4UE800/dakA8tGQgHPFR/MS/UY75pEC+Z96pCFAOCTQCG8eYvAxR8o&#10;D/vRSEUpXKHNMYgZSmAuTSAYLHZ2qRUhEifORT34XPbNAiH04o7HmnenNJ/e/d9uuaAG+vH40p2b&#10;f9d0HpSY4xSMreWRsPSgCEkiXhRj61IrHaf3hPNV9jhhknrUZZ9z/uD97ihjNDg7Pn/+tSgsU5HT&#10;vVZWOwZQgnpVkMpKqSOR1FAhhZRIvOeOtPTkN8wpjovnDDE0LjJwCKYxW3bTTVxnhhnFPIzvy/8A&#10;DTI0wJDv70AOUACTIOSaYSxlUbeM048mkxQA7cQxwOKcMF2ye1NCnLZPagHluR1oAldFCIfOGc9K&#10;ZjIOHFQMJfPizIcbeeetSjGGOKBjuNq/NzTTne1Lk8Av+lJzsP0oEAWLa2QM/WmlW2YByO3FNGcm&#10;nBmCg5Gc9KBjTGAQQOadxjlqUt+6bIpoDM46D60CDAwflFIyTFBtRhx1qTGWI3jIpyysq7TKKQys&#10;i3C+ZvkJJ6VYhkhXzg/U9KHZWQ81WkQGMDIHPWgC0Wj3nAX86ZvUEDJqBUCuMyEkrzSjJ7d+KAJQ&#10;cysMD2pwyHP7tQB0qIBgG/ck/jS/PnqRTAeMYlJx1pcDIJAqMngZFPUkxNujxg8c0AOzhuMdKYRw&#10;3NBJywwMdqPlwOlAERBGOahLu1xjBAFX8x5QECn7LbyZvmTPamBT4+XKkdaTo78VNxuf5QaaPvNm&#10;IdKQDUH7xT/tVYkCiOPbKOlVwWPY8UoMZYAzJknpnpQAHAXliTmlw22QbgcgVIyEF/mXhfWmDd5R&#10;yKAAAhRyMU3cozhgTTwgZf8AWkU1YwHn+YnmgBd7FR+7FNGSakUL9oAyOlPYBVkyV68c0AMEbHzP&#10;nA4qsFYXYJJIyalkkfYu1O/Sm5J2kpj5aAJRIQDiMcmjzsucxLnHpUWGy/zDrxxSgdeBmmA4Ft2Q&#10;BRmTy8Y/GmEtvjGe9OB+bGSMGgCJt23qx5pWd1XIqbHXI60x03RsPcc0AKrJ5J65p2W2nkVXIIA+&#10;WpUz8pbBFADSpLZLHGaXa2w/NVjMZJG0AY4pCQMcUAQbZNwOynAyhz+8XH0obLBf3jfhSDO48n2p&#10;AKXAfqc+1NMkpkA8s9KeVXJ+TrQFIK8igD4AbiWM45pfm3Nwcdqj4LLn1qxwVjwvQV+es/SCSM/f&#10;47UDHUr3piEeYPl71MwOG5rNlIUD5169amXHmR/OQM1CpbaQGHSnqcsnyZOelTYdyeQHbHmInNQg&#10;N9tjO48D1q4wJ09cxnhelUkL7vmU9TgVNhpltD/otxwOV5qGPiM4bqx7U5c7WwPrUEjOrJjGd3ai&#10;wy4mPNX5h9004EYz71FEVMkeUYZNWnj5wMdOlS0AseTb3OVHSm4GUPvxSqCC64IzjildeRmPAA65&#10;osBE6gsSrjgciocHyTkn71TnaGUBecetMb1ZuB1osFxi7vMHyHFMlD+XgN/FTxnKncMbqfKuYSQo&#10;6c800gIV4kQccjmrce8NLwMZqki4kQFyeauhlyoweE5qXsNDyMNncDT1IyelRj/j2b5ccnANNj5k&#10;OV78c1nYouLt3RcdM5qOXO0gLxt5oHUEKcDtmmNkpnzDkHpUsCGHcJXBXqeCa00IMcPzDlaoccHZ&#10;xVqMoEH7s/nSGOkHyv06U2PPyAr1NS5BjPydvWo0z9pTHSgCcgF1/lTgACeKQEbpMr+tP+X5Rkc1&#10;IEq42AFzkioGyHYhjw3JxU6f8fDZdRheDUUm/I5BBJycVQhMj7RFyOoqyVUjG1fu5AqioIlJJON3&#10;SrwYZQk9u1AGbMsu5z5J796qDdtQ7RyT+FaU+7zJcScdqpFTmRi+eKqKbAFHQYzxU4xsOGGM1WGN&#10;rnd26VNEfk+6OtVYCzEYxvyxz2qaZc2cWWPTjmq6+WdpC45qy2DABs6LzWbRRSt2Ju3Uhsdq0BjG&#10;OcVRhVhNIdyn95xVxhhx8vbPWpewEin5vvUp3bsmkTJcDy+tSlTkZIFZjFXH2Y8D86mcyNo4O9Ti&#10;qhB8qQB26VY2BNAbNxk46ZoSAo8eWuOuamPMK/LzxVYk7EOe9TqRtTnPFAiTDb4+O1PA4bFSoU2D&#10;gfd4prKNrfMc5oGRg8xAHjmnoYs4KDocGkKthjtpn8fK0AKwXdMRzk08A7VGO1NO3yyMnk1JDn7V&#10;gE9B1pibKssW4LksAKjKKIwN5zWlchvKfBP3ay+d3MXeqiAxkIuI9xGB1xTyUO8Afw8Ujk7m+XjH&#10;PNMG7y80IBF3fbUG49auNuIAKMABwc1TTP2kHoMce9XEybeQtjg03sIjP+tAD96tx4CAjOaq8YXC&#10;cZqxGVxgJk46+lZspE3LAHFOUDgHOMdaBtKjj8KDnHGevNQkNkDc3RAHyip0HHtTcATZ7Y5pgkU3&#10;0AEh6nPFNITLOPlH1owAw6496eCDsAPekfbvUFqbEiePaC2DyRUsh/0Ne5qmhAbiQfSpA24H5eKk&#10;oaoG9PnPXvVwiMWyEKM45qsVGVO38KlB4x7U0IYc7uYzQc4PFTEECMFhnBpu0ZbrmhgPiUkTNlQN&#10;ozzSuB5Df7tQp/r5AXYfj1qdv+PJ/kJpXAonGM5zj0qZFUwl/N4CnIqBQQZ8IevSpkx9n5zjuKpa&#10;CPI/HUCGVJAwxk44ry9STEuVBIJFe3+MLdX0WTEeCEJrw8YW9uFO7Iev0LhiteyZ8TxNS9xssjqf&#10;lqQDKOd1Rr3+apBjLDys/jX3Z+fD8nYDtyaUDKk0KAZVBbAxUwxhuaLgR44I2Uwr8wqVSuSQTg0h&#10;745OaAHLjqF7im3mfsJIiyStIOFxilbPkvlieO9JjRl4Pl245/1bGvqf9m/UGS/8a25kGZRHgZ6k&#10;E18ryEiQASL901698FtQa2+NujR+ZgTXajGfeuXFL3Wb0fiR+hd4mLvcB/AMis8E/N+7xzWpeZLK&#10;2xdrWaEc1mjGM7jXk3uezHYaVPmj5adzz70vy4bmmkjeOaRQo+8cLSjGKT5ctwfpS556UigPl5bO&#10;Se4p/JTjj5eKaBy/7vPApcNtbk+1MAy2F+ShcbPv55/Kg8lDg8Cjox4oAcQPQUhzzxR60vyYPWkA&#10;3ncvy0c7DxQe3FO/hagCJTNv5wRU2WKjmkA44zS/xHikAq7gznGKfkkHLAA1EOh5p397ntzQAvIk&#10;PzgjFO4w3NRYGHwOwp4J2dOaAEyCRyevNLztHPFNJGV+TFOyuG4PagBCfm6Uo6Gmt34/CjucCgB4&#10;6g4oPQc0zPXikzkjn60ABx5yHnp0pw74Qc0AAdCaUnjgZ9KAE4+WnDGPuGoz1yQM1ID1+WgBT1A5&#10;H0pQD82ZOO1B+5UZPzjk0AP4/wAaQ9KAeTxSEN5mefegB2VAJ25NK0hKY8lajwdrDPcZoyolQADp&#10;1oAVPNJfIOO2aeDx92nAk4+UYA596bxnOKAEJXAGKRf9XLiTgHilYNjg0mBk/KelAAN+8cCrFuSN&#10;Rtsk4Bqr82/IPQ9KnjY+chwM0AfLv7XulS3HwQ+Dl8sZIs9blDHHQMOK/O7zJPJsZkzuW7jP5V+s&#10;vx70+S+/YQ+I6rbM0lvphnXAyfl5Nfk9ZC3OmzoxPMjA8dDXVRj7o525UfXOhXFvf/CDTpVZSw0Z&#10;VdO4IWvmDxtbCPVdSiKdL+QjH1r2L4XXrr4X8S27TFikgCkntXDfEa0uT4r1yVbbgQMwAHUY5pxX&#10;vWMYaP1PGLXAtoRk/e4rRXoazbQhtLtyc/6981or1OPSkbIlXrxThyp4pg/3afnk0jQRsbwdo6Um&#10;OgOOlBDbZQc8Uzn+6c56UDF4zmjj5eKDt78Cm/w8pnFAMXPLZpP4/wDWfpSEDnFIetIB/wDEeB0q&#10;u6r9nYGHPz1Mo5Y89KQg7TlgfagC5pN5LbeILZmuD1Gz/Z9jXtOj30M9pAxdeB09Ca8D+USnI4B4&#10;rrvDepSR640TIVXI2ZPT/wDXWsJGVVXR7g2NjHcTxzVJ1BkbBONpqa2Iu9HtXilRWC/OufSkYTCN&#10;8bRg81smcL0M0xKYJgYzjnHtVZ9IkuvCGumGe2MsKbmRiASB6ZrVkbITCEccmqWyVbnUGS7mDPHg&#10;AMcYoauCdjzZGdJ2jaHlXYH8Kslj9lB8oYz1z0qXWLe4S6u5ltmU5Jx/e9awhOfsiKZhx94VzuNm&#10;dCdy47yCRiXTA6D1qjNM23/Vr1qhJPmSfvgjHPWqU0kzTJ8+0Y5APWkkBeaY5l+UH5eRWYzPnO3q&#10;3TNAxux5rYxRgENljwKpAQvgsBszx+VQ8lVw5xk9afzvlO3v0pmVKMQe9AEbMu5F+zk4B5xVSZcx&#10;RjY2Ofwq7vkwMqm1R0xVeRgWU7cDPSkB738KfiS+maJa6Brcd1NYeYfstyzEtAT2/wB3+Veza14w&#10;8Nw6PDJbeK7Jw8RIHnABR718Jv5ZYgO3sag/e/vQ8l4w7HfwK2hUsrMJJSPaPGPjyW+W/s7O0uwh&#10;3B7lpOv0HpXin777a0nz5Mh5LZJqypQxBfJUADj3o2HavXrU1J8xKikMTdsYbT97NWP4BioS2xSD&#10;Hn+tOU5QdQfSoGPBOW+Q0zHI+U08jMdIen4UAIM+WQR3pwHyj6cUnHHFL3NADTu3McU0HNP9ab6+&#10;3Wi4hf4zxR3P6Ug+7S8/Lg5oGN58wYI6HNIQcrlaXna2KGDZXjvSAVSvlt8velKjJ5600bd5Az0p&#10;cjPXtQAxhwOKrspKJ6VZP+rXnPNRkcmgTKu3kjzD1pMSBiBjn0qwQOelAHzHp7UARKHEzHjpUhCl&#10;VwO9LjgcH6UEHdmgAGMtmoSBhuetTHoeaaepwKBFboRx/FXquhav9t8CLp15gm1jBgkZvmx6V5cy&#10;jnrToZZYtQgkjmYMsoIxUTgpbm1Gq6crnuGkXd0msXas52oQEBPYV6ppslhe6ZcqWhVxHggkcGvn&#10;ux1KO4sLz92sc0aLnB6/Sur0rWoV1COMyyxEEAM3Bz7j/GvOxFHleiPo8LiIzR6JqmmzCDB5xk8D&#10;r+NcHqen2F1pzQy2Sq20gNjnNek2GqMbFUnjglQpwwOaZdWdhc+fNBIgKH50xiuRTcGdc6EakT5j&#10;1fRtUsrsEgyxHJSRBnj3HasdHuFntmL3GA/AzX0fqGn/AOjIV2kkHKMM/wA64S90jTpNRz9k8vEL&#10;7gF4Yn+Vd1PFprU8etlzi/d0PpH9m3wL4U1jTdS1LWNWjktobpGe1Y7d7c7fmPUetfododr8F7R9&#10;S0mXwl4UjguBEJpX2Hkfc57Ad6/MP4SeIrzTPht4u0eW/wAx/a2Mcwba9sT06feDdPavVluvG00D&#10;NDpF9InLCT7R27EV4+Pipzu3oevQpSVOy0PvLWfhX8OL2N5LOfyC1vuD2zhgQehAryHUNA8a+FvE&#10;Cm38Q3N1E0MgtJ8HEq/xI3uB2Neb+Afin4p0W9ttP1KXU3gN0BbzTsS0BPVWJ6qf0r6sj8SeFNc8&#10;DyGeHTxG9oouI94JiYjh09j1yK4K9CdrwexcJ1IO0ndHz7ZS6u8es6ja6pdRSO7eaoYjJ/iBFce1&#10;i114k8XzX8EJtxMpQFvmZuvA617Lruh3dkl6LNkn82BpFdPuSr17cZAr4n+J/ifxfpuvW0do00LX&#10;YkjSc53Rjo2U7H0Nc0Kbqys3qepCqlG57zc3Vqvhu4gS20MI0DIC1wq7R0rwXx94p06z+Geo+FtG&#10;njnvbpib+4jYbLdD1XcOrGvAJD4leSIv478WTgyFivmPzuOTWrY6XqktxG6215HgkgMpLP65PWvc&#10;w+G9nq3c8nFTdWWuiRzJRxb26rv2RyncSep71+m/7PuoQt+xn4Zh86P9zbzAc84PFfm7qsNxba60&#10;UlsQksR8p8cEjrmvtX9lm7S68A+K7R52JstTYBc9Q49PrV42kqlO/YWEq8ra7kHxxNrB8IvEYaOM&#10;jExY49RwPzrjvg5dxX37Il2FZTdad4gkikU/eVTyK9b/AGgNElf4Tny7Rz5lncCVSOGYcqSexrwb&#10;9mYK0P7SdlJKgZrdZFjY9duRwK4qSvRl3irnVJ3qLzPZNStGl+EHxCRo1YP4SuSMj0Tmvy6n3f2z&#10;qA8xh/xNJQcHsDX6xzLj4e60rA5HhzUVb/vk1+VM1tcy+MvEUcUIJ/ty54Hs1duSbzv5fqebn0Wo&#10;wa8ym6jfFtupgD1Bek8vM5USA8cHg1oWem6lNqTR/wBnXRCyEZ2mlvLO8tPElijwFTIvGTx+dfQ2&#10;R8xdvqZqwn7RypxmrMaql9CwTnPcZq4qRi5Zd2eeae6gSH5R0piI7JyvxC0+QDaU8R2hH/fQr9Td&#10;FlaX4UeIgSDn4Yt+sRr8rIyy6/pznA/4nkH6NX6geFZA3wzsiJFPn/D1QMenl1xYrobU1dH5gXyn&#10;/hP/AB2nTHim6GP+BmtKHH2VSIQPlFTeIYIof2gPilFzhfFNyQPq2ahgMm1kWPcd3Oa6oapE21LK&#10;+Y1zEo+ZmU7UA/nX1r+z78JdT1/xXpuqarpF2ukpeLIEkUg3ZU5/BB39ayPgJ8J9V8R+N9Fv77Sb&#10;2PS475JCXUg3GDnHso/Wv1V0rT9I0zw5oljZabaxQx2KR/u0xnaOgHpTqTUY2W5T93cuWVvY6f4a&#10;0e0s9Nso41skj/dIFG1RgAAdAKSVjvzxz1pZXbcvtVR2JB4NclzKTuPJJZsr24xV2z8wWNz845Pe&#10;s4E7SRjgVpW5/wCJe1UKxKfunJzUDc4qQklGGOlRFiCvy80DE+bC0YbP3aAJSD8uBnp60TywW+n3&#10;U9xJYQQpESzzSBRj8aYXE2OZIMRPnJqzJJZwaTNNNfwwwQwF5pZDjaB2GepNeW3PxAs7jxBcafoH&#10;gi6v7hWbzLlc+VGF6815r4x8Q+IdQ02ZJtWaCGONgbeNsKCOuT3NcOJxsKS1eqO/B5dUxElZaGf8&#10;UPiN4hv7670nw7Nc28O9omnT72OhbNeQ2ehWK614Dtmv3ea9guJLmeVssWxkksea2NPghykq2KES&#10;ysRk8nHWsLXLud9ftDbyFHhJVWVunqPxr8+znNpVpcqfun6dk2UU8NG9ryfUq2WlL/afjWKHXBKI&#10;fEEcQlCYMm444+le2/FFJNL+B/7PHhu3u2K30tvLcEHqAAT+tcR4XFi3iz4HiS0jhWTWzLeYYHlD&#10;kE+oNP8AG2qzav8AtxGJbuOSz03ToYLcKcjPVjX55mHPLEXTXLFczT30Wlv+3rH0tOE5Spr7Kbb0&#10;67L9R+lL5Xx08AxLHwmlsD7cV82+OTO3x0/aUkS+mRknYcNjcD1r6esBH/wv28yeYtMbGfpXzH45&#10;ilX4v/FGRkwbpJXTPGQOK9zgGSWPSfZfm2eVxkv9jfzPFtKVV8O2KrnAuZTk+5p7/wDIRB2n7wxU&#10;enEDRbH51+W8myB35q6ViM+WO0k4/Ov39H4ey47l7eHdLnCjHtUYVd/GelWLiCKLR9NK3qsWGWqo&#10;hG48/wANMQ8D5+E/WkGPMzls7vWkzyTTl27pMt9aAJccDJycdfSkUPtYAORu/OpUAMSlbjoORUyf&#10;dbMRPHFMCARM93bESEbVORUjRz/a7QL5hBmG6hMiaTLAc8c1saev+lzFyCqoSaTdlcaF8cRWifCj&#10;4TIIF8y51JUO3qaf48uI9P8A2bPh1pVvYRB9QKKMDoqj5jVHUpre5+I/wDhub0LbxazKxz0BHTNU&#10;Pi5cIPF37PqxygiPTbkrjp1FPzEee6SIrWRFwzBBk84571evb28nvYlUMkWMYzXPwzpJc3DsXXc5&#10;BGO9TKZ1vI02AgtwfaqKLBiQXE2FHI5Jrf8ADjLbeJJrlb0K/wBkkUZ7ZFZjIgtchMZHrSxMFGck&#10;fN1pCsXpMSXWqO3zFrpmJPXrW54L0W21fx94kjkZitv5ZRTxknv74rmpmn8vKSLux09a7f4d3qw+&#10;O9eZfKE/2UYQHn34pBc6bx3YahpTfC8HxjE8YuQlpFEeXHRsjtisk2TT+MNOKXs7J9lUlc9SetbG&#10;sxreeMtBmm024YpcPtV3JCknsD0rUsovJ8RQOUjDCMBc1bVg03MbTLAL8bfAVrIksFtc3Tq82c4+&#10;tUvidpNvY/EDQBFpESq1qxN1G3y3IPQ47EV2WqwXJisLmHUI0aObcw7/AIVQ8Zyafffs9WNymv25&#10;vdPuE/cscswPXFTuTHU8etbm4t7WB13kGblfau7ju7efwzZSxKp+Ubgexrz6JnfRWKwqxKYHse9d&#10;PosEkfh8Ay9SSRRYpmjIwMxO0/cqoVGEBDH5+tWmxk8dDTDnD/hSArnaJT8tNYr52NvUUSA7W54B&#10;5qMhcgh25HegBVVd5OT1qJjGGUMD97rT8jevNIwUqRnuKLjOk8Ga9rXh/wCP/wAPNZsdWnieHxBC&#10;suD8rRM2GVh0II9elfrylza33grwPqEPkMl34fhlJjOV+YZyDX4uTEG2mHlscp1HtX39+yZ4p1PU&#10;fhJ8QvDl3rJlTTCJLITPl4426qCeSAairDmV10Kij6XdGDPwAQfWq/O4CrU4cXUoPaQj64qDjceK&#10;4yhDnIpMjnJ4NLjKNz3qN9+VAc/lQA9t29QEJ45NJjKHg9aBJKsJyoPPNOyCc47UxkfAI+WjIyKc&#10;f9UeaAY8dKADGSxxxUg8raG3HpShR5RO7oaZx5w+cYx6UAMYqQeO/SgfdHNIQu/PP3qXjzGw2ePy&#10;oAO9IQv7v5e/WjucnvS5+U5GaAHDOCC46d6THL4AxxTN3+wfxp2T5Mm0HNACHdn7o5HekAOCCOMU&#10;Fm2x9D6047SwOe1AIZ/wE5pRjafnpGOAPTPNIRy+DQAozg/OKCQVOR9KQf6rBY9aUA7M8YFABjk0&#10;AcGlYttbjpTAy+bjIoAdxmnBsKeaidkDKNw5PFOIO4cDpQAPyR+7zTQPm4HB6ClGN59qPmyePpTA&#10;Xn+7SjHFMJGM560o6DjpSAf3603scU5cmJz2HWonz5q4GQB0oACXODS5+ejnaQYx145pG++DigBQ&#10;Tl/lIFGDtxntTkGWlywxxxSHHnOM9+KYAOJ4iU4CmmgnzThCBk81IMeXy3amEp6dDQMfnIPFMPLc&#10;ClzwD2zQcE5U44oANp8snigIxC4YnrSfNtIwaAzh15HSmAMSD9zvUZLF2IU085KH5qUbcj5RQA1V&#10;csGwelOwdx+WpMkKp3ACmndhyEzg+tABxkg9aawYSJxkU4b9hPlnApDzPguBgUgDB3H5aZhs/e4q&#10;T8KRgcdaYDdo3NzmnccgZpWH7gkMDgdKhy2fuHNIB+evFA3fP8nH1pvOV+Xv60/DfMM0AHUDk0o+&#10;7yuaaA4dwVwBSndk0AI+S0eCBgUKXEeDITz1pexyOlNPfmmAv8YytSpjynBcAenrUYX5Qd/Q9DSE&#10;EMxoAVgPNPApvHpSfNjOaVfvH6UASZpn8R460mT2TI707r2oADjrSsITGvPNRtuyBtpVB2ufKzig&#10;BeQ3QfnQc+gpSoMR/eEcjimsMOvzEnbQgFwuc5AqQMnlj5lziqxHfPFKF/eZzxnmgBzd+D0oG8hf&#10;mqQ7TtG44+lNIXamCc4oAD24qPjA4p/duaaev3aADDEkD0o25WUjbx15oGcHtSBH3uRKQMc0ANAX&#10;I+XqpzSxB1ixvJG44p2AAcDOKBncQY8UAMfHmLlOTTl6YxUuBz8opABh+OaAAfdakAXy2yv40vGA&#10;dtJlQehoEHf7nOOKB9yPAPJOfaoywzJ+7bPFOyd6fMaAHHPUCkUAxnMuOfSk/if0HamZO+T5aAHk&#10;RhyeTS4Pp1FMAOxxnjNP+Xy1xuzQA0j5OlIB8q5qQbdlDH5OFoC4wk7OlGVyvzUh3biCpo4LH5aA&#10;sKCuSdw+tSgLsc7xUBVc96dj5SQT9KBC9Z+E7intnJGO1QYlwxD/AIU3MuFyCeaBj8tuGFoZUYDc&#10;v0pQDk/KaD1PzA0AIqqJF+UAU1kU3e7fx2Gakx8p+b8KRdnnHGeKAAFvMYA446UzJ8wjaetTEfuZ&#10;zkdBiof4h+tAXFbcEXvUgKG2Tlcio/3hjIGAKhCuJOZOPSgCfLecmFPJ5p2CCQSBTFOF6Y5oYsc/&#10;LzQMG/5ZgjvxTSD5nTP40vGBnNKO/wA4oAM/NnbRtBUDbRzluKbkgnJxg9aAABVJ4ahuh5pskis0&#10;arnnrT8cLhc8UCEB4GVpSwLoNpFNONp4ox845oAUBd+eOtOZVLthjnFRZPzUMWDxkKc4oASaKT7D&#10;kMpbPNSoR/ZyZHaowX+b5zz2NPGArY4oGRn7xwh/Oly2RhTT+M/dFKSnJ/SgQwZYJubsaAqKxPqT&#10;3pxBJOAMYpmwlJSXOM9KAJi6GNRs7cVCQufvClCBUjJY9OlNIBPXvQAoKiTPkjGKPl3H0zTfm3n9&#10;2MDofWk5yOKBgNxuQvl8Zp5A+0kgYApo7kOKOcnuaAJ0QsJcLnK1AUAP3AeaiaS8V12odue1S+cC&#10;q7rYjj1oEJzkDFGDzz9KQsgZclgKa7OGTbETkUAP53Him7SWTg455pV3bAT605mxG3ynkDvQAcBP&#10;9YKjLqPQg0zklfkamKuJJATTAnJUhMJjilBTyyCO/Wo8jnGKQMSjZT8qBDjt3kAUfwtTcjninDYd&#10;2DzSGMONnUdPSnKF+zgGXvThHuzhsY7UjIqv1NADNqEjCU8L/rAYweKiZwA3y9qVJCY8hR1NACbR&#10;x+7FOY/6OMMBz09Kc3+pJLAHHSo1xtJz9aYC8beR1FKAvlsCueeDRxzgH6VJtXYMvzjpSEQ8b0Oe&#10;Kl/d7F5HT1qFwwlXg0uDh+DjFMBx+91GKYQ2DhxUe7JYb26U9Mc8c0DQ9QSD9acy8D94B7UxyQDi&#10;MZqu32gzxsXagRPsTc3Gc0bUBY7T+dGW20dW6HrQMcMYHy0hZQy/PzTxtDSbgOgxzUTKpmfJH4UA&#10;BbLEfLTMsCfmNCpiU5kOM+tSMBvwFHSkIVc5Jx9aNwKrwaTHy9+vSjB3kYoAQ/Sk/hJA70YbLc/h&#10;R36CmAw5E7lUxkc0o3bTmM49c0rffXGKeSuMbB0oAjGdtO/v/N6UmBjg8UuPmzzQMGIAPy9qYWyk&#10;PLYzQ4G5fl7UoxluM0ALkeZjaelHc80celKcZNACDbtbgUm9RGeDQcY74pwEOwE4yKAQK0R2jb1x&#10;+FPdLcTMNgGe9SqLfgmAdRkU+dYWETR4Hy80CKTpHvyqmk/gHyipsLtPIppHXvQgRH82Tmgjg4jH&#10;tinYODgfhTN8m84iB7UDJUEWzJZc+9IRH5TYAquyyEEbz1z1qZeEwWHbI9aYERHIqTjH3hSy+Vsg&#10;/eEc5wKjcoZGIhbG3vQA/kg4Paodpy3LdfypQZNnCHA71IQdv4c0AAzsHHak/ho/vUoA7uKBiDNH&#10;Py8cUvY+lJ2bimA7B9KayMHQYHJp2Tg/NSjaWbMjZAFAChVDsdv8Pc1GzAxABSDk0jFS/wB7gGmt&#10;nzQenSgBIw6yS7jkk0Mq7icnJNP/AIOvNM5yPmzSAB0jxnFLt+Q8U7AA+4Bg045IXoDigCEj99H/&#10;ACp44I4p4RN65cjJodH+bEg470AAI+bJHSoyB5YOO9Jg+W2Mnmgq4WM+Z35FMBVDAjOOafkbyPKp&#10;vy7W/CnqDubBHApAMKja2FPTuagyA3Qk9+amWTdLKNnGetSCOISKdw5PJoAgBmKt+7I9KkCkZ3k/&#10;XNTExgMAV4/Wo3wVj65xQgI2dQ6BIsj1pQTjpQoAz8gpTjcKYAcZPy9qqLAftUrl5MFumas4bd93&#10;vUpIMYGOgpARBsNxGx47mkYrg8mnAcHLUYHmdBQAmR5Y57UgLlyNhxinFMMTnv0oPU45pgJn5s57&#10;0Mdyp1+tHp0oPHakAKuFckDnFOIUAgNnimgqQcMeO1Bzhh1PFADc4lQjFSHBUEE1HtJZfl4HWnqG&#10;DqQx+lFwG/MP+WYp4xiM5z6CnEErIcY4qNNn2oAuQMcGmAZfLcU0FtoO49asERZHzZFNAXD5fAFA&#10;DSQVHIpny8DOaedm8DacUfL5h2g9KAIyTuHHGKVclBnNOwNy8DrT9rDojdKAIfnzJiInpSEHYp21&#10;IHdWfCUwsTwQOtADw6AIcZ4ppcMR8rdaMRFclz0pRs8okKvWgD4AXnbyMA1aiUsj4cHBqrHn7MmR&#10;1qxEcZIyK/PXc/R7kmwg/wCr59alAH2SU45HbPWmqfmOXJGKkydv3D1rJlIhGcj5DU6cN1qBt+5O&#10;mM1KhyOem7rQO5eiz5LfPnHSq8gzeREoetToAFIx24qGRj5kALdWqBpjgq+c3ykDHWo5NnyfJ361&#10;Y/uYj/hqI5IkJbjPSkO42J0Ey579BireeVJzntVFR/pDH8qvxq3kZJycUrAKN2funNKwJjfLE8jA&#10;poZxt55yeKcOWiGSDk0AMbmaM44Apsg/dj604ld7fU4pvJhIyM84oAhbOODzTD5vkjDHG6nnomX5&#10;wc8Uo7cY4ouMZkeZH6mp1DeYTtyKiIJzkDrxVtNv2KTkZ20mgQkhTylpkeeu9enAqRMNHCDk9ajd&#10;JRcwkKeD2rOxZbUPt4IpGU/NnrinrgAcjG2jtk5rOwyA52tgVKpHlA7gKY2ST8tDAGJsJ+NNAXEx&#10;5BO9elIuN5PHSqqnhQWOOwqwCNsfTmhoRL8pBy9PAxH941COX+70NTA+1SBJmIRowQ7iOtO5Mane&#10;CcVFxhOnBPFSjOxfl5+tMCJuJyNtToq+U3Iqs5H2yLLAHFSKzeZGCe9AEMwA3HJ61TO4qAFPXrWn&#10;Mn7sE5x6elUnBEZA/OrjsIiAyR8nQetOAOAAc5amLnA5qRM7Cdvf1pjJ13APggjHFWFI+zP+77+t&#10;VN3yfMMc9KsR7fKPIHNSwETPnjEfAFTkuWBAqJ+FY7G6dqIpEZOARzUNDRbQERx5IzzipBnyjlMH&#10;PrUcZ+Zh5vT2qT/lmPX1rJFFaTaGGSevXNPDE2pAViPU1FJkzQjyzwTVlAuxMwgfSmmBSkH+juQp&#10;xQmfItszYwfzqzKvsNuOlQrtyBsoYF2MRlFG48Dr61OThV4GMVVQfNFwetWDtw57heBSENO8yN8g&#10;wP1ppALkg4Aph835PnPU8CpwP3YyO1MGMwm0fJ070K2LlztbOOKe2N68U0H5x8gp2JJWLNbMfLAw&#10;vespi+6TKjG/itUlfJlBXjbxWZjhwTkbqYyIgHGTzik2nyD3O6pcDkYpo+9kCmMYQ26DkcCp4wRG&#10;3c5phxjqOlPi+70PWnYRIQB2HSljx5ZAzjNKduFG45x1qONnEzfIOvBqLDLilucJnipvkEJJCg1A&#10;NxwVk57ipNhKrk8duai1h3HMP3eeD8pqmqFfMPBYv6VoFcW4Hmc46VAyjDZTnHFKwXJEb90mMZx6&#10;UH/VudmTTFBC8t3qyFBsmIPO3kUDKoDCVCG69atx7RFL8/OOKpqzGUDyyTuq0O3agTH8/uf3vr2q&#10;RceYvzd6Zj5hkUfxH5f1oAuY/ddOlRnkDnPNOViYYfn5waT5/l6UCIiuJjwORUg+6wHGRxSMBtOW&#10;PSkQ/JHj86VhlKYus0OB1PNPiJ39TyasyJl13BfyqLGHb5BweMUAYHiSIN4fnO05SE598ivne9AG&#10;vHnrM2eOlfUF/EJtCvdwUZtGAz9K+cdahKeJ3wwAE77q+s4bxDjNI+cz6ip0mUEPH3O1SjHHNV4+&#10;U/HrVj0OK/UYO6R+WSVmxw5epO55xxTABgcU7ncPmxTJE5zJ8meetOHPWjB+X5hS8+mKYCY+Y0p+&#10;6/Hak7mgdG+lIaMy5ToQTkNXQ+DLh7f45fDNwxymvR5wfU1iTbvPjHHPQ02wdoviZ4NcTH5dTTcc&#10;+9ZVY8yLprU/WK0dJfDli+RufRYipz7VTbcIwCFyGNZ3g65F18DdEmEgJTSoRn0+WtFgfnJHpzXi&#10;SerPZofCNyfSkBO9uKTPSjJ3H5aRuhRnJ5pw70zj5uDzTh1TjHNIZIOlGWx1pvVl5I4p3OD1oAXI&#10;3rx1oPVuOwoOMnmk7H5aADueKOcNxSHduX5eopf4GOaAF9OaO55prcMn0pFIKn5aAJBna3zHgUHG&#10;SN2fwpOw+WkJ5HH0pAOG3H36P4jxSD7x+al7dKAHevBpgJ3csaX5t3BGaVRmQ5BGe9AAcbvvCkyu&#10;TyKUgByMnrTTn5Tt6dKAHjqaUj92fm/SkHb1pc85oAb/AAjik5yeKCfvfNS7jsNABkbwM84pf4SM&#10;9D0pv/LbODSsR8px1NADT/rF+X9acDwaD3ppB2D5aAJnI+zxdKiHJFM/jUc8CpDnZQA/vxSM+zPH&#10;NIC2Bmj5d5BjPPU0AKrZG7aetBG5l+QY7mlBUEgRjHb2pCX3HDLj60ACghn5OKdxkmkzwBuzThjb&#10;zQAA+46UEt5bcginAKY+WNQseXIQ4BoAdjhME9Kev3xxVct+8h+Y4Iqwn8J96AIfEcCT/Ar4lQyQ&#10;owbwReg5542GvxbQJHqniuPIyvii7U+oCuQK/bqeMTeCvEsYOTJ4Yukx7lcV+KevWs1n8cfHtvLa&#10;srDxvfjafaQ11UZPYLXT8ju/h9P5fijWl3HMqJjPsa63xbFvvrxWUZbS35x7V5v4VlSP4h6cDIAG&#10;lGK9Y11opJYnYDIsTu4pXtO5kpHyrGFiN5AUG5NSkGT9auL938Kk1iMp8RNYIUBWuyR+JpgzgnHa&#10;qlqdCQ8EcU7nzAR2pg+8RipVA8t+vWpLHHJDEDpScfPz0FGQPTpTOpk+U9RQA3ghiD3oOPLbkUEc&#10;vxxSYO4/NSAZzuHNOHIYbe9Ke+Tmj+DIHemIXnbwaa33jxTwcBc55pD0PFAyFwGdcjp+tRo0yXqS&#10;ojbkcHr2qxg5TnvUZH+kyMvHFAnqep+EtXd5EWTKo4Cn/ZNejSom1yOhXI5r5xsLq5t9Th+f5TMD&#10;uHY+9e5aPfLcaJZEkBxEARmt4vQ5atPqaLBhGfkBOajIXHSrjhdkGWGcZqBl5XEbAVoc5kXVvG7O&#10;j4IeI9u9eJeIIruy8WFGEwhknOx8cH2r32TAZMr1PTFc7r2li+0SYNYwkGLPTuPSs5rQqMrHjHWK&#10;Ng5AZeKTsxG78TUcymHxIbVpJMZIXI9Kl5EJBK/e4rI1Q8EYTjFI7JtbDAEGo3YAou3tVWVgIgBH&#10;k7+tAyRi4VyME4qAnEK/K2akOCisZSPl5NRsV8kENnFMBm4lXwQeOaYNm4AnHHFNXIEmF7+tB27n&#10;+SgBCo3t8g60hAx1GBTsgsowaQ9fufrQIhUfcGD1NP8Al3r+8/OnjAkPbimsMjp3pANOS7Dys4po&#10;yDzHnmpADvIJ7U4/cfgUwGZ4xtNL82CehzSHJAHHtQM45JoAOx+YUvY80nc8UvPpSADjHUUcZPHN&#10;J3bikz155xQAvcUoxkfNUfJK8Y9qcDy3NMBxHOc1GT1+cD3p2f3b4PVaj2ZCbie9IABwelG4bfvG&#10;oiD5pxNJ9QKhPm+eRyKALfHNIf8Alpz2qr5h3N8y47U9XHGX60ATdhx0pp5Q4NAPC8+tHHpigBDy&#10;ow3ekJXAw56fnRxtccdOKTHI4oELzu6jig/dPNKAMctzSEdOaAGHvxUDY3fd6GrBHJqHjc4IPTg0&#10;COw8BWH274+fD23ELHOvRZUfx/N3Hp619b/E/wCFqz+G7LVdKtY11NdDRrmzj+VLtVHJGD8jqPzr&#10;5W+Ft/bWP7VvwhuZr2OOMeJ4kLsOF3HFfrNcvo0mlt5emW0rT6TE88ol4GRlWT/61ZVabkbRrOmr&#10;rc/Kyw1DWLGRIZRenF0UAnBBBBwVYHkEdK9P0fW9KeWXfbtHuRQ6571658R/Amm6l4i1i8ggtYrs&#10;8yiFcJeKOjYHCug6+tfMWvaXrWj6hppklaW2kucW92AQHx1Vh2K9K86rQvvoz3MFmN1a57oF0q5h&#10;R4biAkR8jd0rDu9KhmW6UeUGHdR1rhdP1ORVtCkUmfKG4q3austtTgSKIprCA55DnPXrXI6Uos9h&#10;TjNHO3Wl39trFjPG82+NzypwGHofWux0Pxnr2nI8Vx4LuZ7fjZhyCn/1quLNaXGmTN/a2mNkAkbx&#10;xWXd/Y2jjXy7Tgc4wc1ElzboEmnodLfeOPDd7ZEP8P5wxTBLdR+Nbvg3xncQajbwQz3vlCUBWkYn&#10;7Nn+Fv7yt0HpXk9ymnCyBC24xIMjaBk17d8CfC1rrPxi8XfbNJVtMg09Wutp/ibhMH261jUUacWz&#10;am+d2Z9f+DvEei6j4NuLcFAI4F+0W7vmS1c9GQ9WVjz7V8uftGaAIvGXwi1BNNV4ZL6dJZVHyNnl&#10;SewrpPEun6z4W+PdstpqbTQS3JfT7yNv3bxg8xyAdcDjmvTriXRvEn7O/jizudDtSr+HZCYHILRz&#10;BeGQnnryK4PaRTU1uaTpe62j5T8Lp8PIvCU8l34j0kyW6AzowA2Z+7j1rE8SeLdBBnh0fw7aHjEl&#10;yyYCDtj1rwW6u5YPEPi6xlj1BJIPEdxCWcnI2NjBHekae8awWNLdhv8AutjrXv0aHMk77nh1qju9&#10;S5q+o3lxd3RmWNsP8p9D7V9E/s2a1Z2PxW8RxHV0UyrGJsHmLB+Vsdx618s3MAjtFaTVYzlsld1M&#10;0TxHc6T8RtHvtPDx3cF8hjlLZQrn5kdf4lYcc9K7Hh7wcTmpVlGa5nY/b3xHoWm678N9Q/0e3lWT&#10;w04vLRD806EfLLEezKOcD6V8EaX4X1vwR+1XZSSjUJtL1LXnXT9URCEKu3MUy/wsvTJxnrXsHw0+&#10;J4n8GaRdRwzRiJI/PtBNmTTpD12nnfHIee4Fe/3eu+Add8DvbXnhDw9Ktwg86IqPkcfdkQ9jn0r5&#10;/E4SdGXuv3XuepTqcs0+h5PeW0H23xNF9oiKPoshBB6iQdf1r8ovFFpf6V+0V8SLWO5m8y18ZXOx&#10;sYyrNkZH0Nfsre+FUOl6LcWniNSYID50IfJnj/hx7qPzr89/2iPCT2fx28J6odN1NLbUrFkkvY4S&#10;Ucof4h/CyjrnGcVOVYn2NaUZbS2DNo+3pK261Pmz+3NbjtJiptVLxkAhe/rV2dpL74P6NM0he6st&#10;Rk8wk8yIxyPypF0BbrR/EjaZ4pS8ktIi8kLAK8i99oz/AA1meH7pYtUuoJgRFKSh3cYavrYyTWh8&#10;i1Z2K6yRs6EW7KQozmpyc859K6h9H0RbfUpG+JVoGKEiEIOc9Oa5oQulzIjTgjzDtI7iquKxRnST&#10;7TCwH3buMtX6RfCuU3XwT8GyGckJ4XC49tuK/Owx5N6MZ3Jxn6V90/Ai9hh/Z48NCe9UL5ciBicl&#10;cE4rnrRUlr0NaXU+PviHZzRftc/FSNLaU/8AFSsQGGOp/pXvPwO+FGs+IvHGj3N1pVyNNS8R3Zkw&#10;Lgg5x7KO/rXf2Pw2v/FH7e3iCU2dw1q+oRPJKsWEkQE9fT39a/R3QNG0DQ/h9pWnadpdlEIrBEd1&#10;UAsQKFV90qNoq73IdD0rR9G8FaRYWOnWiLHZojtGoG7HGBjsK05Wk81DgcCms7faEJj6Z/Go2Yli&#10;TWSv1MZSuxrklulREjcealPeojj5eKZI442rx/FWtGuNMhwBzWOnN7bLtz81bTDEcQ3/AMI+lXEB&#10;nHOW9KiIJli68HpUjcKxZAc4wB3rz34heMdC8NfDu8uZ5rH7Q1o3loXGVJHGB1JqJTSHa5teK/Ev&#10;hfw94G1fUdU1+yiSCzJG5huz2VV7s3SvjHUPFHj3xv8AGCweWTxFpmgx6lttIULKNuep/vM/6VWh&#10;tdc8Wavf+LfGPibUrfw5Y3TS2OnuSv2lv4fl4zmvfPhxaafdaZrviXVrHTbDRdPsWaxtBGFGxB8p&#10;Pqa+YznP44WLjT1kz6TLMlbTq1b2XTr5fedNJH4c8LfsxapLDp1hbzzaQqfMAZXdxgc9ST1NfL+q&#10;X9zLrUdqt83Equ5z13cmtvxj4puNc+KepXspmh02zmlW2t8/KB0VmHQk15vpz3DeJNUaaTn7SdjZ&#10;6hulfC18zqtOdR2bP0TK8sStpY9HkNtB4T1OSO6AEVgqw89Sw5rym5ucX0m7zdv21R78nmu61+O4&#10;i8L+FVNwBizkcjPXjjNeaxSJPplu3yh2unGD7GvH9rKfvdLn0caKhoeh6BKI/iJ4hcQs62XhmQxN&#10;uyAXWsH4ctJL8X9XnkEjF9ZuWyxyeue9bGkxpB8J/i9cmdS6aMFzn1B71V+FFtcTeI/ETIoChnwx&#10;GcFjXBiJ3o4iflFfnc6Ye7yrzbO5glL/ALRpMef41c+teTfFmLTLX48fBaSdR9nudH1BJSBxznH5&#10;GvXxbtYfHCyZ73zQzv8AvCuM59vavK/jvatL4e+EV6pbFvrkkbEDjEnSq4RxSp5nQ7Ssvwf6ni8S&#10;0HVwVTukz5VtYjFrWoQeeXjGqzNE/qpPFaUiMZQRyVP50tzb3Fvr9sHClZIgyk1LGSJ2IT7w71/S&#10;UXdI/BJqzaIhhkiz5mAMcmnYTyWIl5zSy/6uI9Tk5Aqtuwqnp83SmQWAMbeByKjVJ/OmwoySOCaY&#10;HY3seSQFXirGVMilWYNjk0AWUaJJwrFS2BnmpGlBuiQuMCs5oQbu2YzuSTzVh0JtWw3QUAIFnN9I&#10;7ZEYbium01Fl07xEwlUm2gBcA9Aa5l5J/wCxXAjXhc4z6V0nw+vNHHxDmh1DTn+y3+lTw3Mmf9S2&#10;PlaiWqGmctKwm8deF0MeN2oYj+gPJql8T1x4z+CMUczl00uTkn/aBqbxJBNp/wATvCYi1mKeODXJ&#10;milQcSRk8fkKTxysdxdfB6/WQBRayRuc8AkcVS2Qjjn+z7HZLGIsLcjA6bsf41rR22nN8N/Ckqa2&#10;gv4rmT7XCecgn5cVhNAYbSUnVcq7Ej8aq2pmXW4JPtMgRf4T3zQNG3OZQFHlDBXg1XSeM2lxD8hJ&#10;bqOxqG9ndlQRyAfIawAlykltILg5WfOPWi4zureNHgtFDnzVQ7qpE3tr4lt76yvGjuYLkEdxIO6k&#10;dwelXtBvNN/4Sq3FyECyWZVmz9044NWry0ls9UtJGImhe93wyDkFc5waOorHpulanZ6p4fsriK0W&#10;C6jiHn2zH5kbuQO4NVdTvbtTLstpmdPTtjrXnOqXOppriarpemraSeQmYlOVIA+YEdw1atj4z8P/&#10;ANmRyXXhGXz87XtyON/qD6GrTQmmdPb64JLcrL/aagLtbMZwDXNak2NQvZEupcC2k2rng5HcVevf&#10;FcUnhmOOPwZpFsspJdAAW9ua4y7vpZzbeXGSzNhvpUXY0WtH48OW6l2J+0ylj9TXXaI8LTXUUtyA&#10;N3ynNc5bIiaREuxQxSo7VzH4w08h3+aTDc8UCO0uInTUZhuypGQfWqxYiKXjJz1NaZ3MFMkw4iGB&#10;WTODulHkDhs5z1pJlELMPNUe1MJyG5BFNyCx+XkU4gYyFxxQAnbpTTxuyBTwDjpQy/uOh+9waAIg&#10;7CCTFurcGvVPgJrqaL+3n8Ip5tYlhs73UDZ3HzYU+YcLkdOteUOGE6jn7vFQvLNDeaFcpvV4NVil&#10;jI9UORTSvoTzcp+12pxoupB127HiDqR0INZDH5s9KxPh14gh8SfscfCbV0tkWQ+HI4Z485KSRDa2&#10;fqea2m4IBPOTXDNWkaJ3Q0k4FHzjdgDOKQZI6GlyoaTrzSKuRHfvHHU1J0R+PSjjPX6UHqOOKQxT&#10;nONn60EKqH5efc07A+T1ppAOSzHI6UwDLFDy3IFIM4b5P1oOcgepp+B5bfdyPegQ3+FvlqM52D69&#10;aec5WmjH7zn8KBhxmj+Amg4zzSHO0c/WgBMtlvlFClhIDuFIQQB82aQ7t0eAffigAbablQVOWqTC&#10;hGApoxtPAyBxTcthgQaBi84OTnFA3YPNMxkdachcfwrnPFAhT1FBI54NMzmVwXFOwvB3CgYhD7T8&#10;3GKgdfniwzcNyKnwc43n6Uhx8vyjihCZFLGN1u+85GKmViRyRxikbBODntTNgDHjk+9MCZv9bnIP&#10;FALeSw25BpmflFOyeOAKQBt+ZRjtTlyfMG3HvTlxsly/8NRx7sNkjG6gYvzKJQIiffNR8nd8vWpG&#10;zsGG5pEz5bNtGRQBGu7A5P3vyqc42A4IGKjbG5vrTkOUlGB04oBC/KCMZph+8ec07sMimcbxxQA4&#10;Akdqjwd/INS+vFL2HamAgA296Y2fK45px+6OKVegyO9FwI035OSc1KNvz/MAQaQgbjyOlR4XdncK&#10;AH4GBzSY+Q/NRzlRTj/qTlCeeKAGYJAG40ucZ57U0k74xjFOA5J9aAGsX4IJ4pQQWViDkdfelxyv&#10;1pzKymM5Gc0ANJwmc9+BQT8oyakIG0koOlREAgcnFMBwJ3nA7UmDt+8KaA3GCD9adg4OTSAdhefW&#10;m5IckelKev8AKk4yaAHZyhzjr0ppBweQfSm5bzLfg4Oc1LhfLJ5pgRAHimniUfLUxxk8io+N4yKA&#10;DJ3j5Tj1p5Hyglxg9Kcu3aAwHWoXYGZh5YGD60AWCi/ZlwwJPv0qEcFs9jSb2DLikYvhsIDQBLgk&#10;SYiGAKjPAHz00mYLwx9xR/dyuKLgKN3mA5pxZg2R6UAcGg/XnNADB/rPv0uCVHzcVJhejcN2pMjc&#10;OgoAaRyPkoz14xUjsMdRURxleaAEDHzG+Q1J8pCkOPpTMZI+fv6U1lwD160AOOcjA6mg53jjFMAk&#10;3qPNqQY3cuKAFULtYmQDFNyCw+c4NK2Nw4pm1t8eAM56UAO+UdxSB0+b5TUjKu0guOnrUe1cL8tA&#10;DgRuJwKaS2SdoPNSBB5aYIyKZIsgK/MBQIbwWHFLxycEUDhSCKD0GRQA4bNh+UZ7U3HGc0hz/cJp&#10;QW3cnigBp+/0HPejHANLIhKNgnANCgCMc9qAHAfNnFId+w8ZFHGelJnpxQAxmIAxGeaTcSTjNTcb&#10;fuijaNpIUCgQ0ZMg4OcU5c+WcjvTSzBoztXg80hmQXJPkcY6UDHHp6UmODzSCRXLfJj2p2SFYmLG&#10;KAsAzgcc5pCOvNI7KI0OCSaNybCSSOKAAEgik/5aP8pzmlHOMZxSDPmPlenvQIeMbpOf4ahDkPna&#10;CN1SnBABNOUIoyUWgZFub7RjyGwwqQDh+B2pu5vtP3RjHNJk+a53de1AMcchcBjyKj2yZT96etOy&#10;c84pS/yDFACMAASZxjsDUY6miZZGaI72AxSKMAg/nQBLxtOacBGUY/aMfhUZ/wBWeKay/wCiuOQS&#10;OtAyX5NrFZc0jIGjU9OOmarQpIiMpkJGeDVjkJyaAIwihydvOKfxt60hDHsaaen3DQCHHdhRmlH8&#10;R2Ui5KkE/jRhdr/PjigAG0vw69DQQPm56VEFAII3ZPvTsShSc5yaBCSYOwg4p4JJPyr0qvMH3W4E&#10;nfmplDbRnPC9aAuLg5PWj5NpBbvShjsT5RSbVMuTmgY4nA4akB5bp2prAeaoyOadtwg+Q/WgBGLH&#10;rQF+U5zRg4GRzTfMXztuDmgAPSm87xxUzqBFEfNHPaoR1HP40AO24LHHbmk+Xa2D3oO5jw9KOFA5&#10;oAb83yc+tIFz5nzAMOlPONmMU0H5Vzj60CExjO4Z/CgF8yDaCuOPapQeeSvvSkjC4TAx0oAhOfLI&#10;zkZpTtwdzDFBA3kbgaYVPy8UAPJAfIjXp60whWViSetM2yb1/e9+lPH3RxQAiqoxgGnYUF+gOKfg&#10;YPPbio2GU7j3oANoLHJHTqKQImxiJcHNAWQKTknjrTSXz/q80wHEsJFCsenWlP3mJkOaT5tv+rPS&#10;m/NkUABUYb5c00KuDhelSrnGCKDt8uTIIyKAIH3GSM54pejtlfxpwx5ZpQYzA4J59aAEVgC3SkJl&#10;JJB71Fgb+SeDUoZti9OlAIQuPMiBXBIprPN+8/dDripD5e6Djnnmj5snKUARr1+6PenfwSfu1o/j&#10;60DIlYkHpQIO55yKeSnzDYvSomDYQ8YyaOce2KBkh6jilG3JBNREnHeohJmQjZ3oEOkUtuAcjnrT&#10;o43UtmQn60oBDnI5xTix2r8xoBCtgg8d6QYyvzU3HzL60/jByKAFO1Y1JkXk0zzUw+Ae1NKrvfJb&#10;pQFUDAAoGOWRSJP3famKQTIC38VIwYB/k5/nTVxu+4c9qAJsLuAyaacZc+9OBBAGRTCP3jDgfjQA&#10;hJz92lycHmnhVMf3xULFRMvB60APypIygpM4kJ29KTjbg556UjZ29aAHZBViM8CkBJQU5f8AVN0z&#10;UTCTfHhhwfWgB5+51oO/eMLmpFUlXB6AU3bP5sf73A9cUAJ829sk0Zfy2Bm4zSDf5pBfoODSlWO0&#10;lzzQFxof5eEJOfyp+7nque9Nd4YkbMQPy9qrqd53LuAz60AXPekbHlt0OBUAEmzlj1p/Y5QY+tMC&#10;MOCxyQDmnEjYTtqQLAd+VA9CKQqoQ4cEE8UAMXy2c5DfLTsDEg7UAfMOBmlwcPxjpQAoyqkBvzqI&#10;lw5xSgEsflJxTsHeMrQMYCePlP50ZYt9zimkDzCCrj0NSdKAA9sLSAEb+R2pzYwn7s/d9abuXbnF&#10;MBQEBXk5xTcgyFeetP6k8DNIP+PhW2gGgB2xQEIDcjrTdp+b9KV5MKAx4zxSDlCQaADA3cikOPLy&#10;HUjNLgkZIOagAfzRlWwW4pASjO408k7SPekbaoALjpUYILEZ7UAPYuu3bHnnpTweH5PIGahLNtHP&#10;OacrNtBwM4oAU4A46mkGSpJJoOeRgUvGD9KAG/xn5fxzShmywDGncZHHNLjAYhR0oAhI+d8KOtPA&#10;IViSeR3p65+bcQKQyI0gRU5HegCE7vMzyMUu8Y5J/KnMD5jZHOBTCPmUiA9aAH8Hy8L1pf4WyfSg&#10;5H8AHHrTCSVPzd+tAEuGwT5nakw2wfMMUD/U4PpTeS45OaAA529aBu2cRnNKcj+HvQJMDmNeT1oA&#10;U7tnIOcUwE/3qUsSOooA5z+VADWJDD9y9LkcHBFWCV+zoCo49qjJ+UYWgBhG1twUnpikP3xnqRS7&#10;mxywJpm8m5ybcjNAD+d33qTLYPzdKOxyKbg5FADxu8pssSc0jbdw5FINxA+WmNncDtoAkI+dcScU&#10;vGxsg9qQf6tuPx9KXDheFB55NMBCPnOAOlAH7rG7NOGCDznim8bxyBQA8YyvHek86T7S42gYU0m8&#10;A/eWkwu8HHJ70AKu7qSOtR7f30hwTk1Lzk/P0HpTcDAYSEc80AIAcdBT9oz98CkwMcmo94EzfJjj&#10;vQB8AqWwBtOM8CplJ88DIGRxUTZE7DyuKeP9YpCnOPyr4BI/RGW1wG5I96kBPlY/2utVxjL/ACnt&#10;3p8ZfeoMJA/nWckVFkzDnGM5FLFgKRjjPFGPlYZ/ClQAEfNnnis+hRZB+aLpjvT2EbNEdgGDTMHn&#10;MZ4pRnbUMtB1kPHShRxIM9TThjL/ADelNOdpI5pAQhSLtjxjmrsJPkyHBIzj6VRcsFQiE89eatQ7&#10;mikwRjHzCm0K45+GHTOCaajDywRIMYPNTMENjMc/MEOM1VtgDCoMZO2Q1IyYDKxHbkZORTXJ3D/R&#10;8ACrAB8w8DG4cU64UbRwB8tMdzP4IOKFyWxvGAKcy4ib0FVwVF0u12II5qRokYvvGBmpk3BU5wM8&#10;g1EoQyLwfvVY/wCWgHoaHsBOpO+LCDGe1LN5nmR4fgio48bnG9gKlIyGyT04rIsjVuDlSffNSZ4A&#10;xUHOV57mpMHK/P2pMCQfdPFINpUYXvSjPkyfKTTAxLjC4pICUbSV+RakAGwjZ3pECFeQevFPYHYx&#10;BHFUK4oHynMfX3qQAjJzxVVPMMuRIdoPK1eBXj5T04pNANGMoc9amQ/MOMgnrURKhOo4H51NErNE&#10;SB0HNSMZMiG6Df3RxTYx++IOM561MVHkt8pFRbo95wpoQEzkeW3Q1Rlwxh2r65zVrgq2Vqs4II9P&#10;amhFUACZhk5Jp43ZkAx2xRiMMDls7qfxuOGPFWCF4G0lRU8eMDKHk1AAMc9PSpl3fIR0/nUtATyL&#10;+7cjOdlZ9tkXsgI/jrUPOnk4HTpVFUxfxsHBANJDNIbNsf7oA45pwxlcDjNNU5DErxSoU88D0asm&#10;igl25A2jpTUPygeaODRPnzV56DkVHCUJl+90pIC6ilvMPl5wOeapuEE68D75q3GzCKQbqruE+0/U&#10;1Qrki43L0PFTYzj61ASBDkL36VcQKYUITBI9aB3IduEcrMDnrTlA8k5znNBADkZpRjDUkhMQhsrj&#10;04qGQkSR8HnpVrn7ODuHB6VC20smcHmmJDCf3QyAMioXxk/KBmrEwHkRkoR7VUdlLKMt06UkhkZ3&#10;bjle9R/PvPB5PFOOM4zz6ZpGDELg96oYAZzgHGOaehIQfJ3NIo6cHOKXAxywzTAsLyvMY6etMZVC&#10;g+bznpSptwRntTZiAsbAZw3NIVyzHxE5EZHAzVhc5Tr7VVVyYuvOBUyk7xndjFKQIt8YbIBPrUTb&#10;vPI8r+H1ojZi5+TjdUjhfOyOm2sxkKYPOCOamzizlIUcio0CAtkd6kwWVgMEAUWBlJDILpeGPzel&#10;Xif3yAvimJxKfkGAeKLgjzoiFH3qB3LLhfLjw/ao1zjlTSrhg2eMKKQHHVu9ICVeNvzCpgGELfu8&#10;kiokEewk4znipVY5+8celAmQtu8vJjIOKWIqfJyw6n8KfJ80LZAxUKcSR8HrQxosuADJ8vaqo3b3&#10;/wB4VoSqDZq3bHSs/P79+KLBcdNl4plwABbNgV8/eKYtviJyVXDSN/OvobgadOcD7pBrw/xvCP7R&#10;tjzy7GvZySryVUefmNJSps8/jGMDnpxVlSMNx9KrqP3Y+cnmpgD83ev16hPmgmfkGKp8lSS8yddu&#10;/BJ5FOxyeKjRgDgoKkz8zHitjmF/hPy0Y+X74pP4WpR95qAG/wAR4pOy/jQ27b92m8gD5qARTuSf&#10;PtOT1qL5Eu4DsG83KEHNT3OdsWE7flVMKfLHmSnenPFRN6FxP0Z+Cl6bj9nHWI2lDNCkak568V6T&#10;J9yJdp/GvnL9nC/MvgL4mQmY9bfA+mRX0deFxd2w8jGE5PrXiVVaR6+HldFbnBHSgdE5pql23ZXH&#10;P507nfg9jUHUhxJ2rzzmhQvIPAx1pMEkgqcVJx5SUhkgxgY54o6Z4/GmZ/eJjIwOlO79KLgL+FAw&#10;VFHVARnGaPXAoACORTcDJBY807nBpBnd1osAcYHy03vSn7o+XvTjjJoAbzup4A245pvb+lL260gH&#10;DrxRxleKQHg0hJ5yvSgB/cc0wlh/COlL2PPam8Fm+QkUAOHIU44yaVgAgGaP+WS/L3pjZLH6UAOJ&#10;5Hy0g78UcY+lHGTxQAmBnp3ozwvy0HO37lJznpQA/s/FJznpSDGG6UD/AHs0AP8A4chaacZHFOz8&#10;p+Wg/eOWP5UAMGNzcVIoGx8nHtUQzk9qkXZtb5DkdKADPNKNpbBFNbNNXf58RK9+aAJP4m+Xv+VO&#10;Pl+WcPSN3+ao+55zQA5erGpAf3S/WkAXaeDxScYbn60ABL78BBj1pSR5bjyhyKcAvlt846VGc5NA&#10;EZx8nyetTpnZ071D/EOKmUNnoaANeyYGWJMD5rdxX5LfHzTzYft8+NI1sSsU969xEex3nnFfrNYZ&#10;Gr2h9Eavzi/a7spYf2l/g9c/ZlC3GnyhWA64PIrooPcOayfmfOdkZk1zQJVfmO8Vs+vNeq6nfwzR&#10;K32YoJLVBjP3CBz+deVwECfTxjPArvU2SaHAAob5BurdxOaS1TPKPFm2PxJE/kn5yMYrOiOY4/l/&#10;5Ziuq8ZRR/2Zo8gt8ENg1x9t/q1GAMIMCokjqg7os4bcpwOtTlR5ER9RULcDhu/SrSZMDA4OB0qD&#10;Qq8ZwCTSkHs3BpSF8yTjj0pP72PahjQ0k7WGzAzR/CTtpxFNI60gGnkg44p397n6UHbto/i6UwE7&#10;Hij8KMfe4o56+lACHo1AH+uwMgCndzzTgBvfDUAVnYCNsqQpIz3rr/DOpCLVrVDen742k9q5ZgfJ&#10;XpwfSoVJGo7hKE2YJI71SZMldNH0tFLBLYwSKEB2jeOo+tTcgn92nK8V594Q1WGa3jgeYMEGOeuK&#10;9BzGXwrbvl4NbRdzhqQ5WQOgxcZiyccVUkMv2NFDMAQQwrRZm8sjaOnaqErEbvl5zzVMzPLPGGiS&#10;CxstQtZo2khDGSEL/rFP9RXnsUqNZucMD3B6g19DTJE9jdqwJ3jGMV4f4n064sPE0rC1DQ3D7kbo&#10;AfSsmkbQlcxHZ+f3THI60g/1Ufy81D5r4hJjT7vSgSEs5CEYqCx8hXIHPtim/NhgpBGMkZqM7js4&#10;6dqYciQEE5piHoSQzbh1OaXJ8s/J+tM6K2c0oIKg4PWgB6kBz8nGKQ7iWwetGfm+7kUh6nBIoGH9&#10;/ijuPmFIehpD/qzmgBSDv5INAzvYeo6Un8Jped/ABNAg7g03jJpuHIc8demaUbucp0oC478KXs1A&#10;7048FuOaAIs8rxTD1HNSOVEfCDrUZJ3DJPSkAdzzR8oQ5bvTSfkY5qIttaM+STlh3oETM4NxBthk&#10;5I4xVu3tr2bVpkhgkZlxvbsmf5063SebVbWKODa2QCQM4zX378APhBbyaVo2ueINJYWiOsttayLg&#10;zN1DOD1FTOSitTaEL6s8S+GfwW+ImvpDcGKWwsnTJurqE/MP9le9dZ4x+Dek+HtS8NRXniGe6iui&#10;5S4WEgMR1B54r9JvtUVvBY29lZ6fBHHahUEcYAwOgwK8h+ODSP8As3WVwVgIExMhKAnI9CelcrlN&#10;u/Qcmto7n52ar8O/DEumySaf4quVkCHKsOD+FeG67o2r6brTxXFq5QyERyqPlb/A19g2ySS6DpEq&#10;cPk5A7iuP8Zafa3Hhm9WSzjbMJJO3v6j6Vopyv5GTTPlRGIOMd6nB+U80t9bTW+r3MTHOJTg+oqF&#10;D8vSugkf/wAtFOTk0/0ytN7fd/Wl43cqaBEgHy00/dHNOBBjXCfrQPvHigZEQRGPlqI44/d596sH&#10;7p+XNR45PzUANheSLU7ORSA0V4jqfQqcivvPwN46ttW+EOn/AGS5tEvbLTo45rK4udrQEDG5WP31&#10;ft6dK+CiGCMM96fFLcxXO6LUL2N9v3onKn9K0hNR3E1c+/8AWfFF3aeHbqS7vNCtYkQszC4DufZR&#10;7+1fJHxA8ZXGt6xHHDpa29pHMdq93I/ix2zXnc9zqM0SCbW9VlC9BJKzY/Oq6hcZwTzRNxfQmCcX&#10;e5uWOr3luYRt3gEcMe3pmugOuabcXUanQWtMoAWWQsGP5DFcKysWUheO9PZQUjABGBXPKmn0O6GN&#10;qx0voei27WqTzt/aUrDjpNiuiW7eKwt3UwFQv/PYEivG9shhkLXco445rX0OzvbvxfottE92WfUI&#10;kOGOAWOBWNTDxaO/DY98yVr3PW9Kh8Sa54v0DTrDw/ePLNdruEYJVV7uzdgOtffPg8+HPCPwHj02&#10;1vjNqN1bA3t4RzvIwQP6Vu/DH4c6J4W+BtnK8VtcX194bWa4uGTLOSudqnqFX07155rbWDa+1xNq&#10;8C28TTyOXO3ITnFfK1sSqk3CPQ+sopKKb6i+KtUtR8NUnvrqKO2GoBYPObLl3OPlz6n0rR8E/bLf&#10;xRDC5m2yWgYAn+EjIr4h8Y+Nb7X/ANorwREnnR2Nn47torWFG+TAkALEdya+9YIni+I2j7YWB/4R&#10;qz7eqCubE4SVCKm38XQ1o14VuZR6Hwj8fLFtM/ba8XXH9lwLbalbRXcYRcKTnD/qP1ryK712+lih&#10;SHSIYVEOBg8/nX0l+1ekf/CffAFgg3No12CT1+8vFfKTKuYBleIxX1WVS9rh4Se+v4Ox8bmknSry&#10;ittPxImkvmeUvd3DEt3aoWCG4iyHGRz9avBF2nk0jIP7or07HkuTe51HhPxZrmialuhhklAYbFaQ&#10;jC55U8HIPv0r6I8O/F/T2a03eHRaS+eiskkv7tiTjr25r5HZFBJI6EVaa3dxprRWjAu4BA6CsKuH&#10;jUWp10cXOFle6R+k9r4/1ny7Q2VvPFdQiNpEafdGqt6N0IYV6LbeItF1XR7608QeAtFFncW65V4x&#10;II3/ALw47+1fIXwJt21HS/jJpVxfSyCzsbdoUL5kQNkEg9Tjt6V6fdL4k0fVxZo8uoW29mikcYdB&#10;3U/TpzXzmLoxpzs9+h9XhpKpBPuaPjj4OeFLu1m1jwf4xbTNRgsZXkihOY7pCOQFHQ4/OvgHXtJ1&#10;fT/FOoQ3kOo7W1GQLO0RUMwPzdehzX6X+EfENvcadI0V6Ekt5ts0Jf5oj9O4NRfEXwpo/iT4Zasq&#10;aXpHnCxd5YUjUNIQMh0YdGHX3q8JjpUnaWq/E4cdlkZ3cdz8xYNwu1Rry4YFeMt1rbVU+zW53Hrw&#10;DTtd0y90nxk1pc6fMyDUHWK4ZSC6g4wQehHQ0yQlmUBP4RgjpX0cJKaTWqZ83Ug6bs1qiUoTdxhZ&#10;AX6AD9c19g/ATw/4o1NNKsrewvPKXU1dMg7QCfnZuwUdq8l+Evw+8Q+I/iT4fgh0e8Mb3Ss7spCl&#10;R1LHso/Wv1s8C+FPDnhrwBYWVhZQGZ7RBd3e3DSsOy+iilOzVilaCuzodH07S9J8OWkFvY2Rla0U&#10;XE4QbpGA7HsBVh2fJ3AE7utWJD8ynGOKquBn79c+xi3ciOSaG6YzSnIA+btUZOSPpSuMCfkJxUZJ&#10;KLTiPlOTTD15Y0xMdGSLyD/erYbcyqNvUCsVMfaovm/j9K2GO2zu2OR+6yTnsKaZNznfF2uaDoXw&#10;x17VL7WbaKG108kkn5nfHCqO5PTivge0k1zx5+0brWsaub230az1DzLe0d8RrGDwWzwS1aPxm8Ra&#10;t4m/aU0rQ7G4laxsNaESIjZQyZw7t2OPfpXvug+F/Dmn/s86vNdXCWuj2vhFzeNtw99OyEDB7AHg&#10;V8TxZn6wFNRT9+WiR9Xw7laqS9rV+BNW83fY4y9bR9Ru7mOS6hXRdDt4/wDRYvlSd/4R6Vl+PPFR&#10;k+Cnw00KwshYJdSMb21jP+qiQ/KM/wC3XL6rdDTv2e/hzp9voplutY8SzzOTJ8ywo2Vz+FcRdzSX&#10;PiS7nIyRapGgznG3g1+XU8RUr/vKjb1dtd7O2x+qwwUHZJaKxZutjaAYEG37RsDDP92rltaxW8Ph&#10;ZJfML3d6gjz32mseMO2swAuf3bDjPrXT3uX8bfAhS42QSSu2PbmnXquppJ9H+CuepRpqC0RZ8aG5&#10;Wx1ASwspTQ18tQe2K8i0gzyaFZTTXRwZpQFAwQBXrnjy/sbvR/DL20bFkgZJxjpjpXmUCBGticgF&#10;GO3HGO9d2GnGFJre9rP5aicXLXY6ie5eL9lX4nOryBWaMZPcZr0X4GW27R7aRlT987uo9Qq5rz/X&#10;0gb9hzxvPEV2yMgXA7jr+teqfAPY3h34JjzASNBvvM/BTWioRq4WatvJp/cjixlVws+xn69qElx8&#10;d/GaBI1EGpKkfGMbTgmsL4hwPdfBXxfbCBmc6N58fHRoxmqviCQwftRawS67LjxFMBj/AHyK767g&#10;R9S8JRvboUm0G4jkJ6HK8V8zSX1LEUqi2Wv6P8TbExVfDuPc+EtefzvDXwtullZWjjeKVfUjjmqK&#10;Ssba24UYXmtbW7Wa28UfEHTXY/6N4onKhh/CzcVkQRRhADcjIxX9M5fVVWhCSd7pfkfz/mFF0q00&#10;+7/MvRMptphtUknjNIYlLu2Rj0qRFhULh8sCMhRSsV+2bSkinAwGGK7TiKhRfNTGPzp6BVYglfmP&#10;BoniAmJEvORnmo+s0OScA0CLDYEjg7eg5pm4HIDVMI4yZGNz/D09KYq4uYcYwzU7gQuMwEZbkGrW&#10;nRsi3mxBuZTiq10DFdQFjwRnjmoHnuktvNiTA9TQBqeIdL1Kb4WWF5DJmWykYyRHnzUY8nPbFc9E&#10;4uPhVfWgIl8vLgZ+ZG64/CvS/C93a3ehahbTbNjaXMkiMehIODXium/2jZ/Enx3btbTgtqciguf4&#10;QePzFOL6DTMpS5NrvSRlSYjafaor2Um9hIsTGNmFx0ra1NUg1GwnktwIJbjAYDgNVHU4JfstsEjD&#10;+YuVx2FJgjIXl0/0pc5OTmpQp3gYBAHWs4xNHqFkHMgUMc4PetJB8pTtt+X3oGNEcSXG8SSA8/Nn&#10;+lb2naldmxtbW4umaEOdgYZ21igHYBu4BpG3Ehhxg0Adp5gLouQU7YNV3tdPmu132NqAT0CgE/jW&#10;PYXKMJlDSEr0LVpb58xHYCQ3AB7U9xivptuurW/l3TkY6E8VchtYY5JcRZJbrVf7barOgd1UbMgk&#10;81G2saYInGXPXoKBGjIzCHOT19aoXEyq1o20A+aMNVQXbXETbLdlTd1PWmTsptoQx4DjkigVj1e0&#10;Eg8I6FMYGfdbdT0qu6RsLhgDk54ptveyf8Kq8F24twGiibc3dgahdrgRxsYmClaVh3KjKBKwx/F6&#10;0uDtPrUmVaPIJ460mPn4oGNXIbO0feGammIYxYUBQophAwaXvQIqXqTfYo3RR8n3h61CqhtMXIBB&#10;jOB6Gr0p/wBClUt1qrGgEZUOfY+lCFY+4f2OtbkbSvjnoFxqmREouraJm7HhsD6819a3ClZj8mP3&#10;7j9a/Nr9m3UJbP8A4KL/AAtjN2yx3ttPbuN2A2emfxr9MtTRR4i1AZG0SkjHuaxrrW44GRnLDgUw&#10;9X461IUADEMc55pmFwvJNc5oNBYAHZS7nyoIOD3p3GT0xUZZ/Mj+VaAuTMT5iDI6UnOTwKQcqTuJ&#10;p2OtACDp0puDuPWnj7hyehpwxigBnPpTTwelPG3P3uKQhc9c0DIiT/c/Wk5+Xj1qVhhj8vamgfLn&#10;PegBOgHFH8Le/ejjaMNTe55oAeM5HAxRtbvgZpuGweopGJ8xBk0ABUiQDHWnAKGXrgGkydpy1NJG&#10;ehoGDRoZiykDjnmhQRGP3Y69aYd3mLhzweRnrUp4jBJFAB8pjOUHSmNjY2D2qTCGJsyjgVXZvlyO&#10;eaAHptMDncuc0mRlQT9KYv8Ay0+T+Id6Mf6USc8CgRMB8+MGh+CMCkywdcHHNSABvOO45FCGNGMM&#10;QtHG0fLxTjjyugpnIOSenWgQnOT+7P50HPlsOcfWpFwYpSHXp0ph+/0oGIACR8tOVQDkZ6UKBvOc&#10;9sU87N8wJHSgBhb7vfrTSeR2pDjJwafF5YEu9uccUwEGdo4pO44pTjB+tNzzQA71G2gfWlH1p5UE&#10;scDgUARnkfhUe1dventwD8vekHLHJ4xQAvPHHanDOG+lGBsAFB6+9MBvO1MjpmgZ/d/Nx34pPTjv&#10;S7h5hHNIBxYAElOccVCJQ7yfKetSnBLYTjFEUce9zhenQigBwJKEeX0HrTP4D8n60p3faDwOvanb&#10;eDzz3oAQldw+WmjlX7fNxTWD70y/Q804g7s7qQC9ccUHbtX1NIM46U5QxlTOcA0wG87du0etNIPz&#10;fMRVh0Ac9c49ahI+c8UAM3psRSmfeng5K/IelAVWP3BwacySCMYYfhTAQ8owKnrxTBGA8hGe3enH&#10;cFCk807JwcUAM2qcfKaAAMcGl52txSFlB5oAdglyNtG0Zbg0APgEMcUFs5oAZ0NAJ2qdnencZ+lB&#10;xk9OKAGsWLKT1xTTjPU8044y2BRzk/JQAgA2nig/eT93xnmnY+UnfjFNzyeBwaAFyu4YTHNKcZb5&#10;h2xSHbtbC1GQN2QWzQA8jKkjpjmmop2L8xp4Pytx2oAIVjznFADiMR/jz7UgBwvPNNDncFYHOOvr&#10;QWT5flJoAd1ZjjNINvGTxmm7kwMCgkGMArQBIdpEmG4wKj+fGC+eeKTBwMMevIpc/O3FADjk7Tjt&#10;UZzvYY47VJznpQMY+ZiOewoEN5wKUdWGaNv3wHHXvSgHngUAIZAOOxNIwX93zwR60uwMCTjI96Yy&#10;jKgngDpQBJt+VvlGMCmbf3gqNVkDH9++M9KmGfmIoATOFFOyvln5R+dRsMr92mMp2nEjDigCYc8B&#10;DTSqCVMqn5UiF44wcA80O6PIMKRxQA5RGJCRGMEVNGIDDIHwPQ5qv6DPQUMCejkUCHNjcwKrjPFI&#10;VGwZUdOKbghSN5oYyGN8MMDFAyRcAdh7UhHyk4HJ9ai/eebHuJyBUnylScnntQAhVi2MjNAWfec0&#10;oJG40jFi7Y3dKAA9/TFNUDI+akOdpyD16Uq481x7CgBzqfs7A9z1FMUYiAz+NSnq4z2HFNP3+lAC&#10;MSyrgN7803B4+U0rFR1TtxUZklGP3OeetAEuMqeD0pAMocMKasy7yApztx0pEOLvhDycnigBTgBc&#10;indQnT296c+0o/yiq+4iTlWwDQBLuk3Px0HFNSaMhw1lzv607KFfunANBWPdwp5FAE7CMSDaV+5z&#10;g1XkUlMZPWosOjP++Ykt0qdiSkZwPu80ARHIRakAPlSfOvaoyh5y5IpGGEjwx4BoAim3LMuUbpSw&#10;yPI7LgggcZprM7SR7l6Gpl8sOh4BFMESfNtGVx7UuOOtBeNs4XoacOXxn+GkMjOcsQtHnAIQ0B69&#10;aCvzkFiKYR+7YlQeKAJvlPTuKjMcWZGDDdTAcKvJGKD1c4ySaAGncS2XBpQD5QyBQoBuTuB4XpT2&#10;YBgPLNAhAyqrfKaZuB7HmnENhuOtG3lfpQAgJ2n6Uvy7BwDTccn0pCpVyfMODQAc/N7inocKQW79&#10;aafujjtTGGXBBoAnIiGCHBz15qPHB+tQkjL5qRHTy2BiOaAAFvMYFRQOAeaXPHWmkjYe5oAT5iR8&#10;5pwB2YLdKZzx8h604t14bPpQA7cRHgrSpJbrvZ8YA6VESfKfMZFRHYwYbST6UwJmmEiOUgAGePem&#10;5+TkGhFVQuF4wafhCXORQAnY470052kc+1SADkjpSjbkng0CIwMsDmkCDcxwakI4bpTTLGpIxz6U&#10;DGGM+ZJ1pMDB+apDK7ADA68CmHHOKAYndfl/WnFmCkADnvSEgBTn6ikOSH5HSgQq7P3fA5zSkHD8&#10;delRA4PY81IWJHQ8AUDEOc8Ecjmk4yvycUckKaDn5iVPFADxjD8duKYqDe/AoBzkbeKbnE+AD0oE&#10;TFZNvGOlVl3h5Q0f8XWnhnWdTlselKceYTnNAC/xDmmjf5jc8U/HynikOAH+X0oAcoGAcE0mCMny&#10;m5PekD4IIBpXm4UFe3OKAHnJgRtnOKhI9/pThI3lkbRjtQfvj60wGjZnO05pG27E4Ipx28/LgZpD&#10;jAG7HFIZD+8y4BenxrlWyo61IJEVHBVCPelDRkYGOnrTENYLsjGe9MI4P04oJO1sr3ppyZEGW60h&#10;ghOCCuTS/wAPSnYb5uMY601unBoENd5BGcL+OaZHJdMzZLYz6VKFOzmMU7nA/d4oGBzv+6KeNpQj&#10;p71Ge/IHHSg9RgUCBo1OMsG5p+2IKcR49s0wn5W4pg3tKBnHFMdybGWAAoZPklBI7VCTKskvJ7U4&#10;Pk9+nU0AKANq/rRGr+eRtJznFJ/e788UKzrcKVHbk+lAEmRuGUbqc08Nb7CC/JqEM58zL9e2KjKq&#10;STjJosBYBVZMrHxg1Hz5i8/xVGxX5cIeBTlZfKc7xkA8UDJGZth+VTke3FV0DhnzIDzTY2LFyVYD&#10;ccVJzg8UAS4Vrdv3u3IqNY0WKTdKcbuuaQkhD8vQ1A3mtMOcKCMj1ouBOZPn4RuO1NZjj096eTGb&#10;eMAKDSSeSIeUye9AAgDxbgn4mnFf3Y+Xt61GJT9mdVjAHtU2SbcZ44oAYNwiXKfxdKcSrMTgAUzf&#10;nGcdahkJDAKzE9sUMCVgu8Z5OKnQW4t5Dk5xzVNWVDmS5UZHPNMW7sGufLScE7umKAJlAKyfJ/F0&#10;qTjPCYqUgC0J4z3AqLPK9vSgBQrHJCnHc0EfN900gZgG+cAYpN7c5UcUALkbvu0uV+UBhTDzHL83&#10;ao9jiMkSHr60ATP1PHaokB3ZAOc9acA2RlakPAI2gCmAoU7mJdTxUvy+RwV57VUIbn98Rz0pyiTJ&#10;/eH6UAJIxEyLszmmgHJ7DNOZRuBoHU8UgF+Yt93tUUj7LeZt3QdKSVpA4AHHelCqYpQY8g9fegCO&#10;GcSZwSBzVn5dgyo9qhEcQ3Fbdl9hTstgZShgSnGAf0FMLfN2HoaB90YWlIT5jtNAACTk54pfl4pp&#10;PI4GKbuO3Ow4zQA8/fGRUrENbxjavHtUIJz0o5AkwueBQA8AfKcHFGOB8hpvmNswU4z2pDL97MJz&#10;QA9s+U2FFNIOFPtyKbu+Q4Yj1FODfPHz/FTAUl9yZiwKOdowaWVnLp+7XAHFKvLds4pANOeMiom5&#10;J55xxUzhckbqj6yDFAEQyEU+WTzzzU/ykLwQMUYQM/XOaQhiCcDgUXAcC3NJ3PNIu9QcgHnr6U4E&#10;mfG38aAGg/vE+XvQ5UvkQADFOkXBByv500d+tAHwMR86kr2pV/1bc/xUrkb8FD09acpHl8Q8etfA&#10;3P0MFI8zGOanXO5vkHHvVYDEoyw61cQAqPmGSamSHFjhgxn5AeetMHE6fLxuGak5xjHNMIPmNz0N&#10;ZWNC3nMmd/8ADUirmLOBVRCdp+bircZwM7f4cVnYtMgPEiZB681KP96lfaYlyB1qP5cKNx5NNIVx&#10;kg+VcgkVLb5AmGcDjFD7RbYBH1psJXeAGBz3oYkXOPs0vyH7hqtb4AmIQ43VYOCEFIqgOcqAO2Kh&#10;FjwT5oO7vST5ZIf3zDnmpx5BiJ56VEwHlsfQcUxFdgTAcR5AHNVCpDoeBz0rQi3NE33Rz6Vn3hf7&#10;VbdPvdqQ7kny7YyG70q5+1SEyHkVEu7yhmM/dp6dYjnqTSYy0hG9TjvVhido4A4quu75O+D0xUvy&#10;8kk5/lWbRSZWB/4mmwk81YxzJz3qMqPPVs8561YGPIJwKVguIN+w/Mabhs84qZQPL9yKjbzPMOVA&#10;wfzosFyYYEKEkYxTwULexFV2JIUBTj1qRd3y8pj1poQgIF1J9eBmrqYNu5zVGTaLuPDdqtwf6p93&#10;cdKUkNDWC7c54zU8DgSNgnpyKibo4oiyHkGR05qbBcvBkK/d71WkXDcBcVKpHkjKnrTZAxU4XpSQ&#10;MYhXyuUHWiQLtGAODQu3y8bcAtUsqEWWQeg6+tC3Bma/+s+52o7Zok3GVT5f409RhEyv41dwA48y&#10;DGeasJjA4HHvUXBkzxUgU+ZDlscGk9RbFhD+5+7nk1AQv2kjeRjtTlHJHmHrUU+4eUQvO7qKhoov&#10;xBvLPSjaBKxz1qKM4VQXb7gqypDJ98cGlYdxoALDJBIU0yNV3yDcevGKnwvlt649KhjJAOY8HccE&#10;0khEygCcDceTxT7iFFSFjNkjtTUOLqLJHWpLnawJDnhaYFUEYIzn5RVqPPlJ83ANVE3ZYe1WoS+F&#10;5IO6gBzAeaCEbGKQHluKmbPmJ+8GNpqFuCMAH1NIBGPzpz1FKi5WYk8UuMup56VJ8oiHzClYCtMW&#10;MDcDgVRYNs5UdeDWgwBDjFQyKwtMHHB7U4uzAojJlXjtT8fNxQATKpz3p+OCwU/nVDuIMetDZ2/S&#10;jt1oJHHpQA+PP938aScL9jfg80+Lll5qZhF5EvIyFPFKwivbEG2XrnOKuKAM8DIHFUbU/vZgUwob&#10;g+tX1J3HIxzwaU9ikSqGyvyd6ZP5gMe0nrzSbmEikMc1IWYkZjPsazGRrzH0OSKswDEMw34NVTn7&#10;SRjtVuINjluKExMjAPnXHB6/nTzsNvjYS26ntwePSq6n52O8jJ9KLgiVSAzgnPHpS84j+bktSYG5&#10;unWnYOYuRwTSGSgfOv7sZxQD85G7+KlA+aMknIBzRGM3Ev7rAzwaBCvnKYYkZ5pig+ecMKtMoEcm&#10;HGCO1QBRtHy9T1psEWs5sSPQ1nSrJ9vtducbuauj/VuMD2qAg70+bv6UbgPYBpIuTt28ivL/ABzb&#10;jZAu1jhGKnFepwlVuwThuOlcb4yh8zREkESg+Q/4V3ZfPkqx9TDErmgz5/yQ7DZwHPPrU4zj71VD&#10;u82QMx/1zcVYTJTIHev1/Lp81NH5Hm1PlrMmGcrzT1yKYMYOaf8A8B6Drmu655Y/nBpe1C8xt7Up&#10;6DimBG2PLkyO1RE/ICB3qZgdrfNzUDhwFzk56UDBwTbMc9FNUUZRDceY2QQQDV7kQkFyeKpkKYbz&#10;JHTj61M9mNPU+j/2dr0W/ivxVbmcYa6j79ia+2b5SsspMSkiJevvX5zfBy8+z/GmIMx/e3UakZ9D&#10;xX6MXbO8OmMQ2JNPjIPrxXkYhe/fyPWwrVjMYDeuExxSDp94mhs+byecUg6iuc7SQbty88VN8v2a&#10;bBXIxVfLZOCcU8fd5WkwH4xt+YZxzSAkuo7YpDneOCTSjHlOQncYzSAcCMjpThs+fLY6Uw/eUYOM&#10;UdiNv60wHjGGpp6dabk4xinf3uPpQAnr83Wj1pON680v97igBeePalGM4Mh6+lN9OaDnYTnHNIB+&#10;Dk8Hg0nrxQu7Bye3FNI+Vs/nQA89KQHng/pTcnK5oXH2gEjHFAEmfl96Q4Ln5scUmRsk5zk035to&#10;4oAkOMAUzqzfJ+tL9aQ4y3NAB8ueopwxhvmqFs5HGaev+r+5196AAgbicdBTQXOf3Jxmpmz5WTKP&#10;u+lIufs4yV5NAEeenFLzk0HG/GO1KMccUAJ3bntSgjnmlABWTJwexpCP3R+UZx1oAcCcjFLzh6RB&#10;xy2OKMnc3yd+tADhnB4oPTpmmnhgA3anetACfxinDbubmgY4pM/N+FAC5yH5OPSlP+pbjtSfhzTS&#10;ThRsH50AImPl+tToVErDd2qAHE6qRwRxUi4Eh+UfWgDQs2xqNuMkntXxB+2dbuLr9mycRnPnXIBx&#10;X21bk/aEI6jvXzh+1fpC3v7Jfg/VBD8+m6yWOP7rDBrSjJqQJXaPzkjZ10qyI5Jxye1d3pErf2Bc&#10;qW+YxggntXB2E9u3hvdIi89Pau08OQyzrqZ3naE4AruZk9znPFTs+h3amIDy8YPrXFWhJt4TwTmv&#10;T/Edmh8MajuAO1TXmNuFS3lw5JLce1ZTNKZbfZ5nHHy1JFImyY7SSSMVWVjiTknNSjGw/u1yM1Fj&#10;Ykcr5xO0dOgqM9DzxRnMY6daQ58tfxpDDj+9z6U0dGO3HNBwSecccc01Q2Tkg0gHdm4o55Oc0enH&#10;NIeucUwDqTzQc/N7Gj5ck4pedx+XikAnzZzil5wcUYOVwtL3FMBDtz0qN4yxGEJwp5qYD94+UB9K&#10;MP1GOhzzQNDtNnmtbuzkS6KMl0AT6g17podyJ9K2rexs4QHrnGa8AdFMXzbvv9jXV+GdTmttetEN&#10;xLtY4DE9K1jN2sZ1Icx7RPJHHNCBL8x6gdqgbaZARnpyDTYxbSQyTFMlowRg5qQI+HIiPStbnnNW&#10;Yn7oybWVRkda5zXtPtbzw7rUEgBIiOwgc57EV0bgCOPIGc1AW+YfuM5bkHvSewk9T5duIZbbWbyC&#10;WOUGO6IBPcUoeIudsvb0r1D4g6PLJDb30UKFhH8wQdQO31ryeF4AiqYnDZPboaxOlFsA5fnoKYSO&#10;cPn8KVdxSTjij+5gAHBoAaCd2c04d+lKmMsC2KUgcDd1pAhefn/djP1ppDdj2peCOlGPmyAelMYg&#10;7mjjLUox5ZG3rSjoaBCdz7Uw5w+CadzwOM0Y5Y47UAN/iUjOMdKfnjOxab/Bg0n8HT8aAHg/N9yj&#10;I2v8/emD6UnY8UAIducbTzUZ/iNPb73Woif9mkAc5xQeVdcAkyLj60LnLZWnWqSt4htlEZJN0g49&#10;+lDGkfU37N/gI678emuLy3D2emtDPc5X5ZGP3U/Dqa/UK6ltoLOxtbeGCOOGzVAEGBgcYxXkHwG8&#10;MW/h39kjQXbT8X1/p8dzcMRyxdcqPwFei3Dlr5jt6uc1yVJc0jVysrC+Y5vVPFcp8WYBP+xd4tTC&#10;7kljK+vWumj/AOPiL5e9c/8AESQ/8KGMIUk3NwAF9l61VNXZGx8g6PaMNFiXZyi1j+ILVjYXH+jn&#10;PlHt1rvbQRwa5ciezkVWwE+Xis7xPJp8f9ib5bVfNDbQSPmroUU3YydTU+KPG1r5Wt6Y3l4y7jp1&#10;5riE6t9K9e+KSxHUfDLxJGVMkm7aOnSvIFPz/d5qnHl0Gyce3epAF8w8ngUxRxUoHyHikCEHRsCk&#10;J+Tkj2ow27qaRcd1z6UAOOfJHPBpCB81SYG1hsPHNMwNo5xQAzHPSoyoyanIwF+akx7UAQhRhcet&#10;SY5bgU7HTikGOOKAFA+VuO9PH8RLDpTR05FO4ByVoGH7o24+ds969I+D/wBlf9rL4WxTXKKkviqA&#10;8jILKeB+Neasf38Y8sYI5q7o97eWHj7w3fW1yElttchkRj0BBzz7HvUVI3izpws1Comz99HJuvh1&#10;pccMcbPDoaBox1K4wSPwr8z/ANpn/hOtJ1vQoo21P+yb0S/ZL6JCquxxvjf+6w5+tfZHwh8f6Prv&#10;ww0OUrbW17b6RCmoW/mAtA2MCRf76P146V13xD8M+HPEvw91nTb6w02a3m0iVp4FjBLtjKyxOPuu&#10;vXjrXwtRywdXnlBySd2u6Pua1N1KPuaXWh+PHwusVvv2ofhjbmMuG8YWshyOu1smv1Za3C/ELR8x&#10;L8+lID7bRgV8P/DfwhJoX/BRTRrYia8tF16VbS9aMoSob7jIejDGD6193akwX4lREZwtoMEV0Zni&#10;4YlxdN8yIyrDuhSblvqfn9+1XdW7/Gr4TWqz5kt/D07yAfw72GP5V8uwj/Rk+cnNetfH2+N1+3P8&#10;YALncttcQW64PA2gEj9a8phH7hPlIwK+myyl7LDwXz+93PkMzq+0xEn/AFoTKPnXntS4PlSHJJBp&#10;wA3VIAcOeeld5wFYqdrZiHTvWppN1axyX8F1ETGbR9rgcqccVTIyq81Xf78nyjOzHSkxrQ9V+CXi&#10;RNI/am0h5r2VYr3UUt2kJ4GW+XNfon430Vbmy8N6lZCISyacDKij5JVI6j0YdfevyOiaeC60yUZD&#10;x6ikiH0KnNfqj8IfHPhzxB+zppUNzNbRz22mwwX8DuDJA4GFlX1VuvHSvGzTDufvLc+iyivdcr6H&#10;yrf3uo+Fv2lNQa7s9RltNRvk+x6gSVWIk/Mki9MD3+vrX1FoOqQtpFi8d9CpNvHIuJMjnng9wap/&#10;F/wFqWsfDlPsrWM11b6fLKkYQAX0eM/K38LqOnrXzF4D1bXtJ1W50fVLbWhANVMdpJcgrJatnBRs&#10;9vSvMhy1Y2ekl+J7F5Rl3R7T8bfA48RfCq11TTLHT11OytmkltowB9qjAyxHow6+9fOfwn+H3iLx&#10;D8TtHsobC9lI1Yp5RU4XacMZD2VffrX17pWrSRi4imctE1qV3g5ADDrx2r6l+D+h+CdO+EmsXGla&#10;Rp3225v2k1C5CjLFjkBSO3riu7Lq86d09uh5WbYdWUzZ+H/g/wAO+F/hrZ6faWNnLetYp9svQgDO&#10;wH3V9FXtXcFjuj/cZGfWnuZDdqWPzHrxTmGTnyyPavTcnLU+YlcqyAmQZ9KrMCFya0JQBHFhu3NU&#10;myWlBHFTcaKrjLLgdBTMHB57VNJsS2dnmUBepPbPSoUJZmIMeAOqnIpJlBxioz96piBjr2qJgu9D&#10;uFVYlsbBzrlmuR1zXl/x48W3Gg/s/GG0vAmpaojW9vJ3jQj52A+nFen2klsvisSyPhUt3ZjnsK+P&#10;Pj9a+KL7xL4N1++FxBpEt2bbw8qIWSc5+cyHohz0zWdeapQci6NJ1KkV3Y39nnwVNq/iTxhqFzDc&#10;yCHU4Sm8/wCskY5Ys3p617B8aLy2uviz8I/AGna7BHsjhuNXMXACjBVOPbkivafgvodnoP7Gegzu&#10;LXzrjw419cyKQRgJuxkdgK+PPAjXmtftWftB+IrvVN0kF9qrh2PJBJCY9lFfiPFCjOU682+ZK68u&#10;i028/kfpGSN1sR7OP8Oivvb0b+WyPP8AxTKy/tEa/HDd+ZBo2i/ZITngMeGrH0xE+026kj5jI5Pu&#10;ear3/mi28bXHnSNJeeNZizE8nL1bbbbeIJE3D5dMTv8A3lryoLlpRitkkvuSv+LZ+jUabSKMxA8Q&#10;W7rKMtfBRg++K9K0OxWb4oTRSgt9h8KSyN7Fl4rysx7dY8Dg3DN5uvK2M9Pmr3Pw5LC3xz+NcSRo&#10;SfB8W5h2wtY4/wB2mmtbL9bHbSijymNkHg7xXcTISqavMrnHT5sCubuZFI05tybfIcge2K9EWzjm&#10;/Z7/AGgFCqSmtF1PfKtmvJbvK6XpkzzOFSIoD2JIxXbgoxqNtPW9rfLQJdj0q0jS8/Yd8fQrCNiL&#10;K647betdD+ztqCHxHb2pdd1ra3igdwGXisf4YyQS/CL4yafIu4RWtwdhHOHXIrjfhBdyWP7Tcqlm&#10;VT4inhfJ6DPGa9Why0414v7LUvvueNjouUUdf47SRPFmlXah98HjeYv64LnrXqE7GTwp8PZ0ZSJd&#10;GDEjsQOa4z4kG3i8QeLz9lUpJMJQCOMnmm/D3V7bUPCGs2hXb9jicLEzZMeR2PcGvmsZRlUo80Vp&#10;BvX11KpzfwvseEfGmxS38Y/DfVo7d/L1WGSCcovyiRDxk+9eQwgx/K0pJzn86+tfF2lyat+zJ8Wd&#10;Mit7eS6tJZLu1B+8CnJ2n6elfJ1lLpksGkFmdbmGYxXSnsV4r9i4DzH2+CVOTvKG/wB+n4fkflHF&#10;+AdKv7RKyl/TLSTCO+tJRdcq4baRnOO1TXl6114jnuW0dYFaJVVFHHHf8aZdfY/7WfylG0qPcGoZ&#10;WkNsg2JgdOK+6PjUyxEu4XJVixA9ahDAXDA8ENyDUtq4jUHytx81Tj1qfUkim1OWdLYRCSFfkB6E&#10;UwRGMZQ7gRjmo5iRFCBI+ewqvaGQXzKUdv3g4rTvWgfWNG2IqhNPl3gdzigW5yHiVfF1lpHhC+On&#10;TNZXof7NPjKtt+8pPY+lWtBvFvtHu4f7PjMn2fcFzg8dcV9G+HtN03xR/wAEzfG+kWUdrLqem3Vx&#10;I1q4HmAjJVkJ5/KvkOxN1p/i7SXMlzBPbarJFIjDBGDghhTTubOHKj1nRDDE7N84kNz8w6Y2mqfj&#10;m18/Rn1m0iRJYWRLkIOGHYn3qw/mnT7S6jKlmZGKjowPWuo0aXQD/wAJ7Y38Re01DTFRxnmNscMD&#10;7Ur2ZnY8aimFz4TurOaBJ1KKyjoUYc8Grk02lW3g/wAHRvEjXEkcgmjLcxgfdrN1i0n0X4lXtu1/&#10;51q90XsrsDh0zwD7joa0LvTrW/8AD4v7cj7VHCPMQP8AfA7gVbdgfkc/KlqYrlvvMWJPHT0qOeC7&#10;hsvCkklsypdpIYW/vBetRKZ1guA0oBDYww5+lactxcXOmeDoXMaJaCTyvbd1qBmZhgOh9qU42P8A&#10;LRctJHdBZFBXPysKiEse5QvzA5yR2p3Ae5n8m3VIMEA8gURTallV+0k4OBntUscqqIVIBLA846U5&#10;QPNLnIHOCKAIpbaU3MRklLHGetSLbxYAZFAxwcUKZWml5chTWivlGzQGI5xSAjiVVhhChflznHep&#10;H8t/sq4bJvEHA681HtbcrAn6Zqxpe6Xx3pa/Z1wJwT3ximgPU7q3s4dE8GxLIvnCxQyg+44qrdea&#10;0MKidNqp0pL9zLq0MnmkFYVU8+lVxtHmAlvm96BCRqwjPyjrTmx61JmPZF83bmonZNycnNADMgnp&#10;RuXHWmkjeeaM0CElOVb5QaiXPGJMKAcmntyx57VXkBxt34B60Ajd8J6jcWH7QvwV1CC7ZWg+IlkQ&#10;3TguAf0r9itQcPp2iTiPPneH7aTI/wBpc1+KStt1Lwy6yqPJ8QW8n/fLZr9mNIu47v8AZ7+BF2jo&#10;63Hw8svnB9EFZVnoENxGJ8qMgZNRnPl/dOc8Cnt0Hy96jOfNX5e9cxqO2DcTnnHTNLtHz9KiO8yy&#10;cE9Kk58vnrmgB2D5sfz8Y5p5PyNTASVXA7UHGw5pANJHOM0u4b1pMAM2BSDv8g68GmMVg28grTfm&#10;2nB+lP57tmmkcNxQAgJ3DkkkU4YCsNw4pBtUN8pyelROW+Y4PWgB569KQdDzTVzsQ5NPHSgLjgD5&#10;ZxjrTSG+b5M4p2V2OOckcUwEgnPPFADGDCTkdqUuvlgFMkntSkttQnnNHHy5QZzQMI0QTbi5GR3o&#10;fBL896V+eBwKYOgzzQIYNwZ+TyKVQMtljTjnj5aaScAhaAAgb0I9aCw81/lx0pMcLxQRlMbePWgZ&#10;OpQwvlASB1pgJ+b5z16U1ABGwKck0oySOMY70APyvzfMKQ/6p8+lMK8n5TTgFwQWIB70ACYEalVP&#10;IORSdxz61IFIVcMCAvWmDGXIFADhSHbvJxzjmjOHX6U47SCcn6UAM581MdzSSKdigsOOmKcMbR9a&#10;iYDcrbz7UIBRnzYuCRtpxYDJERHHFGSJFPFObcVTJX8BTAYGBL8GnZb5R5hxzTCP3g/d84pefTmg&#10;BSM9xSYXzR83anD7wyO9DgbwR7UALzz8uaQ9/mpTj5RkdKQkYf5RmmA38aCDvzntS4GOlJ2Hy0gE&#10;UsJz196mOdhO/pUXGelLk4PWgBwA+b5u9MLPk44/GkDNuYeXxin4UjBOPxoAPl8sfJz35pyf6uTJ&#10;GadGo6Z/Olk2hwOKBEY+8Plpx+6eccdaQj5gMVIUQx/6w0DIB5u6T94SPXNPG3yzls80EAAfLR/A&#10;ODQA9dgjU5HI9abubeflHX1ppXOzLt7UoVQn3jmgQuMtnbQyuUb5xikO7fGd5/Knhv3TZHWgZEAc&#10;KN3eh1Qlsg8VKAuBkmkIOH5pgRAttA9BTQv3/qKsIIz5e6f14prHDNhe9AEWR+lICCshxxUoXIB4&#10;x9aaVxwGHSgBgQgZ349adz82Wpvz70yfrQ5O8HGMigAcbomHQetNCsFP73oPSnZPzfLS5O37nP1o&#10;AaAOMr35NKRz07UuORk1KoXbITigCvluBs49aA5+YFMehpzso4wOlINu0HC4xQAgwSjbRkHinEAl&#10;s4xig7dicjNNYuBgZJzQA1VXeAB0zUgQ/Nk01SRuzmlDn58k4oAUj5TknrTCHw2ADTg2UGV57UAn&#10;dnPagBBuwpII4p3OfufrTiy7Bk0zd8h+TtQAHiTODzSjdv5yOOuKZvwoJizzSrLuD/uyKBCndx8x&#10;pvILDnPanc/3aQDM4ORwKAuJg5PHNOGdjdaUE+Z94UhbhyR9KBCfxnmnZPlkYFNBORmhs8YNACMv&#10;DfP2pihcHDHGalyPLTKnIpvQyfuh2oAcWiMaYjINHHPNAMWeVHFISvmDavHegA6Fsxjik47ClHfO&#10;evWlbbuG1ePrQMYQctxSDPpS7iGbj6UucocrQArAhGIHUDFMQkBsgcHtQxOUG40pHyZ2/rQIU7Se&#10;o6VGQPMJ3rxTwFywwelQuj73Izx05oGSkncTtoOcxc5z3qNC5XnrUhztX5SPSgBGB203dhvuipPX&#10;JppBz9zv60DYmY95/wBHXpRzzhaTaN/+rp4AweaBDR0PHNKMeaTgYxRxzzSYXb939aAAkbshPwoU&#10;jdywApOdqkEUnGxvk70AWcWpt3InUmqvRxhuAai8lxcTHzTg9BmpAmFHJPvQA/POe1KfL2P+9HSm&#10;5+7kjvTGMew/Ic4oAQ8zBdi9KcUXHVqrRktcS7Wbj9KujzQiho1GTx70wIlGHOEqXpgiXFGBk4Pa&#10;oyTtGV60hjySQPnNMPU80fLhqeBHhAZscUCuR84PFKF+6cilx8wGc89aVW5k/dgDIwaAAgHOAM9q&#10;ZlvmDIOOhpJGAmTbITj0oZtwBxQMaTgjqak4+zx/PzmmAEHPlg8d6d5kXIKnPagQ4Y2YwajbGH47&#10;U7+E8UhBwM96AG5G0HH404FTG3GeaXCfLwKX93sbjGDQBEcdcUYQbsDnipSoKL8wxmoz5YfAjOfW&#10;gBQFGcMDxTGztOFzT1wXUCM+9B+9wMUAQBsXP3WPH5U8FfMY7Rk08g47cimheTxQIawJk+8OlOwv&#10;ldVzS4Gc5GcUjYC52c0DEYgKeMcVAjDeeTU3yEncPl20fuwEwowc80ABLbVx61Gc725NSgwiNy0h&#10;PtUbMpwQaYAN4VPk4J65ppQeeWIGRR+8CAAE/wBKVfMLHII4oAeAvPPIpOMr84xTed9RShyBh8Ya&#10;iwFjamSRJkmmsCGFNGQVy4AxQWO1z14oARQplcEhR/epwK7pQJwQOnHWoyD5KNjJZunpTgW3NiMc&#10;DmgQ5ioSIjuelMZpPmPlZ56U8YyuVFSgAhsDrQNES5KDIFIQMcZPpUh/i+TFOG0WzHzFBoArEnzF&#10;zCefUVIByelJjgZIprZ2j5yOaYh37zeQU6d6Zhu8n6U5TggtN+FSF4sY2AHFICMD5Qc0MFy2AOlN&#10;3sWjUr0PFPNAEQBDHJFPB/eKCvFNJHtSAjGRiiwyTA3nDYB9aQnGfXFMI3RnDEe9LGjl2BmHTrQB&#10;CY2YnLclqeIgqcM2c8c1O6lUiLSKTntT/k8lPpximBBztAzzUEpuFuIsRr94cVcI+cEAComVmm5D&#10;cUAKeqEv1TkVH/FJz6VPtIU5dabtz3GTSAZuO4fLUit8rZA61GwwpBK0DPOaYCkDceaTB2/epBnK&#10;/KalG0bfl5x0oEyPB9M0uDubt0qYtHgjb27VGep4oGRkMc/L355puw7iN/GKmAzwIznHNIR04oAZ&#10;ggKBnpSjq3BpcqAxDDOKazZQ4xyaARIwAWM4GaiP3W5pSTs5IJxTVBznpTGNbgp79Kcoyc7RTm27&#10;z82eOOKafude/SgBSDjgLxTDjZ+FP4yPWmnOOVpARH7vXrUYceZIBnOKskL5S896jKLkeue1ICMB&#10;jj5ualVV28uT7VGdwcDDj3pkjyCPKxljnpTAuYhAYhVFDf6s8/Wq0TN5RDQEGrIGR0oAiKk4xUe4&#10;onYketWSFxwTnFUZUka5tszOq5596AKEsm6+uN5HI45qCBIPtkrovzBuD60t8sSOzgnG3FMhKLaw&#10;nzlJbuKSRSNmGW5+2gEN06mrEhXdy30qhas+9t0gI9asTCTZEVTOXApkkpz8vPagMMsd4GDzTGyF&#10;jGBnZ0qvtmYMTEwGe1FwL0bofPwDginE/IBnvUEAwyfvF5FTsFw3zDtQAwtl15NPJPltk0IB7cCn&#10;DZtcFQfegCLjL5yTTvMHlN8vbilwdynacd6UICucDNMBvzFV+lOB5PrQ2QpHv0pmV2qD1IoAcyAR&#10;uSwJIzUcbEK3yDr1pTvz8znr2NLt5NAD92VHFB2kHGaQZ+b94MdqU554pAMIIB5FKMANQd3y9aBn&#10;njFDADguMLjikK/J1xilPB6U5mGxcJ9TQBGAABg1J/A/PamY/eod3OKCW4/lQADG4ZQGhtpPCJmm&#10;5JbhTTfl80DB5oGS4GU/dDgetMYDDjI5xTwPlX5acRGYiSe1AiJdu7iQ/jTSk4uiwdcfWggiRBtO&#10;MU9VO0ncevXNMB5KllJb+H0oGzaMSU3kuvfmkYETcJjIpAG2Tz25GMUu2TJ5780bsOuW7Um4Yx5v&#10;WgBG34GIic96CJMffFSqYwig3CZJpNw3r8wxuoAj2kqAWJIPrTWLqxwtWSU3j94tH7oK+ZVwPWhA&#10;fAj/AOsPy/rTQOSN3FPlOH98dKanNu5A5zXwR+gjhnPersYHkkeTnA4OelVFIyuWGD0q5Gw8o/Wl&#10;LYqK1HHbj/V1GR8rYY5zUjZwwyKTAyeaxZogQDH3akU4bG00nO5cDvUgGZTxUNDuDYweetNOdh/S&#10;pHx5UnykYXPFQQlW3cnqaGgJTgwgEHBFRxpGshxnr1qU4AIz0o43p8ox3pDJ1yWX5u/pQ5O9sHOK&#10;RevH5VJj5X+XqKkYxD+7b5f4uuae4X7IBjqaaFI7jrUhAO32FAXIF3AkVWlVS6HOSO2KvH74we1V&#10;5cB1xyaEMi+baOBgChAd3TvR3OX/AAp4zkkL+tA7ko3+YuNuO9PGDnPrxTVA2nMhHNSAcRfN69qz&#10;a1GmNIOR0pw++QUFKQMtzxxSEjeTg8AUkh3JlzxSkNiXI5I4pqH5pMEVNwUyetAFUjDkE9aegG9Q&#10;WbgUrf60YAPFSDG7JHWkA0oCy/IOvXNWFI2AewoKt9kmby+AvrUEbffw4PNDAsuVwgCduTUe4Apx&#10;jLVIyk2sbcDmmsPntiQDxzUDLzbPsq4AIKiowSYWwO1NUg2oGOM9KXjbjgcUITITnchOOtW3JOjk&#10;7s4HrVbauRyTzVgBfJkXkjA4osFzO+YnkAc0452ON/bipGGHfC9DyKZ/y06d6SKGLw6HZ29ak3N5&#10;0WVOAetIFHnN1qVduRlQaoklUZLbY6GUlHBTtQvyuoycVIzKyOfak0NMhTGRx2qdB+7Jzxmok2kk&#10;4xVjH7sncPpU2GSoVMsY2E5NMnXE0eEyCaaMhic09idpOegqbgIBypCHOPWpcAxtwc4psfKHBxzU&#10;643/AHhkdqYFUbVdBt796nGMrgdqhmVDODlqcpO5eRgUASsWyvPY1GOhBH40rEHJ3cVGd+1z79KQ&#10;FgE/ZFATvRx5H3R+dNQkQqDyCOlBIIcgCgAGDnJ7dMU1txtwPfvTRu81O3NWHVPspO/nbSAzmMKi&#10;UEHOOOKaD8kZCjvSsBlxkfe9KQ7d0eM9KsBvO48Uw/wcU/8Aibn0ppDYzjoKLASrkAY9KnjV/KmO&#10;3tVaPkn5jirSFxGRuzxSYIYu0Sr+7GN1WEOZwCqhdp5zVZhkN8vfnmnEAhODik0MsgfOe/PUVOA3&#10;lKN4xUcWfLwFFT8bm+X0xWRRFsBk3ccVPGFJPbjrUEpK5/cH86WJiV/DmmgJZM/NgZ4qJVby2+b+&#10;Kpjn5uaaQcUmIVR935akH+ti+Ucd6gP+sHzd6mXl+lAyXccACJckGli+UyfvUPFQsGyQr/jSqMSL&#10;94/jQIsgqUb5e9NO3acpjj1pvG18LjB6UjH5XGO1MEAORx6Uw/cHPUmliVfmzke1PcERn92PakgZ&#10;XywmUqM5qprcKv4TjwCd1s+frV0cHrTLncdIk5BHkN+FdFKVmmiWrnzHfRhNYvVKYIuWx+dV487O&#10;vetzxDEY/GE5IYZlcisGMqVYjP3q/Vsjq81JXPzHiKio1LrqTjHmLx3qXDYf92Dj3qBSfMPykYqZ&#10;QcgmQnNe6j5mxIo4HJ56infwtzxSDG05PSjrupgITwKY5GYAY2HBwakAUzLlTTZsAJ++BOeBikMr&#10;nG1uODVVhzIM96uDGxx5ZqlIQLpvnFAupveD7o2/xw8MuBgHVIg351+n1lKZ/A3gyTA2jRkIIPtX&#10;5T2MkUPiXTpGDZXVITkd+a/TnwJci4+CPhbEoby9NQfXIrysY1Gx6GENVs5b/fNIOo+f9KfICHcb&#10;s4emYGxTnnNcqPSQhZsr8lSLu3D92cUn8cYC8VYGOeaQ0MwcntTv4W5pOORg04Y9KQw54o42/dpp&#10;zvGM8U4/dPtQAd2/lSDODTCW8w9MU715pgO4IOcCmHvhf1pe5NB69KQCYbAowcH0p1Lzg8c0AGeF&#10;4o/hHFJ3NHY0AB27jwCcetCgYPvTGKBgQ5J708EY4FAB600feBzkU/CbOtJjhuaAFzweKCQR0PtU&#10;R7fMfcU8btgOR04oAfxg/LSenNRhyZSuw9alJ+U0AIM88k0Y+Q803K4bkfSlU+o7UAKOuaD92njY&#10;Vb5sYHQ1GxPmMcnFAC5ODSjqeajGcN/KnLjzutADufl+TilyvltmmHd9qYb/AJe1KcZf9aAHjBYU&#10;EHawzTOkZwO9OBJI5oAcB0IpMDC8fjTuPTpTsjB+XofzoYDc8H5abk7/ALtKcidAAeacAPMlJAwB&#10;QAg+7IdmeaaSDPAOfelZl3DnAp4Cl84/hoAsRH97D8p6nFcJ8adOkvv2G/ibbRxgyDwvcSqMf3Bm&#10;u6j4MXPRqXxDDHN8HPGkbKDu8FXwxj/YNVSdpID8TLCJW0O+HljMV3IpHuK9F8IpdHSr8QyKZlJy&#10;pPUV57zF4m8dwh2BHi+7GM9g9ei+BZrZPHunCQna8gBANds3oZVI8pb1GKV7fWreQkubOQ8jHOK8&#10;btwrG/Vk2vHeyK6454NfSXjS0hh8feGJI5FHn2T5wOGr541iLyPiHqmMDzJSeO5qE7xHTaZSKuJH&#10;IjOM9aeucijeDEBjvSgYB5zipudKHetJ827g0d+tLxlufSkNDW6p8h46mkI/dn5ehqTjY/y+lNJH&#10;7z5AOmKQxp6n3pDgMcGnt/qCQQfao+7nbycUCEI+UZFJkfN8p7U/jI5HWkIO88r70wJEyGfIGCKT&#10;H3gM8tTQH2j5qPm2D5+9AEg/1h+TOR60nHlyD5uentS/wjntSgngcdaBkShQyjyyajT7WL/chGFb&#10;5f61ZOQ5HBApMjyJwIyN0ZGRQB6V4T1bCQQzSqULYBznYT/MV6BO21LQADBbIIOcg1836XPJbaqs&#10;ZlfAuCQxPrXu2jXP2rQLUecodIuc1tTlfQ5a1JvU2AQRLmME4GKY68xb4Bg8DHbNNBlErAxtgE84&#10;61IWc8Fc8VocRl3MIFhq8E9mJIZYSASema+ffE2mT6f4htwEzDLMxSYDhh6H3FfTDIklg0bz4BGf&#10;yrkvEGn2t3oE8D2MbEwHZ65HQg9jWcomkJbI+eVZtrnlvTFPXGMhTyKJLa4t/FGrQsxzFMwIbjNI&#10;hXaxz/Eag2H4+YnZ1pf4RxSjlAPSl9fmoATnA+alB5JA7U1iPL7delJ/EcL+tADhjeMkUdm+Wm9n&#10;yPSnf8CpAI2drfJ+tLzj7x5HFH8Tc00YyevBpgOI+U8cU0YwOKMjB5p2OF59aBjMfvJPn9OKMcHm&#10;lBGX+X0po6OdpoEMOcj5M1CR+8+7U/OTxTGxhvlHvSEMPAY4rsvh9Zf2h8ffAtr5JxN4zsgwxnAD&#10;1xkn+qPzfxCvZfgBDHL+298Ng2zC6wrc+xpSdkXDRo/YPCQ+DPCECQRgReHLdB+C4rFkxu+prY1A&#10;4uLNSOPsKAViuRlvY1xpFMkjB3g4GK5zxJJaTnRLdtjCCCQke5rVmmKQTvgnFu2Bnqaw9M0fVbqW&#10;9vJb/aZrrPlt2UVcXy6kvU5mbRNNk8J6BJLAqmXzuqdcV8y/EnT0PiXwvs1RyLN5sqrdQ3Tivt/x&#10;LHp9r8NbWSS7jRLeyIXPG5j2r5O8XaBqkup+BL5NVkBvDMXhYfeUdDQpa3fQhUbnxh42W/j07T2l&#10;gk2vK/l7geRXl4/1nTqa9s+L8hj1bwfYlYtyJKzkdR04rxVQNy4JziuiMnJXHKNtCcduKkH3RzTB&#10;06VIO/FUIXDbiPL4+tIE+ZTvOR2o5BUiU+9O3ZZuRnjigYvGAcU3jjikJ+blR9KcMlcgUANxyeKX&#10;HWlOdp4pCRuXjvQA3HA4pNp6bB9fSnevFLxvGR2oEHdfl7UH7p5pxA2Y3U0/xcUARnOM7M80kqp5&#10;SMr85GVqTB2NS7VMkRMRIHbNA0etfC/xpf8Ah7xlYyfZrhyZ40tpzKQIQT8yOOjI3v06iv1R8A+K&#10;tN1Dw4xRbBHFpC09uJQzWzNyGU/xI3446V+Kz7xBtWMBQwPJr3P4QePbnRfHNlb3V7fLA90iW908&#10;hP2Unjaw/ijbp/s/Tp5mNwkasdj63Kc0VlSn8j9OfFmhaNN498K6wuk2sd5bks6woNtyOx44BH61&#10;z1xdO32tns5A40e4ck9fkGcVs6H4is7zwPE0ltZoBbRlkWQP5RboyH+JX6+1Gr2xn0bxA0VpEkx8&#10;MXICqeG3KQD+NfJVMN7Cd1sfRqSat0Z+OHi+8mvPjv8AFm8dmLT+OrxuT2DkD9MVnxA+UvPapddt&#10;7qD4jeOYZ7S5SWPxddq6OuCCHPUGooiDEMN2r7ujbkjbsj84xMWqkr93+ZZXpnHfmpBjb0qIdOvF&#10;KzKFOWrW5gPOOeKZgEnCj8qjLrtOXA5qVCOSDnikAOiN5f7lemDXc/DXxJFoXxetnmjuRFLexIs+&#10;87Ysno69Cp6H061xmAY24xxUQijZb8tInOMn0qbXN6NWVOSaP138BeKNKvr/AFuGW6017SO3tmaL&#10;zAz2pfo6Ecsjd8dK6rxz8LfBfiHTRdRafpaXf2YN59oAC47Nx1Ir82vg0fH8vxD8OWOkWWuXd62o&#10;ILKUs2yGAnEvm+q46Z/Cvvkaz8R/CvjPS4ptF1WbTZYo3s5W3Mu//lopPYZ6CvFxWDje6dmfTU8b&#10;GUU+p41rnhTx74bvbO2uNOu7m0kjb7NeKCyyL3Vj2Yehr2z4A+JhB8R5tEullNtqClYTJ96CYdjn&#10;se1evJ4n8Ea38KLuS40jTFi8hBeRTld1vKfusufU968c1vQhZ+NtB1nTbzTo7q11iB38pwFmTPy4&#10;A7464rip89Kok9maznGvTcXufXN5byJqrgj+PP4dqjCsI2PHTitDTbmLU/AHh+7WKFLgaJEbiAMC&#10;QcfeBHUfSq8gKyYw3417UZaHyFWDjJpma4PzfIRnvVby8YJPVuavy585P3Zxt7UwqCYz/tU+pB57&#10;8Qrv7N8KBEkxE15qcUKYODz6VuaPZi0+Gfgy233DSDSUeRnYk7mGTya4nxVt1H9pz4Q6VtZktrn7&#10;RKB04Oa9PmOW4QABAo/CtG0ku49iixUlcA8CqsowxHI+U96stjzGOBVO4J+zSYAz5ZOahTJa6nn3&#10;i7Urmz+H/iB4ldZJL2KJJP7oc4x+PSuc/aO1Iaf+wZ+xz4eXQ9Njl1jWbRpYSu4xqqbmKk9CWbt6&#10;10mpadLrnjv4N6LHqYiW58VxzXfy5YxwtkkfSvnT9pXU/EUn/BSLwboV3qcEmlaRoekx6ZtAyhfG&#10;/ce56A89q87Nq6jQlJdEenlNBVa8It9T3vUPEmr2P/BOCfTLJZYbl/h7FBGpfcYo2jAc7vcZNfG/&#10;hfxJc6PqHjiMaVI8d4jx+fvIaJm4OR3zX2loHh+x1TSLmzuNUhWGHwjEJLcth5Ny4DKevy18MeKt&#10;Fk0/9pD4z6U3iSG6GneIkKTKMBkY5Ckeqjg1+F4DHzzGddV17qfu6dFK34Ox+v4WjQwlTkpfG7OX&#10;q1c3dXiZdK+GWYgDPeSSsPXJzVPUVmk124kDDmCMNg9ABVzV7gSN8J0H/PmwHtgVkTPKl1dxrGx9&#10;WJrSnFpRt5/mfVxs7DJHRfE3gMbJCGvQIuOvPNep+BZm/wCGqPi/GyHMnhmNeT6ivPdQEKR/AlzL&#10;HhdYw5x0y3Fdt4cIi/bk8Wncm2fQLcxnP3uO1RioqVCX+B/hNFcyTXr+hs6NEraF+1Tp5QbojcMo&#10;9eCRXickccvwa05zg7NdlEg91bivd9OKp+1Z8aLYooW78OzbeeCcV4tboP8AhCvjdYFQJrbxVKAr&#10;DnaW6is8sbvJ/wDXuX4NN/eyKmlvmbPw2u4l+JvxeibYoudAh2AHjjiuTQNp/wC1TqJLkJJ4kV1b&#10;pyWqjpOoRWPxC8PfuXLi+QFgeoJ5Brb+JSJB8XPh3dKFEd0sEisOh5r3lSvWatpUhb7lp+R51WXN&#10;B+TPWviJEk/hnTZihxJpKA+/FeG/Dq9ntP2hNesxOw+0KVBz/ntXvusBbr4J6cwIJTSIunuK+V73&#10;7TYfF+1vRJIrrqsZGPY81xZJFVqVehLqnb1voc2IlyOMz6Ww1t8TrMiY7DBKjjOAyyAg/WvnD4gf&#10;D7xHp/iTWrzSrgXcN7LLOsargOPvEZ7EV7lJcpfaP4cuo58GK0BwD1yP1rqdIuLbUfA3iK082JpI&#10;IDvjY/Ouf4l/+tSybM6uVVXJbdV6M8zOcHDGUrNeh8AaVqG7UkglSVW+0MjI/DIw7GuukXFvGMZy&#10;vBpfiXoFzp3xLnuksVDfb2bzUHyzKTnn0Yd/WsyynurnRbSUH5RGB+Pev3XLswhjaUakHuj8ex+C&#10;lhpuLLal1YAx8+tEjT74sFsA8Cghtwzt4FIHZL61cRhsN09a9E88cryfa5G+zBQV61JEsjRapI1w&#10;AoXAp87xyPMy2u0EAFRUm2P7Dbork5GW9qAOw+EviOz0P9o7R3ubyaPT727EFy4PEZbhWYemetT/&#10;ALR3hR7D4waXrltosBstWQSefBgxSk8hsjgEivPLu0zZ3ciABgVyM9a+qfAmp+GfE37G+t+GdXht&#10;J3sNOaOWGdv3yIR8kkZPPy+1DV9jdVLxslqfJeh3xfSNKtWlD7VzHk84/rXdJb2T6fcStdxoVj5X&#10;PJrhdV0DV9D/AGidN03z3ubdtWkNhdRcrLGT0YjoVHWujuoZotVnAveTEM4biixkyhq1tFf+HtQt&#10;nswyRqSkh6qR6HtXmtncalp2uwx+ZcELMQpb7rD+6frXqVuzpaawhj++mA1c5qVgJNMRN4ZixOQv&#10;Ip3EQ6hHoeo+DVv7Kxgtb+Fgt7p5fIP+2p965lLa5Md65Qx7UGM1TWLVbPxIz/aZ2UuApx1Hoa6G&#10;3uLK58Y6NBIfKD2knnEdjjigZhYVrYLLICADnNVIYlS5kAYYycE1qT2M8c0yiYyD7Q53D+IZ4qgw&#10;kMkQ2sCH6YoEWIEQ3LFyAAODVwpEbKQA8+lV1ScwDCAALT4mcFs5wQaBjon2Mm2JT1zUskyPtwij&#10;jge9UldI5pic/fqMkm8ZlGWLdBQBNuufMkUD8a7Hw9ZhFu7lgVJXjPesbTbKSS/geRjtB5XPWu1w&#10;gsVRAAFXAApDsSsYxOuJc/NzQ4/fQnaenWqChxcrlzjd0q7uOY8kAAU0xEhxt6ZpnynOFHWnNjyx&#10;8uefWlGwRSDysk9D6UXEV2PzDmjIwvHelI5b5fpTXGCmT3pCuB+79w1BJ9w8d6sO3+jqMDtVeTG0&#10;8UAUJ94y3lYA6HPXg1+svwTnluP+CaP7OrySSM0elyxgk5OATjmvycutx02UYHC/0r9Rf2b9Q066&#10;/wCCeXwvsRqtr9ohkuA0e75gM+nWs6mxcInqbH7wwOtGeR19qsXEBS/kHlvjIzmo2xk4hHAFcpVh&#10;q5ycg4p38PT8aQbjG3y8A0ozk8UwFx1pCTtpeNp4pnUqQO9IBw6fd7UibSp5PWnHHGBjimKCA5LZ&#10;oGSYGajJYHGOtKpzGeMc0Er5pG6gBvUD5h9aBt28v2pCCVamc5QfXNMB5A4+UdOKQfeNSKBuAJ7d&#10;Kix8zgHvQIUgbaYeVWnfwsCKTsDQMCBsj56U3LF2yeO1SAkL1X3pjbC+VHHrQA0H5icimk/MOe9O&#10;IBX2qNs74yFJ55oGOzLuAKDGad2NKy/JwxPAoIYMuSKBEef3ijp70/jbyaawOVxyBS4GTkd6Bikr&#10;tUY60Dd5nU/TNJIoMkWHGacQwRflycUAP5wTtH50nYfLRuJjHyVINu05amBCu/EoO7rThwknzVGT&#10;KbrC4wG5qUgAj6UgIiCQPkNSqAI+vam4OaUk5Py0AHGBgUw53DinDbhvmx7UpADjJPtQA0f7tO7D&#10;inDG08/hSdxTAaT8xyKXAx96pAqnOc4qE7fMlGzmkAuBz82M96UhcAZJHrSZJUfu+lLgcZFMBmTv&#10;YbDxSEHPWpMHa30pny560AL2zQOgwKMKY255puTkdBQIcMlm4/CkxyeKQE7moyd5oAeCMH93TDnI&#10;P60NnA608Bcc46dKBiAnBw3NIdxXgnNTDytuQCPbFNUnzHAiyc0rgP8A+XZD6Colb5ckHrU+1vL+&#10;6o9s04LDhAWQHvii4EXBU49aQdJPoMVORGLpMPHsK+tMKZlYCNQM+tO4DOPk+X170nYVL9nlA6se&#10;O1KIJju+ZsY5ouBCSvTcOlNODjjrUrRoAcy4wOlNUfP9KLgNLYdBg5xRuySNjUjH/SD+74FKDyPl&#10;FAAfurxSZHHHXpTx908UxlUsfmAOOtMCQ82smDjjnmq5DCND159aedywICpOT1z1pRgnoOlADB/q&#10;iWBpeCvVacATGoLLgGgiHecEfTNICEggr0xTjnI+WnNjb1pvOKAAdOlMYsGUZzmnE9cDPNLmIsuE&#10;bIFMBrruSPOelIVP2f5VOAfWpexpT0I29KVwIRkCPjqKfjlvmpcxbZMnGegxTQVO7HNMBedrHA6U&#10;wKecqevNSZ4AJHFN58zOe1AEZVjGo561KBhF47U9du184pGI3cOKAIiAZAcdKUEfLTWJ3DingHAI&#10;jJ4oAaex2D6UoC7SNopTkFRtHXpRkb14oAAOAf60SAFEw3bmmvuBX5u/FJwByDxQIUA7fumg5weK&#10;UE4PP4UhDDJ3A0AN4Kk04f6sfL+tKFGxTjtUjKwgyQMYoERb1CuuwkkcH0o4waYeo/dNjcKmwu5e&#10;n3aAIl2B5jvXPcGnZTkgDrSsitCSPXsaaEQRtycgD8aADGWxQqsrTkHj3oGNrfOPpTgWI4JIzQA0&#10;Y5O3vTe4+X8akI4Py00j5uhoAbjnO3vTiW3xjAxRwYmGaRsmSHCcDrQBKCvn5D4G3mhtht24b73F&#10;RHbv+8AMU842LzxQNDGABOF7U4FSjAkDjimkrk8imnbuBx2oAU9F5+tGV2imfNub5TgUoJKfdxz0&#10;oGTsyi2IEWWPf0qEE7TnuacB+7YE96TaNy4HagRCfM8wFVPSpBnylymPxpxHy0w/dYZNAyXZJx+7&#10;P4UFD5P3TgGq/m3SRygRk+lOgmlcOXGBngUCJAfmJxSZ4pCBub0pMHb1oBiNjBGDUb/6ojZxtNSn&#10;GD0pNrnfhcgigCC1DFLoqg9zU+6Ty49z5APFEayLARtwM9Kdj5W4oGJkZ+7SgKzMcnpSHGwYI+lM&#10;G7LjcelAh5XBQhlOetRv1XjnNOCnMh3Hp0zSnJiHTPrQA0bscig5zj2p+Bs++TTW3YY4zQAzavBx&#10;9aADsOR3oJAUZx+dPBUqMA9aBjecEFTTNqb+RUjY3DH5UYBagQ0fd+6cU3LjOVGOxqcA4bgYxUTD&#10;96vA4oAQH8aTLF34wO1Oxy2DTTnnmgCMtLuI+bFLk4XgU/jmmnqTs/WgQ0SSK7YXPFKGc5JHOaAv&#10;LfKKfgDPy0DImMxK7UIGafkCJcuD60ZPPBqORco/zkZPWmA7ko5z+VA3FWyTTFUCJQM1LldkfzHO&#10;OKAQzHyrxShSVxtpwGSeKccqDnFAWI/LbbyUxTSoGeacT+7OS2KYcMr4Zh6UBYUHD/eWnbhs6rxU&#10;SRSbWJduGpCD5rfu+nfNAEnAU/T8qYFPzcZyafj5KcCA54PSgCPIOQY2GO9PCZXocY9ac3UkL+FM&#10;y+W5H50BYMN5jA9McUp8oKf1qF2fzUGDj1pcAhuc0wHLJbhhwcZp8rKMBW/hqPEflMPK5xxVeETm&#10;5mDQnrxzQA+PzTI5a6+lSLjc+65wPWnsAEYbOahVAW5DdaQFjCBAS/amYjIPJpXUfKOcYpoxvbnt&#10;QBFIr5wOmKQKdq/OST3NWOc9eKQkZ+6PamAxcDoueetB3kryMYNPGPLfj6c0nOO9IBu0HqKCq9s0&#10;/mkCsXkwBwKAIfm3nmnHPl9aeUJjOXxz0pNqiJTuzQBXDuZMENwetWRnyjhhge9IFH/PMUw7MSAE&#10;9KYEnmEquAOtKHYdEWolBEZ68GnfKdwLGkBG7s0eCe/Y0iZzt8xvYmpdqeaNrcd6CmXYbyAKYDOd&#10;3Mmc0o/1qfOMUrAbUGehpp3fPgDoM0APLqGOE78UmcyE9zTBjB+UGn96AF5waOdo+b8aTjqT0ozw&#10;aAELTC5hAXjBzS/MXk+XvRwVal45oAYB++Dbf4aaAefm7/lUnHlzAxH2pcDAO2gBnoNv60vPPNIM&#10;8/L0pw25OOaYxvG77opFx5gG4Yx1p5Aw3FN2/e+lACE5KY9aCDv6UqjBYZ700n5lwD1oAawYKDuP&#10;XkUEMIycDkcVLnKn5RSEff8Al6CkAwbiAGC8elRucMuAOvHFPVW81j29M1Opt9rAlS1AFYE4yUUU&#10;8EYTjvUjxo1vIQ44PIqILwDgcUAB843sexVwOvNJcK/lgllIPp2p20BmOXB46Go5t3ltg5+WhgZt&#10;xCssAUqcY9aqwWcyeYpmYoD8pq8qy7Sd3RvWr6Am0cnk7aBlW3jw7ZLcmrkmBGgG2oIxL9oO5QAD&#10;wKmcAgjkUCEAyjk46dTTA53KvHB5qwqRmzb/AExQcVVdCpDD5jnrQAkqPuBBxyO9G9RGASxOOtIW&#10;mFxGWiJU9RUUzxef8oPI6YpAThiUJEpqXJEIyeM1VhaMk/KfcVbBhMJBJzTQEsc0OGHl544FQNJO&#10;GJWDAz605FjUnEdOJ+UjmmA1S5Ukr17UBV84cjOfWkU4U57UwGMyswuP4vWgCy64WPKE/Sn5j8nH&#10;ljp1pnmjbjI6UznzZOSfQUAJ82RgZoBcRrlc89fSnAjcSUAIpGzu5NIBCfvcUAn5sKaGUfLhuAwz&#10;Vh/J+zoBnO0UAQHGV4o+Xacin4yGOBioWI3Y447UAPBXfRxubmm7QScSr05FDAgHDAkCgCdREF5k&#10;UE00hdwwAeetVo45DJMWL49M00i4EvyycZoAWV5BIECE/L19KbCbgrKHckZ44qQbtr7o+fWnhlwm&#10;QOBzQA4E8HYDSMcBPlGKTzIvmwp6U0dRlhigB2fmPJFIGJmUZ7daOPMfC0bW7A5oAUj94Txj1qIg&#10;Yxg855qXA8oZHQ8jNBxiQ+WO1AEKRc5MjdalZPkGDx6U/JygKLTcjzTwcdqYDNp2g035sr8hPrTy&#10;Tv6CnZGO3vQB8JSqpJYDPFVukcmBn0q3LkLgIRx1qoPuuNxzu618Fe5+hDlx5kWYzn+VTKD5zfP1&#10;PFMAG05HalGSI8R4561LKRdAby1yhzj1oHEbDeKE6J+9JOOTS/KXT/erFloOjRndxzUqnBzjtTHV&#10;Nwy/anKV8lcDgDrUMZaQAhsqCMVUdVWR8HGW4qxER5a/MOvSo5cG4jJ654ouAzBwKOhXjFShCQQX&#10;6DNJt+YfWi4yRMdv7vNTDmJiCagXqOTU6Z8tuMYNQMb82RmlOcDA6Gm8ecwbGO1SYxGM9PWmSJ/G&#10;eBmqk23zz71b5KLg8nvUL45yAPQ0NDTK+DvGIgcd6e6qIoyN+TSke4pxLeUMsAMc8UJjBWGxMofu&#10;8YqUf6s/LUSFtq4C43VYH3j8v0pMaYHGV+tNIAd8oafj5QCRnPUUpGYlAA471BQRgBRx0/WrKoTE&#10;/wA3aq38aAlasgnaMZHFJgVJOGJGetPiLeTnALbqfJnbt2A5Wo0z5QG3uaQy6pJEgbGPKOaoRhVu&#10;ZF34zLVhd2wZTnPSmPsFwjEYJpWA1BEBBb/vc5qGRQJW+Y0kEjbSCx2kU587Cec9qzaKGoXHGxet&#10;OJO3kjGajy2U55xUq7TbrnjBpolj41VmPGOKkXaEYYHXrUa4Lfep3yZH7xasRXnI3r8oHFVwy88k&#10;1LcqHmgYSHIqP5Qq/KM4qUO4pyc/NT1PynjBzSKCQM4GRxSKp84c/wAdOwiYA5JySafhvKIwpyev&#10;pSDPmY3Hn2p5wr/MT04pNDTI+Q4AXp1NTqRluagO3B781Kn3F4GMVLKHkHJqQY8s8dqaoBZcnnNK&#10;27cPkP1qLAOjwI0Az97mpQf34OONtRDGwZzUoAEQ+UigCOTAgY4554zUEbFgKtujGInaDx61VAxI&#10;fkxTSGT44AoOaQff/ClOAozwM0CJI9ovIiy5AHNPKjzp9p+XPpVfeodRg5Jq8rbYM7ATt496lgUX&#10;AG7DsT2p8ZBt3/d849aViGRzsGaSHgEE5460ICpNhZlyjgnpUfzER4I69auTq5CBmXrVYriOM45r&#10;RCYxsZPNICu1xtPSk3He30pyAgAkjJJoSAIxgAHGc9asLuyMMppgx5f3RmpAiZjPmNk9RQ9Rg20F&#10;eeSKaCCGwx61IwTEo9uDVRTgkHn5+1TYZoRs25sjt1q0P9SPmzk1Ri3ebzjGK0YwrQMfPAA9aiUb&#10;MdxkwQwRgk5I7UxAFA4qRhhT+8B44NNhUMrc854qQJcMVU5HFMf7n3x1qQ7htBHNQzKPJDZOR0pg&#10;mNAbIODVlfXPaq4YC3gyeCtWEKGNfnHIpASAjrtpdy7B8o61G/EI+bnNMUg7cqQaQWJ8gvwvalIG&#10;wEEUn/LJSakVQR9RTENVR56HmiX1yx5px+8gK9KJM+WD/tUmO5UPLc5xn8qnZYG0uQgnJXG01CcC&#10;YcH7nFSRlTaIPMAJY1rB9QseG+OLUxa7CwlUhic+1cHH90+navV/HlvIZNxRiDDlT9K8ljY/KD1B&#10;NfoPDGIclY+I4ooq1y3xlD7VIvA+lRKeOal6ha+1R8CPGNx4p3O9uO1M6kZNO7rxQId8xXtxTGIC&#10;y5TnHBqTA2txTWClBzxg0xkSd8sKz7pc3bnIxuFXflwuAeGqCYAkny8UhFCTk5DfdnjP5V+h3wQv&#10;zcfBTU1aUExRQqDn/Zr88W4cnaADIPxr7L/Z1vy2j/E+zMwyGt2TmvOxqVjrwzsfS1yALg4TnPNV&#10;gW3rkng1eug32sExjO0AmqhACn5O/rXAj1ojuCwOKkzzxTB9wc0oPynIPXrQUh3UNx0o/iXnv1pB&#10;nI+WjI39DntSGSHGDgUhJ+b5R7UnHPJpD9zpQAcbhxUnyeW3zDpUWRtFGfm+7QAfLlsNnmnDoab3&#10;PFJk7wMAZNACkneuFJpwB2PlznNP4H8QpufmPFABxtHOTTAW8xspj0qTuaAVynA70AMZVHNKuMYz&#10;TiMhsuTzxTcHcDuHSgAGfMPy0mf3uOmaXn5hmjDE8gYoATDBjkA/jTlABI3NjNAGF+8aYSdy/LQA&#10;8eXvYgHNNLDD5XvRzzxSgcnIoAFVDg4NLgYb5/pSZ69zTgRlMrQBA/meagETfnUwz5ZyOcVPwcYQ&#10;VHJuBX3pARYO4/LTvTgUwMd33RTxn1pgB5PSl454ppODHyeTThnzDlOMUAO7LwOKb3bDn8qX15pC&#10;fvgxn2oAcOQRtPTrSgtn6Uib/s44HWnD7n3aAFX7xOM4FM3YZs8gmjLb+nNORRmUsO9IBh+aZD5Y&#10;Ve1TKV+Y9KaQnmFQ3bpSqBs74zQBYXkrwavyoJdA1aLPXw9cp9dy4qhH95P3gHy960LATNcykr8n&#10;lsPrQnYD8WPFdlLYftCfEK2lidW/4TXUAQf984qXw3cRp8QfD0f2g7jegKe3WvQv2ibE2f7fPjVR&#10;a7Ip7gXEZxwdx5x+NeY6KsH/AAlenKAu86nCVb0Gea9CSslcWIkr6HtHiy4aS68JPJEVW2jCA98t&#10;xXg3jGOSH4mPG0qsDEjKw6EHmvo3xnaRDw7by+UhVtPg3EdzgYxXz947hdNS+E8zTHF1Yyb2I/uE&#10;AfpUc6tZE0o3uzm0PIwwPyipvWoFxlT8v3e1TL06VBuh3G48Uf3uKQ9TxR2PFBaHcbWIHb1pmQYm&#10;+bjFPH33O3t61GyuVBBHBpDEUjaKDtwcn6UDIST92Mmglvs2cDg80CQgaLJ2sTxSKT5EpZVALcEH&#10;rWxo1jb3V/t+0SDJxnHrXWXPh7S4tP2DVOcZ69DQF0efKRvbkAbKBt8v7/8AFWnqGk30NrKyaqJ9&#10;zcsBjisuEKJJgzH5VoBWZL8u1MBunFISm7oaM/Nwwxk0vy/J8n40DGkjnAIpPn8hgZCRnin93O0Z&#10;xTeADkUARukZdGzz5ZI4ro/D2rTwzwqZ3wJcZ7j61hAoHTA4zURWVdQUpGAdwyfaqi7MmSuj6ItL&#10;jz9Ng27P9Vk4FL8/nTDqAa4Pwrqgjkjid1K8DBPTNeguf36lYlCyLkYNbxd0efVhZkJKfNjdk96r&#10;mIMLhmuhuyMe2KuYGxxtGKruoDxfvCM1TVzOx5h428PPcF7+0VROtt+/QHAlUdx7j9a8gjLfaHjZ&#10;CCjkYPXIr6nmCm0WNoSQ8TDivnzxdps9n4tkmFuwjluCQQOM1i7o2jLQxVIKL1p/duPSqyvHmHBP&#10;K8VODz0H1qSwx04pexoydtISMcnFMAJFL3ak/iHy96XGAcgknpQAdzQehAxwKXncKTnc52jpQBEC&#10;WZ/3bDBqQfebjFHy5bkUvOzk0CIiCZlw3GeakwC0gB9KTuvNBPynikA1urDb+NRHo/4VIe/JqM9+&#10;KBMiYja4yc4r1j4FXlvbfttfCSWW5REfxGkZJPdjgV5M33GGecVd0O6ktPiL4NuluGQweJraXcDj&#10;G1s0NXRSdmfu7qPNlpbgH57FMVz0pYfwfrVjw5qWn6x+zx8PNQttRt5EbwralirAkNs+bP41HPDK&#10;0yIEfnvXHte5RnpDNc6xHEsblEkBlIHA9q9CtLa2GiSKYGBCKFOcYFS+F7C2jsLnzbZRvOdzDjP1&#10;rR1GTS1JT7fYwDYRuEgz+VSvfD5nhHxQkvdQ8R/D3QtNXd5N0sl0yngntk+3euZ8R28EFn4ba71y&#10;1c6doTjIGATjn8q9iGkaWPFIv49XH7uCXzOOXJHFfE37R3jC30rwxHpdrqiy396ZhIyvyiGqs5SS&#10;RcXZPzPjj4napZ6h+0B4rlgYGGK/eNSOnB5xXAJjDfNTHLGaUlnJaQsSepJpyfdHy12JWVjBssD6&#10;0/u3NMHWnj/JoAQ5x0zzT8JtHNJg4OSKcpPlSfJjkUANHCcnvxUh2gKdxppXLgmQ8dqeMZOVoGNH&#10;V+5Apox5Jyvfin4beMuetKcZUlB7CgBnGF560AfOak2kA5Zabg7lGOmaAA/e9aYc7elSEHzBkdel&#10;AB3vzQBEd2zgDr3p4CkRgnbzQduWHvQBhz9KAEYE56kZ9aiO5ZQfM4Vxge1THHpzVeQ/u3+Xk0mi&#10;4Sadz7m+ER8TJ+zBPqsGs6lIbK4jWzilcldnJdT6jHTPSvrbwxrNhqPgc3cUaQvFComtmb5kbuR3&#10;Kk14T+zzaW17+xHo0KqGP2K9WUAfxYIH41zum3uoaX4pUNrVwI4PE8sYc5Gz5iNrj0PvXxuOlF1Z&#10;RZ+hYablTj6FT9o34cWWoaRfeJ9H06BNUisTJe28KYW9iUcuAOjqOv8AeFfBMBYO6E4xJgA9Qe9f&#10;snaT2t34Zmhu9PsvLn0f5QGDABh1B7g1+Y3xn8Gal4a+PWqFbaRtNv8AUpZ7C4RfkIJyyH0K/qK9&#10;LKcTJfupu6+z/keDnOC/5exXqeZnA43DpULZIlIuFGCPxpm8G2cnI4Fdt8PPDja38TLxXlmWG2hE&#10;jqqk7+uAT2r3r2PnLXMLTdH1W7beiShMcM4wMetatx4e1mGzmZdZilHl5KhcGvWtXt1sGkhjsHAQ&#10;lQAuAccVyDXkyh2edkLbhtPOaXMhXR5ugZRIjyuWDnqMYrr/AAX4b8Qa98UtD0/TfD95O896oVAD&#10;tx3dz/Cq9eetT6H4e8Qa78WtLsNP0C7mmub8BURSBtzy7n+FR1561+ofwk+H3h/wr8ObNEs7WfUr&#10;i1Q3t6U5c4+6voq9PenKpyLzLglubnwl8AeG/Cnw4tkjhtLjU7qzQ3l6UG6RsfdX+6q+3WvbPJ0y&#10;78O3VlqGi2VxDIuCXjBKnsVz0IrHjMhubPaM/MOfStsFvtEYC5wByK45Lmd2XKq1seM+Pvh1eJ8M&#10;PEd3oXiO6Mkdu00top2pdxLyQT2KDkZr510nxHPJbxWTXFxKIZGiO+Y7rc9CPcV+i1iqyaTrtuwB&#10;WXQp0x/vLivyy8T6Hqlr8aPivBBPcR3dn4wvMKDjzE3ZAP4VxV7QPUyyu5S5WfSvhbxb4m0IeHwm&#10;uLdWUV8DCS+5rYOfmU92Q9x2r690TVdD1zwmt1avZpcx2atdWgcErkZ3If4lPtX5NaTq+pJcsou7&#10;hXV9riVuAehBB9a95+F3jo6T8S9B+0XF5Davfqiy7ifsbMeQw/ijf9KVCtd2bOvF5f7XVbn3bMuG&#10;YbcVX6vFngCJmx9K2Z/IuND0O8hW223GmrIfLYMnzDOQRxg9a5/U5Fg8EanP5ozDolyxJ/3a7d2f&#10;NSi4txZ5Z4SVLz9pn4vamcMLUPBGffPNekzFfLYDJ/ek/SuA+GEJT4XeLLth8974tuHBPcZrvJM7&#10;jwAa0nZ7CtYqNjLcdqyr5wthcncBiI8+1akmBu+QdOOa5TxE8i+ELsxod32hFxnqSaz0sG55N4gl&#10;+LsX7Qv7O0/hvw3eLeCO9lsp/KLx3EC/69XH+7kc18l/EzVtb1P9tN9YvNPvlF34rsoo3cEZlifE&#10;nB5HzdOK/Rn4n3fiTQ/2BdE8S2evaFpWpaJ4Vb9yyq63ImABVT/eOc8Z7+lfmH4j1HxHf6H8GNX1&#10;C7SQ3nifz4zFBtRGzuOccAmvmc39qoSi17rR7mSyUcRB20T3Pt7W21pPGf7PL6f4iu7O7k8GNsmQ&#10;8EFOQy9D+NfJWrLeH9oD4kRXGpzz3J1xjc3D9ZGJ6mvrZZo7xf2IbyNDifwg6EjkZVeea+VfHxez&#10;/bH+JyLbsRLfoRkY61+G5HzfWK1Pryt/PnP2C8ZqnLrffy1sWr2xmh134IyPcgwyySruHYngDNZd&#10;6kkfxH8Q2hi+aNgwP94Hmt7X/tcPgL4LCW4TDagrp82duT2NZ3iHP/C0rGYPsZtFQZ9eK9ui+ZLm&#10;7SS+Tue9flirGPrjzv8AD2zZYHAg1qD5sdPmrsLa7tbX9ov4VXjsRE2lIjtnoSuAfzrlmNw/we+I&#10;tqwWR5LmORGA6BTk1n316H8KeD7lUYtA8aFfXsa39lzxUV3kv/AkrfiYua3Z6vqd01l+1Z8PLppV&#10;Mdy7hZA3DBjXB+MQlr+0J4lYDbFqVoJFxwCc1c8Vm4b4ZfB67WRy1tqMOW9AeeTVP4iYn8IfBvUY&#10;yP3CiOUr/tCscDRSlTu/iUoP5ar9B1Z+6321PMdSxH4ssz5ikrdg59Oa7rxvi7/Z7+Gt+JcvYzop&#10;xzxjiuJ1NYTFoUiuWaVB5nt6V32iQpefB7x5pbyA79HaRAeoZRkYr6Jx/hT/AJX+HU8n2lm0+p6j&#10;4Lu7W9/Zz8IOVVi+lmKZSehXivC/HcMX/CX38YtvlEwwQOtdd8J7t08JfFC0lnwbbVk8tWPrwcD8&#10;KXx/p8y6Tpt7GQzBssuPvLXkUKUcNmEktE9vmYYqblS06HLeC9XVLrUbGRSUjQAFm5XPSuysW+yf&#10;G/wldnVTGmZFZlbCsG6AjvXilyJbbXrW+hODIE3Kp649RXWanqDXngXQTbNOtxGg3KDyv/669XG5&#10;cpVFOOimrP7tTjo1uaDi90d78RNNivvDusO9vbMDGW+QgjB7givlW1e6sPFd/YzJuhlLNA46gelf&#10;UfhSRj8PpYLpp2Sa2ZSJWyyH2z2rw/xto13b/EzwZsVnRtTcRSAdQT0P0r3+FsY6FV0W/dPk+IcE&#10;pQ5ktTn3f96p5wzcZpQxLjgcdK1tdsWtodKQshk+yqzAe9Y8R/0cthRgV+lxkmj89lGzJyZdqKqj&#10;JarKBVkmDFiSo5qnEZWuCWXaoP51PM+UjYKRjiqJLSmEtmSNtpjIHPeqVhc63YeNoLyzv7yOdYpE&#10;SRDgFGGCGHfj1qVPOa1mJK4UcU+B/MkKmBVwPvUJ2GnY1bHVZN0CS2ZlIeVhJKdzIzkkkE9OaqFP&#10;9Lu2NxKytKSCTULCNZIVWEEljk1YBY2suQOnA9KBttkahfMB2MefyonPGViUfLg8U+JSXAwe/Skl&#10;G5FGCcHpQBhXlqstlZqRGPmJJxXJX+laotx5tvJl1Q7Sv8Qr0ORS9qibW96qRxuupxM0zCMDgGle&#10;wzy+C91iOdlmil+WXDKy1tedpUrWTERxk4B+prprjT9Pm8QTySSwoh7gdap3OgWbQTFLolQchhTu&#10;BQMcCWt+onjb5Ac56ZqmIWaBdkqjDVowaZcCQxmKeQOMeYTjpVltLug4AvZFGKdwMhrBmiZ2nTHG&#10;Vz1q5a2GLhWWJiRjkjpW3ZaYqXCebqMjZP8AEeK3CsEahAiYZRggelK4yhHCiwR8nIXkCpvmAU5H&#10;WkkZt/3RzUJY7VyxoJvcm6zE5HWpghwriT8M1QDcZGetWQzGJCWI+X1oAshszDgdKd/EfmH5VCmS&#10;CdtTsMWpbePumgYwECd8jtwTUbbGl5yMOKjjaRmfMeADwabKwRGJU/e4IoEaN1HCthZMh5K81mv9&#10;0jHpVhH3wxK1yQAvWq75BcYoGU5seTJ0+7xXtvw+1zxRoeh+CdQ0/WrqNrZ2MluWOyZCSSCOleIN&#10;g3sYOceYK9HhkLeBNOSCTlChKjvXHi5OKO/AU1NtM/TT4f8AjLwx4r+GcM1vPaxX8MAW6s3YeZG/&#10;cgdSCa6mWGdJZh5J4PNfmZ4b1nxJpPxM0DVdIurmC7gVWmjVvknQfeVh0Oa/RD4feMPD/ir4X2V3&#10;A0EV9Ha7bu0LfNHIOvHoTWNKpzr0HisK6T8jb+YN0ozw2FHWrUkf79hscAMc8dKr7PvEHjNaHEIe&#10;h+WgA+VIMjpR3bnmk5z1xQAwA0vPlyZQ9qdx5nP4U12IGcDrTAMkAfKOnrUT7w8RGDzTgQdp2nOK&#10;CPmUkGkAo+6nuKUY2yZ4Pamc7x8tJzxTAd82OlJ260dhQc70+Q9etAxDjH3jQxIU4HOaRhid8cjb&#10;1oG7Bz60CEbOCNufl55pqDCsM8VKMF+WHSmvsCx4kySfyoGR/wAZ44pMfKcU44zRxk8UDGDdu7/W&#10;pMnYw3UnpxzTCT5ijaaBD/TApBkhjjGDTuNtOG3jNADMNuQ7OlO5yMtSkodvIzj1pvUDgUAL3HNL&#10;zg0D73OMYpwBJfaOPWgYKYwJcnnjFIzx7wNp5pjKPPQ85pfl3HIFACkjAxzmjPBOBmk4Bxj6UfhQ&#10;AmDuf5OmO9KGk2AFQQOho7in8YpgR5O8cVKm3PLA0YQKNzgZXio1DByc9+DSAkbdvbB71EF+Ykt3&#10;qQ4LcnmkI/CgBBkKPmzQe/HSgn5yCKdz5LcD86ADjYee1Vy3zSYB6+lSMWIAzQASM7AKYhgJKk4p&#10;ApLDMoFPIXOMY9qhkZQsnXj0ppAycrGrDEwPrTiYAUzcKM1lfvnK4Mijd1prRS+d805JA9arlI5z&#10;RknthKoVlb39KrtNgMQcVQURLMwDgnvzTXbduG3oafIhc7LbXOoGCZhbptUjJzWfLqFwjLhfmPfF&#10;SZmIKmYhc9PWoLmK3NtG29cjtQo2DmZC9/qRUfvX6c1Rl1DUwpIaQ1ZKkoMQnAWsaaRlvWR4CAWN&#10;NpCuWBqeqbSSz4z608arrQUFblhx6ZrOMkYV/kPSp7dkaByVGMHqKVho1YNd8RIV2shyDncKuR+I&#10;r8Ph9PgzzkZ61y0UyPq8kfk7QAcNjpWTdFE1lmW7Y/McnNJRByZ6EnifRf7RjjudNuYSXGcDI/Ou&#10;vtJtDubbzLXxBYPlBlN4yPwrwh5UeJt6QPg9cDIqBTIlwJbdrlHUj5klI/lTcBc59BtCdj7Ys89a&#10;rOmD1GTXleleMtTtLyOG/wDDz3FvuwZFPzAevvXq+n3Oj6h4fS6sdXtZU25dQfmQ+hFRytdC1O5F&#10;k7CdtIRkDJ70+RfmIBzzTDtyvHNBYEAsvI6cZpMMCeKdwM5H0xS9wc8UARMjfORKfeo9mGB3k+tW&#10;8J5ed4qJgCw4FAEJOHTBU0HfubC07YAzZJ60E96QCc4zt5xSxKD9pO/HHQUDkD5aBlZXIUgmgAbI&#10;jx5h600Zy3JpWyScmmDdv+hpgPIG5TtBwKQAAcDjNIckHK0ZyCMGgA/ip3GGph6jjinD7pyv60AI&#10;cYHBpuGxw1L/ABjjmnf8BoAjw28YI5oPnAPh/Sn8ZPNGDuTt1oAiy5KkpyB609d4aUmLPpTmwR94&#10;5zTTv8y3HOBQIHbIiwpHNPPl7D8pzgUMo3D5e1N+fzVxgcGgYuRxgdutMLEO37wkfSnY+Yg9acoQ&#10;uuVUZPWgQwMSB83akV5d0imTipJUjHRwTjpTI2UcEDNAhxIxihyv2XHNBX5yd6nntTWB8zGwjjrQ&#10;ARhh5YErfjUjA8moywUA4NNVpCeUwO1AD8Dj5aM4hPyjr0zS5ORzQcMozjrQAnp9Kd/BJlutIdoO&#10;35zxTMEjknHrQAYOR6d6cO/PFHakOd4+WgCORSXTB71Jxg5IGBS4+Y8jpUOMlxtOM9aBi4yznBOe&#10;1KM4+5xin9Qv0pvGBlT1oAXjmk6b+PSlGzyiNvP1pvHzUDDJ+b8KYTIDwxp56LxSev7s0ANDNuGc&#10;8in4JUn0pDgRjMff8qcQRCCF/WgBrA+g4FRFThADkA04MfMb5akBGVOQKBDVJwPlIpcN5oIYDmnc&#10;Z+9xTioMeSTwaBjWA3tnFK0uy2c7N3HSoyp3581sUxsZ5I+8OtADluA0D/uSGx6U1Wc7iV5z0qYx&#10;xgoS8ZJUcAdKYVO09e3NABzu+7SEnZ05ow2DlTRg8Hb0oAQZyp2nmlwQx5NJuIYKYic9D6U7B2ji&#10;gBAfkPApMjPPSkOTkeWTz1o4x0xQBHIYy8Xy/WnD7p4ApdqkngAUHIUfLxQK47nPSmsvBw5zmjJw&#10;fl5p3Yc0AVvMlExABx9KXc/mH5QKlPlbsNEvWnsqBIdrD3oAYM4pO33qecbqYT+8PCjigAO3aeaZ&#10;jk84oJHltxQvmfJ+76d6AJFAHUDpRmLacMpOaiO89sU3ZHtzk9aAuTDGegxmmtjecHimZOVHGKUj&#10;j7v60AL8uxxj8ableQWB9OKX05phHPSmBYR4gh/cjp1qAsC8nzd6jcNg4TvUiR/uiSRyOtAXEHMh&#10;G5akCqpP71SaruDhsMcnv6Uq4WNAx5LdfWgRM0hCJx1OKQd+3FKFLFjgAbarK0wumyGxk0WGT/wc&#10;uKaSNjfvVPFHB6mjyXK5DsAaLBYQMNv+sP5VHlQ+STknipzGQDkj65pm07+UHBpgIc7cn0o421IR&#10;kCmcDPygUAIOq896kDopJ2KfemcfN8w7U0hWjxuH1oAcZC8zZjHA4NKMYXDDpUarhAC/5Cm4AUne&#10;evSgBSx3qMmnAjJ+WgCMN94nI9OlHfpQAuPlPPNHG1vn/SmErkZY5+lKCpzhQeR3oAf1CmkJ5amO&#10;ZBxnt2pORGMqetAEnenD7v8ArT+VQksJBhs8dKeDx0xSAU54+ekIzu5pxGEbOMYqDc5kOCetMCUM&#10;VniYoSBn8ajJjaZ2XgbulPG4xEMAeeKaFVWPB5osAcY603I8w/LzipDg7/lI6c0wAcUAOwMLxzij&#10;PyMNx60vpTSB5idBQA3+Jfm7+lL6nYeKkwoJGe3FMJHlkEZ5496QCjGTxR/CeakCr5MZGMjqKaxX&#10;+4c0AR871+XtSEnefkNPx85zTcSbl4NNAKB/rMn8KQk7CQufajB3El+aUEBs47UDICzl0+Q4+lSg&#10;vz1+lTfIY1wgzURwNxz360CF7nNMz8jYU9aC3zxZGcGngLsySRz0oGKNmc7ucUmRniggALlj7Uet&#10;ADWyWb+dNAcN1qZdm9cpmmMQZeFAoAbwZG/eNzSchmIY1IVIJ5HIFOCMQMjFMBilc96ruCbokL/F&#10;Vhwoxz2pndSV7etADCSCME4Ip6FADlxjHSkONwyophXMwycDNICQMrXBwrAAdfWkcAqfmPXrT8x7&#10;RiVajbOfujrxQA1FUSSZTOelDuiqoIxluKid2WZOGqQgOq7guMcUAKpHnRtvHHSpi258lRgelVwg&#10;Ew/eE1OCAn3utAETqD5hGRxSKAsKYY4z3pzEbTmlVSYI8tTAibef4BximFBn7qflVjK+ZgMDzTmV&#10;ijEwoBjrSAqIiCUYQHnmp2P70Yhx8tQtJBGZQzRjONpzUoceQv7zOe/rQgHDPPFSBcwt85BzxUYB&#10;LYx2qCSR1mUKh60AWCeHHkA8YzVdI41kmOCM+9ShnMa5AHFINpkI54oAVVwT3p43AY3U7AAGTzS4&#10;b5eDyKYDf414zUbh/tK4cdOalxiRs4+7xSKhDg715z1oAP8AlmenFBA8kc01w/mr844p/wDCtADF&#10;fEoXJOelRSf65yGbIzUuz97LyO1QTZESnaOhpARwB/PlZp+retaTCPyIv3p6VzDXESXeHmYZfitS&#10;GRmMeY2xtGD60IC9kAud1MJOWO6nMp29CQQKei4ikzjpxTArlz5rDnpSdY3O4YqbYNq/KM5prxOX&#10;GHIOOgpAVsEOCB1qTJ2MSBnPSgIw3AtmpBHKEHHB70wIlkG7BDfWrXmxi3RduSVPNVyqbk4Gc0p2&#10;+YucZ7UANG7e3zHBNSAqd9G0FG+aoTwuNvekBYw+xjgHFJjJPzd6gLSApjNPDOSpMYpgPZVF0ozj&#10;gUrA7CQw60mctnBJxx7VETIJk3ZxQB8RXjE2RHlAkDqKz4gpRTuOc1quMxvkjHeqDoRKmMYFfnyZ&#10;+hoQDrSgnaBjjtTRnJ69alAO3JA6UXuOxLHxC3BPNPB5jHqaiiyUu+gGamA+U9/eokikyUbS/O3A&#10;HekAjGQCeWpo27TwcCgE7xxwKzZRYiU/aBx0pZUb7ZHg8U+MttHAOTUxAK/hUlIiGOTim4HlmpVC&#10;bSPM70rhMDnJ+tIERKrb14HFSjq4GM4qM/dUiUjnpUvymKLD4IBoAav3jkA89aeBm2k44zUfOB81&#10;SRZIm68DkU0IRQPJAPrULKTPjNXUVNp+tKVXyZhtUktxVCuZ77Ai8ZIBqMcwdKmb/XPwMYqP+LhM&#10;UrANG4Oq+p5q0v8Aq/vdqr/vOMQnGOasJjyEODnHNFhodxuHy9aG4hJpAeQSeN1SSqrRNg4BWoaL&#10;TIE2swOe9WRnIwxqui7NgySM81aTlT6ZpWC48Ac5TPFQA8yYBPzVOD84+bmoiGEn3Rz1NIEKoO4Z&#10;AxRIPkzs7cUKGBPTrT33fNk56YFSMIC2zJ71OSdw+U4quhxLHwetWlEmWOAQamQ0Q4JkTtUy4w/0&#10;pGX97EcD6ZpwU7jxk0guKCCo4703ALZJORTsDYe1HPcd+aYhjgiHPljGKprIWmkGwDB6461osP8A&#10;Rrr5BjbxzWQvF7Kdv8VNDRcX7hJB69afHw6goMHvmo+Nv3uDSjPnIQSRj1piLII80/MetBP3sk9K&#10;b6jbxxQdpEoBHQVFguN/izntzTkPyHGcZoG3ycYPTrSKFBA3gnPalYdywhHlscc1ZQKWAz1NVBjc&#10;gyAPSrIK7o8IePehoaBg6XqHylKd8mnSy8wYh4yM+1Q3G9kgwrAA9s01d245XIwKmwzQG0Qx91K5&#10;61A+3zCQRjsKRXAi4UEelMYrsJUkZP5UgDP7wHHan4BGCaZzg08Y8l8oSfagBqhDMMjoeKuH/VA4&#10;7VTGfMiGOM1aDJwOcdOBSYEJz5qn5ADUygbCRj61FMg8xPn+UEd6UZKd8YpAMn5ZOM4qnISWYbf4&#10;OKuyA+QcY4HNUvmCn5wTk1cdREC/eXJ9eakBGPunGab8p8zKke9MLBfIUuxJPHFXYRKCd8vB+lTL&#10;nctRDPmP8vpTxjfkGkxomBTyxyOc9qg2kOx2L96plC/PyO1Iww7nByakq5JEW4ylTuW8gKpYDdUC&#10;Z3D5z2yKsAD5yFPtUzBD1UrGobJOOaazKrqVzTwAYJN27NQPnzPu5A61nYZbjcOqdKnKqUH7rjBq&#10;ki/6vaxALcir4wEAEik7KYjOkA3LxjBNSRgbEO5sZpGK7nyP4umKcvNzH8vHp60Aifcv90Uq/ePH&#10;bpUZAHm4zSoTsOR3pMZZUExDOMZ6VKAPLUAn61EpxDGNp608/f69KZJETmb73Q1KAGik+c/SoG7A&#10;Jn5ulWkCfZXAADECpKKb9QcfwmmoP3cWDz5lWXUbjwKhAHm8kcMKuOoHK+M7Yv4YdsfdgJFfPagr&#10;cX42/Mszda+ofEKmXwg5FsGCQEH3r5n1JAvih9o+Uytk19bw1XcJ8vc+a4hoqdJt9BiEkcqOvNTj&#10;onPeqsf+rPB+9VkYLH6c1+lrZH5g1ZslH3iCKU4xwwqPueacc7ulAh46LScEDk4oGOeKcOrdOlMC&#10;s5j3RbWxzyMVBJnY3ycGpnA2tgHrUZUfZh++ydp49KQGfKD5Mm1R94V778B7+SH4meIVE5HmyWwA&#10;J9DXgDK5tXKHnJz713nwzvjB8XNHb5lMmsQAAezVyYqN4s3ofEj9Mr8MNTZvJ+Q2sZJ9yKpHHlcD&#10;ORV+ZnkstFY9G0iIj8qokjPAHWvKPXhsR8bR8tHGF4px75WmHOTxQaD/AO8Kbzg08fcbjn0pOxpD&#10;FH3hxSc8fJ+tHG371GRl/kPagA+ope4phzkU7PI5oAd26UjAEJ1ppOT9z9akGNh+YUAN5wvy07ua&#10;Q4+Y0dzQA4Y5yV6d6b83XNRn/Wrwal5wflNABngcUDOTSdqP4utADs/f+T070fwrS8FH+lM/hNAE&#10;mfkcYHSozjI4+hpernmk/vc0AJz8pBxTsoIXJz1puOtNbBVlK8UAKcsTtAxigZz3pRt8kAA8U/jI&#10;oAFJDg7jTiwKDpUZ6HimnO4cUAKdvPGaXuRTedpyKVf9Zwp6UANLEOmMctU4HLZcdOtRkDLHAp3G&#10;xvloAUkZ4ppJ3ff/AEpD/rVAUYxzUigGEHPOenpRcBoz8vFKPuDinYJXkUpBwxx0pXAQdelOKqU+&#10;81JgbByOnSnrjLc0gAKoHCc465pwHy9KQ58w/LxT+x4p3Acv3uUzxV+1dlubDBYBtwqgM/3OMirl&#10;uf8AiaIfKGAvHNFgPzx/bD08Q/Hr4F3qov8ApGlTRtgd1Oa+XICUuNDnGQV1KHPPUZr7W/bLtpW0&#10;j9mu5+zOMX10pOOnGa+Jok83T9JP2hQiSKSPU13ttpEzjdXPpvXEFx8IvD7AkhNDVuuc4XNeA+Og&#10;k/wx+CkuwfLLcq3tX0FocsNz8EYlaHIHh51b2IWvD9XtJLj4EX5W3ZmtNZnIA7cms4WM6bseWWyM&#10;tmmZS3vVpSClVLRt+mPwwxIQfarK4xxQzqRKc+lJ/wAs+tA6fepw+lSWhR0bIqNhwflPPf0qUdDx&#10;TCAVGScUDGgHaQZAOeKikA2HDNywqc/dPHQVHKD5SkHnHT0oEdd4VeJNanDFFygxntW9fXCjVbs7&#10;ZH+U5welcl4fMct3JG8pBbHPfiu2jsf9NvvlBG0dT2FKxjLcyrMvLBcq1vgHO3dXOavpyxJLIJyu&#10;/JyOlehm2gW2dt8SgY+UGq2oWcc/honz1x5RGPSgI6HlEODGwUscDnPepBjyW+UcNyM1D/qtW1SE&#10;3AJjnIzT0zmXKdTVGw87dq59KAeJMx59KCCV6dO1KM4k4GMikMFHT5BSqD+++VvunnNNlkjS4txl&#10;h7AVIcFh8x+7QAyGe4hv9PkUuuJSc54r2jw3fi60eAGRCBH6/dNeLOoNo6lcitvw5dS2+sBfPfYZ&#10;B36VcJWZlUpqSPdVGA4YY+Y81G4Xec46cE1Hb3NvLploEmU4jz15pz7S4O/qORXSmmee1Z2INv7x&#10;cKW+esDxNpC3nhq9R4Ihut9ykdQQOMV0o3BY8MuPSnN8xc7icqOPSlJXQ4yPkuaOW31e/t5Lcho7&#10;hgSR1FPBGxeRXpvj/Rs3VneQWy52nzAo7CvLYym843gKPmzWLVjZFnseKCPnNMBUwKQWwTTx977t&#10;IY0Bt4Pan87R1NJhtvSnHOPu/rSAT1/lTTkk0En5uKM8rwM0wAYyfl/Wj+A0ZP7zj0pw+lADQD82&#10;fSm925qXB2tUYB7mkIb26VGe3H41Jzk8DApMcnimBXcHaeKrcDzco2ccfWrrY2Hr06VAwXAGKQj9&#10;B/2VPiV4aj8MaV4T1Yw293kiwnuJ/wB1epz+7yeEde3rX3df6p4btNOt520S5mUQ7gkaEnPYV+BE&#10;Ut1Fe2skV5dRyR3aujxsQysp4II5GK+n/Bf7QHxP0rw9Z2mp+HdE1yKO3RElu2KzBQMDJwQ34gVz&#10;SoO77BFva5+hGr+IfilrF0sOm+EJtNslkwFHyuwHct/hXG3Wm/Fb/hJtM865uXhW5Rnka4PAFfNb&#10;/tL3Jtxt/ZytUbHRLrA/QV594p+P/wATb/T7yHTvDGjaUrwMplR2kkwevJ4FOnQbersjRy5dkfWv&#10;xL+Jll4Y8LXIbWdOuLqbRyggSQEq+OOBX5keK9d1vW/iVr2p315M0k185RC2RGpPAFZepahrN7rd&#10;5c33iPVrmaSdmZ55SxJP16fhWcOprqso6Iyu3uPAbOCe1SqOKYuctUgHzEg9qkCRO/Hanj7opnIB&#10;pwzzQMcR604Z6YFN5KNgHqKk4yO9AxPlLZAI4pe3Sk/hPFHOWyKYDsc9c0YG0c0Do2BxR/FQCFGC&#10;D+7/AFpuGw/znpxTqdxk80gEVGEK5IOM9aT/AJZcetBb5xnJ5pxIw+E64pgM4+X5R0pmPlFSnp92&#10;mnvSAY3Sqr9TyDzVlvuGqx+9M3lk4IoY0fo3+xnetL8NPi5YySgi31NXjBPTcDmug+JOhXcHxI8b&#10;Omlhvt2nXEoAHy7kBJ+leNfsc6rHD8YPi9ZM4BudJhkjGe6nmvurx9YRzv4edYo/3vh66VuOuVxX&#10;xObLlrteSP0XLLVMNFnyZ8JdevLv4Va1Gb26b+zvEUkYjkbLQ88jPceldT8YtAfxB+yN4vW3soJL&#10;mHTPtluCPmDxDLBT2yMivnv4VancaZ+1D8YPDtzZuFvtfuwjtwY5Ec4GPcV9ieHz52jeMLKUsCLZ&#10;0AP91xg/pUzcqM049LNMcoKtBpruj8izkfaEYMCshXBHcV96fAXwyLb9kmfV00eCS71O/lLbhg+U&#10;vTBNfHnxG0ZtG/ab+L+l/aQ62/i6Vo3xjKOdy/kDj8K/Rj4RLC//AAT4+Ccy7sIrLIqZ65r7KnNT&#10;in3Pz7Ep0nJdU2eN+O9PhCTTG34eQhiF6N6H0rxnTdB1nVPiXpen2GhXd3NPqKrEFXp6s3oq19ee&#10;ONNu5NcksbXRkn/tFIhjHy59c9sdTXsnwu8C6PoHhb7ZLYW8+oXNurSzOmC3oq56KP1paRepz0n3&#10;Kfws+H2g+F/B0UssFpc6nd2itd3RQAk44RO6qv616+DKxj/dgKW60+cs105aMc9PT6UkRkMoHlHk&#10;VjK8mdHMaa7gsKrEM7Rk1q2wbKfMM1m2iHdMTJ3GBWxED5vRulF+5mdFpZA1fT+Ry2DXxP8AErTm&#10;b/goJ8f7dYkU3FhDNGB9OTX2jZsovrBucrOtfNfx3szYftefCzWPIKx6noCR+YO7KeQa4MdG8Geh&#10;lsv3yR82+AdC0bVv2tJ9K1LSbq4hv0uEDodhSROFIxg8frWB4q06+8OfH7x1od7qjzxx6kRBd7Mb&#10;oz90MD7cZr1hRcab+0p8PdXt7iOAp4ptZI5VHykM3zA/Wuu/av0XSX8V/s7a9BpkYfUPDSR3kkPM&#10;cjdVORxmuCDtG/Y+hqVZQqRXRnqH7Nfie+v/AId+PfDt5eKy2ECSWQkk3PHG3YE8kZ6elem/EWdr&#10;X4CeMhuwzwmMH68V8FfBLVpNJ/bO+FMr6jdRxPqS2kwL8MkvA3fQ4r7c+NcwHgLwFApP+meI7U4H&#10;cFjXr4WftLHhZrQVOpzLZl3whbyW/wABvhtEY3y2neYf+BDNbrEZHJqxaII/CXhiLYg8vw9AAPT5&#10;aquo3sNw+91rd7nmtlc4y2cdDWTcwwTS2cL7SrtuYY6hTmtWXy1DZcEYrPt9p+IXhZCc/O36mi5G&#10;h8FfGT4kNJ+0R8TfDGqxa1d6Bb2yxWEXmlRayYxlv72T0yeK5bwsk9x+wx+0DbXIs3hsdfikswVB&#10;MSsMgBvf2rjv2nYLeD/goP8AGNI1jHmzW5dQOBXZ/DEiT9gn9saIgExQ2pBPqV45rw8+pSnRbjue&#10;7k9aKkrn1X8JJ9Ouf2S/gwsk0DPYySxtuPKc8Y785r59+N9tGv7VlxMsagy6YmSBjoOK9B+F1zbT&#10;/sYa0mnX+dWs/FNuLmHowj3DkDuCK4n42C5k+J3jKZYn3W2nacVOOvAzX8+ZfSlQzmpd25uZW9Xp&#10;8tT9ZpJOnGS8v8zgtZubiX4F/CR3LB7bWgpUnJ27uD+VWfE0inxh8MWD8XGiqB6dKyld734QfEZl&#10;jXMEFu4jH8OOtJeSyXXgf4VSxjJgTHHPSvrlSty3VrOXyutD26VS8bGlozhdX8XWkyqP9FYAn0Ir&#10;kF85F1m2eL5Uv3259M8VvXbSJrWn3IQqWjQMPXFZ/iLamveBZ1QKL1SHx0BWtKEbyduv5r+mYVp2&#10;0PRtKMF7+zz4ptZEjLJbAgMOVK9MVzGnNJffCf4r6W6b2t40eAt1yuelT+GbnyPFWqRSPL9nudKd&#10;d391scVR013s/FWrhlmBub8ruPpmuWMfZufylHyfUUql0cFbgvZXSFG3xXRVlbqCK6rTpWtzp00V&#10;88bvAysc9BVXWLVbX4waqgi+S8hWRSOhJqpdN5QhQo2BIDnNe0mppPo9f8/xPMlo9TpNBtgniXWr&#10;gXDoXutzEHAbnvXq9zaR6r8Or6KKSMyRaPKcE9cKTXkCXMQtNN8ufKvFhwO1dl4b1GWOa9i+0yKT&#10;auue+GGK8jHUJXU76r8ioNO6POU8J63c/Anxhqy6mlutlfzARy8/bQvXb6ba5XwZcxN4u06KUKF8&#10;9lYtXpuu3+q2nhvSdObUGayaS5McY45fqSa8nhsbi2vNKkj81iL5mLD+LJr38HiPb0ZKppf4fxPL&#10;qJ06mmx6nqZubTxHZSo7tCWGNvTBqr4stppfg9ruoQ3wDW1ss0Q25zjBNSwy3F1o2yS2UAWw4POK&#10;W0vIF0i90+5hLwS2kkbgjoCMVy4Wt7GspLdMrG0lVptPqjwYahJfGK5OosWMe14z2xxTUgk/efL8&#10;uc5zWXrmnXeg/E6VXneXTrm+dra5UfKQT90+hHf8610lBitSs/ysuRj3r9hwVWNSmpRd0+p+R47D&#10;ypVJJrqW7eGV470LGDsxnmppkX+zIPuE7iDUca3C6bdSx3aqM4dc9aijZ2Eih89+tdZxjizC1YAd&#10;RzT4U3QEBiCe9QnOfucbqtQuRK4bYFK8EUAPijnjlKvKrAfdP1pTuW7cHv0pSxLc5IVuOaYWU3md&#10;54XjNAydJWQSbAu5h3FIglLuS653enWmxiJpMFh9ahMjLfIqoxy3WgC4xxMh8sjC+lVJYi8kR84E&#10;B87RWlLNZf2HGBEPMP3h6VRBwEbDglDjIoAo3qxGK0KxNxwRV2xeJbOQGT5SvQ81EyhraQ5H3unr&#10;US4BxsxxQMtPMhaQCFMBuOKUPEZoSVGAvGarY5bgY9KdwBwKBA7BpHPIyfWoiX/d88Ad6c20svA+&#10;lBK+U3rt/KgCrIzeegxx2NLwV++pNMbPnfdOAaB0PBoAUcntwanTZx+8yD6VWYMfWpoyADyBxQBK&#10;xcA7adA0nk3QYHBPBpmeHwe4p6kZH0oGOBXHGevNRsEMZDZOTT2xkkBfwpjfWgBhZBsQFvalHIPz&#10;U0KvmKc0/A/ecnIFICFYy2uaVHk/vr9EHHXJr0LWNOv9ObQ1h83a1mh3HpyO9c/4MtF1D9oz4ZWj&#10;BNsVxJK31XkfrXsmuwXP9s61aX0MpjMmIn29AOmDXl4+rayPoMnw6d5HnFncyFIQ8iq3ZgfzrsvC&#10;WueK9A+Kmn6zpf2x4Ful+22ykhWT+L9K4nUrGe2mC4ldGkBjYen1rqdPugngO6O1N3khSp7150at&#10;ndM9aph1NOLR+lXhPxBoXiL4UaDqunXlo4lsgJ0BG5JAPmVh2IPrV91cOQYCBvOK/Oz4d+Mdb8K/&#10;FS3vLWW5m0y7v1Go6eW+V1J5ZewZevvX6Mabe6Hq3w68O6tpmrxTWl1p6uCPvIT1UjsR0r06dTnR&#10;8vi8LKhK3QosBvIxSheetWJk2/xA+lVyx3DkVqclxhXBfr70zaCR0qbI9e9DFNo+XnvQBAWIOPLF&#10;CvHu5Xt3pxA3P04FR7ASTjoaYDsrn2oGOOTTCrZPzUucbflpDH4Hkk7h1qIs+9AAuMUjFiMc4z2p&#10;cYY59RTAcCxIGwcUEHH3P1pdw2nbAfeolLee+5TigB5Py9KRSDDJlfpQSvzc0evFADR0Py03sflP&#10;NO44zmmHzBOxDcd6BkyhTE+SRxxUW4jf+7yKRnypAU5pRny/woEKGyhwKQb+/NIceX2FKO3FACMr&#10;ZGAacu4dSad820kMPpSZO4+tAyQfdb6VHlwEG0gZOaeOnSngjdzGcUARg5xxmnYGHocqOinr0pue&#10;TgUAOHrkUz+E8UuP9indzxQA3HA4pfnxgIaeByf5UHcC2B+dADcErkscAUhcCNAUzzxSPu2nAP0p&#10;8aKVkJHOOhoATJ2Z9qZuBdxj6U4jhhjikCKFBBOaAELDHQ0u07FOCAaftQSMWIwB61BLcAsoCg47&#10;Cmk3sJuxIxRTyB0qvJOMgLF3qFlnZ8+bgDtSbBvT5WzWqpmbqDd8pkbKsBj1pfnIQ+WMDrUoU7GJ&#10;DDj0qlI8vmyDaAB+tXymdzUBQWEmWiHHHtWblzJcYl6g1Sl+17U23BIzyKcrnYvUHHIosFxhimVt&#10;28kl+cHrUirKfOOxQAB1NPleKPSi3n5cjgdaw5J7gyfNdMBu9aLIaNyJoPNcPIKbIdHWVQdXzkdK&#10;54yTrfklsqE9aoTSI8rMsxBPcmpcQTOpNzYLC+wIRnqTisyY2EtxuEkWM889K5aWaXy5laVyu7GR&#10;xUSSBFUGSQ5ORQ0M6C6XT4xGRcxkkdKxZbtwl+qhFXHGKqXEge4lOZAAnAz0rIE0f+kfu2Y7j360&#10;1EDbW6c2alI9rbSC2KxbiRi8e+6JO84PpTUukNs6eaq+2KpzPHiQiRScdPWiw0VZ5JE1IkXEgyv4&#10;GkhvnW9Cl2AJ4OapNIAJQy/xd6z3lUXLEMQSe4obsJxRtXWo2guAhsDkjg+tWdE1nVNO8QtdWV5L&#10;CQ2ZIi2UkXuCOnNYBNpJDExmXKnuKzL25jFwsYwFHGQaXOHKfZPh/U9F1j4Z2uo2tsqSEbbi33ZM&#10;Tjr+B7VaZBkn17V8neC/El/oXxHsJTM8mm3d2iXUechMn734V9eO9vPpulXcDRPbz2CSRuhyMEZ6&#10;0pLqi4vuZ/GR8oIqMj5DxxUpA3OQe9Jj5TWZoV93zAUAPn75NTFU2sMVH/GeKQDiDtzn1qMg5Wpx&#10;tKHMuDnpUTA+e3zDAWgBuP3mQBSnO45NNDKVkw44NSDaSMbvagBmDj7p6UzHzA+5pxkxIy+Vij5u&#10;MoRQAhLYxUZB3A8VIepGKNq4PWncBoBHOBS8/wBw4pSVDgYapMxlSMYIxRcCD5t5+WjnzG+lSdzx&#10;TGI3LQAgzuTpjmnDGDTACY2znrS9Cfl7UAKSd6fKKUdGyeabnp8ooz1oELvbawwMU8GLy1y4piqr&#10;RS/OAR2NRFJfNQZ470ATkpuODQVB3Y3D5eOaYAFUYU470chWIbtQAqry2eeaCqlTn065qPc4dcoS&#10;PWpMgqc0CY0AKQCWIPTmngqY2557UgwW+539aaRycA5pgOO0jk/pTRjd06U4FsjincHd8oFADcAo&#10;cvzSKCGHOBSkL/eNGP3j/vD04oAdnhv3a8jvTMHaflpQCd+SMjpQN2BzSATnPSjneOKUgfNRgZPz&#10;ZoGSALljgDj1pG8tYB8i5yapM0guJAFfqOKcA+4Els4oAfuXeATS9eN3HamlcgnH4UYXaDjkHpmg&#10;BQuDwh96UjPSM0qvGJOVHTvTyy5YhABQMbtIXpTDnJpxJKkU3uxzzigA+ak5wvzGkOQnLE/1ozwv&#10;BoAfgc9KaQMEUZPlkAmmtuwgAbOaBDsHPSml3WNv3OQTT1Bw+5+1GOuSODQMTcWCjy8e1I0f7kkv&#10;jninkfe7Uxi5hKlxwOKAG5UQpyTUxINmCFzgdKhAzCcilyqp0PNAD4DMyXW6HHPFMYEM4Kn73FG5&#10;/LHz4xTd2XXLDp1oAUZyDg/lTgXGDuFIN2cHGM01s+aw39cUABL7l78VJhPKwccjjmo8DkYNNxiT&#10;O80xEgXI4J5o2/KBzUe7ABAJAPQU9GUsCZMcc0gEwQRSdzzSkjcwHNIOp+WgBrcr0pV3ZHyNjtSn&#10;oeOlKXIUfKOKADk4BB5/SlVYlM5dCeOOajEgZ5MIRimsCwcEn8TQA9pLUquIyeDx6U1WP2d/lA54&#10;5pgVM4AH5U8hA4GTQA3ksOaRgct8v608Z3D0BpW2YbmgCNPvDAAqXhY+ck5qJiuCAR06VEDL5hyC&#10;RQBMeccdRSH7snzDoMUHOGwKT+LpTAjbeQMcUqGT5Qd+AKfjk/LS8bPujHegBT+FNZVMTc96GMeD&#10;jcfamgP5UuU79M0wsLuKwKo6YpY8MhGF4PWowcjOOM0pzzhj0oAmKL5R+YY+tBY/Z1X7QAO1VQsp&#10;B/0lxzyKeAcOu36GgB43YP7wkY6+tL8u0cCojuG4bcYHHPWoWZ/NzkY4yKLAWWJDAEHpRjrTM7gC&#10;M4xS/N5i4DH8KLABxhfxpFVdv3jSuBlcLxTvXjtQAhUYABzxTdoG6mkS7jgEAdaCflOVbJFAC/xj&#10;CimkMGGc8jrirEfl/YZN0YJByKYzq2zNv06UCGgKeooVRtcBqfjPpgVG28HAByR6UhgR8wNHHlLl&#10;cmm4fDkg/SkLcDcuKAHHrkflSDcA/wAmcDilG3acHjFIwbzkPzfdpgN3StnKfSnAYycdqcQQhzgU&#10;hViqfN060AOycD5RTCWLEBeaiYkAAuTzUkZG4HIzjrQAEuGTKnv2puD8pBGM807zB9of5FPJo5wx&#10;2nmgB3HoKTuabhtpG0UoH7uT6UBYYWYEHYvXmnKf3SHYOvem4BUZU/nUigCOX5u1IQNkPwe1REHc&#10;Pn7075sp+94zzUgWBoziYg570xkasu3oc1IrqIX+TPHFRsrgfwcDketCgeW3Y56UIBwJJHyHmg9G&#10;oO7C/NjHUU3AJoGMzIC+A2D1xT0XcignFL2HzcZpCyCRflPWmBLtA4xUbHkYIFBlBY4UnimHJV/r&#10;QA5W3edweDSdcHHemjGRgDpT+7fITx0oEGfljyRQTiQZJ5NQkndgHHNSrkTQ5jBx1NAx5ZgWyByK&#10;bvby2HntwaawJnl+bihgqFQcfWgBx5Vcg03HQbvwxQduG+c4wKkjMQw28EjpQAz5QwzH+dGAQOKZ&#10;K266DYPJ7CrH7r7Mvzbfk70AQbIxI55OaXCeWDv5zSAgx8SKeacwHHBz3pAU5GBaQmJc5pURjGh8&#10;4gZqUqCJMoO1OAAwAD05oAQq20/MelOX/VtznmntuNo4DjrxUCrMu5Sjnn0oAfgEtlTgD1qFpBkA&#10;OefSpJQfK7jK1AiABskHnrTAIw++Y5PWpWefyZF3HBoHETfP9eKaJIiJhkfd9KQGPdxqzo29jhvX&#10;pVqGUpEgZsjbzTzESWOD97ilEGXbMZBxzQwLayqYhgnpSEfMcqKjVCqNjnPXNNBkDZLNye9K4E/7&#10;0xMfK4x1qNHjjiO9ATzzVpHJtiCg2gdqypSsmqzIkwbngelADxM8l/HsjbAPNaCSyhZMxYyOKgSC&#10;aK2JMK+5p4DYzsagYb3+Y8nnvSbvkUb2p5UgAEDpSKgJXnPNFxD15By5qZSm1gdvI4ppQiNRkfSm&#10;nA3EKckUwHD2FRShPs2Ch5NOBbyzlD1qQxs0bHaenNMDmbu3ieVD3DjNaNvIvlwpt4CDHtT5olVr&#10;rMi8HPWq8Bgku3UIBt6N61Go+hvLs8pB5gxt7VFJwiZU8mmxkq6HYTjp71JIxe4YlQMCrENAyhOS&#10;MDgZp0bYlk+7ntmo+REwwx5phjZgSHPFIZO7RbmwnPrTVaRomIQYB5NRKCHPSpAW+cbMUwI3OCuU&#10;NMG7K4xyakbPlj9336VGDJnHl4pWEEwZLOQsR93p61jQXMp1ZkaJtu7g1rSHfa3O8t8q4GKwEFwd&#10;YkPkDakgyfWk9Bo6LnanyDBP5VNhdv3R7VFHkwE8cAVKVwF6nimhCenyimsMwj5Afmo/eeYn7vvS&#10;O6p5mVJxjOKAPiUFcjJzVWTIlI2dTU64McvyjOKikUGNG3HOa/PT9DRXJO8YIxingrlx83SoV/4+&#10;XBbipFLbzx3poomTh1wexqdcbPv9+KgGPNX94KmBXapx3okFx4wR1NIfLG47+1GevAxTHX/RzwcY&#10;rOxVyzGxwg65PWrX/LM/vAeKzYCS8eXA61fjDEPxnFZtWKTGnqcE5I79qYAwDck4NH737TIDCMU8&#10;eZ5b/KOtIYH7w+WnANuByKAucZPalUKMfMevFOwrjsckgmljYiSXBAqXAMbj1FRRxJuY+ac54piJ&#10;g21mJ6+tKWQwnB/i60za/AMvfjinDOVBUfWgRBIn3iHXnrUH8J5qy6vuY7uKgJQSAb+1MY394CcM&#10;DUiY2gbaYpIK4x3pQwyOD1oQFgAY+6KeAxTOwcHpUYxsHzE/hU6j5B8v4VOxRRnMguU+7yauJk2U&#10;b7xjb0qC4XLIShqRWH2SD5sYHSk9gLUYVrdCFGcnmo5Bgtxz3pEJAj+Y4zUku9oZCEHT1qGUiJPu&#10;jjvTiAQ554Xio4xIPMynPpUyA4YkY44FKwyohbzof3mPnNaALkLlvyrNYP8A2hjBAB6g1oRt/o0I&#10;Kde+aTVwuNct/aFoAuR3NWiMOgz2qq5Xeg3MOamjdvOiwDj1NSgJD/rFzkcd6DjJ4pZg25eRyOtR&#10;AEbiTTEPcn7PIAoPFZpGHfKYya0l+4wxnmq0yoXzxkUIZADlEBPepuQo57VB/GPlpcnC8D61VgJ+&#10;c/dqyB/oMfy1TX/WL8xPrVyMgYBwBzipYCc9PLGKpSZFzgTMql60B/rOGOCapzoReWg7bsmpQy1G&#10;E8qM+W2V6HNT9n79KiTHkjCjkcVIckd6TGhW3GKMBx+VJ8/y4NOXJRhgA1DvAmVSD9aQIsBcOOlJ&#10;IyCF/lNQFpN+C5HuKccELnOcUWGOiYBACvU1bXd5e75cGs3gTDPQ1pRbfsw68Dik1YQhU7ozjpUq&#10;YDbto6ccU11JVecZNKOkQyBxUjEcKYZPm6tTckDGO1SbeXyxPHFNxwcqOnWgCBslDle1VXyZxjHS&#10;rZHy/e9aqsDuBwRk00IjIPzfIacNptUUxgEZwcc0uHFwo80YxUoHy5EqcKe1XcViqoOSN2TmpQR5&#10;fOaZGp3uS5JLGnM+GA2Dr1pDLC/6s4FRzGTA+VeO1KDkpxQwBA5oGEBADZVqvYYxD94OlUFIBA2c&#10;5qeNz53zE9KiauCLP49aYVbcOcc1ICOPkolGI+GGSRU2GPTy9qkueDViMoXcluiHFVvlFouccjik&#10;tji6kO7vQIe4+Zvl70i489enBqa4xsOEH3aoxE/vs5+9QNF5hyDu429Kj6IDtOC3NSAgxD5hnFIw&#10;+RMYHNTcESoR8h9utSlvv8+lVlz5h54qbK7M0XCwxt3mD6VPH9w4JzUJA2g5qSJnwx8tAKQAxPzc&#10;d6hY8vx6VI/U/N+lQtnd96mmBWuN7W12uPk+ysG59a+ePE1v5OtzkO203TZGK+jHVWsrlfOwzjj8&#10;K8Z8cW2LxQIRkKSa97JKnJUR5maQU6TXkefRlSqEYxsFTg/M/HpVC2H+jp+8/wCWh5rQUDb16V+s&#10;UneKPySvG02vMcpyvQ1J2PNNAG3tmlHatDEcD1+WlP8AFyaaOpwKd35YD3pgQtu8h8ICAevrUYKe&#10;VLl0yU9ankH7rhu/aqLLEJQTvyaVwID8sMgJJOTV3w9cPD4/8PSAAFPEEB/DdVRzg5Cg/KeKr27k&#10;X6SCLGL+M/rWVVXizSD1R+sWi3AuvAWhyeYMLoUBH4rQ33X/AN41x/wuvBd/s/QSeYSRpMC9ehAr&#10;sH3C4kBkHBrw4p3aZ7FJ6DOPmpmTuPHel4zgsKTnK1TN0SZJZuO1J1Ukmmj+H3NPH3jkdqkBPTAp&#10;egPAFId2OKR/9SoxzmgBxHIwBmk4wwzSc7F60c7hxQAozgc04Z29ab2NLzkcUAL3b5aVQSrc5oGM&#10;nIoBO80ADAbhxRlhnCijI3NzSHOTxQA7+I8UgB4yDSjG08c0Z4HFAAf9anNSYUxydKhbJkWkBbe/&#10;ycYHNACtkPFyeOvvSZ5bnvQevSmYO4ZQ0ASDbg80fxGlHGRmmEnzBxQA7nn5RQCMdaUFdrZJzmmn&#10;7+dv60ABPJoHQnd3pp+8fmpVxz8xHFIY7ufl/Wjt1oyvlHOc01icLgd+tMQvO/p3p/GWwMU3u2Wp&#10;4H7skvQAY4anICEb5qQDjrnmlH3gaAFBPBBFO7NxSDGT81ISMgZ60gE6XC/KeR1qb+A/NxmmD7vL&#10;j8qN3IXZwxpAS/3eetITwcAcVpxQw/2RNmIkheKzCuGf/eoAeM9jx3qzB/x/p89VF+975q1GQJkO&#10;OcHFAHz3+1VpsN3+x3YXv2QFrDVxIrdwCMGvzP09P+JZp8jTuFdjkZ9K/YH4s6bHqf7GfxTsmhyT&#10;4QupFOO6LkV+PEQb+xpYjIcxanKgwfQ4ruptuCYSfupH0j8P7iOb4SeLo92SqgHPp3rkorfEH7Rd&#10;nvGFBmhA+mSKs/Cy4dNR8TWZAIuNKyn+8Kmtwsf7QviyzlZgZtHujju3FLZmKfIz5tQzDxF4hjVg&#10;ALknbjg81dUtl8jnNLqMXk+MLht5UHVLhSMdcE4qJDkDPcnmlLc6Iu+pZH+7T/4DUajLDjNSD7zU&#10;ixOPl5oPCdRmnED5qjYZxjHB60ixAX8z7opMLtl/ec0H/WcgU058wfL1PWmIs6dN5PiSzYHH+kDN&#10;eywLJLozurKQ8adDzXhEozdqjSEYbIIr1jwPqlmbTWLa4njDo8fkSO/D+1D2M5xb1R0U+lyeQhbU&#10;pNrR5PNVIYp8wQokzR7iGJFdjdLEywPvByowgPFaFhaB4kXZCgMRLEDoBUp3Mbv7j5l1mFIPi54p&#10;j8okFlZW9c1CByeg961fFLWj/GfxL5GprIkNyV3AdSDz+VY4yckkHNW0dMdh/O9vagFRIf3bHJ60&#10;HbzThwq8D2qSiyrWRtSxs18wD5Se1V8jceD1phzz0znpTifl/wBVzigAJYO4IWqyyMutR9QN1Tc7&#10;gdzZIP4VFsBZG3Hdu54poTVz0jQL1POtka6bBwM5+6a9BYsLdgW3fKpBFfP9pcSw6jIcy/Mw2+1e&#10;y6HdrceH9PP2lPMEQBBPWtoSOKtTsdFEF+x3GYMYTg5quDKNx4OH6VI7FLizjeTbvam3K7JE/eAg&#10;gdDW1zAhvIbe5sjH9nTm3OQe1fPHijTZ7PxhJstNqNP6cV9Exg/ak/fMox1xWB4k023vdAnUxoZB&#10;ESjDrmolqaRZ88xYE8yvAq4UbTnrUhHJ+ZcY4qrfw3sWvTwzySKUmYAkU5Cfs4+cn3rFlko3f3jS&#10;nhm+WkG3Le44o52jPWgY4fePHamYXa2Qc5p3Pynd+lA+43H0oAZgcc807K7gCpHHFLziIBcktgAV&#10;cFpcmFy8bcL1A6UgKfYc0jdF/eDilkSRIGLOpG7grzURKFhgjpQAmfm4pepb6U0Mu7AQ07jaeR9a&#10;CRCMRn5OlQEfK/y1PzxyaYR0oHYrkHeDgdKi2j95kDOeKtMOWGDUZAwvWgRXIcSY+Xp6U59vlr61&#10;LgZTikZSZEOKAIghwvzdRTgOGqXHvSge1AhgB3rx3qTB2Ng5xSYGV60oJw3GM9KBjwDx9KQ5w30p&#10;2ePWk9OKAYvziGP5skHkVJn5R846elRjGF9adkAv8h5FMB3Iajj5qTjjLCmlot8a+YST2oGSHO/p&#10;Rzx+8H5VG+PMT5uTSd1pAWP4OlNpmR84LdqQNwPmoESnqeAad2PNRBuT1pwPHSgY49aae9KTye9J&#10;/eoAYwyrfIT0705F3QXg2DkCnAcKSaUnCH6UDR6V8FfESaF+158ObuW5dYJNajt5jnja5xz+Nfr/&#10;AHUqXXhHwxNglRbhgR0w3Q1+FYZ49Rs5FZgy3auD6Eciv19+CHia21/9kXwi730JuI9ES3nXPzLJ&#10;GuM/jXzOe0NIzS9T6/h/FaSpt7bfM+Sfi/o9/oP7e/gzW4tOcW99rltKkqL8u7cAwNfU2lSI2uG7&#10;WRAr6dbtgfxbuarfGTw7dat8H9Ca3lt2u9PvHl+zMgJuFHOA3UEda5vwJLdTeD/DvmLKrRQLF5Tn&#10;5ht4IP0rxlX9pCKe6/LofQKCTZ8kftNackH7V9hex4I1Lw1GxA/vxnB/TFegfATxlr8Pw8k8PDR7&#10;i6SWcm1XHzWjHhifVW7VxnxrGraz+3FFYW9ncSpZ2kNvCiAnLufm/X+VfbXwG+Fml6B4N0fU9SsI&#10;JL+4tFk2uv8AERkDnoBX2OWz5aEb7/8ABPhczpr2sn0PTPCfh+X+yNKutS0vzG3GRFfqD2Priu+m&#10;aRrYodnXHAxgDoBV9nl+0vlEx0wBgAVSk/1oO3uauo03c8pJXK5zttxt4A/KpY8/ak+T8aNpLD0q&#10;3Eo3j91+NQ9iy7ApAzkcmtKIHYGJGaoxfcGT9KvR4wmWH50m7gzUgxvRtxrlPi54auvEX7M9i1lC&#10;smqaTI89vB3lUD5lB9fSumhP+rG/jdxXR2M+ycL5eRjnFZ1I80Wu5VObhJSW6Ph3w7Fp2r/DK9t5&#10;biFbyxuDBdWtx8ssbjjoeeKm8Yab8Qpf2fLLQj4hkvrW1vkns4pE3PtU5IEnsOgzXs3xb+Gl5f31&#10;94n8KzJDrcdizXdnA2xNRjXk/KOBIo6etfOujeP9Y0uTT7XXfBesLbyak0CXFzEw8iVeCjkg4545&#10;xXi1KMqbtvfofW4fFUsRBdGvvPKryG7t/ib4JvV0nUY1bxPp6iTyyoDowBz6Hivu34lGa71b9i6B&#10;Y8tc29ixwM9Bkn8K8p8/wvrem6jFFo2hEC8hlu4FYbuDlWUj19q7mS+vZviR8I7yWO2S30iy2Qxl&#10;s4AGMfj0rowFZ0pWnoYZnhvbQXLuj2+6XbNBhR8unRL+QrMdWKE4703Tta8N6htCa3ZQztw9tI4B&#10;Uj0PfNX7iKRPOH2bB28EHgj616zd9UfMThKGjRz05/e8qcVn2Bz488zzP9Qy8e5NXbs4X7wHWs3T&#10;jt1TUmzy8q9T1oISPzi/a50q6tP23odQeIfZ9W8Owywvn+NThh+Fa37O8dpqXws/bP8AD8hgaS7+&#10;HP2hFDYcGNTggd66X9tGN28bfsrZjyGS6GfbivGf2fbx9P8A+ChfwcRr2VIdQ0+5s5CWwuJFIGfX&#10;mubG0/aUmup24P3ZXPR/hVfXtl8VPF8K3EscyXZRlJwGVGwQR3r1n4o28c/h65vLexMgvdFjEnlr&#10;nDIc54rzzxZYwaL+2KsglUbvF80M5UYUpI3Bx9DXYT+IbPQfiFp+matE0+karGnkXTLn7G0nQnPV&#10;T3r8GzzLKlPMYzgve0du9ui+Sufr+UYpV8Kn1Wh4z4KCyeK/jhYkHZc+E32g9mVT2rK8MyS/8Iv4&#10;gs25aHUJ9m4cgA132vaHqWg/HeO8jZZdP1GAyWd5DzE6OOmRxmuPhSK0+Mlu00JW2vLth5g6Auev&#10;4V6/tY1FJL7UYtesVZ/Pc9bD1Xb0CL7RdWd4BHuESsQO+B1rOv0a88DW5jA8y2uw0Y78da7ZNOks&#10;fiTqECXq3CtYyMrovDBx6e1cfCJIb6WJdxLXsgJxgcn0ooS9/wB3dNW/UK87lqKSUeEtKmQASRSJ&#10;uA9utdTq8do+i+EbyMxDfChYDsRWFFCVgvrdoBiWBiCT3qfS5s6LPaSKCsZkwGPIPasqkbt97mal&#10;Yp6oY59Y8P3Mky5t1AHFc9r5U+IfD5W2kKy2zcoMjj3rSsLiGTxL40tbtSsYgcBu6+lc3bf2216l&#10;pDqV1NH/AGk4iDQ/MAT3716GFjyKzfwq/wB+pFSm5a9xyR3wsbWRFYkXI4J7V2emzxrexSFhkRAH&#10;Fbll4G+Ilx4XsZV8NaksEse5HZCDJjvj0rRTwR4xi05GTQNQYnIIKmuPF5xhvh543Ip4eW5y+uxw&#10;Xdz4MAnGFZxj3bp+VU9Z8O+OtK0PwtPeeCdTltLmAva3SxnYw9Ce2PfFdePCvjpL7Q4T4W1EvLcG&#10;W3Qqfn8vkrntnFfZ/g/xH4G1r9n6ys9S8IabA0Vslte2F7AMwSINuV3dj7V42Mz+GCpc6tUiuif3&#10;elzjx1OUEpRi3rrY/Oa2vQl5hhJGSwB3cVpXSs0lvNGkDAx87SK+0vE3wp+GWoX8r2tmLBjETmBw&#10;UfPQgE14zrXwuutM0jV3s/iZZXbRW7vHbOQDOo6hTnqtThOKMFiYpxlySf2X/mZQabV2eA6hpdjq&#10;XgTVraaMOjQn5CPmRh0KnsRXgj/b9I8UPZXsNy1qbsrBcleAOwPuK+ktOmkHiIIYFyt06svoQelS&#10;614Y0bW9QhjluLWANYSmWMLzKwHysD2I61+j5DncsNJU56xf4eZ4Wd5RGsuaG54YpY6ZOPNyrKpV&#10;geCKtwJZrasReNvKc8Vy3mXGl+OfFWjXOpNPBBqTJDPjkL2FbFrIrS3A+1L1GOO1fpdOoqkU073P&#10;zitQlTk00WNzl3y2Rninj+H5T+dBUiV8RNigYwBxVmI4F97fOeBSxEs0wI/iGKaOo4pUbF/AQD0p&#10;gWmASYgE/dpbcIdVQtOoXYagfJunzJ1FTRBQByTzQIJVQXUmMkb+tTTSlrSzQQoAo7Dk1E/KE4PW&#10;mc4B20AKQPLXD9qjUHzlzzzUnanLnaP3RHqaCh2Bz8gqNw2xiMVMO3FNI5+6aAuVsfvASp6VG4YS&#10;TMsZPAyKnYr5pBI56UwkhpeB2xQBTO8oSYqTPA5HBqd8fLhTUD4B/HimAZORhqeuCJMjHI71CDwe&#10;1KDh1G3rSAsEfLjPenqwIILjHao0JwOucUvG3lu9AEx7YNRHqaUkbG+lQo4Mj4FAEu3Ab92SeKia&#10;R/nVfUZJHapxv3ofOGcHjFaOgadfar8T/CGl2ljK8t1r8MRCg5O44pN2LhC7sbXgGez074uzak4m&#10;lP2NhEMdD35r1mHV9d1jxU8DeFYPspmOZzwy5PHHWvorxF8CyPhD4Bj0nVdLhvrXREZ0l6Tuw5BO&#10;eMGvC9R8L/Fjw5cI2ofCXX41aX5bm1QyRMB6lcgV8zi8TGdTc+0y6h7OkrPU5vX9N1K0u7eOaxMl&#10;uwyjkVzpEBt/LSIAqfmGeK9UXxB4fu/B11basDHL5O2N2TBU/SvHrtZofFmphbiN4TP+6kVs7l96&#10;x5bvQ6lOzszZ06xtLvVntmuo498LYJ4+YdK95+BXi2/0P4wXvhjVr3ba3l+Utmkb5FkPTBPHzV4H&#10;p7M13EW+Uq42Mp5zWrqwne3spWnl8+3dXjnThwRyvPtXRQrOEtdjjxuHVWOh+mN9GBNHgkqy7kPq&#10;DWU4GG6V518F/GUHiH4JR2V/q1r/AGtpsSwySOwBlQDCkZ7noa9Tntit2oKMD2FetF3V0fI1KbhJ&#10;pmYSQR8p5o3fNjaeTU5HBBxwahb7w6daZA0GNbhgwOWXilXAfO/r2qGbLTW/7vp0pRkKpPBFMCQ5&#10;8w/P354pvPzcUoPDc9RTcgAZJoAQ9DSqFKSgtTSeRgAnHNOHQnYAaBigsIwFxTgV/ugcVCSMryaP&#10;mweDQBKVyJMMOO9RHIIG6kOSv3setITMCCUB9KAHn7uMU38aGb/R8eWd2eKQZ2rkdqBiH7w+UUu4&#10;7D8tOK56jnFI20IDgdfWgBBklqOrY5HvSgqHPymlGMNzQIXv1o4wTmk/Dmg9OR3oGPx05pS2DgAU&#10;wfePyjH1o5z93FAD+STlRTCR5h4qQbdvPWmkDigBu4k8LT/4HyvSk4yBgUAjZQAoJ+XGOO9Pb/V8&#10;ioAG3ZAzz0p5PK8YoAXsOaYd2Tg4Ip2OfvnHaglVaTcn4k0AL8+xc+lQSyxogyzZz0FNkmj81QHz&#10;z6VAgzeyM+PbNbRpNmUqiWwoeaRxtQgEU6KFgzkyd/Wpf3fm4xtGOuaQEBnBU8ng5rZKxk3ckIQA&#10;fNk96fkfZiVjGcVVy5uYwEyT1rQ2uLR+B92mSU5JEFoq4XJ6nHSsqXcZUKzDrzWi0bGVwVHJqL7N&#10;IUmBhx6HNJoaZRmG2GBvOBJHI9KpNJFtmy4wO1W7uOSOKzR3YlycGsG8E8cbsYBtyOc0tityeeYe&#10;WoUjA6VmSSBmfzEKgHjFV2lypzMcdeKozzsYsfKcdKVguanmwm2cBT93qTWRdAF4iJCo3HpVQTNs&#10;AMpHNEkpKDMpGMUgEdiUiDPxms+4mbcf3wUKeOKLm4QE8D7tYNxcHzG+ccmjYpGyk2EOZVYbD1rM&#10;kkRJnKlTljkVlvcyLndvUleDVCSeXapDjr1Jpi2NCV2M8reU3XtTUuIhFPujJO35T6VntdAW6BpF&#10;yRWfczSCy2oqfM3rUsouPMTLOSgxng1m3E4DgZyAePeoGnYoqkjgVnz7y8DpKOG6UmBqiYfY5iFb&#10;OOgrOlIZFJc++aRH/dMC5ztqHLeRN86/WosUSrMfsjJ9n3KOue1fRfwU8TTyL4i8O3t+pAi8zTvM&#10;PIH8Sg/qK+a4HA+0DIIYHNW9L1K7sviB4J1GCZ0e08TQb9px8hbn9KadtAZ95zx7L10KnIc1CdvP&#10;HOea1bo28+jeC76KdCtzoEMh2+65rKk+v41EtyokR+8Pl5zSc7PvU7jC5NDbOuKRRFxtxgmj+E/L&#10;T+/QCh8CNPl/+vQBEqqGY4p583AwuQBSZXMec80NIPOQI5PrigBp2mVfl59xT2LlUG4DHSmHPmfc&#10;oHfLHp1oAO55pD93HvRgY696TnenH8VADuCijatG1Q7HkHFI33lxH+tDMpSPr9aAE7U3BbdyOtKQ&#10;dq8U7cAF5OTTABtzg01jgE7c81IQPm5pvGBwKAGj7mdn605Wj3H6cU7AMeMUgVfl+QD3oAawQxnD&#10;n73OKQnDAe3BqNiq3nGcd6eNhHFAh2MRnJzSjaVQFjyetBIC4JBppI8yL5OKAJj5BjYbhkCoT14F&#10;L+78xyFPPWl/hoCwgH6U07sDvzTucLzTTu60CYqld7EFunpTjgFuaNy85jH4U3KGU/Mv50wEzlG/&#10;dc5605cY7Uv0PNIQ+3IRqQDmVdowTUefnbKkU0llmALHpTw6nIKD2NAIQk8/L0ppJ6gd6fg88UmB&#10;nrQMUNGXGUH+FIwHmk+X+tN2rzhjmkXduGWoAcMeZkAUNsLNiPGetOxwKYc5PyfrQAx4y6jBpFSQ&#10;Jhpc+hqVXOWBjIp7HCRg4OTQMgx87UVMwTZHjGaYQMg96AGblKkc9OKcB1O4DAoyvm4MQoIO08DG&#10;aAG5OTiIUg3jPymgbVmQnHSpCQd/y0CGkgk/MfypvO480pGDgA0uPk5FAxST3qFsc/Kc+tSckDJq&#10;NuC2fWgQ8Y2D6UEDnio0OWPAxUhBC9vrQMPLchuMYHrUew7Dk5xTSboupEhx3qZW+Vcgg0CE52D5&#10;uf5Uhz85yOAKawba/Ofm7Uw7toOGOe1AEwGUJzUWG+0OCvBxtqQEfZ2yMHFMEiEICvzZODQBLtQK&#10;eQcio8KHbio8sLhwWJHbmpVJ2klB1oAB5YDE7c0wk5fatIyKzId5z3pcMM/Pg0AID86Dacn9KlZe&#10;vA5FQt8rphKUSSkuNpwV70ADCNSvK++Kbg7mPm5FKI0zkzHJNBXBbGTxQADPmA7utHPmNn86BnLf&#10;WkYNg8imA/pu+Xmoznbg5PNMYyCWLAzzzUpyQD0OKQDMDdnvigbsvxzxTuN2KGKfLwKYhGU7kw+C&#10;aUBt8gIHAHNKu0wsS4z2puflXLHnvQAhzlsA0oPLZIpu4DduY+1J1P3aAHnb5hIUU3sQRSA8jNKC&#10;u9/kb2NAxMDbximHIPTBqU7cHJpmflzntTAcM4OSM0o+62Tmow671BDfWnEjJ4+lACHG459aZ5SE&#10;S/MQfWnkDY1L6cUALFGQxGc8dakLRqnymP71V5JZRCyqhye9QIpWJXYuxLcjPSkBbcjdny/1pgY/&#10;NwvFNPMi8cY6Uo4yaYErTQ+UgbA564pw8opIcpwvFVWVTIuQOnFMw4b7x+lFgJ2KgH0qMkbm4pvJ&#10;OSvan4PHFADN8quSFzxR5j5b5e/pUmDtqM7gp/crz60ASB2YJyvvxTXUeYpzxmkB4Py8U8Z2nNIA&#10;UfMMCpQp2NnFQkjb/FmoWaUyH96wJx+FMCdwS+NwpdzbCMDgVBtl3jMxqVEfyyWHfrmgAVcoxMXe&#10;pFjyrfOOFowcqN2PrTSxWUfNjjrSAh8tRcE5P3qlP3WO707UzI65PWlyNnfFO4Bkc89KTnB+fP4U&#10;ZPHvTcnePl79aAF4z0pSOH59Kbn94MkAdqfuHA2jPegBmAH/ANWenenjGW6YNKcFOnNAC/Zzmdc5&#10;4oCwmEzglvamnvwBjpTuM4JB9DimnaBJzzQA7+7jHv70m454WoD5u4HmpOcKcYNAEuAYn47cVGRl&#10;RknrUqvGCAxXO31pAQcnacZNMZEOkg8sdOD601hhRwevSpcpv+aJuvGKQ4zSENwNq+9PGMnLAUfu&#10;+Tn8KacbSc5HfFMBQsfnk96cww/4Uzg7CN3HSlJPU0hjlMQXG2o9hMhIVic8ZqM4wcipY3Ihf5OT&#10;3pgDIdrE4zt5qJFO8nI4bp61MSSME96RgcgjrQA13+ZdtuoGetD7XUckYAo7ke9OGM9AKAI1SIKe&#10;W61MPuN8vYU0jlfemMX8sY45oAewBUEIOOtNI54NMHm748uMZ6VIfvdKAIyZlfaLUtkipTLMqYNs&#10;ueKUFvNGVGaRwTNu46UARsxLEkdaiIUOcdKefvmm/VaADGY2BzSCIZYgil6pyKXn+8aAGncFcgZN&#10;JCZTuJBzUyrlSMDNPjUhnO0fd9aVgG4TKZkUdajdI2ST/SF4YZwadMA8YBOOOoqGKBUguWNxIxbp&#10;zQBNJ5SxQqrgDZzznNV4obZbqRxG4Y85zTkjBTJLff8AWnuAFHDc4waAJS8zja38NLyEbAHSo9yp&#10;EgdGyRwaUMhhJGee1MBCH4P5+1AYDcQBkVAjSm+dBE23uTU2BupAOLk7W3E+opUY+TJ8q8GmbVwK&#10;RQN2dp/OgCYsvlAhcVGZZVDYj7U9wMxYFJwW6H3pgUJVL72KSfnWfHGU1ZWEjYx0rffy/KXCDms+&#10;SMmRSM9aTGi5E/Tjk9PapHz5yZbFRRqRAvygnbTiG+TLZ60IQ/5gcheaUbvn+Y07GYR04NBK7aAG&#10;YILYoBGyQlznPApQwy4wO1Idu1uO1MBpbDZIqdBEYlJIxVYBHZMsetTgADGT14pAMYRZu9sR5HFZ&#10;UiBVkO45LdMVtN5QfmQfd4rOuQptD+8U/PxQwJLZOJyd2MDnNWWZsKMLUMBIsYQZASRUzD5jxQgG&#10;qfmbOMetO2wCG6dsHp1pjKCjDGOaiKyeWymY0ho+JVU+Y3PWpJIyLfkjlTTFB4w3GasEkwMGxnNf&#10;n9j9CMdQouXznduNSKFznjrTJ1b7a5DgcdKYokKqdxxnpV8oXLXGOlSrxE/H0qFf+Pc8HrUi52gG&#10;pYAN2JDz1FTAuyEFRjbxUY+8npmrS7dsQJ49KhjRDArb3/0Y4D9auxkiVyDkkdKiL4idVC4Pai3W&#10;QXDsXyW6D0qJRLiyUtKZAT1IPGKXn7OfkJ+b8qlbKuPlOQORSbgSMqBUpDEx+7Hy/wAIqM/eYVaK&#10;nYo3DGOlQNgE/JTsBKv+pHsKeuN6g8ZpqcRJjoe1O53LzQwJhu3AbFwCcUrqDCACOvFRAkFuTTsk&#10;zRfPQSVJuI4zkD1qn85mU7GwD1q/copcDn7wxg1XO5Z1AXgryKENDQP3bHaaVQu4fvP0px6HgUox&#10;5Tfu+c09hjxnY52/jmpFLAQ89jUS4IYEGpDj90M9KhjQ1y+4/usgVGufMbpz0qY5KsQeAKbhdw65&#10;qbFJksf3Bx35qdd3lEfNUSfe5FWEwI2/WpC5WbeJFIP609c+Vy3emuEJGJT97kU4Abse3FKwEbj9&#10;4Ds6D1pyDCxHa3Xk0rKPKJDnoaSEuAMt3NAy04RreMhBkdaao4XBGM04H5G5OCaazECMA55qQJGy&#10;VXkioySEUepNTuD9niOKZ8u7JY5FCAYCcmo5Rho+RnPAqw3leW/BGKifyzGfkO/bwaYFY5LvlDgj&#10;rSYxGmF78804E/MDjFKM7TxxTC45QdqnAxUgIOOKYM7XBfjPpTgVzwSeKTQJkqk+YvFJNzCp754p&#10;vG4fKacfu1FirjoiRbRggkkflUo6sM9+tVwwB6HGanBB8v5T0pNAmSryhwh46moW3ZUGHjccGplz&#10;5eAcU19+D8opFEIzvX5T1qUj5PvdaaAdy/KPepCFwaSArkD7RDwMZrRjJ+UeV2rPYDcTkYzV6A/I&#10;Pl7im9hFoqfl+UYxTITummwnAPWpmJ+xuNoAxzzVa2ONSkw3GagZZIPHyjrVWQn5cA4xV6Xy+fnH&#10;SqTLkv8AvOM9KYEaFQh3DJz6U2QHcSI+MVLwBjtmmykBHwvOOBQgKhHyuQDk9qFA8kgt1pAcuxzT&#10;8Dcx3GqsAAcD5ajKZbPoKm7HmmMThxtOSOKbABnbH+6xz6059vlgENj1pI93zDAwKmILbcuKlgVs&#10;HcnGamUHdwRVdsC7XBOM1bj27xz2pgTD7i49KUhv3TbycHvTv4E+UcHimseeSagBC7ecg8r5cc81&#10;OincpDgDFVk4kY1OpbDY3c0gJs5tpSSCfWqa8Ej1arAzg/KaquR9rj56mkNGhD5fltn8PapGADAD&#10;njioIx+7HPUVL0LVLAQff+53qwAvkgeX+NV1wfNOeM1YU5hAAPvQkIRv9aeOAvSpAEFi2GXkdM1X&#10;bcWl/eDpzSLjyVxv6dzQCGkt5WQB15FQ5yoJU1LhiuDGajO3J+XvQhips3XGVH3Pyry/xmjvaxyY&#10;JPzAg16eSN4xD0Irj/FcQfSi32YD9ycCvRwE+WojmxMeaLPA1AVyuzH7w1bib91ynVutVpSP7Ruc&#10;pnMrD6VPGfl6d6/XMBLmpJn5LmceWtJFgGj8KQdcZpe6/NXaeeKMYJ4FKdpQAg0hHH3aDjzBhcYF&#10;Ag2/uZCOwqo4YkHf0brVnOMjzcA9arSFfKkwuTmgCvKXCNhAeKp4/wBItSOpmXcKsHnzMcDIqHBF&#10;7twc4yKiT0Y1ufevwEv3k+EXxDhEykw3dvtHoCK9xnDC5+sYIr5J/Zz1E/2t8QLZmOJreEDPYqTX&#10;11dBhPCACcR14zVmerh22UuN2cc96XjB+WkbOX470g7/ADVDO0UEZAz3qX/lovzdvSokKh2JXI3c&#10;1NlN8uAckcVLGhoP3ue9NPbAo59KWgQuSQPlpOcnmk7mlH0oAFPSn/w/dpvr8ope7cUAIc/L8vfp&#10;TjkqcHFNwcegFHO7gUAHGR8wo+bZ92jAIOR3p3Yn2oAXoV+ajgt979KYCdvSn8ZPBoATncp2UdqC&#10;OTyaac5b5elAEnGDyKYc7hgCmjnPPNOH3Wyec0AAJ9KOwpD9KXv1oAQg5FHOMH1pf4G+buKMkv0H&#10;TrQAnO7gfWgdBxTj9xsqM/Wm5Ge/FACnogwf8KUA/N09qBjBpTu3dKVwAdqXjBzuwaYcbvu9D607&#10;GQM9cUwJRt29/ek7NTRgKeaX1pIBp37l5+tOAG4Hd/8AWo/i6d6d3OaAD8KkQDC5xnJxUeBuAxTx&#10;tAHzUAaEMxWNwUHIPU1AwG5jj+I1SeaJQc5z2x3pbeQvJyxHHpSGWej9KkU+30qI9ZOOhpy9TxQI&#10;s6xEJvg941jKg58H3gx9UNfiXMhj8WfEOEow2eM73aD/AL5r9v4SH0XXIm2ndp7qPxGK/HX4n6Ym&#10;l/tkfE6xW3KqfE91IB7M2RXVQuVGKaZZ8AXbxfEvSWV0yko4PcHrXoPiiOOP9pT4aX0aYW40uZcg&#10;dSeteIaXJLDqdjcwvIskd38wz2r0271C5uLfwfPLOH+yXkXl54wGPNKTaZzSjc8n8WwrH4x16Joj&#10;v/tN3A7jca5uPHlQ/N/DXe/Eq3f/AIXlFKrqqyaHC7L2bI7VwER/fT8HrVXujeGxZBYSx4Pfmpz9&#10;481XXqee9WO5+Wg1QpzsbAqMjgc96U9Ho78rQWhGAOODwKjP3WG4cjipeoYEkVET8sg2E46UCInV&#10;2gUADORzUf75LhWjaZNvIwe9WCD5KdRzUgBMRBA4HWgEdLpPivWobSOK50wzKowkhPJHvW9dePLw&#10;eHb+1s/ACw3MlmyfbGlyEBHOF9/rXmhjuPNfN0u3d0xUu1MnEgOV54pWQcq1IIhMXVml3F7l2du5&#10;J61aBG7jOM1GABxzipc/LjHam2NKw4/eYbDyooGOMKRTMnONxPHFKC24gJmgBcfvM98U7HtTSOvF&#10;PG358g8daQCLvycqCBUnyjGIxkimc+XkZxnpTuc5yenSgBmQPvbcbTzitvQ9Qe31C0Rrltv2kYbP&#10;rWI4zCcgdagKkGcibAOCfaqTCUeZWPo2J7WbQbZzErN5SleelJLCmyNvPcsR930rg/B+pK+nQwyX&#10;oyvAJNd8STeNg8Y4NbqR5s48rIDv8qPt7UsYUyMCnUjBJp8ivuPzAANyPWmjiVDjoaDNM8y8eaCJ&#10;YDcw24WWOMlhjhx/jXioMgREG4MJSCD7V9a3cUl3aNGwQLkKW7ivnnxvol9pnjhw9s3lSYaOVR8r&#10;f/XqJs2hK5zgKB1/dEZXpmpPQ4qqjMY4CWXrxVjjPUVJY79aUY2v8vWmbhvjHrVhNhjfnvQBJZKB&#10;e3MhhzsYYrtrAo8d6pto1VohkmuIjYidRuIBcfjW6JmW5iInx+7AwKljQ+607y31V7azEyyt8ylv&#10;ufSufbTpYrmNzO6gnPl4rvdPktVM7Pf9Y87T3pjiGWeQsoALHt0pjaPPSEM9ztRsgc8VEqHyWbKk&#10;Bq626tAJ5NlsnH3selY8lsoE2Cx3HhR60EtGNlhIfkzz0o48wgkjNWJIZI7gb1PUcUpUlm/0cfc6&#10;+lAiqwbzunBHNIy/u+h61KMeS4PJD9c0jZ8qTkY280AV8EH1pcHj5sU/B2RnzBR8pdhj6c0CE25j&#10;poGO1S/w9KTH7w59KAIz/rUOPwp4wSB+VJj94cEUo6n1zxQAowC/7s9uc0enFGfv/LxxSZODyBig&#10;Y7jaeOtO9eO1Rg8+1O/CgAOdp+WkP3VG1R70tB6nmgBOcjikH33pT0b5qjJ5b56BWHE/I30qIFWD&#10;DzGGO9NADSPmdsA4GK9b8MeDpG8GWuq6lY3sdrJzaRshDXOO/so7etA7HmENvdyq3l/bPwjOB+NE&#10;kV1A8Pnl13A7Rj0r3g3VnBCttHomnJESBgRDkfWuU8X6fYz2Gi3ESxp5cLeYoHXPSqcbCueYRtlG&#10;OBT1Ix0wPWqcRK3kikn/AFhGKt7h83apGTAZbB6YpSBh/wBKjDDnmkZhg8igYxhmMfKMbsH2r6v/&#10;AGXPFMmnfGTxPoU15+6v2R7cs3Cyr2/4EK+TmkjCp+9JBPIAre8N3Ou2vxS8HX9lb6is0WvwSRGJ&#10;ST8rdwOgNcmMoqrTlFnoZdW9lVi/M/ZvV/L+1wSmEeVNp5H0JHWvEbOCbTfiL4kWW4ldZIbiS1kR&#10;OJDjOMdiO9em+Hr+41f4DaFdNpbw3CaNEZLcj5lbHJ/HrWa0dxJ4x8GLHYRtm9+YMvpXxSw/7yy7&#10;2Pu5VkqfN5XOR+C/w+E/xD+IPi/X9KDCbxJMbATph5cMcMVPRR245r6yZubceUgCpgAdAvbArIti&#10;wtrINAny26jCcKPovStIt9zPpX2dGFoI/PsXXdSb9QcruAC9RUBXJPX2qbHLYHFLj5ulM5UQhPnT&#10;5Dz1q1GuCRkUmOvPFTxhfPYkccVm9SrlhB8h61IFJY4JpcrgYj49KcCoL8dhSSFYtwFQDmToBmtm&#10;A4t87TnPBrnosG4lIU8sM81sRGTZgR9hQyjVjupRcw7JpA2fWvnr9pXS9Km/Zya7Gm6VE11cRpdo&#10;kKjzjkfPnsw9Rivdmyjw5I5IzXmvx1s3uf2KL6VGBa21WByMcbc85rCtBSt5GlFtSVmfmrayeMdD&#10;8XaIbPX9XcOB9mmDnkHqjjv6c17BH4m+JFto2hXOofB/xFJDdQF4Z4VcqwHXdjIH5V1OpeCddvvA&#10;fhS/stMQyrpkc0UYGVu1VcsAc8EfrX0R8ONY8D3H7N2rW89rowudP09lv7S6hXzIXQcBQecE8cV5&#10;qXM2mfQVcU4RWlz5nsvE9jc21/OiX1jNDKBJmYhlbtlTg8mvbfh/8Q9QXW7bSPEI8y1kZUtr7dl7&#10;Zm+7u/vK36V82/FW68Iz/FfwLqGm6KLa8ubyVNVghAWPah+Q7RxkivUvgz4auNZ+M1hfT6VqKaXY&#10;BJVjmBxK46Zz1FaRrOi/LsOMaeIhdqx9ZaraxJp7zS6ikSCHdnPUH7pH1rnrMWkmnJJFq9gzrKdy&#10;hxkVi/E/X7K2sNQX+2oY0g01037hgNjAUepH418M2njPxVa+Nbuax8UXiMmqSErK5KSqT0Zfft6V&#10;vTx65tVocsstUl7u56r+15od3dfAH4Paykyk6R4tVZQvIdJR6iviXSruK1+PP7Ol5/aJhCeMbImQ&#10;cbTu4r678Z+JNX1r9gv432KaVAZJIIZorOSXLRMnLlSeobt6V8SXklvc+Gvh1JBpJEsd8HkiJ+60&#10;R5BPviuqf7xXRy06DpNqR95fF7Sbm8+IPgHUrbT42F74Qt5iC2N7KMkg+uK5HxpZHWPgH8JdTMG0&#10;2umyW9zHnOdvAOfauO8a+IvGt1+zz+ylrkGsXlvbS6Z9litFBKxlAVcM/q+K9O8DXGn6h+zP4ntB&#10;pAhEenylrdm3FXZeSD6E81+VcVUZ0aka/WL6elj9A4ZqKMHDoY3w91vTh8GNd0PxFuudDaQpbzyH&#10;dNZSH7pUnnAP5VS8RaHpMA0CU+OLe5gtrhnimQAiZGPyA+mBXlNpLJFJ4stWkl41VwoJ9D6V6NoE&#10;i33w18X2TbvMhtcqrHJH0rwq2GcajqKVru/lqt19+p9PBpbdTJTVZY/HayqvmFYdoJ9KqXyibWDc&#10;x2IQvLuZQPun/wCvWNGGGuSoz7WWZgc9TithZz9nMKunzKctjpWyXs7WKkrGhZ22p32sWMVvpxku&#10;Y7R2CBsZVRkn8BXD37XaeKTPBPKh+0lTngblPIIruNCk1O31W5ubTUphPFayhXA5AI54rd8OeDNa&#10;1aSa/wBQ1IQWTamz+ZKu0zHOTheMDNT9chQcpVGrL8RU43fkchpOieINU8b+G3sdEnea5dN/y4QA&#10;dWY+gr3oWngLw9aStLa6PqGqm3Q3cxUbQ46KvYAdKp6hr/hjRfD2o6dperaYkq2JW71DjKAD7qY7&#10;mvBptTudS1nVna8mjto/MI3SfM59T6k15tsRmD0vCmuvVrogr4tU9FqfRcfxM1aOx1RD4S0JlKqL&#10;dVfHlKPasxPiZ4mNzMG8AaTt3cEGvj9rm7OuXvl2GoSuJ3KgSHgA9a09N1nUJra7RBcho3wQ3UYr&#10;tnwhDl5rc3zlp9zPPWOSltufYdv8TLwNAZvhPpL4cYbzACPpmtlfGngy5l82X4Z6bHM6jf5cqrn6&#10;+tfFdxqeoiEDz3bGQQrdKlj/ALYWz0e5bR9TWOU/KxYgGuCrwbSqR1bj6Nv82W8U+bY+0LnxTN9n&#10;xBI8UQjIVRJkgHtmuZvbyTUrHR1j8U3cJthIiRlj8pk6tnvXzK3ia+thAp0m9aML/ExB/WtrSfGN&#10;pM05DorK4DAnBFcNPg2pQXPCO3Xf70Z1K6lueh3ngq8sLqGaLUxdM7NI1wp4k3c9O2K469tPE9t4&#10;ltbkW86FEdUk7AN14rvdH8Uq1mqNJFImP4n6V0r6h4fuNMKT6VbeW64LDsa6qWYYrD1F7VXsS6Sn&#10;E+UfFHhzSLzRp54tTiF7udpSeCT1rxaJr6z8VGG4WRdsmFc9DX3DrnhCyurS8uNN1hC/klnjDY3g&#10;envXgHizwjqktjMy2j+dGTwVIJxX6jw9xJCTUXLR9Ox8tnOUqpFySszjkuVaONw8fK8in5ibBB5J&#10;6VxEp1aw1W3ivNOvEUTEAsCAfxrrbSW0OnRMhU5X16V+i06imrp3ufBVaTg7MuBTjqKav+tc4FN8&#10;1BC5ELE+lSQlXhfbH82elaGQ4Alfxq0FljFqdqfMKqncGjy2OelSDzjnMjEY4pgWLgwpaxEMC3Vh&#10;6VWRt6EhGAzSOoxgk9ecmpo3hEDAQ87eDQAKBhTinEgqp2kU3d8wHl9+KexQ46ZxzQA9AS547U0k&#10;7m5HXikLgEgdccVAS4IOwZJoAawXfKSRnNMOOMNn8aUlSJPlOfWoiMF/nPSgaHkjyZBhaqty3Wpc&#10;/umBz1qFj8w46CgBvek/hSjPJ+WjFAD1YgDIqZCDEQV78VBjkcfUVIvDN8tAEhPT5e1NUKWGEPLU&#10;hPyHmkVpRqFrhv4vmGKBolU5up1CdF6+lfXH7Lng+8n+NE3iW5050tNORjCzpxJKfTPpXz/4A8N6&#10;h4j/AGifD2kWwjAk1CMzNnkJnn9K/WXRdE0fQfhV4E0ix0y3VI7JQ+0YLMBySfUmvPxeJVNOPVnq&#10;4LDc3vG89wlzqcQ33OEkPGSMfjTryZPs9rGbK0lQqQY5k38fjUaSobxMW0YPA4qlrF9p1hZyTyiL&#10;dkDJPQnpgV89OPtHtuezGo4I4jX/AIefCfW4bx7jwPYWl1IpxLa4Qg+uBx+leA+JfgLrVvDqE+i/&#10;ErTL3qVtLltrY9ARx+lfUTPfy6NY3CrMBIu4ADselPt4r/7TayyeIbqFd3Q5NXGLgL61Js/NDxL4&#10;X+KOiatAt/8ACHxXbqXO2SOIyRn33DIrCtL3UnleKe44ZcDfwR9c1+pOpazaw6tYW0nhqx1JZDyJ&#10;YQwx361y2v8Aw++AutaXLeSeABYXMsBzPaL5W1voOD+VT7TS7R1U6ydkz8/dFbXbTxBNNY+Kby1m&#10;EoZWicjcR06V9UeA/i1C40jSfFlvHFcDbHFqajCP2G8dj71xviz4Ua1YRvPofxAj1OBXJWFhiVR6&#10;cHBrxPV9J8Ti+WO58H+IIJUbBMsDAce54/Wu7C4pbNnJjsBGorrc/SpUsp9It57fU7WaKW3DI8TB&#10;gQeh4rLlSZJAGjwSfWviTwV45+IPhowQs8l5Yjra3DkjH+ye1fR3h34rfDHVDapqNrcaXdswAWfl&#10;M/73+NelGpGWzPn6uGnT3R6Vhv7p4HFRfOBJkd+K0ofsdzp8MtlqujXMbICrQzBuD9KhngnT/l1l&#10;9/arOaxTBO3lPrTS2ISR61KFJI4xTSo8whmxxSHYT5fJDDqetGT6dqOMEK3GaYc/N8p6UxD/APll&#10;xRg+hpF3/ZAdvf1pMt5iAueD0oGBB3rkcU8Y8k8544pzgeSnzDg1AXUyIACcigBcHCnbSYO5OeOa&#10;cScU0bt/3aAD5xIf3maMElzn8KTIy/I608YIZlYe9Aw7GmE42Dyzyaceh4pDjjk8UAOHX7pxTiFy&#10;Bv5qMFQo4OM05ipKkI3HSgB/r8vGKPl2HJwaZ83/AD1/DFOPfJ+tADwRsf5TzSc4NN74208Ebvwo&#10;ATnIO0fnSjO0cUAx+Y+SM9hS8ZHIoAj53infNs6DFIVUo/zHrUMrBI2AuckjpVJXE3Ykd1UZL8Dr&#10;mqMsrSzqBv246+tJtkdBulJGelWIlGeLcHAHSto07bmMp3IBEQfu/Sl2t5owx7VaYSAsCgxTUH7x&#10;gD0FbXMrEcobyY/3eefWhUf938r89PatC2jty+XnOR/CRU8xtwyYjXgHp3oYJlJABnMYzjrU5dim&#10;C4xjiq7smD8w5NRB3wf3TH0oSBkjclfWmzSGPTZAZOevNRNKQrfuzVK8nifSbtSAGVOD3o2Fcybq&#10;e5llHICpIMGqV0t1KVVvuhRjB60CRCluAx3ZO4VTnnnjimKknnipY7lG4gePygWUenPWsuZFBJZh&#10;9096luLiV41DXJ+90NZF1K5mj/fj5RyKktIaxAhfc56nHFVjcBY0G9SMGkmlD2pTMeNnPNcxcSyL&#10;KyeaT8xwTSuDZavLqQyuRbAgv0zis3zQZSSOQOuaqSySkSZhICkck9arGRBv55oWhRpzTwG0jHyZ&#10;x+VYksifaCC5xnjnrTZHXy3Ac9azbgsZDhjkD1pXCxNLIpkGSxAqNpYjAoOevXNUskEEyN+NRtgt&#10;z2NOw0i3Iww+CeVqkjTGeRTIevFOyvmjLgZWgbQxI5JqWyxzEqD1P1qB3G8YYnI/KlbcY5Tg8Cqo&#10;DEy5UjH60guTK0gaXAGccc0hQfYbxftW4yREkDsQKECeUTzyOadBsF1Md2cwsBntmhbhufbHwl1J&#10;tR/Y68MeZds9xp9wbaTJ52r939K66UfvuvFeKfs6SzHwN+0XZtISI9UikUf71e3SqA7gg8samdug&#10;oXKvzfN8o60gH7phin4OOPypDzn5hxUGhG27KEL+FA++h5x6Up704AYY7x7ii4ARA0fX60xFiV3K&#10;7fu0MAA2O5oUDeevSmAxXU5+U9aOoI2HFPwAx+UdadlBH296VgIzt8peKaQdmR604/dPHek4wcEU&#10;AKU/cxEg9KjcMDGNoxTg5M+ChABpz5zxk4oAEKCKTePpSfKQ+AMdjUbhxtzFxxTwV2QqCM4oATLb&#10;k+Uc5o+QjvTuNy5bGBThtIOGGaYDCcBhTSTgDI605gAr5YAAc1GNplQgn2oAdiMkHGaAoByC3uaf&#10;gbWOPwpAXBf5AaAECje3zE0pA39OgpPm83ISglt3KCgBvOeF4zTm3BVO0daXjHQU4KD1bpQIYGBU&#10;Aoen5U8AFW+WhQoB+UdaD984UdaAG7SSPlzTRGokYk96kG4P26dKaxYy8rxQKw4dT8ox9aQySBzt&#10;gFAAHbilOSUG7gGmBGVmMmWjX60z5RIuVwPX0qct94beKCFKJwPegCLdgCmbm3rheKmZRtI6igbN&#10;hxHzikNEYyccDk08xsHQkkgjikIGD8h/OgPLkc9KAEVZTORsOKGBDOMg80pmKlvk5PamglnfCGgB&#10;p+4n7sU4Y547UwlgzfIcZqQBimeDxzQMiw3mnBOM0pBwTu7U/HPXvzTyqFjjI4oAgDMSuYxjPWpV&#10;8sxtiUHtj0ppA2HrgCmJlWcg845oAfsXLDPfqajYMp9eakDEgkE9aRvvPzzxQAHf5iEIfu9M0m7q&#10;Nh+tNVnE6Zb5cGpePszncCS3NADRjceajlKC2fOPrUpHI+lVpvJ8iTcD270CuEAJiJDHBPpUoU+a&#10;wMnFEWF07228UZOOVoAe23JA79KhYHYOMc0pJ7D8KcCfLPseBQMYM7TTuNlSAR7Wyf4agHRsr3oA&#10;cMZOQcYpoUbmwAAehxSHO1sDpSqzkKPLPHSgQKg+dieR70pKYUZGaUg5b5iBjpTBGvnliwx6UwFP&#10;3V+anYPc0MV2/dOKYSey5pAOzy37sUw5KHKgVCGk+1gEkCp/TmgBvJxgCkywEnzCncfMKX5dx5oA&#10;EaPa/wAhyR19KjbGetKQNpyO9N+XByBQA4fdPA5FIN245IA7Gl52ycccUnzEPxwKAYh6HmkCjC/N&#10;1NO+U1G5IlhIJ+lMQ4rIJjlDjilO7aAIxgHin7mZBxjA5FRtIoAIz09KAAxhoh6ZpSAIR146UyOW&#10;FpGyzL/WnsU3khgRQNCHaVHvTSG/unjGKNyfNwM07Ofy4oATJwOB0pCp4+RuvNJk7c7e9SCRdjZK&#10;8DmmAwrGRgqBSbV/56Cmls7/AJDjNNCHeTvbr60ASnb5sfzjoaTK+WP3mTnn2pmPvfIRind/u0WA&#10;eACh6VLHFmCXc6e1U/8ASTK21cDNOLyqq/KxOehoAsFUWRs4PHWoiVEZ+T+KmvKzQcoOE6U2Pymg&#10;IZzndxRYBweLc2T+FICplBBGN1JIkYOCpzimqiiRjk9OKYyY7fMYqhGRzTOcLwe9LhdjfMQccUc4&#10;5AzQA3cQ5G3vSq8bOV25pwjyB8wx3pNiKzECgBCBk/J+tIfu9KYSd7ArwO9OGdoyaVhDe3vSog80&#10;ksORTxt2NhxnIyKUhdrgqeMYpAGfmyAKgkmdZVBjYjdUhOAvYUn/AC1LDbnHOaYCG73sEOhlDj72&#10;etIfmH3j9KcceX91eKeo44ReRSAjAYbTuTaDyDTwYvLY+WenFHlEsx3HGeeadswrfMOOtADMEqvF&#10;JhhkFeaD5gxxwTSnBbrTATa2GO0/Wk2qFznJJ59qmB/ctkD2qJ8HPXrQA7HH38UjfZxGmJ1yaZzg&#10;8npVd4QZbciV8hjmgCfI2udwPFRDczSHfxmp9sHlRAO2cc04oF3EqPujpQAxQGTG/vUjJiJSJM5H&#10;5VDh/mKnjdQWIU7ozyKAGNEshGJSMdeanXAjRdw4HWoST5TbQfoKZiT5Sd3v70wLWQSOB1pjjJPS&#10;kHQHnpyKMjjLfpQAxY28wnzj070oUjPBpSxCthTSgoSAX7c0gHqY+BtGM9aVihQY/KovlywAOM+t&#10;LwHY47UwHYBP3BijA9KT+AfNTvXigBjZG75f1pQDt+91FOG3BzUZLedwc+lAx3dTim84bC54p/zZ&#10;fMfHFHbOfrQBG7N5SnyT9PShcnb8rD61KHhKsAq/lQXUlgIcYHWgCNhjJ+XGKj3AkVNsJwSxA9Kj&#10;ZF3Ej0oAQEcnH61JnimqqiJ8E9KYWy/U0ASHGScdqjAymc8ZqMmU3cQOAuealLoCQqA0AJg5/wBU&#10;fajnPApSzGRflxxR/e5oAapcHlRT9x8o/KMU0g7KQq5jfk/WgBNxLYEfGeacxHlFc9RQuxYmxyT2&#10;phXc5ye9ACjgcoelOE0QHMIPPGarSPL9pQGI4xgEd6eEBL5PQdKQy0S0yDNuuB0o2BTj5Bx0qvG0&#10;kYkABxn0p37xpD87daBE4wUOIh703ADEZ705cDIA7imS+aLlf3B4HNAARwMDvSjHluNo5oBPlfcx&#10;TXBMRw3emA8rwhxwKUvACi8gt3xVfE+4c8BfWlwfIJODg0hj22knHIzUbZDL8g60p3bfu0dcEAn2&#10;oARG/fN8p6cVMwHlZ7mmKFEmcc5p54jmyc5FCAgTzB5gMueeKeTgN3qIlO7ECnpnnDZFCAco5c7D&#10;1pXwIjyoGPWmEyCQ4Ax6VAyu8mGyBnnmgCxEU8iXEeeeuaky2OlLGsCW7gOPu8c0nG8c5GaADaWO&#10;c8d6rzxD7MxB6VZ3jzWUJgcfjTJw3ky8+lA7FO3ZQ4DISe1aS7WZ/mxnpmoIVgyoLKeKewbD4I68&#10;UJBYewYMORUfOw/uzmmoZPNw5apdx+1MNhJxTBHw/k7gQR0pQSXfnr2qHPYinocuPl/jGK/Pkffp&#10;la4jxdA8gkVGON3HpWldCM3MJK4/djj0rPzlwCvG7g+tVcaFGfm44xTwR79eaXBMWMDg8GmSsqpE&#10;BjJNIZMCeoI4NS7/AJIz+lQwhSRvZgG7U9gBKNq/KD1qGNDwf3v3T06+tWYTgnBB9M1X58yL5f1q&#10;ZABPIc9QKhootMWLZ9uTVcMTexccBuasZGwDIqNUP24EuuMVCRRbbBbITjA71A4XzH5PI4qTPUe9&#10;Ix+7nA4qgEX/AJZj1NTOGEyjdztqJfvDkfeFWWwZUOQfkpMCLseafg4GGpvPNO58j7uD9aBETFfN&#10;j6571C5PmynaOlTNyvJPWoXH7xegyKENEAyH5A+tO3Hy+Bx3puDvOWyc084z936UwHLwFODkipAC&#10;QTgdagBxIoyeasJ/DyPapYw5Er/JgY7GkweOeKlwSzdKawG7pz9ai47Ei4+T3FSZ/dDD9+lRAr8g&#10;yCamGd4+Tr70hkb482HCdutIMkSndmpZRi3Ukc1W3D7OeCDmkxok2sbaQg9KZHksP3uBnmrsP/IO&#10;k3Rr93iqiDCv6b+DSQyzxtRd/A704jjG44qNRlQKdjqduKTEidWBngUucEUrAZl6de1V1JE68Hpw&#10;acS2/wDi69aW4CMTvGIwaj+Yq+7HtUpK71HPSmcb3+U9KaQiu/3k4H1oB+V+e4pWKCIFlxk8VCDm&#10;dsDA9TVMC0d2YxsX7vXNMU8H9337UmAYHbJyO/pSrjy4xu/GkwJkwVb5jnHHFPP3fuDpTY1U8GcA&#10;n0qXA3KOMDPNS0Uhu0eXGS4yegpw3EAbhxTG/wBcpKE/jQM8c4NIZaQHevA5pJwwUYznNInRcuRg&#10;VIWzGMge1QO5WJYhQG7VOmCVyelM583letIjA3Uy7TmgZJKq7GweopsOcAefzng05uYHH1qGLG/G&#10;05D0PYRockSDLdOvrUS4E7Hd1NWE6plh06VFIP8ASYyOBmoYyR/4Mbug60BThstz2qRdnlscduKb&#10;3Hy/jTQrgQNo4qGYEKvf5elSknI45pjMDMQeDt4xRYEzPGzziNh60843jg5pHV/NX5R945oGfM9P&#10;61pYLj/X6c0w8t96ngnFMA+d+B1FKwXHDgfeP5U5STMmQRim7vmGSfyqVSDnmkxkM4T7QmMfWpEI&#10;245PFEgGzGOSODUUQbaOP46BF8A7ovm71JhfNJK9qYdgtoyQcgdKVGJiDcAE8CoGMYDc9SxF1hJA&#10;B5qMljj5cU5dxRgRg+tILEoceYMDrVVx/p4LIOtWhsyvAJBFJMq+cp8sD5euaQEkezyk4HFSMVNu&#10;MuevpVWM9c9ulTg5C5VaQBnCMAvBHepYWIY/IKixmRsjnFOjIHUg80ICxtXfMfao8Aqo46k8CnP/&#10;AKsfvMHFEZ/0UkYJzSAEOJwcZBB4NQS7fNyEHJ6VMN298+nFR8ZXIHWhaDKxJ3x5RutU9Zhjfwjc&#10;sQpPknataT8yR/dzUF2mdC1BmbGI8DmuinLlaZEldM+YdRQReK3UrjdM22mr34xWj4kjZfGr5jOF&#10;lYr+NZqfdUbq/Wcmq81Ja62Py7P6PJVLAzxTx/Fz3qIZyv41ID8zfhXsHgofzj71Iy/MRkDNOyMH&#10;mk52nJpiG7FKNkAt2NVJR1G/t6Vc4352HnrzVWQL5kh2nrQhS2KaghHG8nJqKTP2hz5oG3vUyg+Z&#10;LySM8ZNQTAlJ/wB2eCKmwrntfwV1Bbb442cZYhZ50X6HNfoDdAmaNsYzaqQa/L7whdyW3xJ8FTAn&#10;/kYbfP8A30K/T1GMnhrSZBjLaLA2fqK8qu0pM9LCtqxSYct9ajPUZQ/nUzY2qM1FjnkVgeiJkAEb&#10;Tz3qcbdg+TtUf8cXtTsnc3FQMU9fvCj+9xSHqRQM5PFAC88fu/1pexppzx60DcXX5O9ADuMdRTgQ&#10;N3HNG3Er5A6Ck42jimA8EEgY6Cjjy3+YE/SmD+Hjmndzx1pAMXdhvm79Kl2/KG80DjkUzACNkUmD&#10;zyaAHhT3Oafxt+9TR05pcNuyDjigBp+996l4wfmpeMPknpxTSPloAYf9apA4xS8/3qXueKMHBoAQ&#10;9elRk8kZ5zT8DcMmmMvzRnJoAkUDy+Tzmlwu05kNM5BXnmg5x0pABIwMPTBnLHaKcPpTuMe1MAXf&#10;nOKfgeW5L89qjJACfN1NOB4OU+lAxAfnp4PJpm0CZTzTxjaeaBC85pw27fv0zIyg5zSkkSLxg459&#10;6QC/LuGGNOGdzc00bdx+QCnDdnrQA45z1prBjC2G79ad3XJx1oHJGPXigCoIMyKWLE5/Kr8aqvAQ&#10;ZAHNIM4PzUo3c9elAXH/AC7pMkk+tCE4696aAcjNPGf7tAGnY/8AHyQSMeXX5g/tQWH2T9ujSro2&#10;2EvtEDA9iwOK/Ty1ZR9iOwZ34PNfBP7aNiU8X/s2XSoF3xXKlse4NdNB2bJu1sfIdvuNxKfMC/OO&#10;PWutklZtF0xc8GePcB1yDXI2yhrGx+bnbya6izCSQW4L4IkGPwraUeYzbaJviOmf+FIz78tNoDof&#10;oo4ryfKo6HZ/y2Nez/ERMfBr4PXYhYrBeNE59Nwrx1SryN8gAxkcVjGNkbwlcnTbyQD0FTKMo2GW&#10;oV/gBNSrjc+XwKZqhpxgD1NLj5myQMCnHBDZ5phOEPy0hoONpwDTXIDHK/SnHBVaawBI+lMLjfQ7&#10;vpTznafnYUzoTzS5XH3wKAFHbk0vAzgChfc9qTI5yB145pALxn7tJnhzjvQxG5R14pnrx9aBjj95&#10;ami6TcL071Au7fyKkHlkPmRgMelAA/O0AjGaXnYRikHl4UeacE8Gg7PMkGOe5pgPXPJ4ORRk7mG7&#10;9KBwiDB9qkAffE2FGO1ICI8IhyCS3Shg2bk7EGIxkeuaVypubn5gAMYNKojKk7mBPXnrQAyxuJrb&#10;UIJAHAE4Jr2vQr5brSUYOp2wg4714fOhbYpJxg10PhjUntNbtVkuGCtLgZ6Yq4swrU7o9tb7O5Y+&#10;YRkVHtBjkwehpEaF7WCRdhRogcg9KcMbn4IHY1scAiySIzFYuQ4qh4ht7PU/CN7DcWsbEWx2nHII&#10;7irzAb+WqPaPtK4PG3FKwI+VtQtbqy8RX8EkROLk7W/vChWTghcZX1r17x7ojS6bFcxLmSOMt8o+&#10;8O9eMwf611aR1wT1HPFRKx0Iu45HTOODSpuCPznJpi42jnPPWhWYT/dpDLHJAAI4IqYMQ6EFs8VV&#10;+XdNkHmlDEIecnNIDTS4kU8oxPGMGtJb5xHZoYEwJBurnFJ81yXpSW8wnf196LBc7G5ubQSWxiuM&#10;5VQat+Xpht7NhdQ+Yy9K4cSld6s7MD904qZLp1Khrdzg/KQaVh3OoaxR7ud2hUKvVjWNNZO2oah5&#10;FsWTIBbOKvQX8kmnNGSBuXnmrEU0cZhUyIXMmBg+tAHMTWXlGbfHJuK8e1ZzxsYn+dhmvSZrdD9n&#10;Ms0JPl5APasa5sAzxP5aqu7tTEcIxYS4Bfg81KAgYfMDx0zXQ3envjEcTEAjJxWPPavHKSySgnoM&#10;UCsV/l85snHpSc5PNOOzYobzB6cUzjY+ScA8GgB9M79acM7AC+T2pMcPxzQA09ByPejjeTjpQcYY&#10;GjjBoEOB5bCjpQejc0nG05YU3JDIPyoAd3FH8TcUnrSdjxQAE8Px2qLJMeASacc+WTntTAW+zsQV&#10;yM/rQCPUPhD4X/4SD9oTQrWS3JtYbpZZ1xwwU8D8e9fcnjLSIY/DmgW8dnbrElgIsKmFAUYAHpiv&#10;If2OtLhufiX8YLhmj322kRhVzySxr6u8VxWb+JWsLixmBubafyXC8Fl/liknd2sTVlypHwd4j0+W&#10;LXVVwAvmnDAcEVzWoLL/AMInfKykqbZtp9cCvf8AxLpZUtDc6e7lZ3Afb94DpXlPiqC0tvAWjSGV&#10;VE1tOAG4zgU2nHToEZKx8ztkanPjGRcNTi/DH86hJ/fSnJ/17c1s6Fo+vap4mtLWx0HVZpHb/lnG&#10;SAPUmgtamX5h3t+6NaGm2OoX2tWlvBBqUkry4RIoix/SvoHQfhVFaxrf+JvG+n29pGATBvCu59OT&#10;Xa3XiD4Z6F4fms/Cvw+0+W7mwJbxogWQD0brk1LfYpJdWea6F8K9Y+ySXuteM9L0y0RVYLKR5so9&#10;hnAr0GxvvhfonhTW7bQ/BtrqV2buIXd5cKCeDwEJ/pXD6tqPivVL6xa/8Q36xgExxKxCr9R3zVvw&#10;hphv/i34Q09LRy9x4xtEUDrtDck/hWFSK5W5PQ6MNeU0kfcnhS81qz8P/Cue58PTxNr+iCRYhytq&#10;FXjP+9XRWt64+MvhkTFFSa/2qcYA5xWp47iNl4C+HLQfZ1a00q2jcFc5UDHHpXA6tcmRPAd3Em0r&#10;KhwOxFfHUqidRvzZ99Kh+55fI+lWj2XzqJCcRKQfUGpv+Wi5yOlVNHmF18N/C11tGX0pA31A5q+e&#10;kA2dutfWUp3irH59Xhyzd+5IvX7v0NPIzn5zQoBQZzUxA4+XHFU0YkYX505PJq0g9aiA561OucD5&#10;TUMaJQMEcUOR5P3R0qXjYnzdutZ8hm+0fL/eosO5cgIABJH366S38tbGSRlH3eBXNW6hp4l5JDDI&#10;rdlyIYhuPCikwGSOr3SjJ+9Vi9sbLUvhT8QdJurUSQ3fhuYKv+0F4x+NUYkkN+mE71rbmigsm4DG&#10;Tt1rOS5h3tqfK/gTxOmlXOqeHtXuXhgt/EE0VrPKvzQEHG057GvRpdB+GN98QrG+t/FWkWt49qyz&#10;/ZplCXG7oWA6+vNcN+0RpPh1dF8O6xE8NtqFxIkcyRgBbn/ax2YfrXzRfReM9L8PeCri50XxCtpf&#10;2u+wu1nZS5Ayc+mO3rXlV6UovXqe5hsVCtGz3R9ff8Kv+G3/AAmXh651HxUbpEvWlmtxHj7Q2crk&#10;jsD1rrdf8V/Drw94V1C2trrQLf8A4leyT7Pt3IoHyoqjv2r4Pl8b/FH7LYwQfFTWHQR7ArPl0XuC&#10;SM16X4F+HHi3xFpc2pX3iTULKye6zHLPuke6P8RGew9axpYaTd3K51S5Yx7IqWA1nxr+0ZDHLFqM&#10;enxXErQwKx2xqejyHuT1rY8X/BG9bQWudG8fWEl6hO+CT5Vn+h5wRXvWm6T4W8L+GbLT9P0tXuLp&#10;x9pvXOXfHYHsB6VoveSr5AR7gZTLNuNd8cJHd7nBUx7jJcux+fGs+CfjlZalYQv8ONaZxplwEWOQ&#10;lWTHzcg84FfNzWuq6d4msoLnTrkQXs10IJpFKsJATvVlPIINfr7e6heG4hV54nAbjcMkD2NfEP7V&#10;mm2CL8CNattDihebXStyYY8IWHc44BNXG8HZbEVMS6rWhzmk3q3H/BGj44Wglia70H4pxyIjr8wj&#10;c5GM+tb/AMItXWWPxFICERrOCGZM8BiuM/jXJ/DT7JqHw2/bR0hrONo7z4cQzqinB3xqTkepriPB&#10;Opz6ZqXxPt1tbto7zVrZbeY/dR4zhgfSvmOIsPHE0JxXxRVz3skrujVXZnpfifT5rf4va2keN099&#10;5kYI4IJ5rX0+G8s7y8vhOkcRhVWYtjOeOldT4mt47pfhhqSWy+fDZKs8Y/iBHWuO1n7bd6zoGm2t&#10;tdSv5oaWOIZA+uK/O6Vb2kYwbtZNS8rP/JI/Qk72t1KGqRbvGFtPGTmRdzkDitjQtF13UfFmmwWn&#10;hzVJWllAVzGQg9ST0wOtereEPCdpK9lNrFzALeBUP2YnBdh03e1df4p8Z6BpFrbWmlaVoryogE32&#10;cKBEo/hBHc15NfNZNqlRjzz2Ompamrsh0vwhomi3GlXWo+MNPkk8oloVHDN6fhXEeNvEl9da/Y6b&#10;p94sEW7Y/kDAUH6VzGs+MLjWFuY4tJe0lWPEZabd5WfvH33V47ruqa7pup6AY2uBLNekrK67lfHJ&#10;BP8AtVrleR4rEVeav8XRPb1fR2PKxOPSWn4FPxfFqmm+K9Qjuri6lgaMPFPu4lz1z6YrD0+8ml0m&#10;bYkqq6kABug/rXeeLLmx1/8AZZvLyJ1t7/TbyAXVmeTg9WVvQ9a80tUlhk8Ksts+w7Oe341+k08J&#10;GFFKVuZfdov1PHVaVSXkdLYpGLaWZHRXik+YN1P4VoXaaTBosWoRWyJK4xeAAY9iBUt3bWbTaZPH&#10;uUvApkRTwTTL+0urnwJqUcVwC25AFxwR3zXJHEJSSezep6P1ZuN+pFfWVo/hDwLqFvePEHdvNJGV&#10;kPbJ7V1Gma5p7aPp2m6xpC/ZJiFhu415t3/hP0zVnVbCO3/Y10W3SXJ8+E7gOS2eefrXEL5Zs7WC&#10;SNGX7Oo5HOcUVGkrdHp8vUKcPaRae6NnxRZ2e/TLZLy0mYcyzxkY2H7tcpN4fjht7Wdb2UB48nbx&#10;urZiDQajZx/Yrlkc9SScCupj+zXGlxR7cKkTDGOhrKnWlSVobCqUW1qeXwDWgs3kancoVJ2/Oea2&#10;tP8AFmuWReDUvD11PFu+SSPORVW6huLXxNeMsjtGXOFHpUW4TuQtvnLchl6V0ypUq0ffgpJ/Jr5n&#10;Eqs6bsesaB4v0Sa5s/J8STQOH+7Mdv4V6I13ZXNpKZNK0qVdmS8bg18t3dnam1QCVUbafujHP1pm&#10;nReLbTbNafE7UjiT/VuxKkeleZLIqalz0p8j7O7/ABX+R0/W1Ncslc+hb/wp8P8AXPDurwyW1oGM&#10;bK4BCuh7Mv0NfLni3wL8QfD+qXvkyX17YLKzW1xFGTuT+6wHQiu8TXfFMciPLbXKSA/66Hiuv0zx&#10;vrX9m3NvfJZ3MDpgPKnMf/66+tyrMKtFKM3c+ZzLK1Uu0j5q0/Uo5Ih5kskbhirKRgg+4rpLSQYu&#10;TgZboRXbeKfC/h3WPt+p6Ne6dZagIi1zbKQI7jHdR2b6V4xcSeJdJvoku9NvChmIRmQ7Tj3r7LD4&#10;qFVaM+RxGCnS3R3Izl8s2Bk1JFL8hOBgP3rFsdRt7m0jYMiEJ8y56VqbSbAYkGC3rXVc4rWH3MmZ&#10;chCOOgpYA5ifMZx2pihRGuZwcCnrKd0XyY5ODQA8n94gIxTlK75OOoqQiNlXAYnvgVVYkSsCn45p&#10;gP8A45OD1pX3lFIboeeKTdkL8o6UHOT2oAaeinNQOcA8854qRiucEGomAJU89aRQ0k4GRTSPenN0&#10;A75ppzRcVhvHmLUgxk84qP0oz7UXGP4yeOhpu7DAdeaiLZPUZwai6AnecluBmi4JFz5S/tVlE/fx&#10;MHOdp4rMDzbyV0+9dVxny0Jx7nHataGWz8qEC5YOV5BFZuS7msYPsdv4D8SXXhn9oP4R67DaMxi1&#10;xVuFB4aNiQ2fwr9dbC/0/Wvhx4I1WxuY5IbjSI5dyHONwzx9K/FtjA9lLEdxBzg7e9fWn7M/xRk0&#10;bxTD4V13Vf8AiV3GphLC5kPNpI5xtPqjfoa5Mbhvaxut0ehgcT7PRn3bLGkF5pTzX1vHGZMAs4HP&#10;41i63pdnqWp2S/8ACR2zC3uVZ41kB3Z6HA61t+MPDsGqWng5k8aJbiFXchZQFkV/ukH9a86t9Dvt&#10;M8cW0kHjqee4hmBLJLuUg9iMnP414UYNe69D1nVUtT2y0svsvgBIbg28hFuu047dq5uYNczTRRxW&#10;yqDgDcB+tYl5feLphc7tWlRXhwo2fdrHgi1ZIgG125fDk4HXJqlG5i3b1OhlGj6frWgLqMVqY5pf&#10;vjBwR0/CtDU1Go6xpVvBf2sNmNm5VAGR25rNstAvLy90y8vdcnaGBSVgcdfz/wAK34bfTVkuy8sc&#10;cSYAbfildPQalbW9jWTQ9As7aFms1lZYVO5puD+Gac9v4fvNJu0ufAPhlotpH76FGJH45rE1G/8A&#10;DYsbJT44+eI9EbcTnpmqbjVwdKkS4ujGxBUAHBWlOny7FQqOS1d2cb4m+FPwo1OC6e2s7rTrh2OJ&#10;LVvlz7ocj+VfPnin4H+OraO5l0rXdJ1NMkhQvly4/ln8a+tNU1C4s20QxW907TxtjKHginWeo+Np&#10;bclBbKDIAN529friogpr4WXOvpZ6+p+d6H4z+FvEzbZPiDp8iPgrKrmI4/NTXrfhn40aggtIdf8A&#10;AUU6bgGurU4YDuSpr7Vu9Iu7jw9ejVvDvhS6ia2+YPErcH3Oa8F8Q/CD4a6lNfy2QvNMnaQnMLAx&#10;k+6V1wxk4K0jD6tRrK60Z0mh694G1zTFm0fx3pEjeWC0EjhZFPptPNa5gnWScSKQQtfKutfCP4u6&#10;Rr7XOjXc98kb70n0+YxyDHPK5Gfzrq/DHxF8U2N5Z6Z4u8D60JIiI/tckJVsDj5s8E/Su+liqc9m&#10;eZiMDOnqtUe5sG3cMBhjTOflxJ+lLa3Oh6hoCXen6/aTQsucqw3KfQim7XWQBphnNdFzhBmfy1AB&#10;600M+4ZToOtTfu96jzfyppC5b95QAmSeshx9acq4ibGDzUXGDlRndxinowDRsSe+aYx3GR7mlIwr&#10;fOckelRkqXBB4pxljIiBJ60ANCkOhwck96XbiQ46dxUyNE3DMoIPFNcHzpOfxoAYzqcYU9PWj5gT&#10;wKaQNzjA6Uo5U8HNCAP4hzTuNj/OMdqYMGUjHNScAD5T+dAxMHK/LTx/FxSAneQcdKDmgB3HPHNA&#10;I2MNuaYelPUDa3y/jQgI3XEqsFNKu0khiwNKWADAkYzVKedmdlQduTVpX0E5JEs9xGqwqvUnBIqs&#10;AdwZ3yScilRFMSg561Z2p5S8cgV0Rgkc0pOQKgaByLjb7VJG7JuxGCc9KqOpywLMPTBpydBz2qiU&#10;TSfaHuEy4A3c1Zj8sbiY89KhRlZ413kEng1aEUhcAlc7fWmDEkx5qlV2jbxUJ5IO5uDTzu2FTA3D&#10;VNs/0IkAY74qtxFVtu9SUyB2qlc3KZRAihfUVJOwBRTOAMdaxp5Id33FOQeaEA9pnWacrcEgdQay&#10;bicfbEYxjnrzVe4mIIG48k4NZMzO0sYG7APIqWx2LdzKhbckKqc8kGsm5nYW7DzsjuPenSOUj3BW&#10;YFTk+lYUk4ee4AUY38EnrUstKw2eUb9x3E+o7VmXEqiSI7wGI9aiupZFvsFwAF5rAuJwbssXfgmo&#10;epaLF1M/mACV8hucd6pXLCSO3zKMhfSs9rljdvjB684qMzMpDleh6UxJENxIViwWclj8tZ7yuXPz&#10;dKdeTI17akDk9vSoAMIT2z1qSrWJA5Bfgk1BM42rgd6SRsR8DmqDu+xSVP36dwJmb92x5+7xUaS5&#10;hkzE/wBaejAmRSh+7waUAC2lGFHzVNwIEbMpLDvxzVmXyhaxbX57iqjYDEFetOGTbv8AMODSGRhn&#10;M8oIOMcUF8Kfl70jABlxL2qBt5K/WhDsWFZcNxSKy+cvIyXFQcYXk8U6MA3FuxBGG4oFY+nf2cj/&#10;AMVp+0/GCMGwtSM/SvdJnc3d3uUjEzV8+/s5yN/wtn9oBQPv6TD+GBX0FJlpnJj63Un86hlp6EXm&#10;x7CMY4qMbcuQx5NBSPzhkGnleG+YCpGMbO5cAHg96jYvubCmpMEA80o7naOtAEYLHqoFOGdn3u9O&#10;b74IjHNIc7TxQAmPvcmjHLnHpS4OB6YoUjd92gBAYxnPWggc+mKGEZYbse1IoHln5uh4oAbxtJAF&#10;Lk4YjqMUYG8elOx8rcfjQApOQM1AU/0rdn8KcT8w5pT0U4pgNIyeSaRVxITk1KPvPyO1IOSfl/Wg&#10;BdrNknHAobaFQbBxSZlDDEZ+uaXsSUOaADnjmmgHcxzQXAlQbvpTwCV6dqAGMfnH7s8jrTRu2t1N&#10;SYO0ZPOaXgdDk0AMAHlAAmgBhvzJnn0qVQMnOaTHL/L0FAhoxtySOtKNnmH5jTggKQFnxyabg4lG&#10;R160AKxHmLgDBpQhJfBU4HrTFDDIPr1pNsu4lZSvrQA7HLcUmDj2oAALEsc1IMlfuMKAYzA2nmmc&#10;g9SBTmx5mMHpTQOlAh3JDHGOKbx5f3uaUn5ff0prYABxz6UDJFDknCjpTNp85vmxzTJBd4haOXgd&#10;RTwZDbnIBoAa6qWbgfWgZUjCjFHOY/WlIOw5UZoARiDmoiJctiYgU9QxYjZjilJxIAR9KBiAMFHz&#10;ZpPnyfmP5U/nI4pN2Gfj0oAaSocZNBwWyBxTyqsoy3amlU3EBuMdaAG4fzFKoOBzQOjc08BguDIT&#10;Te54xQAhCleuaRcgNz0HFKfekAYo+FP1pgOIkCklKpTBS8ZOSA44q4C+F3P3qJ2i88gFd1Ah2FKI&#10;N+BtHFKwwAM9uKRVG8dcg08jI6UhjBwD8w6UhPUAgjFDHh/pTolTBOTQBEWAbkmlHLnDdqc6qZG+&#10;XjNKAABwOlAg58vigEhhk9+tICMgE4zTHD7VwKAJDgiU7j16VCcYYZI49ajUXH2gguQvpUxHy8g9&#10;etMBq58o+xqQEbWzH9DTMKP4hk0mXyvyikA9hB5ikj6UhwS2BimY5YEnFNJcE/IPrQIcc/Mcc0mT&#10;j2oQkxn90c59acfunjFACdQcZpGVSBy3NNO7ceTSlvu9OlADcHzOpx3qTjyn5zxSLsLHL/Wms6KS&#10;B1zxQMQN84HlHJHX0pMdCSuc08bS68gZpJEbaSCAd3NMBMn5jgZppALHIFO4DEbuoo43A96YEZjX&#10;C/d6U1QQD9anGPnBb+HrTOdg6HmiwMbhC6nAzSgnDc0c7l49acuPMOWoENOfnxHTCFwp2/x1PujH&#10;Uj6Um+2x0+8aBifu92Rx8vPFRksIyQM+lSEDecJ2pmPmJ56UANVwy5IGcU/5ctniowqh3O2nevFA&#10;Egztb2pr42dBTMS4HzH86coIC7mHWgCIRtuJwfpTwu3Bz3qxmPoZO3FRSYy2Ix09aYETM/nICtOV&#10;H+fLZ5pEDFhuQZ9asjryaQEPAI5phZdsuVbirBMe2TMfSoTsJOFHNAIi3jC4DfnUgIwB5y0jr8o+&#10;YVEU+fqRRcCzgFBtcE0w53N7VEI5QzEPkA9KVpYwYVbAJagB38f3B7mnAfLSE/PjcvTtRuIweKAF&#10;wD2p4U7m4HSm/wAR9KAXBI5zjrSAachiCKYWIQcU4jkZ601t3z4UZI9aYBufykxI3Wmo7GWUGXHS&#10;lQYQgnNLtUkkLQMdnkcVGdwB5pxJCDI5oGCTkYoEIznagCHNIN3OVOak2rvY+ZmlBTnK5oAiLAFT&#10;g9akXDRg7j19KaVDFzxgHsaadwPAwPagBzKBKu1jTsvg52kiowTgg9ccUfN9mUlud9Ax+RxlBTWw&#10;YlAXODTDuE4G0fdyadlsgrF3oARQ+3gNj6VKeAvNOVsFMg9KY7A9IxjvzTAaeHHy9vWm8lgNo+tO&#10;bOBzzQA+G5FAhO54NNI/eEhQKmJ6ZA6UwgYPagBnPmUAEq+cdqcRwvPrSfwjmgYoIwKQFtzcU397&#10;9oT5ePWplKqzBlHTg0AM4weKeqgxj5lprGPeg3EkmmgFXY+aaAFYuBgLnn8qb8/zdMY71Krx9xQQ&#10;SFIUY9KAINo2Z8jnvSAtkcGpju2nmomHHEg60AOLSDbhCf6U7LEnMYGKavBH0oAfHQ+9ADiflbnt&#10;Ue0bxT2+6nHOaCpMEhD8gUAJsTJw2c0hRQr/AC896RCwilDHPPFDN0ytADlAz0pwA2P3pgyep6U7&#10;J2nigBOctijn+9Tc8kk8YqyBEbQfNzigCAeXk/KOnpTGPJxSncC3yd6D0OUpAIMMqkp2qUJHsf5S&#10;OaYBwoxxTix2gbsUwJG8gRkbVPHFRYAPB4phALqS5zSfxHnrQBLkbjhe9DSOQOR0pADsOTmlx8qZ&#10;IpANGS44qQbAj9OnrTD/AAg4zimFR55O1uvrTAnUjJwKacZkpAfnA2ijAwTnrQAgCblyB1pz+XhN&#10;p79MVGeq5FPDKA37oZ7UgGYzISV6inNkAcUdmy1H3toLd6BlV1DZyD1p6BhGwAqUoARzmlwN69qL&#10;iI8N/dNMlD4JUEECrJ3gv8o4xTNww3y9qBlT5xFlgxNPDMdmC3TgU2fzW8nZGcZ5p8XmBSTGOOlA&#10;CncCpKnp3qZSWgPze1VJ5H3QDZ1NSR7wgOe9O47iiOQXcvJHFSBZAxzJ+dJvJePORTuTn5ifxoAe&#10;cZGMdacmDcbiwyBUR5DYSlQsrcHmgD4dYHzB8hp6DkHv2qXAw2WGMih1QEnzCflFfnzR98guMHRV&#10;fClwCD71loc2sWQOp5rTIDWRHzY21R24LDYcA9aEikSoR5B4zgdc0FUYId1NTd5ON1Oz8hGKbGSK&#10;wwo2g+9TRgGKfBAGe9VF6D0q0obyzzWchocVYKexxUaGRWOXznNS87JCWphI4+X6Uii7AFdSNwFK&#10;yyDzBtOA3BqKEoYgdwAz0q1n90SZieKlgiJckLnJzUmPlPFClfLQ7x16U/tnAoGQ870+XjNWQBtU&#10;YOMVBg+ceKnGNuN3NJgJg5wOgpwzjlscUpB2nnilAUdfWkBGRyfemlFMa5Y9DzipHxs655oQn5hj&#10;PyGi4IzgGFxMCwxu4pfm4+amn/j4my3VzxT+Q6DB6VVhiZO9P3Q6c1Ov/HsPlPBqIjvu71On8WQM&#10;ACpauNDsLu78innvx2qMsNhwT1p4IKnC5OKzsVcYABIh96mTJkjx/eqBs+YuT+FWowpUHd+lJgSS&#10;glAMHGKpuF8sKR1PFaBwVQZGKozKwvU5z8vFIZMpH2aNAT93k00KBGPm70yAlmYeWRhu9TSY80HH&#10;aiwCIDx1GDxUnPlCmoF8qT5x1oDfLJweKQDl5C54AFKAdoI7GgY2IdvG7pUh29Qh4pBciGcyEwHO&#10;OKOqSHJIqcBfKI2rmo+BnHccimIpyDLRdMYPWo8LvHGQamkHz+3rUfpxVAO/5dtu7imDIUDFPwfL&#10;Pajt0pAWIsbEIjPeph0X5O/rVeMttjBUYGanJBRfk71I0Nk3AodoPHagZx1HNDKTk+Zx6UgAB6E0&#10;hkqkgH3FPX7i/KajUZlU44Aq5H5RgfOMipZSZAfvklAeOlV48m9uCSRzVllIPUj2pvyhvuDOOtSM&#10;ex+UnH8NQIfnXCj73NOypIHmHFNIAZyGpisaKbPLJ3Dn1NOZUwMSDkVViDlYCWwM81aIHmLhQfl7&#10;VLVgJYR+4kA5FRsCCvNOi2bpcvge1OcqQw4+tNCK53FT8hxnrTOs8R3dQRUjk7Cu8qAPzqJe5wKB&#10;ohm4vY+SBjnNRnZuz5Zz2qzIqtbu+ei81liQ+ax35XcR9apMTLuBgZznHFAGAPeq8bgzhS/OeQat&#10;kLk8kimA3gbfkFOAwOlKB+4B3856Up6HNJjQMpKEluccVFHkSEEnGTU2T5LDP8NVzjzEG/vSSAts&#10;xPljAx3PrUqgYQYAHNRIF8ofP0HAqTBIBIHSoaGhzgiCEF1OT2po3B8F+tSfL5cfB4oGd46HilYB&#10;cDzFOzoKXClDkN+dIMZc46mpDyg4/h6UWAi2gbsCpkxwN3PamL/qzkc5pYwxnxsOR3pAKxf5xx07&#10;URAm6QZ6HnmnkDzWyppy7AScHikBJLyzfL1XgU1V/wBFUb8GndRQevSgBwycY59ahkwJOgzinjO7&#10;qRg1FLjzMkc/WjqMYP8AWKDnp2ptyYxphALZZfWhc7x89PIQ7T5OT05q1oyTwnxrCF1y0ZY+SrZr&#10;iov+PVTgfeNeoeP4djWkmzpnOPevLoD/AKNE2eMnNfpXDlZShY+D4mpK97FtQdpyKeCCchDiosEh&#10;cOQKkH17V9WfFkydSdnGacceY3y/rUYIyvzjg9KkGfnO3tzzQDIzncOPwqN+FPAyQcVKO/NI+cnC&#10;cgU0JmbIWDJhOrHvVZyxUqVIB6mrcmcrx0bmoXI2tgj60iUT6dK8WradJjOzVYiPzr9PfBd19q+C&#10;fhuQ3WWXRIRn/gNflzCwW/LlOFnTIr9Efgzepc/s9XZE4bbbxAc9MCvKxUHdM9DDPU9Gf70nH8Rq&#10;NSfwzU044b69KrjORmuY9NEpxlcHtQThm+UmmgqFbrT1zuyG5FSMVMYHFKRx079aRsbR8oFNG75x&#10;jpigBwYBuVJ4pdy7lI4FMO7K9ODUo2+TOvlckce1ABuJJO/NJxxxUYXEZG0nmn8butAAd+9Rsp38&#10;B4pOfmwwpQBg8k89c0AHz5fgY4oG7d9z8aXv0pwzjNAC9hxS45f3xQoOyn7T5Z+bJpDG+nFN79KU&#10;hgi5z3o4wcqaAGnqOKOcnil42Hk0h6/eoAbj2oJXaowc0Z+ZflxQQPMb5BQAw53UuOGx3p2OKQ57&#10;KaAEA+b7tGDtFL3XnilP3uoximIj43jKd6eud+N3BHX0peMCjPB+agBoI2jjoadxlcJTD3+fH9aM&#10;nzCcdqQEnO4ZAp/8R+br0po27W+alydx+UEAUAL/AHflp2Tt+4cZ600YKHily+SuRyBigBezZPWn&#10;r3GCKYeCuSSaeG+bBUZxxSAeNpx81OHSmHG08UZcOP3VAEmKOc96BuwwPtS4+brTAtQ/6xBu6nP5&#10;V8o/tg6ZPc/s+/BbUVtyVs9blSRsdAw4r6uhI84HPQHivL/j7pg1D9gD4jRxwgyJo0kyYHQpya1o&#10;3ckhwSvqfk7p7qbCP5iTjmui00uLlvm4+1L+NcjpWRFEC3Sd1b2Iro7NpheXDRqzEyjH1rselzGe&#10;rPR/F0P2v9krxjH5ShreSGRfYivALWSNrADyfmEKjPuBX0RbJdXfwJ+OULwlZV8OhlGOu0Z4r5ss&#10;HPl3itH863bgjFYN3TLpI1VA/u9Kk/vcVGudrZXHNOHXpSNx3ccVG3VacT14ph+8KY7i5680f3qj&#10;yMH0pxZQPu0AJn5gQPrTeNoOOlLn53+bAxSd25pAOy3lGmfL5Um5ycn5adxk0uBuNAxVyRGQOgpS&#10;D5Y+bv6Ufw9OlAztOX6UAOx+7IPtR/BKDGOQKQ/w80vU0AAxhF2cYo4Ct8nelHBJz2pQASoMvegY&#10;b8xx5Q4B4NDMTIpEhHy8GnEYVhkYHam4Xy/uUAM5MLZOc9TTgy7EBBoIwDhTSAj95kA0AKxXehwR&#10;8pxUTq7RQY++r5BFTDm3b93n5uKPm8scnIXigDvPCusTQ3Fnb3Ls0TMFXJ+6a9MZP9HjYSghuQB2&#10;FfOcclyhybnlLgFfWva9Cv4J/DWnH7Ud/wBnAZSeQQK2jK5w1adtTdYHb92kfiIZxzT1YGIjK4zU&#10;m1CCrKMY4NaWOexRmHnWMsbWsW1EIGe4NeB+LtJex8apOlofJmYngcZNfQqxxiaU/bH5XjisHXrC&#10;O98I30L2yuUU7Tjk1lKLuaxZ82RuGZ8KPvdKmUNxk9+9Mv7O4tPFl1byB8rN8pPcdqcCCyc9R0qT&#10;QlBUyH5BQcbD2pAY96DgGnMv7w5ce9ADMDKjHepAVCuNuSQMUwgepxmnYTf92gBwIOMovHQmkONo&#10;O4nnoabx9nnz+dKP9QCPXmgCRJAJ3wWXIqzbXMEd5cM0DMf4CT3rOYHzJMqe1DbSgXPTocUAbK3l&#10;3JrIeW42oO27tWn9vRhGFclV4x61yCgCWQjeM471YiZhdswQYxyPWgDtFu1azQLFHgetMkFq0LO8&#10;EJPbNcuJyLpjjA9AetTG5OxD5n4ZoA05bWGaRAkESqF5IFZ1xaKE2JEODywqSC/ALKIj83fNaUM1&#10;ntjMioMng5oA5ie2ZEU/bHBI4G2qAjn+0OCkmB37GvQVjtHvoGaaJlQHCkdaiubW3ZCYoECk8r/9&#10;elcLHBMYwF+Y88GkGMYBrormyRZ8rZfw8is2S3cRzN5RGegpiaM8ldpBP8XFJ6c8Uqq5edGiPByO&#10;KQiMFcTAkHkUCHKTuPy9qCDu6UnG3PIGaXIwf6UANOABzURBJjUAn0pzHqA1MzMq9f8A61AI+of2&#10;XfFkGi/tMa7ZzYji1SxWNZ2bAjkU8Z9jX3h4n1exk1e3AS2MinOdo+TPcHvmvx3srq9t9a0i5huJ&#10;UmhvVdHU+lfWvhr4g+L9Z0zQdLg+A+u3N59gRIrnLBBtHJZumPrW1Pl6k1dUe6+MJ9Nbw9I5msFk&#10;EW4hiBx618beJf8AhM/EXxJtdO0rQdWulSUxwLChCRr/ABMzdK+jf+EdmktptR8XfF6xtrWGMk2E&#10;E4GT6E55rktW+IHhHSdKuNM8H+AdPWSRWD3zQ/c/HuT9amctbIUYWRyOg/CvRrGIX3ij4g6fDbwg&#10;NJbocNI390ZOeK7o+M/AmjeH7+18NfCTTmbytounQKR6dOa8dnvvEeoeIluNV8YahMQxKxFzsBPt&#10;0qFEiW8J2H5mPGKwcXfVminc19W1LxHq2vPc6jq2oSHdlIVchEH+7VeFFW53iKLOMY20sZZSCEHT&#10;pUn8fA65pjWgrSBpYAzjABP1Ne1fs+WUdz+2n4dke1TNvufBHc9K8TVI2kXfuAHI96+iP2Y5I2/a&#10;18Us5j3Lbx7Qfxrjx7tQn6Hq5Uk68E+59X/FCOU+EvGSAqDFHEyg9wDzXjsJll8A2+2ElRESp9wO&#10;a+gfiPBG9vesUO2TSXR/x6GvAdAfPhDUbIBfNtdQlDA9SCeK+BpXU2mfod04We9j6E+F9z9p+A+o&#10;xs43Wl+Vwa7jaS6HYMYryr4MOw1P4w2bZG6JZEU/rXruB5zgr/GQfwr7PBS5oI/Os2p8lZoMLtGA&#10;KQ04jhuv0pnccV2SZ5SJFI3dO1PB6VDk7WHHQU5COuDUXLSJ3YiHp2qgWYXBwo6etW3K7Tx2rMnx&#10;vJV+Qen1obGjpNKiuGS4mFu3T8PxrTZZfsu9oSAWOOKl8LyH/hAfFkJjBLzR4PcVqamiC3tY1ljO&#10;IlyBSBuxmWyEkE9M15B8YvEOt6VrH7O66fqxhkufFSo7FcjYWAII9xXsiKyNB+8OAelfOv7QCZ1L&#10;9mqURuSuvM2B14Oa1oR5ppMib0M/41MdQ8b/ALK+nxtuaS5tJJFU9yeT9Km+Pmg3P/DMnw3ngudk&#10;djb2SzQLHw4IxkH+HHtVDwpBea3+2RZ3c0Un2XSvDlvsQ8hSOmT9a+mdStND1Lwj4v0vUrBJLS70&#10;wxOvdewZT2IqsZTvHltsXRlyNNH552vgnS9Q8PaVqGlfETTPttvBCbq0lkC+fx29MfrXqmk+KPjL&#10;pHhnUNMXw1o9zCkUYs5I5OIF/iUAZBzS+Ifg74+sdU1WbQfGqX0PmsY188xybD0U49BxXCPoHx00&#10;pmlfwLrxAUlh5pkzjrXz/s5xk5I+lhXpVIJM7O78W+K5fEcU03wgvmijRcIHPyn+I5966C08d6JJ&#10;DDBceDtatGIwCU3AH615FH4v8WR286yfCHUzuO1m+ztyR14p0Xi2zW6SSb4O3gIcE74CB+tae3qh&#10;9VoyWh7sLqxuYYJIhefdyV2HNcV4/wDDZ8RfBXV9Ok093VYWYQGP55Md0b+Fh2qnpnxK0RZIUf4a&#10;LEpYDepU4/A131v488HtbK66tp4JQZVlUMPasK2JnbbUqGAg9pHxd8PfCHiLRv2rtIt54tfNpc+H&#10;9QhhuvJYbxsICuo6Ff1r2uH4d+Ej+wh8T3trZn1eLx2Z5pZY9rSASFsKO2BXrVr4otb34lWw0zwJ&#10;oErRXafaZWC5iUnqB7962fEOr6ZaXPxHkv4tKWwudIjZzGwG10HAAHUk1+Y57xK8LUlBpym9Eluz&#10;6HC5S58ri9EeA/2Tf3VoPJMkSvpsKFn4wQuDxWlpdroOjW11HFYWMs8j7ri9lILMfQegFcXfeML+&#10;ePUp4rFIojfOqRpxtQdD9cVyHivUNUuvhNcy2V/cLNEQx2t1z1rwsPluLxl0/cUnr/wWux9JLF08&#10;Mkt2kdr4m8Y6VHNrlk8F5CZrY5v424THQAD1r511HXjJc6ksbyAC4OC8mWOe59c1X03V4Tqy2mt6&#10;NKsN0PLW6PJhc9Cc9qr6/wCGHtZrGSK6kmXeXE0Zyrqelfa5Xw9Rwi97VvrumeVWzF1ZeRni81+H&#10;VYZRZzq3nqyOrcMD616uklrqnwxmH2O3Z1tQSrD5kbvivNNPkJ0145VDKpwC/UV0GlXcFtfagUvR&#10;83G1ehzXpykou3KkKdHnVzBuG1ey0XxNZR2Euy9mUSSey9q2dNhgfwnYRvtYY+Unqprppo7e40hC&#10;LSNmPJB681zUn+jarbgtJ5QmFRWqtpIvD0bXfU2vKkj0mUNNnanykmo7K4lSK+Qo5jeB8PjocU+V&#10;4Z44VXfhlGMHpVzSZdOW/wBStbq2jCvDhZPSvNq0uX5npYerzOzNia4uJ/2d/DlooLSnUHJBHRVY&#10;1w+pon2mzljZt6xKGUe3WuttSsE1zB9tjkiErbX9jWFqdsyTmTzTg7jx0NW5PQIRUZMW01C3/sxi&#10;2mxHEBzu65rHtddt4df1JXgZFef5c9BU+m2zXLTiPgqCWHrimS6XZy3JWaFM79pIFdFKFNNqXUJp&#10;y1RqXcZu7SzubS4s3ZTmRN3b2qYW8X9iXhXS0WUwc4HeuWuNM1PTZzNaard7FUHAYmtLS9Xu5bK4&#10;83RZC5yM4xV+wT0jLQ4qtO+sjm7kaub26Wa1kVC58sgelTWk7BoFZmHz4BrpruWHyYMvBjsCOayb&#10;q2jk0wvFKu7bkqOK6k1Y45U3Fm7bTW+0JNpsTKU4NRS6fYT21xJbwoODuQHkVzkd3NHpdxHJFKAV&#10;IUkZrMjv9diuJniumUC4GMnqKzVBt3i7M2jU095GslqkN7AY9XvY5N7AkMRitGeyvbvwvq0F3c2N&#10;zC9u207BuB9jVdLu1upSTHGrtEN+31pizarZ3pxLM8Rk4yO1bUq9Wn1tYwrYWlU3R5Ne6Bq1nezy&#10;Ws14VDsSuO30qKx1grGI7lbuM78fOhH869+SfTbi1G+ztw7KMnuDWZq2haddaTidtLcHgMqAMM9K&#10;9zC8QJe7NXZ4GL4eU1em7Hma3MDNGyTxkMvGDmryuPsilth56Z6UzVfBWqWtnHLp3xFZyV3GB0/Q&#10;HNcNK/iy0kkF34a1YrvPzxxkivo6GNpVleLPl8Rl9Wi7SWh6PA92Jo2jhiIBA5PbvS6ktuJbTZuZ&#10;iuWx0Brz6LXE+xlUN2r7sfMpGK2bTVGaFkkuEY4+9jkV1qRxONjbVid3b5aePN+xsxJPzcZFZ0c0&#10;RuP9ahB9+lbltLYtYTxu0IG3hs96VwsUTk4+U9KeABC2UqVtojyFgO0nHzdRTNwaGcgrkL09KdwS&#10;K579KblcdOfWoQyrJKDOQdxyKjZwIh8w78mpLSJyfm4FROTsUgj73Sqcl3ArLmdF4/hOTW5oXh7x&#10;fq2u2aadoWtzmaYDeYysaj1LdOKxqV4U1eTsdNHC1KrtGNzIleBbqJRdMW8ok8dK7zwF4G8c+JfF&#10;9hFZ6FfiFroAzOhEajPLE+g9q9Y0/wCDz2+iWN3f/EWyuZkZXaxiTAb1G4ntX1B8NNRhtLCXTotA&#10;0+BIrZVgZIgrDHUE968HHZ7TgmoO7PocHw9Ua55/cR+GPhr8PPDXwx1BLp9Cu7p7MC9urpVO8njY&#10;inoK4jxF8MPhpqC3ctt4Z1XTZGUstxap8pz32dMV3XxPW4n8QfCEw3t6r/2oZGVXOH2nPIrYsvE2&#10;qS6h9mN7psRFpEkaiIEkjg/Wvjq2b11Jyi3f8D2KOXwSs4nxj4g+GnjixW7l0/XP7SgRicLCVkwP&#10;b/CvKbiHWrfxHp7SaLq0FxFdAnzIyvI+uK/UGae/+z3wbUdEdo0BYFVVhn2rmrzTvBOqWs9vq/gL&#10;w44KnEqIokHuCOa7cFxhUhpVje3oYYjh+nP3oaM2/gN4ns/Gf7O7aVf6ncDU9Jso45k84rI8YGFY&#10;Y5Ir6KttE0Kx8PWvkaDL5rfeaVy7Nj618Z6T4VXw/wDGXwfrvhTxtOlxb3+J4mOElhJ5Rx34r6mj&#10;8c+FJzp4uPEEtlM1qvmRyRHYr/xYbHrXp/21h8X70JK/Y4J5fWpSSa07ljWbm1WzKeRCMRncwHI/&#10;CuafX/Cll4O055NHuprp3f5dvp0/Ou2s7bw3eXDXMV7pN0p5JScH9BWrceHvB9xZKZvD0AKjI+Tp&#10;it6crrTYiajD4jgdG8XW9z4J16abRHtVV9io5weehFXr2z8/wEjnUHdWiZiFbrkcVan8P+GZNZtI&#10;nEsy+YNkKLtBx649K3LmzSHRtOtI9LcAxYSMHPA962jNW0Mpxvoj54vo9XsJLd18Pvcb9Q3F3foq&#10;nOOa9m0LxVpGoeGE8qztYHhtkRopMZRh1x6g1Fc+F9Qu5F8/Xba3gVW4PJP61StfCXhWGQ7fEs8k&#10;iNyysFBPvir9rBqzM1SlfTUveI5dZn0HQmtTY77e437NgO8fWqljNBeFxdwX1qAgAVcgBvWuqFpp&#10;1v4TGy98yQnhS3Iqvsje0stxtAdrNIABkAViqvLsbRouRfie5Xwxp9ouqXcqoWw7EnI7ZquAiXa4&#10;MhOMkivP9b8UtEFj0+CKQJcYcnvtPIrpNA1SfU9IWZfC15AVADCReD64qbOeppZQVjozeKLYmPVp&#10;PRo9tc5q9r4M1KyNvq3gzQ7lX6+ZbAMPo3Wt2G/0mLWNRgbw1DuVRukBzk1V1XULX+wNSCeG1kPl&#10;EqVTniiMWhNo87/4QTSrHWra78O+NbuzjKnzbN5dyEewqxcQ3EUCCWfewzlumTW1YXNpLpmnSSad&#10;fxyPIwZSSMYq7dSaB5ka3OkSOCvygE110cVKmrbo5KuEjUV0cdGz5LBFx35zUgK5yTjJrsbWw0Ka&#10;3drfw/MgJ43Mc/rVXUtHlRCY5IsBemea7Y4yDW5wPAzXQ5sYKnofxpMcv05pPs95Gzq0TD5jRyEP&#10;7ps+9bxqRlszmlSlHdCANnOR0pAF3N8g5NLlePnFLkZ6nrWhnYjZczxEPj8asZ4++elN45wPwpFw&#10;XcY5xQAvJYHnAzTQZd0p2L9aQ58uUFOjUvPlr1PFUIapPmE4FThv3YyDVcA/rUoHy0hodjJbg447&#10;0hJ45oGNpJP4U0nk8Uhj88jnj0pWkTZJj045qKVl+zYwetV1jnMW7HFaQhczlOwOWd2yCBnt3pAo&#10;CHIHXrQoAkcAH86c+cYroUUjFu5MpTKc44pcphtslV0Vt7DzBjHSkJxKRgD0piJc8SYjJNSpHiBS&#10;d3NJbhd3OPvVbk3maMbRtyKokggiZ7xRxndxzWzCsEV1N5tz/BxVV0ih2Olz82Bmql3ITCrFsnb1&#10;zQBK8iyXV+wKLluKihcCedfMP3fmGaxTKvlTgue+DmsU306XtwRLL6D3FCQzT1OVSZGWQYVyAM1z&#10;8sshgKhScCn3E0LWhbzSpLcqTWRLOqCRluFYBRSbsNK4b2aeXJOPfrVKW5CQsDGCATis+XUUSbVH&#10;+yoeBjJxXHX+pzNdXDebnc3Cr2oQ3c6Wa+2yyKHGHPSsS9mijUSLNGwx0BrmZbm7ZkzcheDxWazs&#10;1wM3sxCv3JxUPctLQvz38rX0hw5B6ZqjJM7kHao+U0zVJ7H+w7QpF84HzEDrWTDOPKQbm+5S0HqX&#10;dwAf5v4qaXzIw+WqbyAR3GBnB7VBFKcO5LA54FJyGl1LMqoEL+WvWqbzkiIBSTjsKfcTO8Sgrjnt&#10;VZSVnjIVeGGaQxUuFZ5FMRHPepyg+zn5VORwKrzIhvpXWRFBUcDvU8WMIxnxt9TUgIiybgQn4UyQ&#10;gPg8c9KuhozAxBXr2rOuc+cG8sfeGaBkUxIeL5TyKUBzExCtgr2qYxl2g5wNo4rQWOBdLdjIufLP&#10;BpAYeW7g9aVgAqk5pjPulx5WF82lu5crbKIRgAUANGdx/dnpT1LCS3/dH/Wjio0yEPHQcUhf5s55&#10;8wCmgPon9ntwn7QXxiRSuJNFjwM+1fSk4UTSYQ4+1Sfzr5d/Z+JH7UHi5d3D6Ee/XivqK4x584OP&#10;+PuTI/GpluOJRZwCf3eaYCzK3AGKVuWcY708eVsHUfLUDGgfJyTTP+Wg+Q4Ip3Jzz0NLjk0DFXO4&#10;ZK+1LgbzhjzTCOG+akB+c8mgB5HB4qBwQg4P3qsHb5YJA+maj5LN8v4UAR4JVTg9KcBwRmn4G1vm&#10;x7U3GGJGaADHK0h3Y4APNL/z0ywxj0pP+WfXmgBvy45UUmG3HCnGKkAyhHNOGBG2Bk4HFAEQHzDK&#10;HkU8AbDx3pG+8CCadxzxj1oATJ+YFRSg/K/AJ7U0qCfvn60KuAR5hPPWgBUSM3CsyHvTztw2OmaQ&#10;5zy44ppBLrQA7IIYGos4mbg5qQjCGlEbCBW8sH0FMAALW5IdeOoNJkAAbx70HcUOI2HtmmIDuJKc&#10;YoAk3ExAbxSKGwPmFRlZTKNqsRmrsSR+U2+TBx0P+NAhi7CiYlXPpmnCOXegEPB71zHiHxB4R0rT&#10;5i10k9zsO2GNuc14nf8Ajj4hT6whsmsraIXAwvl7jj0JpOSRLkkfSckN0qKTZyY9QKQecIgChAI6&#10;4rxG1+IvjK3jtVvPA+m3MYQbgpwT613WnePvBV7BEssE9kxIDJMBhT7GhSuhc6Ox2ne7bD9ajK/d&#10;znvU9nd6FPbr5HjPSJVbptkXNWJI2EhCq7fL1CnH50J3Luihj5GOKZ8pz9OKmIYcGNxycjFIEXc5&#10;wQcUwIlLiMjfx3FKMbR8tSFCRIQnAqI7gT8vI/WgY0hgRlT1pw534kOccUuXIXKUd+BQAgJDKcdj&#10;Sdd+QOtGRu6U0k5bg0AOwd2M0MuIH4OT04o3gL3pSzHqBQBB8+4AL2pQPlz0Oaef4TxyelKAvmHj&#10;jFAEeT0AFOO35eQDTSrBnx3PSmnJlHynpQA9cHI2jnvQ2VCKBu+bmlwCp4PWmkHzhnP4igAx8+D6&#10;VB5afaJGB5JqXPzN1+tNym88ng0CFXiT+HGOaaCTK2YyBk80FPnGCcYp3c8dKBjcDefk708cK3B5&#10;NJzj71LtOJDntQAAnLfIelNJ+UdajkafbxFwKYrTFgDBjHegRI3VPl71MFcxr8pOBUecClE3O3ee&#10;RQAMy5TBHfik8t3V9swGPembV5OT1phMiBmUPg9qAEMcwYgy55608A4AzTw2YuSegpvHNACK+JiG&#10;hyCOD6UjkF2wvehhmPoetIMbBnrimDFBIjb5RSBgZB+8A9BTiDtHy8YqEA+bwpPPWkBKVYLnApm1&#10;Oct2pWLd3NB6daYDcYY/JnPvTNqGZiX7VKcCEc96jO3ggnrQAh4x8tNLPhxsYjIxzShwS2UP3utT&#10;OqAA+ZnIFAEI3buU59Kf3NJ2PNO4waAGc+YvyjmnDGyk7GjPP40wF2oQ2XxxUfAYjPWpD0OEP0ph&#10;HfaM0AR7SZAMAccmnbECfdOakU/u3yvemkjPWmBETP5j8ZGO9SDPl8560vbr+FIdoZRg80gHHGxv&#10;pUKbvMkypxnipienynGaYcCTP5igB+GIHBNIcYAz3pA4Ds3lHgcUisGaQgdTQAhOCmLck96apJd8&#10;ggfSnlsI+Auc0hkXCAx4564oAX+IjIpu6T94C/bjFNwdxOT0p6NGGyy5PamAmXa3ACN9TTU3bOc/&#10;e71bElthQqrkHnFRNt87I9OaAsQN5nmr+7zThkxsdp607u1IrP8AvMx5A70gJB5iyK2OCPyqOWG2&#10;kjZvKJxyTmk3uzL8rAZp2GAbGcdx60DI1jUBCHY8dKaVlaQgEhcVY53fcNIzkBMRd+KBEI3pGTtL&#10;YHSkV5CFzEAN3Sn/ADFXOOho/gP0oAeREQczDOOlNGzcmGqNeh4PWn7l3nah6UAA3b5eBjtRztUZ&#10;7mmEH7Vy2BTyx6eX0PBNACnPmL8vekZSC/PBxTN37zGDS/MQRkmi4DgBgdelM+Xd1FKQ25euPT1o&#10;24Jy31oGKMBfu/rTx93+H2qL58n5CBTlzuk+bmgQEfPyMUgxtT2pSPlOaBgo+QaYDeN1OXimHofS&#10;nHpwO1ADS+ZGASg7AijGD60AEYJzxTgEZuSKBgvWnfwnmnbEGQGpkgbeuM9KAEyNrH3pM8Z8s9KX&#10;Hyn5ailYq0XuOBQImJQqAQeT+VDIysnzDGM1X3KyJz0PSpA2e56d6BjywJJC4FRkE7ee9OXdvxt4&#10;xT+zcUAQ7WV+x44pU3BpNyMdw49qk5LtxwO1Bwd2BQBC27/nketTIwEJyhzj8qMHnnpTSOv0oAl2&#10;gxsST7VEyRf89D1GRSoSQ/JwB0peCrcjtQBKUXarKgxt9aqhyJ8jJANS7jsI3tjHSo9oz0P5UAKT&#10;kvlcUxd4c8nHapVVDG+ZccVFkbj9aAHnaUHvTMfL9w0E/Ovy8VKpAVjvXp0oAjOd4G080vU/fFJj&#10;5m479KUIQ0jZJ4oAeAvH7sU1jhgNuM01fNy+VPXinMMuMk8UAM+baaUYzjApcHn5hj0oKtk4HNIC&#10;bcnknEfOKixznFAxtXLLTHeXzVCxjFMB/rxTQD5r8HGKUbth+Q59KMkE9M4oAcTwvy8Uo2FU69TU&#10;eQXGal/hFIBrfc696CuMbpDgrxSnOAMd6XjLZOcimAgHGStISMn5SKdkbfwpMkg/IOKAG/Ng/Iab&#10;jqaceB1NHGRSAYM+aML160p2iViXFPGOeKGgVpEbcc96AFzlAOOtGP3ijzABmmlJA+ARjvzQcF1O&#10;eR0pXGPcDK/McYqJh8r4HpTiQVb61Kq5hfimBGGURxgqMfSmsUKAbT1pHQ5b5xUYPI46UAIwBnU+&#10;WOB3pcDy2+XtTxzGx296gnd0jYhc4XmhgBKlSNmSGp4BBUbscVnWs7vcz5hAw4xWyVB58znFCCwJ&#10;sEeTk89KaQMk46mhsgDAozkctmmUfnToviCJ7ZBMYHBPXNdxbSwTaS7LPCVzleea+UJIdbt5g0dz&#10;dKAM/erqdE8UX8MMcVy0mBJgsDivDxOU6e6fQYXNVLSR9JQ4d0QRgYz2qhKrrq0wI4B5965jQ/EV&#10;m81iftdo/Tqea66aW3mjjnE0SBjjaD1rxKuGnB6o9mnWjNXTKeMTSHtmmnJZQBznirkkLCy3+Yp+&#10;WoEB8lCVxzwa52ja45cYYFBnFTK2B97pUJxk5NOHVeRiokhomJBToc/Wm9o+hwKFIyq7uTSNlTIC&#10;CMYxipRRZj8vH+qPI9anb/UEgAc1VQ/LGd3UdKtjHljgYPepaGhq54yAcVMDkGonDBE2uuc1KhP2&#10;ZMqM0gZHz9pQktjHSrAI2A4pu3K80o27Bx2pAiVR2x2poI3sN3T2oBxC3HPrmmDgdRyaTGhxzjj8&#10;KjUkMenSpe55phUY5zQBXaJROsgIOVO4E0wZ8r7nG/g1I6kx8g4B9aj+fbHu4xwKYxwAz9zAoBO5&#10;qTjeRu/hqIbvOYnP3uKYFph+7OEpVPC4FKSxjUAjhRkZpEycELgZqJAhCGwxxViIr9n+70NR4+Zg&#10;V7UqEbiNgIz61DLRbUc9KhkA85CUBNSru2k4H0pr9U5PSoAQBNj8AcUzYcriQkUBhuTPNW1C+WSH&#10;4HrTQFPa4lHP1qRM5PAxilcoZR8rZqSNf3J+bBz3FACAfd4zSjhWz6UvzCQgyUh6D5hz3qRkKFzd&#10;4LHqeanwSJl2g46U3HzryRUi/wAZLkHsadguVpFBkt+vU5qCQhJABGcHvVyQcxfN/FVS4AM0QwOB&#10;TiIQdV5zxS85Heox99MNSkna/wAvamBYjK+WCFHWpuNvQVXgx5SgkdakPDjcuR2waloaJD/F8pFJ&#10;k5P7w/lS8mMcDNNwMAk4OakdiXcAg+fr7VImRMCG4JqBdpGAanhI+0xgr39allIfLkTxEgfdqqrM&#10;b912cCtGaNTj99kkdqzwuJydvIpDJQEExJTPoKVkAYfN1HNNydykt3qZ9hhQnPQU0JiRtgxjYAM1&#10;oAD7PKdx+7xWdGQZzlTx3q8HcxAdPekxEQOCOO5NTQAtFdHbwveqpdTeuuzjHrV+zKhLpSByhxQB&#10;QyxuZgYxwetLg7MY60hDDULgb+S5p/IiwcUgIZw5sHRX5K9azFQLGAygjf0rW+YkDPO04qk4/cyj&#10;aAd/BqkAxI1Gqq5B+5Vo4MhJYe1RD/Vw56gdakyMMcHNPYQ9CpLDYfrmpcAK+W5+lQIVAUlfwqQM&#10;N5+WkMBu3rxnnmoJwBdQ4XI3VMS28896jlGYgdxyTSGWY9ptBlOccU8Y2HD/AKVBER5ajBHFWBjJ&#10;NSwQoxijPPbINPwCq/IKgkLBsCLIPf0qRk3y7lGc5PFTISCwqkpXacSdDUwLbFOe9NAStnzB9aVW&#10;xKDu+nFQs/rnOOAaIzunh+RuD1pWEWfXLE5NNLEIoPXPSpgMTnJz8vFV5AzXX3eDUjJ42Jz8vAHW&#10;nfNsznIpIPvMNpHHFPcfeycegp2EN7rz3psuNhIJ6UPn5eO1KObWTJpWGVUAIJ3n71SPnaAGOM06&#10;3XMcnyg4NDhtxO8AgcDFaITOD8ZwpJoCEx9bZw2e1eF264idPMJ2ytg+tfSmtW8Mvg3U0klIzauQ&#10;w7HFfN8yLHqUIEoBFzID7ivs+Ga1pWZ8rxDR5qTZZXoee9O/hNRL91e/y1Jnhq/QT85tqPXmeMGM&#10;49atxqvl3IL444qoMhExzmp1Z/NUlQBt/OgZGoILD0brTjnI5HQ05iu5fl5z1p2FIJzigky58iKU&#10;be9UefKlOCDjitK6CeRgPyTVH/l3IKjpxTEQxsMTZwSSPxr7M/Z11AN4Z8e2XmMQssLKD2zmvi9M&#10;m+gwvBz19q+jPgFdTJ8cJbcSqBeafxz3Q5rhxsbxujow7d7I+27oN9oteOSOapnG5q0bwZvF74jF&#10;UCFEhGDnHWvNR7CAY2H5AeKcPudc80g/3qCRgcCgsd8vmLxjPvTM/vXGTmnZG/rTn2gE4H3hQAnf&#10;rSDO5hvP5Uv8I+btTe/SkA4FhkZpc/MfWosjcowcVIDx90UAGTuHWpF+7171Fxx1pwPU4oAfz5o4&#10;qUfcf1yKizy34Uoyc/KMYpDJfTmpEzz8xzUK7uMkZp4JGDuNA0TNg7OO1RHr0qRWXaeTSYGOnFIZ&#10;HgkrimHHI3VKcdqQ4yPk59aBFY9RycVIcbB8/NOdBzknpUY2lG+8MNTQmO7mmnO1huoP3Bz1pR0H&#10;FAEZ+7TkB2MRjrTiBvII+lO/hXFADWyHHyjpzTePLkO8nmlJbzTxSdido5ouIeFy0RAPSk6NJ8ve&#10;jnGCx9qB905zTAB0X93696QBcORk8U/+Ic0o4A4wc8UgGJnC5U5JqYFNx/dnI6U0j5yKUff+4KQD&#10;v4z8tLjknd+lHOaQkhmOTQA7uKeG6/KOnehBlh83alIODxQMFIKocdGqdvLKOQ3QCquXyo8vNPAf&#10;cTg/SgRYhGJkIbrVLxZbi5+AfxGtyg/5E69A/FDVxMbMbj1qzOofwn4ghyT53h25QZ9SuBVQlytM&#10;TPw+hDxeKfFUJHK+JbtWHphjiuh0yZ4tStiSpAkOR6iqviG0ms/2hPi9aSwMkieNb3A/4GcUWWSo&#10;OORnmu1u5M1Y918KT2dxoni6FEUO3h6YjH8Q2mvlrKL428XJtUH+259oxjGGr3vwLcLD8Q7EM+BJ&#10;pVymD0YlTXD6X4P8Qa58cviilpi2itdZlMs+NxiZ2+QbRyd5/Ks0t2KLOHJ4J3L780wOM/eBrp/E&#10;/hH4g6F4iuLfVfh14liYDIfyGMbr2YP05HXniuNL4YAxSL83Q0r3eh09C6SC3fmjufn/AEqKN8ly&#10;IScdx2qQHJXigBDjzDxTeCoGSaViMuDHzSbgNvJHNACZX5hvFGRubjmowU+3ynHUVJxtHy96Bjjn&#10;cflpwJ2HimdcUoySe1MCQE+anzACnc4YjGBTflHWPJHQ0pxs6HnrSGLxvHzCjnZxzmjA29KXPI/S&#10;gYv8IwaBtMp9QKT+9k0ozt5IoAlXb5UhyM0wZxQOf4O9DZCZxzmgBcHcpBHQ03BDn5u9OPb6UYGQ&#10;cd6ADJ59qQD5RznmjI25AGccUAjyh8wzk/hQBFKCShwAd4rotCvUh8T22bzauwAjtWAcGJQQcYNV&#10;XDquV4ww5z1pp2JlHmVj6JsWEq2Tqile5FaUygXcg2joK8s8J6tMiRQyT8jGM+lelpKHkRmYfOPl&#10;wa3pyuefOFmKeHOIRntT0/4+YyYY8EYpjg7yu49e1NYHKERng561bRmjzHx9ogltxexWZEkOS+0d&#10;RXjCsf8ATd7Z5AHtX13LHBc6a8bqgJgIOR1r5x8ZaI9h4lkmjjkEEl0cgD7p/wADWUo2NoyucsUL&#10;SWxEpAU1ab77fKeFGKqK2beIgAZ6CpgSQQRUlj/42+Wg4z1pP4TxzQTwe1IAOChBHBIqTgZAbtUR&#10;PTLUuTub93+tMBfmweeaZ2OTk045MnJxRhdxNACMF4PrQMgnLilONrgrTCOW/CgBMN5ifP8AWmsU&#10;McoLHGR0pH4QHd+tQoymUptG4jqTSETmWFEAEXbg+lKJSZVkE0jAEZFaWlaHrd/qaJDp1x5YPzNj&#10;gD6130fhfTo9GmjbVYhIY+fY07DOCju08yECc5A+7nrWzBfxrDIDHuyBgAVS1jQrq1kszHfKflY/&#10;lXNQSXAkYiYg7iDmlYNj0BJ7dlUvBEAegz0qC5hgeYstxCBjoK5JLkCRVlRzjkMDVxLlGVCs7DB7&#10;n+lTYbZce1QtcKJGWRlwny53VkvplxFLGZZiMt8uB1rora/XzkQQI7oo+bHStBpbOSaJ7i7jXEZy&#10;D/SmmHLc88uFkjuSrRtUAYBZDsbOOMiurMTTX+ot9ijWIMdpPO6t/QfBPjnWr1BZeDpo7czAfarg&#10;FEx6+4FFxcp5mnmG4yI3J9AK7Pw94U8baxrGnRWPhfVHaa5ADGMhAvdiemBX034f+Gvwy0ZNNuPE&#10;PxU064VVVpYIsAysP4eucCus1zx3oVto39meFvBGn2oa2MZvVhAMaYxhQO5Hc0nLsFrHFaD8KfAO&#10;lQLfeJvipZ3axWwdrO3YAM4/hznPWuim8W2drpj2ehfDfQtOhwUWaOMbto6cgd686K3ty++51bUS&#10;PtBYK8hO49Sfxq3IYRFaqLNMLHgUop21Bu/Qqak1zfa5G2oarqk4LkqDKdqn6dKwL2z0xIb6OOOI&#10;ArzhefzrpI+ZGDxAZBwarXEcZ2Exr16+tWxI4yCKXcgcP1IU1diVxO3yjAq9cx4urcoSB6YpqIQ+&#10;cgDFK4ctgVTkksDUny7W46DilPbikPf5aVhjGYCIELzj8q9D+DOsR6T+1p4YuJJ1SOXU443JOBhj&#10;ivOmGGzk1S3Tx6xZSxFg8eoI6sD3BzWNenzwce514Ot7KpGXY/ZPW7KK/wDh/FJH5Um7Sw+VOdwI&#10;yCK+Qrs3OnftCX4aCVI534JGAT6Yr2L4KeNrDVvgdpsE10iT2dlHBdxvIN0TY+Vx6q36VY+K/hqW&#10;90DRL2ztrdb+33ShUwBcRjk4PTNfD1aToza7n6FRn7RJ3IvhTc5/ajuR5YVLnRJQAPUCveZUIvJ+&#10;MYu37e9fMPwfuGl/af8AACmGVHW0uEdGGCGUYORX1TdL/p9xkj/Xtj86+iy5/uz4/PV+9M9gc9O1&#10;MwMdalf73TmmHoeK7mzwUhuOfwpyhd3JIAo43daQ4DjPFTcshuj8ikMOF5rNi2NM+4/xetW7okxk&#10;Z5qC2TdcgkNjdUtFxOt0aSWFb8BGw6DaewrSeV2lckNnf1NULUOLFf3SkBOPep7dt+pY2AAHmqjs&#10;Zy3LUjN5SjB4Ar57+OcsefgGDJGTG1w23PPtXpWoa5I37RHhPRLWMySOC9w6DKxICOp968n+JcE+&#10;pftWeCtNRWIhmt4wBzjLfMa6qKtJNkNXPRfhdpcNn8Erq8exC3WoSLJKzD5imPlFd/IyhQQ2G2da&#10;csVvB4e0m2jVQsemRJx/sjFUXc7ZByPelOXM2wtbQT7TcJuxdSg8/wARrgPEV/qRZ/8AiZAdRgjr&#10;XWTuN7/MeENcFqQaXUGZgQPNOKwnHTY1hJrqY+mW1411fyTWWlyZkyB5IxitWe00qS3kWTwT4fkG&#10;3nNuv+FbWkW0w0uUkBiVPX0qdoiGkPkjPPOK53QTR0RxEonluoeFfh/cOxk8C28LHP8Aqvl/lXH3&#10;/gPwa0LeTrWpw5HBDZ5r26WNdjsVGSTnisG7hHlKRjBPWs5YWLRtDFz7nzlfeHvEuj3b3mj+Mrya&#10;dIm3JkjzE7j3OK8+u9T17UNL8Sm71TUHigicwwOxBVgDu3D/ABr6kvoVYSK0eQVJB9K8X8Q6KYfF&#10;9zfR2AZJrSRZ0UcPkY3Y7EV8TnPDcHU9ulf816M9/BZ1OK5ZM8Htbs3PhgyQNCpFw6yW7OAwxxmu&#10;u04wN8NvEUYtlLtZMcddpxXhusQSWXju8K3dyw/tSVomR8cE9DitXSvEepwXXGmxvCZACTJ8w9cj&#10;3rpp4FezvBHQ8bzy95l29itrjRgjxqJRM4O5fTpV/wAO6nPayxafqXmSWD/LHO3JgJ7H2P6Vs3kO&#10;najorXdkIop1gBlgB5PuK5hQjXF4rW53bcMGHcfWuWM5wumerTUZI3Nf0Ro1a6tWV4X5ZU6YPeuX&#10;SF0iEkNu7YGWU9a6jSdWuIYZLK7t2kgkysbNzs/+tUVwEttdY+VG0M8gww6Um29j0KUuhHp19IV4&#10;AVhgFSa0bxLefTZjhAQmSp7n2rntXsrmC4ivIEba6gsFPFWbCaSawjLvgqM4zzUyjobJdUVIZtRh&#10;kmVbYk+aOvYCusvLQt4A0+9hO4zW+QR6r1FY0q28hMiPh1jIda6HSJ1TwNLavIWRJWaPPbd1rGok&#10;1c1g7ao5+2nY6GwkeUZI3A9citeKdZdOeGS0CqVwpzmsm6iLS3wj2YLnKjrVG1vEi1C1gkJx5uAz&#10;dqxjBu50trRo0x59jrkbxPlQ/J7EGtjas1tcSoBu2buKpXqrGLMT2haGdPlcHjnpzTLZpbcXUST+&#10;YhTIwc4Bp3vuTexRup7wWMiPEzK8mAT2xUunfZDqGnrK8YT+8F6VbQW9xa3CtOqlFbAx3rKsBNHd&#10;3ySWmE807XNXTlZOxFSKlZGd4is7pfEwltr+XyiAdo6Vm29xc+ZErXTLgYxWrqt9J9qMcQUhT3HW&#10;sxfsU0YcTqkgXkV20XJx95HLVppMtZVrTDbGySRxVV7SOVlKyndgh1zTdxV4h5uevFXIJ7ITQnzt&#10;r5IZq2u1qjnlTTMMB7XXEIWUgKTnsa2dP16zl+0xXNpbAefgbqsXP2ZopYi8ZDRk78ciuROiSzzT&#10;tb3mZEYkpnGcV001CrpLRnLXlKnsej/YNOuIZZ7XWTGwiBKK2c1y2rS67bz2+I7xv34xgnmufhvd&#10;csdTtytlfptbBBJIOK2h4rspL/TY7vQ7fa0yjzD/AAms44KcZppcyB4qLhvqaR1i6WTSi9syjav3&#10;ux961J9b01nt0lGlqyw8gxg1TvYrG6lIiSz2tApG1hXK3mgX638c4ubn7v3Tkhh9a6qcUtLuJwVG&#10;3q1c257fwrerds2kaMCAd0kcarj64rnZ/C2lSrG1v8QfIcE5GzIPp3rMu7fV7XT9UeJrlUlH7xQc&#10;1oWh1L/hC9EIjufMDEsTnmvSw9WcNpXPOxVGnUXw2Mv/AIRzWxePGvjGKQk4UhcZptx4Y8XpbI58&#10;UrGCPlIbOa2zcasJrdvs86OqjHNQSXfiF9RgUTXOGPzHJOK7vrlTueasDTfRnMG28TwZDys+AfmV&#10;qLJ9cn1y2SHzcliGHYV1ONRkvTbrpV7NI0ZA2qTj34rs/DehC20J2nlQTPKTkj5j7fhUVMy5Frub&#10;QylSfkeenSPE322LDjcc/SvSPBfw71PUv+EgudU+IMUNjbWbMkf3TMwGSFJ9K6JYLQTzJsT5cZIO&#10;S3+FdnaebJpWgK1xcLHCcRIpIHPr614WMz+pytQaue5guH6cmnYxfCPgHwbc6s0//COSvbxamwMk&#10;xJMm09ga9pF/FYa19hsNF0uCGO3VVMcYB6e1ZNnevBYwrFAEUJ1A45rPklM3iGeTI3Fx0r43GZtV&#10;rLmlPboj7TA5TToySUNztoNTBuD9ojkIJP8AF0rXs53GqW1xDbQ5W5HQ44zXm927fZoQI+RIO9WT&#10;fXEOmEpI3FqTwfQVX1iNSKuyqmEaukj0DxLqYl8ceGJNwCwRKgHXl+tc340ttZ03xb8EL3To5TMk&#10;7TOAchl6kEVh6HdPe+HtSuZlbampAHnO3BrvtSuYZz4czfQv5NsoznPGKulyzTuzzqlDklsPi8Q+&#10;DNR+MXwvm/4R7WTcT6W41AIWAt3QHqo6gmtbxnc+DIvCnhm+tfEd3Z3Efmq0D5/fenFY2jQWdt4p&#10;1q+t9JsFmNkTI5UEHA9Pema/a2mv/DXwvdi3jgubeS5Dwjo55Ga5K6ai9NzWNOM2radzX0KXWf8A&#10;hUXhu/mt5tt2ZCoTJwB61eh1GzlSWKSx044bH7wqGriPDfjGHS/hBcaJeeGzJLa6g6xbxn5SeRz0&#10;rZCeANWNrMmo3FvKwG5Y5cFWP0NebVw9mnBtd1cipSd9VoWZdXt7LxrDFY+I9WtJ9wIMUx2Z/Div&#10;RNN+Ifj23toIryGzvI9oxIqfPivGte8M69b2AubJ3vhCu8BT85FZuh6ysscykPFNGdrRTDkEdRzX&#10;Xgc3xFPS/wB5z18uo1Fqj630Hxv4Wn1u1E/iFbCdmAU3CgDJ9zXqymSSyinTV9OnXy9yyRuG49sZ&#10;r4VeW1vbC/SWC0DJHwFwD+FM0DxF4v0vxC0Vp421uOESFSjyF1A/3TmvYw3Ey5lCtFx8+h5tbI21&#10;zU2vS1z7Sv7hPsdx52qJGuD/AB4yfpXA3N1cR3GYg0geborVxmg3+mXuv2M2q/EG4miaT9582PKY&#10;+wr1VLDR1SI2dxpske0Hd5wbI7V9LCtCUbxd7nBKhKm+VqxQ06bU5Jt01g8abfkZm6/hXYWlpaiw&#10;82YrGrRMN7Pjj8azXt2fRYUR7feufuNmsK+nv1TQ7e+F00Ksyqy5GM+tdMHdHHVutiaaz+FsN9eS&#10;NqFjLJ5xeUkjaT/Km/29BcWGtW+j29oois2USJGNqnHbFMfQ/CUmnIZbWNw4yVE3JBrptE0/wvb6&#10;DqUNt4StLcFQfmbk/jWymloYWaV2eS6Bb+Pv7b1BrkXDx/bXbzGB6ZrtlvL06rHbQeFQyeYAZ345&#10;78Vq6jcazFFOlpYW0mMjaB2qr4dTV5tW1kXeieUiEFZTxuPfir5mlqJqMmaM1vD5dv5ksOQo+6oH&#10;NQyLYJt3eH7J3IG1/MBP5Vq6i9kLV0RPna1dQR2OOK8rstL12DUL+4fxReEm6dn3kkYzwADWPkaK&#10;SR3DyanDd2si+Sibce1XblbH/hH9HnOvP9pkBJjByDXOQXEMlhfC9umSCMfM2etZ134i8EW+nwob&#10;q+24O1xEzZx2HFPkvoLnTLVzM5umO1cKe/erFnb+eszPGgUL6VyGmeKPCV/4kvreTwprEUZmxHO6&#10;kA49veu/3H+zQbQRmAQcuTg4+lFOU4PQcowmtTGuNPYXMrRSAgZyPSsrypBLJls/NxirjXd2Td+T&#10;qkf3yDHnk1hm/v4tbcR+F55239B3r0aWKa3PLq4WMn7poHCyYxJnHpSp5RjnOSD2NZN1f+OmvFaL&#10;4DzFRjOZQPrVqCe9a03T+GVtWOMIXB5710U8XB+Ry1MFNbK5aG7e/ApCfmX5zxTyDiPg4KZpvGOv&#10;ODXTGalscsqco7oBtyeKmQDypDvHUVSVm89gwH3qleRVt5vl7VZNyY+X565I2465qrK6/aJQqcZ4&#10;qo8rswHlsF9RUsZG3G0dPvVrCn3M5z7EigeU5JJNKZGFpkScZPFNLfuyOKhbbz8h5HFbctjFyFVg&#10;STxnNG4+bJuBC5HNNQESDmpwEdgpQbT3p2EWI1Vo2KplR3pxiQiTIJ96jgZ1vhGqDaQRn1q4fMUB&#10;XAG5jinYCskTGaIpuwG5rTdALIuTzgcUlu8Sbt7RKuDyay9Rv7cSRRx3MRG7nmmIszSQi1YySjgd&#10;Kw7q6jFvKMqQOmTWFqd64uLZTdjBPrWHc3sfmEmUfd45ob0Gka9xc5kO3djbzjtVFriJdNlLeSPm&#10;4zXPT6lbpDcAzpyOpPWuK1PV1M7qt3wTgc1DZVjsLvUo/PlA8vAXk5rkrzUrhftBRwytJxzXLTag&#10;BMFac8rnisaa+ke4G2JyobGc9KOYpI37u+dkw18ORxzWUJx5kpU5PuayJmgeRQ1z0PrUMrxpDDsn&#10;ZsjrmlcZqSXLg8qSc9aia4DI4L4OelZglYsuQScU53XCHac4qXLUaQ6aRy6fvM59qYpwx5FRkjc3&#10;H0pM8MNo6VL1KQ+VyI5AoBz1qFXYwqNq8GlPAHIzimc4PB60BYtEp5UWXHP6U07dh45IqBBhn3ZP&#10;cUx5d0yKGIOeKVwsWFXMygkmo7jieFRKwBHIFSx5VLcvIMnNNcA3EJKjGetAx8Xy2yL5h5NPYRMY&#10;wZD/AKwVGfJz/rfpzS5XLfIPY5oA1JHsFsbUKBuCcGsS6kleRx9oO3+dSHJdcntUDA/vTwMCkgI1&#10;XEYGe3FROCFGRyDT1I8sgkk5peOcjt1oAhy24c9KYiym6lIX5Q4zmpCPvHFSRjMD4Y/dOQKAPef2&#10;fQG/ah8SMM4XRmx+Rr6ku1IvL1i3/L2+Pzr5k/ZuVW+NHxLlwMx2AAP4V9L3246tc/NwLh/50pbj&#10;iU/4ycd6TncaVs+XGMgnPSj+LrioKE42jmlBXzSCSPelQjfL+7OAKYzAsSFAHpQA87DKQGHTnmml&#10;Rg8t17UqJCRk3BDelPwwfpQBWbzN0YySPWpQPmT72celGfnYEnmnKcFOQM96AG5/fMpXkd6U4J4N&#10;RzKzXUZEmCP1pQJBnke1AC4ANJuizyzCkIk3807Z8p+QUAOzHtG2bPrxUfOW+bqaaVKuvA6etPX1&#10;x3oANoweaDtD9KdhSMEnrSY5b5BwetACZ5XrTucH5eKMLvhPmDODTs/7OOaEA3GcH0p+MNzgcU1g&#10;2XHPak+bY3ynp60AK+PLPyE80gkYBBmpIduPmPWpPKhYTHzBlR2oQCbCUiPy8j1p0ar5rApxnmmh&#10;VSINJdAIO5OK4LxX4x0TT7XyIjatOQQoRgTn3xSckhN2O6vdQ0az06ZpLu0AWInlv8a8a13xk09x&#10;fQ2b+Wm4r5lecatqerahqCNPqF0EaTITd2rPaF2RSkWMJjIrKVVGMpPoF5G02pzM+uzSymXLMTnO&#10;e1XYFSO0ZVgXO3rVW3iWPeSzHI65qRpMp0xjPNZcwhzmLcS7FyBwDVOZYHs5V+yRgE9AOfzpCzMx&#10;GWPPWpEX5slD160ucRlwJqdvqW6DWdYhIYFQkzD+Vd/pHjP4lWTQqfFMF5AmMwXMeTj/AHutc2UQ&#10;jO3n1pF8tGb5R+NNTaBo9t0/4k6PIbePU/h7cWjEgedGwZT+B5r0Cy1PwvqFvCbHx54eldgCEMyq&#10;30xXyNdLFLgtAp45rOWCyW4iMMOrQODkSQzspU+vFaKtYuMmtz7ZlivEVj9mQDH8Bzn8qaqqbdm2&#10;MD6HrXylpHi34h6cSI/GN9dwqfuXOW4/GvQtK+JttJ5Y1L4eTofMwZoOh/A1qqikUpnszAh8GPke&#10;9MCrsPNZGmeJ/AWoGyWPxXaQuyjCzkLk+mTXTSW0o8t0Nm6MvDRSBh+lWtdi0zPZVyeT0qLPLng1&#10;ddXClTaN+IqBlUFQAenPpQMgB5J2KcVHvczspRcZ61c2KUx8tR7BlwY+exoEIqjcx359BmkbAY+t&#10;MUMjPmRjzx7U8nJPFADCzB4+Rwad8u9iSppJAMIAtMwNzcEcCgY5nVY8iPPPemCRm6jHtinDaYnD&#10;KD6UYXbwuOOuKAE5z06Ug5zxSgMSvzU0AgHJHWgCRvuL8tRn7zYQ9qlG3b0B49aaf4vl7UCGDPmD&#10;5ad1BHmdaaedtIwPB3GgB2FGzDdzTCAS/OKUYy3zUY4H1oAaVOVyOlQlD8xyKsbwODDk+opzbCAQ&#10;hHtQBAPuHoacxyiDA4obrgJTRnJyuPegYduEppcKygjrU2PlPAqNh88eYxQJiDlsgnkUoVckkdDT&#10;vXpUecsB+ZoETHZhTu5x0pjAc4eo8fvWIlJ/Gn56EkCgGR/eaXCcCmkkKeBUoICyjkg1HjlvlpjQ&#10;3J3H5RQMYYbR1pSFDjLgUO0eR8uKABwCmPftScjOWbtUg2kL84+7TB99hj+LrQAnO4fLRxtf5u1K&#10;+weX++Bz2oXZ8+cAn3oAhYnKkKcZp43fNz6VMB8rDgj6U3KiFgIVJzTAT5wSfl6U1mOG5NRO8mQD&#10;CM0qeYcZUZLcUAPXG1uaZ0LkCpSoAfOM44561H3HFADQw8wcjOKd26CgIhkDHOR1pHaLgBzQApPT&#10;5qOhPNIAdrHHakB4JIGKAAknPyimlJvLGCB708NH5ifMCeeKehkLvlCBnpQBGg2gHax9c07A+0Kd&#10;iDHUUrHDYx2qFmbBO3vxQBcZYduQe3TNVnUbT8valQ8HLj6U7EhXO1QOxpgVljjWRSrN1Oc1Pn5J&#10;MjpSSK+9OmPanAx+W4I6DmgBqBsOSvQU8bdpO9cVGZIsD9630xUbFSBtHOaAJmaPDqNnTtUe+QY/&#10;djg01Y385zkD3FTlVAXJFICINMS58hhz6U5nH7oGNTzTzJxgQr9ai/hJKigY7fEWbanXHFN3cnK0&#10;0iMOnGM9MCngLtfJ7UAKNhLfKM0xlOBgjFSCMYB3Hj3pCwAclgBQAzH3aXnLfhSFhzg59qerRm24&#10;LZzzxQBEc5OBmgbsZxwD0p+PvH2pgILjJYUhC+cd6r9jGMcHNSAoQ5Dd+9NG0j/Vj2pDsxkIAaYx&#10;x6mkz8pwO1NHAPfmm5O4YpgKN+BznNLzubJo54FISxPUUAPwMHNJ+NMJOVyRUq7SjHnNACqM4IPT&#10;rTGMQkBBwT2obcFiKzDryKaFjMm7NAC5bngUEnyzxTjw447UjA7D8lADQc0MELDKjimgYlbjHFO7&#10;nj8aBDQqYkOwdOtACmIfMTS/xryfelz8owvSgYZOUAAxipE+7L06daj+fLZxjHHFA5jl+Y9KAEZi&#10;Tgdc8ml6etNA4FO43n5aAHc5Qg9uRTHJ87gdqlJXa/FREcH5aAAHkYHTrQc5OFzmlA4xinLjJ+tA&#10;CDGTxTt4BI8kVWlkjS7kUhskjFSMwMAIWgBT98nBqB87n+XNTJjKAsM57mpHUgr8vbrQBUBlOQIf&#10;pTwrKrDknvU2PlY9DTSTvfjggc0ANGeM5qRSu3npmm+nPNDf6mT5e3FAEzGHbCQ3SoS3789KgDDB&#10;BApI2Y3TjYAPWgCyMbG+agsfJjGO5pMptfgZpvVh8tAEO2U3J+fjIqwuAxOO1KByQVo/uc9c0AIM&#10;7m4/Ggr+5l5/hp4B2twaYQ3lk560mBCA42/OvX0qVQ+JPYUwOm8DaeDU4KkPlT25oAYCdgypzmgl&#10;Ofmp3y7xyM49ajw+4nyyeaAF4wKMnBxxSdiDj86QAGRhjAx1zQAvzEHqcU7nafkamrJhnUqc7uKc&#10;5ICn5aADIyPmP5U4OuTmcDHvUYbnkcYNUnRmEoEjAl+uaBpGnkFGxJnj86hb7re1JGpWBB5mflp/&#10;r8p69aAIjnYuARx60wzTBMhGJz0qz8u45WghDbJ8q9fSgLgrKbcFkwdvc1E+0oSGGKcVTbGOTUDr&#10;Isi/u8A0ATDG2PB7VBciRYyTET0yKAWE65nH0qzvD20ilM9MGhgZkagTsVgAGM1ooc25/edKjljI&#10;RcHjHIpIsbBjPWkO5LkAJlzzUgCeVnev0pjAFcHB9OKVVOVHPApiPzKutNtXtZFMI3HpXGX2gr9s&#10;YpvA25C+teuPHGyN0HtVNootk+bZTzjk1SaY4o8NMV/a33yR6gvJ2kZ4rp9O8T6lFbJFOLj5T1Jr&#10;sr2zR9g82LBBwAnSuK1DRGa4lbzDgHPArKpQjU3R0UsTOlsz1LQ/Emn3GlRrJdISF6E812UE1tNZ&#10;W4iaEgNx83NfLMtvqNszMhnXY2UcNit3R/Fep297aJPbu2HA3jj868fEZXd+6e1hs0TspH0dIkgJ&#10;JjOO1MRCTzIRmuZtfEtpcadoxJtHyg/i/nXQ21zbSMrAJt25IB5rxauHlBtWPXpV4z2ZYKMJfuDp&#10;T8N5nfmp2VDZ27xuWDHnPamYJXg9ulckkzpQsed7fugBjrmrIJJjUoAo71WHBQHHep4wDImc5rJj&#10;JGHzYCHGOtH8ON1ObG0/WkwNwIyaQE43eUv+7TecsMrgVEd5K/NximKHV52yxyOmaQy2fufdHSkA&#10;+Y+hFNTmCMhTy3INTcc4WgYxT+7myPp70Y+Rcn1oXPmyD0PFOcEOuVNAmQttBYZ/h4qqWPl/dJGe&#10;KtNjz1BHGO9RuIxC+GXJagaIMH5DgYIowvHtTyOcljwOlLxk0xi4HlL8x56U9M5lXBxgc00bdp56&#10;GngjcOvPSpkgRIuPJfjjBpIwABleOaQE4b6inHdxx3qGirlhTlhgkD0p+FPRqhJ+ReSPlqQdBzzi&#10;oHciZed2eh5qVcmNeDimvjA+tKpbaT+tMGRzEfaEG45A4qaMt5ePM61XlDeZnJwBzUiH5UO09KBE&#10;z7sA5FNTBdRt79c05g22M5P3aRBhTkd6kZJjDtxmkO7YTtU05vuJ+8GMcioju3EYI9qAIycv901W&#10;l271HfFWCBsPy1XdSGZjk+1NAIoOzqKkVMxSEqenWotx7AY9Km3/ALpR320wGRhsHgfeNSAHfHwe&#10;tRkNtB396kX7wyhNDAnXr94U043YHp1o4ET4B69KXHyN8+Dis2UIMbx8oxU/TZ9etVcnzANnQ1YX&#10;kKdnSpZSLsR+VlZ88cZqvJtErcZyaEUmSQhz9KJAfPhwnOKLiIgDuU4I5qQ8lBjqetN5+bik/hk+&#10;fkY7UICePPnhQgx61diUBpwQR8vB9azVLADkYz61ZDtkYAxihgViFXVJCuTyeM1fi8w7CDio9mXV&#10;tuOOanjJyakCBwftOcd6cQxReD1qWVVDpyelN3AR8EHPUUxETf6s/IenWqUu0LF+8JyeaucGVgXI&#10;HWoJVUSgDnjvTiMiGML71OqEWoJYck1WyNpyQCDU6sdic8EVTYgUgbfkB60vYcU049B9KeOhOKko&#10;CDk0BfvfKOnemSEgjB/iHFSYYo3B+5SAbH/HmJeTVhSNoGDVSI5MuTjD8Vb58xehoYWJE3Yb5RnI&#10;olDbwCwBx3py8N+PNJL8zg7jwKgZAAMnA78+9SoGIGTjFMz+8TnoanHABOf8aEAxgfJ+99KLfYJC&#10;pmHXg4p78KxJ7VTjIF/kqzDdxQBrnP7rB7c1EQcL83AJzU3zFEJUZx60xwBnJHT1qRDMt8hDfhUi&#10;+Yclhj0FJGoLryemanIzk7ckUAQtnA+XvTAD5LccVYwMN8vb1pi9V4HXmgCGNtsvH5U523SDMZ5b&#10;k0+VFBH7wcjkCmgDAwtVFgZupKv9m36pLlWtm49MCvm7WomTxXdAISDcN+FfTl4ifZZTjA2dPrXz&#10;/wCL4RF4lLbcZlPPr6V9HkNVRqpHi5xT56L8jmYt20A5qxzj2xVaPcYEyRnFWV+4/wApJ9a/Tqcr&#10;pH5bUjaTJQcpH6YpRkkdcU0Y2AZqVeiZ7VoiBf4Pu0vdxt+lHGCKdhcqQTmgkozqCsmE4781m8Mu&#10;MgHmtedf3c+S3TtWI4behwQcnPvTsT1GkgPDknhu1esfCC7MH7VXw0P2g4+1OCOg5ryL96bqPDDb&#10;nnIrsfB85t/jr8NZPMOf7RHI7VjVV1Y6sK7TP0/J3WyycYeAFaz3+8Dt6n1p+jyrN8MtIl3ZH2NC&#10;OfWlcfMQRzXjzVmexcjHTpRjJPznFLxsPFJxnINQUJz2QmjHycg0ZYKCEyM80u75T+6xigB2eAPa&#10;kPTrwaO3SgnAYFP1oAQj5VO2mkkEYWjJ2dDj60vrzQA3ccqCKeCcVGw6c0wbtyZ7ZoAsBgR900oz&#10;1ycVGOh4qRSMv8wPSiwE3OBT+xqHI3Y3CpkI3HAzSKHL1Xj1qcfdPFNATAPNJgl2478mkAhyZMba&#10;Xb6HFKCN2N1HPm/6v9aAAnA+4Dx3qBsZbEYGTT3z5x4xx0zQQu0/NzQBCd+1Rig7t3A4xTyOtLxu&#10;680CI+o6dTzS/wDLMccU7nB+UAU09TxQAck9KCPlHFHrxS/LhunagQDGB81GODxSfxDjvTxjpzmg&#10;BO/SlFJ2p34UAMy/mkhBjHNPUEq3y45oAH7zj04p4xnp0oAO5GDmgbsAE55p5B2tSY+egYox5mcG&#10;pBjrtpoB8t/l6UY5bigQ4DEhIHPepV2+W371Se1R4+WlTaHfr0oGOzgrhBWpaqHsgMKflOTWaQhH&#10;3q0LFit8AM7SvNNCPyR/aAs0sf8Ago58TkS3KpLcrNjt8/U15/Y7B5TGR9rv9zFfRP7XGmpb/tYf&#10;Cm/Ea/6doDI/H8SHivnO3DmW3w+OnFd11ZWJm7nVwOw1KxaOyZdky4IPNeqfBXUPsf8AwUKuEMcU&#10;iXdvCHik+65J6n6V5fageTgy/N5eQfXFafhq6ksP2mfg1qBZy0niy3jOD2LYrCcb6IKSvc/XPWYv&#10;D9xp0Fte/D3w1cwSWGCZ7dXwrdR82a+Y/Gv7Pfwl1me5uNC8SS6LO7s7xooaIsf9g9Pwr6cu2ZvD&#10;PhCUL9/QoWH4rmsUSTCUkK+c8YOKcI8uhCm7n5c+Ofgf8bvDl3rU9v4Zl1XTo8n7Vp6FyV/2k6j9&#10;a8Gnhv4L2RZ9F1SB/MwyTRFCD9G5r904NQulRFeON024KyDIP51yPizwN8F/FGnlNZ+FPh5ZhCwi&#10;ntYlilVj33Lz+dGxpGr3PxRYr9og/eggg5zSN/qlG4ct2r708efsx6lFo+s3fhn4swXeJGaOwvFw&#10;5B6AOv8AUV8X+K/CPxH8PeI7611b4deLoCmclrdio9wwBBFU2mbqz2OWHE7fL+tTZ4TiqEMpdYAX&#10;J+Y81dX+KgRJ3HHWnLnc3Wmc88VIOSKQxRnrinUwZ3v8pwKcSORigY7PB4o/h69aQY5GBjIoOOP0&#10;oAXBw3H1p+F2Id4qPJCtgUKMyDMrdDQBN/COQc03nDjPUikH+qJGSd3enDG8/SgYnPmoVz054pyf&#10;x/KRmhQ249MCnZHznIoAb8uGB554pMjcSFob7rYHcZox+84x0oAX+E/LUbKGtyCDUoHXilx83SgC&#10;O1uPJ1W3YRtlGAx6ivZvD15FNogUzruUDbk+teKSKvzYYcnk+ldDoV+8GrQ/vDgsAeacXZmNWmpK&#10;57iD87kDIC8mmE8qdnfmq9pMtxodq8cw2gAnHU+tX5vI22zRnqgDLjvXUnc89qxTc3i3+nlOnOfe&#10;srxDY2194L1FGtY97QnB64Irb+bav70cA06EQiVw/IbOfapkrjjKzPkq9guLTxDqVvJbMMT/ACk+&#10;ntThgAZQjKivZfHXh97nTr+6tbT97ArPhRyy9a8Vid3cB5DvXIwRjpWJsnclGdlL1X71Lzg8UmD5&#10;nTmgoXHyr9KXnaOKOcNz0ppPTmmAvOG4pey8U0Z3GnHGT60AJzu4WmN/BlTjNSc4PFNIwxOe/NAF&#10;aYZMQ849Mj2r0L4aeG49b+LXh6zfT5nW4vCF2+i9TXn7MBflsqAIjxX2H+yrpX2j4g6vqBs0ZYNL&#10;kC8fdJNTLbTccbXuzutT8Kw6P4Kmt7LRLPctuAcAA14PqtpMuqak7QTpIHztz0xX3X4qtbY3+qKY&#10;grmNuDXyj4qtLhfFF+fsXzKzcY6ilBS6kTqKTPD9T+0TWpMgkwkTAD04rykKy6vdqzMMTnrXu17D&#10;IthqsklsFUWshGR3xXhTS7rm68xl3faGwQK0YlK5N8uyQ7Izn1NM2/vbXHHJ6dKrgM8dwBHKCHGF&#10;UZzXqfgz4feO9aktJPsM9nZDGLi4UgYPcDvUSdkWlc82jkEV4dl7MrH72FzXo/hfwb481690uYeF&#10;tQjtPNwk04KBhnk47ivofS/BPwY8PWEEuq+ItP1K7RA4DbSu8dAE5/Wqd/4u1yd72Kx0y20238kx&#10;xrEvOzoOnAqL32Q/h9StFoHwb8Opbf2zr8WpXsUauLWFwVLDsQD/ADqG/wDHHiK8cx6d4V07SrMR&#10;7IkgHOwdOnFebX+kxm/uJZNSvpmaUuxdyTk+5q1bTwJoUMS6fypwWpKn1ByLkiXU+sTy3et38jeZ&#10;kB3Jq7GqLH8scIz3xVGJiZYyM/Q1qBMwD5wTitUIsKH8mPLk46U91fKn5fu0kfNvEpRhjOKcVYq7&#10;mUgDtQIgOd4+nSo2BKkEA8cVNk7pMD8qjw+48A5akBSkiBsJ8Kc8nisr97vT7+ASOa6QqBcRfMPu&#10;8jFZd75f2zYIQGJ5IoHcoZGVBHU1IB/s0zYnmEMTxUq7Cv8ArAcUgIXzgcVnzECzv16kzLg+labY&#10;rMnQi+AyebhB+dPccXZn2l8K/COqN+ypoevaTLcDVMmT7MXIW5jTJZW9cjpX0PofiDTNW+HVnm3m&#10;gltojFcW0vElvKOD9RnpT/g7ZC0/ZJ+DkRDKTosTnjB+evGPiPcaron7ZHji4tNPkS3nmt3PlriN&#10;iRlgwHrXzubUU1zW2Pp8ox7cvZy+R6p4V06ytf2tfAuo/brdc/aBIyrgSFhwcDvX0BexuLtiQeWJ&#10;B7HNfKmga699fw3UAjilhCFBuzsPf6g19EeFdetdR064s7gRLcQxjcCeUPqPVT+lTlk0o8twzvDS&#10;l761RecfP92oj941o3EMiTSApkbuCD1FUGA38V6jPl0IoOMhRUMhbegORUmSATikk5gJMn/LP0qS&#10;0Z85BcYIOKsWIYtJgAZHFUXPcOcb/StS0ZFeIhDnNHQo4/4h63qel2nwYFvemOS68TIjPngLnB49&#10;69H1G7s7HwjqF88sKp/wi8cu7PBLLnj614j8copv+Ed+Bd1HGxSPVZSRzjcMEAntnpWHJ4nl8Q+E&#10;Pg7oFppd4l5NdRRXUZOfKROCSe4Irpp0k4J9TF7s9J+GVneSzePPEN1CN99qci2pf73lg9ee1W4N&#10;GuT+1bqGrXO3yBD/AKMepkbvn0xXdw2kFn4b8P2UW0RQaXHGu3gZAwaU4BBBBwehpzd2TFWJHbMj&#10;s0RAJbFZ8u0Rk5PPerjndFzIBWdOflHzDg1IzMuGXO0DrnmuckidtSiHl5BnFb8oDTnk8GpbK2Q6&#10;uxbruGKGUi5Dbqmm2+BgmIbqqSrhJ12Ac10skKiMEtnCDgVj3CHIO0Z5zSt0DmOYuoyHUbeorEuY&#10;x9mjAjPOa6u5QEQHHrmsO5Q5jG0d6hpGpxV7DmMcdzn3rkb62MtjrcItS7f2TOyL6kL2r0O5QHOU&#10;H3yMVy15G6X0DKMEbuRUVafNHYqM7M/My+v5oPiX4hj1LRLnypPFc0KGQYaE78cg9K6jxH4IvofA&#10;Fvq2j+M7WaeK0SaS3EoK3SNz8vOMgfnXrvx68G/b9P0bWNN0u3W+EUjXMKKAtyF/QOP1rh/gTL4T&#10;vtM+Jena/rV1ClsyQ2qT3BVo5XyMnPZTiuBYVwV4LVdDvo1+fSXyPNvD+uhp7cpPcW1xHKEljfja&#10;w6gj0rubgpLqVnI8Kxs6DlehNetfGr4L6DoP7IWgeKrT4w+H31OG8DzwQSBv7SikI2FAP4kHXFeJ&#10;+Cb/AE7UdNayvJ/LKQhfMb7yE9K+fxdOFWLqQ6NprsfR5bW15ZPXoWZ45w0w8yNvlyMc/rRA8k1g&#10;8ErN8jZXcfStHWNI1rS55T9u+1W0nMcw7j3qhBLZTpG0TxLIhG5ScZryd9Vsj6Ck7OzLvmXB0kwy&#10;S7lxgBvasspLbXsEkaEqx5HpW3LF5lqrgoHjj5VT1/KoLTEssoaEcNyGqFI7FoV9ygRyh/vLyvpV&#10;hJGFlIUmXnqO4qK+hdCjRwsyZyVqsrqkAnhj3MfvITVWTLS0JPNkgufM2SHzD3PApt9bW91pavDs&#10;SZUyQD1NTkmeyjD2qqMcDuDUccM1rNC3mOwaQZ56CpSs7rRmilZF/Q7wXXge7sblE821kKlXPzAd&#10;iKoyNd2Wswt9kmkiZ/vHkYp13b2zeItLvLaQpOFAkCHAYe4rUS9UyzW91pCCNoTtYjODRJK90t+n&#10;YVxsEAutTgnsZoxkfNGW70t0wh1Fobsqm91AI6D8ax/LuIr2Sey1TAEp3IGqtcXpuprhLgn5CBk+&#10;v1pcnYOYt6rp0qX0LLJE6GEEFDnINcy9qouGZJpQcnjGK3IpbuMQqt+7RqvAZs8fjU87WsmlZARZ&#10;AeRitadSUdDKcVLU46RryF8tGXz0OOlKslu0EuWYFnGeO9bVxFJHpu54A2CMD1BqBbe1miysKpgf&#10;MPQ16FOpGS1Rw1IOLKrfaBAWQM4CjjNZUuqXUOqRSxC5jbdhgVODTtQOp2epweTK7AjIB7imf2jp&#10;1zCqXGkxq+MZ29DXbRop2lucNWrunuaUWt2c3Fxo9q+V5yKkbT/B15cwg2BjLqcsh6e9YLW2lGC4&#10;YarEoVeRTtON4jagYyjKnRs9q7I07bOx5rkJe6fqunatbfZvFF5LFvzGSTgj0rVXxTeR2trb3NtE&#10;SFAXI6fjViwtBfR6m138UUs7aH7sJh3MSe+a57XrTw1CdPjg8XG/k3Hexj27fSqdJN6ijUaOkGp6&#10;ZLFEJoYUDjucitK2vtFFtHC9zafe4bivLHRWjtiA2AOEB/rVu007WZrpj57xxFerHnFZyoLvYaqN&#10;9D19W8LtZuTe6YCE4O9TUNrfeA7XWGN9pPnIx+Xyuc/ka4u00jRljjSS4vpGL42rIepr0fQND0m3&#10;tonl0BJQo3LG/JIHPU5rzMRUjDeT/L/M9LD4e6u4mrH4n0mWO3stB+Alw88yFVc2+D/31WVqMfim&#10;zstQu9Y0m1sF+1xrGpmBZmc4AC9a7+XWNL0rwZda7daVo2n2luu2CAKvmTN2Cjqc18t+JfE+t+If&#10;izqmo3Ftdxw/25b/AGa1DHbGgYY46EkVGBw88ZJuKagt5PW77L+tCMTXpYayb1fQ+jbXSdYsoNKu&#10;L3wxdIl1ZLJDJncsisMj6VYt7w/2kI/JK/6QABivQdK12wPhDwhZ3ulxtay+H7dSzDJhYLjj2NZe&#10;raXpR8S6VJZ30bo8mW2jg+leDmEPZzmuiPoMvrJxjdWuSXEyppVuBsANrnPrUWhsZJr1vMyQzcem&#10;Ki1uG7h03S0NjIf3BzioPCy3Rg8ZzKr/AOjxKWz718xUVqcpM+ooSUpRLOpSurwHeDmcgjOOlQ3c&#10;x/4RO6YDkWpH51m6nLC95prfazlZzkZ60t3IW0W0H97AAHetqSbSCUbt2N7wd5i+A/FqbmCyMSB7&#10;4q3azyhSFaXmVtxLVXtWSy+HtxmMgta8ZHqKo2cqjRPOZ2+8+F9c130qvKkvM4Z0lKTv2Oy0vUXC&#10;XsLXJAeQIGz68Vr6O2pQeJvifbSGXZBJBJCccHcMmvLJLqZNOEsUI3G8ViCfQ17tobWGq+Bbi6tp&#10;Ifta6aguoc/N8o6juRV15O6XQ44wjFX8znNR0bTNTeWeO6tre5OBLnGJAO/1p9v4agsLAXUOrPJK&#10;rLld/DevFVLyO5iu75/tEwWNjhQSCTVG41DU38P2Rhu5d4vkAXd15rjjyqV2XJNqyPT4tU1C2sNB&#10;uDbOYztEqsMge1ReItD8GX/hbV9btzbWVxHbg3aKwUOSOCPert9HGPgjp5lhjXdbRkj3ArlLk6ff&#10;fDTVRJq88NrbSxqyI2PMPbOOtRUnG9mrdjzHTblozyu1mvU8dhF1O6PlXXyyKSQy+ldFqcd4JY7q&#10;2XGXXeO59cCtu78PXJ8NaZcaTq1sbiG0ZzE+D5q+gPrXDJfao15pplFzBNHI6GKRcD0Oc1jKMd3q&#10;jrp3e259WeHfAGp3/wCzH4c13TtcuI7ubS2lOntyk4XrhuzelcZa3WsW73sa6lrUEscjo8MhYFWX&#10;qMdq9E+CXjyytdC03w/q+owwwi6xYyv/AMsy5ztJ/uk9K9T+Ifg+31GCfVNMSyi1RLPeyxgbbtMc&#10;Z7bvQ96+kxsVQwkcRhpc3KveW+yPkJ5hUp4uVLFL3JP3Xa1l06a+f+RwPw98SeD49Lmjv/Ept7qS&#10;6Kxm5fALZ9T616JqXlzrIBbW0qOuQ0XzDHYgivivxDa6hNcxKYrhLi0vnE0BXa2QeeOvFa+h+PPE&#10;eh6dpkMEd3dxlcNDcucjHYE5rtyfiCnjoqNrSQY7APD/ALxO8Xqj6ytNO0eMpcSQXO5R/G5wPwqt&#10;qMiSpmISfdOwI2Bx9K828L+NdL8TyX9qfFVnp13EuGtZHAJJ9DjmvY9NsNNtfDNhDLq6zyAMWb0z&#10;X0vs+TVnkyqqa0K3h+401dEunvG2yeZgBj0qa+v4GvYEttojJ5bpmqd5b6Y3mukuQH+6DVea3sJ/&#10;D+CJECgA44ok3MIJR1NBbvQoPJ868t5ZSeFVs4qtf3OjS6dKwv5Il2ZKhM5rlP7Q8C6dqaiTSLm5&#10;YH5vm3V01nq/gy6jheDRETI+5IuKbjyruHMpPQ871CeS4S5t4NA1F4zJjcEI3YrtNPTwzF4A0WK9&#10;8I6cw8v/AFTxAlT9feuiWW3e42Q6LZRjHURio2trSSbbKsZ2sDjuatVVYj2TOeK+EzNi1+G1lGSh&#10;xtiFY90+ppZT+RaXOC5ARQcY/Cuuu5HgCNBpUTKqYdcdvrTbe/sJtBvvsmlReYAQwYdGqE9b3NJL&#10;Sx5nBLoNh440ybUNQlQ3SNljnCEdiO2a221C2mMf9k6BAS10N0zD7ozUWo+H2vtUtXuJihaU7+Ov&#10;pj0rp9N0KxtNJgX/AISBFXGTxyatVNNg9kjRkNz/AGVEouEEgshuIXODivPX0m8fxQ0tx43lcG6y&#10;EK7QK9KV9OQFUvQ524yRzWLc2qXN/CBHIoE+dw4rB33RrZWIf7OH2OMx6ukh8jpjpXO3cN2lxaoq&#10;SFi5AwK9AEMFvpTMDk+WADu61VS3ke8tZja+uePWtYVpw1RnOlCas0cWLLWDDGU093I6nNZ1zFcB&#10;1V4LgPu5BBFeh3b3EKXhSNYwITy3rXL6fLPc6hevdXkMmJSEwoGBXpUMdd6o8qvgV0OfPEJwucDo&#10;eKYJV2A7W79K7p9OsXSYSaWfmHyupxismbw7fKWktr+OWPn5G4Ir0I42D30PNlgZ9Ec6kwbG1Dgm&#10;rKDMhDMBjpSvb3EE0scmjyLlvSk2ObqHDMBj0rrjNS2ZySpyjurDtrbyNh61ZijUq4LYqKPd/aEI&#10;MihQDkmmyvEZ4ys+AM7q0My3Eqh7nIzj7prPursK5zd5YA4PpWdNqaRx3S71YYIFcheajGGld7pA&#10;u4nk0uZDsb13fTGBiLuU5JHWsf7Vp6JNJcak24xnAzXnur+JrWMzCOSInHBzxXnl9r95LcTE3bY7&#10;80m7FKJ6dqOrxG+lVZ/lVjgk1y17q0K25xf5Iz1Nebz6nMVnxdMeRjms2SeZ5CWmcCkncfK7nVXm&#10;rySTMPOmC92zWQ10jSZDOeeMmslpR5ONw6enWoS3z/eIyelJrU0sabTzedIxAPNMeVsKFIxiqYB+&#10;T943Sn7flPv3pAKAzL80jE59anQRgAlifqarjPHzf/XqwsbmFyVOAKVhk4I5wq4phPUbh+dVzIgf&#10;buxxTFZ2fjnnjNKwFktwMelQlpPMAwvfmht4z8gyPeozxITuHWgaJly27dIQB0qYMohj2x5yp5qF&#10;Xj3qG9elbFhDZvdktMAvlkjNIDLUTPvIXAB+8avQ2cIETPcKSeuKnaItLeKgQIGOMHrSKHVVXe2R&#10;UjGSxwggYHsM1myOPOZQOBWm6lt/B4Q96xwpM0uG/wCWlMCwqqSvXkU9VIJDPxSjiKPKnink5Ydc&#10;4pAREruHyGmlSzKMkAmnj2UHHvUgDbk/d9GoAjMcSMoLDlTVIg5PpuNXLkg3EBEnAGCKgO3zDigC&#10;I52/UUtv/rLgesZpTja3I69KOQbfbHyG5Pt3oW4H0Z+zRGf+E/8AjuwU/u7ROfrX0TNvOoXWQSTc&#10;vz+NeC/s1eWfGH7SrKvy/wBnQY+veve2YfbZ/kJ/0l+v1qZ6MaKjghxxTdw8xMJ25qd9pY/KOtVy&#10;uJkIcdelQUSPny2IjxxTIzHuG/pTjuLHk9O1RsG2nKmmAOmbhCJRjP51KxPHJ6VGEYbMy1IexxQB&#10;Gep+WjLbR8goJ+blR1p3Y+wFADgq4Y5PHal4xjHWoSGDDAPJ5Gakxw3PpxSAM8nKnrxTecjg/nSn&#10;tx3pOdx5pgGDnrTu5FIM5HOBTvk3P+7yfXNMBo+8eKPTinYyjdajyd69PekBINmBxzSc8+9A+996&#10;n7fvHPpRYB6KCpOefSkVct9xupzUqq+DtQ1Be3mn2dhLNd6rZRIsZJ3MOaT0ESmGXaD5TYxnPoK5&#10;7XPEXhfS9InL6sk05BAgQjOfTNeceJPHt3PbXdtpUBWPcVMnc15LPJdTal5lzczyOScsx4/Ks5VE&#10;iJSfQ6fxL4u8SakHhh1V7SAMQI4c5wfUiuOhtUE0crxzyTFsl5XLH9asQQINRLbBj0PerxXDMSBW&#10;LnczbuQJDJ9rDNJ1HSrS4BYbjgCmgttH708VC5/etgE5HaswFkYbvvA5NQFWZ1GxyvtU8UYMZLE/&#10;e4rWtTZrLHvCkHrx0o2Ay0hIXHlHhetJgBTjpWtevbeYwiKnA5rGJO7Gw802gDeMHCVHIrPFwW68&#10;1ZRVAG5RjNSkR7ieAMUCM3y2VFzuxjin7cLkoh44q7wf4xgHuKidP3q/vOMHFAyGNCVdvs6dDnil&#10;MK+Qc2kLfP02jirEKgFgbg/e4rRjewNwymeMNsxn3oTA5+VLclQ9u0akY+Xj+VaNjqfjPTlT7B4/&#10;1wRFsiOSRmXH41aNhcyPNmQYEo5A7GugsdLMk8kT6WWVYgFPoT71cZNDN/RfiB4mWG0j1HwNpt5G&#10;WAMkTbXA+lel2viHwhcQ2+dZNpvjHyzjAB9M15T/AMI/oWn6He3Vz4itZLn/AJZwLJkID6iuU1VJ&#10;J7aJGuNsR+6F4Jq41Whp2PqCI2U0UX2bUdNlBX76SA01oZ0Yq05JzndXynbP4gtFVtP8d6tEEYHY&#10;0hIP4V2Wn+O/HVssK3/gbTr6NSBvR9rkVpGrcrnPdyMqcQLkDnmolAIY7GAzXE6d458B3FxaLc3m&#10;paY5GCJkyuT7iu8tGtLqzSWx8T+H7mM8ho5lz+VXzXGp3K5BEijZ19aHUqgwFORxzV2eC6BUm0fh&#10;eSKpKk+5h9nOAepNUWIPJ8vjrjkUYQwn96evFO2IJsgHOKawfP8AqjQAmcK3zD7pqpEzNLcg7iN/&#10;FSycbyRgY5zSwKrI+MZFMVwZWURsHP0oDAgZwOe9SMDk/u+lQuoJAOaQE2x+yKfTmkKnceRUCiQO&#10;cTvjjjNTjt846c0AR4IkB9aQ/wAXHbipTj5ePWm4G5uKBjEJwT5YNIJEAcsFHzcVIceUcY69M1G0&#10;cTFd26gQEwkJtZeaMdfkP1oEcSx8jt8pFO82IQSqsOTgcmgY0luAQMUnG3gGkw3lHLZoB+ZhsPGK&#10;BDTkDhRSAL5PK8kUpKmQ0d/u0wI0XEsvJOacc8jFPwdh60hHuaBDORzg8jmnx7eNwIFICMNTRuDM&#10;TjpQMSVQbpPSmsiYXk9KcduJeVJJ6Un8Occ4oAYuAe9OHQVGQfm6nmgbwHyM9KAHlf33JFRsp35E&#10;hqQ7T2NJhcDDGgBpZ1t5iIyfl9aqxtdMu82zbfN9atH7rcmngn7My8Yp3Af8u4Hy1Hy9Ki43Ng4z&#10;TgD8mIm4X1pvO7pQgI1L5OST+NO/hXipPk2H5AM1E+4L1xzQArMAh6nNR7VOTg/jSqcZyuRmrKAE&#10;z4A+7+VAEKsBG4zSDaydDQVUOSM55oGRuIz70AIEAYEKalPmbFG38qQY2HMg69KazkFMJk0hgA3d&#10;Gx70oVfWnb8xDlfpTSRk5IpoQ0+V5oyG6etRs0pbahyM1KVzGfwpAqiTgnNMBULbMM4z3qTEQSTM&#10;RPHWoGCibIkz689acJowoDpwe+KAEZQSP3QHPFIEUbjlamGCud49qhdSSnzNQMcSueO/vTBuwOvT&#10;rTQjh1+bvT2ZBIg6kigQbeT8hoC8tx1pS42DOKjMy5UbMelIZLtB7rn3phGIuGppBIUhz+Bo2HzR&#10;+9fjrQBJlvsz/KCcdPSosBtmR1PSn45PzGkOPMHOeaAHFIgFwO3NRnzfkCxr96nH/WdeO9L/AHua&#10;AJAPlUMw6VGwXsw9jTSW3DnOKkDJyCgz2oAjB/dr0PrR8ueTSFVy/GDninY+QZXtQBHj53G04zxT&#10;1U7myRSc7m44ApwPBoAAFySVOfrTONy/L39aUjoc9+lJ8uDzTAkcJ5HQZPSoFaQYG0dODUhIAQda&#10;QEeZ91cetAhFBLk5wM0ceaMKMYqYeUVkwDgCoCTvf5T1oAfkZpN374fvOvSkIyjfSkRVznmgY47s&#10;nnrUZD464GasEKIz+8GfSoz94cZoEIAcLUgIEZwMkmmZPl9O9KwbjAOTQMdklelREtlML3p4BwMn&#10;60pDbSdvSgA/gNNwNxO6l4w2B+FJzkcUAQFpRMQIxgHqanXdtX5qQ425I70vGfu0AOONp559KhDO&#10;JwBF1p+PboaezRhXIi57H0oAREty7O6KxHrSny9ycIBiq4E3nsdp5p/c/rQApC+aMMDzTgWLsOSM&#10;U0Y54pDIEHCg5oAexGD8w96aMbaYNpVzjvTuAGJBoAUsA5G3rSc7T8wqMiQzR4Jx3qXaojfJOc9q&#10;AGFYzE/7gg/zpFADL+7GR3qQEErluAKQiPK4lB5oARlJDHPXtSqBuYe1BcCIkdB2pQVKhgKADcBJ&#10;Hx35pxAKsyqeBTT5ZJ+Uc0nADjPFICxBIPIfcg56U0tGcgFc1C24iEK4qBoZReyk3Dc44BosBNsU&#10;HdtGTSsC0KgDv60oxgZp2V884QHjsaAESMrIxPOR61IpAA4PI4ppZiPu96Zx/tflQAjoGAOSDk5G&#10;aQAiNBk4peOePwpWOEX5jwOQKAF25AzUgWLycF/zqJGQxk54z0pkm/7SgCsAT1oAkYKD8oyMVFt+&#10;4SSPmqTnA+bt6U4kZUGMUAM45ymeKAPlIoIbD4HSj5sAiLIHXNAxw+lIfuLx3pfl2Z5pCVCMSaAG&#10;Enev1oJJYjcfxpMq0JwG60myQspz9KAIyp85WEfbkVKv3uIgOakVX+c8YxSdMfJQA/B2nLDpxVY8&#10;Sdepqclw69KTaCzHGTQAgZtikKPengqIgWbGTTQMZ4prj5Bz/FQB+fI+99/8ahkHySfvM4PIpJUu&#10;YJ0Wa2uFkU8gjrSqytKzBVGcVJS1ICMSRHYSSOpHSkKQEKfJBdj83HFXHJ/doUPscVHg4ALL14oU&#10;mFjD1DTbCWywbNSxbORxiuF1HRlFzPi2U/JwQK9WYAtFluQKhlghYuTApOKu9wPC0g1S0kkMVxe4&#10;EmQpJxXQ6T4l1CG/j8yK4AR/mOf6V3k+mWcivyAxBx8tcZqOiBZi4hfIJyVFY1aMJ7o6KWInS1TP&#10;XdJ8S6Zc6FFH9rslY45DV1VvPbN/yzhKsnBDV8mm2uINUeSK7vYzuPQnBrpdJ8S6rBc2kcyS9cZL&#10;HBrxcTlTbvE9nC5snpP7z6VkAxGQq5z2NERPmtlBtK9c15xpfiKCaKEefCG93Fd9YXNvPpQ/0q3B&#10;Cnowrxq2FlT0aPapV41FdO5fxzkEEGkPEY4ojVRCgE0hBY5OOlOZV2nEn0rjehsIu7aenNNkDbGI&#10;7Cp1VPLHznNEq4VD2I6VPQdxLcuYT8o4qdt20nPBqFMeYoxjmrDH5R83FJjQxQPNBHrU7lSAcYx6&#10;1AAMkYqQbt33aAZBIpMp4GdvFUX3LImefmrScJ50RLkHBqjMCScH6UAhM5C/TNIpysnJyDSDIRck&#10;dKAPn+vU0DHg8tkVIDzH0OM1Cc+amFPvU3y7IyWwc0AOGM/e60u5vM4UdaQAZbmjGXU7fxqbFIfn&#10;5wOtTrjYvzdqgUYkBwakBYqpK4+Y4qGihWx5ucdqeMbX5phHznI7U5SNppCHEr5ZVkHIoUICuPWl&#10;G09SKTdhsY78UwLysh0xx5abv5VUBbBBAxk1JH/q5so3SoWHznk8moGTW4j824ZgW+XgZqOXBcHd&#10;yGP40xN442HrSOSXU7COKADjbxSFYzHLmbBxwKBnAHtTSUw2U5x1poCmc7j83epUVvKf5h1qP5/P&#10;xtH3uamBGGymPSqAaQu5OWzipFLAdRSnb5R+QUz5t8Y96TQFpOYm+XpTT/q++KeoAAy3alIGAffp&#10;WbKK5XEkXHXtVhT8rcY9ajfd5kIMZ6daVOccVLGWo25bGKVyMCo1DGVR781JOFEBbbkbe1CAgB6H&#10;PepAB5ZIdeKgiy1ucoPvVNGAROMEADg0wK7MftMYPPPWrkZGV54quyYki+QnnPWpFBwOcZNAi8WY&#10;pGATj1oUlZF4706Aruxtz8tRE/6cw2kDnmpGTOVeUMSRxUOCHlxMuM0BWZmwG4qN2Ky/c70ATEKY&#10;x6+uKqzn9yh2jgVKD833mJPaoZ8MpUKOmc04jKeclueaehb5P3hPNIB8y8LwMZp4++AEX3NUSSnb&#10;uT5iTTweWw44phJHlgrx3pwxsyBgZpWC5IApYZAJ+tWgp+xnhQMVTiDb2G/p61cUjySGlPSkxlBs&#10;LdqNoOWq0gG9OAPQ5qGVU3LhTwfWgCQ2zKHI96TBF0Hh8YOD2pr8g/exmmQKqW2N7E461MMm25xn&#10;6VBRXXh6cWw4+XnPFOIUMeKdj5F+UfWiwD8ZVju/hqoQRdRf71W1z5ZG7vVd8eYhyQc8UxF9CTFF&#10;yTx+VFwB5cZyMjvVaJ33nK8BhWhcL/xK1KoCxXgUmgK0TEl+elT7hxyeTVa3VsbWI3c1aAGwkpyG&#10;4qbDHEfd5/GmENvbCGrC7SnXHFNBARyxGB7UWFci2rslJJyR61Gp5UbgeasjabZzntVNeJuWxzQg&#10;H3K7rGUbsAR14r44tme3jkB+6TzivbjnyJgxXPlnbXm3jGBT4B1EksX3ZWvTy6fLUTOXGRUqUrni&#10;Vuf3EWWBw2Caurn5huGKzY8qZcxn71X4v9TIfmJwMV+s4N3po/JMbHlqyRMPvHmng/e+lM9cmnqf&#10;nXK9q6jlJRnaM4FL/CQFzSYQquWPelGdqnFMCOYnyx8n8NYsrKJ2BGSScVtS58o/OtYlyjeYnych&#10;qZDWpCTiJvl4BrQ0Z2XxloL+bzFdZWs5uNgwfu1PZME1CA7Cf3mcg8ipkrmlKXLJH6ZfD25Nx+zd&#10;8OZvNBL2Oxx7rXWXGftTnn7o6dq8V+BmqR3HwX1CzM5zb325PcNXtVwSJx8owVGTXi1Y2ke3Caki&#10;p82XyKQ5z1pc5J9aOdy1maB2HNO+bafWmjBA5qdBHsk3N24oAjwMc01scc8UoA+b60H3pAJ/yzzi&#10;kyvrQx+QAJ3/ADphyNwK9uKAFIG/nFA24+/UJB81SZG5NLu+Vj70ASEjPSmqw88/L0PSoicOMtTk&#10;2iZm3qc9aAJjn7chCsAatJnn5qhjkSW5jSNFBBwatywzR205IIIApNjSHofm6d6sYyZMAjFULEzz&#10;atCiqcBvmOK6FoypkBhH3eTUFGaEXecg9qcV+RwTUwVssSTnNIy4BNPUCm6rhv3h7UzAx17VNIP3&#10;nSojwG+X8aExDSOWpvbrUnGBTT1+73pisMIGaAOQScYpTkE59KaC3/PM0AO+XrTOMkYNPGShyopv&#10;Py9uaAE7dKcO9BC7QCx60nO5eKAH4yR8tOA+YgntScYX94c0vZevTrQA3jB5ppEmQQDxUmMnmngc&#10;N8tAhqmTEec5xzUg/wBW3B6cUw581Pc1LyGX5h0oGICQnQc9RTjjaGyMZph+42T16U9QPMhyx6Gg&#10;QvGCcCngZLAMPu0nBJx696cANrHcQaYwHQ8jOat2bbdUiJxjOADVJ/8AV8Z69ants/2hpoMg2knc&#10;aQj4W/bShcav+zROIgCLu4BPscV8jWvEdq24H90vGa+7P2ydNuZ/g18FNQS2JW11ySOTjoCOK+Db&#10;DLWUTbiflUYFddHWNyZKyOqiciyVvKGeOKsX4ki1L4GXGDgeNLdj7fPVeF4Rp75txnjHvWvqCpN8&#10;HZ5gF/0LVYXHPTvWiaUkRF2P1u09/P8Agt8O5QVI/wCERs+R7oKiWGQzRKI4ck8b2wPzNc98I73+&#10;0P2EPhhcmYM//CM26Z7/ACjFdHrlnFdfDPx1bme7Q/8ACNzSI0TFWDKuQQR6Gs46skkktbxUfNlF&#10;9VbNUiJ0cfuXBzXwDoHx58deH/GGv6fq3hl9Yt4PE9xCJGk2yFFbA68EqOK+tPA3xZ+D/iZNLih8&#10;VafZ38sAzaXzhHDegJ4NXKFmNxa3R6nBd3qXEQWeUccgnisnxlY6ZqXwh8TLdeG9FlceEL4o8kCs&#10;c7D3Nbj24a3EsV3YSoG5aJwcfXHSmzqG8K6rC0H3tDuEBP8AtLipS11CMrO6PwcuUWLxf42h2AGL&#10;xXdKAPQPipE/WtnxvYT2X7UPxYtHhYFPHd5x7FyRWQANgIolud01ZIkHXpUg+tRjO0Zb9KkyMVJI&#10;vG4/NQMc03IyRvPI9KFA2vn1oGPP3TxQMfMcgmm8bcbT19aUY5+UYFAC9zSAkN1xS5UkfN+FAIx7&#10;UAP+fzBkDp2p4ztbDD6Uzkyoe+KVCfNPygevNAx5I2pzz6elBMZVhhhjFK4+YkJ2pgyV/h9+aAF+&#10;XYRt7Uo5jOCcU0gjbkijJ+Xn60ASdxzS8CQ0wk55xz0xUhC7FO49KAITtw46ZPWomGIpSsrg7gci&#10;piMhztHUUkg/drhCORQDVzvvCWqvDLApvFYFdrKeh/8Ar16cjQlVYXSfvGyPavniB5ItShbym2DG&#10;SDXrvh+7t5tOt4pbrJGNrZrWEtkclWkdZImGUgj35qEkDeMcmrpimNtMdilVA5Bqi6t9pzgABa2O&#10;RkiEtFdAMuPIKgH3r528ZaQbPxBd3MVs6xyXpLADgEmvoWMjDfezv61m61p9lfeH9Zt3iiO+xbaS&#10;OQccVDia05W0Pl6J3eZyUAAUZJqzkE5qHUbS+sfEd3bzQyjZdsA3Zh60oZDEhAOMVkWSnhT8tNbG&#10;04HP8qQFc9DzUmPlb5aBkShsngmpcfMxoHcgil54oEJjg/PzSN/qXO4fhUpEQhkBbnHFV0X5Jjk8&#10;mgZCVtvNdnmLKIj09a+5/wBj6/09LT4u2sk8IkV0ZQeuM18LSAbCDDn5uK9D+FvinUvDnx+0S7jf&#10;fbzSiG6h3YEkZPb0I6igTlZM/VLxnbwXPh7UbyERrJFKvAPJFfOvi2yZrjwpP5QHmxMrnHQj1rtL&#10;nxIlzo2nXNn4j0d4ZrFXINyvy57Ee1eUeMvGnh+08P3Mdzc6a7rkjZICc+gFdLj7uhwqXv6ni/xH&#10;lWw8OXMbTQ5uSUgAPJ9TXgWn2Wo3eopBbadNLK96oCqOme5NdD4v1+bWfGVlKbV44YVZYlLdj7e9&#10;eteFdP0zSPgs2pTaaPt97CDGhGWCn7v09a5lG2h1QVndnceCPDXwp0bQ4JdXW11HU2tkfyvvKjem&#10;K29a8U6vLJcQWlwmnWuzYkcMW0le3PavGIb3Urfx7BeuJSrXqGRX5BBOe9eoXjaVfQpPHNaqrWiE&#10;hMfKcUrdzXXocu8UJvpJHnuZJDJlmkkLE/nSuF3KF24x6VZ+zhZpcFuvc1Ey4kfKEZFCHYgbBhmU&#10;nIKHmsLy3iuJSyjDMcE963gIwXG7OTVe4jD2y89ORQSR24G+D5lBJrSQFb+TMpOMcZrEidftCAlg&#10;VNaMcm6ckEk9KBo1XbdPE2QBt5GKUklHOcDHSqqvtkIKg1Nng9uKBMdHsDN7+tBKfNzxnio/QE0p&#10;KiIfu6AFGcZ35qldeX9oVvK5HQ1ZDNubI7cVHMmbGLnJ3UAZMnCHCgkg1RhFwk85YHaWOM1pyIcf&#10;fwcVAVcAb3Bx6UAQswPO6q9opl8Y6TGASX8TWifm2Ks/IGlO0coea2/Adh9q/aS+EtrtZvN8b2zN&#10;juFbNO3UaR+tPh6CCD4Y/DeEIoWHwdZZAHogrx74gG0Ou/tATz6XFNDd6PCIkZc7Sq43A9ua9jBa&#10;Pw3q/X9zo0CJ+AxXlvxEiWL4LWFxLbbWu7SVeR2xmvBzOScHHue3ktFyqX7Hy/oF3rGm21rPbwal&#10;MJL9mChGICg5IJr2XSPEcUur6RqlhLLb3MLDzIS3QjqD6g16H8BNGsLn4QfFz7fo9hJa3G6FDJGC&#10;VJUAspPQivEfHvhnxD4Q+Owid7mXS9QvnksL1R8kik5KN2DL79a8enCUEn07nu1sVCU/ZM+0vDOt&#10;adrXgBZohAlxDEFubcsC0beo7kGpZkKySDcD8xr5G8F+IrjSfjH4Pvl1KYW892kV0pb5SrHGSK+z&#10;L2OJrLT7mNojHNZpIpU5GG54r3MPX9pE+Zx+E9jO62ZjJsJ5U496hmxub0qy2B+VVJceWcua6Gjz&#10;yi4zMBgYBq7CSIxVWMAyuQT15zV+BP3gO09aRVyp4gsdO1D4V67a3sETQnRpnBYcoyjIIPbFfLXw&#10;oure3/bG0GKSMOGvrmJZcfdwcCvevH2q3Edl4d0mxnU3l/dLG4U/6pCcGsHw94GSx/aP8EztvYQW&#10;omllUcTuwzj2xXVSmoR16mbjdnvMiyHUGDE4DsR64JqpJgSHFaVyw3sRGN23B+lZEh+Y8c5qbias&#10;Mdjg/MelUJjiVOOTVmYuFH7s/WqbnJiJXoDVIlOxCU4fJHStTRY2bVpAUyACRzWO0g2yZfr6Vvaa&#10;HigilIYfIccUmWtTUuWj8oHp8x4rFmZRC/Bzmp7ifIlJkBJbgelZbyjBy/OaTYWsV5gNmAM85NZN&#10;wiGM/MOhrRkYFwAw61m3PM6gSkYHOKlpMtHP3KgmP5Ac5/GuZvY3MyfI3FdrIkf7sl+Ae1Yt7ECH&#10;bccbePem0yU7M811S1t5LW8hmtleJ4yCO4z3HoRXwF8W/DWt6F8X4r6D7V5F3cO9vdwgiOcZyUcD&#10;gOPfrX6KX0L5UYPJPNed+J9J0jVPBmuaXf6JDPaz2xBBHzI3ZkPYjrxUL3XctS6o+INA8eajNYaL&#10;Y65Lrt3YW0LRWAnuWYWbPwSQfvD0z0qrq2nXmleJ4LyC9MsFzMJYbmI/IynnBx3FYvjrwjrvh74i&#10;XFvNHdy2dxM5tL5UOyVP7rdlZR+dL4U12G3tJNH1fzJtKuXK2878tbue+fSvOr4KMuaUFvuu56mF&#10;xjsr9Nj3HwrrU2r6LqFjc6VamGPT/wDWPJ8yNj0NcjrOiarZ6lcyxNM6eexBToRXLtFe6T443Rai&#10;ZLd5FaO4hf5Sh6A49q930K5tNQ8GXK/2jpJzAA2ZASD/ADr5XF4WWGm5QV090fZ4PGQrxSejR4tF&#10;qt/BbXTLFNvwRhj+daGn6k8lvHISqyeacgHrXT+IvDmIdQMd2hcAthR94V5NJFqUF4hjjk+WchlP&#10;HSqoxp1o6KzN5VJU2m9Uev2l5Yz7Y2mETbMfMOtY2o2N5b6ks1vcLIrEs0YPWuX0++hn1Oxim2Ag&#10;464IP1ruttxFBZkyO4aI7TnIArmnSdJ6no0qiqK6M+1mWZrd1BjKn5kPY1buLmMMyuSAyYHpVZUQ&#10;3DMqgMXO7FNnQGOHeBjPU1nZNmrukR+VfRoZodQVxnJU9xUh1C3m0p4nREcDHzDkVBIbiOKFo1kZ&#10;euByMVRu4rO8ihkhuxDMh+ZemTWkad3qRKdiu8lxDcrsldgW5Gatxvp0sE6sAjkcknvWaftEcqRy&#10;2rtx8rUirE9yzGRQ31xXR7OJjzMuCO7ic5unZc8c9qektv5rB5GXI+971WaeWOaDkvjrmratpk8D&#10;7pEjbbzn1qXTQc3mK9wx0mWIsrgNkE+lUvOgQl1lx03CiW1HkyFNUTIBxzXOyO4mZZBjkjIroo0F&#10;JnNXrcpsXjyzS2DJ5JwDuyR0rIls8Tbhagk84Apo8gZ26sc9+atw3VzFd2u0ROByd3NejTjyKyPN&#10;qNTZg3VpcssgAuV3MM9amtYruO1uVF3Jwg5zXVvqlvJYXqN8N7VXKjZOr/0qjp1u1xrtyr3EcMbL&#10;wWOM1spuxzSpK5m2kGvXLXMdvqAWRj908Aiqs+nFNSK3d8m9XwxRs1r3K3FvrWpxW+tCRo1+8h6g&#10;+4qpbRCSYMyzOxcl9zZxTUyXTRq2Gn6WkAYOxJAxura+zxiFysxwF6A1BFgaS/7xCAR7GtK1V2jT&#10;MeQRx71w16smejhqEUtTW8OaVdXGpzTLY2zKjjAZwP5131/P4f0fwRqGoap4qsEihgOII2BZ37Ko&#10;7k+1efXc9tpvgHxHeXHiWWBEgG3a2CzHoqjuTXzhrGra5qniHfcarqDRJKfKR2O1F+nQk1z0cmnj&#10;al5O0Fv/AJIjHZtDCR5VrLoa3i3xFr2veO/PneaO0S9xaWit+7iTPGR0JPc1ueGLR7r4m6PD9lQv&#10;NqMGVA4wvtXD2kTN4i0yBLVnLOGJH8IHXNe9fCq1gf48ancmJBHaaQ4yf754FfW1IQw1C0FZRWiR&#10;8fSqyxFZOTu2z2W5VU0vTYwFysCqPTirGkXc8eqBGm3RiQFQe1QajhpsFSP3rED8az7JpFv2ynRs&#10;A5r8qxdTmlN92z9MwsLRgn5HWa5qcQlVnlXBjAAxmrmiNbj4c+MWjiT/AEoISR7Vyd8bA6cyTTLh&#10;pAF9ia3re1vbbwzYASkReRuCjnNeTKKa1PejNRtbocje2102uvgYRJSSSetSb2a58LKM5/tWJfzO&#10;KnEss/iPUAwKqv5HFXvDltBe/tBfDaywdrawJHx6Ic1T0j6G0KzSfmdX8UUS28OeEViZFK6Vbs6g&#10;dcjvXHWNzHL4NslEZU+R8wI74re+LV2jeJNaj3qYVvkhQ/7hxXF2oMWj2wEpGbIH9Kzw91TTbu3J&#10;/cXR97mL86Sf2QgW7z+85ra0+/1zSdW8CXNtqsyF2Y8chlH3lYehrkNMud95qcct7kmVtp9K6PVt&#10;o0/4JoXP75bkZ+ld1W8mn2ORJbd2e16wYLz4c2GqW0KbZ7MNKi87X/i/WuV0S2Evjjw15kkSWsdz&#10;5kzseFx2p/ga+RfBnxA0e4nLKIHkt93UfSuaMmpZ1ZIdRlGJ5MjoMA1xVpxlKNu4opw5ovqj1vxR&#10;qK3Xh2xt7S4jEMUTDdnrXB2jSNo13bC7JUSDeM9T71zWiakbnxW1o1yVEUpVvm6muyFjcW+q6lJs&#10;bEsOVPY1pJJ3bOSNBxdu50ejXEUVm6SXrKEGc5yRitGC28D+II/GETy2cU9qQvnKArbj0PrXl8Go&#10;pF40hjlWTY7sGYn7tddbWunxz6xd2jgzSqoOx8A/hTpQgl3uZ1aUou60M250bXLLxDbwTX4by7oG&#10;zuoz98Z4Br60+GniDxPqXgHxBYtIU1bQoYf9Hkky11CR2B5PHFfMhuNRVl+0RuTHOjx7mz05710x&#10;1S4g8UeD/EuivLbanZSxpfQq3E8XQgjuCK3wk1hm+a7g91/kedmWGWLpONlzrZ2/rfY9w8eeGI9c&#10;8LSeItEsoItXtYHF9Z/d+0BB8ysOzjse9fMHiPSbu/8AhCt9p0KpqFhFP9ps9vzN/e/EV9T2vjTw&#10;rF8RvgtqkUzQ2viCDyNVUZMcNwRhWYfwktxXnPjvTjof7WFzILZF07WLJ5oyp+UseteLXccvmsTh&#10;4tJSbkm7+d/Rnm4CM5xeEq6Jq8L79nG/W3TyZ+dFjrmuWvj9nju9Uiu49WYl0cqxIPIP0r9Fvgf4&#10;7HiPwdf6dd3Ea6paacvLN80qdMgd8d6+QPir4UgXxpdeIdHsI3T7QWv7WMfdP98AeveuG8E+JtS0&#10;P4y/DvWrGe5R4dbjLoGwHjz86ke4r9iynFQzDDKS+Jo+WxlF4Wrbpc/WOSH7LJdeaZip5zimwBrq&#10;J44pZI42JBYrirtlqmkap8Mfh9q1rPBLbX2gwybuMKxGWH4GpzNEjQLHHGDjhVFYSUotq2x1QtJJ&#10;o59vDukJqJDXcJYtyzgHOavw+HrJUVm8QRBAwKqiAYqZzPLehTaTdSdwNXBFcNaRqL+IAHoZOajm&#10;bNOWyTIz9ntoZVjbzXMfykmsKysPFsvj8XsviRUg2sEt0H3s+tdJNat/Z8n7yDcB13jiprIvHaof&#10;7Ui3AHBY8Ugu+ghjaO0kjazMjvnPHSktrLTrfT7qT+z0RnYlhjGaoXeqQQXMufFlg0uT8vBqGDX9&#10;LkvLOG9uYzvnVVKDnn2ranZmUr2uSXMka3bcDbgkY7VjPcSyXm3bKEBIzXc6lFoaaFNHFpg8141K&#10;t6VyKx3Av1UwqE/vU5qz0Koz51e1igRDBeWcokkJz8w6iuxs7eCfQhdC9gRNmWXOD+Vc1qN/4Vsr&#10;WEXN/ZtKXH7vcMjNaVv5cmjadcQW7LE4U7FfKkfhxVJJoid07pnKeIdXjju7aztdPupma7AL4IC8&#10;813FjNGmhaO7LgCxyQV74rMntdKbxhcyzW9qqbFIyB1qjqGueHkuvsoeVQtsw3KmckVK0Xcbdzmv&#10;EN7q1zqky29hcn98RhV7fhVfQbe5QX7TTkDzRtBPerem3d99lvJIoCZWkcAmP+E1OqXohczaaiqZ&#10;Nxw/JP0pXa6C9mdL5wjiVGQ5MY5PpTkmuvsk7RpJ04FUBMj6fayzW4jUQ8E+gridU8V2Nvr1rBBc&#10;RuzOVJQ5x+AqIxk2aNRSsdJNfibXoraWwjLiQAkCtOW001bU5CAmMY9q5jSHil1GS6FnMZHGSWX/&#10;ABrqlTzJJGldsBT07V1RqzhszndCEt0czeafdLkxSxsGHGGrzvXbq9sZXD2l4o2nLBePzr0pbixb&#10;xQbddZcSLIfkPet1rS1uLOSO58M2csXlEZdAePqa7YZk0tTkllcJPTQ+R9U8T6NHaTsNXRn5+XI4&#10;NeVan4ku7m8mUXM6qWO0A9a+vvEnws+G+p2l81rFeafcNu/eQtlQ3+7Xz3r/AMHPipY3l02nDSNT&#10;gySPLfa5H0NdNHMabeuhyVMqnHVanj0tzJI82ZW+9600MhjOZCAP1qLWNL8Y6XrlzHqPw18W2pGc&#10;7rdiv4NyKw1usswEufm78EV2Kop7M5nScN0bZI8w4U8d/Wpl/wBX93jNZSXEZVMkfd7VKsxJbDY5&#10;GBVpmTL5GWHzDFRr/rZeelCn90wLduDTC+IpflHIPNFxWLse3yZCzjjpmmtKAhXcp+lZSvNJuUhx&#10;hu1TqhBH7w5PencVi0JCN2VOcce1BupjbIMP1OahIAyN1ClQjZQHmlcLDWZ8kgHJpFeYFf3pzmpc&#10;R/K2PwpX8kyRssTEkflQMmVnYA725FOQDPzE4DUxR8uQCKlUL5eC340DJ2EZdNsXIAq1CJyxOSAP&#10;Q1UH3fvVOsyqkww2WHBpPYVi/nAH758Gmhn89zuPSqonxCAyBvm4q4phNkreYuT0qQJFyVkB7xnm&#10;sa3x/adynpKce9bwWNdJuWeUb2jOwCsS2Qf2k7NchTvY5pgXTsFyARxtqBnlDSAKKe5JeTKHrxRE&#10;V88EjNIB8UWYQ27Bx0qKRzyAw6HpVid/lRlVgQOgqhsumcMXA+lADSDg881ES3mcL0FPLDeFKHO6&#10;nMhBwMfnQAzBwflp3/LvL/uECmEgGMFqd837k56Z4oixo+mP2Y126v8AtCg/8+8WSfevfbjb9uvA&#10;MY+1N/OvBP2chi7/AGkm5/1NtjH0Ne8ShhdP8wP71s1NR3Y1sVj1fIPX1ppC4XGetKxUMc+tICDU&#10;jAFxIpCCpf4XJbBqPu/z+nagqCfvNQANjywd65BpMkxZ296iZGIHzZ56VLu/cRjyweO1IA481jjt&#10;Tww2vgYwRUYP3v3Z9ql2obd8henrQAgz8p2ilPIbio+gHIpCZC3EY6UAScdKMLuODTOdpHOaUA+h&#10;oAdgFW/dj60gHX5M56U7sQQetKPvN+5J5HNMBFzwMc5oKN5ucnpUyjkfLUwDKwwkbZHr0oAgjjBl&#10;Gdw4qyFgEc7MUCqM7icVk6pq+i6dpszT30JkaElUBzXhWv8AjDXLu5nhtp5I4izABDgkVMp2JcrH&#10;qPiLxXpNja3awTwSzbCMK3Q18+azqmr6nqsst7qt55PnHZEGIFZTm4Oqzl2uDuOSxbOTU2xmhIKh&#10;Rn865p1rmTlcdEsARRHbHlashPkyfWpLWE+Wvz9BUj42E5PBrNu5JESAUwBTC3PL/nSncTgIMDvS&#10;+WcHcOO1AxqrIW4J69auLGq28/zqzlenpUQLCJRx9KhknVfLyxBNAEyA/Z7gZyc1AWYbsLkihWYo&#10;/uO1RkEL1HXrQInjXejkhs9+adgZYYBxUcTAZAjYk9akJ49KAGEHYvNLgeSeR0p+AZJBx0HerUMD&#10;SRyjKAKvrQMzyAUxu4PpVmBUEbB2Y88UyaNlaIbRw38qswpI9m7RqxIXpQApjj2oQjHn0pi2tp/a&#10;sP8ApTqW6Z9a6TQrG+ur9wli4VEJd3GAtJrFtbwzMUdJnWQ/c7EUtR2JLNJotMuBNfwbdwOSecUl&#10;94gxZyW9lpSxYh2mY8lq5h31CaY5mdVA5GacIgBF8ideKpMCum6TUDv1K+ZzLl3dic/nWuZIf3YY&#10;bmVQE56VUMZ+1r8qgbfzpXCeU2WGaQhhVDqCsUxhugPFSX8th/ZwVLdy2B3qmSRJ97AJ9aibZkln&#10;B5607gVJYInt7ctHC57Cq+zVra4jltPF2vWr5BHkzNj8hV/CCUDzGPpzUu3OMjOTxmhSYHQ6P45+&#10;I9l5KXN7bajAABtlT5iPrXoul/ELwtc3Sx3GiXVm+4ArJ93J968htxbLcT74UJKcE9qY8GmSWk4N&#10;kmd5wwXmtY1mhp2Pqm0n0+5tElttU0+SNkzlXBqZtg87DkkdgK+XdKutQsrsLDqeooh6AOcV08Hj&#10;HxBbaoB9kguEGN2881tGomXzs9xdYmtZQysCQcHFQwq6QlcZIauR0rxh4evEC3Gnm0ZQC7FgQfWu&#10;yt73wzc7JLLxpo8hxgr5gB/Kq50UmSdVfIGeKj2r85zzkVcMYaJ9uzdjopzVQRyfvsluDzmqGMKr&#10;tOWNQ7G3nDGpyrgoCrc96dnBXjnBoAiQEZ6HmnEr5cvyqCKXK8/MOagdGJH7zrQAoKbD8ppSV4wt&#10;NVeAM5NLtIU5HegAyd/KAjtSFQSP3SjHpUoCGJ8uMgcVXbzAGxz1oAlZQFTqeKYA5aX7uO1RqJ9o&#10;8zGcnFShjgEnAPtQDICpDN7GlUtuc7cdKe2N5wRimnJ28imA4nKcqOtQt93rTj97kUpA+zSkyDOe&#10;lADDtwvPWmPkxgAkD2pcKys2CDimjhowSck8GgBoVwR8/Sn5wGycikIcTLwTn0pTt80ZzzQAg5zj&#10;nmnDHOTj8Ki3MJnXyyR2NP8Am+YkUAJkBzlMgdKXI8o5Hbigj5RlhmkJHlL84HNAWGZbOcikBbe5&#10;Pr0py/61ssOnankAITtzQA5HCmTOOVGKjZgXOJFxTCGwMgkdqYipvJCP9TQBN1XrTcNh8569ad0P&#10;SlYlkxhevagBm0ZB2ijaxjbFyRz+dRP5nnR43dqnYYhiPzZpgRENvA5xjqad8wQ9qcSpHvij04pA&#10;N+bbzGKQgbW5p5pMfKOPxpgRkYcYJ5FJyd+XxUpBz0PtTcL7UwHrkfx5qMrIWfDEc9aGXgMDn2po&#10;eUKc46cCgBrKA6ZkbPen7U2MCo6dab87FMpjmp2RhFHx16GgYxcAKBnAFKJIlJLOMe9PKDyv9Z8x&#10;9KheKMx/NnrQImEkGxPu/nUBSMzytu57c1H5UYLYVh6c1IgA6+nU0DHBQdoNRtFGZly6YBqXnyHw&#10;gJ3Uw7P3mNwOKQEhVAqBSTxTTuy/4VFFv88gscZqduN/FAETMoBBBoGPLYkntSEKWUEGplCG3A2p&#10;+PagRGCOcUhI8uT5PSpNq7SNwxim7W8txxQBDk4HyVIPu9R1pRGTDgMCTQqYQ7pPoaABj8w+Yc0h&#10;5BOQTUZQ7jlz161Ii4jAz360ALs+fPPPWl28ctx2pckSAHHSlZo8NlselADQOeWprDgnFHJLfSlH&#10;3BxQMZ2GVGcU5QnluOaeUwi9KacbB8nemAo2iNgW5PSk43Dmg4C/d5x+VHODlMelAAVIftQT1APH&#10;0pd2ActniqTXB/tGFeBk4B9aALXBz8x5pDjk0c7m+UYIpOMfWgRKob7PIQgJx0JphZtnDZGaXvD8&#10;zZx2oIAYfu8e1AxRjYvHOKaSd1IHPmFTCfY0c7hxQAwH97MNwBGKf82HwOBTsQlTmM7qaP8AWyjt&#10;xQAvJiHFROSJU+Rqm3KJhkcYp3mw4YeWnTg0AMX/AFXK84pjL855p7MxAwFzRn5snAoAEIAPPOKQ&#10;7cMd3GaRup47UgH3uPSgBcfIcCoXUnbg96sHlIgD9aZt/eE9KAFCN5JIXsOnalXBR/lNSq5EEuBw&#10;agDt5rDyuPWgBrMBIBnv0pxySTtoMe6RTu70jfLgYI4oAAOTx1FAVAzHBBpwJ2tgDtSgfKxx2oAj&#10;I4k+QdKBn7MVwPvVJxtGcZ9KQlNhwnbigCPsMEUhDbl+cU0ggqdx69KkGcLz19qAHZIcEDkDrTSW&#10;aVctRg5X5uaMYcnHOKABhk9T1pcRjJDnOOc0+MAs4Jxx1NBQcjPU9aAGbgM4xwKaZl2JkdPamEOJ&#10;CNhxmp4Vh3PugGPWkAB4io+YZpyqhL/vjnb3qFo4heTkPxnipO45H1oAYBGska78ncckVM2AqYkH&#10;Wozsx0Oe9ISuYhsP3uuaAAt+9HSjPJp8gXCDI6UwfcpDFDdwTUgPyHJ4qvu/edO9OBbd90fnTC5I&#10;du4AZxS7fvZQciocSBR8ppwaXysE/jQBIQPKI8kVHlsYHSmPJ+8A3YOKev3uQOaAHZO1RTWHHDEU&#10;4g+SoMg69qF2kpyc4oAhO7dyDUisvlnr14pjA7j+8zzUJMmz/VHGeKARbyMDmnbSY1OwfnVZN/8A&#10;E2al3MC3XFMaPn3X/DenXGpXDJHaktFz8vWvJtW8Kapb3kxhkuCoJOzBr6bvbSZZ0KvtCjpmsp0U&#10;xASxRsCDzis4ytuaSVz5EuGvobu5SWxnXBwNy0RPG0K/vQT7mvo7V/Dml3thdMLKEE5wQOc14hq+&#10;gXNp4lniWO6J3cYHWq0YrNbmIQuc9s0oI2AZHJNV5vtkN4yXENyqfwnb1qSOWJlYhMYPenqLRlpG&#10;2spES52nJNQPEzoSTGAAckipVCkdeM06QfK3zZ9RTA5a7060l84fZIsk9MYrkdQ0RT5m1SGC/Ka9&#10;NZRuizJxnpSzRQMisI1yQM5FD1BHg09rqMIYCG/VlfIYMe1b+leIdVtJrETC5kTcASSQeK9BubKO&#10;Yy5s4wAMKQK4/UtHfZNm0LLjsOlY1aEJ6NG1KvOm7pnpmk+LLCRLVfMtypQDkgEV3tnd6fJbXBxA&#10;T5YIIavkWW0u7a7V43usB+xrc07xHfwanaRvLfDpliT/ACrxsVlKesT2cNmulpn1FHJGZmKlCc8Z&#10;NW5gfsloxVjkHjFeSaX4itJTYmRbc4kGWD4yK9MW/SfT9JaBrZl2DBDZrwq+FnT3R7NLEQqLRltM&#10;kRnJHXjFT44YVXXPnHEm75egFToW8r/VjO7vXJJW3OmLF6fw0gyQuD/FUhUb84H3ORTUHtj5jUoY&#10;TRsDCeT8tQEAhgcZx1NXpORGM9utUmCZky3T0poCqUK3Byw6+tSAKH4XIx1qtI0W8hXbr3NODS7S&#10;N4x3460wJWxlvlzmjjcKRQuBg9uak4we9KwAv3CccZp2V2AcE9jTcfKeVxSH7jkLzilYaZIMjaC4&#10;J7VJuJABAHpVNQftCs03fgHtU/WY56dqlxKuTHOFwaE2/NkjtUsioLJWGfu9KrxBvtKEg9OakZYy&#10;n92om+8QD2p7ffIwAKY6sSmDRYEWYy/lNhlHFObmJMYzmkjVREuQSNtKcbT8oqBgSvloPLHSm4Ji&#10;P7rgd6aeXIA7VMmdjDIyDQhEIXoTGagcHy3wAKtnfhwTnmoimYjg9OpqgM/u3ymlGCpOe9Pl2+U4&#10;CdKij5AOe9AyYZyeKVchu/X8qbkBT83Q0hLCaPB4+lOwF/pGDgcij5cLyOtQAlhghhyKkZVEGftJ&#10;wD61k1YoVgdwO7r0qJciUZU8tUwGY0PYioXOJ4TgcGkMvKGEeGxyKlI3WW3YOFOB61AHBAJTGFHF&#10;SjIyw7jihAVIwwglG4ggmpE3BO3J5pGVfPZi5B7D1oAfe+VPagCVgTbPkDIbjmmrhR1oBGwjPfmo&#10;ZScr8jEcdKAZoQkeXu3Lkjign5zlB161HbFXdAYwuPU1ZnjCyQ/vB34qWhBEzbvuLioZkU3THzF6&#10;dKeBiPGe9Vplna7h2xvgHLE0ATYH2dcR8hetRQRAyXIZ8ZU81Y+bylJRsBfSnIUEcx4xtOaaAyts&#10;YluVDjG/inLsEsfGcGopcC6Y7WyH4FMEg8/kN27VQF58YyFHTkZpifcXk4yabyYyeelAOGTOfvUA&#10;WkwQv1qRwQwwQcjiojkKnpUhz8n+7U3GQvzGhxz3p0RP2Y89T3p5Hyv8lMAwBgCjcCRMhjx1qVSe&#10;46mo1B2k7vrUq45I9ahoY09VPvUgPMY3DHrTJMbs4A4pgOCuecUAWwB5pG8VBMCC+dvXipY+uQR1&#10;5ptz/rBiI520AQW5LXsSGRFJ55PWtHdLt5bocHFYqop1e2cu/XtW2u7epEYIC8+9JgVtwGtWuN2G&#10;B4q/8oOAx56VRmU/bFIGMN0zV6JcmLPcUkA3IyBz1Oajlb/RDknvT5MC5C5/ipk6t5bYUHihgh0J&#10;P2KHg4JNRMAJnxn71SwhxZBd2DmmSjEq/wC7QgDJKvhT061x/ilA3gu/JjOUGPzrsEKArkcmsTX4&#10;hJ4V8QRqjbjCDj6V00JOMkY4iPNBo+YpnnHiOaIoNgkP4Zq8rRiNR5jbiDxio9TQp40mBBB34xTo&#10;wSkeQODxX6vlNb2lFWPyzN6fLVZYTJRcg5qQbvkO3oaYM4p3zmQYbgdfevWPIJRjL+5pw+62BxTO&#10;zc05ep4oGJIvyk47c1kXG8ygfZyFH8Wa2nz9mc/7QrJvdyu58k42U0SzNJbe37tSOeadDsW5VlJ5&#10;zmowHMRO07SfWnR9IAOfmPXtSk7IFufV37PN/GPFPiGzeUBnQFOevPNfXl2qi5cFWztGB6V+fXwa&#10;vJov2k/DKLKQWmGOeozzX6E3hDXcbleWtV/OvFrayPYw+xmHhl+TtTOfNx5XHrTz95uO9GPmrOx0&#10;gQnmLiLjHrTsA460cYPNHOPu0hhjrwKDnJ4pecEU315pAN5z92jsMin4Hlmmnr1oAjONvNIyKIgR&#10;ICCKecYbjt0qEhyCd569KAK7Z+0j5e3rUTrIUTDkfN61YYH5SdtRMwDx8AneMigC/p8FxFdpLIf4&#10;h0rrtU+znwXDcF4kQ25yT9K5WKfKkZ4KjINU9bn1C707w/ZQCfyw/wC9I7ipYKVjf0eaAeFL+6iS&#10;IqN25z2xXQabLaXmiLKLpCNzZ57ivK9fi8S2nwtuorLSbsRPEvnOoJK8envS+AbrWYvDHiEXSXbL&#10;LcKYjjBX14pWGpanpkwVbplCgjNQShPKYetOaVWiVgVxtHSonP7o/LnI4pFFQ8smRnjrTSF44qTB&#10;wSQKCMg/SmhFc8kjZ+tNxyPl+lTYADc0YG84JNMCLgqPlFMwNg5qbbyvyj6U0ryDs6UAR9z0pTja&#10;T7jFLg7s5pwwc89qAIuPP+72o/iBx3p5BwflPWkIbaDtoATne/HengHFAHB+Wn/L81AiIkiVcJx3&#10;NSAcUdulLyA2QPegBP4x8n61IPuvx6VHzu6U/gg4NAWHkZCfL61GN28H36U4dDzTwOBQFhw+5/q/&#10;1pecHvS4PPNJ+NAWH5BRKfGALiM81Bg7zgmpFxkkyr0xQB5N+0JpzX/7BXxEAtw8kNgZ045BTrX5&#10;XaMSLCMdxIwwfav2c8W2lvd/s/fEK2bayv4IvRj/AIBX4wW2+HxX4ojVci38TXSMp7gNgV1UNI2I&#10;l+R1NuHkKhSCDcKre3NbOtw3dlZXlpuk8q709XIbo2B2rF0d/wDifzZQAG9jYjt1r3nxhosGo/DL&#10;4e3cE1uotNGbew64K55puVpJERtc+s/2Xr8XX7Fd5aHaTZak6HnsRxXvqRRPa63GWXMmhXKj8VxX&#10;yT+x1cH/AIRr9o6zaZiEu48DPoCK+r5WdLsBd3+ub+dOMVFiq/FofB2mfBjSfEvjX9p5ZtZurO4h&#10;8Xztby7P9SWbPAz826vCPHHwg+LvhnVru4GgaxdWcF2Hj1LS93GOhYD5l96/Wa0XTYdVvpoPD8Fv&#10;M4BdkH3/AHPrWfZ+JPC198TfEehXENgt4Lc+THPGGW5X+IYPHHvWjm3K43UurM+O/wBlvxN4mufi&#10;P450zVfEmrySTeH4wqTsSJBH0IB6EDrX2WysdVkjweBID+deBaxoug+H/wDgoB8I7/T7JbeO9vJV&#10;nt448KhY4O09wa+iJgv/AAlUuxwd8AZT9azbdzNqz8j8df2h7FLT/gov8RkFsVSeZZRxwS3WvGVH&#10;zKpBB8w5r6s/bE077P8AtQfC2+C4+16IQTjupr5awSiHy14jFXUVj0Iz5ojDkM4I6elPVSWJEc2M&#10;elJFk6jHiLIDjNehWB0hdGd5NJgdxBhVI6VmS3Y88O7cpEJ696UEEfdwK6O/hsWd2VFUtJworBkg&#10;uEvJVNudoAO4mkNNMZxsBHPNB6DmmcAf6wEZ6U7gg4BoAX5d4NOUjOCnXoaQfcfK04dD8nTtQMd2&#10;bHPFAA8tzuOe1PUAxqMH3FNP8IySBQMeMeUDk59KYAftHCkg9af/AADmkHBY0AKQu7IzQMBZfkPI&#10;45pfkxIcDp0zSEqU6knNADBjIO09elPG7bylOAUL0OT1FB++eKAHceU37vPSh8mNgCBgccUn/LJ8&#10;JS54i5oAjUOVOZuM85rV0y9mttVjJuGKtKM+1Z7KCsmWA6YApgGJSS42gdKFdCcbqx9BaTdxXGgx&#10;tFMAwtxuXPWpeGEh5+8eteT+GNTe110RssjI5AwT2NetBonFvsRQNgOPrW8JXPOqR5WIoXy+QPrU&#10;Mio1zA32xhwc4FWW4Dbk6rxVUnG0YBJNaWITOJ1/w/BqbXirqdpGfs0kgkYcqVGcfjXgMYZL+4jM&#10;uQLp06dxX1zBbW0uoQI9xs3KcsDjivBfiHoP9neNFu7Vw1tcykkKM+VJ3H49aiorG0NUcT0fG3H4&#10;0E8feODUCsTDGWmYknmpsrgnANZDHjbgjYfzp3VGwDwKiyMdTz1FKCfMI3dqAHHd5f8Aq+vvSFuB&#10;8gx6UEnaajOfMY7T70wEJGWJhH3T3quEJgxk53E5qz2NJgZagBILvW4I5BB4k1uMYOQkzAfl0qpP&#10;NeyzO02oX0jZ6yOT/OrW3k9aRkTI3ItF2TyohRYBb2btOcm7U7MdQK9vGuW97a6EPsARItOijCZ6&#10;YGOleJup8xGCfdxgVtaFc7NavN96CC6kq3FCRSR67cqkmnyKbZSrRdfSrPheaGDWmiku2MckmMM3&#10;Q0WAs59MjY3aKvkjvWdeW0iai+2ZRt5BB64oaGmekXsQSd2EoKsoxjpWLJnzcHB9DWjokovfh7Gs&#10;tygkiO0nvx0qjdIF1G6jLHCgYb1qdgvcoPgOSHxmkbd9mbELZx1qZ4/3CnYRz61WMswyPKFAjPli&#10;YTF969elX0EAsrYrMc45FRuGMTZXvzUS4Ex9z0oYy6pzt6n61ZQ5jHB61UU/un/d/SrEP+obg9aE&#10;JssDoOKUjJNNGMnDUvOW5oACOaYThVHlk5NO9eaaeSeOlAEEyIZD8p5T8qqFTslBPfrWidu3GOTU&#10;DIv7z5j04FAXMeXYDhuh969b+ANl9o/bm8EEwbo7WGWVs9iOleQ3SS8yyW+1FB2jNfTn7Kdj53xh&#10;+K96Yyfs+jICT6seBQ5WTKiz7k1CYpo14Sgw17GG/OuJ+Ls9u/w98HWuxQV03cR6ErXeyJBJqFvD&#10;KnyPcA/keK85+Klpi10Ei6ywnijwP4g3FfM5lfmR9NkslGLkz0b4RW0dt+xl4afyiGudUmc+/pV3&#10;4o6INc/ZF+INolpC9zb6W11bOy5ZXjGfl9MitjRLYWXwD+FdikgJi8OxM+P7zDJrooNx8PeJEbkf&#10;8Ird59/krvoU06Vmjx8VWf1jmT6n5kWMksng24QrL5kMzI/qGXivur4SajJqH7IGiRz3bST6fIYS&#10;zHJKD7ufwr4ltk8vxp8S0NrlJPFF4VAHT5jX1X+z9DqA8CfF6R5nFp9uAiBP3mxzXBh4+zq27ns4&#10;1Kph1J7pHrEq4ncZHAqhIT5bHyu5rScOZLnKn/XHFUJsBHwRnHIr1j5kpA/NkL/F0p17exWng/Ur&#10;qVlREtWYk9gP8agLYJyO9ZPiK1vL/wACPZRL/rLhA3bK55ppXsDOW8BW11rXxG8V+Ir3SZ47dL0x&#10;6fE/8e3+KveYjIIVfKDI5yvOKyvD1lZWXg7RLSG0jEcFgo3AcM2Oa05m+Wc7h05AqnYRDLIGdzle&#10;tUJCwZsg8ninsfkY/pVWWQeUuW79qpIhiSvwgyvCc1mSSvsJCKfmp0rqN3B+7zTrSBjKZXXCKcgH&#10;vWkdCbXJrSEP872rKm4HJ71bvL1FJRGQBUx0rOvr5yjqGVFVeABXJXN2weQbwTk8k9Kykzamjee+&#10;YyzfKOB1NVftStG2SAc9c1x096ygjdzzkg1RS+kG792SM9c1HU25T0NW/cn5gSR1z0qszDdJmQda&#10;4YarKoclDgN03VeTVomiiG1STjgnFaRa6kOJ0DkbX4GMHvVKQA2Z6Zye/SoBc279JkXC9AacPMe0&#10;ujGYyAvOTVORCiYV7Gu0nCEc9K4m+ib+0IMx4DA4NdzcFfs0yeUc7+eawL6OExbmcAKvHvVKz0Zn&#10;6Hlmv6domo+HNWsNQ0O1ntpoGVsgbo27Mp7EdeK+DPiN4V1rw747EUiy3OnXN2zWd2F+WVf7p7Ky&#10;j86/RPULZvszSIeRkgetcHr2l6Lq3gPUtN1LTIpbaWFgcj5o37Mp6gj2rnceR6bGilY+CdK1eW3B&#10;Se1kuYOAIpHJwPTNb0l/pkF7YXun6JqkWZFZ4hOQM9+Kp+OPCmu+HfGlzFPaXtxaTTFrK+jQlJU9&#10;G/usBwfWuWhuDIsQVN4GAF6Y+tTVw8aiulc7qOLlC2p9LeHPEdpqGmpuuIxIIwrJIfmFbOo6Po93&#10;ZSFDFFN5Z+jV8xL9piv7OaC/kjkUg5V8YPp716Jo3jia3uLeLVPD8s8YAAli+8tfN43KZJ81Ja9j&#10;6bB5rGS5Z/eO1PRZLbU2Dw3APmnZKvQ/jWroOsSW2oxWt8VeFjtjkc9K9Fs9X8E6r4cIt9Z0eQNC&#10;AYJmCup/HmuX1Xwvby288kd/GAqE+WDn8jXmym2uSsmn+R7VCpyvmi9DdudNVtGmu7TV7f5od2wN&#10;nj2rn1dZLMxzOquoYKc96ytKudSsRJa3AvHhLlY2JPGa05rQSxo0d6pYZbArgcHCW910Z6sK3tI7&#10;GUs+pWa3CvZGaJpDg9cCnCKxuQ01veqjH7yZxg/SoEvvJ1Yw3FnIAH2jevFaI0qC7Mk1nr8cEoTO&#10;1Tw35V2LS19PMzavsUp2uYltY5rR2XI+fb2pktnZzNDJBrUatjlN1Mk1O9spTbanoUzoWIWUR5wP&#10;WhrXQbqKOfTvHcayjloXO3n6VvGnLfp3OeVVGXO15b6gEnsZSmOHAyKSO4sJhMPKaMgcZ4zV4z67&#10;B50V14SEkfaQHdxWVdNpjSgratG5H0xW0YdGjmnO7uLJFfeYHimche27qKzbmYhZN6u2evHSmvNe&#10;RlTFqMhA9e9aNoouYkAaxLl8MHYLyfrXbTp8pxVKnMc8ZLZmTFwqnPUnANJvmS7B3rtyMnOc13Mn&#10;hXU5rEqPBmlSKUzmO8XJ9+DVb/hE/ECPZhdDuGGcgKxbge9dF1Y57Mo2cmlLc6SLnULqFGhchxHu&#10;5x6e9dJaW3g+80qyg/4WPfw3E0U7BfIIGE9/erFna+IbaRg3wQF0NwCmQ4xjrwe1b62vimazuZE+&#10;Aui24XaE/wBJQHnrik6el7j59bHmUUWkgkWvi/WZm+1SI8Ztm6g4+9WjBbPHbLJ9n2bs9e9d5NH4&#10;ogNpbpe6BZII8uBboxOe26qUFm7jUluIg4XJ3dASa45Veh0wprc5GMSS6hCirKf3nOK7jSbZm1DT&#10;bYoxkk+ZAfRetYM994e0y2laQ27zEnZEpBLfX0r0z4b6Vr95pXivxLqFg1vajw3eDTIGUhn+Uktz&#10;0HpVUsPKq1poY4rHRoR31Plv4iarf3nxf1218+b7NYXXkww9FBHDEjuSa5IDbYJnZjGQOnNOvJGm&#10;8e+PpnkYmTxNcsSfdyaqT7ydL/eEhpccV9XQpKnFRXRHxdevKtNyl1PYPhrpTT+FPjNfS6eu77Bs&#10;g3DoVUk4P5V2XwsEqp8TZmhfbJ4ijjUg9w1TtbnRv2RvCyC/SOaTSfMc5wZHlHQeuM11Xwm02eWf&#10;4VWAssy6h4yt5H5/hDZJNeRnlf2NCb8j08lpc9eL6JnaeJYPs/jOO23MHOnwuQ3YMM1WtEQfZP8A&#10;R5jvbC8da6b4hQfaP2z/ABrbRxnZFf6db/KfT5SK+ofEngPwqPhj4Rk042Fvc6V4JWW8gYjE25M7&#10;ic/KRX41js1oYZ3qzUVLa/Xqfo6rKHLpufFXiCCQaXGEJy8yHHfIrpbTVHbwbpUM9lIpFjtBPbis&#10;MjVL7xtocMOnvLIuryrx90YOMk9AK2fEdlqNl/YEU2morSRZG3kHHvW8qlkuzPRhUUtWYkKSLFrR&#10;2E5cnPtXRfC9Afjp8SdRdj5el+DJ2UnoHYcVVtlSTw7qJ2oP9EJ+mKr+B5WTwj+07i5ANzeW8cZB&#10;+8AcGtpNVIyt2X5o1irRsYnihru81m3QyOwfW3lYE+pzU0sezRrc+cci2Axj2qxL5I17UgIVJG3k&#10;0y/kb+yYR9lAyRj3qI07ckez/M7YT5YSfkc9ZoBrL/uz/ruce9dZftLLrHwlhAXbbpIWPoWrFt4y&#10;NSLbCNyjg1qQHPiOzyB8qksc+lb1ptJ+SMKSvyvzNieWe38Y6JNDPtZYCGI7g+tPvbh4PCutSmU7&#10;pIWKjHOTWbduX8R6AVN0BJcgKWQgNg1D4znuYdLQKiZhSLKeueteVRg5yiu7NqttWZnhyO6acTKZ&#10;VmJlfHrjmvRvDviS8ns9atry2jdQ5W3kPWMjqK5jwuYBqGmyyAAPp7ZX3IrLVLiDxJ4sEeMDUmdC&#10;OmM10y95yvoJQUnFHV6taXHMwkQ5cnHTIqfw7qix+J9Jt5p5NhmGGY9DTmuIrrwRpUi8SJDiRM9M&#10;Vy0CQ3OukxzbJY5wAucE1tCEo2ObmUuaLWx7Xe+dJ4niItCY3RdrDoKSax1G28SaPPHqbCIwt5kf&#10;ZgfWsXSL6/S+0uyudPuPmQeVJtJBx7122oO58JyqIZDK0W1Qffita8703oeS1y1LEGg3ttJL8QPD&#10;raVEBqdg17YXHBMUtv8AN8v1x2r1j4hO2s/sG/BHXxIwutNuUt7gY6lfkb9Rmvn7xMuoaQ37LEkE&#10;yJeHS9RYMOrBgcgn6GvWfAN9fan/AME6v2qLNz5gstX8+BMcru5b9cmvHp1fa06lOStGUXr5p/8A&#10;AMsdR9lKlWjvCa+6Xutfj+B8++INTubO88L3Hnqba60mZZUYZDceleA3y6ey3k0CDy3vZGVAMbST&#10;XrnjwSj4a6N82PszOAMdQQK8psbeSbwXdyxxPiF/nGPWvseB8S/ZpX0Ta+SPA4mw6UuZbNJn23+y&#10;x4h1DUPgf8V/Ds+oMf7NvFltAx5CP1A9ga+ghZ+NIviHaSnX7M2iK3PHA9K+Df2ZdTe0/bxlsvPd&#10;UvfDcyFc8EjkV9561fmNreFLi4MguH37cnvX2mYySnp1PAwUJTQ/XNT1S08E3zW9urTOjYfbnYO5&#10;rjfCX/CQXuqXFxP4n1kRC74BBAY55rqrXyrqytknnAXHO8Y/nWvNqPhux0e2i+22K4ICkKOK4KUr&#10;nXNOK1Kuotqy6iBb6TeuoQY+Y1zt7qVypWOSO/R/LORzxWkniyxPitreKwtZ1XaGmZgoBate5gae&#10;4d5dItVygI2gHg+9aRpNO7M5V01ZHka3unS6jqP2bwNrVzMS371mbAau08DaL4g/tXxNqepeG1UB&#10;x9lMj9AP9k12ljpenR6fdSKbFdpzgIMmrU8mof2KxgS4fAxtUHFdPNHdIzTlYbNds/ia2QoQWYAD&#10;sQKddbv7dbbAdm1c4HSq1nDcmJriaBw0edqleaw9V1rUre6lC+F5ZBg5K96xk9Tem7DNW8J6bqHi&#10;U3b3t6oaEB4wc7senpW7YxSad4FsbMWd0YYlbytwJP51zNj4y12PTpwPgtFI2SFZ5sD8cisy/wDE&#10;2vvHey3WpaRblvu28QBEY+pq4pmU52exp3t5cvdlpU8pPOwqk8mugthoA8OSy/8ACHwPJ9myMqCS&#10;a8k8O6rBe/GTVFu79Jo1jXyxkAKfpXsUCM/2hLdrYbZFJAIJx9KqceVChU59Dh7i58SxxeLJ4dDs&#10;rdBGwt92MnPcCuQ0HUNQj1PVn1DxTczyG6YojdF9sV7nq8HhiXRtPF5aPG0ceFZGI5PXIFc3Z6F4&#10;AfUmf+2pGJjY7D1JxUwkuppKLS0MmZ3vfDUEh1QW0AiYP7iuO0vTvB8XjgPBoAuZEmJM8kmQpPsa&#10;7HxhaLF8MPD1paXTQ+ZdPux1YA8VQ8IadaxyQieza5mZhk7sAVXK73Rkn3O0soGHzCyT54/lIHAq&#10;YI6v5ZE7F2OMKa6ZrnQLayWPyInIQcA5xXO3erwiW9lh0yAFbdtvFZTbRrT10sc9q9rptra3WoHR&#10;Y2mjkUbS23zM0231m9k0gJ/wjzxxGMEYOSaoSRXusaNZK2sFWN+SwHGcGujaw+x2ljCotG2246HO&#10;TVximtRSlJOxlW2p3CaqEfSJVRycHNWtQvL6LSY7lL9EjwT8z9RWhDYI9l5s1mi/MOT0xTNS0XSr&#10;yzgjbUJTDFhgFfGCPbvT5YonmkziYNahv9Z+y3Xw80q4hmgcRyT2wYPjtzXnWofCfwjr2reK3X4R&#10;6n4flWc7Lm2mASU/3gnIx+Vd9fXX2bWo4Y2ttsNwFiITBrvLe+1ZrXSg7YBt1+UcGiM3DWLJlSUt&#10;z4o8S/BD4nWHmnS9c0nV4gCdgOyQfh0NeHatpfi3StYng1HwD4htJQ3PmwttP0PT9a/VNZyLvPmz&#10;5I5OTgVyXiHT7K/XZd6Ho9zH5mGWWBTlT15NdFLMZRfvamcsvhLbc/NCOeAwwFbtMkHKselPEo2k&#10;EMRu7V9s+IPg58LNQ095LDUrvSrgrkvE42bv90/414lr/wAHPixYy3J05dL1i3VCwaF8OQP9kn+t&#10;enTxkJLV2OGtl8o/DqeOxsN8ZCdelWXaL9ycjPeqWoQeJbDWLuC/8AeJbV43IIltmAB78nj9azlu&#10;ka4X/SnwPwxXUpJ7M4JU5R3RsFgXY4FRnBcdsmqYfL/fOM1aQqBGTMDTILa/dHyjFW40yi4hBxVW&#10;Nh5nCnpVuGRo5mAI+agQ9lAQHbgnGRTAp8pjtGBVhkJAJuEIznk4rPub3SIGCtrVsT3GaYFkZwwC&#10;Gmnd1wtZX9saYZZAs8WD6d6v2kkE/wBoMdxuIGfpQCZIWO7pmkMr+XEM9G656U5kO+QFDwRmo2hy&#10;ec/nUgX0nYxMWnJ+Tjmnx4fawB4bmsxY3Er/AL9sZ71bQzJE5SNivekBaldPLkHovHNUo7iDePnA&#10;Oe9NZtyTkKeo4qLy1IDeXwB2oA2IBPKl4fI+QAYNTKqqx+cDjvTdMa6Mka7MR7Tn3q7PH+7lcWjY&#10;zwKTYGPIF86QhBnd0oGcrxUcrot0V5BJ4FSKSWUEDii4EUgPmR/Wm78LINn1NTzrJ9mAUngVnE7X&#10;i3Ock9aLjPqb9nI/6J+0ox6D7N/KveplBmn/AHhHzn8K8G/Z3DDw/wDtMkJnmzx717pM0ovpMRty&#10;ORUy3KIGEW5h1z703GA2BTygEbEqeT0pp+90pAAx5qZOAc0nOevGaaQS6/pT9rA/dFMBDjcRilxg&#10;jgUYG1/l6YpnO4c0gHgsQflXFIVJjxzgH1pwAweR16U4Y3Oc9qAGgJ5JyR2xmlKsFUhhQMFRwetL&#10;tO7O5jx09KAGbxl/3YznmpAV8hcr1FR4G45XvUqjP/LMYzQAqcuAMVKFlMrAJ264p/k/KCHUcfh+&#10;dcf4g8WeHtLsHjF9HdXZUhYYiDg+59qluyE5WOwlZILLzJprZE8oklm615H4k8ZRo17b6SsTOGIa&#10;UHIrznW9d8W6nJc79Tnit2Y5ijYjj0rn4oYkEIQPwD1OSTWMq1tjNzuPvbrxFdX8r3OvSyZYkkn9&#10;KrwxTh3IAz2q+saAZLnOelaUcREIYAEY6Y6VjJtme5mRRDam5R171PLHEsCElBmrUiwNCxEqAg9M&#10;1SljLNEDI2VYAgGpAarRqzATHJ70+IKZUDsNpfrWh9hs47O2Y3CsTFnbnmqUwVbYYV25ORQgsXpI&#10;bFI4AlxHzHzVN1g8k4kJO6qBc5iIklHqKcrSfPlaYCStjorfhUWxJGQsmTV0KhhI8gE09Iyu87KA&#10;sVtqjGB/DQkZbbleKndH2MfI4zxinx5A5XGOlAFRUlRpuM8cCkUsYjuVslvStdDEftR+zEkJ3ptt&#10;E7rdYtlP7z7uMUDKMce6N2CPjPOa07WIM0I858BxnBrRbT9ZOlRSR6BbGPv+8GfyzU9pYzm7tiZ3&#10;hQ5MsjLwoHWmkA260zetu8P2hiU+4qk/yqaK1S0sA1zJBFjkqTyRWi3iTRbW3u7XSbo3cuza8zxY&#10;VT3wTXJXE1xcahK93NM7NJkjPFDAv3mtX8kAisY2gg2YZkGDJWXbXjxw3qTWErmSQZcnOKsSTaal&#10;vEv2ZVXHUCmhbZ7cFZEPTqKLgRz+U07tGjLlRkCoAfunf+FW2VRZSqkiZ21mAT/PuHIakBZMnT5v&#10;0qo7tufp1605h8oxUGwlyPalcCKRsyJjk+makVSYz8jVKsKeZ9xuDVkBhJ8sZPFFwKiquGJh5qwi&#10;p9jYjJO75adGszXhH2YAZ71owxxh/njTgdPSi4GYVOCWTotOtTF57BplAPQ1tLHYu06kA/IetZcl&#10;ui282JxkScc0tgHSND9shVZ0I3dcVWlgRnY7QpPU5phSfjbbtjj5utJIbgvECWIA5qgIZLaMK4F0&#10;wBUZwariF4by1e1u9XgdiSXjlPJq+Fl8gkoT61NGwJhGFJDdxTTHcv6X4h8eWV4pi8TSXAU5K3GS&#10;D7V3tp8RYDDEmp/Bq5jcEAz20uQffBrzi6KgRDyoxuAziq26BIpP+JbG/wAvfmtFVaHzaH0TpXiL&#10;wrfm2Ftr2mByOY7iQIw/PFdR9luWgZvs9qVK5DRyBsflXxpPF5rSt9jlXEuQYm2n8xW5pmreNtOu&#10;rdrHxdrPlqBmCeZnXH41qqyKUz6mES732biAecjFQlDl+BkGvI9P+IcyGMal4InJyA0kA/pXo+l+&#10;IvBV7bq8XiXTkkcD91M4U5/Gtr3KTTNIg7iQnakJ4b5avMh2RES2xDDIKNkVC8TCSMfNlh6U7DKh&#10;2sMhSKaARt5FTeWwklBjIwRUZxluaAG7jiQ+VnApIpInSfKAentS87XGOtMEaBpWA7UAIRhjggjP&#10;rQEG0Yfoe1NYZRutCqVST98xOKAHbM3CnY3SonHzzjaOelP82QAgpQecH6UAMikCGZZLIYK8GmeZ&#10;bFBtQhi5qUqrZOR24phRN8pEaj2oQD1MflL8p3GmyD5k+ZTkU3HynFMGfMz8350DFJUbcoOlO3A7&#10;cKg9TTSrFJfl7VAqFRgyk4bmgCfB8/ByQW606X7OuwBOSvFMJx/FSbFZs7xketAhiD5s4PNPJIUc&#10;UpBwR6Uw7u/40APUnPKZFL8p37doPFVw7CdVIOCetWtkYTcJSSV6UAQOX3j5B0pg3/aExnA61IWU&#10;A/vV9qXquQ46cikNjjIoIzGpGOtP3RNA5EiZx0JqsVyrggkZ6U0iNdrEMT6Zp2ESr5aiVihYkUyM&#10;llbAON1R5JZueM0/O10AU8mnYZIWQKQfypjOfLGI+CKWQxhOVH0pij5T8pPt6UWAaHmIcbMDbSxj&#10;ET7tx+brT2xvGIwBinDB3YPNMQ0HJX5OPTNNKphsg5qQowQEHtSYHlnBOQaAEjIyckEFTSGRjGwM&#10;bYD8Yp3lozEmcp8vI9aTbtLDduoAhkeZD/qiQcYqZHw0e5cgjvTWV/LOQDz0zSEDPTtxSBFhvL2q&#10;VC+9Qvt2L1xmosPn+LFOGeMqaBgrDBAbIzQB85/nT3T90pDDr0ph4IGO1AD/AJQoIxn1qNixI+Y0&#10;HO1v3bAEjFKR8x+nNABk/u/l9aX+B/mpuOR8zYzxRxvIGTQIXnI4o/fbkw3GetH1P0pckdzQMXD5&#10;xtNNHmbOSTzS+awkQhQQOxFK7KZCVi7dKBCDO48U4dPaosnzB81KRJsc7jwOlMBJAfNGCcY6VGQ+&#10;1csTzS/vTuI4AIzzT+ML82TigYgIDRnPbmpyYjA2FFQlV+bk0mGx96gB4MhkIJOB0qJt/nLiTipO&#10;Nr8+lIACzAuaAFH0pf7uTQNm0/MOlNJ+UHNABLjah3YGKwpi3/CQ6UiMTuJOPStw7Cp3ZIFVxAg1&#10;bz0ALFe/agaLm1haW27GQvNQtjY2VPXipBk5LE89aY5XONpoESK42Qgkfd9Kevl+cD5vBquVHlvx&#10;0FCDIPJ68UATyOv8ITrUXGzrSFVAIJp3ymPhB1oAb8u8AtjNC5Fw3yZB709kQopzz9abgbjQA2RS&#10;Rwox3pFRAg+U/nSsfmUZNO7nrQAgGAcCl4MRywpBt/vn8qacbcA96QEmB8vFKxw1v+765/CmbgFj&#10;BPFPLRELh8nHNMBOdhIFBHyD5etJyVbj0qKR5QFATgd6AJ8oMZCjA55qMkF+g600JvjyXPAoAG4d&#10;cUAOd5BswtCspByBz14oIHlnntTUVvmzQA7cvmLhQB3FLkHB7CgoDu+Y00IQG5zQA/J3E7OO1Jlg&#10;4+T+L1pMkoPSlGcHg9KAHSFSqjao9s0w/cTkdahIJnjO4/e6VMQRIF8sduc0APXA5OPzoeW1W3kI&#10;jLHv7VEQPn+ZvemqsZLcDrQA8Tx+SDtIz2pQdxjw571GY49zfJ0apFCgN8nOKQEmD5T5lHSowv7p&#10;wZO9Mk3tbqOnzU9FJxweEoABgIOhwO9KMO/UAY5puxXkZSQB25oRdqsPMJ59KAH/AC/MN3bjimfL&#10;lv0qQFfLb5Krsx8+MCkMmXJfJJ6UHH92kB5bNKxGDxTAhV0+0kHj0qVVX7SD5zGoWQGQH35qUcDr&#10;2osBOWXn6VEuMsCp69aiPbmnjd5KfP2oAHRDOCFPSlLBWXLqPrS9YvXmmSIjMhCnI96LAPyCcjuK&#10;T5vlI9aXGIO3TpTc8Oc96Yh26MBgU6j1qMjgkL9OaCmTnJp/y+QRvGcUDGA8rhM560xiRs+WpQqr&#10;Go8wn5uKVgMdj7UDR5Y2spJGwaMtx+dV/tjNL8togyveso2y+YxDDmpo43Cqc4rlWh0tG5DcQ/ZY&#10;FNuAwkzmkntNNn1hZG060B2YBIFZQRxcRkBvwqyhlJUHfy3Wq5hWuc9q3hfTbqe7URQI/bAyDXl+&#10;t+D9SgtLopcOVBJ+VelfQEbnz4yQ2QBzn0qSR7d55N1qu1kw4PNVzkuCPjmaDVYL9Fe1n2j+LbQJ&#10;kNwsZicE+vSvp/UdE0eX7SESxw6E4IFeXaz4UcwXTW9oPlyRgd/Y1pclxsecYXDKFxjrkUxvudPp&#10;70t5DqkDlJLO6DiTBbb2qNZFHkZ3D5fm46U7gOAYQKRt5bpVeVJGkkG6MKcZGKt/L5KkPnJqMjM4&#10;5PShMRkXenaZLG6rb7ZNgxxXDanoVyz3TJErbG9ORXqO1svh156mkaNGhnO4g8U3qCR4PLbXybdn&#10;2uJkPbPNdBpWv6raSW4Zblhnru/pXolzY2bK7CCKQ+XwNuM1w+q6LIUaRVkUK/UCsqlCNTdGtOtK&#10;nqmep6H4psJYbbe0Ik8vkMcZrurG9sbiRMXEKkn1r5GuLfVILiNo3uCRzgZGK6PSdb12CBHljnKo&#10;BuYNgr9a8bE5SpaxPYw2avaR9YIv7tiXiwUPeqpyARvJ+Y5NeX6B4tsJJrUTXETkgDBbGf8A69ei&#10;i902a3szb3Fvhhkru5FfP18HOm7Ht0cVCotGWXMjJGCo9jTCBsH7snipss8FthEHPBB604oRIMxp&#10;07GuW1jpMt41LA7cfNwM1GeC4x0xVuQDfIfQ1CQC2eKYApG0fu+3Bp3O09qB/q4xv79KXJJAIGc8&#10;UWAUb8n5+tKW+RsikGcHg1G3+tUENyKLCF/5adKmAJjkBGcMMVFg7YuTU6nB64+XApMpFtATa4Lg&#10;jPT0pOkjHIH4UR42JljmnNkxZ2isSyBh/pER8w9amcgquFGAKZn5RwM03J8o0wJUJ+bk084w/wAv&#10;aoRnng81OuNwG/tzUsCIBsn5G471JGQDL8pPNSDIGN2eaY2N3QCkFxXwZBhe3SoX3hJfm6jtUwAM&#10;QPNRvnaOOQabEkU5AfsLYC5P61CgYWkYOOGqxKE3n90c49ahBGzqBTKHZBK/L2oGPLf97z24pDj1&#10;+lLzhRjA9aYiZC2I+Rx+tPIVomBb5c+tQKcSIdh5zT2yYZP3mCenFS0NMlXbujVEPsM9KbIBuVSj&#10;BqZDhGb96xOafI67MsvJ6VLQ7kiF/s5wqYHerCnMSfPmqcQPlIecmrAKhoyAfvdqkYswGEOD1FG/&#10;IXnnbU84BtUwp6DiqbkebagYHy0DRMu7fyvbrSkHzHO0daRN37sZNSNw5P5UIGM3RiJD82d/ap3Z&#10;iiEFjwOtV+PMX5QeasL0HyjpQIa0hFxEvlkccZ71Pvk2HLjG3pimMEZYyy/MOhFIQ23lhSGSqxNi&#10;/TrVWRiEbk9eamTh1wRTCpLDLDlqEIqurFEwB65pHVDboSy57Y6mpLtQBH87c46UirGEUnOQvArQ&#10;RGnDxjn2HpT3/wBapxjFMHMhJB5NPP3049aAHqzbh+7FWlyUJyOKpryetTpuEr8t0qGhpknJIJAz&#10;UTkqFwmeanwvlHkj0qJh80YIAGOtIaHjd5SHjkc09Q3lNxnmoE6j5zjNWUPX5MVDGK4BSI5PSo8D&#10;nFT+ozTAB5pO0dPWhgiSMgIMN/FTrrJgRlAPHNM+XYeO1SKGNg53IMCmIoR/66LKjOa2IWPlS/KB&#10;kjvWTtAkUiQZJNXYi4CcnnrSaGSyr+/Zge1NgeXzW+fPzcClfO1uOcVXtG/026Bc8ng0hIvSKW1G&#10;2IT61K4yv3RwKMkRZ3DO081EjymKbcvO7rQFyTjMeE6YpkynfguPu0/qkfPOaim8zz4zuA+XtS6j&#10;uQKf9KjBTjNLeIrWaYVcGM0gILjp1qR9pAXPG3rWq0ZMldWPmrxnCIPitp4CfLOG7dCKyU/1Z5rs&#10;fiJGv9uRyFfmW6XafSuLU/LH1/1YxxX6Vw1UvQPzniGnaehbXbt+9TwPmY4NQxk+XLlc4FTRhvII&#10;K8n3r6c+YJMdeKPxoG/YMtS8bOaAFyPJcYHNUboARMSmfkNW++MdajmBaJgFAOw800JnNo5Nw6dg&#10;xwam/wCWKjeNxbrUTIy3MZAA3Eg5NPbbtG5i2D2pWJO0+H11Jb/tKfD1/NIxec89q/S+0kM3grQp&#10;iQS2nrzX5U6LM0PxU8IS/aGO2Yk1+nPge6+0/sw/D2fzQT/Z2M569a8/FU7ans4ZpwNUjnGBnNHZ&#10;Rj60rj/STlDkijja3OPSuI6ENH3+Mn3qT5snmmjbgjJxTh908fjUlC46fLTOfLbJp3Pekz+7bJ7U&#10;gGk/MvHWkyMnmmHOR8pNHJU5UfhQAMenBzULZ4561MASSCxxjrVi2t7qa9XFtMAB/doE2ZblhMg2&#10;tz3xT4ra5YsRHKWLccdK7ay8P3sssbysEQNxntXY2ml6dCsGYkYjuRwKGhrU4HS9DupCC4cAgE57&#10;V2VhpGlx3HKqWA+8R1rckeFFdFt0yQPmFQlxsTJ5HQilcLWILi1sWs5Fa2hPGMFeMVgtp1nHJeGO&#10;2gQFCMBfWuj3Eu36Uxgu0ZUdepFG47nCNayQrIFEpBkJNVXkkwB5ZwAc5rv5YIzHE3yEmsyawhYX&#10;P+jqpYD8aVtBXOQhkBEmT36mrJMHlN8xzipptOmjjuv3TBSe1Y8322NW3WTbcUiky18pccGlH8Xz&#10;d6pxSZjTIPWrKsm0ESimA4j5BxTSGy/PbipPl2k7qU42n5aAK+CUjBXPzUYIyNp9qmwMoPelYEEt&#10;tXrxQFiA5MnenYG7GKcfQxd+tIc0hAR87cUn8BoGdyfMe9L0A470BYjOT0NOAO5qTA+0/wDAakA+&#10;VuKBjcAyrlT09aUg4PWnAHA+bJzTuMDPrxQA0AY61IOoycUnfqKMdOKAJgDh+fSmHPNL83lDnHPN&#10;KQfKU7h0oAiy2TjNIqjzzncT2FPI6/L0FKhIXcFHBoEWpYt/hzXYtn3/AA7coR7suBX4v+ILaSy/&#10;aA+LFrJE6sPHN6CCP9s4r9p7d2cSZUZKYr8mfj/ZLZf8FCviWiWhRJrpLheODv6mumi7iezOO0xS&#10;upNujJD459K9ZOuFPhpa2X2kPizZXkBxvHYY9q8o0/zmu0HmKqqq5PrmumltAbN8XLHDKSR2qp6M&#10;wUOZn01+yTqKxfHf4yWbHb9rsA4X1wa+5b4bdUmUr92Vv51+bPwBuZrT9vnwKpl2rcRNGw6Bq/Sz&#10;VVY65dSAcFBVKfMwnGzKFsd15GC3GcZr5+1dH07/AIKnfCqZrjbHe2+3noCTj9a99BIc4j/jB4r5&#10;6+NJeH45fspagCyv/wAJXEpYezCtadr6ieiZ9C61Z6NceJrOW78OWk0tk26ylYcxFup9/wAajhmI&#10;1GzOGO1gATVq+ffZ6PIGB8zQ4GJHuM1lwZ/tazzjG/mo6krY+Ev237UC6/ZonEY/1twM/XFfDSY2&#10;gCT/AJYLn06V+kP7Zumtcfs/fC29EDEWWtsC/oGWvzfsESW3tQx25Q5bPpV1NUd1BXp3LNuB5kvz&#10;pnOc1sRyTmyiB34D8muemULfWyLdNw/3q9A0eG2n8PbJAm5YvlasHoEjLjgEt8TubgD8KkvbO7bR&#10;dRxBIQkfLgcitW1tbmC+v3BjdQDwT0q3Z3dw99fosEYQKRLkZBzSM72PKGJQy5gcMr4OR1qVSSg+&#10;U8itXX4yniUYtlVBISfxrMUglRjtTTNU7jx06U4bt2c0cZX5zx04oH8XHfrQMfn94aCMq3z/AKU3&#10;jA5BNCk7zxQUSLsCHqeadhd8vPpimA/KQUXk0DlhkdqAGlW8wcfjU8SpulJZT6VHxjrRgYbkjNAD&#10;j9+XgdeDS/xH5qFHIy1PG3kE9qAGdgM0D/Un5vpRg4I3ikJbH3RQAAkOSdxJpWCGTLA57CjLbTnb&#10;+VAC+WSX70ARpJcLq8TBgCpr1fwxqEstpJFJLufA2HOPwryxlXg+Y2dvUVe0fUJIdVV9jL5V2o+o&#10;qkzKrBSPoVYw0ADsAQnOT0qlMqhwVOcGq1pdw3ei28kVzyYk3KD1q4wcKAQOldMZJo89qzK+WEMu&#10;UkzkdOKyNYsrO78OanEXRkki6N1DVryOxWMDbjvxVSUfI42MM/dIp2uOLsz5l1ezubHxbqFvJC4U&#10;y/IT0IqFRxIQuMKMc17R4v0iK98KtNFCDLFHncByMV4fGzJNdxOXDpJgAj0rnaN2WduBkIc0nP73&#10;g4pVJIBBPWndxQBFxtXBPNIMgsd/OKeB8zZAwOlL3PyA0CI+cr8p6Uo+43WnYPz5OTQQArEr3FAD&#10;RyKQ4+b5RQCN5G3tQfuE4pCK7yFZgPJ+hpDvCSERHOQcg4qdskfcGaruGOzJPJ7U7gegeGtSVtKW&#10;GQyAq/XNd6Ws5NPkKTkssXK55rwa3uJLfUsoTgsNwNenaNdK9l5ogLNsXjNK+o2zptGvjZ+IkBnl&#10;8maYK4bse1dvqEaSESBCQYwTj9K85uUlcxsYE+UZwtdHoeoSywyW0118yDarH+IdqGJM0HMuLcZ+&#10;UdqpzAeU5DngitK5AjRQdxbvgVnkOd2YGA96QxyhPsoJycrVVkAuB85PPFWORBF8oIzwKUDkfL3o&#10;AiBbKe5qym4HlQBVSfz1aEhQRu5FWFY+TDx1XmkBaH3m47U45+bmoQwwvBzTi3yn5sU0CH96XIy/&#10;B7VH2600/cI96YDnUmLIxkGoC/yqCADVgZAPLcjmqs33lO3tQSULxi3kRG3YhlYk+mK+yP2U7KaP&#10;wP8AHu8MJCTatDFGfXaK+NJpnW0uAYlO44U+ma/Rf9n6wW1/Yx8KMbcBrvUJJmPc1Mldeo07Hs17&#10;IsV14Ydl4N8qtntk1g/EqyP9j+EZd8pH2yByB3AINXvFPmL4DmlQHMd7AfoARXQ61bSaj8NfDBjV&#10;XI8OBuBk8Lmvncz9xpn0mTvmg0dDZyI/gvww4HB0SDH/AHzUuq3j2fwu8Z3RjHy+HJ1UHuSuKwfC&#10;FwJ/hdoqOkoaGV4mDDBypwK5z4raxbweGvh9pMdyvn3lyzyt/wA80X29666VVezueVVpt17LufKE&#10;qRR3WoyPbrulvp2P1c5r6/8AhJYyWf7K2nF4zm8v3dD6ivlrVIfO8R6VGlsQ0uqQxqoHXJxX2/aW&#10;6WPwh+GlkFAaHw3CDx0JHNcmG96o2etmL5aMUUrkATMQRwawLov9qGAPfFa85YNICxrAnY/bc7z1&#10;r1GfOoh6zdOlatqisEyB97ishMtcAZI5610tiieTb7lOB3pIbNQELZw4cfdquxy75Y0+YrwBjGOg&#10;qkz/ALtuBVpEiSsN8o2pkL61kySDEvzdGqS4kALffJI55plrCGl8yZWVAcjPerWhFrsdbwh1EkhA&#10;QHvUN9eKsDKjIFVcACmajeIIZFSJVHQYPSuIvrxhHtVc8nnNDZSVya8vLgySn5AOcc1y13dMZWUS&#10;nBzu56Uy7uUC4+0clTnJ6VzM93HiRc9DWUtTaJqT3Sraz4dc4+8axWuzvHBx3way7m5UH/WYyOOe&#10;lZckoIXEpA7GpNb3Nqa7JueS4A7Zo/tJPs4BgYANwc81y0tw4LdMd29KoyTuEJDZweD600Sd3Hqu&#10;10xcOBj1q7Hrm2X/AI/2XI6FiK8ya5GObUqcdc1TkukKtvvQmG496uLuQz2pdZt2jBd4CcdQaSW5&#10;0+aOPbMnuM9K8VW92+Xy+MdQ1WotUlyMNwD1zWtibHpN7nbsWRflXrmuSuYjl2CjqegqmmrllO4g&#10;bR8pLdKjOpwlVyI884IoUERJNGXqcOmXWhS2l7oWn3EDowKSoDj3GelfJXxK8Ff2fePf6Pa3JikZ&#10;mlgQZyo9AO4r63nmtGkBVQM5rHvobdoUV4oJFwcgjIINUocuwlK58BW11GUVXSUEPhgeoNTyvKbi&#10;JoSh5GVYZ4r3vx38P7S4muNQ0NreG72M01qOFm917A/zr52mXWrPX5IbzSr2F0kIIlQj+dDSZtGT&#10;RaaaOLWFc6RdliylXikK4P4V32k+JtXiZUN5qJXYoCu5Y4rhA8cyICkZwM5Haog11HfiaO4QNG4y&#10;vtXJicDCstTuw+PqUnue722uaPcRqtzpVuhbHzM2Ofxq7N5EF9YzW3iC02nBZPNB4rx2PxB4aeyS&#10;HUPhG0oAx58MxV8+uOB+taVqvgW8ihWD4gavZtz8s8nK/nXiVcjS2v8Ame5Rz52sz2dZvDt/b+Vd&#10;Welq5jADhhkGsW50XX7G+eXS/GELj7xgc5DD0zXnUnhrWhiW0+IlncrnIdJucfTNaMF54/0+2Jfw&#10;zc3KBfvCU5Irmnlk4fBJPumv8z0KGdQk7T0O1i14PZT2Wr/DldzRkKzJ0Prn/wCvWcuh6XdGWWz1&#10;0WUwPGG4J7cVlQeKIbjTZPtvw9SMCTCljyPxODT5p9Nkgha01bYxGWAkxg9qxdCpT0S5X96Ov61T&#10;mrqVzTx4ysPtEd54aa8i8v5biH5uPpVLzfD9zDcbrN42OQAy4INMsvEHiW2u0hk1eGVTJhfM+YfS&#10;pdUa7k1C1nl8KQxNNHlREOD7jFbRg+q18jF1U3ZMxrnTdS86AxMHTJ6DtVZtNsPLP2mHWYzzl41b&#10;g1u6ZqM6Ncqsk+9W5RozXZWuvy/2XJFN8OtMuRwRuQA1oqslpsyOVPXc4Sxg0SKKERfGLxakvlsC&#10;xD4ANd1ok2qxaXpC2/7UVzM0MrskMtnk8nPJPWtCLWfD7ttf9mqyYlMHZj+lbdmdGktbwwfs+ywS&#10;ORtIya569eqtkXFQ6lpNZ1B7ZI59Vt5cIdzrBtzWTPLby290vl3wJlzlZSMfhXRRaNqb2Vw9xrGi&#10;WNvgEgkFyPpUd7ceBNO8NNIypdSRwsRLI20E+wrKk61XQyqVKVPVmCtrM9qstxPIkUcRK+a2Mgdy&#10;T6V5N4k8Wqb/AFKy0qJSqErJeH+Ij+6P61R8V+Kde1K8uYI75orbeQsMXyjb7kVpfDLwPrOu+O7N&#10;BpFwLUXQaeV1IUqOvPpXvYTLElzVNTx8VmrfuwNz4T+B9V8Q/ERNR1GLUDp1vdrJM8uf3pByFGe1&#10;fZPiA2Vn8FfHJjsoo4LTwHcogQYUAIQMDpW3pem6ZpvgjSNMsrSFLeK0w7ouDKwHNcH8XZ5LT9hD&#10;42Tqzbv7IMSnvl+K9VQTXuq1j56rXc5au5+ZsRV7zWmKsQ+pSN78nNW4Y2m8SeEokh5k16BUH/Au&#10;agslxZxtjrOxrvfh1pS337RnggyDFva6pHNKe3ytmulbkWseheM1v774zeAdMEV35VhpNiiwjIyz&#10;gAnHfHavtf4ReBtTsfGH/CRXmkG202w8CSvZGY43uEJLc9PavGfAq+HNU/4K030txomny6bZQR+a&#10;CQASgO0Y7819o/E/WNT1P9mPXtH8O+D9MjxasL/bcrGIIY+QEP8AFuA5xX5/xnWqToulSdpd7X/A&#10;+nyO8HzWunp6Hzl8ObObXP2x7q7vbZpof+Equ9QvH7bImLID7dBX0Zr15dN+yP8AtX66tlKn2+++&#10;x2ibv+Wcfygj8M14f8PBc6X+zz8UNQE1st3q2rw6fZcjIQna5H45r3f4jtZab8Ev2T9CN1EsF3rm&#10;nG4U9JGOM5+pr8KzWjOrjIqSvGNrLv5f12PscRNL2aT+J/gvef3tJHgXh3wx4mtfgxqdyPBOofaN&#10;dlifSy8ZzJHHzISf4cDnnrXHeKNTsLn4gQ2hWZks7JY2bbn95jDD8DX6b6lFpY+G+pxLLoQWy+H8&#10;hMQVf3S+UdpH90YHavz2+GXhp9Y+L/xcupJ7c29ncalJKhUEyZJ2EH2619ZiJSw0nGe3Knr5mWV5&#10;isYpSkuXk/LoeR6nJ9l8EalJEZf3kDBcgirHh+0kg+DGj3EkcyyTPJIQB1z0zVzxVpXiNfCVu1xp&#10;+oG2m8WypbziAqkiq/3Se2BXVeKJBa/ASzkhtbWEJp9siDGdxwOla4TFRlBKLUuaXTyPpVJM4WKF&#10;M3csjDLMSKo3WHuNLIuRxKRjFaNkLmXw7C7pwYwc1nq8Bv72MRljDIu89lz7130J3qavY0qNqFu4&#10;7UtsWj6ewHLMBn3Nb/grRtQ1T4reHdOt9OlmludTjVE7DPUn2HU1iauDLB4WAt3YRPkoB1r7V/Zs&#10;8JvbaD4j8VajocsRbTmTTvNTBEYBLyc+vQe1duFoxqy957vX0PNzXHrBUXLqlou7eyPLv2gtG03w&#10;/wCHP2U9ItbywmvfskklzOsaq7gHHIHIAPSvm3xq0o8L+G5/MY/aGiVgT/EOK9I+JGvXHib9s74n&#10;6t5l0trbaibO0iZsqscR25A/2uprzrxoqPb/AAgh3nC37Fh6896zreyeJShblXYrK/avDQdV3m9/&#10;mS2peLw9pb/MCtmu38RT4yzRXkjTZDcnmk1P5fD1kgcDFonT6VVt8r4Y2mZi32dzn8K46jUrnr3t&#10;NeQ/T74xa5cplSjMQBnpVLUJLmP4jeG3ty6l5vnA6GqHh2CS513WmdJjsuDiu6srC2HinSXmdG8u&#10;T7vp6Vo705W3t/kc8ravudDDr3iSK00kN8N7OdYgvkyu+1gO/wCdds/iGym8Oq0mgeSxiRnj3AkE&#10;ehriNcMf2PTuNqcZ28Yx0rmrmWYNbt5siRtHgGonJ1KbT3OBU4yqFjXde1TVfihpszq6WunWTxWk&#10;IPEYbgnPcmvpf4CKv/Cov2lLd2TyrjSmOCeD8pzXyHOGg0nWXEo5QkH619G/Aq9uR8HviiSz4/s6&#10;VQ2f9k14mYP6vRU9orT70x4mk60XBeX4NM8m+IyxP4NvRGh2jVp149AcV534KaBm8YaZJbx5ubRH&#10;iYjklTyBXpHizYfCGqh8bFuLlmJ9M5rxfwpeq/7TvwJiV8LLd3CnB5IHrX1fASbh5XZ4HFaUI28l&#10;+Ru+DtRt9A/4KeeDppGxFB4vtIn9NsuFP6mv03urnTDrFvLFZ27PJArk4B4PNflR4sj3f8FBdaQL&#10;18XaYB9TIK/WiHStJt/CXhJiuGfwjamRmbvsr9LzSmuSL6nx2WzbfkRqmnXWmyjzNjbei8Vx/iy1&#10;srL4cXM82m393MQfs0KKfnPfn2rsLS1m2yOnPXDDpVK5s/G0+oWYm1K1a1iZtkRiBJB968anGy8z&#10;0qup8yuuuXCJNFZajAjzZKDIJx/hX034bfVX+C/gPdDcTyx2W0q2dxx6msfW7bSbLwjcTXEVpHJn&#10;5BtAyfpWHpeq+J5dAlNh4jjtSEIy0YPHsDXdFtqx56tFnqF3O8Xg7UbieO3tyiD92XBrGs/E5ht3&#10;23+lPH1Knaa4/V7LxFf/AA10KFPFUz3P2sm4jd9of3zVnw14Ksf7Vt5b3W5NiQncBJkE+lFlFmrf&#10;MjrH8aeHGjvVlsVRjERuA4rhb7xdo326aODT7idjJ1EfFdbf+GPDmwiG9DkscrjpVCLw9oltOhRQ&#10;7EcjyuaTUWxxk4o5kX13e/Z1XTktwV++B0qUaFoDF2vPG13N82WRRjFdIunSj+0X/wCEUeKJIGbz&#10;WOBxXHC8s31QsrXMafa8biv3gDz+dacnYylVu9UWBY+E7fVbb+y/Bd/JcyECS4Ymu28NafrcfjiC&#10;8bW3KrGd0ZY4wax5PEXhcan4dtobGWAGLEsogz831966qBdSn0S8a1vGULGCDnG4Vnd2LUFuamox&#10;NcanetiPAGFU9M1k6foWuf29HcI1s2JQSPMHT6VBbLq4mlE+sxjrwT1qndam9pewXJub1TETkq5x&#10;j6Vkoczubuo4qxH4tadfGGkQTjaEjAHpn607Q3MV7dMJYT+4IGCDjNec+JfG+iTasqN4b1KbzD+9&#10;kCEFSPSqGm+KbQCQWXw019jjlzu5rtpU3JHHOok7s9VfTvELyzumvyNmdjkr2NIljIkd0LjxGUzb&#10;Pk4744rhLLxj4zm8a6TYx/DjVIfMc/M8bbQB6mvSkMZsz9ukCsy/NjnBrjr0nF6noUK0WlZHL6BH&#10;qSareg38rhrl9gAxgetdzb222Zmmup8F8neT/WqtlLpkU948NpFIMfKx7VdgS/u7yIlSkRY4Y8Cs&#10;ld7Gk7bsn1DUbUaI0JhwuAMiuPvNQvktmNvYSSAQMSS+BgV093b2sd9FHM0MhH91s5FV3Tw6yhZP&#10;D0iwsuGAPWtWnoYpqxwXhqA6nr/iTUbtIUhtb4COAkfOw/wrt7kSNqULRttxHhQB0pftPw6tms7O&#10;HRorVmPy5l7n1zU6PE1+EAXbtOHBpTZMGmSWMUzWeoCZ4uIWKsT6Vifabh1lAhQKtwQWPoKp+K76&#10;8svD2lx2wv5J7h2CKiEjA9cVW8NC+bw7qk2qadPBEGUqOckHrxV06ae4p1GtizdWM93f6fjxpPFB&#10;GwLRxjG4/UV0Vu6QmJU1m43CMAA55xUkd/4PGh3CWnhe5d/KIEjMc5ptjG0mixkWpLNcEltvas5L&#10;zLhJvVhf2mh3+g3EN/8AC7w5dRuhDySW6kkfU14f4h+CPw71G4nl0nxLqGkStJkoMNHn6H+hr6In&#10;kEOh3KvJbIvk5OSBiuaivXeWDy51MfmH5latFWlHZmMqKle6Pi3xL8Fvi/ps922nDSdYtxETvt2K&#10;yY/3T1/OvEdStdesdRubfUPA/iC0mjlwfPhZR+Z61+sNtdyNZ3ax3h3ovzKSeazb3Q9H1jSbmHU/&#10;hb4Xu4WJDNLEu78zzXZTzCcfiVzlrYSDWh+Vkd1b+VHuvLZQBy28Vn6h4j8N2kDtJrKu+35VT5if&#10;yr7p8d/s8+Cr/TrubQvFmoaPKYWJieQvCzdh1yPwNfGniv4C/HvT73VpY/hcNRtomZhNZy7yyjvt&#10;PPSvQpY2E32PPlhXHZ3PJtQ8W6rdNItrazRRlsbj1xWKDePLI8usXbs3+0aZfafrljqtzBfeDfEV&#10;jIkpVluLZk5HucU6JwEXMsR+X1FdsZprQ55UnHdFtI5Q0e29lUlhk56V2eg300OqANfbuBn3rilm&#10;iBiDeZyfStXTmB1xGBPGKu+hFlc9ojmhmhLiVQcDINS5QlCGGOM1gaUC7XTDtCOM1twBQz7hwSea&#10;xC1iwyo2RkdO1TLGfsrfM+Ahyacgt/MQ+cOnftVe4uMRPHGoJPGai4impX7ScMAC5H5VZRW+0KR0&#10;yBj61S2soAOT3GKsxO/mjjgEc1QHS2sThJcREkICRV+4aJtDtxGR9054rES7kEUu18FosdKjguLh&#10;oXUucbjUgZs0TG6DEgZY0sR/ek5HXFTSeY13gv8AKFNRoAAw4+/TEXGz9mb5u1Y16PkT2NaxYYQe&#10;1ULgK2/5B/qWI/KkUfU/7OAT/hCP2i3L/fltQCT6CvbZ3Ks7RxhsN1rxf9nVAfgr8bm6Zv4hn869&#10;ncRopUc8nmlLcErFfe7bSyEHuKTnnnvSHJZMr3qTjcOKQEePmU+9EhfP8WaeceacIOlLhj6CgY1c&#10;4PzGlwpYDf8ASjjfjd0FOAXIJakAmz5uJO1GFVmJalAUSN8xJzSYbL56Z45oABuy2PSlTfuJCk0q&#10;hiVAhcntVlxFHbSvLNFGoiy244AouAxUkaeP92evpTb650Kx0q4uLvWrWNVgJCA5ZvbHWvPNf8Z6&#10;bbLcw2ckMjgkAqcjP1ryW41e8utckluJ55Wd8hWPA/Cs5TSIc0dP4q8Z6xdJPBYQXVlZ+YVMhz5k&#10;g9fYV5iMtevIbiaZ2YlnfJNat2ZJppWcR44woGAKhVCrLhU+71Fc0ptmcncij+0lkySBmrAB3v8A&#10;JinYO/7uaUbhkjGcc1NyR6x4lXJzg96tebLzGgOdvFUw8n2iPch5HerS5UxupGc9aARSaKQ3uCZP&#10;vc81IRtkAwwIFW2aL7dvYrnb2qtLht77sAGkAx3l8zIlfjHU0xnOXzgjA4pgEhcfM3XpmpBGpSQm&#10;I9fWmgFVbYspyORQ4jQOA6njr6U5EjCH5wOOOaYUXYTvBy3c0wEQvnOBgDrTWuJihXeMF+uK1Hih&#10;Xw9bjaNxIqAQfNCTGvTilcLMWaaNdJtgEbcQM+1MkMZ060IhfJIzgdauJBvBHyjBGDj1q7PZ3MOh&#10;K4lV8EYVRnOaeozJScJKi/ZHOV610WmIzjH2B23HjaO/1q5p2lRSWImvHS3gEYZmcYOPb61Jd6rp&#10;cNv5GnWKqijb5rDk+9CWuoFpzptpFvu7iQMf9XAshOfqBWXNqdzeIIBcQQW4DARqvJ/GsO5DSGeV&#10;76R5HOSG5xVSHzxJKdh6dapyCxJ9ntIpbnasZO8nIXFKMNGcsvXj1ogW5Z7nzJQQGOKVTB575JGc&#10;1IEcqQmPBRDVXOxFCuwXPaluGJdwq8A9ajXAGC/agBvmSGSY5JGe9ODSFQDE3tSIIvPBbOM9q0Ss&#10;HkxlUGcUgKIXLEbuMUCJi+VLZB6mrhj/AHbkKCMetNBk2KPKXpigBVVljHzqfWl+Yg8/jQqzB9uW&#10;znpUi8NHuyOtADVzn7469akkiuTHuVs8djUMrWwBzetnsAKrrcSLI2LjoRQBYjJDDcxBx61VmDG7&#10;43sS3TNJIWe6DFqlXZ5sO6ZRgcHNADWuLuAx7rM4K8DFQrJM0zt5KqDyBV9sv5QfaQp4o8u23MPP&#10;X7vHtTArbpDEowOtROkiycyEU+Tb9pUB+9RXDvmP5TnFAEbN8w3SMfTNVi0n2t8KSD3q6sLvGpKF&#10;V9anECAf63cMdaAKSqFVCc9aeSP3ncEcYp0hj2MMHIqrn5QMUAPM9wkNyBBAcjA3LmsnypHlkZ0k&#10;Db/lMbbcflWgA+9ssTxS4O09qrmYE2n6x4506aEW3jK+kiDf6qdywPtzXp2kfEdEt1i1XwTchwox&#10;LHyPyryhUO85YnmnlYzI/wDokfK9xmtPbMFofTGk+JPB9/vEfiexWQ9ElIU/TmugkhBtUkjmhdT/&#10;AHDmvj428wd2QSqQ4IdDtx+Vb+m6546sbuBrbxZflRj93KxZT+dbRqp7lc59MlV2P8s3QdRTjHL9&#10;n3EEjHYV5Pp3xFvEZE1X4WW02QB59u+D9cGu/wBM8ReFL8Qi38VWsRY/6idgpHtzWsWmaKVzSIXD&#10;fLSbTsf5a1pLcm2R40t2XYDlHB/lVPy5wr5h70DKRGZAdo4FBwY2Bz7VK6MqnPUmq5Zt6DYfbigB&#10;flAQc80h6v8AhTvl/e7l/hqMn5hyOtADTnd3oz1B/OnHBkGWprdH+lAxjPiVPl/GnAxsz4wPWoyA&#10;QoJ70ojCgneaBDnXBHyZOKqsJfMXbuHPPvVgyEAfITSq5ZOQo4oAbGGB5bPFBJ808d6cepGKjLKO&#10;DjOaAH7UJB8sZFKcYH7wY9Kiy2+L94epoK5dCfWkMZIis65LfhTlGFOF6e9TSMp2YhA4601ASJMg&#10;deKYDVD8HbjjrTGUHeCxxmnsTmMZPHvSHp0oAbHGMqN5xnrT3VFLZkU4pjEhP9aajAJTO5jg+tO4&#10;hp3l8iAHnpVghhbqMc46Uq8GNtg6dKQlcMcnrxTBDQGzzij5/MbC/Sl7GkOQ+SKAHZYHJJ46mm+b&#10;DlwCaaS2ByOfaoyo8z7i5J60AWCQTkGk4+Y5qI8YyacN/lt8jUDH87W5zz1pnODycfSk3EOBtpvm&#10;TmXH2fgdDQA8/fHy0vOX+QUbGJj4XA96Vvvn5R+fWgBBux1Jp3G/noBTGbDDgdOaFeLcG3MODQBY&#10;ZrZrOMAkMR09KrkESDDHH0qqxcSykI3LU8S/uyGRgSaQFqRoxDHthHuKYqoT9480gPyDJpCTt+72&#10;9aAEwnnoGlA680pH7zhu9ROAXjyT8p4xUi4MQ4PSgQmRmTI9KQFtzYb9KXB3rkU/HyZDCmAzB38L&#10;196cPN2sCO/FNkZVeLeDjcKmuJIVtLXYnJWgCPYeDn60ALtJ301XdrcZUcDmmZyf9XSGSNjKYOKY&#10;SQTwKd8mORz2pwVTbzZNMCMB9xwaNnX96T61IvKHg9cU/GIiQDkigCIKApwp/OkbqBspVWYyYIY0&#10;4ggNlT1oAQYx90U4sd3BGMdMUw5x900gz5wB44oAk5+zyHZmq7FyycAfNVgkBJBk4700iMheooAR&#10;wQIjz055pp3ZGAAMUpDbkzk/jQcb146UANOcr1zmgggIQ5zjkVJgb2OBSHkHKfrQAIHLD2FSbW5+&#10;YGmjOB85zTGcr/CaABl+cGjkYOO1N3sSfkGKA+6SQGFgOxpAOyv93rmm45OFapg0Sxg/Lke1IXjM&#10;THAyRTAYqoZOX7VGyKL5WEgGBz70ZbKgdM9aayOxYeYaAJ92EI2g0w4O2k+VLZRtZmJpAxDjIoAc&#10;d4A/d96cGyrZix6U7eSiDjFLtxExzQAzPJ4pC6iL7wJpD90c84qHHyE85A9aAJQ2VUgnrUmH2vmM&#10;ioUYAcx/xcY7U9pZHI5XgdKAAHkjHQdaUY3ZJ70wZ3nI5p+FOMuBQAHyywwV6UjZ8xCegpPKQOfm&#10;Y80cbcUAOb7wO0dKj/5aE5PSkO/co3HnpUihsEnFIBF6Ng07I79qQD5hgCl+q/rTAcNuRyOKTcwM&#10;o7FqZuXeMk0/cCPu9BxQAwDMgweakz0+THvUZJ8xcevFOzg5IJ545pAObGwYXnNQFGLA7xUpydmR&#10;T8YVjtoAiVB13k08q3lSnys4FRmTBIwM04PIe3GKAGqwZM7cc0Njb96k+T58dSelNcjzIxtJPemB&#10;MohMQHmdemadhfIH7w5BqHjeh8s0wmXzpgZBjjFIC0TED94Zx60o2EL+/WqQB8z5nNP29PlcCmMl&#10;cEFep59aAFwBtxSAHHLGjtyKBAc7uv8A9ekIbY1Ow/Hyj60c9TQMTDbE+8TURWT7QcSHpzUwfCnn&#10;r2qPcu58jqfWgaPIjna/sKfbNG5ALr97mphCxJ4YnaeBWXIlzG96wtJQd1cR2M6mOKMW5KW8TAjq&#10;T0qAqplUYUHdWbYzTeSgeRxwe9XjIBIzFhx6U7gLMCm7lelU2lUGb931HWiWR3hlOW4HOe9Z6ee1&#10;ywEa4B4polkspb7K2YpOhwQabY3DN50UtmoQr37Vd8s/YsN1x1qt5SD+HknqK0UkS0Zd/oumXEiH&#10;9xl3OAVrhtd8IhbWbykG7yyRtWvVVMzTwbXKhB0A61JJMWhk+QNIAQFK0+dA0fKc9pqtneus2nXG&#10;wk4OOlRQFDLPuXGUOM19L3uk213pDGbSoo5PYAg15xqnhHEF88c0oXYfmReVNUmRynlm2PKlJeCx&#10;p2GG35h0NJPZajb3F8sl1dkJMRt2c4pkZiM4X7Q/C85HNUmKxKMbR0Awc5FMWOI2zxkDaSTkinnG&#10;wjeM5o3YZuDVJkmHeaX5ltcNshGf4sDiuIv9HvIvtH+msyuDkhf6V6sPunLyEY5FQywRSByJkyQQ&#10;ARQO54HNBcwzKyxXS7WyGHet7SvEV9bXEHmW14cng7jzj1r0i70lDpyHZb9euAa4PVdJmW7DCx4A&#10;O7aOmaxnRjPdGtOtKGqZ6p4b8WWFwLZHtIkbOMGTNemwSaZJYysmqoWK5IJzmvjCSy1CCUvFe3yO&#10;Zd2ATxXWaT4p1e0ks43uJJjtAO846e9eHi8o5neB7WFzZ7T+8+nGyBOfl9M5qvtO9Mgce9ec6b4q&#10;sbm3EcsexwRuUtXbQ31o9kZEtULYUY3dq8SrhJ03qezTxMZq6dzQON/3D+dHY9KdKU3WmLdsOoOR&#10;zTZCiM25SCQMZ7VzSi0dCdx6A5OSOlNc/wCkQYHY80gB2KxBwR0zT+M9OlIB4HygU4H5T8vFR7jt&#10;60oPDDFKw0yxE2XbpipDn5eOKrDj+CrG4eQMxnOazaLuLxk4NAC7idopvG9Rg9amIiC/eyccClYE&#10;xhZRI2B25pygYVtxyR6dKrgOJ5MqOasjBC84x2zUtDHgnAynfjml/wCWgGOvSk4pQV3jjnNJCY8r&#10;iG5OBwvAFU2ZzbkG2fO7rWrFsZ2Bj9O9TNAwt7lgy4C9Mda05BXOebknERxt71WBGXBA5atQpuHM&#10;RXDHI9az5k/0tdnQH0qbMq40hyV6D8alBAt1BYZHcUwY9aCfujZ35poYDGGAb9KkwMge1Jhcghhj&#10;HPFOBb5sIDkUhDRnP8qkG0sMximL98/KetSjG1yYzmhgh3G0DIFTxhcgbhiqxIwTg47inJInnHh8&#10;A+lRYq5pkL5CkSfWs+RP+JhARk8n8KvAp9mAAJ4qBgQoG4A5qRgCQ68jrUkm4xlsjG2meWd0LCcH&#10;inSZ+zkY4J5oBkSlf3Z6881aH3enaqq7Q4Hy4Bq4uwwSHA6UAR5bzACg60/5MnLEelRjdvJ3d+lS&#10;DGR8uaAExl0IGBTQ37xuOAak+XPJFNYHyyQvABzQBVmIaUHHFR5/dD51PHFSOB5I+Q5zzVbkD7jc&#10;1YXHgtuztFKWyq4GOaTnZ92lI+X7p6fnQJj48DBz3q2G/e9P4aqR48o/MOvSrA27X6ZxwamQ0TKf&#10;3nK8UxlBmHUDHWmdNpJJwae7OY04HTmpGRopSVwWyOcCpY3kMsg8rjPaq3PmLmRutWYx+8LAjO2l&#10;Ydy2M+XkL9ajPCKTilTkP8x69KbPkW5+XtUsQm/K4wOlSRN+6CmRuT61Wjx5J4FTQhPta7p260DF&#10;lG2X/VdOnNSR4whKmnTMnmMQnpUaH5lJkPXpik2ItBSYZ2xxtqlArfbb35uK0kZTaSjb26VXjMfm&#10;TgREHmkMsRu39ntwuFBqujZkfgfep0IIjugVOC3BqJVUXspO7BNDBFsnA7dOKCCYC3mnJU4zUbZ8&#10;o7VPWp49piAMnJT0pNAZoyJCSB1NSEgwNy3I7U6QfvJOON1MUsJo8Y4rVaoR5N8RLYnw3etj5xKp&#10;NeV2zMbZDjnyx17V774zszN4T1iYOSDb/d+leBWxXddr0KTkYr7rhiq9Uz4niKlpfsXVHCfvu/NT&#10;7iIz8vNQLt2LUoKh1ODk19uj4clGdg+XtTgDk8UAna3y+lIN3Hz5PpTAX+I/J29aZJkQD92SNp6V&#10;KPvjJ70jHiYZzx6UXA5u6Rj5Z88jMnI9KYciEAbSSlWrwMDICgyGyBVMkGJWA5x0qiCaxwPEmh5A&#10;OA+fqQcV+jvwhkLfsffDlGJ3fvgQT0wTivzajLC6jkRH3Ryg8nrX3d8BNUa5+HcFsx4jkZkPruHN&#10;ceKhzRPSwL3R7vN/x8L7oMcVCNuX6cmrNyMXVuOvzNVbHCHBzXmHoD+MDjtSjov1pPXilz1yKkYp&#10;A2uM84qL5tvQ9Kq3V7Z28LtLMgUIck9qi0+9W6itWSAhGkIVj3osFy4BK8qBYH5bk1q2mmXss6bT&#10;IvHQiu00DStN+xQTTXCMWGQnpXRyR26XCrHp+xf51NxpXOVsPD8PnwtNN9a6uO0sYLcBLS2HydQO&#10;aXe/lMpB4NQSOx3fOc4obBJIsNI3koAQFANQNIxt1+tQqX2uMZ4pVyIzkj71K4xCSRgqSSKjO7cB&#10;0qQn5l+fFPIjxnzVzigCMZ/u0pOUUHtR3PFLxhuaBDew6/4U1jkKCR14oP3TUZB3fe5oAmbyTbSI&#10;YlY44JrOksreSLHkqSc8+lXQGyvzfWpkI81BtPvQxHF3mlsEk2HaN3btXP3FtqEVwrLG5TbzXrEs&#10;ULLDgYIPI9aqy2tu8ZHlLkL6UKzKueWrOVMaurAk1ZWVcpnHXmuhvdHUtMUgPJyBXOz2d5FOSyS4&#10;VDxikFy2GUsvyjB96ccY659KwIZ5BdThomBD1prMnnRgY5FFguWgDgkL9aaQf7p+tOEi7D8y/Sn7&#10;h020gIcHJ4oI4bmpzgr0xTQOtAEIHC0uDtXpT8c/cOKXA3E80DEHTpQOvSlOPL9s0vGCd3amAgwM&#10;cUnOeENO5yOKcB+8FFhEfzkgFc04ZEY+Y9KlIXdIB0ppxv8Au0WCxBvm2S5tj1xT1DbOBTiTtOEB&#10;pVJ81vp0pMRbtci/jHIG3k1+eH7XlhDb/tE/Ba9W2Aa70SSJyB12Hiv0Lh3+fFlyMSCvi39s22/0&#10;H9mW7W36Xs6Zx34rWg7P1E1fY+OLB32ojS7A9xGfMJ9O1e5Lo5n8E3N7bXyqF0tTMhHoOPzrwWJP&#10;M00KHwV2MMe1fTHhKZLj9nfxcF/h0fafXcF71vNO6sZJ2Zxfg2/ksv2gfgtfDJaLxvbq3OCQXwa/&#10;V6+Jax0qQbsS6JA4/EZr8frSQrrPhAs/z2/j2DeR6b6/XiKRJvhN8NZVkBz4OtCD6/IK02Yp9ykh&#10;HmjJHIrhvHnhVfEGkeBUXW1gksNeSaNyPQ5x+NdrhiVG0ZwcVxPxGvtbsPgnaX9reSr9luwZo148&#10;4dhntQtyVqdnsmj0LRoJCd0OmxR/XaMdaiiA+1QHNZfhHUZdW/Z+8F6o9sBJLaESDOcEVpLxdR4B&#10;xupA0eN/tMWX2n/gnv8AEZ/s7FobVZRtXJG2vyLsnA062XPSVhiv29+Ith9u/ZV+J9t5kIL+BbzG&#10;RkAhM9K/EBVK6z4qUrzFrsydPRsVrJe5c6qDXLYlk3C5gJbI54rtPCl3bvefZZBh9/yN6j0rjmHH&#10;KjpUSPc2+oWVzDI2Y5wWArmNGrnvV3pjm3Yxu6J5eXXNZ8en7G0vyrnCtL86gZz9ateHtb0zU/Cr&#10;p9vt47jyFDJIwXJH1retrPUxqNyRFppQLx+/GK0sc/KeT+Nbby3t32jlBiuFhPyRZmH3eBjpXpnx&#10;FkVNN0a3Mtn5zMeFYEj8q8ygQLa2+UJdh3PSk9jaGxbGOuKd/D0pADhsr2Hejv8AzqSx3GTxSgD5&#10;sUgHP3v0pQBlsMaAHc7s4peNi8dzQvfml/5an5u1AxBj5Qc5J4p4BwwwMDpUf/Lc4J4NSlR5ZPmM&#10;eOlACAjeDtPI9aU98IPzqIOxMuIz8vWjdJ5kuYUxgc5oAkOPY80nHmHjqKP4Tzx6UenSgBedgyaR&#10;cF2HlPTCDt5YcVNFI8dxA+1Dh+RQA3DeZj7O+PenbI/Iu8wjlRznGKnuJY5b1ZEVUG3kYqs4JjYY&#10;PJ9aAOh8N6rcW2rwIXfb54HPavYTNFNZ2jjHzRgnBr54DFL6InIywyfpXrPhfUbeXTZLd2jyFABJ&#10;5Bq4Ssc1anpsdV8olHBxninvHI1qNsiYAzgdaeVwzg7WAH3hUXyhZdvmc+9bXOMoblW9bZaApnDq&#10;e/rxXjHjrRWt/E8l/a25NvO+51Ufcbv+Br2t9q3EjKeCOmM1Qu7dJ9H1WGW2Vo3hIzjoTRJXRcWf&#10;NiMxEBEK7X6c9CKmxy4x2qXWLK407xzqEEkD7RMSmRwVPQiqyOG3FTnmstjQlAPByPek/jA3gcU7&#10;HJ4pP4icUhiAYY0ZO4g456Uv8J5pp6HimIafvH5fxpMDaOBil/v5FJ/e4pCGNncvyU3BwOfpTmDb&#10;hg/hQepoGV5ACGOwdOtbOg38kOswRPtMch2nJxg9qymAweKgdTuQgEENknNAj2uKRxLpILDBbOOu&#10;Qat3IjTWLWS3QKcBjg9a4TRdR83To1mvSrW6AbsfeHauvR7h9FgbyGG1uCT1FO4jvbC4gudFhLqv&#10;mCPAPqaW4ST+z1Vgu4NxgVyuk3sUWoMHjbBcYPpXXTSKys6hnGwH86llmXtfcdytg9KT/ls3BwDV&#10;skEsNuPao22iAgjJ7UCIzh2DbDxxiq7q63MeScE9PSngkSI3mHG7pViYB0hKKThMtSAhyfl+Unip&#10;0Tdbt7GqMcgN2wyBg4IqwZf9IXDjp0B4oGT4Pam4HrTlYFWOcetNyu8jBqkJjh/q2qGQAxdOxq0I&#10;nNtM2SQOtVmxuPIoEZEqGS/0lATzqKLj1JNfq38PrA2n7N3wftVjGV8KW7kdPvLmvy50yGSb4l+C&#10;IVtiTJ4vtVx/wOv1q01DF4V8FINoEfhu2Ugey0O4m9C1qNsLjwn4lgMYy2mPge4HFanw1u47j4cS&#10;o5gMlrcy277jyuOBxSQjN4uSAPLwc+hryTxC+v8Ahn4of2rYafqdxp97Nm7tY1JAI6tx0rxcyo8y&#10;5ux34Cu4NxezPab+J9Nt9VuGsJGgxJLK0S5PqAAPWvlDVdXuta+Nup309tJFHHMY7e3c4MaKe/ue&#10;tfU/hPxl4c1XQbJpbexjDwBU81gVOeqnPf61k+JPA3w61LUNal06/tbK/wDJLSNaMCmT3Kg4ryXX&#10;ajy7Hs4eEFU5pL59DxX4eWltqf7YHhCOTRpHt7d2mYBcqCnI3EdMn1r6j1KTfq122eBLtX6A8VzX&#10;gXQtO0H4eapDFbGS9uJm+1Xzr88mOgX0HtW3Opw2Zec5r08FC0b9zzczr+0nZbIxrlsNnB+6a5u6&#10;kwwxCSTJ+Vbl6xwgyODXOSnOpsMcZrt2Z5yNK1XcI/lPJFdQmxLYKoBJQcmudtN21eBgYrcUgoTn&#10;+EVaVwYkjHI+hzWdLKgRhk9KkuJArvh8/jUEEUhYzToqoOUU/wAVXFWM5MSCJmVJpI2EZJ2g96pa&#10;jehTIiqMAY47Cn6jqDeSyqkYVQQAO1cXd3DmOYlz3xk1EpWHFXEvblm3/vOinPPSuRvJ5RGCMH5+&#10;eelTXLybHJJHPPNYU8n7qcMcDHBzWd7myiZ1/M5uExIRntnpWFcOcE7OAOuetWZ2kM0hLL8ue9ZE&#10;vmeZkLMeTwBnNFyiGRzvb5GAHQVQklbkZGPbtVl1vCrF7baMfjWVJ55ZWW2fhjkEEZpLVh0GSS58&#10;wbT1qhLJN5ibX4/iAqzLHO0DlFiB7rms+SO/EbDygB3xQ9GCI3kYLk3BYZ6VRuZFMcIK8B+PapHW&#10;Uhv9FlH4GqEq3PmD/Rnxj0NW72JuhGlYOnOQMY56Uj3OH4kx06VTlDByDDJ096qyA8YUH8cYppoe&#10;ppfak3589sAc4PSmi9Ub8btpPBNYjuo4ECjnrnpVZ5FBj3bsBugraEkyZK50Yvgbldt024Dp6VIb&#10;x8R5uemffNcx50YZmU4yORUTzkTD923zHg9qu5KidMbseavBB/vA1zev6Z4U1fS3h1DTLTJXC3ES&#10;gSIexz1pgmkIyX+UHiopJf8ASRiIcd81CdymrI8P8QeBPEunxXdxp+sf2hbISwVBiQL9O/4V5rDM&#10;qapc+bY3CuXIcPkYI7YNfXi3FwsjnzzjjAPIrA1jQPBeqJMbqK1hnYcSwJtOffHWtCUz5xAt5ASB&#10;BtwcdKgNnEzJtLqSTkg4r0TUfh/rcRuX07xpaXCgkrG2VbH8q4a+svFVlfqt74Q1pNpIDCIlW/Ec&#10;UJoaKsc3iC1lXyPEWo4VuMOcVvQ+KvE6W9ukyRygAAbl5NYMN5DsdZLbGTwWGDTt9sZPuLluhI4F&#10;S6cXuioza2Z6DY3Fne6LqDz+HrVdwHAYDBrPvdFdY7R7fVtQ5JOxMnA/CuTb7QsCCLU3TLDJVuK0&#10;INZ8V2rQmDxNE2wDAeMMDXO8NbY2jiH3NVY72FEWW2v2G4HLA5GK3DrWoPL4UX+2/KEEypEzR5xn&#10;qDVO38Y659gBvPhR4ZvFIx5igof61Hc6n4euNOMp8FtauzcJuzg1zywzSeh1wxzj1PYLObRoX1V7&#10;ybTJQ9vEzbQB+Oa0v7b+FogIGl6pJKP4I7Zj+RFeT2Gv+EIvBV1DcfDma6mb7z+fzx0qoni3VYY5&#10;RZeFdGiUthVeIMVH1IzXE8FN9Do/tJrZnsH/AAlUUclrHpv7Ouqz5blpY9vHrk1pv4j8TDRbue8u&#10;fCuj24TiJCGkA+vrXgFx4p+IExnWTxrb2qMvAgtwD+fWsTGq3dzmfXdeu23ZCsxOfwrop5emtTOW&#10;ZTex6tq3ji2AuUsvDesXrlvmuJZiFP0HNea6hfeI9T1sNcX1yqlv3dpD0X612/hTwF4/1e+shaeE&#10;dTjV5gqvNEVQKepJOOBX2N4G+FvgXRNNszeW9tqmobVeaSQApv8ARQewrrjh6dN3tqcdXEyluz56&#10;+GXwq1/WRpF/qVpd2WkLcK0YlUrLc464B6L796+0tO0vQ9L8LWljpfhyzhiFuqvIq4Z8e9b0ZYwR&#10;KttEkSIFSKNcKoHbA4pWQmZ8wnBFbqN9TklO+xlLFMZ490S4wcDNeL/tEyxw/wDBPvx6pdQZtZtE&#10;Hudwr3tI2F/ASpwAR+dfJ/7XN3NB8E/gbp6ysFvPEMksgHcIOP1q1e9u5B8PW2R4YtMDk84r0Dw1&#10;dXOnaLqF5AypLLAVB9vpXG20TPN4bgjgYvIyAgCu31i0FrZ+GLRBvuLiWJQqn7uTjpVN21Nktkj0&#10;n4ef24mta/rcNzci8l1ICIhiAVP3we3P0r2DV9R8QSeI9LRNX1eK3SDCxxzsMFh824jrn3rL8P6J&#10;qNh4C8OW0unpHt0yJg7HBcsOeKtalH5d7GvmjJjHOa/L89xHtMTK3ofpWUYONOhFtHaeFbhrn47/&#10;ALMGivqEiW1trxlChuFOcnPrmvZfFl9L4h/4KF+F9I+0o2naDpEcpYHgNENxP5184eE7iKy+Jt9q&#10;UrMPs2jzC2fPO9hik0DxNqmnQ/Gi6S3ml1W+upliuHJJWOTO4fka+LxWXKpPnS1S09X1+5nrOknJ&#10;Pqtvnb/I+mZPF2rf8M5ft2azJqN0UudRi0zTzvPITMZ2+3euu+A+n6TYfBDxvql9rVhH/aEqBgW+&#10;6HGBgd818f32o67f/Bv4V6TbaTcJDb6rLJcxbsCSVyeT69a9t0STUdM0j9nGLWbqOz0u1uVaRVud&#10;2HbOwN1yCcdeleTi6dWtCNNu7cnHzUVtcnEZevZVFF8vNZu3yPdvjnBo9h+wpBp6S2BkvfFUC25E&#10;I3PltxIPbA9K+CfF+p3U+veAtGbJht3tt+DyxOM5+lfWnxq14axD+zpbRWVtELOC5ubqFJA6qNuI&#10;yGHBBHOO1fI3hu0i1T9orxbeSyDybW8fIPQnOF/xr6d0MPhaajFWVOKd/kkvxOfh+jWUW6l+Zt3+&#10;87jWU0q08IRxwPEP+JZGFGepIrd+E/hrTtSufGiX1nE9m/h67nu3Z8NuRcx7T14NeZeMEuR8ZPCO&#10;mx3MsjROhwp6+YRgEfSvZ9bEuh/s3H7LqdxBfzxQW0JQ4LtLww9+tcuFnGnyuWql/me5jE2rJ6nL&#10;/Djw9f678bvDNlDbLJE3jl1JI4EETnJPtsFfZfx48VN4Y/Zi0LTtNsbWG51Syewt3jAAgjRQHIA7&#10;kcCvIP2e9Ov7L4/XizQR/wCi+GA9xIxIKvNnA/HNVf2qb+yuvjN8DtKhulaays5Li6B6KJD8o/EV&#10;6tWrGNBxhvJ6+SPjsdzYnMKNOWsIq/z/AOAfOWmW0iaRbSSQtvlneRyf4iawdZDS+J9EItifKlJx&#10;6V6BrIlg8C/Dx1tplXysOCnIJ6bvQelYBtJmia4ewmw0J3ELx7c14ca7Tb6H3FNWUUuhyOovJLcW&#10;EYZu3QVqLbbNHt18yUl7cj7vtVpLdV+zYtdxNxnkc1tStJujc2Ua7YVCjFdUZOyYTn7zZH4XsLK2&#10;8L6qxCbjIxYnqSaoSSXCeLJdsDFWuOuenNWWukWcR/aAGdeV7VLsUaJeOfLLn9K1tdmF3cj1e6D6&#10;dbxbIy2Fyc9Kyr2RP+EW2SPEpEGU56mqjCOS+uUMhLbxk56VU8UxvD4C0KaJmLRA5AJ+YVtUo8yi&#10;tmzGDtJsik3yfC69c7i8YbcCewr6Q+FKW8X7GH2qNAHuZLkuc+gxXzT4emhm8LX3mqFSXS5BjPfF&#10;e9/C2WaP9lXVLOQviHVbkpz1U9K8vO8PFYWUZuzZph5OVRM8t+Jl28H7P/i+QKRJLfeXCB3BPzV4&#10;F8OLh7j9tj4Pjy3VYnb5T1HTNe+/ElI7nxN+zrozB/JvPiPaJOiLklWlUflV/wCJOgeAND/4LE/C&#10;LS9D8FW1sbT4cWMuoTxy5Wd3UY+XoCO9fa8A4dLCRklu3r87HxfFtdyqtX6I8b8ZzPH/AMFEtccL&#10;wvjPS/y8wV+qGpX11caX4HRBKEPhOywR/uCvy31Ozl1T/gqBdWsO9jP8RNLUBeeBJk/pX6p3ENva&#10;Q2rzRgRw6FAqkjrtXHSvucw0ikfMYEsx6ja2elaXBLcSZCruAGSM1p3WuaNDo9o8Gp3kpaAlk8o/&#10;Ia46CS4njuLuPwlLMrt+73jBIHsaWX/hMXgiEPw7soQZVy7kfd714km4vU9OymiLW7S51vQ9Buds&#10;4gDudpBG4jpxXI22ma3Hr0qyeMjDGkyhEEf3wO1e7Wwgk8NWqxwWy7IFDKnQN3qhqOl6cdKBe33S&#10;GPII6g1cKslvsTKlEwFsIptGtVXWnUpEMleCalhsNTT7OItevMb+Ryc1Z07y1tL9DC2QeWJ7Via5&#10;r91bwNBZWqGQnHmEZC1dnIhTS0Oju/Mt9Ns2DF38os3tisOy8b+FVkgjm0ZjKJSpJToQfpXNSaje&#10;zadpaJ8Q55bktiWIQcDd747U5fDsEMN7JLLFJcTJuJKAYz0wPal8LuwjFzdjstR1e01DTDCkUawv&#10;gsqnbnFUo9L0xrJH/wCJfjA+TgGsrTdHPkWqtrj7zNy47+gx7V0N1o95CkbG/dlCDnzMVPtGzZ0I&#10;oqG20ZUyuh2fp9wHJ+tSPJqKx6QYriS38pW+UDhwa0bSTS44oEnUtgZGB1NWp7iykeAL4bcnIA9h&#10;WqvYym0tEci8N897DK2tXPLnIqC5Wyk1BImLOoZchhwa2r8Xcd7CyxoEBGQf/r0YspBDus4V3Y5P&#10;rVKaijKdOU9jDv7LwTHBbSy+FdOXfDwBEGJIrEnW+l8PSf2L4atrdt2Fle2A4r0OaO3isonTw9bz&#10;yBflDEED8KrtNqx0e5kktLSJFXJijQZxUuu1sa08OmveM3w3H4hTwzNHqF3pU8pbKOkIBT15rUuU&#10;T7QFeaKs+yvbcvJsefJbgEc5qzBa3dz4x015J32kNwTgcVk5ue5ulGnsZt0ILeGcvqJjUqSSelYl&#10;74h1RPD2mW1u8skYuAkapwxzXU6lY2z6vDbXV3bBXmwuXHNW7Pw/4Qh1jT5f7filePGEJGBVqNkY&#10;+15nYi0u2uBa2ZluLhpJIAzBjnbn3qx4gFzZ+BLKWOK1knMmFhDDc2fatbWbzTYNOsUt47VCsfZs&#10;nNcdaWl3N4rF693dzzAHyVdjtUfTpTUrblNXR5/PpmqXeuNPeeZbqXDb3fG0D/Cu3s9V0m10S2hg&#10;gv75449pcA8n60vis6FFo/h19Q8TyRhmYyW0fBkx2FYGneKPAkctukfgpoYgwUO+Mn3Of8aa94jl&#10;t1Ohju/FdzqltM2i2UFvGx2wlNxP4munjfztNVXsBwMFNtS2F5oE9hE8F1buhUFguOK66yj8PyRM&#10;32m1jxGSXbAAoe9guoq+5ykdlarETFYxqxgclQvtXOtr9vYaQYmvoBI87hVAy2fpW/dz6sPiNamx&#10;FpJZrbyIZcg7mPQ49q5m38Fz/wDCQyX974mhcteu5kk4VQxzgD2rJRs2aOpocvrOoa9eWNxCdO1E&#10;xTXUZZxkYTPOD9K9J0tvBcHhu2SDw8uf7NUANLkhscmuk+waUfClnAp0+SOOLAdQM815J4p0bXre&#10;Sa407UJ2KsD5e7j8K0uk7GdnJHdWQgR7qTymG6Q4z39qll1O4jchtJnRSwAAPWvNvC6/Ea51BpLu&#10;ZBaw43K4xz9a9NuUhew00MtuTGQTg1Umuhik76jL/VL0+D3U2kqKZFK/Mc06HUrhtOgj+2fL9kJA&#10;fJ6Dp1rA1a80wSRibX7GONI/u7hzis7Tbi0uL21ePUIVh3ELhhzioi3fQ2dJKPmQ6hpHgvX9Mvbf&#10;Vvg34Smja4dSZbdd34N1/WvE/F/7P3wmvSRo+sato9xjPyzB4v8Avk9vxr6Ju8bYPIcYQHOB1rOS&#10;K+dyz3U4G715NdDrOCvcxhQcnqtD88vFXwK+N+m3+pfYdK0vWbSOIss1m/zlR6of6V4+lhrVjr91&#10;DqHg3xJZTJOVf7RbsvT61+wFsmqi9jSLV7kqeoYnFVNb8PaRqWnSW+p/CTwheROvzSNEocf8C6/r&#10;WtLMZrfVDnl8D8wdMli+Qx3yBfL+Yk9a2YZg12VMjY3cHHWvrzxB8CvCVz9om0bxBfaY5BIidt8e&#10;fT1rwvX/AIY/GHR3vW/4QlNRtY3OJrRiTj6da7YYyM/I82vg5R9DjniT+z1cz8bM81iZb+0oCCxz&#10;IeKZfS6wl1HDc+G9et2WTDJNEy9PrURnHm2+Il6DpXVFpnFODRtSkeRCQoztquCwK/J1PrUHmkxr&#10;+6bAFORwWBwetUZmgrYHBXladHKPMVd7ZJ9KgBGVpylNrkDkmgZofKY2ORyOtVmUDOSOTQHH2cg5&#10;60wkFRk0CHjOw1C+T53yjHkN39qkH3Dz2FNfYtpfsTj/AEdv5Uuo+h9Yfs+oR+zj8WnAxv1NMfhX&#10;rbiQGTcnOa8z+AiBf2R/F7f39TJH5mvS3MhkjBZiAKU9xrYjG7B+bmgFgZP3RJPvQMfNxTuPMznn&#10;FSALnZnbj1o/hFLx82fwpp3b/u0DFw27/VZ9ak2thSBwaaM7eBU0QkLuNho3FcAoySU5xUiRTNHx&#10;bnjkknj86r3l1pVnpU1xea1ZxxqpPzNgmvGfFPj/AFC4sbqz0XRJVhLFXuScFh7VMmkiXOx6hrfi&#10;Pw5pdg7TXlrJNs+SNGGcivBfEnivxFqt1dRpcXMFruOEjJBce59K5vy7yd/PvNTnkkL52sc4/OrP&#10;7g/dtYxhK551bmfNcyooi0Ku4fIJ4PerEABuZnW3xzgZqxGYTLICCNp9Ouasxx4aTEIxuGDWLbZI&#10;5Qm0cn5up9KR0HGHPNWJ4wsVptlU8cgU1CDIw8joOtICttbY+FPTvRHHIsisZCfmzVzK4kzGO1Ju&#10;QR43E+9CCw2Ty2ZySoIXgVXLgIAD24pJCu44WowB1Az7UwFBLc47nNSDGxAQMVExCyAbQKehDO4w&#10;eBSEKpw/QUH7j4A5pSBtOG4B5HemMwDxqSeenFFx3E7Z8tsVBlzdKgVvvj8K0ChNioAAOKns7Zhe&#10;kvZkgoSWqhiMshexQsQMrknoK2re0VtYtojrMOHjGDnpWaQsv21I1dtj8Y6mt7QrGzTWFudQuJoo&#10;wuVG7nj2pDRC+l6zHq00aP5sUh4cDoK3rKW007T5Vu7RbxzgwxnkKfeq+u+IoAdNt7PTBBAzENMw&#10;yzen0rDEjSWMzGYMwGck5oQNE2rX+oX138xWJN4xGhwFArHMKeew8xcBetMdkEx4YYb1pu4mRSHP&#10;SncQP/rECZxnH1obzlX/AFIHy1C7AMpwchugprTyyM4Zfu4pMB3mHy2G7kmqruwlOCeOtSndnhT7&#10;1Zso4DfAvcDcZQFUj1ouBQQplcrLlicEjrVpYlERLRHqMV02rWllbXXhRZY03zRbsAVlXBjL3IW2&#10;UDyxjnrQBl7BvlACkY7VPa4NrejyOi8VEkdwHO0OfUGrESzqLg/ZW5oAIDauzo1wVYvwauXdo0Vr&#10;YSJcLkjI561UeBTEu2IhsEk5qMz3QhjSSZmCcDmgCRpJPtMTmIqRio7iYPdQlYjnGMUm5pGUeYoG&#10;2meWwLYkBoAZIilEJj61GLeMop81s1KWbgFhgGpoo5XSRhgbRzTAr+X+7X961TfY4zBA5v8AHOcU&#10;h3CcAqR81Omc/YWHncgcClYCPcPMcA5A71WIJuWO987qRGPmOBE1SomZW+Y53cimA1VYzn5e1OKH&#10;BBUZIq00cigfu2GSKibfvIz2oAjSScWjRvGu3PBpPNAiPXkdajZiS4x0NRcfNmgCKQsWPy5GaQA+&#10;WvBp5A2HGcZ6U4AYHyEcUAMAOyQ45xTcHyh8tTKrMxHGPrTig8yQBuR1waAKTM6unyE/MMCrQDeZ&#10;HlcZXgVMiDcpMA4PUinuMzxESd6dgFw32eIBwPUUCMnYOnzdanVNwbLrtBGc1ZYW6wqEePPGaEBj&#10;zQRLcoQpPHQmqMsGSGSR1cN/AcfyrbmjYovWmpbnzIWELnMg4NWnYCzpet+OLCKE23iK/dV4ME7l&#10;ga9O0vxbqU1lF9t8LfZ2C5LB+D71x0aaPDpM08vklhDwpPeuD1rXIxBPi5VFBIAB5Iqo1JXLvY+m&#10;7LUdHvFhEWuWpl3dC3P5VrzRSxxjdCpOzgivguLXNbHjjwrLZ+I7tBH4kg3AMehbpj3r743zS+Et&#10;BnMWGbRYC4z0yua6Iy5ioszHBMbYzg0iKPJ2k9Kkb73A4PpSYwGziqLIDkzYI4pcDLjnr1zTiBjI&#10;Pfmmsy7GIA/GgBGC4yByaYSScEcU8fMARH0P51IQnmR5wB3pgR4TnK89qcEGDiRelD/fIEgx61CI&#10;plmdvthORQIVmwT8n1qMKpdiVHXrTzgq3yd6Dt3jCjpQAnOV4oLYH3TzSDdskIXgUu6Py+2T+lAw&#10;OBGjZpEcYGPWmNn5sDt0z1pE4L5QUWESHd5jfKaOMNzS5yV+b1qFicHAJOaEApwWUEHBFPURiIAA&#10;Yz+VBIwn7s/dpQoznFMAYHOckjFNHK9etPYf7J+lNwACOKBijOQdvelI+Q5X8ajY/KDt6+9J5rCN&#10;M2uRTEP2rsIwetSrGDEp8xRxxVcPkP8Au2HI4plwJzbQmOXkds0AWCn3vlH51ETMsgAiPWmxmcWi&#10;l2JOelSl2JXEf40ARkt5uDEBx608FCvUfjSHo9JjjpQMGDlflkIpqLJgliak5zkqMUxWO9xQIUj5&#10;QCjUhRQzYjFSDdjBUYB4pHz5o+btQMMqBGfKHfmoyELH90OtOAOH6mkI5akIUZAA28YppI39e3Wn&#10;D/epjZL9e1FhjwU2IPJBznk0hUAcNj5uppoPyScdKQnOaLAKx/evk9hxSHOx+TTTk44781J/CQCM&#10;gCmA8bWsm/crUKpm6X5hjtUgyI2OOnaoySQ5FAE8ohjt8bcs3p2qBQdxwx59qjUSYO7JBPerCGNd&#10;2VJG2gQ3HzqCwoIQMPnpyNG8cvykc8UKsauSW70DE5BbNHmptcAqTipGCNHIB3WqyxhOxJoAcJJQ&#10;Rtj5pQblgzNGMZp2BwTUcsmNq5NADmLlYwIwfmp21lkXd3Xjmow6AMN44IqVi5AZv7nHNAEanDzh&#10;Uzz1NKSSoytNjJy58kjn1pef3p2/x0AKcc9elN6p93vTds+7mPAzU652SYjzgUAJjheO1Hy7RxSZ&#10;+U8UcYbmgBp7/LRjKjgU/wCTH3xTccDvQAwD94D7GpduIs4HWmE4jyfWnb22fhQAwqSW3KOlNwRb&#10;yFY889KlBypGaXADN8o6UAMUfKhAGMdKXhZCSfSk3KHXkDmlcgyf6voKQDyUwnynp0NRGMbZSHHW&#10;lwuzrUMjNlAA9AEi8OlPyCi9QKYi4WMmQHjkUMf3nHQCmAeuBQR+6xtNP+UxD5h70YXc2GOcUAQl&#10;GIU7TUkcaCN/kbOfWlJfygMfxdqaTLk8544AoAcVYOc46UwhAF+bv3o+bJyp9qeyIYl+c59KAF3g&#10;IP3Q6U0YIJ28ZqLu+EPFLuOB1oAcc7+lKCd4+Xr70dFfg8YzTsoVXGKAE5Hak52r8hpWAz92ngHH&#10;AGB1oAjIH90UnQGnkjcRnikzD5nJXpQAgxgcU1/4fk7075fNb5Rj1p2FyMkZoATcNpyx6UimQucE&#10;YpDtyeKUALAWDH86QDtoO5tw6Ui/cIKd6YpBx8/enEkqx29KYwP3vuikRE86RjwSOOaKX+A4UmkI&#10;Dzu+b9KjK/IuQetP52E+WetO/g5FMBm35ceX+tO+fONwAxT0IKS+2KQhMjLfrQAzHTigZA5p3A7/&#10;AIUoKZG4nGKAIszb+ZDjPGO1Lhs8vnPSnHhHAUYzSbjtHNAxNpJ+6aYUAI5NP8397twKewyQd6jH&#10;WgaPL4ph56jYgPqauS+S+kzr5Ue4ryxrBCuZ4FGQTKORXQfZ5PsicnLIASK4WdyOfha2GpBCScMQ&#10;DVmQAM+AcCrjWMCXRfyjkCneVuiwSBzw1JMVjI+0QZcFSeOeMUkZH2WVkGRVia0UXMhwvK8sO9EM&#10;Ma2kg80gk8cVaaIaKvnMWQbj1qaM5STk5FQywt5rHBwF9Kdb7iko2uuD3phY0YBPwwUZCnAxXRaZ&#10;YRTWiSTSRK7SHmsS0LLC+7k9jWqs8g0xwikspzwelRfqVY07qytRZiNbmOMDsea52aJPtLIs0DEo&#10;Rz0NVLq+vjevvlfbt5APNYF1eH7XE4vGABPFUriZPqGg6NcW0bNJZrcFWxhRz9a8t1nwuiNcOlmA&#10;yljlByPwr0qG6uSxIiuGYj5SKtww6jLMXmWNRnkn0rRSI5Uz5ZvLTUINSY7JmHmkMpFJHIMSh0ZG&#10;A6Y619TXvhzSbizb/iX2+4ryygAivK9e8JvHHf8AlZOGJxjmrU+5PKeZqQcnjkUYYOT2z0plzBd2&#10;t1ciWC7JDYGVNIsibVXzDuGCCe9VzCLKj5164HYmoZo4Ta6iWdMkDCkVLkF1wx+7SH/VDK5GapMT&#10;Rz11pdtNbGRJYg2OeOlcNf6PIGvlfTAdz53qOmK9XIBi5hcc8YNMmQG2VVSM5HO6i1xHg8lvqEUl&#10;06+fFIrLtPXcBWzp3iXVLUyq1s8qkruRjj8c16Hc6bG8bt9ij+6elcbqGjIbeUiyXBY8qORWNSjG&#10;ejRrCtOnqmem6F4r02S3sN0kYHHySHla7V54Lm4WRNSgKkAgAivlRoLy3uCBHORv4xxitzTvEOsW&#10;bwFbaWVRIMoz9q8bEZVd3iezh810SmfTAWXzFI3HavOBUxX9wpIxzzmvPtF8V2U62Z3pGdo3K5HN&#10;egw3NhcWgYPbEkAgq1eDXw0oOzR7dKvGaVmJtBjJ9BSL93k96tvGojt2EgII5A7VXIQZ+904rm2N&#10;w3dQq9TVlQxRcgcDmqw9wanj+6PnOKljQh3BydoOKeOUXig4LHNLx2FSUK2PLPPemruEpJzkj1p2&#10;MxjPrSHG5ePxpWKuTgnaoMQODTMksuGPWhG+VPmJ5NPGNyZGMGpsIswnEnUcrWgsr/ZIwY1AGc81&#10;mFgTHhqYXclsSt0rSLsS0XZSGgJESA4PFY1wpW3Tg/fq/HJltu8bufwqGc7rdAVwwc0NpgjP24aL&#10;5OCR3ppB804U9Ksn7kYIHHSkx7damxdxihfLHy1Jx8n7sfnTgU2AeSOnNQErs4znJxSsFxxJEqYU&#10;YzzUoAIY+hqEHmOrC48txnnPBpMEINuF+Ud6cCu0gKnX0pGHyKMGkXaVOFPWpGWUc+ZDnByaJAWn&#10;Y5AH1qFARcRcAip3VfNU84x61DKAIRGg3mnNzDIP9ng0nynbl+3SgY2Mc96AIVUY6MeevpVtOgG7&#10;tUDZDINgwf0qWIna3NMRJt+fpTeOeeBUgJMg4z61DIzefGuwAE0hknB5BzSHcEHFSxjsTjionLi4&#10;YAD8qQDGGXY7VNZ907K0WEGMdBWiA+0gjk9RVOcM0lniEYBO6nF6gyNSDaRnacntUpJMGMYO2oVx&#10;9oOBx2qcA8kirExFH7nGCOetTIVywDZAApq/c5bv0xQOpO0UmCJWK5GAelJn5pOPSmknPbFKuSjd&#10;OtSMZJ9xcIT71PCP3ERLMeaawJQKX6D0ojJEijYOlIZdj2m7UhTjHPFOuAGtpsAg460yI/vMHAFS&#10;MJGSTCrx1NSBSi/1SDcOpH1q5GsQhbk5A71QBUXj/WrXWBP3meaQCyMNj89qhtnY3FzkgYp0gG0j&#10;PaqlsB9oueW5amkBvQDdauQ5HBqCEn7TeHYCA1LE+3C7yMjsKFGJ3IbqealoET7szJhSAe1KQPM+&#10;4BxSKRkDNSYUn8KLARtkp90UqnDE5HT0p2D5Z/eCojjA5HWgZDLu8zgDBqMcSP8ALyVp82QJDt7c&#10;VFEWyCVBO6tIrQnqZmuK58GXa+XnBwRj1r5tvUWLx/4sTcRi5Bx7Gvp/Uf3unzoIFAZeTj0r538W&#10;QpD4+u3VMeaiDOO4r6fh6ty1Uj5nP6LlBmcnQe4qwCNmPL5B4qtH91OB/qxUwzvHy1+kRd0fnUlZ&#10;sl/iPNO6E/OfrTPmz92nDvkcmqJHjlRzTwQGJKngUwL8vJPNPQnyyobg+1IDEvVBuS2Dgg1lqCBM&#10;M/xcVv3fl+TdBoOSBtPpWECvnyjy2Bz3qyGLGVEk/wApIMRA/Kvqn9nu9ZPEvh613qryW8xA9Qpr&#10;5cXYRyFG2M449a9l+CV9JD+038J4mkwC9wp56gg1y4he6z0MFO0kj9A9QCfbQ6KeOo9KoAkhuavH&#10;54pefvLlc96qnaF4HevJeh6T0Y0YwvzdakAGz7wqP5ucpinjp14pDOa1qz85FikT5XYYOa07G3jg&#10;0DTUWEBVTC47VHq3nGxtdsrAqpwavaXvPgbTGZyWZm5PtQI6fTNTkhtbJXucdcAmu0s9RtpFjYzR&#10;7seteTSojBvmf2p8c15EuV83C/7XWoaGj2h5YWYHCkkcEU1o8rwp6c+1eaWOsHzrctI3XkE12Vnq&#10;8EjR/vo84FJFXNIowcAFqjk8xRGdvGa0A8EiKVeMnHSmyRqFG5eooTGZ7c46dBRn73GelSMh858K&#10;xHrRt+TOTTAb9DS9zSHG5hSc5FBIv4UhAz9459KXjj5qXjrjnFADMc8U8fxc+lAxg0hDbuO9AEgb&#10;lfXFOzyx/wBmohjCDnNPx857UxEkQO372SW4z2pk1vbSCVWto+lAPOMd+tSKXBz+tIZy9zolm13K&#10;VYgnPI7Vzl7pOoRLlA7Lng4r0zccpkjPNPZUew2tEp4ODQ9gPHQLlCA9uw571YWQeYgJAYr61311&#10;plvIn/Hqn+Fc1eaRLhyiyAjoamwzNWQea2dvTjmrCFfIH7xeTWRcQX0IAMEn3vvDtSRzEWyq+9SD&#10;19aBmvgknGAKCDg81Vjk+V8uv3eOam3/ACx5FAhed2Kad+T8pp/dOexp23JGcimA0AfLz2peNx+W&#10;l/vDH40YGelADhkhsil2kjhhSAHj1xUqbQkmW/hoAhwcrz3oAbcw3U843P8AWlGM8mgRIgIkg6fe&#10;r5//AGpNIgu/2I5rxocyabq8c0beisMNX0CgBlh/efxVyvxT0tNT/Y++MFiVBL+CLpgMfxIuRWtG&#10;N5oqLsz8gNNMh0izfzfvEAj6V7l4BvSvh74gQZA8yzXaO2SMV4RphC/2zEWYGPUpEA91OK9V8DyI&#10;PFCp5yEyR4xmuqZyzMe6E8XjXxejRMCmrq+fociv1b+HF/8A2h+xZ8Gbvzg23wxDGT7quK/MjxRZ&#10;7PioikbRdaYzD3Kg19//ALOt4tz+wppltxus9XnjOD+VRLmuhq3LY9Ufb9qXGeawPHFn9s/Zt+Id&#10;uRyPD0zA49FrpJBi46A46VHcr5ng3xHCUzv8P3IP/fNaxeqJjoeX/BO5M37Hmowb1LWfiKSJsHni&#10;vQnJF9EAowCK8Y+AZlj079p2zdiAPGUpAY98npXtJDm+kJAzuIp1I2lYHK+pb1NUk+GHjhQRg+Db&#10;wAEd9lfhHqyPD8WvifHjH/FbXnH/AG0NfvDHh9E1aEgfPp8ij3BHNfin8W9MGmftqfFuyNrt/wCK&#10;wuHA9nbIpuT5TfDLWXocTnO09floIJQ/N2pq5BXOTg9alzlhxXOblCQSLIWjuZky38Bx/KrsGp+I&#10;hb3Ef9r6oI9mN3mtSELuHANN28rwPcU7iauV1F3JdSyXGpXMzkfediePxq2uNoGBweDQo+Qc0pHy&#10;nmgBwJ4yx607nDcUg6D6U7+A0iheeOKP+BdqADkcijjcxxQAq8g/Lzn1p4BNwmRjnrTBncaeBNtG&#10;AvXrQMseWgckTr05pQMtKpUAAdfWovlKxDDA5pyiTzJR54GFyTTQmaNhpF7e6gPJ1AQxA/vCR6Vr&#10;6l4bkWwjaLVGYhRkf3q0tDTUf+EGlvFVhF5xUHoDitqG5lkvLGJ4WUEYDdc1Gpk59jyGSPUoNWWG&#10;fSSoJ+SQtwaXuQW6NXpWs6ZLI9xG9lJJujyjKK8xuY7mDWZIpoXwJMKSMdKaZpGVycc/w/rTlI3v&#10;lSeOBSDofl7DvTgcSD92KZQqhsfdcDPpQAdx4OM9avR3EbWxQ20Qwp571UBHmy/MOtADHEJEob04&#10;NSWcpt9b0t455VxL82D1pflMbjaKryqPLcgnqMU0Jq6PddGnW58NuyyqzCIZGa1Ci/YYgXUNk8V5&#10;D4S1Y2/imyimfEbuF5PGDXtV3DF5FtJEwZGhByDnrW0JXPPqw5WYzqu8gN+dVTK8V1CfKDKG5FXs&#10;YWXK8k8VUdfmmJUcmrITOT8a6Tb33hETx2imWG3ZlIHOPSvBVEaRlWkkDicgg19RAkW0ijYVPBUj&#10;ivHvHOhtFcRX1vZ7Vdsyoo4B9azqNs1jO+hxAIwuHJ4pekpwO9VIGmZgiIpwOWJq0M4cEg471BQ4&#10;ZBOSKa2efm/DFCnIPzE804Ab5iRyRQBGfujikPVqdh8NkDr603uKYmNP1/Gk7NzTj25pD16UhDD1&#10;6UwgYl/3akPU8U05weKBkdrLPDerIq5XzBuHqK9S0/U7O406COO0+cRgHPFeUyD90vzHg9K1dHvG&#10;i1GOMWa/PIMnNNEnqNxvWwYfYwJNuVPpW94V1GaS6ubWa3VmCEKzHg1zkUjS275uwMRjjHSgCWAi&#10;SKZi6yBuODxRa47XPRXiK3NwpjIIckjNRYUq4JzzUmnXUN74Vs5fNj85Y8OM8nFMYYuJcxgc+tSM&#10;qSDlgqn735U0faElOyfqtWG6PtJ5PPFMb7q54G2kBQljHmEq3Pf601VIBywPNTnaXYe/emH7545z&#10;QMkR2GRs69KmXJcHbjmq3OBzU8eePp1poTLqPIIZF29RzVOT5mkG4DA4qYH5T81VJ8iMHLcv60xH&#10;Z/DGze8/az+DdsIgx/4SZHP0U5r9R1GJLVABhbdB+Vfnt+zrp5n/AGxhdFcrY6FI/wCLdK/QxABA&#10;rbeTKc/nUzk0yZJFokieLDD7vNbUTWreEfEEc9rYyR/2HOW81AQBjnrWFkmQZWo9enNv8EPHMv2r&#10;y99msIf+6HIB/SuKtbqa0lqj4euLy+i+LnjMaVeajFDL4hnxbKx2DDckdhXsHgXx0dJh1dLjwtdS&#10;TXMy5uZZ8b8duemK3U+Fd9/ZZv7T4q2D+daGUosOeWGeCDXYaN8PPCt58EbWy1SzdNS3TeRqIbaS&#10;38Py+lfOVJqcrI+rio06abNay8bajcXllI2n6d5G/lUYE4+teiwXulXujLLb3MZ/djcgPKmvjDV9&#10;L8e+F/H91a3Oja/Lbm6IimijZ43TscgHtXSeHvEmuQ+KdNuLTTvEhYH95A1u+1x3B4roo4t0naWx&#10;jXy+NaPNDc+i77CJKXY965LzCdSLHgbzitOO/bU/C9rcR+G9Wh3RHfC8ZyjDr+dYyW+pm5fdpF4F&#10;DcfKa9L6zB21PF+rzTtY6e0cfZXORx0rWWVhZvxzjtXPWS3Pkg/Y7zBbjKHtXW2sCCyt5pRGMj5E&#10;J5at6dRSWjMZ03HdFGGBfNaabgZyFaszUrtirBRjGQMVoahNI9ztKuFT+Efw1594m1nw1pmgXN3q&#10;njnw/ZwRoS7TTKD7AA8kmm6jeljJxuF1LKJIsqSS5wKw7k3BumBjOQvC/wD16+dvGPx68A2d3bR6&#10;P4N1TVpdxBkJCRp75PJzXz74j+MnxV1C8uUtbzTtKtnUjbbAmTB/2utVGlJ6scX2R90Xc+nww3b3&#10;Pi3w/F8pJ33C5H4GvM9R8W+EE1OeNNaa5ZZCNkPI/OvhddY1Vrx5rrWvE92WmLO0l055Psa2Y/FW&#10;mQWk7CGcOITtUrzmrjQt1KbbPq+/8T3joPsXwZkkynDzXQUV59rXiT4vpZak1t4H8IW6hchvtAdh&#10;+FfO7+KddutSiYz6qE807UEhVcfQUk/iOCKdc+HtemkGAFMzEVUqcEt9Rxpyb2O+vPFXxeNlPLJ4&#10;0jjYMcbY84+grnJPFnxnlinb/hY4CAdRCAa5mbW9XuGdl0eKHjCKx+6Pxql9tvUieMyZeRvvAcCo&#10;lKKRr7GdtjZfxZ8V1MhT4nXJO7kmOoD4x+LgCj/habtn/pjXPzTssv3OT6VW3sZnxwdvGRVRqRYe&#10;xla1jqF8Z/FoSnb8T0Jz90245/SrCeOfiosvzy2k+PVQK5EmREUMVJZj0FCSjMhO8enHWr54sXsW&#10;d+njvxo+zz/CNswAGdpwasH4gzLCRJ8Ir+c4++HIArz+OZCzbpDnsMVuW19bxWsYuNCsJYw4ChgB&#10;SXIDhI6eHx54YllUy+GtWtGzyHIIrdtfFPgaZolHje0Rj08zjmuWW7+F8iKt98JYFVkHzwsCfrVW&#10;7034Ey2ZMWuazbEqcYycH3q1FW0M2j0+OWznVTFrmiSADO5Z16fSrDyDyEjIhk4OCD0r5/fRPD63&#10;jG0+NOpLHnIbkYH4Vq2Nn4nEijTf2kdLlYHHlXD4/wDQs1LJsz2EfaNj77dcg8EGomMmZMKxIFee&#10;x3HxVshILjwHDfRk5Eto+c/gKu2viqyS92X3hXxDYyMMEzwNtH41agxX0O4UkoPnXp61Hht55bIb&#10;g1Rs7rTLiFnt9asJQeflkH8q0hjySSWX5uwzSFqSRyyBov8ASJOOmKtG5Z0mWWysXQAD95GD/OqR&#10;MYeIKwbjp6U7BIf7ue/NFgTMHWvCfhDU4S0cSWs5OfNhAUA+46GuPm+G+rC3dIvipYs3O1ZIiBjs&#10;M5NeqoeI89j2rTt5iZ4i7MQOgzTUbBzHzvN8P/inb/aCnhayuEJPzQ3AO4fTIP6ViXHh34gQRv5v&#10;wn14AZztBY/oTX2NaywGWMbZgDjkua6qxEp3MLiwKg8q6A5/E1QoyTPz/Wz8Ujcv/CBeJ19vsz4/&#10;lVuHS/FUuwDwd4m69Psr/wCFfoijg3ECx6PovTnNstbUaOLTI0vRAw6EW680Wuik1ex+eOneEPiH&#10;Nd4tfhH4lLSfxSRMB+teiaP8J/i1c+QZdJsLfMw5mbAH/wCqvty2N/hf39mOOiQgfyrXgV2hhWS8&#10;mw2emRUX8g5rHzPo3wVUajpzat8XUkAC7oLSMDPtuOa9w8N+CfhnpMwFt8L9NklGP390okYn15rt&#10;4rflAIpGIbjLVqxwykxb0Gex9Klw1D2jEhVhFDHFa2MMezGIYwvH4VP9nk2KwTGD3PJq2sagMCg6&#10;dRVhUO0ZQt+NCiiZSI4wywD9wvK805ELSP8AWrIUYAKGp441Jfkg02yCgsQN3GnU7xk18Qftjyr/&#10;AMJP+y7a+aPk067YjPuozX3eIj5oIX5mnQZ9s1+bn7WV+11+274d08P8un+E4I8e7nJ/lRrdFwjc&#10;8l8E2Ulx8QdFfIIhs3kPsoHeu88BjSNR/bk8JS6jLusIfE2GJGVBRsKD7E1w2g3lzp2l+NtlgfOu&#10;tJWKCT0BBDV6p8NNOth8PPiQzRg3LNCYmP3skksa48xr+xpSn5Hq5dh3WrRj5nvPjGZJ/wBpvUUi&#10;lP2a101Anlt8u0Djpx0rndF03xFrvjTxelnDII7O3y8hHCisOW6ntdJ1BmdnlYKu5zk19VfBTTbC&#10;z/Zp+LeuXVpEsV/BKyyHusSnn8TX4rnGZKgpVZrRvQ/U6dNUKSifLs1nq1v4o1yze7kJjlYF8cH8&#10;KhtIreO5uxLdo7buSKva5qd1JH8SLvevn3fikpCcdFLYH6Ve1PT9Mh0rwRHHeI07aasl227jJGaq&#10;FRuKbW51Q1sWdPGpT3sUdtDagq3VnC/Q1S8Yzapa3fgK2uPHFzeM1+vnweaWVFzwAenNRadH5+tC&#10;KG3vJJQhEaxMQT69OtZF3p+pz/FXw5avpeoqY9RDHzM7sA87s8iso0IKom9ld/ga3voeva1b3UHw&#10;NkvrNLuKOLRECQSOXOGHPzH0rzrwpLe2WmancR+GTcLqVyHB342eWcn866nxLq96+hf2XBeRrCLO&#10;NZE7kKOfzrBsdRhTRngTw6qxwWj+UC33eOT+NckeaUJqS+J/gtjSDUXpoO0O6t9S/bV8P3k9oIkN&#10;6pkjJyF8sYH8q+ide0+yvJLHXNTxFo2gBmgiD5+3XLZ8vH+6a+b/AIb2Wo6r+0HFDY6JcyzT6vtA&#10;QcImfnckdAB3r3H4nata/wDCU+CPDOn29sNK0LVrOK/kEmRcXUjbTj125/Ou54KU5Ra0UEkl8jix&#10;mJSdk9X+B9N/BDQp2+D+ua7qHzS6zqP2hVPBWGP7g+gxXhiafp/jL/gqB40mk0iabTIb6Yy84UJa&#10;cLk+hYdO9e6eLfFum+G/2T57CwhtUuLb4b28aKZBujEkfBAHU96wfgXpUFh+zJ4r1+ZFe717VnCI&#10;3DLEWxx3OSSxx6V9JiMND2PLHfl1PiVVrQnVrz3b5afzdr/q/Q8V+LVtpcPwk8QXcOuRs2v+NbWy&#10;sI0i4Iifb8vpgDnFZmu2drpHwi8Ni41mER/2BE00RTJlbaOM+1dl43/sXUv20vhn4ags7A6Z4X0t&#10;ruWRHBV7mQ7sDHccD61594zj1jX/ANoD4OeH7aCUGXxEGkUDpApG4n6KK/Oa8JrEU6CunduXofdY&#10;Gu5Ued6aHE20d2+kaPqNx4ZltoL6SQaejjmRV6nHpWdcyOZRlN2FY4HXj2r2bx7HZL4v1VvI22ug&#10;eGo7WzQrhGfG1sD1zXmngjT5NR+LN88kJMNpolxNKMccg4r1amIjSb10ilc2pv2kVbqzzi4+0YNw&#10;1nIu6c7cn0ro7eSI+EoJGBGYvm54FZXiZrp7iwisbTco1a43+hCmugk0/W7b9nvwdeXfw71W3tdS&#10;t5BBOykqzL1yf4c9s16WGqupTvFaP7zSs1T0ZxlojyeKdaKSghSTwaXVyT4Gu43djtifANanhS1X&#10;yPGMhb5lJxk1zmpvdP4qaCO2kmcu+2NRyfwreq7yikc1JLkbM7wRBBN8Sfhhp95rs1paXniZITcB&#10;c7NzYHFfY17oUGgfFjxdo4uEa2Gh20lvID/rQ4zk+9fGRN7F4t+FpOm3MMieL7cqHQqwIf0PPFfb&#10;fxEuC3jz9my9xmS8+HSiZgfvbEyK5s9gquGk1v0OWE5wrxt8L3/r7z5E8a3mpN+2v8GobXWlimgu&#10;pZI5GXcFKNnpXPeHdQv9X/4KCfG3V73WLq4ubbTmjaZ3/wCefHH07VSvLiSb9s3xRfyXo8rTfDGo&#10;sSTwCc4rG+GTbLP46avJd4ae5vyuT1BzX6PwrhlRwdKPVRTfz1PguJKvNXkz0T4Kj+0P+CuXgifa&#10;rq/i+7fJHdCQPyr9Sta8uXUYIP7MRhERlj061+Z37JtnLcft++GLloHK21lf3DtjpuOBmv06vTEN&#10;Y17Jjw0pxz716uY1dVE8zBQvG5Whu9PieONtOi3+SAu0cflXL+KdWu4/ButrBfRidkxGV/hHepp7&#10;zT4tVQMspc5AAXNc5d2D3Ouo5uZwu/7vsa8yyludzbjsR/DvVtYS88VRXUF3cRXEgaOQ/wDLFh1/&#10;A16Hd36RrPLNqCJEqncx9Kf4b061tvCfipW8IWaxmAEXJcZP/wCqs/b4UuV1O0k8U2sxWciRAeOe&#10;2RTlT0uONVbM5r+2NIvPE8VtY60WOxi5UcD8a5TX/wC0IdTtY/JiZJbjCybhmvVYNO8DWGmXpttC&#10;0C3ZyN7mddzfnST+HfDl5d2E07ykKwOBJ8p9MYNL23LsivZRl1OJ0qFoNLtZDaQeY0YPOM1dkv8A&#10;VJb5kaGWRlAxhelduLDws/iaztIdfsnnitDuiEgyoxxXJai9xZ6prFslvYgyyYWbcCVxVRftAc1D&#10;Y0tOXU2QyNaxptHHzVPdpqE1zCD4riCKeUV8msy1kVtFEb6k2TGc/NjNZcdtp9nq885vtTd5HJ27&#10;yRSlTsaKpKWyOsSOGPy/3qPhRndWPr/iG1sNLgWPRbiediBHHChYk/hVxRPdeHWeKJk3DkE4NR2N&#10;qYbgSlbZpd3Jdd1XfoYvVnHWv/CydU8RaK9zot1a2guAwBUjA9619W0vW18V6fKPiBbLZxKruowG&#10;+Xkj8a7F7rV5PNU39jGnlnpxiuFvorr+0dQka7QgsRnzRgj6U1G5Dm0dVBrXhS7srJ7O6uUkK+XJ&#10;E6HgrxnPvXQM+iweEri7uLxMLFzH1zXkJ+0jSRHb6MiMGJDIv9RV+GHxFdeGEtH1J/OZCEZhwv1F&#10;OVOLJ9pI0beLVb/WPEV5p+l21vBFIMDI6VLK+qpEFl+IgjfB+SOPJH4irmiWF1pfhXU4r3x1GvmR&#10;OAegBIrKj025OhXBh8ZwSTPJIQ5ww56UnyxCXPJnPy295efEPwcLn4j3EMUN2dr7vmk56Yrqtdje&#10;G0nWG8dCYlVWL8t71zEHh7UxqllNc+NWkuI7ksjDgL+FdQ8Gh+bZyat8SA0ibfLQDp9cVlKd9joo&#10;0+XcdoWjFo7Wa+1e4kP3vLLnFdak+nW18zKIeI8L6CoVtkk8Pl7fXkKG2+R0OcenFYMek6h9kuPP&#10;8eNP87EgKBgVJs9djk/FD6Jc+LbF7y/QRoxMag5/SsCDQNF1XW75x8QLa0srVVziMAyZrs4tI8NS&#10;3mpkXr3UnmEMCfu1Dqel2EVp4ejizCJlcyYbAAX1reFSMVqc0qU5M2tItfDGn6DLb2OoXExKZaQ8&#10;5qG+k1Ge30+OK0ujEL1RKqsVLDPrWd4e1LSftuuWy2kGIZFVpGYZNdW/lFX8l4MMOoxWU5a37mip&#10;tbm7BJ4atJbXECIBaIVVpMjOOay/EOq6LP4dmil15FjdhuVHx06dKxpNKu5izPeoI1GTtkyTXMa3&#10;a+HoYtLWbVZ0ZmOxc9SKIK7KlFJXNqx1OyhmtktvE15IDKBtYHAFdFe32n7YxPq0AVoRuOeRmvNo&#10;mgXTotklsi4A3ccfjWrYaJNcTy3EmryyKrA43fL+dbSomUa1iDWb3xBcWklnp1pdtZq+WmjBUyHs&#10;PwrL01fHrakIGlvAjOBlyflFd+sPiC3Rxa+D7GVMgD94Bx9KtQnUn1eIv4ejgfaN205qZaKwleTu&#10;YN94Rs7izQvrFyp8rLs0uBn8aqweHZLHT0MGtq6hugkyK6TUheTu1r9onOXG5UJBP5U/7FNDZxRK&#10;lx8yKMFiawcWdtKaS1My3kvlZ0fSs5XqDnNWjNKIwTbEEdsVbPlWZg860h3SOBGCck59qsrDC+qX&#10;sTRruMQZSO1SlL1NHOJzNxrhilSCK0ufOkO3fsPGa6HS3nGkwpca5LMCCwYnGM1Df2d9/ZSPbaRZ&#10;ysqNvJUArXnUq/EOTUjFaWMwJugCOwq4vWxjN3PT3lmW/jEd05Xcf4jxWL4ng+IF3oGgrpniFIfK&#10;mJlRlJEw9K0LHTdXj02N7qcl/s4LKDnBq5BeyRCbfbEYJxk1o3yvQycVI81fw7qd/C9trPgHw/Kj&#10;R4ZzAuT7g9a4jXPgTpc4uJtJ+IIs2ZSfJlIZM+g7ivoyHUGubeYNaxjtuHeud1g+J4TC1holzKd/&#10;zfviMfhW8K8n1sYToxStY+KNe+E/x102S/aLwZBfW0eT5lo+4kf7vWvI7qPW7XVLmO+8Oa3ayJJh&#10;lnhZcEfXFfp/pt34kGio13rUzSP1hKkhPxqpquleCtYsHt9V+F+gXGV+99nG7/vrrWizJw3VzL+z&#10;IzV9j80I50MUjLMj4UdxVlJCYmOOo4r7E8QfBPwHdJcvpXirUtJkKnakz7o8+nOP514Trvwp+NGl&#10;z3zweF4dTtIyT5to2SV9dvWu2jj6dTrY8+rl84XtqeagtmJfOwS1X2GFTkDCCsW7XU4NUlhvPCWv&#10;WkizYxPCy8j61cimdrU/u4WIUc7+a7U0zilCUd1Yuj7rdqhuwzaRdKC2TGen0p6snlAlT1pc5+0g&#10;hciA7ffIobsTa59mfA0KP2L4enN3ICfzr0BsCVuO9cN8FVC/sWRcpzfy/wAzXasQZG+Xj1qZO4Ib&#10;kFhhT15pQPvjBPSmDPmL0xUq7gc+XnI7VJQg3ZX5GqRVYseGzj0qWMyGRf8AQWxtPasnVtc0DStF&#10;upb3UrVpT/qoEYF3PYYpXA2oo8CdpNiqEJLOcDFef+I/GmhWCXVvYg313kgBB8iH3PfFeaa/4t8U&#10;alPOgzZ2YJ2wRH5mH+0a5OEoDuFplySSzDJrL2plOZY1i88S6prcD32qXKxF8+WrYX6Yqm4jja0C&#10;WZGFx0q+gDE7t/XiniOVrsgW42r39a55TbM27mbGLgyHliMVfSEGOPLHmrJRvJO1OR7VWaSXB+Xk&#10;egqRFlIbMSH92mfenS+SCMMvI6VS3EZLFulQ5P22Ny/HbJoGXGGADubJFQZADDzP4utSM4aP7w+6&#10;aqjzDG+4dCcUwZO5JbqMbRUbNgHJApqnAQE8k0pTcAD/AHqBXGjy/OXMvJPFWzBKkAY87jkYqB4o&#10;/KTuQRjFaImI0uFWtWxs60hozPL/ANJlLEdOKfCV+3EmLAAxU8YSW4dcYA708Q3IkYfZ/lzgGgLC&#10;+RIftTJEX5zgVXSG7e+Yf2c4weMiumtU8iytWyjMwOQant7pPtt9/wAUnPJKRhGRchfyp2Gc7Ilw&#10;scI+wS5BG4AVv6TFeS3LxrptyVZQGdkOI/xrfjXQ4dHil1LXIoRjd9nRcu3tVW88RJcaWttpum29&#10;rbrwzBMM349aPUGxbuPQtKt7lhH9suZ4ztYDAQ/hXGSTapNeTvNcNtySq9Av4Vqy3Mfkwbx5j44Z&#10;hmqMzKYy3lYyPwovqIyrhJJZEBbOw8CrlstyIwpQquR3zQFIjkbyGPNI0riFBu5zwKdxluaJkZGM&#10;aH5OOaoyf6lsNzu6UryuUPmXOBt7mqu+FgxW4bGetSAyVm86EAjOPSox5vmyttI561YEZ8wNjORx&#10;zT1yZCvlqAO9AEayESRkqDU8RX+07aTBys6nGfSoCv78Aj+PirQh/eKdhyR1FAGpqt3cXer6cxhU&#10;bYAAT2xVAYMrZc5BFSrDeLE7eW5Cjriq6sBcfNEPv5zQBfZdiqQBuIFMkkuAoP7vGO1NuLlXhjwq&#10;ghe1Z/mSNK+FfIqrgWmlO9SzBe1NmgjNmXWZST71XJVomDAcUqb/ACQMMfTmlcCpmZZQME8UjvcF&#10;V+VqvKjbhuAqbbF9nbdGntQBlxrJkZ544q4JCkMnB4Hr1p7+UIMAj6VSKSkAZfGetMBr3KNIMW5y&#10;PSmjc4J3NyelW7aKPzJDsHTqac0B3TFZEwD60AOt0h8ptzDOOKGCrNLgjO6qrOwLL0IHFRFyUJyc&#10;+tAFqW4usBWcEAcHFVS9yZGJmXHpURZi0Y3GkOfPbKEelAD2z5lJjg5oz84+lKActnHXrQA3oOB0&#10;pxDbDz1AxRg46EnFKQ/mQEcY7UmBEud5G49aniCrIx3nJPekw3mtkr+FT4X9xkjhqEBOFJQDB6jk&#10;0syRqseLgMSORSSTZlgUIBx2qA7vOzvNWgAhjDgSYGOxqvi5E8O2Nv8AWDHNbVtBC6cyOSegAraj&#10;stPtokkuZlZ25SMfpTAz0t7jyYGmtGRPLGGPeoLy90+KzUKYiVU/jVDxTrsMWkKpubaNBH8q55Ne&#10;E6n4huZ57lYPOwGPznvQkOx3uv6/bR27lrsZJOI1avKrjUr+71e5KWriNc5J6H6VlsZ5r1pJp5W5&#10;Ocmrcbxr5XlWoI3YOK1UbFqKLVm0yat4ckDNufxNahv++6/TQJFH4D8ArvIMnhm23E/7lfmbaknx&#10;t4Zi8k4l8UWfljHfeM1+mFyR/wAIx4SDbRt8MWo/8draEugraooXItkez23g561X4ZpMNSssZU5D&#10;deKiYgdE7VaNQfGxhsPWkWL5V56inKwyC0J/KmtNkNgd/SgB2Vj6Y6VA2WD5XHNN+Ys2SalUL5cn&#10;PI6UARqqB4yZSOe5qYsNpG8GqzpukXLHg+tIzEFQF5xQK45jygB69sUvZjyDUOZDMhK9Kn3hg2Iw&#10;OOvrSAj3FQwK0jeU0kQ2AAmpCrbY8jvTGBOCDg47UxkrxKFX58grUIKbmztHoabmbzsMrYxxSspK&#10;DKEA96AFP8Py880sYyMFx+VN6Ffm7Uu9VRsqck0xDjnzR9etNZ8LgdjTGLGVtuRx0pyq5iY+X0He&#10;gBwkkw48hSCvFGVKLkinKvK5PQVHIoaNv3ncUDFdV+XDggimgEROeOvSnAYEeVbp1poxuOeOaEA5&#10;gxQny14FNA+UZdj6UgEpkJ38Zp7OuzHldvypiQ4/cjGD7U2Qsi5wOlRlpTGMMPb2pMnA3jNAxQwM&#10;Y+Q/jSjJJwpNOAJZQE7U7kRsOOTQBG27zBwelRAElycjn1qywYOoJ7VEVJDDafrQApZwSAFOB1zR&#10;n92cgUqKPlz60kgzImI+3agBRkyKBjpTTj5/XNKNwJ+YimZ+Z+e9AATjPy0DeQT5JoO7fDleM1KG&#10;XAwmKQEWGyBjv1pT1PNPGzD5I6UwHJf5ePXNACcZ6075drc0hzsBzk5oBIP3RTAXB3nDHGOlRkLs&#10;+7T/AO98tByWGVHSgBvOAM9BRj2yKcNgVsg5zQW+Y4UCgQw4B4XGe1NbJfBJ6VI3K/d4FN+USLkH&#10;mgYDIzg9qUSH5hsB9zTgAQOaYQNzfKOtADgcs2FPTvSSqq2MrlASAcUDALemO1Zt/Pe/ZFSKzb73&#10;JpX1AxHu71vEMKrZuo87B966xFkOnhjNF90cZrk3F2WjAtDvJ4AHNaVja68bpnmaXaQNq54xUKTu&#10;M2ztGzAPShWbe/y9KkZSqopHQUzICr8ozWghxZ8fdqvun858DC56VJuO5frTiQWzjHFADPXFOAOw&#10;kkU07gzfShWXawYEc0AKcYY46CmhmKN8vepPk3DGetIcCQHYAMUARtnK9OlLzh+fSgDMxOe/FPIP&#10;zc0AIHVV+5k4pXJKEgHp0pgAyuc5+lSZXaeOlADAmVX1pRjzZflOcU4MApxknHHFMyMDjB+lIAwf&#10;SnIjGKQ7l4PekyN6Zb1pXP7pBkjmgBjg5UA8+tIoOw/WjnJ+al/5Zv8ATrTAF3C4kJHbipAV2ycj&#10;NRBhuQHvQCokYgHpxQA/IwMKOTS95MjHSoQfmXnueKeOZBknpQAjsQh+ToKZG5beCjcVMdhZQeaU&#10;iPYcbRQAwEbuAaCODwaX5RghBQ0qCAgoN2eKAI8qGk+Q8DmkjA2scnk1LtUxq2ASetBKY4Q5xQAx&#10;TmR8OMA9ajcziUBc43D8akVAGcnILGpBsBTKgD3oAb3TIP3aY0a5chmqRydw+Sm7uW4oAaA2AN30&#10;p6o+2QlxxSFlBGaeCPLbjk0AJg+W52jiofLlcEiUkDtUu7KN9KRWZUHJGTSAqoJftEoKnrwasgt5&#10;UnyDPFNO7cRkdacA4D/JnpzTAeGzER5aj5etICREwz1ppA25yaMOYx8xpAP+7EcEHmod6sWwrYzz&#10;T9p3uC38PFAUhJBgdfzpgJuAb7rDj0pgIO4lu/FOJyVyqjAqJDgybpD975aBljAJ6HmlwctwKYGJ&#10;kXpxUhPA4/GgRFl/MI2jGaRskKNx69KsqFOSTjA60nyddw69xQBXaL5lO48Ckw3mv8xqc7d6Yf60&#10;HAZqCkeW28X+nwNuGAeldRBsFo3ADbeM1z8XEee27pUrzTeSy/MCB8pFcG52s2pfJa0t1aSPdg9K&#10;oeUwiBEgIGe1ZKy3AlQmRyasC5mZGHnHHpSsFySTBi2+X9KhIH2cAqvHSmO77GO08moC52SAR5/G&#10;gCZzGFT7vSoVkh3sPJj561E5XyUzIgxnjNUW3+eCpY/N0HNDGarSqsQG9cdqoS3kiZKpIfTFSRws&#10;zDMpHHOan8iHKA+WxB4oFYoRJeTSyOLdj5hHB7VBe6a6yWge4G7dkrXWW/l+XGQANtNuYo2nEjOS&#10;wXjmqTsLcfo8OmLpNqGsI9whIGe9PljRVuNsYXdJyOtVIWVBjzu/SlmuBkAMDxTTBokR3E5xIc1U&#10;uk8yWbdaAhYj82OtNDIZfvDn0q1mQ6bKowAR+NUhbHET6HZ3ZnWVLJDvO0FAf1rgtc8Gyi78yOJg&#10;UB5TvXswimEsLCZgVbirDGVpCDGhyvORQ276Csranyde6fqlsjBo7oHeR92s62mQx3iNFIjIw3Bh&#10;1zX1zNo2kXIhilNt8yH5to4JrzDxH4NMN9qLJaQMACQ0fXH0q4zI5LHkWcFPn7flTFj8yef/AErC&#10;9mq9e6ZqsTStHFO0WSGyDlazYniULH5cm4NyG4rWLuQx6q4DKtweQcg1B5cIgkDxqdz81bZ0Z/lQ&#10;AKOajI4kNWhNGDf6ZG9srCxjYccgciuJvtFXzZCvnKufmxXqZ3/Z4x5/fpUDpCRjaMkdcUnqO54b&#10;cW93b3NwYpLvPG3Ge1a+i+JNUtLiMSWt8ecMMnBr0S90xJbd8pBuA4cCuLvtHvELbUU88/L1rGrQ&#10;hU0aNadadN+6z1TRPGGjXFnaxtdRh+jLIQDXbw3cEtsmxrdgRwM9K+S5ba6guZHaOdOScr61v6N4&#10;m1K3VEfzn2txuY814mJyjW8T2cNm3SZ9Oo0YZUaPkn1qzGpE0nAII4rzPQvFUF1HaLc+H4odrDa4&#10;l3BgK9Js5tPuHmeHVIOIxxu5rwa+ElTeqse1SxEaiumOOd5471Bu/fn5T1q8Iw7zhWJI654FVmQR&#10;zqCCWPauWzOhO5KCPI4U4xUZI9aUZ8t/kH0zQBw5Kg80ikTQhd4GR904peT5nXrTF+6QUbipgqbw&#10;Q5xmpbKIF3CRsjtUnWMHYfeiTyzOcR4GKkXdiMEDp09aSYMqgkTuM9TRJu2uwBxjvU0kYy5561Cz&#10;r9jlVojnsc00IYOWjORwKlUKU+6uc1XyvlRimgtg/MQQeOetMZM+SeAoPeoiDkcCpRnaeaa4GeM9&#10;KBDDu80YQdKtIBtT6VVXJkHGPmFTgkO3ApSGidslB8tRgcMOlKp/dyZA/OlJUKOMnNSUKmMjjvVl&#10;gpsUJSqucbTnjNWTzYphe/SokMiH+uT5T0p46txim5O5fl6U/HA+U0gsNkxsY7D93rmmW7AR8luS&#10;c05wCUGCBUQbbcYwetArF0FtnCio8MXB3/SpQOBtIPtStgOoIIPagExwOFh+YHilxnkpmov+Wg5p&#10;dz7siTPtSBkh++D044qjOpzIBMRxz71cLZP3ccdKrSYO/wCQ9Ka3C5UUDemI+3XNSgj5cyYppwIQ&#10;emDxTflL52HgVbAm5+bLjA6UzOXcY49aaA4B/enHPBpAeDjNG4iyv3TxSqo3D5zSAHyUORjFKOlQ&#10;ykx+R5b55NIud5O4e1L2Iz2pFwHb5DilYCwCQQeOlTxEmCXgdOaqEAgcHGamjV1l+4ACOeaVhldh&#10;i4kJb+I1LFvIbgdaguA4vgByA3NTjaI1wG5A4NJICQjkjbniq0cZFxKcYw1WR/rQQOe9Eg/f4B69&#10;aYiRM7m6E1a2tlQE7VUjIFz0+tXFbMshC9E4pMBgJ8zGOnbNPB5PNVAxGoSnHVulW1XknPNSMa27&#10;y5eD0pi5+zsCnfilJ/fYzjB6etP53L9aAK0mfLXJPTFRgD5PmOM1bnChYh3Knj0qiM7+p4b860js&#10;SyR87ZwEGPLrwr4gQkTxuGAxcg9K95Cq0E3yHjGTmvIviDCTp184iO1XX9a9XKZqNWLbPOzOHNTZ&#10;5vEQbW2YSZ/dDNWBjI+Tv61QtGB06MYOV6ir6n5Qa/VKEuaCZ+W4iPLNokHU89akHVufSmDlTgd6&#10;fxk8Vumc7Q7+HpxTQP3g4/GgbcD5z9KeR8wP+zQIpXgzpm7Zkq4wKxH80yuWt1GRxXRTqGs1UNgZ&#10;5rBuAReOM9AMVoiGiIDMgwvB6812/wAPrkwftK/C2TfgR6i245xwQa4Zi3ktww5GOa09BlaD4h6T&#10;cGRsHIb2wOKmcbm9CXLJH6naNKJvAOhyZyDatk0jcZweC5rmPhjerc/s0+BZheI7SWjhvwJFdZKq&#10;rIyjOA2cV4lWNpM9yTK5ZiOlKv8AyzBXjNJ2NL/FndWYkVL8f8S28wScwnHtTtA84+D44nySly5B&#10;9jS3P/IPHXGDxT9JLi1k5HDHP0pMZoFfnHyLUZA2yDZwfepz/Hz3qJs5HNICh5ESyXOI8FhUaNdr&#10;c5WeRce9W2Jy2C30puGwPm7UNAaOn6vqUUpDykr610dtr7tcQrLH8h4B9K4ORCUcbSPmHOai2TCW&#10;Mm6Y4FTyj6Ht1tc2stlHtuo+nrV1Ywc/KvI4rxi1vp4okP26QFW6Zrq9P19SYhLc4OB170tgUrna&#10;si7zlQB7VGFAOcEioba9s5QCLqE8dKuEgzABxgdhTGUz/rD9acM4PNTNHyu0tz7VEykSkbT05oAa&#10;CA2dg6U3PzKcdaXgqeajbIkzsY49KQEwPXIFGfmNMGNo4p3GW4ouKwqt8x47UBsp+NJjP5cVHtlE&#10;zEAkd6YE2cgfpSZkUuRITmmrnAp38B4oETpJlFByCe9K3O35F6EGqQL/AGpgYsYqwGyTQMqS2VtI&#10;kqNDhs/Ka5u+0SQCY+WnHQiuy82NZfmBIx+VQTThpZAEYKE71PKO55dNa3sUrDyZMA/nURlkVF3W&#10;7da9DkhV4zmFOM1k3OnK1qD5IzzkD3oAwI5VKR5K/cqdGBWT51wegqpLYamkzL5B27+GB6VD++jk&#10;wynOOaYGqRHtUhu3TNJ/cOazlmHmAEkZPFW1Y5XBB9TRcCyAecelA4Q8nrSrgoflNJzuoAF6Aj3p&#10;cdOaeAcn5O1Cgc8UCHJnzY/l71Z1ONZPhX46Qhfm8H3gAx1+Q1AB8p5rRCh/D1wm1iW0udGH+8MV&#10;S0YS1R+IwieP4gfFZcD9142vQF/4Ga6PQp5IPEdnJtmUrODxTfHdo+mftcfGG1+yuq/8JxdEpjsz&#10;5FMs5HM9tiCMrjmu2KdtSKi6Ha6/qcl7q2gONKC/ZbRhvzy26vsn9km8eT4b/Ha1LsRFq6yKD/td&#10;a+Grgk6YShXd5igAHrmvsP8AZOuYYfib+0JYmf5pdEtpIwe/Y0m+hDg+Vs+uLo41a5GOjmlgLrcR&#10;SAKAts+8N02Y5/SpL5ANXnJX/lrzTEy2oWqGMhPLIOD1zQmZo5zQrbwUl/45u9H06zUT6g3mIrjc&#10;kgPzEr15NaDiUXEp9favCdMkurH/AIKmzWgv7pYLyyfMW8iNs9DjpmvoXUI1j1WZN4+8eKqTS63L&#10;lGw2wIOoWg29Ynr8nP2ptPaD/goRdTeU4W90hJRxxlTg1+sVgwGsWx24G1h+dfnX+2lZxw/Fn9nC&#10;9EKhpLC6jYgdQCCKuK5osqjpL1PjlShiHAIxTMHzWwDzUabvsrjfzgHH1qYbvLOHHQZrnOt6Ccn+&#10;DFJ6UuOOaUZyKCQGdoyvand+lJxtODSjvxQMcv3xxRgc/LSDO8ZJxin5+UZTdjrQMMdPn/CkwMnB&#10;FL/C3H4Uh+4evSgYoxxnpTjgeUQ7YJpY03QEmQjb29aQtlfTa1ArihnDKMJzir/lwmJX8zrH8wzW&#10;YQCW5xgetSebttVwrtlqaFLY9V067Lfs167Zx6egaO8Ugg9s81Y0tN+l2beWpZEHfvXPeELmzZ9f&#10;tZlDK9oeM8g4rbsI7tL+8jiuXIMzDj0zxSV77GDjY2F1F/7YjRtMB2Dj5eK878YGyl1OGZbZ1LZL&#10;ELjpXokMN1E9yJFhYt09eaztW015PDGrl7Fc/Y3ZQF9BQylLY8dhZTawMDweKn5ypxVGLAlVNuAL&#10;l8fnV3ON3B4pJm5MsANs0iyrnPK0LGFkkBccrnGaYpOyQAke2aGJLIAxGKYCKSJpPl/Wn/JlSaYQ&#10;pD4HfmnDowI6DrQBVmWQPGyuQySZUjtXrvgjXY7iwNncXfzBNuGPINeUMpwOT15pLaR4PE9hPE7o&#10;wlG4DvVxlYzqQTR9DTRSi4uQq5wx5PpVFkkDKvB5qbSrtb7wlavHInmCAB1zzxUrRkBsjGG5reLu&#10;jgnHlZSeJlLMXBz0XNRTwQXPh3WIZ4YtrxYXcauMjlMHeRULxRtp0qs8g+cEY9qGriTPm/xHpl1p&#10;3i5wFcRvKxjYdMelZquv2O3z3zg+te9eJ9Pt9Q8KTx/ZMSJBlDjnI9K+f5Unhv54JoXBjuGABFYm&#10;5MpOHyg68VIeWXA7UxB8zHdxgcVL/eIH0FAhn8X86YeoyPxp571GynceRigGKRx7UmeGp3GOnSm8&#10;byPakIT05pnOOlPbAZeKOcdDQMgcDYflqEjEsTKxB3g5+lWGA2D5SeeajcfK+PSgR3eiX8LxFOMi&#10;IBs10LMfsZHkHBz82a8ls7iWC/jZQCN4yPWvSrOdZdJtmMgxtHANNAamnSXFreRTrdSGM3KiRQeM&#10;GvSZBC8djLFcKyS26kHPQ15NOtx5UuyfgsPlzXaeCr+OVfGen3IzLGiNAWPY+lKTBGxIGWQDIHH5&#10;1nysylQ0hJJrVuIJEmuMlifM55qjKsQkgO4Hg8GkUVyfmTA7UuM5GaaVIZxjjNWIghD/AL4Zxx70&#10;gGqBgU8dOFJ4ph4EnI4PNM34zxTQifP7l/l5JptwF/sxPnGcVAHJ3/IMZqrcSqLiFBcEll59qaEt&#10;z62/Zdt1PiL473Xl5Mdvbxg+metfa7EeZENuAE4P1r5c/Zh01ofgJ8R754wPtniJVQ+qoK+ogCXh&#10;GCSDUSdyJbkgGJBnHTpVi9s49Q+G3izTmlC+fosu1vRgOP1qu+3cmH+oq3ayMt8uJDnGB9K5JK+h&#10;rB2dzwTwr8RINBm8QaJrtpqNvNaam6QzSEkSx5wCM5zXrOmePPh1eS2sx8YaCwLggecFP5HFM8a+&#10;A/AfifwY8VxDFaagik2t9EoDI391vUE+teBWv7Pvi17q/wDM+Pv2NVmYRmKQ/P6EAdBivIrZdZ80&#10;T36GMhONpM+mdW8dfC0WVvHNr3hmUCI8Ptcj864ab4kfDS2hmaDQfD5yx3FYUH8q8ol/Z/8AFyt8&#10;v7VM7e788fjVS5+A/iVbGcv+1fGziE4Xyc5PpxXHUwUpPVnXSxNOKspaHrsHxY8FNbXQh0/R0d+p&#10;2gD+VRn4reEY94lttD6/eDrX52eONK8aeH/irc6Zqb3RSSZvs1yhwsg9c10nw+X4d3HiFLbxBLck&#10;+aAjtPgSlun5VH1a27OlOElzJo+7W+MPgnYiLpWiyjPRZFFPvvH3hC48EX92+o6TYx21szRzm5Bw&#10;T2C/xZr5s8Y+CPgnYfDsas/xAl02xtdIne4BuMm5dh+7VB3OfSvhWXxDq8tpr0Md7fNFHqUyWztK&#10;cCIn5cjHJxXp4bCSfws8rEV6WzWp9p/Eb9oM23h6fTtAt47rUWRke/lX5IB6hR1J7Zr4n8R+JvG2&#10;s6+1zqnjDxFdM05O2SY7QT/s9K5zCGZ9sUgZ5SZGc5LE+9Wh8scgEgYhe9evCKh5s8107u6RDtym&#10;HsznPDdMVOqwK0YDvkjPSolM0t1Cirdu2fuold/onhXXboxvLIluhHHmDnFcmKx8aUW5SSSO/DYC&#10;VVpQje5xkbXRncrO4A7bc1sW66R9huUk8O31xdFfkYRHANezab4R8P2yrJN4vtJGC5KiMHmu10yw&#10;0Q6npcUWjPMZLtEUm1wBnjOeOlfL4viujRi2nzW7H0eH4YqVLc2nqfPejaNPc63BBcQ3Nq0jfI5i&#10;O0D1JrvrnwfoMdrpWz4w3VwQP32zT+FJ9TnjHvX1h4k8K+H4/Anw+sNO1S4vdTSaCa/hjsSA6ddo&#10;cdMdK+iNJX4Xx/AzwrY2H7HZv73WPCkqX0b2oUxvGmMl2zjB6Yx9a83B8WU8XNx5uW3dl4rKvqsU&#10;+Xmu7aaW89baH512Hgf4bXOjRKvxV1m4nFud/lWTEbuw4II9KyLj4aa4UlaGz8VrDkkF7Jz8vrnr&#10;/nrX3h8NrPxhoGnfEEf8MAadqH2/xPJKLiaZAwVT8q4YHAHt1r0jUviH8QLaztIE/wCCcsPmSQsF&#10;HmxlAB64X+texh8yVZP94l8rnHVwzhJKNJz+aX/BPy2T4Z+JjBBMurzNGzNgG3ORjrkHkflVSb4c&#10;eJ5ZUA1vYvO0mEivtrxVffGTUbTx6+m/sa22mzahEpSVZCRFt+8Qo45xXis958a7PS7eHUPhJqEw&#10;JIVxA4bI614+LzjE0pWU4/16nv4XKcPVjrBp+p4K/wANPGaAY8VoeD0iJrNuPAPjCOME6pMRk/MI&#10;DxXuQ8S+NYtSj8z4V6/Em7kGBjn8atSeML4XUZPg/U1UgblNqxFcX+sOOXRP0t/mdT4ewz6NfM+a&#10;28I+KYpyfNvJD/eEB/lVWfw1cGeAXfjbXUJxhFsm4r6oTxppKRLnwTesxPzH7IeK04PE3gyS1Mjx&#10;W8bMPuzWYyPzrdcV4iFnKlL5I5Z8MUZL3XY+TU8D65cG1Gna+tyzR8LO3lkn8eMVk+IPCHjrRk0c&#10;38cam4jYxpBiQEDryM19ez3Xw4u1dpNTigYjHmQLsI/Kuw8J+EPDGuahDb2Px301xZ2reZ9tcFvn&#10;6bd3pXTT4waV5Ra8mcFXhmMU3dH512Md5LdyxzadfRxlj8zqRnH1qte29mmrHyfEV7E3fY3+FfdP&#10;iDwVpdv8RPEOjXnirwldGCQ7biELh93Tp0x35riB8O/CMfia7t9Rg1C0jlRja3lsnm7/AFPoMe9e&#10;zheKsPUlq7HkV+HqqjeKuu58v6dqvjOxSKWz+Kl267uYZyWU/g2a7GL4gXr6V5Gq/BHwjdoY9ryp&#10;Hhj69c/zr3AfBDQdR8Oi50/9qq3C+cwX7baeUDjjAyRmvG/HHw18U6A7FPGulamijOy3XJI/Amvd&#10;o5zh62kZo8erldSnrZnPTTeDLm5jn0gapYTvkvFvIVG+mcVJba149069UXWmx6hbdyv3tv1H+FcW&#10;Cq204EE8cgzlGTaQalttV1BImXzmYjIHmdB+ddsZpnFKm4nuGk694XvrWEx6g0ExGGhmGCD6V0ka&#10;nCYKEHoQ2a+a90jNdyh40kLg5Q45/Ctqy1zxlbeV5dwlwikZSRufzrS6MbO59A7cPyrA471NFtwd&#10;pPWuB0nxbp9wLWG7sDbSkKCH6Z+td7C0bQwvGYXUrkFGzTvcmSNa2kbeAVkABrq7K4T7P5fmOMkY&#10;OelcWjyB2Jh4JArXtnIZPmbFNa+pC0PS7KVjbKm9M5HzV1FtJGsOzcGAA5NeWW1xOElAb025PJrq&#10;bC9YQwK6cg+v9aOZrQdj0iyA3TtkcjvW7bopjUlU2huR3riLHUQZwpiGw4H0rqraeIyR4mGOM+1S&#10;nYDdRNsijyx82MVqBUCwAYPFZcL5IyykD3rWQxsiHHOPXpTvclkgUHHy1YRBgHYRzREoKsd2MCrK&#10;4w3yjtSYIQKcA+WDzUx+5hYgCakjVct856UADzuG5oKJLVP9KtiV9/yNfld8btt//wAFXfidEuGC&#10;X8KHB4+UV+q4wmm6kxI/d6HcSZ/3Rmvxo8Rand3X7YXxq1Zrhwx8cXwz6AOQP0pR1ZrTRozxwHxL&#10;JapEjOkyg47c17h4Zs7iDTYGS3cn7KCQO9eOeHIfMvZ7loZCz3ZJJ5zzX0roZt4fCkNw6xnbYsOR&#10;wc18rxLXcoqmnufa8NYXeq+hxl6Jr74k+FrC3gy8+sIrKD0GcGvqnxr4j0TRv2b/AAB4Ws0QSzeH&#10;YY5ERhmEY+bPuxr5LeW8sviXDqlvZbpY9RMiKTjPOcfjWlqF9f6j4v1XWry1eGW4EYS3L5EWPQ+9&#10;fmeZZbHEKnzt8sHe3eX+X+R9xTSq/ITV0nWXSY8Ap5oYkfWrF45a10XN9MzPsDZbkAVr6fYXN/qG&#10;nqkbHbaM83cKB3rNEK3HiPWliRnW2usFh3xXVCnpFdim1BPue9/BLQrKX4l+KNWuY0EGl+F5JYlb&#10;kM+Ccke2Ko/2l4Ok0b9orxPLqdlJeHWp4ntVAHkbThNo96xdP8UTaX+zf8VoLGRkv7u2WGNiMMgY&#10;YY4ry2W2mtfhDfGWOXN5debKzH77dcmjGUYOnFdW7aHLh1OVRvoP0Zr7UfiJrMrRMXd2faOiqelW&#10;9Wgmji1lIWzIyspUGtvwNEtp8OfiDq80K5+wlIA3ckcYrnYpWe/uJJpzuN0WOT1yc1yTa9oktlY9&#10;BWSbPTPBWrp4S/Z9u5LLTrV/EniBJIIZSObSDncQex71wsOoWN3+0B8J9MfULtYrfXvtmoXZYkyy&#10;Btx3evPrWL4jvzDp2iSt8zNMkcQB5UE80/SrGSHxl4w1AoVZ9LiCM3YMOa9SniVGHNJaa282eXLD&#10;qdS/VnZeONen1b9p7XJW1a/Fit9ZQqA52mOIgHI9xXvk/wAQHt9HhuYvCZg0zw94DaDT4Uk4Mkqb&#10;SxX+I5/KvleCKKS6dQNx88tuxzmtbWLq4HgG3sxIXeS4QMueAB61zzxrevV6W8jeWAhKyttqdn8P&#10;bx0X4vaxd3k5ubvXZJ0eSXLYZixFfQ3wYsLe/wDil8ZPFM2nEBbL7Jp0h7DrIw/lXxvcTSxeHdNh&#10;RZFL3cKEBsDDcGvpyTxaukfs2S6Rolrpq3Nt4chDNHIG8sSj5ySOpOT9K8Z4VOq8Q+23oaY6EnR9&#10;lDTm0/zOJ+L+uWJ8S+IIrfUIZLdvEMi71wPMdT83TsDWp8PUGn/svfFfW5YF3XWlSpFnrjBA/M18&#10;4+JLuW61PRoxNJ8uqKqpnJ3OfmPvk19G+LGXTv2R/BWmIxBntrMYHfjLV5+Lo8tKnCWrqya+XQ7a&#10;NLkj6WOF8KaNqOreOPh5psNozS3HiEFwBztZssfoBX2t8cdJ0qy/4JgfEOzttOs0jsdIsBH8gJBU&#10;qpIJ5Ge+K4/9nDw+iaJ408R3ejxgi3EFjI442qPnYZ/Ku3+O92Lj/gm58cJPs80fmrboqt1J8wY/&#10;PFfa4SjGhTjTe9T+vzPg8+zGdfF06cXZU2r+r/yX5nwJpKNB4d1hiPmktExjp0FZ3gnU/D2n/tLa&#10;reaj4Jjvlh1CIxOWGIMEZO3vmugCpH4G8Lsyr8+lksfXCivKdLkifxN4ondQwN/IR6cGuZw1kux9&#10;Qpfu0k90el+O9W8P+Iv26vDkuleEYILcSWw+RAu8ryW2jpivaPiC8sXg79kWTzH+XwvqCAn/AGVx&#10;Xz58OhHN8d/GmpNZpiECGAY43NxxXuPxll+yfCj9mcSFlNv4X1B3z23qDXnY+d5xpb7fiVThyQj6&#10;v8j4tsklm+HP7duqm5TdaXSwgFwMhyc/WqPhcPD+zhrzYYGWY7R7N1rkrua+j8IeI40lufL1bxT+&#10;8jRiBJ83GRXo8trJa/BlF2qEh0pDtHuuTX7HllNQppeS/JH5nms+epL1Pq/9jWwtR4k/aP1F7SNR&#10;BpdtBG57EnJxX2B4l1LQLG90ZrpLh2uWfywgzjH0ryP9lXw3aR/sOXWo5Ik1jxBLK/POxBha9j1L&#10;S1fXLHzIbWRYC+13xgD8a5sd/FHh0uU4mPWrOXUEFv4bkYtMAhdMY/OusuBFFoVuV8nzGtskk9Ce&#10;1c/LqfgK28VQWquk11v+dYY8qn1I4qXUXjurWH7O94B/Eqg8Vhbojo5khukv4i+3eJUvPFG21liZ&#10;Y4xJ1zXG69pPi+10nTI9EjZjcXcpmlMnzYPv2rTubW+ibSSmq3pJOdpz2roY7vUj4dt0XRGL7cby&#10;elO9tCXax49p/g/xvceL7L+0fEesxRG4V3lN4xPBzjGa+jdPtrr/AIRuC0jNzsW0CLIWyeOM1zlt&#10;p+rSWYnHjO2AwS0bNyK0rC411Zr6K31PTiYxg/vAetRJOWgc1kclrfh29sPHGg6ha/EXVTdusgdc&#10;HBB9fpVKzsbk6rJLdateykKzEliea7G/HifzMSGAqzD5+pFXbKKx2wb+ZMDIx1pwkoKxNnLUwdFt&#10;rR9SSS8uJ0h+0nGeOBXX31x4Dt0kZ7+w2BV2qCGY/hWNr0c8mi3EaQQwoE5KHnFecNb2Ue9luJpJ&#10;N/V2yBQ5c7NVLk1PYpvIPheCWysyFkgyM8cV5nrOo67a3MEKSSI8zMFbbmr/AIb1HxVc+Ir63lVX&#10;s4IhtcLjYP610M+p+Dm8TRWj+E57mYy43GM8Ee9JJ9CuZdTzS2t/FV1dzg+LdS3E9QDium0zwnfC&#10;5E2oeLtWlRW3BNxANegebodpYXEsfhOKMLDubNcfN4utri6mS0huyquRgQnt1o5xxp8x1Fl/Y6QS&#10;xrosK7YTtYjsK8r8a+K7jSZtMWz8HhpJ7lgJ93C468V2NvfSzPAi6PehnHJCHitFfD/hO48mS/8A&#10;DMV1Ism4B+x+lSpW3QpUW9jwuW4+KOsaXo1y+mX4tpLxAiD5dwPU17bpWlWdpoOnwprkka/ZUPzv&#10;uwxHPJrWvoIofC+210+GKNIiEQLjaPauJNxdlNhubhvn4roi4yOafNBnR6jp115Lvb+Jomfyzkhu&#10;teU6pba3/wAJDp1ssOpzXc1zgJsJGCeuemBXrWktYxaRftPps3ABLtJwKrz+I/DUWqeWkmkSTAkD&#10;DLlfxocFF7FxqOSIdM0vXdN0HT45fG5MjojSr1Cg9VrptSk0T/hEUFlqmJzGAYc5JJ6muc+1R3ju&#10;W1AjJ4G7NLa29rD4jjYymUhgc56VzzetrHTCOl7mbZ213aeJLqTztzSEFx9faunn0m21GC1MuuvA&#10;qRHhevNXZLa1nvVlGlzjKcsM44qH/SITdsvm42fKD0rNo05mc2vg7R4f7RePxJcEl8uwOCcVLFZS&#10;qtpGurSlFbBOeTVmK4vDfXB+1BjuOVDZq3HHdPdW5Cp/rBuycU46BJuSHo+m26qkaXTyNgOS5xWZ&#10;rOn6fcwWzy6erMsR2HPTNaN8+lLrtkiXNmZNy+aqMDg1u3cVnH4cs5ZWbaLMnhc9vSqs9zOytY+b&#10;fEtvfwTaBCLu9htptWjVm5GcnpmvR9R/4SGDwfoNpam5tLdbGFy65Yvxnr71HbWN5rHjT/THf+yo&#10;bwtAzR7SSOn5V6dNHYf8IQluJIpjHblQ5HOB0rqVV8uu5zeztK/Q4XSNUvHeJDdysUjAYE8muhF4&#10;wS+22r7yhx9a4vSopE+JniqTyR5cbDYMcEmu0UxsrYtVznkCueW512TWha0ONUGo3FzcoZppuM/w&#10;D/69TeIboWfhoXKAyyGJhEijOW7ZxWdK2EiAbb7ZqK5kjbSeZkYLASQeee1EtdRKnbc8geH4n3ni&#10;y1uWuJnuJNSQxx7uCM5wF7CvozStKv49Aea6traO4awTKGQHbxzXldhqH2bU5Z2kjef7RhFB5UZ4&#10;4rs4rrVrsmZtSuAAoLIGIzWkUuW5FR3aUWbIFz9sljSwk2bjuI6GrK28ccM0qWkanHfrWedSkgso&#10;QttuOcbccmnXdzM2iRu7JHuYHYzY471nZbktyRy/irxNY2Gm2UInjkuJpQoQMMjPc1Loen+I9Qe8&#10;e4tfJtRbqyynq+ewFI+lfDO78aw30sUUlwCuVaT5dw9K7Fry52W8VpZ2iIkYCqG4Aq4xTK5nayRx&#10;t+9tYa1Z2qxztunA4Fa6vdrMu6zkAMKkj2qxdpbi+jlupbUuBuLEA4xVD+0ILqS8NpdMVhIRmKYH&#10;60tFchptmnDf+HSHiedFYjB3Jjn61ia5q1pp2i+bBcWD/vQFBxnk1duobCHTdMa91PTIxM/7skgM&#10;xrCvdJ8JXF3ZSzabO/lyqwHmHace2awqJXR00m7FiMT6jY6JPc63dLhFYwxqVyOo5FdekiRaXaiK&#10;UFfKwVck/wA64S+1Z/7WsrTT/CTnMaqgVfT3plxYfEGZEVpbO3RiMkSjIFNQa2E5dGamv6V4F1LR&#10;pU1D4d+ErpSDu/cpvH49a+ZfGXws8NyXhl8NzajbTtLxaSsSh+h7V9T2cHhDTdIjN54shecxguDJ&#10;uJP0qWLVfDMtxI1n4OD4bmXArphOcbWZzVIwlo0fn1qvgP4u6dbSyT/DjUpogmS9uN4A/CuMj+0x&#10;z3qzaNfpJsZQsqFSpx71+qQnsjYQOYrRk2fNG4zj865nUfDPwn123vBdfDnw0JCCPNiUI4P1GK7Y&#10;49rRo454GD20PLvg2yL+xTpMJz5q3sxcexPFdmQmzqD81XrXw3Novg17OydJLNCxQfxBT796wReW&#10;HmshuHU+YQTiuuGIjNX2OCphZU33RqIjFoz5YwT6066e0gs3klu7WONIyzu7YFcRrnifTbKERQCS&#10;eVo+McDPua8b1fV/EGpajJ9q1SZIdx2xRuQv405VEjmejPQ/EPjp831tpFnn5SpuXGAPcV5HcCe4&#10;vrm5udcvLi4eUlmkY4X6A03YywOA6YHTAoiRijsWbJPNcrqNmc3cVVUOw3BjxnmtNBELFcYztqkI&#10;ts5YA4I9amVxyNpzUGZbhkt0QrJjBPBxUkkubmEo4Cj071lyBiRx+VPjyNoJHApgaW9izgDGV9Kh&#10;SNvIuCCDyakQoulzZK5PSqjuQsYF0RkdKAIZRJ8g3gHJzUA3AqNxPrzTiZCScscE80xQBNIS31oE&#10;TIPkcDHX1qeMZtbnOenFRRLGXbbuxnmr4hG0fO3IoGjORZAZSY274qeFSysMNnnn0q06MkS9OTT4&#10;nt0lIIHK80BYzldo5yrjOHrVR42tSv2ccrxjtUf2S5e4kkWAMnmDBzVye0u4Y7BwsfPLKKB7GfGg&#10;j1G1y5UMxrVkdV0udYpVdmxjIq5BYvdRK0VrOzxBdyquetS3dvaWWo2LXh+eQgpEOvHqKaQmGj6P&#10;4gvBM0l5FbwquTNM2FUfj1q1f6haaVpU8Gn6vbXU7Nte5MYOT7Vh61q2s3M6WyyyQWaRriOM4z9f&#10;WslGBhRPMDEHjIpvQZYLySJ51w7vI5y+45HPtVdpo42hCWONzdR3qbli48s44p6xAOTJEhULkVIC&#10;n5/Jy+OlSz4FgyeUCRFwc1nu8rXUhUsqhuBUc0kuIVycAfnQDZXjvJ/nj+xsB5hBNMkEzXcbA8A1&#10;YRBhm8oc+1SJt8wgjOKQrDdoeHDqcd+amWG28tQJEAHvTkQGR89AKVoF3kh5OfemA9VgDpunAwKc&#10;oh8xiEBzUYhkxnaSM81LhVA7U7jGmOMSw5Ocn8q07ON3viFZAFTINZ4KGQZkHHWpVl2XWUmccjpQ&#10;Baubi8WC5UTKcZH3awhJGxA8z5txzxXRO1nNYT/uI1ZFyeetYE8cRkLJsyOpoYkMAbZOwPehHZYZ&#10;SEXJHpUYLiEDYfenR7i2Sp68UhgFnNtIfLBBbmmqzrGBnnPetIMv2PGxQcVlzBxeybWBziiwDmlk&#10;2TDeCQKaJJDCPmYnPTNN8uT95+7b3pUDeaQUbr6UxF6PyDZqdw3Ac5qEzhCv7pSN9Qy5UgAEZNQM&#10;2JF+U9KYGiZUOR5HVe1VXbG7a79PWoyf3f3uAKhZgduGpWuMQli+cjjrSj7vSkwnktwc0mfl6UwF&#10;79Kl2x5X/SQOKh9QD3pCrmeLbn3oAmwN64bIoXO5gYyAD1zSbSrnLqeO1S4BIwD70IAwApPrTkCk&#10;/wCvXmlKx+Wv79vpUbDBbAbp60MCRggK4J61XlMv2pMRnFOBk4yMc1o2tvcTagiLp0pbI6DNICCK&#10;OQlT5Y61pQWc7yI5tnRM5LMOK2vs1rbPbm4WEvsGEB/nXOa/4gtILSSH7Rb/AHfuqelVqh2NCWe2&#10;t5UaK8ibC/MSOBXB+JfFNjDa3Oy5VpdpCnOea8/8QeJLqVXt7ZmUE4ZhXDMpZnaa6kZiehOa15Rx&#10;VyXVL7Wb6+uHeWfb5mSS3GKrQoFgQZH5VOqAIADx6U8KMmrjFIoApw+FHTkVLGECH5VAyaZ0kP8A&#10;KnnO18R9+maoEa/h1Gf47/CdW2t/xUsWBj/ar9Ib5U8rRlMpAXRYP5V+engKAzftQ/BmEREk64px&#10;jPQ1+g2oljrLIARss4x9cClSXUaZnSHDRgL2qMZ805iGPWpiRh+O1V8tvX58jnNbliGVPNceUOvp&#10;Skx4X9x1pcR7Wyi8+1DbfMXCdqQBlOf3QwRTONg+T9aU+Xt9+wprEhCdhPtTAa2A6DFOCAq53DIF&#10;RHeU6fhSjdgnaxFIQYGASaa5IVNq45p5zlvlIox8xORwKYDFdWJDNjA4pxZFR8NkjpTCoP8AyzGa&#10;eEXn6dKQyESMZB+6xj2qQs5XnHtS4Ubv3Y4FRljhv3bdaAHAr5ZBxntUZX52yRTwjt5jBM7cUrDk&#10;8jNMVhqA+a3Ix604NMJMYXHY0mBsb6UwbhIchuKYyww+Tvk0zDE9VpgMm9ssT6U2Uzcbd1ADi7iQ&#10;AxcY600DODjvSqGKDJJqYKoD5JzxQIi+b5R5dIdm4jtU2FwcN+FRsoBTnPy0XGA6D5e1R8kv8gwD&#10;THMoViI6lG026MQcnrTAaZHVxiPtUZkkLSYgYkkcVMwXGNp6DFINoAIVeD0NAhN5+UsjdKcHXjge&#10;/NDbWCny1wBULLh24z+NAyXccuCKashHmfKPagdvl/Wl4MhwO1AAHU44PvUuxTFIVC571DgYPApA&#10;zCdCrHpz70gEf7oG9s5oG45IJp5Odx2Ac0nG7IHNMBpUluvGKQb1ifCg59asEJ5bEDnHNRHO5fmo&#10;BjfnzyBRl+flxmnf3vlpN3zIOOOlAhBv8w/KMU/jaaQEGRiey9KQDdzgdaBgcdxTCD54AHapHB2r&#10;wetNCkucHHFADgP3Z5PWmsPnQ+Xxj1oOVdfmb24p25cIDgcdaAHKyAHdGDx+VPU2pVv9JXOeBUDA&#10;lW+cfSmMi7h2PagCRxguAR0qGN0EkoaMEAHqKeB6vU/lJtZsL9zkUmByt1dyjxJZLDZgt53PtXSx&#10;Nqn2aHzJFwYwVHpVOO2t01C5kFum5m6ntV3c25P3jcVKQ2xMuWyeaUgbFODzScZJqRSACSucDpVi&#10;GFcDkDp3qIBy7fvBjNDuWduBjPQU5Qu1cOTkdMUAOXqCTnim4jLSHaOaX+N+OOKc5QqmExigAyyw&#10;KFtweaaVk3NlTz0pS+IH+XoPypFlDRkh84HPtQA3LAfc/OgMNoOO9JlW8w8daNqgsaQEhJLdKacg&#10;GgAl8cYxTsDK9aYCAd8DpTWbJGYhn1pWztamYfzBlSeO1AAQePlpOd5ypxUnzeWRtwAaCOV4NACF&#10;eAdwpvPPHanbW/ecNgUqnI6d6AIgG3tlW4p+BUrAGLgjr0qMg7RnOfSgBu1jIhHTBzQB8xOW59qV&#10;WxIeMD+dSJMjzIphGfXFADCRuXjrSfxmpJEww+YHmq7lg/C9qAJGzlflGO9RsI9o+U9eKkjDtwXA&#10;HvT2jAmA3/WgBikEL83apQF44HtTNpAcY4o3x7145zQA75synyTxTD0HHFBaTBGeM0nJdaAH87F4&#10;/CmEHceBStuEqjP1qQbdj8r0oAjREO3Oe9K5TaAE4B60pxnIXimdj+75zSAVM7T8gPFJsLS5MwAq&#10;MeZ5sgL4GKkJ4Ub/AKUwI3ZEZeQcnpUyONikHqKhZABuYAjdShlyNqjGKQybgg8jrwKazERHaqjp&#10;URDbQfNI5o7PzzjgUATFh5KkrjjnmmBgUyBxSR8qN6jAapyIhjDrj3pgVyPlGQPzppAJUhCeamfb&#10;hunSoVdlOAqnnuKAFIbKkADjmpRgqmSBx3pBkqck4qJopGKH7S2B2oAbKZ9y7XIAbtQplwAVGCKk&#10;VSINm8HBqUeXtI8vJx+VADEx5fAH0zSMxEWdnepAhEbEY4FRuH5+QUDR542wQ4xwDUYcEY2jp1zU&#10;p+YxJ5YyVPNRGEi2ZjJj5ulcNjsH4jMP+sUZ9qz5yAWbJGGHSrYAZMbzULwTYlP8OOppMaK7zt5S&#10;hUz8vWqE8tyFjwrZZ8AVpxwoFYFQTmpmhidUHkqMdKEO5ivDM1moa5YOSMgHpWrZrBHZ8wKTs6k1&#10;N9nJt7k+WT8vHNVisi2p3IeG9aLCuPLs08jEY54xTVOZc724PNKkcrKrKjMO/HSpmiuAsZe1C/L0&#10;FAiaFsOvzg/NViRiynDmqUQAY5X6VdUoUjwBnHrQ2NDUiRo2GOc8GmyWNx9rgIQhQvJp6ybbyJSh&#10;yTWrNK40mLBbcV4ouOxzLxyR6llYmYE9PSriOwXJ4z1HpTkkPntuAODTpPLML/uwue9NSJaE3oWB&#10;EaNzjrUqxv8AOfKPP6VQiimS8yZd3zZGa3EfdEhO0HbzxVXFYzn85WBDNnPAqIytucy2rsMYJJrQ&#10;cDe2R+lUJo5vMG3PPbFCkDQx9J02fT5hNYWKI6/KQBXl+u+Bna7mktb5doBIXbyPoa9OE06Fd6S4&#10;Hv0rbhvbdtGhVrdDxgNjBq07EtXPkfUdB1q3jm5uMqTwV6f41hR+cJ4opoGR9x59a+utWttPnjVH&#10;0+EEpwQvNeZar4S8wySQQIcMSCOo/CtEzOSPF2UeZLm6BOeKYw6Hbk+tdFqWhatb3cpMNwVL88Hi&#10;ufkVlndcyAqOSRTU9bBbQYv/AB8KTuwO2eKc4SS7hDachGME5pybDGMS/N3HpTwo88jzSDjNVa5G&#10;xgatptu9tIRBFuVemOtcJe6JIICU00x7geQK9VYZkYtIWxx9KhdQ6XCrECF6mlcad2eEvbapazEx&#10;ajfD95nHPFbum+IdZtLtAbq53bgOSQPzr0i502KSxkb+y4uny+1cXqWiyeUc2YA5yB1FZ1KMKm6N&#10;qdadN3TPUvD/AIxhntrWG5trdH2csG613sF1ayW0bItrIS3XfyK+QprTUoZUNu9ypXPysTzWzo3i&#10;LXrW7txNHckCTGNx4rxcVk6d3E9nDZtbSZ9YzIiiw+Yksv8ADUZBUAbHBI44rzjRvGWnSLbI9tAJ&#10;Ng2l36/nXf2uqWk1lKRDas5UYXIrwKmFnB7HtUsRGaumTbnB27OpqYHEWAxprK3lwOUjLOvAz0qS&#10;JSY5/l5XqDXJKFjpUrkZHzKc1KhG5SCCQe9RtjH3e3FCZ2MMcZ61BRM2drZQ81UkCeVNlRx2q9ht&#10;ind/DxVZgfLkLKvJ4ovYZnNt8y1AzzThs8xyAw5qSZVEY+UdOKiTkD5R0rToSSbhkcfjTiWLRkOP&#10;eo+do+Q5pxB2OfmHFTYYnHn/APAqnGMPl+apMV8yMY7+tWYwMDrQ0CJf4XyTx2puRgUvUjmgD5D8&#10;g61LRSJADmHgYzVwA+Uw46VWUrhee1WU+4hzwTUSQ0RH/XR/LU2PkHzZpkhHmR/L1pQV+XMgBoAc&#10;Am0ggnio9q7QePvc08lf7wNQhuTgUIRaBX7REQ5yQKJs+ZHnBOOKYDkxDHOeDipmVyYh5YyB1zSG&#10;RAehFSbFNoTv+YVEQfNI2YHrU6BdvLkVKAgXYblVJI460srxrHJhFI29akMamVjkdOuaqSqBAw2H&#10;vimlqBVyCk3zn73ApFLeaflHDCkBHmEbD1qRQPNPOPerYifn5coMketQt99RsUDNPOPMU85HpSMB&#10;5ZOf4higCRebcYIHNSfw9KYNu3HA4HFKMbc4OKloaZID935e/rTnGOMdqjU/Ov1ockv1wcUWFclU&#10;n5fk7VIsjAuOT+FV4yQT85+76VbX/UAmJcnvSZSGOFe53YYELnNMQkqhLgnJqwwGyTKkfJ1qmgYL&#10;nyeSxxzUgWFOJsjuDQc+Y5xSDOCNp4FKQ3lPkH2NCAF5Ynbz6VoR/wDHq/zdRWYpfzlO3OTV2PmR&#10;+TyKTQEYX/TCcEgnir0YG98tt+SmOFBiXaOBQGAUAyDJ6UrARMrCZTwfnNSZ4j4ye1K5Hy8nNA/h&#10;PcDiiwxjiT7SdzrnbVLH7yX5G+9V4/dGZDkn0qDA3qdx+7VQRLHRcW938vYd64HxrBv8DeIemBGC&#10;vFd8vM8A3fxc1z/iqAN4M17kZa1wBXZhl76OfEq8GfNdof3l2vGc4z6Vopv2yfKOD+dUEUpr1+hz&#10;kTtnNX03YHFfq2XyTpRsfluZK1Zlhf8AVMCvPFO/hNMH3xzUvYnb+Ndx5wuBtX1x+VKMgH2pBjc/&#10;yjpTzgKMJ+tAhr7TG3yYwnWubuw/2iX5TgnrXRtzD2zmsi7QbEIJyRwaqLE0ZoHyLgj7tT2zILzl&#10;xuZDgVXKyfNhyACBikUY1GIvMD+7O0jvxTk7jhpJM/QD4CXkEvwB8G2/mj93c3KkfjkV7TdArIuX&#10;Qneec9a+Tv2ddQ/0vU7IzKPLuGdcnqDX1fdY+05BPB9a8rEQsz3IyukykTyeaXJzTDjdg0A9eK5W&#10;WhXwYHG2n2uxJJArHJIzTONqgrmnQ5M4IXHPFIZfPQ8cUw9/lpxPzn5u1IfQ0gGELn7gyKYfunB4&#10;px+8tIeh4oAjwectURHFT/3uaQgENnPSgCo8abHBHaoNpCAAOcHirZx/fOc0hHX5RQAW99cwzptk&#10;l69K6ux1/M0AkkAOMc1xjryPlB9sVA8aEHhh6YPShjue12mpWUgQGaMZHWtINExbEynjjivBrebU&#10;IihW6k2huea6ex190kVZPMHPXNQM9OMfznlqYyHBwwrO0/VbKWNQ13H04rZQwPExWWPnuDRqBTIb&#10;cvHQc0nOwnFXfLyFOfWotvK5yOeKBEA3YQ+1S/3+aCDukBHTpTdwDDIxTENIOOFoBOyQFsehpxbL&#10;8+lA24fKHpxQMYNnnofM6mnEKGf5hSbPl+5Tee9AhAFySemeaSUw7WAUYyMcUpKeU2QpGcHmse/u&#10;Y4JUy6sp6YoGXppFj09mDAtjp6VkJfsL1Ru3At8wFUHuZ5SSkRClSK1NPtIRpW9ogWZicmpHcuho&#10;5CV8nny8isi5si8T/MuQT2rfhjRfNyQCRxxUqouTx1PXNA7nn82nXO4bck46+lUmF5DHh7eT5a9R&#10;MMJjJ2AEdOOtULuyDxITBGdw9KLArHBx3GdPdw5yO2anilJUbmFX7jStlwXjJBP8PY1hyW9/HqTs&#10;UlwegxTuDRuRkNF/rR9akGBEvzd6wluSuV+ckDnirsVwGhUn1oQjSXPmvg9B1rRsSGuEUnqh4rIt&#10;5F82XI7VftJF/tW2IAGGIFAmj8sv2k9PNp/wUM8USi2cR3thHMgxwT3rzSyK7IGAC5HIr6d/bJso&#10;oPi9+zjfrAoaaxuI3OOoByK+V7IkxQMUZScZr0I7IzlqdCxxNbgRvgzLz6819D/s7XzW/wC3lp8H&#10;2kBbrSPLYdM968Dh2/2WCY1JXBBrtfhlftafte/Ci789VLeKbeMnOOrYrOrG603Jiz9UNVXHivUM&#10;JxxtqrGG3bvL6EYNamojdJpj4Hz6ajD8RVGDzf7V05V+zFWB4kcKD+JovZEdT5q+ImbD9u79mXUS&#10;gVZ9TSInp1b1r6K1NVOuTPnObGJl/EZry34teFPE+q658Cr3T7G1kOm+Lo3u0LbXiTcDkeo+gr1O&#10;6aM6Zp5L4I0iBBx3VeacrNKwOTbKlsf+Jnb49elfD37btpI/gz9m27Fv8qajcqWx04Ffbttu+1W+&#10;SQd1fOH7XemrP+xBa3Ytw32DWlfPcBhg1UH0NKTtJM/LGFt0aEgAlFqVgwYc96q2pQ6PYEvli7DH&#10;0qz8xUGpZ1ydx4zkcU8f8tPn9O1Rjr0p46GpJHc56UvY85pOwpedudtMYvc0o++2BzQAct8v607o&#10;uSO9IaF7delNIyOJBR1Ap424BwaAGDf/AHzSkZPOBg0uBvbmnDZnBJHFAhBt3M2TkikIHAAFPO3Y&#10;vNJj5jkUDIbee7tNdhuYbhyUmBZD3HpXtXhu9027lgvIrJEkaICWAtna1eNMvzv+6B45HrUtle6l&#10;Ya1DPb3BGXyU7H2xTXYmcbo+m47axkvYGWQqzfeB7Veu7Q/8I7r6xiEkaPLuJ/3a8j0zxvZk2xuf&#10;BcqEAbmR8g+pxUfirxnLNov2fTBKvm25WRhxtU9R9TV2T0OZxaZ5Ou063qAMg3LqUwYjp1q5uXy1&#10;+tUkXarqYSvzZ685PXmrSjCJzkY61nax1pkyY81+w29aQk7siTOGpgz5ed/1p67dpwn50AC48xjk&#10;81KOjc9KZjnk0rHCrQMXggnB4HrUbKDHKc89qduQA5Jzmk3qXjUqRuXjimgOi8Mat9k8S26NesFM&#10;oHJ45r21vs8unW86SKA0QOB0r5imRlcuE+6/JHevYfBetJLov2OaePIiARmPStYM5K9O+p167izc&#10;dD37050G0/usfLVl0wshE0XTgg1XWTlt3rgGtDlsUmjkzCVQAK/XFeWeP/D0jedqVrsLLEDPEg/X&#10;/GvX5iwsjhueeAKyiiul3FsZ1kgIcH3qZRuXGdtz5aiaYtANo4J3E1bz8hJP4VqeJ9LmsPG16GWQ&#10;QyzsyY6dawwwIH77nHSsjQs5Bcds0w43yDYe3NAyY2OM+wqEtJuVfLYHHHvQBKQSGwRwOeaj3xlj&#10;iZeBya0dI07V77VzDBp87MXGSOgHua9EuPh5q6+HYp47u1ZvIG+IvzmmUos8pDBgCJFzmnBlO7Dj&#10;rS6nZX1l4jnguLKVCp4GetVoz8wIbikTcsc46j3qJvuHinjls5o4I6GgRAypviJm5x0xW3pV4oaW&#10;EsRukUKxPBrJYAhhmom37B8wGDkEdcigD1cKSkA2YxCMtmqcctzB4os7mGUgxzgv2yBWHo99JJp0&#10;KPduWGAy+oHSt26G6GMq2Pk5ApAj11biO+8JaXdWwiY+RiUZ5yOtZzKCpJxjNcZ4On1GP4maXaCR&#10;RBeBgqu+F3fjXe39tcw6tcRNauCJCfY0utirmawBJ44xUYysh5qZvuryOn5VEw96Yhe3XrUEnmCR&#10;CF4yM1IehqN8+UOO9MLk4CbVJbqlZF2E/wBG2AljJjNW2aTb97pTIEEmueH1Eu4tr9umMerYovbU&#10;Ers/TL4K2T2f7GfwqiaEh5bHzWyO7V64Ti6XC4+UDNc/4Zhhg+Gfw+tljwsPgyzHA4zsFdA5ANvw&#10;ORWSnZWImtRrE+aOO1ToTlTz1qtuzImVHUYqcH96p44IrC2pSNOOSUDrjHepjcTKM/arrP8Avms/&#10;diKT5x0qAudvUfjTEX5bq42TBnuen981zd7eXSXMPl3FyCQwyWJ61ZuJW2jCHJXoKzvLO6CSZgRy&#10;QDScY7hGT7njPxY8HnxJ8F5AkMbajZRvLbnGHk45APr6V8FyW0mn3GpRaxpV7A9vcuYHfKmUx9uf&#10;Q1+ot3LN/aNsUlCkPxjsK/O79rfV9Ak+Lvwu0yye1/tC20x5L3yQF2GQjaDjuRzXDVw/tJKx6eFx&#10;Lppnz14q8V+L9e1PT4LvxFqCWFk5Szs1c7FA4yf7xI7mufSMrARvJGBtAqK1jUQMDtOEHUd6s5LJ&#10;hcl/MAAAru0pxttYVnUld9R5KAKAjE7hwK6jRdB1a9vIX8x4o8j5mHaun8J+GQ8tpNdpIzyMCsYG&#10;Sfwr6c8O+EbOOws7vUbmKC1SJWW3xhpMdM+1fGZ3xNDCJqL1PrsoyGeIalJWR5l4W8KShoItP8HC&#10;eQgeZdzR4VT35Nev6f4IfduvviPAFxzHCAP1Na174h0K0tDDbWFkkax4AjwD+lcRPrfiC91XyrPw&#10;h4qnJfAEUTY/OvzPFZrjMa21on1eiP0XC5ZRw8UlHU9It9L+F2nyRGS3trhweWmbdz9OldFZeKfh&#10;3Dqs9v8A8K/juFwp/cWw+UjoMgcV5BF4W+LN4YC3hKO1QyjHnzAHHqa9Y8N/DzxzHdztZ/Frw6ZN&#10;se9fJDjnr+VeLUo03JKpW5pPon/w5015qEG2rLvseoab4w8TztYrpf7JGnM8pAjluJEUkL655rqo&#10;7v8AaLuJ3aL4cfDmxjIARUuE3KO/NQaH4M16K80t9Q+Nry7FA8qKIJvJ7A57V6mfDzQaVoSL8OdV&#10;virHzHbUmQkH/gQ6V9hg8LT5fd00X9aI+Dx+KoQlpytvvr+bX5nnj23x8FlIz+I/Do4+7E4OPXoa&#10;4vWtM/aHl1MvZfELww+xPljlYKQT1611vxC8RTeGrGCKH4OSw/ayPs1w2oGQfL98YJPNeVP8VrMg&#10;+f8As3X05MeGKahtz+VcdatyT5eZ29WdOBp1aseeME10sl/8lb8QuLD9rOONv+J34M+5x/pK/wCN&#10;chqI/aTjkX7XpvhO5Ak4VZEb8ua6K4+KXhQ2pVv2KPF5BT7w1Zsfzrnv+FieCFunZP2OvEaEt/Fq&#10;rNg/iaqu4zS96/zPWwyqx3ptP5f5s5K71T4mR3qx3fwoVeCcrZ7lx35GahsPE2gSw3sV7oWmxY3D&#10;cbVc5HbGM13n/CzNEMMqJ+zosIZSMyTB8D8a5MnwHe+JZrx9BsIi8mTFgDBPtXjYqNOn3+Tf/DHr&#10;4eU5PWNvWxv+G9Js9ZsfEMtgfBn7qUBEnMaGTP1q/eeBtQWO6a98AeCWQREkxXMRJHfGOa5ebTvA&#10;LMv2a/voHJ5MNwyc/garto10Lu2aD4p+P0cIcCRpGGD9TXnwxVBfFKSfRtv9DpnTq8ys48voP/4Q&#10;fwbdwM9vYzRnzWBEb5AI61z9z4CvrfUJJNM+K+q2smwqQjEEg9iR/hXS2WleOrSOb7D8WrlNxYlZ&#10;oTg569azLlPilbXUsgsWvMyFmZHyfwFOjjq7k1CvGS7Sv/7crFywsJLWJ5rc+F/HdlqVxK17qlwf&#10;OLeb5zOW+ua3tA8W+KNHuo1uPhlHeR+Z92dc4+mc4robbxXqsOsQR3vgnUYW88A+ch2mvaNEt/Be&#10;v6FfGXwXokBjtRvljnUOvHUDv+VezRxdapNRq0029mtPxTOPEUKcI22R5vqfjXwnrmg+DtPk+B9z&#10;9okmKx+Q/ki0P94lcZrzfV7fQrXxfqNsfHsbzwqu9Xk8wHd0GT6V71dfC9LmHUZtG+N0IcBwq3dq&#10;YyPbeMV4X4k+HHi/T9Y0+O/TVIJJpJmgngJmSbHJ+YE/rXfhqXsNpSit73b1PGeHpTdk02+ljnpf&#10;Dvwyv5bWTVLjT7ZfNC+dBGoLbu5x6V6Vq/7Mvhy8/Zf8Qa/on7Rek3oh8MSXMcMcQJdVXJXIPBHp&#10;Xht1ZeI7fT7k/Z7u8hEjAkIVYY9Vr2X4NeNTZ+C/jZpl14+1PThdaI0cTzuSg3KQQEPAr6rBZzVp&#10;Qb5lKK6/1qeLmeR86Tpqz9D4CvtL1SzS3Li8KPqMyRNtPOw4INUBLKtxHvt7gcckDivv1fDHhqbw&#10;/dK2paBOiXtw6XK7SX3nOdvavJvEHwx+0i+m07xRp8TAk+Uy5D/4V7+W8TU8QvfXL5s+cxXD04ax&#10;d32PmPdFIUGVJ9c4rf0bVfEmnXZaDXZnhP3oJDuGPb0qbXvCXiywluS+g6oNjnJiQlSPXiuTjuJU&#10;u4UkWUZ4+YYzX1VDEwqq8Xc+bxGFnSdpKx9F+HvEWl3cESyPFFKSPkcjk+1d0DK025LVecYweK+T&#10;43QrHsmdHDgoVbGDXp/hfxZcwR29tqKF0BCiUdh710HK1Y9whMu4h5duB1B6VvWjqttEvmluep4r&#10;k7OewuLKGaDV7eSNlBwrZrYjkz5Zw46ZIqXoCR2lnNtmON2cjNdRZ3gBbMh6DBzXnVvcENjyyc9D&#10;mt6GUrHABJ8vekwaPTrO/wCISG/AmultbuF+DcKGxxXkUFxIJ0xKpz05rct7ohxiRge9TFicT1mK&#10;ZgEAkB/GtKOSQggoo4rze0v5Asf74bfc10lpfIVGbnA296d+4ONjsFZRx39alUfvFyTjNYUdwjoP&#10;3ikjuK0Y5Ga02q+Tt60cwWJ9Yljg+GXxBnM2Fj8C3x3E9BsNfijEXuPHPj/YSxm8bzke4ZzX6xfG&#10;rV5NL/4J7fHG6S6KzN4Zkt48dcygLX5gfDXTjd/ECUuYQkVyJHLsAMt061PtFBSbOnD0ZTkkj27w&#10;9pUA0fRoVs4wxgTe3pXWeJ7hLXQfCNhbOdzEbgOw75rUlPhnSfDdzPea3apttsqEbcWPYDHrXlI1&#10;uC98eapPIdqebiFT/dHT86+ExTnXqtvZM/R8JFUKSiuqO+exmk8O6KRbbjKgyx4xisrXo7WOw8Mx&#10;R6tCDG4EoDdTVXUPEFyPCywRBY4xBjd3H0NczpqXE9xLLcTTtibK5Oa8zEUlJ32sexhuZRt3PoHw&#10;pe2Vj4I1VvsKNJc6K8Zdj93IwKreC77wVpPiNDrPh0XsB1iSZ2jOTknIyO4rx641e5/tOO3XUXCI&#10;oXjitiCC/i+wzT286m4IZFkydy+uDXLCk4NGlSzue2+LpfAWu/ETwpqvh3Q2gt44iNbVk2KhH+r2&#10;r0JPevL/ABzNO1hoVsiEedfxqoXsoNbP9r6WnhaKCFkjZYczhU2gn3x1rmIruHUtZuFhe3eS1uBu&#10;y3I+lYV6UpVoza0VgwsXCL6nWXEzJ4O8J6egbyVskaRV7nFYlpaSy6vqDEMkYBOfXFdPEkMWnWhk&#10;jRpJI8AHtVW4lgt9C1CT5VH2Vz16cVxRw75mzedVStE861uFp/EXheH7QzLHqqlh9DXpmokyeFNB&#10;t7TQJpL2exUCCMcsFHJ49q870FXu9euJ2Dc37Fc+gNfTnhWy03Tfhf468XalFaIsemvb6asvV5SM&#10;ZUH3rfExbhGnbVMhzUXzM8a0SONbfVJJLaYGO3cMGUgqw6g59K512uJ72/CqWIuSc55AFdvq18y/&#10;D7xbPJLatdXVwzyFEAyHOVwBWD4C065vfHjJsLAQM0pP3VTuT9BXDTpXu+x0e00uYUjSlwJICyhd&#10;oGe9dfHa2+mfCG4ndZxcX5ARZHJOPxqrc22kSfGy9htb2WSwh1kKJCMb2B+bj0BpvxAvYZfGug28&#10;d0gh0/R1UYPDOwqpUrNR7jjPnaOW8Owm9+OelAgbLfUI5JM9PvcV794q+36p8Y/hfo9tbmRhNbQx&#10;ovJZnwCfwFeKeFka1XXL58ZubhCcfwhele+fBPWvDa/teeLtY1Q6cLXTdELfaJpBmFsHGEPJz7Cu&#10;ujh6dWvBPpZLy7mWPrSpU5Sir2T07+R94aJpGlaP8AvBWmPfWcVnY+G1e6ld9ikgZck+mc59q+IP&#10;jV8SpfE3i1PCnhiN5NIh1YJPPGOb6RD0QcERoeh71ifHX4xat4gsp9F0Ow1ex0ldSdbiQSES3mDg&#10;ZI6J3x3ryP4fywaZ4q0nUp9FSSVI2McjMMA/Su/FU4U6ik5fDt8v0Pi8rympOTrVl7zbdvNs0/FU&#10;y2fhPS7LzXM1toZQr/FuYY5HtXnuj6XqcnhazSK1YvLqOCScZLn1rrPEV62pfGqbUJdIhhWe4zMo&#10;YEEDpge4ruvClpDc+P8Aw/cNbPb6Lp0ouL5508su0fzIq5+9uI7Zrip14uW+7ufSzk4rbY3dJ8Lt&#10;pvxC/Zv0aBIpNSuNRguNQReys3GfpWb+1HqUMfibxdpiuqjTfB9pbKQcYkfBb8ccV9EfC7SL7UPi&#10;p8U/iFqunm1tE0m4GnJKcAxQqdregHFfF3iqe18Sftk6WdTkluIL3xlf3d3yQPLjbKD6ACujCYOM&#10;68ZvVtq3yPLxGOlLmS2prX1dvyS/E+cLkJNqf7PFlbq5k86WSfcuCAD6V6j4k2w/A2UPOP38yRRk&#10;/wARA5rkJ7nR779s34o3tgY/sNo5tbZwgUDYdvArT8Y3Il8O/C+zDORFcSO3vk9a/V8HT5IJM/Oc&#10;XW5ptn2r+y78SLP/AIVTZeDLhYbW7sIJJLF2b/j4V+o+or6M1vV4f+Ef1a0lkuFmeKQDB7npzX5D&#10;Wd7q2k/ELwdqtjqUyXNrfxSbkPBC84Psehr9XPh7feEvG37PXgTWI7q2jmGmCO7iU5aKdR8wI6jJ&#10;5Fc+Po8r5ktDrwdZSVnucZpdjfxae7RiEznUizO4yWBPrXuujGFPD1x5fh+0MxsgctjrjmuWk0WS&#10;DVIMTp5aSHaA3UVrwzSIkaLEyhmAL56V5bqWPS9mZV6vii41hZB8MkjRZWG7zR+f40x7fX/7PcCH&#10;ygI/TqfY10c88qzwo2oDywFxg9a5TX/Gelwara6bFpkcsyRDd2EefU96mMr9CXCxQXQfENxp+szT&#10;+Np7aNFO0LIQX/KsbT9LvY/E5+zalqwPn/PJ5hO761u2WqTyrH5vlYZxwJOOa6ZbzRILdw1tYxsy&#10;Dad4yfwptNMUbS0NZoJE0HSJGvSzbAGBOc1BdPbqI2jManyvmJ7VUt7+yuLe9X+0wFi6+Z8oH0zV&#10;dpNAuPt1tN4jjVDERvjOcfiK5Z3udUKZVhmjm1m4g+1wSFpMHEmcE+1aU3ha3A8yW7ijXbu27utZ&#10;+n6V4WsjLLZ3d1eTjc7MZCWOPRahl8UafLCpvDqFpEkxUSyggcdua1S5VpuTOB2eiW+kW9hqcaWU&#10;DFwAGJxtqO9GjQXTTm30nzQeCAM/nXl17rtvc+JrGy0vW3ndnUN5RIC57k1tSeHPFK2ztceJWlRl&#10;UhVY8f8A6quztcy0vY6GeVbmwnDRo0ZT5hVGxOj2lvfOLSyUk8KIgSamtUit9LuYHlDHyh1NZN5d&#10;aTbIJJrmH7+RGOc1nZs6V7qLMfiO7i1GdIfhbuDTY8wp29a7Cw1Cw+wiZ7UhmXJTb3rzC78UKbNU&#10;tvBcBJIAdsAirEOqQDTd8+rW8TeUDjjrQ/d3ZCldnpMkou5f+PIRxDOO2a53V/7At5tKRGtpJnkx&#10;5UeCwJ6HiuL/ALb1C6kuobfxWkYHykhRwDW5oOn2Fpf/AG248RS3UxUku/IB9hW1NW1ZjV97RDvF&#10;Om+LpvBWi2VroIVbqMGaTftwvqT2xXiF7oUGl+O/B8E/iZ7s3lyAZxJ8sJzyCa9x16/1/ULMWlp4&#10;jureIKwbapDMD79q5OLwddz+FbSK68ZybY5WYyuct+BrVVl1MFRknroQXFzDZeJ/DtpZaLdXDOIs&#10;mNtwQHqcivQLtUtIdLupEl2PCjbW/UVzWmx+CtJ2rJ8U9PkkQ43yLuYH610UniXwHcWSx3Wtw3Cb&#10;cJiPpUyel0jVXSHS+M9KS3gjt/DozhVCAjk1z+qX3jm61oRf2FJaRsqnCrnIP+1W7pvh7wje+INN&#10;u7ZQkCyl2XdnJ7V0Ov3un2VnpUR2NJKCsSquSwHvUuN0UpWZzuh2Bhimaa9d5PK3NuNUfEF1dP4c&#10;sks55hJJO6uqcECp7e7u3usf2XNGpP3j3rRt4tMju7iWa7iDHoDWMlZnQtTh/D1qbLUNXmuftEsr&#10;spQu+dvrwa7GfxLpqSWaSXkIC8KrrxU81tpks4dbiPk84NRpoHhaa9tlurFpQXzgHH8quM9LMicb&#10;GdrnivSreDSEj07e0jKNqLheffpU8d5ePprSw28uJIQVUHPXtW9qGjeBzYrFPo9j5QjXAbA246c9&#10;az7bVPANtqQtI5bEOigJlwQPSqi0mS05LYNO0jV2t2upYEQSvkRk8r9a0xYXatdOjxgKAW3NxVS/&#10;1/T49MkeXVEWILwQePwxXner+MrKe3mt7O7vm3RlBtBHJ4qbcz0Gm4rU764e0dFH26B23YIRs81I&#10;9sw8PTD7DIVli4b0rzjw7p2qWmnm4nvb1pbu43qjsSFBr0aW613+xrGIaWXQKMFR0FOMFDcKk3Ja&#10;FGy0Pw3DDdXE+r3DXEkhxnJA+grZsY1it9QdZg+AcZOOPpXNXupLbsDLC8fyZPmDGPzrFtvEC3Wp&#10;XkdpZSzYOG5wKpXexj8J3cU8LaozvLbqUc7cniqepGK6vbJDqoKbiCqtjNcVZWviqfx9qyva3MMC&#10;R5AUk7iah1C38dWl7K9t4AvrsedyfMIOPpVezS3KVbsdFJZabDqluq3jk5+ZQ/Sm32vaVZReRH4d&#10;1CS5O0ByxCj8awIZdTfxn4GSfw3qtibiT98ZFLCPHv70/wAWtIvi/TLUeGJJYZIVCXcaZ8w/h0xU&#10;xSvozSVR9jQbW7iXTjENBeSd8BQHz1rsNKimh8J3fm6civLIreWg5H5VzfhrSYIJrGWRnLbMjec4&#10;zXZvJMt+jIhI2nBYZxUzsmEZNnMaxZ2l94g055474GLbsXeQMj2robezji061WUMGMIAHXA7Uw+V&#10;9oFxJKhKyZPGKtDULaTUbYKUPzDAIrHlTdzbnfKc7qZ1i0lDWuiQyEyDaQvIzXUaPp9xcaN5l7rd&#10;ykrxA+UHPy5/GtG61DQ4bbTDc+FFfew2HPU1RuL63k1zSHisjbxqvzAt1FdEYnLKbeliO68E6FKt&#10;xdSeJLgoqMzrJJwAOTyax7K98FWiyRRX0ZhUsAAnJx1rpbyawvdHvLYeOzGjQEOI25z+FcBP4cIk&#10;hit/HtlJIS25mAHB9qcmuhEE+rL9z4q8ER3TInhS7kDPtLFsdfaughsLSDQ9EvDa3Si4bfGN54B5&#10;5rzuw0XwRB46MepfFnRpZY7kPPAGUYIOQK9cvta8IzeGbW3iudNdIrVVjCyAYxwKUdtQqS25fmV7&#10;n7fPpV0YmRkS3wct0z/OuMfTtFgsruSZoC5LEJkda6fRrm3l1DU4BcxfJGSTvxgdqztQtdJll1AG&#10;WMsGOcPROooDjTdQ8w1TRNBvrOXOnqoYkbl6iuXl+HGqS2Tva+PIY0CEqspr16KzKx7FQYDfnWXr&#10;+pyWVroMc3hPV1WaQrDLDuYMR6gdK2jUuro5KuHSeqPmnUbHXNL8RtZXnh93Z2IjkjyQ1URNGjSB&#10;45Vb0Ir6S0vSry+8Tm7uNLmaNYx5fnR5wD9a6+XwR4BvNKnEuhwJK8R+dCBg0e15dzn+o82zPkD7&#10;RuEeScdgKchcueRXs2r/AAs8QQ3WqPpOu2U8RYlUkOCPavLNT0Pxnpt3ML3wLqqMM7XVSyn8RxVx&#10;qROSpg5roUVPzjr1qUBtkh28isZZ5vtCqUkUhjwVx/OrizE7DujByehrQ43Fp6lh2fdEBzSeWSTu&#10;LcGovM+bOBnFXELtpzEgCmBXcEBdsnGKZtySc1OqnzMHrS4Tcw3DIoFYISqRgeSeXHNaZaNpYfnA&#10;AUVm4bYgz/FVhN5X/VNwO1CGieXDOuOfSq5guTLH8jctwKnG5XJDHPpV22i1m5u4oo4I8McbicYp&#10;jNa1ktDpEMSgiRWUbe5Jro7rQNUGkWMk2oxWsTw7i7t2/GsS1g0nTdZge4vLae6GCqBgRn3qtr2q&#10;61e3FpHLfz+THH+7iRjgD+tVZbk2Ldrrcunvq0GmrFKC4BlZM5IrnNSm1W71fWL+eEtM23PoMeg7&#10;VVhmCWd4PKUFs9qdHPL9l2kNjce1Tcdioj+YSZLBgcgGr7LCIVKRfwc1XYjLHjn2pjSt5HCnjvUj&#10;L0Wz7OzELkdRUEsikfKh68CqLSnC84HpUy/cBIOCKYXHkrgnAqJlBC5daazAtjBHvSou5hwx57UA&#10;SAn7HMAhOBVZGkMwYQMPn71qoIAroyjkDn0pHjHnR7SoA9KBFYMd8hyvIFOSSY3qKYhtB6itAWdu&#10;9pvFywfHIqLyfKtpiZAzHoaBmk0UH9jwOl5ksv3cdKyZHjzINgHv61El1OodVmUKSc5pjNZTRykS&#10;EMPwoAaxO5MIMd6icg8AnGKedy2yYQnmmgPtyU6mhgNYt9gYCZ1J681FGsheRRI5PrVkou5CZeR1&#10;FNOVlGAORQBJ8iwxKVBb1qIvH5h9qYXkZmBT8absPmOS2ARQBcVS8cxEoyF6Z6VUjjmW9nDjnfxm&#10;i3LJfO20kM3rVm5e2Dh2ugDt6UwHSt+7i/djp271WyVdiQpPXrUDz5WHaw4BxxUO5ysm4EE0IRLO&#10;7NFGdvrxVZSxBJGOakyAF46VESTMQI8DuaLjHMzYI2ZGKZyIyB61Jx5Z9cVGpcsw2d6BC84+7Sno&#10;B70/CgoCACBSHdj7h570DHqoy2AOlN2yBziQ470q7tw4p5zu69RTsBFyZI/mJ561ZBQROflziqrF&#10;gWG1vbinRLI0ifuznNAEp3sDx/EKmkXJiTkEAdO9WbaCWTUBH5KgkcZ4robaLQbKOWa7mFxMFJEe&#10;cKv1oHYo6ZpV1NqkDsoig2gl5OBj8a2b7WvD+mafeQWNvaNLsIe5fHX2rgvEXiqMuwOoLFEiNsjj&#10;4AH9a8P1bxDPPqk5+0zLGJcJ70crGtD0HxN4rkRbkR3Ukkz7iZCeFrxq51DVbu/lZtWuWzIcjtSX&#10;klxcXUJb5UH60iqgKBYlAC8YrojDTUZJGu0HIye5qZVXDHc3Wo064JaraJ+7bjvzzVIBgHHSlAOC&#10;d2ealKgDnFJ3PAFFwsM+XcpLnp+VNQOZJj83DYzUwC+WMtxnihXCzD5cD+dA1uej/B6MyftofD/E&#10;ZJgcnp619zanv/4S3UyEONi4r45+AkKy/tZanceTny7Divsm/kDaregRoP3hxWkE7Al7xkuSORjN&#10;J8u1TvIpSD5smfWmEHP3as0HAEbsqDRxlstTQTnqc0HBVsrQA0PArk4znpmn71df9Wo5qPbH/cpT&#10;jYoCAcUgJGG2MHApikFT82PbFRgSYOZSeelLxwcdqAHnr1qF9275WIp2CWbk0uwZyRzigBgDZGTk&#10;0/OLZuGJzxTSQDxzUJmlxjylA3daAJd2W+7ikbkHgdKRSCz5HYUEDLfWmBA/2pT+7c47jNPQybPm&#10;HNPH3xzSkNsbr+VDAFxvHrmlbo3y80wEZJwBgcU7zFKr8n40AOUDHL0jbAmPOU800tjbn1qF1JlU&#10;hj9aYifeqlT5Z+lVJHujctsjONwq0B8oyFJxS8BSSOMdKBjcHyFO7nAppD5PJPpT1eHbgE5z0o+b&#10;JNArkqLuhAxg49Kay7QVLjANVWedZ48OcZ7VMCpXDDqvXNAxSSNnCHApAiNIMzqOaaVG2IDOSTTS&#10;hG8Hk/WmBIdgnKiVcUBRvPNRbVAQjOfrR8+4/MfrQA8gCT7n60vH94U3naM5zTlCeYCwIwOuaAAK&#10;SwwvFBH3ue9R+bKZn2Wx2g08OfL+6BSAQ9RxSZBPLD2oY52c8k00r+8TNMCTjD8dRSD72CaRT++Y&#10;Hp60r4E0QyMlutACHPy/KSaTaTEOOc1OdoaIF1zikJy7HjtQBDws0K46ilOB5mD0FOcb2zuAAFNA&#10;GDQA0NlWp2RuXD9BSsIxEpEg61HkGQ9BxQImVo95+TNQuCHlPlY54pRjjip/kMJDN24oGQKcrnaA&#10;cU7ClAGY9aQLidgGBGODSMTz8g4PrQArCMYIY9aXccn5j06VFySeaNj7jlqAJOdxPljrSZyf9SAM&#10;9acAdiDb+NLg7V5FADPlLDBwKblwDg8Zpx6sNgxSHbuXkZNAD4ghZ/kXpSOBvIBGO9R/NuXk0uWA&#10;PU0AKQOKdjk+tN5z0pwVtgIxQBFjM8w8snjk5p8caANjgGj/AJaHjmlZm8pB054xQAwIgmfD96eM&#10;Zf8ACosjcMuRUoAMI29aAHj/AFUhx3poOU6U394E5jpCxHRaQC87xz3qQt8o46Cod/JBhx6U7+HO&#10;OM0wEJORxSh8DG0GhigkGQOlMJGRhxnNADyWJPIphPz8HGBTsArjaevGKUgAL0470AID14pjGQ3A&#10;+YEU7nmk7mgCMj9/HlxwKeu3c2AKcB14z+FNO8B/9GagCOTzROpyDk81ONuOVB+WosOUUkZOaed2&#10;1TuxQA2XBMW2QgZ5xT1JDEknpSKo3ZwaR2IYfuj+FAD3bLDioAp8xjszSqSZRmM9OKtIhKudyAAd&#10;c0AQkNsOMU1ch+g609tomA3g5NH93igBCf3h+T9aj53/AMXvUmOW9zRkebkMBkUAIAQi/N17VJzv&#10;6U35BFIGcjnrSBowoO7PNAEoVCzZU5xULL+9GHPWglzjAf3xSoWAf5e9AyT5DDgrkUwLGBJtKjjt&#10;SEjDcimqDsHJoAsOsY06P51Y5qDAKE54FBztAwevrTht8s8CgBuIsxjL5zxzTXDFv9YamAJOCcAC&#10;npE+CQeg796BFcAiN+OcdaixwPnFSuW8xhjvUeDvJ2GgZIuzavXJqcFvKPIFVwp25547U8B9rZBH&#10;FACnG4nFMJbKgDNKA+5fnHFAzt5ZevWgQis4fGe9SMCRw4FJhc0YY56UDR5a1womYr2HFM8+VlII&#10;4JqUxIJgFi47k07y488Lkk9K4NTtsPtx+8jYZxnmrN46CK12qeetORF8iP7ox2qO6Cm2Hz8AdcdK&#10;Y7FUEb16dOxqwskSoxKH6msEPOLttiuV3nOTRNdfucNCfvDjFAjqPOU2J2wryp6d6yHYrcRbkJy5&#10;zU9k8QghYROV2DrSzlWmb/RVAyKQzp9Mi0r+xrAm6iJOSQaq6qIQy7BHgdt1cy1y6z4AkIHQA4po&#10;kkfUWcyyklOATwKQywQSx5x+NLGsnmRYbgnnmkX7rfKfvfnS5/0pMM2MdKYE0mBeWvH8YrRuGU2F&#10;ttdciI5FY7/60E54NO3ElcM2TRuA1CRuypzuPWrA2mNBx15qpOsm0ckcdarCRlb75z6+tILGvu/e&#10;nA5AqaN1AfI7+tUY3RoxiYZOOKVkm85sb/oBTA6CI25sYiVXcRwKZIYuB5iZx1xWMksiTqCWwRyD&#10;2qQzrtZi2Rj1oENnRTPJ0wTxVMpKD8oyB3IpTcJ50eX6v0qyZQScKPuGnGQSRUDXABJY9OSRVi3Y&#10;GVN0xUHOfepEaKTS4/3KhtxzVN43VkAk79BzVpkMmurXTpxGr2tu/BGa8417wraveJJbyKu5jkKM&#10;mu/cXCEAyNz1HpV+zw1/ZMI+VPORmqvcWlj5o1Lw7qtpqIkUXBjJ+Yba5l1n/tW+UpIgBG3cPTrX&#10;2PqNtZXH2hTpcIGz5sj+VeXeIPDFk8E7RhANp5AqlK2pFjw1fJLY2pnGCc1IqIuVV0PXiuiufDV/&#10;Hp07xCcr8x289q5RYrhI7xpZLgSLORtK1pfS7JJSGEqbW4ANMEVs7MZkBPODT1ZCq8gjFGYsSHnr&#10;0NMEYN/pkDRSuZ0LMfkRV6CuLvdIHmLsiZc5JyOtenqf9IQ5P4802ZYDNbEQoVVTkEdc0JCvdngt&#10;xZXcd5chVk2lshc4wR6Vs6Xr+sW8lsj6feKIiBv8w816NeaXaSsCqLgN8vtmuS1LRpVknWPT2cFe&#10;TWU8PCejRtCvKDumd3o3i20layjk1Fd5IwrHH616fYX8F1AFjmgQlRv56ivkK4s5Le/jKy3aSK/I&#10;/wDr1vaVr+uWrxf6dJ8p+ZS3OPavFxWUJ6xPYwua20kfXE8EA0kOL8EdAMdTVRVYWoHlnk15z4d8&#10;XWV1DYxXN9bE5GGZsEH3r0eO4tprrK3dqMxjADDBFfO18JOm9Ue9SxEKiumTIDsT94Oh61XYH7TL&#10;l/oKs7JSkrCAnHaotow7cZCcA1yNM3RmPlrmQiRsA4xihUIzwetW1VfJBaDnJ4FMbYJFwcg1ohjT&#10;/wAe0QCgHPJNNJOH+btRwZJuce1NOd3BoEQFQzpgt1qzHjaMZpgB8sfLgZp6ABTlhSYx/wDy2KnI&#10;4p64LuN3HtUEzHIxEenapbUnaVZRkg4zUjH9LhMKMYNTR7um/o1VXYBkyx/1nap0dftzAuc4FKSu&#10;hllguR8gz6ZqI/6wZBPNTfL9okyDwKibaVYBl61A7ikqZlxHgY9aQqvlLz3p2AGHzH7vSo2Pzj5j&#10;+VAFiLOY1PXtUx83egKtjtVaN8Mh3A+1Xd6tACFGcd6QXICf3vI4Ap39361Jt4fKjp0pmPbpSBjZ&#10;Ccd6gkxtb5f4fWpnz5KnA6nioT1hB25NMRSCkTZ3A1IB93KjqeafcLtMZz2qIc24bIqgJFJDk+Vn&#10;jj2pG4hBMmcnpnpSAnaOaYwJx+8PWgALHzEITv3q2v8AqOn1HpVTA3LlenSrAPzAncflHAoAcAPO&#10;T5upqUgZODUHUDHrVpSDC/zdFpARoMzy8fjVhSdyDPA6VXBGz7w6+tP/AIo/brSYIvBSbSQkKTj1&#10;6VQJcEgjucCrsZ/dsPU1VmDfbZvkJKj+dQ0UMWQ/aIxtGSea0XVTpykJ2NZUKFZ5i3Utkc1qwkeS&#10;QZT9w9aGBRjB3zDoQfWrttzc4x0aqw2ee+Z+c9KtwBRI53544psCSRh9uVSR0qnIshvoMOeOtWGU&#10;m5Ri3INPVV8xj1qLXAiBf68VPCQVuAQc44NPKgWsmCBxUUeFU89adguB6H5R3qpkh5twPDcGrx2+&#10;XJwPaqjbN4JhOcVUFqJioeUIHVhVbXIt/hKcAE5Tn2q5FgyDA/i6VFqBc2GoYBxha2g7NGc9Uz5i&#10;1dDF49uv3PST+dJHny0yp6VreMF2fEaXECjeqnNZEZGV/wB2v03JKrlSSPzXO6ajUuWFzsf5Ceae&#10;Bx96kUja2HGfSpAODxzXuHhAM7xhT0pQSVHyjFKAeTkUoX5upoAaRynPbpVaWMFMA/TNWiDtx71V&#10;mL/a4l39Vqokt6HPzf8AIRvBuXgcgGq65UQnknY23PbNS3EYXX5OGAPakJ/dHAHB6YqWCPZvgZqT&#10;W/7RvgeGS4/4+I543549Rmvv+Uu1hpjqFKMpLGvy68FXj2nx58FTrMQRqiMB6c81+nent5vwp8Fy&#10;pIWEmnBmI968/ERe7PZw006duwxiNw+lNGeaR/8AWHjoOlHOTxXEbok7gY61InD9O1MGCD0+lOyN&#10;6/NQMuICQTsNNPfilVsQgei0nHmH5u9IBmMu3zY4pRnycFRnPaggFF68GgH5uueKAGn7w+WoWdsh&#10;djYxUrbcHgc+9QvnzF+WgBp5UAil7NTscgY7Uznc3ykc0AIcbRhf1qIgZbipMNtPSmnG6gCFg2EH&#10;NQPENykRk1bA+Yjd360rAbjzQBTWa5jZSssoOegNdHp2uXsTRq5Zl3cnNYLICW+T9armMhjgY9aV&#10;h3PWrPW7WRFBmwCa6a2mtpYoyt7C3HHNfP8A51zHKuEJwe3cVsWOsXMdyroZgO4J61Nmgue1SKvm&#10;HDgk9hVNgdwyO9cxp3iCyfy9xiDbcHmumW4s5bVWSWPOPu07MBMHeeKlGenGCKrFvm/1nB7VIud4&#10;+WkFiUcN1prYKjnvQ2doJWmE/vPu0xEToxViAeRzWHPp4kuGZryQjJwDXSIfkIx3oOza37oc0ILG&#10;Fb2myEfJkE8E9q1EXbGg2YxVnjy0GKaeZDz0FJoBmT5h+UU4bhzkYpcfL0oI4PFICRWOzOB0oDMI&#10;8bz1qLp/DS9xTAlCI0R3Qrj1qpNawMrYROR6Vci5jkGaQnEuMHrSsO5yt1pLsrlIEBGea5ySyvIr&#10;4lllAAPSvUfl2dO1VZYUlDr5cefeqew0eaRSXS3EwYkc8cdq17SWL7VAC4yWrau9PhNwy7FDKM1j&#10;tZTreqVjk4fikJux8jftlafcTfCr9n6+W0dlttclSRgPu7hkV8P2bh7G3BYZES/yr9Pf2idNN5+w&#10;R8Q99oxkt7ZZk45Ur1NflvpZb+xtPz1AYZ9a66LbiK3uneWWDoy5izyAam0wiH4paHIDKDD4ysHH&#10;PT5xVPQzIYZgxdgJx0HWrM52ePNdPlup+3Wsigjn5Dmqm9DGKuz9igyyeB/hpLwd/hC1JPuUzXjX&#10;xz/ta1/ZQiv7LW9SiFtqySXCwsQz45Xkc4zXpHhK8iv/ANlf4Q3iybt3hC0GfcJg1i/EfTzqH7KP&#10;xcs/PCk+D7h1OOjIu4fniqprma0M35lT4W+IV8RfsweB9Ua9SW7hsPIuAj8lkGPnA7/WurnX/RLI&#10;yXFupYsTuYBVA9T2r4B/Za8XXOmftAa9ot3d3kVtq126xrcMRE0yHGUJ4yelffnizTY7r4Y/EW33&#10;3YSbw1O4ZGIZWVSRgjBpODUuVhcit0jeOCWHULaSPeRuQgjIrzX48aaNQ/YN+LtqInLHwhcSDAzg&#10;oAar/Aa+uLv4JfGS0mlmaTTfFbRqzsSSoNejeK4Fn+CPxKhaHd/xRN8MYz1Q1cY8s0iozR+DFrx5&#10;Sk4K3cin8K1BjB5qjPHs8beKo8keX4suhj6NirnG4YXtUT3O1bDh1HFPHTpTccdOlSDoakBedo4p&#10;RjNN7HNOGCQAvIFAx3UUvVeQevFGDhuR9KMAE9KQwHU/L29aX0pM8txQPvP+FAC5GTwAPrQCmUJU&#10;4prA4BPTNIAd68DGaAuTHyzHnJox8p5HTinNs8pOnPaggcfKelABx5DcDk80wLD5qZQ98VKAvljI&#10;IzSMBnBI6UAVBCBfzlUGGHTNTRxILNk3jliQ3SnAL5hO5ulLkhDyfypisN8sgDLA4FJgeUPlJ+ap&#10;ctsPFI2RFnjpzSGNxhhhR0pRyzDb1FAI4+brThuHIGcUAKDg9OMU3P8As0H+In1oJHPy9xxQMCAQ&#10;2VFOUYDZZfak7N1HrRg7Pu0CYjgNEwMLc/pVe1ee112KRLmRQswPXrVoE8c/hUM6K1u/Ix6UMlo9&#10;u0K+F74Yhw37xYxuGea2FRh5oaA8NxmvFfDGpNbeILQGVwPtCqeeMV738j2mnyoUKyW+SVNbU5Nq&#10;zOCpFp3KORkcVNDJAsF0h0+Ms4wr4qIgeY/H8VDIfJRivStWiDl/EWkRXvhvUIbmyIYIzQyjqp7c&#10;1843VvPa69fW08DBkuSAx7jPWvr+GSKa2e3keJSeFY1478Q/D9wP9Kht9zxITJs53L61lKNjWDPL&#10;k8oGLNwwDQt2zWh4f0jXdU8T6VZ6fpd9PK17hsRkhVzySewArIjkf+xwyQgsjEMCPWvuX9lrTFHw&#10;8+L2qyaPYPnZFESgJyfvYqGaK3U4618O2WheF7KOBRLcNbIZ5tnJbuB7CqF1f3CzRs0U65U/JuOD&#10;X0V4s02E6kAbF8eYzfd6Zr548VwzR65aBLUcMRgD1pwpu97lOqtkeT+PIdPl8N2d0IGMgkOQBzj3&#10;ryBcZfbkjAz7V7J4pmjh8LQpLZ5ZomCjGQc14yoIuHUhgfM6etVNGd7ltQPLbj0p3brRgbWHHAHe&#10;jjJ5OagQ38KiZVx35qU9RxTGzluKAH2Ehi1ZuON4ya761ljeG7G8Y8rhjXnagC7jYkgV0thKhhZD&#10;uJDDBzTBGxKHNpbESygrMWV0bBUjoQfavUPDGq3V/oUltf69FLcQwbYp3ABdQOAfcV5tsYK+Sm3y&#10;uOetQ2U1xba400YlKq+WUHqBU2uM9Sdcajcoxy3mnoaRlIXp2ptnNaX3gp763lQFSBKCfmB9CKEd&#10;gIu+R1oEhpHWomxlRirD9TwKiP314phcp3O9UYbRyvr0rR8EWkt58dfANiN7GXxvZ/kHyapXKSkk&#10;FOAueK9I+AVk9z+3L4NZoCUgd5WBHA29KGtAvY/TOzCxpbxALgaTAn/fIxVyT/ljx24qmNv9rqdp&#10;x296suw80nHQVlNWRkm2JgYGfWp1YYGSKqs2AcAdRxSMVCofM5xz7VkUWpWxCp80cn1qkzytOgG6&#10;omYM0QBOd3QVo28UUcbyuwHy9M/0qtgTuIIlSDfJjpwDWDqVz+/wHH3ePQVNql6Sn+uAAB4HauHu&#10;7tzdRDPJY49qzkzVIt3VyEsdWnL4EOkTyHJ/ujNfjv4v1S51f9qb4p6lc3LsX8YXQ9flViFH5V+q&#10;viS7mHwd+KskasWHg26AA/3K/ImLm/8AEcjFt51643Z65JqaLSbNoRvY0cgwSbMcyYAr0Lwj4e1C&#10;81jMOlmW4e8h8uMjgZP3j6Ada4bS7WWbU9MQxSsPtSkgD3r6n8Jb9N8D+I5YrYfbLyCJIkC8oo9K&#10;8DiDMPq1F2erPqcgwHt6yutEej6db+DPD+lK9zc2l7qJs081uNobH3V9AKEm8Ya3rduE0i8igaYb&#10;FYFEVPUk+1VNC0EO41nxDfhLSKYPFbO/zTP1HB7Vpa34uH2qZLezto1EYWOGBQMKOmcV+M4ucqtT&#10;3V7Sb3fRen+Z+u4WhGnFLZHWx+G/h3bT2Uk9yLqZFUuHf5S3f8KuXvirw/ZW4ht7fw3CFjACxRrn&#10;8xXnOn6R441i1E7ahfWtuzfI0gK5HqB1rq7PwDoEJil1DxubgAhmUyAA/rmvJq04J/v6zbX2Y3/P&#10;Y7F5IwtU8Ya3drJHbajq2DwPKVv5ivSPAPi3xPp3h+K1h+APiC7ur25DC6eZvmA+9nPSq9vceDYN&#10;Vs7Ow8OaRjGGKRgnj3r2jR5bGPR/hxPbeENIuPNWRZ8EBoyOmB1rsyuEa1S1OlZR15nrc87NJQVO&#10;0tb9PxO18Pv481C1vb+f4RWtvHsQ2kU18FIYfeJz710r6j8WheqX8AeE3VFKgJqaDA/Cqml2+nXU&#10;8qa5Y+J0CrutY7Yyqrj0+T/EU670CxudImWw/Z+8WweZLhLqfVJUIH97aWJxX39Kjy0vcV31/wCG&#10;sfmmMqwdXlmlyrZtaJPzclfzsjkvEWl32o2lkup/s0aHfR28zPbq+tKNhb72DkVyQ8K6B5qFf2Ff&#10;Cuc8Ftfj/lurvX+GWqXNo4uPjP4ltPmO2O2uJGwPckjms0/Bi1LMT+0r8Vgf9md//iq5Y4X2ivyr&#10;52O2lmmGpK31hL0U7fgzmbrQbcaNP/xh94ERQoAX+1ojx+dc0fCfhyeTUBL8HPD+m5X5ZE1NGyT7&#10;ZNegz/BGF4Zdv7UPxWB2cbp3Iz/31XnHiX4K/Eq3sbiTTvHt3qKrCSVN9Kj4A9DwfwrlrZXWXvRj&#10;zLsrM9bBZxg5vleJV/NSX5mTqnhnwPZaBqLDTNAuXR0Llbhcrz0AHrXketaHNc+Lb+ayt4rZXRMR&#10;JLwmB/WsG5j12w12aC60DXRKt26585nBKnBzyelSpqdz5rM1rqqkkD+Kvl8TKrz3irW9D7HC4WLV&#10;+a6ZT1LSPF1vbWhS988+arAI/KkV2lj8VPFmn6RY299+zza3rR26r5vlbWIArG+1XRW3YXF0Mc/M&#10;TV5NQuTblJbHR5Ux0eMHNYwxKsva01O3y/I6auBjUVrsrar8Vp724w3wMW0j3AKFfGPXn3qW08dQ&#10;GAGLwhErEDIa4zj8Kb9l8G3Ecvn+ErKEk9EA596yLzwl4Nkkjex8V3cD5yV3cE1rUeArO8oOD8np&#10;+aIhhalKNlK6Oml8T6Vc2LC88BwTDzVG2OLcwB6nI9K7vSfBfgjWIhNoP7RVzp9zGiGWOW48pg/U&#10;AoSDxXjVlZeJNG1y0lhspLuM3SPKtxDhXCngZPSvS08QfBvUvEV1Lr/wC8daFdGyRTf6NNgEgYDE&#10;Kf6Gu3LsthKopU56er1PLzKpUjCyXzsmehPZftPaZDJBN4d8KeI9Njtic23EzRqOzLjnFcW/xQs2&#10;1qyttT+Gni3QYI0mTdfWjybXXjAZumfpXovhK2vn0CZvCX/BRyC6Vd2LPXrgbhnovOD7dKoeKJfH&#10;y+F/Elp4r/Zy+G+p2z2En+n6dtY8DqvGfyr6CpD2S5VFu+76HzNKrzzfM1ddrp/d/wAE+a7vxbod&#10;z4815xe2MsZviEcwBFK56gVDe6b4O1Zc/Z7SKYplZYHCkH8ODVWfSvAeoaODZ332N/tUgWCRdpXB&#10;wAa5S40XxZp1/vguGuUV9wRX5x7V5qoQ5/3c3Ca6P/NH0tKTUdVdEWo+GfHelyrc6b4q1G8hDZKp&#10;IcqPQrnmtHw54m1Q+I7S1vvDUyy+cFLMSn55rV0bxM8d9BFPpt3GxkCtFPkD8Ca7DVNJ8I6tZIya&#10;5p0NwYgRLGACCexIrtjjJv3KsNf5lp+WjOKrSjfQ6e70iG60K2nttV0dZDaENkh1bPYivmHxv4Eb&#10;+079hoTLvZmJij4DeoxXY3ejfEXQr/z7PXdUubcS7i0UjMuPcZNd14a8b6DfzQadrXh0WlyU2xzS&#10;r+7lPTBJ6GvZwmNqUGpU5cyW/wDwx4GLwMal+aJ8J6no+v2F7OJLa7eEMcOqnIFVbKcbFzKzK3B3&#10;da+3PHnhFpr7Sb2wurWSBIX8y2VQQwboQa+VvFPhy8ttRklXTZ4wXJIC4Ffc5dnEMQrN2Z8ZmGUy&#10;pXaV0R6Dq17pviC2lt57h4GnAkhLZBHfFfSmm3lrd+GbK4t7mMo0Kll7qe4r46hmZLlopNwPmY5F&#10;em+EtemsPECxPcMYHdQwJ4Ga926ktDwHHlZ9FxMckjHBGa2oZmzECMcD3rBtZLGfSVninDI0IbKm&#10;p4Hk85CH/i4rMdjq42b+Hnp3rVhmKyhTIpO2uYhZfNU4bJI6GtVDGbrdtbOB1qGx2OstriFnKncp&#10;7HNa8Fw4mClzg9CK5CBv34ynGRzW3EQZYtsxyOuR0qbtlqy3Oxt57nnbzgcjd0rbt9QSLStRknvL&#10;eCKGAu8kjYUKOuSa4ie90uw8Maje3+s2MFnBal5ZJZAobHpmvh34u/FbWdfvtQ0fRbi9tdIFyUlk&#10;Q7ZLrHqRyE9u9Wk3oTZbnU/H34pJ4hvn8L6HGz6bHrKCadT/AMfEint7A1ynh7Q2tPDelCWKZWub&#10;RTKyHBHHHSvMvC2m41uCdoy2ydfmPTNfQn22yg0yATzRjOn/AC5+leRmuJUEoR3PpMlwjd5taHnn&#10;iU30baHanXbiaLzW8kuxO3Prmrej2MS2QVgrMVDMTTbdbfU/GN4rH5BOxU+mOlX5w1st3GJHztIB&#10;+lfPVZNRt1PrsNDm957Ig1EI81pCu3CyjIB61tx/uPDsb5Uf6Mck9qxNMgdrqeV3Y/P3p+s3Gba0&#10;t48nLYbFcThzWielGaSuO0sQyarNPPpwkSPUFl27sbtpzj8a7251uHVfFsN46WlssdokUdsCNsYX&#10;jj6154irF4bhUGQNIBVe2iLaw6EzbFYHKtinUoJq/Y51NymjvNUntYtC1eXz4GJgPT6VJ4F8P6if&#10;BHiXxbJrCxW1nqKxpbLL885c45X0Fcm0bz6zaWyyMI1PzEnOa6nTr6Cxh1GzGoMY5mUNGZDsJHTj&#10;pWdKKs0+v5HRUqcqtHodHql5LJ4ptG81kVVQlQc4B5pmsTWMvhlYzq5VTbHKnqTisaVz/as0rxkD&#10;ZnaDke1cs01zfeM7pESdlEwVQnQVyuiuZ+QQT5eZ7s9M+H+n6ld/u7PRnkkbUlVV/wBknkn0Feie&#10;MpdVfx/Z6FdeII307RbCMxwxN8hkYc+xINckNTv/AA58KvDdnYQwpq+pQFri4z81rF2AHqRWBpl1&#10;dvrdxPPe3UjliXkdiS7HqTnrXm4unJybWzNadpW8izrjMNI0+JUkJecKB6elez+G7TT9H/Z5t122&#10;RvrzTpJL2YMC0SkfKtec2aW1xd6nNJBDsjjySf4T2qne3Vz/AGZ5EV7c5ebaxZycrSwtNUlZ6szx&#10;UnLbQm8PRxG78cXbIPJhMhTP97nmuNu7W/vPEQO9SH1Ji3PUZ4rt5WsLfwClpHqCB5IS02OpbHFY&#10;Hg+3uZPFfjRrm6YRwQnbz3PTFHL7zl2Omj7sUdJcQada+A7DLRgLZ/MM9TisHRLXQpvE73Ek9xbB&#10;oX3zLKQCB6r0P5VF4klmMPg+xNyCz37HGeSue9R6otpb6TYKkb7xY42g9SRUxTjr3NJSuirLZtqH&#10;xPt7XTNMu5x/agjUxpkuxPoK+ufCvwftotB8MT+JfE90omt1MenwNhjn+83b6Cm/s1aT4Ah+G2qa&#10;3d634WOopdOZkupkBtV/hIB659a9B8f/ABg+E+m3ksKW51e7g3BVtXG1T/vdK+N4lzDG+0dDDU3K&#10;dlbS9+9+1u+x8/iMbVVX2dOLsvilp8kr6epg6poXwL0fxp4f06y/Zg8Q67qcm1zHl3RPTLEkVoX3&#10;hGS916TX/GereDvDHh6yt4zBo9vMqmQL0346n2GT7V4Prfx18YzWWqHQ/hB4U02Qodt3cJvlUex9&#10;a8u0jVPij40+J16dX+IPirUfIjLCJpD5Kgck7egH4V1ZJl2NqU+bHLksvhTV797x/LfzMp0q+ijK&#10;ze8ndv5LZfcz6O+I3xQ0i/8AhvfeFPCfhbULXRl08RPf4KGVF5IQdlPf1r4J1fxK1n4l+IlzDdwN&#10;IlrLbQY6jI2mve/EtxY6d4F1sq1qBBo9wuQAPmAx/OviGY3txqml/LMwn12R3OegJzX6Rw1TeJqu&#10;bVowslf5/wCRw5rRjgsPyx1cr38z0PwjaFPBN3KY/wB5dap5rnuATmrt+9zdfE7Xh9hxb29lEsZP&#10;c45P508XAtvB8kUSDcLNAPbipLDzTosztNuduXNfqEIpJH53U1bZTkRTbRqckbiDmvWPgb4+vfCH&#10;7SFpFJql2dG1HUoob6NmJRdxwJAOg29/avMpF4bKDrWXcwRsfvBW2Eh/Q9qdSCmrMKdRwkmj9n9R&#10;ImtNGu7e8ieC409JY3jfKFWGRgj1rNVyEjVpCWLflXzF+zD8QrfUPBNx4K1vW2S8tIz/AGbNO/M0&#10;Y/gyecr29q+lb8tafEWGJdPkuI2jy0gOMYr5nFYeUJWeiPpsNiY1I+Z0TaYZ/D1sDNKm62bDg98c&#10;flXz94p0K6sfE+gXFxqEl1JJNL5rgYyo6fpX0RbX8knh2BRZ3KLGccqf51y2vwaXeQQQyayVZEbD&#10;BN3WsYe7LuFV8yZ82yatrzeJ9CttO8B3rCW8HllpThsH5ue1euafp17d+IbBpdL1BG2x7kBJGR1F&#10;YtrpV3D48RYrCUwRuxSXYQTnrXrOg6nNZ2OuK2mQyMWTypCvMeOtdUmmtDihdMXWNIiufCxiNlND&#10;m0AxGdpJH0rxq503xFaeK9NtIDqQeaZhGzE4OPWveJ9XjlvrZ47eV5TgFNnGa888Waj4mj8RWRk8&#10;DWqJ5WYJw/U9/piuL2d9T0IYjl0N/wAGaF4hstSvtV1bxfaK8VsfKiMo27T69qn8STeENR0K/jnt&#10;NJuFy2VjwvP1FeLXetazLqdpHd6nrJhbP7uJmPToOK9n8IeHNHufhtZahf6be2kcsbFYnYhsDoT9&#10;avlJlUvqzj/D1jo1lrPn2tiQZXIYHnYB05r0b+0b4aNer9obGw7STnFLNp/h6G0At7oqp3Z4ziqq&#10;f2atiY3vQyk/NnjIpqtGKswVCUtTidR1m1SSRDezNIzn5UXJzVPTdG8TalqBmawnSJnzulPb6V38&#10;X/CBx6pB/wAUTF5hIxIy5DH2Na0+oqESODSUiQLwVNSpIJUpJ7nJT6T4Zsbzw1Bc2V3NcXQdVdSd&#10;sZHfiq76J4fNwRcY2l+GMmMVrXst9LJbutqGKA5kZfu/SsZbaKWRzNr9yxLfdU8VLjc0Vkb2k+Gf&#10;CKNqVwuutt2DKBuvpWnJbW0alYrEbNpwCc8VhW0Ukei30cWoTcSKRk9RXS2pRtJmlF5GSlttZSen&#10;FQ3KxpFJGKJbSI3D+fbgnI6ciuf1G91V7OeO1kumzGw4B71sGxtZNVjkdZCFnJK561fJRG+SygRQ&#10;v93mknZDlFvc8n0XwTcz6xPc6prl75Zuy2zdycnOK75vC2lHctro6RxqgAJOfxrWa8PmRKNMkkJ9&#10;8AVagu70SFDblVI61am7GMoWLGkWs1hpWpRpOWUxbixPCgVgXuo2VxfrOLXzWgLqGK5+uK1797+X&#10;Rmiid1i3fvmzyw9M1hXTaPZ+HWLAAMAAFXJya0U2Ll00KCeILHbPGmhXUjZIwE6Gsue91O4ugieH&#10;rqIMfvtnpXY6TDpp0Jpk0mxeV+eVHArXtreD7SzS21uQuflCipnqy4XijndOm0LT/Dl8134innlb&#10;BSMCq7+Ibhlk+x/D3UX54ZvlrY1W00JUS4gsInkBzsY8frVK2uIprQg2NvE44KADik1fVC5u5lXl&#10;3q91oc63PhW5UMcDa/NT6X4R8NBYLqeC+kYruKFzwa3YbeaW7ULd2rIhBIUg4pZL+9h8RrZGONEm&#10;4hkPRj6H0qbXZr7RpaED6J4euZUikaSGKPOxc5zWXF4f8PW2uSyR6fYSMJwdzYA9q65LLUFilaW5&#10;00Z5UiUVQm0Zrq08QfaPEMlrHGFZWST7+KVnzWRKmmtSvqS3x01Nlqu4INoXkfnXT+GZ7ddAtvtq&#10;QJIX5QnOPQ153da9HbW09tDNaNFHOiec7Alx0OK1VuLJo1eG5LgWyscNnnvWvs5JpsHUjJcqNfxU&#10;nhu/8W2Mb3CiBIiZnRMbwO1c9bWnhoW8p0rw6UVZSDJ64qSPUdLl8Q6XatbF3csHVV6AeprsYbXT&#10;20WCO3kSFMHC7Op71pC6dzkqRVrHDS3es2eqmSPXLYEjhOG/OtjSvGVgLl0vdbs4nK8l0GDXKeIb&#10;KRPFZit/MMpb5mZzj2qlp/gbU7zUFmvPEMgjLElYsZP41fMpGag1sdbrvizwq6RRxX1jKftC5KRj&#10;P4V0Aglk8MaDdQ6Mqq1oGKOuce/41ysXgzw/bahaSHRrghJ1PzHdnHrXpP8Aa2k2ug+X/wAI9+7W&#10;wCqvdeKzny23OiKlo7XOcSRBGpYpuz0zWijW/wDZ0xaZS2BxXB3Wv6MdVmS28E61PK1yQDsIAz/h&#10;XTWSytZW/mxyqZFBXcCOvauPmex3qKepW1I3M6ww2+nzAF/mOOKdbWF5C0TyzIu1Mg56VrPJdW6b&#10;GiQgL8pC+tZTz3skuHT5PM+YM2Mj604SbkKUUkMvnW4jkjHiN2lT7n7vhT9aSwsdTNqy3nisvGy9&#10;dm3ArtrSLRv+EcUjw5pqYh5beCc461zGpnUGt5EtYi58l8FTxntW3JI5faxXQzYbLSIPEv7u+kbL&#10;csZOfyrmfE9nrj+ItNe08S3sHysHZSfmB6VmaNbeKh4+NxqWvO6x3T7Y+m7njI9q9OEM15FKq6Mp&#10;PTeTimqbWrZnOSlseB/8Ibr8muSTxXuuXNzLLnd5pGT15r0Xw78ONfW60271L4kTKfNVmt43OABz&#10;gk16lp1le2dgS+qwHH8IXoPrVqee8+z3jAzlRHxgnmtOeyMow8yodG8PQ6rM8Tu0j2yq+JPSqv8A&#10;ZcP2u5aKxnDEn5ixrf0kJL4a1OX/AIQqQz4YENL09CKSOS5g0KVZnTzA7Nux29KwnDm1ZtTqWdl0&#10;M1tOlh0mFw25gDkelclrMmsR6erwx2JaJGKLLGGGfbNdrDdLLbyO2vkHkGLFcXrhvZdS0hI7Zyou&#10;clRxuHpRBJNalyvLc4i2174qTbYYNOijD3W3Ig4xnk13yDxOmnWvmR7lwhd92CT3rqNLfT5rOFE8&#10;OWFnstRkHGeOpzWRqVzbyarcW0GrzNGjYLhcZPetZVLEwhd2NVtW0pbG1Et5HDiAZG7kmqMmq+CJ&#10;o5o7iaCQG3YgSQ5BHfrWRZaTa3OvIZLohE+8WP8ASti80/RIZIQbaxKDrlRkiubndrvQ6HSitOp8&#10;7axqXw8vvjDJYWf7P2pGBrwxnU449o3ZwTtB6CpdU+F2r/ZjNpfj+xlUxBzBN8pGecA17lA/hKPW&#10;50j8OeHo2Y8uEXcffFX5oFe2umi1GQdMBGxn8q6Y13ynn1cBGTPjTUdC8Y6dqDi88GaoqqSPNRSy&#10;ce4qvbTRiOXzAQO2e1fY8YX7JdRT2cEqYO5ZV3cfjXFar4N8GXs9xJDbLayOCcpgLn3FOOMTdmct&#10;TKWleLPnOZoR5Drt+brzVGZ4mktsMRlua9H13wD4xtQ8lrDa3kABP7qX5gPp1rk4dMvQsy3Hha9j&#10;YAj5lIwa6o1E+p5dXDTg9UZ4I8u3DOoGBWnpk6rqWow/2I0rOoCMBnFV7fSNXe7Xe9usCyks5fkC&#10;tY32mWaH+z9JNxOvHnMvAPetUYWsMuLSaK4Rp4/LLNnaTWZdX2oiYw2qyoMYLr1NLeXd7czxTzzy&#10;FmPzL2FV1mHmSYtyOBzjrRcCrLFNDazTSahNJJIQW3NkipoZLiRbSQXbZVeh71LLGZYseawGRTSs&#10;cdsEWUE9zikK5Om19pIUNuOTip5VjSwXdIoJPTvVeNU+zyE3aqRyKqzSB5m3TMSF+XFIZoFYntYh&#10;vx+6NUIzI1yqEDaJsFqbFJIGTG7he9WohGwuMcEnnFAjQubGFIbeQXMRV4h0PSqO0hEHmgjNOdZR&#10;aSqbmf2yTxU1qieVOXkXIHc0wK7IQTi3PKVNZLdRxXzmyBAHB9KmaW2KuOBitnS8TaXrC/u/lgPU&#10;0DRzJYSX5bcPv81aVl3A7m6UGK2AuCJPm+0GoWYbCM84pbiLomYRt8/5VUuHujEAsnBFVt0gz+8N&#10;KZP3YweaEhjTGotx1J281Eir8+Ixw2am3MS/yrjjvUjRBVVzMoB/WmAiMXI/dgDB4PtSMVWOT96n&#10;XpUpa0WzYb8NjtWXMJDu2xMf3gouBOW+dSGYZFMVpTcH92SM8HNW44neyfbZtlY+VqFSwBPkkEEg&#10;8UCHEAPg4HHNNO/zFG44zUbtwx2nk9DURb5zh26UATSsAoAAPqc1TdVZoiXb3BNBLEk8/nRn5utC&#10;QCBUDNhOnSmkvu6A07d+7anxqGv7MGQAFuc0wGjBjT5T704bRC3yjrUt0kSapMImBUIO9Q9zmgBp&#10;6j5f1qQBRg7x9Kb/ABnCk880MgMi/vGwO1IY47HlUgHFS4GwDt9aYDGIcbB0pwV28zj8KBEUkgSP&#10;iAMSwAxTkWdg37rHAp6xxgqCDnPetKH/AFkam2DYIxTuBBbRoJQGi3FjgCtldPnjtvNMUKKIycse&#10;lRTfZ4zA6tGABkg9jXHeIfEkUen3kR1cudnIDYAppFGvNqMEK3Je8QyKxwV6D8a8213xLOJ50STz&#10;PvZOelcLqmv3kxniillOScYrm4GlWW6MkssjPJyT2rZQKWxYutQ1C41598zkeZ6cUrJE0YAgHvSM&#10;VLNiJB+FKC3TcOB2FapAOCjaoy2MdKlA6U0Y9ak42nHWgBy/eJ2DNTKWEf41ACvy80/J2mgCXJ+X&#10;5iaMjc+TUak8jHagYLNxyKQDxjyWIU0sQVmTLkAt6dKVNv2WX5c/NxQnNxgMARzmkxo+i/2c7b/i&#10;9/xWbYp8nT4+fTNfUN9Gf7Wuf34UmY/zr50/ZrAPij9oyYq3EFsAfpX0PdsZNbu2WXnea2jsNblZ&#10;kKsDuByPWo8cA7TTJHkEsOScA05pUIUAHhaosY2Q1N554qQYMbEDoaYxYMmE78igBB9wkKetA/g+&#10;tP8A4D29qbkA/czikA44/vCo+N69OaXI2t8uPak4LZxQAxhyOaliZD8pkPIPNMBGDxTJANzssfIF&#10;AEjxSDP7skVEEzGwMZAzTobmYTASQ5Xd1ouZY2uCFiwOMUwG7QNvXGKaT90UAMXXGOFpDu/55ng0&#10;CFyd+ABSs8piVABj2FLtkMTkL0FEbLsOACc96BjQF8sfrTQqkfdIwakJXzAWBH0pw8vLYAz9aYER&#10;H7vBHUVJhfJjAcfSnbSf4+BTNq5OOtMB+DzwajbJXhh1pVeXe42YAHB9aTPysc9KQEDJ+9Xhunap&#10;V3CGQE849aAcq5wPpTh0pgRfNsHymkYPwQeRUyjJ6U8hRESWB56UARIxMSZAyKUhvMJI4z60ALkY&#10;Uj1oZSQR5hI9fSkAuIcA71zj1pmV45H1qMpiYAuxAp5VNnLD86YDweBjBoZcxnmoQcRj61Nhii7M&#10;59KAI8MGG1RgrzRg7alYOFUNgHHIpBsJbJNAEADYbJzzxUq42H5+QOKa4b+HP0pAGxyDQAo5PTjF&#10;IANoznhqemMc0p+8/wAo7UAQzjMlsQzcdhSsX8k469qcc5X5aMDzRweTQAiHKLkEZHNOAG084pRt&#10;3SZ7CmHk0ABR8N+9BApAq5JB5xUgH7s/OaDt3dAc0ANwPkOBS9xxxTtgKnk5xTVGEYE96AFOefl7&#10;VCFfJyCPSn84bB70ufl5oAYA3ykEe9P4oypU0jbtvBFAD2DZU7cgjimcidstjjjNN3yheEPHalO5&#10;jyhHFIBuQXkG7v0owuF+Wlx16UhB3EYpgO/vcUd2460q42nLd6Mc8CgAHUcVGyXJ5VgRnnmn469K&#10;cN3PJ+lAES78vuUVKAu0nzhSEKd2CaTYcAAc0AMYHcQIz9aevFv98g89qQ+YIzjGRSDkrlee4oAN&#10;zkHcc80dVOGpcHL9MZo6Njy6AGd14FKCeOP1oI+cfLS8BucdKQCOAQM0xVQF8A07zIvmHJH0pflM&#10;0e0E0ASR/wCrnITp0quz/viCnGetTHzfKcFwBn86i25c5UHFAAT8idCMflR/CeadgBh81MIPmD60&#10;APWXaRlBnFP84vx5QA7mosAv16CnDAPCDrTAccikBVlPX71K2POYZAG31poAwSAKAHMQCpC9qQkG&#10;NSCealwnlgkr9KQ/dXAFAERHyrl+eaTBEUg8xuSPxped7ZX8KcMFm6D3oAAp3qfLU/LS8bH56VG6&#10;uGA+1nkU8EhV3KCB+tAxp3FT8tOWMYX61IDEdh6e1NMyh5P3PAFAgaPg/K3TmoSgwPloS6RlfMWA&#10;GqRWVjIQp+tACrtCtx1FR/MJHORQQ285kxz+dOAbJ4/GgCMg4Y4HWnL94ZOKk+XHK01kbzIwAfyo&#10;ANp8xuaeFUbuSRij59vzdcUhIAYgjkUAG+MQPtcEjqKVLlWRMMARwRVRR/pFw3lt+fWnLGm6Q8gk&#10;84oHclbd5sg8pevWgt+6ZcDHrTSRuAyaiy/mYC5Hr6UAWFPyDI7U/j+8KiH3DSNv8xCpPBoAnKje&#10;nyjpUZUeW42NyaTMmSQx6dKWN8s2cZoATLDkQdB3NJukO4CDHvmnsDkZfv0ppPDdfegDztI2KElx&#10;1pSB8oAGM1Xjd2ni/dvj61amCC34BGV4rhZ2pkbuibmaU44qzGrSWaNG0ZVgcj0rAlaXdGjq5Utx&#10;gVt6cCqDaJAvpUjIJLVUiuGaB8joPWs4Way3FtuZQASSMV095KDaopWMYQ9etYtrLF9ocsAFBPNO&#10;4WLscSmG1SOAYSmPH/pDgo2fahbuDzbjyi2AeeKuQyRsYG2ISTSYWM1rYlZCI+Mc5qv5DKUwrYDV&#10;0kjIZAAycqOlU5inlHhODSTuMyxv80gQ8Y61Jzu+6uatxqjBf3qZA5FQTlFJyQOeKdwK7hzJ9wdO&#10;tRIsv260G7+KrkL2xvrKNyoLtxzWrNDbi8tyFUnb8uKVxpXM24ic27gA8r1Has0WkwVt6scnjNdC&#10;TtkYbR+NNJJ8v5VwG7UXCxzDrLFcwny3HzjNddp5tGspZGeEnyhhazrtFcRg269KzWWWKe2aOeTG&#10;eR6UBsdHdW9vMqyIFHB4rBurO6jsZmWQHnp6VLHeusF3hOq9M96hF1KySBtw/XNGyA5iR7j+1LZS&#10;smdx7Vqh5Vtl3IelXG8hplJtYgc8VDcL+6IDLgocUAwV2/s64IHpnB6VZtMrcQSFicN0NU9LgZTd&#10;Fmcq2evSti3S3MO3cpJkOBnpVJk2J70RSWsDCIDK84q7pAtwTlUO4YUHtVOUP5Ma4XAXpTInKZO1&#10;s54IouDOqmisGhlAnj3Kvauav4GNo0WF5zjHalM6+TJzJ7+9AuA8fMDYHT1p3Jtco2UVottNDNoS&#10;PhCMH3rm9b8NaLcRXTx2Uakg/KByDXoNm1mtxI7+VuZOKzLqY/2mxAH3j06H8K052yWj5u1rwxqd&#10;tJM8RkYbsj5a4e6j1GKc+ZBIhz0xxX17cNbSWaJJo8L8HPHWuB17QtKntJSLeMMQTgCtecz5bHgS&#10;SRkQHf1GKnTad+MHFdLeeG76Ms0NrKyru6j1rljFe28xSaznGJTyRVISHODhAcjntSSHfFbR70QD&#10;+LGc0hkO59oB45pSr7RlwuKa0Cxh3mnWcguWZon3YCjZytcfqWhoq3DHSpAcZVkNem7VBg/eHvk4&#10;pzRg2uDsx/tDOae4tTwKWx1BLmMi3mVQ3OGxit/SPEOsWNwitPeSRg8q7E8V6Jd6ZbSPNkopxwo7&#10;1x+oaJDmXYTjYcEdqxq4eFTdG1KvKm9Gen+HPGdnKYVkmjCMMbXI/nXpNrPpdyjkXUP3cqd2MV8b&#10;my1G0aLbLOwEjfMOMVs6X4j8S2d8igvLGG+ZHJ6fWvBxeT9Ynt4bNukz60kWFLNWEiPvbCj/ABrL&#10;m81ZHxEM5Ga860Xxlps1vEJdL8hiAGDv8rH+ldzDeW07W7q0AVkGNrZzXiVMJKnuj2aeJhU+F3Ln&#10;8KE9T15pGxg1OqLsCbgW659qjdflJGRziuZqx0J3IuAU49aRCBM2c9acRzjFIOIh8g+tKwx38cvQ&#10;gjpSrnaMA9eOabtzGB5hHzVKNu1ME4+lIaGEDevGeaeMeaWBNIceeg9RUyKh3ZZQR+tJ7DuWLcFl&#10;Zs/wnmo2GI5AV5L+tTRlgCuzAx1pCqiYk88VkUGU8hPm5xTTjGdo4ppHzfjUoBwc0IBg25OFqZCS&#10;yDcBz2qA/wCu6Hmpo/vREgZ3cUATlv3j/OcYpgIEp64B/OlkA3OMjoKgGRImVqQL7xMYoXDjGORW&#10;e/8ArWwx49quh5RaBd55FVyMozGM/fFNCZnXBmITJPWo1L+WvJ6dK0ZY4Tcx5lxhOBVNlQNL+871&#10;QCDd/dp6hi7fODUJ/wBSxB7VLEcoDyPemApz5iEoMbu9SZG8kR8bfWmTYMYGTmmAgWyDBpAWB/Ed&#10;4p6sv2aTCmowhESZJyRUiAeXyec0AQcA5G/nv6VYQ5hP4c0EHy3G0AZ4qVUHk4PfpSYFmH/j4Rcc&#10;44zUs4XbKcDcV5qBSAtuSpJ3cGppvuknvGKgopQq3myEt1aroyHb5O1RRdCMjrxU3z7QNowB60WC&#10;5XYYuslMVZUpvwPTpUUqt5BYAmoolbzWZnxnoBQ0CLoPzAg05SweTkU0Y8gnGVBoXGXYHrUgScmL&#10;HJ5pODKwxikH+uH7ynDHnqc9qZNhSG3MOelUpd2Izv6Ma0BuxLwPu1Ay/uZen1pp2Y9yKJsCMkc+&#10;1SuN9vd/LwAKg5+XgVNuZLS7cQ56DH1rRkngfxDSMeKLdwhwCMECuRgz5C8fwCvUfiBaKdGSQQjK&#10;SZ6c4NeVWpbaQWOAvHvX3vDWJ5ocrPhOIKGrkaIwImIxuqUZ8uLknNQqAWByalQsGH6Gvrj5G5Jj&#10;jHBOacAcMd/SkAIVsqCc9aX/AJZvle3XNOwB2FV5gA8bdwpqwOUjOe55pkgBK5UciqiRLY567Vi6&#10;tjOe9UXzs6dOtad2gBuSGYDjvWZ0V84PFS9Bom091Tx74OmIGI2fd9MGv0t+Gd8t7+y/8NXW7JA0&#10;5lJPP3c1+YjSBY43KEMqtgZ9q+9v2d9Sjn/Zq8MWpl+eK7uce4zXLiX7p6eDkldHtT7RPJjdneaY&#10;oy4y3IPFSzn/AExhtx85xUHzZXk9eteYdpZA+VD8ppSBhOMiolBAA8xjn1p3Py5T9aQyyPurTieT&#10;imLkxDk04YO760gF7Co2J/dgE9akH314701s+ZxxQA3AzkE00hcvx0Ipx4HSoxk5BQ0AHRzSc4Jz&#10;SkHuvOKYTynyGgBzAlAc8Y6VHheTvwcU49SKac5NADcDFIfuMM0c7wMUHvQBGc71wKOMv8uOaeev&#10;WkxwPloAgdMsvpt5quyYVv3g46D0q8RwPpUbKdoOMc0AU1RQ8bC8kGD2rRi1S9gmj/fysuRzmoGA&#10;2EYFVmRTjMSnmgDv7HW42hi3rGOBzmujgvYJJIdtzGcrz7143hAWwJAT71Pb3eoQzo25sZ6ZqWh8&#10;x71G8Lxx8J1prr/pgABz29680sdfG+IOXHIBzXa2epRTWqYu4iR781CY2zX2MH5HakIHy/vl5pEu&#10;I2tpA2Ac9akREaFismfSqER4G9wDRgc/KKk2MDgrQw+X7n60CGhVIHzc0jKAjdelNJbj5eaVXyr5&#10;GD2pAQ87umKdj5Gz6VIuN7ZANNOPm+XvTuAI5VHGV+7UXmEkgj+Knbc7eOaYcA8x4OOKQEwZQp65&#10;IpAxDPhSMn1qs5O9cjtSBvvEsMY4pgWWceYSQSR60BAZYnDryeeOlVC+WOSKmjcb4/nNIDm/iHpc&#10;F/8As2fFe2aMESeA73jHQhOK/FCESRvqkJJHk+ILmMfg2K/drUEEvw78ZRkLmXwheBR77K/DPU42&#10;i+LnxRt2jZRH44vxz2IkNdeHldWBnfeCmhPiCzRnhw15GCT9a3viDaR23xh8MusKbbvQ87QMDIFY&#10;fw+027u9Q1uSMsRbXUZlYH7nPFdz8V48L8B5wB1eMtVJXqJdGRzcqbR94fAK7W5/YJ8IIZkZ7W6m&#10;ibPbHSvR9RheX4c/ECDzBl/CV4Acf7Br58/Zcut/wj+OVgZHIg1KGRcn+8K+lIAHXxBExGW0O5Ue&#10;+VxVU3yvTuYu73PzVm8M30/7MuuaxY6s3neF/iVcymK2jxMvzk7sjkjvX3b8LvE9v4k/ZC8NXzXV&#10;q9z/AMIlJa3I3fMsqpt+YdRnrXkvwQslb4g/t1aVc2cG19cuomR1BUrIcdPevNPhzNrHgr/goT8S&#10;fCV3dXEdlrGsSNEZWxESzZjZM8cjitptye3Qx10b7nqnwEMkPxC/bSsWQho/GLnb9Wr3i8TzPBfj&#10;KPCfvPDV2mD6lcV4Z4Fmhs/+CoX7SmmrCqx6l4eE6AdC64zg+9e8AMTcoc/M0oP51nNrnNVCyT7n&#10;4NeJ7aS1/aA+LNvJbMrr47vhjH+2azwSdn3e/FepftB2CWH/AAUN+MUMcBRH1zzlGOPn5NeVRg4c&#10;mPH41M1ZnovZFgc08dTxTAD9RingNhsp+NQIXn0o5waTqtHYGgCQYwTTqQfeXLDp0pex+U/nTGhp&#10;+91zilB+U80cGQeuKDn5jtpCH8FRyKX+P3pqgBW5PIpwztBoGB3FV46dalj24/1hPpUQHynk5z1q&#10;VYpPs7N54GBQIc+Cud3bpUOR50eRilBHlyLjnPWlIyBkUAgyRKAXFIcZbDUmMjnJpnSUHPagZL/B&#10;wKac5f527UwZ/ec9+BThny+UoEJ6HPSl3PvAwDRzlOPwpOdzHFAXFZhhcZ5NL3jOR70058s4akXu&#10;cn60wJjjJwM8UDOCMDpUSt8jfPnmnbht69KAHg/Kf3Yz25pCPlbtxUbEiMYYH5qlAJjP3c44pCKL&#10;gr8yxtnzgQQea9d8F60Ht1s7m5XBCiMse9eVyrcG2BWNMg4pLWSaLV9Nc3DBhKCCDiqUmjKcbn0t&#10;MjrdS/Im3aCDngiopQ4tYmwAD0z3rL0a+hu/CMf+noXSBe/PFaMrGWOIMpwnQCuhO5yNWKbJ80pL&#10;EEEEYNQ3J36RqaO27dDj5uavNGxT72SF6CoGAKSAqoJU/hTauK9j501/T30/xjft5bi3uGcqMcA1&#10;+h37KsNlL+yN4h3Xtrl9SlXAPIYZxkV8p+INKtLvwneROFLGJjG2OVYdK6D9nrxc2g/EL4jaDe6l&#10;5LXoH2UzPiMyjpyema56kezHJ8yPuLW7Wc295bTpZBxazYfjIGOK+S/ElrdfYImkVw6Xcqs7DHfi&#10;vYb/AMQaymsXs91ZRs8jtz5hKkdsH0rxX4geMfC0Xg7VYrqSyad4WEcMBBbPbOK6Iq25jGfQ+dvH&#10;N4iX2nWYubeaTaSSDnZmvNowRcSE4PPWnXU80/iC8m/efPdMVBOcCpUx5a5UVjJ3OpEgC73IU0Y+&#10;VxnkigfXrSnO81IyJeVOGHvxSYPzH3qXB3EZoI+VuaAIGXK8mtDT5GV5hnPGB7VTI64PalgO0DLY&#10;y/BoA622mYmAPI3epZGY3cflxqozyD3rLh+63HVRVyNiwAJGAeTmgGb2hzyWmv3B+2qkU8gEkZb5&#10;WPrivQpFXdC/mAqYwVxXj08Mbxbmu5ECOCMHqe1ek+Gbh7nQpYJtShLxwgRsTywqZCNNu2DUTdD2&#10;p7h1mKMBw5xUDlyzYQdeKaYDHk2ooL4BHJNfRv7MFiJfjx8UbzYMW+jIM46ZNfNlwrNp0hMQAU8n&#10;PNfYX7LlpNH4E+OF80bDztRijU47AUp6xsPoz673A3zMANok4qZ2BO7bgYquCiwWwKcAE/XNIz5j&#10;zhR7VFrIxRI7DK8Go2YsqAK5JbtVVmkMqAQksWrVhEcNrJJK8edvAqdhE0EcMNr5kg5K9D2rC1DU&#10;EMsgEhAANV9S1RiSgKk7TgelcRd3rfvjvA5NQ5pI0hBsn1C7kYtiQd8knpXKXV8qzEbtzAcCobm5&#10;by5wZCQW656Vy99MQ27yFJXoc1ztnTGJ0guLaXTdat5bhfLuNHnRif4dwr8/NT+HPio/FT4hxaXf&#10;pdRDxHK6sqYVlZs+v8NfcWjLLd6leI0bAeS3APSuY8dz3GmfDez0/Q9Mh/trVrp4onXlkU/eb24r&#10;xMXjp06qjDrue5hMLGVJye58u2OnWGk39xaPJY3N/E6CdoyGVGPbNe8aVHpuneFYbvURbNdNaK6Q&#10;E58oHkZHrXlmi+G9bsPGevxajpc0kxuI5Fw/mPLI3JJPJ617NZeHpJJzf61qBjjwrCB2+8B0Br4r&#10;iTF+00lLRb2Pu+HaCpq6MqIeJte1uNvOuY7RJMI75VEHsK6eKP4c6FA8hsl1K/wCxkAKg/yqLVtV&#10;U2cNvp+mRIgUIPJ4AA47Vix6JLIwlv8AxBZRIxB2bwWNfEupzq0nyQ7Ldn3dKm5bbl6/8e6xPG0V&#10;p4IaFtu1PKycD6AVlRWnxCv50eWXUYg7ZHmyH+VdBHP4csbcLZ2Fo8gHMrICarSavrct6Et7O9dm&#10;OCVQgAVHNCP8Kkl/elr+Z0+wfV3NPR9C8TDxLZi18aq90kLZVYiQB3z1r0bw4nji28WeFV+yLdzD&#10;Vc2wlm8tevzAg4rh9FPj621a9ms/ES2m9BvZkDn3613umalosWo6Vc6/rWoX0lvKXEcGYy7dR0xS&#10;wmNlColzK73suh5+YYdWb5b6aep9ByeJviLFqeuWzPpulqNNi+zlbQXGxsc565zXleseKf2mhrt0&#10;LX4h6rNGVcxmLRnQFR34XFacfxg0y23/AGL9k2NiyKC890pYgdOvNcxrfxj+J9w96LHwx4F0yIw4&#10;RPswkdfqWOM/hX1yzBUoP98lfyufAxyypKpdYJNd20vwSl+ZR0nxZ+1Hfa7pkNl4o8QTTTTSBFfT&#10;nAyv3skgYx716vY/8NqvpsT/ANo+EgCOBPCoP5GvD9E+KHxWsfE5uDN4Ru1ZyXia0Vc/QqRivVYP&#10;j3qq2EK3P7Lt48gXl4L0BD+Byf1rry3HwqRbc9fJWIzbLMRCSVHCxkvPV/kjQ1W+/bMtNPkkkbRW&#10;UJkta2ayEfgOa8i1b4iftJw3M8U/jXxJESrKQulMvB69q9Of4/AIc/st6wfZr5P8K5zVfjjp1yYx&#10;J+yjoYw4IM00Zb86vF5lOMHyT17NGWX4KtzJVcCvVWX4Wf5ngv8AbOprfyPd22oNJJdM7SXFswyz&#10;cnk+tWjqNhKNx0uyDbf7gFeieIvHGja94PurWf4B+ErK3MIInikTfGR0xj/GvM1Tw1JCB9uZGAwW&#10;Hf0r4DG048/Ndtve3+R+mZfUnKC5ocluj1/Espe6QYTG2k224nG8kClFhpEsM4j1mS3LA8g5FVp9&#10;B0O805BD8UUjdVOeOf6Vmnw34kggjNv8R4bjv5cgxkexrGFOnbSpyvs0zv67Fs6HqUbl4/iJFIu/&#10;O0rzVK8s9cWKNt8zbZVZShPUVSmn8W2lwRL4ZvmweCucUP4jvo7WItplwr7xw6Z471uqVeTTXLL0&#10;sKUo2PcNB+KPhVfBmmaV4h/Zj025TfEk17EV34X+LB5yPrX0DpOi/sq+KPDpl0+58KPK1oMj7V5U&#10;0Zx0KEgZHsDXjHhHwX8NvFfw50qez8a6RbXjwAyO06ht/cGMn1qLXvgf4/tWaTStZtr0AZDWk5gk&#10;H05wfzr6zK3KMU5U79NOh+dZxSw0qzjDFOjO92m3Zv0en3Ha+IfgJYzR6jLpPxguYz5bmOMLtIPY&#10;b48fnivmvxLpHx78Nat4esZ/iH4mt0e4nWy+0u86SKOG5b27cVq3Gr/tKeEbu8s0+InxNswx/wBX&#10;fxvNH/wFmyPyNcP4h8ffGK+tdJOt6rDqEUdyWhZIOU9eR0zXo4ipTUWoySm9k9fzLy/C4xySqONS&#10;n/Mo2f4aHD6hH4mg1C+nniaWVpi8kkSYBPrgVY03XJZYo1aKcOr4Bcn+tby67pVzHCXsjETHgo69&#10;DVSS10OeQOI4kJfqnFfPKre6qQtLutD6f2aivdZs7fDmoaVJFqFhaIfK+S5iADKfXiuebw3r1qk9&#10;zpfjZ7uASnKrJlgPpk81ZbTriOFtjSypjJKntVuxWWCS3ubTXLtZDIQ8bMdp9sGurDuSfKpadUcW&#10;IhpqiTTtY8Q21vEDNM65xJDOpIPrwat3ln4M1m2lDQ2dlclcqyLgB/bpU81za3eswRXEFvBK0ZHm&#10;BeCawtR027tdpb7RsMuRJGMg/lXYqVndOzPOlp0ui1Bd+LdDkgiuYrjULIcCQEkhf1q3qVjoOu+E&#10;7mezitDiEl4wPnRvpWTbeIYYp1stQ0eR4GAVZWGcA+tWJba603XLHVdHuJDDKm+aAcqy/SuilVlT&#10;d9mctajGomfOvizwjciLVpLaBlmiZmaPbgnHpXldjcsJXhnDhlkKkkcgivuy7XSda0C/vbVLeK5S&#10;DE0OMMD9K+SfG+jNF4h1ieGxEcq3RMiAYz74r7fJs25/cnufC5tlnsm5JaHafDvxEIfEU2l3VwWi&#10;mx9lkY9/SvcHEaCEgEFmzn2NfEEFzOJtOZJnSWG4V4yDyCvNfWng/V4dX+EVvMXQT20aRzDPIIHW&#10;vqHqrnzjTR28LDKkE8EYzWxAzHzP3vQjiuehbgjZ/CK3LXYRESG544rGQzet/NZDtUcU7VNY8OaT&#10;4C1bVNV8RxW1pbwklD9+R/4UQdWLdOK5/XfEPhfQfA19d6hrEUf7gmNAcySN1Cqvcn9K+GvHni/x&#10;J4k8bme5nlhs4Z2FnYo3yRKe5/vMe5P8qcYNkyl2N/4j+P8AxX4p8YGJWu7TSororaWETkDb2aQj&#10;7zHr6CuGtdPvZNW0W2tLYTTyXSg47Z6/gKqWiKsLEQndwc+leh+EbK8XUNQ1ASSLIXUQr6DuaqrU&#10;VKLfY6cNSdWaij1jS/D8FvoUKfakYRWqGTj+LvXH+JZpDrkaLqBCphVA710uo6xeQeG3iUr5ssQG&#10;O4rjViaaaIyZaXzQeT3PSvjKknUqubd0fe4ej7OmoI1PD0N3DqS+VDJI7rljjoK1NYE73tl8uNj/&#10;ADcda7TRLGO08HmWUxedJanGewrGsreW88UXZNuWiiuMse3WuWpK8rs9SnaMVEy5X8jwxuMbAtBx&#10;XOWZkfUXkdWJ38ZrpvFLwf29axRNEVAVcLVB0t4tDZtoD+R+OamOnzKnPm66IhupXdbVcr8rVYhU&#10;pGhz95az9It7241C4Ekbqpm4bHate/8AKjvLaJZQcHHBqavYdLuSwvHHG7JjeyHJJqpBbCbWi7yT&#10;8TZ6012jSaJTIfmxW1aLFHaTSF+fLzjFYyulc30ZJrF0sHhBUQfvHQICe2eK73wHD4Q0z4NfErVL&#10;+90+W6gjiaOFiCzO3K4HU815BcPJcasu8kxpISo9aZJIkd3a7re9cuwCDcdpx7dKyVJ8tk9Xqy51&#10;Lqx1l1fX174/1C+nkZ3ml+UZ4RewA9hWt9pljtdNjW2iy10oPPQE1kWsIXTnna1KKIMqrdarrMxt&#10;p5Wt5FCsdmT1rlVPmbRonyxuz3jSbTw8PD/imW7+INlDaW+jhp1DDfLIR8gH4159pcl1JqniJ5bT&#10;5Y7x/JGeqZ+U/lXi+oajq39rQmHVLwn+0ELQlztYA9COle22U9s3hOS5Fqsarpa71z904qq1D2cV&#10;LqzCmnOV+iK2oTQedCQWDPJ3PSrtlO8T25+0bdygv749aydMha61OSZ7Z9nn/uwe/NQ67cmHWykc&#10;K/KFAUVzunfTudsFbU2hE9140u755MJFCAmegxWRqVw8l9bZYM3nED0xWtNqGhwfDXQWllnjl+ys&#10;Z4cflz715zFqN/qPjZks9IEcKynJJycVdPDuTbW0TKtKyt1Z1wZIUuGOr6xGpg+dYp2VSPQgda5C&#10;S5muvEcvkwGOFJ/l3cs+Ouc10mpwahHoFmrQhWPygt1Oa9m+D/wq1XWpLC8u5Lm104yhnuJEIe5x&#10;2Qdh6mnRoRcm7avQ5as4U1d9DyTS9I8Sav4i0uxsfB2pTSyMqoEQhMHqzsOABX1XYad4S8Bfs06g&#10;HltLjWr63KyyYG6SRhjao6hVqDxf4q0jwd4v1LRNJ+E/hySURiK0aGZWknfoSxHIxXlyv4r1LxJq&#10;GqeINTiknFq7W8A/1UK9cAdMijE4dUaT6NnH7d4iatpFHkvjafUNQ8S+HdNikYyXl8HkQHopOTXi&#10;10lhD8e/GtpAn7m1uI0B7GQcNj6GvTdO1Gyl+L3xz1qW9Ag0nR7yOEn/AJ6YIGPxrybRN876hfTS&#10;Ze7125mYnry2RX2vDeBdGkuZavX7z5PiHHKc+WLukdRetAnh++ysbP5BYqWxwOetXPC93p2o+Crl&#10;4E2NFKVkjJ5BFcB4knaPw7cO13Iu9yic/ernfBmsvpfj6EvK32eeVUk9AD3r6zm6HyT1Pb5UIZxg&#10;nnrWfIuQ49uK6KeNGXzF2GOWAOpXpzWTIvL/AC1SZkZFjc6vp3j3w9qlheXcV1Z6pHL5qNjO05xx&#10;X6pfCXxXpHjH4IafqMUcS39napFqNrnLJIo5b6N1FflnKCLe7Hl53cGvSfgn461Twd+0los4uWbS&#10;7/UIrfUoD91o2OA31Tr9K5MXR9pHzO3CVeR7n6ja7e3x8ER2mkxL58pKyDy+Vx71xK23jW08NSzS&#10;6vA8qgsIhHu/WvWbSTTH0i9vrey0uSK70SKeGZHBUKwzwfcVyj3N4biY/Y4NhmOAG3A14DtB2PWh&#10;eZ57ba/4unv7qCP4ZW8s4ICyfdVfUkV1nh+31Xf4tk1G+gZpGTy4VXhD3xW5B/Z8d5NJ/ZFpHJIo&#10;3sBip1WEzyNvi59GBqJ1lY3hhmmmVfImS5YxXES55ztzU9xp9jd6IqX91bsFHBZ9tNbzUnV1+0Mp&#10;bglTVDVLG9v7OOMtfxrvVg6MRgj6Vypt9Tt5UlsV4NH0Sz1WOVNNsyqgld67s/ia1bTUdYvZPEcL&#10;C2igt1UJJwoI9hWFc2ut2zeH7ebx5byxPgIsmAc+mTUsmg6888h/4SyOKPywSkL5yPqOtU773JVu&#10;xvIgNrKqP5mTzIOQKxdT/sGC3vDe6tFHsTONwBJ+lWtMkurO5e0GizyRuhxKTkqfeqep6JpWotcv&#10;cai6OScEN/Ss1FdTTnaMiz1NLk2UMGkW8kcVwCsmRlR7/WuuuJtPEKf8Si3QiEZAfOcVk6do+iWP&#10;hW+t7aCcyTSjzJ3JJb6emKi1aXSNM8M27zaZeXc8rgQxgk5PoT2rZR7GUpoYp8Ralqd5BZRJDaRS&#10;ATSHjNasljaWtqYzexNL9mOWYgc4qDSL8f2HcyR6EbN5wu6EPnH41cudIuNSspIn157cSQEGVH+Y&#10;ZrRENXOd0vUNEil16LVNesEdZG8t1kBwO3FbWn33hFvPxq15hnPzbTg15/F4DsNM8V6u+peMdSv4&#10;mYtA5kJIJ6Z+lY6r4uk+J9laW11Fa2Iv1DzvCPuZ6fiKbXMtjKM+WWp7ELmxa4nMbBkDcNjrUate&#10;yzThdFdl7N6VbnHhKCbRIX1koiWILyIN3zY9uua4/Ute1QTywaajqu8hZDFkkfSso07HQ6nNsdfp&#10;9qH1t1e5gQID1xk1bvIYo5rcMFKtJ8pzjNeX6XZ+Op/Gui3M3i6/iC3wJkYYG3PI29OeleqeK1gn&#10;8NeG4YNQ2u1th2Trn1/Gr9n1IlLYq3dzo6aXFENVtQWADgMOPxqnJbaA2nJu1W3kOzPIB7VxsWhz&#10;reKJtcmdM55fFa0NjAJ4vLvriEDjLNkGoehcURTX2h2WqaRG2tSIst1tBC9CelX/ABLqc2nab4aK&#10;afcy/abdmyik8AZ5qG6s9KS1iludAhnaMl9xHTHOa8217x3JNqFjbWvwvvXRN0YuHjJzjjgdsVSj&#10;zbbhKajudpYahDdaClyYb5VaGQhWQjletcrpGv21z8VrS0k0BreCW7kXz2fldvqP9qtLQbu+uvDM&#10;0U2t6UkcIy0YCqU3VU1LSNNYXVxaJAZQcu0bD+lbcvJucsqvPseozf2DpehXF1BKFa5jO6Pzd2SO&#10;469a8v1afxXqM6pb2coQ3PyHGCPoag0+O6nv9NSfXbyTy5QNjE4UV6RLJpts9gd9qAkK7RnHNP3W&#10;7oz5ZHGad4e8ZmS2a78e6ooGCIxKxxit67TW/wCyTbDxfeLGU2vwckfWuts5b+ZbmYvAIVAHynNX&#10;Gt7bzIvMt4wpGQcVD3ujWMdNThdO8IeHrqzBN9OZFJLF5cZJ9qnGhXdvr8US6rBb2idWLg+YK7q6&#10;t9DTwuJD4hSKRo2VBv25J6V5xq3+h6N4ettQ8dJJJJM7RBJMnBPGaTc21oO0Udh4e0SwHiDxPNb3&#10;djcFVBaR3A2+v51bv71F1K3jiurRCJSCFI5rzuxvdNtJbvzfFeoKkqDeI8nIHTpVmT7FcXNvqFrL&#10;IkNuMykt82PXFa2cVqZpczO2FtpM1+JbuaNcEEsWwTXWG40+18LJLA0UkYQALnrXmtjPpupxwiGe&#10;dwkoDcY6V1pi0pNPtYXa42rjEa5IJrFTText7PlWpaN7qU0ieXoAG7BGecVSnuNFtpJpr9IJHC5K&#10;+n4VvWc0UfhnxG406NAliTGD1wBXjN1qsdxd3XleEdSupXunAJU4GDRyc2glLlN2TxP4Xl8QyrZe&#10;HtPVo3w2YQpqCy1bxHqHxReIaHAbay2+YwIGzd0471xF5p8ya7b3DWhjlLAlFGOPSu/0jUfC9rpQ&#10;kezuxNeFRKqqfl2+v1pexUUaRqtnS6neafFHZme+fAjOGCZA9a47UTpepaL+4+LNvaxrMC2CAxx2&#10;9RXeLd+G5NPkA0y2lWWLneBkfnXEXXhvwxc6vdyiwvIhITzG5A/IUqdk9RVG2tDW0eHQ5LO0h/4W&#10;VBLgqjB7gDJ/OusnW30+6trffpxMltujKSBjivN7fwv4OhvFefxNrhAcEKrkdPWtV00SLUZ5bbTd&#10;RBaEKJpZS2APTNbOaS03MI0pc3kWmitJddSbzomJuOx6fhWzLNJCYPJtCW+UbQcVxq3/AIetLksk&#10;t5LK5JOQcA1q+E9Wt7jxH8TIrvQmlCpE0DHgL7A1EFKZrPlgu5Z12/8AFUXh27lXwtAfJiVyrzYD&#10;jr1rzm5+J840iK2j+E1q0zvsx54OG6VJ8QJfFF54q8I2YvZoLWXUgmImPzDOOfwrobD4f+CITYvP&#10;LO0v2RG3mTOSRzXVTUeXU4p80noLoHiPxlHas97ZW0YdgwjiYNtU9Bmuku9esntFaWC9cEfwpVuD&#10;TvCVnosqlvl28GQ7ice5qASaC8kK2/2R1B5BQVz15J7I7MPTstSrpuqLNqtssfw11NYiGzOQeMdO&#10;O9bCKXklf7NLgMcZQirttqNuhVP7Ps40W2Y5CDsK4+XxgkkxVPD5Be+ZFQrgnBx09654+hrLQ6Ei&#10;1aOb9++8Z3YOMVnyzWq6bO0VkvyIxLY6Y96lcPLp3mLZmJmhBZc+tQxWl23hbxFBgANbtggc9PWi&#10;SKg1a5xa6trzXF69ta+ZmVgFDY6VlTp8Vb2eTdqqQR84VOTiur0SHRLPAu7qNnW4fjcOtdX9qsTs&#10;aG1jRSRg9cirltsRGWt2eceHfDWrw63rN3qF5qU052iB3kPA78V6naWsyaKflkAWMnaTzVzT7rTn&#10;161t5tRtFdrdipYjtVXU9W02JL1Y7yDgMNwPUisZJv0Nfaq9kZEdx5l7qEbaWcoxGW4qaKKNrG5R&#10;rpoxgnOea4aC81y48XSEWMsq/avlZFwAM+1aWp3uoR3RREYExBQx7Mazn7mqRtBc2hqJp86ah5i+&#10;O5ZU3H92zdKubPDMsNwl1olk5PBcKM157/Z/jtb5JW1eeRPM38E4IP0rXhmlM1qJdPuYjnDEg4zW&#10;ar9ing099Sj4k8H2l1pWrzaL4lmSQW7s9mxwJMDsa+cori9s9T1+3u9Ilib7QwUOvp6Gvq64v7e2&#10;vvDm2/dme2kzsHAGO+K4vVYPCesaJfwyeHLZJldwshXDZPvXVRxUlo9UeTjMvjJNx0Z4Ul0JhCfs&#10;KFAxww6VNh2ziIAAdhUOpWV1pmszWTQ4TziYye4PpTY7i4FrImRjZwcV6cZXVz5ypBwdmSs7qG2n&#10;vURJaLG4Zzk+9RBmMR+Y53Up3ZHyHPbmqMieMA+fkEfL60KieYuCv3utQln5+9z2FTQhhMMofm9a&#10;QExikBc+UoAHUU1QwIKt36VtWcKSbw1woAHQ1Xu1gjvIlBU4zyKYyurrtJdGPvipSkTW5eOUjjkZ&#10;rQszp00SxttXPHIqxNY2cduwj1Rcl/u5pWGctIqiRvnI4q1Zzqkd4BI5zEQOasXUdkrYa9XcvWqb&#10;RwASFXJyOtACpLAYmTzWDGQkmjau4nzOc1WAQTScDPpVqFHKfKrn8aYFW78wYC8nb2pLSOZ4/mjx&#10;71M337gGIZHrTo59hwYARjtQAjRsrEADOahlZ/syLslz6U53c3Skcgt0zVgkgQkxRjI70AVo1Ozk&#10;8+4qcI4GVCnB6UMfvfIM44qs0s4ZRg0Aacc00c5Y26nKdu1VJ7mDyp8Wibix6VUZ5TG2bjjHSqp8&#10;oouGbgnINAmx2+RiWKYwaQ9+aUD9yPlAOKbkbmO2gAw2DjFOUDy3+clsUihsjLcEcU7HJ7UARgfO&#10;OOlA3liMHjoRQM5UZ71MThTxQA3AwPmY59ajJbzG+TPNTjYVUd8VAT+9Iwc0wHqR5ZOedtQh2acg&#10;K+A1TLHITy561diiiXeSIyTQMrvEVt4H2nB6itC0jEo/drPnbzhamiWOQRxs4CnPXtXTadqGh6f4&#10;Z1sHSbWaZ0wpOOKEgSMR9Nm/swymePjsT0rIuTcwxyzCOQpHCzMqjJNa32mWY3TSTBELk7Q3WrNq&#10;pKzFVjZSMMrDPFNpAeBa14skdLtUluUZnZVVlwR2rzO7ubiecmW9cBpD/F1r6x1nwj4FvoojeWSW&#10;zyqSktuBkH6V5lrHwq1Q208uieP9JvVBz5Fw2x/oDnFaJJWLVjxiBGjkZlWJvcjtVj5fm+WPk1a1&#10;fRPHWlTyJqHw31+JN2PMiQupx7rmudWdftBcSS43YKuMEfga2UkwNkFS3A704YG/5h1qqkkTRgpI&#10;SPUdqmBjG75gSe+aYEwI3DmpO3tUGRtWpQeBxQA8YyfkHIpQcBfn5JpuRnml9MigCX+LrS8YPNR5&#10;6c04Fcfe5zQBIDiM/SkhZd16QH+6QabhtyYk55qWNo0tdTDbdzREipkwufVf7NSY8N/tGSYP+ttw&#10;D+Fe8sMX1y2eCxrxj9nSFh8D/i3PggTaii9O617YTGGn3Z74rSnrEqJTIjIBMoOW6Gowq+ZIfKUc&#10;VKQm5+n3qQhsAlhitCxuRgdKTHBphHQ+xpoaTcf9Hxz1zSAccZPGfSm8ckrTsjAyQKaTggnHtQAo&#10;Q/NgdqeE+RhhjUXmSBz+7HSmLLdhyREPagCQj5xyB/Sj+IjNQ4kMpLT9T2p/pkngdaAFZBtPTpTV&#10;WPPJ6VKGQwt8460xg28YB60AB24bn8abkgv8+fwpu7JfPtSj7i+560wFLtlQAcY9KaOMjK4zQfM+&#10;0IgQcjrSlGVzkjpQIX5TsywqNlfzCB0x60YYtLleM8VMqj1xQgIw5Cc9v1pckqhEhAzUcnEifKME&#10;07OIutNDCZSGTbKOR1pFHyHjsKEALtukOMdaSQNkhX79aYE20BAcLnHY1G+7ysjnmmBWGAZGJOM1&#10;N5kazIpTkikBDIW8kbcg470yIS733ykipT5huZCY1Cnpin7VET/KefemAgY5m+5jFRmaIKFAJJbp&#10;SFQMdaj8v/SI22jINAFraX5wQNtQbf3kgLtndUgaTzJMk4OOaQj96OaADbgHBPGKjJlDjb0A/OpQ&#10;MAcE89c0rAED5AMCgCENM04yhwalOQG/CkBwx+UCgA7m5zmgBdxCsQOdtRxy5F0Gt+p4p4HzU7av&#10;y5RRQAwd8CndXPOKCODgcU0r8h+U/nQA5hgjIGQKQHcB1oAkMZDW568GpMYCnKgUgIyPmb5OvejH&#10;zHilJfzO2CODSeoIoAaWXPQ0oMfVWNN2MZGBA+uaUowLfu/pTAflthwxpPmw2TzTeiDJGaXjI4Gf&#10;rQA1Qc9acUISQHHQUc4+7zSZOw8mgBVQZHz9u9KQAR83NQ7jvAx1FSpnZz69aAGknLmnqVMTZP0p&#10;MDL+ppOmCFxSAYySuUxJjDVK3Dn5QMKB9aTJx1NIemd1MCP5ty/LUgzsIxTSDjIXmkGQCSGoAi+Y&#10;SykuSM8VLuA3cCpDhlA44NQHYHwQ3J/OgBwbJxj8acGcK+CKeYztQlh06VAwPnxDJoAepyj5Qknv&#10;UoI2E7F4qFgwPD5x2pRtwuZwMigBxI80/Ke3NDsm1BjkmmNwwG6mYPBpAP6t0odHIOcgYpASM8Gn&#10;ZlKZOTQBDjCrthU4bnNTMcCMjb06Uh+6Rk80hHyrkUIBCSScsakJAU4FQH/Wgb+pqy0UohUkryKY&#10;DPlIOVH1pCVEI4/HFMO4DpS8GWMuyhRQAgYbRhjzS8YOTUjJCWJEi47U0kdOOlICM48wnHahf9Uc&#10;HvT8AgfNSdxwKYDDkzQnecZ5qUOAH4zim9+tNI45XigYjZMjnYfzoUSbeVI/CpRt2Dlc4pSzlVzj&#10;pQA0Y8xPr1qaTyxAmJASe1QHPFNB+dev3qAFCy7n4AAHBpXQNCAZByPSpmI+TB/hqFvvZ2frQIpP&#10;EqhVGetWYuHHGPlp2F3DK9qVQAD8vehu4Cci4OTn0qdXTyZPmBqNgNi8c0wA4yAc0AS7lx0p63ES&#10;FsCNmIwKi2uy4ML0xolUJ8hB9aBkrOpccd6cFh2H9+Pu9KhCHGdnXvmk2MWyTwDQA5gMnvzSDIB4&#10;oPD9OKd82480AM43L8o4NPyMEYUjHao3jJZT5lMIcAYoC5KTJ5YxF1pVMmGzFimq7jaDUhlyrg2o&#10;6dc0AJzuFGF2vx1pqsNpBHNPB4Y47UCGE7SOfzpucs596cy5UDJ60bTgAKKBnnEXliKJi/rxT9wZ&#10;zgnFUwHMJG481NbxyBgS7dfSuFnYiykDGeBto2BTnNaFuURwMJznr2qu0uIMCIjGOlZ8jzf2gCEa&#10;pLsXru3kliYrct85PTtWZ9hvo9NusM5AHTHNadvcbbyD2kGRXUXFxYLZIxsULG35weM4pDSPOI47&#10;4QoACuWO7jk1o2pZZIyeT6elaKNG891MfLwN21fSstyftTspP+s7UxWLyK39oTP5jc+9LKuUlwG5&#10;XvSQ7yQD6Cr+0GJxs6L1oA55XkjcsqyN8+CKrzXLzTXERtQuE4bPc1qToonXhRzz71niGL+02cQE&#10;OevPWgB9ja3Aa2Z7wuY2OCR2NdRGv+hgljkDis233KiAA8tzW5GF/s2Zm7RmkkNGJPIpuSPOwT1p&#10;isy25+Q8E8+tZ15KqXinYTumOT6VMkxe1fDZO0AUguS+aPMDNESM+tMkkiYAKin0qMp+7AIPTkUy&#10;GGT7fIQzAAd6aAhljUyodpHJyM1AVk2LiPgdTWy0LGNm8pzz2qMwS+YvQcdKdhGA7yh5Mt9Pao0N&#10;01xAN5IL9a2Z7eJplVoVIC8YNS29qiwwDyQACe9Kwy/GgTSLRfIRmKckHpVXyyskrKpOT61NgiVB&#10;5jcsMDNaaQAkAzRj5eaaEZAkcq25D0/KmK7mSTCdD1q9JbstxcHzwR6elXrCzikjmykoBHBxQKxi&#10;KWIOYxyOtWYkAtpeBxUeo7bbUHURqVzwKqxXDSRAC2Yc/MaEBZUsLg/P1NI3lmWXJG6nrHK00ZV2&#10;wOoNTPZP5Bm8qTIPQU0JlJoyYsiNu+aqeVKby2zaHbg5zW1uZbbD2uFAqe38mSQMHjwD0q7k2sYh&#10;hj+y3W7TImBPAI6Vy2qaDY3Npff6BGp28HbXpdytm9uVMoUhhtCioZtselAtbLzHheO1WpNCtc+W&#10;9S8N6jb3t8Y7W6KFiWABNc9NDdIqbobjrggqeK+srdbRldXtrcqXPLDNV9R8NaDcaPdP9liRtvUI&#10;Mc1anqRydj5M8wCUKR97oT2qcBjFgyRgexr0XxD4Tu4xfGFX29QVXpXnU9pd26OJIbkqDhjiqUrk&#10;u63I2UbWzKSRjHvUflWrSfOh5H5UqEeSpySCalAUx8QBeOlVcVzCv9LgeJ9vlsp7+lcXfaFOwn8s&#10;OhU5B9a9OUgmPkkKxyKjn2s/y2g4HSnvuO7PCLmz1aLULh/sxCYxhW9O9aeja9q9ndRDdcNGJOUZ&#10;+lemzafHNK4bT1C7TkE+tcdqmgxxm6McL7Spyo7VlOjCS1VzSFWUHdM9C8P+M7GS6KXGmhWKgZLf&#10;yrvYdR06SC5P26HDEFDmvk42t9DH/wAfE2RIcKRg4+tXbDWdfguBEZ5Xjz/EeleLiMoT1gezQzZr&#10;SZ9Wo6tMm0xMCODuqQj5lO3vXi/h3xNbNrGnxXDSoBIMgtwfpXsSXemXFtbNBqVucoMDNeFWwlSm&#10;9Ue1RxMKiumWMcHingGrCo6wg7U2kDPNBXAQ71IPTFcTR1plRhloyccdacjAudqADPc1I6/6I3DV&#10;WiJ3n5e/PNKwGghYMwyDx608/wCrlPIyKhQYc/N36VOR8o+bPPSsmi0QhkO7CY5pwPy9Tz3po27p&#10;hsHWlHUc0kMMHevPGacSmeGNB+6ePwpmG+0RcZ5psRYX7ud56c0hwFU71xmpABgfKBx0qG5TdEQG&#10;P3e1SAgfLD94p9OasDJA4XANZscYWIYZyQe9WFLbW+Y84p2AklXMnBGcdapS7QsYPBJ71ZJA8sbj&#10;uzVe6+6j8HBHAFOIiM52FSBjFOQfuxhTUTFiYMRnBFWE/wBXGdvamMUnMEfHem4HyZH8VP4Ib5ee&#10;KX+I5PSkAM0nnQ8Z46VMv3yNhyRUIJEytgEZ6VY3K1zGcgZHpQBKB8nXtzTvl2L680mBt6dqaDwf&#10;k6daloaJ4xkHvUj7mtpAQfu8VAjDI+vNWAzZbEin5DxilYbIYcZU+UeFOMmpEYGNjg53HIqNQBEx&#10;yeXNSjbsb92OlAiRnBg27eCah2/vEwT0OOafx5D8dKrNJgPgNnd6UgL3H9lgAdc1DHwmCw61PH/x&#10;4qcfw80iBArHaCc81IxePMbjkgU8ZAPzD2pP4zwMYoXb5mMt7U0K45SdoJfHNSYXyOQOlQED5/mH&#10;BqRehBJ6UWEiq5OX47+tOUk2EgJHWo7jarIBIcnORSx48kYfJ3dKqOwM4/xdGreEtVzGOLfqa8Fg&#10;YC7ulCniQ19I+I4lfwVqpKjJt+cV82H914j1P5Mf6Uwx+NfV8OV0ppHzWf0OaBpo3yPlBUq7doBB&#10;56VCgzIxJIUrnFSx5Mh+dMZ4J7V+hrY/OmrMsD/VZ/WnDb5CkN3pgx5jDzh06CnqCEUkmmAwl96q&#10;IT0odX2IcHpUo25Yhunah8mNWBPvTWgmYl4jDT7omIAEcHNYcak20Jycs56muju8MAozjyzxWCij&#10;bOc87zx6U5CjsVmRd04ZOTA38q+nP2ZNSkHi6DT2k4zc4WvmeQDDHJ4U5Newfs+XQh/a98Lwm4Xb&#10;LFOM9OcGuaurxsdeFdpo+/bpWF9Mdg/1rfzqAKRyWP0q7dBgYGDqVeQkfnVVj85O09K8rqep1Hjb&#10;+n5U0g54NAI55/DFKepqbFCxMfNYYI9easfxH5e9Vhj7SnIHP51Y5EijaenPvQA7B9aXA2jknNPU&#10;pg+9Mc/6Wu044pAR8bqTDBU/GpMZ3ZFMIO7OfwoAZg85JJPvTSMg1LjhqaaAIlUb3PtzTccHnrUh&#10;6k80w0ARnORxSevFKcEMCGBBowMdaAG87h8tKMYPFB4K8dTS87mypoAYeo+Wkx15px6nHSm5IfjJ&#10;PagBpBwtMwML8p796lOcN2OaTDbzggACgCIgeW3yL0qB1BCjPereDsfK0wgbTigCoUYlcr24qWK4&#10;vozlJZVO7jDU/wCfKc96eyR7O5PelYDesNcuUkVJrgOCOCe9dpYarbuPluoxntmvJHijPZgc9QaR&#10;Wu45gUuJeMY5pWC59BQXEEkAP7vIHUGnHaRx614vZa1qEMkQfzCvcGu1sddtZETE+0980gOvZXyP&#10;lFRY+cjHU0y1urZ0U+arfLzzVtTA4fAUHn8KTYEI6dKhYjK8HG6rezggEH0OajKjJ4HXmgAyCqfK&#10;Pu00xoY2+c5zwKUjg0meODRYBjICvT65qqww0eE4zV0k7GqNl5J2jii4FJ0O8jcOR2oUbUGas7SS&#10;TvGPSkERaQfvVH1osBYtmLtChjXBgYEeoNfkD8d9It9J/wCCgfxUhgsgkFzq73Ma9sucn9a/YOzQ&#10;C5U7TuU+vWvy/wD2vbF7b9tL4f3ZBCXuh8cdwa6MLuwbsjxjwHrl9pXxKv51ZWt7uRY7q1Y/LKhO&#10;Mg9iO1exfEprGf4MeDZIV3CDWIpEboV3nkfhXzvAuBpbCEAm5Q9e1e16zcLP8A4IBEDgW2Wz0xWk&#10;laVzmlvc+m/2U50HjX9pm339fD9jIoJ6jBr6xifZrkx2HkuMH3r4S/ZwvJ7b9rzUrWSR0N54RA2n&#10;gOF/wr7lvGkj1e5xadHPI75NRT1bNKmp4h4OFxpv/BTT4tWhtplh1TQjKMqQrMDng98e1YX7Tnhm&#10;e9+FPhLxPp9nci80LUxLMbYESmJTnORydpr3WaHTG1zw7cvoNu9xa7zbTYw8e7rk9SK1GW2uvC+v&#10;Wc9lBJHc6VLEyyLkEOMHIrdS9+/QmdpRsfD3wj8XLrX7bv7P1+8wW5l0drW5APJKrjmvuOUt/wAJ&#10;3BFtXaN+T9TX5waVod74P/4KjaVbGC6WFPiQs0AYYRoZm42np3r9HbsD/hMom8wYezjYH2apqU+W&#10;WgSvZI/Kb9r7SjbftoeFL8Mdt/4bGVx0ZDjrXzNEoMO7fkFRg19yftuWqr4k/ZknEa8x3YY4+hr4&#10;cjZBY2QA6qelVUaudlN3imSYO1juHvRxgUq48s/L+OaX5fNI2AYFQURMVyQD3qUY2r9KjfaCS277&#10;3BxTwCAMsDnGKQkSKB5f+rA9fejBMXf71OHC+lO/vcdqChhA6ArzScBvufSpNo2EZPXpQckYAHHQ&#10;0CDupyADTWIyBtA607+E5JpDnJ+U8UACMwY4HBHftUqliqje3U8VHwMEJ3p4I8x/TFAh+xQyFXU5&#10;HOajbOOhFTAobEqeu6kI+5+8zgelAEODhfm7VCd+JRnuKtOreQDs4yKrv/rwAv8ADQAD/Vgj05oB&#10;JRB5uMHpTeSBkY9qaSuWGT0FMQ8udxzjg0MeIzk4I5pn8J4pc8H5qAHAnYM4pM8DB70nUHFDHg/J&#10;kAetADkH748c0/cmGAzUCsdmQhJzT8/IAIxyPyoFcD92T5AAfepIwAMbmwRUOevUnPSnEtub5R06&#10;UgRaO/y5P3pwRwDVC4Eg2DB5/i9KnVt0UgKY5p7ZNo4yDjpTBl7w5qt1beKYYi7bPOAJJ6173Ftl&#10;0K3mieM5hBYZr5jdNt60nnHcSCQPavWPBer+ZbJbSXZxtwuTzVxlZnPUhdXR6XDHIsSyNMoJBwua&#10;pzIxkkDDGTwRVsYFuoaMkliRz2prA+nQcVvuczM2VCBbfOpGw15d4y0aeWwe+toJFlifc2zhhjuM&#10;V6zLE7WwKwuT7VTSBd8kcudrxMAGHrUTVy4tLc+e28W/Ek6BZ27/ABR8RNFFB5aqzAkADGM4z+tc&#10;vNJeT30ks+oXcjs+WaRiSfzrsPGelPY+MHljhPkzTsQB0Brl4mieCMCNQwBzWd2acq6DEVAV2pjA&#10;5z3qQDkc04d/3YxnrT8ctSCw3HNLyC/FKKQ/xAE5pjGj/WHKEcUvG37tLkEdOlNP3yc0hCHvUMnD&#10;Rc/xZzU3G1uaaygtjAoA07aQNDnjAQY96uKTvTrjdWXaR7XmPm4HYVoHO3gA880DNNgrRD90SCvS&#10;mWclzb+ILOZLqYBZxlQx5HeoUlITABI+lTfIUfP/ADz6mkyWerpJDc6dYXEUocNAN2Ox96a4wi/L&#10;zmuS8JajHHe3NnLtCyyYUt0zXZX6PDNErR5JIIx0IpIErGXeB/7K1CQ3B+UgBQeua/Qb9n2yWD9j&#10;DQJnjQNeak8nI5wK/PG8WRr3Tl807ZL2MY9c1+nnw+t1tP2YvgpbbMD/AIR2NiAO5XNNq5EpWR6D&#10;I+GtwCCNvNVXd2mAVTkmoHeSS4VEV85x8var4a1t9PLu6l9nFFkkZpaFiL7PBau8kg3FOAe1c3qe&#10;oSNIw8wAduaztS1AvJId2AOi5rj7u8bzmG7PHUnpWFTQ1hG5cv7z/ScrJjA59q5u5umJyCPvcCqt&#10;zcMXyUAO7oDWFdXLAz9MjHSsLtbnWuxZupz5hAb+HnmuZu7ibzVwzAc/hS3FyhZv3je+awLm4ceb&#10;i4z82Bx2NRa5Sa2PTPh6d+ofEadyNsGnE4684rkr64tba48b+LNSvIo0gWWHT1ccjkj5R6n2rpPB&#10;TR2/gL4ly+WwM0cYxnqD1r54+JOry6v8TtD0W0v2NtZXf7wRn5FbPPTqa+axlo1XJ7I+mwMOamoI&#10;3vButzP4j+LGrXWiygXNyGs/MO7aBzxnpn2q5e33iDVNa3z6vcx2yykJCmRke9V7O2s7TwjZB3iS&#10;OG0QKpxlj61pafDqV1LMyWUMVuB8rNwTX51meL9pOUlax+m5Rl6pwiTwpFDbsIl3ZQADqavQWd3N&#10;GnmG5XJ4LMeKdGltbzEmWJiPVgeajl1S6MwEaDIPCgV85Jyk3y/efWQioo3bbS9PjWQsoYggkt3q&#10;e6v7a2sGSDTbMttwdoGfzrn1/wCEouIgG1UwoR0xyRU0NhaRu5l8QQuR1DOK55U9bzlfyV/zNEm9&#10;kbmj+K7WzF/HcfCSa6EpBU+Zgg//AF66rwdb2XiH9oOzF1oU9jazyDZbYyFA6Fm7Z965TQJNEb4q&#10;+Hrd/DVjeo1wN0e8AA9smvrvwtD4at9J8fyP8LNPtN5tjcy2riRmA+7jb93HtivXyrL1XkmocqXr&#10;qfOZ5i3hoO123p0087M7W0+Gfwfi020WbwVY3Egg+Z5LkjP0AIpJvhp8EGlYD4WaQSBkhbwj/wBm&#10;rR8zwXNMjQ/D/wAWXhazUnLyIBgdOo5rL1CwmvfBGqJZ/s1a7CZrd0SdtTZGXHfGc1919Sp2Vqad&#10;vK/6H5C8XjOe8q84pvduyXy5jOm8AfDWF4xB+x94Vuxu5dtZCfoWoXwX4GCAf8ML+CAPfXU/+Krx&#10;mb4ZfGp724I8R+K0Q3LEY1eQHB6d6tR/Cb4pPbTGT4p+N428vgf2tMQTWlOjBf8ALvl+S/yPTumr&#10;vGxv/iqf/Jnpt34F+HrqR/ww74KHqRryD/2avP8AxD8Ovhj9lvv+LD6JaMbVhlNaU7GI4x83Y1y1&#10;18KfjUPPCav4sl+cgH+2peR+JrkNS+Fvx/ihuGXwT4mnG0/8xZ2OPfJrHFUHJO1Ntei/yPUy+rTh&#10;JXxkH5Xl+smeaaz4SksvEdn5N/DI0U8nmxJdbg6k8dDjiq6+HPEE1nJc29/HCoHMTNyapa7aeNNF&#10;1zQ49U8J+IbRpXfyHZ2fcV6jPtUcXifUIzB+6umGADkEA18JiaWIU/cWnRPX8z9EwqjKCfMn6GZq&#10;i6rZtAJLXUg4J+eMHHH0qlb+KNTiRVefUWAPG5Tmu0/4Sa3eFd/hGBl4znBNDHQr1yB4d0pCRxwA&#10;RmphUio2rUr+dzs9m2vdkjGtvGc7Mit4et5VIwRIOa04b/w9f31ojeGbaMtIAygDjPfNVp9CiIfZ&#10;DZcZxggVmDQ79LgS2mo6p5mD/q4CwP5VrCjh6vwJxfqzCop01vc9QX4c+JHtrS80DxNOzgo4hhvj&#10;C+4+hBA4rtNK8b/tL+FtQ0q31LTNev7SGMD7JqMLPuX/AGZx/ia8v8NeKfG+j3Fut54LvNRgSXIj&#10;eVopFx6f4V9U+DvjB8JL3T3ttf8ADr6S/wBnCLHf2wljkHpuwf1FfUZbQcY2jU189WfFZ5OUledD&#10;2keysn+pyb/HXwVqFvcWXiP9mcWcTabKGuG2yqDjgAEA89K+ZLrXfh7c+PJzp/hCaxguNTm3QSnc&#10;Ixn5SM8fN1x2r7L8W+Cv2fdb0eLU9L1rwBAksDlpLe8jCszdDsJwMfSvijxL4T/s7x9qlmnifSbt&#10;UmYrcwsNrqemMcZFTmkJyhaqr/3kh8P/AFdL9ypQv9mTej9NvuHXOk6FcXhMV/axknKspGBWJcaV&#10;q1s8m3WoLlN2cR9cfhVUWeswRMBrVy64PAzkCo7CfUINXZo1vM+dyJCcN+deHBNKyndL+uux9VK9&#10;tUdHYXyRXGnCYSIrcMsgx/Ouol07TbiwEsN9Gm6PdhfWs6IW2o21wLzRLSF9gAKEZz61TlttZ0+a&#10;BYtRuJI852kfw/WuyhBNdmjy69RpjJ7KfypElw21/lYdePetmyvCLAwTrGyiAgbxmq1rqFjJKUlS&#10;RWPZh3q9cW1o9sGEyKdvBzXoe9bU4XJHKX+n2txcSFIoOrErgdq3NCudPm0dLCRESZDtTecA+1Zh&#10;Fzb6pMshYq33SPSo5IYZpN8bvHIjAqUPOapSMpwutCLW9K1jTfE1rqmnwzB1fNxbqfklTv7V574+&#10;gs9R0LTNYs4kUtZsl1BjkMOvFe66FqtjPbanpmsKsckUQEFy5/1gP9a818X6atrruq/ZL1JbeRGL&#10;hB8vPf0rrw1R0pxl5nm4ilGtCUZLU+LNTglh16xYxSBXuGwfxr1X4S6lHa/GPULKW6xBqFmEXJ4E&#10;g6fnXLeM7fy4QGKAG7YwnufWuT0S5vIfHHhK4jDl4dftzjOON1fqGBqqrSTZ+bYyj7Ko4s+5FVk1&#10;iSMlsiU547Z4rC8X+MPDugeF5A95DPfy258i0jOTn+83oPrXHeOPG1hpelWyWk1rNqs2hRHapysO&#10;5erGvli+u9UvvEmoXN3q93PPLOWd5Dnr2HoBXT7NI4XI1vEmveJNa8XTXd/q88h8wiKIf6uJfQD/&#10;ADmsRRGGUAksCM4FKOBt8pQc/nWlZ20zahpkMcBknnuVVVHfP8sVT0QJXZv6DZTXWp2im1YLkbyB&#10;wBXtdpb2VppGTNEpjtflGOtLoWk2Nj4ds4mhjabYjSP71l+IpJrn4hafa22cCIBtvQV83mdWU3yr&#10;Y+qyjDqHvPczZAk2p3Ur3m75j+FdL4a0+N9RluJ1IjR9wz3xUVrpax2yea5JEgLAnGa2JJiphWO3&#10;CRpGM4PWvEk3ayPqINbsv6leFroANIAF2xqtLd6jY6b8KgqBRc3CEtnrms6J7ZbfVLyd1EccBKKe&#10;pI6ce9cfEl9qviyS4uRMsK3g2J2Cg8VEad9W9jXnSWnU2tAsZZZbnUb65kUHc0asOvpUl6kE1xCR&#10;HljcYwOOBXRzyWotLCIXESxx2oAA9qqabbRSahezMpAEgCik5kuIQrMmjSrHpiKBEMkdaq2em3E+&#10;q3krKfkGVU9zXQzoBdQxRwctjj0qypaKBghBJHzGpeu5cZOOxw13Z3o8RRtJppWNJhnnr9Kqalfq&#10;NQtIYov4MYHatnW9QZHCF1ZlQhV9Saw9M03UJ72C4ktyuZC2CKSiuuyNlUbCJJFhyYCqkgkk10cU&#10;dhNpXht98ObdiTwOK0n0eSXw84MqglfuDtWfaWskYvLaW0dEUZ3Z+9isqr7GlJpvyLVxOJLq3yir&#10;EiYCgdcVh6jdR/Zy3k7UCkKvvViaVW1EBcKsasF965PUp5JpLSIRKNs/ODUUaN9TSc+Zj9PgEup3&#10;kjIOWyCR6V3mkvfXWi6zZW4BKXUYnG7kLmuesoLhrK2SDT5Ttg5Pqau6HbeKLHX9bvZtHMQuDhTv&#10;+8B7VpUSnfXY1hDlVu56fJPY2VpcF1iWO300Zb1bFecW89xf+Idau5U2wreZjz3waZqV3e3uoSRM&#10;zY3gsoPArX0uCAWt4JJolht7AvIegGBXFSpWe12zTmtu9DlfFWoPJcabGqhRjBGO1dF8PrRv+Eus&#10;5JNPIiCF29wBmvPY2l1Lx/qsscLeRDfMAR0IB4rvLLUb2zkZUwm+3MajHZhg111Y+yioLfqc8X7S&#10;TlfRHtXhDQJvEvx1urq6VIdF03UAZWb5UfafugnrnvXqnxT+L2laH8OrnQvC8enLdpo/kPcxAeXa&#10;IBjC44Ln9K+eNJ1zxdafB7WdJh8QEwSTs8BjGGjL/eyR1/GvEPGMzJPYWq3LSTzXvznOWYnrmnho&#10;3nGKWv5Hn4mk53cnZdPM6HwhJruq/FjX9TudT1aeVL4sk1xKWO5j83U/yr3TxZqsOl/AW3lLFpJ7&#10;VreEbuTJJ8o59utcp4N0YWfw28NGSBkluI1fZjBAPrXnHxu1jzNT+F+jW2o4+z5mn2now6Z/nXN/&#10;v+NVJL3evot/yHUksLhnJ7nmmt6d8SNNlttLu7YW1rqtz9oaeM7hMjfNgntWhZxxw6VEViOxIgqj&#10;+ZrAh1PxTezWzXnie8uIoIgkQlyeFGOM1t6hcJF8LRdNGNwt3Gzpg9q/SsPBwgkfmWKqe0m5dzg/&#10;FN5HceIdGt0OY7ZWz7lutc9OENrDttiAo6j1oi3PNdyuxLPMTn61cCjyyAAeK60rHGevfDfWludE&#10;vdHu7wNPFbFrV3PLKP4fwrsJkcTXIMTDEhr5st5ruy8TaTdQXDrLFeq6Y6cdRX0ppOpafq/gizuY&#10;GjWVbdRPEOqt3/OqjZEyijMlU5PyCse5hYiXA6jg+hrppoyJHGxuOorNlU5YZHSqaJTsfWP7PHj/&#10;AFe98OR+A9S8VXUchgkXTLmWQ7gCD8mT+lfYmh6JqGleH9Yt7jxNdXe6cvE0mSVB9Ca/H+1u9S07&#10;x14a1O0vZo7iy1mGYOhwcqc9vyr9b/hb420nxn+zNpN7b21sNStbCOG8tywzFKB976N1FePj8Lpz&#10;RPawFeL0Zc1J7r+w7oLDbgySqFy4DD8K1NAtYYLhHuVmBZAdrPnFZ8vhgN4t0m8uPG2ol4rkM8IJ&#10;2H2rorzyzPFtjTd5IACmvEcLo9iNToaWpavZJos1tDoFo5A4PAxXNS6tJHo7b57NV2fdBGRTG0nU&#10;Hd5G13ys9FqqfD1ktxHJc6teS5fPJwKFG78ieZROY1RG1OfRlW7uCy3HAVyNufpXo2n2qWXhTRYv&#10;ttw7x6ezEySEnp3zXPC48JWGqyMujZaNPmk39APaoW1ePUlvv7Nt5pQcqzj+D14o5LvyGqisYlx4&#10;p1+W71eDTfhWWlkumQzueuDjgdqsaJpfj46jdXmr3iwAqfJRZAc59QK3rOxMAsXaWJW35YbcE+tM&#10;1LXtOXVPI+zTOY1G7a+cfhWvKkjPnbL3ka5H4N8U3H2uK8Mbgwwj5SM/zqhLIkngFZ7rToo5UT5o&#10;XwdmenNSLqc8vhu4lsfD2pybIzmMqRnFVLCeDUNP1mK58HXEbPMnnISeNtD5bWEr3IbKz1SXRVnj&#10;sW2GcYJOOK7CCwujLpx+3XSfuxuIJxmrnmW66ZpccekN5ccSgRqcZxT5b+8kiSGPw8sQMRAIOSKy&#10;fqb3diO7g0+ztku77UpJolgY7CN2SK85lfxFrmrvFpvwzNpaPcfNcOdpKj/61d/rLXtt8F7oy6S1&#10;1Ih3Ih53Dv8ApWJpGoy3Wh6XJa3X2ZWBWSPZt2kda3U7LQ5VBt6jhp1tBceFbNot4giw8rc5PfNb&#10;0WnaPG/m+dasSM42ioJJLcIVF7ayPnkhwTmor1mi0OJjcgAwMRzWV9TojHTQtTxxS2t0I3gQKnJJ&#10;xjFc7LdWcUJZ5JHKsccZ6Vzthfvf2HxAtZLw5hu02Mj4yM+1a6rfG0tYotNR22bV3d/rSdkxqLsW&#10;7KxvdRs7m886RLdJO5wXx7VeuUijsoYhp05yRtIHpT7Kz12LTpPO8VW6KqFvs6HgVEdZnF8iHw9H&#10;IkLEK+OlaWTM+ZmfdXVrE+nQT2d1suLZwp8s9QOma5/w5pd7ceMNYk/svS4reO4cODGC2G6cdea0&#10;/EXi3QrLQ3a5sreaRgfItljBJb1z2Arxy08Q/Eafx1dXehaLrkEss37790xjkXPAI6ACtoKzOerq&#10;eo33gq5/4Tq4kt9A1AW07Ey+XKQM9uBWzYeHksYbhSZE8xDlZHJP5Gs7S/EvxgW1ZbjwTpBlCqMh&#10;8ZP0q/C3jubVvEeo6vaQxL9nBiG8BFH8qclzERvB7BJBoNpDuOnOXZ25Ud6xTaW99qN2j30yRLyS&#10;DzinWWv6LcnxhbCfTXktbpVOHUli3TFbWlOsGo+KX/sHzXdYvLXOMDvUShym0J3NHTP7PttOltob&#10;65lUj5mcHtWbqV9rrX1rHZac0hN0oYscYGa6gjTWjhlSFYwUy0eOhrOkezS7Lx2gLg1zyZ0QWpb1&#10;DTdNvPDNjHd3piH9mkkiTaUfHH61514Z8MWsvibxK2qeI7ifbdssUhmL7UzxgfStPVV1e/1RYVvJ&#10;9pcAhXwB9a6bQ7SPSdPufM0uS6mljG5mlyF/OtKdaxNSjc4/WbWytvGemWFl4fkmWR/9e69R9K6K&#10;00cR3dvI0sMKeSN8W7hvqK0rnUdNN9E3/CIxmdUcRuOSCa4y8h8QK8d1feNpkjM5xHnAx2pSqtlR&#10;o8tj0NLfRra2d7WCxR9pJVMck/SuM1PxHBp7KJ5SWlkbZhN1TJbs/h2WeLxYETyRj58j868s8T3K&#10;/a7GMTxzGPVoQ8pwRgsM/pWag7mjaaO5tvFbXLXS/ZtU8oqQW8ogEVt6ZeztGY7Hwvbgbz+8eMA5&#10;J5ruI7DQk8L+FQmn6MI5dDgKGNFPJUZ5HrT47COG5kK2kZJwVKjHWuhPlRzNJswYNK36kkl5eKzM&#10;c9OPpVPxHf8Ag7StJsVk8NrNdzKwgTZwPcmtnWJ9Shto2jsDI6DiMHrXhPjO68a3ep6Kt14ckihT&#10;VIygVMlhnkZ7VjGbbt0NpRSR33hGeK7+Ils15EwtpixY9FT0Fel6w0MEMRttPtyuMIFOeK4e11Tw&#10;Ha+Errz4TuOmQLHBGvKtjGT6VoWk9uESUSSlXGQrnPBq60OVIzp3k/I0oYZZ7Fi1iM7ctx0rHnLb&#10;3RbHcisRkDpXTebKmivLG6CPyzuGOoNT2D6OdCuD9liHyMWPUg1jHc2knY4qOwiluGZbaJSY2BYr&#10;3NadjoTRaTOT4wCOzMSwjx9KyLnxFp1prOop/wAIzdSD7YFiKjlvU4rq/t+nSWOlv9sjw8SkoThv&#10;oRXcmraHmtSbscs+lTDxHBLNrv2kpJ8hI4FbLSagWto0t7koCMuATiuqjbwzLDHuuxARGPlPeln1&#10;Cwt7N47LSoZT5Zy+3PSs9ze/LpYjjt9In8N2qzq+dvOeCK5nVYtHtZrBbW/iG5j5nPStCwuNWvbm&#10;5K6HLtMhGSCozWHq2nXUfizTWnti6eb+8VXrNxTNoT5WTWX2eSe4zK3BGD9afJpPhxPFllcS3O2Z&#10;7VtqqmQWxwcdq1XttPj8KX1xApBjRWZB1IrnbTxBaXHiuWOPwvOyRYBmlTHPoAaynNRaNYx57mjo&#10;lh4tEPixp4lnRrsmA9MJW3FJcCJ7dtIiQMCC4bJNLPrIOjTJHLDE3lY4Ncsv2v7Q8sXiV/NyScnP&#10;6Vp7ZMx9jLXU0rnRfD3mNPO8+5jkLk/yq1bR6MumsFhi3BflBbFeVa7qvjUX7wjxCnU4JQDNYFsn&#10;jO4uA7eO5ABODsXvjtScXLYcY23PUb/Tmn1WO6t5bgSqhA2k4FYNxp11FptxNd6gVjWUZDH+ppk/&#10;iDxJDZ2FrbeFII3EIDu/OT61TnTX9S0loLvxTIYX/wBYiLj9fasnK2hr7JbnSadqun20UflaLZzL&#10;5fRXGa0rV9O1G41JpdA8pIjuZiehHSuS07w5a281oYvFlwdko4bJ4rdnmggv9atklVi8KBmXihyu&#10;Wly9Tal1S3h0hlXSkfAKp83YVzN7qU01hEraXaxDkkKATWbOJ/thTzjswMVi391bwPFm/tzn7256&#10;4Krs9D0KS03Lf2ywRQ01+VDthdy56fyqqV8/W7J0dI4llBJU43YrB1G5triC1CXMAXqelYfiDUpd&#10;O8B6M8V9I7TKw2jsBXTh5Llu0ceIi+bQT4hvay6z4JdIEJWORSw9vWuGi/1g4/hptlf3F9Peq7As&#10;gzsJ9am2yAOPIAw+CK9Og7xPl8zpqM7jNrGSUqP4ulWoVH2mEGKnpEcQnzcZ7VM6XCyRbEO7cOK6&#10;DzB81qqrbyD5t3VRUWw5ixgVaZ7hWiBgIO0Zz0NaNtAj20zM0Qx70AYwa4QIPO+bPBFXYUtyMzak&#10;m5hxmpp7OQSFlQOOoArCumxd2wKyA7sUkBem8yO9tmQLjJwR3p5kkLBwzlsdM1RDSNHEhB9qSVp4&#10;yNu7gUxjZctqCl1YZPepUBIcA/SqKyTy3R3QlQrfnWzFHH5MxFxg7OlICqkUX2r5iRk8mrkhEVuQ&#10;kqn92eRVLL+Y2RwG6+tNYt9oUbmIpiIlMzWdwSBu3moZMBASucnj2q7wEPI56ik2oZGGRjHegZBb&#10;qTO+FY9KszbQuWk79KckiRwXO1I8kVmTO7Rsd7E7+aSAsvJuLbVI+UYqrvk3MNnJPenKJBbRkqRl&#10;eMVCS3mj5uc0xMcwYNGd3BzSYj8vgHrTj0HPTtS8c80CGnPI21GAucF+pqXPyvhh9KAqHtTGJxle&#10;etSbVMLfOM03A2gluh4pTwDk59aQDQvzDK9+KVlxJjcORTs8KMgYNSKoaeMFu9AFICbzyURulWI4&#10;kLKXBzu5NXJEjjiQ5BJcYFSSKNqkwlRtGPenYZF5luJmRYR931qTZAbZ3F0QR2NUXVFlJ3c5prlz&#10;EuCxJI4BouK5aeQhPvEDHWqU/wBnktFUPJu/vZqSRZPJAb+6OlMWJcjA+bHrQO5DCLgbVaWQhW4G&#10;etdDZ3ixRS/McsnrWGRKskv36kxHkgKxytIDd+3wfarHfKMbzgHmtwXNuyRmKJ8CPqj4wfwrghGu&#10;8nnANWUaRNrLOVx1GetJ3A7D7XKwkWTT7SZMHAlXOB+Nczq3hv4a6pHMLvwLYwTspxPbARkH8OKb&#10;He7Wbqct0q/FcWpkkV4V+Yg9elPVMabPI9T+FusxPdzaT8QrOaIg4hlxuA+ory/VdG8W6bJdLf8A&#10;gjWNgf8A18KFl/SvsGNYxEjRarMhx03f0q5DFO6Tebp2n3EW35lkQH+dbKs0hp6nwuJ4dy7dRZh/&#10;FuXBFW4poy3yyggjivr7WfCPwtvdKleX4Z29tcMTh7c7MH144ryHV/hdqq3M82j+KLSTgnyZmwfo&#10;D0q/aDWp5SrKVB/OpNw2qKfqujeNtMuplv8A4Z61Cu7/AFiKWQ/iKyI5s4zIA+futVcy7gjV3Dnv&#10;Tk7/AC8Z4qmpHyZnbBPpVoNH8uGJzincCxkbG47U1RmxuiXUgRtz+BppzsPIH1pSMaFqZBz84B/G&#10;pkwaPuX4EQGH9i+ObAzPqUxPHvXosgzJJk8nkVy/wpgaD9hbwFGUwWty5/4FzXRk5LYzwa6ErJFQ&#10;SQ3ja/y9vWmF/wBwwwzc05+hPP0qHDBwcH3oLJl2mMknBA6VEXTz14wAaSRXMfy3BB700RjbyGJx&#10;QIlka1ZlYS/w8ioC3zEeSSO1PVIVcEx9D0z1p7tGZWKxAcDNAEQyGHA+lL2PNGMyHkUd6ADJwgwM&#10;UpU+XHnHIqNi244qRGHmneeMUBcjKDI44ppkZN2IwfSpWkg84qoHuaXau1slc44pjK68q7c8mnDO&#10;U4GOaeB8uMYANJ8gdsFunegQ/wCYFjtyQKjD5lUE80Oz+UdgU88imquW+79aBiykq8WB1PNJuOF2&#10;seB0qUAbG+UY96QIDIMKOlAhgKmQBl+hp5C7SAw6Ux0IX74poSXI+Y8+9MY5dvlnI79aQ/dyAKUg&#10;bWAHemYZZgCvB60AN2yfL85796lSNCzHzvnI4zSjy/m/eUmF8zKls0wGQiUXE24t1606STBRfU9c&#10;UEncTinYXdkoDgUAIVJUYQnim87unFKHIb7vGaXjIoAartvYGA7c9TUhaIgYQA0hAKEcUzZDmQ7m&#10;yAPxoAeSxdOOlOVUw+WFRhkI4Q/SlIURbjPgds0AKQv92oyDuTA704bOu6lOcg46GgBEYGZxt5zT&#10;nXBHzA8U0j945wB9KjAfcx83PPFAEoP7tx6igZ8r7oPPWk48sGmOTlQFPNAEuZNo5UjHFNJJXBPF&#10;NjSQE7gR7U4cySjYeDz7UgI8n5MZ708YKtkc04j5D8uBmgA4PFMBBnd1p+GORv6U3jHANNIcsdsm&#10;D3oARl+cnHbmm7RkfMaOQDksee1SKEwuZO1ADRkkfMv0oI5binKsY84kMee1NP3nPWkA0Ku1ifSl&#10;/gXig/U/Sm/NgmmAuc4py/6lsnmkwMNj0oxwOaAEP0oPMSg5ox8rZNMORIBt70ATIVCkGPPHHtTC&#10;TjGwdetO53Mabxk8/SgAOAqn2pc2+F3RnPamtjaefpR/F0BoAUn92xA/A0mc44qMhvMk+8B34p6q&#10;4HMmTQAenHemMpZl4P1qQ9T8tN/eZ6n3oAbtIxlqdkb1AB56UZJQA9KCODhT+dAD8LjmPt60zdgj&#10;5e1IGO9QRUbBvtAI6ZoAlVlMbYBzmlwCrZfvxTXP7tQEHTmmncQnB60AKwXzOx59arGeUX6RtEwz&#10;3J4q0sa+Yx80jkZpJo4zcRE/wjjikA87fIxtBOPyqIJuTHmY/Gpgg+zuR3FR4UFufrzRYYzYMrhj&#10;3708RjC5dqFeAhiZeD0pMjcCHOO4oEOIAY8E596YCSelKT2xQn3x8vSmAAHLfJ+tDKOOKfIQCPkP&#10;NNJO08c0DGqi/N8xzTuMkZpDkqvtTRgnPJ9KAH8YY+opDjC8etLz82VoPb5aAE4yeaXtkkc03nBG&#10;Kf5bNwc0ARSY3qQwPFOX7g4xStHhB8o6etLjH4UAS4/d9egqMsg2EetIS2B82BmnEIcHrxQAnnS8&#10;lUU0hadkJMfemnG5OB1qXDEE+aPpQA0AnbnP0pRnzCcYGOKaM5b5adngYoAQ7fMyQMZoJQg4z0pp&#10;DYIC9qRFKk5BODQAg3HOQ3XinbQVb5jgdKH3B/QU8AeWOe1AEeEJXC/WnBV3crxijagBwOrU7gFs&#10;igLCFF28IM5o2cLyaduHPsOlRZm81TsIHPNAEmOV4qPdtdfk4xRufcPk70pBLH5R0oA8tV41KZlX&#10;INaUEkTBAblMY4rNtdPeaYE3r5z3q3cWZgEOJ3JzXDJHctDTiRGl4kTrTbmNVLjaufXFY6m7Fwxy&#10;4zjnNSvcXXmrkZ96iw7gMi5BJHXk1dkmY6aV2EnZwTVB2BTcVOSRV6MJJZ24MeGxxz1p2AosG+xx&#10;BZmGTnrTo1YAZAzWj9lUOR5i+4z0pksKqsJ89R1yCaSAz7iSaMKcEmsz+2ZI9UWJoAdzAA1qyBGR&#10;SZo8DIBz0rAvdOidonE+GDEjHemgOihVpzvVxgJnOelSCEJKha5GS3OaxtPeaC2EeJcHrk1eeVCw&#10;BfDfw89aGB0MCQ/LnbnbWgPL+yyJtOMVz9rIyKhklY8Vqxzb44sx4OTz600Bi30EJugNmVJ4rOZL&#10;iOUKq4UdMV1F1H8ifJj5hg1EYIzEAZFB20nEVznRKwb5mXOOvrViCaP7Tj73qOlWLrT428oiXBz1&#10;BqNLF1eEtKxJHakkM63T/wCzv7PkJMAOOhPSsXVp9MGpIsUiFgOcEVnTLtjVVnlXg8ZqhHYTm4uZ&#10;t8rFu5PSmFy31A+Y5pvmSCXG9hgcGrdjC5kRXZjgHLEVJPCu9wIDx3oAykmJ1NSysx3fe9K14ZUN&#10;4q+awGOOazxCyyNiIAbutV5WlF2uLSXC/wAQ70AdHKYgVIuNwPBFdDp09sulRKBBnYfTmvOpp50t&#10;4sox3DgCq1rf3IvsskykvwoNHQLnS6tbeZrLmSYjknA5rOt4441kIK9e4q8ly0jbiRjy8c1WkAzJ&#10;3PXigRcjurOOSPcevt1rTTU9PGm3caW6FnIxkVykkM7QTHyc4HFUViuRa3O+4ZSV4A600xNm5e3L&#10;b3As0wy8kGqUMrJaudpzv6A9KzY47hbSXLyNhv4u1X7GNzdSMzp98YB7UJjauLc3F5EqyLbM2Rn6&#10;U37bez6Q26Abv4cdq6WeGzNlsaCMkxD5s9KyxDDHCQsAJzwaq5DRVjhY6fGxuSGBB21qveXQsYY4&#10;rddqQ4IPeqnIdQY2OR2pxBEYOzBp3FYZBcWTsVuZYjnICkfdrB1jw9o11Zam0U1v/qzkbfWp5Y1G&#10;tTbl59qsrJMI4lE7AfzoA8Rv/Ct3BBqBikdkaYlCB0rjLu11KC6uzNpMijbjjkHFfXEP2F7K3Q2E&#10;OQOeOtYGuaHpVxasE0+3DEckcj8q0hImUT5WWSAJgLg55FKfLYSdD3r1DUvCbLPKI9OYNgkYHWvN&#10;7y1lttVuopLW6i/fYOVNappmdmiA+Y1uOSAT601l5YNCPu8Z5q5GkZaJC5ZTGSD0xTSqbZASRhse&#10;tVewWMG5sdOlZ0NhC7svAxgH8a4jUdFj/wBNVbKSP5zgA9Pxr1TyoSo/f4OOOOaryJGwCnTwM5G4&#10;0O7Q7WPB5rO9gcYjlfBPzAcir+m67r9neoBfuwDj5ZOn0r1OfT7WR5EWBd397bxXI6poGVuD9kB2&#10;tztPIrGpRjJaq5pTrTi7pnceHvG1vJLHDd2BifGPmbIPuK9Os7mwmsUaG9hdOp+bpXyVe2NxF5WG&#10;nDBwN1aela7rOn3qI13dlcDIyTXjYjKVK7iezh83a0mfWO1mijwicqcc1WAUSHkff5rzLQPGdlLe&#10;RrP9nJMeAxbGDXd2t/Yy7cPAwZiQ6sD+eK8Gtgp03qj3KOJhV2Zs4P2k/NjpWjEIzG6lcnyzg1Qj&#10;8sx7xhgO9WF3BgxQjI7VwyhZnVFlU4Fww9WPNP5B5IqVo8h2JHtUBHygc9e9RYoPm3dSaU58pv3v&#10;O6mr1PH1pvy7yckGlYZZXlISG+oxU5UiNj6jgVViLBsYz7+lX4/9Tyrf71J6CKLBigG0D5TUQinX&#10;S4GM3VmxVt1XzmHmk8HtREC1u4d8bScc0xGawcQknk560jNmw7cCrMo6qE45zVTbiM8NnHFUhlSO&#10;UmUKcZA4NXVb9xjcDzWagK6oxMfBJq0Cu5Tsxk8U2hF5OZl+YdOKSRm8wHYPSoEYibqeCKsSnPk4&#10;QdRmpaGId3kqfL6HmpY84J8sYIpMfuwN2DtpynEPTn60mwJ9wMcYxUbNhm4NAzsXntTWA2nOaQFi&#10;PHynbkZqz8vzERnp61TixtOTzVpS3l9akdxhwCgCnv3qVcbX+vWoWPzfUVMg4T5h15oAcATkAjpV&#10;RgwmUYH3+a0mVAikHqKqSffQ7eaQImU7bVsZORTgf9GDbD701M4Tp0qXqoXavtSGKvK9Ogp8TAys&#10;OMjvioUwGkJf60qBftG7f1NNEiyLi9X031M/8DKoHyjihwhyfMHSkBAQc9qGBSlRzICVAOetCEqY&#10;juzg+lSykMIgXHXioAf30fyjG8VcNUDGawkL+GLgKRl4TkelfNGuRCPxlqakquLkHJ7V9PT/AGdp&#10;2UTAYtz9K+d/H1sU1+2kC8PNtfHqDxXs5PVVOvG/c8fNqbnTZkRkH7MRMzDZzxVxfLKk9aoW7udN&#10;ssWqf6sZOa0U8sJLiPkgc1+n0pc0Uz8yrR5ZNDl2B1xEDnv6VJxvyRTBjnnAp3O0fL+NamQ7K94R&#10;TuqVGOg570pZ/MJyOlArmResQ8px2rEBXdMcEEt09a6K7EZ62vOOuelc+VX7bP8AJwDxVS2EiNs/&#10;NjA4rpPhxeGy/aP8IXA3fu9T+bB6A5Fc0wJVicd6ueHnSH4laDM6/KbwB6xqK9jooO0j9S9OlW5+&#10;F3gO43HMlsxPPXFI+d7HNZvgqaCb4AfC9w5KDT25+ua1JsC4lAXjdxXk1PiPX6EeTtPy0/J29ajA&#10;+Yc088Enyyfasxodlcqcrwepqva3Bm1/Vky2YwPm7VFdlv7PmwrL+7J/KofD+4xXkjIpLynce/FC&#10;C5vjI3DfnmkbaSDipGHzjMY71F3b5B1pDCjA2SnPPal9eKa4byrfGMbuaAGdzz9KTt97NPOMHjNR&#10;nqPloAOMikI+U07pjrTCSWYGM8UARMG2NmXvyaZ82FGzPHrVjC71ypNDL84OR06UAQHBII61MQSM&#10;8ZxSbQGIyOlAz5RBY9aAI8HeeBjNBAwfmpe680vbO0UANKjy1PmCm/xHin5OzGKZzigBey+1RGn4&#10;f5efrTTneP3Zx2NAEZUbgcHrThn0p+AD0pnOelABgZPyUMoKdTTv4hzzR82T8tFgKrJl+3SoVE6X&#10;EhVmx3x2rRwDn5RURT5GORjdSAs2WqalC+GdmX1zXY6drMTrFmVh6g15+8alFGztxzSRi48mYCQA&#10;44IpWCx7PBfws52OORzz1rWhliaSPiPkdc14ZaX15FdRqb2Rjg101hrSm42vcjg464okh2PVGQ8f&#10;Mp981AyNzwPasW01C3e1b/TkPyj+KtiK5hNsOVyOlTcRGysGAbI49KiYv5hwoxirXLtuMg9hTGQ8&#10;/KaQFQl8r1pBv2OfMfPbFWTGSTkEe9MKtvQjHFMCxZlzdW4K87hXwF+3HZFfEf7Ld0IhkzTqT7cV&#10;99W8hGrwZi4DckV8kftqaa9z8BPgdfrGCtnr0iyH2YcVth3aVu4btI/PCLBwRIxKwxlR+Fei2ckk&#10;nwyvhvJ2TRZyfQ151YsDpNiwC4KYyfauitbl00bVovPGGZS2D6V01YmUnZnsl34nj8I+Of2QvEkf&#10;gx7yNnkS8gRtpZD1Ib1Uc4719meDfi/8DPEmo6bbw/EvSLS8ktlMUV+6xkseSpJ4yK+CPHyQ3n/B&#10;PGxuQyu9nqsLIwHK9mFfM0SKLCyeBb2JwinzY5Npzjtis6UPdv1uRBubfZH71vbrLh7e+0u4Ujho&#10;ZQw/TioFS8iuCWgcYxivxy8E/FH41+GdTiOnfEXVri2LjzbS/laWKRR2Abp+Br6+8F/tQeFLtYbb&#10;xJ8Ib/T5VRQbiB98TepweRWvyG4u2x9GePfBOi+I/E/wzvZvERsptP1SOUTxR5dgpztJ9K7wkHUt&#10;JTz92ywjQOerbBjNYfhvxX8Nde8MWF3o3xZ8HTxTQjCfaUDhvQqcEH8K32trlW83yAVB+8hzxVXb&#10;3Jlc+Lv20tPmn+BXwW1FYDts9cljkPsw4r84LXYdLs8sxwDX62/tRWBuv+Cd/wARWNo5e3tlnXA5&#10;GMV+RdgT/ZdqPNPErDFTJX1OyjL3Ei/uTP3z1rotE0efULm4VPFMFvggs7LkL6ZrmnABT5c/NXae&#10;HJWi03XFOQ0yLnDY3Y9KzLbsP1fRbK0tDC3xBhupQBvUQ4H4GuSMey+uIwjBcDYTXXXss814sbW5&#10;G0/e6ms6eICO2MkZGDgcZzQkyYy1MXnbgnJzTsgL97mm3UbrqcY+cJ/CTTc/u+n60FkmTvGaQZy/&#10;zZ6UhztHvS+xFADiDuFIeCeKXjdnnpSHPlc5+9xQIU5BySaQkbc5zTGPKDaTxT+dj5GOKYDvk+XB&#10;OSOaA+CQYyOeKYP4TvBoOcYIHNAFjzojblTCc461VO7LZbnPWmnPmSZmXpxSgZMRDHk8ikIa33lp&#10;v8TcfjUrBsS4hbgVBxxkHr1piY/nJ4o52txmgA7F60c4B3CgAOcDBpPmwckUuOOtJ3PNCEHIYgL1&#10;HWlyfLAz360wgleHxzTvmxy1MBBnaeacCu+Tg5x1pDn5RnjNNONz4QdKLAOB/fZBI+oqYDofO6np&#10;VfDeXEDjvU6khm+QfWlYBsqxF5j5ZJ2cVVsrm4tdf02VGkXFz0z1Ga0Bt8xgYgSRxVK4hVmTIwAC&#10;QaCWe/aFe/a9KRtys4txgg81thmInUryvUV4J4W1e7sfFmlfvC0ZnwVY8EV7szwzajpd5b3UQjkt&#10;/wB4g55raDOWpEvW8lvHDO7FeB8uaoXEnmXls4ijUZOD61NL5D2simIAbs5qoQnkBCxAzwap6ozS&#10;MTW9PsLzSdQglgiZRAdrnqCfSvnDVrO7sfFd7A6MNtwdh/vLX086H+0rPEzYANcF430KS80uyngw&#10;Z4YHJAHVe9Zs1UjxpSxWE+auCKkz8zHNRJA502Q+dJuWQgg9sdaEP7tsxn6nvUlDyR52R0oLdRtz&#10;letHXHFH8SGgBFx5LAg5z3pDu+bgD604sNrgxjkdaTsKAAD5zxyBTiOG57UqAbjnjjrTu3SgBkHn&#10;fPyT83FbCB/KLZHQVkgsA2HIOK0LF0a1vRKWyrfL70DJf3izuwySRzVsMWhyW9O1QuOu1vSkViGT&#10;IFAWJwY1cyefIjIwII65r0HS9UhvtFSCXUB9oggAVj/EK8/ADW0g+TGKjilmttYtZ1RlAlG7B+8K&#10;SQHpkTGTxb4Qh2LlfEtsD+LCv1QsEdPAnw4ijtx+68MWowPda/KPQ54Lj4meDp4rmAr/AG9alg7A&#10;AYbnJPFfqRFq1gngDQJbfU9PYnw9bh3Rw20heRxUyZlU06HWPPBbWUuJYhIyfMTzXG6lqTmSXMw/&#10;766Vy17q7N5zG5Zhnk7q5afUGLynf1HrWUnfRMIo6W6vCzNlh145rn7m5UySDeenrWG93kL++Y/M&#10;eM1nSz7rh/3qqOmM1E7m8NDSmuVAnHnYPr1rGlmlM0hLBVx07mqs00aM4WUH3JzWVNcBuTMM59ah&#10;x+ZpHVl6aSE+aCxJ2HBArm552MbgMMC5HBqeW4bEoDj7vJxWJLLlk3RA/wCkgkA+9ZSdkaRirnoG&#10;t6mNP/ZmvLhLoJNNaeXFz1dhjj6V4h4Ms4ftPj67up9nkuknmyHmR35P1rsdXe41XX/DNnsdLezs&#10;CwQcquByTVLQP7FXxB4ilviosLNtwVT/AK916A18ZmsnLmR9xk1Gzi31Ny1t2uLy7urppFtY8GJW&#10;ODJj29K0JNQRzHHBauqqu0Kh4/SsE6jf6v4hvHj0RbaIy7EReFRBwOOnStVn0iw0q7U3UDymPls5&#10;JPtX57iaT5mpavokfqmEacFYvwafdybpZbyMKeSGkAoNxpNtqEw86BnHYc1zMUep30oOb2OEScMz&#10;EDFdPaabp8GwvAj4UHczdT+NctWEYfHLXsv8z0Y6Fo391LaMI4pwCvULWaNOnluXZ9SvAWb+JiKt&#10;zXtxE8y22m2hIPQYqtHceI7jUY2/s2UkSqSiIcYHWsIRlFNxtFebG2zsfDfh9F1aCZfEd/GxjOSi&#10;ljj8OlfQXgnXoPDSagieENc1hruTMzzEkLjPAyCO9eO2Ot+Jo/Cmu2+nfDC6tnuYogl5JCWZcfew&#10;vv2r234eQeLZbOaLVNZuoYJos2rNpxLMQDuJ44rswVfEU5rlld77HzGdRp1aclVXu9f6Wp6ZH8VN&#10;NW3Gf2ftcT5Odm3H8qqf8LM067l1RG8V3+hBbc+X/wAS1pu/rjGa6JYvhVbaLpjXuvXLNKzgPJYs&#10;MkdeNpqNtZ+Bltbl38XaGECkndYA/wA1r7VY7HVVFS5beVkfmUsNgYyfLSqP5O34nnkvjXxC+rhL&#10;P9qrVbgEnAXQjx6dqvprH7Rc+k3E2n6zYzoCdpurPyi30BrsbTx9+zrbmcRePfCcZL/Mwsxn9BUG&#10;p/FH4Hpb4i8bNcObSTmGAhVwOnbk9KzcMa05KaXy/wCCL2dNy5YYOWvV/wDDfqeSap4t/axti+7R&#10;PDwHP+rUEnHoM815xqPxW/aIS5ZH1y4i5IwLBh0681rah8ULSTxddzn4E3Ekcd3ILVXuuVUnqef4&#10;q4jXvHF1qEsgi8CaDZRE42YDMmevPvXzlTiPHR5oXvbS59pgOHMM+Vzob+hiah4l8UapqG/Wp4Ll&#10;Q5aNWgA8s9yPrWa8vh2eMf8AEtsiFGGBQCrKyabNFEPtUCkjnikXTNNlguI/7fjiYj5XGOtfM1cS&#10;6tRzndSf9bH3mHpRpQUYqyRLbWnguTR7xIdCRZth/eFuh+lcdceGdYk1GV7Xx/HGfMJAJxmulGia&#10;1bLNJ/wkMFwrH7y8HFRvDdnyi1tfELyCjH+laQxUqUm4Tun3V/zNWo9UcPPZePradll1XUXCnPyE&#10;kMB7ivc/hT8SvCGleJLa3134Wi3s5gA14YBIUZe+084NeeNrBhu4Va1nkUNgpID+fNe2+D/BfhHx&#10;X4P0xj4j8OW8ybvmEihmz22+1e9leKnKrG9Na9klc8TOaVFYebnNqNtXr+h9OaZdfs0+LLJDa3fw&#10;nv2CDKMFhlX22/KfyzWb4g+DnwkvtFuVs9Gn0+Yqdk1vJ5iqf91s14Dr3wJ8a2Ygl0Xxba3hLk/6&#10;O5gkX05Bwfzri5tS/al8H5hPib4hRREfcvEa4iP/AAI7gPzFfYwqUXfnhyfr93+Z+aQwFVtSwmN5&#10;7bRbb+9P9Uanjb4J+N7CGdtF+JepXy+XIzxQ3DQsAB/dzg18ra3a/EHStQ8Ox3qeJSn2yXyxMHPI&#10;POWNfTafHfxYmmW8er/AyK7uY0I+12UjLuHunrXKaz8QPC2smRHgsZTMwxZ3NsENsT1wx61yYqyg&#10;+VqUV07n1mXPERaVeGvdJI8Ug8RXHnRK2nSghRkNXRWuqaHdoYpooIpWwFkxt5q9faT4buCpT7DE&#10;zDK7WHFcte+H9SEmxAH4JTZ1H4ivAjGjN/C4M+hm5ct1qjsY7a5i1CDGtl1UbgUOcjtWzZaqs14Y&#10;rmFVRH2qWXr+NeaadPrunX0aTLfSKZgNsoPT8a7+MadPHvSW3RniBZd3U12qn7JdzxqvvPRmte2m&#10;mSsrRSWoCrnK9c1hTfbRZbPMmYAnaRnjFSSwXsDQyxO7Dd86ZyCKufbLdrIEWSbjHhgR0rRPQ5+X&#10;uYMdxIQyzKWAUgE9qLWZoL6cvDujd8h+wragttMks79jdxqwhdj064qPSF0y90m/tHtwsm51QnqD&#10;2NJuw0UddtorzwpHNaXG2WOIkhOp9q5zSr6OawtbOeIqQroQ/XP41eD6povjH7FfNM0Usx8qZhwV&#10;NZ/ia0+z6z4a1KBU8uaUFwnT61VJu5hONtz5/wDi7aTW2ueA4/KYIftBQ44PIryG1Ls97/pBHTp6&#10;ivqL4x2kF58B/Cd8m0y20quhHUo3Dfl1r5ZgyJrj12Cv0zh+qp4WK6ptP77n5txBScMQ30dvyB1u&#10;Zb+5eW+ndzgFnOSce9OVEV8ecevpUowVwSRz61GWBmkUBTjjNe7c8Ahk8w3KkRZw4FeieHoTaW9v&#10;fSwDzRjYGHIFc7pVipSd3G5RKp5rsHuEZLZWSNVWMADFceJrW0R6GDoXd2d5b6rDczwCIgSeThvm&#10;5ya0NLtpIPEt9PPF8rHPmN/KvOrXZBqllcQ3KlxcqXTOOK9KeS/vNIBjuIFjEK5UHk+teBitT6bC&#10;OxJe3MMmo5jkc73wMdBinCOQxqSOMd6baQxosQJjwBySadPeQm/iiRY9qnDNkV5zgz01URnXiXUv&#10;kRtGfKR+3Q/hV6EpFoxVIEXK8+pourrTo0jUXymQqMAD1pIYbx7cu1txkEc9qzlojWG97ldI7ue6&#10;YCF+ZBjmukkf7L4YcJbiSXyuQOxxUEKFFGI3GR2FS5QTzloxg4xk1hKx1R2ItFu9QZdRe509lYt8&#10;mR1FTXlztW4KyoW9AelEzMbGTbPEGWM4UVyEZuG1PylMrO9z83OaNxNmraWVrJqk89w5kPm5Vfeu&#10;pSaNIF2RIoUAADtVOOGG300NJMpbyuhrIjvo/wC0Ltfs5+aXCkGoWrHc6iK5ufPBEpA7msjWbk/Z&#10;pgJFJYfKQeTVa6uoooVV7vrHwR2rmnF9NeqVFzIpY4AB49KhRd9Tog7obcSvFpj5kQyMhxz0zU+i&#10;aVJIgurl2VDLkZ71p6Xody8091qQkit0YbFJ5et1HS41+zghAW2gIPy9Me9bp2Vrjc1udNYRafFp&#10;Zf7PDHFHCCWYda47V9Wjk1QpDbMyAsFGaPEOqjyRaxTjaq4O04ziud0yF5pJ5m3qo6ZrnlS1uaU5&#10;8zuzU0+Py7O+mcDzJHOM9q5vWdQ1M2PiGwtZmaW8uUQlOuOhrb1K6SLS7ba4LlSFUetSeGdNihur&#10;jUb1k3FSybu1a0VyvnethVp/ZW7NPTdNstJ8AWaziAyfYt78/wARrBtmuNR8XW7hCsKXJ2gDrim6&#10;1dXd3rzlp5BD5+AueorqNBs1j0fUJhbmNFt8qWp1NbzerYouy5USatf22n+ExshDTvbsFHXFcL4H&#10;0y51H4v6lqeoWkrRQ3e6NX/ibPFdIsOk6oPF803xI0uxhsbkLLJIylmY9AFJBOa6zwrbIi6+DeIY&#10;4guyRVx5g7HFR7ZYWlOUvikvwOTmdaqktonX3uoQQW+pztEipb6NIQc4AwOMV8Sate3N98QvEN5L&#10;czs0+sy4z2UHgCvdPinrLweHtO062uj595u83B+5GP8AGvn62jka4j3OFWNzg+pNelwtgXyyry3m&#10;9PRN3+9/keLxNjVFRpJ7b/NG5Ylw9uvoflwOmar+K7wto/h6wjfLL89wVPGewq7EDHousTAD5Lc4&#10;NcKsksuqXrsjHfMSWNfcRVj4OTuSxIBBENpwEHWrOFCN83ahQf3YyO9LyZ5lMBA28GqEiu4BixtB&#10;BFbvg/V30vx4haSXyJbhUkyeCD/hTLPS9SmEBSEbfKY7icZArEmidrm4RbY7UmOX9CKaE1c+oL1I&#10;Xgspo7iNkeBWDL0IPNYkqnd+Fct4A11bm0vdHvZf3yw/6I7H7wHVfrXcTx4lcbGGDitFqjJqzsc3&#10;OFCTgwE7uCK9G+D/AI61vwZ+0FplxG8r6ZfXkUOoWpPDxk/eHoU61xVwg8kkw8jpWLdRbol3KB8p&#10;5B6UpRUlZl0qjg0z9mjqEupaR4Xn0yW3aC90yKWOZDlSrjPX2q3JZ2dhoms3M/jFGMUAaRnPGfQV&#10;8P8A7MHxFS3i1HwfrPigKyK76JJcP971j3H9K981rUdcudc8VNdW8/2S3vAIoQ+BIM9fevnMRQ9n&#10;J6aHu0aznY6C++IWhLeTRx+EdZudpwJBwuRWYPHGrXU3lJ8NrsqThQr9BVnwzpnhzUPEPm3Og21v&#10;aLAS0JIDMfY9a9W0+x8EW0arZ+A9PjZmP75lDN+ZrBRUEdDu2eWG21CWzmmk8NXQ8yBsg9efaq2k&#10;zeIdL0vVU0zwJdzyyu7M7Rn5R9K9VvvP/trSvLhiIMvZeKlnupYZlYXmnoQgBURgk1mp6mjo3W5w&#10;3htvGeoW/iq41GdbaEKwhBXDZ78Gt7w/pOhRLq80ukJK3mO7PKd3Tnoa3rK2vrn+1pDHhHX5QBgf&#10;lV6K28i0mV3XJRulNzXYFTaJ9NvdPn8LXL262ScuoXywuMcVhKEi1O6Is41keQ5wOtY9va6p/wAL&#10;BtvL1G3WzSdjIFbr7YroLsKb9GU9MCsdzWOhDJLNBAGEe4EnjFV21CzTT5JpJfLCoSzYyR+FXZJr&#10;QWKJJcxqCOGI6VkXWkahNAk9pq1hNGqkTR5B3A04wuKVVIfbeJtGuPDuseRfPcrDkP5kZCj8wK4f&#10;ULi7uSVttRFtG10AVhGCc/SurgsLCLw7qdpLpdoqvJuKx4Bz35FT22maARcLHfRQMVH3j0xWjSSs&#10;Zxu9ehl6fozWDxPJqF5NNJCGLNKSOa15WiksmhubKZlY42gnvVPddQ62I31lp0jmHzkdRmuhu7S8&#10;udOt57KGMNHDmRMff+lRKDRvGSKmm+HfDFnDqM8JvDLNggZJC1tRW1rHa+Y02Ds47VhWd94kisXD&#10;6HcRqkhBDR5zW1Dc2d1ZymbUkiiFs5kZuMYHNJwvqPmsUZmst7k6um51Ix5g4rPFoTERE6M0hIHf&#10;ntWRCmjXet6s1ol3JDHdMBIz43EdcV0NiHjuVyWVVI2sT0qebUJU9NDzjVtOtbHxdZSap4I+0PLO&#10;DEx5AH0rqbbXfC8M2m2sel2MTG3+dY4QPL9MketXvFeraUG0JZNAe5upIGWIBMj6n0xXOaNYWiWF&#10;3PNowmuJ7gFyRwo7AfStnqjGN0bcupaJCl3cw2F7cuImbYFPavMdY1nxfr8GoWW/UbOyaQjZHGyk&#10;/U17EIraK3VxpNtgKPl2itO0isZI0I0iyjBB+YRgVMZtClBS3PKfBHgrwzYahZXcl5qN1dhGyzsQ&#10;pJ6ZHfHvXqb6eq2WsXAb5scKB2qe5n0Kysbp2voWIjztXGT+Arix43sftt9BJ4B1NIy5EcgOcj6U&#10;5yciYU1EvRXBN1diSLZGh4J71Z8uzn2m3vIc4wTuqta6j4VudO1FJLK7DmJmVdhG78a4l7iZ/Eq/&#10;2ZpF3GY7394A5IIBrPkvobe15T0OGwZHuNurqznkjuKLmPU/sJVYp3+Tvn+dOtZLlN9zLp90xa3X&#10;ahBGMdayNQ8WXo1KGyi+FV2jShkSXrn1IAqVQZf1hC2EOrR6mHbS9373gnmrnifSbzVNB0C1FzPa&#10;ASAzFR98f0rX0Bbo6LGJr7PzFizrgj2rVubuL7O2bkYhB3ui5xRysbqo8+1HwzqEXw+0qzsPEd2q&#10;Jbnz42JzIccc9q4CLwd4luriQT63Y26GXDKWySK9fub/AFGY2Yt7p4wXI3leSKoXWmakdQsJ18b3&#10;K7eXjGfnNOMnHclK+pd8P2F7pfg6K0m1W4nSFcxNI5JGe2TWvZatPNq0yf2AFVZAquW/pVNI9QuN&#10;Hhj+1Op8vBY1zd272IkX7aZHAY5XrntVfFoTKFtT0a7hjaaGRpMsIcnjiuC1m+0MrPEb+yZ9pG8q&#10;MKf/AK1eS6v4v+Ln/CTaVa2/hXVBE1zjAtWPnL6bscfnXaTaRdah4AsZ1tJra5a0PmwucFGI9aqV&#10;JRJi31KWjweGLF/iLLe+IbfUzezIYwMfucdB7V21vAs3gf7REoG1htQenauZ0TwlBaeC71HuHubi&#10;cM0zyScR+mM+lT6Ve6la6lp+mmEtGuqj951BBPStlKPLqYvmvod7pRn/ALKuEnsMRhOdx61m3us6&#10;faXk0MHwukYl+ZWlwD+FdlfjSFdDJqEUSG0Q8HvivL/EsiravLbQiXbKBjGNwNczleWiN18OrNrT&#10;bjw2fEF5dXfwntpmkKlGLZEeOvFaeoN8NjfG7MsVrK8YBQt3H+zXA2epakNJMEfhAltg25Pc1Fb6&#10;Nq8viKS71DSnbLgxxhshB9BXQ2uWxjBWlc6aWTTZNQG2+vWTyW2bVPzHHFbOn6jZWvga1afw+RdG&#10;dx5ZOcjPH51eglsLfw5b79EtMNHhCVHFY0/9ny3nmTWxKBvl46VzxlynVKLl0Ltpq+sT6jNGumQW&#10;oI+TYP8ACnXEeoiRHuNQQlsklm7VNay6IEITTkLH7rbulVrwRSm9RkmOYSFAbvUSldgo8vQz5df8&#10;MWsDRvqru3mYKhDtz9elSTQXOp6RM2naXYQ/Iu+VABjP061jaf4Wkm1lJL+6g8jzyfL4yR7mvQI4&#10;7LTNGnjtI0VDbkAA5q1BbsmU30OAk0a+s/Ja78cRyu4+WMcVm6FH4hl+LvihV0J5LGFU/fF8bCfQ&#10;d630s2vtcVrjxRIAJztGa73TLXSLHS5d00Tl8EnPHHTNVy21E6zPPNT0K3u/GcfnXskcURBZRwXz&#10;71qrpfhWG0jjt4B5gThg+cH86v6hOlx44lAQ7HXBZOmAOK0jF4a0zw1b3ckBkndTsRnzn3rOM5Xa&#10;RUlHlTe/Y4YWPmeJmDafKy7DlipGK17JdEi+1RyWQBUNg5rJ1LxBdXBK21paRSB+qDNS2257CBpC&#10;st02PkHvVeybQnVsyeR4cXflu23zeGPeuM1aaFNdtQZ/mkfjnmpPE/iC103xd4X06Xw7LI9xGS0k&#10;fSL61zdzJ9p1DzkjPGDyeAKiFKzJnUujSuZbtYkHmYHl/ezXlfiG0N1r+mE6xexqlzl9rH5x6V1u&#10;s34i0+yDXGSwxtXknFcvcXCPp4lLbFWMk8+lTKinI2hWfKbENvp4s7AIG2x24JUty2K878TXzXWu&#10;2duloBFHIR19KzbnxdAuqmK20g3DGUo0gkwF7dKtaZCsuqyyyxsCVLAY+7mtvYe7oZuvrqUdEgnh&#10;8a6w63BIkRQoz93FdnMsQjHPzZ+aqsEMC38rhQuW4qzNzcId38NdlJNKx5GaNOzM25e4Hk7EYkOK&#10;mjmvS0ZKMcLxV+KJHbOBwKkKRLGf3qA+hrU8YbFIzB99vniiWaEW8pF2VPTaD3qs7zrNgJxiqDoz&#10;TTn1IPWgC5Feaihl23Tn61Yka3ksrVnxv3ZPFZJdlCAxE8VOjMT/AKlvagCXcpu3C27dsVId+9ty&#10;L0FRo2JCNi+xqWQkqvzBfl5PrQBGQoRiEXgelUvOuHmlCwtgcZq4m11b5j16U8Io8w4AoEZ5lkVV&#10;Uqc5/OrQdTajMeGx1qCQKbiQNH34pvO4cjGOtICfcNoO2mvIvlnhhxTVVmL89qil/wBSoH9+gLkT&#10;KHmTMzhcdM9aeiqARnv3NN6IB6ikOdjVSESSTOIQoRSAfSq5JJU5H3aUj7oz60KDu5z7UDHjoKQs&#10;PMwTzTj0xmo9vU7e9IRIVUrkNzThnb0qSBcscxnr0omx5nQUDInMYj+8Oew7VEdxIw/frSsMPHhc&#10;81YRIdignHFADEQ7JSSTUi7lAbac54qztIsUwv3jVZ5IlKZbkDkUwNzT7S0m0zUJ7jUlCRjIBNYm&#10;o38Mmo28cFv8qttBHpSC7Bt7xBFIFZMYB4qvBDbid+AAcnJpXC4uxjGhaQk4pwBGME9adj96AJ1I&#10;3VKyfLnj2oAWJovNGeTikYoL1mEWCRVcgrcJgHk1YO75MnqOvWgBTtIBKjPpUZDeY2ENTDsC2aUc&#10;9VoGV1RmEoAIOaaySgy/uX4rTRVUqQw4p0zK0YxCo4oAx1VvMbMQ+7Uexs/8fJAzWkUbamQD6U0o&#10;oLExgHHFACW7zBB/pUh45NbVrfXMdsALkkFuRWFhgW+T8anVwEPyHOOtKwHUG7jmWNXdQccmp445&#10;RZXDf2i2EIIIfBNcY7MxQbjwe1WUnvBAAbiTaB0z1osFzq551e0tkmg064iYYKTRg/zritb8G/C+&#10;+nDSeF57C4cZEtq2FJ+nSrouWHljPetNbqKSG2SQoGBG0kVSdirniGsfDjxHBFO2n+O7e7gySsUi&#10;4f8AMV5rfWfiGwu0jvvCGuwlX4cQMVb8a+yC0yz2/l3JJ8voDT1lR450urHSZx6Swg8fjVRm7hzW&#10;PioTxOF2s2d3Q8YrRcqdEdAvLX0I/WvpbWPCPw7vnmKWL2c7ZwYEAG4+wrhb/wCG3iO10lrmDxJY&#10;XkX9rQnYTtYLn+laOohptn2B4LVYv2WfhanljB0OPj8KvyLHubaFAqvoBsx8KfANmuoWwNvocSyL&#10;u6NtqzIka3K/vfvN1BzXWncqMbIqOFyMA9PWmZ5PHA61NIhFyBknimhfnP7vj1plDPlKsQppjbii&#10;/pTpN63KDb29aZkFhk0AJg9SpxSfu/mIUVISdjLjOBxUWMcbTQA0h96HOB3pSAFOCTTj0GT2NNDA&#10;N170DGk8Dg0hAPekY8tyfpSA/L93FAhCse8Ytz9adzkc96XjnLnA5xSHaTuwaYD2ZN0eGJyKQ52y&#10;cduaj/dgnhsmjI8t+eo60gH7SC2COKF3dzUUZfK5GT3qU9Sehp2C489eM0m45btxTGMmeFOMdaau&#10;cNlT160WGTqvyDLAnPX1pmSCw7ZpMkKPmNMIc880WAk3LvPy8UjtH8h296bgmNhuP1pNoB/1gJzx&#10;QAuB5kn7v070h3Z/1mOakA460pXDAlevvQAwZ3jng08YxIM9qTseKac5NAC7QGPGeKTjB5pBncvz&#10;HNO454OaYCErnrSZ5NOwvlt83OOBTDu3fcNADgBg8ComXc5BLYB4NSbjtQeS2aXGVPy0AMVW2j5+&#10;O1SY4bJo52qM8AUwkjnFAEmD5bfJ245poDGNvmHXoaFZ8qCo5FLk7x8xoAQ5DdM8Usb8SHyl6gCn&#10;YyT15p4iJt5CR3GBSAjAu3v7hVswqjHzE9asFYQgG9SehrnNf1izsdLjH2lBKY+I1OTn3rym68Qe&#10;KJdSR4L04875lx2qJVEhOSR70Yn8vKrkY61AVbc5UqSDzXlFh4x1K3uoorq3MiFOcDkV1Nh4l8OT&#10;3Ev7xoix5DnihVExcyOq53n2pCHMnU4qW3ks57RHhvtOdSOSsgJFWTBJ5eROnA7VaZRRYEEcUoUF&#10;vvYqYK29wyHHY03Ydx/eJ19aYDHB3IMnpTcDafmqb+A5XnHBqv8ANlRs4z1pALxjr2pQcRyZjyex&#10;xTWUkOPMxx1pUEgWLMoOKYB2oAbjAzSnPmc4o5AJxg0ANKruzg0w53n5TTg/705iPSncEDpigBo3&#10;7mG3ijCYPy59KDjH3qOcDjFADWxkCgfe+hpcDFNw21SAevNAEjMw52Lx1qMyZcscdO1KAdwyDTtq&#10;EcqPwoAjDxbsbqeCOSKk8iLaDg5PSmhJN0oKKBjr60ANIU5yxpQucA9O1Mx8zcjNQPLLFLF+4Zst&#10;yfSi4FgqQ4Pbmm4GWO7vSGRjIg2HGM9KVkyjUASKARy4oK5bAmGAKiUEBfnJpWPfJFFwAjBk5HSm&#10;gsR06HikDZd/mqT+Fvk4pXGGX3/fxTCCdwyM4pedy07Me1vloEV/KTcnB61IVXLYB6VLtBHQ4FIO&#10;JOQKBkRJ3L8vTsRTxuCN3FPkYEL8gzntUfzGN8x0wBiW2neMCjuaYF+Ug561KAdy4SgBOOflFLk+&#10;UgEadetOkVhEmQMmm+9AB2PNLjk80nbrQCQh+VuehoAD1J29Kd5h8hjuHA6Co/ny2WPJ9aaeg4+l&#10;AD1cNCCcjmo2Lebw3agLycCpVTjJx9aBEX985704HAOemetKQNw9aCG+QYoGB2mWMipMqCx34poI&#10;G4FcccUmCyHBXA60BYCU8xRu5xSEjcgyDlqaQcp83r2p/YnH0oAkPRfpS4yAdwqIFsnKMOOKbubd&#10;94igB7hdxwc4HNIDlaOMNTlZM/coGN45FNYneeKkIG7rSYXI+brQIiO/YeBn3qVXYwgFV+lHGwgj&#10;Jpi589cocetAEoCHHOBj0pnO5uehowfmHbPFHOBkmgZ5THqQGvBfsoCjod3Wrc+pQybUa3UkEbTm&#10;kOjW0k4bznGR2NYmq2skULrF52VYAYHWvPudtjWa6V4gqrH93pTFD7TznntXL2sOrLqDSSQyFSvO&#10;W/pXQwSkAbl70JhYveXI0IXJ6elIFvIk+WQn5eKkjlX5eFGG6Zqy0inkA/doC5Vtbl0afzJJS7Nz&#10;mp7g+ZagiB8E881QuCuzd8owaW2uPljwQwJosMrTo6Rxpl9rc9elRrI3lgb2PHU1tMokjX9wM470&#10;LZRkdVHy/lQBloNzgbeTTZYAL2yYvJwe3apnDpqBAyfmqyQ7LkxchaALlqQ5t4jsweuT0rbMYSBN&#10;nlkKvJBrlocpdZLyEse3ar3n7ZZQHc7hzzQJmk8xYgeWMA9aqytIJ1+V8Edc0yN1a4iG3BJ4rqvs&#10;VmfCqNJeQmUrwAelMEcusj7FBZic8U7z5BMg2kgxninvFslmAOeajxnJCn2oQM5i9urg35KhwFl+&#10;cEVqWN+T9njYAD0NXDboXuDJEmWPYVX+wwi9hYQch+3egaNh5wVQrAnTsKas8BlC7QGPrUTxOkKA&#10;RN92siSOX7SX8xgwJ4FSBs3DQiNSIR7inQfZ3jQmOPaVORWXEZ3jUeUeOpNX445l8lsADPI9aY7C&#10;z2MLQSHzBjPHtWd9iiSSTO1sjg+lbQl/0dB5LcdajlCHLbD90cZoAyI48Sn942N3IxV9I186LjgD&#10;vSSbfJgKx9XGaS4L+XCQo4QZAPWgLFwhAm3ahB6CoGjh8zP2TPFVop4/KjDMck8VsRRu6kqoxs4o&#10;AyWjjZ5cQtn6dKg+z4cECQHPLCt5Y9uWOOSaiYw4YZjzn86VwsZuXCxqZJMfWnjOzqBz3qw6rl8B&#10;TgVRkwElwGzngZpisWE8ks+SpbPTNTPFuspDtXiodPtJXuLhz5oLDIFaQim8u4Xa7Yz2oCxzsgX7&#10;bGfLQkLzSCEl/vAZGetXLy3lR7diYhwc81HEd1mhwc81d0RykanZKm2Y55yKkhMv2uXc55J7+tES&#10;bpww6bvzq+ExOcqMjFMViqqquolJSp5+Xj1rlvE3h+2uI5JDp1ryuQQvIrqHl2+ILdWhGCeprTd4&#10;mjysi7sAENyKq+hLVz5j1Xw/qUayLGkiAMTuVetcnJb30M0qy7mGeDivri506B4rhjAmDjtXDa54&#10;esJLWdktBuKdhVqdrC5D5+JyRk5wOKUhjazYC7QOc10t7o15DeXSJaXLhm7LWLNbalEIo5Ld4yed&#10;pHUVpzKxLaRFbRSu8SJOoG8duTTtTsRHJISWD7RuU96v6ZLpUetP5r4AkXvWnr8lrNqSSRKmwwAK&#10;c+1Ju4XPNbvTopYhmzi55x61x97pIF1Ps0xhn0GcV6ao/dzkyEENTP3P2qILt+782V609RKyPB7i&#10;waG9u3SG6yT8yg4qew1XUbK5jMFzeplhuR2JVq9fu9OsrhbgeXCH2HBxjNcLf6HceXjYmwscEVnU&#10;pRqKzNqdaUHeLO68NeMLMyJHdERloh8rHKn6GvUrDUNOuAqxXdsd3Kgt1r5FurK7gc+XPcDB9Ohr&#10;Q0vW9dsLmPzBK5Dj5N2Mj1BrxcXk6krwZ7GHzZppSPrx/Oa3lHlbdv3jnpVMAE8OzAd8V5XovjVJ&#10;bKFLhUwygHe2CPxr0vTdR02RGMclqS8A+UsK+drYWdPdHt0cVGpsy3GWPnfKetLj5D8oqQJKwlZP&#10;JK8kjd0pI8fYpCT0b161yNM6lIWPIJIQD1zV+Mt5C/KCKzCSzx4DdavRnGeTxHyaiQ9yMEG7cZHB&#10;p7IojY7hyagbAdiCQS/NSclRyT8o70IGNcnEX7hTzzTblV+wKyqvI/Kg9VpkrqLVwVXqMDNMSMVw&#10;x1OMDgDrVnY4dMqvA+XmiVVFxEQDyOaccbYzvPSruUOTktmIZz+dPBIlTOeaaAOc04gFSdvT3oAf&#10;kGQfNzUncYPBqrkCNzz1qZSdq4x0qGgLKkcc08KfLYmMcVUDEOO3NXC5+zx8cgc0rAIDhHwP4qnV&#10;juUZwMfnVQbjO/zHHpVhSpuYsKaljTHNyZCFNPiz5ceVPJp0oAY/IAMD8agRmNyRz+VK4y+/3Pwq&#10;nLjcD37VYJ/dPl+1V+GL/KDgd6BE0eNi/vMDHpVuFUZG/e44NZwJwoKjrxV2HHlyEtg7aQMhcYM/&#10;OfmpyY2gYNTt5X2Of5fmPeoI888c0xEpY7FwBTkx5TD9aZtYhfmHek+UD7xxmgAwrPJhCMVXbdvZ&#10;RVjOInHGDUT7d38WT0qoMTI8RiCRvKYncABXkPxCt28m9xGAGwwPoa9gXJiIG374xk1w/wAQbbPg&#10;ySQQYwgB9K7sG0qifY5MXC8GeIWGRp2mEuR1GetamVwhDscNzx1rIs3JsipZflmPArRV086MbOo5&#10;OK/VMHJSppn5djo2qstg/MPlxketPUjyWwTyarjcZgTyoNS5PmNxnFdZxEq9DkfSl/jFQg/MnI78&#10;VYRQfqaYijebSIsAcKe9c9IoEjEFseZzXSXUahZDjkCuduAQkWXHLkmm9hWsyNgvGSOlQ3KzRWlt&#10;IuQQ+akbf5Y4zgjNJdOjaeg3E/uj/Kspm1J2Z+iXwZujc/sYfDV/MUt9nkVj6EE16HJkyNlO/rXi&#10;P7OMss37Nz2xWQLFeSkE9Oa9udkMt0QScSkD3xXl1dz2IttIhz+9+6akBP8AeqM98qacMbhhKwZa&#10;ILz5rVRjjyyKraLJGk1xHsYnzTgelaLqhhkzgc8Csl1KX6SKBneM49KBNHVHBSocfOelQQSs6n94&#10;SNg7VOQNrnGeKBh2Hy0n8IpOcD5aOMnigBrg7lIP1FIRzw1PJyDx0pvGDQAg/wB2mn73Wnc4PFIc&#10;5oAT/gNNYfKfmPPen/wNUZx5i8ZoAiBPmDkmpOMD5f1pGEZGR68U4fdH0oAQhcHJIphI6Z604h9y&#10;crgmkwfNYeWaAA4yPlpMD0pcdflo53j6UAMI568elIQMVIcYxjoeajlb96m1OPSgAGdwwKaQdwBy&#10;KljB2klRx2pHwZFIB6UARKDk5P0pSDkYp/GGpB1NADRnH3aMfuzxTmGFHI60w53npQAwhtw9MU3B&#10;2thu3FTAHd1470EL8x4pAVSuJoeBwDUXkr9qlbDBmbgg1bKsZT8hxTgPnHWgCvHNqMF4uJJHXHrX&#10;TadrqrMiyxyrz3rCIBJyCKgeNTJkwrkdCBUuNwPUU1OGQxNHcxkH0NdDZzI8MO+UHcOvpXhsbzxz&#10;5DyqN3Y1v2etXSFQ0pAH8VJ6IWx7E4QkhVFQMmI1Pv61y+nazZzIqvMEbHXPWumhntpEIE8Z465o&#10;uCaY9FXzoSFXFeJftM6f9r/4J1/Edltiz29qJ0wORs617hGQblFA7HnNZPjbT4L79mv4nWkturo/&#10;gS/G0j/YNXS+OLGnZ3Pw90sbtL06PzMZdv0rQkXBuNty2C4B96zYlMWt+LYC5UweKbpPwDYrVDIY&#10;vL8v+HIJr0dGzGqtT3vTtB1W+/4JzfG0/wBm3iW62itDNGhc7sDPyjkD1NfI0MVzbiSCdZFKTsME&#10;cEDuK/UL9k+8gn+GXxRsZrSykRYgPLmQOrowIYEHiux8ffA34M+ItO8RfYLaPR9R3u8UkGNkbnsV&#10;6FSawjZN3NqfKl5n5KMLYxSlo8Aj5CDVM29o8VyCq5x8pHUV9C/EX4KfGDwzp19dDw9eahp8NwfM&#10;nskL7B2YqOcGvAGjuI7yQvb3aSDOUkTH5ZrVxdtDVFO2/t+zvYZ7Dxt4kgkjuQ4+z3Dx4I6EbcV9&#10;A+CP2gPjjous6RHqGpHWLGOMJJb3oJdlHpIOcj3rwiMuzS4jXGDuyajMabWGYxluhGayWgnSTPu7&#10;Xfj98K/EvwC+I+l6l4e1bSbmXwpMsCPH5kczsv3c4wMe9fnrax4a6HmD/kIylcdlzxWnJbW56+Qe&#10;eflH6VGEjRiFhbPfmr59LAoKOw1wTGfY9a6DRlkk06+kCcRMMDdWMV/dj93wByK1vDlzYjxLNBPZ&#10;yKjzLj5sA1mN7Hb2iaStpvuI/ndeB6VWumtPMshFp4kXeeAK7YWHhmdJHl8Q3NtFFAoCpEWMhPb2&#10;qCXTbaNv9F0twVX5A/Jwe5+tO6MLnmGsrA1hIRpsgIwSQPu1zKMjLJtUbeg+ter6lYXj6FeKtmSf&#10;IYnC9K8kjyLzU1AXCzkfjRbqbRehN820A84PrUg5CgNUf8Bx+NPGMfdzmkUPOewzx1pCR5K/Kacv&#10;CtgcZpDjL5U8CmBGfM8wfujSKTlgWP1p4ZhCwyDz3qM7cnC84pCFyePk7nn1pCz7/wDVDp1zTTjc&#10;mc9aON5+XqOaYDAjGWRjJkA9KnGPmJfAxwKZ/D1PXpS9VYYoAl8wiIjy1wR1qoTl85/iqU9B8nam&#10;HHPtQJgxkLfe7Ug3AsQ3akBG1uOtH8XSgQuckHHfmkdsPFgd6d6cgU0gFlBkPB4xRcB4xt+5QMBe&#10;vGaX5sClIGX+f9KoQ1c5B3UnG8+9PHl+V1OfSmfxtmkFxDjcacudx/ecHpSHGDzTkxvPHagCVCcy&#10;Dy+3BpSA0TKWPHQ1CxOSelEbOZnBioZJnSiVbkMEbKP8pBr1PwNrKOLq1nulDDAXc3WvO5lfJIUD&#10;iqdtJ9m8Q2U6zSZ8z5wDihEyVz6dkDDYCo+blSDwRUHPzDyT161l+F9Qju9BKPLuMcI2ZPNa7iUX&#10;E+5MfN0rZO5zSVmVju88jYudvWo90xeMMkZIUgcdjUrjBGd+S1IQDtGSSEPNJq4jxLxhpE1l4nlu&#10;ooJBBPOWZVHAJ61xU4GA4Q7eMYr6T1CC3u/Ct3bzxR4MbbcjkGvnvWbWex8VanazLKEYkxtjhl7Y&#10;qHobLYyg2RJ82MgYperHmoY87ZBt4DcVPglSQRSEHfpSjO3pSc46U8Yy2e1AD/4en4UhHNH8Dc0n&#10;8Y+agoTnBIWpLYkXDkgD5hTPX5qjcfvFO5uD0FOwG+APLBAB49aiYfMRxyait5CbUZXqvFSvnjDc&#10;0gHRMd2N2ODmp3WM2SlpCQDVDP70/Kcb+avKV2D6DIoAnsms4tQgiaSdoLlSHKsVKN/Cc9q6zTPF&#10;/wAT9C1kiHxXqd1ak/NBcSM6snbrmuOdYzbSgRqPmGPUGtWJ5ZNJiSRVaRF+Rj3HvSE1c900b4t+&#10;HbkLHqGhahp8uBlid0bH69vxr0K28QabcWiSwa9psiMoKmOUNmvjeeBJDOJLO14P90ZqjAt/a6lv&#10;s/FWqwYOdqucH8KzdMpKx9u/2pKfNUgdflOaha+lwQzLwexr5W03xt4vtlEdzoEN3ErYY8q2PUGu&#10;80vxn4ZuiqnUJ7eU4xFccDPpu6VPI2xrQ9jkvRub5yTj1qq1zB5MpkhdW7YPWuPS/SSIMk9sV7bX&#10;BoN8WuHVZQH2dGHWs2mi7q50El23zjzMZPGRWRPdSrOgEbMTKvSs55rgxyAmPjrzUFrcM2pOpi3s&#10;bpQPauevpFs6sPHnml3PUbKy1qbw3ptppXh2Q3eqMgkuCMiJB94k9qhuvD0Vv48vdN+3mSC3gRrq&#10;f+FnI5GenBr2bRohpvwp0yQ3cEbPoys5PDHI6CvnPxPrfiKXxL4jgsdQCJc3+3yguTjOCSevNfA4&#10;qbqOV9Ltn6Jl1JxlFLpYsX+oWsGo3VnpdoG+baXT1q9pWmbZRdalqhkckMkTHgVl2VtZafpyPJPF&#10;JOUDNk5JY11Gl2mqX1zHcXUskEGMqpGNwr5bFVFBS5dF1l1fp/XqfoeBpNpNlk3FxLdLFb6ITggD&#10;bwBXQWWg6zdNG1z4kS3QYxGpyT+NOD6dbxqkFghHALD1pXn16dylvbMuQBvL4FfO1K0n8Fl5s9dR&#10;VjY/s7wrYxsZ7xJSq5O585rQ0XxH4Ph8X6Skvg5DZtcqHdY8lCOhx1INcm+mbLG7kvPF1tJKsqHy&#10;xIDx3rrbO6+DMUEHn+NpRJ9hwUW0z8+PXHrWEafNK+tR+Wi/ExrVlytbH1L4Y8WeA5vEnhqz0L4M&#10;/wBq6hdW+bhRahUt1X1JBAzXod0/xpmac2mg/CnQrYYAa52u6jucdP0r4S0jxZ400zVNU/4R/UoL&#10;fzpzmdrYFivb3Faura78X9VsLA6j8U/GU6opKRW0rgD6qv8AWvrsFmFFUdVyyX2dEfnGY8N1atfm&#10;i04vdz5pP7m7abH2zBpWu3EUaXv7Tvgm8lUcoltEqjPXGDmoB4F8Oy6tbtfeNdFuIVYkxIUXdk9+&#10;vFfB8cHjRplCL8UMluq+eP1rorHwz8W7ye1W3034tSM6/LmeZR+JJFejhsfCro6b+9nBWyLE0l7u&#10;JjGP+FK3fY+3Y/AnwPSQj/hW3gAuT/HKpJ/Wpm8BfBVkYH4RfD7H+y4H8jXx/H8LPjpKiMdD8XLn&#10;+/rTqf8A0Kr8Xwr+PEakpH4iU4/6DrH/ANmr04Ti94tf16Hizy9p/wC/xv8A4n/mfS998MPgjMHK&#10;+CNGgPlkfurvAz9Oa8Q+Jvwm8AWvwkk1DTfirplnc2YkaZGuVb7SpPyrt67h7Vw978Ofj5FHMxsv&#10;HDYjJPlalI38jXnmq+EfjBHqWkLL4T+JsrTRytEsssxVggy2c8cCvMxrwqjL92m/LR/ke5leHxUJ&#10;wcccpxTV1vfy6nKw6RryWiMbaYkOSrIchx2NRytqkRHnaNqowOCqtUEOveKLfaqG4KpO6COWM/KV&#10;OCOeetblj4svvO23fhi2T5uH2Aj9a+Iq06t23FSXk9T9PpNSgry1Ktrql8sUayWOplC/G9CK24NT&#10;gS/tttimSuSCMj6Val1uyu4UR20fBOABGoxVWSysGmhMWsWYfHC5GDn3rzp8jesHEt8yWjRYFzpl&#10;/rU0K/DiJ5fsrE+UuTgdTxWNBptobiK40b4ka7aTR3jFkjuGQhweeAa67wloXxM/4STxPPouhWLy&#10;IgVmZwRIrdQPSuhl+H2uSahqVzew6roFwbV5B5ERlWeTqeAeMmvVwmBrcvtKMnbp1XzR5OIzCjGX&#10;s6liro3xL/aL0O7sUm1mHVLGEAGG8iLMyj0k6/rXt3h347fCzUbDULbxN8LdS0l/s+3NxAJ4Jc9c&#10;HGR+I/Gvlmx1rxTY3mpQXfhb7dBHevGVniKyFQeuDz0pt/qHgC8ubZH+Gxt3cfOsi7Rz6Zr0qGeY&#10;uhO1aHMl27enQ8fF8OYDF+9Bcsn1Tt+R2HxQn/Z3n8UeF9R8K+L9OR/tMp1G2SL5ZN33SB259K8a&#10;1Lw9oN/BavHqNnbz+WT8mBknp0ro5fDHhqeIvp/iRrdiM7RtIz9K5e+0rxLYzEfaLqZQ3DKDyKVT&#10;MYYir7SlP2cv5X/Vj2cFgZYekqcpe0t1er+85W80PxNYeUz67eTR5JUIxbgVa0fXdViuAVhuZgkg&#10;GyVSD+day3+roLffbXBCnG1wT/Otm1bSrxkWSxgjYp1CAZNdlOq6ulRJvutPyJrRUNjoLaS11bRp&#10;hNplisiwjjgMprlr7R9VtDdNGbtkJJGCeKkk0/WbPV/tEF7MCXyMHhhXR23iFZLOO3vvDWx9oXzO&#10;xrtheKsvePKrJS12OV0/WGS2WOaF2wxUh+orUBtJpS0OoqMjlan1XR9JnMM8F5CCFyQneuGu49Qs&#10;9TszHJPkzfhWyipbHNqtDqGkSHU7HKyqS5DZPBqXULPVo1sNT02TEkDCSW3XpIo5NURuu9GCSbFc&#10;QcY6k1d8P6ndQavJZ3UbHa21GI4KmsHe+wnsbmrXWheJPgzZSpDFHeW8BV0I+eNx198GvPNKmuJN&#10;H1vQ74Mx8iQ2sj9QQOlbWvW82j/ES21G1gf7Fdyr56L93nrWb4p8oN4L1WykQfLuYp2z2OKunVSm&#10;uz/MznZxPO7qW6fwx4k0y7VzHb2lyse4dQRXy2zBL+94OBduB+FfUOuahbtFqt4626k6RKGC45OK&#10;+YooLmfXJljgYlrtjx2zX6Hw4nyT6LT9T4Dib4oL1Gh2dkRR8zNgCtq106RIZJJTHnqBupBpWopd&#10;24GlSFsfezitNYLqO3kEyzg5GMk19DUqWWh85Qo8z1NC2+SBlwmCRU+xWuoy2SvFQIbdbWUOhJ2j&#10;HNAmU28xVl49K4J3bPWppRVhl07R6sp+c5AwM12Ghai8dmfMmlChc43dRXDOVLMxcswPQ1PHNJgY&#10;h5AFYzo3RtCrZ7nU6rrl9LqUkdtatGpbGc849adDcRRaCZJNUcuRnk8k1z8e4LNKWQE9sVFIWllh&#10;3M2xW6etY+wXY61XNuz1C4fVpy+lMV8wEMfSulu/EhisII44FD7QK40PttEVfLHAGPWoTHbfbWZ4&#10;i3Ax7VlLDxZ0U8Q4rc9R0jXpX0yVpLaHf5eAcda6GxikuIPMKsI8lua8o0q50yDUkEtlIwznHUGu&#10;jufEFzI6Q6bAyM42sQOgrz62Et8J308XdanZTxQ+dIYtRONpViD0NSadaWFnaXl1NOskhyVDVk6U&#10;fs3h8yXcjk7CzFz1Nc3qOoanf6jdx210wjSThV44rB0NLFrEXZu6letLcA+cw3SYCrzV/RbH9880&#10;wZUC8Ajk5qrodj5WmzzXYTIA2q3rXQQy+YZz5saxqpzj2rnnDk0OmnLmC7t9B2K0tmGCnOM1QW/t&#10;9my28L2saCQDJPJxUd1cWkpEcTM3735vwqT7HG+nsyQN8uCwBrJRNXI27y583wYIXZQWhHl4PcVg&#10;W032Lwb4sLQN59y6gE/wAen1q1dJL/YthIiz/IRwR6VS1Te1noTm2Rg+BjPGaaEnqc3FBcT6kr+R&#10;M+ZepHHNdRehbXwtaAwxoDD2rbSGGLwRabraFJHh3EYrmrxftthbK92Ujjc7verXvaFutGJz1oDc&#10;6rvfcQJflBre1K5MeiWW644VMBB0quw02C1ZYWJYRkbsdKwYLXxFe61HBBbzXA+1A+gx9a25U/kZ&#10;xk9+50egWU11evc3TBIkkyik9a0vE+qunhyK0tQEHklcqMZqxeNa6b4bsIpLiMzi1/1SHOG9687u&#10;7xp5HdVLzPdBVQDpRCjzyTeyIr1/ZQst2XvDmjaM93PJd2N7cTy3QYKJiFXHqo4P417LK9lp/hiG&#10;ZvkjXSXJBPXA4rn/AAppkcNpbPJzLJGrNnt7V538W/EEguhpVvqC5CATmM/dH938e9c+JhLHYmFG&#10;K0W76JEUZrCUJVJb7nmms6neah4m8Q3LMSpvnAcnlVzwBWfapcbAWkJG/AA71m25ZpgohcIqjJ/v&#10;E1s28jR25O0YXOAa+/wmHjRgoxVkj8+x2Jdeo5N3E1i6eHwwtrHJh5iN3riudt0IiTIGcCprp3m1&#10;u4lYHI4ApY8hR8wrqscO5OoGW+Tt61PCFMNwDEPvcVCMeWcGnqxDjkH5TQM6+01Cyj8KIp3bxauE&#10;I7VxZmLNc4i277hufWtS3t72fQ9QdYECxn5RnkjvVRLZftKE3DLiQAfL1p3AzmN3b6lpF3BO6zRX&#10;SurLwRjmvpLRdQsdW+ENjfRCATrEEu4h95HHf6HrXzzqMai/ZPtAfEQxirnhXWrzR/G1lL872tw4&#10;juoSflKk9ceo7VUJWImtD3ORDuTKAjbWZcwhkADgAmukmWB9OsJ4J1kt5bdZInB7Nzj8KyZV/eEV&#10;ZkczILi31fSriOe4E1vqUc0ckbYYFTnqOea/VH4Ma14B8a/s6aRNLZwJqNjYxQ39sH+aKRB971If&#10;qK/MCeMl+EBxng13Pwk8bav4O/aX0HUIllfT7nUI4NRtc/K8THk/VetceKw/tE7HZhMR7Nn6W69o&#10;+omSxk0aIkR3Sr5e7bwOtdnpTXC6Sn2zR0jdYFwAwPOOa0YdS8MXfgnwpqNldWbQXejxzq8bfKd4&#10;zjI/Ws43FjK9wvmQKDnB3ivBmmtGe2qqk7ond0e8ylxANp4XPNYh+yw+NNTuLjSpZldQVyxwMe1L&#10;ptjMPiBNNJLM6KG2MGOOa1NTti+mXQXYck4OcYrBxsjpjIpSa9cyOiafpIIVwCOmKtzS6z9h3CVE&#10;lNow65wSKwbOOztbCXLguWPIpJ59YS0WW30aWdiSQoapjG7KbS1JdDt5LSLWpr3UbmV3nYoWJAAP&#10;sanutX09fNSK2Te5wDnNc1JqGsXMci32nG1CcKnTNLBZwM9vIiSMSe/atVSMZV09LFG/uNekvjHF&#10;p81wXlACLxwa0IdTu9Kgmt38F66JZowSFLMq57Z5FdFDBBDpZmEsAfzVzk811CukltbeUlpJmJfv&#10;xjOfxqk1Ez5XLU89tbq9uLzzB4Q1CJWOWkkY8fnWfdLqM3i+KNZLtQt4hDLkA816bPbTC4RHjQDy&#10;S3yrwAKpWS6dcC5aAqGWUhiy4IIo9ouxST2uYmpNZWV1bNPIzeZZjag53Edal0nxFf8A2mFIPhne&#10;GHzMGUvjH4VLqmm6hJqVr/oqOocEknnHtVWS5uYLuCBPDq7VQAkCp9qUqV+p2NzqFw8KAW1sP9HJ&#10;Zdo71zSraTW90smlPsaU5wcbvWrETM1mzAuGdeciqN5I6xWa7wCCdoFTfmZqlyI0rdvCVtpUyrYw&#10;W6oD0PesmXX/AAf9rjhj1OeWTzDgJGf8K565ttVutSYJKRGXG4euK6Lw/omnQa3q15MLFW2IEj4b&#10;n1qnQSV7kqq5O1ipdSyPd2skHhuZ91q4JePlaxNCtPipP4shjSPS47CO5d5JJGAbGegHWvVLi5/d&#10;3ccOj227yOG2cfWuW0u21BPFdxNP4xupMs58tcqo9sVzwnZ2NnDmRpuWIv0MKgIuOfUdaqDU7AW4&#10;j+0QhlYjaOtWZ0ka0viEkI8tzx7VyXhe3srr4ha/Ld+HrxQGZYnckAEe1bxjcxm1FGdqMGrS+OhL&#10;FG/kyMN2TkN+FdlY6To66RDJcaNZySGPPI+7SaiLe0uoV3Bna5wij9KnWW8XS9SNxoLSR/Z+it0z&#10;0ptKJkm5HnXifVGtdZsk07Q7NcbleQKCFBrZ8EPZjTteuTDE0iyocsOMmj+xlng1VXtpT58ueRyB&#10;2/Kuu0fSLa28DalZtZbo5JAxk6FcfzpxlFinTktStql5rQuo5DDAYtuQqr1FVLCS5ufFvh6ZNItk&#10;aHcBlB0PWu2gj0xvC+rRPp8DfZ41CBm5/wDr1jpbSxzCeGJYwM/TFRKagrFQg5ML9neG7gt9ViSb&#10;yiGIAHJrS8MaXND4S1lLu/hmnnny245wO1czcwsL9rpJSC0o34PU1vJeJZ6FdXNxdRqwtd4XzM5F&#10;RCV2bTjp5kWuWWrRC1MHhQlYskFB2riLrVdSgst/2AvJ9qVVT1z1FTWfjLxReeMdTIjt4bZYpEhg&#10;Cbi+e5NZtjbaufGlv5+m3ku69ZtxjOASeKp076kwqOKsz0lmYeHNEk+0R2zPp4aZM525GetcDeXW&#10;mnxF+7sJbiQzEZAzuP0rL8T3niSHU9YtnhkVFiUo245Zag8D3F5/wlhumsEaJWwpkXO316+tKNPU&#10;cqmh6TYya1/YzM2hWcaCL5d0HIFUbhNUmjCxzrEGc8gdat61feKZZXe1NrFbcfIE596yvtlzA2jC&#10;5sLvdLcoEcIcc9aTd3Y0j8JJHoHieeSIN8SFjhB5UHBNT3OjSWiLIuoRzHaCGxyCK0tZk0e31PSm&#10;fxO6tJbIRCH61k3Ot6SsloitdOeMrtJBpN3CMLK6Od1BvFF1qdnBBZ39wftCDYARwPeut1HRbz/h&#10;GdLNy0cJa3TMI5xgc81HaeIYRrVolv4Y8tmYAuUropG1C4uS094hhAGCTgnNNNJEzjJvayMOztdI&#10;jt4iuwsI+mP61sadtlfVsSQJHFzI8hwFFE2nyLDI8cG1Mcc1y+qafqsumTwx6zPGjsPMVDjf+VKU&#10;hQp22Z1iv4XuWuI28Q2Lor9Aw6ip/sGjSWsipOjIE4wK8zg8OX8cTSL4oYkYLLvxgVo6nq13p/h7&#10;w6kOpEzSROBlepFZctzZya6mreaderOpht1jUP1J6ipYYtRSWEm2DZHUHIrzrTb34nax4tjh/taW&#10;G3S5Bmk24ULnoD3Jr1uWW3tNL0q3Wc5S3wC3JJ9c0SjY0jO+lilJb6zNLFs1IxcdzU50jXGt4vM8&#10;VqVxyKrRT3kktyTK5OeMcVVuV8VzSKg8UpBB5L78naw44pxfQzqqy7FuTT9OtrEufE9qrBSceYOa&#10;y5otWvY/Cwi1+5htjdHznC53Ads1ysulXkmjs1x4n1GXFw+1txwSOgrpbTUdTh+GllZvp0CbUZfc&#10;Dsc+9dCh3Zy83Yv6k1vawfujGiLa/eJySR3rzm9vdTvbWVV8cxmMOwzx8oHpT9XuLt9KljlvH2rA&#10;4A3cnPSvPrXy7Tw/Chu5i4unZxn1PFcdafv2Wx1UY+7dnXafE0V0gW9aQByXlbjNHiPxNZ6V4Ulm&#10;t7eKW8eBljQt/F61zN1eam3h+5NtaFmW1YqM43cV55aWGoX2u21zreqRxwQXZZLYvzKwPGfQCuqE&#10;9EYVI3ZaS68X3Frqt/fgz3E028b1+6vYCqF14h8VNaz29v4Yjtk8o5lLcsRXR307yyTiF7IRJBgb&#10;HB4HTpXGqt7M15vjAVbkgADqKuLve5LVkg8I33iC98V+J4LrSS6xRMftBPCe2Perl81w9prSJNgB&#10;ZEx654rR0k2dhN4g/wCJcR9phAGf4als7Fpdcl/0likkxOMetRLfQ0itNTyXRvDJttYvZp9Vdy18&#10;zjJ+VcmvTtPa2ha8EjIw+zEg+mKxviPNHp/hHwnb2xZZLrXY0yDyQDzWhEsZ0DSHaNizacmVz3xX&#10;QpXRlKPUqadqEV14p1UJDKqJMQCR1rfYrwGAHHWsi2htIpH2WQXMuTgVpyDO4bWxtq4nkZg9UPWd&#10;o5CUmjNVpi8lyjm4fORwDVbaBIF2vgnqae7hVGME4GK0PLNGPy2K/vMYTvVCUObxwhOA3Jp8buSn&#10;yYwKsgwLBcseWK9KBldbeY20zCPoo60qbRu/eDO2pUnzYzKGxzyKpKGFxLwTk8UCJgW3oT/e5p8m&#10;9tgBAFR4OU3AdasQ+VukJm4xQBTkdo7mAJExLVoExixsWZh8x5FUJ3H28EFSAajldjGvHf8AKgDS&#10;nNr9k3RhOnOazBtJJ96RW/duuDjIzS5UAfLigTZJnkYyOKiwrPIPK57GlJBU8dBTWJ8pcDpQA05B&#10;FIOVPFIeW+5xSgct8tAWEA5xipABtTANJ/COKcNvzc9qAEPLOfLOPrRjGMp3pW2FTgDFIN2DwaBk&#10;oZwyhQcYqQR/uZC8qdu9RZAA+aq4WdrpxvlIPT2ouBM2wSrjkU5WiAVmPABqGRoI4hvmUcc5NZ7T&#10;TzSzRQQhmzgKD1oA13voXsJVSzj3ZwnzVVWKUxRmQMCeaWLTb2OG087TBHIGyVD5x6VoqLjfGGUt&#10;heBigDO8kjcQjAAdxUTBxBuO8nPSujSay+zzo1kM4HWoxbwSohVh15ApXHYwkdB0yM9c1bWTKOMZ&#10;HbmtD+zgYr0GA4BHPpWbNF5VzlSzDOD7UxWHNtO0hRS/xR8dDUDMQp/0dwOOlWd0P2AFioOKAEOd&#10;/wB7io2L4B3HrxSbwRwwOaUD95jNAyYSHaODyvPNSIchdzgVXO3dGCp+9U0iK0KjcelAFgNE0I/e&#10;jPNJsPlHgls9aplXVX6kADinxXTCXHkE8dDQBOFJUZToe9O2jcf3QpBMuxi0WPm45p6vud/lzxQB&#10;FtTccKOaG38ggYIqUj94MY+9StgN9ymgKWxtxpp835WDYwau8eUSBUbINynkDHI9aAC3n1AXkhWT&#10;Khe9XvtJ2A7DndzVLADkAY9RTGGScelDA6K3uoFClnhIK88dKdcXIe3A/tydV5+Xca5b5w2QWPPT&#10;NO3gqcg9elCHc6zSm1aP7ebe6mlO3O0vjFaEHiLVobwiezlz5vIPNcnZ3s0ckygOoIHQ1YuZVeW1&#10;ZoUJFaxqNbFJnquneIdInhIMSZIAYk8qfpW9DNB50RTVYmQjg14isUBt1MVoQwXOA2KemoasnkL5&#10;sx2McjNaRrdyuZHuTIXk3eYjE9MGoJFbcP3J6V5vpmu3uyRTK+FHIY11On65DIl2JYYhjjOa3U7g&#10;nc2mLAEhO1MUu0XKN14p1tNZSrdAatbDJ4GRT/MRZUUxykFsDapNVYq5ERIVP7v8fSoSj+ZnA4A7&#10;1dmikCJ+/UbhnFQEARjLAHHegGxF8sBc4zTSsWFPnDBNIoUsSDmmFGa4bIYAD1osFyTjeQMY+tNP&#10;TrSAIobMgzn1pMpuPzD2piDkknIwKYcYJyPrThjBBfil/dHzBkdPWgB0YUwqRJ1pSwDyZZfu8VAD&#10;hHCucZqIrMXDB260xkwuAbgr9jwvc1YbYY49rA5/SqxCeWMRelMbcHICk49DQBZOd4ytTD/V/dHP&#10;Sqi7/L5Y8DkUeYdw+Qce9AXJ2JIGcYqSFbMrJuuee2ar5BDc8U1guBkHr60guWXASbiRWHtTcnn5&#10;jUJLAKNxxt71IM+Wp/WhAO7ijjAppHysQnpxS9144780wHBcxnnvQdg2/MARUM00axgIG3ZHanKF&#10;dAWByR+VAxCE+2ROJOQORmpGxtTkc96iKRhhhnIpY3VmcFjx14oAkV08sAKDg9aTu1PCx4Ygimt1&#10;bg0AN/u8UzneBtNSADJOw/SnbW3JlD15oAYMYk+UcU9FJB+TjFO2/wCkAYbGKq6jfaZZaRNJPfRZ&#10;8slUzyaV0Fi7uiSN5GaJY1jJYtwK838ReLIolvIrLazZKmQc/lXKeIde1S/ZI4r+WG3WQ5iQ4LD3&#10;Nc4It0lrmLJB5HWsJ1LbCbIZbnUrrVzJO07EnOWPrVuNAIxhh16inmNQwBIBx608J++iHmHFYNtk&#10;N3KxVTdFvlJI5yKiMcm4BQuS3IArYaCQQuzW4CgcEnrVcbBIDkZxSTsIowS3ltqkZj1XU0Yt/BIQ&#10;M11cPinWrWS0WWaWYEde+KwXRGkiPy8H0qvPGjSR8DheOOlPnaGj1rTvFenTpB5kMa8jOTXaBtLm&#10;06KWLVLTLAYXzBXzR5SLbSbHkD57HrU0Z1IWj7fEmoKwbIw55rWFYOZn0ssZMPD5AXnHNMKvvYeU&#10;3SvB9N8R+NrFlzdLdRDhlk6gfWu303xxpDyA3ukXEXzYLqMgVqqqZXMj0AI+HIjb8qiKsIvutnd3&#10;ptrqmh3MJez8X6bLG0eRggEZ7EVbieF47gNIx2ngheDWqHcqlTv69R0p6KNpBPFWJEUQxZZs+gqs&#10;xHmOPIcHjHNIZI6xlBjAGKrhRt70MZkYjyX6Zx61JGQ1ru2NknmgBhVMHJ6mmtsBAEmeOKVg25MH&#10;jvSEDccIKYDFZ9y4QYzzUhZ8x7UUAHmkYDylGAOaaSdhwT9aAELMXGcdKcCdp6e1N+TypTsOQRin&#10;IBvXJPTigBQ77wd/bpShiUwZe5pWjXDEP0/Wo1QB04Yc8mgBDt3Nx3pSsZCbhx2qXy4gJT5xHFRr&#10;tKfdOMmgA+TyzhRxTTnbxnpS+p8tgM0BmM2fLPSgBmHB55pACQ/y9ae2fm4pi7sP8p4pAAVlXO0d&#10;KbmXywBE2CaUtIWT902N1THcIn+VccUAQ9sYpV4P3B0qRtnlgALTNpLrz2oAVJl3SDyqVyN6YxjF&#10;ROgxL+7I6YxSjoRtPC9aYxcjNA3eQ5GPpSoqMrfPgYpcfIwBOAaBEW4YHBpA0wJxFj3qYCI7ixAw&#10;KQ+XgHnFADVLlAST16UpHJ70/wCTyGGPSmdzhaAGnd5iYxjHSpQyiMBkGM8VASwlTLcZ6VI3Kv8A&#10;uz0FAD2wXODgEVGQQB84NN2v0DED60m188S0DJFY7m+QdKa7MYgNvf1pu3BXNSgAq2QOKAIRv38q&#10;2Kk3rjGetB4CjqS1KRhxmBc4oAQ4ERPqtRDaQvzN1qUfexkYyKJBHvGCPu0AA+6M1KBynPFQDqw4&#10;p4LB+ueKACSRi6YjUAUw5xGfL9aU7fn+TvTkPJyvAFACc5P7o/nS8EthRTz9wYFR/hQA4fdHFJxh&#10;eKTuflNAB845XigYueRxSbiBwKedvQE9KZjJPy96BCKw/eHnkUuTsU7uBmkxnHygCnYAHsKAOGjm&#10;I8seYxw3HvVy4RXtYZDFbBNmT9ayMZJ4x75qXLmzijaR9gU8Z615p6DOK1C8kHi6VNh2bwAB3rTt&#10;RmVs25HyjBNOuLG1XUIpllGfMzgjNMubmIPa4jVSMA4piLMqMt0T5oJx0BoN35dsoMJ6dcVFaq8t&#10;85wdpXhiatTW58p90IJHehOwNEYCTWGRK3zfpVaOJbeWVhd5BYde1WUGy3QeS4HNZl68htHCtnLe&#10;tFwsdhZLuhhdpoDkdc9K2zarJYMUvMYHQV5XbX1xBKoeF5IyRujLY4+tdzY6xYtFamG1ZCFHyE/e&#10;pgiK5tZVvQSvQnJIpIduLgEkECtSe7t5nLM1urEcrmsqXy8uVkQUmBOsJZWPlxnA71Qu1aKLJAyT&#10;+dSCWUCMeYM9uetLMDMkQfkhcD2oHYignj3xkqmcDBB6VtQSFiG+0SYxjBNYiWKRs5G889Cela1s&#10;FEsOYxkHgU0Jk8/BXMo6U2EqVI8zior/AP4/IflJGBnBpI2CwL8uPSgEXCqeZ0OCtSQqokLbRnPG&#10;aaroYemSV4pQQJYxggbqVwJLnaQPlGQvNV4Y7R7e53SrktwfSkuCzTADI+XrnrWepnjdm2uwLdu1&#10;NAdPFZWq6Vb5mjztJGKovGoR+D97AqGC6k2hXiYD1Jq7uU25AAOTSAoFcLyBnNRykC0b5x9KuOPm&#10;yYxnHXNUp0Plt168UwKLyKHtxxz71pKts2jE/Jv2etUhaK7oxD9OD6VeSwn+yoVEjO7Y4PSgDL8h&#10;Am7ycjJp9vdyJqNigmbaGOVrZubSWDRk3xuHZR2rBdF8+GVLckhuM0Ab07o1tEwYAHtWPIzeepBP&#10;FKGmLvuhI46UMCccCgByMxBypqKUfNG2wHB9KuQIhaUlgMLVR3jZ50EseSeCDQB0ekXIMq/6NFuK&#10;Y5FdHEtqomzYRbtpJya4CxaRL9C16AFU5HrWh9rlkVl+2SKCxAI70BcoaybZdUumDPtaQ7Rms2yu&#10;EaNoxZg4Jx71fvLaSR1HPyjhs9ahhtmQwscEqeMUDRs2tvH9i37SuT8qntTZVIuifl6c04TsbJQY&#10;1BVeMVWM3PSk3cmxSnijaZnMZ3KeDmliyJIw0ZIBqyCrMeB16U5kLNEPLA44q+YXKSyXEfloqwY+&#10;THtWbM7G0KAqAQe2etWzEoJHmjOPypEiBuR6dzTuTYy7W3tF3lrCNvn5JXpXOa34ftry+ldAo2rk&#10;fLivQPKTyhh1BzTjIBFGnlRjIwOOtO4lE+Ztb8M3UFxLKsUuM/ka41/tEf2wyvPhWCgYr6vv7Mz2&#10;9wjyx428DFcTc+F7N7a/AgQMepx0qlNoHA8GTYwwJl3Y64pwUbRwp966bXfDeoW98rQtLtDfMQOR&#10;/wDrrmJRexht9lMCB6cVrGaZm0L5Y3Lh8Ng8iqcsS/PuJIB+VfSrkRkdHfC4PCgkcUrK/wAoK49D&#10;irsLoc3c2EMsT7LKMHB6jrXHXmh4OoP9hZ8npnla9W8sdQvIHbtUDRx/ZJ1ZT8x5bHWlfXUDwa60&#10;+5V2zaz8ODgGptO1nUrO/j2SXwjUgFWYnFeuXNhbPDcBIN5CHdx0ri7vQ5t14v8AYyYc5L1FSjCo&#10;rNGsK0oapnW6L4wtHUpLcOWKjknFem6dqWmXdjbBL2Hdt4IP3vrXyvd6beRSQbfOTDnlRUthq+sW&#10;OpKBeXQKkEg5wa8TF5MpK8T2cPm7VlI+wFWEWMjbY/l9+atR+U1mSuzGK8O0PxrbSraJdW2GIAJJ&#10;616vZ32lz6bbS213bAGMdH7/AEr53EYGdLoe5RxMKmzNUqCx+Tp3pjEC3k4JqdVmOnW7lVIIPzrz&#10;mqdw7LaSMYDncMCuG1mdW4q8hG2dvyqncxmTH79htlH41pxKzaNuMaAbRjB5qFkJRcgc1QtjLl3G&#10;4wMDCAZzTEBPGeMVYljcTvlOCODVddyk/uu/WmUTgjCjZnJ4p4x83GDUXHFKOlAA4B3YFSREbZOO&#10;AKb1AB61IvCn5sGgCM83EfPerS52fe6VSb/Wk8/e7VOjANHkdRSsIsHPm9alDMJVIIPzVV3DP3gf&#10;epYwTIeR9ypaGaO4Mo+lRgYkZhGvA9KWPdscZHWpHyIV+bgioKIMksSMdal8s/Yy3mDNRoFKcjnN&#10;WoyuxvlXleuaEDM2QSecpBPFTwu+MFCD70p/1s2cYzxinqB5a5jAJoESjdlhkdKAXCZ6/NTUyZO2&#10;alIAZsrQxWJ1AKscdulM25lPQU6J1wODUpxg/KKfQCDY20HAODVWZT56DcMYrR+XYPpUE4GUO0ik&#10;nYLFJVRbiPMzcnrWR4ljafwP4iha33xva/K3pittRmXGzI2HNVL6Mt4L1TEv8Jxnt7V0UJcs0zOq&#10;rxZ8sRKkXiXX0xID9owFPPStVS3kNlUPPWo9Sj8r4ka6GjA3ynBPehN20fvCPm6Cv1PKpqVNWPzL&#10;N4WqPQsgjgZ61KP48FulVsjIxj61MrEx9foa9Q8ckCsQpIGcdqlRiFIwajXcIwMdTSgv5pOBnFNs&#10;Q6UjyCPM5I5Fc1fqPNhPmEAtXRHgy/drAvs/bGBUY7GmmJlAk5k4zwKiw7PdMMCIQtvJHQ47VYjH&#10;+k2/GdynnH6V6f4C8D6x4g1i7WK9eGJYWYuFykI7A+pb9KynJJamtODbVtT239nrxFpNr8M9FsJf&#10;I864u5VjBYDdyf1r6cuRCstvsz94sfxr5W8K/DfX9O+OnhySW2vvIjvNzIpIClTwRz/FX05Obtbt&#10;d9u+TbgEY6AdK8mp8Vz1YSlZJqxKclh16Uo698ZqG3clcOxBDHORVoZ3LhARnrWTNoi4BB+X+H1q&#10;gQhuJDs6NxWkeFPHGKzpSq44AB60kNl+FWFpuWJSAnNSwPmFsj+I1FZPnT2Az702dbiOGZhFkFTw&#10;O1AE4ZTIwVqXnceKzNKaQ3mqFmJBb8q1T98/WmITBz0ppxg807seeaPlwOKAI/4hxRzucbcYNK2P&#10;Oj+TPHrS/wAB9xQBGO56+9HUjvTjuEfEX15pBt2oTnOegoAaFTzyAxGRTgFDthz1NKceacA4xTf4&#10;Dkc0AR7V8y23SnJJp+Bz82RS4JSPIXIPFIe3NACdjgdqaCdrZjHWn/L2am4+U0AJkZPyg5FMCjy1&#10;PHBNKQOR83B60vvjmgAXPzc5pn8b8d6mGPLcAgU315oAYQdr/KDimDH92n/x0evy/SgBuF89QWPN&#10;OKjJ46U053qCF6cGnAnawyfrQAnc8U0/cPU0pzilGduSMUAKmTHkY6UxQPnYk53dKeP9Wf3XOab+&#10;8ycxgUgFb7w+Smk8Hin87KTHIoAYQCBwKjMSFpP3WKsBTuGD0p44A+WmBVj8xJYikjfQGtODUdQi&#10;kJFxKQrDINVwq5Py85FI6qWUmNQc9qmwrHd6ZrKPJa5cAnHWuse6in8JeNYfMQl/DFygHuy4rxtA&#10;ylsA+2PWuh0a6u/+JgsqtnySo56g0o3TuJn5E+Irae0/aE+L9rLaYdPHN5kD038UJHvSD5FBSM4O&#10;a6/41QC1/wCCg/xOjWPCyXvm49S3WuNjZz5RTdkZzXoX2CpufVH7K2rvbftEa5p7XmEvdP2hSeNy&#10;mvvrUfPj8RTMhYZPOK/KP4V6s2nftK+C7kFlMfi62Dc9VY4NfrJeDzLLSZ8cS6VE4/EZrn5vfsZy&#10;XUZHeSGMJNaWdxE1syPHMu5WU9QQeDXjnj74NfBnxR4av1g0q30jUCHe3urVQojc9mA6qa9RAxIp&#10;Gc1ZSSYFAI/1xW12hqbR+VXxJ+BnxY8NWF3dxaRe6tp0crebLYoWeMdmKjkg+1fO8sU6MYp7LUIJ&#10;Vb5VlQqf1r97ortjbSxy2dtMvllTHMu5WB6g561498QfhH8HvFnheVJPDdhpepAM0F5ZoqPEx6hs&#10;cMD71Sae5tGqj8bk/wBXNvPIHGO9Ivlt1RwSfSvp34n/AAF+KHhnR5r3T7i51vT0kPnNaQnzoR2J&#10;TuD6ivmaeO+guSs9pqEMu7BimhKn9cGocL6m177ChQRkMPuniqTRlonbeilZchhwTVtWTY4IJbHH&#10;NAWNopVaBseoPSptYD07wHryvcPY3P2FZlQLE8oGJPTr3ru5pXTxjNE9tKGxz8hw2a+aLiKYGJke&#10;XIlUhkbDAjoc+1drpnjnxTatape+FdP1LbEFV5PlcqOnPfFKxjOGp79Gulp4Z1V59sYOh3Bj3L32&#10;96+Q7Zozda7Ii/6zWJ+/GN3Fdl4h8beK9S8u3h0K2soBCysqDJwe2a421RVjwOz/AK00wirF9R1O&#10;Kf6c0IpMpyyjK8Zp4C4IOc54oNEJ8uWwpNKWGSfLHSgBhK446UxuYG479aAI2IGMrSMVKE4PtTsD&#10;jPJxTD0JxjmgBufmHyj2oOefl/Wg0w7vLHIHPWmA7Iz1p4IJPzA1B8n2yxUXOS56AZxVuW3uo0V2&#10;tbjbtyDtoAjJ5HBpOMtwOagjkDTSAnoeAamGDK3AGDTsJjTw3XHFJxhueKGwSMyk80wlt6duKEiS&#10;TsBu+lNONnXBpCSCaTcuV96AHgjKje31p/zeW4L0wYLjKCnDbzwR6UCZGMhvvGn8ZHHNKV6Zbqam&#10;QR7JASenBpiuQMByNn60pzjHPSnMvzDDE81G2SRxzigLgw4XmlQkAfMM+tN7nmncbW47UgJeSApY&#10;nHeq0yJsUlM1Mp/ctzz2oIzbg7+cUCNbwnq8lt4pkR58A3ShQeARX0EGil0y2uFdCDbqcCvlSZQL&#10;iEhSrGQEN0IIr13wXrw8y0s7uVSGwoLHj2qoaMiorq56DOm64iJTp2qMqmerH5eK0Llf9L4jG0xA&#10;qw5Bqn82FPHoK0OexTAQXqkxk4461yvjfRH1DwFHLBBGZ7ONmTaOSvdT/SuxZfmJ39TSxvIgZFRD&#10;nIbJ4walouLPkqIsJbhGBDB8AHjBHXNWlxsbJ6V3fxC0WG21mxv7e0URXEreeEHCv6/jXnqyL5US&#10;iNgTUNWLLHOchqXuTimDqBkdKd2GRQIf1/h/WlP1pnO4Uo7c0DuO5pCOX45xTiOBzRzkcfjQBJaN&#10;mV06HccZq/8AMAc1kwib+1Ym80fK3T1raYNsclecCgZXOMsdv609JEVXO0ZpHU7eVHUcVA6DzoVy&#10;3zLmgDTCO0KHBC5BHPWtS1eNbl1ZkyMYxzWNAzYKFjwcdelXo1QTt8zfXNAGpfrAIoZFU8jkelZD&#10;rwuGX2raspLWeV7SXYCVOx896zdTguYLxQYSQjckHgjtSZRnSl2IDKhAGAQKzZoEe4j/AHC8Djbw&#10;a0iS1qGEg4PIpoKllOD0osBXtrjXLW7ha08QXyqDyjOStdXZeKb3z0F54e5AAMkZ6/hXPlVy2MY9&#10;KheMED5R1qXFMD02PWdPnSAx3qgn7wZsV2Xg9oLjx5LGY45FSaNwQfQ96+dpI3/elZGUgg5U4r1v&#10;4P3DDxx8R3lllKJp6YySeeledmXuYebXY9TKlzYiC8z6a17WpprW/Tz2Ag00JEgPCcY6d68eg85N&#10;cmuHtJi73RCAg9zW/btdS+KdZkkBAM5wD6ZrQmNjHEzzfZcqw8vp1r8txGJteO9z9Zyygk7luztd&#10;Iiks7rU7WSTDB1jLnjuOK3m1HUtR1HZaabFBaqAq4GBiuQJuLjUbSSeU7M/KpPGK3YpF3QRwRuCq&#10;c+X6/hXgYmOl3q/wR9fQnayR0E6W9tBArXiM2BuGc5NVZdSQpNHF5ykx4IT/AOtUC2eoSSRtL55J&#10;7H0robK2022j8yawgdsghDjJNeRPkjq/eZ2O730OOhtr6W+xF4e1tmZ8lmZiK7zQvCHjO9v9PSz+&#10;HzyySPwWHA9+elOn8QHy5IovCtlGdmAUXP8AKvRvA/xC8Q6dpVxCPgfBdyu/y3Al2bfTPpXRQm60&#10;0p/u497nBmNWdGk3SjzS6I6DSPhF8U3jR57vTbZTjheT/hxXtfgTwLruhXXiqaTSdB1B5fK2rczK&#10;N+OvB4XH61wll4y+POp3eoSRnRrC3DoqQxDLBT3yea9B03TbuZrybVvFOs3bxyxHZ/aDoGLde44F&#10;drWC5ouFW7Xn/wAA/P8AH4zMpwlGs4QT0sk23+Ksdjq+t6ppw1R2+BfhGSOJYtxhljyC3avPNV+K&#10;fiKx1NkT9lfxRMBGp2W8LHAPuBiu1l0XwdDpfiwDTrZBPPbswm1PcAQc92qzLd6XHez4/aO+G9mv&#10;2ZAInihkK4HqTXpQzKVOSUZXXZW/4B83Chh+W8qbm/WXl25zzBfjR4kwv/GDnxe/4DG//wATQ/xr&#10;1lVbd+xH8YFwf4lb/wCJr0l9d0OKN9/7ZnwxXjqLCA/+zGsW98T+BhDMJf27Ph0p2nppUJ/lXbPO&#10;J2fLF/NR/wAyI4fCSlZ4aX/gU/8A5WecXvxx8RfZpBB+yb4zhfcPmuYZGAH0GK4nU/jT47n0fxFC&#10;3hmKzMyBYpm01h9nzwcE56jiu/1Hxb8OVdQ37Y3gu5wp37dIjGfTpXl/ifWfBWpaULS2+J+gTJIx&#10;+0FLJU/3SDgV4GLz6tS+zvvov0ufW5VkWCqtNUWn5t/rFHnzXOj3NzeSzDSpJZZdzkIFyx5Jx6mo&#10;W0zw9NGN0duMnsah/sK1Ewx4ztWx0ZSOR2qwNDvjsMfjGLg9A1fK+0im5RqWvr1P0qnTUYqPKZ8v&#10;hjQ/NUweKZoiV5BORVFvDfiCORng8TiVACcZPNbVzYa5FEmLuRyF7Z5rOGpa3azKJINUjB4J2Eg1&#10;vTxNae01L1/4InSi+hveCvG/iXwrrXiHz/hJdahBPJGQPPIKFfTrX1T4P+OXwk1KZYdW0W70K4yq&#10;ob1A8T/8DA4/EV8gR6vozyRrc2Xmq7ckpjbW+PDHhXUdNSW017QN23OyRwDn0r2sDxFPApRlC0fT&#10;RnzGccL4fMfeb5Zd7vQ+6tS0T4Ra/b217Hb/AA0uZWt8xT208YLZ6Z2nnPvXknif4ZeGdQ8NXsU/&#10;h2K3kiVvs9zagBkH1A5/Gvkm+8KeNrO4LWep+MYVR9yvZ3rgcf7prb0f4h/H7R7rTo5tek1Ozh4a&#10;2vwWdlHbf1pZliKWZ8k6M1TnF3vff8jw6OQ5hl6tSre0j0TTdl2T/wCAReIPAfjLRbp5tN8XXGoR&#10;JIzPE6lZFUeg6H8DXK2/iW7QeXc2syx52gyR5575r2Wf4peE9bsHs9T8N6noF0UUQzkbo9/oW44P&#10;vXIalZ+Hp5NVhlTQCwjGLiGRTvz0OB61yqhViv36U30lFcr/AOCfQYXGzStUXK+xwV3c6NcXUOPs&#10;uGYfMABiqtxoWtnZdWfjmyeJIt3lBRn9K3ofDULzqkVxbsd5wfM/Kqs9hr+m6k2/TtTRCfvAkqwr&#10;oo1VTa5JXv0ZvOvGe6MO21+7gxb6l4TmcBiqScgitPGn3oV4xbpgcDPNXpIbW702PzHt/uEH5eQa&#10;5ifTtRtb+BorqXYXJB6cV7uEqqb1dmeZX8tUaax3sF0Qk0hUNypNX5IdIvLTZcTrESOCRyDWLFqB&#10;+1W6zQNu6Ampb1Ha2tmF3jPJ216CTTOUqLaS2viEMuoCSJXwGB7U/VAstrFLbCATRxEsMjmo0lh8&#10;ry5bjaMgBmPrVmTS5obWS4Wa4cf2fIyqP4uM0TVldq5LVilY6i194A8X2VxCGMVozKH6qR6Vx2kX&#10;j/8ACN65ayxrLbTu6rk/cI4yK1tEgnvPh9r13a3ardxfbEnjHcDOOleceHJppfD19EQ4kt9ZnyCe&#10;fvc1dHCzfM7bOP6nNUqJaHGeOpo7XTZ4UvHYyTkAE9q4bw/fadFc3SSWkQkdxtf39K1/iHOJPGWm&#10;gA4VmH5Vw8caC4tT5fAYEnNfpeU0OTDx7s/Ns5xPPiGuiPWRP5lxFvjg+Udv0pbyCKfTZAdUjU4G&#10;0AflXFpqUf2fAsJflAAO6tO21O2wm62cAkdT0rtcH2OGNSK6kM1hqiuQb1G989qzFHkXl4rtJjPX&#10;rmu6hl06eJFWNDkDndyKlu9Msn0mJEEAk3detZ2OiNS5wa7n3MscgGeCasRlFBy2fWtO90vVrfSi&#10;AwYDk4FYLMqxZYPu75pWNEy5ulMijf8ALn1qdDtEo2HIHBrPjfdGRsbrxV/zI1tQCBnZxUSibQlc&#10;lLhYwC/PXOelIsoIACk8fnWcTNJJIFV9u/kmrqqFjh+Yfd9KlwLVS5oxyAJnyUHHJ6mul0V9NhNx&#10;cyCMkNwO+a45GXE2ZCCRUgkk+yYE7fM3IFctSk2dNPEJI7DUdXkub+VXgUIi/KoOBUWmXdvbXl9L&#10;JaKFbBB+lc5bon2n5rhhkjOa3oo9OkvdNNzdbIVmXgd65p0VFHTTnzaovS6tqV9qqCDz1jD4ACnG&#10;K6u3dl0+3jSdyzRYY1pRDwXFp9qlneaYxMID5IBGabHDGLy4mDWATqSZBxXBUgr7HoUat1uQWsCx&#10;S3YYZZud1bFs0ipIyhThfmUnrWNdajo6yW6jUrYsWwQpz+tV5tT09LSTF0wPlEHBrklSlI6o1Ejc&#10;i1uxk8QfYJ9Oiw7bVdR90mtrUdO0yLwLKsl2GRZFdMtgj8a8jtbizl15JIlUyR36sxzz1rtNe1Br&#10;kaeqrKkYhTcmepAqHQasDqlW8u9RuNWsMzeXDDEAB6gVQb7ZLeCKBZFQt87djV62WCa1m3hlCoAD&#10;Vu3ltxdLDF5ZK/xDFaqFlZEKV3d6kEOnu91YQ/aDtL4Y45revrrS9G8OLBaJE11NDgkdVqwslpb6&#10;LqlxK0AfyPkyfSvL7rUIrjVDM05bNwxLntjtVQpOTshzxKgrsr6lPIba9nmvJHkkJwGPJPtWp4U0&#10;19rXdyjbmk3Ip7CsSwin1D4gWpML+Uk3QDjANeww2wjsC5gVYo7QkL64FXjJOnT5I7nLhourP2kt&#10;kX9UvLHS/gvf6o5jVl05xGCerEcYr40vLu4uvFWqXMtwxeXUHbk+pr2v4r6sZ/gl8Eoop5Ejm1G4&#10;aVAeu04Ga8YigtzfxsLMhRCu3n869bh/AKjTdSXxS/I8PPswdSXs4vRFu3c+Wo8uPI6VHfz/AOjh&#10;Qg3ZGcVptHYpos8u4l8DAPGK5t2LaldM0R5PBr6NHzLJEX92h9RUw781Gu3auG9anHSqJHrnB+U0&#10;9R98nkYpi/dJzzTxux90Cgo09PlkS9B88pGUOVzU95cQGEqkMY+bggVkKGP8bA54qZgAApx0HNMC&#10;pINxJIYnFUpkUxTAx9VrTYDcAH7VXkT5M5HTpSBnpfw01yJkudDvLwFSjNZSOeVPdf8ACu/uIyk9&#10;wpRuJTjivmeNbmHWLW4gvJElhnEisPUc19HeGtVg1f4f6dP5EInWIxzoDyHUdfoetaR11MpIryId&#10;33T9azLiBXtbwZAOOtdJNGwUZH8RFZ0qKOuAChpslOx9Gfs4+Pb2PX7bwTrHiBzZ3Vwf7Lnnf/Uy&#10;c5j3Hs3b0r7rutI01PPkjF7/AKsFVDn9PrX4yvJdRa1p1zbXV2k1pq8c0TxkhtynIwfrX6zfAjxt&#10;o/i79m6xZ7q2/tbTNMjgvoGPzAhcB/cNXk4+h7vMuh62BqpvU3IdQ8QJ4q0mIaLstQGDMWyTW5Lc&#10;NLb7TdrjnocVk38Wrvr97HHauuJWCsF/WuUvtN8R+aY/+FkXI3SYKhccHqM14iTZ7ftIJFvVb6BN&#10;Ssrfzrh3knCqsSlv1FdXYf2rb6VpjfYJzhAQGUniufuWvtK8C+HEtfhr9puJEPlTkb9h7kmtrwpr&#10;Xieae5g1TwGUy/7u524A9iK05WYc8X6GzdS6JeRQfafAqJIrD5w2Mmpxb2wskEUCoNuBgdKm1KKJ&#10;51P7ggFT8pxUqM40zItuAoA49Kz5pWsXZbohjsNLECm71MFjyoZsAVNbbBrcyQ3URCx/wntXLeJb&#10;TV76w0doNXeEwz5ZVbG8Va060vbfQ0dNaLTiABsnPUUuha1OnW7ze7du45xj3pn2Gf7TfXKRiIuQ&#10;X29G/CoNLgnhkuJZljJLA5J9a3p7yFLTA0sybk4GelFyJRsZStcC8hZmlYYweDViC2gbW5ZX0tCv&#10;qwxWLcXuoqs5hsFTk4BXNYo1PxROJIPLk+ZsblXGKqKTM5ylHY7PU/7NBVITEH2ZKqelcbJHdPeS&#10;/J93OPetKGC4g04mYyNM6E5JyayxeQrrloJL6OHc5Cl+M/nUzdtjakr6smgVRFcxhXLsD0PIqk7X&#10;kMtqDc3AHmngmrU0ttFdzz/bIwoQkMOc1xOsa3FNbPFDLMSEcb9nepjd9TaTjHY9DOrWEelWzPeQ&#10;AiLkZFcVqniOITOtvp8rkv8Aw9zWLpa6K/w7X7f4oR5mnfD+YAU54471vaXpGhPZRyp4mEo5xlKq&#10;VLqZqo+htaHq2s3Og3OdKaPy1G8EZ61ux3cYtmZ7SEEHnauOaZpMcaW88K2UZDtgnFbBsbUO2b22&#10;6dCRxSUmikk37xxOt22tXsekT2mpiKZCxKsOH9Ppiuh0TzI/hzCmp63p/wBoRj5q+YCeOlU9cu0t&#10;7e3gt2h8522qFPQnvWPYeGdZh1PxDdXuo380k6oyMJCVwecAe1OHNuyZ8q2L+peJdJi1KG2s7C4u&#10;7t/ljjiXqawZrz4xHUYdvhCCBTOp2s2flPrXQWWjNaeN9J1FrJI2jhk2+YnXPfmuc1Pxxp8HxF1S&#10;za3inMb5kmR/lUntWsInNVqHVNJFJqFlHd3qxTPCMNvwNw6it6xXUZtE8V251GKQRsmCp5UV5Rdn&#10;+29X8NyQ3tzFHHdgso4Lc9M16ram10/SdRKB0kmsV8zLk42jj86mpBbmlOo3ojLvIGQIv9q5yh3L&#10;6YrgNbt9XfTp1OuyLA0nPz5Le1bkWsabPr8xN7cE/aWUgrjFWbzT1uI2khivGATJHOCaxppm8tEe&#10;Zx6wdHKMPBd/dSbh5aohORXtXhXxFfah4RgupPh/LYKsfCzJ8xP0NHhezthpVx9v8KWbyC4/dGWM&#10;HaB9a6O+Nh9iuDFBAu2LARVABrsdrHHzNvU4PxHBJe6ss7W8xKH+6fmFaugWGmf8I9M0TWw8oZlB&#10;OMVxmo33xLj8SMB4esksg5CsADkUWsniKWZwugyrG0qhnjfrnr8orFvQ0hA9RjW1eJGgQSFJxuTd&#10;wayvF15rDL4Tgs/A0brHcoZCqZJ/Giwea11CKD+wpZgwQk7sda66e+hjtFC+FrdJTGM5OayV9y5S&#10;202PKbm48Mz/ABR0SO/sdTS4W0UbNpITiuoZvDSfYinh2EoCBhlwSK6G2i06e4v7k+HdO88p8zlQ&#10;SKw9QFnJfxQrbxvIY2+6O4pqLepr7WO1xZNR8Ape2qmTS4JgBgNgH86xNe1uzj00G0ht55N67USU&#10;AcV5TqVpBqXjbUdPL3lvdRXRBnX+Ln0rrNH8DXSQsW8Yag7eTnecnH4UKNtynPTQ7Gw1/VLrw5DG&#10;dDswVQZ/fc/lV0DWWVXexlRQnUZNeaL4fNp4zhuB491OV1vgRGMgEA8g16ZceJFi8NTkeE2Xb5ar&#10;HjJb1pzpprcyp1XF7FeK2vWvHcvdk7jg7jj8qs3Oi21zpdo09smUBIJ7V3ulHSJ/B9rcLp4RntAy&#10;oRypxzWckck2vSxqRs8zHWs403FjeIUr6WscGt3YWFk1vFKpYP8AKiDB/E1D9rEt1bvLaOrCUHB5&#10;zXo954e8Omwug5SO4cgrIDnBrhdXtNK0/WNFS58UozTK2zC8kD2rLEQmaYXEQkzrYYNPXQvtJSMA&#10;aazN6cCvK3mmvNW3XOv3BiW/b7rbcqD049q66fU7BvhZrEMd2xPk7UPcg15hcxXCR27jUpEQMTgC&#10;nF8tmwa9pdXPQdUvYJvDelWtj4ZEUFrbff3ZLnHJJrzm41S5jW6WYjClsNu6VRm16aC2u7dbwkMM&#10;Z71yd1cxyQ3m+TIOc5PeqqVuZaBSw3K9SzfaoZbggK7AE85rhtc12G1k0/faTSyyXyKtvGMsQTya&#10;e10IdZhR4tyuG2ue2Olc1lYvGt7fTQpJI8mIgwyFHtTjT57NmlSqoaHqsF7YtplsYVcb9PVvLIwV&#10;OOc15h4om8y3ulW4ug/nEbEbrXVeF3lufE3xPmkVcR6PujAGAMAk1yGjvp962vzT6nao6atOqqxA&#10;zg46V1xWtjilNPUytLintbjT0toL9pLmVQ4aQsB+Fem2SwQ646SWgLCNSwI4Oa4CKee08eQSwwtM&#10;gmPQZxXZWV9Bd6lqm2SMTALhe+O/HWlURpRs9x+tI0+tWXlQgLv5UCtuCWzttI08tMol8gjB7Vxv&#10;irWI9KTws39myTPcXJRQD3q3aSXVwdMM+h3CtJCrAYPANSl1CUuiOd8TWcmp+M/A0jSv5NreSOSf&#10;4jW6htYdIt3cgosXy5PXFad/CVjtgtmFHoKoXVpFJ4YkWRGXMRC89DVxkDSaMK01JbnxhOiWIVA3&#10;btXVK6iafMa5GMVkaJpFvZaRdzSak008shy23jHar5B82IbgSW6+lbRPFzF6pGhOLaXSrQRpErgH&#10;IGKzEtiruzSk4bvVmNFiuy+852evFRvIziT5uN5xVo8sZM0SNFtXlqhJBD9Ogqdo2ZV+VcAVH5Lg&#10;cq2cHNMREFxKuE7U/B85/m7+lSZUxRZzxQoXbuzk/WgRFJtAjBY5+tRqwAm47U2XPnfcOSetIm7z&#10;xllxSuFhpB2twetR4ba2X71PK6Fo8Z4qLJ+c7elFhkROCmO5qQlsD5TikAUz8rgY4qbGUAJ4A4NM&#10;RHk/3aQ5yRS8fNyc0zI3fex70ASDB20v8R+amhgUxjt1p38JyaQDPl81SV6GnAsQw2gj9ab/AAji&#10;nKepyBwe9MYzoTgGjf8AvMbj+FXLS1vZ2lMdq+0NgselbkieHtN8J3L3DQXF26fKM8KaSQGJHDuj&#10;BxjjvWfqF7Z28L7ZoS+MHmua1PW76XVfs1lp00tw5OEiHyqD6mr+kaDI11b3OqapJNJu3LCG+VD7&#10;+tO1twtYs29lqt9EkotX8nqZGbGPwragsoLdI9sR3qfv571p7ki0q4jQ7FI4x2AqqkoaGUM2QT96&#10;i4JEolcSMWuHZiOpOavRPbtEoMqZPtWM+zzlxIeh5pVmAkjA4O7gmkM6OWztW0WRvJGfUVkqxjdf&#10;LbAU9DQtzciGZTcnBWqpJ2RnJ/1nNNgaq3LiE7gears9qbpAbMYLdTSZDIo3D7opBGxt+Aud1ICx&#10;NHYeSVRY8FeeKxZrc+XIQ2QG6Zq+8dwImBds7fSqy+cOSz+/vTAzwjhx8h4pVZvOfKHGa0R5bGPl&#10;eT1qQxQ+YM7DkflQBnJPFibdCeBwfSnrKWRyqd6ttaIVcE9TxiqjRSRLIuRnHFAEmTgkrSIsJSXM&#10;YznrUSGQqmVPWpgRvb5cZFIAZFMine2MU+N2WR8BTx0pNy+ZEDmg7ftakenNO4FgMCxyhzmpvkbP&#10;zjGOxqoMlV/GlCsCWEjAg0wLG0bjgcUrDluOmKi3kAAgk9qVZU85t4wMdaVwAg5bioufMI2/Q1bQ&#10;2zpjnlqe6YLYQDjimBRdSFBC9+lN2r5TfuR0q0VIdckVHjHmemaAICuQo8scVIfM8vAYfiadhTCc&#10;k5zxUbgiMNvIyRgUACS3Mdyu78CDTmuf38haM5x2qtJy6ja33acqgqh3KBjvQgLSywsqlriTOewx&#10;U4nRYhlJm+cZwcVmSLIUQLIoO+piZFQKQpbbVJtDudNFfad5VswvbtH28YY9a3NP13UozsXXUJIx&#10;iRQcj2Jrz9NgK8LkfpSTeZutmWRi3oDWntWDbueqHVz9t/e35++MnsK6W0fTbjS2ki8Q6fK5T50M&#10;gBX8K8LE115RBckFRkHr+dJFMkWoeZm9Vtw2sjkY+uKuNfXUvmPeACIpiIgMN1BzSku0ZAGDjrXm&#10;unavqYvbZFvTIpXlXPNdVDqTCUeZbKmR2OcVv7WL2KTubbQt1PJ780ggkMRYMCADmqYuYZPu6gzA&#10;nvxmn+ZdhQFkIGeau9wHNvAHJ69KhKuJCSWq4Np+8eTio5lkEjZA7c5pgRrwR8mT7mpQ8gWYGE9e&#10;Kh+Y+X838WeKnEgUNlMnjFJANLgeX8p+90p/yfaQ+OABULzRfaF/0YgetWwq/Zd2F2kUxkTyI03C&#10;YFRkAk807CcHgc0gxwcj2oAcMBCMHmmENv8AvGn7k8wZI6UwurSsPKPWgB+TsIKjOanAza47Cq/p&#10;zSGRwrDAoGWMNt4ccDmk67sZyKqbm3j9845qUO0c0LDu3NAEqovzkxjdnuKUltqjbxmkaXdeLmDA&#10;IpJCfMG1lJ9BSAnUoFXgcimlY2MmABx2phBCQAr1FOB+ccHrTAi+dWYBmODUpY7VyhP0FBAJBCN0&#10;pVEm7Ij7UrhYkDLmPbGckdTUoeIJKZHxgcVUuHiSzRpL2NVC5YV5T4o8R3j3Vza2cpRQuCynk1Mp&#10;2Cy6nVeIvE9hZRPDbrDPdMhHB4T/ABryG/v9XvLzzJ7uRsy/dzWekdw92ZZLl3Yk5LGrscbAn5q5&#10;Z1LkuREqsLjjhSBxWhGdiTnCAgcGoC2IpM25JBqZUZrMEgD2rMgbkPITnPPWrkQUwowbLCqwGwYE&#10;eSe1TRM6eadq89BQBPLJM6RKzkYHAqsFXaeecU7dmQ896CcH7tA0RHduHzUjA7R8ppDks3HenEny&#10;1pAVyBuHyUAHe/XrxUv8Z47ClC/uid3GaQDDgo37vtUf2dWt8CxjIzyMVbjRGuMAH3NWgJI5DtQk&#10;nv2oCxStrdLe8jkjiuUfHBSQjFbUeu+N7dgIfFMbxhuUljDcfXrVI7izb1Oc0w8gncOnWtFUaCx3&#10;umeMbcQxrfaSynpvQZGfp2rsrXU9Au4E8jxFpwckFUZwMmvAwyiab/Q436jkVV2TJMHiF0CXzhXI&#10;xWirMalY+m2S6/dF7S2OVG1lcHiquVF9MFVgB1rwi11TxdbvG6eILpwQMxyuSPpzXZaZ4uDqINQ8&#10;KiCQMMSK2VatYVUxqR6Oy58vEh6cim7TgfNVez1PQp7SLGo2e7HAZgKuloCrMksRAPZs1opXKIWG&#10;QAWP5VGARM3yMOeuKsnoco5PHbpTnP7v/j3wMdcc07gVHCBGzzyOabgHnd2FPP8AB+7HU96Of7hF&#10;MBM4YfMcU/cdrgRD2qPjcBilJcIMLnJoAVo5GQHfjBGak2jy4gADheSKrMZyxHnEZFMXzlkkKiU/&#10;XtQBM5bzANnfrSHKggkdqaGcod0ZHHFAJ2nJJ560gJSMwqdvOKjOAiDIHzUoI4FRMR5q/LzigZLk&#10;7jwOBxTH37TlyeaIyx+0nyzgCmbzvwYuOefWgBvz7wdx4qVTJ5fzAdaAYinIpTjfw3FADSc4pQy+&#10;X70g3GQjyxTiMORgdKBESs32h+Dj608n5X+lBA8s/KKDkI2QOtMZFydnyknd1qYn5SfJxhaaFAJ5&#10;FOOMNkHHtQIQhjAdsfzHpzUipm2YswB44pmD8mGOcUEndQMRlQGMY5p4wN+AOlMIODl+fpSsH8k4&#10;XtQAHZx+9yaaykx8Sc5qIK3m8g5FTc7RzQIZsYuDv7VOEbyiQhqLJweaUyT+XwmBigEOKkN90cUn&#10;BWUck8YpM/KMnnFNZwJICVJJPagYbTvcY/GkVHLn97TmfJJ2Y4HIpgZgycnHrQA4oQ/4U0chhinF&#10;myRtycUwbhk7eaAFAxIcjtSjq1HG4ZNJzxyfagCTc25cjgU8bOMuPzqs2/I+Y0sY/dvknnpQFyyT&#10;EQcMKZj5idv41EQyyRgbsY6VIC/lj5RzQA8nAPyDp1qPJwKP4PvUmO+2gB69SaeNpMmWAAH51Bkc&#10;goacpbuvagDz2cqqlmKgYqqk0bPw+c9KtzwtLCkbXBVR1xTrS0gB24JweCa8yJ6DMu4MhRyLd+Dj&#10;pVb7As0MRxKTvBJxiu6gskLQqEjAPY0XIFuzRpYxEeorSxPMYFnYPkIgcDaBgVdms7iIshcOduea&#10;0bOcJLK5tANp4GajvLhp7lv3GBkYx3qWg5ijHaSywKjacikKctmse70zZOWaGUZPbtXTxyEGNfN6&#10;AYFPuZG8iMGONgUORT5Q5jz6SwZpgPsZIbqR2xUttpl9hzGjRfIetddAsa2rDZk7+AavMWOn/wCq&#10;RQB2FFgujz9ra6SOTE8xffzzSB7hMB2bPeunlVd7nyWxg81hm3llvQ/2jA3nIpNFJklu+6SPMf4G&#10;tmIwKsZaLGTxzUNtax+XlkOVXkk1K8IKlluBkHgdqQywbmE+Zi1XpjNQ+anmREE9+aplB5hO3n2q&#10;QRgl8bicdqaEE0u58GekQu0Uh81Qixk5J9KZJA7RA+TIMGqksUxtZIxI4LDBwaLgEOowtczooIKy&#10;kHnrWtHcphM9+nNY1rp0Ua/60ZySatGExiZzKWOOKGxGr5qmdSRipVkj8xfkUjdWHbm4ebG04AOT&#10;V5sojEw5AU8GgLXLc677y2C5CqOvrV6Fh9mUMmMcVj207yQNsteA3UHpV8GTyR+4brzTC1iy7ZQj&#10;FQq45BQGmsRlV2ANgcVKIWMQI3ZxRYVzQR4Pscf7kZ2nFaFlcxLHFm2UkOSCe1YEBc3Eqm3bC1YY&#10;lRgD8KTRSdjpppLe4uI90sK/uiACK527tolwPlAJOAKrgzb1/wBJIwc4Bps0lw8ltmQgAUloSyuU&#10;AViO2c1VbkgeX+NaBxiMY7GoJ0OYiAOc1QEW1vskoCtyh6Vxavcx+KtRiLSr++BGfT2r0iAIunoT&#10;GrZFc9qtnazSKwiVHQghs/pTTAAEaCGUSSEmL1p6O/lwgqBycYFSWoT+xYkMXCDFMbHmKfK4X9aG&#10;xk8c7eaqM4wetTb1bcBgjPWsuVFMhK78hamst5XBU7t2BxSA1IIg82DMoBNJf2kkdqkizsVB5oRd&#10;l8AUkHIIxW1PLDL4eMRZVwvOe9S3YZx8M2bjmLGTitXcotgcnO3pVRrYJMuIup4qwUk/s2XK8leK&#10;okqPOojdmyKrpqEbfu0jAGeX9aqXPEagzY5PWmQW1sQSsiMT1GaVx2N+O4gMa4kyAOTmpW2s0TAD&#10;GOKpW1m8kCKikBSSy5q98qRqhiww461SEWQoOksBDl93XND20i6TOxh25AJJ7VSN00c0ZFmGUuO9&#10;WtR1EPpFuvkgEIOB3pphYxNQsoLiy5jhDeXg8VyVx4cgezaMwW6k5OSARXcI4NipEBwV5FOWWDyG&#10;iMT53cGqTsyWkeD6p4UlWRzF5wUEnC9K4W8ttVt70pK83HC5XrX1v5VsZUBtIyCnKmuV1vw5b3lp&#10;ceXDCrLJknHTNaRmZuJ81xC4Wa1QyhnlbCJ3J9BT5472HUbmKay8uVAC8Z6gHpXf614X1GDUNNki&#10;vZlkt2zFIEztb3riLqDXv+Er1Ce91Gae5ljAklKYDAdOKtSTIaaKQaTzon8yMcHPFSuto2k3avIA&#10;zMMGoQAZJFa46E8Yp2IzEvI25p7BcxrqyieIxqsRLKeo6fjXC6no02ZwYQ656qvIr1BgAV+YEfXp&#10;TFjRrkqFVgw6kfdxTUtQZ8/3FheRXshXzwF68Y21a03WNZsr9P8AiY3YAkBxuOCK9gv9PMss2NMh&#10;2qOWFcPquhIql2hKFvQZqalGFRWaNKdWcLNM73w945g8i3SVuGUBvm4r0m1v9PvtIlZNfs2LD5Rk&#10;ZHtivkSSy+zS3ZAu0UnJ74+n1q9pur65aTxvHp926KckiTBArwsVkqd5QPaw+b7KR9kQ28iWemZu&#10;dxwd43dBT5h8rAJgY65rxDw747tJYLeOe5KuGA2yN/WvVbLVLG4jiMd3bn5Adm4c185Wwk6cmmj3&#10;aOJjV+F3LDbt7A5z2quw4NWJBK16p+zsBjnAqBwMzcjiuY6bkXGAcUgxuFKzERp8uaYOWHBoQXJg&#10;fvcE0DGW96QE/MNopxAxmiwxVUbhgc4qTYQh4FMTG8/MvTipCQccmkBEQwkbEec+9WIS208DO6oy&#10;DuBzgZpYivmS4Ax60WEaKlg6Z7mppiGWJc9qohpNi5xgHpTxv8wnJ5HSs2i0PTbtlzIOlPiKmFxu&#10;PWoSTsl5A+Wlt92wZcfeNFhFg/6o49KaC3lKMnr1qaQKIAc9F6VEpyuSOc9KkCePPlfcYH1pCV3M&#10;A6k45pyu+wjCj2qMIPtTkHkg8GmxCxFvMlOCPwq2B8nuargfLJxgbqtRoDCW+0LwKEDDnAqK4JNg&#10;+GBOKeDknA43Ukg+Rxu7UMaKUJK2zMAQec5pt1uOhS9PuH8aGICyDnipMFtNC7BjHrWkdyXqfNXi&#10;gAePL0lT/rRxWdGcxIcn7vWur+JFqkOr2kwtx82DgfrXHWpB0+AA5AjBFfofD9ZOFj4PPqGrfbUu&#10;rzswvGeanTbkcdKgH+qBwOppwY5HHOK+nPlCySCy8dqUHhuT2qIEgp83TNOBO0kDNMQ4n5XOOcVj&#10;3oUrERuPXNax/wBWflPX1rOuwfsx/dketIUtjFTckifLkFGwPTiv0D/Z3isLb9lG31BraJnudUm3&#10;cc4BIA/Cvz5kx9pYeZgLEcc+1fdvwIuHk/Yyt4Fm5h1CbHsDXJi/hOzBK7PodtUsRIm9LYs2djFa&#10;iD2kiyGTySS3Brg5i5ihBmJ2MSD701by5T7MPmOB615h6Wp3L28DbQI1P405baQZQFcEetcUmrXC&#10;zYYt07Gr8GsReZzdHOO9Fgu0dBcRFFHzL09a53U/NGjXkgSQbACSK2IL6ymkCmGLjp81O1FbZvDe&#10;rKnlhfsL8epxRca1M7Rp1fT4j56ncnBrckVnimHmjaU/OvPvCYu/KigdjkXkmRntnivSCsYiwFIw&#10;vQ0dbCRlWsUcQuSDjdJ3NWzggcU2UZAwnFRK2DjPOaYyb1pcZDc03nnj604Y2daAGHgj5f1ppPK8&#10;GpWxkcU09G+UEd6AE+bDUmBz8opeMOB+VN53YGKAEbgD5aZyHX5Sc9akwdp+ak7nigB3y7DkH6Uz&#10;uflpTuxwBjvTf4jzQAgzz/OjjA5o5wORj60vy5NACHIVRtFN5zTyRzSY5Py0AJ3HFI2MLx607+9x&#10;TWICv8p6UAM+XeOOacPufWmJneByPrQ7IJXXjOOMUAKMZ7UgHI+WmDq3Hepxjy/woAZg7z8pp3OD&#10;waOwII69KCzszdOAKAEP+rB3kc036kml/wCWZ+T9aZyWkyopAP545pSOeGpyn903POelMOflwvOa&#10;AH5wygDtThjjgUwYDISO1OBHc96BD+5oz196bRn94KAJ4z84+XtWrZbd7HzByw/nWMp4PB6cVpWu&#10;S/8Aqnysq9PShAz8+/2ldP8As/7cHhO72nbe+Hefqprx+3PyMmVHGcivpr9re3VPHv7NF4sWQROj&#10;Ee+K+ZowM5WNjmNfwzXUpNilqT2TPD4z8PSK+0tqUbf98nNfsL4YvBqP7O3w5vEcMP8AhFbUMQe4&#10;Tmvx3YOt7pjlT+7uVx+Nfp1+ztqZu/2W9ZsnuQ8lhd7Dzn5SMrUVLRa8yGrRPU8ASEAZ5OK57xBr&#10;+maPp1g9/wCH9VKyzjy3ijLDb/ESR0wK6iYAX/3T96pLi1tr7wjrVjOLEiWwdIneMExEjBrZakLU&#10;i0240DUfCOlXuleJdJu7WaLIlikGVbHKsB0IPrSObiOZ/kfIbrXxBPJ49+F37WchOp63f+H9V11n&#10;ubJmPluhPLx9lZevFfcunXuia18NPCur6Xq9pc2l1paurqQCpxyrDsV6c0prlJvZ2ZLDdXLArIbV&#10;ozGQ0cq7gR+NeW/EH4XfCLxb4bkjuvDOl2N8oZrW/s4lSSNu4bH3gfcV6OYpMSjfGDn1pu2YQSjy&#10;GyDwwNCk0aRm47H5m/Ev9nv4kaBpE9/pGqPreno7ecbWE+fAOxKA8g+1fKV7aapaapKk8GsW8iyE&#10;SQzwFSPpnB/Sv3mt726SV1dkYbMMrjIYe4NcF488AfCDxZ4d8nU/Auj212qH7Ne2kSxyxk+rDr+N&#10;VG0tzaNa+5+KuMwIytvXHXNRSiMxxAopJ+6cV9j/ABL/AGcfiDpNpcXvhzxKNatN7NLDGu2eEduB&#10;w34V8harpviKx1y/tdR8Oa7aTRTEFLiBlbj0DdfwolBm6tJaGeFyQPKX6461KEXdnNIsqtFH8jLj&#10;g8VZjCFZyJAeBis2miLCKE8qXdG2eMY7VKB8q5x7UwFgn8PWnjdggBeetIdxjdT16c1HgbMAHrUh&#10;HzSgjoRilKgRMTgkDnFAXIHHI47etV2BzIQSRU77ti4QnPX2qu+4TRhcn1pgIDwOKjbdt4PY085z&#10;jbioGb5mBkI96BM7PwvY6VLL50ufkyTu7kV0GpXOnMoiFvCo3YBx2FYXh95BoksKrESynLZ61JPG&#10;gvYfMYMvndvWps7+REpW0Rianb2SebLGjfMOwrEjz5s26QADuetejW7aSbm4huLE7TH+7bbkCuV1&#10;6ztEHnxKTh/mUdParuKM7mEwJ3YPelAHl4IH1qNGyrBkYHint3/dnJHFA2JkYBAPTmhSp288VGxP&#10;lrwfpT9gFsD5wPIJFAiQZ81vpTxjYRjr0NNHMYIHGKXHTHrQA4bi8fHAFSqV5PlAAj1qEH3pf4Tk&#10;9KYEzbdg+XbUHG5vl79aCSdwJPWlPbnoKBDRwx4o/wCWY+Wg42g89aax5Jx3GaAFJHPNSp2+fvUR&#10;I80YUdKaR0G89e1AEN9G7yqdhwi8Ad6i02WVL6RsOCk45JrTGPmBzgLVCdDtkxgZcZI70E2ufQHh&#10;rVFu/CkUEkkZkEQCMTzW26sBgtgg14FoGoNbazbn7aRiVdy5r3uyaG80EXcN4GVYFDp3Bqk0YyjZ&#10;iEDaoNVSEF5bks2N3zVbIHmH5TkVDL344xVkmbq1pY3ukavbPCDE9qVBP8Jxwa+btWsb2w8R3drM&#10;pK+exR9vDDtX00SDA46ZbrXGeMtIS88JmRIk82KEspC88VNrlRdjw2Nvk5I6cVL3HtVJTsnlWRXB&#10;SUjHoRVoEFAQwIqCh/zZ7U5R8h46mmDq3FSZG5BzQNDs+9M+cE/vO3FNywkcbOBQxBXIz9KAE3ss&#10;9ufOY/PyMVuIXktEKk7QBWA+fs5wi53CtmyLC0f58nb0FMaLGPkbgdOabg/Lh14HennJXOzjPrSY&#10;wzdcmkMi4Eznp61dicNGxDEnbVNtuHBzginWrBbufOQPWgDVgVIgZRE2/eCTmu0M3h66+GGrZgAn&#10;S36k85FcUrDd85BAPAqeFwt1MVhADEbhngipaGYoWRSx2PtMhp4zz8o9q6G4jtnt1KED5eRjvWHJ&#10;G6SOfNXGe3amAwbuTtpG4iYkDketIceWSScVCzxYjzM54Pai4EUjRjbunxnoPWvZ/hNbRi0+J8jQ&#10;AkLCT9Oa8Ln3O/mMpCJMK+kfhrDJ/wAKp+KMqREFrKI5HoBXjZ5Plw0/NHt5BDmxUPJnWO+LnUZF&#10;dFGOorCdjJdNJPdORHMNi5xmpbETS6Tq7bn+WYgc0thY3Nz4jkEs22KGZSx9RX5hyqF23ax+tYNS&#10;b0OisLbU7y7XbHMkIjALYxxXeaYmjWFk4FtHLJ3JOTmssXU7rY2en2EaL5QVpMdB3NatnBplpMWn&#10;nFy4GSWbjNfN42s5JrZdurPrcPHlSfU04F8R3l0/2PTI4g3G9xwBWmvhy7EMkl749ikxyVUgCswa&#10;vrchENlou0ZxkcAClkstXlQC88dzRqw+5GxrxpOa6qC+9/19x0yXM72uLdf2NaJMI3sXOPmOQSa7&#10;zwlq3wuj0S+TVtTkZ5WDmFYwGDJyoBGOtchpWmeAF8RQQ3t9fyDz1DOXJwT0r6t8MeBfhD/YGlXV&#10;x4a8MzMVR/NnuFUEdsDiuzL8Oqs9Lytq29Pw1PDzvHwwtL3r66abmL4U8Q+GL3xHHDH8DtdsRc4U&#10;3W4kKifdJAPGa9budB8K3GlQSv431Rcw4YgsPpxmr1jf/BOxur2xt9R8ICYwJ5iQRhslei7gCBj6&#10;1qPqLSWjSQ/A/Q5o37tqUSZA+6cEV9PQyGEtZRTv2/4B+X43Np1J3pwqRXm1r/4Fc4abwX4Dn0eE&#10;z6prsqoSZWkvnQDPTPNc/L8NvhcySFPBtrKc5+fXDz+bV03i641PUPhB8RNOh+Eej2Ut0sMck0er&#10;R5QZHzArjkV4cfhRrpu5wf2o9XRBEpV11Q85HTr2rWthqNC0FTb81/wTowcqlROU6ip9lLW+38r8&#10;z0KP4deB1MmPgJoM3pu1wc/+PVFP4B8HbQP+GUfCIGfvHW0OP1rzWb4W6z5kyR/tdeJd2OA2psBn&#10;65rjNW+HXxot5pfsvji71CMDO9NdfJH0LVzqlTcWlFt+q/yPVp0XKSarw+6S/wDbj1/VvAXgJdBk&#10;Kfs9eGVk8pt2zVU+U44718/6r4Z12HUZlg8I20Si5bAinVww7cg1z2p6Z8VNNkjN7onisAscbdRd&#10;8+vAY1VsvEVzADGU8TxsDyJCxGe55r5/HQntSjqt02n+B9TltGVLWU0/v/Vs1n0jxYkLMfDGpKoB&#10;6OTTo7TxVD4XjvBpt/5Zdht3ndx7da2dP8V3jxKDrlmw242yACt221VJ5HjxYAsw/jG38q8GrWqw&#10;0nTR7vtFbRnCReIryLIls7zjs6GtaDxDotxAyT6XZjPALjHP410OqwacBaGbTdNkXAyFUfzrEn0j&#10;wVdQqi39tC4XhTgfkacKmHmtYuPozSNR23I2t9BuI0Jm0xQZABggdfeui/4VX4+n0W4vNLW8mCwK&#10;6ra3J6deowK4yXwXeshFn48vgpgZjEpLZwO2DVzwr46+M/heaWG18SX8tql7ta2v4mZWA9N3I/Cv&#10;Vy6nSc7e2bj1WzX33TPNzTEYmFNugoufZrR/cK9z8XtD1HybvTfE7RoxBhvrdipA9G/+vSS+LPD1&#10;3Iiah8MPs8p6SxdM+9e66R8efBl3/o3ib9nC2iVrfbJcQxrKhz1ypGRn61554wk/Z61fxLoU/hrx&#10;HZ2jGWQ3dvJHtUlumM9K9DGZLRjTdWLUku14y+7ZnlYHOa1Sp7KtQdOT+1zKUX+TX3Hmtz/wh140&#10;sbwaYwJIViACK5u78NujPLZeLb8DHyg3BNb2peFJF8yW08SWLAPkbJQQa50vrdjOn2nQtReMHG9C&#10;SP0rkw02l+5qX/uv/g6HvSpxa95L1MuO68W6ffR+Zf6iQJOHBOD+Vel6L4zgm05LXU7CzlDIAsrD&#10;n8c1ztrqdjMYg+nxNG7YKyL+dSal4b0yeBbjTdajDbN0luT0Psa7FGNbScOWS6rT8DzMTRjHZnU3&#10;lpppZLrT9TgZC2WiBrGvmlntljNsyMBhSPWuc0iXVbTxCsElveje+BuBxxXWzymNY5ZLdcZ44qsP&#10;SnTe910POnLo9Dj7222xRpcRkOvKsBWU92EYRfamPQDI4rvikc1pO7fZ2A688gVzt9YWDQSlEB4P&#10;y45FexTxUrWMuVXK1xpN3d+BXuIpAzRrvZUPJxzW1oOqW934dW2ITzYrRomVxgg4xXL6RqWraV4p&#10;ltbizma0uiRFKSSuO4qxrdpJDd2GsaTMd6vvnhTow78V1OTlbUylC+hyOnzXvh34seKba8WQ2moN&#10;IUkA+UE964zTlWH46+LQkiNaz/aJIivQ5r2e9XSvEnwzSWGGBLmC2O+Mgbkcda+f3kubLW7p2Mol&#10;hS4jKN9MV6+Bqe0umveeh5uNtTjfseSeK5Gfx9eDeCV1CQY9OaxQoAz8+PrSTyyzeLr2R5SWa+cn&#10;j3q0oj3RoXOck4xX6VhqfJTjHsj8pxlTnqyfmTRJugP7v7o6etTrGNyE3AHHTFQhpPOhxKgA6gCp&#10;3aLAG4k9/QVuc6ZLAZop5WWaZST61rw32orE7NP0IwWbrWL5iGBsu/A64p3ktPHCGF7sZCEYqRzU&#10;ygmaRm1sd3a6nI9pBHLJA5bjrnipNR0vS5dEEiJH5hTOFPSvIHbULTVr2MXcykS857itK113WoZo&#10;yl1kAjKtkg1i6L6GscRbc6D7JcLLMCrIB04poijWEtLdsF7Eip4fEmnThVu9AjQ5GCvIrp9vhu88&#10;OFRBZtmMYZZACKzcGjojiE0cis0CsgVVwW5qRymC289OBmr11pNxHZvJHNCyDoCecVhyfaUlYNYy&#10;4xxjmoNVPQn3v2hJGetWImHmDDc1jm5TzEGxwM9+9WYpEM+fMYYXrik4lRnbqaL/AGppHKtwp5wa&#10;cZ7g6eALx+vAIqikpNz8s78t0xVsDk/uuc8H0rJw7nRGq+hFBFefbZZW1m6GWBChulbAk1B4ip1j&#10;USm3GA5qjhxGp25weau200Ac5iOAOawqUk9Tro13HS5eto0RQWgk+VsqWbNLdMzyMQpAIAxVeWdS&#10;ilXGCeRUbOWhcK461z+xu72Ov6z0uaenyWFvqDMqZfZ8w963LSe4m1SRpJFUb+B6CuctVgBmzEuW&#10;TkmoLi7uY2eKC3kZmbBI7VnUp82iLhV6s9PZrM6ckMF5CzFfmII71PbQR2ts7GFNzRk7i2TXnemC&#10;7WV83LBiATlqtX2ozw3MG68diBjGciub6qzWWKSRs38txLKWn1PbCu/gtjiuPiWKfUry1srKQIbg&#10;fP6+tRO2p3+qKqyXHl+YPlXvXq/hbRIIbUTS2ABKDauOTWsrUI3W5z+9Xkr7Gh4b0u3tNCaWSEf8&#10;e4LORj8qraprKyDUEgdPJiVlODxz71W+IHibTbHweLKC9tGuvs7KsUZB257tj0rwmPW73/hB7m1j&#10;s5jLLKxklJ9ajAYKdd+0nt0DMcwjRhyR3LPjG7hubjwfax3SFLUSZCnuxzVOxgXyoXZCAEGSazbW&#10;3c7XbzSfNy27k1p395bJ4aZI5FMhXGAK+ppw5I2R8fUnzttmVqswe5eGOQbQw6d6pR794Awfl71X&#10;CyeTHJ57b2Y7s1PE2Cp3Z963SsYtk44DnZyTUgx61EW/eJ8mQxqUY54oAkH3hxTlDb24P3aZxjpT&#10;8/I3zfSgZIhyoJI6mnAr5iZY5NRNjyAAvcVIpGxcqOOtADsHcRxUbDh+DzUo24OCcUh++eKAKbhg&#10;r7QORzWt4S1W50r4hM4Ja2mYJMhPY9/wqgw+Xp3qiUUalOzIxBiI+lOOjEfUebWbS7SeKRGikhDo&#10;w6c1RmiXY3ysa85+HeuhRfaPd3qlfNJtpGPr2r2BrYljgHBT5qqUramNtTkZLdRMh8iMDYecdu9b&#10;Xww8bax4M/afsNRtbe4kspZRHeWgbAmhJ+b2yvUVce23aVdZtCQGAFcfrGmst9ZSYAAXpjkVzymp&#10;qzNoXi0fq34R+JPwj8Salo0Ol/FLSor6a2B+y3QCPvPVRnqR7V3N7pxEV4XQFmz83rX446Vp+qSR&#10;Xkula1eQ6lYEXEcUMhSSULyWQjnK19+/s9/Fn/hI9HtfDHiG8A1y3stlrduMfbVTjBHZ17+teVXw&#10;jhdxPYw9fmtc+kIfNg8I2YN7G4i3YV1yeaxpLzU5roBdJ8pN/BC1f1eHXw15FbaQrOsZ2qWxXE2a&#10;fFGHU9t5Y2HkCY4AIJINcMb9WdklFanXRx3bZzqhBMZPJz0qCHVNRiee3bRPM3EhH6Cp4LPXZAzR&#10;20gGzk88ZqaOyvEnt0l8tyCSuRgiml3E6qtoYlxN4jd5Y4tGbcSfmDf0otZNbihmDwvI3XGcV0Mc&#10;sdtq4lZIvlUgEtwPwoF5o0qagV0/dISx3DoKxq6PQ3oST3KMU+pShWdJYwP4d3XFbdj9qma4V5Bt&#10;WEkH6VzxlO98zOEycDHStrTZFFqNs0n3uRg1MGupVTbQbHPdMbsNYpsWZlGRycUqSOtwwW3iXPcL&#10;zVu/NimkT3AvIY0UDd5hxkn615vrXizSLOGZbSGe+u2UhUiXIB9yK6Yx0ONy1sd3FFrz+Ig0kUCQ&#10;ggrI7cY/GvMfH2r+ER4z0Cx/tFLmVb1PPkhOBESfbvWXpnirWLh/EsWrxXtvFJbN5W0HK5FN8K+G&#10;fDN14i1rUZvFExt7e8Z1jlHzMSepz1qYxs9TSEmd5Dbg6Bppa3mMH2RNpPcVvQabo9xoMyJ4Sthm&#10;PBcqMilt9V8Lt9mtI7oTbPlRAnTFcdr/AIslsPFpt7XR5rlAg3gZG32qXDXQq9tzZfwJ4dYRSHWL&#10;hVWXcY9/Q11Fjp+kQ2MEELLtjiwWxXiM/iDx/qHi3QVtYxApvF2wBiAR33GvoWwhgHhy2M81ulwb&#10;JDKitnaceopcjRamjMcSpBIYrQF+QKxp4L7yXeW/uwWgcjax+U9q6cvB84SaPG6qdw8YADeXtx3P&#10;WoTvohyi2jyXT9O8YXXiksL64eJdRYtJIMAqD69q77UfFunadZWsZuVu5o4gqwxndtI9TWV4i1O6&#10;HhW5srHVbeJpvlk8o/Nz6EVhwaToGk+DdPvb22ubu4dC7Bl3YzzXXG1tTjablY5jxJ4k+K2s3awW&#10;Om3EEMoKrHChBC98muaTwH40Gg+ZiZ53uleWIk7n/wCBV7f4fubK8sbu5svD8NqV4IYc/hW1Prsl&#10;lpupNc2qtttXCMqcsSOOKlVktDR0GcZpFte6faaKbu3togBGoG7ofeu11QM+noTHIQYQcgZyK8ks&#10;jruoeMIWur+7a0OpM/lnI+UHNem3OvaNFp7sL3S4o4oQgDyKST0qJvmRVO8S5pNj4aa3M8ui22d/&#10;IPBzXT3Wq+DbLQlM+uaXbKqYGR0/SvD9S1jWBe3EsVhvQvnCtgYNeZeK9Q1u8tYl82cgzLvRDzj0&#10;xUxp82wp1kt2fSEviPSpQv2HV47oFsLsGB+dNtp/EDjXVufDVgkctv8AupPPHcV5p4C0DVrvR7OS&#10;LxJdWlpsHyPFlie/0r2240Dw4vw9mhn8YahJKYjgCQg5xWsqTitzCOITZxuoWXxBHhDw9BB4ctrt&#10;BOxM3nDhT798VasLfUbPTZZTKouWtyEXG5Ub6d60tOPiqPRobJbd4rKByEmZyWkFXpyRZxDBYhvm&#10;4rNRvube1a22MPRYvFH9rapLdaqtwzSsUfZt8v8ACuf1S78Up4/vIv7eypnUplf4e9ekWbwn7Lsy&#10;fmGf61n6tpMM/i4MBgbQVYfrVSjGNhQnJs1tMvvDcfha4X+2x5z243A9j35rzq5vbtPipdGxZZmO&#10;VUkcLmtjU4tD0+C1W4STMp+Rh3PfntWTBceH5bpJLSazM0bDcVcEj8KftV0No4Xm1Ov8MeHY31Px&#10;Le3lnZpPMwaSYnkn0FdOf9Ht7gR6hDtCMuTzkVz+mPqkiys2sT+WI/mTkVK7p9ouNxkbAbAzXPVq&#10;XtZamqoON7vTsY8v2MahE720ZzOTkjrWgbawa0jma0sljGDuJGKzWAubpV/dxoHbJNaMVrD/AGVc&#10;2zzTvG424yec003a5jbUs/2zoMWmBE1ODhMAJ0/Sn2+o6HJLHJF45jgYE53DrXJ6todpYrZOl07b&#10;zkRg7jisJ9PjubdfIur1WwcrtI5rmjOXNqjscISjoz1GPU9LfW4lXxbDOd3zEn0rybx5qMEXxM8P&#10;3ElyGhWFhnrgCpYLCSzt5Gnv5GkySPm6V5546mnng8EJFBJITPL53HbjFaTk2zKEFFnPaj8QY28U&#10;tZ2fwvu3zLtWTzMBvfArfjv9ffwsWmhRC+Nq9cD0ryma3S0162uY7OMqs4LAjn3rtF17S1SwZ41/&#10;1AwhPetJQTiW2oaiXKj+19zo2SmTmuav5pmv7OOF5Meb81Xb7Vbaa/u5kigz5Z/dhq4w6xbm91Hz&#10;L63jcz4A4zWVOk+ppKuuXTc6DUbW9k0ey22+SgBBB6V5pr174nh8V+GYE0O7VC21QqFjKT6Y9K9S&#10;0qeWa4tY0Jkyw3qT0FdVqNvp0OnWM66VYvPFH+78xQdhPXrXZBOK2OCtZvU57TM6d8LLGWe4QXF1&#10;o0zTr3AxwDXm3hey02/8O+L7n7dPFKmrTGMB8A8811+sl59LO65csyEMM8AGuHeC507w/MsGoMqE&#10;k7VPXNaQV79zCcrWO409RFZwxNaIco/7zGaj8IWU0PxT+Jt9dsAhixbktwR9O1YGh62o0+1ibTUl&#10;mluAEXdyK7yGFhqbs1vsDQhm3tgAd6U4tG1OVzE1i0g1C5024nWQQWuq70LDrg1zuu+J/E1z428O&#10;W2habbwQW00SNIUyZ8dR7Cu28SahYL8MYBbwQbGikVWjOQzY9frXO+BdOA8M/aJbeMyQXBecsQMF&#10;jkVcY3WpEmkzv4hfTWGhNcaMYSbZS6ZztPfn3qHUo7dotNSK6+VpRkA56V0FvKJ4r4HSyIxDgN+F&#10;ZAsEi+04upGAkJHtmsuQv2mhSlnjU21usK7VhAz3zVOQ4kjIUdKstaOrzStK5+bjPeqro/nEmQ+4&#10;rWMbHi42TctRimV5QCQRnmphHgDpz71GE5GJwPmHFWHCrj/Sz049q0OEkt0kaZ8A8dQTT5REoA81&#10;SfrUlm9jsuWk1EphOeKxdRk0wTxm01i/lIk+fbESBmgCWcoseQVzt5AqmrHc37wgE9zTfKvjbySP&#10;HOFwDhgQTVWTzSHwjdRj2pEl5ycJhRjtUWMyKDuFMjExiiBPAHSrAxgHB6c0ihNo4G0YpjqPKGD3&#10;6U/Pyt1xmpI0+aRt3B6UxbkSr8q/vBnHNSkjyT8q9KQ7dr/L0NMYMY3OedtMCuzN56qB35p+wYxV&#10;dA3nS8nrV5FJikOcY70gIlHB+QingLxzS8bgNwzmpViuXdQI8c0CICg8uXkE+1X7G2spDM09+EVR&#10;kn1qKf7Pb2k4N8rOwGfauXuLjV5bmVLfTLqTc+AVGKaGjsr3WbG10q6ihMIXZhcdWrzqRda1TxCm&#10;dTngtg53yNnp7CukstDuQ63N7MMhc7N33a0xDGsZ2woMk9OhqtEMj0lND0/R79E0dJpHwPPZfmHr&#10;z71tL9he0Z0vmUEA4PY1jCGTzCCVx6VMUYWUqDIyvOKlu4i5Pb3L6azKysAOoNZQSUBAS4+b0qxb&#10;zXsECp55ZSeh70+SbdtLW68N0FAyH5gpzHnioXaM+XiPGDWtFHaSSW4OqKpI71Bd2F6txuiijdVG&#10;flPWgRVRwE5qdZIuQY/piqTpLukLQTrhfukVJCUCIC5zk9RSGXFb94Tg8fpTmndXXCtVYkrFcEDr&#10;2p0W1lBL4waYFk3Q2BmiGemDUivA0Sn5QCePaqEyxtKcHgGpI4d0XEwwGHegRdezZsEXGAVyMVS8&#10;q7jmPzswz3rbhVhZAecG2r69KhZz5jfJ3pjKizSEqNh4HINPfymibcvPp6VJIsTImwqOefrR5Lqp&#10;IjJ+XmkBUaJfLyFX3qERMd+GIq2dwLjJpRuCdDnPpQwM8o6u2d/ShQ+Mkd60mYbI1JQ/hTTGSrYT&#10;tyKAM8OwnHyDrVuJiWnBC4IqIw4ccNwelOCHecB+TQBMV/eody4wc1E0AYlgcnPSmP5yTsrRsBkY&#10;96nSRtuChGKAGBSsj/KMbeKcryBfmYnnin7gUPy4ANOCoVHQmmgHBoyYyZwvHenukZhUidSCe1QS&#10;QExx5lf6CowrxlxmUjFFwJ8J5iqc9PSopVAyNxOTxSo7faeYWAxSsVMk3Hei4FfbnB4qMgAEdqt7&#10;UMR+aoWjJQ/NTAg7p8w60p5f1PrSmPah2gnHvQOCvynpQA4bME469aABt6mpNsP2Zj5gzjpVdA/m&#10;uST9KAJM4jkBJz2oQqYpSQDzxkUvzgfSm5+d8oOlAEuWS4jdEkDZHQ1cF64ZmaKcnHXNZ+47T8wN&#10;Ju4J+XOOhpjTOutbt3tbZk1RFVfvZ4xXT2+oQiyQHUonJ45NeShixmXz5FG8Hg4zVkvJuAMjnCDb&#10;hulX7WSGmewpc7rCRtqfcOADmkiuFksQCzBtxyGrzCy1K7gxl5XUt0J6VqHVw9/YFbQ4BGcDFbRr&#10;9yuY9DQSBVG0nNSkptH7wZ965FtUuhLYCOSMIQMgj+taUWoWn2orKmJGj+XHQ1rGonsCkbJCbG+R&#10;eRUe+cRqoY7c9KigeOSKbE6nDcAmpmDBwduBj1q73KAiUrkOfpTxkJtJJJ6U0PgPgKfapAUEYJdQ&#10;c9DQMjPMikA9OachxIpIA5p7CLaSJV+lQMRkDeKBlstE0gzKoOOlMwhZh5qVWWIlHPmc5pQq+ZL+&#10;+IIWiwE/G9OB1qVjEEIYDpxVeMN5Ex83JB4pcEqd3JoAUH98RwBtpY1KySsHbO7v2pgI3MMGnAnz&#10;fv8A4UAWPMlKISgJpysu9twIGOtRKDsLEHANJPNbR2zM0qYVMvu4xSbCxphrc2MS+WvAJrmtW17S&#10;rNZFzC8pXAUHpXO6vrNwdKvvs77I1JDNnk/SvKbltSuddDyxSgE8ZNYzq22FzWOj1jxBqly7RwmT&#10;BY8L2Brn4oZd80jhy79z2q0kAjsz+6U9M1Kz/uYh5fJHpXPKfMRe5EsYWI/KOD609AC6DA61aVY/&#10;s4GxuT1qRY4iwwOcdagka0UWIsyKCVprBltlAjzzU0inzEOcYHFN3cuNw46imMrMDuXjHFKqNkku&#10;MbakYDb0PWm84IDtjtxQCIBkM+R1NKfuD5ac4/eL83ak+URnI5xzQMjX7zEr25pGwQ2M4zxTwU+x&#10;TsBx71LYwahcGTZYMEEg+ZuBigCvEkpmT5H+b05rSa38uGLzJYwT2rZkOmW+nSiPypJhGPfBrnme&#10;4kmLPFLkE/jQJFndCsbYtQML1oDMYGwP4euKgjVmWUMehp3mAQEAZOaBkZdtrZx1qEkkDGcYpWDl&#10;8kcelN+ffxG34UAAVct8gyaeAuByOvFLiUzN+4+XbTlDCGQmMnBpCGt93lGPPaoXijcn5Dz3NX1C&#10;GzmO0dBUYBAHyjigCt5cixRg3VwT7NjFW7TUtatr9/L1+7ACcFiSD+FDf8tBs6iqrI+Rx2PaqUmh&#10;3O0sfF17sRbnS14fBlTo34V29lrWgXNsSviOGN9g+Rh1rw9lH2fAi4LUxfNRJSocYYYxWkarQJ6n&#10;0QjWbz25S+jcDnINTFWeSTEA4HFeDQaprMT2pW9uEVQMgkmuss/E19GY/MCSAYByOtawrXdmVc9I&#10;ET+afm4x6UhDBeTnnisqy1/SbiAIzLC2BkGtyBrKS6TZqlqy+WcncOK2UkUVSyhUJi6HjFOMygsF&#10;szzUpEJdwJY87+Qe1H7rGBsOOnFMCHOQv7teeooCqc/ucDHrUpTJUAAHNNfcqsducDoKAIcEtnHf&#10;pSbeei807cpiQZ6npSjbu9aGA0Bgj4Ax3pu37nTvmpuNj/KfpSHO0ZjA4pDIGiXfxu5PHNIFIyCP&#10;1qVie2KYuSH49KdxDDu3ZXHSkBfcMoetSgqF5joPGDigBwVivTimEEMRzzSO0hgQJ+VL/CuWJOKY&#10;yPpu/dnpT4HQR3G+MHPT2pwAMjDBHFQOGVnPlnluaALAdecqOvFR4zITuOD2p0TRmJgyYpx2eY2K&#10;AuNz/OhSc98ZpCOWpDneeQKAHHJdvk7U0BhGRxnPFKS+UwRjvTMy5GI6AFwMj5f1pCGx1I5oG7Jy&#10;lLn5ulAETBicb6fGJA2dyEehFKcbj8tA3bvvmgCXjP3BSsIPJbKfTFRkBo2+Yjmowh8wkO350AA+&#10;+429OlPA4NKB8hoJx2oAUD5SfSg4MK4HQ1GMbfv08FtrfKMUANOcj5f1qQdD8n60znaeMUhJ3IM0&#10;AS5XI4HvQpXavao+DGeaa+7PEZNAFgheMYpuBsbioUMwPMRxT889aAE45+TtSDBDHaadx834UgI3&#10;cKADQByRjj2kiQZxUiqRsIVsY4wKpK2+2BSQjnoa0ZJ2TwwpCRgxpwa4EkdlyRp3WyQbm46etVHd&#10;ZIi288ms+K8ErOZbXBz2q8vlFV27cZ9aYWFby/smOfepUiPkofkwBwc02RQpXIHT1quH8y6WNJmB&#10;OR1oQFkRxGUncAc+vWork/6UBvIwoplyssNtaEqxOeRnrVQlpJ1JYg7eKYi6jKJIvlya0GdG0vZ9&#10;l59aoWsU4hty0oY7jk1pFV3wjywM0ihpigOhKCIiFPIrDY2q3twqKgAPHNaF9tijQtfRYKHHzVy8&#10;Esb69ebZQwHQ5qWxo6AkGAALgY7VE6stlcHdjauc1YjQHSbbjDBjnFJLs8iZcMQRTsK5gidDM3yH&#10;73Ge9X4ZQFuXEYLbeBUctqjKQrR5AzkVLZwn+0bMNEwAOCQaRVyS3u3dLmJ9MlJL8YWop9yedusW&#10;BUZFdva29mjwM0MHCcHFU9VXTjGrLPECWPbrRZCucdFKDNbgW7/McYParFxDL5i7VY4xkVqwW0Jm&#10;t2+0L14wOlaMkUBRPmAOOKLAmY9tABDCTEqkD5hUN9bvJYyAXBXjt3rVwvmMAWJz61A2/wA3b5bc&#10;Z7UDuYul280UlwpuAVPUHtW3823CuuN1LHDmKX5sEnr6Vegs7kWcpLL9080CbuZarnUGOfm3Ct2I&#10;JHEm7YeOlUkiZJ8t6nk1FMwN043sBj1pN3DY0sW/71gqgt0rOmMe+cEHrxUpLjTExGD6VCYpDBvb&#10;PIoHcqg/vZMFvc1bWOJ7Z/3gyO1R20W66cGIff6nith7aGOEuJ1ORwRQBneSBAjZwMflUUsYERAJ&#10;IPpV1wrWcikEDd0FVzhEGW4x0NMRXJYWqAJwOlV2tpHA3FsHqacLqH+14ENsAueTmtEz2+QflIA4&#10;IoCxTNtFFpow7FiOBWc4wEG7B3VrSSgyIfOXnpVR4UeWE4P3jQNFEqM5K8Y60xbuKGC4K28b/wB3&#10;2rf+zRmytgWx8hrKuLKzEMg3Nknt60AZv9tRm7iR4ULlgBxWqlzD9oj3bRlAetZK6RALqR3+91TN&#10;WVsyJh87YB70Ai9NPEzja3C96j85GhRck88VD5LoWGzORSCFlaM+Z1PSgCveQZMvK8x5Az0rnYDL&#10;HqOFaZh5h3DmunmSTbMdjklemaSzhiM6qTEvyk5xSsFyTT7smWVQXBVPm4p8k0stzhICV3nLE1ra&#10;NBpY1K7R2iPmS4G7it+60dIrxDEU2FcoB7072C1zifs7+QuXbJPI9Kje2cyEbzgLyK66S2VIXDlR&#10;xwKxZZLeO6A3jJPHemmJohs482M6jflM5GKQW12LjekAb5umK0bOfbNKDbx8juOta0MtsFybZAd/&#10;4UMLGM1rONOcuxV2GVx/DVe2aYTTCXJxwT610ktxaNesNi58vAFZkixCNztTJfinBpCkrmfLHHJF&#10;fgwW+0sB8wzjNcpq+gWUiXO2K2DCPKjFdfcBBbr+9yCwziqr5YjAYtldpzWm+xElY8A1Xw5MJ7yS&#10;GKSN8kFSvBriri2ntxtm0iZSr/eHQ19dSQQbo1ayhcNF83y9K5fVPD+mXcMwW0Vcqdx2/cpqTiQ0&#10;rHzLJ9kEWRKeQOtMGOcOo+Wu31nw5JHrM8aGUor/AN3GK5K8tHgnUO8+FIwpHX8a1UkyOXQhQMu4&#10;DdgnLZNVZhE4lzp27JxyatBjuKeVhcfeHNOVE2yfvj144q7C5jA1DSLWTSdxtoVYDsOua4a80cqN&#10;RCox/c/MgHSvWgMKR1BPIJqCWK1dty26KxjO4+uKBnzjNYCK4fZpt0D5p5q7Zapr1nqNisUl+uGy&#10;G38V7RNYWMtuAbG1LEnOFGRXEalozfaZlSxGFbKjuKznRhPdGtOtOm9GdfoXjxjb2kV1bW+4KFLN&#10;0Neh2mraZeFNlxax5XONw5r5an0+5W/ux5jphTjIwRUmn6jrFm0gNzc4D8KSa8PE5NFtuJ7WGzd6&#10;KZ9ZOmQm1lbI6g0pjlUAkJ07GvHPD/jGHdBHO+flxhm616RpuqaPdMgXVWjYt90ng18/XwM6T2Pb&#10;o4qFXZmzg/3elL8whIAzk1K4BaPyxG645IbpUchIViA+B04rjasdSYcdec5pykYGR3qJWDKvying&#10;Hecr261A7k7ZMA5XG01BEFEh+Yn5+asKAbBjtPFV12GduMc8UAXScyptbgnjNTfN9oQbcVT+7cw5&#10;XOelacO1owWIBxUtWKTuVZg63MXTHf3p8f8Ax8Eh+MU65y09t7N+dOULhyI8cClcY6QsYlwD96oB&#10;5gkb5h9KmwdxqMhsv+7PtSsBJGeec4z1zVlg3lIysDx0FU0DZGc5z2q7EIzLJmbGBwKQhEJ3HORk&#10;dKVSRvUO33ueaaysJH4B9KdGBknB560rgTDG4AHtTZCgKctz0oyPMbCGmSEkQ/IuVBoBGZLIBcyq&#10;T1epRJGslrnPBHGaguDHHd2J+zsSX5OKx724kOvWaiBwCw5HetYakvQ5j4lWgksvDEqw5AifcPrX&#10;jNjKrW90m4Aq5FfRviu2kf4URyNCSUtyf0r5lth/xUt+pXj7S3y5r7Lh2so3ufL59ScoOxvoSYE+&#10;Ud+KsD/VjMZBPSq0W0zygsynbwKtqD5GSRnJwa+3TufAyVmIoGxcgg5496kwcY3U3AKLliSGp38Q&#10;4qkSLyGH7rPPrVDUCyo/ycEdu1Xs/vDx6VDdhHtACvO3igHscsFthes7ztzC2QfXHFfZX7Oc5b4K&#10;eMIDIcpfScHsD0r482IdRWNkU/u3P5V9Ofs73gXU/FtuWUGW3b5PcE1zYn4TqwPxH0ZOxWWUEdZD&#10;WVJITcPiNh71o3SkXU4PaVv51Q2csSFNeVY9S5Um349eRWfM84uQcg8dQcVsEIeiEH0zVWSIFmU2&#10;w9jmgCgt9PHd2zZmyT1Brdj1d306VGJJ2HBJrnpYlWeTIGewqjskE8jliOuRUoD1HwnC7XmqzG2+&#10;VV5Oe5rrnYFDx34rh/BM7+fPEZGw0LZGa7Z8b+F/jNWwQ05w3uKrtHtnkYOcEcirXGzqKYe3FAEK&#10;HjO3vUnHP1pp7AEdacfuDnmgBG5lB4PpSZ5PynIp7CEW2S5z6U0dVPrQA35vlO2nYOOaTHI+c9aV&#10;idoO0ZoAQ4yOaQ98CnAdMr0ppPLcd6AD+H8KicttX61KQCifvDmkI5GRQAzA2od56Uh+8acerc00&#10;fSgBe/3f1p4x5bjBNRH/AFvSpQQI2+XtQAh2bh82MmkdVDcc8dc1HzuOQOvFS87OnagCMYEhJJPF&#10;QMF+0NjofWpD94cUAfLn5etAES/eUe9Tc+W3HSmgLvc47VKm7yHJGOKAGAYU5Un8aZxluaecZ60h&#10;256duKTAackjijoW4p3GDTSTupgO/wCWedwyKZnLKc5xTu6fjS/LnBTB7UmAowVQ5p3c00ffoJG3&#10;oPzoQCE8j5aaWbJ4qJpMuwVAcHueKai3st7aqlhdMxfG2JdxJPYYppXAlaTDrhvyq7aT3f2+1VLW&#10;5LFtoEabiSegwK73QfAmv3MdhNqF8tlCwDeUPml2+h5wM17PpOheGLC2tRa+GLIOqY86QbpD75P9&#10;KuMGyXJH52ftR+GvEc/7Onw51BvBt7nStWJv2KnNusgBT6g18NW5cpalVzuhXn6Cv2++OGmLqH7B&#10;/wC0Zbi3jMg8DySoQmTlOfxr8SYlxDZjb8yX0qntXeopxulsLmuh0m52ti77cXK5/Ovt/wDZe1SJ&#10;PiN8V7A3Ixd6JA8ak8ZXg18SyxEicYJ3EHHvXt/wO1V7D9o/wHK1wQp1mGCTnqHOBXNXjeOnQzbZ&#10;+k97Gyai4I6SHmo4mVXhIOTn1rQ1Vd17GQcb7ZGB+tZvyhV4OcUqb0E9DnviD4U0HxX8EdZ0y4a2&#10;hvorJ5NOvNuTHKBwD6g9DXzT8DPEuo+Gfjn4/wDAnia2ms7iTUW+yLcMVimI/ijY8fMORX2BA8y3&#10;dsVK5DjH0r5l/av8NaZc/s+6B4lhtGgv9J1iGSKeA7ZV5BHzDng10x5ZR5X8htcy8z27xr4p+Hmg&#10;fDrVNQvta0uONYmIjaYebI3YBeteC+Ff2gfhlf8AiDXLe++H2o6ei3uLaRnDi4TufYivhywsvjD4&#10;28b6jLLqniPU5YIreGdvNOxAAAuE6ZOOa+yvhz+z5b2+haZe+I/FFvFM6q32SFQTEp7FiDyfas5p&#10;QTTepSovds+o7a78Oal4S0DU9J8T2tzaXMOY3U/dI6g+mOlMZ3WZsKD8tOstI8L6Z4WsNP0fQ2t7&#10;WNBu+bO49z7Zpkq7Z/8AVH7tZRbaJtbqXLe9uUO0biuPmVskGub8YeDvhJ4p8NQQ678MNC81IisF&#10;1DGElUn/AGhyfxrSHneUhZByx6VMjuJV4HHrV87BSa6nwT8Sv2bPF1ldT3vhPxja6lZOzE2kuBPB&#10;noAejCvjbXdB8ZaL431Kw1fwN4gs7mJzvSaJhx2Kk8EH2zX7lx3kyXMeLmQH0JyPyrI8S+Hfhp4k&#10;0O2h174W+HbhkjIjuDGBIAeo3df1q1O61OmFZdT8NomhZp089squcetKrZVuGGCcHsa+9/iV+zTc&#10;L4hn1DwZ4tjktpVZhp9y37y3b0Vu4b9K+KvEfhrx/oHjXVLDWfAHiW1eKU7kktzt/wB5W6EH60cl&#10;9i7p7HPg5QYJHNJjFwp+0t0/OmEjy3bcCPSnDaY87G49azcWhCsMMzfaFJ/uioiGO88Ujqolz5x5&#10;pCenPUUrCIHx5jYHNULlwkWTCzFm6VeYfvZ/m7/nULeWWG6McDihCNfw+07XciRtJguoJz0Br1H+&#10;wU/sxpf+EgjZSgJ38c14lY3s9l4ltZorMNF9oHmIT94V9J+Hz4c1fwXCX1qaKOaNVDIcbWHVW9DT&#10;2M3vqcwltDDplyJbG2lyhCyAg4rHv7a1fQJoxayqzRMckH8K9I1HS7SzFnBFHLIgHyFmzn3qu1hO&#10;9lCHuIU/0dhjZSjJMWh82tvXVbpXcArLgVIzbefvelWNehWH4g69bmSPfFfHOD2NVFOY4+O1MsUl&#10;SYWCHnqDRjl/kOCfWlOPm4FJ2HNMSFB+ePAwMcin5GWwtRgDn3qQA/MSlAxwB3DBpwLbW+Ucmmc7&#10;JNzAYFPXBt1IcHmgQpzleB05NN4xJ9KBu4pGyo7daADOV4jpj5EJO3vTuMH5qimJW0U7CfpQIcpU&#10;xP8AJ0pwIy52moIDuiRgxHqKsZHzZjoHceCfKwWJpGVTBJnI9qYCN2CpqZRlsbqBFIxoJlkw3ykZ&#10;xXpPg3WZo9YjiyfLbasgJ4NcA4lDACHJzzT7eZ4r+UKGVt4Ix3pMD6P3B9Qv28ho1ZAVGKjdQVAw&#10;cc81g+GdU+1aBFBNND5ojADE8kV1Tpjbhl4BrSMk0c0lZmLIjKw5HTpUaEbsOQU2EEHvVtwTLISr&#10;H0FUZNoYH7Octnj0p2EeNePNEFvqVvqFvbHyLh/3gUfdb1/GuCjI+yQ/Jznmvp27trC88M3VnNJG&#10;BLYuE3Doe1fOWqWV7YeIpoJIXz9sYA44Ze1S1ZGysyvziLDrnvTiTuGQPaoMR/2gqgvnZnmpVJ2j&#10;Kt97AzUhYd8vmDknNIc5kO0DAp+HIXCAntSlbnvZNg96AIMHyWyScHrV20LLJKQ5ORzk1UY/v1QR&#10;8VJCWF2mEb3oGbQ2EoPtJPXjFKSN/DjpUKH5nJjI+XipO7fJ+tACH7/SomMixM2wthskVLzhctTc&#10;/K5OBzxmgC5byQSWEjZ+Y4x7VaU8Y9qxEZ1ucHaB2x3rUhbiM+YTyeKB3N6BEewZd6j5eDWJcRSp&#10;eTqzMRu71cgf/SQGWQHH0qefY9m/KnaeDUjMB8bVB4qlKVOcpjDcYFa0ix7XJhbO3g+lZrkm4YbF&#10;xTAzZmdpbWFT8rXKZPpzX1z4Ot0sP2bvHM8m1RPaQRx56nIxxXyjawCXxZo8OADLrMIJ9BmvsLV4&#10;QfCXgjTo3IVbe0ZwDxhcZzXyfFFflpxj/M9T67hahepKfbb7x9tZQW/hy1UzqPMhLsSPXmnaLDd3&#10;FzrCQ6c4iWX55n4FXruSGXUY1EaiNLWNcfQVu2CTXVg0MFlFBbonzyA7civyvE4l2d1/wD9dwVNW&#10;QyFIIrporZQ8mMO684/GrJtkEgMtyWOc8mlaXSrOF4LWJJJAp3vndz9aht4dUurot5U6rv6txXj1&#10;G3rey7s9pSilY14Z44rV0j2A45YDpVcy3T3R2vNn1PNdJpuiWJiZrvxfboo9e/51PeXPgmzhlRL2&#10;3lZRywYc15zqLmtFczJdR9zmFs9Wkmj8mObe0oO5VJNdtbeHviDe2+mPc/EjUkiiQLGJLsxKB7r1&#10;NcpH4ouYryNdO8N2weS4VBI4z1NelHwf8Wb7w7bXz+DPEMkU1qHiNrOW3jGSQqntXpYPDYub9yNl&#10;10PFzCvRgr1H6XPQPA2hadHretof2gtJc2sSrfRkKWLSfd2seeK9nt/h54NEE73vjvxTfPHAWdE1&#10;FkXDcj5VIxXyVoGkarB4ikRfB3j6S6/tZGQNFKu4ockH1r6+03W/Cx03zdW+E/ivTnlsoVadg7LI&#10;Y/p0/Kvr8HWlTo/vfd6a3Pz/ADty5lKi211UUvL599jxvxTqvwW0Dxa1rF+zv471CcA+ef7QkCx+&#10;mSz965KT4kfC+N/+TG/E54/i1fH9a+jdRv8A4Q30V8zfBu11ISsBcstuNyqvAJPU/mKS08Hfs+aj&#10;ZOYfhLoLdAUk8yNwT2wSP0rzq2Kpyl7007fL9Dnp46jTgnVo1fVSf6SPl+5+KXwncBT+w9rK47/2&#10;zyPypYfiX4DPlfZv2V9bhwMDOsscA+2a9W8afAvwBdRTXOj+Ndd0gpbszwkedGfpnkfnXyvrHwv8&#10;cwX94bTxToF5GtwwV0m2M2P9k1yYnMqNGai6sYX20ufQ5ZLB4qPNS5m1unKV1956JqPirwpqEdmi&#10;/Dee3KSEq0t2W2E/XrVGNvDckbeY2gSjGCGC5wa8VuvDPxQtrqCOXwVqxBJwUJIOPcZrrtB8J/FF&#10;vDmoXf8AwzZr15AbVpEd7kxnanLYGa8vEZfLFvnhVU3/AHbf5o+qp4mlh4JSVvVnYXfhjwNcRmRJ&#10;bqBmPSHpn8K5648Fakpnaz8cXCIEz80mD+uKoeHPE3h8eJbMS+LdQ0iMX7Ruk0XmhWUkEZPpX0zo&#10;Oj+FtV0a/mX4qeGLtJLUESJeohB7HbmuCOGzCnLlV36q/wCY6mOw8Y80tEfKl5pnxFt4Av8Awll5&#10;Ki9MjPFYUl1qsOBdR6iDu6+Wf519KXmk30fxD1KzGoaU6wSnDJMGEg7c1Tu9HuiGWfwZocik4D71&#10;ralVxCuqmHvbskmbJ0Jq8KlvVnlfgbVLX/hPrUv8fLnSpfNVbb7RFvRieDu3cV9aW8N9c6RqdrqH&#10;7PPw+8R2ItULapptxEJnHciMHOR7GvCLz4eR32lQyWem6AJMcx/aVDA+3NcnJ4W+M3hfWbS90zxT&#10;8WLN9hKmKWR4D7EAlcV7uWToSd503FdbpfmeHmmHc9I1U5dEm0/waZ7Jq3w7+EOqmc6H491zS7hX&#10;YSWmqwFArDqPm7A+hxXi/iL4aeK9PvZRFqNhOMlle1OVYD3Fag+KnxFXRtQtPE3wX8La5GybTLBA&#10;be5UfVcc1j3XxGtjb6Y2mnVdLBYhtPud0hQ/7xzwa7K+Di+adKp6Jbfcc+Br4mi1GqnJd2lf79Px&#10;OCZPE1hqBSa318AOecNgYrWttdlW0lMscbpjBWVev512Nt4wsbiFlv8AwxpLMyf61FBBz7Vn3Fh4&#10;WvbiQqLCNWYnAYDntXzkqy5rVabXmup9JCpfZ/I50roV7dDyb9bWQjIGzgk1DJ/wken3mQ/2iMHO&#10;VPatG90PUbeNWjjeRVBOYuSB26Va0W60yZbu2vA6SD5VeXjP512UVfZ3j5/5nPVra6oW2vkvEtZG&#10;01FdOASuCDWrLbyXGlRpJcDCxkjAqnd2Jg1GUxSwspGfkPBFWrOe58tVG3ZnvXbG6ZxTSkclKbi1&#10;1MArPtL4IJ4Iq+32aWFJYXIbyvmFdFqVtYT6WzGWEEL1HWuIeeWz8QaJG0YMcrMEft+NbU1zbbmH&#10;K0aRtLS88PXFu91EXQEoe6mud0+6uNP8RyadqGfLeQrFM4+VgexrXuTLFrFtcwykZXLBehpl4NL1&#10;jwvfxMkSzrE2GH3lYdCK6aSb0Inpqc9qaXGg/EbR7+BX+w3t2FmC/c+bv6VwXxbhsEPhO+tvJVrr&#10;TJHlVPpwTXo+hXIvfCHjfwzrBjMkVq32WSUctt+6QT3BrwHxedZi0vV7O8mlLwyPHEWJ5QcDH4V9&#10;HlNO1SKe6f4Hh5o17KVzxWNc6nK6p/y2bJNXT98nA3Z9KihMW07T8wkO4VaIBAITnZ2Ffp0dkflF&#10;T4n6kXzq7hYzzgmlxNuQLIeZFDDHrUTvL5fyAkk4yRW7oVnqjazaNPpLCMzAgkdaog7PQdP077Tb&#10;yXuix+VHGrKrfxn3FdVeizniV1hsY440AjRYgOBUcsVvJZaeqz7XEOCAPyq5bRw/2XEktz82SFNK&#10;yYHj/jHTwr6ZdxwPhl2y4Hp0NcF/BJmQdu1fQusWyvpV5bylHDWrbTjpxxXgE8TxavqELZBS6YE/&#10;ShMGQAHdx6elaNvHqMdq0yz3Eahsj5sbvwqqhTKkpnDjrVu4mnljslMuFjHAAqhLQ6Cw14JJAt3p&#10;EsiqwGQx6fSu6hGj3ulxS2c9ouY/mjY8ivIQBJJFH9lJbIAPSph/alpeSeXqEikYOFbrWcqSZrCs&#10;4nrFtoumy3s7XKJsQ5VV4yawtdXQ49Z0yO0kjQsdsi49KxbHxRqMIIfR4Jhx8rMRVu58QeGriSRn&#10;+DNokrgeZKlwcg+o4rF05G6qxfUimaKN7VUikdhgkgVaiLGVWaZVGzvU8V/oo0kMkMLSBOAwHFVF&#10;eKe2kJCrum55rJwbOiNZIvKqGCQrcD61EwkVWIljJC9AOtXRZzyWD+ReWCokag/vV3c+1U57S+h8&#10;sNLceZkEBhwRWbjY2jVuVlFzvyUbAfpV9XAR/kXqMDNVWGoGS3DP8m3jHc1WlLBxuI3B+Dnrik43&#10;NFU5WdJbwzSeYdxVdo+YnGKmRbCIT+bqcG7PXPJrk5L7UDbzKlwVO0AAVnLFqUjnc1025h3NR9XN&#10;PrVkdpNcaYp/5Di9MnB5qtD5d080iG8aIOQMocnFJpGhqbi1lnnY/OvyseK9MiTSrXSZo0tLDzpb&#10;bBwBhRisKrjDbVm1K9TXYf4WTRBp1sg0+MSE4LN60/xd4mt9M0W+s7fUrY3ptiG2EHygf6157qes&#10;2tpLdRR3KNNlv9WeF/GvM3lkuNW1F5HuHkN3ksz9amng/bu8loaVsfGhGy1YsjXV1qd/LJeXTO11&#10;klzksT9a2oLUoLX99Bkp8q9zQqQI4dljQCIYHrivY/hJ8OfFfjT4v2NpZRXUURiLST7SViX1Ne3C&#10;CiuyR87VqOo22zyhXEcs0jMqBYuQa5eVo5tXupFm+XzT8tfSnxd+Dnxb8J+IpRd+GNZu9PJJt9Qt&#10;4GaKQdw+M7SPevm+WNorxVl0mSN95HPSqg0+pje4EfuIvn4wajCYiT97kb+gqwFT7ED568N1zTBt&#10;84cAZHBq7k2H4AWDauSBUgIzyDmhTjzPlIowx6MDx1oGO9OKd261GB8qZmyeadnkcUCH56UIpMjE&#10;yGmZGaeo46mgZMD97jpT/wCEmo+oGaemd0gOODwaADHTioHUYfjtVvGDgkdKYw4NAGM4uI76zlil&#10;dJIrgOrA88c19SeA9XGr/Dot5cZntbZUuVz8wIHXHoa+aZEGX+bFa/hLX9R0D4p2F/Fb+ZayuIr2&#10;3J+WSM9fbI6j3pNXViWrO59ViKbYqhVCM/HFZWs2jGGDLKS0f8q6CzvNNvNMtbq0Ia2lsllhPbLc&#10;kZ9qqXWHlAfHCnHNc9rBc8rmTV7TxLYajZ6xcQXECsoK9CDwQR3zS+G9Z1XTvjh8OdbtbvZc2/j6&#10;1eZ046v83T1Ga6TUI2+zSgooBJx7157fqsGtwbIXAkkG7HTI6VSXc2pTs9z9ymuIbn4d+AtShaMm&#10;bwfbSgqeD5iZrjLu7a00lJbg3Ejl3O05IFY3wS1JNR/4J/8AwHnkvVdotF+zSfNkgx8c11mqxxSX&#10;ZibTo5EdMc14kock2etf3TF0XxqFs/EQTQ45GU4ibHCfUVYsNTe+8UeYdWPmxsd8YGBhqgt9I0GC&#10;6lKaPEnm5L45Bqxp2mxx+KZnt1hAkmXILU7cxmpWNd9La4u5Mh9hJLc1TNgI7spFsAU8kVzfijXf&#10;Flj8RHtLHSluItibpATtXPXnpXQaVNPNZWDuyBpUBb5u9ctWNmd1CTcTP1bz1gskjliHPIP8VYeo&#10;arrtlolu1rpKNISAvGc13l9a6dIsSyRhsL696owWdqt5ATYBlVwVDDPSoho7mk22rHHWdp4h1do5&#10;ta1G/jtwVMdumUB9cjvmr97a+DLIxpa+HbBJREBlgC2fXnmu7MV3cavAPIjGAAqqMDAplx4TsrnV&#10;3mm137OxjGcHINaOo29EZKlGOrZ5QtnFcajIxsoGy3ICiuns9PkSydVspVBXgKMA/hXVx6LZWMm1&#10;J/O/e535/pWqBiyZhGuVj7jFW5aaGbOc0zTNMs7y9upLa2WWSE5BxwKxbnRtKvNbuJY7uBXklO75&#10;QaW6uZT43kEuplgJMGJT61qlGisDJFblW3qduegqW7GsFzaGda+Fkj1aJU1YGTd1Hy4/GtDW92ma&#10;HYpHrMMssg/efvc7K5nxPf8AiOeHSrWwvzbyTEDzFb5mPpXO2ng/4pNeTG98QzYKg7pJSc00RKLh&#10;Ivz67exmEIrO7OPlBpLpfEl5ZLK3jcW8Yjy8aDnH1p8XhTxEmqxK+oW7EuOe9d1YeF2WzJuPFCdB&#10;uXtSjG2pbm3oed6FpzSeIIXSLUZkW5G6STPzEfWvXp7KSSwti1jAUNuFKsM4FZ63WmQeI2061uLW&#10;SeKEGbaB8g7fnT0uNbk1VVYFI95wccHFROrfQ1p0GtSRNOsbexXyru2g3IwGCANx6VjW+m6uF1L+&#10;1Es5Ak5KYIO5T0rRuhFcagsBWQhHBIRs8j6VZYSF0V711CxgEuewrCMmjo5LlaODSPs4aPRkT5SM&#10;eoNeH/EHwbfykXemX18Al2JHtjMQGOc17Ybm2XUERXWTD8lBnH1xWhdW6zafbMFba0XIFWqmqMKt&#10;K6sj5202w8ZT6GkD3tnD/oyrl5B8vFem+FfDGi2umPPeGG9u1ccsMrz6CrD+F5W8Sm4Ou6hFb7tz&#10;IuefxrdN/o1tYQQQ2sjsq4wTzkV3OouXQ82NBqWux1iXGhWWiwRi1hhZ14VF6E/Ssufz5JDIlw5V&#10;Vz+FclPqPmXCeZpnPmADPNdfpvnf2W+fKUFB1YVg72OlKCMSfWNUS4iii8O38yg44U1E954te3Jj&#10;+HhX13OB+ld3bCyW0uDm0LZ4G0U+b7GNLucwhMxkbwaxvK5reNtjiNNuNV33TTaIIio7NnNdFZXC&#10;vDfytPny2xgn1p9mdEi09lku0l+8TIx+7XG6jq+gpq11b2lyMmYg7T941XsnLVst1YrRI6+6tra9&#10;t547vTLUQsh2sxH6VyGm+GPDFp8QNVu4by864EZf5V/xq7p41qWG3NxqMiReaCvsK2tUu/DFtolw&#10;76pCjG2wF3ck4qKitoXSmzG1i81iKFDpekmR1kAMfQN61Ua/vxpdpJdWCwymH54s5xXIT+IdS+2w&#10;rbptjaU4cjk09Ly/mmlMmmTXLfZ2GAeMnoaw956o6JONjaGraf8AZ7pjdxJgHBZwOa29K1+J/C97&#10;DLpFmtyuRFKsgIYds+lfNmteHfiLeeIDC013Ba/bzIJkkI3DOcYHpS3Vzc6TaNnVZjIAijzJfvEf&#10;WuihJte8cdRJvTofVGl/aYY9Vurue2kZ4z998gDtgdqy5NVhW+uglrbY3nkKK8KTxHq7eCLV5Guk&#10;l+zHcm8kDjiqGm+I7mVbkOSp3kbiamUuiNIU21c9C8TamxZGSVwiZL+9ecz+ILZ1wLBT1GSKnubh&#10;pbTUg19EUeJsNnpXn9tb3A1bUVk1CNkEp2mrpw5iZvlLl5cxyPeH7KApjY89K8m1i6vTcs8U8mwS&#10;t0PQCvS9aWZPC0ZQ43Iccda81hhubjUvLFoWd3K7fTNdVOCvY4q1STLGhSeY11KdQZyygBd33TXP&#10;LDczfH7Xt1pdlIZoz7V0+n+H9Xs/HekRIbkrLdq0i8kICea9NvbHR4tb3LZwhmjj3kLySK20izOD&#10;kbPgqxiOo+Krg43JpoY56KAM1iajqsU9peSyKUh/tRkXLYztOK7XSLjS7exvVSHCzWZWQ59q888Q&#10;aZHcaHqUNvcbc3+5ADjBJrLmbdjeSJvEzaVbfDTwfefaWQTphv8Aa9K8vnurmWW6Xl40tiRntkVq&#10;+NR4mi+G/wAO7O/skRLa2kK4bO/A4rhvD17Jc+C/Ef8AoR86a7VI27YBxW1OK1Oeq7ux13w+0e+l&#10;+J8+oSE+RZysZAW4BbpxXqvjPf8A8ID4sUQTbXs1VQhwTu9xWJ4IhmtrPxnE25opooWZie613bNp&#10;l9aSx/2haOGG0A4+UionJOVn0NqcXFXR4noT6mPhvcaNdeF5CI33xSmTccdR713mh2eqDQrkvFMs&#10;ckiAqCRkDpWla6Xa2vi+8aW2X5YzznPHat7T57aSG6QjhJjsA4olNWH7Nt3N/faWvw01XdHGZDYZ&#10;QZ+7gV59oeu+dJqKSRMcSyBWI446Vr6kLqeC4g+1BAyY69qxEsY7fSyFaMuZOCBWVN3vcqUbWN+O&#10;fzNOu1kuV3GQ7eOgrOcf6SDuAGalVGjsYd+7cVqsZEIIJP3jW0XdaHjY6PLMRyu7IUjioWY/ZnBc&#10;mmFh5vTILUSFWQYCjHWmcRWH2gtMoXIYgA+ldZoWp6PpWi+J1l8OWF1PMqGEMo4PfmuaJBg2lMYH&#10;BFVXiBMRZiee9MRvXupvd6lJJJoFvAG4CJ0rNaJcE+YOuQKjG37Mi4HHSkDAsmGORx1pXAY7qHUB&#10;OgpeeaseWn7wGMA4pjriBTigBqsuBlelSSvEY4RGrDjpVeIZeTnPFTADBwqjmgBhPT5v0pdwwwCn&#10;kU5lPmD5CelMmJSQDyicrxQBGxQK/wAi8dTSq2YhtckZOcVfs9OurkREOVUH5hWhdWWnQafLnWoY&#10;9sRyWPU0DsYaqnnB2dcA96q3+otHakRuu4jHFZstzPNdvHCspRZSN+Ooq7HZQhbdnXcwGeT3qrCM&#10;2wj1m81wB1kWDcDJK/pXoEA02C22wGNiEAyV596zIHxp00RtFXjjFQ75PMAygwcAik3fYdjTkzI5&#10;/evjPPzVTeLbM+GbAHekjdlDB5cnPatSI2bw4e+Rfl44pAZIA+Ukkmkdn2HkHmppjaDUnWOUYzUn&#10;lwOyL5+C3SmBmMTuGXY5P5UHvWkbWVZACuQfSo/s7+bP+6IGOMmgDNKv95ZCAPerUNzcRqWF1Kfm&#10;6GmMkikkk/e6U3ZId+ICeKLAai3kbqxlhhxt64pk8Vo1tFJHOhYMPlrL8shTmZuT0xRulAUrOetK&#10;wFqWG6CwsINw29B2qMbjESdw9RinwXN0u4sAeehrTjeykmAkt1UsvBFMDIO35ec5o3MpfCNj2NaE&#10;1nGJQYr5Gw33c1C0TjOYelACR3RRX+XnHAJ607zWdixDA+lQ7IWuQSuMDipCB8u0jgcYoAkQqqTe&#10;uKsQzOY5eSKz9s/nSgghSnBFWbZT9lf5zkN6UAW0x5pDQjPrVwQ/6LMfLHTg+tZzHlD5gz3pwvJg&#10;sadgaYCvEBOWCtyOhpq+YJCAx69aeblmIHlKBiiMjzl4PWkAAYuOVUH3qTCAg4Ukt0pZVUsCN2aj&#10;ZZ/MXahxjnBoAklEbIMxDOOKz3QgynyjxjmrQ83zzncePSlbJT0GemOtCAoESdg2P51IrOGUcjFW&#10;to9BkinFFKH5AOOKdwIlnjDqN5OW71bDwGKbKL8yVQkiGxcEfeqElwCCXFAFpUBWY7hw3HvUbo/k&#10;nAJ5qNJkCDcWyWq2JYyEx6UAVduFPWgkqRz26VbyhZSAtRPGpUdc0wIcg4OBQVJXAxQ0bZHBpMyc&#10;HyjwetACCLBHJprf64cgc1ZWVSJA6ckcGo2RDHndzu7UARtnA+SmFQVq0FzGo2k8UFfv/IR0oAr+&#10;V8p6fnTdo3t8h6VbJUIuVNNZh5g4UUAZ+xvNf5Pxpy55wzVaZSSuH5PtUToy27/ISc8YoAj+XBDU&#10;5TIA2JFx9KixMWQGIgZ71LtO3kigoU3N99nC+Vna3HOK0YLuTzbcmViUxwazSBvTJ5xUJ3rJw2Oe&#10;nrTTaBaHodneWf8AaFnkspbAADdK7n+zbmax06ePx5YQxmPJQkZf2rwRJp/NO0sCDkEmrw1K+Y2/&#10;+l342jGQ5x+Va06ttxpnsT2t4jS7XjcL94qc59+KpMrNuBuHB7etcDp+t6xb3LFJpJA4wQ7ZyPxr&#10;UbVpGuQVgLMxyx6AVp7ZFqVzrIxKEbJJ9T6VKM5BwelZen3Be0vhJqyDcuR6/SrPnzefGrFcDO0A&#10;dRWsZpoOZFwMeoJ60pGZVO4/SqwkUvGAi/XOKtDasA3ugz05q07juBcB8AkZNWAU+U+b25qJUVoe&#10;AD7iomypI2ruJ9aLjLo2GVf3RAz1NWvIIDMFVhgEc1mySFNNhWWZFYxkg+lchqHiC6SyuIIt/BIM&#10;tS5JAdTqF7DA5eRFwsZJVeeleUa3rd9dag/llo4hJ0B/Wqkmqaq9xfJud1YHlhVCNBulJtgCTkiu&#10;WVTmJc9CWO4eWGBDIzKp57VLIQPJ24Iz+VRKiLKhEY681aCqQMgCsjNDQyFQCzHJq3Etr5iF5BwO&#10;OKhxCGIwmSKYyyyXVuiuBmUDcaBk8zRGVgoGcDpTELCRsDjFaWoWMVpYaUG1uNpJYsn2rHV8K2WH&#10;XigCwxBYEmo8DMnrTQ4IY7WqReQ3yntzQwFwVhTnJx3qFyem4HBqYn7owc1UdwJP9WxOegoAUZ8w&#10;nHakyTNFgZ+bG3FWrWC8muG22YVB1Y9BVySCCGKQqqySk9R0FAEUFrGsqtOirHwRz1qzdXhaCKCF&#10;BHCFx8nBb8az5ftjKN7ynH6VGqsGTIPWmBIBIHYBWIz1NWFYfZW3Ku7HHFRlgIX45xUYdjEoI6Hr&#10;SAWNHaSQ+ZgYPFRsMB+B1qUY3Z3EUMFaMr05607AU2Yia2wScn0q3GpDufLHSrMMCeQo8vOParaw&#10;wiJlaRQcjGDSApBcOuRgUyYDzFUOCMVPd7VcLkHgd6g2KdjbG6etACqIvs0g+bkio9uWOPSpSBsk&#10;HGccVHiXCn3oAsQ+RuIaM5xxmpHjhKDDKearOzbMnGQOoFMWbDKTExO6gCRYkDn5RjP5UyWNBwCO&#10;atrJEzrmNh8vUUyQYbJU/MeDSuFikYwUxsFNZQCOY8ZHUVYX/j5O5sCo5zbmJ+D14AqkBSc3P22c&#10;xyMBgcinLfa5HeWxS/vVweoY0ueDwMdqeobzCfLHTgmrU2gTsdBZeKNWh1G1W80K2uYyw5JKkj61&#10;2Ft4q8NS6rDC2mPaMRlVZtwPtmvLpI1eEBgpOeD6VUktE2h8tvz8rA8rVe1Zamz6Jjm02ewR4NXt&#10;S2OV3VPB5DJKjDD469c183W8uu217Iy+JbiReqr6V1mn+JdajeJvJilYdQ3U1oqw1K563JFKsp/c&#10;N97jFIFbacrXLWHi/TJbsJc6SIHIwGLAgmustbrSZo5Gj1qwkyvZhkfhWykmikNyM9aaWyx+lIAz&#10;SXQAyNxxjtTMMJGG05zTAeqnnkZzQoxKPlzxS7WGSVP0oZnA/wBUaYDNu5m+Rs0m0gN8uCDTo5fn&#10;YGPtSkkqx20ARjOT8tNJNOPQAkc0BeCQcUCGAyGRf3Z5PUVYyRBhlU4NRfMHAFOwcHNADGH7z5Yx&#10;0po38ZY8HpTj9+L5+eaCcg880AAOFYYOacFGC28cCoyRu59KXHXr0oAXo3UUu47ANw60iI26UtuJ&#10;PQntQFXcx2nk9c0AOwGGd/5VEAVnb6VIAN+NtNk3eQ5WDJz60DGnPmv9KQHJ60KGO3I7U7AzQAzB&#10;3Z80/SpF3bXII7U3jLZXtTGJCodvegCdt277tR4crjeeD6U1XbeCyN1qbe27/UgZWgCEgBwM5p4x&#10;60ADcetPG0KMqOtACc4Y7KYR8lP3cnrSHPykqOaAG91Gzgnk04Fd0hHHAqRQvzjZ2600jDfdoAQj&#10;jgmo8vub5DT8kYwBmg7uDtGaAGMTtOENMy24t5I6U8NGGwR1PpUoMR2/OMUDPLLadwxVhIMOK2ru&#10;TOjWamIjIHFVbs2keq2q7I8ZBZQP1rrLCz0650yFyYXOz5ZN3T8K4LnWjl1gHlqVx80Y5p4SaPG6&#10;NwM8N61qXEDxa5IiLI0YfniiRWds7AQF5B4pDMuSb5o8k58s9TVOx806neSIr8SdKuTwjezC3Y+o&#10;rTsIbT+xyeFfmmIqXMymO3VoyWJ6UsYQCLMY+tWnij8zcUBYHjimOMyEG3A+Wi4WL4NobC0xcqD3&#10;56VUuLi2ieNTKp3ISCKqPA7W0gWRsFxx6VWNo7StuZ+F6k0XHY4/XGvr26eKCe92+dzgkYrX0eye&#10;DRIRNbO8hHDV0EEESRsohjHzelWwQsbEsmPSlrYLLcqwearOCh57elSTkbHUKuT1IFSl4drZkjBx&#10;wCetRGWzBXKL17mmBjRBxrxy82zB69K2YXtg8XKgl+M0rPYOj7RGvIwPWq8lsf7TsWFxkbegoA6L&#10;52tkUXCE7eMNWFcMP7UZC5yT1zVmwizqsym9Kj3bpVW/i2a7MUG7B6g0hk0bsNgAJ96snO0nLcD1&#10;qtaxyN/yyetAx4t3ODx2piRRhZ01KSQruwvANDXVr9odjEm4npmm3MbtajbIc4PArDW1lF7MzSSn&#10;njmiwXOijuEMisFyMGrsV1MIUXc5yx4rAiDfd2sB7VsQwhlh/foPlPWkO4s9xmGNSg4btWRcTqly&#10;rcnjp61vGK2WynyiE465rnr2EFnKwEnHyrQlYGW472BrCEfZ2BPf1q3DNvtXAVcAdzWJBC7W6f6P&#10;jaDuB/xpqCZNTRQrYJpsSNhJSb9hsTOegOK14gx0y/LMQMDALdK5BorhNXmkWeQg9Vz0rTivD/Z8&#10;yeVLnP50hmmWOwFduD/Ss+dyxAKnrSb2MRJyufekVQ5BMnT0oGUGt987FVkzjsakS2vRGo851yeQ&#10;a1Ik+TK7chvWtDMTQ2/ygEYzRcRhxRkXMOd3uTWriD7NCFdfzp08MPkMRg8cYNUI1/fTYZqQzWEs&#10;I0/BgDGqBf8A4mMj+QOnAPNRSeaI4xuOS3Sq+59zgoBx60hkjTq14SzA84AxV2IRPAMqpOe1c6zq&#10;NRb5ON1alnOI7vc0W4YHHrTALkETldhGKqknccg+2alvrhX1NdsBwemKruT5S/L/AA5poTHSNH9m&#10;5IBNRxhS8eI+p6g1lPJcSXy7YpAA2K1oNyy25ZOg5AoESTpIb/TXRpFKqSMe1dTZ6rcHSNL8yAEh&#10;SPmPPFU7c2L2Lc/PuwFx1rTTS491uxt5clcqfSgZm392G8/A6+/Sua3M+so3lgpng1v6jB5N7NuT&#10;+HkDoaxoFDSTlVwATjmlcLdywrgCZthPpThN87DC5x61EVbyCCAcnpVWKI/bmwz5J4OelMC+Gla6&#10;BA24HPvU7szWn326VCFlR/mRyzAAcUt2ZYtMVhCzEDJFO4DYo53DKVbl+pq20LRSwDys7hx7VQtr&#10;yX7Op+yAEHkVpx3KvcRFyg9M1aZLFkLL5TCPB8s9R1qW1aP7CymWMOzHkjrSH57wgRscLVGSO6F2&#10;MI/D81VxFm702zMJd4rZg2SV2968517QNNuob9E0uPdg4wOn416PvmMbLJcnG0fLVJnRXu9tpgNg&#10;fSk2S0eATeEdXhsLhlkVlJPynrXH3djqtpBfrNasFzlTX1FPhxbqLU4UH8a57V9I0q60aRGWMMM7&#10;SOpJq3J7mfs+x84wvGbeB9mN/A5psnl4/wBT+vWvTJvB93lxCJEw2R6VymsaRqVpcw77V8BPmOOG&#10;rSMricbHMRqoviwtyBjpTZordpLUvGockkc1KC2DuOCJOlPaGQzwszg7V5Gatbk3OV1DS7SaK9d2&#10;+ff8oUYxXJajoUn9nI+XA6BgORXqroRIDtXB7VGVtmeMyOjAxkBccCnuO+h89XenXEN2hNlLsP8A&#10;Gvan2eoa5ZavZst07qeVBPpXtF5p1pJEykKq4YhdtcDqegSPLbvBfHCucKRWVSjGe6NaVaUNUzpd&#10;G8Z25lgSSGRZMAMGavTLXV7K50222z22SueDXzHcaZqEcl4ZLJlO3gqf61HaX+u2zW4iu7zKy85J&#10;wRXh4vKFPWJ7OFzZrSZ9ZQuCybYkbLYwDV2RZldVaIqcZNeEaF4wcNbxz2X7wMPmPrXsOnatZ3lp&#10;CDf2hYxjgsARXzuIwNSk9Voe9QxUKq0ZsxkBXBiByPWowPnbEJ+9xThkXFriNCufvA1OVlExJjA+&#10;Tj3rkaaN7lckE+4q/CCYR8n8PWqSBSLnnkGrcBAtgCrkk1Eyoskl2lo8pwBxSRyqFkTygc9KaWOy&#10;VdhHpmiIKGYFRnFZosmXJXOOhNISRJHzxQeA2Djmo2P7wE9qADd80o2/SrFnxJNnlscZqsN5lz6d&#10;cVbj2ZU7u9SwJpRwh8w8k54pI+JYl55NTPxChK/SoAf3u7K8CgSLTKpViEGKgZWG3C8E80ufl/1h&#10;6dKaSc/fJoBDLxIzFauETGz0rNW0iDWsjMjHzs89q0ppB9ghXyjgE/jWf5qlmXy3GBWtPYTI/Em5&#10;/hzrYVQQbHAr5LBlT4kXkDWzDdcvls/lX2FcJHL4F1JNpJ8k5r5R1+HyPitekR8G4zmvoskq2nY8&#10;LOoXp3NCAOJtpQZwc1OcZPB+lV4GGCSpGVqx0HOevWv0aD0R+bzWrHA/JwhpedzYB6UKD5Rznrxx&#10;TuNo4qyBBjCkx1FMF8g/MKm4weKbcIPsbsB0NAHL3G9L1HAOfN5FexfBK+aD9pjS42lURzxED3Jr&#10;yW82/KN4Ga3vAty9v8evhxIJ241MYOayrq8GXh3yzR+hF7s/ta45+Ucjis5iPM9Km85pNLsJSoIl&#10;sUKkVXb7/XtXjnsp3Im+62QagbkrlyeKsclX47VEQMEhefSmBRZCZGby8DvVV41Ly8EYBrSYktxE&#10;cYqrJ98/Lxs5pWEbfhNo08UaarEDcWAwetekOuLiXlvvcV43o7NH4+siJH2G4BHsa9oJ3W1mwx80&#10;IpX1sUl1K/c8UAcDilIO45HelHfmqAafv49qZ/y0Ub+p9KUn95jHPpSnJP0oAcoUyjJGMVE2/eF8&#10;rjsc0852GkO7aOCaAE7NxS4+XOfpS9EHyGm5BQ0ABY7WpnGF+X1peNrcUw96AH9z8hpfXilU/uHp&#10;vOV45oAT5vMX939aXHyH5af2NBxubigCFtvmDjtT+NrcduKa4XGACDmncA/hQA1VG9ySeaU52gjv&#10;SMTv+6MYpR0oAY2cqNnfmk2jCjBxUhA65FNOMn5gaAGjhR1pCWwRxg0pA44pRt3MTnpQAwZ2EbaV&#10;f9U3y9+KYcb3+YDmm8DOKAHH73Sk9OKPTpTcvvOFOAOaQD84YDmlLEDiMVAZPnIDE89MVLBHfTX0&#10;McWm3jsZAMRqWOT2GPWmo3AYSSUIQY5zk0+G3vp7mGOGyvny+CI0JOfQY9a9Q0LwJq05tJtSnS0j&#10;yCIVOZMe/YH8a9n0vSNAsbG3S08PWKFUA8wrlz7k1pGBLkkeNaD4E1Ka2spNRnFrESCIEP7zHv6E&#10;17Dpei+GrG1s1tPC2nIUjAEhXLn3JPetz060taqNjNzbE/E0vccUUVRJk65Atx8NfiBbGGNhP4Mv&#10;I9pHB3IRX4J30Rg+J3je3ZMFPG1+gBHpIRX7/uAUkGOtuw/OvxC+NekLpH7enxnsFi2qvj25mTH9&#10;2Vtw/nWsJOzRpTTd/Q4Eq2JcnsK6fwC0zfGG0hUqrjxDbSIzNtHytk8niudHKL9OlaWhxhvGU6M0&#10;qrLHglDhtw+6QR05qKiumiD9gLZobz4ceF7iGe1lxo0SkxvkqwHIOOhqg8UyyY8k9O9fln4Q+MXx&#10;Q8HfHLxLanWZ9RtFv9l7p12x8uZc8FT/AAsBj619zfDn44fCHxTrNvZXcFtoupyRDyI7yUCKY9wH&#10;PAI98VhFOC1Mot63Wh7GpYXEfyMOfWuH+NtmL/8AYE+L0WbnCaSCxjjLFcdPlGTXp5tkl3Pb3uny&#10;xhchopAwP5U2OSWIOp022kRoWSWKZAyup6gg9a2hOzTLW9z86/2V3ms/2nNW0+aJovtyEqsq485k&#10;6Ee361+iWqyTDXb5PPIXygAueBXIzeEvhr/wmnhnUrPwfaWF3aX7yxGAAYLHJ6djXQXb+ZeSSFhk&#10;oB+VZVo89Vz6WQ5Nt7mZe3E1t4X168GlSzJb2bPJGv3mAHavPvDXxD+GOteJpbJtVtNOv/tDpFBd&#10;SACUg44J4z7V6hbugu4t1orKYmVlPQqeCCPcV494x+EPwo1ez1OTT5dU0XUjdmaC6tJMeVLnPT0J&#10;9K1hBPS9ikerSWxW3GJ42UnKmNtwP41TdHDng9OK+bLGP9pXwX4q09737X4g0Jb+GG5MeXfy2OAw&#10;HJBHU19FXeveDY9c8D2134ktLOfUNKWW1FxhBLkZIye61HWwlF9UIciTOwfWnq7gcY61ptao1osk&#10;N/aTRno8Thh+lUJIpVIzCw4p2FctRXVwksZEkoJX1qHVdO8IazpdvBrHw38M3YFsyiaWFS209QSe&#10;TUXBiIGOOtIrOrfKxpxbQ07M+RviF+zV4fu9b1vUPCPxEWzV1dxp1xykcnXCkcgE18KeL/B/xH8P&#10;+NdZsNb+Hvii1kinYM4t2aJlHRlccEHr1r9rkuZUmRhvDd8Hg1JfR6FqOj3EOpeBPDV5G1sUc3Fu&#10;rnaeo5zV+07mqqs/Bf5ltnPnLgN165qJWJ2nzVwT+Vfpl8Qf2a/BWpanrl94V+Ig0ppVkkFjMN8I&#10;kPO0Y5AJ/Kvgrxr8Pvin4Y8W39tq/wAM/EUareMFmiiZ4GUH7yuOMHrzSST2NE01ozgSWDRZA6mm&#10;thgw2kHFJOXN0n+juu0AEUgdQ0ytMO2CO/40nGwmVJIpicKFwT1roPDOu3OleIZs6U81tM6i7hLY&#10;8wD+JfRl/Ws4KCBiTgdqgeOEq2+0ZgD1BqWrkvU+n9K1DSNTttLni8bafJB5YEXmOFdfVWB5BFdB&#10;q76TZeDtTvbnxDoQgh05+k67iccADqc18a+VqEctw1vq17ECcgJIR/KiWLU5Y4DP4g1WXnlXlJA/&#10;A1Ki0QlYddXP2rxx4uuisp87UnZST0GeP0qwm7yh9Kgt4wqzL5SjgdqtqMkkDp1qyhMjApvz7BmP&#10;6VJ65WggEn5sUAN+bEfz1N82xf3nGKjBXaeDwKcc7c4NA0xrFdw4zTkb5nHl4FRkfL92npjJ+lAE&#10;3OKac4bJPTg0pOUQbu9Rs5EkSBWLEgdKBC5GaikwViw475rcg0bWptPmkVWUCPOMdayJ7TUbeOTz&#10;dOlx5n3xzigLEKbAq7SDmpST6gVAhQiP58Z9alXO9P3gJoC49cZbgU/JDoSrYzSckHtTxjdGDg4F&#10;AEnm7mUCDimOpWf7nDDr6UvAEpAAGPyqTJNlH824+pFAi5pN3PBr1qRO3389cbq9x0++t7nw5aOs&#10;pZ9mCPf3r57aNmdP3+CnIxXa+FNUaDXIRIoZJGCtnv7iiLUdzOpG+p6pKxDRKFUnPPtTJEUwnMf0&#10;pSsX2hjHcFg2GX6GlOPOPJI21sZGXNHL9rtXWEsVbOQegrmvF+lJe+FobxLJd0QBbHUV2TdJMJ+F&#10;Q/vhZ3SGIeW4IIPSoaLhI+ehZRNeM329A+MdOtOFni6Aa5BAz2rqPFGmvaa3YXEEMnlSSEvj+E1m&#10;RSRtCMKrHaOag1M9bYbSdoyDUgR/LGWTAOOlX2D+f/q+AvNRjPmyDyfoTRcRmvaW6vuETMSeaeIo&#10;Q+RAoUr1NaPIVsEjnmmSL8i8ZxQBmAMZ7g4XGeOadwCeKSURiXhWyzc80wEZk4PQUAPLLvPIph2k&#10;AMuQemKTghTzjPNOGPMTB7UAV2++MBuTU1vIy38QPTcO9I38XA61E+dp+U8GgDoZJCzR4twDtGBm&#10;nQy26y4O7J7etZEMqkxZu2yRxV4CIvbtsPHakBYukOzcIRtOcc1hSAo7tjqDXVQqk1jKpdQQOATX&#10;PXwjW/eKSPDCQY96RSNHwfax3Xjwqc5hvomJ79a+pJi39raX5iMDLaoqg9cKK+evhtFE/wAXvFgA&#10;xiKFivsDXv07Gfx9bt5mEhhCoB0r4TimrecYdtfwPvuFadoOXf8AzNB4M3cYMwUYUtz1q7NLdSWs&#10;FravIqnAZlOP1rNK3EutyxqHEaFc89asXN0kDxQwWRkkYgEpyQfwr86rwcp6K5+nYSaUUdNpdhpt&#10;rpt00siTPuBZnbvWtPq9imnSJEYASozsXpj6Vh2Glapc2sT3WuNDGyg7M811NrpWg28cexYpTkFj&#10;IR/WvExUoczc5cz7I9WEW1pocyf7WvkULHqYTOOpGas2vhG4luYWl1PYhbJLvzXVyXtvFE6ra6eh&#10;C9mFZUmps8xAnumbnCx5P8qwhiqi/hxsjOrGKWrIm0nTLfxRoNtBcb2fUYQ5BznnpX6deDYEs/gv&#10;8JLM2TK58Ox5DdVyMmvzW8Psf+FreELm7guFgTxBCZCw+6A3fNfopaeNfhO2paLF/wALQ0pZ49Ni&#10;AQo3y5HHQY/Wvv8AhKSm+ac0nfZ9rn5jxvKc404Ri5Ru27X3tp+Z554o+IGp6F+1R8QNNu/hlo+o&#10;WQsbR7R4kVJIty5YEnOc17F4Z1PQdb+GVlcxaBaRCS2dZbaRFLRE5HPbn6Vy2raX8HNZ8Wapcz+H&#10;YLq6eyQSTAOMhR8vp0+lXvDjaRpml6VZWfhm7cvLIZ5QMAYztFfYLEwoYn2clGVJ63snufFTpwqY&#10;dOMJKrG13sjxvxH4V+MPh691e58OeK/t9lPqckssb26mSPcc4C9wOnFeE+JfEHxcn1NTd2njeARS&#10;5RIbWSFVYdScAZ+tfdd/q/jZVg+zfAJLhS3Jl1KNPxAIojutdmiAuvgr4UXdFhle5jf6g5FeLm+R&#10;YPEVHKnLlT6WbPSwWeTpxSq0VNrS90vv0Z8YeF/ir8QLGS1ttStn1C23BB5nEqL0+93x71qeP9b+&#10;GZ0zw9qlpruotO9o7TQxuQNzDptHGRX0Z4h+Hfw01TS5JH8EWGm3ciE+bZSBcMfUD5T+VfL/AMTf&#10;h9Dp+keB7TTPiLZXt687F7Y7f3q568dCK/LM04RVOt7X3uVbtSdkvT/JH02WZng61VOknTqPddH6&#10;20f3nmNv411lbCNI9IjIEzFRM2SB261sL4/+JT6XdRJ49tIYngKbY4sBUIwQPqK4LVfB/jpZo5Fs&#10;b9SIRlUQ4/Suet9D8eC+mQafqZIboyECurAqnTT9hUUW+mrPs5wjUivaRujv0tPBk9pHFJ4QsSSz&#10;sZBjO5uWP4msSfw1o4nlax+I/iayJY8QzMAfyNYX/FU2U8xn0K7UBCCQciqtv4mMV46TaeXXzup4&#10;IqqVHFRm5RlzeV/0Oh1KE48rVjbOkfEazYNYfFPVphtJ/eTMT+tZU2sfEq2vIlvrjxG6+Zyy7iP0&#10;rrdP8SaR59v81uykDKPJj9a6hNQ0mfzsWWngMnCswapWa4ii37SndeljGeCoy+GVn6mJ4b1X4Z3F&#10;5p/9ofGPxnpt2ZFAZZHQBu2TnGK+pdBtfjLH4d0qfRvjv8NfFNkYtwtL0BnKnoAwz2r5autC0a/1&#10;ewtjoOkGeWYiN1YJgn1NXI/Dfxv8JXtvqGjeLfHcMboW32kzTQ49GUZ4/CvTy/MaVZ6Jprf/AIdH&#10;jZpl01CynFvomr3PpDxHJ4Fm1Wzj8Yfsma5ok72jrHfWdruh3kddy+nvXz9rngfwfdaLdzaV8VPD&#10;V8kVzIWfciShc8DaPT3rftvjl8ULbwvLZ+IPgb4V10eSVE3kbJOfVSMV47r3iX4YX3iKyu7LwT4n&#10;8N3Us7meJZG8sMfYcc16mOprE2dGaXLrorO/yOXKHicK7VoNLTrzL1V9UZV74P8AEsOZLTxYJFV8&#10;+WRWPL/wkVs8K3PhvVdv99AcZFdjZa5dR26MNcguo1IG8PyR7108Or2VxCFMNmCYsYZQetfPrFVV&#10;LlrRTS62t+R9U1GorwdmaHh8XifAXw9ro8e6bt8xornS5MNI4JwCB1qa+0rwzqdvM0N3pkc5jDbA&#10;wUgn9a4+78PyMFubDxdfQOm5hGHJjbPbb0rJ02w1p9WvJLma8EkV0Cjo5Xdg+ldX1enKF6UrHlTn&#10;VhP39jZktPENhdtHJBPJGr/xHOV+tWIJbOU4XdGT1Q8YNb8Gr2gk8i801JQ0YUSM3IxTrrSbKW3E&#10;1tKgx83ynmiDklaWj/MbnF7MxDDJ55V2lVSOPesrUbPTTGkUt3HgAlGPVT7VpNNfQ6nHHPM2wthS&#10;R/WsvXdO1KQWd3a3jyeVGWKqetWo2a6D5jmluBbT/ZrhnMchPlSt0x6Zqnew3Nm1jqNm5ZVfM0Y7&#10;rWvbHTNR8P31ldQxrIEIDEYdH7e9YenXUtt4kutG1N1G9ytvM/3ZFPT8a9fDRS0WplVV0T+JLI6h&#10;8NfDXiLRrmNbu0+aaND8zAfeBxzkV4X8Sr61uNI+D12I0SSWxuFnBHO4Y6/jXumlv/YXxY1SxuZp&#10;f7O1e3fYx5WN8dQK+efi9FaQeIfDNvb38ci/a5nBTphjwK+myWPNiILpr+R8xncrUJvqkeSIjJey&#10;McAtKe/ar0S3T3jLFE+4kY4zWha6bNPDZBlkHC4J4zXZW9lBaWMf+jpvKjJPWv0VbH5i92UNM0a3&#10;Jt5ry9jVQQSnbNdO0mmxzWwW6jwFwoAqltleF1ZmwSMj1qZoke1gRbQfKetBKNK3Z/tkeVOCflNd&#10;BFHbm3be+CMHFc/CWWC3yBlQKvrKxY5zwozin0F1HX6I0ys0PBUAc9K8U8ZWaQ+LLeVF4mj+fHTc&#10;K9rYmSGPg8E4Fcx4l022ufBeoFFzIsBZRjkEUnoG54YCPJACHOasphkgyMeoqBQqvJmJtwlI+lW4&#10;8FmHl544qiSXGJEKnB21E4kLMWnY/U1aZFAjzNzj7tRsq+ZGACfxoGVMRZXKgkHmopEwFIBAxV8x&#10;wmYkkjBGQKjusNLZBIW5XBAoApfvNsAErHPQCrsd1PGioxc/MNwz0FNEbqvrxyO4phEf2eRSg3Fv&#10;lbPWlYabPWLG7+C1n4C0u5XTvEt7qWVL27SMqlv5YFaVz4v0a8jhtrj4FW8afZsRukuWXjg14i0T&#10;ru3OgwAQBVm3nuEckHGF5LHNYugmbxrtHeGSaS4fyWYJ5hwGHQVDLZykN5jcY6A1hWmpXAaNWhjf&#10;950HGK6FtVsVW2ZtBLEpyN1ZSpuOyN4VU1qyCOzVhDiUA7+c109pbFbZm8uFtq1zcms6YyTFfCSr&#10;wBnzKzbjWJ8MsVzIgbHyg1lKE5bI1jWgjvXv7GGOVri6jQCJsBWrg9R8QX0yXMdsJIwWK793zYrB&#10;u5ZXmJlupzyPlyajigVnZ1TjHTNXSwaTvLVirY6TXLHRCxLPulkZjJuOTuPOfqat2Me7XmY2oCgj&#10;OT1o8mQW64Y5781pafFaDVdDW4nkCGblsYrrSRwOTZet7Oe78daFbLHMwOpxKzgcAE1+sPwfufB3&#10;hD4XabBpcnhhrqWytzf3ZnTepI+6ozyK/PCwk0G202P7J9hdjEAzcZH406aS4L708W65GzHOVuWw&#10;KcoNolyurH7UW3izwhrWmCzv9I0B1msyjLOiyRnPXrkCvmv4pfsz/D3X1vr/AMOa5p2lXjb3aELu&#10;tpmPsOVz7V8H+HPGnxC0XUrdofGOpXMIYExzOWyPYmvqHwf+0EILGwW4vtVgkBAZJUJU/iRXI6Ul&#10;qiVJo+QfiF8FPjZ4Y1C8+2fCnxDJbGZtk1pG0sMijoQy5I/GvDZ7S+gurlbjw/fRFW4DLgj6gmv3&#10;K8LfG34R6vBp9rf6tpQlcAbLmEOhP4jFbWv/AA3/AGXPFlvdXNx8LvB/nTW5xc6aFicE9/l4P5UR&#10;ryj8aNFKMvU/BMSHa5aFQA2OvJqwyotrGVOVPPXpX6Z/EL9ko/2N4gvfCnxRsrpgWaOwvRtZh6Bx&#10;xn618FeMvAPxR8M+JdRtNY+GfiW2ZZT8s0Z2MP8AZf7p/OtIYiMutinDtqefL9wny+1LzuwcdOCK&#10;Y5AcIRMozyhXGD9aco5XaoIHvW6Zm1YB94YUk0/sPl/HNN3Os2DFjI4qRQ3dl61QWJB0HU/0qSFS&#10;boDa3WolzvkBhPFTW8pXUE/dkYkAzj1oGTS+UJp1AOcCoSP3f3vxq/fQn7XFIYwA6AmqWBg8fhRc&#10;CFlJiYZrLmTKzAsSOiitf+HPPuKquE80HNAHqvwj8R21vqer+HtRvQLe5DNYzOf9XL3XPo3869nK&#10;nz5t8y48xgOe3avjWYSLdW80MrLLDOGVl6nvX0Z4I1uPU/BNgstyPtdvDsmUn5jjoce9TKNyWmbm&#10;pkYiRIWPXBAri7+B5LeTMRzng+ld5dYRZm28Z4zXPz7zfR4s2xjPTioQJ2Pof9ljx9LpnxRufCGr&#10;Xi/YNRu82Ukz4WCc8Yyezfzr791NJ45pyLXKKMq47g1+MdzHKuqWs8N1cR3EV0ksLxMQwZOQQR6V&#10;+kvwO+IV34q/Zj1KxuZrGXX9J0tY5g74a4jUYRwO57H3rixVC65kejhsQnpI9vtSXgUTAKi27sue&#10;o4rgdQvbqO5tJYNZvkdp5FVQD83tVe81Txlb6e32rwYC7TbQqP8Ad9OK37W2upfDOizS2MCTEq3k&#10;kD5M81xxt1NZK70OAubb4u3lxHFb+D44YSx/eyvyQe+etdrp+jeL7TwtpULas8zIhJctggnqPfFd&#10;kJ54YYM3fAiHFU5NUuX1K2U6Y6opxnPWuWtK7O6gnFamVHLrMeBPGzkdOa0INW8uJjc6TCkYPHzD&#10;JqpPMX8SQpyE9arXOhtc3Dyf8JFJt2/czwK5btM69JI6A65o4lR4NQYEjlQvP51eTV0lsE2rMST1&#10;JNcfa2UFvJOjWCtjoT3pWW8OpWxRjHtbkBeorZSRk6bTOsN1Gt7zeMS0RO1vauTl1XxPceLobc2n&#10;2a2MjgbRksB71oRl3vY1e0kbI4IFVL+aaK+lMemgfKAMjpTUlETp3OXurqw03xur3FlfSNLL+7cK&#10;WGa0LnUtUmtnMOmXRV14LKQMVpWk9rI1ws+l2krBgVLqDg1qSC8k0yUJZ24Aj4VE5FKpVT3KhQcW&#10;cZp1rq03ibTna/RGhvFYMWxjnpXqep6uEsIuCWFkAqKc8jvXmJtPFDatcLD4X1CQGXruK4rW+y60&#10;ioHeRJhp79RuCnHFYyqXVkbqhreRzuqa54gg8SaVdpr6opmPmRE5yo+vSu5PibwvJ8LLS7/4SaR5&#10;DCd8K9Sw6ivFI9D1qbUr1r3WXMj6hKSm/BIz2X6V1VnolmLe0jEY2Kh+XtXRST5dTnquKeh0fh+8&#10;0iXWPEOpx+Fpot42o7vkt61vG6u557G1iuhEJJSA31965qJtNto9MtGnsok835MuBzXRpZsT5iar&#10;pmwxcOkoO2lOCRcKjZoXV34c8PaNbNda2Lm6kBZI48Mzk/yH1rzjVfEV5qOozFLOa0hJwIo+WP1I&#10;rs28OafLbRztf3Ny7SHczHd+VXbew0C1e0H9jWgkKE/MgJ4rN8vQFKXU4HRZdRtNXYxXE4imI8/z&#10;lyT6YzXdRawqGQ7oyAuSprjNSv1vfHN9FE0K7SU3BQuCOOlbXhzS4kudSXUtcFyxfMRHARfT3p2i&#10;1qHMzTfxBe3InijxHEoxwvJqjHFZmUsVO8tktiuh+yeHTdTrEsKhVOcYrLlksora7ZbR5SmdiKv3&#10;jWsZK2hhNNlKaG3jaKV4lxsLcn0rc/0e7+Evh67tNWukmLuDDyCSPWuUtrTXtS1GCW6aWCD7R8kA&#10;OPpmuzuLe9sNHy+jxpFsUIVIIP4dqKjsiYQ1VzI0298TpdNDP4FDjzP9aso6fSulgOt3V1qEJ8Np&#10;FbgDZKZMknvxVGJ3GnSyCBGYp+7Tdyc1R/tDWYp7hZLUxpnIO/rWSd15mso2NDV7DZYMgugV8v5s&#10;N1rn9O0zQkvbi5l8PkFW4dmyBXOeIfFtjBbSwizvLidp1Come57mtxdRv3+HMrt4PCg2SuIi/XAz&#10;1rOUnBXuaQgpHVM5e2jEUalfJYADt6GuAn0+5fXL4XkkzhWZlkJ4xVfR/FukPqDJvKstwUZT2PSt&#10;XU9R3z3Lf2ehj8rkA8sDWUanV6nU6FtEcjeWyMkbWqo6rcYKiuo0kTwaZNvtE2mMdRzVXTH0p7K6&#10;8q2MRDElWNSz3ccNpuku4QoUnngYrphUivmc06MkVtc1W5h0m6ZdMaRVtmIUdTivmPUrfxJrnxU8&#10;LXEtnqMWnrqjENyMbTkjFe2ajrWiS294kV0kr7yMAcVyuq6sLPwSk72luiBhuUAcZpPXYUY2JZUt&#10;o4blDaZU2O1V78CvPZHuINK1x5bCSMmVvL4+8O1dJDrE0+mNKng5pFWAlZCcAZ71xGrahqF5HHF5&#10;KDypmxtHUntThSbd0aSqWVkT+HtVluZPEFtsulkV+AeciuzstPkknUS3LKAC7gHsOazvCWlCLSLy&#10;4ltoxMx5BHQV3TxBNLmEcqiSSzdeD1yK6W0jlvfc4nUZ9MvPDEzW8qvDBIyEj1XrWF4ZWzj8SeJb&#10;qa0ibKgQ59utadppL2Xhy4gfUy/m3UryH1yc03TbFLnXbWK1YnZPgjOAM+tONS6ZE4anbaW9lNF4&#10;iuFWBfLhIQEc5rEhjjk1El7lSzXDZzXSRaQ1jqV6Xmba9icqDxnFci7Qw3kyC9dmNyx4HOM1gpe8&#10;zZQVixeW92iSeXe4Qc8e1Zti3m311uEgKt97PpWLqGvXMXiWztDohWM3KKZC3L7jjpXommWFuNUw&#10;4hUvppfrx0zV3YWR5Z8QpvO8J2i/ad7xxMq5PJyMfpXJeC9Jd7fRolhO0TFicfnXd6rYQ3vicrGX&#10;/cSTHPYjvV/wVc6Ol/rlvFaRtMEk+YckbeuBXRTnbQ4akLu52cFhapokiDgra44P865aw0+aPx1e&#10;yf2pdFPOJCjgCm6Xrkt/8dRp9lBK1vG8v2yZhggqcYx9a9BvDawqALSPIHzEdzWc1bU6Kcr6HKXt&#10;zsv7xXVyzR4BJqXSJIES6ZogdoODRPbib7ZcPCFUL8vNR2hiGmXCNGcFG5ArJG0tER3F5b/2tIdz&#10;bsnbjtVizeGSyu3F5uwc5xXKDzxrWouIGP7xhhh2rqtHglbR5gloytI/4CrlDlV7kJ8xHcySbYmY&#10;HGetZzHNy/YYFbutQPDoGnIUG4nnFc+ufJGUOcCqo7Hi5g/3g75eTk57U1P9fMGQ0/nPXjNN585c&#10;ZzW551yUEdfL470yQqQu2Mge9SYItiSv51Gd20njpzSAYR+7I9qRUIdGWPvT1ztf5hinq4HmAKDx&#10;SAYzzFiSgBPenDzRGMuhDdKj3RmUAHnPSnShjEAFPBFMB21lKsUGT0waeoTa+T3zTFOfLX5u1bFv&#10;p1zLCzG6CRhMljxQgMxXGWKtnHWt3S4tKmL/AGy7WJQDhyO1c7fTadb2mpKLyMkNxjuaxo7rU59L&#10;mCJOQDjOMcUJgdff6vp9nqk0FhIsqsMK+eT+FcnIl/c6tPJc6jOy7shQeKkt9Ot41im/etK7fMGP&#10;StDy5Fc7oyMrwM1Tdw3IkWJLWJVtYlUHtU+07AecfWo2U+Scow+b0oLOACPSp3AkLNx83agFCx+b&#10;B7GowRg5I9xR8pdPn70ASAkFwVJ96Xd6ufbFREOCep54pSOR83ai4DyBlyMe1TRF8rnORjBqvHgS&#10;HJPXpVrzVGNqpkjvTA1Y2m8jcZ16cg1DO4doT5wCj0rMEkgd8zscn1p2ZWIG7Ax19aALrBHtowFH&#10;Tg1Cu5FkB6YpEdhDtGOD+NTRtGWG5koGVW2N/wAs9uTUZij+T5mJJrQIh8x/3a4zxUgWDzIj5qcd&#10;aQGQY23gYHFKDKpX5hWlMkRmyH/CofLiwx30AVVecODufk1Za5gjSAvO2CDnNQuF2y8Dg8Cqc2xr&#10;eNHhB+bkUAayzaZLZkLPGTnqKd5arZkrIrHHrWEsAV1MYIXjIzWkrEJEVdmx1poCVXuFUsbBiv0q&#10;xEyNJK5faNtIlw26NWhj2+mKtR/YnaRWRVyO1AFWFGe6v8JuxUTxx5fEJB3VfSDZNdNHqq4x3qmT&#10;L59xy2ccEUANWNhGp81MAVZUDYhLYrO/ftJ8xYAHp61ZySgUgnHvTAuLLGA+5Qee9aNnPp6vGWij&#10;JZ+MmsJ8eUwOeg70yKP55cseBkc0WA6yZtKXVJiIY/ni6+hrMdYtrnzUI3HGKzm5iPLZB55oXzdp&#10;wxxnpmkO5MVAZsAnmkw/P7w81KuPLO4c0oVGnXDjk+tO4hqAFTlR9ajMa72ygxk1otHCs9qjSBdx&#10;HNOng2TIAysCo6UwMgwxFgPJHFRGJg8u0N92tNgEIynXpUe4Mx/d9qLAZKmRSSd/U8VYWWMxE7DV&#10;0omQSFxmmPboxISIYxzzQBWD/M2QuKX5SWO3jNRm2mEy4lOMnNOaOVV5egAKK0jbR29KgZZApwDw&#10;fWplkcEZQ+1SAoysT1B5oArxzOJ0/wBHOc1aMkbM/wC7HSl8uBnQ+bGDnkVJPbqsCPHOp+XkCi4y&#10;DCEH5h071Ft3E/KeD61AzS7W/wBHbg+tCSybk5A55oEWQuAuCSc9KkDMHbMCkbRUYkDZ5HHvRkc/&#10;OufrQBKhhaVi0IxUckcLXJAG0Y9aTKjA2/xUsmd2QT0HFAysY5hI+FOM8GmeXIUmHkdB1q8kjeW2&#10;VHAFSr5b7+nAoAx0T5MkHO41KVTZGQV9xitX7NHJbMVuFyOoqgyyqZc2/A/Wgdik4IWQBW+8Mc1M&#10;s1x5Ww428YIHNHDA/u2wW6VK0LGA4AxgUCRMLqQMji9mQqo2471oQ6rqQnjBlViw4J9KxfLYbAcc&#10;dBSbWLy7Qc7OafMx2O5s7vefmdQSPyrpbK1nujIDduq7cg9q888OWt9NqsoacJbRPullc4GPrUfj&#10;P4haJp2mzabodp9tu/JKzXC/6uE/XufpW9ObsCdjvridLHX7C2/tmCWaVW2xodxwPUdqe09omiGe&#10;5lVTknaW5rwj4dajrx134p6xeaLd3LuAqzXLHCE9kB/pXTXt5dzyTM0sjbpGJAPAzVOrYpM1tY1y&#10;Wa4hEUe1ckAZzWMZ530gxtDHuLdaoIiBEzE2Q3rUwBLDbGwrBzbBu5pQRW66WSdhYiqUinzuIyBm&#10;nqH8oZmY4NSe5xUkkAHPIBpccyfMe1PbHmDC0nQNz2pDG7CZoP3x61exEgjOMkEHI7VRO7J+Q/nT&#10;Q0285OfamgLF6XnvIC0r/KgwCaplT56YDYxVk9OnbpTCQJAMr+JpWAcuBGMRr0pykh0PbPNNXaVl&#10;+YcDmp4I3lkAWGTbu6kUwKcryfbGwp5PGBW1pcFoJWa5aMRsMtu6moZxaQEfJHLJkcelQyl5nj3O&#10;wwOAOAKANO+vLbzGjtLExxDjOeTWcGRXjO1iT61EUbucEEU8cZO3NIDQyhtFPyZxzVCVk6bfpQSf&#10;KH7w89qVVjYt1zigCuOSP3g96btbzhzxUjwMrSMC/J6U9I5AAWZjx6VQCJDOYzt+bA59qlW3n+zu&#10;wTOD2qRXkWGbYxwyHqKLOa6WC6V+7GlcB8CygyZuMcHOaqMXScnzHYtLzzUku8zSEMRzzg00cPko&#10;DikA9wGbLE5wOpp6g+UR5g6cU5djb+aGEYjHznntQA0IBKCZo8kHODTWSTaxEikbqjCxAzMZX9xS&#10;K6bgVuPqDQA5slIgUwMHtUI2GQkKDyatxOpfJA6dKRgpkkwij5uKYDI2xJEQq8HnipppVaFQbfGB&#10;waqyHaV2jJx0ppLEDK0AQSMSMDOKjQAmUbR1qV1JBwv4VEiuLq6zA4Y45oGWUjTKkyDG3kU1yu0f&#10;JgA0rZCH5Dmo8HLEgHFMQuflFKwYgbXbmq7s2H+Vue1OjkkBQiEk46UhilX81xlRgc5qm0Q87cMZ&#10;LdAcVqKYmZtx5NSx2sbXIkI+VR1oDcqRWWnz2M6yQtGEAI+bBz9aqxRajb6pLJb6pd5UgDD8EV0K&#10;2Qkgudtw44+YKe1VTFDHIwEz5B6GquwNGw8Ra9b3Vp51sjBjjk13Vpr1hLJblrGFHAGRnpXmc9pv&#10;s45ULZB5FVoo5I5LuTZIpIAIz1q41Ggue4rPFLhhcRAY5walAcudoUj1HWvDYr3U47mRo9Qn+XnB&#10;birsHibxDFeRuLNJArdz1rZV12L5j2Rkk804tHHHJxSeXMI2zGeDya4qw8b2U6Ilzoogk2456Gus&#10;stT025nCrqNkGI6FxmrVVMZYIztyKeFAVjnqOKlMM4nb50YHoQetQusqzEbGyO2K0AYeg5NIpfZJ&#10;lSeetKFJYZOMU4g/NjGP50ARDO8fL3pxCANnHXrTejGpcIYTlx1oAgYHzI/3XBHWlBlDJ/ovGetS&#10;4xtO0HHvTi2VAKAUARu0m5QEXkdqaN4JBjqQKokJEmcGkkYbwcdFoAQFfMbLjpUbTINwFsp+brUY&#10;O5WPTmgINwyB1oAezHYD5eMj1qMFtxBT6VORlT8oxil/ceW+euKBkQxvX6GngL5Lfu160nBjBBBF&#10;Qnf5j8kCgCU9uB9Kbzuzmj5vL5pQDk/KaQAch0wvFRnzO4NTBQXYFSKHHB+UcLzTAiH3QdhqVT8u&#10;M/SmcYIzxnpR/wAtF9jQBKCMjkUMVEbdDyKiIBB5PXtR8objJ9qADLGQ/IMU7HDDmlBXbJ0z6UDO&#10;RxQAYTYp3LnPIoAU84xzSFepJNKcYbkUDPPNUtrjzbcLCdxB+b1qbQZLm2urtZri4AMo/d84xW5N&#10;JD9hLSCMsD8tYF9fW6S2pW3UnGBxXnnWj0VZLJ9OdkjtySo+9WVdRQsJSIVB46GuTtbtykCswGee&#10;DW6k4a3b52JC0Mq5DIhDcx9uKi34icY9xipjMhk2sEzj5cmqxSQvIcjpQBNDdWvnKGjUkkAE9q0S&#10;luzsd0XzKNozXPLAPtMhbdg5JIpkRvvIugFlwCdhJoFY6MxxiVcPH09aglaNbds+WSfu1gmW6+zK&#10;XE+7PPJqhLPfNdwqPMChqY0jeZ138HqarXXFuzktwOmaSHeVUMh4QYqWQBoYxgYzyDSA56aQu8BW&#10;eXIb1qyiyPayHzG+WM8+9Lcwsl/EVtxjPar0ZQwQp5BBJAOKdxGPpyaq+ulTGxTecNXTxwSm8j33&#10;RXaDSCG4gtjJHuZsDA29M1EZL3DGS2IJbJOetIYk0gi1CXazNz1BqcTW8mlp+6wS3JNZV24AD/Zj&#10;yvY1BbyO0kfy4XdzQFjsbOWz8yNVuIe2c1p3Zia2ULBCpIHQ9a4GRSNQDR3LAcHipDeXHyKUk+8M&#10;ndT3FsbdzJsMQ8tfrVMFWUDeCSagml3xxA8ZTgU23wHQncOaegi8gOM+TwD1qSU/6NMQHB46GrKG&#10;MxqAyY28UpWPyn+dM4pNDMZridEiXZKQT3rShCtFAWXPHSpPKjMJPlJ/hUYyt1Gvr0oGaKWkbLH+&#10;/GOuAKSTTwZ1eN8uBwuKlt59sb5TJxxzXQ6O8DXkrSSwn5DgE9KTdgscNfwX0UMDi06/eBqrDLEF&#10;Ja2Bb6dK9F1+Ozf4baw0aRGQIxXHUYrzfSY5p/DdtK0Tq5uGGCOeKUZc2o7WJJAHV8EjPao1WdIm&#10;wzdOlWLkfZr+FW2HIGBUqSWhgDu6gE96YipHM20g7wd9XJZX+xwBVPTk0sZsZL793BDgDJ5rI1K8&#10;t0vgizoMOBgd6BmtDLOqsHclcd6TcA8sgVcbutZP2iZ47VNuFGM++a6AxRnwzZ/vlGVpAViwa4tj&#10;x781UnbE12QMgJSOArHCvke9Z80rqJSyNgnmiwykZGZWfy34kNbNnl4YFOSxU9az7SS381/kU88Z&#10;rqLf7L5NuywKCEOMU2IpCAq8263zz3pRDuVvlyAelW3ZiOQPvVEJUQ8q3NICIQwkbcRrg8VYWCAb&#10;gGXJU4yelV5CpBIJz7VQke6xKRKwpgbNsgi1KzJ8vaJsnJ4rrJdYh8mNA8LbUAGBXmWbpo3D3Epy&#10;MYz0oCzRxKBdyZx0NIZ2l9Nbzoo2qpKHLGueeIoTslB55qpaSzEqrq3DHmtEEm7I2GiwEEbSteqp&#10;jGc96nZSmpQYAILjv1pLhJI4N5jOcZ9Kro4eHd+8yBkUgOoZ7b7JaM8cAby+B3FY9/PDJa+WsaAA&#10;/e9ayw19NeyYimbHAINNdJVXEkMgLHj2oQFGd41mAQnjv60gmOISSevFTPbo0KYA3ZrPu4LtUBCS&#10;AEYFNsmxu2moSR6nGuwOXA/Ctl7wG4CnTsDFcpocLRahqctzIrE42Bu1dJm3kvlx5ahu+fSquFgn&#10;kiMalUXNUtxweV561ZnhjCZ8xQewz1rHaWNdSVfMPXFUmSy5kCQnbniqLsi6ijhlyG71K8h8x/lU&#10;qB1qnHEZ9WgCzEDPJouJI20uVcIPskZAxk4xVHVdKsruwvAUh2tGMEjoatm2ukmiDqQAvAA61dCy&#10;Cw4jfbt4qk2I8R1Dwjsurp0UZ2HaoOfxrz64sL6G81HzorklJCDlSMivp0RRSyyZL5XJX61najpV&#10;ndaVbrLpkAfJ/eL/AFrRTI5ND5jZovL2i3YsrdDxUU8IADrboVwMJnvXseseEnFossUEJZASNvBx&#10;Xm15ZahBcR7tFnwrEMeauE7ESiznlinzkzkcjK4q21nFIpUkJwMAVbt/mv41MbBVySxFTTq/msUY&#10;n1YVfNcmxzd9ocL284DqRsyR1rzrVNGeMxMmnnHzcAda9m82TyZUjtzkrhi1Zt1CPJtg1pHKQTgU&#10;rXRSdj53u7DUEViIdgLZ6cii0vNXt54Cl/dHYeQGPGK9lvNOjl80fZ48N1HpXL3+hlLK7eNVBC/d&#10;znNROjGatJGlOvKDumW9D8ZMkmnpczz43gZNew2etabcacnl3tlIWt+CG5H4V8tXGmaglrk2I3eY&#10;TjOMVDbXesWzRFbi8jZG52ua8XFZNGWsdz2sLm7Wkz66sFVjdn7Uo3SfePetJnVbuzVWRiw44r52&#10;0Lxjfp9nW6hV1DgF+hr2Cx1jSrxdJkXV7ZWwMc9K+bxWBqU3qj3sPioVdmdUyzeZkxDPeoiOZD3H&#10;anPIzpHjVY3O0YIp0gX7Dbt+7DD73Nec00dlxmSRFgLn+VLsPnt8uTt6ZpmCQMMAexqwowICznPr&#10;Ug2MJ26eAbbBLHmp7ZQ6R4bIB5NU5PMN4wLjgVPaNKksuW4LUAXpjmHbtI9qp5AEg3dxVt3DNJ8n&#10;UVVKja3A60mJEi9B0PFPAGwcjmmKp3KMHp1qwF2wsSvO3igQm2M28+XH+rOM1kqo+0sDjOavMxFu&#10;+VOd/aqTjFyPmwSB3rSmtRMvxeZ9gv8A90Pmixj6180ePIFj+IedpGLo54/KvpVXIFiqklyD1rwz&#10;4lW5Pim0n8rAeLBwO4r1ctny1Uzzsyp89Oxw9q4MVoMA/JzmtHcu1sRtwaw7HJuRl/lCnHNbkf8A&#10;x6sCiZya/TcLPmgj8zxUOSbQ8sC6DaelIM7m4GKjGdw+f9KdzgfKa6mco/j5eacxf7DN++TqO1NH&#10;XrSdyPekBiaiii3RiU/CszTbiWLxz4Wm83aItRQ8dhmt3UIka3I3tiuduAkdg2dxHmrgj2ptXVhx&#10;spXP0O8K3aXXwZ8MTCfd/oCjPXtWuSSWG/twa8r+Cl6lz8C9RtzKS8cIaME9sc16iCQHJj53mvDl&#10;G0me1CzSYfOE6HNMYNjnFSjcSPlFBHOcUrAUZGkCKAvBPpUTL+7BPHFX59phTEQ4qi5IHPpTQyq7&#10;CK609hH924U5HevaNNxL4J0aUbMfZ+ueleJTn/RXLKDz09K9Q8Jyeb4GZftTZUDjNS11BXN5gdzd&#10;etRnIB5qWQkMwIHXtUR24+71qhjDyOlLn92TuH0pD90c0pAznmgBvzcfIMUA9fk5zTuMnmm84JoG&#10;DZ3dO1MT5Y355zT+MLzUT5yQAc0CH9utMJG4/WhSPKfKnrQQMDJoAcOgwKOciox94cmpO4OaAJR/&#10;qyKafrTcneoDU7njigBpzuX5PrQRz96ncbid/wClM7mgBcctzTSPnbinY5NIcZPFACGmYwDyetP4&#10;4o7D5fpQBGe3FLnrxQ4Ixx2oUkxnjpQAwg7slT0ppHP3afly65xTWODnpQIgdlDKNx3E8Cn26atL&#10;rUcVtpV6zMwX5ELZz9K0NFsobvxxZwSXajfcoF56jPNfVmmaboVlpllFa+H9MjCQAbgoLn1JPXmn&#10;BpuwSdkeNaH4C1V49Pl1HVY4A3LRpguAe3oCa9h0nR/D1hp8Edn4csUwvMjLudj6ljzW16daWulJ&#10;GTkxKWiimSFFFIc7HxjOw4+tAGTqWp6XZwr514hc9I15Y1y03icG4CxaLgY6sea4DWZL9fHuuRXU&#10;N0k/2okh/u7T0Kk9QarxsnnW4BU88nNZVJ20Rah1PU9O1e8n13TEZEVS5Dcfer8qf2po3T/go/4z&#10;cxygz2cLrkdQMDg1+lulTKt9ak4ysoxg8/lXwx+2bpiwfGn9nDVRFH/pWjzxuwHXaeKeHm7suOl7&#10;dT5Ojw1pGSRkr/KtzRkUag7b9rLdRke/NYNu6lUUxgAYNdVplsX1CP8AfkKACcHrjpW05WEkeZ/F&#10;m0WD9oXw9dCFTHqPh+JiAOrr1rhporhI7WWO7uopFcMGibBBHTBFet/GOIG3/ZpnyTva6Xd7LXmh&#10;I+zxDB+4Mms07rU1UU1seq/Dj4yfGHwr4htz/b+o6jppKrcWN5KzrIo7qTypHtX358M/j38J/E+s&#10;R2GoR22i6k8Q+zpdyr5Ux7gPxgj3r8pxFbmRvlP3e9Y8iSLqZ8tZkk84MJY224I6YxSepnKkum5+&#10;/flQzWUU1rqenXETLkNDIGH6VnSQ3AnIMDde9fjz8NfjD8YvCXi6HyfEGo6hYEhbrT76ZnjlUdCp&#10;PKke1foB8M/2gPhd4m1K2sNX0e30LUmQC3+1TjyZz3Ak7EehobaMnFrc9+dXDj5GHNQl8SuAzDLC&#10;ttEtLjTIZbXVtLuY3TKvDKGAH1GR+tZckDrcPmCTj1FCaewEwuZvKCGWBlx/y0XcD9Qa4b4g+DvD&#10;Piv4c6VZ3GsXFheWc+/T7+24eFj1HHY11TA7gCjdacSRPEVVhx61UZWaY1Jo+VJNI/aM+H+oW1/Y&#10;a3qXiXQ9wW9tss7qvZgvJH4V7X8OfHNh4psvGVvL8NNb0u9trRXC3CELKMZOM9MV6fFcsquGjRwV&#10;wwcZDD0IpkFroX9q6q1v4e0mzabT5EeSGJQSWGM8VUpXFZdCrDEsmgtLF9hZROynypA2COucdKqv&#10;HIAv7rvzXzjrGgfH3wX4z1rXPD/inVdd0q61eSXUdNlLOY8nIKLzx9K6bwd8YfBWo+KW0/XvAGt6&#10;FqW9UiFwh8udicYUkDnNOUbK+4rtbnrzn98Pl7cU3ecn734GtOe23zSGGSJwYg64PUGqPkygD5eB&#10;nOeDWVxiJPcJOCrvn2NW5nsLrSJo9Q8KeHr6FoDGYrq3V/lbr96sxhIJAPLP3uc1JuI3Db1FJOw9&#10;j5w8f/s7/DLWbrW7vw54pk0S6eOSQW7jfB5h5246gE+nSvgzxz8J/jL4YfWG1H4RatJZxXjf6TZq&#10;ZItvZsjkA9ea/YSOedZgAzYz1HatA3cUtncQXWiaZdRSWzI6XMYdSp4IIbir9o2aRqdz8DVkdbqB&#10;ZLd1YMQVIq0BEWn3XiAsRgYr9X/H3wG+C3iGw1l9KhbQdTcvJFJCAYfMPYr6E+lfBvxG+C/xk8M2&#10;t7eXHgvUL6yimYNd2CNIFUdGKjJwe9Xo9ilrseK+XF5kWbk4xxUZjVZnOTioQ8qYWe1nVgeAwx/O&#10;re5WW3IwAUOOc1NrCsVyhDOysMHrmoxjDgSnr2qYEHPfnoKjOFlmIGB6UCG5+Y/N+NRn7zYGOKfk&#10;FyCOtRtkS4BPSkIUE54A5608cRt+8z81R5+4M805ckSfLjDDFMCZWTDgx5JHFQ7ZAXO1c76lGPal&#10;A+ZzjrQMYcbs45AqxaF31/SQLYufOBZcdhVZgdozzzVrSpJF8WxnZHycAUmB6w98U8OQCCwjBa32&#10;kkdK5O6meRWR4FyX6Yq8U1FoZWeEgY+UAcYq1p1jLPqfMcATHLE9KhaDR5/q1pBHcWDiLopLqh+7&#10;WZC8UkIKStjJzxzxXsh0TSX1O8T+2YSTEeSc815bq9hLY+MLmLZHt84429MGqUgaK4wY1/e/pTh/&#10;rEw3GeaiU/60ZX61KCQXyoxgVRI9i+2Q8YA6ULI5tvu/xjHFNwuR8p5680/cqpJwvbigCcRRiZmJ&#10;bPljHvUWcXVttZ1KyZAzUsbh4xy3J446UyWGRmIWTnIPFJq4HsPhPU7O68PXdrcR7LlFAjlJ6+1d&#10;E0bpcsrHnIx714Zp8mp2+r2lwbkECVcqOMgV7bZXK3fhuxmiRHIgGeeeOv5VpB9DGUVctNGWjBWI&#10;DA4qlKX85FYE88YFXVkb7OP3ZUE9KbKh8qJwwPFUTYw7+CzutLv4GgUlbc7eOhrxK9gnstdvo2Mm&#10;03Xy8dq9zlMqLlVH+sw2R61y/iTTo59AEyQgvGN2AOTUSNYO6PPl3s7YDY2CpwgIX5mwKhic+ZAp&#10;XGCR+VX1z5TkKoHeoKK5TnoDihhmNBuP3sdKtcGPoeaeB8q/uQOOtMRg38caSwMrk/LyCOlZylzk&#10;7V6+tbmqhBp2WTjI5rEiVAAGfDHkUAPU/I3Iz/KkB4bntQQnm8SZHfikIHz/ACnrxQBGxbBxEDz6&#10;00kbzyBx0pTsBlPzAkVXOdr59etAEZcrfxZcgCUV0Kshs2KS5zFya590U2xyhY1Nbyyx7PmPXgUB&#10;c3Ld5I4UYl8h/XrV69tkudHS7S2UtGBvXPNZikNEuQSTzj0q7Dc+XaXKbCBIQDk1DQ0dH8Monb4r&#10;eOZUdgF01QcCvoWztDFpttJI7kNMxYnrXmnwe0zf4t+MzCNSBHa4PbByTXsWoy27a2LeN0KxqASp&#10;4z3r8x4srf7Q0uiR+ocNULYZd22YUs15NrtxZ6fpknnPtDyn7qA9812Omafpmn6VMZLuC4utoLyu&#10;wI3H0+lUNMeH+2vssaBDLxuRckn3I6VsW2ganL4kv/tl8sNvHIpQGXmUfXtXxWIqSlGy91dX1Z97&#10;hYRg1d3ZWk1CVboKqXMku7hY+f5Vdi0bxrqAhb+zbq3VuVLsQfyrZuNX+FOg2Uj3mveHxJHASEjY&#10;SyEjoMDJ/lXmmqfGyVlvY9K+EE4w5VJ52xx67RWOFynGYh3oUG/7zt+rt+YsXnWGwqftKiXkew6Z&#10;4DYxhr7xDdytjOPM2rXVx6VomnWIEVz4SRlXndMjMfzNfFeo/EL4n3UvmT3mpeUZMmKCcouPQ4rB&#10;m8RTTXSufCevkhgSGv2OTXtU+BcyryTqVFFdrM+SxfHGGhdRi5eaaPt241nw9Dfxqfh9bXkm8FlW&#10;UKrVoReN7SKM4/Y6tmyB85vRyB718V23ja5CeTJ4I1G1IGFl8/ePap5vHl4LNo5PEl5whAZI8kD8&#10;q+sy3gOFBc0qjcutm0vuPlsdxfOttDTzSPum2+KvjKOWMWnwE8MxpsACSagucD8Ksf8AC3/im2vQ&#10;R23wi8Jh93MS3QJP44r835vEmmtNO/8AYXi66lZiQfPZAM1mf254qGsQT2mua5YlD8irOxIPue9f&#10;TwyGlBLVv5ngVc4nPZL7kfpDrfiv4zX2qXF3cXk2lwCD5ILed2KeucY5/CuVk8Q/Ez+xLm5T4r+K&#10;DBESXcu4K/ga+If+Fg/HJIxGvxcuGAXGJId3HvVeX4ifG1tMuIZPE9o6EckRAA/UVr/Y9IiObVl0&#10;X3I+2ZPE/wATrvQ9Oa2+MPim6VJSFVZHQj1BOKx08Q+NbPxNcSTeDL0yxJlZZ7xmwT15Oc5r5Utf&#10;ip8RLf4cTWUPww0EXBf/AI/hIenf5Rjk/WuL1Pxv8SrxAl1e6ikeeRC5GfWuXFcOUMRBwl13tobU&#10;M8r0p8yS+5H3WPizqkF1Kt38N9GYKpywuQSavQfGHwC6g3ul2NtlsfKitxX54y6xp50a2jt/Cer/&#10;AGoj97PNOxBP0NV7HUNCGrQf2loV4R5vUHg18xV8NcC/hlJf9vM92nxniFuk/kj9L7fxn8A9SkRX&#10;8R+Gmdu0h2davTeG/gfqEAdH8KLuXho75R/Wvzj1G68Cta2z6fdXMbFBuUNjZVOwOrzaraRwfELV&#10;od9woXN6yivOqeHUoW9jiHFLum3990ejR43S+Olf7j761T4XeGpS76d8TruEYOFVw6/mK5O58AfE&#10;Szhd7HxXa3YHO0uQTj614BBcfG7Q9smlfFnUbqNrcF/9N8wD8Dmum0n4ufGW2ukS+8DW99g/NsRl&#10;bH4Vw4jhbNqUXySjWitk1q//AAL/ADPaw3FOCrfH7j9f8j0CW/8AFGnW8ttqfwv8RqzdJ492FI7g&#10;j/Gvrv4G/EzwZJ4Us9B1TTLO3ul4t7m8kDJcKf4WLfdYe/Wvju0+N2jS3aQat+z/AK3AhOGeSHco&#10;B+orej1H4Ca59oOn+MNNtLpzktHOIyrH2zx+FeTHCYzBS5p4V031krSj+bt950Yt4XM6fIqt+2rT&#10;Puzxh4S+GWr65bXaSeDoXEL5MEsY3FuhwPSvkDxh4VtrDx9NYXV7oV1C7OYbmNVwwPQZ9RXMjw/4&#10;xgzJpfxz1S5G07VW+YjHpjJrn79viXBcaFBf6VqlyP7QxATIW2ZPJz6V4Ucvr/WKlSNZWdvds4tP&#10;56HRl8KmGShOfPFaK6Tt89yG78IzRyF7HxvIj/eEDfd+ma5x28T2epotxplwGD4DAcH3zXtuhWks&#10;uoXfn6rAmyFNm5xlye34VtX1jpIt50vNCsJkZCAQwOPxr2aVepJqFWPMrb2O6c6bd4SszyjRPEF+&#10;mpoJ9MOwgfMGzkfSvSIzbXNg89tNECYDwPeuK1Xwvtia50y/kaMEs0JOSPpVLSNQu7WVlm0+9jCz&#10;bWDDim6MINyhsuhFSs5KzXzNPU7G7is3caw8j+duVMdKrabq2ox3hja9uo2OANwOK65Z9LuLWJw8&#10;WCg79DXP31pJ/acbNDE3BKlR2rrpVI1VaSPPqR5NYmrPdRz2zrNBCD5Bw49a5/RdTu7bxTfWtxM7&#10;RPcHyWfpjPSook1FriQCzmYLL09q1Z7HTrzSFRp5IblYv3bYxhqwqUXFdzenWi9zO8W6PerBDrel&#10;JiaAhrmGPpIvrgVji30jxL8OX2SLFqNou4AcSRuP1IrovDmr3Ft4rl0fWHKFwUhuHHySA9AfrXOe&#10;L9NvtA8b6Vr+kiU25vgbyBOmwnk8dq7MFNpqL36P+v66MdWSSucTrGqXjeEtKs77T919pjSJ5rDB&#10;Ydq8Z1hLbUNT8OztdufJmfchGa978bJo1/4c0PX7G6ttlzp+25UcfNjuPUV4S0TJHciOQENIxPtm&#10;vt+H6d6l3o0fIcRVuWk/Mlij3W0RW2UFccjsBU8qGZRuc5GMVmWZ1f7XMPLfZv8AzrpIUZUi3Qgb&#10;u9fdH502VokjW4gDyE4XmraqDKoQ5yfSnA2xvpQ0TADo1SxSOt0Atop/ut7UyRZbaf7AjLC3LCrE&#10;dtOVgw5B2DII6097ybyJYhCpYpw2Ohq7Yvcf2OGnkRGBPPrTAjEQjK/ugWPFQTwSpHdl1UrJD8vH&#10;HvVkvM8pUIud/wAp9atStKbS2iltiDkYNJ6hc+ZfEVobf4haugtyEkud6cccmqUSkT9QPlGK9K+I&#10;ViA+lXCw42kg49K8vVswRfOc5PNCYNWLxKbVHmncD1quzyiafEJf5euOlNOSRukB4rd8Nadf6n4y&#10;Szt9wJQlsLnAHrTEjEhS+meTy4JeX4IHSukt9E1826PHplySwHzMvWvRYdKjsb2wtjo8LET4duvI&#10;PXNeiWt3pA0TULWXSrJ8W4fzFwNpXoKQ00fPNx4e8QwaZPNMhU4B9zn2rBSwuWhkzMwxJxxya+kL&#10;j7JqXhaa7upI9MhgjkVT97ft4HHvXlkaWz66u0xKwv8AG4dGGeDim0Va6OPbR9RjtLGVrlgj9S4x&#10;+WaoTwIgnUMCCOGBr1Dx1p+pjw58OJZfF8C2gh2lFXGwt0PHWuDntookkUzow8hSjBs5pIWhgxxu&#10;rsd9aIBaCNjIv0pg28AjPNOON2DxxximLYgMIF0T5chLHj0qSOJVd2axO7sfSp4pdhkV0DDPHtUr&#10;3CMFAtUXA6miwFPDeY+4A5HXFJGWUyhRxuqVi5DZUYowPmPl+nFAFiCe1W/tRIhOZBwT1rqJU0yc&#10;W/lvEmIh3riXjRriIlDwe1TgTicBbuQKBxg0MaZ1aQ38SzmGVz06N1/CrkOpX8EbCbwRNMpP3xJg&#10;j8K56G41CDTXnN0WwwwuckituHU7GaztfMgAyuMEYxQmDR0VpqmkTW4ZLd1boVc/dq+7LJAhzbFf&#10;7oUZrnILLT3eIW91aGRmzt3gValh1m0u4ibSf7nOPmVh9atRTFqaUE2oWmr20tprt1CwfIXqCa9m&#10;8M/FX4h6XHYpNqesxopAEsPIx7g14nDcBwu+xZBkc46VprcrtC7IWG3qRmk4p6WItrqfeng/4+64&#10;s+kme70m9tyq+aEcJKPqpr6SsPGH7OPjrwg2l6pB4KmmntgGtNSjVZA3T5HP9DX46+Rpz3SuttPE&#10;5P3o2Kj9K1IX8QQyW723ii+3o4K/vCGB7YPX9a5Z4WMtkEW09D9DPHv7Lnww1H7RdeG/G0unPsLC&#10;2mHmQt7A9QK+PPE/7Nnx9s/Ed+tl4D0u8hEp8ua2uOCP90810fg340/G7S9R8P6fP8QdVeFZ0REu&#10;xuwPZyP519w6B8TfEH/CLaVPfxaTdxvaKxkt+SuRnkCuSpCtR+F3RvGrfRo/K/Xvg58fdL0C6ub7&#10;4I+KTCqHc9vCZAv1wT/KvIzpuoR6jKkqXSSBiNkq7SpHXOa/oC8L+OfB+qlY5NN0dY5G27nII3ej&#10;IeR+VeTfGL4B/DjxVd3mqaRcaNpOpyWpLtbIBBcHtuRcYPuKSxs0/eRpFRl5H4nJ5hu5AyIArkHF&#10;WHCbIyrD7wOcda+hPiB8EPjP4c1bU5Jvhhr8tv57bLqwjaWKRR3OOR+VeEX9h4igZln8E6qmDj97&#10;GU5/4FiuyGIjNaMTpvoWo3W50wQmJQ6RjafWslo2S+uFdCrDjnpVeOe7huIWNpMjK1ab3mn3UMXm&#10;xIj7eWrZEuPczmAy3c54IqJlHltkirm2Lyowt1Gw3HHPIqCT/WL8gHHGKdyCk6p5eR6VLoeoXmlf&#10;ErRL2OaTYt0FnTPDoeoIpXAKuDwO1VZot8TjGDtx1oBn1PbXFje+ETdQzxNG9urjBzjPWmygDS7l&#10;UsFJKj5j1FeJ/DzXGsfE9xpl5cN5FxJ+5LHhWPb8a99/cC1x5q5ZSV96Ul1Mjh7qN0mJW0ZmJ9el&#10;X/B3iPX/AAp+0F4O16yF0Fj1BRc26t8skTH51Prx096v3UCmU5Vc7vWsi9toXtCrocNCQVP86i19&#10;xp2P1N0rUdG134deAvEdhexXdhc6fHLKgOSjDllI9R0Ndi2o+EZdN0+e21aAu8e1olPKEe1fnD+z&#10;949v9B+KMXhvUfEEi6RqN6YYpHPy28r8KeeME9a+7NO8NDT9U1C7l8Xidrm5MiFsBFVjkY7dK8nF&#10;Q5PQ9jDNSVzavZSzxBFcqQDVe182S9uVZSoXhSe9aoFubVSIY2OO1R3G0eHNVmWxK+XASOxJxXEk&#10;kd07sqzWzRgy/a7b5RzlqzZdRuUXCXBIA7Guf0/+1LzUHeaW5VTOwChjjHatW/sZY9H4nUMR37Vp&#10;7OMlqZKcosu2lzczyFnIAB6+lWptTiiSBW0oS4P3hxisbQXZrfXraaUCQx/I2Kvf2dqIhkElhI67&#10;iRJzxXO4cjOum+c6fS7u2lhaVLSBSF5B6iqWsQ3Vy6iC1Qkv16CufsvNi1CVd77d3XNbqXbEPtDD&#10;CdRUTZ0KKvuLZ6fDBp0vnSRl9uTzVy2uBFcF0eNWB78/pXO3WoopIImYlsYJpto7E3LBQWYdA2cV&#10;g5I05Gdwutx70SfS4M9nRcZrP1vWdAtfCF3cn95cOpWCELyWPTNYKGWSeFGtj8snJx1q/c2dh5ml&#10;m4jhVGH3mGcULUTjZWPNtJtNab4ox6tqd9GqGU7d0mFVW6DFdfqZ0JdUXyPGljFIVB2o4bk+wNN1&#10;rQrG9l0+OH4lSrFgeZCpwT9DVeDwZp1vJBNHLdSuqAgyzE11wnsjjlHqctq2iWtxdQSXHiXU97H5&#10;WXIFdFoWi6VZ6b5j+K9ZnDgHy5JjgAVqvDrShYptMs/L3gKxI4rM1dLSNbV5viRptvtj4jRwT+VR&#10;WbasjShbqdnaavPHGYbfw66wgYDnmro8uad5pp4c7eNxwK8ytNX1KXR7qKyWO5EXV9uD7VnX8Pj6&#10;+0mVG8R/ZkAPCttrL2T6mjqR6G94huPAVjqVw8up24upoWIMRzyOnSm+Frm/ufD8DyWlyI3u2CSy&#10;AgYzxyawdE8D3F3ame/8deaIZNzKeTgdvxruLu4ij8O6fbtHFDaQKFVQu3p3zUSWppTtI6b+z/s8&#10;+ZblctFliGyMVlSNbmeX7LHE6K5yxA/Gs59c8My2GnQReOZpZWtyvkqhJXj1qTRc/wBnazAIHZ/M&#10;O1/7uaq7QWi9za06dFlLEwYU/dzjmtrVbm1uPCKRGRQAhBy3ftXDzR6XaXksl5q8u/dlV3YBqEX+&#10;lXMqiO/mwrjgcUvau1gdFOzHw2GrwXQmPjAFMkhc9B2GK4vXJvF39sFmvy8AkxkcZz0rvLl9LFvG&#10;Brzl/LG2Pd3rn9TtL+58KahD9rEPmOpWXOSuD6Vmq7bRcsMrXOJhsNQfX7cto6lmuUZjjPH1r1yc&#10;WT+HFixGY1slVgDg9OaxtKltLKx0+KdzKxjCtIV61yXibUZoNfmW0LBXGevHNaztJGUHyuwq6Do4&#10;8WPc2v2Yxq5LDeMofp3qDU7zytiLaFtp9a43SbjVY/GHiKe48QSsLgDavmcL+FV/EOp+XBAqWjO8&#10;jEsQc1NOHSx1Smkrmq+s3UV8Wj04jPXmqeoX99d2OxriQKYzkA44rhH1TcLISsuSCRzjpViz1vw2&#10;L6QXetRgbSoA757cVvDD6nLPEqxWhluv+E5sIILVxCJCXkxnp71b8ZQ3d58PNIS1cM0c+Zk6bvSu&#10;ztYNJTwtFcR2UaxOjMhIyfzrn7uSEeWY5AA7nI9a15UYRnzGNoR1H/hXBs3sQGQYAA5watWWn21t&#10;qNzK2mFm6jIzWhYXVlF9qJKCRozsBHetXRmknk8Qea8RMcnJI656VV2F0PtgWeLYzKsj/OPSn3c7&#10;LqMscYbKoMUTTwxX0oLouO9U2ltjJcS4Ukr2OaEr7mGrkZ2sNO2i2yxXB8922gD3q/olm+m+GtSb&#10;ynmuWg8xsdRgZqASWfnRylPm8wADHeuptw0PhfxFf3CII49Jk2Bu+RUxvc3ujnG1+K8vdAaS8jij&#10;hs5/MDtjJUd81yXhqc33ijx1emRWtYL90jbHB57etcV4vksv+FZaDPHfFXuNTlDxo2DgnvivQ/Bd&#10;jcJ8GYo0sVCGyVk56kjJrZQT1ZhKo9kPXStPvPiJpbPabmW43Ar0ABzXVXkFymsSBBLsW2AVt3pw&#10;ag0sSW0crCJvO3HczCrklzLIjb7dslW5FRLXYqOm5h2iWkd7PhkMkgdT6jPrUOi6RpujeJtQ1IwS&#10;TSSmXYp6KH61wXiS6162+JPgQae1zK9zeSCWIDI46ZP8NeiPe3p8H+Fzf2CwsNNdpl67SBxWkVZe&#10;pjOqnpYm0KHRk+JHiG6g8OQRvdys0jLxyTnpWxZyR3PxI121eWMiAAuP97pXmWma2Xl1GSKZVAeX&#10;k+3Sup+HgvJJfi7rN+WjSS5Cx7+CwXpjNVJaaihJX0NbW1IuJ7a3kGFfkg1DbSadbeHbxrhVeXZh&#10;BjpT1/f6tezK0oVrhsEelZ1yEbU7dCVYCXLfSsVudMloY+qTt5No6W0aLLOMOeOO9dRpGseG0n0q&#10;2i8RWkknkgOoxnNcFqdrqOrfEOW3h1F7axs7cLuxy5PXFXbDRNHsfEGkyJBeyzeaAWY5P1rVpNGC&#10;bR2GvTF9QsgJVYbeOawhkZ+nStDU4o11eJwz/NCDtz901msxyPlohoePjv4gpDbT8hNOQZC8jr6U&#10;gdvLIAHSm/OACXI57VqcLJZ3wIVEfO2q4J2tj2pcP5hJkBGOKT58NSC4h2+XyaAODjPT0pUXcSpP&#10;NPIcOgUd+gFJghI0hEiszcjpViNd1y/zEDHarVnYXlzdhREURRlnNT3Eun2fngtbM6KRyw5NCGPs&#10;YtPWOeWdwqrkqG4rB13XLiSAW9nausYbACdWrIf/AISbUNYmYPOLcS8AfKMVpx2KQWykWi7/AFY5&#10;qkIxY7SWUwtNcSbtoOPSuhhVY9OdRDECQBgCoVBVZP3Y+9mkMiGQjAAHU0rgXFY4UlQcGrbhHW3Z&#10;TzjkGspGb+/kZqwkyBF+Yg9KEBalDOkY2J8tUGX9852YxVnzgFkAKnK1D5sXIKgEmhDZBtPp+Oab&#10;g4arJCkfeoZRs60WEyIEgD5qaT+8PzYpXUbo+ec0bPrRYBRj0BpPmxyR+FRniUkZz3pwYgS/Kc4o&#10;AliWJ548yHG6rcjKtyNqDAA71nrj+8R9KkBkwnIPrzQgLZ253Lxx0pU53lgeoxVYFjuDJ9Kk3kSR&#10;AYxQMnfdgYc02KR1uJQ0Dc9DmozJmYZTHpT92WjOFyDxTETb8vsKvndxTpVfbGM4+YZqNtpdCVGc&#10;VMoPl53Dj1NAy8LKKSzjeOQk4GR70y4sFFuHdUUjHANMtZbiKaTF1lMjK+tSzzq877dwBHIJ6UAZ&#10;kkPyN+7Yg+lVis0cE52E88VqhhtYYB4qIrlZOR7CgDODt5UXBznpUm6bdkHGBVryh5DEKCQfmx2p&#10;HVgYgImIwMmgBokk8k5Vyc881OkgEkTBBjHQ1BtYS8kignjgUAXoxZyalIDN5eUzUDRuL35Zjt38&#10;e9VwV2v+6bOOMVKs4CxgoQc9KAHzK/mRjyG4HaoiwWRuccfnV5JctGzRBqLiK1maM7tn0pgUlY5O&#10;AvPWpAzBuG5Bqc2ixwRsl+HO306VTAcXUu7f160AWvMbDDA6U0EjJVjnNIACOe9KB+9HJ9qYCyPK&#10;8cWQSR0PpViKWYLErux465qvghzlh1qygX5SVHTmgCeQq0ceSPu9xVYY+bkEZqchWUYmXOeaiZSN&#10;uBQBIQPLHy1FvcMeo7VZH3EyckDpUZyXObUdeCKBkeWO/np3oIDRp84NPdWBxuABWmIjLCxAzzQI&#10;rlCJDwD9BUZUEtyQQKuK5V3Bt8krxULDJlOwc+9ICO3tfMMmNUAx71OYrpE2fe59agjRxNkSuD35&#10;qVmuQ+RJkigY1ggd1e0PKdfSqOw7JsdN9aRdWTLRjdjqagwgcgyoM0xFPy+chjwKbwFY5cnNXWSY&#10;FdsaHj1oMEojclOc0AVN7bR+7PFTxujPknAxSFRsbOaYV+SgZb2xEghkPrSAfOACeTVQH5IwJzx1&#10;FO8x1OdpNMZcxOJ22s2MU3d80g2N15yKWK52lc24PzCrDyQSXC8RjIGAB3pAmV9sBHJUcenWo2C7&#10;RiRjz09KmuI2VIRuG49AKbDBfPdBY9PkZiwHA6UAVishljCozNuxVp4rO10TULzUdWs4IETOCw3P&#10;7Ae9QeItY8M6DoUH2rULWe/kgzHaxMGIP+1jpXh003jTxP43QL/aKWwnGOuxB9O9VGNwOm8SeLdU&#10;vUi07SbK9hhLbY7e2yXl92Irf8FaPp1p4U8RT614LhmunkUwq7fdz1/KtXQtJ8P6HYuI7OKe/khA&#10;kmkUEjPpnpWtJvlwzRkAvnbVt8qshakVwyMYobewiWE/8s4xgCofLZUA8tsAd6vR+RHdKwA6c5qO&#10;aQSXVziFcAdRWQyoqDJOamCS+UxWMEAdaiXBdP3n8RqxucoyhABnsaAGHAEWAST1qRc+RLlaiKlb&#10;puf4RipFL7lBA/CgYw5+b5T7Uw4z96pJMkEZ71Bg7xk0AO4yBnvSgAFzjnikI5PPFRSOVC5B69aY&#10;EpJDAiIdPWo2TzN2HzgjgVPFBeShCikL3Y+laGdOtrUKjCSVl5bsDQIbp1qjT3Dz3iIm0fKe+KW8&#10;u5BctDaxRqgGBgcmqoYmY77p+c8CrttDCYlYR8gnk0hmQiym6YsshOeTV7GFPAzUkzxpelTszjtT&#10;JNn2FmBOSOKYD9yeZEC/8PWmkrh8Yqmm/wCQknHpmpCSeowM0AOJ5BwMipEIJY716ijyg1rkOc45&#10;FRIuAwFtJnf1NIC+GBePgY3ValYJBGBChLCqOMBVKt0BzTpGBgJPOBxzQA58HHygY7CowMiUBR06&#10;1FGWKSE8HPXNWFJDMcDpRYBgCAj5gaa+CzDHpQSPNOVP3u1KxHmJgHkcUARjcJAApH0NOJYsOOlH&#10;YAsc5pv737WvyALQApByxKHBFVtiec5AK57VJLJMJ3R7b6EU04yo5HFA0NAIlQ7yAAc+9L5nyy/I&#10;2R0NNGckE85oOQpyKYD+Ci5Jz705c/aOmBtqD+I89uKmib91KTGvA9aAHElY5DsBODzU0JifSmLR&#10;fPg7TUJIITjvRJJjyQsarigCE+aHkJRutPiCPHIC4BBqYSu0ADRpwOuKrqNrzNtbmgBduNzAAnOM&#10;EU0hROuQPpU6urmHMLD5u1TNCpkVhA2SKLgUWVC42nAxT45btFkVZxtPUUsiMLkAxSrnpkU9Yh5g&#10;PzYz2oAmhuLuOdGAP+NKzxS3O5oxktxj1pSkexcuucdKrsJF3EEKc8UWAuvJIluUAAOOBVCRma3c&#10;M4zURknbzS83JHam4+UAsadguVZEkCttfnHIpscY+z4Kk5q0wO8DPNHQtwKQmUJIbcqM2Q47jtVV&#10;/NjltWju7xXEgK7HOeK2McN8v61AyjemQoPbNA0zodL8R67DHCPtrXIWMZD5yPxrrLTxdau/77Sk&#10;Bz6815wI8QcBAxH3sVUeD96SVcE9+1bQqWHzHutrqugXKqV1GONiehrYZYvKRo54pFIHQ5r5wJvF&#10;b5Jp1I6YNaljq3ie2uoGTWbgIpG5XOQ1Wq5Skj3lraRonKlMDk80xrZhDlnYA9K4K08Ww+UqXNm+&#10;TjJXIrp7bXdOnS3Uahb4yAqkgHmtY1FIdzU2RhF/0oE+hqBi3mEZHBq1PBkROtym0qCCrZqsFPnI&#10;Mt93kmruAhbAPU80qSQncG/LFSbV2LiME5qJ1H2hSIce1MBrBMDaoxmgZ6DNO6N92kGcudvagZKE&#10;BQHz8cc1XkjHlP8AOCPSgs4H40uSY2zEckdaAQ1f9SmM9OlKAxkOQcZpn7wEAjI9qsBk2HnnFAAQ&#10;oUck/WjOF+9UTNl1GKMrtagCYMCCcrTCT+8461GdoZODz0p+G2rwRSAQfgKQr+8GDxincZ5cZpvO&#10;8/P34oAXo/QYzSnknCAU3u/0ppZljB8vPNAClJN+Qr/lUi/fPI4HWlE7FVDWo9qO7HbTAPkJwXXm&#10;kKqpGD+OaNi7WyDnNG35e9K4HBFJXdQzuPxpPsAbaXZSd3HFaVxHLtjwpA74qMSFXUG5YfLycVx8&#10;p13Il00/arUrMOE61f8As5W1IZ2+8M4rNuL4JbjE7kZ6gdKyJNdkDsTvUKvUj71TYdzcvomQWrCM&#10;ncvBBp1tKTEiEHAYda52PV/NmAbTZABnbk+tXre4VrznaNx4Ip8oXR07G3EY2ohGzkZqo0sWI1Cx&#10;jDUqo7Wc5GOF4GetZlraXr+KZwwkC7uKkq5sBEktwDApz19qqyW6LOqbU46V0kdoRaqMgBYzk+tY&#10;sxC3se5s5cgc0Bcr7GCnao6Yz6U3ypMcpznrWioQbfkXketOJKiTjjuKBXMa4jcPH8gPHNR2zKL9&#10;SUU7WHBq/cspiB8o/dNYXnBbqUCNixbr6UAd/FLA2mqq2cOdnOay7u2UwR/I3J5qvp7yMlsSDjHN&#10;a93Mos4gI1zjvQtgbZzL2zB2BHy7T1FUiiqwG9cZPQVev7m4/dKANvfFZIdt6/LnmgpbBJKmUAY8&#10;DHSoAVJbK/xdT2rRSKMiYmJcnvVeeHoFLZJ5IFAD43TzFG0H5etWI3tzclS6DJ7ms942W3A3kH1q&#10;CJWfUjiRuBxzQKxvN5ovIAsw2n3qbJEi5bqPWq8MNx5cbFmAVTk1dtrZ5to+2EYc8+tCFYlLuNOm&#10;xET8vFUkaQ5ffjaDnNaQs70yTqLh9qrycVBNZy/ZYVNy2STkYoGU47tBOxMbEc8DvQNX09WA+3Kr&#10;byGXdg0wQoGhHm45x0rktS0C7l8VXkqam21iMEN0pNXGmelW1/BJYMm3crr/AH607RLACIpcRKAc&#10;hcVwllZPDoVgnnyiROp3ZzWt5jp9myzH5OxptdgixNZjlm1yaQRNsHTHtXF38mpPJJGiXQVCAcAi&#10;vQLe7hY7HsV4U7aYIA19cLiHaz5Py0kF7nN6JbX6RhpJpN0q9SegFaTaNDJqDTmZi3mcHtVq4dEd&#10;gLZl2jj3FWLO8QzWShW2B+pNPcBG09UihYM2QvzcdKbOZPsdsirKAvQV20Qt2h4ZW3QcDFcvdLMu&#10;rSqYeN5xx0pAY3V8bCOOTVeaJDBOMLkr0PWr7Kfts6+Yx5H8OKVo1zKfs5OEpAc9Z2zjUrglVOM9&#10;+ldNbxkaZbna2SxyMVWtIj9odzGQNxwPWttpIotJn/drvK8U7j3KWCYmPlY4qv5IaCd9y4HWoHnu&#10;PsTKIh9/8atIJDoxBPVOaZNzMlmhDRbJcgnHSnjH2RTjLYqBYiLiQeXwH4qx0BynT9aBoovII7yM&#10;FAc/pU2QyAgjk9TTZokYRnBzmoblbxbW0WCEsSDuxSsBoQRfJMV2dKuwbBJbEuCRJ82RWZp8WoEI&#10;JIXQA85PWuhjt1WMOwU8c800A69KTpakw4UKBgVftLKzNkAWiA8v5RWeWUWFxhBjPGay2v2jilxO&#10;dob1oYkdNbWtrDf3J2x/fyADmsjWGgfXrcx2ihVXBHvUVlqkbtJutmXjAyc5qO6ybpSCCM54oGZb&#10;+et3O3kErjt2qdJUbTyjBfmU7SR0q/CoaNwWUZ9RSLZsblAsAwrHDVLHc526WePRpHwxXJ6HtXNL&#10;qN0L+FEE3l78l69Vn06FtClT7Uhd4Tx2rhL7SmttH3B8HeSRikwWpcWS7k0y3c3xYFeCeoquwZrq&#10;TK9uDWLZ3m19jKCMnknFawmheFCHXJPHvS5h2JijNaAbz+dXNPMUTXBeJifMG2szzJQhCx559anj&#10;bKReYoHNPmFY7WO5hmvI8xoMxgD2pLqaFLZV8rlnwBXN2ksa6uqrOTlhkZ6VrakjR20MvmqW2ZAN&#10;aqRm42HeVIsaMIQNynHrVMxzokx85zmTj2p1teyPZxh7Yg8gNn+lSSzBTECEO7r70xWIyQbCddrM&#10;7R8gniuWu9L+0WhDQR8scnbyK6oOvkMxUBQafFcWa30JWZRg+mQapCPK7zwvKltPIIVIZTyByK55&#10;dNEKKs1izDccN6V9CyrG6QyGFfL2HKetcve6fHKCEtOzZGKuMraMhq60PnzUxZjUnwjAKcZUdaoM&#10;sRtiQCcDgnivTtV0IgXDrbqAZD26GvPry0vU1GUGGbapxkLWikZ2ZjPGdnCkg96rCC1847rNyvck&#10;1qFZQrCQY5+UetROmZf9ao9vWrvcRzV7pdu9zlrVCpQ+Xg9M1xF/omyS6K2Lvk5HtXq3lP5j5jcg&#10;9RmkEcQtrhDgEn+IZxRsCPnq7tLoSyAaDMu3O5ulU7a71W0uFMepXJUydATxXvd5YwPYyobCI5By&#10;wHNcNfaC3lXCR22GycHFZzpRmrNGsK8oPRkuheL5I5LZbiUkAjO49RXtGl6z4WvtJtSkarJs5y/U&#10;18u3mk3MczJJpEwYMf3inpVe2u9fs7h/s1xKzo43RseorxMZk8JpuO57eFzeUdJan15I6C8tTC4J&#10;53J6+lWV84267oyrKeR1r540PxneC6hW4glTkBo3P8jXr2j+IdIujComhV89GPX8a+axGX1KW6Pf&#10;o4ynU2Z1ZUbwSCcinop/eDdnj8qdK6tpc8qBXxj5RTgE8uyKyAkplhmuBq251D7fad+UHUjNSSrG&#10;sI2yZG6o1x8xAxSsshhbIHrUNCJoCvmnJXIXjNTSbfsw+cZOazEZhdL8xGWGRmr0pzECI+iikwKM&#10;ufNQYx61VkA+1rgtjjr2q8ykwhjHjGe9UnxuPBOK2piZIZCDAREDgjBHauC8e26yeG5ZPIyVtXZf&#10;yru4z+8I28bf1rF8TQh/AN9kLuWJsH2rtwsuWVzCvHmjY+Z9KbMIPIBuGHPtXRYww+QjjgmuYtN8&#10;fia6h6bNQfr3ya6cGQhAxGMV+mZZK9NH5pmsLVGKM7TxmnqH3EdsUmMQ4B71IpOzG/8ASvTPJTG4&#10;+Vvl5pi7sLwetSNnJ60cVIyrdqP7LmJUjiuWuNxsoxuUdcZ712UxQ6ZcgnqK5C8wLlUUgkA1UQZ9&#10;BfAjUmTxY1mZQN+nybV+nWvpwI51Kb94NpdiDXw98K7prP8AaA8EzSTnYb4o49n4r7ifes4UTEps&#10;3Aj0NeTiYcsj1cO7xQzkM3PRqMkg88VGT87jFAIOcVzm7Ak+WcKTVd1JjkyO1XBuCj92PzqOQDze&#10;TjjtQBiTqRbSgo2NprrfA04P9oR+d9yUhhnselYEwBXB6bTxVjwoNnj64VRxLww+lMLnqrMpkl+c&#10;53nNM3fKPl/Wp2jjVJMHnA4qrx5n86lDHnoOKOMnmkx8rZNJxkVQCEneOOKcNu3OKbj5TRnAb5Qa&#10;AFbG8gY6U0j92Pm5pOctzQcc80DQ0A7WOaeo+RQVGSetRE/vFGOKk5wcLmkBEwO5vm709d2fvU0g&#10;ZfinDGTzTEO43DjrTx90cVFxjpTufLI6+9ADvXioyTuPAp2G2ZwKjyC5wT+VACgnI4p/GPu1Hjin&#10;DhTk0ABPzL8tL2bmmntQfpQA47dqneCfQ0xcZ6HGaMZYDJFHzAP8q4HWgBD/AFqN/uH6U7PBphxk&#10;0CY7SZRD8RdDkErbf7RQdfU1782parFexSC4f5rdNxJ6+nFfOJ2rqlmcEFb1CMfWvd5dzaBokmQQ&#10;+nR9PpUyp63Ba7nb2WvwNHEk9oA398Hg/hXUQXFpLbRtFfW7Ar2PP5V4Wztub9w+FPy4OKkhvdQi&#10;uY2SSbcG6Bq0jVa3CVJdD3mjuK8407xQxeGO5sTn16Z/Gu3tL/S50iMWq27Ej7pOCK2VRMycWjQo&#10;ooqyTNvtO0e7ezN1oVnMYydhbIIz7gisVvDPhgzkrpcyjd0DnFdZRUyimNOxg2ui6BBfQyJpBLrG&#10;QC7E4z7V8n/tj+HYbr9kb4calFpqA6P4y5buscq4/mK+zq8W/aB05r//AIJ5ftHwLGS8fhTz0x6o&#10;QaunFKSKhLVH40QMN1gM53Rct+FdpocspedILWVmW1fn14rg42K2wxECwDAe2K77wFcqPEEazGDL&#10;XG3JHQE0YiybsVU02Mz4n296f2VfgDfzaexktPE86SgjpvJxmvFmYGC3cYCtCuBjpX1j8YLe3b9k&#10;L4nqkYYW9xaSptHCknrXydEv/FPWTrIzZt1A44HFZKSsOlJyJI9hEeCM+lZmoqwkLC2uiPORQUUk&#10;7jwP1rXt7a5+0JIzsuMZFdFpg1OLxPBLDb2VxsnRpLaSMEOAemTRzI6Lann06Sx61NbXOkXMU6wI&#10;x3jGQRkGojEomUpPMrlsh0bBBHpXpnjfUU1TxDZ7fgelnNBZqryI39e9eeiIi4t4zFcAg9WGM01K&#10;62E0eq/DT4r/ABa8JeMVFp4l1W+sXYC40+9lZ4pVHdSclSPav0A+Gnx++GfiHUbew1jT4ND1B1Ai&#10;+1yjyJj3G/sR71+VM0cqur+b0kHQda0dThg/4RzwtcpFcxy7P3/l8c9iPSk4owlSTdz92Y0sbnT7&#10;ea01jSbiN0yGhmVgPyyKpSW8olfMT+wIr8Zvh58UPi34S8VLLp3jLVbqxdh9psb2VpIZgOmAfuke&#10;1ffPw3/aP+F+tRwWfiXw8+h3gZUhnc7oJifVsZXHvS1W5k00fS2H8wZVhyaepYSRkZ6881oWcmi6&#10;j4c0+80zxJoF7bSw7ke2nVx+O3pUMltMjPmKTI6hhiquJMdFdTozgLuRh8yvyMVyPi3wf8OvEFjp&#10;LXOi6RZ3sF/HLa38ECiSJlOcHHUGuh/fAEeWMUg/1gyD9KbelhnnPxLj+JVn8NvhlP4UmnujaW4X&#10;USAS7BBhcKOua4Pwr8Y/DsmrTaZ4v8AavouoxYUTvGRDP7jIyDX0XG4QyssoGOgI4rm/E/hf4ZeI&#10;NHto9b+GmitKkZEN5BGqSoT3yOT+NK6tZob1Zo20uh3/AIZsr3TfGGkXdtIPkaGQHHscVG8MykAp&#10;+Jrz3wV8O7rwx8SNUuNN+MesXOkXUEnm6dcHIV/4CvYc1iXvxN0bS/jJ4u0fxT4A1iznhvsxXIQ+&#10;VLCeVKnocClFN302Ger7cMnyjr1qx9knNs7eYBwMAdfxqPR7zwnq3hG2vtI8b6JdwuqlfLlXcMdQ&#10;R1Brzfx2PjXpXjbSNc8NiDVtOezP9q6POdrRhB99M0LUSXNsekA3kYAMbcH8RVtL1jbyxXGl2lxE&#10;0JR4513AqeoIPBrxrwB8WfBXiHxpc6Te+HI9J1TzSsCTSgxzsOCqtgYYHtXsl3GElf8AddFqVuJM&#10;8Y8efBX4GeJtE1VoNCt9H1GRXeG7s1Cqjnsyjgg18H/Eb4EfF/w1pOoXlrpc2rabFK3mT2CFnjXs&#10;SgycH2r9RxI6yADOCfWr8d7Kqxo0ETxlCGSX5lOexB4rVTZqp2PwVkS5g1FhLp2oROGIdJYyp/I4&#10;NBkTy5P3TbsZ4r9mviD8Mfgz4u8OyRXvhDTtO1FVJtr+xiVHQns2OGB9xXwp8Tf2ePidoWl3F5ou&#10;rLr1iu4y/ZYiJ4F7HYD8w+lVpIuyex8jlnG0+QQM9c0blPO761Yv4dStb2WC88JavA6SlX86JkYH&#10;/dbB/SqAaBptkch4XJJHWpasS00T5GQcinLu82X5+p4qqzKsuC/WrKkYGB1FMksDGxPmpMsCcJk5&#10;qNSMH5aU53Mdx6UAPffsBPr0qKN/Kvnf5ixlUg56U/I8uL5icnmopQ/l3ACnkCgD2zR4JrrwDDLH&#10;qdsyCJQyE81Ym0rWYreKS1RXRl+eMvhlFef+BNUgi1+60+9nljM06G2YthSQehPT6V7lcQs+oxzC&#10;9lJeFV8oHAwKzvrYakcLBaqgYyLdK5J53HrXJ+LLWIaNBPiYsjkNnqM17QmnSSTMY4IgAByx6VwH&#10;xLt5LX4YrIFUsLhFc465OKpbhzJni8S/uIyIwAW6Zq1wMgjqKpWwxAu5iD5anrnOauruDgMM8dao&#10;Q87dmOeRxSBH86MmbIB4X1pQP3L4Xo3NWQh8yNlU/c6UCYKGaVCIQOeBV5EdVlPljJXk56VBGgZI&#10;nKsAG6CtNVyU/efwdKBrQoskhtmPnEkH5Rmt/wANapdWniYRPI/lyMAwPSqIjHlE4PBqtPH+6kdG&#10;+YL6dxSbFa57fKYTY2csYJVxk496YCdq/vjjFch4T1KaXQo7a6YBklwuf4hXaSrGt0AxAyo+laRe&#10;hm1qUpVQsg25LDnmqZGZHRYstjDDtitR0T5PmOB6GmsqJHOEX5pY8AntQ9QPJ/EGn+Vqss8RHlmT&#10;LKB0NZkRVgn70/cHFep3Fi0mkmKW1Gdj859a8ruoZbLxHdwyI+PPO09iKz2NL3LABLLmOpMr5qDd&#10;2psR3Iu0jk9Kl8s+coLDjmmIzNW2HQiPs4OGGKwEKlISYO2M5rpdVRR4fLbTkHtXLR78jPSmBKwA&#10;nUAHmojktITn2qRmO6PBBGKjJbacJ0PrSAjYdyR0/KofkDheeanbBB4PBFRMq78kjtx60AHdelMd&#10;f3sfTg08hckYpCBu6UAXbd2zLjaPk4JNKy3cxsUis97m7GOevPNZikrLJ97G4cVetbtoNc06YRE+&#10;XrVsQvqM81Mio7n0v4MKaN8CPideTTTRzXkcIiDcMQBzjNdnpsMc/wAL/Dl3A1yJJSzESggtmujv&#10;rr4ZXnw/8Lz3vhe2LJ4ftHaMHaoZVyOK+f8Axx471CbV9ZsNGtxCqw+WHgX5YU6YGO5r80xeClmO&#10;JklF819X0S2P0jC5hTwWHjd6HrzeIfBug2Ootc6hYy3skX+oiYOwP17V5Z4n8eaxqWlXsVsL+3Rw&#10;RlHOQPqOa8bghu2LvcXF0ztJu/ePuJPc5NaCFvtAUWyrgY+te5g+E6FJqU/ea1/pHjY/iyvUvGn7&#10;qHxF2umaXVryZixJ8wlv51oxyoIbhE06Mbh1xUGwgLyvTsKmjUb2+XHHWvqoUIQWiR8tVxVSq7yk&#10;38x8Rmyx3vgds1J5Y9CMntTlC7iCOCOMVKP4fQGtrHPch8vPDRg570wwqJgVWDp/EoNWzt28Gm/L&#10;u6UrBcgCgL/q7fHf5QKY6/u8bEqyVHHB60x8diD60wKLKT5n7vt6VVdE2yDyj09a0mIEa4AyTVSU&#10;jc3Qk1JRlOi4HHr3qMBeAY04FWZB+9IOOvSq7DEpyDnHrTHsMZIy7fJGOOwqpJEhXqmexIq0d2D7&#10;DpUZxQhNmabeEO5ERyepBqCWDdsJluAB0w+K1SOTUEgGCD60WHcq2954otpgtt411yNcfdMzFfy6&#10;VsWnivxbbXIPl2Mpz1kTOay2A2nIqB0Ut90UWEm0ekn4gLceF5re8+HOiKzQ7fMSMH+YrX0mT4CX&#10;vwx14Xl1rejahHbs0d3DLne+OBtHqa8XaFMf6sYHY1GYo9wLDkD8KznRhLob08TUhtJo9b8NXPxT&#10;t73zfDvxH1u7H2pvlaZipUHjIPHNenWXxY8Y2GpSWHiH4ISXMyOAzRg7vqB0/I1806ZrnijTL2Vt&#10;P1+5h3feAGQa3k8TalN4gsL27jsJ7iOdW2yIMHB759a8vE5JhsR8UE332f4Hp4XPcTR2lf8AE+ud&#10;M8U/DrWYnWDxnf6TdNHjybpthDHtzVyRfH1khlTV7DVbYvkBJ9xK/UGvmKXV/BPiHxbaG8t7fQrt&#10;Y40DwACOQjjORjFen+DbRNP1Hx05/ajj+x2sEZCyT7/OJ6KFPT8K+dxnC6pJypu67dfvPocPxJCd&#10;lNWfc9l0XxJP/b0Ub+EtTt93BjfkDHXmulu/sd0l+x063BaP5cL3rzPTPF+iHVdStdQ8GQ2qm5Ah&#10;vVwwkHYn0zXoUd/4cexV7fxRpkuYhgK4r5DGZS6T0i1c+iw+aQqrR3MnTbKWG81MSTSkPNkKD0rW&#10;kkdUXMJIA79qsae928GszXHhyGJd4ETiTduHrjtSyxOwRjjaSeleW1yu1ju51JXM43Xk3NnIlpkb&#10;8sMU25u4JdZsZY2RcnlQOpqY24LICeC2Kzr20aG6tpEccKSRW0KifusycOqLWt2MF74Xi32YWRU3&#10;RSKPmBHTmr3h5b688Aa3puqWvmFNFmRHYffQDj8RVaw1GzbTXEt1Cjh9qq/c10tsbhbLU5Eto940&#10;mUKB3yKtRUbERrOSt2PmLX0i0/4P3FuNQY+brU21B6A9hXm0BEuk2Uyg5d2B/Cun8VXE9xrV3ETI&#10;TZ30qlfRmPNc/BFL5tnGkWflyFHav0bh2m7cz3PkOI63upEyu0VjIRECzdQBV2KRJNGty7bXycVE&#10;ILkXOGhA9ql8oB03MOOPSvrT4oWJQY7oNErcjFaMaxiBsKnCdarRRbcjPGfWraKBKR1GelNCZW8t&#10;JDII5lVi3euhsdOmbRwk2roO4JFZklvam6tZUeUAMCyj2rUSaRgxFyVXywAKYIjMcMWtqryK6rIP&#10;mU1fm8trh2WNQjINp9KohY1NyuCxbkknNW7eWHMETQsRg9e1AHHeMLOOf4f6yqlWcWhaPj0FfOUO&#10;A10GVvvkfQ19TaqvzzR+USroQDXzhr1u1p8Qddj8ldrT7lHsTSQ3qZ7Lkwfu2HHFdT4U16bRPE+o&#10;zJYxuLi32SnHKrz0rm1bd5YLAfLyKRIybqciQN9e1USe4Q6vo95Ck0Gs2wYyElJGAZSetTBYA+oM&#10;NVhIdBkh68EeO4FxI6yupD9VOKtJcaqjpt169bMfILGmxKKPYr68g/4Re4tWv4FiTJB3964NbvS4&#10;ZnKPJI6OTuz96uTea5Z28y6uiM92oVSYHkaXIDjanrSKjobGpaxrl/e2kVxI32aHIjt88L7n1NUQ&#10;ri3AE8h69W6CojG5uraXccOvKjtipVDBicSH5u1MLiKn7iTGDhuuakUHLck4WlIHzYHPcZ6U5S25&#10;CI+9IBoTIc7c88imGNihBtWyT1Bq1ghZNoA5pySFSSygg9aAKv7wQqvkcZpw3K33e1WXZGU7Y9uK&#10;iw3m8jHFAEYAMkxHp0qJZMnHl9HqVkn81zGmMKSST1qvAJGM2VIO47qALDT4u4lB4x93tSO0jC4w&#10;EByMYpm2JfLYsc7znilyvnuQcZHFACf6RHGXGr3W8j5drEYroNL8Qa7FB5M18JV4AWUZOPqawMAo&#10;v7snBpCmZ5TsAwB07002gPU9N1LQbm/jjlaGN8fhmtGZLH7aFjvYMl+BuFeNoZEmcorgnHzZ5FWo&#10;ru/W6IYXBwfkYOetXzJiep6463cclqfIVue1W0lmEaM0L/hXmMOt60tjbBgJNrEYJ5ArZtPEcAur&#10;dZbB1LDkEZApC5TuZJ0l/dy6cjrxnPBH410Ok61410yST+y/H+oxq0JzFM/mJ9MHIri47/SJ2QLd&#10;W4J/2q2I4JPsMjxXUZG0Yw1CjcXU9y8OfELS4fh9exan8ML0aqZiW1S1nKhj2OwdCPpXuXw8+J+v&#10;vLbW6ftCb9soEcN4ADj03MK+FAdUSdg+lMU+mc1IJuUIlvIW3/ejyCD+Fc9TDQqdA5pI/ZXR/HNv&#10;Lo8EWp+H9LlDqMykbozn65FM1rTfgTrOlSJqXwY+HVxFIDkpaJuH4qM1+W/hv4i/ETR7S2t31FdU&#10;09T/AKm4BLhfZuten6R480zUtchex+MuraBdNybK6GYnf0z05ry6uBknpc1pVnY+qtW/Z/8A2WdW&#10;0i8NhoF9p0rxnD291gKf91s182+OP2SdVj0TW7nw58adJvnTc0dpdJtZvYOvGa27L4keO7LVzDfW&#10;uk3caz486zfBYevFe7+D/iQJltcaxqQRgMxT5OPbNTyTpO6bN41ZPRrQ/IHxn4M+IfhrxrqNlrPw&#10;78QW0iyEfvUIU47q3Qj6VyCSLsQea5AX+Iciv3013Tvg14y+HtzYa34U8O3AkgxiRQJY29UfqMfW&#10;vjD4kfspv/Zeu33hD4m2tyQSYtNvOGI9FkHcds11UcX0n94pKL2dj83cggExAfjTGxt5X9a6/wAY&#10;eC/iT4c8Z6hZaz8OPFNnIkuP38JCH/df7pH41xGW+1MJCygHoe9dsJqavF3M5QaIboLmzdZXWRW3&#10;KR1BHvX0D4E1uLU/AMFvPLGLy0jCMSeWA6GvB2CFGwAARg96l027vdL8TWN5BfSEfaVEqDoymrRD&#10;ifVMsLfugwckuOntVe5h3kk2ij5QKteH72x1Hw3YXEVzE2/T1I55BxzWq1pN5bHcSMmsZOxNjz+8&#10;sYPJmZA6zJKJI2U8qy85zX3b8B/GV14t+BmraFql8h1bSLSJBN5mHuIV4U46kr0NfH72vzT5hOSD&#10;j3qp4d1bXvDHx48Ja/p13cg2+roZ41JCvET86kdwRWVVKorM6cPU5HY/U6K3ubVljMLEAKBk59qs&#10;yxSypJC0ahGi55x1rJ0rxFoev/CLwNrGm6hE8NxpaNIFPKvj5lI9Qa0ozcGzYssnEZrwJxkpO59F&#10;BqUUUYbXT7RwkcgJySKpzpLNqEymc4J69q0Y/IkV2LkFJCCT2pZra8SAmF4HLR8HPTNEKl9yZU7b&#10;GDLaSWrW90LgHGTwKzLvxqsMiwvpZkUcHAqp4km121s/DMMmvbzNM+5QO3b8qrWdlpAtYmutFhZn&#10;IO8/w59q6OW5nzcuhsWepaTfSo9tYTIWPzBh3rp7ddlwf9EydnHFY7Dwdp2j6XI3iQebcSgRxxw5&#10;x+VbhLnQ457diwMAYZHNY1EtkXBve5l6jawECVtJbHJOKh0hbXbrJjgC4GW8x+g/GtP7eZNCVPsD&#10;FlJBJXFZOqvolt8NtVkuZpY5pYjs8vPzY7cVEcPc2eJ5SwmteH11yxgVmkkklKqyrxke9dLPbfa9&#10;DcNfeWqxZJ9PSvI/CHiHwBLrEtrcaakMpnIgmcAkN/PmvWoVZraSM3RwSe+Mr2rKdNR2K9q5Hn1z&#10;HPb6o3l3N7O3mnYUzziti2PxBnt4xb+HLoHb95ycV03/ABLYHkb+z7Z9uTgkVNFrmtSQyQ2/g6SN&#10;egcKacGuplJSZy1x4f8AiVcxSfavEIhQQtgRk/zrg08D6+NTu5LrW7hl818F5Cc+nWvcILvxWYJF&#10;njkA7E55FSXBlk06Dz5ig8snd9K0e2gRstzgPDOhnTbTVHm1uOUSqSTtxgDtii4hkmlwkkvlmZuh&#10;IxVd7vVbnx6YLOBntI3Ied2xk+wra1aG5t9A8PN9vtk3scqrDJqU290EklszW0CCK3tNTV9cd2kt&#10;/lXPyjHrXH+KLi2fT7oSKhiRmyFPXFQy3mo+VJEizBGIyy85/Gte3t/CH9mWjXGo3FxMUG6MjgUK&#10;CvcXO9jmPAeg39/4m1W+gijtbGKNxmQcyn0Ga9GtkS3e8VYVJM7At9DUkFzAnhy5gsbeKEJaNsRO&#10;O3tXESazLa6I5uLaW6u/trDyVOMgmrqN2tYIbmpq0Fnfa3bx3Eb7ElBBBxk/WobmHS7WzlAt4wPK&#10;AUL3rVWfSJ/h210kflXCxrmJu5Pv7VyLNcLr063UpdZEzDk8LXm1Lo9Si00ZFyk0l9bTRXrqUYnO&#10;6mLrKJceXd3UChQf3gk649qj1ZWSFDFMwEkL7SD3rwbxHcw2F5Z/aL68nlm1RVU7j3Pp7VEadzdz&#10;Vj3KbXbeZJFjjDbW+ViPTvXK3d2lzqk4+1AlUbJz0xVK0kgbRIvJt0ybNcgdeRWdfvptjphka/Id&#10;lYle5zXfGPQ8urLXQxxb6vL4xkZLy68pZTtbJA/Krd6kizWQZXbLDexFZGg6zqM3i7XEewIg3DyM&#10;L09c13zLbyafdMUj3CE7cjvW0U4tGLqXVjy/X1083mniONVCWbmU5744rmPDlhZ3XiqwQCRp571u&#10;DyFVT1ra1fTNZF9rcw3t5kpyM9u2K6b4f6Y9unjW5ltwLiWJI4SR/qx3xW8Xa5lY6fW9RsbHw74R&#10;sGKhDasFI7lfU1kac9rdeHzP8uxJGyQeBirfiPSIZbKIz37uqxsSO/PXB7Vg20ajwCtjYwyIhYqW&#10;PX86XKh/CX47ZbrWIWgvECoxBAOf1roNLt7yC68QmS4BVwu0j2rP8PWbWiNE3mFvKJZyeua6dFY2&#10;ZbLkbzg0noNXbuZt9aRXFjC4kkAIJf3xXOw3empqEdusDEh9q4Oea6vULnyPCOtARlnNi+Aq9yOK&#10;8m+HDXsn7RPh+C60q5ly93JM7L8sYGSKqKT3FU0eh319a3a2ekGMEl76PeoHIBNa/wAQ7l4vhX4d&#10;srUSFprRcovUhRk1qymFfGquFBj858r9DxiuG8VaisOoXN7MAEg02VYFcdSRjvTVjKd0eLahDPde&#10;D9OjR3aY3wCx9856V794RXVLHwLottfac6SCyUKOuARxmvGPAlnql34qtr+e0kWAaw7RhsjOTnpX&#10;0oWia4gBZNohXPy9KttRVjOmpPUp3YxY3TeQPmGRgVm2csxu0RrEFjx07VrXNxYtexR/akKInIA5&#10;qms9mmoXDJEP9WQCe1c7OmK0IGs9Hiv9cP2O0Et1Khd2wSMenpVXxHAknhNlEiYFockH2qvb215d&#10;+NcHUiNm5sA9QKzvFjXqaBpghuHELh1L5644NUmzOUUkeUtAYXUxXXAnPyjpXqum3sEvwqsotpTa&#10;B+7XjOK8rFnrLJcTRyh4YZcuCeua9I8LRrMkSmzAwoyK3qfCYUdJXO1a70yP4a6IbPTlMzKVmU9U&#10;rBa1uBJbzokjeZGxcHsTWmtm6axquyLCdQPWraSj7KymAnaeVrmud1rnLabFqQ1W/ZrIYEpII4rt&#10;rQ6VFaz3N1PagiEn5scYptnDK76hItlhVtiSPoK429ay1GKa0W9uFU3+GZTz8p5FXF8zM3HlLE91&#10;bXWoX8yRYTzSFbHBqqiKY33PjBOK07q3hg0uwhhs1WOOED3PvWSS3m4LgevvWmx4WLleoOEb7jyD&#10;zSspG/K8YoWRlRRvBJbtUqnMsgYNgL6U7nIVVUsSPLbGetTeViNCQcg1aRrdkASCTOTnA5z9KlEF&#10;20kIa2nUE5O4EcU7isZ6JL5zYhJPHetSGOBYnMvlp8uSSadIbS3s7mSWeLaq8EnFeW+JvE1okF5t&#10;vISBwsYbG4ntmqSC539zrrKLm2sbYuz5TKev1qnbaK5vILjVr2SRmk3x2yScD0yRXe/C3V/2e/8A&#10;hUujJrvhl7K9uAdzN86xZzhg/Q5r1W78D+G9R0B7nw58XPDl6jLuigecFz+pI/KtXRYN2PBfM2lI&#10;xp0MSKCECntVOUsVU7wQDnrXY654Y8YWMsQvPAeux5PyyRoXRgPcZrlJIbU4VLmQvuIZJPlIP41L&#10;hZEqWpRDRsr896qSxweYGExyTzitHyfKF0GstvoRyKz7gFY4yiFvm5FZtFkeVVowC+KYZEBb5c5x&#10;1FA+YqAp+70pyITLKBYKTjjmizFcbuTz9wPbnmgE+buyppDa6i0kqjTl++BtDc81sWPhzxJLJCWl&#10;Nvuxt8xTz9M4q1Tk+gGcJhuG4qvHGTT1lyMBh7Zrq38Fa01kDJ4wiDYyMJwKwNU0DxRZWhZ4knjV&#10;c74+oH0qG7aDTuQK3zjIGOeamXaYz8tYUdwxiiynQ4981qRudgyqjpigCZkQmQ4NQtjylwO9WMtj&#10;7o6Ujp+5LbRzQIr56cUe+TUqKrFQeBTzGmx8SAnPSiwyEZ3HKnGKlG3Z0/Gja3y8nA7UH74G3jFA&#10;ASglTgHmn7o+nlsB2NRbH54XrRk+aM25PvSuApaQSr8x61ZEhLRARsMr1qAbctlARUsbxiRFK0Jg&#10;WAG2cydafjleB0qGRotqD3pQ/wAvUk4qgJgDsYZHtToTiUApwTzUCO2R+6796lUr5p+cdKBGg0lk&#10;iXeyFCWTnJ6VTglRTOTahsk8elVfLZpbhvOJ+agiQYyO3PNFgLTMHLYhA5oEYJbBqBSQCMjirSEc&#10;/N2pgQtC+Aw696hKDchK85rZtlDzSFpVACnNV51jE74jHDUWGUGyJF5bGO1SxSISQVYZPelKjYCK&#10;rsrfMepFFgL4b58CU7dpyTUTNuI4GA3WmR7ha7s55puSDJn26UwLPy7Y/l5xTto25wKqq/KemasB&#10;l55NFwIJVl3A84B7U5WfY2Q44q8rxjaDbBhT2S3KsQVXI6UAUIG/0mQEtgmr7YzgOM1CIXCyEEHF&#10;MXIdid+fegZZyF28HJpCxG0Y61TklH2oZJHPSpd4yDt9OM0Bckk8zgM3Wod0izABzj3p8r7pEwnA&#10;HNCrEY13SDNAiRirQxcck800Rr5n3zj1pfk2D514HSpo9nmp8/8AEM0DBYsxyEdQPSqrKAZOG59a&#10;1Jzs8oq6/dHHrVB3ka4UtEOV+lNoLEGEKN+6B4qu8YK9GHNWxu3N+7AGeKjk3+cQ0Q6UhFT98rjB&#10;JA7Zpy3UwV91qdo71MAMfezTvLhKHMo+lAEXnW8kIZYsY6giowEIOelWVt0KzYQDFUpEm80LgAA8&#10;89aB3JfJ3MdhH3e1QmOQF/mAGfWpYGkjuQScrnpVxptPa62GPGV7UBcyyjeQ5B5oiViM5bO6tNkh&#10;zGqkklugqxcRadY6C97qGr20EKx7gjEbmx2A96YEdpBdM7yzFVhjXJeQ4AA964Xxd47htLe80/Q4&#10;4WumPlyXKDdtzxhfeuV8Q+JPF2veIG0/SNOvIbISbQkOQWH952FdP4Y8JaNY/YLi7uY7m+Zs/OMq&#10;h9s9apRXUHscp4e8Ia9qF/Lqetahe4dvM2TvmR885Oegr1SyS2stOaK0s7RRt2hlXBFXLqZghRT8&#10;qpjjoazoyrbiVNDmCHlZXumd35Y8k1M77YflkUkL0qlJNIJdojbbmp1hYwb2L4x3qBkatJIZDjGa&#10;sIoWM4J5602MbQ+FHWpOdz5oAgCL9qY5/Kndjgml3Y3jnrTQeTQAnO4cVaDQrp8oKrkjg1WP3cnN&#10;RMMx4ySc+tADgRmQ5H3qeAMqaiCkRgAE85OauWdreXV0whBwrAMW4AoAqbnN8qJbMxI5x2rXhtIv&#10;ssTXEkQA5A7mrFydJsbURwwpNdEfPIegrGeS6kZWkuieelMC/NMTHIkaBVBxgVRWNWabnqM03LZP&#10;BJyKfk+ccNtyvSkA1B8oOe+KtrIyxjEi8+9VicRODGMk8YqHDiYZmbr0oAmkXLuxBJz3oLHZGPfg&#10;VLj5RkjkUgRWlQ7iKBiBSSDtAGOTSiN2Y8HA71rwWoltNv2hUPbimXNnqkKRk2khUdSoyCKAGW6x&#10;JbEEBjjr6UrtCsG0xJwMgiqodNs4+fPvUTkkLg55oAsi4ie1nQ2RyP4qpgHzUUhiC/rUm1gFJjxx&#10;SfODkAdaAFkRw3+rwCB3qN2byeFPWrDtKUXcwOBUGyYzNgcUANVjipGdAEGzkjinBBgnimSKN0DZ&#10;Jx1GKABCSXDL34p7KwCkN0NVmfDSENgY5piyM6A+Y3HWgB0jOZ8l+1R/MQpAHD0nVJev3vWkbIki&#10;+Y9KYFpxiZcAcqKYw6DHXpTox+75nPPUU9lPY5wOKBkYXMbYA6GolXbG/wA7fe5qRluhCxCfhUwS&#10;X+zQ5t2+7yPSgRGD+7Hy03g7sgfWiJmLyjaeDTZFJY7S3J5pDJfk8tfmznqBSKQHT90cA96sQRoI&#10;lYyDGemasTW0bW0jJcx8jpTArxunnPhIgK0oZI1cMY4sY4rD8hgjZuc88jNTbX+zxgXLdOKAubNw&#10;1vNa/LbxKc8H3rL23ERmV4jz900hEqW9v/pYznJFKZ5HUhkHA4NKw7kbModWIYnNV5plL/eXOOMU&#10;+RHa0n29R2FZyRSCaQtE34mmTcl3Dd0poflflpdjlT84HNNCSAkEDrRcCTcdx+UU71wKaqna2WFG&#10;CH79aADLblIXvQ6hmH7o9ulKADPwpxxU5+Vjyn3aQClcW0eTzimO4MaD5TULOxPByA1NwN7HBzTA&#10;UYKg4FKfL8gfLn5qjP3FoOdnHWhDsRkA3KFoUyfamLDclp5kvJkKt8uDirkcbHadvAPOauxQzGQB&#10;bOUqT17VSYF7StY1qO2iiN9dSEsAoOa9WtjcJ4W0ma6v9OG5QTmQZ5rymWfTLPTmb7HbtKEOB715&#10;frOtXkuqvu8RX+0P8qLIcKRWsJ2KTPrpW057GRon3cDpVaRYxAvz5P8AKvF/hfqviW5n8Qxz6rNP&#10;CEUKWHIFe3PEPsCubxdxP3a6IyuirlA8oo3fiaP+WLqU7cGnYyHzHx9aMEdEqxjFU/ZmJX6UmPkx&#10;nvTsy8gkAe1QtvJfHY8UASdx8tNwpkXqB3NPUr5DZHIFRjJK/uvwzQA0o3nN84I9aOinj6VJyIwN&#10;vekJBYYA6UBYQ58teB9KNxO0YHtSsBsTKd/WkcDCYbtzQAMG5BFMH+sPy1INu1cvzigbdj0mDEB+&#10;XpTsHj5D1o42v8ozxTt+2EnyFNAAysHGV5IpBnAG40hmYkjZ/DTMkkY9KAHlgGHFKDx0FMIyozR0&#10;LHk8UDOaiu7ee2Yi1I/2qfshMb5KnjpVCG3eFY08xCN3Wtm3ty95CPtO3njFcbOgyvstu97CpwpZ&#10;+MjNJqWhWrRZNjDkRg5BAzXTSw20d/af6RGXBH4VNfm1/sm3zNklOcNSUizy5NKmW4ZQ5IJODioX&#10;tb+3vFf7K5BbqDXXNcQ7sBW+V+4qZWtpVcbFPy9+1VcLGNpd1c/bJBLby9Bt611AnKFHWFAaqx2y&#10;CMlbUcD0pvlXAxlXAzUgJd6lqG6RVDqNvAA61xd5e6gdRsyTLu+0YwK9CtoEkuIg0KE+WcE9qzrn&#10;SsX80nkxAl8q9IaIrF5jYwF45N/ljr2rRBHluCOabGj+TbKZk4HJxUhVgyYVfrQkDKsy/wCiSnKg&#10;bDXPRIvnTtgkmTgkV1DRl1ZSxwetSrZ2q2BJePOOMUOIJmXBcxw6bN8nzZ4qpLqIe4IabnIy1XJ7&#10;UGVNyk5B2gdqwpLNTq74V+D1qSjWRUkmAEiHK8ZNH2YLM4KZOe1c9cTSW02DLLwM5PFSadr1m9/L&#10;ubLCTGT0NCBs6Ao6kDZ16VajgkZDthO7HFV1vNOku0YPGfbNbkFzaZhw0a/LwaT1Aw5rG5Nw25CG&#10;281nvA0UibCSQ3IFdVd3VvGABMXZu+KxUnjfVctEo57072Q0NjuLgW4QJgY+Y4rTspPLuFbyztOe&#10;Kypwq3uA8RDc9aEnAgIGBjP40ITR1sd/ILmIf2ahznn2qK6mX5ybXPzfKuPXrWNp8pk1W3DA9DzW&#10;/EIp7pYnkjXaTg4oA5maUf2s6i2VQF4pquuEUqc7vWruqWuzV/lkUjsRVLY2wZj52cGmIsxhS0h8&#10;o7tvrVGQSmedTGeH4NamnpJJ56mFgVOM4qG7V01NEaAgluDigZWggf7RG2Wz9K3YBEIpy2d+3iqU&#10;DgNEpI46cVbk2hBlhmgClcwwsCWcZLGqLQxxWDshB+bOM1Ynf5Fxu4PSqFzKrrGuXBPAoA6fSL0G&#10;OyOQWJwM9K6/Zpcyw74rcOy8HPevNIMJaWuHxgZAFLcX1zCIXF1KCW45q1axDudlqOmKiK4uI1GM&#10;5FcFqV7b2dzEZrmXbuIYhc10MGqX0uhwh2LgryDWHeWv2qTL2sS4U4zg1FtSr2RBaatp0v2NopSU&#10;J4bbjNac0sf2J2JyNvHvXM/2dJHE+wKBuOABXRaTHELIpOPmKnBNFrCvco201ubiXNs5O/5c1tIU&#10;Nv8AdAyOnrTp7GBBDMkkROTuFV0+a4UCIj5sA1VgCVYwCVOBjkmqkmTHlQOvpWrPZzPaqDLt6fjU&#10;cdtsVVL4wO9K1h3M2GOX7TDuhON3SthEs0ukJMbHb0PalCHC/uwQByapXIbeSC4OexoaBF4JnUg2&#10;+MrnjtTJpQJQBnlsVkSXLxxpuZiAKdFL5v2ctDjcDjmkhludm8srkYI7Gs02Cy3CkzsAGyatFT5z&#10;EhuvWlSQi8OQSue3akgHf2fDHGjrJxjHWo23iRRu/WtFn3KMMQpFVGVjKp3evNMBqEiSL5vWtu3W&#10;RtNJ3HHrXKzvOJFYQu2CQR61qwals0RUeJQSDxQgJJprmPVLQC9+VgetUtQuYpNBuFLb5DnaCKyd&#10;QvcsCbeU85Bx0rk7vUbkSOQrnPCnHWpm0hxRk3cUv/CQXG4FTv6A8GrkJdI4QXc4PFR5Zmjd4TuP&#10;PWpRu88kR8EcVhc1toayyA2YO7nHSoJbhwcjcCMYFQIxzIMjPHFLKoMYyVA9adybEP2u9TU1cWMm&#10;Rg5HetJtWv7lLZJLGVVGByeuKprgiIEqR24qYIBMn7tOnFNSYNHR20iNDbFXT7nHsa0FjR5E3sdw&#10;rk0kKbgEbGc8VcS/kCXGZ1GFHzHvW0anczcLm/qYSPw1cBSWJj/KsDSpFO7zbjaN5wfTFLJdGawR&#10;ftIbd0INUWWVVUiI4p84nA6WbUYBJarFeg7ARg96kTUQ0dttVRuBJJ9q5JYAyzsJCMnvS/vTHhbk&#10;DbmnzkqNjcuJ45pyWt4/vYwD6VkXUWneXeNJZW+CPQUsJ/0djg56HFEsayFSyPgelNSsHKcXf6Ra&#10;ytvhdRuBIBri72wvILmbbA5AJz7V6ndwTm+s1j3gg8kVHLYozoJLYPlOc8ZrX2hm43PII5FzIjOy&#10;vngkUk2wgN5gbjrivUptAtH0qfbpkauQSrZ6GuE1HTdSt5H3xZwT+IrVTuZSi0YOZMDC546YpMQl&#10;lLQZIf0p+5RcDEbKf7pFOMg3cW6AdKvclsyNTsIZJU2wREFeOc5rgNU8P3Av4pI1bJUnIHSvT5RM&#10;gt8BuckNnNSLg2Cq8asxU4JoSBM+fLzTLqNndrXPzEHbWdBd3tpqUpW8uExINq57V7vNp9m9xct5&#10;AcE8r2FcnqugWzTGQaVlc8AdqyqUoz0a3N6daUHdMNG8b6lBDHFLEWG0fM2cEV7HoOteG7qxil3R&#10;MXUb4t/INfNN7YXCeYE088DhSKxbe51ez1GGRL69hPmdFYkCvExWSQkm46M9jC5vKLtLVH24nlyC&#10;3aGKAIfundzTZRcEEbSoxjivnPQfG11Fc2q3kg+8PmB4P4V7dpPiHRbyytNusWmSoyNw5r5rE5fU&#10;pP4XY96jjKdXZmqsTLM2ck+uamBbAG4d6m32RZWE5Iz2p5EG/hiRjg4rhcbHUmVJCq6bKTMQN3FU&#10;DkueR8yjGKnu0LF1ycZ7VHHG3kOcjAXjNVFWBjId32twQOtVdVjeXQr+IJnFucmrSZ80ZbBz1qaR&#10;M2HUj5Tn3zWsJaoiSuj5IvUmh+NWopxskueM/wAJFdOoXz5QW/5ZjFM8Z20Nr8WbmQK2Jn3e2ajs&#10;njkZnznEYGT2r9JyWopU1Y/Pc9pcs9CyBkqvy8dTTuPKQY6UpI81sevrSc4HFe9c+dsL3PFJg4b6&#10;U7HWkHUfQ1IyNyhtG+TnB5rmb2Nv3p2kEDrXTnHlFQp6GsTUFH9mykkctwKuApFLw7d+R8S/CzGQ&#10;5Gorz+NfoVpdyJfhn4auAAxbS4gT+FfnCg2apaSlQPLnBGK+8/hpdre/s3+E2Eyki12nnutcGNj1&#10;O7BNu6OtkJ2xHB5HSmqXBXCAipZMkwcYw38qCAFGDXn7He9B6s2UOeM0jf692P4UwY+bmlG4mTCH&#10;G3rSQIgk+8DsHIPOai0x5oviF4fmC/J84Y1O4BjUBMc+tU55JE2bLUnHGRTA9gt7qyltATcIHI45&#10;604KPmIVTz2NeOJda1DJbSecGXrsz0FddpevL5loX09QDwctUvQEzttpwx2mojncwzUcV5bShCvk&#10;MNudu6rZjVrKBxJhjnCiquUVsjc3NLng80MmDFk45oG7cflwADyaYCcZpOx+cUzgoP3nfrRztHHN&#10;AgP3hT1OHPPam/xDmj04pDHnGD8opn8Bz60vBI5pJFOw/MRk8UAw54xTsnHWmA9s07ueKYBzg5PS&#10;kONlHbmkPVuKBBng89qFbKkkVESfM+4cYpyk/wBzt60AOI/efhR2PzUn8fJFIe/HfigBC0Yblqdu&#10;UxEhjVab78GUPWngjYuEIGKAFJHzcHimE/Kee1KTwaiOP7tAivIQHtmKnAmFe5aTIsvwm0t8MSkK&#10;hTXh0xX7Ns5wQcV6/wCCZ0l+EuvwllLwyjAx2olqJbliUHeflAqm4+Y/MetacgBLcH61TdRu+9g9&#10;qRqUzjzB8h7c1ZjnliuEKPN1HKnFBUYPFRFeTxikl1Bo66w8R6lD5IktDPGBg5ODj6129hrWjXHl&#10;f6WsTNjAkPU/WvF8sAQEFIrneD+8U7uMGqjOSZm6a6H0OpUqCJEIx1Bp1eI2Wtaxb3KYv5ivAIY5&#10;Fdxp3iSxkkhjuIhG5HEgPyt/hWyqpszcGjtq53xZax3XwO+Llq0SsJ/AF8hBHXMZrchlt5LWN47y&#10;3dSOCrU25QSaRqkZBxJpMyHI9RitovVMg/n/AJAU8UeLoW/5ZeK71B7BXIroNAeBdbj+/wD6zjFH&#10;jaxm0/8Aak+LtjLahHTx9qPyH+6zkgj2INR6HlbkZtVMazEkjqeadbVm9TRfI9f1JX1H9lL9oO0k&#10;kc48OKUYjn5RmvmXSIV/4RXQldEZUmYAgenFfWHhdVn8F/FeLYMXHhK4ABHoh7V8r6bvW01GLdzF&#10;4huVHt8xFcDb5n5GlBKxrzLbCD5YIwCg7VJpZQXd5kqGOMGqsiXBRQYnOBxim2izm7lBLKQfzo5t&#10;DfqdHPJbEBXsLcjcMnjJrn9WtLN54gIol/dHawXoTW0ls5MeXPJHNSXMDbX3sCSoxx6Uk7O5XTY8&#10;8h0y7F5YKZpJWNx90L0Fbmq2hi8I6zC1qiv9kBxjJrqrEpHegkxqQOCwqW7isp/tMjXA/wBWe2d1&#10;axqrsZSg9DwGISeXIv2AttkNQvbs1y5VjG4kBGO9enr4evrnUwLKxudzSkbdvFal94Ok0nwTe6hr&#10;Hi+1eQ7fJtY1xsJ6c962i0zKStuQ/Dnxj8aNA8RynQvHvjGOOWZPNhcSPBJ/wDBUfhiv0G+H/wAc&#10;tIu9GtbDxp4WOn6hGqKt8iHybgHuRjKkV+d0PjbULDTfD0MXw/0qaOEneSgBlHbntivQPDvijwT4&#10;g1KS1uNFt7PUWiHkQTEASkdQrdM+1Zu99rGMoq+h+tFhJo2oeGra60vxVoF3byxBkeGZWI9iBUUt&#10;tIgmVoZcgdMV+bOl6j460HWJZ9H8W69bEXA3RecTGcf7J4/SvpDwh8eNMNnY2nizwS0Mioq/2hbj&#10;KuPVl6jHtQpmep9ElWH8BGaaT8gBiJI+7mrmj6h4P1rwhYX+jePPDV9byRgoYpl3qfRl6g/UU+5t&#10;51lw0Lg44GOKd7lFCKSUSBT5hXPOTWbr+geBdd0u3g1nwDo92qxERzMgEij/AHutaJVww+Q1GS4Y&#10;fOaq7QXPm/WfhJ4z0fxFqepeAfjBrUUbSbzpcs5wjD+6ehHtivXfh1qnxAv/AAD42tPFHgG4tNV0&#10;uy8qW5ClY7yNx0A7nHWu4t57qO/LCVxx2NaiSXUs0RmntdhUjhcE5x19amd5DTsflR4ptbfTP2/v&#10;FdtBaSQRx/FO3mjWJ8Fd8oPBHIzX6iTFX8F+FZS2S/hi1JPr8tfmx8dLf7J/wUa8QutvOqSa3YSr&#10;kHBwwJ5r9GtPlSf4G/DCdJAVfwfaHI/3Kvldrs0rctlbcoyYBGKrFznnNTSHKmqb5zyxHNJMxLKy&#10;OOhzVyG+u42bF2SpGGRxkEVjBjvxuPXin7jsPy0wuzn/ABx4C+D3i/QEi1b4caPb3iRN9mvrJFjl&#10;Rj6kdfxr89vjj8CvEHhTwXe63pnjBdS0pLn/AEg7dstrn7u4DhgfUV+lULSC8X52x25rj/jRaPe/&#10;sKfF22ErBz4QuHUtzyq5p0562exrTm1ufibHJvih/wBHOQ3zNV1D8o6VmwkqdSViPlumB+tXYs7F&#10;NWxMtg/d4qT15qDKgLlhyeBSyO6xW+LZjk8mkBZ2/uj8lRM6q+3cMkelWUJNnGdv8PNVrgIYWYAD&#10;jrQBVuJLYqoJdSJAVZeoYdCDXq3hnxtbxadpdrrllcFo0CxX0YJ8xR03j1HrXlkIgEKkgNkkHIp8&#10;0MD2sKBeA3BPUUWE1c+pY/EPgM2dvM3xD0sQMgYuJAOB2NeU/E7xH4e1a48FWGka5JNGs7NcSeWQ&#10;q44Az39a8q+x2xdFLz/d6huKu21uER9mnxY3ckHk0KwupLDAsabPMLsqcsanXYY0OP4jxSj70mEI&#10;+SnxBjCOBwxoGPSNvNUkDAPNWQf3p/edRxxT1DGJTwOKkCr5MPIJ3dcUFWBA3lkbFODxiriRsZVf&#10;zdvsajjRBK2JH3Fec1eiVfIb94fvVLYMAvHBzz19acVGcbF608Agrz607nAyOaQFZTNDqttOgY4k&#10;GVU16nYXFpfeDvlb94FXLA8jFeaEDbJ16U/S7q9sPFSSJcs0Uk4EiHoQacdGTNaXPVj5AlhRZd5W&#10;PDZ7VDKf3QAT5g3FSqbR5LaZHUK9uCwFV2wWlxxk8GtLmRHumJOZMAD1rlPEunG50N7iO3UlG+YD&#10;qK6p1URqonJODmqUgkEtsA0hXacik1cpM8us0lSWYGI8KBg1qRo5S4fYo9qtarbn7aHV23M5zgYx&#10;UNukhltQ8pHy4qRmJqxA0eT58AsMVya7/Ok5BGOK7HX4oTawxC6AKScn1rlyiCUgKAdgyc0xor/P&#10;5jZiAAPBzSH7wwOKsFEbrcYwOhFQlSIx1JycGgBp6nAHI6VAc+a+QOKn2PtcYAOKi2P8mWIOTmgB&#10;PXimnvzTyMFeRSHGDxQBAwyxwajGxrhFYgN9tjI9wDzVhh8wNPsrfz9alXy8Kp5I9aGCO+8QeJLq&#10;503QLK0hvAq6XEkkg4zgYrJs3gi0u7RdGTc4G525Oe/NWraycxyRy3cIEafKduCfxpHiKSSD5cA9&#10;fWualhoU23FbnTVxU6tlJ7EAJLDgdfyqVci4Y0zAz+FPjz5h/nXQc5ZXO5yVxgVIHXawycZpMDan&#10;rjmlA+TIIABoQidGXag3DpxmpA3zycjpxVcBWZNy9vlqTBAU5FMCYbucx9/WkONx5pyspi2sOg60&#10;3HLcDr1oAUZ3de1QykCGTnvT8N5g/edqrycR8460AQknz2yD93g1XY/f+fvTmZsgkDpUTHgnj86l&#10;AVJAfPU725GaryHEzlpB93ippf4aibYfL4GKbKK+87jiE8dadzsY47Cn4TzR+6HNDBMHkUAQnHy/&#10;I3PrVdw/nLiAmruI90O64GOeMVGW+dui/hTApyhsxYx05qNQxV8qR6VZbBIB45PNINu4dKQEBFQs&#10;oyeBVhhy3FR4Oeh+tAiuyDP3V/KoWjjO3dGDz24q6ccU0gc5FAilLBbG1kcTPuyOPSlhMkVzC/23&#10;UDh1JxIece1TgISQTxTTAfM4lY89KTQzqYddvHghjk1IupABDdcV0WkapfWl+727XBRiCQ0nH5V5&#10;JcDF2g8mUNn0xWpa3joqB3k6jHNc9XC06is4o6KWKqU2nF2PrLw148gFzZQ3Vv5ZLKCsr/I/09K9&#10;yj1CwuPh/PNaWtqAyLhlkDEetfn9b3ljJdQLJOudvHzYNdzoXibV9MvofI1S7khZx5kTsSpHtXx2&#10;ZcMqV3TPqMBxA7pVD69WSdrcZkXCr+NNZ0cIrO3HHNcb4X8QaVqGlK8b228xjchbBz34rrZRGyb1&#10;nxhfu18ViMBOlLlkmj7LDYqNWKaZzPiLSrs+GtSlgS4MkSCaIJn5tvJr0TwRe2WpfD/QbpLmESRW&#10;ZiuYS3zKw4PFS6W3nWUUMsMZxpNwOR6qa+a9C1LxFoPx/dIrfW5ILjxHKrosbFJEL8kcYyKvCQ9u&#10;5Q2cdfVdSMT7uqMXxdElt+2F8S7TA8u4ut6+nJzUItlj1RJFvwvHIxWl4/BvP2yPDUtuq4urTd0w&#10;flGTkVFIsz3ECrYNnzCpJ7Yr9LyKn+7XTRfhofC8QVryS7GbOZAyYkZmJ4wKiS21F5Yy7MEJ7V1P&#10;2NoIoppDEV2ZwaYjQyJLsTaOeK+g5bHzLkZUVvcqsm5VIH3TnrV6K1ZkVjOvfirCQkRqrOwPzd85&#10;pYUm8yUMzKM8UJWE3cgaMpDOcjG3mqbLO2lswjZf3nStWdALWYmcHLjPNNwv2dFMiY8k9O1MZVt5&#10;FSYb5I8iPuadA2/VrgMu3dnYcdaow2csl3dsXl++cE1ZgF0up26/ZwQH4bFIRYkCZWOaU7gTtbHW&#10;vC/iPbNF428Ny+WcTae2G9dpr6JkhV4FM1mFymVY+orx34lW8kvhLw/cM4UWt4yKcdQ2KlbjTujx&#10;+HBIZpsZHHFWQOvJxmq0XzTgZ52jgVotHthI+fd346VoBCfvIMMfm4GalCDzLkFUBCjHNKiOWBwf&#10;ajYwmnZg/K0AXdMi02WfVFuHH7uInIHXisyRIzfS7GIQTnHuBWhaXNtDoGsxtpgMkrDbL6VVOdq4&#10;A5PAoAmQLhTj5SvGe1JkiRyuzA6CrCDNu4MfROKgjQh5eF5agBoGd5ORQv8AqVG8damIXLfKOlMA&#10;AjPyAc8UASHZ5URHXbUfG0hsdaTJyAc4p3O1sZPHWgBcgDIi/KrsFsk1rPnUlTahIyapD/UwEOPv&#10;nNWxs2n5nBZRnBoArshMcaLIS0Up3c43VFLDqUbzzpp0oRkGRjpV1dmZT5WPnB6+lXptSvTb28a6&#10;JFsVAAPagdjn0EhhQyK24k9utKUBgYBCSTxWz59mSrNZxKoTgLySfpVCMzvrq7NKlIYHaoFAWKSe&#10;YTjAyPapxtDN+8GSOaRo5kv7hHhuUJJx8h5qD92C2LgZ3fxcE0xExXryM0wgA9SfTNOzwv7wHjmk&#10;OM8ikAwhjC+1+p4qMJcnoIwQOSRmpuM07eywcRA9aBogXzVZsSy7geWDYrYsNb1y2dVNzcSR54BY&#10;1j8GMnmlx+6Jx1NNNoNz0O28Xcxq+G/2XFdZaa14cubdA80ETsMZOOteI+VD+7yik+w6U5sBLdhI&#10;3HoaVxcqZ7VLcpHqMyLNA4UdQQcg1XE9q00+dPDbSMleDXn2jxa1L9ouFuJxGrjezk4I9K7Ge4tv&#10;7Nh8q2BdkAYimS4nTW9zqEUkDWniHUI8ryjylhn8a7fR/GHjawu42lt9MuYgPmAUKcfhXi6yXisp&#10;EzhQM8npXX+H9RsHi1GO88GTTKSA0yyYKfhUSpxluGuh9Y+Cvid4buNX0+3utXn0+dnAXzmwhPpu&#10;6V9P6N4q1uO3tDZeO9ImQqD5bThgw9q/M3UtH0aXw4LrTPFVo5EeWt3cb+P1rC0zVvENtqMAT4ne&#10;KLIRyDlZmIGPauWrhk9UUmfr1eaj8OvEHhmXTfFfwd8LTRTRbTJNCH59Qx5H514L45/Zd+EWtWEl&#10;34S8ePpMjQswgkk82B27D+8K+VNM+KXi6wuLOG58VWWqwDAZ84lA/HrX0F4J+KmnT6jpQsfjKYLl&#10;8f6PdsEwfTng1yypyp2sawqtHxn8Rvgn8b/Cmq6gbr4Y6zPaLK2y7sUaWF19eOR+IrwS6S5ihuYb&#10;rSrhPnwdy4IPuOtfvRovjO+nsbSPVtC8M30LkZYsrqQfY5Fef/En4Q/s8+NLLXXsdI0nRtdlsC0V&#10;zaxqkbN2DoOCDW8MU18RonGZ+QngbXZtM8V6fA14TazXICktwpNfW1kEns7GSNkaOS3Vjg14X8WP&#10;gt8XPCGsXz3ngfUZdP8AtLGO+slLwsB0bI+7+NW/hZ4sEcmmabql6qqsgjS5ZunoD/Wt5SjUjdPU&#10;znTcdeh7uLGGWW5H2JhtxgEVSv8AQjLYzoulr80BG0969Higi+xQSBbc5hDB0IKkdiD3ro9O0vWZ&#10;hoznwPqhW7VhZkRnEm3qc9q4nO24JXMH9nLW7vR/j1qXhbULOT7FqTyNbGU/LDMvYZ/vCvtv7Zan&#10;xLrFvJ4Xe3jiYhH7OPX8a+I/G+nWehad4e1q61O3tr611FXtrUOBJKR29a+nvhb4rt/FvwSe8fQz&#10;DNp/lQ3MbdWyODn3rkxSctUezgZaWZoas6tqMqW+ohAZR071jz/2+nlrF4umYGPhTXoF1B4fa9jU&#10;eHATt+/uxiuT1nTLmWG1ktfF8cHlROxTAO7HavNirs9Ry5UchqFvqctrok0i3EssErEg559axdQ1&#10;yxXxJ4HtmhvYl84rcFozhSelamh+I9WbWLm1m8AXM7xXDIZkXggHGa7Ga30G+ETTeE4PMDA4MYBB&#10;+tdkW47s4pyUnsaWjaaJorec2EcipACjOuRg+lbwk02C8KSQXO0nlQnFY8epazapoVtF4bKQRDCE&#10;envXVLe28umqHtbXcdvzbBxmspyuaRi7HE+K9Q0pNHsI7GxZbiUHZGqdTXH28Pii90COC48MJvzh&#10;Wc/dz3xXrGsjQ47LR5W8P2jzbf3b4Hymsizjumup5fLhRCMk7sVrCryxMHC7OL0z4fadBrFjfy6w&#10;txOswcxouAK6/UjcLFb+TazjZBgKPatD+0xbLfKpVyynJznGK5ZfEN5c+KTbW3w8admuQvmbgB15&#10;rBpzZ0p2RnT3brHGXgmzuPB71o2XjS1txBBJ4UZADhZVTP596NW8P+OZtWkx4ftUQRgjZIDyaxI/&#10;D/i5NRtluPAylTcKPM4wB3q4xijN8z1PXbLVbS78N29wssBUqcEjFZuovPKlqgKbTwMdwaZLZ6VB&#10;oFlFCVRFt1yiN/F3qoHjSK1JumJDcVk1ZmtrontNAkkmgMckMX7zP3wK2Z9B0YRA3lyJCFHAmyBX&#10;O3V4HlRGv7hVLDlSRT5JLSG0svJvrmRXI3szk1rzx2M1Rk3clksNOXVFS3tYljHTcck1LHpNkYbu&#10;b7DGGMZKcdcdalzYG2WT+0sFYgSDWDeeIJUbyYrRpCIWVSOgz3pOrFIj2Urkdvd+FTqT/Z/EG+YC&#10;RWUgg5Hsa5aKynm8ZajNIq5ec/gO1cBJaeM1+Onh+5/ctblpmMqsFC7uxWuqOpXMGo7DeQlnY859&#10;amMm15G1uU6K+EMWmMguowAfmAP3qwL2SRrTTn+2xhU7Z5ArldY1ULq0MTXp3u3AzWdd6hbrocqv&#10;qSktFxg965p023Y6IVLLQ1r/AFSwM9tCtwGKRN+FeB+PzC/iT4cTJL01J/MB7c12MbTfaLp2kYF5&#10;CV74FZeoaHcahrOhyf26kcCSfvjszn6elaUqPK1cU6mmjIdLv7j/AISWaGG42xpaxnzc55+ldeun&#10;WV3DNJe3eVxnn2rItdG0e18SwRx6u8ksttnnrx7Vd1GVofClyxuGCqjA89T2rrsr6HNIp3F74U06&#10;4jRbmyMjyBU6ZHPpXQWF1E2oWiz27hGKkP8AWvB70+H7WfUtWv8AWpLi7Ln7Nahup7fQCvUPCU2q&#10;6r8P9EeSwWJkbfIVOdqg5A/KrnHS/UiDTdi1421LT9Ov9LBsLiXzhiEhePxParvhW4vriw09kgXD&#10;vkEdga4D4l6vcKljZx+GmdJmCCVk5yvTHpmvQfAiXNv8H/DBn0947g2hLKT90HpUwu02J25jrL6E&#10;m+uEZc4h/OuHvPNt9Q06GLYha76Ac8muuuLm4NlcMnIVskmuQiZrv4taUCVAEmctx0oS1KO4sbae&#10;V7IShVURLlu7VevZbeI+XHEqqkeScZziqml6hpx+LmhWDKWWW0m2uDwrKK5LxrrQt7K+gt4N9wXk&#10;BC8kD1NUkZzqW0RLDqS3niy5jh0zzYwxWT5c5/Crp3WVt4mkt9NhhmkiwG2fN+dZ/wAO5dOi8Eah&#10;etLEZ5ZTuDL/AKv1qvrmsJdfEXQLa3RGQu/muB1quS5l7RlCLWtQt9X0l7i33o0jFya4rxPealq3&#10;jjR5msHFjFfxosKjjk9/rV/xTBepr3g6NLsFJJGEgXqPSu70bS44fDOmvdadCqsUMQYdT61ooWEm&#10;5ak7wW1npWlW9vHaoTZRlADyOKvG9ePS13TQtIbZtoB5JxXm3juW7X45fCcw+IJYUXT5/MKHIxjg&#10;EVleGJNYu/jJawf2zdOqh3lPYKDx+dZqJq3ZWR6joC6jI3iKe6tpPnlYpuH3QKxtQvpDr9vGjFYx&#10;ckZHeu/YhbTytqg+SR8orzzWreK2SynuLlUWadhGTxk9qLJuwm2kWIb3Ubfxrp12karElqyuc8YI&#10;weKJv7U1O3tkismS0hkkbd7t1qpa2F5NZoZJyYshmAPUdq7zT5LCLSfKWJI4/LG5sdcUqjUepFJO&#10;R5ndRGLSmsIbeQyS3I3Y6mvQPD9qtl4dlllQeYbTgUfZtIl8Vy3MDBgnGSK0J57dbRELxlmYdTU8&#10;10bRhZ6EdndSNqVwWiJQSHANF2YhdG4hkVV2kuD04qhLLKJisWmMCwGSoqnqMkh8OarDmTedNkxj&#10;1xWb0NlqdLZ6lbSeD7yaC6Vw0Eitgd6yvCdhYx3/AIgnliVnkuSYx2XnJrl/Dkpt/wBnmyWRW859&#10;RnAB4I+augsprmLT7faTzFk8+tCkOUSPXJpz4uuFTld2Disvy3aU5jA49a05ULTCRxlmYnioWBET&#10;/u3OB2rojqj5rFr94ysqQpu3AZAyCa29E0jxBq1zqn9nxqRbR5ncjjHtVeCyaa3kZ4pgu3qeK0bb&#10;W9X0Tw14jSw1a1iM0eC2Pujv9auKTepzGlHbabplyk13eWr3CyfLFgckdeK5fxP4ntXvjJ9nsYEj&#10;h+4uB+ZrynxJ4o23WoSS65JLM7ksxbkn2rxDXdc1C9uij6hOkTNwqH731pSi27IcV1O98W+M7idp&#10;obafIDEZU8V45qN5eXGm6sWMzMI2OS3tSMjeSM3GQartxZakCvWzcAfhXVThZDSVz03w/wCKNC/4&#10;Zw+GFpJrkyzwyTK6eTuKYPGWxyDXa6F4u1W11Oxn03x5rtrIjDZJDMygfVen6V4F4R2HwdbxvDDl&#10;b6XkqMjmuxkhUI7btoaPqta2diJwTZ9oeEvjf4ytiINb0jQtYgJGx5Fw6/0Nes2+u/s0eKUhmuYI&#10;dI1KXCyBSIwG7HI4NfmlZXd7DM/+kOy5O0t3robXV4sxmTTJEbeOVfFRZ3sQk0j9CtW+G2pNaGfQ&#10;/iL4f1OMxBlgMoLMvbBBNeSazoniXT9XaPVPh/rdruOFkMZKH8RxXlXhTxl4103ULGWw+KWvQsgB&#10;8iSUumPoa940342Xs2nSWniH4TaHqMDIAXEeW+vNaOktkOM9DgJLFlnieNkztzjPUVUuBLGtn/op&#10;Ls+AoPOa91g1D9njV/DV1d299qOlXEUBM8D8bSemAetWvhz4GGp/F241O8nefR7PUN0DOm0XLA5U&#10;Y9B3q6OHvLXoU9UbPwi8ASSrp2u65pb7GQNZ2sgPzejMD29PWvcfFHhTQdT8JSxR21taXCQHyJol&#10;xtbsCB2rtVWNbeFViiVFhCqqjAAHTAppkUSIODnvmuuUU1tYlOx8HeKR8TdH8QNY3ttNFsuPlkC5&#10;SWMdCrdOa9D8MrpGoeArM3V3ZF5bNgELjK44NfSXiDRtA1fwtdWt7pls+Yj5UhX5429Qf518h67p&#10;V/4R+L1vNqGi6lPp8k7GCWJjskA7HsCB2rgqUUmbxgpLTc8s8ZaJHYfEnUlt7tGga4Z0P93uRXLx&#10;SP8AKzzfSuy8V6zo+r+JzLYpcDC4MbDBrkvLGxAVUc9M1x1I2ZEmr2LCzr5ZJRjVmKdWiIYfhVMR&#10;uBjYenXFIUcb/wBwAR05qNRGkWhKtt29fXpTkKb2JJ6CsdjIqt+6kJJGasLJOj25eC5+dflAUkfn&#10;TA0mYdQh6UmFMJ479apG5CmNXjI3HjNW0ZGVQJEyB60gHbeetNIfH3OTUmGDEHOcUZXIPFADMbQo&#10;IOcc0YBDd6eTuVeKMMITj1oAhK/vouvWrC5G8/SgBgilomxmlyCDhcZHFOwDxnByOlRnPmEhvpUy&#10;bvKYHGcU0BPMUkHPY0wEjM3nL+5IFTHed+MdKcMlGIxwKAHwDsYdaAGIANwZMnPWrCx4B/eqMjNR&#10;jOBlwTmjcxukIc47jFNCHqZVeVlZskc00yMyy7lYEN1Iqxvj3KPKAqVBAwZj5eAPpTGUmLbOBQoX&#10;PPQmpZfL85drqeeaUxNsU+Yo+XoKAJyLb7Cq70zjiq/lrhs5qLYfPZt7VLG4wys4z2oAgZcJxEet&#10;NywTp2q6Vyg6VFt+YDjNADInO4naeO5qxuUrkN3qMAgMPs/UelNUASHk4NAF+I4Vj9oGcVHKVDKW&#10;x+VVGID/AHm60jvuj646UDHvHEwjZbhcj+Gm7XD5bsKlQQmwkIcBh2pikkn56YiN9wGeeTQG/dj5&#10;s/jUxXJUOh5I5pZorUQwmOXJxzzSAj3DYuEx9TU0JfzJD5v51CmzLZHWrAwIJB5ecmgCaRv3Y3en&#10;HNRAkxrlx7Ux95aMFjjtSOpCLxjnigC4mzdHkqcVFcNCZ1IKnGMiq8chE0ny87ailBaXcBjnnmgd&#10;x7488kRY4qDPzMN3epeSY8uRxSGImct545HpQCHrI48vD9qY7DzslDuPpS+WFZssaQq2Cc9Bz60C&#10;BRGUcGMZ+tLFayPPKUhyQ3NXLKzee2uJvPhijQEvJI2AMfWuJ17xPFDfXunaPZPdXkh2F4+QD07U&#10;0rjNXXdc0PRbGJ5LmGe9dP3Vupyc+p9hXnUdn498T+Jkur7Urm2svNG0sSFCeirW5onhSRtXbU9e&#10;vjNcyOHELNkL6Cu9lkSOOGOONEUR4GzgY7VSsgaK9lYeHdK0WK3sbaIny/3kpGWc9zmkM3mK+D3q&#10;IsCvJySTzURCjGAAe2Klu4EikeY4Ofv9SanEa5cqo6c4qqgbL5q7ESLfOxhuPU0gCGGM3KM8gADd&#10;xS3DSG4IDjYCMAU0k4cFCT7VGC/y4gfrxQMm2rtB3dqqu0nmtjI5qTcfO2nj0pxVehK/WgCDnI45&#10;phD4PJq2wj8sfdyBxUPyl+WxxQAzLbRkjpxQiSPdALE+SeAO9SpBcSCTYjY3feIxxWg0tpa6bGIQ&#10;slwwHzEcLTAtWlnGk1vJe3ipCsRPl92qCW7JN3HZwmGFnI46kVmTz3s0sJmvs4HQDinowWEbZFxi&#10;jYCBlkF0wLM2W+8aeQRnDDr0qctGYjyCcVEPL+XLc5oABwB8ueKY2TKD6U9t3P7vkCmj7rHvmkAB&#10;h5gHlknNLx9tbIPQYqVAmXBPbg1KFQCI478mgACAk8tS4f7VH8/yg81ajSNvKO48tipLmFo2j3Rq&#10;Mjg56igZLDKyhuc8Vcj1S9jZleOKSPupHasUuogYmRQAvXFVI5Yjd5MxI3Gi4mjYvIDPHLLbW3ys&#10;Mso6isYLNGYg0u7EnIre0yV4/EdkxlHlNkOnbFb2paXp8+lyXNvszjIVT+dO1wOMlmy8KpbjG0Zo&#10;GNvPpVqK3c/af3KAqvrVXZNvuAwxhuDSGSDaUjx+NKCFWX94vK8VGSVtl/e89MYqs0iiRBhs5oAn&#10;QNgEBz8xNNkl++pt0GRxxTBcSqku2Ffu96qO7MkmUUGmArDO/JpEVkVsAYp8eDDgqeW61a8tRCcE&#10;5xQBUP3mO3qelLlcN8o6cVJIpCj5lz6U0Y2jOKAHxnbEc09DkudxxUHBU5kp64AX5gPSmA6R5d0e&#10;MYzVhLlxBDG2zHTkVBgeY+ZD7UwxlpU7ANSAtvFGF3Bx6k1XwdrEEnmp88xqc9KUsmcBUHFADNqm&#10;3Qi4bPcelA3gjFw3J9aUAbXOQeKURhrdysoBzyM0XAcIwRcMZsnvioGO3OCM445p4R1JyW5quwHm&#10;E5P1oGNZpCoJmqIyfvl+ZqkEeXwZByabJGiuudv1pCFWV1lyDz70vmqzuHGGzxioxjzE4GcU07fM&#10;jJVc5oAmb/WAYHSmHdyMd6QnLEluQRT1wSvbimAw42jK0D7ppWB5570hLeW2F6ikA9WRZDmLJxUU&#10;gZnchj9KaNw4Yc04SBVIMIPvTGhAFCOSvOKaWPl8EflTQd0jAk5oOAc89ewoGSRoWdCXwMd6kCfO&#10;2OD2qS3juHDH7IwQdPWthbN10a4uJfLjiSMndIcE/QGhMRUtYGO7zEUKEJz2rOvdaaG0uIIY4yik&#10;gyEY/WsXU9aP2Z41lxGrnO0/eH1rzjWNWuZ5IYo4MJuwAnUmtEgRoatrM73lyqzyks5A5rFt7WVj&#10;dSyXHGMgMaWytU3yPc3Ua/u8hT2pt5Jm0KLIQvmAAK3WtEhpH0N8G0zoHxPkCxYjnhAOPWvYpQTL&#10;kytnA4rzX4M2ZX4VfEB2mKh5Isk98CvSpHXZKduTvwD9K1pFogwcvljUchbahOOuOKlyPLOVpjbf&#10;KOU79a1GRc8HcTSHBwRUpZAygxEnFLtTcMKKAsVxjn5uaUf6xxnHvUpQhTnGMdqaQu0dfrQA0g7x&#10;7Uiqu2TMhJ3cVIR+6Xk5pmf3YAFADvk+X96ST7UhAy1Lg5GUoOdp+T9aAIiB5nKnO3g0q52ODt9q&#10;VlyFHINGKAFCuVIwKYy/M58w/nVhQnlg7z0pP3Oxgep70AV8fvelTDZtPAH4UxmGVHlfjS7l2jCm&#10;gBVI80ZPFGeZMAHmk7Gl29OmMUhnFXDyNcW6qCctxzW/pMNwL1S8/wAuzp6VylrIxvGO0kgjg11l&#10;jKRcW2LnJyMiuJ6HTYXUI5f7UDLI4IBzzVaKMPbSuZpSRxgmuiuEhdMgp90c1jXxMNhCqR7mdu1A&#10;zOngXyHIjjBI5FU7ZPmfGOtTSTkRqG3jI5FSRrGIJCFzuGRQO5tW0gGlSKVToaYrrnaUXh/0qjCJ&#10;irliQq9apSzt9sm2iU46cUAjbVyL7iAbOMEHpTbq6RUA2oBjgZrA+13Pl7fsrDnkUTRTzWMciyOG&#10;B6Z7UAaKSxuysGAGavQLHJgeYueao2kKHSZM2yBkUd+9LidPMOWxtOAKEFiC9lkiv2XcoODjmsuP&#10;UwouN6s0m7Cgnisy8+3f2reeYZG/fevbtUQtZnu4WMTAFe1Q5alJHXW13CbeEsoyynK//XpM27Tu&#10;EMSnfxWVBGEhQHPHrVWdbgX8zpcMARyBSGlYq6+kVxfiAQIvyjLA1ix6XGsG1NoAPXvWtLG5uv8A&#10;loTkc5qzGkv2l85ICDpUOI2Ure1kXJG48dc9K1bQuGQPv4fjJqeFCSdpwB1zUsse2E/IWJatEtBF&#10;9BC7AeWhJHBzUj6dutLlvOZTjqKq25iEkQzIMLXWaXNbm3nV4Izz/EelTYDzi+g1WK7RgsrIRgn0&#10;ptswCW/mMxbcetd7qklgGuV2xFOMAVzzW9o+HQRgD07VVwJLSW3W4iIUZ8s4q4s6C5T5mBYnNUPI&#10;jBXaTgClVWDs21iQvftTQmazq8ixYlyB1yartFIM5AAzwc1lrdMDdAM455q5DLvhJE2R3GaBM2rQ&#10;urQgKuQvYVJdKXuIy1uhYLnJrFS72X21dw5Gamurk7YD57nI5NFirqxEVlF/uEPGaV3YmPOcfWrC&#10;Mpsgfk+761A6q0bfvV/OnYLkR2sAAF5PBpPJiZEzEuQeDUsUE5kO2J8AjtV2OMC5ZWJB20KIrlUQ&#10;AxxHpgdazbyDe6AN0aula3uDaSAOACKgjt9u3cy855Jp2E2YCx3axQiMnG4dq1hC6x27NPhjH3NS&#10;SGNfOKhcgfnWaLmV7yUNbvwDj0NAFteM4jBwDxUUMc8k+8WhUKxzmiFtzE8H5q045RuKiMAEAHjr&#10;TsIBj7KqmZsEdPSqbfu5wQoKh+auXf7u1B29RWQZGdicZUEZzT3BG750baXCRKpOOeapSS7pUzzg&#10;cYNNhjUwthW2/WnPEgAO1+nakBZjYG2VSuMiozHEbhRu9etUYZSdU2bWwGrUIXzQQB0pAY15BHul&#10;xFxUdjBHJfWIAxtY961rmMmAfuzypqhaq0d2SQ2D6VNirluaMLNKpQVSjEX2rZ5RGc8mrrZLzMHJ&#10;z2qsph858w8g+tAJk5TFvGRkgk4pNqFEzIOFJp7yRm0RdoGOlUpHIVgIySVxQMntpLJ2uA8MZ+bH&#10;0pr21kbtirJtLZB9PWsqOOZZpOQQz5xVolyrL5zZ28UAVdVl0oQQIskShYyC+3rXBX8lk0dsIyMB&#10;jg4rtp9P82OYNNg+nXNYU+lbZocnKgEgdvzrKZaOeH+oh/eZytOTcCfnzzWutpbsrgKBg9PSmXNp&#10;JFp6OE4I4rOxdykhXYe3vUpA2R8n6ZqrtmNsuIwPnpCLhXfIlO0ckdqBlxf9enIHPSrODvOJR+NU&#10;I2fdAWR8ZNXQszSwbYpeT0xTJHnATGB7E1UuImNkp2Ng5zitqPTr37TayOrFcfl+FTXMDC0A+z4+&#10;Xk1drkmFYQFXiID4z0z0rduVP9lqBGPu1nQOEuHwrnDVqK0ckcuGbBQjntQBh+Y/mMvHA7UHAhkH&#10;cnrU4tQNQlPmkksT16UpjYzth8gdeKaZLK8cxjTBTqK0rK6h8xg8UY3E8ms+aDcjgYGFzmnWljdy&#10;PYMl4SxkIIxVIVi7PJbf2k4QDAP3vWoWfLJhMnPGOa1n0q4dYgZXQBPnAWrdlpyQ3sbsWciP5S3b&#10;8KpCaKENvdjR52aF2cx5UHtXOapa3M+iRudOclXIC45H1r01CotJQVGd3HHTNUZYljumz5ThunFa&#10;Rj5mV77njqeG5ZojJJb7SB1A6Vk3/h+eG0ncWLMADhl/wr38Af2MVS3hzg5FY1zE76aEXTmzzlsZ&#10;rS7JcUz5pngvY7GffZnmTPXoBUamH7NaMZBkqQDXsV5pEM15OjWiK5Bz/wDqrl7rwxOtjJ5cdxhW&#10;JAC960UzLlZwSqQt8ERiGOSKasbmNy6rtP3uP6Vp3MF/ZW9y1za3JG8gMI+lUIWd5Ym82IqSSSTg&#10;/lWi3EjKudPtZJ4h5SMrKf4eRXFalocQuL2P7LuG4kcZxXp5J3swkjyDxVWRVa5LBxkqcnHWi2pS&#10;Z8/XukNFI7G2uCozj2rPs7i/tLp2jur6Nlfsxwa+gZrCCazQ7IZOTnjBWuQ1TQEYz7LMYIPIFZ1K&#10;UJqzRpCpKDumVNB8b38LxxXNxkZAO4ZBr2jQvEehXaKPt1ursi4yRxXzJqWkyW8DP5cuBOBt2+tZ&#10;cdxqdnrS7Ly4GFUqM14mKyWMk3Dc9fC5xKOktUfbckcbTQmK/hZfLyahjjBjl+c8E183aL421eBr&#10;dZ43IGBy2eK9e0jxRpN1bId1qshj6b+pr5ypltWnutj36WNp1Vo9To5RgsecbuMVYUqUt9zgArj6&#10;1Vjd5Udlhg24J+9U9v5RgYOBu3/L6DFcapyjPU6XJWPCPinFGmqWjgD5Jxk+xrmdM8htCba3ymNT&#10;Xo3xLs1k8MapcBchYxyPavKvD7k6KQD8w4Ax1r7vIqvupHx2fUr3Zv4UAHacntTu5wv60hWQRSFp&#10;ec9DQoOw/MK+sPjGKT0O3vTeM805smPr3pvGBzQAE/vF4HWszU1/cIBFwVNafGQSehqjfYYPuZgP&#10;LwDVREzl8RHaNwO5GBGetfWXwCvBL8M/FVmT81tesQD6Gvk2ZbdZY1RclZOufWvdvgPeyxftAala&#10;7sJPo7iQe/UVhiY3jc6cFK0j6nc/6bJ8p4Y4pMHLZ7mp5VfE2FXAuG/Dmoed3evIkj02J3HFJltm&#10;3aMZ60p+lIQMnmpAYQQ3/wBeoZATD29qkY429cZqNsZ4NCAoSCQiIecwJU96qlXWA4ZgeeQa1WVP&#10;s8pMHKrxzWcGVhICmAM0MCC3vLqGaNjrNx/rB8uTxXZad4kjjuYY5NQVtyDGa4aRY2WRevzelZc8&#10;QR5CMnjvSeiBN3PoO11HTrhIyJoN+zj5q0QobS4yTlSx5FfNMGo6lDZo4mmBWXgbq7rSPF93Fbxx&#10;3FurxlR160oSuaWPVWjwQoU7cVGB+76d6ybDW9GurZ9lxGhbGEJ5FdEghe3j2Swt8nTNXcVin2Bz&#10;TcjA4qbH75w0G0A8VEQN8mDkA9aYhoJ3/c7etSbmx061EAcjnjNP4zxSGM53j5BTl+6M0HqeKdgb&#10;TyKADu3zduKYc7Rk0pPoQRTSFLjJNMBufanLjy1+WkwOeBRxk0CA9TxSZ+RsKRg96cRwKZn5jQA0&#10;ndg7RR/D0pvfpSkjDc0ANPWmAMR+FLk4PHFM3MN2AKBFeXPmHCnIU16D8NLjdrnjK3ZSP9F6V585&#10;Pmg11HgCUx/F3UfR4wKmWw1uenzqQ8ykjPnt2qkwjO8HOe1a1+oGp3fX/WZFZcyZMRGBTRZEQMrU&#10;ZXgfKanwNmcnpTDnOTTArkcj5ajZVyRtxVkDhqRgCT8opWC5WK9OB0pgVty4Jxu9aubRyaNoyvFJ&#10;Kwy5ZXV/C42ahd8v03cGt6+8V6pbaHpxPhsTMtnJ5rZxu9MfSuehUbo+e9SatBG/hK4wVz9hfHtV&#10;0rqS1InBM/JL4s6jJe/t1fEm8NsEMutvx7ZrN0+Ro5bl4wGGRuq/8XbN7f8Aa81VSjr5lxI4496x&#10;LSOdYVkBDCRtuM11Tbe4VYrRH0N8Pp45vEFpEFUeZpcqkZ4ORXz9qunrY/tBfFW0MTCNPE8zAezN&#10;mvZfhg6p8TdNRj80N2qsCez9K4r4mQiL9sb4hwiFxueFwMf3q5ftNeRMJWkl0OejSMW8mEXIX5Wx&#10;WbEqjVr45HL10kdnfNYLttpgCo6qeaoC0uYvFaxtbMQzqeRjFKzXQ7bF61jbygWxnGRntUc5UyIx&#10;kjODzzW6bK5cyCO3m/1OOhFGneHdQe5Q3ErhfM5Ge1EY3RMppHMKguL2FI9InbDYOB1rr9K8PXMt&#10;3a+bqCWyjomMkiu3trHRrK3t/K0+2Z9nzHHSrLSxNIrgAEA5AqowMZ1+xHb2NhZCxSBYH+U7iF5z&#10;Xknx1knj+DvwqZY5cS60/mHPp617ArLtUCMjnqTXJ/EbSTqX7PmrxbSzWtq8qYHI47VrGCTRzubb&#10;PkO4l3W+mKFQgQLnHeoja7pY5EmnimjlVlkjbayMOhBHvV7RbCKeCyzqSoyXDrsJ6kcc1t3dkFEs&#10;a6tbknGWQg4q93qOzuew+D/Ec2oeALiy1iVo9RtbMLb3wHy3KjoGH94d/WsnUzI17cCWzyPNIVh/&#10;OvK7STWLXX7V18XoYVu41ZTH1yfWvbrjTdVk0RGaFm/0GN0Yd8jNZuKTFynPaPrXjbRfEIutG+IH&#10;iS1cSBtkUzBCfden6V9W+Bv2jL5LHRbDxZ8MzcMjKsupWvysV9Sh4JHtXygbPWGlK/2DNhepwajl&#10;0nUZYZVOmvksCDt5osglFPY/XHw7rvw/8QeEbG90P4j+GrmGWIERmZVkB7qVPII+laFxazo4Jt5A&#10;PpX5OaNpnjbTr6G7tPFGu2jLIrILe5ZfmHQ4FfVvhH44eJ7PRNCsfE3w9GosqrG97Cdrsg7kdCQO&#10;tCTTMm7H1UykEnbWT4nsPF198Kb2PQ/Fa2l+u1kdhxledp/3umaveH9f8Ba94btbrSPGuhSq8QzD&#10;JKqyqx6qVPORW1/pUN04EUy85GAaqLVyk0fmD8WYfjNN8bdJk8T/AA61eCS0vYxCIbdmQovV/M6N&#10;nr14r79+HNxBc/sZ/CqaPUY5U/sULuz0KjBBHbFd7e/2Xe6BcQX/AIP0a5zAVBliBIBGDyaw7Cw0&#10;HT/B0dlp2kLBB9od2VW4JPoO1VKd9CpPmKUmfMPynGarSqPIBJ71elz5n3M8VTcHcBsOAKzJKpP7&#10;wfoKf/ERt+lNYMC/yN1pRk4+T9adwJYwPtERz3qh42j839m34nJtyP8AhBr0/wDjlaKA5T60a7GZ&#10;Pgp8S0IBz4GvuD/uU1uJuzTPwVf/AJGXxApTrrc4/Jqtx7skYqvdqV8e+KhjG3xTdgj/AIFVqMZc&#10;89qtlkqxhpw5Ujb3q4DiI/KDUK5wcHjvUnO05x70FIeOHkzLgEdKhblWABqQcyH5Og9aftPznIxi&#10;gCCMAJH+6XrUqr+8lymBnilQfLINn8VSDfgfL0oAAsXA+bpwcVLAPllAds7qfDnYcoAAfSpkyLl9&#10;sJ59RSAlwPMgYbenIxUmFPIgAB60ih/LJEa8NU4BaEKRz7UXAkVD+6y+BingIJWXJJzxkU9VBhgz&#10;zg8U7azXbbo2GBSuMlUHehEa8irCDEUmIeQ1RoDsGUI54qx0LfLSuAf8temMinDO1sv+NMJUFeOK&#10;UdTyenFK4CfxnkcH86jlUG3YFCff0qUqMZwTk9KlTGx+MigDoPDGoQPE+nzMY5WbEUrn73tXWTAx&#10;XNxE0ADLjJB6ivLZ42b7HNHEyvFJu+U4PFeiaZdwXug2LlP3gh2y565HrWkWzKaRoosBt5MtjKda&#10;pspWRGVuhPWrf7v7LcD+64pkgy0YyTlaokxb+JJRChjRcoeR2NczslW4ZZAflY4OO1dxJDI0NwSU&#10;BBGOa52/ttQNrqXlXCealuxVcdRihlxdzzbXpYmFwibvvY3Z5BrnY/NFrEGByD1z1ou5ZZdV1GOY&#10;PHLFdcL/AHuatKjmJT5BwEGeazuUM+XAy5x7UrZIXDKOOKk2jyZDu6VHgmRsv0HFUIQde/NJhSuC&#10;hz2NOCny2+YcGl4w3H1oArsieUco3Dcio8N5THaACeKs/OZJCGULjpSEDy5hsb2NAFdQhZ12HO2u&#10;n0WG1GmTOY1yGJYk9a5pR/xMbcYyTxiureGePR9HxIwXYTgcZzSBMsyTkvJhQcnHWqjgs7fvH5I7&#10;1WQSB5MzHG7gVNkbnyDgYoAm2ttXgcCpEGOc9qhDD5TzipAfm5HGRQBazyoIFOH3ZemD0FQggbyF&#10;5qZM+ccD+GhASR4OPlFOAGD+7P1zSqF+b5qd/F0piExx92l7Dn6UvO080n8Rx1oGHAKtvI+U5rMn&#10;lBjJ2Yw3Wrly4S3ySAChribu8I1C4VZ8kA8ChoDVlnAliwSfUelVJ7gieEb2BJHFZ0Bv5YmEWmS5&#10;J71fsbG/kv74S2FzIRjaApoKJHd/LQkofk5XdTEdGhB8xD8/Iz0ru9L07Rk0q8Fx8MtRnldcBmkZ&#10;cfQe1Zkvhqc3moyQq6RbskM/Iz2pAc620GU+YmNo6U6OKV0yqA+uK2k8PasWYQLBIw6q8gGauRaN&#10;qkckanxDBBJjnaN2famK5zDrGXkG3OMZz1zVObeJAi2pLHua6pfDuuPrE5j1mGZ2kwB93r3Oamk8&#10;G/FYJdzReBoLyOO3ZyYJgSFAyeAaLDORKEW3zrkleMVUVCglOTgnirCSzLMVks9RjHnMrCWIgow6&#10;jmo5CTJPhxjsTxSAiBPTdzTTjyxlu/Q1NwIgSCPcVGw+7uiOKBWGDbskIyM9qfEqtIw4+tPKqDGA&#10;vVeRU8SqATk9aAI/JHHyLipIhGGmYx4wOD2qd9vlR84Peos/uWGKAIZlR7WJmSPdv44qrJb2xjfK&#10;84GParbA7evAqNtocfOcmgVjNe3XzAyvKCB2NWbe4vY3twyvIvOfUCpSPufNwDRg+axA/wCWZFJo&#10;a0Ou0bU5Yb62ns9VmBEgJUNjmvo7wR4tsr2eG0vpIYpsqqs5xuNfGlq11BqM7ovy+Z8y5rqLO+je&#10;6tj5sscq3KurK2CCOa8rH5XTxMXpqetgMznh5LXQ/RS3EsOpyTLZoYxoczFg3+zXgNzr+uzWk01t&#10;e6Wr22oXOxTACQMnPNaHgvx3DL4UurHUVkVjobxR3PXcSpAzXnpNzZahNE8QZZ76Vt46bWNfAf2R&#10;PD1ZXWt1b0PtqWOjiIXuUtCutR1H4722oXMW2S1t5VYDpk8dK9Gv7OZbJnGlHY7lkYdq5rwDYLL8&#10;TPjA/wAvkQwREHHGW5r0TVvtUOiQqoEgCtgEdq/QMrg1Dax8Rm8l7WxzECwzaXcR3DsFCYBJqMWc&#10;CafcbSCAeMGks2ae5YJYS7mlxtNa8sLRyIpjcEqNwr1WePcwj5QaFxnIPIqd4zLbgxzbCeuRV2C0&#10;h/4SFC1wxTfll9au3UdvLqyeTA6Iic4GBxSY7nPm0hFvIrXUjEkbzTJreMf2a0TsUDDcD3rakEKa&#10;Nc3ErxpGsgBYmldIjpskgjU5iBGOnNMLlcLbt92EKPKGQKrmIJ82VI35xim28qBrxTDJndwSKth4&#10;vIZVgYsykc9qNBXH3atPoeisJh8pwQvpXD+ObBZf2fviSVQH7NDDLwPTBNd/aRqLaJGJxuJ+lVfE&#10;VusXwu8V8b47rQZ8g9GwvpSeiGtz40sy0aiU2pYeYBz7VqyXBluJXFoqAoBtrV0SPRH8IWzXWoRg&#10;C6nymOeOlc9dSxnV5fKVhH55CZGOKZXQuRkrNuDAACrG+BkbdBn6dqy/MYEbsfQU7eoj+61MRLcK&#10;jbcRgLupY45DtyXIC8U0EFY/3gAHarUVwiRygBSMcZFAEqxXIspH8ltuaoXEriWNViOQ3OPetOS7&#10;Y6Xbxq6KoJyO/NUD5fmL8xJPXigBwP7n5iMlR+FMPm5jwT0OPenKH80kRg8cgmn4IOctkg8+lACI&#10;H+z7jDjJ4zS/KZDwRxzSF2NttLLw1MG7B+QUATAMIn46GpQf3EQ88H2qDHynLH6ZoJ4JA5FAFhzE&#10;LSRvM/A1t6Tpes3q2myzZEd8eaR8uK5eVpGtlQoOZ1z2r6Y0WTRR+y5osFrcaa14uwlVYbh601cJ&#10;bXIfDfgTwfG9oLvVvOuJGX5mOVyf0FdxceE/h/b+JIrG11yxW6W1DXLBQfLB6fnWBYi9UW0guZAo&#10;jUsG65HpVmKb/iY+NLlbWUTzxKqszcrijchTaPO/FtroFv4ktbO2061nuH3bplQcY+lcIPDsd3eR&#10;bbBzJuwSrY/QV6bf2yxPe3Us0bStk7m6/hWVY6loVnI11cahHHtDEKOSx7DFJos8Z1KwmsfFfiKx&#10;aZmlhZC/tnmqoyYBgHpWhq182ofFTxzfrYtGZrkEJ1wBwPzFUFBIBGQATQNhzgcVGR8x+Q/4U85w&#10;cilwSr/KuO/NAhig5+4cVJtGW4/Ck/hPPHpUgPAoAYVwz4Y8+tRMYFlt/MYhQ/TPWrGPlPNRSxQv&#10;FGDvzuzxQM9HiltpvhTo62N1ACGxcRg8ipbC0vWZ1RIyQo3bj0rzW2kvLfUJGgmmwcZGeDXRW+uy&#10;RvlreTeEwcHFDF1OuvYxHaXAygYxkcHOKwbe61S3sXWK7G4uf4c8GqEut2zNk6fKQT65qE6vbhJf&#10;L0jaT3PaiLsD1NqzkuU8RQXDater8rFzuIH0xSf2vbv4lufMUKpchSw61yNxqdzNfxJJMFRW4Cil&#10;ne1mjslW6BK9TjGKLiaR2mzRnvZXWxdJW/iEvH5U2RpY54nSCZnVs7kfaR+VcYk00dxAQ7lAw4zW&#10;5Hf2ZuI/MEisVGDmmrDSPTtG8b+LrK3shD4/19VR1PlTyMVOO2TX1f4E+N2kDRdKXWfBc+5CoN1b&#10;SgnI7kV8OPPp02jwx7LJ1H3gMAisM29xL4rtrTT01fznmAjjhJYyE9gBWU6EZbgt9D9odG+KPwW1&#10;/wAOPp91418JTJLYeW0Gp7ckHjHzcV84ePfg38ALzxibnQviDp2izz3Lu0cF2jQsxPZSfl/Cvg3W&#10;vDXxl0fQ9Fur/wAF+JLaC4QGGQKTn6kA7T9an0vXfGkemT2sugaxO7IuyVL1xtrKpho2912NYSlF&#10;90fod4J8Ff2ZoE9prH7Rng6bTbQxvBLJdpvZByVJNeheNfjZ8INI+Gc1hoUmg393baUYYIreMFUk&#10;Axnf9fSvzLit/GN3GGuvFHiFI8D92125GPoTXR6ZptnHcwt5CsVPO/vXJKhfdmykjrbm+8VeI/Hl&#10;/qfiHxXeXDvcSvDCDtjiXqqhfavsP9l6Z0+FH7TEQh5TU4Cq+3P9K+RrZQq2w8rA2HpX1r+zMCLH&#10;9phQQcyW38jVVYpUpW7HRhptzR9BSSzGKTMbBmB2nFRWUNoJ1S4MxMisN288A1ptEOMzx4SQ4Fc3&#10;4ks/Es+j2X9l6hDHKkmGLHAIb37YrwYws7o9uTujqLC08P22n3otbPTd5kYu4AJ596aq2RklJECD&#10;flmwK5nw5oXiizS/N94mil3gMx8zIUnsPWt7Uhbp4avSJ2Zy4wB1rdtHPyvcivL+wkl+zReUzbgB&#10;jrUjpcta20MFpIjlQWkI6VkaVaRDV/tRsZMgAnPTApuueJ9PS4mht2hVgmDs7evNZSVtjaLb0Nya&#10;1maytY5/Eds7qnQ44rnLq01t7y1hg1l1VnwcNxWVbrLqFpbzJ45uYU3ksQM5I6jtUt1qkFpb+RDe&#10;zzzImGbv+VSpNF8iOot/D11EkRn8YRfNESyD5jik0d/BMXivxPFb6naSXKNhwcAqa5XQbjxLLql3&#10;cDXLzaJPmSQEjHcc1uQ23hdPF+s3aeC/9JmC73VzjI60NvciNPU6sav5V5GkmoMAX+UkmrN3qU76&#10;aqi9hdGQ5I6gVwl21pN4l02KRRFE0uGfP3TRqiJZNbqNeLxsoK854qI3NakIpGos1qNYhT7UuC/I&#10;LVo3EVkBHJ9rtlXZz84rjre2sZ5JLlfE0DuvPlmQCr8lpHJFGGu7hV284f0ptMStY0ZI7OSwbbNG&#10;2SckEcVz8sN6glMd27Ip+4aU3dpamOMaVNJkEAlqqy6jbi2uGaVAOTjPSolHW9zWE/IswyXr6fOs&#10;kZXj5uegrzPUfED2/wAUZLeDw8j26yBZLhn6t7fStXXNdH/CH3ItRMZDEy8DqTXlCw609gzXC7EN&#10;3uHPJ5zXRGKaOSV+Zno3iDWYIPBenyx3BaeW2faoPQ9q8c0+fxfJ4wMs2qzzf6YWxnGBnpXW6nE7&#10;6DaEjcfKGO/SsqyZEuJXIZStu3Bq4roJu5S1S4ll8dLILObO1VHPAPepI7fUH1qIHzD8owCa5Rde&#10;uU+KMMA8FtNFJelUdevXk16Ct0U/fLZSBvK6EVbgSpFK9+1WsWJArM0JCiuV8M3viuX44QacNUDW&#10;jzl3XZkooPIzUWpajqMnifUQVmcg4j4z1roPBcL2vi67uJghmnj79VFNRsTKXMdJq0MS/FS0mhj2&#10;GCEquG4PY1geLI71/AegRxKxe5vSBj1z3rp79GfX96u2fMJOKZrjWlv8EPFl800Ze3gXyweu4+go&#10;itblSfunzNr+larB4hW2uo/Mllmi8t1bdwf5V9QeENPl0z4Y+GEEH72eyUuPbHSvEdJW/vfEUd1/&#10;ZVyzLdBy784A54zXv+l6laz2MIaWzjaG2ClXkAIwPetZbHPCdmYPiHSLO+1bRyUtFaG98zD4Az9T&#10;W7axQnTraLzbZdkQU7WBBx71n6y+mTeFtZBundpZNiCJjk9uorOuIrfTfht4RtkmuzMYi2C5LDPq&#10;TzWWyN1q9Dr5F0uLRZmmuoVgW1cysT7V4Jb69at8UvFpj3NbJeOtvKvcZ56V6ZbGS98PX8F1YzrC&#10;VAwW5cGsPWvD3h2x8MTS2+hgebGQF7AketVFETfQk0wSS3dpe2zXB2SkrIvP1xXB63qEy+Ovi1iG&#10;V2EluFdx0/vYr1Hwz5ln8LdKiEKgrHIdrDP3jXHLptzf/FbVLOTRlRJrnc0mMblHXBq+Yz5dTZ8O&#10;yRf8K+eXynWJ4TkgcE45rS8OafYT+MLlokdA8cjeaw6Y5rbvE0a38G6LpdrZRRxRgKR1JI6kmsW7&#10;vjawRw2bBWFsVJUdNw5q00ZyWpy2vTwRfEfwiqZnZdSfeOo4Nd7d3M954a0aMWzRBIF2AH061x2j&#10;6bIdZ1Se6g3KJNwlc+vPFdJPdWatZiCeNiPlIFTdnQopI8/1fTr6fx7pe27dywCjceldr4I0efT/&#10;ABh46ebRkPn28QSbOTjuBUqW7HXLRyq7iQVUGu503zQbyaaNFjt7JsAn73FKUrIUVc5y+1PyvGN3&#10;CdN2pHCzNIa86d9R8RePNNE7SpplnqZMSA4MmDya1NSa/udf8Q3PkMtsbxgGIxuGa6PQbO3j0aa5&#10;MCRwkHZ2B9TTgupNR6WNL/Q5Ln7PaWbRww26qTnrirapANNvA1vkgAA9q5/SdQ0q6+P9lpVvcRKj&#10;xsZZFYdRW94sY2tpLBayRsy8yNnsOtTOHM9Qp1FAt2iaeui3Kb4wWUnjtXKXv7zX9NjS8YsLsd+W&#10;GaoaDqWn6hLrv2bVpJPs0ypMcdGNaUOn6mPix4XuTbyNFEkhbB4OaznBxN4VE9TrEMSXNgCsYH2c&#10;ZJHWodtg9/fM0CkmM4NYWv3cqTybbeXKj5VXrmrXh15ptKkknsn3eWxYewqGaJdTLuYx5gQWyBDc&#10;HgdBzWtYxeZG6I5Kxxcmsu5udLub+c299H5cdywkbOMYPNaGjTRHW9QW0uUaKOH96+eBVxpO1yZV&#10;VsIfNN5IghcgMR0qzGbeKWN5AhxyUNMudQsoprnY8G4btz5ryrXvFFnFNqRN4mArAtu6n2FbR7Hz&#10;mI1mzute8TJHa3I8yzijWPgAjjFfPfiTxddzTX8cEszgMf4uK4fXdc1G81m9Hm3Aj80hVDHkVgxx&#10;uCT9qD7jlga3jAw5Saa41C51C4M1xJy3TPSmCOMLGN27HepVQ4+4Rg1JtHzcD3raMUO1iuQCSADV&#10;O440+9ygGYSAa0iORVK8Vf7Hv2J+7EcVbSsJPVFHwvI6Xdwhxj7S2eOlemBQ0EICAqV59q8o0F8a&#10;jdkSLkzcj0r1TTmDtYFi6qoO4Cm7jkrFSW3H2hULcZ4xUq2qYUeaTk9K1pY3N5MBB8uMg+tUyszX&#10;sBEm1QeBnrSs2QmiaAXsU67Fc8YBJrorKW/E9mRcDzjKNvyggfUVW06z1a61TSooNMv5Xe4CosUZ&#10;ZsnsAMk5r7O+FHwU1CW40jVPE1nNa2wKSRWJP76XuC/90e3Wu2hRS1kFktzL+D/gPVtc8S2eo6ha&#10;TxabE6tI+zaJSP4QO+f0r7vsrWwtNA022ttNtobeG2CxogwAB3/GiwtNNs/Dum2tppNjb20NsEji&#10;iXAAFTllJQc4NdEpcz0WhmyhdT3G6IRxnBbmqokk3Jw3X0rV8lSwyBjuKmWOEMMQLke1TdIEitD5&#10;h25D5xVbWtK0LVPCOo2Wo+H7O4t5YsFXXlT2ZT2I9q5/xV4x8AaEdPXU/HWkRTyyAR2ysGkb3wOg&#10;+uK6bS7/AEq/8I6FfWWr289rc2YeGVOjA1EoXV2tClKz0Pi7x/8ADXxDpPiG7vtL0S6u7HLEyQJl&#10;1X0dR3HqOteP+VIbo79JkRgxyCcc/Q1+oJAKsCqkEcgjIrjNT8HfDW+1W4nu/hH4cklc5Z0UoT9d&#10;pH8q55Ubs1unutT89S1wsXljTWck8Ec1LDp/iCeeHyvC/iM/P/BbOc/lX6CWXg34Z2twjQfCDw0r&#10;KwILrvx/30TXWRwWUcMaxaPpEajACpCoA/Kk8Mrkpo+BbDQp4LC1n1H4Z62Q8bFGdGGdvXiszUNb&#10;0L7DDHbeAYo1W7CDegDMc4xz0zX0p8YPHmhaFq/h7TZfCGm3sktqWki43Lu+6fb196+R9RvrbUPF&#10;9vcR6ekQMhMixrwSegAHcUU8MpehoppLY920/wCGsOqfDlL6fXtNsmOlbzbq4bYSMg7unNeH6z4e&#10;8Q6Tql6ZpLmWBbtgk6qdpGeM13Wl3/jWLwYLeHxv4hjtDKpa2O4sQPfqK1tf8SWj+ArmxuIbTLWi&#10;qxlHX8TWGIw3LsP4keSJNuji548vg0ZBibn+Lika3Y20kqTR+UZMjBzSBcLkqTtHFcDVjElXzMMP&#10;LAqdSflGDVXccKQX+8OM1PuJReF+71ouBbd42SMEIMD86hITdw3FRbEJJzznpTwuDzTuA47wpwG/&#10;CmsfkUbad5oDOBGTg0uYmbpt4oAYjMCTg9emasic7lHkDGKh2rlhkE5oZGyp29KYEwyXY7QOauW8&#10;IdLzbOhOzis9SeaC0y3G6OZwwI5BoQGjHY6y2n38q6ROUTOTg1kyPdpbY+x3J3SEdDXS2msaxFbx&#10;p/aFuUC8qUGDW1bTaVdWjb7K0WQ5wwHerSJvbc8/VnWRN+4HbkCneeRdpgP14ya63UdKVF81pVw3&#10;IYdMVyzRJ9tQBZMZOOOtIadzQi8p4Tm4QNjpVdxGJmBjPLdagxKruQHqTexhAcAkUDJcnacO/SmI&#10;XEzEufx70zcdvGcA0ZB259aALQl3IwKoMDrUE0iC3UlgAAcmgn5DhfwprJCVIZgcjpQAyFo5YW2S&#10;NgN3FTFMKRt/WkREVowqqAW7Cp5NoIJJPAoAqfMCCM1EftO5dqE/NzVo5Ib5cChWK4wgPFAAjsGj&#10;DDINTFELPjPPYGq0oc4IP8VTRE7evOOaAF8uXzGIPangNleKBIoLcDr604Mvmn5TjFAxuH8w8Drx&#10;TpUmG3dE3TipMDn5hQktwLuVSoI29TQIqf8ALUEZHrS4Y7zjOD1qUqplfjHz9qdIoVBibOcdKAI4&#10;8ksJIB0+WnDOJMJj05qIs5Kg5PSnr5rToFgnz/u8D8aAGglptoDk57CpLubTrDQXu9QuoY4xCxVS&#10;fmY+gX3rN1XXdC01BDDCbzUnXAt4V3BD7kVyMela/qviMXusX0iRb9y24fgD0x2qoxvvoOxSutT8&#10;Va9fmC0tNQsdNWcgFcgY9SR1NdlomkeF9LspTCPtN06gyTycsT/StBPssOjW9tBZ2qRImFCLj86r&#10;jaC2eu7ii4ie5mkd2bGPQZ4FUiZNozk/U1YcZiGB6VCI5jOVy3I7UihmRzlRUirlcbD1GDVs24TT&#10;skgtkVF0IxJQINoEyfKccVNM6MsIEagBeOKrtnk5phzu5PagZKjY8wYyccZq0kkfkojBBwcHHSqA&#10;4C8k81MPukZWkIQgeaTjnNR7vn69+5qeLBuckjC0tvZ6nfa5NFa6TIAZcPKwwij1J6UDKjLK8yIF&#10;JJPAU5rfsbC2jspp7/WYoUWMFEPLP7YrSdvB2lWBt4b03+olP30g5SNvQH2rkrtrm51OeV5pnJfh&#10;c4CigEXbi/V7x1htVjiAIVR1PuazfmJY7CfnOKsxxLxiIAcCrJjQOoMqdO1AFAKxjPFNYEEAdxWh&#10;sTEo3Dp61TYAzMCp+uaYDFPJGO9PwdjsADikC4dePWpQo2PlmxigBgkJspwEXcT1qxHGVsVzH8x9&#10;6g2nYNqnr2q7EspUZVqQETJL5aMtruAbnFWolkDKWtsArzmnHKK2JRUTSScDfnigCZ2XzVwdo7Yq&#10;F5JXPzXDEY6k1HlihBVuG707CluB2oARIA7IpcgFua07nTrC38P2kv8AaeS6nC4rKMlyHO1eAat/&#10;ap3sYI5UZlU8DHSiwzPhnf7RIFVsdK1LW+1GGK9WG5k/eJg7uQKgCweZI0dqoB7U8bAUJtxSWgis&#10;8t0LlWE5JLktz1zSiRyq/KPerQjtpJ3BYDjtUE9u8cmfOBHpmiwyGRiVHyVTfoehO3ipiG3vhsVG&#10;SmSDGSd4piIVzs5TvTtoMyYHatdbeBtPRw+Dj7pqswiHmYi59c0DI1UBDmIc1YVgIY8ZPNQBztxs&#10;IA/WlDjbIQg6flQBO0SllYMD8vIqm0Uu/wD1PGeOaiMs32hhk4zVtWm2R5BPFMCuY5TEy+XnnqDU&#10;yW74jBLHkYq0iFVOVOTU6s4JOB7UBYrvHIqk/ZgMKKiQfKPk71YmkkZRuJxioAWOMUgEIXzIhnkn&#10;iiSGRX+ZuSuRzSvxND8v8Qq9uhcIWmxhP5UAZaxyjkOehyKiJdQ53nO71q1NcQkkRWzfKSCT3qiq&#10;ymaU7j70AO864wAQSMUmSc/LTX8xZgGgfn2ppzu49aAJATkYJpNpZBl24ppBDn5fTvU8bKvmbh14&#10;xQBBtO4fIcdjS7RhvmH41KT+9fjjNG0FSPemBCRFuB3nO3pSqcRMSM81KY0OCxAGO1VSs4vsbCUB&#10;60AXk2tGxEZ6flTSi54b/wCtUsBKrP8AKuCtQyMN8nzc5NAETq4RjkGowAUb92MdqX980knysAPf&#10;rVuFI8LknpyKQ0QRREgnb3rUt4lD7PsG92HGB0psUUzPIsUSnaOfaq0uqvaLehIYFdlI3nnFOzew&#10;XNtvsNtpMsjeIIzOrZFuFrznxNq93PBNJc6xKsaqAkSHCjHtXP6x4ggTWGH9qszM/wAxxnGa5a5a&#10;6uZFL6jI0QbcRirjTfUTKd3fXMkdyscMpXcBipLOG2ihikELGRufm5walP2RYUCQAY45FNdlCJiZ&#10;ckd612KSGXTyO5O/p6HFVAqZTJkB+0LjnrTnz5bkH+L1qeIBkiXyPmbWbZU/FqTY7H2p4HtVg/Z9&#10;8OLgLJcWiySAfTitp1RYduMnHBpNPT7P4B8NRmMZ/sC349DtpshDFTnt0rel8I4sgOduM/Wm7jmF&#10;do21LgbGOD1pCvyxkwnj1rQoYcHPApDu+Yg9qdnI+6R7UoCbJOuSOKAGK7bR82RzmhseSeRSBH2P&#10;kjrSbD853ngjigLCZ/2jQCAvf2o58yT93xx3pGwAvcmgCYMM5yKYWOR8x600D5B+7PJoPDkY7UAL&#10;uJjfjJoAJXgjrTORGOvXpTgW3x43D1pAOAIP3aTA9Kdx5nLHFOwm1qYERAz0zQVAhzsHWnD+IBqI&#10;2bM6sfoaAsNU8KcHFTbT5edoxj1qPH7vGeM1G5m8xRvOMc0hnBQCOMSZ5+Yc1v2fkmRW85uxWs+a&#10;2kRkUwPgfxYqs80kdvMqId3GK4mdjVzsWZjJG3nnjsKq3AZpGbcPujHtWfYTyNbwCRxk1pnZ55AB&#10;5HShEso+UrrIxjHTuKQKBtHlMAO2a0tg8yPLnk9KjnRQzttHK0xFVZU+zzqF4PeoXe1WCLMa53el&#10;QoD50/znGTjilKKSC2Cc0DQqx776ArEuDWp5KBGTA5SqEZYTAqGJA6Cop7m7VgTE457UtBleT7XB&#10;qdyN7bC+cA1ENTJ1J4207+HAGased5kUpfacp1NYhjQasW3DO/qKko2JEifY5RQQOaquUSAndkD0&#10;qGWb9wR5rHK9hUNp9pfUI1dSqF8HIpWGmRm6X7fGpVhlutX2eMiPgfcqa/0qUxxtHIpGARjvUEED&#10;K0KuWz0pWAromb7IdiM9MdauRwjzpzlxkcitiJbZNv8Aoqtgdaq3koF1a7bZV54AppATQxwi2l5w&#10;wHT1rUtLJJoEY3KKpJzntWbGWa3PyE4A5q5HcsiOPKbA96TYIzb2CSHV5lDcZ4PqKtwQyNY/6x8k&#10;ZGDTby4M0KEwLleretRRTukUOWGAh79KaAsNZyPHL8zEBOST0rPSJ0MuHON5pzai/wAy/aTtZ/mx&#10;Uxnje0gCw/Ljt3qrCuIm7zACnHrRI0axy5cYPenA4UZxnNSvCjQW25OCeKAuY5jjZHYO3zn0qe2g&#10;EbycMc+9XXi/eHbGAABgCoUW4+1S5RsY6mhCLcdvAbV5CgDbTiotkbQMG285x61ZLEWJ6528DFZN&#10;sz/29vkeQbWOBjg0AShWWJwokxu71GrSC5n3MQuRj2roGW2kERCxjDDiqVzaxfbXHy8rzg9KoRoW&#10;lwDp0YWWLCr1x1qrM8x1ISGRcbuB61mszW8U/wC73KD0zVjzjPoyAWahuxz0ouI1YrstHGvkfjVa&#10;5aVmUKj4Bp9uscdnb71VjtJqW3lhkvJQY8DdzTGUVRTlmkQAdcmrKR2LBh5MZyuAanurWFni23Dh&#10;euBxVNY1jljbzCcsMDPSkkFy0LSJLYCKLkk5OelSLbkJGQUyH5zV+Da6gBcYUZrTayLaYGIcfLyR&#10;VJCucvfASQIuwgBeTnrWIyYWJRFJy3OB1rp54ts8SgnG481KLSTyLd/Li+6ecdKAuZsLAaXAot8c&#10;dPSp98BiYFFDEYGTTmt3Vj+9By1RJaTNq1m32nA3Hj1pWEVnh2R+YLc5X0FUJ762jtb4tIuduQCc&#10;Yrr7iJo9Lt9yqQwIxXifjUXI8VeHba3ln/0m42fIpJGaqMOZ2FKXKj0DSdQtbuzcLcxNhiEf3HUV&#10;ccR7pMsoINcvpOmT6fYaXaMHLJAJJMHkFua3dsjzAgODuwaUkr6BCV1qTZXcMc/Sqssb5l4I71pL&#10;bTrJHlznqOM01xOZZi0AORgGosXcyULEgeU5wPSrEaRm4+Zf/rVaUYkkxGvSpIo1aY4285pWHzFZ&#10;4oRLHiQt70LCrXKZKgZGK0jby7E/0fndyakNtOkcDFByePaiw7lCaArNaFMcJ3NZ+otbroCRtGvA&#10;JOOv51q3hItSDI3+rOK5q9XPheTcTvEb/Nms5MqJyQljOoSCOdcmUDGavatcWa6Jp0bXqD5QTnvX&#10;mbT3cPilWH2kkXTEjnHFUtTu9duNVjkk0eVIwuAgbI+tY3NT1O0OlzW0KrLAWKjLFsVu29hELbVW&#10;FzGwBXtnrXhI1EW9tasVujKhwqKetepeGtUupdP0tWtpkL/eDdqcdRS0Oln0tPtFiypHjbnPpVu3&#10;giW5QfuzgcDFbJCtYKcknYMkVkzukck25GyBWhJpRvCsY3W+4k4HtUM9tFLuIVBx1LVy97rFpHZK&#10;q4ZxnCiqttq8smlK7WlxHhuACfmockJG/wD2W4u5GV4cMeRnpVy5s7GDwvC32mNnJ59qp2dzLJaK&#10;RC/zDPWm3jTzaVdqEkUAYB9KQzNJtAJW3rkEc56U1hEIy4fgr1xWObecXRzNKwLDPNaLnFnAoJIx&#10;TEZ08kv9p2wByC3511OnlI7fSmwm7dnOax1ihIiLRqWzxzUhLLcfL5oOOmKYHXveEXLELFnZyajN&#10;0jBCWX7/AEArlVmna7Zfsk6/L1xWhZrKpuWZnY+9OLJkje3I0i47jpTZ7eZ7dThiMdfSs5Z3WcMU&#10;A61qJqMCaHdF4kZhGduO9amRWhVgqLuzzg81roYEsATaRjbGce9ccmoK15KI4hl5D8ua6GNwdKtC&#10;STnrQwRz89s03iOadFkBMh2j0x7VoWyX32iAtpsRwpHIrahW3+1QsWj4HHansY2uxuaMZBwc00xW&#10;OautNsZ01JXgtDuX5gyDAryrVvCYN9qcsMMm4E7NgwPyFey3nnGMJvRcP1U8mq0Uk6zwq5jIx3Wt&#10;I1LGbgfMNzp99atdRzWF8CZ+DtOPzqEFMyFo0ACdT1NfUF7ZabMDv061YOhwGQfzrzTXfC9qzs8N&#10;t5ZJJwpraM02Q422PKAA0abJBjJ9sVEynzoTvXJOFWtTUNK1i3uJgIpGj7qBWfHGwgkLwzBlUk5H&#10;pV9QbtuZ19Z2ksUiukW4LydtcVqOiWr5/wBCBOPlOK9HhltXtIJFgH3yATzyKWdJfsis8aZYcDb1&#10;pjTR8+X+j3cVxJhMMc4BbrWXAdTt5Jn/ANIDLJ0Vq+gJtO0eaFhcaJKzY+RlcjZ+Vcvqnh+H+zZD&#10;E0oOCQeprOdKMkXCo4apnO6T4x1G2lt4547h06csc16xpPifQrrR4I/7QtYps8K7gbs+9eCXmlXY&#10;F0WtpNy5+bHWsBUvFmnYpJlc/Luxu+leViMsjPY9LD5pOL97VH1RrqRS/B3xoJFtGVbUYaNw2M/S&#10;vBvDoRfGMdqsTb2uWOcdRVDT/EF/a+Cdfgje+H2gATQuxYNjpjPSsXQtUvB8d/B8z2+NksgZMcYb&#10;1rTLcLOjO72IzTFwrwstz2zVLOEWUDCIBlj+bHeuWwyoctnmuoudQt5IHzbEgjJaufuDEzRsicHv&#10;X1EWz5CSVyHK8jFN/hk4I6UHj06UA/IflFamQ3nPTscD1qCZJWs5d0SgBT+NTH/WH5j1/KkcnyX3&#10;S/Ky0kDONlVBq6ZG0lznv0rvvhbeG2/ap8Jv5+FkvlRj65ri7lD9vdwcYBxxT/Dty0fxG8OziRwU&#10;1yIlh7NRVWheGaUkfovdD/Spdkp2sin6Zqqc7h82cCpYnWbwr4PuEI2y6HETjscVCxAjHByM14tT&#10;Q9linG6mc4pFJ2njFPAByc1mBGcbGBQcUzA2MfapD95PlppyHboBjrQAzGYJRuAyKoPFEqHAOS1W&#10;lEn2yQ7SV7U2UxhlO3IpgUtqKvEQFY94j5kHmjB5A9K233ZHyjpWdcIHSVSjZ28VLQ0c5yZMGFSA&#10;3WopUO5WDEYFDsU1S9QJkF6tPj7NHzzjpmsmzRGQl1qdvqkRS9l65yO9dno3jCWC4SO6eT5SMgnt&#10;XJyqCr4UZ21gXsBMMhJy5PUd6nnsFj6l0rxJ4YvbWAJrNqCV+6xANdA8lkNO/ctE25vvBq+IUk1K&#10;1ukeO8uQdw+ZTXb6L401S3vUjuI3ZRjDFjgitVNCXmfUmxxbxkR547UKrMxGCMCuL8PeMPD95psM&#10;TTW6S9gzDBru7fyp7Isl7Dv6jHcVXMFuxXYYXvURI2tV1o5fNxt6DkelVGU+XKdh4NVckjXkn5aQ&#10;5y3NNGd4Hr2p5HPU5oAOOOaUlQw7UzIDDmmuSZIuBgdTTAkfICDyvxzUZPB5FN+cyLuc5qIk/aeu&#10;QOtAEmc55pM9abkZNN7jigB3c/LUZznrTuMjnmmN1HHagRG+CF+bHNaXhmYRfFGDk83cYB/GsqTG&#10;08dqZaM0firRpRIMHVIh196TWg+p9I6igF+jcANbKaxnHyn5z19K373D6ZojHq+lxk+3FYrLjPHT&#10;3pRZpYqsPlHy85phHXirGMuee9Jt60xFYj5j8tAXJAxU+PmTnqaCOvy0xkOwZ4epAo25z3p2F2t9&#10;KcmPLzjvQIVF+foatMha2lQtnOnS449qgUjemf71X4Nv24DB/wCPZ8fjTQH5bftH2TQ/Gb4V3vl4&#10;M6XEbcd1avK7BmOjw88gA19J/tYWRQfBmRYWwut3OT6ZNfNOneYLd8gcWyY/EV2TjZIU9dT0/wAD&#10;ySf8Jr8qvvkmiOR/smtH4y25j+OHgzUkCK1zo1sC2OCVODXLeGpZYvEljJHN92X7wPrXefE2G8vP&#10;h38BJiimRbW43Ed8cj865HG9RERsWNJ/ss2egifWrPIsVO0D1HesTxudPt7z4b3EEmlTKJZQ6rIA&#10;34jrXmEGk/EG70OWe2+IN7aRPIV8pELMmOOSOmazP7A1q0vpJtQ8U69cyEHYXdiD+fSt+WzsxOTP&#10;VNM8SaI+swW8/wDZ6sFAGWAyfrXXLNGRJtuYdrLkENnIr5L1mGeLU1mE9wA7E43cgitDR/FWu2kF&#10;sps5LqPdgbpCCBSaVhtNn09J53koyuSDnJ61DCXy42857iuC0PxjpUyxLLbPCxAzvORmu0jvbKaW&#10;Iw3VuSxGOcA1nDUlqyNQZ2k55zWpbyWzRmKU/LJZSRtkcfMMciudaVxqAU24BCjnPWrUFxGLtXIi&#10;ZtpwAfStEyVZnzT4g8PnSPi7rdvJcywx3V7I8Eh+7tc9qpHTtGtbXZF4pnnuHO6Qk5C5r6U8SaVo&#10;+ueC7eG70/ZNEGNvOPvRMenPoa8Dv9B1rS4HjuNHvmJmYG4VSwYdsGq1Gmc1LZ+ZZeVGzM7ajES3&#10;pg19PaS7/wDCvdD823Vs6bGucd1GK8M0+x1gW1hKmkXDqbxAdy4xk9cmvdShttM0uAnJWwjJI9SK&#10;Ulqh7Dy0JDA2sI+b+6KgmERkJ/dfd4AFMGSxOOp6U0o+1ssucUEld8+RIC7YPcms6WJGUkwbiT1I&#10;61pun+jEyJH8p67q53U9X0+EY86LCjBOe9FxNXGyHUrPU7S4s/FWsWkiyB1e3mKfMOnC17D4T/aC&#10;8U6XcWdl4j8IQ6tFGyRtdRECYR+pBGDgV8tanrdzJdoyrKw34Qdq564ZpZt7WoyV6k1Mxxpn7FeE&#10;fF3wv8TeHrO40b4maA7NagtBJKqSqxHKlDzke2a6O4tLlbY/6Jld/DL3r8SYLjW7LVrG4sNf1+1l&#10;S5D7radkO4dD8uK+p/AP7RXjzTINItPEfg5dagBSP7Up2TiMcZOeGIFQrpClFrzPvqWJwx+Qniqb&#10;J8zcYNZPg3x58JPFGkW50f4m6EJ2tQWtrmQRyq390qeuOnFdVNaT+YS8DL8xwV5BoUkyUYZX5xkH&#10;OKTCrFKcDHFXpI3BH7rPFUnznG01Q7CKy7oyM81du1Vvhr47j2DLeDL3/wBANUUH7xcg8VoAF9K1&#10;JCOH8PXSH8VxTiKWx+C+txhfir8WEIAK+NrzH/fw1HH/AKtPoK3vHtm9r+1d8c7UxkFPH95gH0L5&#10;FYkSgKvz5OOtas0eyJh1HFPGct+FGOTzQAMn5aQIkUHD5I6U9Svl9OM00ZytKSNvMRBJHAoAcMbx&#10;15q1sAkh2zZyOciolH72EAGrDlt9oFtnz6gUrgSqvEy7Ocg59anAJaMjA46UIr+Xkqc7acoDKmZc&#10;fvOtAxyAYYbz154qYI4uVYEH5ae4hSaJVnDnaOgqYDKwjy8H2pAOjUlpv3eCOgzU6t8wBPOPSo1W&#10;bdOAfmVeDinqHMUK5TgnJpDHDcWjxJj2p21/POWIOOKVUAjmzMTTs/KvPbrSARg3oKegOccdOKQB&#10;iBzg5p+5vNGR24NICQj91HwKaPut0FPySuCv0NJgbnG7tVWEKgPJ357UsF3PZ6hI0asY5JVEgFIC&#10;fLB2dG6USBGUnykB2cZpi3PR4DE2i20qTq6SxAjJ6GlYH5h56kAVx2g3yi+WxnQhmJ8ok4De1dcw&#10;VbcjyXyH5561aM5bkEmWljH77hfeltopA1/K0xAUYAI6irSyReQF8kA46kVBM8v2Vl+2Jj6U2rkp&#10;tHjni/SpRr095a245kJdQK5SNrwwwt5+ATgqfWveri2trjTruOSdAzIQpxXiOrWtxYeN7u1nZwkj&#10;lom7MKhG1xh3ZIKjpTAB6mkjOXYK7EjqfapsfJ16e1MCMA5+71pr5XcSGOTxxUvzZfI7cU5ShTlA&#10;TmgCBc+WSFPWpOfLb5e1B5Z/84o+bb1FAFcK32hSBzu4PpXZRyNJ4VtPMlT93H8orlgBg5NPSaVI&#10;3XD4J65oEaIKmdsKRgmnqRuJz2qO2kjkeSNplVtnBqYIwjcFsjecGgQo5Vh5XU8VYVZNz5U8AYqA&#10;hgB846VciDeRJiQA7eaTGKNu1QV5PerKL8wA5461Wwdqgt/FVpen3scU0BKAN5I4yKTu3B605N/I&#10;2fjVWa+01LmOJr+INu6imBZwePrQFBkYE4Gyno9s1vAwuAxYUv8Ay8N+7PAJFAjmtcd00nTk3Nvb&#10;disLSNNmk1UycM5l4Vj0zW/exibXI5Z59sMGflx1rJa5MWqxNBcsq88g0mNHoun6FryTbz4Y0xYT&#10;BkuZ15/Csq71u10vUbuGK6017jzPmwAwX8a4281bX/7JnA8QagQYivEhGB9K5Qqv2WOTbcFjId24&#10;5JoA9V/4TSVoszJExXpsixiqY8TmXUhnRr4qJBlt2MfhXnkMhE0PlWQZsEYKVKr3Src/6MqlmPOK&#10;dwPXH1zwz5Vuft1wGFuS20nOfSsvTdb0v/hJ0kuddlt497AEjdx9K88iCfITbS9+T61DKji6tj5L&#10;cE444INFx2R72w0G606W4svjdpXJG5dwVuf5Ves7fx3bWkE+k/Em5yuSVFzvVweoIya+cvLUtJiK&#10;6j9cNgGtGw1TW7CRDbeIdVVTJyBKcflUWuKx7Hq11f30Kw6n4MsYZ0Y5njhwGPcmuDv9McRXO24Y&#10;ruBQAelLD4x1/wC1+Xc6JY3sZC5DKQw/GtE6zok2q2ezKMy8oeQp9M9KtWA5po9lpHukzgY5FVJN&#10;xQ4IwDXbSWdlcpelLjDeXkbRwK5C5tdQt5XMtpKyeYcOBSasUyLePIX92vC0+Ni0YwRVc7NoYORn&#10;tSo+0cso+lIC627A4BOKZkbJOMECnKytAhDE0HG0cfU0wIC67cFDmoSH3HGDzVj92JTmLJ21Edqw&#10;/c5LflSEhhz6DpT0GY5v3mDtpQBuTJP3fSkGfMlO0/WgRAsKGSXdMevFQzRzCLcsgDKflIrRONn3&#10;Rmqkgbfg+vHNAzptA1XAs4Z5UWTIAJ7/AI16arX11pduineypwe5FfP0yzf2pH87jaMgrwa9I8N6&#10;xepZ2zC5BeKMggmuHF4SNVeZ6GDxsqMvI938AL5Phf4/iTh4zaY9a6Ca7km0xE+ysxIAQ46Vy/hB&#10;NQn8LeMZvsrZvZFMvtt6V3GnQxrptwkkSF0+6wFb0YckVE5cZV9pUbKenW5jnJMSqwQnG2rBQvel&#10;vMLMSQQRWjEtwJ7geUMkcHGapkvDc3shwQBzWxzmayxx6pOrRHgk8Uj3MC2zjycKwPJXHSpRdWjS&#10;TulmWO47iR0qm++W5YNZpsQ9qQNHP6yLm68LywpNKIvtCkDpnBrV01bj/hHFSRS2LdRn6Vpm1uZN&#10;JmVLI+WHGMDFXYY/L0i4U6cQPKwGx3poRz7xhtzC1UAOOamihYXPECsTGPwrUhhU2E4LYJc4zxTT&#10;LaW1lM7XcIYJyzntRcnYigeFL6L/AEV2O/kY61xHxN1yytfhzeRJJEsj2Lxxru6FhzxWB4s+IGnW&#10;kOp2ul2tpcXzArvUZjiPfkdTXz7qF14j1HVzLe6rfSsGZst0XPYChpsdilCcWQzdSANcEkemeldB&#10;qEeljwZ4ZKTh7gKS+FxtFYETKoiRlU5LY/CrxMv9lTgxqSTjPpVGhJHaO+jXkwZCExxnrVZo5QsZ&#10;ER5PSpoN6WyKbqQLt9etTB1yh85vvccUCKQSQXsSlZTuXg4qQBw0gYABTWmrDy03wRkFgAw7ZrqL&#10;jwhqx+FuoatB4s0B1hVGNoZh5jA+gzQM4ZVQiRgzfMeR9KmCkSSHf/D1NN+ZTArRsGHXipcqdp29&#10;qAEQt5hymADwc1IxzlSyAAjk1Ac84iHXjmiVHf7FlioU5IHegLEzonnxEPwVpFGGPA60A8KCwwMY&#10;5pxJExOB92gBsmevlE0uBsb5T0FLySoznml2zGVcAZ3AUAU5kZwFW8IB6gU+0utZs7mPyNVvC2cj&#10;DnFTyxsl/KpRfujoajCxmUkjB28GgR2Fr448Wx2CwzeF7OcqOG3EH8cA1cPjzXjbtj4aWgx1Pmt/&#10;hXAAECU4UtnrTSWIP+jnryM9aAsjpNR8U6zdQljoJQ9AockAf59q5y6uJ57a3b7Ux56E9DTxjauL&#10;ZQShFRxRosMgMfO485oGFv5iu2YRllGWFSEDLjd36U8ZEZ700g4yVOS1AEfdePpT1A3T8jOBTiPm&#10;cA5xzSDb852DtQAYw33eBS9jzS0vduMdKAAAbW470o27ydoyBxTM8EYp3YcUALjlu3BqnNGGgc+U&#10;M7ufWrfy/L83NIQMnOc9qAIkjjENt8gyR0x0qTaPn+RB07U/nco4PFIO/wA1AFdkTep2jOabtxIx&#10;DVYPLdaiYjJ5FJCGqzCdcAEe9SMwa7iIwuIzjiqzkbvvj7tRmZRGgVnkZhwAM4pjRHI80U7NHczq&#10;Wk5bdx+Vej/DTxVDoXxz0HVJvB8V+UbAR1BCepHrmsDw/wCG9Z1C7SWazuI4PMHLAjI9q9ctdA0C&#10;1t9OzosDFMEFgOTSUlsNrqeqeMvidrniTw0LDSvhZa2NvLbbZJp487c9doPSvPtI0uztNOiWQCSX&#10;JLSNzyateaoZVW1to0VAFCLj+VMMxwfnOCDWN7DWxbbyVd8EklunanK4Pl8rgOOBWY8uAeQflPNQ&#10;rdWyW257zADc5FS1cdzs47pBPEDIgzbkAHtX1X+zLcSro/7TcgYELJbjOe+DXx34b0nxp4g8cW1n&#10;pHg3WZ/MuVHm7CI0XuzP0AFfo58NvCOkeF/gu1gl6s+oXio+o3IPDOB0HsOgrkxM0otHo4KF5J9D&#10;tYpJHKt5z/65sjPWq2p3O3SfKfVXiWSZcbTya2IIrVLmIFcjOTVPVv8AhH0EksmjDHl5wWrx0u57&#10;M2uh0GnWhl8MWEn9qZSOAEqZeTVC8khbWdPjTTGKnIZgM4xXkt3rOpR30/2K4u4o2YhV3E8/Su28&#10;Oy+M7fwjr097ptvdz3KZt04HlKac4qxnGVzTnbW511S2soraOOK3IlkPbNcLBoVsJrgTalJLIbht&#10;xHfNd5pseom11kvmOSVyZFVqdNFFDYSlLXdKzdTUqokU6cnsYdnYPbWmnQQWI8oyE9e5rXi0jR4v&#10;EFxdvpiNNLGu8nkflVVLidYpMqzEOCRW8spk0O1lWzc5T5eKmU0xxpSXUy7yeaO5lji8NKkRTl1G&#10;M1SiL7eF5J9K3TcRtaET2MSBVOG9ayEutPOpyhYZSNxCkLxWdzUzbi3lNwT50e484zVWa3nkgtN0&#10;xYICMFs4q74gRV8C3N3BqMvnw8mL++O/5VzVlqMknhWxlCEljhsdjWEm1sbQtLcsHTLYSO63NwmO&#10;ThiBWvHLJHoUCC6JwO55NULm4h/4RqJnuU3Hqo7Vxt7qpWUIFlXKkAjkUoTd9SnSRtajdK14QIst&#10;u4AqiYvPtJlPnKws3JH4VzFrqE63mpiSIMTbSGM9wcda5vQtY8Xvrd6Li7tpIjdTBZMYOM8DFbQX&#10;MznqtxR0Fi9o+miOdEyJ5ASRycHisHXJ7g29lBbQyuTNgYHvWnsX7W7NPhizE7e2ataTaxS65KzT&#10;wHa+cntXTCm0zCrJWuV4oGh8NWiyMjzG1Bfd0WvO9Yv1/thokWP/AFh3EcYFesa4bH7DeKtwgcQH&#10;Jz1rySz0u3vvFuqCO73tFMTIAegrRR1MlJNGzoljpB+z3cUcLPt53DJU960pZ1k1SSNIYD8wDcf0&#10;rzXx7qur6Gfh2umXTIsjzLMuzcHwOhPatD4aajqmsax4oll8Ouq2kQMsueCx5q4q/wAgbsdne2Wi&#10;Wmn3l1MYd32csqnrmsnwxdreXN3KdPliWO6YI5HDCsD4i3066j4Kg85wsurhZBn7wzjFeiFdMtPA&#10;2giLTY4kXRUYKPUr1NO5k3qacYje7uisqHb1NZd1Zx6hbahaS3BMTyruXOAcUvhi31O4j8RXJjkE&#10;IPLtwMGumeyt004sl2pfdkkGlZl3uc/HpkWm2ACabbbPshAA78cGvF/E4MVxZBdauxcy6nhikmN4&#10;Y9MD0r3oJc3etabbC4JCNmQk9hVHVfDHhVvFtndSaMJ5ABhN/G4d6FNidNXKuhWUFto3hMSTFgLa&#10;NiGOcEjNb2rW+lyeIrG4kv1wbfGG6A9qpPE0eRhlVQNi5ztFZGrNfzaXpkETMZHvELMONoBrOVps&#10;6Yx5Vc7fTNMU2ExZVxgkEDt2rmfElzMdL1TTx4VjdftEZWfd8y49F611Fxq1jYeATLd6rpFtBFpI&#10;LMZgX3AccdTk186eHdW8Yaz+1xqF3Fr8n2QrL5rlPkWEfdGOmSK6oU9Dz5zcnoe86eNKXwjpwfTh&#10;kWgGcdDivO/FGuaZpniLw4RKVlfUBHCI1yzFjj8q6m7vzDcQ2y2beWXIDgZBOetcFcaFd3vx78D3&#10;jwobe1Du0kn3c9uDURtzK5o4ux0F1NcmCORop9xtA+AuTyM1z+mnVLvxjEg065EP2jl2QjNevaV/&#10;Y32iVRFbSyK+GYjPFM1yfR4LmNYYbBJJMZCACiUknoVBHNalbO32a2j1QRRR2w3Y7k1xPiJ7bSvB&#10;+jpCZrm9vdajSMLyVBPJxXXXrTMjsVcgQ5DDvXGRywP8R/D7vGjSRyNs384Prg1lGbcjeUbR0O6S&#10;4sbRdFE8yid7KIhSckEjmukAE+jTML0pGYxuGfWvPpbC5m8UxTubiT98PmP8NdnEjRWdsrSn5oem&#10;aKiuTTRy2tC4j+ywmENbFycLxisTV9ZuJfBeg6fp9pN5gDR/J15716AbeK4M8TRoWKt1PSqthoOl&#10;6e95PIYWmeRiCe1VC4ppbGP4G0Gy0y7v7+e5afUZLX927dId3X6mt++gWRtQd7kuZHIbLdj1pwlt&#10;gl2fOBOw9DVKASyW98fMfhiRj0qnMzdI5uytbLTfGKwWWgxxQXNyXmYN0b3+tek2dyhW4xtASDA4&#10;71xskfnTTYJ+Ruuea7nSY9Nj8Fymfyt8i/Lk9MVMpuWhrCklrc4q5+0yeN77/RSy7+CRXSWbW9t4&#10;a8WAtGHfRZdmexxUSyWKeJLsMYjuJ2MO1ZOrWmpTXGnJHqIEXmEyMD94VmlqaylpoeS2hvbf4UeI&#10;Jna882fWZ1ijAOXLMcV2Ngb/AEb9nuZ7iE/brwhhErZKhvWuhl0x20/Tf3kHlxTAkbeuK3o9NtLq&#10;4habDqtiflPbHSuhz0OPkk2fK3ijxLqaM1vFPIHMeWycHJ9a8rnfUbi8aWfW7hzv+5k4Fbfjlin7&#10;S3xBQxZRr0LHgcDHHFY8a4SME5zzmuiktDxa6tJipCuxSQTVhUAQ9aeuNq89qk7DitkZDMcCkwd2&#10;alIGTTCOR8tUiWMxyfkGcVU1UKvgHVSF+YR8mrwGZYeO5qHVxjwPrCmFMNGMe9UhLc47QfLKBgBu&#10;MxzzXp1lO0UcO7ZgpivLdAKDUr4FsIH/ACNes+FNO+3/ABC0m1a5hEAV2mkdwAgAOBz1zXRGN2Ob&#10;0Ne0l8yW1UWl27YbAVSete0/CvwVpGtfEjSYdW1ZbS38/c8lwwjULzwCxAJNemfDfwb4NGjXN3ca&#10;x4dUQRyMYmZSVVe5J5JNch468WeGdQ1eTSdJ+GWoFbS9aOG8t2MbO2cHheSKqMUnqZU1qffPg3wX&#10;8INGt7N9F8H+DXnWBQboyLLLn1zzg/TFeknOB8p6fSvyz0LSvi5aFb628eeOdPaO381Wlv5AuRyM&#10;q2R+le3eCPj3dW2oaZpnjDw9vKT+W2q2qgZA43OnAP1GK7PZprR3fYmXMn3R9ruZfNT90ce1Rb8N&#10;zHx7VR0PVvDeseB9K1DS/Ful3lpNDmOaBwRnuCB0I7g1deOUSKdmRnjFQ1bcV7lqJiVHyV5R4513&#10;4iL4m/sfw/8ADy+8+4tgE1BlymCPmx2Uj1Oa9Wi4GNh+lStsAdj5ACxklj2HepZcT5V1P4R3s/wY&#10;+Id7feKL7UvEk2ntPCJJcpGwGSqk8knpV39nfXLk+G/HXhu8vZFlsdRd7SGbh1XJEiY68HmvUNV8&#10;eeF4PGuiWFjpmr6pcSausU32OMlIQTgljjtXi3xG8NfEHSv2orHxX4Z0C6KTzxSOtsmdrtjerIOz&#10;c9q0pz3jLRP8C1aSt1Wx9W3t3p9rod9c3Wq2kEMcZLyStgCuR8OeJl1fxVrSWXgbVPsMDsr38jBU&#10;ZuwUY5z7V5rZ6D8UfE+oaHd+KdWOmabEEaHTrZsPKe5cds+/Ne56bZaXZeG9Ls7PSbaC3hgCpGg/&#10;U+pNKUVHrczuy/nn7veqt7cWtt4d1y6mu4Eht9KllkdzgBVGScmrR6JXx/8Atc+NptG/Z30XQrTU&#10;pVutZkYXBhfDLbr1HHTceK55y5Vc1pQc5KKPlbxr4rTWv2jPitqs4mmVtbljh+b5UjQ4QAemK+oP&#10;2eNL+Gd18PdT1e+13w9NfQO5+yXLqEtEH8RzgEkc89K/MC113VE1KOEwxyLLN93GCuffvXoNn4g1&#10;O38NazYWt/rcDTlfOWOQrvz0GfStbe5ZdTetDllY+5vEPjHwVD+1r4qXTv7Ll04fI86gbGfOG2rj&#10;oOecV4B8UL4XOuQtZ3pFlIzMdpwSa8y0z+0zewPLdz7yoJ+bOBWxqZml0uGIyr/rBliah07JeRg9&#10;z0DwdO83wp0uNmkJRmBDHkY6VvMY/MUBR6c1n+F7G+g+G7Sf2NKVkjGx8ccVpOAYnIt5A2ORjpXk&#10;4hWkJsPKLR/K4HFVWV95AY8N1q3D9obTSUjIfdTSsvmndCwJHU1g0AxM45f+HrUisCW+bp3qNl4x&#10;uB+lMUMpOOM9KQFj/gA4poB3OCvSozwwG5smnIcxueeDQA9R1w7detWA2AQzHpxUIx5TD2pVUiE5&#10;Gcn1pgSDb5vbr1p5RSsnzZ4qBeHX6GpQTu6GmBG0bmGTDNg+9OjeeMRhWYH1Bp24blGTyak2IYzn&#10;vVITV0bNvq0n2A2txAJkZ15zytaFy+jGbTjDJaqVi+YGuOaIi6tyrketJ5Y+2MfMnyenNO4uU27r&#10;7GRcGPUI/dcdKyiMOuHyTQEUb8g+/NAwMncBxSKF4yfkFLx5YpuP3YOc01jyfloAk4GMDg00mMeZ&#10;8pz2IqIFt75xjFHO18gdOtAFxXXyFBQZA4NKGR0OX6dKoAgKCWJPNLv/AHbncRQBeXyy5Ct0JpjJ&#10;tbIz1qpb7xM583gg4xVpGJY5HVuKAG/MRylTRA+YwycbfShfvEGQYx0qxEVBf92OvFAEQjUSNhHO&#10;W6mmuJxL/quMcVpbkFu5IXgVESGtl/fqeemKAM9Xm84Zjxg04yEsOfyqdkDKvzYIHao0hTzAfMoG&#10;G4bc5pxcHpgknpmoZVkFxGBBJyeNq1R1HUNG07T2muryMy/8s4I2y7n0xTSuI3FQR6ddT3M1tDCi&#10;ZZ5GwPwzXC6lr+t6hdz6boFqI4d+24vdvb2NUZh4l17UdPlv7i5tNNib9xaRkrlfVvUmu4tDoVn4&#10;Ne2s/CMcbBPv55J9TTSsMxtI0jT9P064Zp/tF3MAZZpRlifqelacjHy8BW6etV/OlYEsACTyKevc&#10;jqaTY2wy5CfMOtOwpEpyelM+bd93nHSp0A8kZHNIkSNXAb53IP6VIr+XHKR94nnIpy5LkbgBion+&#10;6frQAGRmVMlj1zmosrngDFObiMfN26YquD824KOtAyXnJ+bvSEZOBjNJlQCfMHSkUAvuLHk9aBof&#10;g4fpSqpeVFQMzE8gVchguJIHCQtt3cux4FXDLp9jGfJWOecgbm7KaAJbWwgjhuJr6+8qPZlY+71D&#10;e6pqcmkfZrS+itLPeQViXDP9WHNZVzcXlzfwPPdSkZ4UdKcEAU/JxjgUWEVYrcgScqfm5Y9TVxFI&#10;Q/N24ppyDERuyO1SKWxk5B+lAC/P5Cjf361CXO5ss3FJK5DsOcEcUwb9p+U9OtCAkDjZIQhJyOtI&#10;CDIcrwBxS4/cjmkTrjHJNMZIMeSSF/i71NGAbg7sABaVU+Vh5JwacUPlt8ppAO/d5YiBRg1Is37l&#10;uV61Am7d/qzjHFREHc/y9W4oAnk2kA+ZnIqIMAQTFmlAYF8kHjpTgD5DhkGAeKAHebEQcW5HHWoE&#10;fJc+W3XjFS7IiyjcMkVbjhxbD5oyM0DKQJ3fdpwOJcbV5qaSMh2yoFVyMSKcZ9D6UCLIKeSR5Y69&#10;aHliS3cNGCSOCRTBJHsTMij5hnNLeXWlvZbU0j5tvXPeiwyr5g3wlZCM1ZRJHtrlmnGAB1NZSeaf&#10;NxaPnsAKvIJ/swUxSjIoEMIH2jAY1YWJcHkHiq7LIskfEnPfFSB5lVTu5JxQMsF3FrsAz6H0qu4Y&#10;AZYUpPX5/wAajPmGNRvY5NADsEjjB+U8VUKy+c2ZTy3SrIW4XULU+W3vV7baF/mKkkdaYGVtYS58&#10;hutaEeBAnQnHcVbSO2MNwdg6fLVZtgUngYpAWQYzaklcMBxVSUviIgHG/nFNDhlcR4ZtvIoh88ic&#10;NGoAJxk0ATtGz26Hz1GF6VUZJBfY80AAVZG7AHmHGaSR4+PkHTrmgZVlySMdc9aryPIsoj3HJFWj&#10;kxsc9BWerEzykxHOSATTEKWYzD5B17UiNKt7EQ2cOM1LGVVpd0IbI49qRcCRiIxy1IC9cSh/JIgQ&#10;Ap6VnEfNJx3qUH5FznrxzTHzs+6M5oAmt4g32hjMo47mkkCZOAvBqKNX3r1xkcZqd0XafnPSgCvx&#10;gnIp27CfeqFwQVG3JPpTl3EAlMGmBJlty/Maez4Ufd4HeozjA56VGwbyDwx96QD97GRcHtUscRZH&#10;zJkl6ZbwSGRcqevFXXjkAh2Fi+cbRzQBCwCsBtUcUimTMhCqqAfeNbBttOt9Et7jUdQA3LlYlPzN&#10;XCa3rdmXv0h04QQovAzyaaQF+71aGC0uYre4JL/ff0rzPWtVcmVVuHJ3YJHOax73UbqbWAkUUpXc&#10;cGoRbup3yzqzE9PStIxsaJaFJYYXvVlbcSeTmtkTgW0ca2yqNuM+tVOAnCj2oGfLztrS4WJJM+bG&#10;SBjvVaVGZFGWxuHSp2O5Eye1KAAjHH8NIZDt4iG8jgVuaDbSTfFr4a24j3LJ4hhZ/opzWCWHnbST&#10;35r0D4YwvN+0BoWUysUmdx7c00ruxMpWPsW5SI2cXy426fEo/AVlMpC4OMZrZvCvkw425ZR+GKyn&#10;++BkdK6rWKQxSmMbQcniiR16YxhRiojkFcLxSEZj5TJJoAYM+aTipAV2NyM0zkSRgAdOaQ7s5Kjm&#10;gY8uCqDHFMLDe2EAoA5ORSfxdaAA8Kx6mmDkkYFSjO3pzTQpIk5xxQAoCb4x5w68CpGH7zgHpVQr&#10;IHY+dk9qmjkkEEgaLnHX1oAfgeW37umMVJ6jpSM0hij547YpAvJPtSAT+IcU7nB4owMYNKQMfcNM&#10;B64yPl7UhA3rznikHVaXvnFFxid2pnGXO4Dmnf8ALRuOtI4ItJW8te3FIRFYyQ3EVwSkYjC8A96w&#10;tTs0F/cGO3+UnjnpU1uzRxTKoKjbkDPWpftdm0aI99tfPQ1xWsdpzsf2gXZQwyBQeGzWvDMVmhJk&#10;UYXqT1qcx27Q3TCWMkKMVg3UVwWn/ePgdhSGa89+hVSqDOeAD1p4vFaGPNuuSfWuXhglV2JMh54H&#10;pRMbgECNZM5zmldhY6K6nXFrttEUAc471BljBkMc445rFWW52sXVm4FSedN5q4ic8UahZG3bz+Xd&#10;IWGST0xVucRywlvIAytc9FI5LEqcbumK0o54gsQMuFx1NO/QCm0TqT+8O0Oc4qhMoFyxDv8ATNXr&#10;m5s/7QAjGfn9eDUkiwvHEUjGSoqU7DaIbJY3m+aEHB71rG3dTG/2ZV68A1QSK4jWNgoOGGVFdLBL&#10;bnw3eKYWLmMbcjpT3J2MZr2ZAE3kL0GaVghtd+7qfSm3NpI+m7/KO5WzgVVRpRbIHds9MUDLQY7V&#10;IkH41FOjFlOcnAxjtVdyfMtlCPy3QVft/knfdavjHGaENkcUlxGpzbkgjtVxldrIkqB8vSrirb/Y&#10;3Pybuw61nSyS+bIgTrTsK5H8q25ByeeKqlQTdfe5XjmrO3FscqCfXNQn7hI5pWC5niLaD8oIyc81&#10;MkqpFFmMY9M1IwQr6c1HJGWaHCdwKpEmgr7rON1fOe1TRySbiC3GOBSW8e21I3ED6VMsQEjnLH3o&#10;sMkVj5oOB05zQXUsv7rOXA4p4TdBJ8x6VWfKxoNpyrd6pIVzc8qIWEe5QW8visqWNRG52RkluKaL&#10;4KYxgH5OeaVA8xciQgFvWiwXMy6umgjjKxsxK5Cg+lUYNUmmvc/YHiG7DEnrW3NaW5eQmMllXjNY&#10;k9qQlyEiCs0oOQKkDSk/e27ISfmFR20U8Msx3uVJ4HpV2yt5jYqzI+Vj5q6pzsQwKMHqR1qkgYkJ&#10;JzuVj8vOauW8SAzOqj71RnAgICDGKljbbaw5fqelAi0WcwSAw54/Ksp45ft0BCuVJPXtXQ2v2dgQ&#10;ZYuoPWr729s1izpPBnaRjNMRzMM0y6gqrAjAOO/WutS8BspAXBxb88Vw9yWg1Kctauyhuxq/p0s0&#10;s5VSwU9Rii4mMnnnXUFO1m3SnAParMF3IWZTCxBHIq9eW8XlxsNhOOgHSq0FtkrjPHtQhlfULgLb&#10;QMqZ9s0yzlZ4vMKvnPHPSprmw8yZWeSVVX+GqtyEh04CNSPlP40tgNSeRpbKJB2GBjtXPJBb2/i9&#10;7maKCSWMfudy5wTTIr1UgcLv3AHJNUZ7yeW4BKKcN1Ioi2Nq5sSsJNQvJmt2Ekg+d8+nSprAqB81&#10;t0Y4NYqXD+fEPNUjbzWvayyBCG8vinYVizJJItw/cFqlk8trFCAPp6VSmYEk+/ShZV+xHH3sUrAW&#10;SkZspMKoJHJ9KqK0cU6jOOfvZrPN4xvJkycbulRXLFoJCN33fWi5SNs3kIIAuV5zj3pgu5TK/wC8&#10;JVTXIgSsCfObIeuntUj/ALFiBbL7eakExt5KkluQo/h5rmNQj1D+xbnbbSbGGBz0rfljkSRtynlq&#10;sSuh0m2U26bMDPrUONy0zy46TK6xFtNJLP6evvXUWXhUPoyecsXI4Uiugllh2WKppi4TGOK0U1Ei&#10;2QC2cNswfSpdPUtTOJm8D2n2qBv7LVDvznOQa2YtE063XT0CIHCfNgdK61L52tLZRKcBwcHrUFxI&#10;jXcjCHnaAaIoXNcoQKUiZdwKn17Vn3sAeRx+7O6M5FW72R0053QH7vK+tcubq9e5BMEu4nHBpSVg&#10;Rmx6Davqks0utuAsp/d+lTXcelwWUardRFAcYxWiPtmycNbOM4rnNUs7yW4hjVm3G6Qk57Vk1YZ0&#10;2liM+UVj/dtHw3pW9Otn/YiIu3O7k+tUrVFSz09EtQFS0UfjioLmWNVkRpDuJ4rRKwrDhaQNIpGz&#10;AHIqjNbW4u32wnaD+VC3eEIDHqO9XPMDsMxoMpTuBnLFELxMpkAHmta0S1LBjHC2c9e1UZFb5wAQ&#10;MVBC8v2kqrSfKeeKQzUkiiN7kGEAZ7VJEIcH5kyMgYqAq5GTIw45FM2OIZipfgc1RBFdWs7rcbZC&#10;CR0BrnLqPU00u6RUmY+cMDHWu1sHX7VGJQcs2OTWvcLpQhYLDFuC8HrVolo4DT7KfakrWuw7BnJ6&#10;V0mStnEn2bAUfez1qYFAj/MuN3QVMptmjbepA2nJqmybGX55EhypwPeq73ETTxHzpM7zjnpVqe3E&#10;kE/lQkgNxVWS1BtAgtWDj9KaZJr28KO0ZKuzMvBz0ontXEh+U5B6kU3TJbi2+y+ZZuwGetbEtzbm&#10;VWxGcqSFJ5pXHY5yaUgQRPGchvvAVUZo31GVBEGDMoyT0rXeNp7xMQICW6VRayu08QljERtI5zVR&#10;kS0U9Q0q0aQgRxFBAC/FcfqHh6xl0mdogqkggjFemTq/9m3ChDlkAPtWGUuUUbdzICdxrSMyGjwq&#10;78NavaW0TRWG6FXJAHbNc7LJfrO0M+lEADg19IyOpjto2tlbMZyprmNS0PSbjSNWcsiuTgADpWqk&#10;Q12PEo3h8rIlUEk4Wnkf6MxcJ14GOtdDfeH7u3RBGsjhWJ4GTiuYkwt4ytJfNtPAaMjBq7i2MvUL&#10;OCQKTbRY4BAHSuF1HQl+1XJW3R16gA4Ir1ceS2kShwAzLwv0rM+yo25/MkOT9054q1Ils8LvdLuU&#10;UbdLdMng4qhDZ3EeuWUwsoiAefavd5rS1aVvNtlxjB461g3OhwjUso5aIgkYPTNVBIl6nJR3E5iA&#10;Yrtxx7VMWJC8AAipbyGKC8EIiIIfofeoGAG0e1elG1keNO6bHZBb/W8U1jwcI31o4zjbil/gIweD&#10;VXIE3DIpsgH2d8qTzx7UpC/L82Oacq5nA5Py0XAwr1TsG2MHKHHNZNq8K6vpKrbBW+05bn0rT1My&#10;LcqqxnBf5sVkgxLqsX7h93lMQcdOKqaugp6H6F+Ebgzfs6fCeUkY/sPDc+grQckqSO7VwfwpuXuv&#10;2OPA/wC+ctFLOrAexNd1Hg2sh29DjFeHU1bPahrFMrlpTIMYHNW8/uR8v8IqMKu5TnvU3b736VkU&#10;R4bbkLTONr5TOVNPOeP3mKYwJbp/DTAbuOyAeWoBB6GqrAmJvl71PgbPvHcCcVGyts5PIH50AVj1&#10;GV7VXkC/ZTl8ZftVht/JLDrUEhwg+X+IUPYEcVqx8vxEu0jaWHFTgqYo/kONg71X8QgDUYpAhILL&#10;irUHOmW7biSIRnjpXPPQ2iQsB0xxVCWLcjAHHzcGtLHzP8pzu6VFIB5i+6/lUDMGa2jKZODhDnNc&#10;rcWU7XSEK23LcV3rjhBtGMn8az2jO+UHgD9aq4HBodTt7t3ge8QrICMMea9B0Hxz4os7izDs8m0c&#10;hj1FZU0I8yX9ymMdMVlS2qPI/wC4PQ4OOlO4j6h8M+NdD1GKLzLiGGbZyrMACa79Z7CW3tzHPAcs&#10;cgHg18GFLuByY9XuIyHGQvf8q6zQvGHiWx1OBDqE1xGGG5WJyRVqYrH2JJE/mxny2wRxxUbKTu+Q&#10;+2a820Dx5odzLaxS3iKSg+STg16Ra3ekXMbNFqEBz0w3StltcmxGRznb9aYceWeKtSxgMuDkYqAr&#10;J5ZPlHHei4iHnH3aZ0Jwo5p56Hr9Kib73SmAmTxxSdxTGJx92mFuD8poAmJHTBprcIeKrM+Iycjr&#10;yKYHnkniWGC5di38Kk0PQEm9iRmGASRg561UcDbaYadn/tGPasYyevbFdzpHhTxHeyW7zW0kEWR9&#10;4Y4r2HQvC3hiwmsJZYbaSdSNhkAOD7CueeIiup0xw73ZFA8r+C/DyvDOsiaXFncMEcVVOcv711Gv&#10;kBNMxDGCBhVAxxXLkLv4kJyKcJ8yuJwsR4+b7tMOMCpT06VGc7hxWnMLlGc5oH8XSl7Gm55PFPmF&#10;YO5PtSdI/ud/WkZsYzULuM5LUXCxZUnd0rQtjm4Qbc4Q81zxklLkJFKTnACjJJrW02x8cvqcDJ4E&#10;kWLYTvnkC59OCe9Uotkt2R8jftUae8nww8Iz/Zz+51CY9K+JtKaRtItyYuWGOvpX6Q/tCaL4sn+D&#10;tgZPB2qGHypRctbxmQ2390nb1U+o6V+eUNnJDJZQFnWRZ34IwMeorvUJOF7E2vFW7m/pq7L6wGVU&#10;ecNy5r2bWoDc/s9WM0RctZruA7gY5rxeKO6FtEyjf5cwJIr3nwlNDcfD3xTHMsSqukOQG6Ebea5J&#10;y5ZJkOFjxTwpqevW2oeNHS2fyZGxIGjJGR6DtWvrOtwP4XuWm8GQiQZxIwxx34rDudf0a0j8UrYa&#10;jBO7ahKrZi4Ug4/GuJnXxvqOraZdHxJpMlmoffbcIcVvGUZPmYo03uch4g1TRLnWIFgeMjLbm9D9&#10;K5pUj+yykXcZBY4welehTeENEuob6eLxGbCcQuUXhlLfT3rzmW0Fqk8c98TMs7hsH5TjoR9ale89&#10;DRuxC0l2sh8u9YEtyPWtmw17xLZzWey7eRQwO1iayLdZGikZjGACeM1E7IJj+8HXpmhwXQnc9q0j&#10;xxbTNbpe6XJE+zAfOQa6awvfN8XRvBfxSrJICil+D7V84sI1tFZX+YfpU8F/qNu1vJFrdzjzVxhj&#10;xScbIy9kfYa3T+XdA2KghRkA1PNeNJ4fiiaxtjhTs8xckfia+etN8b3C3tol5pcgUooEyt19yK9U&#10;07XdEu9MUJq+nPiPgCQA1PNdC5bM2j5A09Fa0ttpnBwvGCKnnlMsnBUkQjk1l+ZA9ncFduVcY+br&#10;VK6vrSGCR3EZbb2bFCkCZuxv8nMPAHXpWdqWq6Rb2abrqLoeQckn0rzrVfEt15axRIehGENcVJc3&#10;cuoTSSCYAH5VJz1qk3uUl0Ou1nxBqEs5W3s2WEMRt3fM1cjNcTTzvvhdTjgE5qqVc3Zb7S556VOM&#10;7vU0nqWlYcq5twPl470beBzUij5W4obgNyO1CYyEryPl7VXkiQ29yfs8Zz2Iq71Xj0pCq7XAyeKS&#10;YGPbjULbVLKey8Q6xZzJch0NvMyHevIIK19L+BP2g/ipo8+lW/iLw4ddslZIjJnbcJGOM56MQPWv&#10;nl1TYgaJSd/BzWdqbKsSFVUMVGTjNPR7kSjc/XLwZ8R/gv4oSxj0z4k6XHePbBjaXbCOUMeq4bGS&#10;OnFd9dWkinKjchPDAV+G1nNfpqglh1PULeeO7V0ltpCjBgeCCuK+kvBXx9+M2gazoK60Y9e0pWjj&#10;eObiYR+ofHUe9Qk0TJWP0hkjlE6Dyz0q9Z5NzGpT/lk3H1ry7wR8WfgZ4qvtMt7P4habaahNaKy2&#10;t6wjYt3UE8Ej617DBC6X8MnkxtEAcuhz1/xouZuR+Lf7Q1mlt/wUo+NkSWwUSaykuP8AeGTXlSbc&#10;MK+mv2vNLS0/bv0nUBK23UPD0ZYY4UqccevWvmOP/UptfOZM81uk7Guti0MYFKAMdOKMfOgB/hp4&#10;RtzcUgFXkp8vep1H7+TKdV4pUU+UwwM5FWlQb8nuO4oCw1EGyLA6nvV5AwRgTH9cUwKREAWBweuK&#10;mHllmy2PlFMY8JmQDzv4afHAqQz5nJJakjwHX5See1XF5EwEZ+7SuMjjjQS7hB/9epBgSqwh/A1I&#10;uRapyvXrTHYfvFEq52dakBjSSBiMgCoQx85yJxtLDjNQbn3yApwD+dM+Xz1Cq455FNIk0DK4vJMA&#10;4wM5q1HhlGWArJ3L57kjj0zUqyPuYiNiM0NDNdcBpAGB4600FvlG0cHiqgk+98xGcdanVvuHZn8a&#10;VgLPYnHanfLhDtqvvHmn5GHTj1qcyRfZ0IiDfjQK4n/LSTgmlGcNyORwKEYGd/lwCvFOH3TwOtMR&#10;WlV99jIsfzRzBgQeeK7/AEy+F5pMhNom+KEByOvFcM3/AC047VPpd5JY64Jwm6JztlU9MGmnYUlc&#10;7tthRSJEBDUpij2yN5jAFR1pj/2fOdOkinY7vmZFPAqzIB5kYMfRRwK0TuZNWKZgPzNuOSfWuZ8T&#10;6It5oEEjyIXt4mMZU/Muf512O9GL5t2HAwM1A8Uh+0n7SSzMMKemO9TJW2KTPnaMNFc6kjIwKyYx&#10;jk1bBzGrBOCK7Hxlok1tqVhfQgGKbmRAPuN/9euQQpsj3OAMcKBUo2asIQfKU8HiowWDf6s1OWVZ&#10;lCwEA+tRvna+VOaYhvO5uBQAQDyOTUfO1QOTnpUnzhpAYj0GDQAvcfLUEuCYuT+FTYOACKTbmNgZ&#10;cDH50Aa2i2oe8urmQlY1XC8/eNWJm/4ndwpjwoHAqDSrm34tpJHAV+KtXqMNUldQQOOtMRGpBbO3&#10;v0p6kiQkZAquvUcVMuMD5zSAsB3ZyNucHmrceCJvYVTQjLYQYPWp4yTI43EjFAjSH2drHb9sAYrg&#10;ivJtbikh8d3wMkhUyBkbPUV6pbbB526M8uKxvEOkTXjNJbxIzRjqO4psL2Ob0nVlW6gjmVmXICvj&#10;gV30coH2OUBWVhw1efPYX0fhi6gGgS53Au23njrXV+HZLU+GbqBpppAITsLDBVu4pFXujnvEV1cf&#10;8JVPCiKEkUEsDxXPK2dvzNjBGa3NejZZrN5YrlQXYAletc/z5MWAOvp2oFawE/Lt2ufm71NCsxu4&#10;R9mXBcYFA3EW/IPzDNacKsdVswCMADNAF9bTBjISLLRjdhelWfstt9kQMgJxy2OtXCQI36ZwKTLb&#10;SWKnAoC5mm2fAAiUrnjir0draGyi3hN/uKtrt+yj5O9SZTaMxCgLmVLaW/lzbrSMgxHmuaW2iFvd&#10;KqOR5rYzXYXRjNtL87fKhrFU7oI+n3j0FA07mBmeORl+xD5sjd7UKIxF+7RR8+Sc8k1veSGSYlVA&#10;2daw5reSGX91IxDSZwaAZr29/q0DRvDekjaMg11X9rWc/ghlazt5WdgGyvKmuEXaQDyMAcU+MyJe&#10;F02hRgsuev4UXA0tQhSKS0VYCEkTcvtWV/FL8p4XvW+7/adARvNUeUOmOaxNyGe4XaMr14pIGJBP&#10;ItxzCuN2BWjvRlOIxnHIrEfcLlGA431bUzBtw25wO9MEy+RgNhQSaYB+8OUGO1TxI7abdSYXCYyM&#10;81AW+UkAdaVgsP8A7544XioeNr5zy3WlOSG4P50etMQZwyZJII4qu3+tk/d87uKexxOn73op7VH8&#10;xXO7qTQBE4c3MLYOcEU2GS6i1PKMR8/Y8Gpvn8lyBnmnrECJjtOeMikxxPpn4Q6w8+oxafMkR86z&#10;Oz2Ir2mWxEF9qSmPLMxPXNfGfw71O5sf2i/BJMjiNteiQj0DHFfat9LcJ8RJEbcRLp6tGSOuam5M&#10;tzIEskaZBTjI5FUcQSC+DRg5U5IPrWw8FvN9qV18tg549asmx0qPwu23VFM2Pnyfyp7k8yMO2t7N&#10;PAfiqBNOj3ysD5pHKgelVNMtoPs9yPtAYkH36Vsw7E0rVVYD7nB9azbONgbhoLs5aQhsj+lS9B3J&#10;A88ageZH5YJHSpkkQ6U3mWkJUAkHOK5jxHe2unafLPqHiKwhhC5OXG4+wHUk14B4k8f6/fXFzbaJ&#10;o09tbgFBO5+dh6+gp2Y0rnrfibxZ4e04XMlzNE7LkRW0LDe3oP8A9dfPPiTxR4r1m8n8uGSystxC&#10;xROeR7txmucMF22pSTXt1czzM5J8xs4P49atAkqfkwMcADiqsCj3KtnbRJHGxhy+7lmrSkdQAFtU&#10;GUOTimAHb0/Ckk+5nI4WmVY58xhdWumJ53nHtVlAx3/vTjFI5UzXGQMF+tScbUw+eOlAhR90dDSH&#10;cWQBKMYjU9OaVcGKQqTwvP1oBCsl2li+6SNRjKhj96o7W5nabBu9SBUHpM20/h0rpPDFz4El8Y28&#10;fiW21RbeOzlWKWHdwT0yB1rHu49Li8VeI47K7eey+3MbWVlw20njNAxjNM7qzOmQfSkOMipFB8o5&#10;4AHBpgKeY2cdOaAGnoM5+lAzvj+duD0oAbD8jr0pOdv3DQIeSDdKdpxjpTxy0vy/SocnA+TA7VLG&#10;W8h+v3qBkgz5atsXJbgU4sQx5OeMUmYyiDfjFN43GgBHLG4U7ycr3oGMrx60gIyTu/SlAHlscUCE&#10;YcvxTH3B1wBz3qQ42HmmN/q2GT04oGJ84bO8HinDaVWkGRHGMnNLhsLyev50ALzk8D6UnO7IYdPS&#10;l4+fnuKUdetAAo4HOT60uD844FHp9eKDncc+nNAAAuD8p/OkxlenfgUvY0o27u+aAGAH9eaD90jY&#10;cVIdu1s01s7W54oAb/ARt703kHrQetMJ5agLiEkMvpSBjs+8aikb5AOPvcUxmlUKdikAc0CLDNjH&#10;zUyNd7XWZ1VQv3iarR+fNfwxRW1xI7PgKgySa9F0Hwbqs93Yy3+otEhIYwLnp7mpbsNK5xmnaVqt&#10;9q8UcKSBNxzKQcAV634d8KaPbwrLcPHIVk5kkHLH2HYV00FjaWd0qQW1qqRxAZA+9UjzbQGNwvJO&#10;V7CobdwaNndFDaxiKygCqoxgYGKx725Q3SAuASOg6VWku53RlMu1QPTrWRNOvlyswXarcHNKwy40&#10;zls7qI5ovPKmXkD1rBmvIFs5XEmPbua1vDWg+NNc1hEsdPliiecCSab5VA9cn0pSaitS4xb2IHuX&#10;k161trawvbqd7gIsUCliWPQcV9NfDT4Oare6npOpeMGa1sFjWRNMRsSTA8jee30612HgXwd4I8Ma&#10;HayiHS77VTGplvZlDfMeoQc4x+det/27dPaoBvO1BtC9q8+tirfCehQwiSu9zvLGPwZo+jaDp+me&#10;GdCsbURhU8qIBm+rDkn8a6OE2pt4nS+LAnJJPIrx1W8R38kROkusMU6neTya6ZpNagtZvJBbbbjK&#10;561xOr1Z2wotfCeiSXAMEpSNuMZauN1h72bVbNA5EY6mqGlXniCdJ2kszGm8jB/iq3cpfiLeIs+o&#10;BpxnGWwOnOL1LWl6JYT3sM58QRs8cgJi24AIrt72HVYfDHnrZM6RKo2KeSK5Pwz9vmv9ZUaPOqxb&#10;fn7E16LBMVtbhZ77T1VVwd7jH5Gsa0b6I2pvld2crZ6laG5QmC8QlOQVPBrQiE019I72U3kiNirE&#10;EVbmuvC7zYt4dJlmDfwFcZ/CteyF3NalJBpiRheoYDaPcVhGk2bSrxPP57iONNSQ6cC5lOOOoqGP&#10;UtWEGmxKywwru2RlPz5qTVrrTo/iRf28dhK6xSqFn2/Kx781DfzRvaRlbVMnA4FTUTgjWlJSNNYr&#10;m4seTGMtxz1rVW1WLQ7eNdMgLhPvda81vb/VrTX9BQtJtlxtGTVybxHPb6raLJeIVNvkjPPHapp1&#10;U9wqUpdCHxhfG18PyIGyzWUhZfwrxjw3rkr+CNYWORGlj1Zw6bumTVLxX4m1K++ImuqdMEYe2dY1&#10;3fwrXlHhO+e38deLXN5+6F23mlm4znitVC9znjNp26n0ul1JLpBA80s1vyM/dNeIeNdT8fWN3pBh&#10;8QaekUl6cK0YJYA8jmu4sNZ8+yvDbrauFgcsFP3cV5FdS3eq+OPElxeXkK2ltf8AlIvmYIJOOBRT&#10;oJsupXa0O48O6rd3kWqyiZN8enheO5YcnHtTdLtdWtrm+abxZcSqb13GUxjJzitPRNK0zThhLabM&#10;4RsE5wDXT3UCNcxExxqhjBPvW/s0ndGftG1ZnLvqri/2pFIBg/MR1q9pt3cC08QXB1B4lSBiGz96&#10;sy+tYn1hDFIgRJcGneIEig+ElyyMRstsFfXNUnqRNaGNd6zcP4dkuPNd2cyquT6Uvwwll/tv4s3E&#10;spDzOoGT0zXG2MN5c+HbJFvJFCs3yhfWu38F2csfjqGya4wZH3SMO4XnFaWMUa2t6T5trrTXWjxX&#10;QeKTZGV5JPTFbXgDTIdK+E13by6ekF3d30ks0eOUX+EH8K2JrmOHxtK0oi8mOQCJWPcfX1ouryKX&#10;XLi7RE5gwUXkYFRqldGi1dmcxqmh6XqfiS1mnLqlrq6SKSPvEHOK3tbSGVLZ49KUxLbxqVU8YUYr&#10;Cu9SvpVlW3044Ep3ADG6tnRbpHtLqG4tlRzAcBjU3dtSrIuWDahL4Ylt0njhgKjeq8ZxT45GUugk&#10;lI2HB65xTI7e4i02eQGcrJIw281zU+pXVtrtqjxfKqtwRzzS5lbcLeRbs7i8XxjrLRwTgmXG4966&#10;KOSYXEbyZJDZxWHpWp6Wy6qZLK2aTdlCSBjNbsflTWfmb1B3jIzTlpsEFfUWeW1lvG6onl5bIzXO&#10;zm8bW42hDLAI2Xdt5JPQ/hXU3UUSWloNobcnOB1pIhbfZkxYjgdMVC0NWj5mudB1i4/aEura88Se&#10;Ibu2N1veZ3YIQTkKB046V7RpemaDpfhq8is7dI/NC73z8zfjXQT2iPfyynToFCnJIHNZt8bM6daj&#10;Mm8uQCK29rZHOqOosctkXMUjxEkfKeCRVLW7tbfwwqxTrvfCoR1NTWWnW6XMc0uqkvIRwx6CofE1&#10;rYmPTz5uFjwUI9amDTY6qstCbwot6w1BhE52xZYk9zWhNp0E3iFpZEkL+ackt92qOm3LW/gu4MSp&#10;50l5EsYPUrnniuy8RLZQ2GkGFWEsljGXIPUkVrNJO5nCV7HIX0V0IVgi2uoPJx0Fcv8A2ZE3xS8E&#10;TxzPkSMJVHQV2dvcBILxnjZmMeAfrTtLgH27UpjGrMXyPauZJ3ujqukjevYreDRdNVLNC32fLMB0&#10;NYtsJpbi6LA4RDhv/rVsalLGdCyxx+4Y5+gridE1Rp4dSIt2X/SnUZHUA1ZMWS/b4rbX7vfNIZDI&#10;RnHSqup3l9PbxhLsMA46N0z60muCNLSN1sw00oIU46GqXhHSdQWfxI9xqMjCe6Rvm6KB6VaM3fm1&#10;Na3RbfSYRJHJJJLHk5NaMEgXS38u35fjb6V0a2OmPf2e6/iZVi7+1Z7x2beIp1gjiwGI4PQ0rBKV&#10;tzHW1dRLL9tTJ5KipPMD6ZcRyzyKFHy881Zuk+x6bq0kglY4yq+ma8wOsXUvxSsLZZUTzL1VBPuf&#10;SiMWw9okjvbCKOS+kJcqqk8saW7a5ihvFXUWICnbWXrE1za+LILeHMjCOMy44AzS3lzENMuJpJhg&#10;WwyPf60+WxPPzNFmzu719GuEeRgQ9dLpEkiTuGmb5tLmI59BXnWjapYySamrzR/LJ2P5VsNqVx9t&#10;SK2tiW8sjOfWs5KSNINW1PlXxfGZfG/jKZ4G8yPXJyDjkjca5eF4WtlKSBscHnmvcPEumq+qarcx&#10;WWbm1vA09u6481GPOAetcVrfhiEww6hos8nz2waexPUN3210UqqjozjxuDcveiccjdio/OpgfmxW&#10;M11GmqCCW3vopg5BSSMg5q9G5Ljk9OK7Y6q54zTTLwxnpSYG371NBGzvT8jNUiSRVQkDb/8AWqhr&#10;5I8FTDBwI8itCP8A5aHdwB0rO8UPGvwyc7lLFcVS3JOL0rb9huHCqSZsEZ61q3dxqq2kK22u3kJ4&#10;PyMQW/EVk6bEn9ixttkDcEc+td54UbwkfiVo0GvzywWcjj9+q58sDrn610RbuUtzJ0/xT8RLS3ZR&#10;8QdeaMsu9PMYggdj1r1bwf8AE3RLLxfbXV38JLKa5QqRLuGCe52kDmj4n6T8Kk8KfDKbwf4xeWa9&#10;uRGLSKPzZLps44AyVrgdT8D/ABJ0618LPqvwl1e0W70zzYnkQ7CMZ5boD7Vupp7hyN7Hu3jv4vab&#10;qPhfS0ttOuoF8jMlvCcF27ZI7D2NfNmo+KNau9UhkmgSCAXq8qMnaD05z2rGRFae+AtFBEpUHtx1&#10;q4mnpJCYljRsnk5qZO2xvQS6n158HPiHJ4f8QaJPo3xXhube9iRrrQ7qTCPt+8yZ4Vh7V+l3gfxl&#10;4S8ReEbSez1e0Sfy8S2ryDejdx+Ffgbc6H4ktxHNbrfFAuQYiQR9MVv+FvG/xJ0LxBbzaf418VW0&#10;6SjkSN29QetOnUctJM7cRgozXNFWf4H9CHRh8p/AVDcw20+k3cM0JaKSPDqWIyPqK/KnwZ+0N8d5&#10;20e0m1WyuJWnSNW+xh3ZjwMAcn34r620yH9o7W/CML6p4/gsYpbNW2WwERCt67ec4rSUGlc8udBw&#10;30R6jquufBnws3iHB8Ppd3DBpLe0USTSH3POB9T+FeSat8cTHfFbP4KXfkq33riUEsPoOBXkPxF0&#10;i40a706Kbx4LmSeTckrnc0vrnPIxXksk8supmNoyy7Bkhamm1Jmdkup93eEfjB8O9Ta1hv3l0q4b&#10;AHnnMTH/AHhnH417Rban4cn0+KWDxx4VljZch0ukI/nX5PS2GrvdsbDw9qczKMlY0JIFVp7rxLb+&#10;FfEW3w14yF1HaMYoRcyRhiOv5VdaUIxuOlTcpWvufpX8QPiN8MvDHge/ub/4jeHGnNoxgtoZleR2&#10;7ZC5xX5AfGT4ial4s+MmrXa20xhFwwRpDwFB4C9gBXGXp8R6l4rmfU9d1UIbpgI5JCxOO3PTHStC&#10;XQ7GSx0xflWFAcKvBP1NeS6jqzR9TQy+GEpOpJptrQ8+hukja2kNoWZHy34V7l4Wl8M6voFoF1Cy&#10;S72AJvAUgjsScVhSWPhG2+H90G+HKXUq2MgRRJgliODn2rkvDdtqFtpk0ktjIm7UWYKrYKjPA/Cv&#10;Rg+j6HgVpKTbR9G6JouonxtDaTXNkH80DKyhsA8A8V3viTw/4W0XT/DUl3LDqEtzeRFo45cFUzz0&#10;PYV4n8Pb/b+0Ldb9RvR9piSNZJJCdrHp1r1TxRZXccOqRy397LcLqMTRs7E/KT71yYzE+yRthMH7&#10;aVmz690LRPB2sfAbwM2h+L/DiW/9kJsgldQ5fHIbnIIPFcnq/hPxLZ2t35/wyuDCGOJ7f5xj14r5&#10;fvL7VtNk0y6tPEOswj7Kh/cysoUgeg4r0Lw18Z/HdlaaalzNBqNurANFcsS2PrXDCcK6unqYY7DP&#10;Dzs0azwRx64yJb3KtkgBkI/SqWpW94LMN5EhcKTgDrXsmjePvgx4hWNNT8OWul3boAGwoG7/AHq1&#10;9S8FxXen+fpHxf0C4UxgojAZI+oNU6T0tqcd0fNMSubWJt53c5U9qjmaURJmE5DcYr0jUvDHiCy1&#10;C4F34fv8bv8AWIhKmscW2nbn3IpK9Q3BzUSVhpnLR/NGCUAO3p6VIAot2wO9XZ4G/tG5aNEVQ3Zq&#10;pSKR5h3sfYVFihi5weKlBI5C9qhVh5IJRhzUmVI6jFFgH5BBOaUD5G6YIpNoEJx0+tOXGOAelMBm&#10;G/55mnrv28uetIWxC/GRSCSMoP1pgPLncuFzip/MQ2yfuk3VAQBGNrAj61C3+tTn+GmBb/dHBAOc&#10;cimPGSI9shwDzUQYgN0pS586Pk89aAHNu2DjtUZI3EcVMXTa/wC67DikURNESRwDTsBEMZb09ahZ&#10;ZS4xu259afMsnnRLEXJDYIArftPDHxRudEurm0+GesyQIgJbaefoO9UoNjSOfywChrYfiaGUHcNj&#10;YPpU1xBrUN48V74Q1aB1bnzoypB/GmeYvOGTIUYGaHCw3FkkaERcZIFWEACj5QDVRTNvU/ZzjNTB&#10;pc8wkDFTYkk4BkyG5NSIwEcp4zjioztMQAfvyKUCbdgQjgUgJSGkCH7SVHcetTRoEjIKgnu1UczA&#10;yfun4x0pBNKJTuuDjHUDNAzROMHhQMdKLaOdmvNyqkaElpGOBiphHaxeE7jUdS1y3s7FFzulOHkP&#10;YBTzz7VwOp3mva7LFbafBd6bownAklPyyzqP5A04q4FzWvErLqqaXoulrd3bkq8yjKRds5qOx0C3&#10;gkhvdUvTeahJ82HOUjz2A6Vs6fpGladptv5FtDzDzIeXY+pNOmkbLnzGPvnJovZgyVpgbWGNLeEB&#10;RxhcVV28nJ+lRRyFjJhCAG71YGMn5zQIZsTAyop6jlf3JGO9SIqFSScYPSlcnbwFAAoAaMCZjjnb&#10;RH5rPNlQADUeSYmwR1FOywQ4kOdtICUHAbDrnac1XMh5+TnNIilVn5PNIisXlz2oAHORGMUADLfL&#10;24oAQpOTIPlPNX7G2u7m+hW3sZ2G7BYjCgepNA7lLaj28qi1lLlgFArqrLR44vCrXWo6vFBGEykZ&#10;+8/timTvpWniWNJLSe6UDL5BVTXPXd1q15ePLcX8zouAqA4GPpVWQtehPqGpF7fyrW1WGIZCkdTW&#10;ZbxXPluWSQknOT3pzRRhrUiN+vIzWrGxMaKbcD5eKncaKwjIjX5AT6VOu3yv9WAcdTUmYgZdx6VC&#10;7rhsKD7UALhdvJU1CzEuQAMZprMxKjyiB3pn/LMnOeaAuO+U5OB0owfLYAU0EZHy96tovzn1K0AQ&#10;+W7adOVI4xSwLgucc1YAYNIu7jPSplEAtTgfN/KgaHI6CFTgEkc8Ux2/dpyOtQt1603nc2RSBjg8&#10;geT90AO1MI+XOfXNWR5P2dlLqTj8qrBXJlBjON3BpisMyuDyeakUn7OfrRtO77vTpTsYBO4YoGN5&#10;yv7rv19KuQMSjZJxmqoB2tg1C8kqyRAEAd6QGhLIol/1QwB61QuGO8EKQv1qCR2Kkgn6ZqIFznLj&#10;3FMYjgMhHmuM+lMRQnl/uyQD6VYRfmY7O1aQtXbSmdJI8Y5BNAiaxudOhiuJGWMu0JCgjNUvtMsl&#10;7csLcbRKSGx/Sq4ijNy/TgU7btSYAHpzQBqm4RtOKvDGTs4OKoIN0Uh5+9xVRWk2sCf4qcZgoAGc&#10;ntigZYYYRuRTQSHXCDrxUQnh3KHsnIzng1v2P9hS2N3utHDBfloAqwSxkSq0QY45PpVuOCxNvLgg&#10;MRnJNREaRHM481fmJyc9KWeK1XTE8vWd5f8ASkAxuFZQAdvoaqsgIXcODmrttBJ9km/eFjjLc1Gw&#10;hBbM+MZoArRxRxy7g5G8YzimMkiSORc7sg06eT/RoxvXbngVUaUExgs2B60wJA/7tjnHJqIlnRAG&#10;6NUe6Iu3B6Ugbjt1oC5YKyAD5CcjsarOwXINuMmpPNkU5V+aiYs0kuSCeKYDQRt+72pMkGIeWwya&#10;cRzCdnG7kVNOYTDaFUwwXkCkBGeh4BzUEnmAptZutTHzDCuFPXpUgCiAgxqWI/KgCNGI6yEYWn+Y&#10;2AAmcmkVGMg/d55qwREjtkD7lMCv83GYxSZAJycUkjcHbuzupgDGQ5DH0oAsKqnZhBjvmpFX5RuQ&#10;kZ7VEud3KsOKvWqs9wQZUChDkmkBJax3U11EsUBwODx0pbuVLK9kT7XG82Mn/ZrOuNZFoupxRRxh&#10;i4w4rzbWde/4mVwVfMjL8xJzVJAbniPUgBFJPqzEiI7VzwK8ulupbgOGuGaPzGycY+lNeW4u9Vd7&#10;m6kKfwilKxq77EX8K0S7lRQ6EiPb8iEgelP3E+YS7cmowPmPy07PD4QDpVFjWOZFwvGDSgcDjnNB&#10;+6/HSjOACCKBDj9/7nFDFf3mD2qPLlm+bvzSHq/060AQr815JweQcV7L8G4nf4h68/2b5Yohl8e9&#10;eOrn7REuByDzX0f8ErePb43YxDaHTJxTTs0Jq57ZdNK0hXyyMEVVbZwd/OOlXbl4vttwU/vYxmqD&#10;KTMh87nPSuooeB+6Y7e1RkqV+7UpzsIx0AxTeBKAaAK7eZujPlEnNO2yYOYmzjpUxkCsmMYA6YqM&#10;TuWP7kdODigAKuVyE/h5Gajww8rgYyc08yPtY7Oc01jyp3jp0oAcu3eASBxSY+aQZ78UzGGYgnr0&#10;p2VOcdaAGtnj5aSMZxlaMDDUmDvbn60DHk4kGEWju/HpSAdfmqQY5HfFADARkVJtPkY84Y71Fhtz&#10;fLwDQchvvGgBSACPm4xSdiM/jTGJI+9wDS8bhz2pDAnocdjS7i0WMcZpP+A0vYelCEeew3k7S/NK&#10;zEHntms3UZrkakjbe2QRVowXCXJ2r8vGcVY8uB3hWVV9CK4jsItL1APII2mAbd0JroZAGbIOcL1F&#10;cpcaakWtwzQs3J4weBXQ6eZN0IMwYEfMfSkxosKqqZmIB45zUTramMkMhGeuKtyoAsuC3INZTLMI&#10;2ARsc5xSsO4uyPLbYgRVY8TABEBz0qzbGXfKrQttzwabdxkXLsFYAYyRQBIigqMxrnFRyRKYWBLH&#10;6VXSdg0YETctjPrXQWsJktXbz0DBOlAHKSW+A26J+G4PNamnJI0jZDKo6MRWuLaVr2MYG3Jz71oe&#10;SsdiAloMgH8aaiDZWQQ7X6lsck09W28CMEbuwrNaaZNV2G2IJatFs/Zoz6rTJuS+YQ6/NwVOc1jX&#10;G37VM+/OD9KsEsSwLGkNvO9iSsW5ec+1FgGWqA3UbbUO05rYuRC9sqrZqDs7etUrKGVbW8BhkDD1&#10;FDzbXAYNu3UJDuPijlVWYqx4oMY2+Z5fAap1mjaDb5gB28mnGSJtPaMMvA496tIVym3kEfdHTrmq&#10;zBCHCgVOkJMrFgck9q2dOsrc3haQtgg4FJiRzsMLyzMn2Z+G61b+yun3kyR04q9qE8drqT7NORkE&#10;ZOOnNZ1jqaTm6ZpNvzkBStJIdywAyxxr5WatM0H2FMhQcU5QhjyH3FgccVhXX20XEkbQyDL5Uimh&#10;XNESMs0Q8pjvPBA6VdSyeZ1J3AY5xVC1lcLZ5twSB0IrorW8hWKQfZkBOKGwOevbKOOe2H2V885p&#10;YBtt1+dyN3FdFcyLOyfu4+F9Ky2TbDjod/HFFwQOoe2h5/h696qsIl8wmBcL3NXIkmN7DtGR+lV7&#10;1CJLmMhs5FAIuW00Z0ydfLjwQMVBKYxE2COD1qiqhfL+dhVnMbJjByRxzQBPEFeNMKOR61HOkvkS&#10;KEwQeKSISKEALDnrV2He8zggnnrQBnhbpdPmbzHBK4zUUF9dxyeU8Upwfv5610s1tJ/Z4xGNoTk1&#10;mxWqM8zPCnynnmmIqSZkEDM2c9fatTT2jgimYQoSV6Vat4rHFqNigc5OaS5gtwgCyKRg4xQ2BX+2&#10;g3kqmBR8x5Jra0x7YzzM8ibVU5964yZWF2mHPBq1DO4a3HmDg8jNLqB0t1PC0N+ysgQMcA965C4k&#10;knv4o4pVHz4JrYn8qTTJCLnBMZ4HFc7bxyx36uZGz5hoCxrSafYLZQiTVFLlOgFY00MKs4QDANaq&#10;GU6xGzuzBvXtUV0hFy5WJMe1NDRgmB/tKHccZ7VqwKxkyUf7vFJEqmT5uua0AqqI8KOhoC5Xbzvm&#10;xHkA9aAMqcDnFWQSPM+VfuGqSs/mSABwNxzxQBHJZbo7iTcNwbJIPSqzBvKCNGOO471qvuTSrp/M&#10;k2sv5Vzq3IOpoCzAGTHNTIdiy6oJ7cC3PXtXT24tofD9uZ9uX5HtWZ5Q8uBvkyFBzmpsxtbyI4JG&#10;zAJPShICvdXtj9ou1AiwANrZrJnu7cxKBMODxjvVebTma5vdrtgtkHd1rMWyuo9UB8idiBwOSKAu&#10;dJbHdBuK5444q2dv2B8wLnd6VX0vdmImAjk5B7VuSrA1rHtC+9K1xuRjpvDuwJxnkelTrMzBugAP&#10;NRy43yhc4JpUjBZELR885zU2C4XCmS0l2gEBawo/3d8MwJln4yK6TCLE6ktyMVnSWrve2v3lCPkG&#10;k4jUiY+ViJjAcsnHFR+TCZkb7KCwPXNapjT7DaAqMBeCKsQwRCNWC/QUcg+Yz4bSdraZiGXb0HrV&#10;KeyLOHMGdgPXiupeUJY5NqDtWsua8gmhhUKE55xRyhzHENbMdRkIVgu/p6VbjRxIwPYVtz+R5hKw&#10;o2F64xVH91gEouMnPPIqWh3Gqr+WMpk4PNWLCKP7RqJaBSNvesS51GzjmVBIxcyYAHWtJbktooCW&#10;7AlB8w7UkgZtJAHtwQyBcn8Ky5GRbtlBGRJjjvUSXV4thEnlSY5yfWo7VgdebzIF++MEmrUSbl9Y&#10;j9qjk2scL0qnKZ/7Xkwsu0jmty6ZVgtmEa8r0qkskRLHyEzjg0IGV0BCYKHrUgxg5BpCyfbIl85e&#10;c08rgsDICfrTJJlZVik2wenepo2Zh81qvDDBxWepHnMDV5Hj8j/j6C/IRmgDUngD6GrFIuFG3Fcv&#10;PA41FpGnfqMAGtmKeVtLuE2HYr/ezTGCNGOB060CKdtOkd/Bvttx7HNbDzwsm8xgGsJokE7kSBiO&#10;xrPluZ/tRUQSM2evaqQrm9LJGJXwEOR+VRKsJL7VQHbzmspDKZGJB6cg0kkk/wA+2F8YOKaJZLPb&#10;2hfi7BYscYFQSwxraWUQQb1UlmzTIJpTqdohgG3Jy3pWlPAvlKRckkjJ9qpSsTY5kQ7ryVjEhPmj&#10;GaNR0q0uIQr2+npui4OwdauzFY5Jmx06GrtpieK1XzFzg7TmtOd2Ja6Hkep+Fb1IZPKiyvJUr3rh&#10;Li11e3llR7Kc7ScApX1AVkhI8142O0jnoK5XULa1mmkc2dvIMkKNtUnchqx89S/OkY8gklD2qupz&#10;pk0XlhXzxz2r1HUvDk5ZnguDHuYkR7c/XmvO9Xsb6zh1h/7NuXYwEArzg1pGQtOp5R4jcL4msP8A&#10;TEY7sEgd6zRJuGS3JxzWrqek64PCkF7cW0v7yViBj7orlUmKfZkJ/iOX9a9PDyTjZHkYiNpXNoMn&#10;mxgygMRx71Kfu53VnKYCYsyjI6HNXAT5Y5z6c1sYEgxu5jBqRPunB78VD2FOXOOnbimIzL8bn3bM&#10;YrAlKf8AExGV3BPl49q6G+85bNSU69PpWQscHntkHm2Y9fai+gH1t8CZN37Ol/bmQHy76U9ema9R&#10;ARIW+ct++PHpXi37PTNJ4L+I0BkbLXJKc9MZr3WRIgJh5K7hIRXkVlaR7FL4EVmKiJDtJyfyqRMH&#10;dj9ajbODleM06PhD1wTWBqPwMMSo6VFnr1PPFTAE44puCJj8hHFAEDcHOBUJb51Hqanb77AqeDUD&#10;AYFAiN+vY1UlHyJ8/VvSrTAkryOlQSAfLzzmk0Bx3idJV8NzSiEny2BPHaiyl8zwT4ZkSNNjw8Y9&#10;e+a0tcDHwd4qjaH/AJh7Y/KsTw0VPwa8L/K25Zpgc/WsKm5rDYttxcvgZwKhYKWJ39/SrOw7WJbB&#10;qPBAHzCs1qWVHUbEHX0qEx5C5kxirj42uOOnFVsuHSqEUJoJvMXgcnv6UrWcnkZEqhSmc46VfLBr&#10;g7gcgfhU7MfsSLwBzTCxxtxaxs6Zk/iPOKwZ7Rl1FmVARu5xXfSRod4Ma8/pWfLbrs4YAZ5PWpau&#10;NOxxLw3IuCyxTrIACpU4rptF8ReLbHUIit8ZUTG5JG6j61Ya1UyRkzDdjisi7sX/ALVUhJQP4lFa&#10;Jslo910Tx7YTmzFyixFiAdzZAP1r1e0v9OnsI3jvbQq8YwVYGviV7No7llheYFhnGehrV0zWPFOn&#10;zDZfXbIr/NGzHB+laRlYmx9nPHJsViyHPIxVCTcCw2nivG/D/wAQIzLp0N1byAtwCfWvSI9asLny&#10;/Jj8yQgAKnJ5+lNSC19jRdsMfuYx1NVFkP2qTBbaO4GefYV1OieGtf1PVbcGG6t4ScvLIpwo9AO5&#10;Ne3aF4Q8LWEls0tnDNMsWQ9wBtX3x0qKldRNY0Hu9Dxzw/4W13U9StGNpdxwbstI6kAL7CvctH8M&#10;+HtOsof+JfavIFHzOoJzV+bXdCtLiCCGO2mdnKhYBkcepHFRfbDd3JPmzR8jGRjHtXDVxHMjsp0J&#10;X2su/U2GaNdmxItoHQDFVp5LJfs8siuNmSGJ6Dvx3oLQog3T5+XgVjXt5pYurBJtTtEBicD5h075&#10;Fc27N4U/X1GXupafflFt9zLagh5iMbie34VjEHb97vxWza2Gjp4X1K4s/EtpNFK5IVMfKe+cf4Vj&#10;vxvGOQa9SgnynFUiltsMP1qE9TSFjg1EzNsbAHTvWpmOLH0FRFxuHB6VEHckARyM2/GAM1vaZoet&#10;XV3E0iPBATy7jnHsKpK7JbSOfzI9xGq+YSW6Lz+ldHp/h7WLmWB5ZDbxH+Jh82PYV6Bpuj6NaFGj&#10;sA8uP9ZJyf8A61bnpXQqRhKt2MLS9H0ezjQx2KvJjmWXk/h6Vu9qWitFFIwbb3I5I4XtrhJLW2dH&#10;gZWV1BDA9QQeoNeA+Ovgv8JNb0DVDa+HYdH1Au7x3Nko2bz/AHo+mD7Yr6CpOcr8v61ak1sCk1sf&#10;ll4v+Efxg8Pabqtx/wAIa+oadE7E3GnnzCF7MyD5h75FeRXOp6taeD9TgXRNQgLW7rK7AhgDxjB5&#10;r9qGEZjdSsZDKQQwyCK8h8ffC74W+JPD8yz+ErSwvVyYb/T0COhP95R8rD2I/Gq92XxIpVO5+KV4&#10;hjijlSyDAu5I4zk1m2eneJtV1C1gtNcazkw5y020E9h+Nfb3xL/Z8+IOlaPJeaPeJrtoodpFt4yt&#10;xCPXy8/MD7V8ca1Ya1Yaysb6b4jsp4rskrJG0bxsO+DgmnChrdbGspXSsc9G/jPTvEepafrNvqEF&#10;0ufJJyUlX1BqC8Szu9D1OGZJFkGWWUDnNbGsaj4l1TQ9HW7ms5ZoV2xS4G8qPfrWVAblIUEsEYkA&#10;+8aco8pEU2cNGt5FdXETXEuRJjJ7inNnzX+f866bW1tvsenzLaLvPXbXKSsS8524GBismU0TIXw+&#10;5hz3pxRfKcHkZHeqsZkwMkGraNnd8tJiGFQsU7AFsnkHt9KYjxRzLJC+oROHHzRyEYNWCOtQsgIO&#10;e5qQsmdlpeveIBbLG3iGd1OAJCefxrUurm/lnl330jARj+KuBtRi4mU34yzLwK6q3OBL94/IOpqb&#10;WGrXHBT57HYefU0/adzHcKkwMrntS446UkPYbgb+p4p4Bz96lXqakwd5whzxzmmA3jjmgjluakI+&#10;WXjotRLv8piVPWgoUfe7UgK+YRk8mlAOR604D5WbA64oEzF1iSZIrMpGG/eetZbm5dYyykcDANbu&#10;pQSPpMu2B24yAOtQWSzz6NbWjeEL2KbadtwATux6+lMkxmjY6pCIraYuE/eADio7lTLYahG0Eqsq&#10;cEit8w63a2t0gtIWlJwz+gqqBqPkQ7tPjZ2blvTNAk7vY89WLUbfVrN7bWr6ORLkOrROVKsOhDDk&#10;V9IfD34/fGrw7qWlxaherrmmoixzW14TvKD0frke9eWz6RNI6bIRnGTjtmuem028iv7sSacUAHDf&#10;eptKW4p0uY9f+P8A8RfCXjWb4Iz6do1/DcQWsxnhkiKm33H7u7+L614Wi4it8yKMoAame0mE9v8A&#10;ubTJbJwoGR+FI/lfayPscqkYHQ4rVyEo2JV/h57Vai6HjvTFQ+WpJUgjirESkR9OpqbjJkUCUYUZ&#10;qUhygyB16imYbzkBbtVhFGD+8brSAFUEcsc1IAu8gxDFKQofG3tTh91vl5J60wJ0ZVjOE7d6kE3y&#10;nGMn3qqwOGJlBwKrcea3z554qbDLzSghh5Z4PNQSOST+6AwvPNQFiXJzgYqNi2GAYjnrTsJj96nd&#10;w3SlUkqowM+tQjIAxGpJ70uSJz+8HTrimImBj808kkiljkPmzBjs5+U4zVcFd5GacckfcHWgRdJc&#10;tnzQwzzUyyIXK+ewAAxWeG54Y9KlDfu0OATmpsUae4lUOzIHB4p67MkhgOcgZqqGIjhCyggj5qTI&#10;yAUbr1zTFY01bKjPGKeCoJG8kZrPWQbkGckDmpVclmOxV5oCxdGzD5Q9RUNwYjAoAH3OaYCfNI8z&#10;GRTyFxGNoNFhG94ZvreL7Xazw4aRh5Uh7V2Swz/bCpeRiw+VgOteVyBsIRncsoIxXpug6uZfD0Eb&#10;wwmWO2wpxyapMiSHyRulwBgn6VCdwuIibrAJ6VdPmSzMwQoxLbgaokDMwePcQ/BBqiHYS5WC4sbm&#10;1nmjw64jLdP1ry+80cW+v6pH9o3FDkADI59K9NnigmghVrpgyHKYOD+dYd4ZI7+0kbSi5Vhu5zkC&#10;pa7GkJ9zza5tbhIwTYuQT97v+VYkzyrMMWjsc8Zr2+a1tLzSon8qGPIHI7fhXO6tocQjjaM5byuG&#10;VelJRsPmPN4gGRmAwwPI9KkbOArOSe3FW7nTdQjS6ZJZ9zNydvpWdm5URK/mKxOMlaBkw9ODg8n0&#10;pXx+84HQVF8yyQr5UhBH3sVMufLJMXUUDI4ykbNIsWW3An3rXiunuJEVrIKSyheay2EfkqN3J60i&#10;l0jJVDjdkkdqBHQ3lrcw3NqGjT5owQwNVhv89zs4A60RTXElpGZLyQ4GAGOTQ2Qw54oAlRmMnyxj&#10;3zUxbbEdpBNUVyZYz5hGPerilPs7jyz9aAJLd5HacEsPStKG4lhhylzznkGqETIFYCPB2nmoSczM&#10;pHG7rnrQI2Tczs0zfZLfnHOKrbYVvZJEsolLMCwUYFMTaIQM9qXevnkE444oAs34t73ws9q+kwbj&#10;CdrgfdIryS7t7y01SeK4WXbuxG+OD+NesxllikwR061DfWlpceGpop40ZmiYhscqe1AzyyDy2uJh&#10;k8EYwa3bNE/tLoWIFZsNsI77UogxZlnOD7VowPNFeRlbV2Y8E0DSNdmUTrk8Ed6Yed/Dda1NK05r&#10;o37zanYQorjBkkA6+xp+pw6JaXsUS+M7adxHl/LGQv4igkpKxAhG/oKQvmVj5h69MUQfYppCqanC&#10;pPTJq3/Z+rlLlI1sZAEzuWUcigZkXEim3ujnPHHtVOEnyT8i9alljkBZHLhvMPGOOKjjVA4DFhQM&#10;vIF8kDyhnuc1XvIV+xu21QAvbtVhdhQH3p96Il8M3LAkfL3NAHIhh5jqBkBjUiiL5j5bbs+tQRn5&#10;7xhGdob8anBBMbEryaBGpZHEWpZnwphNZOQPtbbBuaY5+laILJZptAJdSMEdKoOoEqEbu+TigZCc&#10;kkcdOKkTd5S/vD15pvOeo+lHzbU+fnPpQI0kbENx+8OdgwAahXaY8m6BJY5FUw7eaAHOcEGnxFdu&#10;CMEsetA0y5kDBDA5pjOwhlwuTjim5wwBwaiYndJ8vfikBKpJiiBTnBzUbZPRD16CkDOGUF+3GKni&#10;ZRI2YBnHX0oENiXKL+/bk9MVcUAZOMtkcZqEY3klVx2pcsPMKhd2OMmgpGnoPPxYgKxLvHiKy2ex&#10;3dq+/bmKabWtDHlRnyNEgPPB5FfDvw0sLrUP2k/B8S2crga3HNKQvAVDnmvunUhPFqV5MuAjxIqN&#10;n+7xU3RNQoXAT7TcA6bOpyoDYOKpXMEP2O6KyPuUAkZrSa71aTTLRDo1g8QPMsjBQo7nJrynx34/&#10;8B6Ra3VpYXUeoajsHmJAwaOE+hYdfwpN22MYrXU7bzbKLRdRurzVLaOKKI4aRgoP59a8O8TfEbTb&#10;MatBothb3V7JIQswOY4fcAdTXj2v694/8QalF9q1G9jtBIfLt4cqgHvjr+NZItLOJUVbQl+MknJp&#10;pGqguozVrvxPqWpvdap4g1C4kM+4RFztX8OlKPIS1QJbbTtHA7U5yDKf3OABxzRwVGV79aspaCAs&#10;SScE4703HC0/Ayv0pD1+7QA5eW/Gqt02IZW3YAWrAJAORiqV0y/ZmUR8H1oBmcGQxZI/iqVSOSJO&#10;3pUQKnYNmTUmUEZJUjnsKBDif3qDeeQadFu8lclQvm/nVSV23W+Fzlq2rTS9ZuZbQJbuqED5uw96&#10;ARTuktHu4yJbcNgcHH8qrkupnBuYNuBjBH8q9n8N+BNKudR09Jr6/ubhkztD7VzXUX/w70e2ivZb&#10;nwHbRRrOo837dkZJ44zQ9B3R86LOwtpMwMwHvTlcNCrLLwfavW/Engyax0xroWiLbBFJO7PB6fWu&#10;Bk0aUafeTwzybSM7R3pJ3CxjZPmLxS4k8pssMA05ElEsiM/I6EigE/aJlYfN60xDfl8tBk80Lu2t&#10;iTuOKJBgr04NHzFVy4GKAJ+dsYMQ6daZn7/ynGab8wVAXycdaTcfL/GgY8EbmG0GnDIIJxgnFVyQ&#10;DHibP4VKOW5lwAaAJCMGQccU04w3A9qQ/wCsbLHmgfd+5+tAC8/LjFPG7fLn+6Kj/v8AH0qXnYmc&#10;dKAE7AYzRzgU4jgnbg/Wk44OaAE/jX6GmsQCcinetMI4FAC7uRxSc460mTkcUmSMdqAuSjoODQ2P&#10;LfI7VBvcFwX4NOLHyj8oP40BcYcbjhugquzHIG4daV3kxN/o6/Kwzz1qS3tby6voYoLS5ySASqkg&#10;UCtcqMf3ijaT7iun8PeHdb1TWYkQskW7JkcEDFdp4e8H7Ck98+UChtrd67yOa1t7QxW1ukShdpKj&#10;FS2UtCTQvDXhfTmJRIZpki+eZx1PtXQl0/s++xJbJGqnnPNcr/aE2CpfNZM13eG5nBtZCDnADcYq&#10;bXJbbZrTTQPb3BiuNxEpB5rHmfGdz9SKqrJGv2oglc5yM9Ky7i8iRWL3cZA7gjP5UWKsaE1xtc/v&#10;lH7s4yax0F/d6nBBb2N7PI8h2pGCc+5x0xWjoulavqmrbhptzHbb+JHBGfpX0L4O0fRrK1e3sdGt&#10;DfypiWZ8M5+ncD6VFSooo0hScvQ8n0DwpLHqNrLqNq0knnAiJj8q+g96+mPCmmXSWlx5iJbQC2Ah&#10;giXGPfj1rOj8N30fjDRbm98VgrFOXFuF/wBYT0z9K7o3MkUUBW1DEKMgV5tes5Ho0qFhstldebHi&#10;9mwrcbjV2HULCwgH2gqG3jbnBpltdtPqSBwVDEZNWLyw0aa4X7SY3UMMAN1rmvc6+XlR6ToGt6Hc&#10;aFIIZMAqMjGBmtKW6hV5yQvzEd+leWxXOm2tqI7WzSNFQAKKe1/qEsESrBIFY9c1MoFRqNHsNg0L&#10;y2gF9bjg42nvW9Hat5oBdypznPcV4ZbXz2U1luubgs0oIO48V6Db+Kbt7SzVtLGBGBvXmsZQtsau&#10;o2a+t63q9lDa2un6BGrT5USgcj8KpWVpd/2DqMmqa5q0zyWMjjBI28e1Rx6hZSa9aO0IZwpKhk6G&#10;ula8aTwtpmy3i3F2D7lpNkas8c0Z72DU9als9WvWxqEmd5OSAfQ+lehaL/alzBrF3Hr2pA8eevmN&#10;g/QU/W7LSbfwk12ssIvpbOQRRRDhiR6CuV8N6reWXwwuElnt1lLTtON3TuKhTZqqae538ms6UbKK&#10;xm0kJgnbIyck/WuR1W+uIZofKSRlByK8uttf8W6j4r8Xk6nZPbW98VhjjhGT/wACrqBeXz6Vbxz2&#10;IBCnjvTbuiVBxehU1rxGs0+l72l8yBDj5eB+NYaX0dxC9x58juOBk9KZrEaNpvlraoN0gydvJqvB&#10;bIllpkaAqWj9KylG+yOunV5VqeR+Mr65t/H9vIl1hhAQn1PWsXRdP1KWDUjLb3Km9nB2Djr3rq/G&#10;ehX0vjvwNKYJnj/tWPzgB2BzXqkFnYrfWMqWMKqmnRhUA6ECuuKtFHnt3nc57RvD93p/hjVBDeSm&#10;SbT3LFm+7kcVzOh+GrQaqJ7q8u5Zl1R3cByFY7sjjoa9YM0ZhcPduuEbrWJavbDVpcXcODOe9NMu&#10;19Sxd3DLqdgTbuF2qoO3pin3E1y7QL8xLR8YqHU9Ssobe63aakoVRtAHesHTdVmk8UPJJpYVB90b&#10;s4FOIpR5mjpls5P7NtiQd/m5INWNTttNutAitmZcCIbsH0p8szyW1tLHIGBXnB6VlvLbwtO58wO7&#10;DaM5qU7MfK2hun6dYRpILezjARDnIqBWjsdQ1fUAyIyRMEY+tTXd/aWHgDxHfSXqBjGBHGe5Nctb&#10;NNrXhpElvyiebuAU4yPetItsykkjPju9cv8AxTPI17cMvmttUcA12enyxw+HNVEol3FcZPODSeG9&#10;M/4nniWFJoQILYBHPf1qfUNH8TS2GoCxubWUCU7kJx+tN2BaHO/b7xZdUEMEZZWOCO9dV4RstTvN&#10;T+2XO8IkvyjpuNcvb6frdpLi70C5RpJwG7j869Z0h4odG00rcRqv2bnH0rKWxpFanQywFmcCONUS&#10;0OB714r4jfF15pjHmB3UjHXnivZbS4T7HftJOSotpSM9+K8P1z7ZPq3htkgkEbanMZuOQM8VnGOp&#10;pN2RL4Ps7O81LXXubaQmDBQb8bSfbvXpdhaM91dpHCwGD0PHFeb6S0sPiNVhikUOuHPT869I07UI&#10;oI75EZSzQ58w+tazjpoYUpPc5yXVLs/GG00hNHaQxoxeTPK/hWhZatFL4i8Z2f8AwjM0Ulq6DzW6&#10;SZ9B7Vz1zPYx/FYX6kLcSttdh3FXYn3+Nmf7GFEhB3AdaVka3bOku5PL0FztYu4rHsUhe9BkdeX4&#10;yOlbt2rHSFfYgHkEfSuVgNyNQjG84Mh6UNDTLevRlLBXjlcbACCDXF29/dX3iW2he3uFgjblih5x&#10;15r0h7dpbBVkkQqY/mB615j4qvtQ0/TLi1tdAuN1yxWOSOLP15HQ0LdEz1Rm+JdRdvib8NodKvZV&#10;e31WNZWQZVsnkYr2/Uo7h7PRVa3JZNLj3n3xXk/gbw/qLT2uo31ikKxzB1WU/MT6kda98L2U2iPI&#10;vk5SLaSTyap8y3M1ynBItoLYhkBKk5J7VFYySv4xtFiu1EWSHHrVfVfPTUrhY1Xa8nODUdirprlg&#10;E3glhuqTe2lzrtdh06PwLdSPqaj/AEckivJdL1DTB4ntIobH/ls2QOgrT+JWs2cGj+HrEahIHdN8&#10;m084rP8AhgdMvtR8XNJ4DdlgVAt05wFJ9PWtOVPY55SsdfNHA8thvCgNIOoztrcuIEt9N07bexlT&#10;GOE96yvEFtfCQw2kHysD0PSrOk293H4DAvL6WSXY2Cxzj0qHobRT3OS8VeILLT08NQRQ3ErzOTI6&#10;n7g9PxqTwtqAvvEarFZTxt5W47zjpXPapapc61ef8S4SOuppgFegBr0e0tNKgubC4TToopPsaBin&#10;HQegqlZIzerJdW+0vp16rxBj5LAjqa8103w0x8Xanq015Isguh5C544PpXW+IdWntdY02SKxDxNG&#10;3mE1Rs7zW7mx0qW38MQT20k/LiYLt554q6cmtiJRVlc6RtOs54NRmnugs0lqNzZ9BxivOvGUUo+G&#10;UMFq7tK6ybyOpwOK9asxpb61YWB1KDfJYs2wPlkIFeU+MZXtmvSHjIjuWGe2Ki/MwSscj4Tswnww&#10;0gyJKbk3LGQsenNep6XZwCy1G5NmDssGk64+6M1yWgmC8+HeoS28SrIk6h4x2/8A112WoXtnZfAn&#10;xvcTEIqeHJFOTghmXAAqptpFRtJmNN/ZHiP4b2Oo2McMOqaf9pjmtlGC6gkfjntXnGgT6e4u4ptT&#10;jguotSkSRZcLtbPoa5v4d+JUtviHqEBvCqNqDsGz2Y559RXSfEHTrOXxfp2qW9uyC5tiLgwcBj2P&#10;HGaznSTs7ndDazQut+FYNUndZYNNhuBbEwX1uobJ7ZxXhGq2Wv6XrD2uo+HbmOVJmEcpUhJ17EE1&#10;9H/BLUIIfi3rGj3ls8sV3AzWs88mfJZeSPm7V6h8V/D9jdeAZTN4Y0+6jVG2SxY/eD1DDoy9q9Gh&#10;Rlycx4mOjHntsfDMcqtbxlXPI5qwj89s07WdF1HTbiKWPUnuLKST924HzJ/suB0I6e9ZtvMsgnxI&#10;PlA61pHU8upFxeptxH72I8k1i+LAD8PyuzGZ0JAPvWlC3zISDmszxNj/AIQ6DDdZBVLczOeshMdM&#10;gwmF8pcj8K1USJo49zKRjGCKz7UMdJXaOREK0bRJfssYdl6mt7DZraDrkvhn4x/DzW7TwZZ3jWc7&#10;sYbhgyNu64B6HmvZvH37Qdz4l/Z8fQv+GebG2kZCom/iB9VJ6D6V89aoMWEYbBy/y5qCx0vxRc2G&#10;p3Fp8PdVmgt4R5k8UJIBPYY6n6VUY8ysVGo0UITKuiwjznL+YSwx6+9WrSXUEvZysD8Dg7qlsdP8&#10;R3GqWFrH4W8RmWXUBGqfZW3lieABiv0G+DfwI0K28KaPq3jCGN53hSZdOZ8JCOo8w9yfTtXfTpxt&#10;qc1WtynyX4N0f4w61cpBpnw48SXS7wN3kMI1Hu5wK+i9E/Z/8WX9nbz6/wCPdE0/KZMMKb3H1PSv&#10;o7xZ8R/gx4V8P3Nhp1r4dlu4IAsen6VEueOm5l4/nXg2o/EX9obXpt2h+ArfSrN2wJblSG2nvlqU&#10;MNzvRE1c1nSjq7LzPT9A+HfwX8F6TZaiJNPvNStuReX0y5yePlQ8D8q7yHxdqdzoN0bO8hRFX5WR&#10;8gZ+lfPWk+FtEeZ7/wAYfH3X9SlYF5YPtZSFD3HXnFM1jxf8L9I0wxaRFfxWkbkNOqM8be288frX&#10;o/UXy2Z5k80VR3vc6rxZpHiHV9XhujrcjyLMCQ7H5/p6VoeEfCsY8RNLqmn2cNsNu52YHGK8Wi+L&#10;vgsT+UuqtJIJfk3fLzWX4l+J2uSQR2sGspZrLbfK6gtkEcc9KwrYWNGGjNMNjJ1ppcrSPtW7u/h3&#10;ovhfxvqOk6f4cu5003D20hUFzjqM/wBK+PPEnifVtU8UapM2gabAv2iTKxKBuyen4V5RZT+LrvXS&#10;8vibX50a4LbnnbHPtXWzJ5emBWxkKM15ypqWrPVvY82vIm/4TfVJSU3NMeOwqdi32dAWPHvVnUto&#10;1R32tye1VNynHydUOM1koKD2OyWInNKLeiIWZDC/zEj3NZlzcbVICKecYzWpZWet32v2ttZ+GNUn&#10;mkuQkcdvGXZmPTgV9XfDr9n/AFm6l0a/8U3T2cJCyCyVv3jg9Nx6D6Vpexg5JbnyDps15b6/ot4l&#10;jdBYtXhZpCCB1zxX2V4ztFvP2evC2u2sgzHotu0uOjqwHP4Gsb9pLw94U0Tw78AbHS/D9hbxm1uA&#10;4QDMgA4JrrvhOINW/YavtPklMjRafcQOCckYGVrzMXH2tOXkd+Eq+znGR4r4mWU/su2t/GpZ43Tz&#10;AR2714ot5MfKkgZ0+QFsnINfQ/iKG5tv2Y/FtpNbD93NLGcj0OBXzVAoTTbQZbHmPzXlZa9ZI9DP&#10;IqShLv8A5G9a6vdeaN7FQCPnU816d4Z8a+LbK6sfsnxF1Harj5HkJA/OvE/IB8wgtz709EKbSl/I&#10;CO+a9PkaejPmZQTR97+HvjRqsdlbxav8PdNvYigUyqwLAd+DXo9tqf7PviSOAx6/p1jeuOAzCMqx&#10;9QeDX5o21/OAVa5kwG/vHmtyDUrZNr/6SpBHzRyYINWlfRgk0tD9A9W+Heriwlm0vxDo+oR7SR5M&#10;w3Y/OvLtS07VrKdY7zwxq1u6sVAkiO1vx6V474T8f+MdL1Cxks/idrflhwWilmLKR6YNfRmk/Grw&#10;heWVtaa74L02QNEA83kbvqeaJ0Fa6FznmT2epb42+VkL547UG3uhC3+iSjB4Ir6DttP+D+u20cuj&#10;fEm0s3ZMlSw25/3SeKo3/hDxFaxTNHZadqMAHE9qckD3WsvZSSL5jwv96o5ibGOaRXl+d/IkKj0F&#10;dNqtvPb6pMsui3KbnAy6Yx+dRwrAsClktgGQ/MCCKjlGYHyNHlW6npUMschViLaUDb6Vpi0231zJ&#10;HdEkvlVPSo557jKxvAiEDrt60uUDNh84Ic7sA1ZJBVKarR5AMw+tOwNo/ed+DRYB2OnSmMr+aMRk&#10;8VKq4QZIx71KBL9oi2SxDA+Y5GBVKIGficXMf+inJPJrQtrW+n1SwgttNvJpXuAqRxKSWY9sCuk8&#10;O6F4l1nxXb21h4cuHzMPMuWXEUa9yW6V9h+DPB3h3RNIs3XT7Sa+NuPMuXXJB77c9K6KVJsdjznw&#10;D8NkgttOvdes4DNtV0slIITuN57n27V9ARR28dlbxxWdrHGkYCoi4AAqXvS8ccV0cugXMbVdH8M6&#10;hYyR6h4J8P3SlcfvYRuH0br+teL+IvhH4XnN7LpHiG+sZSCVgkJeLP16j9a+guOOKQ9+DUypJjU2&#10;j4S13wH8UdMt72R/Az3UCA/v7FvMwPUqOf0rztzerNNHP9rjkyflljKkfnX6YYOD8o/GuQ1/wn4D&#10;1a3lF/4A0hpCnE8KhJB/wIf1zWXsfuLvF9D8/wBd4jjxIpIPJz1qwjTAfMVx2INe/wDiX4R6nHdP&#10;LoPiKC4Ric2124Rk9g3Q/pXj2reF/HWmXLjU/h34iggDfNPEnmJj13KSKidOwuXsY8Jv59YsrS10&#10;mWaSaQDCjIA7kntWrrtz4M8P6HaGc2+oavJHi30+AhvnPd8dAK5+91q+gspbDw/ELctbFZ76RQZH&#10;z1C+mKwdN0u3hupbiaW4ubt5CzzztuYk+man2dldiasQeVrGreIra+1y+kdVmDQWCHEMQ7Db0OK6&#10;6JLYDARFVIgEReBj6CqJUfuztG4N2NIWfK88n3qGSWZ5iRGoYkDIHPSqK582TIqUK29iVb6elPVQ&#10;QTnvUiI1GGkwBUmQI8l+1DeXwAwJHWmHG05FACO/yH6UxZH2HhuvekO3djBHFJz5ZGAOaQDwTvQ4&#10;P3jnmrGVLL8uBiq4A+Uk85p5KYIyo470DJP+W7jeNu3rTQ6BYlDzs7yYQKhJNXdKsdRv9UdLaxl2&#10;q3zytwijuSeldTc3XhvSNPIttMsb6+2kGdsFI29vpTEZ9joUUdi99rOvR2lose5bcH97Mewx2zVL&#10;UdeuJbWa00/w5BY2YBVRH9919S1c9dXmr32qyS3Wq3BO/IXJ2j2AqVIx5KgKBxwaLjKvkyuhPnSM&#10;d5PJq/ArrancDxjinjCiIBh0p4CkxgzjvmkBITFjlKR5kRIhzk98VEdu7G4nB4NMZctyF9qAHzSI&#10;8UIELA+vrTBuVSSemOtSQiIXCgrxmr0n2F7eMqmT3HSgDODEytlARipUCmPrxnpipkjXzZSMdOKU&#10;rgqRH1agBnljjCdqmhjZo3zMAQaVTGJ+WONopWceW2F5PSgYbQJZAR06HPWq7DbdyfOeamXouWP4&#10;1GdxmlO3rQAuAygZPWkZfmOAeB608EbvugVPGgLOfNXpSAzwshyVyMdeatRiTylBUH1qZ1UL9wHN&#10;MYoscXzck9BTAcY+OCPxqq6sHfK4AP51YLtskwB93iqW6Uu+9gOaSQEqMDOmPTvVZot1/cbrsj0q&#10;Qk5j+cdaQgGTO8jApgNWA5HzfxdaVo1WU4XJpw83IzPgYoyhmT94OtADlACN8tKXYROPtTkMOQDS&#10;kfMMnvTHifzHJiNFwIPMAH3zj1qWFoneU+epx1qaG3tTIqy3ACt6dqnSztUF55cjlWP3s0+STV7a&#10;CujPfaZhtVTg0hVtjE4PHYVeW3AdQAeSepqQ210sLlYUI25POakZRijBOShH4davB4ktnxGN2OoF&#10;QeYCqAo3GeMdKeNpR8oAPUigZTby2lGY2+961ciSHyRuvJRxxUbIuVwD1NNLNuADABetAFuGWSPz&#10;sTsc5xS74Wju98I3NyDms9mG/G3rUTmQqBk9etOwA6v5jgy5w3HNN2tt6ipooy0gOWNOlUh5MFeB&#10;TEVgF3HKjGKeI+Wx69zTBzOwKNgd6lG4bgAetIBBG+9Mr1NS+Ugic+aOlNLNlcnnFCsGjmwrHt9K&#10;BjPlKyc8Y4oUAFSYehqVciPAiWnAL5bZQfWgBksiFUAtRwO1MVZmlXgBQOc1JhQB8q1BcSSL5IVR&#10;yeBQBOXVQ20DOKqMztJ9xutSqshkBaJhleakVY8tlxwaAGAccxD60oX92x2HFX0jL7AqjAGSTVa6&#10;mtYonDTw8dcd6AIJGRbYu0qjA6VhXmpqsUoEqouw9+tY3iDVLdYoGF2ASThQeteZXt7qdzcuIpJF&#10;XfjdmrhG+oJG/rOpXDSERncSxyR2rldk8twXYvgMDz3q1EpRkV3Zjt+8akJ/2QBnjFaRVi1GwowC&#10;pC4+TBHpT8jaOaYTljz2oUHb0qhjwW8zr2p3IUjGeab3UEinsw2Lx9KQCHGZDuHbioc/PL9RTTnz&#10;T85oUtmgCUYxxSN91+fSkH3hkUMSIjhKYMItv9pRc5/dt/Kvqn4NQ+X8HvFV0YOXvyMe1fKO7Y+e&#10;5YAn0zX2d8OIPJ+AOgoYsGW1Dt75FXFJsSZ2Ey25uS4PBGfoaqno/OeadJjcwCEc1Go65atyxCTx&#10;jpQJELcin4Ty365zUB+44wOlAFh/s+2NhjOOagOMnCrUaFiMMmOtPGN2ChyehoEIxFMKtg/Macxw&#10;pG09qmXaIxuK8igZTyd0ecnrTsAKCCcZqZ0+7gAmk2kYB9KAG8bTg846UA5/h+tOPD5AFN47sOtA&#10;C9GNKDz0pjZI+8KVSPLTJFAClgB1pAf3jEUEKcc9acVAC/LQAny5PAOTSZHmIMg00hvN6UDAkBxz&#10;igY4leSCeaTvnFGOuacF+RssOtAjmEEe1/8ARwQF4BqlLbSOwYOUw2cCtCZLmPO6AjHJ4ohnSQYC&#10;gHpyK4bHWUnhc2EeXY/LzUUAljkz9mcDPJNazKwil+U+wIpQ8J01g8aMcHAoGmRpPbs8YKpnae9W&#10;IIgDI23r6jpWGIQNSeRSy/vPu5rftpkaRA1ygGB+NNagJJFEkDSBRjnPFZE8gNu42MSx44rsWWxe&#10;127oxx1qmLEf6cSkOMfKaLCTOUhgZiB5YWtS1jkTVIh9rIUg5p7QsjyHJ+8ahMoRgdo4YcGnYdzX&#10;yEdiBx6mrkUifYLlmKE7eOKwXuRLDNtgRQm3kN1qEXDmYD7SMAYI9aQE+I31i4Z0U8nHtUxK/Z9u&#10;RweMmoYVzPnzT16U+WFmniHmsuBmhASxxxFosyqCQecZrZ0tYBdSI2OHGSelZEEZWKRssT2zQLiR&#10;LyUFHLY7VVhHVXosUhn/AH9uAR2/rXJTrbyXw2SrgHqKhu2u5LZvnmHPIzUWnROL4N5zYAPyk0tg&#10;ZcW0mwzBeNp5ohtJU8xiznL5I9K3Y2iFjHlhgMeKqzTj98qRjn9aOorlJD/pyfKMAHrUdxqE0E0D&#10;BUIGeKlUMUOUANQS29ibWXdCWftk9KbGZc9/9slCmwQE55z1rQsLCJbEMVXPO2udvbd41ZokYYOe&#10;DWlp95eN4djVmfcHA6UkDZ0sYEbgeUv3Tj2qGVZHe3JliyCa0ILSdrOGVrmbaYc529KxrhLwaz/x&#10;8yhVbkkdRQI0UhjGnly8fTrWVMCZm2uwK9GBpZLngoHdgcAAnFLGmWznBK5IFNAQW+omOeeOdSpz&#10;gNWrBdWLyQhrqIDPWuXvY0Mkr4fAPPFZyGXygB5pHtSA7i5u7eO7byruNgF6g1jPfXUl9IXgBGeW&#10;9az4YZjbSERyhcc7utTwQyCRyXJGeRQBrRyxG2UMiZ20+MjZIQFOW4qiYHZCwlbB9Kkibayp9lk4&#10;PrSuBuxEFIcxjNWySkPyouaq22wqCXUYHXNPlIBlxITx1zVDEfUnH7toiwPAPpUIlUliC3K9Ky5V&#10;/wBIZs9WpiSMs65yc9KQkXfOdb22XawVnPfpWtGwEK/u92RwSawJSGljbdz7VbtZ1a7eM5+XGSaB&#10;pk9xDIfnER3BulZTqySzOyuD6V2Ae3a1QeUg+X86zbiO0k+1KfLU7eATQIwzdMbMYQ4747VU+0sb&#10;iIgAjeM1u29gstnPGjxqRnv1qa30LN7ZtvYgSc88UAQwLIyJmJvmj4x2oMNwIZFO5myfwFde1rbw&#10;abjZEMRDnNYzT2Aeb/TYwwPrQwMGNTu4tHGH5Bp8okJh+SQDPXFXWljaZXjljIL9BVk7PLgJRcY6&#10;YoAzQjgJkE57E10FlZ2xsZme4gX5OmKzmVGG7bwD0qRJlWdV89xx0zxQ9gbJ5YIvs7qiKUbI5Fc8&#10;+kQhywmBYSEgYrfe5zEi5XA9Kh85MkCdRQmwMVYLlBInluPl9aqeXOZpl8zkk11ERjMcrMwOBWJc&#10;Ef2nIUIB3ce9AGMY7xNRgUzOymT5hmuoigYaeH+yHb5Q7cisjbcgxSFwf3o7V11rd2B0xI2eLiL5&#10;jQDZgeTgn5kBAJ3DjFM8sFQwmUfQ9atagIDpkxiuHILnp2rEjEqogEsmAehNMV7lmVOCeORUNlHu&#10;135lZQD1JqfJLoCBwKmjjw3IP3u1IZdkjh+yz/uwcDissSqHUbyctwK6KBLV4ZFLgfJxz1rOuYLe&#10;O6jIg55os7iHxPbfZowYhyvQ0qH98oUMBurPyoYkhR83QmrgI8u3IZefSnYdy3cIHtMBBjZzmuXC&#10;omtXGMH5uBXVoYntgrXSrx61H9jsGvHZJVzjg0NXC5zVwuLG4cgrxxxXNl5DqM4+fBOB7V3WpR40&#10;2RDHt+Q9q4y3Q/2tFxn96aylGzNIu6Ky6Wja5DILjdk5Zj0FdRDaQLDBh489DTJBtifapB44FOSe&#10;EW7Aq24DjilYLlxrW2+y4+yr16g1FDp1qL5JPOzgZxu6VKkgeyB3gZGBg1G63EcE2Jz9wnrRcLDZ&#10;ijXLoR0bHWqU8UaSkpKenSq6vdyvIVZuHO6g+eWYF2JUjGaYiqwk+2BwDkVKjy5BYHn3qY4Idi2B&#10;kZqF2i2SATIePWi4DJpTuj+Q474qq006u+I329gTVlEHy4BqTylZcbQM98UAQQXrNMYjalRj5nz1&#10;pZ7varAXGM9DVe4tLlXXash69O9ZUy3aGLfZSZJNUiWjetJw80g+1bgV61oRrGZDiFPrWJpkF6ZU&#10;Y2gUY5HpXQLG6pJ8vAHPNAhoEJuWASmzquJFEfGztUAkRZp8RliT8vtT9wYf6z8O9NCZnHyYrW4b&#10;yyxV8gVYtrgyou+IgN0FVL6OcafIyRjA5OTXNw38gu3QB2KnkbcU0rkN2OuuIBIzhYNw2Edal062&#10;kh8oNE4+Yke1YNpqqHU44zEVJ+6GPWutimLWPzIN2OMd6NgIriLeGyJTVQwxfZ4ASo25xx0raSTM&#10;CfukHGMVRnVWu4QAAN1WkJox5UQOWW4BYjg4/SuZu7fT5NXaJtIJLHg7c4rsLtQq3SrOiMVATina&#10;ZaObmMOyNJnlivQVa0IPHde0GefR9St0liKbflUrXz54h8LXEF9OI7K6QeZyMZwfavvK+sbVZcfY&#10;Tn1rmb7RdLmKCbRoSGXgEVtTm4swqUlI/P14Gt52ST7ZweSUNTpNGwUKjjHqK+vfEXgbS7jSpWgs&#10;IYnVflGK+dPE/hrV7DVXdbOUgHBITj8a74YlOyOCphnE5VWHyjIqbPX5hWcqzwpc+bFIRv4Jq0GQ&#10;wxEDr0NdV0zlaaGXbl7JV2D5VrIjQG6gUkACJ8/lWzKvy89dwwKuaTpl7eeM7eCHSbiSQuqNsXOC&#10;3AAx1JqZOyuOKuz3/wDZ3srxtD+I1yLdwi3BWPA/OvdJYVF3eZaQHzDgetdD8N/Cq+Hv2ddDtXsY&#10;jqE0JlmX0L84P0rUvLINPMfIjyeSPSvGqz5paHr01aKPNZyyyL8jYz1xTox+7XIYZFdNcadcmKXF&#10;opAOQKyLiGXdbDcFA4YHtUNWNCuudw+bnNO4MjDHUVGyusjZmyB0PrUi4J4xQMgkU7Rg8Y5qrhsA&#10;BT3rUCjP+ryMetRPEDJId6jNArGWQ3lNk96YFQrIXkxz8vFX3jZRjcTVORVDKMnjvSEYusIh8N6v&#10;yctbkAY7Yrk/D/yeFrmAgfJdOR+NdpqKt/ZV2zorL9mbBH0rgdBMn2rxCjszN9qJyfSs6uxpT3Og&#10;OPU1BKUHSTqOKnkA6YAweapSEGQ/u+OgzWETQZldykZxmoyU3Dg0/a23hVwBVaQ4lXgmncBxKb2+&#10;ZeaOdoG4mq5aPzTkkHPSpFPBOc07hYHxkjj7vFVEM481TASMnmrR/wBYjYPWmkkPKdqfd5BouFin&#10;iT7QSxPXin7o93+qGT60rSjy2zCeG44zUQZ2vVUWc7sxAXauTk9ABTGlcpTRk3UzGL+E4rLFvdu4&#10;C2l5K7SYVEUnk9MY617r4R+HfjTWL7S3uS9jZFw0k9wu0qg7Kpxkmvp/wz4L+E+l6ropU6HcXiQH&#10;yGmZWII6nHrWcqqXmdMMLJ6vY+UvAfwm8c6nqWnz3Ua6dbsAzXFwvMa+ir3Jr648KfD/AME6MNPe&#10;GaW7uVjw1zcYOPUgdBmuzl1Dw9HJbRP4hhjQPjCjA/SqFzrXhSLUY418UQujY74z61xyrTb8jtjR&#10;inorfIvaprGl6bp9ikOlI5ZiAFGMn1zXnev65r+oaZJaJqdxaCYhQIVO9vbNehT2Wg6hpGlSxX1q&#10;6ICYmVgSD3Bqax07R7NDMTbSTiJggKA7KL9x2glorv8AE8d0S7vtH8RNb3Hg26ugXBmkflgD0IzX&#10;fQ6tLd6vbm202SODHzYTqa1bdGuNWvXn8JW25ZWAkYdq04oLSG02Q2Nso2MeFHWsqicttDpjaO+o&#10;scN9Jb71sjtWA5OeSe30rmYvDsk2t6hcXOnzhpbjAj83IA9vrWppkXiseKxN/wAJYjWs8xE0JToB&#10;0x6V2Mk9rCc/a0wFydxramtNTkq1JRlZa/11Mmz0fTbLRtRSGymTdbliC5IBxXEPKzNeldp/fuMZ&#10;96t+J/FiWthcLCTJK8ZWNAMlie/0FYHhWw8Qalbbhb3CK05aeaVSqrnso716WGpNpvocVZtL3ty3&#10;vcMAI2LMecc4rbsND1u6mh3B4ISATK45/AV6Bpmi6TapZn7OksiL8ryDofYV0HGBwK7I0rHDKv2O&#10;f0zRNItBEwt1llA/1kg6fQV0AxgcD8KWitVFI53JvcKKKPzqhBRRRQAh+lMJ6c0459KjIPmE4zQQ&#10;MJG45jpVc5ACDpSEHaeKhwQ4x296QiwHBcKYhz69K878cfD74VeKNDij1n4YaE8yI3lXcCKk8ZPf&#10;eByPY5rvW3bAShpgaVWA8tuT0q4txejGptH5t/Eb9mTxZa6rPe+EvFsOoQGRmFpO3lzRewP3Wz+d&#10;fFPjXwz8QdH8Z6hZ6x8OfF9jcQ58zzLZtoA7g9CD65r9/wBHfzl7LjpWH4g0DwVq1hEmq+A/C11+&#10;4dVe5hUkKeoyea1VW795GkKp/OhcT3GHUMGwCCSf6ViTFwYgzEkvX3F+1V8I/DPhm8i1/wAM3kI0&#10;ufVD9os1kDNZytyQpHVG/Svh9n3Xmmk7DuXkCsqsVFqxu9VcngQtNGPN7datLHIJbghQV7VPBCoj&#10;JxjjpT2VxJIQG4HSs7iIuw+T9aiYfKeO1TgAoTtxzTGAyfmpAyOzUf2tFlekma7ZNm1dtuvMYwwP&#10;WuLT5ZdwYcnBrsLFlOj2akHK5x+NJgkWCOB8lM/h+5+tTY+9nNAXrkCkMaoPzcdqlAOetAC7ev4U&#10;uPSgdhyjhvlpjbiYvlXAFSjHl89qjkJ8wcH7vr1oGR9m+UninDBV+KAMb8CnYGRigEQ+e6XDHZ29&#10;MitrSdRuFe8Rre12SLjdsGaypMCFsquAPTrUcbokYIXALdKL2CxvPDbyXt8ZZXBLDaaV9MT7NE0b&#10;FtwyKihuIDbK32r5tnTFaEN7EujXrSXCqwQ7BT3ISszKCSJO0YdE+U7iTnNVrm2t/JgPmxyBnO7P&#10;anKZZWnc7xun4Ge1aUlpEIrLbOxG0bhnrXPKdmdii2jj7vTbeSQNHbvkLkEGsGXT7/7Lfb41A3fK&#10;23mvUUtpWMYRgAOo6kU2S1PkzbplJB4JFVGt0Zm6LPHVRo2aJg/XgnvU6o5kTCttA7V399ptvJJZ&#10;Zs42284HFYc2m3qXDur7VA5XFbKSsYSi07GGijzojvbjsRVgY/ejyxnAp3l3e+4EkCr8/GKifCrO&#10;WfHIwKakhcrJFz8pBBxnNRSSgMnyEZpu9zDlTwelQSE7Y+RnP51RJM8hNvHjGTVbf94KEHqc5pRu&#10;Kn07jNRLHErzbSwy3Q0CbJc/6N93nPWgY8s5HbrSdF6Uvy5+5+tMQgJ2r8+fQUc72460vHlNx0FM&#10;BO4cjJPSgY8EbzwAaepOF49arSMRdR5hIA7etTqW3D91igRMBhgSgwRSAnaxAFOBQtwG6VEzEW8u&#10;LUnMgxQMtRM7NgIfuntSlmyPmzyarxib7Qm7WIY/k+VR1NatrpXiGZJJIdBv3iJ5kCHiiwyorp5q&#10;/OBnvUiyssrjaWBPBFakuhXY0i6dri4DImcbeTXMS3IgkeOS1uYyDglk/lSsCdzoQ6YhYFSe4qdX&#10;/d9O9YMEo8uErG5DDqep/CtCORigyq430XJsW337sdeKk0+8mtfEVpKlg7qJsSDPY1ECSWBbHy1X&#10;mO20nbbnFCBnr8MkDWtrcR3yNE0GfcE9qz9/+lXp+zsPmJB9a5Xw7fJ9jEMsbKGB289a6pQpTaZk&#10;U7uM9xVxdzGSsMcZg3srDLcYNVJ1YxHEnJj71pSqypDuIIHQCqfy/bJDjgpjFOwkznreWa11pQ1y&#10;WjZ+9dKlzCzREujKV4yOlY1/BC9tNlxnB2Y/hNc3BdXMV28M8rkh8KcYyKNi9zup4rR1kIitiW7Y&#10;Fc5qGjxPBLIBGCF7L0qSC6T7REPNdlz93/69bMVzGzlS8W0jABNJjuecXGnXiWSudh+Y4wO1ZEsb&#10;Awhsj0OK9ikg04hi91kYztrFvNC8+GWSKbYpTg0mirnlx8hrplKOTjjAqXyz5A2uMZ6Gt6fSNUgu&#10;GBmJwT8wSst4ZUWbMUxO7ripsURgMAnBxjmpl+YNwx4600NuTAV89MAVeii22BfJGV6GgLlE43YL&#10;j71aVsiuJB5qj5KyJyAZDgfNJSLNImCJT9zAzQJmm52ySqMHB5NNUHem4kDsahhSc26uzdWyRU0r&#10;/I2OgA4pgOkmREUbCx9qlQbkVyQBUCRIYA+QQR604h/KBEhA9qALyyAbelSCdyk4NiAViODmssBx&#10;FGWlJ+ap2c+TIoIGY8ZxSA5m0jll8d6wRA2wMeccVoNhZnHlIdrHJNWIBNAl+IyPmfk45OazL37R&#10;9kvwIGLGPNMaMu/8mSXJ+3ykA4CSECq8EF0bRdplCMeQ3Xj3qbTyWjXdI2RIfkx1rrLaTTzbx73g&#10;ODgjGKAONaGUJcAahMpx2PSorWbXIJ5fI1C/O48kuea9G8jQz9o/4lYG4DvVO8tNMNjF5Ei+Z020&#10;WBHLLe6iRH5saN16jn86t21xBJcgOEUBqr3kM8ShWt1IL8MKY0EI015o7vLcbxSA2hs+1yFQhBI6&#10;Godab/ilQqpyWXvWVHcFcBi/ThvSrrss+l4D9F5zTAw1+a0jIIHyDNP/AHQMP385544qRk2rjaOK&#10;iPmEEjYVzQIsNL+9TEnAWm7gfNf5QCOhqDIHmbrfqOtRM2YU2sTlvyoAlJjJBCkcnIpvGU+XvSce&#10;XGcdulJuG4fKOKAHYPmn5O9ObG0DaM1GSSjkHHrSHJCEMM55oAmByi/McjvStuIBz2qPIKqKeCuG&#10;GSTj0oAafuOCh56HNIC6l8N6d6RixMnHTFRFf3o/efrQBdz+5Yi5ByvSqryus9oPJkJ5AwfWoy2J&#10;GHnnpXX+CLGzuPHFlcalNEmmwXG95HPdegx3zQNH0n8JtGl0z4L3epf2Qn9oXyKUDr8wQ/qK6Hxb&#10;4v8ADemaJAupeNLWWaOMsljbsC+70OPX3rxrxb8RdQe2TT9As0tyLbyTdEfcTp8g9T64rxxrWR7p&#10;5bnUdQnneQs8szFiWP1pNWZLbkzt/E3jfx/rSvbwJPp+nMxCQwyEMV/2iK5Cz00LeqXm3lmyzPyS&#10;fqat29uq2smZW3HFWy0vkooYcCixSRJLIkaRRxrGAExkCspg2ZP3gJZsk1NIQZGDZ69KgKgOSGYm&#10;mhNlaVAZi3IHcU0fcPy9qlPO0Yxyaaer/L0PPNADTtBAwenFMGdx5pTxnmjjeaBgc7TwDxWdMVwe&#10;B1NaDE7Hypxj86ypyQ4BIzuoArqJPMf93zup7ltg6Hn0p3zbVw2fXinYHlv9BQIRU3ahpKCNTv1C&#10;IdemTX0d4gt7TSvhx8PY7fTBvu9LRjIBnt6181sHDb1mcFWBGD3FdonjHX5vDWiWd6YWhtotqyFc&#10;sootdoG7I9g8P6rqEXhrU5IbRPP8nYr5wU3cVS1mXWLmf4V6W/iXVpUN1NPduZW5xyOfauY0DXfC&#10;aQlX8QqC54VxgZ/GugOo6N9tE41GyOO4YE4raUUmZpGf4v8AE15JpmgaZ5F06wxeWz4OGA4GaydG&#10;uYDo08EtuoCxsUdh69ap+INV0Rru6aNbXDDuBnNcLPf3bRny58LnGV44NZmq2L141r/wl2r7JVaP&#10;zTgg9DWZ8puJmCty561AVkV4m8wkjJJz61IplK53gAGpBkhH7xctximYXYQGOQaMrvOZDj+dHO7I&#10;UdOaBD85ViYzwBim4+UnceelRjzcsBKOeoNOG4Iu5znNACenFOIk3x46EdKa33Dle/rTs/LncenS&#10;gBwOCcr9Kk/hHHXpUD7zEoDZ5GKkXlOvYUDHjOBzTwDtppxThQIkxxjbTCCC3zfTil7Uh+8wFADc&#10;jjimkjHSmnqeMU0ld7Z7YoAcSKjYjBGeo4ppYZbiqjzwea4Mz8DsM0gJifmGXGMGoInuZLuVYrSR&#10;sOBkcn8qv6fpetX0zGHTZo4i+PNcEA/SvWNA8O6fY2kMkgWSZlBZ2xz9BTCxymh+Hrq4upJJ7KWO&#10;IqCVJ5Nev6PZ+G7PRVaPSrfeAccAniqbynyYhEoRRwRioDMU4U8kGocew+c1L2/jeNyJXVcY2iuc&#10;kmHmx8Ngk54pksm6Fh8n3+vrVVpUEjLsXJHAFNRJuK7ASM4uSBnkU151EEjB1IA71UuCRG3qAMCj&#10;T7HUbzWUiEE23zBkj0pN2LhHmdh8EF5eXm2O3wucbgetd9oXhHR0vtOmu7KWRzIDiT7o/A8Vf0+y&#10;srCXTl+wyl1K/wANdnHJqU8lxDHo0u1imJAOlcksRqd8cMkvM2ZLOxh0uxjg0+NVEI3CNeB+VU7O&#10;01aHxvp+oWs1xBLHkqW5B/D3rtNPsZY9F3S6nE37kFkxkkisDVrjVpLhY4bZYUKlVYCuV1k3udEa&#10;TSOlsNRvbvXfMvXWOSSTaADkHHp9a6F4ZE1a2PnnGzPPcV5Lb2mpWmm211L8S4ZDHdh1icY3DOcc&#10;1t3vid7t7X7PZbWjtwHSM7uR/jU1IcyDnd7HplzeaDbeFVmkmiDkEBB1zWLAviK+06eSw0WRsNkZ&#10;ftXGW8et6nBEDod1FGJBl3zz+Fep6BcLpmlXSBUdzCoHNYctjVTbKFjY+JU07VDe6BtZpF2HPp1q&#10;9dXUif2dHHZkBUHAHU0l54jvY9Wy/hy5nDxkiNU4/Ou68K2mlan4TtdQutIktVeVwsL9QQaicnEt&#10;LmZ5w9v4kur2Jl0uUKrDHHavQ9DtvJgtfMgIzHyG9a6porNZ4oobOER+aBkDk1bvbPbDYhbMcKDx&#10;WLq36HRGlZGBe3EcUasmn5xJxgVpWupebpLRiKQH7MeCuOcetLeRr9ihxpIysBZgR2HU1ydnruiT&#10;favIuYJPIuWRgoxgjg1zTk7nRTirCeLNQ1ew+CltdRW80t+8c6WsTAnPqfwr57gg+Ilz4F1C4/4S&#10;zUVWW4dp4nBU88kAmvetS1T7ddWNsthDtgJKA9j3rj/Euu6Vb6NZ6fJYRG5kuESLyuD+IFaUpaE1&#10;IvmRl+A7gW+pWkJ0piBE5bd3Pr71sav4i02PxdpEazIN87Bjjheao2ywWyX0pkhBGnZ4IOMivHdR&#10;W/vvHl1GsdwkU2rx4mH8Cg8/nTtqW0mro9qvdSJudHxFHKXOdy9xWpbG5e80t200xfJwDzWZb3Xw&#10;9tpY7d9WsopYNMi4kYFgcdfxrS03VtOl1vzPsZaOJ8Kf7w7Vqo66mN007G7JaKbFZJoYm2ISuR1r&#10;kHvUg1mUZUqzEDnpXXa7qmiQ+Dobm71W2s4DGRljz+A7/hXmmlz+HNT8YFdP8TR3EcW9pi3BT04P&#10;XNWlcwlozUvbppLO3BibJzggYrDsoLh/FUKKlyQ8oz7VcuHuBql4sUAfy5SBx1rf8OT2sV/cyXKw&#10;faGcBUx0zQkNyI9Y08R+HYX24+XGG71jWNtYx6aH2OXOTzXQeOri6HhuxMdqybJUJT++D1rhJ9VY&#10;WNqi2PlqbUAkn25pRTYe0tqeg2Qi/sdMXEed3zKD0rVsbLT76/uRHOm63w0uewHWvM7K9t7bwPrF&#10;w2oSOBGSBnnNbPhfVrmTwxrk8UkUbSo6NlsFlNPkdwjVSMvxnDa6h4x0GO1uGOnW0cv2kqerr04+&#10;tVfBdvdfbnJtLlIRFOuSCP8Adq/YxMPGN3BHbswnvxuA5HJ5r0XU1sLPR0WOzgTbajLAdTWilZGL&#10;1Z5lPe63Y6npMAui0914hC7VPIQtj+Ve5zR2dloUGbpUaaxjZ8tzkjmvENMWO5+LNrcvH5rC/QRg&#10;9F5r2fxDEkt3JHuVtthHnaeBxSauhp2ZyutX8rW+gQW9zHIJZG35GSPxp+nrIC6M5wFH4UltaW6r&#10;PJ/aGmhIlJO+VQffrVuwl06RNQnhulceZtG3kEj0pOCihxqOUrdC7LLIllCm1/unBArnFXfrF1uh&#10;jwsnyEjAOa7BprNYLZZYEGccms3VotOg0K4vpdUtI7dSMNuGST0GKhG0mZyaeBrVqxlhUyMBjPrW&#10;/caNJFYxqWi3eQW+Rs5/KsC3We8m0t0mnXbgqBnkdq2jNNaavAP7RnLNHhlYlqpiMqw0OCTWRLPc&#10;KP8ASONw9Kh1x4bX4keE4liUxuGDMP4cV1AuYXtXbyWURqWPauDvZ4rzxRd4hchMjee2KTHE6WS4&#10;V7ZYzOm0LyBTktrU2lo4ReCe9cvaidpZ1j3khxnnoK6nY/8AYtspvyPkw1TsO2hnObk+IZlSaTbs&#10;wNvOKWRZBFZJI9sx8wlC6AkGuqsLfTLXQnZ3h3shZ3Y5riL6ZpPFUTQ3ERzfqApOMgmqjqyZaIdr&#10;6Xtp4O0u8/4SZN3kuXiU4AAHGfrWFo/imwn0PRk+zX/2mQussQBwCOhz71N8RGaPT9BtI5Vdp7VS&#10;yxvnjFVvh5ptubi+8+yjAj2kAqMg10aLc53qdbp9qJjLLNcSKQSdp7CtixtrFtZvgsqglOHPbFJf&#10;tax6jehJlVPK5UDsK4+41VJGtVtb9kHmFSRXNa70Oi9lqcV4w0qKf40wB9VV4zcJvfIPyg8gfhXq&#10;fhu2tFjtoLPR7a3tEhUKAcFmHUk981xd9ZR7bOZrqZ5HuFySfes3xnrk1pYeCbDTr+Zbvyl8xY/V&#10;uFzitrO1jmcj3aW2wbgjYzBPX+tYku/bIuRjJGK5LwBrPiiI+LrHxKLYEWivaSl+cEdDWt9tN5r1&#10;5HZxltl78zngYzWU4WZvTndFe4ghiuRIlsu5jnpTbi7hg8M3FxcXUYJXCqe5qj491C80qD4fmPSZ&#10;JGuW2+Wqkl8dcViRWN/rFrpxuGuoYl2O8a9h1IqoxuKdVJabmFqE+p3M7PIji2kQiPjjBrOt9Sjt&#10;dZ8GaPZRXE87yyMxSTiPPPOOua9KubWGWOO1tdPiW3t7PYABkk45Oa4Dw5aeH7b9oqaM+HZZJ/3h&#10;W8Z87D3BFaxVtjmlJyNm0kNh8cvBl9O7rPcWU8ZDSZyWBA4PpWX4ttrz/hAvEqS3Eksks0kgcD3y&#10;BXn3i3Ur5f2mdfmnu7iWGz1CJYlUYABPWvSdO1ZdUsfGscemeZHa2kALEfeDj+lEo9jSnNN6i/Cl&#10;Qvw78Tyy27kG+CjPtWB8b59Tk8KfDCx0uUNHNqEj3iL3C9AfpXTrdWlj4WNtCsaHax2r6muPuHvL&#10;u/tlNhPIVugd2D61UKMqxnXxKoNWPnZBNY+JLC4bRtRR/MUF2UgH1r6D8P6hHeeBmtrgwvF9mBQk&#10;52E1v3X2Wewe0vfhnozwCBRlkGTXJy6Tpdprtmul29zbpJJmRd5Yfhmqq4OcVodVDNaUtJKxhax9&#10;o03xBpF1BFN+7umKtGeQO4/GvprwN4p8I6z+y1rNnZ6HBeXllZs9zo88+JsjnchPJBPpXg+pWF4+&#10;mTYhEoEPIbrXm4g13TPHekappmqapp97Bd5R0OFk9VYdCD71dDETpK0loTiKNPE/DLU98Nh4U1fQ&#10;viLLD4Le3uo5WXUNHmbkqOrxg9CvtXzj4p8L6npmryXtnL9r0qW4JjlQ/PAe6SKOhHT3r3Lwt4ia&#10;/wDiFd3t74Sgi1NvJXzbc4Vlz8+VHXdXWeKF8LSeMtSTw94Amkg/skjVrSdzmd3HLIhPGParim3d&#10;bGM8MrKEvvPkS3nBmtgwxleMVR8Ruo0DTwc4L85ruPFfh260uTwbPFDP5V5PNIkZ6pg8g/SvM/Ec&#10;+7TV4AAZRWtN3Z41ak6bswtARYW20Nkr83sK1EGIF5P1rI0+Zv7PgJK/6sCtXcD/ABDqOldK3MmZ&#10;+s8x+HxuA+V819t/st/vfgZ43il07TJYrW73RJJEDjdndn1z718S6sI/sdn8zDCED8RX3V+zrF9h&#10;/Yq8b6gwG65vZUX8sCu7C0nNtI5MRV9nG59C6Vp/gqX4hHUE+H/hmOW23ZmW3UAn1HvWb8Q7jxBq&#10;3hJtO074gvp9sWIuNjEPL6YbqMVWt72Gx+E1uJboedOXfYOpJ5rkEg1m/vwZL+5hgMuQqnBYV6cM&#10;Kno3ZI8irinfTVnn+k+FfCOl6xJP/wAI9e67q4VnLzfOiY6nHcivKfHXxF8VW2q6rb2fgPXIwpKx&#10;u9q0cYI6gDgYFfbWj2dvZWTeTp9vvKDLuAWP41qahpvgrUtEeDVfhd4OnR4SC7WibuevOM1WJx0K&#10;SUacdupnTy2WIlzVZO3ZOx+QOreK/Hd/4ltX1HxRrLxrqKM8KSFFKA8rgetfUN18S/2fp/2KG0SP&#10;4XW8E50ER/YHhUsZQvMnm49eetex+LvgP8LtThupdD8RXGlzHcdpO+In6dq+UfF/wV+LWlz6q8Pg&#10;qG/tY1Y/aLI5JA77etebWxcqys3Y9yhgKMEuU848LeEtc1efxVPbeW0cNyzIc4JX0/AV7v4R8B6p&#10;q9pPp4eIrBOgM7t80Hr7mvnm31L4jaHqE0Fvrmt2LFirRSxEBvbmvQ/h94+8e6d8Ub5p71pftcLD&#10;cuRtf+E4781zylKppc6nTUdlY+mX8N6VpOuPZSSmVbXSyXbnk44zXlrTPONUck4F44245wDxxXU6&#10;JrHjKf8A4Wjda3YLI1zcBhcE8Ff4RjtgV1fhvwF4r8QaksmmQWsdu8uJZ24jQHv7/hTV47ijZnz3&#10;d/bpfEssUWnSOdwChBuJP0HNe+/Db4MePtdh0681JrnStNaUMJLhCJZV/wBlT0Hua+vPAPwv+GPh&#10;y00y5nsLXUdVRNzXV0gZQx/uqeBivULq9IjaOOOJEA4VBgY/ClOaDn7HG+EfBXwx8L6GiaZ4N06S&#10;7MIEt1OoeRyO+49PwrrGvLua8tY/MZV8wbQPrWS8sjSylnY8VNYbjrFsxBwuSK55O6BRuz4e/apv&#10;Ul+PHwzs/Nb/AEfRHJGehJpP2atQZPGHxK0mVjmeyWSME9COD+lefftB3ctz+3p42jD5WC2ijUZ7&#10;jrW7+z3Fcf8ADUNhKwf/AI9iD7iuWDtdPqdcqbcU10Ok+O0kdhp/ia0AYfbdQXYMe/zV8rRRyJaL&#10;uKMGAIr6n/aujVNd+DTAAebJPux3wa+VYDMLS13OxAQcVx0aKpybXU3xWI56UU+hOVbZ/qz0pqKv&#10;lyg9z3q/G8YVcxjBHepWigZUYdR+ldVzzDIMMYR8RtyaDH+4A54XitQQNhcMvXrmlaCcM2VX7tFw&#10;MeE3KFxsYc+vWr0N9ImowZiJAIypH9aQwSbyS78npTTGN3J5xVRm0LlR32ka3qdtcrNaaxexEjgK&#10;xAP5V7D4Z+K/jbT5I0d55EyMhpSwI+hr5it5pomkxISCeVpftRF7vWKYEtyd1U5XM3Bn6I6T8S/h&#10;Xrmn29prnhvS4JpIwMvGACfUN2ro38F+CL3QJZdG+I+lqrgskMlwGB9gc5FfnJBeOLi3YzszDnK9&#10;q9I8Oa/qI1nS1h+Ies2zhgMCYgZrKyZUW7n1bf8AhzX7XTUE3w7vGji6TwfOCPXiuQ1Gyt5NPd0t&#10;zvTghhtI/Oq2k/Fbx5o+o2VtqOmabqdrtG1i2SR79f1r0e08e/AvWpY/7T8NLp9xIACyrtGT7irV&#10;K68gb5d9zxxrCXyCRMnTkE1XVWAGbXG0ng8V7rqHhLw3faTeS6H8XNEbEe4QvOpz6c5rm7HwN8Qb&#10;jWrS3fwnC4M2PN80BQvqT0qVSu9EUmmeZxpNPdIq2Fw2DjagyT9MV7p4E+G+pX1vpl3q1ne2ViXD&#10;CAnE0w9+6g+9ez+DvA/hnSLaznl02wub4RD9465SM/7IP8zXpg49OnaumNNRLTsZul6do1hoFna2&#10;Ph3TraFIgAsSAE47k9SfrWmO/NJxjpRkbjxVEh/F0ppPA4o4KdaXH7s5BzigYgIIHIpAG3tmTj0q&#10;FgwVtrUgaTB+TP40gLOfl6UDBPWogThiR2FIWxLwFIx60XHYm7nk1HIkL28ySWlq6NGQyyIGBHoQ&#10;aA2QeKcp4+9SsB5trfw9+GF/9qc+ArO0nfJ8+y+Q5Pcjp+leI+I/hL4sgaaTSPEtnqEQyRDMfLlA&#10;/kfzr65/Kjv3/Oo5BqbWh+bOqaV4u0/W5Yr74deJoGViCXhbafx6VmLkSRsY3+9X6YXFvYT2rpca&#10;LpUyFSCs0SsMH615b4i+GvgC/tb5rbT3024bJElsMx7vdDx+WKynTK91+R8Xbn2qwiQBl4qH97jk&#10;gDPY17Drnwu+Jlml01kNL1CFWPEMmHx/unBrye9svEdlqc8d94I8RQMGwfNhYA/ieKz9ncTh21Kn&#10;zCQ5OaazcyDI6cUzzFDkeX16U4oPLiPm8t0UdqycWiGmhmTleKdxsOTwOtQsSGwByD0NaOlaZr1/&#10;q8sdppEj/OPMlbiOMepPSiwjOZ5DIFis5pWLAKijkmuv0fQWWxmv9fuzZ2wj3R2ob95J7Y962mXw&#10;zoGmEq1nqeqGEjI/1cTH/CuGvtS1e8u2kutYaZmc4UcKo9APam1YZ0OpeJIG0R7HT9HSxsRuUCIY&#10;eT3ZhXGbWls7c+bI2JiTk1LsBtkXyFxnPSrKiMRoPKxxUgSC3xppZVzwOKcgUJk55WpUZzAwB7dD&#10;SMo+zOfNUn0oEVizGZf3QIz1pZnj8qyC7t2Tmk+YoBuA54qeKLO4+UWYHtQMgQNlTuHNWACFHNXP&#10;IbysgL05FRbPnamBEqksx2cetWAp2r8o6VDMWEShVI5GamjYmBcg9O9IEKC2BlVoO8rIc5GaXj5h&#10;5gp0hQWiY9KAIF2srZj7+tOMcjICHwq9SaRWHUIMUyWSUgqFIHt3oGO863Z1RG3EDn2oRt11KjRg&#10;ehpLe3VS5CLk9alIUTlguWD9KQD2Qh4BtYD3HWhjtB2ngnrVuRmksLNzGAVXpVN1JZMrxjmm0A0s&#10;/lkFyc9KhckqB37GkJyTjOAe9NY4BA60CDf+4K7+e5qEkeWAzMTnjFKRl87CKeu0bsw0DHKuXgBj&#10;IH1pzrmaTEfHGDUildseAetDq/mcS9vu0AQFQQMz446U4INkeEc/NSAoNoPY+tTeZyMRLgAZI70A&#10;DrJ9nUquSD0xSBpgq8EnFTo6s0m1wBjvUkT2x1ArJGi/LhTQMo5lNypwBjqK1oCTbojDA3VXmhCX&#10;YcbSCeMHtTWckIqvjHWkm9gLlyVWaNQwzt6iqiTeWSWu25PQ96aHG45Yk4qEostzDluFbgetOwF4&#10;NZ7CxtFyaRhGyjbEOfSoJw4jAMJGAKltriBI2JgLPs4osBDC0K312skZOY/lJHSsyZv30208bzir&#10;U8juZj5aL8xwBVVEJBzuzQIRTlB8uKd8+5PlAHqacI+W5Bpz48uMfMDQAqOVm4Y0h3GSXk8tTcLv&#10;wc0p271HPNACrnIIUDmkJHHBpdr5YYbjtQF+cEx/nQAYyp+lPRAI5ACeaRmKxgKueakQjk7TnbQA&#10;qgbR8wzmkIXJ+f8AGhupODnNMOeeaBjiBt6ZphjiZUJPIPFSKDtIxxmhlUK7FjgUAIr5uYIhEcAd&#10;QK1rex82IsF5DjIPFZsVxbxSB1ij5HHfNUbnVrpZpP8ATvJTHRepppXAu69cQ2SiJLqMO0I3BT92&#10;vItZ1ZhIyicknPO7pUfibV2N7tju5JJGmA3E5ri7hbp9UXcx2kKSx71pGPcLXHyvPK6O0zthuAam&#10;jVVCfdzinbVGNseAFpOQWOPrVo0QrZMseSO+KQ7ty/NR/F9KMDnmgAX/AFi/L2NOye2etMP3TQS2&#10;1etAEhP3vlNHOwdxUY/1jDBp6k7SMUBcT+I4XtTQG8v7pzmpRjn5f1pTgbuO1AEYzxxSMH3AA96U&#10;DMbccZpGB+TAOOaaAI0El2i+WBu1KEZ/GvurQ4fs3w48Hx+SRt0CDIx6rXxPocHn+PvBNv5J+fxL&#10;BnHoGr7xuGjXTdNUBQF0uJVH0GKuC1EtTOlPzn5aiyMtxSsQSTnvUR6Hmtyh+T8vHrTAFzK2MUDg&#10;k47U8H93KCo680AMwpZCHo5yPm5oONnCjr0pQpIbGOBzSAi+f998ikAinfNtX5j0oKn58tmmn7p+&#10;amMkDNxycmk570zIyORTucmgLAeg5FIqlieDx1pCMuDgjFCsVmPyk5FADtp5HHWomVxcqozyOtTb&#10;wd596UnLdecd6AImV/J3KMn0pyN+6AZSDT92Noz0pP8AloT5QIzQMAVw3Q0nByMfShw4B2wjaTTG&#10;+9H8pyKAF7/c/WnD/Vr8p4zmkGC3II4peMP8vJxQBk390X08ILYA7OSB1rIt4JFjhYykEseK37W3&#10;Q6XbNJJ8xY9uRSTQst2oyuNvBrhUbHURRkNbxqyDjvTZksfsp2sdwbgUMswt5yOu09652OS/HiAo&#10;33WkPJ6UwNl4ZBpdy/lg4TtWb9ivH0V5vtc6YkyAAa3UlQW6qwBHcetXBdWx0maMQJyvHFOwXMe0&#10;WZLElrh2YJ3qzHeP5ojZm68Gk5JPYZ5pDFC2w7Bn1piua6pFLYIpC59a57WbK4FgiojhgpIx3rWi&#10;Mqom1jxUkk24NuUZxjrQwTPMo/7Tga6LeYyu2NpNatvKhtoFMbiRm6V2rabZT2ULssWWBwAaotp1&#10;pBKjOqKBJxQgd2V44b9PsrBWKlM8DpWhC8jyvvgfI77a2IZLc2cEaiLhPvGkkVUUETQMWPYUDKoE&#10;f2yFegLDNWLqzhM8LJt+4MGq8jbbhGxkk1JLcSrbQfun+7+dAFZkjHBIz3qLbtZysfTpVd5HkvSz&#10;MQPT0qfzc2YPlydeOKBEgkJJGxh8vJpcIFY7gWHTmokJeE4hI/Chop1AzK3NMBCzbnbOee9MboTu&#10;6sKWQYjgzJk96aCu5SZV/OkA10iLIDGCNveiOK0WaI71B35qaVU+y53ZJIwM1k3BmS+t23vgkZFM&#10;D1XSbi1m0mGPyI8LFjpVO9trdpJgChHO3isPQbgpczNgElBxmt6eVHdSpXv+tRJ6hY891OFxfacs&#10;ZILSHkdsVdtcR2ZZ5RuKYwa3pbdGuISzJkA4OKz7i1/0dsbzVXGik8lg8Lo1qvPOcVlZtV1AMqxk&#10;A4AxTb+HUvJt1hhlDFuTjgVSjt9TTyvMZ3bHXGMUWEdTbJbsVzKmWHK+lWLiGzVIVVlDYPPrWJEX&#10;VEO98lefrUiSy5bJc80hl+IBQ6mPPPWq8wzOmFHXtUgLkIdvNSAjzFJC57A0AJGQsBBGB6U0sGZi&#10;H56dasCNXVjuPbiknsyttHJG5GB0zQgKJjm8xTgkZ9aDGdy/yqeJpN3+o7VaSN28wiE8elIDPKhZ&#10;Fx6URHbqEpCgEjrVp0fzBmEk7euKSOIYlyi8DrTCxVNzcreSKIm3Z65qpNJN50TFpSd4yAau7AZJ&#10;SUzjuKjdCId/2QnimIu29wYriyxI3zKM+1dbbXyGy2hFAVRuPrXCQbZLeTKH5WqUvOiRx+awBbOa&#10;QHUapKsmnMI704CfMN1cW0MzLJi5fbv59a0N4MpJulJZRlc1n3d15TSARemKLBsatrFts4AJOj9z&#10;WpKVV4f+uYwQeK87TW9niDy5U3gnkiu60+5hns4Bhenye9AXLAx5cgBz75qv5Tncd5PPrVuSJw64&#10;3AY5FVzLhyDByD69aEAwxnnAYfWqMoYTcOx5qea8jAcMgHHT0qj9ojZSxdcbuM96YGkkzDTyDHki&#10;M45rMTzGnk35JDHFSiQfL0p4DF5NofJQ9BSuA1pCPl31HHkyTHn5mGcVzk13dx+IZ4GtbvfvJXKH&#10;kVs21yRbQF7R1LSY6UAah3YI3NjFRbflfJHXirsgj+zWpCH51yKqsNu8NGBx1oAg3YYYIqQXOIZh&#10;5Qzj86YI1MJO/wDKoCvzsNhxQBatbl/7Qi5KqGzk96s315E8JCAHDD8azFRjIQUAGKlEKeRGBGR1&#10;ouKxm6hMMR7N33B8ue9XtNeU6QvmI2RnHPWqs1rIS24EjsfStGxiP9nAF16nJJpDLkcFw6zlWfhC&#10;SfSqRnuYI0bzSw87keuK2VmdNMCCMElSCRWRKIyJN8fc4FO4WJG1K3mRleyyPJxn3rMSKAXYfJB3&#10;kijy7cHgKMnpirPk5gT73IqXqNMQlCGGV4NUplczwhWAB64HWnzJMJV4I4/OokaXe2Q2OxqbFXLM&#10;cLrg/aGHoPSr0ewg7pmbKYrO85skeUcAdaRLqPz0UKc89adhGjGkEbzbYRgtT0hRtQJEiYPY1SFz&#10;ETEDapuL9AafK6GZdl0VwAcCkMs3Oms7Mi3yrlOCKxf7Jul1Ff3jMgJyQa04r5ftEYM4JA65rSgv&#10;rcz7FVCQ3U0BsZaWLRwQkysSUOBiqPmLGyhoxkyHFdjcTQCC1LLEWJGVFYmoWttJ+9jiAx0H1qkT&#10;cLe4geOIm3jK9sinXkOnzWj/AOjIu1gRWWkcql18hgR3rQgfCBTz8vcUWC4+BIFtyBBzjGc0y7KR&#10;+Hb5i65EZINSkPsxgdaqy25ls7hXmcBjTsFzibS/H9pS7wC3nkfN0wa3WZQA27HQlvrUmoaNp50a&#10;18vcso5DjrkVVj83+xkWaybd9364pWJZt21vBPYXebhfujBz1rGv9Gjjy8Uke5gT0q5bK8dsu25k&#10;AHIGauG5RpIFmlH3CKpBY83ms5Gusqg84TAhhxtxXaaMZibkyzEssQAyKFs4Drl039oRqhfIq/K9&#10;nBYXGJ4iTHxilckvKodlKgE5OBVSaCcXBbcSQ1ZtlfRrcRscffO0g1tJdQSXL/vEJrWOopGI9rqD&#10;+JLRxcEoGGQa3TcRRXMe6KMNsGSKS5mij0yQqg6cAVype7fUmYxMwz+VWZs65rgXDyAxgbF4f1qp&#10;KA7Ww80Bt3bviqVqZ1tp9zDJ6D0qS3Mh1PcELMHwDRcVjXFi0kdgxd/mXgDviua8QaBZXVoVfTbZ&#10;JShDIRmu884Q6VZnDbjEcr1INQ6col1C4mnuSyCUls9h6VKb5hHyn4r+Hd0NKmnhtGQbSQNvymvn&#10;u+0+6tNauIpIZx5c5yh7V+n2tXejSeHGhGmw+WsJAGMkmvm7xF4UsrvxCJjYwDerAKBzg13Uq/Lu&#10;cVWgpbHyzYW8934j0+CKNm8zKqqjJZvQetfb/wAHvA2l6L4b0rU9SsbaTUpkZ4IpBkQA9CR3b+Ve&#10;SeGPDtjpX7QXw4uJtIj+z2s8zAPyAzdCc9a+nbTUrOa9iKyQE7CAC/B9KWIrPZdR0cOlq+h0kt0X&#10;uZieWLncc1Tfayyfuzz3quGAdCYFyzHgGnk/v4h5YAJ656VxHQMeIFYT5mAMjFZl7p0b2ZIRVIOR&#10;z1rXkZVkPGRgUxgrrHukb2GaYzibqz3wxqEYOpqg8Gy3ZDvHHBxXoZSDdgwJkr0FVZrW3a2LeSmQ&#10;CMUIZ5+OcZJFIcb87+ldDcWVuAB5zjDZ6Vky2+xztjl5HB9adhXM6be0hxgccGs+RW85clj+Facq&#10;/wCkwnccgHpVRydhyMfN1pDRg35f7JPGFkO6M5HpXnWmyBfiJr8QcZ88da9bk2CQv+7P7g9RXil2&#10;4g+OFy2CFllyBWdR6FQ0Z3c6n7WoGD+6PINZLbizAt0kNXgysgbc/MQxVJ+LibjGTXLE2QSH5FCy&#10;DO31qmxbYckZFTsV8xCSfaq8h+aX6VomFiozHz0z704v+7OGao2BbaxHyhuTTZBue1CvNuZgAqrk&#10;k+wpodrj/P8A3gDRsPfFMcyuybDcZJwAgySfYV6R4R+H/jjWdSsvK027gtiwM1xPGQsY9B6k19Ye&#10;EPhp4R0hLCefRIL2+VRsedQyRe4B4JNTKaibQo93Y+UvBXw++IOtX1gy6Tc2VkGzNdXUZAC+ig9S&#10;f0r6z8HfDfwXo8tpdS6ba3t5HCdkt0oKR+pAPGa9ahiSOxRc2sKiI7UjUDn8K5bWrHxZeWumQw+L&#10;/s0Lyt56qvOB0wR61zyqOWmyN4W6WXmUNUn0Q2t9H/Z7SNuKoIZCo9+hxXIQ6b4XtLq5vZXuy27N&#10;vC0xJjJ64rtLfQ4otPukMs/mFVAuH/hP/wBeta38N6IiRT3tw88u35QzfKo+lVCnbVmk8SlZI8za&#10;P7f5qQ6PcqM8MB0qCTwoTGrS61d8AEqB0r2+KHS1sSltptmoA7LiozAw3BooOe1ZTd9iqddLdann&#10;Xh+xazutWWKW/YThAoJOFxnP0zXbrGCQWUDK9z0qdBEtywEEY59P61aaCFrbLzJ04IbpWEYMurXS&#10;6WKbG3SGIFos7uxrH1XVdBs7Kz8xizyKQiqOT61X1+KaC20qW3md1fcCM8g/SucttG8QanqVoW0U&#10;RKr4a4l6Ip67QepNbQpym7WJc4RjzN/oRSeKiN0Vl4P1CVy2BjsTUtnpvxI1PxFYm5t/slp5waVi&#10;2Dj0A75r0/SPD2gWVva7dNgkkReHcc59a6gAADCqOO1enQwVtWcFfML/AAr5nI2vhjwxH4ghuptF&#10;trmdIlEbTLkJj0HSusRI1hVUt4FUDhUXAH5U+ivQjFRVkebKcpO7YUUUVRAnGDyOlYt7q2mwAjzP&#10;Mbn5UPNO12a6h8G6nLFZzOVT5lT72DXlazQveSOHl8wjLK//ANeh6K4WOun8RXZdxHoixjPVjk1n&#10;N4g1oyAC3XGeuOKxSQ0RGxBioC6bdrRoeexrFthY6+38QXytF5unI4B5weSP/rV2ljd2tzp4kily&#10;uwfh7V5FbwS3F6qRWVw54+6OPzr1DRLF7XRGVnG5yCVHRapSYrWNumnr0pedy8ClrQGiP1+Wk2jb&#10;0FS9zSdqBWI9nJ4ppVOCdoAGTnpWDrmvaDp2nytNqMckmPlhiILE/wBK8R8Q+M9evPNiggNrASRt&#10;RvmI9zUtpbg1fY9a1/xR4f0+GYC5gmlCEBUPevGNT8Ua/qGoS/6XPDD5h+SNiDj61w0rvJMS9xMx&#10;LEncc1PZqQ8f7nHJrKVbsbQo6annvxysBffsZ/EyP7RcsU0Z5o8nOCozX5R2cOW0sbjkXTiQ/Sv2&#10;a8TW0Vz8IvHltJErB/B16FBH+wa/IZIUi1jxFGY1JTxLdqeOmGreDThrub2923YsBFHQMcIOaZIW&#10;8oEKD+FOBJRwMc0x9204CjpWSZLIABtPbJqJxjdhegqZjzgnHHFMI/cOMciquIbbiAu5eXjd0rsL&#10;LyjochSzIwOoriztATKc57mt3T9UhgtLiI26l2TjPQ0mCN0kbF69O9OU/M3yj86xlu5pLlz9lG0s&#10;Mgdq0w/MfyDG3rSGT96OMNzSZGxM96Q9RxQBL/yzprgbM5xzQp+cjPalPKnigdhg69R7U/nZ/qx/&#10;jTVx5vQ1IPuDsc0DI2TJDGTj+7UMiZyC+B6CrbBty/ODxxUBDeYuWpXAiXcGHyjinlFdkBaTAcd6&#10;No2qM81LF0PHelsBcgif7SP3+QAMVsxoxjkBuTwOKrWqE2btkDGMVNK7KAMjkdRXHPVndDYswiWN&#10;8pMp/vkmnOdxckE/Ss9A7FPnfr61ohlVEzwdtTsWtSJo49sW2EdO/aqssT+XgWu7J4JPSrpZQJOn&#10;PQ5qGSc/YNmB1+9TTZLijn7mxRjIWTAHYVzd1ps/nTFL3K+m39K7td5lQHk7epqZobVUjJK5HStY&#10;1GjCVO55S8U6Ic2bj5uV9Pf8apsIyXy5Hp716fd21q1wSLWPcV68VzN9p6iMSGxAUSDIB/Wt41UY&#10;yonMrb6hIyeTpd3lV5O04IqEpKJpt8UgIPQjvXpr6lbQ/DvTo0trUsLUgyBRk+1ec3dzdm3Z30uN&#10;czEg+gra5ztEAORkxcH1pR1PBpsUqSIxEPTtVggYHQVQrDBu3sAo6dcUjKMvgnPFSgjOdoqKQgJI&#10;SrY9u1AWK8qFmjBbjHUUEypFHvDckc4605CPOXFy2AOmM4q9b2etXl9ZxwWcrkOQML60tgsVo5Wz&#10;sWJmlJ+UAVv2Oi+KLuKZYdAlaRmXag6D8a9P8H+DEhPn6i6lym75up9vavV4YLCDSyLfT7dDnAI6&#10;mhysK55f4f8ABFvHHpjahokRuNwaQmXIH5cV6nBHBZhYrV7FIzEAf3QOailkc2QXcwIAyc1B5sgg&#10;jyynHc9alu4ldk0ll4dnS786ONZWPEiLjb+FcfrPhfSJRbFrHTbkeZlHCYP411ImiNyuWAwPStE5&#10;fTImTaNp656UczQ1ofPGs+GtR/4SGR4JPLCx8QlcAY9K4a6g1KG5umuHnjKSfNHtr692Wsls6T6f&#10;BJmM7TjBH41x+q+GrW5tnZdNhPyngkEgfWlz+Q2z56t7iBrZ2EzAADqKnYqYSRJkFeldzL4VtU8U&#10;wieS6ggNvJgomQz4+Ue2TXDLFq0E+rxXfhueNlvGClfmG3PynI9qtO4mQxSCC9tm+zSsd/HtXodg&#10;7Xfhd2ZlEsIBXB5Irzx8tLEDeqvynbkVb0q+Wx8RQB9TmLu2NmMhx/SqTsRLY9HR3OngNuyFxzVZ&#10;1Y27gSc5qRG+1LbyW0bsGI4A6E1Z1Cy1SyttKe5sWTzl/dBv4vpWiaM9jHkSRY0yxPvWFqlu02ly&#10;SJtDxjsOtdJJ8wiGeqVVxtlAFtn+RqZIEzg7S6nAYFPmWTa2etb9tcQF5llgb5SGUg9axvEEKwXV&#10;zOiFd2N+0Z5qvZSP/ZiN9qVmP8XeoNEtDuftCNLCwHybQApPpWlFqDx6TfZhDjcMLnpXFRSgRkGR&#10;jwOatxzBgOehHeqTCx3MFzZy2aCbT4zlecnpUU1hojo7fbLYLtOTgfLXKPcuHT94RhOcdqhabOlz&#10;N/bEyqSd6560+ZD1Lsttodu0pjeBzyd2BXLXUuXnOOC5CgDpU01wPJjTz2OQccVls0mI8gYBPJqB&#10;lOZVMqbkI9KrOAVIIJAPHNWXYSfdlHBqMoMr8p5xk0ikNimvhNa7l3AdPpV4Sxl+Vxk1WHl7+ew4&#10;xTX3CInt7UJhY1FdhAVV15PNTq0v2KYFUK7eDWFFMPMQ7zw3SrQnV7ty0bqoXhfWmIldm80KWzg/&#10;lTlJx3qWOGRrKaVbVjHjg1QZroO26zmQbupFAFwOQzkxL06VXnDmNmVlHHINR+Yn/PXJpxZ2hchQ&#10;DkcCgDKmWeNj5VqCzKcHHT1rLzcAuHuHwJcjHrXV+bbxvCkjRklOM1UeOyZrr5VBY5GaAIbPUAbx&#10;FcFgNoAPatO5SN78PBqmP3Qylc1NFsuW2ogc55FTWslyscgeck+tA0Xrj7TtAdhtC/L71RAPktle&#10;M+tSNLO0YDZwG6VA63BQHYNvbmgCCVSLyAgA5NWlZRbnqOeRTQh+zxnepO6kcH5zvX7vQUCI5SCy&#10;fIcY61Cyr82Nwp+WMb5UDBok/wBVEysOmCMUAViQGc5zxzTR5fljbnJbpU+1POG4gZH51Gdn2kDd&#10;jNACfOJGzH2HNRuOc+Zz7VIPM82YF8gjioiXyy7Bjd60ALhvJXB6DmkyuE+c/lSllBX5T07U0PgT&#10;boBw3yn1oAUdHwOlG9gX5AyOKVDGReHIU7eAaVYz5NuwcE5ORQARx3TJcS7BtX73NRnyCFAL5L1o&#10;W6XBXG2UZHPHBq3BZxLeROw3AEnbigDPjtZGkkDSELtGOOtbaf8AIIggR5Qi/eUHqav+WHsCUhUF&#10;VPApkECrZ3DllzuOc0DKJtbZp7ZxMwdT271qqUEFvuCtgenSq2WwfkAOad83lA0CROzZ3YQAY45q&#10;Bj8wPmtwaUn5cEd6Y7cf6vv60AQNxczbj24NIQ/kSEbSaa+T5wKDgD8Kj3kISPSgCM58zO3mkOdz&#10;c96RsFpMuPamfvAo4oGhepzsp38JOc01c5BzSSbvlwTy3PvQA2VsKvIzg1mSYZw2T96pbk3BuVAg&#10;4C+tQjfhcw4/GkhBk7V+alHO4E8UY+b7lPP3F9hTAjIG7lRiovLtP9J3Qtlsbeas8bCMio3K4A2A&#10;nPHtQBUaMFW+XnPB6YpwW5RMrqlznaPlLHmpyM45P4UH/Wk7SMAY5p3AqlJ5GYySvwemasqsK274&#10;hIzjJBp6gBnJXOTyKcAoDAIu33pAAIOzLNjFOGcOobAzxzShV29BUR42nfQBIfvRgrR/EcMeDTAR&#10;z8oA7UA8HkfWgCTnd0OaQ/xfMaTjPUUhPTIoAd/dxJ+FL2amjbkjincYFADu68dqcMbeD3pgp3c8&#10;CgCTPI5pc/eqPueaUN97K4Hr60ASggL8zAVG8iZbDkYHHvUcrxiEAzrk9DVTPC8kmgCyW4zxzUDv&#10;g9B+NQs4811zknoBW9pGg61fSRs6vDAGxuYct9BQBiwpcT6l5UEEzOT1AyBXp3hjwrYoWu9QeOQr&#10;grCw4JrpNH0jSdP0tgthE0hHLtySa05Jfm+6QT0A6U0ieYlzaJIVi0+2RAuAFGAKrSTvsGZDUMjv&#10;iRdoxjrVNhIx2/aMKBnce9MSJvPfawyOvpUTu4ZGN0m0jj1rOnmRDEPMzlvmqk93bLKS0/OwhBmk&#10;NK5duZY8SgsqruGCDzWRJcf6fbrGLnJbCErndW7omlXl9cpK1vdyp5x2gA4NewaJ4Vd57MnwpHlV&#10;4JXoK56ldROmnhnI8o02xuJr2Bn028chM7cHk16Tomi+K1aO4j8LfZoVvIz5rnkjPPFe06J4Z0+O&#10;ASSaVBHgZJZeppdbuYotOW3iwTnBCj0riniW3qjrp0Uh+pL4KSz8LGSKykmntkBTaPlYCsLUz4mg&#10;aKLT/AtwEZB84jzuB6YNZa6dql3e6a5ilXbeIy5PQA17Z/aMh0S0iXT7T5bJEHy85AxnNYSkjqjF&#10;s850W38RCULeFkZlyATnGa0dXhsLbw1cyzarHuQcKF+8TXTxW7Nf+ZLdqO/NV7pfDk14kN3Zwyx+&#10;cPlJ9K5HNJ3OpU21Y8L1K0vNSvNIhR71FNwdpBIG09c16douh6Rp3hSNrbT1kuTAN7Pyc4rsTZ6D&#10;5kJt9JtY4/LAQDtiomEMN3aGUhDJMFBI456VrKvdWRnDCpPU5iaTxay2i2moWUbmXDLsAyK6/T9A&#10;vJ7PTi3jx0nO0smzO498V1Vj4e0wXkstxqdgP3SsJBOMAHnpmszU9Q0+w8SWcdhrEN3PFMMoD0z/&#10;ADrklVlc6vZQtoblxZR2ek2CNFE5MPzFo+c1Zh1SKHwvCvlxBVB2qBjFO0XUJtb165tntbeJ4LLd&#10;LG5AIHtnrVfUNKieebyZnUJIQR2yK3Uk1qckoOLsM0i91m68dRFbN1i8wfOw9K9Uu7uxhsdAZ4lk&#10;Zh0Ht6159ozJBbFZJYDKMhcela17Iw0CQysAOqnOcVhNq+hvBNIqaxqudV1NlgCJJbBdg7A155Y6&#10;Vp9rrHimf7eEjursMqEjAJ6/nVq9vbeS8miW4AxOvzDp707VzbXVt4bjjMkaqFyQe4rnim27ndoo&#10;qwgjhg1veAoLIcP9a4uPQXn+MfjC+nm80eUogY8gZ9BXX3sUi6XbKLwFvJAUmsU3l1Z2D+ZK25zx&#10;xWsFYxnLUoXOnXCQ20BunYNMS2T2+tbOmaVpraRrso0mLMMIG7Hc9/wqnbXF1PqcJeJwjDI9a6u3&#10;KJp1xHHNGWYDeFPWtFF7kSlZHh9n4VkHxp+IN5qd09zG12jWsu/G8ehXttr0nS7a1/tu1RLHZER8&#10;rdBxV1zYReK4fPnZWmztDdB+FdHbQWf9nxSBVYDJBHatG7madkeAfEiHxDffFzwppwtLxLePi3cc&#10;qzHrkdOK2fD3hy80S01C7lmkmuJrcKjr8qxg9eO9emTC2m8TRubGFijcsRzxVDXL6F9Nt7IwqJJ7&#10;tBAc8/KeauMkkYyTvcyrZ4BaXhaFSztkn3NPtbR/7e02cBtpuRuBPvUXiCBLDQdCma+GJEQbR606&#10;zvozHZf8TKHeIRtTPftQDRP41ukfxn8MrBJE3SW8jz45IAGBmvPHs9TuvGVzbLbYiD48zp7V0U2n&#10;eKpPHV9fy6ftfzFEL5yNldra2tvFJHKbePzJIxnnoaqMuUlQe555fWdnZ6Jb2k9y2z7KxZuorz/S&#10;01q98ZwwWGoX8VpDf/MynGRmvUvFnlD7cskLEOAM49elbvgTRrWPw1cyCGJXf5ydvXPShu5Kh7xt&#10;eHra3ttf053XcwsyN7DqcVU8Rw61eW0sUAAxK+T612zRWkem3jPApIhYhh2ArnLXU9Lm0LUJYFbd&#10;57qpPcjrWaZq4WRwulW1xayW6vMUlWQkt7131vJcHSZZXv3ORggnP61ipaXNzqTOyyrukOWxVnUY&#10;ru18OaesMruN+ZU7kCr5jNxOJ1vTTN4pmiSTUy1zOuCszAAd+K9Y8OabZWWg2MLQKI4rQEZbOWqh&#10;ocenXk9pO8EkYjTADDnNSazNN/bNja2tzmeRWwu7t60pl0kc/wCONYjt47a3tyr3Uytt2jOwDua8&#10;+8G2ni3XfGd/bX3iK9bTrKfzLliSFyPuqPU10+t6bfWnhTWLqSR7i8kO1Tt3EZ64+ldRpq22ifsz&#10;6BfSlEzDJNcdtzHJwfr71UIpEzbOssFgittbkitSqxwbEBH93pXJPNe/8JDFI7s26/AKkepqnY+K&#10;7e+8B2t4unvCstztCdgAeuenNaz3Fn9jsrlXgCrFlgelS4tF05XR02oLZw6PJHJtZntlJ29siuXW&#10;3tza3LQugDZzxXlWteNtQ/4XHpFjb2olia4USOeSR6e1eoaZK1zPGI2RQ0aEqDnB70mmjRNJ2NLR&#10;7RIrPUWlmyzyZBqe48wby0DlM8YrSEAWaJTcjds5HpUN7LGNMZPJjODjNZ7jucxq91cto+lxoZsG&#10;XDc1yepWmpG80uT+2ZEXaCwXvXRXxmOo6XGqLjJyab9nv3dC5UInQE9aunKxlNORjWVnK+o28zvM&#10;+FwvmHP867qzQW2nFxAqtIw3YFZ1iuNRs1Cpw/IHatvU5LeOHTt80CRlh944yaG3IpR5R0sUckFz&#10;I/ObY5/KvOWijWTWCmlzf8fbEYHoa9QWazOi2+yKMgRDkmueuIrjNzKmmReWM7sDrTgrMzqSutDl&#10;YdQgeSKF4FDpCzKp77eTXOaFZjWfiV8Qb37C6rC3MjDIUp0/lW0mlz3fxX0iUSSwwpFIrYXg7q9I&#10;8OafpWl6Z4ptYjDK11LvkbuTWrnYzjC9jyyTTtUufE9uzazeGRZyofkYA4FdRpela5ZeNNMnfxiP&#10;s6wM8qBPvgc/pXYTxRLPAY9GTd5hOAKs+RNNpV1iwbf9ldQpPqMVk5XOlRsjyzWtfttW8aaY8MQM&#10;NhJLFFKycFs4OK6w3E2m/BCxL20f2i+nKxyEc4PWs/w94TvbXWCL9rMRDVXkRFI+bJzzWj8QkF3L&#10;8NbeBkjitBIXCnr6VopROWadznxrP9n+HbkxaYk8klk+FJ6sw6/nSeE7W0X4aeKb+/t0N5PPK5I6&#10;pnkAVDpWlpNqqeYSdq9Cc4xW9erptno7+Ze26oIHxGW5bHtWisidj571DH/CyfG5ntAy3F8NrOOg&#10;/GvSdGfTbH4f3/2TS1VpUBlI5ya8+Bk1T4g6/I1sILWC4bD45P4Vtq+qRaLcJAhlhUEE45Irpp4e&#10;Ut9Ecc8RGHXU0PNWSTVJ2VWIOcZqrBqt9Gb1rXwvavhsDcQMetZNpDqc93J5ccyq2c+gq3bWcqTa&#10;gJbmY5k6AYzXo06apqyPMq1HUd2bFtNcXEpkuAyOQcBeRmr0EKG/DvyA3Jx0pkklla+D7R1tR5j8&#10;KDVGHUdYWGXd4L3xOmNxbFaGWpozkDVN0UkbruG4Z4qLU00C40iaOTTbRw1ucqCAQfUGs0rqLafq&#10;bQaS/JyQGziqWm27SeL7GOcTKxl+b5s8VEqalo0aQqyg7pnPWGm+JbfxXaT6bebZILovHK3TA7Ed&#10;69E0XVra4/aF8HajfaXHbXqw+TPIh2xyHpkqODml1EpFrqxWscaxLGA5z1/Gsa4sxNe2jqyJsfdl&#10;T3HvXN9Wts9D045m7K6uZ3xAu5P+GifEtvdSK1gkcf2XC/Kof7xFfPnxI0xdOuvC8sdxJLa3r7oG&#10;C/KT3BPYivom5Wyu9XnjvY45MRgGU9cD/Cl1Hw7omq/DWfToZluIFgbyWcfNG/qD2xSUOXZE1MRC&#10;otdz5PtXjNnaADbmEcelaUDMJbgmUAJjmrGt+GPG+kaxcx3PhnUngWY+XPGhIKe+KNC0nxJqviKx&#10;sdP8PanI8s6qVVCWY1vFXOGbS3J7DTtZ1bxj4dsLPR55ZZbsJsQZ3E9Pwr9BtE0e+8O/szfAbw5c&#10;3cf2m6vVklVeo5yR9aj+EHw707wp4IbV9ZtdLk1p9NJiicjbagj1P8XrWzrs93dfGP8AZ6nlnQ+d&#10;r85RlORjPT6V9Xl+EVKnzPdny2Lx/tqns4bLdnc6hpdozeCfkJCWS7wfpVtLSICPbaABcdK3poYz&#10;LCXeJFECAs7bV/EnipDDtjKh7ZhgfNG4YHPuK8fE1p8zXmetQoQSTtqZqIoYc84/Op2BMIyegqRz&#10;YrdbJNS09XBXKGQBhnpxT543Xy8LxsGDnrXI3fc67FESlFIHmYPTBxVWW9uvs1yhKsN/CtyMVckC&#10;eU2I1JCdKw5Q26TIIJc596hq5Sdj59/aE0XwvL+zD4o1hvBWmfaraaEo0ahSCSOcivhbTTOb7RJk&#10;G5o7mMj6V+gv7QOE/YY8Wpvx5kkeffpXwJoCM11pEYjbAdSTRS06nTGV46nr974g1ubRtPs43CQy&#10;2iCX14Ffpf8AAu3ltf2EfhexjxLJayPk9cNnGfwr8uIow3jXwzCsYJk1WFOPc4r9fvDNolj+z58J&#10;LVYVCp4Nts/UpW8mlFsxkr2JZ5Z2u2yTVf5izD5s5qVQTcn5f+WnFNu7vwzY3unrqHjTS7aWWdFj&#10;jZgWJY4HHUVxNlpDlhm4Pk/jmrsSlLa7cxKBHpcrE/QZryfxTr2tXX7TngjwxpWqtboskM93cxjc&#10;XTOceoBFegeL9Uh0/wCFvxBkUKTD4LlXOfvOVx+prKpors2hFqx+ZnilLrVv2yPiJc8sp8X3O5u2&#10;1WwB+lfQPwW0tU+PUjpboFt9MzJjsT0rxbSgsc3iG42O9zd65MY0Aycsc19c/C/R5dJ+Eer6lqJS&#10;K5uoWnkMnAjiAyM59ua8z2jlOy2R7koRpUrvdo+dv2r9Qgl+LvwlsUlj322ntIwB5+Y185RMhs7U&#10;eSAfLWui+Kuswa7+2T48v4dQke2W/MEDZ4KxnHH1rl4xgxDPeumOx4VZvY1QEwMJ/CKUA7X/AHh+&#10;lQRk8c81YB+RclevaqMR4yFX94TzVqF83ILR5UEA1FGqGZ+QPlqQoyEk8A1NwJ7yL548BBwOB6VQ&#10;lhUPGdx/1Z4FWskumZmzjoTShmycOhppjMcKCG/0U43HJNP8iNnjxG2D7VpN5O7BVBn0p6ZI+Xbg&#10;cVSYGeLeRFbbzyKkiDpqCOSwPfBq+V2yRZkJyeaY6Fr6HIPX16Vajcm5oWd1INSjIFyQ33mckj9a&#10;6a2khm1RVWybO4cgVe8JeF/FmteKNItNM8GX8+ZFBKr8pB7s3QAV91fD74NeFNMg0e71o29/ersf&#10;7OB+4jbsD/ex+VdVOmluOUe55d8Kfh94wvpdIvri/wDEmn6eJVYSmZleQDsq5GQfXpX21ZW1rbaN&#10;YQQxOEjtwoLHLHHcmrCJGttbolvCiLCFVIxhVA6DA4p/AA4pya6CEJww5700t8zcUjcnrUeGxUWG&#10;SkjB5HSowTv+9mo/n3Dg0uTkcUDHs33MKOtPDtz8o+tQ4/eDinE4jJ2Hr60IRJhS2M/jSbDtzkGo&#10;yQSpwelLkiNuv50DuKc8cVEwOT83QUpkOQDGfrTcgrSHcbGx3PwSc9TU27J6kfhUXAZPx5pjuoQk&#10;4zmkMnEhFw4+z/Q5qZidgOKzWkUYO4HjNLHeKw/1fAOKAsaIb5Tkc04EEd6oiWNm4Y9KsKSFJwRQ&#10;wJ/Xk1RvbLSLqwkiu/DOiXEZQgrNCrcfjVwMCTSkj1pWFex41r3wt+Ht4t29lb3WnTMSR5J3R5/3&#10;Sf614hrnww+I9nLetZ6Jp19CH+/bzfOR/uHB/KvtXjjk0Y6dfxNS6abKU7H53nQdSh1lV1LTdTtM&#10;cv5sZU7R1xmpb7X5V0q30/StKjsNOiQq7of3t03cswr721TSvD1/ZpHf+EtJuVCkDzE5H0Iwf1rx&#10;rX/hJ4Qubm8l0zX9Q05yCRCRviz/ADH5mp9nZ2E7PyPkBxcvtV5myzk7s5OKckUKtJjt616jr/w7&#10;+Jemx3TJ4L+3QK5InsX3nHqU4YflXl00eoRa2yz6VfxMOMTRlCPwNY1Keocr6EvAAwe9Jn96fmxj&#10;2qpLIyGMNaOctwQakz8ycDlawtYmw+V58wbB/Fzip2V/sw4PQGoVx3/vVoYQWoBIGV4oEUwyi2Dc&#10;E46VahndbRisZ59R0qNY0Ktn16U4bflG0UDuXVmcxw4kGT1ppY+bLwOtVvlAYd+1SJ/rKYEwClkw&#10;B9Km2jawwKrltpYrgHFRNNIINwf17daQF0xIzxlpB19aZceXt2qEPHrWWk169yQIXALetaawqIUJ&#10;uTuPagLlVcbkUPg5qUI+DkLxU/l2+0ASruPp601t4jAAJyeaLAOQlY/4icHGKj3NlzuByauwzWqw&#10;OHsTvCcGsyeSIS3OF5ZvyoGSmVgVGDtpjySMyc8A1CvIOXGMDGKlAGxaQBxk4x+FJgbjRz8vFG2Q&#10;uxBOKYCEEtEPenjaJHyOq0mCGwXHSkDDeMjIoAcNu1hjJJ4p3OQNjdaCE2sc0g8zzYjvPHSgERTR&#10;oLh8ZyQM06GKXzW+X8Kkk3NdRk8celWLdyrsGUHng0DE+zyK8RLFeabcRQCOXLE4XIx1rQbD+Vuu&#10;QMds05bbN0rGSMDYe+aLAYEc6lFHnPgEjBPStW0W1Mru5O3FU57SJdSlYAD5+1THctoAqjBHNHUQ&#10;l1G326IxxNgnqKaqkOx3DjH1qWK5ItyGgB54qvLOuVIAHr7UDHySMRJuAIAqoSpAxCRk+lJkmX7/&#10;AFqUKcYyBx1oENC88v0phzuPy8dhT+csN3IppyR+NADo/nk7jFPljO5QSKZGFAbO7r0pzk+amW4x&#10;QAzaAW/d5qIsftUP7skBxxStKxnjUJnntVyIIJlJQdKAJLhoXFm0aAHYNwxVSTzA2Nq9BzVzMZvW&#10;AUAeopDGh3Bomxnrmi4FRQgI6k45FPYxhM4ABPFSzJD5C7GG7vzVi1toGVTJKcDHFAFSOKcsw8hi&#10;DzkVZWEbHGME1oMyLIQkaqoXAqJCv2k/6OThs5oAqCF97YiPC1nXMmxLjIJX0Peta6vLaM3bLCu8&#10;r+Arz/XNWHlOTLCoxwAapJtjFvb22iBbzlA5JBPSvOtU1m9uNRuUhLKo4z61Svby4udQmCmUR7/v&#10;etQRxxKB+759a1sWtCGMtuLSR723Zyam6o3FOIG4fSo+7/N3pgKTyMYo/iBzSYGKMnb0oAOMZpmW&#10;JYbRSMSQME9acP8AWDKkcdaAYhxlRml4wcsBTvwFLtGDzQAA8D5j0oyQjccGk5G0UhLYHzD2oBCZ&#10;OT8pqQZKyAN6dabjlqUZyeccdaBjuzcfWo8ZZhuOPT1pxP7wcUqY87JP8BxQDO0+HluZv2hfBI8s&#10;HZebz7Yr7HvVH291LHAgTPtXy18IIRJ8VfEsu0ZhijAP1PNfUl4Q2qynaQPLWtoakw3KTLGAxyRx&#10;wKiAGxvmFSMMy8nnFQHO8/XrWpY4Z3rxTdrEOTJ36Zo+fcPn4oyMAlqAE5Ct04pu5w/DnGO1SFRs&#10;Jxz9ajPAXjvQMeuSx+ek4yabxlsLTSxzzHj3zQA/AM2fLxgcc9aX/lqP3hxjrRuQxjg57UmeMnj8&#10;KAEOd4570pzhjikJ/efeHSjv938aAGjdvb93+tSD7oyc89KQDt370g++OuT0oGib93sUheSKYdwb&#10;BbrjtSYOXye3FOGTb8sODxQAc7yvOOMe9HG/n0pCR+IFNDHJzgc8e9ADzgqmOgNJzls4FJ3YbeKO&#10;Mc5oA5ua+uorqPFmSR909hVKS/uHuUaRJOOmK6KWGIod0cZql9mtjLIAE6dSK5NzqHWk3mWTkx4+&#10;XjJqtLEBcn90cM3BA6VchhVZpAJFx2FXXwkY+Rc470WFcz4o4ljQNcDODwaUiMAlYTyahlRjdLi4&#10;x83SteytgXt/MuUAKd6BFFdxhBMZqvNK6KvTg1p3clsrFI8YDfnWbIhfb+6J45ApiGrdy7CFtqUr&#10;NLbSsk7qTUiwMLdv3BAx6UBnSNf3fG8dKVwQWct8l5GsgbGeDmr16JJ7UAZCqMk5rK1C6gVIVCMW&#10;MeRgVmJfX4hmYNsVRnB7igd7HR2qlYUBJLDgjPStRIZWjVsvgivPbTWJJdRnH9nykCbBx3r0GwvE&#10;axjAhGCowCeafUFJPYnES7WzGvA5zTXa1NuytEg4ODmnTfN5mNy8djWJOlwN5Esm3dyaGMsiFBID&#10;viP7zPXtVqY2ZgtAoiBCc4rEKXQQYabaegzUkSS5+ZpCfekM0AyDy8RpjJzSO4yh7ZqjKSgGcgda&#10;SCWCV5gEJ29Md6ALdwimCNgV+ZT3rJKN5xPntjNXZEm3R/M4HpUaKTdlBEx444oESpkwRYBxj1qv&#10;PGXBU8Z/i9K1UgdLV90RHHFZkxcTPiFzhqBo0LZRFoVufPXJbls9q1bd0eFCkmQOtcoxfysN5u30&#10;zVqyvIYZbpVQOxUcZpMDsC8AtkO1Scc81XaaPzgogUhiOvQVkS3VsNMUvcopY8DPU1lyy3DNFifI&#10;x0FIVjpJ5I1jI2wZYDPTioPMsiBvjQjsRWLbebKzZaUsXAXJ6VqXlpLb6fHulYttBz9adwsUb827&#10;LEscYx2461FEm2ygZocEg5FPhKG8AfaMd6nmZOQrKRimgCJcqh9+KQxSm+iIkGMHJqKNypYF+M9D&#10;U5kjKcZ5POKkYiSoJ5MEnnFWftAJO52xjpinrBbfYFZZFz/dNQOgDjKpn0oGNzGbhtpG3NXYJFWG&#10;ba6kVmSBtpwcDb271Xj81UmGWxTsBrvMCxxAi+vvVV2+Qjf3qAcxEhzjHNSRbHR2DZweSKBE1uVW&#10;O4zDncvftVgNb/2dcgRpnYccVVIIX73anLGfKGN2McihAZMJdLi5X5dpkJNWJ3SSO2+cAqD+NQ3C&#10;SC6lIjOMc1AS+Y8KeTzxTAgVSt8WMp+961orZ/aXY/akPyVWaNSkmSa0rFxG8JDNgdKSEcfq/h25&#10;Wbz45MsDnFN0m6vIpY0kglV0mAr0xzFKkrNtPyjisK4src6krfYkJzncBTuKxvQ3MbWEJdQSVXms&#10;u9/5CjkSDBAxUcaOpjAYkdxRIkrSyfMT6UrDKIi36gASMBeSakks0a3QrFyuScGrGzhQQ2Qe1XIc&#10;LIWZieQCKYHKzPPE7H7NMR06dK3tD1HT45UMssJkZSAGHArXuV06SzxiA/L93FYkmmaW7oVJRyeM&#10;HoaVgLNw8U2uhhaWuN5JbaMmlljgdovkjChumKpC3uYZW/0gOOMUySSUTNkSfd7CgDddYmtLYidF&#10;2KMism/kHkjDpjI6GqJuLjdF+7lClufemypmeAhnAxnBpBcuRnOnRlSQFXmhNrxn5xUUriLwxckw&#10;HJXpWJZ3qqJ91u5IfinuBuszLIRgcNW1aCFogDJGPl61znnq8DsqoBnnNSRSuCCJSMGhAdJPAMIQ&#10;u4E4OKpmMxy4MRA61Ct5IEt0WfrIM5rWuzjTbcnZnyec96LAZzSRNJKFHGKqyDJkAjH3aBtJUhup&#10;OOKicjzSA5zSAhUBQCQp9avWrxrgmLcD05qjwA5OakRl3RgLwvegDRcQyXXMQGRUiWcOCMLwtQw4&#10;35yOtSysR5pWVydnrRcCu0FuVmGE+9is+WzQyKqiP7p5zjFWMTLDkzsSX6Cow4+0sCzZx60AYP2a&#10;8j1W9O+Ugjj2pVmYPIrL8xOOe9d/ploJraZWMYK9AecZrjfENpFb+JcCUZ39B2qdL2HcotHF52QH&#10;BJ6g1ZgCpdq20+5z1pkCyMoxExwvNTAIQwL/AIiqSsK5pId0T4mbk85rQiMS20K7CQM9a5yOaZcr&#10;9mBAfrnmtUP+4Q+afu0IDRZInViIlB9c1AUAKr5Yx61EkseIsvn0AqQupZucDHNOwhTjH3hUsfWT&#10;IJHpWe80SvJiJiM81NFcR7kKS5z2IpiNGAO2pwLs4zzmud12QReLLaA2RXc3y4HrXU2MkS37u6oc&#10;kYGaj1aw+2aklxCEEwiw3ccUmxmUlqP7Dhbz0B8rOM9awoLZ5fEN4pkY7Aep6VduRqtstvGyMy5O&#10;7mo4Xfz2YZyw5pgV5bS+ijndfNkXfxjqKyLiOZ1Ic3C59q9CsTAbAK0ILbuWNQ38NoiTMwgYEcri&#10;psKx5f5F3HcjYkrL2OeoratmIVOWBHY9q1pI42gRY1VVU5xisyaJzJ1HTqBTSYOzLTTJvwX6rUSy&#10;RLK/7scvxVVY5dwJkzzUmxix47jiruRYvFz5bnkAr2qxZzQpLCSAME4B7mse8u1t7BFNsG3jHHaq&#10;drcmRULsq4PAqkxWO7W6dpHlezGAccnjFQXd45t9sNuETcCwB+9WFbXTvqHkNbnZ5Z79a2bWGGS3&#10;kIlcsGIxjpQTYzp7yTc6pag4jHWsZTcnU0ZidxY7eeBXUS2TBZiMAE9SMc0sGnxCJ/Mu8uUPb7tU&#10;mxWR5/rMN5Lp90ywLJIqErxjmvKp9e8RWWrTeZaXi7ZOnPy4r6aXTYXtWTzhwevrXIa94a0+Wyvh&#10;LYWz8dQOfzp37k27HIaB4+tJrW3jupXSRSAGY8EV6rpet6TctGo1K2BYDBLcE18za/4Uu4Enktbt&#10;yq8hcciuStNR8W6fqKqYL3YGGQ2eKza7Az7qeSIy2wDLkrywPBqdQpH8WFHUd6+ZfD3jxV+yRXcc&#10;q8gfM+R+favadH8R6NcW0QXVLM7gMKXFJuzBrTQ7fY2+I7xz+lMdHMigPxn86hjuoGs7lhbxlsDA&#10;Ddad9oUwRjytjf3TVJk2FljtzEATHnZzWXcRJ/ZxVIwDnk4zU7OftERIfk9PWplZdsgNuc+9MEc3&#10;LYp9jLfYyg5+YckVizWq/Z5NkbEn9a7aR/lAMZwaqeUpEwWFcdyR0B60XvoM82uonGm6iUjbIXjA&#10;/OvCvFG9fif4Kby8H7UwYZ65r6nvra2CymONBEkDFi3rXyn43lDfEOF40dmXWURAp6kkCocdDWCO&#10;9Rh/YVtkjd5a8elQOshjY8fd4rYl0+WLQNJDg7zpMbMPQkVhBNQPAtZDtkIAHU1y2dzVK5XYkMmY&#10;hwagkLtOhEEgUDHy8lifSuz0fwt4v1O/t1h8Namse4ZcRkgew+tfSfgf4c6Xp1zpl3q2h28t0q5S&#10;OUZWIepHQk/pSbUdzop4dzfY+ePCPgbxzrMkHkaPdQW3m/vLm4QqkQPpn7xPtX1V4I+F/gnSprC4&#10;vWh1C/WHAlmUbIs/3V9T616ZBlLKKO20CzjhTOFTgD8qV7uOJHMk6DJ7nrWPtpSdkjpdLlVlozYt&#10;xa21hHFbaNZRwoT8qKBStdKQp82EAn1rlLrXNGTSrlfOLv2VT1Ncy2qJJZX5jTbIUO1S/U44pyhJ&#10;mKpxT1O+lubUX12H1RRkjGTwPWs691jS4SFh8QeZ8oycdDXmMS+JZ2/0jUGUmU5VD2/Cut0rR4JY&#10;n8yKVsAbmYdBSdOUTZSi/kcveeIfG2ofEBbKy1F4LRLlfOk8n5pCDwFNdVqWo6pZjSIrrWTJLPGo&#10;AY46cCujZPDNmunmLQ9Na4CkQKrDJb1NcbrGj3uqeJdIjk194pDdh5SeBGg5IBrZU3U8jPmUXdI6&#10;Wxn1ptPgZ4IFyvLI+eO3StJJdQ2qfs0jYbmQn+lUWs9PsrWP7HqQaIxopPm7uV4P0rbSWJtLsyI4&#10;OFGcsAK4+VxbOpzTSaW5DN5jWfzMwyMk1jzatpUAkjW4umf6EjNbrmFg4lVAuz1xUVvp2jvIjqLR&#10;zzsGASKmz6BGcIq807eRgQ3H2iYyvDM4UEgEYA/Cul0bXdKfURZTz21vKHxCWbCy/wCBqxDZQi8u&#10;EDRpmI/w9a8e8V2otvGsPE+HdiuD39Qa7MJJqSObFuFaLUdLan0aCpAw6njsc0tfN+leI/EtlcAJ&#10;qTTRlgGjmyQwHp6V6honi7Rru88m5g+yyGMbXZso57jPY17UaiZ4UoNHoFFRxyQvAjJcwOpHBRsj&#10;9KkrQkKKKKAEIBRgVUgrgg1g32i6HcRSk6ZHFITxJFwfyrf7jmigDiT4Ztsnb4lugMdNn/16uW3h&#10;3QUAMkVxMcfxtgfpXVUVPKgKlpa2FvZLHb6Zbxpnoo5/PrVuiiqsAUnbtWfqOoaXZ2BkudVt0G07&#10;VJ+ZvoK8g8ReNrh2ng0+zdI8ENIT8x/Gk2kNJvY9V1bV9GsbVzPqMW/yyRGp+Y1474h8banMhgtN&#10;Na3iYMCQ+XYfXt+FedXV3qE900kuo3LksTgvVD5jKf3TAkcnNYSrdjSNFvclurq9mvWaSWZjvJJZ&#10;s1Sfcyr+5b86sBDtPy9/zpwT5idvbpWTbZvZJaIrpGcDK9q0IF/ejn+HimIvB4qzGB5ic96dhEt0&#10;sDaL5Zf5n8O3a4x6rX5E67atB8a/inDgYHjG6Iyexc1+v4SN72wXyvm/sycA/UV+ZPjHQLC5/aO+&#10;KkEnioWNyPFE/klx8ud3Q/WtY6I0pWbZ5M6IE4dPu8j0qrIGCqfMXBPT1rqNZ8M+LrOCKSOxtruI&#10;KfMNtJvx7nHTNcYWl+3kNZzoynBRxgr+dNNMhqzJyBhDjtzTG2+WuH70rMocfMeV4GKhZl8sYz75&#10;FMhohmV2izv+6elQlB59sxlPA6d6skqV64yOlRsPmyB2607iNezb5oysJI24YVspu8uPl+p61zVl&#10;cganDGLU59ccV1NvmS2dmjYYzjtUlFlD+7xsFS4Bfg9qgUEI3GOanU8kjGccZpiFAO4nIpf4R8lJ&#10;3JyetL2bmgYhx6Uo3bTkc0mfmNOHXkZ9KADndwvbvTcDzXyopfwpDnaDg8HpU2GMO7J5FOThQcCm&#10;tkH7gAxzk0o3FxtKn3pMaNSOZhZEGTAIoU/dzMrDnAJrEmkAuWCzLnjgGrkRzancjZ479KxcOpvG&#10;ZspIghfOQc+tNefGf3g9qogOXxvyNv5UxigfBGeaz5TTnLgmUlcsT60o2tIoAbAPNVUIJXABwKuW&#10;4HmSExDJNDQKVy0AfJHJyRwfSoWY7nBZiasDfnGRwO1PSHeJWO0YFIuxUCksh2cUt5bq/hHUJPtK&#10;B4lyoP8AF+FaKRx+UhMidc4qG5EJjLsNwCHIB6fhTTsyWjza7DnwlymC0p6jpisMfNbKHgkIGOCK&#10;7900uQMssjRtvO3jg1kSR2Rv5EWV+nB8viu9PQ86UXcwI47IQyFIGjyOQR1prxfPAxkbb6etac8N&#10;00sCwafHKATk5ApiwXpWRH0sLICPlU7s07+RNjHleESbWyOO3aqgaeS8ijignLMcLhckn6V3Fv4W&#10;8UXc+lvBojKkkwDPJwqD198V7d4Y8LeGdM05GkWC7uSoaSaRB8zeijsBTTDRbs8o8K+DdUneGW+1&#10;d7dJQCN6fM/4dhXtuk6V4c0uwRINOimbH7yVhy3+FWbxz/aMGyNEXGNg7CozInlPx9eazerIbLss&#10;yPISto+COnYUih/szAseRxk9KjjKCyLmXOB93FY11qdml5cY3ORxx2qkxNJGttYbt8yAeuaYojMU&#10;x8nIDfezXI3GsRmOdhbMNq9N1ZI10tBIA0yAPjJqGyopHeyROwTZE3vT7eS4jNwPm5Xv0Ncvaa3K&#10;YFjF5DyuC3rW3DNvjtgZ1OH+965pp3QNWNMyuDEVPPPerEUjeSxMhGepBqlMmJk+duE7UyNlWUBm&#10;b8aYGzA1lsmSS0gZHHzB1z/+qsW+0PRZWm8gW6u+fvcg+1XVbMpIUYx0pD5hVf3jAhuxxSQXPMNZ&#10;8KxOjb7VoHQna8fQ153qWg61bafe3CyGaNFJ3bfmA+lfTQ5VvNidwIj2zVOeztpPC17K0UW1JMAA&#10;dAa0TVrAnfc8A8JapeR2F5AYNiy3qFZXXGCpr0Pxfeajev8ADhnuFmWK02gqMCLA/XNcz4tstOil&#10;0uSHVEbLEuiLtx9MUzS7yC48OpGtzuZBgHPNVBK5E07baEwKeWvynOKXIEqkxA8cU1wBPJlCMN2p&#10;yFcsSP4a1MDKvoIHsbtWtAwbsRXnlxHJa+IbhCjqrsNgJ4r1CUXDPhbU9c57Vz2uWC3GlyBm/eLH&#10;lSByDWcodjWnK+hgB2E0QFwh+TJFTq64Yjd781ydq88V5cwzzSb1lIAPetmKZCygsRjqKzNbGqZW&#10;CRncGO7pSO+66Xsu3gVW3AJHhh16VFJJF50eCSf5UwJXaPD5RfYVSlO6FuSOtOkZSFIbkGmkjDZH&#10;agZVQKFGE6k1MAdrZGABQMB2+bjHTFSYyv3OvegCtzlv3TfnTyB9m4J5HINSsAAcClxwPlHFAFXy&#10;l8s4hAOeeaUBsTD5W+SreMgckeo9aYVzJKFTk9cnpQBteGrqMNLC9uHQuSAedprsZ20qf90/h6GT&#10;5Mb1XGP/ANVeUwSXNp4mtpEww88Ajtg16fDOi2sLLHGBJCCMDPWhiMa50O0MsjJdMo7H0rFm03U4&#10;nJhCSrnnmu0Mr7iCwPBqsS+2UiQdaVx2PM7yw1Zr+CR7G42qOgBqtukCIrWs42ngkda9YSVPLQtb&#10;xMCOQV600w6FL53maJag49uadwaR5Sdm1WfYMnnJHFKTDuUiZQNtetReHPDd3Z7f+EalUgn94sxH&#10;071BP4F0Yruh+L80bk8xGMED2zRcEjygGPYc3IwT1PFRswE6J5pORwRyK9Lk+HmpSRgJ8WrZkz08&#10;rB/nVZ/hv49jtZns/FGlzrt+6xwT+eaXOh2PPd2FYZxgetRZPlk+vTJrrpPAXxhcSAeBIZBu+8lw&#10;vP5kfyqJvAPxjEUI/wCFXXbhV42Sqcf+PU+ZCOTzzP8AMuccjNICnkOPMUZPPNdSnw/+MhikYfCf&#10;U+T1aQf/ABVB8CfF1WVH+EWobs/KfMH+NMRykhXCnZ1IxURMYlILkZHHFei23w6+NE1uiL8KAvzf&#10;fkmA/rW9bfCf4qu0f2i88P2oGMlpNx/SpckiuU8gj6t+8iIA+8TVaSWITfcjIJ4O4V9GQfBa8ex3&#10;3Hx601e7KkR/qa07D4T/AA8jaMXfxR8RXbL95IY9oP40cyJdkfK5mAuJMWY5xgqc1p2dj4iubmBL&#10;f4ca9MWPy4hYA/j0/WvrePw98FNE0y8um0HSY0iXma++ZifQbs/pXnXiH4g2hkmttA8K6dGBkC6a&#10;EAY9sVLn2Q7Hkc2j6zbSodQ8MeQ+3oXGR9QDQttEEhOexJ/pWhNcapdvqs13qlxLNK4L7j/IUgB8&#10;mIMScDniqi2weglsxELK8S98HFS4m8ibbaKQx65pCV8pNrDr0AoYyFSBIQMcVQgiZ0NxhRyPWhWZ&#10;t2Q33zTOM9O/rUi4WRz5YOBQAOBxhucflTB0I3H60MRvU44yeKZ/E/uaQCkruPzYGKru2duImwCe&#10;9PYMH6DAFV2cbpfwoAG5Dkl8HHNRnORjpSGQmRAJAcdqYzHzcfN04FMYnyecf3gySc0q53jAPNRD&#10;BeTKYp65G3k43etIBV84SThkBGflxTZWUomU7mnyMEh5Dc1l3EjMeB06GgBjvKJ32zcEdx0poL4X&#10;L8ZppLYOeeB0FL2PFMRIM/Px6UoOZSN/amDOfvNintkBCV/WgAz8wOO5ppxk56etGRs4U0Z+9kUA&#10;Jjg+nal4yaTt1/CnD75PtQAgI/u9RQPunjjNJg5Y7aFPLcHrzQA7cA0eIznP5Uh/1Uvy5OeKOOea&#10;b3HWgBwxtT931HrRxgDFN/iAz3p3O9uKAFxk0c8804Dh/m9O1NPUepoABxk7P1pQeBTeeaO54oAl&#10;B680dsZqPPBpm47z8o6UAS7h82fSoy48lv3hxmoHf9599fu1FGZJJdqxufmwAozmgB8hjMOWfOHH&#10;ep7WDVbzVFitNNuG5ALbeB9TXV6H4V1K4ktpLhZUjZgVQ8EivVrOw0qws4Y4ILfdtG4hetCE2clo&#10;fhG3XTy91exNcMNxLdF/Cu1RI49Nt4Y0T92mCVqOWWTzJzvYZGODVNZbhJGZYWYscH6UJWFe5Kz/&#10;ADyAEn5u5qKR3wp2L0qu7BZhmTq2SKrzTqVuDg4VfWqEPmlKwSkbGLHoT92s+aWUWI3biFOTtqpI&#10;801zHHBpl3K56hc4FdfoGh6lLqdotxFIoYA7CO3vUTmorU1p0nNnJRWesXrI0el3QiB4AXk1uTeG&#10;pT4dikFk4k8vOGNe2x2EdnpNhHFpyeY4wBszVmXR79tOWR7VySmQozxXG8Vc6/qtjkPhfqdnDe6h&#10;pd74LKmPJimK8e/Ne62usWyanJDB4Zj64Lf3a47w9oZF5PNOkEa44BUZNegW+n2SWpZLaDJbrnk1&#10;xVZ6nbTi1HU5LWvE2vx64tsvheZyWHlsvC4NWbSPUptMu7i40iJSyAqu7Jrp30y0m1K2EunxcOCp&#10;q7d2M0cf7uAsAo+QegrGVS/qaRpGFpfmnUJd1uFATBFdAkDMv7u45D5NVD9litpJiyj938yn1qtp&#10;9xqFw+pSx28iosmAcda55N7nUuVaI1rq21CTS50XUjC3l8N6Vx/2K8j1JlfXzNL5nGO9dpm8aylV&#10;5xvVOgpujaXLJrl5M0U3AJyw64rnlO50U4W1RTtIL5rixDlwqEE12f2LTLzT7NJ7RJFRegOCMU+C&#10;3R5JtkAI3FcA81oadZyW+s3G8ny26ZPWpTvsOcdNjKlsdEisbsCW/j/4lcuA0xONo461474Dja6+&#10;KWqvMb2SQa86xyvkgDdXqXiLzW8XR2yTWxaW3bYiuM4x6VX8PaeLLTbhxaxCVr8NnHoc1vSVr3Oa&#10;avsd62l2Vr8U5LiNWWZbFN0itt3Ajpgda6C4+xHQWO+FGdCWOe9ZF65uZpbwPsb7GgK57gVxb6jN&#10;/bWpRSO+EPy89c1nfojXl0TZqyfI9/Is3IclST1xWJca1cXWk6qqwSlY0Knnmq8k9xNO6rPlFB4B&#10;7VJpcVsL7UlSzjZ3P5etSots0cklZmLaNCbGREidmM5OT94VuyeYvh+NnRQARg96pajNZQaxeCDT&#10;ohKEJ49fpXNJ4i0mSS1trjXLYSNd7QMjrnpVqLbMPbWdjd1KeT+ydNCz8gjnNUNedP8AhGfh6pj3&#10;SyFtxAznFbL6Z5j2ckl8FiEYIGeuauS22nf2XAuY3KoSpbtj0qloDdzm7E3DSWeLWVR5WOQa3tOh&#10;tbTX1kbXXlmkuFJjJ4AzXIapf6nHbOtpLAjA7dwXODWdpR199btZbnWXkfzgVGMcV1wjpqc85djr&#10;/GaNJ4hjuI4WAVI9oX3rO0+TxRHLahvFxWDyuYCnX8ak1/UI2ksYoPnlZFyuOhFXtKtbmXT4/PuP&#10;m2An2rmlozoptWJ7aRhLfysX27Tk4rg5X1S7/aL8EE6VfC1t4pyJCOC1eni1ma9sY1ghMathuetP&#10;8VfZrHwx4SMFpZiQ6dMZMAZHHFXFXJqSSR51rw1K98a+CdPNy+3fKScZAC+tZcGnXkXja73TswEy&#10;BcN0xWh4TmurmfWZpFy6zyZY9VrpdJtopPFl+ZJPmM5wzHimocpj7VTasad3cakth4LhSN1V4iJD&#10;jPSteGzmbSRJl2YRE/SoPE15ptj4W8KobiJ5Xc7QoBIp+i6hcP4clkcEIYTnjpSbNUmedTyXV18T&#10;dSt7jTpljW7UKWQjdg16hYNDHZrFDakAwKDXJ6c+t3/xW8Vg+FQbK3nG26ZNu0+g/vZrqBdWMXiy&#10;aESQtKkXzICOM9M0N3BJEl7NO1lLEbkKpgdenqK5zSbC3trSyiN+jhL1mzjGcnNadw1wZ5WILAy9&#10;MVeisHfQdYufs7FYY1JG7nJo3Bo2nltPLhVNPiVfKA3Csa7KnVLAOAEAIJIrmrjVZ4FhVrBuZsKO&#10;4rftHa70EOyAFovWgOhagSINe+XPAkeB0wM1z0sf/F0NLuheyFoI2HXqGqYZXUZbc3bjnjB60bJR&#10;fMFhJbPOO4pJa3KSIdVvJF1DQgqRsv2r51YZzk1ta3b2V/8ACK806QBreWzUMo4PNYotPO8ZaUsk&#10;mEWXJHrWxeukOqyIsUgXygM44pt2DlTOCj0uGDwp4c0tJ0SCAnaAOfzp2qafO+h6LBa+MJRiUBog&#10;M5FdhJps8ljbzCdPmUkljiqlrFYW93es8yvJtIHPU1rCWhhVsnZHFS+GNLgvWuG0NVuGt1/0kk/p&#10;2rf8JNbxa34rA1KMlAnVuv0FRa3falLoF5GTtCMdgx6+9WfA+gM9h4gvrmWUmNh5Y34Bz6+tG5MW&#10;7nXyS3UrXzrA4UY+bPWoZx/xJJt03ITjmrs//HlKqMNq+nesWNo5NSSMyHG/HzcZrG2p0N2MzNyb&#10;JcWrORJ1xyBSXFxNvskCOBt9a7a1j06N7gLp6Fvs52g84rkZLfdrkjNn/j7OVA6c1JUHcNCF3/wk&#10;viWSVGEeFMef1rn/ABjJcXN/opGoTpBFd/cT+Mg13Lx7NOcpKpHkc4rCt7WRptTaW1jKq2UzWsNG&#10;ZV3daFjRJUn023hlvHj/AHKjHcVu3pFvpSRi88xCvJrAKWdskl15IDeS23ngAUzR7uK/8OeIJlvF&#10;dBKwBY8cdcVftLswVNpEdxqax28a29xbhtp3KAM1V0S+vn8bCV4rhiMgE9KxZoNNXVNWdb4+YS2B&#10;u4rV0CWZrHUtqxEoWAwOaJR0uVCXQ6nUNSlhW7YXUPmlDsA7UeF7/Xpo9be4vIZVBJVgMEfhXFX1&#10;rq0twjC4lUmc5B9K67RUkgtbdQk5DR4OAaysaps1Lm7u3uQIZZmIlO4ZPFYF9HeGVnlljG2MlmZu&#10;1JqFxNb67NKNaghiXLSbhXlniTxJqF3eX0OnabPINpB+bbu/GrhCT23JlKKd2bt/4hsrKwU2lxNJ&#10;PIWVGCnGR1NcFc3t9cXsN5d6tfzybmIBJCr7AVasXn/4QVludDiEhkPykDK/jTpRaHw+Y/Kh3FuA&#10;MZr1MNhXvI8fFY1aqJg2beIJ9cvf7P8ADfmMzcRBtob1rrbe8vYNPuLO88HvFPsO4K2R+YpmnLLa&#10;280oiiUpbnYqtySfpWVFN4sbxBczXGgxNGZTtYnJxXonl3b3Oi03UrVZZkXS0Tbu5IqeCdZL/UXL&#10;QKqucMe9chLMg8TJ8uC7AFelb0cOlLaStLq6geVnaG6GlYEyxqlvPLa6O0eqRN5cpbYKimu7h9Og&#10;Ty0DKgVlx0qbTJtIaCVpLyRFQnHv6VHusZNdv5PskaRgjLluooC5H9ua0tY1TUEG9fnLdqvWsumf&#10;2dezQz7p5IT857VSktfDt1Ldl7wmNFyyhsdKS3n09rGaC20ORNuVU46AUDKCvLK08LXbKXlbfJu5&#10;FXHHkadBFFfSSMw+Zs1STTZ2165nPjHZGBzDt+8frWhEYUjcZVggPJoAqQx2v2l3luGGSM571uxX&#10;Nlb6beta30QfysqvTFcrcF2uW2+ZtaXgKMmnXEFokGnrc3s6G4XCL0JFFhHUR6itz4T1V7ueykUQ&#10;vglAwzjpXt3wM0TwfF4C1nXk8J6d9vmupgz7BhADxtHavmu5FpbeDmhg2iPySSCc19J/Aa8Wf4Ae&#10;MLUN81vczZ47MOK3w1H2k0jzM1rSp0XY6+909/EHifxJBceJdSgtoLhTJJGx59q47x1FBpHiv9m8&#10;Q+f5dkZ2HG4sq9fxNezeGIbRdKvkVomebUZGcjrwa88+I0cMnxl+BkZl2hNWKk4BHJHBB9a9Cpi5&#10;+1jTT0RwYDDxVPm6s8y8b/Fv4aXn7PXjPTotS1QXc2nlBaY2Sb0B53dRzXoH7PVxNe/sn6TJP4mN&#10;w7alKEjkm3yQAdAT1rA+Nnw6+GK/ArxrrKfDPT7fUl0eJkmgIUEkZ5A9a8e+FXhL422fwq8Ka34c&#10;+JkgW61xDcafI+URAecdua86VRSnJM+jp04+zT6nrvx/0fXNP0bw34n03VtZjlg1aL7cElOx1Xlc&#10;jpjtXqHgHXbPXv2avB+o7IknbTEV0B+46DDZ/nXc+IdKj1j9m7XdN1LTrfzbnwOyTxA52y7eCD9a&#10;/N3wz4+8R+Cbn456BceGLi7dtYuYbOJyR5Dfd3dPbNZxd24v5DULrTc+wdT8f/DOz+LM+jXfieCK&#10;ZJkjknGCFduADXYSxo0WnOHVkkQOjqchlPQivj/4OeA9S8Q/EfWPFGvpqJtDq7zKswINy5Occ/wr&#10;X2ZMlug0S0t7cLDbxhY1znA+tJWXqEo8p84ftMzrH+yjp0G4gzXSge+K+JfDKkS6d2/dcnHtX13+&#10;1hLs+HHwSg3EeZeyEjPXFfJWhZFyp8s/6kdvasaKvNnQlaCPS/BlpcX37R/wzgW3ZvM8aWyqP+Bc&#10;1+vsyMnhHwvDjGzRYU/IYr80/wBnyxjuv25PhYDaKyQTSTsMZ5GcV+n93GPtE7yuixQ6dIxLHAG3&#10;PP4VvVlaJg2+axgwxSC9i+SPhgSM8j6ivln9pe1mtPFnwY1uxv8AUI55b5BMFclHZDlQRyB+ldp4&#10;Q8b+HB+0R8Yra9+KC3pudZMdpcMNqRhTjZjoMetch8a7rV9f8R+DfD2h2huDBue5dF3I5PTDjgY+&#10;tcslazOmjFqWp6D8KtJ1JvDXiLxZqscD6pqOnQrHGp3C3iVeMHuT1NXfiVNbR/s7+O2nuiGni2qD&#10;1Yn0qt4NufEuifsn+EbC/wBAtlurSxbJabcAAOMmvA/HnijWdZ8S6FDPcLb2EV8TI2RtYL1z0A4r&#10;lx+ISW534PDupU8kbvwg8K2V1qFzq17ZK0FtPmFXHys3rz6Vi/tCfES0t/Dt/wCGNF1mF7maHZey&#10;QNxEnTYCO/rXC+K/i3LD8MjonhbR0tYhYGE3Q++TjDEe59a+bI1upr3U7i6vLiS4luWdmkbJyTkk&#10;k+tcdKloi8fW5p+SIbKLEsBeJmLMSW962eN3EJojVf3Y2LgCrcafO+WGAPzrrSseTKV2QqG+X1Pr&#10;U4LAkbCfepCg8tsNzQmVjPIPNBI3zGWR/wDR2p3nSsFJc8DvTiys2cDpTSpyMIOlFgJdzbI+eooA&#10;YGX5z+dMQSeVynepRkg0AAK4DEk1IhO0kHHPaowuTgrxingKFPA+lJDQ4uDJlnAwK9u+DPgWXxR8&#10;R3E908Vlb3CNO+eWX0FeESj/AEW4wG+8Pwr7Y/Zyufsfw/8AGF0LUs8QXAz3OetdlFpaslbn2f4Y&#10;8OeEdD8K2VppXhHT4EW3AaQIPMc+rN1rpSeR8h+teU23ja2F7CtzZOgLc8cV3Gna74auygi8QWYc&#10;j7jsAf1rXnUtg5Wtzf3DJ4qNief0p3ylBiVSD0IOaUrweM1IyDccj5BS7jtxtFPMfXmm7T83SlcB&#10;PXikwSyjjmjBzRg7uGNK4C4O/wC5355pSOPu0c1KMFGJHemgICCU+7TBngc81aKnC4NMIy0nydKT&#10;Ag+XA+UU35dvQUSA4OM9KYsTncfO6dRmgaGsx2uNnao4lDSSllYDPerYi+RhuPFMIG/hfypWGg8q&#10;PyW/d0zyIccWhH0FTjIj4Wplb5fug0DKyRoP+WTVPtIj4TIpzEcgoKcMeWfn5xQIgLKJoztbBPNT&#10;7l2rjBzTGTNIEakMeCTIQU7cVJ61XxIC3OakBO4DB6UJiaJO4+Wj8KTsKXPNMkT1/rXNa74c8Fat&#10;aoupfD/Q7ghTtk2bZF+jDB/WujZolQlp4lGO5rm9W1hILKf7NZefIOFUHgmpkVFM8D8WfCI+XqNx&#10;oXjGcoI2b7Dd8n6K/wDjXzPqFrqtj4veyvdMuILgTsuxh6V9+Wmo6xLc2j3DbS0Z+RDwK+Sfi82/&#10;9ovQSzoZCjkkDFcdRO5rujz5FPmruBxmrZIOz5eAOKYke62JWbIHUChVlCriN2yeOKyMbCgy5BWR&#10;Rz3FTyqqxQFsgkelQHcPLyAPnFW59pS2y2cIO1AiEAHZkU7KgHAGSOOaAFIOT07U8hN+RGRxQAzD&#10;bT8pPrUZC7WyhxUx8zKnAA9Kbj5Jslc0ANiANwmCPoKtlsXgXceR61HAipIDuJJq0kD+bdSNbduM&#10;npQBAiYuD8xJLVO7RovKrwvJqCSWOPcdvODWbueWSQ5fBegZJLdkvIEtAT2p1vC8scpLHgZJpBDs&#10;WULEpJx9auL5i2z7VGccgUARCEqg+fI9DSkrnG0irNvG7LfCSZF445qs64uGAmzg9RQBG2c4zSrI&#10;mxhuOc1NsBRslRwKVIoTJIAvOOtAyAtwT5gNRgncPk4+tSyIoaQbW603adp5zQAxPMLN1xVyHfvk&#10;ynygVBHvHmAgAY71cWWAWBIjJHrQAjGIyE7ATjipreAyJd4OMITUA+zGMMJiPardpIonmIYAhaAK&#10;DCQNh5ZQPM4OKkjmA1Nf9NcDAAOetaLtu8zfaIRk9Kq+RaNM3yqp7HNK4EsnmtduMqcp2qnJ/wAe&#10;8yk5IajdLFeEedkeuaikcZmOSaBleQkoQOODVSKOVpJdzNjPNXAUJfMZFWIAhSQkE7TwKYrEcSxi&#10;P7hx704/6v2zTmYefJ8mOelI3Ofl/KgCqx/ejA71Mqkk8DpSMuD070794rEbQSRQAmR5rDZURI+f&#10;g9amVR5kmXI4pjBfOiHPJ5oAYBgsfIOalUyfMBF6YqwsWI2IbjFPAjFuzKQzA/lQAkaFZFZ3AG3v&#10;3pGckt8o4aq0hlknGQ21W4HrVlVwkhMb/cGRQwBUG4E881oxBPswG/kjnFUUSRoHZZQFXrmmfaTF&#10;HPhEYEEDNAGjGkbyY+2qFB+YmqN/NHH9sWJwUC/M2a5q91HyUvne8CpjOAetec6p4kupri4jtrYg&#10;DILZpxsNJm/rusKplhSQFsHoa82Zru4vZ2mnlCiU7VzT08xvtpmkLMzZJJqRNvl4z361rFFJBgCE&#10;bVQAL2pg+6vFSPnkbuKiIbefnxjrVWGJxnlhTGC4U76cRy2N1MY5LACgBeNvSkP3uvFNP3Tzxmnc&#10;gAYHrQAvbAjGfal5zJyTkcUi5DLl+/pUuRkfPQMiXcVPFOzx92kyuJOR16UYzGSfWgQHlBxS44PQ&#10;U4D92flzRkYP7s5x60ANwdq96dgYPy0zt1pw69DQAMSEBxS5xYXB2544A7009R83GOlNQkSzEQbg&#10;qHvTQM97+Bltvu/i1cFPu+QAfSvoCYhpidp4PNeTfBOCMfCn4iz/AGeRfM1FMg969XmP76X90wwB&#10;WtFDRVbGQc85qBj87DbTznee1NPMi5NajItx88AIOlPwNmd31FIR++YbBx0NMJbe2FP0oAf83lt+&#10;7b2pdp2nPembm2sQAfalLcfh+VADSPmT5+aaFYkcEjPFObBLfKQKcrqIHBHQcUARbZd7HbjBp4L8&#10;fJRFIm+YbfrmmMzeeCD3oGO6kYB96XHT5hUW9/MYeXwT1qTHyP0oAcDy2aTPKgMPrTOdp54oXdvf&#10;6cUAShmz9zt1pCflB596j+bHLDHpTxj0pBcM/ORk807ClG4yaQ4xxihWCzD5SfWmFx4xtBpvz5X9&#10;1xmpd8bEgR4pp27seYKB3MWaRhZOQXJFUkmcuMRtnPNT7gyIOetNEbiU5iGO2K5TpZMZSrI2Mkih&#10;p3cZJOfSgRSvcQ4XitKOwcpKVjk46HbSsBUsbW4uL6Uh3AANRX73duUUtMQrEZI611OmsLO4DS2o&#10;JPvwKxfEd/pk91abLeFCHP8AwL8KZLMaN4zLbsyMST1NaLSIkbHyxnjgVjx7Mg8AdhWvbQSyzwhX&#10;+XHNDBFtZZJbEYtOi9hTEhBzlmx7iteOFUtABGuFFVJGO85ixjpimNGRLZRm9VxOhwehqyujpNC6&#10;lGAZPmA7U1mf7STl1XeMit6y1CBLdl2p0GMnrSsBh/2No9o8JForHHIxULtEjzGMIOeAK6G5ntJj&#10;OTKgLKfwrmmiT7c2Gzl/Wi4WLdvd7osNGfQVNIQVYeauD1Gajt4EN3EDkc+lOnhiS/faX+71z1pX&#10;GOjMQI/ex8dM1MDG0rMoj+lctqZvYwhS2mOfSjTJr8zweZFKN45zml1C50M8KyAEkin2lvawyTEb&#10;OnekVpDtyaguPMNsOJOT1FMDRbYYpDtRjzj2rNhJGqMwUZ38cU+2yYGzI33e9UjMf7UlAXAD9aQX&#10;NySTfAcuFIWsySSMM67UJHeoJXcof9ZyOoFZBl2Xbq8Tj5upp2A2VXfHKPJBOKSLT4xBcMZTlmqi&#10;t3DHbDNzyWGOKvpeqSSCdu0YouBnXdoWACyyDb0yepplo23zUk3Bg2AfWtwPE29TChJXIPpT7W1t&#10;X1LMioME4OetF2MgglZL9R9mBGQQRxWpeXRn0lg6YIUYNQ3MMSuSrRkY9azVcb1HmZJPFJCGwxO9&#10;0F34BH0pJxJHI64cnPSryLh4juUE9s1Iyhru2yVwQeaEM5id7gzxqLhlO4ZOK1LfeYIQVzhetWjb&#10;A3NzthXoeoqa1t3L3AxtA6UWAYXKRR5ZicHAqk06mQnfMDu5zWy1u5jbMRPpxVJ4CQ/+jR4waAuV&#10;/tEX2hASp445qUSo0dwCicDg1Se1fCOITnnBz0qg7SIxBZyScDFA2WmuSAyKBgsQDW7o9vKVvjsw&#10;u3Ld645lm+3RkwSY3DDeldJaXrxaXcql3GVMB69TRcRNczWy6myG4iHznnPWmxX1ubuSNItwUYz6&#10;15/f3ha+n2oWYznJLYrX083LWkB8oAnvUt2KsdU7Li6LQDGOlY8c8cl5fIAQEb0qUTMskimUEsh/&#10;CqIbbcz4iQ7icnFNsLGxC0ZiYfZBnoCTTZBcIciPHPArGM8iou1hu83gVaur9RZQZkJfyegFFxWN&#10;WKeceXmAYI9avIXeInLjngGuM0/UVa+mzay5WXGD3rr1uoPs1qRHGMjgA9aadxMnzGJkG0ggU5dr&#10;K+Gx7VUeUGbouSKqPPIhlZSAQhpiNaOMteRBZRndVq4i/wBCf90QccY9azNFmY31s8suSZT07V6I&#10;kGnyWcTh4wcDApoR52sd7+7zayYBOWNM3FVcnaBu9a7a/Nkmm3gFkm4RHkV57OgktrhUeYHzDz60&#10;gL8bRvcLnLDPHNTziAjiFAQvINQ6PCuyRZBz/DmrGoxSRwR8N8zcmiwCQx2X7hmgjJ2nFV7i3BEb&#10;BF++SBmsO7uHiuLHcHYZ45q3HeF7aJzG4wPWiwBOkjzQRvIRGRzxVU6fuuovLYBVU7jitZJUdVbC&#10;HNaETp5RUWozt5NEdBs5n7JMiHDM2D9KqSfaQDhHIB5rrZQN65K5INUTEGaYG36+tO4jAguD5w3R&#10;suGGDXRvcJPY2it1A65rKmt0WSbK8DHGKjCP5B2SsuOQc1AzZlVU0uPH93jiqMJlbcTGcA8Go47m&#10;WSO1ikB3A9cVeDRDKmVFzjmiwELRSGN2EbYNVh5wu9pjOM10Ubwf2VLGQh/d/KcYrIkBHltgZ83i&#10;gCOQzLEhBcHHT1pY2mZBkt0qWR4yYQwQNtqMH50w479KLAWFkjEbghc44z2pktvu0m5mWYZx1Hao&#10;mQFcEEc9avQ82kVuboBW7+9IDKstRvoIJttw24k7gRVa6+0XN5HNPOWJfO7HStm709YYTI86MzDj&#10;2FZq5w2OmOwp6AaFnFbCznOF/wBTgCsu2trg+INQwoILk9elaVkYfMk3OxGeK2IraJZEkinA7nJp&#10;iML7C/2pnZXJye1StBttXGwnPat1nYSDJUk+1V3DCd8Qk/L/ADpIZzm10lKhGxu44qUdHyTmtVk2&#10;sS7pk9h2rPljb7QCAAtMQ63iJFyxVTgVWaNVubhs49PartuZgxwvaql6JjLKDG4yp+YCmISKQuiB&#10;bkgBjlvWum065aG0uC0hP7ogZrj9PBW/jUj/AJbiuxkt9yZESqBEC2KUtARzl/NcPqM7NAdvmHHF&#10;Z5bbGzZUgjiti4eFfM+ZCOmKxzHBJfvuuguBnFMZdsp82lydsuO3FV5bh2upg6HBOM5rUhER0lEj&#10;2YAI6daxbuCXzFIbADEnHegRcTyBZKqxAEdefWoJUGxOpGewrGe4ljubf5WwD8wzWtBf2DQRBoyv&#10;yfhQTchVFO4ByPrTHCgueQQvUUOSwnaOWNl39VNNJfyMsnJHrTBGXLBvkkc4b5uATVUW6LeblGfx&#10;rSc7UlJRi2CcVDEN8ZYjGWqkySmZp470slscit3R7+8GplpLEKB1PrVNoE83dySRWtbQqbBE8pfl&#10;GR60XBmreXQcaefMz+8yQKkkuFNgcMmdg59aw53jVFAUhgT0rHmunBfc0hUMMAU7knoFi58rl4yu&#10;05OelJOU+y3iiJXXnnNcnb3f/Esb/THXK8Y70+O6m85QLpgN3fvTQrDbvS53UkxgBgeMdq4rVNBs&#10;pob5FskBVeSU4Nemteq0dmpZVZF5PqKjk+zyRFkePb6AdaVgPmXVvCsqi4Mdm6cnlelcYy+JdOuH&#10;KXmohVk4AzivrW/tlayIW3U7Yz29a4W60yzltgPskJk3HgqDQk27BY8+8P8AjzU7eayS6aZo8gbt&#10;3I/OvcdH8V+Hruyt2N1ZvlR8wbkfUV41q3g20lhldbB4ZCOqHj8q85uNJ8V6bqUrQajf7Q3AGcGq&#10;lFIlM+67O40+SK2kjFnINvGGHFSTne9yRa7So7d6+MdE8a69ZXEa3OnXZ2vgujEH8q9x0DxzptzY&#10;ws11bksgBO7n8RUvQLJnqBZN1kCzEl/SrErW6QSF7qIAR5Kjv9a5yDWdHe13JfW28t8oJHeuD8Ze&#10;JbW20q+hhmVpnhIwp6Urgosd4t8RQpa6jDBKMlGBKnqf6AV4dokE2p/Hrw2pG+ODU/OmbGRkcgVo&#10;aNpXjjxB4sktdP0XXpWlkPmyxxFhz2DdBX2R8Lvg8uleHbe41V4Gvbhf3kaHIt09Cf4mbv6VNSy6&#10;6nVCjazk7I8xstD8Q6r4xeG00i/Ma4EkgQ7QB2B6frXtvhb4Y2UGr6ZPfTxSSkf6o8iId/qT+le5&#10;2dlpNjoumwW2j6VFGiEIiKN31Y9TmrVsGbxBasYnAIbvXPTlLmt3NnKKTaWy3ILLTLez0/SobLw3&#10;pkUKqflCjKn1J7k0t5p9/Oc/bkjPbHOK6QdB160teg8LCS1OGOMnF3VrnCNoGvlWC/FOaJSeiwA/&#10;1qm3hK4klH2j4panIN3IEIHH516PXN+JNc0rSfD+nTXEhaSfVI4beFesjsR37YHNaQwsL2S1Jni6&#10;j1bMZfCGgiIA3t23HVutTweEvCiShmsbtznp5hArs42DW1swU4a3Vhn3GafQ6EOxLxE31MWHR/Dk&#10;aIE8M2owOpJJ/U1opbWS2+1dPhVdhGBVmiq9lHsZ88u5yOpaT4Xg0+8u/wDhHo1ljbKP5jcE/U1z&#10;rX+jTWoin3piJlWcfKSO/NbXjS6WHQfDkZyRPqZBGewHNc2f+EdlsrJVuLSVUjGwAgFT3rlxTVOK&#10;sj0sFDn1kzMWPQLLRtSFt4kvJhJcEv5hJyTWTqF8yaOq5nKsQfKDYLkdOa6ebSrO50tYluDB84YP&#10;6Y7fjWffeHYGtYZJPFykogCKB93FeY3zbnoN2skeb3ms+OpQV8q92dAI0OcDp0qDS9T8Zp4qQDxR&#10;q1s0c6+d5iEhl9Npr0KG2v7LV/CzDxXphiklbIZASMVuXqaRLPZzvpFnLL5fLogX+VOVNNXJdSXw&#10;ktt4kJ1GFZtMWQiAAyrwWP0rnfGckE7eEmVSSRIc47VvWWlabJcw3DKsBjfK59KzvEkEJtpHit2K&#10;oPlIH506CtJESp6Oy6Hm3yHPyn0pqs4uJCI+Ae3ehgc25EoALtuHcUm09lPPvXpWPMl2NrTta8SW&#10;OoB7S/uNpPzxSMSrD6GvUND8aWMwhiv9OaCTtKv3G+o7V4qA+1vn+ntTD95iwYYbtTi3EzcEz6zt&#10;riznsIZYNStJY2HDIwNWa+VtN1PV7PUllttTvEbIyA52t+HSvTtJ8cZSGPUfC8ytuAE0ByGHqV/w&#10;rZVl1MnTaPW+4o/Cs6wv9Ju9NiltdcspVKc4b5h7EdRWh+dappkC0VHI8SW8rvcQIqrks7YAFeda&#10;54wsLeS5js7KOdgSPNY/Ln2HehuwHoVxPaQ2U0k1/bRoq5LO2K8x1vxrBEbqOw0tJWGR5rnj8BXl&#10;+s63rd9ehp7642luFViF/LpXPk5YnDH8axlW7I2jSvuaWpajq15qEs1xqtwxZznLcfQD0rIJYmTj&#10;/wCvTyAXb5jg9qcF4XisnNyN4+6rEAR8HLLxUioOeasheBxQByeKkGQ7RhflowM/dqztGR8xpCvP&#10;3e9W3oS2RhealCnI5+lPReU5q4qqsW8wqxWJmOTjCjqaQbD7ZZBqGnloEC+S3Oa+FPjroQtf2mIt&#10;QRQLfU9PYkLwY5F64+teweP/AI3fDnR7u4g0rw3qGsXIlZJvKfbHE6nBBPsfSvkPxf4/8T+I/iH4&#10;bvbnw9HaW1sriG2Vi2d3XNbRVtwjozI0uXWtP1fVns/FF7tkkJmguSXSQfQ9Pwrqmt/A+s6I41Dw&#10;4dKvcgQ3cA+Rj/tD0+tYNnJYXd2oR7SOYr/EwAJrViTV7e01IS+HbSdNpBVCGyPw6VDiU2cnr3gn&#10;xVZW4uLO50rVrby8l7NwzqPdQc/lXnUny3SRzx38DCTDRywlSD+NeipcXNn4yMumeKdZs2kkYm3l&#10;mYorHtgnGM11R1nRLzwxpNr4t+ENjI0e8Lq2nxjeVPQsB6URlLrqJ2PCbrbDJvZ2dCBgryBmmo+d&#10;uB2zXsV74Da78L/bPC3jrSdRs5UYm2lcLMpHbB5/SvGbu21Kw8TXtrqehavZyxSkeVNGR+IJ6irT&#10;T2ZMlYnj2/bmKybTvBPvXcWDFrLLBS3l/e9a89iaI/awmstIDIOQvT2rsdMmUafaxyKwbGA3rQxG&#10;u2fMkAxnNKM/OOMYphLdsn1NPHQcc0xCilyNxwKaSRLgr2phIBBK0DRIc+lA8zzRkgg9KaGXHLAG&#10;pYyDHcMZRwPlxTAXPzvlew70MSEY4XPFUZZVCgZwc1WklbLlZD9zmk0CLFzNgbmWPbt5OelZEtxM&#10;9s3l3DAFz9ahdXdGLSScP93NSpCqtFwM7eKCrD7WNwVZp5GYtySa2xIQuNhAAFZ8X+rZfLPJ61ZO&#10;fLxjoKiSKWhoxzHynwyelOCO7YBP3qxo13XBwXzu9a1UdxEQJCDjFZtWNFItxoFmIEy5A5q3EJCs&#10;nygc+tZaLiR2Nww4qdJJBkhzjPNQ0WjXjOA+FBOeeadJPIhXAAyp5xWYJCWbExHNJcyn7NES2SBi&#10;osaKQSXUiwXDeZnHvVKO8mczZspFPqTxSFFcgMx5IqZY8IP3SnsD61pFIynJkLFDNZeYuV80YAHJ&#10;rpZfsMvhyJbXSYYWaNdwZOcDr+dZ9jbSvfSA2/KuMNjiu5+zQnS7LzII1fysB1H+FbQZy1UefPY2&#10;4tiI7z7/AFXOCMda6Pwtp2mN4gYS2jMi4OWOdx+tJJpdy+uRH+0ZQiycYHXNdjZ20FvpC7HG5wMs&#10;etby10Mr2OiN3Avkwx2USrGmFCjAqBpW8qXB6tnisxi5dD5nJHXFSI7Z5bPP5VmSSOSVBZjz0NV1&#10;aL7aQ8hUdjUkr4YKVB44NUw0Bu41ltmK7+xoAr6neTxWs0aXi48s5I7CuGL3EnmMbrgyH5fWu+v7&#10;GzlVykhCsoxk9K5mbSNQFxhEJVei5qoiOebytr/K2QPWqUzwCFRsGM+lb76XqRkm2oUyOM9qig0T&#10;WnkbzNirnG4joPXFNIq5hIMSApv6j7rc16ZoiXL6NZs6vhSDjvT9L8MaFbw206+KJLh5OZFYYAPt&#10;XTRQ20b3AjtcAqOc8GpG3dCTMP8ARsYyY8HPaq5VjKmSPapH2mVhx14pYklN1EcEjPGRQSCZSfG4&#10;c92q5s/cqzSoF2HBqheFBbTvcPbqiDlt4B9sVxOpa5IiyRxO7DBAGegp2YXO8kvvs2lyF3tCBnLM&#10;R0NcFqevTn7XFbXRijwcnqDXHz3eoXEw85ptgYlVD8VTZmM+5oFVegGaSkXFJiahNcy2VqHVmfD4&#10;J9DXPaFdQWnjaaJ0YBpTwTwa2pN7Ff3oyO4riddhnOp2i+cMiYEMpwfzpp3B6HsV2sD6VbzwElW6&#10;gjpVRQGCYlGdtZHhbVGbTpdOu7SNmSJQsmeoro3jjjubgCxIHUNnrW8ZXOaUbMiUlYmHfnmqj4Mo&#10;zGOARyOtTlj5nKnNMOTMpIH4VQjz3xPpm14b2GJiUb96qjoPWuUgeRriUeYMDG1vWvbNqNb6kjQR&#10;MrwEMpryHWLVrLX32BhDJOxXPaomkaxlckV3AX5ecetLkHzT+dVoJFeGE+Yo4qxhccLxmszQdx8u&#10;HHIpwxlvmowNgGKaSihcuOTQFiUL0JjWnFSW4IxioywMcQDNkmpBuANMQY+Vvl5yM+1GFySDijnH&#10;SnclQCvf1oAb8208rxS7fvYJyRzSkAL0bOKMsPLO4Dg59qAKk8Un2VmHJ3V2Xh5xNolyjo26FPlB&#10;rkGExZhvP1+tbnhmR4vEt4jkMGHyt9aTC9jpypzJlGGCaiVWVWB5G/1rTdD5txlM985qjcLciymZ&#10;bY5B4NQUOZU8mP8AdgZqWzsg1zqDtIDiPOM1S26kyaVmBss3XpXV29t5dtZMblsvCd1MZHp52Wlw&#10;g8zBcjrVyO1kSTzBftsLEkH3qOGIbjhOdxJq9FJA8NyJJWCp296m13qJl23JBGHmOPfiujsZ5kcs&#10;bg4UfcJyGrDgWNtJ3R3EeM/N6gVdd4o9Ig/fryp3HvQ9ibm3czky2zxCYE9QHOKDP4gW3Typ5zzk&#10;DJJNY9gbi4imWJXYq3WteH+2oNUjYFOBjaRnINJJklyO68QSRxE+IXTYPmTaavQX1w06iS9ICjGS&#10;vWq9t5zape+ZCVDc/KOtXTHZsJQLLnHJq1Am5ciudSZrjbcylApxgkZ/WqjXsrRTqLyYFWORvJzT&#10;HlS30WYme3RFibdLK20IPxrxXxL8Q/DmnyXdvpmhJqFyZWDTbvkDfh1q+VMaueoyT3L6pKBeXahE&#10;JBJIFec+IPiRpenS61Y22gW1xeoSpZOQD7kf414tf+LvirfXc/8AxUMdpEyMAkEYXCkevJrnba18&#10;tnZlLSNIWeRzksT1qVGxdl1L2t6n4v1vxDFPqF7IsMbkx26HCKD7dzUltb2ohgUqgRewFRKq7l/e&#10;NUgJ2YDnNNKw7lhsC+l2LhWXFM52zZfnNMDSdGQADoaXJ8tv3QznrmmIMESH5c4pwxz2HvTefMh/&#10;eckUNu3c7frQOwMBxzTQ5LMPKYUbhyCO3FISBGCNuc0CE4LHLdBTM4HL96VipUZxzVeVlO8DjGOK&#10;AEld8HEx+7xWcjahJdXCR6XKxHcVs6PpviDVfHlvY2GgySSCRfNweEU9ya9bi0PStJ8TmBr2yuJ4&#10;4VL8fxdx+FAXSPGrLTfFtxeuLf4fatJIVPO0gEfjVW7h16DUfJm0G9SVXO1SvX15r6nstQjTwr4t&#10;uN+neYESO1jRACpPH41m+K5fDth8OvAcN14fs7nU9ShmZ5to3IW+7+VS3ZgppnzPlvsiloXUk4IP&#10;Y0+ZilpGNhLEA12badEuj6cky75hclmfGNwJ449q5TxHaXkF5byI+UZFx7U7gpamRNJctHEdgI9D&#10;2qE7vJ+8D0xTxuMSlmwdgyKaTh+p56UwDAyOD0pcdaB1bj8aXoV4oAcpYBMYz70j9hvyabk7k96X&#10;OJFO36UAS/LiEZHTmmsFBX5u9MGfMcZ60oJ3KMk+9ACMCN3TOBSZOwYobHBLHNN9eKAHgDC/vx7+&#10;1JkfMcj8KjZQUKkttz604BRGBg47UAOGd3qadzsPGeabnkfSjJyaAF7nHel7t8v60dzRnkcUAL36&#10;Uh+71pD0pM8mgA9OaCeTTCRk81C8gAOWXGetAEjMAOtVWlXy5NrktnipYIL+81iygtrG7lkeTAVV&#10;4+pPpXqem+DLOKTRpL3VEd9oZ0U8A+lArnCaHoWtanfQ+XbvDD/HPJnb+HrXrei+HtCsSCyLNIo5&#10;dxnn2ro4zZQaPFDBaxBUTChBjFVGdvMyUJ/Gi1yWzQaZi6gRRqFGBt4wKz5D++nbLNzUDvJ5W4Af&#10;e5Gahkmxbph13VRI6QgmIhj15zUTyMsD4kX7h59KozzqPMd7hQg6jPOaghW9uZGEdtIqseCfShtI&#10;qMW3YZNNM0Sqts7tu4I7Vdt7G4k0mSSdZACy4FdTpeiubZBtUtjJJr07QvDrXFjbxXVoEiMowxGK&#10;4q2K5dj0KOEvrI4XQNOYvprW2noo3DcxXoO9ex2NlYKmklY0j5HnEjljXQmz8GaT4eGdWsHKxjhc&#10;E5+nNJYT6ddXsbS+EJ4oCMpKeN3pxXk1q0pO569OFOCNXf4e8vTkbSIspH1wM1BJcwPesI9JwijA&#10;GM5rajtNFaFXW4VcIc5/SpdITRRf33nSwLGshy1ZwIqNX0OakZDE5eOZFCnHGADWfZXU7eLIh5lw&#10;Y0DbgMkH0rp/F3iH4dWnh+3gEhuZnB/cQx8r9T715tY+L9OjuvLg+B94PMlAEhfJAPtTIR6dZzPN&#10;qQCxSAB+Mik13VUsII1URtLKuBk/drEt9ZSG1uGayiBkTII6jPaoNlhf6tZPc2U5XzgRlvepk1dG&#10;0YSsY3m6xfatGoglCtKCcdMV2iLNBBpECwIqAru7Zq3bW0ceuWyw+GTHGGXa+fvVt3uiXs+p28q3&#10;UipsGMdzRJoag77DYRYLqmls0keW2g5PSvS9GitjqaRGyhCPECSB1FeRS6NrCamGbVrx/nyPlNei&#10;eHJ9ThntTcxOiqQqM3XFcTlFzPSjFqB2l7Y+F7TTbuYaVBDmQZkeTqT6A1nXMGn/AGLTmEysrwEZ&#10;U5xu6H8K5jxk97e6tYwqZ2hii3KFJGWPc1X02S7j8LaFFdX5DKWG4nJx2p1GotJGEOZ3ucnoPhDV&#10;4P2mfEeo3vjWS6tLSCR4bh5D++EnIXb22Diu2LaRImoeXcx4SRzgVR1CXF7boNZcIUOQG6/WvJte&#10;1m6s/Gmk29tcOplRxKwGcKeP1qVOU2PkSPRP7WtBdSJGyzZkKgBuBio7y2shpt1eyNGjGL5lz09K&#10;5zwlZw3E2qNtkCRHe7se5rQ8UwX1zZ+Hrazv2SMXn75gfvAdK6EtDNSF0yGP+ztRuPOyBG5bnt2o&#10;0aSNdS1eVZiRufk1p2VisWgwxHUsuYFD4PBrm/FtxY6L8P7u4adRLOrJaQKP9axHJP0600hTfUlk&#10;jtx4jvLmVwSbeUKP4TmvEtC0e1vP2i9dgmLkJq5lQ7scBs123w7fxNqGleL5tSvnNlFKwtVZcMS3&#10;Xn0FUYrG+tv2pNBa0neRRKxnc8ALnIFaRWpyyaZ7RdvC1ro0K5UQxBTk4zjiuT1+6FtZ27Ez42EZ&#10;Hel1G4vH8TeMJ3iVY47dfKAbAbHWsy2vPt/hHUY7nw+oBn2xE9sUox941+yc3JLdyaMJorOQ4R2Y&#10;YrR8FPf3mtXN1c2yx2drHKCzHAJ/rWy1q8OgSQwxwMZFC7fQHiofElreWHwH0G3giMSTX6iRl4+8&#10;eea6edWsYcruadvDpEmv3c9vIjo1w373HHB7VqLO4vo44rV8M+GYVmWv9l2ngXRoYtRth/oCk8jJ&#10;JHJqsNXsbaJPnikkaYAewNZ8tzS7R3dssivEU8wgLnrznvXLeLWiaG2km1N0HkODuPArpreeT7Jo&#10;86QrseENxyDXM+NrH7Z4OnuJNY8iKKPJRR/rD2FZp2YVNYs888Mrq7+JPECWbn7OQTM56AdvzrSl&#10;vNaTUjbwn5/7RUeYB1Gea2vCcukQeErFVJ3zRSCUBeeBxzVqx0m/n19JIrd9iXjOzN6ZzW7tY5KU&#10;WmP1y2mkl0hhZvIwtE2BueSOa6fQrcR+EmSRUB8nJWlmkhYwqLZcIAoPuOtW5AE0KA5PzpXC9z10&#10;/dQx76aDSb39zERHaylVVcZOO/rXH/DlDf8AiD4qX85aSWTVyPmP3Qp4AFdpeQW1v8INUvrq5jLC&#10;0cIh754rzf4f3Qs/EHi5De26R3N7uXLAYJNdVJXWxw1JNM9SvltopJgQobPAFWEkKeC7mUz7QIst&#10;6EVjyXEFz4/8RqbN/LWFNpzVmd1fw9cw4AT7FKp+uOKljaconn1/Pb3F5cTxLE4FzgEdBVm+1iz0&#10;zwr4dMtxcBri8jjiRUJDMx7noK5/w/DNHaX8DlsLrMhYt9a7jUbXSrnwZPAbCBx5kTYYAkFTkEHt&#10;RI0pqwPAw17TJtxUm3R5FznAIzUtxd2y3TvGyKQnJJrVghB8Ou8i/MbRVU+wHFcLLY6nNr+swuhE&#10;XnqY3DY3A1nc1sdloMmnSa3cXNxqMARImPLACludY8MXWrz241PTAPtm0EsB0NcfqC2lrbWdq8E5&#10;Bg5w3X61wGnaOLvx149kNrepHFMnlSiTABPpW0Ipo56s2paHf/EbVrq2tvANpYaxkyRkkRN29yK4&#10;7SdT1n+2bL7QW2I4JJ5zWhe6FqMVhp0kusTzMZAI2cE7RWvYeH7+4nsQjRIMDe7HH6VcWkjHl5nq&#10;W57nT9R8a+DNPtzEHurgeYy4zhevFej3UlvY6TdWUSkMtkAQvJyB3rgoNM8N6J8VPD2pSa9I0sFr&#10;J5hPKkn0FbulXdvf+JvEF8zyrDLMdskgwCB6A1NS3Q1hGxf0dWksLhnuJNoEhy3FeJ+IvEGot47u&#10;beyuGSNL9g0ijJ4NezarqmiwaddodbsUjWxk4VhycV4poVvaSvrdzHp3nsL+UsxHAyTilTjdhUmk&#10;j0Lwrq15PYRvNqcgaIqHaRccUahrYb4l6vDb6MrRlVAkzjB7ms6yjlk09kNv5fmOd5UY6dKfFa2r&#10;eIIYhEWZJRuI70pRS16BGfY6rTJ3liuIZImcnk+1aLqCxRYCoQcj1qWzhtEltCtmqOYwCRVbUDfJ&#10;e3YSIFmThqV0Xa+5mahBJPoNzbiNiCpV+eQDXC6zp+sweFfC9rp2t3dtBFcsZginMuexNehWK3Ys&#10;7lpZiz5JJqN51edhNHCIwD264oi2ncJS0secsvk+FpHmmbzfLAGT1Na/g1r8T+JXNhcFXZSjY4Hr&#10;VttKOpeMtNYGWO0jlO8f367a+vPCuj+CLpWurBD9jwoXBY/hWrldaGcVbVleII+pXMkskQRD3OK5&#10;7XfE9pbSNFaXNuGCHcQAcfhXAX2vateQ3QtIpo4i7fMfSuWW2vpmPl6hJ57T/eYZANaUMNKfoY18&#10;VGmvMTXfEGpXuswJ/p4jM3JZSN5qW30zxDNbW1xDbyxpCoaR1U4Yfh1rQ/sHxS5to5vEGnXJ2Zj2&#10;xbdp7cirwXx7p2l20EniK3VWBDW4AbC+5r1qOHUDxa+Kc3uJbRXNxCg84bUTBOO/esmS28vxACbg&#10;sqy8811Ngx/s68gQRebKnUnABNV49HFvdSNf+MZC7yEqqrxg+9dFjiM37NJPqYkt71tgI3BmwK37&#10;e1kF7avJqkJG3GFORVO7bRoEjiW6dVdPmIPWsozSxIPs7XjBjxkk4pDOhv8ATdKLl/7Ot3k4IZWx&#10;XN3kekRNJHI0w3AblJ+7SI+pR+c8s1wNxyNxPFOcpdLIW0p2HTeR1xRqBJBFYf2HcGC/R025IPWo&#10;7m3WbwHqLRRXK4YeozipIorWK1AEEmC3QdKtzXs39jWUEOkIFVvnAHWgdjl7DzYtRi8+1m2sQAc8&#10;EV6HHp8z+HBd2GoafgQ/vIcjdXOJHPcXsCPp7xxkgDC/1q8kV1Y37CNZy7R8Hfxj3FNu4IhcMUPm&#10;RSK+Tmmwwq1jOwVsZ53HFQma7m19S7Q7VJzj1qWbe1spbUo40VvuqeTSAiia5j1iCS3tYt6zDBYZ&#10;GO4x711WuweGNQ8PeGZJru1s5oU+6CPlY9T9DXOo+zS2ZYlXchAY1nW9ncy+IIY5YZ5EnnHzhzwO&#10;9NCZFfWlsqtaprIuDNfwKky+hPNfanhrQ9I0H4QeAorayiWW50FWuSpzvLL3NfJmvafpVhZ6UsLM&#10;F2K0ZLZYkda+gfh14nh1b4eafYTTk3VhY7MufmdMYBGfSvSwEby03PHzW7pO60O0sbxNP1fRy07f&#10;vriTZ3HWud8QH7b8a/hkwOf+J4h/XNdXreiXrfCfw3qMCSMLe5kL49M1yGnyI3xY+HLPkeXOck+t&#10;cabp1pN7lZfT5qKPZtZs9E1DQPEun6jpomtLnSokeNjjGBjg1h6Tpuj6X4OOnafpskdsrfuVDnj8&#10;c1uzOslyGUp8yDvVSTcJRlR1rkm7ybPVhGyRDb3F2moEtPIwJAAJ96/O74w6dZTf8FMtcjdI44Z/&#10;EFkzFV7sRnj3r9FwgMsBMI++Mkdua+ffiL8Ltf1H9oTSfEenanYyhtWs2ljdsFFRsnj6Uqbakn2N&#10;4O1z2qwt9Psvhl4OtbbTraKNfDVsAiLgD5RTVizrED5XkDirtwNtnpsecFdJgQ/VVwarQM6anAxj&#10;DKvb+VayabZMdNz40/a3LNP+z+o28NcHGe4xXyvosr+fblrQ/MAoUe1fqB4z8DeA/FEkH9qXd2lx&#10;GjCCRGwYye4Fcdof7Pfgq31+2u7r4ratcWay58iNVUsPQtzWdOXI3c6vdcV5HNfsq6Tct8aPGepH&#10;S28q20tUMhHyqzHoD64r6K+LF58Tbq5On6PJa2li1o/2m5ZseYn8XPbArsvC+jeE9E8F6pbaXoVp&#10;bwCIBUTqfcnufrXnHjOXV9T1yw0Wze833d8qyFCfli/iJI6VNeqpKxNOF5XR81WOgQXfiR47O5vn&#10;itJpGv8AVQNqyEcsqnpk19OfDq20WT4aXFzBpslpaxQTIwuQQ7FMguZD2PXrXTy23w08PfA+ysr8&#10;6QsH2UNIiY82WQDpjqcmvGtX13xBrj2unab4dubLTTchILGyXEk46DcV6A9646lflVmenCk6uiVv&#10;MqeJNXu73VdS0rTdRu7pZNU8s3Cg/Pzjao9Kl8beB9P0v9gT4oXl7pzm7l0mNyhOCpI457V7p8P/&#10;AANY6XBp17qFhaPfm2Bjg6rbg+vq1Zf7RkkafsI/EpPM+eWOMLgemK4Z0JVFzS+RtVxUaCUKevdn&#10;5T2NrC9qSLd9z3LZ+natL7DmOQfaFBEZOO5qXTCI7S0wkZJJzzyOKsStILiNzDJuJIOCa6oq1rHk&#10;1Vd3ZkRrJ5RAib/WEAn2qyu/yuSc5q0R+7P7teP61BtOCdxPNW7o5yVB3L9BTuMGmBHxnzPwp4DA&#10;k8dKAEIQjhR7e1MmWYJEUJ4bketSnG5QR9KsRgsHXcuMCkgKyl9oyg6UAnn5vpU7xMpJLVCSN3Sg&#10;BecDk0wswL8cg1IMfNz6U18bfr7UkBHIR9nyepB4/CvtH4BIp+AXitm4ZpPmP06V8VzgmynbA+RQ&#10;OtfbHwFWQfs7eKwyMGyDz710/ZaEnax6DcD/AFn3DiU9ulZZlu4rpWjuJwd2QVbGK0bxwJ268uel&#10;ZUu7KkelKLsjpuddpXjHxPaSwKZJZFUgESHIIr1XRvHOiXH2dLqwe3kxy2cqf61847w0hG0ZA9KQ&#10;iRUZhcHrxitlIhxR9n2t9pVxCjQ61aOCOzCr2OB06V8cWOqa3byw+Vrl2oBHy7iRXomk+OdahMCX&#10;EEcqjHUckfWqbRDi0fQW0elNwK4jSfF3hy7aNZHNu5/vnIrtIZrWW3V4r+1dSOCjA0muxNwYDI+b&#10;vUi8K2aXaDjluKMDJ4pWsNi55bimjO1+c0YoYqEyTj5c0XENKqWPXmoyoEnDEcc1FFeabJOyJqcB&#10;YPgjPIq1hfahjI9xB+72pnG3PB5qbgpjA60mF7ikBWZwGXqc+lSxkbT0/OpDHEQARUQhKs+GYjnv&#10;THclI+UfMDUG2X7QCsv1FSASDGWHWpR0btSAYC2eWNSZG08Hioz/AK9uOtOIPyjFDAXjzFNO444p&#10;uOelO9KQMOKx9S1CC3GwPGZCOBmrd7cwW+nSu8i58s7V7k15HPcTz+Kr6SSV23SnBJ/Sod2yoq5v&#10;3N3cSSXDtLISw6BuKxvOcvJmVfv96axby1HzdKaFBYZQ9exqnG5VzYtCTNGO4UkV8k/FOVG/aes+&#10;eFiZSfTNfXVqq+Qx4z5Rr5D8fRif9ovx1goVjmUZ9KwraAc7aGOK+iCyDac5J96vz3NvFGVSKFmZ&#10;hxisSNZACTGwHIz9KYUkZgQrEBuOa5UzK5tSfZjBbN8oYr0z0qtk/vMuTUCo37rl+F5qfICOMfw0&#10;AIC3z/KOnrSLKwkCe/pSBSdqljk56VKsCY3GUAg0xCyHEkY5AK96bGN0hwCckUro7uoLcD0qwixr&#10;ZyYYA+tIBd5WfHlA4A70stxMYn/f/wAPAqs5O04JJK1UQvvl3I/3uKBk4DSxyAp+NSqnlwZCA4Pa&#10;kUoB/rFqQZLD5uPc0AQmVzIcRHGepp4JMRJc/e9aXyna4KhV45OKa4OdpRhhhgCgAkKhIQLliW9D&#10;0oUDecHnjNV50b7RCVjboM085Fsp3c5FIZYO7zeXNNDziVSqr1oXadgIbJAqxtXco2YHA60wGjz3&#10;dA0fzE8YFJgC7uF2kMAMirCZiuyTg/Lx7VUwx1S4fk7moC5LmM2t2zfwiltpLF7ScfZcqD1pxiIj&#10;KyQMA3vU8EVgiTjanzDgZoERCO3eRfLIA3dCaJYriKc4hOCPWneSv2hPnx83BBp9y4WKD/SCRjqa&#10;Qxn2gLbzBoGyV4NVTIDG5LE5PQHpTJGDj7w+7UaALHgsTluKLAPj2mdtx6nqT0qyscQkk+detViP&#10;mNOONv3qdgCRDmTAXinQbRcKpkJHfFOIYW1ufNJBzUSZEj7dvJ60AOlDedNgDrxQj4MoaAZPQmh9&#10;2xvnGcdqrb3NwQbfjPBoAvAHaCVB9DTSMhTxSqPkhzMeV5pCBk5Y9aBjRgnhacMed9wdKXOCeajD&#10;AsRxQIfI03lsqg8in26YgfLE596aquXXBJyanwqKoLgnd0z0pDHJF87DIxnrV+CMtdRxqg3MduSO&#10;OappHdyXaBLc7RjOT/Wr1/eQQ+D9RRLaFJEiy8gPP4U0wQzX7EWGh6Yv9v28rSgs4RuleV6vqsEM&#10;fzagvypwAaxvEHiKb7HcItxcPJyBuY8V5+j3dwzvcSSnMmRzxiqUQsXdQ1S7vLsIiziPzcZJqnHE&#10;UvpT5GML1zV8JApAWBRhe3am8fNkda0RSVhgVc9T70842kbqaxGAdvNNJ+UfLVDFycGo2PPXrTjj&#10;H3qjOfMHFAxwJB6Cm8E596MDCj3pecfdoAQ7cNgdqVeSpDHHOaQdxt7VKrKsJARR70CGncCx2jIW&#10;omJ8xsg4PTFPY5bBI600hgBu2+xoAYAPOBMh59qlXO5/l/WmcYGSKd3Ujd9KARIMmJsqKQY2+tKP&#10;9UOMHNHGVw1AwH3GzF9OaD34pcDJ5p3/ACzHy/jQBEQoKAqelLHw1/1xuAU0jHj8KLYs95BD5OT9&#10;uTBHfmmnYR9hfCuBoPgVEGiCtIm/9K7F2cxyEjnzKzPC0DQ/B7wtlm+fTkwe2MVpSY2Z3Ec1tSd9&#10;WEUQMODxULAiNjv79KUk7iC1RHd5gGDjPWtChxJ2dMk0AHYeabhxKQVHtR8+7GBQAnHoKjP30w3U&#10;U7DfNlf1pM/MTjHFADwMEEN1qNyQwO3PPSnBiB60hBbeSuKAAeQ2SGC8dKXam1fmB59arGOQSng9&#10;KAj+S2ZDwfWgC2yxlFw34Cmg4LDH41GjSKqjapHrSs3ysSO9AAzIuQVP1pySwNGR5oyOgqPG7aMK&#10;aaqRi4z0OTmgCUlc5waT+JeoyaDyHG1cZ4p3O0HdxQALnL8dKeuCV54zzUWeV5pDuw/zdRxQBMww&#10;4K8kjuabk/Nk81DmUOqmU49afxu+4efegChGgMCHy+tTALuxjtWnJDEGRVmQKAc1jXMgjkfac+1c&#10;p1suqTGqOEB2vyK6e0v4PsYYW8AXaOD+tebR319Jesn/AAj8yx+aBvPeuvhtGk0YruI2oD155p2J&#10;LOt3ulnR8x25MnlHAU5ya890m2vbrxVqZmjmUByST0Ars5YbKIqrRggDoaQPAjQiK1jG9sHFJIbZ&#10;SexUsCpcqpI47Vp6bmG7tt0oPB69K1FUQ6PHlY8yDJBrndUlKWu4WWcAnKmmSkdVKALYMUzvJ5HS&#10;sWXf9oP7skdqpadq0Z8PwIbUqwzkMc1dWXzW4PQdcUMpFq3S3dCrRxjjnNY99Zh76NYroqq5J561&#10;ZHmLck+acZ6etXB5T20hWJwQpyTUgcmGuFeRTcS8HH1xUcU5W6ug/mZ/hrQu4ZczyLbMQHGazHMe&#10;6POckj+GmgOn0+aF9MVt21sHBPeoTI4kmJQNl+D6VVt4Lh7eLa7AADoKsyxSqCphYYA5NFguJI4a&#10;EAxxk+4qtbqxup18lNoPHHSk5CgtJ0b86sWhQ39xzwcUAzSij/dj5STiqkksK3wjKqTu/Kti0WM6&#10;lHGGA3ccmuY8QJJaeIyShLMwPXNIZYuXVZ1VWAzjFQIqlt3lrmqCSSSpaOyEYHANXkzx8pzRYDVt&#10;0iKpll56jFZ2pWkbXBK2LZHTFW4MrGzFznHQ1aSbdMdxjzigDjXtZxAxazLHP3fSkWOQRFclenFd&#10;0wsjEp+zoSBzVO4tbZrVmSNNxPy4oBHNQtIsxyp4960Y5P8ASEJZ8jvUhsX2kmQAgc1XSK4NxKgj&#10;OARkigBl812yKEuZBx271kJcXEZXfYHcCcEtXULDwFdW+5zxVGS2ia/SP7KPmPBJ6U0DMmDUYvtw&#10;EsEm5jw2eK3PtOZdIIQspfGAelQzaOjW8cf2JMhwQQelacGlXS21sVZyqp8+R0odhIvSHEUOY0yY&#10;xjBrOknlSXARse3ep2SRZ4g2/AOOTVuNbYWrFoo2bHGe1IYyxupXWcNbBQFPLVS1ScQ6f5iW5ZmJ&#10;zg9KWYJv3K6jc3Qd6rzqJLd42KklKGwMWz1G4lM6sgKhyAMdM1S1a8itgrko22MmnzRSwi92W6ct&#10;wornJLW6utfVbi4wrkZU9hWblYpK7MC58a2wF2q6bKpBIB2E1hr4kvZY71YrHVSzn5W2HFeu23hn&#10;w4Qp26dkDqVFaP8AY2iRW7rGunZC9FQc1haT6muh4nAfEE1xaM2n3gYS5z0r1nTUvF8I6S1xBska&#10;M5Udh61oNZ2kVvbMunoxLdqWZXEDARNnAGPTNaRT6ktoxbmdRc8MSB3qCC4M10yKD8p5rVFg5dzK&#10;jhCMjjrTobECdPLsSVDfMw4qxGbPb6lIIcM2A3y4pn2a8SQecCGC8E13NpbqsancAQhwCM1RureQ&#10;qhYAnccGmK5i2cNsZIS1si9cmt+K2tBbki4I9MmswxAQxjDAh+1WJ5lXTEG48JzQtBMs7ZDFcFI3&#10;bYeSKroFeSXMq/e5Famgyp/ZWvF4QQ0Xy7hVCSOMT3TJOQRITiqJLsS+TBGyAEY5XNaSajKtrH++&#10;ZSOgzXIXN80SqGLkE4wO1X7Ka1ngjUnk85PegDpkuJpxKzKPmU7s+lESWiqcwxH95wKp5IUbTkYA&#10;wKh3yYkGW4PQmqWiJaNC48hb/dGiqcAjBqcXKT6Y0ZsULr/FmueuHkbaPMkyeK0NJRk1OwEiIR5o&#10;zlu1AbGbf23mzWUf9mGPBOTjrTYbQrDgxH7uORXd3zaS2rhYmi2rGu3Hc96oXKReSCssRwvHFDC5&#10;yG1UYheBk9atQuyoG3Ekmlu14cYAO/gCnoh+yfcP3KQ7ku/97uMYPNEkkeVwYxxwc4qmqy+ZMPP4&#10;rIv4tQAbHmHaCQAetAGlOxezuCiAqG5NV0ysHI4Irn7e/uV3xy27jk/jWvBMsiKRjryKQFhVYM7C&#10;EfXFZ7yv/aci/Y5GGflbNagkznC4wKWO1llYuka4IPNAEsby/wBlQfON3ejazLksfzqtKHS1IKyg&#10;h8HjrU9uHMByrD5eaBlWVXF1Ed/b1qLfMs6kRZFXmjbeW39D0pHQCBWJ5PakACUGJOV6d6cruLq2&#10;dRnac1D5Q+zbgpPtUsQbJVrSTnvTAW/vJZBAQTwB8pNUIrmISSqXUsw4q68EA84sre1c9coFuZW8&#10;gkh+MnGKSVhG7GXDKyhRknIq7FczrwWYjPWufglmFsdygA4wM1ooS0Yxx6+9NBc20nXzIySpyO/a&#10;tOznscXxkuIVJQ4ya49t6tkA44yM1mzm9fVVCK+0MM4aiwXOqvABLDIt4CGkPGe1Vy+VXpWSBdbk&#10;ZhMSF45qUG48rO89eadhXNAMwDYPcVfEkMunbGiH3fxrF3nyk+XmrEUh3qcAnNJgIsSx36P8wG81&#10;09tKrWCkzA7oiMZrFwZHiAkixsPU1RVrmDVZvnZlzwM8UNXDYo6nHdrrWoAF/LLkj2rBSWePU3Vo&#10;CSSMc11dxN5q8ugLH5ves6WwaS+t3jAJQ/d9aYmWLaciJT5nblauiS2aRQyoS44BqjPbSpbW7PZl&#10;cL0BrFublVurXLSEscDAoC9jpJLCBhzp+cg/MD0rHm0LW5oLtYGMSFSA+M8VPYarJH5sckDbWx17&#10;V3OmanaLp8i/aICG+7mk2NJHFadpB0/wyqSX9zNIZGJ3ds1VmCrLKf3uCeBXT6xcSm/jEV8jHd6V&#10;gy7iAWgXFUJ7mc+zyN2x/u46U+2t2FtH8wO48DNWsxfZnGYj7VArqsxwwJB6A00iW7FwoixcwL93&#10;rVFpSlxLh8ZHHNJNcMVIKMMe9c/eTAXkOXbluo700S7G+r75V3Rgk1FPbpsfEQOTVC1nJ1OzQbjk&#10;DiuimEaQxF54wMcgmmTc5iQ3EcsQ8htu01BFcyfa1yH/ANZwa6V44Jc7ZYyMcCpI9LtG+zldiFc8&#10;1VguNiiSSJXkUgGIdDWjZpElrcjGP7oJqJoRHGi/aVIU+tXkFt9hjOVLY4pAImzybrNscbSOlZRt&#10;7QRyYj2kMTkit4AR+FtYuWVSEAH4npxXJ6jq9smlWcZ8vcWPTq2elJaALMtstmQzgs2eCawZ7Kwn&#10;SVTp0bAqeOuK07FDdBg7Ovy5BrUitfIgcrErZfgE1W41oeN6x4RtJTI6W+zk8jtXn194Z1W1Jlt7&#10;ub7/AAUfH6V9UNBNchYo9Im3M4B2DJJ9sV2WjfD3zns5dRjuVjGD5IByR6H0zWVSpGO5tTwzqM+P&#10;/DGn/Ei98QWlraxeJblt3IiiYgf8C6frX094V+D0s99pd74l8UW3mSYMljFMMxL6Mx5yfavoK20v&#10;R7T4fC0sZfC+issQ8uRI0LjHUnoSTXm+t2Gr293rNzb/AB68QXb3Lx+ZtjYBWXpgelcnt3Uuo6Hd&#10;GjGnvqz2jQtN8H6N4UsrXTPCPh61t4IxgIoB92ZupPfmsTX/ABPKmtaJDp+oRMrT4c4zvP17AV5E&#10;1z40aRY7q61wh2jEpRG/eAdKnu52h1RbePwvemRIlJlKnIz6CpdKUd3uNU4OV3q/M9ys5oHt7GSS&#10;dzO8Q3Escf8A1q6rT/mBOYyFHBB9a8M0e91eWTSomtplBnAbIOX9MemK910yFE0eE5Ys8ILZrowl&#10;O0jkxkrRsadFFFeueUcV4q8WeE9EhtxfX9958hXybaKIs8i55ZeOi9TXzZ8R/iHoGp/ET4YR6b4W&#10;1S9stO8QwzvIqfNOSRuVV6/Jj86+s73TNButb8P3N14Y0mea1imEDzRhtgkGGHPqK8N8P6B4TT9u&#10;nXTYeALMWNpp05QeSPKSZwd+Ox56eld+FlSiuZxbcdd9DGpCUtFJJHSaN8RNKv8AxPDa2nws8blf&#10;s8CxyyQlFYkfMBkfw/WvYgcoh24ygNVo7bT0+zeXoekJsdimyFRtz1xj1q1XHUcW7xVkXBSW7uFJ&#10;/jS01jhHPpGT+VQWeKePtQd/jR4UsRZTOlrp291UZJaT/wCtVjw7pmhJeXE8lvqDSySAoDkBfwrI&#10;0vVrGX9oj4l31xoxkxfvFb7hldqHGR+FdVceJbdLyONfBeVLnLhRXnY6tFNR7Hq4WE+XRG7ewf6C&#10;DEq5VOADjArlL2ZIhE808BDMMqZecDrxVi71eKTSLh0ngiQw8M0mM/8A6q8B8U6jZxaxM8PjC/uZ&#10;pLnaYYyWBz6Y9K8+EPaM7bumtT0zV7zwzca3pL20sjCKdArb8Akn5uK6ry42soXh1WNB9kUjvziv&#10;HtJazOiaaG0eUnAaRicE5rtbPWtAE9paCS8RiAFypOayqOUXZbHTShGSuyw2qa9F4gitpNM8+I3A&#10;zKpxxmtu7voZdL1GKJYQi2o3Z53f/qqhfNpaaUHjcTs0fQDkZrkmh1wavaSxWt+IM/vVCHnNXDV7&#10;lz5VF2KE32ddRcMuN0rY5pAV29PoasX8K/a4sqQVOSPrVMAjHHTtXrR2Pnp7skwefkJpCBtxjilU&#10;ts6Cl5yfl/WqIIsfJwgwB69abk/Z+A4O7r6VK33TxSf8siNtJoaJLa91KC8jeOa8SQEHdE5GfTgV&#10;2S+N/FcOkxg6dbXLiPCsVAJ+vHNcLht+OMA9akCnDj5enHFJXQmovoa1/wCIfE2oQM013Mg/uIxC&#10;/lWBIZDGpLsxBqQphRyBz270zGXJz2obfUcYpbEeG2jKDOfWl28HC9fepAOG5oAY59e1IsjxyvFP&#10;CjI+Y+9Ltfj5QfpU6geWfpQIYqt/cNO28npzUgzingDmmBHt+UdKQgbF69asYUry1NwuDxQxDYx+&#10;+UZ7VJcxs2lXwDH5tAuR19VpqAhvvVaGftViAgINrIGH1rSOrQkfj/4i0+9g+M3xBVt4jXxle712&#10;5z85wayo3BvJ9k3zIPusuBivo/xxpmnR/tU/EiBoI1Q6xK2CP7xzXk+peHpJNcvvIvSmJCVVV7fW&#10;pcrPU65QTSsjiSLd45F3zx/NkFWI5rRsNR1yz1EtF4huGQoAyyHcGx7GszU7HVbW9jxLO0YJz8tU&#10;VnIDgo3HPNaJpo5pKx2k2qeH7uR1vPC6xXGciaLIyauW1vdLpc89pq0NxFJEf3MpyePTNcEk0cl0&#10;XxHkDg46VPHc6umq2phu5tqnseD+FMlnaaBfWa+M3jfxX4g0q+MnyhAyxH3/ALtezOYL/RtGg8S/&#10;B/w1rkSRHydUs2CzFO+7B6ivB21Z20Yrd2ELhGGMRjeoPXnrXb6BDqbWUE/h34madICgLWV5cYDN&#10;3G0ng1nKF9VoNGhefC3wjqd7rN34N+O9pCwQk6XqZVZEfuoJIJ5ryLUdN8XaN4j1Sy1jwLrttLHO&#10;Q84gZo3HYq3TH416i+o+HZNb8bWmvaN4n0DWY54mtbm0ZljLDnOV4Oa7jRfFPj1Lry77Q/CPirSj&#10;biN0mhVphHjGQ3ripU2vQTV9z53tplYR7byIjuQecVf3x/IPtCkkcYr2u/8ABfwZ1zxXt8O/Ey58&#10;N6tKjyDTNTG2B36lVJ6DtxXkWv8AhX4jaDd3Tal4I1NoWlIW4tgZYgB/EGXjBrZSTRNijuYq5Jxi&#10;kBzESMH1rIivLZ3AW7+YHkNxmlkunF86/ZMYXnnrTHYvPMn2kjy1GF9agefaQFfG485NZj7mklYS&#10;jg881EWUyY3PnNIrlLLljesd55WnLnyuVwc0ijMa89MU8g+Y/HIxQMcgGJASckjtUwxs6ZOaSPcf&#10;MzGDjFWQuX+7jjik2MRQ3Hy9uaeQ2B83HvTlDcYTnFSiJi3LORjtU3EPtUQyyjcvSr4iUxSgyYwe&#10;DUFvHtl/1LAVbkYjOFGNpqJMuKISMMOA3HWlVW2tllAz3NVUFyZnzG4BfipZUnKKBI4NIssAHc/I&#10;PSkZckjPcVAhmUKDOSKsBvu89elIEKI23xZUYzUt1c2sEELNYnYq5aiMuUPHGaS9jjfw7fq1uDiw&#10;k2vjpxSW9h2TR0mjar4fn0qCONtOBccNvGa6F7ixg0uZpL2HAUYGc18o6eZIbOIiG98x9Sl3Ycjo&#10;eDXd2upXZtoY57iVwAvJbPFdEY2OGS1PcIdRsmS3MbwDeflDHg1qGVXhUNtDADGK8ht57WazSPzG&#10;4KlAGxk/Wu3sb2ERQRzuFZYgFO7ORVXSJcTqgSYsccCoZQ21SHbryKqJcq09vskgYfxfMKteYSbl&#10;lVcAYwKZI8MDsJz9yoxtE3+rP3s5NICwiX5MDNLvb5jgHHtRYCUSLvwQfb0FWPNUWrHgt296rkRN&#10;ZjCgEVFlgijeAfWkFi9H8ygmBOD+VWhI42fvIyNuMbelZsTNtB3Z/rVxST5Ywucd6dgJwU8lsKRz&#10;nipFmC2K5hj2k8ljUaI583c6hQec1wPjC+k/tXwjY2equXeYmXZwAB700hX6HcC40c6vAp1WxjJ6&#10;B5AAT+NYuuaulve2UUOtWkjMpysTAhR25HrXiviRS9xZpLqF+7LB8qo5GD+FYOk3NxFLcgC4KKSC&#10;JG3H86UHdalOLPRdT1CefUIhLcXbMoOBuO1frWQrO1ucygndwxPWoLdnltbg/b1KnqCOaeq4QAM3&#10;WguKsSLjecD+GmnnGQ350vzeW3yjg01iCWwxzQigG3JIjPTiuY1eIPcL+/Yda6nJ+ylTt+tYmqLi&#10;2hHkKfmGKZLOdtxqMV3ZyrekkSgk55wK9f0m9tbzwrIoCmRIhn1NeVyCPyYyWIAAyuat6bfvaeIE&#10;miicxGRQ6npzVqdjJo9LZGEpyCfrTQgLNlCOKuoZJ/DlvciyhAZQQN3rVU7t7ZPOOx6VqtUYsicM&#10;tvIRCOTyaxNY0+3vfC1wrRLuMZMZHUEVv5zHgqOBT4kJFwVwDt5X1p2uNOx4TbxJHq9zb3F1sdJC&#10;EB4rR2yoyBiWBPBXmt3xhpDyWD3sMO2RMllXqa8+0/VZ4rdw9qZQJACH6isZRszdO51ZHyqQO1RE&#10;ZkhyON3BpovtPkRcRxRkoON1TAFoIGEkZAPQGkMRuZUwRgDpin87vu9uKaw+cEP9RilGd6/vDxQA&#10;4DodtSLvIOIxx71GM85VcA9aEeQXV2Db44HOaBDic9l69qQD5m5PNOAUxcOM7+aU7Q3J7UwImzuJ&#10;2nFSWjyprFlhif34I9qicyFHAgyNwqGWR4oknJ2iO4T8aQ0tT1iNRNpTOkjM3krlK0LKzV7TDX5G&#10;Wydy9cVDoEkcmk2LxWysXt1LenSuwt7aOSbUCLiOLEfIqU7DujDaK1Ij3TQtsPG3jpUiOry7SnHa&#10;obr7EmoNHGrswc7iOaRSoAbd9aTFcuBSt58sLcrxUUcLG9f/AFZzJ0zVu1mLQSZjUn1qWKynOpzy&#10;m8Cx+WcDNPYkVTFGirFZ4zxJg9KlCiWeNDbTHKmtLTrW0NpKrl2Jm5J6mtaKGGLxAzfZ1WMKADjv&#10;UsGP0ILawXCf2WVJydzVcEjy6zNixIO714q4YZJYpQ2owDIGzaK5HxD4r8DaDp88NzrVrcXYiJ8i&#10;3cM+ewOOmfenEk6/zPLUOJolVUOWbpXmmv8AxC8I6XeahCv+n3oB/cwcqjdgWHFeIeJPG3jXV7ia&#10;OCwOnWJYiOKJzv2nuTwcmuKt7YKZGZmZi2WZ+WYn3NaNK2pUY9zqfEviXx9r+pyi51yW0s95MVnb&#10;kqoHvjqfrXLwWVuk2S+5gep5NaKKQpO7GDUgALMQRkjqakq5GokA4jwpzkk0isM9WPuaVllZ3BlI&#10;UdvWnqjBBlgQO3rVCGgZ3HZwelA3BsgkZ71NtxHCcEHPSnkJ0DZwKQCdY0JPVRTOgb5BSnGV44zT&#10;T9/75NAC871+SjBJdSCcjg1GWIC/KAM80u8b3/fn7vAx0pjFGAikqMc1C3IwCPvU0sfKIJHDVEzg&#10;biVxxyKBDZN3nKu88KeaqMX5+fndVhnZoiRgc8Z61Bty5yxGRSGep/CLX/DmmfFD4jrqUqwy3mib&#10;bWY9AwHTPbNbMwkn8ReJbk3nmiXU5Cu1snGa8Fmgldsi6wPMGPXPsa1Yb7xNawQm28QXAdFHJOQR&#10;9DRbUGrntsMV0JdPkW3umjjlzgA8H3FLdW0lx8QtI1LUNduJ47XT3EVsYzheOK8n/wCEx8cQaVKB&#10;PYiVwB5nlggfh0rP/wCEs8el74HWYi8kBUnyR0PXHGKZmo2Z1WpXsn/CQNM9yiQG7YR8+/SuU1/U&#10;0uJdOiSDcF5Y56Vzc9zq0lraiSeUolwzKvoT1NOReWLHLMoyTStqVFWHZJs1G4ZOM/hSjPPPYYoA&#10;Hl0v4UxgD8opD25o7HijsMmgAP3ulH8Lj8qbn5TzR/FxTAcOhOT060nRQSD165oH3KRs/P8Au89K&#10;QC92o5poz81O/CgAz04ozyeKQ/d+7R60AL68UZ600ggHkU3uaBEuTl/3eB9aOMdKiJOB89KpHzE4&#10;oGSE8iomZRu+cUx5IxHJ+8GQOlPsbDWLy4QQ6fcMGkxnHFAFV5WLgJG+Se1dHo3h7Wb6eEtazxxl&#10;872HavQtF8K2VvZW0l0kTy7QSp9a7oPbxWFvFDaRJhMZUUbibsZmlafZaf4Tmgg021LYG58DeT35&#10;61PucEE5GexaoZJHBl+V87vWqjySb175H5VRm9S27L5jFcAbDnmqRkGGYzH7x4pryYs5cISc1mTM&#10;RO5ab+DOB3oYIsyzArLhCBjrmsySaUxSLEkrsB25xV7TLS8vrsqDIqedjpivS7jQ9IsPBWlbLQy3&#10;E9q2CR1bFc9SvGJ1UsO5nn+iaDqV2JppHdx1CduK9W8P+HLmW0dRbAYPIA6//qrU8H6NrVr8PdPn&#10;vLMq1zqJ8iI9WBP6CvT3U2qvGlrEjyLHux2zXnVa8n6M76VNQfdnJ2Phq6hv0kfUfkDZK+uK68+a&#10;dLWNWRT5eFC11g025/4RfeL8YNuDtJ5JIrHs7NBfSB5gSZD1rhlPXU7lG6OAfTv+K102WZLyQfaw&#10;XUkkGvTJI4pbTTAtgsaLAoVVWr4GhRSRo0dszsep5walnu9LtmieSFtgiLMUQtwPYVrB6WM5IzLl&#10;LaLRQWkkUYGR61QgtxLJC0L3SxyKQSwPWua1bxPp0+qTtHpU4gSQ7QVwWI9qytP8UeLZ/EcFtFoZ&#10;MTSYVRHgKo7k1m3bQaidUdB0lfEcrXmnQyFpM7nPWrk2m6YAiw6BaqMfLtUHNQRRa9qPimIeYSIi&#10;uQDjFesafp1hHpdtmFWl8rnvzWMpOJtCF2ef6Z4Tu7vUoWkiKRbsgN7V2K6NplpLGv8AY5cjgNnP&#10;St9pbuOyKxyEHaRgDGKXSvtEklwst0G2k4DVz87kztVPlIIYNO82xl81DjrHW9OFOi6bLBhWQ/Mp&#10;qBtPtUuJ5ftpHz/d7Gm3FwI7C4VIwWMeBihzexbirG3ZtaSacPMt4d3lk5x6Vx2s37f2kqRRrlJ+&#10;ABinWl/OLnYSqvu5U1j6rHKdemZIgGKcmoceqEp2OktpYn065ZihcxrXL3QvJPG+xHcKq9B0zVvT&#10;nlTSphIGDK3X1qwk1ul7MyfM5HzYGafL3JcjlNSttXjmdsSsWA9f88V5rJa3Mvxct1ZWc5G5iM17&#10;Fd6hA99dxmRA4hICt6ms7R9PVdSvri4jjaRmYr7DtWytFGbUjb0k+GNO8G6pFNrSRySxAuoXlj2F&#10;U4zbSTztFG+0udpPpWLd2lzNrmoSsFCJIMDPWi0vJBq09qISSkXBA6CrlK5MItbm8rRJdgfOf3gy&#10;a898YRXWtfFnwDYrpdx9ntI3ZiV49+a6mK8gk1G6RbpS8UhDDuK2LdkCXsgjs9xj5IAz+dOLswqK&#10;5ztjBcxyWMMGmFIEAUKBjOPpWjd2+nQyXMr28QuGt+No5q5DdxrezuyRDk1YsYkk17UriSMSDaNu&#10;elNyMlTseYPNG9xqizzXGCx+UjFXdK3y6ZebdNSONHwhJ61a8ey+H7K10t3a3SeRzhF/irntCudT&#10;ubO3ht9NnZC4aSQcBR9a2pq6uRKfQ73TrRzd3srxltiA4zWd45uJJvgjeQR2khI1CHGB0wa6q3jl&#10;WwtyiAN5WHXPWsHxtHdw/Be5e1tGkuHu4v3WzJ61C1ZpFq2pwmp6VrE3hH4aSW2pSxzRacTdjcfm&#10;GOKytG0281DxBq0EeoYkimUTbjyPpXfwvcJ4e8HSTQGKWWxXzoychOO5rQ0XTbOH4iajeRQkNOqF&#10;ih+XitOawWu7nWxW8dr4M8I2xJxBYtknqTXA+Lbub/hFLdGjk2yXDLGo6t+FeqSIZId0tmcBQFrz&#10;3xFYXba7prvaYihclMDg59qyWjFJaEGhjQLT4QaXI99bvcXDFpFYY8oD3rrbDWNEn8NalDYDLqgE&#10;hC4+vNeWR6N4jvvEeqsYmt9Mij3eYXxvx1wK7Dw82mxzackAhEImKEjq2OvNXOXYzpw1uXJWijmk&#10;dpFCDJyfWrNtNPcWtoIrcSAzYBB4qn41SVPCGpG30S7maSwby44x9449RWH8LU8U23wa+L019Zz+&#10;aFlawicHcvGf0NYxp3bOmdTlRN8R70ReF/Cenrf7pNu540PNcBolnDcW8b3HnxKswIBcggjpVy1t&#10;LyeLWtRvNTeW6m1KQZk6KAegB9Kxtfl1CK109IdwKnqvGc10wdlY4XK57dpSQxoZpLyA+agUEEE4&#10;HTir9yqppl055DQOR69K83+HuneLLnVEmvL24jtEwwZnOHA5IANd3e31nNr+tMIBFZW9jJvmJ4+U&#10;GolZs2jLQ5TQoBP4k11p7hYoxclhx1APpVHxBrNhB4lsorSVMC+RWwckjNcNqOoa3LZG+sPGQtlF&#10;3MgQAHcucZ/KqWh6RqlzraSG+vZWa43u7ZxnrT5CVVse+qb99N06VJFWBbNC3vkVFEUbxBaOodgH&#10;Gak0n7V5FvZz6POsH2f/AFh7YondI9WtPsyxkLIQ2ajlsa+0uVdf0try5ga3lt0lLDhzgY781Xtr&#10;CG00rUoneN22qSU6cdeazvFF1qh0yBohdxgkA7MjP4isvUde07TPgVYpLcvcX12QsEIOWJ9z2FSn&#10;rYqSVrnaWdxYXFs0eFkVHACkVq7YvOljtRIrbACV7VxPhma5l03RCPDLW87WxMqhsjketdvaNFaW&#10;mtTm5VmB3ZI9O1XZ2ZCtczrzSIZGhW9VnXduIbvVbUFC+GlhhtkSNLcqoQYxxWLdeKvM8T7nsU8s&#10;z7fvVpq19d6hD5DRiDapYelQk1uK9zwzWtL8SrfRLJr9w8fmu3LHp2ruPBMN3beBfFJlW3JuGG0Z&#10;5GP8a7nUtGSbCsrYUAn2qppulxjWJhkqifdTd1rojNJGEotsj0ZbqXW76L7IcEHLY+7XV6fpLJcX&#10;twbZQSx5PetLS7ewS7uCIUTCHd65qPWNRlg8OqANxVmwF71je5qlYmW1dZ5ZTeIpCk7SelYLTrce&#10;KolS9gLK5BAaqi6hLc+BtblAmXZZvweOccV4homo6rbfFTQp59Ru/n11gUJONpaiMb7jcrH0DeiG&#10;2giDvt8zpS2en2txCWa8hSIKWdmPAFY/i2/0hNK0qWfWrSMJZKx3OOp9q8h1TxhF/Yt1Bb+K5Csi&#10;Y2rxmqUW3YhzS1PUvE/iLw7p3hq5hsJoHZVKBo+rMeOK8B1y+1qRLOa6un82ScsIc7tq+49aj0eb&#10;zvFstxPdqUSGQqHOctjjimQzaU2q6ubzWVE4unxuGRt7YFenhsErc0jzcTjraRNjTNRt20MKbQqi&#10;wHcwX060y08QaF/aNxBbS3Lu85VWMRHPfmlsjpci7Yrq32jPQDkVqRWWkNJbyR6Zany5dz7UHOK9&#10;BLl0SPIlNy1bCXUdettT00pezujMMoRyM+9XZb1H1/TJLi5vFjYDcCCabcahp73fmHw2VUYUDbnp&#10;VkalaDyingWK4fYNq5xn2qyLlPXrnSE07TvstxPI0sygBcqQa2YLl/8AhHXtb2AMwslMTE5I49a5&#10;XzkufibZK/gtrfdICsK8gEVq6xcRQ+IdKhfSpEkkTEfPUUWGMt7Vr2+ET7dq3HBJ6gVt6pGlp4bs&#10;wtjGxXaBgVWtfIh04SIzNIWHAPTNWtQu4W020R4GZmX7uM0AYYa+vFjVbK2Koo3ZYCtjW4prX4W+&#10;DmgjgDTMwkQAZFUoYNLTSL+Q2s6y8EYkI/SpGi1y80qELbMIozkF+BgemakZmWsk5s7RJYNowDnH&#10;rV5DbrfTFQjfKKpvKovoYmZWfpx04q7Z2swk1OUw8BOQW6UAVb7WdRg+xQweFI5Nzcy9kp9ndrLq&#10;F4bu/bc1rxkdOO1Q7oX8S2MDFtskp2vt6Vqa7ZaND4W0sr4ijW5EilW2gZHcH60C1My3trWNrmVd&#10;YMqmViVLVj3UGpSavY3Vvb3Hkpc/vULcNz6V21svhe50iwMOnCGdbZRKgkzkjqce9V7iW2N2sCSC&#10;JEOCMdaaTHYxp54n8teV/cDKelTWF3eW1nfvHabyFOxjziq+oxoTpi29q3zzAO+OMV0mkaL4n1Tx&#10;DpVjpXhu+mYbQzIh2gn1PShFQg5banJh9Vutbaa8nnkG/wCRfQegFe5/D7wr8SZLr+2LH4U30Vmt&#10;k7edKTGpQAknBxmvoL4cfB7RLK00e/8AETWt5dDZItmP9VG3bd/e+nSvaPGdzZWXwfvYI4rWJZbF&#10;oIIohtGMdAB2FXHGrDvmMsXQUoNM8m8I69ps3wh8Z2t0ISggmVEb+9yCPzry23gkbXZZFgOUunKn&#10;HaqNkJbe91KBhIqyXDMvvXrelaZA/wAOrO6NiV8zIJxwce9duLjGUVWXVHk5fU5bwfcydJuwbq3S&#10;Scgj1NdOys1uH8nOT1Brir+zniuXkhDjGcCo9N1nVIpZYrnT2MYf73tXkc1z3FCyO1DyBv8AVHp3&#10;p4dykiG5lwRkfMcVFFe6RPZwFLmNCQODU6xbg+2eM/LTAyLgyCSE7lxk96rhuRkHGOtWpYm+0qG3&#10;Yycmq08+lwWd3LPe28cSRHlyB/OonJIqMW2Zom3+MrCNYpf9Z1HbFekWz3kfhooXXa4GQW5/KvnH&#10;UvF1jFrtybCHzpfNIR8cD/GvU/h9aeN9TE2q6rf3UGnqu6Lfld+Pb0/Cs44hS0R2rCTUeZqyO31C&#10;7jsvAGsTzfw2ZKqTjPpXz1B4r8RQ3PjZ7bS0S7vrvbBNGu9419FHXmvcNd0TV9b1Ywf8JY9rpfnq&#10;H2r80oB6A9hXU6B4Y8CaVHb/AGbwnZvcBBme4AdgfUZ6fhXNWjNu0Tpws6VNNy18jwLQfA3xF1vx&#10;Hb3mqvqcEDsGae9cliD/AHUPT9K+lfDXhfwjoukKLPR4XuPJ+e7mAZ2PfHoPpWybqNPLGVb5ei8A&#10;VQmuZ3uHCs4BNaUcOlrLVmWJx0qnux91GhJcxidRuBJJ6muT8ZeFY/FHwl13TJfFU9nHKoDkRhy3&#10;oecYrZSIbmJ3ZOK0Ibh4Jl/eDp69a6eVNHFzNanwT4t/Z7+JFkzTaJrmi6om4kqreXKPwbg/hXzz&#10;4h8OfEHR9Vmg1b4b+J7ZgTlpbdtpx6N0/Wv2Pjv42XmcDB5NV9SsvDt/o9zDeeEPD93HJCQyzwKw&#10;x+OaylCx0RqqekkfiY0p84r5eMD5lJ60LIu04jA54561+g3xW+EfwgTwvf31lp2oaVMVZgLdS8bt&#10;1OF7V8fah8Mvi9HoGo39h4JmvdPEMkkc4bazIoyTtPtWHPG9nobvAycOeOqOCDAhMlelPGPX8ax7&#10;eVmtkLQSq63TI6MMMrKcHj61qBl8zqB8lNo4GmnZjpAx2kelSQhgDyfr6UKVKkgfTmrKB9nEJ6/n&#10;SJIH83eQXJFMjRmMwygx6mrckNw0YCwyFmIwBXe+HPCUtxaxTX+o+RDwxXOCwpxhzAeZOwWQjZKw&#10;3c7RmkLDfb9cY5yK+hzH8NLG1jji8MW1xIq4+ZQcn8a8/wDEUXhy71G0a18DtbyZO9lOFP4Vt7Fo&#10;lanmMxZrHVUU9WU9fSvuf4FqT+zNfTtgCaMgZ/2Rivi27064ja4eNWKlcMPTivsH4M6n4fj/AGZ9&#10;K09vF2lLeieTfBLIEK5zjk9c1oqcmmJatHfXDA3FwNq/LIeves2Ut5a8DrzWzNbXLNJIsdkwz/BI&#10;DWZIkn2lgUOQORQom/MZ20hmOKa24jG84NXCjlGwDjvVVh+86U7Bdj42XYQbck44Oak8whSpQd+f&#10;Sq27gcU5D8xyO3ehq4XsWY2mU5Fw3TjHBrd07XPEFpLEYNbvFw2QCxIrnuPLOH5Ham/wnDtmnqge&#10;p7XpXxAuQsKXvhxJMHBeM4Nek6T4j8M3sSeXrUEbn+CQgGvk3PzPkHGKmjlljkjKX9wGDc7Tirct&#10;Lk8nY+0RtKDEsZBHBBzUbRsUYec2CO4r5d0rxR4ks5o9ur3bIOzsSCPxr07SfHenvHEt5AoJYfMv&#10;FSkmJxaO8OmWw1l5ltSCxyWBxWzEpFuo3nHvWdYapod1BC0HiCxYlfu7gDWvkY7fhTUSbjMcn5aT&#10;jninH71IB1qBjcHNNUXAuI/3oK85qUYz96nU0IYw9VpP4W59Kk7UcZPFFh3IcruHNSDoKCF3DKCm&#10;O8SQszSxgbe5pMY+sjUdSsra3k/eK8m3hVPf3rntZ1p0hlSEjk4yO9cU81xLI7M7lieuam9ylHua&#10;F/qV1cXN0WJ5OB6AVkwrmQHH8eakEZ2sdop8I/et8vRacENssYYgDipIxyeO1IOh9Kev36tkmnak&#10;fMDkf6BKQfoK+IPElzeP8c/GeZv9br8xYj0B4r7XlcppMrAcjSp8flXwvqDvJ8TvE0m4kHW5+f8A&#10;gVcleSKV7XLiu5sokI43cCp0WIQyASVVXORx0qyNuTg4+tcpkPUnDHbwDUbcyZ28VJz+6z03VLMk&#10;YI+ZeUFMBsZwEwR9cVciSHfJuf8Ah4qBET7CcS5PpSMCOSwPHrSGSZRBckfNk/lVPcGDcHqc04lT&#10;BP8AN3qOJcM+T1NAiaPywyLt57VKDb5mBiye1RHGRgHrSNgXI+XnFAEpjhZYig+vNRypKFjwGAAp&#10;0cgWQgr34q2ZY9ufKz8tAyhbtcrdu2TirQcGWUmIZ9cUwkbjhu/TFClfOxtIyRQA4424wuCDzULq&#10;pixk9asNE7GQK3QjH1qN47lVO+HGMfjQMWMABeB071OAMj5l6+tRxpJ5eSTjPpUvlpknzWpoRZZY&#10;jax/MDTfKO+3ZCAd3pSqUVICd5BPTFaim3OlswQhgPSkMy7kXhaMPCmQo4B7VRKgNKdx7Vo+dCGl&#10;yrnrxWXIxM0vyH79ADnmRQu4tnbxVYzGWCONrfA3cNSOpYRZToasbQkUOdpO3piiwESooKjHFTgR&#10;oD8hOe9RbuCPSl+Yqw8w9O9AEEkv+ltiD8qFBLOcnk9KXy41kyH5PepEwrMdgNACMZBGoKcfyqFg&#10;5jYI7DjqKmlZmULuHLVNGirCBvXOKAIoIZBEGe4J4OcmlbaM/IvfGKeSSw/eGkRAbhx5hzQBGhlM&#10;nzdjxU/G5/mHal2AFxvHWnLHETxddOtICu/mbotqE81Y8uNYVY7NzDnmpk8tS/y9qlsrN7jWQGug&#10;qhuCxwKeoFFZLo3DKmnHGeDUobT4pLx7i9YBRnHrV/WHsbKKKGLVIZZNnzkDgfjXmOs6tbLHIz36&#10;k4/yKSTKUbnW3+uxnQL021usUaKRvY8mvJtV8SXBjuYYZriSRtw9lrnb/U9UmvWxGVi3YUA9RTLa&#10;OJC0hVC5GTkVSi7jtoVUhneeR54SSX3HmrQC4AVcAdKmdmZnbOM9RUY74j/WtUgSFPQHb0HNMOfl&#10;ITIp5zsc5GMdKjZgBxHnA5OaqwwbGTTSRuNN3MVPyUf8tBz2oAUdGOD05pRjyhj1pD/FzSZO7lT9&#10;aADgSdyMflSHPmNycZ4FNIbKZbgHpQc5PynNAAe3FLgkxgJ60m3O8kntRz5qdAO9AEgTqajfO4jn&#10;FPZiU+V8D0oAGwZck0AR87hxUicFOn400AbwSD9KUgbm4oAkYgt0zmkAIX7vekAwp9Qad/Gpxnmg&#10;dwPXpTSfkbP505vuSHscYqI554Jx1oAZIX2NtAJxwK0tDTd4w0dNoMkurRKntk81SCgxzkrkAdK6&#10;fwTatcfG/wCGy4JWLVlcj8aW+grn2tbps+Guk2zQKuzSYQrDscVWcD7DCC44HWtHUCRa2CgDAtUB&#10;HrWUWXIywxj0rqirIaK5D7jlT+dIeGNSOQVHzfLnpUDkYOKYxWz8tQnOV5P1pGdvLHGOaTn5evSm&#10;BICctkcCmtgtxHgGkx+7xv70Z+brQA1uoww+tNDESAb+9P7Zx3prYO8kDp+dADi4835uBQcebJ1w&#10;VFN2rsOQCMgimO+XYk8nGKAH8bRxRiPZjI60jFfLB2dB61AxBdCHNAExDB2IUAe1HUsQT1pm44+6&#10;cfWkBbc3BHPSgB6bgVyD707dwBtOKaDxSfxE8UAPwMj5foKc3TqM5qqS/wAwH97rUin5yGUk7etA&#10;E3VRmngAioQwwPlNLvO05KikBQ2alJ9n2ySFWbqD1q4IIxJFvVSQOhpmmXQjFrDJa8jOCas3bRkX&#10;jCQhip8vB6VzHQnqKyWwCEQQAjpimfaLtboAO/HQisuFpykQOoknec5Fag/4942Ma5x1oKHvmSN9&#10;6ckc1lEzR3LBdx/ece1aqmNo0/fJn0qtt/0+XMTcn0ouFiz9od4U3TSZEYBFRMgeGYFVxt7mneWP&#10;NbgDIpVRwG5GA/rTAyEtkW6P3uHrYt1IAweAOar3U6xoC1iT8vas2PU0dgF06QDfikBvzH5ovnXB&#10;YVrQtataKHaJMR4HPWuY3vKhU27528Vl3MOs+Y6o0/XgA0IGehR2ySWkmwxsoP51lXVrbLKc6cp5&#10;646VkaZeaxDBbJLaXJIb72CK6G4ukl063LxEErg8U2CMxbpUmt1EChQD+NWUY3BINwAc8Ad6pSW6&#10;GSMrcE56VS06eOP4lCFmIEcw3OT60kFjpZdMZ7NM20oOzgY4/OsWayvYAzFGUDJINeoteWbJYrst&#10;yBENvqa5jWyJjNEqY3JwAKL3HZHFR3rtNE6SbWSTg1W1V7u71GxbzfmTGW9ayL+HVILy7UWMrBWy&#10;COMVnLqN7HqljvGVY4YDtS2A7W3tJPs/Mg+4KYxlju0WRDweOOtXtEuIphKjXW8lMrnj8K3JI9Pa&#10;NhLDFvA+T3p3uFjBMkS2e47MketU0E0l3GyzALnnBpb6K3bVCiBwAex61JbxGJmwGCnHBNIRpxo/&#10;2WFS+c96Y6ypI4G84HAqSOXPlcrVsjKAtGmSOtAzG85jM4LP1ra02KOS/h/0AcDkg9KzpYUFxJ05&#10;FMt7ye2vVK2oI3cnNFgOsmsS4n24XaOcisSa0ClCYiSpOCOtXo9YWWI/Phj1XHWpPtUJkLHywcY5&#10;pJNMRy8tzNHcofnJDYwa17bWtsCo+nKQU59qy9YWH7WWSIEbgeKzYwhnQvE3KjnFMDWvLuCW+BQk&#10;rnpimxDesw3P9zitGxtLaS1GBECDyTjitZNPJWURTIwEZ6DGKTdhnIMoWNWa5H3zgVXcjzXYMSa0&#10;rrTtR+2yhbhyBIeoqk8VxEJQ1jLnHHFDQ0VCsObtms9zFe5rkb03KaxHtSQASdRXVO0oC/6FMTv5&#10;4qUWRlUYtTll9OlZNFJo5QXl0JEUSS9sgHpWvbfafPU+bLgrzk1cXRkW8uCxdSOelW4odhYbxycU&#10;JBdCI8gIIRSR0zUMszreAmBW6fjVh02sfmySarywNLGpyqnB5zVWEmXGvkfTLRfs0O4DHPerqGKP&#10;SbTdc2a71yMOCa537G2yMm9k64yO1ZuoadfLHEYbq7HOdxY1QHVrcRLcbftCEEnaxNU57iTz3Hm5&#10;wa5aNb1LNDPNI+08MOKiimv5dZlX7Rhcc5o1A6JnZ5mAJzxg0v2S6lki/wBIXaG+aqMZkRI8uCS/&#10;auqtSn9loBGFOznmhBcrMGi06NUiO1U+Y+tR2IeW/ucqMZxk1pGJzbgbQQV5qgEu7ecgW52s+eKb&#10;JK2pWMa3cW9wQ3bFEEdpFHbjavB6d62WBntosgb1XjPeuS1pNQjiRkSTcH6jtTsB1yyW5S22kjnH&#10;IpXwdUEeMAMNxxXE2Gpzi9sUljLPnGcdK6Nprs6paEqTudT06gUxHST6fcraWrrah1ZM7gOlYM0d&#10;2k0h3zBt2BnvXaR6raLpsCtGmGtwB9RWfc3Oky2YVpIfMD/KRii4jCVpY7RXKszY6E1OlwxiUEYP&#10;oTTLuOQpbFbgEbazlMiyMWGTn1oY7F5ipvIyQeverCHiRREOnWq0SyFh+6O04wa1EjVY13lASOtI&#10;CmkOGyYmJ8zitA2qyQDMXzlPvelPWWIeWu1Cfekln2lNpA5HeqQjBn0eITPmzUnYcGsVdPvIpptu&#10;VUSc16CLgPblWjUkx8H0qEqPIYeWMc596TiBxhhnjEgYHlcg1qafIBbJ83K54FakkEbbRsPvVFoV&#10;jupysBAY/lRyjuWGSKSKLeiZ3HOBTUjiXzQAMYqNJcMwJP3euKiaZNw+b6GjQVyUxx+ZuUrnaaxZ&#10;nH2hgZUxuNa4dGgiwPXmub1Fc6tbhfMHzdjSGjStp4hdwIIo2Hck1vNLY/Ynf7NBuCYFcnFaz9QG&#10;4XqD0qyol+zuhWT73PNK1gNLzInxjyyQTWRfWck9vO4uCMDkDqcVfjhZIy+SSV4GatW0c5MhZPmY&#10;HjtTEzgTKEmSMl1+YgZPpXR2R/4l4YsrAjqKra3pj/aLV0hIbJPHaobF3W1SIxFSp5yetMDSfcXc&#10;DcOKjjQ+exznmrpA8m3O0cjmlIAI+UCkBKph8uHMa/dqcW4kK7VwNvIqoEJlX5TgDtWnZE+ai+aM&#10;k8UxGbcW8yquM53Y61F5M3m26CcbiuSK6/yIZImyF8wepqu9iot3lLkvzjHanyhc57y5FJJdvpmq&#10;8rEvgxnjjOa1XimdVAfIBNV2s5FaN2nc8n5cUrDM0QSea7YbGOT2rQt3CCPLj73WrW1zp6L5GRuF&#10;Ub5Smn7RZODgc5oEX7hfNsZSsysdnC1zj2o3Bn05d3OM9qbaX08eqiNlc47V0U8kEmm2xEe1u9Fg&#10;ZzEFlcy3jEIqxgHcxHWnLZ3kd0R50u3d0FdEu4QwIH+XqcU2eQoisQPY4pk3M9IJ/wB2xlYmrRtC&#10;1vLuJTK9aeX/AHCkKBmn/aAI03Sg4HIp2C5g3NhOLWfyrmQnPWsuO0vzPBm4K4k5966yO8t31Tab&#10;AhT3qWeO13xOqgjPHNVGJMmYP2TL2wLDLcfStCbQID4bkmeIBhGSmaZNIqXlsRx8w96uXGoXMljA&#10;gk2qIsfWqSsS2cpb2yR7mPDBz8x71Ffs01vgtIQG7HrWxMCdOxu5BP41mrG26P5yM5yKLCJbDYun&#10;RrjnHHPStIm5ECkTuATVBEKvwtai4GkR79mcHGaGgM+Z5BeWeZSfm55pLi8VGVQpJwMYNOaCSR4/&#10;mPU4NBsFFpKz3BLY+X3qbDIJbrUX09IUMhUjLZ6H/wDVXMXVih1EzNdb3D/Kuen4VuNNeebJEujs&#10;2GwCPWur0HwX4p1HUoJ3X7Fb5BlmlyTj0VfU1EqihuzSnTlN6IwNKEyWMYWwleVvlRUGSSfYV63o&#10;Hg7XLuHS5L1ltQw3EPyUU9seprvNC8PeF9Mis2SyWWeOPCzSjO09zj1NdZ9oVUlIDnCkgjvXDLGX&#10;lZHfHC8qu9xukeH/AA1ptlEy6dYB0hz50oBPua888Y+K7uPUbiHTNGmeGOTbNKqEkk+gHNL4h8U6&#10;fG+pQNqt6riVVCBCdwJ5wenFOsr7SFvNKktPAtrcEW3+vfH7xmHdfajST12CEJJ3vd/gcTD9qulk&#10;uJU1mSZ1+RSzZz9K9L8GQ6/km68IwBEJBMqjlT/Wt7Q7OQ63b3UvhS1SbaxA2/KoPtXQ3jyomxLR&#10;Ywz84ptxS0QSqSb5Xq2U7j93rEjQW+n4x8oKA4rPi06KXX5ZpbywDsflOwfIO4/Grw2hQBG4HqTV&#10;bfDHq5Y3xZmb5U7Csru+5oldWW/cnksLC31nQmgs4txlxkjp6mu0iXbaQDjiMVzcZ8zX/DasYgSG&#10;bAbJ49a6fsPpXrYSO7PKxcnonuLXPa3r/hLSrnw8mp+NtOtGunkEAlz85UZOMA9K6Dt+NfLXxJ0b&#10;W/Ff7X+laNB4h+z2um+GWkFyvSOUgEj6seK9XDUVVnZuy6s4ZNq1up9K6dfaRfeGrG7stcsbm2lj&#10;OyWJsg9iD6H61Yt7eyhhdYdOtowZSx2rySeuTXxN4X1rx34G+MWo6dqul372j3+Lm2LZSSPOBNCx&#10;4zjk4696+zdH1LR9R8H6NfWGtW1xbT24ZHQ9D3UjsR0OairT5G0ndd+4J62e5LqF/pNnZW8l3rdt&#10;Ajz7VZ+59KtwyQy2FrJHNuR4gytjqDXj/wAVTLL4g/Z2sIyS9x49BZQeqjb1r2CFFSwskVFASzRQ&#10;B7DFKULRT73BPVolqreyxxeHtbmY8R6XKx/AVarjfHV9Fa/BnxITIoedVhjGe7df0rMtK7PILOW1&#10;Gh5j0KNnbVJn3d/mNaMT6lKbcf8ACLKFRGLOR0FN8Pro403S1m1mNGa3JUEcDjvTJdWhbxULC08Q&#10;W8g3sHfAHmewrxsUo1KjPeoylCKseW+ILm7vPGFza201yqJOVO04DH2rovDPhuZWnl/sVpJimDNM&#10;nyx/TPU119poenDxalw9hGGViU54U98+tdSdQFtJbKthatgcLkCueVRQSSNo0nU1e5l22iaLbrE9&#10;5exDIJIOAKp6ingNWtRaatpq3TSbYuQeT/KsLxrqL3Fno0SRzoZp8OEbsOwxVfQfD8DMk72l2FGw&#10;8sc5rN1Lq5vCnY6UeHPFb2KSw69ahjGCGJBA/Cuw0ue5ttEghurSyeVLRhI+wYb8KbEbpLTCLegC&#10;EAAk9qyTJqj6pK76fGodsMd9Zc/LqP2TndPVHFayAdauGC4zcsce2axdv+19K6bXY3XULFfKxnJN&#10;c8FfzHGwgCvWoSvFM8bERtJoiKnb0poDAHMmeasAfOny/rUUgY7SBxnmui5zWIiSZB8n45pcncML&#10;TtoyfmHSm4wp5piHcblyOakUNuAwTyKhVlL45zVqIfKDvHWkFiOZSHXCcEVU/jP1rQlBLHntVHB8&#10;45yOevrUstAPvHmnY+Y5bjtTsEr15pwUF060DEC9No796kx97gDGKeAenFKAfnoERAHGeOtScYPz&#10;U8LwhIB60/A8v7gFAEZGQOaQ9G4qXHJGaY+MNwOlMVxiAecPpU8DN/b9nuOVVCPzquv8NWIwv2iP&#10;dIAexpxdmSfFvxcs2X9rrXVVCDc2auGx0xWDpdhp406833sbzshCBh9w/wD169M+N1rexfFb4eXq&#10;WYk/0CYHseK+cr3XdSWZ2WxkgZZOCOd2KzrO70PTor3Eza1fSVcXamw8vDksCmQ3415xqOhWyyXJ&#10;jjAGDuGPu12Vj4i8QXC7JlQRKMElOW/GmXspMd4/l43J0xnNTGbi0OcItbHh17Yz22ottRmDy847&#10;UwySxTOCrA7B24ruJ7KZ7su1zKp808EZqlc2cQGnq1jGSFO4+tdKlexwyp66HMrdHygcx4Bwdw9a&#10;0raHTTNBMk11HKHDK0MxXJHPQVXu7SDyGItjEok5GetURDIk8ZEsw5HGTVGTjY9Pk8SW72WmRap4&#10;ItLz/RtgkePLMB/tetdF4VtbSfXJJ9D+JVrpkm1ma0upAVkYdFGT3ryqC8K24SaKKRNmBleQKfFb&#10;WM17CYPEN9DIjbojHIVZW/ChLoSz3m81CwnMdp4l+Gk1ndxOyxahYjGR/eDDpVy21Tx/o2g2Mul+&#10;OfDnirQMOtxpmqMHmjU9hnmvKYPEHiy2XTY9T02DU7VF2s7plmX6+ta8d54audasZ9M027t5ApLR&#10;tIVVj6FelDhZCR04svgP4ptdQtT4U1DwhrbzMbVm/wBQ8nXHXHP4V5Z4t+H3xJ0OR5ryyvLixD/L&#10;qOnoZU2diQucfjXqmk6p4WHjjwtbav8AAKKUyX4UXUbhfL567u3tX0xLaNb+C7m80z4iQNp50pc6&#10;ffp5m7/ZKtnr0rNvlBTPzZU2ivMqX0zgqMMy4IPfiozu+0kfZeuORX0brl18EtT8b+LbLWfhfqXh&#10;i/juttvd2sQMEpP8RxwM1w3iHwD4rtfDljqGieJdJ8Q6ezFi1oR5sQ91BOa0TRopXPNVBAU78A1Y&#10;AXJw/cVB5pS8aG60TULa5DY8ueMpn86uiC4XTb64NlePChGWiQsBn1xTuMuQLEIlOOan2D5uD7VS&#10;t23RqRcjG37pHStCNH8sjeCc8VLAbGFExO4dKsqU4xjg0xowGb5G4HrVi3QFQGtx97qazbuUt7AX&#10;2g4jPLCrMcZZQduRimm3uWuziykJxxs5/Sp/L1+GLdJ4A8UBNp/eNbMFP9KcKbkVcXaqow8lAe3F&#10;VZXUSY29qYb0mQD7BkLnIqrPIjxBo42GW9OlKUbAWSVIUeXk5pyoCZMtkAVHBG5tnbzlbA5yeamD&#10;DB+cZ9qkofHlc/OKjnmmGn3KKsR3Wr8H1xxUpEhtiwCYx0zWU5IunO0/6sjmqirsTdjzAvc/bb1J&#10;rVcx3b78d+eMU6K4JNyotJcZyee1TaopHidyUPMhPXrUKkFDhFHvXUjjk9TRhvihcxzSbGwCMdDW&#10;7BfzpYSN9pkOcYBbNciBtcfcPHHFTJJIM5uiOOmKTjcR6bpmqWhRQ1zMpI5Iaust7q/jls3inilj&#10;Y/Ou7rXhPmvHMGS4fryo5zW3b6hq0FgtzHeyyJuAdM8j8KlXQO1j6GtrmGWFlMEO/wAvIBbpUoW5&#10;W3LtDGFZ8dc14rZa6rS2pZ5FY8h1J4r0DRNZilkeGe7BYthWJouS0dYpYAHbSZ5OEzmrQWBrCQov&#10;OBg1mzTwwy3G+PoowaLroIvRiT92qRrkn+LpUV5dwWqyF5I2YY4BrjdT1yQM0cb4z2U/1rk5ru/l&#10;mk3XpPynjPSncrlOs1PX9QlmkSG2Cp6hulclNNfy69pzGVAFVue5P1qogCpOQZPmPOTTlUnycSlS&#10;JRjmla40kjLvf7ROsNusXfD8cdBV6HS2/wCEfublPsq7h90uN2fpXVNaXY0fz0s5HURLvITNZU1v&#10;byWkRGhXMUhb/WiU4H/Aad9bDOctmnW5mWSMLhuuetbIP7iImRcHODWTe2s4u9v9rMSq5JxVqyZm&#10;0s+ZG28HAJ9qTGXCeeKAP3jcgGl/hORRkFOhz60xhhuQSc1j6sFGlK7zqAp5Oa2Rv5+bHHesHxEj&#10;Hw2kgVsI3I9aEJmEro1vCQT19ac5QxzgKARF+tZUTn7PEVyPap1fAulMoBKde9UZneeDr2R5v7Ou&#10;9WZQXIiLNjdnpXbS2skOq3sb3DnHKEjqPavB4ftQEcjasd6XAZSpwRjpXsei6s99oOmidxJLDAFD&#10;jrx61pB20M5RvqaACebj5s+9LlhK5Xt1FSABriYhGP4Uvlks/wC7rYyKtxDFNZsGYDdEQx7c14L4&#10;o0iex8TXTxvmGSQspHQV9DtHiCMejcisTWdOtL3SL2FrRFbyCYz6Gs5I0hI+b4RuSc4kZuOQcYrV&#10;huLuFItm9gDypNV7u1u7TxHq1tNuGyc7Tj7wzQhJjdQMnHY1nY1OotL2CZ4kcrGSBnPetGTyg/yy&#10;qVx94muFVT9rizKcr0we9X4Zrz7QDJO3lqemaVh3OoIXC/OenTNHO5iCahs73w5MZVfXGRiAMFTw&#10;frVtEjMk+26SRS3yEGkAsWfMfKg596dIULHj8KJU2SRjDZI5qP8AeeYuYz1piJAQsLcg1DcC2l0y&#10;YO2FA5FSkEyYK8DpUMsZZSVX+IZGaENHpvgia0PgnUki1CMzQkArnlR2run80+GrdlmcSGTEleN/&#10;DzA+KnxJG6QKbeEhe2RXsys7yXhKKoBO3FS9WJoqGzENtJKsiZeLJZuaypFmawAWPkz8mtqVNQeF&#10;QQwUHgZ61fs7eBrOUS2KAAjJLdadhEUNqi2Gm4Z8tEM8VoRxAalEhLkbeuat/K0kUQAIK/KwHQD6&#10;VVv59FsdKuLrUfFtjaWsJ+Z2YbnPZVXqSfahoC6i3X9p2qRacxPmjkdAKt+JNZ8B6R4djOpeNrAP&#10;9lyY4yGkLY+6FHPNeCeIviZdSRajZeHPDklsHBT+0Z/9Zj1VeQM+/wCVeOyRXk+pzTXusajczPOW&#10;Z5pC2c/WhoVj0zxB8RfEl6dQh0XwpLp8O1kWYvmXae+egJ/GvMY7d2aW4nubqSZpyz+a+5tx6nJq&#10;+oiDBVRRhewxUgUYPy046IoSFUV1KwsTjr6VYGdshKjqKRGUJICg5p3BPBAoC5JkFE4FID8o5NJ8&#10;24c9KDnYWDHO7p60ASD608h+cj6VGm4u37rHFSjdjBIAxTBAeU7nFNbHl5BNHAwMHk1KwjFnuE6d&#10;OfagZXyMKRUTMTNJiI8dD601nxKckAelKCDgAjIHpSER5+fpk56VEzN5pOAOOKe5xKPmWqzElh0z&#10;TGOBUCTOeRz7VGW/d9CTnvS8ZI20gDZc4A44oCwh2nox+lJkhSN+eOuKjBHmS/PikaRvIVCOf71I&#10;BHeIW6/vH3ZqkzTGQne4GOPepS4/55jAPWoWLGQnzBjHFMLjSCY8NKDz37U5WkDECOPgUg2/N8py&#10;aOcZzg44oESEo0EQ3AEE54pCf3K0zHzUvGF44oAD99aT+CkOdy8UDJGeRQAvYYFISfLb5fSlPU5p&#10;PmweBTAOv8Pak4ywz3oUEEjfzS9zxSATuKX+NuKO5o4x0oAbxk8U7+E80ncc0hPBoAWmH+P5eQKU&#10;kZphJ29KBCZf5Sw6+9NLDB+Y1CzDKZY4zUTMS7YPPtQBKzrj73WkT7VLdJHFbyszHGFGa29H0PVr&#10;64ixbyJHn7zDtXsGjeH9CsLCNmijmmKZLN60LewWOB0LwvK6xXF/LIkQAIi7t9a9UsIdJtdOKRWE&#10;CkJ94AVPJL/o7oII8sOP9mqD7gBnJJ9KdiGy00rl5G80k571DLKwiyriqrMuyXdIfYZqCWT9zEFR&#10;T9TTEOaWQu5dQaqvMN0nzKBjjNVJZ3Ny0CQO0hPRR0re0vw7rF1eW7OwUFMhNwzWcqijuzSFOUtk&#10;YYGoz3cENtEzFicn+6O9dlp/hnUW0fzpcbVA5bqx+ldjofhpLe/ctOuU5IA613cWla7cRIlvbeXG&#10;Rw7A4474rgr4rSyPSw+FUd9zm/DHh2aWOYwwWpMeDISwXFdbcaB4lmvdLA0iyZIJxsJkHH61cm8N&#10;agun+HDF8Y7qCaO4zcJEuBNjsfpXS4uxp0Qa8naQQ7dysR074rk9onq3c7JUmlZFiawkTRdNa416&#10;yVYbZQq7uhHpXNXeoWCaxY75EmZZlyoOeB0okayil1KbVru9lhjGVHmEAj0xmsl/EPwcVJWh8G3y&#10;zE/xsTzUp3I5LHZnWNTvGCWunTRKlsAF5OaxQvjA6ldk3TRpv4G3NN0fWLH7RbSw2WyIzDjb2Nej&#10;LdadLalw8GTBnFc1R8mp1UnzaHDm31ErbyPcXLlTzx3qhcz+MxqmmJbX9uI2cIyyRg8H3NdRd6mq&#10;WohGhgu8hCMopljZatcXxBEYLDKc9DUQq9zR0tDmn0rZ4s0tbjRYZGmIYgAcnvxXYzjwhpngnU7u&#10;7uNGsYI7b5343ZPTjrV6103XYPF9tJdWguGSMiPnjnpUWreB7PVdB8Uy32o38WbVn2hiV9R8p44q&#10;4tPcwn7vQ4TwV4o8PH4h+PQNeR4nuFMUh4yv0r6L8P3Gk3FhdzQ3aEhhnkEDNfFljoFvZ+Ldeigu&#10;JJjFqeyNiNpYZx09q+pfD1tcW3wlght0KO1urkknPvSqJdNblU5yWrPU7m0sDBHIktqd6jOSOKqL&#10;aQILiZfICLbsXKt/SvB9K8Ua8/7UOr6PLbztbPYN5JDH92yjnP1rqpNZEDeKYX1a6Pl2U3mjk4GP&#10;SsHSsdarNmudSu7vxD5VqJWjW6YFsccVqKY0u7kzTxgrFwM9TXjuj+LtMtPAqlYZvNlvbgo4T7xz&#10;xzWz4c1CbUob+4l8QESrct5lv/cB6fnThSYqlezOkH2yXxVdSxxsuJePpUV3dXX/AAkFtC8bbzIA&#10;WFa0L28cgVNzO461VuFtY7lXmdBI+SpPbFFhKVx1zJItj5WPvIMetWdOR4oVZ4CWf1HasEXEs2v2&#10;e2JiqE8jvit+zvkdr8PGAyIdvHpSsUzJ1DT7E+JUuX1BlHmggDpVe8vUj1S0EcrEGPGe1Z3im51B&#10;PCqTJa3fNz8oCHBApLMR3HgGwnNqoPlDeO9JR1KjJWNOO4tCWVrk7nPPNWIIrRb+5kislMjJgsaz&#10;tJi0mfWGTzGJU9R2x2rVvZorWW5KsI08vnNacrFJpGN9itE8WXEipIJJAd5HStU2LxaWH+2Ocgkj&#10;NZWm6zot3qd9apdL9oQk9OSPat68ntrfw35klypIjIAJ601Ez5rnLTCXzZsNjJPBNbWm3NzFpADD&#10;cKz4I1uLG1mE6AO5KgdKv+W6WMeXAAYAE1LsNK5geI9K07V9R0F3ikDJcj5vatnVf7I0f4MGGG0t&#10;ozmIk4wzY681a3GOXTx5ALM4PTpWL4tsJdZ8Y/CixgvLlIy8jXjqOFQDp+NaRn0M50upqT6vZL8D&#10;Z9ZtRNORYKI1Vcgtj9cd6870zxB4zujrom0yO4824XZuTbsB9B7V67dR6HZ/C3wlplvpdmlraoRt&#10;fBLHuT65rkP+JSfE8csWlRoC4BKjA/KtY2sYtamnPCn/AAr4idQGOmuWI5OcVwfhTVdbTQfHyMbk&#10;wW2qAW80qEEjPI5rsPFmraXYeEPCKhPOmuLxVEYPTJ71Z1Wzkk+GWiE2UEbT2KSMI1xnjPNNaDkm&#10;9Db0nVL6fT7rfYFSYlMbdjirstwkmkXizoNxOFJHSuZ0H7U0ljGrKI4oTliPStuQxs8+JI8K+OnW&#10;s+Y0UWiWcQf8IbBBHeKA8LiTBx1Fc3pVnY2aW8X2kyf6WWyT6nNaD299JdqqFyOpINYd2Lka/BEc&#10;oUkG/n8qhs0UT0DUNT0yHwtL8sPy22RGVB5xWf4a1KG8hmkbTmRWLouVwMdOlc81v5xiWUusfl/M&#10;T3Fb1p9lj0rTY7eKJIogQCByc0rjlFNHFeNIoIp9IEEDIkdxI2E6MSfauDto7zVNXs7WGyculwpl&#10;bbztr1HxE8DTaJGYomeSfC571seFrHS7LVdanjsYPPmtRufiuiD0uzj9nqNkuEttJ8LWVtFIPL0/&#10;YAoxzjnNZ/i23hh/ZL1WQKUluJ9pA6nJq5NIjeJ7si3jwtwxzUmrLNeeHtHiJBgicnYelZXNXG6P&#10;EdK0NZNO8M5uplQOCyE9c16/ZHSrO2t7eK2tVIiTO0ZJqW50yxh8D2MqXKh242jtWXYWkYe5lku3&#10;ZlQnBrZT6GThYv6xqeohbCGGzQbo+oFZGkeZc63c79YGUlG8Ken1rFvrrVpNTdYrV2d5ikMajLHt&#10;Xb+HNDubDw1rstzbn7XcxB2Un7oHP51drLUUXd2LWsvYf2VY232G3bdB8xxyPevPP+EZgutZiu5N&#10;RzHbyZCk5x6fStpr6G4n1CVrhVVZXX5jjpWQ3iDTra3u0SKd1e4A2jofxrlV27nTNJK1z0PSYbO1&#10;0MyAAyPCVQegFZ2sW+o/8ITeSrPKCYJWZQOwFbOly2tz4T0yeJAVWLJH93jvWvGBLYdIvLFpKrAj&#10;1GKq7QaWPlm/stRuNG02e38TyqDfkomzh8HnmvbPBDxnS9UWQOHFpHjnuBzXC6igjutN0+2ji3DV&#10;5CgH+0efwr1Tw/p4t9ISaUqCLYcVenKc8U7lnUpZWsZRDbNuIIzWXa219Fp7TG5y+/LZPatNZkl1&#10;e+G1FVM4HrUM/wBtbRtRRLeTlSF7VmampaSW7adcOoDOy/NjtXG+IppDf6PEki/Nc/MD3x2q/of9&#10;sJrEts8dmXRiWxICQD7Vn+Jm06PWELuhdUJO09DUczuaqC6nQQLpY8J3vm21sgazAZVI9K8o1uHw&#10;8mq6ZMsVuvkSO3J+8e1Zmo+IW8p4LaO4kkbIVQetebanceIJdYjS8nkhD5wqHgV3UqEqjuefXxEa&#10;YeJL67v/ABLbBri9dEkCogY4A9ayp9EmaMsguA3kZBGa6LSLC73ajKml+fswa3be4uZnu4z4f+zs&#10;q7Rur1aWHjA8etipT06HmOmW2tDVCn2idnEpA254/CtW503V3uXke0AYY3sTjI+ldPaQSWnjaOT7&#10;VCx8xi2ec5rZu4by82Sx2myJG/eEHGa6IuxyNXOMsrWdXRU3RZGAd3U1vWlt4ytU1N2123liaIlU&#10;C8kVN9nQS2iGUopkABPr9a3Fs9QilPm638hg/dgHdnPtTkxJF/w9DC3gPWLm5udO8zLhY2Izn6VR&#10;g/sW3e4mvvGdrAhdiNq7j7cCq66VfCGed7+QjJKBXOOfak0TTIB4k1KW/kVodxOJDkfgDQgOk0W9&#10;0GTVby5tYnmSBeZ5Ycbs/WsvVVtr/wCImiTLdRt5KyY2cn9K0dR1LSBo8VjY6DapE6sCIk6+/FcV&#10;ZG8ttUuJrP7RHItwSS/I/I0dQXc6eJ7RNQlQxXZAPIZCP51duEX+yo5YLIHPZqu2HiHzoo4r/wAC&#10;6TdHaAJYogGB98VU1XVNJS4ton0kRI3K4OKGCMmIk30gl059xHy4PFZV3deNDfXVuuqMsHIUIuOK&#10;1v7Qsfttq66f1OFY96sma3eWWRo40HlHBPrSGZNnEkdnZiactKZMlj1Ga69Yov7GLR6gjEwfP81c&#10;vYpE/iNmmlHl+YcHNdKV8PC3uCviC5VguQm04NDEYstxaJabI4bYXAZtrEdD61Rit4po5F1DxZ58&#10;rROUCjp6dKhnt0m1W6lQzoqIxMmDg4qlpZQ6nfzxpPlWZQX5/SgZqaJDpNnfyT/bjv8AtJDGR8DG&#10;fert5dKfG1+W8ERNamNCk6yDDE9a55re0ub7WYr3Ubgh8nYvy9K7rwRoWsavqlnpdh4XvLhFugqv&#10;yQo92rSCvuNRb2MW7kvbqXw1DaeGvKRJ8KE5Z89gB1r7y+EmlXmm/ADSJG+GLW80sIYCRMSc9Se/&#10;Nafw8+F3hbR00e+1HTbK81JEDIrgGKA+w6E+9e57Y/KA8mDG3AGOMVz1p6WR2UZqm72uYOn3kDyY&#10;e7CnbyHbp+dcn8R9M1XUPhzpM+nXNvJJZXMknlbseYCBkD3Fdrd6Zp02T5bxv/eQ4ridX8O+LXRF&#10;sviRexxm6VpVJPzqO341yzh7SNmazjTrPfl8mfOd9FfXHh6R10K5juLQHzUK88da9D8Da9bz/Do6&#10;bO8IXnyicfK3pW7r8bwXMcEui26PLpTrkD75AwTXzrpF1LB4+8RWpuWUjU5GhcdjnpXt4BqpSdJ/&#10;I+ZxtD6pU5lsfSN3YhrWT91/DxXD3+m4lkIVepro/C+vRS2Flbaiy/e2CQ9vTNdNqNjBmUr5TIy5&#10;RlOQQeleXUhyScT08Pio1I3R47FDdR6kwMThM9RW7azagjTBbhioHAPetu4sf9HObfcd3rVdICts&#10;/wDowBxQ5aG/LdmPqmt2tl4c1Ge4s0KrHwhPLN2rwbUrzxVruvzqsV0sHn4SJMhQPc10fi2S51D4&#10;pWNjG0piW+2bV/iNeveEvDdmkei27RxKAimRh2rzJ81aXKtj26NOOHpqpNavY5z4afDq0n1qO71G&#10;yE0cLqx3fcJHP4gV7ZrN7FJq+j6VYQRJZxMqStEMA7ewx2FR+IdYs9P8Lw6Zp6xiVoNreWeg9yPW&#10;srQ4Z/7KhmkXEjMTjrgmu2lh1DRHDiMXOq7vRHXr5Ma2CquFEQHWk84tcMEibg8mqnl3DsoKtjt7&#10;1qW8IWOMeVjjmtrHJKREqgvkxNn61Mg5HyDr0qyU2tD85Oe9DDIchMcVViLjCx4wCTVO4jla6OZM&#10;YxxmrJYZHHOap3Eo8xuTyvXNDBAJIkaLLfxYrQW62xNiQn5Rtrl5HbzFIkwQec037WqRsWZchT3q&#10;Gy0n0OtOoWDWe26tLOSLaQRIgIP4GuQ1u+0v/hDfFMFtoNvHCnhm8wFHH3fTpWRJdSzXpAkKru6Y&#10;qnqA2+EvG2SP+RVuv/QDXBXsehSclpc/J67klb4n+PJmYBf+EtuwcDg/OanDMTwH6dafc2d62ueL&#10;mWJ2VvFF4QB/vmogJYoog+772ORjFaLVI4qzvJmjbNhUyW9jW3aHzLjYZQMDr6VhB4x9nG5Tle1W&#10;ldo7TVWBI22pOfwpPTczRQ8ReKbHSZgiWSXMo4C5Aya5Zfir4swscnhGXyccKsh4FeYavcS3fjfV&#10;J2kLIL9wmT6GpI47YwoTCM7e/OK66UFoxtNHtmi/EHwrJqf+mzXls0g+VpVyoP1r1TTNY0G5hBF7&#10;pUsZGVaKQEkH6V8eyWds8DfuEOD0xVZG1e2vVa01HU4yGGNkpGK6k1sZSi2fcrWem3NvI0GuQ8x9&#10;D2rCk0m5E1zsu7xGDfK0chXP5V816T428dWctv5iRXIAHDghjj3Feo6N8TNMuJIYrzwvLayBwN5f&#10;Iq0tNAV0ej2urfE3TLlDbePdcdVb/VzOWBH413elfFK5iuraLWfh/cnoDPDkfjiuEttb0S4trd/t&#10;2myKVzuVwa1Nvh+6shGW09gV/iArLlZakfQOjeKvA2pQwfZPGemo7L/qpnCnP410IjO6Rl8hwR1V&#10;s/yr5AuvD0Xmlra5uo2zlTG2P1FS2Wq/FPSJYTb+LtRmjVx+5uWLAj6mlZFJ+Z9YOmLuM+SwG7kG&#10;nMpLqfIbGO1eHaR8ToxNDHq/gS8jJIBkjGR9a9Y0bxH4P1C2T7H4z0gsV/1Mkiqw/OpcGlcXNY18&#10;MJT8h6VKA3HFTiO4YgiODHs2eKGjkVVyy43HmkirkWBg8Ckx14FPIPqPakAbjmm9UO4w8Y4HFNJw&#10;rfI3J4qRgecqfrTWA4Pes+RplXLdrdajBcxtBq14p9A1d3o/jLxDbywiSUyrkZV+c15sSQM89akR&#10;gqE5AJPfmqhJ9RSSZ9KaV4z0C4MCz2z27kdSQVruba60+e3VoNYsZBt/hcV8biRvmIdhx1BrRtNT&#10;1i3ngeHW7wEMOAxp7i9n2Z9g+nWjnmvBNJ8c6xHBAtzpscygAEk4OPrXomleLfDl06K8j2zEj/WE&#10;EE/WjlIaaO3zz0pMnHWoYp7OWBWi1KzcHoQ4qjqd3HDprYliLlTwG6VMroErslury1iicmQMcdBX&#10;CanqN3LMwWRgCTgA9qqXN1JLI486QDcciqO05JOSe3NZPU25eUrsrvOS2eD3qRUUL90VOByvSnEA&#10;Y+WqSJuQM37sjPGKWAffO0VVnZvtCBVOAR0q3ASWf93jgVa0ESdC3FKud6896Q9Tnrmnp/rVyO9D&#10;YiW+GPC11IrZxolyTn/dNfCu9DrmpsWOX1656f71fcutOI/hF43kwBs0GUj/AL5r4X09s3urubcY&#10;fV5tpP1rhq6stP3WaiAYHJJqXDED92TzUaD97gqevrVvcoiGPWsTEBGxOTGcAevSnMoCkFs8dTT4&#10;5UHLHjb0qvLPGXl2w8UDFDhc9OlRBw0zgZP41XIkZ4wA3J5qysapICJVztGeaBEy4CvmLr0JpMru&#10;6HrTHdS8SmUcvxipJ4ynl/6SCStMCQDhDvFIygqTtJwRVcMwOMEmpw2CDxnFIBxiXapHJ9MdKcZY&#10;AqqYhuJH40oliBcZUHbTVSNnVjs4OQaBjir7/uYGKkX76gIDxVlPKaMjdggU9Y83UXyqPxoC5U37&#10;EZtp++KvIjyxs+4YCDJNU7xGWaXMSMoYYC1rWsWLJXeVxGsWSvSgDLknjivYIniJLHgVMWjWRGMR&#10;wRwCKjtZ9Pm8Z3LTWTYD4jOOOK1Lj+zTqEwaZUTZ8pAoGZ32mMswESAA8cdKlFzmwmXCKVHX1rPZ&#10;YftU5DfLu4NRMDl8NyaQET3LGV8Rjhqf8jBfn7UxrdvIBZACTSpGFUkOcZp2ESgAAgZ9qjfPzH0H&#10;c1KCctkD2qM5J+7QBWDSeaSMdOakG4oc5zmlAbJJpSRx1GTTATA2Lh6bGJGeb5gAOlP/AIhTeC5A&#10;DD6UASr0+5k+tSLHulyZGAHWolyCPl5xVkNtgJyBxzSGOdE+y/uxkjrUJyoVl++Rgj0pBOD5gDAA&#10;5/OnxIwYEvnJ60ANCyDuc9TUir93cG5PWrKqDOCwwccc1fEcSWkkkyRoowcmmBVihnaQbLRyB1J4&#10;ArJ1a8kgkYJfBQOpU9KfqGrZkVI9RSOBUO4g4JrxbxPrrtfzQWkzPhiCQcinbqS29jqdT1e18i73&#10;3rFyhwSea8ruZ3vNXnP2p/LWU4FLC140GZJdzFuc9qsxR2sc0/lxAMRyPrVRj3Nr6CLHF5UP7vkD&#10;jmpju2jJoGQhG4daQ9OtWxAT8rVGp5my3QcUEHaM0w7xk4FNDDJ8skE4yaj52Hg04bsEFeM9aVf4&#10;TjvQAqKd7cDAWl/hPPelz8xxTWLYHFACH73Q0nz9cjA7U7gLndgkflSY+bPrQAxskD5e9KAxQnd3&#10;5pSFwcilJUKoHc0AKAoj4PU0ELlv3eOB3oAHzc9adz8nI6c0AMHlhl+Xt0pO7jFPIbcflH500dHO&#10;CDjigBM5wMDrxTuQ3SkGOT70E8CgYo+8wxThjDfNTRyRzS/L5gzkE9KAF52LzTcc5xTu5pG+6QRQ&#10;IRSBcMNnXAr1L4TQLJ8aPER+yOTbWse0deWNeVRZN+cqDhxz6V7r8E4pD8Wvi5ceSpRbWAHPrRFa&#10;glc+irzfi13Pk7ax3Y+eQRwK07kn7fdEknBrOYrv+6v5V1IoQY2t1phDYbkmn/3RmkLLgjv2pgRF&#10;QQmV7U3aQ4+cCrOU8k5NRNtMY570ARnqTj6UznavINOPUYPNJjpxQAg/1Z5/Gm8YHIpTjcoz1NDo&#10;FH3h0oAQkDtzTOfLHApCTk9aZub5flJ96AHnbg/NSExDZzzik43njrTWyIh+4U4IpAPG3yyQCaXc&#10;3l/epwBZQQoHydKrZPmNkMOeOKLgSZ46U4Ffm+b0qIECQDBNPONv3e1FwFPVuMUAnODL9M1FvYlc&#10;pjmlYjK5Q+1FwJflKDrS8bD8tR9XHJ+lOJPnMPLwAOtFwHRW8zRYaIA+taNrBGhlMlozHbxmlt5o&#10;AQHmGAck+tann6fJAm14/uVzHVY5ueMLfRHYoHmHirgUPYuBtHycE1Vuipvz14c0xfME3+vyMdu9&#10;AyBI/Kup3aRiS/HPStCGWOQEhB064qKTyxENyggngVJE0IGVRANn5UgJDyenNQ5KyPu3dPwpoZzc&#10;A8Y3fnUt+kn9h+YoP/Huc4piZUmktnjkDPFyCPpVO1tbRbyIm8tgGlz1HFcf5+pi68sQ3LMbg54q&#10;/a2mvNrLObC9HAwu44p2JPSsaf8AZiVjj3BKLOS1/tCTdbISOhPaueUaomlnNpMGCEFfWooJZ44F&#10;Zy4ZnORSLO9J09rRv3duWJ9OlVJ0tfs23zY+mQcVzcdw2UKtIfxqRpZ5GB3sBjkUMBl5dRWaTzsm&#10;9PIbj3ridEe+u/GuqzlnAe4YluwHau2a2tbnSrmKSUZB4BqvFa2ttp8aQ2yoA3JFKwjStJZ1vVBn&#10;dsHGc1vhmKoxVSR0bPSuUUzZBRDwKuiScWYLO1AyzfPaFJfMjjLPxjFcncaTZfaFkF03zMSox0rR&#10;klD6kuWGF962IhC1khwrELxT33Ejjoy9nKStxLuOeAKsC51F5rAlpDliSTWneRiVpQsQVQ/Uioo4&#10;VVUHlg475osO5LCJWvkYp1Iq/OVMaguqgL1psQJ2t04qrfJN5Hyt1b1osAZkwoUE/NVoSTgrl3+7&#10;wCKrWYkRMkE/L0rRZom8vIXPbikBnTyzGNiWbrzVUFvJBwSSDg1urBbyQThnA6VXa32SIoAIHQ+l&#10;MDLt/NVpiyruJ9aWSS6DvtmbHpWg9pKzqVgk6dqqul1Fv/0J24xyOlDEZU9/KqW3mWQwH5Oa3oWt&#10;p9EikSSDAUelZFxZRy6PeEBd+c8npWIYNUiVFS/lRO4B61NxnYC9WCZV2k8jo1dBYarEQiiN8Y5N&#10;ecWqXEuoRq1vcZDfe9a637PLHawfuDkp0FCVwZ3sNzp8kI3Ih55IHIqG+tbN0tjFPGybSckdPrXD&#10;xTXkVzu81sAfdrWhvpZLGZdhAC4YDvRK9wGXCWa+UN9ux3HHFWLZ4/s6+XaocdwKypkLW5HnMMZq&#10;zpkjxDHlqQSepqgNCTzH35tiuV54qubS2NjOXUex9KsveD7WE+yq3XpWbczXHzKsTkbucUIRAbaP&#10;zo8Om3nqa5nWZTBKojbKsDkA+lbzWuqNB5gnl27vu5NY11YXG+d2ikL7eF64pNBF3ZHpF/CdPl85&#10;UUFsAsa6RWim02NTDblN3DZrza7tZYlVyk+1STtGcZNUYdV1CFolFvdEBuRzSsUz1ddO08rKXiXD&#10;D16VwWv/AGS08SqI1chSOFHLZrW0zVZ5nVTZSE8ZVjXQWWm2d14omuJmhzxgPjAx9aQWOPtFu5LS&#10;1kOnTKCAcEVv2/nCRgyucL+Vd9La6THp6KIoOIzhhjiuVnZFnl/0VMBjlvWq5Sbj7aVd6goMZp17&#10;d2CxELbozbeMmscyFrl1U4XNY9+ku87Xf7470WC5t28zm5z5nPYitQi3a2ZJIY23L3rlrAuL6LdJ&#10;91PzrX3br1W+08Z5oGitLpcH22F1WAbZMr0rUVcW8O+3QkJxVSUt9rtyL7IzyAasNJELd1LHPl8Z&#10;oQmVpkZwwWfGe2OlWZ9Njh8I+G5n1Rt0pclc8jFU7feLwsxGPM45q9etPPb2qNcsEjXCimBDDcI1&#10;nHGqv8ops6v9jJ4PHSolQLKACvy4zUss22JyIwQI+9IDLOoXUbpELcYHUk09b6aW5yZpAR+tQRwW&#10;8147knJc55rYl08L4fsHW4DPk7wo6elOwrldbhzOjb2bnjnp61ZMyM8IDEeoJrP8mREkxGc46VNb&#10;wTtcp8pAHU0wNiORRHEd3UVaWVtsPXB9KzUjP2iNCWIL9M11Fvb24sLNVtV6c800BUh3m6QEryOh&#10;qzNaO1jMVZMAZzST27hxh8YPamSTOmlSruJJ96oRjyR/IAHXHTOOtUktZn1FhhsAGtJnDKhGAAf1&#10;oEojWZzCxPlkDA71LAxZ454gUEgPzHPPSqbpIzo2zkHirEryG+nJY7mbOM1dtkSQgbgPk6mlsPoU&#10;43kWN8Z5XnJq1Em62kIHIGTSPEouH+p4q7aqVtJGKKeDSsDMqe422jnaWwehqnBqZe6KKihi3HNX&#10;7q3EzugmCgk5qvb6NDCryl2yASvtRYDZZ9+mWgdlzjr1qq9jbeQziEEg5LCqKTyickjGHIGatLcz&#10;FZiHPPb1oEMbyvsoAD7RVORyOVbOB0rTSSIWsu6BP9oGsidoWuwFQct2oGh8F1MYph5KgEEHIq9b&#10;uyRwsNwOTVWOEBY8r34xVvb8n3TwKQM0Irt1gkdomZsnAq3b6gHikQ2vTrWKVcoQFH3eeaWyhuft&#10;1y2xipNWmQdLCbTecbRk5OTVa/kiEhCyR4df5VTaOYRTtv49KzVMLa9bebO5PmgBc8U7jJY71EvA&#10;DCxVScgioGu7a41NR8vU4WtzULS0KRbETDQDIFc/DYxJrCMjHO7v2pNCIfsg/tkylV61e2wh0Ur9&#10;KuGKR55FQs2F6gVTdZVkcNA2QeeKSQ2ywoAkHQ/jTpohLGmWUAMPxqsjSbx1xV9ATaMc9BxVEk8V&#10;lavDDi8UfJ0NUrzTsQswnXbjqDVaSW5V8iSQANjFWEluzbf61yO+aLAc5MJEnjC25LbsAAVpQQ36&#10;6czMsjZXIA6Cr8cYe8ZlgDHPzZFdSp06Hw1bZjRmYc8dKq5NjhFjd5HzC3Gcqw6VRljIe7+Y8D8q&#10;6+6ls8sYkQEp0x3rl7po1WRWceY2c4qkyWZaMzOwI6D1pzH92MYqs+8RFUibO7k1IAPLTIYkAUxG&#10;lYwvILohwcJk5NQuGNwRuYjef0qFZ2R2CMcHGcVp2gha5VnlxlTRYEyulw+Uj+zbSo4NWrNbm71W&#10;0gimclrkLwM9ajvLcfZZpE6bD9a6f4bpGPFkUjWiF4nkwWHUn/Csq1Tkg2dWFoe0nY9N8P8Ag/Qo&#10;LzRJbi7iml8rK7h8sZ9x616C9myW8MUd5DtHRV4rl1uZ49XuSQyozFpHJ4AH8sVXufFvgdbiDb4z&#10;hZmlCQ7ersOD+VeC68qjd0exUw86ckovT0Ohu7TUPsMaed5e4cvjO2rGm28YsXja58yT7M43t3OK&#10;mt7k3GhWTbt6mIFX6bhXIa1qGqw6uYLSyQYiy8me/arirdDP35pxejXY4vXNL1abxZosa+GISYL+&#10;XzAcDAJ4Oe+a7LQreK1Nj53hJ2YY6chaqaUPEF1eWjXVwU/eMWx3x05rqVnuoXK/Y2c7gu0p1Hrm&#10;t5SVrC5W+h0rXW6z2w2WF8sYbGDVA2mquodtaQgn7oHSnguIIv345UEgDpUqztGxI+bpxmiM0zl9&#10;m4/Av+CVpWiTS7lWwXA4zxmuW1C4to7CFiW8wsdvPSunvAJ5rf8A4l0QYxkqd2MH3HbNcNf2OuXE&#10;15v09rcwFs85Ht+dNR5pI6aU1GOu7Og8Ifa5vE+p3DQy7FiI3ljyT7V6X26VyXg63vIfh9D59lGj&#10;vOx4PJHY/jXXV7lGFkeJip81RkcjBbW6YtgLaOxPsBXjXwsR7jxh8ftTlRmkl8aSRJIx525z/hXp&#10;Pima7i+EXjx4I7gzf2I6RhBk7nGP61leAtNlsfgx4ejm0zyrmZnnuR3Lt6/hXZCXLCXnocrV2R+O&#10;fCmg+IPAstvcwRx3UcTNZ3ir88L+nup7ivlLRtb8feA/jHq9jeeH72e0bUF+1We/5JoicCaFjwCB&#10;ycfQ19zVw3jjwpoHiDwWILmCKO6hRms7xVy8THsfVW7g1dGrG3JP4fy8/TyJlC+q3PNNG1rTfE/7&#10;ZPgq6srSeTTtP8MSOsrjH73BOMdtpwK+gx06d68p+Gfg59A0nxBLNfxNcXUm3ykA2xKp7Ef3sZNe&#10;r1FeScrRei2LskFeUfEyCa5X4VWq3AVX1id3OemFGK9W/wAa8u8Ul5vi7pMYk4g03n/gXNc85cqb&#10;N8LHmqRRzenaZpkek3MM1y5dkAznoPartronhSLVTcJ4cLzKMxOZD8p+lPKQi5gP2lvvdBzmtS2O&#10;37Sx24CjHvXzs5NNvufTqlGxFJaXUumny9SMTYPIFYR0e4kmufP1uTIH3+ldX5+yzZginnPWs6a4&#10;MsJKkAZ+Yqc1mveBXiU7bw/ogsmnn1pZJLeJ2hLfwf45rFTVtRaz1OOy0CGMW0rBy3Ib3rVjlum1&#10;C4iFteFAhB4OGqIabM4kjijaJZJ8ycdaTfQmO+rDStU8QXVlcQ3FtExWQjzVXAI7D8K6a201SsLy&#10;XMmSCS27pT7HT4obWyiS5s8Y5LMAc1rTROlg4/tC1IK9Q4yalxb13RnKqo+7F2uef+I4UaaxKzow&#10;UkZHtXHEDe/yZwcZrtddtLtNNjlF0rJI53KGyVrjyMcZxgenWvUw/wACOPE/EVnT5V6daYyuB069&#10;OKsMGwTtPBoGSFJOcV0HFYpFCBylMKny3ODV5wCw5HtURQ+WcNkY5BFO5Niiq4kz5fUVIgmDyHkg&#10;tTnDLGuIm61JGHAb73IGKGwsSnmOLp92qzquVG38fSp9kmQS5Az0qFs724zzQxoaF+ZsHinqD5bd&#10;smlG/aARTsDaaGwGgHePmp6g05QTAx96cO5xSAVR94YpQPlNKM+WflpOc+/amhCHtxUL4wM4qU9D&#10;81MYHY3tTQiDvUi5Nxbc98io26Dk9elCEfa7U5ycGqsFjxj42parY/B+6lm2ReRdLK2Ofy718rW2&#10;m/2pfX8dtaSp/rCkrpgZ7fnX2P8AFywgu/h38LS7qDa64zNxxtPXI+ledynwsljDHaadp8USaevz&#10;KQCGxz+dY1JqKOuhsfI91Dr9hrV9a3GgLE8U5Do7YGOxVuhB9qsQ34NuN9ipx75rvPEeg3Oq+OrC&#10;W88Z3ItYJ2ENvCvP4sOuahvdD0S3srONLOQkR8kmp0ex0XOInuU+zMwtYQMccdBWSzQOqnzgcngV&#10;017ol0LS4lgurl4scxlTwT71xzWeowz3BlaVVBJBx0oUxKnroRzWyMm3YDu569KxriBkaTEoOF64&#10;610cak2yn7Wp+f15p9xaFoXbyjkJ19a3jIxlFanDEyCQjYOM5JHFU/NcXuVLoRKOVrpZrCSSc7b9&#10;kVT8y7etUprPypkYMxXj5cda1Ukc06bNCDUbkeTGYQ37td24ZzVrKm6mljSGD5AVCtjn8KwSzLI2&#10;2J1BXuuTVZ5ZfMs2MU5y54z6VXMYtHYW+u6rHe6TBd+HS9u14rTleWfZypDdsda+h9G8feANS0Oa&#10;yu9Xu9PvzZJFFcMMRuBwAR0Br5mtLl91k32ZGQffDDk1qXMWhTwxH7Cmf9lQDn605JOxDidf4uF9&#10;F488Ro1va6pZIylpYogxKnuCM9KwtKu9Ysriebwz8VNYti5zLZXBOwHuNrcVDpd/r1jeuttqZMBI&#10;3xzLv3D6mtiWTT73VPNOlW0Eo6mLCjP4USswV0dFN4m8E6p4esLLxz8FbBp4wVj1nTINjjPdselW&#10;rDwnrlroEN74J+LfgzXNNvA5ks7yVBOq9l2nnPauNlt7rZcRmK2kiaQZBUEn8aqrbqniix+y+K9d&#10;0y9Dq0PkSsiMR06YFZ8r6DUu5CtvpKePfHtr4i8Na3oV4jjyUNufLdj1Ibpg1mNBFHr10kOvRTxg&#10;5R19K9sbxB4hk8JWEHib4C6D4giVUj+2wqBOE6bifUCkt/AGiap8QNOPhPUfF93JPGpj0xYNxhY9&#10;Qzg4AHvS9dDWm1ex43BDLLq8eGnyG5AXivZvAfww+JPifxBbrp3w+1c2y3aiS5uFMdug7nceuPQZ&#10;r7K+FP7P9hZx6JqHiyaylkEiS/2VAcpuHI81++PQce9fYcK6bZ6Vb21n4d0q3hjt1REt4gigDjAC&#10;4q1FE1asYbas+efhz8D/AIb+HrG1u9VhsdY1BYFb99GPJjb0VT1+pr2qbS/Bc9hLbTfBLwKYGtWj&#10;IayiI2HtjHpV2aaQ3Jyj/i1VPNlE3+qPXI5q2ro5HWlLU+WfiD+zZ8ONVuNVu/DPiqXRLhjJI1sw&#10;327SHnGOqgn0r4V8c/C/4w+GNQuP7W+FWqm2+2uqXdpGZIGUfxbl6Z96/ZZbm7EsRKscH+Hircr2&#10;Vxp08V3oWl3ELwlXSeIONp4OQ2QapNdSo12tGfge0Upk2i0KjkN83/16dJFGlgNisOpJPNfrV47+&#10;A3wV13Q9dfS9HfRdRld3S5s2xGHPrH0wfavg74kfBT44+HbLVrgeErvVdMiLB7nT1LsF9Sg5/nUT&#10;pJ7HZCvGXWx86+ZcZTbddW6A5qZY5GJ3SZJU9qiEYt5ZUk0vU7dlk5injIbP481oIQY5JFJBMeDx&#10;WLi4G2jOC1K3gbxFIj3ygb/lFZ89rFHauVvEYgDABq9rsc41tW8mUDJrJSSExNmSUEDoa3TVjlmt&#10;RhUbI+DwOmaYfuHPFTnyjEWWVahkUGWP96T8vammQRqSpYCTIPQmpFmZHjUuSCfu44NQkDDjHG7p&#10;SMVyeB0p2EX4QDfRmPywrEfKTXTQMVmTF7KHCja44INcKxC7DmXIYYwaurqKLLFvL5wPmqJRA9Pt&#10;tf8AFVrHDHPeRyxtgK5XBxU9zqF9O25r9yuzjA6V5y2o3Fz9nQ2wkVXBwDjgV2Vo0DaRaulvw0YH&#10;PYihq+pMVYfjLyEueaAqhDgHr60443N8woJwOhNNGlwbAhGEye/PSk/iQ+WeDSHZuY4PNMzJlwT1&#10;HFCEer+Dr9JNB1C2cQMQhUAjOc1ma1ZxxX+oRskiM0m4JjgA9x61wmlXmoafr4uYhvQP+8Qn71eo&#10;Wur6BrVxolvcm3sbtf8Aj3aQja47gscCspJ82hULJGTbaPZS+H1nYhtkBLMe9Yceha/cxarNY+HJ&#10;preN28x4+sePVRzXqc8XgqxexmvfjlYPBb27tJZQBSZnHRcj1NeVr4w1yDxt41uNG0htNTUInimh&#10;Pzp5fQYHQEinGVyvUwSJB9qWRFDJKV4Oc4poHyfcxz61FEsha4JZlBnZ8Mc5ZjkmpgG8t8tn5uau&#10;5I9TjG5vpWPr3nt4SvyiIxEfStZgrYwxGO1NaDzLO8jaPKuoBGaE7Ctc8lto7xrFAbpVPmnC+tXB&#10;FKhkL6lBkD1rtLnRrMRQosTg54INcvqGkut1Fme8wqksykn6VTkr2JcGioyDy1Ilfrzz1rf8OarH&#10;Y+L4c6XmKXAO49fwrnUdf7LWI27ht5Ac0wC7+07f7OZmVcg9AaCWrn0lDcQNaRXEFlE8bR5dQOlV&#10;HdHuJHRGUFvu+leeeEdcG97KYiOXGFy2Q1elL5At9zW673cdDxW8ZXMakOUrbpwx5BB7UiqDeAyO&#10;UUIcGr0sNuLbIugcpyPSqJDfuxt3Atzz0qmZ3PNPG+jyTWYvYQdyZ3BepFeTWxxqbKUKYyCCepr6&#10;jkjty9zE0SsjW5DA9q8I8W6UbXxI8qI3km5ydo6ZrOUdLnTDWJgkZd8kYzUsYzBOCcjH6VVjKNLg&#10;RuV296tKcRyBSeetQMqmG0E67IiPbPerttPeRXNow1GQBW5QioQCXP7vv1qUjagIUZxycdaAR0tp&#10;f28msqZlCqcAZrRuVDO7RXsJQDkg/wBK4STcYNm4j5geKmSe7jUbJ5SBglSfSlYZ2AU+SjGV857i&#10;hxIsLbRk4rIsddhkvIY59NiU7wBmupuIdLOlLMnia0w4GF3Dg0CHeELmCD4iXSC3+eQgO+fWvoBh&#10;p40HQ9sgEjAl8+tfPtjaXVtqMt42hK6ZUkl8cV6MPFWhr4dWSbwvaEJENxa4C7azk2pFPY9CXymW&#10;2BCnGOlQ3kug26CS41u0jhWP5jJJt/nXhmr/ABDP2aWHR/B0IkII86Q5C/Qd/wAa8x1G58T6jdRS&#10;6h4rv5MycR7sKv0HStGiE2e5eJfiJ4btbOa20W0a5m5BnK/In0Pf8K8R1LUPEGq6hDcahr99MDMf&#10;Kh3kIn/AelMjtoEhwLaL5QOSOTU6hf3WIl4z07UNDsRxxQrbbfJQDA6DmrAB8oAL+NPyMH5BTTnL&#10;fN06igY4AgMSi4PQ04fw85qJTyRhtvvUgI3r83U0xEg5LehFPUJ5ZG05z1qF93O1DwRxUyElWO0Z&#10;GMikA7sOKUKfMBLcYo9aMnLYWmA6PcGPzipOMZ75quSoWXk4zRvQKSW6CgaLTEER5wcmq8wwp3Rf&#10;Lnpmm+YpOVUkL1qN3QtnzwQBxSAQ4wSLb+H1qqJJd8g2KATxSvIwguTkHkcZqAOfMX5T06UWAe5J&#10;ZRk471Fz5jDefangoWYHgE0jKm7iTIxQAE5H3qHbZHDuuDknjHamEkW/3wfm6VBMW8tScdOlMLiS&#10;M/mHGMdqjJ+QjJJxVV5cSxAjKseBUw2l8qjdKBXDDCNucetB24X5e1Kfuj5e1JyO3egA4xQMY6H2&#10;pDuyw2frRztHy80AOHUe9NONp4pTjI4oGMsaAFxlvumggbQc9aXzCIHG0UzIb+M47UAB6tUTdUJX&#10;inZPz9eKawJjYFyOaBDs8fdpOfMfrjtQBiMc0vegBew4pM/LSHvzTSeTQA4ls8ioWZgUGSc54oJ4&#10;PzY9qgZl3N+7z+NAE+4bVPGKglf5MBvypu5CQoWY/MAAB1Jrr9E8L6zeXNq8iGGAsC27qRTQHJWt&#10;ve3F1HHFaSud3JA6V6j4d8LIDHcXhBGMhW7V3em6X4esLFY4rG3dlUbmIBOaszyrv2rINvYdKLCv&#10;ZDovscFg8cFjEgwAWAqszN9oJ81iMUwnLL+9xjtVWaVRvJbmnaxF7j5WY3IcSEc8ioJLhRgeYpPv&#10;VKW5YqwCJn61kNM0s9xGtnKz7sLt/wDrUXGkXLu7RLgZKdeeaZavLPqS7LW5K4+X5a2tG8OXdzdR&#10;yXNvMRkEKf616jpWmaMNV0i1i05HmLgYCACuSWKijtp4Ny1bsYvhPw6XvDO+mHrnLd67Ka0ntdft&#10;nS2u8K2BhTg16Vo+iavBLdtJFCsPlrtUH71dX9nsWtAJ9BttwHyttrzKuIvI9OFCy0PKo5Lx4rTy&#10;tJuhvYZO3HNej2d+ll4JtRcvFveHjI+7V6OLT1j3fYbYc8ALXAeJY9ZufEtrBaaO02ZACA2Ao7k1&#10;lzXBxcSxeX0smoWhtL1nZpsuo7Ct+GSH7PYl7oLIUG7JzVbSdOtbfSmTfEZzB87H19KqyW0326b9&#10;3IxEwII6VErLc3pts0tV0fStQ0ayD+KpFVYX3BU+8T0P4Vg6V4P8N20TNcxNeyeY2JGAVfb5RXc6&#10;WLfynEqEFo/T0plxPcNezImlAKHIGPalGemhUomMdLsIopCILaKIITgYrPt7hTfNCjMCWIQ5qK8v&#10;7ttYu7WTSNWT5vkJjYA/jQtvfbdO8nw/NLI06hSvb3qJLm3Kj7up1NtYXSGKSWNSm7OCP5Gt5WgS&#10;4jMNwikAfxV05sGX4NaIhjZp0swXXGTzXNW9hp5s9WnkvpVKLkgnriuSqrWsdtKSlqzobS4d7Rcx&#10;jMYzk9q1LO98+a8jNx8u3ABHWuW0qezmtbtRcKAJCOvJxXV2cOnRafdTyeVnb2PShybQSpxbueZ3&#10;GgQt+0fYskarFcSF2wOARXo+o+TaaAgjhYiO2IJHekEaXFzJPDdBMcI+OT9Kxb69uYVv7W8WNomh&#10;bZJ3zWlGTaszir0+V6Hl1nLaxfG/VNTNpArSB1Vn42fn6106yaZJeX9yTCzzkq/AIINUV0rTrzSd&#10;R828ikP2o8I+0kHp09K7W30TTrbwZ4fiW3zhM5Y5NdD1MoSOEi8JSXeo7YtXt7OyS4LJmLPLctg5&#10;r0uw0PwXpnhS48q63S/Zx5107YLEdsdKniYJAkUkWLdLYkMOMYrzPUdftj4hu1nEwtIZWLDP3gKu&#10;9w1O50yZbnX38rQ5PLQttlYYBxXJ+Jp5JPGujRLqCgI7+aFP5Vmt4+0SXSVt9P8ADd4jquyMLGRk&#10;9KdplhevNNd3puDJLJu2nsDWbpdzWM7O52Ol27R+GZJkVdyx/nmse4nuItSEylQpfkCtS9uZYPC0&#10;QjUhPLxt9TWVG9m/hK982eMbULOT2rNO10jRNt6lPUdT8QTaVcQmG3+yiyfYmwfMSPWuS0C91WLw&#10;Xe295cokhvJQnPG0niuja7t5PCsDwXSSIsjBSozwOteU6hq2nXXjPxPa20cifZXQs+7nd3rSlTct&#10;zKtVS2PYvDtxbWo1Z5rqBI1gdzK5A9+9eXan4g17U/ileRQ6nI0B1Ipb2sa9QD94n3rf0q0t9Z8P&#10;W0Enil1jERWfymwcjpmuh07TPBejQpFa6fNdXslwBNdSDJGTwB6Y9q6YxUVqc8qjmZ2k6bPB8b/A&#10;dwbCRD9ik83B45HetrxbHdz+JfCcf2opbeVMXGcA4969B022tTNLNLCjEW4Kg9a4/W5NLv8AxRe6&#10;dHIqtgq7Rt93PHUVm7XNYMg8LSWR8G2yQ3PmLFdSL1zjn1rXv3kdbUBSFV+gNS6NotvpXhiOzV5G&#10;3uzFz1ya0ba0Zr+cyQMUHc8VzuNzojOxipLvvbfJXCoBya6CzliVm8uBBIR97bzUDafarezkHAOS&#10;MGi3eGC6Zi0bbmwC3FCiEpXMXUbXUrvxfApM7Rq2WC8VtLpEI0uLdbNv2cCrlrfRx+I7pv7IQLt6&#10;k5zmrMt3M1w8gI78Y9au9jF7nm/ijQ5p/EXwjMdtI+NbBnX0UHNeja4ijw1pYWJEU6ei7c5xtFNh&#10;VlhubmWaEKqltzngCuW/tdr7xjdwLA32aNsK+fvY60NtjirO4/T0vPIujEhBORkdqkePU4zbALIx&#10;ZzuwtX7aWEXd75BcgRngDuOtczr3iK6sdAjkSCN2knKBiOFz61GprzJHQWd5JbXOruyM4NmxUkdC&#10;BXmFjfatqXxW1YpJPtGqnfIVxwD0xXe6DLNP4bknurWF2aAttHTBrX0eHwwsmulNGtorhy2XUdaE&#10;7blLUL6RPsVr5WnhisShgP1NTwi3XTocQ4ygJyelX7NdPj07X2keMnJ+Y1iTS2gkKrcOd5IGPeqW&#10;plI8w8St4jm+OWgx29qTawXUREgb72T835V6NJcJDLOElb57NApz3xzWa9p5OpeYZt+5889aqMkz&#10;6zeSFyEER2Kapy0sKnHQ3rSSxWKZ5LpSTEzEmsRNXkufEttbWdo751AK7joozzUFvFK8MjPcoUYM&#10;BtatvQLCG0GqOunjd8xDN15pXDVl3Xp7K3Nigu96ragsueh715LrfiXV2urWDSfDl3u+1DdJsJ34&#10;PIHpXfarbPJAZWeTcZW465p2k2VpFbxSf2ZaEj72VGauEdLmVRXaNTwDp908viLWdR0eCKXyYxb2&#10;7HIi9T9TVzxPrSRS62/mEK1uVU5x2rW0x43VYmnKRmUFsH+lcp4yt9Pl8QiNI2MZ2ZA7kVU5kKPK&#10;zgjAjeD7VmuG3yTuxAOOCa53UxbpaaZBHagu7naAMkGu5azIudPVgyRRxfN9K56/n02PX7aSz0xb&#10;iRLtAFbvzzihITkz2TwYkdr+zRfyXCQpI5+YORkDtWfqN8IvD7pDq0ZeWMgAep6VhXv9oXHguzVL&#10;udR5MZMIPQ1kW8Ljxf4eNxduNjAyKTn6UopORvrGJ0HhXw9cR6tqeo6lqCySO5ZAf4V7V0d/cSiO&#10;58uCbZ5bdOmBSy3SyDTEijPliLoTjpWfJqG9NQhisY222zq2RSa1sZp2INMeGawvrsXq4SOQtz02&#10;1yaeL76a4a3j8MRqpupEExf0PXFaWgy2sHhf4orcXMaxmQ7AT0Jrzid9FgvLxIbq3knaR2QK/Iz7&#10;UKLvYnmS3ND7edM8eeLr6fxTcST3VplAZDiMCvO9b8U6lNDb+VYX0pubqQRyMCBJg88n0qK7tdQu&#10;9ehMurlR5+CjHtWvrKaYvh3wNbJb2qpZZYKFGcnrz716OHwV3eRw4nMLaRMPS5NWjjWea2iDOCUJ&#10;H3asXUqySwySKpIY5JNVZ7ma6k4t3WCNAFVR6UiReb5SGR1DZANepGCitDyJ1HN3bO18OSyR3DFI&#10;/kli+YkcCk1dL9vEEbJqMKL5ozs/irMtLfXWsltI9Zht1UgmU9ce1QTyka/b2ra3I/lg7pCMbjRc&#10;mw+5sdaj161uZGtFtgo3OZR3rfQXjafGLTVEaN0+YLXEX4E93awSX16YC/K+YRnFaVp/bMNvOLMt&#10;HEkeASc5FDBbmndxXypDG8qEq24AdTVISeIJZ8w6usOzjcTuOPoaLF7+XWLsvqLM7KRz2ra03w/r&#10;MUGt3TazYSBslVEwJOfagCoLvW1gQG+L4XHHc1WuP+ErlhgD6VIqbuz4LVFcRalHqdqyeI4FdJyf&#10;J4O+tuxeV5fPur/YAnIJ4FADdD0rX5PGFjMfE9pawQEF0YBiw9K67VLawc3BT7KgaP5sYBbFeba7&#10;q0cWoxCx8QPI54JQ5GfpV/w7Z6xeahDc33xKulYcxw7CAPwp2FY00vraxsbkWunK8u47gwzVFLuS&#10;5mke/wDhKrfPlH87BH4VU1k/ZvHaLvLZnUA46816HBp+n3OgaVImoW6SC1GVLYpAcbJDbzC1WGyC&#10;Ki5wD0qzHb3D6XcI8LlQp2t06U/UYL7TL5JPszSxuDlk5FVrTVNNmv7JG8VCIiX/AFcibQT9TxTA&#10;r2xU3NwDHchIpMkY64rUk13TMpGvw5aULgFicGthNPvrjV0WGKxSLZlmUg596wNa0ueJpmivISyA&#10;52jrQ72EaC61pTS6dbp4fPzwtvUL938ay0urGO9vGOmwRwCYkk4GcVkaZMIZ1FxakZ3ZkKVfWTw7&#10;c3UiS6JJMoc52kgfpQO5qWVz4U1N9Ve11NUngUrLGVxx6g96+nf2fdc8M6VJ4/il8iWIToBMqAvA&#10;TnPuQa+W/K06LRtWGneGYomW1O4r1xjue9erfBOJJPCnxVne1P8Ax9KCevIoc+VM1o66H6J2GteF&#10;rtoRa+NtHlZlyF34P5HFbZHH+FfEUrTxaiWivLtGWQkGN8Y/Kum0rxp48snhVfFP2iEEZjuk3cex&#10;6j865uaMjeVFx8z64A+UfKaX0614/onxD0q4S3S/8L3Fs235pI33IfwOD+pr0G017wncLF5PjbSS&#10;Tj5SwB/WrSMmmtzgviYiLrPwcn2YH9tyJIfVeOK5jxp8Pra68N6Xq+g2VtBfppiSy2of5LgYydp7&#10;N+hr0Xx3Zw3fw5t5l1e0/wBGmLogIIkzx19RWl4NkZ/g/wCGY2MheGIxvk84zx+hrSk3B8y0sZVo&#10;xnGz1ufKnhuaGTxlFHdQ3Kx+YyTDHzKy8H8q+htFTw7NpEcdp8SNNmCpgQTOA6H055ryzxXZR6J+&#10;1Ulz/ZEAsb29SVBt+Ulz+8Hpwag+JuizaZc+F9e0s3YtLmOM3KQyHbG5GQQR2aujGSi4Kpbff5Hk&#10;YeDozaPVL6yuILwiSBMMThg2QaxL+FV8PanKGBCWMhJ/Cs/wYde1P4Nm8t/GUlxJG+2bT5Wy0ePR&#10;jzz2rL17UZU8Ia9AkNwj42SowIZT3ryq07Rue9hV7SSPKfDlrLP8atOl2qWS6uGyffNe2W/26C2n&#10;CI+8hsuK5D4d6Tf3PjvxBNHakxQ2/wA79hnsPc16lJHGL6ZTFIoDkDcuOhrnwSaV33PWzOeqj2S/&#10;I4T7NK+s72DszT5O7k16hpNs40IfLgeWOorFjtEOoxYAP7wdK9AtYVXR4lMeP3IzXcmeM3pYz4oQ&#10;Odo68k1M5jHlgKOe4qZiuSB0DYqs6lbhst1xjmtCCVgTbx5HaqTnDDDjpTpHk4G4VTdlwcnPPrSv&#10;YaQjNwSQOaz7h4RGxLDOOBUkrnzAVbHFZcqhpSWZjxyKhyNEjOuDcSSKsaHBfrUFzFFDYyjzHdmU&#10;ZYmtJQoAA4+btWbqpC2iZkGAtY1NjWmtUU7T/WLx1NS6mEHgTx88jqFHhW6JJPT5DVTSprSa4uhF&#10;f27lHG5Q3I/CqHj66jtv2bvjPP5m0L4VlGfquK5ZWeh2ao/OyEzLrNwUtmdH8R3X3Vzj5jWz9gsJ&#10;5F+0afbKHPGTtrE0abUzpGvSw3EQ8q9ZirgHcCe1alzaajf6Rb3AluP3coyiEivTpUrRVzy63xOx&#10;OfCpacG1uYsY5DPxWHquh+KbfTdeU+Gd0f8AZUp3o2RjFegaZban/Z1oiXMyqEXexc5FXL8aqttr&#10;wXxCJIH0l0eI89R1zU1qKauTCTvY+Chj7XexkkbdTlx69a0ogAgwe1Q39s0Xxc8Vwl2Hl65OefQm&#10;p1Aw2Dn5qcVZI6C5GVCyfTmpgtu1sfu8npmqCMftjKV421ZBTAxnrzWsV3IauSfZ4d7fukzs6+lV&#10;Gt7Z57VVt/m3HG0c1aVpX1K3iVpCTgbR1yelfbHwN+EdrLFpOt6/pUbINskNtIPlweRnPWtqdO5n&#10;OSjvsfMnhPwF8VtTKyaR8P8Axm8ZwdxDon5nAr1qH4eftH2ekF3+GuqSIq52rLluP1r9K7CDQbWx&#10;s4INF0yJUgAAiQKAO3Aq3MImKkSRsAOmT/jW7g0YLEJvRH5WnxH4z0nWHttU8F67EUfDJcwlSPoS&#10;Oa6zTfEvhy/mgV7+zR34G/pn0r7o8WeGvA2teFdSs9V8DaPNHJEQJBEBIp7EN1GPrX51fGH4a+IP&#10;DHiQXdhd6jNp8k5MUq/wDsrEdxXO4JbnTTantoemT6bpM1mSHsRlM7lwc1y82gSrcNJa3kqtvyDG&#10;5U/pXz5pvjDxLaS2ik3koBwUMhzxXquifEHQZ4YY7y7u7aUYBEinH51G3oXJcp6PpfiP4m6RdQqb&#10;68urcH/VTktx9a9S0b4l+GppYItU8HahaSEgeb1XNeR2+q6FdRKYtctJAcYOas3NpYSxRDbbEsvJ&#10;AHFWrGfMmj6o0/UfC95ZFrTxbpMu9BhRIMj8KuvEwjPyseP4ea+NV0zVoZ5JLHX9VhcNkGOQj9K6&#10;XTvGPxZ04wCS6t72FBgiUZYgUuRMSdj6bl83ABjOPpUDeZlBtJBHFeYaT8TPCNwIY7/TbuwmLYYy&#10;L8ma9M0/UdAvbKGS08TaLOdnRZRn8qwcZJl8xKMnHyUuOF+QVPut/NX7qknmnMF84AYxjrS23Gmm&#10;VgrZXJP51MoHzEBcGpCjDOcUg5dsA07XGmKpYxt+8+XJp6uyJFiaQfN1FNA4HA4pWAwp4+9U3aL3&#10;Ol07UtcimhSPVbplOMrvPFd5aS6hLZMzyzZKjOTmvNNO5v4vlP3x3r2HToQNHtjsGPKoveImkiBU&#10;IUkpzjmgdOVq8+3bjA4aoZVC25Y49uazQNlfjgYqBml8xQFX2JNPJOV/d/w881xHi/W4NP8ADW6O&#10;VWuZEKwxA8n3PoBQ5cqBK5uX17YW01r595arunC9ecn2rprNUfSZX2xY8kFcHIwfevkuK+1i51i9&#10;nubudmacEZY4APYCvqbwp5bfB3w2wEir9l5BJJpxStcqcbFqQKF6ckUsIGQCFPPFNuCfNlAIxmiH&#10;/XxcdqTZBkeO5xB+zj47fnMunMi/iK+MbVAlhoyE5Jldj+NfXnxRZR+zbffvB8oHB75r5EgLbLc7&#10;ieTj2riq7g9jTUNgfKSKfldjZGfSqyzEIvOADzT3kBMWyIknr7VmZXHOV+X5eKSJAZW/cnAPalYA&#10;gZHQU+MkI53AUDJNyiRgEXpULbMH94eT60OrmNmBamLHM7L97r0NMCeKJWuVbyzwKtkRgOxUnjoa&#10;gXzYw4KHJxTnZvJHKgnrmgCwYi+mGRIlBz0z0qjKJFjUBMsaXNz5iBbltgbkCr8QQlCVJ470gKEc&#10;T7gzf3eavwxq4K+btHU59qc3k+e+1HxjpSRrl7oqH6c4oGIMC+iAfKh8YrXEVq/2YHUpItycGskR&#10;yi4iJLAbuPerVwZTb2wMuDt4oGi0sCwXsreYJVLDOe9XJ7q0fRryKOzCuy4P0rOt1vm0eRmDsiHn&#10;2qMoN4K56/NQBGTBHEFFiikfdf8AnVKe4hIH7p2DjqO2Klulum8sKrYAx05qvFDOFlDBie2VoEQI&#10;7kthG2g96tKRvjPl8ZqRom8kDCjnnFQSNiTaFY8CkBa8yPy3yqnC+vSmARtFuUrjPrVF1k2SjeeR&#10;S2m5SylzTsO5YbqvyetRZbcPkI5qfAPVx1qQJGWw0gxigCrnJYYHT1qJjiVR5ZOf0q5Kkao5B79a&#10;iRT5jEsuCvJpiE25hJCc7adFG32YsVHDVZjQi2c9BnimOyCI/vAfakMaV4clCBVSUXDQqscEhJkA&#10;4q3Cs8hlXLBQeSa1LbbErgQRs2PlyOlAFCOydbGFyvRRkE9KmSN8ptik+gFSyPc5kDGX7/YdKke9&#10;gtLKJysDTMnyqe1AENyBHZQs8oVivAPWuR1nWANIEb3qZUHGGrO8Q6wy/wBoyzXyGQqcKDwv4V47&#10;qF7f3FxOyyOQZemaLNuyCxq6trLyXkkMd3MqnIJHU1jww2/2XeNxJcklutSQQhYoy0SFyvJNTkY/&#10;hArVQsXYF24XgdOgpwA2/j1qPJ8ogGglsDqM1Q7EwIOaaQuFqPLAHr9KZu5b5STTsA8kc5FJtBJx&#10;npSgMUPHANL2HJ4FADem75e9NJOAPLP1pxzzxxTRnjmgQvOCMUnc80vQ8A0YPmNz+lAxoz6UvfpS&#10;4Gw8Uv8AF16UAMwSTwcVIF5bge1CDh+O9OP0oAZggil/gYeWefelIfB4707HyuSBnbQAzngZzz1p&#10;p5dxkYFKSfKxnPNRnHmZ56UALkE5C4FJxtb5B9aQ53fdFOA5BzQMUDg/KKdhvJbCUADgEnrTgTiT&#10;k9qAAcRpxUbA+SxxmpOw4pj/AHH+agRFFlTPwS5IwtfTXwPt3Xwp8Zrh4ME3kCBvU4zXzSj7QkmO&#10;kLDnvxX118Jonj/Zn8PkxFTcX0srk9WyeOaIu7EnrY7i5INxP0yRVNf9S+QPvVZuVf7RcMCcZqoN&#10;/lrx0HSussUhhIvyjp603bzISvJPFNBcyvkuADTzjYB5xzQBDIzK6fKuCKb/AAjihkOGPmscdqbn&#10;hTg0AP8A4idv60xseZ94c0uRsb5h06VGSvBKk+goAV1JjAAPLetDKwRASSdtSJswc5H402QsHXDZ&#10;4oAZxgZ/DinAxbZRtA4603K7R8457VGwbcOCeKAHsyiNMR8+tQ5bC46c04k7RzTFPLc0gJAzhD8o&#10;qJ5FKDEa5zUv/LJ+cccVCsYUzHqS3rQA0MfOiO3j1qVW/wBk0hC4HyDGelLxjtxQA5gP7opMMU+6&#10;MUwuQRl/zoDsXY4HC0DsP4xnbxTN8WHBY9aUs2xPlGN1IfK+0E+R1HNFgsQISYYUL9M5NXkUxW8f&#10;BbqQM1Xa3mikkV4XySPxqz9+NRk5wMZrmOm5RMkjX8hPGexqwrklBtHWqNys0dxIxgfj2qpHcN9t&#10;tQqk7pec9qQXOjmx9ijDDoKqYG1v3jbdvWtaMRNbQ5OSYxgU5rUMBmOMDuAadgMQyItudsrMQDVi&#10;0vd1qU2lhgggirT2iCGUBlz2qukKoJmESlz1wOKAJrSHT01RydNjdi+QMdM119p/Zf2yJTp9srhQ&#10;cGuZtQy3IZtmeozU1wxW4WTzGzg5waCkjt3j0p/Lxp1v0xWFqejQtpc8iBFAGcg5x+FYK6hNGsWV&#10;mJz2qf8AtyQW9yhgkIMfJPSk27gZUVv5bxLvBJlwc1si3ijEX75SGUHisNJjIJmDHLOc1Ab29gvU&#10;3SF493INMXqaN7HEl5vUkbh0BrPZ2Kvw3tzTGvIZtSHykKQMDPSpwI/tUgwuMDFISJIHPlLuwAD3&#10;rRcJJY7FQAbeDVXyoikRJIwealEsEM1oCuQTxTQNjYrCERT7t5J7mr1lbhCSQ564B7U2W4d57YrA&#10;FVcdK2IUb7PA28j5fSnYVylJakoWEYVF+971lTQAOhB53dK6y5JXRoAACWU5rAJxHuxk5OAfWi4G&#10;a7GJkBYfNjApGcGTBRc4HBNYGpz6gPE1ov8AZ8uN+Sfaql9cXJu7OT94B8vH0oQXOoJILHYRgUzz&#10;vv5iPtUcM6S6FAeS4jFSonyLuUA0MZJBJJ9qBJYDNakjxiEu2c46CsqTCwAjYT2FL56mwQNjP160&#10;hnQWd3a+XnylOB0Ipbma0bzN0sGSPlXArAVXAiImABPIqpeLL57sC+Qo70guWrmLzEYowVSeQGqi&#10;YQrKCpIC9Kit5Jd2GLjnpW1C0Zj+aNOnFOw0yHTXtE1MK1pGGLHDHvW7LLCXXLIQBWYbSL9xIDnL&#10;cAdRWFqlybfV7RfLly5+VRRuK50zLC4BESnPFUyixyuF455rJj1S1SP5rwqdnftVyzurO5uX23mS&#10;D270WFcugk7uvSqbi5N2FSUgdzWjtAK/McimOMB+SCSOlAG3ptkr6dZZILgHJzVW+XyL8kxR4Ocq&#10;RWppsgXSNUZZcBIgc1zl3PcTavGGtSRub95mknqFi1FfRGxAKRLgn5eKz5rpy8pVE5bpjrVJrYiV&#10;8vnL+tXY4VMQIhGQmOtXYVytILOXT7uOW0iBYjnHSsW+02xNmnlGDcqZxgc1rXMN/wCcfLgG0qel&#10;Zgi1Bbhgzk8HvUNdRpmFp0V2NfVyDtDlSduMV31vHOLa2C3DMMZJ6Gsi2kRWgR7e3HzHBrZjuYmS&#10;TAUFQNpFNWYSHzNeC3nUTSfc4rmnlvmupleN8AmusVi0QJEf3TWTIsJbJwWDHkd6LActLNfRzzlN&#10;LZhn1pkd7E+Va2wcc5rrVWzJUtaIT0qqNK09tSmbyUUE/KRRYTMiJ7dmUKOc+tWjb3BDFbqQDHat&#10;CTSAlxCyTjgZ61bginET/vBt2kdKLAYEUMwvZ5DNIQp6GoLldSeZtpPlgcmukEJZ5gYsZJz6Va+z&#10;266YD5oBI4FMDlLJbnzgv2mRieme1aJlkEsi5XK8MK1YoIVSQkoDjt2rIMDf8JDI/AUtyfWk0CF+&#10;YQTMu4sTyKqmZTLEjKoHPWuijS1+zqvGTVW4srczcWWT25oQMyI/LW5QhhyT0ro7Of8A0SZWiTbj&#10;vWG1pKrEiNjg8e1LmVYZ1Z3BboRTYI2HjR7khZU69akARFCjB9TWbFKBbRDz+fU1aBZkDLKSKEBf&#10;SNTJCQeRV2LzEcfv34asVZLlSCLeTgHmtCxufMkAfaME5NAh9xcyC/IJflOprKnmV3KBzwevrWnq&#10;LW4SzHmRsxPGB2rHKAzMVxRe4D0P+rGfxqwZRF96ONlbHFQKvy9OMdqbJGWhOQeOQc0wEkhtDdtI&#10;qgsR60wBUUgdzxzQjwkgbzkcUrrlMhcYNIBjEm8hO7jvWmg/0KX5QCRx7VnOECRERk+uKtxGYLES&#10;j496YiIqy3K/LzuqK7uZlg2AA7hjGauyMjOP3Q4HPNQMlm1oHLoTnp6UCMcLnAKnpUqKFDYXBzT3&#10;O24TCElm4FXWt3+yI2yTcV6YpWKMqUTbJcRnJFNhtZF0+V3w3v6VoLDfbnDWEuMdcdBUk7402OMo&#10;wJOAO5otcDn5b6O3nG+ZzluOOlWbXU7GWYKJY1JOBnvU5soJlG+0i4HINVm8OwrOrx38qZcHAGRR&#10;YVzoI47UwTFrjP7vJNOjuVFgFQKMOQG9aqmC4/skRtKw2pg+tZgZIrlY3lI+b5c072FY6IybreZQ&#10;o+7yc1hvBOb2VwXJ38EdquW7qxPzJyDjDVbt5Ujk+ZB97oaaEUpLnUYrSDfbSEkYFLDcEg5GGrXl&#10;msZoADHEv4VlvHbh/kJ5zQBtWVxaLJahriJSZB8xFLqrWkmpkwqmNg5A4rlpRwwLnOe1PWa5FlCi&#10;hvvcmiwXLjKyn7y/SrVjve6VDEetUt3yruYk8da1LcspgZcDIGDQgZDe28v2olWJGRgYpiYVQSB0&#10;5GK3/Nga32vGhOPvVhah5ex1Ey8t8uKoRYBCQKyeXytUp55CqoHJJz0FUg0/lRHaxBbGOeK2ILeN&#10;fskh27sgjvila4FKO2v2sNzWjqCep7CmtZ25mybU52gAmukuJ3exiUquQvBA61WVH2ISBwuelXFE&#10;yOfe0t/PGUC4pDYReTI3mRlf7uavTjzWmIB2qeTXM6tqLW8capp1y4Zuo9qq1zO/cluLS3CjERGP&#10;eoVLLGwUA49aoJfyPZIzW8g3DlT2qwLiFoeEHK0WC4kl5MJNrI2CCMetek+BkVfsMgdeJGMg+tea&#10;+VG8DsWTIkFa9h4gtNP1exjkQbJOBg9cVxY5NwserlbtNs9l8a3htvh3L5bqpmtyuR7149pul6Uk&#10;uiSPpNxJO16rnceFzzx9a7We/wBF1nw6tr/allG25WRmlHUfWr7bIdH02N9L0BjFAAJxOuWx0ryo&#10;SUUe3ZnqmnXNm+iadEn2SL/Q1ESlx82Bz9K5PVo7geJJZArsBKN4WvM5ZzceLdLih1u4jczZYpIc&#10;Nj+VaMvjNbPxk9i/gWW4xbgXE5f72Ohx7U4zu9TnlR5W7dT2PS2Q6TDi3GQvTHIrWllT7PbqbWIb&#10;ASTjk15joHiC2uNUteLVElmIQhx82Ox9DXpFxLZHRoD9piDsvAPU1DmtVcyqU/ejdXuYs+somo+U&#10;3h29VQcBwM7qgutc0tdC1MxxXUkyx/ukCH5n7fkaluryzS1SP7DaP+7PLAVc0C30h4vNeGwLF22r&#10;x/kVUJxvqwqU1CLlZ6Hj2iXHxDl+O0/2rXNSj+13am7TYQoRfuBB2x04r2fVV1dre1WLWlRMJ5/y&#10;8vjpzWhcC0TWreQ6bAzo2FITlQfeq2saholp4YvJZ0umzH8kcaFixP09K6lJKWhzTknyvl0Oo03C&#10;+F9KBu4GItgCd1XTJCM5vLEcd5BXzLe63b3LXEMKa7EjS/M+5lL/AE+lc9c2tm00RbVvEr7nGcXb&#10;j+terTrpRSZ508I5SbT3PrKS80lXhVvEGi5YnC+apzj2zWfPrnheIr5niq1BJ6BSf5CvMvCXh/wt&#10;/YE129jfNIADEz3bPt9eM10NzaacZiRo6MRxux0qKmOjHoOngHJ2udIfEfhAAf8AFWL/AN+n/wAK&#10;lGuaK9rctDJfShVB4iYZ/MVwRFvDqUI8mB8t8oMYAH6VqjVNSS1vkTwbYOuB+8GBu/Cs/wC0L7I1&#10;nlko9blq88XadE0wTwrq8pHQAgZ/OsSTxzchjt+C+tsMD/luo/pUqQwzS3VzdWVlEwiJiXjArKiU&#10;S6hbg20OPPPRRzWEsykjaGWRe7L58b6qYwf+FJakoKcF7pcA+vSuPm16+udcvPN8Pss80w/eqOMd&#10;h+FdJrcWmwabaLctaIuzcoDcke9efya/p0esad9k8ICZIrkDO3l+eazeKqVV5HRSwtOlqtzsLeHW&#10;kubefzCVMfKMK3LaOaSDEt+Eds8A9KVNWsLvwmxTw9LBIkKbQf4s/wAqyLuYQ2dvM2pSuxxthTk5&#10;rllCV9TshVTj2Z09np9qIL5LnxROwkb5E2/d/Gr1tp9hFfqIbIvH1we9ZWkXV4+lB7nQmjBHyljy&#10;BWzBfWxnKJJbng/xCmpLY56vPdta/dYuXb6TBp80s1rYQRpESWOM4+lcND4s8LXHi0WdvBeEGfC3&#10;BjIDEdcVyvizW7yLx3fwnR/tEartI8zgZrK0WLUJL+GRfD7AeblMRY61tyaXM4U+Vas9I1Ow+0ai&#10;8ieLLra0YKqrEbcVV07TZRqBaXxVfzBW4XeeBWta216NLjM0iIxi4XNTWj2Uc8wctuJ+XHOazNlt&#10;3M/UrdzLII0mEYiPUk1xMkY+1XHygENgV3t5c3C3koUMI2X5vlrkbuMCQnkZYnPrXZh3ocmJWxjm&#10;OQBssp9803BEfbGatAZkAO4elRyIBOuM10nEV9i7ck89qXaMHjFTFeSNwFNI4PNArEBUeUflXj1q&#10;MKMA471YBUtINpzilG3yxxg5p3FYYQShPtVVlHmHjvWio/cv6YqowG5s460rgVyB5hPoKkRQd/zi&#10;mN/rMbT0oXAzgGnYLkq4G4DGCadjIbBHApozvUZ70852nn60AN9ec0nbrTuPlpDxmqJGEU1t2088&#10;1Nx83PbioCfvA8H1JoRLKz5DHLL0pg6ocnINNkI81cwnPPNNLqIkJcDOQKuwOSOd8YCzk+GtyZXG&#10;FYFmPYd6+eNX0RLm2Wax1ry4C437ZeuK+jfEFkbr4beKoDd483R5SrDqpA4r5f0mO4jtBEbi73HU&#10;ZUcbj1Bx0rCrsdmHdkW4G8ixMMfheSebysbyMgH1pLPSr25k1AXFhKrlwUIXOAa7qyNlbaaouPsg&#10;BXLE4yamn13SYNMzDeaNH8pxypY1zt20N0mzlIfC+uJqFuV8QQS25jy0TwYx+NYeteGNPnE6GFEY&#10;A4Kr3qfUPGni2bXDaWvhOCVUkx9oMoRSvf8AL61v2+u21v4eWWfT7e5lKARorDLMe2frUwm72Zbf&#10;KfPGq+Eb211nzYtSkC724Oce1YYi1iPUoYZxCEXOH/vD6V9FXUl9e6hIbrwSbEkgxxZzkHv+NcRr&#10;+kWrXAVvtkLbfklVCRXTGDuYyqxPMXt4RO3lzwn5c/SqVxBAYZWzCGBGTjrW1qOjapBpcrpfTsV5&#10;Dgfe/CuRVtY/tSRX8Payp9fJbb9c9KTuRCaY6SGBpYR9gG7HULUVzpDmyjZYmz1GBW9aQauzRj+y&#10;WIz1IrfV2S0CPYndu+UlelJSkhuEZHk0ltq0M7Hc+0nps6VPFcSicJ/ZcpwPvgda9DvSJFZTYQEo&#10;vJAqtDDEunXA/wCEbG6TOPlreNQynTXQ5pZXFzFhMjbzkYrVi8ko/wC6IdsYIpps7k3Uhlt5EGSV&#10;CjNXbax1CW7shDa3hy2MBDn8O5raD5jB0mO3SxxxGKQyMBkq3pWxZ2s2pG1jXwbemQ3KCMxKWfdn&#10;sBzX0H8Nfgf8RdcGi3V7YzabpsiB/tV/GVkZf9iL7x+pwK+9/APw2+GfhnR7I2fhSzur7yR5moXs&#10;atIx/wBkdFH0/Ot7KOzMXaD1PkT4W/BTx/e2UN3quu3mkWEqRkrOm65nT2jPCDHc19u+EfCXgTw7&#10;4feLS/CGnxSPEPOunUGaU+pb+g4rsC4CfdGcdKqOxbqp6+tZtXd2c8qvYSa4k83asBAJPJrOkLbm&#10;yRkmrbqSc7T0qs8TGUnc2AOmKZle5UZSWwQ2cdaqkN5sgJPB61okHYAQPrULKMv8gHHHvQLYqg89&#10;RTt5APyc0jIeBt7etNxyM0FEizTBxjcOexq4l07IqSw2skZXBSQZBH41mZIYfMaaWGWPlnPal1A8&#10;4+IXwo+DXivTJzP4Q0+x1DYfKvrGNY3jPuBww+or4e+In7PvxV0SzludD1ga7ZKztIIIis8S/wC5&#10;0b8K/ShZpFZRg9avJd3IjjBnTb6NzmrVRPRo1hVlE/BzU7KSPUr6DUvCms2sySFWWeFkYEezYrjN&#10;R0zbbiS3kR05yR2r94PGfgT4ReKdKtk1r4UeH2kWFhFc28axzRse+8cn8c18M/FD9mvxrZjULrwl&#10;4sj1K0ZHZrWY7ZoR6ZHDD9abin8J1KtCS10PzfMTJNH/AKOV5PGc4ppY74xkdetbnijTPEWj/EPV&#10;tN1jwlrNjdw3JDw3EZGPdSfvA+1Yjf6lD5f41FnHclrsDgFCB1yM0xkTav7zNSpsJGT2pWUbeBj5&#10;qpEleRYmESleQODULRp++yqn5cYxVwovmD5TkDg0whgDwuTQIl0n7PHdXO+0bcZBtOe1eiwmH+yk&#10;VbMLlByO9eawl11G1YyEqJBxivRLJlaziO8EeWNoxUuwiYgBX+U9u9HcmpDnc3TGabzlvl71JaGk&#10;HYfpTcZxhvpUmPlNJz8vy96YDEU4m+TqOcmmPDE9tErbsBjgqcEfjVjnkbu1R4/eEFj7cUDKZs7U&#10;K5zdsVYY3yE/zq6qR+UmI04UdqUA4+p5qQ52jgDikgEAUYwDS/wsc96BgEDFLxtYEd6QC8ZPHbrT&#10;lbAzgn5ueab2XIoGc9CKCiy+1yg3YG3pSCGNg4LRjC9CM5qEK/mEFiABxipAWCMSzcn1qG9TSKM+&#10;+0nS30qNv3aNuz8o71yV9Z6iuowBbgldmMY7fWvQEYlSChPtSm1ZvIJZepyMckUc+quDhc8caC4i&#10;1d5I2lzHdqxOenNe26DqVhd6Hag3SvLHAoxnqaxb7TtN+zXWLMDevzGuetrWTT9f0u4hu5mQykvH&#10;6irVRXMZUbo9bZjl82TY2+tMVf3LkBSB70W13ZTeG/OhUtviGfVT3pY8iFG3EAnkV2J3RwNWYiLE&#10;UujufdkYNc7rNgLm2nge3BDQH5sfdPaukZZfMYoqgEVHuKq5d1J2nmmVTlynzLd295Z+Mr62lVht&#10;mbYx7jtT48GVxvHJr1DxhpAutDS6gjBmiQlsdcV5Dbu/mXUbqQwfHWspRsbpmocBWBYEkU0s3lIu&#10;/gU3nYoPTHFNQfvXJfvUjFAbD5U8dDUwERAJkHA4pufajCtjdEBjpigCrNDbtI5NuMkHGDiokR/s&#10;jr9uuwVmBX5jitLAO75u3FR7AUA3gGkBeu9Y15/B1vaCZsIgBcHkgVgCKeaIMZLkkkYBf860RH+6&#10;BDgn0q7DGosXYHBosO5Bb2tvHCG8j58daskEnO4YBqQEYjzJximnbub515/WiwCDP7z8KONx57Ui&#10;/wCrb93nn1pTkLGSVHX8KAAHJPHGaU43n/eFNBwrYwaQH5G6UwJCP3vXoKcPuD5iajJXYuc5zT0b&#10;2AzSAlTPJFSrs8yRumSM1EzYjbntxTcnyvv9TTAtMSG4jPSoWYrbXT46YxQ0lwEiZYlIXG4Gug8L&#10;aZJq3xCliWJdkShnUdKT2BIxLa11CdImWC5weg29a6a18La/PbxEL5IYZCt1YV6vJpllaW0o8m2U&#10;rgKRjrR9pvE1Lw+ZLsFIjuIUfeA5x+NTzXBux5sfBWs/2RqT/wDCYQYjjO63K4b8Oa4e70rW7d9k&#10;kMjDcduRg19E21yt7428QancwNb2saKI7dTgEr6+ua8r8RXt7c/FS4kEUaRh8bFHGO1NCTueXt5i&#10;3oVopV3N/F61J/GuGJwe1dvrFjbv4Nvpm8lHjAIGMZ+lcJCf3Mak4O6qGSOSVlIXOMcGms7+Wi+U&#10;OR1p2CJHHlkAryRVR2w8XD4zxQIcTFtciU4HrUanMrkyEAp1qNhl5MxnkU5MeUeOMUAMwrQyny14&#10;PFOTcEPy96Rfvv8AWlOeOOc0ALzuPJpD/EcdKfwSflwKaQMtx6UAIc7R296M/uh82cUh6IN3ejsO&#10;KADNLwCTtNNOM0etMBjEeb9z9aVenWg9Rmj0pCF4zSHGTxzS8ZPNHplaAAdelJnr81HfrUTMAT0o&#10;AccZHNQO+N5BpGkTBy/bgU2JLya5RIrKd2J6KuaAGl2CREqOQe9X9O0zWLzU4Fg0mYhnGWPQCuw0&#10;LwrdyzWkt6rqm7IjGf1r1a3tdNtNLtIYLZFbHzMBzQK5yej+G9NtY4JLoxSy8HBHANdh5iRW+xEV&#10;FK4wO1VJpG5BYYB4HcVXckjg7uOapaClK5O7gM+FJO05OetRYU2q7sbt/AJxVZXUSks/zHoDWfM5&#10;k1ff9tAA6jOKCS/cyKlyi7wfk6g9KyZJdwlG8lgwAFVJ5t126RkuxYAkdvxrp9D0qWee0P8AZErA&#10;SjLnoaidRR3ZtCi5bI5ae01V7y0Zbe4xuHQHoa9K8M6Lvu7FIdIDTOVySMkepr0eDw+k2l6bFDpS&#10;mR4wDIy4C+9ej+HtG07SrC2+dbmdzmSXbjPsB2Arhq4i6dmejSwyhuc6NEFh4Ujka7i3PB87sO/o&#10;KztCFmvjKwQRsXNyTlVzn8RXq93Zx6kLSOWF0hRvug4zSjT9EsrYraaLZRsqfvHPzMfxrzZTa16n&#10;dGncS4v5PO05UgKoqAEE9aWS6leSPEfy7R2qhmNyWMPIbtV+BCYyVhj4rCU+bc6adOy3JFYNGQ0W&#10;AU4NMtIRHdXzIFYscMTUM9xAL0Q5+bHYdKs25iWGZnd1GOvrRB2YTgpGRewXn9v5hgnUFs5GcGte&#10;FoF00h4Ii2RknrSfb0F3bgQqF34BI610NrZWFwlzO2ngAKCy560OQowsR2tjNcOrQrIPlAwF61tw&#10;aDqEMdxJJpspbqrEGrVveLBpy+Xp2xQODt9KsjVfGF0irBcxqgQjlB0rFyvsWzhfGt9d2Xwg1iWa&#10;0017lWC2yiEBm9s1X+G8095p/nzeH51b5S8UkZGz/wDXXQX2ianfavpDalfGSC2uDII9vDEV0lhe&#10;6XHeS20Vnp8DkKobAG4DsKtTun3JcNTqQts0U2YkChBXm/iW80KDxj4RszahFu7zbI4P3cnAyPeu&#10;1v50js4vKlOQuW4rynU4rS88ci4lmy4cBeemKzpq7HJ2W5D4qgl0nXdHlsoJJd0Ku6o+QVqxZ679&#10;q0O0K+H9RRniIIYHGe9XPJaW/RJLjeBEApc9vxrqLaHTbbwkzTxaakcVnI5IUZ4GcfjW04X0SHSq&#10;pasp6fJqB8L2oitmRIA5LnvnrWCLLUbufxfc3OsMIY4XEIxyWrEt/F9xdaXr0Nr8PiiLesrbpMFQ&#10;DgH3zWvpF5qk41qFtJEaLaZ3ZyCcdKfseVXMnW5pFfwppTpepPLqFxI5uXLHJAAzxxXXTXiSeNLa&#10;CG8LCNcMo5rmBqckOim3gtS93JJIuwH7vvVzQbXULW31ee5tw1zcTZ5/hFPZE8up1+tC2t/hhcSG&#10;TLNbsTjsK+ereEXuleKbmYKsLXjrCp74r3HXJ/P8EJELcljZuMdcnFeJxWPiD+wPJj0+Zo4bxyMH&#10;HU0U73uEtBuiW0Ud7iPTbN5jfoEAUZ68V7PcLNBaqsyLvazTJC9MiuT8N6bb29vp15cxFZFbcA3P&#10;NQfEXxPFF4T0cWcsRuXlxMT2UdMU5WegK+5p3V5Yf2ZHbzTReY0ny89K4bxlcXVt8NriO10S9knv&#10;YzHEidTkYrJ0C+0y5lmurzxRFEiICpdv4q7xtQ0q+0m3WC2juJLVT5TmPG30xUqFnqPmurI898E2&#10;viax8M6aup3EZZoJjHbls+WH9T3qHw54UaX4z/Eu7maJYJkk2NuxyfavRY9H1abSYribcrKCVG7o&#10;K5yzfVv+Fu6XaRNcCN7kGR1zjCnnNX7TsSqLkP0XRp9HfXjH9oYT6ixJJ6gmu2tF08gtK0WQoYEj&#10;vXXywW04gjawjRBbgA+471wuuWlwt9YwQpP88vBAPaqjUT0YpUWloQarqmuG4WOxmRXMRRSDnaD3&#10;pfB+k/Z9ellu7l2knug3mued2cmrOk6X5OpSTTPI74GAa3trSTuWUxlWGwVM5LWw6dzY1OWY+I5g&#10;Fyq267Md8VXju717RFkWNVRsDAqdWU28m7GY4PvVzD3im5bmSNRI2Djris72Rulcsa5q9vZ21qPM&#10;jaVx8q55ry7XdR1+6htWilnQJqcJWKP+PnnkVPqdtd3vi+OX7XK+yfCjPavRdF0SBdKtneKFn+Un&#10;I6VS2uZN3ZLqM1vHpHw7c2xSSbTYxIn90470zV78W3gu1eJC0jTRqABnOTW5f2MBMPmQxHEY6t0x&#10;6VkLb2sss8ZjVlEgxnnpTXmU/Im8ZWmryfB3wKLOWRS0SM6KcBww5yfas3wxodzDFfzXGtwDGkuV&#10;GR1xXS6hPcf8IrplubdmVQAo9vrXIa7qkFr4UdFvNkkkQj+9zluMCnfQhJ3N/wAP3WmWng7Wbq4n&#10;gZsXSocAgnnGa8elefUr65tF2vv1N2IUZwM16F4I069Og+PoNUtTLZ3EO6AM3zJuHJFaWj6DoOk6&#10;pqksFwJ2mmciVuSo9Me1UtFsZzvJ7kWlWs9v4JjtvN+ZYMAsea0LK0lWwvnJJJPUVzerXOpHXYRB&#10;dHcb1QFHua722imj0hVmwHayUsD2yK5p2budlP3VqZ0du05mV7kiMMM4PXFTT2ltHpdxMY48RQEq&#10;D7UyIIkh2XLNukOeadM7SvfWpD/vICMjntVRdjOTMmwkN9pkkkdszKJyMnoMVNf2lr/YGoRrqsCT&#10;SWDqqg8liMAU8PaaZ4FvLeFlJbczEdq57wvDqF34k12+uVuPKNxiFWPAx3q2iUyt4F0vX7LS/GEG&#10;taWzbdX3admTOxGOTk9816DfSQBYgtuB+44wODXLeIdXFvLImCcOAn/66h0zVJNRntIM2sckcRON&#10;wyRU2dhohvV1f7DO0erKq/NtBWotN/tiLQzJc3JkaSbjAxgV1CWTT3tqrRf6uTlQa1L21s49IjHl&#10;As6gKv8Ado1K0KWkPCdWkd4SoMPc8CuU8T6np1v4htD5glHmHJA79q6dYp4NA1FpYW2eSSG/CuW0&#10;/QJtU1i6nBJt1mJcsOuPStYsyqbnIajrpltYohpckYmYIrDkknpXQaJ4beDyLi7u43lkAZEXkAGu&#10;qh0Lwz/akg/smLCnGT6j0pL25hguhCtwSFIVMnpROSQqdJt+RYS2MVleuYmK+X9axbCyE+u6jcPE&#10;3EhwCa14ry8MHkPASGUYAHrT5prOz0hjIyJlSzCs+a2p0SjdWJriOyh8I6hPPdqipA21R1J7V4ne&#10;+KrK01SWMabdSS+ccKoOce9WPEfidZdTMKR3EiDISNOQT7mvPrSDU5fFN5dyGCMnJG9QcelddGjK&#10;bvY8zFVo0+pNrHia5m1eNV0W9t/NTCAqQCawLezaLXra+m1+885pCSrE9DWldweJr7UlWBdOuZ4J&#10;vkUKF71DqNr4p8uxjvvCsscuwBfLO5fzFevh8NGnq9Wzx62KdT0K19PdNqizR3TgoRuCnrVa6urm&#10;Z/DyfZbvc0uD8tdppenafa+FWmn08TysMlWP6Yqx9o0aeJ4ofD8FvMUwilR8vvXRexz3CKxMfhqz&#10;EEcLnyh5i45GaqiwuJNQhVLqJcOOcfdz7e1R2Umr2et39vPfSOWyY3x2rUg+1i/guPPAjLkE56n6&#10;VLFexqXXhu9i8KPcr8UIJSsGcj5dvtjvXGSHT/IjDwF5Q+PMHr61q6u+rGyvdl1MI884kOG/Csmy&#10;g3QW7swZQ2Xx1FLYpakq6e9w9t5U8u4cg46CtG3IthfRPKZXWL50UZxUrapcKjW1p4cjt18kj7Q3&#10;JY0lti38HXZe28y7mZi879waYi5oUNlPe6u8UVtuZSMM+3b+NUJNPv7Xx/J9l8UahlmfdGsxdef0&#10;rmzZNPevD/wsKeyjll/eSRtg5P0rr7KBNK07Ro11x70hiTNI2SwPvQtQZHa6NONauprvXD5jMSik&#10;96S8SJbS8jmlVV2kYVuTVjWJryRtLlihvixToikgflWZDbX8zMxt5XkLDAY/0NNoSJdI0bQ5bGWS&#10;CB42VyWZ+ST61c0601VfH2osPF7SRQgZ/d7QB6UtreajYeI3in8Mx4Lpt+bg/XFdnNq+iGxhLfDC&#10;FSyLvKyYJosFziIHW8+MHipJTH5cIQRMQOTW1MsUclyHvZkBUgEPjHpWuyaE11BcxfD1kfaCHV/8&#10;5rM1GCK4ugDAkZdO7YxijRkkUGqqvhnVrK6iiuSyHyJepWsdNIF5pqr5SMjs3zBMEfjXR6PZeHIr&#10;LXw1vHLdeSdis+e3ar2mXOor4d1MHwYiuhk2oG/KgZkaeNR0rTp7eNLuZCMCV3JKg1i3eqxxeIGj&#10;njmdHIO4+pq5bjxNeeLWFx4gtrKI3JzkZxz0xR4g06Bbm0Rr6xlKAHepGWHrih3AZcPo9xpVkRew&#10;iMDlQOant1sItKuFhsoCrJw3esTyNOj0djDKxcrzk9Pwrb0y1gbwzNL/AG3CoUYdWPSgCpptysfi&#10;PXQ97AYzZSDBPIJFe4fBSK5X4VfHAtb4QasDGfUHJrwPU9FtjaX11F4yRHQEsgb7w9BX0P8ABS4j&#10;k+BPxZiH/LC9iB9eR1qaukWzow6vJHXSsWabKHhzWe0h3gNEvU4q7dMourhcHl6zJceWeOe3Necp&#10;M9VwN6yijk05w0JK9iO1SmF4pWeKW7yD2fFXNHjP/CFXTkduKeQSCCO9dVNaHBU1ZJb6zrMdmYm1&#10;rUTD5i743YkEe1e8eH9Ugh+HC3kWkyTwlENx5bfNFjqcd6+eJlQAf6ODleRWv4Y8Svo3iVormGZ9&#10;OnfbIrDIQHrn2rqpK+nc5qqdro9L+I8/hPV/gtb3Vp4ssXurG78yCLOGbIAZTn25/Cpvh/c6Trn7&#10;PHiLRb9reXyLUwSJIwLbD90j3U9K5zxJ4e0+88Ly6toF9FLBLEZHghkyOeT06GvGbW9vNI8US3Cw&#10;apFuulDqSV5B712RoqVKUGeVWk41Yy76M9F0yXxL4T+Mus6dAFnW6uMRqc4kQH5T9VrD8X675vxC&#10;8qdLX7RJETO6YAOegwPSr+hX9xq3xn8c6hcXvnLbWduIWPbd1q/430n4fjRdPvv7FkTU5pAE2uSJ&#10;B3z2FfJY1ypQaPp8uw/LOPmRfDTxl4b0rxP4osNRvTHFc3CGKfbnaR2PqDX0fbX3g7UY08jW9Aud&#10;y8bSA39DXxv4j8B6zJ8E4Nd03xbb3Dwwq72KLlgMZOCO4qLwnd+Jf7C0iQ61Mh2hTETtZCPfrSwG&#10;Ik4WaMM6quFe8VdWVz7SbS7QTI8MjLg8L1H51akjufsqjZgBeSOteS+GvEXiOF7GK9u7a4iK4AeQ&#10;b0/H/GvW7a+0+W1gYXkCllHyk/1r2o2aPPp1lPyMyRCscWN+d3NVpSDMMyfw9K6SYW32KVi1qcLn&#10;7wrlruaAK21Y+p6Gh6GyVyu7Yhn5JI71nSNEICTJk56VXlnk84qAMemarEuTkpj5R3qL3NLWJHkz&#10;3PJ6VAfvE5FLtBYdeBRscBv3L/UU7XBjVC+cgYHG7rXGeOLyG20GHErbmtW2j1Ndo+4yRA4+8MV5&#10;v4yt3uvGHh6LDlEYBse9Y1tjqwkV7RN7GX8ObO72eJb+d598kx8rJPA+lUfjbNJF+yP8RkWQg3Ij&#10;TP4816VpMMNvpVvAgXAtRkgd68o+PD7f2Y35B3XIBHv2rn7I7MRUjKemx8V6fG8Gg2q/ZnO8Zbtn&#10;Nauiate/8LLstK/4R26SGa0lJmCErkDjmpbBrWb4e2okCLJGrbs8HA6VpWb37fDjWXso7VZ0mAjZ&#10;kGcd8GvVi9EeFNe8zRhOpW9xfJLfl43mbA9qreZO+rXKJvCPCQSTxVMSXhezS4urgSBfmYrxnvzW&#10;1bJpy225tRB4/E03qhapnxn42hntv2ivGaMrgTAOh9fWseF1aBTvHpX0L8SvCNxqdgmp6dOHurW3&#10;ctBt5mTqQPcV85QxMtzOGaeN1mZWicYKsOuQazhb5nRzXRfG4XkTAnG05qdD+7myf4qZFsZBtyST&#10;0NXfKXy0+aMEqc4NbJaiO0+FGlxal+07odtNCDG2vwFyecKDmv1ng8u28KaHbwoiRJp6AY9hxivy&#10;H8BaxqGjftG+Db6CxaQpq8ahMZ3hjjBr9MW8Y26eGfCP9oeDL+3d9NRzsG7aGHtXZDRHDXjJyR3r&#10;3MjXSHzXxn1q7Fdzb4/ncD1rz238Q+E55I/J8WWRYn7sh2n9a6S0nSRFMWo6cxz0EopSrdCfYtan&#10;WLOrSYKJjFct4lsdJv8AwprGnX2k289rc2ToRIMlSe4PYjrxWlGbnG4xOCPTNVNTdv7Oh3IwPlnH&#10;HSsKtprUuleLPye+KXhi88OfHrXbTe0ls98ZLWYrxJEx4/EdDXEyRQvYk+XFuCjkDmvrv9pWyhuP&#10;AXhG9WFPMgmkG7uRxXyDpzbtJjb1AFYRTtY7ZO6TH2tz4psyhtvE9wPmHyHkYrudN8b69bJape6N&#10;LINo/eRdfyNc8ixeQpKgkj0qo6rmTKL17irTsZnvujeOPD11BbJ/bUSTZHyyjaf1rvI7nRbq3Qte&#10;24YoOAeD+NfHstrG5jJiK8ZDJwfzq3Zah4stJMQeMLpolkGFlOR9OauHvDaXQ+s5dJ02eykVrGzc&#10;Y+8MZFZcej6za3ok0/xHrkJV8jZIQPyrx7SvGfiBDB52gS5AxvR+Prg16FpXjmDzLcS3uxiwyHUY&#10;/OtHSktSXdHpln4s8dWH2X7Z4e+2xKyhiQQxA969M0f4i+AZkto7rSNS0+QqB+9GVB+teW2PiPQ7&#10;qK2Eg01wcDBxV2707wndoDHBDG5T7oUYP41jKN3qtBrQ+k7G80i6soXttU0udWjyGjlB4qUIPMuP&#10;9YBu44618nf2Z4msbhpNN8W6tDg5URynH5Vt2HxB+IWm3UMeq+GLfUYAMAqmHx/vD+oqHBdBxkz6&#10;WdOY/wB3wTSFXD48o8jiuB8O+PfBOp+REbk2MzEfublgMH2Jr0YNbuLYpdQEGLPynII7YNTKGhcZ&#10;6mnpCE6pF+7P+tWvYLdv+JFbrnGIxivLNBXOt2wOOZq9SKlbO346oKz2RUmNJGR8wqtI+6RRxinO&#10;WLYDHnpTZURYI8ycmpuTYxr+5ihsLtyg+WFq8KvodS1HxvqFw+8xrMQu49R7V7BrqPLPpcSqfmk+&#10;YDvVEaXBFEgEak+Vk4pJX1NE7Hkg0mc65a7SdvnjPtX0l4ajEfw10+IyY2Wwz9a84+zINQU+WRmd&#10;eMV6tpqQL4Siz1+zjjNStCpyuihcf6+bj/69S2Y3Ywe3HFNm2mdhtP3utaGmqguwCn8JxTZmeY/G&#10;OQr8B9MiEuDJddPXFfLcDR/ZkXcM7AK+ivjncbPA/wAPUDf6y8l/Svm2zU/Y0dt2TXJU3CS0NWON&#10;Njg4PFOVcOgVRjNRbpMw/usg092IHIIJrIyLflnYxXB9cVSm84MNqkc1LBJOjSoFJ3dKnKTeageM&#10;DJGDmiwyFDcC1jzASauwzosY3W4zUxhmS1wQSSvWsudJONoPAOcUAajPbvaSsrIXx69KzsM5k3Bg&#10;AaiskkM8pPmAbuc1ueVH5a/IuPrQBWjEQiO6IngYrTBtBpkhLpkjgVTlwFiCiP8AOpIoIjPA0mog&#10;c9DSGTRRx4J28lDWhY29uVuybuMYOWz1FVmJWR9rJtVeDVRxO1tcNFdYOPmNAGjeSWw8nYibQcVn&#10;yT2/ngvEAuBiqO9/7NjWR8v5nXFZ920rKn7o8MKAudENStFWSJJDsMf3cVlJeTLqj7LY7ST15qgP&#10;uw5jGSOOKtKqhR8oosFy9HPN50hZVwOQDU8t5byW0MZt1UjoQKzSzAjpRhSVO1QaAJpJMlAsuRVS&#10;TcJgQB060/BBOemKQhjbuPIG0AYOaAIQ0rSqCpqbBRBgjPpUKxzfaI8Sd+at7MREsedtMRECAy5B&#10;JI5qbdwMI3JquGB3/Kow1XYwfIQEr+HakO5C+/Ayx6c809P9QPmzzTm+83yZ96UBRbt8pLHpQA1z&#10;KVO306CmRROJJSxY5PFSCOYI5buOBU6uxtEXyRktQMsxD5NoBAJGcVs6baPPrYURxIqjLsx7Cud8&#10;+G3DNLeqSFyEFZc+uIHnkNy0SZ+bDY3U1uI67Xta0GC11m1g0CBnUAG6Y9T3wK8P1nW1E1wVvcnJ&#10;wetV/EWqzXd5cLbRFIwpy2etcLiZrcLI2cOefWna5SRblMt088ktw7KxOcmqwht04QHGOlSxhFtY&#10;lw3elxHjlyMmtUrFDf4V4pD95sr6U7GD9+m8YpjEwc5yKjZjxhgQDxxTiDx81RgHzn/dvntQAbiZ&#10;F4+lTKhDO25R60LsCnMZozmIdcZoAk4AXEicfrUbA5PFIVG5fvfnTmxhSG79KAGcYf8ACl5G7jpS&#10;H/XKduKeMEqTQALncmX70pzufCnHrRhsrwKX+DO4jnigBq43dPpSY+U5XHNOHGQM0YbeOMigAGcj&#10;ilIGTzQf9Wc8Gkz949DQADOVwx5FK4Ow8Dg9aTnHSmndg5JoAj/jPynNJ/CAWyM07ncMim/wDK4o&#10;AMc08ZEE3yc8Ypo6jmpABjrQOw0+oGTgUik7falJTcRuGTSHO04SgB4Py5C0x88jIzilydh9qjMi&#10;rGpJHXg0CDAMQjZiMXiD8zX294PWOP4KeEIvsyKi6RGEA+lfEKc3+lrgkvq0AB/GvuzTImT4YaOo&#10;XBTQ7Y/mtFJ+8SldliRvmnGwcnj2qsSB5nyZOKH8zK5J6VAcnfkcZ611s0JMLub7tRnbtbHODSEK&#10;Gb5zkikG8I/yjORQBNGY1SctEMHrmot1kfN2yrnPFRTiRrcqGdR3qgIpFilwH+VuvrQBcfbv+6et&#10;Nx8609GJs4gyjNBzgYoAj583g05j8kpD84phB8xuDTQG2/zoAYQx6jvUsbBYLrfCCSMKaTsOKPlK&#10;LxQAweXuHzEfWlxHh+ajfhjlGx6ikU/IOD0oAUk8jB604424BJ4pQyZ+YJTiUJBDL+FICNjx0oOC&#10;rcdqY5bkAZNAJ+zrleaBibCzId/SpSgCD94DTWYD+BgCPSncbUJf6UDIwAXYFhTxtxyRxTWH7znH&#10;TimYOSTIuMUxmrd39hNBahCMqeh4pkMkItSdqk54xXMeVO+qn/RnGBz2ro7GAfYT+7YkeprlTNbG&#10;hL5T6K5eGM5j44rhZy8epqPsW1FnyWBrts/MqkEHGBWPdWq/a5SzoVZuaOo7EkNzus7Yo44Tg1dj&#10;uGDKGD59c9ayvKSO3GyMhQOBV2yRZfLbeM88elCGXzImJiNx45qs0n3sRnFJcBY0fhsBhnFEMau6&#10;8nkUxXGk3RlRlB209jMYJcxMener6IcbQOAefetC2tYWmlDSIMrnmiw7nNMeVHljkelVnU7X/dLk&#10;9a3L2CBbt8MDhuMVTEEhPPPtSC5SjUiJRs4zU88ML6S64G89KmkiAtRlz16VDZtFH4o01m3OvnDO&#10;elMDMFk8MYkKPuY96mRZVfILnJ9eldnrKW8tukieWAVXgdq58IgjYcDApWArM91sUGM4xVGW4Ali&#10;yjHJ44qcmd9VZVYhM9cVdhtUN+yuyEEc5FAEMF3H51qDASCwzXcwSb9LscBFRY+W9a42S1gWaUpt&#10;PzdPStq1W5GlOPOO0RnNUhGvJKgjK4jb5T3rBkeMyzoCmd/HPSqlzMY9NnbzizkNiuT05tUuPGXz&#10;XEwj8059hSdkNHWyRBvLYxITjGfSsy905ZNOAFzkLzwOlb5a3S2I80nA4z3qF7m0EYBaMDH50tgs&#10;Y2n25jjKNMBhDgGuls7eCS0YlFxg5O7pXOXV1Zm6ttqqoz1B61btrgokpSR2DL0obA0prBWSTZdg&#10;jd69K5e9t72LUPlZgqnoDmukjnzC/wC9PJ6Z6U9Ilkn3bGfB7ihAY+mSTPBeb7N+CACas3IIjkOM&#10;nbnGatyqyPhbfauTkAVA+021yTjIjP4UAc/Hcwm+/wBWowSMZq9FI2GcW7jqc56VirDGdWuztfBl&#10;4NbWFWygBYcr2pgmWbe+l3g/Z5CQT1HFa9pp+n3t4kk13CG2krntVKyW0FhMGZMFTj2pINy3+6K5&#10;kwGPy5xUiJdQ8OQS2t28MIyGI4rN03R72y1JHdm+YH5T0rqor+WK1nV7qMM5GBnrS3F4rWC7tpOO&#10;uetMLGcXb7SVIG7PSmyK5UjAyelU3aRtVi2g89a14opDApJx8p5NAyO3aZbdUErbSDuHrSmJjtJf&#10;gZ7dKrCVP7QkUHIBOSKvxTx+VtKjoep60IDJdkGpSLk+1X7YKWP7s8057e3be7NlieB6VKkkUYOF&#10;ycelUI07aC0NveBlQt5R4J6Vz0lsv2xh5DkZbBzVh5pfthKh8Hrg09ZJAykAE570hHneow6kutYj&#10;Sbib8a29Mg1VVlZ7U5aMYBro3g36r5zqnyjp6VMJo9jKEUNu4NFguV0tp20+R/JYYXkE4qgFdriU&#10;CDoTkmumLq9vCuQAE6A9arzWwNnKysAQPzp3C5zjrKHJBOAeamEyBYT3H3c1djgJimV7xck9Kzp7&#10;VjqMS/aT17Dimuw7l5XZ3Vt7crzg1cQKLaJSoxjvUdrbFY7f5X68ZqzfJILPKRgkLyKQgURGE7Y0&#10;PHSsycyhz8owD69Kvacsst3EAjhSDmquqRvHdTHAK55oAiVlKDDE5HJphjVs8NjPNZ4urVHgXzBy&#10;449K1o3TIZOQYxQBnSyFLyBI0fG7rVoyuSN0wOUp5jBmvG8tePaqbqxLlS2B1JpBc1YWhaCNML9T&#10;VO9it8xhAMc4rNkd1tgyyP3wRTrOaUvCswHzPwSaLAU5Qwco1uwBPBrb09wlsqmzOdvGavz2cL2q&#10;OJgcqO3Sq0Mcyajab5xjPQihDbJ5JcWpzZAZPp0FYksu3U0MSfKAd3PWusY6eYnzKmfKOPeuXMcD&#10;ajdr5LMDIeAaYiir3c18uLh9u/8AKtaRJks8qkn+rqzbQ2caxZXA3dK2t9oY7dRaRnCY570Ajhob&#10;uT7RcIxwd3fvV5nle3hiE21f4sd6k1GxK6zdSR23yYyQtYP2l47klY5D8+PpUsRvwQhXbKfjVhlb&#10;MmWHIFUILtWjgBni6jPrVq7ubRI4RvQ/Jng1SAcoAMWU/i6HvVsy5CAoAAK5P+1IDrEQ2sQHIFb1&#10;o29botPG3HFAWIrp8ToBIDuzwK59pL8a0ymQlM889a6poYmL5kbPYYqMWC7gwU8qcZpXHYo2ZjfU&#10;tO+YA5PU12Mb2ws7QOYg+T81cLNDdRa3YMQ4HmnIHethVcx7jcSHgUxM7W2m08SSfuICTEck+tcV&#10;fQu3iq5czKB5pJFW4yy26FZ2Bpsir5jN5jEkc8UXEVUQBWDMx565rVilIsEQYwPWsYv/AKYV5GP1&#10;qwrtjlRzTYGgyl2A8tOT61zOs2Ny88zK7AiP5cd62FlkEw5wM+tWZJo3t4MFMg85pIDyJLzV7bxF&#10;HF5E+A5zuPTFdlpt5Jc2BJtDuD4z6Ve1nTtNn0yGcXMAlWPBA4yai0S1mj0ScGzUNu+YZ6+lU0K5&#10;ZGfOwdoAHPNPG4tLtK4A6mmXttdiMSAMoHVQax5bqVNqlHXHpQI0JGAliJj43cmrUQiPRkA25rIM&#10;yvapgjGM88VNaSo32ghiSDjAoEaE0e6I7Wxhs5qyswFvajcM4HfrUaJIwOIuCe5q9Fa26SK7QFnx&#10;wM9KVyhmZpHA85l45qCa1uN0beeW/GtNAo3kxrjPIqZ2hKLhOAKLgZbRuLKz+VF68VYhJEKjzCfS&#10;kuTCLZx5/wDDwKrWk0bSsgiHB7mmhE0lxslTPTd3q1BcI14AyqoMZw2eKR7OGW3kYyHj0PesO5gu&#10;YposTOeT0PNXGRElY17too9PADJ87knHpXL3QVraRjaZA6ZWpBJN9stfMEjDzMc+lda66W3h/Tk2&#10;2+dn3TirWhB54i7oB/oSAZOQRVWaAhVKmTb6YrtLq1tUSPHl4IyAKqGKKSCPfLHlTxxTEclE0ycG&#10;ORvx61wvjZzFe/D64WRwVjnymfvele2jT7dlgw0QAHFeN/FO0kh0/wAN3f2SZ4oGkDqnPBrnrx5k&#10;ehgZ2mjjNF8QR3GqyWs8lzDMXPlssmN3pyK29TvtUttNZo9f1KbHIXz2JNePaVcWdx4rtHTTGtyJ&#10;yQjHk+4NegbEkuIC00mNn97Oa8qVNJn0z2TR1PhPxPq48faP51jO6ZO+J2wW9CG7Yqz4n8Vz2nxB&#10;1SeTwuswlkUGNXGdv19hXOWsdumpWZESBmnXYG46enrS+KrC3me2l3uCYlBQ9RjrWPL7xne56P4U&#10;u0utSN7YeIpliuCjMgkOAw7AdiDX0fo2rXDW8Ud9ZmSURABwcZFfGHhyWDTGsjbSMEeZS6buM9zX&#10;uOneJYUOmySWgcEJkFsZrim7SOunBNH0HcQWNxo7swUR7dzHdjGPerfhyzsx/aVxb+JDLFMwGA/A&#10;2/yrzKXXbSXSbOGOLbHcW+AVfr9fSuh8Jk2Nh4mI1SWZJ5FYRs+APUj0rWDitWcuIUrOKPXY54UW&#10;Z2SFkWM7i/ZR1JzWC1zbXurWf9m29rLEgkXc6DBPcc15T4k8UiXVG022vZx5gIlcKRvI7fQfrXZe&#10;Bnni8IxPLNE0nmtkZxkdq6FUSszzXheW762Ns+HYpbZ2ufDdnHJvOzywPl/L1qJPCWnNMnn3roB2&#10;XqBXZ214zctIGHOM055RJcuFuIw2PWuhVk1ocTlVTs0l5lLT9H0a002aK2u5UVgTh3zz3rltf1Jb&#10;eOSKB7eWQqQNrDr/APWrT1oeIv7PCQWsrb0YM6n7vpXmM2ma6hLS6RdSMZiS2/nmpUlLodFGEl7z&#10;lcs2N9r1zqcMM62+0XIy+APoBXf3S2lp4dMk1zEzNECo3dAOtYGk6ZM1nC0umurKQV56Vd1bTreS&#10;0V7nxJOxdCqxngIBU3SehtOTbWplvrng2e0nMl7IFRgECZ+c9+npRZX+lXGsywWt+kQCfJK/GW7d&#10;a52LRPDcV3OI/FlwA83G6LIXNbf/AAjFn9hs5o/GMs+SCAibSp/ClKnfUPau9ivc+EPEd34jaW7+&#10;IpPmyHzW5Kqg6AVHqfh3TNPs7I23ikM/l4ysQbafw9a7uFL5fDVjA+pXPy25G4kk4+tVbC40pLiO&#10;HyElYSN+8k5BP40o1GugKEmr7+SMDQdN1mbSE8y9Pl5Jd2Tbmus/s/S7e1tpPLimdZBgP+pq3Ol3&#10;LaALq1vFDnO1DjP4isxzK9tqSglzGmBtb71XKYoxbd7kOs3lv/ZjrBp0rLtCkxjpn6ViWlrNJJJE&#10;uhXUa7lb7SXPTvxWrpkGqnWnHmm3gZ/3gkjzmuvKaRHppH9qA/KedtVGCauyZVuT3bN/icHcaF4U&#10;bV76ZfEc8sjqhw68KR/OtWxKQ3FpGYQFIxv8rg1JeNbx6fPOtsXRdxwg5rzG/wDEPiy81ySytNJv&#10;ooxJt3eRhj9DiumFpIiUGup6ffy6cNSslfxPZgs2EUyDNcr4j1i00xNPjisI5bqeM7dx+77mvO9R&#10;0jWbR2ur+21lm3rID5pbnqPpUenpqWs/EHzJrG7aNAiuxGAijoAfU1SguuxGqVzv9Fv9amhtzcy2&#10;0pkl5CqMAH/CtXUoH89dsYI29u1btlpOm2+hReRZxRKIuBvyff3qvdxyCFGGcAHg0qekhTaaON8v&#10;DtkHOahcHceM1uNHkS/IuN1VWhw4AX9K6WchkEfMeajYERf6vv61fmVhKc27YxzgVAwB42mkDRQY&#10;YYgA9eTSj+H5xxV4pGYn+UZx61BsUKcRnrRcRGCeOTjBqBgpLfL/ABVPt+YcHFRsBubnvTEysy/N&#10;98UoBGBT2APRc80EcpkjOKaYhB/u0/tTcDLfhTv4W5pgNYHDUw0pbCkYFN+XA57U7EjNxzwO1QsR&#10;5eTnoamLIN/7rI9qhmls0iXMig46GmQyrIJBZsfLGCeKoyhvs0QEeW5xk9KyNc1/SbPRrl59RtFC&#10;KcZYdewA7185+J/iFqUt7ewWniOWzDRMDJtO7b7U3oHK+iPfvEWu6bpPgXWJrmbTi32F1VRMCSSO&#10;mK+XI9SuhBqt6ltGrz3kjqhP3ATkZFebzeJNBE90t74g1m7K3pYebIx3sTyeasw6xZ6jqkkVjomo&#10;RmWMCV8HAUenasauvTQ7cPaO7Oyhu9Sv7y5E/iK5wJAPkbiugt9K8Ppw2j3s03l5ZjOSPyrE02yt&#10;7fw4RFqIY8ly3UmsKbVtdh8UNHZz3E8nm/MNuQuOnNcb3OvnutDQ1G60638S29uvhjUstIQsCggj&#10;P+1XonhzwrbX+h2Ura/JYFZxIIH+YsQc9zxWV4YtdQutaur7V9Z0fzJWUQxOiqIwPc16/FppgitZ&#10;4vE1tJDlfljbIGfcU+ZN6bmbi7avQ2rTRdOlsA17q6vMkaqu1cbgKqarp1m2lCKDwpAfLB+cjJNd&#10;Bpt3p6TPDNFKHEQ2nHB/GulsnsQbqT7PGccgN6VPt5IIUIs8s0zwRc3MUNxc2dske/IRl6/hXTz+&#10;FpDoXkr8PfD3krEQZTGmSK6x9Y0N9XtYm1aKJ/Nwig8MfT2qW81ACOaM6hCg8rhS/BpSxF3Zlugo&#10;ngmq/D3UXe7lsbexjb5jtLALXmGpeHPEsctxHJ4YVSm7JGCDjvmvrPzbiXSJ0t51d2zkI+cflXNH&#10;RPEVzHqKSQ28SMrAsXyQD171ty83UzvY+N47J18QXCfY4nKTYZNw/wAmu4jsbVtIhRdFQOFGCFGa&#10;920n4T3174shXTo5nJvMyXE2RFCD1JPf6V9N+CPhR4L0i9tru/vhq96u0qZ4wII2H91O+Pf8q7Kc&#10;Eznq1YwPkfwP8J/GmuG1kHhNbOyYjN7fxlQB6oh5b8q+xfAvwp+F+gJpM58N2upajGmReX0YIVu+&#10;xOVX9T717KqosUSrFEqqgACDAAHbFOJ4+6K6Iw5TgqYmUvIYSFjTES4AxgDA/Komd8J8nGeRSs4y&#10;fl4BoUqzOT6VRyt3GEEqcJ3qKR7SNAZL21Bx0LCuO8R689vfS2kMTebgDI7ZrjHmvH8131G4LEZ5&#10;Y1MnYSVz1dtQ0pWJ8+2z6bhUY1C0ff8A6TZgFsfeFePlSZNxuLps9t5phLhmAkuOR/eNJzHyHtQC&#10;OsW17ZgR2cVGU/eKCoGTXkdte39uN8dxcsROuVL9RXrlnKtz4ThmELgi3XBIxn1pqVxWsQOIxJgA&#10;Y9aidB5agJnjrV3yf3ceVPTvThGwilJhFUIy/Kcxt+7wD3qIQv8APkHpWqVm8s4Q5p8cbFMGPJx6&#10;UmBhGKbcn7rueaeY8Y3A5ANbjw7YcvGgH16VyWsaxo1p9oH9p28jqvzKpzsPp9alsaVy8XkVI/lQ&#10;AN1JrIu/ENna3EkS6rG7MvzKDkL7fjXm2p67qE88wjknRSeAp6Csa3Qvqlg7PJkFiQx6k0ufsV7J&#10;vc+UP217KwvPhp8FNaXwxpyTRanJHJJGgDAHBGT1I+tfnyjKUhHYwL/Kv08/altY2/YD8USGDJgv&#10;4nQ45BOK/L2zydGtWKZOOn4Vpzcx10/gLaqOmwdaeVBC/Whfu/hT8Dd0oJGY4OSBx1qBlHA2Mfm5&#10;NWgF444pdoyTsJ9aAIVUAA7WPIwMV2mmxO9lbP8AaVA8v/PFcr5kgXAhj4HFdHpUji13kLtCE4Jx&#10;mlITNZkdZHJZuaTPK1U/tKGe5WMW6KyuR9at/Lz84zikVcOc0nFL8uzhjij+H3oGAPFN4wnHrQwO&#10;3jIOaiIkDfSiwFhRy2cU88HBGeKrhmwM5/Kpgylev1osAnORxTucA5zSjbuOMfSlPX7tIBVBLtn9&#10;KM/vEGe/FREkA45pd2V5hOSeKVikzWRIDZv++UEdWNQPGu0fMW96qDeSFMrDLDGK1YlIjbLbgFFY&#10;O6OlWaKyq6hDtqzE6/aWPmngDilkZDbDBH+FQ8fLhx70XuFrE0oEkiFlU+lZtzDEUCeSOAeauluU&#10;6/eq6ywNbIPK3EryaE7A1c57SZLm18RmMsPKmzlT0rsoZFLqpjGcnGO9crdQhoTxjB+Ug8g1e0m4&#10;lDvFJGWdCME/xCuqjV6M48TS0ujcka5ErYtpFHoarS5OwMhHOQa2JmeaC2PlxjjoKqPEfMxnOB0r&#10;rOEpJE/k3kpgLosJDg9AD7V4T4u0s2fi+G7gtXMFxOzFR/A3cZ96+hppEi0G4jJCvKMD3rnb/S47&#10;rwtPC8CMGhYgnqpqJaK7NYS7nz7HIGj6DGPWpx9wcVX1K1u9P8XXtvJC+37T8voRntU8jRK9uPMG&#10;WjBFZmg/saeMdOeTxUIPyscGlDkB8Lk56UDJ+5+WkJZScwsM45Ipm8GNv3RBOMDPel8+c7lktQOm&#10;MCgCU7d1qFByW6Zq2yuvmr/sg8Gsp94njZWLAHj2q7C0pEm5iOBwaBokBIQHaRk800geb95jzUhw&#10;JOR2qPI3vxxjmkApJBB8r6c0zczM4KH2oJUbBu7HAxUalt+SQPb1pgSdjwcULt8txs/HNNzwcqRz&#10;RuHm/e6CgZLyFyQvWn9GB21XLDZjYx56VMXUj7pHHegRMOQ3KinFo9kI6Enk1VLKcDb+VNLkF/3f&#10;agZakZcOBdjBjNSeGdY1bRvGl5cIGaKZgJgOu32rN3DY4NvnnkZprAEjBOMdDSYM+hLXX/B+o2+k&#10;ND4tsnlIy1tcuIyG9OetbFwiNpcKpb6X5pI3Dz1IA9jXy68Ebxx7rdl2ngpwf0qwpvlgKDXdZEar&#10;wPPbP86EjJp9D6A1iS6t9B06OS50sRsw/dpMOfyrzrXLvR4b2wlW7hMhVS6I4PSuEjFzICJtV1Qq&#10;A2A0rGqXkxh5wqT7hJxubNPRIqK7mpq2r6jeXVsgtGggVQAgPX3NVYU4j/0gHiowhEqkqCQORU6l&#10;d2fKPFIof3kHuKqTpIAm3A471bHf90AM+tK6u1oSIQT6UwMjcwJ6E45z3o4w3HU06VZBO3+istRn&#10;O9fmyO9Ah/UdTQOvWkycdOPSlGNx+lADgGyMA0nzZcbacrqqyAxnrwaYxPmZ3cHtQAhznpSevNLn&#10;rTTjNAhAeBx3pKU9BxQaAE9eKPXmkPQ80metADu4oyMVEWXHUe1RvIqlhtBOPWgCRmHzfMOlVGYt&#10;KAEY+mKtWtrqVzexRw2M7FpBjA45r1fSfCljbQaNNdX6ySsAXTHA9qTYWOD0bw/qt5cQM9tLHETw&#10;SOWr1vS9G02z06HFpAWx8zY5rfWSygijjisY1AhxwtVXlHlzDd1bJojruQ2TLPPHvUSRgbeDis6W&#10;ebz2PmDPPOKjd8ykGc4x0rPlkkA5gAG/vV2EThwJHZmOCeTTXuoUjuCsZJI4NZk00Q80lsKF45qC&#10;JNRuEci0ZI84UkdaTlYuMGxbq+tVj/4+ZWPoq1BZWmq3rXZitJwJHAXJwcV3Ok6fZDSWg/4RYPK7&#10;jEjLkmvRYPDt1b+DhdQWMAYOu5c4P4CsJV0tDqjhWrXOV8L+Egbiyidd75DSEjOK9xs/Dxj0e1EO&#10;l24VQO3XFcpZ3d3babcNGgE+xecdK7nSNX1V4YUlik+51Arya03NvU9SkuVJJGzaRXSLApslXaoG&#10;AK1mVSIwOpFNtWnlsrli6gYOCRRGJFY5bJ3nnNc0nbQ6YwvqWrNb46gI44jtOc1r31tpEHhGaWS+&#10;tjIWAZWkGSfasxr022kXzpZBm+yt0PNeZ6LbalqnxUW91HxDfpa292/kWu8gE56n1qYpMcro9Fjg&#10;Qwhksjh4wfpVUu8U8q+XIMk4OK33uNNtYoS2pR7BHhRjoKpS3uhSrYeX5blpDnjpWdTTYuDvuY6m&#10;0W9ikk02Ulj97bmo7n+0LiVktNMvJBt6bCB+Jrqp5LaLR0kOn2zBcYXA5rZ064tbnw/ftbWlsj7A&#10;HXbgipd7XLjqzk/DOha3Lc6q+owQgLKPIjU5OO+a9Bt7OD7UlvCGVWceZ/tYqxo8d9HcSM8b4wck&#10;mnXM5i1pnSNgd3XFYKtc6pUbJHQT2WmHQoUNimPJwMDvWEgmt4pykS7Qx6dq3LS4SbRT8q5HQ1zm&#10;rXMMck0aklnODU3MlBIp6nrp/s+2t49NzJIpBk9BXA6jJZS6l4Tke8aJ7a73KwbG4k9DWxefJqMI&#10;X5i38OPWua1C08zU7IusgjWYMQKdK/Ndm0uRRO1l1u2/su4U6e5Y2GNx6cDiuL8O3dld+PNeFzeW&#10;8awTOSNwyM9OPetHVDp6eB7RnkjQyQ7Yx3bArkrWLwzHqFhL9mIupZgHkWXk+mVzXZFpM8+o7ndp&#10;5zaxfP8ANsRztx6dq5fVtTuG8VadaSX822fcFA6ACu+09UEcoFs+xrUZ3Cua1DSrKTxTYzLGp2u2&#10;B9a0jNX8jLkdjjZ7ZIrhJYJIiBlpFXjdj1r0LwLeaXejXt+ntCqALknqa5XVNPEGW/tIKryBQS39&#10;72roNMskstAtUt4yZQweRgMferWrJOJFJXkbdzpFsnjS6uYS7kEleK5PXPE8FkNSiW21OefBDIsZ&#10;+WvRbG/TYiNaBiYucjrUF1b6VJqDTf2LYgtJkq0YPP41yJWR0s8o0rXvEFxpMc8ng3UIYWmYI8ik&#10;Z/A12VhcxGNQbKPLjnNSeIjeGwsBHp1uIkiJKLHjpXDafqME15IIrqMSpcbSpOK1TViOV3Oz1qfy&#10;tHWMMoYgnAPSvMH0f7Ze67f6neyQ2FuhEa97hiO3sK7XXE2J4N+0XUoa5bI+grB124kvNX8HaZbR&#10;kRRsu6Ne596hK7HJ2R51d2WlnRrQLp9wsSX5KfMRwDxXtfgmOGTRxJ/ZsSbkQJx1xXP+I7Cwt73w&#10;XZNHGGcxeaq9BmvSbGDT7N9BijwGFonyr05rWctDKKZrXcJWJw0ww0XJB+6KwdLh8NDxDqywalDL&#10;cK2ZMjlc1papLK88Srni3JYVxvhW2l/4Wh8RLmYsF8xAueM4rA6U2kdPqd48GtaLEJ8FmOFFbcEs&#10;D2VoZ0gyV44GR+Ncdqg8zx3bPsfCyYWuieL/AIlVqQzAhFyKFua290tywj7W5QjGBxVKeN2TBYBl&#10;PBFbNj9la0dnuVAEfIJ5OKihFq2uSMgLjzcEE9KqxitDLKypp+Gu1XcvzFutcprl3plvpquIA5ZC&#10;AB611HiqO5EQZDtX7MflB9q8gt7/AG6vbWl3pouMTt+8PUc8cVdOLlLbQmcrRLGkapp0Nzrrag2z&#10;fIDC2OTnoAK9U0TULd7OQNbTIAVIVuMD1ry2+sbWTxp4Nma1UImqR7AwwOv617Xq1lYR6cJAbOEH&#10;SIy0mQAeO1azirGEZHnXjHVNSfxG0VjcMqxlNzA/e9RWvp0t1/whtkwJLiAF+O9cVd5e8uDE7ygX&#10;PYda6bSZr42c6GyBVWQYHbNRyJIuMnLY6eCR59ItmlbYFyGz3rw7x1Z65L8YfChjVvskGsQMsyvk&#10;P83OR7V6n4l1GCzs7W3QqJmjUKo9TXn98utfYL5luLiadnjKLg4GaKejuOrfoe2RlP7HlmjlhEUf&#10;h9M4bjIXmuVstWtl0zUpBZPKxaUIGNU7aDW08E6PFJLKgktwWXd61TurK6jtAywrhPmIWonMKcdd&#10;Tb8K2kk/jDUb68EQBuiUU9F9K6/VLi1N0sYnVmK4IHb0rhLC7kks7FI53i3SAPjqcVpzkRa2WS9W&#10;R0hBZT1FYJ9jrnEvXNxpll4fs5JJpN8gbH1qzpDO3hu5vcRnO7aT6GsOMpqF2qTWq7UfnNP1e7tr&#10;TT47O2RwwiAKqfX2reC0OWpuOuoVuIL4JewOTITIm4Zrd06S2tvA1wHSzjVbY/MWAArhtCh8nUfE&#10;dzcXE5M2Dt3HArG8XXSz2FlZW8eoO094u2OMnJwfaiSvoJOyMXxVqCXGsCOG4V/ncllH5c1T8I2W&#10;rf2iL8aqYpY5mAQSfeHuKq3mmeLbZYYx4PupJpI0CADnB966TSND1yzu9LubvV/K3jLQB8hc1olb&#10;QjW9z0ax1J45pHdCzmM5I7Gsoa/ct4zEU+kFYvOPlyFuW/CnM9qtnfOlsGK25Oc8GvPIm1G++IGl&#10;XAinWOG8IIxgH2qOW7NU7nu8lxHd+BtRiVowvlD5ehxV3SXSz+GeqOsCKpt3WFDxzjkk1y1u8MUl&#10;okrLGpiBznqO9cv461i7l8JC3shPHaJZujeWeXJGO3rUrVjeh01lLNLpU8xX5RPIQynKnnnkcVgX&#10;Vlc3XiGzlGp7IVmy59cVT+H893D+znNa393KqLfuYI5VO5FJ/vHrmuQ8Z+MLG0hu7WyubfzBCQAj&#10;ZwfwqnDmdkCqqKOw1XxR4V03UUiGoxSXIiCkAZ2mvKPEviLXL9LxbVVb58sgkAYivOtO1OFdZ8SX&#10;WpeDmvnuJh5TNJjyh34rstLk8BnV/OSKW2mkUZDuSAfT0r0MNgf5jy8XmL1jEqaPqM6vqK3Hw4nh&#10;VYeXcbsn61e+2Qy2v7tGUeccqDzW54iZV+H8cVtawyM+GZ0TPA96xNHtIJNPtZyQHKcx98j2r2Ix&#10;SWiseHKblq2XLMRQ6nHdrdMjvH+8QnFWr3VkW1i2qrM7HcGOcfnWXc2Wo3EuozIXRY4zhScZxXG2&#10;ct7L4iv4pHQeVMQOc5qkQdZLeXksSbIyXVsqgPSmCOdr21llIif+HAx0qK0hFtrIubjUY1jCHKk9&#10;fSpp7hrrVbAwzwlPMOADSGmdGXs5tAiLOglWPAkbtWHqH2ldIsEh1kFNjmQg9x0qa7icaKIpAV+Q&#10;Hg4qlaWzy2GoIkjJhCAWPWlYZQ027nlsJ0mmm3iQhQT1FdLpC2zahe27CMF4/lJNFlpmmwaREtxf&#10;2zTFydwOKrz2saaxp722rMXEvPPalYq5ZuEe2vdSSTT1cB/3ZFXPLv5/DcUZ00Y8s7XFWpQJ9GKC&#10;7iM0SDdzzTrd7+PSI4RFk85ahEs5210bN5MJrghjNwN9LqMUsGqWMTyXLxB1wQc1Yv3uGuUEdwRI&#10;o5w1NhnnbQZonhjkkUjJbkimhM7nT9QaLQbYWx09F+x/vPMQE9PeuCvtWaPxfO0SxNKbvJEfTr6C&#10;pf7O1+8MMUM0yqR8yq+OPrVy30/w5pviDTFNpLPdscvuyQpH1oDU6aSXwle+EbO6mlninS2BaNlw&#10;SRXOi705pdx0WWaNZwAucZAq9rOoaT5dh5ehRSmRgJcALsFPsdPM7RSW6RCDYDz2z1qWUWb/AFPU&#10;f+EVt57DwmTHGoBHp/8AqrGsY5LvV53v/FssCvCSSg+56cV2BltNP0e+SbT2lgeA52LnmuZsU867&#10;1OY6DLDEZCV3nkj6U2hIheKK0uLfytVurg/aPll2kZFbTaxpUFkEZdQ+0yBVVFiJGT6npVKzuIZN&#10;dvY/JidIp1XaACRmuiv5YodE1COOysAWgAAaIE8+hNGwjibxtNk1m4Mvj02cmwHC8/pTrG20kx6h&#10;Iviqa6kzzI7/ANKnsofCjalLb3ngrURdTEkXDbsGs66042+tamlrbTqp9CTSGOmhtzqWVkUfNzzx&#10;UlxbyNpc0UEEjbowSqvycVBZpB++FzLKQpzxweK6K1vtKjtbaS2+HFzJKgYCVpDgj6U0N6HHNEja&#10;OGa9u1liVsxkkDivon4HRv8A8KL+Ok/lNmW9hGPpXg+t3cM+n3DR+HDbTYIdO9fSPwRA/wCGZ/H6&#10;mFQyzLu465rKu/cdzowvxG7c4a6kIH6VlyBtwG0f6wYrdkjHn3RB6SHNZkqZu7cKCSZ14rhgro9W&#10;U0juLSML4F0lQo+ZSTVVgNzfKK0IwRoGnAL923HFV3AwxwfcV2x2POlqyiQO6g1Vmhge0uQ0EJUp&#10;g5Ga1RFK1vITbOBjg+tV40jN3fRpd2rPHgum8bhn261SdupNjmrK4+IGi317caD4nYwPPunsLjLR&#10;uO4APT8K3f8AhLfAut22pWWtfDK40u+azYAJHlZXA6qeKtNHJuBKKv0qjZ2MU/xK0qb7FaEW12ge&#10;RohgbiOhPWu2nifdaa1Zx1cKpNMx/BzPBdfGG3inYgTxhd3B2jOKuX1xqF1qulwvMT5NvLt5yV9a&#10;reK4L3Tv2q/F8MMgSG90e2lj28Bh3qraStDrXiuVwzyG1woz69a8HMaSlB66n0OXycq0dNFY9L8I&#10;3yRfC62gXxBJGr3EokD8huTxTYx4Dj8aTi70dTC9wGMkUmNvqcD1rgtLvLd9GESoQY5ZCQT681zl&#10;zLIfFF4wmnP73n5jToUuSK0OfGOFWrI+nRpfwpv7KeTTfHSwzCwbcpuME4HHBNePadrGr2nxTbS5&#10;vibIirqTqruch8nA5NcbFNMtwrLcTDCfeR8Y/KomtY59esrqSKZmV9xcNzxVVq8oWdjya1DlTcT6&#10;XjvryG/s7W8vSHlizFIj5Vx2PFazi5+zWmc7Wzhuxr57HiTRlXTIZNU1BTCAq+YpJGPc16LonjLw&#10;3JpMdtceI7PgYUvkEUoYyMt9DnhXUdztcKzHAJ57GpY1kLsAARWdHeWTwmSC/sHjI4KuDVp53/4R&#10;3VHtkhedNImKIWxubHH5Gto14y1udUKsZbM0VhkEqfuo/wDVkk57CvMB4h1+9/aMfSdMtbdbO1l/&#10;0uduWc55AFeWfDz4i6lD4u+P1r4h8SPK0dxepbeYu1om52rg9RmvUPhFpsq+BfHviC7mL3WqeIbh&#10;4c9EiycY+tbqHXobXS3PSrgRK8nzjIQZHoa4y7UHxLdSYQlgOvbFdW7I4uzvPU44rlLjnX7oZJ+c&#10;Y5rnq2NaUmXLLP8AaaZc/wCqOK8i+O2P+GbrDJGG1de3uK9ft1dZCxU/d4rx34/hx+zNopVjhdRG&#10;fxrC2qNea2p8kuNN/tTR4CWLTQJgJ7Ct1BIkciRHYEQfJjrWJJb+VY+ArwXtsHjXJyQcgiuyP2C7&#10;8GXEsLWKTiIHmQAk16MFocE3qYb61pflxW02nsG80Kfk6/jS6i1r/oLQTqqpDkqD1rBulmMylrC2&#10;LrKBxjJrWsdNuJJHeSeQRpFnBNaJEtk2m6ncxGRpvB8s0RbGVPKj6Vk+JvAGk63Z3d/Y2kdpcldx&#10;O3arH3FdXayWlnAHKNJydq+XkVbbWdbu47K2ttOuEEku3YiEFfTp61XJzCi7Hyvq3hDxlYXM0cnh&#10;+KRVON8MinI9cZz+lc//AGdqcdqu/wAOavGNxw0ikfkSea/UP4Y/CXV7vVtO1XXLe5it3AcJPkvI&#10;vsp6A+9fTWofD74OXng9NPvPgj4Pmh8nCloQHH0YYIpt8u5uqsXa5+FWjyC3+KPhaaS2wkerxHew&#10;4GDX6j6c3hDUfg54YuAbFi3huAphQc/LzWd8Qv2avCs9vrd34Z8XXdsVtHcaddfOpIHRH4I9s187&#10;eDtU8S+GfFuqeH9Zs9WFpHqzRxvICTbPnHJP8Jp+3hKNtmiqtFSXNF3Pa7zw9osl2zx6XADu6rx/&#10;Ks1PD+prcSNaeI9YjZOQFmNdDb3SSwMy3sDDywV2vwQe+avWs2wpILojLc81kpXOe7Zh2918VoAE&#10;XxFOwAxmRcn9asG+8ezMqXOqDaFOQI8ZrsFu7V4kDRRnkfMB1qnfXFklrdOfsyYtiWZuAAO5J6VS&#10;fcVux8z/ABxYf8M6al5hXegPXuTXxBp5ZdDsPlIzI1fQPxz8X6fe6zDpdpq8EkaX5+0SI3Dt0AHs&#10;K8GhUixC8EbQRxWdOV7nRKFops00lATG0cgYOelPkaPB914qkVBiYEHGBTVBaQbbsja2MEVrFc2h&#10;nY07GLUJ9TtoYluXZrkIkUa5LsegFfXHwx+BWuam2jX3iA3FtbMqv9nU4dh6e1XP2a/A9lcX/wDb&#10;t/o8UiQy4tRIuRu7t7n0r7u+1Rx2sKJAEVOFVeMAV3QpKKOarWcdEePN8Gfgfa6dGj/B7eBCAXku&#10;SSffrXn3ir4IfDC70WU6Td6ppc/lHawcSRk/Q/0r6C8QajL/AMI9dg3UmCo6N1pfDRZ/D17vid9y&#10;jZuPSm0mnqZqrJH5heM/A/xS8LeIpztuZrUuTFcxEmKUD+R+tYGkeOtRglhS4ln+STDI4JxjrzX6&#10;q+IdI0i+8O6jZX2hWs9tPAysrjOCe4PYivzb+Nnw8bw5450+5t7SSSxvLiQxuF+X12sezfzrllU5&#10;dGdlNqotdzsdG8Z6Ve6fCkd7aBygBV3wQfpXb20dtJHE7m0mLj7pwcA18MxCUPZPFcXMR3nDKxGC&#10;K7HSPFXjayuY4/7anlUKArMxNZaN6Daa2PrS+8PeFZrS5f7faW83kkqUYKc1a+G/ia6tPijf6Fc6&#10;6bq2E5FtM75ZD6Z7g182NrfiK8txLJqd/wDMRujWQiuh8IPMPi5oUoklBF9HtBPPXmpsVCPc/S7w&#10;2RLq0BEY+U5r02QE+WMnAjFeV+BJMtbZ/wCWlnH+det3IAmiKnqorKUbIG7szwCJSdgPPNVZWRpy&#10;Q7ZHQVfJPlSgxHmqgSITA7D9+sUUQpZGRpJdi7wOM1VltpRuyGOT3NddbmD7Dhiq/LwM1Vujai23&#10;bEwqMetVewtzjnt2+2Qf6OmNwzmukiwmmQqVYfu+Bmse1nt7q8v3TJ8mfBHStwgfZUPl9E6VKRbK&#10;G4meTIxzxWvYhjcRNuziI1k8m4OYO9a9oXFzagDg9OKbEfO3x6lJPwZjwebu4JFeHRsQsf7tcbBX&#10;s3x5Kj4g/CCLeMokxIzyM146PL2xKGydozXBLcdToW93+jw/KvTjHak2yO6YIzngU6Nf3YBJxmrU&#10;WwXS/vAMCoMiSGKZCzSQoMLxz1qKZ283DFsj7pFOuJScgByB0qrG0z3zB4wBjimBpQXjrYSBxu+X&#10;AzT7bDPvKKfnPWnpbL9gy9uzZYFSKmWLJl2sVCpkigCUwxb2zDGCSMYNF3HNHp8R8g4IGDmsqKeW&#10;TXblcyKiP09a2Xn36OU2khRjmkBTiiR1XcxA4JPpU06wCODZMxIGAarAv5EgBI46Co0ZvOAZs/NT&#10;GWQWMaqzkcce9Vp5CsShCwPcVJIwMqnzAAFqr96aQ7c80CKrTnPKEsenFCiViRuzjnpVoRx/ahuR&#10;MZ9Klm8lUUqyjAoAhVQFGdmQKVyPLJx0FRDlZGDkc07kgAkY/nSAbuXpn6U0OfOAx/FxTjHl3Plc&#10;KR3pdnzghKAJZcmNPl9M81YjQNHF+9ChV596pBXGN2frmrSN/o8g4zjigCNwN74c4zTCJCq8sctQ&#10;yyMjfP0NSb0S3UbcuRxQMna1hW2t3E4BdeRQPs0f3nBJ96qPJcFrbcz4DdKteSJChIxgCgBGJac7&#10;QAOKc7RxiDcRzzilYJHcRR7zkjpW1pmh3uoakS+o29taxrunuJWwFQdQM96NwMyOQSpIPJAjAHzA&#10;9KpXstvFNBsZWOw4xXQ67q3gu00XU9P0nwYZlKqpu5HwSw6tXjWrawsaylQN+D3zVKLDcv6tqFtF&#10;bTtNP85zxuzXmupaleXN9Gi2MiRrJnO77wrOubu6udUvTJ5m3dnce9NjAMS4LHnrVxV9SuU1PNia&#10;xChCmYxnnnIqoceWDvyRTQOaU+uelUkkVYUlvLxt7VH2HIp3GDgUjY3EjmmAueOlMHK9O9Ic7Pu9&#10;+lSJ9e4zQMTaSGB7EU8cSA8fd4pTjdJgY6VG2fNHy9qAHMT83yUg6DigD93k08dBzQBHlgH4zzwK&#10;TPQnPXin85fC+lJ8wTkg0AKQoMfBPy85oX77/vDjHFJuUx5xjmpk2+XLnbmgBh6+1J/BwDjNKc5b&#10;jimc5brjFADwPlJ56jilA5bmmqR5cg2HnpzTj905PT9aAAnKNlR0qIt8zHYcdqccZOFOPSmHO4UA&#10;OBBUHtnvQudx+Q49aZxnlTj6U8Mu3qcd6AHgctkjrxSEDc2AaXKlW4phx81A0GOny00/dXin5Bj4&#10;zUJJLNz2oAbtG9juOc0o6mlOPLJznNIWwT8nbigQpB5+lVWjBPzFiN/FWgGKklelIuSzjaM5oAua&#10;dE8njrwPGYTj/hILf/0KvvOdYk0pY8Af8Se2wB6gV8ZeDLZbj40+DYdqsF1aJsfQ5r7KuW3CbIG7&#10;7OqgAelFFXYRRQdZTApHPHNViDsUHPWl82UeaPLfhvzphc7gdorrKBj/AKoeWOvWlJwp+ajgon70&#10;flUbEFQCx60ASl1NrjjkUwOospAUHHf1qI7ck5+lIQBG+VJ5HFAC8ZHy9+BQ+3AxTSy8dRx0qIuc&#10;ouDgmgCUH92cE8jmgqdrcCkPAHAHFIC25vmY0AB+8KaThTxn0pz52EgDI7VXDt9ox5DdOtICdShm&#10;wwUDb1NIRCIjiRCKhcboHGcc+tR+Wyxk7z09aYClUJ5BOTSoEAkwOKjBbZyD+dSDHl5HJ/lSAejr&#10;lvlH404kFSccCq/dufSnbsA/rzQND95OAVGKjYvhwEB5pxKkHCikBGW5oGg2sUUg8Ac0h/1bfJ39&#10;abnI/wBZ+tOHmbXPlccU7gaMSy+dltOjCqpyauW80StMMdTVmSJjosiKgyTyaxJ1vIXhzatiuex0&#10;XLc0im8J3ADPHFVZjmOMk8GmJIJTk25wPWteK3tm0xwxAOPl9qBXMZpECMjRqPl61esfIWCQqF5P&#10;rVSe2bewAO7PBqOMSIu3eeG4PrQB0TQwuy7pUGRURgKLJtP0wazlknDJyx9xV4SviMENyvFADoJJ&#10;Fu4w9qD83Jpby5w8JigYfL1BoQZdB71O8MBtsEpkjrQBzrXVwb8A2sp+br2rVtnLSyfLj5RSokfn&#10;qhaEjPTFadtag3ibPL+6ehoFqVXhdnGI8ChLBjKp3Jwc5q+ZVjnZCqMQxpyyqZQdpX1ouMyZ1n3l&#10;ftBPPH4VWMbF2LE5xzWtceWfMwAfm4rOZgJCpiYYpXCxJFDDg/Iue1MmUIpOTnHrU0JG+Lrz0pbp&#10;H81f3fBUYpXGZysNyfP/ABc1oGaT+zlRGxxVXyB5hznNP2lY3ORjHFMClNb75Y910w2nn8aiUxwX&#10;Ajitwecl8VYYk7j5x5PPNMVVYuDgHHBpMCncSvJOgFx37VTaF/txLXbbdvTNTm0uBqZPnfLk1ow2&#10;TtBOzaht9Digk5W6jlDIY7eQ/P19K1bFp2s4U/eBtpyQOlaslpJ5St9pTBBGMdKdpjRQaoxk05Ww&#10;fSqvoNFWyjuDq16rNN14OK6CGRopVQuvFaUkli1jE8emxI+w8iueYLmWVrvjzO9SM2t0ciP+6jGF&#10;Oc96xZfJU3yMQcngCmiUGcKtwMMnBzWZLLJ575U7t+B70gHvDBhdrEc9KnijXdyFORzmoCl3m0Ij&#10;Yg96s7ZfLUFTnHWmFxXUCVQmQPrTQ0iSNhSacqv5ybg3WrJEARDujwfzosBlXSEtGxuZFbtzVNp7&#10;8QxKyscN271uMLZsgoODwSabsgMgAtlHFAiKxuVOq2Ykt14Hc11F87jwNevGrMRH8qqK5S4s3aNW&#10;RWDDkYNaWnamlvbrDc245bBLDigDF019QU3hn0zLPIcEmttDH+6ZjhsnAHatt4dIubMNBLCDtzwe&#10;lc9PG0U1zm4BCryc9fpTuBqKeIQXU5PFOkibc37wdK522uJjPI2JCc8Ag1sQS3JePeM5P5UIRJtI&#10;K8n8qcrENnyqkkOAnOaRNxV9yAHbwaYEqyf6O4dOcHms1v8Aj4n2t3qdmO07sljntVQH9/ICpAz3&#10;poC9bu2U59s1JPcqBJF5x5HHPWqO8rGAGBHNUnV2uFf5sgnFKyA1Y0leRsLzt65qPZMjnc+W3d6h&#10;tpzHG5KMXzwasNLvmLH7xo2AurM5ktiGHyjnFa+61exDGIE7MGud3AQt83J9qswu3kyrvGCvXNFw&#10;K5muIdUuVWQbeSMVVuLgy2se5CSWOKfcKQ8Z87cSxqgQy3KsRjLd6YHPX8Mg1ZZBE+A4JGa6nS2D&#10;2ZIUDEYomto5LM/OpGOg7Ve0+3iSC2QuF3PgUkgSHhSEnOB9/k1QvXj+xkRovTkCtvVLeaPQ7kp1&#10;2A/L3rjphei2iOX3MvzDFAEtsCYQhUZJ6YqKe2kS8gcW8rHdxzwKNOmkOsW+62OFfnd3rrHe1eNA&#10;FUcdMZp2Afo7j+z9ssoLhRtBqLVmG9WWIEAdAcUKmLi3Kh8BqbqcUb28S+ZOHZOMUmJnPeaCTncM&#10;5AGasWpRZ4/lBbdxzzUtpaYmQy25IBIz6VYktYluJHjYkAZDUJAiC7eRZWbcB04ojlk3LiXPy9+9&#10;VpEuXvrUHnLdfpU5QhlJUBhxgUAjRhmCwXx8sMWTGGrIW0Sa+1AAojv90445qwPMZkChuc1YbzYr&#10;KB/LPQkmiwzHl0doYJDvlL7s7gePyqpHaMwu/NimJ6BielbEF9I9xcEytt6YarGYy+RtwTSsKxx7&#10;6bOt85W3HLfLJ2q3BFdwEH7bKxJ5FdW6qbdNoyNvNUHSVpUxCCB1oGVbjUDBokOy1Zn9cdKzIfE1&#10;rHqSRzRqcr0xW3Jaytp9zmBT8hzxXCXuiTSzSzRkZEhxmhIVztxqelXJUiVMZ4UirxZDawhQu0Lx&#10;715XbQarFrNusiqq+YMfNivSdPw1vbL9ojOI+56ULQOhoRAecvApbll8rapHTmoDkeYQwABOTmqh&#10;Yt5/7w9euaYis7KNQQ7x171YXLSRhZVznrVaaDdj94wPaq4eeJ1yTneMEUxGvfQzx6VbOxcA98Vk&#10;xTFrlYwx5962J7vz/DlvA/JCjBFYpgKhmSJ85GMUwZb8q7Y3AHmNkjAzWlZQXnmndA6BOuaq2tzK&#10;iQF7dRtNbMN6j3ip5CnK84pNgh77HjdWhG4qRkmuW1G3gSJ/3Zbk9q6OWOdtShwrgb+wrTGnu9nI&#10;7JlRHzlelJAec21q88cMYO35/m7YroPsVjaafGAvOM/U1Rv91prynLlWbgYxVuOZpo7ctCCccU9g&#10;3LETMQnykYHata2AbjAztNZyceViED5eas2ku24uCGXOeDSAkljIlPzNjNVsvmUc4z+daburDJQd&#10;etRSKoiTKKPegZjTxqZWJJzj1rPIC3YKk8dvWrtxNGNSuVDHdjjPQ1UXlnZiB81WiGbNrOxshzt9&#10;QTTJNhmlcsSduB6VWAj8iPB49jUxMS2wJl/h4FNA2VNib1PljO6ql1DM11GY72TgdAa0ok8wSFZV&#10;6GoV3JdElASHq0zJozJTeJBBvmkOD0pyeeeVyB3q/P8AvZW4UdO1S28WHAKkjbVIkoJJOLpco/A9&#10;a5bxlz8PNTLRRsvmLuDDOAetdrNEvnW7G5UZJ+WuG8ayQDwLrMQmjLfZ+FU5OaiavobUJcskzyYa&#10;D4eu7C3ktbOxV4EBiIkCkE9apyR29lc28U2q2Ifsqyhjjv0rkbK7vbfWNZhuo7xgdwQqxXbmsOz0&#10;68bxvqcyajqJSS4JIdy2Mn3rypRs2j66nO8DsNd8QaDNp+nWzaBPC9m5e0uY2wWYckkD0NS6R4gb&#10;UtM0SO50yKafzCrXSnb5ijplOxFVpPDk5sNzSKxdOCy/driNETUbL9pFbMaBPKwk3eWTtUr/AHge&#10;lX7KLhc4/aNSPXLmGFVYxpOpUAjmrtnqujNbW1vc6vBFOwPlo7Y37fQ1rXKLLoTOunPiOPnC8+9e&#10;L+J4tGudcgtzLrUNx52YWjiYHI9CK4ZUUdMKz6Hsqa/dW13YqhEkfmAbt+fyr1zSfEtzJ4Tjie0D&#10;O0Q2Ddgv6Z9MfrXyiLe8h8H+AwdQn85c+d5hIPH3TzXo+lTagdKtZnvGL+UBuB6+nFY1KKSuWpuX&#10;Q9itdSik8dxpcacPNNyqxyheHz2/CvXnkvbfRljWzcq1urfK+MntXzla61bQW1nJcaHA7qwwCcZP&#10;rmu903xS801qzGCRdoBG/Jx/9asXByNErbnr/h3V/EMmp3CTaOpRGw4LY3Dtj6V2P2uEXjHDKS3T&#10;dmvJLXVNP8+4MU4BdAcZxV+LVD9rAZEx2JarUuUJUVJ3SPWvt9ybNQL5CNnXHWpbUxyBS9xEG3cF&#10;j1rhtNu4pbuMLICM8gniujSBpLyI/aTgNn72Kt1bo5amGUE7aeZ0TzvDcQ7dIDrkbiDwK53xDsuE&#10;08JdIp3g7VNWry6WHSBHIzHzSAFAyW/wp1hY6bM9u/2+VZDgjf2rWDbscThGC5nuULCz8y1WJ7cR&#10;7QMOyV00ViIrYY1ZGyPu4xUslpqS3FqRqcDwhfmCrzVOd70Tptsw3HALYzRzNPVGftHU+GSsLdsT&#10;pt1CZER2tmCvjoa8kNn4ksdZtnfxLBdwS3shmQjDIOxFdrq0viOGaxkk8Kjy3Y5ZJc7RWNI+nho5&#10;bmO5kLEBYQT361onfc6KUlFepnm6uZNYsIIvGGorDLKA8QUnd9Gr1vRbTT49EhItQSsI+ZjnNc7p&#10;y6KFSOPwyNsEeVYp0Ldeamub+S2dVjsXKsDgZ6007GFdOasnYua9r2jWKWqvp7u758tUTrj3rgJ/&#10;EN1NOPJ8JSuWbhd1dJJZx6hYwG7tY4gshKHGSM1oWXh/T7W2ecXCuSRhCv3au7kKChRsu5NoUV1J&#10;oyyT6UkW5QSrHIFbDQ6YLhWTTbB5UU7CsYGDVKabZbH94FUJwM1xeteJTYWyeRobzSMSFxyM++KS&#10;k1oN0pzd7/L/ADOwubeGe1xe6dYRpg/NK46H2NYV5N4JsNEVIvE2iRABioTGSfwrzh4/GmrXZnud&#10;Z1BTIeF3FUjHoBWnH4Fu5bNXl8dSPJt+QHkLRzeZfLy/E7fl+OpFdeIIoNN1S4ttWu7lltpCYefm&#10;44xXH+EfiVpF9reqabq+kT6feJeSC3km4S5XPYnuK6iTwp4shuQiWFpOucZDAfpUGr/Dexv/AAdb&#10;pqNjpdtJGjNb3MUipJAfY98114flb1ZlVs9EdjFcWUsZeG8tGU9CrZzT5VkEEbgAj0r5um0j4t+H&#10;9Yg/szxLDrNkpYvFJJiRVX0Pet/w38SNNutVWyuYEttQEu02l8fL3EddpPFej7BtXWqPPk3Hc9vC&#10;ZhjO6I5XpiqskUZZ8xY9CO1UE1Wwkt4mNmIiV4KtkZ+tasEqPaI3n2xz6MMmsHFoLmXLE6ykhS/H&#10;Aqvh8HMJHNdEY1IGIxnB61UeAYOFA5qGO5kFf9HY7R0qg4O0nb3rcdCsUo2N19KzJkYScsuPpRsO&#10;1ykOgOKXkMcmhh+8PFRknI4q0Q9CQkAjGKiLHc1KUwMs/UcCo8kK2Y8EVSQmxxDeWhK9aj3xFyPO&#10;jxjuaz76/sIrWR59VtIkCHJZwK8a8U+ONPjhurbTGmuJTkbo+g/Gm2luJJt6I9R1XVLS3NyI57cs&#10;qnLM3C14T4l8c6i2o3ttp+mzSSZKmcj5V+gHWuaSTxVdkzajrEyRs2UhRj0962YI9Jj06fy9Ft9z&#10;Jy5XJrnnWS2Oqlh7vU5y0s9SvtQjudS12/uO6hiQqk/7NO1Hwvpl0bT93Es0UbBJFUZUH271qtq9&#10;ray28A8IkuZcG438HPtXR6YrTXN3MYpAMAgn1rjc53u2drpw2R4RJ8MRNrDn/hMFA+0ZG+MDH511&#10;ul+HrfS7a8Q2tpIRGAzIBzXsE1o1xDtm1B0XHybRggUxdI09NNlceJElVEOUc81qqspKwexitTym&#10;axjNtcGOV1WQ/MCarw6HeJqegtbu5jlZjMojyx9Oe1d7Pb2TvFi3kUCU4AqVNXnsJbf7P4OW7zw6&#10;kdvY03Ez0ex594k0rxPNpmhRQ+FL1oYYXM0ySFdvpxVj4c2Pi861dW8fxEvooJbsfaLe4kLZ29ME&#10;/dr16wGsanYX5Tw2LBJkG6Mtuqez8OLDqM/lwXHmPINxQkZqJW6AoO2p6PFod6NAspBqGluFjHKu&#10;C1Uby3vy8NvDc3Cuy4JCYwPrVaLT9ZhEDW8moGTZypmOM1ci1rX4rjyLvwAhcHCy5xmskmnqXzW2&#10;MY+FJ5L5S/imeFhIDnGST9a2bvQ9KmGm28/jCeSQRqN2dv61bu7jW5bBniuVDbBhQOvtU+madqEl&#10;vHLe6pBE20sFL88dKTaTHFtjNE0Kaz1XUILQrDJK6gSPLu35+vSvX/D3ga8W9E+qeKZyjEN9kiP3&#10;v95v6D86810GaEfFqyluLeSfypSUiMhAbb05r3XTvFuiy6hLFc2dzaHdiJ3O5Wx/KuihaUtWcWLr&#10;ygrI7W1trODTLaGDTrWKNEwFjXGKsevFQ289pNZRSQ6hayIejI2an7dK9eKXQ8htsYScfcFNYgo3&#10;NPI4oA6/LVWJsVihEkbK2QeoPapMLuYYPApxADdOKUfxUE2PIfGOmazH4wsNQTTpZrViRMsYy0fo&#10;celcul1bFnzLOABwGXBr6IPIYFUOR0IrJn0nw5LMWk8IaWWJ5KoBn8sVMo8xonY8NknthGx804x6&#10;9KzWvCZmWKx1RyW48uFj/Kve/wCwPCQlB/4QyyyD3Jx/Ota3tdOhhVYNC0qIY/giUfyo5BJnk/hv&#10;w9q1zdw3N9bSW9sHDIj/AH5fqOw+tetJFDHp8MSRqqLGAAB6VPxjoKRhnbxT5RMqOh82DGfypwVs&#10;SfKegqzge9Vbu6sbbTLmafULaNFHJY9fYetP1M+UcsZ5+XHFZuo6nolhp07T6zaqVX7oILE+led6&#10;/wCNAqXMNghDEEGT+6Pb3NeVXVzdXF4XmvZ2y5OGbOD6/jWcqiiVGDZ3HiDxbf3BkjtI5IlYkZ/u&#10;j1+prz13d7uVnuJmO7Jyc5JpQAZZcZHoKmRODwv1rF6m8IJDEU7/ALoGOlaFuD9stifzqBVO5eM8&#10;1diH72HtyaqKHJnk37Rto9x/wTn+LASLcyWKvjH93FfkvY+UNJtfmxkkYr9qPiJYi+/ZW+KNocHf&#10;4EvSPqEyK/Fue3vILeNvsFz5Q1edPNVCQCpwa1ia0n7tixhRK43fSkI+VvmqJJImSL/SFY7evSlJ&#10;bDExD73rVEtDwOTh6k2XX2dytqSNwyagyQFwF6etW7K+VWkSW0X73U0CIH3jHLZC81A9xOYCn2iX&#10;GOgOK2rmWweDKbSdtYbj94x2AHNMLFnS3UaxPmJufU9K7GEOSv3sbuK4q0JGsR4XILDgV3Fvv/dk&#10;qMbetSxNPQuAEN0o455pT90ZbmoJGdQfmPSkWSc7zgU0kbXJHNMDDan7zPFMBbL/AD96AFIJIyDT&#10;GX9253t+FSZB2mkDLu5WgCW3A8qQmc8Duaky3lEhMc1EBGzMCcCnFgJEBB6cUmCYncnFJhvNj5zg&#10;1IFDIDkdfWmzBlAYTocLyKQydRH5gJcirPnOtupXnDc5rHiuAZJAY8Dd1qwGc8YXGeorNo3hLQtN&#10;Mpu/9SxJSmFpyAAp+9VqCNTIMgdKSTCyHGODS0KQqEqIQFJJHJq07FbQlWAOOarxkGRcg81NtXB/&#10;ej8akEUcsZ+Zz0PNV/NeO4WTe2UYkKBncO9X38ncq5XPtUKMiXzMYkOVIbPaqiKR0emXFpLYWE63&#10;EhB4K/3TVx2I1FgJ0JLdq5Swu4bfxJPEYwsM7HA9Ca3o1RZrs72wTkHOetd1KV0edXhyPTYfeYe5&#10;tgblcg9aidittgXJOAKlKR74v3hLMetRMB5kmbcscVozA4DxhpcVzoq3CIS0cRO4LyPWvHoiPtyq&#10;bzeQSFJHTFfTLrmbDRrsdNpUjsa8W8Z6I9jrEdzb27/ZZpCTs/5Zsev51DizeD6HODdtbJU8+tLg&#10;eXjJ61Rt8/ZYj5hJLHPNXMnaKgsf6fNTlZhPnI59ajzyacPvdKAHEuJV5/iqyrqrAkHJXpVVSTLz&#10;jA6CpQMvKWGBjgUATGRy8Z+zgjb61HucrOfLK5PSmjaAoyTzx7U7PXikMUEkL83AHpTlCkk56GmD&#10;b5iZxSnIuMbgM9KYh4xlcv8AnTT96bjvSybQkXNID8mcdqBjVLCVDlevepWYlZAxXtiqpMZkbMZH&#10;PHNIxfziQx+7wKQEpOGBBxnrTzzASMdeagH+sTnvUoH70HcRigBecr8o4NSYO08ADsab1I+f9KcC&#10;SsWX4GaYD13Yj+Y4zzTiAHY47Ugztb9KUAkDLNQMYQ2V/eDHpio+fNPH0qbHzsPemN9+L5u/FICL&#10;/lpy3JpcjdIDig4BIJB9KgfcZY87sZpiLIKgHLdDVxMtGCMdKoqP9WTKMd81djc+W2F9MUAipdCU&#10;hwVU4XisdWH2iQBG685FdW0IkhybtFYRHFc3NaaoPOYXEBHmHkdxQDIh95vlpQTuU7jSHHlpk/MO&#10;tBP3+euKBC5Bn5AHpS87vvDimHOOopOMYyR75oEPJ4PFRMTgkA9aU5GQetNPbigB393ntS5+9TCe&#10;eSaaWGDyPzoAVjzUDOvAL/jimu67QN4Namk6RrWoahAtvpUuzzBl2HygUAZI3NKipHMzFuMCu50D&#10;wrqlzNZy3SSQxFgQrfeYf0r0bR/Dej2Nnau9vDNMFG52UYB9s10MztkKjKq7QMimkF0jMtNO0ixM&#10;axafDuCD5zzk1PNLK3DTHrx7Ursx2BmyRVaff9lmYRdEosZt3GtI3nYTa3FQOyi1kZsDHXmq1vc2&#10;622oMEZiwI+lZ0txD9mfN2GO45UHpRoCRdmmT7KrAqcCsi4kuJItq/PgfdFRtNG6solh+7wFbmtH&#10;RLW4k1ZQIHI83PPcVEp8qN4U7lzw1oeoXmrRtcxTLbq/yg9Wr3fTPDfhUaB51z4i0uBIl+6zDOe3&#10;FY2n3mi2vhmFnKmXyyFQL0IrJ+x3uq6qrRadrzk3yNldwXAPftXnzrSbPRpU4pHs+j6RoykTrY2x&#10;iRQVJUcjsa2NTXwq3hudla6M+whNpIA/DpVfSU1NbeyjntpI4Y7RFGRycCpdUtJfMgnt4UZRndHi&#10;uTmu9zqSTONtW05UkjudIKs9x+5dhjdXpVpY26+CvOj0qKQ+UORXBmx1K+1fTzNqexIXOyFY8YP1&#10;r1rSEht/B1vC2obi0RyW7YrOo0zSG5zdrc3BuY4zpbqobAFbDhChOM8c06T7ADIz+UTvJLYxUkD2&#10;TupWRMelYy1NVJbGdetapojsqZZh3rmLIXp125b7Iip5oMZU9a6TV4BIRsuFACHAWr3hyz06fTZF&#10;RnaWKT94O+e1TtqWpJmZewGa4skKk8DK1L/ZjRadI3kqMJnANbd1E8Piy3R9LlBMgCnHWrerrbwp&#10;payXiobiEquT7Vyyra6HRGg2jB05rGUyxTaxGf3bDbu+6e1egeGtMi/saRlKgiY5UHnFeX6X4d1K&#10;18e2E76z50M07OED5AzyOe9ex2ji1FrK5VFMfILcVanzKwcigbKq0cd6PIXaE9a57WUuR4S1V7Zo&#10;zcGRfLVvTvWg+q6RPdMkF5CWY4JDcA1XviY7CDzbyLH1rNUtTSVb3dSBrrT7P4feHnN3ume1JlH9&#10;1gK4O11C9v8A4mNutMRZPlnvxW3qP2SXSrrkH9wdoB4rntIsdTi0/VNSW9QRwT4x9a2VP8DnjJyf&#10;qda1nHuunKRnI4JqsNMlmntmGoQ7TJ8wPpU1rdxvIizz7S0TYbHHNZd2dRV5VN78hLEOr9vwqoLW&#10;5NVNIqeNLLSV8O+HXa8gRbUkY3jDE1m+EdC8N3OpXV99tguLi3YGVPNB8sH7uF70jaVJq9pcQSNc&#10;GGJvmbzCDn1q74U0C20Txr4ilPie6mWWDEau/C49R3q+VMwjI7q+W0j0+IRxqHZMbRWHtUW0PmwP&#10;nkqO9aErFkhmWRCQ7HFV4ZXlvY90CDaeSaagacx5L4kju7v4k+Eoxq7w28N+rDnGSD0xXrFoqNpg&#10;YQf8uagH1wK4a90y7ufjJq0vnN9njePYFGPrXeR32kW9m0U13ZwqERVLN3ND2sTHTUrReWkl1ueM&#10;EP3qC91jSbdtP+0zOFZsKFXOT2q/ew2B06dhfpkoG6469KwXgszFprTwxsoYlSVBxUrVl+YmpapG&#10;3h+dls0zJbMFUjoCOK8+8NaA8vjH7RJDKgXUt+4HA65rrdYWEWkUixKseML71e8O3EbWd9Hs6L1F&#10;KV72LhszR8U29nean4HVEjQ2dowyO9YWk6ZZweIdSvCitMzAKzHp9K6NVDNNsX5y5HzGqbwXMes6&#10;fG12GLSg7R71qnYwcWN1Wy019OhuWjZpS4Zt3UYqpHdhpLOXaMKFXJPpxXU38KHS4Y2fDGIZAHau&#10;GuFs49fsIWuNsW85J7mluFrHS3k6rp8T5+9Fwa56zluhrUsgyI9/IxjNdMsFpJ4VUCYSbU49qo6f&#10;AXv7tfKRf3gANZtWZvGSaLsETTajuW3bGQTntW4yoLgo0qjMYFWEh+zaRqYVUZxbgg+5rM0mK/n1&#10;m5aYYxKSAT2oRMpXLMdqUvFdrz5C3TNc1qOoi2+IcEVpJLKzRbmAHAHvVvxZqMUM9tDbTbpACu1D&#10;3rIsJ7C18Jai91LaNPdWzF2YcrxxzW8KbepzTqdi7fTX17pkTmAIv2SQsc8AgV57oVlF/amp3t0h&#10;Yi9bAI64PQUa3r15H4M8A2emaPcSzXGqSeay5OVz046V2Ok2ty+laU8+neUzW4LRe9VzKDI5XJXZ&#10;nX7Xd9fWP/EgS2gib9yoPOR3rYksPFV/o+nR3Pia6eOGHCgcfL2z61Q1zV/D1jbhH09ri4N7GkcE&#10;Zx1OM121rcXUcOnMtqAGsFJGem4dKcp3QlE4HUlstN0GzSG2lnne6VAgXPJ4ya6i0h+zeF7RnhjE&#10;skKu/PTParr/ANlidzLp0B+YuxZc471y9zqtjNql9GivsVwu4HpWTk5M3pqxl6zFbXHiWxmBjaRW&#10;HBPSuk0ezeSNCREFCgnePSs630xZfEulvHM7Kzgsc1vahOYby2hjyu6Ha238qls6WlYvyf8ACPzX&#10;l4o8TpiztGM4XnbgegrzrTvEdlf/ABI1nTbXwrM8CTSI16X6EcY21S1O4/svVx5d0Q17HIGYnOc+&#10;tHhWx02A6rcpYETXNyXeT3JzwKq2mxzxjZ7m1fXFjpmpQ7p42uOdqgcDPeud0S71a6+JXxCaQzPH&#10;NJEUOOFArbv9Nlu/EqsXd5HIG49vSt3R7C2sL7VY57BEk8kFX65qVZGjk7mnarapCjJbMrCRS/PT&#10;BrldYe4/4Wnq11HpMjrLbxg8ZC7RXcWqxtaXuY0/eMevemf2ddCNm2oUMbHOOlTCprcKkdLHL6V5&#10;91/aRltWjjRDjPc1Zs7a2i8QR3Bsoy6zcMwzgVlzTX0eqXMSzyD9633V61c019V3Xv2iL5WPyjFW&#10;3cxSO1lurGW6tALKFWMY5IrzrxXLONJ1p0u2LQ3EYRc/eyea7qygD27MLWTdsbbxXkPi2W6XxtpV&#10;uPOInuCSeccHpShJt2NKsEkrG1Heq2gaLFDpxz5A8wd+nNbljDZR+HNTlMUQDEbRjvVLQ7B4dEed&#10;oA7fZDjPTkVfSMHRdL3TsFF6TIPQZq2jJOxbNpNdWekjc2I1PJbAwfU1j6s3h610O636hYYgIZgz&#10;DBI61zfjrx74J0bRJoX8R2iym2wlpA4MrnHf0r5X1jxTq+sak5bUHt7QSkrAjkce/qTW1Gi5bIip&#10;VSTbZ6t4p8a319LqNpp0sUUSrs81OM/TFeXNbTG4VzfXDv5m52dsljVS3Fnm2KXKqR/DnrXRRIzW&#10;SHZ0HJr06dBQPJr4jn0TKwLGLa0I/wBWcGswG88+VRM3+s+U5xitwKxHKDGarTWwcIfNIKnPFbXO&#10;W1zW0TxJ4hsL0Rz+HkvbdRyrHnFdgvirw419by2vw8+yStKPM/eZXnrxXm6edFco3BzEQcjNViYW&#10;lVtoyzngDGKvnZDgrnvF1eWU3hFvsrJLLcWp/dxnkHHPSuEtNF1PdNIsUySCYk56muQsb/ULO+tZ&#10;IDICj5UE5Brr4fEupS3Nq00dtEWccjgVtGz1MnBl2K0t7nVBb6he3cUayjqcZx70a1Zpb3UC6XpD&#10;+UIx+9WTIJrtoLuO50FBefB/R7iJoBiaK4+Y+/HSpLZdCAvIBpXlReSSIy24r+NJsDhdKXW7mS7+&#10;1XwISPjJqe0jvh4lcPqBChiAB0rfS30dpL+TT/EdxMqzkTRlCu2nhdOXUIFF7GHZTkHtQ2IwZUjP&#10;iu1E99cMN5OA3HtXX6PFaz6leL/wjLpEsJJmJ6gVzMltK2u3B2F1B4cCt+zuNUttPl3WX7sDGcYy&#10;DSAyrgadF4+lntfEo8t3ZXi3Z5HHSlluL4NOPtKqp6OT61DdW/hw6p9ptrCfzpHLS4YkA/SphaQ3&#10;GlyGXW4o1ERJTdg8UrhYksbTTw0kkviFnlYE8GrUFpbhtYljBfDZI9cVzunrsv8AUWDu0KS4Vmb0&#10;q3JLrh1aOS3sWSIyAHngimgsTrqPiaPxTA8OgSRQBtuSfvCtd9QtWuX36IDK0fMhH9a0LNYrgRLI&#10;0a7YxnA71WvorEXaxoVAQff20Ac64gm1ra90IVyT0rr7WG7k+EOqJY6u3nRt8ozjcO9czcNpr2qI&#10;1uTJk4ccVo6bexRLpUC3bo7AjGMZFKwyS11e8sr7Slm8Kw30gOGhlbhjW611De69aodPttPM8PMK&#10;tkJWHNb3A1vVpzZYBgzG3UA1g2EOuy+JZZPss+ftJCOWxkZp3BI9BtdO0PS7/U5jqEc0spzlm4/K&#10;uevtQsbn4g6TC9+sUZuAWkz6VS8QEQW+jpcaxN5j/ew3SublhjSCGUpLIzRExupyB6UriSPSb7Wt&#10;IlupLOA2hlt4FAl8oZ/OuajudR/4STUGaZWTZjdWFoGn6qZfFN3NfOzS/cBXGAPetixkhih13z9J&#10;ZmJOznvQwRVS+s08VTwtp7uWY4JHGTXS217poXSreS2UN9qUjauMDNc/Y6drd74n88+H4Y7eObPm&#10;EjJH061oata3EEhdBHkqOe+Ka0G9Sr4veyHjyBbWWJ/tEcYQL2456V9PfBuKIfAnxnH/AMtGVS49&#10;MA18jwMf+Ephnkgb90MKWOeTX138H97fCr4iy5GCi7SOnfNYV78rN8P8SLN1qGmx69fQvfQbhKQR&#10;kZ4pljcWk/ie2RGjP74VzviTSlbXLi8iglLK7kkMead4Ghkf4n+HTI0uFEpfI49q5aLvoe/LDKVP&#10;mueuy7Vt4MKOIxUCgG3lKoGJGSPSrd3t+2sgUYD1UUlbpMTEcHmu08WW54h4j+KNloXxiudO1LwN&#10;rSafNaOLfVvKOyJ/9oe1eX/CvxDqGqf8FDfFl9B44n1DTVWVZrqWXyxhidoWPjIH0NfVXiPRfB+t&#10;/DjxDZ6p4H0afOlykExqGJA4ZT2Ir4G8I+CfEN3+0n8Rl8NfEa+tTperTCKcMYy5U8IYx970zinC&#10;0pa7FQSd7n3/AK5Bqh8M+KvsU2Lg6bM8ORxwO1eIfCTx7qNz8ZvEHhvWmTz11qQW0zR7XDK3KsO/&#10;tXbfDFvjQtj8Q7bxb9lkFtKi2cwGCFH8814B8a7S70D9pL4Y+LNLjhhkl1QPPsGFLoRyR/td6aly&#10;yt3Iik7pn2N8WrNPs3ww1pVx5GnmCcj0I+U/nXlHheaS4tblpHZvOuGznsM8V7X4X1LSPGn7D1vM&#10;bCP/AEvwgfMiB5jnReSD9a+Z7LVk0iSeObTrpvK1OWPleF2nHNedXoTnVSWp6GExUaVOcn0R6xd2&#10;VosEuyBoiYThh61wUK3keu33nQFlac7ZM9a3NL8UaZqAMR1DTyXj2qCwBB/Guw0zwxqE9s7PJpTq&#10;5LKVuFO304Br3PqFRxXunzjx9NTb5t2cM3li7hBiYZXg5610uirD9uhV4jgv3+tP1Pwx47SWTZ4F&#10;uZo1OUkhbPH0qLSl1KC/tFv9I1SBt5AZ4mGK4a2GlBWaO+liqU1pK52b6Z4bm8WeHfM0a02vOokI&#10;Qfl+NdhrngrwLeeBrxLXwstreLp+Y5UfBVscZ9c1yNq4fW9OXz1P+loR+devxswnRjMiqNNLsxPA&#10;CjJri+rxaJqwg+h8eW8HjjSPHV/aXGsa5CFviImO4o47e1e0+HtSvmuII7gOrEqA/Y5714f8UPiF&#10;d6l48sLDR/Bs0MEfiAW51BrfmZw2CB14r3/w34Z16P4ZeEXvvG6CeTSIpI9seTHuGefU1n9SSjoz&#10;zZ4OSldPc8Z8ffCvxzeftBLq2l+H7a4iuNVt2uGhfYFXd8x2+pFfU9pBHZfD/wAPWKaVJALfw/BG&#10;se3gELg81434g8T+O9C8Z6bb/wDCUTzwEH955Jw/5dMV1Phzx7NqNtNFceG9JuAhG4ocOPwPJrWl&#10;UcVyXudcajhZSOr3x/v1CgnBrm5C51m6YMv+v4rqP+Jbct5lsxDGMhozwRXIyxX0Os6rHLHKNr5Q&#10;nuDTkddOaexvREMI8ddgrxH9oKYL+zb4bjz/AK3UR+mK9nsWynT+HrXhP7RbKPhZ8HoN7fvLmds/&#10;7uKzekkbdD5YWGA+HoDJfOuIFLbn4AxTRpME+lR3Nt47vF2PkKGO1/yqra28t5oU8Z1OYr0dRxwK&#10;3Ejig8CWltDetGkI6Y5/OvRjscj1KcSXsapI9i5wy/MTkGtO71HUmtIUttJKr5YBb1qkjXtxaJHF&#10;d5WNOc9eK0IXtBpEayysZDJgAL0xTuI3vCieI77WI7FfCEUpM6qZD1Qt6DvX3h8Pvhr4V03R9Dvt&#10;Q0q0vNSMKyDzFBSLPIAXoTXxl8OZpk/aH8J7Lx4m83KH6eo719gX3ifxHb69p7RXXyiEBomGR/k1&#10;TrKKKdPm2PeHLLbwBbdQNmAAMADtVJmmFxGfLP3uTXm+meN0eS3S80lUJI+YdK7+z1PQrm3Vo9Tt&#10;gxA4JrNS5iGrbmnKzDRb5sHI02Q/jivz08a2T3vxW8RzT6dbSNJfThm2DkA8V983tyx0nWUiiDs1&#10;g4GO/FfH2tWkqeL7rfEQRqUuQR3JrkqLXQ68PLRngaXF/pjQw/Zb9oFmbaSxJA9K34PFOhJDCZ7q&#10;5UBf7hODXcalpltOOdIQkrzgVxd14biLyMLCLr6D+VbQqaEzipO5j6v8UfBNhpzyrpWtXEiqQqRw&#10;nqPrXzB8Qvi34y1y1uLCysZdKsnlIm2v+9mHoSOgr6VvPDNo0brJ4V091I+YNEDn9K891j4beCrw&#10;3TDw7c2kxQ/vIOBntx0qlUvoyoRij5Cit1a/Saa9llkJyCXzWuhTpuXpXpGtfDDx3ZC6l05YNQhy&#10;fkVsOo+n/wBevM7uz8SWV8yXvgvXLZhJj95GcfnVxknogqJvUsEjDDbTFyb5BkD/AEuMfnUKzKYz&#10;/pEYPp6UO+QsoYHZcITj2rSGjMrH60fB23is/wBlHwGiJECNGViQOrMMk1281zKbuVi4+/yPSvG/&#10;gfrVvf8A7KGgiO8VnhsgjDPIKivQpp2InIOcZzzXU6jRwOHvMzfE98VGnxqeHuVBOa7nRXkj8Iae&#10;BHjNqCcH1FeI+IrnfrnhxDIADejv6GvTNOupxouljcBi1XP5VFKpzO5rVppRO1E263UFcjnGe1eb&#10;/EbRdN1n4H+NNNuLOF/M0iR4iw+ZZFGVZT1GD6V1q3BYrlcALWPqk+I7Ri5xkjHtUYpcyDDaM/I7&#10;UIJbXxdrNlIHD2+tTxsrDBG04psQjVkJQsCeSTXb/GKO1g/bs+JCwxxiOS8SQhem5sE1x0UeZF33&#10;AAPfNcsHdHfUST0O/wDDEMMn2wtGceX8ntXbaFFt+KXhogYC33r1rlvC4QMo8sfMuK7XT1I+JGhB&#10;WO4agv6mt7WRlLyP0N+HCZ0nQmK5zajn869anY/bhwTgdK84+HMQXw14fX/qGqa9Elz9pc/7RrOq&#10;00Zx3IZGLBhtA9BVchzuAIJxwKkk6HnrUfzhxhM1zmpTknkiLbpJRheeM1QkuXuLaVY7ichuGypF&#10;bkxgNvGGSMnuCKouyeRKq2aA9sClK5dNJkGnW0cKThUwS4L4roSQIjwOFrIt9+8AnGWFbDD/AEZf&#10;ZOtEWOa1KQH76bjvWrbFVmt2JHBGBWYv+tPJznFXo1k+1WY2tj2psg+XvjI6S/tI+HQ08ZEen/MC&#10;emeleaRWgWVm8xQS3r1Fd18SvJf9prxwryE7Y4x7jivPt0/zDzH4OAc9a4Z7im7l8rgjCZNV1WZr&#10;12DdO1LHJMsseYSzb8YrVjiRdSt2ZlClMv7VBBnc/aWBU9KsRqgjlY1sMumsXIaJRUSW8UkNyFlA&#10;Cj160wGx6nFHBZxfZw/JGMdKtQTW5vpgUGSOmfWssQWoYZtcsJOuatbYUl3rby/Mg6DNAC3H2JL2&#10;QRooZz27VDGJxHKjSqMng1VL/wDE4JeyfAbIY1ZeSNwp3Y+YUAI29XwWz71VZuWOec1NMwZV+bot&#10;VwoYJwfvCgYfvtw/eHmpoSoMuTjipJCgSIYwQnWqv947ckNSESFx5rYY8E1FJloTl+AelIMGYjHa&#10;g7NknyScD0oAcpT5QH7d6AQHbBqsrqFmLW7cMMVKG/fA7MDb+dAFvBMRwT1FSAr039BTIpIhBJ0L&#10;UIQZG9SaBigb2wG43VIqFJCG3AkccVIVVTFiJicg1POzPaRltgKjg0AVMZViBzmhkIaHEKsT0x2o&#10;jSUyIfPwPSr6hUjLZJOOuOlAgjtD9gkkkkjOFzg9qrFxvkMcqbgwAUnGTTkbUJr5IofOYtJjC+9d&#10;LJYeGNJ8N21xrSyXl9Mym00+F8EHsXx2pjKVvomrND9tuohCipuw5xke1YWva2V01bSK+lWFfvhG&#10;xvx64q3r/iTUZPDUjXUltbr9mxFCj8IoHGa+eNY1iafUVjhlfy/tByw/iot2Glc29c1kKZVjn6jG&#10;VripZruSym/eNgyAkkVO8cTCTdGTlQQSaYzHyYkAXArWK01LSsV0X92pyKsDGxsEflTcDAGe9LnB&#10;fnt2plDs/J97tQSRnkZquTIXPzHFOyd3T6mmSP8AmxRyQcEUoGUJz0NL6HbQMbjOOaeCQx5FOA4O&#10;cUEUCF5x05pv97nNLk/LSH+LigBeMKN3JNB3DPcjrQAMHindhzQAwEkA7KGXJBDH6U5j9wHFGfmH&#10;HegBu3lfpT0DAOSKl+XDcim/x/doAZgZPy9/Wgg7HO8U45z0pDtBB9umaBjPlzHyetKf9Zx6UvHT&#10;IoI77MHtzQAznzOlKwJif1zS/NuTp1prFvMbjAoADndHiT+GmHO9vkAxjFLgZOTSqWxL8uRnqaAH&#10;8ZTANJxuk4oyMLxg45ppJ8ygBBwZCoOSfWmncScqoxTj93kGovn8+X92ccc0AKc4OEzSKDuOTUoD&#10;ZHrSP/rIuvWgAJbAwSB3pFB80YbnBpWwQBk0iYF7EQT900PYTPTPhJEJP2gbaTHFvYyO2f0r6okm&#10;CTSMY1bIbAxXzv8ABW1DeIvi1cNH822JF9hnmvoG6UC6CEDhBjFPDx3Y4lINu3Ed3NNb74G4DinE&#10;YONv4VDIrtNEd+ADzXUUScZI2npSdjyDTCR56ANxikxy3zDk0APwMKd2famNu67/AMKOjHrjFIcZ&#10;bpjjvQAhH79PlHSmsF+fAHapMjIHGcUxgxY5AoAONtIpUMSGFLhTHIMjNV/lDpz1oAmYloh+6U4N&#10;QmTEbj7PkjGGpR169RQcY+4M0ANLhl4jpfmwQTwBTv3YjGI+x5phyI48SE5zmkMcqpuHzDr3pjgr&#10;NMAw2kCk59cGmNvx94HnimADkkDr2pCAJnyrBttPK/6MGEnzdqBuMY3AZ7mkCIlyF5POaCTsbmnk&#10;AkdM4pMfvBwcBqQEJyFXAJpfMucgBVxirDAfN8vQUzA2HOetAjt1YfZpmNspUe9ZN3LviYCFcds9&#10;qxYNQmNnIrLLk+3WrUMqMSGhk9s1izpWosMcnnRgRnG7nitpYpxYliRgrxSw+X/ZnDRjiqM9zOYp&#10;B52QvHSkA5yNqrxnntUBhZv/AK1QWVw39sYa1bljXXNHZrpllKsa/cOc+tMRz8MO1lBweauPaXBM&#10;ZC8Y5xUZbNwuIxjzfWtaGdhEwx/B0NNoDnZhNHcqplVQTxUcck817BGr/KXwWzW1PbwzsCcZ3etZ&#10;sllJbz7o7lsBSaQyW7tWiWFhcZzHxg9KqW91cQykMsmGB59KltDcy/aPMmztbjmo9Ra1g013byZZ&#10;D9xM4p7iESVTeMdrElzkk1px5MbYK4xXE21/FPfRRLprA7znBrp4PMWI/JJ938qGgLqmM3DHegAf&#10;nJq3JBA0CyI0bAqM+1cZqo1BI0aKa6HVhtFWtD1F5LZVklIfGCD61PL1Hc1ySt0T5XAPSoJrwCeN&#10;Ps+MnrXRQWtu8Ls3l/d45rLurS1F6R+6x5nBzSGZwuAZV+Rt3061M7E6fJ+7OSvSrJhtlcfuYxhe&#10;OaeEQQs20EhulIZiQwXLSXP7qUAdKr/6ZFejdY8ljgg5rsN8IhsibUA4qOS3sjM75ZmOMe1MRzoZ&#10;sqxjfOOtSCZhENqHBPOa02tSbuBRKioDyMVPJYq0Iw4OFPNAXKcBDtDlQAB2NXZbOMRxyBEHyHPP&#10;Sq0dsojVUuDvDcc0spv/ACGjZuSPm5oEkPXYmju4lj4JyM1xGrX0/wDaXlQ6fIy56joTXRvbzbZc&#10;TOAegzVVLP8A0iRvKQnuxHSkNI5xDqItYSYJdxOQvpW9p2xru381YyccAmr5t8gqY04WsxLcjVZt&#10;m4YbrnpTsNndR21s2l2u14eAefSqctvANnyjO/jHeqsE4SxhXdL705ppPt6lHGAO9BKRPJalI4mw&#10;p3Ic89K4PUV1CPxLE0d/L5Rk5rtJZpftCgzNnH51kXcayXUfzqAG5oYykhmKKxzwgpkc0v29cuQC&#10;9WXEYkjUSDaBge9NazuXnhZLZ8KwJxQBpxO4kUkg4HSqd7HbS7s2qfMeCDVpYpQIwQwHl9xTVjPm&#10;yHdx70CKlmtxCzCOaQDb1zVe/OpCEu7FkDfKB/Wtf90FjyBgHnFNufJaxk+UEbRmgChaXETQaeG2&#10;Kx6cVvoP3iFXUjZ2rz64eVtdCROo8tx8o71v2epqjxxvp7K/AG48GhAkbrs21xt5Jqq90IpQG3+1&#10;WGmt2aLa8QymetVpYRNAh2pwCCR1p3AeLuBkHKYB60/MTn5ZBgrwa57yJFubpBLJtD8mrlus65BZ&#10;+nFFxGiqMJXzIpGasBVKgZTPrVdEbBbPA96cBIU43E56UwHlFMrDavXqKcYtvKnORVSRpFlZWO04&#10;GR61JHMdoOTwOaALiRv18xMYqrcB924TtkdOetNa6QKSThR05pBPbyRggDpikkBDHNKJF3fN1wpq&#10;Vllmjm22xwoPtTjHbmCAqh8zfXS6fDbmxut20ERjacfnTuByFtLPDfTboyyr6mtNLhnJYQAMASpz&#10;wKsahaIYnZXGC/GKzhGyCIguMDn3p3Fcux6nIFMcgDckYbvU6tYvaQFo4lOSa5u6eP7WSV24qsJp&#10;xMzYYR460ILmzcR2jXELpEowDyvGav2TQrbLuiU4PesWFw6KxJxnirYB+bEj/Si4GzHdRjUpFEIG&#10;B6cVajuYjdgnySB6gViI0YtH3Jziolmt1u4tw4JPfpSGdOEtpLW+cEjI+UYqqYJFtY8OQjMc5q9Z&#10;T2p0pNkEZCjr61HPKSikpja/QHrQK5jSowL4iJYA4xWdGkxmkLu2TJ0roGng2P8AuFzjrVCUx7pm&#10;VcEDgUxF60gtyGJTGE5FO8qKTMbR45OPpXNw3moefcDacB/SrwvLtZ7Yvbv35AoGht3pyJdW21k2&#10;8kkdqhSF1aEiQ4yetZmo3mpGeQK04UtxxVqwll8qMy3BY+X0z0pBc1IGi+2qrTgHB79aJvLWcYdM&#10;FuTmsK4eU6krrAwxJzz1qteXFw0YxHJwBnmhgdKJ1yI/tMKgjnmo3WHbIBtP06Cue0+3vp7pwC7b&#10;BkkGt2WG5SyQkPnHPtSAo3llYy24doBkfxA4NUobdljAF3IEz68ippXmCy5u2OT0qLzCIm3ZHtTs&#10;I1IhG8cUeTx1560SQbJGxk/L0qGFov7PUiQht4wKkmuH85AUJAj60MCS3e3bCsFB55Pao57dTMuF&#10;U88Y5rm3luE1ad97Mpl6Ctu1vUEyf6M2dowD3zVWsAogb7Wg/wAitW3iXyLgnYcL8pzVeaaFocLb&#10;sHPYCn2xwxDEhiPWkBQuUJmdQjAmTritK2gigFvKUDtt9elWpAhgQ+Smc9fWoGfbE2ScChgatrOP&#10;7TtS1mCu70rs7eS3bTym2AAkHB715sLxPJX/AEdRjv61Um1aRGLI03+rPFRK7E2bvjG20prVXWSE&#10;MoyQDyDXK6CVOqxrsLKvYms2S41G5e6dric/MRg9KsWjy2sEjfZyW65HfNUgR29xHbmCZkjAIB+U&#10;VzEjTrqyKscgXd6Vfs9Qhe15hYEg7gTVjzbfDn7NFx3NDBjI2k8gZB6dM1dT5nRSnGO5qoZbZip8&#10;yMEnpTTJCpBF7k45oEmZ+oQA6nAVhUAE9KSGIGMgr196uEo0MmXB+artqltvh3IScjFUBgypIglY&#10;RucdqymlvmnYM0m1s7eOleiTwWbTRqtmBvI/Cm6zp9omgaIUtok2x5kA5zTRLOMsZkitLkOMOVOO&#10;arpdk39wHjb7xx71aW2E16QkUgAPzOegxWTq02mWcbFtRtCxXgbhkitVHqZtnV6ckdxJtSAM3vwK&#10;j1u/0LTbe0jl1vTftUrYit1cFm+vpivKX8S67LHPb6RpUCu0bASPJt3H2Nee3Frqw1jT5dTuZzqV&#10;xqJyDcbwozxg1pGDZk6iPTNS1fW5vEMFvDAiI8fDqfX/AAp8unWEPhaea48bLPczj5IjyB+dVtL0&#10;2VdQOblWf7ByGflcipra0tZdB8aLcauPNs7gGIseACeRmr5VYUZO6Z4l4wjt4dRsJlsF4Y7gB1qL&#10;QtV0N77SlFskb55DD73/AOquu8S2cVzbM0LxkIcFev414/qdjc21/byeawxOOgxjNeNWh7x9Vhar&#10;cUe6zXWjLp0JOqK6tH8oA61zN9HYSX3hy6SNN9vM2w7fmAPUE9xVLTrS5bwxpT+fPIfJU7mXha00&#10;t7oyjHl4Uck9DXOpOOh1unGWp2FjLKvheKVri32EDggfjWfrviLwtaWemzDwJpVzcQnEUhiX5Sep&#10;qnGEbQ7kNqoCqM4U5HFeaeNPK/4RjTLu11JZQuoosiqMlRnBOBSjFN6mU/dOs1a0TWfA2tXCXclt&#10;KYkeJoh1PXGKr+G78wQ2tndTK80abdzceZj2q74WvtOKR2Ud6sjSaWGi3L1OOR+FRPYadJ8SLKRr&#10;JhLDcnAzgE0SjfQI1bbGvqJimhdTp82xlPQ9adpcX2XTrR4BdgFzuVnJrUuREloo8uJnCDAXtXHa&#10;1rEum6c87aJJNEtygaMHHB759qxUext7Tuer2WqTC2mEsLghQBjv6VhXXia6T4gNbeVdOIgpdecP&#10;npg+1V9Ov9OufBdrcosZWW2VgMjI9j9Kq3CQyTGaG1tnIjO5uKydBs1jiEtD2nwzr4dLcbgGwPlL&#10;c16nHq7rpNufNG1++7qa+FZdR8QWviDTJYPOULqKiRc8MM17NeeIb6Hwh4fd/D6uk0MRIE33j/TF&#10;YSpNM0lUUlqfVukzPMsLyQ27MvIVjnArI13xfpFvrNnb/wBkIzi/RI2iYZlycE4HQCvLLDxFcJ8K&#10;tauLe0E8wsVXylk5bI6e2K5TRYLyX4laTPdSwCW5vt5V5QRGBzgZrSEuVHFOkps+srfUZVurPybq&#10;d0ezRhvzjkdDn0rYBjurYiSxjjO0/OsnQ15iNTLtZQqYAiIocqPvV09msrWoK6tJscAlS3pWar9N&#10;zOrgUlzbPuZ2v2/jWKJTYWpu4WkIlRmyR6Yqnocetten+0/hg8JXlZGbINegIbqDT0mW/gkBTGzO&#10;atQ3NtPbulxBGhK8D/69dKldJbM45VZLW10uq/yMxdUCWrRQ+EbZ+McEVjXEdzK0sslo0Z352Dna&#10;K6GfTYFAe2dT8+QA3SpI4ibYrJMI2245HWrUnsyIunbmj133uczcXkCadp8cNxduyj5gEPJ/+tSQ&#10;XfiqfUrFULRwxv8AvSy/fFdA1tdxpKyf2c4zwOM1mvdXStLGdIhVifvKaHNG0Iqe1mXL+C2l0Fka&#10;7dZPK6rXHHQXeaNv+EsUYmBw0WcYrqYo9UdZijrgryT2pqx6hHNKWtnPPOKbm7baG0Fy3XMrlKUK&#10;h0+NY4wFjxwMZq1aagbeUo2hXEnzYBBqpd3OlQ3xNzdtH8uQWFc3c+JdLF5PFpmmXV5MF7Rnbn61&#10;C7m8oxnHlaudNqHjDQLXVTDJo1082VIToefr6VQ19bXWtH0GdbjWYfKXdEFcqD6ggdauaToljf6J&#10;puo6voGnLeF9yDP3APUV00qaaliqRPahVjwuAK3U3byPNcaSnaKd1o97HzR4qtfF6alpH2CPUSqj&#10;98AT8mO/XnNeSeK/D+n6smmi507VLTUEkXZeW8JVt3bPTvX3TbWmiFZGlvbdtx7rxVHUv+EOtrSR&#10;10SwkYKcFYQxz2Ga78PjnCNjGpBOVkn9x8LjTfjV4bg0KWPxMNWsjEDJBKS0ijtwea7nw5430N7n&#10;GoeHNb0m5WRQWlDbJM+memK9Kv4Lz/hYGh30nhWRo0uWLWrOdu09OO9P1m4+EdzDp66p8E7QsMAt&#10;BEA6/TGK1eMhN2Y3hXa6Rt2Gq28ltAYtXsrmCRAUmjYZP1AroY5YmiXbtIxXmcPhPw02oPdeE/2h&#10;rq13oGTTNR+4W/ugnHX8antNeksdahsfEOgnS7sXGz7SrboLgdiCOlaKmmrxdzmaa3PRSM7x5K5I&#10;Oax72PbChMRwGrYtJLORLdl13TpVeMGNo5Awb8RRfL/obKIhwpzWD3BM5BwDISCMEDFVnypRdjEk&#10;8Y71ZneKOKRXMfUkZOMV5j4j8b6Lp93LDHAlzKMgJGwOD7mrQnq7Hd3lzbwWsDSXke4KfkzXkHib&#10;xzHBPc29rCskvIxH82D7muE1TWfHOr3100emXdnbMcfKSWI+tR2WniC0tybHDbyWeRckn8axlXto&#10;dFPCN2bMi6m8VarqUcl1e6jsaT5Y1JCgVpwaNBFLaAQW6cAtu/xroTPaweFbmWWOPIX5DtwSa5eO&#10;HxHqWpzqNSuY0J/hOAB9awlUctzrjTUHZHV2+nwXMqxx3diCiYLNKP5ViaisVnql1CVWRi3G2tWw&#10;8IKmn6jcv461hLiOLdGFkbBPoarx6Y9zr9gZtfeNo5sbCufN989qSs0Nuxk2mlvc6wLiS0couCkY&#10;robd7yK/ijGlfL5oAQHmvY9E0bQx4bh8vUbN2jjXzQSBS3+jeEFnS5/4SKASBSRHnjcKi99Ai1uc&#10;WyRiwjaS2CkwgnNZiWCXbRpHLMmZsDk4rYvDG0hlldWBfAiX0HSuhsNK1CTw/pd1a3NvtYEmI8Fc&#10;VcVqZupcpW+g6ZDpkcYCyvtG5mFWJNB8Nf2Xe+Y0cDeQSrKufmxxWrbRaqy6o00kSlGAXB5epWhv&#10;zLGRYCTGMgmom2tTaDT0SMnQrKSG2ZDESPNYKxHUdq2Hla3usP4fLEt8pPat/T0Q32lRvZxxu5Gw&#10;PwDj3rrr/TbE6fE9xpdo5VR8obmohOL1CpF9jzS3GoTatFKqyY3fdHareqW27T8yFCVi+XjkGuuK&#10;20WnXZi02ONdlYU72jQyG41G2hiXJLs3UUp10tEXSwjl7zOKtP7YdhGiGJt+N55AFdBFpcjWEjz+&#10;NLhmA65x+laVg3hRtO1uSPxNazFoyIFU8lvp1qfR9H1ySPUpdQvBBCSTG+7OR24rBb3KlZOyOWh0&#10;XWm8d6HNH4zgMQlyUHBIHvXQ6gSdYnxF0QD6YqlcWdwni/T0i8UukX2v52ZsZwf61q6lGwmZyVz5&#10;Cgj1xXbhWpM87GU1GxVsdT1y1v1e31a5Q7gdu47Wx7V6jonjeF4rOLVNCeBzgC5jOUf3I6ivG2Cm&#10;JiAevrUQJ8mRSpOOozXopuOx5jgmfW9rc2U+mW80Go2ssbJkMjZqz+dfJum6v4h0++L2ms3aAv8A&#10;NGWLI3/AelesaJ47sZIraLUtIkhlxgzp9xvfHatoV776GUoNHrWBzxSYGeF/Wqdle6ZdabFLba1Y&#10;TIV6o4yPqO1XfzrdNMzsFBPPSlophYb/ABD5aX04paKAsFMdo1hdmliVQOSxwK5zWte0KwiuBLfR&#10;ySqn+qjIznsDXi2veJdcv7pxvlt4Nx2QocYHqx7k1E5qIld7HpXiLxdpFm0sNq8VxPtO5lOVT2z3&#10;JrxrVtW12+1RXn1KVVDny4g3yp747k1jnJlkJDH588nnNSYBbOxs44rllNyZrGmlq9SEIhYk/mae&#10;FBB+U1KF6VIoG5cUkixEQccHrVpVGBTVHPSp1Bz9w1aEKF6fL+tTKMPEePv0qqNrVYSNmjHyd+Oa&#10;qJMhuqxiT4eeLEyDnwfejH1Q1+NtveataeNviHbjRbC8toPF99vtZVBz854Br9l7smLwzq/mRgIN&#10;FmBYnrkdK/GzxYYbb9rf4zpa3UHlf8JlO2EYMpLNk4xWjV0a0rEEcHw91S+ljLXvhzUGf5UmOYHJ&#10;9+g/Os7XfD3iHTbAySRNdW4UEXNn+8Vh74zitC5isbiyeO40mNgUyjAYZT9etWtGi8faerPpPioX&#10;lsw+fT7w+YNo7AHpSs0UrdTy1ZZTql0wd9gA+VuCKuBoHijD5ALdR/jXqOoS/D/U7iSLV/AGs6Df&#10;kBRcQ25ERf1PauU1jwf4tsNHe7s9QsNX03aWWWyO9wPdVyarnS0ZLjcxeFiVso3QAg9qU+X82JF5&#10;Fc55gWRzJqN9EVlwYZEIIP0NaCTZ3rls4BUkYyKoRpWwUazFiUj5upruLTzvsNq/2gMCDuPrXCwZ&#10;Nxbnyh94Zrs7OQYK+aQAg/GkUXyTubJ71G5yxweMU5vvyfNxmm4+c96kBgAwvSncYHHFOwAWyVpD&#10;tGT7UAIAdpHtTAGG7PrxThkk4bjcM0rDDjAOcUCAELIrbQR9acxBizt69Kizbi2l/eksR0rNmu3V&#10;VQIc56CgDU83ZE/+rJA5Gawri5uG1KbBkwW4APAqB5HNy43OCcU7HUlhwKAsPUXTTsfPYLxwO9bM&#10;BcRpuZucZzWXCRuJFwMZ9Kvbn2qQ4J281nLU1ibRuVXYElU5UZyelKWDlMbfc5rncSHeSTw3Y1Yi&#10;88zpln2gjv1qWXc6WPClRuB+TrTpCDboAz5JqlG37zJk4CjAq6pB/hX7tIZSKSJNLhmOR+VVnLlg&#10;d+DnvWqQnIL8+9Z80DG7jcEYDcimnYT1KB837REzID89b9tO5ktYmmY5X5D/AEqk8Lu8WAcbeAKr&#10;yi9jliZY+UkHB7irjOzM50+ZWOujMjCbcw+QcU5eCAJixxyao2tzbzW8zLAVYIodPetiCOEyORnl&#10;eK7YtSPNnFxdiGNN4cE9AetUri3t59P1e0uLOMxS2zqNwzsY9DWmyMtyzGQAbunrUzxpLZSFIQG3&#10;jJNPQIyaPle+0+6svH2p2c6yKyXTbSejL2P4imncF4UnLV7h410aO88Os626C6t7QlXUcnjpn0rw&#10;SKS4W9hj2fMs7Blb2rOSszaE1JF0E5QmNsEUoK+ZGNjd6mSWMmfzLdVXbwBQGjMYIAHPTFSWKnDD&#10;jrTugYYJ54ppUEn1FD5FruEUg5HJFADu+QKUfc6VXdnCowuIsbemeab5y7VBmbOO4pDLQGUXBPXN&#10;DbiWO484x+FUhcRBXAMjEegqZX3WakAgZ4oETEsfLyOgpOfLHy03OV6DpzzTj95cZx3FMBmPmQc8&#10;uATV+4t5Yre13xMA8YKMKpgH7QcqdoIP41almu5Baq90Ssa/KCKBlXCDyyJCeuakG3ykyWz60qhQ&#10;0h8tcmndj8tAC9VGAcUoxjAemgN5ZweM1INmFPfFA0PHIU7wPl/OmDdu6L1pSRk8U0kA8E5A/OgC&#10;Q/cf94MmmnJU8DOOtNVgYWOep5o4xwCaAGfLmU7ST3pjyQCEAwAZ/SnkfPn3qJwpnBMQoEQq0jM4&#10;zgdgauRM2xx7iqbYFyxBAyOakUjy2/eHigRqIxMi/e6c80+SGP7OhN9IAc5GaoQyfv0CgdOa0swG&#10;Bic/d55oGc5NHsurwmQsM/KarYyWw3HpWrciJlmwzdehrIcfNkIRg8mgQ/JwMLTSyeVzCc5456Uw&#10;HJBD0jHBJIoELk80hP3uKiZhsc7fSoss0mAjt83QCgB7yDIwSfUGiCG9nvoY4rO5dmcABRXV6L4c&#10;1e7ktZZ7OWGAuNoYYZx7V7HpOj6HYaehGmws4UduSaFuI860HwjI11azahcAJkHygev1NerpHp1r&#10;p1olnFbqAgHyrimzuGHygBcDA9Kpu5EsYHAxzT5dSblqSZt67pMjFU2aQmUgcZpjNB5Z3Xig9qp/&#10;aY1VwJoz2IzTEWAzMJMqAc1TvJzHbMJLwhSh5x1rKubmf7VKsKs0gb7qnNWrHS9ZvNTs3utSlZA4&#10;2R7cAVMppGkKUpbIyYE1Se4uUtNNJEhOZH4Cj1rsPD/hlHe+WS5eeV4TvcnufQe1dO+jXtv4aLxW&#10;k2FhGdiHp+FUvDD+IJPieYLSSRnEo+UjgjvmuSpX00Oynh7blO08FadaaxM41C8kfzWYqxJ6n0rZ&#10;ihsbW+OHs1BOGJYV61daLqk9nebfEsNpcPCFMmzdtz14rLh+E2o3tpMzfG+Z2Zs79mMZrj9s5PVn&#10;Q6Vtiz4Qg8EXkeqRx2dlPcxSoZScMFz7V7Va2unW2k2qxeHNPjUoMkIBXnPhXwda+FrjUw/if7TJ&#10;czKXlY/ex0ru7q5a4niiR2xsGcVlVbXU1orU1mjspLObLW4yvUdqy7j7LDZBVuYWbf3PArnNbfUr&#10;XSLQQXM+5zjJrm3h8Rz+H59uoXJcxnJz0rilOx6MKVz0+1/sA2yFrvTEkI+Y+YopLiGGSQJHrtuo&#10;DD5lYHFeGDR9WJk8zW9TLhiceYRmvQfCtoYHQy3l4QSNys5OcU+dC9k3ex2l5YbdARDeNI5j5bpm&#10;ucFprscNyEhvArAklVJwK7lpUuGTZZtwnC59KiFx4wtY7ln8DzJbyIQGZM5FWYdTjtHWc3t6JL+V&#10;skjc3r9K9W8G6alo3iK6NkrtNzz0AH+NchpYsJdWnZbBUc3GSp45+ldbrl/PYeDLICV0Ey4BArKp&#10;K2hpSh1Nu5+wT305fTbXerkqRj5a+c/jhea7DD8HDZ30wM11cAhV/ujpXqdlPdtaxSC4nYupJ5Pe&#10;qHiHTrS+8NaX5jW7vBI7RK45UnrXNCPvpnVKUlF2Z538H9a1a/1K+sb2aciyIaPzHO4Z69ecV6r4&#10;ivIm1BYmkYKkZBUNiuT8KaR4W0vUfE2pSnN+y7QQcDB6DbTb0XU/jDznDrvmzz0xXZKzeiscybtq&#10;yzZiGEJcxzXPli45Qk/zqj4m1TX7y3kTTnD7Y1By2No7n8K1tZmsovAlpbwspkkhIJA6Gua8N6Nf&#10;tqEry/EDISGRpIAuMjtzTcb7GTqWNjRJ/L8J2cFz4iWSbymy78c9x+FegaTHanwFMHvbcwvISdrZ&#10;Brw28hkvNZ1eK3u7lCkkiKw4PpXdeCFvrTwBdWF5fSShfNYM7kmrUVsNVOWzM/x1eT22npHZuDK1&#10;zGsYHU5NW9OFwmi6GdQ1q7WN7EDByfmYdefQ15TeXmrX/wC03Z2itcGCPXlAYqegbnmvpqXSre60&#10;3SlcwLFBp6cDucVMaXK/IU8TzI8Nh1TxHoXxoWC71g3dpc3TNDOgwJEY8AgdCtd55l5e+I7eeMS+&#10;TjKnOBzXN+LdPtE8TaXKzlxZyEJnkYNWl1ext/h0DDeW7MoACKRnJqp26EwTO6iMqX2nRNC2X6DN&#10;aM1s8NzE7Ns3Jwa4jw7caxd69oc08zgIcrHj1r0TWTcS2EK5Zdlqe1Sjc56z1LTbbxLrEN7AnkXE&#10;Z23QGfJI9vevLPF5tLz4h+A0tdRuTGNWLMRxuAPGa6aVy83lGw8zdclcnrWjb6DH9utZmJY8FeMU&#10;m7EbloQSy6dpaO04TyUG4H0qDxDqOj2HhyBGmY7YgApHJPpXQyJdx6p4atVtEG+dSo9QOteV/FqR&#10;7jx94StbOyLTBkQhR1//AFUJe8rjnL3bLczZL7xDeSWjvom22BxGofoD3969F0FbW30yQPaBjKFI&#10;Of0qho2m2EPhLQI55QSlkN5J6tio/Fl1YWdl8JPs960bzSTiXHOcdKUlZ2KpSstTqLtdjXM7X0MK&#10;hBt3NjJrHm1CC3itZZnlkkkulEWBnr3rKj0zX9R0uylvPFd0bVJFYRgbeO3NehWmlaJPYaep+ylr&#10;a2HBYHbgcU+Vrccp32K7XDNJaKVDyyWQKr3xivLfFE626RSy3Ee5b8fuycE816ekuj2viK4uJ7+D&#10;METqqg5BrwrxLbatq3xP1O5NrKtgJT5eGxv/AArSjDmavsY1qnKtD2fwjqGgT+FPEBNxC22yTKFh&#10;lDis7Ubi4j0+4ltbdWcM5CqeuK8XluLjTk0eGyhu5Jp7jDqp+6gPf8K9J8JyapdeItW83SLpbWO0&#10;Qh5ARlu45rWvSitiMPOT0PU9AurKX4O+G76/ufLfyZPtCt2weM1zus63YxQytas0SuCA3TisDxjc&#10;av8A8IPY2Fjot2/9oalHsEanohyRkdM1Le6Xqd94Q8ORS+GmgZrBFlBbHQYzXPSgnqzWrJrRHF3v&#10;ijQoINUc6Gk9znETGQYBPeuPM/iC9+IHguGWe8KXOqR5RP4VJ5z+FenWXw88O/2pbvc+JL2bbOrG&#10;FenB6E13CWPg+28aWzweF7VGaKNXcnP3emM5x+FdLcY21MYrXYWPQ9Gt9cg8rTrdI10+Mrnklsc4&#10;NN1C8tbbSbt2tVCLaPtOenFbV9cWr63aRiVvlh7VzWsae91otykqP5PnAkZwTXLfU2aPMNGsX1Lx&#10;FqF9PFLJ/wATIsu48KAeK9oi8n/hHC32tCUgUYz6VmWsehQeD5YorEBxEBxxWcZIVidG1EKrqQRu&#10;9aJO4+Ux7u/uJ/FU0UUhaMy7WI71audMt7XSFleNUDR7yc1PYWENvNNMqhs3AOW56mtPWTaz+Hp4&#10;JNQx5lsFyP4cjrSNU+U5HQ9YnuPG0sNtaS+XC+Gk7V2eq280lnZyR2zBlPJ9azfCnh+G1gvI7fVT&#10;OVcu0xXBOf8ACuquJkW3WMDJQMG+taPlJk2zzK90iS8120ee6OyHDAH9a6MRWq6Z4f8AslkDsBWX&#10;2xTZWuDHfsEkAZjggVoaLaX7aXq7i4BRWy2RUg3oSQs0P717dyd42gDpWpcwiTS726Nm2/yRgE1p&#10;2VmJrOAGRGIbkbeaZ4kkt9P8CSyz3aLGtuS/p7VLXMQp2M6yutGh0/Tftxt1MjkKGcDFdSJbB/DW&#10;otbaraSosB4RgSMj2r5Y1e4vNUnSUahchElZbRFfHXv+NeueALCbRfCZbU9dR2vrZpJEM+9YQMkc&#10;+ppez0JdRtlLVNU0bTtW0I3unb/tV06pheQe1X7O6J1Kzmk00LE0g2p6Ka4WUXOt/tEXl0bRjZ2l&#10;0ViXb8pIPFesHT7OHTQTcDIsizkjheOKmI+psaheWdvo2hG2jgMj2TBAB/eFcI1hZyWWktdrCZI7&#10;iRkduuWNP0q6szrU8lzqe6GMuE4yBivKviL468M6ddXIfXo2kVm2QQtl29B7U4pt6ascpXPXLu90&#10;2x8G3PnaxpsUEcRLyu4wB+NfKPxA+Kkiya7p3htPNuZVdDeY+WFR1KjHJx3rxnxR4s8a67rDrLq9&#10;9aafvPk20bnkerepNY2nwRJY3jhCGFu4BYctnrzXq0cE3rI82tiktEcU093deKb+4u9d1G4me6Yt&#10;LK5J3d+tasVzcRTJ8jFNwwc1ikqmp3qCA/LeOR+Jq4BI4fdHheOM9a9FRUUefKbludRFq8aXVvvW&#10;TOQc5rvNO163e3KrJGCYcYJrxuSIEKQDx71PAXTYRdupA6ChxTISse92WoRNFcKQpyeeelaDSWv2&#10;dnEy9Oma8StNQvY2T96cD1PWultNUDqCWHB55oUB3PQ4ZYmaUlQfQGqsiRmaUrEo5PSsy1vbZo49&#10;5QD2rbiezeKMrJF16E0mtQM4Bt75VzTyscnlBt2AD7Vot5aucwDG3rVKYxCHeXjCgEk5xVIRFFce&#10;ILaK4aw8Y6rAqAkxs5ZSB14PFdt4I1yLUdXvla/zcwxsJUzycdSB714rd3+q3XiGW1spGEZfa7j0&#10;roPCaxaZ+0l8NQuoFzMHjuAOh3etUiZxVrn1ZEdEPw81FrWeMXDJIJUVOUYeuK4K00nUpbW+MviZ&#10;g/nOQQvNbN3eeI7G58UwW/wjhZLrY0V4ZeAD1+WshZNV3LI2spC+cnPc0HMkzpdChnhn2zAyxxxt&#10;uZh19K53V769bW9QgNw0cJkIQBa2rC7vpJoVN7G7+WflA+9iqV3qjJekT/s1zzyJcZEyyEjjvgUF&#10;IyrGPxJbkOfAN21s4z57nGR9KhWGSfxreORfRrMwyvIC49q7OTX577w7YKmjCB0jwUK9MdsVQh1G&#10;4W7j8/4fS5RsGQJjI+lOwXM6RbJESEWTsgzlRxUC3F7Jrmj2sKukXmYJxXWGTQLgF1s0jc9Vbiuc&#10;uL6ODxXcxr4ZQkEYZTTA6dLO/tkZoLlHZoucmtKKXTofB88tz4Kurybzc7FyB+dcNdalftd2uw3c&#10;SsgB4JrStb3XDpwg/wCFiQqO26AHbn3pNDIr/UPDc2sWLJ4d1C0lL8QmI7ePfpUr28NzfWc0FuqF&#10;I/vHjpVW8l8XxGOOaXSbyLzAUZIFDYPvWbqeoSx2ukhILmKRl5UKQBQkJvQ7u2vkOixQzWilUU5b&#10;qTiqBmvLi9tvsOiXqxpKQ0jIVA/OuKt73UIhauJpWBlBwV4r0iz8U6e+m2Mcy25YQgNCsO3P4gd6&#10;QXOP8U2Zbxh8HY5tWKxXM8v2mXPTaM4J7ZrudLu/hcNCt7JtImDRnG51JBI75rK8QNp974I3J4bN&#10;sxlBTL5PHcemazoLWGP4dSyB9OLiDB+Ybhx6daBnYXt34ZjsX2NCYhAQiIK88aZP7Ul/0ViGkYqx&#10;HQVVij1aTQ2O3IjkY4P8Qq9bkz6JzYyK6AjAXrim1cS0NjT7rUUstQaBY5eOYw+KpaheXsloN/hl&#10;0cIdvzZ5q7pFnarZ3NxLfyxfKSRnrj2rcs38G3mlalv8bQQFGIPmJgjH1xSb1KRwcFsW0PzJVwzR&#10;SEj8K+qPgsxP7L/i0lDkXbA/Tmvm2UWn27xDHH4kS4ijB2OBjIr6d+DwQ/s3eKWEIVGnbA9xWVTV&#10;GtLRmzMgKXisEKtng9ql8P21rHqN+ViQbR94DpmoXVvs99yx+Y0yy1GytWnW4hlCyD74HSuWn8R6&#10;LqSUbJnSzHNyTvzyaYGUSQhox96mWN1oly0hh8SWThSdy7hkfhUs0Y8ssmW612HGSMIft8WYPlZO&#10;cHpWNZaL4BtfirrusW/hJIdSmiC+dE21G9SUBxn3xV6N5DbOCOd3SnAx+apNsx9aVgTM3xBrOiaf&#10;4a8RX1/4mtkit7B3bLAbj2H1Pavzp8beKPHvjL4r3NnaaZePZreS/ZrSNekak/MT6kV+hGveGPDG&#10;s6BrtpeJcCG6tSsnz4wexGfQ1zHg74deB/DVprM0N1FfXjyt/pMqD5UPRQPYVHMldvoXStF92Wf2&#10;Ul1G3+CPjK1uXvlRdWxHDKhBRhlTweua7jxXouiRfEnxDHdeE9LlhuZDIFeMYO7r+Nce+vPpHxH8&#10;EXCyQrbXGvIjCJAFwW5zivdPiDaxXPgDwdqMDxsUs43LIchkcA9qwpYlVpXXQ6MXhvZJN7SPnnUv&#10;BXgP+xrq5tLO6tHCliqSHFc1p+m63E1tJZfFfxREomI3LO3GPavQ9XmkHgq6Ak+/EAMfTmuc04j+&#10;yowFIG6vVhj6sNEzx5ZfSqatHZ+GJvixNrSWsf7RCFVtzzcRZIPYVoaxrHxU0y7toNb+HGjXsMrN&#10;5VzDBkSKPcZwa4+CS8t9QM0LTh++1jWvJ408Qrb21ndeCRPAWwryHcV+ma3WY86XMl9xxzyq3wNr&#10;5kkHiDwxJrNlKlreWc6yAmKVMDPevT9O8QaJNCsVwE2SW21mDZBBHtXH6VpnhzUo45Z7PSU+X5gW&#10;VSM1oXfg/T4WhmsvilpUCbwXhkuUIx3xzmt3GjWVrcrOdxrYfrzIy/Fvg/T7/WvhV/Yv9h29tBr6&#10;z3jrGpLAHIHHc167LPItppieQwCWESbeuNoxXmqah4H02SJZ/wBonRYGC/NHG4kJP4UXHjz4Wxwk&#10;p8T7i5cDpFbnJNcE8BOLtHVHbSxqlH3tDvLqz8NXtneJd+GbeQvasu5gMqSOo9xXhh0A6B8Qnmll&#10;uZIJL5mt79FOEQn7rqOPxrXn+JWjJI32b4Xa7OM5y427qa/xG0a70m5huvgzfxRmI53fOMV5+JwF&#10;SOtrM0lONVaHU2l9ZS3VhLZeMNLWYOuA0gXd9a9Fewv77wmzSafpyyi2+V45Qcn8K+VpZPDt54jD&#10;WFlqkCNPmQZI2/Suqhg8cWemXNzpHxg1tttqX8l5SQcDoAa86XtYLVXMo88Xc9UhiureTy5bOZNj&#10;nJIOD+NeH/Hx4X8CfBuTybh2S5uVWNELbsjvjp+NN074meI5NTFtqekw3BF0UIMBWQkHnpXpdlqv&#10;hC+tQZvC9m6vEA8F0gPX0zWaxN2lJWNI5iou0j4Pt7qO3js/JsI8mQlo2IGauy3cc9lLHF4eWOR+&#10;g3ZGa+ztX+HPwU1e1uPJ0mTTbuReHgkwoJ746V4T4o+DvxV0+5L6JqVpq9sCW+RsSqv07/hXr0qy&#10;nZI3UoyXMmeV2lldxyWTNqcMbO/LZxitu6u9Dsm0xbjRY5ZGXKFOc+9c9eRa9DcvY6v4M8SW00bb&#10;Q0sTpg/jxWaGubZLlZfD0typQ+U+7dgH35xXRYbPWfh5c2tz+1B4DdbNIlMr/Lmvp/WSv9uXuVA+&#10;Ra+Q/hCk8v7SXhvMLxiKZmCt1r6+1cq17KdvOOR6YrCurWN6ZhMMqvzjGDV3T7q8hv7fF3PtEnOG&#10;qgwBj+V+/rTMsLuM4bkc1nGTiW4pn0h4Vmt7vw9EwvE3JjcpPI//AF15z8StOsl8VwSxWsCNNEC+&#10;0j5iO+K4uw1PVLS6Yw6rcINwxtzxUt7f39zeSvLq8sruvJbsPair7zTQqceU50bFv2/cIw8sDmku&#10;IrV9jfYlBx0FSPt804JyG596cAu5vXAyKpCZQFpbva3G62i4+7xWFd6XGy3OIFXLDbXWjaImyp6+&#10;tBKtNGOBg8e1Fguea3unXCCNlUqQvr1/CuS1TTNLubC5jvfBmkXCkciSEZP517bd28Mk8Z8sj1x3&#10;rBvtPLOhSND7Yo2K5tD5M1/4aeCrlLqXT9OvLGRgSVSTK5+hrx7WPAHjmyguXh083cOCQ0Ryce4r&#10;7xn0wi4kHkEH0FY91Y3McT/6GdpH1pqo1uOLufN/wN8YXHh3x5qOmaraahDZX1yqNJIpAtpegJB7&#10;Hoa+1rm4Hkh1lhaOW13rIjZG08gg98188634e0i5aV5vC1q0ig7XVcHn6Vp+HdTvbDQotNn1i/kt&#10;4ImFr5mSyA9ie4HatJVk1uYzpXldG5qNy8vxY8Iwgna2pc89MV7BE6pbW208eQvevn23uo3+LHh+&#10;QS8LeMSW969otrqF44xvxhRxnrWlGSSuRVTtY6yG4YqSMEAcj0rB8RXsUeh3jGeNQlszEk8DArP1&#10;PWNC07QdQnvdf0W1iERLF5hk/hXxp8VPijJqS6tpehC5FsSVkuc4Mg6HHoKU6l9EVSpHlPjm8i1H&#10;9o74iXcdwHC6sVEmchsGsUBmv9NUxyhSCc/SqFkD5NwpdyxlDOx7k1vqY2gjxJGCuACRRGJtN3Z6&#10;R4V8ttGB2AMDhfbFd54bjSb47+D0K5B1NS34V5/ojImixqsgBYD8K9B8FCQ/GvTCCSyXkeMe5rVo&#10;hPU/SXwVDs0vw9tHH2KuxuABeOA3BzXOeEF26NpII6acv610dxn7Q3HAc81z1rGUXqyqxGR0ozEI&#10;JB3I49qbgEng8UFf3i/L0FYmpUVZC91vU8twfSgqoB6HJq4R8h47VA2NrcUNXGmNiH+mR8c5rZcf&#10;6ESO69PSsa3x/asBK8Vryf8AHsvXqc00hSdynEP9Ol46tW5CqK9oQq8W7HmsVCv2sARnrWyuPsdw&#10;21uLJz+lKS0A+I/iPcN/w0z43dQSZLkAe2K5m3UsseWY5bpWp4qcXH7Sfj2RiSq6oVA+hq9GmnJC&#10;rpt3hee+K4GgkUvLCxsWh528Z7V0umWVrd+Db1hfxCWPO9S2D7VlXYEmixtCM4P7wDqDSWsU406W&#10;aNp1KRnODjP4UEFMQSLrt5E8j7VkxnNXR+6uHA3DK9e1U1kuneRnt2Dbzzmrse1onSSUrn+IihhY&#10;quWIc8t83ar1tdzJbylYYhiPClxUDgRqQJlbAzx3rIkld7uQ5wucBR2pDRbuLhHkCsFzuJyB1zVI&#10;7/tAAYhRTgim6jODnFDEC7j4BOeQaBFpFLIG3E8cU3eUWceWnWntcRJbgfZxuxxVNpC00h8vrQBK&#10;0quelA+61QL/AKs/IODU4+7SAOQzYjHStrTDp4ci5C/MRhsVjqCVHJpCTlB5h46cUwOyvY/Ao0se&#10;Vqkzy7M7PLIAP1rkTDuE7JEmBJxg1CXuiVHmfLn05/Op0SRE3gSkMRkUAItvIJgCOD156VYMTrbu&#10;V5PrUjlf3eG/hGeaBK++FQoIzSAYZXSwGYwSDzUsQklCDyjjIq7HYu8BklkMaBMjI61XEqRRPsmL&#10;tvI6dqBliSKNHgaQqAMfLup9pp3ijU/FVvDaaPNb2wXJlYcMvck9hVQIks9s82pTBUlDMPYda09b&#10;8dy/8Isum6V4ZWztlgCS3IBDvjg807XE2WtTudK0RmgsdQtLy+ERE90w+SJu+PWvG9Z8QeXqt7cz&#10;6pNcXDynJc5P0GelZWtaxK4ukRmIAOWB5J+tefymSaRXLPuEmSGpJXK9nszS1nVLy/kgQvcRoXy3&#10;JyazlSBYowLfnaMGoneKMuViQuVHGRxQodskzccGt4xsaaFrJ3HrUYxnqKa3Gf3oxgd6hMg3OMkc&#10;ck0A2WWYbH+XtVbJJaoBIxlcb+BUy8g4UmnYm9xV3cfeqxEg8uTcGyTxShD5YJ24Ap4kUxzYUZAw&#10;KBiHgHgUnZfmqMFvmyc07jy156/pQMm429e1R5BDfKetITyvIxg96RSm4kE80CH9jxS84OTSfLhq&#10;UHn73WgB4Hyk47ULtI74xSH/AFfWj+/8o5HXNACNjaeRTVHzAYp3Gx+O9OA5YgDpQAv/ACyJ2U5Q&#10;PLU7j0pq7sMdvSl70AIcZNNUHLHcOacT15pAPm4NAwUHJPHIoP3af/Caaep56daAGntx2pMH5/pT&#10;j3+tRsVyME0AAwWH0pvpzSAgOflPSgHpkigB3zfZ8EA89aZ/fIXOT1zTmJ7Ht0pmTkfKeaAF5xx3&#10;qQK3lk7c/SmYbzlO/FWEbaknPagBuQM/u/oagfzDj5RjNObcXf5ehpP+WQ70AROwDpTST5kJ3dGp&#10;so/eR8HpxUkabkkJbG0ZND2EfSnwagI8JfEuUxLjzYQD6mvVpJJftlwSOfeuG+FNug/Z0tJzdhRc&#10;6lIxA64XgV2k7FrmRsZPArairRGiMspbOepOahkd9igHvT8DB+Q/nStt2J8nStShij92hJ6im/Nz&#10;weTSnqMHAx0pMcD5qAAv1O3tUJcED92Rz1qTnP3RSMF8xjtHApAMBG5T3IpecN8x5FN4ypwOtPzm&#10;LjtTAYud2dh96eYm2o2QaYXIgbanP0poecKAcY70gHENkcCjs/zelJuQk96cRmNvm7UAMLnLjjFM&#10;BBVelBC88duRR8uc4osMdk5+5+tRlh5qjaee9Ow2+TkYHbNOITapyM9qAAbs/dNBBC5Hc04fcyDT&#10;cnac0WGRMASfm+uDQd6xHHIpcDe3FA5D8/SgTGbkySzYGRmpyYNnFwCMCqcsbYPB5PakVMLgytle&#10;vvRYR1q21j5oP2WPPbgVpLZWx06MGyUHnBArJEzgKcrhTk1ft9XhKIhs+hxurHc6LkU1pdKyCNZf&#10;unIqgIXRJtwOcnIx0rror+0NqQbJSSOGIqhcPbEMRbR/MDgg1NyrHPRxqbqIjZw/JroQY5La2iDD&#10;AFZiJGGOEx89SRzWUV7KzynJX5aYrBcokUjZdevrSJKTavhVwB1qjcXMMly4NuQO2T1qGNhgBZGA&#10;oAsG7CXbZD9emetUrzVGezdEss4OCM81oLYPPallvATtPFVI9LaObLwyFmc9O1AEMRlGmDy2cBly&#10;Rmsu+tJp4MtqdwCrV0csSxxRjZt9qenkCFMqnPtTWgmcxpenyQaqkplADkcEdq7R5LL7NAVaHOBk&#10;E1AwtGjUsTwhwfSsWS3mYkr5gG89DTdwNtbmxe6CmCD/AFZGTiubuLGBdellt58fvs/LVpbcAZBb&#10;p1pIklE5B3ff60rgzXju7lbCZRG4IhA3Z61kmS9a6kLXEpAfrVxiiyICVJYdKnBtxEp8pRkdMVNh&#10;kUTOeS5ORwauIwM6gsT81QgphvlGO1PjC+creYOTS2BG3sR1s8KMADio7pHRchCRt6VT+0PHJAfO&#10;GA3IxWk15YPZFn8sYhxQFzLMmEQlFIPOc9KjkvpCihIjt6ZFU5/K8h3Sdyu84GahjB2IcDG00Aac&#10;AlMxZSeOSa2rW3WaRiQT8vBrmoJ3UFWZFyetbNre+WkQKE4PWiwy9NaBIwRZkHnPOaw7gsCVWLoe&#10;cCt43yblzCmMHqax7me2MxZUTg/nmgCoyk20ZKuDjrVVdvmzjAyO/rV/zGaxmAKH5fyrKeWJLUNn&#10;LFyOtIETlo8D5QOailkkWOY/Nxg4HeqvmHzYydxBb5QK3LVFNhdh7dSTAeTTFcjsDHds2LUhlHBJ&#10;q1Pp8vlzkyIP3R5z0rFs55bS9uAEBPmtgCp5L+7aKXMLgs3TPWgDOggm+2AyMzbZW2tXZ6ZLbLo1&#10;+slqm7H3qwBJCLOHLjJPT0qYOvlFQT83oaAJLqdGulChAuT+NUiJW3BQcVVumCXaEg8jg1esZUe3&#10;AMRBx1poRTMUnngfaGBZx1q+YQXijNwnKc1Hdbl34ZvbAqlFOwnXcjgg9c0AYt/Zy2/ia3mEDMC3&#10;OKguGEjQA2JORwQMGuxRluNRso3hUKEPzntVS4trVvORQA6udrAVNijmrUPHdQ5u5CoPygmuqspo&#10;EuId44KHqax5bVxeQEOcr37VaWNnEaFgD2OadhG75dtK0vlwxZByTnrVBk/02ZA43DtVQPc29052&#10;O37s96pw3SnU1kcbXMh79aANYCVdw3t1pyTRrMOuc9KsRKsnksJFbI9af9iU6opb061QGHfTx/27&#10;DmQZYdBUiD/R+udx4FbD6NLJexy7HAB5yKlbTpV8smLj1zSuhGFcWci2MMmd2e2aoslwsQKQuCO1&#10;dZJE/wBjZfLfgfLkVmyARpD50gJJ5OOlMDOjnu45bBmiLetbcGrwCe3gMYVnPAx1qWGHSprdd14q&#10;/wB2objSYBdQPFdqxU5BHakFmbUkkbw2/IA29KrukPkklVwaoL9pVjvYEADBqhe3M4CsvCr3p7gz&#10;RNnaS3cQIHyn0qvqdgyafG0cZaMY3AVR029lPiCxLTdXO70NdXd3Nu9t5Yt8bh96mK1zjbdJd6gL&#10;tiXoa1YwNhwgPvmrBhjwwVAAeg9aglRkQL8w460gGusm5eBVG6tmkt2VLwBiM5HarwW4+xEeYWO0&#10;81FbRTgAyMwJk6ZoArabPdwS3Uc3mkAjrW6Lm1eN8OTnHOap3Kws2NgB8vriq1tbOFwJWJ8zg0Ab&#10;flwYjO0EFapyRTtI4EUmAenrTHleOeFXWSrZvoktFBtgWCYAxTuIzMItw3yDcSMj0rTL27WtqDFH&#10;whrEmeRrkspwCcmoUuHF4oMWfnFIdzdMEcunoPJXKscECsl7SeK6fDuOecir73wjW3WO3jJwCRmr&#10;9tLHdPdM9vGGEf3ScUCOQuWkE52xtwOOetZskreVOPJfOOOK6y9ghD3JJIweB6Vkm3LkERL7nFOw&#10;LU2vClxaRQXvmCMuVPU1LeXsDajcooRlDn8a5VojDcvi8bJ6gGpEPyghDnPXNKwzSb7O85/c49M9&#10;qglgVlk+TJB4A70+LlFyec9qtosjXcQRMjHJzTEQQ2zLYQZQhgDxmpjHttcmNDk96dLKi3EKeaS2&#10;elIWyJMs/HWgDPa3ia/Qr8oJ7ita2sIBdRsXTI6DjiqMjkBsY4HFT2lxJ5sWWIUOKLiN57VdjsIV&#10;OF64rDlIF22D0btXSy3kI0k4gUnyO1czHte5vSYesvAoQEyMWCfvHPtUsifu2yQMrxmpYhEsg+Tp&#10;iprgK8UW1SPl60wMRIg2qIpAA3cmo76FBNGBCg9BjrWisZR0Y/3qguXR7hiSmdvFFxIy1UKVGxR0&#10;6VfVIDsyq8dcmqxA3MSe3FNw4DsZG+lAyae3Xz8xqOBzikYSmzlXL8YyafBKTJGuKvOD/Z8pEYHH&#10;OKAMeKF/tUZ+2vs7j0qw0Miksof2OagLOgl3A43cYrQs51MER25B6gigCrGs6l2Knk85NNu7y4it&#10;7JhZNsDffFbyQrJNERFJ5ewknHSsG/ks0kkDy26QJkksetNCZoQ6hIbO2lMq4IGMima14h0230Df&#10;PqqBCgAjXlnry7V/ENo9ncw2Cs0cb4dxxk+1cXJNe3eu2SbHfHUMeBWsaLltsYVKyidbqHje9lW6&#10;gsPDVxDD0MrLgtXHX1rq15p1yzaxqDTSsCFJPJ7AUmpxajDBaltVg2rcKQEjHGPpXVWep6SYtOlX&#10;yS8cKYAxkEe1dShZHI5tsoaHouoIltHqPhiZ5I4yQqy7NuenIqte6Nq7eNLGWSytIIYpdwJugxwD&#10;x3zW5ruo6udImuhDeeW8WCVU8ccZrltFksXl1mW91TUpHkGLdfNbH5Uyb6mqlzqP/CSavKs0rMYQ&#10;rEN97HSnJb6/PpWqg6oYllfLc46epqm0N6iTNCZiGuAenauy006dPoeqW9xJsY26gANgmjZBu0cr&#10;p1r5fiXTkmu4ZI2JBwcjiua+JWm2g0/THt9UQFrhS0O3kV2N7a2lhdxtDBdOm/KoxJx+JritSuJL&#10;7xE4cAKuK8jEPllc+nwMrxsbekGQfBdI0VC8togPH3cCuUu5bqKPUI5LyTazAFh2FdBZzrDbxW4k&#10;BDKQnHSqur26L4duvMkXfKh2jHIrlTu9TuldHIQ3iW+tpbLrErJdREAnnmqht7pG1iP7DcKCxJ3K&#10;SDmsGxhv2+J2hxta3Bjt3lYtjPJ+6K9A0jVbmbWr+xudAjjnSUryvVexB+lW426HOptsq+HrdItW&#10;0yd1Xz1ZljGMYBrvZbG4S3uppJbRlKbh84DZNUrvT2TTrGVXw8ZLJtHWvNvF0/iaG28PXiXGpoPt&#10;OLhVclSO3HQVju7mh2FpNcL41vN15uRmwAx+6K5n4iMx+HmtAxMYwVJ46+9bdvZ3M/w18N6gdTjD&#10;zQK0ixtnbjpn0qW4ittR8GahbS2pybRk3sOD71DVpKxtF3Rz/wAN7hH8FNbvcZUwkYJ6cV17ia1i&#10;1PAuzDljxk5rkPDWlvpsl3DJFIytck+YPTtXodvqGlYeFpoBuUhQ4puV2HKcrBPYXbxxLeopM3yh&#10;uOa1dRiuY/DkiveMUS0JB3+3FF7oVj9jmvLfUudrMAnGDXlmp6zqkek3NrdTTOzXJUSZxgDpUWuy&#10;rtnceHPFRs9RlhmupSWlI2nlZB/SvQBqMN34i8P3FtbXMWHyW84jmvDvDH9njW4zcaXHKZCCu709&#10;q9J1GFVtrN7LUJFXYD5IHQ1EqaTsTCTWp9MeHr2SSLTN0oLFVB+avS45tQjmtwotnibGGMoB/Kvk&#10;3wxq+sQwadu0qZhkZ3Ngce9dfda/O3iRXfUpWV3TMKynAx6VxzoO9ztVZyVj61ieFdL0tnuLYPKn&#10;CtKOfwqbe7NtEanj+E182X2oC78PWNwLu+aSKz5AmI+6OPyrS+H3juG48ZQ6XcaW0cgEipNJLw+3&#10;tz0NOMjmlTsfQMUl8l0ubmXaJOQWqa98QeGra0Iu9Std+0fKDyRXCX+p3VxpuowW1/bLIC4zuGa4&#10;WPQ9RudRle615yfOO5ielawlZ7mFWjCdrrXyPWZ9QgvjanRb9zG44kLdT349qwL6DxVb6o6yeLBv&#10;K5OBwPSo9PuNM0fT7eL+y7uQlgAQMdepruIV0y9hjJvFkDxAoT1+laOSlqRFOC8l95yemRePkvUk&#10;b4h2rwyMTIu0cAdMV22nXdz58Zae3YBW35/iph0xItO1NorSUt5P3N5wa5M3lxbi6WX4aaohMx58&#10;wkGhKSeg26dRPqdLrEej3mlFJraPEjEKyjBFea3Uh0vWp4LPwnY3CLMmZCwBOf8ACta+1LVzpsIj&#10;8EXCIsTEMGya5q2Rrq2tpJ5UjmluzkPJgjB96mcJNa6HRQlCmrXv5Hq2lr59hDM004M1qMoGOFqS&#10;4jEIIa3xuOFy3XNVLK11EeF40g1QRuYAFOMisa40/wAXi+t5Lrxs8qCXO0LiopNpGT9+bs1r0Ogt&#10;4yPt6XF/GEfG1Q3QGrCixggUR2Ec68/e56/WsdIBIsZZpyRj+IitiKBkSDMKjPqapVW9hzpRju/k&#10;Z9zbW006N9hVMn7tZk2h6Q1/as3ha0dh3YA1v3GpaJZ6nbJPHud1OxQOv41malrVu1kxtdKPmFDt&#10;xzXRFXV+pMazTso6FGfRNNZAf+EfiJVCU2NsK/livNPFsSGXwva3Pg5bmMmQFnOWjX/eNeiWMXi+&#10;4tvPufFDRo5JVBHjaKqalpxNvM8l+ZAIyVJHNdGHr8j3Ma0FNbHgUFtZafrepSaX8ZPFduZFBGnT&#10;IZEV+2DzgZq1c/EnxNp2kC2vfgTqk9ygKtcxKxV1/hOBXd2dpGdckKaOufOIYNF/Wu5g04FIw/hT&#10;SZP3X/LSNTj866J42N9V9xyxwnmfI9/4i8ea5qNwtvpV7p8LE7/kIbB+vNM07wjd/aBNJJeXDl85&#10;kXHJ9zX1Dd6RprXFxt0zRYJhkgxhQPyFcdqEtxbW8wk04uqyYLxL0H4VjLEX2OulQjA8u/s3xJby&#10;YNmvl4/1ap/UVvWGn3VzZxm501EVM4BGM1qT69oaGBVhvJCQPlKHg/jViC/uLmKZItOmUtCdrlMA&#10;ZrkXM2zZpWOU1XRkuHs0+xw7UzlQ3pU+iaLetcwIn+jxJJ80jD7wFdHpuk6lHf3Ek2qXMzvKSRzg&#10;CuguLTVp7VIE1D7PF5eCUHP510RaS1OepGb2Ry1/Lp0P22CK+inYJjKnoa4y9i1ZptPNv4dmUG7A&#10;Myrnbk+lel2vg8DUfMGrzspky2eSa7W1037PbLHHbWuCRvMg7fjV8yOe0luczpGi2sOguZ/HN8Gl&#10;tkL4U9cVxuq2kTeP7qzg8V6vPsKniJgOfevZ76bw9Do0ajWommWP/VooOT6Vm6SNeudd0pbfwXaq&#10;GlO6VkHyDsSfeoUjWMerPN4tB1pvK2WGoHOAGkQ8fhXomkaTqUOhWnmxz5CH7vT8q6++k8X2+oSw&#10;y+CYpURF3Tx4xj6U6z1KGKK989YB5kYzv9vrWU6rSHCCkcodLha/nkOt3MTZ+5t4qKS98N2F5Ct3&#10;M8jY+VVXO78q0dT8V+CoLlYpJrSWRmIEaEZ/Op9Oh8J3wsNQ/sexdI1bEZYEkn1+lYznKS8jeCin&#10;oc1ql1e6rHoi2fhK6iSCbdEwBUj8aht7rxY/iT7NLZXG5QqsSTjArvJGcQ3Atra1hAHCqoyKx7a1&#10;1qfXJPLlhjkOSZGOMYpxaSLmmN1G21JfC0hbVUOyHOzGOteR3ujeM9RvpI4/FXlxmUjJ6AVc8Z6v&#10;4pi8aWNkniOOVxdAXA4VVXPUHvXoWl2ct58N9JmtdVl2CIBpBwznvXPVi47HVQqrZnM6B4KvrGS3&#10;lbxubiQYJO7gH2FeiXM1zH4U/fzTeXbwnL4PP4VWtbK+tgrHUrjaUPLOev0qpd3j/wBm3K3GpWMc&#10;YY5kcgcfQ0U9WrmddJ6o8z1+TVb4aXHZT32H1eMkRqQTg9cjpXo95E6eGPCwm1B5ZRpyB3x1IFcv&#10;deNvAWkwBLfwO+ozBufKxj3PGa6NNX03V/h9omo2uhTW8ciEtG3VD3FerhoqMrs8jFTujEkAEwAB&#10;waqtxv6dqszMPtK/LkY4xUBH3zu4Jr0UeWxnHlnI78GombLNm2B45461YIbYvFRgDy3zGMmpcbhc&#10;ks73UbW8ie3u9SjYSg/u5CB+VemaT471KLy01HQTcReYo8+EYcD3HQ15YQP7tKhfzJVMS4x3ou0J&#10;xTPqrTNZ8OX0MBtPFGnSM0YPllsOPbB5ra9K+PYZZo7rclxcoyy5UxuVIP4V1q+LPGqaT5R8TylW&#10;i2hiuXA+uM1rGt3M3Bo+hL/UNItbSV7jWbVMRk7c5Y/QV5Prvi6/lhvYbG3MCEFTLnLY/wATXCG6&#10;1Ca1Z57y7kLEnLMTVTAKgiMgZ6VLrOWwez7kTtJJOXlublm3k/OxPJ7moSCw+ZTjPSre0ZHy03bk&#10;gkc1Gr3NEktiFUGOh/Olwd/3asYG9Bg81IYwGU7z1oCxVw2U/dt1qYKuFy3an7U85OTmp9o+XpRc&#10;ViNVHy8ZqyF+9wKQLyOKkAO4DBqkxEigbhwPrSaxfafpnwr8TapcRTtHZ6TJIVRcs2BnAHvU6hf3&#10;XOar+JYll+Bvj+MpG27wZejBXP8AB6VURNH5j+P/AI5/F3W9Z8T2+ktb6Npxup4VRBuk8voSWPcj&#10;06V8/wBtGFngmN9PJI1y7vI5JLMxySfxp81nerqHiALbyfJ4uvRx3+c1GGkVnBilU+mOKtSubcnL&#10;saZlvFjkbyyRnrWxpd/HBqVnLBfSCZpBvBPBx7VziXEot2HnA5/vDFMQwG5kG4q4GcgcE/WmJI+g&#10;bbxN8PLnw2bbXtIslY25XzPsQcN+ODXP/wBm6Ylpqt/4P+MtxbyJc5aylYtFIPTYeleXwaheQxTQ&#10;y6LbyI3G8qCR6V1WmQadL4F8XzL45fTZ47cyRzoerAZAIqbIT8jor+z0HVPBUH/CV/By8028Qny9&#10;b0yDaD7ug6/iK5m6+GOsT6Rp19o3xo8O6taSrlPLAEoA7EZ6/lXUeEviZN/Yljp+s/CSC8KTPDPf&#10;ogIePpkofb0rtJ9AgfSYtW8GeNJ4klYyfZYpztV+pGztz2xUxbQ3JHyrq2n61pXjtbW6muw6ONyy&#10;Jt/LPUV02nzhlRhHGVKDGD1r2jUdQ0y/07SrHxt+zvcXMturIuq2eY5kB7nGM4rCl+HHmWgvfCHx&#10;l0jUYG+YWN1Iqzx5/h68mr5xJnGGRSxHlEelPHKNzmsq+TX9P8V39jq/hLXrK6R8YmhIVvox4qUT&#10;fNb7bqHLDjkYNF7jNNULJk4x25qAsRJOCpGDxUIndbgAXC89jQZWKuWhj6+tACGRsYyOvFVri4mF&#10;rIVUHApssgKKDGAc8c1TlLNExxwB0piKpuLtpVKuAMHPFSRZ+cu+SDwTTI8AnC96m2nAwhOTzQMi&#10;kzlvl+ppUkj8sgsc571KwbGNueKj8l9wJtue3NILF6EL5XDL19an/vDAPTvVFFnEbr5ZGXFW8Sqq&#10;YOeKlmkdi2sZA5wTUyJhQSehpLbc1uCVxx3NXMDy4xgcA1mykMU424Xg9TnpVlXlz/rO1V2C7Wyn&#10;ToKkjIw4dsEjimVcl3NvP1qVSNrjB6VmvcW63bBphnPep4ZoWllKTxnnnnpUhY04pI0QYjJJBwag&#10;uDJIvKr96lQ5dRtGewxU5CbHzjkdaaEULd2g1sO0X7skBsV11pKrXcYEoKsmV46Vzbqp06VSqMdp&#10;wfSnaRfRLqTQu0RkjlGMntW1Opy6dDnr0+ZXW52M0eWTIY4PY1A3yxnG7p2NWDc20mpMiYyY171H&#10;PG4mQ+YM4rqPPKLPMYSjacHy3X2rxTx3oS2urJqNkcwyuTKg6xt349K9xUP5kXz9H9Ky9Ys7eUiJ&#10;4yRdWpXaemaqVmaU9GfMCO3kZIB4OanSZvsuBatktwfSres2Emn+OdctZopFAlLRORwVPQ1QBJ00&#10;kMDg+lYmxcSWVr6CIWMrMV4MYzn8q67S/DXxA1IWwj02aKL+BSvJHrXafDfRNI/sSTU9QvQsLRMV&#10;QJuLkdOewr0mC91OO01R7LVoYIxNt+VOWX+lS2O5wlj8KdW/sid7zxdp8LlfkLycZ9PSs698CT2E&#10;1ot9r1oxkLeQDgCTHoa9Pu7yS78V/CWxm8Q6rNG7SyPtDAArz8xHSsjXbia++K/h1bhp/sWnwmO3&#10;QE8e+e+a0STRMZtOx4jcaI8fiO9jMUduQhwTyG9MVzN5BdWuqQRz2xIZztI6fUV7prSWUuvaZH/Z&#10;uFj6OG/ma4HxxYxRaX4Kmj1u3ZpN2Ih96LH880mjTRnGx+Vsjw+SR+VSp0fL96hhGIYixydvUCpw&#10;CVb5sHPWkSKu/eRvXGfTrTgOvNN/jjJ5xTs/MTjntSGHY0vag7eMil/h+7TAQbvMPzHGKkXbsb95&#10;TO9KPvH6UAB3cfNTf4pOOwp3yhhkfSjuaABcbenfrTh0PFM7GlJ46UBcc20lTgdKgYENId4xnrUp&#10;JyflpjAeURk9aQFZhGWGN/PeoyW2yDHSnyH96vzcelMJ4XgdOKYh0bbZUYOQDwa0bWVPtMqNFnJ6&#10;k1lPjy2G7uKtwfZWTD3flsE60AWr4wLvAtUyAOQawZtxjUK/GeRU87N9oYCXIB4JPWqrSABixHag&#10;BqgAoAw96ikyC+bsj0GOtKiXE1/FHFZzOxbgKK7zRvC9zNJZS3TkICPl9frQI42w0/Wby6tkg0qR&#10;gZMF24UD1Jr1bRPDNpayWUkvlzy5UlmHy59hXX2ljpttYRJGsRwnVRgVYkkHkAbTkEcijUVzRWKK&#10;OFMeUWEQ6dB7VTkmZXlzEp549qpSSTDIV3yV9arszfZjulyc5IqkLctuyeS5MgB+tZ0swBbAyNvN&#10;VZ51+z5ZRgN1Jxism6usPCLaYMSwBzScgUS7cS2HlOz3jqcHisy1trm61MmM3scecZIPNbGnWcU3&#10;iDSo57C9uJHZSI0Q4H1xXsOnaLdNcach0BUj4+UJzXJVxKjsddDDuRyfh3w/Ep3i13uwxvkr2jRN&#10;D8MJp4a4vbNplAOGcDJ7Ctq00O3h0VGZ4Q3k8knGBXm/jJ9CtNMTb4huXddxLLJg59K8/wBs5Nnp&#10;KmoxOr1a/wBRju7qysvh3pkkjwlYwJQQAeMmqPgvQtRsNW8VXd1pKJcXEpOV52g9hXPeARcyRi7c&#10;XzF5vk3kk4H1r22W7Rbe0X7PlmiGQwrOc3HRdTanFOzZTSOIxysb0kl/mycVq2t3JDBKq3spUr2a&#10;sN47LzHnm8RxRAAkpuwKhsZ7SXWZPIu4ZI8kEBwcVzM3VjoJGju57dHKg78gu/8AjT47rS7e+vI4&#10;57WSRFHmbWBxXIajpOu3Wuz+V4iuLeIkZCHkj2re0vRdJsvDd0zPczTsh3Su5JpX6lcqXQj1m7M1&#10;tagxxFQ3AA6VT065ng89nspJcEYjx94VsWWmLdXaKruq+bkk13+m6DClxE32CKQheCeRxUOSNFF/&#10;I5Kz8PeIdUtpbtGtLGEDOxz8xFaK6aLZYkebzFUYLY613axsl1IonlVRgFVPFTvZecqNmPyww4Pe&#10;uarFz1WhvCrGOhz+m2MpksJgpCiYFVxXV6/eamfBkiLp8JVbPAATJ6VBDd2K69fWqrFuhgUtg9Kt&#10;Wl1Fc3etRNHFjyinrjPGa0hUklZnNOCk7nkmjMs/ixXikXdHdYlAPTPtXoetWq3WmaVDJaZRIs9K&#10;wdH8Jf2b8QvFl9J8QZJopbpnhiC48zJzz/u1c1HXIFudRtbaOKWcRkO2eI81tJXSM4uzMm2dItV+&#10;zpaA7W2jHNaE9qTeWpMpx1K0aJFELK8kkw0hkyc9c1oyMplU78EHge1Z2sa3PFPH811beL/h8YPt&#10;KxXE7lyo4+TsfTNJ4Z1S91n4waRaDS2WCLTZN8g7FfWuy8bWiSadoj+ZGsTowJYfcOOtJ4L0/SLD&#10;w5cG1SKS6lfM1werZ6AegFbRdzB6Fm804fZ4EMTDEr/Oec4qK3sJkksri31OYmKJgyAfezXcStb/&#10;ANkpDMsfzA7GPqfes2Jpre1uIF0sF5GyH6gCm5W3I5L6nnV3pfiM6gJ9Ntlkma8BkjxgMM880X8+&#10;p2vnLJp6pJiMOivnk9aueI9Y8RWuuaBaadbXnmSz5kYQk/L3yR0qnFp2rX3jq2up0uUtoih2Nn94&#10;/cnPvW8LbmTjZlSC2l/4TKwlg8NESyFSzBOma9Utbi7hi01LiRgrW53kn7h7Vr2FrDDZ2znSYmZo&#10;c5x0ArzzxPqsUfiyxRkASS4Kgjtisp1G3ZG9OC6kut2E11Dqu26ADxMF4656GvOdP8L6pbG8kvGn&#10;kUX2YmLHBH0r1ayn86HRAtypTAzU+tXK+ZZQCyYgoBwOKUJ3eqNJwstDQ8JWkBtdSnCRBbe2XcB6&#10;mtPUruBFjT7O7PIGGNvSuH83XLLTreS1eTZJOpeI967NZ7ebTdPnbTIFc2oJB9cVTsZpmLZaRJ/a&#10;C3UjptMuQtdLe+ZH4fgCWQ5XKkD0rzPxL4olgvorOztfMnMgBAOAorRh1nVD4Gg3uWkEA+Uj7pNP&#10;lSJUrl+1n1Cbx3bXLW8ipaW7hc+p9q5t7CSfx54hvC+6VXYx5X7o71pabc3QuLh5DuDnuMda7FBZ&#10;x+C/FDrYq9zJpsgjUdsio1LUFueC65rl7HqXh+K20mS5PnyCTYehFdDLZzX3gj4T3F3ossUpuGIh&#10;LZ28+vvXlsun+LIfEGtJFrgM8niddsZTkqzcgele/wDiQvYfCj4XuUVSkMQC9y2PmroSWhjz6nQX&#10;Ahtvh/pyMoUGyAAHGeK5jSZ0hh8ZzPqtwWezkAG48ccVzuu67dXln4YSNGjjS3G7PrSWdvrMunWc&#10;qO21259GApRS6mc5a6Hmetanr8el3Sx39yM+IVChhkuGb3r1lLUR+H9OWeWJCdNiIwe7DNQat4bF&#10;3baCyBI2W8RmIHB2nNb02n3T3Fo0ySCGK3Tc5JxhRRLQIRuyDw9oml/8JLqF3cwQFVI2s3O76Cuz&#10;1H7MmmbIILZA44KjGB74rndL1Lw/c6t4kitdUSVbOREkA459h3qLW7m7F7pCDTrsqz4CqD0rCbb0&#10;OuMOXU67Q5Zo4LhZ9FtZo1B8qQqMgn0pL+7t47a+knubdCc7AWx+VQafMi6HY25u0RigPzda871b&#10;S/FN/wDHM+ZeZ0q0RTEyvjk9cjvU2a0Ja5mekaFPC+ga9KFJDZCtnOK4PxBFq8njDw8ln4gKOblm&#10;24++B1rurO1+z+HYY4oXWMJx7/jVLyLUeINLuJLeMPGzbCD0zU3uyrWOZsbrVY9fvBLpiTeUFzk8&#10;kjrW7qt/d3Om6U0OieSpYBkBreis/Db3V45T964ywDdafcQ6QuiKEtlXEbfNnoapgchqD2sGn6NE&#10;bm3Sea3YquRn8a8+hgvZvH8O7WbhkW7zjPHWub1EeKU+OWqSXFxfXFvvbyp8kADsAK73w61uLbUJ&#10;riNg+7Kqew9a1hBWJlI9CMUJ0rSFCne0Q3VyWtBovGXhiMlijOd2K6eHWfDX2WDN4GYJgjHSsO8j&#10;F54ps5kuLfy1kzjcM4pKOo+dWsddaTwWnge8lWTaZIOePauda4jktEcSLueYk80/xBIR8NrSJI3J&#10;86NcAetTHTYofCujN9nIZrdDs3cgkVDZaIpFumsYFWCLbtJPvXDza14rX4q+HtKhha0tpL5VknC5&#10;3DPSu7eTZAo8g4EYqCBNIe/tJRoiGUT7snqCKaYM3vtd5ZeL1iR2YpBGS397NaWtWtjq3grVorgq&#10;YJoVMyZ5GOcj6Vy97cRSeI4WkVlZ1xnuMVaguoUlWNpZgGQhW7VDbJcLnlHiLQpbbwzrEukarcSv&#10;BOirlcDB4I9iKwJI/GNt4QsYJNa1O4LyplNxYru6jJr16aWb7TrNkrJJDcToWCrycH17YrSSHSoL&#10;W4M+lxn5V2bhmqqXcVYwivesL4bsbGz8DaaDaASzW6tISOQSK57x/raW3hXQbKC/tg9zMTPKzYEc&#10;a9cmua+IXj7wpofhiJZ9egRzbHZbwkGaQ+gHb6mvh/xV4x8aeJfE92Ee5s7ASELFG5yF927k1VGh&#10;Oq1poa1JRprVnr/jj4k2drobaT4eBuLtk2T3vVIz32+pr57ZNQuNbu7i91a8nnkk3FpGzyfrViK2&#10;to7YAxxfd+8Tzn1zTRcWqMd2rRAgHPTmvao4aNPW2p41bFOei2L6Qt9lixCCF79BV6eWzi8Ox77i&#10;3OIDlQa5S41dmgEEFnIQM5c8VhO97JcoJJZyPM9a6d0chdj8uS9vZDbhQZjjI7VMQmBtYdajXB2g&#10;7eFxxTwq/Md560wDAy1N2rtbj0p/Uj1pCygnLUhjc4RiM4+tV5LlkuYNjOSWxj0qZivl431Ul8vY&#10;+CucdcU0IvHUNQS6ttl7I3QkeldFb69OsMIeJ3G3qDyK4WNjtfMgLFutXLW3vJ9UREtJAvmruIFD&#10;1GmeqWPiKyNm6zJK3yHZkcisu5u9Sv7kLG0kNuJcehIqD+z4reS0aa1icGJcKMcVaUTzXCQwaZNv&#10;kcLGIxyfwFDjZXBIZNc29lHFHAiFwnzsP8a2PCNlq1345stUkjuUhi1mERM4ILtu5x9K6nSPCVnb&#10;2K33iDUFjiVN8doD+8lPYN6Cr+jXd5qPx18J28NjBaWkN+FtLWFcAAHqfWnFq5EpI+gdbg8VOzG2&#10;0SwkiXSoDkSjK8c8ZzXFltCi1FJNUe6CKwJRT1IrvNU0S4gs726g+JtzFM+nD7SC2QeOABWZotv4&#10;dn8AXqX0kF3c+e4IdQpX0OapnNe5zMN7YT+OluNPsGigTAwxxkCtNtY1mHxVfLFp0AikjAJaPdn1&#10;61di0awjkumETRqDkbOmPwrH1BrmPUrYwWiOAcUAaUKWravDONRtlZVLuMAYP0rqtPv9NutF1Rp9&#10;e0CYxEhY/lVhivMHi1Pyr2ZdPnLNEcxg9abY+H7i58Oz3kPg/VVuPMJZRMQTj2zQCZ1d/apdPeyQ&#10;6bFGqP8ALtbH8qy0sLlZw0sa5DD73cfWpNHXWIf7UgvNMvIwU+RzntU7jUby3vovtEkewMEdRyfw&#10;oAi1D7bJp8EVt4etmK4Hy44rb8MaP5s2tx30MMY8hSjBwTmue097+yt9SSQNIS2PMY1t+F7iS28Z&#10;+Kbu8huDBKg8sF8gH2+tDGixrdhqQ0uYWGqWs72tyu+N3AJX/wCtXOahLC0miCfT48hVyNvQ961f&#10;EGr+DD4pgdb3UrW4LZkjUEhh26etcxc6taz6gvk6RM6qAAzJj+dK4I0b2VBpVo8ejfuwVwAnWp9O&#10;j0y41W2m2xwkMoKuoHNTWeq28GlQW954ZZ45BmORUzt+uKRbSXVPF2nx2mttaQQAtLtTlxTAfrsW&#10;p2/ibS4pdRs2t2jUxeW4OAfWsDULGx/ty0uItTvGleMYAkO0fh0pdVWK18YrEDqtwOVE0meT9D6V&#10;v6bYwSeHzJLPGpHO1m65oSQamNazX7zC1QlGI5k7Vsx3cltBJbypbrKI+JcfeqPy4o9RUiAJGJeo&#10;5I/Gk1+1tptI0l/7aiVwy7CDyfahgijFfzN4gjjklVUJOGzxU7Wunm7naQs6mQAbOOtVfsEMNtpE&#10;11IVLICBnriobjUrVNRtVUvs3AIFXOaLCb7GrqdpBZ6JBImsQnzYD8oIyMjpX1P8Ixt/Yu06QtzN&#10;cS/zr5C1eS3ns9LcWk8aLAd5L9eOK+xPhQkf/DCfhkmVTslmwR6GsaqaTub0NzVcYSbHQsazZo0e&#10;JUaOIqRzkCtBm/dS4/vdaqkZ2fMcg1ywO2Zw1/o97Fr63NjrF7CxkzlWOPyroLDVtdt7UfaZDMoU&#10;DOOeOtbpQmMggYA4FVZbXdCi/ZlA55rRMiTujV0/VdDuJABeIrluj8c1slHyStzEV4xivMrvTMXC&#10;4MiEtwycc/hUlveeJrNo1aF7iMMMENzitYszsekNG2/GHHA4BqG9WT+yLjhwBaPn8qzdM1/Rbi8t&#10;Y5WMDtMqsJBjBPvXcXun3SQyA2qvC9nw8fzBgw45FRU2Y4O0kzw57KzvvBmgCSXCR6tJu4ycgmvp&#10;fQYbe5/ZZksVaUmDRmCBmyeBxzXgNjayW/jnxNpssT7ZrlpLYsMcntXtfw4ln/tLxPYz7wUhIAbr&#10;XnYOcU5Re57OY03UpQktl/keK68jp4VvV3uHW724/Gse0ULaQ/KRlBXb/EeBrXxJqa/ZypN/uHHB&#10;BNclAHNrbP5a8xLzXocyPIitCxg7RjtWlaRQyTgSRRFQOhHNUCcOny/UVpWjr9qjOwg5qGykX4tK&#10;tL7xp4VtE1W9tUlSTzHjkORgccCtv/hXXh5ro/avjd4yKCTlVlbkUnhxWPxdsyYzhYG2flXotw7Z&#10;iB2qu85JranWlHYwq0os4gfDv4O/ZlT+ydcmcpjz3n+bP615J47+HOtabbyX+hal9stgpMluyjzU&#10;Ht64r3i61O0RljSbewP8IqiL++klQu7FTkbCeMV0LH1ItO5zvCxa2PmXwdre28ns9T+H9jPtutvm&#10;SAI8RHYg9a9Wv4PDT2FhLaLp6uYcsmAa1tf8OeC743kkuk29vN5ZIuIX2EH3x1rxuW01JfE1zZab&#10;4t1K6eOfblQSB+PSu5V6WIWsuV+Z50qNWi/djdHUtuiu4HSKzwHO7GBWgnirwla2My3FsYmHPyyg&#10;5/CsmDwP8Qrq3ja4+I8MAZPu9xWja/Cq1+0QvqPxBmlUvlsEVnOnRho5JkupWn9lo4DXvFXgSfxX&#10;a3ln4Nt1ulyDIAoD/UDvXd+Fdb8O3Vppwm0WVW4JZV+5/jXT/wDCtfhULM+X5hdU5LN1NRW1rpOi&#10;apMknwkEloANlzGAxI9xXn16VCashvBSm02eh2i+DrmO1A8fpD8gwWGCDXT29jfR26mz+N9tIvZW&#10;OfwrzK6uPhzfeFrg2+rRQSGA5jLBGU+v4V4fdaj4w0zxtFHbeOb+S3NwSknmEjHoRXNSlGhKxtKi&#10;4I+qtY0iS+0K8g1P4Z+FNRiZCDKqL5g9wev6186eJPhyEvb+TRtQkgHmEm2ueR9AT6V6R4Z8R+Lp&#10;9JssmWSUAYKk4P8AjXoY1KzmgtYdY8OxwvIuFmjOD+NelSrwlutDnlOcfhkfKXgjRfEGmftHaDJe&#10;eH/3UUbF51Py5Pb3r3S/ubaXWNSZZF2sBtFdg3h/T31FZE8XW72xiZ92BlQOveuD1K5+FC6g/lfG&#10;8lxIysvkd1OD+tb1sGqqTpu5dDMnF2qK3mVsgYwc5oJOWIX86y5b7TfNQWusJcIW4bGM08TagyLt&#10;8P3JXHzMAeKxeW1Yq/Kdyx9Ju3MjR3cxgKKepG1uOfWsnz3Ejb7a7Xj+4atR3NuYyckkniuWdGUN&#10;0dMKqnsydgNxOBTD/rD82KbuPXGRjtSqcoTiosO4vO0ZJOKX5So5pyq3HHNRt9305phcerbZ1Ix0&#10;707Km4BYKMCoTnjg00bsdO1IBlxEjO7LAgbtWLLa3DXK5cMP4lIroUGYj8+DUMnyr9wE9iBSkikz&#10;kbywgMUeLXCueMCuQ1LRSJ4mWAcc/dr1pNpVd0K856jpVUxIb7LRq27OeKnlQ76ngt5pN0l9azR2&#10;sodX7dDUdzceM/sDwW0RhYwkeaTk17nNaRNJKRZRgE9KqnSLFp4y9uASvUDpT22Cye58e+JPBfjP&#10;VLSDd8UtRkkV3OyWZgrk9j1rxTV/BnxB0z7S1x8PNVMYc/v7ceYrD1yK/Rm60CMSOyQgjrkHFY8m&#10;n3qR3OUXy+hWRdwI/GjnfQuOm5+biMIhKjTXG7HKSJtI/Or0Dwsh3TKcN90GvuDWPB/gjUVm+1fC&#10;7SSx/wCWsKhGz68V5/dfCHQpb9ZLHxnqNugkGUl+ato1V1DkvqjyrQI5pYdLEVpcOWA24FfSHw+8&#10;O3sPi6zvbmyUFp4yi+nPetHwv4M0jTbO3UXouJgo3TSAdvQdq9S0+NY9SscBdvmKKt1dLmVnc+lP&#10;DS40BCNmVtVA/KtuX7j9Dg1j+Fgf+Edt897etl8mQ8D/AFhrCo7kxWpWQEs1B4J571ONodssOBVZ&#10;zumOBUFCEjLD2qD5sP8AjVtY+TluaCq+U/y9u1NAypb4+3QYB++cCtOQ4QZA61RtwP7YX5RjPFXr&#10;hf3IGDjOc0xMhQDz1IUVrBsaLqALLj+yJjn8KzIu3rii/l2eDPEEhdRt0G5GSf8AZqZOyGtz4g1J&#10;Ek+IPjOdbvLN4inB/BsVNEGWLcTwV61kxpdSatr5VJTjWbhhnvlq0bVbz7Ldq7cDOK4GwmrMuW7M&#10;l5NiYbSOR2rftbuxNuYptGXc0gCyA4H5Vh29vM9jO0YLFc7hnkVU8xxcOpRlAb0ouTY09UjEHidl&#10;juIirICCOQKr+bEYZ0bbyvUVmTSuW5lcDPGTmoFcieP5TyaVwuTSbzISryHDdzUYHz/dPNSl/wB6&#10;42HtT2ZBbA/LnH5UhBG2JdxUcDvUbGJrh2AA+b1psQLwzct04pY41CnM44JzQAyZVNxHg8UowFII&#10;57UOY9wCknmmYYzxEUASjGzoKniBYsdrYxT0gd0jw56HAp8LPELqOSDkqcHFAFdnHnyDGMVCDl8g&#10;tjPpSw5e+mDgjEh5PerflnzF4AGaAJoY0FujtKoyOhFXFkjNoyjZweKz3WdgV3YAHFSxDbAql2+9&#10;1oAiPmtd42fjWpbw2sNn5kl+juTkD0q1DZq9lJIt5GWEeSM4xWW0btcuu9ztY5NAFq5vrqQWKedl&#10;BkAAVWAXyJmZ4MjnrVOe4tYLcrGm9znI9K5LVtRjhieVtTKtsJ8sGqasrhubt/qUUUU5NzGsYU9f&#10;4q8r1nW7q4lEVvGkcfmkM4XrWDqGp313qt1kyKgb5Rnis9VKylnnJPbFJQlLUtRRe+fYeWPHJLda&#10;qTybYZxuG4r2qOSYANiM5Iqqiv5zs8uSa2grFthaI2+6LluWzkmrMs0Qt5lAGARVSSTbKo+UHHWq&#10;chdrlSHxnrVElhrmVwVUHAPU04l9wG7nHXNQxqwiKlAOeDVlUJONxBOOaBFqG2c2rHdnAya0rRIj&#10;DMGdBgHaapxyLDbzbpgSV9elUlvLfzrkggEng5oC9jUmdVG0SITzyDVSMkPJ855NUjIhmb5mOT3P&#10;SlMqgIDNz6CiwXNDd8y528dKM8HkVSUu00Pc1cZW8kFlHA9aATFAUmM7zn+VS88kY4HNV06nk9Kn&#10;GO7kUFIeAPm6dOtIPutyDTGZdw4J5pc/vwQABQBIB8opCcb+fSl42vgCmZ/cn92OtIY/ncOO9Pyc&#10;ffqHJ2AFeTT1YBjlO/FMRL360h4XrzmkfJKYJA7Cj5jj5RweeaBgAd1OAG1utMZmBQbc5qRA27nI&#10;/CgBcHr7U3+IkCpcD58v6cVG2OeaAGHO1iFzio2CGPJc1JzvFIen3BmkBCByOadzlqU58wfLT1HL&#10;DGOOtAEQHJOTzUgA8pvl4qTbhMMoyTxTDvyBgAYoAYR8457U0EhJQVP3utSgcHLU3GFOTQAuBjNR&#10;nGDzTzn5BnnFNO3IyRQBGRlM57+lRvKqs6hSWZ1UD1zSuV3Pg9elOs4mk8U6KGQfLqEY/M0MD7J8&#10;D2rW/wCz/wDDWNYTgaRvkX03c1sMTvn4x89N0/db+FNDjHRdEhG3/gNMkYc5GCxrohsNDyw8rIIN&#10;MRkKzckHtUOfmiG0YzTj5YkfBx8vSrGMkY/N8nekDHA+Y+1P4KE7R1qJgAh/cDPY5pXAeHBlYbO1&#10;KScSfhUHzZjOe9O+fAzQAp5JHHXrSfN8w2jGKAaCV45OSaYCFgJk6U5seUD71Gy/MQXXnpQx/dYp&#10;ANIAkPy9+tALeYwwcY4OKTJ8yM9s09i2G+YDigaFzH/cNNO3e2BiofmEy5Ofeng9MmgBxbG/ntUR&#10;3GBz5hIzS5Uv9w9OtH/PXg84oARfM8sZkOD2p+W3nnFIcYwRS9x7nigAyNrcZoHQ/NwKa2QeT9aj&#10;DMWY+XkZoETlsDO6mZHze+KU7CuCMegqPjDZj+hoA05yEZx5jEnHAohMaiE7B87DGeK6mCysJLiQ&#10;GZCSe9S32jp/ZiA+UFC/Lg81hc6bGFcykWduqlACg6VfsI92mnNyM49ayJLOdUgHmttDdc1PbiaO&#10;+XDS4bGaANJkkWQgR54NYGox3G5c2z4BJ4FdXvtvsqZuAHx93NVXkBSVfKiOT3FAdDzWe5vF1O2J&#10;t5VUZHIrUsLi8e8tcQkLn5mx1FdNcWUcsBLWcQUj5cDrSQWPlQQYEaqjZbPegTRJHLcRHMecEc1d&#10;F9J9mBazXI6e9QmSEqgVU2gUeUr2jMFWjlHcR3E+9hbqOD1NUiDnGD1NOXasrhTxupd6FnyqnA6U&#10;0DdxpyYyCOi8Utqdv2kGUHJ6Gk3KLebCj6ZqK3DlpmLn73FIC1tGZCFGM0zbwv7v+LrVnaC8fzcH&#10;tU2EUqfl4BouIw7+OU3VkU80Db1xS2/2hvvrIFA4JWuo09rCZ9R/1fmIwAyK0722gGjhzDCAsf3R&#10;Sch7HICPIXDMBn86m2nykGelMVm33A2bVD8DuaXdkEYI5pDImWVpJBtY5U1V8if7IyB5eHPWugtW&#10;j8wBo0wOvrVuRIjKQIoQR/KkJnMJuSFFJJx1zUm9DAB5YwehzVu4ij+3sUbgj7tUJEQvApndck9q&#10;q4EDQMb+2YTEqGzWwwQaVC2Rnb0qtbrH5sSrJkE4wa0bu3m+xxhYWA28+1NAZ7S2gsR/pIDn+Emo&#10;owjRMBMDz0BrHvreYyx/vQCM5Oasaa210VpDnB60gTNHa4EgywG3tWDeLciWHG8jeeldPI8Pk24M&#10;6ElumarTi3XaTtOQMUhsp6erl1BtgAehPau0SO1bQiq7A2zk55rk1kjLqFCgA9qnMsiYK3EjEj7o&#10;piRBc28i6g2VzhjzUIB8o/L2OKvk3L28rFGztGRiqhYrOoKkHPOaQynMs5hAAYE96XTjL9suRJI3&#10;XvXQQwRyWYZYlJC9M1Zi05iHYQDJ60CsZVzFC/2ZSBx3q/ZwQr5LFBgL0FUbtLmO6fNqQFNWbK4V&#10;7edRcIT5ZpoDbWLTHmjVoY1BPBznNYGr2givJDGq43DaBWfcXEkN1G32iYky8LWg9ysmkxloyzAD&#10;k0tQuUIfMBk+UjKCpl8wSoN2cuOaFaPzI8EcsOKvNHGFiO9SSOKYD5YbUae26dCxiFYgXbM2JmAJ&#10;PNaskbmEBt1V3gcwkB+3FOwFYeV5Mocg56EnpVVrCJmmKuBkfKaJY5kkQbnOWq1El8xiwsg449Kk&#10;RTiXUbYfN5rAMcc9BWzaagjfZWZ1wrnO7jmgxTpEpmnjJPQGsnULV2tVZbZhjkbTgGmgO2fVWexg&#10;VUR2yAGXiqd3NdKlnuJ29TzXHabNLBI4kRgVlGM84FdFcX2mzWqjzEDBOucU7IDorKWGXT5Q0aZC&#10;fnWVqa20luqm2AweD71kw38cZhSOJCWk7Nmm6hfAwnNnzxk560gK8tpfRwxuly4wOAOlSw3l7HZ2&#10;4mDgkmrNhfReTFFKqsCBgmtG7jsp7NAkMS7RnPrQBTW4tpIgPMAJHfvTWtYXgK+cAMGsG7WSO7ix&#10;CcK3ABqzb3NyEg3WcmPSiwiY2kcU8TMRnfx7VdDAunzKfl4qpfTObCNvssmQOay4Lrfchfs2ML69&#10;aYI65J7AWyEgMfTPpTbiWGRF22w4AzXMzfaBpkhiGCDxVD+07yCCzV4dxJIYAc0AdjHuEbjyTjvz&#10;T0IZiNwyDya5NNbtzDhppFGefkrShvbd4yUuFbLDHbNK6GbklvISpVB93mqe/ZfWXzfxHIqyk8vl&#10;RkkLlBkZrIut51MFZT94cimI1rgLLKg2IOB2rPuF2oRjJ28CtC3hm3QfvieB171BqcbLdWf71cjr&#10;QIpWauzMHi6t6U25tZP7Q3j7oYYFblpDH/Z277TGH7D1omRgXzISSPSgDlryGcTWbrC+NvIqnBqE&#10;ceryIzSpyOfWuguFkMLgSdB09ayDpjTliygFAe1MZ0VvNbXC2gE0RGPmbPWrrwW2ZPLkUAxnGB3r&#10;k9PtJYLt2adym88Z6V0QuogBtKMB2zSEcld22ojWboiKRl87kn0qZA32IqYQCCMCugmkL2t2whj5&#10;HIxWGrMLyTMbH5upppghMzq0e2N+2eK6vT4oBZF3lUbk5BPNUYGt2gjXyI+opZ4Ln+0y/wBqmwIu&#10;FA4pAhdQhtBqEDRxdepq5punzzIv7o4d+tc6lzm8u43lO5ScAjrW5puq3EdrIgj+XJwfSmBpatoy&#10;pYSSC5QFUGTnisKGKDyceaoYDkVb1PVbm40ieD5gpYEtnk1zokuhFb5R+Op9RQhGv8w3KFYgHp2p&#10;Y12mT90eentT7OZHt03RdOpNTs8fnADaSTxTQEMYfzJstVheg44xUioSR+7IzirZhUW6khvYAUCM&#10;ydlEbgjORWOcCXrnnvWpqKutqjeS+B7VzM80yzSMbOXpQxo0gAUY4HWpo4o2BzKOlZ8Fwj28RK4z&#10;0rSiAz3HFICNk2yJtj6NWgrD7OEK9RVmxgE935YhJOTzT762Nvy99ANiksHOAAPc0XDYzzbF9m2A&#10;dD1qUQWlrZxPc3VigyTguM1yd54hkMs8Wn6a7hSQ1xg7QfauHuTqU+oXst34ru7gnJ2byAPwrWFN&#10;yMZ1lE3vEXxDtILvVtP0zwpLM6EKGxgSMfQnsK4m5bxzceCvEN9faKYkZl3YlyQD0AWsW5TT5vEW&#10;mobEbxfrtKjBOD610l1/aA1q8hk1ZjD9nj3Bnwp/A8V2QoKKOOVdyOXtUEcUQWCUvKPmXbn6VsJG&#10;8UEINlMkhJJJXBFXoJIU16xZIY2CnIAXIOPepbm+a58bRC4htokKhQcAVpa2xk3cwZHuJp5YCQXM&#10;gAcjPFb8Gl6RZ6PNLHpby3EkYJkJ4U/SkMNhB4qjZSki4z1rRu7iI2YxfxJGyHGe1J6jLt9eWa/s&#10;+65Cws/tEtowTKg5OK8k0aDUl0e1kkZBN9ocuAM7R2rtLzTZLzwzbLH44MO2TO4LnNVbbSry1t5g&#10;ni+S6Zl+cGMjFEUuojYtrpl0KI/2cr/uyORisd2ul1aKeO3kyX5ANWGlkjgKSxsG6LxxzVeOUxax&#10;Zie9j2seARRYq50s05uvB9ssuhGN0Q8nqRXH/Y9Ohl1BzDu3Odgz3712Ud1aSRzQLZDOwbXPGa5P&#10;WlnR5kaeJWETFSD2ry8aj6LKHzXMqd9MRrcm8VZMnYOvPrn2qu8U0tldPNr8spKZV9vAHpXq/wAL&#10;PDvhTX/Bvi+2vbN0uIn/AHFwG+ZQetafif4aeNNO0K8l0e8sNXtCG3xKwEsX4d64Iwb2PUq1YJ2b&#10;1PmmC+jh+KWkBIbXIch1fADj8e9dHqMVuPFfh/UYLFyiviQKORn1+leb+LbbUovFKxXfhDWrOeK6&#10;O4SKUYHsR6iuk8N6xcf6HY3VwJWeMBGIHzj39xW9SnJJM5FNHtcH2S58J6SRequYCSSOvtXI+IrP&#10;Hg+9JiSWKSBwoK5xWjDKYtMkjWJsEdPTNTT3VudJS1l8gM8Z8sselcsvdOqnJM8M0rU9W0hNSVLG&#10;4ubW4vgs1uxOCM4yuehFeuo9s3hyzaPTkVfID8dRnnFcDrKWy31xG1pACsuQw71u+HtQspITateR&#10;k7QFz3qGtLlbM3rUiW9P7mMkjFZN9ZRHX4WWEhhJ0U9ai1A31nrjNDLIVZslQKLK7lfxHZzNFIex&#10;JHAzUs0OwhEaeGbJCGKm3bfXk/iXSbS4EpiYjM2eByDXo93eYe3jW2BXH55rPSINf3D+QpBjPy44&#10;pRlYOWx5p4et7lfG9rAyM3lR5Ula6HU9dtrTxlolq0tuZJnIxnpitqxgY+MPmtogftHBHHGaxviF&#10;4QR9KOrWUc7KLiLcoc74nzxj2Y027slxsdlZamZtESOO1iwYyTt4JrldS1SKHVQY5ZvMW7HG70Na&#10;/hvT9Ti8H2i3Qt7e9OnjMQYMApHHPqa4jVVMXjqe1msmDyyN5b4+8aiNmDk0e16dqsknhMlUUiW0&#10;G4hunFYlojweI7y4WWT57oMMHByPeuZ8Prex2T28nncHOCe1dUP3lvMPMIIUgGsnBI2UudXNP+3d&#10;ej8dRXsN9OH3IsyebxKo9uxFe9+GfESS3GltNArpIqeYucbvx9RXxzfyta+MNKja7m2zSMcluBiv&#10;XvCl9jRZttxHKgXgq33T71FWyWhDjzaM+qrzU9Mu9X0m3isbBisfD8Zx6Vp2YWLyVUuvz8A+teA6&#10;PeBfEMU8UjiT7WpYFuuK7HVdf1QaxayRm3kYvENgOKmnK5E4NaHvsE92bNjvJ+Tp61GZXmKRS2sK&#10;biQHKdK8/g8R3MdrZk+HY2zbpnMmDnFdBH4lgaxt/O8DMp2/6wNnNdFKqr2uclXDyjqonVS6OreH&#10;byOLxHah2iO12QYBry668C6+/iSwuJ/GsjRm73TCHK+Wq88DPOasahqupXF9aLa6/dwRG5BkHI6H&#10;jmun/wCEoeG202FtME0gtgud/wB+uideNrbGCoVoap83roWrWZPs3lQx3YjjRUQspySK2Gt7r7DY&#10;O4ZhtJYHvXPR6/NJc2q/8INbAtN8oBFdXJc3A0CJ5dJEW6H5VBzXNCyerKqTmnFKNr+ZiwbJdV1C&#10;NbQR7SME96W5t9W8z7iFcjGHqKDzJbi8aOXZufr0rQaKeO1JD7yV6l6jR6nRKbi1qvRmdLpdtd21&#10;gk5RZVHyseStKdEsLW1Lpq8BI5JcDimiW6a5cmYR4fO4npis7VNQsxCqy6+HIAB2t1xVquoq1g9h&#10;UlNWenVWLMl9AljOsl6uVGFYLxWJLqenrEB9lafOcYqxbf2bc2qiORH3DBBqwfDNwJGki1tIvkyE&#10;YZFY03KcjorezpKz0bOPl1Bxqkezw40SGXkqmSKm1bUL/wDsGHyJLh90XJUHI/CuqsbSeC41ATxW&#10;0pPAbZ0/CnPZWwvJH+xJ3woHHNdLaMYRcmeE2dzez/FLSLYW+uO0tx8+5WCqo65Nev3Onaeujwqu&#10;lp80A+Y84PetJrS7MMhj8NWh54ZVAb86tWkFzLbywSTNbkDqwzQpXZpJKPU8o1TRbVbi3mi8HWM+&#10;JMk7QCKoxHy7q336EFUMMqidPyr0zWLZ49Jvlg8YKSEYb1TPP0rP0vQ9Ybwzp8k+uQLISxJMeTj3&#10;FUpg7WT6GRZyQnUoysYSJgu5WXn361pzpo4vpGj8Qn5wNsIToattpAbz8eLo3Zc/dTH8qrW2nNDq&#10;MJlkgcmYYIOeKz5i+WyKt1d6lBaHyPCDHMB/elvuntx3rzma48bS6xGt3e3gVpznyVOMHp0r2DXI&#10;bmXT44rW7igc6e3lz4yFbHGR71xPhUeKNKv7yfVr+zmZ5pQIHQfd7EE1utI3OWUXN7HZeHfD2lL4&#10;e0ye6jRpJI8oJG5P1roXu9Mth5IWKEA/dC46e9YUGteFZr1g8t0rLJuVBnAOaoarqul3F3cLJoc0&#10;g2gAquOPrWUZtkSg1udqNW06SHCz2j5gP8QPSvLvElgl2IrmLxQbbf5gWMHuPb3pqaTcS3ML2F1r&#10;NuWJ+dwxCg9a1dI0TTrfxjHNq/xPnvVicGKHG1ST1z9K2i0tyFFrZHzH4j0W+bV/Di22o6pc3r6q&#10;BNEVI8jnhs9wa998D6Xf6dpWvfbpbuSZ9PhLjnaDjgAV0/i1fD/2u0m06w04SG5iBkCgcZ9fauhs&#10;7e4nhj/4mFsGFqhLcccVlWqJ6IujH7TOJu70xX9w5sNRUZPRDUCX2oz3WmCLwhqqqZQDKMjeDXpr&#10;yaHb2Ej3+v8AhwqkfJcoKwD4n8DmZo4NS05l34AVAB+BrFaanS3zaJfMr3XhDwTf2VnJcWkjSxKH&#10;DhyDnqQT3FOjksLLS7uGCySNBHjao4O30pL/AFYLpAeKe2SIocBW5rmoblrnUbdVknw8mN23gZ65&#10;NOUuYdKk43bOP8aap4xNnYT6deSMm9llGP8AU47471w8M08mhXk/iHXI50eRBAI5cZJ9QOle66t4&#10;d1J9N8uwvrCdZYsSl2C+WD1+tebSfDgJdSN/wsW4YPfqzxklgvPOPTFUlFW1KlaS0M/SLPwjFrFy&#10;U8DecZHX9wV3bw3fdXpstpaW3he5httG8mKVVZYwOE7kCtW3sPD1lptkkFxG7rZqCxTJYgetOlne&#10;407Y8KEJG2wgY/OumlX95HDXoXi32OL2fIp2rzxVZwAWUg+1XGX97LtfKiU0yUAxAGMZX9a9SLPG&#10;aKq7MgGVsk8U9kXDkTg8cUzYNwOT1p/IBPWqJIxgj7tMIGBT2zk4THtUZ3ZyMH1oAaVG9asQBftY&#10;HlHBHcVFz19qtWxJaM5BO49KTVwNJMCNf3Y+70puBtPy45qcKpRjn0pjAAmkhbkBDb8bDyaQq25A&#10;IyasKp2EgjrTsfMxzzimMhVct90e9P8AQYqUKNpPm456etAHyv8AJn+tADAB5ykxjpThn0HXinhf&#10;k60vGeFGaAHLj0p4HNNx8w4qcAYPFBNgT76ZX+KpruJn8M+Ko9/yt4Wuhg+6GmIAG+/371eX5rC/&#10;AXro86j8RVJgkflJcaRar4q8WqViUr4svs5Hq5ri77TY11aYrApUydlzivT/ABfFNH+0L8S7NZNh&#10;HiWXv0yahg0fh2l8YQAGPI+TNZymos9BarY8e1HRb2bTMxRGMhPlIHWuImTVLdoIZIzuEmCCP619&#10;OS2qroskcVzFIS+A+K4HxHo8J03e62wfHygMCc1oqqZEqN9TzCG5ETweZZlsr0I6irDTWj2t4Imk&#10;VZPvJuqwbUrBOsunhsEAHHasG6jkgvGaFZXTPK46Vqnc55QcTVspLuOVNmnRAeZyCPvCur0nUdWs&#10;NU1iey8b39oXCfu1YlCf93pXBw3NwYQwLj5+VYVrJJaMsweUhgAeOxqmjM9bsvG+qf2jGuueD9Fv&#10;7YqAZkjG8D1x3ro4bf4UapeW8uhfF7VtHvvNDhBL5fz/AO7nmvCCAYuL1mywx7AVsW8GiTGACO4E&#10;hKgTxNsZT+FTyiue4anrviG1gWz8XfCPSfEtgQsSX8MH79U6Z3DvXP6j8OvCOr2mo3vgz422cYaI&#10;P/Y+oSBXR/7qtnNc3Y6x8QtHuJlOt2esWCIN9vdoHIU+hrs9I1P4Qa81zAj3/hvW3lRoJ4ZvKTeP&#10;ccVm1JbBGVtzwvW9M8X6PrTWus+BfEdtPHIQH8ljG49Q3Q/nWOt3bufkvDkH7tfbr/8ACwrLSLD7&#10;bfeA/FumC1EcsNyitKqEYyG9q8r1vwZ8E9Z8TrDofxM0vw7rTxtI2m3MitAznnaHB+U+1EattGaW&#10;TR89B97nbcqQD3OM09i3mgGTaNvatfxT4O+JGg39u2qfDbVGhFwRHeWmZIXHruXjnrzXLoZ5AHW4&#10;B4+ZGODWqaewrFhgyMhVzy3NTebMkEJCg5kG6qiOTPEhxu3cgVfUJ5i5KHB6Uh2LwKNPDggZjBx6&#10;VZ2jzyAc8darRhcuRj86sow3Ee1Ztljwi7kO3vz71YQJuHyDGajx8jHB60oEhK4U89aQFpVUM2On&#10;tUnOBwR6U9APJHzDjtSE5kXBPSgsYckdKaEZm5yODUvI3ZU8UrMwhOAOnFAGfNZB4JA1z247Yosb&#10;KOESkSyEn1PWr4ZTEmXOc092HlrgrQFwVnDgEDGfWpixAxnPHSqmck5znHFCSFXOfXr607CuaEG4&#10;zRAA8g59q4HxBNLYfEjSpwreXJIAxz9016LZqxEuFXnpXA+OYg15oquy7GVgxz90jpRFXZEtj03R&#10;rqxuPDNpcRwI0gUCQA810DPbG3t3EjnjnI6V89eFdWvbLxLFBJMfKeQKCemO1e/WQE+mOUniKlAx&#10;FdEJW0OCpTSd0KQmAQo5OafNsktbNmAZoh8mB0zU3kt5m3zTxweOtXUtGSBX875W7EVTqJEKLPJf&#10;GmjwXmgxP5WbmG3YrIBzj0PqK8GYvGksLwuCsrqRjlTX13qcAw4KfwcHbwc14V410GeET6jboCgc&#10;eeoHTPemldGqZp+BvGOj6f4Li0zUPDDmBrpz9qX5s5PQjtj2r1mx1Dw/clWsNU8OtDIvQ3Cg/kcV&#10;8irt/erjOcYPpVgJKFGyW53cYZXxikVY+w1ivIxqjjU9GijMBIdWVj9BjpmuPvLq0GmTSHW9PTbI&#10;2cuCf8mvnm3vfEkHmiLxTrifIQV85iCD7ciqr/a3+9f37Zcltzk8mmnYaR6TqGv20S35jCyNu7HO&#10;Pxribi8u7q/E0pnOAQmTwo+lU4ox5DDYMA9+9XFxtXEa9KG7juEAba4DjAPQ96n7t8uKiATc3OOO&#10;gqRckLlx97kUguOxyfl6+9L/AMs34PSlAJEmMcdqAeJP3fNACgrsjJiPQ5zSjNNOT5XTAHNGTlvl&#10;oAX5tx4H0pD6AUvY89KTjcaB3HDq3yml+XK81Ge9BzvByeKBEhxzxSdzzTeg60gIxw36UAOzz0qM&#10;lN2Np5p397inIoaaNcckGgCq5G9sZPPSoyRuIqedGWe5U447CqRI555xQArdW7ZqBsFh+9PHvTHk&#10;j3gbs9c1JbwXVzfJFBZ3JYvwQOtAFeVsBMPn6Vr6Po2rX2oQhbedELZ3EdRXoWheGrCO1t5bvTss&#10;ME7x3+leiW8NlBYsYLWEBosAhcUMVznNH0PS7PSJP9FgLgfO7YLMa2CyLFCFCqoB6UsmcTZmYn61&#10;mtKMSh4zw3FUmTdl4yERIMA+hqlJKAicEHNRPLFi1/enjqKoXk8P7psqAF45pXsBrJKGs7hgcsq1&#10;h3F1GJyousvz05xmsl769MkkdvbyISSC+M5rRsLS6ijguG8JT3TCXJRmx5mazczSMGx2mWl3f+JP&#10;s8t3N5KSA8DG6vTrTwxYfabRE8HM8hAAkZuB749q1vBGg6pca7eXcvhaW2ilCeTFjOB3r3vTdKs4&#10;tTUSBM7RtOK4K9flZ6tDCxtdnJeHfD9taaJFstbV5zF+8ldBn6D2rqkh8uPAtUX5upHWullj0hBl&#10;vEUa7U/1YFc7PexSXpjiQOEk7CuC7kdiSgYWutqctg8VtNL5jxYBB4FcLa+Cr641OSfUPEiySebl&#10;FYZC/hXs9vFYPPaGVWjwOTil1CS2iaJoEDEkZYnt9Kl3Wwe69zL0XSLOx0kkxq4WMknb6VWMlrd6&#10;vdFWGEcggDpXRRzNNpAiViN0eNxHTNYUelT2uqaoy6ukjMwLkDg59qmVSyKhT5noZ11ZabKlxHcW&#10;tw8JzuQOR+tWNG07QrYXH2LS3QyHLZkJzj61alW/eJozYrguK0NLsLxtajUW86qAAo9c1yyqs7YY&#10;fS9y452aRcut2CRCxKjqMVt+FYLW88MXE0krFvMcEsOmK04/D+2H5zgsnIzW7ZW9nbaPdxQ2Uaj+&#10;IjHWk6tkONPUradaWq3Gp7LZRGIpPmHqKv6O+oDTDuEwU3LgZB5GaqM80Jm2lgDGSQBSWeq3X9kX&#10;YJtwFnPBHSslqE9rHRE2MUsrvasQVJNYF1qulvLcQ2+qFZA3zJjpWrC73UasEQKIDu964XUtNmGv&#10;m7tnVylz86L355relM5qkCV1NvLqc6ysZbggOxPSt7SpILXRNVcx73ePIYmsm5ML6bpoNvIOBuX0&#10;NPmkha3s4443P+jkHFVKPYFKy1Jb/WbOPwvqVxcaiERIX3MT0+n1rz7wrLpt34q1+7QyGKS8OCT1&#10;rE8bSrJpGmWIlkVELPKB/Efes74f3Fzc+JItOt9DlSKObmT2zyTWkY6EtpPQ93ihi23BW4CKOoz1&#10;qnMxWZmCMcHAFaNzHBBMkIuyx8sfOT3rFvru3ght3meIL5g5yOlZNGu6Oa8d3a/8KrkzMi4UBVHX&#10;JrnfBeorF4bCz3wB6qxPY11Xiu10HUfBWlT22oKqRaZK06A5EmBnPsRXzZomo3Uvia/VLa8SG31C&#10;REJz82DiuqjBy0scteSTPp576C6MaLcKRHICDnk5raikul8kG3P3V+Y+n1ryXwwZ5fGdm0hCQxgk&#10;nd96vW908gnEfkeUg7tzUVIuJdFqRauJbMPan7BZlnA3/IM8ehqwJrRoYovsMSKHU8DvVO0tpmDm&#10;SH7oOKo3xiitrhvtYU7sECs22aqKvYfruq39tNEqAYeMBPpXmGpWuo3+v2rDTjJIykqobG3FbXiS&#10;+RPDulFvOdlBK/L0qt4U1GCQ+J7kxy5g0iXlhjnHatoR6mM3Z2Oat9U1XT/Ea2t3aKiNJiNlbPSv&#10;Rbe9t5LTS5J5oSu35Wr5q0+bXtU+KXjJ4dNvJWXW5BGOSEG7qfSvZbG2vYfB97b3M0xcKCjAfdPp&#10;WzpKKuc6qSbsepqqXGlWYEIKgHOP4aqXEckHhbxJcNqm22ttNkeTdxkgcc1ykXiWx07wlZpNPCZn&#10;hZVB657cVzeual4v1L4d6RZxWt4iX16S8aqQJFB4JbsBWSjqa8zZkeEobjVfizrU0kLNGL5mz6Ln&#10;jmveZtN0qKBWeO3SJbIuw4529vxrnfA2m6bp3htIB5ct1MAZnH8OO1aPiiZG/s23+07FeF93PYCk&#10;nfQV7HmUviC3fX7y5ms0tLMXjpDCvopxnPvUY8a2w17yoYfLRpVVWLA9TWZFZabqGt6hbRXNu8UM&#10;cu/kZyO4HeqXhXwvptx4r8Xfvlljs9XTzSzc8njArdowdV7HpdjaWz+Lbm+keOW4CqwA7Z9q0/ES&#10;ahqieD4P7PbFsG+Xs2e9aTQWdpraeXaAlrVNzk8YArVs5IpJ7hvs/wB49QvSsPaWOtUr6nj17oXi&#10;QazaxrpUrADjbXYaPHqcWjadbkDzPOClSOgJ5rp9aur20s/MiCD92ScrnI71i6Bdrc6vFdrp8m1m&#10;bJx3HWj2tyfZW1NjWrq2s73wVbLAN80TFm7DHXmuc1rX4YvBmsQfZsGW1ZQiDcxaofE7TX3jLw3B&#10;DrFnCY5GBd3Axn3NdVo3he1WxS4vbqwmURhnlZwVA9jRGLktdyW7bHG/DTw/cJ4e8XX13ZTCW61A&#10;PAvcKO5FdJ4qmv4LWAwWsaziPEbNHn610Op67pmn6fGLHQY5WWLCEtx+Fchf6tNeeF7e7l00JKQ+&#10;YyvANTJPmLdS6PMjP4/HjiwvLq5kNtATjZ0+b1rqrHXm+1XSOz8jrmobu9tf+FJeLgUiFy1/CFjJ&#10;5Iz2FZZsxcQaY1tpN79oMMYb5cAZHc1vLXc54Tsz0VdYuG+F3iub+0U226EKmOpPSs/TX1K68CWE&#10;m6Rp3kYsp/hGeK0Y9B2/CU27XpEshR5D9O1aGnR+VouomCyhPlWu2Q7unFczVmdXPpcx7ObyvEc8&#10;Ul6xdY+ea6K1e1k0bXVkYAfZJMNnkHHFefQvLJ421VxEWJnbcc8it+3iuxLJm5kKk/MKTdi4+8jB&#10;sLW4mjWOZVd/tkm0le2eKg1pZYYIoVszEGkALY616DY2gF8kuFXDU7xNp1rc6BpoMWJTIp+Xvirp&#10;uyMKkTzZbGM+HpV+Ukxghs9Sa0vD+mzwNrV3eXjkiI+SDJ8saj26c1JfWGof2j4TCXLxpCn72P8A&#10;v1ia5PqMlmtnBcTAtIqkAmrcriirHfWN1Y3Oh3+DBIvnnaR2Iq1cXQ+yWSH52VcYz0FY+i6Y9n4H&#10;0kGSRAYCSD3JqNo5W1E/Mxy36VhzWO2Fi40sLGb90MlfWp7H7GrXDGQZWMkisxzCk2EgkLMaqRR6&#10;mfEUkqSsMJgpjqDQZvQj865uvG+oTLZMsCTbUP8AexXTJbSzW0B+zxoB3JqnGI4bSLMARAWZhjv3&#10;rgfGPjnw5o+hXM17r9tFGITsiR8yyMOiqvXmk020lqEZaXfQ9Ekl0ixW4ldrFQkBaSaZwFAHueK+&#10;Ufin8YrKLUtQsdAktbu4Xej3XWCE9Pl/vH9K8D+IfxH8aeItRvoVvbyx0oTER2cEhBcdjIw+8T6d&#10;PrXkyo52fORxzkV62HwTt7/3HlVsWoy900dW1LXdR8R6hd32vajdXDylmeVicewHYewqKC/1NLRo&#10;ojtJOCQKhVT5RAIHAq5Aj/ZhmJAR3xXpxgorQ86dWU3dsaJdWZmL382CPWgiQyREliN/Ump9rbME&#10;5A6U4DnGR15pkE+1dg/dLyg5pcAHhjSfMF+62AKBnzD81AEihRyC3PWpsrsX5TUQOF5HGacTz1oG&#10;OYqA2FJ56elV2PzNwKcWAU/MM+lVpJFCsS69O5pCFd1AOWGKqs/zjbbyOScKAKdHDcz3QK2rsvmA&#10;AZ6132l6OIrOCaZYc7ODjOPpTuIyNG0K8kj8+dDGrYIB7Cu1ijsLKONYrENmP5ZNueasOLr+yolj&#10;tZmJYAKoNd/4d0Ejw5c3euXdtZ2aqpiRyDLOfQL1AqW9Rp6HHaRpl/qd3eeTpdw37zDSyZCJ756c&#10;V3UcXhnQ9HtYrWaG+1ZsGe8dRtQ/3UHbFWNU1grYRWunaRBa2iJj5FwWHqT71xFxcoGkeSeEAjJy&#10;RmqTuTzGtq1zdXItZbjUZW2rkhmwK2/hHZxXHx78XanJPGttYaaAuTwXbpWV4a8Na9r+qWjy3t9Z&#10;aSswxKUIaUDrgeleyw6H4f0jSdXh060ukhMC+bO7HMpHcimlYmbSVjS1uLxJc+I7sWentNAxzkSY&#10;/SsM6V42S1kLeExGgPB84CjTrnxdJPdppluzOZMAs+K15W8aRw79Uv0hKLwBJkGqMCvZ6V8XLlIE&#10;XUtItbMSjLSOCcfXrXZfZPBNlovl3viywmuWjG5g44NcV9v1uXSLu3srppZJXCr++wB79azL7wzf&#10;Jp0M1342ha4ZctDHKCTntQBZ1n7f/bNjNpmu2ixpJygIORVqyv8AxQl3vj1VcrGMoI8BvWq2leG9&#10;c/s+5lgur35wMLISAAOuM1ZuGmtYJt2r2vmxLg+/tQB1VrqFle6JfefBElwoww28g/SuUvL57TxD&#10;GYbR3dn4yMLis+3v9SlGoPZ/D15ZRgyMHwCK0RLPdWbJP4UCsuM4OSp70WAfqG+60CycaWQWYE7T&#10;0NbFnaY8FO0sR2Kg27u5qCBohZpEshRNvdemK1LO6Vvs8EtoLi3Wcblztz+NAGIbdFjvbp/hbFfg&#10;R54xlQP51zgdrvX3eXwrJZWyyHZHHF8xx9K9J1bxN4R0zUdNh/4RS62TQ8hFLBQOtLbeL/hYdMkM&#10;GvrbzsDkPZZOT2oA89n1awV1t7bQ9QIHykSWzfzIrQ0TUPs8t/KlrGsjMNu7jB+lb99rm+1kMGk6&#10;TImcs3kKCw9ema4PUUhuvEGmzN4gitI1fJRABuNJajN3U5tZvfElgz6Fpzoh3Sy5VQBVfU5NK8nT&#10;8aqw2AcI3TH0qybWym8JGF9YnG6MbSGIJx05rlbu0uoLW6VdBmnYSjDA5+X1pqIm2dD56S6VAkDS&#10;SM6YLkcCqFxJpsNmsVzJM8u4Hg8LVuzntDpWk28bKj7MP8vOfrVbVNOkaeIo6M2MuSaaBmrIsVx8&#10;PYpZNSQxiE+WSeQBXKWRcJciHTQy7yFkdM1auIL+PwXKGlnEW8YA6V2UMOnD4A6bNE0QmVxvjI5N&#10;JsEcBqiXa+Gh5lzwz9h0r7V+F0flfsBeFR5jEl2J57GvjjV5gfCt/E9iN0skew46Yr7G+Hc9j/ww&#10;tpgW8X92EDhjgZ7YPesqz906KG5flK7F+cYNRDHmqPWknAMakzAAqCPxoiG64jXcOnWuNaHZJk3z&#10;jPyk+4q1GjtbKXmIAHGarzy29rpdzNcXdrHEsZJlZuK8n17xbcy3N9DZmRYljOZB1I9sVcbszdj0&#10;e9v9LivALjWdKRN3LNIoI/OmwXfhW4lYQ+LdKdun+tH8q+V9X1Dw7dJc+bda48/mnIZ2AzXn17Ld&#10;pegWeqa5AQcq6TN/St1FIxcvM+47/T7J7STdbKcjiSPt6HNVbPXfiBpySQ2/iSW4hXAVZ/mGPTnN&#10;fIvh74jfEjS9StoL66bUbESBSJh84Xv81fU/hbV/Dmu+ExdWCQ7xCDNCW+dD9KcoaXLpasv6jr2q&#10;3VpHPP4chgvYZFeKaMdcdsV2/g7xbZ3niPTJStvbahCAsyE480Dv+NcxNawEQD7KM853D/Gub1LR&#10;UdZLi1juba8iBdJ4mxkj1ArysRh3fnhuj2MHio/w6nws9V+Kd7Y3z+B3hjCyEkS8cn/61cZFHstb&#10;McYMa4ribLxI1zLZWms2N1FcQOUS9VDsfHTPoa662uYS0KfbI2G792QetZ0MYm+WWjKxWX8q5oao&#10;vXCsNmAOlSacc6mM44NNm+Yg7xwnIp+lH/ibXIEYIz19K77nl2OnsLmS28W2MmQSitg/71a02oX0&#10;12yNhUycEH1rH8pQillJJbJ5qxGbcXJLzY+Qd6FKwNXJWG1zhlOCfmNZt3qEFvpt4zSjOwmoNQvo&#10;UMixwNI5OFVeajs9JnufJuLwBBv3CE9/Sk7sVjm4V8V63euIje2tiJSGlbILj2r0HSdJ0uw0+3WG&#10;yhLj7zkZJPqTVuLEUCokUagJgBRgU5pDliWbIFUlYzbuWpJSqR/K/J5+bpSxylicTSYA7nNUCC0L&#10;DzT1p0aOFGJDVPUFFF7Lcnfx3FML5EiMkJVuzjOfwpnzCP71MbIbPFKw7GNqGg+E7pJWfw8YZSRl&#10;4G2n61yGoeBPOU/ZfiVc4IGVmTJ/OvSQX4O4VYV3GRtGc1LipEOnfc8x03SPiToxia2k0y9jRshc&#10;4IroD4lf7RjV/wBnjVnIxmSMtjNd9CzeXzuIHqauxmFpTvsrRhjoyA1hOg/suxyTwcW7nHW3jDwO&#10;ltNH/wAIt4iskMJGHjYgDvXKTr8EtS1m/ki1i1hnZzuIAXJ9cYr0DxPHYN4E1DbpGkoxtmOPJXPH&#10;4V8uaroV5PLZXtjrZinLvmMHCvj6VnGriab0kcVXLpSV0esP4JV5Fm0j4zWg77GKn+tW7O08fWU3&#10;lXeu2sieYAGEIwBXlfhq41iHWYbe71vVbZ2lI+0IxxER0yB1Br3LTLjxA+i3Fvc6paXkTxgCXPzY&#10;9a9DCZvXpv8AeaxPEq05QdrWZuWhuVtnM3g7QLqNkHV1BqxJpXhu7imKaP8AY5CnQNkA15tq+heJ&#10;v7QnuNP1zxBH8+Siux/LmspLT4whGKa1qr4HQxtmvoqdfDYiKbkk+wUa+Ii9E2dtfaJrVszmGJZ1&#10;yeFzyKx3h1UIN3hzUEAPPyGudOq/GG2mZZPEt7GF6iSDI/WtnT9T+Kd27hPF2jvxja8Sisp4KjfS&#10;R6cMfWtrEk8+cHH9m3y9uYzS7y0chMEw4/u1n39z8WLe6uBLb6bICeCIhg/Q1Xttb8RhALrwJp8u&#10;Bzt4zUPL4vRSRUcyqX1gzXjlQo3zJ+dP/i7fhVM6x4PdY/tHw812zYn5nhJYD3/yK07dfDs432Hx&#10;DspnMY/cynaw/A1M8rlFXTuawzWLdpKxECu1/k6iostvKnGO1NcXEeq3QktmALcEdKeqgzSHcvA9&#10;a86dKUN1Y9OnVjNXTuOXHmN8nFEiL5SlSP8ACo2JDkg8UHdgcHpzWdjW4wH95yh9qtoy+WRheTVU&#10;nCmhSPPwS3tUWQy+6xG3QiQ5I55qlNFE1oQYM46nFTDb5bZycHtU8JQzZKj7mOaVtR3Obn0+Joxh&#10;TkjqOKzntJUxm2kA7YNdo65Zh2z0xVedd1svyg44xjpUvc0UrHGBJMthyPn+9npW1pkZbVYBlmxO&#10;tSSWuLhCqHk/MK19JgA8QaeChz5nPvRzahue6+HFA8P2vH/Lt/StOUqAeermqOkhk8OxfLj9yKmf&#10;LSMM/wAVXIy6kLmQsTub86liRsZI7UFBzzjBp+4hOtSAjHDfdqFyfmw2MrxUpAJHOKry8ISfrmmh&#10;E9mjC7BO0jJySas3LxBFAlB57GuXkvZGuQiyMqg4wO9TmYi1YlWJ2807hYvmV/tEYDADeOlVPFMy&#10;xfBrxo24YOjuck+1Uopi2oW4ywzIKzvipIbX9j74lzBiHOjgA+mRWcrspHypp9350Ny0VsqqL2XL&#10;Y96ux5Er5Dcsea8o8O+JJrK08QJceDxeW1xdZiYPtMRHXnvmu9std0a4FttAiJcDZKQMZ965alKU&#10;WRN6nRpKsErNHckO45GeKrySIxJ2IWJ9KfdQhobR1niK7Mjac5/KqgRgFJicVmTcY0Wc7ox9ajaJ&#10;VkhJBPzire+PAxL065qCSSNopNoHXnmgBJjF5gwBkoKp44I8w9alIPltk8AVDkhwdh6cUATxsFU4&#10;PPc0w7TJKCGwW9aTHyKcVPEil+WPWgBgRBzt5oO8RuVXJqWYYc46VEgkLnaG6UAL518ps9s+BnkV&#10;dSVmeAvHyDSRW+61cnUEBAPBqupw9yDj5epoAvSAm4VgiBcdqUuoj4hY/WoI2D24KzHg9MVYXAKZ&#10;wcdRQBOiFoGfJ2gVGZI9qAQN37VIs29TGlsAC4AXPNNvi9rLZloQAQNxx0zQBYtBO0d1/pLop65O&#10;OKzb68aOHUlgSEbUO+Rv1rJ1bVUj+wsJV2LgnacZrzXxF4ge4juILYlIiBvIPLU0rFJXNm8163jW&#10;8ZYVlYMQWB715zqt5d3V/I5t5tnmZIz2qgrTfbWO4qCPunnNW8qbeTIUe1aKGtyrEIaIqNqdVHHp&#10;SMSQevTiomChkwT16VK2Ai4PbmtNgIxtySQDyaqzShWA8sD3zUkjcHqDjioViVw+6b+LnNAEO2Ri&#10;pM3f1qdY/wB8pMgxjpUrJEsZ+U4AqxAEdJPmAwvGaAsQqU+XpjPeiR2XnaoAHXNRTSRxxXIa0ViD&#10;xg1jvKz3JDSTcqcelCBsLq4lecBdx+bBOahhRRITuZcnPWmIu2SbJJ+brQwyRhzTuTYkkmlM8wAI&#10;AGM561EkswlQeYcZ60hUGMnb3qN/9aSccKO9AG9b3JVUYOp+XpV1J2kwASMnJFc5DyRh2Ax0q0rl&#10;EkKsdxB5pjOtVYvs2/audnSoDIpyAprDtbqYiINMQMnk1dSVWuHxIhwOalody5kn+KpM/OPnqupQ&#10;oQM7g3Sptrs2QBgLz7VNwuKr/M3zLilEjEpycA9KrFSNwz/FTGYiRfvdPTrQmFy4ZJC7fujgDrTY&#10;2lM8nGRmoFZs/KpxmrSKoVWyaYXLcbEq+QafxsHFRA528fhUh3eWvsKBjwFy3y807ccD5RVbc2eG&#10;XHen8bj+9NAD2Dm6XbJj5aQjCMCCfQ06Mje/ycY9aX5sPkHrQMj/AIOaUA+W/HajBLHinAEN0pgR&#10;qCWzs7U8AbUz0JpTjH3cUw42j5jSAVyxIG3twKaM7x8/U8UvOG5oOMNxzQAp+7UZ+4eKD95htI/G&#10;oyev60AOz0prY3PgdVpuDtGPWmORuPHOaAIX3HA8s48wVteG0874w6DbsnynV7fGe/IrLJBROOBX&#10;bfDy3F18f/BCkKBDeCRj6gHNO12hPY+sLsKL1IScMumQ8j6VRb730HFad6YX128lUqBsC9PSsw48&#10;xv8AeNdKKiNzyhxzTWwXB2ngdaa5UKck+2KVXTbgtTGLn3FPABlGZB0qIDAY7m+lNLfeweaAJCB6&#10;d6Tqp60wN8p4oJbJ4HvQApxkc96af9Y2DnikySPucZpePMOFPTrSATjHK5pS0O1QS3PSkJ/KkyhO&#10;SnIoAmC4i4cEA1FLneCD+FOyNpH6Zppxke1A0R/8tP8AV8Y9acdnlOfag/8ALT5fSo2yUOUNAAOg&#10;+agH5W+T9aUbdmC3PamsrcfOfamIcGTah3cntTleMhQQM5qLbgDJ6UpWHA+bGRzSAlIXIH8jTVAB&#10;BAPQ0nRD+8HAp2V2jntQwGDcZyfrSc88d6cXAfGwYpSckEOOByKQGzLdXcU8bI0vJ4GKtrqGotbQ&#10;GQzEZ+7VkCyJjBjiHuTVaWexjln+aI4XisDpLKyMYzlVHrk8Cnhm+1Z8hMAelcddajA87xm6ZA04&#10;+UHrj3rpLabFtbvwQYACPWmMkmGfMYIc7uOarOZfLXJYENUkkuXiGOC3FRTIwXJJGV5oQiwbxxFp&#10;8O9SCOfaoby7zpk0QPQDODWNKr+d/wAfBxnilCgoeWyRQA5J5NgzK3TmrK3cpjdFVsYqhJBOY+A2&#10;M9hU0CyeXAGhwQaAsTM8m3lGP0qWFXYH5mzipPl8mXCA8cGp7VthbNsDnIoAhJHmMNp96miP7pcH&#10;OT0qKZXNxxGRzmkgEwuVJD4J9OlAMklnljnj/cMSR+VOaQvZviU7mHT0p86BlQCJ+RxxWbOl5DFc&#10;Fd2MDtQFy9ZGeG+V2csxPQcVp3Go3bwbNjZIGa5ZJNQaCItD0PWr8P2gywFoeSeaLCLLErCWaQHJ&#10;qsZ4DMpWcVcvFzaPHtdcw1k2Nu4trnMTHc55NNDZopO6hyqHJHXNUWur77XKWvJCd1XVjIjUY55p&#10;TboQWCHdSAXT7mI6mvmsep61rXQspbZdr28YQcHPJrH+wuwHykHsQaiNpKsw/wBPk4PPNAIGd0uF&#10;cOCUftXU2d1b3GnQrJPGGMWGzwa5Yx4E2XzgVnu7o8zosm8NwQaXoBpajFCutqq3xYbzgE1mzpcI&#10;8LpGSc9BUJNxLeQu90wfcPlzWo7bLa1DDnA4oAjihnknt8kqwweTV+5tZvse0z5+T1rJkuil7EVn&#10;25XpU0VxdySBvtExBPoaWwIoiLVI50KpMRuwdozWtAt3GiPJFKTuzkrWxZXccUsA2xfd/iXNW7mW&#10;SeFVSyjXJySBTB6EltPafZ4y9nHyBnms7V47Y+W8Wfu8Ad6DFthjDI3WpWjYwoBbgAAe+aBXMWC5&#10;uYIeCxG/oa6S21aE2oDWTK+3gjvWNPBzIPs5BKZrDDzJfzJ5Yznii1xnQ38l3cXU2xBt2/MazrOP&#10;yZpz9nZsn16UtlPIJpwx4arzeWUOFXmiwiKcRy+Xm0XcO9UXlCts8nbz+dX4Y5/7XH707N3SptVt&#10;ovsUDYXds4xQMxiSDGVGDmr9u7m9tC87bQOQe1Y8DSiZhImRnithVDW8ZBGT6dqYjanuLQ2FsivG&#10;Sqkk9K56XVYRPhdPQndjO7rV020kkDgI33OxrEm0e5U3TiCUMW6bqLAa0Fzbz39ohsgAGGWPet64&#10;Ea28CoyEYHSuNgguohbq5ww5rUW7B2jdyBggmiwy7eITDaEMxO3mq0JkNuySSH73BpnnHzDmfr0H&#10;pTZWc2MxGPqKBWILyBDKwVh06isx7ItZyMs8nTBrZs4LiWOdgkpwvftWmttcnSY4xaNgOSzYoA4+&#10;wsruPUQ7M4jViSSc1oXMfnX8bRTYGec1sTqq2jx4Izj8abHCPsSsi4+negVipBaL5qFuoXqO1TyC&#10;7MUyKznaeCOM1Pai7/tVAbSQ+lW90B1SdTIoIk6UWAxha3LTQ+Yj5zxVoxsJYwIM4HpXTQwMzoDP&#10;HgjjFTT2oFvjyF4p2C5yciSyQyJ5KhivBqh9gCBTuBYE9K6h0Xcw+z/Ss25aRWytufTGaAMso4x6&#10;E9PSqlzBatNEfsK7wPvdhWixAMYYdT0qytszwuVycx9SOlIDm5NMjktxtvUOR2TmmW+laomqWoXI&#10;TIOM9K6K2E8VycxfMrkDPetXzgJ7JivI7ChINCnHb3HlsGDcRj8asW9vuMbGIH5uRnpWkJYZLfBV&#10;RharrJFHO+FPTrRcQrsEuTsUj5eKx7p2d2BjyM1deTcX+U5ycVScEknYeh5piI4GlW9s8blBPPPS&#10;ukHz2UgITOzg55rmoyBPlg3Xj2q28zARBLrPzDNIY+RGDyZjAAPOaYJf9HAXbj9aq3k1wzYCnGzt&#10;3qpaFvtqFpjknp6UAi1KzNFMArAVUgt3NzOROevTNbax7vNwi/6s4+tYkZuINXvhJDISzHaaALoV&#10;0wjA9eea0haWz6cj+fGBt6CsXfNIVY7gcn8KnjkuVWVNkhBP3vShASMqJPHsjP3q0Yp2Pkho16Yz&#10;UaRyuq/Iv3OD6VUZpFvdvHDdu9MRX1KxU6xbPF94tkEdqlt7cCZVeT0zxWlDJ+/i3OhG3pVe+b5l&#10;cQgc9jQgG3ljIEdkVOVGD6VTCERoGgAOK3bKdpNMiV4cjbzntVG5RRfyDbn0NCAqwqnmyDgU1nC3&#10;qhQThuM0j7wFIU/e6VnXH2w6hARaP97kigDojPtt4pSTkrjAq6l6v9l24KxjB4B71nW3lG3tg4Xa&#10;RyD60y6tgJp9ucFQRg0xWNKWaze0O5UJK96xZobKS1kVUU9cCoBFOTjbMcnjitKwjWG7JnCLkgrv&#10;OOKLjRz6WpW6RfKwQxxW7awxi2lMlxCvy5JdsADvWF4g1jQo9cnjt7y1kl2DiNgeffHSvMb7xfM8&#10;mu2jeDrqfyWAkHm7c56VUacnsjKdZRZ6hd+LdCsdSuIrGOW6nUFQyr8ufr3ryLxJq3jTVdXvluL6&#10;7jt9+544WILj047CsFtTkmvHC2NvbjPA4+X8a6LwvqOk/wDCT62txpSTTRWhHnM3y/N7V1wopepy&#10;1K7lsVrbVdTg8MafbW/hxXiljKM2PmQ9B9auLbXMPhZWla9Msj7mZgRgHtWzaNZxvqs0Vnakr5rR&#10;bhxuPTishdd1240OKHUNEsS0U8oEsageYM8cdsVslYwZXistIN5aS3HxI0mxYOCgbBY/ga29Tt/C&#10;c+gFj4ttLtPLXc8UoBJHrivLLvRhe+J9TnNzcOu7JBmICj09qmgXw9aeH9WgFxry3DsFjWKN5FZu&#10;nUAiqEd3B9kbTA9nCoREIAPPSuRnF3L4pJe7B23IyFPvW94ctNdFrKs9rJFG68GT5cA/Wte40fT4&#10;R5ia5YSSSMT/AK0cZobuBzOpOi6a6wSSGUW3c96yrG6S40W5iu7tlaKXg56ityexkE9yJ9XtljY8&#10;kMMilt9L8ISy2aReL7hppGI2BOM/WkBa0+awks5xb3jpGmBnrk1tm48QnSbkWnw3iu1RcNP5wXH4&#10;VQGmx2VtdRLcRBGjJzkVFa6n9n0bWTHNfSKNwOxSVJ+op2Bs2W07ULnwLdTSW9p50DBmjDDcPb3r&#10;mpbe3ub/AEtTb7JY5cKpbGa2PCevadceK57K60y5hvpFkMAJ4kUe1N1K1tX8d2Hl6qYZHuWxj1Bo&#10;aAhuLbU01jQk8qOFEjyxU9awtehaXTVlF1KShwa6m8M0K2STTu8rjCkc4xWddKD4fvybdOYsE+5r&#10;hxsbxPYyqryTs+p0HwSvBD8cJLdrlQl3pjjHuK+oTNNbalceRLclZJm3K7Eg/ga+HPA1zPa/tL/D&#10;gmQqU8SBW9CpNfcGpxs+thhKEU2iOD9a5cNbY6MyfvXMTxP4d+HXiTQIYNZ8EW0c6RkQXtuoWWMn&#10;37j65r5i8VfBrxnpl3a32g6/b6zbJcFyirtnhHpjofwr6uRbl4oWWM7RnLemPWporjUY5gyaqwAO&#10;Mdj+FdjimjhhXlHqfA+o6tc2jwwX3hnVLSeN1WSKeMqWx1xmpLyeyutP0C4hYFSRyG5H4V9weJdE&#10;+HPiPw/bwa98ONMd0gIju4FCSoT33Dn88183eKPgz4us7G8ufC/jxNTtyzMLOUhZYx6Dsf0rjrYW&#10;6ujvoYzWzPINSsmkYPh/+PQ4bHQ4rz60S7h8Y28qSyq8V9kgHgjNd4154jsLnVdM1fwrq1rcxgqR&#10;PCRk+xPH5VzLLI2sKTa7GYt8y85z0rk9m0tUd3tlLZnoyXMd3FYyJawMy24WVc5INOSIJqFvug2Z&#10;fptrznS11uy8ZSNCbx1kmVpVIOMCur8QeIBDozXv9lTsixLnCcgjrWNSFrWOilU7s7W6tLRtGhcT&#10;LyvHqKzoDPGJAsiOuMHiuY0HxFp+p6KzieH5UOV34zW7aXDNLeBbMKpfqDndXO9GdF0wUM2uxAxi&#10;PEhIOe9a189//wAI/Iv2p8MoyvUHFZVzHJLeQYEqEOORxW+iFvD6K13GsghIXPeluBytpJOby7Bk&#10;kyxAzuyaq6nBGdR0yeW0jLwSZDvxwfrVCcvaePrU/wBqhmlufmTsDmuU+KEniceH9Lmg1acW7Mhu&#10;EQYIxypyO3rSXxWFurnrFvGk2nRTwsmBCNwHWq5nMU8oZHHfpXlfw98SaoNTs4r3VVkFwFRDtxjH&#10;QGvX9VtLmSQsrKIzAc7V5UmrqXWliYOxyevHSJ/CC3LWQlMFyANr4xmqfhHUXh13xtBbNciKRYSw&#10;Ykj8KrWel373vjjT5vEU8CXjAq5XITHQj61c0mwl07X/AC21e3uF348zbjeKThdE+0dz0q3162td&#10;bsPN80K5Az6mtq81Nri6shb6tb7vOR1YyY+lcLe2sc1hIVhQjAK+1cfcWl08jRp/aSzpEWQq5Gdt&#10;SqKsaKWp9CibxNP4g0KdvEEzKoRZkXO0gdK9e07U4TpEMUlmilIRhiQc18XeFPF3iyz0zxYk+lXl&#10;1G0gRY5Acgrx1rvvDvxC01fFSRaj4DvYY2lAcFicg9xXPKjKLubynGUbH0w+pQG+ij/4RuOdf4iH&#10;2gCrf23w2LK3dVkWTcQqHnn615leWmvT61pFzo/iGGbSrmyZp1ZsPCe3NaHhyaxhubu11DWbFGEz&#10;NC8jD5wOvJ6YpwqXMXDsex6S7PbpKLQ/IwIrsDf7raFWUBQoBzXmeia7Y3OsXlpYWVk8KHHniUYb&#10;H3vyq3rurQQ6lo0EFvPMJHw21T1+tS6jcrBKhF2uj0T/AEVrFtl7ax5X++BWHdTzRWtwDeXTbVJB&#10;UE5qhZaXdXVtYTSWk6KVDYMpGPwrrYoba10+yZrywmDHGwsCQO9dEYq1zilPldlqcVZ2+uakzgX9&#10;zbxeYQexNbsXh7RYghubiSYK4zl+tdQgsJrZUt7lU3EHKjH1FU721SJJWEzsvk93yciipBNXsKGJ&#10;k2o35b9La/eYWpmws7Rm07wfE/yLtXzMZP1osNauG02JbqzEc2PljD53fjVLbBf27Rx675LrKQBn&#10;+dRjSntLyAyW4L5zv354qaempvOEdIvV+e51MZ3QGQoQSMgHtSwiT7ZI7EFc9MVDav5lkpV1YAYP&#10;FWgZBjMYxU3uZy0ui213bxiPbo7uQh+Qd65G58QaVN4hvbU6HNEUH7wHIyO+DXUSyWkWliWSSEfu&#10;WJrxXXbmW98RXS2WmXaEBxuSEjJ/3sd66YSvoYQpK90menRLob6MJ7S5sTGYXJYyA4I65BrgbHxP&#10;qUXi7xH/AMUzd3EButgABwQOOPSuU0/ytI0e9/tPV7lLu7nIitVmyuP5AnvXrPhmTRl8OMU8GQhz&#10;HuKsmSxPT1pyjd9jZy5ItPU5me/vrjU8WnhuezDjLeZn5c9629BsLqW91Jftl3NsKl5Dnkn0pNWf&#10;U5tY08Dwe1uEkP3V6jtzVix1K5s0uES5tQZGG8EDNErRB1JSj7u/ma97Yv8AaPKVX3gDnPFclrNs&#10;8174eiurGQtHKRGVP3QfX1rurO7iluIyZYWRoiWckcH61RvpNJjIL6zpzSeadpDAkVlz860LpTcX&#10;Zo5yDQbVYo3jsYSxQcnFOWBrS8t5ZbTTXhjky6Njp6/hWhJekW64JyYzgrXnGvm8u7K8Q+OktQWI&#10;Vt/T8KUUzZ66s9gj1PS7zTbUWfiLTCmwgAIFz6jtWBqUHh+3stRuNQ1CNIkjJJDZP4CuK8OLpVh4&#10;d0+K6vby7RXJM0a4xnvxWR4x8UeBDpXiCzTWNQaZ7LFvJJEQqnHIGepqo3luYJqnpEpa74i8O3Hg&#10;6/Fj4C1147S8G+ZAxOD3wK7LwxqNrP8AD67gj1DVd0unYSZ4yh6dOfSuE+Gf9tmy1gL5RhmudwWW&#10;3HI9ea92gt4WhzNaabFgfeUBR+lJuN7Il057vQ8r03wjDda7qDXnxB1h1N0x+ckjr05rcuPAekny&#10;Da+LpYsMMkAEV3by+HlQxjVrUZbGARyfrUBlKw3EUMbxE8by2etF31KUuzOWPhzRkvLWCXxPcSMY&#10;hsUtxxV9dPS1tlEN/blehj2c/nTdUtZ7bSpJTq88srSAqNvIpILrzdDcyErIqAVEkmdMZNLcm1AP&#10;H4Cup47khxAScSYJ9ePavJoPFMKz62ge8TbLtXPzCU98eldnqFjPcRX3/FWX1urLhXAJG3+IYrj7&#10;zSdEggtVtY55VWdWcmPncOv51ajEzVzptFu9eurTUnk8GtFFGuUeQ4Lj2Bq/aTLLqF4kdnc4EL7i&#10;UOM1xN54g1yTU7JE0m5QJCqAqhA49q6vw5P4nlm1yGaCNFnsSwl8r+6OntRT+NE1ovkZmAYkuF29&#10;Llv51G4Hm52tnHrUjNjVLkM4z9ocfkaftO8HHevcifOyWpnNuFwOKkI+Ree1TygF15HHtURDZHBq&#10;kyLFcg+ZkdxTSo/eGrJQkdR1qJg2F+U07hYgwPMXirMQQbiGPWoGEhxj1p6q4CnGOfzpiN6EZ09T&#10;1JHWmkLuxTrXi1cFm2lRzT2VRNwD9aQERU9Qp+lChsn5qnU8Y3UhAz92gACDB5NKMZfPpxS9iKOO&#10;M0AM5weKTGV60/Hzct9KdgY6UgADrzT8/f49KQe5pvdqAHg/N1NXbZm8wqSNphYCs4Z3AY71aiYr&#10;eW+VGCDzTvYSPz7+K+h6xF+1r8Srq30W7aL7YHYIDx/+uvNDftHLNut7tGGdyOOn519veMrdv+Fu&#10;68DZQs00S8MO1eKeI/D2gy3JNxp9rFuY4kUAH8PWuSs9T2MPyuKR823mvTNMiRSKh5+UH+tY6Syz&#10;6s8k2ozja2dpJINeieJPh9drYtdaXey3MZySoGHX/GvJJ4tdtNVeG60i/jYPjc8ZrWlKKWgqtNrY&#10;1Jdsl7ODEpB7Y9KzntbZp5wXTKngYq5DHJIiv9rCgDg+tSeSN025cEdwa2TOdwOW1COCK2mIijkC&#10;wMSAMYrC057e4sn2zeW5mYbW9q72a1hYrumDDacjFYz6ZpyLKY4WUlskr61amzCUCiHliTb5Pmeu&#10;O1dHoUmhzXOpwT6mI3MWUbpz6VkIY4JoxJDuA6g9xVLUf7MFzo9zbsQrS/MucY/GruZuJ2Q/tC2u&#10;rgi7WRDKRgtnI7VWFjpd1qc7SWrW7ls71G0j6VkxX1uJrFvNEhULkb8it37RDc3tn/pKpuUAgDAG&#10;K0TMWjTspvHGmwTtpvxHvLm2ZSHtrmVirr3A9KoXsmjXPiPRZ4fhrc6ZMsEj3IWckvJjO4N1Fahs&#10;roQWTpqsbxKOAj9T74qjNgtMJYimRgHHNP2aepPM0e4fD66+Lb/Bi+vP7Y0XVtOjkkjTSL5POM69&#10;Dkn7uK5/XdC+CWq39ys2ma94M1iR/lzHm1Zz29MVwvh6+8f6S+sSaF8QnjScqZoJBvjfH+yeB74r&#10;uk8aeFtS0AWHjD4YG1nxtTULaDcpbsfUVyyp8stGXGR5P4m+H3xG0azuLyHw5a6rp6Hd/aOlP5yl&#10;T3KgkiuASa2Lkn7Sj5wySLtbP0PNfW3hOa80fXZbjRviRb6tpVxMPOsZ5twKeynoQK6jxL4Z+Cvi&#10;XTtVmn8Mz6NfvGPK1G0iCfN6PH0P5USnrqaKS2R8aIH+Uh1wAO9WUOX4cHngDvXofif4XfEjStHm&#10;u9N1CHW9K53TWfMij/aTrXmELGPVEjk0+/jlDYKXCFCD+OKE0zSxtAkW5xASTj8KtIUEXKgcDNV4&#10;3csoFl8p/GrqICw/cNkjqelVZvYV7CKR83yHtzUgCZXcjdOtXLKx1OfUYI7exuXdj8qIufxOK+nP&#10;hx8CvilrlvpN5ceGo7CwlmVhc34KmRfVU64q4031HzLqfLi+btdho2pMBESWERIA9T6CqkfmGadc&#10;c5OFJ61+1Xg/4V/B/Qfhhc2E3gnSdUuLm0C3tzdxBmlOOir0VfYV5d4//Zx+Fuq20tz4d1a50K7w&#10;7iIZe3kbsCucr+Bp8qehl7ZbH5Ush/dgwYYHpTPLmMg6kE8e1e5ePPhV8ZPDWo3Dan8LdVmtRcss&#10;V9YKZoSo7kr049RXlC+XHMQ9lIGB5UjnNJwsaLVXRXtbZccgnK9T2qUWKNISJFGH7mr8bxujbVYe&#10;2KzL2d1vRHGxUleSDSUGDaQ6cRR206rrb+Z5WNwXO3PtXnmqeHvGN7dSOnjkXfl5aBHXafp9a3bu&#10;+NrbvMzmRhJnaR1I7V1vhXxd8Or+6lt7/Q5tJvxEBbSE/up26AE/wkn8K0jGzMpy0PnuS31S38QT&#10;QX+nahDKjfL5ikZI6c17F4G1iSS3is55sSRt8hz99RVzxskd/qlvp89lpsc8b7o2iIJA7HcOua8m&#10;ubLxTpPiCK5QSmJZQVdWyGHvVW1MrXPra3wfKZbJCGUYartxFc+TES5CheBiuQ8C6ra3/wAO7SVZ&#10;Y9zYBXPKOOoP1rvbqSVk0/MaghQMVz1NybWOcuk3WcCBFzg4yK5rUrSKXQtUhktRse3ZcHnOa7aZ&#10;QbiQFcYXjFY9xGwnQNIuHU546Yq4TdwR8ha3YT6f4u1CJrZijTsYyR2qmpQr1OMdjXv3jXQBd+H2&#10;KBPNVGaN8enavn5re4jv5Yizh0nKsp9q3GncsADC49KUdH4ApQrCOQeW2QtInmGPLWxX5vWgZKvQ&#10;AJnmpBmmL91jtzUg6daAHfLtb9xkkipRsyf3ZyKYpwhGPpQuRN97qp5oAcjZuZsdB3qUgY+/nPtV&#10;dcK2NhO5/WpmMg8nKLwOxoGJ3GD3pcfepFJ4G0dacR6ikITueKac7TzxS9xzTSeW5oAQ9etKD8x5&#10;xzTCeaM8NxTAeSSG4XNIGUrMN6jioTyyZJyKbwAe5J60ATH7gHmc5qSJitxGS/RqqFgN3QVBJMyy&#10;2xEe5WbmgC5dv/xNZ5EkOGQZB71nss8k6pGj7mPAFdDaabf3Mtu6QyIjAZGPvV3+laHaxFJJLWIM&#10;MElqaQm7HDaT4Z1GaaB5gyoWBweCa9U0qy0ezsmEejQGQD5pWHNXt6CNFCoAB1HFQsx3McDpScSe&#10;Zl5pFeRR8g9sUklyTZMmxdoGF46VmljsiBiG4Zwc4qnG17Lr6xCLCYOSaoksSSSBpBnHA61nzOCr&#10;BfLJ75NNv5jD9qWQLuUYGDWLBDqk7zSCJ0jMw79allxi2zSilgdrhGJ3Kp5A71LY6Pqd1fu7tP5X&#10;m/KuO1dTpWlWv+izfZoRlBvLHO6vYfDOnQtDG7aSDGq5A2/erhq4nl0R3UsJfc43RfCVg1pp+7S3&#10;3lh/DkmvTI/CnhyLR4jcX0EZCjAPHPaoNVvfE1vDM2naPaREKR5jRhsfhXN2Ft461DW7S4v/ABtf&#10;yKLjIjI2JXKqzvdnaqa6I6+G/wDEmn6rGkVqhtRgK6xZG39a2ItYla/ike5UKGXr/ETUrTQxabbw&#10;NqNgcQgZODzWd9ht3vFYtGykg4U1z1avNudNGmdPI2mX+qWiZmjzDliKqahDa6fpczW7JI7yAZNW&#10;9PWJJDGtuAxjwDiqup252t5t02ATg+mawjM0nC2iLVrqVmnh92uIYkb7PwTXJW98b3x9qUFvMGSN&#10;wz4OQB9ar3OiaxdizQeL5YoQDnCZyK6Tw7otvpumaukNvcTvM2Zbhh8zkdB7CtfaRtYyVF3uXHbV&#10;Vlj+zaSW2pjFXLCHW576UyWLplhn5s1Suf8AhPUsL2WLwTCsAk4PmjcR64ruNCnjl8PQq2msJTEM&#10;noQa4KtTmdjupU7F+HSIU063nuGjOGHyg/erct47ManYyRWMa4QAJXJeKJdZtfBdu0OoyYW5QkYz&#10;xnmtzTbhZtE02RZ0z9mQ8H1HNZuWhtdnTN9oOoykxoMqACTTHtZo5d0luQGcEnPWm3jMvhuCTBZg&#10;y5waddXFxP4Y0xBMSyw4AHXpTUbopNGZq1xaLYssaxM+0d68pvbi+i8f6eG8/wAmVxhR0GK7G9t2&#10;hu7e5uL9lijVmLMcAge1eRa/4oiu9b26doG4LMUSYjjI7iuunStFXOCrWvKyPftCuY/OCrdKA1iQ&#10;BnpkVECbW0mh8zzHN07MT3BNeI+FLzxHa+J7qbUNUkSFyoj3Nxk+lerSy3bRXcjQzFNgKvjjn3ol&#10;TtsKErly8LHSbl4LJGkCdM1zd1q1np/hC6uLmSOJiSAWHQmtPSXmbW70tO+3yz+NZfifT9PufDDL&#10;eaVui+2KynPUg8UU7PcKseh5Bqd895q00lt9ukeaT5V8k4wfevcfh1okWneAru7ntR9sugCfl5Ve&#10;wrN8Ow20+q2UY0exigjQBVEYHA969BlnVJABJF5aJgbatvlMlB9TnvEjOLGQq7qxiY8HniuRtYG1&#10;LwHbvdLdbI5ZPk5BO2tLxJqFmk1m0txGsYmCgsccnpx71h6tq17aeFrvyFtlkbSmwAOEBHXHvU01&#10;rdouc7Rsieyism0m6FuNtuLCdWy3oOa8y0nSrfa4S7tMHVZsvgDqTW94Mubu4+EfiENdOXGozB2z&#10;yN3WuYv0vYNcaKDUB/rzgq/HNdUVY4as3JaG819Hp9zrOn2+gSTTSOhS8DcD1GKrz3Pi+PW9OmfV&#10;roBdSgAiRuoJHarGkmAeJvDFvcWdrNc3Kts2sCeO9em6dpGmpqd1eXsS+VDaO/zHglQSPypzsFBy&#10;izvoBcf2fpzI33tMjJH1HNYl8ljNdNFJGQc5z71zPh/xI19Fq8cUJRodQlRB6qDx+ldSQW0pJfk8&#10;zd82a4qkWehGV9TDutOE8dqBZRcEZJHYV51NHLP8ZdT0ux1OFYWtHWeaIf6vjB6da9E1a7u7fTbi&#10;SGUFzZsqgdiRXL/DjT3h8UfES8uo1ZijEFjzlsmtFew+VN6kHhLRRoh+I37qOYSXGRcbeZiSe3bF&#10;ddBEkliHeRAWc5BH3c1oAB7a8EcQMZnYnisci6fUeWEMa3Cjk4zUOozaNONjzTWfCuvXHxeeaVwt&#10;qupQmNg3DLnkY7V7uYdNFppESW9mq2+jovCjjilkSyfTxH50TMkKkhGyPbmshpAJLxF5bAU89K05&#10;rqyOW2tytaslvr80320CMFyxNcXfS6jqfj+4eOSVYUcoignkHr+ddLqkNyNLKoZDn73tmqemxC2n&#10;tSoDOzZPFXSiktdzOvO70OKvNIl0/wATaddWck6SxQuWAJxhuufWsC2v9Usk8Zahb2VzufV4Qy84&#10;kJPQ16/qfkm6tybDJe3cEn3rK0aw0v7C1lOsMvmXzOowOucj8quVQwVJ3TNvUbjWG8OaDM/hopLP&#10;pkbGENnbketdL4Xnb+wL3zoFV17kdKz5yY3sIprBiBhUJ7DoKs3ktvaeHw6zxDdB83tXO1c9Hmsr&#10;DPF08Mnw91QxOhkjgbdx0FYHgW/0x/Bd8qPCfKsJ259QOa4zWNYumN9FEwCywsHJ9DR4fgvrH4X3&#10;1/Hoc84UyLHEDgyluv5VcYHPKp0PLtTn8SXV/wCKLp9W1EQL4mk2rvKmQBumfpXvl3d67J+yh4St&#10;7HQr63R9OUsjTEs2B1JrhtO0jUr/AMQWX2rRvs9s+phxCv8AFk55r2LXYkTwfbWcFkECWcagDjAx&#10;WqtYyld6I4PwzEbjQNPW71GS4kjk/eMRjbjoK7XV109/B8yporR7LXGQvXAqLSrPTLPwrcu8savI&#10;oaQnjOKwNW1rUJpGt7TRUaIPgvjgVi5XehqoW3Mrw7pNlP4uWe8kd4xPwjHAXHqO9en77L+2Wtbf&#10;T7NIgFywXG7HvXK6fDKNPiZlOSgLFeOa241kW0VxESzKQCKTqAqNy9qB1A2kqQqWxFtPPWs2ws7y&#10;DSNQ827IWZGMhLd+1KtzcWtvM0s/WJyWYdBWVZ6lHqVlqwilkKQzEE+v4Uue2pfJpYZp+npFqOuT&#10;LIztJckk54AqzeyXEGmh4YVkfOWT1AqSK6S2t1/0Bmy+CM9alupdNOjzzLburm3OEPrik9SkrHNQ&#10;63fza3auFjt1DgPBnPStl9Vu5PHngdXsSIo9285+9npXLaTp8Uut6jdPBIm2dtvzfe/CuySytTHY&#10;Oy/OJgV59KdrD3J9VdJL2RktSMoBtqnpGl2S3+rT3FnExEilNx71qXSL5mcNgRjoKrHOxt00oATI&#10;GetTcHEv38wYJGFXAQYA7VkJ5fmz5YZ29a5zVtTu7fY32ORnIYKvrTdLv5x4a1G51CweEfZZWRBy&#10;WwMipcdA9orl9/NGuMFjiyc4yaka7tbHw7qlxda1ZIREzM0rAKq+uTXzrF401Ox8V/ELUtat0is3&#10;u5PsMSSbpCqngbOuWrxfxh4p8eeKdZeIz3mm6R55EVurkM6+r+ua6KWGlN2RjVrxjqz1L4ifGaxh&#10;tdQstBNve3OGU3jr+5hPT5R/Ef0r4+1fVNc1LxJe3eoeJtSuZnnJLSvkDPYDoB9K9GXwro5WEtqc&#10;p/djJHc1mXnhqCM/ups5zjLda9mhhY01otTya+Kc3a9kefJ5R24521aVeKs3thdW/wBrP2CQnPDg&#10;cCqsZ/0e1Xz8s2c5HSuk42SADHSrUROyT5z1qsc4ACMRnrU6ZEg+YA45ouCJxjrQAMtz3FIdvlN8&#10;pP0pykEt8nGKAJNx5G3gUncndSH7vXnNRs3B4pgSE80xn4aoC4xLgrwuarhriWaFIrSRmL4+UUrA&#10;SSykOgEe4k9q19P0W/u5YZJrlo4t3CY5Nb+gaHuld5YC8oQHYa7BY1DSwxtIrqMN8vSh2QrmVBp2&#10;mW0NmiyqWKjJFdJYadq15qlnb29jOy7h24+pNb2g+HJ57dbm8vktbNJc+ZKfmk+grsPt2mW+m3kG&#10;mRxxIkJDTEfPJ+NJoT3HQWWh6TpESyz2tze7MgYysZ9K5fVLu4udUWWa5nYKRsj3fKPw6VUuLt/K&#10;uZZHkdhKSCTyak0ix8Raxf3EdnoyoiJl5JDgKPWpEY15d3E0lhbQ6RNJO8gVVjGcfWvWvBngXw/5&#10;Vle+JNStmdpkMNq0gCKx6buea7Twpo/g3SvhnclfDtvqOqSyEXcxAJyOynsB7VduJLKazjhf4TTq&#10;3mDZIbo8fhVrQzlUVtC14mex0nVvCCWXjKwjdYVElrDGCjIfu8jgVS1Se7ufDtnv0qLEgX7pxnNZ&#10;mvJdafpFrNN8NraeLcm7NyCeenPWs6/8Q2v9kaCI/h9OmIAWi8z7g+veqIeptQ6f4ptr/SpNN8Pf&#10;aF2jegkxjPvRqOmeI7rVraO+FxbrwTGGJwT71QtfFF82krDYW97byM6hpZEJC/0ram1uZLO0jmub&#10;69uTCCRFEev1oEUrrw9d2/8AZv2PT7x3MBO5XPGKxrRok1eWW61aUzw3YIV5eODyMGvSPC154le1&#10;8eT32jRQReSFs43OWII5NcRrNh4ZW5vHmNw909yzRbGOBn1pJ6hY6q98W+HZ7TT0i1mSCaPTtot0&#10;iIGcf3h1rgrXT9Rv9a1u4m0zUfI3sUIBO81PZ2NlJAymOAumOdoBrtIdXvdK0jRljtUlQnmLyd27&#10;8aNhnMabdeK7RdTgh/Z38xDLjeZwMqPX61bGt262F2v/AAp2OznY4Z2n3AGrWp+MYJpo4LjwJe6Z&#10;5q/LMIjg1zxRLi9ljjimmTOdwBBOe9NO4WLT/wBqG1glVozExJyBS266ubSfy7eRlJzxVfZqMOo6&#10;TGdbuBEJ1XyGT1967M6D45TU1mTW7aG2+xBgipu3AijmsI5KSx1ueawml06y8iCbBLkE81keIW0K&#10;0vtISLw9byzXLDa8aDCeucV09lLI+q+KrS4tNU3AsEJRgCapS2Ris/MbS95V3KhuTxSuMbp32Y2s&#10;ccwKF7Tg4xisxLO2GpasJ9LnuEWfMb5IFQ2+oXVxdX7S+Fb2BYmwnyEk4q6r6/dpNGlhcw2yry7R&#10;kFqaYEpeMxoQuBGOVB7CtvRb20GsTs+gJNCAPMB5OO9ZEr+HLPQ7CNtZuJbmTPmgrwvpzSWscwgl&#10;mstTiy3JQc5p3EdNq+meFp7i1u9L15oQ/wDrI2XBRq566tbi20ty2qXM2/oQDxVy2g1mVNQZ4NgM&#10;Z4HGTWhp9nrggCXF1Z+WWYDccnB6UkNs49rp54NJtH2FRcjaO5JrtrmwkHgC4XbMrpaqygDAIxXL&#10;3WialD8fPhzI9mkduZZHE6uCr+2Pap/E2o+Mj4mlt7fxLEbNYwOIgCfbNNK4XsZ16llP4c0vLkyj&#10;Uokdcds8j8a+9tHsvh8n7KXgCwn0X7LGfDsRjjiPIkK/eJHXnnmvz4ErD+xwzsZZNag3DHT5q+1f&#10;EeqSaX+yppup/wBkJN9j8M2x8kn7+V6VhX2N6KbehTudJ8T29vcPBqFvqMCMxG04fZ24+lZw1C3j&#10;8Ni6nkuIFWzndxKhUIIxlsk1zPhn4qfDDULXS45PEEuk35YAwXL/ACbv97p+eKpfGvW7dv2Mvij5&#10;WuaNJM2hkCS3ZRlWA6Ee1c0qcoq9junTlFpNHxp8Uvi54n1Tx9qVlpWqTQadBqbxxqv/AC0wcFif&#10;ftXn1p49+JNvdwsY7GeMKMrIPvCvOrE721QtCpEl2dvHTFa22PYBhsAcc110Y8i9TGo1ex7PpnxA&#10;8OXzrHqPhl9PnJxv4KMfr2r0DT0trmIPBqNpKDHlSpHSvlGWC3ayAFnh8/erpvCuv6rpWvWKm4uG&#10;g+0AMrNnbmtdH6mDifUFlpmlzXUi3d7CmFbOV71n2t9q3hv4j2l7putTRrHqS+ZGCSjxk8gjp0qx&#10;YXNlqWgpPDqkIJtQxw3Irm9XuLeSwuEwGkXKsd2c4qddhKXKz7m0bVtH1v4d6DqdrJAGazQzKp+6&#10;+OePrWkuGkm3EAGPAyOtfG/wM8SzWvxq1LRZtRkNvdZ2Bm+4/wDga+yGJ3uNqHHIIqZ00lc0hLUw&#10;dOn8JWfjXWrDXvCtq2mapMqxX3lgmCTPGT2HvWjrvhi701kurG6t7/SnUMk0EgYwg9M46irFzbWF&#10;34fvoLrTLaSN1xtYDj3BrmrfTvEtg80Om/FDWRZSth7acl0A9ADXjYzCKeq0Z7mBx3L7snoWLW6X&#10;IjkmZvl4YjH51t6SqteXDLKh+f8AKorHQby+vp0XxLZxyFPmDADca6iz8JeNrexlSHRUnGc7lk60&#10;sK5pcs1qTjYUm+aD+Ql7KseniUyxg7BgE1youLy61BkhE7DdjcBwK6f/AIRnxfPqyfbtOvooweEG&#10;T/Kups9HtbazREsgpHXK813qLZ5bkkctp9lBbiOR4vMmZfvMM4rc3StGo2PgN1xW79jTg7V/EU9b&#10;VBE3A5PpVRiZuS7nOvHKZUbYxHpVhYc2/wB1+tdElqAsv7pSNvrTUiIZh5YGTQgbMVYCHY7T0qUR&#10;/IcAEVrtEc/d5xUexdrZVhz2p2J5jM2ZVgR0FQFAFk69eK3AiFHBiHC5FU9ilJDs/iNIaZn7W2gE&#10;fSnEcHirRClV47moSv0oGIrERD5zU8UxUk7xwetVnB24qIg4UY4zQwIPEzsfBtyBLy1ueR9K8Sic&#10;JbeV554nbFexa6w/4Q+UF1yIiAK8ZZP9InbHIkODWS1Zcdhkyg3MJLIGI4atK01C8t0jCahdcAZ5&#10;NYxEguAWZiCab5ihiDs+Y9fSr5EzCdGEnqj0FPHeuWWlAv4et7pFHB281Z0/4u6U12qXPw7liAbB&#10;dUB/TrXmpkQ71LxuMcgisi4tNPe6LixjVi3KgdaifuK66HPLCx6H0jD42+G1/bJ50OnjcMESRipl&#10;0rwTfSGbTvFdpbynkbZgBn6Zr5mtDpMGs+Td6NMELDbMo4T8K9CsrHw/LHZzWfxjNs2R92Xis45j&#10;0ehzyXs90estLcaff6Zaa7pINpLkQ3qfMp+pGcUt5oGgXNlNeaZ420x1Kf6rcCT/AJ+lc9BJrb+E&#10;HsLnxlpeoWrLw0jDcPQgnpXMyaLrVveyz2HxOWNt5Pl+b8v0xW8cfFv4rfMSqRWuhs3GkX8fnb9B&#10;aRexCZrlL7R7V7gstvrVtOrcSQoRg/hVa4+IvjjRNdjttQ+GuiXsZ/1ciSglhW/Y/GTRpI9tx+zd&#10;Ivy/M0UQf+XNd9DFPeM7owqulLeJiR3WrWpto7vVLm8iU/faPDKP61vo0Fxpsk1ndISoGUZsGtBf&#10;iZ8IJon+1/CfUoCQc77M4/LFZ8njb9nxtReSPwLryyZ6wwMoP4CvZpVFXVpo4nSlSfNTfyHIZWeM&#10;fYZgccginyLMFY/ZnUYpw8e/CMNGY/Cesnjobds1u2fjP4VXEAB+H17yB96Miuaplk7+6tD0KOYx&#10;atLRnMbztUHAPNIS3lIcAnPFd7Hd/By5+/pmvWjcfMqkgZrF1eDwWqwNp/ju6k2/fSWIqCO3Jrzs&#10;RhpUdZI9GhXjV23MJXGQBncU6YpY3YSqf3Yw/OTXPX+pabDe4/tyNflIbbyR+Vc5caxC0QWK/wBd&#10;l+fgJAwB/HFePPGxTse1Ty2c1fY9M8+He2bu1B9SwpFuLPfIGuYcD3615I1x4mlHy/CPV5gGysjT&#10;bf0p2fH3ljb8InA7Zuxn+dYyxt/ss2WWpLWaR6/G1kZIwLuyGe7OBW/pdrnXrN8WxxIM7WBz+VfP&#10;MknjQTKJvg/fvjkbLnp+Vadj4h1uyuYG/wCEV8ZWpGNuFaQZ9KI4zXWLK/sy/wAMkz7VtYmGlIPK&#10;kGIBjil8s7HwQTmvnvQ/ipfxRW8d74atLuIMAd6GOQfmMZr2PQvF/wAPtRjtgviGKznfpDOwAyew&#10;bpXZDERnsefWwFWlq1obe07n46Gm/wB/j0rUmhXyGZZ4GUrkNG2QR+FZTMVB6Z7VscYx2XHSqV0y&#10;tYyjzMELxTnZ2kfk9aqXPywgjqRTQjMhjT+0jlSWLda0mQ7Cp6YpbZAWG5Aec5xVqXb50eVABHXN&#10;CQXKlrHH/a1qotmyTxXGfHOVk/Yk+JSGRgzLCq+/NemWKL9pLeWCe1eL/tF3Ij/Zs0OEuV+06sMj&#10;1xSsUmfDFvGy6FpSMNysSQPTgVoeSHgMbBkAXgqcHNSQR/8AFN6e3mAbYif0psM0JhjIvNxDHdxX&#10;TZaGU1dktjeeIrOd1i8SXboDxHISwrstO8UBz5eoeHbmJR/y1jXI/KuSElrJE/l26Fx1yelYuo3+&#10;o2zboRYkbMMhAOa5qlCL16kxTPc4Z9Hu9Jnaz1nSpSQM7ZRuH1XqPyp6Wq/Z1+Zgc/Me1fJ0V5O3&#10;jS7uLdtV0+dTu3pMdrEc8gcc19J+AdUu9T+DniGW5mQzWlyEkYD72ehrlqUXErXqbDr+8dNw4xg0&#10;AKEwxXpxTz39c0m0Egkd6xArsQGiAOSakjfEsh29KfLGgIIkycdKYqIYcbTnPNAEkjBkfgU2N3Cn&#10;DrgeopuAGPXkU1T+8oAkJf7Qm2RgO/NKoUXEgK43Y5NJ1LDoSRVto4P7OZnlkJ28BFyc/SgB6Kkc&#10;RwFyRwR2pYluJbpUjR2ct6VXtQzvIHMy/N8ocYJ/Oob3UWtNRi8jy1bbgmjUR6FYJ4D0/Qkl1fXp&#10;DfNbuYURThDjjOK8q17VopLPVJDqCsnnMcnsO2K5jX9dmdkV7gP3zj+tedXl/eXM7R/vljZsADpx&#10;V8qtoUky3qOqyTyzxxeZt3YzmshE2tcMy54zT0jSOLAXJx1qMli44IrSEbI0uIc53ZGPSkySj5HQ&#10;8Uv8J570zHK/NVtiFx90kdKZI2SfmGABimuSGIK96jUbpWOwgZ60hguWuD8nGOtTCJRGx3HJbsan&#10;iVQjfOCM+lDEASfL+tICFx+7XIHAqhK7CBgkvfselTTyAZynGeKpSPFyfKYcdKaEUpHmbzPvDLd+&#10;9PZlFpGu1NxHXFRyMMjCrUYByTmne4mKxfKjANN52tTjnge9JxuH1oATuOKZ5atKTg9anwArDbQS&#10;u00ACjEq8dB0p7EbD8pNRn76fOe9SRn94w8okdqAEGTleg7YFShinO9sgetTxIrTy/IAqpnNUp2T&#10;dKDMqg5waAK9zqjWzhghkZu2aktNfVlk8zS9uSP4ulYNzHC0seZA2JDzULQRFgfL6YxitlSVgPQr&#10;e60+ZosXg5HC+9aHkz7G/d5A7gdq8tWK8LTCHWXg+YEP1xitmLV9ftngU69BdfJhgyYyBUOl2A7t&#10;RtgkP2fPPWpFGeorE03V4bklDoDROH+ZSeDXQzz6alqJJb/ToRgBQ0oBP51m4SXQYu0gP06VG0ql&#10;COmKakttLBmHUbKRfRXFRSLcLtDaVICTxii1guC+Z9pmOCQvv1qdXBQ81UAcOASc5556VIpUuQVP&#10;SkFy7Gfmf5R04OamPQHNU1bCAYFHmnHIoHctfMHppbkjIxUQfLckVIpGcrtoGP8AlJHPUU3jc/sa&#10;UnDHJUHtzTcsR90UALxvb5TSHp1pMHcOKGwEBxjmgBDjeTzmmevHNOJGHppPyA7e1ADWJCdBx701&#10;sHfgjkU1vmTGcc0w5XBEQJ470ANUN5N2CnU9RXrvwitS3xC8QXGw4i04gH3bivKCG8pMLyRXv3wi&#10;t3Twr8RrgwjBuYkX3NNboEz1yXz0gVZME7yePfpVJpSHIIz6VYn8z7Wckn5RyTVQrufBUZJGK6ik&#10;AdjNH+6TBNTsqZI8kAjvVdkkSXHl/Tmnq7bTlRyaAH/OBJimEHJ9BT94ZR8pBzUMmfMxhs4oAUEg&#10;j5QSTSsSCuD25FMGKkH3uW7daAG9hk96dwUcikOfmyO/Wmf8tgN7DjjFIB5+5Hz65qMkYckgc07Z&#10;MScc49DRsBkbco6daAGbv3owD+NSZ4Pz0hCAjC0gAxyvJNAC5OBhqTsScZpcoF6E4piuh84eSevB&#10;zSAXg49qPm2Ebs0ZXIJHWgshRiEPSmAuQQPmHWmuDtJ3fhTB+NSZOGwaAI8EYGaQlsj2PWnEe9GO&#10;p2/rQAwBy+SVpVDCZz8wp5x5bcdKZk5UFu1FhGhcJetbHZ5vAzwaxWTUnvItwlVDwSfau9SHOkKd&#10;46cjFZ4hJvkBRVVTXOjqOQk02R5YXEzDa3St+3aRLWBWTkLx71pyeQqv83TtVCZoNmfMTAFNisWo&#10;iX1PTg/ljEo71ralD/pqJHKGHlKcgVyqjN2jLcvkEV1umXFmkV0Zm3ubYgZ7cUJBc56UIEkymeai&#10;Qp8nIqWQA6jf/vTtMxIHrQIh5f3m4oGXoJYvLC/Zk2nuagnhcSSFVUjr1qCXzVtiVjJwegrSsijw&#10;wBw2WHGTQCMNZnDMPJ/jxVvzJEjUmIkHmtSbT0Ds6lCMkj2qk8ZA2k5P0oCwsNxGxjJjGM/lWxaG&#10;KS6lB8obQMCubMTLM5ycY6DtUkLsqSktJkt1zQB180aLJFtihBHfrUMiwSWzKYl3bPzrFiuLgtIS&#10;JNoHrVlLiDeM3GCKlBYctt9zFuDhuQKguIpEuEZQQAcgVq2cqyamwzH7e9WruNWRhhOU4xTA5Zrw&#10;SzojKgPQ8elaKNb/AGO3AhC4H51kz2pW5uB5T7i/3qIy4G1icr1qgNR2QhcKvWhOA2D1qmpG8YJx&#10;nmrGQAMHkikBcVysqfTqaP3bEsYySKrbmxgheDTgx+bIX86XQCtcI3lSsCeG9axpww78Dk1tztlQ&#10;McH361lzJvYqo/gOKAQywi8y6kZY0wO5atJ7cvcpnOF6H0qTSdNnWweSTeFL8KDXQx2yBrhmcD5O&#10;M0MGcS9hLJqvEbjHUkdK2YYBFY20bpGOTg55Na5QrO5DKfTjpWTfR3Jkik2OQOvNACusO3hlq3bz&#10;xrGpMGSD3NYytMGOYiR61Og3eYPNx8vSmBPd3m/Uf9RGB9als7pDMuZR34NZa2szSXZKsR9aqjzI&#10;7hlEZbBNAGpc3TnWJysYKDIJxVVYoWvmlMLZPf0qBHZ5GBg6H0rQjZRFjCkilYCpJGqyRkEj5qsA&#10;naP3Z6etJMdzgBBg9qjYOgU5YnP5UCNGMSeQpDDNVbw3jWQXazYX1p0UwCpuJx6Zq+URoVP2gcp0&#10;oA5QF/KcG1YEdquW0u2JMFshuM1vW9tAb+MN5SrzyatzabYjYyXMbA9hxRYBun3MJuLMtaoBn5zm&#10;tm4Ns28pZoeBg7ulcjNCIpZFE5wT0zUkc0ywKu5+nXNUIsXke6UN5SZU8Yrn5YM3isFYE/eIroQJ&#10;HtWAYg4HfrUPksC/zHOKEBlRRKSo3N1wa00hjW2xtGMdzVJyyXR/ctnzKtt53kJlJfu5xigLlqKc&#10;xR4VEwQelbFvcrJoEygJuIOB3rnQrsBmJwMVIjlAdqtnFIEyW5AKSt5YJAOag06SRrlQ1v8AIJMZ&#10;qcODG2VXnqKmi8gMwVEB3CmI25ntodFkf7MjH7O2CR04rgbH7Xcatq0is+17w449K7WcxvoUib1z&#10;5fSsGydIZWWO2XiU9R0oAc99eW8qr9hlKqo5JqT+2CwXdM3zD86tTRrNEWYoDt6Yrn5dNm8yRlc7&#10;d2fpSuDOttjHNZKDNGWK5z6VHLbsYJRt3HPBFc9Yyyx3bRsWA6Zz1rqbS5i+1woApC/eJNO4HMva&#10;XH2+X90wPv2rVgljj0pka2UkcVs3D2zM5WxyR0xWNNBK99HiCRfm9KQXKzhmuiSqnjjFL5ecHyeM&#10;VeaCSMJmLHHrTSVEYAPOe9AFCUOlk5ViM9R61T3OUclH5Hetc7WQg9BSskAsrhgkTYXHWgDFSVWL&#10;bUPBqZpY0RBI6Bf1qii7dav1BHLZAzWDqEt0niFvMjkZNwwAaBnVyPbPbsUAwR8vFV44ZPOXfDJt&#10;9RWfbzq62fAVeMD6V1ltNbPBEo27xHg8UAYPmJ9uMYY7scVnRSMPEcqmFwN33qu3SzJ41hAVNpzk&#10;irCRQmdmyCSeuKAZpW7AW33uoqvKkZTc0yscnt0qzGsawOSVwF65rKkmR5rjZI2AfTrQIsxmJY8e&#10;Sv3qtp5JjchlIOMVjrvkVUAfNXYFdAw2v0p2A1EdRgcAdKzLtQt0SAORxzU8m82g+U5zUCRytMm6&#10;fkNRcRXhW6Yykl8g1PcK32AkYJ2966bS7WM61AzrCQYGABPFZmsxLEkyALnzT0oA52O6vEiiwo6n&#10;j1q7FJPJGCyt689qpqijac9Oma2raIfYJzkE45xQMjRA27CE808KB5w8heR3qdSEC/ujz2p8jf6B&#10;M32IcD+LjigRlS5G0jd97tViK5thcQGUBiIjtGf51zup654dtngje+sy7NgRhxljXnGsa9qMmp3U&#10;VrpsyR4+ZweTn09K1p03J2MZ1Ekerat4n8NabprtLaW11c4Jjt4nUM1eMar4y1vVNU1LHhmS0iB2&#10;7I5MnH1rAktdNMs88ulXwumB2TPMWzn2PSobCxuFuY2a5TAlJYketdEcOupzzrtqyLURit5buVrS&#10;YvLyWZ8mtax0/T7yPVbhr+2WZU5UEZPpmrk+lQXHhKJ477c4bovJqnDYrbyqRdyrM6AP81dCVkc7&#10;dyFNGE9nqYaNo5BJ8jj2qrDo7QSahjVtrsQSVPJIrolu3glijbVYfmGGH/16imhhgntrxtePztkL&#10;nINCEZ9t/aK299Hcm6XcuEYqQDT7SOCGW9+0zx+Xuy7k5wtbseqW1/bNazJasiINjBcEfjWfqWmE&#10;6LcMl1N5ZUhlJySKFqMz7eDTL/xNfw6VPdGyljKzTElRIw6gGtm1k1DTYbaxj0HToIInbCvGHcn1&#10;3HJ/WtHwx9hPhdLeHTLeI2ynkcHJ70y6hkk8TQs+rRBVY5BPWi6QGTa6nrM/jbULe88GST2bRN++&#10;jbaV9OK5TXdP1I+JbM6d4K8TMvmnzGLvj2rvpbrT9PaO7F+rkONsITO81RuvFHiy9uYI00rTrG3w&#10;Mt5QDPT3EYOlaH4ruNQBufDsqwiHMjy3GMfmcmti1jgsNWdW05T+8O35en41TefxrN4j0OS18K3F&#10;9aQMRdItwU81j90j6da1o5tdvLnU7W4+G9xavb7cyuc8HoB60tgLcn9nXSzh55trJyM4JHerd7Po&#10;9j4N+GlvZ+HrCOGTzTIrAMxI7knmq0/9jWVtpa3eq2wnlUiCFSMtjqTWdfQSz6DayC6VVVz07A00&#10;waNHSJvC83xDhuv+FZ2iXEUBWK8DYCg/e4rn9cudnxL1Bk06aWJZB5Lg4571ZMcg8H3VvbtsZ0++&#10;Dg5+tTabZaqugyi8ltZmOSxA+6O1AGf9o1xtS0e4bwhDJBnDN5oJX04p2uP5OhC4NqNjplo81hoL&#10;mz+K2qzDWrqS1uY8SwkkqhHQgdK3b9rK/wDB2oRC5Klbdtue9YYiPu33O3BySmeeaNdA/F3TZVkU&#10;CLW4GDZ96/QeQ28/gzwHLwQ+hwHcD3xX5qIt1a63q8bRSKTKSp9cdK+8fhdqZ1T9krwFK1yrTWrv&#10;BNzkqU4FeXTvznq42HuJnD+O9a+Jnhfxh/bUFpLquhyFF1GyVPmiTs649O9eleFNZ8O+IfhZpuqa&#10;dNDtlhy0YblGxyrDsR710N1b2F7pWs2k9rbOkli0ZWRchg3B4NfGkk/in4a/tb3RjsruXw9qOr7p&#10;LfJMbxseSp6Bkr1uVTjpujx21E+vGEithgx/eYFWYLm6ikkZJpwxHGG4FOtbjSL3w9pGo2WoWs1r&#10;c6akyMDwoYZIz7VkXOu+AYPFOh2E/wAQPDUV3dBvJglnVScdck9KzTHcv6tp/gnXNFt4Nc+Gmi3I&#10;WMhbhUCyqfXcOa8F8WfB66Qm+8MeNbe6i37lsLogOnsG719EeRIbJZILjTJIQOXimVhz64qik1zH&#10;NGyTSghz0bim6aZcKrjsz4g1I6vpfiExaj8MdSguoo9rwyxEK3uGPBFYup3VhN4dxNotmDOhHk8E&#10;AGv0BvE8M6po32bVvBGi3A8sjzHjG/HfnrXzz43+DlxLei98LeLYZYxKXGnXMmGjPcK3v71w1cK3&#10;selQxS6s+NxZW2n607W3hmdVeXKnzCFGeteweHIwPCwnFnvJjycvn9KyfE+k65ZW32PV/A+t2E9s&#10;nAeI7R7huhB+tJ4TluF029zegpuxknjFcNWk+x6lKd1psdusiS26/wCjqpDHimTwyjTpXEj8IcEG&#10;rVm2myfaEW+hDjofXNRTNPFczxlCVx949K5bWOi55lfW2pv4kiuFhkkAuPnUnkV1V5Bb6j8Jtbt5&#10;NNxNFYfLkcuuOR71JdR3D3Y8oKBvGcd66jT7aJNOR5DAJVt8D3B9qLLcTTufHMzXdh4wWBBMrxa2&#10;jR+4Br6/0bULK68LaS6vA5bTIt2G6HHOa8t8Q+E4JPiBcXq6tAqkO4Tb90nrXPaXeXenao6jVW2N&#10;dbSrNjv1Gaqq+azWokuXc9yvrTfa3MgswMDnHUVweuJcxWGmzCYhRcgZzT28ZXEOp2lrJ4ct54mC&#10;gzrLyQfb2rQ8QWb3/wAOofst0Qq2xkQKehxnBoSelyZWZQi1Zo0tMSxSD7OMjPSuj0q6s5ryO5/s&#10;xS6KcV4Jp324Xt6HkuhIZirIegx6V7p4Mh/4obxU8jFpcoQMfdFVKFkRFtaGfqWqaQPFFsn/AAjd&#10;vETcYI2gAknrVXVoraSbSGXTbfzAVYFQOlVfFlr58s8kMW2SFw3Heqnh64u5473zbadxDb4LEHk9&#10;hUvY1iepaHrHiaHQ54orktE8Cq48zHA9qq63JPPo92Wguy4jLFlkOeOwrgTqckeoWsP9mzRM1wQV&#10;39vWt+3vpPPt90GcJ8oJrnlDlNYs734e3duvhLU3iN7BK90AVZyDx/jXuNnqz/YoPMihIKrklRkY&#10;718v2t5JFrtrJHBtVpclQMCvQF13NjBgKxMYDAd64q0LS0OqEk1Zn1BYanezWVmkdzbvG0WA4fB4&#10;65HtXNanqWk6d4qeWfX7+4Z5wYrYMcD+8a8at9bvoLGWSPTZnb7OxVBLgHiq+meKdP1KPUIL7ww9&#10;tercN9kZuVlx1GexFaUm0jOdJJ7H1p4f1ayutDu54LWYQtACr46kdRjtisPWNaWKHUSs7yytcBVj&#10;LYzz/SsjwDeTL4M1yI2MAAxtGODU2paZHNq0VywiRVc/Ju6ZrS9zmjTUZt2Om0HSka5lujq0ameJ&#10;SdrcKTWjqdvNDfWq/wBqeYrdWLdBXIaTNcQX2uQCa7WFUG7JJyfarFpP5viaR5r65aNJcbST0raM&#10;FNeZhKpNTu3p2t+p0EJdGUQpCSeoLgVcecpYSSXDLGijLEHOAKlltvDT6V5jXaJmP5CsuDmuYunu&#10;7axtW/s1LmLzSSN+SB2yKaw/KT7ZTexJrl5pkvhuye0mupDJC4XepUZx3zXI6L4ku4IjY3em6Iix&#10;XLbpVCksCfWq2rXOuaxqMVlaGS3jQ4uJBHtCD0B4rd0rwJoK+H7p7vxbNO2zqZNoB7+uauMVJ9n2&#10;CpLkik9ijdt8ObzxvpNxJolxdJbNuVOTlvrXWw6sklxBDp/w+trZRgGVjk4HtXHzWVpp+sJHY61p&#10;pQTgMjFTx35rfi1Tw9ERHb6Q9xcsihiDtBY1NVyashJRe/TzOwuZp08M+Zd6lYMXTCcAE1y8Npo0&#10;3iCB7jT5EQoxY78CpJdN1a7ksWuUMYjkDRRiThM1JfaNqb6ZIB4ugUeVghSM4rB8zWptFQirXWvb&#10;QrOfDElvqenWuu3MTzXCgMmTwDzz2qWfQPC8Kzxx3l5JM1sNrvMSVOPrUOiwWtu2oRJZKWU5Lt1J&#10;781tIllLfO76dLuAxkNShJ20LlBp7uyOJXT9Yhup0PjNWDbhtK5wD71jXXhSCWVHn8W6gx+0bwqk&#10;ivUDZ232sARvyfly1SPaTLKheaJQvOWPat1IhtdzmdPs0XTreCHTxsVACXXr+dVvEeg+C5dN8Ntq&#10;2h6Jviud8DqFDZ78dxW/c38/21IrXS4pPkIMuAAprnY/Des3HiFbzUPHk1w3mErH/Aq9hj2qeZdA&#10;Ss7vRDodS0eKwig0/QocCMKGCBRgU9m1GV2VixRrZsnfjBq3fQeHYLOYP9ljZY/lIYDJri7nUEaw&#10;ukg1F2KxsC0fOPTpSUbu5pKoraGW9rrsWsl5NZlljGo5ZVOdi5/pXU6h4j0aC3sBDYalfSi3UKiJ&#10;jLD1+lQ+EmSXRL0XN9Grm7IBlPb8a7p9M0EaTdNHoFiZvK++AM5Perum7GEtNTgrDUPG+o6opk8N&#10;RIDwob+Ee/0rsoNKvIrAvOUxnLe9Z9tJq9k7Y8KLcASEs4bGR2rn9V8Ra4PEcs0+tQQwBfls1x0H&#10;61Xs7ake3ey0R3hTRTaQskwCD7wYfnUX2jQgu0aJZsg4LBQa8duPFctzezRx2d3Gm7G7YeK2dFka&#10;czRx+PJBub5t8f8ALNZyTXSxrBqXU7yX/hEzcxKukaYXY/dAAIp8t1ZRWaW0MJUshBAj/rWVBozr&#10;qlpIb92PmAhi3Wuhv7bU3h08w2unkIgDbSDgUqTbmmx1WuW1zzS9jRdWkJiyRMTQCPLj56itTVYR&#10;/at1gHgDI96zAnyjg4Fe3Td0eBUjaRC68rzQF+U1Iyna2B07VGC29MI33q1TMxMDcR5YzUBUFgQm&#10;Oeat4+ZTwADTHH78/KBxRcRTcbQ2Fxk04ZK253d+OKsEJgcZpyhe0a9KdxGtaAHTRlUPy0w43N9a&#10;fZMBZS5jx1wKVwRMTtHWgSItr5B7Gk52NzUmXMrDC4p2MKeKCiIZ2fdNPCjYOKcvlswHIpzD5DQJ&#10;kHO48U8cRtxS44b2pOMnBpCG5O7lKTuad/d5/Cg/efLd6EJCAfN0qdHAKYKk7h+FVsnDdaVCvnAb&#10;Dz1NUgPNPG9tNJ8XfBzxXQXz7Mqxx0I71lT+DrO6stFnvvGLSpaylkjHygk+pzzW78Q7qCwufhXd&#10;SWjNG946uQcUlnf6XqWhmGPUtNUNakeW04UnIrkruzPTwz908+12O0tmtoNP09pn8oj90hZV/LrW&#10;Avh/T9Q8OTf2x8LrRCWIjlKgPj+detWFsNNsJYfI08Dz2ILuGPPvVe6NxcXToGiUuQMjoBWMWktz&#10;obbPl3xR8LXi0u8utI17ehUnyM5K/lXgOo6T4otL2dbvSdUi2SsMlDtP41+mFvYafFZRQRxGaV1O&#10;478jNcv4j8N2E3h6+S40nRlSS3ZXZiuVzVqeujC2mp+bROoJI254mUOOFOcCtBdj2yEZBK9cV7Jr&#10;/wANxYXesXNp4rv5YGmZjHs3Yz2HtXmEiXNpPeBvB13KN53NsPA+ldCmYOHYwv7LSee6L+IPKO35&#10;QUzuqheaFKdJl/eCSIEjCjFdDJdwPteKVFO4AowwRUqXNwLjZ5tuw2jgHIOar2jMpUnfY84TRngM&#10;3krdqCOjEnn61PGt/AjGa5AXPOOpFegzSIYmRrJFOPSsC9szNGAisTjoelXCrqROhdFfS7lVj1A2&#10;+qTLkglXkJBP0Nbn222mRFnCbh1YDpXGTafcQKXaa4U7uiiktm1IXUm+0YpxjPeuiE7nNOjY72zE&#10;kd+r2+sHaQflNWri5ka1lS58P2zMW6la5W3uJkmjyjgA9K3o71XtRutA4AwPWiXvGTjbQig3w61p&#10;09r4ovITHepILYMQr4OcH2NfSNh4z8MT+B7CfV/AUFkywJHK0GGCkcBsD16184OIHjYrBjnt1FXr&#10;eSdbdUeF3TbghhnI+hqJQTFZvY+lbS51iK8vNQ0H4lWGoWc6BpLQyDp/uev4VQ1qT4Q65CsPiL4X&#10;/ZblIyFure38uRG9dwxmvFdMeO21EzWF9qVsSd25Jjgn3XpXuPg+58Ra9qGjaXL8HpdTvZW2wNDB&#10;g7e7uR0A9TUKjrqNNrqeT6r8OdUtdK+36F8SNH1awMzZSR1SaJewIzzir/gv4c/E7X/Gek2lj4E1&#10;iUyXK7maJkgiXuzyHgAV+gvgT4LadBrNnd66ziFZkl/s2GZtkrjpv5wAPQcn1r6ltbbSrTTIIbTw&#10;/otvGsIVY7eJUAA+ldMVZ3JdWx89/DD4K+APDfh7S5b+Ox1TUiqPcSyxjy94/hUH+Ff1r6BeUpFD&#10;HHbwoqxgKqDAAHQDFLJJJkjyx19aqOcsTQ22YSm5bkJkfzh/o45POTU0dxKsqDyTj61UcAycA/Sl&#10;Ut5hypqCTUZ7aa3aKbSNPlR4irJMgZSD2IORXgfxA+Bvwa8QWWtT2vhuLRtTkBZLuwACbv8Aaj6E&#10;E+mK9vViAcA9asJcTBlGzPNXF23GpNbM/KX4gfBL40eHrXWLiDwYur2EaEm600FnVR3aMfN/OvmC&#10;+injv5RPpeq206lgVmiKsD9Gwa/oFWVWjcNCnIwQ3INeXeOPhj8GvE1lK2pfCrQ47ryGCXtkixSq&#10;T3JXr+Iq+ZWN/bt7n4bJpt3PF9omkaaKOXcqBPvgVsXNn8Kbz4d+IJLzwA+lTwWfy3lvJk7x0+X1&#10;Jr7P+JH7PnxS0jTr+48LavHrdiXkd4Nu25iT2XgNx6GvirUrHWbPX9Xhv/COtwSrdMssN1bshyv+&#10;y2KpQT2K+NHmdvdXMOtQLPdXkiebtinkJyy9sk812oVrjRY4XRWATOW5pNSt9MvfCoVdPiR4xkAD&#10;ByPSsnSr2SKbynG4owBJ7gUnHlIS1ItHvLnQPi1aO7yjT7y7VJ0/hQ54YfT+VfTUNxbS6ci/aYy3&#10;kxvFIpyHU8jB+lfM3iu7067sdLUaaIwkJEhA6nsRW78PvEZ+zR6Pd3YL25P2OVnzuX+7n27VnOCY&#10;3E+hJvJ9ASUHNYd3u+1ElTgJwfSrFvcZRQ0gwSOCOtF+hXJwNrICKwjGzJZzV0x+yWw3E5DcV4d4&#10;50i4juk1O1jbYX/foo+6fX6ete6SxAzoxZsKhyPU1g3Nu7xXkRjDRvGwIYcYNdEVciMkmfN0F2Ga&#10;NXsYwSn3qshUPIlQnPFamqaE9v46v40uVELXGUB7A+/tTxo8GJ1bx0inA2rs6k+9N6Gy1MnaQMYX&#10;8DRxsb5hWhNpmpwWLeVDDc45JD8kVnqUL7Ws7iJ8dGBHNFwEB56U4Y44pDs8s/WkB60ATKU3cjtx&#10;Rk7m69eKYCOeO1L3agYvACkrRuG0cU38KQkZoAtJDvhZhege1VZPlndSvfrSo8imQrM446VZtJNM&#10;eW5W6cqWHyHFICju5PFJuGF6VutpN49oz21wrpkna3BxWTNp+oo8u4SR4PIxx+dOwiozDzFGaYz/&#10;ALt/mHTile3v1VCLcvzx71q6VomuXeqQu9pJHCD1PegVzGhiu7iZBHFORvHbrXe6V4dDPYTXLkKp&#10;BCf3jXT2Ol2tsigpFwozgVs7jtQiVcBeBiiwuYjit4IRF5flfcGAB0qVm/1nzNz3zUe/EUxPXHSq&#10;jXEahMkAnOfaqILW8gYMYwTx6mq0swWbl8AdapC4Lx3p8/H9yqFzPDHZuWvAxA+cA0rjSZqSXMJC&#10;g3HGeorMur+dZTHAkkku3gqOlZMBup5XWKwuizyARptP5mvX/CfhXbpv2m7VFLEElxyT9PSs51FE&#10;2p0HNnmNnpviW4vhJJpd8wL5I2k5r2DR/DE114RgMeqeVJswVK966JdS0LTtd+ztNaOzYHlmPj8+&#10;lem6HP4eltAYvD0UB25kw3OT04ry8RipN6HqUMKonjFtous2fiO1hvblniNyP3qnjGfSvofS9OgX&#10;wf4eaHWAh+ycx+X97PvUVvpljPrDvNGrxrJuAPfFLq180VtcxW5KDAVDt4GK45VJT8jtSSNmDSrd&#10;kYObM9S+5hXF649iL4wRiIRrKA4jbGOfUVhz6nfxxS+dq8g3HGTLjrWBcvO0crxG6YHo3XOalKRV&#10;kdDNb6TKUjgtbmWZUGcSHiuj8P2U4S/LyzDCn5XOaoeEdOlW01K7aVmZQu4EZxmu/wDKuHtJXhtH&#10;B2dAKmb6Fwg9zDR2j1Fj5ig+YQM1plLObTXE0meQc5ql9juHmLOJchzwK6LS9Lnk8ks5ALjqeorL&#10;Y2jG420tJXtCkWnDbgbTnk1uWdusRMcttnJ5YiupjtLO1TTDFJv4Xca1bmztJrIOsChxGCQKzl3G&#10;pa2OSFpE+qQhn+ViAq54NTXdgNOgu7h7C3VWQEENXQpp+myRWnm+J7WDa45LjJrnvE1jqD6rocQ8&#10;avNbxsD5Y53e+aHT0uCqWkQmGLUvB7s1pII3tHVgRyPeuEjkXQhaQT6nPcmSSUwknBIHavYLJbSP&#10;wusSTIGFuMr0r57+IMz/APC3vAKOjbS0oFEIKTsxVJtK51uieJri7v8AW0l8ONBAJcR7nzmum/tO&#10;OK7tRGBnOSCeMV5vYR266dMy2TgkL0qxfXUEGo6OrSsdwwme5q5Q10FCpodT4tkkvvAGoqpKBbNs&#10;KvfivH9MsbY+BnEcKCSPUQAMYJ55r0F31VtNKvC4V1+6fQ1nwW9pHr/lrPFjz1aQE4xXTTehy1Fq&#10;Zvi/Sdbu/CXgJLGX/j3uIWmiBxux7+1em6bdXJ+G8didMiMn2GJWY8nIHNSvHataQyQsoItgGUd6&#10;itYJ44ROZGVVc/jWdST2NKUVuV7WZbPVJfNtPlJHOOtbOpNYXfg+QqqjCcACqcz6fc6XcKtxAWD9&#10;Mc5q4sCReFIuV+WP061EEaTZzGktNFqMwA5wVz7VHq2opZ6XcKJ2lkYswBNX1RfKnl4XGc1xt7Y3&#10;914nLAuF8znJ4xWi3M5u6OEv31XUtYtZ7rWo9iarH5duGAHB4JrqPEt14RSw1xU8Y2st3BosIuIw&#10;RwWHAH0rTvdE0K28N6pO2i3U0/2NjxIR27CvKNE0qzvde8VSHTrx3kvCsZJPGPX6V0wjFnJKLLfh&#10;hvEgtNWh07R55TOG3kdAD+lWb6xu7bw6zXltNDM7OQC+ST9a9l8I6fDpvh69jms4j5iHa+OT/wDq&#10;rzvxiRP8SfDlrlzGpLdeuTRzq4nC2xN8JNDnk1r4ga1c2905trYxWfmknlupGfavUfEKzt8NIYIt&#10;RXzGEgdgexp2nSwaf+z/AKksdsokCxhEUY3Fu/4Vh6xdRJ4N8Pt9pYytGTIM9M1nJ3ZqmlHzOa8M&#10;20FhqoVtRiaR3Yl/U13Md1cGW8CFHJOAm7qa8Y8QXGpiDQvsKyCUXI3vnrur0bSrO7TRvCrz66r3&#10;D2oMhDcDIrTlXLqTGTk10PRNGsUm0zxJHqGk25Mygx/PnZj0rCmhsbbxHepHIyK5xjPpV2ylkS6Q&#10;DVmbYOQWrJ1hyP7UnZP+WZK47Yrku3p0Ovl1TF/tOwtbwxSXseC2azdfmS58Fau1sJD/AKMcBOCe&#10;PasjR7GPU5BdXDzwxG5I2t1OK7F4dOhubeOGzJVY8HPQ1N+htZWMn4fRXw+FvipJGufOluj5AmbL&#10;Lj6810a2U1tHqUruzy7csvriqMK3aeIdOlikCqhO5R0rZlluJ7pCX2IB82e9UtNTm5W3YwoNXsJp&#10;LxJNP2MCQQw9K1tFGkTam6i2G8lsd657V4tIS6sSkB+dzv2jrWrol/4ct5YhDIv2jyGB77c1pzvo&#10;ZOFtyvrcZTxNZw7Y8F8bag0+2gg+IGjM0EgIQtz0ps1vqt14vnuJZGCx3O5RnrzXUE232FJXSIyC&#10;HHuKVzRIyNfuZZb6xEVspfzMbRXR3GjJL8Br5ZJW86TSZH3E9GUZFc4ptVvLWURGRmlP4V0Umozv&#10;4X1CEqyqLQgE+4pcxbifPOm2k91qGstLO4iiuWAyP7tehWur2Y+HctjHoFvIVbCPu+7jvT7mHTbT&#10;wXNMREFkaTIBxya8xli16LTL+e00+4kD6imGzwMngfjXTCV0cVVcsj3bQo5m0i1uTboCrggY64q9&#10;eP8AaPGLl5YQWiAwPaptDW9i+Edq1zpyRyro4Zogc7Tj1rzTRr/VJ/itqglLlVviFIHQZrnlr1Om&#10;Gutjqb/TtYuJGRtQcQpnhR2rNW0ht9GAFwGKy85HWu+uZ3SxtjtAUw9+9c5Kluxm3zAgvnFTexdr&#10;i6SbgrOHtQITHkbq2EltjPaYYBULZyOgFZ8Q3GxTzlRBMoHvW5q1rYQaZGP7Rgjc2wDqTjORWbXU&#10;rnSdjx/xlrYn1uWzs5ty79uVHHvWz4Rt1g0e9drcqXjGR/eroIPDGiroz3my3yZi2Sc5z6V0H9na&#10;XH4Vgk+3x7jEcAHFOwXscy6F9XObcbQ5xRcxOY7JVX5VBzV62ChpAGQjzCNwNOvAI7TeDz5TZOKd&#10;ykrmfBFEtrtLjGc4FWLPz5dXlQyqqhwF5rOtpJG0tXJYZkOQasowN9brEk28gnI6ACnfuGxt6pIl&#10;rpcTtd233lGGYc59KyXuImNoSi42hjivMtcj8Qaj8XYAfEVy1paTr5cKsQA3cnHWrniPxD4c0bwV&#10;f3Wo69ZW0UNoOWbLyMOionUk+1TbtqZ866lzXZ4ZPEmmzOI0igjY/NwPxNfMvxF+KjW+t6lZ6PcW&#10;U9xErRiYjdFD9P7zV5j4/wDib4s1zUr+1sJZtO00yMojRsSzL6u3bPoD+NePrHySSWbd8xPP616u&#10;GwbsnP7jza+LSdonqmhPPqGj65qd5qNxd3j3rkh3yq/ROg/CtuGx1KSWKT7EwHmcAcV5Bp99qen6&#10;qZ7WU7Nw3RseG9q9CsvGmnO8C3Ok3lsdoDGMbhn19a9WEYx20PNqVHLc7c2mpIsm5IlHlDjdXO6h&#10;Hdra3eJAdpzw3NTT+IvBJtzt+Id6SY8keS2fp0ribzXbNtUn+ztdOCeHcYFW3YyaNIzRDStQafyy&#10;htyCrjvivNJhJ9qcJbbUE5O4HqM1qX91f3cYUEhA+WAGM1UCnykTyiFAGc1CRbegIJfMjIuU24Hy&#10;EdKsoB5s53gnio9sew4VuKfgbQBigQ/seKYC+CAnepO9ODxKHyq5oAiZjjoKrguy3G2YYVgOKi23&#10;U2siK3ilZmkwNor0PRvD8UFsr3V4HZwGKD19KaFc5mw0XWbu4s9loVhJBeVjgAV6TpmkaZbBUjhh&#10;kkVRliMmtm0tbh9MvPLQRpGgwo4yK6vQPDWo3Je8XWWs7VWBM0y9QOoUHrQ9BpGba2Mt1bsNIuXf&#10;ULe6iM1r5fDrnu3avSrnSdDtLD+0Ly1sTdrZRebZRkHLY7kUv9qeHdPtbuPR7CFWlKi7nCfNKV9+&#10;1ct9pkHirW7m6nuJIbzaq7ydqHp3qHqTcg1S+nu54ykbRxKMCJTgAVkoMLKUBJbgoOua3LfS9Uu/&#10;EFxb2NrDJulX592FQHuT7V3qeGtP03RrMRSy39/uDTysMKWP8KjsB0ppXJlKxw2haPav4i099SvG&#10;itgxYqV6+gr0+C109dQY2EsduhgKBh8oYHihtPnn0O2iurO2tJCo5DA49K07bw74mfSzDO9i9kse&#10;RcLKFJH4c1S0RlOVxFZNJ8GyolnDdSu7HKOGwW78VyzXviJr1nk05wjHPFdFDaWVreTRwRs6+bg7&#10;pN+fzpsjW0PiCJ54JhEQTtCdTQSrEVpZQ6hZPFdazdxw+arFJHOCR7muknt/hvFokyOdPvLxIlAV&#10;WHBHQcVyzajazaldD/hELxrYygELlcj6ir1zp/hNRpN7Y6BcQzpgurSlgfzoAsyia48MyRnwVp9v&#10;CHGGVQCQPSmNqFtb+HxDY+FrXzMANO6ZNR3N9JI2njLogUDaB1qpdaT4yurS2k0u9t4x/EGTOaeo&#10;Edzf6vDYwSTeId26MkJ02/hTND1rwl5+rPqPh+ecPIArMOVx6ZqraaHqA8VwLq3igzPHyyqflU+l&#10;djNY+HU8BeJrv/hX63IggGMfLx/Wi/kGhIdQ+G0mnSy2Gn3iyCM7lKkdKz7bXYEstSdfCttMUmAW&#10;KQDNYPh7U9Pn1e7iT4RXEVu8+I7lhwp7jHet3xPo5g1n4W3NtJcA3UxEsaIduM9TUtBsQatrK33h&#10;ydT8HIJXSPKLGmStM8LyN/Zk0smiC3dpsIkgwePrUmrTappurWR0y5sGlkMSvEyg7i1auo2d8bvw&#10;09/epDM0SSPFEMZzzTQFXW72ZHSM/DAyyumVnHQflWPFr/xFtDZN9tu5IA4BidT8q/Wui1fV7dNe&#10;8FxR3kAj4WVNgJbHTmujuBpM/gq8dre2G2BcDbyc0mhXMxfGHhEWFt9t0C0e4ljACRxjcD74rkr+&#10;/vpvEYmt9DEUbTgiE87h71KdAszqVvcwaciytLwXOQc+xrXY+HNNutLiv9WU3Mi/Iu3IpMaVi1a3&#10;9iZ7J38M6dabIcvuUcn8azNX1ye5LxW1jarFGMbwgXNZetPBK12xhZIlZSGBxuFXre20uXwAZDpz&#10;5CfJ82M07AVLSPTLzTJY7jTYhIrdSv3voagltp7HUkn0/wAJzTxRp+8iEnOO9LbTk3s6mFI1h6H+&#10;9/jWpYaxpqarcEwbn3bSp/wqkNmQNbsbi4dDra6d5q7csMmNvoagTRfGn9pSEfFmS4tpLOR1mj7A&#10;DjgVf1Cx8CXviGaaXwo248/KxXn6CsKa81LTtR8vTru4ESDhXYsMenOaEBkaPe+JWuJ0ufEOq3Md&#10;vfSrbGaMqY+eevWtm7a+aC3Ad3cyc/LzVyG78TX+lxz3HgKygUE7GiA/eY7kCq11dRfafDoXUlhe&#10;O4/eb1x396YjKZLqLx74PWbT5Ar6xbkORjPzV9ffE5FH7DHilfmAHhS2P/jor5t1Ce0ufEfw33Cw&#10;Yx6xbZaMg5+YelfUvxHsdVuv2MfE9rZaJLPdN4QtzHCp5YBRnHviubEXtsdmCklUVz8vDCJQh+ZS&#10;Zn3MpweKzdYuPE5+Hl9Yt8TdbmsGb5reRzzjtu64roLyDU7S+vIpvD+qwulw3yzxFDnuOa5fXJo3&#10;8ObVWMSkcxg9feutWcEfbYtQdK6S2RxNuCISojUANxitJV/cg+1UbcKsC5lJO/8AWtFduwfSskrH&#10;xU3dsQj5WFVJYspJgHkfnV7+8M0EA55+lMk2PC+vXdjdTQySXXlEFd2T8ma7f7XbOLkx6kWBXcBn&#10;ua8rKQ73yqjLDkDvXZaFEp893yRtXIz09KuLuS0b3g24uov2nfDE4d1b7aa/Q/Q78z+GdLdjlvs4&#10;DZNfn1oUQX456AQucTg4A6V9jeF9Q23SwuQoMS7cmpburBa70PXd7llxGwFTB/3Qxjgc5qhDIz2S&#10;hWjwR0NKfMwSqE464rjkjfYfK0zSSbbq4RynylGIwfwrnD4w+MGj6reka5dXOnxTjJYE7Qfetou2&#10;58AdRV/SF066Xx5aXGnQshgUHf3zWc4trQ2pSSknLY7rwP4/udZBhHiDTkuRCP3NxgEn2Jr0We7v&#10;xvN58OJApHE9t8wHvXxJ4r8L+IdI1gajpl1qTWout5+zsfMh9+OcCvUPAHj3xsuhwR3M1rqFuiqv&#10;myP+8HsynrWFHEtXU9LHVicEpJSpu6PoiD+wbiMeR4lQOf4JRtIP40yey1GO3kzAWXqGTkH8q5yD&#10;xJ4NvSq3ng+7tZWAxNCmMH8K6G3bXIrZpdJ8f6bfwhOba5I3AemTXWqiep5k6UobkI8zy2JVhgc5&#10;oXaY8hGPzdfSta2utHurnZeW0Wn3DLhlJ+Rm+vSrjWFvFG5/tnTnXPXeOlDYkmYbCMQkmJuR6VGq&#10;oQQsWAxrSlk0aOAiTxHp6qO24VmvqngtFw3juyTGei5xUOaW7NI05PZEjWz7JCsWQU5qo1uRbjKL&#10;kt0pf+Ek+H0a7X+Klso7fuiaiPiL4eO42+NrV+erDFSq0b7l/V5/ysja3xGwEHGOoqlJBJgkYA2n&#10;tWn/AG14FYIo8dWikjGCKimvNDKIIdZilJPBUZq+ZPUj2clpYw2+WNNxP3qQ/dXahI7+1b0FlHOJ&#10;GlvbWKMEHLtjNaEZ8GQwne0t0wOMRnjI+lVcHFo8t8QLqMmkNHBot/K+0gBEJ3flXnw8P/EyV4/J&#10;+FOoldxPJxmvoLUvFuj2FviP4aaciheC69a4W8+KDCeQW/gtnP8AdiQ4/OoaS6hFS6I80l8MfFTe&#10;ufhPecjs9VpPDXxFUMH+CmpHjk769DHxC8dzMxh+FsiqW4ZwwxRc+NfEKWG+71/R7YYyykgkfnWU&#10;8TCHU2hhKtR6I8kn0zxLabzL4I1SHjlWBOfxrNWWdmkzp0kbA8FhXWa149urpJ4LDQp799xDOYgq&#10;Z9ia8tvL3x9Nr4ebwdbrHu/1cZHSuSeNlPSEW/M9Gnl0Iq9R2DXJdcMdwsfihSDEQFSEMa8/gsvi&#10;I1zJ9jufErDzj8+xlFehnUvEFsVFr8DLSWUjh5pcgGsm6uvjtdySqun6DYwuTzDxgVgsDOprIJuh&#10;ayRz89t8VLfTbiWb4xSWqKuSGuefyNcq+ufEtdVRIfihr90N3BUnB/KvQrPwY1xfGbWfiNr9y+7J&#10;iEpC16BpekeC7K2VItBsABwC4BJ/E10U8vS6nnV6VG233Hlem3NxKtk+oaVrKyOhz5mW57nJrrtO&#10;nvbe5il0+axBEnKyRBgfbBr0kf2F5SL/AGTpWwjGPLFU30/w+t8HVUiOcgL0NdkaFlZOx4NXBPmu&#10;mQ/bNU1DR54bjwHo6TCMDdFCowexpLXwX8QniLxfEbw3EjchGtQcA9Oa07d1hlleG6jyR8zNUGoX&#10;/i9tIna28UTnb0QEjNXCNSnqpM3oUXT3syeTwn4ottNmlm+Jvh5mW3PC2w5Neaz6p4xsddkWXTLW&#10;4iF0Qs0cAB61rNrfjhJES90C+ePf99ZCeKgn1WFi/m2ihcc7lrpw2bTpS953OXFU1J2tY7bw34h8&#10;++s4riO3B8xeSgGK9pgTSLnw1rMFz4es54poU+aMhWXHcEV8rbrSTyZ7bWobd1fJIxg11mi+LGtr&#10;+1iuNTmHIBcA7TXsutTxkPdevY82FeeGlrqvI9du/BNizT3ui6xHLKEy9rcnOcdhXOz+IfFWll7a&#10;9/ZnMxQYDx2uQR9RW1p+tXDiC5sfE2nO2ASgkHP4V6JYa4txp6pdaRaJPsADOgYZrzKuUyjrynsw&#10;4gbXLc8Ok8f6EDi5/Zy8TQ8c+XavxVGXx/8AD44x8K/Ehb+6yMpz9M16t4jv/FlvqCGH4TeFLy3J&#10;HziFMmuOmu7G8O29/Zc0m3YqQJolUHPrxXiVuelK3IbQzmm171/vOLfx3bSS7NP/AGftUZieGkya&#10;s2mv/EiWZjH8JdEVTJna6Akfga7G28O6xNFE2nSaWq7xujZADj0zXoWk+GzbWccl1e6epCgtlx1r&#10;SFLm1aO6nmtNr3W18zyebTPEmrQp9u8NaXZZQbWiVc/XAqW28FNCsRHxSuemceXjFe8iTw0tqiqk&#10;UkgPIRc/yqvPeaD5Sq/gG/ZgvXYar6ulrY6Fm85Ky1XnqcboQ8W6fNapF8Y5ZLdRhoZzkY+prv4b&#10;26kVS1pbPkclHrjr4eCJzJE9jrlqZEILDcMH1rk7vw78Qrexubjw/wDF+C8RckW0z4bHoOa2g1HR&#10;nNKfOz2sXEO0kwTjn06VHO8D2zFZ84I4PFfO8Hi34q2WrW1lqPgK8aZpQqkwNhj9a+g/DNnqdzod&#10;vcavo7WkM9uG2RncUH4etbxSewpxcdS7aNGFl5U/Jzg5xUcrMbmMm3l27+uOK6e403RxoIk0y9KN&#10;A26SN85lHpzzW1pj6LfeGip0WBWjASWIryrev41XI9zK6OasOZ7bpgv2NfOX7ThP9ifA63EnDXU7&#10;EdjivrIaVDHfEwswUngE9K+bfj14Y8a38Hgqe38I3t3b2cExZ7f5mwRz8o5yKxvqr7GkFqfGQR20&#10;7YIyAYwABS2FlFtud42jJ7cmpVEkGtGKSab5JWDCVdpGOoIPcVi6zq175lpJplvA7qWGwnggdc12&#10;uN1oZzWpLcyadBe3w8zBKEE9MVwd00x1UMbqeSNpG2nNalvcJeX1491AQgBLc4w3cVn6hdacsMKR&#10;D5RuHSubmvoVFGXOIPLkIC7hbvyD7V9DfCKBov2VtVlcNuvdflILD+FTxXzoTbtozSIGJLEMTX1V&#10;4GEf/DKPw/2oo/dScD1yaxrPRiqRvY0ZSokkG4Hjis+WV90QGeRVyZHYNziqzRYA+Xt3rgRIxHba&#10;Dub3qUOpB5qsHiEhUock8CrMMDm5ccjI7UwHn7hzmpEikNuz7gAD3pXQoCNuSO1TxIzQRtJKVUNk&#10;L60AEMTtOpWHAxyWrpdIaXTtRt9VOhaddxWzZeKVxg59jXLXl0iRxZEirt4wDXIanqzG2kR9WmWL&#10;HzKH4NF7iaOq8W6+NQ8ZS3tr4es9PiEeGRMYY14/q+syHVERbhmG8j61Tv8AUzLM0SXbiPPbvWAY&#10;1GpSMZM5HHNWolpaFmeS4kIJcBSMsD2qoHzjAGBwDinNg7vmamgDa2cDHatFGxVxWaXe1KOrHPGK&#10;Z1VvTIpCeOlVcQpbrjGCOagLcHLHrSnpJ8vbihUJVMuOlIYKC0q/McZ9KteWQp+YGnIFWI4Re1Ek&#10;iNgBSDTGNOPs4+ZelVyefvmkdvkxkdelR7iGHBHHSgCJwChOQce1Z7ljuUD+I1pNg+ZzUBVMKwYk&#10;+lIDJdGDp1ph44xirsxO8Hb+AqDYS7kjtTTJIwGLn5ewxQVcMcrg1NGdu4gj8ahkctcSHcOKYBn5&#10;jmkODH0FMHUndmnDG/occUWAMnoAKcHKjjnn0qGQjcNo4x0pUDMoYNgDOSaLCuWJbmJNNJE4GR85&#10;JrnmuPMuXO4kDOBWfrspFncqkTEluoNcxb3mpxEEpgdz1rpp07ajOtL/AL4gJk7ufarKufLOIhjF&#10;c9Hf27gEx7CW+b3ragmspLJytxEHAGBmtWrAXlUGylYDFVGCfP8Av0XA5Y9qQi9eAxxdT3BrivE9&#10;3fwG3hjufmx8+080rAa9/rV1bQ3ENnBFLOz48zPC+9cbcjULiWZ77XtYmk6hROwVfoKo2+/zUeWa&#10;Vucnk1qqY3lYhH/E1ShYVyXSLrXLW5uGh1nUYkA+UNKSD+dd/pvjfxHH9livdCs7iIPhX3YYiuDM&#10;Tm1cnIAHAquPIWBGaOQN5vP+1USpp7jep9G6XqekX1vI6IUk8v7ncE1fZZEdg0QznrXjXhe/s7fx&#10;Kxe+jjLxL948HFevJd2NzbW7w6vZuccqHGa5Z0+V6bAr2JS/znCL09aYGBC5YdTVdhKJ7gGFh070&#10;zcwZ8rUjLhf53UR9uOacswVTmQA54qgWUQnLNmqsrSNGu0nqM5pWHc1xOhuWyW/xq2JI/wB2c8Z6&#10;VgxSjHKKCF6+tK052jDYw1NoLnSFlAPC8gcelGYyyjeAMd6wopwFXNzu5HBq15ysT869PWpYXL/d&#10;sL361E+di/KetNR22yfL8van5+QjjrzzQAwdT8tI2PMQZ5NPbO89uOlRkZRz79aYywo4txsPCnPN&#10;fT/w0tWT4BPNsI3XJds989K+Y02/Y4PkPNwijB65r678PK1p8JNAtvsrjfpUTNke1XBXYlHqXJG/&#10;fHLuSelQkkSrgc59aezfJyV61CNvn5LDpW5ZKzMxySeVpnG3GT16mjAwCGOM80ZAd/l9KADJ3r9a&#10;kYth+T2qLPNLnk9aAEI5FRBrhbhD5bFc1Pj3p2DluRSAaXQkDaeaXneOlMKrg5o53HDmmBIGYDhc&#10;Z7ZppY71z375pgD7BlDwfSndvoKQAc7iBjqKVs5H0qMg4f5j2pjFxuIOaAHE/vY8FfepNq/ZnPkj&#10;p1zUOBvB28/Wpt7bdpAxigCHnzFBU5NKP9W+PSnKCLp+nSkIPmv8gxnmgBhJ2jCjrTMvvH7s81Od&#10;vOBScenSgByBDEuWwM0pB3HGD+NNIUxMN4AzSrtwuCeB60WAaynGM4yKRQBEwYr9c1Jn5nyrdqil&#10;j8yGX/StvAoEdxFPA1yFxkE1srZ2UlvG20D5exrlAvluCFPTPWtO2vJPIzhgc4xWCZ0poh1GxJUk&#10;OQBmubNvOWlDA4B45r0eGL7Tp6lZRuCHKisW6s5FiuCYmxk8elAzno7Uraq3mqBTCxD4FwuD71oG&#10;JzEVEzD8elZ5tit2zFpGy3AzTELmLfH8x6053RXj+/yw/GtG3tgZ4t4hUbM8mqV60eABDFhCdrDv&#10;RYDRsxZSXQUogO0Zyauy2sI8wxzxkj7uDXHo7eXG4lkB384q+l3cCUD94QuKQGsWuUYKZXB7imJF&#10;KZ5MqpyetEcrTSjFqc7eTWtawTNtyoADDOaBmNdRlGsPkIyfmphhRiRhccdKva3uVkZYWIROa5yC&#10;8nIbFswG7GWpA9Df+z7bFcFPu9PSs54iJHO4ZqSO5YsFJbGRzVuTy/soOwk7aYGOkskdzOTKFbtz&#10;1rVt7qfbGfOOCehPWueuraWa6cC8lUjJBApE/tJLGBNpJ8zk0WFc7RUMsjMVTOOcdqpXcSrIgEWP&#10;fFR2lxLFbwnySWMfPNJNNOWLPEe/SlYZHtCsRu5xTsgRj94vQ1Q81vtA5J3N1qVxKGf9yeV/KmIl&#10;V1MuMt96kkdPPUgMCB69arxkEEFvxp8hGFGzscUANIkZ5D5xyBT7eOQXRJU7Q3Wqm9g0YCHcz9q6&#10;K3Uf2XGpQE44JoGaFtdxLBBH5X3VPWnvOXlyG78VmG3mLuQrYzUyIVWTduyRxilYRfTDRzcr92s7&#10;7RH9qu42jQjOOtQtPGguF3tuHv1rAnaQ6rMVB2sRxRYaL146B5hGAAKjsXUyy53HFQPHIYQTIeVp&#10;1gVGobGG0kHn1piN4sospQM5I7CqHlIRJgjk1YOQCODz2qPkO/B5HrQBELf93KVf68VnzymMN+6O&#10;d3p1rZiMnkzjJOTVK8jXYjNENuPm9qAEtisq2/yEMOvvVuVFMuPLzxzUemy2ZSQh1yBhTirhA8+V&#10;g2cnrQBlS20zXVvtndRvBz1qrPPeR6vOF87YFA6V1kCggnyeCRV2eDTvs0ObWAsYzk0XA4RdSxMo&#10;Jk3AjIrpEe9l09XiSUYjG70/Csp9PtJdbm228YfzeOeldXE5t7Gwha1QoFGeOtIRy2y9N9I0kTEZ&#10;OMmrA8ndHuuIwfrV7XZIEsYXW0YM6cBOcVyEEd+fPZ458M3P9KbCx08M1ut1tFwHIHWtCExHz87T&#10;zxmsWKydba3kM7BsZC0lxJKskA8xgCwp2A7eHTLOaxhcJDnPQmoLyLYAh09cIv3vSsay1KaHahMh&#10;HHQ9a6g3NtNogDwqrGPr60ldAYMaWzwH5UBPT3rOnj23MgyTzxUc0uzXECMV+flc9Kndt9wrYHK0&#10;AUpUb7MfkNRReYbOYmRgQa0mUbVUjPHasySTZfTRlTjsaBNE5e6xb7Z2wBzT40PnOdvzE1JCqmGP&#10;EijJq4qojsWhBPHSiwDow2YxtI7c1YmQtYhBcIMelZ010B5m21PI4FU47lguZJmGW6k0wLE1up34&#10;iOQvJFZmJlabZeyKVPp1rqNOnsZYLpDIm4xnBzWbNETf3QKgIpOCO9CAqWuoypJGHIOD3FbcWqW7&#10;F9/kE/wjiuXnW1XzAx53fLWTM0UbO2wvg5VQ2KXUEd3LPJIrEo2M8H1qplCVBbk9q5eHV7kwhG09&#10;hj9K37Ly5Vjdr6MF+nPSgZI7MROFJUhD+NcrLe3QurmJhONs3pXdLax/aJP3oOV4Iqhe2Ns06j92&#10;W24Jx1oEc5ZSk6mHALAfewea0p7aOa55iHIyCRVi302OFy6RcgksM8GrrEiHPlJwaGx3Oba3ji4M&#10;bA7vlFW4nKRwkNgluop94zme1UxdG64qCdZV8srHxtHWgCeSPdfgbmJIB3ZqUq6HBUkYqKyLtfAE&#10;EN2zWy8B+zkvIASeRQ9ASuZUjg2zAl8H3rLvLm2hsQRbAYPGO9dTFbI7mPdhduc4rE1CzhN2qsqj&#10;axwT0NNMTRlW+pwoyuUf5l+XIrWt9Rt3aFRZgsW496zxpV5Mse1Igobn6Vorp627WWIgWVeppiSZ&#10;rqyl1O5QSOnpTWQiRvlOdp5rMZpEjfnPOQK07W4R9McNGNwGMHtSASCW7jb/AF0pG485ptwzTSDK&#10;s2O5q2Qp8oCFen5VLFHEXQFVxu5NAGS8I8qBmZFBcY5q8j+VNbBQjI6jIqr4iufC9n4f3Xeu2EaY&#10;yqmUbnP061wj6hdXugakbHxK1qvlfJKUzt9OtFrkuoonoV/qeg28WZI0klCfKgNeY+JvE2qPos0U&#10;OnRRo7YQKfmc1xFzdazBrbJf6rcXEhl5lxw47EVTSKefxReXQlmMSquF7D8K6oYe9rnJPEOWxDBp&#10;GmT3GoXV94rvYrrbujUknJ9KZaXAi1zV1czSEsFQhOv5Vvw2wl1WdhOT+74UjHNdh4V0bU28R3Uk&#10;/hXSYols5MOZFY+3HNdKSic7bZ5Xcxaqt7cyRxhsnKq7Y25+tXI9Q0iHw3m/splnNwqRiMZ3ZPtV&#10;/wAS2ckfiazEmtqqS6o42oeetbNpo+knQmZ9ehfOz5WQHZ+NWtRDleK2i09rOdPntgdrHPWsaXT/&#10;ABZPc6jLDpSzuxO8+ZjZn2rK1Sy1e2+KUM8XjIT2n2cA2390+xrbstX16Is1v4ZaUheTvOPxoAqT&#10;eEvFEfg6a9n8cW5UIWeAqQVH1PpVS0g1D/hHdLaSC5urUzEKw7Y61rXWqa/eWdzHdarKMoQUTIAF&#10;WrHUoLXwTo1nFBE+x32gjOC3Wh2voBm3MWnxW6zW6PGwxlavJc6vLodvtsJWQAZODUd2hl0m4k2x&#10;5xkqPWm6RqNz/Zmp27iEeWpxkY+lAXJYRLFc3UiSFHkUZGcVE8zI+pGWOdt0ZIYE802ODVLqSQi7&#10;Xhz0OK1lFtb+HNRN5bSFktWyCpOAO9IEZWmSW11aXY+Q7XON4zirUcdlNHdQN5JdWIBXrWNoCx3A&#10;1u8sdRja3Nw4I6EY9q2NLjs4vGssrzyBmYgr1BpsBZ7m+03w9ex2el3E0pXKKM5P4DrisvRfFuvS&#10;ahqkV94BcsBgSKpXd9fpXSahqljD4y8MPDo9s8kVpMvzfxFh3HtXOadqbLcalFe/DdTm8dvtca8c&#10;n0ppXQEr6Rc6n4ij1Bre6QQuSwLZwPQU6I3cviO6tIw8cKON5Y9cV0za7YWHh/S/+JZH5E2csDzj&#10;3Fc9++v9f1C+057QW6J83zAFz349qQjpLQ6LHq0Md3YExAAEg/rmszV2WLxhHBpuoPJbSlQ2WzjN&#10;ZdzD4ln0GWKHRYd24/MZBnis/TdN8cHUpTNprwqjDzJGbPTpiiw0X9RtLe21QrLEXcwBsDnrXPQX&#10;tg2u3lvHpt+CzEFihAz7V0V5H4ljnurx9NkuYYwBL3Kgd/pV3T59Nuxpsyz2P3uE2AHj1NTUd4tG&#10;lKXLJM8j1rCeNbWKSNMkN8xPTPSvpb9nwXEPhD4zW5uVaNr6OWJN2cEj5uO1fPvxK0+V/EuhXls7&#10;BdyrL5fOCOnSu8+CF9qdp+0zocUmpSiDUtIeGeNvu7gPlIryoR1PdrVLw+R9ZyyH+1gwQ/fPeua8&#10;d+GtG8SfBrWtNuRCk/2Vns7or80MoHHPXBPBrpr6Py7uf7/+vbj8adbOwlhU9Diu6DcdUePLU/OK&#10;b4ifFTwRZfErwjceHfOngu5I7Vnf5Ys8Bh1yp6gZrzjwp4c+MPjH4t6rer/wnN3M9/unuRI6RxHq&#10;qo3AH4V7H+03o8UX7XHw8v2012S8tIzKMff8s8/jivs34Sr4Yi/ZJ8A3Gl6LpkUT6Ipi8tAGL4+f&#10;fjvmu2pGNOCkt5GkVFq7Oe+F/grxv4f8B3h1T4v6m0t+iefp8kzSrGEzt2sehPfFejziPzmCocDv&#10;VieaVwrS3Tnr35FZFvqnhOXxm2njx1o63u35IJZADJ9Ca5I+Zm7Fg8H+LOOOaswzypcwlZbgEHgh&#10;sVLPbSLnNu457dPzqiyuLhPlONtAI1NSi8Oat4Ums9X8JaRdRSQkM7xjePoetfPWvfBy5hGu3Xhb&#10;4jJJBLuYabctgqfRW/lmvc16sdhzkd6ninuEmUpcSrhx0NZzpqR0UsRKGzPz21GDxjofxJe11Xw9&#10;rdpcR3gEizIQrL2KnoR9K76G6t7nTImZoGzbjaQwr7N1mz8Fa34eitNc8DaNeII8LM0YEi/Ruv61&#10;4J4n+EV5Aup3vhXxXLPCULDTLh/nT/dbvXDXwl17p6VHHp6M8gSRF1A5KDLHA9K04Cjztt1OFWP3&#10;QzgA1zYTVrLxncWmq+B9ctpo5trLPGwB+hPBrI8ZWRl8HXAtdduYfkDo0MvzKw5HI/WvPlQcXY9K&#10;FZTR280dk/8AaavqKFlTGAehry3XdE0+7ku7dry7gkaXKTID8h7fXNUvAWp6pL4h8Q2mo3czyDYI&#10;2buF9+9ezywWMkEZNrDgxDDY5BrOXuM3g07o+epfC2u21t5s3iKOYBhsffgj04r1DwZPqo0XVba6&#10;J2mxdUc98jimazZuZZM/a/kfg5OCPpUeiXsP/CTi0IQSRwkgscBq6OdSRxuLUjJh0m+TWLl54oEC&#10;XUrB2wOCeK1dK1a5s76+j+zwzQ3E4BdW5GPQVteIUgvPAdwpmlTfA4DI2DuHTpXO+GdFYeGfDctw&#10;sgkiunLKXzxnj9Kj4kWo2Z1F0baW9gAAzJFkEj+dQ29uYrfUDHJZbSeduOvv6VJq0YaWZ4DIEFpg&#10;7R3xXjNjqmp2XxC8awTz6gyTSMSGJIYj7uPSsrNmt0jr9SgvD4t024W3b93dYI9cmvQ7HSkn8L6n&#10;dK8itFbKWz0XNcd4f1CDUdDR59Jigngu2GN2dyg8GvRdIvt0Hi62aJEhaBApB+9ipl0QJnPzeb/Y&#10;LrhC4fA7Vlpd3sEuF0t2ATJOc5rob6O2/sy+CbjtRjnpzXnw1y1hm8ie1Tzmdgit0kH17VDhdmqd&#10;j03RdVsrrQL4nOUk2uAeh/pW8ltph0mRxrNtHKkytCgUZb157V574YhsHt/Fj2+nvBHeSozruJ2s&#10;vpWldyahb3sGEnPOCD6VDocuqNFVTR9D+F9bEdjLBHqsO5o1B5613rXAm0C6MviKOEh0KNv+9Xx1&#10;Bf3kd9DcQ3067XBZQa7qx8RW0kduZpnb5QCwf+lc0nd2W4I+udP+ytosJefTvnhGx/MGX+tR3lts&#10;tbp0eIhkx8p/Wvl7UtZuYNA0+e0h1G4ViSqpMQV+grX8OeO9VzZrc6XqLx+YFeKUncB3IJ9Peumi&#10;+XdnLWpu9z2XEkcSGaa4lxKT/rCBir1rq/hv7Wqyao5IIBjJyKxLuXTr7RNDksvEUbRToPmDfMh7&#10;gjsRSwaV4ftoonaSW4nZeQTgA1u6y7mcaTbPVNOn8KTW0nkXFkJWhOxNoXJ+vGa4q90jxRc6p4jB&#10;8Y6nBGl18lsm4BgfcdqyZbmwsbU3E6IkQcFURvmr1Dw/q+n33h60likh4iGyRh94e/uKxp1FKRVa&#10;EqSv8Sf4f8A8xPh2/F7pscmiXUZkU/vpLjHT6881vaZ4ft4NTikn1qIlJQRtrvNRt7W/ayjk1PLx&#10;y5iaNtu0/hWXcaTq6BNt7IwA4JPatKsv5VcxpOMtJvlb6GfrUmuTWcEFhqYiYEAyHnIqvpOmarHc&#10;l77x1cyMyjjccVftrLURqSj+1mC55XFS6q0tvaxP9j81wvChqxvfdHTaKfKmWJILVUkCuvzDqDya&#10;dZpIvy4gUdiWGTXM6LqyXWq+JluNAltWgkQKC2Q4Poa6h00dgHC2bMwHBuQv9anlu9AnJxVmXZLV&#10;TbOw1ZFbGQynOKpSQedHDHJqsjsP4gcZFWY44EsZyHiQFMgCbdmqlrBem5uJTc4QZ2g+la2sc8X1&#10;bGXFtDb+HtQkh0J5duAwU85NcncS+K/7LuxHBJFlSQA278K3WvNVbxNFbW0iMrowkLD5RVdW1OOU&#10;Wp8NMrpcktKXzuzUtxsbwT2lqedLpeq3l6x1OXUMCY/u1kK8fUetdlY6Vokel/Z7TwpCjeVku7Zz&#10;65JrdmiYMXlhkwIQWKrXP3l9cDTb5IIpUDHliMEgVF3JmkYJbGYmkwv4hkErDYlwGKpJtAwa6t77&#10;T4IVInI+QLxznFeLaprl1DqckUZlZjncQ3H50aZqniie6WO30a9kJfqYyVH49K1jT5XqFZ3Wh71a&#10;pLd6TeyGRI4RbNlyMckccV5nPoHh83+vzX/jiFriNZTEu/gD1xXRtdatY/CmR7zVZGkvBhEjQjbj&#10;2FeVvBrGpeIXt7Ww1YGSc75HBCqvc5NdKdkcDi3cs2Nx4Uh0TWA+uXF1KLxhbxQWhJfnpxRPH45m&#10;itZ7T4Hapaopykrttb67a9G8O2Ph/TLGaFvsMs8cQ3tIgyCfTNdxZ3FrPnN1bqoHQDtU1JodJSWp&#10;4xp134+F9Gl5pupOoiHGwg4+orudPluYtJvSml38azMC5kYnP51p64uvxyfabLUbGS125dDEMx7e&#10;pz3FeeXHjjRpXntDot5uEwTz4osqf7xwPSsVFnTpNHR6nGD9ndTnzISc/SsEBsSqUIw1dYVtJPB/&#10;hp4NXNwn2fd5m3Bye2PasF4wrzkgjLV6lL4Txq6XMUCDleDUDr845XGatk/OMj6U0pznb2rZOxhY&#10;r4/2qjcPnI9KtkDJppByPkIppisVsEqPl7daEDbzyevSp9o7mk2tvyMDK0CsXbcptcbTgD0qYhTs&#10;OD0NLZeX5cgcDNTTEC2iA28E07isViP3g+lN7HmlHIHSgjvjtTQEeGEsZC+tS8kHkVCv2hnA2YG6&#10;pcbZMEnp1piYmOelBAwfmoyMDiopJUCjoKBD3ADpiX+HpULMBk+9MXzHkOEcA9Dip1hKiPcM0gsR&#10;AEr9w1LED9pi69+cVIF2ynI6DpinySQpaGVhBHGpGWdsVSJZ5b8bUgH7L0VyVH+h6zE4OeQCcEV8&#10;sPeaPNqFnPa6dqEaraRkrHcEbmA9vWva/jt4r0aX4TXuiWM+n3E095GbowyBhbqvQZHUnqa8F8NW&#10;VtFoF7PcTvtjiRgG6sfpXNiWj0cG3GJ6bo2tNLYWcc9nqURBAXzJSePqa9R01fNe2dNbyPIwQK+f&#10;E1ezPinT4m8LyyLJIA7rwEA6V1lzrl/p9j5ljYFwYQzx7s4AFcNSKtoejSnfSx3vimXXtKtNLlsv&#10;EEwa4WTaxBbYRXjU954zutfzc+OtcuHM+cbyFX8K6608U3WpeDoJNT8Gi1iMrLbSM25pOx+XqKt6&#10;ZFpi605g09phJznac1rSnFKxhXb5tS3pN4W8NXNrLbfv1gO2WReG4q/ZeHGvdGkml0/w4Vd2AXYr&#10;E/Uds1PHo3iC9uJPs+hCJS+FY/KeK9B8NeG7vTIr+7u9eRVKAyK0uQ2PQdq1bSRzc1nofM3i74X+&#10;HpHupE/tCxlLk7oo8xk++PWvHr7wJr+nwXrLaXUkXXz4SW49cHkV+ht7qWiNBcvHBZhSdu2QAgf/&#10;AK65K6sYnS7mEEaoYS20rkY+lYyqNaHbSlzK7R8CpZt9otEeGSRhxkpg1vR6WDDGGs5DgdlxX0dL&#10;p3w6v/EFzAjLBqB37CsBClh6445rzfVdD+I1pr2oH7Za+SrH92kQYY9c0KTsNzjexwFzo1k2nW5e&#10;1UgDjK9KyLnRLddIupEsiyqhJKjOK9Et4LqaC7jn8RJFIIztUp94+lU4p57OO5Q6Cs7NKRtJ4NbU&#10;6jijCo1LRHkdtbRvI0a6TJkuwyVpktheQTNtsJWyc9K9kis5JJnnPhe3hDDdsGOKW4szKBu0hEAX&#10;72K6IVW9jnlRVjxaJZxLLujkDORgEcVt6bHfS6iirp7s5YDAHGPX2r3nwh8K/iD4g1TTxZeCL4Ws&#10;lwP9JuUKQqvdix649utfe/w8+DHwp8P+G9Fa58O2eramAjz3V2nyeZ6InQKO2c5r0KaVk2cNRRh1&#10;PjL4X/BDx3rUNlqNxpjWGmSSo6z3gKvcDuUQ87R645r9DPAXgnwV4Y8IeTp2gWjXUtun2q/lUGaY&#10;jtnso7AcV3oEaW8CrFCqrEAqoMAAdgKhd3x93HPY0NnLKpcc8h38etVWZtzZH6047i2Np60vlvn7&#10;n50GJVYneOT92mkEocA1b8nMinzVz6U7yWDDAX8KLgUNj4Hy01lw1XzG/OVqJ1+WMFB165pDsU9v&#10;LfLThwOtTumIV781BJkBAEOSaQD93HSnLNIpIA/Oq5zuH0pDnA+X9aTA00uDxle3OTxXEeNPAfwm&#10;8UaMI9b+FXhyeQI3l3USCO4QnuHXB/PNdJl/7vNTRvMGX5W6+tNSaBXR+c/xM/Zi8WW9zeXvg/xd&#10;balEXdvsV0fLnQf3Q33W/Q18G+MvCvxA0Dx1qdprHww8X6bPHL84ntmC/VX6EH2Nf0LLPIHjHlsR&#10;WJ4o0DwFrfgfUrbXfh74TvLeS2KH7TApYZ/useQfoauMrs1VXTU/ndjmsjrGmI9rDMkiFSGwK43U&#10;Y2sviFO9s0yCPUUlgOencivrn9qf4X6J4O+M/hK80XVbhdL1MyyQQ7t32V1PK7u4IP4V83z21ld/&#10;BXxPeGIi7tLqJd394N1pNm6s9Uez6NqlrqHhPRbmO8XBtEDkfwOByD+NdbK0jaLAWkJwvBHevmHw&#10;ZqM9j4uuoXmkW2mdAyE8ZPf619FWUpe0dftamNoQY+etTbUzqD1MhMpaMgDoKq3DHLNsGeBWnKFN&#10;nDiQZBqlKiF4y5PyjirMGjifEGnRyxWku0kBc5XqK84uTYpc30YRtysOp5r3KVCVnXySUK8g15J4&#10;s0oJcPcwlwCxzgdKpyutTWm+hykk0qzxNHqcwYD5l3HFbV5Al78GdSuVW2W5tJVJAGDIp61zkdvI&#10;WzvVsL83PSkS5uIjeotw2wrgqDwag1uZcLsY/wDVHp1NTA/OfXFNYfvFwRjeTgetLHg3EoIGQaZI&#10;4Mvz8mgMNrZc4x6U6dZY7TebO5GSAMIcVVLqWAUggAHnjNAFyIB8fvgOaneELIxL/wANZrmXZOyT&#10;KGQZ2560R3k7W8Qa3zluv0pWAuskn2dmEBx61Wh8r7fDJJas6JKCV9cVd85jpzqpi+7yCRVCNriW&#10;/MMFkXdmGcdB+NOwHdr4k8OmysYh4auLeRYgpYdKdDqNo+q2ir4ZmvULjchUjj61lWGgahLd27S2&#10;4ddwPQAV6RY2FvbWtqqm3JKjKhKfMQ1YzjYadNqcMn/CNiJBgrGT0rdEYSAqlzEirGAFAp8hUyru&#10;AAC8AVTkcE8ORzRYVxxkASQAA+57VXZ+I/lAB6VHI0IDn7TyFrOlnby2Hlx8Z6mjYSJ7iUq0uWB2&#10;rWHNcp5pbc/U5FMnuYz8qPJLKeDjoKu2Gj6zMqyvEwj8wdRiolKxrCFyiq3kt1ZJF52HJ6rjFdBb&#10;aXZrErXCM58wZBPWtW5/s620zTRJqUInVcEKvQVp+GrHUtV8UmK1t57lvOXykUcEDqzHsB71hOod&#10;lOjqej+FNF0Q6GJF0CyXCqSxAya9Ni022+yRHLhDH6cHHtSadpEdpoejw5B2oPNIP8Qrrt0S6DG0&#10;iRBRHgD1rgq1ex3wppHnieGPB154/s7i61qDybdsta5AaVu2T1wK69NH8OwaneXEOqQpuQARI4Iw&#10;OlcrqmmX9zNfSaet0srZIIYgVX8N6frlofFc2p+IZ9pdfLRmJyRXM5ORtsdsGmj1C3AvGEakk/Sr&#10;zxWNzp7hrW22kfeyK4+9k8Qy2Nsbe1Co8mFc+laVha6iuh3JfUZt2z5RmsqknFaGlOKkVrzw94du&#10;tSs1ltJGKScESEAH1PrWjdaVYWfhaPFzpkgUcMzAEfgantYrhYHZ5TndisjVNBmvta0wCbWJjtJK&#10;RyNtUe+Klc0tDVxSLOhXxgv9Rhj0uKeO6ZNyhuEx3r0GweWfVryC11C28xFXf0+XNefx6Pe2Hhyb&#10;ytNulIXAaTP8zXV+Doxa3WoXkokLTSru56VLTQlJI7BtMuImKvdROSAXYCtO1jf7ORHZuf8Aax/S&#10;tlFgmmadbxPKWDceaqLdBbiUJPDjzCMAVzNtnVB6FuEL9lDSQsfl9OlVby9kTR9U8mBvN8hgn5VN&#10;eSyp4ZnYiMfuiQPWuRsNY086zCk1zB8shBU+9EbvciVjzzVrnUQ8c8j647GdjsQtjI+ldH4a1y4m&#10;gMl1ouoRxR/KDIpy2PrXpUl14PSyuXe4s0LRcL5Qbn9a4a4l80XhGn24R5W2YTHH0rVaaGL1Zbur&#10;2NvFGh3cOtOsSRSboscNmvG/F07zfFnwRM8ZMaXEgAx0JNem2sEb31kj3G0JuIX1rF1G1szq+Wso&#10;SVuMjIFVCVipK6saem2Ev9h6TJtQhogSh9Kbf6ZpdxdWTvIpaK4Vto/hINUr3Vprfw06Lbv5n2Uh&#10;MfpXAeGtT8Tf8J14smvZ5VilkKpC3Rvf2p/ECVket3DacsF/c3FzaLFBbKCWbHI6AV5rEZL/AOKF&#10;61tbSrtlGGBwCPpXL+Lf7bm8T2Mb+LbwW73O5EQkKOe+K2vBZ1M/EHXERGZLa3iLMO+a6KUbanJU&#10;lzeh7hpWnXEPh2Zp7k4KDBNQaxPPH4Sv1htmdgvy47jvUzX8crW0LXAjVVAwT3pt+0f2OJBcQkGE&#10;/jWNZuT0NaGiPILnUJ7W6gulklQCb94hPevT9H1TT7zwVYSvdBS0XINcFqNna3MskcunFlN0Dxx3&#10;rrdE0cpabihWGKNSFHfFJaFydzoUtll0292xHaYWIrmdJGprqPij7RaFY1uMRe4rp475f7WZUt1C&#10;CPaFrD1W78u6VI0QFwe/TNawloYzjrcineCTVUQopUoy4Pao9NsdIs7LVytlCpZmZSBzzXLW+pWs&#10;XxQ8K2kt5FK9xdEEKc7T2rs9SCnXbq2NzHEyWW5hu556fnWfvGzUStrGsWMPgfQGTRzNLCsjOm7H&#10;H1rw+TUNc1HW/FGqQ+DWhWDUoVjR29Dz9a9BMX2hbyN5gu2V8n1Arn7m31G81TQdMsrbarapGD5a&#10;4HB5JNdVJJbnHNu+h61HFNceFfCYMKbjpqtIgPGcVg3+m6jcTRRR6bO21+FFeh2enG0Szha6VyNN&#10;jUtu6HFXC6W5KJbRtJI3L46VlOSRpGNzxuXQ7yKbypdHYM7DnOcVqpbyQQwI11OxG0KWrub1m/tJ&#10;WOxyMd6yZo/P1uzV7cogcbSB3qOdnRyJIgS2kjiEpnbc0YOM1BLDPcusZV/L3jnHWtzWYZ4NA04o&#10;xkcyKFUelTDePC90Y1hEiWy7gvbIqHEamjmr2aDT7K3EdnvjSElgvb1q5pF5Y6hpUE0G0HzdrqRy&#10;DTLmyluPDsi/ass0bAgp61i+HNH8RWOm+OYluldpdVjaBiMYGea1pwT1OetN30PRXs444UMkZAcA&#10;qTVaaM+WwBUrjkLVnU2vJbXRY2ulJitVwF9cc5qvEtzHGjNgkEdallxm0rGYJNKTUJY5tNch7Zwo&#10;Zc4NUNE0mzh/te8uGREFw7bn4yO1dPepZLp9vdSx2iquDlsc1yms6lYXNzodtFfkRucbV4zWkTGb&#10;Nv7TYT2c7W0YKeZjd06VFdI4sY8TA5UZANVtJtnUXEaxYUAd62J7Vxab1WU5Q7s/0pTRVOR5xrPi&#10;LSdM1PSElgmLurFVRN2cVsWl5qOo/DzTLxNJuYoprjC5GDjOM1w/iBQ/j/SYk0eOWZrvChkzx3/K&#10;vYIHtrf4U6LCJLJAlqoGcDnvgVMY2RUm2znPEC+HIPCenW14/mJJswobqx960I7OzPgKGNbeMJuj&#10;bb7DpWT4gttDuvDmjzSeKrVHS4U7Cwya6fSkjbQ9NKqHBgULg9MCnzMlQVy3r17bWvwx0kRzDzLi&#10;AKFzyoAxzXmOkyqvjQBLTl5QS4HevQtY0+yutKtt2ohGjP3c9Ky9GtNOi8R5a3DbMfMe9QzZWRsT&#10;XUD3GlxyBFGAB61JLbwGaNVIIMecCs7WY7F9VjliR02kEqO+KfaXZNneSKFbZbEEZ5HFIDH1a7ih&#10;1bwzaKX3zamoUr2wav8Ajd5W8LWxeSXL2UZJU9Co9a46Z3uvHugmESFo75uq9Oa7LxJJFH4D06Jp&#10;0Mjaewct9MCqtoiX3Of02/1a48FeH4l1eQKsgVkGe1buvXF1D8N7tEMjTm3UIM9PU1zXhS3uIfDV&#10;0GKsfOZgx960F+13Fx4zSWaNvL2iP5vWr5Va5jzu5c8ItC+jakJdZjL7MsHbkV0E/wBmksJds6kB&#10;iK8zs7e4j8a6fbnSrsma54kViAo969LMNpa6UrzanbrEsOWZm7+nvUOJtCbKFvZylDvuUSIMecUl&#10;xPZQWV0sVxDnyiDKwwBn3ry7xx8QdK03TrtlS0WGPO+V5ME46Kq9Sx+lfHXjv4r+NdYivLWxebTL&#10;AgqRCx86UdyzDpn2/OtKeHlV22IqYhQWrPd/iD8T/Cug3er2Okw2ep6q2/zXV/3Nu5/vMPvH2FfG&#10;3iHX/FWteLJ7rVPFWoXMhkJRM4jjHoq9AP8AOawgJGuXZ2lJLkkuclj3yasqiiViIhz3r2KGFjT8&#10;33PIrYlz0WxsaDB4beXW01C0ldn06Q27LIV2MBxnHWsy3BNipJP+vcc+gPFOEa74z82fY1YXAgA2&#10;jgcYrqSOTcpyKzyxqsh4bkCpPJj80E26klTmrEKBJrptnJ7ntUmOSdx60AZwgjyRsUHfwcVfCJtj&#10;V4oyAOMDFKApKEgZzT8qZnycccGgBymNWG0LgrVSTInboascbPWozgtnbTAi5+b5R0oz+7++KR2w&#10;uMjOKgXfJcKict6CkBM8igxFpFAIOOetW7DTdavbptls6xZ4duOK3tD0Eve21xeCVh5o2pjgfWvV&#10;DpzRWemPb2TIgC5dfukenpQDOc0fQXtvDF9LDpySTLyxIBY+tdDp1pfXOo2JisbtpGkAEIXOT/Sv&#10;RND06SD+wrlt62d4Ns9y44tz9O+a6HUZtN0qO+TS9AtnnlAL3WM5Ddx6VMnchale10jRNO0azuNU&#10;mt5JW2sbONun1IrM1jVtRvPEFvsmjhsxAEitoRtVR05xWFe32blPOvpXMp4djnBqpZWniS88Tiy0&#10;/QL25mlBYBF+VFHJYt7DmluVF2RVluXtNS1KCbBSbJRkXJBNdbomjarfeGM3/mRad5gaMuu1mHtX&#10;XaP4W08eELm6Ou297dWU6md5AMbu6gH+7XSTS2F3plpbveWCIiBSiOAKdzLnvoipoFt4ei8U6VZ2&#10;WqxQ5j6hskhevNb+pw6l/wAJNeCG/j8iO3PG3mQivPbm58M2PxCsUsWv0vbXl4yCfNDVrza3q0kV&#10;hcroV3HuYr5JU596q9zJomluy9qpmimQLKQTn0qrctr13prpbfFK9hhRMfZw2Mj61tRNpj6GxuND&#10;dXdCShGMGqd1ZWUWjaLIIZf30pEeGxt+tMLG5oa6Pb+G7GORZXm2MXdiTz+NXZ1jutBvWgFtI8co&#10;UIQO9c/HHqcEJnudJhNuqDa4flhXSadAbm3nuNPsYo90Y3x+Z+tMRyE2p6nbeLZNHm8Caer+WrLO&#10;pHzA+1biHw+2lyxyeKjbS7Pu7M5Ncp4sh1q08XeHr7/hG7yaaGb5VwcSDuCait21i88QNct8Ofsk&#10;UyIApkzg9zRoPU6FkYJZiKa3kxJzx2rWOsX8dn9ltrQKBGA7A9Kxp9M1OKaxNvrCSSSj7gbOKZNa&#10;apa3EX2uxjQyLkbG3E/lQK1zQgKLrDSzBCCMku/U/jVs6zq9zo+p6db/AA5gdXyI5VkGCPesO8XR&#10;H8PQLc6rqi+YflwhBFQWi6jbWBXT795pD/q9xwaQWNm3tvGkMmjx3XgKwgs4rnKOjDOffFdfeXeq&#10;XL2ltbarpab7dURpcAJ6nJriZF+KEmiF7oSpAjbiinczY9uatWR0i70mWO/sryJPLYCRXKkEfSla&#10;4zQvfCtzaWpuZfHmnX0n2hHLpMPlOewHpUGry6rNc6VM1/A+y3VWOckACuXfT76O7Ittf1ZrdrjC&#10;bpWORn3NaX9n3Nu8bSeKpsSxD5W+6KYHX6La+FToF5e3NjauyIeXP3T9KrzXGmyqzQyFIhN07GsK&#10;S2abwtdW8XiqSFm/jUZH5VJo+n3yeFPHdleawJg0S/Z7hOCmep/Cne4rDr+78TSXdumn+DLa6EWC&#10;w88JtA/nVpNLvL22s73UtPjt9q/dk5249D3rg7W18TWnjTWUHi24ligmDRXAYjzF7gj2rtI5/FWq&#10;DT1fU/Is7cgfdxuPf60h2sWLm18NS6SkcPiNrkI3zoUK7ceh71yt5Lqs/izTbS0DxwQ4UDoDn1Nd&#10;bfah4asltIB4HvL24cDLg7AMVS8RTWS/D3RJ7fwxJbm4iI3DPB9zQIx59F1a11XTprnxbpziQZWC&#10;JwSv1xV210yD+3Jbo20aN5PfoawNAsNUk1G2lN7euJHz+8kJz+ddDOmqJ4ouEuNWEVvFjagPLU7j&#10;KmoXWlW2n3DS3ECubtUHTjccVl6sohvrKE6CymezV1Zu4Ydq2Lyx0a5eGSbR3kUSqygnAJXpS6w8&#10;l5Y+F5TZosllGVUDutFwMvRLvULPTtXiljZ4/MzFu52Zq6LDRb+fUDd62mZmG54xjYO1UGl1GWwu&#10;hD4XRx5WHZjgD86j02O5wwWC5LtLggAnFO4m7iXGj6NpnxA+HgsvGlzdCXxJb+aH/g+bivvu8ZoN&#10;G8BEIpEnhuAkH/dr4ZurSYav4ZP2eXzP+EitCM9fvCvuG/LnRvBSsowvhiAc+u2scRrFHTRucR4j&#10;0T4fa1o7wan8O9AkVo2/eLCqyKR3DDmvhb48fDvw3ofw4h1jSPEF2kSXhDW8hJ80Hpg9Rivu2dmW&#10;6jO04MnWvmz9p8If2fvBVutw+ZbxiqAcNj1PbFc/M4pHoQxM/hb0Pz+sgH0yGQxkF+x7Vbw4DZaI&#10;D611XhTwj8QtbuoLfTPAGtXb7QB5EZ2qPdugr09/gZ8dF0fzD8MrosQSY1mBYfrXcoOyZxTlFN3Z&#10;4Tn5EO8e1KPuferoNd8MeK9H12a11bwr4mtJ1PAuICFP0bofzrm9s6yMSqYzxg1PoOw8BfNAYsRu&#10;4FdvoSn7LffL2XgmuF3fKDjkP0rvtBMf2CYEjmIE0RYWOl8MND/w0BoMTXFuN83y72x0r6ztrK1k&#10;utKeO4kjk2L06CvgTxPNNFquk3EOo3MEiXHySxk5z26V6L4P+KXjbTZtMg1fT49QtRtCuBiRV/3v&#10;8acFzLQ1p0JT1ij75s7TxCLMeXp7ThYhwr84qyl20UsiTWd5E2cbXXHNcP8AD/4h+ANVNiLX4h2U&#10;FzsGba7cIwPpzwa97in0m404C88M6dPG6/6yIA/iCKyqQsS4zi9UedtKGWRg0XI4wa1tBXN/fMXI&#10;P86ta34esPsElxpOv3O7BJgftXn+kajr9n8TVtLvTLry5bpVjIT7pz61lFDburHsSvE0N7FLGpBG&#10;NrjIxXCax4QsZb6a90fxE9jdlyzRo2I3P0HFdjcbxeyBkUExKcA1CHIxiVh9DUzoxnuXRxM6WzPN&#10;lb41WUjI/hPQb6JRgMuNxH6UR+KfiNBdNs+D+uxOG/hDAfpXpImcTLmeQgN0yas/bJzZz8WWcABj&#10;GK4ng5Rfus9KOZwl8UPyPNT4j+Kt5KmfhRqT/L8vzFcfiau+d8eJbICHwOYl7Brwk12v2qULgvD7&#10;FVxipEvrlUyLmbPqGP8ALNDwkmtZEvMYdIfgjyXUG+LsUzi/stft1IyZFRnT86yI3uJLk+b8c7iE&#10;9G3Rgfzr6CttauBNHHNa2FwhQgrMmQR+NPksPgrf6mv9qfBPTkZ2/wBbbuV598Vh9R11b+83hmqX&#10;2V9yPDkj8MrDm4/aaibjJHlKcUrXPhUIq2uta7qkm/jyoCB+lfUGmfD79nOZIWh8BaS5Kg7XuM/o&#10;TXeaf4Y+HNhFGLL4O+GEwOCI1NaxwKj1f3kyzhbcq+5HyRpOl+K764tRB8PdejjLDAKH+dd8PDHx&#10;at9PDaf4UgZjD0lnHH4GvpR+Io/KsrCJQv3I4wP5VTJlL71u5s7+QCa7IUuVWPPrY72jvax8l6no&#10;X7Tcm8N4eu3TPCJc4H6VyckP7RNhfSL/AGB4qgIHKmEun8jX3G890FiG9j6cmlW5nLxq8Fiw9GjB&#10;rKpRk9bmtLHxjo4XPzz1bXfiUbuJNW0zUZ9snCPbNGP5Vo6f4l1mKyiEH7OULPswJHPGfWvo74tS&#10;2/meDEHh/SADIxdREAX/AB9q8fmKfZ4sWdui7BtwvWuf6tOatc6Vj6SV+T8jlZ9U+Ll5I4/4kGnW&#10;5B+SFBnH1qmuj73ke91+/uZM5be/GfpXUN5vm4LHaTkH0pDy7HZ1Ap08BGL1dzOeaT2ikl6GMlvZ&#10;xwIkemxIB/dGCaVipdj5RXC8ZrRkikMjkJwe9VZ4ZRG5EfQgYrtjBR2R5860pvVspsSxGUTd64p6&#10;SSKGDJnHvSmKQxrliDjrSrFJhcg5z1qzO5BMZmVwJwvT8aybqK7EcwMspyPlxW48ZMseN3XmkZXW&#10;WA9cjp1ppBcxUOpJoEaNbvy/ynPNKl5crfQRtK/A4HWtYIxvclmIPQEdKhntgZkaO0BcHlqLBoxV&#10;nBP8THHI6YqdJD5bgzd+1UvJfy5SZTuPUCmgOqqGB5PBoVxWRq742cApGw9Gqvd2GhS2+2S1hy56&#10;DFQA4cZk+lSFnznbnHSk4J9CJQUtxiaT4fiNso8PlsjP+srQOmeHGi50yE8dD2/Go43JEeWY/LTt&#10;zFSOQKqmlDVaGUsNB9CnNolgtyJbPWNTgcDhopSMfhVm2uvHtqiBfGkd0i/dWZPmA+tWYmdQw804&#10;qQvkNwc4r0aWY1IaPVHHWyqjPW1mXLfxv4kglVLz4eF4uMlH4/LFdVaeKfB13AokS+tiV53RZ21w&#10;UiI8ZzFGSR3qDSxaW/iVhc20HkvOBnaPxrpWNo1H78fyPNq5NKOsHc9ajurXy2bTfitYucfc3hSP&#10;wrh/EDfFZmmaDxTG0QUkETjJH0NdTe+DNGvvDq32ha2UuFtgzQLLxJ9PesrSvDmrNqIhuvFGpxnz&#10;NuHLcH8TVTjh6m2hjTw1enonc83sdf8AiZY60rnXLzIm53LuH5GvUtK+JfiRPsi3XhPQro7R/wAs&#10;cGrurfDvxmbUyWXijRroiPPlN8pP4145qtp4x0LxKG1D4U6uCJTg+UWjYf7w4FefWwOl4TT8i416&#10;0HqtD6Kj8eeG7m2/034c6LDhMncU/risK/8AFnw8juZJbfxVDYuIySI5N2722jivFotb+EuoyRx6&#10;v4Y1nS5NuPMjcshPqcf4U298M6cunS3Vh4g0HU7VkyhjuBvVfcZ7Vw/VakXeS0PXw0+fdnbR+L9T&#10;1Pxxcoo0wWNvcL/xMJEAYDPYHrmvdrX4j+F7Tw34Ys9P8Pajqcxtwsix/wDLJvfqTn2r5A8IL4Mi&#10;+Mlgmt3t1HpovgMK+ApJ5z6ivvDwjZ/AWCbTrjRR8MRPJACkjTxmUn2yev0FdlNQ5dD0Kl0tRmmx&#10;ePL20udTk0RIjNbFoYi2wqvoV/xrS8CPfya18S5J9+RqCqQVxgjOeK9BZ2+yOUSzcfZmPyuMZ7Vh&#10;aG0g0/Wp5bOJHm1BiwX2qZS3RMdjoSRnpRwQwIT6EZqv58JDdaiNxHn7q9PWuKSbLseU+P8A4XfD&#10;/wAQw6nONMj0/Uni4u7RQAx/21HB+tfB/wAQPhd8SfDerapN/wAIpf3diC2y8skZ0Yf7QHKn14r9&#10;RvtAIUBhkGpyIJbGRZLWzdGTDJIoYEe4NONWUNik++p+Hs4vytxD/YzxEsQSeD+IqhJa3EMS+e0L&#10;ARkggiv1+8TfC74M6zc301z8KdKguXU5nscRNn1wOP0r548Tfs5h49Tk0b4uhhklLa/U/luFdCrR&#10;erVmV7rWmh8BW7Rtp8n7khA5HTHPavq3wioi/Zc+GqnA3RSE/ma5DxB8H/jNpenamJ/hRd3FuswP&#10;nWJ3gAfT/Cuj0qWe3+H2gWd1pmoRGCHasUqbSpx3zWNfkez3M5RbNaSUNINuePSq7FjJhph9M1TM&#10;5y5ERBOcGnLG7QF/tTEk547VwOLRkSpHEbknb171qxDbFkMxJrLh3+Zzxx6VZkmkW1HzIqhTyakD&#10;SZrZTbgwqzFc5zWFf3oSQbYmPzfdBrIub5RsP2xsBia4vVNXc6qFWVc9wDSvcaR0usaw/wDZcy7b&#10;cYi9ea8purm/nnk+V8eaeM1Zlnln1tQA4APJzxVcqBeTjI69cVpFGliNE27gYiSV609VP7wmQnni&#10;njlsM56Uvy4fPFaAQsPkOOeaaSBE3zc0rMB05JqIB953J3qkAmSSTTfmwo96kCk56U9UIzwKAEMZ&#10;3qNwxipAuIhz0FBx8vJ6UhK+Wc46UCsRljhx/KodzGVTtHBoY/vACe1R5cK/yj73FAxzD9/kYxim&#10;Etl/kxg0vXGRRjh8880DAZ2D5AP60wqdoBTPNPwCR1qQHn7vegClLEcH93moGCDzPl6itFvv4z1F&#10;UpI2KfeX71CJehQkBxJhRzVUqw2g4rQkjk8pgR26iq2CIx8rE7qoRBkAqNppQw3Odp+tSEL5o/c4&#10;zUMm4MFA6UAMc5IIC8ds1EXl8/aAQCvQU7GGbIIJpYgv2jczkYiPOKBHIa4yCKzX5hulOawMAwcv&#10;xgVd1WaOXxJcIJsrHIecd6qD/VAEcZrsp/CUQmNNpwDSYcLIVuJl47GrJAMY4pCP3Mnb5asDZ0e7&#10;uE0m/drrfiFsMTyMVwN1M9z4r12V0YZnIUE+la9zPFFoBiWVt7kgY7VkxoP3J2nrk00Tawz98DFi&#10;DI3c1eTAWIIGJbr7UnzFQPl6ir9tG32kFYlBHrVMdjUtYS2jyrtZiV/Ks+Wyu/LlyhGH9K63TlVL&#10;fzC8BLjBXPSt2KCwezvd80YO3IqVqJs8kkTE2CZi0fQqP61tadLdQPaTx3VyjLKN2JDg/hXXNpsc&#10;huhBaoeMsCtc3eWTRTygRyIQ3TNHKmFz0/StXgura3WUjf5YGfWth2AnPB6V4jY3l3Fq8QCH/WjJ&#10;9a9dtJvN0G1kyhIiGa5a1Pl9Ck7lhm/fSfKMCoS77W+QYzSHnJK4NJ/AeaxQAD+9bmmOfkfgdaTK&#10;grwaYcshIFADwR5g5HTmpoyq4/0k4Lc1QPDjLdRTC7+W3JHNIDo4phuP70YAGMmrwZWizu71yUbn&#10;aPlY5Iwc1pwzOGjUhskcU+UEbm7PVQAMc5qSNiZSB82BwAOtZJZnhG6YqiN8+K99+HmieDZvDGk6&#10;hNr2jSMhZjDLIByvqD2o5WUil4G8H3N9e6Hf3tvPDp8V6soSQYadlORwf4f519BXEkOwBIkKiEIu&#10;BwAK4LWfHfw6sPMhk8YafLMibRb2mMDHbjioNE8deD9Qnhtzo725LnZIxGOema2hGxR2Lg4YlD1q&#10;Ft3PTHFW0cObgNeWxUJmNkOQR+FMIXy5AIjnPaqBMhDYh7HmnA8ZpiqQ3OelSBTtNAxV++TQc/Nw&#10;KZht6fepwzvOeKQC8bTlqaS+zoPangIRy5yKYyks3ynGaYCbiHUYPSk3Au2E4FJt+ZvlOcU0ghV4&#10;FAEyydAP1oJ+961EQCgCy80oGI+Wz70ASYGOtQtgK/Q5IwKkz0+YUfu8q205zQBV3EXWCpwf0qdS&#10;pDEN3pCEMpyoyaVUO0EMAB15oAkIXLYkHSm5Xaec5phBMmcnFC53j5eKQCllBXp19aewUhCpHTkV&#10;EyK5wVI9CDR5coUlZ8ACgCUoMHKnP1ppVzEgRzx2pEaTzYwzc88+tTKf9I7ZwaYFQGXz8HPXrVlS&#10;m7lu1MkB8xwQMZ44qMAeaT5f8PXNAHVBo3twNy5z0J6U5QqnaZFBPQ0Cwfe7R3rAbckZqq6ym0lB&#10;VshiA2a507m9jc0i7eDxIxS4Lx5+YGuivbjTpLSVhNCeMgZxivNGN1HBKA/zkdAaIhfMkG6Wdeue&#10;etD1GbokR9XdFiYKx61dliQW8RKxjA65qppsatPgyKCp71LqCuBKRK5G3igZhatJMLFpIbyYkphu&#10;DXMwyX/kxo6z5LHDHmukiuI3ujbusGQ/etJrS2+1IRFGVIGOOlNiRm2MNw1gUKg8cYqzNDLFbENC&#10;uTng10dnBbRhGF1FkYODUmoxWs1vxcKWKcEdqLAZ+hy2fnEFIFOeQT1rss6cIRh4clT8u7pXmhtJ&#10;4b1GV5iN/O01YT7cUlYPcYA5OTxTSE9zp7xA8M42Rk+o7Vzkti7IcQkZBxgdKnsbmSPUUMksjA8F&#10;T3rqrWWxd4QrxEmQE57UuUd2efoiwT7WaQnd/EMVpJNaNJGDNEDjpmt/xHYo0Fy0SIhMIwQK86+x&#10;XYkDGeRfmOW3UkwOsEMTsSssWB6GoJIwCwC9vyqlp6ypDOr6i5I6e9Xt5EcoCEj1NMZTO4KvI69K&#10;6Ozt4ZdNgYuhYIck+9YAXfnLAfNzzWxB5y6fNtLZAGMUCFfTgkrlLcOC2c+lQyQL5U4KYOzitG3v&#10;LgiWN4SMLj60jj94rfey/SkM5UxlJmHlOBzVZfMe5GD8ofkmvR0sI5bND5MQJAxyK5bWrVLfUYog&#10;iDjJ296NHsKxWh+yiRCbdSVHBxWirq0OVgC7VrEiEzLgZAA5zVkNOsF4D/cPNMEy/wDbsLFi3z82&#10;CasefDIqFcDA5yKy9Ka2muplZEDI5/Grtykcdx0wCe1JgUL6EPeWrJcAZ64qu8O14cy5yOK04ljL&#10;x/NnI4ovI18u22Kc45GKLgUgy+Qo2Z4qD935kZ8oZzwaa4nEn+qb3oYEMhOc00Isjzt4+bgkfhVu&#10;cSLbWZ253dT6VWiyACc9OlXi6NpxTn2oYyOMjykGVqWZV/syQOBhkI5qpCmL6NmY7BJ0rSv2tTa2&#10;5R8jZ0pCMK2jVHlUFSdxNWJZI47ViZCXx92lt1Ank54b1q0bO2lklH2llYpQAWV8j2GFjC/Nzzk1&#10;pysraUjKp4jOTmseO0traNz5m45OOakjmJKqFwozxnrTC5TtnWPXo5pZHBMhxzW9Ne2swjAuUJC8&#10;Vg3UakxnyzjnjNU0UpLEEtycNzzQCOgIctwuRg9RmmADbj7KgOa17GSx/wCEbAdEEm35QaoyD/TS&#10;MLgv60rhYi3PujDSDpUbwRyKxMg+lXpY4ltmP2gE+Xkj0rMWU5bnueaL3Anjt41t2KyKML35NZ32&#10;jUE1N1+1sV3Hb7VqxtGYGzKRzzWfNHm9bG7HrTWoMcsaS3SOxIbncavRoPs8oWMnA61mRfa0eTaH&#10;xjg4qdWvfJYAtgn5uKGBcjaMRzk8k8CqU6RMAdq53flTWYrHyG6VJADKhZRk5pAOhRh5fzHH1rRw&#10;CB8w+7+VVFSZZGDE43dAKq31wY1MisCojOeaYNFyRYwDwG98dKrG1jeGQ+WcbDWFY6jO+sxq0oKN&#10;IckiuiN3GJoEV0VMHJPekmIyrRJYtTuMSSLhjirpvI447oyTAkg8moTJv1WTywMA4JxVaXT53v1J&#10;mbGckHpQCKjs095K0UMj4bjj1rQt9KJZXuFZQVzgmrdoUt1kUW0RI9ulWmvZGEmUUgcYxQNlJbbS&#10;0vYkNiuWkxjFSXunBHtjBeyoGAIUGm7iXDY53ce1aImVYbeRmy6pwDQBXtnvoWCPKSyp3NOklwzs&#10;w6nrmq8Mol1e6kk5GTjIxU0sSOv31259aBE4mI06RgQR5Rrn0vnkvzGUlGZD8wFaTbAbaML8h4Jz&#10;W7Y6Vayw2vkrbiQRkkN/jQBmRpAYrMuiEjpnvTNRWOWyHlptCDnA71oXUCxSRiRI42G4D5sg1hJP&#10;N9vvEEcZXBBI70gKtpKi6phnO4dx7VrXE4NsrGXKmQDJ7VlWtvt1O9kZgSzng1qSWytpcvI5BPXp&#10;TFc6TTVswtoZLiHYYsk5Fc34gNq3iG3FuSUJOcU/T7W4+zbDqMhAJ79KabRl1oMZS+ZBkUXAlszN&#10;Fp6bkY/u/mOaWR82kwzyW45q5fIo0qMKNpKLwDVeG1mNsg8qX7nJx0oC5kSpI00ZERI2/wAqrwvK&#10;blAtm2N/LE4ArblFpZwzT3ms6fHH1XzHA478GuDvfE2nXeqaxbad4fURQxEtes23eR1wPQfrWkVc&#10;ipPlOzvr7S7Lwytxeapp8YKHaN43HHt1ryPUfG7T6heW+kpcs3m7RIYyBn24rhtWFzq/ivR5LfxG&#10;4SC7cSyvN94A8gJW9Z21qZWeOGKNokwNqDLY6/nXVCgt2clSu3scZrUGoTeITNqGu6xJPLMrF3cl&#10;VAPQA8Cuhe81NPDFotvrC+SVQSIqjnHuK6SefRrixtrebSkXbkAuMFvxrHv20a20u2iTR2QAE5zn&#10;Nbxil0MGxjajbS2tnHP4clDLDhZGHX8afYNfKmqBLY+UzcccVHb3+mXWiRxppzkRt8zNFtPHvWva&#10;ajpCAwCVD8mMMuP1pt6aIEZ9xNexJbsBGNxyRnFadhday+mXQsvEixSTWxDs0/p7Vz2pRt/wkmiS&#10;EXDW7ykcHiq95pmlR6/pUsUuoIHkU4SU8evehCtcbb6f4mf4i2hv9ae4EVw+GzwoNdHeyokOp2aa&#10;60W4Kc454phedNUh+zJOymNQw5JY1pNZWUmpaXDcX+nRXVxGTErSAHA+tNBY4y5MrXlhtjuJVEq7&#10;uT8wHWuztZ7IWlusXhl4g1sAwPY/WormwaPUNFEJs8RuRIA4OasXk5+x6KgtoVAcDIFFwZRdYwuo&#10;f8SVmLHqKxvKWJ7thprlyTgHnFamr6jJZ3Gkr9nLiRBkhc5qtZXBn8SQKLIo3lEjcOOaBC2MGsDT&#10;LqVlfyyDkuKqwQxHUb7fd7QzH7tX9QvNSiWG0uZY0iZztK+lalhpkLaTbTw6iTvU8kUXA5Rry4i1&#10;K4gtEuifMADAHrU12/jNrWDdrtjc/wChuPLdQnBHTJ612gh0u204mS0t3uC3ygdTmqF1Z211prrP&#10;HJEUUsGV9uB+FIDivDlrq0GmFJEjti965lVXBXk+1dor2kb2qpYRXEm7BYN0rKt18OPoEcVt8Qku&#10;JA7Kwzgrj1NZVvZ3SeI2+z+K3j3TjfIfmCjvVWAr6lFcJ8VpZnQGNwuF3fcrsra70aHRLkeZZOWi&#10;G1Wxk1bHhu0v7SV7b4k2c0xjG5X4II68VWbRNEsIZkv9Pu57iT5Qu84HuKXMgsV1i0y4soVm8Lwy&#10;oznYC+ACaz9U06x0vw/NcQa9e25IyLZckZPSotRmgtY0hjjcR+cp5f7vpzW9bav4eOlWo1bSrd8B&#10;QkjEHj6UAYOgPdyaV9pl1DUWkjuMuuCAAen1r1rQ77w7f6Z4ljkjvlS2iXz5GiYdPT1rmb3XfB1r&#10;oOmtYaVDd71Gy3SMDb67jWhpGo67PpV5OngWzS3MJwoAAYn1NTuO9irq/iXwHvvLDTzOzlDGkkkR&#10;APZuvWuL03S4ItZyLpTDJMT97GN3WtkaUk/jaW5vZtItkjuCzEFQFGap68tgbx2stcaW3VlAdDjp&#10;16US1Q4b3GX2n2q6nq1vDMnkCHcm5t3J5PNctZX66b8RPC919kz9k1pHKqcEqDyQfYV18cmlD4ea&#10;7M1yd8VuDlm6jHJrlGbwtf6HbtHexyiRmETp94kdQR1FeBWqOnJo+pwtJVaZ9maTq/hfWvC2m3mm&#10;+M9Fm32KAxNIokDY5BU8gg1K1veLcwMbQjBPBPFfnPrEWv6fqMd1pes+IbWWG43/ALmdl5HfAr1X&#10;wl8dNetdL0e08TfD2XUI1Ko19D8km0dyOjEV6GGrKcTzcThHB6H0n438G+C/E3g6xt9SuXtL62Zm&#10;sb+MZMbEcgjjINTeCPD6eHvhbfaanjF72PzP3bMoAX1IHbNaHhvX/AWvaBYXej/ELRpFeAEQSyKs&#10;qnuCp5yOlbctvco8uLOX1yc4NdfM5JJ9DhcXEpoF3/dPL9D3HevLPHHwzsNa1SHUNN+J+o6XqKDf&#10;GFJ2+YOnI5GTXqBL+Y58vGDSpNILlmDkHODg04ycdUQ1c+cI/FP7Q3hG7gt/FHw8udZ00TCNLuBC&#10;zeWOM7h/WvfPD2saFrPga1v7CSFY3hUskjAbCeoJPpXQ+dBLZSxXNlYzRGMq0c0e8MD25rkNV8La&#10;VN8LvHWm6PEdJS8JkD27kFJRyMY6AnrRNpq/UpPWx0zxOITwfqOhqqyERNgZxXzrD4p+OnhC48rx&#10;N8KL7WNL+2hBc2oJdIxxuyM549a9r8LeLvhvr4iOleLY/PNqGaznGyQHuMH0ocWkuwG6GGxT5dWb&#10;e6u0ukZb2UEfdwelLLDKbpVSyI+Y59PzqsUdZmBiGfrU2C5ev08MalpkcWreBNCuUPBdogHH49a8&#10;K8c/CL7RputXfhPx7KubcldMumJAJ7K3+NeykN5TfL+tSwXF3G4InkXn+E1nKkpbm9PESg9Gfn3D&#10;pGt6N4zW01vwFrdpeW1w+N8JCPnuH6EV32nz2ch2vfIoLAoA2a+z7v8AsDUdImtNX8IaJdxMmN8s&#10;I3gezda8R8RfCOB9W1C88MfEFUUncum3TfdPoren1rhrYXqj1MPjU/i0PGfE8pi0BpE0oS7Y8BVH&#10;LE9K8TS/uR4ydbvwre2cougY+vzj/er1/W7bxbpfiqey1bwprFvMsgDmSIlMdiG6H86z7y20q5gt&#10;PMaxYjBDgDI/GuPltvudnNzK97k/mRN4JDqwDCEHHXFVtHuLmWbUM5ODyFqFVjVZoluflMeKbY/a&#10;LDVVlGyWJ5sn2rGU0ilGW52MCo2nXpZiCYWGCteReJNIvP7btLuKyDKZCG+XtXqs+p2kzW/krbjI&#10;HAxye9TSxrcWMcfkptMB3DHQ1NOfLuatXPn6G6ks/EMRETIrEBhng17V4ZktJNGv5WmRi8QK5avH&#10;fGll9mnuUbIPnb19wD2rsPBUsc3hO38u5YrtXoehHWqqarmRK909Se2llskVYo9pRgSO+a+bfFwj&#10;T4lajYyW1wHhvwZARgrnkYNfTNhKTOIxE6gINuT6V5f8RtNifxXoF6bGLfcWRR3C85Tpn8Kukl1C&#10;U5EHhi51JfCPidLeVUlOnK1u+M8qOmKfo+seK76a5gvtLt3mFy4242nap61yWiajd6dqcGdKeRC+&#10;NvWn3+oXS/FSC9htZQkkiF8cbap6NmR6dJldO1ARQFcwEEH1rx2bVNetfinpFvI9wEk1LE0eDjBP&#10;BBr3+2j0+5+Hek3I1G1VprXgZHX3rg9Z0SR3tmkMOI7tW8wDJwPeuaEFrfdnTCdtDpZ9S1e00HTm&#10;g8PmfbArCYv1HUjbXX+HdW0XUdIZ3bTYrlSN6kgEn6V5/FeiSR0jsnKxW6Jt9h1rn30yJPH1xfJ4&#10;o1AqfmFqg2hT9fSphTtcFLU+otJ1DT7XUk8uAkvMnmMH4I9QOlekXt3B9i0qaDVI5YpIRznBU9wa&#10;+ErjxVqlr4ht1ltL6BDMAOSc+4Nd7b+JPEEuhxIniXcGgyFDY3CuedNpnRCSPpieFbg2Ja6tZFMy&#10;7l80HjvW1f8AiCz0fRdNW28GF4WVRMI5MMT7CvmXRNclhuIWk0++y0+GDSnGa6281XUZL0TmFSPJ&#10;BUE5XiudU5qRtOcJxsnqfVXhHX9BvbOxK6Zc28jsCEkPX8fWu71HU7NL2FPtEhXYO1fH/gXXbiTx&#10;LriTxRKj3KFMcdP5V9ANdzXEFooS3bNsF3Z7V2Sqcuh5qwaqTu+h3NrqPhd9Xtk/tOJZShwg5z9T&#10;XP65DetLqkkImZMfKg5rF0nTobTUr+bYpEku5gXyR9K7Cz1LT1a8LGJY0XJLj71Zxnzb6CdL2Eua&#10;N5eVzyi5Pix9Nmhs/hzcJIxIM7HGav6X4bsB4cu59e8Xaokz8qI7gjZ+VelprWg3YnitjZORkAxg&#10;dfes/UdHmk8OXM/9ofM0LDaTnbnpV35dtR+257cy5G9F1PNDd+D9H1qc2XxD8RXyzD57dgzhSO4N&#10;dRpmoeJLzw7r1zb2UpjaLEauNp/Kk8MeH9Ki1u0e6uLVjHI5ETqDnPfJrf1y40yG1mSx1CL/AFbA&#10;xxrgfpV0/wB47szqJRlyq/e/Q86j/wCEwXX5wfEkUKSXgaSJVBJwex7V16atejUQZNA87EAG8Hk4&#10;rB0jT9bvfEcblriONZj1/irrtUuvBui6KTfalA9w8B2QJ8zufpXQsOmZOu07MybnxHfRNJjQZGOP&#10;ulDj86wLi81jUrq2ji8CzQs0wDSgYAU9a5q68TX9zG7jwKkFqt3naV+dxXp/hvxDZXPhm6UeBBbE&#10;QqsbyKFD4HPNZ8vJubOokvdWpRTwp4QRtLeWzSRlIPzt/Eeua6eGPSIZNKgtdGsfmXA2oAB+Nc/q&#10;9yyWUDQalZTTSS4CJKCYz9BzWtoYvTo0QujGZuC23qBUVG5FX03E161vvt3hnzI42QbtibchKYiX&#10;C6YVjtrcnH8CYNdBe/bzZxCO3LIifKW6iuffULOCfEtxHG+OgGSaiUuUqiuaGtr+Rzc1lfSas8ks&#10;MhJfDMBitO0sLyCQyJq8hUp900+61aWWONYdLYDzAAxGC1dNp7WcllC1xa42w55PHFEU5Mcqiitv&#10;kjl7jVvLsryzutAuiZDtBXptPBrOmXwZZaWi23gLRbaJrR28xkVmYkZPJ561s6jf2b6oqQ+DLa4I&#10;kI3FhwBUvk+GbrRD9p0GyRI7Z9zPKBt454rSKb0BSilexh+G7zSbv4b+KDbS27m0v2WQoR3PoOlR&#10;zJuVfk/SsG08Q/BLRtS12wsrq2tTc3/+lSliyu3ueQK6iC4064sVkt9RsZY2XKvE4YEfhXpUYs8f&#10;EfFcyngUgEooqB42EagZJzW8ImMcn7sjA71UeNmkUbGBzW1jnuY2wiQ8rjHSmspwOK0pItuQYyea&#10;gZDk8fhTsBRK9fl7U0KdpINWSoDtgnHpSFPkRlY49KmwiW1/4+FY4xtNS/uy0+UPU4qKIYz8g6VK&#10;Aw3ZU/eqkDIsdtn60hB3HB71IR6NwBzUJK/NVITQpYjJ9u1RNIuOT0NRtvOPl6DtTViYmQ/mKohi&#10;OztIAoPOKkEAAjZ+cjipIlUB/wBy2QaHYo7s8o27enpSuImGfLjxGgG3t1qtJMsdpdu08exTgknk&#10;E9MetYOra1pljoN7dT63aQRIh3O55HoAvUk+1eC6z4s8TapqU0WlaHq0UQlI+1zoQAp6kL6mp5kN&#10;Js9e17xfothYXP2jV7ZQkJJEZ3OfQAdea+dNf8VeLdf1uUPql9YaakxW3tInKs6+rEdzWVq0cVtP&#10;evd6peyMEDPPIN+5vTHv9K5Kyl8RXfiHzk8I3KwC7XyYyMZUdz9aiVW60OmFBR31NefStKtItQvH&#10;ivyinc4ZjIzE/wA6v29rezeDheyWDQWzqfLL/KZB/umug/0+S/t9mmrHtRcCRcrnv1p180k93YRX&#10;N38sMRCpHwoP0FcstdToUH0OLhaEyzJHYxbvMxux0raEIjjjdrrcpTlSc1Xexv01CdbbTYnZz8oL&#10;gY/E1ctNE8UyfahcXy2y7GBXliQaho3UWjCvZTLqtm0M4Z4SdiJ9wH6DipbHUvG9rrqypqk6sWH7&#10;sW+VA+uK39L8NajbX8+2e9kh8wsT5RJBrfl13TbDT5LU22nySvIqBWiBJB4JyemKSaJkn1LA+Jl7&#10;ZeGrBH+FGsX1wi/6RcQIVHtwKtw/EjTdU0u4+1+CvEGnpHDkCRmPme2KP7S0OKxii0/w9BcNIgaS&#10;U2wOSeo/CrljoEOpSTzTaZp0OHXYoRRn6iqt1M7LZbmnoFpda9OZxcvaadBdoY0LYacg9fYCvVdW&#10;i0m30uDOp5iFmqbwnfHTFYGiaBqdtq9lI3iuJbdI/wDURdG9K7Vollu7WNbGFyJRw3TrWUpK5uk0&#10;jzm28NahNc3NxE9vArKzA+T8zDr+FEXhDW7mzuwvxOtYEaQgsU3n+fFdhr9/qtr4k0/T7fXpRMbf&#10;51SHKqCPXpU2mboPDk0Q068WV2LSysx+cn09Kv2qSJ9m2eOa78O4o9Evyni3zrgZJlRNvP0zXk11&#10;4S8VxbJZLYzoHPKjnivrSeW9LcwNt5Hr+ddJoHhbxFqNvHIPDkNvZu4xPccFx6heuPwpwjKbCTUF&#10;rofFmmaX4qufE9lZ2/g7WJ5nbakUMZY598dK+qvhv8HbxtWsL7xTaxJbpcJKmmq2WnYcjzSDwoP8&#10;IPPfFfTPhrw34Z0ewuvsmgaf9pmwbi6aMeZIfr2HsK6r15r1aFLkWp5lfF30irEEENrDp1nDBpmn&#10;QxR26qkcMYVVUdAAMCnliCPlpWP3srxmoGPzk47V0XPObuDZMy/Ken5UmxvN69TxSKWyvyimXski&#10;eFtbkUvuSxc5A5HFCJM3UdUsLUuoeOSUKdwB+6a5G68Q6qfMKW8SqD2FcXb3Es8t87ORm8bgnJPN&#10;XCvySDaPu1k5s0jFF+XXPERkJGqED6dKfb+I/EEcw3yLIM8grWDIAIvvZw1MygVstGOKWq1CyPWd&#10;H12zuwEe0WOXHQt1roJE/dKRnr0rwrTGum8baQtrYTyTm+Uqq9AoPJY9hivfsD7PHuxkQLnHrVwl&#10;chxM87ywGzigKNjZAPpVjCkTfN3pAq4PzGrEUymXU7FximFJMn9ySK0ghyeB+dSBTkcZoAy1jORm&#10;E1YSE5csML65o1C80i00y6mudTtY0RMkk8k9gB3JrxzxB4xvZVvI7K3eFSSqP3RfX6n9KiU0nYpR&#10;ueg63r2gafFcA6hbtKqfMFwdvt7k15LqHiDWr3W7RxdywxoWEMSn7oPc+pNcRKZJZw8lxeO+8kbm&#10;zknqTWlZpturQ7OQO5rNzZfs7bnz3+1zZi5/YPtbt4wXsNfidN3JG7g81+a2m3sKfCrXbRraQveS&#10;xlnP8O2v1O/akiL/APBM/wCJbCP7t3bE/TIr8okMbwW5S1UfukC49gM1pC7RtSelihcwTC5umTUC&#10;AYwRx3A9a9V+Husefod5ZXWp4urd/wB2XPMiH+orhvJLwTjzY8CL071iR/aoNWiuYpJUeK7yCrY3&#10;Yqwcbn1pY+W95GHjB7jPfFOulQ3VzItvtA42/SuS8Jasl/4WsnE8YnjjAcdzXbLhkbKk49qG3uc7&#10;i0ZBVmjJ8oA96yL+ySXRdRQ2mQVI+ma6YxSfbi5fCr/DTHQq7OLRmV/0pSkhw0Z8va9ZapY+JLxD&#10;NMsUkh25PTNc6VuklAabd8ufrmvoXxZpSX+jTsIGDpCSBjnivC5be5S5lVrzBjkYbWHXFXF6Gzdz&#10;OEjCJsA8A9qZCzEAgsG3HBqw6qUJw5O7kbetRHaMn5AO2KYjbttami0qe3udFtpAUwH29Kx1Ecup&#10;X77lCkkrjiq7bDE/A59ahVo0eXLuOOKALMw/0f7x5J5BqtC6+ayFkGXGCe1WoI766ks44LCYkMcn&#10;HH516BonhKEhLnULh2UEEQocbj7n0ppCOat9Gvrh4Qt3OqlQSR6V6Noeh6ba2qFwDn7xI+Zj/gK6&#10;OOGzhsoki0+NRtGOOlRu/wA5y/6Uru5Ldy2TEtqVWzAA6EHGKqPKwClQp55yah8xy8gYnb2qnK8S&#10;s3zMSR1zQSWZJ13tiM52ce1Z7TIGbJI9T6VSlnUPITPGqgckmqkSX91ct5cEgHmf6wjGRRexSi2N&#10;urkLPIQs7ZPO0ZxSW9rqN5qNii6fdIpPLHPIr0XQdC8yCTNjEzHq79q9c0Xw5oMem731C3L55HAJ&#10;rCde2x108L1Z5povhWzjs7N3sMnYCBjr9a7z+yX/AOEZmSPSkPyYG3jFdjLZTjTLsWkcTMIflA5F&#10;Zuk/8JWt9fx3fhVI8sdjB924V5ssQ27M9OFCKWhzen+CbC5SWS9d8b/uK3zfnXrvhTR/COjaLqke&#10;naAkBnjH2iVm3O/oAx5AqjZpcR/apnSUAKeK2dPvdIeO6aWaTaoJIA61z1Kz6G8aaRi69rOl2MA8&#10;5b7c7kqqRls/l61xh8ZWkk9gR4XvSiPyjnB/Kuz1W5s5jeumiRLEqk7pIwdoH19a47wzb+G9T8T/&#10;ABKuRZaa3kXMalcgZI9FpwSkrsi7vY6rT/EzyrbLa+AplTYN7McYp+qXSSQQlbSUl+w9a0YrRY/u&#10;aVbBcAfLgcfhWolnYLJbyM1suf4SRxWLqxRrGlJkGiLev4QtYZNKIUOdpPVQa6NtPuh4fvmiEhVY&#10;SckdcVsaTFa/Zg8kC7BjaB0NbmsEL4JxHKqF7VshR2NLn5nZFcrgeLwSeJLm91vyfDcbQRPtWUyA&#10;Eke1ami+Jk0e68TR3egKJJ2Xy5HGdmPT61zFnZ+Nh8RHhtLfUp4JNQypVWA5POfpXssPhXTroaQ2&#10;peH4JWh2su4fxe9OpJLYcLt6nC67qvizWrPw/DZaPM0cl2rFhHsAUdea9IsdHz4CjdIyrR2S742P&#10;JIHNa4XTbW/sYxotq6ABQIwAAB06VfOHvYli/chl5ANcam2VOHKRWNvnwZomAFM6uCHfGMfzrL+z&#10;eTPcK6j5pM5DZrn/AB7Z+Km8NeFJbXxHeA2lwcQxkqAD1OR1rk4NV1yG00WGS8vLpyn3mzlPUE1p&#10;ylQmzvdcu3Tw2qBCR5DYOa8dnkY2d06ebve77dua667utRu9NSNYnBUgfTPWmJYWImso5Fwcgt70&#10;4JIpsnt2uW8J2J8otL5C4LH2qzYz3Ja8SdUGz7tXnbTE01kXAHk8Y7YrHtorl72eUSM21+nrUlmu&#10;0fSVQeD602206abUriea82xrCxx1yasyyWS+HbZWuYVkL/dJxVeXUIYYLRcZDLg89KZLVzDu47J7&#10;K4UpEH85gCeuKy5NPRNFRmgQgvw461cntZ5fFazret5R5VB3rpEt4W0hEkuV3LyuTxWtN21IqLoe&#10;fDw7qV3LeTN4lSKFIsrGyZLfj2p3h2O80/xF4nX7PlZmUbyvXFehubhdPiRFXIGCV9K5fXo9THhu&#10;5SydVupSpDlemKpyfQmMYov3cbvZCdgETOQd2KZDOJY9PIuHkUKRkGuE12/122+CN6LrUENwu1QV&#10;PXPoK7bwc2ly/CnwjcrZyrmyYuW/iai3UXNrY0Et3aSc4ABcYOK7nTRbQ+F9U86VQv2XGT34rl7W&#10;e2aLVhnB83iob64kFjaqJm245XNTfUpq5japNdW9zM0CbyZyVPsa4HX7nxVLcaOLew3PJOqsd2MA&#10;9a70q9xBdFjgIvy1Tt7JW8zc7HDcHpVaIHG6POLDTrm1/aW8ECSK7Y/aI5GY5YE9+a9k1nSdRn+J&#10;9/qK3q+S2nxgKH7iobOxm/tEOyQ4Rvlz97867CeG0XwjC51WRcEcFqq9zBqzPOLjT9TWy1Ex2peQ&#10;k8A9qsaEYbBjcS6WQ5fqeq129qdN/svXJRrFqwitvm+Yda861q5uJLJfIhhcfbwDtI6ZquYSgehC&#10;/W4kjmWR/uim3M92txpxEDFWBwfSseB7GDTdPjkkjiL2qEgnvVC/u9SPli01FX8tcgYzmspGiRrz&#10;fao5UkaVvKMgyWrYafShHpD+YCCozj1ry66bxzPb2r3F1MkUb5W3Vcbvc10WkXqtpO2TwwQ6kDcW&#10;/pRcqzaO2u3glWN2aJUWL5Qx5/Cq2ix2v2zxMx1BMzMoIY9cdK8f8Z6h4kHxC+HKWtrqYU3YACKd&#10;rAnnJ9q25NQ+yarpjTalKY0hRpNvVj1Iq4q6MZ3ievXYt7TRpJZJIBtiLE8YxXOz6tZS/Due9gsG&#10;ZItwyvBzWZLrWh6/onh2ys7C7iaV9s0Ttgrjvn3rVu7Cw0/4d6nZEQ7fs4JxyCaErEXueZ3/AIo1&#10;S2tFuDoztm6AVd3Y+tetaQ0l14F0q+fy1WayDFc9eK8pFlp99b3ULWqGPf6+ldpYNfRW3hSyi837&#10;Lb2kgbB68cU52SHGWpQ8YPcXFt4MtotReOJLljJ82Nw964vVLiyj8WfDy3tZg7xTKAQOST1pNcu7&#10;ubxRfq0jRxpckDBxkZq1otlbP460W7NmzfZ42IPUEkVrB6Izmm2eh216Y7UE6VMrraAnPestvEWt&#10;y63co+iCO2jVgny4JxXQRyWTabNI1pGwXIKgda47U7lFk1JUsY/miYJx0JrKb1NqcNLmzoR0K/1b&#10;XruG201prZysgdgGGfQda5rx5aamLfwfJHqd5DGuonftJAOenFReDvDN8vi631GTXtQJW6LtsYqr&#10;j0IHWvTtYNreXN1FLpEQQIOMdCKV7DSbZ4jeadfvFoTHWbpz8nAJwK9i0SNrbwvpOJDvFsoIPvWI&#10;IbOO6UeWjKrjCntirSzXTa9lJGVMAbahyLjAtahldSh/0zAc5bJp22L+zEeK5jZx74rkvHLajHo3&#10;hSSK4uS0l4oGwdaqR6m1pd6JHNEGDxoGJfpmmgbOxnKjSpw8QZzH8mKy/CltqY1r4lvcWNwI5Cvk&#10;ZPHvxXQW83h6SO0Hm7WaDcR15pq3ky3bBdgXfgDHUUm0kCVxdL0xl1nVpVsYgcOxIHYVyviO70yX&#10;wHr26yZ5xqaKhDY2kGvSIJhDpF+yTkmW1bcPTPWvEtQs/ENx4p8QPDo1yLSKYtvAzvPfilTlfcU0&#10;1ojvbe1iX4fWax30YmfSxkhvukisLTrO5tbG5jOr3FzO8zHzT3z0/KqehLq7Wd5JLAVjLhYy0nJx&#10;7Va8Qa54V0TwbqN/qPjXTIIorcklmBYt2VV6kn2rbkutDBy5TbVo7bRbqa4MDTbCSW42j618w/FT&#10;4qaZaiaw069tdRv1ZlJR/wBxan3I+838q8d+JXxX8U65dapZ6XNqNhpfmspKHE046ZZh0B9BXhka&#10;bm3tcOcklt3J5967qODbacvuOerilFNLc0tX1bxBqmt3M994gvJnDkpHuOxc9gOlZsAALbrfrnrT&#10;ljRRLtLZ3DrUwByv7s9K9OMFHY8yVRy3FAUkHbxmpFX7vynFOQcr8hxmp8ISwD/WqIGAcDinADJp&#10;wA2n6Uvy8UAJxtPy/rRhdv3Tz70vHzUhP3qQxD16U3jFIWG1vmHSoGcdiSaEImLccCoWb5ZPmQdO&#10;9NRjvmTaGbNbmk6NJc6pE0y3GHmHHSgDHitNTurmFYrGQjPLHoBXfaLo1hby2hkt5ZJHxk44zXo/&#10;h3w9FDe3MV5FHDby24FrL/fP9K6rS/DWuf8ACUatbnSLZrcSbhdykKqqfrSTdyeYwNBjso/G2i2l&#10;94euTb3ylEmRC3lt26dK9ZsNL0jTBqVrrmpw/wBm3MbNaxqNzyn+HntiopJdD0zQhBZpaXt4Uw1w&#10;6grGf9muTuL29muWa71bcVOVMhyEPtmqUrC5i/q2pXLf2fYjYlmLgi3G3GFB4z+FQQ3UKw6nDPGj&#10;g2+IznJNZ8lzp16kNqRObgEASIvA/Guk0/S9LtvsSvfrdT+Xk88JUct2CsjkrLw94ivtaD/2O623&#10;2o+XIzcsM9hXtGkLr9h4Xv7DS/C1pHcyWwVrwrl0B4PPvUVrdyW2hyn+yBvbhDnj8Klh8TR2MNyY&#10;tFvbi/lIxEqZH51aVjKc77bGtFZWWn/DbxDHca3qEl7dkPJH5ZAk9ea5u2tPAc1q0x0+eF4rpXdf&#10;POcqc9M1srrHj/UYHS6+GWmLDvGH3qGQfSua8Q6fHDqVjdx2cq7Sv2iMHhx3NTKOhMZWG6jYXF/4&#10;/udU0+ztoPJtUSORlHzbR6d6j0nV7+Hxy8Wq6JbMobiVIxg46cD1ruNOufDdx4WsI7XU9O4tRmMy&#10;BWB78VkXFrZQ61A4s1ldnPzEZApJWG5XLEN/ZX3im9P9hQwonQHuPpXR3tjZXXgxPJuW/do2QByp&#10;9q85mnitvF7u9jOnmAEMq/KcVpQeIL8x37WbonkMN/y5yPce9XfsQyVdM8TSeFb1/tGoTwxOw8oq&#10;eQPT6VzckXjpYdLbQ9dEUiXB82JpQD9MHFdRJ4t8XvbqI10y2i2BcBQd3r+dM0b+w4tZ1q91CyvZ&#10;ppvm8uKQgHHPQUAcrcJ8fbqTy59d010HLKUXp35q9ar4tht4hPKzhOgA4z3r0VdW8O3sUUNrpMts&#10;+4qwdzmoL2DWobO2S20G0uW3DguBwe+TRuVzdDH0ax1w3VxemKVA55R3PP0zWxf2zrpX2l403xyq&#10;R5j5z+BrM1OfX49KtEWYrOWXEMZyFqP+ztZm0cz3/jiZYIYNzR9M0Mnc1rjV9KuvD1lA/gbTGuFC&#10;qrgABa53ULS9t9Wtbprl4xDHvMcfO4DntV2HSobvRJrjS9RtZGglHmQ+aA2B3pTdOmuWsE9u7Foc&#10;ANz060txjLLxLqdxb2d1aqyRbijLKv3gODwapX9zLf8AirT4rfSxChYeYE7nv0oltZ5/EAhs9IHl&#10;hst5YwB68Uixa/a6pfG30oxmNOHIzu9aoEaV1dTWUel2q+HxcOxAQbsYNXbhdZk0eKK++H0scRhB&#10;ilV9x5+lcRZvrd38Q4DJcOPLuQTnuc12mt3uvxy6csHiy2EcdsBJGyg0NCMtpGsIY/M029ljeTgq&#10;pJHpW3fz2UfhvwnLFqEga6iO9D/D6ZrnBqmsFoI91gweQAF1GP1rpp7WB/DtqkssG8Q5GCO/pSGz&#10;Ce1kja3nbXEdWfJwc9akubrxUunxjTfB9rNGq5OZQtKtnt0uVFv5jhjkM1QD+1IbWQi4baqnODQB&#10;T+2arPJG154Vt7GVRhSWDbj9a6E6X43vvh+YPsdoLIjcp4zx3FYUNpql9Y3LmymdQxKc46Vv2M/j&#10;dPCt9bQ390NsZEQYH93j+dFge2hQtINWs9KuIw7mVI2WPIPB7Vz8cPix/Ezy6hHcSBpvlKg4x2rc&#10;gfxDC9ydS16KSWSY7TswAKdcalframOK/gfH8BXk/jQBtrBdPZWam3jEYh61xU9zPa+KdWgfSnZH&#10;cbZCauNqGvyaSqJG0cnnKAT0ya6CXS4T4XEmp+ILB7pLYN5cZBOMcdKAKzRxt4M0s/Z4zGJMsEOC&#10;c1y1zd6xafE7wo9rfJBbNEd37vdk1v2rQPprrFLclVkI2kGq1+0Ki1D6QZGAyoxRcY77ffTfE7wA&#10;HuBIza/BuITH8XpX25qjY0nwdw2RoUWfyr4i8OzJc/GT4esdDWIJrkQMZ7YbrX2jrTTC6ssY2rpc&#10;PH4VnW2RtRWpzU5BukUkDLcmvLvHfhnWfEvin4X6NHIi2sl+TcttySg64b+HivRp54hKxaJjg1o+&#10;H7qwHiOd11CCN2jI+ZuR9KMPBSkrjrSaV0df4T8PeCfD3gHw9pun6BpEKxWKq7Io3FgMElupJ+td&#10;JNLZlUUKASp+bceP1rkribdKNu7qSDnrVVLiZblTvYkZ716kmpaHmpN6sz/FOgeG9W8M6zZat4K0&#10;a8t5YyCXiHmL7q3UEV+ffxi+Euo+H7LV9Y0a+v7vSxLmSIgmSAH1x1Ar9HRMzzQ5ZehyK53WLezm&#10;sdVtZ7WCW2u9OkjkSQZGGGOhrhrQ5dUzsoVWnZ7H40u0ZSJw2SSNwrudEaM6YjAscx/N7VJ8W/C9&#10;34a/aJ1612ObC6vHltJccNG54H1XpVTw84j8PTJ5O75Dk+lTCaep1y0MXxFIjX1imxSDIcA1QjUG&#10;CPasbKQMgiu803wxdeINc1eO28RW1rJbjO9xkEnoPxrM1bwn4/0i5uFu/CV80QY4uIVLIw9TjpWl&#10;JpM9TAy2RnwW3+jSyW891G64O6N9pH5V6l4S+I3xf0MaakPjC8u7NJhutrwGQFfQE8ivMdPZ0gcM&#10;pyJOhPJ/CtnfJ9pLraLs2DcMV0Wi9z3fYwqK0kfc/gj42/Dy9lsI9a0ifSrhtql8bomb69s+9fRE&#10;TeCdQ0OC8srrQrjfErpJEytnv26V+SskMBsjItoikyLzivsT9myVzY/F+I6pesqRW7IHckLkc4HQ&#10;fhWVSgrXR4+YZb7Jc0XofSdyIjdoQGBxggnNUj15FXJcfapv981UkAxGQeua4rWPEIeSeZDzSf8A&#10;LNxv60uMKfm7007d46UgF4CgbRUZxt/1fT3pjH98xCYHuetPUgogwAc/nQBXcMBkE53cChZWBOUZ&#10;j6k1M4GZB/s1Q2t5mCP4qllJmpDcXiSAxeIryEgZG1q6jTvGXiqz8tZfKu4wcfPkHH1rhtpGPm6D&#10;pTjvEDDAzzS6g9T6A0fxv4YumgS50ue0kOBlzlc13du2l3CB7bVbRgy5BVs5/KvjyPDeZmQAhq1t&#10;P1PXbLUA1p4xu0IOdpYkflWiaJ5Ox9Wta3nmHNucCmpbv9oQEHO7IrxrTfiJrafZY73QraZQwBdO&#10;K9M07xX4PuYbZzr0MLGE7kk7H603Yiz7HkXxZyfG3gcBeGRwB9K8muFHm2il14T8K9Z+It1pl34s&#10;8HtBKrCCOYl1Od2eleUuVkuCNvR6wgjboVwmduU7daBEpB+YjirixncMk8Ck24eTK960sTe5R2MN&#10;oJB5OKa8chC/WtIRqSuH7dKf5Q25yB7UWAyDCvldBnvmozC21CQcGtMxfKevJqArP9vt18043dMU&#10;gKJiHyYXr2xTTAAeoA7Gtl0xckKFwQM1E0bBnGz04NMDLEYDSEIDxTdjrKwEXXocVqGNSBSBSEwV&#10;z6GgRjmBt57moGgXzG3Qk4PFb7RoWiyo461G0cfmLhic9sUDuc+bdQchSR6GowmHOQ3J44rojEAX&#10;+UVBLANnJGOO1K47GKdwOPLqQYwASOauyx/ujiMHjtVB4pwCcnjvRcdiTjHSkOS46iq+5sMCmOfz&#10;pwYbV+emFic7sdarSfMoUr26+lLuyTycY5FRbidxBH40XFY2NE1bXdP1aNrfUboKr/dJO1h6V7Hp&#10;Xijw3eSWi32izxSlQDIq9DXhSt+6jJSMEnAr1PwbBYOJBLpcDfKOoFbRq9zGVFPVHs9hLayIpsvE&#10;trIAg+XzuR+FbSyI9rPFe+HNNuY2XDebEHwPxrzy60HR5ViltNV1Sxnxw0UpwT9KrLY/Fu3P+h+O&#10;9PulUZCznk/nTUr7GTprsReKvhd8LNXW8ltNOk068kQnzIRhCfdDxXzB4l+Gnxd8P6hq02nyahf2&#10;KuS01m7ZK+8f+Ga+pP7T+NELnzvhLpVwR3SQCkbxT8SVgdJf2T9Ul+XtMSPyroSnJWvdGVoxadj4&#10;3sdC8TavEvl2OqwyQkh1kjKnd7g4rfsodP0DXdKj8SfDXxLdw3Dfuri2u2Uxbfp0Jr3LW/FmsWJu&#10;rq4/YvvbcsvzTRggH64NeX6vrF5r2latcW/wrsvKiI89XmBZPoDWVDBOnJyudksbzK1jpLLxroEO&#10;u6H/AGL8VfGNvaSSKslpd3EkmwHoCTnGa+rNB1UyfDXSnJQsbVWGG45HX8a+MtR8L6Lb/stHXIU8&#10;qb7ZF5iBcq/PY9sV7Z4M1Rn+DXg8GZuNPUcn2rCq10LhZo9tGoklgSwqVLsNnFyDk9K4O3ug20b1&#10;xkcVtxMd6MshIxXOmUjropX2MRIwIq9DcnYB82c9a5iOchAcHoKtxTDeCSvI6UPUGrHUrNMdxwKl&#10;WdwwBduTxzWHFOmxwX471cE0BhGIgw9c0rCZsGUGNAYFIPrzXMaz4X+Huq28ovvhxoEjMv8ArEQI&#10;498ritSOeD5PlP0zWnGqNESsidOcGjlFsfOuv/B3S3iun0bxrcQnDFbe7+ZfoGHP514prXgr4naP&#10;JcvN8PL6a3DHMtp+8Uj14yR+VffKmQOQy8Y45p+Y2DAqhGOjDiplAL9z8zJLiCO4fzLa8jfBysiE&#10;EfnWDqF2slmFdsxq5Iw2Ca/SDXvBvw51WOf7f8M9CaRkP76FAjj3yuP1BrwLxN8C9Pme+l0b4oXc&#10;LbSUt7xcr9Nw/wAKXskCin5HxHql5cuyJHEwXBGR2Fc+Yx+9OGyf4mNe3+Kfhb8Z9MN+8nw7u7mB&#10;CcT2P7wY+g5/SvGry112C4mS50HV0KyH/XQshGPriqVCPQtwaM+MSiWYFgOe1WVC+WCRznvVYSIb&#10;lsqy9Bz3p0jNlsSIfl6A1k4OPQnYGP70896aTuVwaaolKnKd6AH2nC89xQhDQDknA6UDcdmVp2yU&#10;yg+YKUD73JPSmgFUHzX47UuThzt6igbccHtyKhZzngfnQA9idi8YwDVcsPK5Unn1pWYktnHTiosc&#10;kZ6UBYQlyeE5xTwOD64GaAPmIxS4G08ZP1oAbn73FHG0fL3oxQNvzHFMBejfd/WndzzURIJ4/Kn9&#10;cY9ORQMQ9yB/CajCr5UWX6k81IQPLIzUEjYRRsPJpCY1gNhAbJ9SaqkDD8LwKs8eU34U0qu4YGci&#10;mIrhAYC2Biq7RAoxxjB61f58/wD1PyilYIQflGMdqYGUYz9mmJjJwOKqvxoeqbe1q5561sNhto4G&#10;DwKqtDExvVBxugYY7VaBHi1pf6fNqWoxygRSG8flh6GtsQkxKVlRl7EVzuuabcL4mvBFaNu+1sVC&#10;iq0EuvWyqHS6CgcqwJzXVF2QWOkKkSMPLPB9aQlNrggY21Tgv4HBDnDE9CO9XzEJbGZluYvliJxm&#10;quCRi38MIstOlE8Wd53KT0quikrGSqgY4xXLX019/wAJHDGdUm8sTthBnFW47wxyQAySMO9WJs6h&#10;FQiTCccVdCgadM0lwFwuVGetYtteWjl1JHONpHrUWoSTOsf747U6EHFD1BM37a7JlOBIDuwPmror&#10;W5Xda77huvr1rzOO5GIwjEtnn3rVtbuQO+64LEdBjpTTsJ6nslnc+W87o8Tb4wAvHFc7q8lsv2tm&#10;mj3MM49K4039yLeQLfyoQw+akllM1rD51/K4yMe9VuFgVwbiQ7V4PBzXqPhp5G8Jy7geCPyryhzb&#10;AuqZwCv417B4YRR4VkOxcGFcD1rCvsM1ZSPPXHdaj3cGiYj7ZMAo61ECuW47VxIdgPX0+tM3EEjd&#10;TWOQ2U79KY2d4/cnp1zTCwP91ue45pChKHkjipIoy0wzIMfWtM26DTJnFyjALyM0WAzIoXMsI8w8&#10;t+dWZri1hljX5Gk4qFZmKMkYYkAg4HT8at2+l276PqU82ogyoc7c81cY3ETRO73NsTb4R5VBHY1a&#10;13TdUt4YJNN8cajF5sA3xJKQGzXNz3OuxXGiLF4dmkja5AJ6FR6110g1FtFld7afzBbqYweK6EkM&#10;ztN8Oo2iwXNzcP5uSzCSTLPXoPgLSbC8+IGvx3PiuOxt1liC7iAZOeQCa8+s7zU31b99BMg3YwG4&#10;4pusX2vtLFHb+G7iNUX5biOQgg/hQogfYN3C+k/EDwRZxX0MtlfQfuCZwxGOv512IguGkBjhTaUH&#10;JNfD2n69rzad4Ra+1TWzcWG/yWLMcj1rqm+IPiGa1srWL4uX8L4xhoMY9s4qVBj5rH141lqnlO32&#10;NCAOdpzVXy7tY52fTNoHcn+lfL6+LPjBZ6LcSQ/EeC4i2g8jOaZbeOfiTLIk0+qWk3lyAmIjAb24&#10;odNlcyPqQJI1sjAfKelMMfMvXOOhrxrS/ifbG5sor34Q3sHIHmRy5Un15r0yz8Q6DeW0M0N1ENyj&#10;KnjFTZoOZXsXx5gWT5D96pfNAhXNupqziNoI3SWJlZARtOapSKAXJiwPSgoUSRtdH9x2HAp0giMZ&#10;27sZqFeIxlByakG7ORjG6gBVAAb5O1MONh+U5qRjlvudqZ3HymgCMqcN2pwHBGaXnzT8vSl7GgBv&#10;QEhR0pMkooA70px5b5Zvam4IjHzUAP2t5WfNH0FR/Nk4xTCzKwCqxGRkU8EErgGgCRTjJyOlLuG3&#10;lMZ60zafm4PUUpzvfjjigBTjeMIPajkNkHBprY5+bFGRkjB9qAHDcd/zUhAx0ozyODTiDtJxQI9R&#10;mtJYpYR84DKc1zssTC7u/nON3IxXQS6nHJabREhKjishmuWnJ2YBPpXPA62ZDRIbtTgls96sCFuM&#10;7eKt+WNxJQgmnuFFqSGAxVWJM7ZMtwSMjnqDVxDI0WxpNxOcE1XLcJlvWrMYOQwxnHBosBzV/pd4&#10;vizTZklZcyfNityJ2VbZSoyMAk1O8krHacnrVUgKyFpFALdaYrGjc2142jNNFv8A9Wd2DWbYSyb9&#10;jvIX3HkmtywmCidWuAyPH61VuIYPtquiYO89KQycN8jgIuD6ikjIWSXhcY+7UakYTI7UoK7nK/fH&#10;TmgViUR2hvYPMiiQFsnJ6Cq07Wya9NJbtJsx8gz371yGvza2LmNo4ptu/wCcjtVO1vb2RLdJPMG0&#10;c8daLgejC+Z7eBZroFc8+1Z062n2iYrMgXHHPWsmKTdYIwQ5waozG8Mpws2056UWGbcaKW+T5yTw&#10;RVx7W4/siXEb8L6VH4ajJ1iyWVmA+YndXRS31mviGaIxRhdxUDHWkDZyKxXK2zHYx+bmr9vLtj5U&#10;jpnmuq8vSRpV4/2qLLodqGvOr65SPUr0IwYBzjHejcDo3INxGVlj5xwO1WldNigOxx61ylpep9jk&#10;32bFi3UnpWzbzM9qrEqo5pWGmbiXEqXB/fErs9a526eabU712kdju4zUjzQ+UxMoAz3brUaKf37g&#10;gg46HpQBHbpKInDYzv8A510sel+ZptuzyQlWi6BuawQxyATzmtC2umS+hHnzEEgdTgUxFB9Ont9T&#10;k8mSRSZcjiob2a7Etsr2jD5efeuwlns1eIvKCSARxWfqCwSQbhbxgY60MRgWshF3akrkA9K25pbX&#10;faYt4zlORmsJkZH7Zofc0a4D9KTQzZljsHtY9rRAnOazJ0jW0yFXAHWqyLcDILSYzxUzsfs2CpIx&#10;igBtuRJE+IcYHBq0IuIyHH3+9FubSKzzI6A54q28lgbAss8Ibt81ADXiHkOcAfJ61kSMwuCu3jd1&#10;q6Lq1EFyGnZiXAGOoqF1k89gIcr5ec4oECA/IMZORWjyGACYOByKzYhIqoWkOSTVyJlEmSx9s0Ai&#10;K8SbauWc5Xk1Rgjn3udj4HT3rb85DHcK0QZSOM9aqRTQi9Knao8wYoAg2TkKDCScetVWimWdG84A&#10;buldK625AIkUHb2FZ8sa7s5fgdadxGcWlKoPNOS3aniSfzcb2yF6+tO/dfa4h0APWtj7NHJYRNGE&#10;LKvNMDm7m5uw8Ya2f5mxnNSh9saBv7oPFarWY8mMySRlt3A9KU2uYSPL6LQPcyFnUOMQseasiXLE&#10;iMDp1pGtJAf9SOCcVHJFLHbxFiQWzSEa9k6m6z5KMCQPpVu6jnWVdlgCuPmI965eG+t4b2zEhwGk&#10;9a7zTrnTJrVx9rgLFBjkUN2C5z7xqPIDRjceuRVi2SJHn2rw2Mj0rU1GCAzWhDoCTwQayZy6T2wU&#10;gjHWkgvc1NtubGfbbAttxuJ9a4zWYUitr1WyQXBz9a1J74xwEbG3DnA71zt29/dyGSRmRMfdx1pt&#10;DuGn2sckJZLMYBHz+la76fK9/bfIQqjk5qvpkvkwyILT5R71vR3L5tv9FJBbAJ70krCYR2KRWo2w&#10;ZO3g+tMJkMIBTG0nOa6uB7L+zYA9vGJAOST2NYGrS6as0QVVGR1Jxmj1Ax5Ru8z92nI61GqgQEhE&#10;zmrduEkhn4XbjrmopBChIDt7GgCI4Hl5Tt0FRsVIkHrUE0uAeAW4wKanmMclCvPIzTsBOioIjgnk&#10;08HEbfvG/OoXJAUYbnpTAw3AFHFAEjE7h1yGHOa0PtVxFawbJpeQM4PNUlwzjg8CpXU/ZlBUZ7Ug&#10;MvU5L6e+slXU5tu75ueTmtazs4IrBR5+XZB1NVY4Hae6PlNnAxTpZZoIEMjMTvHB7UBYuvBIS4w2&#10;dvBFLZeb5xiknOAx5NLaahbyXMJEYyF5yK0PJjbUllFwmDzweKAHiMqZME8U9UkLMfL781dzZrps&#10;7z6zp0aqhJMjgAAfWvPtc8YaVBp1+umWEF7Is+wSbgFB9cdTimotuxLaWrOo1OW1ttNt5bi6t40P&#10;OC3JA61wOpfEO0+yalBpHhxJpkQqGcYGfX8K4DV7vX7yK+a41K5LSICWycAegHbFc5FBFFZoY408&#10;5ieV710LDPqcs6+ugavN4qvdQjuNS169leWYlUEhCJ7BelXIYIY/DqK2pgO8RXg4zmoraLUEnke7&#10;spTGWzg9vpXS3+m6TefDJzba8iTCVGjYNgrt6jFdMYKKOdyucMdCgtL6zvIvF96zyzkm3XIH6V0l&#10;jqdjZeKdMe5t5ETbzGy/fzWRLruh22tRQyWlzPcQwKqps4Yjvmnxf2nquq2Tt4YhSIsS02R8o9AK&#10;0v3JJtbnjvfGqTW8QiiRgVCcZoYM17pMtxPGsURGehzW9bWNpbpqLv4euJYkwXPTgda6zwyfhLqO&#10;oeJ0A1XL22I43jYLEV+9z3NAHBajqmipZ2oitbd18v5QiAE4ptrBHfaPHOND2gScHpVnxpa/Duz8&#10;HeKP7P8AG2pT6gdWiW0tzb/d5w2TVNbvVoPCOhq9ksaLaocKOTxzTQjVuYmGjSwGGMBIgUJ5IrBs&#10;Zmk1+C3ktWG1zgsOwrftJ9OubLd/aI3eVyDxzVOS11V3ma30eN3DELtPWkBrQmdHu5LX7ODGnIYV&#10;x9rH4ek+LmtXOowa/NcSOBF8zBY8ddvTH4Vsx2niyEwfbbJ7JnYlcvkNVyU3R0tt89k5RCAyoMig&#10;BzvocF5I9vp127yAiNTISf1p1ha6jea5FbtbNEAGc765rTLiaDxu8s9os6rcDah7DPNdbHqZuPiD&#10;4hkh0tIYFtV8r5sEnvQFyfU9Iu2sdCi8/TVInIRpJBz+dV30y9jNkonsi5ABeNgf1FWdO0uy1DxB&#10;eT6h411EASHyoUcjFJqs+j2Gpmzs9N1yecAbflZs596BNlHWdMlh8OWs13NczsV+UBT8npzUGlS6&#10;zB4ajaR2S3D/ACAjnFP1Sf4hz+HvDlvI9vb2wnDSo0eWcDoOelPna+nSxi+1xpGtsARjjIFMCR5L&#10;GXUDKpuGPByR1q3cz2UnhPWI2jdHe2Khh1HFYD3N3aWmDpUkxMuFVFzu/KrEskv+gefZbDIVwpHQ&#10;GkO1iTQ7TwLaeCtShfQVuLqd2LXQlwxJ7YHTFaVrocyaLf3P2uBLd3yMyZb6YqhdaR4fivNKmTx0&#10;0VzdYMdn134649Ki1Ma5DYSlBqZRUHC5I/KhgieKOGLxFLJ/wkV1a7GXBQnn3rdvdSsLrTbEPO88&#10;kbKElVDl64OCee68N+JJRJes9vEROTGQVOOAM9aw/DOseLLTxDrLS+B76cecwhSSAgD0OT60Akej&#10;an4c0jWNM02GD4mQ2M6updH4bj61y/iPw6Bojaf/AGjPLcQNHsuU6cd/fNIbLxXf+KFvJrR7Rnnz&#10;iOTGBn2rsJ4b+HR9PQ6ohkWIfMxyWPuaq+iFY80WG+05I4p4LqUmEDcY/wCVddZ61rsnhzT7O3nu&#10;YYVzvGzBb8a9F0CJ7yGEajpWiR7WAVt6kkVm+KoLa28RaetvDasm35VRAOam6Gzh9TtpbjSdjTam&#10;RvBYIzZP5Vgk3J8R6DZQmVEZcFSOmPWvQbW8FrpF1MdMjeZoiFjYcCuTguIX8Vapc3bWaP8AaOGU&#10;gYyfSmhJsra3BdJ4HvI2sH2+V+8weo/+vXE+Cr7SoPHHiV4vAqNjK7WlyoPQkL2NewakNGuPCF7s&#10;8ZWjyNafJHjqa+XNXtPGGi/ECbUbY3c1tLej7REB93ngivIxVHmd2fRZdXfLZHrOvxz3Np4i2QhB&#10;LGSgPY151rWi6lP8BdDhEKRXNtLI0rBeXHbmvS9OuP7V8Aac7QRRXAVN8efu11dzaWv/AAi9khRd&#10;/wBjIYgZzxXGp8mx3uPNufPXgqa8TQLpRfa7a3dnegq8EjJkjoeMV9HaB8XfGemWmnQ634WbV7T5&#10;E89RtlVBxknvivNEt7SC71FF0ZAyu2HC+vrWlZWkE/hbVEkhhKmNsAjJBNXHESvc55YdPc+yPDfi&#10;b4beINGtpNJ8Z6OZ/IUvbTyhJAT1BU88e1dBPZvFGzmxYZHY5r8zprG+svE0722qa3DLFf74pbaR&#10;kYEdORX0N4N+KPxEs9F05dW8Pxataoqo0ucSbR3Pqa9JVlY86pgpJ6H06Cwk3mM8D0pRIDcs2ZPp&#10;nFZnh3xV8Ptdgtls/FmnQXbRf8etywRs+gz1roJbK4jjc+WCSx6Hj861jOMtmcUoOL1QhktZbUwX&#10;Ol6fcxPCVMc6BgQeo5rz5vAfw7i+Ilvqmn391pdwt7vCW4G0sT047GuyYESYMRB9KUNKpYhUb0BF&#10;aKTRNzxrxd4v+Jfhv4sXctx8Lr6/0ZfKE3koSwQ/xg13/hjxl8MvENvbtp/jbT47k243W1w4SQH0&#10;wfTpxXXGaCexMN1oWnTobcq6Sxhsqe3NeQeJvhR8O766e70PxBqGiX3nmQG2bahfr0HTmr92Xkxr&#10;Y9dltpUvIgdhEgOwg8H8aocC/lUoBt964R9Y8ZeGv2erE638PtS1d7GUJLJbuS3ldn9/etfwv4v+&#10;GWv2arp3i+wiutg3Wtw4WQN6c9ays+2gjpCyZLGMEgfLTo57kBTmTIbjaxH06VJJDKshDWpBBPI6&#10;fnUW1u7jntRYXMX7h9I1Dw3d22r+ENGu4mQKfOiBYD/ePP614R4w+Enmw61e+EvHBQNCWGl3T8Bv&#10;RW9DXsrB1kOUbk9qsQzXkc8bIZlIPUHGPwrGdGMjqo4mVM/N28k8b6L8Ybiy8QeEdaszFc7XWWI7&#10;ME43K54IP1rrJb/w450+M6zY+TcLtjkEgOGPQe1feer2fhLWvDk9lr3w78P30LRYLSRDeB7N1H51&#10;8w+OPgFZteXeoeEPiNdLCX3rpd3KSEb0Vuv51yVsFHdHo0syb0Z4j5T6dr1xGTM++6Vl5yNpPXNd&#10;3pOr6e+qXkJUb0tl2HPDZHSuB1S28X6Z4wtNM1/whdw3Kw4VpOcqOhB71lLJLH4kX7Pc7svyO/51&#10;wVcO9D0FXi1oX/iWk02qfDlE0a4HmRzh5FQkD0Fcl4CvL3TviRcWN3G6pMS0TMMAmtnUtZ8WxeM/&#10;Co/tazeCOQr5LQhjhuvNZ/jSaBH8DSpax+b9pRtyjBBJ6VbjpYzVRt6nvUU2/wAjEgwH4K1D4hhj&#10;uPCrxERFlTMZJ6Guf0WS/jtNLMkcj5sYzk9sitDUnVod0du6neMtmuKMnd3Oq10eOTf2lDr0yvpT&#10;/LMfvL1pZJTOzxfZER3kUAdK9A1WO5ubFCLWHKQ/KwXG446Vz1to2sSnS5rjw5NCRcbiYznAXvkV&#10;0QndGUoWZb0e/s4rufS7x7q3kChrdiflk/wNdzFLbvpXltqFq4IwQXGa4TUra0utWgeKS0kaJQMo&#10;RkEVkm11I6uuLm9VUGSAx5xXM1rc6+RNHfrZ+T4gM0Fwjq+A6+lPvwnngAxqxI/Wo9AubSfS76M3&#10;37xVwA3XIrPv4tT/ALXRiWA87qPStOe6M4xsyv4t0yO5+FNkyWql7MZ80LyM+prlvDsclx4M17zJ&#10;bmOS1ZVyGxn0r1a3nkGhwwvaIyyR7WDDqDSxaRolvYXkSgD7VlpGx0PaqtzIlyUXY8d1O/8AGkMU&#10;FsdRcwNMMSJHkgfWva/BOoLe+Erm3nvU8yC3UB3wC4x/OvMdffVrCWRD4YhuYcnDlhnHsK0PCGre&#10;HppbhV0e8tbjIG98hfp6UqlNKzQJnu+kTaRH4paGFlEkcoMhz1+hr1a11WKPS75vt8g2W+Tk8fn2&#10;r5nvW1mHTry7s4I5VQZleJgxHvgVwlz4z8XJcxxPcXMlrPerHPGseC3Yc9sVyVKXOzqjU5Fc+pIv&#10;HmqHxlFFB4Xu5UXUAC28kMueT+Ver6lKuoeD4GsPGhhE1iMlFywbHII7V8yaL/bltawvLoNqlvNb&#10;xuHYjLg8/hiuuh8TR6cZ7rYRHkCRQc598e1TK8GlbQzUVUPcvBOj61pGj+J7m4vDP9puQyxFsnA7&#10;+2a7/TtXtJ9U1KB5ZFYMPLR2wD6jNeW+FfFuk6hYjbq2m5azJGZhg/n0p6yzS6vqDxZVFuG+dPXP&#10;qKKc1J9jKpTPYrqTSFuFX7FEJfKxuV/WuVvbFw0kltfh8sT5RHNcda3V0PF2hmfVd++UqFeTr/8A&#10;qrtjd2VpNvn1q1AJBjZyBkntXbBRjqczb+Ex/wC1des9B1UNoV7bkRELKsZPPtWVolrLJresX+pe&#10;CJbuaRTsad8hAehANd/Hqi3FsRJYWTJtGwsgwRVwWolt3aN7RVaEn73GR0FRPEdIjVBLWWhiweHb&#10;KTT4LmZ9NVSxP2fIGPaoPEVrZ3Xw3a0i1OKx8mBgkluoyxxwOPWuC8QyeJYtZCyXGqWqeaytsYsP&#10;9kj61Q0K98RQ6jrHn6DfTp5iMGyWDAdKtSvqxKHn6G/4B8L3lpq+sanqt3fxmORlt1lmLBlP8WPe&#10;vRhq+j217OsHg6SVy5w27vXKPrWrapLHBH4NvYdgUcggfrW/ZaZqAEAl0eOPLDktnIqefleiBU01&#10;77+VzG1jXvGEt4yWvg+KNSvLBsn6Yrn7Z9XN2Hm8IzyTCXOHbqfxrtNUv/Aul6tIbjxPZNPsAW3R&#10;gx3eh9K4qTxFcTePrFU8GNt8z7i9AOxJpWUnqLn5V7q0OqtBqEkk0s/hFIQoGFB4/SqlzLq0+rTW&#10;8MjopcBsdhW3DqbS24h/svygVHv+tLuhh1eWVtPXlOvrUuapl0oSnuRW/h7Ura2iuv8AhL7KQfZm&#10;LRMwGM/X0rznxBPpNsWf+3bq/klWVXtrd8+WT9K9Gmtre80u98zVL2IOD80cxyo+lWdC8N+DrbS7&#10;25gsIQ5VgLi5+ZjnrgNWtKqpbETTh8T/AAPjs6Uss+uxfYHUT3bNsdeeT6msu8sPi94d8N6zqeie&#10;IdWSKHa0tpITIrL7Kc8V9T+KrfQbTwxqkyeDLa5l+3K+6JQCOck8VettLs9R8D6HqUnie0t7WWxA&#10;YSpg8cbdhxmvQpVktTjqwufPHgT4uDUZRaaxozaZqEYAVpRiCc+xPQ17bb67HLCHk0+zCFflaB94&#10;YfhXF+JvCHwoupryKLTYjOgyZYYNpye/FeSQ6F4+0rxRqH9geJPEd1hWZrOZGbAHt0rdTjN6aCeH&#10;0ufUUV7pstuWTccHo3GKsFYXiBWSPJHY182aD8RoIvE11Y+IfhTqllcCUK8hQoJAD1Ctj9K+iNMP&#10;hvU/Cr3Xh7xVbTulvuktZX2ufXAP9Kp0mtzlkrCyW7ZQ7zioCrAkbs1Nb3e6aaKSKWOZTh45QVOR&#10;6ZqVkYrK25evAzWZJAi/vchST3FPYkzyZAGBxT4hLuG5cc06ZT58P7nqKVxlJiNx+tRYOOtWWRct&#10;knk00q21TtHPrVIlkYUc4PakDoiTMzgY7Gobm4tIbK7klnt1VU5LNivFvF3jmzjufsWnWr3t2Qcr&#10;F9yL6kdSacp2RMYOWx6fqWsWlvZ3TfaLNVRcs0jAAD6mvFtc8eXU+tR2WjWq3d0021pAf3MQ9c9z&#10;XnGow+OdV1TT31bW7pbcE+XaW7kKB/tY6/jU0Filp5S2mlqpYjGDz+dclXEpaLc9GlgrJOR0t7oX&#10;jO9aO5uvGFrczpHuEby4jQ9eF6GsuCb4jW9/ciU6HJErBCiKowv4U6SPxC4jjF1eIzKORIeBSvBq&#10;NsbRfOkk3jkvIcZ+prllVZ0QoJuxsyafpdxZ2M9zdxIApLRld2Sayrq98IWaMFa3eQH7gYD8KjZN&#10;Ve6hRdZt1cQkAKwYc1ykvgPV7nxTbT3Pia6MIuS6xI/JOe5pQqt+Rs6CW5ov4gt5tUSCLQVQ7/4D&#10;nA9cilu5o0OUfe5A+Yj/AD0rWs/Dtlba+qeX96MAk8k4rp49BtJZYyFR9p5GcU4Sd9RTSS0OM06L&#10;TZIZ57rxyW8u4QtagbTJ9D7V6wLvwWmjae8fiO0uQLRcx8Ag46H6VXh8G+HrmDc99PbyBeCp6mqE&#10;3hW0sL6KSfTLm7g3/K8TkA/UA1pF3ZyynqWL3VtTbQLqOwvrG2aVdokEAbatchB4Ssp9ZhuLvX76&#10;5IuVaQGPbuP1r0C3i00CExeF/LQEZGc5rpoZE2WcaW8ADFc/LzSk1FFU25uxJpemeHBLo1tb6DYN&#10;LJbqAWUACsbxNq3hvR9SSGPw99qmWYCeO3kyEJ9xxxWvrcMj6FJHbanJDN9nx5sfBGewx615wNN1&#10;GDSbkDwqbhmlO93k3MSe/PNc/PfqdPsUdva6yh0u6ultzHF5KkKz5xmqMPiy2XxI0YkvN7AcrESB&#10;+Irzy5tdXt7e9mn16/tbJIWYoYycnsK0fCE/iS/sJlt/hZtAkYfapEGZF7NjqKzlJt2No04panoV&#10;3rWvizjuIvCWlXID8hpBv/xpkPiTUZVtRP8ADlrZjMqoBJkNT7Hwxei9eV9Uut+SSgJxVufSbxdR&#10;gRLWJv8ASkb6YNaWSMeR9Nj6M8LaH4bk8F6FdvpsE7TwpI3mDOWHbHbFeiqAI0AjVVCAAAYAA9q+&#10;cF1nxLaXmmva6w0Z+yopDD5Hx22niu60Px1ZS3UFvqmjG2m6C4jOY3/DqP1r1cHaMdT5/FuTk7u5&#10;6vzgfLTSW2txVe0utPuLCOW31exmQ9GjYH8xVr1+U16Ks9jjIGLbvuGoyP3mfarRA+bgVGVoJsRY&#10;+8amVf3TghSrREEH0NM/Gnjtzii4HnOqeEM6hNNpmvmHMjMbeTlcn0P+Nc/JovjhHdT4fgfj7ySD&#10;Br2nPB5NL2okkykzwOTRfiC14AngRT83VpgB+prRsfB/iua6LX3iGxtEDcJEd7H8uP1r2v8AGj8W&#10;/OpURrQwtD0jTNO0mRY0SSaQDzrhx8z+g9gK2WPBxTyMg/SmKpxye9X6CY0Ic/w08LxzTuB3/OuK&#10;8QeKdD06+MCgXNyEy8cTDEZ7An1NJtLcVjsJpbaKymklvII0Ucs5x/OvO9f8X6fBbXcVgElmwQ0x&#10;+5H9PUmvL9Z8Qa/qWps8128UCMRFbxEhVHqfUn1Nc/8ALg5RhgnBJ61nz32LUDQv9R1K8vDJcapc&#10;uQ52KxO1fwrP2q2fl79KeiKdvAq0qfLnjrWNi7WIEjG4HatX4VAuIvY0wKM9KmT/AFkPHeqSE2ec&#10;ftBWZu/+Ca/x0hSAs66GJQB/sYJr8cLRsafCDIg8uQgjvX7j+OYFuP2V/i3A0asG8C3gIx1Gyvxg&#10;ttE0y6s7Z7bxCYryPxBdpcxP91lVsLj8quLsrFU9NzHVz++2lxlaoFM3M4e4OC/StrU9O8RWU6+d&#10;oE5hcf66MZC1iIVMYJuEPJ5zWiZoaOlahe6T43tZEmcwNcoJMHjBr6z8LCxv9HunbXoEDWAdX9Tj&#10;OK+M7pXeyAMq8ODj1xXpXgDxDNBrtjYz3LKkkgWJmbjPpQ1ciadj6JMMizSoYNx+0EH6Z61c+yj7&#10;LN8qEbRg+lWrJDLYLIW52rt75roILazDOBFIrlRuJ6NXLJ2IUThbqzLWFxm0G7yztkA6fUV4L4r0&#10;VIvEAuWs3CM53BR39a+vobGVpWD2KhDnrXLeJfCzXfhvU0FuQPIbDKuSDWlKt3BHxNdRTiC48qe3&#10;ZSD8pABSuadZE8pXjkBJODXq+v8AhjXLTV0jntr9Q87GKYKQGA9qxV0mUtaefeQuoztCgZNdbKPO&#10;yZiqqI5y2/oBXXaL4e1C8ntnmt5kj4wvQsPf0FdxZ6Vpqx2Tm1g5PAK8muoil8u08uO3jHy8kDHF&#10;Im5UstL0mz06KNVg3bRuIHetIORGo7BhgZqqXJZvmamZcsAOtJhctzzo7AbQMJyapFQbN3FwCoPO&#10;arSyKkrhh24x3rLuL+JEwyMuc4UHrTEkac00Y00FUVmzx2rDubtDK6p80gi5VecVFEmsXt0giiki&#10;jLYHHQetegaD4VVVLiCSaSVcvLJ/F/8AWrOdWMdzelQczzuwtxNq0cl5JJHEJxlPWvb9C0e0uLGw&#10;K6YkcXljaxGMj6V0+geBdObULS5vlVkEm5YR0Y+/tXpt1pNtHpERhtYI1WIAKnoOnSuCpibnoU8N&#10;y7nBQ2unWs8EeXfJG7AwK1GijuJnSKORcqACD096ctvqEuuwq1rwGIziusgsI4dDkdApk2nJrnlU&#10;0NUtUiPS7a4tNMgRb3zW5LOepzV1Ybg6pC62xOWPFM0mVpJdRRrd96vznpW2jupuMW2NwxmuWTO2&#10;mrIpzRT4VfLjOV5PpWVdJp9nouoXNxqEcUSLudguc+2K05ZZvMZRG/LVRuLcyJEt2C8WOIivD5rN&#10;LsW2edat4lk1DSm0vR/Ad9JPO4Q3LJhY0PU/lWvofhCOxv8Aw/dx6/qCSmJjcxA/LKx9fpXp+h6X&#10;pAsrhoNCsoQCCcRgFvxrpItNvZtWhMUabQcYPGaqpPkVu4UoJnGW6TLOVezlYsp2HPSt/TNFllhu&#10;5riK5ZM5CZPIrtodBnGoWpNtAzcEgMD+tdlZac4EoW2tSFjG4FxXKouTuaykobHAltDPhhLeC52M&#10;rAfMMEH8au3ELw+G9PeaaJwYuCaf4ht/B9s2oXFx4lsomjkz5SEZZvSls7/R73wpbmXR2KFcIu7s&#10;OhrdxtqY83MyDQ7+1tta1MLo8LNMvzEp936V10VyjwT7okGVPPpmuPkeziurcmzRQX4bHQVYkvbc&#10;xyBNg4Uda5p1Gzop07blXVFmS9t2W6+TcxJ9Kk0u8gdfn1ddyydxg8Vb8kMLZ5I0MfkE9a4N5FHx&#10;GEqb/IjhlBA6ZqIptlz5bana+INc8OGPSrdNUjll8phOmMBfTnvXArNpDT3qx/ZfNDHCAjIzXFsJ&#10;5/GeoM/nAC8cj35q3b2UieIZJYLeYyOOpb0ru5Lo4YSUWdVayW0U9xFJCgduc+lLJJF5twN4J7c1&#10;yUOo6a/jO5R9Vtnkgk2sQ/Q+mK622hhe4DsURGPUHNTKFjaM1JmXKbllzGJDlv0rpNEaNWAZEK+U&#10;ec965rxpPqNl4a8Lw2Fu7XV0HEZEZKhR1JIqb4dWuvNoviRtStysQvEMDM3Lt/Fx6UKI5TS0LOra&#10;Zfy6sly8s6LFc5RAeD71aWwhkg0uSWUlAw4PFdZq0luJbJC6EArtHasvUkL22lJGxAEYJA7Un2Ih&#10;JlS8+xJBpvkR7nKgH0Fc3d3M6+IIUaafnG1RnmtS7ScWNqTcldvtXNajPdrY70hgd0cfMewrWENC&#10;Jz1O3sA/2EEiQkryMZpbyIvYQYlGQTjiuZXxNYWXgpFVrSSdoRuOR8uas6dqovPDN82628xfmwrc&#10;gfShsEtDlNfsILnxH4Zt5L2RiJzmMdG+tehW9rFY/DLT41ijVIrPCqo9a4iFnl8eQS+Q5CT8Guvb&#10;UYPtcML20snyjA7UlK+g5RsN0qCfz2uHjdYyxPzelYes6jp8nixYbd97RtgiPnFdHqZ1S48Jzpa3&#10;nkRmAqSF55rF0fSdOsPDSNJGZbl7hnlmbksarlQucdeTXNp4GspotDeaRiC8WccVDpGrpea1bxN4&#10;BmtVxzIXzk1c1Scvp67IATwAuOlXNOtreHQ2ubqylUPjBVaXs+oe1WxsfZyLlCl8SNvPNch4yur1&#10;fB0MUHiCWJi/lhwueW4rWv8AWdIhjSJGYySLgH0rDvWhfwxJ5ke4FdwPXFLYVrmxouhPbfBjRYZt&#10;cnlnktTJcyCTIbcMgZqXStL08rdMbeQ7bnIBJ5INcpDrVzD4S063RpWBlIyT90V0dpeTJoXnNdSq&#10;DASnHDGjVlaINeshP4it0YzKxRQpHQYrbsLPTLPS7JSxllKcyN3rnLbVXnt2LkbizBDjmtiwF/Is&#10;TzRkYY4+lU42Fz30LV4+Yp2CwZK42kdKxrK2kPiAkwsDnkDoa1IY45vFN0rz4VX9etTTy29vqtw2&#10;3akcRLN7CsZas3g+RG/JBYnwwFXRLUsLVyzMoJGPQ9q8BuRcSePNYlmGy3ad1g3jg44PWu9j8ULc&#10;nWIra4basuxzt5rB1/Tru50nQ2WV0SObduAIAz1ya6o2SOCbbZ0PgmztRq93KsMQ2glWHGK67WVR&#10;9MuFeSTLkg5PNcho13Z2ugafGkLM2FBKnPSuquXFxDoTs5C4+es5y1NIQTRg2OnxRxxmN2bLkk12&#10;uk2i/bmZbQn/AERhgjqSKzRtXyVjhBDdDXSadNNHY3YFsN/2J9rAd8VF+bcdSNldHjXibRZUvbtm&#10;uogZL88A89a39BtvL022QWzgfZCN5Gc8VHYW2p3fjTU5tQuJPJTU5PLVu+D6GutkubWNfKgsI2ON&#10;oYCtG9NDNQvuYdvJaQtqUUk4J81jkjisHU/7OZV2iNg18gxnkkmtnXraZtAikjCllG59vpXH6dZX&#10;l34u0ieS6lhtoJ1ZlbgMV5o7NmqvayPXX8mw8EaQuI1Laep56jIrnDdyG3u2EOXfODWhdywXt1b5&#10;YlERVwvt0rLuIhHfsSrBfK+TFZzRVPexz7TqNfttzt/x8DcCfWuraGYrYyr5YTYM4NcVdKj+IrAA&#10;jP2oZPrzXoFoyLprF4pQhhXA7Gog7m1SPKtDnfFk10uhfD2OPT3YOZPn2ZC49+1eNaquuSa0yC2Y&#10;qLhPmLcnmvcNb1NG0oWsGmI24EElOh9jXENpt3LbxmS1Ab7fGwAPYGtJdjC19TZ8GR3I8YmO702Q&#10;RLpQLSMcjpwK3kEU3j2/jUYj+0HB9AKnuZ9PhiURQxJjT0Dn6CqOjSJJc6vOsEqqCQrsPvetZv1N&#10;Dd1OXytB2QFPOaIqvsa5SC71aw8Kaukvim1M0275igwoPasjxN4h0HTrDWby+8U2dtbQA75JG5J9&#10;FB6k+1fJOsePvEPiX4tT2GlX09hpwSXdM3+skVf5bqKdKdR+6hTqQhrJnpnjn4g/2e0unaRawX2p&#10;sHAIb91CT3OOCa+Z9Zs/iZrmrtcav4yuXIdikZc7Ez6L0rZtrST/AITE5ednF4wYnljg9c+9drIs&#10;40tdtsxfbivew2E9lFN7nh4jF+0bstDxb/hEvEKWUrf2vZhP93rXP3un6nbSRBrmVufm2jPFe4Xj&#10;Xa21sDHKuUPy881xz7f7ejLguCxyCvSuy5yJ33PN0K+Yozlsd+KsqP3suQOBwKv61HpjeLLdo8pn&#10;7wAwM1Txi4tgu4kj72KYrCpkm7yeM8VIoXy2wtOIUB/cdaQfdpDD1pp+43NKScN8hziomJAX1zQA&#10;hZgV4ozk/exUbH5vv4qtI7BkUAsx6BeaLCHysA7YaMkU2GG+nmVILdyzOB9PxrZ0rRry5uo3lhnR&#10;M5we9e0+FvCiXFpdi2CGaG3LGM8FgKEJuxyPg/whcz6rErBJZmTIBPAr2TS9Asra8eCfSWa4LYhV&#10;FyWb2FWvDmkeJZY9bbTIBFdWV+ocSnbkZ+Yc17Q82hp4XvJ7DT7J9dtLJftDOM+UcZOB3yamo9DN&#10;yfQ5/TNBibQ1l8RaXb21rauHt7fzgJLgjkcdQKh1O8fVE1G1s9MMMcNm/wC7jJDsqDj61z2pXN1q&#10;2nyaqniHUPtthMVurB2IVvcCs+S7jefwJqOla3dQ6lDc7bi22Haw7gj3qLk2ZyS3T/Y9TLPKpiuH&#10;GHGG+Xrwa3/CnhbxH4i8RWNxNDeWelxykmWTKmUDrtFdzZ+HTf8AxButZ1Kx08QMsZWyjIChx1JA&#10;65r2XRwovLCOOGCOFIcIiDCgemBxSlUS2NeV2PLdTtPC9h4c1u10zwbAyWs0aXFy64dyffrS6pa2&#10;cHgrwo1h8Lb2S4uYVLMshbbxyc1D4v1AL4y+Kliuig+ddwEleMYrLGveKbfwZDDbNGxNrsiUrkoC&#10;MHmtoT5kc7unqWmF5I2iQtcxqyuu5f7vtmumeCwt9IumOnWjs1p8rBQTnHrXnGnPqKpqD3mtYYSb&#10;jk85NdT9rZfDWmsty0pJPytzj0psRFod3MfE+t5TUwoc/MwbbW7dhJ9JlWdwF+bDdcisga1KLAxz&#10;eH7LYYyAwUAjNZg1Nt3kRwGWSRiI0HOM0gG2fhzRJNeR11jUnj+05BicrtPvivQJbFjaaWtp4htm&#10;EFqRJE3LEfXrXC2MHj+w1S6UlLaG5fgkBx83fvg1paQdSsvifqkN3qjzrOoMdyDwC3QY9qVgKz6h&#10;bW3jOxsru2WRCHLK0eePTNaegx6Zc6544/s74cNHHK6hnduB64BpusQWkWul7q/s5WYMVIUZwelV&#10;dP1K7j0jVoraWCPccLIo6ZpgZuvaPJD4lVV1K1T5s7FlB/StjTY3tvBszf2TJLcGEiOVxkJ+dMtP&#10;D0N1Lc3M/wAVoFlGWLSzj5j6YJrSudet9O8EyW8vgO7vzGrDfbgngd8ihDOMW01JtclnTxBmQTZY&#10;quB9OK6+y1CWO7tlvLyeOMJzKSTkDrXLaXqc+ozas8Pge70+NpwFWU/M351qkRzeKbLS57tQRFuD&#10;AdfxoQjqf7T8Jvdtc23mzqko8wyqV6dcZxV9r3w1qMN2iGMR4VZIi+AT71hWUOi3Fxq2nTSW0Ijt&#10;WVZRhcnsapaDpFhb6r4hs5r/AM97i5YG4RsZH8PTpVbE2OjtNP8ADFjqOsz2tx5EzWvzRR3GQfwz&#10;XFas90L7TbxHcmO9OFYYyCea1P7DudO8U6veXEsLWyHKE3W4sO3y5rP1Se+v7GeWLw2VgiYBccZH&#10;rQkNHRWesafb+HCYLRftMsYLHHT1rEg1rUJPHtrGn2pjIWDp5JI/Oq1u1tb2umE6as21cuCefpVW&#10;48Ra7/wk1nHpXwy0+Es21Bt3M/rz2oYzqHNsl5I8VigmL/vO2M1RvfD/AIquru3mt9ajdTHuMbNg&#10;H2zWdHZ/EGXXDLP4Yso98qmQeevA9etdrdyXkNl4Qhi8WTRK6/v2QZKYoYrnK2nhfxgfEmmTapoj&#10;QWkALKElz5mPXFdwF8NzaNcouvwW7RR4AZ+ePrT9RvdUfwVpdra+IjcsYSC7HkVws2lCDQdQlu4b&#10;2aUtuARiMflS5g3JNRi1Vbiy8rVyyGU5IGAR9a1NO03XbrT7/YyeXEgLsW6jviqNtJNN4Plgihu2&#10;MgAjLIRs/E1et4fF9rpkccOt6YWx8ym4UdfXmgZrJdWdlojojuzpbvk7CACK5fT9d1x4by5MsAjS&#10;8YeSU+8M+tahsvHM+n3nmaLps6g8+XIpxn6U3U7G1tfBmlq2nMJZYHGwdjiktAVjev59GvvhzPKv&#10;hxPN8gFQrfdI968406wvzrGqXV1KYoVJCKT1xVqwlurPw1ZRHWWlLzsfm7Z6Cor2S+mt0VtRsVBk&#10;ACrKO9O6CKsPkurZ9RsoFsLwI82FdUODj3q9LEIL+3MV1fSTHb8jEtnNX57m+t/h5ptnb6Fp8hjh&#10;BQbQWyf9qq2gW/iB/FmnzzxxxMZOd/OBQM0pJorbSbaWTTER2hJK7QBXMR6zpw11JbrTCIXnKq5X&#10;7p/wrvNbW1udUa3SCNyLVizKOCRXnOkwtf8AiLVbOXQYWh3uEc4G3HFAHR2Rs4/jN4DubZ4mjudb&#10;t+V6D5hX2RrYIuYOOujW5/SvivT7G8s/ir4CtNrGP/hJYTHznaN1fbWtqDLoh3jJ0KDI+grKtsje&#10;izgrlF818xDpwTVSPS7Ce1nkjubjzkbO6N8EH6Vq3S7nlXYeRgDNeb6t4jg0P4yfCy1u7kRW+pXE&#10;kYmLcB+ig/jSpO0kVUV0zoX1bxJYag8Vxpc9zAD8sg+8BWtZ65pty42XqpIB9yTg0ahJG1tNvSA7&#10;oww4yGB6EGuPvdOtJBujMqOed0Zx/KuhzZyJKx6dDNMbdW8tzgk8Gqt7dboTuQcfdxXlkVx8QbAn&#10;yNZt7uI9Ibgc49A1Q/8ACS62dUdLj4X3sTMccElc+uaU6t42KjC+p4n+0/YwXXwn8EaiIl8yz1Jl&#10;Ygfwt6/jXzF4d58D3rsi/NbjHtxX1F8ebyH/AIZK8TLL5ay3GoRLEpPI9a+V/Du8eC7cE8GIZH4V&#10;hRVro7dHFHrPwhDN8SPHkZjl4aNsg9Oa+qY2t2uHW50eyuFZQpSVAQR+NfAdpr/iPRviTo11Y3iR&#10;s9+iyArkOhPIP4V9yeHr573wV4Vuhbx5kskf8SOa1d2UlKK5kyXVPhl8MdWhuJYNCm027dciW1fC&#10;5PqvSvE/FHwo+KWmzXs1jFFq1oisS8AxIF91/wAK+tdNdQiBYZOAO9dhb3cwiw0RZSo60RqOLOuh&#10;mNSnbqfmBKl8k0tvdeGtSt3WQhhNGVII9jX1V+zaSL74tDI+aOHAz6V79rfhv4fa3aSR6l8N9JYm&#10;NsTxIEkU+uRWD4P8HeHvD/iHVpLLxDeT+fLwXGPLXsPetY4jozuxGZxrU7NWZ305P2y4w38VVc5H&#10;LY54qxOV+2vnPtUGBz8tcjep4JHyH5pp+8PrUhB/vCovn+0xkjGDzQA/ZGc5YD0qFlcO5DCll3G5&#10;GFIHFP7KD6daGBX3uHI2kntSYXezecuT1FTgc9s011GSduDSGiE42rg03jzD8oqTYdo5NN2naRto&#10;ArsqecxCjJFQNGBMrF2z3q8yIwh+dgRTHQcc9qBlVWGJh5akds9qni+zYkPkSj6GgRDa2aQqQ3Cn&#10;p1oGmWQ674k8qTBB6nOKoNCDNPggHfwanG/CZyeTTuCYzg8dKLITZX8udWGXLc81L8hBx1wO1WEP&#10;yn1xSBTt6LndQIjVU8sgoPrQVUooyevFSMEyTtOe4pFz5h/d49KAQ0R7p1KngDpTGUec3CcHjips&#10;uGGOlLgE5296AuVZIsLkE/XNRsG8kcMeOtXXOUiG3oaQKBby5IzQBSVVNueKQriFepIPTFWVVlbI&#10;A56CmENvJIGM0wRWKsXJ8vgCmgfIT6Hg4q4PvoNpodFyP3ZwD0oGVAoIyQBTCqZb5asSA7s7Wxt4&#10;A7U3ZII8nGCKQFNkTzxhM4FV3jXbMfJVsiroRtz8jrTHxgfLyaATMmezQ28bLcDODwBWQ6TLkGA5&#10;z1FdVgbX+YdKz5YwJMkk5PXFLYZiAP02gECo2U/P+7Bx2rUeMl1/dmoXgfcWB49KB2M6Lz2vOY2C&#10;eaOa9k8LZWOFgP8AlkK8qEM5ikVVOd4Ir1PwySLLTQxIOzBpomWx6fC37pWJwBjHNaUco2krJKD7&#10;E1goy74wS3HQZrSDKYgVixxzREzRrR3Mu1g8270zVpb24VPlgts+pXNYgHCcdqsLnB4q+ZrqJJdj&#10;aWaC5srmC607SJo3iKsJIQQQeowa8f134WWjeINTvdB8eXGn+duZ7MjMTk9RxXpkJHnRcnOa7KzA&#10;OkITKgCrkc0NvuwSSPmXU/DnjeH9nbxPodzpnnQMrSQyIPukcnn6155ompTWfhqxt3kkUQylCG4I&#10;xxX3N9q0yWK4ik06Fk2lcMOtcrd+D/hbeR3Bm+GlpuaUktG5U8/Q1hG7ZtGaijwXS/EOmsIlOox5&#10;9zzXoOn6pbPD8txGcr61Nq3wp8EkRzWXizWLUBCWidw2R7E88V8pav4w0bw1+0B4l0S98azS29tc&#10;hVvQuCCT0K+1NtLQrSWqPr9LqZiSEBG7mri3MuF/dngCvAtC8deGbuKL7J498KXAMYxm5VW/I13d&#10;vrshjjP2G0ZSesUgb+VS0Tqz0+O5mCnCHpyCatRXUpVv3eB6V50mtKypizbp34q9Fqp3JiNfzoTA&#10;9BWYFP8AWEc1YivZ4zkTua4WPU2OQIF9qmN/NsX5RnPFO9kKx6MupuXhJbBFXUvkZMcde1eZR3ku&#10;F3IM+maux3kgXg0h8p6clyhCYA6VKZH25Cgj6153HfSgD97+FasGpTCPDJkdjmh6EnXGZejW6475&#10;GawNZ0H4fappUkOo/Dfwhcq4OS9sobn/AGhg/rUIvlZkzGDk+tTi6i3r8w56e1JMDxDxJ8CPhXew&#10;XDabqGr6ZIc4CMHjz9Dz+tfP/ij4EfEvTxcy6W2l6tCoJIhcrLj/AHT1P0NffEd2Q65kYfjWil0p&#10;YZUdPWr5roFJo/HfWNL8UWN1PBefD3xNbSxzEP59s68j68VixmRhN/ovzDsTiv2X1LTPC2o6Rcw3&#10;/gzwzdI8WGE8Ck49iRn9a+f/ABf8C/h9qEtzNpOr3WlTsCdgG+In6dRSVr6optS8j87AkhnXJQAL&#10;yd1QluX+ZfvV734m+C3xm06+1N7fwVBqFsiMwksptxKjvt4avDNSsdes71473wPrcBWcqfOjZeR2&#10;5pSgnsCg7X3KG8h5MxjkVG3b5h1ofy8pmGQcdqjVZfOnJhbH8PNZuDXQhD9o3JljzSHq/apATsxt&#10;zjuRTSPmepuMQfeNHd+PSlUMBz601iMv8w7UDEc4hbD9umKgVn8luMndTs8n0owMHgUAAzkcU4N8&#10;r5cnkc0gwVwwPWkY8kBaYmPLA5wT7VFg4fhe1A4cUc7nyvHY0CDjnioyDgkNUnpxQ5XavHekA3t0&#10;pG/3/wBKQ43Hmk53HimBGwIycfjUP8MhBx71K/KnmoQGLnrmriwW5zWsRWa3OlyRsPMIO7I6VlGK&#10;CSPDQRH5fTrW9qiHyhlTk85FZkQXyU+XGT1rYDnrnRoixZYUDE9R2rMn0zW4XRop5wuwgjPXNd2O&#10;AP3jZzTZGlMbBp14IxV84rs8P1yG8tptK8yyk5kJJI9fes5WRmUkIN0fftXuWqaRBqnh6SFrwRNk&#10;FJPLyVI/KvPtW8E+M7fSZJIFTUIlXrACHX/gP/16tTuK5y1sAs0bBhgSetac+TYSt5nDJ3rBLXdt&#10;JFHc+GdTjYNj94hH88VpRzQy6ZdghMbPk+YZ/KtLgV1dVYYPU9c9K0Y5AI4z5oJxWC5uFCFtMvdn&#10;mYDbDj86sRi7G9hFalCBjdKBj9aVwNo3Decgxn1OKn8y5YYjYDC8CsGR9sLb5LZWHQq4P9a2NFtt&#10;dvr60jtdOv5TvwZNmFA9SfancZsaZFdXF5bRCAySG5X5QK95tIHt/DVvGbTaRap/Ksrw1odrp+ni&#10;SeWN5mUFmx1PoK3rud5JOUQAdK46076DWpROA55PvULcsPnPXjFObJPXrUbAAIe5asUhkip83DHp&#10;1qVY3NldsSmFI706PG9AZAMjvU8gRbCXN0u0jk1SQinuVVbKv930rFvrm7BEKCYiScdD2rUMwa3Z&#10;VIYZ+9irFrBb5ErQo0gPy5HSqWoElrcWlpokyrobSSPANzsPu1f0R7KTVbic3kTY+9Fv/pVwJaya&#10;TErWodjEeVHSq2laPoP23UriO4nR2kww8z+ldMI8oiWwvVb4p+MVutPtBBE0ZtYx39a6O413THuJ&#10;4j4JLbYwvmDgKK5LVtDvYdRjvIPEErRlgWXHIqus2olxjTowmFydvJq7AdNGND864c2/l7jnJPrU&#10;F2YVtNqFW3OMHFZkskRhiJ3cKM5pDNI1iUW0GSRhj2pAdlp1vYLpgafT4WHkZLba5jUv+Efk12dB&#10;YWcbBvkAABqeXUr+28I2yvbqdzBQ2Ouagh00SX4u5rtTIyBljU0xjFtdYXQrkwtdtExGEZjz9KZY&#10;6f40XVklj8DyNAzDeWmAAroGvXTTkidIRtGEGR8tZ97rOvWvhKdoog6G4UNye9Fx2LN/5sWmTtJo&#10;+1Y0yxVM8/8A1qy9P1m+NpcLZ6veENcgElSu2tq3vNZfSEU6NaMkkCszMQcZq5Y22mnzXeODcZQS&#10;EUDafwqX5hy3aZ6h4Z1fxZY+FXuL54JrYRKQTJ835V1dv45+H1zcwrLrd1byeZtO+I4zXl4bQW09&#10;EfxBcvKsYAiJIVf6VHrmm6F/wq1Wh0eyNySG8yNhlfyrNlXufRtsNMudLE1lr1pdIYwdwOCPwpoj&#10;m80r5X8XAFeN+BJ9S/4QO+262jSQwECPfjtxWva+IfGMfiexe88C+TarcsvntJ1GfQ1LKR6a6NuU&#10;7GHpmmfPtk+XH4Uy31DT7iOJk1OyOFyRuAxSy3EXnzohjc99pzinqApGSOR+dO28Gl2OLSFynUdA&#10;c4ppOUB3AEUAQuyiRB5RINLn5CTT/wDlpyo6UwrweTQAFk2P+75x1qE7hFnnr6U8hi8eF5xVgFBb&#10;kGIdOOKAK0cr5YGIDjqanG3LHI6jvUbqp7flUQWQMAJD1pAXDDI0yDaM4z1qKZSsa5kXOelMDTB1&#10;IlYHb0pQIjO2+Rsk9aAIQ4MqDZ0qdTN5r/KBxUnlw71wwowwcqWHsRQOx1MMaLOxCPnI71txptTJ&#10;lTJUECstCVB+7nPSnSTYQFjJWZsiS5lcysRtGDzVOaUm1iXYeTVn5GiUheMVC6ASDIFIZBtYwqSv&#10;QdKuRyQrYBdhJPSnwqhyNg5qWWCDyTwAdvFAGY8sYmcqOSemaz78ynTj+8xgg8VZkRBfcsAB700p&#10;vuERQD7UCuVLO4dUgBaQ810kEyFW3yxqNnU0lhBZ/OJNOQFVPaqt/AmbhlD7SDjBoBEctzEboqko&#10;PzH5vSp7bJkzk5Peudh2+ZMmcEE1btru2S6ZHv046rmgaZc1GOeV7VRIMAHjHWufkinju2VrBQcj&#10;GO9drbtayW+5JFOG6+lRXdtm5X9yrFgKSG1cw7cqlqB5OMjmrCEcfu1wOlWzbDzACgBA6VA0cgY4&#10;hJHemIu27sImPmKMDiqVwjOxYM2/zMg0sZO2dSCCB3q5AqfZWJkBIPSla2oGTc3OpeUqqh/1eOtY&#10;SbhqE3mtkl+/auouY7cXDyJJncOVz0rMmtkeOZgRyOKYE9va20ki4mjB4wM1rGzuEiGSwG3tWJb2&#10;s6WMJF1IW80cV1UEkxs9kkhOYhyaTA5bU9P1CQWpiuHKqckA96dpv9oxx3Ec0EmOBnOTXT/IGXLc&#10;BvzpihDqTyKgJx0xS3HsVPLYZJU89Pakj4nwSuN1aEqTeQ7YBHXHpWI5uP7VibY5BbBFAjUnZsow&#10;UZAAFZd7d3MSAmY44+WrgYmTkH6UlxawS28LkHKjketMDCjvZJ7uPFo6jpmtUi5RFYhCuM5JqW3t&#10;LVbW5K2ykgjp2qO63ONmHwcUAW0KtbKwKc9s0mE2/wCrU+9NtkhQxr5pC7e9TSmPsFx6g0gMjUY2&#10;fS4lVSMzDoaqXVq66PEyzsGEQwu7vW6Ii4yrjgHisd2B12OOSKQqs2Dz1ppXBbkWkJc/2pZm4AQN&#10;JycZyK7qRbQuQki4VBzjrVJbWI21sYygyBnvirzW0yox89SFQEmhIJO5VeDJJEK+1Qm3kAzjn9Kr&#10;3Wo7C6rZruJ4564pRq1v/YUqvAgbFGhNyCVXG7g55qjFHvumLlh+8retGtp7WJntiMqcHNOmitxb&#10;OdoyCcY70DZUZ9kSj5SFj71Sa8UxuBED82KlkG60k6n5TVS0tQbv7jE7+9PQRWle4a6iKW+1Q3J9&#10;a2bS6ZQw8snMXrVe+h8uTAUcAZAqoRi0+63I7UAzeE6tbo4jOQT3pIJZ2FwCT96qEKz/AGGAbWAJ&#10;GRWjC0eJlwoO3ihINjQt1UuSUHCng1l3JiYz+YFDeYQBWhC/z7f9k/jVOWNCTIW5DnGT1pAchqNm&#10;GnkIVgMZHtVTTkv4tUaRL2cAPgqT2ro7vetnKCGLMRjHNQW9tdNYz7ocEjlgKfQEiS61KZLfHlsT&#10;s65zzUmnTXt1EnmKAFJIOeoqq1kwWPfBkjOc84q7br5dm/7sDg9D0pBsWmhhFzuMCMSCD7UxogLe&#10;YC3XrwKgjlZZcne2SetaEUkTI4KckcGgZQihzcxZAHPNbaxgWtucJx0FVQgDPk89qazzIB85/OkI&#10;sliLgk7sk9c9K5/Wfn1C0UTMW45FXppS0ci+aRmskC6/tKRjCzDsaYF62E0dgpy2NvPNWfMt5EUE&#10;hSD96q3mbrIoYCpxWc1tfq5K3p2b849aEBqm2ikuIWV2J3VZNnNsBZgAMVSs5rlLjH2dwV9RWu8z&#10;PnKsPl7GgRkT5+3wIEbaeBU7QFYoyUJyverUUaSXBIQfK3BqzKsu9gYWwq0gMtI5BDIRAThvWrCK&#10;8lqSVAx61MuQCMnBbpRMNoixkk9hTQGhAsC2ZYxxgYwKz7+zSRB1OVJyKsIk7xxsII0GzJLNwAO5&#10;rMvfEGh2jlIlN5MqkEJ93P1p8txOSRDaWipLHmHGFbl/lAH1NYd/rmlW96bWHxNFJKxYhAchSPfp&#10;XG+Jde8R3006C8itolf5oYWwWHoTXETJ5kRMdudyQnLBsn3raGH11OeeIXQseKpPGF9faYV1+48q&#10;aZgyxS9APUCs+w0K/tdlxJ4qaQkZ8nd1+orO0t9TtvEd1JHFLIjT/PukyF57V1rS2jaiZlsp8uoy&#10;N/GfpXXCCjsc05N7johq1zevbDSZ1yMeaRwPxrO1Sx1SysYGeILL5nBDbvpxXWR319/ZEcYjiRUj&#10;+TC4NVJVz4M126udXmklRCyqRnAFUZo85udc8YLCYZvh+twoO1JFbb16ZFd/4f8A7NPhHS/tlkbe&#10;9fJKLJkYPSuUtprO+knYeOY4nDkJG0GM47Vd+z3cAdzfTFtwwygn8qvlT0YNlvWdOifxRpyx+GIn&#10;gKEvcEAFau6W15B4d1ZLDRBcMFOwO2AfXmr8eoBfCky3FmZhFBnAXBIIrno9a+0yw2dnoDWcQcgz&#10;d2Pr+FZ2GSXviS9Xw7Nay6TLb3bMVEHl5EueCc+1dF4f17T4fCml2b6NYpNFkvcRxjL7uo/CuVv9&#10;E1/9xcyeOLC+w42/uwrIPT3qlb6frb/FfwkLfQUFtGpa53N1psD0zU5NIls57kaTZNttWKsUHJxX&#10;nen6jdT319bzeBmcG4YRzB+APpXe6hc6O2iyW66ZHH5aBSA3X1rI063he51X7NpQ8uOPIc8YPfmj&#10;YFY5ya3MWooqzpCpY5IbpXR2Wp2FjoHz62kruflJ65rB1C2tv7Unkm8QMB5v+rDZotrHQ3jWQySM&#10;Fb5d3SkFy/qmq67fT6KjwOYUVikgHQGrdj9jh0iOWW98wvcDKZzxUJltwbWJTbIvlkAsQK5u7h1W&#10;LU52TUrNkkkBCCUGncLGpfRSzfEe+ms9JljtNickd+9Xlt1f7QI/PEixZ3KOp+lZ02qarBpOhRHS&#10;xEGGCQmQfxrUsrrVA1m8NhvIUljt65o3A5iz1y4s/G7p5l5ck3O2SEoRs56gmvZNF1rTZ3nIi0oT&#10;CwfYZFXIbHHNY4sdGmtNLurmwtUldW3R7Bkn61yclpZr41maK4lhQMcKrU0Jmmj+JB/wlc+p+K0u&#10;WkvpPJjVMBFzxWcvmtpkhadwTLxjtV8TwAKjZdVzyx61XnntFgkZYhjd0oBIZFqFzYeIdAkl0WGW&#10;NpADvXOM96veIW0+a+SddWt0VoleMEgc9cU1bdbzw4pNrJIPMXaFGSDUklp4OivdPGueH9ZcIqmJ&#10;VLAY/CizBtbHnNu2vv8AHTw1dTa80lutrKFBHEeBxj612Fr4tvbbUHivvBTXEBmYebGuWxnjitBr&#10;bwtqPi3WBoupvDaxKgiZxyT34NdHD4a01NKk3eItMuZzHyrFRt/WpsxowbTxR4UfVrzyvDDSFyCs&#10;ZiC8+/riptS11Gs0aV9FgTzMKFjXcB/Oo7rTfD9rNama905JRNkRLjIHfJrRl0DwVfafHLE1rI8l&#10;v8pFx90jrxTSsTcwxcxlLORPGFu8bjO/dgVmajftI4iguZpGIxuB4P41f1bwoYfhxdstnceRDMC+&#10;yQ8Z6VjLJpcHgmOOOxkknVQBxyM+9MdiDTBrNr4m86XW9TYNgiMSEha1NS8Twzzahbt4bv0lix5V&#10;w4OJT3+mK55L7W7XWoC/hu5nV1+VApJ5rT+zXV+9oLrUorSM5O0w4YD09aLIZntf6zc23lRpuaSQ&#10;KuB37VBDoLHxrcw6h8T9QtblFVmtxESNp6c9DXU6bFaWviC2aLTTJHBIOT1PvWpqMmp3/iGKaPw9&#10;DEsagb3GCR9TQ2KyKl7pWi2Np4T8vXLi5a5gdlZjjytv881mXEFvdeD0d4bQqd6qXx29a3NUtLyf&#10;w7o5ZX2wg4Ze1cTqUV9PoGoWkd1cRZtW5Q45A4x9a4MbTbjdHsZZNJtM4vTp1s/jXJZeaqrPnIV8&#10;gEdMV7XpwkcxRt5TboW2lvSvAvDFtF/wmurf2hpN+byC9IhMuRgeoz1r2gFl0mMiaRX+ytghvbiv&#10;Ik9T24o53WRd2/iS8C6FaTK0hyu4DHvn2rM0++sYbqRDdwYZjvG/O0msDU5tYe315GlmVjcHLluc&#10;VytvbSJdOPtlyfMkyXLdKIJsU2keuS20Hy3Mf2OZHU9wcA1h/aLe21i0hGlRiCSbnce5rV8O2qNp&#10;lwG1J/ljHylutUfFGnSHw1LKqNmE7gVPpWkHd6kC32nxtc289pPewSBg6tBIVKkd8iu68L/E74ga&#10;TcW9tq9lLqtihVNzf61F9d3fHvXEaC8t54JsHTUFDrGVcZ5yKg1VIoNKn82WHeykDPetac3FmNWh&#10;GW6PtXw74j8Ca3pdjLYeJNKEskOfImkCuD3GD6VsXNvdozZs5MA9hxX5x6S+qjxFGsOoajE5uN0R&#10;hkKkHPUEV69o/wAXPiDoniaytNY0CXVbKNkR94xKE9QxHJA9a7YYpXszzamCktUfXHyCBSYAHJ9a&#10;Zvf5vm5yMEVkeGfFXwz8R6LFLpfjXSROYAXtZ5Akqt/d2nnj2roZLadC+bZgAetdcZJnDKLiHmRy&#10;Qok9paTxNbsjxyqCGB6g5rxfxZ8JvA2o3c11oOsajoOprMZUe2kKxtIOR06ZNerurpdZEh29sVKr&#10;tswM8GrUmiLHk3gif43aXr0+l+K7UXtm1u4hvYxuKpH0Jbvmu/0bxB8P9S17VrSz+JejG6ivGTyZ&#10;XVWJBxgZ6108Vw4KiWVJE8tlw4yQD1HNeK+MvhR4W1LUTe6F4y1PRtR85pUaGQhGk6jpyMmnpJ66&#10;A3bZHrWr/wBrWuh6jcQeHvtLx2jMsa/x4ryrw18UPB998RL3R9a8HanoOpC8ZITdjEVyAf4WNcPp&#10;3iX9ofwr4o0PT/Evw+1XWbN9Sit4p4YWdmQnAbeOOOpzXNftR2sY0z9nbU4dIghJlLO0UYVwXUMo&#10;JHOR0qUk219xUVqlc+uJ441gt5Eu4pIZUykiMCCPqKbbysmoxtFLPnIx83H5V598Hb1739gr4dyS&#10;X0sssIeNmdssMepruo1xew4PG01hCXMmXJWZ84ftGwTPrf7Ps7rEXMN0pYLyfTJ7185abZ3ZvWdr&#10;eVMSdx/nrX1b+0DEh+G3wYuWj5g1pgCP9o18yazq89rqXh6P+xItjwxkg8BgPeubFx0R7GBXPE5j&#10;xNHfWXi7wLO2nloptRRXyOME9fwrvNX8NaVfeGbFYfEWTE1tMsmOfUj+lQ6nd6Nq/gy1hl0NITE0&#10;bR/N3HvW1pNxGLJovJIEVsqqd33hivMlNpaHbGmr6m5AsS2GnxiyjREsVVm9MDFUbpV2RbpGxv5x&#10;6VSt72N9Y1+BZwGSRcZNakjt/ZMRFmj5681zSWqOq2hHPEk/gy/S3uoI5VsXKEnGTiuW8C+J5k1r&#10;XtG1DTJhOxnSOWRMhweCMmtbVof+Kfs5YTOrq4LBG7Vo6XbeHpNJFxJp2lLL5YKyOwVlI68mt0vd&#10;Zl1MK38NW+n+KNTuIfFtyYrvUXkEDnIjJOTzWzPZ2aXEE32jIJXIx0Heq3ibWbHT/BkM6eGft6l2&#10;AWGYEgjufQVU0LWLXVPgj4vnMllBKLqMRrvDMo9KycHuae2Rx2tTNafGixnsLZhDLs3Qg/f9SK62&#10;51bTlOiqwfzX2ckdM/4Vbu9CWbUPhve/Z5gbQFpQQf3gPtWP4xi0r+1PAdxaWiRkW7iSP1PrSS2C&#10;TudoyRCz06XdG2I1Zcd6uBnuYVBtwuAMNnpiuT8OXzXfhrVYWglM9vHkA9xWtY31uJ5UacKBOF/H&#10;3qkZWu7mhc2GhXdxaw3RmVkGEkrN1fwoB4Tt1t9Ws4ovLb9/Co3c+oHNXPEWq6NYeHrKee4hV2lQ&#10;Io6sO5H0FbNte6HdeDtLu7DW0nh8kb3DZGccgr2IobasVFnAeGV1fRhexG0u7mGSc+ZLI5bcD7Gq&#10;PimO1GoC5s9NgjEjB2jCZw3qBXX3dzK006LYKFyOMVwet3OppqUbpb7WjYbSRkH8KcY2dxym5kuj&#10;6p4xuNf0RZvEd/LbxSBZI5EK5HYD6VL4z1S90/UIy9i7JJCAYieCDW1oaaidPa91CW1YYQqsa4xj&#10;1Arn/iZGLrw/oc4G0SRBoyP9mp9mpOw6dRw1Oy+E0Wj3z+Np5tD1CEBFaNBckAH8K+h9O18weC7z&#10;TovBccZ81g1yZMlh2r5c+H0xtvBeqSpcZMlqgManrtFb58XzDxBqNuPCt3vVTyxxnFcboOD0ZpTq&#10;c71PoWzlsbjxHpjXBkdkulKLvxg121xozaj8UPD0t74qi8uCBTDZGbaGx3OeuK+X/DXiyK/1a4tm&#10;0X7Ldw3HyhpRiTB7V2g1DxEfjP4avr6G/vLIYjltknKbF6bhjuKmdXl3N6VBNtn0Rrgm/sW7trJ4&#10;GdURQ8bcDHXpWhoEGojTIke6vCFjBdix9K5exufDUdyn2DXRIjRhjHI/IJ7HPPFdTaalG0Gq26ws&#10;HaLnaP61oq0XZmFSnJ3Oic6XdWiRS2tq2w4V2wT70+HT7dImW1tLNUHOSgJJrgIbfV21e8aLX54w&#10;bjJQDIr0nRWvUgiEnlfNH952xnFbSxCdkcsqcoRcjInj8TJI+zwtZoM4EowMVga3eeL7bwsGHi22&#10;DvE44Iyo/wAa9QmvtG86CK41q2BbIXac/hxXjHjLQdduPFy3Frrd79mdhtthkhD65960jFPW5lCo&#10;5L3o2OF07RdMvJbi4vtWdZGvS26WbJY+uTXax/2XbXEcaJb3EhCqgQjJPbmua/4R2+eRzqHiLVoo&#10;Y1GI4lOXrotP0e2Y6eljFqg8qYHzHBJYiqdO60Hzqx19jbavG9zJdeFEXFvlIfMGW445qEyXTwO1&#10;7ZwW5MrBIxICQO1b0FrrDWspu9TmZha4U4x06VzdxpU0qzyT69cROJDhs547cVzuGupvTm+h1OjW&#10;2mSIAtzDkjO9n449qtasmjJp5+1/FDSkUfdVZFGPwFeO6gmsW9nqkcfia85GN6Eg4/CuBnt3j1XT&#10;ZL7UtQlt2nzLuuDnHfrW1OCOWo5OV2/keoahqVi+qNBaTSXmG/1gTKgUKdSnhtwdPu5vIiLKkYKq&#10;v/AeldX4ZvvhvZfD2C6+1eHEtpIAIpi6tJKT1Xb1z2roLJp3vbi4tPhwkdpcYYb+CwPfHbNaRmmZ&#10;c+tjjvDmoW91YeLoo/g5LDdwzqGuJEyJSPTPpWuI/ENv470W8t9I0qWd4islrKoRZRj+92xXYxqk&#10;dzKY7eyQZyyhQOaydTu4txM3hppljiZgyvsOR0H41UavKzXmbi1bRnGeK4vhlrFxplr4u+Al1b3V&#10;vch7W6gti5jPtKg6exyPauE1PwmtppgvvDvxKM8UaOyOH8iS1CjuON35fhUGu+NviJc+Jray0zwz&#10;pVisV9sZZYPOYgHglj/SuqtLLWNR0XUTrfmRKtshS4gbyxKf9wYzXasXazZwexa22PN7Dx3bXCad&#10;beJvDFwk8FwyR6xDCULbePmXjd9a9K0q7s7nQb+6s9T06+tRgRzRygsfUFevH0rntQ0nQrq/0aG4&#10;tra5gtpiI4vKC5H171bPhfwnb3FlNoHxD8Q6Dem1ZXtwDLBIxHGV6Ak10ucKm2hlKnKGtjsoiJLW&#10;FltkGff+dEqH90CT07V4JZ+K/E3h/wCKHi7TfEPh/Xpli1AMbyGBijo5yGHUV6Inj/4TS6VK8XxK&#10;tWYRDIZdrBj0XB7npWPsmmUoStsdawTa7PgKoOSeK898SeLvC2nWV/5us2jOsTHZGwLcdgB1JrzP&#10;xX4m+IOpeLPsGnWdpp0DvtASUMwQ/wAbMPUc1y8vh+0sr+Az397qN0VDmWX5hu78GiUklpuNUW99&#10;ijquseOdfuZJfMv9O09rgiCE5Ejp/eP1FW7WLwrYaK2WtUzGfMmcgu7fzqSe38TzxTPHBLAvl4DC&#10;M8Aegrmm0LV7nXoIvtjvN5h5dsA/hXJU9TrhFR2Q271S9iluHttLecPdLtjJP3c9q9B0+3srnQrG&#10;Zre0hY24O2SQAg9+tcXd6B40tmiUeGmkZQMMhBx71hX2m6tPaXU17431qDyoxu25UL6DHeuZpM6F&#10;UtudvqMlzCZjHbCT/SFGFboKt3OnG802zR9ZnjV7PKKvXOO5rnfC66yvhfxVcz+HL28s7VVxKSd7&#10;/h1r0Pw/rWnTTID8H9VjXzFCuQSW/DtTdNrUcKyvqcZonh7UbXxBclvtxRpursTmvS7OymOpRgzy&#10;sigZABOK7SQ6f9gM0iLFEIAcMmD+RrDttQ0+HUmmju7LYbkAl2H3c8nBrKMZS2RrKou5S1awiWyW&#10;e202WV/K4XHOa5zSjq41LWJb3SoLOND8u+UAv74r10a38MBqkiRfEnSZ7lIFMkKqOCe1cr4j0Oz1&#10;doJF0y/QrMDG6OVAHuO4NS3y6PcaSktDjrjxZpVvcyJD4c1K+Ikw5iU7VA98V29nc6pd+DbK8j0O&#10;6hs54v3YnQ7mx14PSqhTStH0KJP+FU2N0BJHvZkH5mtu78W+DDZWgm1mJdtioEMUPyjjoMDHFaRq&#10;K2hyujZ3OZE9rHqiR/ZYkZ7gAZ6da6pNOH9oxMHiOUUkqeK8vvNU067+IWiJp2gardK85LRpGcqB&#10;3J7V3T+IdGsNB0hR4d1eaUwnzVKn5CO1RNO+50wlFHYzWdgmmlpIZCFtyc45OK88vvEPgxDNHBoZ&#10;knE5CuWwu6mw+K9Zu/FFsBoQiXyXWNSOMHrnNeXeMdE1GLVNIaz1aRo7vUy0iAY+zEnJYHuKunCM&#10;nZk1JyWx1Wr6pdTW0BvrWxWBZFPkxgE49xXrHhTUdOj+H1xNB4FjtomgUb2TBYY9PSvKvDOgpDfw&#10;zS6vPqQKRlWk6SEdRjsBXq9/9rl8OReXpsMf7kBo1GAAPSipHl2FB33G3Gq6hNLOLXSY4lYnL5zX&#10;Ja3d+IoovCsdi12Z570iWTaSEA6mtC1uXgmkik0O4IJ4Y/rVeF9Wf4mL5MjzRNxHapFk5789amlT&#10;lPVoderGC0Omn85vAHgpn1EzSrbHdNs27m78ViSHdbR7uGB64rptT+2Jp3hiKbw/PbMqN+7cYzn0&#10;9a5mTHmuNh5Jr16cLRPDqu7uWrDVNcsdVtprXXb5GB+YBjtb6jpXq2kfEE/ZYl1LwpMcEAz2/p6l&#10;T/SvG8fuGUjHNMAlAyNh9iOKpXjsYuKkfXelaroF/p6y2XifTpgUGVDAOp9Cp5/Stb8DXxhDPdwX&#10;8M0VxfRyJICHhkKkHt0616lofj7V4orWPUdIjukGB5yfK+PcdDW0ay6mcqb6HvuBx8tJjgc1z2ka&#10;/wCF79IBbeJbPzWTPkSMFcfh3/CuirZST2M7DD94UoPvTjjHSkxzSJsNOfM4Y0oByelKABnrTJZI&#10;Y7SV5LiNEA5LGmh2JO4rPv77S7TSrma51W2jRYyTluSewA7k1wHiTxhFbx3NtYWEUtxj55ScrEP6&#10;n+VeQ3+oareT7rnU7tvmJVSxxk+1RKpbYuMHI7HxF4w1eeW6hsozbqcgMDzGvrnH3j+ledEli7NL&#10;KSZCSWOST3JNIDyw2gDP51IFJZflNc7bk9S0lEaAC4xHjj1qdFztyp4NOVe+KnA+YcVSBjkU/wBy&#10;rKj5CNo68U1QNh+tSgdcCmhAo5Hy0/AWa2G0nLVPGmVbrVwRxparLLcwxxqPmdv5CnsSylrUYk+E&#10;nj6Io21vBV72P9w1+JlmTF8Q/iJE1xhY/Gt7tYHtvOK/Qr49/Gvw9pPh3xB4d8O6xZXOryae8N1c&#10;RYaOxRhgrkcM7Dj2r86LQE3FxJMZPMnvJJHB65Y5JJq4lw8zv4NVZIxHJHbXMJTDxyDORWbqGieB&#10;72CSSz1m80+5IJMLqShPtWTCjGUnzCRu6VsGQtaw/wCjqhQdQOaZonY89vNF8R29+E+yCZAxJaM5&#10;4qrLa3Cx20sUU4aMhnxwcj0+lel21xIl9dOiNuZcMz8/pUZitJbyQtbpHmT944HUH2ptgz1f4SeJ&#10;I9R0iLTbq5h+0xxYhd2x5gXsfcV9Dw27+baE6cwyePfFfElvpN1p/jLRNU0bxVFdJ9tRpogdjIR3&#10;xX274P1nS7z4XWV5dSyQ+TEiyG4QoWb2DAZ/CuSrZP1Ias7nQWtpI5TdYE4PQVau1sdP0O/v9Q1v&#10;SbOyhTLSXDgA+wB65ry3xp8VPCWkSraaTov9qaiyYfy2/dW57ZI6k+1fM3inW/iF4l1ixn13xfcr&#10;aQuTa6fAxWJQfUdz9ayjSqSdtkUrbs9S+L3j7wNrHhDw9pvh/QLW5vzclTqIh2paJ32/3iw9q8St&#10;LRYFtkM0rssYLMxzknrTo4LVLWIRwwoF/uqMn8atqeDweBXpQjyqxm5XJzsyvyj6CkY88KMlhTSf&#10;9GU84zUcrRlIiLjkDpWhJYfakQZtoHHeq1xNttCUIJ2ZOazr68sYreyM9074kHyDtVl5LC806yjt&#10;lVWZV3szYwKltLcaTeyMd7ueW4iiS3ffvwCBnFdJpWhXEt3bPPDLMSwOMYrsPDnh3T1twwjteCCW&#10;JBLV6zaWnh+1sbfFxHLLsGV28CuKtiLbHo0MKupyejeHkItyNJUDaMALXf2NhBHd20R3g7xnC9a3&#10;NOubNLFmMFui7x171ev7vSkltpkaEudu5QK8+c2+p6EUoqyNBYx/ZnlBSp8ngjtXMSvq0OqlHuZj&#10;GH4B5Broba/ilnUCzZdyLyRU8savqUCS2sW3cOaylKxpGPMYG64MsZhhUM3U4rptNgCwO9zqDEMv&#10;Ax1qaWHTokiEIV32c47GrFgHZ4xNsDBvlU9KXOUoJMsWmnsNQu5ItK/13OSMZFQag0Nsk++BGGeD&#10;6Gt241C3tdLu5bvUUhtoLNixVeTxwB9elfPmpeKLrU/HNyDYXtlaeeyQQ7STtzjcT6nrUxVyk9T1&#10;KNorjyWijs8hvm2uDj60k4lPivwwomRlEuJRjoKyvC2m2Vvpri006+aaeXdLI8jHeT9TxWzLDdp4&#10;1S3FnMZ3lXkZIwfektHqPmuz0PTLnQ1lvbeSwhVFiUqwP3jSz3cY1iQRSuoyAAO4rGm0y+Q2p2u5&#10;KKSOldJplmJGPm2DDCgDIrCtPm0RvShbU1dPub4jbEs5LRZGefrXOav/AMJin9ry2l9fJsiYsQx4&#10;9eK7WIx2spUSWrblIGOorMm1Oyt/7dkvZFSIQknAzu9sVrTjaJzVZe8eBLa6vf62+7WNSuZ2mf8A&#10;ctnt1Jz6V6/oVrpNt8MdKjl1OFXjb5iW53E9PwqDwsdHutZ8eX9nYJEpkIVCvIB7+2axdcEUd/qC&#10;/wCkfvZSQATjNJx7lKXYsa7fWqXdyhv4njWEYZKyLGdWjtnN4fLaYYzWddwSp8O9YlZSflOwE5Jq&#10;/wCFLGS48Haa89u+0SMVXPJrGENbHQ6loneTTxjSLSPeCPs/UHpWE/2GHT7tjDFh42zkVJMFiknD&#10;wuqqvGe9cb4gv4h4c1Vv7QVMWTgL6cVtyKOxz8zluQRqsl80sEcLIblun1qxqF1BYeGNZndAudFn&#10;MZx0O3+tYvgC31dvh7r80qyJC2pObRpPvP8A3uD2qr41OoN4N1mOVl8gQcEDof8A69bPYxb1aPnv&#10;wh/wkFz8SNdmaC9kaXxM7BixG1S2ea+rZJrWHStCjiHIt18z5s4NeIeELHVTaXNymkX6mW7ACtEV&#10;wo7/AI16yltdG/sYiWJwu6irU0SSNaEdbszvEt944li8LQ6baW2PtIDPImSq98Gu303UoYvDlpbT&#10;+T56Wy7mDYG7vUdwttDbaf5gj3eUfrXIXMNg+qRyfaXCm4Ab5vWs+hTp+9c7eee1me3P9pIzK+QA&#10;RWtal2e3csuAn6VkWOj2UNpGPtA4RWI356+9bRlsorXYs8ZYJ8xz0FIbtsjj/E15cvdNDaW8+0A5&#10;fb3rLTStcn+HMpFpJveB2kycEhak8RaoI7zSoLSK3eaXV4kU7c4yea9Hvle08AXihgZW0NBkdAWX&#10;mtOYzaueI6TpOhXdoiNps6sJ2VmLk8g81vDRbSy1eM2d/d7mjwQWJBHep7KMW2h3MiQgyNMxOD0z&#10;WvY/apIkdmPD8EiobKUS/o1hbpbXLuu1ipOT61bitrMam7MlvkS55qje6gttp0xyTiPIAHSuUS+v&#10;7q2uLqK5lCLMQ2eM1UI3E5Hd31ysU9qQ8BiaVQwHareyN77ThHab1kjUr6HNeQK2qTfGDwxHP4ul&#10;+wvJ+8QjHl49/evTLvxBpdj4k8FW1vZfaEWI75h0i9PrVuLXmZ3Rh6rqHh21+OXh/Tp7wCZrVnki&#10;UZKgdMj3qtqHi0yR3tra2VsYUcqRgHpXHeJ5dPl+NlxqdoDJqV3b+VvPIRenArS8MeHAly5mWbBk&#10;Lybu7HmtnZGD959ihqiXp/4RO4ZHQSykr/8AXrtLMxv4WSAWwkaazO5/7vFWdS01X0iINMiRq+FG&#10;OlSWVulro16qjP7oYYmsm1bQ15XE5K10y8aPV1WzeUxyO2B1IFdlpzi/+F9+hito/sHyqvQ+9Gk3&#10;RW61aRWt1wCnbnPrWS9pr0Gp+Jnh06TZLcBvlbgg+1HKhtmRF5cfii1jd2CveqFOOASfWvQgL6HW&#10;7mB9uz7OhQjuCK561svOuLAXEYCm4ViMc5FdLNeaevxd8IwyzQhWsjvLNgDaOOTRKVxRViSOCOHU&#10;Vkd2UyKSoPVsegplpdaPd+I9ahNou9PlkBP9K4Pxtd+LG8eeDbi1uD5UFy4hVPu4zzn1zXQ+F7aQ&#10;61rF/LZqk80CeagORkVCh1NXUvsTPpnh618T3DQ6PCgebcwHRjUPjKHW77wH8PLXS9Sht1kvSNQj&#10;AwWQdCD2xXUPDHLfuZLUD5sg59Kj1N9NtPDkl1K5Ci3J2j2pJsUopoxIdP0LTfC2hCXXYGEdoN0j&#10;tyzd+KrLrNhLdRxW9llBIBnNeX3mq/2n4tvBDbXbKshC/Nwv4V6H4R0Zm1bT5JFbP3m9GI6Crtpd&#10;kRO7sQGkJ8nGIeVz0q5ZzXI1XUFaH5ArbM968+1HxAtv8WNds/sEiiAqCw6n8K6Cw1fT7qWLyNVj&#10;ZlByMYIrO1jR+8ab7g92WhA3SEgjoK5fU57pbHU3t3RTHGeT610dxMTYjcQNqMeO9ebalNf3Vr4h&#10;jghlVQGDHp0q1G7JbaR6P4Qinu/AsclxcLIwZ9wznik1WyQJKkMkark/KvFZvw8N7beAdaaZ5VVH&#10;fBf3q/dyO8UrJchiZGJOelZzdiqaKlgYILO4DADB5yetTXVzCdEvZflCxwNgmq1vCZdOJy/3zk+t&#10;WpEsF0YwPbAhrdtzelKU9LGsYa3PJ4tTW68fWUduzELdnecdMV7fDLAPCelQtbJxCPqa8V0O20yL&#10;4r/EBcMuLxSuR178V317fGH+y2IbGQOlRDcKjutTeurfT2sDtjiVmU59QaxBDdAMCjHBPPapRMlx&#10;PC3nSxoVB3VleKtf0LSvh9qlxdeJNOt7eO0O+eRgG9gq9WJ9qJNt2Ji7EN1d2KXMwmdXO8YjB4H1&#10;NeP/ABB+Kvh7QtJvrKxXT7rUzDgW8DAxwH1dh39utfOvjr4oaxf3Gq2ujC7tLZnZTcsf30g74/u5&#10;/OvD9s7zSSyTXDs0pZi7ZJJ6kk+tehhcvk9Z6LsceIx0YaR1Z03iXxD401/X5bnUvE906iZjHEDt&#10;jjHsvSsXSb+507xfpF1EjtsciRegdT1pqjIH+jsuPelZMlsxp09K9qFNQVkjxqlVzd2z3LStd8E3&#10;F1BJH4ktI7howWjnG07u4yeDXWK11LayvFfaEVBB/wBevSvlZ4E3qcY+bnacUry33yqmr6ttAHy+&#10;cwqzKx79rN6gunBvNNUKhBCuDg/hXAX2sWkdsVitIpZTIdp9K4qEXDQO51K4GByGcmgIfOdsHB65&#10;PNKxRPcPJLq8jtGmSQeO1WEdhDOu0dODVYD910NTKcDpTESb8xR4QfWo/wC6MD60hIx04qF3+9yO&#10;goAezc8kYzUDv+7fBGMVE75ilwMkAcA1p6bpWp3LxytazLFngYNCE2UrS3vrnUBHDHKxI644Fdrp&#10;ui29sUeaFpZWOSSM4rp9B06OGNNmnqfnAYkYNekWmh3F1qdoLTTpJZGjHyheF9yfai2g9GYWl2Ed&#10;xotoYSpdULNAq/NhfavWPBel3McY1251xtOtIpiEDjD3BXqNp5x+FQ6VaaJoOovI80F3qbLhyOUi&#10;9sVJqd3qV9eWjy3OIBk+Wnyov0HSs5abEN30Oo8QajLd6Hq99o2gpGYWX7QkR2mUDq3FcS2oXEN3&#10;oOpQE5ddt0h4x6g+tMtNbsNNPiNZXtfs0luVLl/un6d64E23i7VNT1MWPivRhbNdsVUzKvXpxRJt&#10;2Q4x0sdjqM+o3OvXkmg6BcGadV84bdqD1OehrpfDWia7EHe7FqtxMcs3GB61g6TovxUgsrW2/wCF&#10;i6Js3goqIAf++u9ek6bpHiz+0bP7Z8UdNwsX3Qw5/GsZaFbHT2thbpbWBbVZXKqc4fgn6V22gQ7r&#10;mL9y2BIMZ+tc1BDp8Elig1VpyJOdpzk/hXoWixSvrVpI9t5aLAdq9M1lO63DmufNvj8hP2kfH6w2&#10;pMjmEbQOOlVdCjaXXbKOQAYUkgjoa0fGTZ/ad+IzCAB1uY+o7VmzXM0ULyw2wEmAMiumlsc9Tcu6&#10;lptudcSR7xhH5vzAd6s+VZR3NisdwpBQYFZ/+nT6fDJJqa42g7RVZWJvfOku1RImwoz96tNbkFi8&#10;iD6nMstkRF7cZp2m3Hh3T/EVk7+HDcFpAPvfdFJHJqV7eXMSafcrGseFYoRn3zVK/C6fp9k8mhC6&#10;k80kjd270Xuxno95qtne20UNvpAiRIQSzNnmsK0nt49etobzw9cZlmxFOCWHH8q8xl8Q+Z4gs47b&#10;wbf20UkyqQMk5+td3HfLa2MBbU7V91vkhyCU/OmxWJtbsLc+LbKZPiZIysuPsrJn9ap2tuIdQ1KF&#10;7J8OuQ+eKyJLuC4vxNFfyMyynoOKk/tOY3tlE0jcnCvt/rSsx2HapovnxRPDqeoBg43KkxGa15JP&#10;EGl+AtAFstjKYx++EoDkg/Wuv0nTrR9FtJzrsQLryoOa4zxDY69aeKZX+0tJaNICp3E7ge2PagQk&#10;F1cXTR3TaaFfALJGm0fkKjurzTm1rTTbPKLtRtbI5GfeprW5ljurFlsI1iKAYI9auaja6QkFteGS&#10;BJSMsABg0IGdBo1l4cXSZp9X8SWX3S7qJQGP9axrzVvDv/CWzNpkd1GoJVSfm/Gufm0yzuf7Nuzq&#10;l6iSyAMXc7T9AeK66HQJLfw1PP5GnLAI1O/eCWz7U7gYaQCfW4jc+KJJB5m5lefp+BNbF3JKmgzG&#10;NrJbZIsE5AHNZF3peizGF4tOvkuy4AdZiA31GcVtL4ank0aGDUPG/wAjKp+zxPyfTJpgijYWJudB&#10;vZk1nT9kSM0oEgJ59qi0S2I1a9uv7TtY7eGYgMxGWNbZ8NadZ6Fqr2djeI3kAEm4J3j6dP0qvpuk&#10;aVPHaR3Hie6ihWQtJGpI3etMW5r2SR3nji1CXlz5bNyQ5wcVN4jgaLVdFWxlVucS7ucVmz3mjWN5&#10;qhsNViVLeEgBjya51fE1tc6dcx/2JfrO05xkcfnU2uDOjWy1G31jRp3vZCHXLlehq1c3x/tK0RkR&#10;+OhFOW6u3+HNqAhZkiz83WsKxltZtX3yONwJznsRStcZ1O27m0+JY7y2jQxHACYI/GvMr3TLSPxj&#10;crLrerfPMd0n2lsZ/Ouqm1C+Gq3FvFYlUYEKwNYGpWki6Y/m3sjMzlj6iqWgmbuiNrNpqCxWXiG+&#10;cMRjzHJB/OrGtN4p/tu2eexuJsJkkIcYPp2rH0m6/wCJRYF5ZwbV8kheSK6ubxBePpUDJDZmJFwU&#10;deSKTQ0cBcR3d5LqcUTNGEgPI4I/CszRvDUzJeldL1+SRZmbzjKx6enNeqWVz4XGm6zqA8DxPO1s&#10;c4kwM/TpVbTfFgignhXwCLbzLo7ZCMjBPPNFrsLHKRLrQkWKO4kDq21i/JGKsx3WuQa9FDe+IbtU&#10;ZMRuIuOfeup1eISWY1C0ltGcbWkjUj5qxpLrVbrRrxpbK1jSGHCIUBOT70wvcgS18dfbtdeye0uI&#10;zD95nAwD1pNBXUoNU1dbjQUTeWJlWTOG/CsIXvieHSr22isL2UzXShWDEcH/AAqzqt6+n2mg273F&#10;3JPJEMNgnk/4UgaOs0KO+l+O+gK18JCdfgEWey7ua+ufEII1nSl3cLpMQ4+lfGng19ST9oL4TzSM&#10;7btVUgZ7E19oeIkb7fYnB+axiz+VY129DekckAxvYskcv6V8gftUT3NtN+zlNFMQ6ahM4/2ivSvs&#10;hgFnh6ZBGR9a+LP2vQVh/Z6Ac8yzfris09VY6YK7sdD8Kfif4e1bwtoWkatqEFrqUNiscRuHAEoA&#10;wMMe9e5u0yxRtHIjofusvIr8olgm3W7JcXCSRqrLIhwc+xFejaD8SfjVpFtZQR+KDe2kYwsV38xx&#10;6bjzXU9TlnTs9D9GBIrC3WW3cgZzgGsfWtR0ex8La5c3eo6TbQRwk7pmGSB6Zr4puPjf8S3sJo08&#10;A6VHIyYEhOQv4YryLxH4l+IWu6mDqXjfVpFLZ8pWKxqPYdKhxNKcPOx2/wAWPGUHiDxppFlYSSmy&#10;t79uR/y0Yd6o6Lbp/wAIkHyegGK86tIliuCVsxwwAOOfevU9IKnQYgEIAUfLj1q4xsi5PscZ4jVR&#10;qWmrs5+1KRX298Nyx/Z++HEmW50/H5V8UeJwR410EMh2lSc19pfCZ2k/Zc8A5UZAcDPYAmtUvcOp&#10;r93c9v03YIIWIbkjPPSupBjMcYCr2xiuYsyv2O3A28gZroIwwjiIc/dGa5WcbNBSwc5znHrRuJWQ&#10;+tVwxMpO/wDhqdenQk5pWAcpO1Tz1NOPQZFIAAcHFOJAePjIwaLANxycoR+NIy5PRsY4NSLsMUgO&#10;OvrRn5QN2aLgVth3LjNLtG05zVnAx1AqvOs26PYM4PY0ANwpccGlbqAEAG2pijLbxZxnHIzUZXjP&#10;PFAEGCFiII6800581hj+HNPYZDfuj+dG1ztJCgigBgB8scd6ZICFJAPWrPRetQOyhmye9AELAtJC&#10;QxA28ilKjYny1NFtMT4CjninFTjNIZX2+1LtAXAY9aefutxUbHhsCncBoADP9eaeD8i8YOe9MGMZ&#10;wKexXYQQenFAE4wbY5jGcVCRwvvTUJ2sNx4pxPB4zQIMfuutMw2MBqsgAwrnOMVEQNxx60hkYBC/&#10;dyacpfbIDCB0qXC8AyHoe1IMbJRuJPrQA0qMKRTCFPGal+XY3IpoxgkmgCJF2s4wDmmlQJDy2D0q&#10;bs/HpR6cA46UAVTuFwpER460M6FWHltkGrLbTnK9qZ5SnzOB05xQO5Q5z93BPaoHBMnIq3Ksm44T&#10;jdUZHzn932pgUivydMVHtOFOR78VbcfIMxgYNQEHdkA8D86AKjKd7nORnpUT8A4znFXMfvJSF9Ke&#10;qAnlBkGlYq5BayReYM23zEgdK77RlRXhGDg4OfSuMgjUahuMA4biuw09wHQZXO8ZoJkdvEwN5ACp&#10;/wBX+VasAYE5Yfe4rDgP+mA7gAUGK2YWzIMKx56elXFEPQ0l5OccCpASCPl/GkVT+7+Ug0suQQMC&#10;nYm44SEXKYjHI9atJcXQ2qsr47jdWWxfL4B4Hap7UFncjPB70bAbFuszXeTLnH4VtpIUVMTAEjis&#10;eJ0SFy3GTxz3qrNPJ9qiO48ehzUSdgauzevbh/7KklMhymlzsefQcV+KvxOvPt/7XPxieW4Zi3i2&#10;4VTn0av1x1fUWHhzxEolX5fDt0evT5DX4m+I7yd/jj8RJxOdw8cXfP8AwM1FOacjrowtFsURXUc7&#10;+Tq2qxkNw8cpH8q6XSPE/wAUdMmjNl8U/Ee1W4EsrOv5HNZMbpJaFxcx58tdwz0oCjM+HyMcgV08&#10;t+hHOey6N8bPiBbTwxan4R0e/AGMhCjH8RxXrGifG7wfNJareeC9bsGLDJ3hlFfHwSIwy/uIz83c&#10;c00wWhDf6KM/yo9lCxLP0t0Px14K1CG3ay+InhyQkDKSTKrD8DXodrqKyRwECyZduQyShv5V+Rog&#10;KSRmHWNQhbHJjlIx+VdPpniT4iaaYfsPxf8AE3ysPleVmH65pOjHoJK+tz9Yo7vJA+zOQPrV2G5k&#10;Y4wo+b1r809I+Mvxfsbq1+1tpl4gIyskXJH1HNev6D8ffD0lzbpqXwm1O2OQGlgfK+5wawdIbvY+&#10;34nnJH7rOOpzV6Jpi+DH+teFeHPiN4D1OGBrDx/oZYqMwTyhHHtg4r0m31gGKNljiIIHKNuFZ2fU&#10;Vkd/Hu2A7T0qaN+X4P41x8OqHdyy9PWryXm4tjb+dOWo1E62KdcYwPrmtCGZNj5PfrmuHEzlgysB&#10;huRurQhuTtXMmQOtSgaSO3imTzFyT045q4J3+bDN7c1x0V0nHzd6vC6XIxJn8aaIR1iTkgZVT8vO&#10;a53xD4Y+H+t+HdQt9U+HXh6dZIyC/lBZAfUMOQaVbgGEt146Zq7Bc8plOO4zSTsNI+SfHHwBA0XV&#10;bnwx4rLSKCRY3fSRfRW7Edq+R/EXhnxvoutfZ9T8Ca5b/OQJJIztP/Aulfr9Hcje3yHGe5qpq+k+&#10;F9W8L39rqfg3QbuCRMMk8YJ+oPUH6Vaqv5B6n4vkOJ2+8wPcDmkyUSU/ZWb0J61+gfj/AOA+g3Fp&#10;d3fhfV5LK5VMmznbdFJ9D1Br4w8ZeEfiR4f8USxar4K1ZUfISXyyYnx6MOP1oUIS23FY4Qys8bEK&#10;fvcio924HBOe9RNvDTfuWX5/u03MomUiEYA59qxlTcXsO5OpYkHZT+zHFRBxnlCMngYprFucoKkZ&#10;IT8wP6UvaoQSUfgdqfkZ6UEi5Xg8Uo3ED0x1o2goSc9elLwA2E4xQAuV2nCmmtjbnFJlfLYZH0ph&#10;PBxzQAv8YPqKaeh+WnEjI4xxTDnnmmgGOAVGV6t60qrieLEgHHen/L5b/Lk9qTC+Yuc0wM7U402W&#10;uIuqnJ9awHRxawAowAY9RXVzKrWU/AKryM9a52dzIZPkAVTxWkWCKnzYPyHGOKFX/SYCT0NP+Yls&#10;EYAFTR7TNGM84q2x2LsBmym11GTzxXTWk9zEobcDkYAPT8q52FAJVOSK042cWxBbODUNhoXLyPRL&#10;2IC88I6JMMHIaEZH41h2/hb4ZRav9pHgu3d9+QpJ2A/7vStMEgsckDuKk35ikO1eTSU2hJliX+xv&#10;sSwN4L8My2/l7TEbdelclfeCvh5c6ssh0q7gViT5cUpAGfoa6MkDGV70GSUAqIycUKbXUEznLfwV&#10;8MoJYm/sCaZlfP7+YsPyJrqok0u1tI4rTTNMjHl4IjjAAHbpVVmVlfOR04zURboPL7cGhzbW4FqW&#10;VmClpAf6VSIQseG6+tB+8eKCDtNZjFAHlsNnfin7Ew2WHAqP5sP1xxVS5urWKKQvdHp0HWrSuItE&#10;psc7TgHrUIKySiNpSFzxk1jNqMG60DzgK0uFArde3iay0+U3TZOMKP0q/ZjsTRW8SOQLc4HWtGH+&#10;zh9oDX8QJjIXnmrWmKpvoYHhUl8AFqu6npuhWuuWTyEuRgkKcgVvCFhEGjR3Emsi2Go2yBpsB39D&#10;XX3vhyygtI518d6f+7+aUCQZb2xmuKvgm2C6tNGuvLDKHIYjH5VkX0VxJcrNHd6mzPGN6GQ4/KtA&#10;OrvtXsPstvZxWSt8wBfORXMXl20WsWSxWAkLsPlA4FMgs5TpoeJgHH3gx5zWjbwS/Y4S9qm5ZOCR&#10;+dGwFiOCCUP500KM0YPUflUn9k3z7Gj1eFYwflXNY+tRjyYZIdTaMq67gW71qRvN/wAI9ou3VJmk&#10;aIAkN1oYF+7ggTwaIXjS4l28Y6g1laJ/aA1mUtNOqLkYccAVsw280F5YyS2sshZOeveoJ55vPv4x&#10;pqojjg9CKQWLTabpcnie3kfW8JnMibqyNTitpNauYoNQCwDqOvSmGKdNOvZDqcjc8LmrNhatMRtw&#10;ZCMEE9c0ALpMV276oG1ExwRpgvnritm1vtIij1CNZ4ZWBOSCM5+lYrWWoWuuSq2qAxsfniBz1q6m&#10;n+HYp7yRF2SSEM7l80PUaLjXAm06/b7OiYBw46ipbC4sovCl75t3dP5gOQxPFZiQqx1JkSTZjOQe&#10;uKzRdpJqtvC8ZSNZcMrLjcKnYZu6XcT/ANrzNp3jO3V1uc+RJKAH56da6+S1+LGtXP2aWwsbW3hZ&#10;MRxTZDe5I9axm0H4cTaGs9vpd/HcfYiSVmIO/H+NbXggeO4fBmvxWenvLdf2sgk8yckpHng8nsKG&#10;upOpRurbxlp+py2k761F8oCyANtb8elej+DrLxhDZ3s01/fPFLHkLIpJb3yelU/Gd14xh0mCKfxX&#10;4emiZIG8o7d4YdsnnrXQ+EvEt88NjHfa/YpElkF8nyx8/HGD7U76alq5ow6rewa7qMVxZMF3Hbk8&#10;YretLrTbiG6230SsfujPU15T42vIpdaItfFLqPLc7FTnn3rj/DeqTwXMMcusXufPbLYJB5/So5BN&#10;6n0chAkui33QPypP3ZidgSQTXLaPeT3gkW316zk+T5kdwp/WutgsPEJtZXGhaXjHGLlTUlog2n2P&#10;FKOvJPtVWS5ii1NYZ2sEfd0SUNn8qssV8oFctkZzSYDxglOg55oH+sOAPamDaVJMgHtUg27h868C&#10;kMbjl+c80nybugpf424oIy3WgYfL5bnYevTNOByo+lIdoQ/NTNpFxkP2/OgDuwI/takw8jrzTpER&#10;mB2DGPSqSy/OPu9as+bhX/eLwOnrUGo4gCOPahxUMh4bKdBUgkzGcL17VE24iTkDNAyPfIqyEDkL&#10;RHJM8EheU/XNULqdo1XdFklsGtKyj81LYDaq7M9aBMhjtne+zuZiXx16VfNpNDqNmTbAEEHr0q/H&#10;bsnkMLhMq3Y0+ZpWmAcZOPvUgHkRYdzF82ysy9eP+yHGBwTir2SWjBTjGDWbfRhvsYWYAbjmgZhf&#10;Z3ezkdTgk+lc5dWkpv5XEzkhua71FZbeZN6fcrKeENJOCQPmoE0Zek3VzBqESOjmNuG56V1Ul5am&#10;WLbdRnkdTXNyQjzRlPyrOura6YxBZpVG/JxUpjO+AB8t1mU7lGRnpVpEjdVUwgY71y+myTLbRJLv&#10;+VQBzW9HMoJPnAe1NgUL2MrqDKsWSPSq1u5E0wZm2Y596158tJG4jXletUxF5qTqIwrjOD60Ac7d&#10;3GNb4cqm/AXNaEBzbE+W3JHA5qldWDrcyMUkJD/981r2ZjisJ2ZBkpgZqhFmIOI1OBjPQ1ZZhtU7&#10;f4arLIpSD5iSc08n5CdpxUjI3lHk8E/eqWKU4wAMYrLuxdCaPaGC47CrFt/x6rlucdTQM1DLIYMb&#10;eBULMu4Dy1HB5xRG8YQAuOW9KteVG7RMHXaU60CMdSftrfvDy1aNvgGfdJkFOhrNnBj1iBTgjze1&#10;XJ/MRoTsbBQUgJ0kMdtckKD14rOdkaZsOpGecVIsiNFKDIB8hrPjCpeylnJy/WmkBaYgFeD0poJC&#10;SElzjuajmkgN1BiQ47Vft491tJmPqlMCtDLOZJSFIHY1Wnhle7LrdqDjOa11t2Fio8sg5PFUyrLc&#10;KjLg54pW0ERWF1qUNwyyOzpk9u1bx1BZtNYRxP8Aew3NZyriYZiTGPSnKsaNMViHIzkUWdwKl3bg&#10;yykschc5rCMEpuJsxuf3oxW8szSaiQYz97Aq2Y1UxkLgn2otqMitmaO0TNwuVQfhVh7mNo4wSDk4&#10;qJIf31wS+c9c1BLDiS1YIcBvWgRoY4QbB93imOzLtwv5UQlt1vlh05q9/oxGWK4z1xQ2CMmWQORl&#10;WPuaW2jL3g+UY3/LmrE8cG5v3R59Kgt7gpf82caqvXLdKA6m9HEscy7tpwnpVCWMfbZJRIAuTgCh&#10;7yNpQAynKnGDmoXFy9i7BZgC2OnAoTuIy5dSgj1wfvG+VuQB1pkl+Lq4YJCyoAeM4ou9NiFmzG8U&#10;kqSvHQ1zkTMJ73/Rn+TIz0ppCbO5tGj/ALPskdIWZM9eTVuV1FoAJBux6V5ta3V+NauXJlIyQAD0&#10;robPUJ2k2zWzHJ44pNDub8ZRkBYjFaVvZW0sbYkGW6c1kRiMwvg8HqM0Ga7h8oRq5XPHNIC9cadK&#10;l+g+0J05pVtgLNm3oMHioknuXiPmTNkLnrTVkmkd1HmZAPAoAZI+1lOf4qgvZR9lhcBsDGcU5g7R&#10;Sq0WPmOM9qybo3SvJCJEIYD8KYCfa7V7lUVckD1611FqbMaLZobAZYnJrzWVLm28RLJ9lkZSOoHF&#10;b9jqjJND5sAZc9Mcim4gjpZoIfPYiID0qkzbZ246Cry3NvLErpJGV64qF08y6JG0A9aVhjY5I2if&#10;FouTnnFMQkyuCvANaiW8MWnQEyJu2kkelUiIy/y4zv7UIQiCQyAI+D1xVmO6bc0bxKWxg1Jbw3LX&#10;UpNkuAgyxOMViaxqfhbTRdzXOqWzybTthRgST+FFm2S2kbyqhZWaSIAHucVzmt6/4asZXzLFc3Aj&#10;Pl28bDJNeR6n4n8Yarqd5b6R4bmhh83DzsTgCuem0ue11G1urvUru4uS4wS5bn6VtCg5b6HPKuuh&#10;sa14t8S3kGt26aLd2MEjfMVY5YD37VHpT63/AGAsrQQOjqQr7sk1U8QJdT+G9HjV4kEm3JAwRio9&#10;HtNTj8si/YxooAUvkflXVClGOxySm5PUvW2i6rdXOrM2pbQY2bG7H4VLoOlamNXvj5NvhIpQ++Qc&#10;iuhWW1gtIBJq2x5om2ID1rntl/PcayLPU0Ekas7Bptg455Jq1qStDMns7+DVV8nwhqckAv2ZsKcd&#10;eea6OK88OyW7BPhzLBMIAMs56jqcGrOg6p4+TRIZZptH+zF3VYdiuRtPJJ96wtf8QaPcXNxbtoSw&#10;XRmH+kRpgP7cUx3ZJeyKujXDiZQ5OFC9q1PDcltNpdxbT3ERlkXAMnHX61x9xItt4a+0v9okTywQ&#10;SDg/SrumEX/hRbuC1vURZgCyqRQ0PRG1qGj6Ta65Mpj09ZDyhQjjP0rQ0y1EV1ZO98jR7SSGGcVz&#10;92ll9v06OfWbjzMDBLZLfWtyzYy3WlW1vrCqu0gluaT2EVblrf8A4SW6Zpo1ha4y/wAnAAPpSsvg&#10;mXxRaNbeIrWMmPAUqFye/BrYvNH1CO3jll1HTDGr5YBwTiuO1638JSJoQjhK3Hm/OYWxjH0poDqL&#10;uxt10GKRfEkhQPkIDXLxX2ox+LNRmi0m5ljjKhgARx3q9LdInhG1iiulci32kse+K0/CNtei4vGu&#10;2s3V5QQvH60bAY+oSaU8+m3cdpct5kql4jwR6108l94bfw1aW9rrGn28sluoWEsAXb3NP8RS/D5L&#10;1En8dafb3AI2oqg4/AV5rr2j6fK2n3Vi9zcxuwy8ZIOe2B1FCXNo3YC1caVqMPiGWR9TWUSNnZvy&#10;FFdLZ6ZqkugXWyHT0Xy8qfMXJP0rP0vStWn0/TYTdyoRYMZjNJjYAOOTWTp5sv7a1iCbx5fwPHM4&#10;R45CQSO/FPpuCNeXRLo6PqhvtPlSI5DSJJgqPUU/Q/BOgPb3l1H8dpZI15WOWTlPbBNRwSaxc3lt&#10;Zr49a6gEpDOVxxSalDoFtfhD4g1KGTK7BHkhz36cVNhXsX9XFkvhqWAvEwSbbE5Xk+9Z1nqOnWem&#10;iNtegM2B8gXJANLiW/azhV4h5duf3hPLntxXIjQNZj8dTedOqO9zy85wMdsZpjSOwutVmlk0wi7Z&#10;k8z7qryazrm/S31dpV8JXc77kXy1JyS3Sui0zSZRrca+basyw5Z+Co965zW9E8VxeKpbnT/i9ZyG&#10;S4Gbf7OG2sDx0oTCx1C6T4hls9134V+weZGjqN+75TyKffaZpsOgQofE8DSsAAB1/KsgR/HyTS52&#10;ub0vD5GMsNpwB2zXO20moQ+IbyW6s7wzKDnfITj6VXoLqbcsvjLTl097Egxpy7bQSfwrUk1rVdR0&#10;jRobm2laRlKlTa+vvVPSb+8vri7i8kEmJ9pI6EdOKsrqPxHi0Jbd/AWjQvFcuDdIgJZexA9aQzLW&#10;3vdI8YQSnTC0c0ZIXOMZ9qwNQGst4l8QXtt431SBJGBCCQnBrplvZLm/to9SknmlWQfPsxkelbYs&#10;9EuNUSG38MTwotqWZ2Y44HJpXEeSreztd3sd34jnklP/AC2c4yK9E0DT/D03g23b/hMrmCZg2xor&#10;jkkewPFY66R4AvfEVxu8Xn/j6KRsvAyDyK7JfC3hnTtItbmK+1HzDCcBpSQD64ptjdrGTd23j5fC&#10;99D/AMLrujZvIBIJItxAHT61n+bodr4T1FT4kub+4YpuzbFQpHoa7XSY72a2kieKNmZ/kycA+grB&#10;1/Q/Hc3iq0Kt4bgtkH723LKHA9T35pKQrFrQ7iCK2t9QOpWbtuUJbvGDtH410F7HpmoXt7cLb2sc&#10;iomAoAzn2rkbWKwguIUl1vTsxpyokGK2XW2l8MTy2d7I0jEoEBxz0psExVisLbVSss2ns5YHAkBq&#10;h4hv7ZbS3ijuIUeUhUCHFcPqOmataeKbdbnT7u2nkO/Y0+7IPIOcmtyO10+S30Frm7XzljPluzdK&#10;EgbNKDUb230/Q4HhinUuomJPY1nalJZx/FC+EECmDETJz3Iyar3mm6jGTOdWt3hdwQVkBJA9qqan&#10;DL/YtvPDKuUAygPNcuLXuM7cBJqqvM1dbj0y8tvDk6WFolzAp2yIAD+PrWN9pSPSZhPcx5CYBpIG&#10;kk01W8x1byvmArMv7CW88L6ukd5OrbDhgOcivnXK7PrEtDkL1dTl8Q3ptrcSRhjv28/yrNZpVjmj&#10;awmVt3yllPWuWgvvGGn/ABHnhjkmiWK923W8FvMB6EZr2eWzk1T4SThbi3iu4FDeakf3ieldcWo2&#10;R59S/Mcv4d1C6TXb2C5tkicghSZMK3p9K3Na1G4tdBkJWKVfKbzArbhg15RJFq0fji/tLvSb+eQy&#10;qqbSRvHsa9l0jQbQfD3XE+xXKtLpxKwysW28c8mpn7rN4annHh3VzbeLEdDmCe4O+MHjOf0rttes&#10;7jUtLs57V3V4jubB+8PTFeC3huNO+LeuWheQRtfF4g3Tr2r6N8AXSXOgtOlqsiLGEkGeQfpTkmtS&#10;3G5ymmXNsmuRCfR7iG6hKhUYYBx3B75rtbi3tdRe+Eun2gL2oAYoPSoPFpsTNaqLG23R3I8sKAG5&#10;689eKitdQkh0Qf8AEuL7LfOV+lQ6iT0NY0JWueZa9o+qaTqkN1a6tq8Bj1BXVreUqQR3BFe5+Dvj&#10;B4ws/D2iJrGkjVrMRIjS42zKo7n1IFcD4qa81D4O6PcwIAPPb7QByRtNc14ehgk0XWUNpHKHgART&#10;/Ce9dEazVnc4K2HjJ6o+/PDPiX4a69psMmleONGMrQgm2nkVJFbuu0/0roJ7a4QuWs3HzcEcivzF&#10;vrPULHXJpYL3W7Z0uPMR7eVkII6HK17D8PfjN8QrS/8AsusxJrdlEyoWbieJOmd3RsD1r0KddNan&#10;lVsI09D7LIIkAOc1IkkiyHHH41neHfEXw71/RYJtK8aaOZPLBkt5ZAkqk9QVPPFbc9q6MpJfB6HB&#10;rdTT2OSUXHcmjvJ2iRJIbKVcnaJow236Z6V4J+0dp8dz+xj4mufsgMlnqdvKhA6Dv/OvbURheWe4&#10;gAvnrXg/x3sfjC3gXzNHsTqWiXNqy6lZRRlpICB8rADqDW1G3MrijuZv7L9/Lcfs/fFCwebItNUj&#10;dQT0DrmvoRQRqIBHQmvkj9li6ltfHXxk0u/0zVLW5u4t8MVxGULFewz6CvribIv1O4Z89gfwNY1F&#10;aTSLnvc8o+PNsZf2R7mcD5rTWIXB9ia+T9fsodR+DHhieMoLiGxXkdQQK+1/ija/av2Pfi9GI3JG&#10;ieYMdtvNfGnhZ0k8OhHUkEFc9vyrjxifJc9jKWtUeeWcWsNpVnGdSADS4KdCmO+a77w7FcxSeJTJ&#10;I0q+Umxj3x1qzrHhoW9mNQg8ZSTI9wC0AjxtJ7ZFV9NXWW8TabGbSOCMEBwzdQa8mWq0PXqWirok&#10;htS/jm9ltbuP9437yMHJ4roovNW4mRonOB81cz4ks9c0nxzoeo2CzFdmZICflPr+dMk8VFdI+2ye&#10;FAvIEyIdxGepxS9i7XRisTzaHXxIp1B+flZgCprkfiFoF9L4Lj+zXuoRbLV5Fa3kIwQMjgetdfpV&#10;zpd/4WFzaa5BIGj3K2MEHuCOxFXVdmsLyJ5nkzEV+YZGD1ohLlZTV0fOXwzMl0fiBbz307zyKY9s&#10;7kg4yOAenvVt9G1HStS8VNBrV7Dv12JhCzfKOeeK6+10TSrL4z2W6K4hS41jzI2TgE5yRmu08caX&#10;Pe6FfTWVtvkVYflHBG3qfeuic1t3OVQaO4k/tb/hCfB8rGErLpUW4gdPl9K5bVLTTpLKVHgw2QVb&#10;3re8M3U1x4R0i3nm3NHZRowJ5BUelUfEEtnb6tMJYxggBRXGo8ux2QempxVstxY6zdzxzoqNDtzj&#10;qD61iQJfN8ZtFWK+YQ3MsjSgnhT1rV1eRp9LMa70jIyCKi8Pws2o2m68H7tuG7mtLkSNjxjpEF14&#10;Q8KiW6jHkswMpYfLngZrO8M2Uul2up20F3K63MiNMzH5Xx0IHQfhWl4rEzeE3hLT7WuImJDdlNcr&#10;q9/rNvpWmXSeGrh7M2SgOhOQQO4q4pvRmE20ro9U32n2mxIigkZgAx6ba5LxHC0Ot5lt0Me3cD2F&#10;eeaZ4h1ufUWki8MymOOcbyZOTXrlykeqfDos0o3LppBOPmU47+n40paaF05d2cdpGrzLqWpRm03Q&#10;up2sTkce1bjNp2reCddtzYqsloG24P3c/wCNcn4StLe5PjKya4lW5gunEZA65PrVjRUvtL+LHimz&#10;urxgbthgN3x71KVncrm0sX/CFleWun3ONSLIdQfyw3VeeeK1fELwxzx3LaZG2zb91cEZrXEMI1G1&#10;Mb4VpOQD0pPElun/AAiV2u0ENYkBsd+1KUL6ihK2x5xqFrqCXuhalZGVQ10jZjPI55zXtNlqF5No&#10;6M10QwsIz9SBXlHga+tp9N8TaZc6YFura/OyRm4lU9OO2K9Ak2QWhG1Q3cKc1y4jDcx00sS4vU6P&#10;TdcI8SxRlys+/puxnFe0eHr3xG8dw6WlgN0I5aQZYV8aazdX1v478OXaxOyS3AVwDjYK9CsfEv2X&#10;WdNSTVZvLZE2yeZjrXDPDTgzthXjP1PrnSr+/h1PU/ONsPNlUMuQfyqx4lvdUm1n4Y21u05jkvwZ&#10;TG5XaM98V4ha6sz2VhKNQBVwCHEma7Oz1O/MWnTjT4JlUAj95g8VMZtPUmpTXQ9h1OytrW1tbqPU&#10;FYCOIKHfnJ69a0Y9TuILaPfbIy+QDuI6g+1eTS6pDeXWnC5FwgV1Kxb+MjpXWNcLL4bkMl+ijYoE&#10;gHbtxWrq8rVjCVC8bPU9QsdU0KXSQ72VgDggggHP51cjNpJEWtILaIbT0jHNeW6Xa6d5kbt4uuHb&#10;cCqbcCuutb68h1/SkWwicMQDk4AFdqxOiPNlg2rtb9rmvcXJH9npcXJ83LBAF44rl9TubZZLXaVL&#10;AHI3dfwrt7ltLkWImCLOzPI5zXK3+kWU93byR3MiPGSVwamctN7mmFnFLVOP5HDuVnvpmOntlc5H&#10;Y15p4r02O41CwEXjAxgXgE8B6Ae1e4i1ht5j5gk+ZSpIWub1Hwhp8z3eoH4gEwpLvEadV9Rx1rXD&#10;zTWo8UuxmeHvDPgGO005ohd3sqiNyJpsR5HJwvSvYv7Wc2IjTwvAIzEERw4AGPb2r52ub3Vk8UTR&#10;2WhaktvE6rtEZ+YdzmvQrXW9FHg3TobrS9RhlKcFVJ3fX0rSV+hywpxduZHfy32gW9jLJcX6ZELE&#10;orZOfSvLdV1bWr27uBa+HbvYSwRRnp2zXS2MehXMkX/EvD9wHc4auntoLEHEWi6ZCRgAlhzXFKck&#10;zuVOEVfV3+5HkWgabq0F9q0194WQO0wMWcEmvQraKW4vdNeZmMEERxGvA5roZIrTzphceUpReSvP&#10;WqvyBgLGUkHO5SvBolUbElHov8vvMG6t7Rp7wJZRrtk+UAdK5+8XVIMTR6nZAbwdkgGTj0zXTarP&#10;LZ2MtxNpto8gGPKWQZcnp+Vee3sWt32pQzXVjO2MmKKNsKgP8666XNoEpR2sXLp9R1K3lSTTdMXz&#10;bcrhrcP09WPrXzz4g8H6AfHOpxN4RnErXwwyDYoOevFfX/h2ylh+Hz+cyR7lJwy5Pt9Kzr5PDcki&#10;veatpyiMk4VQXYjoB3rpjXktGzK6eiR87WHhG5sxAVXUZWkRCXLsSB6dTXWtZWyW8RuGjAULww5N&#10;b15d+Ip9buFs9O+ywK5xIyZJA6D8a8/8Wz+MF0J/+KU1BTKrK1xEpYRgd8DPWs2+aW43p0NO61Cy&#10;S/sIbe2sgzHbkAHA964zV7nQ7XxfMJb1opsAnaOBn/GovBlrqp11kHhHV7lvtG5ZJgV3HvknpXom&#10;s6LpE1wk114PgdiE3qeqkdOaicba30HBJvVHPaZBrFyttKvitktwykK65LiqXivRPE11qWm/YvDM&#10;F7GIsvCmFKEevrmu0giiXTQEJwEGABgKB0FbemTvCzyeYMk4ZT3rlVb3vI6Pq10eRaHD4ltby4im&#10;8K6haB1AeJ4yVbHr1Fet+Ho7eIPK8OmeYZR1jHH4V08ep2Fxbz276XZ8JyfLGc/Wuav7Zor1Ghd8&#10;NJnaDzXT7Xm2OX2Li9i34gl8LXnibS7IeJybpoR56rFhFz056ZrKi8FeDLiXUbe68V6gjrH+7kDY&#10;DE+3tUF3DK+3E8UEstxGWnKgFQvXmuyiTTri5tRb+J7SZxaoCysM5A5rSNXkW2plKk2znNK+H/w4&#10;0y+WTNxqFwJw7PK4C57fXFbeqXM8ZVrS1hlZGQPFGvGzv09Kr3UWof2tcRm7uyNwAwTxW7plqLMQ&#10;zNb74zEdyyD7351yuo5S2Ot0bRvczb+Pw5c+G4nbVIxHJp53yOmCrY5XB/KvDjolvLq+oxW0Cuv9&#10;qfuvMAGzJ65r2u8uvDV3qs0a6jYlobkjylYBVJ7ehrE1WyXdBHBIISZFJZeCB61pGDehyTlY3NC0&#10;Kz0nSC8GlaeZpbRftFyUDFs/wj+6Kp6jDpkmpT4s7HceuYxjmun0u4VdOt4HmilhNuizTu/L/gfS&#10;or+Dw1NJq0Nt4kVnSL5iBjr2zUODVzWnUi7I4+DTvCZ1BEa4s1nU5LKRxS6tpllK3hOKDR4bg72E&#10;jbsYFRyaVcJGxi0USnzCS3nYNRuuvR24McflEf7ecVnCUlLU6qlNSWhv2mn6dbafbRRaXFuC/MAe&#10;BVK9F3FeysBbeWF6FwKzI5daMtpEl5fTTyHAjiQkn8uleheGvBeq3OsW13rsk6WyMGjsg53SntvI&#10;PAHpmuylSlUdkctWcKUbyZwFnY+JdX1mO3sdHkK+ZgyshCIO5Le1e/8AhPwvoWj6QuI47m+eMGe7&#10;lUZJ9FH8IHtXXW1tY2+nW8VvpdhDGqAKsSAAAfSpuM9O1ezQwihvqzwcVjHU0irI8P8Ai2s48T/B&#10;2T7UhjaS5UIFxtIAJOe+a8qkwCG3fSvZ/ioizaJ4MEQs5Ht7uZpCsgLRggYyOvNeItJm0tl8pt3T&#10;mnVSTM4Suh2R5iYXIPfNRuDvbg8dOanxlU+gprYweMVkBV3Hy/u8E1H8nJLEYHQd6skLtIwMVEVH&#10;HFJxTGnYbG0i3ETpNcoyuCrI5Ug/UV6JonjjxXaSWcd1arfW4UAhziQD2bv+Nedleec5oBxJH+6O&#10;M+tSroNHufVGh+KPC2oxQiPWEgmIH7mcgHPoD0rrcjA/eRdOxr4sLHzyVmlQ5+UocEfjWxB4j8ZW&#10;tvbwJ4o1CRJBsCu5OAeOtaKtbcl0ux9Maxr2hWKziS/ikkVDuSNs4PpXi/iDxJrd/f8A7tpYIgGE&#10;caH7oPc+pP6VzDs5b9407M2GO5s4J6/Wms0nO2MKMdal1GxKn3K3IlOFckuSzMcljS/Ntb91jipt&#10;vIyakCjA4oUSuYrqnzdKsBfl60YO9flJ9akAOfu/rVWJEAO4cVOo68UoC7TlqeAC64IpgOAOAdh6&#10;1OoOOlOQYt3G0E5p4HGcUCZNEBuTkdK8d/aQ1DxJp/7Avi690vXru2njsygkj6/PgH8cdD2r2SIf&#10;6TFn8q8y/aFtln/4JxfFZfIyUt0PA5FUCPx1tFnbE0nmvLNcM8kkzbmZjySSeetbEf2fbgSjp1rc&#10;GkK3hvTpFnkBVD8o+grCltJopWAVyNxxxVqSOr2TtexbjkhWFCLkZ3VqpOpgcEqSVHIFcz5kKySx&#10;tbsG4+n51dhmi8wgE5C96qxm0bPy7uCvT0p4LAKQqnLdxVCKWMlgzEc9a0E2nGGzz1zUtWJYjiUM&#10;hSaZD56HcrdGHTius1W5+Kl34H0aaf4pRzwW1ssaQwKIgqH1A+8awVVS9vx3rTXzSYt95PtVfuhj&#10;iq9mpWM+azMqCyt4oVdsvKzbndupJ/WnyAh0+dq0ZAmzGxj6VSeSFUGYT04OK1SsS5XGLjJJVenS&#10;ms8KW90xK8j1qtJPCFOC25ulYtzcR/bLaJTM0hflV6UrjUWact0U02UveRhFPyk8VhTX92+Ft9Kn&#10;fLD58YArbg03z7mBruGbYFBWIHqfeuz0bTrYanG58Ox4DAIgXr9aiVSxrClc4Wx0i/uVluJ4ZkQR&#10;/KHH3j9K6Xw54T1q88SMzTX0VutxwqqRvx3z6V7xYaVoLaGkl1epGgtyQAmOewxWnp2qPb2V7A9r&#10;pggE2A/AKr2/OuKeIbO6nSjEyrHSdMtLeOBb66aTyhvYk8n0rUgt7ZrplZJN2RgY61rXOs+DrLSZ&#10;Lu40q0mQqpyJAD+A71oaXrXhbULGO7tvBYUeYuVPB9q4227nWmtDOm0qRltf9LuADjAHQUipYweI&#10;dKiubeSQMPlBPXFejebaSaRM32C3XEIxg9Kwha6VNqdq9zdRDbL8pPUVk3p6FL8xkbRSNcFdPSIb&#10;RswPSrGJWVA0rEdjWtNBpot4jBqluwEYyTxisxpU8yJBGpIbjFYHXF6FOa5MF0DvLHyzgYzVe1uN&#10;RnvVla/8tEl4jHU1auvs63ayNCh4AIJFbGi6dbzampNyqoTk+gouDNAQ2t7ok1tPaK4wvU1nzeGd&#10;IW3mYXdirhcj5FycV3a6XFHPbLFqCzEj5pOg9hVa+sY1Z99zKHWPpnrS5gSscpoAuki8URi0QtE6&#10;gP7e1dnpsEEkskwRGkDjJI5/Ol8NacWj8Ry/KFWNgoJ5bPerNvFcWsl2Fj3gzscg1hKWu5rCB0e0&#10;tGA1vGSEAAz0pJpLeHS5le9tojs9Rk1z4vF+1SN/aAA3cgHvVPWlt5tP0KY3MrYYng1krtmzjZFK&#10;6vlt9UWaW4umQMcEZOfSsTVNWW6hCp4VkH90tzn3xWophmtIEZFKqmORVk2tlF4dvWFrFnHBI610&#10;ptHK4q92U9BEttot7ILmJGlX5x0FVNYv9Eg8K6o9zcFh5TnhclTUaC4lCBYWAEmAAeKzvEQ0u18G&#10;PJduiRSQMrEjJJPAwKFK71KlFJXPOk8QRXvw71wWviCIzW+rqklux+YKxxkevFfQmgrHb+CNBPkc&#10;DSUIBHcjmvk7QdJ01vinqDhpTu1iKRSjYAXOQCO/FfWG8/2FYPtCo1ooAxwMCtGlF6GEndFPVZY5&#10;5rHdbBQpbcQK8P8AFtxYf8LI8N2gDmJpd0gB64/xr126kdodqqNwPPvXi3imO3j+MngiVz0lO8Yy&#10;DTtcqKsjtfCB8RXXxC1d7iaO30mLTglpCg6kd6XxytougadEJ48/ay7574PFaUF9HaeBLy8TR3MU&#10;WmlhGOC5AzxXg17qXijWPE+vX0s9zbW5nZYosdFFbR3OWb1O7j17xC9lDH9t00qsKqvlxAcDoOK7&#10;XwTLqd94h8ZyXWirBBb267GJyWNeOaEg+1SAzygI/V+9fRHhM2a/DjW0+xRo0pGZM88dKurFJeZV&#10;Kcl0OJ8UHUE8ZeFtjTlfOk+mPem21utzPabUyC/zjPANdJq5hABnMCor8tjPH9K5yfUtDit4YNOY&#10;tI/+sb0rmjFy0O11FGNzpZZPs5sES+ZyCgYbs8VR8QefHYW8kBmGYMnB9aTRRYGOXzrieSTlmLdq&#10;09YaJPhtqNy8BEf2OTZuHXH1rWoko26nNTbk79DydDIvjLwpeNKzGK7LfN2Negx6rrmozXcMVuyQ&#10;KFByMl/xrh9Btr280OUzQFR9tYq3+zXqWlpaWdrZBUjA8skse5rOWxpF2bMxrW4iVBLZPtC5x61T&#10;a9uS0qJbhFRwAtWde1gKLdVXdI0hCIBTbO2uZvCd/PJpTLI1uSvtxxUpD5kUb+K6n0y0SJtxc/Ng&#10;8qO9XobWFNAs7VI/ndOeMZNafh+yki8H3M8s5knNwc5HAGa0TbvJ4o05vtEAVRnjvTTtbUT2Z5Pr&#10;EN3b+JLUFmDGZRGB/Fk4rYuYY7aO3iulHnPZo2TztyKl8bT6NH8T/hgZ7sRQCV2llxx8nIH41yWu&#10;+I4tT8ZWC6f4Tn3YRJJN2QVXgH2zW6nY52uYhnj8rx14YnDjampoSPUZ5r6KtBpdzFO8JRYxZRbs&#10;LjnFeH6Xp11c+PtJV4Zn2bWKY9K9ZsZvL8U2kAUxx42uCMdKTbsaWsZmsXVquu6naxXiEW0QaY5+&#10;7npXDX/ijTotNvI18NyXOAefM29K1fGlobbxfrktqWxfWw3tnqRXE2Giae2kCe+LTE3Gdu8qKmFJ&#10;3v0CpVVkjrfBurWFw2vC6+EV/bQXMq+TJ5pbBWvS2mUMqJp4Ksg5PpXP6XHpn/CDGO302AsqqMqB&#10;8oFJcXdzDcwBZ1+UDIx0pVJcpdOHMWbydIbqSR4gqovSs610eTVbl7udpUt0lDAh8McVHJJJf+KN&#10;AgEOUd/n4xjFejSWix+E47aJ8Ys/n2nFQpNlSgkeP+NNY0W002zghmgDxSohyc4HSuo8KTRjSDI8&#10;gCNZKxPbkcVzt34Rs7y612S6uSIzvJff0YdDWDFqMmnQeFdIE7TyTXbqZc9FXpVu9iHKMT1+zlhm&#10;1m9H24bUl+6K5D4mXRtvBWkIbc5nkKRL6juaspcwWfh/ULrzQJWtwdoOeleSeKNQ1zXV0911p4kt&#10;C/lRmP73rShFtpkzqJIk8EQKmseLj9j3maaHy2HOPXFfQNrcQW0VptjiMg05tiZ/ixwa8t+HWn3f&#10;/CI6rcy2ZCxygRs/8ePvGp7661OX40wyxPIltAAgOeGPfitakSFUuc4mn+OD8S/iDealpkUsl1qD&#10;sk6njbn5RjtgV0PhvStSh8VS3Ul1IFaQ5GMAV6CmJLTTR9n3HK7s981q3T2A0yC1WCJWaMZA61nO&#10;aWhpBN7lqCHSW0C9LSqZDH0rAubLTRpcrwyQLIZDvUDrV2GOVIdoZgfLIHeueu2miu0zduWLnIrO&#10;MrMu1zdWWxi+Gt5B58ZMic4wCTXlU+s3dtrk0VxZyiBpcRyZ6V1F26iGxlaYqiwsSCa8Y8T6vI8l&#10;1jSN6f2goiPoQf60+V6sTlrY+itFuFb4fmRFzwSuRWTe3dqtlcyT3KRKsgALHrmneEJNR/4V7o5u&#10;dBMPm6em2NuoGOv40viPR9LubbThPqDiNZ9zopxu9Kytr2L5rIwo47KTxHC8dsjM2CWXpitG/ksl&#10;t0SSKJlAH3vWsfWdU8L6P4IuLqbV9NsrS3tgGeVxluOAM9SfavjT4i/FfVNRuNStNDS8trchka8b&#10;iV16HaP4c+vWtsNQlUlsYYmoox1PbvHnxP8AD2htc2ls1tfagsOFtoHGyI9t7D+Q5r448XeK/Gni&#10;LxSkuo6/csiyHyLWMlYYh7L3Puea5bbPJcyO888jPIWZnbJJPUknnJq2gAVfu5HtXt0MJGnru+55&#10;NbFymrLRFVYcSQckndzWgBlV4wMUKucZPepl2b15IPbius4xAvy9KXHyt+7JqTb1znFOHf5fxpjI&#10;xBEXjZ7jHtTpre28qPFyDk844p5CmRMsacdhCZBOOhoAqlY/Mt0BACr81L8mHAXvT2UBm+lRHheW&#10;7+lIQp78U0t8v3hUbN82Mc1GxGzJfGDTAkJcjjFV1hu59WhijRyd3OK07GzvLq6UJE4jyOTXp2ia&#10;JbxWSt5B3MnMrDqaBPY57SNAgjkhe4haQkAsp6V3+mx7dQGbGBYxgKABxXQaDo97c38dt5Mkkkrk&#10;RkDge5PYV6Jb6J4P0axdtV19Lu7cl0gRMpkdBnnpT8kQ2Z2j+GpZY4ru6vI7Wy4Ys64LD2FdFPrO&#10;m2ltJY6RZxQqY9j3ZGXb6VhnW7q+1C9trvUCkErbIRGu1VA+6PwrBvyunNOs0SvuOY2XnI7VGqYk&#10;rEt20MN1M0105aQljI/JP51SgutYuZJrex0e5uSyHGDgADqc+1QQw6hqNq7TymOFT8i45aun0tbu&#10;x0bU1gSFc2zKG74xU2KvY8W1yCRfGsEGo2dwYjIT8kmQp7/lXQaRofgSe0We0+OGoW0guEVibjZt&#10;J9sisnVZLlfGWolrJpgLktzzgZ5/Ouj0qH4I3d3avd+K9Rsbh9qSRBdq7/f8ajqap6WPVdO8K+I0&#10;gtN/7U9m8aRgpidSSCPXNdzYeG9JTT7aXU/jNNcRxNkRrdAEn88muJ0fw18KBeamp+OOqFrZY/OX&#10;7bwof7mOea9A0+w+CFrLCZfFep3kgYHDzFwD2wAamSMbnb2Evg6HTbNLDSb2eY4BBQtj8a7PR5Jp&#10;PEdgktuqk25IjH8P1rnrLUdGlsIF0jwm5BQKZWt9oUfXFdFoyxw+I13K0lxKvzH0zWNTUq58ueMH&#10;uD+2P8ZA86qI7iPGe9U7aZHe4gfTwUkU855FP8fI7ftnfFi3W7y7XcJZh2FZgimt9ZEq6vG2xRuU&#10;n+ldNJLlMp7l6G112HUFEEM88DSH5e6jvTrqwMlzC0Gp3IO/5osdDVuHVp7dLgp83m2zbWK8Kaz9&#10;HvNWbWr6XKB1uGI44NaEGtBqXiK0057eSGORGXbG5i2slZ+ow3/2FbiXVI5IfvEE9Caj1XU7p/Ed&#10;rLdX0XlnIKKmAMVFHc28wuIljnkhY5I54oGh9rLbf2TcPFo9sXHGNgrNuND1a5F1O3ilbRMZIY5y&#10;K6DTvsi3t+qQJ9zjjpUF+kswWL7fPkyHKqTQFzMsdLv4dPhWHxnCyy7h5pT73rW/Fp6xeGrsTapY&#10;/u4WYOcZJ9qks7VUstMin1pViU/KM881onQLK88QW5l8dywwoqlQvO/2p3E2UdBOs/8ACL6xNHqb&#10;hY5Tt3NgEdqkQ+IbrUJo7mNhHG/UtkVc1trCz0AWVvDdsJGXdsBJ+Xp0rNGoqPBgUCRZpE2nPXih&#10;WEPuSBfQwAxttcDK9Ko61JK+iy2skJChkKSBvzFUorlUvbEfZ5JCZctXYtp+jXvhmGYaoyymH/Ve&#10;hFACxpaXfgDw8j3awR21pyijBOBUWmSXEt6YjJqogVyqhicNisaW7tLHTIUuby6yM4Kxk9PXFM0/&#10;WtbvLiKKw8PxSRcgyEBSPwoQG7rTXVqImi0+XGPldcmnaSuryWsNy9/eDd2Ziagm/t5RFDca/FCM&#10;9HjyOfeqWoR+KLeyskh8bq0bDP7tOgNNsR0Wo6klrHZrceIZpJXO2OGPknPrisaa4v1Y3HmJFyMI&#10;T2NUtHFsb/UPOVprkRZRnGefxplxb39xqUZ3yEC8G5WOBwaOYdjWnsNLEekahc6PdXCykF41YgVq&#10;h/Df2ctD4U06FPKBAGMg1S1LUJ49FhtP7AkKLaKAwHTiudsFuZTqxaEoFcbCzdc+1O+orHWwXiNc&#10;SrKohhZwFOOlaxm8GQ2zxp4V8+4eL/WJL0z3wKwH03UbjR7S3k1HygycSIucD1pbTSbLSllZ/Gt7&#10;eyO4y0keNvsKNwZ0VppkUtrNLj5whKqTyK5jzX/4S/U7e60l/kk4b+8K17i/uIrHTp4NUJdTzHjA&#10;IqjLcpd6tZTJaJDIwG84znHWkguUJbyH/hJUgg0NURuC2PSp2tUlbaIyuW5wcCtQWSTX11sEYdIu&#10;uMU6WIw/DnxddSayhFuQOPU9KGMzpLa+Fg0SWU4GBnaMg1YR8aHbwT6XZ7VUgcDOT70WUvil/hza&#10;XdnNAVaN/MDjoO1RWEImAS+1CTzJZDtI4GaVwMe0svF9vrmuO6zCxkcNFmQkEV2Npc6MfDesM9hb&#10;h/IIVS/GfWsjXbfxlFY2FrHqN0bJkOx44yxPscdKwbLS4JISt5ruqNGjZMWSh/GqsGx0OlF21Z3d&#10;7d0SRiu3nFRa35NzNYKNOjZo3JUsnPFMjTT4dQ05bBxGFkG9TJu3AVdvruGTxPYJDpkQlaDkD2HP&#10;FICx4H2SfGrwWWtyv/EzRYgw9DzivsDX3f8AtSNFViV06LA/CvkXwhcW0/7THwzWK32mLVsOoHfP&#10;NfXetqP7evW3gEWUePyrGvsjekct8xnUNH8zSDp7V8W/tfk5/Z9GehlH8q+0F8z7bET/AM9hiviz&#10;9rwg6x8AVA/5aS8flXOt0dVP4j5Oty/9iWxxz5a/yqQqCjAqM44NIrQJaW4aU4MK4IHtTjLbmIYI&#10;ziu7lZi92UJUi+0w5t4854NJtG/7q4HpxViUw5gyD+FRFkIPWpYCQBTqqrgDcwwK9Ks02aNpR2Lu&#10;MfJ9q85h2jVbJt3Afqa9Ptoi3hK1k88jMfAqlsO1zgvFJL6noLHOBOQp9a+0vg95bfs56FhlwIiA&#10;PSvijxJvbxNoSZwsZOB9a+yvgkSfgVejccRyKB7ZrRfAdstKR7rZhgYBweOOa6KFmaFTt4ArGtUP&#10;2iIkHAUYrfjXETHIwRXKzhHqRgfL0NWQxyQAKrqDsPrUwPTmgCb+FeKHLZiP6UgUAcy9uKerL8vA&#10;79aQCAfKeeaa3mALgNU4AyTn8KUglTlR+dAFdSxB5p2W54p20fMKUgiJT3zSAjJJV+vHvSZ+QZpC&#10;AGKmpht8s+uOKAI8J5g+Y8ikIO+Q7OOPxp+flxsXik5280ARPx5nyfw+tZkm4zIN3V81oybvLXB6&#10;tVKRG3g7uQKYx0bKJlXb6VddoxC52j/Cs2Ph+QSaR3cTSDYfvCkDLhxzxURBNIrfNGPLP3alGSSc&#10;UwINo3/xYx1ob7vSpD1xxgGozSAYCc04k88ikOdsny81XZ/nfge1Ai2HwpwBjNPBJVztqlGW/e5c&#10;VMGxEMyDr2pjsWAeelKekWHHB596gBPmD5s5qdCoRsrzmgB5QERnHakxhT81WMgwqMdAKbgeU/NF&#10;gKxzu+7S8bWzzTyDhaBt2tlRSGVzneuFyPX0p6uFJwc5FHHPvTDgZwBQIa7Z3fIvWq7qcMOKnO7Y&#10;OmaYwbeTgdKBlQqcc0zadrZjxVogbjzTSMx4PpTAp4HzYHpTgGEbHgnFPZOg3GkwwB9aAHRBjsyh&#10;610Ompi5mO09uaxYCTIgCiul05TvIHJLDJosJ6nTQb/JjOOQR3robZT9otCMfdyRWHApKoM5O8V0&#10;NvuEkWF6IKtMhmsgBEZ3duajk5LcfSpI1by+QeTVlYgZOQMY4qiDORG5/dE81KzLHCeE+gqS4KJt&#10;w6cjmufu54iy/vmHB4pN2KWpLeXrrHKVHO2uLvPEJS92C4YOWPBHStSSQFZCT345rjta0/zZxPEg&#10;D7fmA71hVk7G1NK5W1HV530nxQvnsWPhm66H/ZNfkpqLFviP49y33/Ft4T7Yc1+pqoi2+qRPCQ72&#10;MignvkV+bHxE0m40j46eMEks5lin16aSN9vHztmsqHxanS/haOajlkSYFVc8jjNblrfQlLoGxYHY&#10;Bya5+IgxOS6/dBBqRS2OGXr1ArvOWx0XmKDkMOT0zShgR/rB9K54SMJ8DzOlWYblyj7o9oGcGpaY&#10;0jc+XeOfzNPCjzGO3BrIW7t1EZdGOW9a0VvtFEMTNcGPJGeM1VgJ9g3bv3WQP4qrSLGY5yUg/wC+&#10;RV+G60A6kyujSAwnDA9KadU8Nx2+ownwWZiW+SQSYp21AxHF1HHDJDruoRPvyDExX9RXc+G/iN8X&#10;dGktRb+Or6eBWG6C8JkBHp83P61xkl40gtwmkxRqGPHXimJEZLpyduDTa8gvqfYHhP476RNcWcWs&#10;/DW5t22Ya5tnyufXaa+jfDnjDwlqtlDLpvxC0yYFeULgOufVetfl79mgxHttU3FgAQK9z+Hfgr4q&#10;Xmkahf6N4C8QyLFbl1mhmK7QBzjkZPtUSw91cmUj7+jv5RNzcFgT1BOK1I9Qk3RhQ2PrXxnpvjPx&#10;/pV+9vqGg3twsM5Ro7tDHIpB5GSK9W0H4j+B7nyI7lrzT7gkDEwyhP1rGVNDvY+ioL6UnmI57c1o&#10;x3cxzgHOK83sdStprOOS31PS5o9uQ0Ugb9BW/Beg24OzBB6ms+UNzuLe9kyqnP3uta0V1hgQ/wCt&#10;cPHPnyMCLOP73Sr8dxJvAIPXrScRrc7mO7IXnr61civWCMN+M9s1xcczfu/mPNXUeTzAdx/OokD1&#10;O3S+fykw3frUGp23hzVPDF9aal4S0W8gdcOk0YOPcZ6H6VzqStsUEEfSrUcsoI/dt+dHLYmx88fE&#10;n4E+H73TJ73wrcRWl2vL2Ur5inB9D1Uivivxf4M+Inh7XYotW8D65HCXOyYRkxtjtuHFfrVDPcC5&#10;j2rIeegY0/UrPRdT0O5s9T8EaVcwSrtZZYw3H49KuNV9dSlbqfi9uP2hw1vHjPy8j9aY7KZcA4xX&#10;6FfET4BeHry0vrvw1f8A2Gfy2Y2kpJikPseq18Q+MfBXxQ8PavGmrfDTV1jaVhBLEpdGA77hUTcX&#10;sOSVtDklz5sYGM1cWNd/OQdvSobBFMMzB8sf73BB9MVfKOEy0Yz7VmZldVXcTvPXgUjD/XHb2qbC&#10;7G61Ackt8vegCHjBJXnNB/i/Sn/Lhxs70gzz8uKaAYM560vG78acSm0DPep0jX5TkZ4zmmBCY3BU&#10;7uMZoAQPKdwP4VJcN8yjHaq4JDjI5oAjm/48ZwOp6Vzt4FRsZGWFdK4ZklAjBJNZVza5KlwDtFUh&#10;owkMuBlR14q2gPmJyKY6MbpcngA1JBhnkyvANUCNOELhfn5Iq6h4POAWrPTAlX5D14q8vLr8pAxU&#10;MRbIUJEMknFNIHzcjjtSBpABkDp1prEeWD5Y+9zzQA09CdtMy2ZTuAI6GlOdzUxhkcj8aAGbm8xi&#10;Yuc0nO4D8qX+NPl7dacAeeSORQAKsjSDAzz6VIyFXJ4wF55p4LoAUHJXriq8f22TUXjW3lJY8kDp&#10;VKNwF+Qug3gUllp9vP4oaORGbMo6jjFCW0sXinZd3AEYTOe1dPbfYDYotrqkMkjtj5Byo/Ct6cNN&#10;QRz3iXwvbw6dLPYm2d/lJj3g4PtTdHi1J4NIa50hYjFFhlLZ+ldtNouryaLEI4LwnGSxesSW11Oy&#10;uYFnlucsMfd4rTlXcY2eeCKd5V0omQnAKn7vvitYGzl8GxsYrh5GBYu4zis4QReXcsSQ7AEZ6Vqw&#10;yXUfhl9+lwEKp9uKpiKh1GP/AIQq5tbbRQzM+1nI4FUbeOYXWmRvqkYeSQBjt4Gas291p0jJDHpV&#10;urPeAM+Rgc813V7b+DI9KtIvs8bT/ZVYzLJyDj0pPSwHN3tjZWOkXzNqMLny1YyB+ufasO0uklv4&#10;gJUZA3QGmap9knuoo0kv5YhJgkkgVYjttEt9K0lbYSmeU/vCxOFoAdeadZ3N9I0k5SJSDsD9TV+z&#10;tLNbG8wW2xsuBjJ4qvsjaVA1wwOB0bio7q4ubTTrryr/AHeZERtVd1A7HQTalAdLh2aKXCADce1c&#10;XqF/BL4stkMu5tw2qoxUelXWvBL1Z9GXY8p2EjB5rftbXw9Ffi6uNOieY9Ez0NAGTfSBLW0cGfYY&#10;8FVXJBqla6kbW7s/MSdQ8vy5BHBrrWvrKPVIHTw3A3PAYAgCo720s9TvbAJ4X2sGBLqvAoCxSZ0k&#10;8RwyreSsGjB5ORWrJYwT6NOUvnU98etc9cMtt42t7CKz3MQoLDtWg8mqQeIIUw6oU59KAZp6fb38&#10;SQRtEHGT83rVHWbKRtX01v7MiXM4ztOCKVr3U/7b0wRMWO/kVXubf4kv48srhPBVrPbmZAUFwMFc&#10;8n2xRYTZ189sLbwHp9wNeskRBGGBYZJNU7bVNctPFl4liA1zc2i5JkwuD+lQaxYWU+paDE93enbs&#10;PliQgI3cH1ravNF0f/hGbKOTXJ4JzaApMG5XA4+tJjTMK4sLu78RWbal/aUj/adx/wBIbbu7V634&#10;X0i9hnilvPhE0sZjXyiJ/wCH1rxu1m1a3kkinubq7iS4x5yKc4Hc17d4T8VWEGlyQSSXN5E9sMFl&#10;OYfY5odmtRq72NrUvDwvrvVmsfCttGBCBsMoBXP1615nqOieK9E03U55/DkFxDJKdh4yua9IuE1C&#10;41RtS074j26xAEtaCUAn8M5/Sty0j1PWPDGr211NbJbLaMRPcOFAYDtmouhRv1R4DpMOoXfinTFi&#10;8V3thLcSEfKSBz2r1+28G+P4rAk/GbxJErwHlWc7gRXO2/hXXkvZ7mHxRZTLHfN5RiA+UKeMEGvU&#10;9H8QeJYPDEkN3qEE7pGEXcvIFOT0Gnfc8kTRriw8dqJbrWrubzWKSM7HHPJr1HTlnbw8rG/jJ3AK&#10;i8nP0qbUF8R3Gm3E9l4dtRNLbthzg7M1xOk6H8SIfEvnr4muISLgs28Erk+3Sp3KWh3x0vWgs0ht&#10;7kRgAn5TUewrG33x65FZGpaj8XbeGLzfFSSwiI/OkAwQKm8Ny3GqvN53jA2oXIc+Vncf6VNh3NDI&#10;yv3enrT1OVxkVbvNNSGRtniDzUX70oXGfwrnp73ToJx5mpx/ewuaQ79jYdF8s4frioyACMEnii3k&#10;WSxSRZoym3gg9anRWYH5ovqDQM01D+cmJWyTVwRyHyyXfkVBHGcJ82f6VdDSCBUMvA9BUGw6EP8A&#10;vOnWpcTBlH2cn3qa3hkKKSjda24YrOOMPO0Q+YYy3WgW5yF3b3Bcu9kWUdeKqR3LjgRSqo4Ndrqb&#10;wuMwRp5fljHFc+bYEsfsyHPWgCml7KJ4dl3KwZwHU55rqEYtpaMLfPyDgHkVy0ttneBahSDxium0&#10;N41t3E1woOMMDQBHPPbrZud2DjoazovMkPLEZbjmtPVre2diI5VPOcCsuwSVdUhVmbAPIosA+4jl&#10;QZMjjKdqy9/+kxBlf5u4ruH+xNYhTCh/dnNc+luxv5tlnuQSHBI6UkBzM0rDXIUBON1aYAIjPlj7&#10;nerFxp7tqKsE2lecUGKQbN2eO2KLAPjhZliCw8YOfWq7QXglPyOV3VbhuYhcKChz2963Y5bBreAm&#10;NM/3fWgLmLEt19mkLREKg+bJqrLcLHLGd68twAa29V+znQH2ZUhOSp65rz6QOsq+ZJM218jJ60Bc&#10;6h52lRv+JepGOoNQup8uDKcbuhqjbXESyQkIQpXkHvXQQLHLbxsOAQeKQyufs4txhBnaKYGBUhXX&#10;k1Fdo6TR4gfBfn2q5bQRfYdwc5K9aAAtH9ikDPFwneude8g/tIoivtD8muhfTzIJD9tkGR0Has+b&#10;R5BazFbxCSDgY6U0u4m+xJbzWckmxztIHGK3IzbrpkAW59eDXF2VreLrJUyttVjnNbIZwkgy3eiS&#10;sA6/ZVubJtik7vXrTXuVZLUbxnbxmr8Ontc6RK328Kyn5aqS6TcJOrvcsQo6ihDK32edplZc/MD0&#10;NWILeY+aHtH4quq6sutR+XcN5YPII611tvIv2AYhXeVw+RQ9BHLeXALiQNDjDcVpW80ClQQo9Kjv&#10;IyLqUqnOc49azwMElyc5/KhDOthkheF8rEeRWJqaINTiZVGCKjtMvcxL5743DOK6G4tYGtYQHJOz&#10;gUyTAtwGdsNxt5qSQR+SNvfI61eW32u+yLbtU7hWekc39oyfuHxvPOeKnYCK3WGNpi1plieCe1Vr&#10;25kQTsBg7eBWjIFyq7RnNRyQQeWC1uGJHGTTAw7S/eS98v7zZ+Ynitg7/LQMTwTnnpVNbC1+3tIr&#10;gNnsOtWnjcNAu7Awc5NICaLkvgDgVOGQD5iACfTpWSJgk7gXUYOfu55NVHbVJdSCRq/luwGTTtcE&#10;aF7fWqAqs8bcdK4y+l1qXU40htbkQtKN8nPNdadJRLiGSa3DEAEjdV1vICqos4doUYXFICvosMMU&#10;9sJ4h8sWVLNmupkv7R7CSJIoAuDj5etcdcrNyQjDJ4welIskqwEENnHWiwGjcSO8SIkDACTrmlew&#10;hawtxtjUsPmNR2odlyyng1bkMgY4c8AZ5o2Dcow6Zaxz3B8tTkfeJ6U028YlBZFJ52kDrW1CA0OP&#10;NPJp1wgQxZwTnii4FC3ikRAWjI3ZwM1OxhCopQbmHHFT/KLWORuQqE9a5lLyWXxuQqNsBINIDcQZ&#10;LDaAa1rBYftjkhQcgZxWfbIXvLj5uoq7GCJLhVLZBoYLctarBbqLZ0eLBTnaetcr9n3XrSCCQgN3&#10;PSt66S4+wtxMH7ZNUUlKRbW4LDn3pJXC5mTRsSVayQjbwDWfNpzGwkbYoPPTtW/LKmFyq/eHIp+A&#10;Y48M3zKODVIDH0mApazbnfJ6Vrlyrw8HINX7e3kSJ2+xR4x3NZmpXWk20ks91qVtGioTs3cnHt1o&#10;Qr2NaKK5mtF22MuGAzz0rE1e+0DSraR7rWLNXPKQhwWP4V57rfxIZtJvLTR9J8iNcq11IhyfdRXm&#10;k6295pOr3Nx4h1K6ndwfMdz8w7qB2rWNGT8jGVZLY7XXvG/iW7t2i0vwjdx2kjFftIbmQj0x0xXn&#10;Oo/2oEe7uo7xkVd0y5LEDua6rSvEfgqPRJtMf4PzWxSH9y+/cHbuc9qhknknnvfI0S2aBVIkDMDu&#10;U9sfSuqFNROSU3JmzpOo6Y3wn0s2U1h5UoyGQjJPfJFTyW7JZWN3Jq6yFz/q25Arn4bHw5H4akjs&#10;tH+ygyFvLWTIDHqR9a0XuEX4cwQMHaVZPlbPUVomRYfcIlzcmNgYRJFhXH8PvWctrJYRoreK5Z1E&#10;vLgdjSR3Vy32UNaKsYGN+avW+3+0LiRZI5o8jKselFxpCXUM1zp9o9vbTF0A2s5I6/WqF3oF0dB1&#10;D7RqkyLLGpmaGfBwO3Fb1zdrHFalodoZ+VQdqkY2U2hX/k3khZoctl6BLQ5rRJYrC+uFOp3j2OQC&#10;GJbaB1rotRvfgU1iksfisGUJkKYeQ3fJNcnp02l3HjebS5fEjWTPIVEnlbw/qK9FHgH4d22lG4v/&#10;ABLd3CyxEq2QMDv8uKYMwFfRtV+HunQ2trZG2hZgjqRn3yKtKNVs/hRqUFhoMREMqCKFEyZCxwaW&#10;x03QdJbxxNo+h32oW9yg2K7lRbHuQO9Zlre+Ivsmq+VrSRT+YSpZM7fwPpSEcbqEuqx+Pr0Xfhm4&#10;guFij8yLJO3IrprHUNNXw9qkceiXRuiF2OM8k1lwvrLeKdXnvrwXk0sv72RkxkDp+Vadvf6FF4nt&#10;kk0vyhuGZAmcU3sM1J7a+h+GOs3NxeapvmTn52IHpXH6VCkpviJWZwSVOcmvWFvtPfS5IkkjuoHi&#10;5V1+8O4xVhP+EPs/CNreQfBi0SX5gkbTdfU804k3PI7SCR9cvo5re4jBJwTnnFbttf2VnbXYn1GZ&#10;cPhcZJxWjqH/AAkF0um3Nj8N9ENu0p3n7Uq7KZa6Bd3i3rPdaNCVT5iZlbH0ovcbRVsofh7qnie7&#10;L6XBJdyRfu5pZdu4jtg96p6xqui6Homqwx3RmuxcqsdsEztBPXj0ptx4WuWvLZIrMSKuqIxuYZtj&#10;RYOexrW8R/8ACCLqs0sulxPfRadEi7lB34HXmiwtDOt7mHUNLQH4kXQEsSb4kXYVyORmtPVNI8M6&#10;Zongg22jCaW8hkBdZN59yeeKwdPTTCq3P9mgRjOdnQevStqTxFoOmeH5rq2+C2o3ixSqC7Oz7Sx5&#10;IB6VL3sNuzF0TQ5Ft9QaPxvdRMxLLC8JHX3ps1vdHW4oZ7Ml0lxuZMhgT2NJ/wAJX4g1B4Ht/h5a&#10;+UiBiSQmB6etZepeLL9rNYj4NtY5EcbJI23OcdeBVNiSZ1t5FptnpeitY/CKe6vCmfMa6KhW9cZr&#10;mfFC65faV8Ov7Sgs7SZpGEgimwXA+7k+1X4Ndsbjw5pDy3MkEgjwxKkHI9q5u+FlqOu3y/br8tGV&#10;KyFiBj2pID0G30/WLfwB4dENwjRSac4nl83LRjHGTnNeb6ZqLQePfEaQ/EC8ieG+PEsWVfnsTXV6&#10;TMFtGtpPEF/HbgrvfJbCjrxVu9bwNfeIdKttPsEYggfaGh2F275JoB76FTU/E2vz/wDCMRR3c0yR&#10;tiaNBjzc989sVauB4euLaAC1lWUQj5ueSex+ldlYeF9ES0ZpfFWgROEyV81c/wA65vWLIx6lJ9je&#10;1WFJxvZSDn3yKaWoIwNPtLmDxnHJFqtrGMneuRz6V1N3rVtaafmTwuLpywUNuxjNUU/4Q95UI03W&#10;57iBFL8MFz356VRvb/w9NrEtunhyKWcgeSC+OR1/KgZrx2ks19pFxHpNuA6bnQj7uaC0w1m+gluI&#10;UiK4dk6gHqOK4PVfE+pafeWEHkXG5gV2hcZz6H2rofDEz3Rle9t7ZFlt2ZmaUH6Cl0EZd1Y+GU+I&#10;WmLaamwhF6pVB1LZ5r1a6k05vDMEcluHlFqMM3GAPavFbiGc/EXWWtbuchb7MZRc+Xg8dPWtm5fx&#10;lLHI8mrXMsjRYc7NuQB6cYocbg2dELtTJdLazMpjY4YH+IVwuoW3jq48V6ndyeNdcaS4XaWBYLtH&#10;QY6Vqul1beH/AA7Mt9fm6mZx9lEJOT2571FdXXj59Esk/wBOtmjk3yAWpOwDp+dNIHqY2j6Gqalq&#10;8uojV7glSWVpGUL3BrsdCi8zVbZbfxK8NuLvMjbc7Qp6Vo2OqWs/wv8AEQvrSJLspGqOFx5mOp9q&#10;ytIivU13U5LaaLyJIj8ue/rTvoS1Y63V5fhle+NNLhfxVNPqX2QraxSAqDtHPJrNufC8t5Y6NK+p&#10;R2cKTsHEcm7cP6Vx194Z8Rza6L5/iLppCyOUUgRsmegBqHV9fv8ASvhGNOh0fVrm7muA0shZiqAe&#10;jH1oVxvY7m6t/h/p3h6aC4llybV9lxNdHnjrgntXlFlq2iyeN9Rt7fUp54VkYeY64VvpniuD1a51&#10;bU7nTDczXKudqxxK56ngU4w6vpeqaRDe6DOp8oO6on8PUfMPassRFOLTOrCWjNM9Ytfs39sTYUrl&#10;ic9q028qK0kkDAfu2+Xb1rn9Hvra98K6VcQ6DFDFvKoyuGLkcHcO1dHMrfZrRxOnliM7+K+a5eWT&#10;ufXX5qaaPFPEgik8QwTG2RJGlbGF649a7PwvdSJ4eUl8CW3CuuOu2uI1fWNOl+LOu2qaSoWGTaj4&#10;4J78113h6bTWhuoVuomAXlum01rNN2aMIW6mvqKWZNndroUJdJDztrdsrqY6dpMreWqGE5Cjt707&#10;T1t5INRtmjibcpCH1rOMUlrczwbJGbzDwemDWMm2zqhFM888a+HNE1a9upbLW4FuEYuexR/T3DVH&#10;4Ej8QaRaeIFngObqVQ0echdvGfxqx4kS7ttftp4HmBZ8uqnH8qyrHVbq48Y2sLSsDhd5I611pp07&#10;C5FB6nYaq8cussTCQWAI56U60jXBQvt3xkEnmob57WNrUm5gyycgt0q7aIsmm2rB/mDZI9K43T1u&#10;dntVy2RZ0qKC307xtbTQM8UsDbMjgEiuc8NaVcRa7rimKYJ9vJVj0IJ4ro7uW+RbFBbBlOAeOa27&#10;Odvslov2aNX45NNSaRxVIKRj+J9OiXwtcBkt3Y2pycdM18+aYUt/GerRSWuFku2wa+mfEUtk3g67&#10;Vrr955HGOcmvFIdGkuNbuLkS7gjk8Ct6Oz1OGsmitIqQ65bXNv4s1G0lV1eN7a4KMCOeQte5+DPj&#10;J4wsJILPXtBi1u0+VFuU+WdEHc9mxXzFeQL/AMLM1JIr65WR51VkOSD249K6fTbYReMYYpbOQsQv&#10;LHiuuM+Ras5p0lU9T9H/AA/r/wAPPEGm2lxpHjfSTKLdS0E0oSRSf4Sp5z2roib2CebbE21uHjdd&#10;yn8+K/Oe+02WPWLK607xPq1rMkitm0kZSGHT7te1+Fvif8RtM0+yh8ReGY9XtAqJ568TKnqT3IFd&#10;EcTHucVTByWx9KTWXhZvFFnfn4caOt9FGwiuIVCmPPXOOuaZIc3JO4dah0DxB8P9c0sSaR480x3M&#10;IMltMwSVSeoweeK0JreZbk/6FKevPOK6YyUtTlcXHcqarD9o+E3ja3MYKSeE7tW/74NfAfhJZFl8&#10;VwmEkQeIbpG57BiBX6GJvbSbuIxgF9GuFIz1yuBXwPpAtrb44fFeyuLuKJj4suNobjPzmubGtunY&#10;9PLJ2kdAbtho17D9mJGDgEZ+lcjp1xqdz4o8TQDw1cAW/wAzOpPQd69AuLTM0wjhtm+Q8hutYfhe&#10;6tU+LnjKwk+xxXToPL8zAEqnqM+tePG8Y2PblVvqy6s9nqfhuytZdVhaRYWVZTwQR2NeL+ILDULD&#10;xJfJ5z+W8xBBGQQfSvVNfs4LHxzD5cskKzuzqwOAGB5qOSHSr20tXv8AWbY7R8rcdBWkG427HLUS&#10;3PLNF1NtOvru2l094hIu+Mhvlf8Awr0LRvEukSX3lNNGGeTaobHJqhr/AIZ0mbR7Sa21oSIgGNvJ&#10;Q/4GvMmhtLfxTLHmVLhJVMbNwGxVTpcybREavQ+mZbKKS00VpLGN8ZZDt+6e3NSbZVsj5szJss5G&#10;246hRmsnwtrkM/gm0imkhV0jC5OOcV0d6Ufw9IzSI2YWVcDsaxUXfU3hK55LpWtLL4rtb/Tru3Ln&#10;U5Yr6xdtuArYBFdJ4hE93bxy/ZGyNpC55HrXj2qwRWHj3Utmh3qs92zpsJGSTnPvivRfBU+qXUOp&#10;m+8VFniI8sGPh1PY/SrqQ5UJSadi/cW9svhbT5AOTGAwNNs4NOW0MqXwVi2Tz3q54qNwmj2r2+mD&#10;amc4PrXLfZtXbwEsyyspfncrZx9RWLRstUdTfPC/heYysAUhO1sZ3VD4ee1ufAXiOOW3iISNwquB&#10;hvwNceLu/wD7BaFpZZCVwwI9K7Dw/HaHwhIQ0IdgxyXx068UKpZEypI8n82ztfG2o+VYFQmpksmM&#10;BhmvVtI1jw5caV4xNlpt9A8ligu1IJUkDjHYV5/4otQfFenXNsscsTO6zRxLkEg+orovAk8KP4zt&#10;5tKhAdE3ZQe+K053JXMuWzL2iGSxv/GV9Howljyzz7R8ygc5rndU1PTdXv7XVLWdt0V1846N8p54&#10;616JLGLfQPGy2dtbSefZMGDt0BHYV5v4B0BrnXPjMHuXt5I5iYdw+Uk9eKqKsxM7/Sbq0utEs5UU&#10;HhRjOCCOuRW/qTW76GEcrgwgYri9Lt7i213VYBavtW4O44wM/SuqZQbPdM4xjvUy0ZMHc87sNMeP&#10;4r6pcRyNtcj7o6GulvpJYbq5LpdErGCysCeK04msxqdqYbm2yHztJ5NbOqz21z4Sulbw9BA0di+G&#10;HJbAqnJTJbcZeRw11bR33ge6uYEzGls7juRtHNebCaC60DS83bFVvGCsG5BU969m8ERmTwfqv+iS&#10;rEy3KyKy9+f51w8ug+H7eTUCl+9t5mpysVJyAc+nasprm0R0wly6nS6XdmDwnpSKl6yNEuX3E4Ir&#10;vdI1TU/syrHNK20jPzVwenQNH4aYfa7ORDEcMrA1hHUNehudSis0bkHe30rneFTT7mqxTufQP9qR&#10;LZ27yzoGz13dK6iDX8+DmEdzBI2QV+cc49q+UV1HWj4ZujMLmR0DHgnJxWvoPiW1aHSt3hfypIpt&#10;skhuOPbg1xVMLKx20q8ep9ueGr27uvC0t1PpSRBQBEN3L4611Ed0HkGVz84wA2ORXzppPiWZdKVA&#10;/wApiGADwaff+KNWhtZTFKAxUkc1klJKw7RbufVMNxdNEheKEHaMAP1FbNjcW4uMOhyR0Jr4/wBB&#10;8V+I5rXUJXvJFkjkzEhYkS46/SvV9H1rxbqGm6aE8LtbszFWlZv1rpjDltc4q0VJWse0z6lpa6hd&#10;xNptpIBCQycHr71ytq1i2pastto1yojlYlTJuHzdRiudOjeJEvr2ZPiAk++PLqV+6a6XQTLYaTLP&#10;NpKSi4kO9ieTj2rSM+Z2MZUeSPuq5MLbUZRGsdpZW8IJ3DygSfxqS3itY4r6L/hGdPLOpDyMoJI/&#10;pW9b6ppflMzwQIjthckZ59qr3VhHJdl7K9kRjzhunNbqpbRamSXve8uVdzi7bT5YPiFFKPEM4tGR&#10;/wDRQnRj/tVpXlnvmWQpqeQ+VwxHFZmsv4ktLhxPdRgA5VlXOCKNI17W7gEXFxZuqEDiMDI/CoqN&#10;PfQ2i2mrao3raWYxTDZKSFAO7nNX0TUxp120dmF3QtsPTJqut1CJbkxW0eSBla0be4s47cveeIPK&#10;TGVAXOfyrClG8jStK0bpHnK2t0dYup9Ws72DFyxRS27cB3Fbyappq2kSWvw41C4ccBypFN1bxN4T&#10;bxXp9nDYzX06g4JjwqD6nrWjp1+Fa8ZLaxiOO8Yr0n7qOC7ZrhtUufBigaG1vI0eNjdx/SsGPw1Y&#10;x6vaXM1tK821uHYlcn26Vqi9u5Z4HTVoywlzkcdPaughvbS6cIFkLpGA+VxzWTt0YnKUXt6nIf2a&#10;8U5WRoGV2JBAxgVVms1jD4hgZc8q6Agiu21EaSmjSyXHihokSEnCoWI/AZrmoLnSbvw9m08Yw3JE&#10;pDEptI/A1ai0io1eYoWmn20slxKbeyhUL8qooBb8qqahYWb2Tr5T7jkZI4Na6y20G4NqNoxBHO8A&#10;D8Kq3+oSvp7RRWsDfLwUHXPvSutmaK+6PO9QgighhSOWMybsEDtS22jX8mjy3Da3GkYHK9+avvZk&#10;XjvJevkvkqw6Vrhok0u2C6fd4cfK7ZAb8K56iitjso1JddjFsba2t9RR5LhHUHlT/HWfrus6bFqM&#10;znRGV/KIQfwgjpXTfZI5dRtt1y67ui46muI8YeFPGOoan4YttM8aafb8OJAyg+UD3z3z+lZwV2i6&#10;ltzm7SPxdq9zeLdeI9Asg91i3UXCgsv9K7jSNC0/SdcfZ4svLqd4lLuW+X8BXndl8Mb7T/E+jXd9&#10;8XNZvFjvkeSH7SyA4PXrXszXnhOMHGsW8jrZqAdw4wOlbOLUt7nMp33JZZL9VupV0oMduRx1NcDr&#10;OseNZYb63m0+W1RMhTsIwp9D3zXZWevaHFd3jXN9EsKxMzIuGLkfdA+tclrPiObWJLaNPh6trHHO&#10;yxNjnb2JPvVU1bdEzmpOxzGnt4Xii01J7m5Vo5y7k5zK3Xk/Wti617/iZ26weBtUvGaP5doxhRUu&#10;n+GftGvWbXXiOJYSwYQKvLHtk+lej2+kLawRsiafK2zG7A4FbqryI55U1J7nM+HViv7jTp5dA1CC&#10;ESMrRyOVyen6Vvapa6PZ5WHYS4JZ93J9qbdQ3f79vtSIoGcIMCsyLTdVutY0mdbq5uAkxEMSnJY+&#10;4rBzc5aFxhGGrZQZtYaOF0065hR8/KzdAO/41s6ToviW+2+RoE/ll8G6nO1fqM9cewrvtH8M6lNq&#10;1jNrDQLFEVaOzjYYc9txB6D0r1BFjWGNVghVRGAqoMAAdBXoUMA3ZyOOvmXLpDXzOX8N+HtG0zTi&#10;Ut4prt1Bnu5F+Zj6D0A9vxrqsDn6Udvxryjx98Svhr4XbUo9T8QTNdR6aZPs0S/MTjKqCcDLfjXs&#10;U6SWkUePVquTvJ3Z6NqmoaPYeGNTvb/X9OtbWGLMk077VH0z1zXgmq+OfHmvahd6V4H8AagpllKP&#10;rV2hEUaHguuRgccjqfSvnnQviT4Q8b/tPzy+OfiFHomgWWpY0fQC5EV05OA88g4J79R+Ffa9xrnw&#10;r0T4MXF8PHnw1s9ItNJDK1lNGRj+FVCZJLdBjJNa2cJW6nPJNq70R45/wr/xHovh3U9XvP2hPEep&#10;zlN97FNny2djztznp9B9K5a4RjcwlYl5Yk47Zrqn8RfFHxRpL31p8IdY07wqZG8ua8BW4uUHR9hw&#10;Qp7cVgzhYxgJwDjAOa4qzTlfqdVK9jOIYEZGeKaTkn5utWWyUXAPNRFcZ4rG5diI9BxTeNo4pcHb&#10;92mE4die1UIcQcUwr8hyBUinMRIJx6UYG40AV9pEuQvUetQ3av8A2fG/kH5L2PGOvWr2Pl+7Uo8v&#10;bhoQfmHBqXFDRtkxtZ25MBJNsmOfamY+Y/pU0ag2NqcEDbxTyi7AfM6GqSIaKwB3L8ppwHH3DUm0&#10;7hxxmn7RuOT9aAIxw349Kk2rnPIzQFbz1AAxnkmrOFAXKE0ARKAVX93kbqsKibnIjIGKkUAw/cxT&#10;ztAABPSmAxetSgYHWmgEkDFTKvXJFAEkYPmRsBxurnvidZi7/Y8+MEBjJDeE5Wxj+6tdKg/exZzj&#10;J4pdbjWX4PfEGJgCreD7wbf+AGqQ4/Ej8ntLhg/sLTENoHQ3kqSD+7jim6vpmjro7PHtdSp3jHMf&#10;+NVbS4MOq64jT/IPEl4No7Yc1qeZHdachWRyuGAGMfmK4VNqXke2tI6I8gu44zOuNIJCSnbxyfxr&#10;N/cteTZSeFyv3NvT8a9ZbTImYboAi+acEjrUv9j6S8bKPJEmzqR1rsVZLY5HRcnqjx9xdRwQ5ldl&#10;diQcVctL0eYUBGcYzXUappOoRzkLGcLnA28Vyk9g0avKJAjAnINbxkpHPOm4s6K3uVCDMu4L+la8&#10;ctsUU+acetedQ3U0d0pZQV39K6jS2vb2+vIre1RyLcsecYAq02c8oG3dTorwYnjyE7VzFzdnzpAb&#10;gZ3cL61DcHVJNZa3hs55JvPKkKM7cdc4rrtF8KXs11A0ts5bcDhzgE/jUyqpblQotnFxWutT3J8k&#10;uoI+8Rmun0rQdRS4tHa0nuHEgJZlwP8AIr2/SPDHl28A+xxHK87eSSO1bN/ZXFr4XvJU8LXMjRwk&#10;mNUOWA9K454rsd0ML1OD0nSL241uKGHRwZCozntXp2n6Ja2hjSaG3aQAFx1rI8MDxRO8V7/wg15p&#10;sEhYRSzEh3A6naeRXei0EmlXAXXrd3A+Z/M+bJ9q454iSOmNBGdeR+H20u/kl1qGFIoCTgZ4HtXn&#10;6eHrLVtetbu3+LE5s/tHNuTtIIPeu1l0uIF/NvWJwep4asOXS4oL1ZrP7WTJJmaNCQpx9KmE+bpY&#10;UqfJ1uaWoeDvD82l2EZ1KeeRIxtbfwh+nQ10Gg6AtjpqW73pcvz5gXAx2GPauXfU74i3trRroXBA&#10;DADO38a6U6pqNr4QZbvVbSSZbNiOQCD6U3JjtfY2ZmtLa6ESzXUjuOdoyMCuM1LUZD4nhggs5uX+&#10;Yg/dpnh2+8X3K6xdT21rDCbwiISqMuuevNdxDp1jNqJli0NfNcrvI5ya5+dJ6m6i2jIsY9RktFMk&#10;0+xVyOcVsWw05riQLq9vk8MpYZzXead4bvZ4rYi6CquMxYxuB681w3jvwddWmt6Rdabq2ozBZA8k&#10;aZ+XHJ6daylNPqdVOlY6SKz8MDQnF3pN1vZciQEnNb2j2umNYkwSytHnnjB4qTwZDNdfDvVJ7gb1&#10;jjRUWRMMTjng121hZ2SN5sdmBkHcuOKzUrlSjbYd4fi0z7fcfaBIE/gzVvWrHT2mZo9pHlk59AKS&#10;YqFYiFFXPasHWNWgi0G7gjikllZDkr/DVxt1MKl0zKS6ENpqPlFg3K4BqhHJrK2c7mQsJA2C3bNZ&#10;UB1YGKZ9OmRGck7x1Fan2u3uo7WGDUbdnjyHUH7tTKBrGppuY8cVwlzfNlyHZiRnoa1rIu+jzIxP&#10;yscZpY4pxebHxjtViWAxQPKGzkdMUoxSKlUuVoVjW7c+Tn5ugFVNZnePRQxvIgAwAQds0tzeQx6P&#10;cFIxvwdxB6Vxm28vLlJTcSGMTHjPFaKNyLnXaVJbPp8hMy9AcVhePbA3vh7wcq62ka29wxeJl4lz&#10;/hV+3iVIrMKpBB+lc7rx16bxHbsX226IMUopXFNO25z+i6dDb6ncukDbi6bnPfFewzG6bwZ4eRSe&#10;Iewri9Etrq5uCrAeWjA7h/Fiu3lmMWnRgzxqg+Xkc1q9TFJrcwpI5mjvFFztOwDcK81udB8VXHxl&#10;tDLfI+nqwYPtyzY7e1ehzTwR6xNumdlKZNc7fanrscg+x24xIWy7jhR+NTFDnO2xtXVo8ukWFqLi&#10;28oIVZDjmuUvdDm22lvaaLboTJ8wBGBnvXE3viLUYPiP4Tka6neKHXYlucMdpDNg/lX0cV0l5ppY&#10;HXDaXE6kHpkZrRtx1JjDmZy+geDdIisJbnUpncCDPlx8ZP4VYispF1LUha3kqW5kOU7gCuqsbiRt&#10;LvQ1xH8qkDJrKjMv9tlluFXdMflxwRWfPc2VPlOF154Wga2eZgjH52J5GK5HR9M1W48c3qW+jSmF&#10;WBEp6MB1q/8AEOQxeKYZIblSVcF0U8Guy8BS63ceANWuJfD4tYVCiBj96YY+Y49K6abjFHLVUpEl&#10;q1mni7Q4/sQXy8rKAOtWvGRkuvBk1pa2yfM0YUAcBc81qyQ2iyzyC2jBZ+TjnNVlidtZbMLbcDbz&#10;WM3dm9KKtqUdPsraPRtKijhRQtqoY9MkDmquuo0UWiy/bmEYR9w6dK6CaKUXEC/ZyOcg+tc5q63t&#10;zNHHIcIgAVR3qFe5pKyVjzSDUvtPjy/P9muY47kCMlete06a8j+HV3WQVRCMDHSuOsbDSYL29xps&#10;IY4JbFdXZ3dq9lcRpkYIGR2qnsZRWpzPiS/8R25tLTT7Ni1zdKTJjhVHWq/9tLEUWW0uw4thkc8t&#10;j1967O9/stNJjeaa3GwDBYjLfSvP9d1Xw5BHpTz2kPlGXBwmSaVODe5VSooqxBrNpa6r4CVrxVtc&#10;s3l5OSPQ596z9B020s7GGKO0tSwPzTAgl/xqXVNR8KX/AIMjjtvH88JFvgqYiMZFT+HbWG18I2Kv&#10;rV1KY7peZOrbjW8oHLGrqel+G20yLxNAXuraMGE79y8tSalf6K/xAhihaBish8yRcYHpVW9tEYqy&#10;SNHm0HK+4rF0zSoU1DUW86R2aTJJPJNZ82hsotu7LfimK+u/CZisbG3nuhIhRS+0Ad+fpXn17ZeI&#10;4rbSEngkTEqAorZBJr0ieGWK/s0ivmDk5IB5FTSWtzPZH5JZCrqc4qlOyIdNtlvR4tOsbDTrdZg0&#10;0+mlmZue1czPMH1y6XLEfaXHT3q9eSwQ3Njvvl3BNpB6irdnFpjTwENAxDZPPXNYvU6YNRJNIj8r&#10;7TK1s6jYcHFSHV4/tF8smtCMbiAzHGRUt9eeVBeRR6W7f6E2CF4ryrRoLzU/iQLab7U0ZupGcKCA&#10;oHqe1OEG2FWqkel6pd258DW4tr9iGt5CxBzuOK8C1fV9OtD8KTJ4flmvJNclWRweUBPFe9ava6Xb&#10;+BRHaugMULKVzn618+ajbqfEwkktomK3X7sYzzmumnD3rM86q3LY2Nfv/FSTWYtbBUAt4ztY7gwb&#10;rW54TVbseI/OtoV8oR4I4yW+8MVt6Z4a1y78KiR4nLG0DKnJOMU/RNLms9c1sMjktN90eoqnaN7D&#10;pwk2rno9oLOLw3DbhVjRrcj5eOtU49ItV0yZgEmZrjJYHpWBqT6o1iBFcGN9uA3pW/4ZTVf7MRTd&#10;3ErLy7H/AArlcm7nZGCTNyFYLeNWkUgC24B7VzNxdu/iG3lS1Y4uTjHpWz4heZrC0QROMAA4HNZV&#10;lHCNLZmuE2qhJyKwkzeK6nT200T2azF1AEByD61xt/Ih1Zj5W4mU7R6VDZX81z4w1COJSLWAlTt/&#10;iNWZ44h4osCWUkzDIqkC7nK+LhqK+D9JNv5rEnDoB0Fc7pWiWl7FpiTxcC8jkkx1BBzXsl9ZWcwx&#10;vjCta4I6gH1rjLq88LaF4H8SSz+KNNRELNcXUrgD2VR3P0rRNWMpR1OxubzT4Vt911F5cViqgKPQ&#10;YAxXz18Rfib4c0ue7gN4tzfbTixtnB8sdt7dATXivj/4sancahqlp4etLuGNlZDeOuZGB67B2z61&#10;84zJq8t5PLLFqLySSszySkszE9Sc8110MA56y0RzV8VGnotWdP4y8W+LfEHiKJ73Vp0t4pD9ns4m&#10;IiiH07n3P6VyqQkeSSB0/OhFaNE8y1lwXPJFWhhtmD0HrXsQpxgrJWPGqVJTd2xUUYX5BU6qMDjv&#10;Qv3OlTDp0qyBFAwc+vSpIgRPJ93BHHtTl27D8opx2c4B5pgIS2Bz3NN+Xy+lHGOlIT14oAOdoyKC&#10;etRk/J1Gc9KYzABcv0HFIQ8nrxUJYbTwOnrUUkgCE7hVizsb+78sq0sad2I7UxlRY7ia5gWGZ3Yt&#10;90DpXZaT4f8APvLBZ5mGOdvdjXUeF9BVnvIrS0MkyQFnkI5NelaHolzPC7WunzTX0VxgQqOuOufS&#10;hGbeh52lrcWevQQy+FzbxlMxM54YCvcfCHh+/wBR8NJeXWLDTkH7ud1w0+P7qnt7109zong+Tw74&#10;TudeS1a6sgH/ALPifkOOm7HJ+lc9qev6td6kkKXiWlpEoSKKNcAIOgx24pRdtSZXaNzUb/R7Hw9L&#10;baTpaiQoVacjLt757Vy4uFuPDzLc3sZkjRj++IyT9TVTVLvTI9FtZ4r1PNjT5ourH3x1rZ8JeD9e&#10;165sdU1Q6hp2lrMDEpBWS5+g7D3p6bjSPOLi+uBIscWjThllIV9nyn/gXStu2JPhjUTeW8U0uVMb&#10;NJkjNfWUWj/D5fAsWlt8OtIltjAFZyg35Hfd1rzTXfhikrTz6D4r2kZK2ly/B9gay57g9TyqOaeP&#10;RLZTAACvBHYVNGxmiAXUPuRkt81Q6npHxC0qd4NV+HGvJCSQs0UZdAPXIzVTSZdK+1XsYv5JGKNu&#10;3/KR+FXuTdnC6vHqp8cs9isEjxz5eIj74B5H411Ol6h8LpbxRq/wH1S2nYKJGjhyu4dTmudv49SH&#10;jm8uNNuommW+UCJnwH56V3el+IL+01XUYNX/AGbGnQQxnzI7fcDnrg96i1zd2sjtNGT9m4zl2vPE&#10;AdlG5Cp5x0B+leo6NffA6C6hNp4Lv5pNvBa2LnI6etcHpHiT4UlYGP7O2ppISNwNh0r0XSvEOivq&#10;Nmmmfsw6ncMwzn7JsA+pxWDWpEnY7aDUtautLkjtfhfFZW+3iRlCnHritjQ1QeKLdTMskhiYs+eh&#10;rPhuPFNws7T+BLXTLVU/1YfJNXtCNmPFF0Yo5cIp3Oe9ZsSPlXxbsi/bI+PzvcMxFzFh/TNcXAsk&#10;3jm9c6ncgIT8vZs13XjQWj/tifGNRLlZpIz+IrFtbYwXGsTx6e0rDJGeAMdK6qexnMNmofYru3ks&#10;cpI4CNjBFWrez1eB5EW1YqVGCOeDVRZvE1z4f1eU29qgjnGCDyPwrXsdXFroF0byZnZEBUbeW9q0&#10;JMbV7C7l1PRoDqF1B5sTFW8kkA/WptCstYs31FJZHnDIwEjR7ePxrel8RtfeCLt7fQbW28mdNokU&#10;bm+npVC51nWZ4dPW5FooEIClVwMCgLFUi7gbUJEAbKsT7VFpepWht7hpdOnLmRhuwetWNOnhl8Y2&#10;kZvshkYMoGa1ptONvb6lNCbPYCSwwKAM3dBJPH5mtyqpf5c9qhsJfEUXjPVIjqIEHmL5MjNwc/Wq&#10;bvDLIi/dJm44wKfeWGpTtaQp4qhjUgAguBn8aGCVzfvZPEFtrdtI1xpcy+XyFKt1ras7fSJtDee6&#10;0/LMCR2xWRpmk6VaWLwt4tkuJ2ALAy7gv61V1S/1WDUxb/2YPLjUbCO9O5JrT22mRaddSxWEagnj&#10;d2rDtpNTGrObfU0CiQcE8DNQR3088MouJXVFXlAOoFb2kjQLrTNSjtbOYzCBj1OeKBjbhb06vozy&#10;Xtp5bSqkiMgIbdU3ifS7rSo7K6sPMhLQo2+Nfl568DisszSvYpb+arFL/wCcE4K4NdpeaxDN8PpN&#10;OeCF5pbNYzvHI7DFIDye98TQk6NDc6jPcSvIofy05UmuytZQmlW7/a3dWiGVf+EH61n6V4YsbXxp&#10;JNcPZ73bcC4BIz6Ct7ULLT/PcLrGIwh3dhQBUhuNNTVQ0ViGOckgfnSG9S71yTymiiWKXDBT3qeC&#10;wU6PB5OopHvVgpYdfxrK/sr7JeThbx5JJG3synuKBmrc6pPaMTPoNtPEoG4NjkfWuc1XXvCEkcBg&#10;g1WAn70aREhT9RxW7HbQ6hpNxHLC29CMkkjpUcQ0+zjuoT4Y02SJ1KsTGCRQhGn4X8R6F9gER8Vx&#10;XHyD5XQ7l/OtXVr2G4tGMNnGUQ5cnArz1dM0tdZnubW0WN3fovT8q27a6tYtJ1u0uYn814vkcVWl&#10;xbkokglWJZL1VVOgWmzXn2fTZ/s+lLcMCNqqcVQgtA1nKsOqnzGkPBqlJJfWGrCK50WZQTlZD0al&#10;caRbl13WorPzf7EfBIDhTyoPtXQ6bdaHqXh37JL4iuIbe5XM7EcgisGBPtEkkwtoxH3HUGuki07S&#10;4fAuqXIvbNc27dMAgkcYFFwOjihtF+G9/pel60lw0TgB92C3Nc9riapaeHNELNEkyDjnOar+FbW9&#10;it55x4geVzdks/TCk9K1vESwXF3p7S3kghjIyM/e9earoJblGPxXrdj4O0opb2kkszBdsqghT681&#10;oRWutamZLm41e3g37DK6oAMHsKvWsXgO68PWKT/D1ZIo2UkBzuyO+Qf61c1jUtHm+Gfi6ysvDb2j&#10;pDGkWG5YCiysF9TL1f8A4QLTtEtoLexu59RNv8ziQnB/+vXGadNKnik3E9rcJJuOzIOMGuo0TT7B&#10;9P0wy6gHuEQmTzBycVQ15LufUdlnBD5iDgBeuKkbRv8Aw+MDfteaK6aaqh70Ee5zya+uNfP/ABOw&#10;P+nZc18gfDUzn9qH4PpIwEi37ibHtX13r5I8R3Zxx5Kisaq2N6Rz0bL9ut92cAnHFfFX7T8NzeeP&#10;fgjDEXaSNp/lUZJz04r7LldFaPMvOCVrA03wRo2pfHKz8Rao8bxwJhbNuVmI6E+gFFCk5zRo6ip6&#10;s+OPAHwM8e674Wtbu71VdLs3QGI3EZMkg9QvYV399+zfPDpdybf4/wBuZfKPElsdpP4GvvmK9tY2&#10;t0TSLWONE2qiDCgDpgVU1a90ldDkke2RQYGLnPT0r1KlJRRwrFybZ+O/jzwJ498M6wwv/CMk9q7n&#10;yr23BaJx/Q/WvMoiC0hWQYLdD1FfrfqT+HtY0LxNayaZZXcAVkuIZY8hQehUn+lfAnxg+HFxoOuy&#10;6rpRuZdMnuyWXH+oJ7H2rjkmnr951058/qeIEk3KAKBiZea9d08xnwDZAjlLWvIYWUtZlzhhJz7+&#10;lenWUgXwePmbPlCi2hexweuk/wDCW6V1+8+c19i/AXL/AAT15QxOLoZ/WvjfVTu8TSMzKOu0Zr7A&#10;/Z7kC/CXxyu3LLdx59gc1qlaDO6etI+lrNW8qXjnitVVbue1VbQDchCKQUz9K0V6EkdDXLJaHAPU&#10;fJS87idn60qj90cH8KU/fH0qEwHKFaI59aNvy0gHPDY9sVKmPPOT2ouAmTuUbD04qTLBSPpQcbpO&#10;QPm44pQDg880gG55+7TMnK1IR1+XuO9RvxIox0FADgMh+B2o79KRS2XGzjtSZ5HNMBcc53dqTqoo&#10;Oc9eKDjD/N9aAIznn5aiYDnPpxVoqDHkHjvUDBix+Whgii4AkyOhqMj5xx1PWrxQlW+UAAVT6SA4&#10;PDUhkbFkmHy5yR+FXEYFPqBURVGRuD93ilRWUQ85BNAyYbcnPpUGDuk479asgLtPNRNxK2RQBA33&#10;SM9qrHl3+UY7VbON7cVCy4kGDQIhUHGQOvWlG7zFBXv61YCgRnj6Uwr82aAQ7BzkDnNTfwDjnFQg&#10;Nk4fFLz5f3jmgGWwcqCGPTmlJHljg9aqhhtT6VJvOW4XpzTAk3ZK4B6dKTqDURb5hS5GeozSAXHO&#10;abj5RxTv4W4p4P7s/N26UAVjjPLNijjY3zVKRw2FHWoyPvc5oAgOC6kH607sfSkYfM37rHShdxc5&#10;TH9aBiqBt+6DTGA342dSKkI+dfSgsglPNMVh0SEX8ZVDjHNdbpyALAQDz1rnIiuYznqfSut0xM28&#10;ZA4HUUW1FzWNqEf6VAM966O2RgyZX0rHtI984yMDNboeJW4fnABNabGa1NeM26oucH5earXE4W3k&#10;ICj0rKlllMTbZG4NZM88jNIDLINvbFDGkWLmeR9+WwPrWHIxNwRuJ4p0jSljliABVbLb+tRJXNFo&#10;Jt+ccGmMPnX5BgKfxqyoXjNDgeWnyjrQ1dWBHJatYxSeSyjBLc4rwj4n/D+y1nwRqUoEAuYbBmBP&#10;VwBX0pcISnGevAFc1q6bdIuP3jbW0yXPvgVzVINao2jN7H5G3NjqFn4s1m0eOXZDeuhB68GhCftO&#10;0xYz0rvfGOH+NPjyRIRtfWpBwPQ1zH2dPMchBkEV2QbaVxTSTKKkCbhATjvQV3RyfvFAzVwwEvJj&#10;AJXvSLbyjTJiEZiD61ZBR2x+RGNufrVd4svDtkAwDkVpeW32GFjE2c/dx0ppib7TEQpHy9KYipCr&#10;gThZzkr37UsMKrBKWmLEuTmrXkv9pkJVh9O9Sqh3sDC1MBsKptDYON3Nake0klYsALyKrRxZcDYy&#10;jeOPWuo8O2VtcfETS4ZZmCLqsAkA77jTTS3BnbfDrwb4o1/xrotvaaDdkNqSbyQdqrnkk/Sv108C&#10;aDo3h/4K+F7CLT7VvI01BKwOCXxyT65NeS+BbPwjong/RIrHQrGKeTR4TI2BkZHr15rv21XfeR5m&#10;GccDdxUVKt9EYSTbsbviLwr8JNftJxqnw60ZpGTAliQJJn13DB/Ovmzxf8ALdrXVLnw58SIH5Jjs&#10;r3qfYOP6176t++cb4+vTNalrqMgk/wBewIH97isLW2LTaPzf1jw58b/Cet2zzeGfH1mpl+SWDdJA&#10;wHqRkfnXTeHfihq0MsMGteHUnQPg3EI2uv1XvX6HtqVhLatHdeH9LnRhyJkDD8jXk/iz4YfBPXX1&#10;OePw/baffSqczWeEAPqUHB/Ki/ctST3PNNG8TeG7+0gl07x5p8hOMwyPtdT6YNdrBqzjyBLaODgY&#10;ZeRXz34p+CfxL0u9uLjQ9eGoxoSym2kKS4+mcE1wVr4s+K2h6i1pqmhapMsc2wwX8DKwA7ByP8am&#10;UEaRWp9u2+qW2E/fRHJ6Z6VtwXoOMTR8j+9Xypofj/wReSWEd1JeaVOzAFZTmMsf9qvUkvLpLSOW&#10;DUbOeLYCrwzBgR+FSlZ2YSVj3G2lZkU+WOvUGtdZIltw0i2yLtHzO+APzr5G8W/FTR/DuhESSJLe&#10;yR4igDDd+Ir5G8afF34v63eajEvi7UrayOQtvZuYwF92HJNV7CT2HGm2j9Qdd+IvwZ0WaZNS+NPh&#10;VJEHMcUodh+AzXlOsftH/Bu0kl/s/T9a1Ar0KxhR+tflhJLdTzXL3Gp6hI5JJMkhYk/U1TCW5Gfs&#10;ODn1rohh4295hyxW5+j91+1fpKvKIv2er5gM4JuOcfgK4LxF+0n4d1PRr2C7/ZrtyroeZmDEH2zX&#10;w7sjEhKxxgY6ECoBGHunZoofl9hTlQp28wvFbI9J1rxf4eu/F17cWXw1ez8243Ptl4/BelT2+vaW&#10;9vGHvNvA+9XlawP9tkIkUn6UhSQT7dj/AHuCKxdBMyep7bBe6VNHhL6AHjHNWJkjUIRIWBHGK8QR&#10;7yGdNstwPTmuj07X9QjWNZoZHRX4JHQVlKg1sJXPQ9reWMDgjvUfzeayhDjHWnabeaTe26Mt9EpC&#10;cqTgr+FWJFg82ULM7enFZONgKa8O5MQ/E04O4wRnOKYwTccqaZggD5uhoAeWctFuIJDVO2GmDKpx&#10;sHGKpfx9Ty3NXDIqWZHlDJAxSYEZJ/efMRgc81Snc+Qwy2AamLZEh29+agkHyEgZPcVSQGO2ROPm&#10;bk1NEo844GMmpJFUsoMQzv4qeNFG87VyFHFMBEEgc/LkZq8DmNBtGB1qFOv3PwqQcO3H15pMCQkm&#10;GQbScEYo54Ge1IuPnyRg0mfn6UgHdzx2pmPloyMNx2pyj92x296AEGCw4psssMaJvOBjOPpTZpLd&#10;E3GcAd6oyT6WzWMkl38qv9zHWhK4Gjp93BdXd75YTYhx85xXR2V3Y2d9EX0aGcFjv5x9Oa56CwtL&#10;6zuEtLWW03yKBMDhT71R1fSvEOmXNxA/jOG/i2KXYLgrmuikuVCOh1ySwuf7VeKxC7ohsQNnb+Nc&#10;/wCElv7LxN4llZZmjadSoPOPWuj0BvCcnhy4aa9ZXWLLqxyTita3vfDjWd55Njpixq5GWlXLYro3&#10;A2hr86yNJHbFognzAnGayL7XFubKXz0hjXJ2AryKgc6S1tFKJ4EQt0yKgv7TTX8MTSDUonby8gL2&#10;pWHcoRziQRyDUUKrL92otSu7yYLElxJGjKASorLEccfhK7lF/sIfoepq3ZTXkugsg0gGQxnbJigB&#10;JLUjwXOkUkpl3glx1rqtDvNETQyl5oYa6W3wkskuO3oa5+2a7j0VontpGlaQ8qpJ/IVnalZz3Wkn&#10;zbC63RyK3yEqf0pvUNjuI7rTG1V0bT7VI954A6/jXP8AiS8tYZdLSGzfY0nLKMYqlGJP7Dg8pG+S&#10;NQwPUVJqbSt4KskXw8ZnB49aNgNa3ufD3/CLRrca5LG/2bO4Lk59Ky9D1SD/AITmaO48P3RtPtG0&#10;TsM454yPep9Lhsl8JSy3GkkSEDKtzmuj0y58N+VdL/wjdpDIWBkZh97HTrSA6K9t/DgsopmuAiC1&#10;L9McDmvLTfWl3rupvb212kSSsscjA/Nj613uqtBe6HdJbXamRbfAUDg1yUGla8uhxynTf3au2VVf&#10;u0WAfam4msI8WspKggttrYsdV1KCH7HHDa5abaXIGefesvTtXs7a/vba6uI40KHDumKqRPp1z4t1&#10;KWHWFdFJ4jP+FAzvIrG1i8UxvcWunmR1Vg6yBjz9OlbuoaI11BbPFPDGNgyxNeTiO4t5pri1/tRn&#10;a5yVkcnIBrtYdX1aXRrABpl/dAHOV5FAFC7S307WWjktzLhgGdevNbltexReHNSaGGXLxjYGcnbm&#10;p9Kt7a4u9Qe5iiaRlGA3cfjWfqunXcOqGa13iASjfER/KlcET6Lb6jdeLAXt3AaTJdv6VD44u7eB&#10;vDlu+o3qsu7LxoTge+Ku2N9fxarpMv2TbEMDj9a6a4vfDf22Mm0s5ZZYfnDxg7fzpWuDOB0zxVZ2&#10;vg+W2h+HcN2JbciS7kXlPoK2NO1XSf8AhDdVWIaYPMDGaVioZc9sVPL/AMIjJqs0cBskkaQbkWIY&#10;5rWj8MeBIpXvL3w9dTv5IZYkmKqx7cCjlBSOJ0eW5bxxPLbjXZQs5KOjMFHrkDivQr638QX3hyLz&#10;PifqIgSE/wCiwkx5PuRjNT6fqVkbTVIYvhdpWmqEKRAEEsvQc1etLS/FjBKRDKPMJ2q/8xT5bdAv&#10;dHo/w2Dj4bLbvYSAxTFQZHJLA/WrXi7TWhsrue2tEM5lQhUbOR3rzG9m8Ww6XcSw6o1nESPkU/ex&#10;Sad4lvY9V0RL7WLqQfa1+fYWGPQ1Li+4Xtoe5aCyr4DimeCYf6Ou8NxtOKeus6MmupFcrOF38AIe&#10;PxrWj1DSL/4a3SWXhllEsUPO3ByPavMvEZ8ew6pLJD8KdJkt0Vcb7hVZsemaUabY+ZM2fE2rQJ4l&#10;8EQwaUxgmdvN3KQEXtz71s22k6gvhe4n0nwnodwZgGZVukUj8M14vcavqtzeacupfZLONZwvlYHy&#10;A991eiado8bW+nyab8f4LWJoAWb7aMEn/ZzUtWHYTV9R1ewsNQGpeCliCYLKsobP5VjR6n4Av9Eu&#10;JU+B/iO6mGM7UcZ/XFdXJY+D47spqnx602+cEEqWVh+PP866iw1HRIbSKDSdb8ETP5HRhGmPTrT0&#10;6geWRas0NtZwD9mPxJBAJQFYu2APWk1jX/ClprGirbBFlkhy6CYNg/0r0DUtS8UxwaxLfyeEIrYW&#10;rgqhQkg+lfK163hCP4v74tPuXjmuZWbc5IQk5/I0lbsF2vM+tkR8NiAEjoK0bSzmNyWkjwOtRw7P&#10;OjySBzkmpLm/ePTzEsiMueuaxZ07mjNLBHE22JSQvArjdQnvJ9RVXmmCB+xrTim3yHMMnK1OYIfs&#10;bv8AYssc49qAY2C4QaHHG0RLBPlPrVY3Egu4xuyM8CmRBmuXXaQQ3erJgUSxZQZxxigQwtIytxjj&#10;jioQzqw/ePy3zD1qcNiSRTbtx3qQruMWIgOO9ADZp1MAwSCE9etJZXKSXr/KcKDk4qhOyi92NETx&#10;1qaDCQME2AH0FFrBc05LuxWckMx+bGD3q1Hf2qWqnCc+1czPGXnU7sYPYdakjVfJZWjPTg0MaOl+&#10;0JIwImXGOw5qtMYmVB5nODx61iwvcJNIfM3+1WcyEI7Ngnt6UAytOixzIcrkng+lOieQKWLHI96J&#10;AzuuYydp4oZGyBtPSgQkuoN9ot0NiSucHisu7KPfSttz0xxWiIlKkHYGzUctufIl24JA7ClYZmxx&#10;yu7KEJwwwuK7Swjf7DahYMYT5q5+wS4S4BKruzxXUQNKkSHb25FCGySYRjT5A9iGIzhvSs5Ny22F&#10;z97NazSxPalWtRktyaz5wFliC4IxTJHrK+YunSrUZywYuD8vSs9SuPu9TTy+N37wLhOuaLgT7Lbd&#10;dH7OoY9KzJom8ghQD8/UVNbzhhIfMU8kDBp6pOZGB3Y3daAEilli0sERn7vPNZ//AAkNsNRlhksm&#10;B3Y56GtaWDfGEaUgDFZ8ugWzzK73CqAMg9zSuh2ZopNZSW8En2iNTgkjFNjmRriQIFK7vvZrHFsS&#10;CguJFCHAPrinCKVIJcebk9CDTEbdwkTFNtwp+TqO1Y88agEbiST6VUF1PDNIASxI5BqpFeSvq0zP&#10;Igy3FCQXNC3nMGpwg25A3cn1rpftULmMrMoJX1rlZCGcAqMleDToImVUBuZDgnv0pAdekkeych1O&#10;R1qrKQYQMAfPVW2WXykwTjack1bjC5XKk4k6k0AZrpcC8OIW2+uKicy4bL8AVuapcWieHXbcgYQ/&#10;LgeleawaleXGtSBIJdgnILetDYHVxOx/gOfXNZV5NfyX8iJp8owMFga3tPiiLKZgU2kY5zwa6z7P&#10;4c+zqESIuYuXPrSDRHl9jZx/23bSTRTFw/UtwK7Vo7QafDtWLIHGDXHeIrpLbUMJKoJJ+QVm6drB&#10;d9r3LgluEZv5U77A7Ha3Cv8AZ1Ilk59azWD+Y/ymrEV1mOImQFSOPatFIrWW3t8SJvZuADSBGOGO&#10;5AYyQKAiiZyJR15GK6iLSJ2Knyh8q9fSoP7Mn/tEq2488kdqVwvqY6PFlQsfUdRRhmmPPU1rXWmX&#10;UWnzOtszYXg+lYWnSl9Yvomt5lKv1Ydab1A1bZGR84G3cO9Wb8BrdCoGAop7hfKQbRnFQSEeSMkY&#10;HSkMgVXbRpELEFl4NUobNIpHfy1BJ61ft5rb7aELEktgVs3MVt/ZAzPHkKOc0xGNHKixyYGTt61v&#10;aPFE7q0k8R3ycVzMixiYDqCau2jXUUzMZSq47H+lAHdX1khhiZLZCCnUc4rjLuztzcv/AKSwxn5f&#10;StjTtXCNcI29k3HrzVS9vNMF7fXDNaxRhCSZGAHH1qHKzFcxrOxeXV1Q2soHmdT6VNq02iWd0/na&#10;lbxLHGDmQ4Jx14rgdV+JFrY65NFZeDra8kwyq28BVPYnjtXkmqapreoardX2p+KfNkMhKopwij+6&#10;FHpW0KbkZzqqKPRvE/xAt1sZbfS/DVzJhtpnfgO3sP8A9VeU6nJ46vLaK8a/uJpAcvBg7cHoMVWi&#10;ltDqUEnnIw342hehNejQtax/C7xBJ/btjbypa7llcgjkeldUaSijlnUcjm9FvPDv9hTjVPhnaJcR&#10;zImzeAW3cZx3rZ1Tw3Fb6lZyx+MfstlLGH8nbu684z2rGsdH0u60TRtUn+IsF3J9rZv3RAxtOeVF&#10;dRe3QvPDU6CSUKINiZ9q0MjNisNALQB9IidCvyyEDP51raZZ6ANS1SG28BwDFq2Znu+n4E1n6VHc&#10;jQp7eSR2Zo3Cvj8qraf4Y1+XWZpTq17EvmsZJ3kKgL9M81YrmKuneIT4y1cW+nxSRLeNk+cPl5rZ&#10;Om6lLa3iGKNfLtWZst0wK2Eg0S3nure38bSNdLGQMk8n1965m+/4SiNbhJNYmZZkZXmHGQe1IZia&#10;ZBrV/qs0NtLamGC4cSyNIAMg9vWtua2vLS3u8EBgvzIGzmrOk6H4eg8M27P8UZbaWRmbyl7E+vrW&#10;lfPo2m6D4Zmu9VbUXubgi3TpnHrQ2BzsV3cLosTXFhKwckAMvSqElxDEZTH5xMiEbAfWtDxDc6hc&#10;634LFtoltBFNEfNiwMRenPvWbPp88alx4jj3hlIwuaAN/wAN2F3YxzX0vg60vHdiwkkbBgz35611&#10;A1C5uLq4dfDl1feXEd0YYgJ7YrJ0211280SeSbxj9mtxbjc23sB6Vt6Lpesw6N4kvbDxyZbZ8iaV&#10;oMbSvTAoJkjmYtX15fGVqo8LywxCRhLE6FVUfWul87QxHLM2gWm94zhg4zk/7NchrsXji5tbgyeP&#10;rBo2ulIEUQViFPHIrl0tr1PiLFLLrbm4ntAFQy4UbR6Hiiw4l2/vLyPximNLdl+1emOCa1r6fSbb&#10;Sra4ufC1xIXVdiIhOSe9aVlAbiytftVpF5qSEKyDO6p71tQtptHWTT4Wg3j5XjycUJA2T+D5tIv9&#10;dBN1JD5Y+68eBz25rS8T295JrklpBaXMkKR7fkBHWtILoy+F9IlhEHmSRAkooUqfSq51a+tL20mm&#10;tNHdntnEUfnKSx7Z9KaZLWp56vh/xTa/aI3ub1oZ2JEaztuTPsKy5tLvLLUleTV/EyASBjGGfmun&#10;kg8WjWxrV58V9Mty99uNqsquFXPA25rfutXmvJtLkR9PYQwD70YG4/jVAcXDqniI38SxaFrBjyAZ&#10;HVlDCtC/0w3c2lySvZKyxfMFkBJzV6+8XXcdlJbXPwesHj4UzxYyR7AVzUl3pUUtzPa+CtQEk0Zf&#10;e87YXj0NSNWIru7n0ho7b/hFZ7m2mjZQFHRz0OfrXKx3njW1vVjn8S2i20tzunHkKy7CchfwFewe&#10;Gr/wzqXgZo7m1gN2JiPmT7oB55rR1CHwQYns4Ph6kwSDDHeSSSOeaNnsNNNnDi2guvB+sS2WpAk2&#10;eQITjBx6CvPNO0zxoniieeDS3NwZ2G+Ygp7DB4r1XTbjStO1a7SDwfeW8X2rMgkBPXr1ruGuPh9N&#10;ocjNq1urGME7Dgj1pXsK92eG3Gl+M4Nc0ybUPKeS5VyYYQNkWOhyOOa77TfDWpj4WTanL460cM5O&#10;yyjKlgPqOpr1LTLDwzeeGLcQeMLS7hZGCrKPmUfxcnnIriJ4vD1l438TW9rp+sPDbEiAu7FS7fe/&#10;WmvfWgcyOGvLjxBDDbRwfD2+I5Bm2EjFNt7mGDT1lmWRWQMcCPaSfSuxtPE3iCEyW8fwu0q6KzNt&#10;3kDg+5rC1u/S7vJzdfDuxsJ8jMcbBg35UxGDp5n1Hxlbyx/DXxC0Yux5n+mMPMGf0zXqWpteWnhy&#10;1W1+BsDIYVLxNfjJx9etcxpV1LBo8nkWAQmHsvU1TtrXxHeePYZ7nWdU8pbjP32CoAew70WBO2pN&#10;feNtZTSBZp+zsLRBbkO3lZJ9fmx/Wuc0u0vbrxJY3EHhiISeazJJJMFCZ69TXsN/qmhw6G4mewmC&#10;WwTZ9mBPIx6Vydwnw7l8IGNvEup2JyXhCKQQTz+VHQGyLWdO0V/A8L3l/Z3N9FcBYII0BKk8EZ75&#10;qM+HbO08N6RLeapd2Es1mXWzVyxYY4PtXJ2L3Fz4o1aCy8dXKxwt+7u3jyMr6E9a6HyviHqGpaWH&#10;ubO9htrWT7RqDSBVVVHTBoDU1vDMlnbXeu3S3cWwAgeYmScUl9r8Q1O4n/4Q43CGf5kA2gisiKPU&#10;H8P206tapB5sgkbcMHb1qubu3uLSG3t42YsrKGEfU0XHY7S21n7dqfg+SGztIo7NsmIxAlM9cnvX&#10;odtq+mz3GoW6XOlRFNOKlniHzFhgnn0ry7w1p2rW1kyS6eu+WRmIxwB7ntWV4wvNEsmspl8Rulyk&#10;bjyIRkyt2zjpinawjL1q2kg8V3NofGSXEb3jv5oj2hQTz+VU18TeAbDT9VgbxTqDSQACMiFiJW79&#10;u1cFHq3i++lvI5tCktztfMzD5nHbisJWu/tEEUumWrMLsje6AZ/OpkNQuaeuapr2q+IXePxnq8lo&#10;silIlLRKMc+1etX82jD9jrTJ7rW9HWcWO2NVKvKxAwAe9eY3dndxaPbM+nW6LJEMbHHI/CuffTzb&#10;3OnzR6rfmKXcXjdyyqfoc0Nt7FqCRT0u4uBq+nzPp+1kuyV3Hr6V22p6zqupLoFgbHTIgkOJpzgv&#10;L6DnkVzMOm3sjO63sT85yDj6cV0+h+G72a51A/aLhZ2jyu/IUEdOahq61LWmx0Hhew0yx0jxFbxP&#10;HDJcyhpGeTcN3YqD0z7VT8S3HiO18KeIGt7gO62bbmUZwPUCq0+ma9ZNK+oaOxlZiI5lnyMDp0qe&#10;zuVktLuGQxfvYiPnOc14lehJSufQYTEqcOXseE6VfadLc6wZplEqXRYMRguT1r0/SLUXPhnX3sJ0&#10;AljUyhW+YFf5V574r8N3ln4w+0wW0pgnucuYx9w/T0Neh/D+x1K3uruaOSTNxEgmUkkFe2B2NRPb&#10;c3UbO5m6f4p8nxrJZvDPHNBeII/M4E6g/Ngn0r07xHqdktt4RuraWykhnsQUIcZLAcg/SvO/HXh+&#10;O58Y6S0NjLGE1NCzouCu488+9afiDQoYfg4qW/2+JrTTVZiHLcleorGpFaHZSdtR19Y6tqmmWtwv&#10;iq2ttqNsUDdv+vpVLRvD2qLZa7cTSQiWN+GB+8PUCuR8B3uqJqepq2rSSq8+JA7+nQgdq9wAddBu&#10;5xdqw8noD/SmnY0qNSOFfSZbmaLfLckrOOjnnFdEFNtFAPs+AI1BH0qOwu0F5OGkAMkx2mrmoxXk&#10;txYlTHs2Hv1qZO7EjYtDaXK2W14QQhzms27k8jX4ozasQZMBhWTYtcw6pJmQgiT7oPBrpZVtprd5&#10;JYmVlAIFZ7k2sypfWyS6GgED82zYPWvNtBvNRs/jKtk+mzPDOZlbcOF969eglhfSLmNLoKVTA+XJ&#10;rHSwtG8QmRooTIXwHxg1tTlYwqw5jxnxJZXcHxNu54AjRNdBgwXlea7bSjpV3aWiT2afaDaEq3TO&#10;Peul1bSgL9QYInJi4Has2xsFiYs8W0hztUdRmtXUUlqc0aLi7nIRaxd2fxc0qCHQoZomnZJRK2Ae&#10;3HvXo1wBL4cvj9iRcx5w3P4V5X480+eHT/7StVumEFwryLGMsvOc8V6B4Vu/7R+G/h64W/tnZ7EJ&#10;KN/II9R2NcrTTv0Ovl0szF021lHix5LPxTeWs63G5VjkKZI9xXuGg/Evxlp8tlba1of9oW6FUaQD&#10;96F9c9zXmN5plvElyz3ChxJuVo35Hp0pttdwNd26XCQu23bvPcV0LEyh1MJ4WM1qj7O0XxB4J1Sx&#10;jn07xjphZrTmGZwjqT2IP5V8O/FjR763/av1q4geVPtJaVI1znd3NXfEthqKeC7q507VdQifiRPI&#10;lKkFee1Z3hzUNZ1gC+1jxlHc3cNm8SCQAFQowAa6o4nmi0zjp4Z0p+RyVjr+qWQke4s7yYB8H5jn&#10;iuO8T6ndX3xC8G3FlqMkMr3AcfNtIK8gZro/Ey3Ftprz/YkBN0+6NBuxzx0ryORbnULjxLsv7iGS&#10;CWPy2AK8n0qIwudPPY9qGu+JNS0+0h1Dw/HHJDaqglVs7sDGR9arh7qKC6XfcMgU8bqseCrZo9J0&#10;iLUJzNI6BYpH46+ua7K90W+i1eYLY74nwcYzioSRUjz/AELxN9m8S6/bXWkXHkrKPlzng963tW0f&#10;wxrWnxXlj8Q/JaNstG1vzn0zmvN9ZjuLb4/pmwljWYIGR17j/GvT3kmt/hzNJb6UCTakyMi+laNc&#10;trGDMvRdMnh8VQ2Y8aqpl/iz12ivZ7RWj8FSRNK8hijIEjDrXyuurawfFelXS2bKF1uNISr5LknB&#10;GK+sgkkPw+E0rnI0uJpRjoWFc9aLRtRONurawnNm1zocDSxyN5bEcgGprSHTIrTbFDDF8/5k1HHc&#10;LPe3JDoSp4H1pt5Gn2GTLPu65HbFYNtnRYs3CsftcU0irFtGSeQRTLL+wzp2trC8JSOVRMnmZK59&#10;veksI31DTru3W8QOmnSbZA3cDjNcR4YguYvHviOOW1ulle+ZZ2Y8PtPBqrXElynVeI7TTo9O8INa&#10;WabpgxYgdAPWuJd0k1O8iWG8VuFKIx/HpXrZgt5J2SSDephIXiuTSztLTxvLKbAt+/J2+vNJJMfM&#10;w8K2MFtb+I7eTTXEU0e5DLyQe/X1rF1NJrHxO4hiRY71jtYDpt68138NxbyavebreNFMHpXBeJbh&#10;IdY0SCWNzHK7+W5GRjvg04aCkrmholhNe3l9Kut3JMO3CB+vr9a6BILy08VWrRW20M43kDr9a47w&#10;tqEVr8V9Gt1um8i5gYK5PG6vVdQktjBv2P8AKTnjpTmzOCexXvYYGsnmWeKPdBl2A54615v4kvbs&#10;/Da9fT9ZldllAOV5HrxXounvayG7QzllKkHHO38K5LU9PQeJZYllg2szYxwGB9qzT1N1TSPJbHU7&#10;2PWdBne/uJDBcKZU3feB6/lXtK6jos+mWLwappbo9spw0qg+4IPpXlmraAlteXsi61kSAnysfdNc&#10;ja6Vp8+teXJfatC5mIJEjKB710wgpK5w1JWZ9JWOs6dbSWapo9mIwjBkUjD575rkfFVpNP4b1WSO&#10;BkEqO0TE4xn3ri7K0/su9u7a+8c600MzL9kxAzh2PQbucV6RcnUL/wCDOnWpsUiura0kICt99cfL&#10;k+9Z8tmbKV0ch8O4JYdL8ZW10Z2kWUmMSSkjB64zXbWel2I8a6Skmr6VGt2srBXlUbNvPf1rxPRd&#10;f1KLxpb2c/g+68+LUyhGcbwDjqa9EutPgl8Ralf3Ph7WvJKRlEWdhtHfGDRy+ZKZ0d1BoEMt95Ov&#10;2MrkSLsBGK8ZigsIviTqcF5Bc/Z5tRDJIjEbTnivStUl+HX/AAjzi1vdSjn+wMFkAJKtjgY75NfP&#10;E174tXXL/wC1abrDC11AmMNbsMLng575pxXMmi4ydj6xhLp4Zh8i788C3UB+hx2/Kop7mRdHcT30&#10;eRETuzmm6Dd6HdfsuRXMaTRzPpZ86RhgxsB6Vy2ip9r067MmqSyKZnUM38Y6fhXLOkrnRh6kuV3N&#10;7RPEXh0xPCniKBbiPUOUz1APODX0noviS2bQdM+yy2QBtUGQ2CTjnjtzXw34i0OLTfEVjc2WjXk1&#10;sbjzJYA3IPXr711el6xqVz4LivrLRL60kt5lDx7/AE68VNanpdFU373c+94PEltD4C12SfRAHjiA&#10;EiycuT0468VnWWvTzRWPnXSMokJXnHB9q+b9K8TfavD2mmW2jOUUElupHUEV07atbm2sjHYzKFwD&#10;tPFee+a+h6MVGx9CyXmkz6loB/sstIjgptfgH6V1C61sD7rqMN5ajPTgV4v4WuUM0skkh3CEeWGb&#10;rmuhvU1JoppVtJJEIJDIckfhWsJtnLVjHqd/qF/pFxpqRtfxNI0Zwr/xetVPD/h3UpbPX7j7UYID&#10;J/o6MOZD3/CvLdDt9Vvfir4b369ITFeExW/QHHXca+gotQul06ZXnXy4wowg+5jrXSrWtI4qvN9i&#10;xzkdpr9rr03m+GmkUsRu3cYrTVbRph5tpBt3fdLAgV0yan4en05UfxXpzEx7SDgHntWfLoenSwXa&#10;WmrXUZCZJLE8n61XLbRHOsRp765fvseX+L7iwXxDpEOm+DLDzEQ+ZcAAbT9e9SaFo/jC8lt55PFT&#10;xQCRSw8vqBWvJp1taeIJzqOmzPHG+RtOQ/41sf8ACQSG0jg0/wAPW8cYjxuc+lac/QbTt7uvn0Oh&#10;Ww8OwXKMruW8lQWY8E/SqN9rPh2xgu9zIMQMflXkn0Hqa5r+0r2ZLtbu1EUgJCFTwRTJbe3/ALP0&#10;meezjnSGbKZGcZ9R3rFTfNtY0WH01dzFGteNdRuW/s/4dyQRySMonuhnKnjOD7V0mmaTbwWUkbay&#10;5n8pjLIowCzdelQX+tpFYaaltZwMTH+8CLgR+g49aoJqXiNtGupYvBj5KnaxbrTlUb2NoUElcmj8&#10;MWL63LLd+L79088ssQkxW3HaadCYIrZAOcBn54rmNOn8QnULiW70VHU8hPNxjFWbjW9Mnh1CzW3v&#10;rW6ZdqTBMhfxrN3bNGrI6G9h8PR6fun1Wz3quVAIOTXPQfb77XbN59ct0tLVyERVA4pY9BmNjbSS&#10;atfz7lyN5IrOu18ndAty6dnCnqK6YQVrnHOo72O3ntdNkaz+y6vYybFHAcZX1qUW+mQspzKX4ywc&#10;/Ka5K1uPCNro1gsWlX63DZ812lJ5+malS+c3hHkzlX9jwKxlZM3pRk0c941ge51bSVHxAu0WLPCK&#10;e/rjrXIX8Ph7/hGdKtLfQr6W5z+9u2JA+uK9MlispZnO+JBnhpOP51q6dp/hpYw8ht5HznBUc10U&#10;q0VuZVqUo6nmWk+FbRtFknfxBfbMDYXTO8/4Umo2HiGC3iit9GtZI/MALIOQPWvWbjUrXymtoNEt&#10;WI4AQDC/lWXtmhuDJIy7TztNEqt2Z04nnVtpvj8SGSPxCscYQEKy9auaRN4ih+IN2dQ8RXPlLbkL&#10;ARxIfrXSXE+sXev6fbWOkXUsrtwqZCgdyx6ACu+0nwspk0yXVbyCd45A6wL90MPU98V0UaDqPyMM&#10;RWjTXmczY6R4i1K6dkia0tPMOJpQcsPZe9enaHo+l6dpUqQpI8rkGWaQ5Zz7DsPYVuKFEUaiOMAI&#10;AAowAB0FOr1KWEhB36nlVcTKppshPzqtdXNjb6fJLcarYQxAgF5nCjnp1qyc7W+bHymvkb41+Avj&#10;7rOpabc6d8XpNUtIJJWh02NxaGDp/dOJCenJzXdSgpOzdjllKx9aRSwSW8bx3tlIhGQ0Thgfyrhv&#10;F/gf4ZeIov8AidfDHSbqUW5VJyMSJ7g+3uDX5pWXif8AaC8FeN9XgGvfErT5BdfvrbVInkt2I9BJ&#10;lT+Br6Z+H37Qdld3eh2Pib4d+RMwCvqdiw8lj7xnkH6H8KuVJwemvmEoPsch46/Zu1NG1W68LfEq&#10;O6BlLLp2oAIy+yyjj8wK+UNd8N/FDQfHNnaax4K+JkD22rxyrBMJHtmKnKkHlGFfs/pl9pl94W0a&#10;9s9S822uLYPFJtK7h9Dg0t/YaTeaXcQ3nhvRrmJkwVmhDfkT0PvTjW/mVxRb+R8hfDL4tfEzVvD+&#10;g6LJ+yTq1zcDRPKS8hiMVsY1GMsp4GB6EVtyq/8AaerBrNEP2t8rnIVs8jPtX05Z6doll4fuILHw&#10;tolpGNPcBYIVU9O5HJ/Gvl+IPnV1IY/8Ty4wSc/xGuKvFWujenIrupw37vGKgAzIud2M1puq7Y/m&#10;OcVCVG/7g5NcqNbFGVR5g2x44qqyrh8jOa0mX94w5+7UAj+Z/lbvzTRNiooUR8E8U1s849an2cSc&#10;nrTSnyKTxz0phZiLnys7DntUhVzDLjqCMCmgS5jwV61OhxJuDEetJhsb1uM6DaHYxIWkPQ9amtSr&#10;aHaMHwOegpGC5PTrTM2RYG1cPzTwCD1oOMnC08DkcUAIoyhznrUw3bP9YMYpgU72+lToDg5XvQA0&#10;ZBQh+am2sYmJVfu0oA/uinA4A4oQDo0H2biVcjPWlX/Un5yeaB9zofzpQOKYFiPGY+RVudVfwl4p&#10;xjnwrdjb/wAANUkxk/LWnCENhqI7NpE6H8RimmB+TuqQ6JBrfiArYySXA8VX3mKBwPnNVLR5HtZT&#10;Hpcybc5BXGK9jm0AJ8ZviukumB/L8YXTABc5BYkVBfeH9ZuLK4S1igtmf5d5jxx9K4asdbHt0paI&#10;8ge4csqiUHbkHjpUSsAWPmMDnIwa7a58AeKbazup5vGUahlyD5edxNcff6fqdnBKslpLnGfMA4+t&#10;KErOxvJX1RSurybKI8MZJXAbHQVymq2F5PaRmJ1AzwRVlpLiS+KCfLK55xW7YpP5cYkUHHb1rpi7&#10;I55x5uhxdt4dVmhD3LZcjP1rqNK0Ce01C5e31CdWaEgsozkGtKQ6gNSVLfRyZHlUc9MV6poVsYtL&#10;Alt4mdrcbmP8JqJ17LcFh4tHlumWd5Z+I5xZeBZpZ5ZibiWRSd2T6npXd/2N8RLtLP7LpTxFmHzA&#10;EAfjXU22oaNF4006ylktjK7kqwj4UjoCa6C91bxHHd2scV6rRnAUImMCud11vc0jRs7IseGNA8Q6&#10;fY3c1/47t5JGRMRdRmuyMzu4DWlpvTG1vLGCK5u2lu5NNkL3MzMUByT0NZt1rSW91PBJLqG/yzyI&#10;SR7YNcznzM15VFHXz/Z7mOXzzbDy0woX5V/ACucWLwDZ6jeyuJDITuf9+cD9a50za9Jos1x9k1Py&#10;zI2CVIGK4fVry33NCsM8k0jYPzdK1jqjnc7s7vWfEvgp44YraIBwxDNu4GPrWxpd5bTeFNLa30ks&#10;XjKuSvQV4/YeH0m1KOWazlWMSBtuete8+HooRogt7e0gLGDauAOCOlKUkjSFJyMePToobu6aC1tl&#10;lfJO7uT7mqmneEobjxsb/UPGV5IBdZ+xrnDnsCfQV3dtoniKS5lF34duUKyExlW6j14rsND0uMan&#10;GZpgMtgKfUVxzqNbnZDDpoox+HdGmsbESaeRGFHyRttA9OldJa6VZWlrEYdJTYoHvn8a1LiCSOVg&#10;bhUVelOW5uY9HuYwituj6kVnOXMjeFLlGWst6+rMqRmMbR8orVaOfzY90lqwDcqwHPrWPZT+VdiV&#10;ot58zlPWr97dWE6XrxzxRMsX+q38ilHzG5IribT4td1cRW1tF5kYDKvCgj9K1bOYfYJiZYRnOK8k&#10;itvEs/xL1tZ9aRbMyAqqn5jXYXTw2+k6eovSDsxu3UlJJikjTvpZDIsQnALS4Bz61iX1pFbTW8nn&#10;R7wAzZ5zVMXkRuLTNwWIbIxXO+J9bjt7C4aRHY7Pu7v61vSTlqctV20KXinVdbnsLpY9cs4oo4gh&#10;wANufT1rI8J2V1ay6zdSaq7tKQQxPBrzCe71HUvGEc5E0UUcx8qFXOB7n1z7169ob58LWEcrOAI8&#10;5rpqQ0IpysjuLVbqWWNncnOcD0p+pC+k01II8Bs44qhaXuyzuQkZbIxu9BVWa+l/s3WZf7ThjKxk&#10;KzHH86yjHXUJvqjIvtO1GPRbuGPUEd2iOfbNQ6LDNb6DCjocK7ls+tRaVqdnJc+IYm8TQSTRy/MN&#10;wyM/jWnJOg0a7VVUnaTmib2LorqylcalC2s26JGOJMHFUPF88knguyisyomaePOPTvWfG1u93M32&#10;dAxuOoPNbklrCbK2eVmAwCuR1rKDd7HVOKaRd8PTQw6PAjxsh+zplz6gc1i+KdUvpvFfh+003wzq&#10;dzNLNkFEOxQnXJ6c12Ntb6efDcE0sbLGLUkjHJ4rm9K1S+X4rWsFpBYx2AEnmSPGC59MHqK2Sdjj&#10;nvoY99f8RfabOO1mMIEsBIJVl/xrg/Elx4wk0Gd7aJ4rZoGzKF+Yj2FdZ4pigf4yeDpg5xNe/OvZ&#10;sGumjjtrzx7qlodHgEUFlDlR05q4tWMnE+ftE0nUr3wheSz3dwETUVFvE6/NcN3JPoK+s9EsbdPg&#10;/oUPn/6SulKJSWyenAqjB4dt21mzRbJFC4KIg4FOuLfVrbxTMBqspXaBtHTFZTlc1pqxkNHdJcag&#10;q3EmI5CSN3WktE125a9MVvAERSA5fBFWb9JjHehHkWVrRyGHPOPSvLrjTPi83h7SrzTvEV3J5tzM&#10;rwqWUqM4opKzNas/dNttKjvfihotnPqayFNQLXG05GAema9XvES20iytoEiVFtgMqOABXz9pWpT6&#10;H8R/Bi6pqEscl3M4kL5JRj6n3NexahqHneDriWCSP5rb7wPr/jW0lY4oyu7GeZryW71ERSsUijbk&#10;c5I610fhaS3l8K6lPcXTbhO6gOMEYpuhRWEPwO1mdrMtPljJuPIz0xToLnS28IWoFnGjPL0Ws2js&#10;TLGp3Cf2Q3lQqx3Ha2OgrmYZoyt+shXhfvGtK9dV0ok4AER2iuEt3ubjX5hGrgefgkd6QSVzpXa1&#10;+xzBZkJ2nJqvpwt47ybbMrHJJrUNnZRaEWkuU3tFzk1T0q3gTU7533FPKYhutUZnFeL5Jni3mZ18&#10;qTgb8D8q5y102e8s4bqfUPMhji/dxbcjiqXiy8Nx8UdO06OdwzXjGbb0QZ4B9K9HtZdJ034WaTbb&#10;EkmFuS3fBNdcIpRvc8+c5OVrHjUsir8RRat4YaG3+2Kd+MbsGvWLye1fRbRodP2b44vujgba5P7P&#10;NqHiPUvK08u3mAtsX/V/XFdb5LWum+G7FwzyznCkr90d8mpqVLo1p0tTtbedpvCtnLsIBtVBz7Cm&#10;QttuVZXOamjaCLwzp8BhClYx24qKWawTT5ypjMhxwpzXIdsYuxRlhvj4njkaSTceRzxise78QeIL&#10;XxhHaxaLG6SxlUk961V1GA6tZRs75PGcdKz7yzll8b6IUdQolJ3Yq4WYpp7HNXVt4hfWPOvJ5lZi&#10;WRR0rc0u11lLRLuWaZIxcqFBz834V3i6bqjWFhv0xJlQAqMckVga5PqH2qzt1090ULgIBwDV6LoY&#10;O52CC1bQpg1nCWaw4bAPUVW0Kws7Lwb4y8p7Yz3M7FpSo3AegqvoUepDw3aSTBsDIwe9T6nJa20m&#10;ms11IDLkhR04ojP5DlBvU47ULbUxDqB82VhtYgc4b1rynWLTUYW8F3f2Z/KuPEUaE46fNg16nrXi&#10;BX0uG3sNJmnuNrD7hwPXmvPtXvdWk8IaVayaXnyL1ZFAH3SDk1rFXZhJ8qPpSeC8h03w6dO1iKGX&#10;/hHofMG3IYFea4wRSprN9vlDzPISzY71L4SvdXu/BK3s9wUgNqkcBc8ttGD+FU7y9tl8VXsEU8Uk&#10;xPO0g4rnnfmOmE00JdxL5cnm3ES4bI5rc0O+0+30vUHS4t2yQHGc4rg9cmddKAFwVlkGMlumawbb&#10;z4NJ05BqMkjG9QyPnrk0LUJSsem6tqVvLrNmj2gQO3XFUrmKWbTLtYnHliL+E9RVPWVffpjtboGa&#10;1jx+VWbbfHpEJNyRmHLE9hWTSubxehQ0w6XawXkQtQru5JYnvUyFn1W7Pl5GfvE9vauX1q/0C3td&#10;SvLvXtPtrWEEyTTSBQfpnrXzB4++MFy9trWneGhcIrI0f9osMFFPB8sep9T+Fb0abqPRGNWso9dD&#10;3v4h/EPw5otlHpNlereaq8WHjt3DeUD2JHc/pXyp4i1LxDrWpW76lfTraxSEw2MbEIhPUt/eP1rz&#10;bwxqMSfFMS3vnTyzzH/SZ3LFWbqST1z65r2WLT4W1GaUSRMjLng5HNerQwSjq9WeZXxl9FoYGn6f&#10;oq2EZ/sS0z/ebAqxLBoR83/iVWwO05xjFdRBDoKRslxA7rk5VTj9RWbfDw4y3Pk6LJAgQjJfO6u3&#10;lsjy+dtnA39nYT2MgFpCoQkHAFcXJaiG7mXzO/Fd9MLdIJXXWkVDu3Ke9cNeXCvf4QjCueadtDVb&#10;EAU5bJ5qYKcfeFMH3FJc8ipl29mFIRGVIQng4pePLFSnZhvl5JqJjhugpgIT1qF2O0/NSswBPIqn&#10;I53xrjOW7UCHu4y3zDgVXBmkuHSOF2OeMCr1pYXd3qNvHC0gy/zM3AAr0HSNL0+0vinlJJK4A3nB&#10;yT1poG7HM6VocjzW8l1JIBwQnrXpdrpF6NBLwaXEyKv3RgcVs2Nj/wATPToDYNL5kygCMZPPrjp+&#10;Neradpa6bqdwdU0WGOxktkaIiTJc46Y7VLkkxcxyHhPRvEzTWdzZaTHbLHcgzyytgMv8Qr1+7vNC&#10;sYp5tAiWO6ubQDUHEZbcwHOPTn0rhdX1a8bzI7aB7ayMwCKnHHv65pllrkOn32+50GFoGtSpY4Od&#10;wpORm1cbcKY76TU11x7l5LrNxHI3vzjPpWXflb/xz4fi0TQ765vJowJIYk/drnqWYcDFX7DRNd1T&#10;xFfSie4s9Ie63xO4IJVuTgV7XoNl4e0nwv8AZ9MsoSxj/fXTpmSQ9+ewqHKw7Oxz/hLwP4e00i/1&#10;d4tR1NiGETcwwn0C9yK9CkvJJPkzGqIoCoi7VUegFZavcmRWe7PDnANPZ15OwZ9RSvcXqXY5psnK&#10;NjPHFaNvdSpID5zjB7HFYi3KG1G23ViDwtPikZ5iDb4BI79KhjR2K6nGbcpcW1jPFtwVmTcCD9a5&#10;TVfCXwy1I388HhW1trx7RzugG35iOuBV8W6eWgKMTjNaOlI48ZaUoRgDbvn3xQmx6HwVq2nT2vxe&#10;8fafceK3ils/EBRZyduQT8ua9Q0S/wDi5pthPFP8OtL1e2aCNrKYReYVXvkjrmuM+Ii2U37aXxfj&#10;vLi4hhm1ONPN242noK7/AMP2Pxm0zRdKi0jxZoeoWoUNHFLLvIU9BQm7Gmlj0bSvGGrmGHf+xlHu&#10;+XJ+y9T+Vd/Y+IfiFOkC2X7OlnaFmADNERgfgK5DS9T+PYi+f9nzw25wMMvGDXa6Y/x9nvrfzLPw&#10;rpcRHXqR+FBm2b0w8UeTBJq3iO1jXywRBGOp9K1NBVn8QnbahYTbNk461FcWVxHZW51TxtY3Tom4&#10;uHHzH2WtHQpke/jCQOkRiYJkYzisWUkfHnxGz/w1T8QpbYurW94m8f3qzobvU5rBTHdDYsf7xdtX&#10;PiPeLb/tMfHlltEaT+0IAFPGaxLJbyb7D5N0kLSIBt9c11U1oYzTuVRc3p14RRTzqBJzzgGtZobq&#10;eWHc0DbJUO3jnFTXWj3lpLavLdQyOzAlQeeamuUaDRZJo7KQOVXgtWgtCPWLITf2e0JNuSiho4+A&#10;cfSoodE8Sy3unzS6rIbOJl2RKp3OO9R22qF9SghbSi85dcc8A1s3F94tt/EFiDeQWqiMbYxhlcfr&#10;QhWJNTtrS08Q+Drmyt1tgIWWTeeMn1zWbqFxqYubVE1GWRZJBuweDmuvW2t9X8JX6XFxEGQAsFbB&#10;J9RXMSwWtpYahE9+HCqcMTk4FIB13JpcWg6ermPzfLzhBzmoYJ/DFzomJbO+LiTAZnKEEd+1Z1lp&#10;+sXej6jqFvbSGGOZthfvjrgVtwR6Le+EYoby5tVlWXBC/Icj34pXsx2Ne0tfClrYS3M3jp4v3WVB&#10;yxOOgzXNXGqRT6/KyWrPGHO1mHLAe1W7qzUTLCdPYwoEClm4/OriaZYj7NMk9uu0LlARiqJRchOl&#10;y+Br6ZfDYSV4sZPGKzfD/wBvtfEGtzLEiKoba56YPWt/UVVPAn7lYDkL04xWPZJ59vPBJcqpKcgG&#10;gLlFEtrnxvrMkEkgdpyXIPANXYRGviSHzlZ5EkBUjvipYtKv7W8leBZG3D5sDORVZ/P+3O2yRGwc&#10;krzmgRPe3WuTeKpJF007V2hTv7D2q9futx4Av7dlkSR2jIkXgjByR+NYkb3EcgcyzM5J/GrVu1/P&#10;NKgtNoUH5qLAX7aXUbm2srZJFijghUcdWx70t4utpc2zwSkGNCCD82aq6VHcReNZTJct5AY7yO9a&#10;l1NcDxQvkXCG3YHnqaBnO2t5ryapfb7KQh3+8oxXSbLZ/D8ZktpBI4yu7jNX4IGxY3EltlWk4yuB&#10;VfxC5e+8OKronlwnYEHUmkBUsodt0okhkCMDhgDgVtppWhXGg3lxJ4xt4GjlGSQCT+Fc5aT+I0st&#10;SjubNREB+6bHUGs+4llWeyRJrss7fMo6U0M6pNM0OHWdJuU+Mm8JJkxeTgN9TUuryaPe6b5DJbsP&#10;JIEqgHB7HNcMFjl8TWtte3d+kcjDBUEA/jXocmn6ZB4Ft/ske4pb85Of1oEkcppkJg0Wa2XWfOCM&#10;2Xxzz0qldC9kKxG4nYGf5V3HH41qWQhjnmLRyh5JTnPSp5JdCh1WIT3uEklGWUZINA9C5a3enWnh&#10;+0tTcT/bJYCQEUkD6kVQea/nsPs5sbyRjN8u1CeK2Lt7BLKN7XSoZCyqd5GWI/nRJrd9BpapYaBZ&#10;CWUBZJHjBKjvjNMQun3Vjp1ndSXZ2r8oKkZps0+j3F9dXkGuafsbGVVx/KrhXRn8Myi902CV5FBb&#10;J7nrXMzeF9IcTXNjHcQ7ct5Yn4P4UBubNu7yeI4zHeFAIiFI71HcSXtrdXUmd8jq3OOma52wbUrb&#10;XoEmeXAlIRsfpXasllNoGoSTeIbVJvJ4jOPmoasK5H8KfMb9qfSpHkLOb4lT7k819f66R/bNw2Dt&#10;MK818eeB2+wfG/wrdNKoRNWAZuxDGvrTVLqKa5gEd1ZndboflbIOaxrPY6KRzt2qlbVt6gh66bTp&#10;Fj0BQJnJ2dM9K5e6WUOVaMghc5FT2tw/9nbQoYg469KrDT5Sa6udP5xLgnkZ55rzzxvrBxY2sTk8&#10;4YA9Sa27u/ih0DU8gBvKJLE9K8iglkv/AIkGTdmJLrr9K6aknJ2uY04Ja2PV/CmnW8Xge7aaFfNl&#10;j3H19qwPE+k6ZeeHtbsLuwiktrvTpY2Vh6jAI9COtb9rdyrYxAYysWFHsKpXlw8slsDCN27jBp1n&#10;ywVwpy965+VfjLQr3Qvj94m0ma5d449YZoJCPvxMfl/IV09o2NEUeSDi3H8q9F/aas7eP4n/AAZv&#10;UjTfc2kkchA5JU155psZPga2O3Mn2Xkn0xWFKfMjtktLnofgnwj4P1rQPFEl74fnEkakeakpzk9C&#10;B7V7Z8NPDS6Fb/EO0XxdJeQT38bQyuuCq5+7+FcN8GmK+HfHisDkN1PbNe26UY/tK5jOVumwR71v&#10;N2Vu4lVk1boekWCgyW4DdU5rUI/fPkCsiwIV4xtbkcGtljhxlOSK5ZkITHzD5uO9Hcj8qD94UDPO&#10;OtZlDhjJ4p/GH56VEfvEFak/5ZH5aADI9acCfMT3NMC8D5ieKXH3fmI96YFgAY6mopwMx4J5604N&#10;+7AJzTGAMh57UAMG7aowOKXjHWnAcN60w/ezjHFADCSN/egOu5QQOaftBSUEdutN2JsOU+lFwJQy&#10;5YeUajYfOADxim5IVeB0ppJ38ii4Ep2+WeTzVYou77tShh60hJ3AbRQAIn7iU7VOKiZfk/PFT8Yb&#10;5sZHrTc/KOnWkMzvMkE8ilHxu4qcliq8dqn8uPezEKPSmYG9jnjPFAEeDu6Dp1qFtoVxz14q0Rya&#10;gcDcP3a0ARoSWPHapSFwTikAG5/l6kU5vvAY6igBm4YOFPSk5Jb5/wBKQ8bBnk0h3qegzjsaBgAf&#10;kH1oP3+hpFK+Wc561KgG5cnrQBGA27mnBQd3zn2qd1Tyz8w4HrURPCGgQAtuI9qcD87ZIpgz5kmR&#10;xTSPmOYzjsc9aBk5KlsZzTSowSDURZw4IiGe4qUEbc9PWgQ1lXaflyc1FjDGpiMu2DTSnfH60DI8&#10;nyBiPOKZtDKmVFT7eF/GkIwfummBLGRuQZ6nivUvDtn5ujwFXhLAcgmvKRvzHyRz6Vvabqmo208f&#10;lzyghunY1cdyJRueryWFylwTt24HOKYkCkZ8/wDi5yaz9P8AFFnI9ul5ZBC2AX7V10I0OeLdDqlr&#10;krxhhRJsm1jnZkZBkKSM+lVDCrZJiUE+ldt/Z0hspPmiYHuDVb+zisLEipuPmOImtSISRJk+lUPK&#10;kH/LFua79rJxk7FYfWqc1nyf9HIyOlId7nFSqoEeHwSOmKgOfTmulnsWxJ+7JAFY0ttOqOfIbAJx&#10;Q3YZRQMZh+7Oa5zxQgHg7WSF6aJcEY/3a6RmdJ4vv5z6VX1GGOfQtSjaLKyafInHbIxRLUWqZ+UW&#10;p7ZvE3iM7lydbuM+2GrLijXzVLMfvdPWu2+IGgazofxp8TQz2tx5MusSyQSfwurHOM+ork12NAW2&#10;ISW65rWB0Td0QXNvG8DbZwp29Kyk+0JhftJIycCtl1kKrheT1qnKrCaPKHOK0uY7EY8xkx5ScNT3&#10;RxL/AMeRJ2DBFPgWQRS5icnr9KvWyznBMg6nqKGO5QSOd87bEk+9SfZ7gRvuhxzxXSQeQsZLQA+u&#10;BTnEUkpMdrjjvQtSb3Oa8uf7MAsQ3dq6zwpDJF458PySZDNrkBbP+9VWOIhXzbxsfMGOa77wVous&#10;X/xP0ZYdNkkLapCwUdAqnJJ9Kvl0Eu59kT3si2+l7JJMrpUPy59qcms3xhQKWO3HBNa91ot2Le0U&#10;2Dbhp8QYgegrGfSNSExxYyY9q5mEToLLWZZII+DuGMjPIrpbbUS3/LwRwOc15xHp99HdhhHMD3rT&#10;gS9Ei5gkxu4OelL0LdrnpMd4xNurXjEDqQelacVwA0RS4lrgbT7UJkJL4xz71vxPc5iyuB2AFOyF&#10;ynbW2oXkZG25kwx5BJNQ6tY+DtW0O7tdW+HXhu4jk+8zwru/Buo/A1gxtKFzz1q35zbU+Tn+dQxI&#10;8c8UfBDwVe3ckuieOL/TTs/1Uv7xD9M8j86+X/G2lfFjwNrl55fjq6FvJbn7NcK5aKcd/kPQiv0M&#10;tZrj+0rcGWTBbjmvjP8Aa9vZluf2fbRbhgJ7i4LDJ5wKEm3Y0hdtHxbq15rGo+JLq+vdVuZ7iWbJ&#10;dj/Idqi8vEUQVcYHrQiOtvgj+IYqdR936V07aGk5vYrspx90ZAqoQ/2iT5TitYrnaMU1on8l8KgP&#10;rSMjKwxjGc9aAMA4LdavGEnZ8xJx1FHknB/dnORQBHGvzqG4yOop7AhUxEGAfnjkVMqSb0JiYYFS&#10;qoWdcw5yaGIhlijkkhdMABOVPas6ZMSbd4XJ54rokRCt0fLIGBgCq11D+5t2aFQD0pCsZdtLJDIj&#10;Is4w2Q6nFd/o+prPEiSuhOzBOOa4XGExtHXinW8k0F8SqgA3C85rOpT5gPSz95uR940wkZPIqIyS&#10;SadbutrIu2FNzY+UZ9T70w7ghYkngVyunJatE3Q9mIxhQaCzsqhlPHSoifmUbGzingnHTFSMfnMY&#10;yKQ5ycLRnk80hYYHXNMCKRCXQhuRTApDTZwTUpLbxwfzox85z3oAE34Uj0qUdDzSg/uWXygMDrTO&#10;ccgCgB/OaUg4YYqHu3zAVPEC6yDy2yOpoAlhjdovlYfepk2wTPGs5ZwvO3tTzPClnqcURLTGIhce&#10;tZ+kQa5HDqguLSPfJMfLctk4NaRp8wFaZI/PkWa6A4yM96v2lhZ3Oi3bCwJY5CH096100+xkiu0u&#10;ZkdvLJznGD2pNJDQXVzCspbbMRGMVtGnYDqtFl8HW/w3uNL1DxA1vdebvhnWPOSOcZrmNVms5PEk&#10;aRzlwzBTluXHY1am065fULy4vI0jRBlCx+99Kw/7PuZ/GWlm3uRGVmwcnr6VshESaeYfE+qKGKJI&#10;gCgc4z1p/wDwjOhrdq73N/nzQ+wTEbj16CulutH1611aCe4vElXygSw7elZkcltN4rX7T4+Fiqvj&#10;eU3cfShiKmqwW0ekRiDz3dioCf3cUumWWutNExd1iyNwLZBrsLyDwwNM/c+Ohcv9lOSsffHBrmdM&#10;v9Shkms59Ed1eZjHNkjikM3NS8N3l54fZ0kYFYchU9fwp2lJaWXgL7LdWkjXYcgSbDwKk03xDqkW&#10;vfZoPD+oMC+HLISuPrVHXdQ14a1dP/wiyCIx/fAyTnr9KLIDO+1X9v49s5bZI3VpcFmTIA71110L&#10;NrdJTq1ojPFkrgcmuIsby0NhfHYXJYnleVNLPJI9oZBFMVR/X+lIYy/0/wAZLqsd7YaJYzwBsyp5&#10;4UkfSr9lqAZ4vtPg/wAsqQCuc81DBNcMLfb9uKFfmQE1fit5He+aLSbkfL0ZD1oYGncS2E8FnHFo&#10;8SuSMDI61VutLlWVPN1CxWRohtEcgJA98VFJbW0GgTzz6zIsjqwCjqKz9HsFS9nuH1LVFjkclXkY&#10;nd+dIaJYbi703XNP2zGVGn2vn0NejJreiQaJEJY1+aIMyla4m7tYp7WGSK8gZkkztz1rn9QvJts1&#10;td+F7iIhBtbb2HegEdtex+BtVSRh4bs367kBwc/UVl6XodnaX+ty29l5UTEYVnzj86wfD72TzXUt&#10;pJfsIyd5KEYx/OvQ7GW3vdKuSN6beHBOM4p7i2OQ1hvEMPkTW2nRSxJJ8+1eg/CrQ+0XPhrSpBdb&#10;CqZ2gYwavXzXsdzLBamEqThwxzmnWcSmC482ZYNsZx7k0DuQ6Xqlnb6vYT3V3ckW7ncoB5rZvdUu&#10;9Yjnk0q80pCvHlzShCvvgkViwWSGfV/NgtzF5oKscc1W/sLQbrxtpTyWepW8bOFcwSlAfQ5WiwjU&#10;tm1aN5LW8n0tpliJDRSqw/SsZv7XTXTcMZWgjlYudvYV6RF4b8A2Mqpa3Ny1wUQySSTFse2SaTVv&#10;7D/s5bOAxAywbXcYwv4+9LqM4qxvdAuPECXNpqUZeMfvVAGc/Suon1K9bSLYB5pGY4QEdKxrGz0C&#10;wkuks/hw01475eXdw+faupW1vRpct1JoKQsqgoOoBp2C6GW2na7Npcc72qxxqM7mfGfwraslls9M&#10;v5/7Vd9yZIaTIAHtXJTnxRf+dbQ+KngSMrvx/FTXSWy8Na5/aXie5mt0hALgckEYxRcRqxazLrM+&#10;tJDNdCK3n2u2whQfY96240W38OQvHYWdwy3K/K+Oa5zwtqng86fqtpbavDAG3MkXlAEn1JrRkeV7&#10;mERmVwLjnHsakZ3MnirxrBp8CWnw50yAC1UCRpOF49BXPS6v4lvb6H7frN++JCdyyEKn4Uz/AEq8&#10;vbKIXOwKVDHPWuouNK0aDwlqKDXrIzi0BO9wvJ+tNOwNXM+5t/DE/gmb7frke4QnbGp+ZvTmuDtb&#10;DQ5fiD4ZsILvVUlurorH/prIox364rpLfw/rlxZNsutOwxP737QD+lYOreDPHkV1pc0WnWF0Y7xW&#10;WeG7CtHjnP8A+qmh20PVE+F2oCyeQftExRbo92M5Iz2OeeK838ReH4tJ1mIP8Tft7qcyNE5Up+IN&#10;Xxq/ilY5YrjxhqMjpbKrgSnjA9q4C+1G0vPEurwSX0vlbsOWflj35otoSjorzVLCTwomzXryRhBt&#10;H74sF+tcHEL+fVSkMiksx5/+vUU76JELm00/ZGzuA437s11ujR+G7TSJPtHiW3SfaCST61DjcpOx&#10;9lahNby/a0iARSvQVlW1jPJOA08hXfknNQxrcG3Um4Gd1a1vdCOS0+UZA7965jqTNMWwiih/dJwv&#10;Spd6C3x5CmmC4MiMSBgDmk+Qg4lGSOlAzNuBm5dliAOe3alsftL6yqsCOeD1q06AITtH3qkSa2ji&#10;RktVD460CHXUEa3SZuYwfpVcgArzkVmXlxObtn8yU/Nzx1qg97cfaYQLaRgevtQDNG4jJdv3P4io&#10;0QqAu1jT4bhWyrYUjGQa0ka2K52A8UCKSrlEJh43VY2RGPGxB8vGakLRbTiRQM9KXYrOhzjigZQd&#10;ECOeCc9KmiQsp47cUs0J80EM2PXNWoUYLEAj4oBlFVcXRHkEgHtUVzJGPLIY9ORiujhSNZpC0CcR&#10;mse5jjkmmKKqqGOaLiM5CSYTtz1PWti1jhkuDllC471m7GFtgsxOeOKlthcmd1EUq8etND6G4YLV&#10;XQiMYAPeqzk5UAcA03dOFwwfj3poJLyHHAHrSFcQud45FOxm2kzjOeKikQBCxcAYyaZBPbN0lU/P&#10;igYj+YAn7nAqC4WR9OmAkdcryTW2vkBHzFGcLwKozRmZDhgADyFpAY1nG6K43lju4GelaiXNwhk/&#10;0bp2NOSOOOID7O+71pHI8sqV6j0oESNdzs0WLVASeTWm8y/2Xa7pF4XrmueKnJxnGadLuNkqbn4H&#10;TNKw7loyKbo/d2561ZIhNuhDjJrGWK78nhmwoyaBOEI3s2c4zTEWbi0tniJLjJNUk022EsW18c9c&#10;1qKyPbAiTIx2qAsokVzu47E0wJl09xEjFJGIHGBUUwESrujXjqD2rRg1iJdPYBbbKoQQcGsC5mee&#10;S9IjkJaXqOmKQFiS/wBmnYjgXA7561DDfXMgdEtJc5HPOKVNPjFvC7u5HXBq8ohWDi2QfLxgUCTE&#10;NtcS25Sa8AUryPSqC6ZHBqEDw3CkFj261pxSM0hzkc81e4Nm4x9M0DMmIut7GvngsSc81sKrFolM&#10;rr8vUVy90l2utTSqshRZBnFdNY3du0VkZLdug6ikBwfiDR9Ym8QJNHEXQIQ5Lcj04qDS9Dl22PmW&#10;ZMolOGzjFesTyaV9juGCDITpmo7CG0e2vZBcQHAyCDT6BynOHS7uOG03EldvOD0qG4jktri0aO5m&#10;Pc+1dQ0krTMpmGAxBB9qo3SIUlwgOE5pbhsWLDxAVsJ0e1TcFAJNXItVt2dm3xZ3Vw7WLn7QPMZM&#10;mq1vaXUd8E+3zY38A0coj04alE0EisilWTGPWsO4jtjcxPHbxAByeByM1TjSeK0QGXPHpVd5bhVk&#10;Pznnp60WA1jt+xg78nHSs6dGaLA3cirEHOmZJbnsatwxxsPmAz2oGYEMcq3SErjB61oO8hWMM7dP&#10;Wr0tu/yhbRjk8CnC2iWGFpb6CIbckuwGPzpWAykikablj178VrxWyppV5I8kCqsRJeRsKB9TxXCe&#10;JPGng/TVlgitn1O8wQsUDDaD7kdK8W17xV471W2kjfw7dwWYl5hhnKrj3PerhTlPYznUUT0/VvEl&#10;jBq+rLp4W4l+ZQw+4X/wBrzbUbTxnfyQzan8ULxfNLMbeElVQdhisL7ZHbafo7z+eqseNsZbkdOR&#10;WsL67u7DzE+1lAv3ipGR24rqjR5TlnVcjIm0a/i0+8eC4RhnDyM+SfzqvDp7iw3z3j7yDtTNb8Yu&#10;HjCm6UlnGV38j8Kbq0ltb6dA7R/Om0IM/eJrRaGe5kLpmoLZebEsxYElkCZyKp3MOtXHhvUIG0XV&#10;jHtJcnK5x0/Ku08Jz+LrvxxOi+HrW3ggsGeaeQghRj5eD1zXU2/iLw+6+O4NQ0y3ee1ZkjMcIHm5&#10;9hVRld7CbPJfBs9rZ6jrEEvhW9mkZtrOZTtI7fL2xXrdrHZmznDWyruXdGvevNopjH4m12aHwDLM&#10;k1+Nuzny+eK9Rs7W8TR/tl1abG+yApGT044FUxN3OVvtY1Cz17S1tvBJmDTEBZDsGe3JrpNYuviT&#10;f/DTwN5PhHTYPvNeNHcDBA+7nB7Vyetyy3tzZ29wYYSl1kLGMEj6it7+ztal8K6Hbaf41kt0lhxM&#10;7ynoPrUsVjmILVoPFWm3t58Q1mljjcfZY48A+gJ9q0DeG/vILeQwwokuUBbBbmlOh6za31rNIr6g&#10;qSfOY+ayNcksje6V9i+Gesvcq4Lcsip+PSqBkuqfZo7qQeVMVixk561q21lpupaBoE091IEtVLIC&#10;fu4rmpJdcnt54pvCCwlYhvIcEt+Vbvh+90lYZbKW4vVmML7UMZA6evSkFy7eah8O20uGJ/Es8kiN&#10;sAWFuCOOtVbi2VNFNxZh5wYwdjdQKI7ewS51ByliR5rEIVGafb3Ev9oFY5o1AJGzHBppBc0NA1G2&#10;u7pNOn0p7aXySUDHAbHXrW1quvXFv4ah06y1CJY8MsiqgwxrHtZtFj1yO4vfBfnyxQv9neM4KE9S&#10;cda5W5FzLrupzR2VyYRcMYwQeATStdkuN+phzXXiUeLrKK0sLu7llkP7nfgc+/QV3mjeGdSdUvdc&#10;8DFCqkhRcn5QfcGsywt9WaS4ktPCcrMkZxK5KgH6mtCCXx+lpfwX/ig4kPyfNkL+NU0NXOiW60Oy&#10;MywaTBGqg+WjNuP681lzatDcpP5lnCdrE8jFcpq0N5Da2kr6rbyvvydrg5/CqENzp87QJNf6vACQ&#10;CIrZj+opNCuzo5NU00w/Z47/ABLLcBEVOcZ4rCvtC8HR+JVSf416xHPJtZkZyfL3fWuk0uH4f2ur&#10;CWOK8uLgpkNMhBU/Q1vS2Hgm5i1G/ufDqiRI8kk84FAXMyLwHpUfhWC8i+J13fK9vuQG4yM/7tFt&#10;o0i2MRuNVigTByQeQB7CpB4g8KWnhfVDp3hLUZGUEHdIcA+wrE0zUPEl/eTSvodxBF5vV88j6U7B&#10;1Orgj8DQaBPNNcC6KqwhDr0P0NcuqeHrnxdZxSa5bwC4ZxEoAyR6Yqzf2MSmIf8ACWwvJJ/AAMJV&#10;mx0jw9DdaTdz2yXV6hPkgy4C59qQehQe303T7q6gsJomaTdhiRkVy9tqWt2Hj29uJI3eIS/OuM9e&#10;9enavosDaFHexaDmfAO5JuE+vOK8q1W18RrNczx36ON43R7c7MfzqopMFqjsZNVOq2wCy4RIzndb&#10;7T/Lmsq10ffdaif+Ekba0bFFz0IqnoV7qdz/AGhaSqxkWMbWSDapH1GM1t3lrqq2ulrb2bFmVxJI&#10;XwFqQsN8PrqFnqqF/iqpb7S2+0QDCqD60up67dnxlqpF9a/ZyQqIEGSR15rEs7SCG7vg00sk2SXO&#10;/OM07Qo9Hj+LEr3ujTXEJlARM8Lnqaa0CyI2ur5tRV1wm6ZckHBrobxLFNEs7mTS5JiNpYbuTXXa&#10;rafDiG1neHQ5pZpIg0UYY/KfeuZW70tpbaGfRmVGbaoJ7d6V7gXLG90l44dljbLmMY6cVek1C0S5&#10;tVE8IXoStcVqNvaw+Jo/sLXJikGSo5x61oS2NyvgOe+WYNHG4EydWGaYhTdXqfEi/mS2Se2kA2oy&#10;Ahcda7FI/Cd5o0BubGxjLRMCpABFZ+iDS5PBcAEMRkEZz681mXVtAbe7DTXC7ZCQM4p2uJvodLfw&#10;eBbf4SWVtH4j0uyENtP9nZcbizDnJ6nNcJoN7fN4Li0uHQmWCS5m+13SznMuen0rLntEv7LxBE1r&#10;q3l2k8ayOQQBu6YNal1HpGheDIfLlQvJEu0PLkkn60WLSL19YTp4WgtxqIjhYnylEnX61b0298J6&#10;N4Mt/tmpaXNdlWKqhBYenA5zXjOs6v4umugI7S5WFp0G8Nl2LdAq9fyqDVdG8VWd34Suz4W1UtJZ&#10;+bLNISwjxyMg0pdh2Os8SeM/HU84i0vQ7m0tZZNglaM+ZKTwAOOBXMaedZHje4g1eadbwBWMcq54&#10;P3SCa1NMtfH+q2OlXUF/pgWG7AVyoUAqe47UniKLxN/wnWmyXqobiOBVUqvUD370X0sNI6DQ7TWr&#10;z4la6Y/DXnra2ZaWQjag4+UZ6c1Fd3Pg6TSvG8WteFodPu4bgiERuCGweu4VzVvr/jOO+1u1h1ma&#10;K1KKJ9kWGP4ituztPh9dWcv2/wCIhkkk58uQYIPuTUtajTOGkuXlv54rXVL2W1V/lc5z9BWtabzA&#10;qyLuLIQikUzWJ9EtvF3hW20qKN1+04kcKNoGfXpXWavol+/hDSLzT9SSNntQUKjJDdxj602yjkoo&#10;by11OORLUtuvFYwGTjAPNdnquteJNUTSLHSPDa2VvbWa/aLmLlnYDpkc15fO+uR6o6XiaksgJD7l&#10;I3D2r1Pwn4x8Gab4DW2fwO/2pIpRuK7vNLdyfapa6g3oStFrFx8D/EkV9f3aTxW77ZwCxXaOtc9o&#10;+j6fe/DTQ3h+L7LdfaXBcw9CDjDdMfjVyy1nxh/b/iJE8KafLY3UzOXeQZAJzjBrGutV0nT18cBL&#10;W5gN/KhdI03BSv8Adx0qXFNajp1HHYnurjU9O8RR2WqaNaXlucATrgjHrXZaFJpK6lI1lHZjdFnG&#10;/NecrqVhd6VapI5wSBvc5OPxpk1rJaYubHxBOSSCyBv6V5uIwbs+U9jDY1SspHpd5cPJrFzFPbRf&#10;8fAJbbWhfLaN4b+zmMFJNMZTkdciuAsNZaWKAXGnKJW4yx+8RXX2d3FJlDJGT5XSvJknB2Z6sZKS&#10;0PJNP8JrF8Q55V8XXAja+ZjbD68c16Dcx3UGmPGJJXV4cE54FXnsHGqR3SakNn2j519Kl1NkVEBW&#10;Mq8Yya1vdlKdtziPJlaOMh3UibIrXJ1I2doYpGcqo+XOK1DFDJoCtHFgouWArLBmWyvGMLZVTgCo&#10;m2mjWm00Uru5kS703zdIlRmPI9DXRxjUpvDF0IZ9srQgLKUyF9OK5W4a+udJtMWs2VmPJTmuhs4v&#10;FP8AYeni38VADy/3qGLp+NJXE3pucxFJ8RNJ8TXck2mw3kL5JZD/AE7VnSeKNXl19Ek8F3NsTdcF&#10;ST3r0K3F8NSlFxceYGiIYNz+lNj07Timp3Mmn26Rx5Odgya2TXUxdyqLjUJdAtiSxIRd2TzVCS5v&#10;k1y1iLv82MHFadpcaNIt8lvfbzv52jgVT1iO7bTEa1tjI6Lk/LzUN6lp6Fe9up4/FHh2KPQ7a4e4&#10;t2RlkxtYEYOc8VwF/YXui61qt5a39/BBNeb57MElUJPO32pdavr6W/8AhwklpdWz2143mlc5kz05&#10;rudXltLz4KzQPBGZo9Nyr9zgVtBXRjUlqYOi6xp194ikgh1S4laSAZ3k8H8adf6de2vjKG4/4SGe&#10;RJJgfLx9wCuc+Hdhu8aeKrg27ARSAbQOnPWvY7+2hnnk2OpAjH41lUXK9DSm77mS00snhxES9xGb&#10;Xnn061xOnWTjxH4hnivXRGZt4U4BxXoNrYtHq9lCVAjeNgST0ri/Gk2laUmgLB4pWNpHk3QryZKm&#10;E321Lq2Zyim7TxJ8QVYO0UuPLaQ7gMdcZrn7Kwkm8T3hRCVa8BKomMkfSkXVrlfEFpI1jbzJvz5Z&#10;bGR3r1jw0dNuD9pg8Ow2+YjhCc89/wA63jJxWpxuPNLRkUNnqU+jhP7FKMiLhlONu3piu38NahPN&#10;qAsLy3iNzFFiOSQ4DqPU+orFvtQe1jtydMkGZT92ubvb2G4v7R0W8RmI3FQQQR71i11OiOiszovi&#10;foVpe+D9CubNNPF7aSMxYMFyB1Ga5PwJevctd2Vy9uzRxGIo3RgeDV290jxJqGmQRt8Ub2GEp/CT&#10;nA9emam8M+HLHTPEF/O/jeW7eRgMhcAYq+Zpbmcqd2Uf+EC0uy+Mvh25Xxm0lnLqrSvaMc+S+crg&#10;56Zr0u6uriJfFtjdMqedbJ5chHDKOlZXiCPUIdKtbi2sXugXUlQ/K+lV7mPXNQ8G6TJcb4ZoY1xE&#10;Bk49M0pzckrjjDlZx8dw1r8afCiDcYJp2SU54JPSvS7i3DaNeutvHta3O0E8jNeJ+Ibq5tPGOgmT&#10;T5AiyqfmHPFev6Tew3fhLQZ0DHzrRdoB9OvFTJGmtzz7R7u60r4xMk91N5NzOfmY8Lk122qnThqc&#10;Fxb6ppsn8RaJhkZ9cVleK9LjntYQoCuFJBA5zXB6XYy2HiK0MupXIWckPG8hI9jSbu9AuetW19Kd&#10;Nk8u23YiPzHsa4L+3Zx8XYLeawbKXgDlh98E9s+ldfaMo0pUU2xUyAqVcHdzXP67o4fx5oV0AqMo&#10;ByO496T00GtTuQlodY5hiHmWwPB6Zrn/ABPo9zd/Di8SN4z9nikkg2jLIcc8+9WIWQ2lm6XpdlUB&#10;ueRirSXN1HJctG0hV7ZkkVuQdwxTSbJk7HEeAbfS7n4ea6974fWaax1PEbbsEkGvXrU21zZiN7m0&#10;y8G1RxlfQGuM0bTo7W0lEOrq3m3kjyLtxksc4rUkspv9OmtjcRTpC0m0NkNjmiavsJNmZqN5F4db&#10;xBK2mySMzfLEed2fSuPs9XvNS1TWX/4RuO1zMDblZ9xPrwOlda93Z6x4d0GfUNKjjktkmjbeOHxw&#10;c5ryCWOwt/jf4aGki/jEviGMeXvLDlvm/A04wTQ1UsetCxjn0yRZVBlWPIctzn6VzOr6Vc/2FuWx&#10;G+FiQyDBNd7rtukGt6dJFeEeZZx5QnHzY5xV3TkaW1u1mtomjeMAZP3aqEnEynFSPObfWdSPgLQr&#10;QWmnFoVcNJJEGZh9T0xXX6MID4Ltp4rsuHjfe2cnPcVx3iWz/s3xxbBJU8i5lwrHgDd1rasF1Cx8&#10;OzxxWiPGyeYFR9wfPOMj1raSurmMdGcvZJ4dP7S8ct6LVmE7+XFgDc56c13niK81C20OyRPDcEiy&#10;7h1xsHbivGdaG/45eGr1JrqAy6rGXtXQjySp6g991e938NtqNlo0oRlEdlGWHqQKzkzVdzx/TTH/&#10;AMLP8PmWGANHdl5IyuQO/SvQtYv9Mu9RtgbPSlQoqlVgXKgVzD2EsXx00u72jyGiZJBjgdga29Qs&#10;4YL6KSOJZFLZbA6ZpXGlc17Eac9jd2sOnxRweRgtgAMT7Vn2ttZ2euXyLeRYMpKqDTVci2gZHOwr&#10;kgcVz2oy+Z4m0N4bmQMJMMM9MVLimXGXKehzWsM+gwlTDkRngjNctDaxQS36x6cqeZIQ4AwK1bGW&#10;7SGN/PfBjGQehqxJLHLLIDabU+zsWcDoe1Tyu1gUranlt9ewaf8AE3T4jMUW5VyvzcEj0rrdB17V&#10;hevnTI3t3nxuY88e1eW+M7DWZvJuSkj/AGaeRotnUCpfCmqrJ4YvA1kzyj5MbsHP0pVKKaF9YbZ9&#10;U6dq5Wa1ljuI2DKMpu4Ndf8A8JfdWjWLQ3cSh8KYnO4HPWvkm31rVra9aE+G7toy/Z+ma1DfajOj&#10;bbe4DxTq2FYnHeuP2FmdDqqUT7y8JXfh2fy7s2cMUhjJeUNjDHt7V3ejyW7+MtXT/hIdPIMLEpvB&#10;yK+KtA13UG0G6iF4y77ZRJGDjJHpXO6j4g8aaf49024tfEOor5krYjMhI2jqM+4qY3cteg5U7q6P&#10;vVbLwDJr95NDdmaZLv51SQ4DA11NreTLczruYBowMFcZA6V87eCdfsLjwFod7FYqrygecC3Pmd8/&#10;jXqkOuZv7UtZ2rrsGQGxRKtrpoSsNzR1Vz0Fm0+ceVJFA7Y5V+awb7Q9PZJ2guhA2cgA4FYc2pPJ&#10;qtubfTow390SdPxq9DfTtqVuLm2mY54QNwMVaq6GMaEk9Hp2Mp9NvkkAkUnnh85qrqSah/wjptLX&#10;xrbrJKhDyFQfL/CvU7eTSJdLIMaqSmOea57UvDumTpK9vdTwy4OCrZBrSPva7krEq9pJx9TzHStD&#10;1aC4uGufiPbXUe/JVVHJ966hrl47aKFpxsIIAC/1pkOlarZXV4o0m6nEko3tvJ/HFaU8FvJYrBlY&#10;mMfVhyD7VDaR2xkmjKMNtJEmNRQqDnAkwaq3txottZMzSWSsqfe2gkmr1vpujRajiR7+VghJJYgV&#10;PaWPhW+16ST+w53FldAlXzgn6dxVKDauYTrJaHNXnizxHF8OrdV+Hl6ySFlt7woRtB/2e9R+HtO8&#10;WPbXWpXwgIlhJjhZwWAPciu18QarpdtHFNd+F9Pmt4IQEiCgYx0wO9ecQ65qc3jrTb6DwHqUWnvc&#10;bGhMjYVfXHStVsciTvdo6ZVsVeVn0VGfzDgntUttLdNeSskMSqvQbQa60WmgPZWk5umKSRBgpXBy&#10;aczeFbaA77uCLC5xjJNc86fmd8MQktn9x5X4ng12XR57j7PclYJAVSPK/wAqn8I640t81pfeDJ4W&#10;W1KrOHyrDHf0NdFq+pWMttdeTripEI2G1Y85Fcnpltq11qS22l+FLxzJcfPNIhVR6sSegFaUqfNo&#10;RVqq2p0r3WiWt9feUzLvmY/3iTW3pOleIdUW3muRLaWPmZj3D95IPXHYH3rqNB8KaNaxRTXnl3t4&#10;cM0kg+RT6Kvt713QChVAVAAuAAOAK9Shl93zS+48evj7aQ+8zdN07S7Ox2W+nQqSo3uRln+prUoq&#10;OXzfsdzsZQ/2dtpP97tXrRgoqyPKlJyd3qKzICmZYBlsDc2MmnZ/lXwT8YU/aXPibTr/AFSx8QR6&#10;dbaw7WK6JI5WIA8NJ5f8RH96srwj8bfidpt3awaxYWms2iKE2zKI7pQP9sDk/wC8DXT7CTimtRR1&#10;2P0MpMcdW/A14p4c+Lnwf1HQLN5vGkml3BizJa36cqfZlBB/T6Va1T4ofDqKaOLTrrW9ZuSOIdOh&#10;LY/3mxx+RrJRbdraiem52HjW0+H8/wAJfFx8R+HfCM2mrpzGX7XEufYITzuPQYIr4G8HfDtNf/ah&#10;1ubSfh/d2GgQeLFkCO2QkatkYckglgOlfVNvofjfxj4ls9R8S/btL0GGfNhokRxJOe7zH/Ptivbt&#10;J03RNP8ADdlaWHhzTra3SPCxxLj8SepPuTWqnyJrq/wJTd79CzZ28Fvouj28UMKxwabHGgUYACjH&#10;SrX40HGOteT+N/HNjpt3LY6bYRX2o+WfMKHMVt6bz3PsD9awcurGo9F1PRdW1DR7Hwxqt1e65YwQ&#10;patlnbkk9AB1JPYCvmc/fllFvIqSXskiAjnaxyOKo2L6zq3xDtLzXPEGqTnzS0NucrGfT5egArrb&#10;5EHlN9iXaFwAB0FcE8UpuyO2OGlFXZzrHLdf4uOOlIV5PFWXUG4fEIAxxiq7iTHCA1CYNEZToRjn&#10;OagYYT7p4FWwegKU1l68CqTEUcbiv7v8qayEBh5eeOKvBAA2BTSvI5yadxFAr/qyPxoAXoUOTVva&#10;2G+TOPelKfIxwM9xQxGjY7hpm3aOtWXVfJI285qCwb/RrpRAO3erMqnzUwGJ29KozZXA/wCmf609&#10;fuDJ704A4OUI5pe7cUCHKM/w9amAO7GD0qIfcJyOvTNTRHMzgK2dvWgBy9Tx3p2OBRzg8d6cOpOK&#10;YABwalXbh+OvSmc4oHXpQMlUDcOK0bUEvdL03WjiqCj5fxq7a7/tajPbH60gSPkbW1uIP2j/AIjL&#10;HNEkn9pkgkZrRgsPEVyqzC2gdFbJYELn8KzvHU0Fv+2f8W4pHIOIDGPqKbY63NEzq0Um0t2ftXnV&#10;ZtS0PaopciLGszmE6Sl3pVzLHsIBCkgGuW1HTdMu/DjyHT7dQQcKw5xXosV7Z3NkwkFuF2fJuXPN&#10;Z62Bn1KWNLa4IzwFXisnJrU3jJbI+eL/AMLaHG1z9njdJHY5288ms2w8LanFrMTT6lO8ZOQNhFfT&#10;k2hW0TQhrKESHnJINcpr2neMzDutbGN1Ccqq8qBVxqSaLSRwS6FYpbW0n7vcvT1p0djdLcT4f5HX&#10;CjNd/wCGfD/iHUfD2rS31rJaQISLd2+9Mw+98vUAU2TSL1NSaJLeWULIRkZxxUc1/kHMk7HF2WiW&#10;J1GWa5gjYCTd15z25q1JsOquCUwpwv0HSuintNRSO4j+xSIMDBzXNXMc8d87EEgVlKXU1hTcmbun&#10;y24SUMyKAOpHWm6hqlkkdmrxWDASfKWiB/Wse2IkRiXQAdQGq1OugSaPIkunbtkJw+cFTThO5nXp&#10;uO5V1zWtZfwLcpFPo6QmHGBgbR7Vw2jaXNPq1vP9lkc78jvuNWtO8I6lqPjO/b/hINRWyjvQY4A5&#10;/ec9z6CvYdO8P6nb6npkcMkSIhTPGc4raM4xRxRhK97HNx6R4ol1Czjh8K3vlMAN5TAAr1jwz4eu&#10;LeeFnIyFBOeua7rT57z7LZW8ng6xKtEoEuQucV0U62MWg7ise7b/AANmuasrq53UK1tDHuZ2tdCk&#10;k3RN+4OTtya8/wBQv9Sh0/SNSh8OT3CvM5eDO0jHevSIIvNeFv7ODDcCqseMUapaWklsWMVvGFgx&#10;sAGPfiuOE77nY5KKOK0nxVoF/psqz+HZbecKAY5H5B+vetIXFq9zBGlvyxOCT0rkrvR9Lj1aeVNL&#10;Lt52QUOOav6jLZ2vwruLyS+a3ZNPc78ZPA4A9aucbbF05Jq5T8Sajc2l9Ywx6e4aYECTstc5p7al&#10;/wAJbE0guTuBKsW4NZfhvX9J1nwxdJPcK9xBqJDxMPmQZ4OfQ1tare6eL3T4I5YkmWEBFU84rZLl&#10;Wpz21N+4KRWENyNfbzDnMeOFrkr+8vZERjfSnLfKuOlQm6v2ms42V2QNyPWrDm1MiINgYsPlHOM1&#10;E7PZGkF3H29wIfDGqzyS5MVqTk/TpXht5qfiDV/FV8zq0Nqtw6wQjk4B5JPqa9d8RRmLQLe1W6d2&#10;ltzvVD6jisTR9K0+08Gj7RFDyWLSPx17V10VZHFiHeVjntGsLqbw7r8Nn+9vftKeVzwAD82a9USH&#10;7P4d0WFp1842oEpx/FjnFN8O2ukW0qTwaYqF2wDnJfNdDqVs7JPhBvEe4EVrUncwpxaepx0l9NYz&#10;SM5HllDkseuaybC2v9c1rxFKdYuIbW2gJEaHmQ10s+ixX3ha4NzfzKVViVHtXQ+D9Mtbf4Y+LLpG&#10;G0W8iIx/iwPSotZXNZyscLoOjeHY9U12b+y7h5zMQrtIe3tW55f+n+X5bc5G2uQt/EGiWup6o9zq&#10;qxxjUZRkcknPpWlo3ifQr74k2drDE5klVijFOoFZyaZpTlZanSaRY6EniyNptoLTE7SeM0viD7Sf&#10;HWhRxlTCh+6o60+5ts67M3+kqu7IAB4x71YtJIG1HUQ9iZWSL5XPbFZpGrkaEcpbT7FJJkjVVAww&#10;9ar3WnaVEkssO15XjzxwKxm/tO88UxJgpEk3yqvfB7mtiZp1vLKLy9xUAAZpqXQGup5tcx38vxU8&#10;OQzQsWW7Jix6DrXpWkW4TUvHkvlp51ykQGD93ZWHefZ4fip4Lu2RP3KS71x6itKwvo5vGk/lWNyF&#10;yT04pOTd0JRW51lhPqUbNIclghB461mSy3760GaP5fNJwetXftBWK88vYCF7iuL1DU2i1QKJVDNJ&#10;6/nSSFJ9jqpriwicyPbIcwEnvjHb8a4Xw74p1WT4y+NLSTwckVjM37mUN/x7lT+u+ptQ1KyHhO6w&#10;iM/2Y55zjNct4d07W7vU7+ZZBbQLc5DEZaQ/4Ct6cXc55O/oea/EOy8Xar+1MlvBoksm7UIltUQH&#10;AXPLsew719E2mkw2Pw18K2bXLzzxaaglbPVscj6CqM72tjcXLQ2FvLeSqomuSOcD09K1oLrzNK0i&#10;RbgE7gHLnpmtJvoZU1Ztmb4i1SDTvhho/mNs81X3qO+Ogrm/DGofbIQ8dnMqrIcZqP4jxRyab4ZE&#10;lzCEjJONw+YkVqeDLAwfDe3l8pQXYNk9hWfLpc3Unc6O7iMujxqZip2kHiqtvY29r4XnlW6i3hiT&#10;ng1qzTwsWwq5CAcCuV1VdXZVIFwqsDjqN2PaojuaTdkY+sXkz3ekp/aDYa5A2hua9EgtwvhPQ1Rd&#10;sjWYL5HQYrxVYL0eNrC8mvYjHBfL+6ZuvPpXtkN/bz2tm6RIu+0VTGB93Aq5LQxhK7OPa08DjxB4&#10;nY+EbZbyVx59xuyXI6fSuZ1GBjHceRAzEkgZ54rrtStLSPXVmZgvmtyc1yXiPVtOsdEgSOESStKv&#10;TsT0qlJ2sTKCTudb4Lsbmz8Pa5J9jy11Kpdnj7D0zWpfWskurSusUWQuV45H0rI8Hal4pvYnivJ4&#10;VgW1UwhY8bQR611h2JqsgyGw3BrKUuiNYrqcJPPr/wBp1WzHh8iLyyFus5P5U7R7FhBta7mdvMYl&#10;2PWulbA8UXfyjY4IHHesnUJJNPtLmYyK4LFgnTHtSSNuZIttZ2iTxM9tCCG6+tXs2EdrKzJgbMj6&#10;jpWLpeoSarDC8nhm4tlQ/Lk/ex3q/cx5LxhhwOtO1ib8xp2Wt3/mFgGxgqmR0FOu5beS2gZliMhk&#10;yzY5Fc5dMYPD+5bMs28AACr2nkvpaz3EW1BHkA96fMDpo3La4vGVIUt2KqnAFZ14lzcXsivaspQ4&#10;TPP1q7Y39rGl9IljESVIB9KSOeSS/uX8mIEAkZNStxuOhj20OlW17eB7G2EhiID7Rwaw1ttOfXb8&#10;FLf57jCk9MtUesajaprkiPN+8eQhF9KxFvYTexQqbgSSOPmA4H41tCTic9SEXsddr0sen+E9G06P&#10;xfbyTfZXPlRYxGG+lc/4asXS2vbk30zzlmLFzknNWrTRDN4qE8+oynbtLl2yT6V1Etq8SE22m3D7&#10;ITkKOGFK9ybHLy2klxNrDTu/lRRsxYHrXPWzmbS5vs1mWxfjaWboFNdBfX7NpLRQ2DKz7g57e9ct&#10;G8Vhouoz3GoWUMMas7PI4VVHfmkpdEDjseh3Nzby2OmvLCV8u2QYz1IHavI/H3xF8L6JazRTXsU9&#10;19n/AHdnbsCw9Nx7fjXjHxA+LcZsLqw8OqWkCsjagy/LGD18sHqT6nj0r5euJdRutXvp7jU76aWS&#10;ZmklmcszE/WuqlgHN80tEZ1cYqcXFas7Hxv4v8V+IvFKyXV1JDaRsRa2MLERxL6n+8x9T+FcbGgE&#10;DHyCxPfpinxIqwE5JJPJqYY8vO3v2r14U1FWSPInVlJ6lIrcNc4JIUdx2rodM8QeKLKFFTUmmg6B&#10;JiTx9etZhDbT8hoW3dt5E+3C9+9aJmLVzvYfG6jTrkN8KbNmxywnOM/lWPc+Jb24W52eG4o8jorc&#10;CuWWEI2Dz1zUyIoZiqcE027glYsm6vpRKXeQDf8Ad9aFVdzNtHIpiCUq4KgAEVL8u9sZ6CkVceOl&#10;B+4MZ60zJ2N06Uwuu09elAE7Odow2arPJgPkn7tV5JMRSHcAB780lvDqN5qlvFb2U5ywzxx+JoQr&#10;jN8klzGqByCeeK6fS9Immkjll8wRK/yqeC1bmmaEIbu1jkhjkmZgWX3r0qx0+0R0WRt8gC7YYhnn&#10;sOKdkK5zlvYxR6Pc7bOOICHiTgYrd8KaFrV5qRf+zJRGZuLibhSPX8K9LsvDVo+i2t/rcyWljFh1&#10;tt2JJccgEdauanqcN14TWLTLKK0t4VKbEG1sDoePWo5r+gN3NjTz4e0nSdRhttPt7m7njUTXsgzg&#10;jso7AVyl/qE8+qarbXd3MR1hlY8A+1YCXbw6VcfaNTXIztORzTtP07WNYvLR45byGBJeJWQgY9R6&#10;0noTYbHfXVxdX2lvpTSyq2IJohnf9cdMV3nh7wvGtpFNrmvrcxpMrxWQHGQeNx749K6PQdG0LTrW&#10;+MWl7rhkHm3UoBdz6DPQVqMYjNL8rkk9CelTJjubX2mBlt1FpEIxCFVEGAFHQYFSpJCpXbEq8ng1&#10;hxttdiT3HFW/MZmQllBC4wKz3Bs1RKskzYKDB6UfMLkqWrPjjIAZZWyW+bFaaIreSdxyBzzTQiMw&#10;TO5MR2naam0q11hdXm864d0WXKnFaUD2yyxqzsMEdBW7FMEdf9DQqVFNsm7uSQRzvflVs2IGMVyP&#10;irx58OfDWr3EF5r6z6qtiSLaJc+TnoCfeui8W69YaB+z74v1h4LdpF05lgiY43SsPlx+Nfm5rl7f&#10;X154p1bUNSkmurzWTI7PztBOQBn0HFQ03oi1C+56FrGqya38YNT1W+0mOGK/1JsIF/1aj7pP1r0j&#10;w3oOuvc3z6L+0lHbywKm62kuhjB6d68r02WJ/C2kyCyiZBAmUx1HevSdE0PwDfpHPZfE3U9HuflE&#10;qNd4+b8TVuNkW2tj2jS7L9oYKF/4XD4aMfGG3g5rsLXQ/ilPNaNqH7Q9hHGGGTHcBePpXAaX4O1u&#10;O2hdf2wX2ADH+mA5B/GuvtvDfhtZrc6l+0xqlwUILLHd9f1qbGbR1zaX4Nsprff41vr66yCc3HmZ&#10;P4V0+jsW1aJvsiIqRYRR6Vx+zw5bNBFpPhyeeRyMTOdx+ua6jSkvItcsxNKheW1YhR2NZSGj4q+I&#10;4jl/4KBfFqKWdRGbuAt6ZAqPyLsahZPFPIFiXICdx+FZPxAlc/t5ftDRSTEv9rhKN9BUNlqmqWyh&#10;0nVgoI+cZ4rppbEyi7mrNL4mm1qSdtZmWKKMgBu+KdDrMr+GPFMF7oRZimIZQcYxVeTUgfD0LTaJ&#10;fxLK7bJfLPlk/XpUVs1tJZzJK1qADkHI5q0Zm74aTQjoWsG4c+e8/wC7bHI/Gukmg0n7PbmbWZNw&#10;jOzcc/SuN06a1i1HUT9m3qMcCrlxdpLGw/seXbvGDnpSYG5bJrCpdta6XPIXPGHwCKYYVmuruKae&#10;DzlT54y+SKii1HUU0TbCoBWDA9RXIPHrH/CZWt8l3c7/AD8yAk8igDtPtWvWvhu5tra7QAKwUbeB&#10;n2rn47WfzrB7jU5SWnLMVGOa3EnWWQvOhijS3yzY6mstrsS/PHDMFLkRl0Izj60wOounWTwU4jvl&#10;YpEBnuaz9P404rJqEhc9fmrKsLqU6tJbvoFyd7fw5I+tXb62uop4mjikyWFArF+4tNff7JGjv5O8&#10;HIbtWna2UEV0rC+AkKDJJ4FZaajdwJYgySNuXGCOlPUmbWVSbVSPN+7g4xTFY6CXUUtVZv7esVKx&#10;HIZgc1ydxrEcrWzRW6uzXRA+XAzmp7jQ3fUjEfhZcXkZYFJzdEfpmpho0sUsCHTxEEUHZ3FCSBGf&#10;cXN3Ff6d5lsq+ZGMHHArXgW8isYZhfRnzeoz2qxFZR3TW8V1DhEkG0txkD3rqZIPCUWjIs1yhCxD&#10;aob0oHcxoZbKC2dpbfe0ijIrLkltl1+ObYiRNLlULf0rVlbSZApWWJccID6ViT2Nu2oSSHVmcHnY&#10;D0pCNeXV7y5vLaEQxxQRxYGB1p2xpbO4Kx7ynKk+1ZcUEkcN9I9q6psAGRWcb+7tdViKiQxM/TB4&#10;oQGpHf3U15NDcafhVbCnp0rVZANDmmh0u2Lx/eDdQKqQtpNzPbTNdvEFTexCelSS3mh3Gl3TWmqu&#10;cErIOhOPamAlldpcQX6SeGYlwMLKV6H61K9z4mitbmC28FpdocfN5wGBTdKMNyjxG8tYYopQCMgM&#10;1bGsy2Nj4dP2XUYvOktyCu/J6UhnIq+uT6wIns7S1ZVOV3A7fxro4PD1sfD0sreN7KWcqSUcDA/O&#10;uXsnsZ7XRc6nfRXTTt5xIPrxzTdag8Qwi18q/vniJ5ZWPI/CnsFrnY6dCLbz/Pv4pDg7VHIqPTpN&#10;NbxvObi0kEbs2MLgcVydjfX0VhHJJZajIo/voePxNbcGq28xQCwtwe24AY/GmkBdkiWf4i3MUZYx&#10;BsoAelazWbeXcRjU7iGTyzsIb+lZFutyuvG4tpfLlKc55FNnvbiHxBaG4RncyglweKLiKL2niVdU&#10;aGS7N05yY38vH05rmL3T/iLLqtyg8KzrtkIXEv3h613WoeJLttW0y2i8ELFuQLHd/eyx9qrqnja1&#10;vNTuJ/H8csnkFoisfCD6e1AzH07SPiRDapPdXAihSEkIeTW5pvizWrPUoUWTUHAnAIkDEHmqejX3&#10;i/UtVnM/xHvpraCVt4NvtU47ZqTUJo/teqyJFZExQsBlRyadwies2XjnT5LdBeaZLFmH7xOetYen&#10;fETw0vx81DR7ryII5xmzvGkAUn0Ydq8W0x9WudSYT6NJsF7hW/GvG/jJYalYfEjw7cjQtStBNAu2&#10;dHJWQj3zwRWbjZnRBqXqfdPjTULlvC6R29zbOJTgGF87h68Uvha1MHhGxeQ4Pl555OTXwt8OfHOq&#10;WvxB8L2eseMLhrGW7REupCW8rJ4DZ7Gvvm2udMk0rTntdV0p0exQhY5gVwe4I9acPd13HNWVkb0M&#10;qESjDe1QTTRxzSld5YRH5iPWqDXIitTm305FHVnlAA/E14P8Svil4X0e11a0s7+z1DUmtSgit2BS&#10;EnuzDqaKlVNaozp0nc8n/aF1SG7+JHwdtY9p+zTTlz7k1ymmxXJ8JF1VtoscnA9BXltzqmu6r47a&#10;5vb8s51BmVeyBj0r2HTLiKLw5OPL3BtNKlfqKimmlsdTirpXPW/hKXPgnXpNp/e6gRn/AHTXuVkM&#10;ayrKo5ZcivGfhUqD4eThYyAt7KxHpk17RYFftxwDy1bSd0jC1mz0KyC+ZbnAAKCtc8xJlejVj2HM&#10;FuN/Va188gBgfespiFOfl+Xikwdw4/WlG7A+Y05Qd5wO1ZlDwE4PtzzTwozjNMAO1jtoJPmDnHFM&#10;BwyJAMjG6lbbvGBzSdutHc4FAC8YXA+tJhcHil9OKXueaAE70YXJ4prHA49elL/GPpQAoxmm5PHF&#10;Ic4Py/Wj+InH1oAYwGwZFRlW3HC5xU4IxjyyTTwBvYgHkUAUyG3jEY+lNBbAzmrbAZPynOahZevB&#10;HrSGVyT5pJc47UoIIYbx1pZIlK8XDY9Kg8tllGHLYoAsbgYiD0xTePKXHrTRtBkJQc+9GVwfnFAy&#10;XI8phsBNQ8ZfI9KQsoz84NSZBQfLyRQIQZ81TimkAyHH40EPuHzNjPSn/wAJOTQCRFjhs4PpTSDg&#10;jk88VIfurzTx5e3lSPei47FUj7pC0f8ALJTuAqw4QjCp0qMx5VjnoKAIzgkkFjSj/UN8w9qesZEW&#10;d45PSo2wCnU8UAPicbJMhM9BSndsTOOpqtj5myrDBqXKlR8xOKAJMZx8p5p+P9HkO7jPSmDcFb8O&#10;KkyD2HvQAznI4o5x1p5C7xgdBSY68UAIOuKcMhh0oAQFP3mCeopeMvj2pgA5lTEbYp5+5wPrTQSD&#10;2p+Qd3ApiAGTyXBgzjGKltb3U7e9jKajdAbhwCcU0Y5GeKjIxITgZzRYZ6Hpfiy9iaBZRKV4ySa9&#10;L0vX9BuYYlkuIUzjknjNfORUmUHgYpxlukkxHeyqR1I7ULQlwufWiWsEg3xXkBXHG1s1VltcTuGt&#10;yffFfPWl+IfEln5ZXXrhkBHVjXpmkeOLGeOKO7t0V+AWIxRqQ4WOqmtFDyEWYPFVJLCF7Fj9jUeo&#10;res7vw/c2o8rxHagnGFLCrMtvOqFkkVxjPy85FShpnnFzpKeaP8ARgRn0rIl091ZgLcn0zXpkw3I&#10;xMOMDoRWXJGjMT5QOBTQ5S7Hz346+H+i+I/D0kNzokQlFswWUDBB7H8K+FPG/wAKfiX4f1TUGPhL&#10;Wrux89jDc20Zcbf9oDoa/W1IYuDsA56VZMVu8W2TR9PmTHKSqCP1rSlPlZKm0j8M3S8SMRy6LMuG&#10;wdwwR9R1pjREqhjKZxzuNfsR4k+GHwX1u6uZL74SaJFcOpxLaYibPrla8K1r9mrw3NfXMmm/F/V7&#10;dDISI51DYH1Fb+0i3Z6GqcWux+eCCUWTFoIThsZFSgyiJdluSOMnFfaN3+zb4vjaQQfEWynG7g+t&#10;QQfs8fETzlB8Y6Woz6Z/rWijDuJcv8x8drJ+9ACP16YqzH9oM8paxRUI455Nfb1j+zjrjXkX2v4s&#10;2SLkZ2IM/wA69c8N/An4WadPZyX015qMq4P75hsz/u0KMF1MpSS8z8/PCvhTxbq3ibR4LLwbrcnn&#10;XahWMbBMZ+8x7Ada/R74V/DTw7ofgyKW7mhlvHsVM02MDd6L7D9a9S0/S/D+n6dFFZeC9AgRYtq+&#10;XEoJA9xVmWW6LIoJCjPA71M6ySsiG3LRaHN6nbWkTqoeKQea2Hx2rNW0tpI1K2seMVu3FrcSF9xI&#10;GeRRDAI0AUc7e9cfU1VrHOSaTbMM/ZYzzVRtHj3J/oKgDvXZ5AjcFf4qj8xMj90KuyC5zMelJlMQ&#10;5zWlHpRwDtA54zW0kkQIBjABFTi5gWUMygj0zStqNyMhdNQAfKOKlGmRZ+6nT1qW41G3FxIVdSoH&#10;KisSfWE8+TEv4ZqXGwXZqRWUYv4yChweea/OX9sS8H/C9fgZCJR/o9rM3B9a++odXj+1SkNyT6+9&#10;fl3+07qT3v7bWqRB8pa6fHEvzd+9RC/PfojWmedQwPLpFvNEVYeSNwH0quBKJH/0fA965/RtVu9P&#10;1GAsC8Hm/Mh54716m8Hh3U/Cf22w1KBJAB5kBODn6V0p31Ce5yCZ2jKc4NSwhCs5Ktknj2q3PZ3U&#10;Myl7Z8FetRIGCj5R1pkEixxeTGQB3zmnLEv2a4zHzmm85BJH0FWoyu5cgYxzRYZE0DLbQEYOT0x0&#10;o8qMNnYoyOa0RJAYwN45I60yWOETL+9B+XpmnYDP2ASAqxJ2nINRTANZ2gZDkbsVbZkDPhQPpVSa&#10;Q7U5Az2xQBksg88n3pjrH9ptRsBP2hSTmrDMu4tk4zTLb954mskwcm5U/hSaBn6CfBTwH4S139kz&#10;WEvdCmme9tGEwCbTGQPkZW9R1rwX4kfDzxt4U8ZGKfTdQudOlunaxvljJV0z91/Rl6c9a/Qf9n62&#10;gt/2HvA0i2sas8DHOPrXf69DoF/o6WOq+G9Mure5O10ljBAPYjPQj2rjnVkp26Cja+x+MxY+a2LZ&#10;Se4PUGkGWwWiI54r7d+LfwMRNP1PVvCpk86O3aVtOZv9cnU7D6gdj1r4muoNQh1GeCbT7qKRJ2Vk&#10;mUqwcdQQeQQafLGWxcou+gzIyenvzTCGyhqMLJtbMLBt/rUp4A+YdOazcbGYnO4VKMGFuRnNQEnZ&#10;1pylvMXA60rgSE5QfNzSBJWEhwxAp6oxAzERyakjd083EGQTyae4Cm3ItfMMgwoyR6UsTzS2l4tu&#10;yg7CDmnw+bcar5QaRYwRvJ6VYltDBrgSM4Dp0Sto0rgUdMsr1Lq/aZoy3mE5J6101vBatIWN/GDn&#10;5tzcCsp1uBHt2Ss+egrMvobtrdYkvZg0h5AYjFbxVkBq/wCjj4o6ej37C3aTDuG4H41p+IJfD2mz&#10;6Jcx61DKzjJXjj0rntPt544ntbnTnk8xwVJbn86NY0hpryyWbEqLF8kZkx+GaoDpS93q/hjw7Kmo&#10;XAQN91FPH1xUx0zULPVra5ZHEYVSWzyce1cFZS/ErT3n+y2l5Z2nnABPJ8wEdj3rrn1PVm0iE6lr&#10;se3CjJXbnPtSEdRe6nBN4WkLwKYvJ+bLc8VyY0/QrvSpZFvlRyScZ9KdPbxNE6jUEWNogRhuDmqN&#10;slompEJqjOyNzGv/ANaloO5f07+zLe21BDKhZQRhiCaitd9z4400NLHFEJGC5FbkXh+XU9F1J7L7&#10;dDdRgZ3IcGuTutO8Z6d4nsILu0tJ1kk/dzwSDPHqOox9KLiPRdSvmtPCelWyJabwfmdYRyPrisC4&#10;1C3bw/f5lgLNDheO+K4S71Pxu3xKSwOkPPHHEPLiWPO5T1Jb2ro7LT7m41CHy7GQbTllLcA+lFtB&#10;7Mv6XZWS+G4rmWxDNJIxAIxmsyaWyXxkqPKYkfouPlrpriPVE0JopJogqDChR0rCuYLd7VROqkqv&#10;D4xQA+S4kt1uVtYrV3MZw2AQtZ9n4n8QQ6bqttJZWd3cfaMIoQLgGun0zStLk8FXM0OtMZRG3mK3&#10;8OKw7ax0O3udTundJpDcfMN4yMUAZs2qL/a1qb/Q0kXeG8nfjBNdFc38l14btkj08wR+ThAE6Com&#10;tfClxrOm3c2myrEo4UZPI9a7DSp/DE15ewC1sV8uEYViBu9MUgRyuhWRXU4GbUbrJkzlgcCt/V4L&#10;K7urFHmtk8o8OEHzVoXYvTBP5Wl2yxA8FSOBWQ/yWbbnfkfeNNJDvYtRNawaVDHHo1rgRkM4UDNc&#10;5d6hBb3KyCKYKCxcRjj9K04ZEe3v40kMjhDjFYltcWEOp6qmomRAuQUaPO7PSnoIm0ueG8vJLuOK&#10;6CrNwjZGauXRabW5WMpRUj5Rea19DuPD7WmrxjSLdkIOxh8u0fSq+rPpsGj3QtfD372WU4ffnNAG&#10;p4aHh5oboajqMyQxsWQkHB9at65qnhm401YNHtFZY5AHmI2lT7VzSwaxceAwiLEkiwHHHqKs+H9K&#10;hi8M619rv1LmfJGMYpAPupbpfA93vvxJJsX+Lmq+mw3s9lPskV5FUFQW/rXWR6Rolzp8QEl5vYY4&#10;JxWDJb6bpXjJxdeL54LYJl5NpJHoMd6QDre91OHXIkuPDRV0HD+1dJLrIm8JyQmxA+XhvX1rl/7U&#10;068vgLaa5mVnKxOYiCffB5rpdOh02EeRfaadzxHY3bmmCI9GfRpJNXjh1f8AfSwMBn+8B61c0y1i&#10;ttF1Bteu7OaB7pykLfMWGeBWbb6HqJ8ciKymsI42nykryABc+prsZvAeolbWa/8Aj488KpkxRKMA&#10;nsDQkF9ThppfBx8UxtY+BLa1BkwzqR0/pTLnVWtJ5/K0K/niLDLJGT/Kty90vw3b6jFbRzRKZJVU&#10;l5BuPvzXb+Xb2Xw/tY7e1t7hjANrGAEkmk3YLXZn+HfFXw1j0e2N98I9aik2A5y3zt+JrnvFt7o+&#10;vawotvCGpWCbcJOkxzgeoFdDpHhjxRqOtG41JbGCyEoaONUAYj6Ck8TWOiWXiiyFjq8LF0CmNQCE&#10;I96SkpMdmkcDB4W8b2vh2K5tPjjK8O7lJLgggfQmtq31DWItEkgn8XyTvsALrL/hSG3tmu9l9d3j&#10;Qs43IkxUfpXHeMp/CenS2I0tZy0kPzbpSwj/AMa15kyYqw/xLqei2HhWaYao8lxKpyoOSM15tonn&#10;XuvNL5d5Gju20EHnPWt7RtJm1CaW9u72OSOEFkR24J+lbTy/ZrMMrWqKpIjCRjj8qietuhSRbsdI&#10;8F2ltrM1zrskbtEzMSckt6AVyt9FDNcWEizXggaZ9pbgkDpV21ntLnXrLz0nc/afukYBrshHoc/x&#10;O8EQzQwrbRWj+ZAg65HGcULTVis2fXGI0Tll59TVRyXvmCxdOhp13BO7W+J3GGHAq1bxqlzb7ohk&#10;gY5rjOotWr4t3QyHJXoaafPW6OLhj8/rUt19kW5s2QqKfG1qJ1YupyvWgbJE8x4jknIqrIGDkbT1&#10;q8GRo5WVB+dV5XizbhioY/jQBDGn75C236EVqRwaYUQNFGHI64quoXyskDJHFKCMj13CgZVv9Ocy&#10;LKk6jb02nrWSHuFlZCrDB6mumkkco6gsBtGaqm1jks2JK57GhA2Y8pl+xIyyMSBnrUMV+4EIa0cE&#10;Njr1rUaJkjYCMEbTWf5ClwxhYMGOMjpTETy3cwtt/wBnz8vQ0lpqp+0xq8TqD6jrUUcM0uoIHU4B&#10;+arV1a2+5CkCDCjtQBpC8DyMFhX5hge9OSICbIhYfNyKNJ08tFcSbwVXGfattoQCQDkY5qbWAz/L&#10;UkHyowMdakTyVUbVQnHXFXVi3lF8o9PWs66ieKR8ycZ7dqdwFk8vcf3a5NQhBljtIOaiEinblu/F&#10;WUZcjIGPrQBVuwTZyqE5KYrCtoJUvz8zfe5rrhGrlyFzgd+1UZYwLtR5fOeKAKTMY5F+c/MnGe1J&#10;ZyytqNwFkYlW59KdfRSNb24WQcdafp8TRzWx3HJznjrQBrwtEZQ0kK7sHrWPdn/icSYQYz2qzfG5&#10;AgEYOec4FSWdnNJpt08kpLFOCT0oAyznj5agG7z5Dk9avSQMgYfaT94/jVdFYy7QP/r1LGSrMTAA&#10;sRwOpprWxltQ27jaScCqt07Qh/ky2zkVa0q+hexu1MDA4OOOtAESTW0GnsvzOxYjGKx7me+kmITT&#10;ZyGOD2rrLSysjrMk08iYD5VCOK2n/sAvEPs9qhK8DigNDy2z0y6Gqagf7SlZWYEoT92ukVWhsFAg&#10;XA9RWveaexcy294wKnOAOtMtkaWOWOe2UMMBaYtCnHdxuFVkAAHGavLFC+nXJEqBgMioL2xjESYV&#10;QR1xVVBcKqqC/TGc0ICIFxczggZEgxWn5qeRApTGF/Os3En9osWwTWjFEZCAFBOelMSB5LYRdIzz&#10;3p6CKSNNjQq2OCKgntcXLqUwdvrUKRtG8BFyy/PSGUtTg1kLtSZmz1xUemzXMWnzLIbhiX5GeldT&#10;JLC2mx7yu8Lw1UEhgKXhzEDuziiwi/bpJLpTyhm3FamtzGEufMUb17HvVW3vFjmVPs4GF496G3yP&#10;PKYygYnAz1pWAkYr9sY/Y0K881mXm4zK4bAD9AOtWfMwqAynkdKfCsU0hXcgPbmmmOxJauXtNpxw&#10;vBNLsDSFdqAbuuKmWNUnRBGetMniulaEpFnI5zwKALghBskCLHkKc1nxtLFfXXmQDAfgk8fnXNaz&#10;4l0TS1RLm/Ek7g+VbQncze5x0H1rynXfFfim+huY7fQZLWKQ4BDEuRVQg5GcpqO57hrfjPwNpmjS&#10;eddQ3N6VCw2sHzMx9TjpivLdQ8SXms6NrcU3hnWrCBYSftBYgyg9AB2xXnNpofiU31pdR6lZ/aGl&#10;3ZnIP866i9h+ILeGrb7Xb24jGAXjjxgevFdUaKRzVK7ex5sbWaLxVcrb3Es5eViS4ycZ9a0pLbxP&#10;LDZqbW2SESAvtkGf0Neh6LbaAun6z9oaN5Y412s3G/PUVz+qf2VD4kuns7eSNSAWjMpYE1srIwu2&#10;auiXGkJYSW11YWePJwDIgP8AOtWGOy8y7jgsrMRvnBAAArkIb7RJIoludLfzBJ8pFMtb0n4z2EAv&#10;Z4rEw5JwccUhlDVrGa18XTzx6t958sDJ/SqWo2Gpaho2lvHqykrOCyD2969UTSvBWqTazJO13tii&#10;O2YuUBA61z8b+E7a4m+xTyLZwzMDICWZsdeOtPmFY2dG0zWYfBcLDU9OxJYjzd1wFJwOOprlXuNH&#10;g1TWZZtIiabDqQgDcVnaw+jz2mpzxr4huInx5eyR1Of93NVNG89pZ418P6gDs4EkRJH51GqY9DR0&#10;nxPa2d2I4vhkvlGdyryHJJJzkg1qX+t6xf2IkjFxt8zoFIA9q5y/guo5G+0aNJGxJKkx4GK6jRJY&#10;pvA2oqmnxIEjO0gdTVpEbsy7K18Ry609xP4VHlNjFwZRxj2zWnq9nrkmmobLWpwrRfvY0YjJHTkV&#10;FbXl00stq7zKPMIyCT+lPuNQn0rTLtzDLd72GIicfrQUbXgfV/FEcXi22k8A3A+wqvmm4Y7XU9wx&#10;rQ1HxBaXVjrCL4Z0oIrYaWIAnI7ZFeey+MtXfwb4rhl+D4MdzHtxFJtZjjAywrU0LTL6H4d2U0th&#10;HG8yNIbdJA+wdQMjvQ0K9yfTJ9LHizUZ7uOSKAIPnxnj6Vq3N74angnfTXgn8viSQw7Sv5ik0p9C&#10;uNO1/wC0WYgMbAFnXqPoaqEaUNcuorSQPAT8zhNoNAEa2UEljfzpqLbgvK5/pT9OtrJYLt5N5fdw&#10;fSr4iSPS7h0hm+cdO1Z8N4Irm4B0Ytwc0XA7Gw021fTGmW4sJFKcbnG4fhXPaxeJBdWMR06FTuI4&#10;QYrnhHdN4v8AtSa5qtuivu8oM20/h0rs57/wJJ4KYXphmvTFiKJepI75FMG0c9daprCeFY4hbRiJ&#10;Z1P7sYJz7ite/tUm8Awsl9MXazG1cnPT1rmkubGS6jiksbhF80bd6kAD6966mEzpNBsWIRbBtJOQ&#10;KCTiIINNstPjmu9FvZWSQkK7E/oa9D0rxJBcaFb2+n/D3w+J/IKxo8KZPvWbqsURu9JleNTHJESf&#10;l44rF02TRv8AhNbCW3tpYnVnQBRjJPFAEmoaLrzeJRd3vxB8OWry3i4hTbxz0rV1aO1gt9CtE1+O&#10;4kexHmGMcdK5XxZptjM1ks2teKLSVbrcjrvIkJ7Vc0QCyudCFzBLIuFCyytyQfrTa0Gc4n2m38cO&#10;i6Qjou5ihH3j6fjU8c/jS8vtQkXVBo8BmCPALfcVAOMg9Ofaux1+Tw6niiBoxfySmNdphgYgE+uB&#10;XQ2ep3tn4ItWuvhla3UKgFpJQEwD0zmi4jkB4Z8Uw2JvF8RXt8jQbmkZcEfhWHJ56WOro8F4szvh&#10;SWOfwr0yTX9Zube3jsrGxs4Svzqh3DbXC6pa3knjbTbxPF1w6o3zxeRhffmm0Sn5CaHda68jWMvi&#10;q5t7d5h5zuC3y+grtddtPC9p4K0dYtdeee6Q+QpX/WD+LPpXj+t6lfRfEbw6ID5duJ1859v3uea9&#10;bhl8O3/h/wANJJqcEYEAxNxkeuPSkmPlLk+o+CdL/Zr0ZpfDumPfcraW0IBcs3Usw5rntEkn1HSr&#10;xJ9IEH7hnXa/JGM/hioPFWnaFaSeC0ttQt5PtW4o8koOCPQGpNO0jU00T7bafEiNJ2gIkhPQD0qU&#10;xsxbRdHi8b6nEsbsZp2XczZ6cU3VIoLO4uJLdYSXUkZ5wazZ7LWE8WJIRJ8srbuOhPerdxbXx0zf&#10;PcykE/exnFMCLTL5zvlupAcsQMjtW3F/YU15vfUItkZyDt5WshrFB4esGe+6qdvFWPDqTf2nqxPh&#10;I3IjkAaPdjOaLAdDDceDBO3k+Jmkl2kANAQB+NZMzXS3OpwRM8qXTjEQPBP0rS1m60aO1to5vC2m&#10;2khZdscZBP51mXnmxafol5aX1uroVZWduOOuc0yVHqQL/bGnXheTwFrMYLruKgkc+w9a6TUwzeBk&#10;upbWKEfYi+XO0jjIJBrh9e+KGopYy2ln8M9OluvsoXz3XcoYd683OpfEPVbLW5NT17U3tzndDGhR&#10;CPQYx0potJnbap4xFt8I7ONJhPNc3DoI4YPlkI+6WccfLWFoUlvr/iLwlpms2Lw3gkZ7G8EvyyEc&#10;7WHqOlYz6lpsXwbudLh8HQ8M2ZmG5gT3B6jFZem3DW2j6PPFYPcXEd4rRPvwVOf0xT3RdrH0lbeH&#10;vB1hNZ3N/wCM9PN3FEfs/mMNseM8lM/qazNXuvE174dureLRdBNhsbF0JlLuP93NeJ3V1bXnjrU7&#10;7VptbuHmijG2OZlVcDpxWta3lmNb06Gy8I6jbxAfLIbtiD+FZpt7gc/e3nim11PWrDT/ABNfrBc3&#10;yeeFBGCp7fWu+TWlubbw5ZX3hIRzwWyLHcyvjdx79a5vVi6eKdHkNtbsfOHpg/WtbxXpiXXhz4Qz&#10;S+LrSzVoGZxbuGbI+7nHNDSGWdV0/XIWt7mDTIZYGUeZsXOK5SSw0mfWIBcajcxDfk7Vxgd63IdX&#10;1Sz01LZvF5u4/KAG9OcCtKK21C7t5b4eGVCpATtx978KYis9j4FXStJW28V5PCjcnzbz+teheF7D&#10;XYb2yjntPPiS0dkDHA6fLxXlNtoviPUvG2li2NraxrcFnuWcDymU8fL3zV/WtU8faZ4utI7n4mJJ&#10;MIwqkR4GB0OPeiwn5C+JR4ruPF2tHU9Kt7cC7dbOIRYCLnjLd81x1xpOrRnQ/Mh01HuGbySrq3Hq&#10;cV2B8X3NzCtvrPhr7TiLCFIzls+4rDlkaTxFZm0+E2rrCkhxLLOSVB64BptDi31Oo0HSbSHwn4hj&#10;vfiXpr3MrJ9nBmAEY7967iw0nwVbaTbyXHinw1OWtW+U7HLZHIxzXmFzo3wzl093ufF/iS2uCMlU&#10;kb5WNZcNn4ZsNRglg8Sa5doBwXZuPwNKwbHoN9oHh24trqay8EwoDMeUfbk/QGsqXwf4gh0Sa6k8&#10;b28UAiJaEjLJ6A/Wqq6nqc2nqltrV3axblYtsPUcirB1jVpfD/jK3n1Bprm5ijVrgthSF6YHaoaY&#10;J21J9CsfCN74d1qxvdFe1vEjY294snDY7muPM81h4g1aFL2W8SO5Ki4XjI+lP0+e7fXNVtZrgQkL&#10;w4PWr0tmV0wtmFjub5s1jUw0Z6vc6aOLnTKn/CS2huLOJprhAso3Aite81XQZbayMWpFwApfccbs&#10;dq4a707zLq2kkeIN52flA4ApNR8O+IH0m2vrTVLJ4PJ+eLzArDHoK8+tgnHVHqUsap7nten/AGWX&#10;wxFNbLDtktwCAc4xWLewvFdRyJFOQGO8BMgV5r4X8RjTtatra5nmMTSYKseh9q9rTULW4052tdR0&#10;14Z7Q7sgZP8AhiuKUGnqj0IVOZGfZXGmNphX7HbCQfd4HNW4ppYp3xax+VJkZHauMubXVJJ7uO2Q&#10;qyzElga6fRhMmmBLqNiwQ/e7YqZI0i7EhTfr6fKATnB+tWR8trq8UyxAGBgMnrmq8citr0TxxCRR&#10;NyF7Yqhr3m/8JN4OAwEnlIkYtgJ9TURTZc5JamXo+nPaahrTRFGV5nYD61Tl1x7Txnawz6a7B7sL&#10;tCcYNaOoTXOn3Cqt9ZyIyAgrIDwfpmqUt5oEsGnSvZQtN5gCrtBLGr5WY86NbVbDQrq5sJksoAdi&#10;nOOhNZsmkMLTU0Qli9m2H3dOOOK2JlvY9Ks2fTzGhiBTd0x9aoSz34SxeOXOX5HtUqTWhpZNXOI8&#10;Fve2vxE8eWsseGMuTlfvD2r0PzjHqkhUKAz9M1zOu2i23inwNqwmRQ8LrcAdKuxS2twumXEGpFg0&#10;w3L6UnrqNM23kle/ZVtpOmQfSuN1/QdKv9Z0ppfO85I2CBj0Jrvllt4p7cYQnyh8uM0txam7ETxR&#10;opJBBXqMVcZcutiWro+Z9S8NXtjrGos97duMsUBBwor0DwIWfwpq7G7jxFJ+7Ab73r+VdH4vdV0G&#10;aF4f3iW+3ft5Oetea+CGe18f63aSXrCG6gkMTFuAa1qy5o3OelHkldnqd6XmisVFvHIPMxn+7W1F&#10;a6avhSSGbSII5GtsxSbB8xxXmVpqZsfibJazXjyRTakcE845r2Od1uItORLBWjFqpDisE2dkrbnL&#10;WTQxwXFvPPGHIfaxftVCyv8ARx4jntReJuMreXuPBP1rjfiBcfZ/FfhAIk0bFHEgDHn0rnczvpOg&#10;SYYeXeK5kU8+vWteTQ53VSZ9DadHJJfxBgxTP3SelW7ljba4sm6MRKp3AjisPw5qOlyQzzHxJbl/&#10;sSL5an7pxW5LJY3NpfRNDlUtnYNWbRsndaHlnjiTQdavfBMFnNbx30OtKHRl2iVCeefYV3rWC6ZY&#10;aD5FkrQLpsXI6bsc15Xq2iX9y9hf2uvGHydTJEajDDaeuR616hpV5cXPg2zt57sGZLMDPXdgU2tE&#10;RfUtQG2udatfMnK8cHHArj/iDo7J4YM8MszBYGJ2dgOtXvPvIfEtwElYoGwV29K66dBcfDYu0kJV&#10;4W2h+/rUx0Y5aI+avDurW9rJp5h8RX7q95+8hkJO0jrya90NzBd6Tozx26FDbjcxPJzXgGsDR7D4&#10;pWMEdjI6zXjs6qnEZ+td5bXzQaVochukiibHBbr+FbVFfUxjU1O3MEVs2qSBOGtmYLn2rO8O63Y3&#10;lt4ghbRhFNHdsu125YZ6itXT5rW7dgVjkVrYAMG9a5DXdCmgu7ma1nuIpVm3K8fY+9Zw0NJWbPSL&#10;ePF1E2w7Sea0JJpIorxo4VYG3IUntmuT8OXmpPodnHfQYlCgFyMZ9K6TVVB0Syxcqm0HcwPHNRuD&#10;VjxbVdXFp8RtDtrhrlLKS6fzHjjOEyeenWny29pD8XfAuo2Vw9xayXK7HKYKk+1d3Po0Fzb2Ehm0&#10;xyJAdxweK1W0tlg0t4YLNliZSwwOo7gVtzKxDhdmh4isrqXTPA8khl86C2ySOA4bnp7VlwXFrAtu&#10;kuqLHuYbVZ8ZxXZw3AuNPfznQsLcArj0rg/E+lWd5pkRVpo3XdslQ/dP0qErltWRB45t7PU/hlDG&#10;up28bxx5hmV+c+nHNcZ8PbmW2s/GWnXmqMWjukMDSuTn1wTWcLfU43ihWXUZGRiOpIasPUofEtpq&#10;+kTTeHp7cXLMY8nlgK6Ywlaxyvc9x1XTtM1PQbFZfDtqJYLyN4bqIAMmDyDjqDV1S/22eOC5AUWq&#10;LtA64GDXJeBNUvJptRtZbpFZ7QhCxz82Kn0iXW4/iP47ju4mBW9byCRxgmsZX2NI2LeqBxDNFtix&#10;5gPXlfxqNLm2Og3ET3yF9gAPXNY3iNrlLqDN3OrTM2SvOK5+xu7O1t7s3EwkBnXaSeT60+WyuLns&#10;zsJCU0BgkTZEbYJ75rF0+w1dry4mXS2kTzCQR29a6d2jn8MQz2pWUCzJIA6cVL4bl1CDR7su+Yjc&#10;HIIqbpIrcms5Lb+y72OSxf5F6sMEGsuPUdNbxBqdouoWKSLIoKuwGc+metdXq1qs3h68lhkhjJh3&#10;EL7c187alYre/ENbv7TchbK4DSBJNu9l6Z6dK0jFSWjFdntGs6UR4dMm+MB4cjI/pXjWqWltp8Nx&#10;qltYyNi9T7THGOHXPJA9RXaaDrGtX3jkW93rUU0TaXJHHECPl2jg/UVdS0sx4e1qCXUvOX7TKDuT&#10;1PA59KSVznqS9419IstA1HwTcXlpdW7xGwQsR1ViOhFcuwubHVdVeKKJlEh8xSe1dd4FsY7G08VQ&#10;RwbYricMQW+U/Qdqk1rSbGTWl8jWbdpJ1YMoYcVztM7Y1FZHFLrVoNVtXiaIB35w4GD3rqL6/wBB&#10;uvCtmcyvcR2rFQq52nHc15pf+FNRh8f6CPOuHhlmdiA2Oldzp15oNpomq2n9nWKzfZWWXzWGZPTB&#10;NEqXUXtnY634aeIIFtvFVjdXcEJa43Wu58CT1Hsa9eGsXKWYALZBxw+a+Jbl7pLnXHhF+jRX4YKg&#10;J6ntXouneKNWk8PaUn/CNXzzRwAOWJHmen0rlrYd810d2HrpRsz6y0TVNQN0GZnB3f369R03U0ZY&#10;RNBGx3DknmvjLRfE2tJfWgl8NXMQZ+hbI/Ova7TX7BtD8PP9nkDEfO2/pXK7rRmzUWz6bSaI6Sxg&#10;cEugyfSpYrrVIbaBnRzzz9K8jtPElunhhdt5ZNhASyuDj64pE8S63cW2qy297pssMcBEkW4btuOT&#10;WkZHLVpL1PbLfxBokmuWlmb61edozkAZAx6msjxPpmrXNtpstlri28gYlSo6Ht+FcR4Wbwzc+D9S&#10;l02RTMl8TMxbLb+4z1GK9DsX1IS2gmvFbKfKM1t7S+jOKNHl96OhxOn6b8Txq051DULCaAzKMKoB&#10;YCu+t4Ug1Kdla0UG2UMuAN3FW5r8K8UclsGwpwc9KypdPe81zRbkeN54o4YpMQqOGJ9au99ES27X&#10;krfic7qzeEx4w0c6vZwi3R2ZCzfLu7cd81wPiTV7V7XXo9KvbKOJ5k2goF8sDpgd81Y8bWGoQz6U&#10;+o6q1zGb8mBEGPLwf1rDFr4VuPsr3FlLvXyzGQ23p6jvWluWPcfxNNnbeG9W1G98ManFKmZbeKNT&#10;JtwHGOwq7qCyPZxCTTxwcbs+tT6JY50ac2cFtgqofBGfxrea10+DT5HvdWLHyySAKzdO+p0RqJbH&#10;NW8Wn2WgX1wbC3cKozvIPJ6cU+z8dQ2LwQy/ChDGZwBNaSLnaT1Iq8NO03UNDWSPxRPFGxYICP5i&#10;uYuNA8P2kkeNUuZ5TP1fkc1dOfsmmZVaPttGe4aTr3hS/SP7J4v053MQJic7HHthsfpmuhB+Ucj8&#10;K+a7vSrMXcJS8LN5IIaH5Cp/CtCy1H4l2NpAtvqhmt0lG2G6+ckegY5Ir2KGPUtGjyq+XSp6p38j&#10;6ForzGz8c6IC66tod7pbBPvyNvjP4gZ/Su+06/0i90CwurLxBplxBLHlJInBB/8Ar16EZqWzPPlB&#10;x0aLrpG0bhoYWBQghxkEfQ15N4p+F/wj1ifUp5fh3Z2d5J/y96f+7bPqVHyn8q9b/OlrSM3HZkNH&#10;zfpXwS+HsGu20l14x8R3kK/8u+1EDY6bmGT+WK9m0Dwv4F0eG5XSvhr4ctS4G+URhpG+rNlv1rqq&#10;QkAHkfjQ5NjeugmBjoPwrG17WPD2k+DtVvtS8T6ba28UJJaR/mY9lVepJ7AV59438d2OnX8un6VZ&#10;2+oaoYiH8s7orbPTeR1Ptn6+lfN2s2vj3WfGFle6zNrt2qTkxwAkRL9F6cVzTxEI6X1NqWHlPbRd&#10;z0afx34s8QeIdVt9NtrzTdNDkHA/fSR/3mb+Hd6CtTSrTQlmAl0yMhSWct8zs3qT1596p+H9NsrT&#10;wfaEQbfMkUysU5b0H0Fd3Ba+HoXmuU1BWmltgHVjkCvJrVpTk3c9CnRjCyWrOGlvIZvjL4btbWBj&#10;l2D7IsKij3rpdWhEbqvmIQ0f5Gs+8u2gv7hbHw/bb3l+ZlUFgD1Oa15UWTwhokgundtp3sR0NY0J&#10;tyN61OyucsUAAyp4B5xVcqCJPmNa0iDHM657e9VWU7j+7xXoHC0ZhUgLiPv1NIV5Y9KvsvzjOBxT&#10;AoBH7kke9MixRIPGQelIQuTzVt1DAZQD5uKjKgE8UXE0QFP3YwQM1GBIZGAQ9atH7zDdSRgiVPm4&#10;Jo5iWiaxjYXF+GIPA5rQIG85boahgCi6Y85I5qVid7HbjmqTuQ9yM/w4x1NMYDOcjhafxl+PSl2Z&#10;jGQcA1SEMQbx06d6tKqosmGzle9Q8LJEFibJHJzUozzTEOAGB83XNJyHOKTPzc0oIy3HagQvfkU4&#10;DMyYJpI0cs5LjrVlVIxgc0xgBh1+taNs0P2iPqP3q8n61VVH80ZVvYYqDV9U8M6b4Wv573X7SGOK&#10;Es+Dlyw6Ko6kmkwPk7422/l/tiC5iYgz6JGrcdx0rw24vvElv4oRGsLqcebkxlSMKfQ17pquoS65&#10;8bLzWLzRporGKTbaWjL8zKOhY+pqe8fwlItpu8NWY5xsZOcfWuSTV9j1IXjFJnkkfim2hii3NeIA&#10;BuQr9013/h/xrLK0dvbarHHuK7meHt9avTeFfCuoKRbaXZIGmTzRnOK3r3wbHH4Xt7bSvDVhPN5K&#10;iW5LqhUH0+lc1WSR00YOR0cb2s1v5pvkmIUF2Vs81rWP20XLsdMeRCvCbe1cXo9hpvh/Rbt9Q8c3&#10;0sCqXf5S3z/3R+PFWtG+I+lXmuanbW/gO8sJ0lIgdohIJFHc4zjislzPY3lG2h1GojWxHAbXS2i8&#10;9WCkrhVHfim6LpepjTdUHnQyknJc9c963IrfxFqXha4vZ/HmnR2yZ8pdoBdh1GKdpDaxBNexW/hK&#10;O5e6+V5/PGIwO+KuS92yMovU4bVotHi1azS41lEzJtOFycmszUfCbzWCvBfSGJ4QQdvOD7V39/4d&#10;mOtpcTxKT5+/aTkZrordbuWBE2IMRAcDjArlmlHqd1GUt0j50h8H30d7KIdauBknKspwa5PVtL1u&#10;21K4hm06YGSTCsOh96+q59U8J2V/bQ32lkkt87gdDUOoR+AdSsrUwG1k2Sq4weVI5xWUZ29C66dS&#10;x5J4R8JeJI9IsLqf4ltBbNho4Vhy0uf6V7BDosZ022mF/ENqjKs2GOO9YeuXPiJNN0JrDQQ6xRhQ&#10;vZFHtVXQrnWbrV72S/N0nlFfJIJAY9+PatacuY5Ki5FY19Zt7r+xnRNW8vcoVHBxtqKyijtPCUEV&#10;z4uSYRqWDF8k55p3iBZ2gtWbUcRrEcAHrXC2VlZtrN3cT/EyaOBIXPkfeLHHAromlaxhBtO5039u&#10;yDUdsNq4jVsBqt3cusXGhNNHboYgvLh+/wBK8m1LVLuC2vEXQSFM7bJD1x2q1o3iS0tPB+u3N7ey&#10;LGtu2VByScdNvvXP7FI6va3R28d3J9j8v7OpfPpWH4jkFz4MNs9sDhSAB059qzNN1m11Lw9a30Gn&#10;TWqs8m6J+SPQ/jUlrfWYF8s9qSS52sTQrmqaaOC0zRrLTJNWkhBWaU7pG/velZOl2ut3Xx3vb2SS&#10;QQ28DKibiQ+e5rr9UFxLqTPHO2GbCj0Fael2bxWE7Biu6Plj/EaTu2aJpLUchhjSTNojHeeauWtn&#10;p5g1W7ErqRESRnJyPSs+bcFm3RrnzK6DS1tVt9wlVgYTle1PluZuVjg7WLX5/GmpXJ092hNxtiRx&#10;zgHrzW3eafb3s+n208z+V5gLqpxgjtXXW7W4F7K1tH8qNjHGPwrmFmmTxG8jWcu17g44qmZ8qbN2&#10;OwsobTS9l221EAA9MVePlvp94y34UqBkk9aoxTSS33zRhY9neq1yY1EwV2HmRsoOeh9apMzcdSnL&#10;qFwl6kCW6EO20uOgB4rqICY/h7qNskm1U0a4ce5Kk15VuvrbxJawyyvIftZbPqCeK9BE7to9rJjC&#10;tZMmPTIxTTKnBNHy1Bai51TUjJOSo1uc8n0Y11OgW80PxV0Ke30ssY7tSAg7A813s3hS1SySS3vJ&#10;Cz3bs4A/vHNdH4e0M2xJNu5LoeoyT/hWjiYQT6lnWNbmgkLJZRIl1EqhSvIPeqbfa7fwfLOdQEZk&#10;QHLDsak16y8+10wHG+HUVZeO2ea43xZq93c+KfDui6bZSXN1I0SyBBhI1GMlj0FZRi2dDaS0NmDx&#10;Lo9hdQwrplzdXDxkuem0mui0K9j1G41EjT2inQkiMnPHrXEXHhnxRFq1tJJpkTOYo8AYr0nStPt9&#10;K8KXWoXYjRmsGYnOM4HStPZmXtrGZfWcj65bs24ABhgjrXRaD/Y8Om34M9uJRbyE5X0rzbT/ABKm&#10;pn4tSnVBGbaOXyYtnzJgcH3zXP8AgSfxxqN14tuLm/ga2jvJ0imHBAzjGO9JUWtWP6wnodZa65az&#10;eLfH6G9Ef2e6cEk9R7VBplrbaprVxLFfO6JckZB4696831K0v0+K+l2sN04+03EwkZemCepIr3/w&#10;naaJpXw102zVsyOzSXFwRkux5/ACtIpGM+bcw9T0CxtbXzP7UyNo3g9Car6fPMsl3BbWxGIeo6V0&#10;GvXOjTpo1oNYf99HJuYf8syOmawtKtbi207UE+3CWR5jtlA/h7U721JSb0ZH9lv/ALcEa2kcyTfe&#10;x0qTU3s47K0sIZMTFQXxxXW2XlwaJdXNzdRCOGAlmb1NcPIdHuvHVzezaqkMCW0ucfeY44496UV7&#10;R66BL3ThdY/sv/hK9DjvPFk7FclICcgkep6Vv6b4qs1ttQtH0+NoVnRF2nGAeK5G8sUutQnkzKP9&#10;KcDPUrnjrWvpHh60ae1QxsQZQS2a1dONrEqbPYbYWIeJltxg2O/k5HTNeY3mr+JNR+IojsWkC2ly&#10;6ACPgAnnj3r0VhFbeEPLEhdzYlUOfujFcLpd7aaTb+LL2S4tYwbg+c5Gc7jxxXPCKu0jerJuKOhs&#10;dB0Jmim1H7QX6+WHIBY9zzWhLZC1ufMjcNECNgB6CsGDxJ4XublVfxDGrPKPlIwRmum1NxD4GZl3&#10;FPIDMc84x2oaZUUkjkNTOsX3iixt0tLhIkTcXVSeByaxr7T9FubZSkkVwqXKrKwxwwPetKx1nxBN&#10;a6va6bpdpBPNG8a3EgzhSMMfyrf0+z0Oy+Fk1krCaaS6Mt3csfmlkzk49ADWi0MZasLYm18NxxRW&#10;6q7RKA45NbtiLRdIlln1MbihG5j3/GvI9dvvFQ8Taa1hY3Ry2xUVNwwPWught/EbfDea51TWHiVY&#10;i3khSCaz9ncv21kdXFb3jeJbn/iYQunmZXB4wapa5pd7OLXE25FlG8A5Febx6/eRCUwX12sfnbAC&#10;ckZ459K97sIRH8C/DbvLK8s1oZJnbk88ijl5dRupzKxi20On23hTTgJ4A/lYIAqsisb+U7V5YY5p&#10;Zljk023O1sBzz61GgUW0bmYjBwOazbuzaOiLd3DAsNur+W+V4UdqwNQkuksJUFu4UjCYrQEjnVHd&#10;rhdqjjLVUu5WllwUjIB4xSTLjoUbLzhbJuDZxVi6XV209RbRvv8AMBJB7U9PKFqxeZVIHSpxJeiC&#10;3MSZ38HntUq5rKaSOB1yyvJ9dtzFZO06Qjle3rTvBiX5+JN1aahpCNAYiyy7eVK9s16bYw29tPeX&#10;E1pCfMhO7ceefasdHgj1LVpEs4o1aYnJ64rc4N3c5T4h6rqem+IPAbWLTAXurrGwVcgKDivQI9Xm&#10;tfAmoiXUIlMmmxbH2ZYFhyMe9eX+LtTthYW11M2mJbWMu4SzkAFj6Z/pXzT49+K2oyxTWmjyxCUQ&#10;eW12RlYlIwdgxgsfXtVwpSn8Jm521Z7T448ceDNE0+T7TqMEt6+549PtmDPz3Y/w596+OvGnjbxd&#10;4g1yYXGqT21gs37mwt2IRR6serH6/lXD3Mt9capdzT6jfTTSzlpJZnLEk98nmkRCCmI/rmvVw+Dj&#10;T1erPPr4tydloh0SLmXco4x261aRflOAKRV5XpVgDAPy4rsSscbdxFXnpRhgXxb5ORxU6gfhipVI&#10;EUg2cnvTFYgYH5f3ZPy1IAChIlP0qQklYxvA9eKbhQDjuaQyEqfPX5l5HHFHyAtxzUxAz0phxxxT&#10;AB/FTT0akJGPeoXdQpyQPxpADOuO9VJXbLhRlsjAHOafbxXdzq/lQwjO/luwr0DTNAhhtIJpreeT&#10;5xucrwCaaVxHN6Rot1cSwSXEUyxlgQuOtevaPo8w0tjDpVtHbJKnmtjk4962NNtNMhtLAy3yshxk&#10;IuT7fSvVdE0Bn0i/vdQvTYaPhT5ROJLsjpgdhSd0Rzo5688NXWqaJpVzofhlPtEKxC5JbAkXueva&#10;uksoPCWlaZd+RYQXOoJbr9okf5hG/cD6VrDXbe01IQ2Omx21lLD5e9epHT+VcJrp+x3azw3sbxTs&#10;zMxPr1zQmybOQzXdTurhbGSa6kdRJ9wN8oH0rmftgbW7GGztrtpZCAsUS5yfcCrOkaZ4s1zxHDHp&#10;/hm7S2E3z3MgIjX1IPevedC8N+HNF0ZyttbT6hJGPOuHAJ3ei+gHtSehdjhtD8Dyu1he63bsFeQP&#10;HYhuWP8Ate3tXqCW6osEUdjZQxJAAqxqAAB9KWW6ujIm++3Y/Sqb3TbZcSnp1rPcEhJEO6TN2jHP&#10;YYqi7Redjb071HJOxAIxnnnNUZZ2BQNEQxPGKi1gLxkUPt2Hnoacpl2SHBwCMc1jyTvt4jbIHYVV&#10;+16mUGLCQrz14pjOujupVDobdQCvBJqzBPKZHxLwD2NcLHJqbzsXlfj7uKtodSXBW7lBJ7UCsd9H&#10;doJJFaNc5GTW7a3AkliwyhUlUY3cnNeXRSXpmUG86Hriuh02W4W+uCqt+7spGLZ9BmkkFjx/9obx&#10;Clz8SPhX4eh1MrFbQiW7VTwXbhQfpXhXifT7qPwOkYsn3CONvlH3hWf4nv7y+/aL+JN813M8i+JX&#10;WMt3CNgV3llq2nXvhpYbjTovNFpt+bvW0I2RWxmeH7iNvDOlm1WOV4UQSQk88dvxr1XSp/gzc3+N&#10;V0nXtLuvKVXCZ2k+ua8Lht9U034iQ3NnchUe6yUPKnnpXs+leKPBEtzbRa78AnUlQDcWyb934DkZ&#10;pz1Wgkz1nTdI+CTRwyJ8e9fCDB2/av6ZrtrBPgDbyRj/AISzxBdyKwOASxY+nFecabqP7Nrrb7vB&#10;HjFMjkfZH/wr0TStb+E8Mtimi/AvxLfTMflX+zyBn3YisY+ZMjvV1i2bRLJNF+CuoLuYKJ50K7R6&#10;4rasXmiv7drmdDcC0YnBztJrBOo+P7uyt0i+GmgaNblQPMlPzYP6V5/418Z+EPDvgnV4P+E3s9R1&#10;l9PZY4oXDfOw6sR0A61DphHU+YfGSyyft2/GO4a6Vx9uIdgeM+lZN27rpFyyysVW45GPWq1pNdSX&#10;es31zMWuLrUJJZCx5yxziryL53h7VB5fDMSPwralDlRctz7c8A6X4S1D9h34eQ6j4N0S4guLViVa&#10;IbsjuG65rjPEfwm0eayvpfD3iuaGQHIsrhvlPsGrtvhc7/8ADFXwlUxMNvmhT9Ca71ZbneMwFCBw&#10;VpVHqrGaimz4l1TR/FuizzJqfw31iHBwJUQvG2P9ocVStdRjmsrlRoVsoU8HcMmvvNJLeeylgvdE&#10;02dGQgiaIMCPxrznW/hl8Ob69mmsrO40y4dyQYD+7Zj6rSVQfsz5Ya4s1gcR6qnmEfMMfdqRHl/s&#10;pVaJcs3DV13i/wCGvxL037bcWvhJr+2RSWntDlivuvWvPIpidHFvPdX9tcoxURTRlSD+NWpIhwaO&#10;hhmeKxMc8NtJGpB69axdYufE817pcsfhm1isoJF2BMZYU9EUafam4juHBmGcHg/jXQauDdeD9BGm&#10;i2ilijAliZ8bwenWmSWbG6hTSLaaK1tRJLbjeWAyMCqM2qmS7liMADK3U1z1vb65FrMC3UoQL/Cp&#10;yDmr5t7Y608sjokaLlmz1qrBYlubjUGv9PAsHaPHULWpaafqE0UshDRuSPLLvgD8TVK61OJNP0dI&#10;IIgUYkfLncPrUS3d/qOuaRHPq88FoxwViyvT3FIC9fXHxCs3Kx+L4PMXGzBDDH4VoW2r3zQ2Qvtf&#10;jluTHyQuMn6VA9lp41m0ih1aYxoo4eQsf1qSPTNNXxbFJJNKx2ZHpQJo01mvrs3ES+TGcfIS23NU&#10;5bKRWQ3Xibcqk/JuHX61n30kU2sLDFZ3i4nADKSOlWZYYvt2mrNJcMPLHVjzQJlqzt1mGqOwcogx&#10;EN3Wk026soPGWqR3On3BwQQp7gVPGLsGQW1hyCNvzcVRuXvU16EzeGCZtudoGd3tmnYR1U+oWE0c&#10;sseiBYQpBB7Y9q5KV4pvEVkFjGwykbcVoRX5fS79J/hqLEBOGEgYSe+KzrSWH+1zL5CgJIelFhnX&#10;WcVnBE3neSFEWRngYrDmg0iTWdVmsvKRmyCFIAY/SpxfWEurRC70aV7dWGAHxkVuxr4Iktrp7Xw+&#10;YSi53ebn9KNgPPvsWpx6q8rvdKd/BUkA1bFle3GoWBb7aSr9dxwa2m1uL/hIzZt8M4b1POVUdZdp&#10;Fb+r3UsGgabJZ+EkjkEQPlk569s0XCxylx59vf20T2I7YYJW8s96+j6fH9kQ/OMFhVO21aW4lgjv&#10;vhiYn3jEm7INW70zTapZNFEsUcTpwDSGblxPNJ4YSCSw0/AtxhVQZ4ri44rSa/1WF/C2B9pXynV9&#10;pBrZvrqIX9qIboGURAMtNV7I6FrDSaViXyyQwbGDTbEka+pWwt/Auki3v4ROVUNhs8GuSubfWS1u&#10;WwwCg5681HaXTmGUSSMwWY7SZORXSWl3po0+7Wa5bc8B2nrijUaMC0kuBqWyW3j+QcHGTmrZk1d7&#10;4t/abBC2Nrc5FZcVxJbeI70vbSSLLI2x8dBW7CYnsxIkuSZMhaYy9Jc6lH4dEENtAg8s5KR9fyrK&#10;sNO+1W1xJPqW1VZiwJwTXU2soMUQbSFA+ysATzgkdaoQWQt9Oke414Tlrp2YrwApPTFDJuW9N/sI&#10;acVVrDejEY3DIx7VH4ltPCup+AotP1Xw7bXMEsRUMeGjJ6MrdiPasv7D4bn8UWctlb36Sk5fa5wT&#10;9K15LK4nNnHJeRoIn659KGrgm0z5l8TfB/X4LG7udD8WrqEAJYW0gxLGPQHoa8kN/wDFnQNQMQ8S&#10;/EOw2MRsk3lOPrxj6V+gwltrPT5ng8S2904TDwhxxXM6pc+GL+zW31L4c6YY5m2lZIQfyak9DVVe&#10;58L6j4r+J9/p8K3Xxj8RSREYCpMVH4gYrAjQCQtNNNK7E5d2yefevq/xZ8JvB1zout3uieMpbCWC&#10;xaaW2c7kZQM8CvlONE/tnVIhKXRLxoxJ7qcGkmjaMtNDa0qNRqagMpzKMV6rCrx6TZkqMAqD715b&#10;YBIdWt991n5xjnpXplhrPguHxZ4Qg1jW5ILeSZSXRdwGPXHQetUmI+lfh1buvgjXpmt3RZRHsGOu&#10;BXp1rgXcZ4+9WL4auvCV74U0NtL8T+G5bf7IgVIZ1JwB6CurS0cakhFm/I49KJbBdPY6SylVRCQp&#10;+6O/SuhhdWRTkAHvXLWyFSQ0bZ7CtyFji2xGR6isW7hy2NVwcrgEjFA6NyajVn8rLKOKfkGVTnGa&#10;QEy4xxjrSMKeVGWAkPQU3BKc5oAaf9Z0pw+4eaQ/eXj1o6Z570wF4wuGo5z0pONp4Oe1HOeRSAXn&#10;cvHOacANshYg8cUw5yOacCM0ANwNzkMTmnlQYwRkEdQR1o6dGFAyRzigBoHPQUuev0o4wRUbBgnT&#10;vQgFUtzk96Rz8rEjoKcMbWGByKiYgJ1/OgYny4XCnpUZDNNw3Qinrn5SadkAk5xSAglT96Rs7dar&#10;GMh2JZjxV7PL/NzTGBIOV/GiwIzmhZnTEzDBqZchkyzYFT44ALigqMigYqnLR/OKeeFkwy9OlQ7D&#10;5o4xgetSAED/AFf60AKgQnlhmmOpyMyjGaQg7xQ2TH3oAZ0Y4OQaUEgyHIAwOppoyBQegG0UAPTD&#10;ZOTwOKMDJJbv1xUQ3DaATUvO05AoAY4XzFwq/dqMLhmPc9qtDytnL03Hzfd4z1zQAzD7hlu3WmEH&#10;y3AfPzCpwMpIc9KTC5JwcmgAGN0fz/w07t0pCDhPxpF4MmQaYhdo3Pz2oAYR8nPNKCDjA708g7Tx&#10;RYERYPORS9EOVp3O8AoQMcGnhQc0AA/1Y4zxSk9sU32701i4d/k49aoB4PzGlxlumKiUt3AqRSPL&#10;I689aAQ4g7Wy3FKfJ8tQYDk9CKCAQoOfwpQuNpyeDxSsO5es7rUYJCI7y7AHQbjXZ6X4r1y3Vc3c&#10;5APKuciuDy3P86X5zCRkfe6072E0me7ad4p0i52faLK3Uk4JBro4xps8DPBqduQRnaGr5kkXDRmO&#10;Zw2OSGrUstR1i2dDFrdzkHoWNJ6k8h75JHcLNgwv7EDimA8yZz1HevO9O8a3EbxRXulbxjG4Cu6s&#10;NY8IXiIE1mOGQr91+OfrU3FystsT5QI3ZHcGmie6CD98x/GrT20vllo5YpFx1Q5qgwcOcxSgg9xT&#10;TJLIurr1kPHqak+0TfNzMM/7Rqjg46ilGfU1XOKxdMzEsSkpOP75qMvKQ3XH1qJc4bPWl+bA4NVz&#10;BYCSWHynp60w5+c4p+DkjbS7flH1pXHYhy+1sr+dVn6HirbjIGfSqjg46d6EBRk++uD1FVHOMHeR&#10;zVqY4c+yZrKkdsykg9Dg07jSIpLggj950JrIu72XlVmzj36Uy8kGIh53OTiuauWm86dkB5PFK9zS&#10;1ie4vZRdyBST8vXNZUk85aXETDmmn7hyXJz0ApgLkp+6XvUXB6kto0h1K3cu5/duCPTP+FfnF8fN&#10;P1K0/a21tp4ZisyiRJj0kDHt9K/SGFZN0BCgEE54rxj43+BLjxL8JrW8sLCF9U061kZYBwbiPHzK&#10;D6jqKcXZGsJJPU/OBUUJ80KMSp6npUFvdarZ6nE0F1cBDPllDHFTXcN3baxfWt1YX8csd0yYkUqx&#10;KnBBHYio1U+bNuHykDFbRJqaHcWfiZ2iCXegu8Qh5kB5X3xU0Wo6JJFLLFrSshc8MMEfhXDeW4Dk&#10;INpHI9aqypINNu9oPLfdXiqIuenRzacwcrPbknGBuFSSttkiAmQksMAd68shaZLa3XzbkEtnqatj&#10;UNV/t+0KyOFVR1PWi6Fc9LZHzJ+7ckR5wnJ/Sp7e11C4tZ5EE48sHKsDmuBh1vVINWmkhv8AY/ln&#10;7ybhVyy8WeJ0tvEAOn2spliKghduM9TTdijv/wCy9RXQLO5a3ASS6C7ieMk461hazA1n4pe3l1Cy&#10;bNorK0bhhyM9q4+fXvGMvg8afJr062n2gssSjkZ6/N1plvA5lsM3t2xCceZISR+dJAtTW8zMI28n&#10;efxrU0iFm8XaGRG2XvkGPSqUEPzMBz84zXsHw68L6zq3xZ8IWdpozyTyavCMAcKpPJP0FaxiK6P1&#10;M+GMYtf2N/hRBuQZ0NGOPcZNdRcZdIwYFILKevPFUE0nVtN+GHhSxgtDKtvocKDb3IHzVkrqTLNH&#10;HNFPGwOCGB615s4+82KB0WpT3A0jTnM8oSJ1Eg65WvM/H/ws+Hvinwxd6haWWnQai1jlprdQokbH&#10;VgO4rv0vLaS1kRkjZHjww68GsbTpdV074goltczy2M0+QvP7sms0rO5q+5+ZXxC8E/EDwv4zih1D&#10;w9eNbSzuLW7RSYplHbd0DD0NecIWJOJGwTznqK/a7X9J8I674E1jTdZ8IadNBPa/MrqCVbsyt1Uj&#10;rxXwj8TvgT4p09tavfDzSajbKryCEf60xjnHuVH501UvpIm3Mz5HKMFbhTx61YiClU6D5uKhlju4&#10;9UlhuNNu45Y7tkKyDadynBBB6Ee9NuLiJIclcfKAAD3q3BoTRbuHVGP71ckDHPSiFgby2Vfsm93A&#10;G5wBzVrTdJlu7Fp575okEZIDHtVCTS9Ka51NX1iZlB4Cvzx7inGD0EdXHYta6jE1xd6YBLCCqRyg&#10;nn6UyWSGK+kkIDYUkBj2qDw/Y+ERbajPJf6m11GcIksrMAPxqXU59Ht7a5u7rSJZoY/+WanrXWtE&#10;SaWlSwzpfzNoGxMHk/xVl6isDXTzRWEsYRjxg0ljqltPaxXNu0UdrgbYu/41avr28m010g0a1RSu&#10;CeO9IDJt2nuHjdYzuiRue5rpNNtRN4daW50y6bbMdhJI5FczZTLba5bptUu+cntmrWr6t4hWOysr&#10;e9jBfIwidM+9DGdDHr19H4osLYaPauoOw4j3ACs7XNHuNQv7j5WUF1YBeAPwqtp5vbTTVV7SNpmj&#10;3PO/PX3rQt9XaKG6f+1Y3bJHyjPBpWBGObMQ25hlvpJPJjA3bq4O+n1a0+INpcWty5iM67xjIwK9&#10;JtoUuNcv7t9S/cDl0HcmszUrPTzer5Nsnl/aAWYc7RTBM7Cy8banL4FW20yCP7YLILLKYNoTI69s&#10;1xEd9qY8Uax9osLmWcS5a4kl3bi3XArtLJ/Bv9mQ21tqyvLJZ4lkMOwqw7Vw8mnazF421qeW8Rrc&#10;XX7vBzuFKwG3p90/2zXXEVuj+X8zlQW5q/ZXEVvZ6jPJrkSoATjoSa1NK0O0fS3vZPEQh82LJhZc&#10;Zx7msvU9DS4WRo1UxKTu2ycH8KNB3KFrrltdNfxny8eedjE+lU7+a4nvrKCKxuCytx5ak5A9SKwL&#10;jS44NRAt7ufaT8yr/jXXaC/iGLS72PT5fMl+zMWVoMlx6Z7UA9DQ8PJMmt3XmXBigNvtkGev4VPP&#10;ouhvqWpSW+pyOrz5Lb+D+FcaupwJ4ztk1PVbzTP9JdX/AHZI/wAmu0iWxaHTm0/xJDNCATvDDBJo&#10;A2k062TwuyFLTCxcEkc/hXI/2VC+uXMwsZwUfhkcjd+VdZpWn3899rD3fiW3iRI/lCyg7vwzVcQX&#10;kes3f2a6edImJKquQPyoEVbSHxUThNMvBF/dOTuFJdvMwmhewkDKuAoHetS38UXloutRT+Eo1l2b&#10;YmPQ1XsdUhkuZ2fQFMkk+VYikBz2muLXxRI0quuegYV2UMnhS/sNR36Rp4uVhOHJHJ7cVJdaS97c&#10;QzsyRkw4AVawZvD4ti8v9vSK/Jyrf0pgYL2d7Dq96C7Iskhwy9Mdq3fD1tbnxlpX23U1mtIkdpM9&#10;vQVFGBJdaZDca3GHe7VELnAIJ9TXfar4dGn6VYT2c2n3SS2iNcbLhSU49utAHI3mq6U3jYw2WlSx&#10;qs5AzkBsGse+v7yTx5ZWyxAEpllXjpXUaZp+n3niGdpIra3QLlpOBjFc3qWnRp8SbmW08Z27qj7V&#10;kIGT+FAHZaVqrxx2oFgEePgHb1qlqVnc6r42tZJdPj2qwJLYAb8KZE0Vt4QjkngjllwTvAqeLUoL&#10;nQZFi8pCE5ZXAZfwo1C5abThbatpBhttPMseMKmMCpbsaib6Rp7LcxUY2jpVazjRbW4ZLy5lkLdS&#10;TU8V5qv22RTpyuQpwD3pNgjJnaQ3sSSz6tHGWHKlh+tbsOq6jbacIl1O8niCgIZHJK/n1rRvL9V+&#10;HOmJc/Cm4Esu8mWNNxjA9h61h2q6VdWkSRi4DGYKwlQpg/jikPzKBk8Lv4/e61S+laWGPdaQrLgS&#10;ufX6GrumeNtWb4gRaQfhhfBpZyIrlFLIgz8td5F4J8GyaKDcaIJpvIBE0dznafbFY1/pOtadYwS6&#10;feWaiGMjLxhm2n3NGjCz3INZ1jx5p/8AaUafFZnlnUIirGCI1bg4rEla6g8I6Wkkt1OwJkaR/vMz&#10;cnmmnVtHU4uPAbXkucvI8hG0964rxV4hu7oolhHHCVXaCFyFA7U1HW4m76FrVNVmNhOI1LOSAAWx&#10;ivPdWt7y41bTSdWbbwSvofrUiJrE8ILmYn+8P4jWj5OzSLAMzeZnHPrTTCxVW61KDTIIY7y5UAAM&#10;RnBrvdMbTR4X0VLi33SPESsh55rkWtbxY4vMtgd+Dn2rttFW0KxrJZBlSIcenrU7MvQy7x7CO8uW&#10;UxF942MqYxU/h2KeX4oQC3trie5uozxjOAPX0FU9aurSbxTZ2Wm+GnLteqikc8k4NfR3gnw7ZaL4&#10;Pe4ngV726tUaWVh8wB/hHoBSnLQIrU9dIOSNvX9KaYyZ4PmJ57mnyHbjntVdpSEDA5IrmOkuatp0&#10;7fDPVZIl/eJtOQeRXL6cbxoJA8jkhBkn2rtbe6kOisrH5WUAj1rMaCAXE5W3CqT296BWM5Zp2kA+&#10;YHB4HtVJpbn7SSY2++fwrbFsQWKnGMc1TuYgrqV+7uGc0wLVsbltM3EHd6k1L++UjKE5PXNV4JMb&#10;8DgKMirweNoxz0NAxyEm3lG0dOtX7VD9hcM64zxzVZU3qFCKPk4qnJFqaRyf6RNgSDgUhG8bSRoo&#10;2SMgdqy7mPZcbWtyHGcjFXbS+vFs0VoWK7RkVb86ymlQTfLn+PHSgZzTTxoyDy0yelPUu49Mr1rS&#10;udMtmV3gn8xM8GoILeZCQYm6c5oWoi7p8rQ2cyo2Ub72e9aHmL9mJE6fXNZB8vgeYuN9MnR1lTEk&#10;mzb607Ai212wdwHOexFZ0k08kzBYbhstzkVHgeceAAMZzW/p7W628jGCErt54osFzn5FeMZaNsbe&#10;falilQhcRtj3rcuDYSJONq5ZvlNZMkKqJSHU8dqVgHTXcw00hIgoA6DvTIb21e2g3WrCQHv3ql1j&#10;I80Y3dKeYV2A+SOehFAh97eWywxfuDlj83tT7S+tCibotq7fvHtUQtI5GAMP5moJ7G52SHyWKAdB&#10;xQM2Fu7Br6FRcRNuzyTjFSM5ErLHfvnByB0rzfVHCWcym5kQ7wI1U8n8at6be6isNlEZpmzGcMRn&#10;A+tTfUZ1k0h3PvYcNUEcw+3R+XYNnPJqzZw2s0Nu0s7bt/IPetpre2iiBS0X7nUUw2OcuIJZNSDt&#10;FgBelWbe3gW3YxwqNp546Voq0TLICo4bqaftiWJ22qSfQ8UguQqWZQCjc+lQTwKJvmhlGHBBJq/C&#10;0YuIm+TCtyPWqmpyvNqMKoNqKw6HrTFc6KyurOLSGV7WJ2MODmufvZ4xeI6qiKJOPeq0q3SrbERS&#10;YUDcKZeRPJpUZKqCY/lNSkBe3JLY3EousgR/dzVJXRljwo4k5NY9lLcxTXyOOGGMZ4rcsrZ2tJnD&#10;KcsTjNXawiFyjXYAQZx1qnJezWb3LjTWlO35VzV4R7dTcMGHzc1qfYLCe0iIkiYkYwaQHFx6vNLd&#10;TSNE8e5uVPNWHvYC9u7XUQAHrW7Lo1kIrkfZkBwelcvdeH7l3IS+mAD/AC89KYWL/wDaFrLY3G1E&#10;LBT82cVnJc3YYcsQ0nGKs2ugXqOoe9kYbeTW6NLSPTJG3qdkZwPSmIyDM/m2ziLJC9af/aEjz28Z&#10;udp38DFQhUWSUlpcGTCnbVXVbHUBa6TNGpwDkEf1pWGdLLFcfYkkwGDINpB6U+whl/taACOVvnBZ&#10;+gFYVtrMEOg2YuUtFAXhXlGTjr1rz3X/AB3q82qahZ6VpNvaQcqblmy8h77R2pqm3sS6iR7Vrupe&#10;HNMt1nu9esgxT5YUcF2P0rxjxF438S6lO9tpnhC6tLUIQZnHzP7153JDPNerc3PjaWefzSxWSTcc&#10;/Qmuq0m7nkl0pJrC3ZY3CrsUDIPritoUO5hOu+h54n9pr41R7qW+nka8zPJJkkjPGCeld8Hs3ubY&#10;wCzDCFeCwGT+Nc14y1ZI/HuqafbeFRb+VDG0s5X/AFm70+lS2ttZP4Ls5tt20uzK4JGTXVbRWRyy&#10;uyPVLfx3deKbeKO5NnZpKHmuY58uSOVAAr0fSZPHrP4cju54J7V02O5HIA4BPvXD6X9vS+v5W07U&#10;SPLwEJJye1dPHN47m02xW30drcM7D7xP0NNgL4n0DxEmpmdNT00WuQz7ZgGUfSqtnodjfDSvJ8S6&#10;ZC6rw7Tg5PpjPetA+GNaNtPJrHxZ1EmZObdJTgDsOtYd3oXhezv9LENrrDM06t5iXTDaQeuM0ugI&#10;17/w7c2yafJImnGPeQ7CQZ+uPes43nhC21qCCSxnlnGNoEXHPvTPEk96bW3kiuZ5XEKDiU9vam6d&#10;qVo/hxHvvCEHmxAY3IMkfWhgXtQ1KGeC1s7a0ggR7ZvuEBjx6VR8K6VNDqOoPKS/mSMVEnQAexqj&#10;BrfwwHxG+0zeAdUgmiXbHKpJT8s4rZuL5ZdSe7ttaC2y8pgYz+FFgvc25n0W2j1W5dQ00edkCQ55&#10;+grjovEWuS+M3NqtpFiTGGt9v9K6vSdZs7dPEM7eGrK8maHCl8YH4Vx14ZLvxNPcx3ttDI9zuaOO&#10;MADn2pKw2jf1W41K40/TYr+906R3+5tUAisi1v7OwudVs5LKUecF8oquR+db9voyXp0Wd9QmJjHO&#10;GxjFXdQn8GWyS29xbac969oRaDILEgc59KaetiTj7Qyn4j6DNGbcwm5/ebj0GfSu011/BWoLJaQJ&#10;J5tnEpO1Pvk9ea4uDR7yS3uLkeIUhYytsi3etWbCDVbDXFn/ALVgvBsbzowg6Hpz7U7Ab1hoNhcR&#10;QwJZwR+Zwu5sc/XsfSugPh3UNP1Hw7Avi5ozc2rlEbLbNvrn1rk7e6F3c3yJ44ubRxcB8bSMkHI5&#10;7YrXn1rUDqumLNfG9uBEFEjNtyF7Cj1Fuc1f2HiNvFmpxza5GVYtv2ptHHT86l0ay8WSyW8baFo8&#10;dssjb52nUEAe1dS89/qFvKF8DzROsJHyMWyfrVaPw3Enhu5mvfiFe2xwS1ukhyM+ozRYDI1m+vYl&#10;062gS3eJXKllwc+tW9Ijs2nnadYB+6BDk8ZNcvHbp/wms0EWp3DQiY7WfuK6S5tJE0Y+XbYyv3i/&#10;BPahgZurrrkfjzwp5c9i1oZXM64HK9qlaDw5J4r0SeOwhtwsoyTJu3Hvx2qxDofjS40N/N06wUMP&#10;kZrpenbvWSdBu4NXuI5NWkDEfNtfcB9MU7aAejaskF3oHhm3g8N28qwQZ3xx4PPqRXnmqSarDOIo&#10;7spGhGEzyT6VdgTx5ZWd6tr8XHVGiIIeFW4/nVnSR4Ze6t/7Z8VzyXBlJOE4J9/SklYCuddKeA7K&#10;OfwsZpDkRoe59c0aVI0V7PeP4btw4TKJ2XNReIRYjxj4dW0lsmhydoVgSB9KfYzaWNevo9S1sQw+&#10;WpGOc02B0mm+I7+6129t7nwrpTiE/KWjHIPpWb4jbwfKQtz46t7CbaTFGOTn1x1qxNrHw3tJLRof&#10;D97cO8gWJ05yT3OP61xHiLStMm165vmv757qUKYo1XI2ntjtUoNh2l6l48j1/RE07XrO5tXuypuZ&#10;LQMcDpXq9wsuoeFWsNYv4RHPbjz5FHl7sdPpXnOka5/Z3gXUrePwhFbTxx/ut67txPf+tUrefx7q&#10;V9M0ukahIGlz5wO0Eew7VSWomjsJh4G0jw5qyWnja6mnVQsNoFLdeMlqwotR8UrqNhO2iWV1YpE5&#10;ltwgBII7H1rurbStPj8CobjQtHWQ6XIZHkkXIIHqawNGjE/w92QX1nJKLqfCFwBweATTUkKzONT+&#10;z9b8RwRQfD+6s0VpN7sCcEdq6m10dLXRrCKa8VZTKQqB+3an2D31nr+kzXWoWlsoaRWs4ow3nE9D&#10;uHSn6nb6jPqGmTDUr9PMvAxIUnauelJlXKHii20KHwHay3GkXtzdQrm1xMR5ZNecW+v+IlntYk0C&#10;8TbKMkucYr2fWtL83w3Zv9rDxeWnysO496zbrQPDTeFdOab4gaVaubYnYCuQoHPehWQlrqc1Pdag&#10;uk6XeL44tZ1Cg3ECqCR+PtXV6Yw1LwjOtvpsCoGXMjsOPWsjStO+FA0LXUsvi9cyliyyF0/i+lVJ&#10;GXT/AAtqkNrqmqP5jkI8cTd++BQxuxpayYbeW0iKpKIVUM6/dBNc9dza9b2Gq3dlqiwRyIvnAr1H&#10;amP9sHwk8Wx/209xLLPE8rMuGTByBmvNtX1bxDPqSWrahLBbI8XnRKv+sC+9DfYpR0OklllkaSef&#10;Up5Z3GYwa4fU7zXW1pIJfGNzJE0nMKttA9uK9d0u9+Gdx4et4Zb+O2uRZKqs3IBx61iahpngiF3m&#10;Ph+K/JLbbiO4xtPbIBqL9DRRsjkoZVg0azMfhazmkx91sZ/OusjbxbqnhHTIbbwPaW8EMBM8y/xe&#10;3FcoYiRdSRJMAJOnoK0bbVvEFra3CQeK1t43T542x82PrVPyEc/NDcWutXaTWB2sxX5hVvTYrBNV&#10;jaTSzLCX5jJ2jn3q8+pxXUdoZfDMN1LHc/cztEw7nPbFetf2J4QHwI1PU5X0l0GnqRAlwoeJ8dOO&#10;etO9hXPOb+30NLSAQaRbwq/PlFtxH4muekOmR3LtHcnheAGq2kZudTscXUqqZyqjd0FdPaeF7OV9&#10;X2rfFo4gTuU4BPvQFzk45bC4tW8yQuFfnJ5x7V0MFt4Qm8K6pDbS3dvOsYKySyFyuOvyn+lVpfC3&#10;iBb2Qw6LbrGFJMplAAx7HFUtLjjj8X2hu7+ESJMylgcKRQI7HRNO+Fdvptzd6r8Q7y7nCny41jwo&#10;YdsVcF54guLy7OmeDdPS28lhEvnD5l9x2qzf6N4WvPh7qUtl4jNtLGqmYldw/wDrZrzGwvxpPjXW&#10;IW0fxHLBvASeNXKyDuRjpSDcs2lxr8XxMvPtSS2jRyuQkcuVY9jxxS38ehXd8H1L4kTNdtOTkRkj&#10;APArZnv/AId3WmXkn9sXkd1s+UPGd24/WuWaO3L3K4jY7shiB0/GqBalm1uNOg8XWKg2siqQAxQH&#10;IrtLeXzL652RwRJsBTIwDXltyLVLuB4Vdtj/ADe9aw1KZ7K2QSSqoUcDqaJLsNq6Ot/4R3V73xDe&#10;zDXNDSIv/rGkUEY9qytVsdV067tPMttOnRmwGQggfXFYUMxGvI8tzqixMw3BZTiu9tLCHUoZ1tNZ&#10;4SIFzNJx+ZpXEYdvdQfYCr6VGdxXCgdakvbbSgLTddi1jYgnBywqT+yfF661fQ2mgaZdpBKFeYTD&#10;CE9Kkh8GePJ7i+muNbtMvGxH7zIX0GKLBfQkuNO8L/8ACIrcWOo3NzOUwGAPWs2LTNWFjpiG4Uy3&#10;CtsiZ+B9T2pbCfxTompXsd94AsmiSdl+WZW3A9wKyPEHiTS2Ept4dRgcsN0AUkkn0I6UJ62JbKGo&#10;Wmt281zBLaFH3k5DZH506NpD4UKs98x3AAqxx+Qrq/Ddx4Mu9AhTU/iFLbPs+7IhJP4muyjk+DVr&#10;oGoGH4lwzXCw5gPk5CsPapk0UmzwLxBY2jeFLVv7L1FZdw+fyW+XPTnFWtDHiiz8JXUreGtfls4k&#10;XzpwjfLnocdxXoOo+KnNhaJNo2lzwtOdgNsF3ge9TQeNt+g3sFp8NNJhiSxZJQwBDgjBGKyqUYyW&#10;2p0U8VOOl9Bnh7V9MkvrePz4Nzj7xauq1RCdL3LLGF8okkHtXgsFqf8AhJrmW20i7tVn1BmCBycE&#10;nt6V3F3ceJ7fwpsntZiv2f5ZA2Swx6V51bBtarY9WhjYtWbsauk3eNZnWFSp88hjnOTXOfE+bXP7&#10;J8F2iaZNJ57O82xtpCr0wRUfhSWI+JrrzL195ckBgRiuy1eTTZ/7EM+nCQ28xVXHXa3DA/hXD8Mt&#10;Tvl7y0PFtGmSW2tovtt2CvyndIWx7c16DYaZffZ4JUuEfy72MhO5Ga5bWdK0/TPH95cWUrmxkhEq&#10;R5yUY8kfTNdB4A1aS71b4kRFH3mWIwM3QgdaqpKyM4Ru7HtmpxW914D8nbhVsUAZeqnFcTb6depp&#10;726zSE5OGauljuTCt4ssg3eVxnoTVWC/En25WhQfewwrncrnWqfKYUtnHN4Z1ewvNWYHYfJmHO01&#10;zGk6fdaZeywf2tNdIJGKZTHBrt2QBJZDIGBkJPNRFlaQMixMQuBkUNWHY5WTU3bW5Yk0+RWKkMWH&#10;eruj3muW2o3Pm37MGdtoxxisLX7i2stWM115Mai4Xb05ya6e2utKutH06SNIQDABtJ9aG7olOzHx&#10;vpWoeIdZhkmjeRISfmXjn3rza50qG0+K9m5uZZYDqa7YwcGHJ9fQ16Zb2xTUWdbONSx6qecVXuLf&#10;TjquoSuVYhwX3djVRqOIOKkW9S0Lw/PLFMvhuAPHYoRPu5QkelTw/aLXwpEi6uxU2khLMv8Ad7Vt&#10;Wcck/h2ERwq6jHRsZFZniq11FvhvqywSKhj09s8YI4qIzvIclZHzdqlzq+s+OZkuLQIq6i6xRqeQ&#10;FPUn3r1bStO8OL4AubG5Ignl04iGTOcnHFeSaOL1PE8ru2511YbgDnIzzXuOvWMb+EvDN7azw7fs&#10;AITf8wYDkEV3TmlZWONUrs8F0ufU9D/aKltbq4uTb3WokBmYlSM8YzX1Rp8cUunRtHNFte2+Yg9M&#10;18v+IRJf3nhl5LIxSW+pqAQeevrX0h4cimj8L6XiaXb/AGfGGJPXisqri9VudFNSi7MyfEif2Z8O&#10;tYn+zzFdx3OgzjPfFeZ6BrU0GuvKuotMj3IO09cHr9MV7zexxz6XqFvP5TQSxY+YZ215jq3gtorP&#10;7VZaogIuMlMYDA/yqISVmmOUNbnoupWsTeEdIvbaOIxz6er8D1HP5VgWcssmm3MUl1cqEgk2lema&#10;6PR7u0Hww0TTpopw9tYsASPvZ7VnxKYo75/Ji4diQR2rJqxT2PApLHXJvifq/n29qU+0SsXbHAU8&#10;Y+tZ0l1b3EOvJLYyRvBMVgy2Ace1ev6tYafLeQXVtqsa7i29FPIP+FeNeJIkXWLOOHTZvtEl2BhR&#10;1Fd1NxkjzpXjI6Dw1q91a3lov9mXe1bgfvM5BFe4PKk+kWdyL+Jo2gXcpHFcN4Z0m2fw5pQuLGIE&#10;2YzxyDiu9itLKHwDqsAVsEsQM9/asZ2ubU7lJxbiWIC1yNvy44xWjbeRLYX8ErOFaEgFu1cfo+qe&#10;Z4m1OzubPY9vdqFJH31r0RltBcwOsMbJ5Qx+NZS0Noas4aGzu7XUrxILiV4vOY7Wk6fStDT715dW&#10;uoDO6sp6E8GsvxfeTWt3oMVr4caaWckmVZMeWPp3rm7O7YeJ9D3yiJmcZ3cZPfmmk2Jysz1uyiY3&#10;N+w1C1GIWJV2A4H1qvGsFxaahi4tM+aQoZwAfzrnb2HzElkbVG27FIEUvb8K8e8WX18nxA8NxR6x&#10;qS23nKPLVyueeTkURi3IUpux6tbOLXxz4mt5dLspUeVSpBB8s/Wt/V9JttX8ByLLAqSwWjmBsYxX&#10;C6TH/wAT/RNsd/IjRoWaTOR9c16tcRX8ekQuLpf9SNpSrVWUWRycx87+F4dct/Hfi4fZdS3WWqjK&#10;lCNwB7GvYrXUNN1LxLqoNlBFIsCAIx2uSOp5retYgbSaV7a0BVsudgyfTNeCfEi8msfjP4I1C3aZ&#10;Hc4Kx/KpA68CnzKey1KcOR6nqmuWsf8AZ7qGThvkfGcVzP8AwiVpc6Bch9enVj80cic7D9K09M1P&#10;T9Q+H0ki3iCb7Mu5WPcitfSXuYrGQLc790yggnoO9Lma0JUU9Tn7CK90jR5reXUWm3nAl28EV2Gm&#10;QwvpNu6uTGclh6msfXhv1iVAyND5amNT2Pernhq4uYrt08vzE6MmOMVDjc0i1Ej1y/isrSMtEfKd&#10;GUuWwATwBXiWoywqviJV3IZMsxzgHPSvbfiLpn234O6p9nSRZEYOAvUGvM/COkHU/A/xXg1K0Ekt&#10;paIqN0J4ranHlVjGbb2PN/Ct19k8fXs2GR01BeC/Dgn1r6WgjsLrwlcTm1SNzECwx+NfMeo6RDH4&#10;gu7C28RXPm/bjuQggxEHjnvX0d4OXUpfgbq9hc3Ra8SwCC5AxuGMCrqxUWkcsYtssiCQ+FruWLVY&#10;wggdQ0bZ2nHeuJ0UXEXjqymutXuJSL1gJCx6H2q3p4OmXHjCwlvL1ftcpYFyWyfUVz4nng8dQLcT&#10;qYnlwjkYHPSsHHU7Ee3zrpX7kH7NcMYgQ27mLNeQePvDxvdDaeysLj7RFdI6+W20jByc461fiubi&#10;Lx5pmb+5CSEZz0I7V3JvLIQXe9AzNCMcUth2PNvDweHw3cXF1Z26k+SjCRAeeBzmq897LD+1ZZ6e&#10;9nbLFc6Yr52YHI4we9d88GlzeGdWVrPBFu8pVR12jIrzaHWtA1e00h7jw7Fa3lpfypBMWAcBDjrx&#10;1xWtk/MhTtKzOuku7m18c29pcaDazQXSk2bI4ypHXPpWlqV7rkfgG9js9JJcn7+/7i9xWFZQ6U+p&#10;rcyao7NGAPmbOfp6V0s8ludFHkoW3rgj0FctSNnsdkZ32KfgrUpzpPxTSWxu4iRF8hlLbjjkj0zX&#10;QxXc8UUskL3kMrPtIWU4YHg8Vw1rBeWvia5lgEjRyp+9Q9K2rfz2e4dZoyVmBADZxn1Fc1SOl7Gq&#10;ke6aDr7aJ4Z0IWmgec08ga8YtwSa9g0rxNFdT6cxtp4JCBlHPr6V8gXPiqx062uIrjwRcXUZiXzp&#10;QceUx+6fwrrPDPiO5u5dKDXMTEXaGJtu0lM8D6gVmo2Vynf5H2VcXUa2ujk6PDKJAdx83BX6etaN&#10;jOi2dw6xfJkHaDnFeXKYZdPtLi68R2UFvDYjymknCnOPQ1p6Jr3h99J8RQweLNKknhs5AwMo+fjj&#10;FOL0MJRV9juL5NI1LULIDVtGKxn7ksigqe/Wo4/Cmh3F1O51y3CCPCNGB8zf/Wr5R1U6p/wmGpz/&#10;AG7WlLao58uKVgACeoxX0N8NtYtJfBWrWcdzeXP2XZ5ksjHcCwrqhVikr6nJVpyWidjVuLiw0Jby&#10;2S61W6kERM7RQk5/ugYrj7fU/GWo+JbYr4FnjtPtRXE3B2+vNe1RT6YWOLXTmJPO9QTUdzYW853R&#10;3EUb/wCwMD9KmdW/wlU6ij8at5nGOy26W8EUDk+X94cDJqq7ytqtuj2KMSe/+NdqNKkWJDOysQeC&#10;Bya888X6j4ftIbiBPFEZvkiy0Sj7gPTmsVTlNnXDEU+juWNRvNGtGtiwhLFPmG7O01lxatqFxcSW&#10;+neFEnBH72QyACMH2ry2xg8W614kijhgumBu8JuyFA7sx7AV9GaB4es9I8C2yxlL2cJvvJt2Czeg&#10;HoOgrpp03HU5MVUTPKfEljdHw3ZLLCJHLEnK8r6j3rHsY57HQ9LvNNOu20zK2HjuGCgjr8nT9K7j&#10;xFD4v1PxTYm28OW9tBDG4y742D+ua5ezsZ4pNe+2/E+2lIVkit4kGMnqeK3WKtocqoOS2N/R/iL4&#10;pgnji1DwvY6mhcAS2zLHIoHXI6H8hXsWh+KvB2pfY0g8SJFcMhza3S7JFI6jng/gTXhGkeGdJi06&#10;WUS3kzm4ZxknqeentU97p00kbGfw6I2AwsyfIfbkV0wx9tzCWAb2PozU9S0ex8LareXeuWUcEMBZ&#10;m3ZJ9AAOpPavAtZ8R+Ntcup4rJdQ0zTWkKgjImlT1J7Z9Ky7KxjhsbuSeTULwJEzJ5kxZV+qnise&#10;DxE0st9FH4dtbcRzkMzOBgD0FFbME1oa4fLtbydzpdO0WC1hXytDLyMd0k7/ADM59Sa17y5v7fw1&#10;cu1ogCRH/ln37fWrehajpTeFrqU+JlPlRbnXZknHPFZdxr9vqF66NpMltBFIRGWj5k9zXmKpzO56&#10;UqWytZHJWXiK/lvtQtJ/DV35s12og2xkKo9a3dXuJbTTNGDG8XzoCcqpO3HWi71zS7fUdCt7T4W3&#10;N3NJdKJJ/K2hR9a7G/ubaLTNBlPgT7WXsyRHtB2HHSk5Nj9lFbI82kvpLb4f6pqUGszxj7O4WSSI&#10;kk/Q/wCFdZ4OuLi9+BOqzyXMsji6JMhTbn8OMVyOuDxze2N4IfhK0cTOfKjC4EYHfHeorPX9W0Lw&#10;dHFqvhS5htp3AnvFT/V47bO/4V1YZq+hz4qDsdqyKXb5D19ajZF2EZ61HYah4e1DQoLnTPF+j3cR&#10;QEmOQbh9V6g/hVkqp3ja/Tqa7mzzWUSnGQOMmoyP3eMGrwUFXyG6+vWmMhz91aLkGayt5i4UYprI&#10;cHLAY9KvmM78D0qF0IZuOooEVApKgimkYb7nerWGER4pNp3klO1FhWHQB9uCOq8VMVIySRQi8pz0&#10;NSNtMnQdKpGbRXwPMz04qQdKXC5BKnil/i6VaZIYznIFIdoTlqaWbLBUB55pwiYk5z+NMQwhiCQT&#10;9amjjO1TtfpVlEXjgDpTmkdbuJFtyTxkhcihCHxRsWGISabd3GnW2n6lNdXlvHFCuWZjjJ7BfXPt&#10;XLeIPE+mafetaxSpdX3lfvIIGBER9CR3NeMeI9T1+5trrUNSu7j7NbKWisIM8e+P4iaOdIuNNyPQ&#10;Ne8eJDo+qfZNJt4iEKm5lP8Aqgem0dya+dNe1zxNe+KdCeO2a42XZZYpJfkUE8s2epNc7fSeJNb8&#10;XadMtldQ2sdyFt7QcBQT95/U/Wu4utI0600loRcSSSrZqWlB6kjp+Fc9WpzKx10qCi7sgl1lI4Lc&#10;GxhaQIv7pQME9xWbcXGo3esWoXw0sTySqI0Rsge5NZBjg+1xB5toWfv1rtIb7wdY6VYSv4gy/ljc&#10;zIePYVjex02uej+FtJ+y2ks9xqalmtVBG7v9K6ScPBukj1F3DEksD0H0rhNK1fRLzT55LfxBK4XA&#10;KMCOT9a1zNqCxnKbowmcE1xyfM7nWlyqx0VtDp92Gim0+ylWTI2y4x+taNv4Z8L2ei+ITa+ENCt5&#10;pYWzIoVmOfQ84rhRqemG1nZ7mziCzBTiUDBNdbYQeI/7Hv2tbKWVnkjKCSXgL680m2jSCu9TDtNE&#10;8ZG2lV/El6lqt45RAxAIJ9K9Q8KaZbwWeqSSa1OpSHgMeWJqvc36w6CFuLyASCyA47Njp+dcdaal&#10;41/srxBtsYpXe9Xy2zjamfT6VjKrKxvGlFM9PKwtcXSy3IC7jg9awdVvbDTDockmAk6SDcB0x049&#10;6WzluCkDSiYHy1yCOM96XXdF/tbQNGkXX0i+yzHahGfMz/hXN7TnOrk5EeQaq63t3dzyWQEbXDHb&#10;7dq1vBtjZrq+oypO/lJ/rIw2SfTiuuvPDUcXh6EP4gUfIP4etQ6Zptlptnqt1HqpZ5lHmbjw2OmB&#10;WzVkZKV3ZGk1zZ/29FELAKjvjBqpqMEYvAIbuBMLk4rDvbzzZ5nFvgKxO4VivdajOrmKZht4Iz1x&#10;71jGpZ6FSoc61NDUnc6I4kunB8llGOce9cXpOj3i6rcM+u3M0bTs3Ofr0q9c36xxlJLmMFM8E55r&#10;DfxBqMEiC3SPr8zYzx9K6qc3Lc5alJRSSLHiWzaXRWYWqx7FIU46Vzmi6Baz6JqwnmJd1I3P91vw&#10;PFeiWU8Go+DzI1vgo+JR7n2rzjVNajtfjQ+mpuWNYlw47k1qmZclzei0y2svDthbxz5CF8MOOtZC&#10;+U2qSoQcB85rpvNin8PRFZNzrGd1ZVvZqIdSlk3DGefWky4uwimF3cRhSVAyMdKvL5pS2DXLkBeB&#10;WRaSW6680SQMWeboK7yG2t10tnkMQXy+Ce5pWbNJSstTlnt53eQgPtHc1pW1rKltCqyPyCd2OKnu&#10;7qwj0W+Z7u1WONuWLAdelQ2+qWcvgPxyYNQsWlsoF3AMCRuHFXGm2ZSqpFaeeBbuKD7ZEX3dM9am&#10;d4UgtBJBCTuGOK8x0Q3118Wtdubq4kCQXA8td2Bkmuz1i6sVvlRb5N4hGAO1OVJocJpmjeu4mVkm&#10;CIUGQKp3cg/sfTWcyj94MHFYdjezTX0MTTqyCXle9XfEV3ex3HgS3tPCLXBmv1DHOBGueSTUctir&#10;p6FfUUnmvtHljQgooOSOoFZz6zeL478L2SWs0vmNiQBeFxXTXtzax+KNKt2nt1BtUCgH+I9qy2tn&#10;tPG1050yIMzKwcjOQenNOwcyWh3UN9ZLZLFiFJvKHyMRmr1pqBWDUQUj6j5iK4N7cT+LLa5N6Cyo&#10;MgNjH4V0ECSPdMnmEqmCBinujKemxoavJaP4U1J1RfNaPAxxiuH8P6baWmraxdSxI73F2rFj944P&#10;TPYVa1m8dvE0VrEs3VRwKoa/etp/hexhcbp3j/dpnljVx0MWevxT29wS4RsrCMDBOcVxXiqf7XYN&#10;bNcbY4o2yuf6V5Vp/iP4jiG8W3tVthsIB4bI/Kq63WvnW765vtXl5Hzk8D8quJnIitdFurfWrm+h&#10;12MRtFIk8YThweOa3NDt7yy0PUYoJ5Akty7KoY8bjzVc38t3o+mafoug319cyy/vp3UrFAO7E+1d&#10;loWmNE00VzrUlxIqrmXbgZ7gfSqk9BU43ldlXS9Nt21555pAcc5bqTW3aXtve+Lb/S7O8RriOEs5&#10;XkIB71R8TS29vYSJE7IfsxAK9TVf4L223x/8WbmWEk/YSEZzzlqyUGou50Skr6Gjd6RI+q2b/wBp&#10;FHTcHX6dTV3Tnsk02ZY9SgmIkI3BgSD3rZ1MMovES7Cu8soLegbNcbYaULGwvljuLmWSS5Z2dmPJ&#10;JzUDWpP4uvreHwNFEzXBjJ3SBAT05rzvTYr29sPtENpdLGxIG/I3Aexr06SBJdAvDOsG044cZ/nV&#10;RYIU06FoLqL92p+VRj9BW0aiRnKkzz6aU2+q28MjFGMqruYcZPavTbW2lt/DdjvKec8KkYOeDWNN&#10;p2nX9tB52mvuW4DZ6HIPHNbTyPHHAJS4xAqoevA6U5TuhRhZmtDCg06+afDqdPkYBjjHFfO3ia80&#10;Z/CrBfEjySSeICr2wGduG4ya9H8R3XiV/D00FpfSCSR1jUjrhuM1n6l8OrS1+CjX8/xOty8SJNMu&#10;0EyMeSB3qKaUWXNuVjovD2h+Cm8HeHLm48EI1wLONvNLcZxxxWnr17pieGJ4lukL+UcqDngdKzoN&#10;QVvgf4L+y2Dx+ZZFDnr8oxmsaGydktZZZJmLSE5bpWfO3Kxco+6crp13q66/eSQ+HJ1jabCsTjd6&#10;10s90Yby2a4k2bo8hS3TPtXZ2Gl2suo6MGtYgBEWynTjpXkfjVb5fitKwiuGj243D7o2+grZPzOe&#10;SaOus9TaDV7aRbKAxtLyWGduav8AiTVobnw9En/CSWGIkGY1IH3v515NJc6jJ4SkVY5xmQInHPNd&#10;h4W8IxtqVvdX+vXcoG1vLLYDHrz9KGStS1pGl2k2mX6DTSySzo7uRjOPSvT7vVrhfB8Nlb2g2m1R&#10;GyPugDFSSpYQ2VsI4LWNNgBPAyBXFa1qthvuoLK4tWmZMMVIOPyrKU29jojFLc6aO6s4vDVujzBm&#10;CnIA6E+9UdxezJ+YKScCqOm/Zl8B6PHMkry5Ys7dTmtNQPsRGw/c44rCVzqgk0Y6xyvrEiKJjubB&#10;GeKNVUwSaHHHLKztJjCjJzWpaM0aajIYVAGdpPWstNU0SPxPC0l/bNKk+QrHPetIQ7mc59EeeeId&#10;U1+38XLZfYpEcyR4B7hq9b0aO4TwXppaeFnW1BPPcivMfGAGo/FHQ7u28okbAy4xnBrphqVnZeHL&#10;6a78QWNtDBZDzZZpMKOO2ev4VUoLoZqrfRmlqk96NV09X8wl34UHivGviN4/0LRrOS1XUrW4vzD8&#10;0cTgiEf3Tju36V5940+IXijUdX1az8L6TdFQHjOoOMYU9SmfX1rxRPBviO7ury4u/Gtq0jzMzF5N&#10;zMx65JNduHwTnrLY462IUdtzI8YeLvFuvahbi61KeOyiJ+z2ULEIuf4m/vMff8K4pInwSx6ds16B&#10;ceDdWiecrrUDFBng9RXJ3mm6nBeA72Zd+M/zr14U1BWSPLqTlN3ZVUfJDhR0NSKvTg0i7+QQBU4D&#10;bW+lWZCqOvy1Ko/dnnOelNUHMfy5BNTnIKlYiSCOKBoFxtU7fzpwHy9aU8j7oHHaj+9QMMcYpp6d&#10;B7UHr98DHao2ZcP84z2oAcT7VCzARt16UxnG1zuHFV4luJtVMcaSk7gOBQK49pEETEsSQeAK0dM0&#10;jU7y6jdy8UTP8uerCul0jw9kxvLG8h+9t65r2LS9B065+G2q3cPiiGGaxQGW2x85A9B1oaIbOY8K&#10;+FrJdbt4prhIRIo2u3du2Sa9UtdLm+16xoDaGktzcKohfZhAvZt/Tjr1qx4U0W71bwLr89809jZw&#10;3C+UxO2W52ddq9QPeu5udQhuvCktnY2K20ltAFVsfvWCj+915+tUmloyLu5xttB4V8N6j4g069iX&#10;U7ucxsbhl+SJuwHsDU1xqWo3Nxepe3ks0bxAQFflVF7ADpxTtShsLzwHuu7y3juoEbe8hAZsdOvJ&#10;rkNN/wCEkvby007TtElnuGm2iUrhIk7szdABWbZaaW4lzerBfXFm9nLIpJ8lkG45PQV1nhfwtf30&#10;Vre+ILie302OfMFlv/eXJ7Z7ha7bRfDGk2HkGe8jvbvywZLh0BBfuFB6AHiugnj/ANKhJhlJA+7u&#10;OB9BU8yQXSZL9q+z2kNrY+GbS2t1hwPKXGFHTp7VSuLljacLIWzwSM1dSNhcIQD0GQauLYOzMwjj&#10;IHOPWkxtnJCS6aQ/6K/JoWKXe2YJRlvSuyW1hEvMIHPPFaC2lm0KMGUNt6YoVhXOIitGJuQ0LdBt&#10;96kNkuxP9FznqD2/Gu3js4hAwLqfm5NJNbuCoW2Rl4wPWiwrnDyWoWFtunpk9WNVvIcIwaGP2wK7&#10;qSym8lSbXIPXnpWTcW6JcOPLY4Gc1EnYa1OUaBtyFYOCelSbCsL5C/drXm2i1m/0ft2rIdj9lIyT&#10;zQMrj76nA61q6f8A6/WPmODoNwMf8BrJ4G3LdK0tNIN9qgzx/YdwM/8AAaBJnws6N/wtn4oruUke&#10;J7jB9PmrQjUrdRMtwykHt3qvMgX4u/Fobj8viib9WrSUKc/KCcd66Ije5bVpGij3XYOBwTVq1vdS&#10;tb0NBqUCFejvEHB9sGssiQAHn6VJZ7zqkQfaw39COlUKx29n49+IVvJGo8GeFZgpADfY1+auib4p&#10;fFtbEra+CPC9q5X5XWADB/CuQIVY9q2keNg+tV3DFh0zWfKgNvU/GHxx1DR5RqPxxvLaBlIMdsdu&#10;QfcVyVvbWYmWWTXru4cybnkmYsSfqeasyxI7JuEnynpu4phRRBLhcYXpTUbAXt9i0sGbpFBlVea6&#10;eaJodMVRGuRbg8ehFeeCMnUrEF2I/tGLofevVtWRFRSEB3abHx6fLQ9iZ3Ps/wCFaW5/Ye+FAaFQ&#10;WE5BPY5NdiyxrFAS0ZzXE/C8M37EvwhAdQUS46H1JrpvJv8A5gqOfn496zkroiMnc0lks1Ntuxyf&#10;yq19oiWRdtwgHUVh/Z7gE+ZOwxzin+VEYARM5I7VFka3Z0H9qhV2tNHgjktyCPpXMa/4Y+GOuWyS&#10;ah4A09JiDi5tQEcH1461Z+zgmEmBsemal2XAuUMe4AEfL2NQ0appo+ffFPww8WwwvJ4f8dx6hbId&#10;32K5XEqj2Yda8Wv7LXrfWLiLUPC/iSwuFOAWiYISPfpX38kl8tzbmOUg8ZrSuLXQ77Q7mDUPA3h2&#10;7Ro8P5sK5/AnmlFyRMopn55QXDDTLmKURyN0Em/JFKlvDNNb2k1/NiRuXH8OelfUfiv4QeFLuMXG&#10;geILvSrjJJt5H3xSH09Vr521/Q/Fnh7xHFFq9pfwJvPk3Cx7opSPRugrojNPqZOm0UL+107T9Lgg&#10;a8NyxdSrlegNXYvskmmaWLbSERAFLP6mublvbm9haNdLkkJbCvjninfbLuLTILUxSADgkcVe5mdP&#10;djSYLuznXXLZJPL+cGQdfpVez1WOTVfmvU+9hWI4rMtNO8F3CtLe32oo33i28kZHtUqWWlS6gqQO&#10;3kxyEhuhIFID0i2toZfDV5M1vahljJyMVk28X2iK+V4ItyXAA+bnFc4NT1VLqa1t9JeUAhSN+Bge&#10;9aMqyRWZuoWk80oN8atwDQJo19QaK2NmkYYsIgdqnOTTbSe4ms5Z5NOlVVQ8yKcn864+M+Np9eEk&#10;WkWwRZgcySDJrfuLnXWvbaK41CLaIgCqIAOfpTCxVa5Wa91BZLOVo0kPK81fs7jwmLcBIJgxbDxy&#10;KR0+tUIWuINUkWG1fe7DG5MitWSyaRUnu5bFAOcpgZouDVjOu8S+JrTZYTx25HygKcHHvWpDp+nz&#10;Wk5j8fTWL+WRjy8hq1fNZfCT7bKApDCRH8o5rkYJrptQkkkyg804Qd6CTQ0zTp4dS1qY6zHKUlG1&#10;yMbsV011d/aLTS4kkhdyQGUDpiuY87UC10qxbIyvrUuky6fBrF20l7GCzcszCkyrmpqsd/b6ZZzC&#10;3szHHtDMGBPNRG4sH8MoY7g73K7+elS31tZSRtJF4kc27ODLGz54qheyeCDa6fFYeIbiSXaPMBQg&#10;A/WhAzRnj0u20q0l+xF2kiyWDZxUWmxNeteAWc0cbNjdg5NUYvMNnKPtoISP7pOat22s/YdDyLJC&#10;dxwQvT8KaVgZma14fv7XUILiO/uRGxGeuDV2wCLpbh7aKUkLgselXxquoX+l5lkjeH+6BytUriNV&#10;8NXgFtIjckN7ChBfQ1WSBbR/M0+35QbRkHFUm8qHT5zlFycqewrP025gl0R282STYx37jyMVqKuk&#10;3mh3ka3p3lcENwadwGWN/fvBfiK3ikCry4PSleW8ezVGF188uMEHmsextLmx1+/jTWHCSk7g3Iro&#10;7aaaV5ovtMLGNTghaAsT/v7Dwx9oNtGrEfe9Aa0NLEV5ZPMPEMZYxncqP6+uKwEi1eeW+tbvV4ng&#10;kcgA8YFWrWDRdMbUI9OluJ7u5dQUDllSgViKbSreHXLh4FuRuugZP3hIbn9K6YJYXNnBCYLOPaq4&#10;YAEg1VubTWI9JjkMMmZYck9cE9axdPttUh1ueQ3E0i/aAcZ9aYMu6rbLbweI1/tKWQt4XuskcDGy&#10;vzptJdvifxMSCQ2uXG367q/T7ULe0uPCeuEQlZT4emVlPXla/L+4jmg+IXjS3eKRWj8R3ICsOThi&#10;Kz2kdFJLlJ5vthmZvtZ6nAqgXV51W5ilbnG4nP8A+qtJSDsy4PPT0qSSK0ZQwiXO3qauxRX0+88Q&#10;af4gtZtN8deILZ1k3J5c7AfiBwa+hfBvxz8a6dJZ2+v+HV1GIOq+cg2yqvr6GvnOaGXyoAgJKy9K&#10;dIGKgG3Td5YxkZotoFj9R/BnxG+EfiC1sktPiDpMV20S7re7YRyA+mD1/A169HHF9jtpY7uKTru2&#10;HIA7EYr8TRFeJMZIZ7yF1YEGFypz7Ec1694O+K/xn8Py6Si+Mb++sY3G61vsyBl9Ax5FL2dx20P1&#10;eEZCIfNY8dDT8J5bZHb0r5m8D/Hv4Y6pb6ZFrWmyaRcttU+YcxFj3Ddh9a+l9NvNAv8ARLebT/Fn&#10;h26ieEMvkzq2QfpWbg0Q3ZkiMdvA/M09WUrzxUjRTKWD2Tr6VEU+dwT2qUxinacY55pCB5IG/PPp&#10;RtwrYpA5VhnB/CgYfvApwmOKhy+8gxnr1q4rBt58vvTWA3x8jvTAjHbigD79OKkBqAPm684oAQZA&#10;AAoPIHy078DRwB0oATuOKaScn5iaTKgnk9adty8pxgYHekMZnrhe3NRlQQuc4zTmU/NzTOd6/SkA&#10;pBC4x2pnO5hipMjaaYSpORQA3PzD5P1oY/J0qOTd8u0H3pql8vlSeKBh8plUHqT+VXAsIiPJzt4N&#10;UWx8uCepqRS2EByaAJ4wG3EZ4Y9aeVUL9059aauQh+Sn7m2kce9AFdg29eM5NMOdsnsKtsoO75Og&#10;pu0fvAEyMCgCiMYY7DyKZztADnr1q4y8fcA9qgdSC3AGFoAiz+8UEd6lyMgAdaix8o5oy28fKetA&#10;FrAMUeKYRgj5f1pFcA84p25Sx4HSgBy4w3enAN5ikMKagGeAak5wMA4p3EAXnBcY9aR1UxqAepoP&#10;3unFPwMnLfjTCxXSOUTglxjsKsHiNvmPSgDk/OaADuxgmgBi7jF94e9KO1OYDHIIqMkBzkUAP4yf&#10;lprhjHww60fwmghcScdhQFyE+YJV+UdKXnBJTnNPA478GlONx4oAUE5+7UyglVwaqPIyZ/dmrcLB&#10;oFI6mqQEg6MNgp4xt5xUZ/5a+3aky2EylMQyQHepAOc+tLzzj0qU8pjtTQMMcD9aQxCrGI/KnTuK&#10;ahmVomS5dSG7VMOnJpCqmQ8Gp5R3Og03xF4ktZYyuoTsob7rHIIr0LT/ABjpc8cUd/okUbdPMArx&#10;/nafkB+tMxlWBAxn8ql3uFkz6Stjo91bK1prtkcrypYcUr20yHDR556rmvnCC61K21FTBqt8mCCC&#10;GOK7bT/F+tRRRrNP5qggHcMmi6uTKD6Hqm3B6dSKcVOG4FYuleIfDN2Nsl6kMhUZ3HiunESPb74d&#10;QtpVxkFWBp3sTa25Qx04pDnA+SrTJIrqGhkHPcU7YM/dp3BamawYzKuDntUckcnkPwPWt6OFGhlw&#10;g4FQtATGo2tkk80XBnITByyHafesm780xMFtgDxzXdyWafvP3GTWdNYBt5yQcdMdaq6YJnmdyjGR&#10;gYjnbWS8cuyTjpXoN3p8u9yIjkdaxzZNubMGB6VNmWkctBADv3WmeuDUi2SiQ/6M5O7giupit4wz&#10;fuF+lWRAok+4gpJWYcxyy2bfL/oh6etWYbaUTgeQxBP0rqxEvkMDCp6dqesUZubPCDBHPFNRuRKV&#10;j82f2tND0S0+J3wl1C20Gzhmvkk+1GJQA7L0bA7+tfKBhYNDtXI8oc19t/tZGOf4lfCK0WNS1vay&#10;sQD/AHu31r44eC4inhA3ZA5BqoStodPLzRuUVjk8iRfLHPQ1DPG62cfDHLjHFbOyQQqTD1NIxjM0&#10;I2qfwraxi0ZDx5FiBEoIXpVcwp/ayglenat+SJftKbcfc5FU47Um/vCSevGTQKxQMKeacxJgdKak&#10;Uey9K24yxHNaxtLjbdFdp9s06K2ufs3AUsDwKVgsUUhDR2Q8sAB+T61pxLjVrbET4C1aitDiLNwo&#10;GOQK0rW3jF4ymYHJ4arirA3Y7TwZ4b13VvGWjRWnh6/laS8CoqISGJ7k9gK/Un4LfDXTvDXh2zv7&#10;yO2fUXsgSxAO0kdBXi37KVjaL4J8ZzS6ZZEw+XsZkBZTznBPrX1zeanJ9tVC5RA2FUVVSp0MpT5t&#10;Edg0sfmKCiHJ7msfUdL0S7ik36dAHx95RWPHeRsyE3h4961Y7ldqH7UCNtcjQbHG3HhzVop2a2vC&#10;6j+E1nE6vbTKJtCuR8/3tua9VguAyNjGM1OVtZVdXs7dhjnIqOQ0Uzzu01OJ7uPerAkAc11MF2hM&#10;aMiPGw5G6ob3Q7J7pjFHGpPIwaxZLLV7eU7bZ2Gex61lOmzRSTPIPi98HPCviM3mq6VJp1jqhgzO&#10;EUCK6I6EgdGHqOtfn/4t8CeL/DnjVItb8OX6QySn7LcKC0UuP9roDX60R3rLpt0JEnjxCwOSeCe9&#10;cXeaTZat4d1XR/EHhe21DTr7f5F3tBeJuxB6gr6ilTk6ej1QNM/KK7utYbQ7mKG2ZkCELtOCa4yw&#10;vNftvFl4LzwhqSw4ZlkRS4OPWvqf4ufDPxV4W8ZSSW+n6hdabPMxguooyVdOyvj7rAfnXitpqc8V&#10;1PA+nQrvOGSSMHp9a7VaewrNGJBqEd26/ZbaGE+aN4Y4LY9q6t7WafwZfefbWqwrEBuZgdx+lOTR&#10;/DV5qNtcLbm1u1fP7r5Vf6gVmaok1tqk0R12aSEgDbuwAadmtyGijpWmsfFFukM+2FZsuAeMV1F7&#10;bwvq99b2tydyWvJTmszT5ootK1aNYAWmUBW3c/nWnoEGowfEiylktJAj20gw5+/uH9KBmBaxLAk7&#10;XZVnSZthJ5pn2iSbXbSK18OyTTTXyANjoAecV3Eum6GNQvBd38bBrh2wXxjJrlrq60W38Y6emm+J&#10;1tr2O4/cqse/f7GgDu9R0mSTw0ySSRxbtPUMGbB6c8mvIr+1m0n7TP8A2kXtWuQMNzgmul1W88ST&#10;3mmpqV5dFSylgjFcgfStGZdB1Dw4LZdLDxm3Curt0xS1uBW8Miymi1ZpPEkKRNCpwpz1rB1ua6sP&#10;ElylqstxHLLlW6itCx0+xsdVMduLnYc7huJFa7Jp5gumkRXzE2Nw6UwRkWcF3eaXJK8kcJEOd6Dn&#10;NWtJe6eTWI3vDO8D8A9vTio9KuBv1SCHT7p/3x6A1n3dn4ri8Sz6hZw3NtiQCSJ1OJV70DKmr614&#10;hfxPbWVxq08EHm4URjAwPeups/7S/wCEdunttXd0S3AYF+ufas3UI7K48Ganctpdv5624OWODnvj&#10;NZ/hddRudOvUt7tQ/mEEGTAFITN2yW5FtesbPdyxORk11Hh3XtGtLHVxJqEEQYkSERZb6cc1jwx6&#10;lY6nm6vbQJjBBIwc1mzWkEfie5uobTdbO+XUDIBNAM1NRg8L6n440CVinkS3oyWjAzz711sujeHN&#10;M1fT3TSoprR7Rd9rHP8Ae49R0rkI5bZ3sVGm2jqem0gYrUtzaLPdj7PMgTBJeQnH50CuXr4+Hpbc&#10;NpnhvV7SVwRJC05YfmTVbT9W1DTbW/gj8N28hmUh5HOSK3tNvvC801zEukZdFAaVR0NNvdLszq0c&#10;kOoI7M2SncCgPM5GYfbb23SbSnO65yNo6V080F0vg68t7b4c2jziFPLkWQZXHtWZqFzeQ6lDb2Gj&#10;qXMB3SlelUNHuNZtvEs1xN4gnBIIKMcjJosMt2viHxRZxzW1z8Kr6WQkBZckBPf3qPUJ9Wk1XwUP&#10;sN239oXB2kE4XHXNad/deK5LrS47bSoJ2ncjDIAMHvuPSujg0nUrXwxay3ur2e5I90ccY3CMnr81&#10;AGTqHhqC5ttCgk14oXjG5lOPLPrmugsfC1vZeHcn47JMiwkYkuQe3TrXHW+v3L+NdZspvD8skTsE&#10;juQ+NuetYGteGdQt9Ua4tvHGvPbyyBmiadiFz6HNCQG/P58ep3kcMyPunI3K/FZN9pOotqVpMbpY&#10;vmB/1nBq/Ywao+k6VDbeCr26f/lpKrn5R659q6O30wy+ItJivv7TMazKTDlgD7bqLagcnezaqulR&#10;WyaU0yPGBJOx/wBX9B3zVe28PpJLp1zB4y1e3uEbLxiM7JBXvMrfDJLa6gbwfbmW304ZAfheOPrX&#10;AXer+IV8PXt3afBTVbmyhuGVbmOAgAA+g64puDQmzldSfXbOK0MZkCbQM7OSay7fXIoPEEH23UNQ&#10;i4zv8kkA+ldVpPiWyvPE1lBffDrUEXzB8/kk4PoRXV6vD4cltJWHge0KCIfKYxn61Nhou+FPFdnf&#10;WlzBB4ThZ0YL9pdeNvrg0vjqBB4WWVfEsK5Q7o4IgCWPuKzdPttKg8NxvZW9rAxJ3MMAjPtWiw83&#10;w1d263NpPczEeX5rgYP4+tF9BpHmGi6V8d20tH0vxNcm2ZyUWS5LHB9R2rtoLf4jWvhTWX8R+P7J&#10;YhH8luMFnP1qexl1XQr/AF+5u7i8gMsajydxKn0wOlcB4x1bU76WGR9QnWLP7qEMfzPvSTdxq9rG&#10;LqouJru7kt/H0VujykTQeWDkfWs94YovDbFLSOTkfPnvWTFsW4ujK8wjOM88mtGGG6eeNUuiImcY&#10;VzTCyRVjvminsVGmE7pQOnSptTupHltwun/MNuMGpLiF18TWUY06JsMvSq2s2uopqdpLFCuQVyua&#10;EgbOg003k99ocNzIioyYUHrVe+k16z8c67BDLuiwqqcf3h61Xt7kJeWEk1tPvWEFAOxrv/Ammya3&#10;8RtTkmtmNrDcxu4bpgHoTUS0BK53fw28KW8Wn2GsahZqxDb4Vdfmkb1x2A/WvW57pXvkbyFI5BHY&#10;AdKfP5KRWEEaoEjt1RVXoAKpujANiMH1xWb1NNjuPldTyPTNAsmPIyasxWzhjkNxVjdOrpmKQKCe&#10;cVmbNmPPDeRhAsUhGOlY0s+rJfENBJs7jNd3E6ShQ08ec/KcVQvIYFmcmGItjmgRT0+dpbDBtwG2&#10;9TReQFrRBlgQ3DCqsbY1XaIsHPGK02urdTBHMACU4zTAxzGqyKfMOdlSQNGQSFAG786uSC0a2mIu&#10;F+6cVWtoSVICHG84IoAvRE/aVwefWr7yMbUqdpGOeKw7h2t5V3luR1q7BPA+mbi+W20gQ4ttYEKP&#10;pVWWYqVbbyfSp9qPC/75etVmUFiCFPPWhA2aMN3cCziAhACjmmNqKvHIj24DDowHWsx/OyFGcY/O&#10;qbLdLNG3kE/NzxTFclke5k1VBHHKq78/XFdta2c0/ge9kEiB0iwVHOcVz8LwmG3P2YLhOuK2dFvZ&#10;be61WM7jHKOc80JjVrnOhT506sxDCUgjNaSRlbAnL9KffWSya2s0d+3+tyQBxWjMmNBtcD5iAOBz&#10;RcLHF30t4t2oUHg9c061nuniAw+O5JrSurVTKm6Js/Wtay0xTpMp3KuRx7UMDnCGSUEKMbq0Izm3&#10;TPGFq89pErojzLuycc9axbzelyqqp5bHFIC81zbLHt85AccGs+51O5ESxpCjZ4z9ahbT72WFmLSg&#10;bciq4s3iicMSzHvQImTR4Z0eWS6iLqMrk+tbVlptsmkv/oyFgeTiucMl4sluFluQTJ68V2Gn36+U&#10;kclqCQoyMcGi3UaZSmt50EBVWUj7qgVftpLp4LdDE+QeeK3El06U82aIBjCk1qRwWaRQlfs5LL0F&#10;LcSOSu7C5NlMySEDGScYrIgJaWaP7XkjIxnmu11q4tovC8kbXECloyeD1rzjS5UTxVezbFZXc/KT&#10;6UkMs3CanC6kRy4bOCRxVW0e9OoMz2zk7/zrs1vdLurQRNb2qlFO1CR/OoLaCzM8gXysBjjmncCs&#10;krsyl7ZBVy+tYJPCMk0d2OE4XPSrawWJaRdyD2rNuVlSR0W5byyegNIDnYIPMtnVrBgd55zWqplt&#10;bOBAWOWHfpVmLyUjJMOeODVOWeE3wDSD5icUwH3NwjQ/6sZ8rkis20uZ1vJFFw/lluKtSeSoiBmX&#10;n+VV3+y/aAVCqPagDRF5MsrfMTkd6mS+Xfk2w5YZNYxKFpBuGAOOakCyG1QpasTvAGKVgNyW6USJ&#10;0+7wM1diCS6SRvycVy909pbwxvcXlquIsjLYrib/AMZrGb6HT9OeRwCDIqlgPfAq1G+xEpqO522q&#10;XGlW1/arcatp0ajJYsRyK8s8V+Pd1tNp+leAbqZA237QxI3N7AVwfiKDWL/V9PuH+IdyzSPkqD8q&#10;+1bun2Mlt4Z02aawsXzH8rZBLV0Qo9Wc08RfRIj0O1m1GDxA998I9anvI4wfNNwyom7pgdPrV238&#10;NWra4n2jSvKljJP+t6Ke1VDr3jK0vbl4reD7JnmIR9R9etQwa9e3l8rtot3GyP8AO+Tg10JLojml&#10;JtmhquheHbPw7rN/FpczygqoVZi2CT1K1l6ZfWttJOJdJdpVUFV9M1dhcReMriZLmSVbmVDMjuWX&#10;A9ugqfUobTUPiNeLYaeLSNhF5tztyGx94Ae9UK5jX39m3viO0uJ5LQhgQBgA8f4VYtxGuo6XDDIj&#10;J5uCoGf0rUutCsp/H2gwWsgjVYRucv8AcI6nHvUep6TNpGqWN03jOJcyAF8Z2+hxSTGdTdmOw0DT&#10;SbONnuY/kHl9MevpWNba1rcd/qobw0Ioo0/dyk8Nn/CpJdJ8S3/hayuIP2h/Dsu6PcI3RcfT2rlt&#10;Xk1y38P+ReRQMFhZJHjPXjg0lYLs3Fn155zdvq8lykjN3yB/+qpjbXj6FHO+oW2ZWOPnBKge1cvp&#10;OprZfAu5jc3UmZpCkgQtgH/CuVtZtVZ9WubfxTfN5jj5dxKj6DpTsOx69YaR4TSwW7n+J9rFJISX&#10;SZhgBeuMmucuLe21Pxrcx6d4u0o2b3AVJgQDJt+8AKjjsdEuPA0a6rY3N0/lHaFlK7c/Ssm00bw3&#10;pkt5fWvi3WZJRn7LbbjiIn6daleo20emWfhnw7by2Ru10sr5PyI23LketcvrkS/2nc21p8OTbWvm&#10;Y8xZc7/oO1R2Y1S70mSW51a9WZnyNzEBR2xWksjjTBE+pRlhHxIfanEllfS7WAW0CNpECKvG6R8d&#10;frVLVz4YsL24ZvGDo7FdiJEXBz7iuf1sXtxY3EQ16YoJQSkbEEkdORW1pel6rN8NrMzRQoUYDe4D&#10;Hb260Le432J7bVdSh095IbKWS3a2IJAPzZ6H8OtY2kpop8XySzeDri+vDcswmklPQ9gO2K62e50e&#10;x8CS2/8AYqSSAqFyRls9TWDZzaOvji0u7P7c0qW7BoxCSoJHP5UwR2a3Xw5hhk+36XfI7YxtkOB6&#10;jFWbm58H/wDCD6tcaPoDztHbH5HY5cn6+ledSWGv3fiDVHk0SaSE3W7zGG0rz0ANdZZ2jQNZEtHH&#10;tQdMAEe4o2ZLOI0+4gfVJo5J3Fx9oYtGEx1PQH2rUu1sBfaSZFnEwf5MHGK9DjTwe6yyDw5p5ulT&#10;MUqkZB79K8+1RruHxlcXM2gLNEr4wONoovd2GmdvpGrQWOiX+/xPBCptgWcpuP8AWvO7jV/Es/xF&#10;8U3MOj6rd2VzeJlnVlDKp54PSonuzczTtD4B1JIY2BaRVLc/SrUWp3o8qIeIr0RlgDD9iPAql5it&#10;1udz5nhltN066Ol2sO20/wBWWAwcc5NZmqahodx8HPE0kL3ReC4XyggPzc88jsKxdTTTJdEWJnvt&#10;rwchgUNO0TTfFx0bw9DZ+H9G/s5BIJhJKu6XPTrzS6Ba5hw316+kWb79WMZAC4lYc1p2V7dJqNyJ&#10;zOq7QVDtnj6110thcxeHNOs5fgvZRIt5u+0i4GRz6ZqS98KQ31zay23xQ0aJfsqgwuy5U455zSvc&#10;LGFZ6ppFz4rlt4mYyFMKCeGNWV0dh4jZC9qpkmxukYADP19KS48IXVjDp08GtadJKjk74pASD+FX&#10;7SBLjTNSi1HUmRyoVHSTBz2oYFDXvD3h3RtHTUpPGyXM0pHlwxzB2564Uc8VxZvNIvLq0T/hB/EX&#10;yoR55hfqa9E0jw5YWfibUb288RXV6VcG189iyRL9DxmovEHjHVItasodI+HenXEEKFZ8WQ+ZvqB0&#10;BoQtTzGyvLnTPGb+Z4NvrmDzDlXgJ4PcZHavRra6TzYry2uIwJ1GI5Ywdue3PSsU614/vIojP4f8&#10;PWkbNwhiUkj8a05J47bwjObjSIzKCpVIueT9KGPoS63p0L+G765lv9s7ANGRH8qfX61hWuu6rF4a&#10;ktoZFBQhWKLyT2wadrGreKLnwrotsnh+WCzCf6S6pueX+6PUAVU02C6M+jIvg6Ly0mBknlcKSPcH&#10;mi9hI0m03WL+zsxc+J9SzIM7TKVAz0BqjHovi6z8R2Nv9vkjtJZsvtk4wPRhXo11N4bn0q1tMNHN&#10;HEmPKOSx9yOlY9zbeM7jUtLgj8FXqWUCczO5yw9eaOgXsb1tqvwysdO09L/Q5nnSL5JGy5f1Naj+&#10;I9GvvD8kOjaBAm04DNF19etea6tot/cWavbu+6M4YlM1Vtx4ttPD0ENpYWEcpbDSEjIpWGr9D0G6&#10;tL6fS9Ot7j4oafaI0gLocBmPp+Ncz4s8OWsXw11maPVbxpY7cNGRITuFcpqGm6hHYDU9Z+IbAKQ5&#10;zcYZe4wlcBrPjLX5JlttO8WahJaMmx18rc0uOmO4FA1E19Laxj07S5ft8Uc28l0BGW2+1VdX8Z6/&#10;PqSwaV4kgto41Mc0klmCXPTjcKTw1YeJ5LgXb/s3Xc/BK3k11sUA/wCyTiruroLyJraP4P21hdR3&#10;HEgICt+PQ0XsWoo59L3xQ9jdJJ4j3G4AM0m3BbHTgVT3x5uUmmDyMwAyvUVo6nBJaaFp264snuQF&#10;ykcoP8qi03T5NX8Q6ZbnxHYaeXwTcSEYwOoz70IqxYttM065axjXR5496EFlbPPrntWbf6FrGkz3&#10;Uo8X3EkMs6h4d+4DPT6V66PCGuWmhxz6X8TdPuoBblXVMMVI68jpn6Vw80dzDf6tFd2tzukkPyyk&#10;nJHcZoTTFqtzQ0jQrptIimu/ivplmrRqxh8sNgHnk1jX+hWl78S9KtodYkuoS/8Ar0ygBHtVW9kn&#10;OizQJqNyg3DBJJzWn4dupre8Be9TIcBH9c0O4I5vV7ddL8V3FiwnkYAbVReeemDVcSy/2dNCug+I&#10;4fOlG8FnKn8OlegXmqrZfEqWa++DC6oVjQxSKMghvT1rY1jxBZP4EbyfgxaWReMENJH8yZ+tNMVj&#10;jtOtpodMtbsRwSNbOrCBnxuXvmvYofF/hWfwFFGsWkWEgtQqqSpLNjnNeAwTQy61KbjxDexLJIMh&#10;QduPwq7c2HgVNXsWka8IkkUhwxwD60OIkdhq2ryCFzNczzLggbGIBB6VwZgu7y3vHjsp41VyysTX&#10;T38WhCLSWj8VNIJYl2xFPuge9U72Yro1nDBIFO9fujtQkDZmWesa/aeGtft10+aRGIWYH2962LDx&#10;jfRaLa26/BrR5sH5Q+CeevJrY0u20RUie81ixIeL5lbH61l3rfDtPFEsNr4r8uTOVBj+U/8AAulA&#10;rHN6hL52u3l3c+DI7bzJAQsajav411OiyfDF9Gvo7/xLdpcsm2EhThP8ak1bTbp/hvp08XxQ0OWG&#10;bP7jaoYbf1rj7LR57mDUnWfSw8ZGMyqDxTWozeOn+E4Nd3/8LEJga45HlZyDWheaH4dn17w2mjeJ&#10;1kkuICWj9DWGdN1z7GrSJbmIcZyDXXeGdV+Huj2mqXN6uo/b0tz5IEZYNn0x0pMLnH3Wi+LBq1/Y&#10;R6TO0qXCFzt4Az6+9dhY6X4jXUVtZfDlnY2kmmnzZRdjepA7jrzXNax461671G7TTvD7WO6c7r14&#10;CzsOxwOB+dcdBPr513Wru58ea9eGYr5haRgpx6DoKNwua11PrOl+LNc+weOdRkSa5O/ezENir9p4&#10;v8RRNl573BTDAEnIrOPk3DxS+ZGpWM5Vj2robLR9OuvBS3VpewySK5DJjuO1D2AwZ7sXniPR5hqO&#10;oMWm58zPftg1vXugGfSoGg8XaVBIYx+7kjHJ+vFYl4moWes6T5ukW68nAGBtqZPts/ibwp5t/eKj&#10;XALYYgFR15o22GMs/B3jh5L5vsVrcYz91wFP0Nc9Jp+q2fjTUrW58OzQyxsCwJ3A56Y61674p8Vf&#10;2d4a8KwaR4NupbaK1C3LiQ7kPuep5rhbKTxT4g1uYW3hExmOP95dytwue3PJNJO4XIbqI3HgeFZJ&#10;LRGiBKEYzUmj6bay+GIniv1DiUh8+orpr7QYNJ8E6TNqjSNLMzBHEvB/DNYlpe+Hk06dIbmdNz5Z&#10;ipFU0K5dMNpHJbxC6tXuMgqMgdKilGrS62kcl3agllCl3GB+dbtlb/DF7eK8l8epdXQiOyLzQuG9&#10;MVyetaZrMn2q4WWOKN5coiT5yv4dKN9ANybwnqCf6ZD8UdFLNFvbYB8uO3FZpv1htJhPpzyjO13R&#10;c5x3rnbaC8jurdf+E81S3jcgMpkLD8q3bS38Rvr09rpWj2t4WTmSRgNoPXr1rgxGEUvU9DD42UNH&#10;qjOvbvw5MtsouTnYRtcev1qXwraW9v4nv5IYcq84J2jpzTfEeiQWfhpTqGpJb3pcssUa5OfoOa5r&#10;RNd13TdUikk8KQ3Fq5AfJ5IHf2riq4eUYnoUcTGcr3Peb+CGTRHY3kSv5PBBrloIrpHukE2dzdah&#10;bW9OvNMgktdHtlj8rO03AyD71uaPFLcaLLK0afLJjAbpXn2fU9XmjbRlRI7ti6tI+0Kcj1qeyijW&#10;/jMtxtRpuOepFbckW1U/cOQy8uB92uD8WHWYvDV81rJIrLAWRh2xRysL6XKHxSWxXw14UV/Bkc5u&#10;ZsRXO/HlFfbvmuM0gai3h66hS6uA4tgQy5+Y44p1rcazq3wh1f8AtPW1ae1Z/su4bScD0q54Emuz&#10;rCebpO4pPsdcZ+hro5Ekc7k5Ms6F4juYfFFtZapAYLgT7QZGwrr2OTXbeJrbUG+HeoXdhdQShrXc&#10;RG+SfwFcj8TNEt5W0S7+xyxyL95kHIB6Vz3hLVrizupLaW/vpI2UKGdiRj6GpdNWuCqcpkaP4w8b&#10;6br1pFd2M0ge/CrnKkZPFfTDyTXHw/0KS6jUPPojeay9PmHFeGeJl8N3d7pFuxh857lXhmQAGIg9&#10;xXc+GvE2mya1/Yt9corw2kaQTy8LNxjqe4qHBRd0HtlLQ8WGkeLIPjPLawGUiTWHb5lOChbg5r29&#10;NKvY/CrbtRnlllEY5JAx34rpL23gi8RaSzWlsShJjdcHANPebz5YQYyoB446VU53sx01c8z1jw95&#10;XifR5FkV4J9sm3/nmw5PNdpYX+nSjTLNdcsIJjFtiXzB8xHFal6mmnTLpJryRFNqRvxkjPpXnug+&#10;DtAPxHg1NfjHeyRw3jubZm2ndnI468VKimrmkpHZXcs8Gu2lrN4ihEzuNoJHSt9nmOkW8bAuvk8M&#10;K8y8Y6Pq1z400G8tvHEvm299HgHgFAf1rtIb2OLSHElyjbbJBu98c02upd+5JbSwjVUje1hJLnHI&#10;zRqE0KwXCmxUBoG71z1leWE/jK8ItrlnWYCMDOOateLklh8H30n21VI09mXB56UJczsTOVkebwXM&#10;1v43vf3jtC99gkngZNaWujRYJbC6OmRyKJ4vm29Cx9a5fSFubjwt4fnktpiZdQcdPQ17PJaaK3wk&#10;WG78OWkivah95bkOv3SPoa1a5WrHFbmZQhmtotN0t2nghD2QaNWPLjGTwelaekX1tfWWqvHpsixw&#10;sV3Do3rXiniGbVZLrw5DFePc3D3BQyBtohQcAY+let+BENr8O/G0NxEwZrZSPl9u1S421NL2Kdxp&#10;ULeKYbuHWIlaOU5ULya6y3Kf2LOkl4BmMbTnvXG6VPcTeL/H0bWEyql4PLJPaujRUeKRdzgg8Vzy&#10;u2dMWrXGrYabLqJd3ZpI1baxOQa4r4h6eo+Fuj3MFo0UiSt5jJwwAruQtxGU22xIzySfSuQ8T6hL&#10;LZSwS2JZGhKBMevFaUXrYxrKyucb4YurRvhJ48MXjad5ohGdshJ2EDpk+tYjXWlX/iTQHudPLvba&#10;pGTB93cFPJz3qh4Pht7b4kfFPT7u0nZJbuImHpuU9Dn2rqdY0m2g8d2AtFkeOWD5lQZKE9OnpXW0&#10;ltucsZOWh79at4auvDj3FldaTIW0yIPGMBoyo6EdsUQuWs2X7UB5ZOFJzXi/he01axn8Z3Fz/aeN&#10;6DfkgMD047Yr1Gwkh/s5JlYsCuW5riqaM66VkTO8wa/Ek5VWBx+FeL/ERNPml+HJF1BKyXEoK9/x&#10;r2Ka5sWivFZj05zxXk3inT7Y674buVV2RWfkNwc9K1w+juFazMjwXEk3xIWxjv5kRrckt0HAr3HR&#10;dI2atrfm61uCoQoNeP6HDrUXizR7qHw9jE4/djglT1OfpXr1xqUcaxN5EiEwZx796KjvcypXvY4T&#10;4j3d3pkHw7lGnvKn26YThTgsD0P4Ve+HmpWl+3iIpPzEqNtYckN6/SuL8Wawt9fNFNaNJ5Tny2UZ&#10;ArO8BT6rY/FqS6XRZTFPdRpJDjGRnriizcSpWR9NskEtvPDKqqDARyK5bSdOt7LVPHAWNCt0xJfp&#10;gD2rS12/gtvEZlaWMpJbIQc4CE+tY4nupisoGY3jIJQ5BB+lZ87SsOMOp4Jcy2Evx68YOIypGpsF&#10;fbwcH1r2fwzcSCBUi8jLR53Z6ha5q60C1h1zWhHdI9vKjyJDs+aFup+bvk1jeE9U0Y614ntl1aWO&#10;6ivGiaJuoB44+tXOTnqDppHW+MCb/XfhhcaRpdhcz2980eoRpIMpk8ZrJ8Q6QyX+kLd6VOAfJdlH&#10;Gw9etbmm+E207xPrmo2/xCvk+1XkcjWrkkA5ye9dZ4jeSfTopZI4XK2IxgcjAo54sh02cqbbTLlN&#10;CjCDcsKAnHPHSutj0uwXRoxJyxQAH0rwtdf1a18U3Eh8MxmFbzDKJOSoPJFe0waxZXXw70aa1vop&#10;EeNcn+JT6Ee1ZznqjWELo57VotYtRqQg2IWtmXcRkAGvnXW4JLTV0P2WQJ/aOSyHqWNfSniu/SH4&#10;TahL/Y00rQohkx1wa8mtW0PUoNTK2srsHjPl7cgGtqc7GFXcfZLdJZeE/lnUXEaHc3SvRTb6jDY6&#10;fIgVlKDcAaqvbwS+DLC3fSDmOMbJBwVI6YrZ8Kz2MniCa0uru2kMcOyUGQc9lNY1NWdFN2RSuZFO&#10;mkrJGuYiGHevIk1fWNO+PifZNH1GeOTUY0u7V8lXVj95SeAQOa9l8bWMll4UnuLKwYtHMTIFbcCp&#10;6V4NN4jmbWIlk8LwRSA4K4Gd3b5quNO61JnPqe7eJLOKTTEaKyBhnso3Klep64z7Vm6Z50NhbElk&#10;ZJFKbfajwhrIuvAttYX8EMV8JD9jDHKyoexPYiqeqakLX4saNpbeCp2kuIXYyq2UGPeuapTextSr&#10;LY6zXrrU9S0zw7IfEGsq0UG1lSRgpx7Disbw1eQL8VdMtJb69iL3yrvMpG5vc1a/tGG20GUSWsQD&#10;QvgkVx2jJBd+J9ZubmJ/JXUQ8e04ZmU5GCOeDWbpaWRupxe59fTzWVvoV35lhbNItkMbiMtxV/4c&#10;6rHFqXjpn8JfZ0ublFKb87uvPtXzdJ4olTxjZPeJLLCDHFt342joK9b0q8t45UdLxCJo0YYPr0rm&#10;m5Ri0V7KL1PqS3l0hbi12B2Y843+tdTbTL5i7VOCnrXzra60EmsN044x1bmvSdK1h5IYAojO6PA5&#10;qadS25liMOmj0KTU4knKSBF3QsN5521zY8N+CL2znu7qztC010zF2kGcj9axtRh1KZraOK9iJlmB&#10;Zt3+q/8A10rW91CLaN72YkIMYY4zXrYea3PJq0nG/LoV9Ru7fRba/h03wNLcrLtzJGuCAOgBFc7a&#10;+IfER1nWZJYdStfMCCNCDtUD1zXo1q9n9ls4pbaB5NwAyoPWuw/srQJNNiWXw5p8mYxlmStKhm6q&#10;hq9TwC/1rVGluBJfvICuMKwXj8Kx9PTTl1y4lgjfzHk+YO+7BPWvcNT8N/D0Wt7NcaDJGgiPzIxG&#10;D2xiuFttN0CO6d7fRLlQZW2s/XHauWULO7OylWU1oOs576AytHMckZO5eBWZPceKdS8WJC9lOqLL&#10;hAiEAD1Jront7v8AcM1xEsIOWyuKztW8W+HLHQpLWC7t3nMWGlVMlT6DFTY0cjpLHTNLg0y7jm3K&#10;32U7pmbO8kdMV57f+E/Ds+uQyi/lYG6YtErFdhz69wa5p9f8dsZ7h9HvTA7ZhVkOSvr+NdVoNv8A&#10;EPULCa5ktriCGRgLe3KENIO5J7CotJ3VjaLUdWzQj0u10+wSUXdokaqBjeDn6ipjLoZw7C1Y4yAi&#10;jAP4VJcRaJH4gm05zqMk/wBnHmyLuZUJ/Sn2Wg20OqQuniS6eIyE+U6dSalQlFGsakZuzLdu3+hr&#10;I/h2z2H/AFZ2jNb1lfWQt38zS1iC9yu7NSrFaCy8t7YZ2kKa5vUHW2t7gzOQoBIOM5pRm3dC5E9D&#10;rW1fRtwAki6cfu+K5Dxe3gzU/AN7HqA0lFjgYK4kXdGTwPl75+lcBdaloM+sQwyfFD7LuyMBP0zX&#10;LalbeFhrECR+I9QluY5cy7pCVIPQ+ldeHUr3bOapSitEeG6zYeJdC+LOlP4e8b62ZpLpmCxZCBe2&#10;V6EGvZvD/wAQNThttEg8WfDvULOSWMCK/WIiKT3I7V6R4c0S0ubCG5u/CtvIkSq0TuPmfHtxwKi8&#10;ZL4Zu7GytrrwTZ3Ea2jYKQjMO3oB9a9J4iNkc31fnOhsrvRL3S45bLX9MmQxg5jkBIz7DmrZReMB&#10;s44NfLtvAf8AhJ9KfRLbxto13E8gZQJDE+OBuGMc12+neO/E2m6lptj4l+G1y26bAv7VcgjsSKtN&#10;S2OSrQlA9p2SYcm1AwfWqsicE5Jyaj07VtFv7K1ls/EFpKrICUJww+o6itSRN25lhAGBx6UrMxMs&#10;ovHNRlcbueatMB57rhuKTY24fIaBEeCFU+1GODVtIsk5kGcVC4AkP14ouS4kB6im9WOBnmpipLge&#10;9Tom3A2DHrVoya1II4wGkYjv0qYtkcoo445qC4uIoraRhLb4UfMznCj8eleXa740tE16Cx0yxlvb&#10;xjh5IlzDB9W6E1V110HGDex6Vf32kWXh+9ub7XLeCBEO5ifmJ7BR1JNeQah4q8aahf3UWlacNNsn&#10;yv2iRczOvqPTNc/qM80tzBdavqt3dFMssXOxT6BeleXeJvG+rRmwtbH4d3NrLKzKPMBwqeoPTmsZ&#10;V0b08NLtc9Enm0nTUvEhufPu2Ja4uJW3Hcfc9687N/4il+K9vcSeMElgijdVtNnyYbufU1zkWo39&#10;zcaNDIk0jM+Zdp6fU11mm2djH4hWR7d8GZCPm64rlrTlJaHfQhGO50NtNpsWlSKunrG8sxZmK4wf&#10;anSsk0JBvYiSeoOau68+j3S6eyxWsb/Z1UsCF6Vnpp5j8IytaWzSzmRcuX4x3og21ruKdr3Rz2oW&#10;NuLvcXDKqc7PWuX1BFbUPDcT2RaM36FxjsD0r3eK18Jx+CBNNZmGV7YeY7tn5sc4BrOttL8P3aAJ&#10;Z+ZukOxyu00pTUdyqcHPZD7X+wmtNFkh8BQxgWMQcR8dPpXRtJZzaXqEQtZov3AUN6A9at6bppsI&#10;N0mgpPGeis2OKzodV0eT4q6nbiwto2G3bGpBH51wVcQlsd1LDN7nKaT4M0x/ivpclxr+ovZLcGTy&#10;5JCBI+cjPsK9mlN/HLHDatHwAoYPwFFOksBeaBJsZF2qCVB2nApLe0KR6eizSEdPvZIxWHtZSWxr&#10;KEV12I7vTp5tOYiWJnAyWL9D9KmRYLbwfE7xu8iockd8VrppU5ZJI9WaRByQH6Via1cRJbtCLmIk&#10;EAjrWkVqTKdloYtn4luH8SzQ3OlRW8HnhEYjr/hXWzakbKe2byWeM4IG7jBrl7TQLe6vrW4m1ArG&#10;rBvLxgOe3NW9YQLiKSaNwiqE2njH1qZ00ldGtGopNJlvU9YiuJA6XyomBhD/AA1ymrXkkels73rh&#10;PKPHYVWeGNblS2/aeaq+IHiuPhvc28EQMpUBW9K5+aTR1csU9Dh7zxRChhtYmDO821j/AHQf51vL&#10;eQ23g1WWbMksBJJPOTXHab4djPiXSbi9lwsDMwXONx7ZrV1qSyitI2ZFVVGA2fy4p0KcpPUmtVUV&#10;ZGUkV5d6tcuxk+ZzjJrO1JorZJlUbpEQlsHOK39Pj1UW7sybFdDszwcHoa8z+Kl//ZHwx0aC3tbi&#10;S+1OaUS3OCREoHT6ntXqQhc8ypUseh+Cdfhn0rx/BBCvmqRuKnIBFcbd2t/ffGu1mNtKu28YYI56&#10;9Sa5b4CpqC6f8X5J7W7UT3cLRtKOT1ya9+8uzh1C/mMUGWOdwApThZ2HTlzK46GGK10mNckkxDOa&#10;zZdRjeaePyduAcY71Be6kk2pQxi3cgHBIFKkMaSRSHTDhsEE96V7jUUWdCFs/jNi1qQSxzkV3FzB&#10;FLGkDaqACDtAauCvnuYrKO4t7dUJ2k4HpW3ptxNLpkV26uCIwApPU96uGhNRtmL4r0Cafw1ZwW+r&#10;zY+0Av8APisP+yF07wrdeRDIGmtgJmaX7+B3rsLy4u5dRs4YTdPK74SKIFiT+Fer+DfAN1O2lal4&#10;meaOyjcPDYE4e4YcjcOyj9a6aUZN6HHUkoq7Z5P8O/BXivVhd3DaVdQ2kl1+7mlBXfjq3PYfrW18&#10;bPCum6D8Evhzf6ZcTy3P9peVf3ZOfMznAA7AdK+qpbqAW0EFvY2tvEsIRY4V2gKOABivKPjpArfs&#10;Na+zAExapbsD6c11vDpK7OD67JySR8HW0fjaTxit1H4m+ywpJF5QxnzM/ezXqlxqE/8AZ8Ef2qJ5&#10;ktAcgdTj1rFitXl0WxVN+0WCEbe/HrXX+FdK01rHxIboocWMhXJ+Y4HOO/FccqXY9CNSyuzzozal&#10;NqvmzSyBxdDYM813t1cXh8CI89/Cnk265Zzhm9AM9a8p1PU7QeM7m106Oe7ZtTbBUYEe09639Ntf&#10;EmrfFXwHHdJdNHFIoS3jJ2Y7s+PT3pumNyub/h6W6ufiXo6fbJ9pRj1wMD1r1OI7Jr8gxlgpBOaU&#10;6JoVhqWtS295bPKLJRhSMRnHIBrFV51gvN0rnMpIbNc9SNjanLmEtY4D4v1Ca4ijAjBdeOuK801R&#10;zqfxe1u6l3LBG/l28YHZe+PevQYluJNQYtdBUwQSe+apahplhbzaXJbXCvKZSXXtzUwlcuorFfRL&#10;W2aC4U26IVkAy3cGtbUtE02W2WN7YMGAJKHFQRibzGB0x1ZguAtdLFhdHmLXSs3lAAE9KtTZn7O+&#10;pJpMOg2Wh+RBY2W5osM6KAc/UVPbQsb/AFH7oABINY0Md4n2iVrKUjfkV0UbK2hx5mRC8JzzzUuT&#10;ZfLZHIarZS3Wu6UqxbyZjn0rrtE062sdD1gwwRrI4XzGDctXHf2tDZeIZkuLgLEbrCykZxmt3U/E&#10;Xgi38LvMvjaP/jwYuwySTjoB6mrbdrGcbDtWaIOoMoZ2kBAVs4rL81xd2paUYC8g1y2garHdXbzt&#10;ZTJvun2K5yQO2frXRX6O1qSvy+uO1ZSi0bwaJblPtF5aKuobYw3KisvWy9r4Yl+zzB5gyhefWopW&#10;ni0+0WJzJI0oyQelbM9nbS6DppmkbeYMt7GmlYUnc5ibUNcHhLT4LXSpZbmRBuKrgLnrW3YyXK+G&#10;dKiv9JkMqnO4nNaNjdaTFphij021eRcgsMcVXlvPMufkt4SA/wAxxnFO5It9awSjSZ4NiuB0Parg&#10;tGudAMNzeSsot23IX4JxxU0I3aVNIYlCLjHNSxfZGs7jZdfvD79KzbC5z0q6bbaH4ItcwrFamZrl&#10;m4BBPFeb+LvE/wBpvdK0zQIclrlVllC4Ax6Gu/1e3893ieJirIwdc4yK881K10y00vy7PSYRKGbB&#10;HXP1pRS5rs0avY9C0C71S28JXMLXKef9jUZ3btuRzzVS/smubHa21pfNyWK+tM8HafdN4Y0qa7uJ&#10;gxRmlyc59K3vOH/CQyxRqgLvjnpgVSdmE4K1kcsdLtIrWAyWkbBGBZvTFdhYSafNpdm8F2fLRNrK&#10;BjkVZmsS1ncq0G4GE96gsLWztdJuVa7AyGNOUmzOEEjD8Sbxp+nPLqUkdvsYDBxuzXmdta6XDrsk&#10;sU1wSZ93LZBzXZeIp7rULfSLGGwuiEu2EbhTgevNRzabZ2PhTSIXjVp7gEAk85Fa0+W3mYVG0zTg&#10;uUGgSyTXNrGqqCvIJxV221bTbi309LaaSdgSHIjI21xl9Yzr4aRlnmLqwAXPBzVp7gaN4M0K4ayi&#10;aa4uVUIB61nOCvcuFRvRHRa5LeJ4euzGWGbVgmF7kV43bWk0M0c1z4hmnne6dlXuuTXp2s6vCnhF&#10;bmTV9Ntok07fLJOQBGCO2epr4t8c/ECRvFGrxaJr075Zk+2lcAA9dg6c+tXQpym9ERWq8m+h7l4l&#10;8ZeEtE0e5NzqFvNfeQfLtYHBYHtnHQfWvCJdW8W+KG8R6hqGrSRadaSf6JZRPhM/7Q7/AFNeITyX&#10;s1zdTy3t7LJJMWaSVizMT35rsPB2tWenajqFvf208lheKol29YyO4H869ejhIw1erPNrYpy2PQ7F&#10;7sT24jh2RiNgBGmP5VvWVpfOlsBaagxdmIG4irNjqHhOVUGnanokiMBtjeQBh+dbrS6nCqysumoP&#10;szKu1wcA12qyONyb66nFakNQimkHnOPlIABz0964+QpMb2KS0Ykk9uldXqF3BFZbTe2zFXc5Lg4J&#10;rz+71m1W21NYvLeaQEBgOFpNijc564ijTWLxFkBCy+vSmYHIBpkIlJkL3ZZmckmp1UfvDkUigRXw&#10;2V6dKl5yuDigEbRzSE8fdoGKTyaiZ8XEY8vqOtIzDPWq7ON2cZxTAldsZ4/WqjOS7hQpIHOTQPMk&#10;ulCRu2WxgV2Oh6AJbyB7mSVVaRdsYHJ+vtQS3Y5zTtPvrq8d/tTRwqw5I616Npen2sLRhLRWZiN0&#10;jCukfSEsbvSVm0krBOFEbj7v512uleFNbm1BpZ/s1lpwRWW7lPMi/wCyKd7E85R0rStTnhLaXo6X&#10;FyHTdEGHTuT6AV6FFY6HputWF7JHDJf+Un2iGKTKZHUFRxUdvf8Ah3SF1u10XTLl5rmMJdajKx3M&#10;MYwo7VzdzAbWymv11GR43kZpS77sk9etQ5aiR1upXt1ceNdI1a11KSOJIAptI+EX1+Xpz9KZqN3p&#10;cK6Zq1tq8CSxoRPbjHzk+1efWOo6ncane2mk6ffXE1xMABsOyPPUk9AK9Z8P+G9Js9ONxq8iXlyW&#10;V9hb92H6jjvg0m1uxqNzC0rw/rOu6lp2qahZXWm6ejMYkLYe5z329hXr1haaJYeEJYrOxtIsqNzK&#10;Pnf6nrWd9qmkdnLMqBcIqjC4HQAdBUEky74QXfJJrKVS5fs0jTjadrtDn5d3FW5APOyVXleKyInu&#10;PKz8wQLxxVgTbioZnxjrikKxpRhdy+uetaEJ+eQCY5x2NYu+4ENttsZW3dDipoZLgXR/0chs8ZNU&#10;SzZK4LcA+tWrcfJKdoHIqlGbhnjzH1rYgt2ZM+YV4/OnckXYQWIUH5QTz1p21JFUrI3HVcVpQ2yb&#10;AWnJwetaUFpCSjLHjHXilcRykv28Quo0+VvTisS6gvC4/wBFZWPVTXpFwVjgO3TV6dcZxWSUt5XL&#10;CdNxcZyKLAnY8m1BbuK6mBtmHycVzU80ikbomwTxXtV/pqSaiQYQcJwMda5HVNEU2k+2ywyihRK5&#10;kebPLN5qqcgFuK6rSQEWRfL+aTRLg5P+7XPX1pfR3VmP7JLAXajOexNegW9kUu9P+ViD4fk2tjuV&#10;qBK58Cyp/wAXb+Mu7qPFUuP++q0UVfMGewFVNZjubL9oH4hxXFvIPM8QTlWI4OW45qWKRC05EwbD&#10;da6IPQpsubE3uODnGfalt1A8RQ4TgsOaQMu48joMCrVnt/t6xLlQPM496oLm84+dTsP3BURUEtlg&#10;K0rgAzptAx5YxVRkG8kqfrQIpkRbypkOCOtVmClJiFbA9a0jH8kvyL92qwHEimPjdTQzOjiH9pWB&#10;y3/H6hP516JqrGR7ERSEl4IkH1IxXE/KNRtgAPvjtXp/hGwk1D4gxu0f7qyhR39Ce1TJ6EyPrXwP&#10;A9l+zH8K7Xz3LxaaHkz6tk4r1bT1hfR45Aq7zEMA15Xo8qt4Vt16AIAB6Yr0rT3ZNAteMfLwawvq&#10;ZXuy29nkzFoRnPrxVSS1iEkWFxz0q+bndEhZiMDiq/mKzg+aaplIjMS+WBhcAU3yQCx6U8ugnf51&#10;6dageZsEFgeODUs0RIo+bhFqYMQ7cnr2qKGWIxEGM59aGLbiRE2M8GpZSNCOQ8kOcemaZqOl6BrP&#10;gzWtL1PQLG5t7i2K/Oo3o3ZlY8gj2qhGJhNIdrYxwM1fs5Zv7Uj+ZlAlGPepKUrHwT4v8Pa94X/a&#10;Su9MW78+2aYyWchX/Wwsen1XoazL260ZNXs2n0hZ26vbqcfqK9y/aNkVfjV+zXIqx7xYXIkx1I64&#10;r52u0tpPHemyR3PDr+9QjrW9N3W5lUtc3Wu9EubJI7bwhFa5OCC+f51dtbO4gt1D3ceGQkFfeucn&#10;t4lu32RTJkAgjPFalvdXCWNukkZkwOGJ6VdyLD5bjTbWO+T7UzSyRPg7emauaBHdS/D24KakJpVu&#10;WLbm5IJqi66XNKWe4gRip98Vc0u1lSG/+zapD15IkxkfSgQ547ltXhUTyxkSDO1+9a0/lxW7SSiM&#10;ssA2k1hTG5hvL52s7sgIWLrk5rnP7Vmv9SS3iS6QC52kuCOh96Qzv9N1KK4s7zztMhXZnZIF5wKZ&#10;fwWl34dtTa+M5f8Aj7+ZDxtwaypbTVYNJtFVlJEPOBxzWtpFmo8PXLzyQBmlycPTRNi9L/aK+Eo4&#10;IrWST/RwC+PaqcSBNFiWS1RpCTzXQQagBPPanSognlgKw5qK60+xmjsjb/ECCGbed6sBxQmJnMwy&#10;ompv9p83ykfOcHpTri6+G0+s26QeGNXlmZwNy7gAfzq5LFDBqaR3erWsyRyKXdAPmH0rt9Pvfho1&#10;qWs9P0OOb7JgOyLkHFFwPPb4QhdPgjubiPzRjbzxWxb6LpyeHdOM18pyM5UY/Wq+pW88kl7NHdQO&#10;y3RKBccjNbMcsjeBNHjKJ5oTlM8079gM64+xRWV1b2+iStMY/ll3Z4rmIZ3OveVPpD5R/mVl4ate&#10;4/tuHUkmWzO1B0xnNWrZLiaOWSXQ4QzuOSMEUJAyWyuNKgvLx18PvErAfJ1BNWbia6upYtmhMkeM&#10;YC9as3n2KHw4qvawl1QHNVIta0+TwjOloqfaQ4AyvSgZWkh060sJ2NiFcnJQHrTrBrW4lungswm1&#10;OQD3qMW4nmke61mPItyW+bqah0J7WPWNeUhxG02A1FgLD6N4mu9VM7eKBbWy9guSQK3dJj0uO5kj&#10;/tCRz08xhjJp15Pq9tp1mba6lvEkB2wqvT6msVbi/kMDnSIoCX5VW6UAaF4jLrt6iqCGb7wf1qva&#10;QSW3iPzYZFlY9icnms3UluNtoIb+4eUnlB1/On6ZJd2d5vuLC53SsMZOcUwOrvbzxK0dgBqR8vyj&#10;uiCZNYw1aeCGNIfDt5dztcDcCpAXmtuT7d9n067hmOMEspXtUT6lov2Yubi0WRlxwgzmi4WN4XMk&#10;/h2WQ2XkTjT/AJoxz2r4v+K3hS/TW5dcs9JnZPtDtcLGvPXkkCvpmO715fFDMsW+H+HjqK31hs7v&#10;RNY87RERWtyHiKbgw78VLV9S4S5X5H5rxSw5ZllOT1DdjV9WBjb5hxX0R4y+Ej3Ta1qHhnXrbzDK&#10;zPYSjZuPfae1fO+p6Z4u0nVbq31T4f69A4b78kTbfwbp+tNO5qmmSDbg/MPzo2jGQ2azIZ7bc/8A&#10;pI/E1djlRlyJE68c0yiwvlK7lMFiO/anEM8UGZI8gn+GqmV3r86j8asxvCFAMiD3zQAyS0gcbgio&#10;w6sMCt7Qde8f6Hq1neaT8R/FEDxkYMdw20fVOhH4Vkma3BYGVenrTRcQlSESdju4CJuz+VWrjR9d&#10;+CP2ifEkVvpNr4m8A296u5Q19a/I+D3Kng/hX1x4T8f/AAj8RadAum/EDSvtAiG63uGCSA+mDX5h&#10;+FvB3i7WdTi8rwtc28DSD97Om0Y9celfQ2k/DmCz01RaeL7mS8gCtI8T+WQw9MYpOCMJySZ94sje&#10;U3lxoVxywOagWNmRiBnB78V8oad4r+J+iywQy391dQpgGOfLZA/2q9i8PfEPwxfQ263lnNYTnAYP&#10;93P196w5GNTuengbVIAamnOc1Na3ukT2cfk39jKGXKsrilkRvOkxbAAD1qLo0RCGGHyozSkDaKTj&#10;jJA4ph3YPB496OYBrsdpAUk+lVvMm81gQBg1PnDnMf40uyEup2j60DGjfkZFTtt+zfd7c03A3Rjz&#10;BRIMDtTTAi3Aofk60zIG84OcUHdn7tGCYyc4pXAQ5wOB0poHB6YzxSnoMmmbhk9fagCT93nG8c+t&#10;JiPeP3wqJthkWoWB3k7m+9QCLe35+goKrsP1pEIJGR/D61ICcnjvQMPlwoyenFRnhid9SfLubgUh&#10;xj/VigBm4gNlCTT9xMHDU0hty/u/rSk8j5cc8UAO5Jzg8io3H7uT5OcipADgZFLjk0CKuBn7oppV&#10;iwOccd6t7EETncNxNNKtgZx17UDKWz5hk55pygbz8tXCo3sPLHK1CR82NueetADkPzfd7U4k7SMj&#10;FNUPnoaU8E8UwG/xDFP52t0pMdPm4JpV3B2BUAetCAUZyeKerbdw4JNRAks429+KU58wfJ170xEp&#10;GSMHqaYVy8nTAoyN6g55oyNzDaee9CGIQAOpqMg7ec4z2qXsATSceauSRg8UCGgDKjBp42gSAjmn&#10;fKW6jrRIVDLhR92gYoVWMe4AjtU2xBGcOv0qMYKrxTsfMDg8D1qrCuJn5DjHWkAPJIGRSnG44AxT&#10;h/GPWmIQZ9KdnETfKPakAAApGzmPAB5oAXPNOHQ8c5puAA+T24pnzloT780AWOdp4qIj5n+tSA9a&#10;QgFuVpWHchOdp4Xp1NRIjeY/zDpVrCjPzGmkHAxRYdyqBIJZ8OR3yDWnpmteJ7LU4mg1y8Zd/wBx&#10;mJBFUiFwQc9KQAAD92tJod7nr2meO7N1t47/AETngbwOleh6dqHhO9to/s3iyz3kfcYgEfnXy00a&#10;/vSVWiNr2KQPBqNypByArEVGxLh2PrwW0qygpKpH1qyIyEUeUODXzho3jPxbZrDHLbrcRgdJDzj6&#10;16tovjTQbxrdJrE2spXnc4K59ulCdxOLO7aOMxKDAuWqBrVD0C1Ygns5oFaHUbSRfVWqfv3/ACp2&#10;IOdubNfmzbgisSewPlSAWxPH5V3uFPVRUTRRHcNnaq1BOx5ZJZyLI37h8kmqpSRZWBtSMepr1GWz&#10;iaKT92nXisi408GJv9Gz74qkgucci/Kfk4q4kSGWyIC4yOKtSWsySv8AKxx0GKjQSbo/3B/1gzVp&#10;2C1z85v2mre4H7VVtuQ7DaIyn8q+abq280FgFDbACcda/Sv9oD4eX2veENP1TS7IPqFnYMzwf8/E&#10;Y5IHow7etfnVe29/BrjRS6ZcxOs7IySDawZeCGB6EU+Xm9Te+mhyjwSiIAxEhTx71lTqivKAQCT+&#10;VdrNGGKKUIO30rMmtbbY4ezXB9DVcrS1RKdzm49+3mdWOO3anqR9r6nkc81piysg2UD5zzk0G1Xz&#10;1YKQaVwK8SS/aH2nt1q6LO5aJSL/AGjnNTRxqrRDgc1eBO1gC3QYxVcpLkVPsyiCELcyE7fmzWhZ&#10;23/Ez03O4BWyfemdJEPmkEHpXQabDPJcEeSNxmTb9K1USHqfoL+zjD5XwW8VnaMsyf1r3O9Ctcqd&#10;3QnpXnvwb0q50/8AZ60dri2ZJLiyR9rdQCOK9Bnx52f9o4rCadzKnHcogsrjDvjPPNX4bl1mA3t2&#10;71SYDBBHaogGx99gRWTNrHWW10Qzfvu/PNbkN1mL/WCvPI5H81RuOd1bdvM+6PLEdqTBI7pJQ0S/&#10;vu3SpD5bREEjAPQ9awIJuBl+laKzJ5EjCQcCpv3JsU9QtrF7O+VrdGVojuAOKwtNkhjRrYRqRHIS&#10;u7nGam1W/gSOQeYNxTnnoa5zS5g2q38jy8mbgelYSN47HV6vJZT+HrKG70jS54WYJLFOgZWB7jPT&#10;FfK3xh+CNrd6de614V02CO8SAyzaeuAlyuMny/Rx6d6+itdnjbT7GFbLeZdQiCqDyea7aKaRLexj&#10;GAFso8g89ulNScEmgPxodNWste8i8GpWkkV0yM8sRDKRwQVPORWffxWk00wGsTTEnJkwRu/Cv1R+&#10;Ivwz8A+KNL1Cf+yLK01M2rfv4FALN2LDvX51fETwZ4z8L+MrG3vNCk8h7xhb3SKfKnHoT/CR6Guq&#10;FZT0ejBpM4a7gsl+E2pvbX0v2qFAVXvxWnoWrT3vgHwwtzNFBc2xZQ0g27x2zmsmDUtGi8SWC3di&#10;yEgZHVSe2a0LvTv7R1S63eGJ44GTK+USpbHQ8VViDN1G1vJfiPYTHx00kezD26v8o/EU8QWEGvyX&#10;CadAkgI/euQfyzVTUbJLLw3p6W8N6HWX7rMSfxJ5rNkuYZdMkS8uZo3eHEKr1zSuB00k3n6hbGa7&#10;BOw4YDgCtCysTJZSG3nlP7w5YDFYGk2WpL4VuC6XbMSShKH7v1rqvDerQ2+n+LIZ7RzjHlkJlge/&#10;HWlcYs1nLDbu329fufMWHWsmUubMEzIQoOcHtU2rza1cTLssrnyS+dzArkfjUlhZLNpVxuVjggY3&#10;Y5NNgaWivbweFtauLe2tSzDgkZIaq8t94nbSbmS6v4JY1f5Y1jxgH6VFJZ3Gn6rGkmpnynhJaIjp&#10;npUaz3CwMWRvIYnbuFIGUJIre7gWO4sLmGKTgMpIpieH9RsNPW403Wop4jJllEwDD8M1Xm12w/4S&#10;S1sh5cjCQbVA+7n3rpFtWWRbj7TcqPJB8pXJDfhTegjnNVsvFN7plp5t3drFgFypJK4ruvCMmmw+&#10;Hfs90sc6FNrFxzgVj2OuXCahriN4agSPIVQzZ3Cq8mW8TPNF+5V+WQdKQ2js7zwxoE8eo32i+OAp&#10;VSz20jY59BXI20LXF/r1nNrMltKW2+Yo3ZNalvLMunaiyO6MYSAVaq1o72Hhu+1A21vNOLvKq7DJ&#10;BPPWgR0qeGvE9r8G72PTdS0eS7mmVnuJ5FUsB7HpUHhnT/FX/Cx4RdeMLBz5W2WIuNq/Rq09NvfB&#10;+qQGS58Z3ELeUA8YnKFT34FZ17pfhqWbUorH4231qiEncGLFj9cg07Aa2uRWNr49t7ddVtJJZOT5&#10;ZBxntkVWfQ9EkRp5fi7FbFk3C2eLJz+dclaaP4ik1PUzYa/LdPayhmkkJy4/GtHU/t0n9gtLaTpc&#10;hgjLggZHWgWh0UUkS6Jbwya+nyBlSRFwcfWspx4v+x38UPjuZ7Uschk3HB96WwjlXX1W6spBAbcD&#10;f9a34rS8Rb5LbUAtrIjE3DjO36ChgY0OjQr4WDS68jSEkgheSaCmtHwbrFut00sZhKxv1Za6nRNG&#10;vptB17Z4mvrvy5xubyiNoPpWdqCXFj418P2SCRGl+ZZJBw59OaaYGP4G1++0bVr/AE65+H2r3f2m&#10;7IE/ksfKJ6c+hrqNYn8bXmvFF/s+C3RwdqgBgD0yetb+meIYBaeJrC78FaNb36WW6GYxKfOUdxXm&#10;8Wr3lx4q+ISjTrlVa/VYH3HjHBpbgbdvpOpQahdXVzqbzRHBZO7e1dbN4r8ZReCbuzsPhLp624iC&#10;wnycjHfPbmsvS7xYrm0jvdU3qwAVWrq9QuLq10O0e3XSHimwAqkMSD/Ki9ikee6Ze6i/i26Nz4K0&#10;y3mlkGXVFIJ+ldfPHZRaHrc9x4hhPmQZ2bQNuKge/wDDdlcQXV34DsiGXduE3IPXpXP65rvh/U9L&#10;uxYaG0ZaRY0LnAOeM8+lS3cFoWNGGlXc+plCjKJwNofFcL4r/s+fxV4zsk8U6laTWrwvFPAx+Rhz&#10;1Fb+s/2V4f8AhloywQm4v57Ys8iSZCFh7V5bb38s8OomSyKyvKSWfqxNVZbiTuR6ldfE6+toPP8A&#10;jI95BAEVC8ABwvTPrUM84W201pdXE0giC5xgA/StmwQ/aL37Rq1vGu3hARzWNq1rYC8RkLFS+fal&#10;cpKxEj2zGNni3DfkccUmo3E8kNkbdHVkXjHHSq5Oy3iIt2PTAxW5p8AkiaWW2RE2jmgRy9pN4jbW&#10;WcxsArDLt3rfupr1rG6YyNuEP5mrbQ7tSvVihQIoznNU5dozIJgdmd6Y4OKNhmj4U0bxZq2pwwRw&#10;QZaUB5JDgIp7mvrjw3oWi6D8NRaR6gJp5GD3NxjBlf0HoBXlfwfhilsddvDkebdY2qTwq17TdMjX&#10;YO1sLwBmsZNSFG5RkLecThhxwM00SyDzDtPQUrkbhlRweKYxXaSWWkaHsNndadIkH+mQYLcEmti8&#10;jtD4XmHnWZZ0+XawNeaXFrdKD+8kDZ5wMVCJLtJYgGuemMlzWe5vc34CyzzA4HznkGrTxlo1Ykk4&#10;5OawEeVVYkyZP61diu3BjHkP1osJM17K2T+1oHNiCoPJPal12zsJhatFIFOOMdsVSN7OkmBbkLj8&#10;6hluGZFYHaAc4NAJ6iW9qq2Dh5PlC8epNSWxMOoW2YRt8zj6VftCk0FviNVwnzEnrSXC2ybWaVQQ&#10;3QnrRqBn+IfIlFmEtiCYyTWBpy3f2iGNYpTvcgE9q6B5oHlBxGQDinQy2qXKMI7fcGGBmhCL6WLp&#10;o8hZz9zk5rLI+ZxsPDGtia4kezwZWwVHAqm7ReScxD5V5oYygZI1miBiTvV1Nn2GQmSPGO4rIlj3&#10;XOfNXAfgZp10bz+zITHbyEhcHBoA0Y5bMu3CAbquiSzV1ZZEPHWsPTLG7kiuXeSXOzIGOlMkgukv&#10;bgMsuN3Y9KANtrmdWiKOMbuRitS0nDTjcgY7e/QVyAuBHFh5U5Pc9aemp27TLGgQMo5APXNAHb3M&#10;dg2mSv5se4KSBXKyavPHG8SW5ZlJHFVxJqbvOPnVcdc02GK18+4dkVpO3NFgKsV1qVxr1mWieILP&#10;zk9q6HWoLRPCtrPE4d/LHQ96x5opQI38jvztqwPtT6TNH5EmCvegQ7T7+7fw6iyQIjqPzFZt3epH&#10;qtojLkvJj1ogtrqPUnR1bDN+VaUmkE3tlMYt/wAuTntTAmK2ZsrTMMJYx/iKtwJarZY8tWcg7cdR&#10;WIMpqtzmJ8Dpmp7CZ312+2K4CHOPWk2NEtwuqCNzHDIOCa5wa/q8WpXEMv2tcS4GVODXq1ibB/s5&#10;e3VSDgg+tR6x4e0y7spjE9vHIF3KdoqOawNHkutX9xJa2jyXUo3EdW61Vt5SbdCFI/d+taWraPee&#10;S0Ugc7ZBgj2rJEMgiMf2eQEJgY71fQSL9spa7Y+bMAW7PzXUWguEikzNKcr1rlLCO4WU7pJPv8ZF&#10;dR5pVUQj5vL7UMFuXhNLsTMxOW4q0s0JeMO6ZPvWD5xMc67CvpVcEtHIS7hlPBzU2Hc6xjAQI9qc&#10;kc5rP1HT42+zSwaigxjcPSsm2nuDNAd74Vsc/wAVa0LO11LlJcY+bnrTAhFiz24H23onJNQiyHnQ&#10;/v3B39a1ovmlm/fRogUkl22jj1zXn3iTxroOmtqEVrpsl/coSAIPmRT6lhxx9aa1E2ludVLBBFPK&#10;8lzapGseWaWTaAPXmuA1zx/4RsmktLCC41CcSbQ0Qwin/e74rzC91nWtVur251LU71LYv8tvE5UE&#10;enHpWL5Wk/8ACR6W0dpGiF+Mit40G0czxC6G7rup6reXltLcand7JXH7lGIxntxXWaFfaZpWnW80&#10;nhGO5aTTpEZGj3DDjGfwrnpNJvZYtOkt5woUhmBGRitFNVu4Y57dfh+soAVWlIzn1rojBJWOaTbe&#10;5iNBEZtsBuUie+kf58/LuOcfhVwy6PDHaR3Hi90TdnDNn61o6tZajdeG7WWy1R4lABmjWLlfpWC2&#10;hW8vhm7e7tLp5Y8fOSQR+FaJKwjv0u/hxc/DyRB4htYZAgEDjB3HuCPeuc1GbQIPDunW0M9qktw5&#10;WMqBlie9UrPw/pI8KzMmlXLSKufN3H5fwrIgPho+MYkuvENyk0TgW6mMkZ+tJITVjoIrXTdO0i3E&#10;3iiSe5uEyqBc7QaqtqGoRCRbeFyz5ACR5OT9Kma90ePx7pEFxaFjMuI5CM5rel26frFhd2qWI+XL&#10;JIAc5+tAjH8Op4ii8WyNeaVdJ5wY+c7YKnsMe9atzFNc654mg1GxkMajgs3BXtiq2oapcXFzpE0h&#10;UfvsvtGMgVG+sWV1r7RpZTGKKxw0oHVsUeY7nGLo11ceJPFyaN4l1u3jtXBmQSNgE9MVuaNps0et&#10;sdd+I97LG0e1YTCTj6mq2hXmoWPjzxSwu0kS8mAdEGcbTxnFbkniDd48tYpPhRfspfah8skODxnP&#10;agTZXVrWL4p6ZZWkNpJp0quGDpnAPXr61larpvh2DxIwsPiNqVvuuM/YRalwGzzg+hrfMmhQ+MpX&#10;a3SNlG5UDdM9q1H1K3ismu4/DGlTiMZZGC5I+tMEzAhCxW9mLi3nYOo+8CM/St+Ozgl025lXw2sS&#10;LDmLceppmv6no178JfC19b6NDG63eDECAR60warGfBmlRFGAW1/h69PakgRwl1qeuT67rNr/AGRf&#10;qtveqp8qM4I9civYNN07wOvw7YXnjC5+1zWamI7CRFxyDXJ6fNrvl3rW2g26QuT5sskXOPxqxG8b&#10;tqUU2pxnPsOvtQwT7nM32mwN4mcW/ibyonvVDzbc4H0969F1B9OsPhXoqrq8Um62XYScGQ+tc1Bp&#10;V/eS6xFZah5cnG13HC1g63pniODVvD9rqOuvO+D8ynCjFG+gJm5ZS+GZZ2n1KwuTMR+5wpKmuss7&#10;iaO0jltfD2gpbJExctGoIFcjaXE9voccT+G7NwUAVmxlaJxcy6fcoNTnjD4ygyOKTWo+garrirf2&#10;142sw+UsxDpGvB/AVmwX+t6zrN6um+AtSeGO3P76Vtiluwyasx2ugWqO1xpP2nnIRjkc108eu+F0&#10;8LwQyWj2UW4bUt4+T/3zzRsDOXsfD3juws7HU7q5yJJ5PtdrG+8WwB+Ugjg5rKub3ULnxkYobaSV&#10;c/vcqRgfSvQprjxjfWkcGjzxQWKqvmXE7Elx6YPrTW8J6/a3Eeojx1pEksyjzLZFHyfiPWi6CNxP&#10;DU0lpJqCCGxIeLJjeMHNaK+IbGPxRGh+EXhvd5+N52A9evSqOtaFrMPgm0vF8f6fbyzxHMLEZQ//&#10;AF64uHw5qlxZRSXXj+AytIPuSilv1Bqx13it9Lvr3TyHsFIQcRgDb7cVT0uy02KW0LeMJkQnLOsx&#10;wpHqAae2gfY/CyFtVtJCLclmM4yBj0rm7WPTdmoCNroQzSESkt+eKFsFrHbatJpk9pbLD8Ura6YY&#10;DBX6Adq4i+stKXV4ZV8Rakrt95VmIBNczraeGbFJBo+vaxPM7bpkALbW9sda5f7X43vJ7JE8L6vE&#10;qyLuleIgEfjQtBpI9WtI/Fg817XQGaAn5pHvc8f7pNMmW7M92QHDDBOX71n2Flfp9iefxpPCqW+T&#10;Esh+Y4rQwJ7NfLMwk8wg7uAcdKpakmzo8fjGRbvzbvTPs5UBVacbsD261ra0Zbb4WaklnFpkV7cY&#10;CyiINtNedXVubbVYp5r7UjtXJSKUn9Aat22qSXn2HyL2/jEE43pJCece5o5QOchh8ZnxAEvbefzT&#10;IAsucK2ehArvYNI1HStBvb298Upcu5TCY3BN3QCmXZnn1/ST/aEa/dHHqK6cyQrpEtvdXQkcxDyi&#10;3IyOlDYmhdAhvP7avphc2ce633DzEBAz7HivOvGFl4hl8YSyw+IrghmfzvJBUcdMAVsx3epP45uL&#10;U6wkQ85c5bAI7c10FzD4oj1cPF4DtZ4fKXbIJhzTasCked+Ebiw0nWPEN5cfEjV7i4eH5rGS1J3E&#10;dME9K7O18YeNLm5vJX8I2kFmxYRgn5tvuKZqmoJaWZa9/Z/MrtgCWJd2M9zj0rh7+9lVLqZILby3&#10;TPlNIFKj6VL1GtT1LQ7rxBdDXpLfx9p8UAl+eBoh83rzXmfjPxHHafEOO0h8GzXFwhyzmTaqHsTW&#10;VpOqXPmTPHqEqxedtkiBxuY/dPHoazX0rVL74ra5HqXimDzDIrTXKDoh+4o/Diha6FWOcvLp7vX7&#10;q6v57uWaaVQ6+cTHtHQBegxXX6dd+F9Ou9Mmg+GOmSSyWhUeY2QNwwTz6VavtF8Bwaa1s3iFIZ/L&#10;ykjyAt9SPesOz0qG78U6VZW/itHZg/lyngHHan1K2LV3rmvQRXtsvjmWW1luS6wxrjbnkjI9KZf+&#10;I5LzwZ4fsP8AhFVhWKXEl2rYdx7nrVifw9LaXED32qWce5mC7ZAxHYHFY11ps9tdW8z3sUts0w3M&#10;noenFHKFz07RfD3wok+HV1Ps1S4nNmCzPMeGxzXN6vonh8aBp4t9Y8gTyPiBpcMuO4bOa6Dw5HLJ&#10;od5BY21kV8kFvMcL1+tQaz4e0qO48N3WtfEmEYkYxwQScRDvkjrULsO5y/h7U9U8P6zefZHuNQhm&#10;iIntprg7SexHXpVLVL/Wb/xPYX1zpNujq74jQ8AHoPwpdR0/T38RRS6frbSWhx5bFuc981E0U0Uo&#10;SQlyY/l5q0iXuVXaVyx/s4Y3flSWdjqD69KPkEYGcM+OPrW7o+i65datOy38otd4LkRkgY9DXTan&#10;4Yu5/D+qDTdVhu2WAeZtk2GMj154ppA5WM+41x4PB2mW48G6FB9ltn8udpBI7t7iuP8At/iXWptB&#10;hfVbBt87h8gIsIHQZ77qSLw9qqm5Fzp8Ubebh2e63Zx6DNdBB4X1CW0gMWmXSWaXsTT3EEhyMH2p&#10;JWY2eiaP4Y0lvhVZ2d5ZabDem2kYIjK5UDoxYevWvEb6J7fx5rNlNcWs0Ud9tilQgjr0yK9jku7D&#10;T/G2+31MukunxwyedJzgjBGT61xPiTSvCsCyT2muNGZb5Zkt3fcY2Jy3J7E0Ru3qTrYdpqeGWtL6&#10;PU9VjtHS3BhZyPmH41zmoy2q6nOLKS7nRGIEzRkA1S1uSyvdU0CaWCRtkaKY0OBIR0rrbe38eSeH&#10;oYm+EsKWmxQ1wnJ2HocCjYdjiyLyWJ91jdnZyXUnAqRm0ptEVZfDsEhRh8/AZT9a7XWEtNP+HkCR&#10;MhklhO/cvINcpoS6Q115V7EZFkY4BOOvvTvcZKLC2ubDR4ra5fzJk2oTcYA/DNYcmgapYeM76O91&#10;fUY1mkUxOkpKrjryDXs9longWLwdq80mi29qiYa3uftvJJ77fasbVm8OTeBRGPiZYXUm8rGTjcqn&#10;g+/FJSBnIa7fGy8L+Gxb3c9x56Y81SSBj6Vk2ct1cz27TxWTL5in5lA3e3Nd9Y3Xw0t/Bel6WsEs&#10;13HbOVknTIyw55NZp0zRH8G6tKmpwhvMYqFbuKSYD7vxBdWWli2t/wBl7RJYjahBIJlO/I5PtXnb&#10;v4hn1K9RfAFvYxSz5SJX3YzXQQXotrVI5EaZTIR8xzV6G7sn1S1YxxREMNozmmkkDRXTQbkeFnku&#10;NUMLC2J8tW+Z/wDCoND1G60qHWnisRMrTDbCz4BIrsIrXR/+Ehs7qb4ztI00igWjJgY7iug1TwVp&#10;M2mX1/Br37o2m8Wq9RxkjIPei99BWPN54PGPiHXZbiHwFY2Ua7TJJ9pBHH40mqSX1hD4ctp4ofkk&#10;AaVOdq9zV60u/sxeC00O/gjR2Ese9iSfU1y2qHVJ9bum+zT+WVIGec5ppAeh3Nl4Pf4f6bqLfG7T&#10;ItPkjUSHywzFu4IHII969F0KXwdY/DbSZ9OsLHU4TDuDRyhD9SB3r570TQreXT9Rs5fFdxaJM5ba&#10;TuVj9DwK9Q8OeDtQW1gWP4m6fFAM8+cCD/wEVMk2hXLOu+JvAWo65aWWp+ENTtP9KVInJLBWJwMZ&#10;/pXn/iXRIIPHgtLbxjK/mWyPvFuQERunPevSfEOjRWreHW/sXT9duoSTCkahdp9zXIah4p1+2ijt&#10;9S/ZveBo7NljnLZ4PHX2px01JRylinw2sdR8RRXvhTX9QuUVfLkhLYJPXgelaFtJpLzzm01PVESX&#10;IigmLZQ+nNWfBupWNv4xWeTSdMEJaRmE6KxbPbmt7WE0zU/F3hqSy0rTrFVvjiQEKGyfSmxs4K+0&#10;jxG7Xh8y4iUvu80IWwK7LQdM1aHQLK80/Wp7m4t4GJMpMYcgZNb/AIiTxFp2k6esGpaHJ/o6EEup&#10;3+xHbNcXP/wtTVbZUjs7PT7WNQJWt3PI9fl9aBsttZ+IL2+8RaprkuiWcbthJpLgNkDrhTzTLTTP&#10;hTd31vAnxshLvLtC+XhST79MGsGfT9PtoPL1T4s6xKUYbbck/N/30ayLxNHIQWHhGVOdxlVuf0qe&#10;W4KVjsPE3wy0q08K6jqdp8dryFI7Yv5UK79x7YUEnmuH8K+JtZ0y4e3v9H1doJbkLvkjYZx0PIro&#10;fDur+KB4u8PwBLvaSyfaJiSo+qng10viuwu4bCxl1D4leG7mO4GREkCq0Z7e9ctXCqWljuoYuUXr&#10;sdrZa1plzpNuFt7Yboc8ntVC5hjuDeJ5sRTyWAzXj1lFq7avci11KVlUfKCMA+la1nr2q2fiRLfU&#10;PDeoRvuOCVO1h6hulebPDzhe6uj26WJjNWTON8W2GsWmr3ZWa4jhBcqYwcVo/Cu6EeualLNKXSW7&#10;CuWH3SD1r2DHh7VPDkZkksFjNk+WJBwcdD9a4zwTa6FH8QvFGnSWdqUkuJDCoYAqQePzpOV0aNWZ&#10;6hrcekXdtexFYGU2wAbtzXlA8LzweMbYOsPlF2dJB0xnpXZXP2q31a+heNwqufL57dqz0u9Vmmmh&#10;aOQhAQJD3zWEXZDlE8i8QSaZp3xjtpJYS0U7IFbP3MeldfNYeEbzTNEmTWJvNeAMjImCD9R0rj/i&#10;Np99PY+HUjspjLDO5B28tmk8B62bXU9P0/UtIUfvVU7xzj+lXvG5yzTTPYPD0kqGyt7m4mlEYxGX&#10;bJI7da7ArHyRax7i35Uz+ydIP2a6g1L5Gt1ePn1rNmuJI75gylcMeT0xXPU0OvDu4zWEufKt2XYG&#10;EJwp6VzOk2Y/tKW5kWVpBIxcK+B+VdLc3MTaTI7Rhv3B24PWuMsby4XXLoCCTa0xGPaqhsKp8R02&#10;6yudRmh8uTK/d+bGKo31q8dksbZOX/Sp0iCagkqW8oJbJ461fuvOfTPNa2PygYJobuUn3MOyRbfV&#10;bZ4TFkY3cDIq/wCIUim8OlmJf9yQSTxzVJ7W9d5ZYQAMDIB4rK1Ke/8A7DMEqrH+8HU/exQrtqw7&#10;6annUfiE6Z4g0+wn8GT3MEV0TlFwUUnOR617RFPo+sfDKCXT9Uj2fY+AH+YHHIIrMstH0y60bSLt&#10;4rZpoLR13eWDkMOhrzy6sPEOifEnT59OnuvIu9TBaDJCDnn6Ctk0/Ux5bO5n+ILHU7LU/C9ybe7e&#10;NLx/NOOnPFejeHdcEthaIzWwL22DkYyBXS3KWWo+GNSjmS1jY6aMDH8RH+Nec2nhjUGvrkf8JTPb&#10;7LlsBEyCO1SpKWj0KcT1bTU0d7TUpEmgEhf5gOM1Bfw34fT5bV4MbstGTjIFea32oano7tFM0kwW&#10;5jQOfl3AnGa6nWr/AMrwNYs8kzPPZIyENjgip5LMXNdHXQPHc+F9WaOS38yJQJEVgSpFcDqwlbyZ&#10;k0+3byp/n5FVPCuo6Vb32uzKb4tPZSLNySG49PaqNtdWki+JY49RkZVvHJyeOTRGnyu5EqvMrF2O&#10;y0+TWH1BDH50tsAyhefl6VZ0W68v4gKkmmTiSVyELxkg1e8IRW0k3jp5tRRVgRPLRv4i3U121vda&#10;PGHU6ZpkjJJmOQgZBpznZ2Kp0+qLkqWjaJfK9rGpeLJBSucsxEl5qMaywjBJILdvpXSvNbXHnLLf&#10;rG5j+XC8H0rj72wNvrVxfm6cBLZ9/wA/BH0rNI0bsZfiR5X0K4W0lgDvA43KfukCuU0a4urnwFoG&#10;mahpKebb6mSJw33wDnmtvSm0q6fXpLe/zmRxgNnB+lY0Mb2/ivVQ9lc5EpILA8CnGaE4XXmeoSLp&#10;xfS3i0+FBHaou1T97iob61SeyuMokZ8g4Ncxp8l4dRspY70tCLkB0znvXe3gt5IITFI+Ft1J7U57&#10;E0tJXPKFs7K01aQPp0ILytgPzn6V1nh200VvEoluL+OKNUYghM4btxWD4jDPrGgOYHJhlOBnFdJ4&#10;YfSpNeiU3NmzSRgbSw6jtRFtxbKqx95dixq8VnJputRXEkkyPby/OPTtj0rA+FF5ZjVPivpE94xC&#10;3ebVpTnjkYBNelXNnCbuaA29uN0LAZPIr538Srr2g/FNZ4rRlT7cHBUcSLn1FTCzTKmtme2zpHFr&#10;XiaJ8CZY2MQb09q+TvEy6tpP7ROn6jBYX0iXGpq00ccZ42tkmvpvTLo634Jj1NWUtHpzZiU8hlHI&#10;Ncjpt3BqerPbyeEdPhma/ZY1mIz8pxyT61VNtJkTd9jtoNSsb3wl4U1K3a6eKbS48FgQdwHIIPoa&#10;brF9Z2vgSa6mbcBaMWQ/xD0xWffte2MFxC+jxbI4RtEIBUfTHFYerp/afwf1tEknS4Wzcx8fewOm&#10;KhRV0Pm0sebtLpWo3VxPbaTLFG9w2UL52f8A666PQr200+7S3a21ARNJnJQlfcjtR4J0PR/+Fb6i&#10;s3idIpnkl3LjJLjoPbJr0TQYbyfwNrFre+GdNLWzOu4IDhD0OfcVpNJ7BCT2NmS1069+Gryp4h0a&#10;S3urFlJkkVc9iOfSvnOF9V8P/GHXYo7mGW0bXotgKgh1Y8gH2zXXeL/DfiC50PQodM1jVFFpqheO&#10;3W4ZFAY/M2R1x1rT03TPC7W3h+K/8YxXjwLHl5vlJkHbn0NRF8twmm+h6Ndrbz39vJBpJ50tGYg4&#10;AyOa57TdE8ODxv8Aa0ub1JFuCzqJT83qDXVBohp18sM0Z/0UA49O1YOkqB4rlV3O0u2QfU1Nx2Om&#10;u5IZtO1eNYUWKW1KpExzjAxyfevmz4gaQ9hY6JeR6K7IdUxcbRyozwRXW+KPFN9pHxmubV/C0zRC&#10;4Qkq/wDCT1H0rp9Te01b4ZSTxXFpNEdM3BgRwQM4I9RWqdhWsjy2w1LSn0O2S2ub2S7WSD7GgQgz&#10;5+8M9ttepF4PIsJLixhjKwptaQ5YE9RnrXM/DHT7abxP44mudFIEIK2yvFt3EdSP/rUvjBdWuLyK&#10;20/Q7qS8/tAukIJGVjOSKUmm9CFGxpa75Mkmkj7eFUkBuMBRTLH+z7e0u1t9TjkWLBldTnBPtV+z&#10;Q6r4AtGm8E3VjP8A2Y8ZhfqWQYJ/OvErLULrRvF/iiwuYLl0udeTEkjdgenNKMWwqzcbM9P8QWl0&#10;dJsrqNZmiuGU57gj2rovDGqaqXghme6JWJQrHPIH+Fauoz6QNN+HLo9q8M2lqQmRheO9VH3f2hZP&#10;baIpVXG7C9qylSuXRxdzs7zVbptKlKXj70QfPnpXW+CPE93LHqkEmoL5kDqCd/3ga82gis3vNXWY&#10;ssU+nNuAP3SBXHeG52g8ZeK44NQlkT7Yy7gcnGf6Vzyw9kdSq8x916drYFtbuZ9wx/eq/ceLdKhj&#10;g83wJNcZlA4l5r5ZsddvY7CdTqc2UUkFh97Haup0bUI9RitZf+EiitjHc4IcZzg9cVhGpKEkVOgp&#10;xufQMPibTrrW7O20zwbL9sLoXErYEXvk16Faap4giOoSXupWuBAu2NQO3vXzNBL9m8Z3FzF4ptrn&#10;cihwq7ScfSvUtH1WxuobdJb5Ebj5ZH6/nWlXEuVlsQsBDlu1c9ct9Tg1DSrSM6Kiq9x8xYg42n0r&#10;Uu7TTHgjYrbKViABUDr9K8vubgxg/Y7i3RuPnVuPyqzaX/iFNStGkvWmTYAyEYzmr+spJX1OV5e1&#10;rB2t0MTxXbeOjf3KWkbNDtIZV4wvqPwqnoeg+GT4Rgkn8Ps941zuJlXJZh/LFeuafPYtbzGaSEHI&#10;2q5657Vbe2QNO/8AYNrGM9QRzW0Z3V0TKqovlkrfr6HAf2bK19BJNf2aom3YnljAA7Yrqk1Mw2EC&#10;eehPk4JSLqPbFQXzWqKxkjlZFQkheTxXIxeL/CXn6nHMkVobefblgG3VUZX8jKtG/mdTZPZf8JRc&#10;zRaHGqtNmTzE5b3zV/VprdZYyLK25xgr2rnLfxN4Yu7a4jtrl2O0ZkERUVds4I7i+iLXDsoPy5PB&#10;pTd1Yqikpcz6F6BTKyE25+6O1UdQtUmu7aMwB03DeCvaujjWSAXIHTZ6daSCe13OTDa8v1JFcyVv&#10;U1dd3birroebax4S8I3e5YdE2uIuo4+b61ylt4LhtZVn1C4cCOfMcSncZ8dMkdhXt13e6HHPta5t&#10;fMA6Ia4zxFrMP9hGKzhtXunbaSzA+Qp9vU1vCdnuEakpJaW9TV0G+0ZdOv4ZdMgi2W/EoPEg7DHa&#10;uX1xorizvTp/heCOTeS0jAEJjofxqlY6XfGygd/FEkf7xSwA3Zz/ACpviCZbe2FlF4stIIy0QvJU&#10;IYgN9KvmUuolFwlddRmh3GuSxXlu+keGZZVfDsgQfmRUeu2GnPbFbvwjp8pjO7bsDYP1rrtC8O+D&#10;razd9P1LUpZJ4UeaR5mJcnv7Va1JvDtszLcajpituCsWlBwT060lKUNUaRcZuzPn/VdBklm0i70j&#10;XLnSbxEPKNhHx0BXpUFv4n+IWjpaJr/gSW6tS2P7QsBv49WUdK9O8QWNrdxabb2viIW87KxhdeDg&#10;9eO9YaaVPaeDLi3bVZbs5O+ScZyT14OcCuyljNVzrQzrYWMvhOk0PVvCuqaFDNY+KNJlLJlkLgOp&#10;9Cp5rXaJgyD7O33uteA3/hyz/tmK8sdZ1XTbhLgGRrQkK3vtFbC+LfFOj3WlJeveazYkKGnWDbLG&#10;O5PriuhzhLVM4p4SUeh7WsZ2P8h+4cVmODulyCDuPFP8PeIPA+r6cG074l6SsghzJBOwR1Ppg1Hq&#10;17o1nYalPqGuaXDBEpLSGQfgB6k04+8c01y7oWMDfE2XI3dhXPeI9c0jT4lWa+gMvlZ8iFgzfTj1&#10;rzLXPHdzcLcw6PBDbQjKtdORuC/7Pua83vdVUDbZ+CtUvrt33S3M0xOD68+tDqJC9i2bniLWda1F&#10;pZb/AMTjS9KikIjs4nw7A/3iOSTVjSZrBdIihsNPt0iaPO9o/mPuW615nHDe3fj3Sjf2WpKBcApb&#10;KpK5r2GztHjtkzZog8gbFxXDiK7SPQwuHXUzroq800X2Uu32djkjuK8R1ya71DXtOtdkGbW6kUMk&#10;YyMn1HWvoSyjlbxA8QtpS8sLj/V8Y+tVLXS/B1nr8i/YrUTPdO7gjOG+prmhNs66kOU838MaVbQa&#10;fKs+hSF5HX98/U16J/YOiNawSReL1SXys7duQK2bm30+TTr10v4hsj6ovT8q8v1C58WW2vs1vo2q&#10;TRb+NiE/yrp5zmcLo6ceE7W81u3aXxPemNXysaZXfj1q5daj4I0+0ewN2itEQpYZYjH0zXD3N98W&#10;V8PTaiNTl0618l0Vnjw2O+AeaqeC/CXi3W4ddvZNXeOBrskTyruaUnqcdqSqLcl0rqx1l1q/g9rK&#10;zL3aTIoyqr6/Sui8NahYXerAwaPIkaBcEpjIqG18AQQ6pCpvTL84y8o4/KvR7TRtNstNjURxO+wZ&#10;KAAfpXNXmmnqdmGi4ehb2QT+bDK2B5BC8+tcPNoOh2XiiSRNMbe1yXLlslua9HtLeMKsjsTnoKq6&#10;smlgQNLCSR3zyK5KerszqqVEl7pzTahctaXKQRsreVjg4rQ0O4Ki4FxMd+TksfWr9rpthJYPNFeR&#10;MhHJzyKmlttFW2gaSaPYsg3AHmuxWRw6sne6gtYr51vziVDt3NwM1xjxRSarcyy3z8yFlB71teKZ&#10;9Dbwb4aigti53gswJBjx0+uaxbMGW3hfdD8kOBlutZVWuhrTg2tTDttQ8Vy/EzUreW5uPsSACGKN&#10;MZ9ya6G7AVLcyTOEAJ2k5NZd5fizu3YPbgs3z4AOPoa4LxB4u0xLiGL7S7zkj5VHAqfiRcUom/da&#10;sW1wwjSmCEEK2OlUmuFitZnaY4UMaxLK+jn095TYqpwPqK5/xLqjW/h7UgkWXYhUJ7ZpRgkbttnU&#10;aTdXOoaxq7OrJFDIQAP0rL8QabdXaRIJptkOpRPgDqFOa1/CKGL4aWbLAskkp3yHPJzW+80MMupS&#10;M0KI2muX3c4OK1iyKiMbUHnkXRp1gVI1s40YHjO0Y4rntUsfDmo2dtDf2VvLAlyjbDycjng9RXA3&#10;Go+J7rUZ4JvFxaKHUJfsqKNnBPt1r0TwvaKfBPiV57pGl3L5WWyffiuhR5dTlk7uxs29v4di8Nao&#10;um+H7aJnt41dl6kKOOO1LDp95PpLJ5kg3MPXoOtTabaMuo3DiOUoRyvTNXFudRh1S/EewBUOzjtU&#10;bmrSijmmtTbeLlWbSIRb8eXLu/1h78e1Jqd9CJYxsAXb8mB0qnqj3s+v2DySTAo7eWoJwM9eKxLq&#10;5sG17TrZtVZnCnKoucHtVqL6Eydld6HQC93aBENg2Hu3aur8O6V4r1ZdNtdM8L3bCSXBkYbUC92J&#10;7Ada6H4c/DrXL5Y9T1+4ng0pZw1vbONsl36Ejso/WvpVDptloMVrp+k2FughCkxqASB7iu6jhG9W&#10;eZXxyjtqc74a8K+ENA0qBjFZ3+qtEDcXcoBAb+6gPQCtu6uZpZmLTOeeueMfSqUjkvzIx5z9TURI&#10;3E16MKaitDyKlWU3dkq7fPQEVyXxbt57n9g74wwxxuzpaxuuBz8vNdUDx1707WojP8BvijD5Kkv4&#10;dkKr16DNOa0Ih8SPifw7tT4aeHlkdVklgxz14Fc94j1O7s0eLT9YVLx1KLLnO0NweK1dTuEh8OeD&#10;WjgYMtxchwO2DivNIbXWNS+K0MSBzLLfDYC3RQeTXmc1tz3YK9ux6X4Q8K20Hga9up1iluZ33yvw&#10;Wy3P4V32mW32CDVfszqrTwYkkK/Nj0B7Vo250bT/AADa2kOqrNciBPtTk5+b0FVpZpZbYMpABjxk&#10;CueVW7N1Eo2i3Ml1q0YmnYmUk5bJqLV5rGz0fTXuLmKBXnCpvONx9q1rFYbXTdSuHY7gpYZ71414&#10;xbVdY1zw7dPrUf2OG+KRRBgqoScFj71Fud6Gqagehw3GnSy2qDUrM5UFcSDnNaCwIb253sBmLK4b&#10;PSvH9csLTTI/Bctp4vvblyI/OJJAXd2FezaYkC/DTS7ovARJZKWaWTG3I96Tg0JVU2YLz6j/AGpO&#10;qopYOQnHUVs2okNmrO7bt4LDPeuWvNW8MRa5AsPimyllEnKpggH0zXWWe46DLO4KeZGCEPesrm8S&#10;7f6jFDYaVH5BkdwOg4FURciRlBgkjJAwAaJEWbTVCGISIeQecVX00RHX5IZQPMVhye9UmRKOjOX8&#10;UrpKxWEU95PukViuE/rXnH2XzruOMQT+X53yBs4PvXvXiOztn0GN30+EsrDqo6V5/ILZtQ0qOKxU&#10;N5oHSuhNNWZzWNjw/psFvovmFw7Ooz6LiujkmsRBL86nK4xU+nWuLE5mAU2ZyCa4+2vbCbxprVqk&#10;4fy7zAIPvWEnqdMFZGnaAtr07eSVRZPl3d62b2ZF0mUbzkwkECm3MUgis1igGdg6Cq0isixeYxJx&#10;zkUBYxtA0911DVnaabbI7ZJPTNRWtprEfxD8SolwxhSYM5PIwa66zECxTyyaiFgWIlgF64qw95oy&#10;eGrK+Nq4huGZQxHUinFX0JlojC1O+WLTYY0IwYCOD3qj4Ve9bxAIJ2VvMZ3ik3ZBHXGa4nxLez+f&#10;qIhWTbI+0Hsob3ra8L2ut2vhbRojqN1MgZmikYfMm7kjNaNcqMOe7Oi8XS3Npp0c62YEkzFYueMD&#10;qa8b06HxPqXxMuQNTeKCO5XJx19a9Y8Tvcy6HpMVxdZMUbeWxHJzVHwAmmy6x4wTzoRJDHmTHb0r&#10;GOt3Y0VT3kjuY4YLXwRbRiYM32RRnPU4rHigWQl/NCt533s81aRjK+onz38uJ3xu74rNtHYzX0jr&#10;IkYdgCaRudXHM6K0eFci3+9nOK4zU7yUy6gqI5Kk8D9ac1+8K3bJDIxZiAT3qFp7RbK4kbS9zyjJ&#10;9qltPQdnFXZYsL+NPDsA+wRIuGOSnOfrXJ6idTvvG+hzC6OIpyEQnHFbb3dhPZafGtiV2yYYgVh6&#10;5faNYgTnW7CKGK1JuJpXCiMjpjPUmtE7Wtuck1zM1dQeG3itEnvgSsYJVeT9K8K8deOtCtPEkT3l&#10;zbytBH/omnwuCU/3iO5/SvNvH3xPkkuNTtdDupS7KyNfvzsU8Hyx6n17V85Ob2bUpJJri7kd5izv&#10;I24knvzXoUcI52ctjinifZ7bnb+NPGXjDX9aj+0ajPBZIxFvYwMRGi9i394+5/CuLijAU7oBns1T&#10;qh80nYPSrIX/APVXpwgoqyRwTqSm7sg2koAUqNolxwgPsav7flPymlKDB57VZBleW8c0TR6jco2e&#10;NrEfyrRF/wCKls1jHjTVimPumQnA/GkKISpK9D+VKF/fuAhwMUxWIA964cS6peuShwSx4qO2jIMu&#10;WB/eHBIq8ejbdo+X0pIlIjyQM7ulIZMmQx+Vfu9aUfcP1pOAnAppYfNkUwHZGDTWYbW+aoWY4ODU&#10;Q895WVYCTngAUBcdIyiIEyAfNzU1la6jdXTrBbypHnmVh/KtnStDupXM08bkAZWIc5r0XRreKIBZ&#10;dLjRc52kbeBQtdBGFo2jwQRf8ebySEj5mXjNek6PZ75TbLbzSXMjLs8tM/y6V1WjaDfalo8UsFus&#10;NrnmaZdowOpGe1dR9p0TRfD13Z6TZwT3zpie/kXcc9wvoKOa+hk7svWOnaKPCptNcmtpjFtdLfHO&#10;R05rlfEGq6vNr9hBLJNFZqBHbxLkKijgZ7VDDezXkviaeTVkW4tSpkDtjP0B61l3NzfaxrWg6fpv&#10;hm5ubt2KsEX5UA6szdgKl6lKxRnvYbfV7uKayiaNoflkVh371t+HPDvibVLS4efxFfQ6L9o3Q71I&#10;ef6D0HrXomgfD7TrS2t7nVdVW9uFKkwD/VofQ564r01UhXTrRYrWFVEAVVVcAAe1S9BnHaTpuhWG&#10;jpBaaJbIOjMFG9z7nrVq4jLG2Jids9ieldAYYy5PkHJb0qZbYfuz9myB1NYuJqpJHLLFeeZtFhjI&#10;GD2FWlsZSrEzfNuyOK61LdfJTEKHJ6elWI7Ufa4u3I4ocbE8yOajhnMaIbZANtXILNV8wsi+3vXR&#10;tZSeZcbX3YxkYqxHZP8AZ1BQsT2ptWBSTMm3QG22fZ14J7VYjso2kcNCeTwR3rdgspfKwLH+IHHr&#10;WubWRYVItk4QcVS1Mm7HMLZSfuyqn/ZH96t20jiERRozvCdK1raIGEFYgMnnNXXtI1KOgQkj5qLC&#10;cjGCc/6rHPNWYywkOFGCB0NaccFqWYtMRxyKui304KOM5GevSi4rmKFVmZSqgkHORVA6eV1EspbB&#10;bOBXUBLQ3cJEZYB/u4q5cSWnlYSxVSEq00Tc5UW10zxqunuxxzx0pJNH1A2Uxa3gwx6lhnmuigup&#10;kjuNqRDJxkjtVa6YlVP2uY7myeTxVJiPHvFOhX0FrcNujGICylTnnFZ3hC8S98DXtrNKguraOYKx&#10;HJGDivUdStpZrG4Blldfs5GSc5rxK9sNT07xlJcWwmVWuPnA6Y71jKGprzXR4l4i0bT7jWfECXek&#10;RHOpyjcR8ynPXNeV6p4X1a1gupLHUJ54VyfKx8wH9a+wb7S9N1C0ncJFHMUyfc1wV5puoWUsiTwz&#10;CIk7G2ZVvxqbShsWmfKEV1tmdJIbiORXwyyLjB/Gta0kQ6vphEjHMvXtXtOo6L4RvVnW70SAOwO2&#10;aIBWB+tcDdeDdct9VZ7DxFaXkCvlYpDtcD61rGfclMstIxx0/wBWKiLr82XHTvVq38PfEabyx/wj&#10;9rGOgzKK1U8F+OXI8zV7NCT65ArTnSJTVzmWmiG4+YcVA9zZiLO6MH/eFek2Hw6v5SxvfjMkCjGU&#10;hgyT+JrpbTwL4Ct7hDPY6pe4PLyzYB/AVKqoJPXueDGZJL5BELl3MoAVEz/Kvp/wVZw2PwUikMar&#10;NfyhmL8NtH1rQsNE8PI8C6X8MLJHPA2wBmJ+vWvW/Cvw78Yahrmm3WrQPa2STAxxE4aQfTsKznLm&#10;FKVy/wCCbC5vVswLa58oMGJA6gdT9K7++mtF1J4oHUpGQmQe4610V/No2i+C5NM0e3tHvpbPy5bh&#10;RkRKeMD3rjLK0MenXAeV3dpCzMT3PJoiiC+o3QEbRyBTOFQ44pNs4hIBGBQFJwCxyfencpFZnJlc&#10;YPPU1HhuRuY1pG2w0Z+Ue1Txwx+cD5BpFXsQWyEmFdnJ/StPypFDAxKPrUiogBKxgHtVxUkeJdz4&#10;I7+tS7FIzVCmRRvGM1qJDAuj3khKAquQPU1UuY4YoG/eruPvWeZ5PKkUzEDIBGago+WPj2zP8WP2&#10;cXeQ5ma8X6AV4vLAItatWGCd2QRXtHx/jc/E79mVEmHEN636V4vZR6nLdXTtcxiOOQgBupramrRs&#10;xVLX0LfntL4gskEKgFcDIqtfwXEOpxxfZ7hwwySoyOaramZ7e8sDHL5jls7EqxHqOtPZqB4YbhR9&#10;4ZNaGZVS1v1F5MbG48vaCcmpraOSSZZoBexlSc/MQK29Pu7qRbu3nsQgaPg1p/YiPDs6pqdomAx3&#10;HAobEVotYjWwggk8LIy4wZs5yapzT6Awkxp9skm/O5AAQazGms1a3i+1xOVmORV2xs9MuNTvpDKq&#10;yugCDPHHtQBpyTXzeFA63TMFTAJ9Kw0e9KxFL2fe03Kb61Z/7Zh0i+gOjrtU8MDwRWfALZ7m1KzF&#10;XEgyM96Bo6W3W+htGkYHL2/es+SWyEVzI1/deaWOADjBq1fPfLpFox1FdqRg4HOaltl0y50GJ207&#10;a5Xrigm2phwsokupZROQTzuJO4U+VdHk/eWmgTQMF5Ik6n6Ul6t3HqmnKsaeWJPu+oq7HZlpEKyB&#10;A0fSgLE9mmsDRjIsvyp1Jar1qhN210dcVXjT5lZuKxtmopdyxHVG2DOQGq3DDpMmh6hFceeWLcFX&#10;I/lSFY0oNTWTW2DSQNCr/MM5rUvvtElnp0trNG6LIMp0rHsNL0dNOuo1uzEGhY5Zs/TrVayvHS5v&#10;LaTc6LIwV1PUVVwL+opez2P7/T7a3zEB/rgSa5SaO4t/LigQF5GGGA7fWulm0j7VpV/eRa3eHY4L&#10;qXPb2qtl20qADwqJDGwBctg0WGkULGOQa+7TXU5jAUyKGJzXasdJm050sPDnzuoBc9qxbS0uTqRM&#10;GkRu77QY2k4P4n0rR1Rr7SbK3m8hT5q/OFHC/jQgfkT3F74h0/wFrNnaeHFuLi4h4uCM+QuOcVhe&#10;H90pHn30wcu27PXdWtbeK9Ck8JyQx+DxPeOpBYn1/wAKbbOG0G/8rRoResrY2noTQA+eVrO7Mpig&#10;b971JzxW5DJpl3psEz/Zl2qD5eRXEDzWjewv4NRE7SEpJsOPzp0EZgvlgk1ef7hwTwMUxHbT6lZr&#10;bGJLlBiIqIkXNY1taWIF5JPpV0csWBZSMU3RRGuvXE0UEWdxwXGf0NaWq6retpl9EYLRpBwQq4zS&#10;sBRiuIRdKUnIUMeNvYVeXxE0E1vHaeHY5H80DLrwPWsLT5LgXP77SAoKHGRV60i0+41C/hiugtww&#10;JU7eBRYDo/7Qml13TZHs4Yy7Lu2DAz36VD4rFjdpp9rP8NvDV1btbgSJKisz+4J6VmzRSxaXbpLq&#10;AUwudz+tYN/M8Vxp9wuuXThGywGTkfSn0A5DWvhn8HbmBGj8P69p00ikn7K5Kqf93kVxEnwVkkhu&#10;X0/42+YM5VJ4dpx6fWvorR7+7u7O5ltFhikRBuEkYOfwNN1KfWFtVlktJA2/BZMqD+VOKsNzaPm1&#10;fgj4ua3cn4nQDg/LsJz+tInwW8VruEnj/wAtd3DeUWz+tfQcmoeJyliYPEphRGXIPJb8a6GXxBfx&#10;6fDGuowmQ2oDSFcgfhTuHPI+f9L+C2mfaFe++L+pSqCN8ccYX9TXead4Y+F2g3kKReAIbiZiAs1w&#10;A5z+PSvQ9OvdClsLmS4+JUbzK5LoF2/hXOXckd942u0itj5ZwEcr0x3p8wk2SnUY7dkEOl2sW9cK&#10;UXAA/Cn21zcRJey/24TI5yTnGaz7u3uIYFjdYpFRuG9a1dLttFlkDzWWSqDA30NkpWILe/jl1yZZ&#10;9DtLhd+SrHGau31lZXKJNB4GjtysXzxq3UCqmpWF0Lk3Nl4RI/0hQimTAb8TWnHdarHYrHPoFvET&#10;AOVlBzSGmZlnquo2dpGttrmoQsjkBGYkCu00j4japDfW0OqeEFmi3AefC2GA9SK85vvsrX8m+/hH&#10;z8AdzWTJHdC/dTakqwGxvas/ZxZSm0fX+j634R1Kzgax8W6Qz7QTFJKFdfbBreMLeZEDLGNw6g5F&#10;fEY025imWeJNRjbIO6KUqR+Veg+H/FviaxktY5dTlu4AAMStyB9amVJrY0jUTPpWZHWItgn5ucDp&#10;UKnIb92enBrj9H8aeGLpYle9ht3JAPmkEZ+tdrbvby3G9Li0kjZMho3BH6VDizRNDFzvf5R7U853&#10;Yz2pjB/tr4hfbv5plyJlniKn5cDIpFCuP9pfeo+wpASS3LdqU8FjQIQ/d+7UBDGQ8dqsZ4bkUoRG&#10;iY7+fSgCmSeMKOvPNLg8cU9lUJIQOc81HCxa/wAcbcc0ATpgMM/lUuBjnFMxyxA6GnK0ZJ4Oe1A0&#10;LxtfMZx9aXKkJwelPJUxDpmo+/JoAkx8q/MM00DkZApQPkb60hPzjAoAdwV4zjNR5xPD8uctUmV8&#10;mX5elR/xrx3oAlIUl/lPNOAQQPxzjio+dxxThnzDxxQA0YDkjPTmnBQdpwOtKcEH5eKUZOflGKAA&#10;qN4HtUZUbGwucipwB8uT35p42fvCI+q07BcpbcxJndSEei9B61cxkAEnApkigKCDk56UxFcKRs+b&#10;scilx97j0pxA+UFjkilIxH70AQ4G/kAcUEABcNTn24b5egFRHsCe1ADHcArwacrAp0HtTWAwxKE8&#10;dKbtGAQ30FIZYDAISIh708ckfMaqgnbyOKnBPlr85ppgT9GHy9qfgmNuf4aQYwOB0pVP7xsYqySE&#10;bg3TPNSDo3HWnEfvCdmKcB8pO7pQA3DY+7TwAEPy/jQP4uaG2mPgtQA0Ebh8oOTTgBk/JioBuFx9&#10;yrYI2gbSD3oAjPB6U0YwxpzY+0uNw6dKaQd1ACErg4Q4IpA0XmIu89KQ9GytRsD5qkIDjGaAHtje&#10;31pgI80j1FE3MSYfHHIqBCROcMc7aALGQdw201R+9Q+Yw9aapGGzjrQrLuPB96TQ0xzbPMfk4K4O&#10;arrFiVcTSgbs5Dc1OSNr03J5wxqWir3NOy1TxDaXtu8Hiy/QA8AuSD+FeiaV4/1KM26X2iwTJkAu&#10;nB+teTEDep54oYjy33AY29AKSuhqK2PqzSfEXhi+toPL122jkK8xSsAc/XpXTAjHDpyBjBzXxPE9&#10;0rgx3s6YbgBsV2GjeLvFVlJFGdUllQNjbLlhj8aOfXUh0+x9UjHpScZ6CvKdK8f6BK0CX2l3Vs5A&#10;G9RuTP8AMV6JZajot1bxtbeIdPkBA6MM1bZFmWpYIHJzEufaqBsUF0SIwRn862O3SjIouJGM1mfn&#10;As1Kk8gmvBfib8GvBniKbUL+1sbWw1R4f3kkSgJM3Yso7+pFfSfPoaTnJqk7agm07o/IXxt8K/i7&#10;oWo3pn+HOp3VqC3l3VmhcFR645FeL3VrfRSyeZpV6jh8FJkKkfga/dueOJ7dlfS7WVT1V1BH615z&#10;4j+H3wl1czvqHwW8KvIV5aOJUY/iuK3hVutSlNN6n4uGMCeEtb7SRyBg5pkiAzxbYAOPUV+oes/A&#10;T4QXDStZx61ZH+754ZR+Brkv+GePCHmnPxIlI3dNv/16tODKfL3Pzm8iXzE+TPsD0qwsU28gIqse&#10;mOSa/R+3+APw6jni8/xTqDgMMhDgn9a7vS/g/wDAqzNq/wDwrX7TKuDvuJN3P06VSnCJjKaWh+Z2&#10;ieHPF2papZQ2fw+16d2cYdYjj8T0r6r+G/wh1iHXNJv/ABAiQwx3CSi2By8rLyAfQCvtTTtK8KWO&#10;nrHY+APD0CqgAEcSjH4ipLpQ0ZzbrnHY1hUr/wAom7qyMRHVbS2iit0VEt1RVHAAHApJM71G7PFO&#10;lglAyqv971qLyrjzM7G6VlzX3NIqyIznd0pRGNq1YWOTYcqOtTiMYyR2qWx3KAiYSjHJBq/Aj/aM&#10;eXwRUqICz4jHatBFiSFCUX7nNQ2CLFum2OIvKuAmSSazdQv444Z1jIycjg1RvLxvLkRHYDdyawZC&#10;7SsWjY8+tTzXRSiMmeSRZ2a2kcZOMmmWMhW4fBGN9Wogxs5UMeB5TH6V5dB4jto/il4ltmuD5cV8&#10;EDHgj8DUM0R7C8XneJfCE/2/atuzloyPvE9K6uORyEJbHPrXAWV7ayRQMl2mCoxg10cEriVMy5Ug&#10;VnJsbR1CvIssZAYY9GrO8SaB4T8RfDnWNN1bw7ZzpNakbiBuDdnVuqsvtRFIcr8/ccGr0Um24GM9&#10;RSSuSfmV8U/hZr3hnx/K8uhXF/pT3DPaXqJncB0V/Rl9+tedabrOoW97brPZxmPlUkVfuj0Ir9g9&#10;QtdH1Hwpf2Wo6JYT209uUIkXOCfTPQ18BfGb4R+JdH1XW9V0HSJrrS3kZ5oI1JaIeoHpXbTrK1mQ&#10;07nzXq90ZtXiKxxlWcnAFc7Ha2J8Z/aZSCqJ8sZHGatSsUurXc0qfvSrBhyD6H0rUt47ZhcFliz5&#10;WcA9a03GTx+INUWz8hNMthB5uACgzj61Wa9ubP4gaZqUPg6K5c4P2dh8r/Wq0Gx59Q3WyhEm+UfS&#10;lZ9Sm1uzijuYYv3gQErnGaCbHU6rrIvvDq3Evhe1sZOC1ujD5cf41mWWpQC6tn/sORIg6k/N94it&#10;hvDtrBpUk9746tLnbbb3RJBgfgK4u6e8ure+TTvDMpWHOQO1TYNzpdRlv7rWbzU5LEm3UIAhPpWR&#10;cajBPfRwzWKRRkALt7VV0281ptPjsbvzYwQdqkdcVbeztN0nmRL16ii4Cjw5pR1OK9ttUtWlIVim&#10;4E1naxq2qWPiPwzFb6NJLLO23bJwoA68mtWxi09NTDLq9zGFcZBbg07xIbO8/sq3ht1ZwR++C45+&#10;tAJGtp+j2l/DaTjW4IriSPLQZ4U9+amvtJ1S2hYrOH2Hn3rK06y1aw0pJX1ViFKlV35NW7/xOBaN&#10;EfD7XBW3+Zd+CpoEvM0dFtLp2n8yF0R4m2s3rXYQeHPD7+EoLnV/EenKI2dvKW5A4HTjNedaU3iy&#10;+0p5JNUbT4S58gNGRn259a0IvDeqS6tdNqGp3MEQHErTlg/uBVD3Mq/8P2dz4tZ9L0y5bfKRGFl2&#10;rgfpWzF4Z+ISaNMR8PVUGE/OtypPA64Bq/bsbfV47S31Q3EYOA4G39a7C21G7s4VVrKaSXIwjTnG&#10;DSSFc8p0DV/G2l+LdYjuvDFwRJcbWLfLgZrotVury61zQnjvogkYLSKE5yfetvxHd2l5b26P4etl&#10;kV1ZpI+c1Sl/sb+xdCkgti0ioBKv0pg9SWz8R+HY2tLKTwdLqE7yqvlA7Sh9zXZy2viWeyic+GEt&#10;bMBCF8zov9a81EFqvia51GHwyhmLpux7e1dXJquuXSWMdx8Q0soEiCwwBfvk+ppMD2vQtb0TT/C1&#10;7Ha+Do538hRIqrksa8w+I0smo6PoupRaZa2T2Oqo3lqfmIJ5rKt5PEumeJvD11H44tZlaTEkOwFS&#10;h/8ArV08lnZ6vqPiuZr20tbOKGNwDKP3hPLcH0pxfKO+ljkP7MW78S+GNUHxZt4PK0tQ1uAGZcjn&#10;PfmtD7HoMU9wYL5ZWBLMdmMmse0tfDD+PvH66fqUkrWgVfME2VJPbA9K0IdS8OWGnT/2izRyuXA2&#10;JuLfgKVxGNe6r4OW78u68aRRyxkjYV+7VWG70h73Tfs3xA1WKK83LDKIy65HXjtWpYD4Manfag1x&#10;4WSRlJLOOCfY/Wuv0+68FW1k9vZ/DKwMKthQ6j5c9waYJpnld9o+sNrdoknxfvJIZLgFpHh4UE+l&#10;LrHh69httLNr8Wbef92paNYtn4giuw8VXGlR6hopj1uziaRSWi449K80mn12bxVcAeIQYNuAoP8A&#10;WlYZnTR+IYtbvPtviaOWCKJRErNuzn3NVWhaSd3F7CoJyACAaj8QiWDwvJNJdK4julOwy84J5p2l&#10;jw/e3dnIviOYAwIV7DI6ilcrYmOnSs8Ej3soJHHz1O8M5tAhUMqdGrT+ziXVpozr8cMUeApLferL&#10;vY72O+nWLUiyKPmNCYW6lGUXImRWtBtBGMCrc41k+HZxBEAMDDUvmFvDbgBS+7qafHcSLZ26faif&#10;l9KLAjIjfUoLSVpNZlJZSDVvSre+up1t4mhMs92ELsfu7uMmrTRxSWM5kZcg5A9aphHjM1xb3s0T&#10;IRuwSMntQ9EI+vvAvh5tG+HWp2T6jHPJJbownHQluSB9DXRSxum798hXtXN/Di61e6/Z00972/kk&#10;uBF+6c9dvvXQuJN7/vHP1rBFq5W3EhyEzzURC+YhK9ulWUVAJCzn2qGUDnp160DPSZpmkChok4Pp&#10;VZ4CyAhR04wKFV8/MDnNWomwy/u+/Ss0ameqyKGDW/Q9aRX/ANNCiIDjg4rdCWsq4aRA2elY19GY&#10;tf07LptLcGmBftIxKlwrFOnek+zAmYfZmOH45q3aGD7RblpIxgjvW3cT6ZCqsYIWJi4wadhnHzzT&#10;w3EYyg49cYrKupzcSqTqRyo5GafqSi412V0nARmOBu6UQaaWiiK3J5By30qQK3mQx2kf+mMRnnPa&#10;s6W4kOqwCJZCoOSc4rVnsZDHKPMdm3c8YAxTrXTWM8W4sE3AZ9KYEdtrDpcpG9mzDPp0rR+2LN5u&#10;2Ej5Tn3rRl0SyFmGEydByByM1VOn3ETBVuEwV64pOSCzILNHe+G6c43mukVIFs4ysO5ecgisSOOa&#10;NTlU4OSc0tzqDf2XKEVQ3l4yKQWOghv7CKzuFVoVDdyOfesO81CwaS+CPGx2HmuWis9ZnvZGk1ib&#10;BbIAGBVsWRjY5gkfK880dQMG5i1O5vXYQToqyHLZ61YsrR4pbl28xmJGDn0rpLeeKOzlEliq5bA+&#10;lIzWpkYqrDPTjiqTExLeWb5Q0uBjp61cih3XiOHIOaosAIxiLn2rRtfNNvF+7cfKaAN4RQf2Q+4j&#10;cF61VgdVaTbsPzdKYnnGCVdz8qabbxbPP3ONxJ6mgZJOEe5tWwMhsmr0F+iwXC+Qu0ptz1rMuSV0&#10;9sn5mBxg9KxoDMl0cykgv3pNCNa9VPtUbKQeCefes61Yw3KurDmX5uOvNX/mcLwckVUubaX7OjBX&#10;4cUAb6XMf2mAqhztBOKtnU7tbyNDaS428HPWse1XbFBkKfkpl1cRLNh5UC7ThqnlK0sXLu5aS6G6&#10;2QKB1Pes/wCy27mSQGEc8DFZTXSu+EmBUMec1YjmYQSgu2W6H0p2EaS21uiOW8tm2cYqHyk2xkL/&#10;ABH3qg08+37zkDtV+zctf2mXbk85FADfIXzOVPJqxDaQvDNlcnHBFb1xBB9ggkRf+WZyvpXBav4r&#10;8LaRGftF9btOc+VbRNudz9O1IL2Oms7GZ7x0NsiKH5dzgAfU1i+KvFHgLQtEaJvENhe37MEitIGD&#10;Ek92I6AV4Z4g8c+MdS1JrdLGezs2YgiJ8Oy+5FVtL0TwVcWIuJ/E1ybrcSvmHJ3emTW0KTe+hhOs&#10;lsbWsX3iXU7GYN4tvorR497wW5KZB5wSOTiuOtr+CzaSKHw/HcDfteORMkj/AHjXRDQ/GjavMw8b&#10;aTbWZX5Tnc236VYg8N3A1hSfiPYyCQklTGFJxXVCmoo5ZzcjAvl019MEsdk8Clg3lAZ5NLZw2skD&#10;mTTnDJHlMj0rp5rSytjIZJEmVD0A9Kr3Op6MNH3JoMQ+XCkd61M7GY+r6zB4L8RxwaI8sskirEB1&#10;UDqa1fCOpWsniGG1nsi9xLHwpj4z9adp2qeHodNimk+HTTkI26Qt2PXis2TxbpSeILe30b9ny6Zl&#10;nJjnA+bcevPJ/WkM9DvbmTTvEVkWjhUA5dNuQB/WuS1XXry78SlbDwJNPvXaZCNoJPtWnPcxS+Bd&#10;KuddvbiynuUby4zCWII6A/Ws3TL3RoprQJeM8plPlqI8ZHrmpSEVb/8A4Tuz8P6fD5ttCZ0ZpmUB&#10;iAegrn4rhIbOL7X4TSRzLzNtGRXqMs+jNNHc3MTuVhwELcViQnw/e6tqyAKdiswj2dhTTB6GVHbW&#10;csmi3cWgecUI8st/ATWX4oS/tY0mub+VFmaPDZO1fatuy1a0m1m8tLe0jjiimZVJ4DEVZ1+XTH8L&#10;+FLW70k3rXN+MoozsCn1pobWhT0TRdRv9D1WaDWY3iWwGXk+UKcdB61laVa6nZ+L9ds73T/LVy3l&#10;SBchx35rvn1aK30/S7G3+GD+QlqgRVl2Z47+tQyzXc8s0s/hC3tljgPlLv3H86Wt/INNjB0vUvAW&#10;na/fwRfDO6ub4yNueUkqSfcnitvUNa1Q6Jstfg/o1sznAmyHZQfSsawNlPL4ngl0eAYmG2crgj8a&#10;uJDcWlx5pna4jyNik02hI57WtKW20KzuZtakee85GFzg+laWieHdbuvDNlgM0bAmTc+AorrN+iza&#10;bCLq/sbc+VuXewO36Zrlb2/aDU4PsfxxvkhaTbHbxWxO4/UUXBxLOpWvg/TDoNveudjyH5AeAaoX&#10;l74PV7H7EZC2zcFZDgAe5qO50u41XWNPbUPF04zFlZ3jxjHoK1LCPwZb69oljPcW90ZwyplAPu+9&#10;CEY9vrV3dSlGlWGBAQoRfvY+lRXSxy6RJLFLMku4+X6kiuwv9BsfttrJpmmKioCRFn16+tcpNBfH&#10;xHah5hCY7lQY8e9CA2PCr+IYodUl1DXY4MW5OQuNwA4rLv7u+v8AUYpYLaW6C3bKrMcZwferuq2P&#10;iu8vLCGAQRwLbrvkL4GO9b2maXoVnaaJ5/xHsSSfmiUd+/NJ6ajKWn6Shn0iXVNfNqm8EJjI4/nU&#10;uuWuirrl1cwfEVJ0mCLHbLFjZt9/er/iG/0y5g0W2tIL2cQKQrLEQM/WuTj0vxDPqMCh4Fy2cs4G&#10;0VKu9QI7ua2+zEf2cS5UbSar6Ywiu5pZNJgZTG2d65Aq9c6ZqIu5Inv4GxgBlOcVyt5ea7bape2M&#10;3habyMYNwOpzVgjprXVb8XGsG1t2aMycRAlQcfSrS+JrtHsw/hC9RhdLvHnFtwz6Vl6TJaDTL+J9&#10;MZWEJMbetNsk1bzdVmi+Hst83mkJzgJ9adkxNeZ0ms6vpWoa5p8Unw/1WWHyo9rtMyAHvxx0rnNU&#10;TTILtRZzTxL5Q8wtcHr7ZPaopdXBOoW+paB5M0LAYhTJQnoOKgvNL8Ny+BNRnvfF19GRKjoFOCV+&#10;lJKyDW5SsfDPju+1HV7i38aXzwj5naSc4A9BV03cNroeqWUlh5kyEruQ5K+pr0LwXqfgyfRJtItP&#10;GzrLNYlYTKCvIH971rGk8LapafEfWrqS4ilWcsBnkLniny3BmN4bn8F28VzdRNbXN/n5Y5EBVT3F&#10;ekteR3fgGfzfCGk2rvbt8saD8DkV5ZdWvhbT7nVoIyhuWuN52sDgnntV6LUdQ/sO1UJKsQxnuaVr&#10;bjTsZwsNQF3K7NcNi9+Uk8YzXU2bW8uu2kVzZW0VusQUurAE5qudXs30e6gXQDI6wYLA425rl5dL&#10;8Ty6NJdQ3jPAlx+8Ky/6snpmhCPUl0LRrS/guT4ms57ZlLIXYEj8K5XXbyEzGOzXT44zNglIwC35&#10;ViWE1/Emprey3LgFCg8zjaOvFb01xol/ZWa6d8OrmJtyhriRiBkdeKFuDLul6W11pOmyxMrSp/ef&#10;HNUvElvqtpbaM1xDbqWY7CsgPSuutbS2t9ESL+3XEhtsuEPT8q868TXvh8Wnly+IdZmlFxgKUbC/&#10;j0o3egXIXtNJuNN0+5m8QsjM4zhsdOmTTdT1zXrDR2W2tbi9hWEbljfc3HTGK5K+tLq/0rSraLx6&#10;bS3Lh52X7xVe3tXX6Frnw0sVCDTbqeeJRFukXcr44J5496GmNKxk6X481SX/AISKF/C0Vu6xqNs4&#10;37gfY9K5LUtPtbjxbcXkr3JeR921ZCEH4DipvFkGkN8V5NRsdWjeKYBmRU24J5xj2rNe6vJLe2VI&#10;SpU4x3NOJZYnS2gsNsCXUkrsNqxoTj8q7nwrYRXF5O0+rFJFsS585trDAz0PpWVomsXlpd6PJF8M&#10;tLmlQ7ZUnK8g/wAQz6dag1y6VvFepT4uCzwEo0R2gbuq4HpSbYHL67a6NN471O7XWbyZ3uWQzZIU&#10;hTjAHTiox/aMH9jS2ke0KT82/BFTWl3p8mkvaTaYylZ2KOF55rptPTwvDYTHUBPNE5AiUEjHr0oB&#10;nPJPczajvdZ3OQDulLcmtG/TUotHhSawj2SKGQ+Zkn8O1Q30ehx+JbhdNuHEUrqYwzElT3/Ku10/&#10;RfCSWvhi41f41vLdXUDfZbZ02qSO3J/pTC55zFJfGSJBqdzCjyjd5chHT6V0d/Zwt4dsc+LJ7gmA&#10;ErJJ0/OtXW/DIjt5Lm21vTVhfLOPOXKgfjWBFeeFZvCl1aCzvJb2M7UcMR/+uhrqgMS33LeTpDf7&#10;Qv8AyzzwaqXVzqMGseZLFdyIykbUQnHvmtUabPDZSyi0vOXyzgE7a0LO51WM3Bt9Cgu1VMPG0eSc&#10;+lMEdf4S8a6RYfC+S2l8PmSSMuYyY+ZA/r9K559S1a98fada6RJNpsOoNM+pSCTPmY5UDHSqF3p+&#10;tyWf2hvBlnbxlGOGYAgmue0+9Gl62ktz4dvpEMhzg/yNQo6g1c3dQ0HXUa8mk+KmpyYkO6DBP05z&#10;TNG13xppN3q0cGsXE1tLHtkglUt17ir9v4j0ibXLFo5pDHOcGORcYroYotGk8QjfNaopQEEjIpgz&#10;zPVf7VvtXeSaS48oS+YQG289akCiXRC1xqD7VUKCX5AFdFr8mirrF/BDdozBfldelT6FD4DHg6/f&#10;VoNUeYNiBIgxBJ9cUWA5eM6LHFZyfbpWjQ5GFyeK7/QvEWvSGwjs/FRWzVSJEli/hHXrWO+n2SST&#10;TWml3/lBWIjkhJ2g1kGaQac/lLbgCU7ymB+FN6iaNDxneWN1faWY7wuvnHcAu3cR1xWA32eSxWRL&#10;bY/lAD2xTL+eKfTtKJ0LEkEhw69DmugtNPa48M2rRRIFEOXJOKLDRyJ+0GXE/iDUQmD8ockH8Kxo&#10;re0bxHLLBeXYw56t1P0ruJI3jtJLf/hDLeUYbdcmUZT8KzrbTBsa5k8SW0KJuJUAHNA0Ptbcy2dx&#10;Jc3kW9YzsYKAcfzplkrF76Nb6VhuO3L9fas2bUoNs0cUGoO28gkxkCoYLiRsBNKvFkBJyAaLDZvW&#10;OieLr7Xp1i8IKkPmHc7ScH/9dbGp+E9RstHs7l9Qg3JJygk+6P61jWniLxLbWywx2N0oMgywyc1p&#10;C/u728b7V401CVtozEUKhRSaZNzAvkV5dNKam6yR4K49a6CLxN4ki8DG2GryRyKuPMxneB7VXvrJ&#10;PIWW20y4kJYYCgmsq4E0ZtDJosinu23NDA6Tw/aeJtQg8UyRafZvLcyDN5IwUR4/2fem6vpPiu0a&#10;3g+wRTFn/eyLwFz0qjpo1J49UNl8RpbRjtYKpwGIrYk1jXHsNt1qkUsqJtJ7tjpRsKxiwW+oW2qW&#10;LXFtNJgfNj39Kra5a+LLewuNR0/xJfx2zupaJbk7gfZaXUdQ8WNaWki6JZJCZMbt+SB7iublbUhr&#10;QlbxRfPG4GIdx2j146UXHY6Pwx4g8RxeIrX7R8SJJ9wA8iVOUP1NdN4x1Ce+0zwjF9rgZlJ82Xy/&#10;ug/4VycWhapqFqj2ngO6+SHc9wzbB9eansdOv/8ATYJPi3pUjopDWhK8gdt1F7ias9Db0bSvhzOY&#10;Ld/jTcG7+zF0i8nauQOfm6VzOq6lpC+KYrSO4mkhjuWRZASoLKevatKLToZ9Fv44NREE6ORuQAnj&#10;3rAm8OSjSNca58auXY5iBhxtx796BG9p2lX9zqd/d3Hi25aOUDKvcHoOgHNb5PjHStNa409tOltN&#10;37xGuASR9M1geG7Gwvk0awm8ZXcBiJDOCfmPb863fEXhG4ttHimtfiDd4Rx9oge4OCOxA96LjOUv&#10;DpN34r+3avcOEbB2J0FdjZaHoE1jYT2fxCsYbUAffTL89tvX9K5FoIha2In0+JhEQTluuPariWOt&#10;3sOp3OlKiyRW+SBOEACj06U2Bu6t4d1P+1PCkmm+NoJgJsiMR7S5FWrnwR4muYkvdSg1KLEKkIrl&#10;9oH+yK4iz1PxtHLYzv4kaWaG7KouMbSDz6Zrr5/F/wAWRa6clt42sgzRcq8YP4UtSZPsLZ6He3Wo&#10;6jb2niqOxjtLRmllmi27sD1PrXMTXV/m7tL3xBptxD57rCxiXJ2+jVpT6n47u9MvIdSttNIurlBK&#10;8EgQlR1zimeI9N8Hp4NsWt/HqPst12Q5BYNjnnrxSSu9S1OUbNPU4xzew6lKmnxapKzqcwpkqffI&#10;6VzKXOtad44jvWe8SdtQUyRtnjBrtNJ1O/itLiG3urfAcfvXiBJHpzXqmkQ+GNW0K+E3wQ0u9eO1&#10;/wBKuTcCNgAOSBn+lctbCxadjvo49q3MYset6VqujaBILiJJ0iQPzyfWtaOXRzqzW7zBSEUiQDri&#10;uavfAkGy81Hw38Q44V89ythNMGGV6ruHvxXMXt7rEGm2v2m0WO7hkKzRg56d815s8O47Hp08TGps&#10;z0vVrfRZLiGcXlu+1ACQvTFeC+O7Ozt/F/hm9iubcG4Y4QEA5XvXoWjarHLY3o3R/OoG0nvWRdeH&#10;7PUvH5jn8mSRZ1aLM/yx/rjmsoPWzOiVkjpvh74m0+fw7dafeXUvnqyfZSw++D1H4V6XrFlZ/wBh&#10;Xu50y2nMWc8Y44rh7Lw/pNlrOnyto8ZmhC4kj5HH0rV1+fV5/Bfih3a6tbSHTSJLlRk5IwBj3qZR&#10;UnZChJx2MCyW5f4XXLCe3lEEswDI24/iK5fSdRt49ZlF0FQLcNtLDrWf8K2vLX4h+NhcXVwba4uZ&#10;AQ7llYk8EA8CofH0KQ/EW1jUshld3jVF4xmrUOgOV3c9fsruzu7GYR31kWC/IRiti3W2l0e7s5nT&#10;JQ59TXz74RlvIPF1ys2sD9+6eWhfpivZJWnj1TQp4zcH5lD4BIwawd4vU2tdaDLxJdL0fVG3+dH5&#10;bMOfuV5TrM17qPw31m+ttQYvb3J3BT2r13VYJbm31yETyeVJpTEyH1IryrwFYTf8JL8VbGaVtn9p&#10;jIY/KRmrTSV1uZyizqPhlqd43g3xF56AiBcFmHUkccVF4jfVLmO6kM6kfaCUCj7vpiuxvLTRbDwn&#10;evbeFZCHt23yp7D0rifDuoC7vtaR9Cd4o7vCO3fn09qhOzbNErpEGgDXDcIskl1IG/1hwcKK7eG/&#10;tobyeEPFzbNjI53Y4rWiazg03USdPjKvAdqheRXneoC5m1LFrpT71mYkA8ikveBqyOD8QzeIZtWK&#10;anJv8rUGZXCYDrnj8hXZxuNS+GeiWq6HeSG1twFmRSdwx0yPSl1Kw1SfwC5ng3TpCTwvIA7V0vw7&#10;1A2vhGe2/sxYd8pDebD0PfBPrWraMfZ3ZV8O6TIlneefoIQC0kQBl65GK81t9M1VPHnjSxW9u4lh&#10;1R2Hyf6xWOQc19F3V3bteShSG45KrWDNbl7+aRkgDOvXaM4pxrq1glQe555YQanZ3F1GrXMqy2jH&#10;O044HPPerfh/VPBct/LHda9cxSLeNsicEbiDzzXoMxibwjbW62UAMVhNggcg49a+T2u5Yfi1o63M&#10;MSE+JXB6cjdUSgp3aCMnA+ptcurWKx8By2ttE0dySFJPJx6VBeW8F94VuYZfGptfMtCrDHc9Ko3V&#10;mJdN+HdwmptPb2toDDAOPJJ659c0t0LeaC5UrIrNYsu0fTis4waNHJNHC+EtBfSvi/4kEvxIimjj&#10;kJMaHcJN3Qn0xXsU9hpl3oF422Jj5RIbZg14ppVhrmnT3kgtL+4Y3ztJuYsWXPHX0r1fSdWJ8MGT&#10;7I2SuGRhg1TT3DmR57Pba3pXiqa5tLO4ubN7nFxBnOz3Fdq+u6fb+FdGuZ9KuRbTuqmUJnyyfXFW&#10;2ntnllQRxBZW+YMM9a05bPRf+FdapaGytmjli+cMAQfp6VTaZHLZmRLp2l30ds0OrwOkiArIhHQ1&#10;4p4tsNa0T4n2Ulr4g1RonvonjcZABB6V7fpFvZ2thDBawzrFHKfvMT1qDxg+kL4NgnvNIimSO7j2&#10;ptGck9fwpU97Gk5kMV3e3iaDfBrkO+mxB8EgZA9Ks67pdrrHg+C2dIBcR27GMse/pms5LyzXQrAw&#10;4SP7IpwF6cdKihvLiSWEx28xIk+ZgcY9K53ubS95HC6CfEXh7xVrNpI4WO6DDyn5HHGRST2sF34n&#10;tXh16a1b7YSXjGME9eld9qmkPqlvp8zTMk1tE5Rs8nPrXJ+GbS4b4vXumXM3HlSEyKM4ArphJdDC&#10;pFo6m5uYbTwnbRvq8d00enH5mO4txVXw/Os3gG9vf7HZC9vcZXHK4zjiszU9Eu7XxdcSwas8ttJc&#10;EFZGzt5966zRoETTJwt7DtaE5QDio2M4LWx4JbT65Bq2u3ENrcuW1V/3fqM+ler+H9U1r+yr8Jpc&#10;iF4lMsbck8VauLPRF11VNtEsr3JIGOOtZ+sXj6brHheW3sWYfa0WZAudynvRfm2LcWjcurpZtBuC&#10;n2iGeNDldpGc9q8l155RJomfh9qEzjUQzPG+3YM8nHevafE95p0PhjwDewWlo6uIzOFABO729q5H&#10;XNSs0utLkg+HcE4a2G6QsOCwpJMrnR2XhxrO58JWksEEgIsUDqw54HeqV99ji1aU/aWRzMCpx1I7&#10;Vymi65qth4hs2PhVltpZcSIOjBvT0Irq/EjW82nWE9vbt5e0OCByCeaNEJXbPJviHpes6h4g0C+t&#10;NEkkkQIkieq+v4VZ8KrJpeoS205uJre4MZmjbIG72+leh6NcySQagkpjyIxg7e1Y2vy6d9osx9jR&#10;JDdDyyo+9zT521Yco2O0L2MeoWM0f2YL5I4UBcD0rCkjuY/ijp2pobcKY2Cpj171YtYkm8Oz75Jh&#10;izyD26VkWb6g3mRTxSlUuyI/cZ9ahlJaGtf6jDb/AGRriSMF7kBWRcY3H0rzzxT4bsdR8c6ZklRJ&#10;aM7kLjY+Mqfxrsddt99jaO1mWVQGj/2SKZo+p2U95FDcNbmcALk4BwKqM3EOW555d2eu23w+8O21&#10;xNLJPHe4LBjwgPH5ivTNI1XTv+EN1ItGkZSzjVUI5JxzUHjMaYngiNh5n724QedgnaR0H41j22nT&#10;zeELDawVzbgsF54xwfxrW6aucns7O6OiQXUmi3EiToqzIyqQckA+1c9odrHp3jq7WS73Ca9BXd/F&#10;k+tdBpgt4tGKNcuzRq2QT6e1UVk0q/1dkFxHviucqwb7pBrN7G0WzqvEcQUWAhiTcYlJ2jsaxIpZ&#10;rcW7LqThjjIHFRvqF03iu7gl2SbVVVYdCB70+5ER24syDxk1zVI33R10qllY2ItV1BJUf7dKELjc&#10;Aeteg6fqVg+hO73TDEQIIfBzXzvquo6lZeJfDtv/AGMrJcXACDd2713yI6afZzhZTGbMcbsDJHes&#10;/Yq5r7Vux6ReeM4rK10tIpptzahGDuk6jPPWvozSNWW68NeErr+x4mhuLKMq6t1OOc+mK/O66l3+&#10;OIo74yqqMzQnPB9K+gPAPje0j+GF/pou4mmhlwAz9u2KylRbZpKokj6ynh0+4vrNX8czRqrq3lIP&#10;vHtz7V1bXNz9gs42vklCxABmbGR/WvmCy8RagNXhlmktvK89cLuGRXT+INefUdM0qHTbi4M624zI&#10;jkeXx+tNScdDmnTU2m9T2OX7TJc3qQ3lvHK1uyhmIYDPtXKad8PtIOrPJd6+9wTdtIUOACxOcmuZ&#10;8EaxaXFp4m0ifxGzatZOv73dncG9/UV6XDqJg1Wzt2uPtEhUAkNSjXtKzM6tCdrx/I0zomi2fh+a&#10;NdKspVZDnaoUnHQe1ULC5IiNufCE9sVmOOc5HbmrZui2qXC/bQwUAlM9KztUvrwX2jx22kxyPLKB&#10;noAB6mt1Pn2MYQcF7+vnsaWp3urnw/ew6bY28l49g6iSRgBFx1x3NeS+HrX4hLd+JV1jUp1Vb9/s&#10;8YP38nk5r2uOGxNrpE0emQvcNEPOWOXO0++KqatJZQ2CzXVsY40GcAZNDXczp1Ip2irHmd1pnih7&#10;2P7JLctu6q3b8TWZD4O1sa+L288UzwgTqxhVyxcZzz9K66Txzoo1PT7S0+GGtXLM2DLjYqgdTU1/&#10;rFxLoOrfZrObzXszsZhxEccj3reEYpaidWbe1jooItGi8N38sWsW8sQtNspY/MzY6Y7V53c6Lo/2&#10;TWZk0G4TzrkuUaYtz+Nc34fuL6TXvEP27Wb6Jnmbyo+do9eOnNdNCdVjaQLJcyoXOFwTxXHOSvZH&#10;dQhLlbe5xN94l8WR340zTNH1CKZ0KmRUJ2oOOD0rnUstfk1eC4vdH8Q3ohm8xogzH5h3P0617fa2&#10;Mz3dtMPDkcXB3Zj+Zq6C3tNfiW6FpbWMPmjDNJFnd+ddNKV1sclSVmeWeGY9Ul8bw6vqOmSMkTBL&#10;CyL7TIO5P+7716/qtn4dktbWeOLY00GW5+6fTFGn+H4xqq3Woa20pSTcsS/Kuag1qXTH1Ka1g1G2&#10;M4x8kZyI/TpTqe7HUmnNTqJRb0+45+PTbESu39noQHywxnNZviCz0uTwtdn7HplujxbQzqoH6108&#10;LTwWgMj8eXyFGSf/ANdeV+Lb6a61PSoJfD97HAolZRGThCOhOPWsoXbujsnNLc4K58CWLtdTp4un&#10;sGwWSe1bG/vnArjr/QNSvrS2t7j43anepZMwji3ZH1Y9z9a9K0BNcuReyTa3fiBQ8dtCyn94OhPt&#10;itvTPDEFnb66621wq3FwzvvJPXrXXCpyL3mcvK6ktj53TQtGk1J7X/hPNVSVFb5BCcE/UV32lafp&#10;dt4M02EacrTpu8y4ZeZOePpivV10hhayGHQrFwcksVG6udvtD8UzXkfkpbIhkAPOMD1pqopapmM4&#10;tO1jlbGdX8W2trH4dhd9/wDrPLHH1NbV/c6HaTSzap4msrSGOL7mQWY+gFdW9noeleFYNrRSXXkZ&#10;nmxyT6D6V51qUfw+1HUFl1S1ctvwrK+QPqv/ANasqi9orF05ODOR1Xxz52ox2Wg+HFhZpCovplGV&#10;XuQPenWVh4gv5USLxKBOWGZWHc9Sf510E3h/4VJao0Pi3UbV2TKkQE5PaobSU2ZuUtdZWVthHnHg&#10;47cVCgodTd1HLdHoOkaJa2HhpYDr0FzJIVNxcyMP3h9AOwFdnby+ELPSnaa20KKNUBaWUKST7A18&#10;5afb/EC7+Lss0njTVfslvcBo4QCA/OTmusvdE13U/HAmn1bUUt44FVIFJCjHUn1qZX3L5boXxzda&#10;Xreo6Na2qMUWY7FhXCgDuQOOa9N8GW1jZfBywjXanzBZDt/AVymm6SLO4iENjEQ067iRkkA8/SvQ&#10;Z5rOPQrgCOIeZEgK/wB2nKaSJimaN+bM6HdLHp8DyCNTvRh0P0rmIywl2sp6jhqg3yWeo70lXy5F&#10;Bfe/T86W71Hw4dJDya9p8TmQAEyD7xrilJuR1JJRNR7nToY182fB25GOlcbqc7XOrS+RBIcoQuBk&#10;Cr2o/Z18Oky3SlTaM6+p4zXjkni7Urax1WK00BPNaZ1VzyQB3rrp07anHKV9D03S11y00zVvPvrQ&#10;RtJxvlA/Q1m69fKmhyFJWLBgcZ4rxFm17VdUdrrxDrRmNxlVWVgIz649q7gLcQ+C4rafWpLporfm&#10;4YYLe34VpUinqVSlrYtjVJpbM5kz8mMGspNTmTU1VjcoJH4C5qjG8RHyqcZ9KlYKNOnJhiZmiba/&#10;901jSh1N6jUVuZHijVo4zbqL1ACBgE5PNeSeItWtxp8ENt4cR7qW7jzcsf8AVZPp3zWxfaTrp167&#10;mn1iWfbcMYyeign0rPfw7qdxqFjNDcq8ovoyYCMBwD3PbFdvsVY5HWPQ9EtddXQLTzLpS5soy+Pc&#10;VdvNMhuIpBPAwAIx7mtC4kjt4LBDqCKy2CK5B4BA6VDY3cUmphX1GIqJOM1hJJHRCTa0N7Rx9l0C&#10;xgSGXIX7xPasvxFcNLD9nijlJMJ3EV2QhsxpG7z0YmEEYHWuWu4pBqVrKqxhTLyCPvVKWquDaZ5i&#10;mlTyeIPD0skssYtZ2JAON+fWvR9D0+ca+ZWvpBESu1AeGx6ioL9IhOzrBGFKDKhq39EMX2Mytc4C&#10;x8rnrXRe5zNnQ3sirbxmOFQRBggCuWS7Qz3fmwAYJ61W13WylpfQWungzO2DKeQgrvfh74H8Q6vp&#10;Wm6lq0txZ6XvDR712yXXuAeQo9e9XCk5OyCVZRV5PQ4e10zxXq3iS3tdJ8KXMk8821G2/JEh+87H&#10;oAK+hfBnw08AaDZ29xqIttT1X5XkllAKCT0UHsDXolhB4f0vw7NbaZolrH+6AkmCje+PfriqckrN&#10;MSZDz6mvRo4dRWu55GJxznpHYtXV1NKyAz7FRdsaJwqj2FZrsSmM5OetNYnf+NN52HiuxKx5wwn5&#10;hyOn5UmWwORSH7xGKQDBPzU7CJVJ3dO9bECl/DXi2M5O7w3ccf8AATWMgJKjA5Nbmm5M2poW5bR5&#10;l/MYpNFw3Pg82U89zdoVXaniG6GD3+Y1VtNDurDxre6g+rokawnbxg81u3zz23xK+LNu8gH2fxVO&#10;Vx7tmoo9Qt7+y1a3uoJEhaMKjg8qR3r5/FVLS5UfS4WlzxTZqaUlnOl3MblzvkOcnrXSytYW3h+1&#10;Ush4JJHJrI0Wwtbbw0tsmvC6cq7CUjG4dhj2qvZXdq+v3QuggSFnADGoim0a1LJmNr+tsNHcW9tJ&#10;zGyksv3c1yfhu2srjUfsV75xguRI+A2PnHK4/Gk8RanbSeL2ghsYShmO4KKt+HLe/n8SM9v4ammM&#10;EqOqbtuADzzXRCPKcs53IntXk1549RSSK2tLl8BhyVXp9eK5LXdX1zVtdTTtIXUfsUJESrFkb8cG&#10;vUfFdvr154l0ya08OWyvJp5SS33gD5Rz9a4bw2niPTvH4V/h/a26G7YmbeG28+gpLVgotWLXhrwd&#10;LD4g0u71TxEY1iG8WgGS7dtxPpXpV5JMNIQJJnAO0DoBU95MsltJM18hJUZGKpAXBtbU+W205wcV&#10;yz3PRhZK7LfhkwveaiJLtVOc/MetXtRt7ePUjdrdKAmTlevFc/Z2qHxVFt1lokTO8A9ad4m1Gxs/&#10;A2ok3gkbyjjPenEzqFWTWzeax9n+1cK33MdPrUcKI3jaP/Q4xt6YrlfDb2lxoXibUbYqziQCRf7p&#10;P8q7jQbWVrlpZQw3S55NbWOdOxY165kg0DTEinlEsts4bb2GK5HQbVLZriZ9MmMs11kEjnk16Hrl&#10;vbrBZO8cfm4+WsVXuikP/EuTC4IOMVNiubU1Y11EX808iBIFtxt3HrWfdNcyqGQFsTdvSti/kWT4&#10;dr5t2BmDgA4xiuObWbS18KMq2oaXcQPWlYrmNh7lItR0+z+xAtNaMWz2wK4vxVrn/FKabpsFsv7m&#10;4O0Ad881Dps+qXPjeWea9fcUIjXH3RWfqFpt1nXJZJYAwkwu49c1rSWphVqGXpaX15q/lTXqtH58&#10;RbI9K97sktYvDE8eyLP2NcHHTFeZ6HoWqDRry6KFVyHGG5bvXa2s0zaBqBkQAiHaOfSlUmkTSjfU&#10;4bxFcXFxrKRi6ZRHGwBFZ+gR3Gn6f4iuY94lnByxPUCtmaGD7fudl3mc9a0fsXmWCqIQCANpzwc0&#10;oq+iNNnc5RdT8cSXlsLfw6Wh+2/MT8oI71210LqXw7pKx2m0Mq7sHoe9VZi0H2C2ZIs7eNvvXUWq&#10;WsXhPy5LlS5TIHpWdSXTsaU007mMLJ5LaxjYrt2jJrG8RNHFpemwW9xHuUbS2PWl1vXdNsfDmqzS&#10;65p0MUUZMs0sgUKPQZ6n6V8deP8A4pXtxqGpW+iXMy8Mn21h90HrsHqfU0sPSdV2QVqyitWe0eK/&#10;GvhPQdAMU/iS2uL0W+fs1uQz5PY46fj0r498Z+LvFPiDxIWub+eK1SUi3soWIRB6t/eY+p/CuRle&#10;9m1C7lmubyWSSYs0krliSepJPNPiRQVGwZPU17lDCxp67s8ivi3LSOiIkjXujZz61fVTsHTGOlOV&#10;fu/u+/WrCgcc/SuuxxbjVX5RipNvX5aeFGTS/wANMY0D8adhdgBJxSjnPNKeFBJHWgCIrGZAC4A7&#10;cU043SYXHapTjzF46VGf93vQDG46e1NJGD81BPLZaoHdRzkDnvQIkZsDrVWWVRHIeCRjig7jtABJ&#10;J+VV5rodG8P3l3rFkJmKqXB2k/zoEZVhZ6tdyL5VoVX+8emK9D0bQ44oomZC0h6sRmvUvC3hzT4r&#10;0W97pjRRT2ZWBweCcdc9BXU2HhzWIfE13ZnSImt3LGO9fhQp/wAKHawuZHDaVYONVtBbW80swIxG&#10;q53fX0r1ePwfpklp4Z1XVry3EVufMl0tXCmVhyMkdvUVoJ/wjeg+FdRWxiguryaZfteoOA3J6Ko7&#10;AVyWvT6sdS0y4l129MT7SyoxKgH2FStCEnfc1da16+mxDb2sVtbLEESKEbVVR24rirjULKCNHNyj&#10;EHLA9aTVZ5LvWvC9ppOjXlxdzgDZCucepbHQfWvVfCnw2s4lsL/xLq6THKyJZIflz1G71xTsOyic&#10;DoHhrxHr/ii0vhZS6dYlgHlbIMqj0Xv+NfROi6R4W0XR7iHTdNgE0kIFxduoMkh9j2FawOmr5UcN&#10;pBEqxBUSMYVVHQYFRzeTiNd6H1NJS3IlqMJkaHmRuZM5J61I5jMVqFxux6U9APJT514FW1SPC/JG&#10;MCpeoaIhjiO1WZVwGFXnSMxxERdsYpqr80IzkZ6VfPl/ZlAjGcigdynHDmUgNgkdauwxL5uHuF+U&#10;+lWokiyhIGQKtSQxGFSkWGPWk2BGoi8xSgXngnNXojGJHJjUdKhit3MGPKYYPBzU/wBkujEeQMd8&#10;0JEtlgyr5j7UXoKsKwMC8cZqsluQi/MxOOeanVWEMhKjjvnpTJJBuAUDip0cbZCS3T1rNeVhKy7e&#10;dvFRmacQsdoGPUUmhmssgLuPs2PQ5q0Mmxkyp4rmxenzVDMjEDoO1SPeXDQgDAXB+tLlHc1HuJY5&#10;HVNmciozO5BLSkcc8VzoluvtpOTgHirH2hztDbcetUoiNHzRubEpHzU/zIxEd0wxj1rN8uRgGE5A&#10;HUU4ICAGmbParESNNIJSUnXHdTWRqK2ctnNvskztJHHetIwL5i4EnNBts28qmPqKSQHk1zBMuqTN&#10;bu6MpOU/vCt/SdR0trJbPVvD9nLExwrSJ0/Gt2XSz/aKSMoADfdz1pJtPsJFhU6LE6nqM4P50rdy&#10;rlafwt8M7118qwtYdxGCkoAyahl+F9sQrW/jVRlflBOf5VpRaPaRyIqS3CAjjDmte3t/EVuqvF41&#10;vNoP3WbIqbaibOIb4aeOkuwbfWrWQZ6BiK1rX4bfEEx5knhUcc7ia7aPVfFqA/6V5nzdQcVoxeJP&#10;G4CJlQAOCTSmr6EWsctZ/DDXpZofO+IMEa5GQIjn9a7Sx+Ffh6KSB7rxa8oBBJdgAfwpg1fxc6uW&#10;8TMn0XpTnm16eJTP8SdRI2/dXio5Ui0zrUh+Fmi2aCOw0uWdEH3VDHIrntR8TaxdSNFbWUtrbk4B&#10;H3iPb0rF+z2QmO6R3Yk/M/NSosO5f3aY3DBFUtASFgCi7mJDsW5LMcnP1q9/H0NRoIRdkiADj1qV&#10;wNykJTuXaw1lbc3FORMoSD3qUkfZ03KAcCpol3IuFH3uOaQrDVVgozkmrCf6xgLfJ4qURsJ2XYDn&#10;HSrkYgh3FtmduSTUtmiREiopy7Acd6hnuP3J2LznAqCacSSzKFBGTikgR2DBoOQcCpZSKEzyFlLS&#10;Mcjr6VX2D+zpZCTu+0LgZ96fqcixXFtHsBZj2qrGLhmjHcSKce1TFMTPmX9olpIfin+zkwnAxpt0&#10;d3pkV4FbDWriGV49SdUWYkgfxV7j+0myt8U/2boSx+ayus/gK8IsLidbhjG5VDkEdq6Iu4Tjp6nX&#10;2kEZW0nkuwWVMMDzVqK5t/7VuwDb7QuOlZmkszX2qlro7MHJJ45rXgt9KW11o+RE7vnDb+lUZvQW&#10;xaE+Irl3Me3PFZerJqEutXQW6uFhzxtY4NOjEcd2VM6KWl4y1XiZBMyZXPl9evWmiSho2m2b6qTJ&#10;ZTyEn7xNa1za6VFrEJhvmjy/3SelNtdQjs2kSWNSdrbGC9M1WuQs9qlyEkbljxxRcDcW4hmg8j7U&#10;8pEJ+YDpWWLbTTO6rdqszS4AzjmotJvbSODUMJEsvlsDnrWY+97i7uPtaoVuDgbutCQy9K88GpPB&#10;cRB14wd2adPqE0dgUhsQoxhRjqas2sNpJa3E8tiZHCA5L9Ka0mkPfWha2YKH5OOhFMDMhfxA15C8&#10;vh6ducqT0FbLf2i0a75WTgbccYqa51O7Gjy28FpathcRsetVFa+/syzF1dqzk5+XoKQF2xs7hdba&#10;S51GLa4+TL9anvf7HttWtTJ9qBcHaEQkfpWFc4Oq6eVvLkgOMruPFdQ15FDp1jI9tbSBYOVZQT+t&#10;FhMzy6yGQreTbfL5UA5xUUC6fHFcNHdBpGY57kVetGiuJb+eDTY4laNs57fhXPQW15D4m1SWOGRl&#10;ackg9KBI2U1u2tbcQPDcF7iTCnaQo+tXLgyNo0UkV1ESUyVU1Gkvhx9KvIr3QImYwnadozn2PasW&#10;1Z0aRILS4VRc/KWYnAHShMEjX0+bVpLbUYW8F6lbP5LbLzeRu+gq/Y3rt4Xns9TtGmCSsBKwzuH1&#10;NRy6nqDW9pHJq0AKQ4QiPGKznnlZYU8y32mTljimgsaKDwBbzEx6S8G77zohc5/XFPtZ9F/4SNHs&#10;9fvizNjEkJUD8xVWaDWYdKinsJdNmAwXR9px69aSSXWLj7E0o05Nm3HloF+vShAddPfXBjiRhYyF&#10;WGf3YyPxqC8XS7jS7mQ6dDuRBhgcEVhzXdjFp86eR5kjRj94W6VVgNxJbOY7sgFhn5uKegtTStWt&#10;EMTvqLxjaQARgVTjAOs3UqsGXzfvE9ainZmlSB0DfujgqOho0+3u3t71Az/LnHvQCNe4u7TyrdDZ&#10;AuIiQRWTFqg8jUBZ6QRMGwXA5X+tV3W9S/diqq6SYwec11Nha6anhPxLcw2UTXrQgkEf0oYFGG6n&#10;n0Xy7jTJd7Dl2yM4p0IQC6EWjxswTgHnNRWk11dC4WV4Y/LfkAYNVlu9Ts/GkUqaR50IbhCOtArl&#10;nR18QR+Mb+Uaa1vG4IIIwDnvWtfPrQspIru7FwjvlGVMbahv9bSexythFFIoyYwRmi01WKbTTG+l&#10;sNyYBPPNUtBO7MaVd99YQpchC3QZqKey1OGK+/0jefK5PXNVNTymp6eUunLLPk7R2rSF5cPDbCMM&#10;TsGQ3WlYoTT7DTD4aEstrIr72LFmxUcesJFqVzaRfD3CEYF95vP/AHzVlRLcaxpMF5qMlvCZQMhc&#10;AntUfiSzgs9c0EJHwIwS6nII7UAT7jJoNwzGSQjOMmsXT5px4hmZ2nRCTjPtV2SYnR7V7dhkJ8y0&#10;ls9o7J5qorZ6AU0It32q6w2lJEVeS3ik+ULwTUUE6yrEVaYbgBh2J/nTbg5udqwgqTgUj2zRQ27M&#10;4jDJkHFADb2yTzbdl1AF8gkE1NFKA0SmIMygYFT2dvay2UxfWW8wA8k1lSGW31kbWEh83Az3zQFj&#10;anubgaPfqLYA7MY9RXPhrF44IRdXQlZzuTae/Xmte4mgWK033kIkaIHaMVjmaX+0YdkCKGkxv2UD&#10;LkenxLbXQSaZsDON9W9L1bxlp2qZ03xbqGVfP2WZiyMPx6VSkaeOVMank7cn3qij3x1+OWOZVwfz&#10;oGme26L8UrVbq2t9c8DSQEttaeI5APrivYNN1TwzqFgr2fibSbhHiyAJAGX8OtfGmoJZukhmiUyN&#10;GSMCs/TZ5rd3Nv4l1e2lWfMbxykbfwFRKCZSmz7sjjDGfahyOnFQOpV+VwcnNfNug/EDxpZXNtHe&#10;pDfxhR85XDkV7RonjDwbqsSEXdvbT4AaKVwCD+NZSg0aqSOl8vMjEMTxTAWAcZPWtBUc26OogdCu&#10;QyNnj8KrPGcSn5fvdCeakohGCn3RyDS20AWedvNGc9Keq46+lS8hV4P4GgYyQEzvgYAqqWAY896u&#10;Bh5q7vXmkkS3LMdnOO1AFZMkMd5PNS8betIqqN2B3pSDlcCgCVMHr6U0gb2+amjOFp+RsHrTFYYw&#10;6c96XBx6YFGTvPFHzEn5RSHYXv0p4zsam9hSg5VhtoAU4x1H50qK+6T5sACmlRg4Hb1oRnCPkDrV&#10;ASDGG+U9aOc9aQFT3pTjzFoFYX6CjP73kdqcP9W3yimP24oAk2qSSNvFROpy2AaVOFHz/hT9x3Z4&#10;oArlDhl2j61BJjzH7VdZU69z29KhaPLg5FAFIAhwfNangjyJv3POeKmIOQDGCajZSN3y9RQMjGNo&#10;5p65+bjpUe0+W3Panx7sD5T9aSAsAnd0qRSpQHd3pgCnaCx61IVXBxx0q0Il7jp0oB/cyDB61FjE&#10;hy+eOKepxGuB/FTELg7l+XFL/EBxTWY+YmSOlAP7w9uKAAdenfipPWo1I+bPPNBLYcdOetACEjez&#10;AknPOaTJwTnvRzhPSjjHCigAbHl9M5qPueOe9K2c9eKj+bzBQMVh8/fpUZXk81JySOKYeAaBEf8A&#10;Gg9aeBw3FNHbNKM560AB4zx3pOy0clutGCATt+lACryT2pGB2nKjrT+MdO1KBlB8v45oY0yEg4bA&#10;xio2HA4Xr6VZI4PFQSbtzYQfdNS4j5gAzJkEA5rRtLnVLe6V7fVbtCP7rmsm384StvXJyatqVGMb&#10;uGPeolBlKR6Zo3jnXIWhju7RJkBxuPBr1LS/FHhy7SMG8SByBw7DH518xghpJQYvrxTC8iyx7GlH&#10;PUNRJtEuCZ9mxSQyRI0d5bOpXgq2al9flNfKGna/4jspLfytduyFI+VmJr0nSvHpLWyXugIc4y8Z&#10;wfritItMlwaPZvwqGQMVGBWRp2teHry3hMOvWuSPuMcEVuAjbkEHI7U7ohoy54XMOPJf8GrJkiul&#10;DkRyA/Wur9ahdI2YZXHrVXJ5Th5HvBdgGOTOD1qPzrje4MDdK7GW0iZhiIdOtUZbDlvkQ8cGlcOV&#10;HM73zyij1y1G8YP3q05bDmQmGTOOCDVdbK52xgDcMGlYasUyQzIPMGAfSnCMZ4AOD3qybSfgFWzn&#10;ipFhkWXJB7c0rD0KLIplTIAB7YokgJkQKD07VfKI0xG88VXuJ4YFkzIpYjHJ6VLKsViqRnJH8POT&#10;WXd3JbaFc7c1Bc3Ej3SZmGCfzqqQfMPy1N7lJEb7jIuSc4oC5kI29qcFJm79KvQRgISWHQ0rDuLH&#10;ENpZtu1dMmY/gK+GrvXLKb49ePiZ3y/imePeOAu1iBX3ZcfJ4S119/I8OXZ/JK/KjUby4Pjrxw8c&#10;yB5PGN1hh2w5pqm5FwZ9d6Lq2q291aI0haNgCrbq9b0rX42WFHIB46mvjvwh4kDGzs9QKhgAI5C1&#10;e22E7A2x81cYBVgeorKStoXZM+krG+V2ByMbeea3oZY22kuOteI6TfTh4gJDjHrXa297N5keQenB&#10;z0pKwnA9MjZhtPmgj+VaYeGW0mimghkjeEqyuMgg15/a6moeJJF5J45rpLe5jKrwmCfWi5Nmj5P+&#10;OHwZSVtY17w1osZfy3kutPjGBKOpKAdGHp3r4lgheC8voZLK8jljmdDHLwwYcEEHkYr9pobiMqiM&#10;VdWXkHtXzB8cfhFaatp+r694e0a0i1RLcyXNpCAq3gHOQB0cfrW1Kty+69hI/PizhvpL+7VbAnc7&#10;cDrWFqsuo23i/RY1t7zdK5w3lnGB1ye1bt5J4h07xJJFLpN9FOt00ZaVCrKy8FSp7itma6uJPCUC&#10;Npdu8ksR3kpyvuK3IZpaVD4Yl8J3UjQXolazPmM85Izj0NZumSW1muvlNRtWZpWAwKraWiHT57Qf&#10;61lYAbuRmqraW9jDdSS3LzTGcssJbrSSEWXV5dYieXaHMuUAXpVK8uEXxRDA0xUFOvWr+nXkEmro&#10;95DHbIEIjya2YvD0dzPeXI1hXjclg2OlFh3OftksW1O3V5MITnd612bnwxH4JIa0twxXhjjIPbmq&#10;dx4VvpfCEbWPjO1kuBL8tu4C4x71iXNhqCwQW1+5aRCMojZHHuKdrCLtvp+qM0N1PriNaNKNg35w&#10;v0rqf+EZ8ByyXl7B4zxci1V2Vx8pYD0rj5riSDQTDCLnYSowSTtp3mXkljKI7mVD5GAQf50AWru9&#10;urnW9Pt5dctv9Hl27IVADAdOldBcrrU2g2cJuiIkh+U7sk159F9n023v3bT57m7mLEtnpXOTav8A&#10;EO51KGPS9TjRxcY8oqCB9SegosFzv7W/0Wy8WumpX13C+P3SiMtu/L1rW1CDULuxi1C0mu1gYfIr&#10;5DMPXBrLs/txi8OLqlnpE2opGMuihlz9a6q61WO30eCO40+Us8eIxEhIX8BQFjQ0O30kfDXxIrwx&#10;TXZtzgO/OSOlc1Bp/jNvtMY+HkkQ+1naXkA3g/WrHhqK7ufiRfFppIUDq67225wfSu81keIW1HzJ&#10;Lq0NukIWIxy4JA9QKLCOUih1Gytb5brRoxK8PCqwYfpXOXmm6neafqJ+0C1Y58t93SuvsYNSufFq&#10;xtLKFEbbSfmpb+0EF7bwyXl2zSSFSVBzz7UwOfttP1m1+FUBn8Y6ZKwlCG4e4GRngcHmujh8O6vD&#10;4AuGPxJ028aa3DN5d2q7VI6YFUdQ8CaBPokck3i/xBazyQM0SC5Yh2PTKZ4rgrPQRY6vewaj478Q&#10;RSiRjErTviQDp1NPcD0Pw3pFtb3mvHTvCF2ZZn/fAyEhm+prPvtI8Wv8U7CW48H6Va28Sum6SdX+&#10;932+1XNFT4jXGn3S6Z41t4IlO3KpuZh65FUNZt/EdlqemDUPFF9LNI+fMEpYH60hmvaeEtH0+21S&#10;4j+LmlSF2aSeNio3E84H0zVV77TYbPUFaaAL5Z2YIySK5+XTNPu795ptVvt2xTkzkL+VZuo2ekPJ&#10;bwL4qRnC4BRwdv1xQ9AUbdDmdda4vLyOQatOnzvtAP5Va0exvl8MxvcazOrmQ4yDyO1W0s4oJGM+&#10;oF9rDaAM1dvLqYaQgVYNoXg9CKhspKxxniXSY59PkE/iq5TbEcOG45HpWb4ZgWy0/SrebUnng+0H&#10;ZOFwefau2RNMutJbzJ4jIvVd+c/WqskVmmnRYhjwhP4U+wWNq8Tw/LoLCC4fzI0BPz4Nc1LdE2ki&#10;gNhcA/hUZK4uCisAR69aZDHKZD+7AyetA2OS8sFt4QwI561malqR/tDSIrTSA5aQbiTjArQks4jd&#10;kvbkgcnHatXTbPwxcanZLJfRQEN/rCPSgRVW4Q6ZCf7LlBEQ3E1Ra7V9Qghj024lVZg0gUHkV1er&#10;JZx7oopLV0jjABXFZOm3+n2o1WH+wofMkI/fFc4oA+ivh3rsMmm2tnHpMiKlsoXjpx0r1CXlp8kD&#10;Br5w+Ht/cP8AElEtdLMhWZfOIX7oJ68V9I3S7buMBgR5ILY96xloXEz22Y4B/OoiP3/J7dKlYDzD&#10;wOT0pp4wwAzmlcD1bylKDCJWVcPLHO3+jg89BViOe4U7Wtifl5xU8UtmySB7VSS3epsauxmqzMYZ&#10;Vt5eOvNVr1Lqa23sThBx7VuXUthFoRKwxghTtUVz6XZaCdXtXADHkUrAZ8VzcLPhrWf5Tyc066mv&#10;peFeQLgcZq1vs2VlygJHUioVkthfWyfaY8s/HvTsK4+GyvDY2Z3OGLZPNdPbI6WGTKuBHisueV4r&#10;KM+XIMIMVXinuyrHynIxkk0ika8kkT2ihZY8bjxt5quZZEgwZogoGc5rOSRVlm4HJ6E1XumR7eVR&#10;HIW7YNK4WNNNYjXyVeTjfgZ6UzUtRVrixaKGQll4xnk1jQaXcSvDuSQLvB5rp4rG2ihtyXRmVRty&#10;M07D2MNotZlUh3aNWAJ5q/b2aLDlnyfetVhlhiP+GmbZPL5J4FFgEUpuAEY4rWtEt2n+e3j2leRn&#10;0rntzC+H7tvvdKmurmWOzYpBISF5I7UWFexJqMNg+qRLDCowxylUPs8isoKHAbpirGmSxs1y0uDJ&#10;u6E1sTiNrG4ZCNypmlsIwSoF0o8oda14Fj+zEBkHy96wZZpfOBKZOaiFxKTLl3XHXBp7iRvh9sxG&#10;7q3pSvtaC6YBsgcEGsuOfNrExcd+taNsyusnzJg9DmlcpGdM7Hygd3FVJTjacNxzxWpewGJ42Mob&#10;J7VVjKMsykLnvQIdbXAeBsKuVGOtXJLiU2USfLVAWwFzKyx4B64NSBGDDLOefSi4GhAcqgLDpXPa&#10;vDdSajCiu20N8xFaReRXfET49qiZ5nJyhPrQBhpbSp5ahHxj1q3GwXygyZJbArXjhmkEYEEgHriq&#10;GpnTbHTryW5vrQkLmNC/NTqVc0ltz9kifbHlh92svVtY8P6ZpETXupaZC/8AyzRXBeQ/7o5rxvVv&#10;GuvzXNzBpWnTxr5pVrl0PH+7Xnup2+rzXsF5Ld6vLIkmZZZSW3H2zWsKbk+xlKsketa7448TT6ZL&#10;aafALWCUYadhl2U+g7VxS2mjxxXl3e2F/d3bwnbJMxyCe4BrN0u7sv7QsTNbBzHMvXvz6V6Q114f&#10;urq4Z9CXctuuz5cAV0KionJKo5HndjYzLrDSyMCsm4qG6AV1mjWtiZ3O87TMcN6GsbW7oKuoImiX&#10;42L8rohIP5VU8O64sFreR3eh6mUFwu1hEeD610LYzb1Om1+HVrMebDrdyJGGfJLEhvTiq3hiPWNS&#10;tPFc9xdXaT2s6A4JACn2rc2y6jqXmLNC5KKY0ZscfSpok1CxvfEryTmBZYV81QvDbenNJC1MPxFq&#10;3hm1vLSwbWLgSugAcxk5NZ8FpZy6ShN9gdVyPvVHqzW1xO17/ZERCy4X5AWNbNnY3snhVZRAUYIN&#10;qv8AKDnoOaa0QG/pOjxDwte3TTpcQGAqISmBH+PeuVm1nTtK11Psvg2OeSPUF3RCHqGPrXX6be6/&#10;Y+GdR/taw06G0iUkQpIGLr68etOHiX4VXOmWc8Pw/tHZlYRsVGTjrmktBIsXl9b6n4btpbnRLWON&#10;LZWWHYCV45HNY9uuiPqlgYooIgpIUEDNZVvqCTePtTSLw6kdq/3EDVouILV9Um/4RO6uisRIiU4y&#10;KBmvJp0u25KWkDwsPvI4JH4VSjtbaC4ZoQBIYXBBXB5rhDq2uQ+J0ubDwbfBXmOYGnJAP41fttU8&#10;Y3niW88/wLJE4tmYyxchR24FILlue0sooInbSJQWndiydc1W0/XLWLxI6R+HVusSAFJO30NXNO16&#10;xiu1j1bTLwAXBAcQkjHuK6CMeDNT1m9/sjwDNG0EBzdOmwTM3pTQGRq+rRz63pqw6YsD+XkDGce2&#10;a2YLyzj8G2bTid5GjbajA84rBg0H4gxatqLXPgDT/KEzMsy3Ck4zxxWPqGoak99HDPpu1YVZU2r0&#10;psDat9SsLm5uVfRmgDSMMgcHHvViS6cWAtxGxUk7C3asKwSeTRbYNbplrv5TjBNd6LK0fw3qMU1o&#10;qz/YgY2B54FDFueX6tpmqzy2zR+Ir+Nw3AGSCT0FdJojPpLaPFqukWTzyLks6joeh5qjZ3OsL4vE&#10;LTRFYrrgMPQ8V2N3pEWs30RvdcaFxbALIgzjHTih2HsZXjfVIpbb4OR2NvCiC6cuYyAWye+Kuy6A&#10;0um6HqJvAojgRk2clPXn3rPufDlra6aqSePftDxuRCzjaVB7Y711elXU6/C/W9PS4kiZIT++cbs5&#10;9M1LdloIp6dqRh+I3h63bxAJTPbOFjK/d2jmtLVho72OqO2lMZnY7JegBFeWfaFs/iLYXEs4upoL&#10;oqirxuDcGuouG8bap4h0S1tdAEGmoA00hPJz1GaHEQgn1U2UkC38wTB+ZGycfhWDK0h1AullLOIW&#10;PyeZyTXowk8MaXZ7P+EdFxcizZQpfJYkYrzrRrLXJfiR4gf/AIR1rWCS6ZlQybs5NNWaH1O/8P6v&#10;O3hQLLoemwhA2Q6AFR9e9UJLnR7nWtSji11xcm3cqqNhTj36Vm+IItJt9MtYbvW7mLzDkLGDlsfS&#10;svRn0ZtZsDDZXOwTrmQqQSM88009LITWtyTRLuSTxs9vJrSr/pzKA7Z5B966rxGIBZWpk0S28zCj&#10;zAAfpXHeILXRV+KerXFhaXoVoo2BRjgsByQBV62vdWuLaDztHnnRcAvICu3H161NnoPuTI2mnSXg&#10;H2hbh4PlHknB/wCBV1Gnab4xtvhvA8HiDSxkP5igguQfaqE2o3X/AAjsES6JAsSj5dsOWz/vYrAh&#10;k1MeJlmGr6mrSPgfO20D6dKGn0DRPU1LC1htZvEdzd+H4pTPcr+8dd2OeetS6xcfDpFtEnsz5klq&#10;fLTGQxNXNVXUrjwNcW9trlqkoQMxGCT+HaufgsoLrwfcLc20H2y3H7p2GOnWjoC3M230q2ezhe3s&#10;ZkBnJRo1IYc8YI5rsrPUtfgsRZ3lrd3CqgCGUHcQfc1zlhceNEt7yOy022BhjI3MAeR6CkttS8Uy&#10;XMv9ra7byOt4AieQF289M1omuomdDF4Z01tc8S34gOHty5SV+hxnvXOyQ6s+jF7fwrI4DSK+0fd9&#10;K7+9N3/wjmmMbSHZLbqSiTDOB6getZdlc64/i3Qls7SO3sIkf7WTGWLn0FJu7BbHG6VaSw+FfF8l&#10;yhE75EeR0zVPSrm8s9D8X2jW13Kt3dqzNuPy49q6jxfdWsuqaBbRSywFZ8y4Q5ck8ZrHke3t5Zmm&#10;v4Sy2w2IRy3FQr9QWo2w1Hw/H4pSO78CPOrAf6Q0hAT8OlReJvE2kWsFz9j+xiNYMIsSgcn6Vm2t&#10;tPdS63Lc7IoPLYoO/tXlV/CYvGmrpIzyRyTnDk8YFVtsUl3PWvBevXFxZax9o1RA7uzLJIRyPx9K&#10;1NQubCaHUlOrafKjP822IZOPeuC0yXwyPDSJ/wAIWjP5DATifBB+lT6U8MAuszGTfMxIPYVCeo+U&#10;oXarFqeotbw3syMQJBHk7B9BUKWkRgiaG1lj4JUtHySa2dIu/s3xX1SaHUbZIbmRfMSRQwwDzW74&#10;s13w7a3GnyWs9tcT3EJEcEcXCHuTVphZnnnkXX9qqsikHaxyeg/Cuj0+z0uDRYtSvY5jCJjgheoH&#10;Xis61ee6ETPZAys+T269qua7rd1B4A1CxbwGYjCirCv3vN3cE0DZotqfga+0vxaYfCV8ptfL+yyD&#10;K+af4vyqOHUtAPgnWRJ4HSe5W3ZbYlsbmI7/AENYFhHdto0Ma2sEYaMM2QBjNUbm11A3zxx6vAm6&#10;VQWBHH0oug5TpovDfiY/Byzv303SfOad2ZYZAzIDyAQOapaPZ3d7rMuntbTiUWrszOmAu0dOa7Dw&#10;zaXFjpetOnii/m863QyJJKSDj0B6VcXxL4fXWIIJfDqWtyFYRzhBg/U0uornmdnpl1P47e0i3pcQ&#10;6rtYH+AA/wBa9f8AFMPg6DwD4Di1DQILnVEtwLCFHAbGPmZj1AFecjUzZfEvxFeRaTa3c91MD5of&#10;CxAHrx1NYeoajLfeOdbkVZ/PZFDSO+fwX0Ap31BI05ra1vruKOHWbq3jxh90xwcdR+FdBYeGQkll&#10;PDcaJKyphT56jJ9Pxrz3UbDxTH4esmt9PhlLyY+ScBlJ9q1tD8GfE68vdHE3iG4023k/eS3BvTmP&#10;byABnqaG7jsdd4guvEOneE9LR/CNhH9qDiWAMHMajocj1riba816GxS6t7Rox5+cMmQfrXX+JdF1&#10;+30i3ml+KOnXZVVQgzBmYDgce9cXLd62NIlgKXEcIUbkEGd2fekhk13f65qWpWjz6Y6wRMvmlJCo&#10;J9cV6fpcPhbUPDdrHP4aspk021Ak3jAG4dd38VeaaaFl0fUok0yWQsPmBJUfnV6TXfK8CSaZB4TW&#10;0MIYGRH3GQ/7R70PyJKXi+58AzXGgWumeH7y0uLO+KReTDnzGY9OOtQWx8Qx3R06XwbftcMIiZDk&#10;BFboa3/AOpWsfjS6W88L6Lc3kqE2XnKoHH3uverXjrXbxfF2kG0h0xCFYypGAzZH054oT1sPpqc3&#10;quj3MGpWTmUl3QAhjxk+9dv4b03xLbaRbTHw/orf6O8hSR1JAAz3rzy61TWdV8MpbNbHJnU704IK&#10;9Oa2NXn1Kx8H+AC1/ftczWTCQeYRlRwKYXsaeqfEGeTQ9esLb4RWglXfD9p2/geK4XSdL8bXFjdz&#10;Q+Dr57NbktPMWwBn09a0NAvtL/4TWz+1eDIZIpWbzCwAx+Ne0weMfA9n4RNqngdY7dI2G2MZL5/m&#10;aj4egNnimoreRGyiGlnyyACwHeporrVYNBKtpmoiNojyinHtzXa+ILqKbwVDPa/Ce4ht7jcYriUn&#10;K/UHpXGrrOrv4T0TT0vLSNVLiQmIEuPqauOomzX8KDSpb6/N7p8twpmG4eYQQp9q77VdI0OztdJv&#10;7D4WT31iZkLo0x3qT6qTnFeLWj6jZeJTeRWsriK9QmHPEgzzXplx4svItf8ADuoRWmqzg2O2SxW3&#10;by2bHHTgbaTv8hXsdHfan4eV/D63X7KeiW0M1oPKnWVA/HXK9RXnuqLo8njTTjp1xbW9q0v75GXk&#10;8881h31/rl34w1W/u47jdLcEiLcQqLngKvbFQFJZdQyIpAzEBVU9fwoirDerOg1KTRYrm2EFlbMR&#10;GMEgcmq8W6dFI0eNW8lsOFxg1fHhnUbjwqG/ti5gmWPdsaMkN6c9qpadcahb6pNZ3Wkwq8L7cg9R&#10;60wINP1PULW81CKXUbaJlZlO9QQwP1rKu7+7bUYojaxvC82TIFz1remt/C9x41b7aEMaDJVZME+1&#10;U9SuPDMV9F9k0KRIQNpGC2AKkLmTLbWourZ7XXuHHzIrc5+lPWwQ6lAJPFTozL/F09q7bwxZ+DLy&#10;93J4fbzfszt5zSEKuBk/L0qGXS7C/wBY1SFNct7cLJJiVmAG5egz70MaZ5rqQ1a2mkjks9UeN2zv&#10;jVmGPXiobeXTzJaFNUUlTnEgxz+Ne/eCXsraPWbXWbTRElDFLZvllEq/XnGRWLrHg/RtT8feIxHo&#10;zWUBVminiGBu+g9aWg0zyS51XxnNItsPjFqMdqyFTb2kO0kemQKp2Gl2Ut3qhOpams6NkFpCGPrm&#10;uig0zV9C13VJp/JuY4dVQJKse/EeeTjntXsl/F8Mr/wkL7TdHSW6bTEy+3yzkj5gV4p7biZ5bo7a&#10;Xb6H4nlGs6lLPBGMxrCxX/voda5qa/1++8RHfeExbmEcaJgH2zXosWt21v4Q1fRrXwdpcDElfPdA&#10;x+fhiTVz+zvB1p8LtKij+JenGfa0igKCzOeT06c02rCPP7fSPG1vLFfHQWtozzjeDkdjVw3Gr3d3&#10;Ms17eHYn3i5xWhJfeMW02GOe3hks9+B+8wSB0qlPNE2l3SW9vHG5T5wG5NAGnYTeBBpt+NThvJbi&#10;PIiEbHB+tYGqJ5Y0m509tZgtrl2xsLc47cUun6dO22YqWCuSykZzXoFnqtrPY6bp48G2tlFDHtju&#10;iobDdztNAM82XyDJpJ/sbXFDf6xxC/PvW9FZeD7nT8WvxQlS5VCGjlQqyt6YNdRFr+taX46tbW4u&#10;/DWs20kbBXW1VGhPb61pjTdIl1BdTvfBGlrJeI7mVXCcLyPlHpRcRh2Pw01680GCcfFUoHyQWfgV&#10;Ruvht4qtpjMfFuiXmyInDXQB/I13r3kN98PYI7b4uXmkW1tcOk87Lw2OmCa5S78LeMUsmv4vi4Nc&#10;tTGWUpfENgeozinuSmcVa6JrDeONAsI/Ds6ySXLBpAp249cjivcYPBdlH4LEUPjCKO5ksmEzxXAD&#10;EkdNorxddf8AHMEMojnMBEpRYtoZh24arVkbmHVLbUdT+KviKK5a43qgd2B74I6YodwepRv9H1XR&#10;fHmi29v8TdclkmllaSMhttRR6ZFPd+JpLu8MksgGxCeR613DXH9sa3cFfE1qpS14nePFcfNBrsHi&#10;3/j2R9k5zIr5BFKUVIuMnHY43UdB1Wzk+1WsepG3kf5kCn5feq2lo/8Ab8aRa1MrzSjeWlINdzrO&#10;ueJBYW8KCBoiux40i3da8P8AiHHqOmDwBeQi9V2mdpVBK8nla454NSvbc9KhjXtI9w1PWvFWkw6K&#10;LbwKl7A6gSvJL8y+p5q3c6xqd98K9YaOONIrm1xKoGcevFeGaX48W98GWFlqlmiXIjCrc7sBx0Gf&#10;eu68L301tqDKJraW2lfIAcEV49aM6bvbY9ajKMkbnhG2MPiTToRpdyyvcE/NxXqms6Rptxo1sZre&#10;1dovuEgEpn3rGt7mykubKVRbRkcAgAYzXRxrd/YbtoJVuB5eSCetKFfm6am0aetzwfxj4ea0m8L3&#10;1pcXyldUjyiEnOT2r3PRw0nw/wBM3rGGbSkLK68g4rEd72W7WFtFQ4l+7IOB+JrWRtlhdwnUogZr&#10;BwGB+6wHAqZ1ObRmijYlXYNLnTfGxEhH4VxV3DbWfiaaeKEASTDdg4xWd4buPFia54htdXtYgRqc&#10;nkMrZOzPBroNbs5H0Vmju2kAiO4DqPSoBnVxXdhP8Nr5Ps0ZIhHbIwetcTaf8I/beIWhjSGJZZSS&#10;2MAtTPDT6mui39u1pJgsQGb2rD8TQXypMdjBWfhlH3aqCT0Jk+x6tbfYX0uUNNbkmIhWzkGuOtdJ&#10;1OP4kX1w+veXD55KRhMhgfetXwXayyfCnU4jeHeiZjlZskmuB1TxL4o0j4mXdvqVoJbWaceUypkh&#10;fUVNug07nf6q9vk241K2SWS2bBI9qxPtU8PgHRILm1t2+z3TfOiAF8n1rLuJrfUo4ru3lISEoQ6t&#10;zz2xW1c200/heJMZPlrk0eo2rama/i7R7LW4j/whMkqiEB/mHHuPWtO18ReGdQliaCdYyZwGST5S&#10;CaqXehaZ/wAIbZs9jC0qrwT1/H1rzvU9JZJopbeCQKATIIzzkdCMVpGK3Zm5Ht7GzX+0I1t5mZtL&#10;fY23gEj1r5B1TStRb4taqt5fy8a27RZ443cflXqPhLxR4rbxtBZ3et28sK3YjJkiAYjoBn2rrPGm&#10;i21zr/h24ggxKP8AXKFxgeua0i3FnLUbexS8N32pf2RcWj3weVbJQhPRgOlaei6payfEfW7S4Ecc&#10;sQwM981Q0uzhgvkb7cSY4wOnT8azdV0zU4/iBYaxZwXEwa6jFzEgPC56/lUySZUG0rM9ZsYGa41B&#10;j5ahSdp253A1nTRWx8SLFHeW4IkJAGAD61q6Jf6Y/iO4thc2+TYoQHYAkkcj8Ky9asZIPGNrcQrM&#10;VM/zqpziovc1VrkN7Ay3tmABjPJrRtyTZTjzWI8morlt9jDuiYEIMH61LCrRaU+I5HLKMg9qi5qo&#10;kWnTA6jqqiGJlWTDEnGKuajaWNx4akS5t0MYuF29+c15X4ovNY0/xFZ3Fray+VKf3sWePqDV/wAN&#10;eJVn12GC5vZNrkeTvHAPpmrS0uZS3OyutLsYdKj8vUWOLbmHZ1GOOa80vtSvbLUov3UWJNQVVBOO&#10;M17PcZ+x7wgdDbHOF5PpXz74uksT4jsQZJPNi1NSY3+UgZ9DWaSaZ0qVkj3C2uAvh+3lQjL2A4Jx&#10;nIqppEFjb6jq908MaSyBiXbrg+9Znhu60O+0fVohriLLaWkOY84zkVq34A03zHt5PKCEbR3FZRqa&#10;FNXK96treaVP5Wq25QsynZIMgmqWlad4j06WNLu+M0NzPm1YjBx6fhVnQLHwH/akkx126tpnuxst&#10;/MJGc9SK6XxbBqEHiH4RyjxnFc2sUcg8sLjyi3T61oZ3uzh9fSePxGrrC2UgLA49s0zTEuL7wJFc&#10;3OkQK3nOqh8ZOD1rd1FWlm0jfdQgSDqaiaBYdPWPz4t2PlAfAoS7BJmAmmzahqs1mmp2yGBckSSA&#10;Yz0wD1pl/pV9B4dv7ee1VZYxw+eo7Vn3llrJ+KvhK6TTbzMUn7xkmKgjtnHWvQmQ3Fhc+fLuY2mA&#10;c8irvYzS5mebWv21vCd7mBZGjl5AGeBXT6VqmmzaffWj2ijdEFyw6H0qfQ7EweJrlRqEbRuzh42H&#10;XNVPEOn2lp4X8V3ds0scwmWQKFznBp6S2M3NwepVmiuLbVdQCyrsJGTWVdS2LapoayQ+YN/LAfdr&#10;nvGeo623wa8M6paaxawgyRpMvBZj9Kk8JSXtxpYmlKMRHGW79aTpuK2B1VJnrtlJZDw1bQGGPAjG&#10;09zmpWt4UsLgrbxkcGsuSCY6RA1vFwcc5+761sqCPCcwa7dnW2y2PXFQaxZjyvbPpt3GbbDbe/Ss&#10;G30nRR4l0+7MBE6yEAg4Bz7VJFIZTfq90UcSt27Vo2U+njT7yKe/twwf5XyOtJmkdit4xQxfD2xi&#10;NlHJHMhLErnZjpXM+DNUX+zde8xl/cSqvzfxKeP0rptaGpP4ZdSyyx+SdoPYVyvhOzsXPjmOawkU&#10;LOnlketWn7pg07nXzppS3dzcxSks9u3T+HPXiuElspba112W0nY+ckhJ3cgmtzW7uKw0qeR2iVEw&#10;qlj97PYV5tJ4j8q8ydDvpjI2ViTPINFNtoco2d0WPCeoawfEeu2t5p8oK6llGPOQT617obSSTQpS&#10;1rt/0cbcDrXkGiStd6hqFyvg1rQCdCyMcn869pmuJ4vCtrKssLW508seRxtHNKaG3bVHifi9b/8A&#10;4TD4crH5jPb3EpJ789K9B0S71I+AEj1Lw7PGrgCOYc7x247Vj2154b1TU7O+tLZZJYbmRJoyPu4P&#10;ORXbwXmnSeG79UjixGyqxZe57U3sEJO55B8S7v7P4d8OG3x5sl2vzAcoorG0LzzKbyHVrmFzboeD&#10;99sV0/xAszN4J1dhaN5trOj4287TXEaPNc/8IvYFba4AEigKyEZ9auKTiazjoexWOr3zaOReaeXZ&#10;UwJfM25+tSWvjHX9P8S2TWmjiaNpdsis/wB5T15ry7XdW0tbVbIalcicpGZTtKhPTmul0K4sI9GD&#10;3vgK+uUNl+7fBBBxwcVhUpx5kKDdj1LwzqPiiL43eNtXtpxb201oCtiW3GVjyct1GK9l+HXjCG4+&#10;J3i2LUp7eG4glJhtWkBEwJOcN6ivnHRryeP7GyF3ilZ/kfgqvpVnR/sP/C4mdNJuYNs2/Z5pO49e&#10;tcmIppe8lqdFGo5e6z9AIrvRmeSaG1aPzOXBbOa5HxPe+LTp5XTrSJI/PUSP/EqnuDXldr4uVD4P&#10;tRo6ySyThHZpAoAHua9aS8tpfDFxGiwlpYkJG7kEU6E1DV7sxr02d/4WfTbLwXp6+U0kktsGnuJp&#10;uXYj0J4xUniB/N8Nmb+1rHyllACMQc57e9YmkWOmXttoxuVm8yKFgFEpUP6flVLVNB1Fr63Ua3J5&#10;cd2GjQS5AGe/0rrU1uzhhS97zGpol9JqGmTxX9rBAF3OghGX/GuhlfRV8N3FulrJ9o8ghiIjVs3J&#10;jtdFg84HEAXdjGcVft7jTV1O2WS/0wPIPlVtvzVzyrcz0Op03BczVzhtL0dptYWUoQfNJ2bK7LzN&#10;GsEjWS0ti5HVq0juW7u3heJTIeQorGv4rQ38DXGitLgEgk8Cs1ZBz8+j27dSvc61bYTybOQkvwRH&#10;wKY+peJ3s4xbWkXmGRcFxgAfjisC71fTW1I2tjNamdB0EfCY9TXJXt344n1QW8c16shu1UKiEDBO&#10;CSRSgpy6m3s6dtj02a18R3VzdxyfFCBALcAiMjgmqtrodrY287jVmnkbczyPJlmNOOlR2nhvR8eI&#10;rhHaFPtFzJIeWPsa17fTrb+y0Y+KIpTwd6yg5/AVu6TtqcvtOV6behBpiXclvqMkmhtEu8qisc7h&#10;6+1VrzSLI4f7RboSx+XbnGa3ftawHT7dNK85n4wDxj61U1ae+S60NLXwDeSSSoTI+TiMVUF/KZzn&#10;K+q0Myz0iwhEoOq2jsVJVQgGKwtZv7a1068t5JrVmMww+R8vtWJruuSW7XcFrBczX5fDHB2xf41g&#10;mzvbiwsJb7Trgs86kAvzmlOLka0aqibjXt2dOjMSwjcg3Nuxx9KbBdWqwTeb4kjXCHv1PpWTq2me&#10;Il/s+Gz8LX8skzxhGBIEa9yfoK308N6dHZQpOHnuBbqZMPwG9KwlBx6nZGUZ7nnGtf2zqHiC3srN&#10;Zo3kkIaTG4Rp6/Wr2l+EtJsLOJCLu9ndt0s8ozlu+B2Fd3JElnpF4tvpNvDPIFG/gkAe9Zct54gj&#10;kjeKeB3MOA2zPXrRCUmiZQicxqsUSR3KpoNqdkeCNgrze30u7m+IkbnT50H2oHyi2BXr+m2V8Lrx&#10;Zd6jqa+TtzHERzuPWuY1q4tI4ZpspGu44boV9PzqKmISdjSnRujqof7Kg061U2duG8oAhfUU9J28&#10;5TCIQDIPlI6ivL7a9vGk3DUVl+fO3PatpNSwHZmKsAOBXJ7ac3odKoqKPQrnYDayI0W4jn2rIvdx&#10;2EuThcjFY9td74GlVnYY5BPWg3F2PtjGUBPLPWttW02Z6JM57Vzd3TXELandRqIiFKk4Fc1LoCSe&#10;EbY3F9cz+TdeZEwlIOR0pmsa/p5uru0tr61aZLgCRQRlSao/2xJaXGl+fazSI8eGbdwua35NNjNO&#10;5c1jXbmPR9AiuIJFMsBihZ+hwMViWFjGPPnleEqYmYnj6isHxlM19qPw1EerQmODUcqijG3cfWvQ&#10;buzhi0CBVufkOlRhsHOcitoTtuc1SmuhyGk3NifE+omFYjJ5zBgvPFa1y00moCNThQ/IHv61k6Lb&#10;aba6j8QJFjKlgGDM2c/Sq+h3Ooy6v8YZG02ZVFxELdmPUDritm+ZGUPdka92IotOvBHdRl1hyRiv&#10;O5tauV8Qrbxxuf3hzk11dwJBp+uXD3NoiCE7meQDJ+hrzSSS3OoicRphpmyO5q6cRVKl9D1HSAt5&#10;bTvJdIAtu2Ux1rN+26dBLqkNtcLLcm4YMEP3PbIrnRdasPDMiWOovFJMmwtt+6D1p6w2ei+CreWR&#10;Lm6meYO7MOWY8nmtkjnauLcJrc0moGayuYfm+RWOdw9c1r29nF/YekrHPMsnmjLZ6110SwXXwx8H&#10;alJpUkIntci3cYYfhTrSyJtZZjF5agfID3rkrO0juo6RN+JGTwNYA3G4i2Aya5TXLyFNC0xfNBKB&#10;iqKeSfT8a0dRuJYvCg8y74CGvCda1O/l8Sxtb6lNvhdgiYyuD1zW9KHM7nPUla50lnqd1d69eK2l&#10;tAqyYMLyZI9z9a9J0ay8T3mp6bp+n+FL+a6uCAu0Hai92Y9ABWd8K/hp441y9XWdQF9Y6bLeo8bS&#10;Ao92VOcheyD1719t6faeH9G0aeDT9IszcyWyrPdlBu4GMD2rvjhvuOCpjFHTqefeFvh34X07TLW5&#10;1w299cZDmI/dZ/THoD+del3F48kcCrDDFCkISKKMbURR0AHSs9nuJpHaWWc4b65pmoXXh3TfBGpa&#10;jqvibTrOygiyzzOBuPYKD1J9q7IU1FaHmVa8qj1ZaRGYBjv29z61XMdtJ/ahi1Szl+zsBMIpA2wn&#10;oDivmvX/AIkePfEfixfD/gL4f6h5k8piGoumVijPDOT0HHPNe1+BfDEnhn4RX9nP4x1K/wBQvpFl&#10;v7qeQsXlPLAZ6AHpWsbNXMpQktWb+BtXAyaa3Vhk9BUj8HqagOChIpkkRz5gwtOUNjnPWncZHFSd&#10;cfSkA5d2eAa1tNb/AInlrlG5Rh+dZ8KyGUAI34Crcs9jY6Td31/rGn21tBCS8kzhfwGepND2Gj48&#10;+IVuYP2pPjQmzh9RjYe+6uZeIQ2OkL9mZt3IYCrXxj8Q2k3jbWNS08MFu7gLBORwQg61F8NTruoe&#10;FdXl1PTm8syr9jkkTazepwe3pXzteN53Z9RhajjSSZ1WkWmtGzE6xMB9nIXJ6/QVx9/FdJ4j1Pe5&#10;XcWOc/e+gr0ee4ltvFWjwrcFkWQbgo4we1cf41y3iFLxNIlWGEIwC9Mjnn61pRFX12OZ03R72XUn&#10;nk8LXUcSsdrOCN2e+TXpWlJbWfh7UfKtkDMuGYdTmuGsvFPim8sttxpumx2KuitsABwOldj9qsJN&#10;GleKZMBFyc9fwp1Z9ETRh1ZS1i3vZZvh7Ml/LD5d1IMBsb9/rWfeWkVnqypd6kgO1W2s3JzzWrqZ&#10;vLnwppbB9oguVZQOCcVyvjQ+dH4J1R7mZmt7dUlt8kA471EHZFzWvkW5ru0/tW3YKPIMYJBOBxW3&#10;a35udCuRHpUEUMan987AdPT1ryrV9R0+78F2EVldxRzi5iEsW7DKO9dleabez+GvhM8eo3EcVvYH&#10;zI4zgSkjqcdcVKjZ37le0uhLq9s7a1v7o3h2pE5Y9jivNxda1rt+3k6OEiaR1iVn6j1rW8eWupH4&#10;c6RaWU2HM/zoBkyA+/bFQ+FtK1y28PeH3W9mVo7ZgGIIxuHNWo6akOXmd/4B8OS6bpPi2C4voGW6&#10;nDO27Iz2H4V3K2V1HduBcR7V5XB6iuM0/wDttEt4m1Z2HnE7i3Uk10k011FakGedmMdRewRWol1O&#10;k2uW6S5+Q8c1oRwRukrLPHtQDIrkcy/bJpGkwFfoT61owXRDNi7bkdBSc7mkY6i64A+j34jLrtjx&#10;14rjNGs7CXV5DdShnVyWXOeBXb3AMmk3eNxDRGvI7/UY9O+IHhFFjkzdap5crZ+7k4HFKGrHU0R6&#10;BE9n/wAJJfNBoccKhCOnXFeda0s83iovNeSLGNQG1Q2M4Nej6l9m07T724udRh2Lp6uX9dwyAB3r&#10;zrSIr3VfGF1dTabMln5/+jJyMj1NdKdjh5W2j1ODVrdPAMEFvancbFVKk5xxTLT7Q+lRfu2O5iTj&#10;tWBrD2Fl4ekMdiu/yeueTjtVHw34hkdYN9msZM+3y2PSsHFt36HWrJGnqUTnVrCPyZDmcZ/Cupjj&#10;I0uwG3pBxz0xT7i2laNrmaGJUSPcD61yOua/p9p4U1a5m1CztoI4/mllfH5A9TUq/QejJL+SMasX&#10;dckSjvzXl/j74k+GdF06e1/tUXV8bf8A49bZwTH/ALzdia8V8YfEjXL3U7+08PCcbmaNr1hjAPXb&#10;7n1ry+Hw958++81u5kuHkLSPI+SzH613UMC6lnI5a+MjTVluZXjHxd4q17Wg11qUkVpHIfIsoXIj&#10;Qep/vMfU/pXIRohyxZcdhmvUZvCWirYgjXpN2RkZ6VzWpeG7mGSNoNWVwy9M168KSgrJWPJnWlPV&#10;s5tcZH+NTqoyPkpptbqK5QPI+O4xVhRw3tVmQ5N2OmKlA460AfIfpT8cZ59qCrDl2+Sfl5ox8uNo&#10;x60ozu6D8+tGTlvmoATjPSgkYIppIycCo2YYOE57UAOJGRULEYPFIzALVcvmXAdidwG0DrQIbKwD&#10;L+9HTmnwWd7czQrFFM4bndjgVuabo01xfQvJHKsRkXO7vXsWn6E9tBYO+jqlrLCPKkA4b1ye1MTO&#10;F0Hw/wD8SyaVLd5po/vLiux0S3/4qNg0Fz5i9UVeePavQtH0nUjcW50q3LyyShfKK/u3B4JLdBiv&#10;R47PQNKg197NdKvdWgije+kwCEY8lV9cVOjd+hHMP8N2Md18Owb+7gt4owxhic4lkI9B1AqPU9Su&#10;bjwzf6emj+TsXZCwYhlHrnvXJeJJNQuY/DWuWnii6juLdz5topIjYDqNvSsfUvEdhcaFoE1vbyG9&#10;4Roohlt30FTKF7O4rMsJcW1jZa7aXshmV4iTI56H8aztKsPGmqtNFZWbw2LXJBvLkHAX1UHrj2rq&#10;NE8N6rqWoaHf69aPDax4dbMNhpj1Bb0Feuxmxj0+0jgtIIkjGAsYwMDoMCq2YXKfhfRfDmh+GriO&#10;1t4bm9ljBur+VQXkb0X+6o9q3jcTS+YZZJefu5PSs3zomc4hYHvUhbmP5SeKSYp6l9R824ZBx1py&#10;7scuSc9TVZGcoP3ZxUm6TzT8np261AjRjDfarfc3y1edGV0bzDgjp1rI3zmNPkIINXI5rny2Vo2w&#10;F4OKpAzTictvxjgdMVIrjegYH73FVIBcGGVhaELnvVjaxIJU0mBeaYCLAzkYxV2KS5FpGdjZCZwa&#10;zoYpSkjbQQGFbKsv2XBT5inpSaBli1mmZv3k21QDUrXTZbaW61nqZt2RHxu6Yq0kTHohyRzTTJJh&#10;cTbT8hPHFPSVTa3GXNAWNMq+3dt6ZqtIEJbDnB7ChoCGSbbMGIXA6nNU2ujLJKERiAO1bEFraNbS&#10;mQbsnkE0i2tjHdSGO3RQRyKBmVbxIJWdmJznip2RACQ/U9M1f8u3DPiAg+tSpHbBJiVyT0zTAyNj&#10;ZJCnHrT0t5SSd7EFhxWm4XyI9sPfpUqbhMgZ1XC9KYiNLa4EKYzgjpmntbXQMf8Aow+8O9Xkb5FA&#10;uCeuQalPmmIkSrwaCbixwkQx/uQDt5oaKMR8gA+9WoJFAcOgPA5zTJwpkb50xjNFxmabdWivSQQA&#10;OOaqCGFbduSzZODVqWWNQB5zHI5FZzTkyPiMDANS0NAFYz9xjqTUwLCBR5khFVDcxNanCgHnOKri&#10;7KwMcEkKaANaMHlRjJPc1dt4ohIQ5BOR3rlI76V45j5Uifva0FuLg+QVD+5pNgkdNPDghk5GznFV&#10;lf8AdHDnrg1lG5vgBi9b0wRSxySl58wqCAO9Ow0ahX5I2FxnNODBVQf7XWs0tO1u2yVeHGRmpWZy&#10;sQCSEhRUlLQ10dPtB5H3eRV1HhKMMj71ZVsmWDGNuVxitK2h/e8s2C1TcpothA24bBjHSrMEbq6f&#10;umx2qeOAKFcTYAHINVpr9d1zGtuMjgEDpRcCzLPCknGC2Kz55DIGy7DJ9agOxk3NKc9eapyy4aQ5&#10;X7vapbHctodgYhk6HnNWYJpV0+/JnXJHy4HSuZeSZni2zEDeMj1rZJYaaqrb8lBnBobBaFGQqdVL&#10;SYLFuvWpdy/a7dg2F81QT2quYv8ATHZj9c1fkjU+FL0KASbqMn8DSHY+Qf2k2x8b/wBn/k5XTLkj&#10;HuK8M0seemohC4WIk4IxzXt/7SskUXxr/Z2kYDb/AGfMrflXkVvlfD9zLFBCvmDJI44rSlohyZZt&#10;Ny2eos0zAMCCBWd9pWKRys1w37wk/MeKQXBFv/rfXkUyKBd3mJcxPlvnUnrWtjNmrNcabcaJYuiT&#10;l94wc45rUR5o9Ns2e4QllHU1yM7XIvPLg03AByQorTtBqE7iOe0uCFYYPIxilcR0k0cbafvYoSxX&#10;j0p5vEh06K3Fmzs8XykDpWdcSeXBEuCwTAxnrUtteW3mBhp6FsdxnFArFA2V0LtpCH3yS9M4wK0/&#10;7LXyUZtdbG0EqDTpZZ553LX1vGij73SnGa3i0xHNxLJlDkg8YFMLl60trgW0xTUiI9hGPWohBcrZ&#10;36vaIQ0nysR1rnU1eNr8rb6jepiThWiOD+NX7vWUEWhedKpbzgCgIGaBMu/Z1MSxszrI5+Vs9KvZ&#10;tLextYp7zzG/vZzikvbqway0kraMrNEnHp+NV2Gntqdujucsg5agCzM+lLHaSi5jAI+6e9Z1xqMS&#10;TFv+ETluIxjMecBqbfRW/wBqijW2O0cjB61fs2h+zSRSxRbWjwCV5phcbBrMM6wJH8PpbVePuSbg&#10;au3F7cBJI/7LZMw/KxFU7VUt9SvSmmJ9/IzzWlfJc3fhsBJIVkA+U45FDApWwnFoxksPNyThsVZg&#10;NwGu2/s3YFHBIqnZLrsGmhJtjBDxWgJ7uW3kP2WPaF5FIZQ/0ua6wLRgDLjdit6TTdPTwrcGW+iD&#10;eWCAJOfyrGju3/tOZA0SKjAEY/rVq9stHI028g8YvNPvVpIvMyFI7EUAySxtL640u4Ea6lCgQ/O+&#10;QCBVe2t9Q+33CzagyJG5Cu3AatBdd1m71aytnW3iiiiUARx4yB9Kg1u48yyijWPbtTDBepNArE50&#10;ieS0lZpgUK5BVutM0+AJDrSZeMKCMk9aj0i71CLw+sMjzOCflzngUao94NNhFvYszSSgsf50wK0s&#10;tzFa3BinVm3kZIziur0aaCDw6ZGxJKy5bcMcmuJknVBaoLFnfK78HOD3q9eSao2jwPDZphAOAaaE&#10;zoCdPfxHDNPENv2kEoD15reuJ7MaqXh0SOBXtlGA3GBXGWlvdT6Ykgu0DKg3KW6GprmLU203yzff&#10;Kq8nODQKwXM0C+LP3bJl2yQp4J/CrUkszNG22IYXABHSsC2stupK41RjtBzmtUc2U6lhn0zQkMrQ&#10;waYPEs7TyBmYZIDVdEkX29/stqrbQQB3FFjZaWYtSuZNRXfGDuDNWZvd/ELS2fmR7JuoHBoQjThh&#10;ZNUhmnRznJYMtSiGH+0nuotgQEkkH+lY19rrLqsNvdRToGG3zFiJyT9K0I4SPDsrRa0ZAV5TuAfa&#10;mA2aa4u4L0+fEqxv8uODxR5stxokcEkskrbcAsM4xWSiXCS3IJkHzc++a6C0EA0aZoJrVpBjcCwy&#10;v4UdRXM2zgu0uLiKSzkC5+VjROn+koI5BxJ1FX7i6uBblH8skjjA5FVoVIWMljy3WmBo2vlm8CyW&#10;iZ2DBzVfWmuP7PtdpBKyABR3FV74xR2IeG/Uykjd82Kx2l1GW7tAmqRkJ1Q0noM0o5JEMP7plygz&#10;zTLwLutJC0uCPTNV50ugbQtckYbkYrUeSNfDIUrEx29xRcDP8uza0s5Gmlc55z2q8zo9nbxrpkeA&#10;vBBrHb7SxRPKXaVOMVLFJNbWgDeZI288Y6CgY+R4hIwNvJu9aijkiN0qjzMk1bEqztAyafsw4zkV&#10;PffYIrOJooYxKI+cUXEVGWEPH5k2cjoab9gglkcoyKduRg0unRyXc+piRlCrjBqwsEkWrTIL18Do&#10;c0DMW+a9trrRkBDv54XbjOc109pZ6OsbSX1leNJJaZRomK7CRwcj0qsqaat4Zri4Visn1p1/fwmy&#10;dkZNnygLjPH1o6Aael+IviLoawSW/iqa+svtDERXDE4XPTNeseHPin4Hv7u1g1LSPsF1nG5m+Qn6&#10;1826lqcKxQxi9URqmSmeprzvU7i2bVHmGnSIGP3hxUuKaNE2fprbS6Vcadbz2Ot6ZcIyAgJKCf0p&#10;7pLvjP2eReeRjpX5o6V4m8Z6ZdJNpPxB1tCjqTE0pKn8DxXv3hD44X6y2dt4g8DSzLwHurdfmUep&#10;XvWXI0aJn1W68NuRse1QHG0lScVl+HPFnw01q3Y6b8RdEkYploZXCSKfTaea6aWBVhYgKwPRlOal&#10;juZoJ3L8tL26U4q4glyvIPfvTimbAOGHuKBkfbpSD7/WkXJjbjvTlwJmIFAC5IwRHn2p67sfdxTh&#10;jzGO2mOW8wYx70AL/FginjaG4BxTBnI5/Cn5xnCZNMBeMLxTMgLwmaePuMSO9H8R+QUAR4kNwcQj&#10;pTwHwcg5pfXk0oJyeaLAPXhDTG+4eKTJweKjbf034GRmmIdztb5e3rSr91cjqaaxAcjPAFOVlwME&#10;ZoAkOMrhTTOwzTudpyelNOckkUALheTznbwKgKt5ZIbq1THG04pnzZGQenFAEWD8uYT0oQgLjYBz&#10;Uh70KF3NmgAHX7valHVzuFKPvHA4owN8nyenemAgI3A5p6ldpGe9MKjB/d/hmmfMGPyfr1qhExGJ&#10;F5zkUo27JBkdKZnr+tLz+9IT070AKP8AVKe2eacdhAByMmmYkx93ilyMdKAFY84x24poPynAozlu&#10;nFMwfNPPegBTn5OPWmkLgHmlI45FAHDHAOKAHARkfe5xTSBtAAH1pOPm4o/i60ARbcK574pv8Azk&#10;VPhfKk5pjA4zt5FAAoGxuO9OxzH75poxsXFLztbg8DjmgYYxIc4pR0HNR4bKZ5OaeeGbIoEHc1Gy&#10;5K/NxUn8LUwB/PUdR/KgAGPJU7R1xTD91eOOalORHKPSkGSCQhIzQAwFtq8CnN/qsYOcU1uJl47U&#10;4Y555JoY1oQruMkpMZP41IpH7rdngce1JIcTRDYBkUpHzDg/nUOPYtSLcM93FKkkGq3aMDwQ1dvp&#10;XjXxLaxwxzATxgjhhzj615yTMrjkbd3NSF2J6DGPSplogsmfSmjeMNAu0txIRA5HO48Zrt4Z7OSO&#10;Mx39q4KZGGFfGUbyLcPtLADng1uWGu69bXMHla1eqA/ALEg0Qm2DprofXNH4V4vo3jmXZBHe6Yp4&#10;ALg4Nek6dregXccflazahiB8jMAatyRk4NG7tTeTsFNMcWSfLHWnggjiRDx2NLxihEkRjhPWFDVS&#10;6jtxAcgAbauM8aq5aaMADua4jX9UwJY4peSnUVLnpqVGNyG/v7aKG6WJIy3QmuNklllkmZi33v71&#10;VDJIxn8yVzuc4oUTkDbA554FSi3oXo0PyZLdeOavpFlSTKfam2yMYk3xkHArU2RrCDwfkqkIhjhy&#10;VG1cetRvsF0oDcZpxncW0qiMA54quhzcQgnrmjYA1pvL+E3jaTsvhO7/AFSvySdZT4t1/akjs/im&#10;6wo75c1+qHxBufsn7KXxXn+0gFfDM4Bz0ytfmPpc1kkurSkxmcXkjAt7nNaU2VH4SvfLcQaVbvm5&#10;SUuoUg8ivb/B1z4qtvAsEl1qsV1bCNCGY4ZM9vevHZGu5/tUzGPYsmRkcGnteeJ5LdEh8azW8KKF&#10;VAP6UTimJSsfXmlavC8UDK4xx0NehWOoiVIeUPTvXw5o2v63pfifSYrzVVuLeWUBnPBXNfQ2j6zE&#10;YbJ4Z1ZCgPytnbmuWcHE1U7n0FDIhliIbPH5V0drM/kxgu/B4NeT6Rq0TTWwkdATjBzXotpPGwhw&#10;4IwMis0ymdVHLdCcESkcjvXS2d5JsQFx0HU8GuPQ/uG7ggY5q5BI4kZdpxgYOaTRO5xnxS+FvhDx&#10;Rod7d21lptlq32bcs0aALI46bgO/vX5+eK9B8a+HvGclhrfgq8hPmskVyEJikUcAhunNfqnaXEyi&#10;MM5+VvWq/inw94O8R/D/AFKw1Pw5ZSpJbEK5UeYjdmVuoI61vSrOG+pNj8gdL1LRbDx6/wBs8Gan&#10;cNPchYZ0BIiJPHHvXQeJ9Hv7jXPCl6niye13DdHHt3Bgexr0r4keAfGHhXx9OjW4uNNnuSbK/EOV&#10;Yf3W/uso/OvO472/aZYZ7oy7R8jEY21135ldE8j3OdvLNftlrDc2RZsLsZT1PrXc+HxrUbQJKpjt&#10;Yrfv/EK5G8/tNPFukSm18xPtKkDPUZrb1bXESzjAs2VVthkL24qWyDrZjCyma2up4owH34OM/jXC&#10;32vWMEt9HF8GtXvpAzEzbic+vFdn4OddY8Da+BassUAJwy4L/SqCXNrB4ylhi0S3QiYr5jRg/wA6&#10;aUnvsJs80tPEVvd+JFil+H19ZAykASIcc+5robp/s9uTFY+YjYLGM7sD8K3Naitbi+UXVxpyL1Up&#10;GFJ/Go9ItkGoWVtpmkQTkTAyyTS5CKe/NDBM55llntx5WkXXzMvLoeB3rLgufDmn+PPFNjJo94Yb&#10;xoPMvApBhI6gfWvpC5HhCLw7awh9Ma7e2G902/K2OeBXmGq6bYTXVusp0/mbCkqO/vTWwMdbRaCW&#10;gexaJo3txtcvuYH+fNWNN07XpvFoJ8R2sIE+QrQ794/HpWPp+garZ+PNU8zU7e2sTApiuBIGBJ9u&#10;1dvBpHidYPPt/ixpfkqhMkiBWIH0ouIfqunYN3ItwVuUgxGyfKD+VecIPFSeIZS51i4H2nAiVmba&#10;DXdzalA2j3EX/CTxzTKxBk24JP0q9oup2FpomueTcWZvZl+ZnQPg9sChMa0Mm1l8WWer6fdW+gXE&#10;h+zHfE6EdR71E9/8QLrUpmh+GNubmNiQztwpPoDXS22qeKcXjXPi6ydWY/J9lUcVdsp919PJGY9+&#10;7LHpSA4zRZfFcfjm+l1ayuWl89cF3O0ewHauo1/Qodc1PTLx9S8gWsXMaD/WD0zWL4km8Qz3Re00&#10;Vt6yAOwGQRWhpGpS2+m2Ntc3kpmeMZ+U4Oe1AFS01fQ9MtNTttN0nUbaWOBln8wFs+pBOc15ZrPi&#10;zw7NfFV8QzSP9pYE7SSG71p+O9fkj+KXhG3gtLKOOCyk+1lYwd3mcYJ+lcBbroUWqbovA0BDTs+9&#10;sHknJplRXc6eG8kubExra3iowH7zJBINQfYLOzk1KS18wvJFklpNx3UJdwlGwqocYHy4xVBo759U&#10;tympvnJJ54pFFKyk8RN4guRPe5G8kBhxitREt7rUb5ZfEjwxop3FeenWrwjkfw1dt/Z+JgpG4d6p&#10;6DZuNQ1Y3E2zBPJ53A0gJtJtPCEcmvvaeItQuWJPmO4IGR2FQXAkcy4t3VNxwKi1HVbSz8U6ZbW3&#10;h20eNiRI+QMGnSXFy7CUQqUBBwOgosBRUN9rmDxBAGAGT1rWhiK2d2TMMBQQaqTK91d27i0ZEjH8&#10;PerMRjaWaP7achR8vrQBdhEn2FyIFw2ck1Lb6XA1neyNuVd+RziowZFhtRtfiTkdKTUZtXlitlik&#10;SOIMvANAi3LpCmzSWDUrlnMZ+U85xXF+fZp4muba9VkxdryR1Ga9R069WHw9J5qplIlwTXBeI7KP&#10;UtXnmtbaNJAwIAGM0bjPUfBOo6ZpvxAv57fSYPJurWJT/s4r6RtZbK+8PR3EF4mdmXTvXxDpM93Z&#10;3Gk2lxK5cxkBiOh7V738N9S1ObVPEUIlceTIgKjoymsqqY46HrjqoYEnv3phSHZzIeauXav5yjyW&#10;Pygms9wwlHBxipQz1djbtFNizj+51zWRIqhD+5b7xxinwTxF0VipJk6ZrTnFmYAQyAhBxSNXqc+D&#10;GZMNC+C3ersUVrJNtFnDjgdajkRfNOFH1FRRLsvCxaQ5b1pAV9f0meOxtJIpm27QSV7VwpttWPiD&#10;TSLyXCzDBFeuG5jbTxG75Vkwc9qwporON0dZV3bspgZxT6iNZEjfwtpHnXURIiGcrisTUbu3jZ44&#10;bRWITHyjvSBdQuDMr6kyKR8uOKlhs/LZOEdvU85pD6CaNp9zd2eqTvKq7G6E4q/JapFEpa3Bbcdo&#10;qa2LxJcj5xvPIBqzuDuuWzg1IyoLnZaDei5I4A7U1LpG2/IQM8Zqe8tIHhzHNhguaoRRkOgaLGKL&#10;gaUUimVf3I496kZlZ3wpqk6SCBNoYknjFTRNt2eZAQxHGaAJFgQvETy3r6VWu0dYrnBUrxkEda0l&#10;kiZUAz970p16kYsIsoAWT1oG7HCtI0OrygI2cZNaVrfzPGEDEhjinz2hcKUVt5britq00cL4euZX&#10;wGWLOad0RZmBdnaIQI1BJqpGjsxyPyrUSOGee6RkHysQDmmAW9rIweM5ZuGNCYyIR5hkUgBQv0qz&#10;ZxMYTtD8P8vPWoZT5k8ITgtyQK2dNCJdQB4yuQcA0gLDQM0cJa4+by+h7Vz91uiv85A+b+HvW1cv&#10;cHWJNm4Lg8io0tSzRGSdcAHr1osBmJOpVSGJwBketWvOMkKgBRgU82Vsbtds7HJPQcVO6afBps0s&#10;+o2MMKREs8jgYA+tFgK8efLjxGMk4ziq2oXej2Om3U1xqNorEZ2k8/lXD6n4ivbm01SLw9okVwEl&#10;ZTcyvtXI7gHqK42y0Dxrf31/NqviOxV2Y4L3IwPYCtI07mbqpaG9rPjfWnjMWkeFI0QvtF3L/Rf8&#10;a5CSRw091qmo6hqM5IbyTKcZPbFWbvStRttUWNpbdlWMnerfLgfSsW0Fn/wkF7NNMwGCEycgke1d&#10;Coo5pVXciu9WeS6tI4/hvZ2aqDjZ1I962LLUbU6BJFc6ShTpjZ1qjYQ3Vx4i1ArokkkRmPzlcBR9&#10;a6OSHTIrSRNtpJIEPAxxWijYzcrs5iOy0+TxRI0GjqsRfJOelbLl2a5itLSMiMKHcYzmltLHXLjT&#10;tR/s/SBJII3yrNt57Vu+CvDviiDR/iI+r6fHBK824M0mVVR6VW24jm7rUprKyghuJIlDnGfJ3mtf&#10;RdL1K/ivJIviXocEJjyTJbLkD8aZFfaSvjHxWG8GR3piYrbyOow3r+Vc7e3F80l/FDZ3UReQkxxE&#10;jr9KpCNHUNF1K11O/ktfiM8hSUHzoBgA+uBXO3d/8Qr7X7KzWdLq3tWX7TIV2mTP+Fdd4aGoPY6p&#10;ZzXdzG8lu4DSKT24NXdPsJtOj1M3F+bgm7YmZUwACfT2o0BM5q8h1KzttKu21uzt0VA3ksAc47Yq&#10;tdeK59S8PmyTwvdRk3MYeeMbQdvcY6V2M5+H82saWL+6kn3Z8ldxAJ7jFasNt4SeQwWvhayhj25C&#10;xxjP51N11BszGfw+nhex+1aRc3bSaWVGZCdvGORXLWth4PttIZw8kha+dktV46nOM10mqDSbe2ug&#10;iqrngbuT+RrkcTveEDSZ2bH7vA4yaaA9E06bwHFZ6VIPhc8U5HyAzlufzq5qepTWunXVxF8LIrpf&#10;sDgR78bcjg/hXPeG9PvBM7XyzAQncNyngfjWvqmp6YVMVuodSdpz04qXuBzfg6DR7yDV5bnxVbfa&#10;ftUjC0YbSuT0Hriti5a9tdWuFsry1iZyQQyZ3e1Y7aXorBr2bxhpelyA5jdJxn/vnvWDfReK5dWu&#10;3074hW2oGKLneuzPpTSEdJa398PEbDUfg5pVwpl4bI+b3xXTXWoo1lZxWHgu2tfmGEjUDn3IrjNL&#10;0zxw+l+DLm98X20FwvnG4iVdy7f4eatf2qLXVWWS2gkYu22ViACRSGmWL258bJq9sLmwuYINnEnn&#10;E7x9M1lJDNd+INIESF1Ex8xgnX2rTj1I3Yvvtdosqg/uwrdBWpp2raZaWd+i+AEjPHlS7s07gQ32&#10;k38bWUizRRqiAiMHp71NbT3S26PNIzusZGMflWVJqM1x4n8x9TmRGmG4Z6j6V0kdvJLrvh9rfUdO&#10;Ft5LG4eRwMY6cGnYWxy1zavJe3WzT3juZnymKvWZ12wtA9xdq56Nk1ck1rwlb+M71bzW41kiOIyi&#10;bgR9RUF3atrkkzaZ48lSAkEMYz8xHb8aAuXYbKDW9Rsk/tYQTRqzLJvx+lbMOl3q2dzajxDpbuIH&#10;WSQuFPHTrXCWtn4msPFki3MLRb5ESGVX4z0z+NdM/hDUm1W+vrn42SHz4w8sKz42L2FS0Gxx09hB&#10;BrF272Mc5ium8whs457etdLY67BHoc8ccckaeXwdpB96y7lbFfEccFvqLFd+0853Y71PLZ27apaw&#10;mSFMqNpxgEmnfQDk9T1BW16/uYL2YkHB8wcZ9s1t6ZdXkmj2bx+JkScHLMOmK1tQ8O3g0yxE2j6a&#10;0KxNlkkGefXFY2laa6xanbWfgy/mf7Ry284XPvVaW0FuUde1KW58TeCYW06+uZYpSrGO3JBycdQK&#10;9EtdO/4kFrb/AGdYm+zq23y9p9xVC0i1bSte0EXfj3w7YJI2RE0KyMT6bjXQ6hqkCaddXUmu28p8&#10;n7yqBkVDGIrx28Fukf7PumzlYjm5kuQAuOpOa4LxBJqNz4dv57XxdbLGZT+6gjHykdsj0qte6jru&#10;r2F5ZwXVxBZMSJZVYhiPTIra8NW2kWWm2lpLqMkuS331oirCOV8PyeMGujFL8R0WMRHCSWwOR9TX&#10;VpdafFp18H8q4myQhUdDWjf3vh9XWKPw1EzcgBRjOfeuakn0nTp7eaXS5F8y5BEZG41V7jZj2kuo&#10;WPxF1bUJLbWDFcuodSGKqPpXXXqJPLo9xFfzRxFgxUDGQetaj3Fze6Nby2yaasTxKWhZBkCsi/1a&#10;KO0itT4ZtQwjwGVuT+FDd9hWsbxuNKFx4ajs9K2S+Th5d33zWLr+n3zSwO88aZIJIHSsW3lnWN5x&#10;p2oAI5YZUjYB1NRT+ILO9uVto/EEnkOQHmZSOR1HNJrQe5Z0+OYa68Y8apIzxj5ZJsDjtzW61/rG&#10;nT3F5Lr2hrBHbnNuHU89ia871LR7641HZp2hX04UDbdLOV3MfxrhdY8P+LrTxJpn9ry6utrJMPOR&#10;bkt8vbHPei90CTudbda5dav4/wBUEXiGCG4nlJFwsQIG3nCjpwK5XV31FPEkF1L8Xb28YSBSnkbf&#10;u+gHWuy0TV/hlpOqTSv8G7ueW0gUWMXJ3Bx87E9zj1r1m3i+FOp+GtF1KPwYtsI7WSSMyx4RcjLg&#10;54OKHoNWR8+Jrev3Utzb22mS7fs3zStxnA9Kaml6tdaXG/25GZZTvA6iuqGqeAJvHXi+PTtHtoiL&#10;gxxTHCqT/Fj+lc9N/bVl4mvjba8pzOCcHIIPtQWZq+H/ABbLrQS2jlQBxuctgfrXWS6dq1p4dJn0&#10;0ySxxDzBGc4HrVi21K7mtdSRpgssSKS6nbuJqvba/qVvrl8jaYt/5ikLEaQ7nOSS2H2pQPPR3bgs&#10;MbauCK1RY2azikkK/K3BI+lddcaSZfh7putahoEVral3M6IMtb+mQOea4C5mtDrMZsNQnaNc7CV6&#10;0xJmhHI6apbFIwNp3EV12m6YutXunB/E9mjbzu3KOMdBXAxG4/tJGkeUluDgVozvrGmQ6Xd2tzMd&#10;84JVW6H1xQ7rYbR1uveHls77YfjFE0zRAR2XlYJx7150Yr+312V7mG54lGAGNbNxfale6ml5eamz&#10;zsifvM4wB2AqRriJtWgaaVJBwCCOtJeYmFnqmrnXofs/hy8li2gSbiQMVPqzW80UZfQ4YnGcnIz+&#10;dSajfQQ21qbaG3jjEfKgck1yVyNfumkkNveCMHjaD/SmtAbNBotN/wCEfWNHlWQnOd2ayh9kS/i2&#10;bsjq1XbYCGxkEsjZCdxms17nT2v7rbMvGflx1oAcU1STV3mttYvV+b7xc4B+ldxY6d4wvPCF9E37&#10;QeqM2AXgQlTj0zXFx6hp8cNvuBVQ/buaeuu+X4v0We3uLw/PiRVU4YUAzQvLTTNOKPdav4jlkWXh&#10;pndh+pq7a+JNSubltP0zwUt1K8BVGaHA6dya79r/AMM618INTtri1s4blLUm3mCAtn0I61zfhrXf&#10;h/okOsQ6jG8V/C7LGwts+Yp75FJNCOJEfjxNcuLObTVsi11+8CjOMnnBFO1KyewntCfEbXJZN0p2&#10;cof1r2LR9T+F+teKWhh8cWMV55DyRPONoIHLDJ4zXLeJbGyj1zTdU0/xfo99aT6iEmUsuYihw2Bn&#10;kcelCmrhY8zaNri70+5FvfBon/dOuVK+uPrXuvgnQfBcvhhNQbwzFJqSWEqMLm4yAWBAwCcHNZWp&#10;r4UvG8N/2Z4r0VmFvGJrc7U+b0FX9PbRLdvF8OpWYikgji+ykXG3BPU+9KTvsNIqW+h22jRX99f+&#10;E7SG2OsNJJbxzB9is2c5BPBrkPH76Rd61ZXtl44t5rCWyQWcKqA8JH3sjrW94t1fSB4A060t9Qku&#10;GmuR9oYuTkDp16YrhA3hOOWItpLGQQDawckDPoOn6URT3YmzDtZn3WEckbMOcyBcVq21/bWXinTr&#10;h9DEyqCFVhlST0PPHFdRoWkW+pXOptDq9qqKQWWYBCB7ZroL7QrK3a1WSTQZ4cjIWZSVqm1sPcyd&#10;Qvtd1TwX4Jso/E8EZW5kN6yQgK6t9wDHTaKy9T8PX1jo1hNHqtlcBF3NtYbh+FXb4SRTuun3VtBa&#10;7QXcDJ496saUlpdy6rF/aN691JpkjR5ckMEGTSWgrGNpxivJbMwqI8IVlLDv9K6u21bWdN8PahFH&#10;4W0vUgtpKqo0IG4t7+1cdoMlrH4nuJJTJFbtJMrHb91l46fWuksdQ09bTxHJcXduIIkkMZbAZ/pT&#10;vcEcppOov9v1L7b8ItRlIu2ZmGQsYJ6D1xXpHhyf4St4qiluNSvYpVIMUTxnDE9QfpXHaPP4yvBq&#10;dzbWWny6cb1g0YQbkA6e5raupvD23R473SILKZbgN9rRRkgHkFaJCR33ibWNaNtPDpvhOwTTVtci&#10;943Scc4HbFee/wBlRT+CZ9UbxNCWdX4VskkVa1bX9AnjuodP12VYI7DYyshAfjBI+tcp4dF817rF&#10;tBBeNA8rHez/ACrnrxSjGw1qcqke7xBO/wBruSTcEHkkV39tbhfBtzImlJIzRjaSmR+dQXVvpsF1&#10;JbxeS0jA7pByCT6Vlrqev2mnXViQVhSUsGZOSD71TEUZ5tdsWvJI7O4RJmxIIx0H4VJZq17qWnxH&#10;xDcxIw3MFOCR3rrNM1zwxF4YvjdaO0s5hYRxiPfuyK42S4s5NcklttMu7ZldzsYEYzSDY6SDTls/&#10;iH4UeH4gQPZ3F8qv9onBaIj0zXq/jHV9Ps/hNNHY65bfaPsSYKDJOep4r5eurZZddlkuJNWMgnDI&#10;RMwAOeOOldf4b/tE+PAZt12DCMxStxgdOTUOHV9BsZb6j4nnRfsjai7h/wB7vhLA5+taH2jX4dR0&#10;2Wa3uIih+dBCUU59sCuovvHeiaW1zbWnwV0M3AOGAIPP4VwWt+JvEOrR2jzXGnW0auSYIogPpz1q&#10;73FbUv6teaGLSNo7FpLiZDlRwc/Wud0Xw94l1HxJflNYvLFQ27IUvtGfWoo3kku7ErpiPJ5gUFuO&#10;vvXus1p4k0v9n/w7c2nxC0C1cWpa4gULI8xYcKOppTdrDseHaja6nZ/EI2U3j/VbpE2hHMTIvv7U&#10;k0arrLmPV4gQox84612za1fy6DZNrngbRlxMREQBvkB7+oJrp/D+hfDG6vNZnufD0kZ8nzEV7ggI&#10;OpPJqibnj73/AIjhaQQ+IAqlcFdoOa7bwlo2vXsFxNdfEmyi8xgUSTaoH4k4qTXdS+E1v4is4bL4&#10;XaxqSLdYkkhDYUg+2M1J/a/wvurXZd/27aQiDEcSblZD6cHrSeoNpiTQadH8W9bspLe1uLm1gDJO&#10;kgKS8Z4xxXW27aZceANFvdVdkaJ5hb2SzYzt7H/erzvTtHuLrWnk0G58RXBW4PlmeNgQue7HrXVa&#10;Xouq3XjPVNJ1CHWbV40DzuyNsT3DdP1ocdhF2fxL8M7r4WeKNP1XwFc6P5Vu/wBnEA3CYjpkju1c&#10;t4a8SeFrbwhqKSeEtdtYZJJFibzmYMg6Hb2zXM69ZlPi741to/Ftrf29tKiIVjGMjtnvVQRSfZ5t&#10;+ltGBHwrJxiq5UhWudU2v+DPMma2+Gt3cMCxWWQkYPrjmuSury/u9VU/2xZxZdtsbAcD8aZp8qJq&#10;8Yj0CNkDkMx7Zr03Rbf4J3EMa6pok8NyrZJMpVW+hzihuw72PNzLqcWn6ZaQXsn7wsbiaM4z6DIr&#10;rNKN/L8OPEcSwSfaDHiOR2Oa7u/8O+Frjw952g61Y+VAD5kIcO355zXA30OrwXcBt9Rv4FEZDMsR&#10;Kkj3ppNvQZmaZBq9nfarJNrZL5OY5IcjPYgmuI+JtreX/wAM7C4aUSyQiQv5Y5A7cCuy/tPW5re5&#10;gntUYxufmCckeprX0UaKsWoO2hpISh3RSHIf8DUJ2ZcdD4Xt3gktLuJ4JVlWTBB4OBXSaLqmpWF9&#10;F9m1G8eMEExSMSP1r3rxz4J8LanMl7pOix6VqW4lljOY5T/uj1r531XTfFmla/Kmp+G9Rj/eYWYR&#10;Hy3989KxqUlJbHTTruL0Z7tonjGxnVI508ibYAQzYDH6119r4o1m21rTmjux9na4AdQ2cqe+a+VI&#10;5LaWOQglWBGCrc1r2Wo65a36YnkuLXaMxSMcj6GvOlgknoenTxzduY+t/Eeq6tP4Qu/sl7F5Zt1c&#10;tGfmc9cZqC1udam+Fvgi7GlTJL8wniLZK44B/GvGtD8V6eVjglQwl0xtlfivYNA1KFLFkklgeN3B&#10;G05zmuCrBweqO+nVjNXTLRvdMh1fS57u8ljkklVRvJrvZFlTw9c3MV/bywTWgYBSDXnPj4aPdfD/&#10;AE9obXy54GVo9owWz/hU3wuvzN4a+KFtdSM8lvFFs3v1BHPBotdXG52Zo22uaZH4gtY5reKN5rop&#10;CHbaJDXbarZLL4Luf9Fg5s9y4OcAj1rxXx34b8T6jrPhKawtoZIbbWVKoJfLMOTy2e9dv4ih8ZWH&#10;7POkLaeNpGeDTovtRxuMq45APbFHJtYnnMXwtqmqWHj/AFOxa+Z1mmbYueFro/E+nQalpFmZYYPN&#10;idjG+ASpPb6VyHhO2S8R7hblTcAoQx5I9a9Qu4Wg02KY28m0xDdu/U1MrqVy4SR5T4bR7Xx54i0w&#10;27rIGjLNnKsD04r1iBFjmlRrvdiMEVx9rHYS/F3SrmO4tmEzBS4I5I6D8K7eeGaDU9RE0BJ2qcD3&#10;onfqWmnoZF5FqNwt8d7JGIW2EdqwdAW3nu9UjmuEXybkq24/eya6+C8h8nWIZbTYPs7bXx3rh9Ct&#10;7tfiH4zlnjkjjkvcx4P3gDUp2JlEreKfDunW2qWd/a3kXzzq0uwYwRyK39G1+w1C9e0m8PwrL9kV&#10;fPB4bAroNVgs5PB+oq8DlZLNuCeVwP61wmi2NtHGkqWBjb7U3IOSP/11ak2ZSjysk8Xq9r4bnC3H&#10;lIYmLSryWx0rO+GWs6zc+FPiEsrSbbXUEQCSL/Wq3ufSu6kbRJbby9Q8Pea0UDCJj059qh0ZNPtr&#10;W4ij0OBI2kYqVXHJ9aXtNDR0jj/Gtq1l4y+G+q291cLHJdHzURsYOfavRPD9xcX9xBIwTy47RflY&#10;5LfWsW/sZLtx9ovVZAWKKeg/CmeH3NjqOsgOZAxCjB4xUX0E4anb3NvE9rrki6IsUUMi5JPAJP8A&#10;WuXuLnW015oH8LXKIZE2S7Thga0vEkmrTfDXSbe117yI5ZTJNgcuy8qCfTNZmia74inTT7PWbHSD&#10;L5TIkseCXA4XIHSoVNvYtS7md44gtJfAixpDG7pYFlkUc5xyK8c8MwrcaJrlrNeNbyG+X7LcBMlG&#10;B5rs/Fep6tZ/ETSIxIohLSiVGGRtPTFcs0t+rQvp+mXDD+1o3Plxltgzkk4reMWlqZSd2e+6YL62&#10;8KaNBJqb3LpEmZmTG/HtXmHxE0X+0den1GK6SOeIRgxqoGce3evSbfVI5I7Y/aoTu0+MBiuOQOeK&#10;q3cFvPdJISQ6IflB4asqbszVvTQ8p8E2pt/H2qm5vZcSWyb16Z2165f3kB0LZHDEQ0TYJH3QK5wW&#10;cS3NzOunqhD9CetVJX1VriVf7DGJIWCSBuCKUqcb3KjNs4a01CO3+KF1MGLrca4gALdNrYOK+gPF&#10;y2Z+G2k3cWvWxQxW2F3DILV853vh7xMfFGizWOhySPBLI/kGTAYHknOa6TQNUvrrTPijaXvh12Fs&#10;YiB53+pK9eO9bqCaujnlUalodLrS6gmhW6qjudkRD7sEA+lclq0mqp/YR/t+8MZdNz9MGuqTUtM1&#10;FfC0EM1g5EpWWQSgbdvGMd66W/0q2n8EajCbCE5hG1h1JHQ/nU2WzE5FDT5xJ4et1eJpHS3XJ71t&#10;WMavb3DrA67QQVrzXT9Th0/XLm2vNSmEomCrvQgFfc16Tpt3azXTC01O0Zntt3lbh8wFTJWNKckU&#10;GeGDXHd4iHUk4z1rSs7zTruy1KK5ijZXRhyvauH8QavpCeLNEWW5t4y9/wCXIS4+Q5xyK21QR6q4&#10;S8tXUQxsrRMCOenI4qbNaoqfK1qcP460HSk8E3K21rdtEnmSAZOFP06VxvgK/ihttaV5wFMJCbu5&#10;Hau08Qa/q/8AwmWpWM/hWJLdLQr5mMkgj0rx21Jbx5qdrZvKj/amYZGBiu3m5oanH7Plke9aVrkJ&#10;a6int/LXzyFbPHWu90+W2aNvljZWgPOc5Br56t3twZoLi7kjnVDhTxk16b4CuprjRPGgfIlsp0AU&#10;nO5DnmuWpHTQ6YrWxpulpH4iv3azPltORj0zXFavpwk+I+keRql4sC3aPKoJ55zXf3YE9xfos6Ar&#10;AzpjuR2rx3RfEGpTfHS9s7m3jMUt+yRhhtEYQ4JJrHnsdDpux7BfXOmHSrJCoB+zKruWwABXNi5j&#10;tdRKW1vC4luVy3bn3rV1iz0m8tbmGLWpCpsj80f94dOR6V4/4VvL5fi9470O/wBTklZ7Of7O56jA&#10;OAK1tzLQwiuR+8afxWtNTudC8KyLeJGtpq1uWjjfIlDkZ6dcV0EeiWkGg290dNtto0aIjK5IO3mv&#10;K9LbXpvixZaXc65dtBb+KHH2eQkn73GSea+nG0/zfDOqIt0AU00BU/D0qpRaSEpJs4/wyun3Whay&#10;kSQBjMQ3Y10ACpoutWbpc7f7KmxnoPlNcBoVtf2nxJ1iETyf8fucE4J5r1i6eEaPO0qw5NkVdwPU&#10;VDfcbdjwb4Xw3i/EH4oxx2LsP7UmLLjgDPFel6nFcw+HPFLwugk89XdQOu05qL4f20ena98ZjLFF&#10;J9tvUMPrtzn8K6DXfssbmQS7d1u26PqDmib1BO7M2xlh1Lw+bqXTIgTAqspA+baKpm106WcKLGzw&#10;tyvyqBxUunPHF8LtYmjtGAhkb5QOu6k06C48sXkfmbXyeelK5o53KXijwzpkl74QmnsLB43jDyYA&#10;BVk5XOK3bHc+iI/2a0Z/KCD5RjaOBxXK+J9XKeFrppdWhjcxOsRL8E47VH4P1Oaf4WaS4v4pDHPI&#10;s7qckHtmk00riTUjqJ4IDGm6EK6gkFeP0rmZ9T0i01e287UER1k4x9411FvIspUvGVk3Hn2rhfG+&#10;i6dJYLdDU5Y+AwZRnDD1Hoaza5tGVH3Wd1Z3mkX7aO9ve+cEYeZHnaSe3Ndfa+LdRsPG+g28nhe6&#10;Jk4UmXAAHvXzz4Tu2XVlVZVWRLyME5wGFeteK59NEOjzzaaGEUkGQjYY7uuD7VEqY+fufRlt4tvJ&#10;/DLTQaIyquBIRJgrXb6DrNy0ELPPckEDIZyetfM2r3P2f4c+F00m6hMVzaRNLPuGYuMkbe9dZ4c1&#10;y6WytBJcI58kKzDoa5q0ZX0ehvRlBLbU+ppJLW7tNOSOXThKY/kYygYzWFeeHNaS802eXUGnjiuN&#10;w2zYIzXkjPFNcQst1dZMgYbJSMH1r03S9Xn/ALC0yGW/unZYwpdmJyPeroyS0M6sZW02PQLS+tV0&#10;kRR20rP5aglv4cVbnlafRpYYrNJJHwMk8r61zy6hpaeH9SVbOAO0GTJkZpvh9dQbUIdVk1qXyYJW&#10;UWwH3we5rshGL16Hmydr9zIa88Mad4/uNM/4Vdez3NxHvuJ9mAjfw/N7mstdd1G38Ra5FfaTaWiy&#10;Xi7WRd2EB4+btXr94dIuhIG0yxWR0AEhQbhn3rzPXdKtYNbit7iZZUlbcGbnP40VLWfKVSm38WjL&#10;WpmTV9Ns0g8XSGNbXCOvy4yOpHHSs6z0DU9L0p2tvHl7KXmHnrLLnfn0B6YrttG02yHhIMbEwRGP&#10;CSA8tj2rOu9PxOzjU7uQLIdvJ/lXO5NLU6KbTbUehq6bbXSQwSf2lGysgLA8nPtW3c3Outpt3Hba&#10;RaM7WhCykj5P/wBdcXHNdKyAXd0BkDDDGK3rSa/2yfIQpT7+elOFXlehNbDuertpscTb6ZcNq93J&#10;e6ZDBKbsnBAJPPXNbWoLpEUHhc+WZzHKN6gY21Zn+0NqzyS61C6o3yJnGKqXUtruRTFySOgzUyrt&#10;bG8MLexqXU17ceHZJdP1aGJ44Aq5jzjNY9oojiIvNXn86SNiWZfvGsTxNc+II/BFrFod9GLgzqZG&#10;ZfuD196xNJ1jxLN9mh1ZLCSWBMLPGAPMz1GB3rlnWfU0hh2tjbvk0wW0kt14xghRZjkbsnHt60RJ&#10;4cfRLibTfG8V2sbJ5w28qTXJ63aadLrdvM98IYkQ7Q8vy5P161u+EtMsl8O+LUh13S1MjZYiZSX9&#10;OBWiq6WsTKnZ7lPWJGeKyQRtjGWweOOgrxvxHZeJb/xLYxRtJCoYhIgODjuTXst9a3UT3G7UMKJT&#10;u4zXODUNEXXraJ762d2fCq+FJPsa5p6O9rnpQajA890fRbqylvzPc3DM6dzxVme3IuoyWbY0vQ8V&#10;6PfJC1mXYRLhMjI6V5/q13Yi/wBPD6nAN8+0KOOfStYtdjklJ33OitIrZbG0MbjHl8+lZWqTyGeZ&#10;QCgEZHB4NUJL2dIIYVbYu0Zrl/EGrx2+lzZk5FuTurWjG7MKk2jiPsGin4i+ON26KfzgysH65rUu&#10;Yc+E7gSyeascDHOOeK4Pw/Jqd5478TXksMwja6xE2T0HWvYLKOw/sm/ZpAcR8s3SuySsRGpdHlOk&#10;w311qmmXC2lyEW8YLGwPY9a9jJgPh62Rrl962L9fYVn2f2ZJ9QKWdvkgkMqjFcLd63qI+J1xapAp&#10;RbWUF152kilCF3YmpPS5b03U/D82p6nBJrFoLiO+ZZEZwO/HWulvPJg8PMUijXdEeleEw2ukH4hR&#10;RT2d01zPrDOrhyOc5r1TxCdTh8NeAUkk3C5tiA2eVC9AfrXTOja2phGqcVLpt/qXi65a7vbyC0t3&#10;zHGspxMfUj2rc07RdIk1G6D3LssY4UVu6PpcrWVxeXnifyLeOA4Uj79X7BdOWXWXt5t4LEBz/F+F&#10;DlYEuYz9OgsIfEl55mnW6oHAi/2q7p7DRrrQEM2i2twolRhEw7jofwrhHhLeKrRiZDmTOB0rpYrq&#10;8tjCz3qbHdQuRUxk2xyjZHRTWyOtuZJkKxRDagGFUDtisDUdTsY7S4LSKoQYAHtV7VtRt4/C80xu&#10;EQGzJYnqDj096xPBPgr4geJ7yW9k0+5sdLa+IhluVKmVc8sFOOKv6v7QlVlT1exyTv4o1zxZpem6&#10;T4Y1C5uJnKxpGvCr3Zj2A9TX0X4B+D/hfToNPvvEup2t7P5iymzT/V+YOgbuQDXrHhjw/wCC/DPh&#10;ae10zS7ea/mgX7ZfyKC7H0U9gPQVduJLmS4ZmnkOSe9elhsPyJHmYvHc793Y0Lq5dlhjgtraGBLY&#10;RxRQrtVFXgAAcdKpxR3DyEC3cnd1NNt9224LxMFWFnOPQda+f/GfxJ8QX/iCPwz4A8M3dzrN3cPB&#10;Ld+X8lio4dm9x712WZ5qTk9rs9E8f/EH4XeENAuW1Tx7pTXotGK2sDq8rNjhQPU+/SvifQ/GetfE&#10;/wDb3+H2n6zLfWugDUZhZ6TDKQAqnh5D/EzfpXqfin4LabD+y98R9R8ReONa1LWBoM10bx33+VKF&#10;3EBTnjNfJ/7O1ylv+3/8GnMvA8WTQZ9eSBVU4XTZppHbVn626HonhHw94UNpovgzSbYvAPNlVAZD&#10;j1brSTSO8rEyMee5rS1Qt/aVx3Bt0J/HNY5HTntUb7GV29xrEk/cJ/Gm4ynQe1PUfKPn5zUoRiFC&#10;ofrVWEVwoyvyt+VW4YXe5jURTZPTAqdVt4dMubi4vLaGFB80kpwB9M9a8O8ffE37PYa3pnhu1tzc&#10;mMpNqR5WEHghPVj+lZykki4QcnZHpnibxX4O8O2EwuNUtri/EBItoGDMp7D6n3r5B8a+IvG3ibxX&#10;Z3N5fX9tp8V5i002JiERc/efH3iffpRFa381nFcTS3lzczXJeSW4csSTySc10qWcLaTbgrBuRMgK&#10;O9eTWxUrux7OFwkYtOWrPPPFradDo/wVtpfCE11A13vKYICleevvXUaj4ghh+G8l5FDHbkaaiRW0&#10;agbcDAAArZ1O3+1WHgmOe1t9tvI2BsGX/H2rmNW0ywn8UaJEl02xIyGj2/KTUxaauzeo/fSRkeFN&#10;W8cal4u01T4VHktI589zyF969bulgn8C+KbJ1hy9vgt1ORWRpFvFY6PMscUQkdMZHYVZLxrPdnzG&#10;DPGRnOeTWEqlnpsdMadzzG5s4LPRpo1d3+dycHpVzwQ7X2peLo/LKpC67fmzXYxaXbmy1LzhI/mB&#10;vmI9ayvA1nbaf8R/iufNDRqgaNc9c+1Jaoa0Z2ccNt/wjfiZixxBGN49PwrzTxxc6ePg1czQ3cUj&#10;o53pnBX8K3YPFNjL4+8aaPH4MuTd3sMhkO75Y1T/ABrxnxLPazDxDGdSKBJZVdA3GRx0rSEddDGp&#10;U0dyhp+kvd6X8KtRsoZ1ke9f7WQ5AkUH09q9g1S41qLwVYRWt06tb6dkYXPbmvOPA82sf8IfottF&#10;oNyY4rxxHKQQACa9ltYZ447pbjTwWMQIYjNaVVsc9KWtjz/wtH4l1O4vp7iznRYmfY0inLY6mupk&#10;e8J06MRMgScggLjdiu0so44NFu3EUSlwcALjisSHUdEn8XajZJLC80SHeQPuk1g5qx0xpNiSpbDT&#10;LAoshcgHA9RXRRNBJ4VtpJLU71tyCCPSue329vMDLfJgTHAIroN/meGAyKgBiIGPekaWaOEu5rZt&#10;QuBnDNIQFFOsknVZy6sVI+XNVre2nf4i68Hi+WFgQc8NmteQT/aQotwAOmBWTZvCNjSgc/2NOgY7&#10;jGduRXNT6BYXWvaHdXOlhnt7rcR2Pv8AhWi888cyF4CVz1FbEV9ANLdBDuLxkZA6UKTFKB5H41l1&#10;O+8e+GNPhW4dEuY0ULyOepP0r1KO0t7LwtaxJbQgppCAlV745xWHDDbReLb6cacGmaUHzCPu/Stq&#10;7ku5NO84ywKigbuatz0sRGn1PLb7+2bnxTO8ttOtuk5EYI61p6XoSt4itr+51WSC2glDJCv3pz24&#10;7CtjVNT8OW+gX891qWlw28EO6SaZgqg+2etfLXj74vTPa6xZeHo5FZkaM6i4+4vQ+WvqfU1tRjOe&#10;iRlX5Yq70PX/AIo/EfT9Kt7e2TXbd7gQ4FnA4bygOm7Hc/pXyFqXiPxN4o+K3hm31HxPcRWhviIb&#10;aNsRoOvTux9T+ledzzX0+pX881/ezSvOWeSVixZj1OTSwPPDdQTRyssiThlcdjXr0cIob6s8erim&#10;9Insdzp8UerwQWWkzqYlUbETkn8PWui0zRvEci389zpMNsiKu3dMCx/DrXK6F41sfsKR3VhFbXZh&#10;C/bAu5W+vcV22n3AuILuWPxbYSnOcm5GOfbNdqStZHFe+5FeWJ2Pi73ts5AOK4q7j1CLVLcLLMVE&#10;h+UnOa6u9mt01HL+LdNRwDlVmBrhtS1u0j1dow0Uki5wV6ChFIzNde08nTDGAJMneMVhIBnO89BT&#10;Li4kudYlZjja/AqUAADr0pASDvzTudoG7NMHTrzS54Hy0DHccUhPLUwketMLfKaAHMQC1VmbPmYc&#10;cDqaZJIedoBb0FaGnaXqFzMjzGREzwOmRQkJlW1tLy4mby5nyGwMCu30nRIIRbvKfNmLcDGQK6fw&#10;/ouVgt4oRGzRMV3jlgK7PStM1WbWFsrTwlPPdG4AyRhVHQsW9BVWREpWOctbOV7qFAhVS64VV+Y/&#10;h1r2fwzZXMfh/wAQjXr+OLQGSJbZHUiWZzwcZ5UCp4LHwtoTTGbVLfUtYMKmZwv7qI/3VHTiuN1b&#10;WtXu9bu47q7KRgHYuPlHp7VEthKPMemalf2VhorWWnWMVvZ+SDE68tg/7XWvLr7WTp+oXM5vEdZu&#10;JnLcgH19axbjXLkeG1sDEJ3EhCEHJA7VoeH/AApqeoX9te6v9oSxWUNHanhpyOmR6fzoT6FKKS1J&#10;NOXxdqetTQ6bDcNazqctIu2OMN1YmvU/Dfhbwlo9qmZYr2++/NdS4I3HnCjsBWnaL5NmsFvp1rbR&#10;LCFWONcYA46inJFh23XMvL+tJIzk76dDV+1BpXT7ScscEDpirQjJUcEYAqC2to1QSBB93qavqfnj&#10;UE7zSkwiLGkQ3ZRc5FW0AJQbFxmqpEgZN0Tc5q3F/q24bJfjmlYbLipEE4ZTzU8SqWcNCvDdagWO&#10;QmEhjz6VdRGygJIPr60hMtRxwebyqDIHJqwVUAhRGenaoFX5e5xVqFJGnASNicelNgTRyoqRq8eQ&#10;emO1aUSQNbufIGM1SMaiQ5wSK0LdoygAI460WsCZJtjRW2wt09acMkKQF96sARMxw6gY9al22wjk&#10;zMmc9aa1ExkW0R8MtSr5gWTDKKpsYxO2EPT1pysPnO4jkUEjjFP5srMzMBz1qWNUK+gPtTGmYRpt&#10;Dn1zQJGbGYwOOMUAW1MYKjfxmllaDcp3jiqAkXzHRywAB5q5p1nc3EkjsXWFScE96VhWHB4GZNsc&#10;mdvAxT1R2V8xAAHjJrprW10xYJuADt4JFU5be2aeRRcKg5GaVyrGKwZLKdtqcMMZNZMskx1KN/NA&#10;AHIrVltQi3CP4gaYeYMcYpWgs1t4lZIssvUtTuIpQTDcx83nPc4p0t0yTBEZ3IcEirf2LTmRSL+P&#10;jrziqd1DAqTmN4920DOaYNFhbhpLgEfKSvTNTEXItmYTNjvg1zTSFOGnTlTtIPSq39sTQWF1uJYg&#10;HHGcUKQJHQlo/taBpRlj0I6VWuza7HQX2W29q5AanqFxLv8AssigE4yME1Ue81UPNIdHmKqTzSHY&#10;6GOSNEuwMk5PNZ8lxIl5OHidQT8px1qro7apdaywFpdBTNyWTFdzd2PywxNoAfKj5z3pNXEjlPtE&#10;bRnCDIx0FaSXUpsEVZVySO3SkvtNZLJzDEUYJyvXNYMX2pUk3RvnzMClYZ2ETN5QVp0xtBz6VZCD&#10;YCLwYxzXLxnU/tAURybSo5rcgju/IHzyMx6ilzaDSNm3igVs/aPmPfNa8EcO9vlU+prn47e9EsRe&#10;OTIGetb1pu8n7jg5AFJlKxvW8Nm0IZUUe1X1jgVMlQAelZ0UsKKsZYEgZ+lWZZ91igEWAFODSsO5&#10;QvbuZYXjRSf9qsuBn23JKIfm71O5y8xKZGDVKFtxuCAR+9ximl3AtzP+5j+Xr0qggLXMpMhAHTmp&#10;5uZI13jATtVFyyhQpP3qljirgUf7VNhTkA/jWrZC6OnklXwD1IrJE0ovoyoAwK0mvrhtIkSO1TkD&#10;J6UkW0QzO7arOvl847VZiZkt40YAlpRxn3rOEjeaT5RLY5JFYeq6zpmn+G/FWo3moxJHa6ZI25mx&#10;zjgD1JpkPV2Pk39ou9tLv9pn4Z2AmQmy0tmmwfuljwK8sEskJS1+0sUMI4B6UaxqEesfF/xpq100&#10;m6bWXdQx52g/KPyqvM0TXbMlthsALk9q1grIdRalkIiqQ0mQR0z0rOK3y3FyYpZcB/ug9RWzaW6u&#10;Z90ykqgOM00ERXtxtsAwJxzVGZJYXkotpEXR0MuB87Vf/tS8guIwbeNty8kLWJI4W8DxgguenpUu&#10;5/syvKBxzyKB3N+3udOku3LQvk8tmorq5SOWRo9OG3OBWXHc2hACWzbieDtrVgELrEXRcAcg0XBo&#10;pMWuIdrGdFJzw2MV12lnSk8MrDLaq7ZG0k9K5S5niFwyw2YwHAzmtazQOG/0hBiPJwetArHVI1vK&#10;VgGj6YQB8pEYGPxpq6J4aNxqLXnh9XZSCg3nANcZcTana63A0evCRGfmMDlPxrVXVbl7Kbf97y+G&#10;zRdisWNQKNNEiaOoSNwF2noBUblG4aB1bywEY1Fbu72MskTKZOd2TTrZ7ma4ZZ54UCN2p3EyRY7i&#10;MNuvo3dh1J6CtezSxNhcefc4Zh8h7KawJo5BrEm6ZmUjghqnkl/4lXltEdmMcHnFFwZqzT6dHa3C&#10;+Ysz/wB5TnGKLeZ5NLeZLt0VQcjFZMP9mR2UZjhbGMtuOT71Yt9R0si5RLEhA3zjHBphqLPrmjwR&#10;hJbtzJJkDjOKn0+dJgQl643HIz71LaR+CbjVpDL4NifKfeJ6GnSx2K3VwtqYECtwAegoGZ+opNa3&#10;M7HTt5fHINGmQ2Srev8AY7nfOMn5jio7trkxsj3gYDrk1LaagYrCRf7BBIQhW9KBGpbqqak7eWig&#10;dyaiuYr+TUp5A0axr0JPWstLqOSaQ3GQpnGOcZrY1GSBfCzyxkiGOAE4brSGLG9+scIGo2+B6irj&#10;vqj6TcfvLdiEIH41xkFxJd2sLQ2c4JfCjdg8VKx1qLVURry4jUjnJoCx1dr/AGbD4buY2CyXDhiz&#10;nnFc5HqqjUpYDp9xlJyNwyQatFrdbayVdUkaRgd2FzUyW9ohVjbQh3HDHvTTsKxMtzt1C1ZJpoxI&#10;OQTwa3AJHsBIJn27fmOa5yW3u5rRV+yq3ltlADj9a2tLumPhLxtaS6YI5hZkIxPfHFNCaHooCkiU&#10;bWPBz1rPvJZBIUR2BZgAaydFbVo57yG51Quy3bbQfSt+7mshbYbT/nDDDCmBn/ZrwTqr6nMA6dQ2&#10;Aa6PT47a20MKdYtjIzE4ABNZp+e3s+HPAGPSoo0iXX4UEUjs7DBLdKLiOmU6Ur2ryW1iQ0g3sygk&#10;fnVLWn0qLUY5LNWxJENyr0zWTq9tdCSDZPITsyyKetWdJhvJ/DWpgaapKHGWPIoYGUNQU6pBC+mg&#10;szDFOuoYINdinWa+iLqNwGcGntaWkXiGHffoJxJkse1dVO9nL4TUPHaSOqDpjNCA5rzLSWCVvtbF&#10;hEeTUumSny7mOWVuWIQkVAhsUumf+zpWXPRR6VcE1rNpty6afGpQfKB1ouIgksbQ6lcCfV5CvlMf&#10;lb8q5yy8tPEEyMbohrlsdecVvOtw0aNvxluhNW7uBYvDWmTRmB5NvzLgUmykQyTCWND9hVAoxy3p&#10;VGaRTbykyRhVX+9WSk15L4glEml3Ko0ijI4FbM+mxHUbRXe58sgEspOKAM9JLwRI0cyttJxWrbTx&#10;tp0m+33PnkkdKqXVtJBOpjCCNcZy33hVmCbTJZyiFEYoA3HekMqXF5/xMYI42GB97aKeWieJWSeV&#10;mwQykdKc8WmQ3N88k6Ag5ya6DSU0mSwnuAsaxrwwx1o6hY59bmC30m6IJ3Mfpg02Ke7kgRtrAnqw&#10;p+trpZ1KcR22V8wHg9az5rswadpxWw2qy8senHvTHYvlJ/LaNpC4cHHqKyb5prfw5dI10m5ImKj1&#10;qA6rEJHeOOQyEYGegrldV1KT7ZNHKCTtzkHrmp3GtGVELPYWt1cK5Mlw4AJ9DVe8ZJdOiVWj2gHI&#10;FZxurmWGBCCERzgdOKtqgEaERtlhzQWkRWMFkROz7gFPBzV7/RGuYvK8rOCCNuaIolLhBIOR0qaK&#10;2uUvnKogA70XArHfHchrafU4LhZAQ9vIVJP4V6X4a+KPxQ0d7WK51SXUbRSB5dzkuFHoxry2a4li&#10;8QOQMkd8d6bsvbi8DyYVSfvEUNIZ9y+Ffiv8LNXGnxXeqLp147KAlxwhb/e6V7CGsZrWGW21Cwlj&#10;MQIMMgYEfhX5YXGnhb5/KdtxHyspxzXS6D4g+LOiSxTaf8RNbRVkBME0heMj02niodNPW4rs/SYx&#10;xhWOZN2ehBpoU5kGD2r5e8KfHC0f7Bb+IvBCo2QGurccfUrX0hoOv+BtX0yCfS/H3h6dWQHy/NUO&#10;vsVPNQ4tFxdzRI4GGNRk4LVpSQnZMfLYDA6VUMbblHl9qBkQNPBP96omD5PDdaQFs8rzQBPk46Dm&#10;jJ3/AHiKj3DcBu+lPH3WyKAAhst605SMHjNJ6cUg2lhRcCTqj8U1g2ARL25GKeGG8ggdeKcxB4+U&#10;UwK21ikp2g4NMKHehDn86tKP3h47Uh6H5CPSmgIVkb7RtKnG3rUuVxMS2ADxTGxgjaKhYdBtP507&#10;CuWTgNkKDxTCzd6jBYAA7qkBQ4JlWgSEGMsecdqUfdJpN6DcCOvSnJ0HNIYo+9zSknYeM0hJ8z7t&#10;O+Uq53VQh4AwnI5FRuAGHPel6K3JFKNp2g5zRcBgUgdjS4/dEZ707HA5pWGG9+1CAaSMAZOKT5c9&#10;KRsbiKbxk/MKYDu/Sj+E/PTTuyOKT5s5MfGeaAHHGBzTflwRzTzt2twcYqIkgxHgE9qAH8bRx3pM&#10;DcR2xU6Kv2NmLjJqqzxi5jzMvWgBT94Y9aZ/y1bk/wCNSsF3NgZGB3pnUJlaAI+d4ytPGcPzS8GR&#10;c9uhpcNtmPHBFAAPvjnqaGOGfLAClHXPbbTGB2yZXtRcYisrRsQ/f86dg4Q7uPSqwVgVw3GelTBm&#10;3LlBwKAJD/rMgdqcm7ZISRj0pgPzml4+bJxQAm0FnJXkGmkYB5oBIfrTiGJB46UARYGQSOe1NPVu&#10;KlKrhss2ccVGVIk5YfWgQ3b04ob7p46U8A7m+X8aa3U8UMaIyDz060HPAK0vO5eOKXgg8d6i1ilI&#10;TL+WOXyPerVrd30TFku7lWUgghiKq45xig4w+Qaz5XctSPQtI8Z61bPAs4uJI843Zzj869S0zxdp&#10;NzYpuJVmj+8B0P0r5uyoeJfLBBQ5FdJoO4ajt2rgSjpTb6CcUz2W6v5nuZyLqQp2Oa524kLLcMTn&#10;nrV8Rf6BH8hz5YxzTPs6mMAjGT0oSI06GZbW7NNExdh83Q1sRxKHI8sfe61PFEBDGPKPtUjArgZG&#10;auxN7kqRKImPnLwPxqvK37mb5zgU0v8AKRvYnFVnJKEEnGaQ0Q9WyCeTUsKt5/KnjpUaADcNp61b&#10;gGSSO1IR5X8e7pbf9g74jATENKkaA55PrX5z6TFbtotlK9yrO7NlM19uftR3jxfs5fDqzWcg3Wut&#10;kDuAK+Koba0g03Q5nvWiKWwZ8ngjHpW62RbT5TTZFW1tIzq8SFpuEqy2na6tzG0OgSTs8YKqjZBr&#10;E0SS21X4mXyW+l3siowXcAcA+tevS2uraT4J1H7N8QLEzyWxI3Ju8v0ApNmZ5pNoPi671fSmu9Ci&#10;tkifJDSdRXV2t+2mX+ipBfO8SyqrhmyPeuJutQ8Wi0vZbzxnPOzTkgE7R+XpT7TddWMWElMrxH5A&#10;ckUNXKTsfTOl6nbTPbvDMApiU4DZ2mvT9F1qVJrdZQcAgZzXxboOpalpni6xWSa7EX2jDRSZ6fQ1&#10;9EaVewz2FtIkw2tGCCD0zXLUpODNotM+mLHUomtYsOpyB3rdjnVhDzggjnNfP+nalcQy2ymVyuRg&#10;16NYakS1nudcMvykHNY3KtY9Vt5AV4YHgYrXtpXE4G6uGs7l/MjJcFTjBBrpYJMojdOeMGmpEG1q&#10;1hoep+ENU0/UvD9nc2s9uQySKCVPqD2I9RXw18UfhHrul3+pajo32i808SM5jUfvIl98dQK+47eY&#10;efGSQfl71efynt7pHs4pI3jKujcgg9a0p1OXqFz8iLoTf2MwFu5dJ9rqw+ZfXirS6VbT6cXjWBxH&#10;EGdHbr619Z/GP4Wyo2qa94a0sMcNJc2aD73c4HrXx9GZP7WnDaxqFrtkdZoCp3bh1BHXrXZCUJrT&#10;czlF7kqXficXnlaQgtkhQ7kjH38dc06K71SZLlrjw4glST5z0yas6XcNBeaiYIOqt8zDk1Gl7btN&#10;dQ3GlXIaa4OCiH5qozM28jv7rWNPEjokauAqh6v29p9j8QQvBdzgyRgMVc9O9dlpnhezuIftA8UP&#10;DsAIjb+LNbSaHYxXE5k1CJ22HBDZ6VLaHY5KO58HJc6gggvnvMZYMTgsewPvVi5sfF154UtyvwL1&#10;OCJZCVlMp3OPXFZmteH/ABLdarLJa3CQskytEoT7xU8ZNdDpuo/tHWscEV58MvDuoQCFVj/fbHA6&#10;Ci9xHMTQ+LR8N/HkQ8B380iWQETSylcjHOM+lVvhSmoxp8T4pIdSZJLkFllmJwe4ANdTq2qeJxqi&#10;yatotpZIkBzbwtuwD6kda5LQNWLfEXV3sfDupCN5TucRkL+NXbQGdXdaJCviLxFqklzZW9qhGIfM&#10;G5j3OKyGufAsWrW1yni+8WZpQvltAdrH61uzWU13qdxNPb3USdSWc7WP06VQvbeOTTJbY6VZsFOI&#10;pBGARUsaVzSbUbwxaUsHgKC7Z2A+WUDAPepdZSW20vSAb7yZZbiNnRTyBnkVb8N23h3TNJvLjVdc&#10;nV0A8ldpYnPsKk1248L32mRXUK3JMefmdSp9hg0g8jfu7+AeEbCS3+H+nW1q9gga7lmGWIHOAfWv&#10;D/EuvXA8QzmygiMaceYB0NZXiLWLy8u9P08m5ItyRFFHIQoB7ntXO+XqCQlHnUqBwMdKCmhzpJcT&#10;zXM8gkkc5xjNMgRmupnIULG3I6YqdZkg0S5kLxjahPIqnY3EV7DqGyYxFo2U7R1pFGk728lrcGN7&#10;YkIQCpHBrAZfEaT27pNvBc/J7VbsND1GCPUJR4mldDOTtYdKuM11HGpzux3xQFhsWoauNLZJLB4w&#10;RyRzTor+RNMv99u+dpxz1q7aDzLG9kktkEeBwRXPa3cJb6U8w0hdoU4BNAE0Nja31neSMZFcSE8n&#10;BruNJ0yGTwT5bGf7pAbBycVheF7rSLnwQkxgClgfMzwQRWrc6vqA0tUto0RQGRSq84pBawT2r29l&#10;5dpNbsPMxKxPSqltp7m/uZ21SJGVc9etZcUsyWt35t/dMXcnJ4xVxJP+JSDsmJJ5IPWmJE17qESt&#10;bRJo807bsM6jgVUu7l4dOti2kXjxMM7uflNa8LW8WkEiztckZJfGTVK9upJdMVdlrtzjaFHFMBbG&#10;5W50gBjKUBOBirCuiXqNGhUKCAKz4zNBodwI4oh8uelNtbiV7OVZLZS2771AGqPsNyt2JFiMicg9&#10;1r0P4cTXVt8StLECPIZFZJDjjHY/hXlgidXm2SkPIvJ9BXvHwm025VNbu5oyUQBYnI+8eprKoykj&#10;2m5kmSSEOFLdW49apzMhA+UdBirFw6PcsCvQ9aoyld3+r4qEM6ySCRLoOFk7cDtVlJG+zSqd33eK&#10;sTsRHJnaRgdapI8TXKDMg4PIFSaoW2kcXMpeeIITj5jT7qaNIGwNx3jG2sfVLC5c2JTU7pE80biK&#10;6rS7G2XTdJ8y/RyY+N3JFMDm5ZL8omLWUZIxWpaPAV2vbKCI+pNdPLZ2ph/g3eoHWubvrFkm3o7j&#10;njGaQWGSw3ZIaOb5BJ2rQhAMMfzHIUZqnavP9mdTu4HpV6HYrtudOTxQ0FyrctOLkYVmXI5qaIsY&#10;s5xx0qy6xMX+eMjvzVZti7sFs4pWAnWRtv8AqwPU0wkE7vJXNVgTn7xPFTDG0fLTsFx6TCPUId8I&#10;OXHB6VvXUNvNHYTRNGAYeg7GsAxF4hlxnNalhNGJfJZmBBGMdDSaBmNMZ4dQk3QFQDnnv9KqXN7J&#10;LBb/ADMrZwK6LWFja1BLD5CMcVzPl4MZEakeuKSYbliC4mjdf3gOeeRW6l9K9mkauu1lwQTXOMrl&#10;VAjojRllX55c44ND1AszQ7NVaSNXOXycU3VYFuNBQi6CSLFkH0IqaCSY3KD5duTye9bcWntLYTMJ&#10;lyy8jNMLHnOgXk3/AAm0MM9izBLxVLevNekauLSPXn2W23EClVHvXPT6W9vqTTJZOricEgDr6VqS&#10;pfTTwSTBNwgHmPIdqgAep4qUgtYZHNuWPbbHp1qaeS1i0p3llRCFySx4Arh9e8aeC9KstQhgkN/d&#10;KCPLtRuUN7kcV43e+KfEWs3F4lw93YWhzk7COPQmtowctjOdRRPUtb8b6BbQXFtp8N1f3fICxJ8q&#10;t7tXiWt3njzVtcjjvNfureN5wfKjJxj0qzY6Vqsd2tzZ/FHTFhYndiFXYj0rYttz6yrNIp8puXK9&#10;T64rojSSOWdZsiSy1K28KeR/wkjxeZbjJj4K46HiorXw34ouYonX4v668LPlyJGGMdqqaxceIrjx&#10;KIrbwzfeRHjfMATuP4Vp2Vv8VF0eX7KJordwN7uP6da2MbG7fWOpQeC3QajcSpHAASzksfx61ydp&#10;Pp8c1u9z4fuXAm4QDqa6K2TxDFqVot34oW5R7Z/NiIxg9qreHrh5/iZqdlN4UgjlW7PllxnK5oBF&#10;z/hIrBYGtl8O29ophIxt5Oe9Ypg09d9ynjAyOSzFSep+ldJ4q8Nme6nkt7WZXVRkBSMH/CuBs9M1&#10;eDxLtu4VRFX/AFhfj8qSQ7m/4b1TVv8AhNvkvJEVZfuqDhhXTeJdf8Ty2xtU8J6i0ZmRWlRiNwJr&#10;h576bTb+aSLwNdzDnDKpx9c1r+H/ABHfXmqSq2gtCUbo8fXNNoZvRvp9tYxB9KiDLbKWY9Tkc1Z0&#10;k2E+qajPb6bZExSAspIJesu+jW51a7U3YG5fnzxWFaObHxBfm3v5VRFO/nO40J2Ed/d6gv8AwlK/&#10;8W9gtAseN4bO/wB6VNX06S01C3fw9gSIVEp5yazdLuJtR0vUnKQhoUYHJwTn0rl7uaS3mK/aUyLg&#10;lVI6VFtR8uhpQ2VsmrX0UnhPzJcO1vIW4UVtaJNcW+ia9INGuTMEdQ3lkgHtzWPpV9ey3kZLwTsv&#10;BPA2+1emQ3msW3gyFrnwVo1tAVOBuVtwPfNNiZ4vLaa5PrtzNc3g3m7YhM/d544rfa6srPwoHa8s&#10;jcJGdiAAnPrirl3eeG/t+tzeY58wj7gzj6Cs6xi8JS+IGuI9KleYPy0uSPyNPYXQh0PxPqs7a/Hc&#10;FZQLVwrSQ+WDkccnriuSuGv5F2DUSg+3tkxnLHJ7Ada90SLwXc6MYL/wvp7r5WFMfyFfxGK4GOy8&#10;JaZ8etHuR4rsfLlYiwgMgk2jo27r+GaNAPMtU0XUFv7Np5NXlBCsrF2wPTiul06w1r+yomS7uFYx&#10;DJUnt0zXrOs21rfaVOYr/TbeCFCwORuYnrx1rkINX0qLw/NaW9rPJdLMUdnjIx781V3Ydyzot3qa&#10;wyWd3YKGYYWQvw1aWuaPoUngwJNYQpIPmWSOXJH5V55rt6IbeAC4kMr9Np6VQ0v/AISG9Ihg8UXU&#10;CtkyyyEt07DNTbqC2OmW2e38IXMtrIrlYWAQnkkVk6ZdalJJaLeWtuhaV8R7ucVPd6V4ih09JV+L&#10;qFShzGsYJJFdF4Q8NWF1JpOpal4zjglSSQmF3x8ozz+IpisZCxPNq06RaZIuGwrvwCfb1rXh0TWl&#10;cpdeLDIJDkRwyY2D04rvtdPgC/8AAWk22neMLNJ7S5xDNCgHIPzAkdc1zL6brFu2n3UF19rVmQFG&#10;l5PqeaTTa0C9jNuNE8PQaXeyzGBpRH8qEhmyf1qTRdXi0zR7lk8JGRjOFVRxuz3/AArR1j+zoItW&#10;vH8OXhkawXKZJ5x2HtXKaPrGjXGheJkk8LXJuEugYt6FQPzptXVgvYv+LZPE1z4S8QXP9oSCNYlk&#10;EQB3Z6gD6VzOn/8ACQXPgnw2LjxJffaLhsSAzEEKvQEZ9K6680rxTe+Hmmi8fR2UfkfMnl7g2Kpa&#10;Zo0UOhXk0uuXl5dIjfMBtVcegoQivGttbalFF5MvmbAQx56dea1Q6XRtV2sCG+Vh1yK0rIabJ8KP&#10;Fl7Pb2Sy28wRCzje2fQdawYY7iP+zpk1EYJJCKM9aQzWuprqE2MEk965fA+8TxV+91ObT/h/AltZ&#10;DdMvzOByPxrmp9SKataC4tiSx+TK81oreadcaPfJL5YVI+NwosxGJLEupNo8k+qzmTzASzP93H1q&#10;5qk+ijw3qFlDM80vkKGcdFxVfT0tJby9iV5FHm/KR6VaurGL7XHBZQOSYW812XgfjTsF0Jo1pcDw&#10;tYSW4aTltyKOeKiuLi9XXJ91ose1cZbqK2tIOtad4cEqxWsigOBznk+1c3fWms6l4i0zHiJI86qr&#10;TYXHy55FFgHp5pmMhnYndkEr+XNZ9vBd6r8XoLGfxdaW7GFmjMi5BC9h9a9NubfSBGLHZaxp9niC&#10;zAjJI9a818TWFxa+PtBuraS+LwzKfMjU4I+oovYDoPIu7HV4oVuWZVuAgbdgHnFa03h+5e7vryKx&#10;jMnlq582TCr+J45rMM+lGDR7zUdSEoEKlLVX+Z2Hcgc8Vx/i/wAT6/f28mnW9xfWWnAr5xTKyXGO&#10;gz1AH60tWrgkd14g8YeHrHwRpVrceGdMvNTNu0a2lvtK4xjczDgAV4nBL5ur37Cwiije93bF4CZ7&#10;Z9qg+z6V52mmPUCXOAzudx/M1oahHDBZWbRuJA23egOOO9CNLHqFhqNvo0PhCbUpbNrG6T5fLkBO&#10;PXj0ra1vxJ8Jb/wbdSWug399cW9vi3WRSoYt1JJ/u15I974OuvCWmWv/AArfXGlihxblpWYBj19q&#10;yJZdWs9DuYf+Ff3yQ7sNMIT36c4qOVtj2RPDHqd54xmjgsNP2xKzMzgAKD2yfTpXbwHXLv4c3/h+&#10;TxhZW1tJdruljQAoAeQCB0NeYiS8Gl3EaX80fmDOVOD+dbWlQXgtNLjuPH8cIuptqyF+V+tW+zFY&#10;l8X+FbHT9U8Hy2/jCzljuYADHCRldvGSR61hqfLuBm7lchR3J4r1RfBtoNGvZ5vj7pEq/YiwDTqd&#10;vfHWuAFnIlpr0kFjc3CRSMGdVyMetHRAtSvaGJ/EMLHUWjSQhXHpXouk+Dppr1Liz+JFszCBm3eV&#10;nyz2B+teNiWU3eoq0NzHtJJO3oe1d1oviPX7H4Zh7W9ujO5ZXjRSxcDocAGlqNHp1zpHiyL4T3MN&#10;54p0ky3CSC6heQBZAv3MA9M14pLaapaazp5fw465uGyg5GPqOOamW/8AEWp+ONFl1NfGTxi5z5OJ&#10;FUn+HJ46V32p6p4VXSNOsbvxHbQXXlqEATc209PyFC0DmXQ5yyVn1C4kfTtNRPIJAaVRzSW2ma/e&#10;XOrypDut0lI2hs/kKy/EfhzRF0O3vo/inq1yGwyxQbh9cgHtWnpmpyWXw7tWtPGc0R2Ancu7djsQ&#10;aY91cpyWenRak8EhKTBuFckD9ao3EDLqECNLZDDdVkB4qm1w+teN/wDStYnjBf8AeShNvArTfTvB&#10;cc90lvrOqXJ+zkOrs3X60PyJNSC18NxCK91HWbVrdCv7pJAc/l1qnrWvaELgJouqMieSA26Dr7c1&#10;yH9l6mt4qweENXdZb3Eaby4BJ4xnrXpOj/DL4q3t7p7SaLpdpGUVsykAgH2FS5W3KUW9jztLq4lt&#10;Lwy2qk5JB6bqtWMvhB9LlS88PyQS7+JUbmvpSz+EATT7Y3vxItd5XkRp0q8vwc8Gtebpfitelifu&#10;eTU+0j3KcGeEaT4c8MajFcxW2v2U8hwUWRwgX8c1i67Fp+keL7az/sLS3m+zkSRqykJ6c19URfCn&#10;wbAF2fFrWYQGB/dqQfzFWZ/hd8Kri6eSfXdVuJWiC+azHPH41TnHoybPsfJWgT2o16GR5IhKboER&#10;hhjGa1PFui3WoeKJrm11jTgkttGI4DGMrx83PvX0dP8ABrwEWkNp8RNatnB+Ur82PzrC1D4V+MY4&#10;HfTPjPYXbIn+ruIzGfYA9Kx9qr7lqHU4DQPBHhVfh7pi6nYQx3TW7NbtHMFMfHOXHrXJ69oGkRR6&#10;WtvM0cUMrhXN1wgPU4zg1peJtC+OCaY9hdeH9fgtEmzI9uWbdjoQ4OcV5fcJf/8ACR21rd+KdWkl&#10;VcFZXKjA/GtIXZLVia40XTje3Pk+K7udEkV1nSQodw/wNa8tjpWoaLZy3nxruxdrGFTPAwvAB9ap&#10;CFUtoEN5KqM2Fx61r2fg/Vb65OzxDthBUkFwmfbP+Fa6bmRu6Z4X0J/AWqSTfE+ZnWwlYqsWQMDj&#10;nvmnfDBPBs9z4wSfwsbiaDWSkInXoQfQ+tR3sPiHS7L7JF4piiRIwGgdQxb/AIEaPAsqTfF/xDBL&#10;rukWs12yOkzMqqCn6c1nK9hx1ND4xWmrw6d4MubTwbdafFECt09qxXKnpkLXj1sALCJ4ta1WQMgJ&#10;Mlwxya978aa9px1m6s7vxxp8xW2MQRQGUjpyeleMrp1vJd3SWUDPiXICNxz9KcPMLNipdXzWCW67&#10;sNIACW6ZrqNF/tbS9fsbi505SvkMInzx8w5rlW0zXba8UPZ3G93X5Tnj0r0Ky0TxBqvhe3t5PGFr&#10;ALWINtZuX9s1TsgtY52/a8OtS3H9lxJbve7sADBycmt7XW8En4PO8fhDz7pGi8siXb1+9x3rmtdu&#10;ZbawGmSGF5EnC5Q5xj3FZUTgyCOSO+ZliG3CErz9KLDN3w14hk0rW/EDQ/D6a7juoYlhh8wgRH+I&#10;46GpPEOpaTJ4ttmnsipmj3bW4APp7U7QYrcasJJYE8qN8sSvSrGtabotx4g1W5a/tpo5418pFwNh&#10;WgLDdO0uK6stNmM+jxQNN9wzKCfrXqOmN8PNP0m7gk8Q6RPdS2RSOBGAHI5BbPWvAZLDT4TcSte6&#10;vJtOERZSAPyrX0ez8HXEynUNX1G0AnUqVOS4zyM9qUr9BNaHTa3Zafa2RuINcsYl+2FoLZZhI0ZP&#10;PXqR9aoaZcaRcX9xJrnjG2QJBxGsYzKOw9qk1/SPhW/i7wvLpHxT1azRPL85HkMwkAPPB6E1WvtL&#10;0S/8YvHpuk6l+8hRUmwcEgcnFUC2MGG9soPizqk1hYWqWiufLhmw3481p/2lqd9r7+V8JnvDuwXh&#10;TYFx9K37D4eagniPT5b3xDIYgpaRT8owPepdV1i90zX/AA7Bovh3SjZL5izsU5cj3oYXMTVdNuf7&#10;OsJZLAQbx9xjyhFYc0dxBosjJ43uIHZeqR5J/Gr1xqHiHUfE5e8cRxoSUSPpiuot9U8DpoFrF/wg&#10;V7cTLGVkkkQgL7gmkCKHg7Q/CrXEGp3uuafeyjcWFxKq7fUlSazfGMHgs6paSaXd2gjklO7y2BAI&#10;9hmums9H+FlxHdXM+uX0m7JNuk5QKfQgVHJ4Z+HhnhXSNb1BLq53eXbsxkQn6j7tTfULnn1vp6Sa&#10;fO03ioQRCMElRycV2ei2VleaRp6W/wARtVjnjRhA8xLqCPY9azNI0rXLXx14xtdT8K+ZFFMvlxNJ&#10;w4Poaua1fR6f45+Gj2nhy2trdJnFzAD/AAt71YPUoaz4T+IsGox3t8s9/EJdyyW+SoA6fKKdZ2Xi&#10;bUDerH4ve2UW+yVG+Q9MY5r1N/G3giLwTaxp8WmjkFrlYpLcsCx7elcKGv73U5blomCy3GfPT5F2&#10;+uOKV7isdXoFjquifC+fZ8K/A2p3ASVmlmu4wdvU9fasHwrP4e1j4m69cT/BPwtbRWszNNK86BUY&#10;ei9DWhD4Y8E6nfx21v8AGPxUL4RqZIFmfY3qM5xXN65pHhyy8RX+mW+ga/5scA3mBnIf1JI4/OiK&#10;uxXSN3xB4v8AE9v43tE0jTtBSzjDIUiQDfjodw9K5mXX/jLevNF/wsP9zKhEphtRuC+hbBP61j2Z&#10;sYP7Vhl0a4bah2RuSCD/ADqbT9djsrmeSLxB5GJ/nVodwxTasw6Gnp//AAjdho2qtc6Vrs86ktkw&#10;MdzHqScVmajfm8sYnimiCruGzy8EDsK7y1vPF+teTa2fijR4IzbEmWWzUM4x2BGazrzwhqcFlctL&#10;8T9DaVy37tVAOaHJAjldEt9OGn6jJdXMCGRW2JmoZ9O0qbRNXnn+JMlpBFfqMCHLPuPGDWjp+gXz&#10;6ubc38e6IlizScYroLvRkuvDcVtF4x0eHywS+9gAxX60XuDRv+CrDRrBvEz6Zdaxfz/2LvmTJKkY&#10;z9ATWTdal4kvdIuVi8S2Ok2/22UfZJ7UbyQeQWb1qPwBqPinT/FPjpI9dsVskjC3jvGDvC/d2mqv&#10;iW70DW/F3k/8LHa3mYv5PlW5VWI9cYpRurkuVtDGtdM1ttU1iRhpux4/mcODx6iorayYazfImosW&#10;3HG0ck/SufjbV7LWri0k8Q3botxhXycEZr1S01LwlY6NoV3b/Dk6jeqi/MJep75H/wBahso4p7a+&#10;g1Ky82F4S92BHJIeQc+hr0C9t9Dk+HyWOuaNoN+lxZAGR4BuwRxjuKzrtNE1fx7pepX+uTWDxSx+&#10;VpqL8oJPGT71Q8aSanp/ifSZrnSmFvJAgto4yXYj6UWuJt9DwjxT8I53vNTvPCuqMV3M5spW5Hsp&#10;rwfULbX7DXLyz1PSdXsp47jDGSI449zxX6E6FfX40eC7ksLuCAwZO6MhsfSotYsvh9r+lXsd14Ps&#10;b3Mbjc1tskB9Qx5qpJMqNRrc/PK4jheS1bzVYFPvo3PseK0NM1rxNYXKpHqtzPCrfKjscqPavXPF&#10;Pwuu49T1m58NeLUkVCS2nXMgDr7KSea8R1CDV7TXTBqHhvULWdGIIkQgE/U1z1KC6o7KFfse6aF4&#10;w0DUdNhtb/V7e2uAoVfNIAb8a7zSG0Gx1O4kt4IS80Y3SrNkSf8A6q+Q2hsJvLLWJilDZZkk6+/F&#10;bVpqetWLxLHqd5NEMYjdyTj2NedUwf8AK9D0qWL/AJj7Re7WXwtfA6u68Z2o2M/lWJNrV8nhCaGX&#10;MsWxkG7nIPHNeLaJ4tt5LGON72SJyoBVzwfxr0PTdS8Otpd0LvY0bRE5HOawdNw6GrqKSNfwBe2t&#10;r8XriMujWsl8oxngbj/SvoLxKsc2gzWq21vtGjyESIeu4cdK+dLG88DSa9p39n6cI2W6w29+WP4+&#10;lewI8g8OXLPf3BUWWc5znjioq2WppSV2keJeHrt7O8lWeVg0Hiplwz/7VfRE0n2iPKYcvp0bIR24&#10;9a+adUsbm78d6vDbQamDcXw3P5bALg9c17j4SsPE1t4Wvftnj8TbLVREnlc4x3NZSaN1FpljYdl2&#10;bi2hRVJ+YnrXO3l0I7iF4LWEsJOAzcEfjVjXppdqfvHXO87c9cV4de6zNdeIL6xZbyEpKeFJ5/Go&#10;jT5mW6ltz6FttSt7nQADZAuEIf0rMtpdNt9WvPNvrZYjLudGavN/CGoapH4kSzksLmaKRSPMA6em&#10;a6LxPoU1z4Y12aO+1KM+QWOwnkD2rRQtoZKVz0h5NFvdD1BrKytGMaDcEYNj646VAsEw8NrNhCAe&#10;g7V5D8NNRFk3xCiOnXSCSVEkeRiRKeRkZ6EV6tplyzatrtmLhWXO6Ngcg57VlUpOJrCrc0bSOCXT&#10;7pmUj90cegNc6WtYNa8ppY8yTNwTyceldT8sOj3CSKUOepr59+JV5q0finwZLZ6y6TJdHaueGBPe&#10;inFsqTR74kfnaFNFgAG2bZzXhOo/2ho3x78H3jT3rxTathldiRjPOM5roPCHi3UDq1tZahpSvmFF&#10;W4U45I7itnx3YG78OaZIkEjPb3BkBVckD6dauKs7Mhu6On8U6HpWo2OiXUd7Gol0wNE6jJyw6GuL&#10;8MHV/DmteMo7jTVvLa4YHDQbsKPftWn4Z8UeHotA8J2ep6xJAQpSJp1IDY+o4xXpZuNIuNEu/s95&#10;os0MlqQSm1s5Hr2oT0945q0mtjw/VNb09/iHaXMVobe2mvkXyQeIzmvV7cWv2G0chARbqSc9QRxX&#10;jmu6LJH4nhdrNHt/7SLLtPQ5rpXfWxoVlIk82RCvU4yo9qcqWmhFOpK51murGPD960JfesByOgOa&#10;zfDMkDeDLWO6mHmQ3EhGTyATTbe8vLvwbdxPakyRxgbgOaxrQ2jeLLKAasqyknAY43Y7UvZu2p0q&#10;R6BDaWrwtNH4gsoiysFR3A3Dv9K8JuIdT0v9qu5wsJ0++ZopgHyJA59fUVrfEWS5XT/BQjvdTtnR&#10;pBcPExAP93GK81TUZhZ6ZDez6s7LfI0F06t2Oe9XTTIkWvFXh7WNG8fadcWF9qXkS6iJY2EhGwsc&#10;4PqK968B6pqFz4e1iK7tFLQWaZYHOSRWJqdz4T1T4Z+HBP4stkni0sAD1bHFcdo/iVNGkvLdvCcV&#10;xI9wA588AbexzRKPMriWh6d4n0u1v/DV9mCETrGxBC4PHSvOPCUjaf4zsjcfa1ZbtlTcx4B4P512&#10;9t4o0qfV9M3aZBGzpwrSDnP861LjTNAvL23eMwq+NwwehrC1nqdDacdDzDx1oVvL8W9KuI7qdY75&#10;QSd3yg+1aGk2mt6TqWm2r6vdy21xhojIS23Hua7i+0m4n0KztXumZoifJkH3k981wGtW/wATYoLG&#10;3eJLqJNQQpMBhlUH/CtItMzlFpG54otz/b/ga9FuJRPblJ1C8jHSsG5sdMF3pE0WkgMLuM7wmGHN&#10;eoaYbOXRIDI1mzRWK8SnA3Y561ytybiTW9RMiW+1Z8Dbjn06Uc/QOVuzDW9B065XTrwaWfOXScq6&#10;HGTjuK4Dwxqmqad4r8XxmyyzTmN8tjK5r2eyuN2lW8BiBKxd+1eVeI9KvI/HVxerYSfZ2vELbeMc&#10;96m99GXbqdtp8k811clh5EYQmI5+9nrVZ/DGiXGpRSvcxhtzt8nytu+orfS1tf8AhXehyx6gwAtE&#10;Y4HXiqoiv7mSB7e98tkIBBPBFYta7G8Z6EmkxRwWUFt/ZT7xMyiRj1WvMvFWhyaZ+0F4T1iAyPas&#10;W85h1UmvT2/tWLWrVZbRxyoViv51p65bW0/w1vkkEb79OYrx91gK3oy5d0c2IV9jw/VJ9Am+L3wj&#10;1XT7VftQ1JE1IDgEZ449a+grWWBfiHeOZB5UlrAdhOAlfJViZYfikqtIGWfWIggB4yrV9VhYB4n0&#10;iT7BHOo0uPzYWfaDx61rW6HLS0b1OL8Qo8vx28XyW0yAwLEV2Hg8c9KsQ39w3h3W7abS2zIBtkPY&#10;isy8l06P9o6KO11rJuI2L2LDPkY/2u+asarOiLMFtxu3/wAI6VjbudCRPZSMk8r+QQSpHXqBUju1&#10;xYalvYhRKAuepqpbLdN4ZuJcHIjyFHU1W0m5WfVdTh2lXhf5lPG6smtTqgtPM6eJbWLwlew4B3W/&#10;zYHtVzQGt5PBfi20+0Q7Ucr16BqyYXcXt4vkexB9KzfDb2w+Knxlt/Mm2LLbknPQkUWaMmrM8m+I&#10;/hvxdHqvhRf7deXTTduIMNzAW67vXNdT4O0SXTPh/IqTXLNcbWuWdj857YB6Yr0XXVgb7IlxaPNE&#10;kgKqexHSsl9U0dIYvOltVEcyIVLAdeF4rR1OaNiXGzub+hWpa5uWe1wnl55NVtTSCW6vYjZR+U5K&#10;88ip5bqW30jUQFhUNApJDfwmmW7RTeDrlliQuG+VlOTzUxXcqcrnm83hu6h8YWLWl/II2ugxVTnv&#10;612t7YTTaRawS3MpJt1+Y9sVFLqH9m6noUVxA7JczH96R9w1Pe6tCniTSQkQlErqGI6IDTSbJk0V&#10;ovOtvDyJLDcTtGQqNuwMfT2rd0y422975epr90EAnmjWI4TbaIEu4sOoZvxrFubGaOexuI5pipA3&#10;BM8VjKncIzaNzTvEWvReNfEKkTPDFIg2t0YeoPtXs2heILOaCIrcndtGVbgivA3RjLujZdu0ZOOa&#10;vWFxcw6hu2yrjoQODXHKm4y9TuVTmifST6tELyBcAjcCRvrvdH8VWP2G5gezij3qoyDwcV8T6t4h&#10;vrfVtPdtVyPPX90Dziuyj15R4TiuILW7dzbqcNldpxXRJNLsckaabZ9qW9w02j6pcQ6pvMKgiNep&#10;9q5lpdbvfFEc97A8cccgENsDnAHcmvFPhb4y1RvE3iy3vLaQs8ObZRyHA6qx7GvQR42Y+Nry1f4K&#10;XsYS5wXEuQvPUn3rFVLXuaqi27JHtVjdSnT2iaLaCgC+gFaAMaJHiK3kw2etcXpup2dxpKlCkZMf&#10;3W/xqO5nvIvMIbILZ+WTNEJuTFUoJeRseJL+RLGyeLwqJHa4RWCDAjHrU9u050uEhZgWgU8j2rjp&#10;tY8rT5XmW28kTrnf6+3rXZwXqS6Da3EiWyRfZ12HOCePSicHF3e7FCSSUUtEZd9C6pvGnXTsFyMG&#10;oYb3SE0OSSSSJXLYff1U+gqxfao6afMUs4/mGEyK8h1OHxDL4yMxePyFfdFCrjAz1J9655Nx8zro&#10;+/o9Dp9e1qyhhQJAV3jDlR0B/wAa48SSfZRJbrITndgtknNWWRbkGJ7JDgAY9Ksy2KQaI0i35UrE&#10;ccUU6ftCqs3AxdXiTUPAN9azpewzeSTFOjkbG/CuG0nSfEFraRSx6/ri3C3wwfPbDAHuK73TZLln&#10;vkmRcCXgnvVu7a1Eiq06D5OcVv7NRsc7lc3ri5vn8E2TvsklFgofBzggV8/+O7rS5JfDiC4vortd&#10;SDRNHxtIOetenw30EA1BP7Q4ZjwWzXG6umlS6nLM+m28wC8gDmm4Jlxm1vsc9f8AibXz4U0WFlmm&#10;l+xBd68ZAFed3F3rc3i7RZri9mWOG7BjhyRg56k124+y/wBuMn2UBQ+FUjOKr6ro001/ovlXCFZX&#10;y46bMUo00yJz1Nj7d5tpaMY9zi2UM3bArkdf33Ph/VovscxLR4jcfw10jWiw2VnbpdB3CLuIq/BA&#10;A6E6fEdqjgjrW8Fy7ENpo47wlY60nw816FvDxTbIDBcMOW9eK62Sw1h/AckZuGjDSqWkHXiuhtJ0&#10;BnDWK/d4A7VZ86OWURGbbwfl7Grcm9zPlscc6mLTHRLwgm1wW9TiuBZ9Dsr26murp1DSuWONxYnp&#10;XpGqWl0bu1SIoMycBjww+tcLq+lRnW7XzpoANuAgIYEmtqSMay0tck8P2Wi6h4lsb8af+7hmLKD1&#10;4qx43uw/9gBcqqzFIQBwAK6fR7LTrH4aWsVuXMhBaRvXNcJ4gRrnWLC1HiCJPvAHGdpPWtt2ZcvK&#10;iC21tLmz0vSPta+fEgMm1vlx2ya7Swt0jsUUWrhscntXmNh4eubLXdVWJmdzOjiVjy/416bFcXkW&#10;gRl7ZDi35f0wKmdr6GsINoh1WO6SwYw3CCTevPpVi0ttU1LXvh3p9rpt3eXMZz5UQ492YjgAe9dB&#10;4X8K+OfEVi7xaVcWdm1wQlzcKQGA6sB1x6V9OeEfDvhPw34MktrAfa7+ZAb3UZl+eRv7q+ij0Fb0&#10;cNJu9tDnr4iNNavU4fRPhzpSX2iXviHUEnSIq6WCH5XcdA3sK9Xku4VtIYreyt4YktwkcUK7VRRw&#10;AAOKp3Ms7zfNI7YJ6mqnO8/LXp06SgeJXxEqu5PAsjzsAhJL/jWB4v8AFPgPw34QurnVPEWkAhgD&#10;GJQXyegC9SfaupsMi8OOCbKQD2JGM/hX5B/HC68QL+3p8SLO88Z6xcrZeJVeESSEoMnI+U8HFasy&#10;grs/W/RNQ0/UfhF4M1e0tp1i1HTZNkcgwyqR3Bqj4d0PwRoh8Sy6b4K0yO9vtQeS7vCgLsWOcA9Q&#10;K5r4QXlzff8ABPL4I3ktxG0iaQEYqMDKjHArsy24xAoc007XIV0yHxLElx8Cvi+jLuD+Cr0kMc/w&#10;Gvxs+HU09j+0/wCGZ1YbofjZxnjjziMV+ztyN3w5+JERZsP4Ru1XAJPKHsK+F/g78FNWvvibquu6&#10;1aXdrpMXj67mtYpFKyXjLISpIPRR+ta0tEy4dbn3vf8AOm+GpSpAm8OW7n6lc1kkfIpxitW9aNoN&#10;MgSQskFmsaH2HFQwwKUZnYBE+8zcCsdESipFFI08YWKQknoBVTXtb8GaD4bvLrV/FlhEVtyy26MG&#10;kduyheuTXn/jn4iaNpj6hpehzaTd6r5RWedXDR2YPuPvN7dq+YL8atqfime61HXtSvJGnLAyuSq5&#10;9AeK5auKUTsoYSVTXobXjL4geKPEXim8VDf6fpkbuLWyiJBK+rEdS1cdp1veSNFJdTJHBFOSkRGC&#10;xz1J71bmhaPV7Zo7ZMqAANtc74gvdUe4023gR9wU+Zs7Vwyrvc9Snh4xVkdXY60T8XBYC5zHNGqw&#10;gDhT9a7nVJYtL8ParO1zJv8A7OdgSCcHHYV4Zp0WpR6rplx9kzJFMGGevHvXrUt1dar4VkeW0ESR&#10;Wq7twz92ua3MzX4Ucv4b8Rane+Hb6S/gmiC3sv2djGVLLn0rYgv7Vr+KVJ4cfaQrkHOOfWvFPFOv&#10;a5Brt6kGmr9nZTHEY0wFxwTW58P5y/g/xDaXOg3yJPeK8Vw7csSeetbchzKdpXPpq3i0WTSY3S5R&#10;5BACRu9ap3MdlGLNioLGTO0HNc1pyywGQfbndRGvO6tJprWNLy6uLsrHHAzc84x7e9c7iejGeh1P&#10;7mTSyylUH2U5yOleLWN5eQ/tPyw/bnME0M6yDsfSmXHjDUpby+kXQ0t7NZmWJi/zMB3x71w9/q+3&#10;xhpd/C8jYucMCvUHrzTstkS7yPdPD+jWY8b+Ib42GnB2srhTKrgsd3TOORXz/d6NcD4oa1FIJ2P/&#10;AAk85lBzgqWOK+hvB8GnLoGp3MF5est8sbEu56+w7VyusQD/AIXJ4mtnmthKs0bcnBIbpW0ZpHPK&#10;ndamjpMNrb2XhqGPToMGIElV6YreubyN9ZhiFlHgBQGqpEwh0qGJoYyRFw3pmoDGq72aYN8+c5rO&#10;cmzWnTRpXjztZXC/aCB9mOMdq4Lwxpl3H8SfGcszsPOuco3c4ru7USyahZIAcMOh6UkiQQ+NJIhq&#10;dqZBHl1U/dzWLR1xaRmajbxu4RmHDetWhczw+C5YltiWWPAY1U1SRo3Vm09nHmgj5qzItUiuNXuY&#10;Dp0YwFG1WzipckmNK6JrFbwxXj+U7SM+fc1tIJl0+eSTTQmV43d6v2aWkCxO8HzMBgNWb4nkuJdN&#10;sBDMFJUggHpmny9Qck9DidU1m3XxHYWccHnzSXQUqvRM+tdWj2ttoBEluhk+zg5Hqa5ay0rTbV7u&#10;7luIzKzbizHJJrM1jWLRNM1CWbV7CC2giJknmcKMe2etSnd2G2ij4gvfFzyQnTxGjG7AyRnA+lcZ&#10;4h8b6Po2kSRaj4zimuxagtbW7Bm3Y6HHTNeUeN/imq6XrFh4eD+a6MkmpMPuL38sep9T07V82SSX&#10;c19PLNqd7LLJKWaSVixJPUknmvUoYHmScjy6+OUW0juPGni3xTr+tlprm4gsY5yLayichEHq395j&#10;6n8K4dYj5qkzDH061IoAjQBTip1XkcGvVp04wVkjy61eVR3bIiD5ZHkgc9RQUO5MEfdNWAOKdgE/&#10;drQwM0wD5sOOtOjjlDv/AKTdqCvO1yKvlWMR2xjhuafsUmXExHyjPHWgLGaElaaNfPuyN2T83Wra&#10;orFR9lIIHUnmpY1AlucSjA7Y61OojXywAS9ACRxxAMwU5PWnjGDkUpIKn5sYPSkzyaBj8800tiM/&#10;OKiLDH3hVWSRsptjY5PFAFhnG1jkVAoupb+KOOKRiT0ArQsdM1G6lY+WyJuHJr07w54fU3yRraMZ&#10;GX5mYcmkxHJaXo0KXNtJcrK0hxsXblfxr0kWEUen6Q0kCbBIruqnBIHOK7XR7PZD4h0iXwyJrm7u&#10;E+yBEyWx1JP8OK7WDS/C+mXVk2pRwXN0EHlw7tyRntnsce9U5WE5XRladpN3fwaNrstodE0+1iCq&#10;HX57sKOy9h710F7q9q2hRwaHew28hiKzS+V+8IHXnrzVS61W/n8T6cL3VlFl9yKJExGi9uOlc5rz&#10;Rad4x0eeBo2iubR2QpgjjqOKlyIS11M2a4dZJTPdB2Dku8h6n8a5e6j1rU9REdjpsjFpwqgcADux&#10;PoK2bfTNY1bUknntJbaxW4JC9Gm/+tXf2C2tpHbQWumxx5TBbHJxSsWp8pU0Dw1oemRae8xS5uGU&#10;GSaTkFvQA9AK7yRt13ZsJlCqnVentxWAWuike5jwe/ep4muDbuqwscVVjNybZsh2Mzgybj64q5Gj&#10;m3kbgAdzXPG5VIzuBDelWUvbxrbItSQR8oB6UhG8Z5lslTPA9KsRTqLVHEiEgnOe1c7C17IsxOny&#10;j0zVlLe6Iw8ch+btxmlYZ0QvoHCZRBxU8Up+0jIIU9DXPNayfaIcRugBGQOa240ucRDCFFUY9aEB&#10;vRT/ALuMKOCKn84kqpByM4IrPiilMYIRycdBWlawTC4jLQAEnpSsJolt3kWSQlWO7ua1Y7kRxFVC&#10;FmHWo0t5D5m6FQB0Oab5ADMduSD1p2FcmM4CsSg5Hr61Ek20ArOwyetO8lTCh3A+xpPJXEn7scD1&#10;p2GiYTyCX5rl+ewqZZ4zuDaiR7ms3H+tBkxiozFGyf66QnPUUgua32iHzcC7U/1qYXUSpn5Tg1hb&#10;I1Yg9ccVAS29j9pBAByM9aLC3OpivYmhnY2S5H3eaha9IaV/sqjDdAe1clI92I9sayEZzxUkQujG&#10;SXmOeuRRYLHV296tx4hVUsAA3Xdjiu7hmlTQFQWQwuOleY6ajLrti5iIBlAzjFemYb7NDkjHlDpU&#10;tEoWa4ZrdQCVKp0AqhG128xJWQDNW0RvLz5f8fIpzAlowoAJIFSXcx70XQeEpN26Vj3FpqMyKf7R&#10;nUjoA1d4LAG3jZgrjjoat2tham+AaLGSKExNnnltp+tFAv8Aal2Rg84ParcWkeL5iyweGL9lJxvY&#10;4B/Ova7W20azhilnkhJ2jEYXOahu9TBk3QacIkHQAYpc6QK7Z4y/hnxCpuDdxOijkLmqJ0lVv4Qb&#10;JmGepHpXa+JNdupLi0jW5bGccdB9a5SbWY4/KEkgLcAtio9qnsXaxZh07Tz5u+wUEDjjrV2GysAy&#10;/wDEojPzdSOKvabLBdWsDLtyVrXELLbztsi+UGqjUFy3M+OO3WNzHZ246cKuKsEh4UBhwQRzVXOZ&#10;mPbf0qyCwUnjtScncaiJc2sbQrtKY2fdzXOTaVvuXIs0xvBODXUskptmKt+tSwoBbupBJbvTUmCR&#10;za2SKi42E7eRjrWzZWMnlb3tl2jpV5rZikZERyGGAK0+FtP3hxhRxmi4WKSQWQupWludoEfA29ax&#10;7q5tUmKRuN5c9BVy8m3XcXzAKvYVy995QvQ6ltxlGM0NitY3oc+cGYk5HJzWyuPsDAY5HFU7JLd9&#10;JtGMhBCDcDV1lxI+EIGKBoxZ8i4nXaMetVEVFuJMyAZ6Crd6FErNjt61ylxdSf2lGiMTiTnBpFLU&#10;1Ll3+0xbZiDu5ppeJYowxyxBwaGkt2gs2MnVORjvWbMZW1HaM7VGc0NpbFpErE70O7/loaeZJBd2&#10;ASPJY9c1Ciyu4CwOwDce9ea/EHxx4d0DQL6Jby1utTaHENrA4YqT/eI6VKdzRHoXiPXNC0nwfqN5&#10;qHiKxt7eO2JbkbmbsqjuTXxP468b6h4h15YYtIvYNPW7Iit92N+Dwze5rkdf13xPrPiOGfVtRvSv&#10;mk29srHy48+3Qmm2FruvN7SRjywMD61pFambaRVeCFbqwQyLu7qtXzbSbYiEdRs4zTLqGGPxBbES&#10;MWJ9c4rVka6fSwBJENsXFaGbdzHijmh1BWXUn+ZvmBNakySCGxbbuJHUVlNuWSBGW7dnY4IU1ovN&#10;MmjRB1b5VHagRJGkTCXKjI5NQmSOW+Aa0YRxt2HWp4LizSBP9HcmRcEkVbZrVdKuPLWLcyEnIoEQ&#10;vPpZ0+VIbSAybcD1FSWlteSWZY6pBH8pzkjvXKAg6rdskcgfzOw61oML/wAqItcXAGRwCaYzZns3&#10;hsMjbM2/JYGqtqL1dcLL5ioF5G7rSJPOkYBLlcDOTmrHmw/ZJytoSxAzzSEWJVh+0h1uCcn5g3rU&#10;ckTFvljA3LyQeBWbc/bntI0S2kXLjcR1rSt0kSBEa6x+6H3vWmgHWou4Ztwv2IH3selaVhPYS6te&#10;rtlBLDknvVHy5oLe4Iu1cuPu+gqO1NmmSY/maQkkdqBHR3UUIeQpqMZOzgZrKtQ32i6Et2CN3LE0&#10;OdN8jcL2cE9TnpSiPTfsGU1KSbf1PpSA1I4rf7MXXbImeV6cVetbDTpL+WQrBDBs+bpXOmS4TS2R&#10;Z0wGGVz2rZtMPZ2giLS73UMgbp600BpEaDGL1ba+jYmMgYrnoSBq92S0mDKctnpWtqdtY2d3bsJA&#10;kkkHKE9DWdaxPJFfFUbIBJzTAS58ndKDcnJ5BzRbSqIFLJEVGc1UeOB45sXJYq+HXPIqkLfUzqJS&#10;OSYxbeEFFxpGiTYXOqBHhiRVk+UBvvU66kuFMtt/ZU4jOMY5FU7awQarCzXcu4v93NdalzYQ+T5+&#10;kB2VeSR1FArIgsYtIi0IOL6KKUpnJ4C1RuUvLoQZ1i2wj4VgR82auzQ6dfm4Me9Im6qOMGscWqW+&#10;txQx3lywLd26UAdFb2y2mjIbhIS2zKnINc5cXTTeIBkSbBJwAelb1ykv/CNuJHlYbfkJNcsAv2i6&#10;XySMHg+tJagdBbXUyXgDXJRNvT1qtqF8wSdksQGZsbgeRWUHRZFEl8M9smp1h3Sl94Kg520wH2U7&#10;jUrSSWeQ7jycV1on0hoHYWyswXofWuaEkRa2H2WFlDgFR2rSm+xLaCSNChKDdTQmjdslkknuJTGq&#10;qqHaoGeKwLuPVJfEgaz1MwNFOMkjORnmkt725ijEkN2WHQqRWrbSM0V9MyxIWHrigkmjmZZbYzaj&#10;G7iPDE1FLcajHfSS2ZGxv9Yin+lVJIYpEuGE6na2SA1VreWSLVbp1tnACdDyDigLGqLcz2t3LKsy&#10;uyZy3BBrMij1Nbi8CySlVBwc1rjVtMudOVdm2VZMFQMVZUx/Y7khVUeT370MLGbp0zB5Vlli2kMG&#10;yopI1t1urny7+MsZD34rImMy3Mh+flj071n27zSaxcsxZFWUYJOM0h2NK4t/Eh1e8mk1JYLePkE/&#10;db8a6DRbi2nSWC4nsTt+65lHFNnm06XwvptvqMhktwfmVCQWH1FLH4c+G9xbQva6zrMeV5Amb5aL&#10;iNGawdru+WD+zJCCNuJBWbPc6/bs8d14LMcQHDhgwYViXVnJaeIo107VdRnCyAcyGta8u9YfQzFL&#10;psj/ALoYBySvrSGRTy6ZcWNqUumGeq56VX8rTkkjaNCpP3mB9Kq2dk85iSG8gjff8yMwHNaLWNzB&#10;NeieSP8A1Gchsg0x2M+dbS4coUlbceo9a2LhbOy+H1nFBqzySNzIMfd9q5yGTUnTUPIn8gKW2SNH&#10;nNY8l3qCRSLLrQll3HcduM0rjSNS5nt3sbUrqIB/5ag9j7Vh6ld3j+Gp4sB0BBBHUAVhXt+iyMWh&#10;UDf0B6mqbX0rCb9zhBBwtTdsqxA1/O5CRIq7Fxx1ptrE82vwNKZJAr8571Wt0Rri5k+y7QZDnJxm&#10;rKzyxR3QS1DOX4NUtC7G/LY2yNOxswq7AeD0qOI22XUDOOFJHSo0vJ28PR+dnJToait/NK3TbD04&#10;xQBcltJxbRTw3I+X7wBqAzXX2RyZSWCEYqaCSU290vmSBfxqoJIRc3K+cgOeaGBBZwyvJJI8S8y5&#10;JNXLp3/s+/SO3GFQYxVSV5RGQlyQMdBVi2bZo14JJw7OeM9qAKMMsnkIwYlge4qxJMTYSh4WYlcD&#10;FReU6rIFTq2RTgVS3iLxAtk5HpTEzNjitfOmD2ysd3cdM1p2nn2l1bXFl4r1e1mWQMphnK8/QVdi&#10;t9PmjtHEjJkHORWddQ2S6uVNw7EdMHgUXEe3eGfi/wDEDTYbSDVtAg1W3UABicSAfXvX0d4T+Ivw&#10;41mCzEetW9ndsoBgunAIPoCetfBcIhksXMa5deACKrpYTC6uZm1CSI7gQ0b7SMfSlypmlz9R2WOS&#10;zLRXVu+VzlDkfpVIR3AmO6BsDoT3r8+fDnxA+KWjajapa+MLq7s0lGYbrLggdsnkV9I+F/jR4IvG&#10;tINb8I6hp0u0KZkG6PPr6is3Bphc95MLlWOwDIpRG6wDIzz60ul6j4b1DQLWfT/GmiXURXKmOUbu&#10;fUVeeImJjuf6AGpeg0zPxyaYNu6rRjlIbEDDA5qkQfPPJ69M0AScYFGfmzn8aaA2T8howxfO3gdR&#10;QAo3+ehEvSpWYGEDcM0wBcHANWraB33EwA4IwfSmnYRWQSG3lIizg1F8wzugYD1Ndhb2SeUu9UUY&#10;FaUdjoku9J7c524Dg4xSdRD5Tzs5MTkDPPrVaQMZ4yqkAD1rsdV0N4ld7XUDIuCdpPNcjJvCujWs&#10;quDg8U+ZMVgBOM44qRG+VcimRIDEwZz9Kk2DK84ppBcsL5ZH+tHSjjzEwMg96q4ZWGGbBqSN/mPX&#10;imIsZA8sBaXnIISk3Jh+F7U1mOeB9TTAk49KU7ucPUQJ3dak/WgBSOOnbmq+35wfepfmyeOKU9c0&#10;ARjH97BNHzfvQRT8DdRg7+tMBqYOMgjmgp++GTn0pwBGaYd29cyGgBefLcZOKyZ4la6ky7cOCOa1&#10;h0IyMUgSEpc5TnHy0AV4yRakYJ+XHNOGNq8c0MMIMrik58v7pNADx0p5X5Ewx5FN6xnmjJz06UDF&#10;OdqjaABUZzg8U8ngcd6Qg7Tx3FAEBzleO9DH94QB/DUrKMPjpgZqEhhICI+1AiRCCmQKkGCMGM/W&#10;olB2khO/rUoblOPrQMaV5xg0vzbvvGpsLtOZRUJx5v3SaAFHXpUT4wcr3qTJ3cgYxTTsJOTQA3IA&#10;6HpTWZBEPlySaXjIG8D1owPnJAPHFAyJShb8O9SjB7Cq5Q4+4OGqRThWBFADj948VGSPNI29SMVL&#10;xtbBqMj98vc5pMBwB3v8vQDFdf4ehzf27gnmQVyOD5zYOMkV6R4RiL3Vr+7b7/SsZblt2R6CItsC&#10;Esf9UvFPWM7hk8VekiIkXODkCq07lTjI4ArRaGN7g/lrDEQyHjmsaeRzduRCMeuaS5lcq4CYAPr1&#10;qmhcmTMR6etFyrFgbi33cUuDsf8A3aE6D5e9TOB5BwDnHrSEV484uO5zir1sjCCcd2IqBFXaBuNX&#10;7YKbiIE9aQHx1+1hcqmm/s2Qsy4fVZePxFfJt1NobeJNMivdcEcX2ePKjHIIr6U/a08yX4kfs5QJ&#10;KMrdSnB7ZrxO98P+FT4V08z6cbi6fT1LESEdu2PSumC0NZ6rQdbap4YstKurTw6llFPNH++uQoJw&#10;fSsO7n8VTafY28Oo3c0i3RJLsfmYnuax/J0mxvtOMaNGyy/MDzx9a62GWKRLS4hTbuj6rT2MbnHX&#10;+k+IjqoGoawAAqkoj8D8RXdafZ3Vn4X0m6s4ZVuBFmJ2XIYd657XotRmttI8jVZcG/QyITzIAeRX&#10;pVrqYfQdK086JBGgtIlQkfdOMHmpA4PV7yS6spJLixVb3+CRVwCR1zWj4U13xLbX0CzWheAScgH7&#10;orrNd0XTl8IXj22taXK6QhpI943DPpXBW6yDTrxl2b1hI25oavuOLsz6O0vVLG6XT3ivI+EG5SeQ&#10;TXe2NzNHd2qeblSuRk18h6NdeI4tKvLi30e6kEE+ZSHxtFeq+GvFcFyESS5JZOCrcFTXLUpNM3Ur&#10;n1Dp2oTB7dSQUI456V3VlfEwwqW/WvA9Iv4zJalWJBA4zXoVlduXj5G4fqKxtqTc9Xhul3x/vFOT&#10;61vW1whCAvhseteYQSyHB85scYrcguyktqrM3Uc07Ipo9JRlMDjy43VlIdG6Gvlb4z/Ctrp9T8Re&#10;G9GtlvlhZ7uyjUATAckgf3v519GWl2hEeX/hFb0EqmMNnIZfmX1qoScXdEn47I2qweLtZ+02867Z&#10;2V4mQhkYdQVrpbW6v3sJXtfCoaQxnyw0ff619rfGT4WWerW+pa/4f0q0i1WKMyXVmigJeqOTgdA/&#10;86+RItTe01O5tpfBU0Mqu0bK0ZDI68EEdua64S5iHDqcZLqPxSE7Wx8J20JaQ/MZeB+ArS0WL4kL&#10;4kLS6pLdBV3eUc7cHrz7Vq3LSyTXMvnR+ZvB5bHH40v23Whp9wkWrxx5iwdo5P41UjOKLcut+MYt&#10;Qk8i3tXQxlTGR0Pfn2rJ0yLx5N4p1m/n+MU1rbxyZ+zbywb25NVI571bV4HniBaU/Nnk5qHUIb1L&#10;bTliublt065AY4/GgLm7eRX+oatGoklbJwzsMgD1rsrI+GNL8J2MJeyllfG7bGODXNWWorbrFCbW&#10;14tRnBBNZ806y60ziGJgLkHZntnmk7jSNC9n8U3/AI/ureHSlhtECGNwfvDvmr9zNptld6YbjU7a&#10;Vo1+cjoMUPeWQxHbXqq8kKhyvJWuTvtPguNceK48YeVE6HdIxzj86fqC0PWNH1zwDcWLXEtl4alM&#10;ULcyTISSOg2mvGPHHiuzOvcaTb2ryTskFrBH8u3+8SBjOK4zVfDVpHqj/wBmazfXp8z59rlAD6+h&#10;rIu7e7STR4r/AMRQtsk+RGUFl9t1SpMu2uhNHdW5uZSmh5aVw3mu2DnvWyCk0+nxrKm8pg4OcVnL&#10;awTaxpEarIoK8sOMCuguYdE0zRLd4JJJbhwN7E5xQBj3Vg5uzDNDmMnjBqyNHWz0G5ubaPpFkg1q&#10;WLRXL+aZW+VAefWuc1m/8RHxfawi+kEAbHlhMBhQBdsbidoD500ix/MTx96qv2q2m1G8jW0CKGOC&#10;abJdTLp7rJpgCpDkbRk1P4fs47rw346vprWaOONwIAwxuPemgKLz3CzQQpch1JOQBVp7ayvvC9xD&#10;c2O0q4xz19KqwwM2uXCojAljgdcVNIb6IEuCu2THTrQBTtdPu49QEUcmyHgYXgYraASGdRsifCcj&#10;NSm+sk0FF2OZ3TnArKcXLYkMMynf/EOtSlYd7lgSLcTXZayjQAnAFWdPks1u2jkiQqegNVzGywRE&#10;KckDIpv2cfaLOY3HU8qD0piMvxFa+Im1JZ7YziBByiE8ip9FdpNJmRtMmV06u2eTXWyahpkOg2ae&#10;WHJOHHrmsJ9T06LxLJFD4ZjdpouoOAtFhEkkUjWxP21DgHK5qraKVvCJIyqmTKk98VPb+b59y7QM&#10;qFyQM96qOt+dTuXkZTAWwoFMo3raS3n8SWkUUEjuZVBYDoK+uPDNubb4S6VGbJUd7FWwRz0ryX4Y&#10;+HbMaVJql34fLfvQ8MLjl/c+1e2zzK9wz+SsYMYAQdAB2rFoatuVizc5PfrTRs3Kdw+lIzKUPTGa&#10;TMO8HkcUhnoBgkfzPm4q9bQW6R8RRtnt6Ujy2iWZLTLuI6elMtrmyWeIi9iyW+7nrU2NEWblGOmK&#10;v2RV6nOKzIxfjDLYTsqnqK6CSe1YWo+1RbcZxSpd2i7UFpbYbjGetBRmNqbx6cC9ugOMc1TjvXkk&#10;yYOuetWbqCwkuZgYBuJ+7mqvkpGANmABxSsIcjDzV+ROW/KtY2KtoTShmJI+XB6VhhGNwy4fbngi&#10;uw04yLpSo0Jxt7mmxHM/ZdSS3aQWzkD73PSqZlZryQeS4wBXfSS2i2koNrkleBmuUvIh9ogZY0GW&#10;JIFJMCgoO/7xOauhMwqQ3PtVQD98AQQc8GtCARxnL3C8jgE02MhKyrJhnJ+WoLV5P7cZvOBCv0xW&#10;jO0JihYOhJFZnAu1ZVAyeaSEzSvLmJ0QAgnbzxWM32gyfLExAPNacUau2RCpwfWuo0+zsvsdzI1t&#10;GSIG4J6UkBx0JXa+7YPetGP7GNNlw0G7yjjNRy2qtd3G2FwDOdp9Kgn0y5GnXD/2lICycqxwF/Gh&#10;j2ObbVrK21i7V7FZiZiFAbGK3dG17TpfENmn2t4i0g5fhfzrzHVf7Mj1yYNqdsZQSAqOGwa5XUo/&#10;EM+k4TV57K33/PKi8kfXtTjBy2IlNRPpbxb4u8BaVpUJkvrK/vjCPIs7VgzOfUkdB9a+b/FfiPx1&#10;rcTxtG2lWDS58i2k/eSDsCR0FZdn4ekhm0y4Tx3aXbyjnz3AI/E1ZnaGzub0tZQSylMDEgIGa2jR&#10;5XqYyrNi+FoNLha+Muk25KsP9coJP4n1rrNTt7XUdH1C1jsdJt4zGAv3VP1zWHYiB9AaaaCPzA24&#10;Kpqnc2k99NlZLuNUPy7JCOn0roijBsztPstG0zxfqdsus3U0gjORvJB+g6VbjvtLGpaiF0m8klDn&#10;cvlkD86pw2t9beNLeZ4/NlS3ZULHOcjHNdpYGeXQ7KB/D9lHOZJDtVQWYfzqmRa5z8d/qsZc20Kx&#10;xO3zAxZxWzZ+J9Iht76G51q5Fw0J+QQkhj2x2rWj03xI2iTrbeDUk3lgA2AAfrVddB1yKKBr/wCF&#10;tunJ2yKQ5GfpSvfQqzRw082uS6vcXiWMssZvMqoOCeeOKpahceM4vHOkamPhZLCkUShnD/e9Dj2r&#10;vpRp9rLEjRlPmyARxUF/q+hm0sre91+1QSOBEAud319KaZJr6Pquq3/hfWPtXxDWzmNp8jG3BDZH&#10;T8K8t8Qx6hJcRWMvjCUs+sJi6U43c9favVUsrGTwlaNaalbGNrfjGM15Lqwu/wDhM9Qg/sK7fypV&#10;5KkZz6GnF32Cx7stjZWfwt8Nb/EGjXhXSE/eBFYnjuKy9I/sT+2JZP8AhT8DuM/6QRsCj6Vw+m2v&#10;ja2tNHurbwlLPDIB+7kueB74NdVdL4zks7KSfxtplnHJbEyQog4HpmpbewGd4gOkHWNSe3ltID6G&#10;QDJ9qxYz4di8E3sl1bytcuTtrJktfD914mnSXVLqd47j5SkpAY/hW/qNgT4R03/R4htAwCeSKEgM&#10;O2aURA22qNEXY4wcfnUN9azmOKSfWjIQ3zMo7V0lhpEU9nYgaokecBvatHWrKKw8HYt7WS83x7Xc&#10;/wAOetDsCG+FtA0qbStVkg8fSQhwm5tm4E1D4+vbSx8FaXpw1vUrtlIVCu48tWPpuoXNt4Nv7aCW&#10;WBd5YjGTk9cGq1hqsB8UXqXmgx3bOP3RdQf84oab2BBoN5p2l+HtTuLvw6t1IIFOx+eD9atDxTot&#10;zdIbX4RXauX+Uxxnr+FXpoLG5tZ5E0cLtB+Q/wCFS6VrNtpdpMs3ws0xmEo8qfaOc+1UkBBMniqT&#10;Qbl5fAWqpA6EucEYH17ZrM0jS/DMmqGVvDxglRiVaa4LbSPQHpW7q3izxnczzW8HhizitfLXcQuS&#10;4P8AKuOuNPv55tPmbXJIg84L4fG31pREat1Y6hP490yWxuLgsgZXzMQjY6cZxWpLbRw6JK91f6c9&#10;2YzhYwOPyrpJNNtU+FOmTQ39u5e05KTjcpA9j3rkNPtBL4s0ZXjuiC7AliTmne4bHOHT5Llnl+0f&#10;MZCCp7CtyytJ7WzgEaAAId5HU5rY1S0trDXYnF6oUjJXPSs26vIP7Pt5Ib2AsZQGBPr7UXA2NKsr&#10;ZtN1uZZDNMvJiZ+h+lctc2uvXHibVBLFr0C78YVGAC+lbRktrC3tLpvEkSzSWpJIbIzjjiuh8H+I&#10;tRu9M8ex3HijR5bmI/uXkhVd6HtRewtehxctleWvha4bT/tG5U+bcMcnvXPwS+PQJGuPH2pxLHlj&#10;hDg46V6Ld308niSaCa1tYv3hyU6fpUdxLBPpz2KRQyYibewX+tO4LzM/SJfEd9baXcXHieJ4okcF&#10;5ECggfzqG9utJ82QG/gYiY48qIYOPcV0Og2Vte6Pa6bNJLHFDcMGWM7SQT6iqOvNolh4rn0uy+GU&#10;Usdui4mZ8kk9efalfUCK21DU54LKKPUpI4MYZSOSBW/HqXhmw0pX1DVbFI9v3AwZnz7VyMM1p/ad&#10;nH5MihlO8gfd9q2bbRfB1w0s51C4MhY4jkXcM9+vSla40zBvb/wlfeL0OmaNq4hXJZSCFP4VJp09&#10;wvii5CWdyVUj5ZEOP1rqWttIsrEvDaWBnMR2LgDFc9Dfatd6+IFsrRJkuuSi9c0+lhW1F1yGVl0+&#10;5TSSzq3TH3aqwWGoXumsIdLuVZVGSAQCfSu11iO8svBtsZUid5YB8mOlcto+reIIvFFlENSso7Xc&#10;S6FRn86OgXKFnfjR/HFib/wNLKqSgMgPOD1PvXaXev2t/c31tYfC6CC08hSL9nCsxPUY9qzNSiub&#10;7Vbicafp0hgt2bMjgZHXHNS2cEd38M9GCaWLeWSd0kjjbhMEjqPWhhuc3J/b8XiQpFfRzQu+BHvz&#10;g0y6Tx7HeK9v8PpFhjx9odXyfm6dK0CmhaT4004Xmo3keTu38uMd6y/Efj+3+06jaaHpM3klcT3c&#10;keTNjrhewFF0NQuyZ7oW1i8mq6jBCZSCI/NBbjpx1FYGpeL9Ue4a1sLeyigMO0zSIGZv8K4K7uLO&#10;5v3nuLm+uJWydzscA+gBre8P6bot3BdtJrSW80jEQuW4GO2KhspU31KEtl4ti1XRdXj1Oe6h88/b&#10;N0n+p9MKex9q9BtdOuNU0zQJpNDkiV4dudmBz0qpJY3unSaSLnXYHtzcAlc/fHuK6DU9e1W5sPC9&#10;to+n6XbW1rEBK5IHmMRwc9sUNlp26Hn+peGPFNn47mgtvCmoXP7wEgcBQehz0xW4+mtYaNaXGseH&#10;o2Qx5aIS5x+Irt01/UIfAN/Dqvj7w5DK0P7m5V0Z29sA54rx/WJb+8ub4t8XZ7uCS5A8vZjijVoN&#10;jRuPEFlNZOuj/D6ytUhk4cxglz9auzaj4tuPC2hRz+OdLdbiMiSFbddygdqUTaFZfD3SrdPClvPM&#10;0GBs6knuSKwNHkaP4k3Bfw7fuILlCQ4O0K/XH0o2GaFzpDx6ZpUjXUwE4Oz5emKwTpMMmsXH/Ez1&#10;PITAJJAyemK9z1zUPBf/AAhlig1u2JhtgYI1TLMzdR+FebXd1O0Ee3S1DK25MJz7UKV0Qr31Odsv&#10;C+px30pvNc1SCKSTcVa6b5l+nauyOtW2naZNbadpNvdMLcIysBhu3Jrl57vWLmW5a41CYyFMElsD&#10;A9u1ZsDwx3c4bYpZ8glh1HfNOxR0cGpLLcXsdz+zbqURx89xGhIBb+daek6P4pPiSKfSfDshCwuy&#10;CePjn2NSWHirVrbQo1e60SbyxgExKS47Z+lSL43u21eBh4qbT32fKYosq316/wAqOhNzurW0+IVr&#10;4R0C+vrjw5ewzSyfb7SOBVkslB646nIrjbmD4f6v468RLpHguRL2OMLbzzH5ZGP3gCfSo9H8WX8f&#10;xH1aaXT7jUWvLcwyzySbUYEY+50FbNt4Y1A69p9xb/Ffwxp8P2l5RGsqbk3HPXrU67sBul+FPGts&#10;t1DNpltDHPaSg3m8SfZjg/w981ytp4U1T7drtvJ4xs2iTz5JbplCrGBz0966661PxNZ+N9NtIPip&#10;ZXaMpEsrSAq2PbOBWb4xfUU+FURtta0+UXs/+kiKcbkA69Oxo5ikmzzy+n8OReAmktfHH2i6S/aM&#10;wrb7d+DjIPpVnwboHxD17xhcRaZo90sSAfarho8RpnsD0Jr0L4aeBIdYuje3zOllC47YAA64Pcmv&#10;rLTH8N6X4a06y0vw5p1vbwoR+7QAse5Y9yfeoqVlH1NIU++xyPgvwVa6P4Z0Uan4j0+5u03NEpQE&#10;QZ69epP6V3TEedhZH2o/YkVjm6EviJmMkp3Hn5qnMq/a3TzMcdK5JVXN6mySWxceUi4jKvI2PU0e&#10;fIZWLKufUCs8bvtL+nansrBcll/OhAaKurzx5dcY5BqYtALWbESYB4wKxd7Z4Dc0/ex2KRjkcZoJ&#10;ZNNJeq8BjDDvUv2vUTDCZZyoB42jGfyq3CITHGHtxgDuafMF8lFjtVwG+9inZWAnWezOnBZrO2fK&#10;cmQZzn615d4u+Hnw71uG5l+xfYL0nKXNrgYPuB1ru2t5pbhFNwyYQ4bsKSEPDOqtIXwx+bNXGo4k&#10;OKZ8a+NPh98QtFjs7yANq9hbtlnt4zvQdty9a8/uNYu5dHFu+qazp7iRSNoKnINfokJonaQDWYwx&#10;BDB0ypHoQeK8+8XeA/BusWEjyeGrO1ucHbdWsYXk+oHBroVVS3IcD4/+z+M7+bSZE0bWdV2hFMoB&#10;VWHoT0rK8V6fBb3GgxyfDq+srhdpuEW6OU+hB719J/2N8TfDnw+ltrPw7Z61YxxSGNohiaPI6kDk&#10;187ag13d+KdfuNY13W4nWZj9mkt2Uj2yf/r1cdTNxszU0S08A3nhjWrY6XPJdNbqFkd8sDjsepqe&#10;3hsNHS6iggLT7+MnccnpXK2Go6VD4msJbGKWN4yylmXqDxWpJLJ/bzS/2gZHZ9/mHnaetNIGM1i9&#10;8VbraaW0mZmQ5DxlcDtisvStQvFt7wv481CCU3ALoM/Ouelaeo6n4z1JrWGXR7dktxtEkceCR+HW&#10;qslhZJplk0t7NFc7SVDxEL+ZosCLd3FoEuurdRGVi6pkSHuOp5q1caxYx6dJb2em2ePLAd/LBOax&#10;oo72c20MdhdFzkfIpq7Ho9/ZyWklxbXC/vM7WQ4PpQhFTztVS0vgnmMkiEuNuKg0yV/tQEkcwHnH&#10;IZq6W6nuzphQ+Ho0VV+U45asZoUFqHaFUOfug07AW7u2uZLoNBCCu35gORWzo9h4eMELajrscCBs&#10;7AoYyetYdtqE1tI3lyIVZSCjHJNdb4f1P4c+V4gXU9FvFuvKxaHBZW3fe47Yp7Bc5C/m8CWnxb1S&#10;XT9Juby2O3NqOfMYdduP6Vu2Xje8hu1XT/2atUjwcH903P406w0fSrL4s+HdTs9YtLi3W9d44pFB&#10;8vd1BHeu11PxKV1WdbPwzoLgQ4ZRbqOvXmlJiuef6t4z8W3sksL6WLVTGVMKZzz6msUQ6y3hlXZi&#10;UVycHjr71DdR7/FniiVY4N81wGRFP3T3FXo7nWZrSzsJdPSBd6gyucAimlYLGXbyTxakjiEYzypN&#10;T3l/qU4eLzLdI9mAI4QCPxrrLnw20WmJOnjPRboeQC0aSjK/ka56wvtBtfEN39s024kkSJgkPl8M&#10;T70XTGYFlDfRa3ahtV8xJJsbc43Z7V3dze65p3hi6Om+CRYT+Tnz5RvL+4z0rh7mVj4ja5Xw/wCX&#10;C10XWPzOFxyK6X+0Nbv9DJm1oPHFBgp5eAAOnNNoRzn9seNrnUbeW41GWa4WXJJyK7nTbCy13QtY&#10;/tFZraeLYG2Hkehri7XYNRvGa4Tgnge1bujanBF4lcjWI4/MnVck8Yz3pSTQrmH4u0LSdPurCKDx&#10;CtyWG7DIAygfzr2HwVbafrX7PPieyPiCygmbTAsUgIDI4HT8TVfxBF8MpvBWoXFx4vt59Qj07FqY&#10;z91m6ggVwvh7TZ49BuHtPiVawXclyTs+0BQPTik3poVodt4fk1Dw9qpttb0FbNDJLHFfqN4lDcBi&#10;3OPXmvS9Dt9LiiklT4+eEZ2ubouxliQsyk525PPSvI9W074oXPw51CK717Tb+JoMhUcO64HHIzXk&#10;2k6dqz3V7HJ4q1yGe3vgskIlYCPsM0/MhxufR3jfRbO68YeHDpXguwnneQLczRSBUQd2OKx18FaR&#10;9tsxN4j0WQxyJIyAr8rDnHvWFnxhpfw81uOLx1D5s9umJWk3Mox2rkre3+IG+/1J5NRuYmX94/nn&#10;n14/+tSuEVY6fxLqclt8V9IFi9qksVmYw0GAq445ArgprvUx4n33euapJNJcFlzISOtXbJ9Mk8RX&#10;KyW8sUhk4LNk5/GtW5tbOC+0qebT45lFwN4zzs707FWKQu7ltUtpBcXSBoSCA3Jqtf2sNxoasuqX&#10;iyrc9VmI/PFb/izVPAreHvDtn4d8EvcXrom+d32i2J+8PcmuWXTPFkUHnT6BBHDsBeVbgHk/7INN&#10;IDYEs1v4Te2WYsJIl8xlPJ+tVQNun2Mv2FSwf5WC8iq8PmqJt9uzdMAnqKuG822M6fY41BxjdQ0F&#10;inJZ6rc6gxjliYNHyrcEfjS2Np4oh11I7TTlEjNgO5yoNI8+obEeNyDnscVveGLjWLn4k6fG2mu8&#10;K2cpnbptAHXNFgZv23hbxAU+2X/xt8N2roN5XchPHPT2rFFzYL8Uob27+PDag1u+yGOS3yn4DpxW&#10;frUvhltR1Y28/iq6xeMo3NIFBB+Yc9hVb+ypbyw0f+ytAgkmMqgxNIFIPc5PpQhbnRa5q+rtqdk0&#10;OuqbfbllS34x+VdBpHjPwyui28d34VeKaGHb9pitflYHrnFc0umfESyu5LdtJ3D7MNzGLcvI6A4p&#10;mnX2uWl3dwS/BTw3eW7XBMnmyKpOevWk1fXsOx00R+GN5q1xcw+JruadCSY13JgnnkDGazNZ8HeF&#10;tes5ork6JLGUOCVAmT6HrVy/tdCutB0uXT7OXQZlDNIyRiRZPbPtXIRXcVv4lQi/vJrlGbbfIxVR&#10;/wAB6VTlfVij7ux4Z4++Euo6TFqF3onjOS+gVsy2zjEkf09RXhrGa31VorvS9RglU7f30ZHP419x&#10;Neavc+JQ91fXEkYf5AQQOvXtmodd0nwfquhy2+oeENHl+TAuY1VZEz05HNZuKaN4TPiQJE0l2iXy&#10;BiAVKnrWtpmravZyCKdZnjJx83PFeg+Jvhf4lsYbq90PxFFqFuGL/ZywEqD0HrXlE0s6Xgi1DStU&#10;tZ42xsniIBP1NZTpX3R0xqeZ3drewSanDLBqiRuZQcFtvNfSfhDxDO/hRbW6aAyLCoRyc5r44FvD&#10;cxxNGJA6rlWjf/CtrRdb1/T7uRTdTuEkHyuecfWvNxGGk9Yndh8So6M+7LedpLSMta6cAW4IUZP4&#10;1ZvbjVLbwzqQttI85miyBur568M+O9MnurKCeUwSNgDzD8rH617hp+pwS6bakX9sykDBBzXlzhOO&#10;56sJRkt7nAeItXYeEoTLpVxHcMGUrj7pxXi9wdbW6aYeHGLvqCAepBPWvqfWtN0q60OUNYWLBypy&#10;pGcj+VYp0TQ/7O/eaVHGyum05z0rSliFBCq0efYx/BMF1BrPi97jTWwLGBoXZPvcEtj6V29prOn3&#10;GrusUdmYS7RtyCM9DUFyWTRraMzECOyKxFUxwRzmuC07Rbuy8RXMtn4umkSbUN727LwpJycGpdS7&#10;ugjS5dzV8ZaNc2vh57vTZ4o43R2kRV6Z715z4V1XXLPVtMYa606pqXzRSfewTzzXveozWo+HmsC7&#10;tr52k04rHGkZbJx7V853lle20iXq6Rq67bsmVSh+7n0rqhNTjqc0oOL0Ppq6ubS80/TnEjDfboSu&#10;Pu+teJfFDSZvJ8I3kE8kscN3iQL1G7vXoWiXsMvwy0m4hEbloEVtvJrH8WRao3h+6jtzbGXzI2aJ&#10;zwVPWsaTcHqa2ckeXWyRw6ZopN4geS+gwc8jntX0jD9nFpYMHbzP7NixuHHTuK85Xwhpt54f8D3z&#10;3V5AIJY5HjB5Zl55H1r060l0uXCDU9PBFuqFnYL0GOM0VXcKaSPPPG3htdX0fSJI7uxhMJctLCBu&#10;Ud+BXM/DCyuLP4k+L7aL4h31zaPpsg2OSd7rxwO2K6XxhB4j0tdY1DT9amaM27ecA24KpHXHSuG8&#10;Kf2tIdEutM1tkupppTLKFyFz1496cWrWYqqRp2beJ9Q/aBmscW4t7PVpTcGSXHG75QM9a9P1OyuB&#10;DGzTQA+WqrtIxge1eV3mm6lb/Fbw3dyXl7ulmZ5yjFdxHJziuxudVsNQ0WCKy1ErMsoWT58lcHmt&#10;pqxhBIku510u106ZbqHEpw2R1zXk3iq7vP8AhONCvIbySPaS8QXjJ64/Gu+8V2mrXfwx8qK2mkuI&#10;ZIjCx4zj71c/qulr/wAKq0a4urKfzLe5tyCAflIxn65NZQZpJNvQ7nw1f6NrfwweS98OgXNogWaK&#10;RfnBHRsdcHqKzL6wgvrZ7RYdLKLPiJvKAKj0ruNEt9HuPC2rXmn6VbR3j6HEt8VAHmYXj5R0rz8v&#10;fQ646tDPE39olt3I6Hp+NVdDSK1x4PtBpN/br4mv0K2pKugztOP1ryi40lkvJ4n1S9m8u8I3sCGY&#10;Z719UWuq6fcfZiPC6wSJbqD82d+O/wCNVNR0vS72QzDT7ISbhu2qBUxqbofsmePad4WN3pGnSLLd&#10;RRRoDH+8wxb1rubWw1yCz8Pj+3GZoFIZ8/eHbNXDc2lt41tbD7XCrCIdW2gVoz3eir4g0qA6naiS&#10;WQYUyDBIrCbuVTdizaXF2RtlldXA4OOtW52lKKzuhBt2JyOBVi+fTxDp/wDqVcQ/MB/Sq8AS50jX&#10;IvtiK3knYKheR0tXR8369qV9L8W7u0XXbr7KNYj3xI20cH1FeshIZG01oLgeWbKPocjgeteUeMdO&#10;1CHxTerF4euG86RmeWNeY9vX86t/D/U7z+0NcsJtSle3ZgIRJ95G6Hn0Ndc4rlOdbnsUcd2JJ3QI&#10;o2AZpt2l7Po2oWm+Ri0J6xnB/Gprp2i8GasquyyRWxbPXtXM+Etf1SW6v2uvEtnJD9v2wr5QBGDg&#10;5NcsVc0nax2GgwXcfgl7SaXeyxsCSO3b8q5LVfENjpElylz4XvJALniRWxgeo9cV69axaZLFqzLf&#10;wjdYkjaRycVxXibS/C+o/DXQrG80oPPDLN5d0hw0ZPTPr+NaQsmuxKvbULfUo9W+FLz2etWk+2WP&#10;yJBjcvPKsO2K6KWzb/hC7+MlpXbQ2IOeh281514E8MXGj2/jOSTxRI1vPMCkQP3sd8dq7m6/tWTw&#10;D4oex8RLBPHYuEyN3ykcj8qUtGZ2Z802diq/FWzeYy+XFrcpGDnBzXtOqySv4BtFivH81niyyNgk&#10;A8DjmvP9Ohmt7TxWXtmkf7SSu/qT3rqPDN9plx4okgl+SXcCqMchiPSt5VU/kYRp2uzitU/tCL4q&#10;tO6SCV7FASeCMCtrR7959UuoZlDkOM7u9d74h8OWN/4k0+5PiOSF/JVfLCcNjpWVb+GL2016Jw7P&#10;86naB1FZVJxasjdJl2CRFk1BREVXyMAEcCsayS0XxNqjiMBzJ271c13VNEt/Eem2reZG0keJH24C&#10;HsPxrRstPimsBIrrnZuDKetJJNamnO1sY+rX/wBkFsxUEuOATyan8GfYbnXPiRdh7bc7Ql4w4ycV&#10;n6zpF1qVtfodVeCSGEiBgOB9a4HwydZ0f4y28Fxb3hWefy3kGSkgJ4PtipcboiUnfY9j1+S6gW2u&#10;JNMzbmQK7gZEYPc15n4k8A6xqF3bX1j8VpXDossMRYqjHqORxxXq1+1zc+CPiXYEIF/soNG+M5yO&#10;K8g8Da142PjyTw/JHKUVbsQOTzGV6ZPofrSpxe/Y1ewlpN4wS9TRdV0y7adLQJ9pGcFAMAj1x7VZ&#10;ey8caebGTTPiA88cl4N6zJgoM8jBroNPn8SyanNDqfhuJbmy1aQW8453rnuavahco2uXDSIFPyDa&#10;owP0rbSSMNUT+MLdLv8AZyvrgXbrLaCFzIiZZWPX9a8+8N3VulleLfeIZfOYxCIlM7vx7V7HbxSH&#10;wbfsuzZLpTLIjLlWyOODxXIeGdGsH1W5juzDGUvZCoIBLnPFTFaEN3NwQs8EG+SZhHCCCD1B6Vzv&#10;ijV9Y03w5osUN1Ekd47hpmXJhC9gPevSH0rUY7a6khdCojxjPbtXD6vpNzfWVvDc6c6mO9DxsRwS&#10;DWb0NIq5h+EtWa9OrxSXRVlZdjSDaX98H1roPEV8LLwxc7rqMSR2hJx3Y9K5i/0y6HifwtdQWsrT&#10;29wiusPyqy57gVf+IGnTN4Egv42nkjSzj+0IvJXjr+FZzipSNr2RT0bTftngHR9av/ETSTQ37H7M&#10;OmCfl+uK7iG906aGa3GsQNcG1AjjVcDHpXkfhrxJaw6FZWV3peISSBchuMehHtXquh6dpc2ueHr+&#10;31WJ44kckKR82fWtZ07pGak0zf8AC13daTqfiK4nWIJOcDI5GPSvUtN8TaQ+mXrGy01i8TFnLDfn&#10;sMGvLtbhWbQ5DGoLQIxArhdJuEmvvK8o+d5pKtv2gY/nXHUoX2OulW6n07o+vXcmmXH/ABKnjdJW&#10;4DdV7VvReI4I9PuTKJAB97LZrxTR9RkQRJLIgIO0sDwQKyviNq/2Xwn4HWx8kPd3ZWWQnOwdOPep&#10;hT5Wi6k1JHs9rfza140Ek2kSfYLG4R0hR8Bjnq3rXoy6x4en8U6PALq4ik8jbHEchRjt6V4/4Gvr&#10;a1+EltAYfMupLRWnlPVyRwMdqzdRv9WHi+OQaTLHmbKKiknjvmnN82/Qxoxtqe538920rqxKhTgE&#10;8DFcRquraTZli928hCkuQ+cewFchqfiHWrzwfaQ2+oI1wtsyIyfw9jkjvXnkFn4mW7Y3c8sm2Ysq&#10;Mc9e/NRGKkmdEU7nvPhfULC71WG6jhlSM7iFcYL4rU1O9aW5vP8AQPJUPgR5zjHf8a8u0W4u1dAp&#10;CHeNo6A11jT6jLeSJLYRRnZ8jbs7qmFoBUjzakguAjSSeSAMHIqpvjmaWV7goiKfkJ5NUbyWGNSh&#10;mDOIXYkc7cV5Bc+J71ry78mxk8sX7IDu9Ditfi2RzOXKd9qMUjXsMkMzwjccxk5x/wDrpbJtsNz9&#10;ouIzubCk96xrW9T/AIRPULq4ukEMcAJYNltx6AD3riLzxBdHU7RD4fZEa4HlZfqM8E1rTotvVESr&#10;9j1S7j0lNNuJFgVpuDkDOao+aXsrb5WHAwc4rz7UtS8YvBYw6dDaLIxQb3wQAetdZZLcRabZpe6i&#10;kji2BZ1OMsevSlUgo+Qqb5yrrGp6Vp8FxPLrGxY4CWbbn8KqeHteXUPDmp362jxxrcEQhjzIB3xU&#10;95p9ldW+qpcWUMkEi8hueK5zUdQ8JaV4e8M2Fh4TWaR5z5zCTCxinCPMbSdkjtIdVD3V0BAqM3Qn&#10;savRi/FuJvtO5gSS3qPpXl+nzaldfEHTmj065KB1Koq9PXNdn4hvNdtfCsQsvD8k080qhpS2BbAd&#10;TjvTd07Ec11cx/FNx43fV/CcUE17HBcswDbSuMf7XvWNpOneND43u4rvVFSCGVDAGfcXJ6nNbi6l&#10;rFxBoj6l8RrBoLeEbLaONQXb045FUry61b/hPfCVxDa3MVoXIkVifwOa7IaR1OJycmdh4ju1tvBf&#10;2S0YtcNY/PIF+7x2ryrQU8QXGsOW0aeT/Szsct97nmvTb65tP+Ed1KeRIubfBYjnpWn4I0Dxdqmm&#10;2cWl+C7mOKW7ObqZCqlSeWyewrWnT5loTOpyvUpWdjqcniDTbdNNuZppFASKEFifXOOmK928J+AI&#10;jJZXniEpHaJIsiWAbLzsORu9FHcd69F8O+HvDXh7wksURgu9TmiBu76Rckt/dTP3QParktxM7sWn&#10;Zvm/CumnhEtWceIzF2tEvzXca2scNtYWdvAkQRI4UCgKOgGKqqszeUEDlmPYVQJJuI+eN3Ncl8Wf&#10;EWr+Gv2NfiRrmnwwG6h09RE7DOwnHIHrXbFW0R5UpOT11O7ZtO/4SCys28R6aL14iUtt43EDrxUc&#10;qbLqUYII9a/N34GeNfFut/8ABTT4Y3mq+KdVlaeaUbGkO3n2r9LtUQ/8JLeERnBxgVTi1uOceR2F&#10;04j+3NMBI5yD+Nfkr+0vbGH/AIKZfGLCqA7wMAPcV+t9nGq3tiSxwCGY+lfmx8Z9In8Vf8FVNZsN&#10;F0n7VdNqdvDIYvmjAHDM5HQJ3qox6lUVeR9hfs6NK/8AwTI+GSujgZlKk+mTXpxLfa3O0DAxxVXw&#10;tolt4e/Zw+G+gw3YkFtoUSyuBjL4+b9at7WwTt71NrGd9WS280yTZAVsHoRmtCS5uZrdUM6BQAAs&#10;SbQPoBVa2gmdmxbk+5HArzLx38QvDeg302m6fDZalrIhxIEYGK0J6BiOrH0qZVFEqEed2R6Nqeoe&#10;HdI8C61qOreJbS3toYCx3H53OOFVepJ6V8bfET4kfEjV7OSPSbS50nR2uWjjWMkTOnTcT7j8qreK&#10;JfHWrQ6Nfa1r186vOWtrYZEcee+3pTrzQb4/B1rjylZBp7MCnUYGelcFavzJ2PTw+DUdZHlGn/ZL&#10;fxn4fV7C+vZJZtz5lIO49ST3/GvcNMskudQV47URQoikIa8n8ORQMbe/uIiircMoR+vBr1q0vof7&#10;JuXhj8tMKOtedUbvdnrUbbI5vxvBfw3/AIfNkisGBDgdq5rQdNuJNU12SdAqooIzyWJ616Td+TLY&#10;Zkbjy+Ce2aztJS1S8v1Z2IUElh3qHUVjR076mPDaWhm1F5YVRY1OMDrWDq+o3kXg/Wo7S9RGkOzc&#10;B0B9q2NavIDqq21op3u58w/3RXOaZo2pTfEG2e51rfaxyhxAF++w9TVRuzOUbCaNoAm+Hy/b9NDp&#10;JIWBcfNk969A02HwhZ+E7S3bwlDO8YyZN20+wqffMdQuw0ZRFhCqgHAA6Vz+oGaLT7qdrV9qydex&#10;rVTfKczgnI6ixWxmuLmZNMljQH/V7+wqLxJCjfD/AFZo7WbPlcJiuh8LHTJfhLPM2ljz5ZRtBPQC&#10;snxFqmnLqNnaslum2EFgcDFZc13Y6IqyPHrPSHupNJE1k4xeqBFuwDk969a1bwx4UtvDml2p8NWk&#10;ytDE8i8DLfWuLil1C48faAttoc4ga9BebpgKa9R8RXEb6FbyxBt8VmgYE+gpsUW2c6L6K0ntQsMU&#10;UMCJ8i9ABXl/iqW/vvj14Z1i3e4FvcqFRVY4JXik8QX2pXF/pFpbWd0JLq42tgHCqOpNd6ujGP4U&#10;eEiJF22VuSxI53HqaUE73Y6sl0IvCLapf698Srea12nT0h27j/rN3+Fat3DLHqk4M7MgkGAKq+F7&#10;mwguviDMt3CWlCBsNyxFX5Z9ySSylApkOAaJasqm9ChqGptZ6YzLcgYgNUPB0U0+p+J9SuUmAnuc&#10;RmRjnA+tc34oE82t+Fgl0mzzWLDPBPavRvD1hey/DBhLqccZt7Y4KDG/Pt7VahoTKprYp+KYbp/D&#10;l61tOCwtHK49q8t8B3UcXjLxI9483mSSkoCM8r2PpmvZbS0u30a+V9XTAYhd3euNl0WOz1rW59lr&#10;GJXyWLAjJ9KXs0xSqPuaF1rV9e6rPGvg1IURsIwfJwO/41XubuT7JBGRK7ZxgVmvqXh6w8Oa1cza&#10;xpscaoWluJ3Cqo9s9T9K+YviF8Wo/s2tWPhuMiWQNHJqTL9xTwfLHqfXtVxw85tJESrRgm2z07x1&#10;458I6Mk0VzrAub7ysixtnDFfTcegz718feMPFfiXXvEYa4vJ4LRHP2axhYiOMep/vMfU/pXHTPfT&#10;apcSz3d7LJJOWd5XLMxPUknmpVz8g8sYH6V6mHwUaWu7PNrY2U9FoiNFBQ/Ic55J71aVRsPT8qVE&#10;G4VMoGD8tdpxXuNCjHAHWpQBub5hntTgBuAxT1RN7gkknGDmgLEZVwGyh470oCfKRKcn2qfD5ZSw&#10;PFNIXcg8pR70ARgD7TMA+AcVIcBJwFXnGDSADzSfal42jimAwgeUcQgcdaYAQPvE04npzUbMBn1o&#10;AcWG4daYzqI3JZQBSRPa/a2Er7QUODT7aynutTYIkghEnU/xUAQJmWaZUdiwHAA610ujaVKZFe52&#10;7FbIXua39H0uyi1SyiFiCZXAZ2/xr0afwzrFteaIYNBmnF4yiFEbI9yx/h/Ghvl1Ik2jG03TZZ7S&#10;5lt4FVbdc7em7FeyeCdI1C80V7swLaxLId00ylSAnUAHrmr+k6PoujeGPP1K8tJZJREfsyNlQ3oT&#10;7UzxDc+J5tPS6tvEKJbrGuLaBdqhfw68UN31E30Luo6tpcF5fHR9Hhjv5IzDNclctgcHb6Z9q4+S&#10;Vxb6jHdX8jPu3b2+YljWdPqGnC2gljES3CKPMBPX1qK2tdY1XWrWS386GEsA0zrge+B3qXsJKxO1&#10;xdzQLarYGZzwpXsK6HT9G26ZpgvtX83ySWjhfkJn3rpNM0jT7KwcRIHlKDfM5yzGtlLaM2F2Ch3k&#10;g5z1p2uJyMYqh06FUgXCrwFGMAe1MihMl1AwYjD9MV0MNttkI2jleTV2C3QTSloY+T2pthuY8tpM&#10;yRHzhjirMNpMI3AU7iOuK0p4bgvFsm+VXHFakcV0IIHwuPLxn1qbiehzcekNNdZadSA3OK2YNNtI&#10;3AAzj1rThDIJGAGSec1bMbyJIwkA47UxXuQw2tuFP7lOaum3hNsF2xdfSmwLuDKz45/OtNUj8kDy&#10;+SuM5p2GZotkBx5IbPcCta001pFdioVV6sat2kSKi8dTzmr48wRSYLgegpXBsz1tkjZApDYOAxq2&#10;EYPF93gVZhiLBNwbvjjpU6wNkcyfe4NJEtsr4O35gQPrUkEEb3JG5gMcH1rS+zQsLcPIxwPyp5jR&#10;dpC4IOKBJFCWz6YnHLcYNRi2nVj+5JGAPrWwgQbNwYj3ps7TfZ3KRjAHSky0ZDWkX2hvlPI556Uo&#10;tnWBwPL9jjrVq1W5a/l3DJK9PSrzROUYF8YPbtUlaHLz2lwo3sw5PFQx2cLzoSGOTyM10dzGD9kB&#10;mYjHA9KjWD5l+VgM5+tHMKxSitIo74eXGNoHQjOa1PJsjbP/AKGobjnFTRhQF/fLnH5U0uA0g2r9&#10;aLhYyLuOQgiMgYIwAK3tDuL/AMu8iliY7MbSf4qz22hsle9XLG5Ec7k2qexptk2Op2yHYwU47gCo&#10;Jh8rYPQZzVRL+V3fZGWbPSp4xcuHLQgEikIvWEzCzk33B4PBJrTtbi1bX7ELdjd54HPTk1yFybmO&#10;6RSXA9hTY5lQE7ZCc9Qahx7CaPWtSewttQtVnghlzCCNr5FZV3c6ZLYyBLeJF2EHHauDjvS10V3z&#10;klf42J/nVO9n1tbS9S18LGZpF6+YFxU+z0KTKuvtYRWLeVLEck7s9jXk15dsdQkUXsbM0mAq8kVu&#10;XWg/FO91OUtBa20XmH5fOBIFbGjeGraxm3XWntLN5uWkds5NZcltjaL01Oh8JR30HhOBp/MLMCVz&#10;6GumluUB2i7LZ689KxrqeVNNCxxLwmAB6VkQPdPcHNvMp80ck9Kuw1BnXqUKNtVck9asxpM0hBj7&#10;VRsUbzyjQM2AOc1vrsSYjKH5Rg5oSCUbEqQldPhBc9eaekTmP5dp/pTZTLthBh25Awc08yhLVAJO&#10;SvNWZkizIkcgBTdt/Ksmd5JJ5W85856UkpXz0GG+YmoWZ1iYeWAcdaAuVZsngq3A6msCdlbVbFOv&#10;78VszvwnKhiDn2rnljk/4Sti07bd2Qask7qFofIhXyGwY1zjtV3zYykq7CCE4rEt3ZbIuysV28Yp&#10;wnEk8h2sFER6ikykQanLELBlG0tzmuCmDLrIKtyWya17+dhLcZuHPzGufMj/AGtWMIDZ9aU7FwRu&#10;RG5cIU2YC85OMU+a80630W5lnv4MKfmJOPwrk9T1XStP8NateX/iW3trWKLMkjtg57Ko7k+1fLnj&#10;nx3e6zPNBp8N5a6fHlUbfh5P9o+mazSZttqz0v4ifFF4LW70bwzDbNqU0DJJcpylsp64I6sf0r5q&#10;FtfrezT3etXVxdSzs8k077juPJ5NSaRaBJtTmDfOQSWY5Yn61bZbcyT+dcux3cfN0rZRSMpzvsRQ&#10;rGZFL+Tw3U1r2qWjm6Y3yIFIyM9abBp1nJawuuqyIMHOec1XS3gTXpIXvmCuPv5q7meo/MB8SzoY&#10;gw42tnpVxDYtqYjDFiHGVBrn5kmh1+ZV1NTzw3Wp4rhYFkk2FpGkHzUBY6HUL26thBBF4Lsz5mAJ&#10;WI+SsW8OpifTfMs5MOwxheDUt5M86WMrMTjB2g1cXUpW0tIjYR4CAKSMkUN3DYQwbobcbE3BBkYq&#10;vcQyboAt4VIXBFQmeRbu3K3JLFuRV3ehlhLNjI60gKkMKp2jLls1NKyl8GNVAFTTvp0djcbr7Lbe&#10;orDVrh7iFvJk8sscE01qBpsbUWzBSGJHPtT4oJjpzOk6FgMkVQw3ntiE9a0bJJhfSs90yKU/OgLF&#10;OCe+TXIg0DsTJgYFatyzHaZII1PGDuo3MrzskUQIUgOawzDqU13c+dePgSZUg9aANaVbxIIWN2pG&#10;znnPFJbxSPDMwbBC8cdaSJJf9EWSaQ4I4z2FWZ5ikV6EsgoWPgigQyFrVoLuJ5FEmcAGp1DRWy7Y&#10;/wAK5FVv38SJLJO4HmdFrqrdkK4e+LHyzhiOlMGitOjyxz41GRcKeAasaKmrRndD4gEbJLklznP4&#10;Gqasg1GfKMQX/OpwyNdIvmTR56YouFjTvpLy68U2klzf8RsuQP4sVuQ3UPmmOKBFzCBnNc08Nz5A&#10;k+1sQMcetTtcWMelWzbwspPXNAWCUQQ+I7oPKyl2JPPFdRp8sDaFcNFJETt6kdq5QSWc3mNNIpPl&#10;4BHUVLpc0Vvc3aeaWVmPlnPAoCx0DNYrCzKWaVn6ehrKGoqfEM8V3YqqqOD6irsbB7yRo7AH5xya&#10;ZqVlp73WnFpQm7G4g9KZKD7Va+bCtuigb+Qveo7u4cXcRjsC77hkAdKzL21+yalZMuoLIpj6g1jf&#10;2rLF4gUqCxY/d254ouOx3hnvpLNV+xoVEIxk9PWsbbJ9smG0Z3845xV+zka40h5BC8ZMB2r6msG0&#10;a/g17VRNbyFXnO1jk5o2BFx7KBr9Ga4PHUZ61PlI4XRWcfKQKt3kaR6fpE5u2/eKSQB0qlEVluI9&#10;qDJYAUAQW8bpNMWkzubOc1djN1Jq6xFwFyMZ6VrfY7ONHM2qQ/6sEANVeRbSSzZYYmVxna4NIBk8&#10;1rbXa276OG3AfMD0zVaS4T7VaQjVSsec49KbDbai19EZ33BM/P7VZNrpM0TbFcOAec9SKLgMgkVN&#10;TndLuRl28qD1rdtpNOkKMUaPIIwy1m6ZDbRXlyJFQBVPzE5p1zKPMH+jptDnDAU0JoY4sovFsoSw&#10;iJdhkg0+7k1E6jbKMBBg4B6iqrQTNJHMLeQ/OPmNWtURxo9hLDqOZAo3LigZYW905PLjl01syAAN&#10;joavRaNb39pdx/2mlsGXiUEZHvism3gln0OwctEDt+bI5Bprwa0Nnl6lKVzjCnFNCNM6Hb6fBJBd&#10;/FWK9V0Jj+UZUelZljcPHq+sQQyDZuwGFRz6fqEkFs39pz5UfMpYmn2luLe4RiAzZycUgsOYavDr&#10;cRQ9Xzk0+61HUoXmZtGeQFRu2jJH4U67uPNkV45njKHBUjrUVvMy3yfv0dyP4l4pXGNtItMuzJND&#10;rt1C4b50YlSDU1zdQ2pjjudSM+3p82f1qhemH+2ywuoY3MR8zZwDWFNbyzWLOl2GKTcqWycUrlJX&#10;Ny51nTzpyJFAEHsnSuOvLq3OoXbC2yXA78ioNWvoIYrWKOwjMvl847VyyTXUmoyyG2kGHGTS3ZXL&#10;Y0bq0ea+sGZG8uN92B3pwSHzWYA4GBj1rQMyJY27MhyU59Kr+ZbsoAiUFu9UMpyMmWJXA7AVc01I&#10;G1QPPFhBjHvV+CDTBpUgkkVpG5GamRIxbo32ddqydPWhCLN9aWz2SNFMqjb9zvWJFcxwy3SeUWJX&#10;AOK0bh5GvFlFwVVExs7VkSmBrmNxgtnoKLjHWktwdRuCXAHJ6VXmNs9/cMN5YNzinSGRXyY3G6Pg&#10;YoszB5Vy2Iwd3zE96aJKsD3jahcoLByo/iNWvn5y7EbuRWtbtavHeGG3jL7DkVg3E80c1yjWbb2c&#10;7SOlG4zVs5IW1MeZKQinANaT21q+rh1mjAXrzwawtODMJhJZMN5+U1buVulWNF80BnABz/WkNF/U&#10;5BFotusNiqtsPKjj9KzNNiRomkkQuzMck9quTNdppsMGInYx8NnOKlskji0li0y43ck9qAJo0gV5&#10;0ituWbr6VSuobkajEs0kqKVz7YrQE6x3+9IARjrUd7ci5jiDxhcIRnHNAyooiEBWG2jYYO9sVj3E&#10;UovGYFMGQDoK1dNfZFq0Ri8ws/HPSm3sJ/0VfMIdmyFzQIs2d/4w0mWyudO8favC5wQsch2n8Ole&#10;7eEfjP4ktrWzh1/wlDdoMD7VAQrqPcdDXge4CyWKTJYx4U46VW+zxCxRZLlyPMzijRgfop4X8dfD&#10;rWltxZfErR0nMfzW9ywRh7c/0rtJLXdJuV0KnnchyOa/K6a2ZZraW0vb2FgR/q3KnP4V6b4a+JPx&#10;e0SDTYh4me9tUK4hvCXyo7bjzS5ENM++THMs74ibbnqaaycNliOfzrx/wp8YPh/qsGnQ6pZJpd0w&#10;CkSMDGW9Q3+Ne22k2l3OnxS2uq6RdwtGCrQShiAfpUOFh83coBW8yIAH74ArqbWJVt4AVbIXnFZi&#10;QqL+BtknB6bTXQxhjaRExMGI6AVzVqjiaQVx7McL9KgeSQSOVPOKWQkbsgdu9RMV28hfzrl5zflJ&#10;luZjHgnHuTVe7tLKayeRHh37TnApoCnqACenNPRWBPzGrjMlwOTlt5Y7gkhxk9xxUJ2hzkgnA6V2&#10;7pbyJskgG3aRnHIrDn0xlW6Md3uBGQSK6adW5lKFjG42Dgcd6iMZwTz1p5WZGYMh+8aXzFKJ+7bN&#10;bpmdiAxyb1/enFSqWBwUP1qXgqvzClIBjUFR9adwsIoHpmnDJ3CgKQvUGnjOWJWi4WECtgYoIILd&#10;KXeQcYHSm7gQcfnQA0Fct836UvOUO7jNNwTEcdacM4XnpQA/nLEelRHOScd6l4w/y9qaCMdOKoBm&#10;DuUYpSDgc0ZG4cHk8VIATu+TFAiIgEDio8PuPAFTnqw2ntTTjAJOB3oGMwexpmDl+fTFTDqvNJg7&#10;yeKAK5++Oepp5PABHanso7kZxxULZyny8Z5NAD8jB5pBgx8uOPam/wAFNO7YeKQDzt24pjZ80/Mc&#10;Ug7DinZQMMoeaAHAjdS5O0/N34qMcn7n61IMeUPrTAacc4BzSHPl52d+lSYwxwvbrmmc5bigBhX5&#10;/wCdK23yjSn+HJFHVW4oGMAGVIJNNOdxynannuKhO4XMR3HGeaAJPWj+I88U08yP8uCfelweM5pA&#10;h6kmeXr94V6/4MQC/gO3pEK8ghVjfH5eAwr2rweALUNt/wCWdTbVCkro7a44cEsOhrnL2T9/ERKe&#10;ScjFaV1LkyAs33jiubuZf9NjB49MUmyYXQxyN4+c8nvSxkmSTbyQOah+VupB5q1bqROTggY/OkVc&#10;nUAKPlqRs4600sv2mNdudx6+lTSKPMi5IO2gNxibt6nZVyPaLi0w5yXH86iUfu5BxnFSxDCZIOfM&#10;G2hIGfAn7RF2Z/2zUtXdtlloEePY9a8Ig1Zm8wK1w6o7KQ/B4+te0fFyXTX/AOCgXxSuLmNXghhh&#10;DJuxuIA4rzqKDw7e+Ip/L0KGBZHKkLx9DW0LlSexhy3Gh3HhuVDoe6aXKqRywNaVnp+rWvgK0jX7&#10;UCAzKGjPAPvVKfT7rw58VvD13NZ2uoQSuWgjDAgZ9feus1jxN4iufC06w/DSytYpFVd3Urn0qtWZ&#10;vc5a0LvrdmrTM3lyEtXRG11a5g1KazvE2wxdOhPrisDUdC8c2/g0Xtpqlms0cYZ426yq1afh7Uri&#10;LwrMlxujkVxkY7nrQNsqQWV1PHM83ia4tDE5DyO5/lUkVvaC5ZLfV5LgBxukU8H1rU1K2a7WxCQz&#10;ESKd6RnGahs4JdO0G+hj8PyRlwcO/PX60JktHSWkcjeFtVjtNGBD22JcHGa5qGxubS5ikS3nDC4b&#10;cQPWtS0ubm38NymLUMu5JdRWDrPiZYPDtihvrSJnvVV2cDjJ96GrlXsj0DTPEy2mo6TDLffM8gyT&#10;0Fe5aJ4gsXSy3PFyBn5s4r5zsYPAUmk2lzfeKrGRmtFdlWQccZqKDxDpMfj2CLT/AA9eJbCTazs+&#10;d3vXPKndmkZKx9zWFxvhgdJI2VgMYNdInmMU/doeM18w+HPE00U1kPtkpjIGMnpXt+j67bzmEeZE&#10;GKjvWDKsd9FM63MIANdJp95mS5Ur9zGfauMjffLEyuvIrZgbEORgbiOe9K40d5BcMZshQCB0z1Fe&#10;EfFz4cW+tafqGuaDp9jb61Fblri3VQFuwPbs49e9esWsjZh3Pg461twXG2ZCTz0+tUpNEn5U3Vld&#10;rq95a6i2oW93HcOpDqV5HXj2qOKymWzLi/3hZMfer9A/id8OvD3iXRb+7tLaztNWS3JEiAASnHG7&#10;Hf3r4f1XRPEGkeJNa07UtGv4LhC20vkLIB0IPfNdlOSl6mco6mNHYW82rWrtO6BFyxzwadcNpqzy&#10;xNqjkMcKwXpXJanqerx2scMWmXhZ5iq4BH5mus0O7tbLRbIan4E+0ySMrR/7J9zVPQXLYW08O3LX&#10;d5cR65d7GTL7wcY9q5WbQ/iEfiHqwt72G3slkUfambO8Hrhfaut8Y+LbqzsvDCJ4ehtYbiMiEKcj&#10;j1NM8K68ZNE8UTXxSRRZkwqG6ccmpbKSNCSw0jSfh4CviNr69mTLyucbD34ryLWZ/Epvlmjie6id&#10;s7VfGzFdNqF7p13o+qm28R3kitNIGBUjyyO1cdHezxwpH9nLgMcuW6UnsOyQR+I5odNuxLZ3NsVX&#10;BVhyx+tTwwveCxubrRblIt+4O2eaUyaLdaNP5/g22uSqkowOCpH86km1bUX+GNlZJo1tCEu8Bv4i&#10;vYUCNG6mtEtIFtcbgmM46VlSl5LEmS4ZnHqK7Y2enp8MfDJS3ia6kgXeO9cPqRmhu7zMaqq4oGRW&#10;1zKrBTKqDzO1bVxPZyaWS9rE0qINr461z4W3udMjlgUsQeQD0NaiRP8A2JtcKOPxp2JTM21uwPF9&#10;oRHFKFkxJGR2rtL+70+bQYbS2uIEBVWZUXGMdRXGW+mTf8JJPcrcMEC8j1q9Em3VX2xSFmk4A5ob&#10;uNaCz31vasrrorFsgbj7VFeahY3FvpoeNSNwzt7U6/Er3QhbT8k4ACrk5rZ0jRNMhdpL+BUxAW8p&#10;m+Y/hSQE+ljw6l3DLJBalViGWcjj86l1bUNJkWUr4cwqJ/rlXg+lctdLpF3ea/BBcXESxzny8nHI&#10;roLeWJfhdo9s8UTyqWEkmz73pTGcsLtX1KBEuHJaQjJHSr7eaI5l85c4GCe1RO2nwXMzHw++7bkE&#10;LVyyWC80rUJvNKYHIPUYppC1HxWSto8zSXELOTwCRWPdacEuQ3nbWHRx2zV4xXBtg6XMzhG+Y5x0&#10;qrvvZJYdyzEhwFjjG5mNGw7CxW2ri2hUaw8ynk4XrXr3gPwjfX8kd1faRJFZwygoJOPMI9j2rW+H&#10;PhjVHZtQ1Pw40cRA+zwSL0Hqc+te6M9smnLFDYoqgAYXgCspTvsKwqw2lvoESW6Q7VtwpI9vQVmf&#10;vWA3SZIY+1SuZvMGXOMcgGo/m3McDFSWNAOTgU7C4bCHjFAxySRSmRQsa/KOetAHY31tdzWrBNw+&#10;X1rnxY6x/adowFyqqSG5r0DbsZP3bHnpVhZY/KVTYR4I7DpTemxpZHMoJ4dHLs8zkoc57VShaRpy&#10;++TO/J56V180SSQRgxnaT0xWbeW8VvbRHyk4HIz0zUNhsOhcNDDxzt61M7DegYoazox+4Vlkzk9A&#10;elBcKeck545oWgXNiN4vl+UDA44q7FeEW8aBRg5ycVzwlBU/uv4eDmlhkl82XMbY3daG7hc3JnYy&#10;43moSrmUjdnOO9ZM9wwZQsb4yM1chmBjhIDZxSBIxtbOoRRoYZOgyVx1rDttSaYRRzySBhIMjPWu&#10;5lS2klgEki/dI5rmbrS7RddZkhAXcckGmgNlHszaQ7ctmMY56UMy+SeB0qhb20qoFEz7ferjRkW/&#10;zyS4PAyKYWJbO4X7eQHJAbFdjAHOnr99QV7d6831GbTNO0R7m51SzRWYFVLjP5Vw2rfEycaHcW+k&#10;eGLl2VNrXbxkqvuAPShRvsLm5dz3K/vtH0+waW7v7DPUIZQCfwNeTeLPFd5f6RLa2DxWkLIQ0ytl&#10;mHoMdK8luLWPUtPlvrv4r6ve3M5LFGYqsZ9Avt9Ko22narbzwt/wmUohLnMbDPH1raFDqznnWvoj&#10;p9NtrCOd5WMzu0nLSPksfxrrDd6XJpl1ZS3dqu+2OM4/nXMG48LDwo7za9dxyDGPLjLbiPpXKWmm&#10;azrPxi8uy8XC1tnC75pTtBA9M9K6EkYNs0ZtD1F9fuHk8S38liZuEilI2j6irt9oUNr4Smv116P7&#10;GroMSTZbcfY816GvhnWdN0/SgvjXSb+CWIi4/fr+4x0PXnNcv4k0qyfwyinXZmQS5wsnyg/ToaXM&#10;r2HYxbS2uQmmSLqysjoNwDcBTXTNLZW9hBGqXDNLHkbV4rlbK0nTSG8rU5yEX7pOSRW/puqxLCYp&#10;bOKQxoeCmSBTEzJu3ud/mRC5yqk42mrfhHX7G18TX11e+HL2doiUjYqcHPB49q3La9tZpGaPSoxG&#10;C3LJj61f02zhudRMsWj6a0EbkySPhQv50dCSXWPHULaTcWOl+Bb4SvGfKkwQSzf4Unha8+LcXhzU&#10;RqPhSzmjkkZlae6+YD6NVPXNU8LWmBa+ENLku1BWORQPvev4VxYutebVrV9R8Y6kXnkzHGJCFUeg&#10;FCSQ9z1GW48PXdt5d74PAkDkB19a4bWdD8Oxy6nci7eXbEPLgkP3Poa6WB7c6CCNSQv5OcbemK4n&#10;V7vSpw1neeM3sTd3QEd0ozt29c02ri5rM5gazrFpqEKR6LrAt1k+fCMVx7HpXULrP2rT7RfsFszE&#10;DaxXBP1NegPaaNJ8GdKt4fiX4d8lLZNt75aMQB97dz3+tcZLp3h+S4nW08R2csQK5mQgHI6nAoVm&#10;Kz3Hat/wmsPw9imS7jt1SEt+7l3YH0BrjbCXWtV024N78TNQWIMdxKlQAPyr0OzXwhbw6it38T71&#10;h8gKSKSuO45rAurnwefijq8VrpyTaeTHtRDt3nHPIpW6gY1umkQaxogsJb+48uciWQofxNdnfWt/&#10;Po1tOniDCrD83bafpXW6XP4bXRVVPhzYW0KpjlQS3uTXNa3Ppw1y1gtmAiZstg9T9KOa7GclHcat&#10;FOEN1IxMoAIyPxq/9v1I6xFa3erkW0zpufbnFdPaWOiSQ27XGoDj7pIx+tVfE1lpg8N2MlrOGVUO&#10;7HPT3qlG6uIy9bj0e2OiyxaqktvcFQpAwferzaRYZ8E3MEICry3H96uYV7a68J2Ksir9nYlGLd6s&#10;i98SQ+HdKkGuq0TOQ8IUfuwOhpILG7PFqFr8SZnCn7OLZWwV4aqutyrd6bpTQ6PFgz4YntirMkmp&#10;XXhS2mbxdHKPJ4QKAUA61mQywnw7cpHdSMVjdvu+nJpdQ2LlppXip7ISQ6faCDyhvlLjI/DrTU0M&#10;Xst1AnxCkEyxs0kSr/d+hrM0HWdUMWqzxWtxLGJmR495AIHX2rpdN1zQYdcvriDwVFFdvCU2PNw5&#10;PXk00wMtI/CmneHNLe4+JWqm4nuWSK2CliSvB4FU5PERh8Rqlp8Nrm5ChcTt8vX29qW+t7+P4qeD&#10;9SbR9OKRicmMMGHz+3tUq3drJri48OzE/aPvJAcAk+1FgJCmoX+r28t3G8MbPlg3p6UzULDwfbar&#10;p5a5kYnG5Qx4967fVJNFsfh/YT3sbfabiDFnbqvLnHU+mK8E1aTxLP4ykdbFokeTI3HqPp2o9AWp&#10;1+pWfhqfVtERtRudrEFFLnjFdpo3hXRLuW1aLUJYtsaqJY2/nivN9Fhv5/Evh1ZtLYrbPhnz97Ne&#10;rX8Wt2WhWL6VqslsuwGVGHJ+maEgZyes+HvEo+JGvWNn4gmMduisr4LFwat6PbR2rzR3d44dmxJI&#10;wwVP0q8dU1SPSLueHxSE1B1A8wpuGazIJNSubq4Opxxh3fLTKeJfwHSnYVzdknSz+33MF1b+Wtux&#10;3KeWrn9IuUvZtQvZLFsfbSAHHLc1j6nb6iNbvFgmkNsQNql+K1NAiup9TtLVbqxhCyAyhnAGKL6D&#10;saGptZw6pAy6LAoaP5sVTstShjvLyJriJFkHykitrUbSAeJJEa7WWKNVwQcj35rm9Wj0V9QsfJsr&#10;0lZQMqhxSfkBZm8uc3pGpzFghwRVLwxBcJ401Ro9XuJ5d5ymw5T0zWuIY4rHTmi3iURDKletT6Ne&#10;3lh42vZP+EdsVlu7dgWyCSR0OPajYW5pvc3dzr0tjfaM8ZVG/fOxGPTg153rFi0fi9UtfE127SXq&#10;5whG3mul1Sx8f3WtaZeHV9NZhdF55FkAO0HoVHoK4TWPE2PE3iqGDRSHt2iQTsmPMbuQPahNR0Gl&#10;c6680u7ubeG1/wCEmuI5xAm4rKVH409p73w/4eCz6tZOsiZSFZQzOR78kVxtnqs9yV8xZyzoNzBi&#10;Mn6+1Q6lpySXVpJLqlySImL75sgD8am7RooIZrGv6vqEZkb4W3kCKjATYLgg+/SszQWthq8ivplq&#10;xKtkEDJz7V6F4Qv9GvfAHiHRj460+zETO1u81uDvx94bj6/Wun03Qfh/Y+HNb1mWawvbiSN0tgs4&#10;2xkcE7Qe9LRIet9jwXVLW2XWtQMEMgVrofKo6ZNLFFbW1/aM8+ug/K2FibAx0rpr68NpqGrX8PgK&#10;K5gS7J5PEeT1x3xXSaP4ujmtFFx4P0L5o/lk8teB9MUug73POdQvtUu/Ezsbi+YCFQdwOMD+VPtr&#10;XULnR9VVIdRaJmAdI3IOfbFdBqtxaz3Ximay8NXbRRSASvHAcZb0xWfpWo3lp4ghg3vby8MrlMjn&#10;pwaBaGJLYaTCVjufh54vgcSgLLJ5jqc/XNadtZaettdbJJArINoPWvTFb4o39gY18TeHYYBH81xc&#10;xIMr7ZrIv9K0210SVZ/izYT3md2IVBX8xRcSRzEG6K7hVrQ5Qggtzmr8/wDwkE+82+raao2fOuAD&#10;iuWu7nUhr4UXRZAp+YD0rr/C/hbVNZsL64/4Wf8AZVZiqlSc/QgUxmdo1qsnj2NZprRip5Z5Rgn0&#10;ro9Vt7qPU7UxWsYVUbf7V574n0ObTPiDb2Mfi+9usXaNM6OQVYHIOa6e4i8YSaXDcHUbuVZLJVdN&#10;h6AcdqLAypLavIiTyFhH5/z7O4rt7bwJpGp6N4VuIteljtpYiX3MVaIjsfrXI6NcayLm+tp/DMSw&#10;CQGSR26Htwf1rob/AFDxFbWuqOfHFusF0sYMELjGE6dOlDv0E7o19T8BeFLHwxdPF8Rx5jFUji3b&#10;2ZzwAB15rzfVvCviSwm82bwpqQzGHKqhb5TyCOvat/Q/ELR/FrQ72bw21/JFKFRJJ/lUdzjpxXse&#10;peJtXl+3zL8OdKNolsrCZ5ASPUYPpU3cdwSR85WEE1xfQRx6B4gRgMMv2dx+uOKoX2kXyeKNQSXV&#10;PEUQAGE+0vx+Fdtr3jvxa2tOunNo0ECfKzC0UOx9f8iuL/tHxHc63q11KmoXMsp/eS+ScewAHpWn&#10;QbII7S3V7S3Ok6k0zMQjtcN8xPTBzXZeB/BHivUfixd2c8Go21mJ0kvJ3nLLFGD91ecFmq3o178O&#10;joOkxalaXkmpwX4FtGEIZS57jjNfTuiwpZeD7ZkUqZYEbrycjvWdWfKtCoxubijTLLwtpem2OjLB&#10;Z29mEQDguRwWJ9T1rLMpYxLn5cnp3qO9mmfYzuCxXt6VSjODGc965NzoRpo7pG2yQ5B49aI3vDeK&#10;5Zmx1Oaq7+pwKnglAnfkDjmk4gacNwwluSecdAamE0cjEFXBz61ytxdZ1UlHbCycgDrXRWslsbOM&#10;+Wgcx+tTYTL3mFIowVjIUHvToMNclgzZPTJrKJUTy/OOG6Z61binQDAjDZHrQB0Ue825ORgDnmlg&#10;nUTfMTtJPGOtY0c8nkHELYyeM1ahkiFrEzSJu3HihOwmbyNDJEoU7SW5PpQ1mFlP+kq+eQR3qhEW&#10;IjIkODWjFszJm5GRjBzVXEVZIIR8wtAnvjvTEnmRFDWZZc8+1a8ckEjyLtTgd6rSwN5qn7SuzPIx&#10;1oVgu0ZrzotwGE6gZ+6elcz4i8M+F9c8O38E+iWMEkijZdwxKGU/1rrJ7WxdFADowHWqjTXkBRUs&#10;94VeTVqT6C5Uz488YfDDxvpV7cT2ccGq2gOSYE2yKPde9eVrBqdtrhe5n1GCHdh4JoSCv51+iUF8&#10;J76dPM+ZT91x/nNYXiTw74S1XSLqK98J6cHaIjz4owrc/TrW8ay6kOJ8QLqFpbXyS2PjSG5PBMfl&#10;fdPoaXUNYmu10WPUbCxlg88EpEArce4rsPGvwr8ZaZf3l7obT31kctJGgzLEP93uK57QdN+Hp8O6&#10;gNV8fanaah5RCQzxbfLYdevWttN0zJpo6GDxX4WsdNtmh+GFt5gtgIgF3FsVzOpeIPGGsavaZ0Ox&#10;gs47nPIAPtUdxol9C2mT23inR5rWTzNs4YEgf7vaqen3Gmx6jJb3Vkbg/awIyr7QST1pknZRW0Ee&#10;jvLfeI55TJGuIY4chR9RWBqkmkM0wi0yGO3RkHmGTJcn2rsLjxToulWdvYt4L0+dWsfmkLhj83bv&#10;0rzy5tdKvJNTvLXSrmJ5Ji3llztB+nSgDfvNL8Pp4M0mVLIS3ropGJeFB9qx5rGeH7HM9lGv7knL&#10;L0+lVkh1aJbCR7y9Y7/uplvp0rTlPii6Ro5dLufIjiz90g4oAwob25S8ZVE5Bc59K1LXUYhc3kcv&#10;hZnBQgOWwRWK0eoJrURi03gTYCHqa2NStbldCsHlihRni3YB5FDswOgsZfAP2axE+lywTbziUSZO&#10;T7E1Q8SSeDv+EfI/4TOa4JbCxLEVOPqK5zSLWwuPE9r5iXDOr5Xng4r1afQdGn8EBmtbaJhaH5Qo&#10;JbFKzvYDyXSbPTP7Y0t4/FupWamUbi9wWUA+x4r1S8svDi+F4Bb3ekai0sKgDCg7vr2rxO4gV/FO&#10;pWdrcyMEuimUbPJ+leh6Z4f8UweCNKt/JuA09wCZTISYwenHXmh6MGVdQ0Cxgs4ZtS8Y21lGVLG2&#10;hPmEDsMg1peH7TSbwRQW/iuCK1kGGkdMHArqb3QLDS/Bkcl94mSV5bYfLcNkjI/2q4dtM1qVJm0l&#10;9NdZAeBOqYz+NCuw0Otl8BIdQuJLP4mIIHHI2BsetcTrnge+t5JprXx5Hd7TukjMRVh9K3tI0v4i&#10;2isZ/wBpXRbNXU5g88SgfnXTW519LbWvtfxL0S5iMHySoFH54p3tuFux5fp3hyO4jtJbj4mxaajD&#10;EkcnzEY9CTxXVt4E8EPplnMnxwSQ7gdyXIBbH0NefXcWo3Xj7xu0HiK5eG2uABEp4mB6kfStGx0X&#10;UZtL1RrKy1cMhHCyt1PtQ1fYD1S3/wCEP0PwD4hz48ltrhrE+TK85mJIHA2k968l/trTZLTX5vs4&#10;ivLu6JmG3G7b0bPvW5o58DWeqa5B4k028e8UD7PFK+fMz9emKgu7j4fNruqAfDG2VShERWYcflQl&#10;bcXmc7ZiW8ub2STXb1yhwN0hwK9D0S319dK8tdasHiKHAknAx+dcnptppfm3pFwI0aU52noO1UNQ&#10;tbddWdf7b1OWMYzskKgD8KGrjTsbFxBpsHj2/wDNvLPzo2JcIwIOenSn21j4k1XX4YbJtqmXDSOc&#10;Kq+tY62GnPaWcialIm3ltz5Jx613Ph6+e50bWNPtGktJTAQLoDHI6c0bBcfqHgjT9P0+e4k+LMXm&#10;eSCUSH7zegI96871K31iGFmGr6jsZ+EdyQw7GunfUPGMfju2sdU1aC4iiuxlo8NxngmtTX7vw9cz&#10;2cH2MHZCvzrwKa0JicXYyM2lDeytIijcM9KnWKO41BPPEkUUcgLOB2qUHQ7DW9LmmgcQ3GfN5zjH&#10;SvRfDSeHtW1Kf7Pp2nLaLEfMlkcAFR1602yrmdpn/CuDBEv2X7YAmCzTBAPXvVe613wrZXWrxaR4&#10;ejIY4Zg2Qh9M9619cPwPt9N1O1i8L6g053oBAWwzdCcjj9a5DTtG0+Lwb4mnbT3McUgkgiJy7jri&#10;pQrELa9rF5ZazZr8K5jLKuUkjtCBtHU56VB4R07xPf8AxA8UWtvrM9kscRka/d9iwFOo+tdLYeM9&#10;Xtltw/gDQVg27EjeEBmXpj1rb0/xB4Ymg8Y2l98Gbiwt77Spma4icqS2Mggin0Juc+2uePoPEUUB&#10;+NdndQ/bDEJGhBDYOOprttQ0iGb4YaDd3umxTSJGXka2mI356Y2mvL7XwtrU/wAKBqNh4pW+t5NS&#10;uAbX/lpGqk4/Ss+yn8cWKWUP9v8AiJIIpyUgmDMF/PORRy6aMLnQaX4g1Gy8YPBc+EJxpktyI7aK&#10;aE5XJxyxHevVLvw7p02ked/wqPylkstySo56sMg4rz59N+Imu+GbMwzabcKk6sq7ApDL09Kff6v8&#10;a9Hso4tZ8VW0QWFEijcLyo4GD349zUcvUaZz15ofxHh1CdJLOyltxK5iKYBCe9altom/4K+I78Xa&#10;x3Ed6qtGJN24Z5zjpiqb+I9UY3Utz4iMvmQYEKNnr9OlZujS+L/tXjxdO8JK0V8w+1Ry3HGOxAPQ&#10;1TuOL7nT/YvD8Pg2KdPHNvJM8C5QSjrjkEVkX2lfC3WPDD2OqeCdBLiEiOQALIp9Qw5rJgsdPt/G&#10;Dxz+EJEm87dg3JIYk81p+JJfCkHhe3mi+GM0bqF3SrcEgepqJNlI+b/GHw08VaHrsV54f1ltR0+R&#10;3Z7Z3HmwL7f3hXldxdWv9pWyXFtdxyiXEitGRtPpX0HrXi8f2hpSWs10yxQssZLHaM9c+tef6paW&#10;l9pmoTy/YkdmLFwg60NJq/U3jNrc4eWCExo8XQoCCh/ziui0HxL4k053TzrqeA4HlyOcr9DXM28k&#10;VtqWpot4pVJAPnP36uBIrq5vCs8cahQVwetctSjGW51068obM960DxnZzZVr6RHwMpI3evS7HWLa&#10;Syti0cLDdnIbPFfHqwmNrFVkxkn5geprp9G1rVbTUpo52n2K44LdvUV59XL+sTvpY96Jn2VbXOmX&#10;Glz5NqQIeASM1iwBP7Wv2jm4Fx930/GvGoNfs5dKuPI1vZKbchfmxyRW74K8Q41nULLUZdztcExO&#10;wxu9Oa4oUJxvc7vbxke9WOoTRwMJNOtGwB99Ac/nRq/2a+8OaqU07TEk+xsvEQ7+1Y+52itHWWEq&#10;T29Kt7o4bGdjcn5l5xUJuMrXLcbo8x8CA6Z8RfG9jdyp+9uy1sHPy8nsDWB4/wBWa2+J8dvHcXqu&#10;90jSqAcAZ4wa1PEtrfS+Kre9hunPlSggpwVxUIW11Vrc3FjC9xAqg5Ubhj3rpiovVnNK8WeiaDeX&#10;Vx4RsG89DG2nru9OleReO7fUn8W6T5NxcRrDdBvlnKbuefrXrnh6BxCsX2IrAkfzr0xivLPG4tf+&#10;Gifhs11bXc1m07RPbpIV+8cbsj061C+I2lbkO60CeG5+G8sEurWUqtYBVSSYEtxgg5qKzi0vStGv&#10;HsfCNvbJ/aAExL53Fj171ymteCb2zu7afSvGF08ZRZB5dycpu5x1OcVeuodfX4Makt7fTvIGh/eA&#10;EHj2qmjON2jrNdm0iPSzcXeqnyRo7kEJnDMvFeaeANMul1R9QMs5W41OUonqmeCR9K9V0tdOm+FV&#10;gJ1t7kixUOjAdAKjsRCkM4sdMit0B/1ZHShVGrojku9DZ1JHXTbBgqAbRwBWPJJFNp5t57O3MTMu&#10;3IHJrRmmZtAxLMeBxxWBcNGdLGCd27gjtXNUfY66S6M6fSJdMsdQ1NbfSVEtxAqzyb/lYDoMVz3i&#10;mw1O506YpdG2LsWSZY8lT16e9MgZEhhLSlyGBPPNacHiXQ7j4g6PpEsii4bT3PK8Lgcc1NKtrZml&#10;SkorQ4XRF1y3mvvtmu+YquoDlMZA716NY3tkD5iSlk2AM4PFcJ4u1CG28KXyfY5323TBiicqCfas&#10;jwFqnn3nj2wltL0WrWQkjZ4zkMPetZQe5gpmh47sdG/4Tv4e31xqt/DBPPtEiAj5s8ZNU9e8Nsfh&#10;9qFzHfajK8UccltcI53R9xW7PqX9raba6XN4SiLW+oERs64ICng13entFH4e1KCbyDELHbKZOnAx&#10;ikmyZcpw3w8uJdSXTE1HUVmazhaORycEcfLmutu7Z7fUZ/Ju5iPPP7xR0WuP0a68IR/GbW4LLR7e&#10;1SSU/a38/wCSR/4ee2a6TUdQ1S2vLtJdNgQmJzFFnO9R3BqnFFxn0Oe1aZV1qw2JCzM+GLr27/nX&#10;JDw7eN8YLO9shp0VrPdRtMnmAMrA84HvT4Nc0jUPGa2Z8mKX7UwQyNtBIPTNalxYXyfErwBOt/cM&#10;kV0PMCTHaR24HBq+ZqNiJpXuekXsFmy6iHUIX8POHB74XivlLSn1KHxj428vXJkSHWpQYcZDjPH0&#10;NfVXiCexHh7TX/tCDzpLYDbkdK8W8OwaH/wu/wCK9tPbwNHNbF4m7BsZpU7KLJd7no/hCbUJfAuo&#10;3ElsIkjcCGXzcmXPX5e2K07p7RWSQaipJYEj3rynw/da5afFTxLA1pcyWbantQgnaFzjgdK7rxLp&#10;xRreWw8dXDxyRK0sBT7mfQ1k1Y0jdlyPUx/wlaRCdpfMj2kD7q1diklin1SEXsq7wc/jXCtJJb+H&#10;UuLfSDM8c6l1JwzY610FvetqNgbi1geN0RA8YGSPWluilDXUj1G3gh02xZrVWZrwCT/aBNcgw02z&#10;/aj8APBEGtmiLOo9SK63UJd0VrHJJCWSVQx3DvWL4is4tN1vwTqjW0s1ubZhKgXJQkcGtIK5hNpM&#10;6/xDqF8I9JuBfWcaeaNq7gDWvpmqS3NrG/8Aa9qzJGoYd68fvIri98LWl3/aF1IvzNGAxAUemKy/&#10;Ct5eJ8YdGg8+8Kz3qqV5wADznsKbp2QlO2p7f4i0zw9daY73OjWjbdpV+ASfrVBXmsPh3q09tYGd&#10;EtCHO/OBjiux1iy02eZok1Jwv2BMr/dJFcQ8F9beGPGmmyT5SbTpGR2PoOKm115FJmL4C16xvvEP&#10;xG0+/S3t7qRy1mHP3x3APrVjULRP7SvoX8pSZm2ORkg14JDeeTq3h95NP1A3cOvORJEDkhW46V6t&#10;c6o93dW05v2VjaoqKeO3NDgyrofFq91p/iD7NczecC4Uc9j71zFm2s237VtzdWHh6aVLtCy5BCgY&#10;+b5u1XdWsXOgX0rZ3sVKyk5IPasDRfEmvReMIdNn8LWtwwu4lSUYU7SfWrhF20JbPXtRubS30vTr&#10;iaaGP7TMwRWPJbuK5ppop7nUnjgVlEiHjtWR8TEu5LLwsIbhwls0QABxgv1NT+F7bUYV19Zy7A28&#10;PlEjh8jn8ql6K4Ri5uyPVrKeP/hEoYygytuOMYrm78m3hlvI43+V8uAelbsAQ+HryMqgkEXDA81j&#10;PBetpGoxmFnyeg71CkCjbQ6Hwvr9hfrqUP2+5E3lqMFDx9a6O6UMsUTyRB0B5A7GuZ8NW+mwaTqJ&#10;C6Xb3Mr/ADgld7Y9uorVnmjS5mBuWLBfvetMdnsiqsdpHegCxj+bPznvWVfASW+qxI0WxrR0dSNw&#10;+YY5HSopZ71tetuWaNpMYx0rE1TUxpHjqweTSDPDOmHhzyc+laRSIk2jyS48LX1vrLQNrKXEMt87&#10;7Pu7Mn19BXsGgxx6b8M73yHZpF8vdht2Qev5VW1S40mfRJbhNOlt1W1ZtjNypI4FQeEvtcmmTReY&#10;rbp2xuOQAT3NXUd43REHdnWGW4kRZUumCG26Eeo5rxTxZPdaf8QPBssOm6q8f9pEv5SNgAnnJFe4&#10;G1v4dT8trEGNkJXng1mxzae3iK+t3vtCkXnfA+08DryfSsoas1loO0abS7jwvBLHdykNaqcOcHJ6&#10;1zXi6O6ksPDkXnOUS7DqSc7cHNdMYLKSBn0+/sHh87BWJhwR1HHTFY3iIsNJtttlKxEYAHoam1rm&#10;iZ0fhTxHYzTzxpeKk8MCI6N3xxXqtpqlg0FwGkhik+yOC5XdwRzXz1oNlYRx+eNPbe7ZkccE1vXe&#10;r20Gka3bLey280tkwjuCudnHTHvXHKDb0NIs6jRmWPxL8QhBEI4hfM0eXzuYnJxXYaXc28pukuLU&#10;+YW+Unvivn3wnq9+vioW09vMRLcPubcT+J9M17v4dlsW8b2B2wyrnBHHGaunR0CdRpmje3On27Bv&#10;7PuMqx24GOay4tcmfUd6WVwDjDZJ4FdL4mGnqGUpa5VMkjGBmvOluIEkuR9miIDcEVf1YhV2zZ1z&#10;UbeDwJr8sFq6yHS5OXOSCRXzVFqOof2ApW72A38rHj35r6Pu1sbn4fXInt0UtbkcdR+FeE6hpdvF&#10;rtnBBcFy8snykcCtqEEnqc+Im2lYueH18T6j4i0VIPEV4YmbBTYSuB1JHtXTarp9vF4rtrZr6e4Z&#10;AMuVKgH0H0rs/h7YLp/hTWXlWASSphWI529wKXxBPE+u2RXQ4mVZuGAAJPet1LUyimyjpFiEsppJ&#10;Lt8DGK2nS2FqrF3JCHjOaS1GbMgBQrQjcKwtQbVVv5YLHTjLPLExjUn+6MmuaouZnZSjyot3FxP/&#10;AMIzqPk71dbdgM+lcT4f0fTtQ1vxBd3+uwpb2s5Kwb8STv2464FP8Np4v1H4hahDf6xbadDG0gUA&#10;Z3kdQazNcgjtPi34Pktb+4V475xIA3ySc9SOlXThYyrVLHqekm4tpb4QaNboWOASvIXtW7PBcTaP&#10;fs8Q+eA54rI0C5uJ7+5X7EpAhXJJroby6hgs7uIXUJcRncc8DNDhqKM7o4DRtH0ZPFWoTT6TMyR3&#10;JZi0hIc9uDWhqDTX3jbSbOz8NTTHzMJb26knjucdq6LRNC8aazfWsGm+G7opLdYMzgqgGeWJ9BX0&#10;/wCEfCvhPw34fKotne6nLErXt86glm/up6KK6IYdy06GNSvGnq9zyrwb8Nbme5s9Q8TSLDYRFWi0&#10;4N887Dpu9AK95E9nBpqW1jo9hbwrAEVYUC4A6Dio7m5kmunJnfB6DsPwpkULHL4VVHV27V6cKSik&#10;jxcRiHUfYrsJ2YDbIc9c9aI7S6d3KwSkdyQa8j8f/F74X+G9Xu7MXH9qalFEfNgtGBETdlZumTXx&#10;P40/aC+P134svX0/T10Kza4P2e2aybOzPBLt1z9K11Mo05NXSP01mtbmOLJtmxjqOcV5j8b7Ke9/&#10;4JzfHu1VSXXw40yYH9wZr5p/Z9+M3xP1P9oKy0LxBe6ffJepiGQoEEZHXJ75r7c8WWQuPg/8Y7Fb&#10;QkP4KuwBjJO5D09amMrvYlpxZ+QnwCurmD9ub4JvHYxySf8ACQlRGWAyBweTX7M3LWhtluZdS0+G&#10;EaarPJLIFA9RzjpX4X6dZeKrP4l6u1tpfiuG7tPHV15Jit33qVfj7vIr7S8H+G/2s/GmieF21nxv&#10;4ptNGht1jtWuN0O9O7MnDNj1IrSo3J6G8oczTvY9s+IXxH1G512Pwj4DsH1LXr0tDLewqTDYxHhn&#10;LDjIFd18Jfh7o3hTwffXl7ePea3fnzb29n+aSSRuSATyFBre8DeCvA3hHwXNb6dbwXWqXCA3+pzK&#10;DJI3op6hR6V2o8+a6JaWR2J44OKUZ+7ZkT5YK0d3uyvPLPNqBbAI83t6dqh1G50DT/COp6jqmv2V&#10;pZQQ5d5GwWPZVHcn2rk/FvjPwXoLXUMl9DcXqRZkgt2DeWewJGeTXyN4s8UeKfE3xAml1G6a30+2&#10;mxZaaj4QA/xN6k/pXPVr8sblUMNKo7bHpfjD4oeJtRkvtP8ADOlXNjbNuj+1FfnCHqQfUivLNIsb&#10;e38e6FLdauZ994ZLh5TuZnPJyTyeas2E+nu2pWlstuZLaNN4jUZGemSK0oNI1CTVtOmMczf6QPl7&#10;CvEr1qk9mfRYfD0qS8zt/Ek0Fz4O0xrGGEsirjI6D6Vyh1a+g8M3ce1m/wBDIwxyoOORj3rrr7Tb&#10;mKy0zZEw3wDk8D8q888RSadDpM0K6rYvOI28xUcHFYxqSLcIo8l1bUdVe+s2j01IFbVMGCPovP8A&#10;WvVdI+0y6VbQfZOlujDB/nXM6Rp2n3Hhue+fUdN8tHbAeQAkj6muq0G5sTPcqk8G7dgtv7dq6pLm&#10;h5mUXytHQzRSNo2zcdwUA06xhijtLxQuWEDZJHWrR2xw3jtOxXyvlOKxrfUCt8EMZQs7BcjqK5Gj&#10;thd7Gdb6TcS65qcqW6AtcHLZ6jNdPa2QiiP+rJMgyfWpB8tmCjMGLZbB9aLyVk07SirszGUEnNbR&#10;lY56kGyxKbWPUSJbWNlaMfnXJ+I2N34f1OG1SLMEqZiX0PvW3qCXc+nNKL+OKNLccn/Gl8OjR4xd&#10;LNZWUjvODuaQc0ORHJaxf8PW1yvg60jlsriNBApGAcgiqF5oGh3nj3SL261SaSBPvwocecR0ye2O&#10;9c5478Yata6hd6XoTWS3P2ci5lADLEhHIHvirHw8u9V/4VNr0mpXNw4N6TatImGYn73XtnpThBXb&#10;HKVrJHTyJZprDJFYW8SoAFVR0HasfxFN5OgKTIwUxEtVkvcS+IlZLZ8mTiofEdrcT+Hlt9pLsgBI&#10;7VN1cu2hheFP7PvLre2ixq8chwxAOfxru7gK/gj4kxblUrpDlAPYZrK8O2NvYeFR5mzp8zt1JrYs&#10;7bf4vhkPiONLZtPmEkGM+duHHNNy1siOTS7PnvwtJfLrF7K9tfmOXVJByDg4NdnrZ1MxWTRO8cQh&#10;yM8AmuX1VvFNr8U9esVFvDbpqjtaqI+qsfWt55r+402xtbi4lCmAjeq4Iz3rove2hg211PKG1vV3&#10;+Ks1g+jqbh9QjW3CyZAGepNfTtncfZvAiWTOouX09DI5PAJHSvALnwfcWfjPS9Xj1fctvqAkQsxL&#10;TjOSPUYqt4o8bwNqt0IJnjMUaC4Z/lVMdcMetUkZXZ7bBLfDULtJ9RIVQT8h/Lp614V8RvHWg2Gq&#10;XNtL40gkkhB3W8Em5lPZeO5/SvL/ABJ8Tdfm8P6np3h6GczywFJdQf8A5ZKRzsJ7+/avHdM0K1ud&#10;Vu5dT8V3bGV2YyFyxLnqSTz19a6KGFct9ia2I5VpuUfGHi7xJrmroJ9SmgsYnIt7KJyEQf3m/vMf&#10;U/hXFxeV5/LqT2zXqMvhnwyonVdVuHw/3y2BWXdeHtLER8vWVJC8HPSvThBRVkrHmTnKe5xqlSvC&#10;Y59alVRjGKde2N7bXVvH5u5S3X1FOTdv5Xoo59asiw8A4HyGpQOfrSgZXpTwBmT6CgaAfSl4+WlA&#10;UqwPrRx83HpSGKM7eRTTjnpSE8GmEjB+UE9qYC5+cfKMY60wsMHimuyAp9OlVXkQb8vgUgJnfr0q&#10;mzO1xGqTMWJwFAzU1rDfXOookEMhBfliOBXe6PoSpcxMIPNmyMk9B600rktmBo+i3Nxq9sZUkKhc&#10;hfWvQLLTCbhookCsFOMjArr9N0TVUhjmsbA3Mysu+BD2759K9attC0FdK0O/1GOOIJbh5rKFstI4&#10;5AJHQetK5KkeY+EdA1O58XLHfWrxW5OInf5QzdAQT2FexHUNK06LVdDVUu7oIPP1E8qufuqh7Y74&#10;rE1LUGv7aYQwxW6xQkQQQrgqo6c1x9tqNiPD3iiOaBVmt5Cd0h+Zvz5NPpqS9TR1mW6iu7ZLnz5I&#10;JHyrF87fxptrqrLDHa2+lzXTSwlEiQ525HU/SqFhFrWsacF+yXMduHIDupGR6ivQvDum6Jp2n3Pl&#10;2SmVx80snLE+3pRutGCsc5o3hG2W+iudRWWRTcmRYQeMnnB9hXpMVrbLpt5stIEjEShFQYAA+lQm&#10;ZvMQiTPJ49KsCSRo0UNx2xSWhm9WNQcxYjOOatxofOhIJwCaZEr5yUPH61eUSOyhYGGB0xQ2NDSF&#10;LH5V69jUgGCMKfu81ahtJSzkqwBPzE1fS2jEhxKDjHPrUsZkQI7TMSZAoPStZFumt4QsRwD3rQEE&#10;QETGMbQOwqeGNyx/0Z/vcL60WEUoLO9kNyGiyPXNXo7OdVcbmIx69K6Kztrg2t4ykgBfSrEVnI32&#10;stdE4HT1qndBoc2tsnykBgeeM1bt7dlxvlzzxXQQW9sbO53Mq7Wwo9aie2+fi4/i5HrSbuCIl8gw&#10;Rr5Cgg1MqttPyClkhQWiHfgjHFalqtqdNG6U7th5qUMz4ZXGpW6mMAEela0O77coO0Db6VXtYN99&#10;MxUbVl4960JomWZCjHAHIHOapCY2ZwBhbXPzc0zbGYWzjkVKoUnczYGOlGxdsjBD170gK5A8rHlD&#10;FNcKbdV2NVhlHkryeW5FSOsKLbnzwfl59qBFJBtlQrDj1OaSQXIu5CSApAxVjfFk9AM8VUmk33LE&#10;z8AdKNikriMWG8mNMjpmofNby8bV6nk9qoXFwhSbbKRsU9KxYrrUXaQASMBIR0rKUtTWNO50W5hK&#10;480c1KiKQ379enc1gFrwSoDnPb3q/b8kbmcfL60lIcoJF4yWpnCedyXAq3d2OowQ6JNLA4ilTMbY&#10;+8KyWhUSM6XPO8HHqatXGqa9LYwW9xeRyRxIBCMY8sVVzOxeW9svLRV0shv7wqyNQCTrukI44rmA&#10;/wC8bBXOeeKsKpdgSwwKdxNXOpjv9OlSXzXjUhTTLa80Itdxy2ERZpMI5OMVykseLgbd64H51TzE&#10;16yl2z7UXDlPQGitBduyfZxwCMNVqOJG8r/T/dsGvNWuLlJNv9oSMF/2qsxaldJvC30mTH3NCaJc&#10;WegSOgnG2+kAA5G41nzOnmy77lSB0bd0rg1vNYk1IqLqYAsegpxi1x7hx9unAJ796UrJDgmbNzcQ&#10;pdzbrhThxt561BdanYwaTJK6IiiLLMKrrYOYEMmoMeP1rK1iyuX0E26o4YzqUYjg1k0bxkO0zxTL&#10;P4gZLa3uRlsfOpGR6119vqF4PE2miUuyu4Ix2rOgsNPg8I2czeH7QXJsgHlQYzgelVdMkmfXo94z&#10;ifgEVUYsUpHqjXMbra4kP+rHGOlQyM28DFRQiD7PKTGBtiGRUDyK2SHbhuKqxFyRpP3qExD8aJct&#10;Yu4ByF6VTkbdGmVHy1GZ5VhlUuMhOABTsTuZl1MixEu5Ls3T0rPglc6zENpwe9Vb+Z/tjHZxnAFJ&#10;aNL5xYyEY6e9DY0juYZ7f+xCipk7DnIqhLcL/Z+AgHXoOlUROywsRtUGPnAzmsK+vmWGdAI8cl2Y&#10;4A/GlJ23CKuRXjOzttJJMnAxXmHijxb4Y0a5vxd+I7Z7hIeYIiGcnsMVxXxD+IsNkt/puh6haXGq&#10;PEyzXKHdHaA8HBHBb+VfMcv2m61uSafVNQuJ5LotLLKxO4nr1pL3joTUdzrfFviDxP4j8SwT3VxL&#10;b2UMrfZLFG+VR/eb1Y1iwW0UdurCKQuV/wA8Vaton+1gG2dU2cE1dV0W7lXygW2mrUbGLlcrW0si&#10;i6/dMMqcZNTWsdm9xcF7s58zNSQwPI85LIFXOcnFNeKJfukbs881QjQluI0jmRZiQI+1ZKSvNJd7&#10;lcbD8p707KCCXhT9aljVRbSnyxkrzigCo6HahExJ3c5NTAIYijFfu+lP2kiM7CBv71NKsAVC0Zxt&#10;BpgV03AKBcEgU/cAyZU9afbvaSXrgIE+YAD1qW+OngxQreRmZmUkelADmiH2C3lCjk96Zc+e2nQB&#10;MEha0mjkfwu0ahd3lr36VQihvoxskCkAcNQIgt1hSIebbGTdIM7j0rXlS2ll0/bLGirGOAODVeK3&#10;MsV4Cy8e9PYQJo00fmlnAIyO1AyK4R4m3hUZVYcCmz3MRhtQLOTJAxiltlP9mSq1wWAPemtHK0kO&#10;1UABoAnLxNYQfPt+XkVBHNG94sce7J6Go58LIsZIySMVPHHHC4cBS5A49KBDoZZI9YVJLVi2fl96&#10;tXEUjSs2cfLytU4mnbxIHKR7VXOTSXN1cLfECBiS1ADBHKhZvPQ/N0NMMkjXKD7Mc+1OVLuWdWec&#10;KPQVZcLGYypy5iIzigZVDt/aCfulBFST3UZW3VLAtJuGMCqkXmB7lmkDfMSTmpV3eVO8cSk7TQBs&#10;hrldAzLdRD91ygPSqaR2ctnAGvwcZrJi802l40hmLGQ5UnrWjZzaK5KG3eKQDqT1pgLaxol7dACQ&#10;g9PSnMdt2o3HDPx7U4zFdQYCBMA9fWlbBZWABODj2pASxz6iLkoNWwAOGA61bWaTfAJ7tyuevrWI&#10;ssCtNi5Zm38irId2EWVHTv2pi0L7y20uowRCOTylPIY1p21toaec7aFCz4G0n2rMtLdHZmE0fHU5&#10;xVqGVl1loZY0O1hhhR1Ebch3WNvJb2PlbQRt9apxQXdxqapugyZRkk9KhvL90ubJUtcqOOKgka5C&#10;yTW80m7aNyhqbYjrNRtoV02C3Z4XCxLyD0rlzEyXblJ8DPFJZy6jMl8TLKNq8lj1NXYIna0ug6MW&#10;ycE8UAixDDaywReZLIz7OSW4qM+Ytw8UIQPnHHpVUiVGdHmK5PGKjUtHJdMokLletIDbvLhLfwdt&#10;jhMs7JhiO2axLOWdY2V4PL3AlWPqanthIYjvJOSS2RViU2T6FerJFtIQ7G6c0wK5h1D7NI6XKsC/&#10;Jz2pkpuI4INtx5nzAlSKSyeWHSYS120gafGCegrp5ba3fw5LLBa2xZY1LfNSsMxo7++OmFDpDqoT&#10;AO2i1mh2usrF9xOM9jWnNcQL4Muh9mtw6p82QOKwILi1NlKDp6A9mzQ2I0Ift51SQxyoseeFz1q0&#10;7ajHMdsTfdrOtPJa8BfxJtUN90d62ZLnZZ3G5A6rH8rY5poDNW9uUlJkAJD880rXAa8keOE8jJBp&#10;IUs59L12aRAMOCBnnioxJC2k3LxaYAysB160AjPu7li8+IUX1FZD3Nwt1bsh+ZXHGetS34cRXu6L&#10;DlR0NZ8DWCWbS3GpAbe3c0IpJFjUJDLPYyO0qYj5AzzXP3dzqsN3A9tqBVSCHXruqe8vmuIJFhjU&#10;KOFJ61jCC9PW4kPz9DSLRJGm+fUJ5pcMzrgtW8kNgmkT5ghJaEHdVOG3aWezt/JdgV7VfuYli0SR&#10;PtgZ042n0oEzGjmLPLDJZIU38N6VcSGDY5CJhSO9Uotm5mJwfSpGZFSRvOOR1GaQGgy2sghA3DC+&#10;tVxK66jbxBy2HzjPaqTXDrAJFXJ3AAA1ftDp4v2nmkkJ8vJGKBj7uaCd/LjiMbCPD4rIhZodXiU2&#10;5b97xmrRNw2tahNFo0qxmUYyOoouUP2qJvkywHHoaALN6DNBujiiVlQZFYSRHzypuGUE8mtho3WO&#10;AecxdiPlBq2+nfIjSzIgJBPPWmCIbKNYLa5Kyhsr8pBqF5NNbUkWaE/eyGxV+5fT4NLSOONnYgc1&#10;R2wPbKzW4JxxxQBoSXOmNp9ukMceUXHHFS2/z2rJMpIx8prKitIpLuIRnYWccA9a1rs+SumQBwzq&#10;nOBSA0rbT0fTnmVwAv8Aeasq/VFV4tjgMw+ZaiabVfJkC30qpjle1WrUGVLlTcK0nlnqKBlRGiCx&#10;RJGZHxyfSpJUiUhjEudn61ftYrWC1u2WNJJS5zntVGV4nnzIjIMnINAGcGhh1S1lEhLM5yvpU9w9&#10;pJe/aBdbWTGFzUiQQtFOQCyhxzms7UbeJbuz8vcckZANMRvNAsuhwzpexjavzAjmsx2YQuAC+D6V&#10;LjUP7MstkZEargqKZGZ0nut2nggjg0gQtukrwXT7QoU8AmozEZbiZRHnbGc5Na9s2mvp7K0ki5Oe&#10;PWsd2m/4TOGKKR/KLjLAdRTAyFs2TUXQ2rs5lJBDYwK7rw1rHjjSNY8/S/HniC2KYLRyTM0be208&#10;VFNbWcdzHJvVyIx371XYSSXFmGjkWPzQcAYzTsO9j6T8G/GjUH1uys9c8H2cmZ1T7VCNpQnuw9DX&#10;2Rp1zZXXg7QLmCWIxz2ispB4wR61+V6QWQ8TsVgUyy3cK8dua/T3wDYtH+zn8PYWilDR6BCw3dcs&#10;OlcOLhpc1pM6G30u8u9atI4MFmJ5J4HvXTjwTmFS/wAQZy+Ogi+XP55qDQ7hLXx1Z+a+2NjtLE8D&#10;PrXqVwZ/7IuWh8tn8jcuOhHtXPTjGSuXUnJM8jufB+vxxymHWLCcAcAnBP51zT2l9FcSJLppBD44&#10;Oeleh+I9Q8Vp8O7u5t3aFTKF3beVHQ1wkF/J5Nn5jmQ7Axz6nrUVVy6ouDbWpVI2un7kA45zU6gm&#10;3HyjGa6K3j8OXkaq8xtpTxk9CagvtG1u1gkkGli4h2ZEkJzx9BSUwaucze6THNb+al/FkDLJ0rKX&#10;Q9ScTGO1jYbeBuxmugWZvLkHmSr82Cp45qZZ5BNbhTJnHY1tCs0iXA89vLa9tr/bNpVzHk4GRx+d&#10;RRncOI+/OTXqrSW08Cx3UNvIgHdeRWFe6XovmMYL0jn7uK6IVkyHA41xz1FMG8nAQGukOnIPM/eq&#10;RgZJqaHSEkkPk6lF5hP3T0rVTRLRyhVNsnPOORUeMCMeX61r6hp2pW17Ikml3CEk4cZKt+NZH7xX&#10;5jerWuxNiT+9xSfxcVFnh/3q9elKpJJ4H50CJwTtOKiJcXGCv0pScYDJ9KcWR4umCMUxDf4h0p4J&#10;3N85owvlScijOd2FoGID8+4EcjmmDB835e/rSkAAgN3oPD4x9aBgM5+6Kf1hOGpmFIYjPXkZpCR5&#10;hx6UxDGJ3D5e3rSDG0DbxT+y/LSc5HFAyFw3lEBOewpi5KZ2k1aK8tjFN24XrQBW5352GnEjYvBx&#10;mpwB83HSkKDn5RQKxEOo9xS87m6e1IwP92lUDaOKAHdulM79ce9P7dKYwO/2zzQgE7DIpwxh8AZ4&#10;pDnB4GO9MOAwwBk0DH/MHyF6ioz9/p3p5Jw2enamZBUnIoAGz12mky2/BzjHFKN3zc+lSKFM/LDp&#10;SAtWy/8AEwgJUY3iva/DqBNE47wj8K8ZsQ/9rBWbI84ba9s0j5fDExwP9QtRcGTXBy78c7qx5lU3&#10;c3yDrxWnMc5wexqgejnZ3oZKK8af6Wp28bTVpAfm5J5qNRksdvcU/Lbm+UE8UgFKubmMDg+YOaus&#10;x88ZYZ2iq4zlPmPXpSnm5jO9unSiwFtckn3605mPmWY3/ds5T+VInc4qO5Krp+sNvPyeHLog++2g&#10;rc/Mv4jSC7/au+MUn2zKnxI68HqQcYrmJhPa6GjB4EPHO8ZrW1q2sJ/G2sXp8cojnxneG4Q+gfrW&#10;nj4PXOnPFceIdbln+xn7qMFDAcYPSt1KOmo5I4jxFNet8P8AwJcwNfTSJegyIylgR9e1Vb/XZ2fw&#10;Cq6VLGjyR+bEV5Ur/jXYeHdV0pZ77TZoVFs9+Vj86IcAHjk11mqeF9Ou5Le5sW015oo9wRGBz+VF&#10;7Gajqcx4gudcuNC8F3kKXsUUVkAYAxxJx3rO0+Ke+MzLpWwrHlxnpVbWL/XYr/w7pk1pcxESMo3R&#10;EDA64P8A9eux8Mm0gjvi8y+WyAvL6kdqegtSeBb2z0LRpzaTeXK7CMup529etRXl3JfWk25WVYYS&#10;cqnpVvW9YvbyzS3GmQrBAcRuFxx61S02eMabLEsEJJBDmkUc1pkqRtrNzcQ3S2vmMAzA9qqNp3g7&#10;VNfAk0qW6iIYxbCRg/hXW3tpq92lhY2+mxG3YnzGxjGabbWx0dDbWujRvIW+aUjOCfSi4rHIReC9&#10;Ni1HzIfH+vRosuRbOxb8PpW5aWel22thppZ7e3/idojyR/jXRDTNfuIZbq38W2sMkTh3jcfe+gNY&#10;2r6pdSNFYahJbuTHhXSIDkU2wSOqXVPDsPhlRDHG7DkSbu1dJ4d8RFrm0KXoBDcDPIrzHRNJhlur&#10;dJrxjCCTknt6VL4mjt7K80G40y3uYWhbbMAcrMPXHOKyqU7q6LU2j650PxJM01okjp2+bNen2t+G&#10;e3IZMMgP3uK+IvD2tzSW2kSF50fAye2a900HXZA9ojuPujB3cVyzjaxqtdT6UtrmIxW5GM8fhWys&#10;qmUH1A715Jp+pMxt8OMYHGa7O1unPkZkGB05pRQNHe28yh169OCDXK+OPCnhfxL4Lnt7qyt0vI7Z&#10;ja3aLh0btk9xWlaTDuV6dK14GHmqCuPm4INNStqSfmz4x8Oa/ovjjUtP1Lw+oYz5t59vySqOhBrl&#10;Yrlz4m06CbyESRMZYZxj0r9KfHfhXQPEfw5v7O5toFuUtma1nA+ZHHTmvzN8faL4p0H4p3NhqEVz&#10;GYpn8mQj5Zk7EGuuFTn0e4WRS8c22k3PgZoH1GEtGjG2cHkNj+teX+Gb6ytrTQ7G61qRbjz3Uxn+&#10;IZ/wreaLWrq5sHF28kCyHPPTFMm0nSpNdFz5cazJARn1NVaxLRoa1qejxaU32bR1G23Odid+/SuR&#10;sIb+8s7+UwXMMGW5KnLV0NgLdbi8Mht1MZOQwyGrTttRt31ExR6PD82QGA4oEUdD026FnJslLRmQ&#10;4UrWN4lsdXjczpDIAkoO0ZA4ruB/bUdzbmGIrHnOQvBrzzxV4k1iG6vbaX4byTrJfQhblHzjnn5a&#10;NwtY7bSbt/8AhXuj3l1dsr+SBsP8OPb3rM1ULcM8ySq0cqDIqN5YXstMA0y5Uy2EZMZU7RxUbRXQ&#10;+zbLtgC44I4FAIr6YotftSiP5Xz83pV3zJsTubhFQN370XBtIpLaN5EJJU9asXSadLpyeXY3HEQ3&#10;EdKAJ4ZM2bsJlC7exrR0i70ZLnVXn2K3lkRkrnJ9qyNGk0d7q6gctHtiYAt61nXQjj1F0kvVCpOx&#10;UgcYzSA63R7nTk+IGp3b6daytHIWAY5x74rk/Eet2dx4/wDEMy6mYWa2fy1B4yo9KwN88vie9ks9&#10;RmCOmJCpyDirkOl6U+oxzzWjO0aneCeufaqS11AwvDWpW2o2sEUuobbuLWHQ/JsDDPHNem6jc21n&#10;bNaG3gaYQp9z5s59xXmVzb2r/Erw2LSxs4Io/MBSIjMhPc49K7ZYFtotLaQh3Y5zIcn6c0noNdjb&#10;Lxt4YzL4eQSNB8uRya5C3k1+PWtZMfhqQQu3Bzx+Vdct5Ar6a10bdRtIUEjms+e7uJdZFvaaDOWk&#10;kAQKuSc+wpXGTaSLqbT9ZMtq0ecBAByx+le7/DrwjBFYSale6bFk5aMSrkn04NVfA3g65jh0y91S&#10;4OSQ6QMP5ivYbuUCGOKOVVURgbVHAFZt3DcdJebraJfMtwittCquMCqbmHzOJ1xiqmyPc+XONwNP&#10;zZ7pwJskL60kMlJcqCCSKgLY8zajE44p8bFYmxIfbNRs5Dx5i5JoAFdynMGM00qhZCQ3HQ1JnLcq&#10;o+lSfw/dHApgewMsbxSdM44qONFU8xg896xlmuB5G+YjGegq/FLK9uziNiN2OnWs/wADUsyTfvwq&#10;RptHeqd6rS2Mu5TyBzVjY7A7bc5I49aekd18glglCkdxxQBj2tsY4TmRiD70yaPmRjFuUHp0rTlK&#10;rLgMvFQyK7QyYifrTEVAijS5JBGoUDhSamtmEjKAsK4qldW11Jprqt8248Bc9KsaZpl3E9m0l1Jw&#10;4LHNIDUktHAgJiGSvcVVljWOCFt38XQVf1G8fzrWNH3bEA3VmPLKysptnIJHOKSG1YZKUbYfM/DN&#10;TxIXVSBkjAqeO2hW1lkluLZIhHktI4XA/GvO/EPjnwpp1xcwabp91qN1v27IB8u761UU3sS2up6D&#10;ePZ21jvuNStIwqZIZgM15Zr3jjffR2em+E5bgrNt81V+X69K8/vp/GOs+LtOXUbye2EsmVgEmFGe&#10;gNbZ0rxHYRWCqtpEjcEFQSR9a6IUO5zzrdjVvdJS+0/Qbu/1SYvJFyhl+VfbFDt4V03w5LANa8MF&#10;5EKrEoQsSfpzWZexai2jxq/iOQgxneFbG0d8VxL+HtNOqpcWuo3rlWLESS5w341tGKjsYyk5G8NM&#10;nWeC8is7vyWuNzIqHAzUd/IZdXeEW0oBjUBQOa0NPvPHv9iyWyaxtQLtKCANkVPpyT2/iS6nvNPM&#10;03SPK4wT7UybmZp1tqsGrWyf2TbumDkSAHAP1rZn1DwrFLNazeDpFmJBMsMu0c/Stu40fxBcxwMv&#10;jKPTt8ZYukXmZz0GO1cBd6Lq4vbu0e6M8skrAXG3bu9DzTSuBo3+p6ZbWV1IltrE0OF3RLMzFqfb&#10;Nd6nplhLDYXMFqnPku3JqrZ+H/EGm2e+61W1uPNU4h4Y47V1KWqw+BXmfU1hOwt5Y4wKLJCuVcR2&#10;lr5zqjFoiAmeBisjTI5JfHt1NFbxnzH+5/8AWqfT4/7WvpYYL5AiK2WdsAkdua1NO0LxzHrQaHwX&#10;BH5bttuBcghcdDj3oHcy/FMvi230yOaDwLP9jidfPYIVxn/GrOnXurX/AIVsEXwfLptsqL57CfmX&#10;3Fbd9qnik6H4k0vVdRs5PNKrnygMenIrU0zTLRfDGnQXK3P7ogpMMqBnpn1oFoLB4Z8MpZQXwlnk&#10;2xZDMxJB+lZj2vh281DUIX0iJZUtnNtLI+wLj61U8Ur400/y303xe32aTAkj2bwvofauc2atfeGV&#10;+2G4LCZS8seUJH4UON7MZT0i91SXxJrVg8ohP2t1gfruAOKr6hpcI8STNeTvMi9Mdq6a8HhiG18I&#10;yW6r9ojgKq2e+O9V4hdMl/LcOuwLk5GeKoRe0+LwnB8Ntdt08G3ZF2o8wm4Pb0HanaZoOnXGk+Jp&#10;LHNi6WTN5sk3yoQPQnHNGmnQZ9I1cvqckMUBO47D+lQJqPgxzqENv4tuJ0D4kQZTdipfkJFzw1B4&#10;NufD1zb6r4h+03hlmXBi2q23gYb3qk+kaTDe3Ton2aKGSRlBOf1rJm8Q+Fj4qsbSPwpLHsmUCRBx&#10;+ddrcT6RL4alja3kJexwvvxRqgucp/a2oXeizWkBaGNHYG725Bx6Vz1qmop49hlk8SPOQSFJGAfw&#10;rtNDHm6RcWCeCIoo4nbbPu5bPrUWp6Fc21qLhbyX5ckjHSjZhuU5b24n1O3tH/cqv3tnf8a3YlvI&#10;9BaA28ksRjO1zzgVx1gc3d48j7i04BbuK29W1bVYNG0e1tdLdvMXDMFzxQxnMzx20PiBka8kS2a5&#10;LZU/nXR2raV9jtzEC8LYX5zz71lLbJJe6Ytx5mDIGGR0NdWlvpK2rg2KkiIFUBwGI6UMDoLDRrFv&#10;D+pNHcGGM2LHeWwFyOteaLrVrZ6rq+k/8Imt4V89Yr5MAPu/wrrpvEljF4Xntr7w21smwqFjkzuF&#10;cpcXHgx9GhuLOK8EhnIVPJJOT70K7YlZGv4UisYvhHq+7RxJdPqkhSMHoCeaZqOji4tJnbRbmKPA&#10;JIJGD9ay7M+IYLtJYYpY1IywIyOa62C81q40kR/bBIhU5RV5Bp2GY9hpt9Etgyy3s0CHlS5Yj8K9&#10;JGo2tr4S0gLZ6ZHshz5bwgMT9a4nTD4ltfEsYjuHQFWIaQZUfga0ptL1q+urmefxck0m44jVdo9h&#10;xSfkSQ3FzaX7ancahrKqImBi3JwPYVyIXSbvx/cSC4GwEDg8HHtVvUoNfFy9nc+EYreMOB54kHI7&#10;ce9bK6XpFn4e8HTxTJLJKrFlDZPHrQNbGfLH5GvWn2S6xIR8o29D61p79ffSphqvxGyjpwUgxsX6&#10;Cs2S7z4hR10oqUGBlcVfjmllF6Db2Z/0VwDI4ADEcdaL2DclEPgx/CM6Wfjy3u5Afm3DawP0PNZn&#10;mWcekSI99+8UEICec9qwdM02G1vo5b25sxetdSsojmG3aTx0rTsLbTpvFs91easyxQPudVG7gewp&#10;p6A4mIBqkmpzpJq+qLslztEJII7UajpM506Ke38T63G7oQ67GXke9dhceMdFXxp4eS1vkFmsbo2b&#10;AliR9Rmuc1XxF40v7y9tdN06S4iNxgoloF+nPFJLqFzKsrzxZZaVIlzp93NEqNtkUFyBU2ma3qs2&#10;o3qW+uxiNWJMUlrz+ZGa7rQNK8WypoyTrZ2n7ktcNKdwjA7c9c1PrN38OrOHVo49RtJ9UNq6wrBE&#10;PmfpzjpzSTQraEmm31o/w98WzS+G1e4tosIxGBk/4VxNhq/hu28avc3tnezXKlxbgZKgt7dK5O51&#10;7xc+iQ6d/wAI0lmVunN4V6zgn5foBVGwkvZ/G1pb/ZbNGEg+aXHPvk0ua5aRa1a58TN8UdbltLnX&#10;bWK9kDEGRirewHQUt7p+oSaCJp3tBIuNzYAzXrt1Hp1p8JprubS9K1KS0EeYY5VBJb0Oe1cD4jms&#10;rjwQskEEdvJLEpEXmZK+34VCZpaxx8KziGCOO12ler+tPvzfLoc5Ml1KHGNoJyazNMubxNUuy9+0&#10;hhHzgpgH0ArZOtPNBDGfhXBDJHPlbjzt278KthYraXDcNbxxp4dvZFMq5TaUyD1+evcXt/hxpfwT&#10;geXwA09zLZFotOjvt7OcfMTzxivOrxvEl54I0hT4/wBBsbWQDeyBQ64/WuPjmh0vx3ZTLNe6zuhM&#10;e6SQ4cHgj2qH7yEWr3XW1GOO2074QXsEHnspClmDHpg/Ss6PQtW/tCDdLd28vmDCHICZ6fnW5H4k&#10;1uLWbS3svAOhabapKWZAgZmLHJ+autuda0zUvCNtatrEFrfIM+eiA7j2qlsFzM/tHxP4f0K4+0W+&#10;m3gNngaeIBhyw4Ytjt1rh01Iy+JrO9vPCxUJfCTy0Ge+Qv4V1UWn+K7q6nin8fQ3igcK6gEAdOaW&#10;bStYtbUSHw3G6xt+8bqAKSt1BplHxFe6/rIsRZ6JrtvFHCq+TA7Lu+uMUyLSfEtv4OJvNMEQEOV3&#10;z7nI9+prW0+/jTV7dh4/g0+Ld++xAHyPT2rG8WXqN4h8N/ZPE93Nb3AIDsxAfHXjtTsO5f0RPDza&#10;Pq8s2pW5faVEbEV1GiaJrkPhHxjdad8TYYRKrGC038A158LHShaafJ/bWxm5Khu9XUup4LiLydWv&#10;dm5d2HOKGhPVGrp2g+MNS8S6lFda1aW8vmsZ72ZhtTHTr61Le6r4j0PVbfT5/Hei36KpGxEUkjsc&#10;itK307xnrh0m1h1jRbDTZSGur77aFkfb0GM5rB13wlpMXjm6hh+J9vLfLbgAyzgg7enJ9aV76NiU&#10;Tnb69up4tQuGv3USSZ8peMisezihn8QPG1vfpE7DdI0pP5A9KbOurRa9PbvppkcSYzF8w49MVraT&#10;HN/wkZ8/RJEUp91uP51fQux0F5a6Pa6Z4a/sfwxNqNzFC3njzsEE9KxZdY1U6Y0d3Dqlm6TjfC5O&#10;AP5GqV4NRtvGmvTWPia7hj4PC7gTVmNdW1DTriS/feSwCuI9px60tBNXOosNE0/Wb3S5bDxNoqI0&#10;H+l3EjhfKKj+5xkmu2tZvDXh/wAG6o1z4z0zVboxtHYW6264Vjxk9c+teSww6Dofn3174gke3Azg&#10;TlMD3UdcVlaj8QPhfPo3iT7F4bnlvYXX7EX6Td2APbFTJspQue9+AdAtr74kaXqt3oli0saSzTkK&#10;MLn7oxXsd1OgknC7PkfCr6CuZ+Er+d+zDJrB0vyTf2o/dE5K7Rj8s1ZkYm/1RimSX5OegrklPnZr&#10;FWNCWQsY8OD8vNQbsBcjvVRXUOMHvS7iXOVHXg561Nh7l8uu6PH93Oc01XbbMdwJNVmOYsf7NIh/&#10;dcnHFUBMG/fZEKVdgLbZsTMPXnpWam4O2cH8alQsDdZ+79aCSX7Sft96ojJYEck9akSW7+1WwDOF&#10;Lc+tZLmMX4xMvJ5rWtp7cSR7kUnGENKw2zRkuLoeQmzbjGWz1FXIZYSC32znb3rIu1L267cBtmQc&#10;9az4lu9pXzwMH+VKwr2O1S9kQAeT8vrmp7a7VryXF8m0npuqpY6LrF74VWVNQRUII255OPX0qgbR&#10;LO9Ky+E78Mjg7y5wcd6OXS4r6nXQ3MAu1HmEt5nXpXQAo9sjedj5ea8wlvYn1BnWUj5AMAelatjq&#10;80CoX0ZpoznBVv6UDZ2LzQmV1WBiU7461C6ObWYtbcHpiq1te2txbyyJAoLdFIxircc7eZGrxjPQ&#10;5NMTM77LatqNoxVQyAlWHGPr61VuNU0aHUbKC51cJIXPlqEyWxXUCKwZZd0ygsnBB6GuLv49Pi8W&#10;Wcs+hI0sbnyJym4JmjQa8zobeWzmhhMWot93nzEI4+hrjPFngTwJrdpIbnQbS3uSp8u8tVCsD7jv&#10;XSxTI4k33luJDj7gABFaCyxrCgKkqRyc5qlLl2JaufGni34YeO9JtLmWw8S3+oWqktiLO5V/3R/S&#10;vN9Ls9GbxXbHUv7Si8uUbwyEFSOvWv0kgaxktD5eoQSY6o5B/SuO8UeEPhzq+nT+ZpFla3ePkngQ&#10;KQffHWt44i71M3RtsfC2vQ/DmfxDc/2Vr+rzSxbNzSxkAEdRzWbNcuiQRK8wCxDomK9V8Z/Df4ja&#10;ZeyXFilvf6f5oZzDH86j3xXF3upfZ9FsI734J6efLTb5nmANn+dbqSlsQ4NFXw/r/wBi1O732sMm&#10;6I5EyAj6jNaQ8SyNrpkNhatGZjvwAOKy5W8NXfgTXJ38LT25t0BHkgseeg45rI0HTBeXeopJOLQB&#10;/wB20pxkfQ0ctxK6Nu/P2nxFe3VtJbxgqCsW4DBpZdN8Ry+E3up7mF4wfueZyB9K1Bpvh62hdJLt&#10;zIIjiXzOp7cCuUae/Optbrqt3gykYLHGKWohx1C2thYRwaU7yeYAFjXLFvwr1PT9Y0qLwpb/ANry&#10;alaXEtmVgiMJPmAjn6VzvhuDQtO1qO+vLbR5WMWU8x1IT1ODXV6j4r8A6hZwxPp2jeZEriGTap2m&#10;i+qE9DyW806K38SazeaDo9whNw7yF23cnnODUEepfFBDayv45lhJm+Viuc49q3pNQtYLu4jtZ5ru&#10;aSU/JGnHPQVhX1n43m1zSWm8GT2kRkLAl8jH096Y07oua/qHibV/DHhy3vdPkmlgHzXSvt8z0+Ws&#10;YnUbLS9PAs9QcsMFVkI4+oq3f3lzZrB/xKy5IAGDSQ6he3MOJfC6xoV/1hPWhu4WsXptCab4cXmp&#10;tFqsUJizj7QxJP51z1m92LARC018KcgBy2CO3Jrs59WYeEPBlhG7eRbys0pI4cn1+lF3r0s+iyWM&#10;eiaWNqqPOCAECh2Cxh2p+zWkrCWIOxyyE1o6b4g8VWd7ey2fwvMkfmAu4fhgDnpWPc2cUpjP9oMG&#10;2j+LvU1vd31pBLB5DkbMcDO6gCxq507XPFjanPYGKb7PtMOMYI61jDT9MhsJiHkH7w7Qzdq2oLa/&#10;kimm8nygeSGG3r7VHJBaOGjlumyQefQ0JgNs47JbdfKvR84GVZulSypaiOfN+jZWnaX4f1S81CSO&#10;3u3EKzjfKxwEHuak1fThZeLb+CLV4bpYok3sjAgk+4p2EUFs2OnbkvyuSTtJrp/CcmmzeKbPT7nX&#10;obUvkQuBgOe+W7GuWSWPbcZlkH7sjGelXtGsrWSKdp9TaNBd7hLn5hg54NKS0GnY9Q1rw54Q03w1&#10;4mvY/HsqyNCfMyTKzsegA968qsNN1ma7Sed4IYzKxwx5I7cdea9CbVPBFuCz+OL25ka2C7WiLAED&#10;0xWUp/tO7MdroMMRWQ+XdNNtAB9VqYSdgKWpv4Hm8CxwXOmxrPbgiOTI+Yd+KwtDgivbuXTNGF7B&#10;tUnzQxVffJrotd8M2Vtoehm78c2MssuSZYmGE9sVnWMnh6z0TU4I/ig1s0sIDzww5ZvxHStLaWEt&#10;Tfbw/qFnHpKXXxK8NjdKRuVVZlP9a2rexttPsdVvJ/HzaiqxqUiEeBj0xXmMFtp76rO0PjfW718k&#10;qGdic9qsxXfi1J9Tt7uGdFJ/dK4zkfjScdBLUv6td+HdV8a6QIfClzaz275ChcI/9KNe/wCEoOia&#10;Y1z4YiFoqhYzGo4A7kimxXGorawEeGbKcI+TghSfx61tHxLeTWemWf8Awo6zcecqqkl3ge/JovYd&#10;rGdoGo3tpbT/ANn6pKnmoPNhc/IxHt0FFzq9zNr841HxPYwqxw2yEHH5V6uPDvhq58E38h8JWltP&#10;/ZhaOKKcHBxzyDXzvqen38PinesMzQpeH5WOSFzz161O4jv08Qy2A0mPQf7V1FvMzIyRsoHtgVt+&#10;J1vtZ8DeG7/xF4Ct7eG1j/dpJd7XyfbOTmsPwt4g8A6W+rvbSXmqXtyY1gsxa4IkHVc/Xisjxwuv&#10;6p450e71HRNc0+QvGx06KRjFEg6E44yacXZhYmstC0J7GeXTdAnMwXiF5CR7ck1D/ZPj221WSVPB&#10;9zjYWdFl4AHuK0pfHvwy0PwjJFLpZe8FqixxQENJOQO/92vBfEnxJ+J154l15rDxDFpdnJbMqQBN&#10;zKpH949yKnmu9i1Bs7HW9d0OSx1aRNRRdSgVla2V8lGH615UfEfiCbQ/EsN5qzeS+4KpXke1c5ZS&#10;WcWmyTvJLLfy3TtPcO33yTzxUk1xp7xOWtY1AGSw/iNDaNYqxjW8vm3skUlxGD9oYqW4xVTVtVWB&#10;bi3W9DNtwcHpWHrdwGvpI4YmVt/3lOD7Vi+RLJLFLLcu7AdzUXZfKhlyk8qb1uZTkk8HFJb3V9DZ&#10;7hM7bZMGPua2LWNCEWS7jUE1YvrDTI4YJY9RDcfdosUWLO/8y1jZrJl3AdT93FdKPstxYWrbgGBA&#10;yO9edtNDHb6ioDYK/NiobbUbyMkx61KIiTlCualormsepfYgpmaK7m3ogI2mrVlqF2mo25uIHcrI&#10;NhHBGPeuT0bWlNuqDWAHYkMrj/Gunhks3knWa9iUMcpgZrNxW1jSM2tT2/w14hS4tlt2v/LcAAB3&#10;r0A3zxS2rySpJHswOcivlKS3uEWSW31S8VQwJdc8eldJpfiDWI9JaG6SacAYSTPUV5tfCpO6W56V&#10;HF3Vmz6PP9lzeQ6X9sqkncC3T8Kh0+PwenxMtbe08TWMl3cITtkwofHUAmvMNDvNKuNNvm/tsLOE&#10;JSNpMY9ar6nLZTaevl6Pc/aoJw0U0cm1gwPXIrGMZLRo3lOL2Z9Kx2lxAl/J5TZaPDKK+cvGWt6V&#10;B8Z5Le48CSTT210gTc2Bh+rAnqRWfYeNvitY+JLWS41cX8BKpJbOmSU6cMO9aXiS78HX+v8Ag+7v&#10;fChRntmYMPvKx6A9zj3ojBxeqIcm9D1LTLTTZPhp9ssviNMy23ks9tK3Lb+3PpXWrBpt9o7201rF&#10;G7W6gN68eleT+C0jNrrge+PkeapiBbA2jpmvVVif+yzdJHDsWI4KSA5x9Kwm/e3N6S01OUv7nQfD&#10;l1eR32n3E0cgxFMudvPr9KxvDd6198S9ZMeoR/ZXIMbAY4Pt7Vd8RIuqeCdWt5njO2N/LBHII96x&#10;/A2nTWHh9ZrhHRjM4QE9QOlHMmtGU4NM9IvIbWO5dFYyqiHccetc6LeFlv8AFuwDsdnNbKyySGB8&#10;qN27PvUa7luJ2WAHa2fpWdu5alYxYrJ1vIMl1BPAPesC98NSQfEW21mPxtM0ouoybURds9N3WvSE&#10;ltLmCcbogysOV7EVeSGV7KbdCp2gbSRUpJbFSqt7njXiyXXLTxamsHT1lsLiKGJ9OMWST3YV1Ph1&#10;7EaveMLG2h823RwREPmzzj8K19YfT21jw5BdyWbbJv3YIGD9aXVbKZLPw49o1omQCMEfNW7ndWOS&#10;cWncyfFQtLFdM1LzIoXkzyq/exXOm71fVvBOqfYp70AoA0hjK9OvBrO8U+JtFXxv8ONO1Gdz5UhF&#10;1E8eFjLfcIJ659q9J0O4smsJI0NhtaNdhjUfd7dPajoVHVHGeGvCUMmla9LNtliiuVNzCZ9slw/Y&#10;5zkBawvHepXyfELwDaJchfItHQANnA9Ce+BXs8Wl2Y169mie6V5ocPtkIUntx0r51+I9pf2nxW8G&#10;rIk24XEx3E/eB6GiG42jnrnT4P8AhI9MnmiumjM+WMORyT6jpXoFjepHcaWvnzvHHGu0OxJUe5rQ&#10;+Hz2EmjfE+KeO2dClvjzEBPJPTNTavoqL4nvBFC0OF3bccNnpirdpbkdzT1JLDUPD9sYryVJkUfL&#10;u6VwMf2GD4qWafaLoyygAqEPOPevT/D2k2reD77ztfxceYcp7dqztT097eeKdFtp2iYkDYM4+tYz&#10;ly7G1JX3Os0XTtDkt4ZjpQAUqWU9c+9VvEUlva3IldI0ty6qQf4c9Kp+HNVYTamWsZMTFRIrDjip&#10;PFtqdS8GeIIYbwh2EflHH3SP8KypybWo5Ll2ZQWxN1NItpq8KebCMnGQAa6Pw5pdlpMt+Rrcc7Sw&#10;MrqU4y3WqnhqwNr4I0mE6pLPdJbgSzsMZ/D2rlPGesatpaWV3FolzeWwdvMaE58s/hWsHeVrEO7N&#10;3UdAtYtUtrg3Nw0bXjSMu7PJOR+VadzFZzaBbJcXUflPGFKumcgdODXCWGr+NNU8HeB9TtNFiktV&#10;vM3MfmZMYHqOK9Ae90S9jtyrWwdIkEiqRw30qpJryIjqeTeJtUj07xXoVrYaRazxRjE9uGAJDd+P&#10;QVBBLaW3izS7uOCNYLiRGmBAyjdetdR4n8PaM/iLTtThdo51tyJk3ZEvHy8VVj0MzfDuyMl6FmkZ&#10;yUHYdq2Ti46kOLuz0qW4ml8PwXMEu4tDGfl9BXPeIis3gu8kXU50kFkQfUcc1ieCtSvY/Fmq6BOP&#10;MMUTFJG/u12c1tbTXl2uFACspPY1zap2OqNmtT5Xgvru38a3qKLd0j1AcvGDkE89a9L1OKyfw5aX&#10;VtbEIkUZk29ifpWJ4y0RbXWrqVI2CvMWDgdMcmvSfA0Wj6h8JPEii2jwFRH5yScYPFaNt7mc7I83&#10;u7+dtFtrYyswZV2MT0rj7m9sbPx94akls7gkarD5mVOACR3r3O48L2I8TWaBVlRblWznH4VW13wT&#10;JP4tt5JPFFg1jLaLmxEY3Ajvvq4uxnJXOc8aoLuFWtNakm3WFtI8ap8qbRnhuhrpNPvtPf4U6NcJ&#10;cRKUsAtwSMMjIPSugtI9KtPBtlpc3hhZII7F1hnI+aM4457/AJ147q0iWklzAJPmlvWAUHg5PGac&#10;qalawU6jieraDMbzw3q1zEHJjuNrrnp/+urWoXUthZpeO8gVUyRjNZvw/TZ4c12PzBueNWkHrXdx&#10;W+m6gNYtJpYceSVO4dPwrmbs7Gq1Vz5xk1m3u/2mPD1/BeTCZ75Eli87CBScdOle26lJPBq0YN5G&#10;8DW0bI6nPJ7V5pr/AIC0qPxi5sdYvEkS+3mPld/Ocg9eK7O007VV8GzSz+IJriK2jRTIw5U+mK0a&#10;W4RbRtWzwteQFivUdKyvHemrNpXhO4tb0SSwndIpHpg1rWMcflW8otpiAo5x1/Cs/UdSsTrE1ruY&#10;TbeCR2/rU3sVy3OXln0u7+HxxDJFMbUxzREYwQMZrT8H2H2P4UeNozr8zPJMZYZG+9wM4q1qmm2V&#10;x8OoZLbUY4LnzBuZV6n6VW07/Rl022uvFcMs5gwOMBvoK0ck0YqLjLQ3bbxDp+o/DtIUsryO7t1k&#10;imYqR7ZH1rD03w1o50+/ae5vw7F9khlIOW/nXVQ6faQ6LdTedafM27hQOaqutxOoV7zasf3Np61m&#10;bJHM6Np9po/iHWIYbq5kSWdmkZpSQSfSuquYvO02D/iX8bScn0qpFZWx1C4NxcsoBGGZuuKyvEWq&#10;6jZ6XZCK3t2hLFS+7nHt60N3DY0bT7FErItwpyxJXHTFcf4juYZNXs1FjbqWu0TLcbecZqbT9Ttf&#10;Iid4GwwJGe5rIvLaTU/G+jCPysLc5wJAMc1XsifaWOgfwr4kgt9Su9L8YWM8hSAzhuMq3XH0r1PR&#10;LSWC2jcT7ttqvmPnBZiOfyri0udQsTHDPcylPKRSwbr6V1Gm3kcwvAt633AShNZNtLQp6mvrDiTw&#10;9c/6XKTt5Oea4+zWJpogWuR/pIGGBroLjLyxDdwsoyKtXk2iRaVYhoY3nyuERcZNLmZNrGpd6a48&#10;ORuA5/0LK+nSvMrfTGf4hwXks7MtvcsfK2/f/GvZdNl1Cbwlcme1jSNrT5VJ6YHFeU6rfzQeLpba&#10;ONH33Xz4H3Rn+tUpENJ7nd6ZdaVeweNQmk20L2ixjZ5oy/0HWuS1gXMniXT44C4y/THSptC8NlPj&#10;Dba+njrV0A0xk/s8A7JNw6ntxXT2sFuvie/M/lY85ipPBGTVxdh2Rkwxtb6U2+5JYRDIPc1lx3Fy&#10;nieK5TSSxS2kAwf7wxXW340R0+a7G7n5Qao2UKjcp08bHblj6ULcp7WPHdL1Vk+MPjWzuTfI087N&#10;CQhwp9M+9bs+nxSX+nXdzfbfKLkKT/OvQ9RtvCUFnPcGGzkbZksYwCCPeuS07TPF/iLx3pljpfg/&#10;U5fMugAQpCBP7zt0AHX3rSEHJ6HLUSRBoNxq7a9ffZYbtwzFYljUlnx7Dp+VfQfgT4e6xfTDVvEp&#10;urXTkm3QWTHEty3+16KP1r1DwR4J8K+GfCcAZLK+1R4Va6u5FBG/+6gPRV/Wuru7q4kk+aRsAYAB&#10;woHsK9Gnh1uzz6uLtpEkifT7XR/s1hpdlbRCLb+6XBIHTkVR3SNdhBI5Jbk1H1Yj1q4v2ODR9TuZ&#10;5gsUNm8kjH0UZrrUbbHBObk7sh1K60DTfBGs6jqWuWVtZ29tulmkbBY9lUdyfavljWPGXxj8afEC&#10;+0bwT4clsrETGJ7tjgiI8F2PbjmuC8VeKPFvxI/as8PeHdG02/Gm2viNoo4YWPl7FOGlkI4/OvtX&#10;wx4f8M+GPhzY6Zpmn24uHs1+2XQHzO/cZ9M1DbvoFrWbPNPCnwb+Dek+HtNbWNK/t7VzOJru6vH3&#10;K8x5PBPIB9a5D9pvwp4Ll/YQ8aalD4A8N291ZG3FrJBAqGNeBt465r6SjjlkvIf9Ydzcivkj9pPx&#10;V9vXw38P9DiN9qN1rUP2427bkt+eFJHBPc+lawbbKUpTkkfPP7Knhi71D9rzwxcvp94bXT7Rp7hx&#10;1H90Z96/Ui8mjXxNOwJICbFH+yPWvLfg54J0nwf+zrZxBIX1S+s0lvbkj5nYj7o9FXoK7qV2a8c7&#10;myWpPViqyTenQhh0j4cxeJNdvU+DXhEXN1cK88xgU7nHcDt71vNeSGKGOFIoYfLACRLtAA9hxWXF&#10;DK8yDEhB7AVleIvEvgnQrFxfeILR7gQ5+zwkM4PZcepqJTS1JjFy2NyV7G30nULy91W1tbWKMtLN&#10;M+M+wz1Jrwjxf8TLmSPUrDw1p4jdt0bX7j/VIeCV9zXmXjXxN4p8Q+LrH7RNdWtjHMfsenQsQqL/&#10;AHnx94kevSubt9N1hr52MUcVsmPm3AF68zE4xrSJ6mHwGqc9jM1GHUXdiL2eW4eZnd5m3F2PUkn1&#10;qloeganJ4w1C9v8AxCkcEMDCG2Vsmdj6+gFdpcvpywRpHYPNJsxlQTtxXHjXtGT4gafYnRHSZrkB&#10;5TNlF54rnpOTTcjvmo3tE6DQdMgsPFGvzCdw1zehpQ5zxnjBr0tr+1jsbYpaIQSPzrzC+1G1XxrY&#10;xG/jZolBaNTkH05HWrV1qYktp/LthGUh+7mpkrlW5dzT8beMJo7DT7OK6RrqWzZVZekCY5+pNcH4&#10;f8PSan4Y8QynX7y2ZCcTM24sW6nFc3K9jJ41upJ42mf7RhEzXsWmfZbTwrausbx+ZECUPuKFHkXc&#10;V7s85g8Lxi/vtNfxtqLC1ZmWRcgTZ56dqs2+kmz1jSp83JjS5x98jdiuyv2RIZLrzY1Z/XvS2mje&#10;JrrS7q/u4JoLKKLNvGwIMvv9Klzb1KaOxtZtJm0GwX7EQWiUcnpVPUdP06O4tJHAxjI46VHoMQkb&#10;a1o6BZOB9OlbGtxs1naqyhQvc+lY9TdNmNbMrGfKgLkBcnrWhqEOlx+HYGk1QNtTJA61Utm09ntY&#10;vNUkDsayteLi1vF8yXAiOM00DZw/ibxFCNCnsoI2O77wU88Vx+m2fiq507WLtfEd1HDFjdEGOT9D&#10;TH0+4m8fQTNdIsYmYsufvV6rodnGvhm8BjIVozhfX61rayuznbbehl+GrfwONLu7i/gQSx3ALtKc&#10;7j75616RazeGb5Iks/Eli8cSgNGiABPSuAurCwOl3+60Kqm4ttP3hWxoy+H4fhubmx06OOQynzGD&#10;5LY65ofkJeZ2DLaR34jjmiZ8DBplw0SxSSSRjCJ81crYX1rP8S/DiksqySFZD/dNbfiaSS1kceQz&#10;xC3LZUZ4pepbZyl9eXt5f3CpPNFGnCADrUaXuoW0Nuv9oyP5c6nGetFlPHLoU959naNGdgu5cE49&#10;qs2reHfsWoS3MkYbJwSe/biq5Vug57qxhfEKdJIvhje29sRNNEN/HTbWvpb2M/hQXTwxrItqoKhe&#10;rYqhqh046Fa3V/q+mW9lbKzK07hQB7Z9a+YfiH8V7ODT9b0zwtIvmujRy6l2iHQ+WMYLH17VtShK&#10;bSWplKUY6s9Y+IPjTwtpFhMLrxRZSXaWjrDZQuHZd3qB0z74r4l1fW9X1jxnapIfJs21cmO2jOAA&#10;T1Y9ST71zMjXdzf3E0+r3sskkzO8kzlmZu5JOTQknlzxn7O4ImVgQemK9Wjh1DfVnm1q/M9NEeoX&#10;Ni8NtbwQ6YyE2q/cHTNb2j6Frz+Grt47ZGKyKSZJADjvjJqloviTw5c6dDHcSQxXhiRcy4Ctj/aP&#10;FehQRXD6YZIrzSSjRj7l2ox+ANdSjZaHLJs5m+06bYoazQKiAHD9T3rmLu0kQyYEhUpkAHpXeXCp&#10;sJfU4OOuZOB/jXI6pqOlRFwl5CzL3BzTYjjb2NpfDk7SghkY4J4Nc0qv5ZOzo3Faeo3s9xqjBBtQ&#10;L90DFZ8InCyB8deDSGSjvljnHpSgMFb5sjNO5woIBNMb74OO1ADzjJIHWmEj0NBPJ5qMtiNvpSsA&#10;pI38+nWq7uMP8/GaRmHdsVHFHJPfCKGKR2J7dvrTEyKR1AX96MkjAFbWmaRc3MyvJJtjLjameTXQ&#10;aP4flMyynQ5Lp1mX5CcD3P4V79Z+GfCk3wu1ia10uX7bAYdzpJn5j22g8U0iJOx5bpOkRR+Uqwxo&#10;vl9SMfrXp/hfw9fzy3ypYR+U3WaRtoPuD6Cuh0zw9D5rPr9sbO1ghRliR/nvCBx7getXtU1aFrcW&#10;9lYtb2yjaix5B2jgUthPVmzAdC0TRLi0sIjdXlwv+mXrchfRV9hXJ6rNeIBPFMXJmBkjZsjB9qzW&#10;1CC2UxT3gSORTiRhyDWOg1+71dYtP0+6mE8wUSPkIgP8RPt1qUncVralifVdmuaaLW2drhl5ijXO&#10;SfYVtWXh6W5v4r/UNGMe5g3kBvvf71dPougaTplsCJkvL2RQZ7qRc/N/dUdgK6iMTu67o8DHy80X&#10;Dcz7eN47KyS2hgRSuMKuMAdqmEM7Tybo8E9Md60o4SHUh+5yMda0EiVjb/OQFPNK1hGRb2Vw0rEy&#10;kKDyD3rdhtbUQMBdBiF60sokXaoycqOamtIiI5juPPTNO9yUMWICNvnzzV+BeYeACPalRFxhsk7q&#10;1ILcGHcCBhaRSQ2M437k4xVmGONl5OATUiRJlN4OS3FaUVuGYfKAAOMGmkS2RxQyFI02Iyk9a0bV&#10;FS6Y+UMgYANPtYSL4Eztt/u1cdYhKdsq5zTuJlhZCLdsBR/exTo8vnkgDOKZGE+zyblOSBUwChUw&#10;vFDJIvLbecS9+KBFIHbdL0FWY/La4xjHPbtViYReSCrHgfNmpGigVRk5GeRVgRx/Y22zjpUKgeYS&#10;SMAUBh9oGcKMHHNA7k8bSgHEhAFWVnlA5UdKzt4+b61MJIhAm5h04PpQBZDO0p+dQKV2mWKbEeQA&#10;O9VM/uA3mADPWmSSx7VxcnpzQMtK4aWLkDj5vamzyIsTgAE9jms8umMlmGBxTCWYNh/16UmwSJQ7&#10;MjfOpx15rLnnKzuu7uRn1q3sKrLtkO5upzVCWDLZkkUYPrUO7NY2W5VZoBPK6qQGXmoRdW6SyqwR&#10;SRwQOtNuTGp2GFyD0x2rldTvEhk4sXYkccVnY6E0zr43nd5WMQKqM5z1qRLlGgutrruU/dzXn9tq&#10;8u2ZPMUMxxyelXEuDHcMftiKX5PNTcbidwl0RbSfMuQPWqQu4vtLsSDnOc1zBuozu/00imm4hLAL&#10;uP8AtVSRm42OrF1EqyuYwyg9KgbULppD5MGAB92saFywAYk/LxgVeh8lOeBk1ViSZtR1KTeGhHTG&#10;BTYZrotJiFg2aF8n7dMwhPI6CrUZcTKBphO7vT2ELBbyPcuWuyOeea37awh5JgJwe/en2FsGi/eI&#10;wJOSK6GEDYxVBgEDFTcdipDaxqY9lpEuV9KvrbYjPC9OmK0oljLsRCc7RUsKxnUQ8k4CqOg70Nhy&#10;pGb5EYhG6zH3xgGmXMdvILcNZRcDI9eK1Z9rSthQBngVlXBCxcyHpTUGyG7GPqsn/ElljD8iLGPS&#10;uK8OX05+IniW2lCFUdDEe4HeutvQDbR8kkqeK83SQW3xw0gmMqszbSfWtIqxm2e6qZjGpEbAGMYo&#10;xiNwT35qj9u/0LTYw6sxUbs+lWS6kL8hB2imC2ElZAM7VIxWa0qG5YZIyp6ipLhiJ0wx6dKxJ/Na&#10;9gxNtO41LLSK8qr/AGztkuUJ8w4q2yR5Q71RVj5wOtZsqoL6ItKWcHg5rgPH/jPw/oHhGTzvEVkb&#10;ya1Igt42DPn1I6io5rGkY3Os8Qa94c0zwhqt3feKtPtreKE7mdgXY/3VXqSfavj7xr8SPEetS31l&#10;pVjd2GneaVMgJ82RfUkdM1wOqX/iXXta1LUNS1S/+zLdN9ltmc4YZ6lelS21sipb4s4wCB2p+zct&#10;xSajsUobRVsZGRJiznLu5yzH1ya6XRksfsssbwIW7MR0NReS3mW3zHBPQDit6O2sf7GuZBKUcRjI&#10;+laJW2IbKpiuDqQUzDbnjA6VDeWl9HN58IVwMblq5FcxCyGyQF8EZpLV7+W41JWmAXHBqiUxbNVe&#10;TElsyAqM4NVdStwt9B5V8TuPIp3mXaTSqycJIfm9c1Nm2KSHcD070AZJtZTGAZ8dO9WooZFgIyTj&#10;HJNWlUtOoKsN33TT3Dpc26SSEAtjdQO5AI5jKcRZC1HOjtbMDbnnpmtyWNV061Md0DwMmsK7kvQ1&#10;sFjyC3OBQCZd0+00saXdGS6jEm4bTnpT/s2gpe+dIiuyuPmzxS6ZDayXl3FNEQJQpBLYxitO9sdM&#10;Wwni89nQLk8/1pCuUppLdp0MO3G3ordKqvIu998jYAHU1SU2MN3tTzVU9M85qzttJXTdc9e4oGiR&#10;JIdk/lo4Z8AHNAtpRI7PcgZXnJ61KkMKqhB6DrVO4ZmlUG5YAk96AJ0CBpAsm7PWnhDjmfv2NUFV&#10;kgc726HmrFrLA8sYNwud+ME80ASXEcP+jPtyQRTpFDW4ZVHVdwzVzUI1XTiQYQPL/vVQs2b7Hh8n&#10;c3BoBEpVPMiIjYEoBjPWo3t5AzbolJzkc1bnBwNsYJC8YrPBuH80sZAfegAzMs7qxOOMVcWWDyx8&#10;gJ8kjpVIrcbI1a4ON3TFWMxC3gGAPl44oGZSqxu5gzMF8w/jU6ZVjsDEDr71cZYivM0ZPtTVLRW0&#10;7eXGTjn6UAVLZkk1i4VhsU8KSO9Vbq1Uap/x+gbZAcgdatRTWzXsrC2CgGllwUlJhbk8GgCRShEO&#10;cEBMdKmLBY2KHJK4AArPDMNwwPu1fs5BHDcA2uXZuGNAC24s0t73dpTNLIchj2NIgkMdxuQg5/Kr&#10;LyTiQZ06PAGQQKqPOpuJMWbKCvWgCRWIQqs0gYjsaZbyXEd9OXjZif4jVaOVxLMTDkAnBxSCaYrI&#10;RbnluMigRqmRHnst1wozMODWhdRLFcWjDUkAaMZANc4qPJIVbd94YINWLyO4X+ysvM3zjI3Zpisb&#10;cMpAnYuOPTjNJc3uoNCyxQAALwRVNobprEvGGG2MErVd3u4/D0kn2CR23AACmB0+nAS6Lb+fdqZd&#10;/BbinXStDOWAQLt61k2NvqctnpsszSJuGUXOK6U2d5NoN0mVJWPIJPpQxGXb3C/ZpWkgCqjfnmtp&#10;o9Efw7HM11vLD5YwMVhQi3C3EUyKWV8EZq4ZIRYRogAwpwB2pDGzQwzaLdxw2W0KOCDzTNOa5hhk&#10;ja5uXzxg+gqiZrhJt0cxABO73rQguN1hO7BVYng4p2EXXtEuJ5yZ4BHxvXzOc1Dd6WY9DvSlvEVw&#10;Od9crPDet4uVo7u+Qg5chjhvwq6Lm/R4hJd3hXOMHmkMtWy28Vncq6NuYj5ielacctstg7XF+nlJ&#10;GcDHWsea7smsyGsiMDqaoiTz7ZlaVUjCnAJ64oCxcuruwc2QstWUHc3mR9Kqy3VyllEkVq7SOwzj&#10;tWSsEQ1R2iCDY3zDPWqt5d3EUv7qVN+MA9cUFJGlqE0cVrZ7rlmlZORjpXHs1xcatebpZBEgOB61&#10;Ytp9R/tSc3do0ueQw9KkkuNM82QBTGZAQBjoaBjLC0naV5BMdiS+vWti5+XSpCiRs+RlQecVXtt0&#10;PhaXBkcySHafSi3ikM0rGZskcgmgC1DdPH9ikij2v5fJI71lyfbZvEE0supnAznHfNXJlIDL5ORg&#10;9BWUvnG6JBYKSRSAkLxqzDzBnfwahu2Q6by75OOlWRBG1wn7tiSc5q4LeJ1ZmQAKvQjrigZShgCa&#10;HbyFHK7gSWrVt3tFkEp09SARwehqgLtWjuUliwgPyqB6Vr6TDBfQXMYRYgEIzn8qLCbLtzco+jXM&#10;kenQLviwAo6VyMyzp5BY7nEu4Ddya171biztrq1MokbecN7Vj2SPLq5d7lgFbgHvTGalmt9cXV44&#10;t0TZGNuTVxhMxTz9WIZQcD1qlbF18QakRcEL5R2gHrSuy7QPOYsZDmgCJlja5hZnOFJwTUiyRlJA&#10;JYsdBg0gjkEZUyAlhx+NU49PuF1ZiLxh82cA0gLMf2hNS8wTsAOntT7eW8bXblyPkGclverIhuBt&#10;LJhR+tSoYUF0rwx4OOc0APAdlkBcbQcn3qhLPJb6wGTdhlwCKtvIGuYQpIX2qdIEeYiSNNm3jmmA&#10;21cFZJHkBGN2M02a6064eCL+z2Vmk2kiqhSSPWL2BbKQoB8rA8c1PZ2eoLqbSnS1xgkewpAbwsoI&#10;vDU4S9UgQ5OfWuZ8i98i7ZogRvOK0ru5l+wYUvnfg81D5lz9ltf3WQcZFAFmzjm/sOQyThPm4BpW&#10;VQ6j5eTwfWi6S4XSIB8w3YK4NVVmaO+slkhcg4+Y0DNNBpgQ7pF3lD26U+O2EVvczPPDtOdpxUd0&#10;tpsswrIzMBx9abcpdLoUkUkzYMX7vmgRVLwG8hCz5Bk4yafPPKurW4O0KAOgrnoWuor2NTEW/fcE&#10;9hXTbUkihlIO3ygDkd6YHQ+DIILn46+EhPArRHXYW2nvg1+omj6p4fFrplm8cMTDS4VHOAMDivzG&#10;8BxsPjb4byWwNSQj8819y3fkSW+jTiSZJTYIMg8jArjxabSNIHuGoWm4W8kYjZCn8JzVvSNbvrKG&#10;OC5s7ma2EmEf+OMf1FeG6Z4g8RWV9BG2otNEG+7Ic8V6NYeIPDt40cc0cUErKBhhwTXnc0qb0Oxw&#10;UlZnsm7RNT8H6rEl3byRTWpV1XhlJHp2IrxLUNJ1PTfEN1by75ITIWgmx95fQ+4rp4UvbbULe5sd&#10;RXcpyUU5V19CO9dx/wAS7V/BTB7REnWLlG+9G/t7GtZSVT1MknTfkeJq9wHLKjYBrr9D8Q3drPBF&#10;cs8luWAIbqn0zVO5sZLfWJ4nRgRIeo6is2a0idpGMTdOMVlGVmayimj0670vw9qdm11Z3tmkjJ8z&#10;R4wx/wBodjXn+pafrFjM32jR5THvO2aMblI/DpWbY3GuWOqLJaajcrgn5TypHoRXo+k+KNGurdbf&#10;ULS3t5Su1vMGY2P49K1TUvIytKPmjzNJEaQbZ2GTyDUsm8xLhTgV6df+HtBuf31lqVhA7DJEbAo3&#10;4dq4m906+tL90nWEgn5SrZDUbbji1I55mbA+VqaswQS7bko2RjmtCWLOwYU5PbtWdd2m5RhmD44x&#10;WsZ9ES4mxHqMsmjrFcW9vOoGASOfzpFi8HPF/pHhxlJP3lPSuMkTU7eUfNOQTxkUsd8/nKrxEH3F&#10;axkTynUXPhrRri2kbTNahWQp/qpJMZ/OuTutE8QWdvcfaNHlwG4ZTkH8qvpdAuCLp1ZT1VsYrej1&#10;O8bSxHLqiyIyYAfk/nWqqEOLR5wxk86JSre+e1SfKIpTwMCumvbGF1lYIoJGRiudkhuVidfIc/P1&#10;NaxkmTYiUnZ0JNPP3PvL1qM7gRlDjAzSFozyEwfQ1QrEwI8tfpTMHcxBwSRURMm8gIvTinKzFyDH&#10;jA5oAm7KuF4HWoyBuX5geKcM7jwMk+tKQd5/dtyKYxvODzTelwOP4ad600gZ6c0CJBjJINNO7f0z&#10;6UKMlRzxStkTDntQNMQYwTnkmgkbSdwpTjb0pjAEYINACEAn7tIAw8zjjNO24RPn7U3B2HLH2oAU&#10;AYX3pjfx89RTxgRr8wpSF81PmHTsaAK2eR8/SkY/OPn/AEpzhPNHHeggeW59qAGtyAM55qLBWRvp&#10;TjnavNBB29CaAHj64oQtu55+brSjBRQB2qQA4I8kA5496TA19OUHWIDhsBhXsunYHhi6+Vv9UMcV&#10;5BpQLagOB/rV6V7hYRAeEYGZBjyhnNZvcUjMcMcnaeFqkxHkzc9Aau3MhXI3dWPFZj7/ALOSTgk0&#10;2IktcNHLz+NOfCrKQg6+tJCMQAbsZpk24NGCf4xSAsxsDGN0eDUigGR+OKjG0upKYHl1NCPvnfxm&#10;gCYZAT6cVR11/K+E/jmYvjyvCN5+qVoNgLHkfSuO+JN19m/ZM+L1xuIx4akUHPqKGVHc/LKWe1uf&#10;GPjGGW8dA3iC4JYN6txXpfhnV9PttGtNP/4UlpOrbCSGIAfHua830zT7SXW9SunLO01/IVjzwOa6&#10;Xw+Nf074u6fdyafai1MciNGrhshuh46YrZQVhcx6VJrPwumjdL/4EwWThccFeD9Rg1yt7c6PZ3Fn&#10;qOjfEHUbEJMcwOfMSUHt3qjrJ0gamr3UDNFNdliq9eTnGa0re28Ozw6Wy+GHjtUmRkhY53ke/vQk&#10;LoR6rd32q2fg+4ubWBdkTbCYdrNnqamsVsoLAo8rsoQnb61qeItRsT9hL+FIYxFbII44sY2qPasG&#10;z1XRLi+hT+x5ISzBQG5wTTFuSiK8vbmYWumOI+RzwKs6dYyWmn608hD7QScNnn0rpX0zXbfwjqwg&#10;l4e0JRlHUEe1cbpD3yS6ta3t1cgNOdrtkg5oCxqRa+kHgvX5l8Ko0q5CL5mCaydObx3q2keIruy8&#10;JpmKTIaVtoHrjPWpv7Al/t+W5l11GtY5RIydAwHOK6O88WeGX+Heq2Wj+E7nf5QSQxAqqEcHkdc0&#10;wuY2n2Pip9J1t5fFWny3MaNvhE4QD2681zXk668t6974PSDyZm2SFw24eta/hi18NX2u+JZJxqxk&#10;gmVpYRcMuD74PNa2szrdapDaWOkN+7iI2LklsUAUfDmoabLqMlr58nm78E44WrfiT7ckwtDoCyic&#10;jypF5A9ea4A/8JZZ+K7FR8M7yAvOd0mCfMXv9K7VbvUpre3XZcR+Wg+eRc4z160dALES29h4Tjim&#10;vomd4wQAPuk1teHdSv8A7RcqVuDEpG0selcldQzTyRgzzNsIJcc00anq8M8dvF4TXyCoAnB549qi&#10;cFIqMrH0boes3iXdsjg9eDntXr2maqrw2371QeMjNfJGi6lcgwLNHLwRgngGvUdO1GRWtClycMRt&#10;wc1ySi4s3Urn0xBevstSJgOPWuqs7zdEgJwexFeEaVqUrNaK+e3Q16LYXLBrY8lc8nNQgZ6jbyr5&#10;tuSScCvPfil4I8N+K/hhqNvNFapfw2btZXYHzK+Oh7kHvXRW1yGCjzOoHNbEZkwHV23LjvVp21IP&#10;yE1jRfF+i/EjxRpV3qN3aT2t+4WF0+SVM8MrHqDVCSbFtaN52CSQ3171+kXxm+H2m+Kvh41zZwwQ&#10;6vZ6fI8TIuGkwPuk9TntX5pXlpqVpeeJLW8tLqOa21F4ysikMWU4IIrthLnXmOS0IbiOF1bN3Im+&#10;MgMKzrKx1i3voZE8ZPIisxVfL9fer7vI+lW0X9mOshBwSKv2QuYtNO5wygcbqTIaLB13WU8MGA6d&#10;ETg/vCMECuWEk03iO1lNnHs80fMy5ANbUcNzd3GpEqI4lfjjrWgiaVbWltGbMvuON30pC0Fk1GBb&#10;BLbZA0gjyJNmKzSdQaxnmZmCB/lOK0LhfDDWN5cPr0UbRQEiHjLGue0zV4LzVprXzIUiUsDkgEY6&#10;cUwR0FnbWFzFFJLC+6JhnnrWtJIschiP2KKLywGdscA96r6LZzNqjIut6b5T3Az+8GcZp/jzTWXQ&#10;I1htwdsas7LJzQBnalZaXa6TaXEPjWK+Ms2WCLt2n0rjda1K2S8sYLi2liEoUN6hafYDVpE0NEuy&#10;UW4UMrd62PGOk28/g+7lMUfnW9jmNl6njpTQjQ0C10BfJNprO6KWAHJHQ962xDYf2jcE+UwLYcA4&#10;yK828B3LHwXaRSPMswlkXDLg8Gu4+xaqft1wxdI+zFutJj2MLVdFsofiZ4c1GxMyR7WDW/mEhWPf&#10;8auTWmrSSrO8rBEIKgnrVixkMXiMi4gMqEnaS3ANakhubq9vYINI1V5SwEccMbN/KgfU5y5jE+se&#10;H2a0ldoXAVVbv7ivpj4caDBbaHNq15oNsbiWEeQsqfcHriqfgTwnZJYQ3GqfDyW3lQqR5rZMv4E8&#10;V61dPD9mt0S2jVFQBVXgDFYyld26DSEklmZJCsig9z2/KqPz4O6Qk7utIT7HNL/DmgYhDFGzESp6&#10;0LFbiaRgmDjuaZvYNIO2KRFfzCTJkN0FAExUbgd3TtSkEgHr7U3njKYp27bk5pgG07Qcck0p3ZUj&#10;PTmkDoS2Mmgn5SMUDPQAGkjUx3MbKXH1FdLbmCKwRDboT5Yry7SX1mPULQ/2fcBd/IJ6V1NzPdl4&#10;NisS2OPSs1K6NGztop9PjDN9nBbHBJovr+GXQbaNbSIMCeQK5RJZ2tYUe3KuRx71YSOXr5h9waaQ&#10;rlSdyqu3JA6VpWU6vpK/uACy8Gq8kDtHOMLjAzT7dGV4QsLY5p2ES7GO9hETye9H2q4W2dTCxzkA&#10;Vv2ccBsyzxxqAOWY4xXB+KfEfhjT7opHNbXMxyI4o2GSf6UkNuxuW8SzRzl5YEIOSzNgAVialrvh&#10;q1Bt4ta0+e4DFRsIPzfhXjOq6p8QtTS8SHSJba0MvzLBMdzD3IrKstFuYby3mvfiA1lGsoYgRF2/&#10;Wto0G9djnlXOw167v7hrkXviHUhGQcQxsQCD04FYmkWkFtePcjQFZFB2s8ecZqxe3MEmtab9nvZ7&#10;pFdF8xosbvfFa2r67pNnosNi1jE8gijyFXls/wCFbxhy9DCUrs4LxBFeNr8c3/CX3MA+0B1WNT1H&#10;I5rXTVNXn0OCS78bvO0Uaoo24JA4HFdHp1pZ6nrVskdhDDGbbJLnPai7tPB9tr9tAtqPtCPzMx+U&#10;kfpW11axKWpgW9tqk1tqNxLFexwIVJznLD6VrRR+E5J41g8WrFN5Y+Rxt+vXGa7PShHcW86S+JtM&#10;hiMfyk4xgdc1w3iLTLSbxNcvBbDy4yfLljOOR1ORUXEddZXOl29gkEfjXS4riS2fEuwNgj1rhbxt&#10;bnumjTWxNMb0/Psxu56+1Y9jZIdThL+JJYC9zhpm5CgV67bWHhOHw2r2/iKS7umgGCq/e9cYotYZ&#10;yNvrGt2mpaVaPYwmTytp3yZDV3cuo6PH4At7jUfBtg0kaM0bK+GJ/nXlHiG1vG1qR7fQrx5kkHyE&#10;kNn8aVofE1xoMMV9psdtNHb/AChpwdwxxxSaBnRaPrHh648YC8eOfEUj4ick8D2q1eyWmq6vq/2b&#10;RJ1hxhewbHXiuNs9PS00ue7bX4XLFg0IUcVu6LqssmrWCW2jPCkbHftXO6mKxk6faXMPiHxfCNNu&#10;7aOMgq5yoY+xqSw1jWbbxLeI3i27lhLn/R2c9vQ1va9Lq19MsIVESIgu6rtJ/GuUn0DUl+03serS&#10;yqSoKBeUxS6DNm6sfFereKLOWK70i1s5F3tcPOu6IpyBg8810sWp6kPC13aXd1p00qkIWQgbgvAN&#10;eU6oJIba1Ka3rMMsifdDMA2PasnTbTxFc6rOX8RX9tCI2L3BJIBHQfjTJPWpJtQKoFgieKRsMhbO&#10;KmmhuJtEnh+0wWOFHz8HGfUe9czoLm3sbl7zVS2y44KndkA9aoazqpuPFXieSw1O+nQiIbFQgZA5&#10;Ap+g0dCfDdsLWd5PGzzLgEMq4roba30SbwpqcIuJUaKAAK643e+TXE2GoeIZRaRf8IZqcaxIDNvV&#10;sY+vSuvOqQXOj2VuujQJMkZVSCBz71LbQdTOSbSrISK2jRXb7WUQKB85PrVjTPCvh+60XXJr6fT9&#10;PnvJd0Vskq/uBnjnvmsb7FeW+q3lxKszkMT0JqjdyXElwkn2jUJA8gBUORtFMRpXvhmwsddsbeHx&#10;Bpd00kgJCbSyjtkityOzaKa2V1gH7nAJI4rk4L/w/pmu28r6bqDyyMufnL1vajqmnXKxmK1mjBhB&#10;+9yTQ22Mtra3yyXTR3CnknKf/WquNQ1YSTW97aloi+0Fh0B461gpcasrWrJ42lhRpcCLbuLU/VY9&#10;RuV0eC48drahsEyiPLYFJCYT6csGs3bi5iMLfNgNmqn9pwx6wFNtATu4U4PFXBpmptbp5HiB54Y0&#10;xJJI2Mj15p0OlaEl/aS3WrRMS2CNwwTTQx09xZXZsVj0yRWI+VgMYNUZbTxVPqMdrBfyqXcfOFzg&#10;V1Oow2y2/hIWSWeNx3CLDcfhVyLWbuxtysHw9sZ5zCQDJLjn1OfSjYDAu/DEqabaJeXDzzMq/vG6&#10;g/SobSKLTfFFpHLZwNHlco8I6H0p9xf/ABFnuZLh/DuiXDfad3k/a1VQPQGum+2X2o6RpB1D4Zab&#10;YSW8Q2ssyvnHuKdwXcs6tNozaFFFZaDDEWjBUls7ietYtvNY6aYZWuLVpGIBQMDyfWpZBoUl5D5n&#10;iSWDCERKFJ3GuSfTootY1q4le68hrtTISxb5c8kA+1DWhK3Ohv7vV572GWN7cJwdi9hTrTUNcihv&#10;Gg8PtJLj5Az8Z9adeS+ED4QjbSvEKSsUXcrthlPfjrXLQ6wIfE8UctwqELg45z6Umx7F/V5NdksJ&#10;pr6SV7mRx+7TPHoPwqLSYdbE1q32mQtsP7uQ9M9MA1p217YC61Wa78RQfOMxB1/LrW5Z3fhmXR/t&#10;A1B2ukV8/IVUY6e1K4eRTFjqTxQLPbaflnPBdVP4Vj+IPCevXCeCoYtVvbazlnZrySNyGjC9ACPW&#10;n/2toepapdQv4ZvjdWd6BDcpMQD+A611Gq6jqp8J+GoP+EgS3MMXz8ZMvoDUNjVjidZ0zwzZeDYk&#10;Gp3st2lgyweZNlgcdTn1qt4GXUP+EckEkSeexm5kbPrjg1YvdM1CS+stVk027v5ZHAazBICAdOfe&#10;matDfHRJ5rfTrzSZY4AW2MX8s+4960ewLc2xpeuPZ38slt4dV43k/efKNoPqO1Z/h/8A4S1NW8Sx&#10;Wr6e8UWWlufLA2+w9a83S91SfTtbSXxRqsnm3sQvHWRl8wKePpXoMviHRrXQlitYot8mnIrbDnPH&#10;fFSm3oU4lbVtb8Syw3NmfEMsGJysjp9565KGMaf4t1K5uL1pBPsKSyrnbjr1qK0uw/i69mFne3J+&#10;2KX2oSFGea0PEt34RlF9CfiDqbM0cflQ/YmDI3cD1/Cm+w0jJ1S9tZ/FyXEeGeTaCVHDYqpdWzm5&#10;S4nSVRgfcbBqrBZXCJeTxzXHlogI3xkYx9antZLzU/EegWkVxgtcbZG7LilYbNey1nSLKKWOT4ca&#10;jNGxXdI1wTu/A0uoX/g6W7tLmTwFq0UYYFfLZjkd+BVXWILi08ZTWElgHMMa5cr1B71v6Trnh220&#10;GW3PhS0lcKcs8YP86TXUCSz1LwRqHhPxfDD8LFtXhsV+yTZ+aY45z/8AXrgYbDVjcauy3yIGmO1c&#10;5K4rrlVX16S8t9OsYULMWj3ALis+e60pPEkUsM0WSx3oJMgmkNOxs6Vp/wAOovDEMuuX9/Pctn90&#10;Lgqqgd8A1Zmb4USQxJa+ILi1jQkKpiLA/jXF3Fs11qd7MQ54+UA8U61liSBrW70K3RV3YkwM0BY0&#10;ox4Z/wCE1WOfVpvsrPjzkXJArqrzw9YHTNLuNJ8KWxj8vL3D3IBb8DXAWsukprs0a31ud8nybsEZ&#10;rd1CLWn0Syhj8YXoD8sI3IGPTincEjdjkks/CHiKZvCyXMkSANItxjyyfp1rn4PFl5B4f1uG9tJn&#10;ivLhVUhCSo9Khs7W7Wzu4jqkux8eZukznFKYrP8A4SDTLdrqJRnhnTgHt1osIZLb6QNTilgjLJK6&#10;O4c4GO/X2ruZtD8K6n4Ns/sHh8o0NrmORXyVbHzcCuNvtF8YPr2iMPD2nXFnv+by7pVJHYfjXeaT&#10;ea9o9msw+Ad9sihwsEUu8H3JGaUtEF7Hll1o/iW2vmC6LdXUQlYNklWX8DTNO0jxhqOp3lvZ6Tcx&#10;pbEG4LgjbnoM9810vifxbqNzrenyL4f1WwlUnNqbVthz6tiqtl43v7K0lLeGQ0soGEiXlj6nHWjW&#10;2w0zE1nSNY06zuBNa61bySsmGjumAbHfaDSWUHgmTS/E76p8U9bku5Iovs7DcDDjqM981ofafEeu&#10;+Ko5JdPu4iD8nmqdpz254qLVdKbS9Tt59R8FT3EePmijGSoPfiqvoFrvcm0i60u08YaJLDFDNALh&#10;VEkp3EjuTmvaTb+A77WNJnkn05s24OYSOB3DY/rXzrfX3hgaNeOmnw2MZtXZDNLg4+hrwp/Hfii3&#10;1bxVb+HhfJFJclZLyRs+YR3UY4rOpfl0C3vWPuHxTefBnR/C8k8y6RHHnCiSQFz6naeTjrXy54v+&#10;KWjprlzBoXhC+mtFCiO/kiKLKx6gL7V4i9z4wvfFlxLqOr6rNumBkeZywxnoAeK7K8m0JvD1jbHR&#10;rEBYxjEYGT61FK8U7lcjvcwr3VNZ1XxHYtf3upGN+Su47cenpWlbWlo3jDwVDFBBltTjjRVUZ+Y4&#10;rFmujHfxwxwRFMfe213/AMPLWO7/AGmPg2hIO/xREzg8gBTmqXc2jG7P0v0W2h079n/4badFGiqn&#10;hO3yoHcrz+tchrUs6PFsSTa0nzFa7nUZFWCzRF+5p0akfhWDcQB9MlOIyQmQD2rlSS+8HqzCtJRJ&#10;aqVVs7eR3q7GV3fxce9NsIrf7S43IDlsrmo5ngXUJVWZf9Z0zVbgXkbLY2dqlH3RxxWaJYtgxP25&#10;FSpKpfHmAntSC5exjkUMf3cWd21m5pgki8sAqR+PWpGmtUSQsoJCcDNMRXnijWZdqt09ahIG9fmI&#10;IPAzTPOaTzW88ct0ppPLcnNOwi2JpyYeW4469asFpiBgY5B3ZxgdzWfH95syqORWR4k1KODwNrzx&#10;ykGPTHGM8sxHFHKBiQ/EnxHpfx01u1sra81KyS5jSULGfmbuBjptr2x/HejXk3g63ufB9vFJdxDa&#10;ZGGR65z6V4H8LrCI+FvFV/JY2LyG5dmMoBwD1xmue1LULK4+KHxeu/KUwaVGI4QDgeYeuMU2htH0&#10;zqE/gY6i0Vnq8MlyUG9I+QM/ypkNvOsIZLacJ/tDivKvhlA6eA9c1G4aVnurwyIJOflGT3r03wp4&#10;rh1n4kS6emm2EOnQStHJPJwJWHBGT93HvRy2JV7m/bPturfHkgbhkgitPzSupyNncpxjmtO78OKb&#10;qd7TURsUFsFuMfWucMkaX0kZIJQkHBqJIs3jIxjBCPgryM1Oz276FMj2luwPB3dfzrDjnkSMEBCp&#10;PAoM9u8+DdlD3zUALJYhDG8UkjITnGeRSfaFjkAaIkHH3q0VfZYKTcQlc8ENmoZPsUkRWbRwfl4c&#10;HGKpMVi7p9nY3GoRNHq/2YtGSXDZ5+lS3MNzFdENcmbY/MiDr+Vc/wCRPFlrTWJCM58pj+mau22p&#10;aols4ey8lh1U/MHp9RG7azXAgI2oykfMsgyMfQ15/wCMfBXw91+zuvO8PNaXe07Lm0wpU+69CPqK&#10;62G6lcFiiA7ucGqN/f6jb6vozw6BZzReb/pDvKFIB9AetNNx1TE9T5z1HwvqHhbwXq8lt4ZudUTJ&#10;33CwFjz0ynPSvEbi4sJtW1SS41K4Wd5ixhKeX+QPpX6MR3NpNY27i2smV4+VYAgevFcF4t8BfDzW&#10;7K4ebQrGC68o7bm1QIyn3x1rpp11bUxnT18j4UmuwL6AC6yN4GwtnitKOMXWqWiLDBCGhwJSec11&#10;ni74W+ONKvLueySa/t/MJDxAllX3FecGPUrY4uprqF0b5UbIOR9a0T5tiWiTW9Ba11bw4b7x7rEa&#10;XkjeS6qWRsep6CraeBtUuU8OS6Tq32pWDGVvM2+Ue2frVuTxDeXfhrRNPksYvIjb5nePJ/AnpXYa&#10;LdaPbeENf8r48y2BmCbsQ7igXrge9O7FYwW0DVNG0lLi9+J2hw3OzMcSqGOR9ea55/Evi25+0xR2&#10;OoXbbiN4iKr+ddLen4b6jri7vj/fTzqQN8sbAE/QjHNdFa3ugWmqeFNHPg/TZIZoCPtyY3L74FAo&#10;s8t+xeI5V0mW6hTD3PCk9K9G0yPwXst7O+lEdw1rmHyxuHHXJHT8awLkTTfGTxRY/wBtTiztSDBc&#10;SIUBB6jnrV+y0lDr1wbPXI490n79s+Yceo9M0Ac1qUmlt4x1G3t7+LyhMVBJA6VfttHx4d1K5WeA&#10;jGSTIMiuu1jwn4Eg8PxXt34puXaSAmIA7SX+lcRp1reXOpC3i1u9ii8mU5YkBlXpQEWmZxkjGoqF&#10;jBAb5jurX0++tobu+c6Skkvl/ui65Cn3rl1NrDruopLqE4P2tlX5c5INav2mOGxklayuyhx8ywk8&#10;UBcsPceIZ9Wv5rlZWwSUWMYAH0FYV9fz/aIvL0K4dvNwoHUmuv0yZpES5iVTD9lfeX4/SshHtU1q&#10;R18gzG7PlAAEMSadwKX/AAkXiu00G+gk8JXMENxGokVWIZvT6VowaxYx+BZ0i+BXiISuMvNLvOSe&#10;+TW/pdtDJ8QLCTWUjVPK3xqyfLlenXiuusvEtlet8Q7JPDGiLa2ZWPzRCMyChITPJ7d0kt4RJoxR&#10;5Sfkz0qW8l160t7Rf+FW3LQEn9552MA98Vv6jpGoSySzaW8Usv2kFYs4ZT7VVu9N+KscFnLq2lD7&#10;OkYCjd0FOw0yjAkUukGVLW1J43KWGVNZxuo4dcuIzrF3EWAwqkgH8a6bTo/Bscd289neq7sDIFc4&#10;OK6Q6t8BzDZRXPgTVGZMAMYWOPxoVgZyT3Oh3Hh+GGO71t51IPlhWcH8e1dBpMekw3OhSXPha2cO&#10;hVoplAyPxrpn8Y/D7TNG0SPSvhZpkwuWIUCFQ3HXPU1yviPXbLUbvS1i8JSW07MvIGB/9ai9hbHd&#10;3OghvDGhXHhv4d6DZXEjOZpJLkEfkTxWBN4T8VR51DW/j34RCiwkL2sDKSTjgA59ax2fWLXw3p7S&#10;auzwyOglSO7+bHtiqOtXHhCSW3trfw/4vwIlJuZJJGBYjnrURbA5c3F/El7tuDj7W4XnqM8VoWtn&#10;qd1ognNldqpOflznjvWpp+j3F1p14scEIVFzGZnCk/nUpg+KcFs0FnaeH0iadUeZ5l+5nnj6VVyp&#10;bDtN1HV7SO9Q65cmF48EvKSRirEd/p91LNusXcRhstsODmqfiHToLXTS39p2M4aKMs6TgncevArx&#10;fWviA+l6pqdhZ+DrC4kMIAOeA3vj0oktAhE9PGpaNpfjM3v9gHdFIWiX7PkZ+uO9eaeOfih441LV&#10;lt7DQrTTI8bJZSgeWYfU9Aa46z8W/EK8TXBqMukeQz5iiWADA9M9eK3LCLwjdRO1zaQxSEcSZ71n&#10;GSTNVT11Z5neWGvLqtlqDX0Yd5gZUkYOee/41rX8MsOmWElzChMkAZSDjaKzfFU1tZ+INSht/Ecs&#10;qx3CFWPQ+1Zep6tNe+HvDsZSRHjtSGbJ+ak5Ns0iZGqXcxMb2qlQXwT6YqvFcXZjhX7c7qxBJI6G&#10;qqxzeUULZbzD0rQiQR2udqEheB0oauBVlhlbWxI8D/dAB9aWVdskYXBUHn8a2bd2bT7wvbJnZwpr&#10;Mb5pG+QD5zkZoGim6ObqNFV8HnrV6O2uZrfy1unLLCdq9c1UfzFuy3kscN0HpXVaZcadBbeeVw/2&#10;VgAfUimM4lYpEnvYnsC27IYt2rSsNPtBpZkmlhVRuIB70l7cgyyN9lP7y6OCB05prm5EaKTIV8sf&#10;SkIwLyALrU8kbsuZDt28VcttQ1GCBd7O4AzzUl0IzHABOxIboB0qlLnP/HscECk0B6BofiG0n02/&#10;ga9SNjH91x1xXQWMsL7Fa0QDzD8wPArxZlj89mW1O7HO3itWw1LWLdXxcySQ7xlW6iocC1LSx6+9&#10;sVvbeVdRkjcNldr46VuWGpzpqUQurHzISAGdeoA715zDq+n3OlWKtK0cgccM2M11cLKdOVxOgJjX&#10;AznfWbgpdC41Gj1K0s9FvppJdL8Y6dMRHloZCA6n6Hmsqezmk8X6fay28quhYyb0wBjpj61566sl&#10;2lzbS3sMsUqnzYnKkfgOtdzp/i9jZxQ6vo0N0qRhReRJiVR7jvXPUpNbanRTqp7ndaJAstn4osi8&#10;qGbSZeVJyCoOOazdC1jU7Pwtf6fNcX6D7dKFd3JDjPrW7o09m0a32ka5pN+hiIkhZwsig9Rjrmod&#10;Z06zntLaa3tZIyNxa3fgox68nqDXm+zfM7o9P2icVY6zRpLGbQ7h/MsTukGG8wZz9K6J4k/swq1u&#10;20qNpAr5zt3l07x74eeYaiu7UQCFYkcnjjvX0O2pQ2nge7vp9PeZEsY2jhxhnBHvWbpuLNo1brUl&#10;tRbi7jidTtJABzWk1pPBqVwTbF0+wSFQO5xwK8yn8baVL5D2/wAKrof6Ym7bLkrz9K9Z0/UILiCJ&#10;xkhtK6MOUyOhpNEtq+h896R4g1OHxV4zimSKN11yYFS3AG7ivRdE8VXEl99ln0GLypHwlyrYH415&#10;P4m0a8j+K+pM1hMqXWosy7T71vw2xTw7GgupAfs/y4HTFaezTRL0PQPE9hDcaJqxttU0szJa+YrG&#10;4UEYGe5ql4RuhffDy8jl1Em5tbrbjfnpXjqQyt4uumuLfXmVZcAeewyP8K6HwpJFp37TGm+W939i&#10;vrGRJIiSVRscH86zmuSLZcY82jNT4ieEbnV18M3K61HbTWmSzKg/eDtk98e9cj4dutZ0vxvpkU2t&#10;yyAXaI7E8OOnT2r3y9WaXRLuKNyoa45JPYnivD/G8EFn4n0Bw96zGdC5hjLY9+KunUU1bqEoch9C&#10;PcyjSBJHbMxaFGDg/drn/E2l2+seE7Oe4toPOjgbyZBwyN7/AFrmNH8U6FFN4GtTql1crPCsdxLJ&#10;EU8liMKMHrzXdT7UuJwJ2YlQQOyg9Kwd4suCTPE/Csh034z31vc2JZPM2TjHYcqa9L8UXcEt74ak&#10;t/n3L8zAY2gdjXDeKjFa/EbStQ/s/fudFnUdx611gn0i68NWUtvcW65tgSMjIPpRKT3CNMr3V69v&#10;oUEwbGQu5ga0dPv7Se3tJPJumDx/8tEI/Q1zNwbJorJJpVcx6nGRH2ODXf6mbdzpc8cdvtawjAEa&#10;AAYHTAouK1ig8KC4uGisEILAtgdKz9Y1Ga3tdCEZKxsfnIXlSK37aThFbTnG51Gfr3rz74pzvZ2v&#10;g2KG9RI50fzZwvQnpiiC5nYT2Ox0vVYJZ7fzLuJi1sVZl44NeYeJrnXNL8eSxm/jm0O7ilRElTcY&#10;XcH1/Suf8CXepRfEdrG71bf50DyWxkIAGOcZPrXa+OIUu/BOiWss00Buy/lzMvCMh68+tdUKfKzn&#10;cuo34VC8srPxPaljJb3F+7jJ42sc8fhUPiLT9T0/4/293puq3AsL+VTNbcnynHUj2NS+GvO07wRZ&#10;efqULyRqFVh/GO1N1jUtaudc0SaPS1AtbpMqOdwY96dS7YU97noFrbz3lmHlmVRHag8/xVV8ucSy&#10;Rx6kmFJx7YrVG6HTbJpFuo99ohKqvrXHXl7bweP5A15hLhP3K56HvXLKMjpUotblCKx1JPjdZahD&#10;qLrIfkdFT746da7G4lv7fV7JT5h8yQE8d6xNLvdVi8fQRXHhs/Z53JgnNd1dRiS5tpHton2kHNEn&#10;cTukcZ4wtNRv/hvq0FrpCfaXWPbuP3R3I/CsvwHoet6XLq7R+Lrl4pkTzoWjOCw64r1Q2V5LaRyw&#10;zxDyrRmZe5AFYdnqofTJfs+lIf37K+B3HWrU2tDPdGZqd1ND4uVjK7KI8uB0FWLHULS9hnZL2LdH&#10;NtcB87f8KknitJbTU2ltiBLDtkB6jPcfSvKtG0+/0b4n+O7Vrm9mt9Rv0ltJ8khh3U+hFVfmQ1Gx&#10;63eI0lxYoYovLQdv8a8x8T+GtQuB4qe2hSR0niaDnH1/KvTZJoU0Rcrj9yMk+tY9/qMtl4Wvbs+H&#10;rqeGN1MoXqQe/wCFKFRxCVK5L4P0+eC00gtK3mx2gEgI++cf0rqTbrF4pvrkSOnmnLcHnHtWR4d1&#10;PTNQ03Wru0nICInBGDn0xWpeXbsYC+wFB0xWc9XctaaGN4klkbSHvftCK8KEKwH8/rXN+FdUvX1X&#10;XLHUdLkiju0LW7NnbJitjX7i2n+HPiqFYTGZLXcrnruTkYFeTaZf+Lry18N7Et7i5ttXULHgJsRT&#10;zz7irirols9s+2CC5RI9MRyHI5GBisLV9Pgm1rSNRgt/nhJ3R/XrW5d+TKfMEKxlbBN6rztbHPNZ&#10;8Vxts0CzxsCSGOaLgihtlGnI4utuVO4elefeIrXUptZ8KzW5uHlgvwybG7d813d0CIbhf7VHzDof&#10;U1QsEuLa5uzPbykCTKjbnIPvRGRbjext2zX03hfTCTN/x7IH9iKlRljDbpnpJ763t7GwkYCCO5GI&#10;yR1P0qC2WWdNVm+02zxwMplKMDjd0qbNhezNieGK78LvtknDeQwyoOR71ydvocNxpixXWvvdLZzP&#10;5GH7nswHXFa+oTeI4fDM0ukxxSSG3bJxkBe4xXP+C9a0dtJ+J08vhl7M21wPtDNNuDMfvEDtVRWh&#10;E2Y2oWq2+pPAbD5SDgr2rK8N6LqH/Cxb28i8Yzbd5L2+4nIHSvSNXisrrwpYXtvMjQz2TmBhz0rz&#10;rw1BrUXjG2uBrN2ghnlV4SDiUN/hWinoSoXPTEtzd6gnm/MscgBHvW/DZx2+ql+BmNQMdK5WOe/g&#10;1m+ItSRLMrKPT1rqZLsSaO+6FxmJcmsJblouyRlXmk88BSmetZFlGJ/FaF7yPd53ygntV23D3Gjp&#10;5TTlVQ7hWaYbeCZ7ibU7iBImJZwOSewA96qMGyXKx22v6nb6b8O7Zd6l2QKCD0J9BXlDSwnV7RpH&#10;xPM2+NZDgt3710EEdzqWu6Pc3VvKLeFiYYW6ezH61534+1K3h+JPhyRLIP8AZpU+ZDgRjNVCJDVj&#10;2/Q9T1ptPuPM0qJUjVQhC88VNcq9xrMzhJFJXsetUfBWo6ZfaLAyTIpa0XKsOScc8V1c/wBhivIk&#10;jlhY8lmFRe7LSsYkVhi3uZJQV2qSM1SS/hAuAyzllYqiKuS1dZZ6X4t1PV9Lt7DTJZ/PmwgHCqB1&#10;Zj2Ar2/w34G8I6R9jn1BrXUtQGGcsB5SN6Ae1dFPDymc9bFRp7nl3gzwBrGsiDVdeW4stIWfNvaO&#10;Nsl17kdQv86+hbSLw9pXh23tdJ8OaZAvlgM8cYDEfUc0t5dSysoFyixogVY04VR6AdKyzu3E+bnA&#10;r1KWHUDxa2IlUfZFiWVy8hMjEkZ61n+ZdG4f/iX8Z65oy3mycn73rUwZiV+YdK6DlJUz5tqSnVxX&#10;gf7UvjO/8O/st+H9Psf3d5rnmW6z5/1MW35yPcjivoO2Cfa4Mkk+cvX618M/twx37eIf2VWDymBY&#10;7oHHQHAqoq70LppOWux6F+x7pUEPwV+JOsrptk1xeBUSXcC5AyW9xmvrExXLzTMYG2iQ5Zs/1r8m&#10;vgx8UfEvg6w+IEEHgm71GC8aIhTLxGV9B2yK+jrHxT+1343njGj+EpNH026byo5PJKBIzwzFz1wP&#10;SolCSexrUpuTutj1/wCKXxKg00XXhnwpIL7xHdReTPcWy+YLIPxjj+M/pTfg78NF0qO68SeJIfP1&#10;i6bz0Sc7nQtyWYnnJ/Su3+HXw58GeFPCzySNHqms3H76/wBRuwHklmbk4J5AU9K9FlN3PdLmSc54&#10;AUcAdhiqb5dib8qstX3IryZ5bxikfG0AAdhTEiiSxuZ7i8tYIY0yZJWwPwz1rO1vV/COh+Hby61X&#10;xRYRCO3LeUrgyOeyqvUk9K+SvG3jTxT4g1O5kL3+n6PEWFrZxuVJT+85HUsPyrCdVRCjQlN6Hqnx&#10;B+KNnZypo3hdILnVJ1ZJb0DMVqvQ7T/Ex/SvnO2fU734j6itxrE93drKHmeSXcEZjzkn3rjLuW6N&#10;/Hc2zfZIbfeiErlmLjBJPU16j8PNEtIvh74quEv5pZpJ/NnmkPzSMefyFeTia7ke3hsKonTx2lpE&#10;LMyOpZYskkf1rJ1PUbQyTBzMsUVs5zGOmB049a6RUM1gymUqQpHTms1LW0t7fUjJbq4JPLLnrXLB&#10;ux21VbQ8H07XfFp8beLbi2026t4ppHjiikiztToTz3NVIrLTZvF1hb4vvNe/yQwIJZjzz9a9+tLC&#10;wKXsrabaODJlcIBWomiaU6PctptqrquUwoByOldKklsckE27ni9zDpFj4oltJb+7juY7VDt2l856&#10;fNWXLJqsusyQW32lmZsFgOgr1W9sN3iO5ml022DhtvzAEsPrWppFho8N5qExsLYOcEnjmkpbmsot&#10;mL4I8Hwf2yt/qls6W8eGSJ2+a5ftn0UfrXe65YWsuoaDIsiJGkUhkRB1C8rgVg3eu2ltqsqySzGP&#10;+4oPFZl3rGpXGkTzWOsmEmBljdosgA8HipacgfumU1xpdzqE015fiKwt7r5Y16yFTxXoMHivQL7Q&#10;LmGXxBa28MWmELlNu5UHAArxWK1u/tlpFLMdn2zcytwCSeTW2NItL3xhKnneUI7UBGi6HjHOKFFb&#10;dRNs7DwnraXF58TZxpcEVnZXJ2vuBLfh2zXMaz4o1K88b6bBb+EpQks5QYf7voT9a2YLPwto/grX&#10;LTdJG96x+0SF8mQ9uO2KpWOnadbXOiXk12uyS7zGSOW54qo0kZyquJY8LahbD4vXulX3h2SC7Fq0&#10;kTO3DitfWxPJf3YKoFEhUD2q/eW/hybxdoF//Zi/aYogFlAwQvpWfrk3+msY7WQK0BUfiOtZVEo6&#10;3N6KlNnIw6E7eLdLmTWFaJZssgPGTXqNvYwLZ2amZQojw49a4zw9HJGxhe+mZpLgsCfrXa3Ehj+y&#10;ROWyMYI6GsYu+pvUhy6HLeKLHUYvB/iGW08ll+zleT03cVzmkW9lpnwU0mOdroXNxI8kzNk9ecAV&#10;6DqPky6Yls1wQjOrMCe46Vi64llLpnh5ReQyNDGdyYxgCtlK+hlKF0ctJ5UL+H7qByVluQH45Fdz&#10;qF9bHRtJhAjd1tlJZuevauPea0k0izBsI40iflc+lY8t6RqGpXcl3bxW0UOWeZtoAH1rWSsrmC0N&#10;O/luTIwZEVQvyqowPyFePeKPFvg/SLjUvtvi22a4X5vslu4dsjoOPWvPviX8V4vs2qad4fu1e4Kv&#10;FLfqMrCOhEfq3v0FfKsjXs+oTyzXl5I7zFneV9zMT1JJzXXRwrnq9Ec9TERjtqzu/HXjjxf4i8Q/&#10;v9VvLawjci1sIXIRF7FsfeY+/wCFcFHCf4tuM9O9W0RckmAdKnCn5T5XHfmvTp04wVkrHnVK0pu7&#10;ZEF4UeX24pNhyeF/GrO374wQKMHJ4/CtDMzniTzkPlH3AOKcq3asnl6zqcYzwFlPH5VdK5I69eKT&#10;afMPI460CGNca40EMUviTUWRfu/vDxUQF39ptv37Ec7iTmrQUeYSRmnjbtf90cn3pDERl80ASDHP&#10;OKmGMUwBdxIjA4pT34pgB6nimE8EflSMflPNREgtJ8y9PWkA1n4HyioGddjfhSBZJLt0QtkHoOa7&#10;DRdAup5Y5Hs3YKQdp70xHN2Vhql3qESpZzBHnUAnvmvY9K8LfYLqzRtPkYy26l3IyT/gK6XwrpFr&#10;LqhtXso4ZdvyOwxgjpXtGj6dKulauutXFvbJbDEU7DJuR2wKVyZT6Hnej6JfyCWO1sAxYYLEYVB6&#10;k+1d9YJoGhaLNBbNLe388itfzE5TI6ADpgVHNqbQ2l9BaWMKROxDSA4JHrXNicxSsxnVkcsSzcmm&#10;3oZpWNTxDcT3sME/mOZEi4UE4A9MV5xd39yhQJHuY8BQPu1ozXetS+N9Ph0zSrm5aaTbJHghI1PV&#10;i3Tiu70nQ9Ltb2O4nhiuLgsG+f7obvge1F9Cmcronh3WNRNjd6vayx2SzAwRNw8x+nUD8q9Vjgsr&#10;WG1ig0S3iTyQBtHX8ahmluGurZvPdeRgDoAPQVfDMygkK3ApNivcfEii0n+ReeeasRBCvyw4Pc+t&#10;NVTgHbgAdKnBiATBXdjrSESoFwhKCpxjHCiq5OVGJF4xgUvmFXDbARuGRQIu4fI3KSM96uIqYbCg&#10;ZHFVXdGiiwABtGaEfqRnA6UikacYXemY1+taMZVW25IyKwo5wzykwuADxVtJJCAVz98UCaOghDNJ&#10;CCg9q3LSOENJIzYC9Bmuca5ihsrUi23McZx2q0bmIwoyyOD5eWUnpVCNh5V+1zlIgoNQo8fmKSSf&#10;n5NZcMhZnOW+9V1jGAcMMlfWkKxryy2ZtoSl0u7aMioPtNufJjBYEnr6ViP5ojbAYkHpUib90bfZ&#10;CCR6UE2N03VvHsQSKzEDJqR7hP7PckjBPr0rHRId0hZzkmoppIvKZDcdB09KQrF77ZZLdASXLjkd&#10;BTbm7tGkt3ViidjXNXEkQCD5WPqay3nujDP++HB4z0puLsNHbm8tNiCO+Vix59qjuJsxwLuAI6nN&#10;cFFcKJGH9ofN5nStyOUC0YsCfkHfpU2LaOkW4b7Oq7hjgA5qUuu1cOBkda5CaYtagpKeHBxmmNeX&#10;WE5PCjg0AdTLMQ75CgY4qD7Q4VGWX61hC4uHUlogMDgZ61Ue823Dr5XRhnFFgOpN0/lvkYOByDVO&#10;4uz5bAXBLbeKxri4ddOGy1kJK59xVe2F/NbTMtjIpLDGaLIDWW6R7KEOI1cE8msPUNsglVY4iMHJ&#10;rR/s+ViN+rKpK/dHrTEsHSGZdzElj8xNDVyk7O55dew3A1qZYzKGV85FLGdQ+1J5s9wdq8V6vb6d&#10;pYRvNsAzsfvU2bSNMGoKyOuGXoRWXszpVY88tJZX1kYtJsHg56V11vEnlW6hDubrx0rSTTbWNL51&#10;a3IQZIHepra509YZyNPAIOPnFNRsRKV2RxwSKUIOMdQe9aEUNu6tkk+1Z73EX2+JpLpBGx4Wt6ze&#10;zaGMpNGc9qGxD4bZMlhG3PWtSBbRQpaMcMOtTwZLP/o6DAGKtG2EkRwpBLjpSs2JuxoWzWpACwp8&#10;xHOa12hUWzhY48mPjBrnXNnai0j81ixxk9cVrxM5tomE0hBHBPFHKNSNGyJW0uEaNQWz81OZI8Ae&#10;Z0Y81V3/AL5AQRx2qXJyfnb3qbCbEc/Jww/DtWdMAWfcCRngVpLDLsmIcYHXJqjN5fnW4LDjNaRI&#10;lqYlyI/tEZAxxyDXnet2wfXLeVVIaG8VlPtXol4P9IfAOMcVzF/bTup2JklxnHetEzNq5p6eWd9M&#10;kZ3x5CgV0e/bJCAT04rC05Nmn26tJjArUldRGuJD0OTjpUsqKCVw05ywGFNZrvGqSu0SBVU5Zjiq&#10;uu6x4X0rwJrOoah4msra3igzJJMcEHsqg8sT7V8KfEz4q+JNa1a90/QhqNlpolKmSNiJJF6ZJHTN&#10;YSld2RtCJ6x8UfiXaWGpXmk6HJaXWqMhE0yMGitAfUjqx/Svmbydbv8AXri9vtZvrq5llLFpX3bT&#10;7ZrCtYUV1Xy7lnkOZJXOWYnrk9a7eyljgs7dUtpCzR8ZrVUu45O2xFE8ou7WE2LfexnPH5VrGO8G&#10;raduYLEByc+tMs1uJ9QvWfQDGqOMMehz71sTRsEELlD0w2ema1Ri2LcTW0UWmx7FduxFO+2IsFyr&#10;WDFZE7CpJtPhTR/MGrRswQcE9Kzw7fY5Q0Kk7SAcUMW5ajigaGF4tgG/5hmtmGO0jiJWUlynzHFc&#10;3ZRP5E+HkA3ZPNa0E6LMUKg8YPNMViC6Mkg1BfsYPHrRposY9Mvo7i3bez/K2elaLJaGzl2znLHn&#10;2qn9mbj98HOetICxIqCO1KZwGzVK/n82CzRbJyVI59anebyQyyW7hdnDYqgk0zynbZDBf5T9aGMs&#10;o94NKlL2km0JwKhhe4Zzm1YDPBIq5G19HIVkEbLjIq3JLE+iy/uY1IHBAxQBzs0WqyXzkag0YQZG&#10;3vWlBdzv4ekt5rd3bkGTPNSQlxp8zeUTzTljAtzIZI8GgLkGy3/s9RJbqdvTjkVqaVZ6fNuJvwow&#10;cZ9aoiJ5QCucL1A71TL3qX7eTazdQDtpDN6aJItQMJvVAOcNjgisk26SahKjNhA+QwPWmSTzGSNJ&#10;zJz0JFa0McDaXFtvEyFOadhJWKmyAxhQ2cdjVFrG3bUXkBaMA9m61aUTfbZkMfHmdj1qZvlkkzux&#10;jpSGRGKKWSNJdQk2L05qW6S3XT9MEUyHDc9sVATGUbB79aiCMLhS0rEelAFpS/mErDuYKO9RuSb1&#10;nMO35elOttyyXzh1HsTVWe5X7Zh2RFY4zQBZWSEhPk7EVNGIWsZ1+zB2J4PpVR7e6OliSCeEqFJP&#10;NUbKbVlm1Ei06EAA96BkjxTJqLj5j81aMNv50c4wBtTnnrVDbqr3LFpI1BbkVch8+KSb/SDuZeaA&#10;Kv2JRNd7bmNTg9+prPszqTapqFvI0RCOdh9a04492qXBaZ8E+tVHFtD4ljVRK0jnnB6CgEPit5Rf&#10;t5iD5W5561cdl3AiBcA1FIZPNkUngkd6EWQSyKScFOvpQBHLPMZlIZQuzGKWEO1rPutlOH61WmMa&#10;wkHs/rTne4Gjb4oS7YGQOwpga222WxiC26MzEZHpTpYEIhBeNVAycVmWzNKsTCQo23lT2NWcuksh&#10;eRiM9c8UgJf3KKWI43YGaYLjy9SSSeJjGR8vFJdvZzaRbFZQGDDgd8VmXc12Usf3aFEAGMdaAN5r&#10;2LyDJDtZGcAqeMCryyQjTEZNjDbllI6VlaXDp080ivCFCqCecVdv30mK6gijvDuaMg4HBxVXFYt3&#10;F3PNoFkIJ41kjztHpVe01bU4r1YZ5PmZSA/QGs2BoRZzMssgYMeOlV5h9oLFjtKHgg0rj5TTkMh1&#10;64BVjufJYGrjTQR7cTMx2d+1YMFyqtJEQxcDG49qvI8HkkSRZ5607icSYoZkcx6qh3dUrTtwItEJ&#10;kstyoeuaxCsIuYGgupELNyPSugE1mPDE6S6jGxEfzD1ouKw6OaGU+YluqjZgVmTXEYvZlHk5Hcin&#10;Q3OnjTnjSKTe+dox0rnbqO5OoyAThj5oJXPJpNgka7SWjhRJDFknrnFRvbQvFJsnVQkZJKtVS6iA&#10;0yBvJlHyD1rCa4khhvEgMpd0wxJyBUlJBcNL9qXZLIB5hBIbrUEsUotZcbyxAIqBPtJtJFZ8kSZO&#10;TWnbPgRFySQOhFMZStH1JLqPzLVdmCMsOtRzWkL6nE+/OJCcVPd3Nz9pR1tl2qeFxW1pSJJo+oXM&#10;1qFAj4zTAoq9ysESeUHUDgY6VOrNknyWy2MCqF1eRBbjZZHIkOMVUivpnmYLEcj1HSgDTurpoHQN&#10;Y5LYHrjNJHGHVCjKM84+tVkLSJJvAYg9+aflwuRORjgikM0VIh3AwRlgM5pn2uCSe7Btih8vHHSs&#10;suzS24F/klvmFWCjJtO3JIHQU2IakSGcDy053ckVoaXvh1O72s2eeQaZtiEEO6ZQ23tT13pHOQwL&#10;H3oAivHV764MtxuYnqe1Z9sly19KI06k4AqyUle7cshHPr1rUtnsILWZPIDO6EbielKwGVDE39qy&#10;SNdcIeR61oZtCiExAE5qs6hYJm2sA0vHPFMYv5YBA6cUwEn+0M67GP8A9apYRdpHbEXLMR2NORZT&#10;pz7Au7cM+1PLFJ4QGyQnNICeG5Vrhopoyqnv6VTuDbDU5AJt47EGp0RZZJiUUA96ke0t/IV4kLGN&#10;v3pPpQMjVQbJCI9vI2+9TAXQjkBZsBeKsgRvaWvljCqPu4oKuJCNx6DAxQBJBBK2lmVbpAQfmz1N&#10;Wo55Ut1VrgYJxms5mlW2dQzDLdPWqkn25njC275KnBoAnv8AZ/bcMYEQB54NPjCiJwUO3cP0pLaw&#10;h+xXUreJt8wbJjPUU2U53BXXA7UwJrieFvsPzEhRwtQli837y1CLgYJqgxUalA+5vlbpT555XuUJ&#10;IAAGBjFAFn92LwEmZiD8p9Ksy3DOLZWZt2OB6Cm6ed9zJ+7Qjv7VSuPtP/CU3xV12444oAq3AkGs&#10;wZfAJ4Nb6yqPD9khSPBcDrUNgbCS7iSezyDJ9+n6raTNqyfZw3lIowAetJuwm7HcfDgSP+0xoNtI&#10;EKi6jOR2FfbmposepW6htqfZExXxZ8J4Jv8Aho3wvncT5o8xjzgA8c19t6shOo3QLZ2QJWNbobUT&#10;nZtzclAeeCKYN2Y/3jBhjDCpGB2v856jFN+XCfLXNKJ0KTNiw1nxTZ38KJq87R7hgPyMV3tv4h16&#10;3uLC7jVdygFlA4YHqDXkt0040yPaMkc5z6V0mhXhuNFMZ2GROMNXPKHLqWpXVj6M0678PeIfBxmh&#10;dIbyKPEsZ+/E/v6qexrmWRotXuYZ4Qjq5BDDr7j615lBc6rpni7Tb6xaRJFf50/hkU9VI7ivZoL3&#10;wn4i8DXEqa1BZ30NqPNViA8T498bgfak4+01W5mrw9PyMZoLc4IjOSemOKzbmwt2kkJshyvOK5xd&#10;W1jT/FmqWF9dQzRx3eElT+765rttPvtHuo08rULctt+ZSea57NGq1MGOC9glUwajqUYz0EpxVkz3&#10;bwKkt7NJz95ieK6R7cZkxbt1qpLaxlT/AKNg5/OtYidjHUpuUZHFTKEEkx8pTnGCakNqBI5XdURE&#10;i7cxHNMVjXsZdAZbmDUfD0DRSDaJx1jPbpVTV/BxeEz2F9bXEZTcoDDdj+tU+rnKcY71ftbvUrcN&#10;9n1q4TPVTyp/CtYTSWpm4voeZXWlXSm42mZSHII56issyXkEsatDN97r1r1xyst0TJbpzKSx9fWr&#10;8/hrQtQ0APZ6zAtwsX7yN+hNaQldiloeT2+oAEb3yuORW3bzaTLGmVgwTyDVPWNA1ayuGSbSZh+8&#10;yh/gb8elY+1Nq4t5EZQMjNbqXYlwude+n6TMg2oicetVLjw5dGAPHLbOhHGGGaxI7i+jEZW7kwCO&#10;tX49WmXUI9z3A4HRjVcxnysx7vTL6G6iL21wAvTI4qs8ZVCSGwfzr0CPUYprcJJJaPGSPlYDIqO5&#10;07TJ2Yw6msb7R8uMg1XtBI86ZWDJtWTrQJJ/OwQcY44ro9QsbqGRVNkpHaQdGrFlik80/J1HStIy&#10;TG0Qhgc8Uh+lKUAVx5R60dOuPzqrisIM84Q808/xc9qB/FxS8YI3Ami4DOMjANGPl6U4gbhgj6UY&#10;Pz/LQA31+Wm8Z4NO4H09Kbj5j+6H50AMc8fcpo+6xpzAZOVIxTSDh+T27UANJG4fKM0n/LPtS8c/&#10;NSELgAsaQCEZx8tJjhunSlOfL5pTnbJ8pPFMCNQRyVHWrUJBkbntUCBihyOp6VKoRWyqnNJgdRoK&#10;q2v2vyHBmBxXspkxocaA4HlKMZryLQFH9q2pCn/WDNemzE7Yv3g4iGRWa3FIz7j5rtAWON1QtzDj&#10;PbgU9s+aeP4jUY2nOW+lDEOjLDZ8nGetNn5uLc8/eq0iKQDk4BHTvUUqg3Y4xyKALIGbeM7T/q+P&#10;apEA+yy/71PX/j0QbcnHSqdw8y42xNmmBZYS74sFsbTnNeY/Gr7af2GPiYI1fP2ZeMckcZr0qzuY&#10;5IijRorKp4JryP4962mnfst6XbfYA82oXxVBjICqOSamL94uMbnwd4eWzTUIUnwAcZ7cf/Xrtbge&#10;Eo7qAxaHewRlMuXkLbz6jNed2gnm1rRJH3Rp9oZpeOo61t6rf3EloBB4cLom1V2jj8TXU2ZyWpo3&#10;7+Gp40H2qFFReA5HX8a5+PU78SXtoLmAxCQLHKoHy0620h7y4R59HkVNoyqykZ/Ku50XS/A8K6ml&#10;1phRRGCGLE7fxpWBmNHauNLhWTxGt25Abbt+6D2qCaxiGq2E/wBgEJHI9CRXRz3nwxtNQl+y/Fj9&#10;852mIxE/hmsjUJjd6lY28Wv2iqEyNuM4NFhIWLxF4um1ddPGtW8MSoFBADFl/pWtdweIRpkDweAb&#10;W8WIhpB5oVj7iucg0KS18R292dblYCQFj2atHUdT1qLU3+y290RJEqqq5wfyosNsZNqVxeKbJNDu&#10;I5JICrxFv9UAOansrTS7DSdCjC2jRSXZM24DJOea523h1eHxPNfS61EszAkoF6A9RWxDHLqF/H+6&#10;1dlSYYAhYDPfnpTBl/X7nS4NUhfSfAkdvNNZA3E6HIkAHpWNpXi3w1bJsttCnl1aaRg7PHnyyOpx&#10;Xbava3tv4P0ZX8CNHGYP3M8jcykdeD6VwH9n6Qtzq+qjWNGtblY9sinbl89MCmkHqdPba5cT6ky3&#10;HlXchfLHyceV7V1luqXFrHEvgaKQT3EalVOD1xXJeEYre4sPFckGpae72qhp0OMgHoQe9dZ4e1Ty&#10;fHFpM2iMYor4AkdTz2FCV3Ymb0Os1iH4b6R4a1WKW3sraY6Uu8O+WLMOByT3rwmC+SLWdVzoyXUb&#10;3ZMXPCg16B8VLGDVvFOkzwwa4ryWgyFibGex6VxOiaJqFkif2hfeZCjAocfNj6Umkikr2NcXaSwI&#10;jaWsal1yVPKCu7lOlWXh3wm8fiSd/NhBKzKVCZ9z1qlYan8IbaWH/iRXstydu8yRsQGFcT8Rde0v&#10;UNZ0Nf8AhLbVYoLU7LO2TGDjglhWMlcuMmj3bQ9RO6xJ2spIwc/1r1/TLvelrt2kbR3r4n8C+JJ1&#10;06ytr0KEFyVjcnkDtmvpHQtTKXFj/pIKOAVYHtXPKDiapnutvOwlj69OAO1dNZXU3aTn0rzi1uQ5&#10;tSHBBAPWultpSLiM5wcjvUJidj0G3lPnROFUHPNfNPx/+GUeseHdQ8Q6DplsuqQWvmXVtEoC3ary&#10;SAOjj9a99guG8oA8cVtQSBoyDjaUwQT1qoScXdAj8V57vUovHAiudHuEKlo2DIQ0bLwQRUyy3E2n&#10;aky3hASXoRivtz9of4WS3MZ8S+HtChEyxu9/bQoPnxzuAHf1r4kSI/2ZOHWdXWVklQjBVh6iu5NT&#10;Vwkb2gXektNfQyajCzCMAgHGCat6pBENGmZLiLCPn8DXnmnLpo8X6yiTTtJHKpZc4znpXb2gabWJ&#10;UmZ9nlf6vNJozehz11BpjaX5r6JOrLGcvu4arvgiy8Az674kkvdDu4XEqhpEYkPk8DArbeGwkney&#10;muHSKV9rSBeUPbit60tPDOlaDfxPqmnmRlDbjgkjscUtLAr3MHxRpPhSy8X+HptKfUwzpl1+0MQv&#10;ocZ71h3s0r3dnv1u+LOoDqSSDXTXVlol/DNfWvxXYMnMkbxY3Y7DpRFLoE+kNE3g/wAidYGAm3Z3&#10;kd/xoTHYwrVdPguEYWqhtmSA3SnfaYp7wL5sLKs2JAWHzfhVmzsoRpWtSTXRPzkYzzjtWGlppNt4&#10;oS48y6KtOCUDHFCSYi1fnTrXxXp0kej4Vyudq4ArpLq/hutC0uBJSiC2JIBx2rM1ae2uNOj8rS49&#10;qxqVJAH61Noui32qXFlHaaqyTeeiEY4weCaTdtwexa8DaFqOrfEO5jXz2tILz55D06+tfW2m2Hh7&#10;S9LslttM0pZPJwzmIFiR71neGtI0fQvh3aWFvZq8skYa4uuhd++PatOVoftJyx5Hyg1m2yojp7m6&#10;lfJnThvugVUJbCZyfelYx7yRHimFiWb5aRQ4nrxTfn3Dmk49KTcOemRQIl2LtB9qaMeWeD1poLE+&#10;2OlL/D0oAMnOCTRjkDHFMHRqd/EaAEPD4CAcUqg7R1NOGNxylIc7xzgY5pgev28WnCcjbEx2nBNZ&#10;9zGF1IbZUxuJxWjexhJo/LD4A65rJJka7QlCBnHJpWsXsTW5QatalwhBbv2rXuo1a3haO7j27enT&#10;msmOAmQExOSDkYzUGoXdpaWjvcalEvHyxhsk4/lU2YzbtwThX8lQBy27tUOs698P9G0S1e/8S2fm&#10;uhMNvGQ0khHsOn415Ff+KGuNbjtLRobSJ3Km5dwT9cVzt14V046zaaldfGsX3mgnaxDEewHatVC7&#10;7ETqJbF7xN4z8baxZ3yaJ4OuLSwjyJZC+HkHbntXn+mWnm3+oSXlzf8An55Z2LfrXXXM8FtBNaw6&#10;BthIA3KeWz34qoljfSywGLxpBaL951aMHePqelbwgonJObluWbKe9sLW5ks44Jn3YCyydj3was/2&#10;zZy28qaisaOQSoC5BNZF/b2Jih2XNzLKsbDejcZH0qLS7GS50vUFktcMAwLuOce2a0ISNayurf7f&#10;cNHd6eytJxtxwPpXNeKJY11QX0diZpEZFK465/wrNksrfSNS1O6gttdu2a8G6FQW25POBXVRwpd6&#10;f5jaHeRAQhsTIVzxk9fSgdjR8NiaKySU62d72m7ywcAZFQ6jGLiZVFyd32wbSo56881bvZvD9j8L&#10;fC8ssFyZbuZktTECQxXrkjpVJJZk0mG4t4omk8omME5wfehti6ne6b4YtJdGt5JfG1zFE0K7k3YI&#10;o1JdMjktrGzErxq6qWwcnPWuf8KQ+NdR1bUZb7x8YgG+WJQAuP5V0s0WpW3iG9MdnaXBER++wA49&#10;6fqIwdds9Mg0mxt49NDu0ORg8gmsfSLrWbOKTZA0MsYYxu43foa3Eu9MNxNLfKrTGY+XGpyARVeV&#10;PtE+oyqUVEIyB2FSNPoXNKv0u769mvpYWuyzEMFAzjpwKyNa0iW8vJ7v+0NTtpVjPkuSQDj2PWuf&#10;knuovF0yx6YwxICjqep+ldVE3ii6urGTUPGAlhjh+SJYwgQe+OtOwWMTRtF1W90TXIrnxtPGYYnL&#10;OsROQO+KgtYfFdhYW8+lw2GoxRzyLOz4QkeuPaujbV57K61A2NvZ3Be2dPKJHUjGT9Kzrc6jF8P5&#10;klKrLNO7na2PvHOOPSgBgh8VXdqJm8U2loJctJGAMjHatnRbvW4xeQRaCtwd2NznA+v41iQwSyWF&#10;qn9sSF9/3FatG5i8TJa2ItIZBtA80oOf0oYjr5bHSbjw/G2peFNNS5Qkjaw4riluNJi13X7c6Tb/&#10;AGbhQhOMg9avR23iGe0d5vEN+qpETKXQgDHbNZSjwkL6BtRmLyvMVjWN+cD1AoQGLJfeHrDxXIkH&#10;heZIJX5AkMhJbrxzUk9xFa3lvdWsEJgN0m4CMcFjXR3R+H1tY3UsGgL9raHEbS/MFB68GsMXejS6&#10;G8cbRk/aQXyOM57U0B1HiabxX/whngNLSeGOKUI1y6Qcsp7E1htFCLqywkilkTLA9x1rX1HxDqg8&#10;CaVDbfCxrqOO2CyyhuW9OKw9Pu7yZXSfwTc2rbx5asc5zSQrHQzzzx6XG0d4sqeThkYZJrhbp/Gz&#10;6m8kHw0tfsouQH2zrkgnqBXdX1u8WmWxSxLM8OcbuKTSr3wpa6TfiVLma6dCNhJwhP6UkFyXw/Ya&#10;BK9xDNpWnGd7Q7ZJHBMLEdMGqcWganB4v1KJ9P08xtOfKdpgBj8a5a7RX8U3k0V5dIWuAfkcitG8&#10;il1G80O1k+KmvxTIybYIkb5sdBuFMNTfv18H6Lo9/dahqdpNdb1EMMTByM/7Iz0rzjWte0RtdeVb&#10;e+kaSBdkZQrnPpWrqEMNn8SrO0Hge6kvC8QMk7l8r64bpXVSaP4Z/tyLUtR0yCSK2sx5VoigYY9c&#10;mjQEecWmr65cXPh22k0K5S3E5Miq+C47fWvYI/D0Wo+DtHdNOjRNgAK3HzAd8is83vw6EFm8fwyC&#10;TJuEJDZ68c881yd2NYs9bnubDx3rkPnXAK24ZsAt6U5W6DuegMNF0aBbG38AXokdRuupWZxk+mc1&#10;zN3awXbeJWaXW2Yr91InUDPoRWjY3PjCPcNa8S2cwKoyR+UCcdsmjxD4l8fwR6e2n/2P9lDokqi0&#10;GVB6HPekCR5db6TrTa1rdrFL4tVRKMMfM+Uf1ragtvGOnXSG6sdZubL7SgeT5iRk8cGtv/hI/iY3&#10;jCK3tfDkV5IIlLFbXaoz79K2n1H4mW1/psutaVo32eQ8QAAsCenHU02SopD59F1W71TRpbbVXtk8&#10;pCS8WQAea6TUU8H2HgaI6nrtqH8sDIOWY9/l5rEvtQ+J15oSpp/w/tkiEPyymUIWB6cda8nvLTx0&#10;3iJk1Hw2Y8T5d5LkMP16VO7K2R6Fp9r4KuNZ1O403wDeaiZFAJVzGq++OKTUvC2nQzrfSXhimdgV&#10;sywYit3w9qmj6b8JNZu4dL0y5uYAomiWRRsz0/OuCutS8dat8QjPZeALwt5w2xq5ZV/HpT30sK1y&#10;1q2n2X/CO2jTW0v+tUgjjGO1Xo7bUbrw/Etppgit1tMEoOTxzWtPZ65/wj0UGsarYQTSRrsgGPk+&#10;prpNPaPSfAEkpm0mRFtySDKMEGkxHC6fpUNvpiNG7NKJzvbbzk9M1YeF/wC0Iv7QudNgUHc0kk4w&#10;FHsa5fXvEU95rkMGm+LLTTN8rFgsYcyH2PauRltvM1e0XWvE2vzvLKAGcsqY9fSk32LUT2G78QeD&#10;ptGTT9J+PNhBdOVXelsXViO2elctfX97pnh34hnUPFcd+1zFEA/lgDHsK881SzsLPxJZ/wBn38kk&#10;aoCTGmSPyruLG/8AD934b0qK58Li8uFTH735fLb15xmneyGo2ZxNnDYXd/qwj8S3VtFKwLgQkkk+&#10;grstN8H6i4haG4uGgZDunkXGF/xqGG8h0rxXfzt4PsJnFrIsSDBXLDg/hW1p/izUU+F+rW95q8sb&#10;i4kcPFAThWOQMD0oTLbL+kyeG9JnvoVuNPE0VwAfMjBJyeetbGtax8PrbTtT1VtP0LVNQgsgmnWi&#10;26jy3kHLMAOcV4Dq0mrT6pqV2t7q0sErEi5EJXbj24pfC9j4gv8AxbYx214ZWKv51zP8qRgdOD61&#10;DTuRrc7/AE4X+rWOp29x4l0+yllWSRYkjGMHnbXLaRZXln8Uphbq7GO+JYAZ6Hk1bmtfFOl+LA01&#10;lC5YuAY5QwYfUdK1tG8SaZZ6rqDyfCaO4lmOAWkxu9RRctbnV6rP8Pr17Z5/Gnl362+3iAk5H8J9&#10;a4eax0460oikQHzfm4+8PX8ar634gtptfAtf2eNMtJWJ2zC4Dcn2rY8P6N4zmee/m01TEBuYo2Tj&#10;6CpjsHUwdbso3sbeATXkUTuu/axHFYtxYeB7XSLkQ/EO5mutqYh2HGe/zV2fjOPU18JW1ythqIij&#10;mCuscLFge2QBnmvNY4rOTWdIS6nuIXuQCu5MEY9c+tUtgLsE9/HdqInUIUHzE5xTTJbza7Gbu/vB&#10;Ap+eREJFaFxaWcWoWIF8HATHXtXqXhA+Ez4V8R2U2iaKWe2LASlckdzk+lDQ20jzKWy8KvYq2n6l&#10;d3UrkCJBGQ249K2Z9I8c2HwzF3fR28TBMtbmTLoh6ZrFu5DZ/E/xBJpOvWLo9/8AuHwMIQeRj2Nb&#10;6TeJNUvlivtfNzP5QDqJeG/ujFKwdCl4dttQvxMlvJb7jGzBpZQuWHQc10134N8ZSeDNJubjxx4Z&#10;iujK4a1Lj5ADx83qa4zV4ZLObT4P7GvrS+tZCdiSEZB6HIqqi+L57u0ubzxvr5hPDRiRsEfWquSd&#10;TpzSabqTQazq8uRcL5MUE+8sO+MGu8tviB4dj1jUbSDwBcPbJbBUnk58314PTFcXo9hpf9v6PcxW&#10;Vvc3YtpFgW6uBgbhz941Q1HRU03xN4futQ8YaNH9tlkkj0+Eq+zB5yw6UpWYJdTq/EHiHUbzwpfN&#10;p/wcszZxuPPmktsHB9D3rx+6utniLSrq28JxiWANhHXIYkc8V1k/inXDpuu2gubI6czqsKJAARjr&#10;nHWsS+1bRodAlZtJgyIslwM0aIqKZ0dlrepXPhDwtD/wjdrbyRTMzpEvLNng5Fc94n+I9xpOr3sW&#10;peBtMur1rZRDC7AkrxgkHpivLk8bXJ+IQGleE4ikO4SSSN94noQPavJdefULz45XF5d6rNNPJKTJ&#10;K3THZQOwFQ10L5dR3irUdT134kalePHNDEOSkbbVPsFHAA6VXsYlS1iVI4gQealMDm5uAJCqle1T&#10;6baXEl9fKcqmeGJ60irGoJbf7HGv2ZAR1PrSN9lezmLMrED5R6VBdwtHGy7cnPY9ar2qzvO6vaMA&#10;o+9mgCAxML1cWx5RgD9a9T+B8Eh/a++HccsbDy72RhznrXmN3c+U0QEIxtOfwr0r4EXbSftr/DJm&#10;JwzTg/kamb9xmlPc/SS9UmSdxswI1BGetYu9xOxWMlcYIp99Jc/brxTcHBPJ/uisx5CGOLk8r+dc&#10;kZdA2ZAyga1eBXbDHse9Y9xBJHrBZrtiWJ71s2rRte3gkYKSOKrXccYjjZnQgsT970rWLIZUR7UE&#10;bpMHHTNWFMI2Yujy1ZLi2e5WRLkZXpzUEkhJiBZgc/Kau4cp1shhNpa7JsnHJNZ7u/mkn6Hms+CW&#10;Q7UMpPy9c1YJJBwvHepsInicbjtDc81L5y+eAYTjsfWqnARTuFOGCxyqdO5p2CxfDI0qAIenQms2&#10;a++H0PiSwi17RW8lpgqqTw+eufpU6OgmU7hkHtWLrdjY6hdaYkluMhT84HSmgseieKX+Fdl+zrfX&#10;ujw6J5cWjP8AZIobtclnHO4A84r5YtopZPhjokcS6m7ar4vMt0Y4Gbbz0yM12t18PJLpkS3+Imoq&#10;vmZaBpSqkdx6c16n4Z8U+BPD2kaJpF/8MrezjtU8uKZ4BJkn7zFj60PQI+ZT1W6g0n4B2oTIMXhp&#10;YoVAxl3GB/OvJBNra/DnQ9HstG8QwT3uqCW/ubeNiZCxyuGHQV1HxK8S+HNY+JfgDS9CshPb/wBo&#10;pLcsBjzAOT9ABXf+FPiR8PLbXNR0h/AFjCbS1hjt5zAHNw3RgD1yKadlqhve5kP4m+JGieBdP06+&#10;8X3UszrAixEnftPCjd1+tew+HbeWS00yW/nt7eSe1jfG8Moz6mvnjV7k65+3DbpHpt19kgZZW3KR&#10;09c+lbPiXxazfEnQ/DemxuI4bYi5mEmWkI7A9RionTtt1C59E6jF4ei1IRw+M7KaZUyY4mDfyrJZ&#10;YX3N5Mp55yMV5Z8P2ji8RfEGaWC6lIRDGryFiMZ3HmvaPDniT4W6rfXFivjbQftKyMoV2CEkHBAz&#10;joaIq24rGPbRMTrrLcTJ5RHBJIbPpUgu5Fkt1m08OgbhlPSuw1Cx0pJ7W2ttes5JZAxSNGBJ/KuO&#10;uLK9t9UjFwsaEsfk3ZIpSA3rRrRyrKVx256VPK+nA3JaLcwXABrl3Zo5UeKR85yQDxUo1O2eFEn8&#10;PuhDf6xTndSuBt28VuzzMs20lsgZqSXTtEnVWuPD8s+O6zlR+QNZqSRtEphmVgU6ZwRTllu44gGM&#10;oXJ9aE0twaLEscEQt0trdolXhUzmp/Nu0tIv3T7s84FQI+9oycjFWn+1iJGSeMDHORnNO6FqSRzz&#10;FWEkEJBXkN0/KuD8WeA/A2uWsz3FhDDcbSY5YMKyN/UV24UvDyAr9etI7MkMPBJHenCTjswcbnxd&#10;4o+G3jnSZLt7fUp7uxD58yGLcyr7ge1cCLnRonlg/wCEJvLi7LBN0ny5Y8dDX6FrcOzRqTEwKnKy&#10;DIPsa43XPCPgPUrnzZPCNjbXPmhlnt0AIcdCR355reFe25m4PofB1/b31rrUck3gO5t2LAugj7Ho&#10;c1XA1VvHegTweIH3Mw+8c+V6cf8A1q+g/iD4O+MMU8c1neadqtmsZDBIsSqo6cd68FlQRatPHdWW&#10;r2VyGwwljK49etbRlzakJW3O71KwuJvCFpNqfxt0mQmAbUgRVY+xxzVvwLfwR63ren2nwmdgibpb&#10;6e67DvgmvKJomi1CGcas0yCQN80vAH0r1Dwvq3gp5v3nheFna22SOJ9hIPXgUPUhqxT8bamLnxVp&#10;kUWptIIHIaNB8mR9OKoaLqNn/b1it3qkFuqQsOwzXoi+HdInheXTG0tYA7EI8oJBJycnrXkPiXSB&#10;D4xvvMlWOUTqCqPwfSqSuhRJdRiml8TaxdW/h1JYYbjIYHqCa77wp4h0qJPKuPBemGJo8bpIwSp7&#10;jB9a43SZrqyivFl0m4mikjTAAJxWTe3mmS+Mbzy47qNjjMWwgA0WvoM9i1G28K3GheJ71HjsbFEz&#10;K6DAyfb3rz/SZfCFrc+MZpNMubsxgmwZgRu9eK2dL1/R28D3GmX3w/V4mX95L5mN5HQke1ZOoHR5&#10;Eg8uaziIbEY4AxStbQLmKNe1LVvEgtJ9IhsIVdxBg849zVmy+xabrOpGTWiIZJl86RBv4HfAqS20&#10;iwbXbJ7rXtPjR242SjJ/GtzUbfwnb6esMWgXaSG3OJXYuH4980xtmlf634Mht/ClzofinULi7EeZ&#10;AYWVXPoR2qheeJ/Eeo6RNDd+FEgRUB3rITux7VN4e0y3vPAGsuo8Pxywl8gyoCfSufeC8h+0loFK&#10;iVgSDmixJUjlVmeRURyJMNH6AVpSXF42lQLBpmmBdmMmJSR+OK2dF8OaY/hvVrk/EW2kllgYi1+6&#10;UPbJrlkXXLXUbyO5too1F02zDZDDt0oKCyt4f+EqgaaKAys+AzAAKfp2ro9Us72BNNaWfTHSZlAM&#10;JUkD8OlcrqE0Uk8BSG43lcHb/jWho9lfPcKi30oYsGHnS5H60raXFY2tR8A+JDo2iajpfi+5uklg&#10;8x4JJiDCevAPBp2jeIFtfD3iy31XQJDPp+BtS13M4PpgdqkvrvxKkSwf8NCmHYmPJiXI/MVlQeIY&#10;tG0Lxnf6pD4duN0AEU820NL6/KanpqOz6F1tf8Larpuswp4evLSZceTKJdhY+hAxXE+JG16y8FG4&#10;OpSzIW+eNbs5x2PWuA1rxV4U1DXFfTtEuLSRpyXMa/KxP04rBuZZ5tM1YSa5fvmHADSHBH0NDdth&#10;xV+h1Vl4k8AS6VLBJqd9HqEsDJHvnLLk/wCFeZG30qP4g66lx5ZAuWf7SzA7889awrvT9Nh0mWWG&#10;2jLpPuLCTLCsp5mnin3tOQI8DLcn8aRaidLFd2reM5EW6Roll2pgcEVHrV6LeVljtJwNmRWJp2xJ&#10;rfAHE2cH/GtLWJYprO4Z7ePfsUKBSKtY5iZ3ugss0hfbJnJ71qW9tLLod46Wy5jj4UdTWdHHtCkM&#10;ME9K6G1nS3smYv8AeTgAUFmRaWl+bmFv7OlBMnO7tWvPpw/s66lk1GJAig7QeTUlzfXZ0hRHAA2/&#10;IZVrMYai1ncPI0vKjq39KEOwwRl40CXXXiq8sKx3L5uGY4qxAxVUJPU9KmuY2byWFwuGHp0piKkA&#10;gC3JkjXp8tMbcYJ1WNdpPpUjLiBQ0eRSMGKLggcUFXM8lQzZjUgdiKsQma4guVFmiqo4JOKXYv2g&#10;AsvA5ApjHaCEnZdx5IpANMcEckufLc7SDkVkKHfUbpfMBPmfKoFan2Z/JuZJNRZsLkZNVbJkTUJ3&#10;aMY3HBoAqXMDxLyjDcOcjpUaYGmzAIvI61p3Ukksr7mUqD8vHSqRiQwELeHk9aQ7GJIt0b2Mm4O0&#10;HoOK2LXVdZtEsw0108BPK9SB7VXeP58k8D9aY5PlJ8vA/GiwHolhrWk3cSiPxGiMYwGVxg5+lbSS&#10;QrZjc8Umc4wK8PnjTflIisnVWQ4x+VbGl6vq0XlLJvkUHBDelJKw03Y9TtJr+21wTWV1fRM8mQ8c&#10;pUA/SvU9G8b3UaxQa94V+1AYAvrcbWA7EjocV4T/AGjp8lhE3nurcEJnGTXT2N7bzaGyMIXJQAA9&#10;axqUVI0hWlFn0kYvDGp2mjX9lrmlTm3cSRNxuVvRlrkvEniDV5LXXraWyufPEQQN5ZVcdMgV5Jay&#10;aha6mJbPxBdwSKwOEfg+xHSu3sfEdrM0Q1/SrdgrBVuo4xuUepA61xvDcr7nbHEp7kPhye+t9d0q&#10;OSGOSOTV4zIzL0ya+pI/7Lj8RX8sWoRBZNLhGxRxnFeHf2ZbTWiXula/o19bvtby45AHAHt7V0ek&#10;6wsd+0V1Y3SgKBhx6dua48RDlaaO6g/adTrNSsprzxNpUKwg7ZSxkP8ACK3E0fQoNMVTfwvJtG4M&#10;Ohqnpl/ayXFy0V3bgEgAZ5FN1VlW5ONTbJAIbPFYJuxpLRjxoejy6pISLMICNxyMkVnar4US21XT&#10;L6z1WC4tllDNEQAyHvz6VSWd0Zn/ALTkLjJwH4NdNo2q2d5pGt26/a/MjjxLGynj3qZXNYWuZNxL&#10;cTWshh05o0Majr0xWYsF2dUixb2hO3rIobP51sLPpyx61Gs1uQJCPlcHmnxNElpGxjY7j0NZRdmb&#10;yijzTxjpd2x8NXUVhaiWPU42YIgXoc9uteixXMU1hZyqzZewhD5GDkDmo7uSyll0uJ4gB5vFWrm2&#10;hj0+Jo325jHQcVcp8yM40+ViX2k6Vf8AhyaMxR5EOQT1BFeZC0Nn4muE8yUR8gDPBr0ETX0Js3Jb&#10;aynI9RWTqcdjKbSUynA3EeuaSd1YqWiucHFkeK5fNlBjEhPLdK9f0FbefwZIBeQSbBwAckV5hc6P&#10;JqOnXslteeVPDG33W646Aj3qj4WvvEmiC+lvNM1GUy6ukTQ8kYLYzTUbuxjOXu3PT9T1A2Oo6Is2&#10;lhvPSTZ9FrM1TSrfxH4R8MeXEgktpZDFubgE+vrXV+K7Gw1H4cDyZoo7i2thLE+ehcZIrgfCVzrU&#10;Wl63ay6NPG8FyQZA3EnuKpJR1M020UdL8IXUPjWVdZ8KK4iuI2tpYbjlyPcHIArrfFjabdWNnDcW&#10;0JW3swsbIACuOlaEEt9LNc+ZczKRwrMScUt3Z2P9kXElxJGVNs+XBy27HAA701V5pCdOyueFmWNd&#10;SEJ1g4+0gKGPQCuy06K6TWbN/wCy5TbNNGSzDg4rwfVp9X/4WXr1vcWc8Tx+IUaCNejR7uCG75r6&#10;+gk0y7+DVlHFYwLJ/YMIG0cghea63K1rnNK99A1fVCEsJE0m2mX7IqsR/CK8wvoba58fadm3YJHd&#10;KyjPryabJcXlvqupWwmlJQN5ivyPbFdB4Newv7jUUm05RLFdfeHIHPFZN79gUV3O7+xWUnhPTSxQ&#10;FYF2HHTFSW6MYLZDLk55OeuKddpOt3bW8chYmI4UegrEg1TSYtZuIW1sGZJcGNhjH41z2vsdl/ds&#10;dekjx3emGOccwOrx5+8DweK84g32Xx7tLIKwhvZJHTI4B9Kr+MtRu7X/AIRu+g1S8jdZd0RRSykD&#10;kqR3z0rmxr8+pfEj4Qaivhu5gMQYSRFPukdWP1rTcyeh7BrNjt0GwdZWDvnANYi2cp8NRmRkdQ2V&#10;LD5lPt6VkeJdc1VvEnw8nhjnuoYAwuLYLs8oeue9dlGGufBmh3tqS0M0BLKOqkdQR2qZKy0LpvXU&#10;5O5SV7JVeUkbh9cCtd7nQT8PpbeZrcA2DL8w6nHFVNRS3TSri4e/EZVSFQnqa8ut7rULrxr4mh2T&#10;SQW4RmKjgbunNCWiuOUtdDodJeaw0m/8rTkVpNRycHClc8V6EipJazzeXkC3Q7vc15/qMd4vgRBB&#10;ZtcB5VJdW5iArvtCdG+FlsfMJ3W4ByMEEUSVgTPNPFUt+PiV8M4UvxGrXLhhjg59a3pNJs7XSbia&#10;z88TywBpyFII7nFZfjXTrl4dEuY7iaOSO7DK+Pukd6t+DdY1qfxL8QU1DU7a4EdjbiMhAB09BWij&#10;ZXJepr6RM83hnVSm8j7BLuLfeJA9Kw/DlnrEvhOWdrbUREuqT4R1Ibgnsao+ObnXrbVfBE2jwiMv&#10;eO1wQMAAdiOnNd94e8QxXfgXw6Zmsre4a22XACADd0zj3pctxX5bHC+LZXX4bXJs7aQ3CuCe3Srf&#10;g3xBbXfhdYLzRrcSxxhWY8mrnjBtKtNHEk+rwiN3yWC5zn0FcboFhbyavNfWk4MJHzBTw2fb2pxj&#10;dMpy/E73xrZG8+HOjpay7Wt2YxyqOgbqOK8t8JXl7pvi3xZp9xcTmK5dQTK5xIfqa9ztZNPj8Caj&#10;G6KzeScsTXj/AI3sLUab8PpkudrXutAKy8bCD1zUpX3G3ZHo9g93a61aMpJt5JNpQnIIbrXmHiez&#10;07T/AI2eNILPxcsdpqNurz2ZIwrt3DV7HLpk9v8ACvwu58SQXYGkRFrgkDdkdAPavOb/AEnQrzxj&#10;ok1+bsxQOSgRj8xPTJq/h0Ml72p0+mwSwfs4/D+HKOAkxU57Emse2+1HxLp8aaaGG879g6D8K7Aw&#10;6aPBmj2sd44jW0cRkt90HpXNaLNb2Ot6hbtcMZTcN+9cZyD9aljUmdMsEbiJQN2AOcc5FJMt75ca&#10;rZ5AnUEY6ipnW4W+t3jvI3Vxn5TV8Sv/AGU6ranzWXAJHrWdRFQ1Oy0lvD0dpbJBa2hPkL5gJ745&#10;o1afw4YrWCT4Y2Mpkl++JRwfXFcTZWWpwS3WGncv8x56VmiS7PjeRXluTiYMEJPOO341MZt6DnC2&#10;p2PiY22nfDjQVhtok+0wMQ2PuKO1fOmpR6dfeIY4w29xchrpCfuY6c+9d54r1jW7vxb9muNDuIYv&#10;se21i52oq9Tu9TXmNjBq7ePLhrWxuZPNnwSoODjrn0/Gu2lF2ucNStZnrOjNHb2Ms1rbGKR7UJvU&#10;cYAx0rrtJa8+wie588BQ+xn7k1V8P2Ui6REbnTVGGXahHepfFs+ojw06W0EO9LX5UU4GK53CzNo1&#10;bx1Pon4H6h5uk/HiKNIhNbSxhZAeSrDnHpXpErP5l5mVzmQkknmvnL9ly4u28UftHRTGUM1rCSGP&#10;fFfRdxxeXHyjPnt/OvYwy5Ynh4vWZUJyMLITzzzTWLeYvzNQcCR+TzR/A3NdDZzANvmvmTHy/nUg&#10;JxkAn5ulRDlRlec0oJ8xcgDigC7G4E0JG33rL8WeF/hz4l8N6NaeIfCNvdJbbzbyZw0bN3B4q4uQ&#10;etShmyOT1pptbCPNtD+D/wCz1pl5BKvwwsrqUXgcGdtyEg8cHivZUns4tPSG20vTrZEtlRI4Iwqh&#10;RwAAKyB9oe5UC3mJyOgp2q3vhrSfBOq6nrGv2tvbwQE7SwLu3ZVXqS3tSnUfUuN+5oqlw5aR5tqg&#10;5Z3OAPzrx74i/Eez0qxvdJ0CexvNZeMrPdqA0dmp/Qsf0rxvxT8RPHGu+Jnt9PS70vTvNZIoY+HM&#10;Z/iZh3PX2rDj0mGCxhJt5pJHJeWWQ5Yk9yetcVXEpLR6nbRwjlrLYqeRq99cXeoarreq3MmS586Q&#10;sM/Q1yd1fJc6xb2lvaOStzhwBwoH6V2upahpo8Ei2g1u1a4Z9jIpyUqvo+mWsU+nTeREHLBmyOWN&#10;cHO23dnpUqaWxcvtF0pvgvqM0tvCjRRx7j0OT04rM0i7uLLw/fKuubozs+6Og+ldhqMZutNubVLh&#10;CsjRg84ArLvtK0u00xI1UmVoQXZj/SsZrmOqmlEWLxBZwzM7R3BzCd2I854rXsLyO98PeYumSqsk&#10;5yrjBrA0i336lcB7W3KCBmLFR2qzpV/5/ijU4I1jjEFyV2qB29qmCtuXValsdPP9ltbWHLcsBwBV&#10;u6uxH4S0JjAVWRvlas24Us2JY8kMNue1Mvnc6NZ+ZKhihgOMD7vFPnVzPkaVzCvrhJdbh/01+Fqa&#10;0MX77fffJj1rlZ76wfWLUQ31uWNxtYBhxzxXU2tkgvbbz7pwHZSAe9XbS4KRmazpGsXWh3o0+BDc&#10;vGRG8gwAKuaLo+v2fwthivYoHuI5uMD72TXdXM/l22jxJPAXEQHy9hVOa5YNao2qK/zZZarm0sS1&#10;dnn/AIm069GmWs4Z4/8ARGI2fTn8q5nwRqkEUepoblrj/iZbWZj8wOfzr0zxVc27eDIxBeJ5mzGM&#10;Z2jvXmfh6x0iPxRqcsNkHaS8jaTngMD6VMHoE2j2S+0XRruOynuUKH7OrKxPT8DWDeWsban4ehN0&#10;Wigk+QAflVzWbzUH1DwqFQLEoQFAetbE39nx6ZDdm1Qj7EDgngcVfM0jFQvLUy5Sou7ICIjlR0rn&#10;vGWqx6deeDEOhC5aaQBlU42g960NN1GwuvHMEU0wiV7kCIY4Jz6+9ZXi23tJfiveW8kBcwLHtPXG&#10;elck1zLVnoUrrSxPeavpem/DO4vzYRFZbJXclhuj4yAKk8O6zNqnwvvb6bw5eQK10BbmUYJUd+ex&#10;psWi6XeRaDBe6eZoY7qNhBu+U49a3vFg0+LwnLBavaQxrp6qqRqAOB0GKcbKJNW6dzm9XurkWdw8&#10;V9br5cQ539awLW6u3s55JkYs5+RV5J/KuMlivnttUMmtm3t4wWeWWTAGPrXjXjP4nQab4f1LTdCv&#10;7e51F4WjlvzzHajodnZmPr0FdlKi5WSVzkqVravY9b8YeLvDOh6ZfNe6hbNLtJFrBIGcnsPx96+O&#10;/Gvjvxpr2q3cZ1O5s9PExENjbOQoXsXI+8T+XtXCz3Gq3mq3E91rmpTu1wzM8zliSevWnqgCYW2w&#10;O59a9SjhVHV6s8ytinLRaIjij/cJmPDZ5z3q6q/KPl7UiqMLkmrKjp8neuu1jk3GBRkVIFGGzmpd&#10;iAcvkkUpV/KjxF1PrTAixz93oOKTHynmpiOQOenWjYC3JIGKAIcfu2KyLwRmjau12ORU21A/Ep6d&#10;KQ7dhoAhA9iDml/Ghv4fmqNiQRxQA8nhajZgN3So2ddxycVTd3a4RIoWdt3QCkBLI+NxLgYHSrFr&#10;Z6hciARRsqu3zMwwBW5ofh/VLq9V5rWQLkFUPGa9U0zRZU1fT7Z9FkXLDZlcZouKxi+HPDkcFz4f&#10;YaHPcGWT55CvB/8ArV7DZ+HtUE9rJpvhpLgFh5yK/wBwdyfpWzptneWKXC3lvFFbLaY81l7H0rUt&#10;NetLHTbqDTNKEYnlYT3zsSXB9B2octSHqaU9t4ft/DsU0Wk291qMUALRxuBtf0OPQ1zN5qup39rY&#10;Je2AjmhVgkatgL/jT7mGWxtdT1FNYaeORt84BzjPNcNfak9/4gtf7L0a5eV2AIAwF9SaSfQVkTX2&#10;pWCKkM88iysWEarzgirmkWms3umRfaDJFAJSVZuGcfStLTvD5F/bz3tjFJcbQRnkKa66KCQPtMZw&#10;B91en6U12C6I7CK1trPZAtuny4ZtuWb8anaaX95uJIDDGKsRW6bWwjYLd+1X0tgYceQuSOvrTuTY&#10;qRCR5YN0bYxxWtCMSf6vtToYSsRHkMeOtW4Y2aeECIn5ucj0qbgxypJsJJ429KaUJtJdkTFs8c1Z&#10;8q6fUVAiZVHHFXkgmV48Asc46U7iMdYboBDvbmp0hdpvmyADx710ZtT5a8ryvHFNNtIsczYUcdPW&#10;i1wuZyxHY4EZ+761Zh+zLDHExYktzxVyCzunKYcg5/StiOxiES5kjaQdaEmHMZqwQ+U/7hcbaRhC&#10;hULCOnUVrSwyizm4QAe9ZUqXP2W68u33MAME07CFjG6Ygpn0yKtbVCXJKgYXtXFT33iyO5uVHgdW&#10;Cvw4k6ipFufELQKzW5TI+tK4anZW8kQE+blAu6rbXOlCJ/34DEDJzXBgaqLjqTu64NakcMZt4izS&#10;biOfehBc6F9SsU/jt/u92Ap66iHskVYbYnPBVgcVxl3YaNO8YluZ8hugcirFnb2FtbusEMgLDljI&#10;TVcojro3uNp3XCMN2RUE7qbqYsihtg79aw/NuDhB9oZ88AA8U9YdWe4j3xzhR0NFhXHTT23nSgyE&#10;Pg1nf61LhELlvM57VuLpitNFI8jE/wB3HWri2tut24W2CZHNDQ0zBtdDu5L5pTfhcnhc9a3206Rb&#10;eJTfZYpg47VcVmRhgSEk4HJqUyHz4E/eAn1qLdyrmH/ZdwunXbHUWYBuOKIrFCq7ncmumWQC2MbB&#10;TkflVUyKqECFQS3WnYDK+zxKx3Z6Y60yK30yO5ncxI25vvE9DVp9/wBslLsQNvGe9ZVwy+c4MxVd&#10;pINSNK5dnFsZFw6dOwqLzZRHtWRQO20Vkre2C2bFrwMwYjGaoz61o8NtI8mo6egwesgqeYrkZ1Ub&#10;wliZJD065qWS5tPKjUuOB1FeXXHirQD5ojtNSuDu4SFc5NaGmzeKr6Cdo/BUtpG3EbTNyR64pqVx&#10;SVjtZL61wP8ASLdcfxMwFVZNRtPlVdQL/L/AM1Rt/DEszD7d4guDg5wr4BrpLPSNPtUhjjsUYlsA&#10;tz/OmmI5a5n1hrR/smm3DOTkFuBWK1v4xkuWNwzIdvAXgV7LFYxh486eOnUU6bT4HaPNttJrN6ms&#10;WeS2ek69LeQmbVZH2tkIK6eGw1NJYvLncMGxgV28GnOrqEs5OTzz1rr7TSrFNNhnuLgLxnaeppdA&#10;ucjp1rqi2AmnlKoFGM962fOhNrCIpBuBO7FO1eWeUxwwWTpGpxkDrWB58FrJEptm3swB3U0Qy3fK&#10;phV2U7lYHnvW5p8vmaCuUXCrgVDZ2kd7bXoa/RFFsWGKq2SyRWt4gnY7ZmAPrRYVzVVs3qr/ALVW&#10;N7BpRsU1Qtj+/LMVySe9WVZF1C0LD5TJzSsNsvRQ3TwylpyihSevWsWd1864GASHIBrorzJtF8u4&#10;dc2xOB9K4lJJTPdbycLIcepppg0LPISM55xzVOISNJL97r6VZK5ikI5J+6KhuLuztvDV47PANkBL&#10;yNwB7DNJsaj1I90iufuYHfvXmvj3x/4Y8OeF79rjULSa+MLeRZxuC31b0H1rxz4kfFqGxi1jTtCl&#10;hudUl3pJcL80dn9P7zH9K+SLk61qPi83eqeIdVmkku90iyuSWJ56mlFts1UUtWdp4s8U+OfFviW3&#10;uNQ1m4isIrlja2kZKxoPcdz7msuzt7JHZBHGAoGBgcn61aiiWKONfkVTGAMdAKna0Zp7B0uOjAke&#10;tdCikZuRbhW3VWBgjz2NXFkLSQKUiwvoKhljAKEptHljvT4bfCSS+e20jgdabRnc0Zb6+i0+KFbB&#10;DEzDJzyKf9riEfzXEhOwYFZyxXUjk+aSoPAIrSgtUWyldljJz3pAaEMts9vFv1CUBsfe4p0vkrcg&#10;JMsi5HSqU8Zl0eHbYuAp6rVIC9jt43WNyM4w1FgOkjYbiFhKho+vpWaqtHrV0xuDkv3NPjuz9jjz&#10;anJT8qryOGnBOfbmiw0btvKhhuUePlujVPkwRRHz9+G6ViwO2QMEhTxV5zG8LBpTnHFLYVi7cSLP&#10;ZnGjrhsde1NW3kSzlcW+MAdKqpcqtiqtfKAvHSrsN0wtkU3ClT0zSAyZ4tXe/gcb0Veue4rXtEjk&#10;0263swwh7dTVyGa3fUYw93EAEPGOlT2xh/tDUBIAq/wEdKYGCIr/ABIsdyAu49RTBZ6vJZXO66AV&#10;G6561fupZ0ub1QqMAcqB6VTgu7iW7ihHnYYnGB6UWAs2rNDbphsnOG96s5AjlkQW+e6mqsoMV5Du&#10;OctyBT4rQzazGY7hgpHILdKAZTnlimlWN0jLbuMDGKcA8JtUSViWcA/Sn6jaSQ3EjLaHeSMNTLGG&#10;9a+UySIfmHOaBkuqTWlpHpcnmEAplz71E1zby6XZSIrMsg4OKNUt0n1Ca3mI2BQQfpRFFGmjwRJB&#10;nYcDigLEKIFuI/3hwzdK09tqtrIdxY7eRVR9xhz9mZdq1QhuzK9zGtpKMMRuxSAvq1myzHcRgc81&#10;B9ktbmRIzdtkycYqKKOASSl7zIwePep7KRkvp5BGMqx2nPagC41tLa6bcIbmQjAC81BGrmGUgpip&#10;bm6eaLl1LA9CadGoGnH51zxmmBVxMpfIYkNxzS5LMCeOORVhgTDdfKP9X1zWfCxUzhpkyXwCe1IC&#10;YAC5I80Y70+KKA30xEO5wPvGmbYtyEzqTu5GatCVE8zbaBMx/eJoGU47SQ6/cESnBYfePeluWuoL&#10;yeOSzIUkYbHFUpZb55LopdBUR8gg1s2UzXGiXQu7cYWPCuRQBmLDZXF3HnUVUAcjNNRZornVY0YM&#10;ixnnrmmeTapralbkhS5/i61oJJbxWmqObJSSB1Oc0AczHNcC4mAtnH741tWrXLJfRXFqRF5eQ5qt&#10;LslLypZqmHBwO9aodZ9GKmOLiEDAODQBnNFAksYjlYkk854FUma5S9+a3d18wc4rRQLFCOrEE/hS&#10;JNJJJcKLCMgjgmgBk5T7LayW7zI+wbgKmt5Y2hBlgQsIzhj1qCKPVPtl2r6coXBKMKrMs/22MfaC&#10;AGORigaLM7T/AGJzGgPJ6Cq9nI7O5DOCucg1bTzvLASIE1DhUubx5I0j+Xn3oETQwmS6upPMUBTk&#10;nPNWGeAwwEbuGwfwrPsZV/tqVx5jRl/mXPatWeTSjKzR7VG35lPagaGKysW+Yj3preSm/e03DD6V&#10;TM294/L6Buua27Scf2NrMUvgmK5PlfK+/BSgCr5kgmtZViQLjg4qnqNxarc2EqRTCXnIHSnibNnc&#10;xNZbcMduD0qtbrbyXVz5t3ErA4XOKARJPfXEugaci4OQQflrKVJBI4aEgYJJ9avcr4jij2x7FyeO&#10;9JdywnzlS1UEt1zTAqGMGF5BnIPQd8VaiBktNz2ZUbsD8KVFK2kAMi525pkskxihG1RhuooAdNAS&#10;pYSJtAHHpUiTldLeJpBjbximFs2SxiY7mTg1lkTJMyyue+GoAX5xLcf6NHjf371FMmzy3VYwT1Aq&#10;wqsfJ5Y5bg4q9BDpx1GL7VvUMOCTxQBRgLMkhUgfKKe5CkgspPfFaNzZxrP/AKPIXj64FVYLSSXV&#10;LglGCqnQnqaAM+GDZqTzb2x5gyp71vTLHJHaNG7ZKcr9KptHcB3QW+4h+KrNLfQXbkxruC4A+tAI&#10;3reKxltpy90Pl9eMUsiaVsTy9RDEPyKwIXupLeVSrDdJzjvmtBYFhVA7sCyZBoAkYKbxsMQAnFMl&#10;gT+zmbz9zZ6+lKWTYuZeScChYrxYZi0b4OCvvSAglnT+y7K3aJjiQEH0okWXzI28khQoqNvM/tCL&#10;dZYHqRWgu5rVvn4C07AVgWC5ViOOcVFKZGOUkXORUu0rBLyCc9agw4ZmDDlwM07DLgjvv7OURtj5&#10;eTVy3kdNNuYnj3FiMnpmrdusK6SN07EeXmsl55DNGTbMF804OOtIEaSz2wulRLUK2OaZI7pqcQM0&#10;ZZzwDWa9zYpcxN9hdpCwAUVoLD5hE89i8R8v92N1KwE8sEv2mE4UDGetTLNHGzgxoG8sgHFVkd9i&#10;q7sfmO3ntVO8kZbmAG3yGBwaAKkxuFv53VnLM/OD1FWY0P8AZtxI8u3jI561RBkLDIb7/FTTu/2R&#10;ATzgYFMCzBE0qTsPL+X1NZ94RHMoIzgdjSRG7Dtm5bBHQUTpmWBjOAVOST3oQE1pLcCFnjt5t2O9&#10;TmQGYF87nB6etblulh/wr66leeETEYUAYrKVbbcDjBHK5PWhtAMtRNHMwaIkB8qTUt5d3vnyGGTY&#10;QRkHuO9AldmkzEPaqsgY3UXZc/NStcLHufwf3P8AEqz22Z8x7iP5h/CM819hagQdb1Ef9O0Y/IV8&#10;m/Ary/8Ahal3uTgqNjfSvq7UCv8Aa2pttGSBWNbsbQOelz52AP4jTMHDcVPKCZByOlRD7hyayNLl&#10;a5ObPGegqlo92tt41tN7bUkuQCa0bpQbQnbziueuo2/sef8AdMWWQMrdxUyV1ZlI9ynhhltIHXad&#10;0IPHvWBLa3UV/LJBLcRyAcMhxke+OtU/BOswXOjvaSz4lRAo3nk13UlvM8bqtmxOe+a8+cnBnRFc&#10;yOKRWP8ArhI7FzlmOSc+5p0drcxapDPaazcQkNnAPB9q6A2Nx9pGbSQnf6dKsxwQoZGl8tVA4JNU&#10;pqwuV3NXTdfvo7eNLywEig48xeo/Cu1s7vRby23W+uWBfA3RswDD8DXk91rHge3muFmuI3fHOD0r&#10;mbjV/Bkt3G1n4mvIZc8BSRg0uoOJ9FPaL5bfucnHBHIqvHps0i3AUISDwD3ryrRfFOt29tEkl/Fc&#10;xYGC55xXoGneKdDluIBJObaXPUnihpoiz6CXdjdx3W17G4HPBA4/Os9lmSeX9y3A616Mt5DPo86/&#10;abCZWj4dSOKw3tAxl+QYB6+tJSbfkSjj/MXD9c7umKkhmuIbkSRXM6MGyNrVs3FjFjIYZ9hVY6Pr&#10;72bSQaOsilcglwCRWy12Fc6fTdW02/057S/tLMllC5ccOf6GsPWfCKlppLIRsMZ8tjyPoe9ctKt7&#10;b32240jUYWD8blI5+tdTpXia5itxFcWLzxgAI+7DKPQ+tbRd9yGnH4fuOEutKvI42SXRL1CCeqGu&#10;cnsbsF2ET4BODivbb3xFpk2nTxf8I+CXiI3Ng7a5yyuNGWSf7X4cEqtIfmU8gU1OztuO1+lmeSor&#10;LeOzJNkfdIOK1bO9nEwH2twVJ4x1r06fRvCF7CX0/wASQxSkf6ifjJ+tchqPhvXLaSV20SQIP44j&#10;uUj8Kv2iRFiaG+tHsjHcWyMjdyckGoLjTbea1D2+oxbh0GeorAFtdCVQSwBY9e1XY5LqHLL5oYEY&#10;5q4tMmSK7abe+ZKGtpPqAaoTWU4lY+XIMDnI610y6zdIiebGoGP7ua1LLU/C103lXMcSMRgSYq1N&#10;rQVjzkxlRIMnNV8uHb93xmvT7/QrSRGls722lBBO0HtXFXllcJdsptpEZW5BFWnckygRvPXOKXcu&#10;5s59qJFcSD5D0/KmgdcqKpMB20GUcngUjA7TnpUeWDdKfklBmquBE3LKNvFJk4bjpT2C7+pqI9G+&#10;Wk2A0ldw/d/WjA55pP4h60ufmXjvSAGxv6dqQZ+albaZScHpSAHbQA8BtrYB7VKqtuQHPWoQTuQZ&#10;7VZiPzx5A60NjR2fhwA6ivByCK9BlDeWGwMFRXEeHIwbkEnvyR3ruZSfJkXaMBajqQ9zNfHnHI59&#10;aiIO8YU9aUtm5Vec5qdFJ5x0NAD4+E6daTBa7UKvOe1SjcWA8vgdKtQeXGGxECzHqe1OwyZYvLjj&#10;L8ttpoELTOJI1wDwakkZvJG5wSBVLcTOcgDnii4EDWSN4pLxbgDIvyg/nXzp+0+br/hGPgpbxWJZ&#10;n88gY6bRzX05CxW7BDdxXAfFHw4Nf03wDGjL5lv521sjjcMVNOcVK7NYxZ+celrdX80tvEojbySr&#10;MR9z1NbthZz6f4d8SWs2t211vmJVyvI9q63xX4U8a+FtbvmuPBVx5NwWMd7CpMbj0JHQ151dSXz6&#10;JYypMx332CN3TJ5ro5lIyqRaZ2ei2N3f6VfG1161RoFJdWbBP0FSGw1PzJw94h2ZyAM59a5m6ttR&#10;srvRpbPVtSSSSyBQrnDHHINVoNd8aWet2P8Aavg8wQ3jsLedJNwfHXI7U15EX7nW3dp8HB4WtmuV&#10;mGofZZQwCdDjg1keFh8H4ba7M/xG1OW+a5kCtJERgdgBx0rO1r7GNClvVuo2kfDEFaz/AApJYXHi&#10;y+lvPCVmxjZfK4A5+lNBc7q8ltzbTW6XgZGc+UzcUaHaeKrnV5LO18Di4k8wYc9EHrmqOv27yzo6&#10;WTxbcbFSuo8Ha1rVrqOjxwaOWufMAAAOZPYkUrgYHijQfEOl+KtBN6MfaMOjg5D46j8K6uy1vWE0&#10;BnVPDaWyQqoyFVsgfnR4/wBY13UfFGg29/8ADe6sXtbVwiqS/mFu9cv4O8J2j+Mr3UfE2p65Fpok&#10;JtldmRZSemQTgAUJpg00b0mo69qmuaKdQ0Njp0KnyZRwPfFcnq2geEbzx5JcGzvFt8qHAmKq2Pau&#10;48U7B4m+GFjpXjTT20+KRzKqAfIpPAz34qnNHpE3jvw9bLeReRDFunCNy59OKaYM5fWV0XSvCWnR&#10;6L4Nu1lZQHZZCS477vWqeg6wR4msrhvMjeFCXjaPgn6V6FdXGjTG7hg+HtrBJDAVQu4O49jXHafo&#10;mu/2rrUlzpVqpeZiGXkY7UrjsdOfEXxQvrV2tvDOixWWSonlVVOPbvWBqd9cQ/2c01080m/53x8v&#10;5VdkisDYwJP8Zri0EBO62WEgfnXmXi/WS50jTrCa3mY3QDz/AN1f8aSWo9bWLGq6heTya8LWOzj/&#10;ANHwDsHUjmuP0eKBTqUd3E5eSZv3jnJBNdraWUJ0uxVLJ+YF3SE9T3rK1G1VNQlUWoc7lOQegoTs&#10;O17M5y7jvLO+jVLicqZ8o68/SvWvBXiy4E+mWOoRTRyZH2ac/df2Poa5KG3t5bePbJCSsXKk5NZF&#10;xcWi3txFJZ7GjfKMBgg+xpSXMOOh9xeHtZidLBWk7DHNes2E6SJBgrwgxg18NeA/EbyPe20zPugC&#10;hZD1Ydq+jvDuugXVpG8+CSNpzXFLc1S5ke8wO4lXJJHb2rat5mDA/N7VxtlcvLFERtI2gjmukt3b&#10;A4X7tCWg9zqY3gliaGWBfKlgKsG5HPtXwD+0V4Bk0X4gWmuabpTfYb+4b7RFEnyRSde3TdX3XFId&#10;9pzU2t6ZomtfCzxDpWoaVbzQXGlug3jJViMBgT0I61VN2kmiZI/HrRrbRG8Q3kssEcZkXOOhJFbV&#10;pNpUPjK/nlbbHH0UDJOKtfEnwnr/AId/aEv9NmkuAianJJaT4wssTH5efX1rmrV/IvLqW806JxkY&#10;Rj1FdTdyLWKfiHU78+MoLqx04iKSQABk9PaqqzQS6nbzXd24nIXKO9dDPqGiXGo2Ih8ORq+RtjAB&#10;Fcd4ktJG1uKU6XcxMWTGM84qkS9ztLWCTLqmllVYKSV6HP0rSkgCXlrlQu1ATUmhXulReFLXzLtS&#10;Ush8pHOQKrW8l7qXiPVXjYCFEZSPT0qW9SircSQtJqaQXMJcEZXdwarJLppe3ie2tyxHz85wazl0&#10;1o9c8QqL+5WR3fByaYmlta6NHJJ4iMsxnY/4VSXmBqXXkSQ2kCRxxr5o5B5Ne/fDLRLS3t9Tuk1N&#10;JStuhcelfOVhibxAPOjfKONuD/Svq7wVEYfhOCm7Mz5JJ7CocbgmdRPIW1O4Ic4B4qsS3lgEHrxT&#10;mOCB5fNRM3zHpWZdhDvDKApxRn5ielOUnZy4NKQdhOR1oEPTaUBo2AknnrUYP7zG0dKcZdqvgA80&#10;AI5wy4HGKUM2zoKTduX7vajnFAEmBtOZQDjimEEKOSab1jbgkn1NKN+wZNADwfek/vcUnAA4poPz&#10;HoKAPcnVvshLKuSep7VlXS6Xb2bzXeu2EcYORlxk/hXEeJfiD4Pt57qxttIubmQAFpFOFX3B71yQ&#10;1XwdfQx3JutRvplQ+XbtIVVW988cVUIuXQJ1Ejo9a8T3zuYdLt4Yo9pDXUwwSPYGuYLaW3hi6n1D&#10;xt50ks/I8zLH1AHaqMkFjexBXtfJdX+Uo+AB6cVjy6TYWviOCQ3jyZGSpfIH4VtClYwlVuLqa+DJ&#10;Io4rTwpeRSMoxL5x6/Srmm2cMMNqXm1B228biSPyrndVlT7dEYNOEZWVTn1rudMuo5fDtp5k9kJh&#10;bBR0yM1rYzZjar5Ma2j/ANpWxySdueePaqdjPJey7BZXKxK2C4GKZf8Ah7VU8QXt/wDbr+4iEhLR&#10;NkKoPpWxp91F/ZF5bwaUkDKn8S9/rTtoIs3WnXqaMBp/lzSImdjep7ZrglvPGlt43le6s2t0ibD2&#10;68gj1zXoHh9tfi8WX32nxXaGJyc5XtT9btdP8/WrlvE1oytGW+bGBj3qUBk6drvieW+I0/4H2MrO&#10;xBkmYYY/jR4ivvHcmkeH7e78LRQ3DzESxQJhUU9MMOtR6PF4oubLRbjSljuITelfLVtucHk59q6/&#10;VV1kTaLHcalaHygu8dSD3G7vVIBtnbWi/BrRbe5khZhE5hSRAxQnrj0rkzDJDp+suunzrArkmRic&#10;Cum1S4aPR9OaO2eTZBnAXjisS41rTrr4c6nbvobhnwGKjGMUlcGTaHqG7Q9YW2nnG+Nh5nfOOtYa&#10;6vr6XGuWl9NPdRmY7Zt21gD0HFaOk3OiJo5jW2dWYbfu9KvnTdDe7tBL4kSNZSS03ZD70xGNFFqY&#10;GlTweH5bhBNlk3chfWuyiutBHh6+VbN1keD5xnoayLcT6dr8UUfi+xu4NjZMeCCD/Kq0tzpAvLxv&#10;sThmkJIxxQBWVU+1yyLE+SzYzUU19ff2fcRjUnBIIwBW1Yw3F5balNBYQxxxJyc/0rH8zS4/F1vC&#10;I/OnZmBHYGmBHpWnQyF3/wCEhlMvmZYZro5ooIbF/tG1iY8DD5rqND0bSbfRZLieS282WBm2GXoP&#10;pXmN0t1c/EPxpHHrFwsK3e0bhkD6UvIRqaLaTHxNdzJqDeUxOIye9bkur3+n69AHmKo1wA25Mg1W&#10;s7RrbwvDHD4ikncHduK45q4Yb7U9Lvbb/hGrKeeK0JVi4XBA45oQMf4l1bxxqHhxbTTfBtmkDxq0&#10;tyDt3AV5ra6ddRa40s9vI9wJRkF92K6rTLb4m2zRG/W0S3ad0aEPyoHA5roLTSUGrz3P9pvllLFW&#10;yQBQNaHn+o2msXWv2YSOWKKOEeZ8v3s1twaXpY8NW0TapHFcE5jI6g+9d22qeCI/CWoB5dzKxBYR&#10;9COteaT3mkyeNNWubOX7XGjjy1LbcGi4kzrLS18YQacfI8CWU6+XzPJKFB9ODWRPa/E99YhuG8C6&#10;UIxN85E4+VazdRvPGN1p9mX1G6SHYcQQOQMjpyK6fQdE8W3XgGE3vxqFm0isxg8zcIox03HPcUIL&#10;Mz9U1GSO30xEhmkfZhkHPPfmuWm/tv8AtjS5k8Jz+WJgZcLk4+nU126W2mp4k0uK08TQ6gBMVklV&#10;PukdaXXdUsdLErrcs0wjG2Lyc7vahpAjCney+36SY7S7TzohyUOMjr9K6We/TTPhM+oxaRHJcrGf&#10;KURZYn19TiuXs9Zn1eMxNpI0xEkBM5hzu+npXo1reWa6P4ci/wCEagvDaRYWZ1ADe5FKTsrglc8t&#10;tdQ1K5vjrF6JBc3GcGSPbt9Bg10QXUn0KeSW9WZJOw9Ku+J47y9sWnPhGOGNZlCCBfu/gKSxs9Rj&#10;0rT/ADo5I4xGD856j8aL6XBnNTW96tjdzQaVPtRssGXgfjWxBqXhy68O6XBc3ZhveBGVizlh06Vf&#10;1PWdQk06PT7XwRYXESn96d4UgD+dZS3WkWKvP/wg0ct5s/cQ4Bw5759qaBl2ddTjt0e6Ny6ImSzK&#10;c4HTrU+i6zot5qeqWUnh+9ClPkd4SA2Per+l3Xia80eKfVfCVrDHFk7wQA6noMe1JdakrPaxWHg+&#10;3Z1l6rFjP40gOX1jVfGcPiK4tNP0n7LbrnZMIvmc/WodMtvGLT3epapca9eXKqfJjZGKRgdOO9ek&#10;st7Po1tPN4Z0iOSG3LBHlUZIHvWSviXximnqbXQbGYJPtMaw5prcT1PMtVvPFi3OoXc3jbxRComH&#10;7lLdwqgegFaGjX+l3beIZr211e/ikjjWUMGQj6V6lBq3xCubWL7T+z5pphLLvYxjOD1OKwNU8TaD&#10;ZfEDVbSH9ni2naFIy8+BGCT1wPah6bCSb0MMSfDyCLVYYvgN4hME7KZ08xyXx0713djrmk23hR49&#10;O+HDWkYtRtMiYI47sf8AGuX1bxn4ftvDFpcJYaZ55PyWIjVnb2J7V5l4g8V+MtXt/Ii8GWumWvk/&#10;P5fMkg9yMYqN2Wos6PxNr1tPaajuiuJSZiGaM5wfwryO6uNTuL8Wx13xJHamQFo8v81d3pun2kHw&#10;uN0njhEZyT5UsW7c3fn61p+F9a0dvElzaX3grQpJUUmOZ9qgr3OTxkU0ylGx5/YTaZZ+M9Pl/sGS&#10;6WKRTsfjmut1jUtV13UtNS18GWlna2tr/pMgGTISPlAPbFbPiq/+GL+Gb7+z5PNuZLpUVbe33YbO&#10;DyK46zOr2us3EMPirZuWMzQvHjGRxTXcdzU0m9udK1CzMvgC1ui0pUmY9R68+lLNLLP8S9TcaeIo&#10;psFfLXAGeo4q1rVvqFzovg1YoBI+GL+X1zU2l+H/AImTabqM0XhJZEiVQh39T6ZFLQLFDU4reKKV&#10;VvZGm8vKBuayNH1mS1m1ovosVw7AqqyRjFb+oWuv295aDVPCkdvMR8i+aCWHqfSsq4tA8IWF4iX6&#10;KByPxpMaRsL4lvZPB2n2h+EejvslctKuBkE+lYdzfNHDemCKSHeg3LCMH35HpUi21/a2aFlTaV+b&#10;mmF0S2ileziaMIwbj1pWGTWGq6UPCusxXOkah5giP2W48wyGdz/DjqMVBouheLb+61OSaxmtbaGN&#10;5JnaM/ux1GPrWbpWpaNZ+PYLr+xluIYrgloGXPJ9B7V6dqvirXrnwVbpptmtnb/Yn+1OYMGXI4H4&#10;UbE7Hkt1b24l1gpqNwSlwQ788Y6Gum8N+IvENjp1ykfiuUZGAkgysnp1qr4dsb+50zxY8kETpslM&#10;jM2Mnt1rkZY9WjvpI5dOeNVvHwQewPHNMa1PRr/xN4tR7ppfFWlRecMyRGBWBHbg9KwbKaz1LxRO&#10;19cwblmGLjywo/DtWZDpcdxBZTf8JNNNISB5TKRt/Gt99C8Wf8I9cRQeD7eRCqncJQpFCQbHRT+F&#10;lu4oFsPFNkeR+9EgLRHtke9Zv/CvPHC+JomvPGUSW0dq8k10JdgjQDPP1rW+HOk69D8QPFL3a3aO&#10;TET5k5CBV9O1bHxR143mja3pEPiO+t0DReZImf35H8OR2qHJrQqytc8hg0nRLv4gQ2lv42nRHllX&#10;7UTx8vU/jXQW+l6Toss0tr481S8uHnyGcH5SPauR0cxR+I5IzcXrSAKAFjIVcf7XTmti/m1L+2bk&#10;m03MVAQ9qsQuqNrl94jhubrW45JWXliMZA6CtRr6QeDdFgOkW2UyODyfeuburfXhpVq0yzxh5BtI&#10;96gtbbWP+EusIDct8yjDM3FILG5K2j7dMmudM1B1SYFVikKlfXkYqLUr/RpZovI8AXszGIIrSzk4&#10;/E5rsrWLSU05bJxZTXUkDDZweT71lX3hu9tfCpuZNQsoSZ2YRluQM8fSpckEVrY4W+SSHTo9wihD&#10;xEgnoM/4V5Fca3cJ458Q6UPC5uElkUR3Bfgg/e6+la/jjU9Yn1rTLaLWFjiBxIy8k1x5tpooXdtQ&#10;3uygiQ9alrQ2tYqSrZ2nifUljikZic8cAE9R71EEWS5mkdVBPK+oqWYyyXEIeNcAdccmqpz5oxMR&#10;gYqbXGmTr5ZdF8xRzg+9MumvYmEcdyQpx0qBzEBERuLButQT3O69G6THydT3xViNKI3TxIZJMsBz&#10;ir6oTZ3a7sHZxisO1uYTCzR3WSCQwNWjeOtpdHaCzGhoEU54992Uk2ZD9c9q774UzwWn7ZHwoaNE&#10;CNqBXr3PFebSFjPdSNO4LEHrWl4Tu5bf9ob4eXLT/LH4lg5J7E0NXi0OO5+pF6xffk9YlJOetZDy&#10;KEB81T7ZqK4uC3h/QXE+Fk0aJmwevFYxm3wZAc4PBzXJGPKrDe5pSSbosC62ksOnWsnV7pYks4/M&#10;mbKdR3pBIFlVwnPbJrC1V5v3TbwWLcjFOKEOge53K8dxtRpOVJrXuhcLplm5jkO4YBA61madCJZr&#10;BWV8GQFlBr0JhYjSkAt+iDCkdKsDlbNbsNbB43G4Z59K1XbYijeTmpXZPJkfylyI8LgVivLKWbEi&#10;nDc0CNLzBsQ7G6VFIxZW+Vvu9jWeZLnZknPPOKUSsFY4PTimBaik4kDStnacVds5JVZdyrgSdTWS&#10;GLOT8vBqcOwuU+br2poRtXtw7TxlXlBUAjYSKzrqLTtUtpYrzR4CwQDzCvJpWdPLOMdc1v8Ah+Ky&#10;n8U6ZDLe2kTTE4LsFBA680bIZwUfg+CzudSurIQJIbKRVcNnAYYqPRNE0XSvBOs6nqGixTT25nki&#10;O3cdxydxr3jUvCepGCSfTfFVvPF5eTb7un0PSuHeKdRqdvNo04bYyusqErjv14qVK4XPPPA9/pg1&#10;P4p6zqXjixhe+udkEuwALEOoH0FdrZ+GfhCdH8Ta5p3xWtri4a0neG43gtGxGWBUc8/SvPdR8HQy&#10;3UccPjO7jsRclvsar90k84b0p0WkWuiw3041nUFiksGXyySU6enTmqFY1LPVJ7T4D+ML6G6SKVzP&#10;Ekp5LZ44HvVXwp4Se4+Cus6m8t+l5LfGaApIVYHrnI55rY0DwlqniP4eeAbez16G1sxq00l4555B&#10;JUAerV7la+HPEVj4Ngs/7IgWKK1ALl8Davc/WpkrIg+fl1nx5pd3qVy2rXyTRqscbO5bPocGvXdF&#10;m1+bwF4Wv9R8QvNe3VmXmycAA8qAO3FeS+MQlz8Z/h1p8WzDa2GmC/3VNeyCHGg6QiudsdgAcHpg&#10;VDVzS+lzT09NUn1COOG2V2bPylquXdhqcJQzaVDGAecuM1wn/CQ/2drFvHDYwXF3LHI0MPnYJ2dS&#10;fpUnh3U/EGs+JvEl5qWtukD3KokQJABU44+lEk1uLc6yNR9pDR3TKc9AeK3La6fG250WMqE4fPWr&#10;d5pmi2vhOKceO9LBZBtQuMtmubaU+U3MzKRywHY0kgudTCIJLbzIRC6kno33asIGAQGKT71cTA1z&#10;BPKba5lCkZwTxk1rWms6nGoFx4ajfDfeDdRSA6DaDezgZGVqlOk6/MHyA3SlivrO4uJtoaEkcBvX&#10;61L+8B5AYbuxzRcLlNWtSlxvjdWI4NM/fKqFAjrnk7q02S1Nu+5UOR0xWYYVW4cxRN7jdmmmO9g8&#10;6586L90wGOT2/KuP8T+F/C2s6fIt54d00sUIWeOMK6n6jmuy88fZnRrEAHq+OVqvI222tylwGGev&#10;rWkZtPQTsz5B8TfCrXrXVZJbOVr+2EhIh3FXA9B2NcFf6FpVoNIEui6tbSgkPDyCD9a+/DMGt4VM&#10;aDPqK5fxB4Z0rUYYHNpZrIEJWVQNyn1963jWuzOUOx8INdaxp+uX5sZNeKSMhkgZnAcf0pby5mud&#10;Vnnmsr1XOw7GJOD+Ner+OfBfxLtbq7nh1uG/tlfcPKt8SKB6gZrzC2k1S51AWz6ZCsq5EjSjYePY&#10;4ro5lbcycTo7HVrCPT7XeYgyxAEsoNa9veeG7m2nnXwZpV1KJggZcKUJ6cd64+bT4jZylLqLKt8x&#10;Vgc+taWlJZWdzBcDS2kAIZo92Mkd8VN77CsVvFmg+OrZri5Tw3ZRxsiMuJxlA3+zXDQQ6oNVso7z&#10;xJNMzj5VAwEru9W1TUNTvtbuZdVuYgJVSCDzD8wHtWFMLWN2M1zdZwpDeUfl9cGqW2omtTf07TvD&#10;1npdpdX0V/eBryMmATn5Bnr+FetahD4K1G28MCw8aWFrbHTl81igY4xyPYivH9P/ALOvrt4oNZvg&#10;qRjcdmfqMe9aM8ttBaTWun+FL+2YZ8ySQHMh7kA+tTcGjQ1rw/4Ri0nU49H8ba5JI8oM22ZhyO9Z&#10;tq1ytjYQSPI2wYYnnNRWt5cW0d00miahJ5gAZlQn8eK2ra40s2yypppkZhlt4wVP0NNsRl38jQTW&#10;LwS3e6T7ygkAU+CFru608T6sFXr87Y/U1V1Oe4kuxt0HG1gePStOyvfBR0qOO88OXss6r8qhyo49&#10;6WpWxKf7Mt2uo5La1JQfu34/nWak+myajMGvC6sh+YSbdg781T8W698NbXwRdSBoluFgIjto5d7s&#10;fevnn/hI9WvL27eLS5orYSFQN2Dg0XGldHf+JPFmgW+uT2OlaRJdzI+GmdjsVvr3rx3WD4g1HXnu&#10;NU8X6hLtYbLdWIjUduOldDZ21rJ4hug9vEu9d2ScfXmsLVp4o/EE8NreCZQ43AdvxobRcYcvUrpc&#10;XtvABC1tsWPA/dD+dMTU7n96JYN4YHkVVkuJWjkTy1UbeRiqwVsLyvB6VDfY0SLEpg2SvEJ/3jfP&#10;liaqBMpnGOashflT5PwzTtjb2+SkUlYYm5SCAKedzSsSpyR3pduA3FLhuCCv50gKrxnPEZGDTizP&#10;FGvkEFe5rRt4kZr95L1AEj+Vf7xqoFlNzK5hXG48D0poC5YuFhvdyRn5RgGopPOM9xukGCenapBE&#10;40qSQcDHSqasrbuH696AJFjh8yIAJgdTTpwi2ybWJOau6dbLJqUamEAZ4OaqatG8XiS4Q4YHGMdK&#10;LoLFTaTEoKZ4qPbEIboyO6kDgetXrUwJOC+SNveobx0Zlxp5xztwKBmVGUIlYBvv960YbeN7BnZB&#10;ge1VI1IjuSYwAKFvZ1gkXynKq2MAdaLASTqn2K4G5ulYuFG4Aj71ac9xG0cShEBIycdqziE3TMrE&#10;89TRYS0K8r4gl+U/d5qokkbWwxI/yt6VeI3RkEqODVQKEMw+Tk8+9IsfgmCTMpPFVJF2hQsmcnvU&#10;pcDzBjgVUBka8hb7SrfP8q+lAh8cLSX6NtYYHSrn2eNmiH2Tq+Cc1owxgyABQPlHSrrQSoVyyNzn&#10;imSYjwIt9CgtiF4wc9K1oZlgv4Nt67HjgVKYiwJMXSoDEvmIfLORIOo7UArnUR3ds8T4m8uYY6ng&#10;1oCWF4tsjl2MeMY4asHUp9JfwhpNtB8PfLmQDF4s3JPfIqpZT38cke/eyjHapdMamdFb3er2GqRy&#10;6fqGpwusuRtlO36behr1TQvHWhXcdrba/wCFo4ZuF+2QpwfcivGp545Z4nAdSCOOlDkSsP3UPKdQ&#10;AMYrCpQU90b08Q4bM+rbSKzE1rdabr9vdQsAT5cgJx9K6OaaymtLZZGdf9GPLcEGvjzTNS8TadfR&#10;3Fp4pvY0W4GV3Er17rXrml+OtGuoY7XWNIltZ3jCi9gHyN9R2rzquDcZXO+GL5lqdq5jS9YJrigG&#10;66Fs1f8AEh8Y2fw78JXeg6vaAzo6XzCME7SK8/1DTfEX2oX2neJ4L60K7wsb5OPoK7HwvriXXgnx&#10;HY3emz28gj24k74rnnT5dTpjVuYHhh76CDVmmlvHkkuQ5BJO5jya9fti0/hS0llszEwTgMcbsV5B&#10;qX9q6Zqeg3McYNtLq8YUMucjPNfQUL6BP4S8QGezl8waRC9gicAtjJzWU4bPudEJ2uc3ZWhupdY/&#10;eIrQ2rsme5A4/OsDwp4lt9U8S+K9GvNDitb6y1GSNVdx+9CnAOO1biiePTpbpXkRxIT5Y9F7fjXg&#10;eq3MM37Xnh3VNPs7yC7OpRi8gUYVcHG7PcnvShTvcKlXZo+jdUt3SzgBIG08cVgTpp66PFJcPIpj&#10;tnOFXO7jjj3rT166u59L0vZdJHstojI5H3vUUWN5pJSVphZlFtPmBwQMf41lsaKXMtTyLQNZuo/i&#10;zqivoWpW0U9zIERlJBUHg5r050hubKckWzR7g2do7Vi6fqOi6j4s+I0EHh3TwlvOqo4Ud+vNZ+vX&#10;N3p/hXUI7a8kSRgTHgbsGmn1Qculjr555P7Es44obn5lIZiCMgU7S442tpgBbB2k5TdyfxrE8OXP&#10;iHUfhPEbq+tkc20ghZY8H05rl9Ht/FFt4k8YrdX19hJmeJwSd6jmh3exKVtz1fyXOpmLzIVcY+UH&#10;r+Nch4lg1WL4pfCuSHU5woSZGjLZQhuDkdya5/wrrF9ffFzUJ3uWa2jkkjihL4II6kmut8RTSf2v&#10;4AbA2pfMpPYbjwM1UabiTzpnGajoVvJ4zt3l0pfLSQvBHjJDHr83pWnaXN5Za1awmWSOOUgIpHSu&#10;qnkii8a6RY70kuWtFkAPYHnrTtWsre5/sxzBGskTcFR3rSTvuTA5zX9OY2fnoFDtbHLL3yO9Zvw6&#10;+3Weq+O0uLZkE9whiJGc4PNdt5c6+H7pJo9yiEBWJqPTLKQW91Ms4b5uQF6iiE7Ra7kVIao6YyO3&#10;iSGWO5UEwFTntXG67pWmyW2qzHXrS3kjV2WXcBkn+ddJHcWC3Um/K/u8de9eVeLYNYv/ABLHZ28l&#10;8FSZTuRjgZ7n6UoaMcthltrATQLKG+dJLeG7IF0Y9wXJ7/Wu9hstMR/BM9tb2zx6hbllIQDp/KvO&#10;Ps76d4d1DT53iu4ppYi8zpjcfTnOMV61pJjk0zw+oQqLe1UKMcAY7VcpK+mwKNzG8Wh4tP0XydAR&#10;WKEMQOo960PCt9c2vgkKbHMRuPmGc4z147Vt6skN7pscMRTerAA4rFEVhYq0Em7DbdzHpmlJ32C1&#10;kc/8SLvT28I2gtYXWdp0JAPHvXJ/Dq8sY/iP8QILmO1T7ZpkSoJCPmKjnk1ueM7aZotCaLSpZUzy&#10;yn5QD71wA0e8h8R2c00ly0TupXYSCv400rq4XTPcLKz0+31bUyNWjaN7gkKWyAD1FXNZuNLtPBtx&#10;fCRVtIEy4iGefoPWvNYtX0+21C3jm0W7eAxqMiQkkd67u31n4dT+CNSsYrWfbNYOsnmjI3MMDg1n&#10;ySb12ByUUZMuu6fqngrTNmmoodSvK8gVlx6BqdnFDd2MdwwN0hmUk/MD/hXBW01xp3xHhtLhD5S6&#10;vmFwPlZSePavoeKeV9DjdXjMbWqZA6GtJe6kghK5zGq2NncSaY8sw8r7Ku8Z6tXGTafeRaxdLaWJ&#10;dGTIdG6fWvRryO3ewuwyuqiM7QOxNZHhvTNXj1fxis/ixjHdEtAWXJAHYD3p0qnLoyayckeDaxqG&#10;v/2xLbahcNPFG7LAr9EB4P1rp/Bd7YWs9nbtcxpC15jDNwdxq3440SdZb64ezmXbOei/r+NcJY2U&#10;zXujyI0zp/a0O0A+h5reVnsY3b0Poq9NhaXOtrN5nlpZ7wQM5yMisTS4LTXfhl42VkgT7Pqa+Sjf&#10;eXngj0rZ1q5tYtPZnjjkX+yYVZiue1ZOiR2cd3NLY6gymVSZUU8flXNzWOvkdkJfy3MVv4G0R77U&#10;TKlqQj7ThgPU9OKypofEVs14EtvtERUkAJkjFehxRyz6dMz2kPmRodr7fm/PrVCK5mtZGP2ATEWs&#10;zFGHDgdqlSuyZ6LQ4rTLyW4mUTGNWS6wI93I/Cul1nTUaDTJo4MusILYHJFfP0fiDf8AHa+1ZfBE&#10;tpCdbdRaCTIwpwxr6Gu9d0RPhJperJf27QSRqpBPKt6Y+taqNncxc7qxR8Pxam+ueLhLqU6QReX5&#10;CMOp79a7eE75ZY1tkyOh+lc5pN7BPpryPAIncK2wjGQeldfCkMYjmWydwxXpWFWRtSQtjPMfEk0L&#10;RSKSuBlalutPtR4ksnW4j3qCSQO9aJMBnuJEs0X/AEXr3zWDYvfyaprBku4/vtsBbnFZx0RpLUg1&#10;iztpvCd/A1tC0z/ckCfMn41L4N0uG38L+L4ZPCUMayTxsbtgC0uPT0A/WtCJnHnsYFGJMHPOa6y2&#10;8seGrVvl2lTmtPatRsc86Cuc5fhPNhVchQ6jgdqxfEmkXtxa6G1p4kRdrr5seOWFdkyQvJuzHgDJ&#10;/CvOxqV0Pjter9vuDbSyCMRgfKhHGR9aulU7mdWnpoel/AhVs/2q/iHZblH2rw2Dgd2UV9GXa4v7&#10;n5hn7Q/86+b/AIbq9v8At5eC1Z8GfT5z16jFfS2oADWr7/r4b+devhndXPFxcbSMlvu521HzleeK&#10;lcMSO1IcZXnPHNdJyCDr060/aCtCjrViOORpPljJ54xQMbGp+T5Cea0IbbdggNjjOeBVXUbrQNJ8&#10;E6tqOr+ILG0tYYcs0jDc7dlVe5PtXzx4n+I3ijU7W+t9D0ebT7RsxrcMP3hQ8ZHuRWVSsorU2pUJ&#10;VHoj0nxv4/0XRbybTdLsbfUdX8g+b5ZzFaezMOpPp2r54vbjxVr/AIggvda8RSyQxTMbe1DYiQ9z&#10;t6E1JBZWdr4K1yR7mR55IXaaaU7nZ275PNQeH4J28N3EfmTlhK5Uk+teZXxHOtD2sNgoweupDFZl&#10;PF2mP5MIUXIAUDHGeK6bX2K6XqMcefMbTQBt7cVl+TqaJdtLbN8snyc1NC1yttqNxNaFhsHDelcl&#10;7nY4JHnnh7QVj1/Ubu5v7h/9JZgjnofxrYv9ZZdYgtLXw95873Cquw8KM96juL25utbvYYpEgQ3A&#10;RfxNd1pmhaRYwrLK0bN5KtJPJ1YnnAz2o5bCjJFO2QC80xpUlU4Rm5xkin60Vm1C4lMvyhEG2uS8&#10;V+KtJTxnY2VjoS3FwJl854n+SFfcjvW1I8p8CG7aVththnPBJx2FJqwJ6k0V3Y2sQC2MpeWE7qz/&#10;AA0dMX4i+LrhpEQy3Snb2o0h4LuORNmQGxuI6Zq4dHhi1pzFrDndy1S5qJp7FyOn1B4W1RWinV1K&#10;dBWRLdW8cGrxzK2yW3K89ieKuWcLwQO5kZhg5zzWHqmGnlmktGKiUYUUJaGiXQ5aw8PWcXimy2PO&#10;6yan5rEt97nIrvfEMcw0nRpYNSTzF2gqPQVVtn/0e3dVIHlcDHNXRCbmxn+e4BB7g1pF33MKkEno&#10;OsoJ3tbe5a9c4tvmB78VDp6RT+KNRzdhE3nqe4pZrqKDQliF4Aw4JrD0+3v28dJNHqU8cO0l0I4f&#10;NNsmKZ0c+miTUbwGdcM2MdeKqRaHb2+tJLHcHLuNwPSuitpokkuWI6de9UtQnluPsiQyMrC6U5HG&#10;BmkpaClDVFXX7K9XTdJdCvykHg9RXM61qd1J4KsdPt4VZy6CR933fWu9u2L2XlveAhbNQpz3xzXF&#10;LpC/2rqM/nIC0g4LVMk2rGsIxuJZQWkWm6PJNaqGE8WH9Grq9U061bWtRuTqBSWSzjJfGcgDjFYM&#10;gtjbwwyXUUixSAlQcHis/wAQeIEj0u5YXlikcFoA8srhUjAHqetZKN9DSU+V3ROmoGDX7eJHndyr&#10;AuFyBXm3jfxh4Z0u0vm1TxlZiRIWK28LBpM9lCjua8h8Z/FF49M1PTvDOy51CZXSbUAmVgHcITwW&#10;Pr2r57XQPF+pSXt5feJH3NdMzG4lLuxPU9a9DDYLnd3ojixWMUVpqy34z8ceL9d1e8jS/u7LTEnI&#10;gsoHIAX1dhyxP5e1eeCFMrmYsc8g/wCNegjwdcsluP8AhPbVMHgGL+uRWJq+iX9prFuBfCZBH94D&#10;Ga9qFNRVkjxZ1XPcxY1Xbwi4qwq/d4qBQyyODGwGehq4oXC8dqtGYgCgpknrxUwB2NiUdfSgAfN0&#10;qUAZ6dKYAmMJx2p3GD8/6Uzs3NKT1+WgBfwpv8JG79KTPB5qMk5bigBf4icUwn5DxTSwxHx1zxmo&#10;HcAvkCgB7MOlUpJAEmO4HHvUcsygMFYk8cYrp/D2g3t7rmlsbWXbLKBEJDtDH3J6UCuYFtbX1xJb&#10;BYZQztgYGcfWva/C/gqeLRdMvZ7B7gNhpCoyVHXkdq6608Irpa6S09jbETFS4PO49ufQV6roMN3a&#10;XN5O2qNFaXVsol82M7WA6YB6UXQm7HML4eik8KreadayBlVQqoMkH1IHTFdtaW1lP8OdMs72exl1&#10;eBQ8VygCk7eQp+lSXGs2elo40zS7eT7Y5Fw5ORg+g6Csi6huoDY63Zo93AjbrqFX+ZAetElqTzal&#10;bXNQvLzw7cWt1p4geKMJuH8RXpXnhujaaFq6XFnExGc7mx9MV2Wv3Meo+GJbrTLdXcSxhI1PzBu4&#10;I68VUsPC81xd6bc63JLPsVWS0Q7VH+8R1qbagmc/oEniO+sL2MQ3a2jyY+fJBFeiaZpmmWlmRa6X&#10;CJWcGRscn/Ct23jtobJEt9EtIgqAKqrwB6VcCZRf9GAYj5sUbMXMQ7JXFuQwA28gjk1bt4gL5AxA&#10;+Q5z3qdYyREAkg+YHPrV1Y1+1ISx+7yKG9RXKQRBNKDblh5nYVcSJPMQiNuAOM1Mq5mf9wOGq9FH&#10;mQYjzx1pXERqE8p/9FOffvViF7Uqym1CsB1xSsubhAFPXtV1YrXyJc4LccCgLkKtEiM2VGT1NWbc&#10;qyMcd+CaR4bZkj/edOtWreMHKpGxHA6U0hXH78Z5PSrUNvI8SGR3wX+UVZltUWzixGSwIJFSu85t&#10;bbEAG1OTVpEtk7iCO3VE27jGMkVRUTBnIYnn1p37zdFmQ/e5JqlcyzpqYAnGAw49aaEXZEkxhg4y&#10;tV4tqNJucY39COtI8moyGFhAQAvAxUFws7WLgRtuzSGie6gtXe3dYF4YZwaguLe3NqQkSglRWja2&#10;k50gl7sLhM9etNiikM67o24bA460irmVBaEI2YMkjg5qZbaVlWNrVVPmfKRW+I4ghJU9qQrgEh+3&#10;cUIl6mDPpFttz9pfcy9RTrDSo1eYvDJsBzlj1rr7b7K2jZd0DLnbnvWfLcIb9Qr/ACDgBRTuKxQM&#10;Fp/bVriJQMccelbMBtWhug9hF8q4VvWs64lhCwAWK7x15qIzRrCp3KBjnmk2FiyzL5zIIx14x2qX&#10;7OfJcmOPJXrWMbqFXLB4xyeSaqT6kVj51SM46Zap1HY6mBLBEQyzRkhqhupdKa+jKSIGC/dArzm9&#10;1e3V3La/GAOThs4rBHiUf2gwttA1S7fPJ24X86aHY9LuriD7QB5oGDzzWdc3unqkZ/teIADoT3rz&#10;+a9166huG/sdbbORgv0rOOn25VDdfEK9lYMT5ScDP1osPodXqPiKxS2uTJhgq8YPJxXA3Pi25ubq&#10;SODwpdhQSFfJ4rvNF0LQrmwunuPD7yjpGGc/nXTW/hzw7Ew26FYgl8gbRQ4opM8UgtvGuozFLe1u&#10;4UZsFyCMV0lh4CtBLHJqHi/UZju3FN3BPpXsBigtookRrYcdFWoJ2iY2zLKzMPvAVk0XzGLpWk+H&#10;LW2iW38C6ef3mPOdQTXVBI1VdlmgO3t2qvCoMAIiOKtxuoab5TnbjpRe1hWuSwQllGXk5Pr0rUhg&#10;/ex4DE5HUVQthcbYgZs/PnNdLasS8WLPJwMe1JyCxKscoe3zbrwvPNXYYIpJVItgfnxV62tZXYuz&#10;4XHI9asObeJSEf5u5FK4EoWwt7G4doY2ZYsgZ71ztzc3lwryOGVMkIoHQCrrgt5u6ViM85qKWOV7&#10;Fwka9ePakUhdMiuJWgHkIVUkkkVwfjeOWLx94DC25JmnYNtHHFd/bS3cEUaZAywGR3rH12OE6rpE&#10;01rvEcgKk+9NaCkrk2kp5el35JYEWi459RXMalqQttbsRsdg91g47ZNdbG9g2huYbg7hD8y46VwF&#10;1H5vigll+UXHUjiqSuzNo7WGSzNvHKMrmEEio5p4PKhxCCfMGB6Vm20kSrOrnjywFNNdA90SHYAS&#10;DoaluzLjC53EDRtoyM0y7V099w/DiuMgilk0+5lMxH+lPgY5PPpXWWygeGWLOoQxjLtxXzt8TPir&#10;4E8PtqlhZahZ32ppGRIlswZLf2JHBY/pS66GsVc9G1fXPDmj+AvFOpav4g063tbW1Yh2YbmbsiKe&#10;pbpxXwB4/wDif458QeKNXtdNe4sNONy6xxRH5gn95m7kjnHauL8Z+KPHHijxRaS3+qXkNjDMxtLJ&#10;HOxc9WYd2PqarWMNrFpmnxLEgOefX86cafNuNyUVZFexs7OGwnkkgkllMu5nY5JJ65NTSsJLiIR2&#10;gA3DtW6YUNtGggL5YfKOtMvIYrf7DsdScDcoHStkkjBtsdbwCW0PLkLHyD1qeKO6Rej8txmqiSX3&#10;26weBUwZV3L2Nbt95/mWQWM5KrkAVaJY2WOOTRAsseDn5SDSxeZFZonLZWobnzTPp6tuHA4qaKdB&#10;qcUbafwQME+1IRALi9Q3ym2K/KdpxUumPqc8d2rQvgk7SeKszSK2rEmxjCqBx61XuZrwCVrWIINo&#10;GB+tCHY37KaGG3vEluISA3r0qGSeGbWoF8orETheKzrbS2l0+GVtQugxG5gSa0kA+zxQ+XGWD4Vq&#10;QGdqYkhmj23EPllTnnpSacjPbSu844Bxmn3FlNJqPlXBfAkU4DdavyR2Ecloq3D58jBA70XEJbyW&#10;2LkJHucv61aKXHmA+SoGO5qgkZFtdeXaHzC/BFXYodSNqfOuGVVj7UiiOSJSwLIDgg8GtK2OmyAI&#10;IHUhRk0liNPfTdVQyuW2H5jUOnNAlzq6kowWThqEIsbLRdehRVk3etbIMIWRGj3fu+D6VlvMm7el&#10;iS2/AJp0ksiNaOG3sSNymmBn3Ntrn9rJNErsm48eoq7ZGUNcL/Z8aSkfKx7E1rJexqItlsoyn3DU&#10;dz9ia3tpPP2yh8nHFILmZdW+rRXlqZ9MkcF8hhyMVe3WsdpHKt46OcZUU6a+vfsEEfnq+VxkjOKb&#10;BDaraStcTKxY5HtQBa3G5ax23BwF+bPU0xoooprllt5+nGahikC6tC8EY2CQfKO9aN9OJIhL9kQB&#10;UGRQIyI0updQLNZbYwTyaluAsensUkiPNWreV5bZwl7GiqPT1rF1AOuoQKJwwEgLDPBoGSLNC1vE&#10;hwHYc5oiksEvLiH7BBkr1Hqe9V7hYTJAzIUHk8EetFvb24tpJTfsWJPXrQMmmgRYsC2Lkvng9qek&#10;FsqCXYRuTlSfSpbaVVdW4b5uhq5eSWD2sb7AhRDwKXUTZzxiEmoyOLdlUvxzUN0buHUNPXMoR3wD&#10;V+1ZZdUBa5KxLLwMdas6ojTX+lpHZMyA/exTGUWZ0I3ZIMWcg1nsVeK68uydi0gAycVrSBFnCccK&#10;Ac0mLVJN/lIAPvZOKQyGGznXSL+R1IPlA/epEaGXSCpyRuI+lXHu4HsZgAVBT1rPiQC4kK2kpGc0&#10;AS29iwF2wkcKUztJqBZbsCaMhdvmYFaC3f71VaTaNhAXFZ7CJr6VRIu5pPXpQBnT291/bMQeRwhG&#10;VI9auxQXOYt87SZbt2FW5iy2iIwUsO4qulwyRzL5bcjg0AR3STJcoq2ueOeabbRuL1z58i7hn2qF&#10;5bn7Su4naT1Na9iqvdP5mzYqcc0AUZpY/NkwFPODSRKFtN3lnDNkVWvwsXiKYrAdhlGeatSTA/Yy&#10;VURqo4xQAxry7BKrIeHAANTOjG4icgZaPnmpJP7MawjZYgSRVVpJ1QAMSM8UAXopI4kctsyR970q&#10;gEW71ZvnO3eck1MqM6QsbR2AcZHrU00Mv20PCkcSrEMrnrTAWK3sreW+JvYvmThfSueuW824nSNm&#10;wZqtTKWvnCzOzZ+YZrXSGwTQ7QuqhwPSkMqQRW8GlHfJyYCST60yx1OFbe/iEZMm8jJ9KWTZJfwC&#10;RmCAcY71nPZomvCRJXwTwMdaALYMhuLqTPPXGetZrQ3cuuoYywy3IDVfCSrcSEuAP7ua37RLGPSd&#10;zonmMc5z0oAw2injSZTbyltnLVXjVfJJ2sSG5zWzdahaLeqhskbJwKqN89xdOsQUbOlMZSmMnk2p&#10;JOA3TNTgMdOc7AeBUDBmKAy8BzxVgFfKwrcY5pCK6bTKh3jIzVpkV7N1dQTzg96hSEtetsL/AEFR&#10;zNfw6lFjSpWycY9aYE1koS5dZlGATtJqK9aWXVbRcKEBODWgLctZrI8qKSAdmazbwfuHVJCDtxmg&#10;CzaXEsQusMHO3FWbaa5DXhNttLE4PrVbTI7cWUMbdTkuzVeXyGnuIorlJAjc4PShgiaEAW+ozPMo&#10;IjOPaufZZmSSV5i2+c4zWlcNttrxTG52kZXNUmmR7ezCoVVW6YoQMmgEwkt9kI5cZrbn8sQoJdv+&#10;rH4VnQNG0k2JIRtQcZ5FWWVWtBuulc+aOM+tJgVSbQyRgrkZ4q+JFFsgFyrDGMEdKpzoE17SEZBs&#10;Mi7vpWjqsenoqvAigGBSQD0oGQXQf/hHWJswGZhsI71SL40yHKgHZyKa13K+jRCI7ih6Y5qqDNMX&#10;HkHd/EKdgELSkN8pwW4GakPlgRZQ8etWY7G9ES7pUCg5681XvmUFEVAQF+9RYC/b3cJtgjWxAzjP&#10;rT18l9e05DJGkJfk1n6aUl1FIZIlSMnhiO9al/bpFGVWQk7xhqTAsva2EfilgiRSZKkP2FT6kWBt&#10;/wB7HygwAelZKeZHcxRtduPMi4JqlO0kc+06s8hL9z0FFgLqtuuIiHQBT1qW4a3YIqhWxj8DVKJU&#10;ZgpkKgjjBq3ciyh0CQLMrSg/Ng0AMuIY47GJmmh3Fc7c1khkkuzhWC5wKuzfYZfD9sWuJgyryM9a&#10;pW2394BgjPAxTAvrCFWNjcL8y1RmUlp8nOH4OauTK/kQ4Y8dFq1Y2sMkl1vuDxET+NAEEbK2nxK0&#10;zZVemeKkh2SS3JMRUKuF96WOCPzLgmYnEhGalmWNdMysu47+1IZEFRYk3XI3ZPGKi2SrIzPLGF8p&#10;iBnrUbk5X5T92oY4mk16w3XsmC4CqTVR3EfSn7Piwz+I9fLIQYCxPtnOK+nLtSby4yW++a8P+Aen&#10;2cL/ABTm3KSbaHco7V7lOcz3RDDAc4zWFZ+8a0ncxyRuOFPWkyNg600/8fFxwMbqd7+1ZGpG5Xyy&#10;Nvfmqd15YtmCquWjq4dpU8GopI4zZXR2ZOzigDloo76PUnmguZYXEuVZe5rr7Lxr4wtbEx3PhW2v&#10;giYUr8rD6kVlQDNvcho+d/FXlSMaReoRDyMbiOlYypKW5pGbQtz8TNYUsB8I1iyfvGTOKybrxbfX&#10;ti7mUw5ByoPSoTaW7JeRHT4W5OWIFc1c6ay3j+TaFVD846GsPq9jV1kBmefV43YyH5yfmrZtobbz&#10;Y3Ngm7PbtVW1hQLjyecgA471szK0VpFgAtxwK6IwVtjGUm2acHmCM7Z5AuOmelW/MbyoyHk3Buea&#10;z0kP2JCFwdg6VEZ1XlmGM81coIXMzudH1vUra7gCa1dx4YdWyPyr1TT/ABOrW0P2rToyNnLxn+lf&#10;OInVraZkUYDDv0retLyeO2t8SMeOAaxlTGpH0lHqOmXAYw3FuQV6Z5FaFrqOpwNgxrJEB8qY7exr&#10;53XUSojkVJoZB1KtXUWPibWF0+MeRb3CgdGODis1CUdSZas99WbQtQ01oZ7S23NEQUkGGH0Necav&#10;pLWutSR7hJE5JicHnHofcVh2virw+9zGJ4rmB89xjB+tdZbXNpeXmlyLqwliSRSOcnFPmvvuOMeV&#10;+RRsNB12awR0s4kjYHa0hwcfStFvDGueTxr1vnHQjivSLW4spbceVeW/yxgFc4x+FY+oJ4uA1BrX&#10;WbRwASilRkiuhUo2uY+1lc8wv9M16zvYGltnCseJIzwcfSrFhreq29zGkly00BbDJLzx+NbKajr1&#10;xi3urMyIZ8FzHgAjr+VZuv2OnxT6LJb38TExn7Qg/h9K5ajs9DaOq13Nm80jRdU0M3GnT28E4XMk&#10;GflJ/pXA6hpetWkzLdaLeAfwuillP4irlpeXdpfRzWmpSo2/lT0Ptiuyt/FErRwrdeErZ1KjcykH&#10;9DVOasTyyXmeQzLEUAaFiTwQRVb7Io2/KOeSQK99l0vwjq2jNNDb20chXlohgqfcV5Xq+l6pp+um&#10;Ke1YxPIfJmX7rj+hrVVWlqJWZgQXGsW8kRg1W7AB6EnFXZdV8xU+02sRO3lguDmnuqN9nAiGCOar&#10;TWqHjYCe3FONVPcXs7Ecq2MsYMaxgkdCcVnSWV6pb/R2x2IqZ7aVZerjngg1Pb3N8kpVyGUdM10K&#10;egnGxhyRTguTbOMeoqsGXGBjg811s1zpk0Miyqsfy9QvesM29h51w63Azzj3q1ImxSzk/wCr4x3q&#10;M/6sfLVlAM3AOODxUB6EehqhEZxzyKjwQ5+brU2xcHAPTmoyDu4zQAgz0xx608DlahLKGAz16VIM&#10;gH5gaBEmMNnaD/SpV2i46HJIxUIKkYyPvc1LECdTgw33RzSZSPSvC6fulJXqtdROcgjJ6muf8NqR&#10;Zw/L2rqJFT7UxKA4PSpvqZvcyPKImLYJ5q7CMzH5SARU5RfMY5ABPSpGMYiOBzjmgByAENgDioN6&#10;LP755psbtmXAHSowhN6SZe/Shuw0iyd7BTg80oQ+aB5fJxzUpZREgGOnpUZkILYYZxzmspysaRQ8&#10;7R2/GqEjyfaIAJScScU6STKAhjjNMhR2uSdx/KuOc7PQ2UTVmttM1DwpfWWoeG9PuYJoNpSdAwGe&#10;OM9K+Lfi78K7nSv7S1DRL66ezdmkNp18o9eD6V9nNMiW0YaXHynkdRWVfyWlz4bvLaYxSxvaujBx&#10;nGeO9VCs46g4c2h+ael+JdQTw5NY3PhC2uGAaOKRxhkPTp7VNa2Or3M0X2rSHlRXZoyxztB9PpXZ&#10;eKdK0jRf2j723v8AwGJYprySa3nD4DAnIGPauT13xTqX2nWLbT/hb5DrbFY5Q5bcPpXpUqikro5q&#10;lNrQ5yJ7q5+J3ijTF8JCaC1VfNlDYCe1T6zYSw+BNev9M1GRLm12t9lAz5oHUCs74W3l1J8V/ixp&#10;l1o9+l1qVjLIszIcKyerdMVv3Ut9a35i3GWZb6UMuMhsGtepimZXhrxPc3drDFd+Hb9JnhYQ74j1&#10;A5617D4STUpND12407wtb3OqxhvJgY4P1rzewOsT69bzr4OsoWTIVdg/GvQvDsPjeLxLrepaZAwl&#10;tIgZdp4IPXimiluPMnxhsvHK3+s/CbQpt1yPKjmmAHXpk1veJPHWkT/D3UdO1j4O6Ja20toA7RXC&#10;kxsB8u36muP8VatrusSaXp+pQasWnlYR+QXBDDvx0rzfVPDoT+wba6bWJmQkqZWbt0znrila+hXM&#10;ek+HPD2sXGi2d5DpMYindjFC9yMxp/CSSe4rQ8R+D/EkXhMXmjRwW2pwxs0u+43Lcr3HXAIrwF/F&#10;niXT/Gv9lebq0gidUjEbt8oPQcV6zovirWo10ddZ8HazFZyEZl81icH9afLyvVkppFPRNH+Kknh+&#10;/vbnQYp0eQ7WWYArt+9Wj9o8WnRbqKDW1hMcTfeG7bjrzXR+KNa0j/hGPC39ieJnW3Eq/aYtxBKn&#10;72K4bXvFXg6Lw9qFpo/h7UpXlsgJrp1ICMR8wBPegaOSvLm+n0jW4pvEUcji5w8oAHQ1xQtraPxd&#10;cTgSsqKGY7uta9uiy6ReKd6EyE53c5NTLaY0TUo3hTmE4bPJqSkX9I1Wa4uNTJuokhhXCxjqQKpa&#10;zeahc6RrEemaTH5zOBl5MYA68muL0yU2fxAlElxKYpJiHXtXfyWmiXdtcyW2tz2ztF8wX1/Sgqxg&#10;6db+KorC4cWkyziLJCtuBx1rQsZdMuHSW/maMoW4dMEsPY1e0i5ewDRTax5+xmKhhk1n6ot7qmqi&#10;ZLSGHZcLlEGOBRYC9ZXbQ+LYriPTvLRpcYH8SivedBu459Js7iG6bhQSA3Q18/6hBdJZaHttiVjh&#10;GffHWtzwbrM1v46tYnnxbTy4wTwrf/XrGpTuVGVj7M8M69OlxZwyuTkgAk17Np15BI1ryoyPXpXy&#10;jvctZyRvgMqshU16b4c1i4xaJJJ864HJ61zS0WhrfQ+i4vvrnbjHBzWpbuQSN46jFcHpmpxSLbgt&#10;/COK66ORS0LLOOlKMiGeX/G/wPD4m+CMlxbWMB1XTbV5bcgYZwBkrnqc9q/MOa3n/wCEyuob2e8Q&#10;wX7RyRyAhsqcEEH0r9noZV80EyDGMHnqPevg/wDaf8AvaeKdP8U6Xo5FtdT41BIE4jc/x4Hr3966&#10;qNTSw7KR8xvBY2/iLQ5Leyi+8MLnJ5qfX21J5NHDaKMMy4KrmuUmXWE1DQLmG4upESRTtwa7eO9v&#10;ZtPs/wDiWeXJsXBkHT860ejM2tzCmstTWNVXR5svAMUzQJdXsvFuqQ3Nw6Cb7o5wa6YXGtJcJ51x&#10;BIPL4IHSsyRLi5vkdpVVkc4GKdxWJdQnt4ReSyagvLA8CsRZkubuJ0uCyKpO0mrstqGnSKe63qTz&#10;mkS00+GS52qNmQMA0rgQaS13J4+tVh0OZ2e9VAoGc84r7C0iO4g+HujxPYqClopYZ7ntXA/DDRNH&#10;j0vWNTuNMjMnAt1Yfd9T9a9PkmspINVJtnU5GwZqG7vQaRTdt0hO3twPSmc4PFNGNzEE4pRt3tyO&#10;lIocuNj8NyOaeuTFH+84B5qHefn4H3qlB+VgSKQh/wAv7w7uo4pgUFXwO1KR2Bp6Ntc89RQBEn3X&#10;wPrRu6U9sfvCEqP+HOee9AD/AOHpTucnioxu8s5NG4gSYxxigB/zdcD3phI3khKXI8silVVDZwTx&#10;QBz+raBpF5Z3Utu1pboACQGBYAViyaZa/wDCNi3ttVmQAfK0SfNkd+OaS/kW11zTYIDeySXThQdx&#10;C1bsbjxHo/xP8O3U3g4TwRNnB5WQP/hXdexyPUl0jw94oNstxJ8T7gxk/NG0ODgfrU0lrM3iSaI3&#10;l2MDAcgnNdrrmu6cbLRbhdKuAZyp8qNTjnr+VWJJYJNKt5YNDwBbAg7eTmhXYrJdThLbRXk8SymS&#10;/do1GTx1xVK7Xw3Br8pt5dVjn34wQxDEfpXolpf2scTO/hy53rKoI2HkGoPEsmjrpCytp+nRtcRj&#10;ytygFT3oYIr2+vSy/Di4gmWP5YCC23lsDiuFW6mfUplS1XDznaRwavQs628Kizhn85DyhGfyFaOi&#10;6Xq1xq9xv8GwW8cYLCWSUDH4UkOxgKuuHU79X029dVKglc4OenNdemi2beGrWLUrbzIZCC0CzfMA&#10;fcGotXnvodNjtrbVrIky4lRcEvjpzVrRjYR6FrkmoX1ytw0S7CzE/oaBFnUbvRNG8ER22kaaLfdY&#10;sEVWJ28V5NbXvi+5knY6hcuovGLF8gnmvSb20t7vTFmi1WNkQNgmuetEhSS4T7ECqyHLp3oj5hJM&#10;0dPvNQm029ja0hRYrcBg3eueIuU1nUWXTbcp5h44/lXU26aQbfVP9JlDOoxgelU5LexS1LLK7Fn5&#10;JPApqwmnYg02Is9w39kuFP3iEqn4hubKLwzcxxRXW0qQ/HIz6V2lnNq8Hhiye38GR3ULErJ5fJXP&#10;0rA1mXSg1ylxoN/G2M4WAnrR1Cxh6Fptxb+Abe/jub6SOeQkGQk4/Ouhe3tJtOhZp4FYxHcB1qGP&#10;VVb4f2tnFAEgjiO1SmM1zejXd1J4h8UR/YpwUnGxieG+lFgSOs04XNja6hJHrMhjdSGRuBisrToZ&#10;Lv4rzmC0tw8kxKF2AGR7mu2tr3Sm8ITQX/wjkZ4xxJG/3/fiuRuZtLbWJlh8F6haBSDE+4hiR/hQ&#10;Bf8AENr4gT7IJL66tp1OCRISuB+nNO0GCGO6mmv9eswuASyYY8dc4rJGt6rM93ZTeANavxs2faAr&#10;fKPr3qey0e8F4/2XT7pN/LJJKTgn2JoCx21prHw9bxF4hikuLyNQFW1ZoiPNPesXUrFUvLm7tPi3&#10;qmnRGTcSkRbP861E0SNtI0wXWqact0mShVBxTn0/Urixjt4PEmlxN9kkDSyAHBA4+U+tLmEcbLfS&#10;f8JH4Vt3+Kl7qEtzcYiBjK5x7V0F3q4stY0W1njlcyw4BVeAO+TXOeHdO1a28fTT6r4M/wBItrqV&#10;YpsfKVJ+8v1Fb2qz6PcatcQw29yuOjyRHqfQmq3E0Z9xew/b72FPh1bJZ7MvdM4O8n2qfS9A8KTa&#10;k1wdXMEMsqmWQNjA7gCuV1OK6SXTLb+2pGjafLMo4x6V6poL+DT8OLr7Ro1xPNbQqIVD7d+euR3o&#10;2Q1vYyfEloI7bSIfD+nma22AEyPzkdTkmuGGi/Eee58S29p4q1UR3jR/bUVidu3oFPYfSvVP7S8P&#10;rZzCXRra0VRwgl55qK1vL2Ox1GTRtU0q4WTIlDyAMoP19KXQV7HFQed4dtNPJinu70yonkRjfy3H&#10;NdRcCM3sNxqXg0Sl7ZWaJo/u7un5Vr2+mFYtOul1q2e7lm3N5qg7W/GtjWtXs7TwnDb3GlW11fS2&#10;pEYVBkHHBP0p7iTOJ+z6ebiyMVnbQozZK7QMCsXX9TMX2S00/VrbBX95ImCc+gxXSeGLO5u7vVv7&#10;SkufNV2JyhVFQ9gelar+Hfhvb3UtzBby+ajsx3SFlz3pNFJnntjqXxGsdOjuj4bt7yywPOjdhuI9&#10;cV0J1zStY0pY1bULGYsoEDRHk+xrckhtj4V1W4/sl2hVGIjLYD4rj9Evb3UPiHo4sfhDp8EVs0nn&#10;FnAJPb86TemwWXcr3lxomk+NtPnuPB+tX8ysqpFDuwwbgk49K09V1LSZHtZLL4SyECFWS4kyDzyR&#10;tPpSaxr3iC08QahDJ+z7aeejkGSRgyqOxFclo83jLX/irfWsXifTbKGKMm4l8sAID/CFqk1pdEu5&#10;2kHiLSj4GuLWXTRcSlseSGwc/X2qrNcaqvhOOa2mtbVGlwx2gkf/AKq0k8OeEbC5cvrolvHf5XeQ&#10;Ese/yjpUOuR2n9hWUMFncsSvzIo6+tJtX0KOWbTrK5uUe6/aou2lZSRbpkD1xxXceGL2206G983T&#10;bGTJCwmRh83vXmP9lRJrcM1r4T1aNgxLqdxH61zeuW3jT+03mha9dE+/C7FcfTPWhS6Ao3PprUvE&#10;ktjoqziwjkWYfJGuSPxPYCvA/E+v3+s+IdWW18L6akVqo+13m4IQT0AHU1m2134nm8DXFrP4ruIU&#10;KgyRsu4gDsD2rD0qz0hvHOsm68R30cLzJjZkD5euQOtJblqFndjItA1J7HUL0axvlWThW5B9AKt2&#10;susrNPHdeELyE+VtyyHaw9a7jUr/AMNR+HEi0tLtjAg3uyn5yK5mO98V3ryNc63aiARnCeSBwPfr&#10;QncsqySzyaHY2iKuwXB2LnHJrs9A8HaRMLaXWvEOmWsYXdsS6UM69wTniuBYIXZ1ZSVuP4G/wp97&#10;BO+nwyGbV1BUZXzSc0mgPa9As/h1ZfErxRPp+vaA9nbqqwW0io5H99ia4XxVZ6Vqfxs8RtoevS3C&#10;zzRl1WMqIGHUZ7ivOYE1C31AGCS7KyN86l8da7LTtX1XTZfO/wCEehJa3ILAfxHoTj0pK6ZLR39m&#10;thoGn6fLeNDd389rshtc5wuME+1Oj+IE9npt3Z2/weit4yrlHeYnDnv+decaOxufHur32rePJZXd&#10;mZQw4x2UegFP1M2VwJ4wm5NzBXA/Khq49UVrp9QuNYvtQvfiAb64u5nZ13cRKOgAzxgUyzkeLSNT&#10;mgczMAQqA5OfYVFpOkw+X4ieO1uZDGn71mc459K9K8Lab4UT4da9dW1l52pQTErGXyEHVsj1ouGx&#10;5kF8US6XqkuoWs0Nv5gKD+Ij6VnPeW8tjdWttZ3JRcbnkUjOPrXu9nrXgy8luIz8LEe5iTDLKxTJ&#10;H3uD2Fea+KVS612EWvhrQbKxVj5UkUq7pT/FkDng0k7lJpnI6bp88g8Tyi2TfEqmJQM7vU/hXRW2&#10;r7vDFxbXLWmVUru2BTge1V9OkktL7S3GpRyAbg0Z7ioNUsbK51PzlkEKO+X2npT3Fa5XTU7aIXEN&#10;vfXbRux+SMH5j+FZT6hG4uUewmOyXjcOT+ddCL7wJpfhbU411AnVWVRa5g3DB+9zWnp2kaTqOnW0&#10;q+JNPR2h3SmTCbT7ZxmkwW5xj6h5agQQtuEBOR/Ccdas6XrviV9MVW8QtJ+9b5yduB6VJrVtpdhc&#10;XUK6tY3LPJtVoyOfpirNpZ6ZceEYrePwPL9oZDiYyFACfekl3HJqxt6VrT3HiWzsLrVbss+dnlZy&#10;+O2RVHxu2qJqngy3l8Gw28NxersO/MjopwSe4rZ0Ox0PSNBWW/1+O21BWZoQ8e8j39a4/WtQeXxx&#10;f6ndazPeoeElUcBR/dXt+FVa7ITOvv8AXtDbw3YaHY/DjT40+yQhbjYN5fHOW61zt9Bq8N5axzaO&#10;wdYgU759KzLe/wBBbUNLlTUEj3PuBZeWIrcn1S4nvraSTyyqqApHPSlcZJbXLHSbOG9iUhVbqPyr&#10;nry4szdTRAyIyMSkinmrF4Zbm/kU3EsYIGPlqbTNI8RPr05g+HkF/HAVNwxnChVPv71L0GjnLI6q&#10;2pa5LB4hvVnGCsmMlcd6p69L8TR4Q1m/vPEt3d6V5e24uUc5jP8ACNv1r3ezufhZaWl/9s8PWVhc&#10;DTnBGd/Uc/lXlPiW+0G3+EetwaX4qjvLPVNQfaXGMYOT8vTiouNNX0PnyCK6kee5mkkZ5JmKg5wF&#10;7daHSRo48zEKrdDWjczAXVrEsQIC84qsAxSQbOS3FM1MrUZLeGxsWFqSCtYSys1u7eVjLdK3dUiY&#10;WlpGygs5P4VhFGEUqh0+WlEQhdVQbuMioLkW72UzrKMrjKD+LNTMImtJUeInI4NUVgwW2xuo8wZy&#10;c5qrAS2yIljLiPAPJHpVkbTCeTnPFSSeUmlvhV+4M5qjbtPJJIy2x2rnBoEK53S4OM+1VYxcprkE&#10;jKeLhWDA/wB3pV0r+9X5cEHmo70wx+H712KKQPlO6mhxep+gfhXVU1D9mb4S3n2hd/8AYSRtz1KD&#10;Bz+VacMqn7Vhjt3V4j8ENThufgBeWTXKFoNQd0GegPWvY4vLBuGQA54AJ6Y61yN6tM1a6ltpF2Tf&#10;Jz/Dms2X5skvk7u9JJIpmfL/ADZwKpzSsoiABUg5B9aZJ0On3VvbyBm0tp2RPuZxzWidWuZIrsy2&#10;KRLj5eO3pXP2bo6ozTQ71X5j60yd5JJmJ6BuAOlGwjYjvpJbiJI512YOSeM1DKQrSYcZLc81kxpK&#10;17Cot3Chh93rWjcIiyWq8jgZJqkK5ZimUMg3A5HOaSR8ySBWHJrNkKKyAcnsc1E1wBbksxBzxQhm&#10;yhIVB5p96lZuVIlAPTFULdxLbMfMwwWrcKoVk+dDhTkk1dhFhSQp3XKnA9aS6RpNJtxiYfvRh43w&#10;QO5FZp2NdhVeYlmOGOQvHoaJbh4NOnJaT5YGCr1yaBGSPEnxPsviXrNjoHxCvJLKMxeYbhiQx/iU&#10;Zr3C31bxBq+j+B7eXwnY2pW2/wBMmx98+u7tXjfhG2VrjxJdz6WyPNelliJ5UD/GrfjPXfEFp4BN&#10;jZI8UmoXKxxtF9/j0PapaT0RV0e3z+F9ROmxSWHiLTLxghMkEbgkfiP61xOpWrz6ZeWFzpN3G+Sv&#10;lSx4IPsTXF+Bb/4j+HrtpoNN8QajNcQq+o2krOysOowedpr3Wz8VeE/EEugW99oQ0m/XK7boBSre&#10;7HFKPW5LfY8edPG2j6Tpa6J4hurfy2LOgyQ59xVDUvF3xs1Ow0jTpLiS1hbU4xfXKsQZlB6D0Ar3&#10;3VPC9wkf2i18ZeHblfJLELcLkAfjzXnMli08lyptrdZGDqWBxSvz6hp1On0PwBpEniyDWD8ZdLnu&#10;DoyBI/NUhCByD71Zvo9Rtvt8UWnrcSiN1EcbZUt2+YV4he6J44sZdZOm+PvEcCyljJD5zFTnuPSs&#10;KfXfi7Z+HfBtjaTTx+XfN5txKC7Ssx4yTyK0V0u4pas1E8KfEq08b+Lte1/wtNFGPNMTi53BFb7o&#10;ArudGutNsfgIl7cagyGW/kMEYH3+Sck9qyh4j8a6h8L/AB5p+txFJ7SK3EjgnbMGHy4rjPGl5eR/&#10;CD4S6YjHN1r8CIu35gCRn3qGmwOqtrq61L4n+BA+paiYJbssqeaeQvPSvcn8V/DrSvCWrJd2r3Eq&#10;oqRxCPmVh2yeleMX9tpOh+DV1y41SHz7Tw2iWkQb7kjrjp3JNeaJF451W78EQTCUGfVxLcsseWVG&#10;bK/pUpMEtT7E0y1udU8L2moxaTp1otxkpZ+eC0a9s49aW70jWbe3jdtNtnXOcGUcCvDJLTx7pnxC&#10;mWw8d+IvLFtBvzu2Ad+OlbMXivVbn4yW+nSXuoSxRWa+dOrnBcjoR2pOOoz1Um0NnbE2ig7cED1o&#10;gupYbmQeU7JngMazIry0VLJZLSPJJwQ2astNbnzm9sLgUJXB6G6txG8TyC2BQY3j0rQtlsHXzI9Q&#10;AI6o1cnDKwkRPMJDZJqxG5EtwUXo3rSasBvXcGZ2It1wR2FZUkDgjCkY5xUwvbhmVGLDCirSOGjQ&#10;GPPNF7AYLF/tES+R1br6VZ8iZVWQJI5VeFD/ANK2GgtZVZTPHGxHGKrtazxRt++d8fxA9KaJtYy/&#10;tFu+Y3010YZBDjINcD4q8E+FNXs7zOkw2t15JMd1a4Rs++OtehO0ct9AkrJGy5xJioLl54Z7dHWN&#10;o2B2yg9apSaE1dnxLr/grx1oM99OlxqF5aCckyRgtx7jrXG/aJDMz/2pIrbD5iOMfpX3zeNFJawi&#10;Oe3OVwQw3DHevFPHXg3w/f2MjwaUlrcbC3n264GfdR1FdEKt3Zkumz550+xuZdS0ucmCRPtBYIJA&#10;N2O2K9mt9Usm8LpDL+zx4SKQWePnuEyR3JzXi1xpXibR9TnWTRbudNxxPGxxj1x2p9jZXOoXFwG8&#10;UapbGWUAtliSPQL3rSWrM7M7uPxX4UstT1Q6R8AdAWZpsSS78qD/ACqXU9R8VXekaZeXfww0tIXi&#10;JhuLYg4HuFrhda0u003XPCllH4qkuftFuxkDRFCnHr716LDb6jbfs5eBTYXc+P329WzJgnP9aTio&#10;2AybHXLm28M6zEvh/TpJJB+7kkjBKfgawTeO95JJIuWaXLBU2j9KdbXOjW017/bF5LHckkh3jIXB&#10;/SuO8XavaQeGzdaTr9lcswYeUo+77mq9SuU7648RfDu2021W8lgtpPKOXc5Jx7V474t1KfU1U+H9&#10;dnS1EhE8iRYeT6dxXlN3dXV3I82oXFwz5Yqw6L7Yr0jwJc6bD8PPE0zX+lq8sm1RLIowB3xRewWs&#10;ch9mWzjkE3h67vJZFG6aaUkx568GsTUHa21jRxHaYjmJYjpV7xdqzQeLFFnew6hmYGVUI2xk+461&#10;zt5dXN1c6W8sCqEi4A96nY0jEtT6jvuj80w/d4IX/Gs9njC3ZjVhu+9k8ml2Jsb92KliiVkYsQMd&#10;Km5divAGebasbFs81JcR3MZjJU89hV+18uOZ2LgNnjjrVi4kt5UQCMcDvTAp2UMks67nRRuGOa0d&#10;St44JrMpcBw0XOO1UU3Lb8CQHd1BqWRyyxB5T93vQMo/MScnjNPeFxboRK+GH5U9wh8kKB/rOa2J&#10;xCNBs2VV3NHg+2KBGZbWivA7f2wQQvCnvVd/NBuBuwQ1SKQLhz5zdfWkZS0obcM9+aECCN5igUzn&#10;GOnrS4UySfOo49KSJXa7VRF/F1qW4j2uuJQScdKQFdZpIpkK6iy4b86lkdppHeQkscc0NbRf6L5p&#10;AJ5AqVlt1kj2Y4XnmmBRm4gQY6nnNSpPGI9PiazD8/e9KqXJmYysA+N3p0qlE7JdMxlH3eKBo27y&#10;1QxLtk2qSCRmqkslkuhSRpbxZCYLEZJNUpLp3JzcPgDpWSJpPtVxnIAbigBI43F1clgwyxwc9ahl&#10;lVHgTzSwLn8KsmaF5rcCQ5A64rMuljGouReAnIoEXXKmElWYAgZGapscOw3fnTHZxEgNwgHtVGSS&#10;Zru2jSGd5C2AiLnd+VAEkzKN2ZAOOlRWiXUurxrFY3DkHJC9B+Ndlong7xbfSxPLpssETEH5upFe&#10;86B4HittChVYrf5tof5OT+NOMW2JyseAxrOrIDaSqVxu4rSUEmLEkhyveuu8aaRqmjfFMJJp5Npd&#10;QqUGOF/GsZYJTp6SiBTHnqOoquSxPNfYzNreaw5z+lNZQqMScj6VrRW5fkLt4+UZ5zWlb6aTbs0h&#10;bluVxRyjucnGy/aVGR97gGtuFbcBi/lEEDIq5eaKSoaGMggZxms02t3FZSb4pi3pTsIuyR6eYxtd&#10;Vx7daz2REZ9l2Dn0pjsRawho3yWxUUyxokTfbF5HAzzUsC0BAI4wspyclgTxmnSKzacg+zRMQTzj&#10;qKyjK2ycMpUZ4IpYdRYXkaGMfK2KiSTLTaOj0XVfE+nX8rWXiy9jCkHypMlG9RivU9C8Z+Erq8EW&#10;reGIdPvHkA+1RL+7kPqfSvGvtEcsyoJ41YDI4q062clpExt4j2LADjFc1ShGR0U8RKJ9T37aReeE&#10;LBP7X0+4jEkbRNGQenTpWxFrEEdpYWrMgIjQbsdh6V8taXd6taRmTT72+VFbLK75B/A16JpfizSr&#10;iK2g1Pw81vJkBblPu7vf0rzq2GkloejRxkW9T2XxPqVtZ/CjUbyGLzWFpkDHr14rznwVdaDquo6/&#10;K+j2UdxHcq0aZGW9TkVJfzzz+F72JZ1uIXtSFKcgA9DxXkmmPeaR8TbSSG4uPl1HLof4lz0rFUny&#10;36mspKb8j6g8S2xbwDapFrbK52ghR0rk003VW8LSW8V7NHI1mR5vXqK6O31C31HwzZSwKNptl3A9&#10;UbvVDSNTx8SNftJY2RoCm0kfeBrkmjpgrIyfD2kS6XpGrma7Jee8yGbgyGtu9spp1DlI2UQ/Lu7U&#10;7xZK7HQn8yTbFN8gUVnW93eXVvqFo2oz2TPZ7Ul256j+tNlpnReHI5o7a4h+1QPtLY29MVxvxV1P&#10;XdL0H4QzaZqMMTT3txHdSeXvDKeMe1b+k293pvhy+h/tGV9pfM0hyTu75puoWVre+BLK2uJLaUIk&#10;jByQQGPQg0o6O7KlqjzXQptMHgbUvJ8LXMF42XaUSH52buB25r0rwnnUvh/4+s762j+0WsQkikV8&#10;nI5FeRlb211K4trjzoDJcbPNKcFegIrSsLuHRPFcj2fxBnke7tCZomG4ScfpXU3dJnEm4ssR63rv&#10;/C99AurzSDH9n1kW4XP/ACzztyT7ivbdTaKKYOJl8toEdWzwd1eZxpo+q+BbmX+x1t7uS7JfB7g9&#10;a9M0vT4bv4S3dtLq+6SOx2RMTzwMVE0aRmrlKVXl0h/KvYH3Q5BVgaoeE76/Xxh4xtZbslRjYrLw&#10;vrXN6S9lp3jrWNJefVUnacmMyBtj/Rjx+tdtGkMd2ZWskRnX5nAqNjSWupm+JUuY5Gkg0kkmbqGq&#10;DTjqC6TeObBNzRjLYya6SdVfw5Nn5sAkc8mqelPasL6MSoD5bAqx5pNFcytYwdQtIrvRLQApuEvz&#10;Z6g101grRaRpiNIgbyMSN/e9KoxRQLqcjGX5Td42n61xnxHPiq0h01rPXZY40dHZVHLD61UU7mcn&#10;2PXrSHZHMxtXAblW71zmuy2MlnfRPd2wkEJC5YCsX4c+KLrUtJ1yzvbG1huItK/cTk8Scc8HoRXB&#10;eJBfL4vuhPdyuI7523I3bPNUo2ZLlc9N8NyW0vw61vT7x1cRQTGGY8k+nPtXLeGbu2nvfGVjeWas&#10;bbU3VGYf6xc8flWz4Qhsrrwzc3dv4kj8o27KmD8wZeoI7VFb6fAPFN5OCy/6WQ+1eTzTn2IhdnNe&#10;JdJnt/iN8NpIbOSW2mlk3RryB9TVu5srWO0MkWjSRb4xvAXvXW67HqlpZeF5/wB29u9wuxCMsPWt&#10;OWP7RpTeXbwgnTw33funFNT7jacjz/T9OS5tdYFzbKQZFMbOPmGPrXoWmzWcfhm6haUFYoQFfPWv&#10;ENU8TXuneMoree3Mn+mlZXGFwuewrcvvEGgw6N4cuYfEUb214BuIwfLb0IonCUthU2k9T09Lm2lj&#10;njDIC0w2574rnPiBeeJNO8M/DXUbC9K+RrCCeYLkKp7Ffem6DJHdS30qxrhBGVKt612ut21nefCT&#10;XdNnjRWlsso55wR0rFO0lc2exLa3Oh698E7i78q2Yy6KFkO0ZDkc8dua+apUudM1/X4pJXVYdVLR&#10;hx99SeMfSvYNBjvdN+BnjW0iceeLxGRwOCq9eKoeMtMsNb+HHgjULKWETW8DCdVPJOOcj61tCV3Y&#10;y5Lamx5dtefCjw5IId5n0Qnj1A71m+BDAIPiDEsKSTRXZDEHPA7VAYdftf2T9DWzvJxdi3dGkKEm&#10;ND97A+nSuJ8JXV7pfjTVzFNK0Lyjzt/Us3U/nQ4qxXO00e8wzsNPleO2ZdzkAEck96ybyQFbpf7K&#10;+YRnJ+tdBbT6dJoFtN5kQkaPO0CsaYtJfTN5u09gBWLXKzS/MjwbX/CfiBvERurHRVMUsrsYz8vJ&#10;6nmtrRvD2tS/CDUba805z9nv1kjjD5yc56e1eoC4vfOeO51S3aNX+QAAGrAd4ZnuEUqRaMMdiCPS&#10;t3VuYOm2ea3k+qLDpwW6EbRxhTtHUAV6p4U1WO48ETW/2uPzox1auWh021u9K1KYuy4mclvXPtVS&#10;PTr+HTZWtdU2SCQkOOrVnOKaLjLlPSp7mdTcgJIVSAnha5a0eeTUVvYr26A+0OAvODzzxVjw9qep&#10;z2+o2l14ZdXhjwJ8ZEma37KCATX6PHDtDkqBxg/SudxtubXuaFgiPBalr8ZMmWzW9cLcJp0+JBs2&#10;ADB4rkrcypqd7vQhVk6D9Ks3F9fG2lj8o7SvyEmrTS3FNX2Kmq372ului3L75SVX2zXGr/aNpqcs&#10;zNEzOQwDDkZrpfsV5dXmkF49zLdAqD2APNU/FiQw3Cnzvm+zKuPet6KTZyV4yRpfDfVL0/txfCOa&#10;5chV1Ix8ns/FfbWrADxDqGAMZB/Ovzw8E3OP2hvh7vLjb4pgG48dW45r9E9UGbkPkf8AIKgzz14r&#10;1aDsrHi4rVmE/U80KuWGBUqIWd8AkD2qeeTS7Pw7qV9qGsWdrZxRZeWZsE+gUHqT7Vu5HKlcWC3l&#10;aeICAnLfgK4jxl468F+HxqVpDqmn3mqR2585YnBWA4+6SP4j6V534w+JepXWm32meGdMe3Z4Hj+3&#10;sMmJDwWA9SPyrwG00AhvEVzqEuoXI+2iTzZJiWldjli3fr61zzrroddLDSesloaGreIvGfib4hRX&#10;OpWF/JaQ3ZNnYoxESf7TDoT9a6qxtZCsjCy2qiDgDj/IrU0q20f/AIRuzaF4FVYOm3n6VKbiCLTb&#10;/dchUEbnOPve3415lebnqezhkoKwx4IZbKQb427MN3StbQbW3Vrj91GyL1UHr/8AqridLvfOm1Qv&#10;pE9sGuGCqXzkev4111o8kGn3KW/35erls4rKOrOibsjmfE11e23ibUz9qTyPtCCMNwPcU/X762i+&#10;F/hF4o1Es2mu0vHTiotQtY7n4geCodStp54Bds4AbaCw5GaZ410+7/se1lhsWMYgC7QPujtWlrPQ&#10;y5m0eX2FxJI13uV9y3haJgcHOc0utt8VtTurGJfFWuTQKiokUKFNq+54zXV+C9JtZ9V1GWYSRrDy&#10;4I4HpXoFxdadaDck8DqgJKquM46UOaTSFyXTZ5Z4d8L3FnDJNf6M6Ayh2aVstKfr6UnizV5Tq+jW&#10;1spEcZVRGv3R/jXZNr8V/qTCbRgiBisaqfu1zr6DdXfxPsSiuYlydoXOc+/tSk7ytY1pRvudPoMK&#10;jwj5kNxEzGFd+B0OKs+ZKNTthuYkOc5q5Y2Bs/7RQXQw6jPPcUkkZEocw55OB61zySv6HZGfKrFi&#10;S7gFmY9n3gMMe1ZMtxZmeeFgXIAJcDgU+W31SWA/8SgomDtIPNVtO0+6/tS+jl1TCsp2gryT9a0R&#10;i2UYrwHxXaxxqNiZyvrXaW8twdG1V0ijQGLAJFYem6SieI9adpIy4c4yeMV0iR3Asp1EMe0OBkHr&#10;TtoZcyZj2unWEixm71HJ+1bgPWt26tz9nUQW8SDygBgdhXJ6neWcfi2CFbpdybQVB7mu1gGoDwjv&#10;8g48kcn0qLMuNinbpELV0aAMQvzN6Vxvi+61O08F3bWdqBJ5ihWxXTCW4S8nZbV8NC3zHufpXNWV&#10;rf3fiFptV17Nol8fJtQuN3Pf2rSEU3qZ1JWRyEN142i0Lw1fXdzO9tMhJUrgp/jUyapqc13IttFe&#10;SMxwBg4Fdp4iudOlt2gaWwjtLeIfLkBUx79DXy58Rvino2kWmpaV4dh0y61FrZknu1AMVr7Aj7zf&#10;oPWuqNLm0SOSVXk1uemeJvEfhbQfDWo3GpeLLYTmAkoj7nZv7ir3J6e1fHHiLxX408V/EWO2ia8t&#10;dOW7Yw2kLnCR92kIxuYj1rzbU9S1u/1+5utQ17U7mVpWb965I564HatjwtqEFl4nikLIouGETMf4&#10;ATXbSwkaava7OGripS0R2wh023eyjtbe3XYuGPBJbvk1o2UeqSPdFIL0KrccnB9a6CLTvDUExklZ&#10;bksRIFR8j5ue1bls9xKJBb6ckUYTumK7YRsjkcm2ctOL/wCz2ymOYbVODgiudvJX+024aCRgH+YE&#10;V3t79sMoVpIvlBzgVymoS2yaRftKlqM5yx7VbdhbnE+IYrdbDTJkt0QO+OB1NYiZ8tTgj5BVnULo&#10;3d3p4UHyYCfLX196gyc8qOBSKY8FcgEc07Jy48vgd6jYHI4PBp4YEfhQIU47GmMeOlKevXioyR83&#10;FACk9KhZv9qhz8vWq7hjCSJ156UAEjDaTvTPbmkgtNQuboLHHNjuQDWtpGjXV9rmmW6zyGWW5URL&#10;J8qtnuSfSvfYvB11oOr/AA5mYJqcdzs8+IRFVX/gXt+tK6uDOM8C+CrW5m1ae5mjk+zbGkRuvPtX&#10;uFnpOjX/AIO8V6ZbeDmtbqBojaSJ96Ur3OOVxTdS0fVba7j1jRpGWB3h+3W5OBt9QOh212Laxolp&#10;o00mipa3F/c2Mf2+82/cwOVUdsVLfVamMtduhY0+20l/DFhZ+INTjNzZxr5cYk5ldfujP1rj9V1f&#10;xDc6trVnqUdraJG4S0t41wqxj7p3dyRVbWkmvdFivrS/ma5iYmVQ2Tu9cfWsZ7iS/wDA6x3QP22B&#10;CFlUfM2OgNEtUNau5Wub+O01zTFmtt8JyGBOcj1BrodEvdTYeJYtOtp57S8QKzSghY/XGeDVDw/o&#10;Es8dpLq1yXiinJihPVvTJr0kC1RIo4NNtookQBVjXAoBvUzNK0vSLCO78nTQ1zLNummZuGY+g6DF&#10;bZZjKdyHJxjmoGDNOpJc4ParaKDCMdsYOaNWTcFQfORHnmrkAbzANn8XUigQzC3Q7gelXokyqHgH&#10;0xQ2BbBQWwXy05746UiofM+6M1KsJ3qWTjFXo402nkZqkhXKEasZmKxkgHk1qQo4VsKvI6VfhSzE&#10;Db7ZcsnBFMTHmSAIAd/HNFhEaQPuVtozVqKAFXJVR6VNHzK4LGriRoIVzwfTNML2IbW1t5TN5rjC&#10;ZwOma1YFtY7KdVt48hhtIqonDsADk+lWVikERwjE96a0J3JWO9kJxnFRkNiT5R04pyFhMowc4q0o&#10;U4yRSuMzljbaf3eWyaiSyU30zSW5zvBxmtjaPLkZY8nFVZWmUKSjZLcDFAEghxdK2EUBQAMVDcRR&#10;b2IK5OOlNMtyfNPkNtUDnNAKySxqGVWPQk4pgM4FsQZScYz7VYXIEZABGOuOKjEaQ3chlnXGMuAc&#10;7vpVK5v03PtNukOf9WTyaQGshjaX7qkZ71Vv5bWMMqsoOBnHOK5+S93RuV1FlGOFArGu75VEjNNg&#10;bDk9cUJgdI88xUKkyZKetY91efZpV/063yG5BPrXnV7rl1HJMsVxJ35rD26/qBkZprtEZ8KSSM0m&#10;xpOx3934l8Px3yiXxGu/HOwZx+VY1z4gzZs1rYarcgnj5Sv86bp3h6xhhBkhMkhTJZ1zW5b20axs&#10;RYQccDC1mkWkjiWv/HNzKuzw1BbR7vvSPlsfSti103WpraRp9SupQFGQGxW41tJ9seUyKijoD0P4&#10;VJ9pWIQZuQMnnnAq0xlS30jRgqltMkLZ5Dkn+dbFvZQIZNmn2iKOuEFWoGWT7ORkZTIwOtW4o9QN&#10;6VW3DDd2pCZlvYxyRtmEqM8YOM1ANGtRIjkAjcM811DQXrXRVLM8Lzg0w6dr7xXAEccYJ4OelFxW&#10;Ft/IisrMRyxjao71ZNyduRcKMGkg0S6W1XzteaRic/LV+LRjviO+QjeMihalWMgyeZcyM0p+U/nV&#10;mNeGPkjr0PeugGnWwnVRbDO0c1a+wQgqSGPI6VLYJ6mREJA2PsroHUYBFSyRkR5WBCxcZ5rfaCQx&#10;AHOQny4WrdppskjRlrNwufvGs1LoXc5cDUfNtVjsWOSOcV1umNbwzypK+WKAk46Grtz9gt7J0SNG&#10;kEB5HauK+0XcmrQdQA7fjUuRSVzuZb8m6tooYmILYOKS4JGwhW6DIqhooia/LYHyA5Bq9eFjcvti&#10;UfPgVS1M5aFyFEe1tjlOV9asSRhEA8s4K+tU7aKUQwBpnOO4NabsgijVmzyBk1bViLleJLRY1dnB&#10;Oeh7Vi6wgltyECZDcCtm5eyWVB5oICVzlzJnU5mjZhhOAaltGkFqLpjWsejeJBNYKG8gBD61wN5O&#10;66yyLOApujnj3rsoZrfyLwOdx2HcMVyE0CnX3keBirXXAFLm7Gko9TaKldJiJhdvkXHFMl1DS7LR&#10;dTubqS1ighsy80srYAxzgZ61k+LPFPhDQ/h5Nean4i0mBYbEkrvBckDhVXqSelfnt8RPiR438Ua/&#10;qNvbPe2OkC6IjtoiQSnq5HUt+lS7saVkeqfFH4z+LdVu9X0nw68tlZK7xNNEfncDgkMOma+bIrSZ&#10;luppLu4mla4LPNKxYlj1zmrml2eLSRmymEwM9T71q28LhZVxI3zntWsYKJMpEMMNutgHChpCwB56&#10;Vqy2Mv8AZNrMJkQ4zUcVoRNcNGv8akjdxXQym0k0iCN52UrGM49RWiRm5GNZyXaCUsmSF4YjrVyS&#10;MPZysynJ9aqecBqcKG2YgOAhx1rfEcElq7GTYfI6VSIMWzhK3rtnAzwM1tQO41CUyupA+7xWXH5h&#10;NyVOFEh59cU6OW5DyZiOexJpAaF40DXMUgRhjuaoAs2rWga34VwePSk/tPTneO2k0d3cy/eA6YrZ&#10;jk0MRSOGji/dAHcfShDHNDYvdwsNR2AxjINVpYCNRtFWfcu/pjrU8apcRMyQlUDna2euKhubiX9y&#10;sSIxQ4PrQiS7NJqkemspsHC7QFOOv41WgiuWDO8rKA4Ix1qGS58SpawmWC3uIMj5ehStuyuLSTSc&#10;GKNGaI7cnnNA0Z95IWv7F1lYHYA34U+LaXlyEL+X1NULlZY2wwkLPIcACtPTIFkgvfOuTGBHnPek&#10;BBbS7LuZ2u0wJeRWpc3TSW8ACMqFfTrWNJb28epzDfI4aXrmtPzI/sEaPAAFX5TQMoM0irNsbaCv&#10;OKICqREjcSz9SetPY232ecmY1CpQiAo2QM0gsaBuwAgFmxIxjAqxDKzyBihx7iqUEio7nyATjqRU&#10;4mZr2D/QwoJ69qpAa8aIxUmXockVdLafLaTx/YQZAuBzisaR3WONliJ455qWFl2I+1t2e1IViJEv&#10;E1gxvpjqnmcPnOa12+wKs6vuY+T3PSpFvEeO1jOmZyww+OlQalbsJ4JYwW/djIXmgDKt5pRezeRZ&#10;zt+8IUBc1ac6n9kvxPp0kakcH61NBcLDY7ozCJCe69KL+eSbTolNwhwuSB60ARxRCHwncSG6zkE8&#10;HmsqGKa5thKLwqvmnIJq3ayRNEInuTjdjGelby2+jppDgFtzrwV6UhmeFtDpTRyTqxWP71ZoYY+V&#10;xgEjFLcPCl1tSTJZuRntV63j04tCXZQBjPPemBQZnCRFYn5cY4pt9Df/AGS3dXJG0ErWvdtDvgEa&#10;QEJ0xUHmTMwzbv8Ad4HagZkWbS+fMTasMAcVspfotjcq0KDspNZ0xk8yUC3wSegrNk3/AGm0WSBh&#10;h8/WluJGq5HnW7ZJLNmqN+0Bns4zd8Mwz7GtCPy3ntDkBVQZ5qpqUNg5gMWd3nDOD0oGW/sKtYaa&#10;y3ChgoyvSnB7qHVSpEO1YeoGaoXD3S2WEu+UgAPPNQWryvYzgtKW2nk0ANmLPeo63q5EjcYpscEr&#10;TK7TuBnOc+lFnaagXv5GtDjzDtBPWrYdi23yHGDigBjTQtaqI1ZmHHNNLxrp2HgAYjqe1VJ5jFrE&#10;YXTxgnqKuN5T2fmFE+UjIoAqxOrTKkkR2q2QcdamaZP7TcKzqvH406RrWWa2CWqhsDODQLZftg/f&#10;RgjGRmgBlym8QMHyvcd6jJQ2rArjkYzU80VwlywUZXANJFaTTXcQ+0Ii7uSaYx7qgsYSI8HHNVHJ&#10;MEWxiW3dKsXqyxXccJmV8Dgg1TUyrM5wPvCgEX/PulsIlDAfL6VRnTUpJI/L1GZflOcVYclnXC9q&#10;kWaSNwAyfcIpCILdFjtAfPLvu+ZjSGeaS+RGLFQ3QCo2aIRzk3pJfJxjpUNhKTesgiGTKRkimMvS&#10;g/bbdvMiUBgOT0rbNuxjiKXcDN5I6dq5bVAgzCb0bmkBwGq5YXDRSWilpyTGACc80WAZdLIl8QzZ&#10;YNzzTZftLaWWS8IZU+761dvfKZbhgr7zjiq0XFuuGHHWhAY0EVwbjdNcjIORW1ZGdxc5gIAjODWh&#10;aQaVcfaDJqixMIzgY6monYRW91ErRMckb/akgSsZgwZHwekhyajg8xtRvEUHHU04sgmVVtGZ2k5q&#10;RiYL2NliBynzDNMC7aHbHqRE0YIHyk+tRpeSlZhPDCNrHa3c1W3K8N2fs7jc2Rg96qOkf22DcjMS&#10;470ALdT3L3cCIJMGTr7VOInaOMFyxGOatNHAPK6f6r0qBLiHbKiq2Q3JoAW4MvkQxR2jmQjGRxip&#10;dMtbq31ItmTDsC+ec1C9z5djM6orsATTLa+1KaAFZGVd3I20WAuXskY8VXe+E/OBjHSrSWlu1lIw&#10;nQDbk+tQFFeGDzJk3F/vGpHNxGrIkbuPL6jpSGc7PBeReJFkjhuCrthj2resE2u0sruc8gZpYJ2O&#10;nSI6oTk9R0p5cC127V+91oArub258R3u9PLRRhfeljjniiuo5bxSrOQpY0594u4sS46dO9LLHbS6&#10;jas80h2DkA0DNHSrPT1vZyLqEkcnJGDmoL+NILjUZUgTdIwC4NUnjkaWY2802AQCAafdJdJolhI1&#10;wxZXBKk5zQIsR/a00mNpbptzRkgZrISVGmv0kt3IMvynFdHE8E/h6V5IgB9nG32NZcr2a6LhbdA+&#10;GwaECHRfZQpYxKqq67TnpV+6ZnLsJcrsUg46Y9a52GK9ktLHdBIIzcjrxurZm1PTIrtrFLBWdrQA&#10;kHNNoCrLe20tpfR/ZwZFQBCOoNczNJeKTG1hMX88cn3rrNLt9LRdWla2O9g5GT3qdIUfw8k8ml5l&#10;F0dpx2zQAy1hYaFbF8/8e3OeucViXAlVJ83BbMnc9BXZ3CQnQdNZkZCYfm4x2rkby3eRnAuGK7uD&#10;QBCrH7HtLDpTowyqcSKcnqKXydlvEGXnHWnRr+69fSmgJFml82WNVcsenFX7G5eKfVElsmDGLhqq&#10;6ek6X9476dksw257VrXCKbS6na2UALmkwKZurYRKpSQFpT8xFQXcsgW1SGFmLEGq/nM6rm1THO35&#10;eadbvIJpJGtmI34GRSGNEsn21VbAbAyKY/8AaH/CUaKEsJd/nDYR05NXZ/7NgdpXt5N8mDnsKtw6&#10;ha7LPFkPMIO3I6UJ2aEfWnwMWeN/iQrh2DWcJY56da9jugxurgBjw7d68T+A0t4/h/4wSPG3MsAB&#10;Pbiva5ynnswkBck7q56j942pKyMsH95IM87qkHfio3x9oB75p+eB8uPxqDQXBMTEKpxSSgf2dKA3&#10;JFKWIK8moZCdjY9KYIrRqBGeRnNJKx+w3PyEfMO9EYJEpLt97rRKF8kfO/3T2oAihPySMEB49asf&#10;uSqFrZetVYQuMZOM1YYHa42HrxQIgeO1+1h1gUcjvxUV18zwYYYAqV1BVQR+tU5gF2fvCR3oGWUz&#10;5Jwv8NV5FjNtcZUcnvViPYbfO49KhuAPIB3rgryKGCK8QtwAouAfbNa8DHyh+9TCiuYIjR5SIzkt&#10;61ftZ8pIrSgehz1oQHQ74yWBVicetQtcBRGFaXIfoDVdW4QhelV7kkT2zKq5DelOyFc6mwn05tSt&#10;4rvToyjgYk7rXpWkQ3tpdQXFlcwzwYz5YbORXjRJaCxO5c7ORWlaar4h0+6iaC8lKYyYnOVIrCrS&#10;vqiuY+ibTVvDdxqKR3VjqOnzbceYrHbmusit9ZGkbrPx5a3CquY8kfMP1rwrSPEfhbUzFDdwRWtw&#10;RjJ4GfrXQC38SWmqRTWHi6/2gZXYxZcH1HQ1ldpalyXY7u6n1kQ3MMunQo3PQd/rXPtBKZJSzSZP&#10;rVdNbv8AzY1v4pif+em2tuCbTZ4VaPXLctt6HisJFJHOz2sY2ABiSeQBVF4ZkLDD+orspbWUF3EA&#10;Y8ZqjJbkh8wHJqeYZh6bqmoWerNJGWzvAdD91x9K9Vtbvw7rHhW4idLRi0GJYJPvo3qP6EV5fc2X&#10;7xibCTBHDCstotRiuEkhu7hHVsqyEit4VOjMp07+p1uq+G9RgM720LXMIYnH8aj6d8VyW3M0qbpU&#10;ZW5Vxg8V0+neK9YhNvHe2scoHGTwT+NdSjeCdWU5itorkx89FfP16Gi2ujFzNbnlE0as+FjBwOea&#10;qtADGf3LA+4rvtT8NarD9okt3aeMc4X72Pp3rl5N6o8clpMpBwS64P61SlJF2Ujn2tISQfIzmmfY&#10;kYnEvQdM1u7RtOBwBzTFWISM2xQfrVwqu4pQOeNn8x+YZyfxqjNbyLuIU49q6yRFPmYPU9BVGWOQ&#10;eYdnbjmumNS5lKNjksEYyDmmnzNjAxkAjrW9Jab1dk2bx1GaxZUuY79MxttLYORWyZLOdllb/hI4&#10;4yHJ7VqBhtAw24rRJDE1/K4tl471IAdiARUIQxQ4br9avW3N9AOeXFQAYZQe5H4VeswDrVsCB/rB&#10;0pMGtD1nQUxp9vhD/qxzXReUSxY9S1VdAijOiXjEDMcK8etaxGZZN2VAHAoMbmPO4F/t8vAUVDIw&#10;MD4fPtUF47HVPlbP7ynqhMJJDA4qZOxaVx0R+Vzg9aR3bzEAGCaUcLIME8+lMG0nOBwfWuWVW7N4&#10;xsWMv5Yz+dVpGlIf5SfapAcpjrU1sgaadpMKoHU1hKRaRHBEzRAEVb3RRwzAhAQvUUks0IiTy06Z&#10;6d6wriSUrOSzZ3cD0qC7Fe5lc6pMfOJA6Co4CDf48zrkmqUrkxZ8s5p0AcJFJn5g1DGmeF/tA6O8&#10;3gn4canFEnmW+qmKVhx8rdK+Z9Ni1BfGa+ZaQG2EAzK3Q5FfZfxrB/4Yd+JcwB3R+S6n05r4DHiK&#10;RvCGlQCHUJXDqGiRDkDvyK9DDySVjmxF27n0Doy+F7SSSVYNKd3Pzsu3fg9eetT3GiaZda9fX1lp&#10;yCMJukJbP/6q4bwXBpM3jHw1czaXqotWdfOjbPHrXvPiq/8Ahxa/BTxja6At1Fd3cEX3h0x97HpX&#10;Xc51seE6/fXFnpd21nbRmfG1IwPzrf8Ah7r/AI9ttB8TLH+z5q9+LiMl3JYBeOfrWLp66W8t7can&#10;e2m6JSy73A3Edq9D8G/EXSLbU9QtL/4eafbWIcrFdQgPtA9QPWrsK9jzHxBqPj6HxTb6jbeD4rB0&#10;uXJhki3ZBPOM+la13q7Xnwf0SafVdMm1FZVAhChWdielbHi/xNpVx4r8VTW/g6S+s3AW0Kpt2Z6k&#10;iuOtNK0FbWHUb6YwiOQOoaTCqT070FXVjAbRvGFl8T9T1W4+ANi7XEMJETzhhgDg59ax/FOr+J7n&#10;XNNhuPD2madBHgpFG4cn1r0PWPFGmroaRnVmmCwgJhucdq8C8S6d4yuvFel6rYWF0fvHYZSQF+h4&#10;5pp9wav0OsMlzLoN0beZ2dYgqnOM59qmMF4nw4ljurGzbDBiQoDE1ymlX1/E9sLrRriNiwzlSAGr&#10;qJYtZu7+zzLKIcg+xqWylqczBrFk/jiwsI9FvY5mQ/MVOMD3rrlNokN352pQZWM8F+fyrMuLKS01&#10;vUruSGx2pZNtOBkcVjeHtFvdU1U6nN4iu4omu5QnJ2kA/hUjubsVnpNzb6hOlvHuGSCerYpmjz24&#10;16eObTZo13MF464rWMel2F88X9vW0jLGSMEH9Ky7Ey3niHV2F1boIyQgx1zQAy5WM+MJStsADMML&#10;1xW0QsGRFPbiR1Xf83TNRafZvDrOsPcXCys/3P8AZpJLLTfNvHbUpdzS5B3ninYCvr1xdw+HbNor&#10;dJn4BGeme/4Vk2P2CPSlkmu8SO27GcEH2ronsZJbVQd/lhOGPeq8vh9JtLjkfxD5KhSSzDA4pges&#10;+CNciutCFrJKd0afIWPJFelW800d+sqk/LIAQP4hXy3o6apY+KNKu4LoyRR3Hz7Tw6Dr+lfR2n3l&#10;jd6HpVzb3waN4FwPfuD9K4qkbXZcHqez6LfqYrLEuenfrXqOnXzlUUt/AMZr550mdU1W2UtgkDHN&#10;er6bcsRbZxwBj3rCO5oz1a0uFaVByDUuu2Gk6t8MfE2kXkVuUu9GljQuucMRgfrWFp1wjSQghPu9&#10;a6FAXNqflBV88GtKc2mJM/LPxTo2reG/jZ4q0a90xlaHUZWhZ0+WSMnKMp7giuLudQnuL62X7NsY&#10;SEYUYwBX6H/tF+CTrnwJ03WrKxjOo6PaM5WNfnlhAywJ6nHWvzdy/wDb8YE6RsJMMPcV6Gk0muhU&#10;7NXRcj/tePWVd9UdocfcI6Va8+b7VLsY4z1pzFdib5Afl4qVYZthKW7BiO4pWOchkefdbgWc7Mx4&#10;b0pUjlGr2/mSO2Zk2j1rVhe5jsbkPpsZIIw5HArX8M2Ml98QbAkAolwC3HFSwue6eGnuP+FWabId&#10;HdAkC4GMZFa5mja5ytsBkc1aka3i0LTLdY0EawAYA61THlb871HHpWVjRjtwy42gcCgEGJvnHFRE&#10;Ev1HWnjAkTK8k0AKMfNxSnhZSM5xSj/WNTip25Krj60AQB+U+Z8mps8mm4TzBlBmgkecuCRxQIl5&#10;9Kbz55+UgAdaUEYI3CmsW2tkY560DHDGTjNNIBU5J60gbnG0dODTwcsPkAoAT5cx8mpEDGR8sNv1&#10;pDkKPlqM538yEfjQBn39xolotrJc+DobnEy+WA3MfvWPrviX7Ra29rB4AeNRB/rD8x6dvpXTW/hi&#10;S5ufPvfidY22YyTaMBnj3OMVmajJpsEj28ei2beUCiSAA7vfNdlknqcerNvw1c6BP8LtNhudWsft&#10;MCyHdKoGR6ZNakU19/wjdzPbWmmtGN2whwenfFeM6vFONOgULcbXl+dY+Mg/St7QbiGHQr2BBqab&#10;kXCElqa0H0OxjufGkh8+PSdGunVzuUlV2iud1Rb/AFHUlS90yOJ4yflSXhPpVG81S0sHuxJfal+8&#10;iOQmSSe3SoNEE8tle3jW17IXlYruYgAfjSaV9wvdHT6LpEFppeqXC3MjysQMSNwgHpmrt5Z+JdT0&#10;W6istYZYo1JnnikOVx2IFZC3N5c217bR3MUA2neS4Gce9c6L/wAQaX/bY03xTqeLh9s5RC6uR6Hp&#10;VNE9Rlvp2sNdeIoY/Ftz9ot5+XfrkfWp5ZtX2Wcd7qd28/3Q4hO0gfSuq0FQmmpqmqXK3EsykvCv&#10;yk+ma17q5vb2xuktvAmnWUY/1bsQxx+NAaHMW80sPh5x9pkKMvPbrUen3NpBqF6Gi8wSHoRxzXQp&#10;pRks7GObVo9zHBIHANVdb0eGz8B6qBrNu07lDE390CldASOjDw/qTx6XCEVC2c8jvXKAajetaxQ+&#10;IraJSz5zjdx7VqaBNdSW93HJqPmLtCnHetR9G0yHVJroaTKkyIWH7wgYPt70xFDSP+Eys7p4bXx0&#10;kI3/ALxmTeMD2PrXYWviLyNSn+1eF9KvGchGlMIyp9cVxA1zQTqN7CNKlSVJcM4fIbFX7l9Ol0iC&#10;6t9TQhRiRSuOe1D2BPsdB4g0ixaHTbmTx3pNo9826GPao3D0xnipbLSfC1tbaWH160MrD5VQg59y&#10;RWFHqngK50/RLPVfDeoXOoQwP5beaVGD0x06VzF0uuwXF/PpnhDV5baKb95ESzFR7GhaBY7/AFq/&#10;ubGwgaw8JWc4U4O9x1Ncxf6zJcaVpMl/4CsIp0kBEluR09wK04Eurr4dWc9xo95aCaP7shOVrV06&#10;LwNBpkSzaG1xOi5MjPkH8PahoFobmm6xoi+D9CFnrWjbjagMjwgMSeue9UEu4YfF91L/AGa0juPl&#10;2nhc151rd14Tf4leHvsFvqWUkYOixlVLH/CtqHUbq0MjXPhe5ljKj94ByBTsI0ryeYeKrhv7SdSz&#10;ZYFuBmt9J/h7DoFnLKt3LftGSrJcHBPuAa851fUdBuvKEMFyrsPlU8E+uaZoKaQ2rkzwkfLgNI/y&#10;+/JpaWGjtwvjzU9UsJrPT9PWyhdtxdxlx6Ve1GLVE8N2ST2FgirOFbCDIz71nW9reQXksun/ABOL&#10;W7OC1urjj6YNT3f9tXkV+o1mdisQITaQBj3pt3SQktTI17T7Gy8IQSf8JUhlnVTDEFyUz15qDSyD&#10;4btf36rIIzukHRqqyw3d3ZzxyakVmgfb83OMV12i6JdP4dskK2gjB/ePJKFz+dF7gtDyfVtF8RN4&#10;kmlPjZ5EluMqQeE9OK6vQ/D9pZ+Tf3/xivZz5IP2OH5VJHTOK9D1Hw4sPh2aSyuLVg9sd0ZnDYPq&#10;DXBW1o8U6w3usGJpbnGVO/aPoKL3HZD7rU9QuNbszbzXsUCXgIVVPIU+tdtYx6VdXniTVXllWSGz&#10;QbplIClR2zVnTfD0sVxpFzaeOdLu7cRFnhkiCE/iaqeI9RhuLCPSxDZ2x+1LuEJGDg9yKlz6ITiM&#10;TWbibQPFMclxB5QJETLGFJA96pafqOhtpUsF1r8KI7nay4JGOvA5olTQ4reztzqcUitbBWROoyMd&#10;qzPK+HOj30072k9xdSKTHE5yqZ789Kq9iWjrb+88HTeB9PtYfHbo3lFYQISCT7/WvMHXVbC/uxDq&#10;DB3kJLxnGPQ4p93qsb39ndWvw5trpfOOESVQVJ9hVyytPEN34l0+e48MvEsv313Z2rSQ9i5p1xNc&#10;tD9r8fWV3LOCDEygNFj371F/Z9noniLX9UX7RI81i/7iI/e9OAecV0K6P8MItTjRLrU7S6DbjK5b&#10;Bbv14qLW9X8NaZ4Y127TQJtYura2EdsqjOWbjOPQUPQLnleiaro7eM9ev9R1TUU8zUskykkqM9Ap&#10;6YroNd8XW6a9Zf2N4ZNzEiKBcSqRuz149q8rvjqd542luLiyW3eWfe0EaYUA8gYrdbdDplurRR7T&#10;H8oAxihlqHc6ibxV4nNrG0F7YQOzLuQwgn86gm1TVb17WO6vrIsq5DqAuc+o71y0QUh9zKAzcc9K&#10;fcWDfY0uP7SudonUfuySefaoULGlkXrl4o5JI0mVtzY4HWlTR9Ta2vJYlsSfJ3ffHy8d6yr2WO18&#10;X+HYJUVvNRSoDZ3D2Neh6PaeHI/CnxNuB44lSS605c28smPJwOq59asTZzehaV4w1CSSGHQzHDGH&#10;+1XOzKpjoB65qrqAaKK/sWsZRJHKykjjcPWul8M6/wCLLZdD0qz1XSTbNfShrpiMjJ7+tdbqPhzT&#10;0hk1G/8AjD4aElyN7xJIjMfoAc/pWcpNPYNTweK3W3v7gxmRVJzgtnmu70d7d9NH2q3hI8o43dqx&#10;tY+wLqLpbaHP5cc3MjH73vioreWS4stWi+xTxKLQ4fPTAp2uFwuntpdcvkjAUCQ7CoqErftptxFN&#10;Gx4Oxj39KzNNd4bu5JkBJuCFYnNad3JfNKjR3xUq6ncFzmnYYtlpet/2feF9Jwh5G58H8M1UnlvI&#10;GMUkQRRJ972rtPDdrqGo6/cJd+PYI/LtQVZyEAA/Kq2u2+kfbdQgXVYLgpuG9OQce4pPcXMY8A1i&#10;Xw1rz2OpTNaxov2kxqcgnp061m6VP4u07XL+W11SZDLODIko4f0611/hiG+s/CurXkOvPFZbiZw8&#10;RIYD6+lVPE2qfD+50Lw/cp8WwkskuEihtiSxHXOORRoHU6KfV/Ch8DTzarp9rbatLpsqwJbkfvDj&#10;qcdK8QhsZk0eS5fWtShf+0ZCoMhYYJ9K6uUeGZrrTJv7U3sI13bjyB+PSoNQutJkk0+K3ikWOOZd&#10;z7c5Hc0gSOm8IaRbT3tzPdeIvtEZsW27vl5xwMVzl9FqcXiHWYns9RWF55NqlDxg8YrptK1Xwmkf&#10;jK1i1a7LpbwNazbCokcdRj2NadtrGs3virSob3wPoqQxxkC4BGWH0p2Yk9TymOPUZbqxefS4URZy&#10;AzqM4r0vSD4Aawhh1nTLxokg/dSQSlceuQMZqp47XSovCkE1rezM8NygaOJCS24+3pVLRNT0CG2t&#10;vtXwXW7dbP8A10kpGQR/dPFLoUzp7mD9niW1g8jxBrcEkLYhm2FhGT65yDWdrmiRL8HvFl5Z/tE6&#10;ZLbiSFkjSMLLuH3cY561h6prmlz+H9TtdP8AhtptnCZCWKoCcjnriuQs49Vur+OPz7qSRrtRsVsI&#10;B9OlNXsTJX3PRtM8SeDJvD2iJ4l0K5lvoLDykuVhJDoRgH8qtDWvgPa+FrpbPQdQvLiJX+zwPAcE&#10;v1znjiuqvfC2jL8KPDA1HxnodhcjTgYcBWaMY53Dqc15t9i8LRanMIfHFpfMjYBFqEBNSrMHojHm&#10;j8JTWulXQ0eNEa7ZvIBwVyeRW/Df/D2OzuRH4DmyluAhaQnmsmPQ9W1DxTrAtPDilIdpYK/OT0wB&#10;T5/Dniq38XabbXHhtUSRcu5P+r9Pzp2uPY1H1/wvB4fgab4WXN0TIQvlDkA/SsmbU7oaJ4jfTdU1&#10;mxju9nm27A7uO2etXlt9WtPEmlRjS8uz7Yi0WVcnpnjiupufC/j42AuL3wDaQI0W7fvUAA9Diosk&#10;yrXOFsNF1S80O7lmS+IngYNKyk4bHH514N4gh16y8c6zp1951u8F0+wYOCpPBH1r6Kbxnrei6F4o&#10;sD8Lbq6MJ2WrNEQGduhz6DrXzV4mvfEt/wDFKeTVdetpLvzg7qg+VFbkLn2HFS077DhGxFA0Bs3L&#10;IXfoGNSoMeXwQQePakhUG4u9lmMKi4xVmdo1soZC65I6Yo2NXsYWtSMYYgdhZU5OetYFuI3sblg3&#10;I7Zq5fMrXd3I5cpj7uazrD7O11eGPIBzgE07iHov70sOxNTfuxGSVU8+tGIxMynj5jmmssJDN5/I&#10;PrTEQuqyJKNh29wKRCI4iEt1UAHOTWhCke4HzkwV6GmS28E0saNflFLdQOlIEigklu7ZEqZ3c1Vv&#10;7KO5RlN6wU4OM+laZ0qCG4DLq7lSOBUE64WYLIRgdQaa0YJHa/CbUW074vzWrXMnkyoEYE4B9DX1&#10;olxEk6uELh4yUANfCenzXMfiLT7hU+ZLgbsHnivrDw7qL3XgPQ5VkLOkADZ61lVi73NHK6OyMzvd&#10;ysVK/NyKhkkBZ8qCSp4z0qi905kObGQHb97HWsyS6/fzcSYB4PrUkanQWAc3UqC4bDv3bpXSqI44&#10;SpmGSOnWuGs5kL2uV4ycruxXRJcIFXG/7wwDzmkxo7PTVtU3SyJETtyATWXqlxbyXrbZ1GGOTisx&#10;3uwbdhauBtG9d1UJ2Zr2IlFA3cihAWjJl1OxiMdaTAOPnHJ4qszKrBVYY2dKVG77881SEaFv5guT&#10;t3bMc89auJt8i923RP70ZXOM+1ZqSMXIwqg9SKe7osaHDHaeSKaEd23ifwHF8PLK0vfg9I9xbuqW&#10;io2CzPwWLVf1HQBH4F03UY7zRZlmhVzbfaFLxA84xnJxXk0jW91PqMMr2jYlRs8Bhj361Vt76KL4&#10;/wDh5pLDW3jEHQTtsTYO69MGizC1z0K0MQmuxBb3akIMh0IAP41iXNlfS/EHQp5ZV8qG5BRMZ2HP&#10;Wu1h14a74h8O2cGg6DYxwbl8xdo8/Hqe1b+r+HNXsfDEGo+dZ3VqZAsxgcMYSehOOxpXsxtWPMNY&#10;8YePbb4lQ2GkeFrHFvaobueSLP2rd90Z7bao6ZqdvdeOPG03i7WLmzW4RBBHZW25j6kFeRiuhu7W&#10;WPUhK2nqyugJfHODT4dd07TNe0eZfgZpmooqESSTFSVU9SAaqyt5iM0R6D/wl2lLoX7Ufim7jeYb&#10;rc71MYB+6Qa9GjW4Kx75nysI6HHP/wBeuY07WPh5qHxC13+yvhBFYyIFZrnaFEjtywCjpg+1dhZq&#10;ZNZuTLdxJGo+Yk9F7mof3Bb5k1lHqlxciKO0mfaDyQTgfWql5axjVpRJpcO9G7rjkVh6z4/0yyi8&#10;T2mh2d0hgIT7dLbEi4Y8Nsz2Wuq8GeKvhte+FLCy1nVC9+FYi5dCnnFv/iaNkT1POPE2na1Pb7rD&#10;Wo4TI6GaPGSxX7vPtXJ6fbeJrz9oT4V/2x4ctmjtIZGF0GAT5RxleOfwr3i/sdIbX5xpOvpehHJk&#10;WI7vLB7HFctf26rNOsunXisYWBypXr1quZFI8i8W3Y1r4++DdItb+SS1ttbEt06tlT5ZyenYV0fh&#10;zxoumfHH4i3yfC+61DTomht/MMZ2x7MhiOxxVaHSLSwXxjcafp8guZ4pRETzt3fe5q74b8RaHb/D&#10;uXw/qHwULSNeSFrryuZS55yanl+4adj1/XPG+g3/AMEtcvbCz8PsBpj4DSKrhiOhHX5a8k+F8k+7&#10;4l6rNoJuhNqLJGrHhuecGsrU/BWjzXZe2TVLeGaXcYo5yBz2wK9I0Szi0/wDptlFaRRJFENqg5JJ&#10;6n8aLcqEmdBDHv1GV/sb2ymTcsbPu6+9batcbdh2lUI+b1rAilDQruJBB6k9akE8n2lgl2QD94el&#10;SOx0DXAV4yMEAVZhmX7RG7SgqT271zrODbyZGTnoO9TxSKbeL9wQc+tGwjs5GQ2lm4ZMegFWDKBD&#10;Z4PBXmuYinmyg8wFQOlW7aS5Opy74ztHTNKwXOhG0FnAJyB1NalqxeGZWuFAK9SKwwwa3IDE49BV&#10;mMTG2GFcDb2NVYncratbMkLMLncA33lrmnmUQqkiu6EfLk11SSf8fSTTDr/FXO6rFCUmVISfm+X2&#10;qlqKxizJJFF5sGfKI+cZziqnmBrVThWGSDn3qpLNeQ6tp0YD+UQwkU1UmW5+0GSOcqm4naO1Q9DR&#10;MxdbsLKbcot88HkrwM15ZdWF7p/jvQL6OGMtal2jhKja2fbvXscl1LICjouE6nbjNYmp2kU9oj+W&#10;xkiB2nHrWtObIlBHid5KmrfGLweuoXtlb3Esz+REMKFUdQW9TXoer+IvAeg+GrOK48U+HbWBLcAQ&#10;tIHeQ9zjk1514y8MXV1au1v4ju7WfduSSPgq46YI6AnrXylrmkeNX+J+sxaimsNfI4GJmLIyj7rJ&#10;njB9q1acmZ26HdfFHxjba54g0i10u4EdpGSzuIwrSnt+FcZol5YWnhzXTPpk9xPMAojaTiMDv+NT&#10;Q+E9fXQbi7uZ7ddtuSm5wmMVyDQXRe6JvBt84/pQ2tmaK6Re1O6eGG7Nt4cWQzPkKzcLmsrT7CW7&#10;1G5WaW4VWIO1ZSo9+lStM5MaOoZUGAe9RB7lL15Fd/ZAetOwzXuLC0iilht7I7QBvdjySPes0KwO&#10;CoyDirsM2py282ZV4H3fWq8qyC5G+CRSexFAIbgbRU8OWyomUc8GogPlk+U421GQ6mIoXwG5xSGb&#10;/wBlc6NPIGDMi8isaEuZ5t0DKwY8V0miyZgvw0gJZMbDVK/ikh1Es8ceTnIHpTBEAJNg+EHXtVOT&#10;bgHafzp8UxMMqiLAJqNifMYZGKQAA+xSAfatWG3nfQZszsGK9DWbanbrULlgY1POa157lHkkMcyq&#10;SnQGmCMSSORVbEo4bBqIpc/Z1O9yOxFWZGXywNwzv596Y8oDQxrIMLgvQBetrW9OlCZXKhvbrSpG&#10;6TSNPCu1RkMW4pr6ifsEcUJwgTBIHWsG8nvnQI0kypg4ycUDLz3Mb3xdZVcAsMdqoCSX7UzMQCzd&#10;M9KoQ4jtnXz2wH9OuaezKCmXbOKQG0t1D9hvUeCNv3ZA7YrnTnzplVgFDsRz1qQtFifBOcVVVgZZ&#10;TnpnFNIGCHmY5GRUEjqLYkjB3dqT5/Ml4fluBTG3bd2xGHOR6UxDSwKsBJgbfTmspizTXhaQkBuD&#10;61oWNtrF54jWC00m8kkeXACKSB9cV7t4T+G6i5srnVWllJwwthkDP+1U3Hy6Hjfh/wAN+LtX1SFL&#10;fSbuKDdgyyA4I9a+kfC3w90uxs7VnlFzcHBklePv6DPQV7FouiQQ6faR2+i2UcYUAIi4r0Sy0wFY&#10;lOlhSANzev4VaSZlKZ55p2iqJbUf2YOFAGBgV2dvpP7snyu44xXe2mkqHgAVc461vQ2aJwdPBJq6&#10;cXfVnPOZ4D8QfBV3rfwbvfs9gzXtpaNJbnby2BytfFts9/Z32t2tzY3KSRXrRyRyrg5BweDX6z28&#10;MojYCxX7wz714Z8WfhTZa5Bd6npUVla6stuWdFUKk5Hrjv71s4pqyJhVaep8Y6T/AGPNqEn+lpDJ&#10;xhG6NXYPbMulrthZwrAuUXORXmet6b4i0vxPd2WpeHNTtbmGcgl0K7h2IPepNN13xVZyOIvEyNFg&#10;ZilUOCP8+9YSTOpNM9FZUeSARw/w9G4qC4scod1jE5PpWRb+K7A3K/a/AVqzleJIm28/SrKeJPDn&#10;2iQtPJES/CkZFZrmGZ9xpiu7L/ZTLg8HFZ8miaaZg7zzMV6k/wCFdS2u6E8f/IWtznp8vSqEuoaU&#10;00uJrf5k/vcVS9CTi76ygNwgi5CqcisM2dsr3DbSM9ea7iY6WY7oJfwg9c5HNYUwsvMk2yoQTzzU&#10;NFq5gbFCD9+T6EdRV63uNkDARgjcOpp8qWirkTqfYVSka32ZIHSpsUdZZXNq2o2qm6GdvCgYFaUk&#10;MRa/dmjwRxxXmD3c0cv7mIliCcntWhY69fhE+1acJVV8HnnFKxXM0dtBqHiLTLqCXT/FcxiL/Pby&#10;pvUj09q66y1rwfqc1ouqWlvYXRYBZx9wn3NcFaalpFzvWO4hVsYKNis6+t4WNwvkqVLjIB6Vi6aN&#10;Y1Wj6h0OCKwtrxofE8F5HLGpjEeCOPpTXnMnilrldEjjkMuHLccCvmnT9V8XaVqOnyaff3TwAAvb&#10;TuSrD2z0/CvVtN8Z6DqVokN7pj2F2yhWOfkc/XtXl4jCy5r2PWoYuLVm7M9buLi2msLNWltHMeDw&#10;QcVPE2hyG3/0ZN4YDjrmvILyDWrXU1utPv5ZoGAMkW/cCD3FMtfEsdr400n7VaNHucFQ3G71/KsY&#10;0pdUbyknsz6Fn06W78HalbLqDoJLBgGA55FeD3EXi/QL5rd9Y1W5sftbFC+WZefWvobw3qem3el2&#10;klvq1v8APbD5arazaWs95OJLO1Zd3dc4NSo73J52jw7S08Qa9deL/tt3AkEQT7ABF8yjuSe9Z/jj&#10;QLrTPAfw0v4ruW4f7S6zy7enoMV6/aQWtnqE6Q6fCrPKNwHpW1qdvZXnhe7tZbdZIZbbIUj7hHei&#10;nUS0ZLg5HifhPVLZ/DWpo8EqOsQYyKMjn19K2h4mvbHW9Hmjt5ZbZbjE4U8qM/1p+iafpVhcfGS0&#10;kBWK8hHlT7NxQqOAB9a4y4UGyu4hHI06ztvXbwyjoa3koyZmoNbnd+L9Wm1FPh5e6dd2pto3VpIf&#10;KAkjbqfm616Lp0jXXgTR7kyKQLNQ6474rxnw55M+ja1bfY3VxMmxx/D6jFe4aEtgnh+6hG5EW0xy&#10;OpxWEkkjem22UprfVBIslvJI0YILLjtWXqUbxNpl/aWLl1lAnRT19a6yyuzFDhYopV+1FSrHHBNY&#10;3iC6tLTxVBCzrGkqKzLjjmkjWSJHFrPYaZL9mKkqrdehqt45tlf4GLdSMjMloV98YxUtuyFLf54j&#10;GMFSDxzWxrFrJc/CbxBbidWEtmfLPYECnGWpEo2R8/eGUYeHoGR5I5Vd+VJy1W7xLyRrbfcSBmkI&#10;3MOuat6NYao19cwJIiT2t029cffH0rW1yC9Xw5C62MmVPzZXHIro2OZsxvDbXmjeLdQMsN0tveXc&#10;e7acrknqB2r2IvbL4vcpD+7ltkdTjjmvJ9CuWv7uG1mnTMNyu8MMlfSvULsS28tlG00JBhTY9YzX&#10;U1ott2OT8eanqq2ehrDbMNk+QWHyj/8AXWv4Xv7m48O27yacVcRBT7/hWtqtnpup/Du/t38qOVYQ&#10;Y5h2YdPwrzbStTuNK125j1CJliW5VDIB8vXANJbFNWex3fiHwr8OtQ0eK5vI5IrlYWOU/vY4rzZv&#10;DOhv4V+xwaDHHIjtucyZWQ9iOwr3d7WO88M2k8F1BJG2nkhkIIIYV84eJNTvLHWNd0yK71FJI9di&#10;bkHIBOevvWtKo0rGLhzO52vgPTNY0/xD4xiutQuDHKY9u4cAL05r0W6STZEz3iKry4UE0kDy3Pw7&#10;tJY1jLnRYmPHOQvNc48Oo6hb2j/2tIq29wMKG64rnk1Jto6KadtTo51tYdLOYYmV9NkBB75Fcj4G&#10;jgXUPHcL6grR/wBpFkUtkcnpXSanaXMvhnTYzdSn/R9uRwa46G2i0vVrXyZbllmvF87OeDmlHZlM&#10;9FuVvRBfRx26gSWzAKEyMV4bq1jq1rfGZrIbGvyQR359K9vnvtSttU0W4t7RLmJbMb4yPvAjpXi3&#10;iTUtTm+Ll28mkvFbMpMdnnIhP175rWjpuRNHpuirJP4K8PXMM5z9mw6H261pzCWPSZ5THt4PJrk/&#10;A99N9l1GORtitN+7H92vQLyISaLfiSVQotW71jJ3kUlZHncjPN4ksjDaSvmTLgHpiuoCiXR7nEiD&#10;bFjBNcH4d1DZ8YPElhKu3ZcECTGeG6V6Fcw2sFldql1vYgs7Z45rV22Rnd3OVtri8tddZJWHkvOR&#10;jPTNdVHaSm7snSGUxlSRnpzXNfZY7iyu53vSRHODszycV01rqUsmnxRrZAeVCAPYUmxqOpaa8061&#10;s51i0xXlLc4XnNc3JeakfEE0oLJkj5ScVpCSM6kzC0Qnfkg1lahFNc69bOE8tA4DIp61NjRySOq0&#10;17+eRFZIm3Y+bPStO5ji+0Iu5fl4JFaOiadaJ4f05Y775jBzk881Xv0sLe+sIm1RXdpsuf7vNRyp&#10;iVSxNaK0cTSFuETIX1rj9fkspr+czRq580bQD92rusahfm7sYNO0ZJpBLGs2H+4p6mrc+gA6JNML&#10;ifmNCS3949aqlKzCrT50cfZ2caavbXaw7SPENkRjqMMMV+g0yvJpHgthG58zw7bZ4PPy18Wmxt18&#10;LwRHUQB/aELNJjkbTmvUPFfxLFv8NdL0zQdYe51H/hHo4bnUXhwtooUAhRjlj6120q/K7s83EYVy&#10;sktT1DxR4q8EeH7OcXWsWc91sz9mhcFlPYHHc18y+Jtb8X+J/E8NxePd29hC5+xabCxCKP7zerH3&#10;rzu3t7q78TSzT61f3MzXTOfOcsSx6kk16RYiaPQxlogVjxnH6VnVxvNdI3w+Wezs5asZoen28N1d&#10;j7JGuYzuJ5pGhnk1DVIVt2Ks5wc8AVHbzXw1e/3M6r5LkEjqKXRdQtJbXVit4iE3DqC3WuRTZ2Sp&#10;qwlraarBLcJHdsyZPToKtxWc0rbJmIyTn3qea6uI7TT4YIdxaf5mb3q5K5Bj3XcQbyhnBqnK5EKa&#10;iZBhtoLyaIaehzKoDZrdktvJsrKTzmwSvesqVrOOzjczQO/mc5fmtizeK5tIg6sVUA4B6YpJ2Zb1&#10;EW3lm8V6bLKiiOIAqMdSa0rt7WfV7y2k1C2WNLAlyei4FQ3E8a6ffl5kRBFhQD1xXHlLmYlVaXEz&#10;sD82Dj3NVdsVkjz7xB4ivrWLUrTS1tvnu2WScdFA47Vws2qa/EdNa6+JMsnmKcxCHgfU12Xi3SPD&#10;1vpyxReJkWZL5GeBWznJ9a6yDQ9AvPB3hxItELsbSJpSycuVH6V0QS6mF9TB8GWOrX18twtjNHb7&#10;ztZ1x5h9cdhXq95dvpHhmWUWq7pMp5pTJX6Vhf8ACSaTp+seHdM/4RDE0kscasnyhQDg8V13imTS&#10;LjSdCUXtsYbezDzAr1JGcVz1m+Y6KVrHH2V5JM87PBcEltwz71tKwI+a1Ptmsi213Rk0u52eA4EP&#10;3TNvznHTjtWxH9ql0zTZjYsolPyg8YFYyVrGl0yzDNIJceQCpHT0qvczQq8p+ygOUJ3DqtXYVjia&#10;78xojhMjvXCa5cXU+ryrb38cbjKFx/CD7VMU29A06mFea7KviG6tre+Zp5JipZTnbWxYazPbfYLa&#10;S+uJndx5hIOVzVzw/wCFtBsoHvbrV5rhxmQl15ZjzXG+KNR0e28R3V2t0qtLG58vbyoXsPrXbTi2&#10;rs8+s2nZGpdx23/C4WnbUoTDJdQjazYwxP8AjXs8rPHpmpwtNhU01GHuMcYr5V8LtrGqfFrwzf3n&#10;hfUjp41P9xakld5U8OfYGvdPFmvWcHkwpcWrzLZqJ5WbakK44XPQmpqRtsFKbTsY51a9HiezH2Fh&#10;H9qYbQCcD1rE8beL/Cek+E9Tmn12zhItDvkyC6nHCInUs3T2rw3x98UNO060v7LRfst9qUkREsyj&#10;MVrn0P8AEx/SvlLWr7xRqmsSXWparqcrFyY43c7Rn26Vvh8PKpZ7IVeqo+p1/jb4ieMtb1C9htbu&#10;+sNNR2EdvFId7A/xOw6k/pXliRt5zMxLFjnJOTn3qWNSsl+ptQORxmrKg4YlTnFexCmoqyPJqVXN&#10;6kKIN7jyFIqF4V+bBcndkAHpWjt4+7QF+fhcmtDMjtNT8R2s9sYfEF+gQ/dZiw49jXXw+N/GBt4V&#10;m0vTZlWIAbV2H9P8K5IxjdJ+7FReXHuz5Z/CmKx0tz4q1+ZpB/Y8UWRxgk1zdzdatc30IlvpnQNn&#10;AOAPwp6qQDiJPxHNSKq+buA5ApWGEYIhjAhxirA2bXyG5NRjPz/N1NLnpTAmBO3tTBjBqB3AgcjJ&#10;54FM8zKDkgkdKAJ2bGemKru48piVHA9ahaVdp+ck7hhR3rX0fSNVvvFmlwxQEyT3CrHEzBVPuWPA&#10;x1oAyIEvp7sR29ldSSSNlVA7DqT6Y969c8F+B9U1HS9XvRDHIbQApbbvmkI+9x2A7etdRbeGL7QP&#10;EujzXPg+W5s98Ruwi/8AHxnnAbsF/WvcYNLe1m0/xH4enLwTW0QvbMHCsvqB2K1M47Ih1EmjD8L6&#10;H4S1Pwhr+m3PhhrG/iKm3ukG12kXoPUYNdzpcl/Faa/p/iS404vDEEiGAftKrwhB7H1q3qF1pb2n&#10;hy9066tpb9Lc/apo1A2E/wAJHtXM6h/xMraCX7RKt5ACWwTljURb1uTC7CS4vItYmj1TUiumTu0c&#10;Hlx4EIPC5x1+ted6xb6to3jy3kisGksZ5dx25KlD3B+ld0+paevgvUo9a2RrHauscjpyxxxgGvL7&#10;XVfEFzFNZsxeyivn+ymReQhPqauKfQq1jYke6OoRXGkX7wtNFtkU8hc9ciul0zT7W20u1Bcz3DEt&#10;LM38RPJ4rN08WMcF432YJIVHHrWzbTNmRtw4GPrT0C+hrxsu2Ipv46rV9BlThT0rFjkY3CENH97k&#10;etbsEkC29wzyJnZxQ0QhyZMgGw5LDIrQCqsqKF7DPtWRFMpmmYFseZxWhHLG88eXHT1pWBmzHIn2&#10;Yr8p4p5kYQjbDyWGD6Vngxq0oDH7tLHM2Bk8ZOM0WJOhhkcxKDjlOtSrw53MDhvWsiKVVh3GAkY5&#10;56VPFcbrnhRyfWna4G9HIGhcMAAB8ppVJM7Yb+IZPtWaH/020UOMMemauMwV5hvyQOoNNCNoS2Yh&#10;QRLucj5m9KuQBnjBK555Oa5mIkCUhhkmraXVxHBKNx298d6NhG8WC3AVFyd1asLhJGaSNASn3c9a&#10;4xLmVsOpf73QippL6QPFuglLYHz9hQwsdgi2zy3MhuI1GeBWfLKseoTqZFBwcHPFc3JeEOoFyACv&#10;ODVdry1aOTfqqZ7DNKzA6IX1wvmYjj2gnnPWkOox/ZJWkslPyHBrk2kQCci4/dYyTuqG3u7ObUI4&#10;Ekd1ydxxwKvQWpvLqIeGYAjG8/hWY93MdYiBvm2B8jHFVriMI7lbWUJvwMd6gktb+SIqlhJkgc+1&#10;SUal9qMZityNRciOM5rmZprm4VjGtyTv+U9MfhXQWmlzC3QSxuckYBHXNdDb2FnEIwbRAQBxjrRY&#10;R5tNeX8KW0Q0u7kkMZG5UNZYsvFlysn/ABK7uKNperg5Ir3JLeJMMui2pbI5ZAauPB8sbt9n5QZA&#10;HSny3BSaPIrDwvmKEzBWbA+9XQR6PFCcCXgKMgCuylMKgEBwR6d6ar281pICCDsPOO9S1Yd2cZO9&#10;0iIq7WXBHK80yEYspybleEJPFbEsP+kMGQYDnHvWRPBcG8uAkbkMMUNC1ORv7658+GMRMQs/Ra2b&#10;LTob06W11BcLEMNt5BYili09INatVKNM73AJBHAya7ryWW2wkcYzEMcdPWkWiOC3sQkqLbQqFQBT&#10;kdqsxxyo7bIlyT96nxW9qtojCdyerZNTowNyOR96pKLVoCl1I7Qgnb0qdyzSTHzD97ikdkFuCki9&#10;MMKSEAtkN371NxlmMgSRBeTjkGrtuLg3NwSmFxxTokh2D92oJFX0CrCmQeSKL2JIPKmMc7/Zy3PN&#10;WLWO4csBbMRuHJFatsI2khjBBBIzW8psIVkU28RJQdqzv1KsZEFuEkd5LVQu0de9TTTL/Z0wiRVy&#10;cA4p07zzSRjZtTzRgAdqW5jtY7ZALgf6rk4qbl7nN3cMiLcu43FkGD6VxtwZF12ACBQrE4rr9Rmn&#10;/s+REQt8wxXKzhzqekBich+aGh3Ol0zyI7ONhKQSDuBrUgQSXU37snJrBmbYbEKyY2LuxXWaUQYW&#10;OOSg7VpEykTJGFQAkZ7DNV7vZ5LYcDavPNWJ2xqBYsxwDxWJdu2ZflbJfoTVNiSuylJOiC3VoHJM&#10;nLVDefO9i8AclV+YbcVqwWlxJa30zrH5ce0bcZbJ9qxfFGt+E9A+Heqalq/i3SrWG3tCzKxG5m/h&#10;RV6sT7Vi22bRVtiG6EcejrIbM+Y45DDFfNfxO+J+haHJf2VlLZXWq+UVZY2DJbE9MkdW9q8d+Ifx&#10;p8a61qt/Bomlvptou6NGH+tMZ/iJHQkenSvCYbNnmN1PcXc0rTs7yTMSSx5J5pqLZs3GPmSaxfeL&#10;9e8azXereJ9WmZ5mZYmkOxQeg29B+VSWttDDFGv2ePO6rVobcX1wc4FbSW1vLFvEDDnrnrXQkkc7&#10;lcrQBPOhLn5QORW9BPp8gCKEU+WR92uenhuhfLGsq9R3qVVn86IDaGA64pkvU10Qr9sxbyEEkls0&#10;lmsstxdhLSQjfgmltrlvsd9byQ7SVADDtVuwlkt5bhUlikJqiCncRPFPITYBsEED0rAe91V/FM8I&#10;DwKyYTjg10V5fKNS2y6PLhj1HNVWbT5prULYJvLjDdCtJMCCzXUEvJlfUAR2OOtaxiP2N288NU0d&#10;tEl3+8YsPK655NN2ubh2jt5AgPKmmAmn2tr9tuJHsIVJ6Z70mpacjiAmLCicZw2KnDu0fyRE4kHG&#10;anvGlbTrc5bgDvQAu029lZFJZCogHygdqjt0tZJpZI48O0nQnuaS1vJ3uI42sNyBcAkVYnSAXQaJ&#10;AjBhkButIAntNTjllM0TldoIweMVRa0O1J11CbfnKovHNadxe3v2UK7BgEAA9qNOvbT7VL5ugBlQ&#10;ggsetAJF+Cay/wCEatHu7FBMq4G7qarSSqbJzFaH5mGadeQx3fiKK4FxDHbqo/dg9MVbUaWph26p&#10;CxHVRSGZJE5dcw9B3NMYygHcygDrVqfz2vrtlgCoBxVeJJZZHCkY3d+9ACR/ZpVdfIPIp9o1ok1/&#10;H9jYkj73pU8dtOuoDZbqCFNWbb7IG1cfZ4jMOtAyNTbmEKFyC/cdKsiH92QNoITjNUXV/NZlh48z&#10;OK0hLbNprSG727E+YGkSH3rVQAOFOaqI1yt7IGQKu7jjrQl1C0sGyzkAaXGTWlPDgQHcpJUU0MtW&#10;UkOJo2ijw64DY6VIU1GCPUEEwdX+6zds1mqt0t/H+7IAwRW0Lmyks1iZ2EhXAPvQIxoIZxc3SXcs&#10;WxiSrD1qNooork8TvlsIexFaksEataiTUCQOTzTLu6txZWW21XC8ZK0AjHNpcte3Dx25XocZpI31&#10;VLlUkkbaFODjNOnuJTcxCO4ZWZelTR/aWs2VhubHBxQMoEIbuPERLGbmtANZB7xXgK5iHOay8Xke&#10;uHfEdjOMcVrslo2GKgEKOpoAq20f+mOytKRk45rSjlQyxrmMEqcVVadY4HVLVSxjxxWfpJuW1zXD&#10;cxbFVgUZj1zQM3FfTAsgLZbB5rL2rPqDJuXqdpqtfm+TWmaPTBJE0g6Gp2mjjvtNePTW3FRkZ6et&#10;KwDpYmt40Ek2CTjg0sccIV2HOR1qtdzSXGsRKInyQOPSp32wWqK8oJ20AUPLg/tG4eS7lG4nFDXa&#10;xmxjWNSWlwOOlW4DbTyv+7GA44qO/s4Gvw6kLtAxj1oAutJexxgmBWAjBGG9aijnjNzMWs0ywqra&#10;LO1xdrJcMAAMZPWpZI1U3BXJoAqT+QdSIaNQC/FWxbqdNnMd0n3OQTUKJbFLgvGSx6ZPSs6WWaK8&#10;nwj7AR0NAGlDbRR2UcjXTB2JANK0EaoSL2QsxyTmmpdedpMIKDCdKZI6hE/eE4SgZIROIGP2oEbe&#10;RUMckxhfKyAbuDTVbcGImYDPI9ac5IhPB+6aBCOrERvucgDqTVU8EEzELu71q6TcaM0k0F3G4IJ2&#10;HFZ2tJFLrVpFb7gA+eKBibn+QhTyOtPAjDx7pCeeabiRbWBGzu2jtURJ8yTMYO0UwsX0fRku08yz&#10;DbuntTXt3F1qEtrCoyvWs7ypJrqM+YcBh8uK0g7wWzRC+y7oMe1AWMY2rrrMUk7Fi0vJzXRNbt/Z&#10;lu62yqNvBI6Uyztm8q8uLtwsSOCNx61NqdxNJpto8NynlquNiik2BDdm0GiaeRd7pBncMViu7b2C&#10;xtgkZFRiWRrtEkhYfOMe9ajRb4Nlt5TTMACP7tNaAVYWYXJHkyBcdR3ovGZYrJY7WRmkkHJNX5Y4&#10;7fThFNeJ5gXIOOpNVPNmaWxUac788fL2oQEiRvHcwM23iMVA7FtZAwQG9asX9xB9l02NZGDFvnGO&#10;lQr8zJhDnaKEBOylUICoRjmoQsfnQnHOammmto4Lfex5HIpqyxskZjtweeBigB05ZYELRKOOKpxb&#10;PMvS1mOY+CKtTCSW2mTd86rnbUcCTppWWiy2T17UAQwRxNHNuVhlj1FaEKFbdljtUBz19aijks9m&#10;XmjXB5ANWkliZJGjOAMDJoBENxbzSrbH7SVWPlucU61llH28C4h2hcZNMuJh/ZepqWkz5fBAqjo0&#10;CyzXp+2SBcEkE9aEhl4lfn+RcFjkihAjLKohZuRzST70jAFlIQJOmOtT27Kl3byf2VJlgMqaQEot&#10;3MGDdlSYzjjpVSKC4Xz1F0cmT7xrZlmjeMA2uwiMnjtiseC8ik1K5/0Zhsk4PrigB18Lq0i0do4m&#10;Yyk7jUP2mRrGYOu4MnAPatZ7r7ROC2mwpCkWFDHkmsqaDel4YlLMp6D0ppAVlknOnLGJyqhugqwz&#10;Wo0V5HsySqcD1xUCBRaNmEbg2CPQ1YAQ2qB4wQRTsInNyLj4eRSxBEMUL/JjGa5fwtbyXviHV5A6&#10;GWN3zuNaN8k66bF5B45BRehB61P4chggGvPEzpIY8k570mCNiZrGPTbuJpHE+SCAOhpdOvL6PRpY&#10;5Yo2YMdhx2rHYySX907y7m885rXENxJaQeW6jCjj1oaGOvr6RvDrK0S8Hr0xWLBNLJAFATAPXNb6&#10;W8MqXcM9uATFx9axBYTQXGot5wZBJ8vNCAJTtktwyg5IAzVpYE+1wD7R0wSBU+jxW1xreqicp5du&#10;qljmrlwlj/wkkTW+/b0OaLgMmaNbKRjdJhY8Hisx7qY6Rdh4SYSePbFbbw6ZJbal5t+AAnfilsYd&#10;IudJvoI2RmRsH3FILGNa3Vk+nqF0oBiCAxHSpoZIBOIXgXDTDBx3qze29vEtvHDBEoUfMKpRBfOT&#10;ESk7wTQDLeqW4e7so9iMpjBxVgQabF4XhaS0j3ofu8Zz2qF7q3TxBEXBOUAHtVG9mE15EoYj/SFw&#10;M0WGlqfZ3wWgjHwH16RIyrz3G5z7AcV6EQ4+0/vCcSHvXI/B6KVf2etdZlIURIF/Lmu3ZFNnfuP7&#10;3euaprI6YqyM8lty4UHr1pwzj736VEzfvYeOC1Wdo3jA7CpAYR8hy3TtUTf6uTCdV4qWQgSRgbsH&#10;tUEnnAt0HHFMQxA32U7QPvc0+TcdP2nZkHrTEJ8o9cZ6U/P3sk9KAK0fCnjnNSFj82cUAZxhDSMv&#10;UZ5xQBGx+Tp61RkKsMBOjd6uFX2NnoOtUJP9bH8oA3U7AWUwI1ynXFVb7zAqBWOMCrbDFnG2eDio&#10;L4AWVk2/t0zSAzTG8keFU/dqxa2sq7xIvyhsg1Jb7hLEQcDb6VcZmKKDN3pjLMap5iguMbahnCec&#10;4PHPFCj95F8xOGFJeYF2px1C0xD1VikOC4qZvN2gF8/L3pltKftUXooouJUN+58v0zSArSRIAhEZ&#10;8zOQV4xXQ6R4h8a2MMaxaks0aniKf5uPTNZHykgEUmDub5aTgmUpNHoH/Ceac1pIuofDJkbacyRc&#10;isW48U6ZJEZLI3SFX5XGMfnXMMUyoeCPB9VqjcpafaIgkUa5IztGKweH1ui1NHq+i+O543tYrrTZ&#10;SvZuten6d4h8LXjQKNbsI5XUYWRgOfxr5jjSPbGfs6/KB260XSQZtz5c+RyCjEEH61l7ArmR9dsD&#10;9nADWjrjgA5rIubb5v8AUkg98V8/6Tr/AIqtBbAaveTxIRhZGJIHpXq2l+NdFktrUXenvESoDHGQ&#10;DWcqUkCZsDSDc3sMQiTcx+UnjFRXfhvxNbQTzRJI6xruzG/zAD0rdt7ywuFSW01y1YcEFHGR+FdH&#10;pmqXX294rwIVYgLLjp9frVQjrqRUbXQ4nSPFOr2yLDeaXNdRKdofOJE9j6/jXYi+8CanbRpLNp6y&#10;EYCyjY4Psay/E2iwC6N5b2aeW5zMi9AexHsa4CaxkLkqrqQOgrVytoyVFS1R3Go+GL1Q0ljq0cqY&#10;yInPOPY964y6tL2K6K3Gk30ZHYqcfnVvTNV8Uae2BLPLbiUZjlJPHt6V6FaeIfCV7aQxXSW8MjKA&#10;Y7lMjPsahRTY+aUd1dHlsIUibEYODT2iDRkfZyMjivULrw54cndJba/MG4ZzC4ZT+Gf61hXeg6jb&#10;6feSDWLWeNADu6N+VW04i54y0PPHt3R5HW2kzv6A9aqXbQSW0wm01EYR8NXYtG2Butjz2xSnS4rl&#10;Hj/s8PuwAOh5qo1GgcTyJxstr1ljQ7W4wetQwuzWxJgAO7mvQdV8I+ILc3Zj0W6MRXO5G3A/UDkV&#10;xN1a6nCXB0CfhucCuqM7kWGAIUOW7flVq0DDUYADz9oTk1lKZxcRlkkA3fdIra0/Da7pp3DiYZqm&#10;J7HvGioo0C7YD71umR9BT5Zj9nmXYOc8+lGlhz4ZdVK7jbrVC4W5ju2VwCCeGqOeyMIxuzOwTqsp&#10;KdG4q8o5xkAbTjiogq4Y9STTmYhwdvOK55zudMY2IwdqTg7eT1qPAKfdPPpSkM0v3f4qtxrbJaSs&#10;0yZC9652aIRIkW3w3cZz6VTurm2EDRrICBncao3WpRtcCCJmZs4JA6VBsXyWyhJJ5zVRhzDbsLFq&#10;Fh5VwsX7whsNntUUs25Ri3HfPtXPants/EGnSlAscvUVrROj2MTLKjBkyCKiS5Cl7xGw4Py/rTot&#10;wUjd1NIASz8HGatwRjydxQ1Ckh2OU+I9vBcfsmfFGCV1EbaMc5+lfAFmdPs7eExaXZMzXLBiUBIx&#10;X6A/EdoE/Zx16OW7VBdoUXnFfI9n4Otb+48Kw6R8QEubmTUR9rBj/wBWCeenpXoYRJ6mGITsaWle&#10;LvDtv8MooD8KLa4lRt0rKQtdDZeK/gTfaBCt9N9knxhonRflPsQa5rxp4dsdI1rQrGKO7aWSyUSz&#10;eUdpJ68+1anhXwR8LV077ZrGk2dxH5ZZppLlU5PYLxmu5WOS47UV/Zwm02UyeJbrythOUz0/A1h2&#10;ll8HFE01h4tuWtdhzHKud3p1p/iDRfDAv75tM8ORRWTZVE3BuOxBrym90DxP9ukVPi4lpbPPhI2Q&#10;LwffvVKQWPZ7KbQJbC5gtvCuk+X5nF00i/L9BXGfEvVPA1n8N9B024uVaTUZeZY2/wBTs6fnWdqc&#10;vw+0b4B6HZv4s1O+1SCdTHMjFQ7P1zjrivNdQvfCl3q9gJvCFxqMvlqSGbiP6GjmsNI5C8uQRb+T&#10;PcOhYEORwFFek+FNUtpNBvozfQsn2fGCeVYVzbfY/wC2L2OXwiLe0ljCoFGdn41JpumaNZapqskO&#10;sSvGzBiu78aTZRsaqhlCAGCQfaMsoUZAp8GpYvNPtUWTd5YAULyAK09JOnyXGr3DRxqhZQFZq5/W&#10;tYtrHx3bLa/C+MmVgBds/HvxSSGaF7bRXVpc58Quo+zsrKT3Ix0o0i01qy+FclpJqQa3SeXyNgwV&#10;3e9OVrCS1S5CJuOGIDd/pThd3kuu20e/bHsxt9aAMSw0qGPxE882oXcxkm5VmyFBrRuLaG18Ubom&#10;lVHAPHStUwXite7dPIGzIOetMhSSfTzHNGdys2045osCFlO/R7kx3W6Ty/lwea582+oiO0ll1OdM&#10;zZwf8K3rKKW2u9TluNMdI1cCNmP3vwrfsrKyv9T3y6lpaxhcbWlUcH2ouBg2WputzFEY7WZAgy24&#10;cVDrt3JdaXc28V0uw/3Gxj8q0PEOh+ELIacbTW2R3ZvN2zbs5rjZILOAS+Tq0rPKR8pPIp9AOo0V&#10;JofB93HKVePyiFy3IrY8IatLZeL722mcm2mvPkBPCk1ykYvjpluguJFBC596vSx2yWYB3Kwizv8A&#10;U1lOF0NM+nrGW3a5s2RScYIOelem6TcEtb5b/lmO9fNXgHVpptOtrea4t2ePIDbhkr2r3jQ51Oqw&#10;ozr15rikuV2Nb9T1WxugupWqjjI7mu5tJwZIic5IGcV5nbxj7bZvuHDcV2lozqkZx2596cVfcTkd&#10;5byQSRXcMkcJSS2ZGDDIIbggj3r8vvj94Og8N/tWXEltYzR6Zqd4bm3jHRGJy4B+tfpFBIw2N5wy&#10;COK82+O/haDxL+yBrk0ejrJqmlWr3Nmyj5gFHzr7giunDz5XbuaJXVu5+aTRu+qWrxyEgRKSvatM&#10;6hJHEVbTmJAABUVh2E7wtcJNIP8AWlOmSCODWpPfWFrp1xLPYyGNhwwTNdNjBqxoWt3bXu20KyRM&#10;x44r3TwZpdtZeF2f7C7zzLhSR0Wvn3wtJa33xo8B+RDIsDanmRimOBX18/nprcYitbc20djGEwOp&#10;xzWNXoKJRl35IMQPFRhclcKKsTyoZGzYSLlutU8uJFKk4zzUlFhVYKcpTHZ93yxknPGRTPMk+bgd&#10;utS7x50RO3OOmOlAECtc7pTJCAM8c1ZU5iAaVsH3owpSQlz9KjIG3gk0hkh24Yc5xxUYLZbjpTSW&#10;ByI+3NKrZjz3z0piJuMpwORzSsf3Gdw61Ax4P8qQbtpJkA56UrASZO1ecUqsVGSWNNIk2pmPtRjJ&#10;XjvTAk3sXiG4YzTmxv8AuHp1qIqAx46UZbJ+c0wOOuRrGpeM5HudVvRG0ihgjlQfbit6+tHsU0t5&#10;/DsP2ZY1xIZgSPqKjtfD/jKWHEPie3gizlmdcYx9ai1DS3TSrxL/AOKL3JcgDL4C47AV1OzOQx7+&#10;+snvFmgSOSIkBU9fWup0mW1/sGaZNGiWQQcDGetcWlrA975dtp06xRDmYjg/QVv2LahBFKFnQjHc&#10;U0guXIYbCZ9Qa4Fn5olJDSAYx+NdLZSeDI/DN/HJ44J/d8RxW5Oz1wRXEeU914w0lJNSkjV3O4Dg&#10;Gunmhe0udKS202MBY+rIGz9aHoByWp23h+abU1sfFmpvCxIJkRo+T2ya6/RpBp/wh8OWY0TTZHjS&#10;QRs4DMN3ck9a57XLi1v4LTTpNYEUoffhLfy+R7jGazrQ6mus20DyagzHCqwUnOOBVMViS8Otx61a&#10;Zs7qSISlnGDgZ6YFbouNQ/4RmJzcOgC5x0zUl7Lrts+lC90FzsjBaQxkAqelRyGG/SzWGfy4Vcbi&#10;B+lIDHh1q+bUZATcCNTgMOufWtNJLGW1zqXi+9cO+FYKTgH/AAqK+sfsrrKscZQABxt6Z71et5vB&#10;sGl2Butcc705QQ7utAWN2y0bQIPC2t3Om/EjRpW/s13XdMuUYDI4zXFaHrmsX1nqVvquiO8gu5Y/&#10;tUY2rKoOBwPStoWfwZubkxweNdWtZ5WJVUZlVm7gjpzWzb2mk2mgzSfZF8uBfkwuWcf/AF6QHnFz&#10;4Z1X/hK7X+y9DmlUykuGf7ufc16BYeHNZ/4RCSK4sIoGEeSFbIU+5HWpbbV9ZuHvhpnwtVFSPLTS&#10;zhQarxeMtXg1Ca3vvhrrA/eFZDGhdW/EVWrE3oTaToWltr1z9sltJZLSUHAwD+J60vifxJBZw2dl&#10;pz2MB3qry+WCMDtViztn1LVdbmtNUu9NjuArO0oOWx2wemauHRvCgnMF5olrdORjcZPzOfekFylD&#10;q2g/8Ko8UTav8QtLXzdJIgaMqSrkcDA9TVDwHZTP4WNxdWyyxvqEhjbdu+Qngn8KxPEGg/Ce3u5w&#10;Nc1WFXXJt8mQA9/XFS2PiHwloPw7dLfxNqd0LlwILMxklB3OT0xRZgdXr+seGINWt7SD4UaPczRD&#10;P2nCqVz16cmrWnXmi3GhO00dsBGv+rZAeO4rjx4eTV7HSdUs/i9LEl3Cz7XhwcjquODx0qCytb+1&#10;8XWljLrEhdgw83Z8rgUcqsHNc6Se08NX+p6j9j+HEcSonM6nHI68Vd0/w74OuPCeqwXvidlaTiCO&#10;PhgR1z35rAn1DUdKuFZLaMxFz93kt68Vr2HinwxHBJPcfCDWjceUWR1ifb9cUrO2gabMx7qy/sm4&#10;3aV8Hry4RVImnkvSqj04PHNdnpU+oP8ADK1lm0iCG4khfeiHJjH1HWuI1B9U8RW2ttbfEw29mjhp&#10;LZF2FSOnPBrd8MtqselW6C+F3JHOqbc/exwKq2ghqQWieG9bvIbS7ecM24upGWrgr+Px9d/Cn4vO&#10;bfxE8drJG2LdnUgdeNuM19A6pKD4Z1u2uoNIglaCNo1THy+341wC+KtXsdZhtR8ObMWuSkkhwd4P&#10;GSKlSuFmjmfh9Z+NrjwjZu1/eJZlDvN1dEMQPZjxXpGi6T4et9X+Id//AMJfBKfJXbFKwZYiOpGf&#10;WuM8QW5vPD0hsfFd9GkzbjFbsVG49vlrlLKHx+nl2Vz4bnSJ7pA0xmwSvpz6099mFjsp57+58U3h&#10;/wCFjXa2pu/mgi+RQoPqMVia5rPhO31lRY/D3W7wxoBNOu4jPfnmu0uzYQaBZWj/AAWEMT2qAzRT&#10;7yeOSSOma6vR4PDsPgFfI8PaYEeM8yQgkeuSaSajqxnlXh7UfDNxq9wfsa2s84GGlkyM+nPSreqa&#10;N4el1m7a++KdqsT/AHthG4D29KxfGcPw0gv5WXxHdxXEs5PlwR4Xd6rj+lYfh3Qr248RJdyeNZ57&#10;AwMXR35yB8o9qHIFE7KNPhNpegt9hv8AVZ5JGUPNJuYjHcLVyW58UNplte6Nr4ubeNVMglhKbfzx&#10;XM6MNLl+L2sadLdWtjcKJPsqyIGSQj7oJ7Zp2r6J8fZrDUoG8SadaWcl1kwwDaCFPynK+tLmK5Cn&#10;4ivPGF1faM91rlgNkZ/cQqAz/Ujnis7StZjstehebwuZgYHXy5FyrZ9/aseKx8R2nxH046hrt3cz&#10;bdr4BICj0FaviON4LTw3c22r2kttNnfbMg3xsOvvU77jtbYuzxWkunPfLDYwhrolIiwyCT0x1qC9&#10;hgbw9OzT2wkW3ztBz2rmbZXudZLNdzqscY2oGwB+FSGGdNUuQ2uyMJzjLN0qkhlTTLSe61u1jF+q&#10;hrkjJPAFd9FP4c0nxdp1tPqounltD5kZTKKvfnpXN21pb2yxZ1g+bJLlNprr9EsLW9+IulWk+l2E&#10;25CZpJXAMa/U+tEpaAtDk9bi8EyeK9Dn07VYmWGZ2ijkkBZGbr17elOt7S0vLpY5Ybl5GcKhibr+&#10;Arc8feDvDFhJZ3en2N3vdj5dvFJuGR1II61yfh/WotJ8V+FbufTmZIrrlSN3B6nHtTXwiuda3w+W&#10;C4t55/i3HpyMNyh5xuAPtnIrkNW0hLO/gubLxvq2sKs7CR43ZhGe2F5z+Ar03VNe+E2pHxvdHQNe&#10;1KU2UQjRpHjUluuB22+1cz4XW7std1ma3isvIlm/d2kjhvLB7c0KWgkcTHcTS6nbLJ4uvlkI5t5L&#10;Qrn8SK6Kx1LT4bPUYpvAlrcuVKrtkA68Gu+vbuC58T6fbTeH4UV2Vd0Vpk8+hAqS98MeDNIuYLy4&#10;uOHjDiN5eQT7Gk2O5kQWfw0l8IeFbefwlPp91cu/lMsxbDHpu54ya4/UbPUrPxVPaxmF0ikBJYjO&#10;09Ki1JZLnx7E1lrb+RJdKQuOVIPGD2r0fTrCwutdiGraYUuv7Pwl5JLtVlA7g8Ur26i3OG0vSJ9Q&#10;8RTRm8n8tiMhJCmPbIrodX0C+02PQ5INDhktlBMwaUFl/Prmsm41LTdL8SeJVtdUSeMXnySK3Qg8&#10;9KxdU8UXd5FGC946jgkMfm/Ck3cErF3U/F9/N4V1bSLT4N2KRLGEedpQAM9TivPxZm2so50jt3Z5&#10;CWBUEc+g7VqWsZuptQ3W8qMzAgjgGpZhHDIiSyA4HrmixSdjmJYrxtShmFlKI2I3YrpNKg1VtQnk&#10;HhJ5IVC8hfzq5Zy20hijKJtY5Hy+lbv/AAk91p1iIrb4Nw3MXllWl80fN+FFirpkLWlhc63GkWlx&#10;xSC3LBVQDGOtYBFzDrEji8nfExAwx7da3bLV557ma5X4eRWDnI5lB3A1KsenPa6oJodhYFlYZ607&#10;kWKKXtwyxNHJblsco4Bz+dSiw12e4tJ20pRHKSpkUgBD2z9ah0eynPiaaU+FJZYo5ThWYqGr1i81&#10;nwVY/BPXozpEL30qhV09Hzye+7sBSbsxpI8x/wCEY8SB2jl8a6BbxNGW4Kk4P0NRaFP4c0nxW7XF&#10;h9vK3o24baDg8mqlpFqEuoXDm210JJLktvZguew+lQarp91HL8kMszkfKgXmncT1On8XatoF54sa&#10;4s7S9UzWS+bmQkcDoB2rl9MS6urXVza+GLxfKByxjIDN25q54X8O+ItS8TW6R2NzDGkwa5ldDtiA&#10;7D1JrtL6Hx9H408Q6RDe+H9Psn0/57yQKrQ7R2z13UkrA2eY2+oeOtJ8UPdppVxBciUhkVt6MOxN&#10;dzpaeOvEGpz3E/xdsrMInmSSOnQLyeK4CZPEFtruped46W8RpXX5k6++abax+JZDKtr4nvIY3JEy&#10;RseVPagpq6On3+J7/wCLN/pNr+0fpskPOyRrUKPNj6AP2yanTxx41sde1rTdf0671K5inSKSzQsN&#10;wHCMrehFc8tta21xYxRw3Mb+Zud8kMW9c9etZV3LqP8AwsRrxwJWRk3SuMkAdOvXFDVyVFI7nWLb&#10;4paxJezwfDe3jso7Nf3Riw0akdMnknFfPXijRki1mXzHkgmEvz7zyT9TX1FD8QdXt/C+ixN4Qsrv&#10;bBtZlbb5o7Zx6Vwniqw0jXNAvrya9h0+4aBnEKkHPt1pRlpaxSep4FpxaG6v1dVfEXXsRWdeyo9w&#10;VjYbdxyMiqt3Je2uq3dsEdkaRlD9+KrWygJKXb5iT3qXGxqpXKUySOJBtAHIPvWaYnQgrnG/sMVo&#10;TG6/tIqB8gOSfWkLAqAEA9aQFF5ColJxgJ3NQwM01vfMI3XDdfWrLQRy3YVp3KhucCtm2hso7O6Q&#10;JEcIMNnpRcdjGQS+XH87Y3da0o4m3rmc4xmoZ9nlADg+ZxiooppBfBQGb5RzQBNdzwF7eE3jKzDA&#10;FUjFMjty5BHOfSrLRKdZid7UZHP0p88ytEMSAjpTuBVRYltdSIVFby/kJPU16D8NNdvodZvrG5kj&#10;bdNmN88GvL7kO6uN8owOoqjZXN9ZeIbKcPMxjuQSAT860p6qwH3BJKr2cr/a4EIjHy4+9XPzyN5i&#10;javL9axPD+q2eofDrTZlucMYFBA55HrW0qodhMwPHArGL6DsSx5VIm3ngdPWtOG8nDQMsIYKwxms&#10;qXG2Eecp+lV3lMUYYkEYPem1cDuEvLqR5iFyWQbj9Paqsk0rST5ik47+tcZHqcqouJ1DGTj6V0lv&#10;M01hEwvoTgDdjvmltuBsQqzWO7JJ9DUJaUMykHG+rkWVs4cRKSU45qtMDneVQHPrVWJHwyP5si+c&#10;QCO9WfMbzGXAxt6+tZfIkzlgSeKczss0GTxvGaAM28tbkXzSRX86SeZncCeahtdcj07Ur+e/8ESX&#10;7GHaqqp5XvXUFS6SHyQMKOaY2nmSEuk9urbcfMoPWm3cadhmn3GjzwaBc6b4Xu9PjvLad1tTOSwY&#10;Zzz1Fb/gfxd4ksNL8ewXvh/Xby2n1FlUXJbaig8j5uPpXGpbapp+v2NwNGScRT7ljD4Vs/yqfWfE&#10;njTV7ay0y2+B+h2Aa9jzcCUAnafX3qXFMpH0BZeKPg/qHh28tb7StU0e4SEtBLInyN68muTmtfDd&#10;3dyPpfjGC8j85gjIuPMx1AX2rnL218cv4CiS4/Zt0LUIY9ORGngulDDjqcdKv6BcxaZo/gS6Hwzi&#10;tbizt7jMXmhlJYHBOOuKFJxWhHKaFjawW+rX5OmmN+M5j2n+lad4dT/4R+4e2uQw8sjG7k+1WdD1&#10;zRtW0XxN/bOoWhuXvGFnLHHtHXocelN1PTr2y061mj1qzMTSj7swYkH2qFq7jtZHHz+JtHs/DGm2&#10;+rfBiwupE1IJbLHEoLlj3NVPHuqeHrf4d+FFh+GNvDqF4Ixbxwgb4t305OK2b6z064vbJpGgDqA2&#10;SoO09QRXProWot8QrW+m+Ia3MsRItDJDxAPp3q1HcTZv+AZPiZo8Esml/DVNUa7jjkvTcXG0j2AP&#10;pXX3/jDU9X8TXVhdfBL+zZrFMTuV++T6GuXtbfVH1TUfO/aOj0+aJfNjjI2i4C8kURayNR16+kWa&#10;wYQMInu0UAzFeMkCk4q9xczsbEYYNtMSY38L6VfNpaNZJI2m6eJFYbSVGayfMTdDiQk5+960+SSY&#10;wri8kBxTGjeFrMqWjYLHZ2PAqBFYarMzM5Krxk+tYkV34gjaTM7SKCOo7Vo/2xIkkbSfDkXGF7Sb&#10;aQ9C/gEOTFJ14IqWNVSJpGm4PY9aoR6xJM8qj4UfZ1IO2Rpc/pTlEzxtJLPjLfKg6CkIvLNvuHwC&#10;BuFXskKDk8gVkqUUjCHmp/PYvGDHkYosBriYhYgobJIwfStQTSCxhLXKu23ntXOxyHdDkjJP6Val&#10;c/ZWxn86LCZ1ljcD7MehbdwK6mz8swAM3zEfnXmtrOY9PZinPp6V1Gm3cjWysZxx09aloEa19b5u&#10;sBSM85rn7rz1uowzAnaecV1Uciy6dKzyfMo4yK5a+kzfzAg5zwcURYbnKX4fdK2xSwbrjrWHNcOs&#10;q/JkFeldLdhjHKDESc1yt/FMHuTJGQNo2nHStWk0UivKS1s7CFR64qBZpF0/AlAXPzHFIjYjt2aU&#10;hW4NULxgGOy7IUtyMVK90V9SrqkDS2qNEYyQMuTXm2t6fa3clkskVss0cbeXPt5U+hPcV6FJKFUq&#10;ZWw2Mj1rHvY7JyVSF1bbkH3pyk90KyPiD4oSePLfV9KtL4X0doL45kiYhZBn5eRXL2S3Vxpkyxpu&#10;RIF+evsfxFpOjat4X1mw1DR4HzCyqxHzA9iD6ivlXVtG1/Q9c1LTWupvIluz5M+PvL2BPqK1TUlc&#10;Vmjlng23rg3hLZ5wOKTad7cjrV2bzrecpPZ243YKSBwd1V32Mw2qoyOcGrTuCNbTzAQ4+QMjjnPW&#10;ptYctLahIogAgy2KwGWREQpeMrZ61qxKs2kzGXUP3oj4AosO5TWQCBVKcE/eq3arAZ1BkTB9OaI4&#10;400VlniQAMdpHWmQG1imGxC2QSATQO5uH7Bb6VL5bEyM3SsqaaeSZt0TN8o71AZQ73BBcnnJxwKr&#10;h5dwOBgvigQrH9637nHPSo5M7UwvJarbBzE2bc/dzmo4opnmiK2rMu7rmkMYMCORTGc7c8GpbSJS&#10;LtzMvQ4y39KvzR2semAtH85TpWFID9ilkHmoS3QGgB0nEs3yt/rODURA+2sdxyyAGpEl2RKXiRun&#10;U1BJPE127rGRjsOlAzTtoYIltHMgYbiTxWTqMol8R7VZAFxgAdatx3qCykDWrcL3Fc/JKG1iZliP&#10;3+DQCJ3BWV/3Qzt45qpI7b0yvU1NPPGYYlMZyBwQaqFl86InApjJTgo3yHG2osIkLnzR1yM1Zlud&#10;PjsLffONxjO1AOTU+haD4r1vWnjt9Fuo4fNGZnUhVFCYMxzcym7gWKymlkJ2rGi5JJr0Pwz4H8VX&#10;s6XF6stpbthmUj5mHp7V7h4O+H+iaZHYyyW0d3c7F+eRRgH2Br3Kw0Qs8K/YYQPlO0dBUuRKmrnm&#10;XhDwzothYxpZeErdWIG+Z1y7n1z1r12x0mVgu+yRRgHca6aw0pI54gLKP5erdq622sXMg/dAmq5T&#10;OpU7HO6fpiKiFYVIDdTXXWlrDtLCxJO3k1egsSWbKbVz0zWxDbumQFBGOwrRROdsz4oMbf8ARiRu&#10;6A1prEpljAgOeK0IYwIGDQLyepqxEqi5zhK1XmZtFaKOE3hBhI+X0qwI4/O4cfe6VO2wsQLcA44N&#10;LGirKxKHOO9CdhNXPP8Axv4O8Ea5occOqfDqznAgIS4jXEsZPcN1r408Z/AvxRa3GrT+Htae9gLF&#10;hazHEij0B71+iXmzKUARNueQ3OaileIzqRZRKdvJ7UvaW6GkU1Zn4z63oHj3TLwx3/wo8URMjYBa&#10;3bafx6VzBl2uyyaLLDzjDDJr9o9S0y1u7FhL4e0KVGBz5kKtkfjmvKNd+GHwovpJnuPgxoTS85e3&#10;XYf/AB2pdmr7Gsah+XEb2H7stqoOAc9BTHNkxz9skK55w/SvujXPgh8PpWla1g1+0+Y8btwFed3n&#10;wNtUMht/ilqaL3DQ5ArO3maqSZ8pgJ9ojMerMYz1BfBFSgxCXA1tQ390nivpL/hRshR2T4wXB5zn&#10;ycf1qL/hRy+YPO+Mt0QD0WLn86OQPaJHze8gBctcW5wef3gqlLc2ODm7Y88BOefwr6wt/g34RhaA&#10;zS6/e4j+bM2Mn8+ldLYfDbwVHKPK+GenxsG4aRS5P5mjkDnR8QxDV7m/2QeDNUbLcMUIrdtvCnjO&#10;5u4m8tbZMfxZJ/KvuqLwbo8bRf8AFI2mVHykKBj8K14fDCvCy+RawjPDBOn4UOAvaI+MNP8AAk8d&#10;3bvL4uvi2MkJGcMa0bvwt4tSG5ksUkuRtB8og7sV9gHw3ZpqSI/iuSZwuQi2+0H8a0bey0aGZ3ey&#10;QBBzxkmhRQpVLbHwPNHqaXSQ3/h/UreRQQRIhUH8TUCQ2hlCm6HL/KwHX8a+99Vtvh9qOh3cGo+C&#10;NMuImTAzb4dfo3WvA/FPwu1VYNQvPDJnlhClxp9w3zgf7LGonC5UKvc8cttU8XabqEC2+tC6tjjd&#10;bzkkY9jXXvP4Q1rTNNS5t/sd3Ep8tgfusff0rhr9b2C5+yah4S16yuYpdrCeJgM/U9aqrBKr3MiX&#10;aAYHKnrXLKlc7IVmj2rwrJrWk+JrWNtUSWETLsdXyGU/TvXvMV9BLBHMEBZ414zXxVb6tqlprOnC&#10;S5u2iPKBiTjFet+HvFdjPAY2uAkgiwAzY59q87E4eV7o7qNZT0Z7PeQynXLSdJyRxuWti3uIo4oS&#10;9oNuznPf2rzvTtYvGiCuoZfN+Ug9q1L29nkhgWORVGR8x7VwOLTs0ehHZWL2pz6Y2qXMttp9tEWG&#10;GRsEZ9eaTSdEspdO1ya4eAzGBiibR857DNY8tnO6wyPersjhLHB6kVnaTr2rtqGppBo8kohnwzZ/&#10;hFapu2hDV2Z+jm+h+Ohgn+Hxsg1xIHG7crAH5SD717ekMQ0Bt235/ukDmuf8nT7vw9YXohCy5Bzj&#10;nI6iqms3mqp4Wea3lIZLflNueFHPFNx5hKagzE8ZPPB4YgFl4of7Ul0rmEdsdOfeqEmrHVPB2kLd&#10;aSBfLY7GHfIHBqTSrrR9Q02SW5DLKWOM9yK63RdM0qS5u5YtAjX96A8vXNXCPcipU7HE+FTrAn1+&#10;0u/PXZPmEFu1eiQXxi0l45dRtgRJgKWGcfSp7rRoovEdhLBqS5I+cYrgfGmmrFrXhPU4573dDqCp&#10;MAx2sCepHSptroXFvlsdhdWltGs9/ZxxxzyRBpGz6VAFmv8AwhK8s8IwCrEL3q3brZzeBpm/tJsD&#10;SwQAemR+tZPhy5jjTxVEbiOWMXYxg5zzQnclxPPtGjaD9qK30+HSJh5u7zZWHDjsR9K9H8W3ugWm&#10;n6JbXurSxuzhYpCOM/WsbU7iJP2hPAl5FpsKLCrLLkYJz0rl/i/dpP8AC63ka1OZJ18pgnK/jWnL&#10;zEKXK7neWMrR+D9XaR4Np00tAyyBvN446V5rNfwXGkanb6v4clt1kuXEcmMj25rP+Gd/bS+GHsbi&#10;aV3SVQhklJyD0xk171JY+GZ9EXS7z4e2ufs+Vkbg5PQg0KnyaMudXmOa+HF9Pb+FPGNn/abyrHMh&#10;ttxz8h/pWb4/0J7vV9J1KCCPzEdTMFTlgDmqj2GpaN8RLR4LS58s3AAjOSGTPQGvThMksiONgjls&#10;RuiYdCRWU5WLprqcv4UvZJrPXSFYGK0RDH+GDWpbQfZ77UwtnKFkmLYBz/8Aqptla6dbavq7RWm1&#10;5p8yYPWmeJ9Zt9N+GWrXKafC0onj2Ix5cZ5x+FZwhZ27mkpaXOa8Z6nr9to+liyjxNLONit02qec&#10;fWsa21V7uxtBNa2sU/lrvikcDBHU1W1jW7PWNO8FXUEMsCWexfs5XkM+Mkmsb4g6HELX4aXFve3S&#10;S/YCZzE5AZiPlPHpWrjpoZc3c9Usrx3t7GDyZGGVBYjg/jVHxBoFvea/pUgmMTKg8zA6ivOvAmt+&#10;I4dUsrDUNHiuA0n+jzEgMoHrXvYuY5TabrBAvAJzzWKnbdG8dTgY9Kls44/s14zuCvWuknurn/hF&#10;XiaOXebcAyY6HFXdWaCK4gbbHgAYweKBcWcuiQNm3II+ZMelJzT1K5LaHF6dojx6/dXIjkaa4k3F&#10;jz0qte6jLD4vuLW9064jWVT9nJz823rXpFtMPspCxIMdD6V518RIrhvEfwMnREd1a7VlA5wR1NXC&#10;SbMpqy0K1pq+mS+JIrOK4gLl8MNwGK6a6DWNhJK1vuDxgqV6mvFNR0doYHvYL7UY5WlLbwSCrVVn&#10;17x4fC7276yjuGQQXTKDsA9R3zW8qZjGdtz05tXzq8JF1sLtyGGMV01nPZy6LqrQ31pLNDNGHCuD&#10;jNeLC6mGmQSahYxu3lDe4IXI9QKdoF9ptt8QNYNneXRt5pFyGfPPfNSo6amc5ptWPq2wMMFtORqJ&#10;ctZAoc8AkV5l4wm1kan4JgtLid7u91ZgzYO2JQepNbel3sMq6PAt1CzyYwA3Y0/xVqdhpcWjxN4K&#10;tL8vOrtJ5oBiI5wO/NYU9WzaVktDrvD2jW1noMc08jSXM1vG87N1c+nsK35LgS38KiAIiIBs7VlR&#10;6nFd/DfwVq7aZNarc2QH2cnJXZx+tIs1tNpGuXBvURVRduOpNEk1qyqd31KOry2UFvqsj71RbdmO&#10;0Z6D0ry7Sr77dcXR/sXYJbyQKqryADwWI9fevRGkE0vlhQS0TLlhkEGuZaztdIju5obmSPzb8ebF&#10;s3byT29KlS6M6VGy8zXsbFop7Zktn5Y5HrXWRwWxs4RI5Q7gSuao23nGxgfzUI8pW/OsnxPdXyeC&#10;NaeCYpKGiQY7ZOCaz63KTbOW8SanqUfxReO3vV2Q2ZQIo4OR3+lM8N21/wDallutGuktxcs4kJ++&#10;Sc9K2Y4PB1loFvean4pSV1tUcp1LMRmuistS0q68LTbIIlSVR5abcFR2rppRVm2jjqy97QmuXia3&#10;3qBtXGMCmPDI2iXk58wAWxIJNSRLAI1QqCDIMDvUnieR0+GbpZ3Me9bBuY+c8c/jULexckkr3PGR&#10;Lrl/4/W1srC+mna8YRoGO2MDq7HsB1r3bSLVtP8Ahhc+drQnkSA+ZMeMt6D6dK5DwcPs3wZvrqDw&#10;xJb3tzOwuJpVO9wPTPQVba8uJ5LWBzMEEmWx0JrSorGUZIqtdXsuuWZKO8f2k/JnoKk124uhZiOx&#10;02RJXgAyv8Jq2yww6tC+yEps7mrUBikuXdLM/e+YYzUI1epyGkeHIXY3Wq3Mjvv3KrNnJ969Jt5H&#10;t/CtxJFbWyrHbNtIA6Cq8Yge7O+1ZU44LdKoa5OB4X1e2tbls/Y2y/pxzTUm3Yl00lc8nlYXnj/U&#10;NUm1CMeRcuIFx39alsV8a3njCdpvFjpZbtsa7MZB9aueHdC8S3jozeHLqO0F221pBt34PJwa9eXQ&#10;kXwWkazxBxjLL2raTUUYxTOdsPD9sL7RUFyZVaYM/wDtV0ur3Ngl0ttHqltlIAoVMHBFZGpXf9m+&#10;HIUj1Im4liKKx6++BXAWK3412S5mv51iS6BG88sW/wAayj7zuy3dbG1eXWoww6j5s8wDAiJiKl8P&#10;6TfXN6s7pKFPzfMfvd66O6srW7i8LSyzwhEXcYuPm9K2YpJRaTLHAYx9gdUIGB0olNJ6ArpanGXO&#10;pXK+LoLeQwuiS7VVemAe9eb+N9Jkm8e6BeloRaDmOLjLN34710FrNFHrWuJJpRkuhfyEylvlUE+t&#10;eF/FH4iaNpuo3VpZ6lFf6slq0arG+YbHd16cM5/SuilFvRGFSot2dHrfjiHRbFA8OmqsdvhplYAx&#10;Y6IqjOSfavmrxb458Ya9q0rKlzbWasVt4kYjaO7Nj7zN79K8/uJ9VvtZ+06jr95Izzsyo7EgZ9q0&#10;oFG5AsIC7eBXoU8IluefLEWegy3iQQXBa3y7Nks3JJ+tNuzISpMo+ZePatJVGQCrdarXacw8r04r&#10;qjFR0RzSk5O7ObVB9qmO07i3OamUetSlWFxICy4z6U5QvNaEjAo3HinooMwG/t1pwC/3jT1B+c4A&#10;oAgZfluAshJyOajCyAv8o6irJHI570w/c5agCFg/mody0p27up4FOOPk59aZxuPHNABkYODTWblu&#10;O1Bztn+UnGKhmKLZxkMrux5TPSkAbv3w7k9BTD5z3EMcenzPITwqDOB68VpaXpms3tzAIrBkBkUF&#10;24Az7167a+GdS0ay02/k0eWQCSNpkMW4yKeTz6U0Loc/4K8F6hqepXUotwI4ipcyHByewBr6J8P+&#10;F/CLWPiXSZ7G5srmNUa3vAcNNIM4wQcgA1ftbG5n8O+F9a0JEk2wobq1HyBx/ESOxWvQLiXwxJ4U&#10;0S7gmie5SIC4nQcwyf3SPrT5nFLTcxk29LiaRBqMGhTaf4ksdK8s2zRwTlg32sAYQ47GuStp9Q0r&#10;xH4htZY5hp1xKwMJHCg/dIrQmZ7uOSO5vJ1uoGDRtvJBH8JFZeoanpQ0u9h1nxTAJEtCqXBTBbjg&#10;VLk3qUo9xrW99Y3N1f2NtGYLuTNwmcq6+o9MCuc13XtCtv7HuNLvZWviCHjC5WM98+tYsGq+I20i&#10;+s4DL9k85hFK2c7TUdlp0Anvd0CFmbO8jPXrT1HaxjX15rOpPavfXhl2yAooQBR+FWIFk8xVFqAB&#10;GMDGMV0ptYFtSohjJyMnFSRwRtKP3YyAAABQmJtbmDE98dQ/48W46VvWKahJeMggc5+7jtWzHpk4&#10;093a3UKR681etvJihjCW0asOrZ60E3Mx4byOSRDkMPfrUTf2usURKSnPQ1v+VLJexszg/NwK1Ht3&#10;eKBfsw3CPFJAmc/ZG/FrNvKsWHy4rTg3LKh3MCTyK1bLTJwyg2jEs/NaLWEaaoitD9RT6A3Yzy5M&#10;SgOCdvWmBbgSJiQ7fSukt9PtSLnAIYj5Qe1aKafDGsZawZgZOW9KFqS2cqI9Qkt1SOxkb1NbmnaX&#10;fDzXlv8AbleFFdHsgjEAiQcqNwArSht5mXIsy2cZOaaQuY5pbRxfNvuX+VuK0PsqbFK3IfjnNdCb&#10;QPIu4gciiayjR42jvOcDctFgRhLDloxgD04/nSPG4uGVbck8e4roFgB2K3G7HbFaDWsEWl5RoyxH&#10;OetLqM5dIbpo2A085I4IFTrZai9s0bWYOOjYxWys8sYRfsEYYnrirAmnMC8gHPagRx1xo8+J83rJ&#10;lT70208P28tortqM+FY/Me9dqyI1qwYtjGcZpIS4TaIlC0WC5zKaVp0QkTyZn45JNT2Wn6UrXKx6&#10;UqjdneRya6MIGmb92OlSLH82fKUH2FFwM9rC1eCAeep2sCRtqx5ABlCQrkxgD5auj5VHyA/NVgE+&#10;YMwgAjrijmEjHjjvfPlQxpkEfNirTQYgmdmVjmruc+YNozUTF+QSMZouA0N/xL4wW7dcVUcnAG9i&#10;c1ckx9in+RTgdKopPasyL8u4NjFSMeEQwH7u7Heq81rIto7i5TGeg71pqseHJkAO3iqTOQXAY/e7&#10;0bsaZlCOUuVaxYr2bFQSRvvZRxk+lbL3BTgKoGOciqRfe0jfZgOeDQ9CkUY1hSYAiMuDy2OauCWH&#10;dkoxPHbrVR4JRLO4m3HHT0pgljWGHzJ1HXnHSkMuSPmePGVz1FTR7FD58zJ71ivfaertkg/N61Eu&#10;sacbgh77T0AYD/WDipuM3d8nmy4DECr9vJGscW+UY3Z54rjLnW/D6XLiPxPaO4QFyuDj8KZHqlxN&#10;GfL8OXsiE8SFcUtewPQ9Sgks2lQhgQQOR2rUgV5b8/IAgYAe9eZaVqkEWpss6XCru/jFdJJ4h0kB&#10;VhuUGJRyOxpNPqSm2eiPCkSfLcL5mBtGcVNEUMMzSuCwQdawYbvzLGFpkcuEUhs9BWgzbrHPmYAj&#10;4NS46DuWVmLXICR/x1W1WRhp0Qxg4qKC6sorGf5UMhzzmqDvcXNzuZTswaUVqK5SjuICy7hkgHdW&#10;TMyvfy7UHEvy1eEIW9YxnnzPmBomhImQ4A4z9a10AdFCGubZS7EsQWB6V2VoUhmg+QDKAfSsfTVg&#10;NjO5t84IxXQfum0+M+R1AANSwSuQ3bA38DIqnJqlcRRvcQgxgNkdO1XZkhh0d5Z720hjVCWeRwOP&#10;xr43+Nvxjt9NTVtD8L6tbz6tPA0c95AQ6WaEYO0jguf0pSehtGJ6V8Tvit4L8K6d4lsbHVrC+1v7&#10;ERLGjho7dscbiOM+1fnZ4n8UePPE/jn7VrXi/VpohfsYLcEiJAf9npx61z4ttbvNZuLm8nvpGkvW&#10;kcyyFmZ2OSzE8kk11EECJaxIumAt5f38dKIQvqVJqOnUpQ2lqkit5PAQELT3kuDKmy2+QPjGK0Vj&#10;uPLXMAJGcU2KKb7ZIHs9oKnn1raxncW3TSWkc+ViQqMgGtZngSz04I6n1x2qGyttERZGa7kMjK27&#10;jpS/ZXZ42guWbEh4NOxLYs0KSXdo63bDK/qaptBqMeqsshbb1Vx3FbkFpKLW4aabaeMLTro3DWYj&#10;VUOEwT3FMRVEUDaYWS4iJP3iTyKjt1hjvJGW4BYnnmo47O7MMqRo4y3JLU+S1nghA+z7225LBuho&#10;Eam61ypk0tJHK8tjpVGzt7U+Lp2WQAE52+lLYvdCNjI4IOcBhTBDcHxKky3uza3GOjUgLVy1wniN&#10;GWOUjfyCOOKa9+v9qYNgyjGG44rct1YyjzLm1YgDA45p11ZwSGTFpApK9aBFNLWNrFZI9VjBYZYe&#10;lSwwQGIj+10cq33TVLyZY2CC6O7njPBot4sX0jvesoDfMCaYzQeKNYZwskasV+UgVnPHIEQyNLnd&#10;19a1pJLF1Ro71MqDnvUZZpI4g8BwDgHFK4zOXOSTHlTjk0y4CGJAsBAMgyRVyaF0i+aPAJ4pqJvQ&#10;AIOV4JoAmmWyi0OH/SpiJYxuAPSktLaH7MZFtpdhPBJq3bWkLWpSa8VuePard0txDpFpHGqkH0Ha&#10;kDZEEBhlxPn5elVlUxygiRcGUcUwvMLc/LggVSH21r7cbaQKG4HrQCNq5kmXVNPaNXw0XKjnFV7e&#10;3La/K+JAzDJ561La3Ucd1+9tGxjjIrXtzbSX8UynYu77uOtAGcY5TPcJ5kYCsByaguYWW3uEMIfA&#10;BwO9XL6CJvEZf+0wpxyqnrSJLbIs4mmUj3pAUra600G3VrUKQemPSr11umuITDeAbUHFZ8405rqB&#10;ktMAtViRHFtbSQROzHG7FMCVXvI2thJMpw3cVpFtO8hZkMfmiPlc9K5bU5b+NbaQRSHEfI9KuaVJ&#10;aSaFCzxTFmJzikFi8t3bl3ElnLnf3NIZBNJcAQR7FXjFNmFrlA0YG7oSMVVVWjd/LC7SOTupgWra&#10;1t5ri7Mt15ezoxp8Uvk6xcRPsdT916ht2RhcIQzFz1HapGt1LOSy8erUgsSzvm8jJiTaGGBUF/sZ&#10;bTZgZAyAaikUqjgynpxUcajazGU4zyTTCw4Ew3EUhti3ydDUF3NbzxNtjkQ57HvVwndHKNqt+74I&#10;pLK1RobouI+M49aQykrX/wBlt081jhfzqWP7VuBNlu2nmrigRLcEquecE0lvOvmXBGPmzx60ASW/&#10;2RDcv9kG8jr6VQuWge4YkscHoaW4lRZkRFbez88dKSOLm73xncU65oAih2CcsksYDDtUhb93KxuW&#10;4asPy79dbmCwyEGQ4Ge1a0Ks7Kuw5zzz0oAm3RJEj78krzTI5leWWMxsCRkHFWJIoEVvMlXheMGq&#10;TMQwKoM+uKAGbZvt4yvGfWpDEjfaM2+ffNKpkJfJGKniIDOdy8DmgaKYjRWkIXtzUZJ2PjJBNaLK&#10;H2lVGd3IqpM4ju2DWi7eOaAIlAEanjoSaVJ7R0fbcJkA8ehqvd3FkYLiOGUZMPJz0rM0uIAXpJVi&#10;0hzk0DsdFapbeXNNJZxERnn1NPjl083zTCzPB+UCo8J/YVwPLY7hgEVSjCxaZOc7m5I9qZJbnlea&#10;9iKW0UYJwF9KpTw3MN1blkZgSMkelZiz3H2iWQqQfPAQA12FvcWsmllJ9MTJjGGznFAyvEIGtGZI&#10;1HyjGap21vPL46VDzGELFs9MVrtHaNF5Ud2QdhwAKyYJJrXUb9GZlJbAakBFqUt/9ouITbzFFkwp&#10;HTFTxqi+Dp8uScgg56VZ8+KS1MZtYyS3DVWvFeG005FTcGYFqEBVjA+yyvLEAoH3iOavWsmlwaVf&#10;zrfjeRxzzTn8mayiQoAPKHSqX9nqsF47XJZFBwPSmBDJKLm3eaaflXJUetaemTB0K4iyI2AOOlU7&#10;W2A029aWFwrA7Djg0lrEqMrLqSck5oAtx2AnuL0NexBlkJB9Kijiukupo2QMQcKwpV85Z5zFeEsT&#10;yc1YLTR2scju/J5OOtAjFvIp31uyVtwAbkVp2nli4dY/KbYRk560jXMLSALHExPQjqKhSPyZtWlR&#10;cMVBxmgZqmB31mGeMBWVxuTs1T6ksBRCJEXbGNyj1rl4dR1H+24E8qQlm6gdBV29N35ML/ONx6et&#10;GgEBt43d28o5DDHPBqcw3aoEa2IG0dO9UWupFurIG2fG9cit17jzrnTolhIxCMnFAyGCRFt7tTYq&#10;eACWHWop1EUEksMqxhsZUUs77ZZ1KJ07UstvczeHLUKHxnLHHakIIL2VrHaYkfLjBI6Vql7uayby&#10;7FDsi6bazobSP7HC8V7GNi/Ov0qSLULiLzgLcDggHHWmBW33TCbMTKQ5BHc1AV6eW8RYtyo610uj&#10;LYS3Vy9y6NnJA6VjajFp0fiDWniEg38Ag8CkMfBE0nlI8Z5IAwelGZbDxRJBI4dZQCknX8KfoM9l&#10;5l4tzegKrnY/qasXcfn66VCGRedj00DMq6dG8R3TJp2EwC2DxU8bW8kcaeYVyCFGOlEgSDS9SjdQ&#10;7sflP0qrZy2wuIzJOqkA44oESRWt3Fqdwr6gssZPy57ZprwiHUH8vUCdy/MAOuaneWMWV273ucPw&#10;fWmACQ2Lq/BPShAEEQMqZYglz+tWZjNBrmixLesTuBIHp71GWWG8AwCeDTIZWl8S3MjWLBto2sen&#10;FAzeugTJbOsjKzQDIFZsptv7MuIZbw72PGTWoJkXT4gyISeAPSuev4fNv41ZXDGUEMDipQI1IBot&#10;ppU7ixkkkkj5AbrVC5ukTSvtItNpaXCx96tSW4NhYGGfe0cY3bulMWxe6Qb5kVY2GAO9AEdn5V3L&#10;CHjZUdeTnvUyxw2PiO4MOpJuaQAAHOc1pmygjSwSKWAFYTllNc0lncv4u1B/tsr7SdpJ6GmM6e7t&#10;0MXnNdI5MYLLurnYpojrJURMACelW4IrxbPUPNmkZnDYy3YVlGQRQS7bePzHYjce1AFhzG+p7iF4&#10;zWZbs7+KdURYyTHMhPtU0KXf24RLA00khyMdBmuis7GO2VyLENLPqMXmuT79KTko7gtz7r+GUTJ+&#10;y9bqYsF7SM8/Sullx/Z0qjbxVLwTFt+DGnklQh0qHC59q0JghmchCPSueTuzeL0Mhgu0jyx97iq0&#10;twUu4lFtJk8etXZARKM/3qlZbf7PG32VN2O4pFFFyxto2I9KhunItbQ7gRVmYDyThD1qjPn7HFlT&#10;9KBWLEYiNqD5v8NRMfvkAVHCf9HIFTBSVbpyKAJbd4xb3AMQB7Uj4wfk7dqQRMbVm2ZOemaT5hBy&#10;pHXtQBVmdv7OuMDksKy55FItAIWDlhkVp4IkYYGM1Wk8tZAxReWp2AsABrCBWRiMDis6+Wd5bULM&#10;Aq9q1pN/9nWjBF+lZ96MraEZBIoQEVuxWRR5an5OvpVr5WaTdkDI71TjicSRDzcE9eau7QCVYk+9&#10;IbJlwCnzD2NV73zTAuEzyMVZwNkC4J+YVVvXb7Vbr5DnoBimIkt0b7OjDGeM81PMgxGcjPFOt1Gx&#10;Qcj5QcU6bHnAbaAESNTJGQ/OBnJqeSLbIn79SPSq+0kQ4ncHNWwG+yEEEnPXNNAVnXLAeWDWVcpc&#10;C/Qqn1rcK/ISWHAqkXj858xg/NxQIrxSEOvDZxzSyscEgHpmrEnk/IQkeWPI9KqSnEyjZjihoaYR&#10;T3BmT96BgjjFXmc+fxbrtIGaoBRnpxVpMGOQgH7tQ43KUjTt7jVIbuJ7PU72J1weHOD+FdtpHjPU&#10;49U0+31Hw7FKpYATocFT6kV5xHI4cEOA2DUE86sYFyNwc96zlA0Ukz7F0DWtEu9OW3Os2bK8e0JK&#10;4DDPbnrVfUbJYdaCLsxISYz6j0r5x8NXWnyeItOtb/7RGc/uZkkKlGHTNextdeId9gk14k0cKDyZ&#10;Acnb2+tYTWglGzujVnsz5cytGp+XjisOewjMbhrRRg/LgYq4NcgW7WObT5FGRh8VuwyWNxabk8pj&#10;sGMVmm0VZnGiLU7dc2+r6kMNwvmHFXF1HWDaSJLeXT4AzknFdM9vHtw1s2ccVGmnTSpJs0tSec4p&#10;qVybIxoblHRDtAwO9Tw3LpeoVlwVmUg+tNubG6ilCtps6g9Djisx1ukDbQ2RJ3FUM9StNc0iRolk&#10;dom2DO/pmnalpWiXunzutrYeYYSVkQDn615e5OyPfbjOBzWla3d/DnydYlTMRAycgZreNTuYunro&#10;c/daXYtNdp9jt8iVgcY4xWHFp6xa9BtV8Gb867q0tbiS6fy/nlluMspPXJ6028tZbfxjNFLEfuoQ&#10;wHBzSU2W10Zr6ezxaVGxnIxFxVa4mlllOTwsnAz1olYraxLg4WPjFUkf7/ydTxik5MhU0XAx3fc/&#10;WkYk5wc/OKIVdskqBxU+IY4GLBMse1ZNl2FkESw27K+Pl5rCu5GeYg3AVCpGM1fmdmabHQr8uKwJ&#10;LK8a/RzqZwG+761Sg2NNIuWsdsqHZEjPk5Y9atFcuM8/OKbaxFF4PO3mreB5inA61vCNjOUrnM+L&#10;IFl8HK+FBiXj8q5Hw5fxLGbaechWchGY9K9H1aISeHr9Spw1ueleRDT7oX00flsQJztIPNTUpuZr&#10;TlY9r02winsL4i7tv3agn5hkg1UuhFHKwE8BVM7ixwOPrWd4Yt9Ri0TUd+q3QzYsIySTjivi34j6&#10;98T7n47+NNIX4h6kum2l6QJImKfe6gkdaxhhJSlZGntFY9Y+MVzr2o+AtPNjrFpssrok2qNnzV78&#10;j0r500rxRrWkeMbe50kqZ5VVbiHGSSO3HSo7rVdQ03wzGkvje8ktQOWZyxUnrz71Log8Ff2J4u1u&#10;0vIJpoVDXMc5CspPIwh55+lepRoqmjhqTcj0bUvE/jnVfCbSap4C0uzgTTmcXJAL5xnvzWT4R0y3&#10;1TwjPqev3rW2l213KIJpLryxOFPXZkZrKjbxjq/hu1z4dWGwuGwJXkwUA77f/rU6809LWw0Oy1bx&#10;PqF/psMDm3Cbo1jz1BHQ1s1cyZc1G80641l4tA1tJbOC8RIxnORnmvNPHt5JJ8WPB1i88rw2tkCx&#10;iOP3h9cUGX7P8Q9M/sW3MVs8rB4d2cg96q6sYYvEc0s0iFxMrSO3PXmoKOe1IuFsxdaS7RbQI9w5&#10;x9TSmfQ7Tw1MyeHYQ0jDD9xmvQJNT+H03hGJr+1glVYAdqD5sjpivKdeudMbVbOVPCtythLcYiUf&#10;w46Z+tMpHp0NrpTfB+O4knikdrUsPl6cZxXAW8cc99etEzpsLhgDkV2lvdWH/DOWrlLGZZTaBERu&#10;q5GAea4jT7vTdP8AsEM8krTXDtgbfX3piL+nxL9l1dWvmyJuDngVM0OmXccttdajEjqmEYDJz2q6&#10;ltZNaagQBiRlY4bBqI6dpn2veuqOrgDOWoHYpnT/ALL4dCtqjnlij56is2xvg15OBFdGUXAX7hrb&#10;n815IY2vQ6rgYrTj+xppdv5ej2yycZO0ZpJgTXklynh6IDUD5ht8gY6VjWU/iBIZJhaGVljYhSvX&#10;FbEKvca9CskaKeAoFaMq+XqUVv8AbIQUXnA9ad11A4XT7jxtrWqeIXuLeGCG01AL5X3cDPU1v+JP&#10;C+lSeD9FvLHxpfw3EUa/aEjuDtk/AHirrWWqRR+Jp7eAM09odyIcb8CvPPD2q3EvizxXZT3NzbMb&#10;qRBDI/fOO9K19gtc2bOCF7SIte3DNEuCrPuyfxqtqthqn2c3cNtcBgf3a4PzAVvWNvp9he3aS3ok&#10;M90GUseOtd+LjSZbaASRQKUtvlAHFDYHj+n6rq4vLGK98GTwjK/ODnNd1IsNxpu5dLjdPKAwGrjv&#10;FGpWcM94yWEEjtPtUDtVfSNUvFv9NRdLn2tgkhsii10CdivG/iXTPjtpE8aziBbxTEBJwyn7wIr6&#10;+8MatHLa+HLgzArJEvOec9wfpXyb4iNy/jDwXNHFJtjc+YO3Neq+Br5jfy232lQMBlUt0NYVY31K&#10;jc+19PnWSxsiGyNoIINdtasfs8JCdQBXiHg7UozffZZZeeNpJr2ixddypuHQcmuWMlcpo34P+Py3&#10;BHb1roYNoa5RpIzFLbsjgjghuCK5xSfNiywyB1zWtbM5XG3nZnPv2rR6lRfQ/Mz44+FH8OftX+JE&#10;h0hotN1C8a7sSRwN5y6/ga4SETyWMW+1snj8oZyAcj6V+gv7QHhc6/8Ask317HpJfVNF33EO0fMY&#10;wPnH0Ir84LcX4MIS4kVfMwwz0I613wmpRXcU0dbBLDarBJa6fCkiAlSoxg10WleO9dt7uMX0ayRe&#10;ZgkDkCuMj85gEYleOfenWWk6hd+JIYVsZSpmGTt6D1qZrS5ltqfTGm38N94asbuO4jaN4sqOOKtH&#10;OMiEdelZ2g6bDZeAbaCMEHyhuHoauZlV8Fep6+lZNFp3JCARgxAUg2hG4H1pAXLHgcUc5PPekA4M&#10;do5zk09iPMU+g/OoP4wD3p+U3Y34pAOyNzMB36GlPUfSmZXy2XaeTR/wHtQAf8th8p96dxh+3Ixz&#10;SdM4FNOfMTimBOS+MZxSqy/PnHtUILlxk0uAXU7CM0h2JSwLfeFIAN5zmoSDvI2ng9c09TJhgTwO&#10;hqriOE1rxF4nbUdNh/tXVBEzjKQq3J/CoLa7nl11Ul+GHirUpBGChCuAn1PSr97dIvxMaC2ktYsS&#10;IFnkiBAz1xmvRmutetPDejyxeMtEli+znzVEChj689a6lY5EzmYBqwe3LeD5YlCcxBTwKy5rm4Ot&#10;TBbZ41D9x1Nem2XiDQm8GXjNbWDSLA5PQknvXjd/qmoX3ixjY+DZIUS6bMjLjec+naqSuwRv/ZfE&#10;UqWcsVgNqzgs+cEV2Mbai0Nu7y2KFLYBi7DOQPQ1z2gapOZNXtboyGWCJTIAvBFNuNW8EXXiG6W5&#10;0bxMnlXChZ0RwpI9hRbUV7HUx2tpJHa3V1Y2ty8ZbbtQAgVRvXd59Jk0nxPBBJDKTIrwA4P1NW1u&#10;tMTSY5IdYd4WjUBSuM1k3D3z3U/kaHDFHtzvyAWz3osBW1fUvEtxp0EF1qUc+GG4iMDge9Vre6sb&#10;bTpWS2XJjGFPqK1rWPdCVkjEhPoKy9W01bi1SKJTDKr/ACsvY/SlsMq29/dX2sPA+npgsckn7wrf&#10;Men2tvbLJpUUjEjClAag0TwnqNrC15dfEORmEe5rfycDHb5qY97HN4n1ZINcgMls21lK5xmmD2L9&#10;1pFjJZ6bfQaVEOcsAmCpqe0v7L+19MtrmePHQ5GePesi88Q6raaJJat4YRw/CSqfvE+1U7OxufJ+&#10;03AdZp135PYegFCF0LniG802HULuKyg1B0eVfktwcsfwqOyv/HMEsAT4fWuxox89yBkZ/wB7mrGm&#10;XcNn44066g0aC9MUuHt5U4fPXmtnxPLLdX2k3sesW8UiWpZdNRwOeuDj8qL20FYybvUNUk03WreW&#10;+VJnjUkRDbj6Yqvp1rPNHYRt8VRBM24ANg89hk1wdrdeONQ+LPmR/C/W4habku4yjbWz90g9DXqU&#10;Gipa6A17f6WryBSwiWb5oyemQDmjoDRwviWPxBBdSRx6XHfGKTbPOMEgn7vFP0OyuYNQ0WbXPhl4&#10;fI2lo5WuUJRT0+TNaek3s0njzxkzeG7zyYr2JJPNB/ehjxjPpXWeJPDGg2lhrupv4Wvr5VSFiGvW&#10;AXf6DOOM0PUcZJFb+17ATQ/Y/BN5LHGSIxEMIv5cVNLdvJFHcPosQZDnB+99K1NH1Kx/4QtbG38C&#10;afbILb5Jshs7h6+1cxqdt4ghubPypo7kSXP3UHXPagnXc6iDVfCn9n21wPg7Hc3MUZx5rblz/umu&#10;l0S9u9ThnZ/CnhuzSK3kV4zGuMGuFsWu7W+WO88JJA72+QCc9aqaje30FjfTW+hXcykndDE5BPp+&#10;VLZaD33FubC2s9c8SC3tH2y3zFkibrk89Kfb67Y6SzrH8Mr+aVosqC5HJ75rktM1LxD/AMJFJPPp&#10;d5Epm/1bqenpg+lelB9Jn0eC4ubaBdsBOdnJxTd1uBwV0fGmqarPdfZbixTezB2kJP5e1QWUmptP&#10;dwX5M43FVlC4LVrX+pXLWUUlvG6WwnKhcYJq7ZyQHSBMbF3Kx5GxM59qV7ICnDLqVnomsfYdPE1w&#10;qEwxydAT0JPtVrTYPiLrHh+OO906yt7iJm33cUmcg9BtHpVGXUo5XuVXRrm0BlCncvI7ZqS1uJtN&#10;8Q6lNZ/Gi+cxwo1wnklkAPP04oQXsWJtJ+KGlRzXEPjC2vLfgyQXRPzD0Gen505fH1gbRbS/+HGq&#10;WKpGVYwLvR/XkdK2INS0bxBa6vaN8apUcRh/liKiUL94DpjFcJ4j174bWlrNZ23gu3vGik8tZRhm&#10;ZxwSamTuhpXMrxJ4u8G3Xh2GCz+GV40ttdfuJJodud33iW71maZrOROlp9ohzCDJtbIcj0+lY95e&#10;fabNI30u1WHzEO2KMAqp6jIrfXxH8N7CCzt7f9m+aSVLVQC855JHJ7nmm1pojSxe0vWNJHjOdrz4&#10;dpI7XKs1wZMN8p4PtitfX/GGr6lrd7b2HiyexsokUPcMCWcr2Feb6ldz3CazdRfDvULWHeAkaKzY&#10;3e9WdA0TxNdrdx/2ZexQsoZjIhUAH3NSoPcbR1/h7W9Nj+IFo+o+IJbyVbd/KkEO7zQBzkDpS63q&#10;Gn6nFrkmn/DC8XExxcO2FGOvy9Kjs7HQtH8YaeF1VLi4eF08lY94Ung81fvor+KwsUiKRQzTlvL2&#10;bc5PPNVp1JOe0G1eTWoFa2bcXwwzxxTfGhtYF0iOLRZC2/LOG9K6ezUW8okXywRH1zXJeImFxcwv&#10;tPyltxx1pgYcV/LJZ6aQCHjdThjk8VuaZHrN1411a6GvXdus1uoCbiudvXFYtjZTyWkksOgalIfO&#10;GNsZxkV6RZ6hYQWHh/8AtP4CieW3hwrrcGM7T1yv0pXsth9jduNZns/hj4bCfDvTtSkhtZ4w8l2M&#10;x7s846mvEglxJd3BmhjLG8d9nXZk5xXZ6jc/DOfxDq32ceI9MiXmIl2cFz97I+tdL4X0Dw3e6fc3&#10;EPjoSyqT87JhcDsfrUw0V3oE7dDzmGUm6s1W2gUeYASijt9K1gbZfFds0d5do5C7juODVzxBYR2W&#10;uas9sLJYml+SPzAxz3I9jXFzf25JfooujGrSrgheSewq0yT3yx1u/h8E3UlpZ6ZJJDb/ALsyRgkH&#10;615/ev4h1rxGGvLhVYy4G+bC5+hxiotI/wCEh36haXei38ZFlztQkNx8pyOKoQ6jo1rrn2XV/AWq&#10;M7XvNzFKRtGeOPpUN2BI7mw0CPT4ori512zKqodsHIUD3rM8U6rpeqafpUUTXMcED4kkjJVpcfTt&#10;VfUdb8PT6LqNtZXWoXEUMChI2yC5PufSuL8/b5kbQLGTyExwKa1Aszw+HXtYI1N3GBFhXwTn61St&#10;LW1iv1ChpB5h4K9qt2l7EskqiwgICHBIBzVi0dzPdvmNcOSRihIZqT/YG0a2SKOCGQJkDoar6fDp&#10;v2XWjN4bvLmfGEkcEKn9KyZJ7OXW/tDQklLgYUPjOPatPUvEt5JBa2kVrZwQLCN0axgMcerdaLML&#10;DreLQIfOlm1K5DBjtgVPveozUj6n4Xk0iWKH4cSwMsgw7OW/PPrWIuoCZ7eP7DCxIIDYHWo9moLJ&#10;cL/ZrGRuihaARR1AzPqcEaag6R7gAFPc961VttbtYNHI8SLeI65ClMFPxrNt4p4/Fdutza3AG/J3&#10;Ctu5u8ahAsO4RgjnFDAsz6nqEWnWkRQhnUjC8ZrKtbHU31ySWLRIrl5JQXSacKD+J6VpOtrcJvlQ&#10;bo1yD0xVIJZTwXcAv7gqQfmSQqQfwIpWEd/JrY07wjBb3ml6VbyNGvk28O2THrlhWHZa5pP/AAn+&#10;j3M/yLC3zN5e7KnrxXOWFvDb3GqxXGmy3AYgRGV9zfmeahvbC7iv4ZYlITrtZentQkFj1rUvH+mQ&#10;2osvD/he5YGImN2tiiyP3Zie2a8w1OPWdQS7vtS+LF5c3klxlraIMiRjsPfFZ91qWrnSERntVjQA&#10;FY4QGz9QKveG9N8YapqWqrZ6JKYIbUtczzfKqccDJ7mhJJBZFAwSjTQjrOSg44J/WpNOuoLTUtTL&#10;WExbyhsyvFWnbx1HB4iT/hUeotHaXvlzSBCQSTgEHvmtmBtOhtLFte0VoC0ORCq5dgenvRYZzN7q&#10;lhI6tLZ3iv5mNyQkg/iBUcsTv4bkZbG/COmSyxEkD3ral8V6Sy6tpWmfB2yghRcR3MyAu2e/PNW/&#10;Dl94hTUo7UeKdJD3EUg8u4iVQoPBwTQHQ4VIrBdMlEepTZLc7h3q7pT2a6pcG4jluFyBjd0BrV1C&#10;CGHWr6zl0jT/ADGuy0ciSjByecVR8nTrbUFdXzuH3PeiwjhPGeh2dzrl5NpWnEeVbl3T1PtXiSvK&#10;pvFeCZWSdgVcFWBHbBr6qeRP3pXTY8/ezuxXnPiPwzcajq8d5GzLc3YIURx4XK8c4pWuaRaPIW2t&#10;pUTm4IJOMAdKrEMszD5unpWf4psfG+kajeQ3GkXUarcKdwGQw9ajjvWbTLG4J3kwgMB/hUs1sbtl&#10;JaJefPZc4NUtSaFJuLw/OckA1HbzCaKSRbRwAOOOpqpMg+1KXLMwbnNAy/az2xswGCkkY57U2JZB&#10;rF63l4RcHd7VmiNfti7ScZ6ZrdQg6bCMD7nUmglO5Bd3CHT5HgcltuACOhrCtnujcv5iPuLdq2p4&#10;2KWrCBPL3dqlV9Ot7eeU2kUjtDgLnOKaEMh8gwOxUnBG4babeS6ItkAdPVm24Xjk1zl3qRt1uiqY&#10;8yQ8dcZrMivXkTUsQ7mQg7sdaVgPTPBOuR2XjI2qWzfZri4AKOfuse4r6CVWW3eVp28uWIFD2Ga+&#10;LVuL4eJtOnVUVVYHA4xivqHwZ4jtNS8C2EEqReZBCFdSeTjvWbh1KTudWJP3KDzi2D1IqrfSJ/Zj&#10;gpyWHANW5EAtrthJ8n8NYd29v9iuG3MTtqbAzjdV1J01m6WNDhEGfc1m23jKSz1KBZbFwN/Kl+CK&#10;zNTniXW7tmty4kkPAPp71w+qJZzPcN9jcYPGDV+zT3HfQ+qPD/i3w7f2tps1Gz3kAFDIAwrvI30+&#10;eGJBfKhY5U7q/PVIr2HUJWt769jdZAVZJMV6Z4a8f67Yalp8eq2FxPGGUeavUD1PaplBrYVkz7Je&#10;0fyXKzo6hMbgayJRIrKCjnL1h+G/Fvhe+0+GW18R2b7wPkZ8EH0Irt58T6fbsLC1jyuRIrZzU8wm&#10;rFGO5Xbbx7zyvX0qdZrkTgh8qDxz1rLlSdLmBTFuXd1xipRvEinLD0piNtZUectIRymME9Kqz26G&#10;CXZE27zAdynBFVAxwDu6dqvwTFSSw3fJ0oGZ6v44gvdU+xePNXgiudi3CM7MrAegzwa6W5uWXwHd&#10;rKP3g01vnzkscVRglLFi5U/vPlFaNxZef4evvLmUsYueelIEzE0O5tIfCnwpieaHddXV0HDkZzk4&#10;5qxptzJ/wuHxNZvHfMIJkJDzEgqe2Kx5NLZT4ellinb7I7tCin+Kp9AjuX8e+JLuaMl5ZlBBOCQO&#10;AKq4r3PVp7/w5LrXhHSrX4foL27VsXBuOItvXNQ3thq1ndp5d39oIOZFhG/H5Vx15pusp45h1FfC&#10;179ihsX824jc5QkcYA5q94J8ReKItR8Wvpvw2nvkhvs3RuCSpGf4SeM0m2th2K2v6XDq7acJbu/t&#10;p4YWyoYozf1qDQdOhsNBkhXSJA7ykPKXJzivQNQ1PQfEPjLRYY9AfT9UijIUbdisT1BPeqWqaJ4j&#10;sEMl1qmmbG7JKGb8utPm0C5SjcKCGfjbxVyOSJvuuMjoKy1UGyGbg5xUke5c4bP0qWSbsMxBIIGM&#10;c5FWVlstj5tlJzwcdKxUlcwj5AMHpUgf982V+tIZqkkyx4C4B4xU6n7wMrY9Kz/MC2EhC5wwwM9a&#10;tW81q+z7oNAFknlQIuAOuaVWXJ+YVGzJ5zbSCMjGKjIImPPbkUWA0o8tIf3w6ce1W0PUeaTWTAX3&#10;E72OCcirzbvJTaxz6ihAW2Y+Q2I+M881q2E0qRh9gKk/lWFCX82Te+RitSN8WpAxgDpTaEdZFeRs&#10;CuUyR64xSTxyNHEd8IyCSa5VWi4YXBBLdq1YZmFlEpmdgAcgmptYEVbhWFyp3ryw5zWZfCFhOHCt&#10;mMc1rsbUm43wN0OOaw51AabJOMnmhsZz08I/s24CoFGeB6VhMjCNvMQZ3cGuiuWl8tCjjGTuB9Kw&#10;Jn3ahAAhIz6VS2FY57UftCalZf6L8m771XEW2kigP7sEx1cnj86GeN5FBA+U1z+JIp5w0hBDce9F&#10;tCkilqMKm7Lf2a4KtkEV594k0e31TSdRtp7ePcbc+U+MFSPQ16hcTs+m7d0anYcnFcrMkpOVkz8x&#10;Oem2hOxMo3PhTxDouv6Z441a3u31CVGu/wBxK5OGXPT2xVyxtohGGMZOFGBu6V9O+MNJtdT8KajH&#10;JZQmVUOCBzkdCD618vvFfab43uLO6uZlBnIQsPvCujpcSNO9itf7PiK2wViOOelUrOO5FxLlmbjt&#10;WpNHus5St0SxjBX0rN+3eTZ3Ef8AZSmQZGc+tCDYvymE2T5ZTjtWTiL7awEpHy81FFMxMx8pwGbn&#10;PanqrPcsFdS2etMaL6mBNGnRApZjyT2rQtYfD40HUjL4mCS+VlE29TWPNbaglmsklmVRu+etUmRD&#10;GrecW+Ug0DLiXireFPsm5X3KpFaNlMIYXDWq4dick9K5+0hn+3SeW5KjJAxmlEk48QSm4SchW4QD&#10;igOhvyMst3CAgxv71iamyxX0iNOnGMY71Wn1CdtbcoFRV6LTY0WfVXmklLYU8E9KLjKc5eUQ7N6j&#10;jJqVQYrP+A5HPNVZpJFv7xFCgb+BUDNLuXLMDjnmkMvPchrFgbNBxxWerpslBhAbdwaYeWkPmcBu&#10;aime2W1dvODEnBXvTEPkKjcSwGF71TTzri+tkgtbl5PNwiIuSc/StvR9A17VdTgWJ5oLXcNzsOW+&#10;lfSng7wf4e02xtP3EMlwQN0kign8PSpbsO2h574M+HVxcX+lXmqO7HAZLbHT619L6Rodva2MEEGi&#10;26DAyETk4ro9JtoIo9P2wIGxzXb6dbEajv8AJBPUEjrUqTbM3JGPZ2SCGx36cQAuPTOK7Sws5WUF&#10;bNlXABJPWtGCzEkkbNp6oF+6PSuksoWFqV+ynr1FbKNtWc8pW2KENnJtQAnGBW5bwMoT9yc7ODV2&#10;JYw0Y+zZGeBWuiqxQfZu3WnGNyZOxmIhUZeHPNToxz/qiOuOKvtHH5qnYCMjNSCJS7DdkY6YrRKx&#10;LlcqoGe2G4dG7VZiijyQJCOO/epha3IXKv8AL6UGPap+Zyfehsi6I32iVQADgdaQEFWLSAfIT+VQ&#10;uX5+RuDUR5STIPTnBpdBkT3Hzg7GYZOMdqb5pbjYfyoCH7ZEFiG0mrjRxAwDKc+1ZmtyuJVTyODg&#10;k5BNPEq848vaQc5ps0cJdQWU4HAqjN5QicEPgenaqRI+domjiX7FCctzxVRotOW3kVtJhJZepFRO&#10;5AUKjk5FBW4dPmnYDAxx0qrA9Ck1jZtJJt0iILg9DWbJb6VFDdb9MLbW5ZRnr9K6SO3n8/b5khUj&#10;rV+1tPLlnYRR/dOdwzmm3pYhs80ZNHN0nlxT7y/CmMirqWgwD9iQDbwAtdzNDbSu7MLPKvwFjAqn&#10;J5f2adY7ZFOO/fFNy0sJbnNLYRlWdrZCvrjFVprYqoZbVcenrXQAzeSpdhgNyB0qlcESTnjAUfdH&#10;eovYtNs5e6gkGCY4dxYdFHA+tZ8tlagTOLNSWUE+1dQSNsgMXynsaa6RrpbEoDkcAilLYpO7scst&#10;qHs0kjS0BDd0HBFK8lwLRNxQOBj5RjNW5WCqVVgFznrWbPIWgYlfyqIrQbOa17SfDOraPd2ureDN&#10;HkR4sLKIwJF9w3Wvmjxj8LPEunyS3vh7XRqVnuZnsnbE0YHp/er6fuTI0c5DuDxyaypXZYY2N3cb&#10;1PBDED8qm6RrC6Pg+dmW4vIL/Rr6G5QlTFPEVI+hNUYLeaPzJEvXEZbKbTyD9a+1fEmkeCtW8Pqu&#10;qeG9MMhQiOeNQsin1yOa+bPE/gfxfpuo3E2i6qNTsiC0ttJxJGO2PWs5JHRCepzmleJPEFpqMay2&#10;M0kQbqeoFet6T4i0e+023ia+himyNmTjJrxAzI8MUNzoTW028q4kGCPzqhNHJBqURt7i4zuBQg9a&#10;5p4eM9TspYmUT6nsrq/N9qVvcFgGtSEcHIIxUmgNptnrHiYXB8rfDJsYrwxxxXhel+K9atoLP7Vp&#10;IuEUAZLfMPxrvdM13T9Tvlj3WyNsHDMAea4KmHcbs64V1I9q8OTXEnwt15ntkDLqLmMLzuXNP+eS&#10;O5Z4GVPL2kHoAfas3w632bRpIvNP3+AeQwNWNV1LSoJRHNqVvF5icMTxmudqx0JpnnN1PbWXxDuL&#10;WNUMcsjNGR2J613nge88TJ4w1ISafvsriPC7jjaR6VxevaUsh8N6nFdiRUl3fKc7hXU6DqHnG1WJ&#10;44jHEABnqRWyfumM17yPWt8fmTCUwxjzfk3tjNYfiuC0uPhL4ggilsnl3IysjAkY+leeeI59aeN5&#10;Jr262pOoVEJAAzzVKyWWHVXltPEOoNFPaLuhdiwzjnrWKXU2u7HYeHre6fw0yrOm+GAIULdQRg1S&#10;uNOk029FxHDIInu97oTnJzmotNmuoNSeRUmP7zOM8n610V/dPfaEv+j7TGPTv9KaS3Kucz4tt5L2&#10;b4c6nFaIkQs2Dopwcj1FeaW0viHUvHPivTp5oGiAUWkbJ90d+a9J1c3CeFtLzd3BARvlRSdv4VzG&#10;l2OpJqkWolJd32sbUK4O3NbRehhPc8u1KzvtC+MHhVUkuvm1yDftU7QCw79P1r7BuJYLufTCPk8r&#10;Srd1dRjdkdM14d49uLe60G4hg0kloZoJHkMXzbhzgGvS/BmoJqPwos3wiSwWCxTL3BUYzRVlpcKS&#10;vKzNXWLi1uJNIjFijPARhyOlUybg3Fps424zgVXkLprCKYwQZj8wrWjazV/luI2JxkelcjbZ2qKi&#10;TPb7oLeWKTLBPnFea+L7jw5J4i8Bw6loUjwpffvCr4AzxkjvXo11frDf6eY7IYxgjPWvGfGYWf4j&#10;2qizk2SldqnsaIXTKm1ys9Ig8O+Hp9Lu5tN1OwFutpGzRIow3HHIrI1P7ImmwQ6hbxiLG2NyeldB&#10;4Otbuy8CXqhLg/aEUqpJPArhvHP9pjUJhL4Wup4JbyLBTg2+D9739a2i9TkSbOPmgeH4k+H57YXk&#10;qrfKQEQnK5r1eC9t01jY2pqEmiXbuOMNW3odjpz/AA9tfsl9a7309Ns7xjceORivKvH6i11r4YBr&#10;2YQpqEq3LpkHJ74FZ1Fzs3g+U9XvbbzvCEyMkXKgrKj54rCitLiCxjH2l2Re+a8jOv6rp2saU9vr&#10;t9dWEhUyQMSSq98E17BY32man4Q0ufT/ABDAyvB86N95WHUEeoqXQa1H7S5Jb3JXUYgbrAJ5UVpX&#10;CafPNYTvYrJ5Z4B/hrg76aS31S0eUvGonwzHpXpfh9bSbTJj8jB7cE4Oc0o07b6ClUIlsdAvYo4X&#10;ihUGPHC/drCuvCfhb7TLCti8io27cO+K0btnt/Eu2B9oLnf9KzJPEiwawYhDFuchVLH161pKTSsZ&#10;Rp82pxniLSPD8r6eohuZUjbay4K7P8an0fRfBkWl3xbwcAWjAZ/MJ359OeK9AT7LcW0nnaXbLvGc&#10;jtmi30/T0uR5bRsvmAspNZKpJqxt7GJk6RoVhHqCSWep3NriTO13LZB9z0rqrrw5oN01s97cyyPG&#10;AQPMOCay/EGp6VpXhOedtIlkEpVQAcEfSrfhTWLC80OSRowVADJl+fpW1PRGNRJPQ3rlZP8AhXlh&#10;aJaPtjjKIQvCrWZaw7NDuIEW6cg5LPkCvSNIjtLi2uZZfKjjER2Ajnj2rmLiSS58fwW8bRrCjNuA&#10;UDgVnU1RdKXLoZlnHNHe2xWBDz8xqr9otrnx1q9s62+FdeGHGR6Vsa0GtdPi2SBQykbjXmV1fabC&#10;93Kmo26SRyfPmQZYnpWGr0N5zUVc9cEAFi2Il2+WACDXKeMfJi+D93vtxva/jUH8aseGZdafQtRe&#10;edyuFIyc4BrC+IkksngTSFaYLsmJX5q1jHVIx521e55+rQXOq6XAty8xXZvB5Ar17TNOhTSLRmtV&#10;2pGu3HeuF8A6JcN4f8UXckecFCmR8zf/AFq9VsQSMTXAgiSBsFu+K0k+XQxpwbM2/juPLnktHl3t&#10;ZOqnb904rgbzXoNF+E+k29xod5dXaXUxJJJ3FiSMn8a9J1TXPDVv4Eslg1OyadFn+1HjIx0wPevD&#10;NKs/FOu+I/Fdw6JBZLesI4pEyWHrzVwj1Cbb0O10LxbBc+CGNzHbJIxOY416DsMDpXUWGqaKtlFL&#10;N4fBSRT944NcnY6BoGnC5cbnlaMs5bnp2ArkPGepzN4b+H4tISkj3M3mwgfcVenPvVWU/kRpE9Tt&#10;bnS7/wAYXCpG4jiydobgV2OjpE19dQxpGMRtkYz0rzTwBa6hH8J9d1S60CaNZjthEmQ0uOMgHtV+&#10;61bXbTRtYNppLRyyW7qJc5Khh2FZOLTNVURvHUNMl8d6pYx38MksMxEqqeBzW3aw24u7jfZxlRg8&#10;968x8EWLW0+t3l/Iqz3t8Xijdvmc9ST9a9Iaaaa61BEtVjYINoBzxU8rXkUqlzXuL5UsNiiFQUwN&#10;gxj8qjju/J8PXUr3xCiFiMnqfSsSeCYWEfz5eqM8Vy/h5o5I5eX45qbX3HFJHnl5ceIr34nrf3tj&#10;J9ltbthaWqdCM9T65rfdNRvNb0iR9GmghTG2LBANdvZ2mmwaTamSKNnwDhl4/WquqXyNJbJAbY7A&#10;AcAAL+NU6iSsNJN3GXe1PDloDdybkdCcdh6Vyfi7xxoWm+EbuW51+1toINOK7yBuBI+6g6szfpXk&#10;nxQ+KegaKbjTdPuLLUNW8jE8iMGhtD6Ejhm9u1fHGta34n13xOlzqWp3kkSXBMcAOE5746V0UMK6&#10;tnsjCviIwTXU9B8W/EjxfqUuoW+kQT6ZYNO6oEOZWU9WZ/U9eOleVw2nMkktxJJK8xZnc5JJ5JJN&#10;aQhi8u1ZZQuF+5ipQny5BPSvZpUVTVkeNVrObKhWLzFzEMAce1X4V/1RC8fWqjIeTjo3NaUHl+XH&#10;lhwOAK2sYknc8VSu9n2WLBOc1ebG1/m+lZl0U/dDfz2FAzLc/vjgfWgdBzTHLC4RSh6+lO7txTES&#10;cYb5c0hYbWO3r0pvGxuaiJPmnAOKAJMn5foc1GT93mmMwx0qB357UASFlB6fSoS53Md4FQMynzM3&#10;IBC+tOtbee4urVI7a6cvKAWIwq/U9BQxEhlJkhSKCWR2zkAdK9F8E+Dta1PVSX0e4XLghZBgY/vH&#10;2H610dh4O1bT/BnhLW5vA0l9Yw3sb30Cg+Yy5yDjrgV9KWkCX3hzwRqfh24tPMltYhNZxqAJkXrk&#10;j7hQUmTzo5zw74a8JQ2PjTQrloorh7aN4r5iF86RRwq+gU/nXfaDp+vt4V8RW/iK70m2Tf5en3Eo&#10;A+0ovC/Ka0dWs/BlxpOkqIRe38AjfzYGwYZV6qcdcHisHUNS07V7y3s9TW8iurCIJbKWKbCOFYdM&#10;1MZ6MTbZny3F1pGu31qtkEtbiX94VGAw9R6VXnjitbu4v7LUh9kmXN3bY3CTPfHY1l32q4ttS0bV&#10;7VhcWzf6JeFf9ah6fXFcdb3mvLf+OLNNdAg8pRFMRnKkcjFCTaCyNvU9dtnuBFYzsWDcAH7n1NZF&#10;xbSajNpj31+jbGBAGByPWsqGPSreBgMlzKS7ep9aufb9KRCRfybscYq1EDdHlR2xjRE4QDIHYVag&#10;kI5KoDt4rjzqRDlo9Ou5SX5G08VvWJ1a6VWj8LXkY4G5wQDQJmspDXQUDOW4qwZIIp23Tw/Lilhs&#10;dQQuROCxHPHSpk0NZLl2mu7ltx5UNihiRF/aPmllW9YkcDacj9KsQnddQqY3zk5rfsdH0aG5gVNP&#10;VVP32JySfxrqINO0oImLZBk8nHWluI560tpfJiYOW45ya6KzR9yn7KvJ4BNaKWtmko2xsRgd6vJb&#10;oQ2JMcDHFNMlsjLOixkWGeMZqVY2llgZkBHpV+K1keFV25+YCr7WwhtHQwncVB3A0xJlW3t4xLEX&#10;2FPMXgHGa2rtEMIKyRhfKGFxWZEuHUFj14rRJBwSTwKEJofa20ZsWZigJbpitAeWiYTpis5Z18uU&#10;AgYFCSkhgXX6UAkkaRYNHyV6dqrqjCdmLkgnjmo8gRj7vJ7mnsw2jMo4UYGaQybzF+RvJ/hpFeRz&#10;yr43VANrM+Dxx0qf5ki6DOOaEDZKyIwG5VP9Kfswhygx2NV4Xia6IZzj0qV7mBTOvlDA6ZpsRNuj&#10;8kYXGRTEUlByOtVw4ZC67NuOmah+0ATkYwc9Km4zbjRcjLCntgtJ88ftzWL5772wxIx61RuLsKo3&#10;StndxzSEdCxbzR/q+o70+W4j+yKrPHkLwa5ZLuZ7mILFNhsVZkeJXAdpMlOtAWL5nXIO6medhZDu&#10;yCfXpXMT3E/nbIraYnd6UI195RJtJM+maY7HTPM5hQhwRjG3NUw8MUt07WiZLDDZrHMt15Rzbuce&#10;9Z1zNfEjETEA460rXKR1AvUaZijfN2yatxzWzW9yBLAzgcjNeYzyamL0BWmB3DAxXQ6cgS2dmeYy&#10;OAWJaiw9zfupYgqAqMFh36VXnuoFt7fymB+Xms2bD6hbb5iEVueaSb7OMssg+7jFK4WJJJbxrafE&#10;gUEcc9KxJ5L77LOgYynsw7U+4lURyE35A2HIrnm1QQC6Asn7/N1yKY0jO1Y3XkIq6jOAY23YHI9a&#10;8unjsIru7xd6mW80jc0p6muu1LXYpdRt4o7Zg5lK4YYBz7mug0nwN4q1KNLifSLO2t3+YGV8bgeh&#10;AFJQRopGz8IvDNpeXXiy4u0kn8ho2Xe3y5bPB9a+gLy20S00gA6TZ8R87QOMVzPhLR5tD8F6pbJr&#10;8lzJPcKXkK4z6D8K7G4gin02VZ5QgNt94nvSl5GTlrqec6lC19HO0VlDEqqQCB2rl30q+j0kL9qY&#10;sZ931Ir1CDTwNB1tl1VMo/buK5OIX7+PjGLoPFHLkr60LzKizs/DxvpvBBae3YSLABkj0rUE039k&#10;XaiMnbxV7TTGdInjFtGv7rBIp8Nmq3V0xuUIJ6HvWdwsY6/ZzYsREScZanQ3OGj2SDHI6dKnuoxG&#10;8xVMAqcqK59ROCSsTcy80yWrI1GaT7dI24demafI7fYpGKY+XiqEjBZbc5bturWij8yO0DDCswxn&#10;vQ2BpaQwHh+Qm2J5zmsnxT4o8M6J8P8AWtS1TxFZ21pbQE8n55H7Ig7k9OK4f4j/ABB8F+F/BGoQ&#10;Nreny3n2TJhikBZT2GB3NfnL438X+N/F3jR7m91G8hsIJm+x2asdka+rDoWPqazcm3ZG0Kel3sdp&#10;8S/ir8SfFPifXY7fWNS03RFuGSC1t5CpCdAzsOpbr7V5dY2LLZs4y8rkl5JGyzfieaisrY/Y4iH+&#10;QN931rXWK5BTy7p16ZFbqmooqU9LLYbGs6tCNhPzdq1FmUWUgSCTd5Z/hpixXCwu5mUkKMir8Mtr&#10;9iBFoASw3EirMWZ1tNcGzn3wtuDN2rZ0+O3khilm1uNFVj8mOTViR9MXTCY7KJnKcmssKDGzBgMy&#10;Z2g9KaJLVzHZNqEDREKCxBzTftAtpbfy7Uy4kG4DtVKdpz5pU4woAFTxF49NZ1s1diPmyaANG8vr&#10;KZrXykZJDDzGexFYcF3cDV7kNbSgFsDikCh/EEMxtCpH8PrW3EbQ7C8UXXuKAJwznRpJRJhVGTg8&#10;1Xje3ez3rendvwQeas6gYG8LCO1iO9mAbB6Vn29usNlCvzlsZJ9TSuBoNEGijXZ1XsapyJLBBhiS&#10;AeDnpT2a6MwYRyABeB606K2v7iG7/fgY6Drmi4FFVv3u4Zk1WXC/w561pxyXRUh53xxyDSW9rdQy&#10;Mss52g+lSXBtxgRE5/ipgi5Els93CftTK23vWdqUcRkt4xf/ADsTwDTIDdJqTF5FKhePekkTdr1u&#10;3ltnPr1oAbYWzR3zF9QG0HoT1rXuZXMtt5YjCqOmKqOdMRgHnYNxkZ705dpO5XbaR3oA0UeGa3jE&#10;n8K8VCQywzOIV2L6GmxRF9Pn28Y7iljhuRp98C+4KnXNSOxAZg8unmGSQEy8iteWdmWBWlG5YRWL&#10;aRSDUbfdCyqZDgkVq3r6ckSbWBkK/NSYFB97O2BznjFOX7abdFWfLiTkYqOKWFXDM7hT2xXQ2qae&#10;dFkdZyZZAcEiiwEflg2dvHLYxlnAw3pTbmOa3jh23WNydAOlV3/tBd+6ZSqyjHNWZ2mbS2aUqV8s&#10;Y5oAggQG4R3eRj1PNMmsnn1JH2FVB4GetVYblVkCeYOp69q1YZJ9+VuY2AWgDTis7BPD4DRxuwjO&#10;cdq5zzpIteiwW8vzDwRV+G4b+08/bwQCQVJqK4819TfZpyFT2xRrcB900U9sf3MX3OlR20lnaacQ&#10;4RiXyOM4pkUL/apS0pUBDxmsxJXOvXitYFlWcbSfSgDfnUXmlS7dMKfKNp6VRFheLpbj+0iSp6E8&#10;4q1JfQ/b9K2q0YKhdoHFOlkb7Yo805ZOCKAKXMVtbv5yjIIYU6FkkRT9rcfPwarywXL2N+rucbuC&#10;DVe2Z7eIRPbuwzw1AzbmiQQQH7UjHGaz5XjktL1BZPkKAcVE89tJf2o8+VfUVOJ7aPfHHArSOMEm&#10;gDMgGpw34AYmIvxk81pNKwmLKG3MOQDUWJPMUShh82RSOAshYRMfl44oQEspnlt4j5+wA4PvSqiw&#10;iDLl/mBzT4JrZYQZ7GXBzjirMr2Uug7oVHy5yO9AFS7ZWETIke5gOg6VXT7YI0JnLHFEBDFwVOVN&#10;St/q5AGPfAoARHm892WwXpz7VOpiWO8xGdx6n0qpE8qxzFjhd3fvT2dGimaPyvu/NzQMhkO5Yzlm&#10;+foTTpNxhIGxRsqszLt4uDnPIqTaTZLhj15oAcmdiDeevNPZcGX5zytMRWBRj0A6etT71/fbh/Ae&#10;DQAy3lCrcB5Aqg8nFY967y3dx5c5WPace9MLmXUbmJm2gS/nWo1rENKVhIDhetALQwraBFtbg7HY&#10;k8k1q2FtC15kzFNzdM9KjQSeagBXGe1aEQ/e4ETHBBJpg3cdd7YGt4fNjIJ4NV5E/wBHlzETuj4p&#10;t+8Mt9ATHKqooH1xViB0e1UMjbQuASKAM62tYfJu5Zg4jDE4qUXNk5QxKFG/ByfStAXOnbJ7dpky&#10;0bCuXe0kSe6dbhtvmnpQI7SGW2SygYSI7cc1z989zN4luMRKOBtxVi1ilOlzEM2Avc1AphTV4v34&#10;LZ5GaSGXY4jH9hJnXPV6ivprhruBjERHkAZFPUPLrlmDIdgGSBVu6jhkkMIdfkUUxFJ3WO3iJZQH&#10;QYOelOsLqPzL1JlOCMqSeDVZ4Q+orAiySFR82D0pWjt0uRvldeMdOlAy1qmoF/DumwwY/wBaQQF5&#10;FIYFXwdCRaz72hzk9as6Rawza1vYpsRhwR1rS1eYDUVggWEsYsYA4FAjn7BoBaR7mO7fySafezu0&#10;vkhl2mM8+lLHZyeSymeUsXJxjFRLAy3FysiHdnrmgaLGm2lvH4dvHkiZ2LEhyajtVE1/eqJSSGwB&#10;Wkr7fDjKwH3cVS0weVrd4/lcFwevWgLkLNBbarNGdOVnB+9jpTri7E2nSKunrleh9Kdq5DajPKLR&#10;13AcY9KoWsF0ZBI23YD931oYI09Ot4ZM+bLDgDuO9XvKjTVZVFxACBhWyO9ZsBz4ghVItoZgOvWt&#10;TVLexjtjI+pHeEBOGoAx7qGRdUtvNlc5fPArQinu1s3iSNdpjIU+lMt5Eube2/0tAEXGT3p26KO4&#10;8nlpGQgN2FAzPilSHVCJJJHHnZfHTmuhv4dMm8LwT2rouxRvWs0WPlaBqb3NzFhpMjJ5psMoFokU&#10;enT+Ww4YDrQAkcV39jhlS4CLHEc89ao28kUst4rvg7yATVi4i1D7fpzGS6jtjndgHBNKbe0AMiSK&#10;SozjOM0kBnTWM6XMLR3xI35K+orVgurmN7XCsBtwTjNY0l1dm/ZvIdQGxitC3mP2m3P2EsrOMcVQ&#10;kOvpEe2iCJlixyc81SihTem4d+Oa1tThtgFnVhHwo2Z61UMe22tX88N3pDQXMCPahe20d6fYQ33m&#10;R4RdqD5akBDYO3AIHFSGSSJ42XPHT3zQBTuVmk19dtvLvIPAz2rstA09ZfB/i2e7EUCQRgxlurGu&#10;GuptXPinw6YtQigImGSVyCDXWXl3ANGso21kkBAZVU4DGkwMi6kd7y3eOJBCt1g5PYVZkaBryH58&#10;/uxgVdfS47vwfJc2mqxokceWiJ+9UFuLGPw1Y+ZYt53mkEk0kxk081kvhSaNV/fHoB2qhFvXw7eb&#10;b91YxHnPNap/swsgKKjmLjPfNJb6c5t5me8ibhsAMKSYjkrGS6jfU2Op3jEswAYk5rb0+5SFGeS3&#10;kYuTuIH3abcRxw+SrxRphmxgdaypLkIr4ljI3jORTGPub2Q61K620mzJzzRBaXt/c26Q27DBJLVe&#10;07Tr2+1mLZD5dvwSx716Elvp1noHkW8SGRlw796idRRQHN2tnBaafcJtJlBAMh5J9alcr/a2iuWI&#10;QXa7/r2q5Ip8slmPXJqqBCbuxZj8n9rwBl9RmuZyvLUaV9z7m8INJ/wo3wbGVcP/AGYpOfQjitKT&#10;lZcDHNSaWtv/AMIH4bMMSBB4cthlfTaKbKF2y8H7tUjWGhnOuXQ7l6UvSPleho4IkwBxUe7k5XvT&#10;KHTeWWjIiH3eaz7jH2Z8Y6VcbcQoxgZqtdKRCP3QPHrQMqxLiMHB5FT4O3gc02EE2aNsA5qRg4/h&#10;NCBj03L/ABE5FNkycZXr0pxzsHJ6Uwng/Pk+mOlAiqwHqOtY+oOF1KwTzFOSO9boi3yxjzSDu5FZ&#10;Gp2qf8JNpf8ApLZUjj1oAnR5cW69RtFF1/qI/wB4PpU7xMI4MYJCjNVL3cbI7eCAM0ALb7PmLwue&#10;RzmtIi3yTsOCtYkE2LVQxBIIzWxG6MIxuXG3pQgYYfsvfiqjTQf2pFHIm07upFa9v5YuJwzfLt9a&#10;zJoYZNWLFkJEnAp2AuKFM25XGAvPNV5yBOhCGrMahXQAnoOKguyBN7Y54oYh0RyU5U8/lVzevI2f&#10;rWWB+6yu/wCmakBYqp3NwaALTv8ALgDqKz2X/SuV/iq4gDSEswGBVORguor8w60DJDGm5MbqgkGJ&#10;1+UHir8eC7fN/BVKcoJx7GmA4BTCnr3p4PJwveo15VDtI9KmxndgjihAQTrlOhBEZ6GsS3S6N3dF&#10;3OBN8p71vSKwlXOCAORWexY6gCJMAN0FJjRZZgt5pjea+R3Haups/FN/bQ26tb3E8SYAyTkVymM9&#10;R1ppUiWMboiMdMVEoJlRnY9jsPFngG8SGO6le1kIAPmR8Z+tdNayadE6zad4/wBLdOu0yivnLybd&#10;nkxbJnPPFBgkFodmo3qtnjEhAFYyo9i1K59XR69p4gBuZNN3DAO1xXQ6dqdrIBJaajaMp+8gbkV8&#10;b232lQPMlvGO7vIa27PUNatL8SW+r3alHBwGOD+FS6NhNo+zludPuLV4LiyRd64ww6n2PY1gXmmv&#10;HPIPKV0Iyj46+xryjw/4yaU2sN6iAkgK+Ohr12y1mzL2kc8qtDIg2ydk+vtQ03oybcmq27HOTQI6&#10;OGtOc44qjLZMsUe13B7c13t/awi2+0W89s8fBIVgevpWFJHuC4U8HNZaxdmWmpaowbSPVBrNoscz&#10;B/tCbW6Y55zXc6rplzLbvN/bqlksgSpT7xA55qlp1rM14hFkAFcHrWt4hnnj8MpHGSGmBQkdhW0T&#10;OcmpJI8za6dty+TnEpUnPTFW7dVKBiG6Z5FLBYohk3yD5myT61NNKiQhVCeh4rNs0sOaYBSAi+mR&#10;VVmclNxaokwbuQj15qxKF2HDHO2tqdO+rM5SK3mETpwOakyu1fmPNQIrG5JLHG6p3U/LjFbqNjO5&#10;JHny2wn61bUQCI7mHK8VRAAtXZpCoHJrOjvYJdQvVVWIU4BzxQBduGJhuVyMYPNcxHB/xULZiIDS&#10;cH1rogMsx9TTjFH9oU4XkjPFG2w0zSixH4fvemF0uT8eK/PjxfHqx+KHxS/dSD7RqMjQyHoef6V+&#10;gOosq+CdQ2SjK6NMzD6Lmvil9U8DarpOpx3GuWttd2+sXMcjEgc7sCuigrXZLR5BpcnhiDSbu11z&#10;Qvtsb6irkO+MMDletd9ew/DK70m/vrf4ZWYuUso99vFcBBLsHyfKCAaguPCekXWZH1uzljXLh0f7&#10;w7VhPB4btte0aVLe6823YoCjHDD3A61pe5i0zevdbuo/gZpt3B4eCXRYxix3Y8vHC1yUUfxOvYNP&#10;TV/Fmnx27kOlpEg3bT6mkuryK5+IulJ9mkZBcqVt1BG8k8HFWbS6a1+PvxKOo37IBpEUdukj4Ubh&#10;2z3pjilfXY52/uvDln8TPD1hZam9xeNcos0aDKwjPdvWr+q+G9avPiHrgOs2sMAtIioY8tkc1P4f&#10;07wPZ+OvE8l1rYee41UzIWGSctkDdXN+LdW1+5+MviGKz1q4tYvsyxQuhONuME0B1MbU9Gm0zxBF&#10;HJrNrNDKh2spBUGrGjwWaPff2r4n05LNX3IrqOe9OgtoYfA+lWt74mubl4pXfzJGy2TzTZrHR7/Q&#10;7SKTUJgnIAzjNIo27m88MXdhqP2LxDaTxQINyxjGMdOK5G51LwlPHbJcaZcpJBMfKYw9x71c0608&#10;PaXcanH9jCtLMmX3ZyK2bz+yZbiEDQrF4/KGSEH86OoGbblp9OgmjviFXgLntV6CI/2ipkhmKkDn&#10;NMt7WOC31p4oSI+CRu6Cp7O9S5ka3gtJuuCxT0oYFC+uNItr+/keSRFGPmPQVtW4iufCthPDdsNw&#10;O4YqrrNl4eXwLrg1DX7aNTAXJ4J3LyAPqad4BklvvAfiNxplxDiOWOGNl5ZQMKw+tCAyI9SsrLxb&#10;em51o7Y+hXmm3Ml9fa3Y3Vj4+aFZJ1Gx4+T+B9a6TwfpGgpf/EGLWPD8jzNqpMLzr1Ge2a43xfK9&#10;h8Y5fsehnyRfW6woo2qxYjFMLnfXD+IrDw/aO8EUuBHuBbBOfavP/Euiapd+JbLVNM8NMl1IUZ9r&#10;YU+pr0vVNN8Wt4VtbjUNIlVDpETK+47eRxmsDS9QvYNPmiuLqFVWQhSTjI7YpK4FK2tL86BajUbX&#10;Eyxrg7uh+tSzSXaRCOCJmJTbu3Zxmi61BZLy9M91sRcfKB1H1qBHjHkTwSGRGcHbmkAjeHopLWFr&#10;z5izFgGPc1C9hHZNlBGFCHjqa1tS1GVdPtZHtDt8tQFB5rH86ecEmzkxtGATQBEt1a/2cVZSzsxA&#10;JHSr2jyPZ+OfDt2L9sJfp5q54KsapNBFkb0HB7CpFS3dJ4yZNrR5B+lKSTGj6djuTFrfhm+t5G2P&#10;bozBexr3rw/rEdxp2mMWXd5a7jmvlzwBeC6+G2oQPcZktXCqT1xXpOlT3dvr9iATsLjPNcc6dtUa&#10;p3PqCCQstqw+ZWT8q2rZnDDBb6+ledaHfh7e2QzHO0Yz3rvrfPmxZP3kGTUp9xSWpvrHDLaanA8U&#10;ZS60aaFwwyDuGOa/J7xzolxon7UPxG0l0kBt/FNw6ADrG7ZUj8K/V2F2BtevyzrjH1r4g/aq0mK0&#10;/aJ+DusxxDOoaCY5eOrJ0row8tWNvSx8xS3caS2En2XJD42969g+H91psms3ufsySCBcA14juim1&#10;24drZh0wlbugReID4xmkthJG32gCMbuo963mrmUXqfUrtm9ucRqEK8EGqZIO/wCU/eqLShdnw0jT&#10;j96sKhhmpyh85iOnpWdiiE7w5GecUoPyk7qcVYGQlhUfp8tICRRllGQDg9aYynBBHRqiIYyZy3yt&#10;0FT8FSeegosA3OI/uUm45THTFKc/LwR+FOULngUAOyPLHI6c03HAyx4NIVfeMREikdwrLkDmgdh5&#10;J2rjFSbv3ajf+lRgrhCZFApGMZcbc0ATAAg4lX3o5AAxVcbvMPBH41PvwpyKAMiawtrzSsNbwRTR&#10;qTv3AEVNpOm3dxYajbP4nQlflLCTnH0p+p6ZfCwLQ3lxK47oSKh8PJpNnqt3Nd317HeyMAkbE4x9&#10;K61Cxx3Kl9pOiaTewbNb1C4muJCfL2naDV6zDzXiEWmnwhU+ZjgDFb+qahZtOiQeEft85XEcYA6n&#10;3ritW03XpbF4pdJksDLICY0nyx9BxVoR2Yg0az0m7vl1e3uJZbdh5QUcH3PeszR7jVpVleaXw0ls&#10;ruZCyICfzrY8OaXHH4X062vNTgeQ25A3yDAH1NUdQ8KaPFe3Ur/EazdZVd1t0ugAqjk5GaljOeu7&#10;ozeLLSO3njaFbnlVHB59q6TEXkgNqBaTyRujX+H8qisLHR0+Hq6hZruVzIsJI6kcGuRlk122vL+e&#10;JJCzOWbJ3UwO10uR21K9WPT7lQjYJdCM/nVNtRgh+JOueZbZaDaYgOjk/wCFVtD8Q3s1vOt7pkah&#10;MjcI9pNV7k2Ta6ZUt2mLS5Ax0ouFjU1DX9YudOvln1eGCHbjYq4LenNcdpsRj8ZSyHz2jabdJIB1&#10;H9a7R7fwvewaNC87QXLR8IOeR60Kum2NrqKs6TyxQsUwuenTiiwjqUu/hYun6TLceG76eURjazxE&#10;DP0PFYGv634cmaxFn4bkjWJCBhvv/hXB2niG8vPFVxa3gt5g07CFY4Au0DtXRRw6SbqKMaHIrecC&#10;N1OwXF07/hILjU7fyfCYEe85c8AVqjSR/wAJbcu6sbhgvSXIBHpU11qN0kMVvDYQxIsAB2Nyax4X&#10;8Qf27YyWsU7nccqTkk0tWCOhuNS8X2M0SjQ7VofLIcrD82O3Tk1h6b5lzrXiq4Gt6lvmuAZBOWAJ&#10;HYKemK2tZ1DxWfDnhK6uPBVrZw6c5FzOXz5277vy1jf2nZ3X9vNd6pb2+2BDbNCmPN/KktRHXINP&#10;PhTVPN+wrIqgq4AHA9a5u4uV1m0jsYfiPcpFG2JXCnB28Y96yrTVbddSS2vPDt7c2sj7QxBXI+tG&#10;ralpVpqVla6H8J02zYLz+YAAO/PfFCQzes4NGgXTtNk8bRwqMgzsea2Jrez07ThNb+O477jcisOl&#10;c7pem6De6bqU9zqSvOigovm42t3q6+nE6Zdg69pu1YmKqblcjHamIjn1eO/sHdtDYtDkbverfhm6&#10;slt/iNNc6ZJNNBJCtrFtzncfSsDSzZmG7K3cKp5rKSgBGR9KvvbXFjBb6j/wtG3SO4kJVRAGGF/O&#10;gVzor2GT+3bs3GiWwkMKuFC4AB5rhtY1dv7ahgg8P6uqRNtb/R2Ic/l0rsLS6n1aESR+NdLUCMhZ&#10;XdVYkf7J5rO1PWvE2mwWq+V4e1JRdbW/cLwPrU311Gkzno3Nxc6eJdMvxEvJjEJGa7hdZ0nSPBlt&#10;IvgCzkZoiFWRx+ua59vGsUuraNbQeDdDhkJBldgpA9a53xXq+n3qxwxfDV7sxyIHeKYje3oAOg/G&#10;h32GtR2peMtMubLXo1+D1r9oaN8bCAuT3yPSs/wjcN/YPiYXskCiaRim8A/L3Ga5m4a6lvxAvw1u&#10;tMMECmUEFgw7Hf0/Wm2fmTeINLtv+EhggtzMRJMcYUD09atR0KWjNTTrHWk+OF1c6ZoUEumGVkkj&#10;MwUjfwcV2d14W8BI9wn9uahpt6TvYNFvTL8nk/41ZXw9LbaLY6lZfEaO7gXBEcZIwR64OPzrFvtf&#10;1W48V2Fve+HbMIJERZlIyw/+tWfL2KaM6XQrOw1C7l/4TK2vIzgqBHgH+dRWth4a1TVlBhtbNoHB&#10;8/AO7HtXo134WsbjRrIj436Xbh7cMiblY4PUHmvLdXtIdN8X2cVn4sjuI1jbzXT+I9+lNVLg1Y6f&#10;Vbh7DR7dIviBpUyLGBGBbDjHrVaxv/GOq2Mlmvi2O3V05eKEAtjtketcFeSy3Ecm2a6b5uI2Q8Vt&#10;aZdaza+H/MikWKQL3HOaBHfafZwaLBd3GpRaeJSD5XmOHcjucHnmuQ17WLnVPEvh2O3t0S3tmfBX&#10;gkn1xVOy0fxnrWv3dzP4lGGb55Z5uAOwAPStKfSrTSJY1laKVt/8L5z70rW3YIVdP18+GtWuBMgR&#10;LUkbnriLa9nV7uO4wf3zdRW5fX+qzx3MUdxfQW5GWHI3Y7VZ0nw7qmqWVkqx2FoGlIaeRhwOn61a&#10;shobp3iDxLb3OkxWGtaSLcSnKNCpzn3qvrdxr954r8xwGdtoJQ4B/CvTrHwd8ONHutEGq+MdVubm&#10;RsxQxg8n6DtXDeM5NPsvHttJaeH7lbdyoSMk7vyqVrsSty82iFfh5BNcRaGztGCQJFLDPQYqO0j8&#10;a/2BLY6f4P0myt5jmSZbobpP8KktfCk914ek1CP4szQtLa+YLZpS204zjFcncHXbZLkhdcIScq7f&#10;MFyO+aVrlXNG40p7fUWa/wDFMj3AX5U8wlRUMTRC2ZhKh2vlTj0qhbi9up4Gn1Y4B6FucVcvfsMO&#10;mRqjMPXHNAG7Z+LtWs7mNRpFpfq0eDE0XzAfWsDV5o799dumiuIZmlBELxEbR6DNbei6v4SsND+0&#10;H4YPf3AlAB25AJ9q0bvUY9cvtKgPhHTtLGDtnRQSPQEDrS2YM4PSjCl6VNvEMjuMc1pS2qz30sjT&#10;26gZ6MK61vBenPY3Il/aI0qGdLdmCSQhTkDgEZzzXPaN4YFzriq/xz01ZY7xhPbGRQoAPBDHrmnz&#10;INWc/ItjB9rcWl8yBuCiFsflWzpM2gzMWm1aO3QRE7n4OO/Brv30HxhZX+/T9D8KXlubY+Zm5RiA&#10;B1xVa68PeHX+Gdtql7DZC4kumHkpIB5ZHXIHWlzITvY56GT4az6xBBa2F1JcEkLJk4Y/SsDWdMc+&#10;JlHkyR4XhVHLE9BXV7/AekeHVvYPslzevgW9qgH4kntil/4SvRZIIZIPhYzXeQFmZSyq38sihy7I&#10;lXPPYre/stTs/O8MTxs0oZQ5xx68+tdN/aAbV9MkjaHIUbht64rF8Q3niK517T/tkUYcNlNoxgH2&#10;rXttNuo9BsL9LeV49n7xVXOKZVtDU1HUfDc+l2+6yX7UqYHy4ri2uE/tZ4wxwrDBx1zVpopJ9euJ&#10;HsvLiXPsTUlulnLrdjDHoU4PmgebIMA/iaLDepVuGvjDsjvwgZcNx2qbTbZYoo99xI5ebO70rtrz&#10;w1psfh/7RL8Y7W3JtSwtxFuIOOBn3ri7N7g3DRSXUKokxCt3f0NFyToVl0VNetfNbDooKg9zWTrN&#10;3eXGuWxTU41jXjYBTZraI3kTzX6DywTj1qnKnh57m0k/4SyZZN/zQBeDj3oGX7WCTf5jJDsVckN0&#10;Y10MGv6/LFoel2ugaZp1p9oJv5ll2mQdjniuPnuLl7zyYLKXyvl5z1q8NMSeCYzm5CCME7WINLRi&#10;aPY5PFekJ4V0rSdL1O01S8itD5iCEYZu2W74rzjUbLxHe3d5eak1lYyxA7VbBPsNprl9Pv7LTfFl&#10;2bPSiH2kRTkZw3rTpR4jvtV1C4uviVdb7iT55CvygdgB0oSF+RZtpfAliZJ71L68vTMRDFDCSPxx&#10;W2NLl8Sf2Vjwv9iELExzed5bAdveuSButN1Ebrmwul8wMWeMZI/GtqfxHHcXmlSWvgy5geIDPlyF&#10;RIfoOlOxS7HSXXhDQNM8NXlxqWs3d3cJbk2zLOSYOOpGefxryty0+oyGK4lc/aCA+Og+lelQanql&#10;7b3Ucnw0aKd4Ns00lxuVh24NZ0fh69t7p7m58RabZJ9sVlIwxC5yePpST7ja7HFXNnqi2asLTUT8&#10;4/eBCFx3rq7jVDD8J9BhTw4IXMREdyUz5hHXHpXWeKtZsD4M0ODSzpsloqRxsFVd8ztwSfSqV/qP&#10;hm28BQaTe+DJJr6C2U2IjTPnNMO57baW5NmeY3Vj/aujXCX+mxyMFwJin8P1rynW/hzH9pvTo3j9&#10;ondebeVCV3egPavqODw541g+HljElrY3L3wMjgnb9hGMgFu+e9crf6F4r0+XSbh/H/h2V2ZvOt42&#10;UmMduRVJIqLPjDUNN+Jei6jdpd+Db1kD/MYo9ykf3his6PUoJLwCW3njYnpIpX+dfe2nW2n3mlar&#10;PqF/4faCC2PmGbbuUemD1/KuN1q0+CV7oESXH7PqvGLkxw3NtCVkLE4B+Xmk0nsa86PldUtvs28X&#10;cIXYOVOf5U0yj7IEX7u0/wAWCa9g1j4Waej3cmm/F7xDp6sgf7NdrvVQegzwa4e++F/xVEiS2fiv&#10;w5eFl6rNsJH+6TUPTqNO60OAW/C2t7F9qZsuQo9PWs+WWd4ZFiaZQGG4nnNdBe+BPjTZTyPN8JZm&#10;XnlJQc1mDSPiQE2n4T6qFDcqqkmqsxXsY728rkM97E2B3p0UcUckpDYD9sV0C6J4yfZ5fwj8QGQ4&#10;BQqwH50SaJ4/jnUP8FdaXjhcE0uVgn1MWSK2khky2AT1B6Vs+HbuXTvG+it9uk8uWYKzDpg1D/wj&#10;/wAQDdKV+GGtKCfukHFbtr4b+Ic9obVPg1dFy4KsZOh9jVW0sC1PoG1ull0KH9+GLW4J9xWdetC1&#10;oxUgERNx61ieHvD/AMX7PQ2Go+CYEhVABIbgFgO2QK7Kw8P6/eRzILO6R3Xi4KHag71ioMo8K1h4&#10;PtkyIo/1hBPWuUn85QEUbhur6Fv/AAPDDq10p1ZJJMnqO9cteeGkifa9ssbspwGP5VtaxDPGpo7M&#10;tAGmVN2OWbHSrdxpNpNp+mH/AIWXZQmSFjHGYtwbHvXYXHhVntRLdPdSt5hISMEYUfQ1zOoW+mwW&#10;sotxOoiTEavn5T35NHKJTRxMQ1iz1m5Nnq2oxOtzw0ZIUkd8CvWvDfxK12xnsLfV7e5IXaPNB4I9&#10;SOlebI2oteOFeCTLjL4FdDY6Xa30Oo/bNMDBYvkZTzUSgnuaJn1zoPivwvqukWMkWoaeWKDlXBJ+&#10;o7V1Lm3dUCbWyODnFfnky6vYfECZdJfVEZJsowlKjj9K9a8NfE7XbS4srbW/CrygEL9oiOCPc9jW&#10;bptBufU0+4PhLaQBSMip0YmLJGCAK57QfFfhLUtHtnh1HTm+XnkbvoRXQTG3Zt0TnYU6+tSmDRct&#10;yTeSqITuK8HNdHpyT+eEe+CIVLOzHGFHWuFWa4W7tZEmwA/NbTXfmWzF7wLugIIU9aGiWYmoeOtC&#10;f4l3thp3w0vbyCBzH9tLbRI44bC+gP51q6feW02oQH+z5ldpgRs/h56YFeaaZbRQ/GD4oBrOJVnM&#10;bWzbeF9QK7jSbg2nieKZLeJykyknbnAz6U9Bm/r178RIZdQgtfG32azn00qytFnIIx3rX8HTXkXw&#10;c0Cwk8eabp4t7qeW4mIAa5zk4J96l1e807UDYPuVG+zD5cYGa47V9Mim8OJFuujiTokhGfypPVCO&#10;jg1NL3xhrQsbCzlnglIjYME3sOh3D1pUOvt4lu5dTjvorl3I8t5y64HTFebjR9Vgso1s/Fd3ag3C&#10;ExDqcH+91rutPvbqXU7KC9tZneO1AE397FTr1G2dBG+FHPJY1OrPvqg5CzL8gHzcc08zNtUgj8BT&#10;YjVVjk89RTw4DNlqoIzbo/m7VYCkFSccmkMvLIREBtyMU2NSZWZWYfNUfOV6YxUnO35Bj8aYWNaI&#10;ttJ3UokczPnPA61DCyrps2V5x61JGdyH93TEXYXKhiF5xjJqxbyMI7rMII3HvVJNpNWkC4OV59KQ&#10;iTzXGzazjLdSKtwLeOzL56jcOWqsBCIE3bQKswzxoIj5bHDUICx5ZSUqZM8c1YWQbMfaMcVUupre&#10;RYWEhU4Gar+ZEEizPHz6GiwXNpWjPl5YGqtx5Zeche3Ss8Swb/8AWMPSpldTA+66GaTQXKMkSsJg&#10;yNjPT1rIuY4YxEioFBBKjuPxrfcx4GZG6Vl3CwuGIB3KflNHQZycrSfaJ+SOeKqTxRyaczfajvUf&#10;NkVp3alZpl2Yw+aesVq+nsAyo/l5Y560ikcXuxcS7oWyP89KzrvzPKl242t19RV3WftNveW80UQd&#10;WJDegxWUJZJYLNyypyc1cUIwZn2rIgQvgE7sc1494/0KK/8ADxuY4NlxExYMq88V7ZcR41iY+apy&#10;nUDpWLPFG9tqm5VcE4YkdK0i9SHo7nyhbXQttOuUnvGZ0TagI5NZJkaW6unYYBc4yK7H4iaJeWmr&#10;/a7fTpGgclmKj7prz+0lZtLh+cb8881aKbL6NIsoDSFgT2HSrIl2ljGoOSKroVKknbjH5UsaoHLH&#10;OM9c9KARugapcaIEa6yoTOPSseWOZIpgZBwcdad9quUgnWO/JBXhqpbpzC++5J+YmmBoWlyLeSZ1&#10;Xzcpypqu2pI11dOdNQc4xjpmqJl2wkC2OO9OQI9vMRCu3HpSCxTuAn29nS2J3ctzU3nxfZ4THGwJ&#10;HINSxRM3nYzwO9ZsgxfuAmPm/CmMGJe+mYuSSBjFRO5WSfOeF9Kjd2S4ucxpxj+Ktzw/pHiLWPEs&#10;0NjpEjIHHnzsPkjH19aQGHai7n1ONYNGu2y2AqAksa9f8LfD3U7q5tb7Uba6AJBjt9v8xXsvgvwZ&#10;omm6fppksoZrqQgl5EzyP5CvdtMtoPtNkhsovuYwBxx0p3M5TtoeP6R4WvobWBYPDZUBcAAYrpR4&#10;Y8cmezMUwj3kZBXOPxr3mwtFUrnTI8luAO1dNFHkWqtbx9ODihxSM/auR5R4e8MeJIp4GuNeMmE+&#10;6Bx+den2mntHGA1qCRjPtXU2scKxIDCCSOvpVp4mLoQmATUrcmbM+1t1NxEPsYxjp6VswwKssgMC&#10;njg0sUEnmxndxjtWihiVmB67eD6102MmysICoZjCgOe9Wo1j+zE7hz+lDYZ+Vfg1JFG5diGJAHSn&#10;tsS2NdW2xER5q9BHm3ZzEB0pgRt3JwMd6GlClV2gL60r3EaCy2iQkMxUkcMe34VQuXtwxPnBsjqB&#10;1qhNcwAMWbgVnSX8RmkX+yGKgDDZp3sCRfLhlOIlHPNVsESyZXGKpS3MIgGCy5XPSi3uElSRVcsV&#10;blqRSRZYqA5AORVd5rguP3DcYqy0bDZu7inqkeHyR2xUDuUQkpLZc8n1qwI1EJ3IRkDOR1q2FTCY&#10;jwc9ambZtXdGpO3rQguZghh80FFT3z2qeUWS2sRBBIHzcUj7cyYlAJqIJmJiw/i9aGAsUq+Y5CAA&#10;9Ae1Nmll2uB0IqNsBwARjH5VVZn8w/NkZ71I9xAWBxu7nNVZCnmSYlGCOBUr/dBJJqnIBheoouFi&#10;NpFFu67BknAPpWZMGEkwDemcGtKSKPyU/wBI/wDrVnSxfvCRcuSTRKRUYlN2AZASTg5FULqa5knY&#10;KQAq9OmauzRojozXK5IPy1lSsgLHJ68YNQ5Nl8tihIQLS43yDIPQ1kXEhSMN5nAYcAVcunRjhwRk&#10;1myS2WOYiSF6npTUlYXUpXU4e6ARQP3QrnLx28p+CefXrWldSRecdqKeD36VgmfN5cqdNlwG+U1m&#10;3qWpGbdFWa2cuwPYHtWPPNcAy51FRzwPWtXUYppFLKn3V4Arl5o5PLnJd8j7vPSky/M5/XdH8Jal&#10;EFutAh88HKXELbGU+vv+NeTa1oWqWU5+y6m95EpJ5X5lHp7161PBcMSRftlW9aqmGYRz78MAvBPb&#10;/Gloi1Jng9nLpsviTUbae8kt5mi+WKRcbiPTNTzWl1BDbzwXtykiXHBRua9P1DQ/Dl+kguLEQ3cU&#10;mYLqIYOffFcPqWk+LbRLnM7XMYQ7ZEGSQOmRTaT3KjM3dE8aeJbOeCC9/fwfLl8fMBXqdvP4S8Q+&#10;HpB/btv5yRZjDSbWDV84adPY3UOpwXEbxTo5ALDB/KpEhv7bV4Ht9cuB82QUYjp9K5amET2OqniW&#10;tz6F0K5u7bxFqWkX0jBTkQbjkEe3apLstZeIrtofMASTeO3FeRWfiKf7VYHUbO4drdl2Sg/MB/Wv&#10;Vnu9H1TwRpM1v4js3dLcBsHBPsR1zXHOk4HXCqps9S0hLXWfhTqTBoi5tGC47kVy+gQ3Fv4l1G3u&#10;SwVLshCw681zvhHXL3RvFd1E+kzy2ks4DrnG3PcV7Mg0GbU72+JhMXkq4XoWPUCsLWTOmLuQ2uny&#10;t4imkWRWUr8w7YrRvo7ODwrrM1vaKTGmZAvf1qlBqtu95q/l+VEyqVCBs8dqt2Hn/YNY32f7uYNk&#10;Mc1m5WNUrnitzqHjS48axfYFjSITfxR7hxXXRapeSaVNFdC08+IAHC7c/QUzUJrLSLy5eKFXWW5J&#10;C7emeuK88v8AVILj4reE3SwEWb9C+HwGGec10JOW2xzTdmepj7He6Z9nENoJRw+VA57ZpfDWj6/p&#10;/iLx6zWnlQTvH5fz8H1OKpRrbT/EzXZLS6ZIzbQ8jjJxXafaLpYbSOVJJPLTg881lVaWhtRjzO4t&#10;59mjTSgYlZ3LfOx6VyeqPqMFxaPbvC7b/mBcAVqaql1c2EUmJU8nJAXvXlOsXd5Prem2gt7yNzIQ&#10;vzEdO9Z01dm1bRHpNnqcJexbUPC8ZIkGMScVb8TWGnTWei3NlawmUzRsU7gf/qrmtIsorr4VeMrY&#10;atML63g3xS9SCO1YXh7UdbbxfpMN9qbqy3vlgHo2DitnCz0OaM7xPZ7K+g22gXC4tY1KMPukDmrm&#10;sf2dN4etgY7R5Bzyo5rB1Kzm/tbSysqgSKp+Xirl1byr4fsyZX+6KylubQjZFGxuJLa+jR7cp8w2&#10;DopH8qh8UaLY3+lT3L3US/ufuEAjPtWtcWqXXw+jRzIsn2c+XKo5Rh0rnfCsmoz3njTTdQ1V2mtk&#10;PlOf4gOlJaO43see+GdIsJfH/iLTLyCMo8LCAt39MVJ4b0DWtM/aF8bRrdXYt4bsbIAeJg3QkdsV&#10;W8S6rNZfEvSB/wAInPFJFfkLOG64PFez+FbyK+8JeJb06LbNetbxI84OSw7cdq1c7Ii1ynrulWdx&#10;4VdGfTXeS1Ysu9QyN2rkfD11rWnPLHPDOFRyquw6rW3r2gTzeIdLuf8AhItWja3t5JCFc7XIGRkU&#10;7w+YNV+Gt8bm4t1nt5pUJXkts6Z9Kh+8rhHR2J98d5esYbxFbGWyeeetcJ4k0i7TVbd/NP7t98bA&#10;9PWub1W58UW3jB2t76eIJeEEY4IB4rqoLrWb/wAI3ZmtQJERAShznI61PKbRstjNj1bWXfw1a29s&#10;XuZLtFVScAqD8xJ6DivRNWXUYfD2oXFtbsWFih2BurAcisPRtAudpuGi6c57/wD1q6u3EiSXEUsp&#10;ZCmBnnrVx5UtTConfQ8i8X6x9r+GXw6F1G8BRpTcL/zzI4H1zUnga7gi8O2N0bibyVlb5f7w7ZFd&#10;j4g8Li+sZ4LWKKV2uFJTHHJrJ1rSoNH8M+FtMTTbhJbkxtLIRwcdQK0i4taEOLW57douswXOmWpj&#10;tJVZoyMY6V1NnBp8QvLmSwUFgSW7tXm3g5VFtPtEfFqo457V0WuXWqweANZkAMjxsoiUdsnrWMrP&#10;RFQ01OP8fa5pkfjL4eLdX7xWhM+VRSSW/hBx6182XNtq178fYZJrq6itG12I28Yc/Mu7gkV7Hqdv&#10;dXFo1xcTwNI0JZS+DjjpzWNomhX95Lc3LxzRNBqSfZU7z88n2Arqw8FFO5z16zbSWx77CsVt4TtY&#10;Y4Ms1hDlvXisTVtLtL1IFurWRgrBlUHuK6BpbKy8F3s95qaBbbSlaQkc5A4A+vSuN8NeLLbUPjL4&#10;eiPw9mW3knkDhnztC/dY/WuSablodcbKNjsdLS3tfDMiRrKpljx86kYA9qrT3Vl/ZV0JbDcQTgg4&#10;rrdS8u58RBvNgVVUKFC44rkNWh0yHUAkwYRsnyPWKbka25YnP+HfB9rffEHxRqt9q6x2Eco8m3Dg&#10;mc+49BXpENloMWleI/sMViBCQHEZB/lXmFteajbeJPJsr28kjlhkXvtUEVt6ct5b+GtUSBLgSvM7&#10;MxYnqec1pdoySvqU/EUtrHYSOcCTym49K8ytrNJ/LmlsG2reZQEdea766SKfVI1lufMZZOcDv3re&#10;XT7D/hGncvHCFgz064rSlPlMqyvscxeXXiafSdGiTxVEixiNIbdY9qheld3HpFk/h3TxP4n0vzor&#10;FWILgbjivIdQm1P+0Lhwl0VywjeNCenoBSafovj2+ga5uJddtYJJCsEsxYF/fbwcVq1d3MbaEeq3&#10;dyvxaiRpmMdpqCKNjcDJ617XpMVoLjTJftOd0Cls+9cRY+C3hSGe88XJODIHI7sR0znNeraLZWB0&#10;LUpZZFCRWhAOevHArKq7tI1g7GX4ibTo49LktGWSXzVDqD92sm8utOgtFmm1CBdsILAnv6Vy2u6j&#10;pltqN+f7V3ukrjykbO0noOO9fLvxD+IFrZ6tc2769Lc3eW3Wdu+UgHbe3QsfTtUKk5Oy1HzqOrPd&#10;vE/j7Qbe11OW6161gt4LdueMn/ZX1Jr5G8Y/FrxVqD6haaNbSafbM7ojqcy7TwST6n9K8g1zWNe1&#10;jXYpLi/dYllPlW6E7Ix/Un1NUkgiQrhOoHNetQwMY2ctWefWxj2iOhhdtRneaaaV3lLtJI2SWPJJ&#10;J6/jWmgYTyYjAHA4FNth+8UcHitaOFmtZW8sDB4969CyRwtt7jFX5ouuQvFTBflH86cAS6YIyOoq&#10;wUHlDrSsIpSJ8zYkzkc1YgUBR+6I4pjgBsFT7VNE/CDaOvegYrj9y3zDgGsa4AfazOAUkHAPNbVw&#10;VAQ7eqVz0scv2uWTzgAx6ZosBLdrAdP09ggzt5qjyAcsOMUkk0gcxn/gJFNH3MFj9aoQrHg8VEzD&#10;B5oYjn5hVdim8Zl5x2oAGySMEVXPmGaYLamQDGcdqsWdvqFzriQxQZJfAycAfUmvYdD8L3FgfDl1&#10;qnhK5a2a9jcgLu3jPf2oFfuc34K8F65rF3fzf8I25t0jJSNpNrOfUjOQB74zX0P4K0LwSvh3xz4f&#10;1HRbW2v3nUtduoBm2/cCE9NnoMZrurTSrQahpGs+GrdpzLYRm706NsLcoo5OAfkKfSt+/wBO8Fas&#10;um38erRvc2ibnt4uG81f4Sw/unio+LRGbk72MjQ4tU0TxH4ht9c8QW89nfxpDp88qYjnTptKngEe&#10;veql0JfDfi64uNM0sxadeXR+3KnzKN/df7oPfFaQv7PxFEdL1ezW3uLIMkOTtKEcIRmuYh1a6tdb&#10;1nw7rscZKQOtteyDKzR/w8njP41MZdCnZlvUpbyyt77WdFw9vsD3VuPmPzckgVx/ifWLDUfh/oWo&#10;RXUEF5bOWiniwGB6lWHfPTmsRL7xPb+MNctrHVj5EjyKCwyu0+3SorLTLCG5uydMldpbgtKC/wAr&#10;MT2HQVaigvoZU19r2qweHZ7yc5giKxDZgjHcnqc1rQw3zWZTym+YgbvWujSHTyzKNOij2qMY71qw&#10;xWxMGLVN35ZrRNJWIucxDpbtPAj5wcdfetYeH9IW6tvlDsWBIHeujRFd3BtiGVhtxWtFFGpc+X1U&#10;fhU3uF2ihZWOlxSQgaLZBVUZJQVsYmaaVVlhWLbhQiAfypYo2xMOCCtXoYpBCpKDG6ktQvYiigIt&#10;4cIN3qa0jbolvaD7xbqR605VT93ljnbwali/14IkyQ44NUo2I5hUtxtyZD2/CtWLYLXiLpQfLMi9&#10;MlRxVmFJGLRrCuSw57UCJIkYwhiFx2q8ihYk3Q55FRFYolCG5BYAZx2pfOQxP8/QUDNWJ1WSLY6j&#10;cBmrM75jy0aE7eDmueklhGm5e+ePJwpqJJZRDABqG5fc0XEaqSR/bJsqeD1rTUWpt9320AEfjXNi&#10;RhDP+4P1FN3am0alLdsbhigDpfJtvKU+bgE9TQEtftCr58YOODmuSvpfEAjVY5AW2cDOKoQp4skl&#10;t2d5EweKQHau0ZuJkaYLtPB9az5JnW7f/TEI7c1gva+ITqOX1wgAZxVhbecxnM8uQPzoGX01Dy72&#10;RzeRhCfumrsd3czyzMuAmOMGsIaUG+dp5G2tyua0rFVt7m7VbKQqwHekFjXSWVVbKjdxRIcqmQvJ&#10;4qLdvO7yyvzcCpmQGM5jbOOKYiaKJ8f608LkUgQmWY+S2RwDiq0LXgvQuJMAYBrcUFbOHoxIPNRY&#10;ZkGG8M8REhA3cjFWW06ExMzyhsAED3rQcSiyBEinJpq+cwAKuBinYCC3jtVkg+WPj2pZkha4kO0d&#10;s8VKyZ3DkYNMwSduOM0AIba2Fu7r5R47CqEsMu2PLDHYYrcjjAtn+fORzUTxpvbIYnHFFxmKFXyy&#10;PJHSq5tE3TPgYzytbDRqFfjvUOJApATqDyaVyrFJorExxEW0ZyPmqGSGEH5IGHHOKlZCHbEh60NJ&#10;KIubQdODUuQ0jPkiHkSjY3sTWTJDfMQY4i53citaZ53lRFRevauh0yyuCkJMLBm6EjrTuNI83uLT&#10;VHlkj/s6QEAcmtTTvD7yWbtLggREncnWvX4dMtxteb7PkEZZhisDxTeQQaLNb2s0Zllt9gKD7oNL&#10;n1HY8QlsPDlx8Z/D1mdCt5Ui1ANII8DlTkZIr6T0+3uns9LxbPHGluqgdsDoK858H6HYQWtxKbUy&#10;3M9yXZ2OTk17BC8nkWse0gLF0Ap6/Ily0silcxuLvDWwxvX5hWVrEsSXWnw+eSTjJB6V2BNiujOz&#10;SBnCksDXBXKLc+IN32VgfPIWhvQyS1NFLSf/AIQXxvLE7ZSwDc554rhvBUb3HjDxVLIZti3zIpPq&#10;OtdZrk+tWfw21qKMkedbbd3oCOah8HwLB8N4GEHLyMzPjkk9aCkdXb+SmtTxhlwx7HpV+RIfNK7m&#10;A9RWEyS/aIpkmBO/kVsW0ha4G6MNwOlRKJSkQtBmdQEDEnHNUdUtnh/sNVtwWkY9B0rpZPLCwtFb&#10;BiXGeelcT428R+FtG8D6vqGq+LNMtorezJJdxu3Y4VB3Y+1Tew9ZOxBd/YoJYvNuISyANLzwv418&#10;0fFr4v2mn3V/pXh+9tbnU/srRmaHmOyBGDjHDOf0rw/4hfFXxdrV5qlro7XGn2DyuvDfvXX1Y9ef&#10;0rx/T7SYXgbyZZpZJCXd+WYnuTTcGzXlUdWUr2bWbzxHql3qup6tNNLcs4M8hbk85Oc1r2kY/sec&#10;qw5TkAVorpl01xIZo0ChvlXOa04LCZAcwgccZ7itlGxnKTZlWMDGOQFWA8ytBoTHLj7YhB9auSwO&#10;iLlPlz1FU540MbEyyghPlApoTLiLD9lZZCDkcYNVlMZ1Jo0mjC7gAKp2ZuPtEpeV9m7C5rVWyhe4&#10;jaGU7iw70yRt/wDZYLeCNJ90rLxj3rNUTR3NqrSzMX5PHStm4029SUMbFmfaCHJ6VnSvqZvYozpq&#10;7g2AcUIBzFfOQBGPHQCprYEXRDmXYw4yKtWMMw1aF5YYhHGuXyetXdSa18u3kgvbcqRjy16g0XAo&#10;MIjOMhWCsOBSTqs10WhIUBQCuaoyNfwJGzaJIyHlmzjFa9rFDLpSzIgRyORuoGEEFwtvK6DcMjdz&#10;TpTNsuVCgHy8hsdKsxW+pRwDa74btjNQTLdLDckyDOKQhttPnSGjlhUsHIEmMVbgkaGVnS7zleVr&#10;KhaZgFazG3d97pVyVQJLceSx4GTQAsmoSO+oLJbx7t3BBq/aLYNoVzKVG7bzUdpZaY97ctwcIC4L&#10;YNSSW6PI/wBmdQgyGXpSGU1ieW8YrDwG4GanMBWWUl+QnFQxuIftka3hL7vmIHSlimnkuXyj4B64&#10;p3AWO0glOJI/mMmc59KGMcerxxscICAMCran55lSTBx19KQxQmKPdNGzZ60AaYS1OnF4ZduYwDVS&#10;CC7W7nLasCvXbiq7/a006X92Nu4bcUkdy0bo7zgLt5z3FTYYy8kvJLizEeflJztWquC3kbkYsH4y&#10;K2ZZYm0wSWUsLMc7lAzis0PcGMl7MDaeuKYjRiuNLXSNSSTwksrFBskB+5jrxWPLdXUtzD9ncIin&#10;GMdKumaOOL5LMF5ExyM4pLdIBaXDO4DHJ/GkCLKK/wDwj0vmSuXJHJNWY4fP0Mqt8w2rytVtk8mi&#10;TGNwzKTwPSrGmOkaXSGAhyME570APtdGE+kajs1mJZlB6kAmqsVteW0TxyXRbDsAwNQXC6iPEF75&#10;d9cgdQVJHWrVsNROmXIcPJ8/yk9aYwMFvFBA4eQl3zkmrcdzFGzs0P8AywOM1Wk8wwqpBIAGKgAB&#10;YiSykxtOCB1oAzI7y5m1/UyUYRrL+dbcC2xR5PsJI9als7fR3t7lWRY3cnJ96LmK5h0maAxApn5Z&#10;B6UgEuLeV7ISJBDvDA7RUCo5u4fNuSjBOhplodQ3MBdnah+8a1/LtpbSXzLiIN5R+YHvQBnTM0ca&#10;HyHdQhPHOaqo1xPGZFsGij3Y+Ycmp4Z4reC8je4WT95xuHQVZ+2Wr2mEmiAI6AYxQBWS1gW9EjIu&#10;3Zkn1qvO+mlkeG2YENzVwzJ9inQ/MNh6VmKYHtp1W1I+c9qAJd077MyIQF4p0Mkq30IaOMjzRgHv&#10;TI4ZwYjk4z3NSXSpHDZ5iYuzcYPSgRr35gdIGW1RR5Q+UDpVW3S1G5EtnDsvXtUQ+0yaWArOMRd1&#10;qraveR2t8HWPzAxw3SkMsSRmOebDJknmqjOyyNxnipoGMxuyz/MrcjNQN5pubjNoQP4TQA15Fkts&#10;MQBnp6VXii2yvtlfDds0zJ33C55BpInKuCzMPmxk1Vh2Jo4ANTZpmG0HIHrW2Fgexm2RogK9PTFY&#10;87MY4/3wPGcVSivJk1KJVilYHj2pCNG+ntIbW2DTqTnk+lZj3DvJG6uSARkAdaiu4Z59atw0MmzO&#10;cCta3+wC3njWzQkIASO1A7lUCya7aUWmG2jPPWrTsxsnw7AAdKqzm3RHO4BuwqaykjlspVVCXzyC&#10;OlAiNEbyS6T9Bkg0+O7RbK4ZoB97GPTFR3Kzx3kSrC5JYAge9QXv2SLTpomAMjgEgdqYFiWeOW0b&#10;bbAArwcd6r21zIpMZQEbuuKrpIxtdPiFqwwp5xVy3hi8i6JZeh3c0gLkVtp+25m8oFmHBz0rLu3k&#10;UBQmQZeKtoXFphZSQWOBQBG11ZBoQFDc0AXopLFNAjzeDf5Y3LVCCG2m1mRldTufpmnalb28n2by&#10;XcMUxxWZbLqVnqcSSxty2VfNCQzpWEUMzIoBOOT6VXV4TcXWZtrMuC2aY8hktpz5w3FOD3rLdJ0h&#10;csWJJ4NMDqLJLW3sbiQXiM7AknGc1Qme1mZl8glml4O2p7FMeE4pHLtnO0GpbeSw865LLGgVTmhC&#10;YwzG20+OKGMGVlAJHaq5hvY4Z75w2FXPNV2uFl1q4SC3DN5g/CtaW6K+GNRhnsYDGUA+90oHYx/7&#10;XuZLG62WEOQMKwPIqzZB3tJpHDE9STWbZxaW2o6i8MBQEj5S2cVuW0il7iD92gJA3UDK1x5rxuFA&#10;2gcYqpHIVhmKbyynkEVY1ATxTDy7j7p+uaLh4E8IW8iwnzJANxI60gRF57XJtyHGEOCNvepMOL2J&#10;Rd4G3ofetXTLKV/DFtKtgmZQTk8dO9c9qv2lb5FV23LJg7aYrFqZNk1riVj82cjtVu4itZ/DdorX&#10;jFznJz0pkEdwfDsLOmScbc1DcQzJBC6QP8zDkGkMWxtbiK5kjEDFARg561cu1UXUZWUBgAc45qxY&#10;swjV3lUBIs896qSTJNrSY2gNLgEigChcXcMl3aRzQyOoYDhuprXhuPKMQkhiSLZ8vy5qjc6cBrAE&#10;Jy5AZj1FTFkd7e3lkh4wCeODQBoXWoldJnh/s6Bo5F+RsCuaVJG1KzSa6KAyE5B7Voz2863topkD&#10;qPuc1Tu45t8rmUfKBjFMC3dW0AsZdihuR8wrRhl0Yad4fiK/vGT5ht5GKzLLULdNLmV9GL7hjk81&#10;fH9m/ZYLrekTdg1AGXqskA1yNHnfYUIXjpWfaJdubpVvXZFb5QR1FaeoJb3MG5FHmjH41BardwRA&#10;rHk7eTQDLn+iR2duskLtI3Ydqmj8me9sIslVz941Wi+0SX8rSWu1TIMMe9a1xDBGYNl1EHMfUH1p&#10;AUprGf8AtiVfMhdQ67G3VFqFiI7tfO1JNgiB4bqaaRfJPEDfzlTJkNmtGa3jn06233DZIA5bpQMf&#10;pMn/ABJXAeYIzYAB44qRrO8m1wEyRpGsi4OetJAjwRRW6xFwV646URXjJqtxG9uxRWGMHvU2EQ6l&#10;BLHq4P2kMUiUjHpVOLULczsFuptwPKk9Ks6lcGTVIJfJKKY8YzXPPCGvLVooJBK8hACj73vTQ0i1&#10;f3KTahEgu8bRx9a1tI0Xz5UnuXZYQwIB6tWrovh63WSC4vZMsBuVPeuqYqYnUIAqgBQBjArOdRLY&#10;QBrdLBYYrDYqoACvGaruc+XmQ5xQchlye1MPTJHeuVu5SRWlx852kj0qO1jjm1zRIxCR5mrRLj8a&#10;nc/MeP4at6EiN8TPASgKSdeiJH0agaVz7i0S1vLT4c2UMpUqdHt9r59ulJc/LFKd3G2tO7df7K8O&#10;Lhto0qLbz14rLm/1AJT6VqjRbFCPYBlT16gimMv76U+UOWGKmYReZw6529B2qMA7evOetOw7iOp/&#10;cgDOSKq6gFWwjPnEfKKtkkTIOM44qhfgusCmTAzQBHalDppHmDIPPtU8x/dRkY4FVooUC8ZOV7Gn&#10;txCuV70hjk6qcdqVx8spz1YUi7fLj5zxUrjNqPk/h9aYFRtwulKkZ4zzWXqsqre6fJ5q53AH2q+2&#10;RM3y9T61mXdss01tkkASgmkBrwc2MDeaCPLBPNVbkQMSEfOeD7U8q8dtEAuR5YFU5Zo1AP2Ygk0w&#10;Hxw6dHbkGNi57+lWIkixuwetUYmlLuXUEdRxV+Jk2Lk4OeKEDLBCeW3zHp61myyAanHgN1rTwjK5&#10;yThe1Yk43ak21+VfgYoA14XBdDk5wME1BcMTqUalEp8Ec21ScEADNU7xJjrELI6jA5GetCAvRqQW&#10;BwcCnFWw5EeQCM1FB5hiG5iTipy4FtKMtnNAFeZ1VM5PA6VWj8ma5jyT96pwpe82mRcbajESpdMy&#10;L39etMC0+I5jiUnCiqkhjeYk5+8O1T4/egk/UGoyCWkPlKPm4pASLgyqcgDbxS8gnBI5pVAzCCe1&#10;ShU81+O1NARfvGiPynOaoyRn7YwVfrWqSQGwwqmN51FsR8Z60rBcgUHOAKkYDYcj8alMTi9c7Rt7&#10;UrFdqAqOtNARIFGTjtT8ff8AlPapSqgpyDxyKcmQsuY+3GaYES7dkgK5PaoW3+ehEhGDU2f30oKj&#10;APFVJHxfRD1f1oAsq0uNyjDKwOa7fw94rit7mO11CKZ7Z3CrN/FCff1FcYgzLGd+MDpUdysTr88U&#10;ePYVnKFy1I+mrO4jWC0nstV86NlBwJMjB9q2ItQhaRN8KofNAyfU18w6LqOtWNyog1K5MatxGzZG&#10;K9R0zXrK4gRZbRYpDjv3rGVDqUnbY+hLExpJOhiVWMSsCOjA+lZfiFlFpph25VGYsQOleVT69rkD&#10;aRsuo3igU7Fz1B65NQT+K765tbpZTY29qJACpYFgT79Tmk58i1QoUm5cx0NxdIy8EgYxWQXLTyEl&#10;sdqajA2cRDDaUBHHUGprcRZlJjBBf1qVZjky1CGFvuw2c8VPI4Ij+VulSAcx5QDjimOVy37sexrq&#10;p7HPPcYgG8YHerDgBRxUaAbev0pWY4OV71diSjeea1oqq7Y8sj86zdPtHj0+/wAoSRKTn61ukL5Z&#10;JTPFNbcLXKtjNTYu5HEMQR5XJz+VOc5uIfmx+9XihciElmAOKiJzdW3B+/RYRH4qmitvg/8AEq6Z&#10;gBH4MuPbkpX5kw2Wn3bQ+frFzB9p8Qzl5UbBXc3Ga/Qz4tzvF+xr8XHVju/sAgfiK/Luy8XaImn/&#10;AGKXw7c/aBduPNByDn+Va000mEtT0+/0TxrpllItn8e4pbVYNyqZgzbT1FclHP491Aah/Y9hYzSW&#10;wxOXYYB9eao+cktvIVvr9BJCVGZicbq6vw7a2uj/AAR+Ibr4hdppckys2Mbu361u1dXMluck8nxD&#10;t7nSLkS2qXsE7ebKgDBPqOlXbi4/tPWNJudRMlxIWXzMfJvYdOlW9CkMPiH/AImELPBc3HV3JD7u&#10;3407xJYa8nibWjZ+Bbe2sE1O1aAmUZVSRuPrzSQaCT7o7t3NkFKKoRWbnH1qGNJ7jWHnFjCixqM5&#10;PWr/AIjTTrvxTbLBqcir/ZcOcf3sc1iQ/bIFnie4byyMDnrTHYt3FsJDfOCTtT5sHNRacp+ySwl1&#10;GJ+CTzV/TTGLq+BnGxx37VNPYwFppYbqUHBORkdKAuYOtW8YmgG5nO9fmNXlmt47HSrcWuS0Qy1W&#10;Gh8zwvckzLIyA/UYo0ubw89pbCcsHTcTuHUigdxR8thqBERx5XRm61iQ69bWQuo20uGGQuQZFXO3&#10;Pet9DFe+LrAGz2Whs51DDj5gPl/WuF8G2s1143+LWlat4al3G7nMdzIMCNFJ28n1FIDqktPCF7Fp&#10;9zf/ABCuLhQ5drReNx6jmkv9fvrK50qPRtFt7VA4RSFzgdOnvXNixhsddmjhvWuFN4yqmevOK7KP&#10;R7h9PgknWKHeFKoeooQE9presz6xGmr3Vs0vlAwskYXr9Kz9be3mjtxJYR3DreKykjBUg8flSX1m&#10;9v4j8MqXaTJJ3DnGPetSWG1mS28u2XzSQM7uKAaC41bxzqGiWGnS+LJjabIgyBcHCjgZ68Vy3jSz&#10;u08KeHJbWdpHt7uPcqtyRnmu2vUtrDw7b77m2EzxgAhucmsGEsovvPAdJELKWOaFoD1RxN7diW30&#10;kRmbLWyeYCp445rqdPeFNE00A7kC5NU82NxeXKRWsQw5BIWp0sdSW1RY9SjCFscjsam4+hla1PeT&#10;eILLyZHeJGBKgccda09Mv7N7wgSkMFC7WGORwa6a2tdNh0COIrbPIRknjPPWqV9b+G4tMmkjt4/t&#10;A5Xb+tPoInlFl/ZczPKvAzisi2vrR7+RJNPAAfg9KzxeCW0n22sgZTjB6HFTwGzeAE6Xz3b0NA0d&#10;h4Q1f7H8eNIUyYtbxvKkB4AJ6GvovDDxCBydoBGOhB6V8iXrSLFYTq43QX8TJtHbNfUugXhuvh5o&#10;lwJY322EYf1ziuSqrasuOrseq6HdyLLbABiUkHNe06VdrKtvufny14zXz3ojyf2xF+5wNnPNen6V&#10;NMNTh/eOMSDI7VnJXtYq1nqewwsDdphhjArwj9qDR0vf2SvDWqLEDJpHiJHJ/wBhuDXt2nzIzRZV&#10;eUA+lUPHmkxar+zD8atMkP8ArfBVy6f7yrkfrWlGXK0NH5RCTS3k0+VSu8W67x74rtPC8kB8Q2n7&#10;0LJK/wC79sVw+k2UksfieIxKJLbUpo8nqSpx0r1HwNotx/ai3N2XHlSHyx6V1VE7aGbWuh65DHqH&#10;9iRu6ooKDPPWoy8gJw1XJnDFVE7YEWAAazSCF5cdTg1mh2JssyOcjOaYSflB28CogW82D5260MWN&#10;3Lx0Hy0CJMHcSHAyKkAIjb5uRVcFgVyDkmp15GMjp1oQxSzlFQoM+tNZxEhJTNLz5iAno1JKsRUE&#10;sDzQBIk8bRJhBk0SxhoskjNVRkMCkHOKkjebJ3GgB3ljypMHt3NJHyJh5inkcYqTJ+U5GaMRhs7O&#10;T6UAP2jaT5i9KBjaxwOtB8soRtf86axhDAEsPoaBnSaPZeIjYW9yusaRJEqN5u91GMfWsm9sbS71&#10;6Gb+1rUbGb7hHGPpXU6fpPhqXSbuKfxVPBER0FyVqs1v8MLK/eC1+Jt1LM0gHkspIz/vdK7NTi36&#10;HF2n9qQfESzmtPDtxcpbqwlQoQHz05q68+pzeLI5Lz4PzwBnYtcG6zj0+WtjVNU1vTfEfhlLfR9P&#10;uYbhT+6IAP1Jrn9TvvFU15LnwDFHDgFpFmyRntine4kR6hJpkkt9G2pX+D91EJ5/EdK4nVdLszaR&#10;y21prLMW4AumJH4ZrsbfUdHttH11JtJBdoMZKZIzXOWd3E2uwJb22oySGc43xkLz9eKTGjS0rxJp&#10;9n4Z0WyvNPuGMQ2raiM/Pn0NdXeXvhRvCd75HhmWCQ2uULZO0nnNcpf2t/8A2tpTSeHLUzLJwAo7&#10;07W5pYvBKxCyjWUIo496GwK/hKbQG8XeLl1T4jC5mkuQYU+z7FRR1HvS6xrGl2/jDVxYaLGIEZVV&#10;upY9+K5+G2cwW2yxhknEYIePGRnr0rTtYtLt7uxuLuyv5AJMsixFske1FwLmnyzTeINPuUinilkQ&#10;8stdmlpJFoc12NJN24k/fBu4PWuNu9dS41O3Wy8DahbhV2qPs7D+lbOm6l4lFjJbtbFFdTl3U/1p&#10;hY63Tv8AhBg0M0Xwe0uOcjLFm5B79awNdeKXWpjaqqIhGQo6fjVa/l0+DwrcvP4stRPI37oRkZJ+&#10;gpfDQlubmcTSgxjq4HXNHL1FcrWsOn/bYXl1OU5+8Se1dVYav4PtbqTyYbq4kC8RqmefrWbdQaBD&#10;rt1GbyWVc58tOtVbXW9Ag8eaTbx/B62hBicrdTODux160r3Gg1zUZda1yCw+yahaWxlGFaMjeff1&#10;rWbwybfwppajRLOVmtiftJmGYRjuue/0rX85H0OXVGfTpo1ik8sRoBgj3FcpYX1xcvcmUXMRkuX3&#10;lpTgjPHFFn0JXmU7iVjb+DdMa80xmM8iphV3fn1rqJdGt38B6Lax6O/mQxtmZckkt6msO6sPCf8A&#10;adreia5S5jz5cwYnn6VuWOq+KEsi1pZO0QixI8seA/0zTewX7HEWNpptt4v1zTr/AMVX1rJK6+RH&#10;zmXPXBrsYPCXgqWa2R9Q1WN5I+C96wz65ye9Yep3DXN+Li6+G5N5bhmtrkfwf41X0a4ttR1Oxt7v&#10;XrmCdpGVGQnD+2R0NMdj0p/DFnY+DJU03w7ok22E4Vr1ctnrySa8mvtfgOsrpF58M7mwNhdENh/M&#10;DB+4rU8TWOlaRCJJfi5q8aNHuaMTszMR04681wEOpXl14kjuofh4W+cYlmbBlx0znmltvqNRudl4&#10;j0/4Z2/whnuYfFmvDUr6aE2TxMyjA+9lR0rO8IPv8T3dve6be3GnHykdySWJbjiqV7qerX+rWVi3&#10;wWt7eWPA8/zA2AfQds17FpGijTPh54dubi+sknZN/kBQ2B2JPrUlWsY2u6T8MLXxO1jpvwMvry5+&#10;yq07vclBFv6ck15nLHqGj+Lrue3+H6tAZCTatLuAB6/NW54x8Q39x4oufKVLWNSqs6Lh5yPUjkCs&#10;7TZbq5trpX18OAg+VuTSimh6j/7b1jXtV8J6Va+DbPTrWK5zflwA0iE8jeeelerXvhD4YHwjpMEU&#10;+mpLcWf+gKl2CyOB827Byc+9eIajJfwX9+i6Vdp8vzOiFSw/CtXw9a6ONMu9QuPHurQTRTq8EBkL&#10;b8ckAds035Bc0LzR/iJozxR2+rWxsLm7zdQtcA5jU9QO1b914dOq+H9DvtI0uLaYSBmXDB16gj3N&#10;RS3kesHxLN/wg0tjHbWiqs8l7nzcDrtJrgI9Y8T22o6kln4iuIVS4IZ0Pyn320le3mFzYtdGnsPE&#10;dydY8R6tZ3VxdoIbUTlgqA8n0GRW5f6V4c/4Wk01hFC8EsMJhimnAyw+91Pc1hwTpfWc8tz8SpdQ&#10;vsj/AFibSg9BmsrW9KvnspZjr17mMKVVZCu3HpirTSJPStc0u4m8MWMyfDPTrNorb5zC4bdjvxXl&#10;8KtL4ojt5JHHzkIpGATWpofifWtP0oi4kuLtfLCFZHJ4/Gob6+tdQ8UaR9l8PMkxnBDIMYJ7cVK0&#10;Gx19b65b2SIt5ceXI/AjkIx+VZ0FlrdxqcRudeeONSC0jkttUfXrXbyaB4hFvq8t1q9xHBBaIZy6&#10;nEeRxjPXNYP2iOPTp4iryrhv3rDbkfjTuCJ7zUvAh0ixtI9We5lR1QMICoY9DzWxc+GvET2vgCTT&#10;/ilpdlaygSXCi6G6EjleM85rzqEwTeIJMm1jhWTJYKO3vV66axkeBrOx1tgo2yS/aGAY/TpSavsC&#10;PZo7/TtD8Pa9q2rePLXxBfCONLWMxLiMDrivJ9Z1EeIPjVoV3F4eitQQQsWflyfbpXOXra6NKgL6&#10;Xey2sbkneT19s9aXRrtkury6TQZpJElXyol4JPtipUbDdkeu2fgLxHHZLfP8emtlS0eWSNckIAM4&#10;x05p8upDUvghr+mf8Itpgl+dFugoDSFehPpmptCv/FN3buNR0Y6Xam0Jd55+JFHsa5K6vPClh4i8&#10;X6hD8Sku7d7gKLNFwODyQapR0eupLlZ7HG2mky2VreS33jrZeO7AafGNyoOx3e9IqajLMIU0cyKX&#10;5Y9hWnc3ug6nrE9xpsGo+Qi5kd0JMZ9PeqaXc8fiCwWG9m8wg4/d9fwouPQt6TfxaZ4u1FZdHsZA&#10;YNux1Bxn2NW5tT8LW2pQzx3E5uprwSRQeWQowcnnoK5ia3kPjW5vJUuJGmI3KcgDHtSy6wJJxZD4&#10;MJJGnAmBG5/pjkUONxtnsk1t4J1/QdRvBr1xDqR0E+aqOVDBFzgAV4Alsp1R47f+1ERb6QO/mNk4&#10;PrWvBeX9rf3JttJv4F8tlABLEbutXYNsOkO4YM8jMQpTBBPrSUbMT2GwanqNjp5EcetTkkLs89vm&#10;q611fXsVrGLPV4HwN6ybtoz+lWNAtLmbXhPNBCTGxIDdB9c0viq71W3uYJP+ExsHSQ4MUEYyMe45&#10;pNpOwa2MNtG1n/hMVRxZOjbcu064ArrptG8X22k2x0zV9AMRg3LF8pbPfnrXnUUd5eMXV9VQbgXf&#10;zG6V32ixqdW0RYpr1ykRC+ZOR83Y8n1pvQDCMOuy31zLe6fefaEfEh8s8emBV2x8TahY6nFaf2Re&#10;yRlwskbQHnNenWstppNrePqvxF0a61e8uA1tbbBiKNexrmNYl1DUPiXa3NtD4VsoWiUTMQmSR3FS&#10;pJ6AS3v9kppyXp8OW8jFVf7OW2jmubvdQutSu7eNfCWnWMcBHliNhk/jWX4nLCaG3/4Tz7UfMBYx&#10;jAH5Vn2qyHgXsu4IuDmmkFzr0gldIfP1kbFADeY/b8a2P7G8B3NhMLPxtO94lsWKgHAavOJo9alt&#10;tf8APs9deGCRN+EZQM9Oa6LSb5LLQ7y5GkgP5AUKe+enNOwNmZcxTrqlkJzK7GZlZenArQS++H9v&#10;cxQy/DOdpCuVkZ+G9cHPOKsxz6a1zp8mpX8cYmnJDgchT1ArqvE8fwvu/gtpMVpeWwnt13WL4Afd&#10;/EGPU5p3sK5wt1daH/a0ctuiIhxtjParL3jvZ2aRgqCh3e9VYNK0KXw3bzTeMJluFjOy0EZGCO+f&#10;espX1CC7m8zTCyiTC/SpbKNSKxs3vbcyMkcYcliR+dRatqFlFBDa2Xhu8lwwCyqpxmsy/wBRvvsd&#10;ow0pyo6gd6Wx1jUwES1sbWJ0uULeZEGyueefpQri6j7bSdZu5bi5efVriQxAJEIWCqew/Gsq6XxB&#10;Yav5d94US1nByYs8gH7pr3S98Z7fC+iRaV4G0PzTZxq9w6gbX7nHrmuJvvD17eapqmp6v8b9PE9z&#10;GrOpA4A6AUoz76CZzOmX2qyMUGP3sijeDjFbetNewabaLJrU85ltuE3E44rOXT7O1vrb7L4qW7SS&#10;UAbR901Z1lfs8WmTXOqIn7+Lcp5ITPP6VaQzko7Y291ps7NMEa+DyAPkDBz0ro9SkeXV9R1K28ba&#10;ekkkcCxIyAlSBjqelejxSfs9tppdPE15c77WELb45Vjjd+tcprmkfDGX4haXpej+Kpo5ruyLuJJM&#10;RxnHADE4z+NTq2LQsXN749i+HCpdePrbM9qFLQyfMQw46dK4w6FfW+kQTN4o1G4kYlmLzFuvPQmu&#10;60Hwvp1tHqMF/wDES0mndiUR7oFVA6YJNY91EIPiNsXxF5sQmwFRtwHPt1oQHBi1CatcGbTde8xu&#10;oQNtP1A4Ndbo19PE6pDpMcLnPMluCMD61sXfiO8s/EEUMNrpbJGqkiW3BLA9ea6keIPCl/4Tm2+E&#10;GhkFsRvS2/ixzyKasDZzOspcXHhvRJbrWbBck7EUgE49a5m1vdHtL+aS48KX96d6+XsumUJj2BqG&#10;dBLqpQ3tyY/tZ+bceOfTtTLnTPKuI/Lvg4n28E/dpSVwueiJeeHNT062U6i9kRGNqyHcD+OcVzuq&#10;Wtla3EElt4h0yXnGfLBqu+i3J0CyZL+NAI843YNUPssR0udX1m4UngkfNz/9ei3Z6Bdli21Jzqka&#10;BdOZd4+7EPxrU1JNYLRyWmlW8iNBkDys4PfNcckOpWd7LJ/ZpKbSQ3XdWzBrnxDfwxcjTvhhLFbg&#10;FZbraWYjvtWhjQumu893qEWpa1plg0bcKYwd/wCPau60TRtCuLmOGLxXbmWTPlTIB+7P0B5zXjTS&#10;SXWuTB9I1uF0uVWUvG26VmOOBXrOnXY8OWil/g/LcXH2JWimnmKhd4+9jvj2os5bBexz3ja01jT9&#10;f8O2MfjO7ubqe4HmQGMgRAHjnvurRm1jxHa+FrGKTTtOib7AAUTBK8dcisXXtS1S+ktdQbxVG80c&#10;hOPK+6D2z3xWVbNNcRlpb25kcEZyDzmqFzXLmmC+vtdLSM5/0vO8jGK6HxTb+BF8L6Qs+gSTXxuI&#10;lEqORtzwc0xvLtPCVvthjDv/AHTzWbqUto3hO3leMFkmU+pJp9dSW29iXU7CxtNJSOy8EvfrJpyF&#10;5nXAg3Dt614vf+CRqHiR45dX+zJJMxJSPlc9q9hn8SeIJdNtbdfBELw+QqkjA2jHX3q7ov2aRtXe&#10;e6iQxKDlvU9qd7LQXM0fLXiH4VeM7Sd207xtBcwiMll2lWUfyNefabe61pHiDXLW5sGnUBlncg7o&#10;WHTj3r7du7xxq2orL4ojNszABAvI/GvAvG2l6VJ8TLyW1tY/3sa+Y4Xh/wAKhxbWprCpfofP8975&#10;+u3ExfKm4YmNRg4+orTEGlT6MQtoTleA3XP1rum8D3rwi6t7uyTapdoZCFBHsTXC3FvqiateqtvM&#10;vlT7fLRc5/KkmmjVMw1TxDp+pSXFjqutRgNnagO0/lXsHg/4pSW9vY2us6DcOgIX7Sg/mK5GO58W&#10;nQ5YrbRnigjjxcTTW/HPbJFc9PZxYuXmsYeVJyF4PvUuKkO59l6drGh6jpEM9jrmnTQsmSEcbhn2&#10;FaauqPb7Y1ZeeCefevhCyuNa0/U4p9M8X6lbuJ8lQxKP7FelezaB48vsaYur6CI5OB9ojb5H9yO1&#10;ZSi0PRn0zHpF3exCWztHYxgnjqvqKggjS0v7w3Aukk3bcMhOT9KyPDPihovsc9jr9m0bsC6bshhX&#10;q0viPwddaWkl54DtRJ5QwygEM1RzCsYDPG+jRILMKy4IkHBOagjuJY7sBhuU9fWsya/ik1/Uylqy&#10;Rbx5Y9BTUkV9VmzLk4/CmmB07CwlbT3Scj5TlT2qRFMcq7WjAPU45rDQnyWCTAHNXEunFqqvCHYD&#10;BbNG4jW+VpSGmzjFXAbQQbQFJK8GudE0Xz8kZPPNXYniZ12se3U9KWwzTikAmbMecGtJWieFSsmO&#10;Olc5vlF5Khh+X+9V2N2jjhInD/0osC8zWY8KC55Hc1NGV2kBx165rHlldomwT2qWGT93FnI9qlAb&#10;YkzImFwMc81ehZfJch8c+tYaP12nvV1HADEqTleRmtBGupbBOB9c1MtwilsnjPBx1rJVz5SA3JAJ&#10;+7Vg48ggEfdpWuJ7GozRlI2SYHJ5FLvbcMhMgcViI8oD7ZM4PNOMknGXb3osBqvIWtyp2kA8+1U9&#10;oSXcCxyePmqiJgJFwW5PIqdCpuoy11gds9KLNBc0VddmWUYx0p6um6MgAVWURuH23IIB7VEzKsgG&#10;T17CgDZ3xmFcx845pNhYPhEA2daoCQGBuRxViOVRbDG4nHFIDD1FGF1E+3jkH3rCncrb3nzsMjqK&#10;6m+PmWPMQwG+UDvXJaiCiAmMlSnQd6TLiZsbwS22pW8kSBTAxDMeh7VxSoy3hR5nytw23ngitO+l&#10;k+zxOLZkIk5way7tmkSynSVgwADjHWq2sRdiyriQkkfdNZVwXEMm0fx/NWg2WiQ/aGzt7VVmC/Zm&#10;zKDzz70ru5UbHK6rFHPoF/DNawOrW5HK+tfJuvWj6f8AES5t/s0oje8cp6DNfYFypLXp3fLkYHrX&#10;kvxC0KW68KG6ghUyxQFsgc4A5remkDdzxSOQCHaVXGD82auKbf8AstMzN8zcVztnvMDbpwUWVlAJ&#10;5BHXNaFuLw3sSLall38nsKZJqFVVOFHI4qD/AJ6DuatTjbAd1whIXoKoo5aaVVVmPsKBkbYDKS4x&#10;9KvwgjR58KPmjJJqhOJ/3StBtw/QVJNLt06IcZKjNAyqt80a3ETWzFyxAYCsuaTUPNupDANu8dTj&#10;OfStItaq2944ycAiut8AeHrvxJ8bdGtVSVraGUMwC/LGueSfXPbNFxMPAvgjxH4i8VqYrKeCxjlQ&#10;3N0+cAdwPUmvtzwz4O0TTdA0y0stJjWJYl3Pj5nb1Y98muz0Pw/p2leDbPTbLREiVLZN8gX77e9d&#10;vYWDi2gbJ3ep70RvJkzlbY5IaGUeBikZbYMY7CuhsdLuQ9ufsu0BThu9djBpzAIzxHOM4LZrahgi&#10;xHlQPQVt8JxswrO0lEKH7K5C10EEUW2HdZj8avwRhfNBZVHGOOtXVijMp+Qfd4ocVcCvEqbj/o4H&#10;NTsCTGq2qDA4OamETBc5zz2ox8y8c5p8tmDeo6LiB8wHpUT+XuibBHJ6VOCACT604IrAZQdKd0hb&#10;jFkPkp+5HTrT45ZlmJDDn2qMhtpAI4PpQPvDk1NxWCe5zA+GYZHXFZJa5Lpm6ON351sFIDHIrlOS&#10;KrzQokasJAVpIZTEIZOZm6ce1QPBiRv3o/LrVtDydqHOOlPZZjkmM9abYGPJFIZVBQYx6VdtIoY4&#10;GKxE59e1aKIAFJgBULwDQqfO2IwBnpU3HYizM23cjcHjnpUirkHBFT4XDfMP8KYSoMgANADRkfw0&#10;1yWiAwR1qNpNrKCopgll84f6Nx65ougGsEDANNUBkj3OoYHHellTczneetVwm0H5Sead7jtYRw5A&#10;YA9apEyCRgQ2OxrRd2FqMBcgd6qnLAErz3qZAiI+ZhcAYxzVaVWKABsHNWjv24UjpVCRiGl453et&#10;S9ikrlclxJKCx6Yqi7OGOc4z61bd0JUFO1VZeTIQmOKzuW9zKuUkaYYc8Doe9ZrpshmxJyR3rWkD&#10;5Hz446VnzK5iPymqT0A5u8Ezw5UHoeMVkTRSNpcWG2srHPvXUbY/MclegNZksYIu/lcbm6CjluTI&#10;5NkQygnkj0qjcsyrKFgHyjOcVvz24XztrAgHkVjzI3nynH4VHLYqxhtM7IwKnHfisee2Ba5Jnkw3&#10;I46VvTbV+2k246/LUDTKbFAbYdPSmWjk3tl+0g+WxznODVCW3LXIVgygAnpxXW+UpmlAJXJBxQ9u&#10;GjnHy4AGeOtIZwDrG12gjjJ+YhmIx0pjBgjgwZDHoea7O5soxZAJZIcrnI4rGkSL7KymLBXgHHWh&#10;6hex5xq2haHd3c8pVbe4CfLNCvf3HeuCutP16ziuo3haeNiStwueAPavc3t3+zSqshBbuR0qhLau&#10;IlDXMUiqp3gr60SdioyseGWs+nXNo6vC8MqMVLMPvfWm2w1a11a7a31mVW8zK7G4I+lelXvh/Tri&#10;a9xItozc70UEE/hXnOr6V4x0zWbSfyzd2yzffjycr9KGk9zSM+x2Fl4nKmwi1DSY1JkGJtv6kV7f&#10;o2qWF54RuYItYt1kezAhnR8gfUV8wG40e9wC+1mQAqy4IP0p8C+JLC5abT9ZvMI4LRlsqfwrkq4Z&#10;S1R10sQ1ufR+mO1rrXj20udQAmNxGyOzfeHtXrnh+90y40d1fUYcpbMGGa+M/wDhJbm6ltmu0lgu&#10;FjA8wE/NivU/A108t/dsPEXmFkwQHrhqYZo7qdeL2Og+JL3o0nQBbQB/KvXLNj+HNcPcaLL/AGH8&#10;MdVWOW5s7mJmmCNgxsvrjnrXrQFnda7e293cKVFu+AV744/OsWxN/HDqenL4ZAgN4wUMcgAnqKcJ&#10;2Vgd76F/4e3ul3WtePN1uU8iOIRZ6NXpF40RnVtkeG6HFcP4a0SKz8Q+NGS9VNyo0KY4JP3smq2p&#10;66bXxRcW7wuQAcY5ya5q1m9DajKzO+ieNEKy26hXHBI4rz3xLpNtJ4wsb+HxIkQgkysCoP3mevNd&#10;VoF6mp+FdQM0RjMMhwO+KZfWkDlAszYGQCTjFKm3Fms3zoi0GBYtG1i4gtmD3O0M5GcAdawNe0a5&#10;bWLC7tbOQut2jMEHpyTXaaAskcN9bvNEU5KN6itS41fw/bQ2MM08EKNNseRlz8zcCtPaS6mEYcpk&#10;TX3/ABJNBlkS4OLdQGx3HWrUN49zZSL5iFFIwfSp7oQW+l3Qns7d4im6PC5yG6V5zHqtvb+NNVQK&#10;8UNxdoGB6Lj0rK/U11Z64DcR6HbgRxMphOQK89k+0QfE2xu0kZN5Kv8AT3rvdyDQ7aSO+3K8CbSa&#10;iNnYSMZHgTJTOPemncGYk2jeENQF/JqUcbj7GxDDgq3Y/hXHeBb/AE/TPi3460lvG1rMLi4/dBjg&#10;AKeB9cV6G1kU0/UpjNti+zOCmfavA9VsNLi8caHOkzMw8SKzusnLDdnrWqSasQ3Zn0zfmKXwvrgi&#10;vItxsZFX15FebeC9PuLDS/G7i3lmnk1ckRF8Agnk13sEVvJbieK4Xyxo8WADnPFZ1upGqXwGQJJu&#10;eelLbQe+pwXj20x4S1OeKGJJGuYlBx90sefyq3oWmNp3ha3VfEou5Z7NHd2HDEjOPwrY8YWd7L4e&#10;ijRZJAuGIA64rhxdaunh9wLO7HkquWP8OKUlfY0pvQ72K41RNJuT9jkXMgGzFa+mW8tzqFwzxkHy&#10;CVz3+tZnhiTU77TLaWSaPYUxtK43YrvbdIIrLVGW2VS0ZDAdeK4qicnudKqRtsO8OwW8V3dFrXcx&#10;lOBnr+NZ/j7TZb7wxokgsIBJBvYFeoFa2jspg1iWQrGoRmTJ5bHb8a5/R9R1K81D4zyXWnSQRRqy&#10;WsROcgDr+NbUbp26HPVtIx/BLQW+mXjtMjMzFXDN0xXXXqx3Gj3WJowvkvlQc5r50jfxk3jXXnsp&#10;5mCanKDbZwMZ617F4Ykvo/Cyy3Rk3OTvQnODXTONrWOaMr6Mr6fogu71Vmvtkf2hgue1dx9l0nT4&#10;dOtrZ4ppio3ynt7Cs92CWUreX5e98qAam2KNMguXWQhPmPrxUyqXGqVjI8R27XcMNrLcbBKoLDOA&#10;cVieFdBuLPx7rtwAoiWJdvq2K66RI9QFjcNbzRpHwF6E4qx5yQ2mwK3Ixms5y0NFC71GX1zefaIp&#10;zIqKHChQetRz29zd6XGZJD/qSVyOlULpmZ7YeYdvnA7TWjc30y2Gnolqd3kgcDpWcWbSWhm6VaXK&#10;X17E9rADkgP3Iq3PJNFaalbQWwEjqQznsKigN4b0v9pcewrSvIj/AMI47Iimd4Gyc0J3YNWRyenR&#10;FNWvFMSyYkJLA55rckfzFhjZ5VjaYDFYeljUIL7UA2lOA8pJJOa66yFlIl1LLNEqJ7dDTfchK50d&#10;rY6JaaRpsxisnURA/OgOT+NZ+saza3FokSTWuE6rGAAgH0rM1G9aTS2jDOUWErGw/hrhHmsrLS5Y&#10;1ffNIzF2znrVxxCStYHhurO0t57B4S48b7iDho+4rlvGfivTNK+H1+0njK0tLZLZvtFyzcpnoiL1&#10;Zm6cdK8A8Y/EXw5oUut28Gow3OrSRtuiiYMltn+8RxuPpXyN4p8TeLNe8RW8uoa9eNEkzGC2ViI4&#10;x647n3NdVHDSqO+yOGrWUD03xh8TL27bVLfQdEu7SNmkU3Up3SlT1bvgt+leJrG7zyPNJcO8kzO7&#10;u2WJPUkn1p0UcQCbVYZ61cVRvzt/WvXp0YwVkeZUrOYIqBmAjAG30qwFGzoKcoGH4FSj2rYyEhKi&#10;U5h/i/Ot1GP2cjeQCtYiD9+pJP3q1EaMhMytkD0pDRKuFkf5xkmp4zmUDNVCV3t97qOKsxffboOB&#10;QFhbgJ+6O3iqJcLMmSMVeuhttYTjqOlY0j/vowYiKLAWXkd55gQoGzg+lY08yiUx/MWyefSpZZeJ&#10;x3YcY7Vm9ZZCY3LcninYQnziYHII75p5c5OQoGKpq7eXcSOpVQ2AtPgiu7vVrOG2tLyWR3HAXgfX&#10;0oFceWzIV8hWBQ/xY6V23g7wb4k1uy8Qz2k22OCIt5TL80gHX6D0z1rsvCngpY7vQrnXPAt/9jeZ&#10;XBaTaZiPxHH86+htP064sNc1PW/D728tnLFAl9YRDIkRfYfd2jrxSbsTOXLqebeC/DPgy48J+INN&#10;m0GWO+eU7bmQ7H3pnpkjofzr1jQ4Z47WLQ9a1qKNJVePT9Rlh+W4A4A54BX9a6O70fwveeIdK8Qf&#10;8JXCpisPMbTrfALyKM4JHfPWsK51PT/E+h3NjPOmnXltOwsQE2lWX7vvzWc9bGcbt6k8N1F4W8QX&#10;1hbtNPLeH/SdQZCIyjfwqOg49KztTgOnGPW9EgnNo12H1K1U7iCx5cDvzUGkX1/cahfeGvE2lQx3&#10;cELolxLgLOnRGVz/AI1zU2vahoV7qmkRPa6hOiyrJMTujjRugPZjiqcdU0U1Zmj4ovNDudO0vVLX&#10;XUgvFgXzQhwW46EetcLe3Goapd+HpLyc+TaxYgXGGz3JbqaoxIZtQuJZIZAGuWbywcAkmtoQSCCI&#10;iJQNo4HpT5Ve5o5XJ7VI1kwqAnABOea1Aq+Yf3Y6DmqkUUaxW7LNnON2TVxPMN/GoiyGwM+lUZss&#10;LCAGKrk45963dOgQwBpIyOO9QJEyQR5K59auK1zuX91lQaNxXND90CSEUfhViDDJIAF5qrGpIBKY&#10;HfNaUMSgnDGiwXJYlj2AkAc81YL5cLuGCf8APFVSHMoGQMGtOCPTwfMeUZC9uab0I3JmiQ6dEwud&#10;rBelRRxyqGO4sc8VLlXdNiHaZBxWuIgER2PAA+WncRVtlmabIgk57GtdVl8sAZB45qWNoRDEFgjJ&#10;I6+lTLGfMUfMeeeaTAQQRG2fdISxHJNBgRdOYKp5k5Jq+kXyNmUAYqXEO0gsCPSgCKW0sX0K3BXd&#10;+75zWZHZWql8K55GOeldCTF9lXGOnSq2CbtcBR60WFcqpCvA8lcY4qUKFkACAc1YKus0oEikDFN2&#10;gv360Bcp3USGSFhGwA5yO9KJpjZwbURdowOK1EVGO0uqrs/Oqf2acahOf4FPAHekMg2jYpbcTnJp&#10;xKEnbCuPer6QExyHJFR+Qu1huTO4UmNFdioC5UYK9QakjeAsg8hTk81c+yw+T80i8DgZ600QoJDt&#10;wTigBmE82TbAAPSp0SYgMsY696r7L0tOEsj8rd/Sr0DS4UNFggcimJE8cfz8heRzTwAyyjHQ1KhX&#10;5jkfdpuVAdljI55HrUjBubdRsB5q1EF8iTIX7vFRAp5SnBI7ikO85KD8KAIZNwkJCfrTI8lmBjwa&#10;mI/d4LDgetIAfJc8UgHqdpfKk59TSF085c469KgPnYJL59qYdu6P5+d1FwJrh18tj5K4xzVPINmT&#10;jv1q7IqGAfMOgqkyBT97t0qSkUZt/l5EeeaqH7R8g4YEcYrTCSPcBEgdmzyAKtCG3t/tMk52BFGQ&#10;1SzRIr2NpF5TSyRNtBzyK66yvNN+yqkTQGRVIBA6VyU+oSXGnww2mnyEE4L7cYFOtI7Ww0ye5kvn&#10;LCVd+R1JqOa5o4WOp1MX48J3V1LekKj/AC84zntXCQ2sl7r6SsJFjH3Qe59a6vVLqe503wpH5Mhh&#10;ZQUUDpn1q3bxW8UCgRoTsGQKqKIctCTSrQRLEq7iyyA465rqpZUAu2+wAEQDn6Vi6Y7L4ofFqQCn&#10;Nasu43E4LIfn5rRGEtzIM6swJaTlz8tZksxTxHGVtQoyCBjrXTSxaYts0kiKgWInjue1czpUN9ff&#10;EyBJLBo48uVHsOmaTHEm1qaS68Jxp/ZbDcV6j0rT0dP+KPhi+xR/cAwOMVzviG7v7fWtJs40hIa6&#10;KhgOgBxW1pjXBlto/OcBYwcjuTT2Vws2aVwltG0cXnMXZeQO1Ns5Io0mURZZn+UntVHxJqfhrSPB&#10;OtajqXibTLaGK2JklmYA57KoPUn0FfEXxC+N2pXFnrNh4X0u4gkkR42vnHMaHqVHYmocr6FxhfU9&#10;7+Kvxe8H+GtSm02zFrf6r9lIn8lwUtSegJHVj6dq/P8A8Z+J/HPinxt9p1TWL6O1iuWa0tFY+Wue&#10;5XoSfeufSO6n1O9uLnUbuaZrlnaWZtzFyeSc8nmtm1jXL7kBI74qo0trml1HYy7OztkuYzJO7HI4&#10;HAro43uEtrsw2sYxgBs9KY8cf2SUiJd2etWLVUOj6gQZNzR960IbuNkvvslhBcTI8/QkdqybrXdS&#10;unjmih8qNeAmOa2LdLefQ76G40vcomGM9c1O1ppYH/IvIuAO+B+VBKMWy1a/fU7OKeznYM3y4Xiu&#10;k/dG7mAjTlAQetNd9Lh0SYRpbZeLk7RkYrPsZE/fsfMJ3nBNCQF8xE/NtQDkHNOgd4tUttztsL8H&#10;0pju0iMPLIXPGDip08r+yZV3Rtjp6imI2Lm8uPI2uAUEY2uKqqbZ7CJhHklvTmspvNFnGN7Fc9DU&#10;kcrrJABIPpigCdxc3GpCCMhEA55+9VFbaSDxHMxt3Zo+iFuDWuuxYFkVWLZzgetRsbmafcbdo2Ck&#10;A+tILhcSSz6TaIUjzzvT0rOtpDD4lsVMcxTeDgdOK1IlRowo3bxnd71LZQ41id2tItoOPmoA6WS5&#10;sW022eO7t48xgFW61jXS28kMZjNuzZG/94M/lVW+sllkvWiMgTbxhulctbWM/wDwlZH9q3YZW+U7&#10;jg027gdFJPaQz28cunj5mGCDWipt3SXEQA2AjNZE1ne4gWSPJRshietJG1yuoRYWRguNwUUARzST&#10;J4styk7LlSCO1bekLNLc607XCBQnJziqFzDBNqNrtlZGxyDxVO4mvbNYVXS7l1dwGZPSkwNGeGOO&#10;8uHWZWzIcmlSdFI/0ePBHJAp72tw3hqK4M06QmIHLDnJqha7TFcAoxHZiKSGySC+sx4kv0e2kwy8&#10;GrBKZfDsBvyOaxpAw1hyoiyvbFWoppWF2DCowKdwRqzMTp1ofPz7ZqhPF5lky7c5Ixg1AkuXAJk+&#10;90NaMSxlFYXB3L/D60gLGkwxW0GoSEuN0XC9c1ZjiupkvX2ARjJAx1plt9oLXrS6e6qRhPekF1cQ&#10;zT4JYLG3yjuDQAyGWxZpGMih1fBBHSpTArxMwuI2XrgGseGOeZ72VNMdQ0xOP51dhhnjmdjdSj5f&#10;u5NIZo2zRQysyQMBn5gTTnazbVWl27MryPesl5JnjvRkBgODUIN39kg+bedxz70AbFzOy6JOIrYt&#10;Ie+OlJaXFwNJtx5y7wpzUENyv2GUGxAynJNWbKG1dL6Q3KKFQkjPWgRUa5uvtny2O/LcnNaZvIjo&#10;6Y09N+0g5HSs0yWw87YV/wBaRzTisrQEpAT8menWgAj85iv+jycuTwKW/u5xpkSPKwGQKksJ7jy7&#10;pGEfGcEjkVXuTA+9XjRhv70DGWtwv7klGK7PmxV+MQyLeSIzgKfu7qy41hW7kZVCgxY21ZsCVvrn&#10;dMoXJyB3/CgBzwq/n5gBJPXNVfscqRykXIxnoDWxNAX06d4dUQbf4c1njMa2yvO5JPegQ+AKIlHl&#10;5J7mq8zouoMqxpuPUgcCrEpi32bJMOhyKhEStLO2RnHNAypLLeC3JFx0YcVaieSWO0kYr8hHBqvL&#10;Gri4QTgMB61ctkt49LmV23H1z0oGWZr6U+Wi2SqEUZKiqkkcM0kbpcsG/iXNTSC0FpCyRN8x5Bqm&#10;Ay3hO4jOOlIRZj+yQzthACR83PSnPNaPkC4UEdBWfdqDOh8wjOO9BgYW4O0cYOaaAdtA1GXgDOKl&#10;uorRdMUvcKABktVeeWNbfezAYXpWU8zSqd8bCMHjnrTAV5meQlI224wCTUtqzBmVkRgW4buKaPs/&#10;2FysgGF6UtuGYg4Y4pDOgRW/s24ICZMWN1Nso7KGJi8ZLO5zk1m+fJkp9qAx2qXbdNbLkMSDQJE0&#10;8No2vwlkDImSMH1qaJF829kitI0VV5YHn8qpGK8Ct+6ckr931qbTxtuNVMlxIiDBZT3pgJFcRm/l&#10;eS3lAAYDI60zy7CRt7W2cscE1qvHBchWiEKKCflx1xWfKEQFPkyrYOKQxgEGyUC3TIHGO1CWskiS&#10;lXI9ecUxfKN+v77AAyahu7xkCqCQGfHymgCcxBXhBlQYPODSSxR+VEY7nLE8+1ZgaQ6sFF1JgxZ6&#10;5q3bpcGQoZ8HzeCe9MCMtqMd5H8qnPSteZrSTw7AZCzOF545FU7lJvMUZ3bGGauPEEtbWRmUKYsn&#10;igCjaIwu3b7LL5fYGpLj7Q9yAtuNgbhaJNRtks4UMcQBfGQKme6sY9NZ/tMTkqOR7+1IDQRpD4ft&#10;0SBdyjG3PrWZJHDFqMgmSRdwH0Oabbz3RMshhdcN8oPfNOvLh5dNIFqruCMH0phYdBFBDcXkkVuu&#10;ZBwfaqWo+Y9tbALLjeS1W7cyC3tjJvBA4yKmj2SajMzmLZvHFIZLplhs8Iajdf2eSpT5eeuKoYkm&#10;RWSzdSZ8FielaeqXV9HZ6bbQOBGV59MVjtPM0UUKfJiM8gdSaAOyS0sx4dieRopNkQLndmuX2TX3&#10;icII0jg83bEo9RRC17D4Nv4/tDnzJSAWb1rUtLRYfD9rP/a0JaP52+bGKALk0eu2lhbwm8LKkR2F&#10;f4Qa5q685LOWbYHJfn610Sapb3RvUjut21ArEj7tY8kMi3n396CTO3tQApGtSeD7C5NmywhD14/S&#10;p7G4jm8NyI8YBDYBPar93f2r+GNIgeI+SqEMF4qq02irokIh0YDPVgaALCJYJptxG9yPMdcA56Vi&#10;PbT/ANt2UKzBmUlhg1YEZljvmVpCVTOAaq2syf2vbgX+2UOVIY80AOW51BNTuYxOhcjHJ6AVEYo2&#10;1aFvMkJMnzYPert/YRRyRXC+IFZ2GWA7ZpluoSzkY3MbN1yaYEsi3y6tZ5BZAoCjPaq+oO8V3GPs&#10;jlWTPHNWVNzNd24W74DgEU/UUnhuIFCxyFEBcH0NILmTaWWqXN/ZTQ2WY/N5U8DFarafNdeKZbZJ&#10;gDAVLIG4zVY6lejTXhtIIodwxkHketXtKDwWd/Iurt572j73J5LEcU2CIdVENvqCwqIlnSIbwpzV&#10;Nrkf2IriNCwPI9arW9vcf2ddTT3Ukly93IZGJzkdqjMYbTZGikU7X5GaANaW4a48NQqkJjdQMnHS&#10;pLCC4MZ3yTOwGdzGtXQbOK48LXzsAH/jx2xVm9m06HRBDFcp5uwhu1K4GXf3mmLZWEfkKZBnp2rO&#10;inm8xWa0Yp5y7eagktlOlpOUkYmQ5z2rQsLV5dKuWa7iwg4XPNCHY1bi6+WBo441/wBHAYenFYmQ&#10;00jfaMEk5zSSnbcbNx785qgEvn1JAIT5Zk65pXSVxxg27LqWILXxHqfiu107TtGeeYSD5Qeg7kn2&#10;rqv7Pk0jx/4d0+9vDK7x5Emz7rdx+Bq78NLmCw/am0MzyhIry8ii3EdDnjn3rtfjZAIP2ifhtOI1&#10;UTRZBA6jNcFXEXaS2PWpYG0HJrVFNnw6/ui6+X8p9KpPnc5x1apSxNvZcjmBcVG2M8uTQeZJWbIS&#10;OV+UdaSTZ8uFwMUM2WYAmoiMt9/9KCSB87ZcDHFavgtQ3x48FbvujVV7eprOIUlvnAG3muk+HMCy&#10;/tAaOGf5I9RQj3wauO4I+4LmOP8AsXRYyyBksV6/SsK4LBGBxjoK2b7L3sUiswH2VABj0rGuR+8U&#10;hc4I4Jqy0rIoKu0khevXNOA4Xj1p77tzDymHAqLIO/APHWqGOKj057VlXwk8lmLgZ+7itTK7E+b1&#10;qpcbXmUHGPSgaK9m+LGQNESf71SuudnTFWUS3WxQfZxnHWq7Z3N8xxmiwXGlcNjPakYkIMsaePuH&#10;gmo3B5+XPNKwythvty9cGq8zf6eo6YPOKtKSZxmNevaqk6E6iQAOvOKBEwJOxS3bg1Ru1Uxzcjhh&#10;gVKiXA1u2Uq+O1Q3mf7UYBj9KBktshMMQLADNahtIjEhE5Py5+lZ8DKqRD5uGFXpZ3+UBMDb2oAR&#10;AFjnBYH5ePasdULazMc4+fitdcGxuSOuORXPXExW9iCh+ZKAOiTIRSNpG35uao3Ull9otjkqfMx1&#10;70yJpyUO1+VGaqzxZ1aTEX3h+VGwI2QiCJCLhSSgqMr94bM81RgF0qKrTs2Ohq7uAhUl2JFAEIG2&#10;6Y7hkj1pfm8yPB/ipjGI87j1pRncnzDjtTAtbF8tT3xVVs+aw5+9U+5sEbj0quCPtkYB/i5pAWFz&#10;tX5e1TfwHimYHBDHFTADyyc9qYEDYHeowVEhwwyTU0gXYflJqJVBdfl6UCHb38wc9TUM3Etv8p+9&#10;U4U+c3HQcVE4JlXvhhmgCyPujIHQc0paH5/kzx1ppUYQCQ8KOaXaBEOM460wKrBSoI3fePFZkoY6&#10;ouVIHmCtkAZYhsA1VkRTq9scdOtAy4uBbx/L/AKgkxhvqKnYqOCecVA5yzUCHRb90pGAFI5rVhaI&#10;Ih3NnHBHY1nx4EQG4YzyPWrqqBEmMckcU7DTNiK5doUjaaZvkPUmq+j6Lc33xTknmnvFtYCW8sMd&#10;rketPso0bVSmBy6817Ho9vaQeHhiIZMYycda5JwuzaFXlW5jrcc+ULCQ/wAKcdMVsQQ/8S6LOR+8&#10;BqZo4PtMzC1jHPAxUjM2y3XySAG7CrhTsYynctSbcW/I/wBXVVx8h57VabACHHGzpVU8ux9+lb9D&#10;MWEnaRu9aRuZUG0/fqRAdrHbjB9aCD5iEYoESMF8pRwaiYfKAEGKU9CKQj5m5NMEV5M5zz93pTI+&#10;ZrbHTfU0yf6Pu3DpwKjtATKxK54NCRR5h8d5zF+xH8TyJAC8cKDn1IFfkjqWmeI7fxRqEsWlxyRF&#10;1eN1wd+QCcjtiv08/aTu5Y/2XPDlqJHzdeIVG1epI/wr4FntPEMYt99gxQgGPLdfwrdK8S5NKJga&#10;FqUz3tkl54fuoY94Bf0I6cV7XdaZp+qfAzV4F+Iklpusi7YXJbYMj864rQrSwudW8RRyiISRwqWA&#10;Uda0NJl1qy8S+P1m0l7q3+UWxztAHfNOOhhdM5vTF159O8JNNqN5cW9pqmFZk2nCH+teja3c3+oa&#10;lpFyts0FolmihRJ98qO4rKe5SXTZxHDb4JP7tRjFZ0R1b7Mn7qbYHO0E8CqTCxdVUFzOduAU+8fa&#10;su9j1F/skiTAos3IB6ir9z5h0KZG1GFWK8gEcVj6fJImsNCdQimTPIV81IXOqs7ezbT0YXEYk8sf&#10;LmqCXeoz+MtUs7e9tjHboBIw7ZpP7P1Wae7ktrqWAGFgBn171zmi6fquneIfF4uNQlZp7ncJcnL0&#10;wOunEtpbwMsTSAy/MB0OetOa2sZIBdLpYwsOWjHGTT4biNreBGiDqHHB603UXuEKC3uowrBQyY7U&#10;B0HeGL7SbnRfjrHN4OMDabe24gbfnO6tBP7LfTPHa/boFub20QLKgAKBRxzUFrbaFF4b177OA098&#10;IzdHPdarWkVquqXCNbMDkfMT0oBbamT/AGWYbaCQ3jPIJiwbPcVrNfXc2kwySiQlAFx0zirOoNZw&#10;vEyairgpytUIYdTmsLmc6KwgUEg9M0guOjneZbhDaFcABWPOM1Ze3mh0eYJMHlKkghulUfNC6Jde&#10;XZZct09KoWKa8fFdvNLekQEkFS3X0pgV2tL+4vozdTTt/pQ27n6Vv31hPCtk8skSRJajIL5yMVoX&#10;NpY+TaySa2qYcMyA81matLaXenWyRTTPsdQcvikBy8rIr3MlvbBcseamtxqktrbRtqTL+84INa9x&#10;YsuixhYV5jBKiqkaon2YmYqR0FJIo0ksmji3yatIwCdN3WqdxJC0cKpoUnJPzk9BUwuoF1DSlmuH&#10;2SNgUzVrvSrfUdIjOqqqyDlgtMWxHawWpk6RhQfmyMYp12LSOSURQxgbRnBzmiOewuLhbeG5iAYj&#10;c2cU+5sp7e7jbyhIhUEHdmgCCGOOfTrgDIIiJwR1xXsPwtuWbwt41tmnVik6YBP3cV5TbyK06OI0&#10;RdmCMV2vw3ntF+Lni62jvmPn2eSp9RXPWV0XHSx9KaO0R1S3ACjLc816RAGSS2YSHHGcda8h0uUJ&#10;4jhG/B+0dM+9ev2z77OyYIDiMVzQ0HKV2dxplyd9uxfngHPeu8gaGe1voyciXSJY/wDvoYryy0YF&#10;hmFxgjjNdto8wTWdNLyHHmAH8aqUioo/NHxLp50X9p74vWMp2GDxrdP9VZsj+deg6H4h8ByaNp9v&#10;/wAJlFFckbfKZMFj9at/tO6SbH9rPRtTJPkaroCN0/jQ4NeN+DtMFz8Ro5haZRMc47npXeql0rCn&#10;Gx9EHydkW2TOU6+oqs+OAVPWpjAYbezQ3KnbFwfWqe6UyzAx9Oh9axYMm5xwRwPypigFVJJ+9TRu&#10;8s8nOelT/KIhwM4oEOcofKPlqPl5phKhx1GTSfLtA4pjff56UATEscfNmkAODUan748vIp6k72/d&#10;0gJfl8kY/GowFyP3lKSdyjaaaeGY4NMZIAODkmlXdhvkWokKszCp8KFH7zJx09KBDN4ORs/CkZUJ&#10;U+X2oxFucjPWl4/vHinYDAbT/EHn3NzJ4j1OS3jYMyZK7sc1nfafEGp/EGyjtPDBigjmTfPj+771&#10;1viDWVttJa1uNJnxcW7CPanHT1rmNGvNbTTLO3tJo0tzO7yOV+Y5966qSdjknY6LV4dan1rTIf8A&#10;hJJYplhUOxTIAHoaSOy1Oznspn+Kq3W+PDQ4+7W1pt/a3BmgmhsmZVwZWYKePrWJq/hnVG8QC8s/&#10;idcrBO4JjA3quOuD71V7bisTp/ZyXVzczPZmTYW2YB3Y7YrU0zVJbyxvnk+Fml20MDN5crMqs2O4&#10;HWuFkglt/HekRPqJkzKoLMeM/wD169Rv7Lw8/gfS5bgKri1yiRy7eQO4FMRhC9s5NVDNe24bzMBC&#10;wyKy9disWjUyStteIk1l21ppL+KftC2l67LPhAGOF/CumuobW6C273dtExt8BQ2Tg/40txo5PQI7&#10;a0v5b2G3uLm3JYPhtxHrx7VryeMrW31C4+yfA++ulEuC0tuRk+2a0raS10LQIFj+H8VypuxvEknA&#10;B6nmugGt6FfadLHF4d8P2BWAFJMIS5I5BFS30sNI4l/Hc86SI3wctLF9h2ubcVz1zqOs315GI9Zj&#10;jQzAMsYAY1u+Iru3j0y187SLOZknwjJEBuz9KvaH/wAIgscMq/De2W8ltSI91zwxI67e1VflV7C5&#10;fM5HS9Ntp/j3oen3N1nzI8l5ZsD6AnvXpz3/AIa0XWxaR+E9Qll+0KqwBSd4Y4J3V4v4ma0i8Z36&#10;vrGswXsV0rxpHE3c8YYdfzrpNN8QeJriysFn0e2uZ0s8LNLHtdgOnJp83MriaseqXA8LHxLK6G3g&#10;eS3DkyOPlz259KrSWHgS8ihSe8hnKykK0TYYevQ15M7382pXb31zNbxtcZcq2T+legaBDoUek3k9&#10;rfX9wfs3+tZD6elEUt7g1Y6Se68DWPgvUtP+3zQQQ22YgQTuPevHxqumT+MXRdZuIYFmOPkI3YrT&#10;vZZ7vXtQiOmuzCRsvjgV02jeD7q+8FWkrJpcS5cRfMoI9z9anoLlubfhafwvPfxpK1pJIUxC0mAv&#10;5GtbxFdrFaparLa4W4Hyx4AAJ6kj0ril8H+KLTUZ5G1uGaMSZSOJhnI6crVTxI1xa+G9DinFv9sv&#10;IWBg84FlA6ZPakNQPVbd/Bw8PWazfErQ5Fa1AK4GeRyK8s8RXHhix8T6za6XpUVsGw1lOX3GRjyx&#10;z25rzvT7PUX8UWEK6df+bJdDCpIWHJ46V3uoeEbz/hKfB63ni6DbJYO85mfabYAcYJ65okrOzLUb&#10;M4e8S7ks3uNQv768n80erA+mBWvpK6hdPCRoq26xJhQ3y/SurtJfAFhZbf8AhZMdxNvZET7OWHHH&#10;J6VjatJavDZPH4nhUvMTtjOM5+lCfQq5btIZbTx3pl1ealYIo3eapkHzjtzWpqPiS2ns9RtrbVlw&#10;o4LNnPsK891PT725t9Lhd76VQwK7ZDyai/si/tBp/n6HfQl0zEWzhh9aHELK4t19uu9SIFvkCcF3&#10;I4AHWvSvDtt8PI9E1vZ4s1JrqZYwsqxFliZeo/GuPs7vTILa+WeGHBgIUd2zXZ+GW1LTvAWt6nZe&#10;EobyDzmC2ezcdzdDnrxRJW2EZGuPdnxjMp8RRXEa2wCb4Nh6ehrDstOvZppHYeSgdsbuhr1XRNM1&#10;XULjxzqHiPwgVkigDxIoMaxgjKjjrXmniDU3TVpLf+yLmFY52EbIDtI7HNG25KNSDQ9Ums7ZItOa&#10;dnlwNk+MfUZrSv8Aw/baP4HjvNR8GTzMwxN5bbvIB6ZAPNcN4Un1k/FW3b/hYd7bRvcA3F0xO1VH&#10;TAzjivWtZ8Qae/iG1hHi6Oa3gRVuLt48i59fl9qTTuO+uqPP7HTtJfVDdQyPAgIdc8ZHXms7WZ7y&#10;TUrvy7lnh4AA7461u+KNT8JyfYYdO1OKOHyRll43t9O1cSJriOW2bzhIme3cU07glZjo4LQ2kp+z&#10;OHJ43dM10Ph+2httQe4bxDZpKPmjRgOtYVzeKZ9MVdNTk5Ixgmr4Gl3Edo9z4Ouljj5cLMRuA+lO&#10;9h2Oy8SeLZbn4YXWmy6lB5rnDSQLln2/dyB1xXn8WneLbzQtL87Vbt7cvtVzD5ZI9Md69Q8K3/wW&#10;j1Czls/AZN9CCFWdPMAPfOf611HiHUdLvY9AkF3pcaWytthhAUAnrkCo5kmJ6dTwmXTmtpIrZl2q&#10;CNx3ctmuk0vwp4vuNc8PhPFvh22sWnVpQZVLIvpj1Iqj4kksZGnEOpzfaHP7pEUk5qtp/h74oto9&#10;tcDSNfiR48+c10y5H0zVN6aDR7Xr1n4Rh8FW0c9xpLxwWQCqhGVPcnHXNeNtq3h3TvFelXFt8K7a&#10;6aQsttEJOSfUrXMagfE8F7ewXGoXMp3nexkJAx0612fhrQ7AeCF1+5itobtUeOMyzZBB4+6TgZ+l&#10;TFPqwsef+KNZ8Y6nq9tDcTXVvbtc5W3twVGOwJHXFRfY7UaeIpElLNEMq3aug1KFx4jjRPENhbTN&#10;IzRkAPgnmulXT9Zg8FeBry6+F0OrxGRhfXUc2wxx887R7VVwt0E8NaNrdncfD29Hjfw8mmXCSm6t&#10;iqkxAdPqTVm41PQJPjU0i+BLCNLaCRbedsDzCepxXXWWn/DTU9FsRpPjjxNbQWRUzRvExVCeWHPW&#10;uN8Rav8AC6D4gT2bfDS9njskVUvt2wvn73y55qeZXsGiM+4urSJbq7njtpYEuG/dpglgT0xWhZ6n&#10;4Mk0S9ez+F0MMy25xK/OM9Tg1zUesfDs+PNMjt/DmoSwM52hznJ6t8p9K9On0HSL3wJY3Wj+JtIi&#10;eW0O2IFckjqCOxp86W4jl/B9rZy/ELULpvFuiuYbebEE4VQWPT73FcN4nl1W28ZTrPZaUWn1CTbF&#10;byqwUZ46Vh6zY61B4j1u3u08SRulwdzwxsF49CODTvDumXE/iCSS20bWrlhKA7zsx57csabXW+g0&#10;l1NV59ci8O26HURDFOw3qrfMwrqovDmm3Xw3me18dWyXD2wZBJIG2kDkEe9UtS8P6nFfadJePFFu&#10;wBH5uQmf05pJ9Pjs4o2guLvzNiltsx20MCqkV/beGrS3a2tUkV2EmDncR3/Guk8JaVdalrerubi5&#10;P2ONXdVUjb6dK5+Ky1m71IGOViSw3OzfKPxrrjpXxc0rwlqt1pPxL0GUzIv2m2RQTgdORUt6COK1&#10;yxh/4XB8Q7i+1HUXB8tYgSdyhew7iqUWieJLu4sPsXgzWPIZuZHnKjHvk1PPq3jI397Nc/Biymvi&#10;3zTsx259dpA6VXTX/G32TU4bu7dRKhCrEhTZnsCKa2EdQfBPiMaZazebp2VTMiLOG2gf7Vcjci6t&#10;/GcCR28hHnrtYdMjrmnWWoeMUkfT49e1kQzTjzHaRjwewrcvrPU7WznMuqRS74cwgJyD3o1G2bN3&#10;4y1q10O2gk+EtlfpJY+WzQx8kkYGQPSuVuLTxre+FNNVfh9qVrAboySyFDkAngY61l6TrWt6f4uj&#10;lXRLNwJTuiuFyD+dey6R49sLm1mtrnR4tPmMB2TrGGQHtxSfuiseZ3tvpI0zQftGvXclxaoFMDoV&#10;znvzTZJtHa20hH0VxJGciZW7emKn17Tr+58RapqLfGe0u5JrjLRpbBAAOmAKhhjsoNMjedkkkaPA&#10;T0piepnXGsSPrwgttOjRUGFlbua6OyRJNKR77U41IgJbC/lVay07w5cXdrI8hiO7eAD6c4pZZYZt&#10;W1pILA84QknsOOlK42zKilsjrt7C0KPHvYRt6ZpYrS/i1C9MWjsyDJVwM8Guj03RUlleKYW1si/O&#10;87v90CtIXmhW+r2drbeN4biKQsjSGP7mO9F7AcB58QmjRoNpafj5sc/SrF7PF5dqZLm/m/ddN5wB&#10;Xc6n4Q0VtDg1JfH9rOPLZwkZAOevTP8ASuRsv7MaZ45fs2wbl3bgaakmOw7RLnQUumkEka4QnbI3&#10;Q1MqWWq+M8rqCzqlwA4bhYxmsnU7DShYu0CEvklQpxXPRNrkGm3fk65c20Usy+ciJlnx0x3p300B&#10;I9ymj+C2l+GJ5k8CTXup7VSGADiR24z+FcBqkOk/2rCJfCXlTcSeVHL88e7kfMOeK1/DMl9fWWtn&#10;/hWuqvNZ2Sst7LCQCMdgeprCuLeZfGuoX3264mkmucPE/bb2ANCfQnZmBdWQk1NVX+2GORx5zZ59&#10;66HQbm7sPEbRyfBqWbyNu2aWf+99epq0uoWcesSM3hIrJsG1T3NMuru6lvQ1xA0KNMrAAEZA96Eg&#10;O0msPA2o6vbSz+IbmwnllQCNId4yexx0rrHtdB0TT9Zt5db0JI20o+S8iruAYfeINeOXWqi31u7u&#10;LDx8ttI0EeYmtw4yvTGQcVm/bp9U/wCEiutV0zUL+4fA8wylBgdML0FJxAtxQ2AudWFt4xjvg1+5&#10;aULgcnoPpVa+t9fiexZYN6dc7ulaHh+xnng8XPZeFZFgtY1Mnz/cJ6fWqM48XS6vNa/2MOZgFl38&#10;e1UAW8+qyNbRSX1yoaQAqGr1Xw/pWjpa3Vxc3FoClsCqMQfrXF6LpWsw+NrZLzw5clltmYuBlF9O&#10;aj1Ual9s1IweKbyLMp3p2GDxSeuw+a3mbHiLVPCIttTh+wiLy2+QgZJNUPD+vm0tC6WdpMjggwuA&#10;PpXIGK9lM0kvll+m4iqFxazi0Z1upRIrAgL3xSsFz05ddaf4i+F7n/hXekpJaTO0fyDDZ9R3/GpP&#10;E2pz63apDceBp7d4FzBKmQBjrk9wa5DwVcWf/C0LX+19WtkR7Y7VYgDavWvQvFHjD4bSeC7rTtHu&#10;bSafynSOVYgAh6HLd6LJA2eb21jfyqkA8tI/M2nH8R+tddD4V8WLY20sD6aQICxVXBJH4V59pWo6&#10;nHHcRtLE8YmOfm5b1/Kt+08TXsHiGNLeHUAocCQvIdvPaqdxEGoXnluLebSZBKspViW71n2UGo3n&#10;iG1toJImLsdoZhtFe2p4El8QeF9I1WLVI7RHs3eYkZwF65+tZ954Y8FWPwz0+SH4uWkF1LO/2aZp&#10;AGBX7wK5zg0C2MS3t9EsNMnjutFsp7gWpDDzOFOPb0rzvV7uKXRtZtrOwuNzXBJZAcDB9anMN5ef&#10;EbyE1+URiTE0+4kE9sf7xrrZ9A8c2WlTE+EbQWxgy6Agsy+vryOaEKxw3h7SdZvysRuySFYu7fwg&#10;U+fR9PXxYVfTuI5cF274rrdFkvbbxBamLTwodHUgnoT3P0rsbXwrBcRrcah8a9PKySl2SMKpwT93&#10;8OlFhI4C40fwlN8PvEouLefizIj8pyOceor5i1W0vrHxjbvbQyMFvWwvl7yRnjjnNfXHxDg0az8L&#10;6ENG8XW+BNHHNaDDls8bt3b1rhItL8SR6pDcweB45nijRlm2hh8wzjFPlsVGWp8t+K9S8bT6S9sL&#10;fVLW2dVMyRWLZlI6ZIHFcZZTGW90qzmv9SiBlCszwN17Dmvvq9mRvDSQ3Xw50+O8a0O3zLUAE+uT&#10;XiusaB4tmTU5G8D6GYMMRPGFUx+nGc1FrI1Urnk114M1UaHcyJPpan7MJFJmGCOoz6Zrjm0vXrnS&#10;7tIb+2kmVyr2vYbfRulaOp2vjRL7xJE3iXXJIBcESIJW5A7D2qHTLtorC6jSSSFo4zksfmb8aLaF&#10;3MCzu/Gej6kWh1G5TEv721d96j6V7R4U+I+kSJa2+p2htnIADtyhP17V5SZdNlvp987lmc7y2TWH&#10;PZQS6pdQ2ziTeTtwvQ/Ws5QTDmPuSwv9In0mKWK7s5FdRgowOQfpWsqMuZEuY2DJlR0K18Q6Mfi5&#10;pMW+20zWmtw+WTcWUj6c4r1zw58RLBr2C11m0uLKfcoBkBCN+J6Vk4tFJ3PoO3uH+1Opiwc8HPBq&#10;95gMrfu8DHFc5Z3mlzaZayxXdnLHJECjRSA/yq8GkEYbzuN1CHY1Rt+fLNgnk1oWzxMyKrYJPXNY&#10;vmbk4wxC89s0+GbZJ/qup7HpQI6mZlEMA5PIyfSlU5Vvnx8orGNwxgUkBjnp6VMkmRCCdo69aVhG&#10;umTIqlyMHk5q2CuVAkBArJRwQh39Bj61d3wiyjG5dxPrSA1EYYt/mHIrSie3+zNvYA44HrXMrLtl&#10;HU+9XoZMog3kg1WwjYUKZt+4nnirRPyk7uCPWsmOQhwDGOGq20itbt244oaAmLlVXaOp7VG0rmQ8&#10;c1WiciRgxBGaJH2yynAORSsBZ3g8mMjj0pWeFkA81qz5JJtkZ3L7CqpmO+QsPmOMe9JjOlhkiitJ&#10;jtOSBgZqoLxjq6g2uFLdayhO5RBszgVBLM23AC5LfnSGdTLKFZPkQArwwPWq7XU5i2i5AXPpWEks&#10;we2Vjkle5rRjMXmRb8L9aSuBoRfa5cRRyADHVqfeacsfhS9kfX4Gk8s/KR92q7zwxQMyXQYbM8dq&#10;5y7ur24sdUIupAApAyaAehyN1g6heAgn94ce9ZMkgjnlAVQG/hNabvIkkGU3MGbPvmsO9cGeIvaE&#10;EE5ancker4nlC4xnoar3DEByIN2TVfzQQQB+NMeZuMMP8aotKxWuWiW3VvvMB90VluC1pLvgAEsL&#10;DaRwAavOYDJKWjJcjj0FVWZRExIAIHIpRlYk+SPF+mXGlfGG/TY6wXkzzQ/3c55ArPtdQQRTAnbn&#10;jaeCa93+Iuhvqfw2triGP9/ZXm6MjqQe30rwe+0rX4lsHuPBF3G6xgBozuVvyPFbqSaEWFnDPMRH&#10;JjaeSauWF1HFcORaI25jyRWCj4s5I33Rvx8rDGKeZP3ShVckdWAqmrFI3Lh3k1CRkkbO8dB0qleb&#10;/Nj/AHUn3Rg1LZXKxoSYiQY+cjk0k03mWMn7hVyxwCKm4zHn6MSSQIjj8q+2v2XNMtR8LPHt95du&#10;ZptQClu6he1fFDK3lOSp4cV9k/st3yL/AMLqsDO2MwzRrn14OBWVS9gezPs23V5HiH2dCEPp1rei&#10;hkVoGMCj6VjWOVnI/vvxntXVxPbEKDgnjv1pwquKOZolhwXHHVfWrIRGRgT/ABcGkVI/tD4k/gp0&#10;av5sm5sDtzW8ajfQycCUA4TPOBVlCdh5I+lVl2lh8xPPXFWAsmz7rdecVtFktEqyfOwyc+9KSSy/&#10;LSIh3ngZI71IqScER5ye1JtCsIOnpQSdjYlHvVl45PsbARnO2oY4JzCnyNz1qLlWIedhy2f60YbG&#10;eTxVtIFwM5BBp5jk3HEX0pCsZjLmRjhyfSrsKIbGRXjbIPFP8mVWG9Bz0qRAfmAYA07hYg2RCYML&#10;QAgc1FLJu+URDr6VdKsZOtRbVBkPlqCaFqFrEJJ+yINo4FQqzsWxCcg9asYJmIyKcyqkTgyAYFSM&#10;pnfh8gg+1QtuAJDg+lSlwS/yHr1zUUjIoUFhz3pa3GMPzEEqvSgDk0mRsPIoAbA560XKsNbjd04q&#10;JnXywPl/AU91HnoTMenPNQSNHtUqQMdaExWIpDgA7GwaiZh5b4KjA55p0rFrcDzR0qgFdZZMyk5P&#10;FNyuCjZj3fERO7FZz7Tu/enk5IqaRWads3OBUDiPI+c5z1qWxplGaULExCZxVcXDMB+5C/hVyZYi&#10;/UEbaz2ZDJKNidcZ9az2KGSSREt1PFQN5Ys3bbn5aWXAjz5S1TkN19kfagxTSApv5W1jkDOapTGP&#10;y12suecippCu0je2apMspOPLxz1NWMyJi/21k3dSc5rKmH+lImwn0OOtbk8UxBKkZzyQKzpRKIzm&#10;DoeDU2BGTJbszRL9lBAyfpVEwRCSfaiHHUVuuSsDEk8rjpWYYkDuRd9Wz1pWKRkPGweQ+V3qIByw&#10;AU5zWnID5b5mzjvVIk7wQoFDGVJEulniAmUjBzWXLAhu1Ow5BOK2Sx2zAuckdahXYsLBkGSx5x0o&#10;uDOflik3v82Pl9OlZkkfyAednk5OK66UQtJGNyknrVSWxCwu62owfeiwmcXPGiqP3TMAeOOlUpgP&#10;LCPESuzI3DgV2Fxbo1sRsx6nHpWBd285kUiUgKmMY60mr6sqOh5rq3h3Srq682GIWtyOjxAAE+4r&#10;l1g1+x8Qxx3DTTxOCDJt4NewNBKIoibd8kngmqV1EBafvdOXGeOM007lJ2PJ7mKwmkn/AHYjIc5x&#10;1NVrNvE+napJdWGo3GFbLqGyGX6V2uoaIJYrie11PyJGTBGMg/hXHyf2vYXO260eZ08zl15BFJpP&#10;Q0jLqekeGPHumtrUCX9p5cnmKC0i4BP1NewLqNhcaxaTwTWZRo1O1XB/UV8pTx6ReQl45rRf78ZA&#10;Bz9aLaXxPpz2ktnrepGMt/qXYkAfjXHUwnWJ1wxTWjPsbT9Tt5L/AMVRB0EsHl7gD90N71m61pcV&#10;5JbS291CsqjnjPNeA+HfE11bfESK4lgd4rmPbcxOcbye+T6V71Z3+nyeHbeayu0MhJZkZ+R7V51S&#10;jKDuz06NaE0jY0HSNctbKWc+Ih+8UAxhODXTzCwHhrVftOoGNljBVgvOfTFYljq8721sksKI64x6&#10;GuqC6bc6Wkz28DuIz8gPce1QtRSbizxX+1vFll8VrAHQdUurbUb9I7ZAhHlDONxP612PiTTbp4dT&#10;t5ZEOLNJFcdQxGR+VdjbS2rnbPplplJf3eUGV9MVx3jzUb608OJPZ6SZmEyiaTOfLX6d60hvYJ3l&#10;YzvDPiWaa70vQtU0ZBeQKyLO5+WVB93r3xWz4s0KCX4eXF1bWRWaC5V/l6kZ5rznT7U319Y6yNQR&#10;Wtogzov32I5r17StWF74OTETlGgZMMuDkccipqU+XUuDbdipot2j+ENMUvIdsKBQex7103m5jxsI&#10;wgrmdNtnXxFKFiK5uPu44NdvdQxLo1q4sUXkbuazKYyNFm8N6zG7giSzZU55HFfK+sxXNn4/1awu&#10;XvDFHqheGVs4ZSc9favfPEs97a2enXFneEICvmE+/Xipr3w5putfA6KS4nRZpId1vconzRNjnPqD&#10;W1F73REn0K/hu4mPw/sDHfFka0QBietbzBktzIzIGPTJrl9B06TTfCFpaSeJZbkRTEKSuCa3NSjk&#10;l0dMSOuI85B6VnJ6lqOhLPqTfYokazhciQA/Q1pz2vhmXwlIn2eBHmiVpXA/SvO72+0yy0rSxdR3&#10;DO0pwfXFbdlf2d5o8DQXgUbBuHepbdtBpIlaHUrexlSzunCO2EdRwlb+mHXV05Rc3DSsw/1mMZH0&#10;qnJqFhaeHg0k0TIMcH1qra+JNCm1AeZr80KqeFERINZxKe51qRO97aZlcIqnKA9alaKBdL1CK30o&#10;FnzuYHpUFvq/gIWV28njqXfs4URH/CniZm0m6lhRnjYbge+KWt9Bxt1KOmaJD/aOrP8A2PZLJM43&#10;AyAZNZWq6v4X02616xkij+2I65CNuUE9MGsG7i8W3PiXxDcv41ubKxjULBEhOXx1ya5Maf53xK8G&#10;Zkmk3XjFt3J45yTXRGLtdnPJLmO+iutQltbe4mglZQ6hUA+6D0r0Cxe1NhEs4JH2cEDHtXLWUsf/&#10;AAldtYxaRFMzoPMbtGBXWTQxJZXwa6h3+R69Kwl3NIaaMyJLzGtXWJoPL3kBQAAKlVGfzmKZwc9K&#10;x4Y9J8+Iyavn98Swz1rVfVNCtvDXiGQ6lbeWkHzvkEj0GKmUGaJpkFzBIbm3k89FGeBTJBdOsQCK&#10;xGAvHas3Q7m51ECcwzLD9pYRD1HrXXeQIpExyRjj61mmaMr24jitCzQHOzniqr6poYuoopLoiTzN&#10;oQDjn3qfVrtU0ryltVBfGeOlcusFob2JjpYctOrc9cjmtYLqRPVHXXMAitpi9lGiyIpXccHms6fy&#10;U0OULKoXOSSetc9rN3rE/iOxNxqkmxdgjgQYCAe461458R/iJoumapFplpqKXd8tuPPSJgY7c9gS&#10;OpPpWnI5bK5ze1UT1HxJrmk2Hw8u5ZfENjawon764kIynoqj+It04r5O8Z+PtYuNH1mLRTcQEwur&#10;XbjLKh6kehb9K4TXtY8Za3qdvLfX9w1vDITbwKdqJnuV7mkgtE/4R27QWWCdPkJJ74Fd+EwVleRz&#10;YnML6RPJBHcPqFxLNJNKz3Ds7yNlixPJOeTmpoFAknAjGCe9RxNIxgYu2TdSA1bUfvCcAV60VZHk&#10;yd2OVRgfWrCADPFRqP3h47VMB1yT1qiR4ABHy/Wph9081EvXrSMWCufmAoGW0A8zO8dKvR+V5QIC&#10;578Vjo7lx8rD0q8pkBK7mzj86nYRM7KCxPSpYZEIB3P+ArKvGYRWnpv5rRtyipbEheQMcUBcfcSy&#10;su37Mwx0YjpWBcyS+ZCM9zzXXTRTS277Y4ciLn6Vx146pdSJtO7cR607AU2dvPkYu2QOKrtcSo7b&#10;Ys7lPWp4UvZtRs4oLRpJXfiMDgDuSewFezeEPBVm13o2q67Lcf2Yl0oAK48588cH+EH86b0E9DgP&#10;DHhbxJrFxbmPTrgLIzeTEFOZsdSfRR6n8K+nfA3hPwta2q2cmmWB1Ly23oxAy4/2v9n0713suk3e&#10;meFNJvvDujaTcRvAn27ySCzRdQAB93ArWbRdNuNA0bxFHq0iCCLzJ7KJsvM68445HNLfVETe1jn7&#10;P+1JPFsml6vpCTxJvjhun/dqA3AwDx8tX7eWLwha6tAtqb631C5Pnai7ZSNGP3AvTpxkVonUtF8U&#10;LpdnPoAsZoLWRVjD7HDL90571x9jdmK/8S+G/EsE3kszpZ3cgO0f3cseP1pWuJu61LF+iWFxFrmj&#10;2l9d6TNcK+o6crlmhLHJdBzx3wKuax/wiM3g638S2OpWduLO2VpHU4YsRwjJ1z26Vx9ne61ot54z&#10;0u1S2vVkm/cXBbckKemOh4qjBZGa81Z7mOUrcXCvLGp2o7DkfKOKGxuJS1XVNc13T9GluNLmhSJs&#10;RBRtkZfUt15qhBZxxO+NPmI2j5nbcx+pPNdw6Qjy9tvEoCABVXAAFPECNC7/AGQYPSquJSOZhiBh&#10;XFoQN3BxWrHDJ5D/ALrjA5NaAt2JPzDtgAVow2ebWN2vRtz92gnmszOh05pZIMOgUEfMWrSeCyjk&#10;t4kljdl+8Qat/ZXaEbQ4AwDhsZqZLFUMvPLAc5zQO5W2x5HzsOBThJzIvIwK0obRWbGwnHf1rR+x&#10;QC2bOmryOue9NCuYEdzHhhuX5W5P/wBarQvIQdv2tgcdhV5NLslikkMD7yeRmpIrawW6izpruS/A&#10;29KTTC6K0cu+MELKRnBbHSpx9q3lUgP3h81dDDbRrLKf7MAUxcgCkEduEm228nLYxijcm6G2pHlw&#10;q0R3EjGO9dPFbSNZTs03y7Bj3qhpNjMbgySK+0HPIrrRFAzJsuzgpjGKBMx0it0ggCyMSW54q6vC&#10;N+6bOBjirpjgWFsxLxjtT2ltV0oN5GTxgladgKB80od0Eg461AhfzrgMXxnjI61q5MlqpZAOBjiq&#10;0kQJBLjI+7igRGGkCg+UcdqTzSJV/ctVgK3y5bPHpUvlKbYsY1HzUXHYp7jgkK3vzVqEMZOYXAIG&#10;KcIY/lOBVwSotttEUecfeouFiuyjz0IU8CrdtsPn7nxj1qqxypHmjrSgoFJEoNIC3J5QACzKRWbM&#10;khmB+0MBnoKmBBniJZsA1Zb7PgnIz2oArQIxZgzuTjgk1a2LvyHGQRmk3w7R8tOBXB+YCkNIkJPm&#10;Jz/D2pjD5j8wzTdxOMYJpQUwMqc+uaEMMsEIDjJPerAIEa5XqKrs0J2gYzSq8Ko2WHBoYFks2c7R&#10;gDimyGUQkq4OSOKcZLb7OhBXkdfSqy3FsZXBwMnipYD8y7YyUPIoDEMQUx6U4SqVlAaM4HIPaoC/&#10;y4O0HPrSAkYuH4HbmhUTJPmDGahMvQfLntSRSIZlUhtxPAFAyZ3AV+nA4zSxW13NaSMMr+8GK04L&#10;MT2qMLF8q4z61qQ3Wjx+LNNsFt3y1k5mYDIUgcZPas3I0jDqUbNrCwbUXm8mSREUn/aPoKrTIuo3&#10;z3dzpiQW4b5Yc9ahaxnm1/xBPNPsgilJhyf9Zj2qEDWLuN4ktpEiViAegxWaTbOhyUVoWd9hE58i&#10;xgwFwoQA/wAqZHbSXCyiexby/OBAI6mtnTtMFvFBIGEh2ncGOcmtmP8A48Jw1iuS/AA6VoonPKbK&#10;FxbwjQISsUO5I1AGOgqoscnlxjLMeM8V1EUFq+mTkvkhMkZ6ViTOwkkCRKD5mAcVorGVyW1UrOoC&#10;Hc+ORWg+0TTDIB4zUNvJELeb5AWC9ajcsZTgkE55NFwYydS8ku9gUSM4HrUOnXqQm98i2CyMrLvP&#10;UD2pJFuUtk3yMS2e1ZF7Pa29jZyNu3nOFUdTUSd9BqNzK1NZpPGGgM5wq3B6nPJrl/iT4+8N+Efh&#10;S8gvLWbU7mLFrbowLE46n0ryT4s/FDStIg1Gxsb+yuNYMOJFjbclmD0BI+8x9O1fGeq6h4q1nX1v&#10;dR1K9lYPmJJGyRnvzTjF2saKNmmzpPGfjH4j+Kdaim1XxFeraQysba0iJWKMH1Xufc1yNlbEQuyX&#10;gO6T7pHNbNogJs4ygZtnQdBWpFa2aytucIwbNaxSQSldWMpxtW2AsmOcZ4rWtYZVlSSSILHxgH+K&#10;rbnSytmRfxMEP7zjmpw8Ul1CRGzRjGB9KdzNGfqEJ+1abJHeFRnlMdantmURkblA288VavGSSa3K&#10;wRqFGKqBdpbLDFFh3LKyW4urdzAnD9ulMvrhJr1QsIVQoGBVc7NrfvVIxxUY27Dl8c9aBEgWAmNW&#10;t+1SKLZWkBt1HNQFmxCAwzjjinEE+XuYD8aYAZs3hUWbbScK3pVqOOLzHP2gjI5FWIFtPsUym37c&#10;HHekCBVB5AD4OfSkBCWQqFDrw1IkchuUznGeOKvx21gSXjuhI5AJXPSpory1F75LeFDG6nBctndS&#10;AzLm5ni1fTYYrDzSWGe2BWsZ4sW+ZIQTFyvHFULhbdvGNm6XPy7gGUDpWtc6fo2LSddXYfKC65oA&#10;oCRVvA8MTMxbDCn3H2zBKxTZwDg8VoC98N26W6ppG+Qkc4z0omm1C6vxImlbUCjaoHpQBFZ/axYX&#10;JdiNw+7mqTTWqXxC6eSyvkEVLKL/AO3XY+1bSFAAHas94b2O9jkWWN9zfP8AjRcDeEs9xYs4j2gL&#10;g1VMn2S1v3WGNnI7jrV0x3KeHrUxRPho8tx1rGAvrnU7GJrdVH2jGc0gHWbX1zfQSPaNGS5wegrp&#10;gtrDFbl7yKRwMhducVUnja1uFga6jw0A2kDp+NVDHdiwnkSaJwrdS3NDYzYfU7KXSZbebRURGOAS&#10;cCs2W2d7YLAkBGOAD0rHuopbhIVkhK7RkFTjmk09tUgmvT9okdFIAUntStYBlxYXsfnP5BZu43VH&#10;bwXnlXkgQjC810jRX9zE8kToimPoWqrax30IvEmjBQI2W9SelAGSiM1uRlM7j2qdWjihUNdfMB0x&#10;ViNYY9PmkkmUkysQP7oquH0+XUraQAkeaAcimBoQao5svKbT489EYjpUTkf6Q4tgCehNQ6nFAss0&#10;iMqhYlxtqjpqeJbm+uE/sBhAJF8qQnlvWgDetrnybJv38QcjoRVbzpH1ORnmx83pxVe+hii8SwLP&#10;qCqVReM9akkKSiNIYsNt6j0pDLNxEAkEkZLhh82B0qOEoWIC7eOhqAXM8FlMrc5cDJHSkLneCI2D&#10;FM9PWgCdjH5jICmd/NNvV8m0spFlbDMMgNUCRO0iYB3mSt6S1sV0y1S51KBiUyBu6UAYbJBMkMiy&#10;BflBNWorudGmiCcFNobFNYWv2kwxQuF6cU91ighQLh2HJOKAIpEuYwGM7cuDnpnNTeXGHtjLLhWH&#10;BqtJdLMp3DhSOBV5JbKXRolYkFTwKAK0/kxyQkPkN90nvVbZtu3kxIN49eKsXCqY49y8IPkAqukz&#10;GARyWjY6DNAGlbJCUAW9bI5+9Uc2171WMyYTjFU4ztugCXz7GobsSGZmjkYEsM80BYsTs4ntQLV9&#10;p9BVV2uN/wAgcEuByalF5cBdOjkt2IwQGCVYL2rQnLEMJQcAdaBkEkRS7DGVgWiGfel23G6ErccC&#10;TJB71p3b2smmWogtiJFiG4GqMHmMAdhBDc0XuBLLKXMQ8pQAoFJjMUmY8ADrROF+0QbAvbcKsSRu&#10;unszRZHlcn0pIRDALSWGdHwWA65qjcSTII0WcnBPHpTJCYxpkkRLCRzux2qFmY38rAknYODTGPa2&#10;kktIpJCWABO3NVDjaw+zcA/lir6SzC2mzndtOBVWOLVJEkKWxAGR09aAIZY4nsHaObG0/MAauae8&#10;h0/VEWJCwUYPepNO0/y21U3N/tVlyB60kESpqV2YZN4Mhz9KAKotbsu8+0/K/A9adanXG1iRnG2N&#10;TwMVtCZ1gYPY4Ge560olRxLtgTHGQKAJ45o41mlkdcJGeorCvZZZbaaaGIkCXlR3q/cNEYWVwPu8&#10;AVmeYInbZtw7dMUASJeOba02RyIQuMHjFQs0xmn3AgdQc9aQyQs0u+AJ8uRgVbtIvP0bUVz34Jpg&#10;VDuMGApBP8WelSRwI+nXwaEswXhjU7rBFpUhkutpUc8dauWVxZf8I/I5i3F1IXikMxLdGF4x2878&#10;c1sQwPJqUkjSHamNoHeqzxTnT7pxEg+bIOea2dLivv7OtpWyVXn5hjdQBcuILL/hErgqxWVl+83Y&#10;1zEh1VtIMDOCR90/3q2bq5aa6dNqoCeABisa5klj1HTy8wADjbg0xFWPT447S5e8kYZIK85q2dPs&#10;ZNNt3iunBEgzk/0rtDHpdx8L73zLVDILfcrZ9K5mwvNFjtbZ5be4+WfBXHBxQBPLHj+y4Gt5OYgN&#10;+KlFukMGPlYsetSajfxTi1ngtyFKAAbcEYqO0nWeOeGRNrrIoBJ9aS1GU9SW8/sm02Qxnc+A3pRY&#10;2Ui3dgkt1kvg5zxXV6zHpKeCtGtEEZlJXMmeQT6Vxu97XV7iCbXCxEQIPUnPahAzQ1RohqtvCkCu&#10;VwM5rLlDxatCJLRwCVwcetOjW+fWopTAwj3ZGT1q5fXUsmUfSNoDKI2I60ATTJaG+0jN47RqmW9B&#10;WfeG2k1NRHc3KwkYcBuDVq53x+GYwLVmD7ct6VNZDTFEMM0RYugIf39KAGxR2sOlSiDTgGZfmaqU&#10;b3b6xZxGUqC5wex+tbU5iFpdRogyRhVxVaF7OCNIZgA7v8rHqDQgH3kES6bKxC5CfnXMXE93Fpyt&#10;/Y0zI1woHHAFb2sfbmtbJY7hWKjPHpU+kzxTaRd211HCUVc/dHUUXAtaXE7Q25hgOXgG/dWFqWnw&#10;P4ymiW7eN92fNQ9D9K7TSWgbSfEBSEr5Rx9RXI3dwY/FN6BbMzySkZP8NC7gKkUoso4m1h7hoz88&#10;mMZ/CqLl21gqokA3AAdq1pF8vwbqMqMDI+ATnnmqaQ366fppFodxYFmA6UwI/OittaJaUA+XwM06&#10;CWeXWzvWYCYEc1bNnYz6zatNsYx7STnGce1WbpR/bVk0MWFWPAIXgUmwsQR6ZZLeIh1N/NZyQQas&#10;raOs9yA5bb1wetV2+0RQtOZ2yM8n3rS04yiyuXM5YynLZovcEVpIYk0y5UEKWXAJNVo9ImHh64kS&#10;9Ri78/NjrU1/HKzTKbmRRng1TmnEXhmJP7an3LIDjPXFCA6SwtNXtvC2pKl1MoaHILKea4yWC6bW&#10;7l5L6TcJufetmPWfEd1GfN14GGOALHGIwOB71mXk2x4SbU7nk9aaQF/zbh4Le2+zgjZ94VVj86DU&#10;VRpZSCeADUsJkWCVxIAfKGc9eawdV1W1tbEZXzZ2J2rj7uaUpcu5cIOTsjdunsIopJp7+IKIydue&#10;SewrmfDuq30vxI8Q/atKENu10gtV9FB7/WuRhnvrrxTI11fyBDICiZOOfatOaR7bxVpiMQRIAUce&#10;1efiKrei2PZweFUfeZ7T4jtvsf8Awr68jgdDJqsDwyAfLuU5wT2zXc/GHU4dT0n9l2/W0hjddJjS&#10;4RW3bWA6n61Q8ITRa9+z58R9NmtEla30reueoYDgg/WvJ0luG8KC2knuZHi1ooBI3KhTivPT116H&#10;s1UlC6PVowg0HT+W3/Z0wfbFMfiQc87KdCf+JBpR6D7HHj8qYwIYk+td8XofJVviZDxtY4HXrSY4&#10;607AKqN38VJIcKAI+w5qjIryAFCDnFdv8MQp+PNmwjYBblBj8a4SR1Drlu9d/wDCrJ+PlshjBDSK&#10;T+FNCZ9k3TMuo36mJNptk2jHSsOXkPlz9+t3UMGWI5GTCoNYTkiRhjvxWqNOhE4Jt1w3bH0qsqFC&#10;fm5J5q4MYPH401lbyi2RwKY7lUKpuD2qrd7PtFvhSDu6ZqwMi7BJ4JqGdA+pWrGUBVPIoAkA3WsW&#10;G5xUUgO7GDU5Kr5fzDAHWmTiPdA/nA5oArYyw9aZISEmyPTFSDP2gcH71FwV2L+75xQNFMbjK20g&#10;fKKr5xrCc9GqyoUSOdx5FRRohv5iwblqkZoFk85MKmdnXFY8yn+05DwfmrVVAJUAU4xzWbMD/aDY&#10;Yg7xyaBFjYPKiPlqMrxSBHHnbiOfu1YUHYgJP3aftXy+WpoCCNJfsl4VHReR61gMC3iKJSirmTr6&#10;V0TFlt3Ktk7DxWNbwFtakmLEnfSGjThjInYAgjy6z5Wdb9/kY5lwK1Cw3tgMOKz2I+3D5BndQMt7&#10;Bgfu8HywaIlDBgWHXmk83NyFOclOaTjD9Qc0xMZJCv2pCpzgGiKPF0reachuhpDKFinBXimRSt5s&#10;hIB9KALLlG1Gb5ei1GqL5xJz14oyrXDHYRkc1LHgqxx/FQA1vlmjBz1qR2IDYQ9BmoZf+PtW2nFW&#10;4wpgX5evemIhUkx5IP5U1Cvny/MKsSq4sZgsYzisyETfbSWY7t3THSmBoADPX8aiGPPkwTnNSrnz&#10;ZQQOBwajHDucnrQBMASetObf5TggYIpgzhPrUuGJc5zgUxEIHyrgdqg4+0t+7OQatnAVhtqBc/ai&#10;dmfmpIdxGDGXOw9KpSLN56kAnD9K0ju84EKcYqtJ/wAfqDBwTTsFyUo7R22JNvTpWkiZCAdV281W&#10;iABYEemKvxn97P8AKBwBmk2Br6dCW8T2ahyQrrnHevZ1iVfDVoAU/wBUua8g0NlXXhkksZ0xXs0i&#10;j7FZncQGgXioS1Ik9TPyPMUYOasooyMgUwqPNi+X1qwg5Y+1WgYkg+VuBjFVsfMQKWcuJ4cA8nmo&#10;wZPtyYTHy9jTJJcHOADSc5PtUqldjHFRZGX4/i60MBoyZDxQxHNPH3hz2pjH5TkUDK8pJCfMaltV&#10;H22EBTzTWX7n0qzbD/SYW3Y4NJLUo+RP2rbrVINA+Akdo0Xm/bLlgGGQT9K+M/Cuo6vdeK9Wh1LW&#10;4MA4jDjaUP0r7B/aZmSb4o/s+QFhmOOdyPQZr5e1zw9p2ozLc2erSWV2tsAzwn5XI9getdN042HN&#10;e6dvpmk+H7Y6vdHxlZeZJGS0eRzjpzWTq93pZ8P3ESXkIZ5CA4NeQvp/jSy1ULceO9QkhEmMHJ3C&#10;uiSazu7XTbFbdvtGwtG2eePak0Y8y7Fy3PlRkPcgndwc+tXLq/u/sWlWscJO+4UFgOgrmIbXVpfi&#10;p4TtXkk8tbrE7nsB0ruNUWODxpZ2sfh3cQY/3o6DPvTQblSfSbo3su3U5WRrQbhuPGRzTNE0PSbG&#10;91Fl1G4M8sxOXctWpr9+LCw0qIac7tOihmU8LmsppZI5dKYrOvmx5xgkjNCHudCketHxv4ejg1Pc&#10;jFvO44UVHrkc8WuWIldipJCtjrVnw3ewQeLdRN9eDyfsxYOw6e1X5bi31Txfpt4lrF/Z9hqi71bj&#10;dz+tFx20MNLW6Wzuphp1wu0qRlTyKyry5T+3bImznUsADxxXbeK9dtm128jsoLXyzaxKNqgdB6e1&#10;c3bSQT3NpGdKSR8ZZtvSmhPQZGky6lpbxy5jY8gHrmtuS3XEhN1GC0POOtVblrSG0lEMEbSJGSw3&#10;ZwazrOe4mszNJFMrZYAGgCGC0uZtYuo/NswUmzmWYLx+NdWfth8MwxpfWvlxpghGBz+VcRL4fuL8&#10;eJ7l7nVHS2gLgQSEEDvnb1rM8EXPn/EK5so7vxBHaQySLHJJG5WRh1BJ9KFqNo9Kt9Oil093WSNA&#10;qnLH1rmLlZrbVrlHnLKsuQc8Gug1G7W0nntTexkvLwQ1c3qeZLeEf2lklOT3pAkQETXOreadUCqi&#10;fd3cGllS1d7No73yyr/OB/EaoWkEv2h0+3yAlTzmlNveR6nCkt6FV3O1vWhDNFZNWHiewBdzEI/m&#10;GM8UuptprSW7W95KZB95Np4NdxocNlH4Sv3nto2JsmJZhz04rz+C909/HesW/kQLsuWy+B09KLCK&#10;+5bjTQy2reZG3QjpWj/Z1ne6LZl5FDxsM5q6gsSmq7LVFOw5IHWs9LnydNucFzlz060DBNJgGrg5&#10;C7E5dXxWulxYLpXkTXLShSdjZ5FcfLdXU2qp5Y1CNd/zZB5rRj5Q/uJC2OpFKwEk8tuLhmEJCl8Y&#10;BroPBbNb/H3wxcvDsjmuVTr1zxXLTxtiDcpx5gycVamupIZfC0i7x5WrwEsPrSklYSk7n1bqSTQ+&#10;K7J4unnqx57GvXfD86vpiZf/AJYrgGvKrjbPoPw7nVlKzaJCzkeuK77w2f3lsN2elcKXN8jWWx6n&#10;aICpIjXJxk1vWqt9vgGTjeMe1ZNsr7oeGx5Y6VtIdlu75XIhJzmmEWeFftTaLPd/CD4E6ktuzCz8&#10;Q+VMwHRZBx+teOeF9PsbHwbYFTC0j26MT35FfWPxJjfUv2A/il/oDF4YxLGMc/uzmvkvSXLeDdDc&#10;lt4gUEE9MCumHwjcrnRTMWnJyTntnpURK9d9QBn3j91nNP8Am28xikSLgnFSMuYFy546UzI2pxzi&#10;nAnj9KYCDIdRinAHa3GKdtO49KcVGzBoAAqY5akIbC8nA9qYxxtATJzQszhgDAOnHFAWJhnYBwc0&#10;EDY3HT3qPcxB+XFOH0oGGOmIwDik8wLHIvlE571IpzKMuKc4+XO0YzxxTGRAgquPSjLgtmDvS8YI&#10;wKQEE88YHFAF65udHu9ChjkGlT7WypO3cPpVe0XRzbSxppcaIg5YNzXLx6ZJZ6xrZk025lljt/3L&#10;KxIyfamWC30Y1CWaW+WR3YlSpxiu5Kysjg6kl4+gSeKZraLwhqFyC+G2yFMepzW9Frlrp1hpFlb6&#10;HcyooK/ZWYsSzf7XtT9Dk0o3dzJcWkTP5mBgYIHeo9Xj0dvGMTWdtAq7hyex702CMjVoNaVorl/C&#10;MjO3z+VG+dueRyPSrekaJ4t1Gxtri6+Ja2EBOSHjLEAdgCRXaxNBD4RkHlLPIIl+ZjkDNZ9xNeDw&#10;6AoGGOMKeBmpb0AqXmmKsltFp3xkthIYSsjm3BL/AOFZFpoOtW+pTTyeIpJMzZkmZv5CqssWsW+u&#10;pc+ZM0e9dyeldQl/bva2rTTFVIXjd1o6AM1KzutQ0GKAa08ZMeFuNvHHrWVp/hjwPaahaNqHxllN&#10;4z/Ltk+Ufh0q9rF9ObW3tbS1lWJo+XUcn8aNJ8ISahpSzzeKZLdFOTk5Y/iaV7INyrrq2Ja1is1t&#10;rhI1GZBglq5H+yNUTXbC+xrHyyAuFDYQe1eu2Gh6fp0xS2sYLknlnmuAWPvg1FP4turbXnsT4Eim&#10;YOFI+z5XB9xUqeg7HHyzw3eueEvN1AW8Noh3zPZbmI7g+tO1zVvhe2n6OkPii9NxC2FdbRlPvxjm&#10;ug8Qa3rv/CLqbL4N6DFjBkkLAkE+1ZiWQl0HwldXljpCXckZY7Yl+X2IqkwbKlqvgSfR7Z4fE0t2&#10;4YbklhKYP49asaprPiKx0WODT/hPZG3Fid12jBjgjsg54qzcjTH0zy/s9vGY1ysyoFxXOQ6lY2et&#10;CU+InuCGKqpGQT9OlFrgjktH8S3VtqutRHwLLdeZebpvPRkJ+hxXo1nf+KdW06/h0nwn/Z8cdtum&#10;ma6O1cDp7VxGsT6zealPNLBaRxHJRY4QMD6iscXXiCPTZLO31i+jtppAblUJUy46DI5FD2KselX1&#10;94l0vwT4ckTxLdJNdXDpPK7mRWI4yM5xXMjw3rd9qL37eNLy7knkBkLMf3eegB7Cqd/dahdfD3w9&#10;px0+ZfJmAQsSTg98mvT9F1zwNofw7S3v9QlmkW3j2RRjcXz1ye2KlOwbFvQLPwjoXi34fG/8Y2C3&#10;c1tK0UMgB6DruPU1xHxI1D7dqYm/tm6eEXJEJjJTv39au+Jtd+E+u6SsZ03VbO5tnV7K6x8wbuMe&#10;lc5CtrcWc1vJrENwPKAjkI24xSjd6sq3Y5eBGe3sVW7QsMY+UZrSOmhtV09pbu4TgE88cVbto7S2&#10;1q7328ZUH5TnOa0Lq4tp9PtUjnMbgn5iKrYo6Cw1b4fWumeXeatdNdL/AKpFhJAI6cisDU9b1e/v&#10;VDtbraq2Iht5x2rIkt4YjZiTUrWV5H7qM0+WOJXt0NoQSOADxQTYxdRhdpLNvs5wX5cH7uK6jRPE&#10;WsWlrHa2HiBn+ZR5UsPyO3bBPH5Vm24t08S2izznYWHyHuK7q4l8Fy6Ho8SXulrJakGJAoVgT1ye&#10;9OTQtjodR8Z+Im+GdraX/hzSba5kiAkMcgPnDtx2xXnLa2ozFc+CftKCXlnhPQ+hrv8Aw7oPgu4v&#10;fHV9q+pRy5tkeyLz4WMIMtms4eNfDsmq6zaWfwz0b7FCXhjumjXMm3gnH9ayvqCMSK98L3Gn30E3&#10;wsbTo1C7ZIpctID1OPalTw5od3bu1r+0ZYRwleIZlUMvqDnFcdMIbj4h3UcfiFog8xI9Bk+lJd6H&#10;ItxcFdV1G6ZWG4W+4Hn/AHa1i2hPU0LzwrcxSaw9t4w0m7t1j/eyCQDYRWDZLqIuLdBp8rol3hgB&#10;u71eaN7bQtdt3vdRi86NcxtKc/jW54LsfFF/q2r2unXNhbpb2bPLfT4IDfwqAepNS31KSKlxHB/b&#10;8Ctpiofs+RvOMcV2ejWDXnhGOGLSbaR2Z1EzSAIh6cnpXm1/aeLG8Ya+NYnt/Piu3R1icBCoOAQQ&#10;e45rrfD+qaUnheTSo1m8iW4HnKkh3lgeMMDmiT00CxlanpPizRNa8RbZYIRdECV1QMFHYg84rP0q&#10;w1T/AIS6wkHxCvpYrpSbhWzgEenpXrWvh5/hVq0P2W5fy9OAGQWc4HHvXlPh+38Ysk0CaLId1wQf&#10;MO0oO3X1qYu6EtTdvH0y2vrE/wBoQwyLdqVn2biuD1xXX3vjGCbwFrkCahfz/ZdPRVuI4SouCR6d&#10;sVxF9pV5F4x8PxXupWcYm+/lwfK//XU1yq2TazDZ+ILB0liA3GMc0W0Bo5fT5bi81/xULm+aFDMr&#10;IWHXFX47a7vvFMOnx+KJ/s80qKAJdq8fyrJljuktNVYxoSSTwcdazbaTyIXk/tgq5lDBN/II6EVo&#10;hM9pbw/4C0KHT59Qjv72QxgxqzkiIdyfWuN1/XtSk1bVYtDn1RdMkjUPAY2Ic9x7CuX1DWvEFzBZ&#10;vfeNZpI0QLGvlg5HbNO0vU/FYvythDZzb0IMTRAbh9e1RyvcEd1pvirxbH4Y8G6bB8KNBtAwfdMp&#10;G6X3IFc9cx6TP4w1yTVNO1NpjkjbbkL+laNhovje58TeG7iXwnZ24inLs8l2oEf4ZruLvxVoNit3&#10;Z3yaQ832Yohjtw+TjuRmlK19BHG6P4d8PTXmhahb+KtBtVE5CSzMoKrn5hsPcjjmurhtPC1r8YtH&#10;k0q7a7jeBnltvtWERl+8wI4564ryS6sLO/8AG8Dw6vqCGad2VIpCF/75HAqOXSdct7+ZU8X6rbAc&#10;McnJH196Uoc+o7Hsup/EBVvru3X9nzQZoIpijSyOpYjoevXFZE3ibwvOtyLPT47KJGVyY4cGVurD&#10;j0ribDTopriGN/D2oXkjOu5w5HX2FaGp6PcWGoA/YdkZiG6Fl+7n3pqFg6GvrdzY6r4LZbbVphhF&#10;JLMQSV+techPFUk8kI8QFkEihgT0x71pSArbgLfbNwOQhxn8qgs4r0xXflyMRklnLUDRcuz4oTw6&#10;kEOrm3GwbynVvxrc0Q6rb6DA6fFu/klnQ+ZBI5IBH1rjZZtekW8hjnbaGwSeTV/TlkiksjcWd28o&#10;lG0HKg/jTEdNc3F/+7aedMgtk7eCKxJZrWeOZvs8BO7jA5BFS+I7u+NvpsSWEYBjH3TnH41m6ZbB&#10;LVmfU0Mh5256Ul5gN0++nbx5DAPDd2rRH/WshwfTmuovrDxfcyeY7SWtumG81kLZUdcCs65u9Si0&#10;uHZbWhVG4IQZB9Se9U113x7JbX4/4TP9wqgFBCOR6dKLu+wnG5d1GPQJPDcwh8NNdSbAvnE7ChHU&#10;4rjURo7sJK0SqTxg5NdNpN80evXr3WhpcBzh1+6DnvxRr2n6UZrO8szPGrHLREk7SaaGvMhtI9Wn&#10;ltYrLR2lKocuz4Aqq9rqP/CSzJPLcq6MfNXaSB6YNQWsuuwXtttuJViIO8rkYH4V0FrB451C+iTT&#10;r+0kjjcZaYKuPqTjNMB0ptovCNntkl3nOBt5A71iR3Np5kU0Vw4PmYcYxzXocOg+I3Z4Z4dPmuli&#10;w+1gFH41zeseHNa0+wea50/TQvmnPlzKxOfYVKfcVjUjc33hC8t43mSR7fl1J5xXHparb314JopV&#10;kBIBxWhol3rkNzItt4XEgX7zs2MA0zU7rUH1+XzbBD8w3EDpVBY0fDl7bx6zO0treNGSUJZjtIPt&#10;0putaX4ai8QWx0+3kRZJi8h87Iy3P4Vnrc6cIba3VFRmnXDEfnXS6vbeHR4Ju2h1z98bWPjdznvW&#10;bVmvMZmvYz21pFO+i28o+yEqqTBj09BW34Xt7ZdGj1q/0a2/ds5t7aQDnGeoNcR4c+0Q+Opbhre9&#10;liSMhkkclW/A8V3uqLpM2jeGHk+JVtbyXPmfZrGPB3Y7EDpV20sK19TptM8YPcatqwXwlYWNvGcD&#10;yYATIvfO2uM8Q6j4KuPGdtJbajeidbjBRYCPMY+g4/lTND0/xqPFN01raWNvF9kkVpJcNuPb5fc1&#10;2Xw5sNPt/GfxHufEmgaYuoW0rtZzyRgRhe7YPFNPRkNanJXFnDLHpch0mRLgQ7gkiFc/WuW1NrqS&#10;RkdIFEQwVHaul8c6jPd+PI5tI+M9vdxSTyLPBFahdhHYEdq5nTbHVbjU2iZXeR2+YsaGUilBoOuX&#10;OizXKRaasK5MkjyqMAfWtfTNNmfT52/d+WoIJ6ZxUeraRqlvJDbTa/eGF5lYxRykdD3wazbq91SP&#10;W7aCPUJRAI0BQDHSiwHa2eqW+kaZM7QkW814i3MKLkkE4ycelUtb1bQ5vF2pJpNlMIY4om89hguz&#10;ckAe1VZZYX8H3rPYwSlo1GGIzmsGW0vESwn+zxphwSFPb3psSjbU6WXxL4gtdMtIZ9QiRZIsAlcs&#10;w+prl7nUr6drlo4gq5+ZjjJro30/wtceF3mm8ZiS58geXDt+6cVQsx4cs4HN3oUsrhGESI2ck9OK&#10;QaGXb3aI8EcsEhV0O31Jq9ZW99Nd3MotbmGAPlpJEOAPQZ9apaZFdT+PbmWbw1qMMUdzuiXySVwe&#10;ld/4l1PUpPCPhDT7bwxI8rQssoih2l/7tHqNs5q9tfCrppUkngr/AFO4GVZ8Fgev51dsvDvw1u/D&#10;1ubXXrGyZ0PyNIvXv15zTNJ8F/Em7W2N1/Z9hbE5zLOC2P8Adq14j8NeHNHtfDjvqNzdzS28gdll&#10;27Md8D1pAcPqVho9n4kmS01WaeNJAOGyM9+ay5mR9QKJLszIjA45yO1a9pcaYsdmsejXbA3p3DaW&#10;OM/rXdy+FLe/s7S7srp4QsK+cWTGxu3FUmuoM6/wr4m+JieAnsbT4N208DaYUZ/tO0NxgH2rkdS8&#10;HXLeGtb1LXfjBZQ3VxPI62sd2NtsOygVWubb4h6UkEcPi+0mR4TlBJtKjt3rmpI2kSeXVPD+pTSG&#10;TO43pcflmnFkt3dy3oVmymQ2+sZjW6G4nqxHQ5rX1fUfGa6/GW+IVw8JVFaLqFUdqxIr23Fq0dvY&#10;TIoxnFWVV5Jy2J5AY+e+KYFu5maS2sJLe2lQiPLED7zVgQLrE+t3G/XNWR+cguQMVu215ao4jd0V&#10;Y24BXk+taRVLq4D2tjcAbcEoh+Y/hRcRg2ul3CnULmSXeplBZXfPT/GvRLHxLpFvoipbeBrMMsGM&#10;yHPI61xV9b+I4I445PD2pRRsPmYg49q56SSWKNz9hlY8hsdTmhxuhbnZ3euaDqOsZ1HxpbwGNmEM&#10;cdt39Miucm0rXdQ1vytNm1RrTDbpCjBSKf4Z0bWLjWr28k8JzC0gkDEsvUHqffArrNZ8a26Xb6Zo&#10;Ok+XFbxBJL1rcgO/cL9Kei6BqeIal4d8nxHqCSwKSGYMSnevGvEHhmSTX7s2thckBm3bEPB+g619&#10;PSag015L9tlWaTd8z7cZzSzmwTwpqk0GmWhmCDa20daTkjWLsfE3/CHeO2muXghu9olPDxFePxo/&#10;sq/0nxf4Se51uQLKjmSLyvuEe/vX2T4bu7u617VI9SsdDCwf6ptwTf8AUcVxXj/w9q1/f2xtfh/p&#10;At1ilJuI7hSVPbjNZ3RSZ5HY+Jbm5kEFjpdvBHC4WeaQZLjvxXCeP7e3k13w5PAUlhdf3jCPB3d6&#10;h1ex1XR5A0viNRNNcPnywONvQECslNcvbiKFZ9CeRXfAcLjGPapSsaXItJ8Q65o+pj+z/EWosgwZ&#10;bSckp+Ga988KfEbQb3TjbX0hsp2AGWOVY/XtXj12dMn8K20R8FQxugz5wHLVystnZ+ZM/wBgYc/L&#10;tbBBqXFMaPvTTruxuNLUxXFu/wC7+VkbI+vFaEayLC3O7BJzXwl4e8UeO9H1/Nrq1xNbq/zwTkkM&#10;vtn0r6P8LfEHRb+OyWdYbeZ48MjNwx9vSsmmh7nsUEjMLgfZiMdzViNn2RHLZ3881k2GoWcioght&#10;2ViSGB6VsqY3m4RBxxg0ou4bGrb+X5QzOThemKtbYtgOWyelZcZKuoMgGTU4kLSSDHQdqbVxFwfd&#10;JDirMb42nzO/SswNhhyww3Q1K7OQpVgPWlYDYSViw+QE9zVpHy4Ak/hrCjcBE+ZianEjCXPmdRwK&#10;bQWNMs2ThDnNOG4wfOj9aqRTxLIu9Qfn4q3Nd2nkR4QZC8j1pWJsQs5E+CTjHFRHYYznOe1UbiUt&#10;cZxjnNCyD5eOQtFhpF0MPKAB61Czw+aFKPuz1qESEqxAHHrSF4DJkrg0WGTFiAx2sSMY56Uxrm4M&#10;0W9STjtVR5T9pYDnjniojOAGzECd3elYDXjmYiQmfGR0qlKxeaRFukAJ5x3rNnndIpNtvkbenpWT&#10;FcTG8uXV5SN3K00gNO/j2WisoBPr6VyVxIW84MVGRjiuturm3k8IznyRnbyCec1wE8sXz4JzuOCT&#10;SsUhM7Ec5HpSIwJwVI61VLMY+5G6nFiGTA7c0CCYLtcZxk/lVCQna3ParchXf64U1muzFiflzzih&#10;ALbvG99DDOgWA5Ut7n1FddZeDLO48L3DpbOyCTJcndnPTg1wDMBfxZ5DH8jX0p8Hbu2utM8WWUpV&#10;nSJSAx6iq21Jloz56134URXcEzQlEfZkfJj9a8R8Q/Dr4k6XBePHoN5dQKCSIkyQB9K/VJtNUGUC&#10;1iPzHqOlVZdKtnDBtCgORjJFdCkpWuYc7TPxpMt1FfOtxo95HIHwyyIV/nVpi7sxWNcYBAHav098&#10;YfCfwLrem3nm6HaW9wyHbPbxqrKfU4618feOvgv8UtEbULjTY5NWsF3MxgU+aij1Tv8AhVOmnsaQ&#10;qp7ngmyQwT/JwF546V7D8A9Ulsf2pbSNrjEd1pzxsCcAkcivIpTdxPcw3GnahbSLLtdJYyCCPY81&#10;teFZ5bb4z+BbmO5JCavGcg9s96xq02ou50QtI/VvT72GeKM/aUVicDFdbGYI44yTu+UYbPevAPD+&#10;pxPHpEouRhrZCcHiu9k1h4tQ0tUBkQzLk57VyU29jJxsz1K2mnN8iFJMOvBx0rp7OxeVog0vIJOP&#10;WuX029spbHTysFuf3IPHrXZWU6skPGGxxzWyqWM3Ef8AYiJbhEgAwvrSouy2VXt2PzelakMiLdTE&#10;xuTj86sIsT3oLtGBg8VoqjM3FMwiiMwOMewqxGqIpARfxqaeFF1JwkxKg5xiqbyEzuPL5FPnDlLO&#10;9RIDs7UCVQhHld6pMxLNyOvam7j5q/N3qlK4nEtl03N+4FAlUKcIOnFVWYkvjApqhQx/eGqTJaLJ&#10;lkdgWFM3ruXEI+8M1C5cbSMH2qsWlNyDn6mhsRoXMqboQqKPl7VnlzmTJPXinsy4NVmZPN6jPalc&#10;dh4Z95IPehi7KN0pIpoPTkYzTXZfMOM9KBkYHBHvTfLU5ySTjvTWY5PQc1A8soVsYJFAIc3yv3po&#10;lIJ44qt5rNvPk45qNi+wkxjFIpk8kvzofJJ4qvIVMXTk9BTVkUwSfLkDpVdxICh9Txg0AiVQ21ju&#10;HAqvKwC8jvSSuNqgN25INQqGMn+tGM8mmtAIXyS3zEVXf7rYHQdatzeT+82zqdp9azZ2VVkzkfKK&#10;liWhWldgv+rqmGUMTsbrU7uuyLKtz0quZIDLIPLGfSiw0Vbj7Q00ZEoAJ5obzfI+WbA28miR13yL&#10;vx71XnkA0p1EnJ70MGRkW5TO5cgnJ9apyuggk+XOentSblEZHAOKqTONnbg80bjTG7iIpMP2NU08&#10;syybiOScE9qlLxeSxLdutUZSjK+01VhXILhA0s/7wY3cVlSw4kPzHH1q8Wk3S56A1A5VoZCWb7pp&#10;FXM50ykgwcd6zpI5PMkwx6+lX95+zziMEnfg57VUn+2DaRESD7dKTRSZTCPubI7cc9ajdCytlmHo&#10;K0FVzsJ446elNcY8zKDpU2Y7mdHEu5TvbgGpTIRCq7h1okEgR8NgZ496qSB96ntimBNMbY22fLUH&#10;HNYtxJBsjIsU3E/lVt95lI2HAHaqxhcvcFiB8vyilcDJuDbvtGwbl+7j9ayriN8XIwGG0FQa3TbS&#10;+awXI5PBqu0Lb5ixDDHFAI5JwEucmGQZU5PasedVkknLW8TR4I2sM11F2J1uYNtgjJkjH1rLnt0R&#10;C3lyAYyQBmqt1Kueb6rodrLHf/Zrl4XJ3YU4AIrLjm1iGztILuTzQjBRJs6getelywb4pGXzApPU&#10;jBrMmtGELL9mjPsR1/GixSZxN0LOdrdYtRiB2DOOMU601jXNL1XTlS7vpULc5zjH1rQvNDuDcSzW&#10;6SowPKg1kJd3FvqU9te6UxR1wpZO/wBaiUFJamkKjjsz2DRvGFnIm2e3aOQRg7WPX6GvR9B1g3Nx&#10;PJa6myOrfNEzZDV8tpb29xZ6u0N9iWB+VB5INWdNvvEmn6qZIfEE5QuCAe2OorkqYXTQ7KWJ7n2H&#10;Y+JfDv8AwsS307UrLyJZxiOc8Lmut1DS7MNK0sVtPby2+eGBBHavkY67p2saTbR3jRx31pdI1tOD&#10;tZT3ye4Ne+eGNXlPhjToJNU80JAqBmbdivOq0pR2O2jVT3L+k6X4di8eamfN+yxTHiItxIR2Aror&#10;m3srcrJCNNhDTdHYKG+leVfFafWLOL4P3dlGzvHfu8u1sDHauI17Xb7XfAvhzfol9DcWsarsimIC&#10;kjqcYqVBzWpq6kYvRn05ausl8zQPpzv5Y3BHB/l0qzc3UQigiexcYJ3NnvXgvhdtU0v4V6w9ml/N&#10;dvdQtMXlZt49BnOMV6lFqa3KWyvYoJjAm+PjIOOaHS5ROrcb4qt5bj4SeIY7W8LTmAMoHtWT8LNf&#10;1NrDxBo9/PfK7TD7CJISAdvDDJGPpXbpahtCuzFMSQFJHvXnd3q10PjLa6Xb2+mpdefE6uyhAFU5&#10;PzepFXFJ6GcptanVeKJ3svHnh1DgC7kwWx901zuv+ILaz1fwfZwaJqF3dySKLpVUhYkbo2eh9azv&#10;Hd1q138RvDMqRXXlQJAEjCHBZT8x3V0jwpcxrd/2Laoy6fGCuAW4Hc9aiUEaRndHN+N1tD4Q8Kv/&#10;AGpbusBDebtxy+Mj8Kr+HI5f7GvXhuCQI16Hrn2rVkgguLTU0vtDY2wU7Uz1I6Vk+Hr/AEa18aah&#10;FNHNFCWPlADIJXov49Kla6FNX1INWTUp9Z+ztqLZFs7JETg8D0rK0m5kFkYHsFWZJ3DEr1xWfqye&#10;P7z9oO+1aPwnLAsc6x2lqkmR5WcFm+o5rtjYIl3bS8MzxjflcZY9RWiijPmZjNd3K6lAqWCFhJ84&#10;IGK9S0DU7ltEuY2sWw1tgiqOjeG5bu7s3FqgXzRkMeD7k+gr0ufT/D9loUVvBbiSbyR50+Mbj6Ad&#10;gKbijNzaeh5xfTExmOSWZIhPyFGetR2iR/8ACQ2KwRTsdnL7fu5rrUsYZLhh9jfDPkgrnNaYhsor&#10;ScRabDv+UZwM1EmuhrBXItEs7a2vteuHuk3SqC8jdgKyNT1HSpNdvYk1glADllbIz6Vp+K5LS0+B&#10;txPNcPG0y7Qqn5j9B714zas0vhZltPDs8JcnfJI2Sc/Wsoxb1NJ+6dFFHqt14nmS3mPlqxXCtnGe&#10;5roV8NKmhXgluJXU8vufO4n2rQ8D6dY2fhLxFO+pJ5soGQWzk1vFp5LnYGU7psYLdqqpUVmhU1Yz&#10;NDja2jhto4oxGCT16Vvq07arIDdBV38d6tz6dbw6NYvG+XKgn5u5rFmuLG2F40jrvGPutn8PxrnU&#10;dDTmLGrxgaPK/kxMR0cnqfavPtS1vQ9M8Oaje6lr1lbxRREyEsCc9lUdyenFeX/E74oadY6s9nat&#10;BdX0cJAtonzFaZ7uw+8x9O1fMOq6l4v1q7jutR1u6dElJhgzhEz/ALPQmuqjhp1Olkc9SvGG56L4&#10;x+JXivU9duodEsJLSEK8ccmPnRDwST/eb9K8rtbKb7VLLNHI8j3BcySNuZnPUknmtCyg2xALCAWP&#10;QVrGGQGEEdx+Fe1Rw8aaPHrVnN+RWSBd1tl346gdK17OKV3uFFvwNOmx+VSSfY4dHV3vrdQsWWZ8&#10;D+def6v4mvFS9g0y52MYmR7j+6p4IH1Fb2MGcIFCarqMa7SBqk3TtzVtRyeKqW0ZVTuZ8tISWP8A&#10;ETV8CqGKB1IWn8Y6U35vwpRjBoAd603khgce1L2PNRkjcaAJwcyw4IHHNW1ZvK7H3rMDjzhhT1q6&#10;pPlE54xzQIinOCWKMw7LUttMztGfLfAHQ1DI6DGTkZ70+1M73kqJYnJHYcAUkBqSyXAsY3Fw6gqR&#10;x3qnp+keI9Q1SUWug3EvzkhcfeXuxPYCu88L6C+oam0cl7EoQZRJDgOfxr1rTJINBN7APB11K97c&#10;xRrMsJLAA8gAdBQ2S5FLwX4R8FR6JdSR+I0e7jtSbmaVBmSQD7ij+FQfzrudFOsappWr6Pd+DjDc&#10;JcNHbM0eyKVOgcE8cda1IfDTQat4s8US+ImttOFjDJ/ZyLzdsBnp2refUodd+HLy6akFrJaoQ1pH&#10;gTQehyOSDQ9WZ3k35DdCk0fwte6jpxuNUv5L0kXd5K5ZI88BVHTA6VBqcWt6PrVtrek2U91ps05e&#10;+s1JI2NyWVayNPm+1aPd2Go3YW/iLeTI6f8AHyo9/UVUtvEx0vVbjT5Lya6VlcJCULCP2z6UoLlK&#10;TNjVYvCd3ZaJr+neJbW0bYZG2NtcMOShTrz06Vy2ra/FrPhW4tLj4dQwxS7VkJOXynRg3UZ61zUs&#10;Zl8c6vdnRriIT3BKxK5CD/gPStWKEYlxCBxwKLBaxJaRW0Vkqx27BRGFJdssQPc81eAYRRn5fcVH&#10;aW05uXLyqF3cAnrW6tvbra3JLZbbxTsS3czDglAY15HArQt4pTAv7onn8qtQ28H2FN7qcN09a2US&#10;1jtLPZ8xI5yOlO1xGXHCw3fuc8dcVYitySi+Y3LE1pZjLHMAPAqaNWMnEYBzx70WsDZVW0nDR4l6&#10;np61opZf6McTAkrzk9KmVJMglz1q+kYIZi5+50zRYTZmQW8qLkuCu84rQREJgJVuc5q0sUZgTMhH&#10;z9PWrQibGdq7Qo7U9gIYbeNrtsWnyk9D3rSSG0jmYmygJAGMiiEYjbHcirRQMqnknHWnckaI428w&#10;i3UKw5FOiihVWxbw/f7gc08JL5XU4HXmraKPs6sWGARU3CyJot22bAUArzxWhDHEbe4fzFUKv50z&#10;da/2WhAXIXoKzJZnVdihjuPXpiqWgjQOHEbDbgPz705jam/sVIjKD7wxWZHKRAmMtzyc9KeWUhnD&#10;gkDpRcZuztaMYttuAoTHFUTFljt6ZqpBdAQXCtHzu+96U6W7iRYwPnbbyR2qALQVUZ8r/DUMjkxo&#10;CDjdVaG8gedvNgXAbjnrU9zJZNCoFxGvy9AaAGsWNs/zYGKhZ08pcTpVUXMBcx/aXI2njFQxi38+&#10;X5hw3c0XHYul2wcL+tO+YRAiOTH0qNPs+9/9MT356VakuoItMiCwxSNg5OelAWI97+XhV5z0NRyS&#10;TZIY46YIqAXVqSoKxhieeaJrmxEUiGOIZUfNu6UrDL6FzEchcBRnmnmcIY/9BBy2Mk9Kw1urOO1L&#10;m9UgPwpPWqs2q6M02ZLyONgPlAORmqSA6h5SJBhVG4DGajMsQ8zddqOnHpXHy6pYtPGDrUYIIxz2&#10;plzqGm7ICNWjZio4DdKWokdoZoGiiVbhQwPUmqVxchGuIgsTbsZYHOK46XULYw5+0Y47GsqTVole&#10;URJI7Y5yc1OrHFHoL3QFjGMnr60wSMYZMSqPlz1ryu41bWTJEF0OVl39S2MUkus3kclr5ouQGXog&#10;JxRZjPSpL4IHLyRsqtyS4GKh/t3R23j7RICpAIxXCQXWk3EkKs2osTyFIIBNdPpum2ct7akqigMP&#10;kx96k7jSOliuZZFjZIWYHG0mrfmarFeq8ejNK4IIQ9x3rptG0gSTBRaJlQCOetdnFp9gmd1rEXUc&#10;mpQ9DI0O6uZhbTf8I88G6EqUY9D3roUstIh0vWZjHAJZn3SMV5OPQ1DLaSHRbh4oQm0ZGOM1yK32&#10;u3OvvbbcIr7S2OOKnluPmaNFC9xqs37wCJDgAd62YCiWd0psIvmHBFZiQNHPGFuASSMgDqa2o4Ss&#10;czSHgKMc01GwpSuR2+DMx2sMjpmpJ5ETS7wmFBhc5pqZMxIAwD61V1B4/wCyLje2F3ANinckjsLg&#10;yadqbBiMnGCaqXAuFljGxvmY4NSQJbk2BS6QKCMgd6376MPomnCG1PmNAwLlaYrXMW2eNQpUbiXG&#10;7mtS5WMyWziOFCFXIz1rlbeDWrbVZRcMNpnJRh9axfGHizwTofhPW7zVfHlpEkVoSUDAszY4VR3J&#10;6VMppbgk2dJ4iv8ATYNNM03imyt4LeLdLJIcAewz1J9q+Jviv8YpHvdU0nw3GrXLxNF9tIyIEPBK&#10;/wC0f0rx74hfELxl4p8eXfk6lf2WlxTutpZxsQFX+8/95m6+1cTpmnQxx3DsGeVmJZ2PJzT5eY3S&#10;SXdlO2s5pNQnubm4uppTcs7vK24sx5JOevNbSW12zW5g3NyflxVuCFvtrr5ibAOeauw3MyagY4tN&#10;BG7G7tWq2sS5N7jrIWsFzKjWEgnKcnGaimjlfWBIEuiVzuABwavG5i/tdQ3kltnPApUvb9JrkQRw&#10;DfxygPFMzK1paQGe5neCVUJ+bP8AEfpVwsqyZjdAhBGMdKjW5unF5BNpgClhtcccmop7K/heLFwJ&#10;AzA5HpQA4tCkke9X2u3OO1XpIN9vbbIso2DnPakMaf2WFk09yWQYq9bTLb6FqDTWStAsfHPI9qQ0&#10;Z72tiDNs1ZPlXlc5warLazzAeXg4PTpmp7e48PS3OozQ6BdQmRTu3MfmI+tR2U16vimN/L2RtKQF&#10;z1FMRWlSZGAa3wQwH0rbtrbTXs7UnVRvKZOajvRD/a8gN2gLgFRTLSyu3vLom4RUC/KQ3WhgMuUk&#10;W3vfLKZUHBBrMtJtS+0IsukSOTNj6it4xQRtJH57li3I61Hdealjbi3CtKGywIpXCxbEcNusUosJ&#10;R5jLnPao7qLfcCTcoVkBGBSG8vZdKsopLBGVCMkdRWjK1m+kWiRyR5VBu570AYq/ZovNKzbmI+Zd&#10;tSyPD/Ycm6CZdx656Vbt0tUvrkTwbHYfLkdafKkPMbQgjOcEUhmdpy6e2pZkVT84xuFdHdXkSWqx&#10;wJCPlAyBWIfsqlh9jCjIwakLWBViJCSCOnagB8bBdZ3zxsBJ15qvcMi+IRiImPeCRnrWhJJZzWEQ&#10;a3UFU4qinlHPJIzjkUAa811M+iyiHyVAhwqmsG0F7HqE7vBKWZ8gjtVtIWcS7JmXaD3qW0kaO8RZ&#10;JosBsZNADLl7ySaF2kLYQgK3UVkW51FNYvRKZthf5fmOK1tQE66jA/nJ5ZPBWmrb3TIS1wgU9zQA&#10;5nha6tBsZfm9an1D7IumAwWxdig3YPenpaII0b7Uh2DJwetRHy/td0QvccZpAg0eLVleWR7jZEEO&#10;1GbrSyXE41i7j+zZG7kk1m3L3smrWCfb50RZBwp4rTuhbppy+VMHcxje1MEWRDp76Y+ZMt1K5qiY&#10;bITMwWFY0HIX2p9sbZYYfMvgFxyxp92dLjhtjb7n83O45pAhIf7PnuoyJx5Stht3c1rC7jtniUSw&#10;hcDkdqwoo4JIwI4/LJcZ560t9bwxfLJeSN+7BJpoCzdWdld67bSvfO3zgnmqt1HJba5MIscIOPaq&#10;yXUCaXbhN6tu5Y98VIbqOee3kEUmVYBiR1pMY1ikjRh4WBznGKsReU+/lPlwKS8jvTplxPGsXyQ8&#10;D1qDSba4n0e6mMvllXO7LdaALTGNZQfNTOOx6VReKd9QYm4lKlxgFqlMcQnlUXROG55qwEZERmkG&#10;D0NAF14zFpVo2VJdOuOlZ8bMssvmRblZuDViWW5k0+2hSZDg4/OojHLFEiyBWO3NAFWVIxqo2QAK&#10;TV6OCPaz+ZGAB6iqLJLKXdJgNp5TvULGTyI1EshJkGRmgDWkB8uMgA46VHI1s1pbgxDdnkgdKZll&#10;CYfpGMiozgumImBNAC7QJCBg4HWo5Ibh48xtkgH9K0oBB5cqtIoBXmmwuI7m8woPynbQBVR2fS44&#10;hDD5g4JIprwtA8ErMGUj5iOaicAzzkyEHcTlas2K3Mqz251CN1Y4UPQMkNxZy2yNAsakRnPvVG0m&#10;xcXIdCQZjk0+8sLm0u13WxVT1VTnrTFWNdPvDuXkg0AdCbaw/stpv7QRV8oswzzxXOfb5LiS8jRm&#10;SIEqCR1qB2lfIW5m27Pu5qGJWjeLAA/eHPHXNFgLADIix7i3z5BIqIpiaVvVDWpEjytKPLACx5zU&#10;BaIGRA0LMXIzmmIjtI5zDO7R/Lu4FaC3kkKFF0xwrodzFelNt47gyOFLEAZIAplzexi6aB441YjC&#10;5XvSGXFFnNoUySayiPk4OeeawZVms9RgZb7chlGeKbcWF0Z7SX7dcDZ820dxUskV9NpoYxAhTgA+&#10;1MQl7czzXVoEjZVMfUVNpiTLdXUbFjuIyTWJL/bH9o2SpYhFWVRmuuaJorWxlXUUZjCu7ikBn3y3&#10;K6iI1siwLDB9KdPp/wDotnIs4YjBZatCZjdSM6jIXg+tU2u5476VhuOVJVfWgZnTKDd3hezYBIvl&#10;Hqa1tCCHQPELSyBGLfIvfFZtob661i6nn08xQrJ8ievvWkkFzLrbfZ5sKGUOo9KAKlw1sVu4pTlW&#10;JAbHSpbCIC1SMFSiqSM9au30OmR3BRpeQgJHoaIbK/bRhcwPhC+PmOMigDJeZo9YJcu0RY8Dtiti&#10;DUJ7iGFROqRqcKAKrXtpKuju6xROQPnAaq2mxhWU+UwAbkD1pjNC5jx5C+QxIBO7Nc1ewX8s8DqZ&#10;m2P8qnvXbSx3smmXBUAnyvl46VmQF/7JvYzPEJkJxkUhGXZX9xF9miuoZVj3gYJrpb630+aLRDDp&#10;8KxAqWAHWobW006TwxqL32jKZBkpJuxn6UWd9psenzwtaSZIbYTxwKYGvJbaZ9k0kAxhQoyAK5DU&#10;Gih8c3J3OgIXaAa6jQpbe41bU/tNuy20QLIx7kVymsCS68XatJFBGVWYhVB7DpQhlqwFxdeOLNri&#10;8cxx3CGJN3UA9663V7Hwy3xGsblPK8ySCMOgfIBFedWi6pHfzsEkGUwDnpWlawagk4uTqLkJLkgt&#10;nNDQrna38NokioioGMOdo7Vykk3m6giOIlMbEAd6U3Op3GqzGMzBtoXkdKdcaZJBb2k5u5JWwS5H&#10;vSGRpc4N9DIFdcjBz0rqLGxgm0BJz5S+WQVGeTXM29rbSWVxIkjburjqa17W5gXS3CagR5cbBlzR&#10;IVzO1CS5HjOFhasqK69OmKs6xHaNa2F2toW+ReAehqkv26QzymRPJ884B6ml1GW4bQ7WGK0JXjJo&#10;SGWYo2m0qaYTRpGIRgFuapWCyLqerYU42nGarLFqKafaErcqhI2jJwajiujF4+sIZYz+8iK8ds0w&#10;O1s7iEeDbmK2sQZpJz5z+gFchetu8TylSuVX5q1IpZrOXVljfiWX+LuDVK8gtIkeWPU423ruYk96&#10;SBCW6zSOALhiME4PSuo08OPDWru21vL4PHSuHgbXJpXSz0mR3zyB6fWut064urbRvElncaeoecIH&#10;O7PNAFC6itGlgmivSCZQCFNdHBbq1hptv54DvBnOOeawPs/l31wTaOf3ilVBzV9rqWDX7G7bWYUE&#10;dqQYz34pCM7V7bW7awuo5YWeMglWAzj0rO0i4lFvA02rYCzcA9xW1Dq91c3l48lvCYzNgBuhGapa&#10;zb2H2Vnt40HALBTwCfSmhiarqminVLZEkYtsGdozms2QW9xHlYXwxBIIx0qSwh0xLe7aTSkMhiyC&#10;eTmoY5bgzyn7GiDzDtNMRPlY44gIdvy44FQEq0h/0WR2Egxx0qf966sdoJSRc47Zp+najbxfFf7E&#10;fD8UjExkuemKidRRWprTpSqOyKGpT3EKwp5Em5gOccKK47WIEZLVyFORk88g17p4t0mzfR9Puobd&#10;Fje2BZD1U14vqcQSMLulIOSPbFebLE87Pew+DVON2Y2lJBJqkwaD51IxzW1q0GdHt5VUlozhs9QK&#10;5vT3nXxhbkWzqrTYzivT5rYNozZgZi9sN3HXP+FRNnRSidr8EdUsLbx8LaedBHexiFznpnP+NWfi&#10;d4au9E+OhZADaaixuLZ1HByckY9q8S06a+0/4hWLJcyq8GtxSRgfxJnJFfaHxFS3179lr4e6rbPE&#10;8tjpCP8AKcnlfmFcc21JNdTshqmn8jzHT3DeGdGU55teDipzjyTkZ5rK8N3KyfDHSiY1MiOymtdQ&#10;S8m5AB616FN3R8niI2mykWzOSAcA0jfdf5u3pT7hoPPiVCpOfmAFVvm3kMetWYFcoGkVmUYV/XrX&#10;pXwpQ/8ADQbS44TZurzhywtLvPTIxXqvwdgkk8eeKZ8YQSRcnviqQmfV924+2yAkg+UMVkycTyDB&#10;x61p3RhkWNxCQTGAfwrLl++uCDxWyNCPOFBVCe1DEm3wEbr0oX5nf5RxTgBv75FAFOUH7VFweoGP&#10;Sqt2uy6hxc545ArSkx5w+UZxWdOu66Y7jnHNA0NyXt4/lb3o2sDGDnGadGDlBgU8/wDH2wPTHWga&#10;AhdsmBngVnSCf7eM/d7Vf3BFkXYOTxmq8ocyRYYcd6AI1AEoPlcd6YjQnUJ1wPrmpjv8ll28VlRw&#10;uPEG/wA5uScj1qRm0hAkPQ8Gsu4LjUXBUHLjBrViT5ZTtJNZ86ubtB/tdaoRch/1a8dEpsm/yT8r&#10;D5qWLGSDjoKtzRMYIOcDjJoEyovkLaXDSA4MRxWTaGRdRvj5R27yVrfliU6VcqI8gKOaykU+bLzx&#10;2pWGmPjd3ubnNucAHnFYdxJOmoKxgcL53UV0aErFPtROlUHUSXYDRpgNk5osNDrdklSZ/kBEY61M&#10;ihlkH2gcDrVSWPHnCIlQcVPGCtrLySTH60AROsDx3KrOCRkHjrVOKJ0lfMhOSec1JAwWa8JHGTU0&#10;LI32jcM8nmi4yVNxiPA6UkZbzJOeN1InCy8HGTTVYefwjDJoEXlALJlcZ65qVmjAhVY+M9aqbz5Y&#10;we9TAkhRgcCmgZZ3HZkr2qviIXrsGUZHNP3KYZhv7dKqCNjK5+bhunrQItYBZvmHNR7PmTpjNCgg&#10;NzwB0oOd2d34UwHHPmAeWcY9aeBhuGPNNHb5qUkZUn0oExx3ZPyD86r/ADbnxkfNU52+TuEuAO1R&#10;AfvDzzmmhEvzlUGaiMbGc/L9DVhcZYYJ4pFZftkgYYA70wFVXBh5FWk27X3A8H1oDRGQfKhA6Cnu&#10;mIjJn/gOetQytjrfDiW8utwbduVlXIJ5GK9alLERY4AiUAV4x4SWZviLbldwEjjjPpXttysatbAN&#10;/wAs+faiLuRJalNQd+cfWpVH7rim546U4kbH+lUJleTO/wC9nimDIdh605jyaQ43H1piFXhDxTVH&#10;7+TI4ppJ3Dil554oAeR+7Xj1pi4MhyOKcWzbsN1Rj73WgaHS7S0WCBVi3AMlmPzqovNwRgcVfX5b&#10;SVgo4tXpJFI/PD9o3WYl/ayKGRCtp4fKHnhcmvnvw7rcB1Roxrk2z7WwG8HIyfeur+NclxP+2P8A&#10;EuKS9kbGrDcx9M8VwkOieZfWMia2sRwoICYzW3K0yqiasej3qoUgkeGOWMMCCDnrXHHTdSj+OWh6&#10;vB5UcEURBXdxgjnit1A9pptjavqcszsnMjdwf8KqX0l1D4evGiTztrrwG6Z68VVjJo0L0M2p215a&#10;E7mb5wB39a17Q39xpmou9sjERj5z1BHvTNHHmeB5cW6f6n5/bNRmLWRpqQ2s86B7nrto6iFOnahe&#10;eHtT3RK5Q5jZjzx9a1PCemardtrjXmjxqLORVjY4/efQe1dJYW0sfg7UxcyeWTGnzeo7mt5tQ8K6&#10;f4Fs5ovEGmS7LVi6rINxY9setK4zzDxPBZf2jrKBNhS2OSoxniuW0fUJR4ZjsxNIqG4f5wMZx611&#10;SXJvtYvZJtNkVZ7pvLXHIBPGad/Zdvb+ICZdKXai7tpGBz71aEYVxazNZQyxxSs205NN019Ti0/V&#10;SB87HaCR0zV3VbrVFLGws4CgOPLAzkHrzTV+3/8ACFo4sVMm4M+3nkdqVwRFPYXsGjpcSawfMmcH&#10;DH1qe3ecpDG8sGFiyMVix3YvfFtomo61q0QgXCwJCxDntzV61gcePrxC9wYzGduc9O1JLrcZ0+kT&#10;anFNqS2PiWGBbhCkzOAwIPGMGtEzvp3h7UbeMae7lWd3jhGSTyTxXApeWNp4v1VLs6lFD5mQ4QkH&#10;8s1Jd6kskjSWfieN0a2ZSjLyQfrzSsMqSgalqENz9tuf9Y+3GflIqO3uNl75Vw8wKvhGYY3fnVvw&#10;Cl7LqXxKj8uJhaN5ipj+91qnqt15/iy9eXw4EjtrkiPHG4g09EK5vp5CzLKITnyicVBZD7bqVyvl&#10;s7Q3q456c0yG4iuPDU8iFEcWjKF98VkeGdT+w6/eW91pVx5j3TESY4bPT8qYHrl2I4PCEys0e/7C&#10;Awz6jivLU06zg1XUro6ipkaYliT0rqrq/s2AEjXkpduAQRiq17aaX/Z2mSR3rM0h+eLNFwSfUr2J&#10;intL1YZE3+W2R64rlJ7q4g11Wezdgl4Qykcda7D7HbR24mtZGiYQYIDd65i8XUVtJw1hHI7u3zGk&#10;tw1Oph1TRJNJt3Gj2gO1Qw2gYqK9vNPRh5VmoDoMfL3rC0qytV0G8NxMjSA5CqeKs3KCSyhVIlXB&#10;G00WGaLJK3hyBvsqksck+lZl/sfw5NEICD5iHP0rQh88adAv24EKo4plwi+VIN8fMJzg+1AWR9P+&#10;FXaf9mz4aSmQlhpoX/vniux8PXqR69bgkACYA1wvw1dJf2U7A7sm21CRGHcHNb1oypr0xxgNIPzr&#10;hlpc0h7259L6ZIHt7MhkKlBg1tmLfHsLkDPFeceHLmUQ2AZ8qWUcmvTImdtRICDIiB61CYNWZpy2&#10;dtL8FfHdjsTY/hG6GCO+w18BaYrpDqC+b/qtcuUAPs2K/Q20GdP1dePn0O4H6V+fc6GL4leNoBkB&#10;PFF1+rGtad2CiaqEjHA6d6dkHFRRAEnMpHFO7vz3rUkl2oerkUhGCu1zTf4elSq6hCPJyexzTGMV&#10;phI55x3qRSS2CD160448rIA5PIpuSMkqKYB/y2PAowMHKjmjjDcUh70gH84XAFOUP5MnyjI6VEA2&#10;wt5vRulPywfO9sY6UDD94FOW708OdmNw6d6aQDH1J56VE4OTiMfnTAtx+WY5M7c9jUTiUJgRjrwa&#10;jUYiU5bAPQU9Wy+WmAAHT1pAZVpq9udbHk63d3uyQBpZICu7P1rqtX1iyj8Huk3gaba6LiZIScZ+&#10;lclp97YtpNs6aVpqBgcYwCa3LK/1+ZJIpNR0lbIA/I8anA+td5wrQxLZ44r+C5W1uDAy/Mu08A1j&#10;61faI32iO38W31vIzjkQk4Jru11Dwglnepd+IkhDBgipBuBP4VysM+mDxRIy+G7S5zdDyxtGTk8U&#10;0M6bS7XUo/g9dJJqs0ss8AYSuMHGOPpVazOoppOJ9OuWAk6/StOc+Jje2Edxp1vax+SGCowPy9ul&#10;VLjULtEgVLdTFGDvOzO6pYMr393cyaZIVsmMQA3Db1rGjaCcFVgmX5xge4robLUNMnLp/ZNwFZyD&#10;uiIGa0EsLQSzvFcQBFBY+1GgtzCuria203P9kCXbEMjHKirWnanq1x4SvvsuqiCJGw5Z8Nn2FVxt&#10;l8bQJJeFLYRuZHK5zt7VFc2FvcaQ11Z6NeCBJ2CyZKAkd8d6GgNSxsrdbk3cnifUpbjzeGaY4/Kr&#10;moy+Ibezlm26H5UmAHO0v/jWPZ2l4dBZnv5PvDOD92ppND06WfT5X+J+ouysv+jMSAKnlG2UBo2u&#10;3jzz2/xiunLXcTyweVwoBzgYrd1240HT4La61LxfLG/2ZFjt1QndjqcUTa3p2lXtja6d4bgu7prc&#10;/IZMD3ya8j1zU7/WfiBCJtBih8uVg6Z3Ac8jNDbKhG+5qXur6hrPiTT4dPsY49NtwTcTs21pfbn0&#10;pkkETX2kxw2KbUlxuznJqtDp1msbxo8kSMRuCyY5/CtX+xNRV9BkX4j21qrOCiAB2Y/SktrleSNK&#10;Rr1BaQT6PMg2DBMfBH1rJvY3OpSeWiKFxjArS1bX7+2ggsb+xnkVIVC3H2bG705rJsNRtpNbiEmn&#10;uh5Ksw4YfjQgNS20zxRJFbSJpsrxvH94IeK5LU0vLbXb+OWxmV9/ztIm4/hnpXctrPiq3KfYviHb&#10;W8fmD92YQ2azdS1CW7Lyz6clxOkPzuseN5pgczDLozaZK50aDzVAxJjGfwoaRCIgHnQDn5amNmW0&#10;/wAyXT5YDuJ2sMAilimsxZzL5e7LBVwuaTQ0JZTQSavcRygqqkYZm61qlrctd4s4sIOGBqB9EE2n&#10;yzxTSqoiywPGKyZYbqLTisck7LkgnJNGwHQ6Va2V9q8sbXwVkmGxt3U1d1e0Nv4itkluwjIo2oOS&#10;RWBoQa3v5ZAZ5JXlU46ba6e8uNPTxfok9/cFp5IiEjJzxTEznbyfTGMrGwlLrjYxGMVkOdKkk3l5&#10;cn0OK6S6utNl8TXMD+EXjR8eVIB96sjUNKuoFgcWMgRzlWI4FFrAncvWsQn8J6nbS/Ey+ggZeEBO&#10;WHpntVaw0u1lkmSz1Fsxtjbjg+9OstG1mePKXRKHG7Zzj8q14rbVrC/RxDfDkA4iPamrMT0MvUrX&#10;S9Oske51+d76WQbIkjPyj616J8PtL8RHWZb8fEPw5awSorOt26klByRtY8ZriNSvGOo2FxNpM8rF&#10;1wTDmsbWT5t9BL9l1WJfsw3bbhkH/fOcUnqB6Z4t0aw1D4jatLa3VuAR8kkTAhiOvApfBv8AYumX&#10;niFdU8QSwhRiFEyN4PDFsfpXnnhXUVt9YRY9YvmZrkKwkJI68YzW/wCKdI8ZNr+t6jDbzTW5hi82&#10;Mgjys9wD1BpNNCepp6vqvwpfxdq9vD4Z1K4iYHEssjDeT15Jrnp7vwbp+mBtO8EQw3JdjHI8m/Zn&#10;vWZLY2n9lad507LICCCExgn3rbj0C1XTdGv51R4ZVxy/IH0o5RpWMC21/wAbRalLNH4sjnV5MuTG&#10;MD2xVm517WZNV+0GJlIdSWjBUNj6VfvIPBUVwYre81AvtyFWJiBXO3t5EsEEaaHeMFJDMITxSBnq&#10;Gmy+C9W0+0kvfDFzDciHC3Czk5I9u1cbrVnbxeLZgupu0SyfISeorndO/t6GV54opTCQWcDt+FU7&#10;3UJruTUEZrpZAp2Ng8EdKVrD3Oss7SyuLyKObWGt43HzSuDwB7GumtfC/wAJJfOWX4i3Utx5RAbd&#10;tAPsK8t0WPxReS2iXfjCNgpbZiMIVA6Z9a24X8Mw6pdx3nxEvEnVsRxRRFi57DIFO99hM9PtvA+n&#10;f8I9OLXVrO5jJJUycYH1rE1jQGsfBWpGB7eK7U/IofqfrWTY/wDC5bi7MNhNrUNlvG15Y2XC/wA6&#10;x/Ed54jTxnp9hqHii6LwqDOBnL56c0Wd9WIrC38Xjw/eXGreJ7qL5M+XFcMQR+BrEjnsptWs44po&#10;wDkM8mCf1rolmt7jT4LYapJIZJlAVjk47ivUR8PfDc/w6sbpfFVnplw9srKryD93jrkHruobtuCR&#10;5do1p5fiSV7bVbl2TkkIWx/hW5qFv4+vlvjZ/DxpxbgGWTO0kew71beO+0a4uoLLxPBKZVwbhYQ+&#10;4+w5rnpvE3i+11aOOLxXcebI/wA/7rGfqKE7gdd4e8X+DdL8O+JodS8FavZalFbgRo9szea575x2&#10;rz/Wtd8S6hf6hM3i0SxCUmOIR7dinoPeqGsXnjO41mwmvNV0y5Vz937MoI9OetaFtoHi3+xJb4+D&#10;4mjeAnasoBUfTNMLFXTdM8c3kMU1p4BFyvIJ88D9K6aPQ/FsOjSLd+CtTtQW5KgsAT7isvw7b+LP&#10;7Zlaw+IV5p7x3O54zkjavLcfSvSLDx74mPime1svhmdYhgTy3urqMxrJIOuM8cGk9PMLXPN9XtLu&#10;xi0AQ3ga5uPmETDnA7kVbuJNSn8HaWbqW2jMS/Iqrg5+ta91BreofFnVNRvtEggnbpBG+UjHYDtV&#10;a8s7o6xIt3OsNsoyWHOBQ9rjRysInk1mAS3BVFkGWJzgVZ12bQEjtEs7a5VkUb5QT85q5c/8I0l1&#10;DHZ+MJJlc4cmMjafxqCeCzjtofNiUgsCkmM/nQJGnoWmeJNV05IbaKNESIGV5D1z0FLq2l+IdNeK&#10;K50MQhyQrkfK9aa+I4Lf4T31lp3hWJb8qGW6Eu0Ej6V2WiWes+LPhPoEeqfEewt5oiVmdsLnHAAJ&#10;pXA8cW3vvJuyk8Tse4PFaifbk8NusrR/Mc7eprf8baHH4b8IxS2+vXV6q30amONC3U4yWHasvStU&#10;8CrdXL6rqlxHK+mD7PHt3ByR09qL3EzIiluH1OILp6CMf63uT9K6qG+8PRaHLHu1WKYp8qIjKGPr&#10;kVyVoblvGoa3tlWFr1ygJz8ua6/Wb2A+ErS2f+yiyx/Kyou4/j1pjOam1XxCq3sY8XXaq8o+cE5U&#10;fXrTUuYPMieTxfqd5IU/5aMSB+BrLhCPqMiNHqTKDyVhJH5131r4btW8B3N4mpqWCZ8t12kfgaqx&#10;LaQzR0efStaNvYNkRZLKOlcldWnieTXNXeOxhlAmxtZgpGPr1r0Lw2NQt4fEiW6W5cqAc9DmuM8U&#10;Nqg1qOPyJ0kFyGYRORkn6UnFiU0zOlsb17BJG0WSOZCMlATs/Kr2mabJPfyi5vr2NNn7ySRSAuPQ&#10;Gp9H1bUrTxLYG7kTyiq+ZvTIIH1rd8SeIrW8j0X7PbIkIIwyx7dx96GNnBatd3MWvXVnYM00Mdyq&#10;/aPLIMmT/SoLmzuLTxDY3bNMsmxGYs+4H6elP1S6uxfRPHaRt8yklV/wq8Jbm6tbYvoV+yiNcOyH&#10;b+dUNM2E8RXY0jfFq86TpGMEZx/hWHf6r4y1KB1k8VzFCMMIxtL49SOf1q0I9FdLiKSAxkpxgVqa&#10;Np+nqLwi9RYzGwjc+tTYVkc7pz22mi4nnmbLEKqhNxJNbmnagB4/sJA0SK8yMqk4yM5Nc1qsV9DN&#10;rCmSKQjUowrnkAE16lY+D9FvNE0uWbX5re4TT1kjkDYAwMnimD0RBrtu0vinxNfIryQPZReWd33C&#10;BzxXF2Njd3Wq64cxh1kAQt/D71uXuraDCEtLPxneagF3o/7kr8y8Yx9awNKv7o+Jf39nLCzXPCAd&#10;s07EpmrdaLbxaXhfiNE9z1eLGBn2qTRdI1i6ZoJtVuEEwZVmZDtXH866uOwsL7X9NeLwNMZYgP8A&#10;SPMIHvntWvrV5LpmkWQa/g8uJRsh2gYJ/wBqk5ApHMJ4J1GK8VIvGj3A3kySPHsVfxrodL0nwZay&#10;zz3d/Bd3cXRG+4gFcZca7441ZtSt18YCytVQbEgT5pfbcOax1i8bSQanENE8QMirtMvltlhTFc7X&#10;X/F+pl0sdH+GnhoCN8LdSbefX8qwI9Q8QDW/Dcst3avcrMDOY4wQRnkcU2y8HS33heR3+Ii2DpbS&#10;SESttK7RnnOOtQ6NJYaf4Kup5NYhm3XjxpKfm3bTg/nUpDO21i9kuNJWe1+Kt9p6rApWLaSdw615&#10;bq15Jd3cMc/i24up+hlfjIHt2qzfX5vLq4+z2LpGAOg659qo/wBjK/2KVdQmSRgcjuaFG40joNG1&#10;PSLLR7do/BNhPcxAjJwa7JPE99exaNZW/gu106OQkzzxtncw9hWN4R0jTYNTnN14YlmIztZ2OGz1&#10;q7rGnyReILxtG8PQrKxyLczZ5P16U7a67gyrrug+IJGsLuWbULy2LDzZoZDuA/3RWDfQaDEmmW9j&#10;Prbbv9aJI2OD9TXRabqnjWxvJYNRtdVtGc4EixmVDntgcVcv7T4hXFxFJYXegOj4Z5JUWMqPxxTW&#10;gkeeLtg8QvHNahRx8xXHWumtyYm862Ky4iO9QmRivQ4NB8N3vg6CLVNd0hbwwYDxyqMEe9ZUXg/V&#10;LS21NbP44aEIXibEcjIxA+vWne4HA3dxolzFcqnhFBcbiTMGwFP0rf8AD2oX8D6WkEunoQxDb1GD&#10;75NcvPpE9tqWrL/wmVvO3nsZGXA5rOSOaSaeGV74RiTDtHngfUUNCPVfEepaver4Zs4p9NddrNO6&#10;YOcfT0rlDP4XgeSdrd7uVGwYsYAIrBcWWnXjPpdz4hkBA815kY4z1xmqGo6v4aFpuMt6LyQjdCID&#10;znvSSa3DTodPqHjfWB4duLax8GabpsQgZfM++zg+orl7a/t5fCllbyJZlhK7F1iAJLeuBWGwjn1T&#10;T0+2MEKEszCrMUECiYG9zgnkD8qV7bFqJfi/4Rj7fLFdeKpIC3/TPPH1rei0Hw8/he9nT9pm3Fsg&#10;3SIsIZsew61xq2yz6rbhr2FnLYVSBxXX29hc6X4O8QXp+E6XMgs2SJ5bnaihxgnaeDUO47HP39n8&#10;Hn0F3j+I2tTEhlMsYZST06CvOFuRYeIrlIvEmqXNh5vyeY5BK9+D6V2Om+IfANjY39refDaVTFeM&#10;804QMAXOenp9K4zxBdeEr/xVqFzZa1MlrG6fZo1iwZSevA6U0wWpyXjN/AF5psk1v4Zup5lYb5ny&#10;NhPUAGvJZoit7aeToq+WpB+71r2a/itwsEcmnxhWj6BBk/hXH3raZDeSCaayRADtBIBFK5cTjbi/&#10;tTp93CdISOSNRn3rnruWOS0Yx2u0DHIPU1Dr9xBN4tAts7CDulHesqCSYR3UboQM9T3pWsXYnPmP&#10;bSFoRgdxxVKNB5lwYtTnjlVsqynFdDYQwSw3CPPt+Xg1nT2kiasrCYYDkYHekO51Ph7xr420+9tI&#10;5dPN1bhwG3E5IHcGvpHwr438M39vZp9ujguSB8khAya+UEjIgcPgqVzjHSseRryPWo5IbqdCJso6&#10;Nggj6VlOkpalJo/R5bi1ml00rsY7BuIbGauGVFAxFt/GviPwz8QvEtjrGmRahE1zCrqDJ0YD3r6g&#10;0DxJoepWVvPBq1qxe3XC7h19MetTZrcGux3ZkcyhiUOanzJ5OcnmscOMAvFt3N8uDU4mkESjaGBH&#10;D+lO5JoCRxcpx8o61YEqnIrOibKcpuJHFOBb7U5P4e1DYGmHBh+4Dz+VMLgBjycjmqatw/bn1p2H&#10;2P8AvBj1ouBIWyyfOw5qbI2rg54rPfzFjXjPPap43/dpuYA+lAiYuVDfJnJppdNvKY56U7aWY8xn&#10;B45qjPxI+WOAO1AJlzzYgy4izweaybl28ybI/izkU9XBU+54zVS4kG6NPLBOOTQii0kgaC2ywIqV&#10;RGssm1YxkdcVnRsFBHB5p7y/IP3RI7UBcSeNPNZRPkEHvxXOy2itdqWnXhia13clWPknOOmaybiT&#10;co/c7SrHkHrSd7AtykyASHE649MVSleMTS/vcED86tu0RXi6xxwKyWRhqUxaQEZ70lqDF3sSxO45&#10;9aoyPtEoBOScirj53Mo2+tZVxu3N8/encaRTlcmRRtBy4zg16f8ADHVZLD42aJIZMRS6hDHICezH&#10;FeVvjyZ/m59avaXcyR3kLfMhF4hDZ7jpSktBbn6c3tshhs3SD5WtUdCPQjNZ4RucQn8qm8EX41X9&#10;nL4Y3rOrPDpQhmAPOVGOa1XRRcPhFzk9qqlUTRyyhqY4jzt/0PJzT3tlZGBsY2GOjDIrRIG7oCae&#10;GAwNvatlUFynhvj34S/DvxLpN8ZvC1vZX+w+Ve2caqwP+0Oh/GviPxx8F/id4Z1C6vLXTrnVdOS5&#10;Ba5soyXjHXLR9R+Ffqis0oaPgde9W4pIZFkSe0tnUg/K65FV7a+j1RUW4vQ/MvwbrUp0KxgkhuEl&#10;jUKVlGCcex6V7DaXytLaEOnAAO49a9/8YfDDwDrZ1C5trG103UTyJ7VAqlv9pRwa+dNd8KfEPQdR&#10;uFvPD1/dWiSjZeWyFhgdzisfZJO6NlNM9W0W9eNrZROQpAxz1r0qwvWzakXRz25r5v0fU4zNaAXZ&#10;OdvDcEV6vpt2CtpuAzgY5rCSdwPa7S+QhNzx9K045xJc8TlRmvNba5RkiwWB7Nmt23uJBjdK69CD&#10;RHQnlO4YruP7zNRGOAmQY2kjrisWO7YpFznJ54rTjldycRDOOuelaJksjltj8pS5J9sVUZJgWGxu&#10;O9bA3hQu3ORzTG27H4AqlKxNjJ2yBVzE5pVBKMffpVyckW7DcPu9qz/N2nAXqDz6VomTYed2B8xx&#10;6U3Ay+SKqPNL5pULyD1pyOxk5AB2+tXYROQDGwwKrsg9ckGmvKfMI2c5qkblvtpG0e9FhFpgd7fO&#10;aY5IUkNztqvLPH5QAQ5z1qvJOP7PP7rJz680pNDSZI7YH3smoA+I5icHHqaheWI2pKkZ+tVPMUtG&#10;zlhj+H1pDRYMg3cIOScVC9w23/VgetUZLmA3U6BVXH8RNVZJVWIs0nVuoNDGaBnhDtgHp0NQfaGK&#10;MNgADcVRaSEyJyeoqCeWITRquMkdaLgkaElxEEGU6j1qpJcZtwUk+XoeaoeYhWfdcjAXkGsWedl8&#10;7Y7AE0tWM2BdLHqGz7OzZOQ26n3VxHJpvnKYyA4+UH0rh7i8jWOYNqTKQpxistNR1WOwmKeErqRH&#10;kwG3Hp64p8okdzNc7riAKij5OuelZ7zqt+PlyT1aueguNSLOVspQGTPP8JqTbqbAEgg7uc0WuDNK&#10;4nU3kQW/788Ux3cQsTcAjFZ7pNuGVwc85pJGbyF3yAAdOarlEWPMUxscNkmqzsxmIyelOR/9GfEe&#10;VA6gVJGEMRPlnPbikMpSp+7OSfwqqEfzJB+84xitVlyOVOccZqe3CC1m32yneMA+lK4GKYJSyMDx&#10;/FTvs4y42HnjFbPlfvcCXA6mnFXAjXylxzzQM5wWAS5vD9oBGQcUs8EP2Nyt0gbHQitgqTdONp5q&#10;rJbhriUHj2zQxnLmN/tQDSITu6jpUc8f74jaOnrXR3Fkq6ZJhSSD8pzWeLZS8eScnqTSY7mG0eSB&#10;5J6cZ71TmjRFjEhZck1000MPyqJwduOfWs26gRrlS84IAGBSGc7MJAIGiQupzk4xiqoM7eZmMjB4&#10;FbkzRK8EYthjB5Has8vGZroeVjBqbDM6Tzs4Ufw9azTHP5subjIzW6Fcsfn5PtVCaNt1xyc9qNhG&#10;a8cRl5QH5eOO9V3hkCoQIzk9x0rRRZNuHhwQeKe8asuN+ML69apMfQ59raI3bM80fCHGBgE1i3EL&#10;KZUEOWEnT1rrDB+4ddwPz+tRvBIZMi1U8AZp3uVfQ5eOC5I3GOJRs6Vl3lpp8sNws1pb538NsrsL&#10;q1ZQAsj5YdPSs+SEiGYOVxjuKTXYEzy660Mxarc3VlrMqkRfPbEf63j1rn7W4u49Xv4L/wAOzRo8&#10;pMeen5164bdSbomQ5VeABWJd2yT290j6MhUEgORz+FMrmscZNbae8EckEyo+cEKefar2n6z4s0uR&#10;dttJNHvB2u56VDPp1zBbXTW8oJbkIW64qvBfM9o8V5pDI6HAOM5/Gsp0090a06jWx6jbeL9K1Tw8&#10;kWo2/liKAiMMc7SaNJ0d7u6uxa+P4okaTcYQmTMO2D2xXkU9nGb5HhcqHUnrirOnax4h029LLdTs&#10;kc4YHuBXNLD22OhYi9rn1VoNleW5s1muCVU4lJXqO3Fd9YaPo58e6BqyazOBb2EyvbAcSlhwT9K8&#10;S8KePdA1FLOGe7tre6CqpL8BzXs+k36g3ILWgJjypDZVq4ZJxep2wkmtGWIb+K0udZWa5RI5EmdA&#10;e2OcV4Trl/pGs+PfA95b6BPEI9ZdbopJtaXa3ByORXovxAecxfDAW9qC92LhbgIc7RXi00Fxaah5&#10;McEqOl2GCtxkmnGPUbXQ+mbG+0o+H9PtpLC1aNrdBuZBkfjWvDZ6es18Y7uMI0IOM8GvONMaYeBL&#10;W5u4zCn2NecdDVjQtSmk8Wasj3ErWv2KQo/uBxWVRN7F02oncXNnbHw0zYhAG4OMV4b4lsZ7Zp7m&#10;DUoCqys6qevvXW+Fdb1C5+LfiXSrvV5mjmv5BaqsfyoAe7e/vVPx5pl/Bq8UMbyOzXKeWT0AJ5px&#10;dlqaXb26h8PtWE2ka/NeyFd8qrA0q9cda7+7TT7i5iVTArqQQV71yc+lL/wqXREgTZPb2IeYov3j&#10;j2rD0rVLqLUtJRdLu5387bIDnisJy3ZSpL5ns+lXM8V0YVEgxGMkd62oJTNq9x50y5A4UiuSS5kE&#10;NrJ9lKHywSD1FSNc3f2cvvYBjgPjmslUlYI0l1Oza5ZLO7hisYPnP3+OAKw/NiF3OXugu180ttIo&#10;8PzDDl9md/fmspYbtp5JpbeZYxNwDQr2KirOxHrUF3qWpeG3lvittasdqkcNnvippdEsjoMvk30I&#10;/dj5V4LVflltB9kjNwu1sDHTFTTRtE9msd+W3JnGelWpNaIc43KVhaJbaPEA0+0Kc7j1NDSGK4Mh&#10;BzvyOeTVibUIk0ySFtKWWU/dcHAWvnX4i/Ezw5ouqXdnDdWl7qoQ70ifdFZn0JHVj6dqShKbskSq&#10;qinc9n8R+K7Cx8G6teah4js7K0ht/nkd/mY9lUdyenFfHHjX4p69qK6ha6Fot5ZQMGT7S5zIVPVh&#10;7n9K8a8VeKfGfiDxLbTX+s3bQxzMbe2U4iT3x0JPrWIl5fpCA2gR/LgDbXq0cC1rL7jz6uMW0Tct&#10;La5/tW2eU3MrSXLO8shJZmPJJJ5rvLWF/sC7woGPlA/wrzBNWvlR86eR0xUx1vxJsRYggLLwx5xX&#10;oQhynnznzHrSiyhVnl1K2RQn3mOM1zl7r+mR3PlxTNK2TtIHFcCw1W4eF7rXb6b5vubiFH4dKn8m&#10;IOuLdAR361omZ2JdRuNZvLzdPqs3khvkhQ4VR7+tRpa28dnOViDZUdasrwoHtQc7Vz39KBpWM4hN&#10;x+UDFKPuGpWUGZssBTCMMe1MQgA3H5uppxxl+aTjI+cU3cu2TJHFAASMmonPTkGmM3PSoHf5SS+O&#10;aBEpYccjmpRPi2lTySXyMc1Rihv7nVYVgt52APJUGvQNA0C1fUEW61ZEdmGN/HP40WYmzAgsLqcQ&#10;bhKEK54HWvT/AA3oFlL4T1uaLXrFWtcGSBh88n+FPn0/VtP1OLzdLke2aMbJ1jzx9K7/AEDwzHD4&#10;Uu/Es/iLUbTTmZA8TKQ94c9Ah5A96VxXMnStJ1m+W3i0/wAPXjXZvVEYRioTH8RYdAOte72114as&#10;B4e0298eaJe63BpwWa98hTHG7DhB2JHTNc22s2v9gLFoljBYu9mRJIB8+CPX3rgZYLceexkl837S&#10;WZ2PzM3rn60Ilp9zvZ9W8SWnjHUrfUpGvLKS4wqAYRVbuO1Vby2l0zxM+saRqyGNoQzIrcMp5Kkd&#10;8Vzk2sO3hGW1urHdLHDiKTqSPc1lWl1N9htRJrEvkAsFQt0zRcaVjrLvWRftos0FrFFMFYebjBUn&#10;rVSCG3U/OI3kMmSzDJJ+tc+Db+Y22aMKsmQoOM5rWiuItsH70Flx1NCZLXU2GUF0/cYG2pYFG44B&#10;IxVOS5i8iMKyk8Z9q0bVwYd3mKOKdguWvKZgoBb7w6VeVHEaAyjOKzXuo0Zk2jcxGKuRyqlm5kkX&#10;JXg5qbXA1IYCwdjMB0xWhJFizGJAcKOlcyL4ApiVzgmp4tQceYQkp55yK0WpJ0UfklY8/wB2rsbw&#10;CR1Vea51biX7MjG1lAPI4wT+FSB70xF0s36ccUNWEzqg6FBuT8ad5sRZh5xAA4rnYJtQkDg2MvUY&#10;4q4BcrN82mzjI4FIVzcVxvjJnAAq4t6vlSJ5QOO+axPJvWtpGaGRRgbRSwwXqWsxezkwemaQ9zdW&#10;5tkKAyDJqb7dH+9Au4+AMCsJLSZiC8zrkfJxR9hn80K10yknggdaLi5bHRC/tvJBMynHbNRyahCR&#10;n7aqg9qyTYARNmYnjrnpVRtOujcxH7WSpbr6Ux2Ogh1O2+1xo9+oYHoeh9Kq3t839q25aeLYx+4D&#10;Vc6XCbWRWkcyEAhu9V10phfZlvJWcONgJ6UgL7ahEkcSm6Cf1pn9qRBXP2liCR0FR3Wls15GHhJ2&#10;xDGDVc2ASDAAGfUUCsW21JSdsQBBT5qrfbj5Ug2MPm4pkVqi+aTnJp72/wAkeLY5J70XCxVlurhY&#10;nYK755IzUSajdmHm3mVt3APNST290JY1EJA28VSaK7BO2L+Ic46UWC5fGoXI8otaKD6jrStqDeS5&#10;+zSEVRlsb0Nayx6qHUgb1xTvsl4UJLYXjtTsFyE6wVunA066znoSaeNXvfLm/wCJRLyuAM06WCNY&#10;wfs0TYAyNvNM/dLC23TwCfbpSsguVheX++Qi2uAd2cZ61P51xNZhn1IoFbhSeaPmz8ttzt64qpFb&#10;r/bO+a5m2hjwvSgdyW5817F/9Ol+78uO1UYYYfJcvNKSX5JOa1LhSLXcLcbMcc1gPeObow2+iahN&#10;LnkKpwPxoAuSw2BMQMrggdc0kVnEboKIbhyx5JbgCrumaXr09yHn00xru4B6mu8tNM2RR7oUPA+p&#10;oEcPJp92IYkhgYZwCxPStew0S3jGWllZmXLOV6mu+gsrdbeXMYBOMVprEvkruto8bfvAUr2C5xsW&#10;iW7gf6OOFq1D4dja5nC6ZEzAgAlc13NnATIBHbEksM5rs7CymV126coPGWPeplItHBaf4PzpsZlt&#10;7ZSzZwEFXJvD8tniURqQF4Oa9Onmji0/asqtJ5R3YFcrqN95nha6QhhycE0lqJspaLOyTStk7itd&#10;EzySIjeeMFuQa5HTTtijYSDO7mt0zIQN29fTBp2sIfqd3djSoIorsArGQQvvWRp6zR2EzPbLvLn5&#10;u5zVhzbiaVuc+ppYwXfzfOOFjOB2oSAuWzLmdjHkhu9bStby6bEonO7PSsS0z5NzlF5b9KvW4230&#10;jZIBcYNR1H0CZY4pUJDr8wHPvUd7En9i6huQ4aEECo/EVwV0Rh5e9vtkWCPrWjFFfTxTuXRkewQK&#10;uOOlTcpI5WzgfyrgrI+PMB5NbeseJfCmj/CnWL/VfFOlW1rbWZ3PIRktjhVH8RPtXHeNdf8ADXhf&#10;4Q+Jb/UfENpGI7ZyF3DczHoqDuT04r81fG/jHxt4t8XiW5vbi10yK8cWFkH+VVz95x0LEevSjV7F&#10;xh3Povxv8eoZbPUodE8IsZT5iwTTHiFT3x3Jr5P1bU/FeveJvP1XxLfzIlwWSFm+XJ74qTT9P0qF&#10;gbjT/PJ6nf8A4VsPp8DR2cttmPLnC561UaSHKUVsjMtLK2S4UMY07cVpz2txHp8vlXIkLAcjtVoe&#10;HdTeGO7uPibZ2kajKwqu5pP8K0E+xx6NIpuOcY3nv71qZXMG0s7hJEM15KfMQ4Ga2LWOzjtL0MF3&#10;c4NVpndrEbW3AN8pp0cbyWF1+/w4Qc5pgM8myHmERkkuTnNODQqv+rbI6HFRRskfmCaYsVUniptI&#10;lgudT1oS2QSPICE96BDbxL19ItpYb+MANzxyaaLuSOx09HmklbcMjHSr9ytutxcRxXWQBxVa3gX9&#10;8z2gzzzQBfaS5NtCy3KD9xkDbTLOO4n0LVTPdfug5+XFVxMAzYYNgHIxS2VxdNr21LMBN2CueDQB&#10;YWO0WzgxAm0H5RjFE/2T7LBIsWHU8AVoXiKroPKjyBnj3rJeObzISISQTQA+CyvXL3UwZU/h5zVK&#10;7bWk1CAwTuybgNue1dMt1GmhW8Bs7iRnTkheBisW4Fw3lfZ7TDfaRuye1AG1ozxC8dp7VG/c87/W&#10;kuWQTazItjg7TjbzT7m2V/DilL2JZBEuSjd6Y8rW3gWYPYb3YDLHmgGZlmlz9kuGaP7zkiqUn2uG&#10;9kkXT5XXzgSAe1XbeaR44tzEMT0A6VdmIS3i5BYqcgipGTzzR3ul+Hpo7ZUaNeVxyMetVriWc3sI&#10;+ynlVGcVFbrJvncSBcn7o6VtRqr6RPuWD5UJD00IybiMm15CnCcmqdko3XCpZlgW5Jq+CrWN1GLp&#10;S5JANQW222MkQvFd2Jyx7UMC0qATSfuQDt60yR4RDIN0a/KdxFNX7SJZmkuEK54INNR9PN2EeCRt&#10;z4J9KTAit2uTYajKsMxTJ59aWGOKeAqJmR/Mycmuon+wQ+EGRBbABATXMeXJvSeHpnnmh6DRNe28&#10;v9nqg1UswxjNZGoS6pFptiDLMNicgd66K3iW4lRXLhgQRg9aLuKX+0XibTkKBAMtzmgLGfoE/naf&#10;f/vZNxXBJ7Vb8mVbqc+cx3MeKSGB4oZLe20l1knk4IHStO3EsVwkV6itIgzxQCMuBGfXfLVAx/lU&#10;91BNBPKHtyAUyM96bPNs8TyTRae6hnAA+lPuprq4Vi5Bwg2e1IDFQJLczLKZIxu+XHerMbWSzBAu&#10;7Ax9K1tJisi0oubmMbQcbh1qnPFarrlwIrf5WfrTBFi1g3PJvDKoIbK1WvrqF754m098D5Vatqxk&#10;gjtZwxG4pwSOlY9xNaNq9yvkxZDdaV9QGCDT/wCy4UZogQcnNLCLbz0RTGFx1xVciDzsuHANSIke&#10;8MGYDHBp2GSXMu2KVBNkAdAayYbi7a4m8lXjUcMoPWtF0j3A7CSR3NMSMeXPiBRnvSAgMN0lhNJ9&#10;oLMecUtvJcTWsMcwlAD8E8Yq5bwzOctIwCnkc1WubrbezpHYAruGSB6UATyR3COnlyvwRzUk7TLZ&#10;wu0uSyYzUcV48trdRrYKQyAKT1WkSO8FlcebICqHjmgCvbm4S6lbON3erjCAxyMqAMetTQpZyaNK&#10;ftihlBqgoAkP7zvxQA9BKJHLK2CODViIhpIP3qgb8c1Vln22SosQdi35VIyzHRy6wgHjkGgC7e2V&#10;4LWKZLtSoXOAetZofKKPMcHHcVJHNfbrVW1B8L0yeKnlCS3EO21G8YzjvQBVlMQtoNsrFscjFCpd&#10;fZVmjilQhgfyrdFjImlJPJHBF8vG4jmud1DUXVVt4ZIy7SAZHQUAW59Sk/s2USadPI4UAE5NZyyJ&#10;LDKVtWG5xgE9KiNzcB442iQsUGflp4CLqdmxULlh06UAXJoLhbeLbHgkDBqCRHURb7gDkfjV2/uj&#10;9ktY/K/u7TTVSG4hhSSORSqigZfjKR6bIVlj+aHaWB6ZrD+wTwXcch1N5VecsjE+ta8drtv7JRNK&#10;VUZb8Kgv/tjXAZJV8sSABc0JiNrTpWji1IssIAg4NczMYZvG+mTNaKRHdElR35q5MJY7C2xM+GiP&#10;GTWdbNIrTP8AYmYq56d6BnR3N/Cbqd10X5PKAAx92sJr1BrFoiw7lMoyB2q5azNczTqdI2kccjFa&#10;FvpEEWozyXJ8uNlyD6mgBLiKJrB5kjiGUGFzWNfTvHpNqBvGXFTXYvk1dwocwK/Az1FU55I5vMHy&#10;jaOMdqNgLsG17OYs/SMHNXbW2s5xcbbmMMqnG6shZVi0uBeSWkAA9q0tRtZ/sXheayu3jJT96OmT&#10;TApXLzRSLbxtmRrjHHarWnTrbeIlga7k3zRZOR0NUFmtotbTzkDTonIz/WnSPO9y84s0Gfu56/nS&#10;Au3LWn9r3hmtmI8zOc9cVJLdXsuh3IjuPLt44sIinFVfNtG8NSiaDDk5B+lUvNjayg2u+C33RQAW&#10;EOtT22rbNSlKjO1WPWtXR3kisPEf2vTlLRP93P3qgtZnt7u5IikBZBtH1rEv7vU4deP+js3nPz6c&#10;0wOttdWikkuFWF4QwIGRWLfiP7VEEupDL52WxWjbpYDRLHMMYmaMse1Zhdf7Zn/d/MeM46UWA05p&#10;JrnQNFRLkK8Y5HqRUEUM07SefCEMK/KAOoqqqONZ00rLJkzjODW5ePJBKZNqgGNRj1zSGNsrmN4b&#10;63gtnH7lgXx0qlGlpDZuovj5zXDZY96vRxzRQSzxyKoZMkbeTms1Uhn1GN2ikUbzz70Aaai0j0xi&#10;8m7dEcnFc9vvEmuZIzM0G47RnitSeRY0e3ZSdy/KxHatXShZf8Iz4hiuNHVYvKzE565ovYRj2d1N&#10;/ZwmXTmQliGO3qKtS6pbCG1Q3oIORs2+tTWU0Y0rWIhaRMd5HToO1ZttZKfEyXE1ovlpJkL/AHjQ&#10;M1I5IodJlkisSrSxnlh0z7Utja6MNJujPqjee82SoPXJqSYxT6tAGt2SFV+VQOBisHVM213YzQSy&#10;OGkxsxnigDT1KzuVa1eLxCvlqv3V6Y96pRSsJkQzKTjqRVyyubV7S9hljmVpbcFS3rWS0ch1BUWU&#10;ApOc00BuLeyf2RdR3NnDtiQmM1jaXa+dq2sajcPhI5P3e7oasTRzPBKHhO0RYC56mrtg1s3g0aVJ&#10;psqviRmkzjIPShAi9eDTrrRLV43t3byiDsYZUiuQe2uDp0u+aUqlwflz0rpdFsLWC5vzFMxUM24l&#10;8g1ZuDaDS9SA0sHzZh82emKAsUNKu1tNF1Z44gZHhAHHIrTjs7if4W+J7+bUlhlivo2Td1cE5wK5&#10;uMbPE10CmY8KQD0rptYvLKb4daCkMTRsjHzArcH6ihgieC9sF0KSU+U7m2AJbtgVymqLYX2kXaAT&#10;GTzgVCtjGK04YIm8Gwk2bkSLwwqva2ph1W0dUUru6Z6ikCIFs0j8L6SDcuSCoKDg1oTxqbTTI443&#10;z5Y3DNT3Sg3wJlRV4IFI0sUcRJQMRH1FMZlMrR3MqvKvCUkGn61d3duI7bahk4Y8DHrWlpum3l1r&#10;lpcPcSLCJCSGr0iGOzSwjSO1GAOSOKznUUUCVyjpGi6XZ6HeiZlnaa32TMfU9MfSvKdXs77Tvi7s&#10;WwDyx3fmxFuksecgZ+nFeyo7D7QvnkjI4NY/iGz+3eH7Qk7bq2BMMoHJXuD7V59WTlqehgpqnNX6&#10;l7SNS0TX/Dt4ggS0njsSn2QtnDAckfWvJtYtHh8W39jOEV2uSImcep7Vn3Ml9pni/R7m3mljbzxv&#10;IPBYV2msS6T4h+HkkyuYNZsrRXUqMeZj/GuG1j6VSUkeS6jBdWfieOOReN4KPjjFem+H5vP0YjbE&#10;wW0JHqMDmqmj2EWv/DHxVbOIV1KxjI2n7+V9uvNYvhBNTt/F/jS1lS4SWDTLhNrH/ZxnFU5c6syl&#10;R5XfoZWuyaa3iPwteQXyFTqDRyYHoea+rfhFLBffDT4w6YZd0S6RmNGOcb1PGPrXxzbxS3Hgfxai&#10;AM1v4kkdG/4Fk19J/Ae7SHxz4oMlyBHc2Fuq5PUqeaJ09LXIp1LyucjoLSWnj3xTps0UqmPxBcJt&#10;bqMMf512s7xbRtYYzVb4tWkWm/tXaZfxxhYb+NHYAcbuhNK4B0/T2D5BiDAj3rooN2PBzSjyzuup&#10;WKKLhGVvmI5zSHdhsgcHintncPl5xTcMYuUPXitzyyrMC0X3jjvzXuPwgtb+O28SyCBjEJEIIHWv&#10;Ep+LK4yh/wBYvNfXvwjhtl+CWulrZQzRxncR7URk76Ad15kb2cRHy5XBBrOmB80Yk4rQn2EqFIPz&#10;HoKpMDnpXQXYhQYZsZqyp4BCdjzSKowOO9SFSI5MMOVoAr4BLYYEg9qozRyiUYlXr0q/GNoJ77u9&#10;VJixv1+U8ntQBDhhjjoKU7OP3nNSYPnupwBt61S+Yam2VOM8UFIfKhZo8DkGo23hVyhA7VbHJQmo&#10;5SWZPlXigCPHye22oI1BnmYKODV4D/RpQQf9UapQEfvP940CRaRuZSRj5agkx5nY81YXHkzEqOBV&#10;UEbpPl530WHcbg+fCwPA7VeMjNFGCvQetQKqkkGRaVw6heCc96BF3f8A8SuRVjXJTkmsM7t84COf&#10;nqxI8v2WTaxzjkCoraXDuxiU/Wm2ND0B8mUBTnbVQEedPz0arztlrkhOo7VXVAAflXr1zSAbgHH1&#10;pX/1B+c/dqxGiknJNNlQiCUh16UrDuZIAaUgSqOaliglElxiYYFRNEzFWWRuM5qxbGQRzZmJI9TQ&#10;Ar/6uQEniqRM4lUKoIBq+Uc207HGe9V4wpUkg5zQBZjwUiznkVZQD5wU4+tOg8trCZSF4IxTsLxx&#10;imK4x48LkccfnSRkFJfm6D86mcqbcg/3aqR52nr96gCUYK9DSAL5j4zmm7hl/nPHtUyc4JAoAQD9&#10;4+McLSf8spSTzngVOMbnyOc0xlBDfKetMRGM7D+7H0pP4jSvkLjYelNBOY+OOeaBEkZbec56VVmD&#10;tI5D9Hq0nVec1Gcfa5PkHWgAh80iHk5rQAkbycynCnp61BGV3np0q3Bv3thOfM4pMpHoPgmGMeLR&#10;IYAAITivRZTmVzk/6w1xXhBAYtVOfmjRenvXXscXZBPOamGrM3uPH1pTnBO2kzyeBjtTz0b6VqIh&#10;42v8lRseQMcGnErgDaeD1qPJ4O0igBxxjh6Q48s0nGKOwyKAGHOGz6UwYyTmnP8AnzQo/cufLbpS&#10;Yx0HNzIARktV+4ITw1rpJBEekSOT9BmqluiCJjuIO+n37hfBHjbI4bwnd8n2Q00ilufj741vft/7&#10;WHxAunDAP40uRj/ZRsCuj0yOyaSOeS4TCAAJnHSuJ8QW17/wm+r3EB3SSeNrrap7/Oa6+GG2/wCE&#10;fuN9w3nC1UlVbjOOa6prYqs1fQu30Vpc64Cl9DEFjwDnrUMWn20bTKdQb5weWOQaq29hHdaXdKNc&#10;nhl3HaynoamtbXW4dXtoLrW1nAl4fGOO1QYmXJN4hsL28Nr9llVZQWgdsBhVmDxD4wuNdsox4Btb&#10;SMbT8jbiSP8AGul1HQS0MEou5W+QElWqCO01K0S3vItGL+UwPzDg4oDoZuo+M5B4gstOvvBusQo8&#10;JElyI2wuOn51UtbXwdd6sbm21y+YjJKMxwSP9k1r6tfQ6hNI48P2CzGJRIBEOMVlWVtHDqCutmI9&#10;33iFxn8KVgvodPpJEF8blpo22TD5CvYHsK6TxTqOmXfgSQR6OVk+ygO/QiuaElsLazKJGzB8spOM&#10;1TuJ72XUbxTo6Kvy5weMVQ1bcg0g2qaCsBunaQRuSWGSc0nhqVD8Q9atzduA1wdsbjqaZuii1y4Z&#10;kiRVQHJ6Gr+m3Xhl/H2k3K3UEcoYhjxgmgW56XqaW9r8Pr6aHwrosU4tsuWRSWH1968ws9RSZWuf&#10;7Dji/eMNnGc//Xrb8QXN7cTeUNbgESgbiH+8D7VyF+9haabpKQ2buS2XfPBJpAtrF+e7juL/AMo+&#10;HrcHawYso5rHtNGi/wCEj1JizISCUwePfitG2dJYpJHjSP5R0rUmWN/D7yRa5ErxWTrgHn5hQM5/&#10;wx/aUfiv4tyactlP5TosoMoHmY64rUuZdMurG58/wmkMoznDd+9cL4d0zUbbW9TY6xdqTfyMxRzi&#10;Tcc813E62Kx2WHlaQvzxSQI5G5mjtpD/AKGyRPcKA3at+RLX+wtPuo7e1lbCHHep9WtLO60BIhar&#10;t2DGODml07Smg0ICTV5SqxfKhOc0IVieXVdJb+y430mNG8oDdsqpLht7QXDE5GOaPsVvNqMJ8yAb&#10;ZuRkVqXUFpBYFhMN4jGAKIpIpu42xAaGUTXeBt5qrMd17IohSSMqR6cVVT7VKEALDLVYu9M1xvD8&#10;gi8SpA5hOPlzmmBasLTR2jufJ1OH5SS6F8nNUi1m+q6hH9sjAQ4GK5rR9M1Oy1HWZpPEN5O8zkEc&#10;4rXit7SHWZ5ZbiUtK3I9KYkT5WO6CKzPvk656VJNbzC/jJ1DkL065zU01tCLG5ljeTLR5UYrl7eT&#10;V/8AhM9PebVWSNbsAhujDNA72Ppf4TXLf8Id8VrIEjZeRvj6jmvQ41Q6pEAhOJeDXlHwrK/8Li+I&#10;8EbqftOjxsoHt1r2CJCNaICjBuD/ADrhr6SaNIM9I8PuTLbr6bcfhXrlizl3YN83lqK8f0cBby0b&#10;5sV67pmGt4yG6gVmkHU7azXCg7sn+yZtw9OK/O3Vp4k/aw+Kls0y5/4SCYoPX5q/RKyVlQHLYawk&#10;H14r8v8A4jyXFj+3h41k8whF15snnHJzXRRV7ldz0baRK2ScEcVKAnlMQao6XqOk3kEBWdS4gHSt&#10;UonY96tqxBCu3IqXCEH56btfceDQMeY3y96AEGQcc+1KMbm+tHG85f8ASlA5oAd3P86ONo5FKM7C&#10;M0hH7wZbjFADwFyDk+wpGOCSAOB0pCV3DAo7LwPrRcYoI+fA6ijAPViaTHzijn0xRcB2PlIwKYUX&#10;ByGp3zbgNxH1FTMD9lc8Y9aLgW9K0r4VvaxWog1UzHJjn3MAD/KsbUbS0s/EKwS3dwLdnJD7jyBS&#10;6jcayNKtY9NtLeEbuJGQZFdC2nX9/wDCXQRdO7XQiJEgTGSK77NM4uY5ieHTJtDVLTRcIyn94y5O&#10;fWsnTLL7Nqs0x1KSZxJ8oP8ACa3ok1G1s54DNGGUFU+WuZmvZbTxBH9r0+82SSYRkQkEn6UWBO52&#10;e6/liI/tNnmKchm6CufvrrUrK3uo5re3w7ZRzg1DLd3bWyC2s7wyuP3aqpyc9K1YtJ1q48M2Lavp&#10;VnCyBikkk4BPpwaVx2ua1rqdjN8LLLcbL7Q3yxhYgP1qjeXtzYeHopX0czo7DeN+DisHckOpWNuL&#10;OPEMp2kHhq29Vie78O+H0OmXJKjlFBIb6kUILF2wutNu9Nlnt7C3G2LJRj+lXo9SabSp7SZLSCMA&#10;hduAK4e50zUrKytJ4XmiRz88JOOKpG90157dLixckHBVX5NLcLHaXU8tj4Ku3jjhuC24hgwwPSvP&#10;v7U1a6EhMc0Ll2yqnn2rWnmtxpWpxxLJ5TxjaGkziqunxRRu7MqsSpPTjFHqVFWKdnaym4aW71Nk&#10;dwwX5vmx9av6ZpE8mp6itpas8jyHDf4mq99azziKSCR3DSH5Q33celW7KfxJa2rpFNNHnHmArgsP&#10;Y0dBs6i28L+IE8O6289rpxbyyR/pK7uPbNReE9Njf4lW877ZEtI5fNWWbARjwvB681gvfN/aw/4m&#10;OrgsQXDStgnvV/TrSS7+K2l7NdMKToNxEu0Ar0z9anUd0jU8U6yZrddMuPh1ohuIrxszgKTszx+l&#10;czFb6Y+oaLG15bhSwBOMY/Gux17wTqzC8vofidYRzMuGjlbk44HXnmuO+w39lpckd5ovnS7z/q36&#10;j1GKFtoBr6xpeh29jpLL4ihd3QHYrZ21kPf6PD4eljjnt/tBOUyvUim2sdlJc+UPPiZjwJGzj86t&#10;33h9v7HS5/sy4m230SfulJb5jjtQgZVZtV1Pw/aibVbWOOOMgMAF6e9aOjN4EsNCd7jUYbm6EjCO&#10;3jAbJ9zXR6hc/DfS7WDR5fhxq91eCztsQgsobzcZO446d6831zT9MsfiJeR2vh4RRyRJIFabds3D&#10;OMn0piT0Nm81a4mn1SKPQbm2imOAsaEjH1qbQtPmm8RWFs+oRRwlGLSuOlQwa5LB4Qiso/D+mljn&#10;DsoJGfesb+15YtWYS+eVdwD5fb8qlaDubmoWtpp/ivUj/wAJLbzw+eMSKoxVbU7a2vJNAu01eM+W&#10;hb2wOa7XTtE0G/0J7lvEcphSENLasDuPHrVKTQ7W+eKHSLu/tLaFmEhljYD35PrV9Cb9zR0Cwt7z&#10;wzol0ltaE4dFZgMhhxWHr2ieMZNVu47jxwlvaRPuaFIdxQdiD3zT7PxBHoM+pac/gOG/Ec/yMlxg&#10;A9zxVXUPFGr31xfSRvZafm2YBSd/OOM561N2FtTN0Gy8ezeJtUj0PxDdiC1P+kTzQnBPYAHqTXV3&#10;lz8XbC3tptS0uKS2XHmAWobK+vSuL0rxV8QINKhiNxp8D291JuuY4wBcA9CQOuK6Gy8ceJ574x3f&#10;iW1nTaQyyQDBFOVwRXk8SabcXarDb2agcsJYQv14NQedoWr6vaWZ8G20csYPlz+eFWQ+nUVbnPgG&#10;9uHnu/DVkQs2d0LbD78DGa6qFfgGugQg6HeRyLZtsfziCjY65zU3Awr3QvDmmaJ4Ye/8ZeH4riS4&#10;3w20EiuV285YjNV9Y1vXr6xtPs/j1RbpGEkhWPG/bwM15zdWBfx/qTWms6re2v2pjG88pJVc9Pm9&#10;K2rJ7aLUo42tgQZFDIp7d6aQ7jNZ1C4eDwbbpZRNJGx85lA+b0rsxY37fDjSGOoXG7yAY4XOFB9P&#10;xrJvT4Vj1nT57TwzuIZC8Tvzn8ayvGPiDWZD4Lto/Dut2tmhU3BhhZjL7AjoBS16COun034gWnhj&#10;wjqFp4E0S7LxSC8tFZWdB/Cfxrhf+Em8SW/iDUIrr4cX1sDIQ6NpxYYPXBxXW+HPFmk29vMbaGee&#10;Y2oXyLmcpuwPerupeM9UeVIB8BvDcU0sJ8uUsJCpI64qOZxeqKSTOY0zWdAj1W5uH0+5aAqS0RiO&#10;ffisjU5dJufEwutN02BYZGO3gde/FPsIvEUHjOC/1Sexnje4fMYgCqEJ5G36Vd1UeGWuoP7G0+4i&#10;CsW8sjqx+9xVE7GMkdzJdxx/bFt9z4L5wB+Ndjp8HhLToVkj1PSr3UsDyYioYFz0yxz3riPIu7oX&#10;sEt60WYzlmO3GOvNZEMNvBqcUMGv3rn7coVjklSD60FWPZLjUP2gU0J2l8C6JFEIGYTRP0B+7kA9&#10;q8zc61cTC41YW01+0z+YyHhRnj9K9quLi+i+BN00uvTKZ9LRGlYk4AHXFedy+HtQTwRpl9ba95yz&#10;7iuTksfeiOm5N7vQ5nSfLi8bWEv9lXDMl8uAASCSa6zx7dahv8MtN4h15C1uC0EBbD46cD0qLw1H&#10;40tPEc0s/wAG7W6h2HdHM+0t6EE1uXHjK0tvE8a3f7M9hHMjERu8okKg+xpNA9TjvDvie+g1SASf&#10;D69nEafI1zEygD1ywxxV27Wyv/Fmt6kmo22ZCDgqAI8dRUninxC2t6Jp9vD9k0y2imzIbWzBeYno&#10;OOcUmgy+E4fDeoWer6PrnktszKImBK+tUu4r2MhWnlvblVhhcCYLHtOTn6CvUNIs9Xt/BfmXLwyI&#10;YCZB9o+4O3Ga0dCk/Zyt7uzuI9ZSOQQttMrZ28c5B7+lcP4t1vwVJrUVv4dXxFJbO0hu7p923d6K&#10;O9K99CblG5utMh8R3lxFraRyPqCrFAv/AC0ycYr1DUdKkbwr4LMnxB0jS45bESzhYwrYxk+nWvn4&#10;vBJFYyiKTzre+Dxsw6kH0qzq+t6pfahCdR1XUjCscaSiJj8yjjgD2puLZR32s614eOqeGbDSdRuL&#10;hYJcXV5t5lI9PWnaxpHjvU9I0YWVusNqlvmedj87+mV7Vg6Pqfgy18QhdL+F1zcmO0UpcTKcK2OS&#10;VPpXp+garrijxFeT6FZiGW1YPKJgFA7YXtipd0Ox4jLYLaboZNUWW5Wf94QMAVelaWTS4okZGYqA&#10;M1pX0VlJ4s8ZTDW7dxPeE7t3T0B9KySbSzC+bLG5L/KY23FfTIFWxGbNpWopCBIWAeZdzB/u118x&#10;kh8IeHLdNTlii3IZ1jmIMhHQ5HpVeLSfEGoJBNB4ttxbBcyIThiPSm3Hhm8bS7hn+IV1EM/LHtJx&#10;j3pbiZp6hfeKnttGhXVdKexa3C3PmsHeXj5RzyMVmS6PpMVtY3d1bQYjBIY4IXNZlrp+kWlxfSXH&#10;xJvn8v7uc9fpXZWepaRdeEYtOm+Heo3cJc/6SFb94P8A61JaCehxkUZHiczwainkeW3AbtXqvhnQ&#10;/A154ZnvrvVdPMkaOxWS4AJC8kbTXlviKy0KweA2vji+ie4kAis3QlvpVF9P1u307Tbz+zb6dHQN&#10;IiTEbR7qKbVwPY9a8QadaeG/h5NpHgfQmsxNcJKWhUMpXue5rgjqPiHU9W8QPbahIo2lpSgwAB22&#10;iq8WoWd34WmtpfD0sB8khZe2fpVvwvc6Rpg8XPPdStLLCVhQJkPTQrGPFrKxXUscep3rzeaUOFI5&#10;HBrQuIdQ36Ndy6xE5c7mRuuKzLgrJ4i1G4/4R62g8y5LYAq08iy2dujXDAKcD5qpsFFIdqDWd1Np&#10;caRp8jjcQOtdrY+HtE1Hw/Z26+NbCynjhXbuAwT+OOtedl7eLXY0S6/dnGR61txX+jRXyyXM1wiM&#10;6ghXwWAqX5B1OhuPBj2tzabvi5pcrOxzBEgYjH0Pel1DVJrDwhp+nSaVZlWkwriEZAHXmus03xR8&#10;BrPTjLb6Lq8+oIiiKGZiwYN945J7VBrV38Pr7SWnitSbeVchmXBRj1H4VMpXsmWrI8j1K4sJJrKS&#10;CwOcfMQOM0xTdNp1uBqJVdwJ56V1ep+Fpbf4V3+r2vxEhmsHlUfZvK+ZST61z2nWF1cJLDCzSOFX&#10;cCcYz0rRWa0M7jvsOl3jWUS+NTHM9xHuBGehr0e+EkehWVsPFIjuG0sLEVPYD+LHTNeez6PqlnqU&#10;DvMqvuBXDcrTZJdVa41QiWeXzEXz2PUgeh7Umijp9O0SKPTpbp9KsGuPnIYEY+vFMt305Z3kk+Fm&#10;m3jR3JwxmCkevFcjNq2oRWkMMU2pKoUjABYnNVrZbwIJ7hbt8yZVQ5BGfUU7E2PoLR/FHw6j0Nrd&#10;/Bv2SRo9oR3AAY992e1cn47u/hyfh/Bb3HjeK6lJLrHbkFnPVRkcjFeU3RS5ba2lSBVIBCnnFdHa&#10;+HPBEfhyxvJvidbRk4YqV3uvqMdalRtqLlJfAFjqE3ima7i0mOOCFN8kcrfKkYB6k98V6xc+MdKm&#10;0LxOmnQafCmnjY032cEzv3AHpnvXier68q6dqenaNd30VgEAefYVe4PfPtXReEdF8Ry+ELS9hsbd&#10;y8rHy2IG7HTI96GrgZ9xdDUNY1h9Tmv4mMn7tYyU8xT6ge1Y97p+lpYtHD4ic2xOVt25MZ9vrXrF&#10;7oEV14dM954gi068ijzcRpHvEQ7Zx615xPBoVp4kkebxTJdRpKMHZt349qaa6BFNGfpkaQ3Nph7f&#10;YfXGcfStu9v9IhskaPwnLLIHH7zccflWLqV3oU9xczW/h6a2baoADkhsd8dqoCS9axQHG0jn5e1P&#10;cq1z0DRb3XtQnH2bQdPjjgKmWSSULgdzz6V0en2vg23+JWvX9z+0G0sk8aD7OE+SMr1ANeQK8kVp&#10;OiyXYSTG4I5GfrV/TNPur67VUlIQOAwB5NDE0ex69regQ+D765sLmGcpA2yUQbyT9Oa8f07U/EWr&#10;XviiLULie1QsShWUx71HTgYru9L8PeLR460e1tL+3isltnN550eQvoBnqTUGteBPEH9rTXSeJdOk&#10;EjkvaBtjRAd8+9CavZkxTPPhNbnULy2W21NIonI8zzSd+PShJ9LFyG+2azuBOM3DY49s1eu7YWGk&#10;3cdxbztIXIVY03kD6jNcqyI91Ebd7ts/eR4ypB/Gr5RNtHbafDb3NtdOsYJYHO+XGMVoaQuvw+It&#10;sXg3w3PCJxlp7lFP5GuUstF8TXVlcpBqawkLnPm421GvhbVJNVlil+JPiee48zgRM4Cn04NQ1uUu&#10;h7Pq93pi2Ni1/qXhu3DWhAtokVstjjkV5cbezmv0jbR7MkzMUkEYzg9KwbvQvFViifa9cv3iE+QJ&#10;nYkjtjIrX07xAti8G/4ZQ3xbAEnnbStSk1uXY0tS0y1tvDmjMfBjzbo2wB8uT9a46S5sLGxDXfgb&#10;UC1w5EcKAtj8R6V3mpeN/DMegTDUIYVjIytkmGf8+1eKeKPiQbqO1t9I+BHkxWzsqXMyluvepvfQ&#10;LXJNR1OwtjfX8Gl3hWKRTJHg5TPTNcxfeK/Guqx3NnjVntFljYsAUAAPA7ZrZ0q/s5vhr4nt7jSr&#10;Sa8unR7m4YAbscgBe2KnQQrYoy2lqo8rDAqFGB3JqXroaKNl6FC4uLc6TYmTwZBcPJAqOABkYGM+&#10;9UZBotjpUc7yWUYxu2yKBt7nr6VxHiPxroGma5cJaLHd3S7lVE+Zd3uenFeLaprPjPVtavZ7+7uf&#10;J80n7PESq7fSh9i0uX5np/iXx94ZW7nSy8IC5uVQqJNw259cCvG7m6vtR8R3d1NqEq7mJMYbhfYV&#10;NY6daz69Ettprxh+pJz9au6jYJboiR2MjssmHIpctgM4WkuJHi1FcD7ynvVc7g4DKeG6CtVUMVo2&#10;4y4ZBhqolXF3OxwcjNMEXIJEjQFm6rz7Uqu0vnMrsQX4NUo4p5b2EMAqs/rWxNDFDFGsdx8uB0FA&#10;ytIWETjg5XFUHVsL0GDmp5mmLqoiPPeoikoiG+Xv0oAqOkZmk8xCVcc49q1tI1HUtPvVltNSvY08&#10;8HaGODj2qCMIGJMa4HrUsRtSurbYQGEfGRxSauVF2PqjwN4usNU020huJIRdpBjk4316essgEObJ&#10;FXdyd3Wvz/0y61Cz8QWNxBqTq6XW4KrYyB1r6+8Ea9Bq/gFZQ3mSJCElTdhg1ZTjbUGj09GJRyMk&#10;Adqa8wWNsM3Udaw7a6niu5Ea1YKG5B9DVyeVT5TBlwT2qUI0DMfMQ89BmraSA24+bAxzzXPrMNyj&#10;PP0q3GWZnPmLgDnmncLmm8q5Crzz3oLkgj1FZhlbsgIB55pBK2Ww5ouF0Xo3lS8kzMwU+9PeQMpO&#10;/cCeOKyyxM4LSsAD61YDJ5bYPb86dwQO43qMYOaqSFi85AJO3pUshIz8q9Oaps3z/LkUmwJYJMnD&#10;Kc5xT5TiYoHIPUGs1pMTE71z2qRBO53G6ye/tSuATPJ9nnHPtismQuQBu9eM1fnKLOVMwyRxWTcZ&#10;yxWQk55xSBEKrH57kqcZ6g1XuDlD+7OMU/ByV/Gq00m1Lgkg8UFIhG7MTbiOOBmq82Msdoz6ZqFZ&#10;i13cp8vGMUSf60HaScetNCbKzAf3RyaiQDzZ1wf9cp4qw3RztqJA+9uM88+9NhHc+3v2c9ZSbTPH&#10;2kvMxUWySw5PfGDXvl0GXUZf3f8AGa+GPgZqyWP7Tvhzdd7Yri4ELqf9o8V936so/tQFQdpUN+dS&#10;rRlYzqrUxnPzN8oHPrURJ3/dHXilk7nFQE8H5zWpiTlssOB0p/mMBwO3FVN3I4pdw2OcjNFgL63c&#10;ygkMcVow3tnNpzRz6bZujIQRKoYEfQ1zDMPm5NQl/wB6hGeBSbHa5z3if4b+FdQe8u9LvY7C7Ylg&#10;kY/ds30FeQXlj470bVhFqHhrUWjWXalzEpKkDvmvomG8uEaPF3INp9a0jeW9xYyRXH2KSN48MskY&#10;bI/GhyTGtDwrStV3PbETR8AZ55/Ku4huy8ZxdJnaCKi1vwTo8l/Ldabr720hYt5YPyE+mO1cU/8A&#10;wkWn6r5d7oV1tWQASrkqw+tS4dSr3PT4LidfNzApLD7oPStW2vrgMMx8M3IrgLW83xwNHKOcZUtW&#10;/HMQAMkHA+lStWJndxXwKD5FHA61M8waOPbKpJPArile42JiYcHnHerMd1It07MGOBwKezFZHTMZ&#10;Czbgc4HGaruIcZ87PPSs0XqtAT5eDn1pn2iJrrHXIHerjLUB1z5iq7qpOfQ1S+0SBcspX8aqajqd&#10;lbTwK00Zd3wse6okMs0cEhi2qw4FbORDJJbm5M20YI9RTkki+zzE3EZOOoqlPDdr5pVeMetZQW4+&#10;0Sksw4OVz1NAmrmy86Mn+tQlScVD5iCRt02CBwfWsHzZsagcMMN1rGudTEb5lnXaM5I5pWQ/LodU&#10;JFW4uf3gwxzjNVprtTKoKxIcYAz1rjX1W0mim8q/mOG5OMVSklvXmiZUnIU8HPrSA625ISKKQsGw&#10;egPSmpcWTJApUABhnJ61zTyao+mom2UYPU1LbWlxIJfOvXHyVaEbV7c2gvlMVxCAI/ug5rKe8DA4&#10;ly27gYp6abFHDcv5c8p9z0pIbWMSyv8AZixLdPShICFmv2eNvLHK8c0iW96yzs84AI4wK21td0SO&#10;0bcLwKnELpHG4uM5zlcUWA4p7KP7apeN3ImyAR0rdjW2FpCjWcWAg7VflR2D/uEGDVIxku3BAxQx&#10;3H5s9khXTIAMVCRGUixEoIzTorSYiVhMdu7pmmSLMJ2BVR9KkDOuI2aYYYDnk06LTI5CpecbfXNW&#10;yvDgg9sYpjC5y2xJeB0zxTuFgFvbRh4lRWHrUbWcvluVPr0qAtciUlkIHYZqtPqF1CjP53A4NO4C&#10;NlJcSQdzzUyvE9vlGQqp9awru7vpokaIDlhuyOcVdsY2h07eYX/eDoai4y8xCqWyTxzUQmZkLGPg&#10;ZxULuOPmwM81VMpHAUYzxigCSW52TFQgOejelVfPJuH55Pv0qCcnyLtvLfdt9K5ie8ulB2wSjMnU&#10;imB0k13OkjAgEemetVvtCNFI0jBBg4FYObySJWa5dTj5R61UuY9Va1fl/lPQelJblG8JVdSFkHJO&#10;DmmSGMQIjEHng5rNsobjyoMrIpx+dXWiPmgGVie2aLABjtDCw85ScDOR61VnhslRAhDMR8xxVlom&#10;+fkge1N8oiMn5jxTGZ4CqXBjQjHAqo7Ql1HloOvJrTlgUiMozEkc1Ta0JgmyTxnAqRmU4y0nzLjN&#10;VnQ5I349xWgIGwyyRMoz8vvURidbhhkke9TYLGW0bLMOWI9abuIk6ng1fnjwr89uaztp+fJHfFMG&#10;LJIjSkmMDisu6EZWQ+VznqaueUxljfzhjPSqsyP50mXGPSmmBmqIlnmJQYKck1nSiLznUuFTccEe&#10;9bLm1EOHB61lzCCScgWzbR39Kd7DWphTQWpuJwQTxwd1c5d29rmdQB/rBuXHT8a62RIjeMF8wMAc&#10;1Xa2XOTabsn5jin0EtDz3ULbU8W6xFhgAoBWe8rIscc+muzSrg5HSvTZYLYhhsAOBnJ6VmXVjbPb&#10;sjxKWC/KcUuUvnPMJLYLPvjWVJBIChRsY/EV1uk+LPF2lyaduuLy5gyAQ7E8elUNT03VVjia3nJC&#10;yZI74rKFw4kmguLBQdoChxxn61nOlGotTanWlB6H0RpPjTw5e2+j/MFkEikxytyre2a6vV7CLWNP&#10;vdQtr+0+0JBHuiXjeFH8xXyiLS2kQeXOY5lIJMbdfTpXQaV4o8eaRqttmQz25IG2QfeX61xywrj8&#10;LOyGJUtz7Ct/Ll/ZpubOSWD7SdPZRnruA4FZPhy1mt/h3aR3Vk0c/mSAMR94HivNNG8aaDfWsfH2&#10;WbgvFIwHPqK9V0fxBoUlpbJfWVnNGHXDq3Ix0rkacd0dDldFbSxp2neKtabbbxqbxG3SY3cnPBPN&#10;dhrBa4n0S9Y2kyCJSNpB2gd64zx1ol5rN14XvtF8R2GwqFniEwXAHArJ8O3Gq2Wt+ItIvvOLJEnl&#10;MzZU5HIBrKr3RrSa+Z6/pPkvpmpvBHZPHOgDF2AzjrgH0rhdXk8PWnjm9jtbjTpZjIDKkRBCH0yK&#10;w9cN4kWjeR4gvojbwyi3SNyAu8fN061wGmRvDqDB766VmuXbfKcliTzyayhGLTZs27nt2m3sV1rE&#10;cLPCGCDapOMV2bQ2n2K0Rru3HGRz1r5i1nUdW0/U/Dt5DLcH96cqoJDDvzXqvha8XVdPsLmbxbc2&#10;6ArtjdcNuPrms5LXsWn1PXtNGn/Z/miAOMH3q/KITpd6MAjYdg29a5G5urKw1hI212OfbEpbA49q&#10;5rxB4puv7C1FLOOKF3tGQ3EvCxBuOPU04x3JnMgutX0pfGFxbi9M9z9qx5cYyEx7iodd17T9O8K6&#10;pqGqeMrO0tYbcZLP85PZVXqxPTivnDWviB4Z0C21G2sni1HVndzLICGWFm9X7k+gzXzj4l8QeMte&#10;8QJPf67fSRpMTDAGIjjB9F9fc8110sFOpZ7I4p4pRfc9h8b/ABg8SXx1K10GymsLdleP7QRmcqeM&#10;g9ia+fSk8t15kt5cs73TPK0rEsxPJJJ5yasRxuiAfZ059qtKpwpwK9elQjTVkjzqteU3qKApW3Ah&#10;XCjgAVKN5L8Z6daAvynBp235m/enn1rcxImVSfuL0NWbaGAQ8r37mmKByS3Q1ZVU2EktnFAiYFBM&#10;QMAAUwZJl+bqeM0DGODxTXKjzBz2xSsVccN+G4/GnZJTBqLJ3R4JFPO7ax3enNMRCdvmyjPTqajy&#10;pimO9elLICFmI29s5qqWA84YHbvQA8kbeKhZhtHB6GmyOq27E44FV7db26v44bezdmZ8E44A9aBE&#10;bSr9pjXe5JbtzitvT9F1G6aBmmlSNpPlBGCRXU6R4etoLZ5J5IpZBgkY711kUluHkSTTRCAgCNnA&#10;/ClfUTLOn+HdSsvB8d5aaPBJCAomkGGPPt2rqLbw4dX0/T7e1u7tdRMyNHGiHB/2mYfdC9ea3PB1&#10;j4gguTdXuq3lro00y8ToT9p+inoPfvXp16z2d5ql94X1CzRZbZBeQlBmRe+w9V/CqcrbGfUraTHo&#10;Wn2OpaVr3jawv71NPX94YBtVwPlA9cGuYv7/AMRPJYQ6jeebbGdxaukW2MKOg29OlamoQWGoeFLi&#10;aOYrdjDCQn5lcdQfxrBttbsn0TWNKvrR0u402qpTIPHUHtUD3MHU0u7R47+B2aMH50Xnj2FNlnl1&#10;LQtAmtLeeIspLOyFScdeDWtp1hemaczauzQCTKIw/wAa6EQp5o/cpu29UXAx9BTTG3Y4q306+8q5&#10;L3bOWTGWHStCw8PB2zPqMhAYlRnFdlBGpjYeT35AFXI4/vERNnOKpEuRx39k2y3kStaybTJhXz1r&#10;VTQ7X5CPMI29j1rq1gjeztgyrlXG046VsxQ2gh+6xPlYzRYlyucXBo9stlK5gwD3z0oXTf36Ml7L&#10;gOPlIrrlhZkmQliPM4X1rTjto8IDbgEjg00Js5AaXayajayOz7igwKvJpMLajCDazMvoxxxXXJBE&#10;oUGDIDA1dkXfEMQhcADjilYLnIro9kssjR2o2H7wqzBp9uJFI05OG/iFdTbwP55woxxwelaLQ2rQ&#10;cFWc9cDHNMVzmhZpIYAdPiOwfKQAB+VXItOYszPb7VH3VA610EMMaNASvJI3CtLMjX6EwrtCgAYo&#10;3E3Y5kWiLE2LVOvGBUjW8hELNEjY9utdX5Nt5bkqOv3ajdYhNCVUAD+GlYLmB5EjWbPsAUEYBHWp&#10;/LeS1KtjdgYG2tRUzfOzgbQBhe1WQYMthUBxxQkGpirbP5Mil1zuHaneQnmcOmQvrV2Z1EyZbjdg&#10;n0qGSEx3G5ZnYMAc0DuUWtnENyfLK/U9akW3n/s5JDGjAHippZ2L4Ntn5KiiebLgytt3dKQEeXyc&#10;oB6Cq+1m1JWIJH1q1KIy0pEuAPeqwcb8B8nvQBYYsWB3EfLVeVXNvHm1yueDRubEmVOO1OEl80DL&#10;5a4oGVxHkYEYycYpjjbcpnyx6VciVxJLljnAxVjybNriEtKCfUmgRHHFZy253WzZK9fSq7Wchhl2&#10;2kbANzz0rUUwrGACDinIwDuRLjjnmp5hmH9kIaLLEgdsVXkidpZAg24FdC27ymBUdeKhVEDZCjNF&#10;wOaFvIfmwcZx0pfsyDbmXOeg210pRmDZtlxngCmLbub6ECP8PWjnFY5SSzuHk2xb+fvAjpWbdaT4&#10;hNtbrba4schbqyZr0oWsnmHfcAYboBVuKGJWBxuY+vpRzIdjz/TtB1lbKU3WsG5+UE/LtH5V1FnZ&#10;WKQIE0i3Q55bZya6pPsxslAtWU9+etCIoZiIOvbFCkJ+RRSzUhv9MTAUdsU+GIfaZwD07mtRIV8v&#10;LEjJHGatiGLay7cZH3vpSbCxmLE27atvn5hnNdPp2mSTNAWuMICPlxyaitLcNuOMqvbuxrqtMSX5&#10;na5VSv3VFZ81iraGpFoK2lnZ3M1qixSJ8jE/eqJ3iU3YG5AynB9qW91DU5X0GG41eWWKAtsQDAXN&#10;Ubu4ja3BJAGwgcdKbdxWK0bW3mzkzh8Bs5rjda+zO0UlvqcCqsjean0ro0awEMuxuRJ84z1zXPa1&#10;pttJp9xNbPIjBcyKrdaegMXRVtpNPu3Q5Uj17ir8Ria8ukYYw3FZvhc26WUsTSFTuPBrYmSIXcxi&#10;iYuZOvpTbERywKHXKZBPX1qzFCWgOBgCplVmhQFT8tS/MAiovPelcqw0QFYwxvVACHPtWFdX0qSN&#10;FDOrEMc47Vr6jIkejyguclegNcZNLp1tpOrXE11DGBAzPLK2AB+NS32KSuWpLi/mezV512K2SCK8&#10;y+IHxn8KeH7CfSNNa11HVlsmWRI3BjtmI43MOp9hXz18VPirqYv9T0nw14rXzWd47i6i5ES9CFPq&#10;f0r5jjtrn7U9zLJfXEz3TO80jEsWPJJJ61EU5HTGKjudR428VfELxF43sbjXdav5II712t7eMEQo&#10;Cf7vQn61QESf2RAIwyFgMc1dtL21+x28MmlJI7S4AK9K07yxulk0fFmUEhBB7VtGNjNy1KVlaKq2&#10;5fUXPHOTWpdwXot9Ha31AbMkkZps9rdLBsQAuxT+LirlxbzppsETalGWWNfutnrWiMpO5UiGqnyf&#10;Ne6kjLcJuOBVi7+zGG1Emmug2dc09bmeG0sUVfMOR27VW1C5ae/02LyWVm4xtoJJIbcG3eRboLGB&#10;wM9ajtpY/wC074ES7VU5IFTW8EyX8kT3oKhBxmtBYbaO5kRApyPnJFA7nHLqenHxveWyWjkhzuZh&#10;1rqLaXQWtJo/s8MUpU4+YA5+lUrnT9M/t63Mdgol83JZV61ptp/hzZ9pn0CVbrYAkocgDHtmgRCs&#10;RWRWdGwSdp/vUTSTLp7iOVQSMZ9KulkaCwy2UQ/KSMZqpdqGu1VI2wwHSgZgtKkElvvvdxYE5FW9&#10;MmLX12droGmGxjxW9Dp+j/YkeZNzDn5qsQt4Ze68poNpAxkDim2hFgwRsoAv4D8gLEtyay7qa1iM&#10;bf2mSEbBAWpdSh0qOfSDDr86s5O4ZP4VWAs20+4R7YHDA7z3pAaem38PkTO1tGFaM7SyVlkXb6nq&#10;AiZMPKcAGtNX04aNEv2NcCPGQKz7X91qkkqWNzKDJnYM0AEVvcwEDzLvLvkhmOK3l2SaCEmtkOF4&#10;PXpVW8u5Z9H1Fl0jy9seAM8g/wA6i0g3n9mTma1m2jPLUgIoVjOoXmLXbg+lTlJpLhMyx4DYGeKu&#10;wfZBeXBZQAScVm3sd8btfLaRV354PWgLk11DPFbsNi4KdQayjMyBE86c7s5HNb9vLaf2bHFcXpLb&#10;AOe1JNb2ywysBbuu3g8UAZtlAsl2hjnABfnnpV3UtPhXy1im3Suoyd3SqKxx25uZ/NZQGB2ButaE&#10;VxYXcMJW/kjbyypPoaAIbOwnyRLqkWAOm7NV9RIgiijSxty7S4DdxTfs91b3km6/mOZeG3E5zUV1&#10;a3H9rWkkmqZG3IwaTAsta3jaOd+o7jsBIBq3a2+7w5q6LeKrCPjnvTrFIWgvP+Ji5CgZyao3l1bw&#10;zp5VtIWaYDNAXNTSYbyK2m3xs0hY4NQ3c9ymsRmaL5TKMmr1lcak7wH7EoURdTVPUILyS/UAbwxz&#10;ikO5YbVLMTwmCGLKoMn0qs8/nX0spnjO4jBJrPNjsRiYJF55PpRNZKNODR6mdx6fN/SnYEaUzSfZ&#10;EBWI8ccVSAmMbbblFPoTV+wtr5vDzrJbFnQcNntWPqVteLLZSx3rKwmwVB60APkW8HliR2ZQeSOM&#10;VKHhD2G243E569qLi4RNDthJZuGKAMxqrujFkGVN53Dp2oA0n+0kKFhYgjqKr/Z7QOJDG/mZ5yas&#10;G4ePRo2jU5YjjFRTSbkhLSAkplgO1AWGy+WZItyIFFPkaEWUAWVTxwPSoYxDIsod8AEHOahnhlaa&#10;AozbAP5UAaEUPmWLMLkAKhJqmrgqxWb7kpGD3qWGRoo2G5sFMHJqEojbiuVBkzn1pDLbXLC0UPZ8&#10;MtV4jayQ3QW0AODmp5oitnaFnBG3gVRi3pPelEGWXA9qBjIcR3coSHq5z7VfBc7N0rBSORUFojbd&#10;RZtpIbNafkJNpsrxzhWRfmGaBGQ6TRXAYW0oV24q1HHFJG7b9pC9+9RXU9ydOij8tWZZQBTmWVYY&#10;nZSAEGQKAIjHIkjYtwcnrU0bgwXPyNg8fSpFngZLYLKnIwc9q0I9PlFldyGRdojyCD1oAz2tJzp4&#10;cRB1DDAHWr1mbOGC8kaIfKoyD1zVWynuIxfs10NiE/JWHe3ayXl9NHYuwLYZQcAUAW767ur7xNax&#10;/wBoSRooO1AeKoSWkQuWJJZowTu9ar2zRhppN5EuR+FaCvItw0jxOVK/Nn3oAz4zcTKxjsydknzV&#10;bLJ5Sbh0x29K27O3xpmpSxW64KEkD3rFEF6ZbsNZBlabg56UDLsH2Sa60zzF3KJl/Cupv001IkKW&#10;tsrfZ1Aw1czEtvaWlwsvzHaCpHQVHcK8mmxzG/uAhcDrTuI0GvRFA8aRwvK/AGegPWs67O2GGNbh&#10;t7uCeelTW9ppwcStrDDbATtPc9qjRrQ29+7WhZhLgMT2pDWhO0kK2FkjzFmaPrjOKzY7iSHWYALd&#10;CHnwS3vWok2njS5UWzSTf0zyVNQSW1rJpvMgL4Jx0NAF03MUPiDA0mJy0Ssdp4FaFvqU13NqkMuk&#10;ERBPlx2xXMWUN9uvhhjgELu64+tdZ4ftZRp+syM9sSCflJHNAjMu5IzCfkZQzEYPbFYbRxRLM4jO&#10;TIM5ro9URRAT50ORJ0FZU4hNhD5j4UqM8Uxl97bTRbaNOZ1kcxZEQ6CmXF3C9pGhlWPHQZ6VAkUU&#10;VjCy6yzFojtU84rlI455/FlzDJcvnzmyc4x6UBY0Li2jbWo5lvw5OMgHNarR3TW2kJHbu5aQCqos&#10;hbSwgX7OWPc/drUtruAarDbN8o2Eo4Hf60AXDpF951s8kEYQovyg9Kr3trY27rNHtYjGQOlbNk9/&#10;MNRtxfSNIZQEycZBqvrelatZpCrXEcoMW4ANmgLmYcXOlahiyRGEPysO1ZkVpeZ0t5Zkk2TnIPWt&#10;DSHJu7uPaFYnoTV2dJE1bIifb35zzSuMzLqGd9RgkClQqABRSSLHFp3ypl3PLGrDSubmUGVcA9Kr&#10;Xi3EmnMFgbITCihMQtpDqL6Lr88dkjiBAeW5P0q3BIl14OglldQ0U/zKTzkVDYRasvhbyw0iktyc&#10;9c1bji0qNJ4naXzHUFwOOaGCIJr4ySWsQtjv2gADpgUTyNHNpKrbKzBssoq3ZHTU1S9T7GOF+VzW&#10;bcHPiG7USMuEPzY6Ci4zcnOmXnh8yLYIk0MPQdc1hy3V0nhS2RpWMrOwCgdBUumzWqW1+wvRxLhs&#10;j71TPFC+qQTR3BIPQbeKYEejMUW4822OJcZ3dqS8N9H4kUJEfLdhtHanXMlyfKg+yA/vR84GMVbu&#10;Zoxp1isiRjYoJcnrSAs3G+HwgQyQtM0eeO1Jpdq0uj/arlQsET5QMPvEda56+mea4tGh1KQncAFH&#10;PFaGrXmqReB/DtssUzbo8fKvSiwFa4kkufH95JBoUYVAAoTpgd6tJCG121LyKCDlgKm0JBB4P8Vs&#10;Z0ErWwwzjkZ9K52zm1RfEM5MbyILz5jjqCaYG7czSnVUZbF/KWQfjitKaa1nsEeHTkV2tSjMByMj&#10;FT3c9j/ZMKxWMOXiHA65rAglv4tZkii8NSysp3MvtSuBdWMWngzw/brqE7yCSRnYnk7jmqd3f2aa&#10;TCmBuwSxarjzxXOrW7/ZyoRgGiPGCKra9YW9zpq+VFHG4A4XvQBkWlxb3WqwRJIwJfG71rf1LTWi&#10;0S3W31gStJAd3+yax7K0ubOwtS9gkZHRj1NdRayqULNKAwTIyetJNvcCjYNqUPgPSra5MbPHI2CR&#10;2Jqu8o/tviYDAHyg0+Z3m1i/JvYwEGAuetZRikS/kJjlLFx19KYGndMrofvdsYNa+k2U8iKGtQwL&#10;rlm7CmaVpV1PeCV59sSDJB/irsYvKjsZYxZbe2QaxqVUtEC1F8qOErEsylfLGQopGlmEbBVTBPAx&#10;Tdwbf83Qc5NIBlGIbvXI22arQWNm8zJU9KuRzIsUquAQI2AGOeazpZAqr8lReZulX/RmH9aQ7nO+&#10;JNMguPDF0EtiG2Oy8c5rhvDl4InEMibJorhlbI5OO1e0RnzEdJY4tpHA9K8m8ZaXPaeJ3v7aE7Xw&#10;ZFUcGsp00tT3MFieaPK90WNRXVrXxDp2v6Q7xXEXNxCh+WVB1yPeuzhvfDGr6HZava6fbQXj6DcJ&#10;eqvVXCnOR71welarC3h6VZJkUGEjB9fpUXhkWsXxK1+KHUMLc2MxKjoCRXLOi5a9j1KdZrTuch4O&#10;dV1bxtaSZKXF9cbGPY7jXqXgaSex8aCJpSFGqfIQegNed2NskXje6LTIoj1Wbp7mvSNDjE3imaPY&#10;Q0kqFTnpjmqrysrk0YXdj2H4w2E17+z/AODdVMDF9Oul8zHUo3Gfwrzzw7dfaPAOnL5ozCu1vX2r&#10;2+e7tbn4Pappl1pxIfQ2jbI68cGvnnw5HJa/EbxTZlzxO2Ae4B4qsHqrHJmNB8jb3OwKL5vR+RTH&#10;2hGyTgGr2wi8lGR+NJMtpFpWpXNzf20cEMeWZzgZ9B612WPm7GLqG1NO0t2VVVrlS2T6V9rfC9YJ&#10;PgEZ1gTE2mqRt9hivzR8VeJmvdWNtZwS+UkpG4NgL2r6P+BXxS07S9CttE13UnghNwFtrtxlAW4w&#10;3oD61rCm9xvQ+toWInuUyxImOaVxyfm71LDLZXGoXE8DWLRSwK6NC4ZSG6HI9aWVSJZV7jFWncSd&#10;ysS2Fwg61MpJTA9KYR+7bPpTVzh+tMYsi5POMYqgPLN+QJOh7mtDAYEFyOOuazvJZdWf98DhvzoA&#10;tMqeSxwM4rNlVsoQBkNV5m/fyAn+GqXP2gnJ+9+dAxwzlOT92o2+++F78VOQeeOKjYDe5BOcUAJv&#10;IjOFP3SDVIKq+adxyXyanc4VSBzk1CvVycn2xQA/5/Jzv4x61ECvmHDDrUjEm3kwOMVBGAGJ396B&#10;lpdu/NPMi7gCxqNQp3H36Uwp+8Y7WJxQAyYtiXbF1Wm2sedOmyqgqTzmlkNz9kmK254PSnQKTAQQ&#10;2TQAxgwikOAT3xUS7ti1ddGW3J3KSOwqs8Y8uF1mbOOVxQFyZCcYzTypMMwweneoY1JiyJjk9qny&#10;RGB1oFcpbV+cbQODk0yBflnOxgMnmr0iqIg24Zx0oIA0eVgQSewpMdzOYtlxvJyaQD7xHpTyB5BO&#10;3t0pY9pikycmgY6EsAeRyeasZyW69aqrgZyO/SpgRxTQhXLYxgYxUkBjaKcAjIU9RSMB5CnPalg8&#10;sLIyocmgBFC+VcboxkGgY2LhTUrgCIHH1pq4w3PGaYgOc4K4zSFm3MPaplEeBlvrQ6xF8qO1ADW2&#10;myJwpbFV0BIkURD/AAqRh8p47Vp6PDDJLqwO0uE4BNCAx8uBINnSq4Ym5T/erWu4FXUbsEkfNyPS&#10;qixR+Zxjp3FAD0Bznb/D61qWykPanHVqqRK5ikxFyGFbEQUNbqY+dn5GjluNM9N8IqqWPiBtjfvA&#10;gH4V0LqPt0p29DWZ4ciUeC9Ob+LLFx/KtZv9bJkdWogrGTeoLj0obGF+X1oA46Up61QFTpcMMjk0&#10;8qfJ5cdOOKbJkyJj8aGJIUCgBnPy8U1jhfvDrUj5Eac1C5zFjYetAxQV9KcWk8lwsa4NQdDGMfWp&#10;c4Ucd6ALMPFtF8nOao+KJlt/gl47nKrlPB9519SlakaZ+zcnkcVxPxZultf2RvitMZgAvhyRQc+o&#10;xVQ3Kje5+XksM9yJGju1Vk8TXDHjszc10NxHoVtpSsNTiaeTTiGXd0OK4vTr+WPW4laKQJLfyYfH&#10;HJrUktrMeJ52kupNsqZBJ6E1vK/cVRpsq6DJeRreNLqCs39oMfvds8V0eo6hYvq2gKJRDIy43k1V&#10;sNEiM90wvpSXfKNnitHU/D1lH4aikuvFCGUHdGF4x6c1LsZo6nTtQtV8OXUD3BeX7PwSK0dMvYJv&#10;C+pW0tlamOOOTLk4I/CvG5J9cXT5lslgmmUhACwGB61s6VNcxWxivNSKzsv7wk4GT2pgtDOmvbi0&#10;8YasYtFSVHviv4ZrR1K8RNHtZZEZEMeVbbgD8atNFor6vEqatG0rE8Bciur1YeEJPgVZaXerGJmj&#10;YxSKmDn60rjOGsnin0E3KO7qX4IOBxWxbWt9PO0i3OyFY/nwc1g28f2bwPHYwz/LFuCt3Oat6PPq&#10;VtZ38LXczLKp+Y9qYJFvUrFZNPdBPIyDoynmudg02KO6gKzyud5yorWtr2+j1jVImjdi0vykjjmn&#10;m7hg1a5i+zEyyLzkcc0rgkZcUMj+MyqLOoMi5zJxgVc1s2MdxbW6aqhd5UBULnFCxMklwyTnc75J&#10;zzzRFawrrlvLJbM7M38XPNMZ1MWnaZF4U01/t7Ss9upYelc5qNtKq6kYLplBi5+bpW1dG5+yWkKX&#10;bqSB07Vh3URFxp8S6ldSvI+GVQaXQEUdEj1Ix3qDUY22scOTSW82sp8RpoJLTeAcBkXI5+ldnZ6Q&#10;sOkqcGIGPO4kgnNdf4WttAhvblza2zNyWdhuJpJ3dgPNbi5ii1RrU286SFc5I45oSS9yN2oZXHSt&#10;jxxJpj/EvS1jso4zMxA2j071mx20jWsH78Yx68mgZmblW/umAmJ3dAatb55LdjJbSbB03VWvZTBq&#10;NlGujv8AM45I61pCO5lWNjeIEWEfKBQAWttq04na2tlYxqTsB5qtLqOq20pWfSXfBwwzyKtaffXd&#10;lrsrIkmSCOnBFQamRcXrXJeMEuTIvamBcilt5tLWSK2iG5c4J5Bqs0O6OfcEyOmfWs5YLpoVkty4&#10;CsN2DWgBL+7b7WBtAyD3NAjOil11dZhjktSYC3B21b1C2gOkNK9jLjcCAo5HvVr/AImUrBiEVE9u&#10;tPM2oPFIPs8bKoxjFAHYfCa5ni/aH8O7QWWXS5UJI6jFfTEUanxHNhMf6Wx/WvnD4XxGX4+6efIU&#10;eXAxwPevoeSaaLxzdxiD5TMuPzrlqblQ1Z39urIsHyMMgY4rv9GlcQtnd2xXIWWyWC0y648oYrpr&#10;FHWY/vc5/KsGr6ItS1PT9PkLS2qYGDbkfSvzZ+Nn2CP9t34x20kWS93CUPpnFfovorE6raKeqj86&#10;/N/9oIbf+CjPxG+UYIhNdOHW5XRmNoLJY+JtFl+1r5Lx/vAfSvWIL7RZ5IxDqVpuYDjeK+dr2d3t&#10;9Ahh1kg7huArTijaDUvDzDxG/miZTkPWigZJn0JsusyAWoOBzzVdwRNgjHFSaRdedoNp/wATCAsb&#10;VATnrUtxG4vHyM1NrFFUdP8AV5oGcMduKe2Qr8CoFdjNLmPGP1oC5KCuzG2lPfmmc7T8w+lIM+Z9&#10;zmhAhwDbun4VJk4AI/Go2WQKPlYUHO05XPHJzQA7I38Y4pjswcEITgUmVETEKcA1bjERtGPmDJHQ&#10;0AUhcRGVd1u/XmrgZDGduQD2pkiRbuAvT0pihRbAZIO6gC14i1DRJNK0t7W/VVXcGAXGCelL4d1n&#10;xQkMdpcX3mwiFjbny+VB965K9hhNtHbi2cvJfRbgOwzXp2lrZR6lYg2MZVLJdp2+g5r1U02ecr3O&#10;Xnnl/wCEk1CSSzZl8/J3dRz2rc04aZc6tbh7KzWHA3CQAn8M1BrF14dm1pvLu4UkUkEYxkj1qjp6&#10;79RmOMhTzg8U56DiauvT6fBqWnJYaLpxlQYhQkL5h+tcPrS6zdWEDavpWpW4gmVl+zSswI7fdp3i&#10;hTP4p8LxIJ1Yb9vltyPyrsPD631t4R1B5bKKSOOIbxPzkH61lJlxR55ftpradozw3mqtiIbV8lst&#10;j3qfT9d8f7LqOy8ATRxxgBppo/15rvbzUxNot3FZaZpKSLcJ5USwAjk88irl+HHgK/jOqaZBdSWa&#10;7EAGSe9R2LTOQN9dXUEY1HVI5JFiI2qu0ZNbWheC/Dt00F3N46ALsxW3GBtHuTXMSaXqUfh95ZL4&#10;lhJuO0Z4+tTxf8JPPZ2y2DXiLHEcgsQGI96GuwrkvjPQ9Ns9RVLDUpHV3GyENuKnvzXPyR6hb+FL&#10;YPb5YxcgdeabcX2sRatJHc6XOlwr4Idi2ffNXXvJpfDMofQhlT9/NKLfUtI63wTaQzWErT6JYKII&#10;WkbzJwM9+hxWHrVz9r8XXrQmO3gS4KLAq/fwcdfesBJGNkxZb9SFz8jkA49cVm202ty+JnIsZViL&#10;4VivAxStqOxr6hYa6sFhK+iwpGw+VkYMcH1Aqvd6ffjwcJF166gkEqOkikggitSVriGwhk/4SksS&#10;3zxs+R+FRXF202mxxygmMLyR3FO4NFJ9S1e6fTEufGd88sduih1cgPjocDvWjaTTDxLYvceJSwKb&#10;QH5z+dXNM8N2sun2l5D4o0iOBgWxLMu5cdeCa5/ULa+k8b2CWSzTlbjbEwGAx+vSlYR0moWul3Gj&#10;eIWhub2KeCDeZFiIA9Oa5fT9d8a2ljfCP4oA4PyI0AbAH4V29rH8Q5NC1LTbyyttPjkgG+QxAsVH&#10;vWGuj6OPFEFla+JUlmnm2OzKPlPQ4+tDAow63c6jOsuqX1jdTRN+6lWIK/Hbitj/AIR3VNRlF0Uu&#10;Y4zHkmU44HStZvBVjpXi3wrdt45sJtrb5LFiBkmtvxBqmu/8K/1w2/gi4NrGiLPLbnPl56cDt60v&#10;MNjyy+04w6qka7NuCu4NnpWWkBTV7QSXAA87KuVzWgl3aR+eLi4nLshaNic7s9vbFVzNJNb2xitN&#10;zedgKoyaEJmvBqurwa9dPbxyyqEUNGBjcB3rVv8AxR4quPDEtvDDNDGybXEcO0ge5Hes2CK9gvdN&#10;ludLK7QCQRjI9xWjqGowSWEC29vaRLkbwEGTS2Hy3OCNreHVdqCZw5+cuecn3Nej6N4Lgm8OwTXv&#10;jGyhVju2GUDYPzrhL/8Atg6pA8EqmNsbhjByKvPNPceH0tr261y0JT93OjttP1qpXaJtqdl4t8O6&#10;fF4O8Evp+o2c4jikEjxyAk49QK8rDss9/EdJcN5mCwFbWkTS2PieBD4ye6VpNoDS5GD7V65aaPoj&#10;eFPEuo3GjRuPJBjZFz5RPqB60lJx31K6njekwQSa9LBMbgKcYkzgKT0rauNC1ga95MyaSbcMGD/a&#10;FGF7d6mtHtT8TtUthoF8dt0DtMZBce1epNoHg+98M3a3Xg/W9Nd0UQ3cd+SyH3XP86TaFc5Wy0bw&#10;5B4B8ayH4oaK80lkPJUOo+zlRyMZ53VzkMUOneDNO1GXwFa6jJc3MirGt0MwgfxEe9ReJ/A1jp/h&#10;u9vR8T/E91CkykYVskk8AgZqHw4lpLr1rby+ENQVvKXMk0zYx2+U0hmLqOs6FOkIHg7U7W6EwJ2I&#10;WH6V3XhXxjoUU1xBqcOmErbBUM1sp3L+IrI8VSrZeKvC9jZw6SrToxlk8tWMY7Zq1p0fwjGh3n9v&#10;+OILi7dP3PlQAbM9aejQEPie6+FupamI7XTdPWUktHLAFQhvT5a5vR7LU4NSnvhZ3E0VtLhg5J2j&#10;t+daZ0TwfHqWuXVpcbrRIWeOR2wRxnpWl4XtPFOsaFqsFn4l06ys5nkWa4YhmG3oAvvTskB2GrW2&#10;l3nwK0q+OtaDayi3LYadc5HbbnPNeO6TqUn/AAnDTNoKSRpP5bMo4x0zUmoeFtQg8W61BcX3iC4a&#10;O6Aabc6xkeuOlTTQfZxYwW6WixhB5h6k0kgNDxPbvcGwSC2VYCQ3nK20nviqWlwQx6jYmWygKAgO&#10;ep4qwk6vY+VNqcnlkYGB0NagttOj8C6tIuonzhHmFT3NAXK/iXVPtMfhyzOtXNnYxTLvIQky/wD1&#10;quQ6p9lsrU2+rLd24th5SFuhHtXCR3GqS64sd5ZwsBJhQVA+ldIt54b0rT45b34ST3haQAMk/GD/&#10;ALPtSa0ApXGu+Nb/AFW+I1i6jRGPyxoQABWTGl7NrU/malI8zKdrSc9OvWvbNIg0zVPCgbSvBem2&#10;0ZgBJZhgE9ia4vVbfTLLxTqlvPpkX2hSuXibIjB9SPWnFrYTT3Om8DnQbSylcrpst8sLeRA8alXb&#10;vknoadqdp8RtU1pXul8N6VYrI7ZhgEjFV9cdM1paVp3hyX4cJJaSQWwkt2ae5kl+ZCB2z0zXDx67&#10;rdtqGrWtp48leFklR3lXIYdOM9Ki7b0A56/TwkfEt2y+H31DynxtB8sMRwfzq2fESppsEEf7O+kQ&#10;xRwlY8SLx7nHWnadHYzadrH7lPPFyxZjwST3ovLHT4vD+9vETNcOTtiC5/WtbXESeH9Oi1O+1Pz9&#10;Us7YF9xIH3c9sUavo1jY6rE0PiC2vNz4B2/dP0qlohignuXa/nO/gqDjNS3kkv8Aa9xLHvVA4J3H&#10;pSu7hYu6TcvZeIbue78KWE0SxgSRkBcqa6bVbr4e33gY2umeJdU05vNDyRklg5JyRmuKuLiyvLSS&#10;E3iNIyqDhsdKvWNno8VuB5MavxnBBpSjfUd7HLxaHqUnifxPBa+MLrybqWIOzE/Lj0+tdymi3ene&#10;Dtehtf2f3vro2yCXU7m8JAz0wDwPyqS1sr5tbQ291cCMRM4YqQOOetcrquo+MpY9RtbX4wanItzf&#10;APbrFjcUPHzUt2K5Lb23iyCe4imv5LGYDcEWXIXPsO1dBpN1cSRamNS8eN5dsMTzrDnaD04FWNJ8&#10;F+Mb3TLi8v8A422kV0+nE+W3QbR8oJ7VhDR/GVn4W1TztX0JJLi4dbhElV96qeD+IppCuaN54Sh1&#10;Fr260j9onRpS6EpbzIFyR0H+RWfoviLxroZ1Gwu/g7plzd24dW8zAUg/dZW6EVR0yW+sNQM58F39&#10;1Er/ADbJCqqT3yOK7W61zw1qPgsQ3Xw3urcxxnyroNuKn03DrSd9hnnxvbrUvH9heX+i2KSx3ZKo&#10;pG1QT0Fbd5qE/wDwlcEUcHlxiAAqeQa2tH0LQ5dF1C7XVIzGlnKfvjO4D5ePrXDWP25Z7mS9V/MW&#10;9mA+X+EHj9KExGreSwx2eFtokJycgVQhkunC5s14bgletVmnSe5Zi2F87AzWmtyY5rWP7LEMJ971&#10;piNG303xLc2t46aTdFVQHIU9Ky7i2njuUBknUh8FSuMV3WkX/wAQ20h4dOl0RYNhBuZ2UbM+xxXZ&#10;2fhkXPhDUP7S+I3hqWafO5w6Lt+nNFwZ5euj2cvh+CV9c0uJzFlB5yk1zs1nZm8eOadWw+MhuOK2&#10;PEXhSx07xDA0fj43kTSMdi3XMX4A8is+3tS8UzJBcMAMck/zqrhYkg06a3NnfxfDmHUoY7yNHjRx&#10;vBY4GB1NaviX/hJmeG3X4OajpyR+QcIpZSH75HHHeoYLjxBYWP2qCwgJjk4R5Bg++3vitFPE3ju+&#10;W2t49S04M7jcGiH6k+lISR197I2k/AKytr3xO19HqEUTRRmPaLcAZP1rz6O7gXX4bjT76QszLxjA&#10;4rau1urnxH4Vsda+KVhHK1qxtYgoKDHqegrFk00R61dxQeKtMmG8/NEy8Y+lEdAtqa8l5DL4hSS+&#10;SbLIoODxWnqmoeE7fwHcNbaTlwqqeMli1cVJcbbl4pLd2KEAt61D/wAVDPfSfZvBVq8ETKXkllAB&#10;/A07BZnR2GkeI7jTJJ4IbeGMhWllkTO0HnpXQabpOnre6s1xqkEypanMjHAB9hUmla6r+AfEWnNa&#10;wW909thvm4G0dj715pPH4hfxQwPji6VGnbciZxge1GrA3p7aJvE5jtb2CMNeFfNPQA118HgUG2il&#10;/wCFxaRHIbfftmIKseuOfWvK7q+SOQxoNTYBxucxMCSO/SmRz397drnXvFBAZMZZ0UY6c8UOMrAd&#10;Pf6ZrC68Gm8M6THbxzlfNWRfmx3wPWm3niDXY9ItbTTIDamMgPIHPP0FSPa6jLbwR/2uzSLCBh5u&#10;B6ZzWJJoniNb6eW50ywWMtjcLkYx+Bp7hY6rQdX8Wvc+I1u9atHa4gTzmZgQwXpUc0FndJ4+lfRE&#10;MilPsuw5Ax14Fc9L4c119Kt/s+q28SSAlh9qGcfnW74fu9Ns7q3tbuRIirbSzNu3eppOPYVjlLf7&#10;OusTwTaZLGdxwWHFXvtFn5pWNH2DI3FeK63xJD4ZMlhcWfiKK5jlQ8LHgoe/NNsLFJfArtFpcMi4&#10;JJA5GOtUNSOWikti3lyQOwZ8AgdK17WW90xZ5rTRlkAXILtwCaq/arWO4lRfDpyj/eI7io2vFubu&#10;0hkNykbOAzAEbRRuK4//AITDx+uoyMmqI58z7qrjB/riq39ueOLnxG81x43vGklH7yPeVDKOwHtX&#10;VXnhrQrXwVa6lF41ubpXQFI44iSvrnHpWZaRfC1poZrzxtqYlA4UQMAp9xU8q3FdI0tP8TpZWcZ/&#10;4U5a3xMv7yaRwWUd8A1PN4q8OXuuSxQfAJbqfywI9kYj3M3bI9KxdQl+H7bxZ+NblfkztMRw2Kp2&#10;+s6fHe6f9ntrMNC3yyCMAk07K240my/qdj4ltZIS2jajYNPIGa38wnYD/td66q2u9dtvB9m1tqOj&#10;RsLUl7lwGZDjqRUtprzXemwf2r4Zku0SIiAqhB/E14r4x1XSbLx9GV1C7slnR9ti0pYS+/PTFJu4&#10;JdDq9RtvG2qstxN8ZLG6iiEhCsBGK8w1TV7GBJdPFmJbiOUhnRs81jkeI7yxhaPxvfJE8zDy0lKj&#10;k8Diq8Ph+/tfFbtcXEvnNHuZ5DnI7YNTOVjaMDnb+HU5PEemzzGLZJMAVdxwPxr2W2sLOf4MaVb2&#10;vhPTY5ra3z5zIBnd6nvXnt/aeHBBLPqniG0jt0BYBp9u4jofwryXxR8SPEAsDp2h+LZmt432efGm&#10;C+On4CsnrqXy9j0bxFHZ6NDDc3niSwV2LERLINx/Ac14j4m8Ya1qGlXllHf3NpY7sM6HEkw7DI5A&#10;rmrdfEur+LfMv/E+qySMQZJ53JVFHYDpW3e6doclrBDBNJK0a434xk96u47nN6Jb6bLrcnmaqXfe&#10;OCM/L9a6XU/sS6lpNtDKkcQj6FeSe+TWZpiWdpq16slirt5o2+oqxqzQSXE8izpyg6dqBG3aPoFl&#10;pLyre25n8o7QPesCTVIRLK7WO5jKflx1zWKsTNLAHErE5yS3SptqAnMAwD3FIC7LNDPGCI1X5ehH&#10;Ss5lYTMxl4zVpRF8xDAADnFRtjYSo45xmgaCEN50ZLEgHirdw6m2g+delVISSXGMc81FMYxdFWkZ&#10;eOCe9AExySMYHFV3Vt5yx68elWYlJtm+dcU/yz9lcYB560AVMIYmDN+tQngSbZlxjt3pLox+fHH9&#10;oIJHrzVcLKiglSQemDQAz90rBjG5YP8AKfTNdn4G8QS6L8XdKlFy7WVzcpHcL/CMnrj2rjzsMmdv&#10;bgGho1/sm4AjBD8nHYilJXQ4s+72kjnit7iJoWWS0RyVPDKeQRUZkDKVV2254ryf4Pa99r8Ca1pt&#10;zdyPPZKPs+8/M0Z4x+FenSi4jv5cRZQnP0rFaDZcDEHAhOF75q1E4w4aUr06HrWV5ow+CAB2oDO1&#10;t/rMEmiwjRmkZC5WJyrEZqxC8e0Zz93pRYrHLpcivPHlCM1ZeOFYptqjhOOaQyNhEVBLf/WpwI8s&#10;gTk8VQSTM7IRkButWVKbhkjg0CJGLBUBQ8D72etV2eMZ3MenFWpiPssWHXnrWXMZC2QBigCvKd12&#10;SEbhuuauRFVtXYz84HBrOJl3N84HqPWnLuZXOGxiiwx9wGeVW3YwKpuMQff5z6VKfP2/NPxu9KY/&#10;3hkjO2mIzZSg25J5NU5grW6jyjke/WtCRIztD7c84OaqvCApZbsfSkMw5FVLpX2nJ6013fcpAbGK&#10;tTBvMXPZqjP8J8sdKoRXD5XG4A7qtLs/dgg5K8c1W8r987YA9KkAbPL8460mgNrQbu4tPiT4cn3g&#10;NHrULbgcZwc1+otrLBefCrwHqEeGWXw7CWPuVr8oEJV7fdM24Tggiv0v+B2oRan+x7aW/wBojaW0&#10;PlnnkAClUjazRM9EalyMHO49fSs4sdzfLj1rqb6ELNKCBn1rmpIphdOCg2kHk1rbQwTI8jy2z2NR&#10;F129D0qPEgZ1OSMnBx1qAs4lkJcD04qXoPcmLoWHzd+ahdvmYDPSoWK7ye1RNI+wD5cZ61LLUSUu&#10;Nj5UkhajSYrGeVGG/GoC2V69qgkXKKxZuBzg0riNdb2UTg+axGOcVZafTriyMU9tbNlSMuua5YsQ&#10;sn+kfSofMmEifOSaadg1C/0cxzzSWV0UwxOzPFZcd1qsUyxXNlIg3jD9c1uRXh2yBrnknnNPkksJ&#10;7ch/L3beM0mxhDcnyGKXGQAOatLOWhlO+IZHU1zrx3EUk6rMNpzwKpvcsIgrNIMNzU6itY6O4llF&#10;u22bafT1qjPqXk6TECjeYVPOelZn2zzYZxt5RPlYnrXPXV1IHu1aFdwQkE9DitI2sTJXH6fi/wDi&#10;RdNcXjeZHIPLVmwBXr9orCwVTGmUQYAPBr5v0y7nfxjr0y7k/wBKAUZxnFes6bq03lQK1wWIUDBP&#10;Jq+boNo704dW+5j0JqjNp5lL7LjHoAehpkV1aSQwkKoyvr3q9FIuVIkIO7qD1p3Jsc1eafepHIpj&#10;b7py2K5xdJge6y9iw+c5BOc16q8xeaFZFRgFqhcWu5pHjKKdvSqQmcEulaahJXRoVGeT61G1vErz&#10;7QgGegFdFNBehrgMHLZ4rNfarYK896ExGcYSPIbYmM9BTXUC5dgRggZHpWgxjMLAFRg+tV2GIXzg&#10;k+lNMY+OQC2mRgMEUf6KsJKp+tU/mx97vQWGBuamBMbpCwCsAKaLj/SBiQDFVXjtvMkYThc9vSo8&#10;wqYzvBpiLLTL58uGOc+lZ9xOd6rvAy3WkdszcIAT6UCyuJba6LuoA5BzSY7CGWePyNtwNrj601p4&#10;WSTMh3euKfHaSfuQWc4zgZoeKBCQbUcHrUjRWDkTckn0q0rSGNuCBj0p4jTzLdlVc1JPjK/cHHam&#10;BQmjdkT5uMHFZ72Mcgj8wMFD5xW2pcMo3IRjpVeZ2MVzsZQQOR6UrAU3tbMQW7JGjYGAemKmMCm0&#10;QNPnCHb7U+ITGwiLoxJJ7UuX8wboJPbigDENpuW6Y3n8fyr61PBZRtcxkKc+hrU2x5fMDY/lTclW&#10;QqSCG6ihRE2ZtzaFb5AYkHHArPksLaTzAbSMD6da6OWVGSIFRu2/jVJ5GUqQeV7YqkgOdfT7ZGjX&#10;DcZ2jFQSW5S3nIjXGOfeuiuW82OPJVWxxxWTMyRQkuOT75pNW1GmYiNhWBK8N6U4gbWOBUE0kZvG&#10;ZQAWbmpBND5ZVlwSOtSUO/gHA5IqRgypJ+7TleBVOSRFgLFx7YrJm1NAuEjdm3fLRYEzZYLtyYu3&#10;TFU3JKn5COaz/wC0Llrf5rNMnpig3E5CgxyA7eMLQ0FyZ1Uq2VHP6VmzttManb97tSSSXhicLbT8&#10;k8YNVki1STav9mXH3upFNILkbli0uE/WsuaOUNM5nGNpwBWg9rq7X+0QSDHtTv7O1FiN0jgntUso&#10;5oSNj/j6B+Y9arzT7XmJYdOMV1k+izfZYibIHPcHFZzaUY7hd9tIRnnPNAHIPPLIF/0E/f5JqVob&#10;jyYjGchh6V2T2Fn9kUf2cc4zgd6b9kItk2wOW6BcdKoWxy0cMaxHdbENjqBUsdmzzRFbxVU8nI6V&#10;1K2j+Ug8kDnoRT5bNFhiLLnHII4oC5w15p6FmkWPJB5GcVmzwObOD5ApjPJrvJIEac/NIeO1VpLK&#10;F7SePyGXcRimmUpaHnjwRb4SZcnHOKxr/TdKnUCSxRlOQSBg/nXpdzYwxW9sDpm8gfKQetZUtsxh&#10;lxagKxHGOahXGeN3eh39lO8tprEk0ZGREx+Zfx71DHdvLZi2u9NAZVO0sMV6rNYlbqCSRnCkHaKw&#10;dT0/TprCZjapxwjqMHNO41I87+yI7OI2ZCrdVOMf41et9S8RWM0EQvLx4wOSzGkudK1uN5ZILy5l&#10;VBnywOQP61HLc28mjx74JVljUq+9cEGplFSNI1GjuvDvi3UYtWVZNTu0RpOQHOK9YttVtbqa1kJi&#10;OAPmB+b86+XFSMPautypwxJA7VuwarrcFoJLZwyrjcrZw4rhrYXm+E7KGJ5XqfS97NFLawhdUtmK&#10;R8HeMrXH6hovju/itfsviqxdUl+VV+UqD6kda8703X7Ge5kWXSrqzuXQceZlWPtW9YeL9IsNXmiu&#10;PG2pxYI5WJmU/iK4/q846WO1YiMup1sfh34gJplpa3nja2eFLhWVWjycj3r0fTLK+Eocodxt1Uuq&#10;7Q2B6V5jL8TPBkdqJJZ9UuyI/lVISCcfWvPfEXxa8aXWl6vb6F4Hlsg0DKbp0y8adyo6Akd6zlhq&#10;s9Ei3WhBas+hPE2teD9F0S4utY8eWGEgJFvG4eV2HRQBzk18aeN/iB4r13xBeJBnT9NWRlt7aAkM&#10;EPd2HVj39K811C61m51aaS81vWLmVp2JaeUvyevWmw+UqRjBy4616OHwapr3tWedWxfM7R0RKsQ8&#10;wEgltxJdjkkmrES7UbCnk0sYG7nNWAB6YrvRxN3FAJbJI6U8A4bgjmnDHOTT+NpOaYCL0PFP7Hik&#10;wMLzzTqAG8GY9an6Rtn1FQNy4wSKXJwvzHpQCJicNGACeKjbb5g6UmWx9+mn7wOTmgLDyRvGB2pA&#10;WCyDzcj0qJmwDmqkswGPmXk45OKAIrqVlnhXe3zP1z2priL7OjC4kGUzuNOtre9ufE1pFHp08hU9&#10;ccDPvXo2meHkF3am4ijdgMhcfKMUCOP0bRr+7KzSy3Ig3HYGUguK7/TrPSrcIq2aovmBWYDkn61p&#10;RrOb6WMG3SJFIBGB0r0Hwx4cn1DRNZ86xa1hyCLyYYAx3APWocmDZzMeheKSgms9FkniLrhg3JB9&#10;R2xXpg8M+FB4X8KXGo6nHLPaw+Z9mQ4DSdQDjrg1u2d/YaN4avbO3sUuppIikuoMcgjoML0Fc3d2&#10;+r/8I9cXiSzSRLcbnQHLYPfFO5F3fyL02raze6OtveWlttjULCI12qqDoAPYVnR6ktjJbieZhE8u&#10;M5qKOW2n0jWZLfUIQbdUEgU5KkjoRTItOF3DC+oWMgj8wGNM9SO9NCsO1c6k/iTwtNo2pyr5rj7T&#10;CR8uPWugisNMTUZpn+zy3DRrvO0dfrT4IdjTBLdFXywBj0HSrMUTGVsqeT60kK5MEQsv+j9ugqzE&#10;Asp+RfyqSCOUCQAA5HWrAinMpH2V/Y1aQmxY4kEkhGMnk1YjQeYgwvWpYoZP3OUbNXo7YfaFLTdF&#10;OBmkyUiNVjEigKO2TmraqwcME6dqhjiZrhzyR5lacQBUrtGaYmRpGu+RuBx0qxGJMfM7bQ3FPMZ2&#10;EkHIq3EwbTADaj74xQBHH5hnj+T5c81rqbYWgVYQWPeqyRsZnxEAAg4FWIYLoksLT5d/UUmwJIzg&#10;gbPxq9DC5VSsi9e9U3V95yhqxHJOLc5GB0poku4VWGVU+tKWcuMSY6YqA/NAu6RhhTjjrVGWd1RF&#10;FyvXk5p2CxtNuW3GZQxC84qNTvglIVSR71htdqIyDqaAFe9QQXKbtTB1qLB6AHpSCxoNckX5QsOG&#10;6ZqwJ49uRIOD09K52R7IXQxfF2LcmpkF15rH7LKQQMGlqUzZeWLzTvQHile7g+wImYz6c9KwJ11U&#10;wy4JXkYPtTbWM/bIxPC/PQ5ouI0HuYfNOJckD0qeKQPbNi3ZefzpPs9mASkXXr71ai8tQQUXp6UI&#10;ZUkTMYHfI79ackDeY53H7vT1qwwiL/dGCfXFPEkeAAOnoaBFYxN9ph+ZuW6Va8sK0gVlOAM81DJK&#10;xk+VMCoomuFvZS2dvsetA7ll9wmJPoOMVVIBuSQWHtTpbhWugvkNnHXtUsS8Ftq4785qRkJ3bjgH&#10;nvSGRUL7pDjbxVwhN5+ZQKqXMQdAFCDjrmkAkE7S3JQIGz/EOwrXijjCYKk1n2ECQ24URAszZLVp&#10;sx89jtwNopDQbVMkeFGc1OkUnnk7eoGKSIKySFQh5HOa0I1k+X5lPFAFaRWaa155BxU5gPkR4bmp&#10;ChFxH8vfmpwBvX94wwaLAMjjCmPL8kVYVSJI2YgjPSgjLjrWhbRxtPaBgQC4/GolIaRItt5sERSC&#10;TO4YzU1xaXimzAt3dmdRtHau1tII/wCzMmziwFXFLd+SJ4tqIDxmp3C5RgtreKwQspY+UuR71Uke&#10;SPU53jgZAR0PQ1euZiEtwE5JFV7wk29r+75KVSEZ73VwUuvL0IO2w5JPSsyK8vpYJEfw44COfxrZ&#10;jCi2b5DkioY7iKPUdv2RSzHhcdadgOXvr6KKwutnhW53FvmcZyPwrnY9Y23F0TPcpG0ZBWQHr+Ne&#10;g3jWi3e9Y4dxTkbchTXnHid4G0K8J02181rhQroAMfhVS1CNrmrokrS392Y4CT52QRXWtvCTyFcB&#10;Rk+9ed+F7prXUdPLSgxuVVsjpmvWGm0gQuHiWUNDuO3oO9S2TLcoLO01hHJHaMBuA5HpVxntorR3&#10;a4OSg6DvWS2o6Za6P4kvLy90+zso2HlNKwH4Y7k18nfFr40abb29/pvhieK4vnjZHuxzHaqeuPVj&#10;+lQ5vY0hByZ7P8QfHngjQ9KvnvNVtJJYrfc6I4JU9l/3jXwR43+I/j7xNr18E1O803S/tDLBbREj&#10;CerEdSa4K+n8Q6rqUU+pa3qMzfbC4WRyQWPc1oW1pdvd28X2CLgjAQcYop03uzok4w2KNjp9kba5&#10;2JI8plyzu3LGtmGG6ikuPOt1MQwePSpbm2ubdzt0y4DADlc4rRjM0vhm4j8pMmPnJ5rexg3ciH9i&#10;PNbSRaYgdSM/Wrck11c6vYwnVERFwAuKNOTTItOuhNZwblbJJbrRK2mvrdm8XmAmQDA6cVRJLe21&#10;5HcWynV02vHjfnkVkSwz28tnt1C5lJckkknOa0dRdX8QaXEJ5Cdo70k00EOoWCFwzFhkkdKAQ9Tc&#10;Cwtmawf5ueR6VbeWzOlW08lhGrDpkYJrQeaBo9PYrb4VRlRUesQWs/h+xljEaqPvKDTsTc59nebX&#10;bOSDUSoDjcPauheMKbWVb9GJADqO9UdOh0ZbaVTc/MYzn61eshZhr9W8xsSZGe1IY26mEEMUqWil&#10;wmSCKox3pu7S4J07Zh+9bkh0udIkea0JDAffAqC6XRbUsQsHMY4U5zTAyJbuxSW0SWdgAcHjpVmK&#10;5hEz7QCrYw5HSoIbaK61iaV9GURGQbQxrpp7HT4dOhzDAF8sE4INTcZQfa1ttPI28YFQqlgLG4jL&#10;JvxnOORT5ZbLzLFobtBt6g1mzTWx1M7IsyOfXgUxEsVsJ5sPyqZOe9W0geW0vkis3ygwKfZFo7xm&#10;Y5GzpUttqEkXiG4xYAKxOBjrSGZqtLF5VrJZjcW/1jcVr20txHZ6kv8AZkDHYNh4q0tvYX2ohpr1&#10;F8ti2Bwan83RYXmXAOBjJPSgkzQbVYJ3lADEZx2zVy1uPN0PUctEgVuMDqKozLBLcyMFPlk/Liqm&#10;1EuXLGRY8HOKYWL5UNBP5UpLYrO36wLiZTHIVXodpqe2uYRckIgBycGrhk1RlmEFrGznocUhmJte&#10;W7gSRHQuSEY+tTraapC2x76d1LjAGTxVtlUvELjUYxKj9hjBq55t/HHG+5WTbj5hSGZdzD+6COzH&#10;5ec9qht4liyQcFj1Aq+7CWfc7EgnqO1K6BYSwOQU446UC3K8p3WkiG5c5Xg+hqtB9oMao16xPm4U&#10;t6VPBJbfaLgSYAwcGpY/sszKFkJIm42igBLiOa1uLTY7NvUFsc0h+zMyB7JnLOMDb0NaUxSG4tfM&#10;dHzHznnFPWS2Fg0q2gA3fe20AWFWYW8ASYACMfLjFV5LiWG5XABOe9WJdj6JbSwasjNn5l6YqKSz&#10;aTwzfSC/t2KKM/NyDQhFf+0ZIr7e/heO4UkZiLY3CqkK29145VltpIUKErEX4U+lO2W/9lQA3f71&#10;W6EdajRCt3ayBHRi+Q30oGb5mnj0nU41YhxxnuBXP3sytpyMLqNpFk5ANas9zaeRFKEd5Gj2suK5&#10;2Sx1KS4MsFodhbLAtxQgLyL9s08JKIgFAx68VYbTrsWVq9vENu4Ag96o2kd3Hes75H+zmtn+1Qlx&#10;bwSW7KrLjfjpQMzNRMsFhar5aMwToB3qjZpLNKoMhVz2NaV8qM8ZE+8ZyDUlska2E8otiCE5PrSG&#10;UWSZL65iFs7HbxVJX1oy3AMREascLitaKZ5Ev2iRQwB60tu032K9R/KyWPI60XAq2RilvQZpVCr1&#10;BPerbvb/AGi/iwpHG0iq0sEI0+fbG5cv2NCx7bNW2ndjkmmAF5D5KNKxCk4zTAWEwUI5JPcU8gsJ&#10;HEY+XGcVetDEyyGTyAqrwe4pAYtzLcQyy7LVm3Y6VoafcSGzuw1hKpdRgg1akS1cMUmibDc1G01m&#10;iRqrRZx1oAHWEOclQ2c5qjPK7XCR7iw2dqsuscjWxN0uNxztNKkCrceYpUjbzmgBlrYPJYTyldqq&#10;3BzVrUdQS18GWES3e6ZkYDn7orHvdWjzDZwXJDBzv29qzpYRNPpzvcEiM8575oGXNMnt30vVC94A&#10;SfmBPXNU3Hly3KKybXkz+dXXt9HjsW/eYYplsHvWPBPDL4iSEO3+uABHOBRdBYuxW1ympWTYVlY5&#10;aurT+y28P36vDtfyx17VWEMMWvxGa+ZoVsyV+tV9Pmhk1fVhPGoj80lfoOlMRCbi8t7CdY1YqRgM&#10;T/SoLeW7+z3QkuGIZsrWjdyaVK7BVUhWxgH0quEQwlhIihV7ihgJJtbTCpOTuGc1YLxN4eihES8E&#10;fpWUr7rmdAScZ+arlrCwzm8539z1oAtxxblYmNgFj5FRJGWs9TAtUIZsYB6VslFj0yNRhndPyrJg&#10;fbNex5QuJOm6kMksbRB5yRW8rzC3dhwcACsi3luX+3yyb023LKoxjOK62yvpbXT9bVtPgDyABJSO&#10;VFcteG6e/wBR/wBGUbpAV29DTAI5tROpFEhyrsOR2FWpzdJfWvk6xOCE+aNT1qj9qhgSyWR8uV54&#10;6U63uohq6Si23bn4yaGgNFYb5472WSOUDyuAxrMimd4L2GVTgMQpIrblvboyp/obbSnQCqChnuLh&#10;RaISWzwOlAEJjaPR7R31LJD8L7VPFptwTNqCW7LuAwOuakktWa02PK4OKW3u9Ut5bO280yKQQBjt&#10;SAr3MUhQu2oOCy85HSnWkSPDabYt0ivnPritR4pHsv3ifxZ2kYqIzWVvFZxpbM00jY47UAbEdzp8&#10;WitPIXSYLj5RWa9/d3N0o/tFzGq8FjnFMuWAgtYTp+5nYE5HTNZt/bXMM9rJFZzCOROcdM0ILBGd&#10;vjHzFfgv2rTvWv0jvZBC7ZiyABmsrTRcCW58+3LKHypPWtt7puAsCeWIyOeetAHMLPHJJBIZArC4&#10;GVJ612cpsv7BiuAYwPIXK+9cVFp4Hjl5Z7krbtNuBB4rpLt9LktrZLfUzgJjaOhpsaKyamRr+mD+&#10;zHMfm8jHFbW7TJPFsdw1iEXyl3JWfbHSo5bKGcRk7Sd+2qklwv8Ab2pNGq+WDhRUtCsb0x0pteBt&#10;rZeWAI9KzpYQfE/iCLaoxAMn6itPTk0ibSrZ01DbOkmZFbjFYc16x+IfiS1bRQoKII5g33vrQkCM&#10;6P7JHFqUbIdxmOGFb8DpH4TKxSRvJt4JHI9awZ49mswhlX7xJq7arM99KBHg7fk561VhliBjK8ab&#10;QG80ZPcVU1eykm1eG3GuDakQJwetaUELjUIwqsZC/Qd6r3VuP+Emmk+3ASbcHDcCkMpWsNjbeHbj&#10;F6ss6twfTFWbTWrLzbuO90qNMr+7Yj0/xrSsbTT1Yl3EjNICwz0p2o6bos2rWyG32gx5XaOlAjmN&#10;SfVppHuILTZa7wMIeo98VYsZ7aGe1V4PlkUZJHer8U+mWYvLI3asZOADzVWysbmfxWTJJCsKg7EB&#10;+9TA27JNHXxfbSPqyeUDuZTzjFU0vNQm+NXjqS3ghjhlWOO2JGOnBNXrbSS2t3JhjlbEbErnoBWJ&#10;E9wfFj20elEMLzCuOO/NSK5smw1WCa/NzpMOWbckqOCHz7U2XyEGjvHd5bzMspq1rFxcwHRY2mmc&#10;rHySeP1rkmuLu48TCCCyfczjHovrQg3LuqzX8/iG2R1CRYG0A0ghmWUN9ub5VHGetXLq2uljt/MM&#10;ZdSuCD1qx5cbrZ4kZnEXzLTuFzHtoQfF0UsjSqin5gCfmPau3tbKCe8t7i4iXy1+5GB1xVG0tolL&#10;b9rfNnGK2kkcW8SiUYHQDtWFadtEUtTRkeBbR1itSilcKAelUGabaMy96TzDhAz+tKGUq2SK5bFB&#10;8gwNz89TQZMQ/eGBVZ5TyAoPPHtTVDFQxDZPbNMC1nfGuQOW4yKlA/eKNwPApsWwQ7dhzjg+lSIO&#10;CC/U9aTKRKFHnJn73an3lva3Xhe6imt4zhcZPakxGMZnXIWoVaR5m2ykAnFDVy4ScXdHhuv6Vf6f&#10;r7SJHKYPN7dKzrOcR38lxDdMriPkV9FvYafcaRdQXOlJMrREHLdc9/wrx3xP4cm0qx1C4iYPaNNx&#10;k8rntXPJuOj2PdwlZVV5lOO1iuLLTLpZZvMmZiwHqK6TRpzFqdtvm2vDdLg9zirHgWGG58FXuIFL&#10;x3YUqfeodathafE6ZHsXXfErKPWuavrE9ejTadz6EtrmG98H/abZoDIlmolVSCRj2rxnU/Oh/aG8&#10;MTooKybllPbn/Cun8PSJb6NZXlrcuhlBjnTdleeORXK+NvtEGraVKjj5n3Aj3ow0mmkGKinFo7DV&#10;b/QtP8M319e63arDHb7mO4bmPZVHcnpXzn4g8ReItc1li0ctnp0crC0tlbHy/wB5vUn9K6LWtG1D&#10;VPDelSy+IdUPkJuSI52Z9x0NcPIksLeXNb4bcFBPHT2r2KMU3qfIYijKm720Lem2kXnwL9797ksa&#10;6k2sJW5/0OPGAATjk1R0OMtHdDK/d4PoK9N8PaFc31xbSSQyi3WQbV7ykd/YV2qyRxnrvwC8S6pp&#10;/jCfRNRlvpLG8Vfsc0rFvKb+7k9j2r6/vlQ39yyooHlKeOhr5Ch0uO2tNJkt0jE0U6EKo546Yr6f&#10;8NXsl38PbQzxvHNHZKrA9TxxXNJpsqKLxHz9KfsH2WYmUA9qTaw8wM54PFNYt5BBJxipLK8wP2KP&#10;D8881QjJ/eYZic9c1onabKVTu56VniNEkfEoOTQAMfnJIOcetQbjl8noeKsFfmf6VX2Sb5M7cZoA&#10;dGVLOCx6cU3cgJ+cmhAVuZsoMEcU3Chn+U80AI5j2A+XUQeI+YAoz3qOeRVUKf4hxUNvzHIdo+9Q&#10;UkTvuFpdHnAAzVDdlowsw69K0HI+zSg9x6VnCKNZIzub73PNCEXVZRIgHPAq4Hj8hyFUkLzWcIyZ&#10;xhyBirCBVeTp0/OgYssq/wBntjA4OeKr6fL5iXQLnKvwapX0jC5hjC9Qc4qbTwV0+5YR9WoA023Z&#10;kGT0pgLhfuJyKkOTp6tuIFQ5wqHzBjNAhycA4HepDk7uRRtjMYYHnHNRlj5mCuOaAIpvuAbj1qRC&#10;v2VgR1FEinZyF6cVDz5SndzmgYk6j7PHzUCf6ogHnPWrUhJtFGBxVUg7OB+NIdydVBHXoKZJG4HD&#10;D6VNDn7KxONwFJ+853R9/WmAxTL9kAIHBqWLIGQ3ao5MbV5Ip8edi/ShCZM+TEBgcnrSLtFtLnsO&#10;KDnJFKMcgnjFMQsRBjbKUw/fY5ON3FP+UbAKQ7ix5NACHGD7jilhaeO8EkcjKwYZxTjjaOATQB8p&#10;4oAZdzytfq7E7mHNEOSpy2aV4wVz79zTkXBHHagC1ETtYjOc9a0rZWa8tRuOfMFUFICvz2q7a/ac&#10;W7pEGYXK4HtRfQTPatBUr4bnGOsIq6w+aTn+KodIA/4RqLKgbrVfzxU5HyNwPvU47GaGZ5FBP3/p&#10;SNuy37oY+tRHOG+QY+tMY048xjmkABPWkPUc96XcRn5RQAkgXH3qqEnzX+XvVgkb5Pemfxj5e9AC&#10;bTuU7RwaH/10Izil/jAzTgu68tR0+agDRgzm29krxj9oSZ1/ZA1mBWYG5lA49OM17QuBeRfLgYFc&#10;J4/0nRtY0XStMvppljeB/KKdQfX8OtCdncuJ+Z1jp0PkwxhLZyAH3MRwAOeaiu0sbq8gFtcFtkwU&#10;MOmRwa+mtf8Ag14jh8N61Lo/i7T9RLxsFhkcxyMD2yOOK8MvfCXjvQtLulvfh3rsQyxDeWWAz7jN&#10;bKanswlFPYrRzpb6Zbo2pWyLFFzk8isZ7i6vdUnL3paJCdqE4JrEuLHULqa3/wBN1RNk+6SMqcv6&#10;VPJbXIns9srQtEADzjcPpRyWdzM1NP0y1XVdXuX1ExogyV3/AHiOlJqEEF5bW0m50ZHI444rJ1E6&#10;hHocZimmfGCwB61p6ZeRT+FFK24WTbhgRzkUwLWkW1lBq9uTcQENwWduQfxqxqz23/CSQw3EK7QQ&#10;YmU5zmsCe1lnd0W7uQ4kBO0nj8q2/Kj/AOEa3STCWeCL5ST8xxQBWY2kesW6MjKhIyT6VdvJrX+z&#10;r9bW1jbMY+Yc1zVldTX2pa6s6KoRdoGMHitG0tbiGJidXAQs3DdxRYLCQsRYySSPDuQZJJ6VYt0i&#10;1CdHEsKlGxuAGaa2n2dxbXIXVJVBPOG4pdMiWy1zyVteCDl92c0DIpwsOrXMIEkmxclqp6ff28/j&#10;G7T+27WPy/lCsRkntxUzTxD4thS4IZDuGOKo3OgaDP8AEzT7r+3XsyLkNI6tw2D6U1YDobibUItQ&#10;txJJvyTg7eo+tN/tB0vIPs+nW0cx4DuM4PrV/UYV/s+XyvE9vdILYbWxgjAri3kupbSRYtGleRZ8&#10;Bs4pAdDPfasJwNS8WysuRho1459hW9pep2MEC7JhJvu40Qk/eZzhR7VylpDeebsvkt/mC+XuYHit&#10;42OgjywsasxnjbaG/iByDSemqC1y74is9Yg+I+prqHghLO5gs4nAWQOGRxlSD7isOa4eOBGVGbLj&#10;C1t+IdVmSKSSe0nmmezRAxYsSFGBz7VxMVzLLFbM8G0+aSARSjd7hFu2p0yyLchTcWkUZRBt4qIi&#10;4V3MU27n7o71GjFo4+h+QZq7aGNbiUiZAB1JpjMb7ap11LaeKCNgp2k4zVed41mlR5nIZxgU3xFa&#10;WbXRuhd7XUg/KfSqljPbT+R5lrI3QbselXFK1xN9DbErx2cSxowDKM4p0sFzc6fGqaiU/eqSRU8c&#10;W++tUHlEHpz0p11Zaml7+61PGV7HpUdR9C1dXtnBo9naLOjzfZwMr1qTSNg0e8M8RGX/AIu2aw9P&#10;0nUIvE2qXV07ypgMjN/hWzFKLi6vlePy0B4I74pisepfCC2WT9pjxEUfckOl7j75r2/U0H/CZo4j&#10;H/Hww+vNeM/Aor/wvL4zFSSqaUgBx7V7TM7Pq6BjHn7e+PzrhrN89jaC6ndaLu/s+3yp+4OprurU&#10;EQoM+9chosQ+zxErkbVxiu4t4/kBLYO0cUqehPU6jQs/23bnA4I59a/OX9oiSKP/AIKNfEDeQF8q&#10;Dk+4r9FtHfGs2y4I+cfzr4G/aP0yF/297yR5BturK3Bye44rqwzs5egNnjo0vUZdL+0Wuiknyyd4&#10;brWLYmc6/qi3El0jwqQQfWvoDStL05PAWn26eLtNgkNnjLSDIyOOK4XXtMsdJ0zUry4vtOvWdicx&#10;sMsPpWtyTI8M6lf22uxKdUdovtfQt0Ga99hkhm0+xlGq22x7cEfNzXyet/BONRmtPBV/D8hL4JIp&#10;lrrPiaOOEp4ivUXzz+6YnAqZIFNH121q/wBkZx5ZU/xBs1UaLDPiReOteYeD/FcjsLS7mk347ng5&#10;9K9NDB9joRtIyRms29ShhX97nngUq9CfekO7cOfwpF6n5qAJSWJXDDpS7CY2P51EWOGyO1Iskmw8&#10;EA0XHcMOsjDYp4qOQzCMlRnnpUhPypk85OaUGIEfuyMikIbFIWUEhgcd6eSMMQB1puRtP7vvSfxU&#10;AUby+0i48YfaLCwldQg421rwaxFDaZa1mZ3Xao2/dqfRpdChe9I+HunwbGGd8o+6fvdfasPxLr3h&#10;z/hJbmDSvCVvLDFtAuBj5mP38D2rvjI5XCxFKuhv4hEr6kwd1JKZxya6rw/bItlq0l1qC29rnKy/&#10;eO36Vwd0ul3XhJZLdtSNwhXefKYBSffFXbI+JrbQsSeJFlgaA7UznAqlK4uUnu77w7YfFHW7yK/n&#10;1O3VwIEZCCSevX0rW1bWhd/DfUbaDSIIDcKrY8wZUDnBrl7P+zv7Qaee2tpVE/3Dj+VX9SbwBPc6&#10;dnQdRsZ2KhJVclfqRT0sSjO0qTWrYXNxFceYxXasZXJGPSrLJrFzqsMk0WriR8kDBB/AV6N4bstC&#10;srzw8UuX1mW4jLKVj+SLHQEf41FceIxb+PPG1xffCu1tJbVwtrbsBgg96lu2yKOWt216FWinmeSM&#10;oRslGGX6Z61Jer42h8Gwzafp+lNCSzSq0wRgBW5eavot7odre3a2MkwRjBHEQMfXHp71w8U+nXGp&#10;zC+1jUTGb0FUVyqkA8Dj0oV2JIs28Gq6jptlcSeF7mCZQfMYgkcd81QvLe7it5t2rxeWTjK9ARXp&#10;UM13eaXZ2WneJ7e3g+VXVIcsV7jPvXF+PDodlZaHpNpp9ykzLu7sWPc596i6LuZ1us48PgtDAwJ+&#10;97GrUs0K6YkObQ4jyNuAVrk7O9iTSo431i4DiPBRlOM12Phub4ZRWt9Lq41GWeeQANk429/pQO5y&#10;EkNy9/btHpOqtB9oO6UKSoP1HFbSw2m+yDaiqrsyR7V12s36zaFqVh4c1m2sNHtgpGbYM05blvmN&#10;cIkNz9uYW1hPdSjjBbAJP6Ux3uTSP4HGtWO6PVp3WXP2YTsiPjr7V2h1HS59B0cWfgq2sRDgqVfJ&#10;yO+a4O5tGBDX/guOC4hbKgSDPP0rpLfTLZvAEMz+OWilkHyW0Sbj7dKGLY9Z0I2V9Z211e/EyC+8&#10;qMJJCqBTEo7H1rI167+Fdo2v3Vl4EvftkCf6Jc4IDN/Ece1cr4Z07UtPsPGt9c+JpoROybIWH31X&#10;vg9K39WvvAV38ObhD4106KV7ZwP3QyDjmsmmtxWscBHp/j3XLmfULfS7q5iklOZmugirjtyRiu98&#10;N6jPo9h4ittS8PwiU25RomO9Sv15Brj7HX9Ps/gve6RB4GnmgEkjS3iXJRmftgCuAhuvG15eXSnV&#10;5dvmFVBXJVegGTyat2egWZ6bq1h4RvtNv7ux0+3VfOdjGxACnvjNcLYs1p4w0trJAsv2ggAjd+nN&#10;bVsNRh8Kz217byRyKwPBxvBrFuvOt/Eei3NrOEdZAcEZzQNI3tVbxDPNeSXNmXO0ZONuPwrnXjmj&#10;uLYtdRFW9DXef8Jl4APgbUk1LwBdm/iMaxwxjAuc9SCOmK5HV9S+H11JpcNppGqWcrEFXJLbSRyK&#10;EIsWskK7pT4d+0Ii58ndjd+NdNo2v+BNT1NdFn+GlvZO2QrSMCD6/N61x1t5cZiQ6qCgiO5gM5zV&#10;i1sdHk1O3HyB2uhtkB2nOfXtTGe0W/w8+FptLqQXERla3LxbrsAKw981xd7f+PNOsNfht/AugfYG&#10;m2vI12rbwnTitWTSrQaBJBdfFmSANppMYjucvwOPevHryGZ794R4i1eRBenMjO2CoPpWesnqwbPV&#10;/DPi7wPL4m0o6v8AD7S7W8jidIrpVBVsjHP0ql4tfVI7+4n07Wprq3muQY5AcDcT8oArk7TSvh5M&#10;bRp/H2pPKqfJbCAjLDtmtHUn8RDStGeLS7+Kxs5QWtvJJM2D8pz1rRRRD3Ootbf43weEdDnltdEv&#10;vP0uQzWUqgC2GP3ZJPBry63HimXxBqiajqMEOpfbZMiLhcZ+UDHoK6Q698VL68SG30zWIoniCmFg&#10;yDA4HzEj+dSfY54bmGbUIovtGQWcShtn498UrFJ2OZt9D8Y3mveIvI0j7TcIoEjyzY256da6vRfC&#10;Nhp9rb3HiTUtPjlaYskO4NtHvVCXVrbT/FF5ex6rcaijtFus0cx5I77val8Qa9FqiwsnhKSGRbdQ&#10;zNMTkY6Y9qmTfQa2LniG9+GZtZoLfTL2YmEhdmVX39KreEtZ+H9l4e1tYPDt9b3ay/uFMx2yse55&#10;wMGuWZLD+z4Y1vYWZ1+b5RlarRaGZpnO8CDePMYHBA9jTUbqzA9Wvta8fanoMFsfAHhRYVibzblL&#10;hN8q9hjOeK8vNs8WteITcgxhW+Ub812+n/8ACtNL0lG/sjWLi6WMBIVvXIJ7k84FPZfAd9d3UrJc&#10;2LtGSYnkyM/U07WROxwz6hpS6DJEPB8kjGTif+5TEuQ01qfPZ1fG1fTFWb6+8N211PBGbeb5yBhR&#10;xVbSLW5uZfFcltpnyxRhgD7+lSPctXqWptYpP7JCyKBzmudvlvAkTu8TBuiO2ePpWvPNMY47eXTW&#10;SRZcA561z92ijxFZRS3j585ed3Ve4oGjS0688dReHNShsNPul0yWQGZo3I+YejDpT9viNp9VlnMM&#10;YuWXzDK4ZpdvTBPNe5xabYH9nHRxofgSzkikiQtA843Bv4yST1NYniTRvDDfBS0WWCG01oBGsYhc&#10;/Mh43bhnkGmpJhdHkl1ca0dBaFYbyOEddkhHT2FZVimpXGqW4W0nZUbLPjA4rWtx4iN/q0D+Frxl&#10;t4wJZ2QhcH0z1qlea1PbafJaQ6Yqlw2XVOaTYjejmsg0zNerHIq4bb3xVL+0ZDc3MaaDJckZ2uBk&#10;j6etS2VrocXws0XVLzxFLNdahFOLbTlHOV6sx7VmeG7jUoNc0u4GlTqIrqUl5oyBz25600wNaxs7&#10;y61K3/4mlxaMNzMZIjj6c1dv7e5HhbVF862lJOCysOcVrPqthqGoQx3vxJ06wWOf5mSEAsueQMVt&#10;3Q8PN4b8QnRPghrmpwQWyiW8M5+8e4Gec0PRCR5IlheOINrskhbgq3TFX449bh8vdLIWCH5ienpU&#10;08OuQ6rokj6K9uZJSTbM/wA6emR1rUuIr2fT7fzLhIiF5OaLjL+ieK7+3ZotQ0a2vLcRMpQDYwB9&#10;xU02p+Erpdmk+G/srRszOJByCfQ1w8un3wvZtt4sgeUDA61tr4e8eJZpInglJYzb5JjkAIGO9Kwi&#10;4dS1YaZrsD+JdS2TACQKxBOPQ9q5/wAm980uupX5jIOWeYkgfiasbr2PQ7xbnTpYpFlw29ef1qVZ&#10;NPGjMRqHzMBx/OmkNI7/AMEQ3l/b6pp09/ENOMRMoKfMwAOfm7cV0WsN4ATRvC1pY2NuLSwWZfs4&#10;XLyt3Jbqc1xnhXW9Og0rx5bJcfvnswlsxGN7MCDz7VWs/DPxMXV2ljayuDJcs5KyghQ3Tip6kmfb&#10;6rYRa5rSR+DtQtYjc/6tnOGGa6BH0y8W6htdASR3C8rzg9xW5c+D/Ed7oWiwXuueHLB+S87SqGjU&#10;e3vWFp+o+G/D3ifxdAi29wbW2KRS5Dec5HLCgDm/Euj3+n3/AIYU2MKi5jLBFcE5HqK5Waa4F8kb&#10;JiUMO/QCvTtH1T4dXzeI7jWfGOo/bZJ3+yNsJWMHqAOgxWBrmneDksLq5tviNLdMLkeWph2kZ9TV&#10;p9w6G9o0en3XhC5hbw+LmaewYF0vTH5bAccAjvXLf8Iv8RPsxM+rXcI89zhb8naoPHQ+lUrDTdt9&#10;LdJf3yEKN2yUgDPtWvcXWqotpENYvT5jgfNIT+VAivZ6T5FxJJeaxfXMgVgm6diB+Zq09/LFpywr&#10;bxxJvbkDrU0Vh4luNQZLXw/fXDiIdWwAT7mrbeHvHB063ju/AFtFhmLSLOGIH0oWuoHKSNHPqRZd&#10;Xu3GfmySB+VWB5cflbbg/OeCh5/SmXdjfW8eoD5woJDZXBFa3hyDRxb3ktxduZY5AVDjincZQ1TQ&#10;vEJ8L2N42j63JDcyrtddxdAP1Ga7TRvC+jQeG9OvDqHkyzW4Mcclzl1OOcqT3puqeLPEUWivb2X2&#10;Rz5O1D5O4KPUD2rz6KSM6xJeXfjTV7i8kny2ZCFU+gXoMfSlcXQ7m/8AD/iN724mhsNPMRQkSNKA&#10;Fx659a4WFdQl8SalZzeL7a3T7aqtIkoxgHnoata3d+IrnQ/IPxB1CG3KjKxMcsPTINdP4Q0P4WL4&#10;NuZdTl125vJbRwu0tiI44PHenF2Qr9zpbvwRpTfDiW9tfjFbbxpRkXLDLFRkj8a4Xw5NEsd7ezR3&#10;DNHdlI1K5+6eT+NWIYNdbUvstvfaxJbQ3UqxgswDKx4FbaeHdXg0QGf4laHp5difs4USFgex9CaV&#10;31GrHaReIfhe+lQPc6UtzcIqiGBbLHPfJxjH41ia54i0a40i5tI/hpo9shC7HQKGH5CvPblNQj8T&#10;Nam4iKkjy3EQGT65resvD99LKpe/QSSKNuW6U7CTKcf9lvdKra15atg7vM54rYGmabfaVJBbeINf&#10;lBHzlQ3BFdAvgewtPD9hfTx3OoXH2d38lZcKgA+ozUuneNEt/hrr9vZ/BtbO5hlIt5PI3mTHUetD&#10;fbUVzhrfw/NF4huUbxL4ml2qRsYMojrLe20238Uaot1YtOPMwmJOa75fiBrVzaXME3wg055RHtZx&#10;HsZh6n3rhCqXHj2eX+zGt4vPBCM5OCTzyaaBO5sm4sIvDjLFoMmzbwpGdoNVLHWLu1ivY4bE7ZMj&#10;bn19q37uLU20V4bHwnBNtVBtU8sT05rkL2x8S2HiWz+3+C5YJHVW8snOAaGM0Fu7GO7ga60jcpug&#10;x46Ank1Rvby2vPi9MNItAdOis1DymPBdz1AHtW7by+HmtJjel9zIPJj2cH15rGuLu0tdYvmtPDhE&#10;RkX7q4xQI7bw/qttZ2PiGyudcitmntmNvJKgZYzjnr61wE9rJc+K9bEfj7TZ5ZLxijCFVH5V1USf&#10;D2TT9Nudb+Jot2mi/dQRx7iK5+3m+H0PxjtDBrGr3FrCGdGeJoxIO/PtU6RK3GL4Yv2iunfxpall&#10;hLOoQAAD3rlGVVN6ba0juGDMFQsF3FetJ8Q/GNh5+gN4d1gTwStIs0W7aQV6j1ryWLXvE0t9uHgq&#10;dTvyWjl5OPYUr3RcY2O9fxr8TLeZLa38AadHDFIQUlwSfxrF1mS31vyJL7w2IbiKMlSsmdh9jWa9&#10;1c390Mz3EeyPLqyFckeprlta8RaXp1pKJZ7cyu21IkcFnx3PoKllqJ3/AIf07W1s7Yeer2y3QL7n&#10;xkKeKg+IXiq2t4wXvbYypZhLe3QjIx6mvGo/GWrTQTxrczxxE/6tXIFcB4imlufEVvNLr00m8/dL&#10;Z247VnrLV6AlYo6vdeJL/Vrue+1jUpllumJiSUhUXsAOlJZLZRxvGmjCPj/WMc1ND/x4R4nHA6Gp&#10;oltG1GFWvQqk/McVoNG4l5aReHZEEMasRhSOvvzV/QJEbWbkmJPLW2ckY6nFczc2DPeReXfgxqwL&#10;AHrXQWo+z+HZHQHcUxikFjOlgY67qcuDta6bax7DNaz6fYP4YiYWrn5Dgg8lqTNvNoaDzMOFJbHr&#10;VzS7yCDRr+OZYWAf5SxouBxxs7/7aIpFdP3nPsO1S3trImn25S5duOSR0rT1C/tZtZVorxVUON2R&#10;Vm9mtn8M2QFxA0jIMY4oAytKtoBHcvNexvlDgE1WuokDXJH8LngelV2DiSNvPlA3cgGnGeIXS770&#10;7mTGMdqBlaESrOrB84bPNaN19kudLhU6dGsqD5XBqjJJB5d4VcYxwKhtZEWbc8cjruyfagYiLPEr&#10;q8z4zxV2H5lba4JCHj1pLi5sHtdTMdq7AKNqgd6o2MuXdntmQtKAo9qALtpa2T6qryQSeZlgq9hV&#10;2W3jhs592mK2AxBzUl1dRQw2QSwBYrzgevvWTd37i0jjaRhuByKBGSWXdcZX+M4pkUsgmk/fMVEb&#10;cEd+1NJjFuzhTtLcHuKjMkfm8PEBt5zQB0fg7Wrux+KHhS6KkS/2n5dx2EkbHHT2r7Fup4zpGizC&#10;4JS4slde/UZr4R81jcuwEO5JAybT6V9neDZ1vf2Z/A120RYR2Wz5vbj9KymtUVe6ReaUknEZH9ae&#10;kzblBQgHvWW0jfb7lDBjB4OaaZSrZKbsH1o5RHQ21xLHeFtzshHK1pm6doAEDqGPOa5qGTITBQDb&#10;19KvxyfIOhIPFJpA2acbEXC5APNTlhtb5Oe3NZgY4yRjnsasQh2u+WABXuaTQFvzCYUBGQD61GXb&#10;yyAAMjpURPzyLkEButRs4CHL8gelIBjkifBwDUySwi1CeUMn+Ks1pYizEz7iW9aYr/6UBuOM0wNN&#10;iNi8gn0qCbG0n245pFIO47/wpjkGSQbP4eDSHYzmJ8yQbXzn1qM58sAq3X1qeRSBKT2btUbEkA4p&#10;iM+ZTjkrxVV9wiUKhwT1NWLoMpz5/B5Aqum9mJJ4oAQf6oEg9Kax+XaM5zVxUXy2AOBmmGNfNz6U&#10;AQMY1WPfHxsOD1r67/ZY16OL4jePtJkvji80bzIVY9WXg4/Cvkl1P2Zsj8MV23w01mXR/wBpD4W3&#10;y5PleJokZc43RucNn6Zol8LC10fqHc2ge7tiy7V85857DNZt7YaebIFb0Hr2xWnLeJJZWUildsun&#10;o4weu4ZrNJUrvd/lB+6KqnK6OVppnJT2kkUqnaWTB6jpXP3CN5g4OCTuHpXa6hMZJERISfRQKpNY&#10;OLcO8L7ihypHSqaKTOHZpAgH2c4qnKzkhhN35GK6W5s5DAxCH5X496526huFmJ+znAHNQ0W3ch3/&#10;ACpknpTDKCNuT165qJSpFwNwGOtVZDH5jfvlOPQ1I7Fhmj3NgZxVZ2GOp+7+VRo0al8g4xxUUjqW&#10;b5eBSbAhkyTxMRzUDO6Rgq5yOnPWldgFf5eM8VSdwZiMHINAWuaKXo8uEOh3Y9aWTyJLYBUXOKwp&#10;BILkNnI9KaZ5FP3mH0ppjsF2l1GmQCFz0Fc/c3MrwXSuFVhGQnqa3XuHZNjTge2Kz7ixtpyv78LJ&#10;tO05xVRdhWOQspDHr8jNEOJM9a3479/7TkdEYZIBrk9Y07xDaSTS+RNLFuyZI+So+grH0zV4zqMs&#10;cl9IjqxADrjNJp3uFz2W3v70vD5dwcEjqa62w1K7+0wL9ndlwOSa8i067VpG3LkB+AD1rp4b26Fx&#10;hjEuANoB60X1Ez2SG7tzIpBXoN2T0rRiffIz7iFUd68jiu52kiVYpEOQc54NdVBqcsaW5d9wMYBx&#10;7VfNYhxOqZg8spaJvvYxis+6061a2uJhec4+73qqmtWUrxRxpHv3cjFaud9tBi2lJJ5ParTJscTP&#10;Hcp57LYSkF+DVPddANug288ZNeoJbW8lg6m2jQDGM96xL3Ska7eRLgMVTlR2/CncpHKRqT94fwVV&#10;kSQvKQBgH1rRu98FttcEsz46YwKzJZod8SrcICy/Nz0qrk2IXUMB856VCImwwMrdep7VakeBbMHz&#10;YOF7Gs9bu3ZMfbV4Y57UIGWEaFJW3w7uevpVjzoPJl2yPj0rKkudGEcpbWYxyPwqsLrSPMB/tpMA&#10;ZPvSA3BNdbkMbZPfI7U6ZQ9tKzOuQP1rlLrxJoyFIoNIkLdN3vVD+0tVl28SohbJ+XtQh3OtZpzb&#10;7UhAOetJhl2B5WbjvWVBe400uWBVRgjuDUTalERIZUPJ456UILo3RgklZF4FSwrarMGkeMZ689a5&#10;Zr/O1ls5ETpuPeqsmo2yzBZLlipI4z1osFzvHdcbkWNkB4ApUMbRSMyqPl4GK4VdQKSr5F5kEfdJ&#10;zUM2qamJ7j5kGF5poR2EguC8ey3ixk55qJkAU75Il9s1xQ1aXyoVa4YsGOSD1qI3988sm2G4Iz1w&#10;aYWO0drQJklc5HSmPsC7mngUFcjJrz57vVv7XYA3+VGeYziqzTeKrm8nQaBdICMJKzcD8KQrHZXd&#10;xYbgftcWV7A1zN9P+6LvcRlc/LyP5U610q+WBxNdXDu46+9aUGjWYijeb7RKUztyePypagcnJdWY&#10;trc7rk5kGMJ0NOZnMrMA2AgIGK72KwsjZxjyLVCGP8Aps1nboJdlpG4wOCKRVzgD9scnbAcbD1qj&#10;9g1Lzs+QVDAnOOtejw21oZZt+llMDgetZl9fWEM8EZjiLCYKu33p3DU52z0//iXsZLZkO/hifSt+&#10;1W2VQGtELKuFO3g1fktxImneVcSbTGCQF9atC1uFs3UbTkcHHNArmM8AZtwaLG4naFHNJuuBFIBb&#10;Q7QcHgCtmO3mFs/7k5x1qL7OxgYGyc5fr0zTHczPk8s4s0DN1IphRsSkWwU7e9aUkFyrti1OBjFM&#10;aO4LQ5gcAj0qR3MSYsIl+U7cnIqA+W9tkop9MjpW3JATGT5DY9MdaoNFIBIPsLAdqLBczlEKsc2i&#10;nJ49qjlKK12cRD5RwBV14pzGcRkY6DFUJYdqybp3z2FKxRRMjkE8D8KhcM3kZuV4zxUsgIwdgxji&#10;s2aR/PUZYAnj2pJAwcgPL8yZz0xUQcgtwp/ConMmG+TvVGS6SOZN1szevoKsCzOymNwYiSentWbI&#10;AFUFscccUx9S04SuCQDuHUVpQRxy2ryfIybMhhUjMGePdbMCwODxkdKzbi1RokU2oIAz9a6aRY9p&#10;HlAjdxVR0Jil+cYA49qb1BOxy7QbXtWRkyFPbpisXUtL0y906Zi0ayAYZkXHNdfOgUxEBh6r61Sk&#10;RAk22IqXAyMUmrDV2eL3ega5a3M8kcr3EfJIHXH0qhY3MIvLmKZJo3ywCSLjH517YQwkkPk/II+f&#10;rXP6jpmlXkMYksbdZOcSIoBB7UiuY89WGP8AtIMycZJVx2qdjEbV0kihbceGZBmp73S/EFpBclMz&#10;xg8DPIFVLG4snaRZwUcA43DHNDQ0zRttPtZbKICWzEg/hZBzWRcWmpw6vKjaZGqMMbkXjH4VZhlu&#10;P7fRhOdgl5+ldGtxCzqiTpIuOdwz9aaVgbbOCtNM0WbVNZilQxO0LGP5fvH61yuo6RdR+cY8sI52&#10;5A6V7G1pp819DNb6jAksT/NAR9/8ah1CzmV3Y2DxxzQ/3cjP1q9wPCEa6Dy77JlKkA5q4jHcwLpn&#10;A71311o0baXdsZlYq5wAOcVyM2nbZJCILgDnBqRXKykelKrKdg2H3JquysjfNdt1PUUqPGy5Dd6R&#10;Rd7dKPXiosna306UqtHuH73GR3phcf36UcfLxUYYFs7lA3Hb7012A6uKAuSFhg1GXXYxycVTllHm&#10;xqJeS3YZrf0vQ/EN+FETGNC/+tde30oFcw5JHe6tkiDMxHIUZrodK8N6jc3EU92phtw4IB4Z69W0&#10;fwn4a0zwvdXV54gtjtjBaR8F2bsAvXrWFqOpo+p2qQq+3fgbRgBe1C1B6kltbadZPdLHFCoaEBSF&#10;5P41p6dNqkmsR2tv4burmSWYABBnj+la2g+HvEOrW8DqvlWwX57q4G1QPbPXFeq2X/CMeHvDDWlk&#10;kFzfSxf6RfyLlj7L6CqIehn6d4Q0S3itL3W5otqqJBYxycyP1Ab2z2q5f6s90t7bMq2kaoFijhXa&#10;Ao+6OKyWuLqW5kuJdRm2GbJDtnH51V182p0XSrq2vYmdVAlxjn04pOwhIbrSYPtsV3dIhAP3znd6&#10;HNVLTUvFbeKYYNP0pjCwZfOkHyBG65HTpVey0S71GawnvIXWFDuALYLY6V2tmixxrGltHtQYDAYJ&#10;ApBco2Wi6ZZTak8NzM73U3mXZLZDv7DsBW4rmS3jQxKFT7vFNcklMDAHSnqQHX7ue9G5NywqfIPk&#10;POKuIibcbe1RQ7mVgFGd3QVq28SC6hEiYyvemkhXHQJwODgAdqvl8Jjyk6darSyxJC+5DgNwelUm&#10;u494fzBjbRcDUWQiRsEEGl8x9zAS9qy4Z1YS7UYgtxxVoLJvLBSDgcUbisX4JY1lmAIyPvAnrmtS&#10;EqrbwnBHrWLDDD50sjuwORgeta0PzEZMgwOKEhNlwvkS5hIz6VbtwPIbjjcKZAqEMDyM9SK1Qtt9&#10;hASLnAoauK9iNSwYFUHKkVcgmuU0+dRGfmb8qrq4WWIG0JG4cDvWuQhiDLp2B5YzimkIpAyMp3R4&#10;5pWVhbz5YdBUsjLk4iI56UxzkQqIHOTTAz5LlwMDewCHgDpWbFHJNPfF2kA3jC12MVrYCJWLKPkJ&#10;YEVnTi0W8V02qMkHI60Ac7dacrNbFJpNrDkEmmQaNF5sjNqsy8crnrXRKFfHzcb6vxJb7sNF/CMG&#10;psO5z0dlp8fOx2ww5J61rGWLy4sWyY2j8Kbcxq9/kLhRjAp7iFLdcsCcDIp2Ajb52J8sfSneQCq5&#10;UdeOKjV13SgoAKtC4t0090EqlyvU9qTAR1RIxyh+Wq2QQTjrSfMwbc5I3dKkCL5LfNwB3pAVWSRi&#10;cXBAx2rNkN3FPcFdx54reRYhbSuZMYPQ96pzeS7uQpwAKAM5ZLk2M8jOowtYd5rUFrpl67ySbVPz&#10;HGcVtTxTNlUDY7+9Yd9pcMlsVaZSCPmUrTaGipbeI9Eniss61bIHmAy2FI/OuxNzH9gdLe4Vv3Sn&#10;eDkc15hL4VspNRtneGV1E42QIdvPrkV6np1jZWnhhIVBdlhXcWOSue34VFhtj4GnNqgKMSR96ryR&#10;sLYHYadEg8nOE96tAEI5K8baBEcWPl45H6VciALS5QYxVeBCBKduAX6ZrRQIsZ/ej7tJlIqxRzDU&#10;H2sQpPIrUQEDgtUC8q5A71ajUBAd46c5qbjDfIZFBUmrCgEvx6UgVC4w65zWzY2kUk/MzckVDkNI&#10;r2lu8upWoUSY3c10/wBmtBdafiU443cdxU8MCQSSBJEzsGcDrViSVfKfFuu4L6VIEpkmG5QW2FOl&#10;Qklg5J6epqINObKRmVevSs6eUjzRvwKoVrmg7RFo2MqgL+tQl43mQ/aowB0BOK524vYUlgBnLFf4&#10;AazLq6ZmJKugxkAHpTTCx1t3cWkdhOFu4d+z1rkm1Ah7g/ZzuUH5vWskGSa8JN5KAvbNNlOLeUAr&#10;kgjkVTJY1tQ1AyXrGNgpGMmuUv5fM1GIPctgPwOtb5kiGj3Ya4Q4Uk1yYYSeI5AjkjeecZxSexaO&#10;gjW3Xw9GyzLnI470Xer22k+D9S1DUvHltaWEFtudpCCW9FUHqT0rx3xz488L6BBcQf2rbXV+oyYY&#10;XDeV6A47n9K+PfG/jPx14j1q2kvb29hsopCLWwjJ2ID1Zh3Y+/Ss3FsuMb7npPxY+JuueJdb+x6b&#10;Hqdtp0MxSNVYjI/vNjuf0rySz09ksstch2zlmbqTVfTRORCI7b5QRj5eprrY7WYRozucMO1bQp8p&#10;UpW0RSS2uzp+ItF8wnAHOMe9XI/7XsodzWsjeYwwf7vtVtDdIE8t+M8irkM6z3wSXUUCxryCO9WY&#10;u7Lj38svgq9VNDEkv2bOdvK1xmn3F2dclEqzRq90AMjGOa7e1kaK4n8rT4wHyCzCue1aJ/PuENzA&#10;ZBKDhBjrTGS3h8ORa3m88SGFHhGGAyM1tW0Nj/wiQEE4ZnbKSKueOxribq1SWHTVmjLESLw1ej/8&#10;enwiuxY2ts119njHzEcA+lC1E3YrR6bCdMErXO2cDh271iXdpcb5wbDexIwR2rRhmvn0i2SfUELg&#10;ZcD1qxFLFukBugMRkZJp21FfQgsYIf7ICyjPy8nP3af5MZPljUHMeTwTUKQXMYmZdQDq0p4B9arm&#10;31MXsxW+OzbnFICS4tpImjkiVW+cZUHJNWo3/wBGlZdil4cOMdKq2azrfXIlnYDPG41dktZ/JleO&#10;EsuCTg9aYHEapY3scl1dw6leNmUkorHitLQzALZHvrySRmcbEY5xXS2kfmQXS/Z1PByCafaWFgus&#10;oZdOU4kJ2k8UXJ5db3NA3GkEwoLOSMlBj0puIjfDdqszJ5Z+U9hWFrE041jfHoqqiSAbV5wKvrLn&#10;RImSNi5gAxSKEmsbBreaSPUAqhjkButVI10lIGG0s+chs5qsiXKJdCS5cgseM9M1d0y3jN6oe3Vg&#10;0nBPagLjGlld41ggkyWA5HSuisrSQQobmAyMY8htuBWnDbaPHPIhe1LiPJ2kf0qrev4olsAlla2n&#10;lrlSxIyopbhcpXMduk7SRXp5JDKO1Z8tv5lrIcnn3omTUrawuUlCSOVznPQms+A6qYpAWcAniiwI&#10;2LM+TFtZg5xwe1Xf9HNpIsiJtduuOlY0LMZLZAJGIfoBWvtUXdujMVyADkUAZt1DCnm+SSeMnAq9&#10;pJuxZ3lxtCqnZj1qa/ihhsCYtThZtuSK5Ca9u21eyiNzMI/MAKqMCkB1d1Jo0xaXbhifmwe9Yt/d&#10;TCytUXzNjNgHHSrLR2CsuH2sYwcZ708JGUgWWOMx7uuOlDGQ24dNJ2By2Y8ljU1tPHJpt/CZ0ODj&#10;PpWoILZtOZYZkyYsDPvWHFpmp2s+oiWOAGV8o4fPFAi7Y22nG51COS6iZvKY53dKq2kYj1m+SK5T&#10;fvbnr9KclrbAZ+1zbyDltxqbTV0xNduBLq0YkzyGNAGU8mpf8JI6y27Nibg+1amo3l1HpFnFHpkW&#10;1mXdgVqXy6RsHkXEbyEjNY8lvcSTpm+3bV6Yo0AliWZ1LwQ7MW43KD1qrIsyBC1zcr85ONxxTw0k&#10;Mi7JmHPzVJeSxTaZaAOu4MN1AD4SHgIFs7uTwfSrDJchFWa5gIGD9BS2PlLe2qMu0mPhvWnXFnNJ&#10;qwUagUQnLsTQMiuLrSXtBFHGglUADHetO3jnPh0xCYozJwaw2tYLW+Mv9nGRRKuWzyavy3sMmvac&#10;kdx5amEbs9qQEBiu4rhlluUkAycjtVW5Cz2EeyEnk8gcjFbc0VkYSY/ExlPGVI6fjWG0722tOPsE&#10;oVxjcFyKEwJrGKRtJlDMGKqfvHHSnQtdPBPCLLCmbGT2re0yDTpLPzjcbwFJKg4qO6n0iKO72WDZ&#10;747UxXMyS2a1ikHkqTImdwPSs2NT50zCY5ZvWtZbi2n0SRmkZcN8oPWo3tGNnbyRbzweMUtBoZbS&#10;26TymRARtOQaqzSljMUgYKzEA0vl5Ri0R4bmnSSBYSF00uRHnaO9Ax1oYEtbiOSI5ZDhqryRYtJQ&#10;lyQS5zzU+lyPdjVVbw1JCYj90nrT1gD6y8RnK7jgEmgDOjWVcYdyT3zVW9tb7yrOcRyld3atd7e5&#10;h1SVGIbY3bndmrU1zbR6Aitcx7nU4BH3aEO5VsYLWPSLWSW6bEiE4Y+lQmQyardpE42iM9+1ZdxJ&#10;cSabDGJDgOcY9DTkUwWenrGHaR25OetOwiOPS3a51C4SIDEh3Z6mr1vBueb91wF65rSk81dIUl2U&#10;tByDXPRS351AIgcEzYz2pWAfNbfvJMyOd5Ixmm2NhDaHU53BJOSpNad4fIt7EFg7YBIAzQ1zby6U&#10;I2gI5Aye1DQ7kEN1JcJes1uwCdAaZbRObm+kCOP3TAD1q4sdujAK2cxg/KOtQzTOATGFBQcr60xG&#10;Pbw3Ed7fu8jtmc8Z6CtWMrJvUNxjkCqEU1w0mo7rTaMcE0+2aUPhRyz0AaMa2yPKFtGLY5NIWdtv&#10;lp8yyjAz1p4W5WG53QqOB+NUgrHVrdvNZcZ4z1oA1Lq8ZLGPdE4lMGAOuKzLGKY6r5zzyDL5GatS&#10;QvI8DKw+WQAk961L1bS28N2IdGMky8Y7UDLUsay6TcsVQ4AxiqtukDXqiQKi479ah+2Qw+FD/rCz&#10;LwD7UywEtwk1w4lC4woXpSBEOoW+mNqaLGVLB8ZPak1KzsbTwAbjz2YrInzAdzVi/trZYdOlGrSq&#10;wbLLjrWliKbwPcwuuUaIdR3HSmBhG4u/7C0sf2YWdolwQOgNMkmmtZLELYTB5x8rsvGav6dfW8Wq&#10;G2utHhA3gQue9a+qzxG209G0eAorhgQP5GgLDbCRf7Nc3dvk+SSrY4rPjeBrjU5EiBdHJU+wqzd3&#10;dvcaNFFFGilYwNoHIqjAot0kkeFzlOmOtICu9+8txCftIUqSCvSkt3ddZMhsEcbhy3aq0sNvNfLN&#10;HbSx75Pu+prYhjA0nUFaMqVjHJ70wIZJLuXX532Q7doAGelTS6i8VhbWk8kLqWyuRyKl0KCxfVtb&#10;F1cSABcpzVa/0+GTV7ty48pZMI5NICIu0kVw8c0QjRPu9zUsMc82j3RhtDwDurFmhuLa8ISVpBI6&#10;qqg9SavWtzrWm65fwXNogMsSsCORhqbQzVt7HUW8P3i3Fs5QA4asSCGKHWXaO+JQE/Ka6I6nd/2e&#10;0IvAVdST8vTNc4ZIBqc4RiSWOcikgLzvayW8hKKr7Gyal0G303zdQee4LKLkYLHrk1mFG+zyP8w4&#10;OangCPoV2yant2N8y0wN2/hhbx/bpZWriJ7cbivAFYt1YXcN3cs18p3S5GTzn6102nT26eDCSh85&#10;oyEYjlaxl03WLu582fxYURJCVjAyXpWC5RdJWgjLE7vK70ukC6PimLfdgxgkD3rVaCaODUTNvGIs&#10;Rs1ZmnDy9Ry17Gx8wnANAM6uKSOC+8QSqkZeOycKG7EjrXA287/ZtSSRp3k+3OzMTzya6uWLUri4&#10;ka2sbrBOCAp5Huay5tNulur9VtCspj5oF0CzOoCfz1hAi29CavQzeIZ9Yjis9Fkd2lxhhgY+prJj&#10;GoR+HwjvOCjNtTB61asdV1v+yr2M+FpIJFOEnH8Y/pTGM1jSbuDXhcTrH5hK7gGyAaVrPXBHp9zb&#10;6sBgD5SccUtzc6gbWKOdZmIO7B5J/GpbCaa5vwUllATjywfSkJmrYarfWWoSySIp3wESL9ah3o17&#10;Nd29k4kdmK8fdz1qrcLCdfRZLSQZIyprRmuIoNDUR2sf+rwSKBFCdruay02KaVZW845boaoTrNbX&#10;k5hWNS+0ZAyRVeZ7grbOl5Iv73kDvmtqCGEWSTTuDiPPzHqaEMlUobK0JuJWby+d1SxCMTMQOTWb&#10;5wkv3baFTfhBjpV5CokU7zgY6VMmrBZs1Y2f7Rgj8c1fUYLjae2KzochCypkEjOa01Zfssp6sAOt&#10;cc9zToIwRSpIHPWoXbAbC9+BSllZuQacE5BPIxUgRqGKZKdRwKmTKsh3HGacdm0jGOakUAgAJ0Wg&#10;BQCZS2wjIp3IBPP1oYnywAueKjhFwZpy5AUHvQMRA0mqwsS4VTWpIkYjh2soyRmqZmi/fILdTgj5&#10;hxUDykyqS5+XoKATNCW4VJbRY42LFfm5rB8V+XP8IdYhdycw7uT0I5pJBqDalE628hUNzj0raa0g&#10;ufCWvIYnLHRpe3UhaicLnTharhUi0zhvhHJb/wDCR/EWGWVAAIGjyeOODium+KIgi1PwVdDT1ZZw&#10;EVx0yK8p8IzPB8TNF3SuiNrjwueg5bHNez/E2BB8DIo8s8lvewTQMBycnn8K8+fxM+zpyvA4rR7i&#10;+s7y/hkIa0vooyFLfcYdxWnro8zS4ELhhHtIJOfpXLq5m8KWkwdkeO1TjPtWvZS+b4evklcORHw1&#10;EY6oipJcp7R8PdK0XXPgd49tYNX05dQhtQxhYDf8o4x3INeLeKvDaNqkkNzpE9vdJcPjIwDt61r+&#10;FbvUtN+Ieg6jpusXCXEWsRh4w2FeMn5lb8K+zdX8I6B4qtvCd9ZQrHOllE13EV2iUkdc8dD+dddP&#10;mjNM82q4OLUj4u8BeENc1DV9OSLQbmWM3OEToZtvVmP8Kj9a+zNF8HWVr4YtEXS0M5gAkZfugjso&#10;9BXqnhfwf4d0fwmIoIla4MS/aJz958dFHoB+tdZDHb+fGi6ZGAB1HevTc1JHylW3O0tjxiHwhm4E&#10;jae5CvuwB1xUsE8EPjhrRbRkYADZjB4r2S7vLGz0yeae/tY4Y48yE9fYD1Jr5M1Txjplx+2x+6Nu&#10;kT3IjO0jCnOBn3NS3fRGkJOR7xIExMxGMxiqEpBhHzDmnSSKbaE5yPJVgQeCDVF2bc+emKRQ7dIF&#10;nBA+7VWPcLiT5j1qTdmGTDnr0NQ5xcHp0oAsZHkz9vl4qmrS+Z82QMmpnJ8s4BqI53c4oGPLEoRg&#10;dKagbbJxk54pyn5SO1IrFVnwe3BoAp3MYZGznioYQRD05zV9irWb5Ude1VlzuP7sgA0AJMQLLlRz&#10;0NVYyfKIJFS3Z/0ROVIBrO8xPtcIBycc0AaqnCj0xS5jMTYI6880yMg20vy9vWqdyHEB2o+cHgUA&#10;OniQgusqFscg9qtWaqNMXDA/P3Fca1zd/wBvR/v50QPhlNdlaMp00AKO2OaAsWZ5Va3RBAoAA5FQ&#10;IoYAeW2McE067MaIoWHJ43YNPiLeQ54wEFAxwDBMbqXAwOM800EkN8xpGbDKOaYWCUjIww6c1F/A&#10;OKjdxvAJp6spTAakAxiABn1oGNpGKZLu2gH+9S8bVwOdtAx6FPMbGeRTj0OefmqPgKW8vnNSoAWU&#10;H0oArXHmfarXHHFTIXEakA9KjucGe1HmY54FTNsEMA8zPy0gJSR5anHUUzJzzH+NNwcDKsOeKm2f&#10;uGPmDp0qhDkwV59eKXHvTYySDwOOvtUwA8tuM0MkjYHCfJ1PrSjovHemPuwvI4pQ3IyehoAmlUCJ&#10;CTwR2NNiGeh4PSlcqyxg9B2p0eBIwCjgUxk52CN+EztrQ0WTdraIYyF87vWYgDXPMZ5Na+mxSjxD&#10;b/u1B+1J0781EloPoe3WA2+HLPKHBhpzHhxkdalIC6ZYgKMfZU4/CqrDkY5rRKyMEDN+5yCfeomJ&#10;2Dg9KkwSG+UCmnhZPnGccigoiOMNxSDJbG2g9OlOA++2e1FgGN97BWmgct6dqVj87fWmhhyNwJoA&#10;bjN5FlmHHGKtRAC5zkcU0AFZOBmnJzNx6ikwL8AV7xQUA561yeoPZSfFyxik8R2NvJEpEImIG/1x&#10;muttedSTgfSviT9qjV9YsPin8DmtNfvYmxcMvluVwT6460+Tni0VFNs+vpLeUSE/aWJz8uxjg/iK&#10;rana+f4dkiuvDmm3SunCSID09zXxL8Mvi746t7rSdP1PQZNSg3DHmPiWNe5Dnrx2NfZmnavY6j4M&#10;028tbu8aJ0BUSIVZT3BB9K5neGhg7p7niXj3wNFd+BtXu/D/AIYtbTVLeEu1pt+W5UdQPQ+lfFGp&#10;2+uS+JbqaWyvoGtLlkuYWQqwYdcj2r9Qp7m4GtREaam5VGCp/nXinxm8P+Hrr4G/EbXbTTrOy1WL&#10;TwLho0GJB6kdz71rSrtaM6IK58WIpGkK/wBoRh33d6ntLON7hGhAVzyQo4rnIZ2PgzRkfzSRePnH&#10;Vua3luLmHw0ZoWMZ8sDLCushqwt59ptLq4aKaNpHXDZ7GsWRdRtzZzya80jvLkoOgB7ViXzeIZtd&#10;tDFrUx/fAlcfezXSS2N89jogmhmSRlXO7PNFhWJIWs21BWhtohNMBlc9/Wm63LPawaJ50MzRs25i&#10;noOoq9PpUMFtpci6qFlGCTmq2sTpNpVtBHEJnKbemcE0AalnfWN54WsjpvhB4E+VXZ3+8R1NWLtL&#10;Cz/s64uL6BiU5Bf9M1a0Gwsrf4YTQyyRqxjLAqehNcp4itrO48E6zC+pXJAiY+YrElMd6ANKKwt7&#10;rVrm/tZLQKWAdFkBK/X0pmoWYF5bLLcjaBncrUeGU8LWX7PWgfYNV1O4urtpPtlw5OHK8AD6e1U4&#10;Z/tGo+Q8tx8rsSTQM3reztD4YmaLV5UBTBZulNs4YbeGRWgiky2d4965XUL3Vf7TsbGOIi3jlwSv&#10;WuqhNuPDMsTai3mi2Gwt6mgGZmoW8VzqcRjeVHRv73GKW2t72O4ctPKTs6n2qAG4t5YFlulJeXjB&#10;q8bpxdtEytt8jIOOtCAcssLPIGgWTDc7j0pRHpTyDEUaE/lVC2l01p78MZV3T4PFaF7/AGFbackl&#10;zqARDFlecUAOuBBFZyL9sjZ8cbewrOtjJLHqLReZiP72TW74dPg2eK5eTUfNBJ2nd0q5cxaYl3em&#10;0MGxnxgGgDlVMDPeq1m7gjnJoBt106ZU0WJCD8pA61e8l01mYmFVBP55q1LCi2wl+yb8DjB4OaLg&#10;ZsMr/wBlSzLFIrZGeeeKvRXdsLjT5Zr2cAMCRt9Kv2mnrJZTzJdW6oOXjyKsSN4eawgjEcYkAIYb&#10;aLAX5db8GSaS6/23bLuhClWwOa51ljjtL50IMbqShJxn6Vh3mkaJe6mFtrGfz47tWOw9cH0rroLM&#10;PqVst/Z3AhhsgI48FcEDv60wuelfASOdvEnx9uBvGLSIHPpXp9w9z/wlCHz2ULeHaPxrD+CFoo0D&#10;9o26W1CxPcQxx4H90V1MkKyeJMbW+W5OR+NcdX4i43aPSPD92Rbwgseij869MgKNYwkE5KgmvJ9H&#10;hOEIjGN616tZAmymBA4iXFRFWY7Grp7MPECHHCzoP1r4Q/aQu5G/bwaJZziKwgxjsTX3lYIy6hah&#10;h1bd+ANfm78bNUsrn/goR8S5AQ8SaxHCpHrHgGuijdN2Bq5zmpaWj6NZXk/xl1SN2tfliUkAHsK4&#10;4wa1NbypJrd3OEf78jkjb24NO8YX+oEaA0FlIIhtGwHj8aTw8davb7VjHbKYoLMGVFbJHFbJPqQ9&#10;jstKgv4vCb40mHyvIbeQv3q4eN438dar5tighN+MDptIP9a6zTtfWLSPEVo86kGbaquOV5561Rl0&#10;TWL59blttPtwhAbzFkAwaOpNjoYbawXUdNuI7aNXLpls9MV7rYfZpPCUcsJVnNsm4A18v2h8S21y&#10;1teeeF80KpP8X417r4OnmhsxD9qD5jUhWb1rKUTSJ1rK4CZQ8n8qYVBZ8L2FXLoTZuG8tABgtiqD&#10;yKFQhTg9c1IxSDxkGgYxg9PWguGRMxn2pob94eDxQId/E2BSZbI+RfalJzuwRwelL8uWO3t0oGID&#10;+7AwOtGfmwUxxxTDnOcEc9Kf87IAUoAxo9Fnl1Ax33i26iJAG3ODz610tx4OsYPAKSReI9PWTyi6&#10;M0o+YDmp9M03WdV8ZeIb+41lFW5VSYxwsYTsPrVTXYbaa+0yzT+1EEEpVmEhx6fSvRnJuy0OWNih&#10;4f034i6jr+m2tnr2knTVmK3hMIBjA9G7k1622g+FLG3t7N9Baa4e3+cPKeCemfrXkcdx4vsb2xt7&#10;DxLPDF95mUH5iOmarjxD4tXx9dXN9rNzdb7uITkrg4U8YpOEnsTKRB4l0+az8Uagf+EXmtgb5SI9&#10;+RjP9aLo2cujpC3h+3UvAnznqMV1PiHWtK1TV7KNdEYk2keGbjaRWU+lX76LfXDTKsUNqd3qBihP&#10;uNIqaRrevaNLL9h06C53KAUkGcfQ9qinur/Wfibai/hgSa4U/KvfHas/R7qwkv7y3a7UKZ2CuR1w&#10;a3rQaLbfETS7pokbyQTG5fGD64pW6jbKGq6HJaWEckWjX0Y88bkOTn3H1p01pajw5p8k0CIfKBCj&#10;qK6HX9d1zU28JR2unBPs7OGkSPP2jPTI9qydUttVh0S0FzYSGaeH5STjH4U09BJMk0PWbOy1Iyx3&#10;EMxEZUR+taFuz6l8RrIt4PSSRt580rnyge3415lHDLb6iZG0ufPmEkEcV7d4B8Q+G9l5BJ4YtVvE&#10;tT5MxIxKT6+61nONtUho828Rtplp4smtJvhPeKzN+7udpAHrms6CDTrkW8H2mBYmlGGAHHrzXrni&#10;HTvFd+7Nca9pfk/aCTPHACwTP3cD24zXG2umeGF8TarbyeJrrToo0Hlgxlix7nPvVIaZDrs6Wfw9&#10;s4bGwZ0RFEjRRlj+laXw/wBP1q81DW7i48E3sVpEI2M7KQQx6AD3qR30rSr6N7f4hte7oWxFJa8c&#10;/WtbSfiZcWGnadbN8I9PlQSPudSB5uTxke1TNtR01EmcP8Q7XXR8TdZu4fD2pyW1q0KXKhG4B+6R&#10;61paLqUGn+GxOPh3feYltky3CkrlhxweldRq/j/T7y705x4CtkCQMXtwgPnE9Mn/AGa4PWPEPibU&#10;tLFtF4Jsbe1fduYIMnHQZ9qUG2tUMzr7V/E1/rwkm1bdGbjiJBgAemBVa5gWTUEU+H5k6BmB+8T7&#10;VW8O6dqjeLZHbxVCFacBo3GAoru9c0vWobOCS213R3VlUgrIpO7txV6ISOI1TStZstOik/si7eFo&#10;gxABxzVXQdbiXWVRvD7rJHL9xhjf/wDqr0G3T4jXnh21tr2bTlLjiMY+YD7uT2qnqvhPxKn/AAr+&#10;5GgaKXQyi4xOo8ods+uaVi7jdSlluBZzS2kitPHiEAdcVz81rqUb2kk0QISUbl9Aa7ixutOt/wCw&#10;oLzwrY3stvKfJIk4jz1+tdRPpGlyadqeoy61ZiOW2/dW5cZU+nvU3sJXPGb+10l9Qt3ieBf3QJyo&#10;JFdR4K0zwbN4mujPrM0sqxldhtTt54+90rOuj4ftvFNrG2niQvefKu7g5ruZF8Zt4e0220nwr4Us&#10;Y5Y1YyF1LfUmq1DcwNS0DRI/EPj23bx+2mLAyyQyvHuV884yfWuW02XTv+EmkiuL1WRiVEvQHHQ/&#10;jXscOkPc+H57bV/EGmXlzcwgFtwTBXtmvHPEmkzW3ie8gTS9qx3SqEV8nJ6YPvTWrFc1JLXTV1R5&#10;oJNQZiCCzSkjHtmpjFB/ZMG1rYvg/LxVhNF+IcfhuwDfC65CiBS22TJVSMg/iKwb6z1KC5aT7bNH&#10;IpGY3OCPwNAjaGg62ngLXNaPjnTYVicGGERDOa6rT9Z8RRfCLQru71bSp2IILNCAGA6DHTiuWkmm&#10;/wCFfaVaT+K7d2nJKw+aBz6Yrn9ev7z/AIRfwxpx8PGJoVYRrG+cg9zSBGl4g1jxDqWr6VHFPa2t&#10;ujDeIBtL/iKFWwSyjju/FN35YiyTyxzXPWPyeHwj2107s3ysuc81pXRW30K0BtxI8nY9RU7DM+4T&#10;SpFvfJc7Q3ybuKht7U7Wzck7+46CtSxi0tXke8SYwsobykOCfbNX5r/QZLWyitPh+9okeQWaUsW9&#10;6GxmUg0+3i1JDpSyzOmEJboaZHJqkGhXPm2Ero0uSq56GotZW3i0vT5Y5C8ryjHPSrNpPqEmkBXk&#10;tjiEBs80CMPUIM3llNY20se8ZkVznn8agNtrJtUM4IUNztbBxWpM0w1G0iR0EjS4H1rebwzrzRaf&#10;Le/F3QbKNsFwXUsB24zRcDAsdH0i4nVzrunQBB85kcbj+Zpt1qlrpl1cQ2t4hDMA5X+KtG20v4dT&#10;+I/HkEusarJNbW6bLkSlRJjuB0rkpNLs7jxcUj8TMYlmKqzj09zSY0bEBt73WbOefxRBbx7cuSMk&#10;CtRdG8A3OsQSL8cyHVuA8WP51gS6UIbgK2rbwo/hbj9KoXdm5SNotRa3OMKy0kB6lNqMeiPpDRX0&#10;97GkXESSYDnscD0rzW91cX/xWfULrRr8XDzriQSHaFB4AHbFZkMOrQ6i5n8UXF3I5wu7kAVuG0nN&#10;gxTwqHJXPJximtNRWPS7jxJ4an+HyWhWASragB1jwSR6nvXmLxaa2vXFwTDkt93aDVKC2v21G5jO&#10;nIuXAU5HFbMlg8NvbsblS2zLZNJgWoJ/Cyy6S22RrgXK7FKZA57DtW1r2uae0+lpP4LhnhihRUhj&#10;Tyy31IrjoLqxh1yCd9PtXdFYKDjr2NJcSatdreiOFp55MlVjjztP8PShMDvLPS/h3qE8DXHw6utN&#10;cwBkZ7nKvjnoeK1L7xT4e0rTbHTdKu5bYupRLma1OJGHoO9YHg+/0yCySy8W+EtZaVL9TEyxMoQA&#10;/Kc9x61D8Tr7TNU+JHwuSyt7AW9lZkCSOELnPTPHajfQlpN2Kd3hLjTdTv8Axqt/fSz5mQDaoXtg&#10;dqgupDea3a+U0MUJi3MC+OlYN+kI0+FPtzsx27mJ5qa1s5Lho0ktL/ylQGQQsdzj046ZqrF8ttzr&#10;LPSY7jw9Nc2vxCKPuKqdmVBHv0pbqD4o2mhrJH8Q3MJ/1kuCQPwNXll1mXwjY2Gn/CCLSrC3i+a4&#10;nmw7kd+eeawr3UdSbTvsr+KXnXeF2qOBj6VCbZNrm9pA0zUtB8RQalr1hNePbfu5jhCpA9O+a5q9&#10;8OzReGtWki1aJdlz8xJ6gHsPeqYsbaWWNpFug6kFdjlTn8Kkv7jWRoU0Qa6LhQI0yTu9M1YbEVnZ&#10;mS+00rsTaRuccZr0jS7D4jytMNE8VyptiG55JSQp+leZ2Q1xNHRrm1njIUnOK04tW1200rT57Pxl&#10;PHK7kPEHxvx0P4UmmDRt61pWsWfiOe58QfGbxY9zcKQ0UIkKt6DA4FcfJpF2Tf3TR3qWpyYXnGGb&#10;8Dz+leieHr3xlq3jnw99t8d6EtvHG73Dzop4A4wT3r0s23gnVEtoB450i8eOUqAuFAI9OxqHJxB2&#10;R8xW62/nLEmlBJAWJk25+n511Gn+GtY1DTfDr/8ACyTFbz3bG5C2+fs4Q8fXdWr400XXdM8fJdWW&#10;iLNYmLEygfNH749Kx9K8Ta1ZXqmDVI2tnRlmtXj+9n39RWnS4bnWf2W1leeIlBgu7SeFEjYPhkYD&#10;GSPevO7tLyL4m6TFdXN7+61BDGiRk7lJ7Y61em1C+fWGkt2uhvuCzkvlVJ9vavXfCWj3sfhW/wBb&#10;uPF1rqM6WrGFPs2fJyP1xRayuS9DqNRW9t/g3o11pPgH7RNJpy7myUMHHUjvXhN1q/xNWbX2i8OT&#10;vIZPmeSViE/DjpXRP4l8WS+IfF9q3j24t1e5IVDBtBA7AVjvqBWTUIxr9vLI2d54FOmtBamALzxV&#10;NbebfTJcPnhVTH4VpWsc7JI0tsMOABCvXJ6Clle6i0RJEs7d3cttyR1NLp6aiLIGa5VJmYtvzkJ6&#10;VVmF0bulaN8QxqF/PB8A2nVIyAHn+6DWLd+GvEc+sahHP4a0/TJJLsNnz1Ypz0x71vW2s/E5tL1Z&#10;LH4qSxIigXFwY+oHSsCxTXJfF3iCe58WaveyzzL5szO2Mj0HalYYmqaabC70OB9KAT7P88vmbh9f&#10;xrX0K8kg0vU0tbq1JaJseZGDkd+tN1lP9D0sNcySMP4C1Z1tGvmTS+Z5eAAU6ZHtTVhXCK88RnxD&#10;dbPiFFta4OIEhHB/3quzWviFp3lm1LUJWZMguxrqLa++FVpoGktc+FLlLndlVUFix9a6H/hI/Bsm&#10;kgr8K1dRB8ru+OPpSEcBHH4ql0eORvhoZEt2x9p3jOPYVE1/eJBKC+sKwXhRGx2n6iu3sfE/hRp7&#10;qFfDbmPzNrIxKj3x61f8W6mF+H3gf+zPCmmxxKrnb5ILSE/7XWhDLfhW/wBUn8KCO7iRAbRwGlfH&#10;bg81hw6jPpeqTBvA+kanIt3J5YJUABjXDrYfELWYR5WoaZZxohZ0+2KhOPxp8Nn4si0OUSGzMyMw&#10;VvtAYHb3zSSs32HsL4i1bV7vxLZFPgnY2OQTJLGwyfbArnZjqKWCu6XEcbyDnb3rorS/kAh+1wW0&#10;sqzYwDwcV0F/cafdeFZFHhiAoqDHoKq9ybnC2F54ut9Yna21SVYmVS7tzyOhrW1rWNX1K00WK41G&#10;BpokIkuSOWHb8qDdaWNLjtzYSqoOHkUZP+RWVfQ+GkxJD40upC0WQjRkEetTcZ1fh7SJ7/Qb1I/F&#10;elSPFExdpdqeWewyfWtKx0vU/tb2954f0EBdy+YsytuH4V5jawfbNOnhj+MUljHLPllSTaz7fXHN&#10;V9Un03TNW8JiD48avcblImgdmOWHQ57UXuC03RNrmt+CNL8a+Pba78NXVvPZsv2QON32st6Z6Yry&#10;XU/EnibVtcltrWzWNRnCwQgFh6ZHau5u7ax8R+KtXL30clwluubpk2gAdOTWPbm30DxNqSGDSLyM&#10;IQGJCnHQ81HNdadDSCbOUs/D0s928l15lqEGXfrj6Y7mtOzl8N6dqOpXFxq0YjijPliRcFsex9aP&#10;EHxB8LQeGLiKHwFbSzBW8mCKUNlz3YjtXzNrOoeJNT8VTz6nfyrA858u3hbCxjsMUubmjbYtHuHj&#10;Xxr4em+EvigWthp9sS6rFKhAdj34HrXzIFvrrWLy5kW6kZ3BUu2cCr11aWYnbiZ1+UqC3FX7Zdls&#10;CsOAsfWpjGw0mMgtLuS8gjB/hx6VqvpECfZBLNIzE5UZ6U3TJhJqF1tkmBSUY+XrTdRvdV/4SRcw&#10;SqqgbcqfmqgsSJFYHVmi+zyEggBcY4+tS39haQokiu21o+mPumrmn3Nu1zFJJYRfKPm45qXXbi2k&#10;0K1MMSqvO7mhMY7Q9OaTR5Nk26V5OpboPpWj4gtxaeGNGgUO8jNl2A7mofDcU62OjNHq6NKbgZUN&#10;0FdX4ut7saLpkq2ivJsTKjmgVzi/JsrfwTZSS60fOmHyRY5FZ0dkXtL+SS6duMr7fhVu8t5TYaNL&#10;JdBpgnEfpTEkmNukYJVmHI9KEBhyw8TYxx2AqsoixBi5kOCeta08N1FqEXmw4Ehzntis26ZBcgrE&#10;mOnFNASbo9seQcVRnSJ70HYQNv3q0tOhe51C4iaJVCrkEnGafLCq6lcRi0KhDjPWgZhGJhZzYiY8&#10;8U9d4tcGM528DFW7guAcRilSUGWwjMC8IeQKQzMtxcRTagRJGwduAR0pCZPtVwdgyWGBUk3F/KoZ&#10;gd3ANRnzEVmKjp1NAi3FczG/s4ptMjYAcMTWXq7xC/twsKcN1BzinylW0uUmclyh4FYMNveT6pp0&#10;SXbl2lIUZOaAHvMxuBHB5sjMBjA7/Su30jwbrV5o1hcT6h9mWTJO4c4HtWtpGhR2dnp80sELTL8w&#10;DCu7t9VuC2kg2caRopAwePyqWxpHCXfgyyg0wvD8QpVm2kCN48hvWvpj4Z2F4n7Kt5aSW4WO1LFJ&#10;e8xPJwO2K8re4sJLu2EkZmO/IwMYr6J8LKkXwB0Mx2cgEySM6+lYybaG9Dgby3nKyzLFIoRyCMdQ&#10;KxmkTaMbskmu0urmfzXt3tIlVpjg4rnLy0gjvUZSCDzxzzWkZaCIbWSQLHuQgYPXvWpFIDEWDHJN&#10;QlEPh+AiIkhTniqEby42G3dcPwetD1A6BBctdWu2ZQueTWkwKxsfMJyvrWPbOdkQ3nOPWtEtutGG&#10;4ZI9aQCgjy35yfWoZRK0KDbgZ5NOjGIwCxzmpecDk/Sk0BSWCMRP83bim8Ay/Lz61akPKgIelNRS&#10;c5QdaAFUD7KOOdpppEps2O3OG6Cp0XJYcVahaOOQ5XII70gMZxJyGAFV2wJJeOhFW7wg6rlZBgAn&#10;iqZ5BJUfe55pgVbv5rUbYxwtU7YOVAJ7mr9yFFqCc8qapWX3r3ORhuKGCLe07hgU4jkfJzTu7nNH&#10;VWNFhEDDkc96oSGePWrd0lwVnV1IPdea0mHvVGbHmS5Xjace1A0z9H/AWtSap+y38K74TgsdBjhm&#10;55V4xtNdSl0/kSAyHivmz9m/VBN4G+ImkyXJXybvzolJ6A9eK99nYre3KKcgkgnFKD5dDOotTsdK&#10;8n7Q0hht5X2/KDjFa05kdP3kMAz1C+leZRXN1FKgF1Jjd1rci1MeREHlYnHUnrT3M5Iv3cMQhuVE&#10;6g8kLXJ3ETOJVNrnJxkV0DzRyEFJjlh+VWYILZElZhu3LyKHKzBHnd5YSDTbjFkwJXII71yhjUKQ&#10;LWRZNx3bj0r2q5jRrJNkcZGD17VxWo21kZEzbIGwcEdjRo0UmcBISpj4y316VEzbYn3MM9qv3dpO&#10;iswjLZc5rFlB86QMzDA6ZqWikIZcu/7s/WomddjH5TVd2VVPB5qu0gMjfIcUii3uUvwV6dDVeUx+&#10;XJlBnNV3ljEg6/hQAzEHzR14oERSZwpEROD1qBpJWKj5wR3rZjhTyh++BPcVHPanYCVTnpilcClF&#10;cSCNFEisvQhuciuf1bRdIuLhpE0K1VsZ3JgYP4VuywCKIEl8YquhyhIaTBz3qriaucBc2+vWMauq&#10;yvCG5wM8VuaZd201tC73LDA+6WwQa6PzJRbuj2cLIx5U85Fc7e6VZvcyPbvPCzAnYvrT0EdBBess&#10;soykiuRlgeRithb/AG2MvzqQE7nmvJAdYs57gSQXBQv94EkGtq21G2eykl8tiQmMZ60Be52ltqAX&#10;VYmEQUCXKn1r0XTdZuXMYk1CERYHyFRk/jXhVtdN57lrY7TJ8tdTYXDGaD90w9t1GwnE+g4r3TZb&#10;O1Zb6LJIBGcYpk13YQ6yuyZpJTFwey/414295cCIr5c6YXIIPStHRNbtX1IQ3M4Lq+Nx/SrTFY7i&#10;6t/tc1z5tqm0t8vbNYF5oGEys0oB6fNyK6qK5tjCm3ypR2IOPpUjvPK4UxOqhetapEs8un02eKeN&#10;DNcsecls4wawbmBUa5UFshuxr2DUpLCLQrX7TcWXyK3JIBrxjV9UY6lfLp3gq8u3afAA+6v407Am&#10;UJbOOSVjJLcpx0ANN+zWscYJlY8EEZrHnT4uyecB4es7RWPDEZwKrRaP47e7hE/xEjUEjhY80CZN&#10;KNLj1VpN1oSr5AZgKjudfs4x5cd7vdmACxR7v5VZvfDllJcaf9o1K5laMj7rkZ9c4rYstNtbWWMw&#10;+H7MfusAsgJ+uaAOXkvfEP2eX7P4TuZQ6A/OduKbCniiSwuC9ntYnjHOK9FSFnkhJhUjad2FxVkQ&#10;osFuFhwVY54600kHTQ8+isvF80cJn8WMFQfKqw8AVc/4R3UGmtZn+ITSZPMPl4xXfvLcLYOEsYSp&#10;I521ARme2JVuRzipYrM56DShFtLNIW28HNOis4n1KUOpXrk9q6kIPPcs/Ud6rSLD9syqAZNO4GTD&#10;pOji7nf7Pli3c9a1o7e2VZSNMtlx0qncSvFKuLeQ5HOO1Uzc3DunlqCN3PzUwOlVFFmXaSyIHQBB&#10;ms4mP7bJthiI9AMVnLcX8cs5NpIcgYGeDVOSa8+1yv5Toew7UkOx0MYbzWP7k8d+1SlvkKt5We2D&#10;XMLLdmUDy58sfWkme6UttW4PGQeaAsdFiITPiQbjj8aR0/c5OOtc3b3WoOCP7OmXDYAz+tbdsbkm&#10;EMGwfWgRHKHadB54H7sjpWKmkaedXSaZpJT52eeldoLe1Ky5nGdmelVvLj+zz9PvfnRYaZVVkT7N&#10;5YjXC4IwOlKZT5kg2Ke+aHjj2ghGHNV23Bvur+dIC4J4weI1yV61C0w2n91HnmqUmBCMv+INZs91&#10;ZKh3Xox65ouCRrG4G88qOe4qG5ukCnC7t2MACubkvPMlKQxStk8cYqLdrgl+aLaOiJjOR9aRRuPc&#10;KUjxs7Z9qXzVNtMFK7tncVRjjX7LDuWXcVJJI70K6RwzjyGII6ntQKxGCwWVWl/iqpcJCY2zgnNR&#10;PJKblfkBG/1qKRpPNGTj2oGircxxfZwqyEDPpWHdR/vFXAPy8N0roX5JBVT+NZFwp+2ITGoA/hpq&#10;4zIWMkSAnkDjnrWJehg8wwuOeMVs6jeWNsEE0LjdjaUGee3SuXnlvpZHlW0m2nOPl7UAr9TIe3We&#10;/VQSB5nzEDpXZ2QePRoERJMLHgE96zLIW8cKu+nTFWY/MVPWrktzOkTAWh2n7tIY6QHeSc8GmFG8&#10;oZP0qsbmdmiH9nHJB59KcJLkphoSPSkAPHGbiEtKo9OKguVhaGMeUgYg/NTJUuGJOGwDwKikivXi&#10;QGbZgcECmBmSm2B2iH5weTnis6RUDzk7gMjpWlJbTLK5LMD6461WEUzQ3ge1KHHHfNFxpmZMykjI&#10;yCDjNc1eadY3CyOLCNXGcEcV1EltceQ58o7QeD61Ta2nK485shD2xTehR5pd2mu23muLVpISDjb1&#10;FS6Xc6f/AGJOjXLJMsx+8ME5rt3tNUMZKqxQN1bNZF94fS4eQrP5LlMqyDv9KTQ7mQSFvkkjv2+Y&#10;feBrqdO1GSVoLSd4JFH3cjmuIl0/XrMOjwvPGoJDqaW0ukS402fa6OsxBDUDO81G2052ka0lVXAA&#10;ePsK5y8syLOOGe1kQFMowj4J+taMU9v5s7ec378KQQehrSbU7lLaC3lhtZI1I4KAnB96YHmc+lWs&#10;1jeEMd0bc4HIrlrjTvKc7LpuDzxXtiWrN4nt2stMt3E8WGhZ8D361yviXTLuD7YWs54yuSUxkfgf&#10;Si2gnueXGOZRNuDcDr61XYkovynvWz8r2zk3iF93fvUMqW/l5cAYAxj/AAqR3MUyputFCSsxbgDt&#10;WxZaVrN5q0UaRXKk4wSpFb2kx6PA4nfRYJmzxu7fhXVrqxVZnj0uNG2DaypTtcEyLR/ByQXCS3s9&#10;swDbi8jjn8M120mreHNP0m5hh0yGSUx48xeg9MV5rd6rfyNKH1S7U4OMMavaJoPjPV7u18jRpYIB&#10;MN1zc8KR680mgIZpdc1DxdaIq6lLJLdYigQFgR6kdsV694f8GWFq1rfa3qEBjXa62a/elb0Y+lbF&#10;hH4T8PeHRbWKQX2qzRD7VeyLkBvROuAPasi6vdYuNQ3XM8xw/CZ4pryIlI6LVNWvZTcxw+VbWscQ&#10;WKCAYAUdOlZ9vJp8uiTebcoJAh2sTyxrj9RvPImfDSMWTBGOlSaVp/im8haX+wbqC1UHbI5ILg+g&#10;p3JIpr69fVbqzOGX7UANh4A+orq7SCwisneaJ5SEXau7gGqy6HbR2PlwkrLvySTkk/WrRstYGnMD&#10;AflwCc5zUga66jEqWqCJQFT5cHgVahvrVggZ4gc/nXKPZXvmQbJGZs8oalGlay82ftJXMfAHamFr&#10;nT3FxEVTy5l/CprN4pLnD6jGgUZJJ61z+neHfEbakGk+IkixKclDF1/Gt8aPKYrjN+XCyDhWxkUE&#10;s2f7R0W3jXZMJJe4A4qg+ryS6uNxG0kYwPu4qaDSoRHMFtFChOCerGnR6fbKJQdOOTn5vrRYLkjX&#10;0Mu0PeQ4C8ZIrRtzo0mmRkXEGd3zDcKwX0CeS7RlurofNwAe1adtockVtPvluCHHUnFMDbiSyBGy&#10;6tTnGMMKvxKGcjzE6dawYNGto2d0uL5STz85OfwrYs7a7FzMhuJlJHysQeacSZFktGkjbugIq2l3&#10;B5MjAWp2svy7hmozbFFmEqOwyOcVBFoEU2rySQ6lcxGRh/EcGnuSbSXto0i4ktx8o4BFWmuCLbck&#10;iON44BrFn8P/AGa4ZES6kZlG5y561dsYBb/LIJSd3AJyKQzcjnHlQMbA5Kjr2q4b4i3kUQ4O3k46&#10;VmNKzmYCCPAAxiqaPI99crtACryc0xJGzFdW5MhkmiOffGKia/hW4QLdQEAn61gyRI8oDXDAAkZB&#10;rNnsrhby3ZLiRgSenpSGdfHrFoLq5WVmUFOD1xVE3VnJq9kX8Qw+WHOOayZYIV0WQFgWMfU1zBtU&#10;F+ha/k2BifvUncND0iS909I3H9oRjnsfypkeoKUU/a7bAbj5q8mv55V1CFF1JwMY45wKp5uy7qt9&#10;ek7exNGoJHtcl9aeQ7NqEGdv3QwrMXU7RriQtdJ9/A5ryexsvER1uWQ6/fOgztiOefrXZ6faE2+b&#10;ixlyHJUZodwO0WSN1d0jAGzgVDuBnTLfxdKpQPsAUCQDGOnFSnmSM7/4qYWNXeBEPnHQVGJGLMRN&#10;jnpVGR2KKEyR0B9KWIuFPIJ70mCRqsVaOH96ScetORQY2G09apqwCDc3fjNaduubd285BgdaQDWi&#10;fy1fzEAUcDFVmiDy585BxVqR4xG6m5z+NVldDJ98HimAQwFJywkQsO/rUihhNd5jbJb1pSVESnzz&#10;nd0Bp8zxLDCThckck+tDGiePOE4xzzVgeYWcHj0qJAfLyWUqVBBzU5aIIx3qwBGRms2MkVH+X94e&#10;lTIkm9sy5GKh81CqEEABOfap7QSzzyMtxjYeF9aW5RZG4RKAp5apxFMZYsHuOlS+VM8kCiMBgwFb&#10;UVuIktyZiWZeuKiTsOKuJbWMeF5k3cH6108EcEdlEBH8xHJxVG2uACQ0GWx1xV/zVMUryOioEPas&#10;rlCGRhcu2/IIqs8y+bMccjsKzZJx5kuLghTngVni+jWG8C2Y3k/fJ6U1qGhsXN7GLH5HIIGCpNc1&#10;PdXBJBYnn0pJmjmjiBucNySRxVPcgSVfK5zjNaJEXsChTfbioySOSabeMvk3eF4AXml2sJD8ygba&#10;wtVuZo4I0CFsyHGD0pkmrblBYTMIWIx1rNv51W03Y25QgVYsJ9vhm9aVACY/kU9TXnXiXW7O1sdY&#10;kn1bT447cZleRwFXPQD1P0pIau9jTnu4l0iXc2cucZPrXz98R/iNFpen6xpOiz20mrTWpWeePDLZ&#10;qw9R1c/pXnHjj4kaleXupWGivNH8hRrv/nmp67fc+vavKba1nWwmkMM00skxaSSVssxPUknmnHml&#10;6GqjylS0N1P4ieW6i1GWaS7d3lnbcSTySc101uumG+ZD5W0DByKuQwg6LbfuI1fZjGOaQ2cK6c+H&#10;QSO471taxLZcjgS2sbxjbKEb7jhetSRXCm2RAGKhjgketaCiVfCthBKUcsvy5HSqsa26XJjktlUb&#10;etBJIHgRk3g7T3FU/Lt312aaJ2IVh8o71Zle3TYjopjZvlNVnlWKZVgsSSxBJHpQgZ0Ej20mgxkF&#10;4yq8DGK5iTzH1sObJ8J3J64rWuriFrPSVBUOXAYYxzU9zHFFZQu8kQzCMLSAz7drae+mWWy2lcAG&#10;tS5haOxAOqSFCucZ61k27xf2lKTanDHIb6VaWLVbnUpj50Sxp90E9aYiS2jUxMWdgXzg56VRSO4b&#10;X7u3Jcqz/K+a0RFMupWqS30YjDjIB61pRpbt4ogi+3W0YCfKSw5/GmBCLa6s/D14PP8AMLDIO7OM&#10;1mxzamL/AE9TuKtKO1bWpRtDc2QHiEsCSCh5zWZFFrEusNEGXJGYsChAXb5Lb7TaKpjWUxjjdWNJ&#10;d+I7XVkK2Xmw7wMDng0s2keIv7buJJryZdrcc1Ylku4tNkEkSMMgBjzQgsacMglPnRRPE5iyVA6m&#10;oVe7bUZ/NEoUnjAqzZXdhHoSMIF8zZ83H8qnimWSGbFqo3Nxmk9AKDBUmJMRKluQeatmONrTzLeX&#10;/lmdwx0q8sEZjl822yNnas+D7bFrku2w2ws+OaVwMy4g1CTSrfanS55z3FWPLvEurFVum2mEBgO1&#10;bOorEdJtdku0g5IHFUI2b7MP37BjERyKdwRZa0gh0m2kh1S5Z3yWJOaitb2eE3Ci5k6HIyagtppo&#10;4pRPdgIZDtyKYRajWIW80gSngetIY25nnkuVeSCVx5nArfhFrJoygBQ3k8+tZ0bBbySE2O9j0IHa&#10;pohIuvWzm3ljXJ4I60XEya3SCD7TKyqSCcDFY9xLqE+o3DrAyIJPlHc1o3tzZm+njhkQuGG9TUO9&#10;RC24KpKjHFAFY294TbtJqDhVPQmrsNtpBf55oWbHPaogwbyle5wSeM1m3EU32+9IvCPlAUg0AifU&#10;rW4jutOlim3IWxgGryoHsIAWX7o4ptmk5sYo5NSyoHAb3qu0V7HqxUzuFEmeO4pDLTyCOAAIWIGA&#10;AelQImotDNM9zMIz93cxpt0tub21Mcrs2BuSlnuZBHZRO4C8ACiwhkDudZ09SW2mQjOKtXtroTX8&#10;m7f5uwYdW6fWniNljsz5KDcnBqM20fnu32o43DPOTQBUjRY5BtmdjnGSanEk8e8gyYI64qWeOGMf&#10;LNG/ALZPSn+bt0yLfYBkI4IHSgDOJaS4ZSygk8GkaLZtBkYEOOB3q5btayNcB7HYucI+ehpt3b6t&#10;bi3kksRJA3KyKc8UDJmLeXasNvyqMGoxNeNeMS7MOwBqBWklvI1ZpFRl+UgUpE8epKqB2Knr7UCs&#10;ackkJ01WN2pKqcowrDEsE17Mw0x0KuMN6ircivPfRnyio2H5RUKOqXkaNagAEheKaGXPOjMluix7&#10;V3jLVo3N3p62Ag8qGRmQYcr92qBgh+yZ84Ak5xVCRVN3CDnmkMmS9eG8uFht2wV5bPFSwTCXzyyR&#10;5L81V8sDI4wD6U+MKqnBAyetIBZAF1mzVGO0nJx0rTlv1TTLWPaMAYyBWZM8ccFrunRizflTdiSQ&#10;gbOuMUAXclkYrLkEZxUAuIo9Tjyv8JA4qRUdLZQsoyF5qoix/wBoKJCMZPJoA1lniTT7p4LiPzWj&#10;bOBWfZm7aNvMmYN9oyD36+tWfsqfYp5luztUdKxJr7ypQg7HhqANLVL37PqWmsqGRjEcnriucma6&#10;vL3T5ChVRIeBV55IZIYiICSwOCwqzaw7bSEN8ozkYFOwElva4EAaUcjqaiuA6azb7WD7HBAxU07y&#10;i/sG+0fKFPGKlgAmluXCNx14oAp6hNqNxJGERECRgAVnkX0FvZ5m+bJycVqSApqUWFyDKMipL0JL&#10;d2f7tQFUZxQmAlmEle6kkvYvli6N600+QPt0T2ytk/KwpkkECAFZWyyjIBpkciiaQGMdOvegCxCW&#10;hsr47TISh255xWXmdpJJDGylnPGOlaZmK27YjHB781FO5aGxfywu/PAFAEcCsUlDJTVUJfMQw4bg&#10;VKpJt5CACRjpUVw8Ag+4+9hQBbExaVCWpJjb7ocHnviq0eBpavtwM9T1q7afZWeAEHmgYsUhje1Z&#10;3GwOCQe9aNxd6ZdXi/6JkCHCEc4IrOv/ALG1nKgL7iuBjtU+mnR7Tw7J5j7p+wIzjNDQIbp1o9xr&#10;2px3c8KwCykERJGScVb8Ki9s/C3xThntxKiajm0YjtnmluNOln0mxvbfVZ8xyglVOBzUjG8ihILo&#10;kckHzd+aLgZ8lxHNf2xmKKnmEAVsMRHY2aIyNuGSR2FYyWgltZXdyqCXK/hTvPJh1AKvCRhVyeaQ&#10;Bey6DPd2iBR5okABz0atCax8SnwvePPZQRJGq+SWYEyA1k6db6aNSR5rZmfzNx/nWhf3WtXl2yxi&#10;ZbeFQqgN6UAZ9tbzJrdjI2oJwMvitO8u/MLRJpaPgjB6VlLbak1wqQuzSk8qGpUleDUfKuX2SGYI&#10;QR0JpgdDbvbf2fFu022DCVckEcVd1e40D7Ppwit9p8lTJ7muYv7O9s9bUveTujIG4PrzQ0F1Poqz&#10;+cEjUHAI60gJ1vNPW5dxprBXTBfPFUJbi6lvCnnuLXJK7R/WtqKxa9+Duq21tpkJvPtKbJCcYGea&#10;VlsbHw89ldW8Rkis13MpBw2PWi4WMK2t9Rl1qErC21ZRsYtWxqduskUP2iVTKqDBzk1hWN60niCW&#10;OKZwik9K2XLy3Gn7BNJIJ/mHJpgW9PSxXw7fmWCLcFwpY8muR1OK6XVVeEoQZhkD0rf1VHW/sXeQ&#10;RxqgyinrXP6nPIBovkWU58xsDrQM3NPRrh4A0ioqw/MD61F5McfiJ18pPLabs3BqGyjvhbxYkm3P&#10;jKgYzVy403V5Nd0ULK6hpVGBz1oE2TXJmOs2hjnijjijwBn1pdUvNR07SfCTRW4kllucgE8Muear&#10;azp+pWvinRrKaaeTzCh3jgfn7VBqQum8YeGbJ7kusUIxkZ2j60bBY2NU1Gxv7GwSO72ObMeZGo+6&#10;2PWuRtrPVbbVBI00xSSY9yeK3prSygtL94byMNgZz60+OYpolsZIxJlCfpSsM1E1XWLTTrDyr6BY&#10;3wGOwcUzULjUUutHuk1KGTK5ZB71BbLb3Pg/X3cARpyE/izWTp5lGuWRuHuY7czEIX6YpibNh7hr&#10;pYZIovniQlo9taWlXlhcJBbto0Syi4AORzwaiuxoltPp01rrtuS8gDr65qGd7RPEGnTR2myUqCxU&#10;YFFwKnioi18VzeS6lHslAHXBxzWNpg1G3tdIube5Rne+BkjY9cnpXYzjR7u3InEKybOHJ6GuSmhk&#10;j1C8tyzsqyDy2U9RQgN7W7rGvxyNpNvEZLZMorAhT9feqUTh7acSMOMbc1GkKSWAhYSu5YYZj0q8&#10;9uYrFVMak7B8wNJse4yKO0ChnUFVGQvqazrq4kluGDIyqrYjQdMVLIzZGGP0qo4LAZToexqJSsNK&#10;5aiC+ZGpbHHNasSDdCpU1jpsO35iPl4NaVvJIUwzcqeMVnJ3QWsbkXCqMdKm3bmUfaAPX3rMDzFg&#10;AetXYUbzY9ynOKwZSLgHC8ipsDY3y8jFCAYYEc+tTAfuiTjOakCH5tyjyT1pSThhuOc02aTE2FVc&#10;ioN44+Ug96aAtgqAfmFRTSv5ZGAc+lQhmLOChwOlS44Hy80ARIG2McHr3qxDCzSZIGN3505I3Zlx&#10;n3q/GbdPIVpW3M+MelFwLNuEikcNbAkx8CnS3lpa6HrV1O1tb28dlIHkY4yWHAA75qHVb7RtP8M3&#10;d1eaxAkMUGSzdc9lUdya+aPFniXWtb1aBFjubfT47vMMI9B/E3qTVQg5MqLs0zWEiJrevXGAYxrq&#10;PHt92zmvoLVc337PTlipni0iIpu/jXFfOumLC3hi9QKzYMR3H2r6O0RYbz4GXbqqeZaaeoKg43Li&#10;vNrx5JaI+xwVXmpo8k0oE6N4mt5LdV2wPsOeTxUeii7bTVhSO+eQ3DhSEPr39K1rCzv5vHVxFb+F&#10;L1pJb4rEQTtxnkn0Ar7e+E/gDTrf4fXtxqXgmznaV45BJKoDTuOcAdkX9a1p0W9TlxWJjST1PLfh&#10;J8NNav7nT9R1XR7iGwF4skUEmVe7ZeQT6Iv619uafa6da6asMNvAreSFLIAu7b0HHYVkSPfxf2ek&#10;NlEkYCrsjGAFHQDHpXQWELSXls0isAU49zXdGK3Z8vicRKrLfQiCXRucc4LYFUNd1Xw5ovha5ub7&#10;WrWICAl5GI4PZVHdmqDxf4i8M6F4ev57/wASW8SR27EgH5ieyqO5NfCfxB8d33iPWHI0u4gtIJnF&#10;lCX4QH+NvVj19qqTV9DKEL+hsfEz4karqfiFbXTTLEu51jRTxGh/ib1Yj8q8b0NJP+FkWWb6dpRc&#10;7y5bkt1PP1qKCJY1h3/Mclt+OT+NWPDQeT4wGTB2qTkVMNGbSkloj7D8OX9zN4Hs43uctFAo564r&#10;deR/JQ7SPmA615R4fvGj1hEOVwwDD2r05nVrYssikbBzW2hEG+pbBOF+c8iosgySgs3WoFdhGuXP&#10;A9elPibcrnAHNSajyzbT+9OMdTTFY7+XNEnEZHvUYz5PbgUBcsZ5NBbMJBfGMVAchFJDfhTeCwzn&#10;2oAmdgFyGBFPQI1o5L4yKryhfI4bmpIVkWwYMMjsc0DKt4sn2QBV4wT9a56NpfNui0J4PBrop5ZA&#10;VXySwIrMmCCCXAUEikwiJFdW/kRf6U2c9K0I5B5qZUdPSsq2is0377YMd2Qc1pOyYh2wjGQBihDZ&#10;S1T7GqufsKFiRirFsH/s3T2AbBxxmq1+CZ9PXaDlh1rZiRF0u03Jg7V4zQDK1wSJIVzycdamTzV8&#10;zE4+6OKiu1/0+E5ONnamW7EmfJ4PSmSXgT5Y+UZqGRmyvFKN2CCcmlBIIyQD2yKAuUGy18y7D2ya&#10;uAlV/wBWBwKRlXzj0556UjhvNiO4cGgBGLmQ5HIFKM7CcUyUkSoe+KcmD5fz9aAuLnKMeevFSpxJ&#10;n2pcEIBkUvz+WPkFAylfPtSzIQsTJ27VOmWiteM5UUxgv2uDcmcNVwogkhZG6jp6UAI2TsXeelO+&#10;bY/zHgetRM2JyNpyenNSL04PJoGPjBBk+nNTDb5RwnU1GoXY+TzkVKNvmRjHemSVJiVlUFhn60qg&#10;eWflweKluYYvOBE27pkZpu0bEG7tQCJcDA+XtT8YU8HpTOfLj5qyhXyxxzigCONgHBYYLNwa6jSV&#10;c6rZZXP+lx4/Oud2xlkLdA4rsNBQPrtqBjidKT2DoeuTqQ0S9cWqfyqif9bjfzV6cjzchh/x7pVL&#10;j5jtHWrRkhGyBjNQtjLnHapW2lhyc01iCDkgelAysCfMjOD97mrEmdp6Y2io8HAByfmqR+nC9hTA&#10;rH7xAoVcS5296dj5jxUgA2nJpAISQpwgzVmJQIzyc4qv/wAtIRyTurRjVdkR296TAfbKBqemHf8A&#10;eB49q/N/9p25vb/9sSKzQuyWOiRIozwCxyTX2p458aaPotxYWsRgutRkkVREjjEIJH3j615DpngQ&#10;69+1V4k8Qa5pTRWQNtLHbHrcsBnn0Uenerg7K/Qaa1PLPgl8M/EOoazoGsapp13HpcTq1ukilWui&#10;O/PIQfrX21cwaXBpOnxW7Wn+rVHWNAqgDoAB6U+5ulh060gtIIIoUtljVYk2qFXgAAccVlF7cTwG&#10;a4bGM59zXPUanrsYcrvcq3qPFG0olLfuSSSelee+Nbae/wD2afH4Osx2ySaNMQ79G2jPNdN4k1ax&#10;h0icvKqQpESW+nYeua+aviL4yu5vgH4lt7aG4WO4ieKEhiDEv8XHctWaV2jrpNWPlG3e6i1GPNmj&#10;RpqEoU9jg9a6Ga5SbwnMZLVAmfl21zcc0x0jS4Hty7PdEKAOea6u6tbePwRoluloWmIBYA5xmvR6&#10;GTeolklkLOK482A7GUhT7Vrz3c1xeLM8dusUca7QCB0rmrmyvYtKdRI4LQjoelbek2uhr4UZtT8c&#10;wW8YGQztyx9MUCKM7td6vNm5ZEToM9cUtubYXxMWnoXUY5GfxrRlttDeNZLLXI5lHAY/Lwa563j1&#10;VPH0sEJkl3sNxUZC596AL+pXeox+GL+3t2DXHksQuaoeHX8zwFrsdzFcR3MyyLIJBnk8cVT8Vx6r&#10;pV1oM62l7dZu181I0JIB+lb1u817Z6HJDpHlq9uhLFcH8abQyrocV7beG2sZJYWggvZGgIXnDHJq&#10;d1MeqvILYbSwzgVLdC9tdXkD2TMPLBDVTiupJLmYsmcvgDFKwFqO2zrhnjjSTdg4bsauyaVrU99Z&#10;3UmpKsQHMe3AOOnNVWuLeEp51wIwY9w56YrnZ/E+raj4u8O6da6hcQ2UEredtQ7pce/YUAdZcwW6&#10;myLWZdkfj5qmit2ltdTlL25xBwo7YonTf4asHimkOYyoLdu1c/badrv9sOE+Lixh5MmNgMAHtk0X&#10;ASAx/wBpFZbPjzzjA9K27+y0/U/DSwSySACPAZapXVvcwiKJ5reTKnMidB70zT7qaKxv1ik3HzOS&#10;aAKumaJNYSSxrqkhiYnDE9a3EQpDAqNKSJcliazmu9Q82VpYZsZ444q5azyuZStq5w4ySOtFwLtw&#10;HaMErJgxAdKnjaKPRo1mdipzjNZWoXmr/wBo2zR6NtSOL5iR1ptnc3N7Bq0clqiCMcUPQC5E0r3F&#10;+bWOYAjn5uCKgGI478NbgsT16mmNc29paWEREqGVmHmYNQtMrWVywnLnZwcdaGB0Ph9/s95d3MWi&#10;JJIOeasXesTX3iTU08mBDGmJdo+7VXQ0nk8B62Y9ct43VSGD8EZ/nXDXa6jZa4WTU5ZhJeDznC4z&#10;mlKNwWh96/CSyjg/ZF1y52DNxqbseOvarEkca6lJIsXW4re8Aw+T+xT4KjeNlaXSkkII5wwzWTdK&#10;ftZCvkCUVyN3NIvQ6vSQnkABucr+Feh2WQiHkYVfxrzDSzMt0pKtgheK9Gs5v3NugQAuByalOzKS&#10;udODt03WJeP3Xhu7b8QuRX5J6+J7n4v+LLp5Xd38bXzFjz/Ga/V3WJxafBj4m3EsihU8F3RB/wCA&#10;GvyejluH1nWcQZZtfumQn/abNdWHum2DfQkZLa4sI42uYiAMMCOmKueH203S/E2vNDehGurfa4ds&#10;g/nUUdh5V0ZZNQAZskgGsy7tIrq8jCyzbhMMMvGMVqzI1bi30x7m9muILTLTMwZSO5q7Yasthpqx&#10;J4Xa6jlm+YifBA7VkvaW6aPeRyXdwZVtxtJPWqGnQguyu8uVc53UWA1Nb1DUbi481dNCIHTy09Px&#10;rd0e48RrfaawkmCqgyQck1gC40j+27WGXVEC+aAAB1NemaD/AGePEemqnlv8qnBHFZz0KV7Ho2nS&#10;Xz+E9Naa5kBeIkhh+VPIfnIzzVyYudNty1kiAoAFHtVcE70xtwB3rOwyEj5lxuxR8248VMeYZB5Y&#10;xmmDbtOVNAhAfmz3pXZsZCHGfSjAMTHg880ZwOUGMUrASAxtboR14oy20/vwarHzBcqQwx7VKOoO&#10;zj60wGm/1WOzMFouqrGJfmKI3I+oq3Jq+mWmk3UlxZSPhFJwuWJ71o22oeILbSrxY7LT/I8lgxMI&#10;PUetYMGn3t5cF11K2RnuG3FkBCDPpXoXSOW1zLuvElvdX1iLbwxPCmMB2HLfhTnj1GS2gkGjnbn5&#10;nIxmtxdE8KW2rSGX4vafLLGQWUQBQp7966iDxH8Po7zTLUeCry+ESqonWIgMe/A64o51bQfKcZpm&#10;ka/cm8lj0x0iC8zONqrj3qa+uNfsvCd1CYpbkTAo6xfNx+FbnjXxXfXHh220yx+EuvQWfmRs7wQM&#10;rS4/h46CsjTfE9vBbXCH4FeIYZvsqqkksLyDp1ORSi7g1Y5bRtIeS18QSm+dVB3x5XaVPetLT4LB&#10;tSMl5FdTxQz8xocbwKlZ9akvNQuTrF8Y5JN0ifZygUH0FSpPBHBdtE+/AGRjqaq1hI7e08afDq1C&#10;Q2vwqkjEWA0rxcjHXrXMa7q1jqvjjfY3EskBiGxiuDu7jHtXN/Ztb1LW0+z6bZgQoTMoUDI/rV7T&#10;n0vTrjWHbRvMugpCQ9AD61KSHrYlhjvpJWt7yKwB5C7yBkfU1k/ZFsPGti6XdoE87cdkoOPyrN1F&#10;9R1HUZBJpl1nzScIxGPxHpSWWlRxSXLzajfbsDaruTj86aCx7X4e1SzutRaJfFMURKAbpG4P4GtP&#10;XtB8PyGKS4+LOj2snlFo2UKT9cV409nAlpbzDUZUDITlSRyKr2Ej3E8gkl1ud2JWE/MQMVGvQLam&#10;nqTXDNJCniKG6ihm2i5EO3eB7VjtDZvcWsZnhzkc+lX7s3tpZRx3VrLCpY7dyYzXOmeBdZs5Fhlk&#10;Tcencd6pOyB7m4I/D8F/bK07SzfaUCwxJuJGeelekaxoUkvhzwlJpunWUFu9kDM8jbTExHXB61ga&#10;Nrnh610iae0+C1i0wgOJJmDMzfU1XutR8Q3lveXeoanJFCY2KW0L7UT06daTYrMztT8M+IrPQZrr&#10;/hKbK5BQlyj7fLHuaytGXTk+zzz3t3MUZm2faCQSPaqD6hd3Gn3NpJrmpmzn1BBcIHOWQHoDXX6j&#10;B8PIPCNiul+Hr0TizQJukJ5xzmjXqMZbXupXmqag0N3LCA4CqGOaqTnUZ/EN3ZXXxAvok43MZT0r&#10;EtJ5rO5nlkt5MNKDtHvT9Zt5bmG0vYWu1ygL7c80FXOqGi6d/ZLCx+JVpNKB8qOcHNV30zxwkNrJ&#10;deGdaaOM8GNmZceuBXF6fb3ja3pdxL49uFXfgRZxg9iTXrtvqfxOtdKsgdZ0K4tUh6l1csO2R1zU&#10;tDiecaorbrdx4H1aWRG+/wCW2Y8/zqu0utRx2Df2xrSo+CFLspWvW7Txpoz+JPDcN/pGnWssMjBy&#10;YBsl3HA59q43xYL7U/ixqEdnBa+RCqkyRgBXLdMEU0xWMRbq7FxbXM2pXJCMNj+dg/lVzVZJri10&#10;a5juASGVnLNydvSqV34W8QHTkaa3vQIxkDcQKzxY6mtuA2tsgBAZeuMe1FwsdtD4w8VtpqofFbKU&#10;hVeY+oWuR1G5uL3xLeXF3qF6pknTDCMhWx19qzmWU6kEEgUIQc4+9XSPrGzwctvN4DsZUEWBcLjN&#10;IDnfETeEBa6LJaaHqMl0I1zd+acLj/ZqjoyXM/iWCa78UQ28KyJmeT5iF7jHvWtarbXEU4tvD3nO&#10;0mI4yMZJ7VK/gv4oXF3lPAX2KBk3M8k3AH0p2A6jVtZ+H0NlbQ6KHvLnyQuWiwqHuc+9Yt3Y36+F&#10;7S+ubqBQy7tpPP5VBqXh290zwZoMg1y0NxL5nm7QDgjpXNJLq32JBqHjGeRZchRngD6UmJeZoPqG&#10;nNpVuY7aRlDEbvU0JcQ+QX+yHbtyQgz/ACqrBHpTy6TBDdllE+XREz+tdvJb6NaaVBLDpluo+zYl&#10;WU8v+dKwHA6jdQXGjxBYGXDfL7VhWt1dRX04F5MST93NdpJpNxdeTLYWlsysxJjZwuD7Z61hX1jL&#10;Y6pZG80+zSWQHy4hKGP44ouNHQaLa2c1ytzP4isBPgMkDSAEAVp3Om+EtYvruMeKNUtLyMgIzXDb&#10;HI9s4rz1NNt5dQe5lt71ZN4I2SsOKLltRe9WO2tLyMRsv7xAc5qbXYmjs7rwx4ht7S0YNFP1DzQN&#10;k4+grnPOij1K8sn8AakSsg3SvlOfUVtaZf8Aiq3slMniHUiwQYLA9B6g1He6nql/fW/2m8tGhSTA&#10;uFiC5PpxTsBBM0S6QirYTsoTJXdkisNrqCSCdWhuo1HQMpB4+tdbHb3flvcRWC7EUfvG6GpIobi7&#10;h1Uzadob7V5cMq4/CizA5rTIJbjUNNkhnyPPwN/1rotRg8QLd6hbs0MaJGu1weuaqSva2uk3MMWj&#10;3ayLJlHQHGfqKyprzWLqWGOU3GfOQNgnOB0oAvGzktoLKWfxZBvds7d3aqt3qFrJe26ebI6hcHHe&#10;rGpadNJrfhmKaK7gWUIvmvnCZ/xr1zQPh/8AYnsrqfSdJ1WFrdWdDcqojDevPU0W0uC3PEUXwrI1&#10;0jw3TzsNsKqeS56AD611/hjQPiTpktvdm70W3lkLSSQXDD9zGPu8nqSK9bn8N/Cx/EUotdNn0rVY&#10;AHictvSN+xweK4nxJoWoajryWN38eNYa4eE4ltwyqcdAcUJaaCbszmPFeteKry90lJdS8PKikgmO&#10;NSXI75rGtrDxRJpcdwPBN1JbhD/pCDP6CugtPB/hfS1sJde+OswDXPywW6mWQLnuB049a6HVvGOh&#10;Rafbaf4X8PBbK1iVPtVwnzTE9Tg0MSX3nk0tndzvet9kv4zHJ/zzOW/Cuz8Jv4w0+x8VXUXwpluF&#10;+zACS4BABHTg1qXep6pbeE7fVGtLSdxZuzKkQPJHBCjris7Q7j4lav4WuJG+KltBbyyu0sf2fbhR&#10;0X2o5rqxepha9reuzmD7dZzoWlb91BlVb24qtp09k1uhHhx4tv3Vbk5+tT6ys66zp6zWnmrHIy7t&#10;vU+v41CLiNYCq6XtJiODimthXOk06BJtU8w39sJCPlUnGKiluYLDx8Gn0JJ9rdcZAzXH2b3b67LI&#10;L64Bjl6Ka62S7tvs+lIdAkuZXX75HT60iXoWbrVLS88T6BEluIopHwR5fI/CrmqeGPhyZNBa4+OF&#10;7bz3MBa3SSEopx94CsCGaJPGdtcjTbYNFKCF4/lW74jbU9Z0zRZJ9BtWgswuxkAQj16U03cLmZYa&#10;RZXOqyadY+IrsRGfaLouRnsfzq1r1jpuhaHJBb/E3WjqH22Hy7SKEnezHqHHoea53zruHXLSKDxF&#10;LbRGSNS+MEDuR9K9h1fUtGsPhr4Oll0mXWCtkpjnS23uzY7nGeKGlcV+55f4gb4zD+yGu/EWpNFN&#10;awjzEgZt4I4XHr+FZ95oWr2ljoEl8GjluIt6oRyV9cV6LpnjnWj4g0WQ/Ce3mg3hUtJ1I3Z6cnoa&#10;9Q16HS7/AOGOjalffDzRbWW0tGaOGO6VzGrjlTg96ttaCSPB4tFMvgyGW01G3w0XJyMgjrV/w/r3&#10;jrRrh4Ps0d3ZeaPNQDJA/WtvSte+FcWjayP+ENvLeS1umH2Iy5EoP3mBrPvNX8MyarLJo3gCVbdx&#10;8080pO49wFOelKWqsF9Ta1e/+HWrG1llsZbe48ofPHCQSfQgVyJ8JLfeIIJbGfWooxKNzeUx3kdP&#10;zqS2/tI3moS2eg2zzBwRGVGMmu90+/8Ai9baHbu9h4YkTYSYSyoVH1ovy7B1E0Lwdaxajqd1rdnL&#10;JEIlWGHzCAo9Tz3+tdNrPhrwrF4WW4g0lY4RblmBlJ4/GvMPEHifx5PpnlJptorfahvWJ93T3rDb&#10;xF4yK2Fve6jczoAuLfp+FLV7hcbqN38t5BZ6PJbQSS4kweXx0p+km8WGUrby/dO8Fa7Kz00zaLFe&#10;XHg77OsgBjty2SPc/Wql5cRQ3bRJplsiFMFVINNsSOWd4ZNaVZVKlWJ3FuKsrYNcTrL/AG2qQqjc&#10;j2py2UUviNCxKR+cCzex612f2DQZNK1SLSdctLqS3iT7RBJKE2E+5p3sM87UgT3ZNrbybXKqzKDU&#10;Ml0sKZlsbzHpFEWwPwqbxHDqMWseHooLe2gWOQm6RXDZPbmu38La3oMGh6nFJ4d0lp3gKGWRVbOe&#10;M4PpRcR5jqUom0PT5YJCqxyA7gm3r613Ol+Klj+H/hq0n+EdpeSW0RVLgy4yG68VS1/S7dNEujH8&#10;Q7WYSTGRokhx15xkVxKyyxQwqLGTcp+9SGtT2eDRfBl1p15f3E2q2kTw5MUVyw69RgGqGpaPpVx8&#10;N5rXRdccJFc5BnuirHnkZY55rjodS14eGLiOLRUljMXRpMY/OsW4i1S5sV33t9GTcglYJSuSOnTF&#10;K/QSWpZu7S4ssRzWbRyBVHlh92ffNWbW41E2OoW6XarGxXr1ps9rqZt7CWW5uiREm7zMk7R9a5bW&#10;/E/hu0s7z7N4dlkuFh2gB/vOO59AKTehSR2F2LKK3tYnlgSYx5Bz97HU/hXmGs6qsl9fw22uQu6v&#10;jzQgAyPb2rk4dT8T6jrlzLJqnls5IBB4VfQUGKCKS/Qz3OWBOdhPmN9e1S5GsY6MpR2+tjxzPdz6&#10;rfTvuXOxyqqB0wBXTz6Zc3wuriTXntUEAySucAVzNzfXdn4dilmltQTcjAkbBK57g1W8QfEHw6Ph&#10;zqFhZWitPNp4BlU8LxzUNWaBp9izqPibSNG0G7t/+Eptpl343KQrPj9a8J8UeJtT1TWXSC6vIbYu&#10;AzlsGT29hXJMtzfeI7uV5r2SRrwhRnPGa6+28LyyWUSz+IBEJVB4HK00rDSM+xgWK4sA0AcyR5BL&#10;7v1qC9B/t9Mhhk8+ld8mneHrHw/axtNIxWBtru2TkVxWx7vWNWmRAI0kI/KgozbobUtwCMZ61LaQ&#10;avPeMYtOlMCxHzGxxUN6riHDDHzYHNdBpt5fQeC54hDARt59WBpiF0yQRahFGdKiO125qzqcskqJ&#10;5djbbs4LYFYkDTyeJLQfbUjQyHdXYWun2Ml3Ps8UMSi5ZcUXGcpDHILhI3cIxBOBV1rG5fQboCSQ&#10;E5wuOKs3Nlcx+KY5lMjRgnJ7DFXLjVQNN0+2toYdwU+bIRzTuBzFidUsdbtm89wfM4AavT7bUr64&#10;8Nyl9GSQR2xzNu6fhXnaxeZJNKb1mJJ/Chb7Vra3uYoJGZGOGX1zSYjQjvLCS61IyTuJBM20HtVY&#10;TRfbEcRgnzOMd6pmJRaXFy0MahyCQD3qawha41qyWEoW38rmmCNG6aa4syWO1RGMcdqx1swZoWCs&#10;E3fxd67u70+S30lRJPbY2A/KckVwOsXFw13pqIzFBOAdvFCBGgLaU3Vs0NyQSMYFZ+oS3cF1GryZ&#10;dz6U4XcscsBW4OFhFZ9zcvItw72g4cYJPNA7CBi91EpUhiO44qXakJvJWQEhRtos0ZjMzPk+XwMV&#10;DL5+653RsV38AjgUhmVLL52tWpBZT5nJxWlqy2qeE7XbKWOV3EVVdECk7ExkdKr3Ts+mqApKqOTQ&#10;IyGmY6rBEsQ5h4PfNel+FdGittFiv7q2P2h8lVI+4vbj3rlfC+ni48c227S5CiPuaQjhcdK9iZpC&#10;m1oYxgAZA4YdqlvWw0ihJ5txdIcnGzAAqzbaaDaAm4YbWJq/bQxLdxt5BC7TxW7HGPstrlyo8wgK&#10;B2NK1h3SMix09X1zSgr/ALtbgeYfU9ua+otOjS3+HmjQbYcDTkBHpxXhMSomraLbQomxrpC7d+te&#10;0xsP7KkQTlitom056cVnNdBdDB1S1tmu3KspGD+BNc0LZlW5Dv8A8tPlJOa7MRs8xLRMQDzXO6kk&#10;q6wmLOQKTxjmlFsHoVmU/Z4AIxgrgis65ikjgZlgQ8cVtRJKVj/0fAzzzUskQKufsxYcY9qoDl4I&#10;7pntiqyBs8jHStB3aKeBWil+uOlbMaMkKFYAvqMdaY/lFiXiUntxTEUFlViCNxyOOKm3Haw4qFwu&#10;59qAD2FTIB5SZbr04oAfx6UEcYGcY607HH3DTPmyec+tSMkiDbSNhPPrTJfM2yD8qeu4R8GmTZ8k&#10;fPg49KAM4Bw0pZOucc00KMP8vfmpMN5LfMR161XUk+bww5oQhsoBQjA+lZcLBdXv09Rwa0m+62Ky&#10;XAGvqQx56n0pjRrR8sRntVkxx/Y2InGcdBVGI/MeBU74VX5bjtnrQBC/+pb5qoz4NiyltvzjBqed&#10;wdmFJI61E2TGBjtRYLHpPwc1sab+1Z4QBnAhupRbXBPAO7ofzr7r1BT9pu1VhtIDKR71+Y8MlzDr&#10;2iXEcbq8eqxOHXvtOa/SHw9fw6n8GPAF+k6N5nh2ESYP8Srzmk463IlohSGwoPOBUTHCf6nv61bl&#10;BwcHjNUmzluGqiLk0V3LHLEBFhc+tbS36m1VRIdxUda5hgmSeMjtSbpNkh3kHPWk1cDpWulaO4Xe&#10;QxT14qvbQ+fJOrooweM1zxc+UcTsPmGT61o21xIJQwcjCUnoCL1xYJsmA4AHIxnFcVqOnW32yQiN&#10;t2DXbpeSGVN0gBxx3rJvJEe5ugluhPbNKMmxo8p1CF45o28s4BO7FYzMTuIjPtXo1zYvJJKxLgb+&#10;Ex1rGuNMUGYqrIdpptDucemze7FcjFWYgv7rCsPmq3LZmODHzlg/TFAhkDRkoRxyKm1itySP/lr9&#10;4cirMeMY+YjPemwr87gxfSraKRcL+6HXrTJZKto020GyUrjisu409471k8lgpf7wrokmKPCDG4GO&#10;PetDfHJCVNuCMDnFPlGcPJYRqIiI2fjOc1WMU4nLjTgGVcAEdq754bfdGfJztQ4GKzmtrlkuXcKA&#10;XIX2pivY4uW0tZbGXzbSM5BribnRzFLqTW8soQ5IGPu167cWojt/naHO3IOf6VjObVZF+ZCfcUmC&#10;1PHVl1SFys2mSbQx2NjrW5pd/GdvzDfv4yeldlcJpMseoCSxt8FeCAOK4m/0+yjuY5LbVXB8zPAo&#10;sB2AuZ5LZy6gEKBn2rCuLhIPEFiwBALctis6K6vY1gV95Ukbmp+p3Fs+mSusRysPpVIaO7tNWn22&#10;IivOeOA3Wtq58WmPVNAs3EaSyAbZD+teB2Op263M0Y1SVdr9TUt5eQTaxpJ3tJLHLmNweRVp2IUD&#10;6QOmW18Y7i41K4uEKqVAfAH1ArasdK01Z40i020j9CV5rynw7rt3FY2il3UbQOTkZr1fR9V0y4uI&#10;lmv4UmxgcgAiqUiJKxsTWVjJbCFpI2AXG8DpXn2veHddV91lqIw2SDjPFepYsFu22ydAMnPXNWmM&#10;ACKqk/KOKoSPm5tN8dRecZvDU0i7vvxnJ/KtTT/tzSW0b2N2u1vnLpXu/kby2bZFJBxWRdWkwS6V&#10;dPtiQcnC9abiCZxItSLRiqpxHVf7LM1hIzFF5O1fWuoEXDhtPdDuwcnrUM8R8ttnOTx7VDuh6HKr&#10;DOI2AhBAbkGmNG24f6OBXRGJiBmIdO1VpIpBGcscbqVyrHNSfaPtLAW7kY5NHlSGyyYf4+PWt/y8&#10;I5GwDPpWdOh85v3xOOwpqQuUqiNTbkG2Qgrgg1Se0sYjvEOPmJODWqgUP8zEDHpT44opftRYIdpB&#10;wTjNHMTYxUVXHBHXvWhBaWzCQtNGQo9OtWXjsSWKxIjqOQDWfIZlZts556U07hYJLeM3g2QRgA8+&#10;9LtjUndbxDK9duaz5bmWOBmLMeaWG4uJlK/ZQBjmqsKxOPsy3EjfZ4zk9BSiSP7QhLRrl+gpfLym&#10;CmOazrqGdpmWMN06+lIDXlubFXbbfxgbRkZrKmv7BbxY0vpGfPzAL0qCHTlW1VpJJyS3Oe9aNvY2&#10;x1SAqsWQBkleab0GUvtE7mXFhKE7HBqRQ7ocbvrXRy2xWIEwRAbecCq6QxeZLsZDx6VFwsYDwFlG&#10;2U5wcg1Tl0qyfy/MsM4kBHzY5rrjDHgHcoO7mlkjtPJ2iBsnGWzQO5zMdharcqGMaYQYCjrSv5Yd&#10;iLLOD8prZZRub5M9qiMcaWhIQDIPXtRcDBZgbgEwL71FJ9naMqbdQDxmr7RqZc4PPYVC9vtRX8z5&#10;S/OarQTOamguU1BlW3LLvBJqC7t5zdWDiQBdvTNaOqXlrEk4+3RqQoAHc1zxOt3IiWGKYKDw5z0N&#10;S9Bovtbboyy3gB28gVXawkfS5WEchYZrc0nTrqJ5DLdSOTH1PStmLbHdyKAhAb5sjrVbBc85XRkN&#10;jI9wxO9/3YZc4xSfYHxIo0o7RwnyV6NOA9xvFqmFIwMVIhRiv7qNTt/u0nYEzzb7JcizkWTRUZQe&#10;BtqM6av2SRpNPTYEyPUV6FcCMRXg2RnI9KxGVxe25EZKlvmB6GkB5zJAftORpR2Bvu+tL9lnaGYi&#10;AjI6elei3FtaG1dlijJIzjFZG1SzERgEH7uKGkVc482dyISeW4546U37JOZLMAOTgkjFddIGKHES&#10;hfTFRIQpJ2J09KTsgWpyzQK1tKPLbJbGMdKpSWyrcwAwfNt6Y6115RfMlw0fJ5GKpyRgs/7pSRT3&#10;GtDmDarslzajpzWe9rGtyM2ZZC3I711kqKDxBUBjJimZkXjpx1pq4X1OYuIUMduBAVXPTHaqUiWI&#10;uZWUKgMOFyfzrqZmtxY3TPJGcpgcdDXl+vXDJew7bzKpuyFPrVXurBG9xl9NZpEg8iFwZDvyelcX&#10;fQadcalMI4o0bb/DVaRNYbU2KzM0LSEtlumasQ20q3u4XbEkfd9amxoU0g1eHSpv9GaVVcbGB5FS&#10;pe5ErSeWGCAfNXR2sqraXm/TZOuDuHWs68stInluD9mkUsuQw4waAKa3n7hh9rkBxlWVsYI+lbJ1&#10;mebwCIbmyhmwpUMVy2PrXMNY3ccSeXaSyBScEHtVB7x7e6iVtMlUNkNlaBksuj6fJGZYbxQC+Qmf&#10;umq8/hzxS1kssPh6K4jxy0cgLYHtmnxXETF8NKVZ8jaf6VNFqNymoN9n1TUA44wHIFO1yShaaV4j&#10;a8WC38C63LIxwV8s4H1PSvRNO8F+LpNFRru70OxUKTteQM2PpWRa+JfGNreWKyT2LxPKMnYNwz79&#10;a7c3N3cactz/AGtd4a0PSQkVOzGyhBpnwy00zvczzarcxEMwPCBh2AqrP4l1+71AQ22l2tjaKwAt&#10;rdcfKPUiuUu2Zb28JctuuD1bpzUEdzcLeKlrp00kz4HyLnFPqS2djc3Un9lhhBEHK4yxA5+tUbKf&#10;XbvW7G2hsG38gEHI57k9K9E8EfD7xDqpsb/X5r6305XBitgSklx/Lav8639cstF0rxxfWdjoawIA&#10;nlnOWI+vWovZ2BLQw9O0HT7OCzuNS1RL+437hFtGyM9h74ro5Z5GitNkkQQrgRqMBRUEfz2il3LH&#10;ZyDUbEhXOMYcY9KtIzLtvp+pzQXkomiRVHUnk1qW8USaaEa6VmGd1Ubeci1ZftMwyAMA8VowwjZN&#10;I05GOxP3qAKkVhv1CdljYBpK244YIZLUeZE5AyeKYt4kdjIBKgHoBzTkltnhRhI24nkEU7CJJzHI&#10;4C22wY5C1JHbwraRMryA55UmkjC+Yx8+MYIrR3xfKpUfdHIFDEQiNDJABA3J7VdSzj8yMeao+YHk&#10;VAZI0I2yqGzxV+3mjbZvkU8du1MGPnSRZLZBbpwRggdaleK5kW1DA7VFSmW2Ty8Rhzng1BLfwi52&#10;+S6kr0AoJuW441VOUU8jjFWXZXt1XyYwwxggVn294xdw8Me0uK2Hkshb/wCpUMyDnPSlfuFhUVHt&#10;1zGrEDnI9KW4MyQ2bx2kiBDk4qv51ukU0iXi8AZFUJtZKxuHSFlxTugNo6isiQ7jz5eCxFQq1rIH&#10;DD+I7SRXNLdwSTsY4iAT93FXBO/l4K4x0GKVxmoywp8oMnNZdyHjuV2MRz83vULX7DcDBkjoazX1&#10;FWMgmZch+MUmCLEss+8HymxuFXxeD+zEUQLkqBuPasxrzTjppxGCSv41iXGo2saEC1u3b+FVWhDZ&#10;0U8r+S/CsNtZbLHJayA2cgOeuay/td5LZxMNFuY2L8LnNSrJrLMv/EsccDnHWmIsGxsjDGPJUkD+&#10;I81aitkW2cJcQgjrxmokh1UshEUpBHTFWRb6ikb7rUgshxzRcDSszEsL5hQkjkitJpI/7N4EYA6c&#10;dK5S3/tdUuD5PAY5Jq5BHqkuczpgP0z1pXBGzFMRbSAtERn05ppkyx2t1PFVmtrkOq4JIUZFQyx3&#10;i7CjN16Yp3Av+a6yLwoXFOS6tlMxLgEZ6mo4LeSQ/NKy4T86kfS1KqTKxUv69akYv22yaMAup+Y9&#10;D0p4ux5D4uXAxxz2p76PGtgjR25bgblJo/s5xatIA33RkUkO5VOo2mzb5Ls27hielWDe2X2KXYCZ&#10;NvJoWxtCXY2QAx+Zpi6csd4XU5y3TNFmCsURqF2srE2MuM8VXuNVke4i3w3IVOgC9666K0ifTsPB&#10;BncNvFPbTISGaO1i7Zyo5oA5KLVpXeNVa+JJwBsOBWgl7em2kURTMR3HJrdW3USiP7DbjK/eCVra&#10;XYx2upxymySVXf5gy5zSdhnIQz+IWYotjdcj+6elbWn3OvRRvttScTAHHb1rudStJ20mVrd7WLzo&#10;uBtGR9Kw/DtpLb+I9XS/1AlJYjsyvGay0RW51GkRzzXLj7QpYKpB9z1rrJYQkFsskysQnX0rE0IQ&#10;W9z4hUKsm9z5T56VZu7hzFh3AKk96TTYkStLbo0ZEaE5rA1G8u3nnRW2px0PSm3c2LRlyQx6GsZT&#10;KLmVnkJB6Zpco7mzBJmzRQxLFepqhMoFzITuHPIp8efOVhxgcD1p8hjaTBXnI6VWxOrIEIMrkbhl&#10;aZIWBbBGSasShFih2jtzWdOzfaRhz04xTSETHzTCGM2BjmuV1GeBNStd1whIl/KrOpXs0cATYd5O&#10;MDtXzf8AE3x1a6S1xaWk1pdao0fzhW3Ja59cdWPp2pPXRFwjdnrfizxVoOm+FtQurnWrOGOKyO59&#10;3zDjhEXqzN09q+IPF/iLxN4j8ULI63lrpkU7/ZLNXI4/vuf4i3XnpXL6nqHiHVdejudQ8Q38mJCy&#10;QsT5aZ746E1Zj8ww2UaTkktgYGAKdOD6mmkG7ENhaBZrj/QQrb+e+a3MyR31qgGSRwtXreAW8IZ2&#10;RnOOc9M1NcR2Ykt7l78Y4JUDmtdEQ3coPMEm2veFH7D0pmb19QttokbMgxzWndxadPp1nKluC4UZ&#10;7UsA2rFwM7ePancRtSQXL6PpH+mRmRE7GsO8g1I3ClpiSP4cVpWn2j7Res92NiJnr1pLKW4n8ZL+&#10;73IXIC4pAVI4pHs0WVTgLwPerNvBdEXDCSNeOCR2Fal3bXMGo3J3wleOh6ZrNllUzhBdlQwwcUXE&#10;RSQF76xJRRtnGSOhpdWIknZPNclI0xg1atpLGKO4hmv9wIyDVCXabuQoSRu6nvQBAn2gWkJEAB6D&#10;itOG31FdMvZ/mEezJO/k/hUsYiGlK8hwB/BjrWXfXNwBBs1GYR/xJzimMLSK+uPE0IkvgsO4hct1&#10;Pat+bSoTaXMM1/IZFQmJ0bp6c1QijsG8K6fIZJA+/Jw3etONrs6fuVZjtQcmhMlnOr/aKSxRXV7L&#10;I0LNsc+nbNaFtd6iNPmmSMgrnB7nFWWjV523yjdn5s1OYMWxxhV2cehphYmj1W7ufDyiaII/IVjW&#10;WUkkZFklZkD5qwEjEKjZFw/QVaJRIo/9FUnIOM0g2LMVhL/YEsvkRBAQBk4JqjILpLuNQxAyOgrb&#10;kttevNGjks9Kd0gUF4w+OP61j3F2VuBFPpEkTYxkjuKARdluZ00Z9rozBRhqgtJ7mUpm/jUjqMUj&#10;CBtNtBGspLdcioNkUMMkbNJuZs8UrAX5Wke6CmAscfw1WLSG+gU27KAfSlheVNW0d47v5Fb5lYZz&#10;WveXNg17YOLQDpkBe9AGDLBdSavE00E0cKp8g2nmo51Y20Plxl9so210s1/bzpHAklr9wAcdKyI4&#10;vI8SQRzEFTMDnPFAJmxYnyoLOeSCPeI/ukZxSyTST3t00piRcfIAtQPHcS+NNkV8ojEQwmetE/kr&#10;fPbtPGkmflOaLBcx4Lab/hMbpl0NpEBJ3hqfesN0xltVjVWGMVsRnVbWO6xpiMGHysDnIrHke3ub&#10;maOSCSNy3fuaAC3W3mjkZrhgqxnbjrTPs7PFEUl3hZfmGeoqaOI29vMgYOcdvSq0C3b6peOkropB&#10;GKBmi0ulpChe/UN5XzAdiK5/7XrDeKbJ0tGeB59oyO3vU81hOsksj35dS+dtaMBP9mRKtuilV64p&#10;APlTZq8bDbloxUU0doYHMqKCHGDmtmzGnmydZYyz+Wdp96wLja2oiJ7eUYlbafagRa3OBFm7UxCL&#10;5eaiV4xHMyls5PU9ajFrOYnVL4bQe5qEQTfaEQyPwPmI5zTGUwt5L4kdTK2C4OM9a0bh7yK0uwbV&#10;CqqMDPSnQWs/9q2Lrd7SsvPuK0r+CEwXjrcq52Ddz1NIdznbV5ZpHIjKpuH4108dxcLpyQPNvhKc&#10;BucVhQFYgQY1GT1FNuJZBdW5Rztzzz0oA0UkjF7MFt4xl+D6VBczSxX0LxxB2LfP9KiGfJQquWz1&#10;FOuTILRSsO5sjNAWJZZjvtHjiZWYfMKXfA3k+YkWQ3XvQJY1s7YPa7icZ46VSuYDJqCTR7igAyme&#10;tAGncNGIbcqRylZztOu3NkxO7g1dWOGXRHZrgxsqcr/KseOW8N3cxtcb0WUYbHakBoFZHkg2bxlO&#10;RSbX24I79a1I3sl019s8Yk8sZFY8skyXy5QlWbj8aEAwxEyruk3BTwK0M2o012FwNwXp6UjxMtnC&#10;zQ43jgg9ajMGLYENuy3IoArRtePOzbWCB8AetXZhaJYSGZQuACr5qnLN5P2fd0z2rKv5bm5yDbOI&#10;tvIHGaYCy6hcy6i0MOrqYhCRwKqWiNmdbiQODc8E9RVK0t2i8QWcixHHm8jtiuknFnJftsRVJg5H&#10;oaBklwLQRaesM8GFZc81tSxxjR9O/fxljEMYrnrO1gCXCu8hG8ktmr9jeaeuoXX2lHWGGYAv1+lI&#10;QsohWNpJpW2rEflA5rO068n/ALUv9g/dgnC47Vs6zd6SFhmgeJkaLAU981z+nhEv9QmKKI2OVxTQ&#10;GrK8BgunEC5z8y56VGGiNijAkFhjB7VL5VubLVZlkUAkZUmqMaySXE26YIpYBRQBfhW3WEeZcKSG&#10;zjNV7q2laeaeObapK/L6065tZEEKtK7ZAIxUvmP/AGcU2E/KPwoArMrrAvyrnZVhfKfw3k3MRZQc&#10;DPIqhI1wbqz27yu7kUy4t7hZJHjZ/mAyM0AR21zALuVTGx+fFaLCJpgdi8kYBrGlhkSOJ1tJC5IJ&#10;4rcgaBvC07tgOsXAPXNADLl0MNmiQdeMCtyx02dfCeo3s80caJGAoJxkmuVjeQS6M7yHaL0ZOPeu&#10;91mNbjwHpSJq7iP7ODIinrxR0A5W3Kf8JOQ9sZELZUgZFVr8xt4kdhalVVehrasfsEHhpSt/C4WT&#10;BDdaq3kcEuoxSCRUDbcLnvQh2NrRZ5/+EU1aIBR5g+8e1Zs8N0onaTV96IGIWn28c8V6kUl0iKyf&#10;KQeuant7K7S91pp1by/KJXnOfTikBUsJLi4tmWNQQmeDxiqE0am8uSl2qsZcEZ9KuWUV4w1LyPMD&#10;M7bgvG0VhS28yeI7kPPJkSetNAaMgukNsY7gOdhB46VZs7+OCERshZpJfn49anszCUlH2IudvQGo&#10;Yo7EeJ7v7RYyKpcbTt4zQBtwLZweLNOuIC7mRMspP3c1z+sp53xLjJt+Xukbb6YNdAZ/DUAmkm1O&#10;JCQAgLc1gTzW83imGSG5ILD5eO1IZr6rczG408SlGzCg9eAKjvJ0Pg+zSBWOB8wA5pkdsBeRNPqT&#10;MApOOtRKyC/maOeMx7trLigCtYajdQaxZLDqpROkkeOv41fvUt54NbJuCzSR5OOTWBq8drbyWrpZ&#10;yEvJngetamhR3bQ67cGEBEtxkMfX2p+Ym9DCt3gt4LgxacxYsQWI5NdFpeoiDRdSK6SjTyqfmI5F&#10;ZhVJfFNtEs4Tfe4IK9Mmuu1fRTaaPaSQanE7NbqW4HOfSge5wn2jUrjxLdGfTJdpkOwZyB7muihj&#10;iEUG5UkVVyoC0yMKtpOiLG0rRHc2OlSaRcQwrqAlhDMsxxkZoETWV9A+t3IGlFFVSqgr0NWWn1xL&#10;om30wPIJsgk9B61VnO6/kkht4kLHJUDqah0q9uY/GmqfaraUDyyFJ6MKQzS1bVDK/h2KQxS3JX5z&#10;t+7j3rHiju5PEt4dyhzENpPJqa4trB9fW5j1GPaZCWjPUfjWZLdgeKt8epKoRgOO9AN3J4oLp/Fw&#10;iuJZhEZsbiOM1tXFkkeotGNjp5QIwc8VDey3p8O2zrbK5Mec4waPCc8kuoeM3uYXMVvZnaWzknBo&#10;ER28ZWfVZVgIXePkzwce1VruaeXVrES2ZSJSNqBcU6zm369qLNLtj+2scZ7ZrYv5bOTw9hYrcN5g&#10;AwBxTDc5yfT2l8SaZKL2VYYgCqA5GfetQvEUIa6jJRev0rrtF/sGLQ7lJViaQ2R4J6HHauMngtv7&#10;d1EYOGuGJAboO1FgvrY5y8uV/wCEkjC+dgyjKg+lbiSI19avGkru0YGCPu1YNnZmDEduvmk/fxmt&#10;e2tVh08ZkjLlf7orNzSGkQRqIxKxTDMo/Cq8jsSw3Mc9ST0qzP5jAZUZzWdMGynzkeo9azc+YpIq&#10;ybgZfnU81U3N84Oc54NTPnEvB68Zqsd/mPtA4FS3cpKxKpGVBBOT2rVtACD83OODWVCrNJF1HPJx&#10;W5AgVRxk7aBNGnbjEQLbc7uDWkmMHpk44qhEvyRAvkemKvx+XulGc/MOaxe4IslgrJngbelMMoBY&#10;hf4TxTbkrujPHCjvVMklmGCelIBFLGS4znljipAMRHvzSgDBGO9SqF85RgnIpgEYP92rAX5xliOD&#10;UkUTmYYCcH1qy0M6yuXaNUx8pHOaQCWu9ZW326BW6EmszXdb8LadpTPNNGzqOFUjJbsBXKeKfENh&#10;a20lvb3UbzhSPlbOyvFrxry91K2lu9RmLKzmNM8LnvW0KTlqNpom8RavrmteO1mmnlisoJf9Hsw3&#10;AHq3qTUC7RFHiFcBegFQWkCxPM0t3vzIT7YrSD2bCRkVfSuqMeXRCuaGjXcYur9WiOGQjb6V7N4J&#10;u7648HeObSzuojKjBnQvg7B14+leERJImr20u9R+8BYDvXcaZPJa+L47y1W6WWS0CvsYgMuOcivO&#10;xdO2vc9rLq+nL2Pt34LaZ4avJ/GU9z4ftZPKuYgmcZ3A8/hmvrZQi2sEcbIB5CjC8AAdABXyP+z/&#10;AKl4dk0XxDF/bUazm6zJG/DZJPavq9cqQykFdvJqaMn1PMx8nKfkXooMshZUwpGTXnHj/wAf+HvD&#10;9ncQJqtpJdi1JcxsCIM9B7sf0rrrme9GVBk2uhUgH+93r5f8ffCz4g3fiW6udOtl1GKS8Mu2a5xJ&#10;k8456/nW8pHNSjF/Ezwjxj4m8TeJPHRubqW4W0jmb7Na7zgf7TepNcykKhYy7ADsAa6nXPC/xF0a&#10;6umvfgt4ogUxAF1jLJx7gkVzEN1ZeQ6T2cqyGT+IVSS6Fylcc7t5Mi7cgqcH0q54Ojc+NfFLBuVZ&#10;MVVn2G3dkAChRWr4PCjxV4hkGMOFB56YqY7kHq0chW7hk3ANkA16Vo98j6UyOvYc56V5TIkrqxDc&#10;K4NbukXO3UfvN1UMK2ew46HqszQmxRlbkpzzS2jt9lchAeaxXuLYaczoxwIxxmnW9xJ/Z26PkHqK&#10;lNGhuSEHadx5zUe5BH1wM1TWTMJ3IenFGQIlBBJJp2C5pRuvlcgH09qlOAE+Vee9Zisoj6nGauBw&#10;URdwIA4osBXvXdZrYiE4LYarUbsbWHLHG0UOitBt8rrjNSLBItogBB45pBcbJ5ODwn3ePasS4jka&#10;dQHP+srVkGA+4modg3qcNzQNFdIFH2Y+bkgcippcAW+E/iqdQPKkywzUbA70yAaBkEyq13akx5xj&#10;8KulgUhweNoqs/3lxjAPNPBIlhAUnNCBsfdEhY24/wBWeao2oYF2LH75qxcl2ZVKkYA49aVVAhQ8&#10;5xQJFlAepPekdvmbpSBv3LDPaqM+4yqqu4460Ba5ZyTKuCOvNWSuAhKjpWdAZVJ3ANhuT61dLgzL&#10;xwR0zQFitOR9qi6gE9MUowGTEnbjFJISbjBAPNOjQCQ/u3PFFwsWU3bSSOPrUhBwcr245p8ccZti&#10;c49qGGGHTGKBlXIExBjzzTwf3zHJxjioX2fbYsFep4pSR5o+Y49KAFdla44IOKnUSDyz2I5quoXz&#10;XYQHqOM1dHKMdvGOaAGMG2A7SRmpIy21uTSFhtTDHAPTFAKg8KxpiFkPC9etLxsX5e3Wq8pzcIML&#10;1HerIA8pc+nNADwDg1NGDvfKnAUYqAZ3H5RgVOo+d+T0p9ALce1kbIHQjFdt4VhH9tWAwSd5JzXB&#10;Rki6xz94V6V4Tx/asnX5VqH0Jkzu5yfMQBvw9KrnJB4qWU/v3GagBO4jHStCEOAxj5BTGA3AkdKd&#10;ztPWmsTkgk9KYxCcnp9KXHWmAc4A4p+DnhaGBE2fMX92fzp4B2LxTyh8zJIHTigsgY98ClcByFRI&#10;5KjAFcP4v8SSWPhvVBaunnCzcBgM7OOuPWneIdXNvp9yIixkZSAq8nNeXW96V8Z6fPf6YZo/tW8x&#10;yDhvTNS3bcFYo+BvBmpat4ll8SeIIdTWy/tYzW8VxkPduDkEg8hR+te7ai+prDpa2fh1GV02swbA&#10;RR04qofEumXfh23H9mwxII1VIoxhUA6YAq4l4j6TaKq8CPk56Vk533CWupSjlmAUTzRDC9Md643x&#10;Zrum6foweWdG8xW8sKeSRXOeNPFNlY301vFJG8rPg7W+7+NeDeItYvNQv9Ni8yRhCjbBnhd3Woe/&#10;kOKtuWdf8U6rfu8YtFWJbghFz0B459a8z+JP2qL4a+AIonAdr5Q3vuNdbY2wEE5K5bzATXI/E2ZU&#10;i+EIMRbzJJcoO5Wqp/EhbnAXItNN1pZbmUShLGNi6rnBI7Crul6vYXGtRyIVKu2AH4I/A1lXM1w2&#10;i6tIdKV5Vtcxq/OcDpUPg+HSJ4PEl3eW4S43HEQbAXHtXfYDuL2409Jpg8sLEgYUHPWsO70eK71b&#10;QZ7iSVbeIlljD/KT2zQi6HLPeNvlLLKcZPSrrrqE2nBEnZY40/GhBcqSRwiS5QSxovyhQhxwPpVY&#10;6xe2l9HFZeHYT50iia4k6gD0q3BYpIzE6wxK5yCfSpRZ6bKJ1bVY8qeAPUUwNfz9QuIlmWazDi2w&#10;WZQ3b0NRWzNDY3HmXEYUS5yBjk+1ZyOln5gSOVmZDlM9cUQ3CXGkX5fTWBEucZ9KQiKefUbnxktu&#10;jxSAp8oJ7U5bO9t766Z7AHbExwvNVjCw1/T76C7dXU7Tg/hW3HcXMT3DNvfMZbcwzzQBxmoyx3Ph&#10;HUpBpmqLOszZEkTLgD0zUfgrypPFmpv/AMI+inywpYp+ddNqGqtc+G8TarpRZXIVBEqlAPXpmptE&#10;aFNIuHTTYBvcZKii9hk+rzzQz2UYiiEZm5AOMZqpcWemXFjte6nTfGD8shBz9RVjVIrSaJTLe4VS&#10;DjPPFZc8GoTQW3k28qou3Bz1x0oAdcRG08M2sS61LIW4G8kkD60sBs4NBkfyQzFctU9xZ6pJolqz&#10;xAtEg4z1FVo7jRYdMuFvImEsjBYYz3NIRqW93DP4dmUaMpPOSR0qeAMlpEVtsKX54qW1tLmHQ4Jx&#10;py+U6ZyOwrCu38RPrts0Mw+zeb8yAdqYHQ6hPJ/wi15s0qJmEQwB1Nc9YR3g0u5mMDRb3JYZ5p/2&#10;i4bxbaQi2faUHB6E1b1Y6pCmksdJkEZPQA4oaHcrXaX02hyyObbbCQRnAre8F21nfXnicXGlKLe3&#10;8vawP3jXPyCK60PUIlv3U+QCUB711vgY2cWjaist4ExcDIz1xTewCeL38OWd14ajj0m4jae4wCjE&#10;cD1FZU8dnO3huJREXuNctFC9TgtT/Gkttc+NNOlWSIJBHtiBHJzXT/DbRrW/+PnwfRrgSKutLNKp&#10;/wBnkfhWUpWVx7H21O1rafDP4c2iuvy+FrcMB7LjpWDGu98gZBbNWfEpA8WaeolbbDCqgU22x+5O&#10;OpFcz01NFqjf0+I4+aE5JHNdbDHm80YhT8prC09SbyDldvHHrXWQDN/b4i43AcVN7vQo5n4y3/2H&#10;9hr4lyeeAz6SIl55O/ivzPV83ujSR3QRMsXz6mvtT9qzUpoPhV8DdJS4IF/4lVpVHdVFfHt9ZQCx&#10;naJAP9BTKg+grvpxtAmUbanPXM+rv4gghhgkbLcnOeK3bISw3Ch41DqnPua5jSryNPFeqRSTsp34&#10;VjXTxEveTn72Dzg0GSdySYSM9xNJNFgP0JqsdjJIY3iG5ccGotRaAvbRkzYZuQKrmK2VbONLq4DM&#10;RgDrmnsMrT29rHcac7+QGWXcx3AmvZ/Adk95ZzXphuFiTAUsuM4ql4U8I6XNcWt3qMdzKeCqMeD+&#10;Fexsttb+HrSCz0e2ihCgBEAH8qylK5aRWm3EwjDYHGM+lQH/AFn36Uy/NJlSMgUhCeSrZBJNQMap&#10;xOPm4204sDD0HWoysm3PABpMcdTxQKxIpJ2DcPp6U/C7XBeokOHZgM4pxOZGIU0BYcAgI4+tO+Xy&#10;5BjjIpnOGyOtL0koAwZ9b1X+zJrb7PgTOAeM8fWrUWp6pY6XC8Og6lcAoA7CM4596bY2tmNThacx&#10;FBMDjPOO9ewJrvhJfC1jaweDtElDWwRY2VR9STXe3daI57Wep5ZPbW9xp9tO0O2WXBdA3OT61O80&#10;em6ZYvG1ikqkMu6MMT9RVy+NnB4kuRD4YZd7bo1EhYZP+FY7QzvrDzXUUkgWQFYyOBTXoSdzp3ib&#10;4gTWVrPH8LtGazjYGa5e1HK9yBXQ6f480G48aPbw/DDTTax4We+ltVAVu/B9K4G68SaquladZW2i&#10;xQW6w7WiRf8AWfWqqXNiNA1KGfQ7aJpUJ3qAM/lUco9TsfGPiXw9cm5tbCy0pUVwPtCIB5v94YHa&#10;vM7uWNrrS4rK2VPMdQ5PTJ96z7WwnuPEsvluscKzHq39K6i4tLaHSIUSPLED588giqjp1EULq28S&#10;6a9q6eI44Gmts7kOcjHeqNrEry3N3d+K7SWSRj1IB/Km3RuJdVsILnW5TkgAM3QVaGn+DjI8MkOo&#10;PJ5YPmLMRtP0BpgywBHHG8sV9Dt3glcc1fuY1vPD00kcMKCNB8ynnNUf7MWLw5JOiztFtblmPyge&#10;1Y4vZ4PD1/FZ280zy3AAycBfwpBp0Oj+zj/hE7OGa9iPynGD0qHS9QvbDXoY4LGxCFsKzRg5/wAK&#10;1NE0u6uPDOrtJqqiWK2DSlm+7kVyOoPOl0IUDuftWNwHpSaKW5Y8VL481HxFp80+mytZwrlPIizu&#10;z9Kzg1mNFZDok8csUQ+WRNv869M8Nay6JFZXEahkgzE5TIYehqj4l1G2vZEtpPh5pziOQhLyPCEe&#10;xx1pXtbQL6nDWkkYiiDRPtJPyqO1dDqC6dc+BNMt4ZHAVvmydpY+9c/PFfRtAsN5BCwHysVyF/Ot&#10;fSND8Sz2Gpzy+J7i4BiLKyxbVXH0pg0Z/wBhs7azgeSGA5I2pnNJ50B1zS0EsKKW5GM1mXEOu/8A&#10;CS2S/ZryaI3RUZBGMHHeu6Phox6Do1688UW2DdIGftTEQataadL4JtZbbUoJpFi5QDkevFY2gTXg&#10;s/EEMi27QBPl3fwk9a7PRrLT5Li6eO409UeBgSZh/KsrS9Ftn+Kl5Zxa8DAt/uuSjZ2ZPTI9aQXs&#10;YM2hTzaZqEiXbIDuIKniuT0u111fFV9CtxrBLTYLmZiv5dK998U3mlad4buLGH4U+SBahI52mySW&#10;GNxrgbG1u4dG09n121e5k3MGxjGeQDSUgT7GcmlNP4htLW81LTmbeCXLBSg9ya7C6tdDsfDjCL4s&#10;2zGIKVghTcxI/wBodaztL8Ea/qGuXk83jG2DzzfPtugDjsAOoruF8EWej6ff3tx8Q7uNlRSIDbNK&#10;E/HvmgTRxA8VS3NmtqsWsTSiMKpe1ZRjpySBXPaiL6OK9mbSL5y7qPLiQt19cUzW/EmvT+J/GNpD&#10;PFBDA6Kj/YBG0oPccZrtPBuvaVp2kMt7cK7vbtvmkg3+Zn69MU7O1w5rHGabp3ie+1Syitfhhq0m&#10;MF5ZAUVQfUnFaerWUen+IPDdpc2FtvuLSUmNZA2CorqtU8S+K79ILHRPDEtrbm8/eXUcRWSY56AD&#10;oKi1XQ7q20DQ9RudMe81URImyWXBiD8dD61KYKRQ8L2tor6FdNpKxgXb4U8YweK9E1XVtYk0+eNd&#10;R0eGP7GQFWcZbHQde9Ymm+GddayX+1fiNZWdq0Qf7LARvUHn73aqmt+DPhtN4a1pbP4m6ja3otHe&#10;3mnvj95BnBU9c1lKWu9i4nNahbX7+CLW4u45BveVRHC/mFWPC5x0zXAHw94ph8LSSajo8Eab2O9p&#10;hvCn7vy9RkVe8Ja74n0e+1s/8K5trkNdvFcfaLjcku04VwDnGOtV9Sl8Qav8SJJre88SXN3c3I3w&#10;woxRPRQBwAOla7CbJ/D00Om2mqSD4b2l1gNiWSTaR9M1zOq6pe3fie4luPC1wsKTfLBG5Cn8RXvO&#10;gfDfXJotLudf8XtbQqisLKE/MR6Ma9Efwf8AD9tLMH/CLKi+ThZQ3zfWplJLYuMT5y0u/wDt2k+F&#10;7W3+GyQTWkT+VKLrbnPr61z2u+H9eW51G8vLSeJjJujbz94wPTk16l4m8Aataak91o+vzywliZIQ&#10;SHUe2Otc7Pqvh6PwnbWN9rWoRTQWrq0EyMWYn0JqVIhnDWMkp06YLAXIQDcT1rThkv4dO1AgWUbi&#10;MncVBwe1Zdm8cU12YILmZXuG2qFOeelad1Bq6adZtceGb1d53HOenbNXYVzP0y91JvEKtc38ExYu&#10;rgpgYNdLc/8ACKw+EI4biT7PG0+5fLG45zntTtP0Qarosq2rx2rxR/NcMcAGtH+yrfS/C9wLzV7f&#10;UZdxCqMMFoegE72lvd/B0mz8YJFEbQlSF5O3sfrXlNjB5l7rSyzX6Ol2FGJSBmujS91W38TStFoT&#10;C0lkG+IN0B7gU+/ttPmklkg1EIXUM3Yg0kmB1ga2tvhpHHNrGmOxt/lVgpbp615tBq0MPjZZ4PDy&#10;TeXfqGVuAwzVv7NEY2EmvXMz4/vccU+w0bVLnV3EHh+FohIrSMXC4xQl3Ha522oajqOs6ZqkEPw3&#10;jt47AQPNeK/Kg89K3/7Q0I+HNHsk+ImqyC7mgEy+aytuj6CvM9TvPFttN4kgtIobNbsRrchSGzs6&#10;VjrZ6yYF1B9RlEsF9C5YdgDk8Cn0JPonUNJmkn8Q6xL8Vb23jfT4U+zx2xZlKjA5HPNT+GrO9l8E&#10;/Ef/AIpO4knSMG3upwVMgPpnpWVo/jrw4jzGLXJXZrCMTB7UsuQOTgjtVDVvHd9cyarFYXReHyyi&#10;yiLy/NJ4xjjAFAjiNQ106N8SkC+CLa5ZvOS7W4cSDLDjBOelcm32eSHW5Nyq0k7OqIoAG7nt6Va1&#10;e1l2+HGuHXzHuXeU7skZ5p6yadDpk8gw37jlcelKJexu6XqcP/CvdCsn8LhpbR323bHqrdiO9WI7&#10;6IJexxiSIFckKNoY/Suc0mSGZEuDdhYWuemPQ03Vrwt4qJiixGqgZAxmhx1BM27BludcuEuFRlO7&#10;bx0x0rK1GLbf3bN5QCSYCkYyKZa6hFDFJ5UrGZjj7uQM1Q1C11a5ngkm8YMqs4IiVMZ/Gmo2FcfH&#10;c+FLacM/iRVYtlo1XcTW5aa94JS6+WZ13JjmEmrOjeHvCE9ogm1pYbgxZWQqGBxWw3hrw/Bpuqyx&#10;+KYrudoiET7OABj0qlEmTOD1BNPbW/tVjqUziRssjZAFacGqXw0mziaEOpuF/doeW9qv2Gh6vKmq&#10;u+m3ipG5LDyyox6ZqwbdIbPUpbf4O3rTwwnbLvLBj64pqLJudbJp+g3vgaeST4XzSXCWifZmiYjy&#10;29GxjOfeuMh1zx3aazJpEXw9s45BJtEUyh8A9OT0zXb/AA+1y4XU76G51GeFgxVrOW2JWdj0wx6Y&#10;NU/FVnqlr8U3v7uztY2uH3JGjZ+UdOaOXQV9TKibxXDf3cl78HEnYx5MVuQev06VlpY+Orm48VmH&#10;wdrmnWs+DMLidyMDsAa7vSNdvG1PT7aw063+2Tg7pJxuVQOrc+grW1ltRbwy8o+POg3z87oo1WMA&#10;/wAQ/CpbV7CZ4PcWMA1AxPbqrxvh2zy9bdtJosWkMpkRWRcKvStQpor69phksZd/nfvJVOR710V1&#10;4U8Ey6dNdf8AC8bGENbgruAyp9COtNsta6HLWd1IklzJbasmSMGpb6S5n06TzLy/xkZYTsB+VZU0&#10;Oj2d7PFB4lW4Af8A1g6NVckt5RbUI0iZuTv5/KgR1OkWlobWUWaGWQQnh2zhuxrhNWj1rTdZvpL/&#10;AFVpLprssfLTJAzwAB6V22k6V4qlhuDo3iCxQtAS7NIOcVnQ6b8RYPFGo3V54d0u/uULhXlmBAH0&#10;NNCsXvDPi/ULu5tbSax1JwkAVC0DKHH1PSpdau9NTXpsaRhifuF84NaGh3r2+pwyaxaeHrOF0cnY&#10;q5X8qw5R8Pbz4k6vJb/FDULkzTnGYCqRY9+lT1sNIrvfsLSNjYyKAOSKwZpIpItcVNcvk+1yxl/K&#10;cqW2+45ru5rPQ10yOCDxbHO7IekdcRc6XqMUkjABV8/O7uPwqrgWbRAfEVmr3N3IPkVt7Hke5Ndj&#10;rWhafa2Hha8tPB+pqZdok2Mz8n25rivNIv8ARB5N+xJG9fKIye3Ne1eH/EviR7bwfp9v8GNLmnhj&#10;IWe4lABX1Oe4qZSa6XGldHleo2+tiOeJLm9tysKtJG8ZJI696zLZFkeJPtaOzNgfLzkV7R491XSU&#10;0mwLjRk1OSLFxBFtP6j0rx6ObT4o5LhEh87YcZOOvWkpXQcrRNd2lxBYxtNLIqNz+7OTj6Cqtlda&#10;PH4u0+N/Eht2ltJHga5XaG28kjd1xXGX3jdLDxMgj8HNqLFz8jN8oP48Vg6/qF/rzeHLnUdPtLdY&#10;JSYIrf5fLHpkdfepbKUX1NHXvG+s/wBu6pDZ289/EJ3j+0GPYrYOOB6CuHy95qJZvCpjZpcuxbrX&#10;VwDQhHAJLW3YeVjCj/Cua1/VfD+n2xZ760TI+WIMNxqb9jRI1ba2tYJpP30THyvulsBfxrkvEnjP&#10;S9P065SLRrW+umYrAiEbQfUn0FeZ634jub1LmNNYlgid8YV8Mw+tc5cJZR+GQTMJHBGxc5OT70rN&#10;lJJGXr934r1K+uJZ9RuD51yrSKshCoo7AegpYbe0ZV2S5ItwCScZOKcwk8tMkglOmfWtbS9OWY2c&#10;M+vJCJJSVlX+D/8AXV2Bl3R41gs3kj8PxtLuPzHtSS32rSeONLVrpo9kwyAetbN/Fa2FlDF/wmET&#10;sYvl2jJauIknkOqzzFyG3/LSEnc6zxCZy+lKrM2YwHI6c06HTpl8LwokipuXLMDXJSaleFIz5pKq&#10;w3oR1/Gr8OsFhbxGa4iBYYOCQaLDOiu9JtF8BXcrxPNJHETheiVwFq11NrESJLN/rSAB7V6Xp+s2&#10;s2owadGo8trcid2Xiqb2WlWfjaGaOe3ZVZj27+1HqG5hiCG3vbZ7jTH2FcdcZJrvNFtLaPQZrn7U&#10;SsmTj0HYV51r96LvxFaok7IkJzgDvU9vrGvL4XuLaGxYRONu5uSKJRuCOxu7iP8As/W41kiX5hjv&#10;jNcPcrZrPGVwG3fMQfvVdtIr1tMv97HcRkszVzl0lwuslxM5XzBnHOaIqwHSI8a6fEqFD8maihhR&#10;5biRrwhQOmKyFkJvYSFkAKjIrptLtZZb9EGpRqjygtnsO9MVhbLRdQvDfJHeGOFjkyueB+FZV+g0&#10;zxRYRWmt+fMrASyDpXo1zcBIZrG2t3RBbAeaBjca89l0u7/4SOeSWbO67G0luTk0ou4WJbnUrhrC&#10;7GycO6LuZmJ/KsH/AEk3Cb5CQRkcV663h/T4/CWn3U0lrK8VkSYi2MkjivOLqHVGt/m0lbcC8PB/&#10;u5p6DMkxfuZGaVjz1xxVRgBG4AY/NxXpdhpdvcaDFGlsCfs3U8fN9a4++sNQt7jXBKkCPBLjYpBG&#10;O3NAXIrIkWj/ALs5IAAxWpdtZp4WlDWse8xdc81gR3UixkNagP2IFUrhb97xXbVW28/KRQMquZy8&#10;+1RtU85NUZZwpKqo+Y4NSSLMJyTfP8z4KgUwWx+1WpL9Z14NAj1jwsrp4FYhIV2rk8ctmuij2tMB&#10;knDcVk6dsj8GaegHzNCOe1a1rgSW+Sd2evrUpWHE3IEQtDh88elbVuoW3uZZIBwmFWs22R2MCoBu&#10;Lite8Gy0tI94zxmrgEldi6VGzeOIpHLKofNe2WotB4bRxGcsg4J615DpS/8AFSaLEUG6S6QD8TXu&#10;d5ZRxaXHE0O1hZxk4PrWNRajOWuZ3juAVs2IIOcdKgjnt3t7gy2ahugzWmTD5NxEYkPy8E9apRW0&#10;RuAPMXcX4rMCiibZHynG4kZqdFc7tpT8a07mOARW8bwgOF5NRRrbpbv6be1MEYlzIVvo0JX6VSkA&#10;xKcnhM5Aq5exqRM+x8h8qals0gls23qMFDmmKxy9tK8mtbUt3KliCSK3Gj8u1UNjJPFZF1L9l8W2&#10;+wxbDLgECteV2kt4GMfBTK4NFxD4UV5cecnUcVcmsbgW87rA21V5CjNZ8BXY3ysOeK6W2vp10C9j&#10;Fuh3Rc55zTHY5Mhh34zUMhJKkjoasyyRveTf8Sx42EhzzwarPjfwV/OhiRXbcd+cDjiq+fmkyAMn&#10;1qw2d0g4xiqfzNJN8vA71KKsMlZBG3yHAByay3DtICFJG8YxV9gxVxvU1B8qocw/xcUxEsZVeSDn&#10;ZUcjvufB596Y2fm6cjtTlRjGpwTS2GMCsVXIGcGmuswiYAZ5rR2IYLfMZyBzjvSMP3chwM9hVJCM&#10;2P7QZnUWgPHOf1r7B/Z91ZZ/CHjTSpJWPkSB4lY84br+tfJkagK534y4zjrivSfhprJ0r9pPwdIk&#10;5+z3c6xSA8A5NRUWnoS43PtmdNt7OmDw5xVKRBnqa3L1Q01tImNrwKwP1qiyfvEzGc4q1qjBsx2U&#10;b25P3uKrShhK2AD8vFa00a/aVwDyv5VSdMlcjp3p7FRZm/P5cmYwPxqHdIF/1z4Bq88bbnJPGKok&#10;tyNw69aT1LQ0XFwtzGTISD1q3HKHvdzEDpjBrMkQ/N83OKZGJeMMcg5zSaGdZlDAzM0Y2x8KRWDc&#10;xyyPvLLsVjgDvSpNM0ZDSEkU/BPUt14FSDMeWLLuvlrlj1x0qvNp9wqxNuLA9eOldVBConVzg8cA&#10;1cVIi9wXUYK9KLhdHEfZiqH/AEQ429aI4Myjk9e9dVNDw224X73HFVvLUSqXRT8vpVITkZKxLuXL&#10;59CRVpBH5UuGQEYFXlSIscsAvWsi9ubGO3vStkSd3ynd1ouC1LZMSbi9wuQvT1rndR1S3SOZUnAA&#10;PYdTWJf6g4Y7r/BMZziuWNyJY5CVziQ4NLmHymxdXxkdM3MhJ9+lZk0ql1AlJ2jrWc7j7Y/JOOlQ&#10;liJJ8t1PB9KW5S0LJlH7/wDec/XrWfMybW69aR8c/vOc1Ex46ZqkiXqPDwnT5k+zKT6ntWRJ5pur&#10;oZUKIj0FaGflBwB9BSqkbK74Tpg5pgeMavfLb+IdRMekRv8Av/lG7Ga2fDUzT3uqzPARlV2of4fW&#10;qnjnRTHc6fqUaykRyEyKDxg1X8NXlsYY2VV2FRlQaqo9gWx6/ZyILUgRttJ4PvW3a3DLqNodkwIk&#10;G0lsVzenSK1nIRbqRuGK1tQSRtBBjXMqKGyO1XyKxF9T1zSdTusBXnY/dwCa9I067tXlj3FCwjHG&#10;a+WtD1DWGvIN8rBs459q9W02+ultwzAEFf73Q0r2BxPauXuUKhcY4INOZcNwqkkc1wemardBVXd3&#10;6E12VhfWLyOkkQRj90luCaamupNircWyu8mbPB45FZVxbSpFKTbnBXjHauw+XMn7pcnGMelI8cTQ&#10;sTangdaG7isedl8RBD4fYEE5mz/SqU5ytwuFyVrt7m3h8iRfsKhmb71c5cac4vZWMpAYcUNXHE5V&#10;xKolxyKzWlUXWPK5JranhmjubpFjB54b1rDuImE0h5yvYUnGw7g7ZZz5YwR6VAUn8ojJjOTz61g6&#10;pqv2WCHzbG8Kqwx5aE/yrOt9fkvNWtIbfQrt1yMlgVxQkS2dbHbTCeV2vi/IyKsyrAbZPlXheB3N&#10;PRH+wwckMUGRnpTGhk2MRknP5UAZ3lxMxVtOG0tx7VZjghCyAQkccGrkcT+U2VPTinqsgkdfscjL&#10;tPzYq7iKwjdoQMfU0iwSKxwQQTznvSq10ZpcQEfNxVkLOQSUPSmIil27IQUGAOlKnlpbvIMA5GKe&#10;ykow29VOKgiguvss3mMCNxxUlbA007yliTjb0NQqwWRsOeTUgwsrbpYsBT3qrKUEDP5qj5zjFAFs&#10;n5UO7qe9IzRlmOTxiqKyI8OCz8dO1T7XGnttjbPXNIAk2mU/NztqNkla3UeauN3PNUrmW4+whItP&#10;kMpbk+lIn2v7NBmR8kYI9DSGTmKIXBxcDp61SuVJtpxvA56jtU7xTCaMFmBI45pPJlMqb7llAPOR&#10;1ppktHNzaZpMklm72zSTLkgk8VbjKRadKv2Rc47DpXQLZ73O0HBI5PFXZNNT+yJSb+IkgduaoEcs&#10;l1KYlTyyM9DTC6faZc5zxWwbKFCoMwbnjjrVWSBTdgCwOSOuaBFRXPly4cdO9RSSkafO25eBx6mr&#10;QtZfOlDyHGeCO9H2WMSrudmA6CkCMxWZ7UExnGepqm80P2t0WM5HX0roJIYRDKDGwXI4qs1tpRYs&#10;FIOOOOtFirmWzM0GNoxjnHaqEqoCxyg+veuhFuNrlRy3TjpUE+mExMZL1x3GKAOQupCtvJgjqOlU&#10;t7eUuUOSK6o2UBMI+zSELkbiKrmyjFzcL5WV/v1L1K2OV8+IS/6t87+fapS8LPHsvIj8vPNbb6bv&#10;lcRQkZU/NiqP9hrDdB3uLr5g27FKzGc3eXUEbN/psdczc6tcqLryrMtg4G6uuvdEt5hIRdTr+94F&#10;VP7BRlHmMDtx82OtNMR5fqF3rsy3GI5F9Me9c6uk6tLqJeXULgKW7gnNe8R6NpyTgvaliF44qWOz&#10;g8+VfsUQ5+UbacWkO54vDpMaXEIae4kyfu4xWg+lxJGCIypI446V68bGzBYnR4c8EH1qlPa273Ny&#10;7aRtBQAD1qri1PH54rhSwayVj/Cyr1oisJXtyx048kZXGM16o2m25tYmRV+XJwRms2U2cMV00hgY&#10;A4XHehlJnFLbNGYydNZPl9M5rNudL026a8WSwiDAHaQK9AMtu9lEfITluFIpJrO32wSqgzgZA7Un&#10;Kw73PBbzwp4qgvZJ9OuVlTeSImPP4VylyNRg1IrfeH9aglV+FMBAP419WQW0si3GWcMFG0AcVWuJ&#10;Akyw3/gKxu0GQH+z7iB9azc2mUj5aS/09mPmJfrj7qbSa3rXVNabTjaWGi69+8OMeQxzn04r6Hhg&#10;+GCyiV/hbp8ZyCd8APP0NdPYX3hpbi1NloOlMQwxttAu2m5ja7HhPh/wL48vrjT5J7S5iVnyHnBX&#10;APt1r6P8LeD/AAtpNlbuLWzurwBTJLKoOW9s9AK1he6m6weXoZDMuA4GMD6V0NtFKtjaPNfKCXGN&#10;3GT+NZVKhPQ1YzdyaxpKlkC4HAGAAP0rwj4oJND+0L4YCMcTacWAx0Ir6EijlOo2O2FwAVJPrXjP&#10;xghVPix8DpmAUSQzIT6Gs6bvJCTPO4ru5ZBss3zyDVpGvntyPsvGetadtaRLGpLDYFyCR1zVpEjM&#10;sqqB1rsIszFLX8VpcBLUMdnysDnBrOhn8XvFIzXcrqrHnbiu0jtP9HuTsGN3GTU3kyfIosgRs/hF&#10;OwrnMW76yYA0kBzu4961IpdQztA5PcCrrRIoBYKuDT0NsqBvtiDnpilYLhvvBEhWN3bFTQvrjNkJ&#10;tH86clxpyghr1AQMgkULf2P2kgalHjsB0piJ2OomFQ9oRzw2amg+3fa9gjkIYjnNTLdWMljApvYG&#10;YHjJxirDStFEsizWHl8ZO8ZpiHsb1W2FHJA+8azrm4vFSU/IpA4OOtXTqum+SitqNrnPJJHSsvVb&#10;7w4ulZXV4GcocYPINCHoczcX+sJrSf8AFRSIpk5GKuf25qpeCKO5nlYdcDpXLXU8D3cTlnIMnSug&#10;0p9PjSZxaKHZeMjrQ2gsdNp0mvTSXkk2qSLGVAVNtav2eDL5kZiD1JrNtp5WidcqNx4NXcSYQtfR&#10;gZ65pollxVCyW+EQfN+dR3s8iP8A68lhHk8VTmuIo7mz3XhcFhSXd5pzSJ+4hACjOTmmIxbnVLsW&#10;rFNDlc7iN2OlVoF1WeITm3kjG8cHvWul9oRnUraWpw3zA4rdgu/DzWjBlhX5OFB4FSMzkgK2tuww&#10;cx1fs0Cl/NsrdgTxlRU8D6X9i1AmVWUNxg9KI3VpVIK7S+B9KQEsMT/bLvyrKP58YBHStVY2W0Vn&#10;tY/lPIApvnQweSN0RJTnBqe1cTTXebyNQT90mgSJ4miLzbY413KMnFVpIXaV1F2Dknn0qWQBb5kS&#10;RCO56YqRI1EMr/aUyCPl3UijOSzv8XSFxg9DUttYXUd/Ewv5gM5YYrXjdPl/0gDjoa1FnjbTo0Nt&#10;HuwfnppCbMFhItzKQoOTzU8dvK6ufKJG3PSripH9uLNcxbQckVZW6jUS44UjH3elArlSCGMebuKg&#10;k+lXEEBm2Fxx0qGF4mmmBYbi/wAvvVxvscdyS6DOByG60mUkIeS43n0NCqv2SVDnBakeSIgP+6UY&#10;7GmieAxoBknPX0qSiykFvhNqofWnvbWgEjbOQOtMjkiBffOowBg1eRo5InP7rBYcbqltoSRmxwsb&#10;6FgeBIPpW4IGEiqNhOByKSMW5unijg3HYCcHpXQ6RZXEl3KzLLtPGCKnmHYqWWnRSalgQF8kdv61&#10;0zafaJHMu+HhRwfWta2S3tre4UQqTtOGxVFQ0l5Oz5wZDgZ61PPfQoy72C2TQtO8zeHDHaawrh4v&#10;7JdpLdS2DsOOa6PxBcWMfhq181eUiJ/wrynUNUnbRIW2KrMGBUH7o7UWuJI6fT5ypJF1H/rOeelW&#10;L6cSXCskAGCNxzXnWnTXK6ZcttkJ8/IJatE3N41ymJ2QEDI9aYJHRTuzXEeZBkKOKjJBSPLDpVSF&#10;w3lZYluOancZn6j7tS0O5pQH9y446DFVLhymox/K2CRmn2gLTspkAwO5qC9dj5aqMkSdQOlIC+zR&#10;tbRgbfujLE9KxLyW3jjvXOpwqqR5Zn4A/GqWtav4d0rwHrOo6r4htra0gtMszthnbsqj+In2r4N+&#10;JHxO8Ta7rt3Z6W2oWGmrOyIsRIdk9WI7kdu1F3eyKULno/xV+JSQXetaZoWqwTXpjZJr1DmO0B4I&#10;U/xMf0r5eC3rMs091ezzS3TOWlJLEnqST606C0nMtlmCQp54Zy/ViepJ71188A/s23aKxDnyhuAH&#10;StowtqaSkkrIz7bYLZUbTU2snWtewsv+PuUwBI0Py571FBb3ElpbqIejflWij36XPkNbjaCuMHqK&#10;syEliWSFwZ25P8qbH9k+z/vbNmCsAM1oXpt1S2W3jJlIG5R0FVbqOT+zrYlEDYG4k4pCEkksPNiG&#10;TGMAbQKiukuligaNiQxHX0q7aJYtbp5kauypn5RmnO8UkcrPqGEU4UEYxQBS8oM1gq31wS2N6jPN&#10;WAbu18QWzxxMnyADAqWJ9hDw20b+9JNcvIZw1oFbaKAHzzTu8zNcSO74JyarLGWaT7xbGTgVDvUr&#10;CTIch+laomtlt4nRI8soDUAZb27NGMjoep7VZEbx2sR8okY4NNuJJyybLVyCwzjtVpWc2cSkrwoo&#10;ACzm2iXGRjpioJIVeGRWts5IxgVYVvv8Ht0odrnyflh2ndwxoApvHLF9kREkY55HYVs2090ttt8o&#10;DIGarwpOZlLEZHf1qxcApZOVUFiRkCmJkskYL7nlxu5470kXnyapbxPc4jB4qtGbl7RD5g3D1PSk&#10;kttTk4j1TY3kthvegDeutNtYrOORtbtNjEbQZBnNUHiWPIJYk42sTXJaZp+vN4rmOpG7dI7kmJvO&#10;ODzxxmuvnS/ltriP7OMIBtZTzgUCL9nf3drIgS7bYwAYA8Ul89hc6xaGS2hKgZ4HeoEtraXwne/6&#10;U6sFGT34pU/sy20CydnlkcvgnFILDWZlXUBHaoASAuewqpNFcEWxCq7ZyeakuCZZ5Hju3jRlAVcU&#10;G3uo7K1U3kzO3IPYUAWYYY3jkJnVdqc5pjNEYJVF1bFhkDGOK2LOwxojz3N9mPZwqnqax3s7CK6v&#10;po9IuQZWzw5IP4UBczlsp2llaKWdnVsnbU8qXUv2b/SZN0bAH1rSsb1YI9RVNLyZABuYdKq3FxEm&#10;pCRdvzHLKKALMJaG6MjlxtQZbNOuxok/2GX+0stuyxB5FW430+TwvqDsiENFyO4rDtYtO8+UqhKC&#10;Q8ZoBmlHeg6vYx/bkMKnALHmm6jblr8SJ5QHBBT/AOtXN6nayJqTsk8oU9ADWlZzSR+HLFDPI7En&#10;O49KEFhGaY3sYW5IIHIbvSNcSRzkG3dQe6ipF8p9WTM8SZ7k1uWsdqLp0uEtWXja3FAzAWYOTHtk&#10;Jxnk9KpzS3gusRq4AcAnFdDqVrHDepNGUAI4A71QiltXS4VraIMxHHHWkA2L7ZGtu/2glgRyRU1y&#10;8kqofs0W8LyelZs1xMNehQ27eWuOB6Vbe8sCB/oJUAY4PSgB0UT/ANnsBfMGYnJz0pkUWrLf7RKx&#10;UqcNjNLKUfSQ0L5AIzzV62uNuh4Mg3DgeoosFyvBLsS4jkY78n5vWoXcNHIqytyeTWhcWzSaO0oM&#10;ZIjzkHk1jWzR+a6mZA/mYIOOKARIFAjUlGPPenJHExbcMcVJdPbRrG0l2FXHpSJh7HcrnB5BoGU3&#10;N5FexCKIsvOc1PDLN9nvCIkODkjOaYUuPOYNd7dykBv7tQRwGGRM6lvJk+Y/3gaQ0XknEkR/0MKS&#10;uOe1SW6/PPl+c9M9aRo5BtkS2ZlKc4pisjTKVaRH7g0CLX7szOGQcdQDUEsNuHzHGAD99T3qu7yp&#10;cyhlcuWHbqKWSQMw+dwduMUARxiE6i/DZJ5GemK0pEtJI7fL7Sq81StolE7/ACNnOc1sLCvku8kq&#10;KgQktQMdZwSSxBGmZghyv0qpq0tulrCsKAuGwwBrPl1K/ivJEtJY8MCofrisxTcCS7SWYFnJOc9z&#10;QFwH2qSW5aRVCBflB71YhBeGQFFAU4xiqEi38culbvNKbj0GRWhCQDIGG0FetMQkqIJbMheAelPR&#10;F33DmLotKShZAHjOM5Oaduxp9yoI+YdaAH2nN1dschDUF1DbSLIgAXLfN70tvIi2FwBL2OKfbqZJ&#10;pHZ8jJz6cUAVo9MWSSJTcNtTsTWs1nBF4cvTHGrsIum7pUayw7iBIRg4ODT2uLeJ7Vo45XaSUAoT&#10;kGgDDtVuZILtneZAr8pnrUzeeFgK20uQ44rpdYXS4NCsbiSJEY24JRO9c3bakjaVfyLpUpGDgFee&#10;KAL8U9xJLJI7oBFDjaTVeGSOU3hVh/rMYNWdNGnXOhzztBcwZkIZXyM/nVCeB11SEW8hA3846GgC&#10;5t2IwG3cSMVJNJp6x6Mst4FaSTA+tT2um6rNfaeyyR+Wkg8whulaWsaZp7NpP7pGaLaSyHvQOxFI&#10;YYoYQ0CEeR94r2rAZrdri5IGEMlaEss0moafExVEWPbkjrUMllO2r2yRypgntzQgZBGsT3JUmIJx&#10;x9K1VlkeFraKVsnCAn+HNc/fW2oQ6qpHmAGQDNdMPsVvoOluzqHli+Zu4NDAoroN5Hqied4tURId&#10;xwfvZqG8jK65agEtCki8g9a3YUjk0i5L61I25eMnoKybiMxaW58/ftnBzSTAr3Ujv4osARKqHZtL&#10;HgYrq47yIW99ElqjM0CqXY5FY95HZz+H/Dc4mVQsZDgCqULW5kCs7pk8NnrigDVXUre2ub23TQgs&#10;zsN0ueOazL62na8uXD5Jh3BgetPurVLiBjDfJviwXz1NJA0rWYi3tvCFee1ADPDcmy41s+UHdXwA&#10;ecetaWo3IcRBNJj8ySTGMdKZpFva2lt4lmJXdkdT3NU71pRd2jwzwEmTnnpmgCnLp9lcavAtzBIX&#10;VQUIbjNakNlBbwyvNbhcRkIR6VJbRP8A2xbyG5clUyQam1e4gOlW6mVixbBXHSncCpBdKuj6yXtc&#10;qFbYxNVdKjt5LHU5m1BRgsdh71J5cD6FGSQAI/u5rHhE39p7UEpQSchRwRQBavJ2k0wK9rHsWY7C&#10;RzWlpd1appt2rEgSKoxnrVtrPTZbLTm88ID1XPJNZWo6bcxXmksgJjMg6elCAslIm8V2zCJVb7wI&#10;qS/1TWJ5oLOKAu+8L5pbhB9Ko3EssQXy7ds+UBk9qqwRkXsUq3zhyGLGhIDYSyv4SpW7jdioDnPr&#10;Tr3StVTTPPt1hkLEFhnrVSC4vES55kkDy9SelTSajqYvLaNNOcgsMYbpSsw0Fs49U/tGAzWBRQo5&#10;Y1bnDTeIrKOO1jCqwH19afe3c72mmqE+ZY8uqiorN2bWtL8udWZgcjuKYEet6cfJi+z6iUcW5LID&#10;1rktHt0bVp4ngk3Lcktk/exXoMuB4guVuI5QWT5STxWNNbyRSXzwrGHkl4cUDR12k6arNDfXvia2&#10;jsIIGBtgPmlJ6CsG4zBrOuNaQwpDO7YQelYf2nV49Umhmu5JEEeQoY4H4VZV3k0qSVJ8YcjGaQic&#10;wW66IxWaPzGb16ZrPkgmijVTPI4bnd6VKYXe2VxOwIbOd3FNuLiZdGAdYyVcBSDTAgh/tEXs5NzK&#10;yheDmtGyt7yWS6cowAbueTVyyjZtNikkg2kxcCr9ujJ5hDnBzWVSoo+pSRNBEEtmO3BXqadNv8uM&#10;+YW/CnxuQU3J0J4pZpYCs37sA7eMCuRu47GbJj7TDhgOKzLh3zINi8dKuTOu1uW5NZzlSAC5GQau&#10;LGtim5JXJQYBpg2iNs46inOD5O3fnD1BuOVynGfSqGaMBJ2YQda1o8BkPzZNZ1rgJKDt6AitAOCS&#10;No4ApMGaSnoNw4XrUoYeQw689qpRZLsDKenFWERyT8yn5qiwkSliWh+ZuB0q0qp5TkHr1poXJJ8p&#10;akX027eaVwHRxt5pyBjHFWViIinfcoI7HrTFYedCdx4YYwKdeTWixSTz6jHFEkXP+1j2pXGRrHKX&#10;kY3zxqB82eMV5z4u8VPDDcafYXiNOIijzA5EeePzqp4g8RXdzPcW1lO0UQypcenrmuFbT2UIyRu7&#10;vJueRmyWJrppUW9XsBRS2cWyl764mmaQu7uckk/WleC72Erzg9h1rTkhuUKqFBZk5x2p8YuUtWRl&#10;6nqa6kQ3czkhEkKbnYYX1qmIZI9RuU+0jBYYArUnR1tpirnO09KzLRL3z7iWSKQjdwTTQMsuZFNu&#10;fmyrCuv0ibbc275STZIuAePrXGPMjXaALls1raZcf8TyKMsgPmKOa568OaJ1YWryTR9A6XdXVlfa&#10;TqmmTyQzq6NIqnCuB1BFfaPw/wDHOk6l4a0gz6jaxSeUiP5jgbX9OfWvi3RYA/gPVmafiKJTt/vZ&#10;qD7THDIdkV0qs4LeXJjkdOlcEIWHXkpzP1EjjjkeykDWjptB3I2c+nStIPILhT++C4AGM8V+Zlj4&#10;8+JWkJpz2HxJ1jylcf6PcsZFA9Of8a998FfHvTJrzSrXxD4KS2yoVtQtuUB9WQ8/lWsU9jllT6o+&#10;u7gQSWsi3WiaXPC0eCJow3B+teOeL/hH8M9bh1C4sdMg0u+dSTLbgeWze6dPyxXoei6v4b1XQ45r&#10;Dxzot3FJHlTDKCwz6r1/StJU1KCfiOXbvyrA9RVrcy1R+cnjv4d/FLw5qN/9p8NX95p+4+XdWqMy&#10;FffHIP1rkPCMhjvdUV0IHnjGTg/lX6xLNbz2ckVzY2MimAqyTxhlYH61474p+FPwz1K+vriw0yHS&#10;753LM0GPKc+u3pVJ66lKV1Y+Tmc+XbAXIxjJ+lW7aeNb2LbJhj7VveJvAXxN0aa8f/hGpr2zQki5&#10;tSWO33XqK8+W5YTNvUhllGQ4wQR2xT5kbR2PTY7hBpMQ3sWZxuzXT2/kDSY9sqnMYNeYRXLvp9s6&#10;lcgj5RXcWV1F9gtQpJJjXj0puII22dSkABApTI32humAoxVZmUTRjyxyPyp54RTzyaQF5WynT681&#10;IJGFu/BOBxiqOTx85qVMsDhjntTC5dtbnMwRmAO7rWuJCA43HORXLqXXWtjwYwwOfWtkythTlB8v&#10;HNG4y3KEfOSvvTQhIAAHsKpGTExyDz3FWY3wwO49aLADwTeZIdh/GomVdwUgj3zV9pCyt84A28c1&#10;UKnqW6mgCqVfzWBjJq5AseemTnvUR8zz1/ck8U4Fg/3ccdc0ICO8H+lhgOhFR78w8cmpHJLN061N&#10;EIBHJm3OcdaAIoxmJv3Z+ppskLsnDLx1NXP7g8sc9TTSpMdzzz25osBloD5xyxHOOtM8u9/4SWFl&#10;uR5YX5k9akZZRfMD0p8Zzeyc4wOT61LLHsG+19QOatL1hxJ354rPcn7ShDnlvWr8WcKMAZFCEyz/&#10;AAnmmvjyJT5mCB1oO7eABTH+44K9qYkZwVzqZO5uDyatnmUfuhgDikTYboDHJzmnhXE8oMnQ0WGI&#10;B933qxHjkHNQYbeMc5NWhFMEUrHkH7x9KAY/agI4U05VIMjAA8UzHKDnNWA22Iny+ietUSZUin+0&#10;A2RjNW9xMbcDgComKl3O0Dn8qUY24LjrRYCQZ3D5vr71OD6MKqEjeoyKtbGKxYcg8UMZPbhm1EKV&#10;P3utepeFEAnkYY5JzXnFioGqNk5ASvUvCyH7JdkqQN52+9S0SzpZObiU46NUC8yyDNTTZCE7f4jz&#10;VaNhv3DuTVkkjEjA7YqMk5bnFPY/Me1Rjqv1psB8Yyy8/jUjMqK5ZW4FIAwEXzDOeK17qCzPw0ll&#10;W6ia4EyhvUc0gOcMk0k4CQE89c1ja1qENraSQrKjTFMEKc4qLWtUtLSFYYZc3DRYO3+GuEkljFtP&#10;c3NycgMcOeSe1TfUNWQXNxtuxcTAMykkK3bPtXI6jdPc3cmCMFuAq9KrX99LLqLfvSAXwPYVFHPa&#10;RwuSVLBCSetTLUexdsL9Le7SKWMn0zWX4m8bajDp9xZ6daL5zRlXlP8AAD7etZQm+1eJZSobAikx&#10;n2rzudom8Ray4mO5rphz7Gs5QK50U7h7ye9u5Lm5uJHL7mZm5JNS20UakEFeTznrSuGbIJH3uaki&#10;Uhzx2qDO5r2tuHlciXaOM815B8UTeSeP/hZFEgLW6ucDsD3Neu2sjq0n7zgYNeU+Kp7ZPiPqU88i&#10;nfbhUz2xWtC3MCM2CPSf+Ebk3yBpTakdO5rItNNs7WK9kk1f5ZpGOwe9PsJPPu/Kt7Fnd5zg9hW7&#10;qNg0Wl2PmXUkki8kkdD6YruGY9naE6vKIbeTaylunSsTUNV1iDXNPgg0VJ3a82MgfGRnFdZpV8Y9&#10;Su43EYBhKqSAOtc1qmkTJ4ks7621oMwuyxUnjk0IV9DqmiSPQ4mGjSrLNEuEDZIJ61o6VpcP2a8m&#10;nLR/uSwBPesNr6+t/C15dyaUkrRWo2DPerHgTVZ9W8c39nq+oxWokVhbQKOLlT79iBSAxbn7U/ja&#10;7YeUg3lVwcjAq1CFit7g/bkZ3U546Uzxelpa+NvEumaXotz51pqMOHLkghjzz7Vdmt7T7NpR+2fO&#10;9su4D1xzQBRtHQfuS4wZiRz61uNFOdOZRIuFAwQM1gy2M4vt6X5JxkL6VoW02pJp+pyvPDDHEgDS&#10;P0NAGfr3h+0/4Q9L5Lu4eTz1MgU4x+FSadPAPD9tEskgVYRkFcEmtI3tw1hCvnpKkjZIHQVLCltL&#10;qtmv9mRqSmMAYFAGFJcWB8RWqySLkyDgtXUQNP8A2lu8pPspCAkDpXG+JdOEeqWUcen3ZuHlyjID&#10;8taWnS6/DpMMM9mzqUAxigfU7PUDaRz23kMp8yEY+bpXIajp9hJ5TyMxm8zO7bwKvQx3n9rRyHzs&#10;AjCnmurj0rVrrS75xaxoFgwAwxnNGwGc2o2KfCi1hSV5XWELsC81zdhfRJrEgktmVPRh61Rj/wCE&#10;l0nxnqccvgCO9RbjhzIBtU//AFq61NPh1TT2uItORFCg4Xs3ocU7WEzPeNJNVtWgtlUsxO4DkVrW&#10;epxfb20y7sQ+YSFJTvWZaveWvjiGCbTiq7wPw7GtCWXTB8REZ0gAVAfM71L1HY5+4067t/GNxNBb&#10;o6FiXjLY+Wqci+Jnubt9L8IXMqRtmZFbBHr9a7DxJLpZ8L6ZNb6ujysSHVTz+VZen3evWnhV5ksJ&#10;Ii645XqDTWwmc1cjVbq8sMafMjoPmLDhT3r379nzT7yX9oLXrl7jMenaEWY9izHGK8XmvZTCxJQP&#10;ISW2r0NfYXwL0aWz/Zq8Y6q9sRLqd/lSRyUUcVFVrlsK+tj0HWTG+s3Uv2YEmcgHHvS2cRZLcb85&#10;OelNnEjsv7r/AJaZIrUsUZXgO0DA4rl5bo26HQ2EQ+yLk5JYdO1dhYwOZrXIH+sXHvzXM2eBcMdu&#10;cYIx3rqbKaT7fE5QKiWjuT6BeamMWVY+Gf2qdXin/aw+GempOWOl+G1Z1HZ5Dx+leHTGaPw9G8kz&#10;b2gHA6YNbfxN1W21X9uT4rXxkGz/AISeSJO/yxnArJu57RtJhjFqpO3kk9K9Ll5YpBPaxippkDwx&#10;zG0+ZjkYHNW7djbG8ZbJydv8VV7W+1SLWo86YhgjY8D0q9eX+mSWExjhDSsRhMdDUmJifaxceJAR&#10;AquJMAD1+le0+EfDVs9hZX19aJI4fMQYYArgfDmladL410aT7EEkdw0v0HPT3r6GjeIabpkUdsVi&#10;WEKvPTFZ1C4WY5ZYlUxxWaKoXHA6UMzgH5WIxULOAZB5I+tAlARl2Zz3rMsgk8xpFzGBnrTlT90Q&#10;0pxngU4uCyZHHPSoywzkls9qAHnsMkjHWlG3ymqLcd/EZxTlJL8oMUANO/zUwy4PWnhjuIBHsaVl&#10;XAOCcUgBIOYqAHg5z8woOd59e1NVVAPNLzgmmBxNvc3D6vejy7soMAnsa2zZ5treWPVpQR8xUGui&#10;0mys5jGVsbcxb+WBGB+NaF0PD8MurIujCQrDhFDdfWu1TSehyvU5KyuNSl1mcRRO3lMAXbkn/dHe&#10;ta4vpIXZLiylYYHz+XzWjoepeG7fxf4Zkn+HCwTQTuLZjJlfm6lh3/EGu8vLPTp9Tu7s2Gixwi0Z&#10;yHdcHIz3ocgSPK/PtmAkjiUD1ZajuRHJpagxg85U0l81nNfXkUMlui/bSF29+alZYIbzS0lvohnb&#10;hc/eqhGRbMY7q8P2qRWyOd2P0rp4ZWnsY18oyMsRJI71Q8Q6XdLpVlewWkjQyW2XWPkrjvxVPQNW&#10;W10LVydGS6fZhBu6g0ugyzqdx4Fb4Zaqs1pqMeqJfILfCnHB55qtpr2UV0JJLUys8abWbj9KtnUN&#10;HuLKbzPD2nQyh8xpJt4P1NUbSz1O/wDGdnGk8KpG/JB4IoSEewWFnpmoeDo4OYEaLDOvSvPvEPhi&#10;807X9Alg8VWs9vKJCSBhoiOmR71m6xe+LdP1a4sLH4qmHZt3xiANk9uaxJZPFks1w1/8V7xxO0e4&#10;svG0dgO1TFa+QGlb6za6faa61xq15NJckJ5ManEgHv2xUEuo2DQ+ZDobKX5CMMmti20CzuDDJD43&#10;02WEQhmV8ApjrzVa4uvDMeoCzTw/al4CVjuAwPPeq3AwYNWul1pv+JXOxAIGE5pRd3f9qkSXsqCR&#10;spGVrrNEtbs+J7aeLRInQK2+QoCBWR4ofR18Q2uy/tnm3NlFAyDSVr2GilKZRaXMk/mOAv8AAM4F&#10;R2fjnxDZ2qWVvojtbBiFcxc89c1a0u4aGzCyaeXilHBYZwaseZow1qHzNKsUZphs+Uc01bZ7AyS8&#10;1+O48NaOw0WOKYZJJXGSahl124uvCP2G5imQCPmRXPNVtZtYH1NHAAVYwcKMCsorpEelxyfa3aXO&#10;GXrSsgNLw/pccmqam8Wo6mQVOGEpAH4VbtbrUNI8aa7JBqRPm3ieaGOd4B/pSac94IYlg1mK2R4z&#10;luuap6hY6j9rtJDqsbne25s5zQJnVa9q9jqNhes8UrSeQmz3IrlbUaibuN2mm4XG3J6VRWdoZ4kn&#10;0uUfvR823rXUWl1po1m1H2SBQ0QwWcc00K1i9p+pR2mn6k8HhzUDcR8mQ3JHPbitWy+I/wAQXvrO&#10;1l8L6fNuulT94Q3BOO47VxF+XfxhJHHCiIx+Z1bjFZZt7q08Rm9tYpLgLIC0Jz2qHFNj6I7Pxs2r&#10;3HxA8MOw0zclryY4goJbscdcVhLdXmn30P2jwHdXkW7MiCInP0IBpuoa9JfjSlHw+ngeIDfK7nk0&#10;yHxD4stbuIm5s/IRh8s0IYEfiKpQb0C6O00/x1ZR2tzFZ/BnULGYoFjkazZhu7VyviOfxjPcLNe/&#10;Ei7SS4uEdmXhhg/J8g6YrorPxZ4kvrgra+BvCsMcdo2+4MK5LdsCuSt9O8T3vjzV53g1S+vZr3Dy&#10;lCI4wDwAOnFJR17Ba4M/xPISYeOL68RggdXcqdoHHWtCe00u9+HniUzWfiCTVYriEWxt5WJLHquB&#10;1z0r03RfAHja5uNON78Tra1t2jBm2xkFV9APXtXr+j6J4F0jyxZ6Mk0yx/NcTqGZm7nmnJRRUYs8&#10;L8M/DfxBdaZp0+rSSabbNEh8kvmRh7+ma910rS/DmlaNZwad4e01GWIDzWjBdvcnrWldXMkrqSkg&#10;w3TPFUmlIfOcnbis3O5d7EjmaS4+ediS3Un+lWkh04WqM102/B+X0rLLOckenHNPWO6a3jDSfxdR&#10;WVupLZoRpbukoXT0YAHB3dK8+8WeCvD2rW6u+kwQXCqxiuI0GVb39Qa7kI0BUi+ByOQDUf2m58yR&#10;VuO/cU0tR83c+S9S0zxBoHiiHztBEiRXHEoiypX1pmr+IVudPt/LsI2H2XBwvOT7V9Z3drZXunmG&#10;60nT5kMRBV0H868F8XeCGtbi9utItJolGWaH7wH0FOM7vUJRTVzyTTW8TS6fcWkevy28Mk+ZRHwz&#10;A9sitK4lFlsgXzHBj4DvuJPc81lWo1n/AISLVLYW1yblpwFVhtINa+q6JdWVtpNzf+Lit1LASbUr&#10;kgdvpV2uzO5mWr5u5y0Klsk7c9qo6hPCsmxLV8tJzg/nVyygkX9+02FdjgmotQW1ELTeWrkTrwO4&#10;71dhJmt4dsLa9h8UG1kkdreNPMLjADHsDUeov4l06S7RPhpcTgKfMMVzjj14rtdLuPDz+DLOGHUE&#10;0mFoVLhVyXPck+9b13ZaX/wprxjPbS6ZM5iXyJXuRucD72Rmp3eo72Pn2O8llmmaTRrmJpJSWVmL&#10;Y/Gu0sXtk0UbrwAPCQVYdayBEjzPs0cDY/PHOfaifzxHCps5dxYYUjFVKwI0bG7sYLfxEDoNpu3E&#10;I4Qc5rBeDUJtQuNmtQwK0u4MF4Fa8cedPZJYFBIFVJI9r3WZ8AKO/JqNgK3lPFqll9p1x58Dgk9a&#10;y2uLVvEl7FFavtVsOCPXtitPSYNU1Dx9Zx2vhG7m+y3A8wtnAB/nXvFz4N0p/Bz3C+F0i1AaUWIQ&#10;fcYDjIq4ibseMXUN1Z/DLTZovBolUg4ijflM9yKq+GbLV9Q1lxcaLLDG1ymQw/h7jNeiaJYN/Ydp&#10;9tv5ftDXUivHglVAPHBrXn+zWxCxSjb1G1MHNWoakOehX1Pw1o4t7T7EILYJCu75gzA9+vJzWI9k&#10;sc0EbeCWuw6bTKJMbPfFeh+F7W3vPE8z3El0Q9u2HLEKmParKR+D7Txzfrc/EREi+0MFTy9zdfTr&#10;VWEpHmUdrHBDJGmlTAbiTk8r+Nddo97ptnYLLeeEvtCkfu+f9X7n1rf1q30SZdLXTdVsLhZ3AWQE&#10;Ag/SqckdtYLb2t74HacSW3zuT9zPQipURORpS+ItMn0cRRpbJC6nciwgc1zj3WpDSrqG2tYkDzcy&#10;lM4Wsl0i+03P2aO9IE2RCkJbI9MirK3+ooT5nhPUIlVRw0RwfzFaJWMrnofh2wsbvwt4niuNZ0+3&#10;a2SMpP5I3Zbr71xvjyxCaVbLH4luLqWCZBC78ZU9etdR4fWyntppJfHkNp513FvjX5vMweB7Vg/E&#10;qWODWvFBEhMcdpCEbHXIqLFR3R5TB9pt9aTZMAptyCynB+YcjNZs9rbTNHCmm38cEd4XLCc5JJye&#10;h71DFdQtp2pZvIi2cjLgfzrodLbR5PCM0yXaPIGw8Zas+ptYSF0W2uo4bQY8gAsRnFcxJCra3fi4&#10;vdRI83orHA/Cu2MbDSr24iVNgj5QCqmkQLqHiCKO3EayDeHVx3oYGKNKsytsYdSIVugZq6uxtPhl&#10;bWVj/bGlXE83bZOeAf8AZBq5deD/ABBaaJdXEmrW/CM2C+K4RoLECK5mnt/tJnI2PIDj8KLgemre&#10;/D2K0ul0Twzqe8wHbI0zLtrhZH1Vta1GSfxNfqHuDsUMetQQvI91bbbU4Vhnyx1/KrkzTHxDpqtp&#10;zRqcbQ44/M0lFLYEiWTRbibS7i4mtGmiCDdI0v3fwNWNJ8L6tf6l5Om+OdCs4UQ+e8qKCvoAe9RX&#10;DXMeq2yHxduhkIDQK3Aq7dQxzeHp4U8SatZ5kjZJ4GIww5GcYptCbaOtj+G/i21tradf2hdBzjcV&#10;8tSQKbH4Zu219Zbj4t6GJIhxllwSP9nNeeXd34oimmS7+K2ryr5CgvHKeQBxwK5mXcNRimj1fxPM&#10;rMSWZnG78DSs+4lqezXWt2dtf3Vqfhfot80Pym6+VQfcVmveaV5FzI9tFaM9u23y5cMD26V5qLyZ&#10;tO1Sd7qeOK3VdwkBBf8APrXl2peItSuvGmqra6PdRxBgGuGOd5H90dqbZSTsdJ4ml1i3tPFV+Lx7&#10;6Zbv5YzNg4J7fQV51LqfiS6hx/YN0gdP4HJP5VHdT60dURpYdRZSpwSxII9xWpps9/FBbSQ6bZht&#10;rYMpGB+dRJWNIJtGRFbal5kcj2ZAPVXXB/Wi/vYbfSdjM0aiM5DH/Guc8U+LWsro/aNVF9ebm8ux&#10;t1+Xd2ZiOgFeWDVvEmpXOsTakJAWzt8tdqqvZQPaodzTY2NW8Yaykmsx6YFARiDOwzj6VzdhBPfW&#10;+qXt/qOoXMpBJaWQjB9gaoyJaIfLjQ/NNk571qLvXS3VSy7oxkLQojuYU1k66rcGSV2Afgg9PStr&#10;To7YIEmR2ZiMFj0FJHFJ5TE72BHBNW4IZmsncJJvB4GKoR066ZpEnhq9mF+4Itj24FcVZzNDrU0J&#10;uHO26O1s9Rmu4s2lPhOG1l1FY/Nb5hjn860ZPDWhtpmjSt4mhhKgncOSfrS6BscXcNp/9qXE5DtI&#10;8YBZmyPwqG5sY18N28zIgLvnIPSpdYtoI9RghhlZ1Ew2e/vWhC0Q06yW4tWZVZTtz6UDRz9vaq1y&#10;qy2iKGXjJ5Iro9P0/SzNOpntVVIGIyB1q3qKaBcXelNbDyGFrggN0OK5pEuV1S7ja5uOX4Y8Zp3E&#10;XII4YNd+ULk3RyR1PNVtZfOuqFmmzgZzmqty95a6rZyNIr/vOc/pTrq5knnRzbwg7BkjvRYCAKA6&#10;ZRCTjJxV4u32WNUtF3ZG2sotzxITg1dhd1kibB3DG2mM6JLK5l0DP9pyrIU+dQDWTILWKSC3OwkH&#10;5ieaDq+qw3Ey/ZFcNGQCBWSHuTcyzSWrbnkJ5NCEtzQuFQW10Y9PXhRz61FZS3iTRTNPIBHIDtz1&#10;FXLNbpxEHibbvGeKk1KK3QhMrho+cHGKLgdfp1zFe3duUjhT9zgnNZmqxrDqSf8AE1BKyZyDnBrC&#10;0i5gtor7yhKy4OST0NUbi5kOrzO63AV5TyRkGktNgbJb/UtdkmaI+I5/k27eSBx0qwlxqE9pp63F&#10;+jkSAEjisvyo5tUiXymJY/KQa6n+y7WPwhDM+syrI2NqEelAWG6lrEsGjR21tprIfIAZ1PPSuHur&#10;2+aN0MswLNl2Y5LVavZy2sSpvBCDGTVEhGukLHdtb0oAfDuZbdfLy3c4q1eKq6cAT8wTmpyYE06O&#10;WIxFgvzCsWaeWWe/ZoyrYHB6YpDKRIF1A7Tj7/pV+7lsWh0ULES+4bqqIkBgVt4bJprKRKuSuDIM&#10;U7iPVNLeFvB8KPKceQMN61rWrDbFsidir+tcPo98N72/2NNojGCxxzXV2lw8d0ubYFycKR05pNaA&#10;j0HT2X7XYMCPu/MQelXZlV9atgJifnySazrAGLQi3ksXbkn0zVpHl37ip4Q1URs6Twyol/aA8DQM&#10;AyiZs/UdK9+1SO6EMolj/eKgAX27V8/fDfzJ/wBprw/mFwIGZ3Pr6V9EeIZnXxHcMIQTgfSsKt09&#10;B3ucXNYyG4gkWbax6rmlhtLpb9SZCTng1caQGN22NnHrTYbp98p8hsgd6VriMrUo7gsCyYfPrWZG&#10;bkLtLMckVoXEs0moz71bO71pV2eWSdgwRQBlXplSwl+RctEecVm6TdBUuoDpjy5LYOeRmuouYopN&#10;OkIZG/dEYHauWtI3tvEu87DvcgLTWoEGpWEr28cgs5gBNkCpICn2JoyeVj4B7V1wd206VTGhLRnH&#10;y9K4gsyeJ9Rjbk+dxSsBYV2VzmL+Otu0R5LacRQyM6qDgCqUcEsgjP2c8/dHrXX6EhiupGEC7tuC&#10;rCjbURw9/KyXaLLpDI2cAdzWUWw7cHn3roPEkeoDxlqM1xZxhc5hVeQBXJb2OosTI2GHANF7jRcZ&#10;gI3JPG01Wh+e1u8XCqGJ5NOYFlAD8buanMKfZgg4BHY0WCxViidWm/fbxnqDVKdW824IzgsO3Sui&#10;tbe3Sxm3XDZz0PenXFvGNMd2KA7OBQBywDbvb61ox7BbRYz0qs/2fyoR5ZB3ngVYjx5bKR0HagfQ&#10;mBUiQBR7mom6EBaYwZZm5bBHSrcKn5SUU59TTEQQpm6UiEk4qVDLF4l0SQjDR3gdMHHI5rSCRIgY&#10;eWeO1U7mPzJLZ/OIZCaiWug0j748EarDqn7PXg+5+0RtJDaLDL65UY5roZAwumyeqggV81fAnWUj&#10;1jxlo8t8QtzAskAZuN464r6Tlfj5id6vjFEXbRmEl1I22EnIqpIihnwrdatM2ExtHSmjG/qK03JM&#10;2RGKnL5B6jFUJYAElCAit/bkS4I61TmjJD4cZxSsUjAdHEUW5161AyOPK+VvpWz5KlG32zH3Bp6w&#10;AbOQMnvSHzGQkMuxcRnnrzVyOM7hl/TGO9aHlYwBu/Kp4kT5v3XPv2os2NshjXDJlD071MVTJ+TN&#10;WTFl87MDHQVNHHhdpjzz60cpNzOMRZk+U9eBU621sN3mS4OzpirwHL4tuhGPasTW723t9NmJvYy3&#10;knJNVy2C1zG1q7sbbTpwrIzlSK8m1HUZXuDmOTAJ2gVPqeoyTfaX3E4lO0muZZ2My8jaB+VZS3NY&#10;xsh8sqsxw2SRyD2qoeIpGzxnp6VExPmXB88dfSo2kXYv7w9KSRTZIXG3g/nUTH5G5NR5+YcU0/x5&#10;PGKskRmO/wC6MetJn73NJldh+b8KZ/Hwc0xDs+1OTB2glgPrUY6ninngryPvUxFXV4Y7jwhq0L7d&#10;v2NgPyr530kzWXjTXbSTzPkv2KZ7jPGK+i7ojyx8owV9a8Q8Yx2Vv8SfB90rEeY7K6461SV0EXY9&#10;Q0K83WcABXdt45rsIZZvPYFA39415Fo84S5tWWbIZ1IGe1emQXcThdqKSUXPPShK2hMkXZVnTVbN&#10;44QoLfNjtXYWEyvpsUQcg9d2etc1NGzeHriQMScAmn6VNKZGC2rcrxk+lElcXqek2kziEAzbWAHO&#10;euK3oLuQNG3mswU9fSuGtWLWjb5cENyfStuC4xb+X5sbAAE+9JuwLc9HtNSnWEEtuG3oTXS2Oo2r&#10;W7rIoQkdD0ryOK4JZQJSBt656VbW6uRs23Ib5uuelCuU0etTNH5KlGiyw4Oc1mypI8JCxnGfyrk7&#10;LUSssBkRmAPrXSwahYuzcKu4dM1bdiLXMe60+6+0I6ohIB4J7VzNxazR39yWiYK38eOnrXo+XM2S&#10;AV7AGqVxHBILlTYZGcAHtmncTPL5ba1ADp9kYMTu3qD/ADrJjs7SPV7udLeFdw52IB/Ku51bR3Nt&#10;NHDdMhAyCDxmuJEuoWs1zDdWTk79oYDINPYGrl6F1MS/IcF+tXkKAABwSahjgGbRvPYh1zjHSrYW&#10;NZHIj7daBITeNygQDgntVtJYhaTA28YOzg1WwpDEEDmo3GIySxOBzSCxXkM2JMQn7x7VTe5ultZQ&#10;LXg9DVsT/eUA9PSs65lYFCLQsA3TFDYWGW89w9wd0JAwcZqRjetaSgLOq5ODg1y+qancwW8sg0ck&#10;x9EU9c1kaXqnxEvNfQR2sdvA0oADxcBe/JoA35nAacm/uGC54HWoLY30k0b7ZxFu+VWBzXRi2ijn&#10;ch0kbALkjgnvUjAGZW8pFyOAo6U0BXijUEExDJHPFWSLjYu1j044qxHH+6i/dHOeuOtWQGEoBjXG&#10;OBQBkxl/OYG1UMW64qxt3SbTAp+YYOMVdKxh0BgXrTygDFsde9AWKFxBL5lufs5JIHQ9KTy5C8Wd&#10;NI5HOa0WMe2QbicYqxGUOnuuwZOMGkIo+QDG+boKQgxSbJhGw2PnacDsa0EiXfJukJ4HFWcKAMKh&#10;pjOdtgzXN3v0yTO7gntSSwxm7lxgDFdDziUbIs49Ki8hTIxwMnrUgc41uTbsFVR83BJpptmCwnGc&#10;NzXR/ZbcysCXGMYOaY8cSiQByeOtNMLGKIYWuoy9uuzZ6VBNbWe6QrpvIbgVsbVI/hPNMlQ+YpAA&#10;xTFYxhaggZYKM9qc0MWxsSA4XoR1rR2r5kuWJ46VXdWEcZwSST2ouyjKMGShMkWMnoKz5LaLzWby&#10;iBu6etbpQ7nyp9qhMZIGUOO9JhcyQrKgcQKPQVTlW+a4kJC7SvXGc10MkSNBjzscdMVD5bC1mCxj&#10;oOvNUthHKSWvywMgUjJyf/rVVeB83GLRQMjnNdQ0R2t8vSoHh/0cZthgqe9GlhLc5do4/tSodu7b&#10;wQMgVA1sq3D54LH0rfWJVSX7oyeeMmonRiDlMYzSSsVcwjBD+9ViCeoNZ1xG5ZkaJTg4B9K32QCR&#10;cA8MaoXa/vFcgf6v86pgmc3c+csNxGrhcQEBsdc141qEuv2/i+8F34TuJrf7dlZFbtn0r3PzLKSE&#10;5WAZkwWdsVkalHpBlWOa809gSMEEGk0O5gWMugXemwPFbzRsIRxt6GtFottowMDdOvrSOdLtoAlr&#10;ptrlsFmGKie+hMsAW7iLbcZ9KAuW9OlZL8I0KsshxjHSujjiu4pLhra1gk3kZDxhiPzrlNMnEniv&#10;yRJAz7wTjFehBL/zomtr8K2B1XNc9R6lxObuLi3jvX+2/CHzhn76Q9aINY8KJIyw/BLUfM9BCQK7&#10;BtU8YWti3nfCey1CHbkssXNRJ4tXy02/s5FZNvQW3P51m5J2K1Kdpf63OYzb/Dq4hO4BC0Z+UV3E&#10;Glebo9u+o695mJVfy1+XJBzisyy1TxxdW832b4YW9kHI2ySRYIHeups9OkXTlm1Dx2sjA58scAn0&#10;rOVw6FyL97qiPHbBVCqo47CvEPjwtvHrH7OE7N+7a4n6dyK98tykkcyxrsXbgNt7V4b+0PYzf8KR&#10;+DV0twGNjrkit7q46/nTpfEibHlw1mBoljFvGf3CgjpioX1WCKZAsSlj3zXnduuovZWjeVINyLz6&#10;1oJp+rS3YbzZOlehZkpWO9j1m3NlcPJeIp24HNQf8JTbW+5UkmZiDwEzn86zdP0a0VGkmvJmYjhc&#10;cV0+naZ4ZaWZJ7KDco+UkDNHK7EWTOLvPE+pzXEot/AGpSEvyWOBWOL/AMbzXkif2eLdj90KN361&#10;7ENO0rymRdIgxnhgMYq3a6Tai4DrHCyjgkgZqbdQ5jxqSy8cyWJebx1cEA/dSLFPhsPFyi2ePxBJ&#10;IuMsrLzXu91ZWf2Dy1a3BBB6VQjtbddSlzDG37sfMDxW11YlSZ49IdaYMg1G7SQEcnjFZ93ZeLQk&#10;Tt46v1U8hd3Fe13mlWk1nGxaAOCeQOaxptNVofLNjKSOjk0WTFzWPL7ZdTJxNeXjgJw+SM0uYxJC&#10;WvnAEmDubpXoj6RqX2NlSxVhjg45rBvPDGpNbMxt7pXzkYBxSaHzIpi50hYbMO8bNkYPFW5NVsYo&#10;4WMyKFj4+WsKTQdUVwsr3mVbjKGpxpF9LEiurMqn5SVosVdFxfEMQdGW5YDPHFV7nxDcNIuzVZ2I&#10;PAFWF8NxeRG80snA4UUn9j6bGJCto5CjnilYV0Z0mueI3W2GwuoPyj0pv2zxLJG4+yOjFeDmr620&#10;JkjC2UpIbgEVfZxDDGB4XvJJMehosgM22j1QWluzXEys5O4VtQCVLfH2idjjk5qot3fPcIJfDU0K&#10;j7oAzV61TU3urx2tSsY+6v8AeoshXOk0q4iWxdfPcuT82a3UnIiGNw3etcVBb6l9pvCiSLmVQCRW&#10;+LPW/wDQ0OumQ+VlRsxis7alXui9JczC4GUbB4JLU8XFzFvfzyFOCZN3T8KopZao7SLIrY3ce+K0&#10;BYRtaoJbqYKByoosK9iU6nMyRkyAgYH38EVMur2Ecc3mag2MA9c1nGw0YyH/AEmQ4HTdSnTtNK4W&#10;yEmeoJosF0TS+KNAJI/tadP+AGmDxTpYi+TxJcnB4AQ5po0rRDKitodup79KYmk6FHqd2UsoeCOq&#10;g0NtDSRDN4vsw5/daizDqNpFTp41097NVEl6hHXMJJFSSaVasGItIxx08sVDFp8cRkI8MxM3UHyx&#10;ik2wSRs2niazey+XUCc92Qg1eGt2xiXdqY69zXn93aeJpdVdovBMRywG4YAA+lPGla2qqW0ycnby&#10;AaS8xs9HTWfD5trtP7ZvFbaDkISKRfEOkKPLWS7djwT5RrjrOHWobORBo6EMejJ/Wty0t7wPITos&#10;ZJHTYKTCxYm8RWa38autyBt4UKcnNWLPX4vtEKNb6mgYnadp/lWzo+i2smtW0sujx7fNGdyA5r0w&#10;aN4fjJlEWljagyCijH4UpILlvweuky6HNOb4MxIzv4Iz7V6GLiwi08Rw3Vt82NxAr5/jvhD8eb6G&#10;DUVELKoeNTwPyrvVkJuH2zS4wCeahwYXsdtPNG1ym24Q/JzzVSOeManGG24WNmJB6Y/xrmt8uSVa&#10;Q/L2NRSXMcOlXn+kOWlUg56ihRBswPEWqJd6tegBhGhYD04rziWaRxPETJnedorodWktVsL8JEB+&#10;9BJ71iDyHt45YihcJhuKZcTasEK+EZMrnLjmtKBMwZ8o4yOaz7OTfokUZVRsl+b6mtxF27QzMAUH&#10;FQ0BYVIwkYHTbTs4Aw3U8VUme5WS0EVlu3SAEZ4xUs7RRXEzyXECIkYLEtxk/wA6V7biLG4IzFjy&#10;QMYOTXA+NPF/hLQtCu7i/wDFenoyQFhCjBpCeygdya8k+KvxV0nSje6Zod5a3WrvEVnukIeOzB7D&#10;HVz+lfH93Jr+r+I5bjUNb1a4d7guFlctgnuc07N7Fxjfc6jx34y8Y+LfHEcs89xbabDclbGyVvlj&#10;X+8395m9T+FYNpbGC6CC2ifCg5NXobS0SGNdvK4DAd8VrRWx8qWTyyowOp61tGNgcgiLSRBTYoo7&#10;4HWtG0drY3QYwFWXGTziq6BA2Mfw9qjhglk1DUd9xJtB49qszJ5HuIobtoCrF3zgVRi/tqTV0IgI&#10;9yakyyaoY/tIID4FaqNNDeRABCWXjNIZZiCxRE7A0jdSazbm01i51OdnvGjt16Ko5NNul1c3bOWK&#10;rkYxTBf6rGqKsBlKkcUhluwSeze93ZIcYR3/APr1MsdtcNqReWNQEJ44zUk5lu/DMBkhZXVgcDjF&#10;Z0gjjkCLdMGkjAxmgRXtZY49TmiE7sPO4FaFwQkhd7ZlJQAVVtoY01K3ZoySJMnNbF88M1ogjsiz&#10;EANgdKAMmKC9EzP/AGeXUjK46VAEuDrvMboAfu+tdZbyrbeHoYnCbmTqR0qO0bR3n1F7m2RCB8rg&#10;07iMsTBYJFMcY45NEbW7RxbZjkvyfSrs9rYOYminBAlyRnqKeLS3MjNA4B2jcpoAqXCbbW4aGcsw&#10;QFhVa1k1GRhv0ydVB4yK6S1it1mHmW6nnkVde5txHdobGKMMvyfL0oAxwG+ywH5gN2DmpJExCgXP&#10;TnNOhns3uZllvIsIeFHeriNb/b7UtbEIzd6AuZUYjW6k3TNz2rbhi8vTGZW3bkO0k9Kz9Rij+2wl&#10;biPZuBPNSj7XLJZJDK4Cr3pCFt4b17iRGt1YNLwS+MVoTwTWO5/7QV8wfNg5yD2rIuZJoXZXmcM4&#10;4INUXvL1pbCJ5ZR+84Dc5FGoEqzXmLjysbXkYlT2pYPt7ieOWzjCh/kzitZbRS8H+lxgmH9aqyK6&#10;zGI3YJDdRQATTafDY4nvIgiLlto5p8Wp2d3YW6W9rOqYwrOmCcVELBftMUkw3Rgg4PO6rN1FefYU&#10;e20y2ROAFGBxQBJLe3EPhvVIjGZAF4IPSqelahO1nMrQqeTt3CrOnpANRnW4Aw4HDHippk0xNckW&#10;G1jyw5x2ouAwRyNfLGsQ/eP1x0pdWsrW20rT2Fyjt/GamNwqaReL9hy5GAwH9ax55nfSk88ybUJz&#10;k0ASwNbPpihbjaShyO1RxRmO4K44LHFJa+RNZKFlMewZximb5DdN8rFVbFAGlNGstgACpYR84xms&#10;CLel1fCWzk8sP948V01hFtkv7hhIEC5APfFVNVeCbTrmZDFgLgoOuaVxoxWXTLgkRa5KGVhnA6VO&#10;0N2l3p7t4inZEx8oH3qr6XFZx2940hYNLJ8uBXVWsVq1hOJZVCFeGpsDI1Ke7n0OyMM7bkAHl+oq&#10;pp+najNqMyvYlMIDnf1qe4eKLWCkNxEcSc+9aFu9814rRzSgrGcqO9IChNayx3VypmTKj64qO00+&#10;aRL2WV0SPJAz/FVm3bPiDUBLchWacfKxrQulvX1vS40VGjVONrdKAGadaaa13JC98I40kBfn79WN&#10;Qt9LXVFW11NGAj+ZKzdkh8VyW4gZmCgkq3FR3DCG+kLuM7gMg0CIoJb0eJEQJMAuRsPTFVb2ztxr&#10;6ztqjIHlHGcc1pwszahDJ5yAbfTk1LeWsM5ti144CnIHvQNEyWljLYKJryExLGDnuT2prxwJGESR&#10;AoHGD1FZVzFdR2UHl3m87gMBu1SGSCG0QOzs/ljrzzSGSOAwIKtjPbtSLHY7ZN16SQvNVxcTtBCV&#10;tcDPT1oaMnzW24yB3pgW7W8ZbfU4xbqQRgbhTibRdJlmcfNvzWfZw3UmvJmIqofjjrWhqS2A1HTI&#10;Xv4docbsGkBAkyPdWchgGA+MYpb+KX+3tO8u1cLIy9uK1zFaJPZAQ/uyi/MBxV+dohpj4tIZdiDb&#10;jqKAMz/iXxTq0l4inyRuUnrWfeTiXRNTijvcrtOCO1ZWoxzXOqRMDJHgfdz1qWKGePQnVICzscHm&#10;gZT022m8udXhcJv4Ymqt5a6n/abbblsK4I9xW3F9v8m3hNsABJ1PBNAM3/CTXcMjhfLiBApiGRzS&#10;/wBhKrRIfkxlh0NZV1M8drZ5hLDzuTVl5Gl1G+VIG2xnGRT5rNzptm7Sg/vQSlFwNGG00+60+CWL&#10;UTG4iHmLmopLS5hUr9q3KPSs+bUbOG+jii0SYMVXewPTFaklwz6Q8i277TB1btQBTghke+iCxcl8&#10;EE1pXVvNb20sS+UzvF1B6VU055DYGSTggthulSRrMbuWZr+RyCc5OeKGBTBt4dEkB3NIz857ZqNP&#10;tAJzYSYOGU46VYMEZ11Xd2MYfOKnhuLmbxTcRrpSrEqgKcU2A25M03hg7st0GG6iqVlMsGsQ+ZaR&#10;rFtzt2dcV2ktvpieEZ3dT5pHCiuags5rnW3Z7pUAUhEx1qUxlmW+07UZ5oILeOLAG1VGORUtzbyw&#10;6PaB5oAwX15xVGPT3s7nWZDCQ+cq4qlafabrWNZa5vpXEa/Id3T8KYBb3Wr2/iGdobi7+zyJiRTk&#10;gmuotpYY9KRjdu005J2k5xVLS2iZru3n0w8sfLYrii+DQW92VijaRGBCA84oAw9YucatYxCNvML5&#10;AA6VXttRuYNftRtmLFx15xVpJ7GfUvMbTD5uAGXvV0R6IZzKbLY4jJJYelAEuo3Uly9mBB90AsBx&#10;k1BeSRHSdM8wMSBgJUNlcI2tXLG1YKzkISOuKsaha3EsULoCCpzj1oGamn28svh+QrKQwHKk9KjY&#10;ETC3ljO12xuFTaEL5tP1lTaSqfsrAHpzjioE+3QeEYI7i0V7g3khZs/dXPFIRsta2n/CLiILhTCS&#10;Gz1xXPOumvoFwqSkypLjNaVveQS+H7+JLku8S4YL1Ga56W3vFuJmhjlYtkuoFCQM0tPeI/2hGY3S&#10;TaM4PWtPTrVz4gu2YhVMLbS3Ga4+zk1FdeeT7BI+2cb1712l1NJLY2UkcDxqsa5HQn1oaArLZTM3&#10;iSNroMfNyDv4xWM8GnweLvDBfxETHHIxuEDZye1WNQuFi0K5eDU3BZAGOehNcUiXYuZJmmd2d+CT&#10;xTSGkew28ulvpupXMUaEqgyvt9Kw0k0qbxPcmVQqqp4Ncva3F+lveYDxh8ZHWtF3ifw9cyCNQyr8&#10;5zjNFhFu9thJaTta35KBm+Qdqr6FdLHfapa3GnJuZTtkI6Vb0WeD+yrpfs7AseMc028giF/bPHE7&#10;Mc5wKAKlwNWXWpGELmKO5BXb0wTWhc3kkgs8aqPlhHykdDWjYS26+FNSgltT5jN1bqPxrCkghfW4&#10;hHKpO71pDGrJIUkDIrYY9qp3EhWBytk5Oe1WJUuYtRuo2tXB25GO9NEd0dPSVXjAD4dSOTVEk8DJ&#10;/wAIw4COJJRxkdKdBhYYCZwzrnOa2IYLI+GrFhfxmQKcoOorm52J8QTwpJ8/mDB9M0AX4ZnXV7xm&#10;C7ZBt5rehg022020mt9REs7yZZfTNVF0s/2A8u/eFiBJzjmobCKX+1I3+14XzMbW6Z7VIzR1S6zH&#10;pj3ELKqsAGK45PvWJdTpFr9hGdRZomQNgDP61seITfXPhS5spNOtGbKFHXjGO9UtPs4ovDlt5siS&#10;yqgwzHnihAUpESW9eRInAZcc1MYI49EHlzncX+b05rQdC2k38ivAiqoxg1mwkyWl0hL9eGFMBxGb&#10;FIRMN7Y5BqzDp9qGgkknZlVwcHuaZaWai+d3vJMAd610Km3mT/arGpUtsNak5MJZSrIv7oDGKiJy&#10;o+tDLGsa4x71H/e4rltcslJwgPtVWQsEkPmjJNTEnBG3ioHxjpRYTZWPRiVBqnKePuL1q5IT5JGw&#10;cVUZTtfL/wAPNVEpFTbmVuvSozGfMBygA6j1qY/IrkuOOgqu0khx8q5ParAmEiAQ7UYZOM1fjOEB&#10;OenWsxMlDleh4FacO7yl+YHkZoYFtWlDRESMQa1rfHlXB8w5A4FVLfy/IIKDHGDjpWpi2+yx7XUt&#10;t5qZELcdDjzI8uxGTTppYWlijVCXL4G3/wCtRbGWS6mjS0zlePaor+e006wuZmhDTLCx29Tmstyy&#10;3cvZ2dnA9xOozHnnsa8u1+9vbzUwI5R9nEv8LcYrm9f1zxXfCYz2TwJ5zCFAO3qTUulxsnhdS1xK&#10;cjue5rspULasQk8UG2IR2YBwM49aaEuWeFBKR7ZqdEb7QCZTjdUskY+0FlujuERziupCuVZgEcgy&#10;ZIXsc4rOBYyuGuCRnj2q3bFWvLyNw3U4z3oMERlnURvu3dQKTEZc5uiSFizyKv2qSmxQSCHaV5pX&#10;tNVEMzrpzsuz5c8VnL9uWRFmtpR85xz1oAuSWdl5zmN4w3c5rNktXXXNNZb3OLtTwfQ1dw3mvgso&#10;2+tUJJWGqWqBGJE680nsC0PpbQvO/wCEMEgT5JbBAfwFU5ILYXmDE4LTfLV7w6wPwr0xDOBtgXd+&#10;NX5vsRNrGUBkU5DY615r3LRhanDbJ4fl/cxmRo+Ae1eeEn+2Zv8AiTbwZAAQeK7jV5C11egscCHA&#10;FcdZKzancjbkLP0q4Mcnpodnol94y0vUtO1DRvG2vWs8ag7EmbZ9CvQ19FeDvjxq0Mmn2fifwc8i&#10;k4a/tlwVP+0vT8q+drchLW4YYIKAYJrKv4ma1lYW8Iyclccmi6e5nvqfp/4X8V+D9e0ZJtL8b6Fc&#10;c/NEZAskf/Aepru0EkbWrNBJjHvX45WV9r2m6rYXVlr+u2sqygq9vKylSPp1r6d8CfHPxtarptt4&#10;h0KLVLcqqrcoNs0Y9+zUX7C9ndaH307xNFnyYZEKkOjc4/CvK/Ffw7+H2sC5mj0a2srtwf3tvhQW&#10;9wOKseGPGPgHW7aJtM8d2CXHlAvazOFcZ9AetdtIlyYo2WRgR3XPNO6RCUlqfGfiD4ffE7Rb69ki&#10;0aa+sVkJE9vljt9x1rH0+8HmostrcQODja4xz+NfdlrdTBZIJoVYFcfPyP1rlNe8D+BNX+0yPpMV&#10;ndFSRPbgKCfUjpVxn3LVRdT5nglcuCSmceorVjeMxg+1aeveA/GumT3DQqL+2WTIkhPzFfcVysUs&#10;0Vxsm0+8iIGCHUjn8ae+xaaNdiNwxTkZt5+fGOaqK8bIWEy8dgakDDbxg0WAc9wX1m1yygk4ya1M&#10;fKVO7oDnNYMiBriLAIYSDGK24iptj+8GVjG7NA0xHMolQckZ4zV1SuyMB85FZvmxm4K7uhqwj/vU&#10;oKNJSgHJ7VIHh8pQQx+aqmU8iPJ5zTSx59hRcDSRkLN8gHHHNMlQCN+M/NxVCGRhMxLN96rpdC7/&#10;ALznbxTEVgD9si+nNWRuAcheMetVi0YAJB+9V5EzZSsd/QUgKkk5S2kzbP8AgKZHPA9tKVujjHQ1&#10;c2jZNlV2+hHWs6a3iQSMiNhuwpO5SLEOxvNJOfxqKRBi424+oqO0Vt95jIBXuetTwBhHOC5J3HtS&#10;HsUVEgSTchwH4rQidSifP24zTEZPtDp9nXAY5qbZCXIWQD09qSGTqRleMU51zb/jVcecA249DQXc&#10;cE4FUIRUxNkChRN9ol+bg+tPheNxKu5eD1NTKsfmv/pXO00CIhjzF45zV6J5AhXnBFUUB81twHDn&#10;HNXQG/eHHamgY8Y3HKKRmmuD84A6il/5Zj5qU42jBJNUIpopF0coME1NsRpGHlhRjrT1H71s+oqX&#10;5fNBx27UAUVjcXMmYj97itKLBAOO1RHPncAYJqxGMsozn5qlspIvWS/6bcEqOo4r1/w9EB4cViQB&#10;5fX615LaYOqMBGfvKPrXr+lkr4bYYxiIUrXImWbk/vGUYIzUAG236d6kb77Uv8B4BrQkgPVeOtKV&#10;O6Pjv1p+BtYkduKSeW2j0C5kkvLdNsR6tSsC1Iry8tYIEBRSSOSTXDat4kQSvBZwSGVxjarEge5r&#10;ldZ1O6udeniguDtEmMg1lsbSzs55GZGmMeWY9aiWhfJ3Jbm5eGee4uXVpWBOWPf0rhdQ1HUbrXIA&#10;qXTqHOEQcCpi+oaj4xgQrL5QkPHbFGv6tpmk6NJbWWm2kl41ufOmPIh9APUms5T7EpGNcS+Xa3/m&#10;xFfkzgmudjv55EuigX/W4A3Z4rg4vEWr3/jS6trq28l2uSEAOdw9TXZW2mmIu5vJegPPvUp3JlI3&#10;rOVknlYAKfsrcjtxzXEukY1fUzt63LH9a7SzCNLKOciI4rlLsIuvaiAn/Lc/jVvVMi+pAoGTxUyg&#10;ZHPemjbjpUyY3/crIoniVsagRH0h4rwvxTMt5488T2f2Ngtsgy/ck173GP8AQb9gBgRmvDdYSP8A&#10;4Tjx3ciSJCZscfxEV04e2pa2KXhCDVLXxFHM8EbRxv8AKT3FdBr2q3B1+dm0j9zt/hHSuYgutTbw&#10;lqKqr7mnAB6VuW8lj9n0+C51JDIbbnK5PSuoS0MyP7DeW80qedHk8HaR0qZIHS2AN27jB5Lc1cVV&#10;iAVWh8sScALjioZ5LIX0WLk/MBlR3pE2Imm077F9mlt5JCTyewzUkNjp/wDa2iSWl59nngDGN885&#10;NSKtgt5aM9rjLjGRUl/GiX1s6naDtxzjNBRnyNfx+JL1ppkmmd/3khHJ/GrM8dxc2Nr9nVVZZRkk&#10;9KiQyPrt2jbQNgy3WlWby9diiQS4MnJHagRsi2MOlw79RiaZohgZrE1CJ5tA1K1kJCSD5gG6kdKt&#10;3CE6kZRqMpK7cgnioGdpNcjBU8KKYDNFS1h0O1tnucyrn73oOldgkMcnhVLhLZVeOYdOvFc+9rFH&#10;qFnPJasqshwfWq/9t28Wtw28l7cxRyMQNqEg/Wiw0zrp5XNq92bW1H7gBkYDPFc6L2xm1qJVjRHZ&#10;+h9qlkJmikC6nMwwCq4wDWYLB18QW8xt2H70YIamK5tzXd1HdWjQ6HE4SQbtxxnFdV/wkE02hwJN&#10;4ftLEJa484S8NWSbKN7FJJLZ8BFJCnkfhXAeKLnwo3iLwvZ3fjOS0tJCysUOW3ds+gpXGa/9oJca&#10;742j86G68vh9rZxnpzWXo+reMNM8Q+XaaB9qglvcywHsueoPtTtK8PJZXkdzpPxX8O3cExBnikuE&#10;LFf55rZe5hh8S7YbWA7k5bIIyevNCBo1NculupLe4i05YZjaDIPr6V5rEmvt4wuZZFn5cgZPBFdb&#10;d3EIWJTcxbzJnAPrWdqP9tNbacbe1UEDhj0waaEy9plndS6tcyNA21XBAJ4yK6O7vi9nHbyx2wAT&#10;C/KO1clp1xrcN08cuoRqGXHHc1c1ECK206WW5ZnJOMe9FhGnpH2e48QDTV8HLNLdeILaKOXpt3Ng&#10;1+iUFnBp3wl8C6fGFAh8PQBwOADjnivj74D6MdW/aT0q6fTmNtpVuLib5fvPn5BX2P4hlQ3bnKjL&#10;kDnoBXNUqJuyKgtTIaOEg4kXO4cVpW0YJT5eg9awbWTde457de9dXaofKGVP3etZN2NTTtmVYT+5&#10;HNWtVuUs/gz8S71nChPB90QfT5DVaEA3kagZ+euG+O2pLp37D3j0JfrHPeRpbQjudw+bH4VdNXaG&#10;j8zxLdSeMfGk7NIBN4juXVyMnls1rweexUmR8fSnaakJ8MDJQyKpPPqetUo7jUFurqMwIoDnBxXZ&#10;LcipqzcElvFZygmNsjBz1rEuEZL6zlihcu0wKjHFLCvmanK5jmcnovbNXPP26giy2QBAwAR/WpIs&#10;dXoepS2mqiR9CWaYzRBo1boCea+gXMUmn6bJEVA+yIxX6ivA9CtLX+0LeYy5y+dpOa9t091OkWBK&#10;OMxHPtWU9WEETndxn1pg2bm9fWlcsQxzj5qb8/kudgyO9QajgAM5AIzSleCe3amjJiALVIr/AClR&#10;FnjvQBCd28YYYpwPB4pGHysQvfpTgMZ+U9OaBignJG2n55PzVHhtr4xjIzRIwELEITjtQA7J3D5R&#10;+dL/AADimxsv2dyynkcCnfwZpgekaXa+Cj4CWCG/NtE6sInDZOT71xs9hp1p4zljfxVBPF5m4TnH&#10;A9xXDrdeKW0vTobHSLxApP3VLdfzqzHpuurbvLd65qLvKRvDKRtHoM11xg0zkjoa3iC48Ef2dqrQ&#10;a7Jc3e1RBhNu1v61gWFh4yvtFdZPFF7cfOCIfO2ADsD0rprKy8FRafcSXVpJcXJjxCnQKfWqbzQw&#10;GXybyVdxJAVunpWgamLJp+rWviSwW4thCVX5lDg/yqxJEr3aXBaSby5BxnpSx3du1/by3d7LIXm2&#10;qGPOPxro9TgsYvCunS2l2hEmC6+lF9Bnb6HrGgRfDG/E3gZ2eKyYYlOVkBHI5rzyws9HvfHWqJp3&#10;hlrWE3DPsL7lQnk8+hNVY9TvJYRaSJCkAAWWRQMgHvXpGlXnwr0TwPavN4umuPPQsvlxfOx7g46V&#10;FrMTbRz03hvwUb23/tbWtQR8EL5WQB+IqKXSoNNaO8sfGRuLPym2qxww+p9qu6j498FSQ3MEPwRm&#10;nQoQks8gB/Dqa4y5vbu78PS28MLW6yz8Ju+4D0FSlK4Nqxi37tLrN1cnUldjcZY9TTLi7gm0eaNL&#10;QuyhQB3rVtNKMXiLSYpJkkleRQI1bcDn1rrr3wlqCTzzW/gvyHSJXYtJhZPzPFXsO55fFpnjqa4E&#10;Nhonihw+Bsi3Ac9ien61vJ4L8aW1vbz6hGlqBGWfe+dgx3Oa9N0Txlb2kS2WpfCyO0ktyEa4iIOR&#10;/ePSrfiHxR4O1TwVfWFvfXV+817EpQAoQueRmpu09hcxzfhXV7K1s4oYdV0u9C7wyu4XPsK4DXYI&#10;Lv4q63PD4UNo7XOSgk3A113iDw94Nhs7/wCyeFtRtZFtYWiaOZvlOOc+tcbayXia5Jtt5XxtG9ie&#10;acVrcaN+1mtIrWzgleHfHCRtIHOa5a6kUeMLl2jYjzQQP8K6Ce3svPMs3lCVwCB5nSs65hgaeHCR&#10;H1bdTTEaZvLc+Giw0tWLQ4wTUekaTpF3FcGfxylqWl4iMef1rLWWxhu2LxSMAnCpz+goh1XSlvXE&#10;uha7DiTKP5DCiwzU1bTUsNSEA8Ty3CFQVcKR9K6LRNPs7vwhdLNr1xbyI6lXZScVxmpax5s2mCKx&#10;1y78sdFtWJY9ugrYsLb4p3+mZtNK1qGF2UeWbYr+rAUbBY1vESmODw9HBoPniGdPPnSPPmJ3/Suh&#10;1HQfh3efCqS9tdVntVgsEcu77SjgZIIPXJqxo3g/4wnTZBP8QPDdlG6ZKuodz/hWq/w91OfTbmLV&#10;P2lrzyJJ1MsFpAFDYPT8ajnV9w5ZHl+iaVeXF1JcxmKWyjtZftE6ygmIKOOOpz9KxIL6+F3cmDS9&#10;UdReOoKwMc4PpX03pXhrwZpWnyJYaReL5kASRpZi3mDHORnHP0rftU0aCzjjtvCHh+HBJz5Ck5PU&#10;/jS9rqWo3PmlNI8fajpVuLX4RaiSzcTSp5QH54/lW7a/DHx5caVC2qfFDw/ZL18pFLkfyFe/yXN+&#10;QgE6AA/wDb/KqkstwVG68mPPdjSdV9Bci6nB6J4E0LT44vN+JV9eEDgBAiflXc2yWloES2sLFcDI&#10;IQZqEyOSeT+dIWGwnnnuKl1Gw5UaqX9wX/e3zH5ugOBVyKaGaJz5kYI/CuZIGG54yKfEzgvyfwOK&#10;nmuNnROHwflzz2qs27aQVbg1DFeoIYlkAUk8Ec5p7TRl8+cORxxTuIBkkAOelK0k42ATMOPzpVKt&#10;5WFxzUsigQqNoziqRLKkYuTdqWlkIPrVwLGpU5z+FVWadSgAUn61IGcxDcADSQFsOoZWGQSamcNI&#10;AcxjEXfms9AxdeWOOlX4xOQvB5HahpBfoefeIfDdrczi7tbO1hvkUmOVFwCw6Zx7187a9afEEeNL&#10;lNYhvWuXlCowjJRlH3dp6V9sw29y1soa1wDnBJrL1nTIn0qEyWNuzDO0lckU4VOR+Q7JnxWul+K3&#10;8T6JayafqTLIw8tVQ7VHua0NUsI7MzxXEcHRSwD5xXq3jP8A4Tqw0GaTTtLtXiEbCVgmXhB7ivGN&#10;KjmuPFNu+o6ldyxSSsZnYk4NUp3IcbFuOWzuNNKxQmPYgCn1qD7JClvvuNT1Pb5gO1HO0/gK6iW1&#10;8NxRy+RdZyPlHSsVbwLqyK2nowSYEKeh5pjNvS9PS6v9OMeq2loqwn99LgAenB61k+Ivsttqdkj+&#10;LbC4uScb41GMduK1b3xD4QfTJIpvgjq73KQqESF2VSfXIrkjour3NzcX48H6jDH1WIkttHbk0IGE&#10;JuZJ0Ozdj3raOj3509NRm04LaJMnmNv+6PcVyE39qxC8VJZVlVuQRWvbarrB8C69ZztMY5YR5gyc&#10;HH6U7AjtbR1XxVbto3ie3gMqxklYh1X1r0K11LxmmqXhTV43mntQlwCg2uOnGeleLeCbmFviLpMX&#10;nP5UfmZBHU4r1q4uhCn7uRpC02Mjr1q1ZmckZt3JfwXd2v8AYAEgkJZ+vJptkrXEsHmWkbNznIxi&#10;ta5ab+y7RyFdmiyVPWueW6uU1MA6dKAWONtaXMzoftVxZ6Tfxx2MQGcbgeaxtqvrelXR8ItLdGGR&#10;EkbkIG/2e9UtTuYktLWeS+ZsvxGPWtTw94t0C31yUXXhe9Mny+XK8Bwo9QD1pN21EdT4f8KzGO2k&#10;MwtCrvMHllx8x56E9657xFqesDxdaxXfh2zMQkKtOrg7gveu8vtHu9d8NwahbfHLUILeS2ZkWBSA&#10;AOoOK8OnstWuviLc6ZD4m1owW92VlvpoWAI74zURld3HY7FfEX2TT7SWz8caRHHtOITaq5cj3xRF&#10;4/trnT9Ut9Q0vT0LQMqPHaj588Cuo0zwr4JXwHKiQaZcTC3wgkuFDA9yR7muB1+LwHounXJu4ojc&#10;yhxbW8SeYSfqOlNNdxpdzjZdQaDVy9pqt3EEuy7SF+OvXB9Kydc8S6nf63pcM3iwXdqYis1x5WCS&#10;OgxgdKuadf8Ah28E8M3wmvwhZsT7yuM+orH1S006G4kFvpsaJ5nBYjjNJyNEvISysfDCyRvc6Lf3&#10;cJmyyLKVz+Vb0lroi2Woyab4fmtodilkMhOKw9HGox6vNFcK/k71PmMnykex6V6MsGhzxMlrrEUh&#10;a32sq9N3pxUPQZl6bHdX/hXV1i8TGyit4x5j+XnzK5aGS7sfFcjW3xLm8zz/AJnWHHINdHJb+KtM&#10;sdUjfQbKOGVs5EwJx9BW/pMHg298Fv8AarKK3kWNmNyMEr68U/yBI4nUNa8WXeu2CX3jbUZLQYGU&#10;yB+QqG9tNNiDTyfCLxHcwK6E3YdgBn2rcvbDQxol9JpPjyC9VZCQWj2lWX0B613eg6vdX3wc1Oyl&#10;0mAXAgKSTPbYG0DjGcA09EroWw3wpJ4Cvl0uxg02y0+48pSs0zg5A6jnuaxPiRqPhZPEVtp1hZ21&#10;xLbR7JHjIARu/wAw65rJvtP0e1sxcieaWVUk3Oj7dh/CuI0u3sbq81ky6jexn7QxVwhbd+NZ63uU&#10;iW0tL6SWEKFRwd2WkzXrXhqexHgnxFHf2NlM6IBGpxggdea81u9NulsLMW2uxSbz8gEuM4681jat&#10;falpnha5D3du0gjBWBJwS59yOlHMHKdtc20c3xIguLTwJplnY2zF5pbq8HzgcscMa5/WvGdhe6le&#10;W+ieA7WaG0k2NqckWyPcPvbRxuArx+2u9W1HxBrcuq69qtvFJjZDHI2zaPYcVqi9tG0WS1sli8iB&#10;8FkTaGP4daJPW3QqKsM1fxHJceIJrSYMxRACyLtVj6YFQ2qW40m4d7GBVHMa4HPuTXN6xe6PbXTP&#10;cCxRlXI5G4j6V5jr/jeefT57TTY5Y1Hy+YR1+lZtdi1FJXPR9b8SaBZ27LJJbPMUYIi8k/8A6q8k&#10;1DW9QvQoTWbiK3EjF4IyV3fiK465+2NJaNNqctxcOclz2z2FaL28y+GbQLaEAKSWB5qlcZFHPZjU&#10;NRkex3TNwC/PA9zVhJ1+y3CqsfzHk46VkZkFsm+2YLu++BUyGIBAbgrk9MU7ASCKP7U77Mk+tWkI&#10;4DIxOetMVJJJ2EUu/Yoztpv+mrdTbrNjj1GKANASIbN4zagL61PYXLjVWjURYxjpWdBiSRldyuT1&#10;9Kayyx6i6W7hg7Dc2etAGvq63Q+wNDqMYCsSxFZ9hf6lLq0qtc3BjDhcluGNPmjvFWASNIR5R4z1&#10;zVSP93ZALaAYlyMdTSsBq6vFNDJB5roGYBkUHOPxqnbXNuyXAkhG9IuBmqk80k0zCSaUncoAJNa7&#10;Wemx2li5272tj8uaLAc+blo9aDpp87uZvkC9zXdWem317otjJdSxxsq5IXr7VzmmXWnxXlyz6fA0&#10;qOwUMK6ax1u1NyF+y7ShOWBzj8KTGkNuNAV9E16a51RE2xYiUtycVxkNjdRyS4cuPMIx7V1er6lb&#10;z6Tc7b65kfd90ZArMtbiH+yYFMHzZ4HcU02I554rpNYuEayRQq5PPrUSyscYmbAJ6iti7hLavJKt&#10;2zbwM81UuI40itgyou48VSGRWbRf2lE0gPzT4QsODXeSWehjQEJ05d/lgls+tcW0cC2ulLJOwUTq&#10;VcDpWvcahDJfadZwncpiUM+fSk7ifkWZr2yt47eGOxUhhw1YV2yzyEGYgb+TmpdTt9lguy6V2zww&#10;PSsZPOWy2mUZLcGmgsbzxQpoNkiMnI5xTJJx/wAI3PEdJiYiMjcKfZwtJpkatdEAdcnmtG5s400N&#10;2hRnwnJApXA57RWVNZhJDF0lO0HtXUaxcXk1jbhbMZEXI6CuVt9y3hfYwcycrXVPtl0SH/SwjeXg&#10;CgDgZlkSGUyQSgmXlsf1pI9hD4kJ+TgCtfVJJU02zt3toykeTv28nNUdOhkNvcym2ZUVuCe9MCqq&#10;yLMm4kjdyuaZdKPJIEX3l64rTkVGv1CMh3KcAHrWfcG6EgQQXD/NjGw/zpWAowxKlqgFzk571I6L&#10;9mkL5JA+Ue9IsMjXLhQ4IHTuDStutxGbiKU/vh1HagCFI71LaSVrplbcNqg9a3rHWjFfaMlxE4Te&#10;MZ7fjVWQwXFxaCKJwohzzWDcpN9tvFZd6KDwBQB9LaHewyadGfNikjMHHNXRKz3+oqrRLhTwOwrx&#10;bwJrFkl1Baz3DIu8qoY9K9IkYpqmsCO+YCSAlT/epJ6j6HsPwkhVvjXq0okUgIQT717L4hYnxVJG&#10;GHyoSQO9eL/A/e3jjW2dnUkNgfTNez6qgPiW+uGk4ZyPyrObvIHocqglNw53gYY9e1XI5bdYbotG&#10;hYIcAd6YykXE2D8prPnWVXjxu5JpEkQYvfXBIwxY9qVlzFICzYI7CljQiVCRkk81oBQS2IyPl9KB&#10;lW0iIjZCGG49SakbT9LfVbaRr9QU688Cq0jyrLcL57DKnGKq2pby75WaTl88mkrgdVFFZPOI4bqD&#10;f5fevPNftWg8YhzGwLvye1dDHII7tXy5YN2OKy/Ek808OkF9McBT1I600mMtabJMFsfkXgjr2rsI&#10;J7EarCZYiqiRN+BjjvXBaUysISxPyLxg8V2MCxy6ddFuoI7c8VMkFi14yuPBk+n6TDp7XG9LYZJX&#10;POOcmvFrqK4FydsZY+Z+VetahBDH4avJU0pcmHkkV53c7irvGkZQMctQloKK0MlSywruByep9Kcs&#10;n74fvT9apzx3zMoAJBkycdqsRQT+bEDvJK4Ax0qirGvbOhYkqxwaS6aUxTEuxUJxVi0tpjbFRFlg&#10;351burWQabIpjCkpziok7MVzigrHzDvGfM4qUMwbqM4FVrmQQajcI6SAM3Bx0rDu9Z0K28wz65Du&#10;HQDkn8KoZ1AaV7hA0ZODwaurFIXH70jA9a83/wCEv04mJbfwV4huMHokDY/MCtBPGSpbFbn4I+JY&#10;wzDExB+UeuDR0BK56DHHKu7/AEgE+5qbcCzKdobYR9a5S01Wyu7RZbXXI2AHKMcMM9sVc88qY97T&#10;cng9zRZgdd4bv5NN+ImgXO6RTDrUbZB7Z5r7riu7a68N6BeRTRvHNpkTgr3yK/Oq5dzbxOHJwRmv&#10;rP4R6ybn4ETwveBnsbvYoJ52MOn4Vk97hJXR7fmNrclVUHYKhDfuzuTnNZUc43tksBjgfWrAlXyY&#10;/nBJPr0rVMwaNDcpA+UdKYclCMcVArD5PmXpVlOicc1aZI4IfJGEBPvUghXfB+6bO4ZFWIgPL9at&#10;xAk52cZ6GpbCxAIYzJgwLkKOBSGBRLgQHr1rURMSZCqSRyTVtoQbdGUkc+laRWgpS1MRophGFWLk&#10;9TT1iIUqSenWtlEYRuDADxTJocG1baw4JyabQua5zd5KItKui0yqFU8nqa8N8SXxuNVkUXDbBIcg&#10;Hiu08Zat/p1zbxMMbiu4eteOTmYXVyrXKZkbIbNY1J9DaFO25Xnkj+cHGD056VRLRq0gBb7vWnSp&#10;tYjcOvOTVNmbzD8mR61mtTXYUkEjrmoyV2EYHWkZuRnrimZ6HH41ZI7o3B6mmscMwx2pCfmbmoWP&#10;LVQmyQk85ApgLYGQKac4GcUhPTrQBKWUITk9aieQkD5RgCj8aiYfMeKaQriSycxgqeFrxb4mgR+H&#10;NPui7DydVTdj0Jr2OQqsRJcZzxXk/wAXI2HwH1QrEf3iA5+lbUlclash0OWGbRdOkivYnH2dDhGz&#10;256V6Zpclo0qr57Ido4Pevgzw3r3ifS9RE9lrEzIZv3tvKxKsB7dvwr6O8H/ABC8G3s1lDeutjdn&#10;jbLwjt7NWc00aqL6H03ZPO0F0ob5RHgE96IRLHqEnOMOcY71zumXxewdkmjljODiM5GO3IroYmeQ&#10;hlL8Y4bjFKL6GUkdDY3EDSSo64Yj5TWlHuWZwqhju6561zioEuoP3eCV6ZrUt3wYgWYenNO1yL2N&#10;1ZDvOVI+UZGakjmAmdQzc9s9azUZC7EzEk9zTyy9d5yeM1NmVe5urcRpBDzgluRnNXI7rLBtrA5G&#10;AGrgNWuxarpxMhKseST0qWx1DeI/3LdRtINCQanr9hqqiApIWOF4JOK2odQsHguNuoRK2zivF9Su&#10;bk6DLsZwwTgiuTt9R8W290Xks7p0Z/lK9qdmCR7/AHN1MYLkeY7EN/COatafp0M1s009oi9NoYZJ&#10;/OuK8JaxENWD3VosoZR8rV64k+nS2e63aFVIyVz0NCm72FJGTdaXbLYrtgQEjOfaucuLI+ZJiQjp&#10;njrXbuHLxlpC2SMCm3EcLnabYKSg2nFUpWJZ581vDHGx+0NwOVxVCdSYpcKpGPWur1CyvAsm2LcC&#10;vBFYA0+83yl5GUsehptMaaMi2AZpgqpnJHNSfZFLysbgLjoMda0fs8UcykQ7j3OakKJuXELZA5qb&#10;j0OTudKU3sMpjif95kqenFaUUcssbg6dEgRQBsGOlavllpXG9sZ45qRYrgW7gQNg96fOFjOWAlXy&#10;0fIqZIYQyjyQeKnaJhsAyGJ69auRxHbyADx1FK4rGdsYk/ux160jINjZbntxWv5cYdwbkfSmGOEY&#10;+TPqaLhYyI4pDL8zEY6A1eW3Pl8vnmrBRTMpyKD1b7w4pphYrtp6GKZlvEHIyDUsNvFtuf3i/KBS&#10;Lu3t+/fH1qaPcBKeeVp8wWI/LiDDCt15pDEuTiQ0/nPzIMk8U9j935CKE7isQhB5nHrzTZFCyA5N&#10;TMUEJqDk9UqmIApJJ2Z9KhljBfkcbetW14t2zgcio3ZTL94DC0CuUBFGu/avJ65qu4+9lv0q8/Jf&#10;J+mKpTMAOIz1qSiuwABYEZxUDck5xUgWQyNmM9KR9gZjgD0pgVW27jwaeF/csADn0po5lY7eM1cS&#10;NxBkyoARwaSAzHBVk/d9BxUW+TawEJ61pu0BJG1c9M1GRbh1/eIOKYmZjL8p+Qc0hiieA7mKkD5S&#10;OatuI2EgVA2DyR2qm7zKHCbBgdaqwrlCSKIGQhcADnPes/aC8u5h1q9PITGMg5x1FUwrNbykOmfr&#10;zQmBnyovmz5gHXrmse/ktfKj6fKp/GtS4E+bhnuIhGkZJJbFefX99bbtQY3ceGLBVz0osUtTi/E6&#10;yT6vp0QkukhExBSNyOvfIxWpYaPYDRLfN1dsqRgjLknJ+vNZ8tzC4jHkEgTE5PUVv6XeKqXm63XG&#10;1duT1pjIpNNuBbOVBKbeMtzish9IuHtT5cMsTA8sGzXZm5tXil3kf7IBrMku8Xe1ZkHPUnigSZga&#10;dp15aeMNDm/tg5N2A5J+9mvZDb3TNH5WurC4jUj5epNeQ6jMzRKxuVDLqkOCG969mij8+0tw16Yp&#10;W02LYw9cVy19LFxfMyaLUPijZRgp4M0bU4NvKtGQcU9PFfitnk2fsgSK/mfe8rjNW4E+MtrZA2Da&#10;DqMQIxFIOSPTIqWTX/jFGyrL+zdbwkj/AFixswz+Fc7VzTYfHe/F+9hBh+EdnYxtgB3BGB9K6m10&#10;q3hsorjWvHtv8kWSgcDn0A71z9vefG288tJNKjs4HP3jGRgV0cWjaRb2Ed1rPi17qVAGCvNxn2Wp&#10;YFq2mhlaQ2sJ8gqQHZccCvOvjZZrP+yTanzN7QakrE+ozXpKTRT28At7QRQkYBC4wBXOePoRJ+zp&#10;4pRihSKIEk96qm7Mk+TtPtIm0PR8Ww/1KYBHXjmurSzxaxbLZlBQYO2k0ZYBoFjvxwx5+ldStwP7&#10;Muh9ki2mPA4r1E7pWMXJnOWsLLeTI9ru5+U44q4umxtfzyifb+PWq0s98J0jTSiS0v3sdKu2EGuN&#10;r5813ERAwvrSuI27eyH9lsTKpI6e9alrZ27Wc++6Kkjp60JE42IJGIHvVxR8pXyWztxnNKwFNLC0&#10;NzfF7sjK8YOapCwjGpyqA6/P1znNbtvGommDTMRnpVlBbi+iJBIz0NFxGctlp6CFS7FmHFWU0y3Y&#10;yHyFBC55HWtJjaNPE32RQR05qZ7qL+z3UxKOmGHalzMdjAhsroavch7VQmRsxRPbXX9pj/ip0KjH&#10;+j+T/wCzVq/ayGiPnocdDTWnVvNbdCOmeOaLsVjHu7SB9m+0tT+6H8IrKXTIP35FpEwDdBXTNJDv&#10;xsyCvNVsxi7BDEbnoUgsc3/Zsj6mgdHVMdlpg0qxN/cKbgjnn5eK7RZoEaUOqEtH1x0qszW7G62C&#10;IHHNHMFjnE0LSxIWBtyc8nA5pJrWwD7JLG3wCAuIxzWrBJKdQkxIcBjkZ9K0o5NOYAvb23DYGaOY&#10;LHLPp1i6Jt0SLJHGVqymk28enyH+zcjI3iunZ7MzRFbmJR2AFP8AOIilTzIip68UXCxzSadCx/dx&#10;4GBjA61c+x3EZfdYoQVGDW2ksSrnz4+nQCmNMrSs0l2dmOBikFmYrWr73G8A46AUz7JMRcLuQZXv&#10;Wo0yDcQmB6moDLctOAIpBnocdaBmDJpqKHJUls/eqKSxvhBE0dwp+bntiurAcxHchJ7mmybVtY2M&#10;Yxnpmi4Wuc8tld7UIZmLY6jpWnDprZfcy5IH40j6tZQGc3D2yIGwCTz+VW7TUbC5d/KuGYAjoPWp&#10;buNItQQxIiqYUPzjJxmtd7a2+zQshhbKjI21AiOJuUJwAR71qwozrbgI2c4xU8xRmLbQ7JMafFuP&#10;fGKtRWcZt8HTI92eeK3BbRI4V3JPBOB0rRtot87qEbGBhsUpMEjm4NJhku2/0aMfMMcV09loEf7t&#10;nsIiM9SOtdZp+llhCz2zBQcntWvNJYRWlwPMA2xY4NSpXA5K/TRLPSrdj9kBWPkDHWvN72a4ufFB&#10;KvMI1BIAbArX1+RJNeRnklKmQ7FHSsEFjK4W3ILLxj0FNO5RhLa26/ECO4R3D+d8wJ616LYXEPl3&#10;QMIZgFyc1wvLeIIFGchzmuvsIhFaKwQk7uSap7Es6uLatjJKI0wVxzXJ6rIBdz7XQkEcZrXurgHT&#10;goRxhO3auWcgyOTkkvyCaSQ0Yl8kEgO+3bBxuGay5Uhi05kij+8w5JroZkQuGaRVUDuawbyMNJtV&#10;l+/2PSi4dTSs9v8AZYWOEs5ILN9K2oZp3trpZIyWGAuFrEs47tLWWOGVnkdAMAdK8s8ffEfQfDja&#10;hp0Ws2V5qvlD7QIyGS1J6KSOrH07VlKWhSV2ewanqem6d4S1y71HXbC2tYLYs0kjAMf9lQepPTiv&#10;iP4j/FDxPq2tXNjo1ze2VmsrxxhCQ2zuzN3J/SvP/E3inx34k8TwPqOvaglrFKTb2iMQoB7sB1Jr&#10;Lj0678syLbhQCOnWnGDerLSSCx02L+zyXEjzySFnmlbLMx69ea3YIxb2UwEabtvJxmki8xI7JXiJ&#10;OAOOgrQ2r5UoERYlM8HNbpEuRkozhy5hziXj3rZkkaSzt/l25QcVTVXFvdk6ZIQDkcVCzXkhtmSI&#10;gbwBxjFMkelxEmt2yyZCs2BW40kCwXKq6ZZR81ULiwi+w2ha9zkAk471XlhuG08rbxzFgwy7elAW&#10;IWz/AG/bZz/ravaktw8mkMs3KleRVVbe7kuEjS63OkfzMB0qUWuu53GUugP6UAb0Bkm04qVVmWId&#10;6ybpZEvYnSIZEgyPWp4QyFWS7YHZyCetN3brnLW7L83BzwaQFtLndENsOCYhms+WyvJbi1lF9gi4&#10;4zWlGsQtpTJJj92dpx1quklwbN0BYYl4OaBFy5t7qLTLDMynMYya1LJLOLw+WN3EGK5buaxjNcGN&#10;EmuwUVeCath9N/s6Mx2zuWGD83ApAhL2Qy2oVYgfm+9UawWf/CMX+6f95s65okWcWzFbYDK8DPSq&#10;jQXsunyEh1+boD1ouMr28V+Qhi1FsI/Iz2raWVikgjhffs+Zh0rLj3hZAjkHZgjua0dMaWJNSWSy&#10;R/M6MO1CAfazTC8dXkQlZPWtO5KTsVKRKoi4IPSsuW2j85XjuJAzA5FYrDWftbxrLJxLxg0xG3bQ&#10;WMWoTs1q7Zb72c1fnuI3t4vKRfl7VBEmpL4XkDaazER534qpHDI9ncOt24cnkYoAsRqsmoWxkuH2&#10;hxxWnJJImpsIUGAgGRVGzidiFaUAg8tWnIbOOJ1MwLlevekDIhZyXN1JJLKFVRkEmkFvb/a5N4iI&#10;DAKaXT5LmbUNSgxJtWMkUxv3TXCPJIdspwTQBbmMEcW0zuNqZyKxfNV9Zj23ZIzjpVz9/NsxG2CO&#10;uKgFssV0zGBhlsk460khI13bbpCJ5u7AHOelZ8jXhVf+Jmyoq8ZzQ0kZuIv3/Uc1VkuYjqhhIZlb&#10;gexoQWIZmum8ki4BKNwAauxR3JRJ1tJM7MN3qSCyAld28xVLZGaui4a3kn22sZQ4HNMGZc9xdRWI&#10;D6dI2W4OOlTac1ldSTRzW0qqYznjuKsDzLjWZDLJCsezKgCprm6023019lgrOFPQUAYcpeHUHEML&#10;MFkIzjtUkLHbet9nJJGQKk064F3cM0lkYV+0Y5HWukitdMXWbgPdQKPLG1sjkmlcZyL6pqsUkKtp&#10;eI2BAqeHyZdFMmHjbcTg9D+Fb0tto6eIoI7u+h8ln+T056VFfWUSalbrBqMBiUZOD2PSgRiQs4Ey&#10;NHG3ocVUuLq8S2uYxK+3eMfjWxNFFG1rhwSfSomhtZIz5sOfmGKCroxFgxc20p1FiRhiD3Nb9rfL&#10;HKH+yEfLjbirxtNPbToBFInCjIzVRfsqaoivCc5GMr1piuRPbXFxqdxdLpUkSk5Cg8tRL9vjntJU&#10;up1ZUIMbA/NWuskguztudpMRwuOBSxzi4sr2O6tYVKP8sijrRYVzk7O9vY/GkwfS3QzEjJOcZ71c&#10;vrfF5al9ZJQsWyw7mqt6jt4hZ1u4ikX3VA5FTSSJPpMXmpIu0flikUaNqsr2hCwK7A4DA9Pwq00G&#10;pZ3b0OFwVHXFZNizJHNJbaiCeje34VK02rLdXnliRnIB68UhFO4EsOrRMXl2hiSpNMkeCTMuU4wM&#10;ZqwTJcQ3cc8Sq4HJFZJjhFwkUU7EtL1z0NAy+0hW1ULACxHGO1XLSO9ezBe3wu7rmrekaTqButSl&#10;udVVENv+6Vl5NaVpYaqBqJKkxK7Hce4FMRmXDtEttHDfRiR0I3EfdqimivJdCSbWLk4bc3ua15LC&#10;O4SO4F6q+Wx3ZbGcVnXOo3Ztbu2t+ZBEVzjpSTAlOqWkaSW5WNgiFQT2xVC21EpcTvNCUQy/IrHq&#10;Ky7TTiZE8+4eSU3O4j61o6jpMj6toxF4VRYx+NMqw+5nSbXLJbW2GZGHTtTriS8jurGKPT52mUjc&#10;AKl0eCzh8W3LS6og8qPA4rdDn/hI7yWO3gZivPHakI5u6u1+1IvlkOEG7tg1FbrcTahPLuY7cZHr&#10;ReJ53jG6C2wBeQZH901qyILXQmWEo0xiyeadwGtFbLDcGO0jWSQfN7Yqgi3z6mUeYKq9Pelspmkn&#10;T7QWDBiStU9WuplvLFIUZS0mAaAOosNP8P8A2svdSwlt/Oe9Z+sXGix6qIIJYmVpVG1egrNtF1OX&#10;ULaGXUG2mLhh2+tT/wBjot7O013giTO/Oc0rDuFxDI6W/lzhFCrwPerMUJh0y5U3iMQoxz61aVdO&#10;MAijvVd0j5AbmqiGBJX8y2kPzdzRcAuJEGglUgBkP3jimwyeRplhL5wDM3JK1K1xaGF0GmkM/fHS&#10;m3MkTeHIImjQY6n0oBGmsjzWcW58g4wcVP8AZ7lXtjFPtHG5sVg2Nzbrf2dsdQ3HHJx0rf1K9+w+&#10;H7FzOJI5DgkDp9al7gQ6lJcnSrpGt937sYaqvh2PQv7Ul+1Xe0ck89x0FWLia1l8AaZMt3HvdSSM&#10;9q5N4wLOeRLt1cc49apAdPql3G+vEQWyqFfCbV7VhFbn+3Jpnu5gCnQ81o6Ncq+g3ZfT9zDIViOl&#10;W/LgGnX8st/bFQpITvQgMPSDaf8ACfytKgVAGOcdam1mWBmvvKg+RpflYDHSo4YnlkknXYgWQ7R6&#10;ird0o/sBj9mAbZyMUwN3SotFl8D6TN5cBkjt23+oIrnre71c+LbtH0J1iaciNhzkVHpm3+wtT8m9&#10;ZcA7gaNIv8eMoI7h49iyMMkd6LAjSfVb6y8TeTL4czE4G2RT0z61MZWnvtTkEP7sWxPHPWuiurbR&#10;5fD9408MLNLwkmenpU+l6VbWPhfXpptZgkSSHjPYdhSbD0OE0DyotX8RTmMjLtlSOuKmXULhNT1e&#10;b7G6bmYL8mcj6VoMkI/tKVYAE3khQOtUrKaS41i826dAqYxtK+lAF7RDaPeS3UmmRY805U8Zz7U7&#10;VbiOTW2jhjUJt/h7Vox2dr/ZUW2USM7kMgONtS/ZdIgsbvfPF5piOGJzigLHC3sCPocMTO5YuckU&#10;3TLSAXNsLvUykaMNiY5c1qSC3i1G3kkuFeIyk4qtcl5tQgmW3VFWRdij0p3sFzelttOjtrqZ7IbW&#10;Ubc9KjktNMPh24P2yICSI8Zq/dyWj+ArSOUfMYRjFcssqM4iMMp2EbcGkFiG1+1WTxk2bGN5SEbr&#10;kV0LX9lDYIDHG8r4OT2zTLKbTWN/FfQgKsWYvamva6BLZiX7YCFuBtH0pgPhiuriTUZJbiKKPyxs&#10;96yvs0kWqTFbwsfNyMGrV/8Abp0C26Mqxxr0NR2sF3JbyIJgJUXnJ5oAq3V1cvfWg3Lv3hSzCtxN&#10;PkS90qeTV4zEIMuing5rIuYEFpOJJI22jqDyDWjpTwto7JLrcg2ocKxzn0oGRSz2UevqII5Pnc5J&#10;6VEkVg3i5yowWwS3pUkgt2uV3QJ/rDtI4xViOKNbhxFGu+QAFvSkKxpmdP7IaBLhiucE1z9z5qCX&#10;Ez4XlcVrXYsYPDrwR4edlyzA9KwoJZXt0RlO5HPXvTDYv6abuaeMSxyDKNt3NyadJa3v2yYvrflx&#10;oDgetQL9oW8hcXoDBugq3fC7e3sXF2wA+970m7DRRt0maRovt8xiaU5/CtZI4knAWPKheOOtMhRA&#10;qjK/dHNWQAJ+Sp6VjUq20Q0h5zkcgAChSgEmFOTQBGXcFuTSEDaflHHeuYocx4J2kcUxWJY/Kc57&#10;UYJb77YqyqhbZyQM7etO4iPB5BHNQuBtI3jPanL9oMrFlbG7sO1EmRL/AKts7aAKD9HBHGRUU2Fh&#10;T+83QVO7RCWMMSRvyQBVC8lWS6by4tiBRx6U4lIpzeeXkOU4qvzuQ7jxSyMPNAMsnK0RrIR0yM8G&#10;rAsRAeenU8c1rwqTuIAz3rPjUCRMp9a1oiOPlAyBzTSEyyud0fynnrgVsWFq8upxqI5NoXLk8AAV&#10;BbJAIn3zxjvvNVNS1i8S3ntbMoN64eUDnFTJXF1NG81LTLXWJPs0cJaONg3zdxXnOpXuo3d3qcxa&#10;TzHnwIsZGKbcp/xNrSUiRsNlvm6mrKPGC7pCoO361vSoKOrE2Qppk7+F5Zbya1AA/drxmqSWxNnc&#10;QwgHYRj2zWllpvI868mAOeAeBUP2e9EWrpBqJUlMK4GetdFhFSC32ahCjzBm7gdqr6iPIS8KbM9u&#10;a19Js7m20bVftOsCeaSThiORVa9sDOkQNxMuGJzQDZQ0y0u5NLaeR4VVevqa3LQ6ZGbpmggYoMhC&#10;Rl6LW38vw66f2xnbEfxNcQn21fiEqSyyssk5+bPCimM6+4u5LiaXdYQRR7gEUHpWNqSAxQggYUjB&#10;xVy4tT9vtCNUYRqu4kVYFubrTVCzJtHAbH3iKAOfWJGjAwSdvBxWRfRpHZzbCrSDVIAT7Fq7L7ML&#10;eCZXnVmxxWS8enPqMKeSSWvo2c+4PFDQHultD5Pg2y2RPh9LtyMeu0ZrQiCOImITKqozWhYNaf8A&#10;CGaMHt1ydPQDPfiqUlvcpqEIWzlKu+eDxXlN3bLizjvFEZieWb7QgVF5wfWuX0ZmXUvNNrI6MTxi&#10;un8TjbLcwzQuqMoIBORmq/h1A0chaKEoODx27U0DZusthJ4fhkjnZWA+ZKyJjHhP3qsccg1q3Ulq&#10;t24MAVSvykVzl0M3sZV26+vWgkozyA3sIMAC+YN2e9WS0Y1zTfLt49vnxgqfeqc6Ob62BXGTVuIZ&#10;uoFKqSt1ERz0waewdTf1kapp/inSp9P1O/tZBBG6+VIVyfqK9b8IfGn4laXFYQ6rp0WpWqqqgucS&#10;BfrXlPiqeN9b+G4Ctg6cRIR7DvXOSwxmdGEZxjkHvRGV1qW2trH6ReDviV8M9ft7MQ+K7OzvSo3W&#10;10wVgfYng/hXrcMlyVUrPFIhHDIc5+lfjwIZ474yW89/bsr5DI5Bz9RXs/gj4rfE/REs4ZdQbUrN&#10;CB5Ny5LAezdaZn7JPY/SlhK0SjL4I6Mc/wA65nWPDuhXlnci58MWm4of3kagH68V5l4L+MPw71m3&#10;sobyYaZdtgeXcMAu72avcbSe3nso2h13T7iNkypjcNx+FO/LoZcsos+fNY8B61AbmbTtWaVASfLP&#10;UiuCnt9btLgrd+Hb9Rn7+04zX2E3nxyMDasR+lZl5Z6bd6fOs2g2L5U5BQVanpqWpnyXFMGu4CnO&#10;PvZ6j8K0Ijm5v2BIAT1r1rVvBemML6WxilhmCk7ex/CvJb6w12w1C7W50m8KeYcSBTg1V0zW6IIs&#10;fbZyGGN/er0LnzyMg88cVmW7xkMAUOT68itBM787P1oA0FIz9/NOIbyZyGXgDrVYMvA5qQuRbTKc&#10;dKdhjoWGJAwX5TnOan3oY2KscVnxYIlHmN1qfeFhHy8dqVhFjjbGeDz0rQiuCAqm3wAPzrELkiPA&#10;bk8Gr8QGF46igZpPJlFJZeOlQ7o5I8ADA7Go3K+QRjtVcFeT05ouCViwY2Qkq4yacqusMrFhk0sb&#10;JhwZScDinMVMQG71p2C5AoHnsRGCe/NTeWuXf9KanlhmOWNS8HHLYzSsO48KMRkS5BHORUNxgxNi&#10;Ej5cZqXPyqCw6dhUbyIoJeQAAelIDFEd0qXW2STO7itq2dBpO14X8wj7xoRoGtwVAOT1qUA/ZnPl&#10;KMUWGNX/AFxJBPpVlSdznBxiqq5IBB71LiTzFOTjP500Inb7ikAfSq7yMFOIzUhJz94/SomIV0xC&#10;TnOfamBLExKodx57YqTkOx24qvEcycrtGeKsbvvYwaADBMgOBweRmrybCrkZBOKpxKcsTjmrsZG0&#10;EqOTSZSNbTwPt1udq5Mgr1uwBGloAq8xivKdPUNfWA9ZxXrdpu+yWuEOPJFKJnMRlPmv8p604DER&#10;yFAB7mpCJRI26McN1z1rnNb1WxtraYNcAHH3VPOfSrFYm1a+t7exmclQFhJAzXjeo6hrd9fTF7ie&#10;CDzjtUHt71p397d3UyyTBo4R91Ca5TUp5jbqIYyFDfMR2rO5paxZia2iuHKxswVeW96yJ2nutTlC&#10;xSn950z0qzFK7aGiLbKXbjJNYOs6xZ6VokkUbW8l66HODkJWTldiY7XdUstG8OSpGYnupYPmI/gH&#10;+NePXepfarLU5DbyB2JPJyfxqHUrjULzVlknuj80mRntmmSW0celRFbhSTHzSZDdjH0W3t2+JHh5&#10;vsjeZNf9T7V69c7lvrgNLx9nAArz/wAJQtN+0R8LYgARtuSwx0wDivQtZDDXpwEAIuGGB9aIbkTZ&#10;T05wdTuiGPETDpXN3Bzr93yc/aG/nWzaELrOrHftXySazIFEniC8ZkGDOcVrLREx3GKhIbjHuasI&#10;jLIAZB0ovi6zwqkBOCOlKjsQGZQvyjisbGly/bov9m6uSQQNMmbn2FfNAm8/xLPJLNIyDWrjcB0P&#10;zV9JTSCPwL4zlaUBIvDtwzN6Daa+YvC8sUs/idPLifbrEzLk8/Mc10UFqykzobh4BpkDxFFUH7uO&#10;tRr9lVbe8kZiVxhcVfltQY03IQA+QuKpXU9kmo2S+Q424wu3IyPaupEjru8d9OV4/DWr4wNreU2M&#10;d6riF3i0ueOFyc52N6101v4w1pNPktj8H9Cu4/J2pMUCkDp0rCluLptRTy7FF3SbsDgKT2/CgC63&#10;22XTn/4lK+dHGPmXtVJbXxHfwxxyQqixN97ODWlpVzeHUPEsX9jybkiXbLjh89adJeTW630gT5y+&#10;Co4xQMlS0it9KdHkLy7OuemKxIvPfW2aOAEJJhhitSE6hK6SNfxBShJFQRS26ahqXlhCfM+Z6EIi&#10;ubizSfVFkkYHC9B1pNNktW1nlRtK8A9RWXJNC/xS0qDy1kEoJ3EdMVtQWsP/AAkV4wMSjaR94UAy&#10;/eNNcrbQiTCicBcDoK3107QrfSLcNHYzMIAXJAJU1Po2nqnhnXJZBG4z8jE/56ViMDHrOoSxXBlQ&#10;OQwLZH+RQBLEsKjUnEO5UPygLVa5ubdNNgCwl5pZOFH8GK39OOnzTlEvLMHaSQ7AZ9fyrC1M6bb6&#10;zdtEUeTkZX5lU0XCxNY6heQ3QkuLk7RZvldueMV5/qVz8P54dTvJ/AFzcTSXDqHOfl57Ct201Af2&#10;7HFJbb/MkPzEVauo9I/tiwEUNlEVk3btgI3fSgZ5hY6C83jSF7fQPFUFqW3uGkkUAda9e0/TIpNI&#10;gSLTiQgwPnyRitGHVZjZywXmvWbqYtsZSALj06Vt6UbOz0S5lNtLI7yFlJ4FGwK555qmjyR6zHIq&#10;zhlccE1XvptYW1023EDLvKgEDoDXS63fXF3r1v5UMahW+cCs27voo7XTUbSVaReA3XrTQMqzWdtF&#10;plgG19Xcpk5POajtndrvZNGZUWM7CfXt1rai0zSpNLiu5vEgEpG4Q7qn0a0e4+JfhezjtA8l74rt&#10;Y1QDou7n9KUpKwrM+3vgbokWj/smXN9JpKR3upTGaZ2HzMh+4PwFaWuzl0mGwk+Zwc12160Fr8Ov&#10;DVqIokEOg28aqOB8q4PFeaX0iPq8QVjgPXElqaQT3HaeZftEHLFg4zXotnzbwbmJ/d1x+mRD7SGM&#10;ShiBXa2wZYYsIvvSauzTm1NeyjB1SD5MZcZJr5Q/a41KVLb9nnT4rnh7ueWRAfbAzX1zZ5NwCfbA&#10;r87v2gtUbUP27bq0Opwvb6dp6QogPCP3/Wumgle/YV7HiduLqLVom83MflDIBrVjOnzvdj5g4cZ4&#10;qC4t5I7yE7WCseRnOKtacq/8JBsOlyfORscDr9a36mV7s6C2WzjsI1XTYtxThiOay9Tghk0rUHW6&#10;AZDnCjmp7qLVf7TnVVmAIG3C8Vf06zvUhnZ9Md2MZxmp8wuUvANxey+NNZilguGUSxiIsMY9a+jd&#10;gjg2CJFBhX5eteVeEm0weIJN9tbLOJzkgAV6xId0MZ+bG3gnvWcm72HG3cgypRsRMMEc07I2D92B&#10;x09aiOfLI8vvSc4AK1BZIQREcKODzR1HXk0g/wBWV560mTu60APUN54APHelY9ee9MV8CUHknoRT&#10;t0hfmEAAdfWgYo5UZWkAXYwPc0nPln5u9Oy20EovTigBnyCRAFNP/jPFRsG3DpSrna2T3pgZ/hjV&#10;vE41i/jso7VVRgXMsWd49K7TUtcuryDSrWXw3pkEqMQ8iEfOa4jTZ5Rp1ywiEbE4KhcZH1rsdH0z&#10;QNQsPEUcXiF4r2GJWILZbJ7gdTXc7Wucr0Zn6hZtbWOkvNmVpBkCJdxA98dKwxYXU/8Aa0sMQCrt&#10;yGOCPwNdJG+r6LqmpeZrllcy3KMDHLhsAdDg9KcLu2j8JavqD+G4J7lw2y3SUKHJ6flUxYWsefX2&#10;n3Ud3BJJe/8ALQERDtWtJJqMvh+xih0u7Zdo3YBJFME00trdz3UVpFNJLkQeYCEHYVqQeJI7DToo&#10;oPB1s84YfvNu7P4VYPc5F47tdVeNoLxSZVGHUjn8a6Y+HNbktxJdappVva/Zg8kpdXKKPQDoT+FR&#10;anqGt6otpK3g+dZIlyhihILflT9C0/x3JqeqMnw+8XXCXGFnSUuqYHHG7imLct6RoOkXVprU2nQ3&#10;c0MIINxKuFLD0zxVOXSYI5tQ834lrHIysREE6Ae9eyrp3if/AIQLQ9Pg8N2lhbIhM0MZGWJ9SKzI&#10;/Bcj6o8s3ic8rygXP6ms+YbijyDw9qOgad4mnuJ768lkMp2I/PI+vTNehXPifXtWgsbeOCCGHcMR&#10;xv8AM+OmTXUf8IT4TbyRLaLId/YAGtvTPCngmzvZZIdDmEwTh3lJ2/QZxQ2uocrPAtYsx/wlDNqe&#10;papCJGUAxwFsgfSte0TwtaaYTZnVJ5mjzERbHhvyr6DFpp+X32Ng6qejxg/zqdYtKRotmh6SPT9y&#10;vFTKaXmUoXPAIr/xtcpNE/wo1C5YREecUKgDt1q7YeEfFd1ZM4W3s8sSVIyQTXvm+2EQ2w2nuFjA&#10;pGmfYwAAHfFS6nYageEy/DHxVM+8eLock5ZjLV6z+F2pqsDXnxgs4hu6KCxAr193lK4+13Q9g5o3&#10;yGAA3E5HbLGo9qy+VHJaJ4H8Mad4it7r/hMFvpFHCywjav55rsLu18PStEk3gbw46L0xboCPxpuW&#10;x/r+vUU4OoZjsJOKlyctwsiW3XRreJPs3gvw1EAOB9nUmrb3ReAZS3QY4VE2/wAqzC2W4HFIGXMv&#10;DE0gJmbO3/SrjkHq5qElvKQfaXxnueaYWHz5gPtzSHqvNMG2PZz8uXc8cUwuQXxnOKQZx1NBxtJ2&#10;5NArAXkK8selICPs7Egk+tN4bPyHHpSnzcMBGvSkAzAxwaa27yX2pTwl1sdvszdeaDuwvcEdaGBE&#10;okKKSB7indFHFOO3yzgHrUTJOWbEZIAGcUhETghww3ZB7mlWafzB+6zzTysoCDa3NJsIcc4NNMDW&#10;t7hPLiygyOnvVhhctIGIYA1gkSh4yrng9PWt+zlZrRA8YHy/nVpktCKnznLZ/GpSpAGI26VeitS0&#10;ZYKTk9AaspBOCcWjkiqTJKUEUpQMUwAO9akCyfu9sPOepqK5ns4NJBlmhjGDxu5auI1HxKscciwR&#10;DaMjIqGx7Holxe2UFmrT30QCrkKDXD6v4qiMV0sFigAQjex615Dr3idAbp5tUVVAJIL8Y9zXhfif&#10;x5I6XMOn2cknVd3QE/8A1qT1Kseq+K/Gc8V1eIuqWrGSFg8ZOcj3ryLStUvrjxJfeRbM8Ydi21eh&#10;NeV3U2sy3M1xcX0zySkll3dB6V3vw41KKLV/GEY06JjPAm0EZI5OauMVFCauepWVss2m+ZLqnltu&#10;Pymqxtk/tVx9pUhTw3rUrx3sniCzhWK83sCSFU7R+NQi11aLWLwOso+bq3StbGY65k1RdOAhvLSI&#10;7uJDECRiltfEHjddLjhHim0ZVGC3lAZH0rWgbSBFPFeXyxnyCVJHBrEit9Gk1oPDqrFftBDAdPag&#10;Qxla4urmWWaEyNy54FZs726Suj2G7nA21ta/YRWmm+Hsa/Isl0jlFX0FcvaeZ9vIN0Wz94NQUi3Z&#10;tNF4rs/s9uiZ53dK9K0m8tpNe0qK61OxikdsfO4wT+NcEfsYKFioYMMMDWdd2dtPqckv/CQ3AbjC&#10;hj2ouKSue66jp3iJNc0+W3vtDuIAv3FuFy31p/l6o8lj53w/0+zYIS0jTAqR6147pMGqpqblNV17&#10;JwAonfC+/pW9rqeIR4TtrW4+MkjLdOv7oNhwR0GetXzXMuWxN4laRtQgGn+Er66WG6DXEuCI1I9+&#10;ldHp+rx3vhtob/w74ct/LswokUJyoHP41zrav8Qo/hLNpx+CE0tpaWW28u0Q7pVI+VsjrgdayPB1&#10;pogurqS+0u6khacsu6Y4jGec+uKbY1E6O98b+K7bRbHTvDvw9htrG33h55cnz27nHGB+NcdN4q+J&#10;V1JJDJ4j0yMyMQ8kMIGB9R6V6bBqPwdm8S3umrrVpGvmqEuHXakg/iXPasD4jaD4CtB4Un0bxxZ2&#10;kU8sapGk4lMjng5wTjJqdEC3POkm1a31yRo/iT4gvHdsuoLDaT/hWzZ30Z1a3/tDUklO7/lqoYgH&#10;tzXo0VpomkfDzw/NqHwx0/7RJpyl5GlG7DDhsfrXKy6V4eltdc1Kw8QW9455+wSEJyevzHpikVdF&#10;m6tZZ7Owk0mfSHiBBlhbapX1OazZI9DOqRNf+Hby5ijkUNFATkev3etcnc6V8QmaWa206+it3l/e&#10;20ExO38Vrv8AwtNeaVpTXN14UMtwluwWK5UgOT/vVL11GM8Qar8O5dG8PWNn4ovbe1iRQENm29c9&#10;QT1OK5JP7RtrvxQNIu765tIvKdpHjKk9+K3L3xNpb+ItWd/g74aS6MhI27doz34FYdvrusT6rfwx&#10;21kI/OHnKqADH19qfQEmZ9xJr17rWoXci36L5QDB5DjgdhU9rq0MGh38Rsrt8IwIVCSfwFasiXVz&#10;qupwW5xFFCDwMZPf61o+F7SVfiDp8kdpasyq6/vIxsz0yc8UBucVb6vGjlk0XVSPMOAYmXb9Riut&#10;0vxZ4kieAD4ZaRe2yKQ0fmeWwB75HWtfxPY3lndwSTfEbwvLJezvttoIkJXn2rmNQ0nUbT4erftH&#10;eNE6lmKqRtHXkUt0CVzpk1HwndJq8t+HtYWjYPbE5wD15FQpq/gM6Z4U0nR9UiVNlx+/eD51B+91&#10;5PtXmE2o+GY/C+izy+InjFwHEZZCSSOuV61S0BtMXxtHqEXjuzuJRu8hSgXAPUbalq63Ksb/AIxj&#10;trL4V2hsfFWqSO0z+TklWz/F9K8Hi0/XZbLX7+fxRqio1wplR3ZsenXpXueuX1ne6cqTaSFePd86&#10;j5c+wryTXtYtbXwtrluUt13Jyu7liOnFZlJHR6D9kudR020l1zT4EEILyyEDKd+T3IrL8b+K/hlp&#10;8cmnaHa2tzcRIBJtcbUbuSe/NeEWF1r+p+JdQUalPFArlTEjlTJ6c+1Yeq6LGnie/BW8+0LOpkk3&#10;HgdvrQtWWkyxrk19capDfy6vM4klG6LPGPSszEb3duyxxqu3OAKZdtcCe3hE5dFVR83Gauw7BFDu&#10;EeSlaDK0SyLr9s/zMTKAox0FdLJJCsl6rRMwMK5XHSsm1lRNctGGn+ZmccH61sahLC+uQFI4kBhG&#10;6hiNWK00uXwBH9xTv+bjJrDvNGLR28kdwShU84xipUvQsDQxSKWJ+c+lbX2pm8IXStPB8kfQdTUX&#10;aY+hz+lLHaaui/Zw8hJyzVo6m2+axb7NGP8AZA61hQPI2q7yX4nrqYLbULttXeLSWdIFQSuePKz0&#10;471TA5y4ECCyVQu6RSSAelQoiZQ+eVw2RzT9Rt3g8YXEX2lpJGVSST92ozsw+9uQPWmBozzQNplu&#10;oQPKXAUV0UHh7Z4Slv5tQjdWtcrEp+5XFQ28s2p2yrcJGPPB37q6vUr/AFWz0WytkmnlL24VepGP&#10;WlK/QDkYoo318j7KwX7SQHP+FdLcaZJ/ZVpIdVbYYiSfSsZI5Y/IkmmcGQ56d60rW6umklimu38j&#10;yzyehpiMJ7fTxGjG4YtIzKqL1NXrXTo7fSY3ZG8yTOzJ6D3pIX0qHX2Zo4X/AHh2HdkLVx5ZbvxL&#10;o0EV43lvNgHH50AVxHCIZQfJH5VTcQKjkINwrpfEehPD4K+12/jOKV1KZtiNpPrg1xe26Nvbl1IP&#10;ljcCaSYIkiaWW5ZfOKqJBxmk1KOaXVPD8MczEtMoGB0psLCK7jkeL5AeRW/o8tvP4rDNYyrHGNwc&#10;rx+dPYZX1yCa08OafGyxs7WwAx1JIpPDejX00PmSxMuVLMR/CtGtLPfeOSkGoybUcDcw449K77wo&#10;s9rqghm1SKSF7JllJ7HHFNAcZqVpZRyRpBqYO5mDAnPIrD+yv5i7h90nBrZ8RRWtl42mdtfjYTXT&#10;lYs/cGf60vlRN4cs5Yr1DvPIU5NIRn2wlN7CqXIDFT34NasE+qxXRiaKIq0bA5FU49O1cM0qW8yb&#10;ACQuSa1J7O8PhIzC7lMqx5KbeaLAc9dIyO7maMM0x4HatKxjma3ZzKxVU4A9axljMll5kl0+Vcgh&#10;uMVqWU00XmlL1MBOh6UgMTVHuTrVsJLN9hmwcitG/uoYvCdpDHoKkiMfPnGc1T1aaeWXTC88Yzc5&#10;OB6UOkl5f2kccu3ZEMkD0oY0jpfDWlaZ/Zwv7i9Erlc+VnhBU15f+H47nWI0sLT7mApUZrLRtTs9&#10;KUG4jKdCu7rXOtFDL4vkme4J3dMdBRewrMiSaAeK5nFi3LkqO1Q6jcLKUzpke7PDnt+FX719Pt9P&#10;uJA6uw4GB61hsUeBZfM6/rTGEM0scOflLYxmm+aggvcWYZnHc8ilCRfZXXdIWJ6Y60wwyifIhYYF&#10;AjM8uRLiKSK2KsJs8GvTdA1wS21tBc7C6IArNXDCIslxuhZiD64rPuFuoryBomxtbOQaTVxpn3j8&#10;GWtU1XxRNvhbZFtIB6bga9X1BhLcvtjYIspIJPXJr5l/ZzvjPrPxOhe7fLWEL/Me44NfRGo3QGr3&#10;EK2blckKw/Wseo5Igl6qRCuO4zUT5ZB+4A5p8YLxQAy4wDzUqRgxTEy8jpnvTJMuUDzVO49K0FkI&#10;0RRhCSOOOlVXUG5kGON9WWFubTaODs656UmBkzbfNUnBNQ84OMdKZdeaGAIyN3BFSxKRZsSR9ymg&#10;EsoTLrYLzDasmSPpUfieSNoLRI7dPkTHAxS2rGO+u2Ackj1qpe7ntpjs9TzTYGbpLqGu02jDFcCv&#10;RtLQtHd7EQkquTnrXmtoIljuDvw/mYzXbaO9wlzZmO4JAHzAnrmpbGdfqNnqMngici0/dLZvnj2r&#10;wtTtn1eHBI+0tgE4xXvd1qF/H4NvoWjjMUlseB1FeHzRRNrupOuQftJqU1YZWDTCONY7Rid3ORWz&#10;bQqLaCRymf7pFPhhkFoGYpwB25pziXax3cY5ocgsTefbC6TbbnGRkCqeqX9hbSWH2mSKPz/u7m9K&#10;rXVzaQaRcM8J2hS3TnIrzAQeI/EvxNjgVJktkmyko6W8a/1NEY6g2N1afXdW+ItzZadYmGBY/wB5&#10;d7M8d63NJ8MeALJEutTuHupA+f3p3bm+lbs8ljo9vrVtayW8jzRJG7hcsxXjj0ptvpl3JbWN5fGZ&#10;Im+ZYW4OPoapvQRfi1C2+RNL+HOgxRjADG1XPselaqWUtzBJ9vXQDuj4URKCM1lG4na7trbTdHBb&#10;IBCrx+JraFnFaxNPqHiZPOZQTCkmce1K40cVqfgfRTqYuNP+J91ZTNIWaJIsqTUJstVt9PtRcagl&#10;xIhwXC4zjpxXdwy3d1qqm18PzqqrjeR1q1JpswWVri8s0OeF3Ak/hSQI8xNzEZbqNigYYBFetfCj&#10;UDb+LfFcAvnEdxHGQM9GFcDqug2EmoSTWmukT4y8WMg/Q0vhNr+w+Kdgs0U+JTjOOBim0K59sRXX&#10;NqTLG+6Lk+tXIp1NxD8+AW6V5dZahlkYTFlCjjNdNb3ql0fdzgZ56VMXYhs9AjkXzh8h6j8K04mb&#10;7UQEGCox71xtrcyO6AbMjFdHay5jPzn5cZFaW5jOx0ER+ccHpyK0ohxFlQeay4MGSLdx8tasQG0E&#10;yDOe1CBmggDEDYOoxzWnHhY+iYKelZcZ+b8q07cBmUE9a1izOQ4hPLJDDJbgVyfi/UTa+H7SMSIJ&#10;GgPA/hFdVcSWsC3cjqNscJI5714F4r1Ca51y88yT70hxz0A6U5Ssh0o3ZwetS+ZqG7zzuJJPPNcg&#10;4JmUszkhjjmt69LkOACducGsKQ/OQV5rhTuztmVGclpC0Zz9aqNIpVR5ePmOank5ZuAADxVZ+jcj&#10;rWyMxrMuw9KrM5E5GwdBzQ2RK+XyMjj0pjMCR0JxxTWoiTfyeAOOaaTxVdnGeRzjtShhtziqSAn+&#10;b0oGeeaYGDLSjG48c0wZKO9MP3UO3170hJ2tTGJ3jr0oEVp8kKTuxury/wCLLyD9nXxOfMAEMI2k&#10;9816lPxZuM5IPT0rw7413Hlfs8OmSDc6pEq89h1qoMnZnyxYJG1tbuQcu7ZAp8qWv2i5VrNmZeVZ&#10;OCKuachXRbQ7BnyhV42wYzMWGTjmrZqmbfhTxp460O+08w6zJd2Yk+a2uCT8o7AnkV9X+D/iN4F1&#10;oadDLqcemX7KoEU+Ajt7N0r4tltFCttuQSetZ7xTJNB/pjqS2Y2Tg5HuKyceqKbUtz9TVGbbT3Ii&#10;dRHnehyCPXNXT5a2lk6GEqzHvyK/PjwZ8SvH+h39jBLrU2o2CkB7W6JLBf8AZY8ivrnwd43+HGvW&#10;dott4mjsr1gN9rcuB83oPWk3bQl0tND1hN3lsTEcbQRirCAeTuOAM8ZqrbsyQTK5BBUbXXkGqt9L&#10;MiIqK8hJGe22quYWaHX1rZXU37xm2ow4qS1gtolASI8Dqe9V4JX823PyjnkVsN5JliKyLgjmiwmN&#10;k+a1kHyjJH4Uqj/RY0IiIxzkU7aApANRHPmH5qAJ44m+22xhIU55HrXUWl5eRSwBZ5Ogzg1zMTtj&#10;gH0NXo3YJJ++PUVNionolrrDBrQvY7vm+ZieBXTCdLiCMxzRMQg4B5ryIz40bUU2rlo+CPWo9Cvt&#10;Uhmvme5uQRL8uc8il1HZM9pgaMW86uGHy85FVng8+U7YMLnqO1ZNnqLy2iB/KBA9OtdDbyqIdkc4&#10;yy+lEpMm1jAn04R3/BLgKeQKohIBHcjysux9K651nSOfcw2kjOazJ7eNncoQDjrilzj5TnvJTk+Q&#10;PvZIpHMjBh5ahdvQCtN4bhX5gJGecd6ruu1uI/wNF+4WMt4m+zZUsSH60hMrIgxg44NaxT/RucAY&#10;zgVSdMzjbycjjFO9wKewhiTISfem4l3kHdjHFW3VTcxhnxUjxrxtuYydtO4mZpEnmxnYflccZqea&#10;QOVAtgvyDNP2OASduM+tDeX5YJHNMCJUQhcuelG9FdgUJ9/SmSuoRQm08c1mCeb7TcgWxwOp9aaE&#10;2afJlX98cgE4NQC4ZpJEZFGGwDVYTfJOC5BxxiqYbDuTLzmmgZqPJtJ6nA61EsjlioUfXNZEktx5&#10;cu1sDHX1qus0q2soMrZK/nTZNjcMx8/DODx2pHlC2zt5RIrCilPljEpI3dDVp5ZtoxKhGOFxRcEa&#10;nmq1tAwjwT1BqFwhkGRjnOaxp7mYRAm3CkccGp4Zj/ZYa4vYlXk7SaGh3NGSSLylARdwWsqRlZ5M&#10;yAANxmqUt/bLJcbbiM9hk8CqS3Nn5hefVNPcg5CCYUtgvdmurIZVXziMjg4pk7TRsQt/kY55rmdQ&#10;1iGNS6W8a7RhSD0rnLvxBaqlvsvr2aVm+YIhOM1aWlxLU7iSaUyFNyZJ4Of61TklkOpBBISojOTm&#10;vPNR1fU1tLXbbsgkGRk/MPwrHGv3kcErtcDIHO44pSY1E9Zt7ieGO8AyAznJJzSxz20t20ZL5znd&#10;2rw2fxjNmXETyNn5UjOc1kyeJPiTO0gttAggRuFB+9j600rg4nvl3cWcd+6me2wR/E3SufvdR0yP&#10;Tb91160JHUhh8teQQ6V8RL8u1343mhyR8qk1rx+EtTjtiZfHt/MuPnQA9Ku2hJoz6hJdR3ipqds6&#10;r97M4HH0rDuJvCA0ybzpoRJFnLrJux+XWtJPA/hea0Mn/CTa6HwcxrIRu9qntfCelRH5Lc4D/wDL&#10;Q7s/nSsO6PJb/V7QXkhtLeeZA5GCm3FMsr/xBLI2zRLliXGwAHivaL3wtYSWluRpdiwQjOAF/PpX&#10;QaT4e0eOxWR2shtA+VQOcU3qF0jzHTtM8Z3CQNtS2UkcucnH0rdHhu5a4Mb+KpW9WA6mvSGjjYoi&#10;YQbscdqtfZIorBt127YAPSnawuY89TwvaAWkTm6lHnq4JbuDXpUFsr2unxtc7CIAgce3FZxmbEmA&#10;y7U4yK0NL3nT5GlkYqWOSewrmrr3SobmpFo/xVhhkfRfiDFg8iJm3A/4Uw3n7SsEsSTeDrKclsBt&#10;jEfpWtpmi6/OZp9G/aKms3B5gkcMufcdaS6tv2nIrmVI/FukXcYc4ljzyPpXGzchjj+P93cxLdtp&#10;9nAV5wDkD8K27fRtCtLdLnWvH32mRfmVZJ8jPsuazINN/aBuBtu/iHbW8ZXDFeCB9TVy10TwhZaq&#10;02qeLp7y6XDHzLnfub6f/WpCb0NY3AuIY2t9KaGFhhDtxlRWJ4ojEnwm8SxCSQxraEPg9623vJZ5&#10;UMOkGG3C4jyuMj6VV1VIz4E1FVZSRZuX49qFuLofMVpaax9ns44dCkZVuHzITjFddaW8raWiTacV&#10;ctwa0dOmhMVwQ8AP2hwVq000H22MF4xlx+FepF2SMGZxsoktiwKsQwOSKsxnK258sZUYyBWjM0Zl&#10;CrsICDPNVUaM3M0YgAbd3707iHDIkBw3X0pzNIxyAc7e1JcNKCVCK3I49KfbCT96UgBbZzU3GZjT&#10;3KXbeWWO4HII6VCbu/8AMYG1IUMMn1rZitp5L2QtAEGenrTjZfvpCSRz2Gc0gMq4vT9mh++vy8cV&#10;Tju9QeUKsLFSe9bElkGaMvglX6Y6ipYoLXzpdkGMAZGKQ2Zq+aUkGJenNC+dgEGTrzmtdvKEiKIF&#10;570xhGWUA8/SgChJ5gs1cHnPTNRb5vIQtEck8Vrw2TSXBaRJNocEDNaUlvZC4t/9HOFjHQdaQM5c&#10;tJJJEMScJzTIlkW4ZVjc7yeeeK6VLdnunWPTmGc846Vci0tgj7r5ASD1FF0FjjCs0d8qpcPls5I5&#10;xVZrPVGvrj/Sm27flwa76LSClyx+2RsWboe9E2nXkckjCJHGOx6U7hZnEwW2oqYwRO5L/K3pWsYZ&#10;tkY+0EMRzWi90Y5gs0KRnpkjiovtWneZ/wAfCNz/AAnNAJGewmXKtbNx3qRdrDG9enSp7nz5LOUp&#10;BLjjAC1hSw6+k2V0yYLt65pXHY2UewLbZCuQeuelRS39rFqMYaW2KqnI4rmHi1szyERsOfWqU+l3&#10;88x3ahdL8tFwS7nRXeuaegbFzaAlT8oYGuWn16R5Zti3TfMeimr9r4c0uJN84uLiUY++3H5V00Fr&#10;pMNsT/Y9jkRjA2Cj1GkedtZX2pXSSyWd4qL91myB+VehaBp62fhqMLOC4bJdhy1SxzKbofuLUfNx&#10;yAKfLqGkRTziXVLXoM7WBx+FDemglc6BLgbmJQMdoyKsJd3iSQi20lHkaQdTgAVh209jLGTHK20s&#10;OMV2OkWPmakn+jyyMSpXFQ2UkbOnxX8s+GtmO9QTx37139paWcOlwySQR9RnPcisqGSC1SVCkZfa&#10;MetSyXRngk3zbdoG0Cs3ce5fvdQujH8kqIgwAoHQVyl/eLukG5yWHymrd0ZJLd1V+eMCsPVFEWm2&#10;DSXKbj2Pamo2J0OavbpBcOn2dWffzx92s0TIt3vKrgx8n0qpf3BXUz5cSE7xu5qGZmKOyug+QZA9&#10;6pWL2LNksUviuM+cuDITmu5Vo0iVXjj5xt5ryzw88v8Awuy4SSQmH7OxEfoa72d0JdzeKWExwvpi&#10;jm1Dldi1qEihohjAZecDpXPZjV2kaV8YOBWpdybtALOhTAGCa5mW5i+y3alf4eCBUSl2KjEw9ZvZ&#10;GcpGHA8zG4HpWZeXmn2nhG9urvX4IbWG23Szu3fHAA7k1n+IbyxtPDGrXt/rVrZWMC7nkc/M57Ko&#10;7lunFfIPjbxbr2veIZYLeea00yFiLW3zwq/339Wb9KnmbWg3Bnqfif4vTJ4Y1G08OSBbq5ikie9k&#10;Xm2TplRjliPyr50MF5Nqc9zM11cTyXjSPJM+5izckknkk1Z03S4ftYYyEqG6kcsa3o4FW+nRRnAr&#10;SnTtqxX5StHHDFYBxpjGRnUbc9a6lRLFaWhOnuhkgBIYdKybeJx4gtXYqyLMp2n2re1m6ee403E6&#10;qBEAoC9MVrchmPfJMlsCIhhuc1DpVy4vbiNrd3yw5IrTihuJoXQyLwnGTVmCKzhhkBjhkkB+YjtQ&#10;Fiea8SCawP8AZ0EkJGCmOeap39xo/m2z28UaliCVB6Go9RdF0C7/ANCLSMQEH1pljp0Z8P27Sbi7&#10;cnnpQhjJLvciK9xFt2jGe1I2pQro06BosbgCyjkVXuNNT7cVe5lVVPC5qxbaVb7Lptm5VTOwt96i&#10;yETwPLHaXEsUoVJVGHIptxd6jBpSKInbzHHzY65qe3a3fTruCXTmRIj8lWbeeylh8iSzAVWwrEUr&#10;hYrNG8mnWRSZQzKC3tVnyiNLgRmjGCOSetMvltIraPy75sjqR2qpass9yizXJVMcENQBt3ECL4V3&#10;mdMrFwc5rN00oLS4aWInIb5jWgiIkM8ZlkmQLlVzmqCwalNcTF7VIYQxCLmgDPmu7OSW7hWzIJlI&#10;Jz0rorC2sB4fUC/XdtGQfWsb+zrFb6R3Yk7ugPer8OEu5pDbuybeAPagDQnstZFpGxDFQw5A7dqx&#10;p11uLxBasl+mxV+ZCOoNdVYareNBco+mgQlcDd6Csi6lspPEQPkyhfMHHahiRmjf9tlk8kDd6+pq&#10;1aNPFdzK0u4v7ZxVvUTpymxAiwTGM4qzp5sktZZvsqyYxuBPNIdhkxYQAGI8rxxWfDcIl4wOnkuZ&#10;Rg561Nql55uo2xhgAG4AqOoqQQ25n0uUTr8igsMUAka8t9IsFnF9kA3xjnFVfJuluAfKjVWGeuKu&#10;u2mzR2ZEiApjjHpUV0jSXULf2rsUJjaDQmBVZ7JJVB1JNxbpnvUcxhMwdn4Ug49azb23iX7Swlc4&#10;5zmnW0sUmnphgX24OT6U7hY6Cwv7f7VdvDahSEAbI6ipruTTpLeILEGkZ/mx2rCa1v1sPOiRG5+Z&#10;QagjlZJVk+1IpBwwNIDfjkuIWsyqIy7slcdq1rowT2EMiWJT91yuKwYbxTtUwoSP4qv3F9IdLgWK&#10;wjyD1oFscrdXJg1yMNbpsaTGD3qyPsza5p7tZ7FyGBNacVhZXU8MtzpzHy2yqhu9OuktRNGkscSx&#10;lCAynlBRcY6bWbZ7uO3jsoMKoXI7UvkiXdI96EULnaKw0s9CE8nlaySxbPvWnCQIgonkbapyKEKw&#10;zeRK2GIwxGPartsbI218WtozgfKzVnrLZvcoDGwYEggCnuYzaupU/e429KLhYeZs3ghi0lBmThhx&#10;WkbGOa3mkXUZGlSDhA3es+2jjNzFL9tVSg796nEs8d7dyQTsGP60gMMx61Ml1BPA/wC7nIRieR6V&#10;r2cTR2yRzXs7MYzuYk846VC95P8A29ph+zEu0434HWr2psTqNv5aruaNenvTApSyMImXevMnBJqm&#10;DenUky2UA4xVy4sLtn04FiMckg1ZWNokjzGwIUDkdaLBcltzbLHu8+TcEyRUqSWF00YW2AdZsE9K&#10;rSiT7HNIsADbOBVezMcOk6rNOChJJGO5ouI1rzTrxb6xmGvquIsCMLndn3rIMrwT3CTWE5diSpxw&#10;aqLqupSSp++bajnYCO1XGurqe3TfFF8q8HbzQMz4IQ/igTSCVEdvuDvitOREH25mto/LERAX1rNk&#10;muEjhIlQYfuKXzZjcBnDMuBkZ60hlSxngt9elf8AsyQRvPgqTwa61b3RRduY9HXJi45zjNUWtrKT&#10;RVZRHgffU1EkVikb/IOnHOaNhMaUtP7VvZ1vPLypO0msmXy49t0tsGCzbgvTca27aCwuNftopLl1&#10;BOcCtDULO2FvcJ/Z5MaAYHrRdAmZ9rrGqXMaTz+GzCgKhI1boB3/ABrfvtXRvAt+I0CERCsWSSwX&#10;w/BGjpvA+dcfdrCnlhkubZBKm0Kc9qLAT20l/NpNzLcM6Qox2/Njd+FZbXUAuXeK1YddxAzWvbCO&#10;eyu4XmRUVTtwetMhtbeHSrxUt0YtNjce+aY9hmkTh72+uGkIVDzntWnLqUE14wW4UjOFHpVd7Fbf&#10;RNQkaUrFJDlsdDXN2EtiL7VEWGViCcNjpQG50kscD6bdtDtLnG455qTRRqUfiKRpGcoFxzWRC9zF&#10;q25beRo2cZFaWoalEmnlYIF8xogDz0pDJL+KZfEupTRyxBDk5HrVa1kiHmvNqO9t+PmPSiymDaLE&#10;ryyOSxLE9qhe0tJdVmY6o6xrEScetMSNKWCzVYZ0ZWJ5PNZZW2k8QL5oIQDjjvWZBJfnXmiTUHkR&#10;ZCqr7VoTtcQ2s5fTCSffpQM1Va0jEpSdSdnUnoKtRyNJ4N1kq7uSpGe4rkbUvLqd1uWaNWAxmt+O&#10;ZbXS5USB5N0oJHrSaAZp1pFaaTfXUjy7mJwzHk5pf9dbh0XI8wnmpNTuhcaZp5ClVSMARgdzTZ7b&#10;U4/AYmRAhAHBPUH0pgXUhQJbyeZBgJyKUWsEtpqYKtloyVrJhFxJojBZZSQgPXvVnT5rx3urYn51&#10;UgH0pWYGDEDb69fF7PcBnDZrTiuI7rwzq0E8TCKZSE3fwn1pZbYJdqr3BdvMO73zW/HpMj6HaMIp&#10;UjK5ztxzVdAKum2tha/DSGKbUBO8UxIyex6CsjUDGzwzJbqoGMpntU2oW1zHY3aLevJJGQQm7kis&#10;omSSwiHkSK38akdMdaTBI2Rf2C6DiO1jQvgYA6GpVisZIFilacM5BzuIHNT6dpdjc+H7aWK3Rzu+&#10;b5vukVHdGNLu4SYDKptDDtjpRYNCaK1jXWIrWK6yfKzheeBUEq3R1OaIjdtUjaBS6Ml2muPIZ3O5&#10;/kz1waQxa3B8Zb+ZJGeKTZhCMhc9aAG2Sacj3CkOm9jke9R3mnwPHLJFJEJDdIFwcZyas6oQvjCU&#10;JFGC4B2+5qqcrq2nBryXiUblzRcDaSCeO4ks7nxLGI49PDiQHOCRnFZpu9SbQ7r/AEu6eKOZgiuS&#10;N2K0Ei0uTxdZmTVmAO3cGarHiGXSN2mQWdxasVT5jHjH6UrAjnYdT+e3W40lkHmduRUt9Fqim0vd&#10;MQYEZJXH9KbbRwrrentLZiUBs4x0rsWl0oafGEj2s+AE7U3oBzVneXZ8PRl5dtyzHco7VJd2t02j&#10;WMh1OTLNlgetblzpdhE1lcecqyuQSgOQa5zUprn/AISVkS+wnkj5QMikCL5t9OfQtNV0Zx5RLfUV&#10;n2yBpbkC1IRZcZqewnuRp+qKbRmHlHacdaq2N0xTUo00+TLTndkdKBnR3sNsnhJSdhbycg+lc9px&#10;014L8mFRJu65q/cNJLocsCztu2YxWLbxRW80STELknknrTAY7L/bmosELAkAVdW2nNi8xjKrjIUd&#10;6hWNTq1yElQjPGOasXD6uLMqjrtBHHrQIuWkwi0iZngY75ABVC6j1ODW5rhdypLDwQeK17VITokI&#10;lmjzxxkdaZey2rWz27TB32jZg5xSuOxyRNzLdEGSQ5l55612SaYw8GO4s8SGIHGetYD28p+zLb2D&#10;vIJhn2rtopbuLREScIXWBQoB6U2xI521hjW6sRdRumd2wGtRkt0s7xo542PlnBzyKytZluHn0IyZ&#10;OwkqAMdaqgyNPbMLl+o+UmkO5RgN9/ad+7xyFXmOGb2q3lRd5EC5HU1Jcf2g+qQItsAvHQcVKlvM&#10;niBfMzs2DI9aOZLckI033AkBcDI4xWk5/wCJe67ien4UEoI2VEUA+1IRlU+fnHpXNUnzFxQ2PhY/&#10;lx8vSpOCPu5IqJgPMBJ6dKcM4Y4Oc81lYok/d8Eud2KeqyHjcTxTdoOMjt0qQNGiNhWyTSuBKoUQ&#10;NnH50Rea12QWYKvrTQoYg4k5xxmr6KixSMRn5OlIBCQu07Y8etZl1LvnlwyqQKZM8zz7RvC+bUE2&#10;AJ+v3RTQWKspIUtuUZHPvWa4BDfJwWq1LklcseB0quwIR+cnIzVoEQNGTd22Og61MSy4URrkHr60&#10;mJNsmJMDinKmLiMZJ5607j2J4nXzo0Fvlywzk1qhGVZCVx8o5qnbxL9tDhMnbWmqSvaXpkusBXGB&#10;itoRuS2NIlOnoSxCn3rMvAvkIsU+W47Vt3en3a6fpNzF4nj8poDvjI6/SqlnbQGzvPNvYyxY/MO1&#10;WoWFe5g3dpINCMv2mItkfxf0qvbxXRhbNlKAI+uOtO1FCPE+nxrf3hjSXgDODmukCzR+GpWM0Shb&#10;bI4yTW5Jyafanu7lBbFArYBPFbcKusUKpPAST8/NN0m0vLr+0JJ0eOLe2CRjNWbfTP8AieXRi1OX&#10;aHO7JpjLP2OY7pPKJ4BJJ4rA1C+to9Ve3LrG5XAJ6GuvikzDNazqyDPyP0zWdd6LY3OraedkbbG+&#10;9nBFDEjJghiPh+M/2gzEtk4qrcWNs09tJHbpvDc5PWuskj0620qW1NmgIj4O7mmWumvLol7cPcDY&#10;nRd2KAOdmtw+lSRkeXuhwGzWdYRX8E9rB54eISna/TrXYCC3EJ3SNKwJO0HoBWeJbG41XyoNIuAV&#10;kAbC0NhcxdWguGayEULOxPzAHpWHJAyahaskeW+2RBx9TXb6my2o8qO3fe8Q3MRnFYVlGkmv6ehZ&#10;3LXqs3tg5qWxpnsTiT+w/DUYfCpZxsQPpVw6rbJDOj+UcQgA9xWXO8osrZcuMwKMD0Fc/wDZ1/tD&#10;UGLSAbT715Ot2UZniWdp5i3nkoHO2jQGZLC/IY8kdaydSc+fBEIJCgmOPfmt7T4CtghGeEB6VfQO&#10;heuwZImJiIAWsiWNxEjGRunFb5eNhGGXAC/nWLqAuvtEQU/KOwFCAzot0l9saLkSDBq7NCItVtXG&#10;W5UnnrVO0Wc69clmULgY/CtIuj3c2H3bRTYE14fMS2fysgRd+1UNzGHco5GeDUqPIVu1YYUdKgw4&#10;M5Hr09aQx8Mjur5twO2KVbePzLondhunNTwrxuK446Vax+6YhaEBmi3fk5lV93DocYrrvDfjT4l6&#10;Frlg2n/EfVmVJgWgncuhHpg1kJJi3cfZtwqu8ET3SyCIq1PmKvofafgr47+HLttMtPEHhgWUhVVa&#10;5TmMt6kdRX0bpuo+H7/Tre40/wAY6DPFIgK+VMp4PsK/Jea1+eQ/ZhjHOO1XtI1fxxpetQzaV448&#10;QxlWHyLMwUfh0qua5Hs0frfMrIkDAqxI9OtZl1Bp1xZslzodk6unO5K+H/DPxz8XWcenW+u+DVu0&#10;DAGaI7WI9fSvpTwp8SvhprdvZR2/i3T4p2QbrW6YI6k+metQ5OJLi0VNe8C2DT3F3pWpyW77iXiJ&#10;yp/CvPLrTfEdm1wtzod4y44lRSRX1AscElkHiv1YEZ2hsiqc32bzTHJpFs3y4O5c1aqjUrHy0k0Y&#10;dA0rEbj1GDUssgKBhIcba9p1nwlpl21zLa6UI5MkkJ0zXlesaB4ps47lm0K5mRc/vEBPA9RWimi1&#10;K5m27Ytm4HOetWCVNoR3PQ1kQzKIvnuyDuxtYYINXvNAQEFTx2q7AmWos+Uw2556kVbRjwoHPrWY&#10;krFf9W3XgYq1G0xkb92R8tKwXLb71MeWDKffpSHaY2wcDHFQMJCmFmYkdRVSR51aEbed3rRYbNWE&#10;ERytt+vNBkIjc5PXj2qojsdgMm0YHfrUs2zyYgHByeaBFiNwSPXdV9NpK4kUVloP3G1VxwKsFmFs&#10;FUkN60h3NAoBvww6etUbgA2bDYCc0qSSLZyAqWb1zSEhlVcHOOaAuJaj/QjwB83Aq6xItiMgZFU4&#10;45AzHzeM1cIzbIdxOBQMijb5Rz3q0OUHycfWqaldw471aQnd94e9NDLCJkSfu+1IyfuZMEfcPanB&#10;1Bbk0pZSj9c0CKluC0j5cYBOanATIG3jPrSIijzsAjPvVhUG3kDr1pgh0agscK3I/KpghEgG4nmp&#10;IlXD8YHtVkRqbiJstgMOTS3KNbRVL6xa/KOHr1O23rZzZAA2DkmvNbGazh1VCcABlyc9a0Nc8QFN&#10;DuYraJPMaMAMD90f/XrJOzIkrmhr2tJbpPDEVaVgQAp+7XmV3LMZ3uLrUFJHzbD2rNmubkyPI7SN&#10;Ix7nkVXEd9LHcO4dhuG1c1XtB2sUrm9uJtXttzOkeTgetJNIqWAcx8H171HqZt4YGeRowVA2iuD1&#10;jxNpMURja7tC4TGA44rmk7epS1NLWdbtLXTJtyxxnYdrZ6H2968futStbjVpWkvVO6Yksz5Ncz40&#10;1yGYwMNTTamcRI2fzrydbvVJtVyklwq7iBz61rRoyktTOfkfRsQtZLeDy7iCQbcgK/Si4ZRapkyL&#10;hSCpzxXg1kfE1nqcUsHjK+VjIDsJJU16Baa9qcrQR3ltCXyoLouM+lXKi4mep698MrdpP2jNDkZT&#10;iHTLk898iur8QIP+Ej1BhnD3kmPwNYPwtMh+N8EpmUj+y5B9cium8QxN/wAJNdpvHy3UpA+prKCd&#10;x30ORAbztQ6Y8rmq9sMSynIGWNbum2qyeHPiC0mQ6ovkY6n1rmFE63RUMc+d0NaT0JiX3Xdj5+Qa&#10;ruJDdWyqmcyjdVtiojx5fJQZqIcGUjOSKyZRW8VMsX7PnxYXcA0tjEiYPXNfMejJbWeoylryVW+d&#10;3OOMdcV9CeNGKfC/R0acfv7/AAoJ64ryC6tLdtMeItGGltyASPUV2Yfa5dtDQ0nVob/SpZY7SHZH&#10;cMmVbJJB9BUc8tu3iCYNbBeRgbelZGn6JJpGkeHbiza7Mkl0zXMRJKvk9hWhfajp8ni7SV/sy5hl&#10;kg+60ZAJHvW7XYkvm50sbU2R8jjPFTQyaQyXKPcICbdtuOornNTsry4TTHgMivFNkKvG4VNFa3Ud&#10;xbSTW96reXjAQkUAX9E1V4NV1aKS2cxq77ZCn9avotrdz3zieLDSEnNVYmh+y6jG8NuokTlmABFW&#10;7SxkGjXGyFyoJyQ3PNADCiq6wxXrFQrZINU0bT47C6QQySOZevvTI/Ottanz5xVpMcg961lS2aK5&#10;K6KS2AQ2OhNILDbPT9MTzNRmuGyluf3QXlfxrCllhk1C/eKK6X5yQMnkV2EEgg0XUUmtDK8oA2Y6&#10;VlxaV4yOsiS0+GvnQTTAJlwNgPUnNNAatjc3kvwt2W+sLvELgxluaydAntmt/FNvLHKjRyneDzir&#10;WqaH4jgvLZbCyjacQ7ng87AbPUZ9qTRbDVjPqaHw7LHNIP3xAztx15FIaOc1G3nbxd4S2XVwLVtS&#10;2MySbSm44ya7i90yxsr+1sovExuPM09ZJWKZC5GeG70upWXh6H4e6h9p1S5ifax3Mp+Uj2rF0rXd&#10;GuPBYsbXWJL97eOQGYR4IHoW9qdgGabN4XGteJvPhQNApEOBnJqO0/sNtU1OV7x92W2g/pWTaWY/&#10;tK/mDb2e5OYz1zXQ21jZRTx3N3HGoaUHy89aAMZJJP8AhKAz2x+zxXGfmHUV2Y1iGeC0tv8AhHYh&#10;GMBZA/SpG06zv0u2gubSOIW4BCEZzXlWqw+ItN8bTQyXLi2EvynHDA+9FgO81SGK3vmmF7BteMdD&#10;0rmLhtRR7iQ6KkiH7vP61sabaWGoeHZ0n8TXCZjBRie/apv7LvrfTLyOTxBFcJg7Gx2o2Aq22n+K&#10;Z/DVlLDoUcobJJE4GwfSvU/gdp1/d/tv+AC9tJJDptpNPMSuQGHTP414zdnVrXRrh7PxfcRsswHl&#10;hiQwPWvsz9mawaPwX8X9XmtF/fokKSMOSQMt+prOo7IEz27xHJ5mqynK4WQgKD2zXGNGguRzwXHO&#10;a6K+y95qbFgQZGxzXOykqpJUnDdq5VsbQ2Ou0yIMkJOcCPiurtF+RV8v+LvXP6AA2jbsMMgV19tG&#10;n2kEyALxz71MX0BkeoTW2n+AvHWoT3YWO18L3EmfcLkV+Tcs8mo/GD4gX91dTs114wuZEdm5I3ZF&#10;foF+0f4h/sv9lAWELFbvWLgwIR1EYHzGvzx0qKY6haAxyY35Bx1J6130NIvzE3Y6CZQb2JdzbwuO&#10;eRXQ6PHIHRXW2DckEjpTRZQ/2UkjahCrbeOcms1rTXHu0kt72ZlU4weM+1Blc6vVnkTwpG8E1nJK&#10;oO9QRn2rl9Pv/EoWYTT7CwIRVTOM1zEl9rVr8RL231DwheIhUMV8wkexz71vaT4psG8WwQxfDa8Q&#10;m5A8+ROEAPv1zR6B6npfgrSv+JjrF1dFgVYNzwea9HkZDcSYZNoUbcVD4Rj0/U9av4YZrqJprRS5&#10;EZ25Hv0p1zBJb+LfEVqyyF7e4Ktn+dYczZcUKSuxcR9fekOdoHl96E3GJSdv3qcTwSUPAoLIyX81&#10;gUHSnBcg/KetR5U3Oct0pwbByHPSgQ7YoRj7UwlhFkqTzxTw4yRmkLfvozt5U0DI3L7R+5YEinrn&#10;yhnOTT3kV5RhAMDnimnOTwaYDSTkUmRtxijHK9cDrTuPnG0cd6QGJqesaNLrS22mxwLEFH704GTV&#10;TTZb+w+ImkajF4qmlmW3dfKjGQxI4yBnOK9n0f4QeGreZJdR+KWrXI8zPkwYQfTPWvSLDw78OtPh&#10;g+yfCvT96J8s1w3mMPfnNdSkore5jbmZ852nh/xxqV/rN5LNqSvdzlmeUHgHoFHYV0tj4A8Yf2eq&#10;SeKZCu/jcThc+le/+ZCsPy2tv17LgD8Kha6uNuNxAzxjvSdbSwch5fYfDPQY7cyX3jbVJ5S4JjRs&#10;Ae2a7K18M+BrWGHb4F07IThpPmb9a2HnuCQWfOfeomkLMeX596zdRspRsTQRaXBJGbfw/o42jg+U&#10;vFWZbuZogBb2iKP4UQD+VZgfErfMcYpd48pu+alXXUdiwZvlk/0diSOpaq5eXeP9IyO1Rd+velxz&#10;RcCaOR1Z+ByPyqMlxI5B780cfvM+gpGPyIdgOT60NgLuYk5xSH73So8/Oafx/eAoAcMjIIFG4/Py&#10;ODTW4x1I9abx5LfL+tADznPIpBjY36U3Pyrx2o3YBygzQA8EYUZNOH3pDt7VErAu/HA6U8MmOaBD&#10;TnYCVPXpTSeT8tOJPmj5gOKjYr5h/nTAdxkncaF7/NTVI9Kb+8KORGcCiwi3GVVidik+9OdkbOVU&#10;e9UgZf8Anng49aaRKI5CTnJ6A9KLAaAiQWjMGVuexpqjOTtwfeq9vvUglmCk8VeZWJJES42fezSs&#10;AyOWXa4ZEUAc0qiJmIVww3ccVllZTJL/AKVj5+nrV2C4hilQGFW44BoA0jbBYMmJMbOaoxsPtEyq&#10;FHz96mbU4w9wp0/grwd3Ws37fp5ustozKfM4YGkI1miPkuzWwzjiq5jiNsB5Z69aZPqNqtvCftNv&#10;jy/4jWHNrujIs+fEVkh3duTRewzoEiUyjbAzY9qtrBNs4hVVyM5auCfxdpsNtceXAGH948ZrlNS8&#10;f2SjIsTndz+8wDSTb2Ez32K7ht44yXiIVORu61gar4rijtbqOC1t84wMetfPF/49tHsiwliX5OR5&#10;orz3V/HsC2U4trKSSbaQFB+X6k1ethOD6HtGveImX7XLc61Fzk4aTAx9K8T8SePIljkito1bIOAp&#10;5b/61eRajq2u3+rzvPdXbbpPuqx2j2rOWBBLIzA7yOc84p8pSRoanq2v6hJGZr+URGT/AFSEgfjW&#10;ciuJlJ24HQVYVAAMIR604gZGT3qkMRsFR+9/hNXvDEj2vxN0ecYMaXgDrn7wNUGC7iNgHHrRZOV8&#10;TQnJA+0rnPSqBn2hoGu+HbhPsE3h+3tZDbL9jnKZ84nqGbsam1LS74xTpKmEcZR0GePrXktjFq7D&#10;QXtNRs5fMtAfJwMggdQe34VuQeKPEVrc3VpfXFzGzYVGkXK/maNbGSavqQapbYtb1Hg3bGwjY7Vm&#10;aRAn9oylGVY/MG4E9TWjqmp2xsIVlnjLyDhhjvUdjpN7J4eknXWCqeWWyTir1MzorqXQVbTI7tYp&#10;3jHyNnO0GuaurTSTr97LabljOOP51fsz4fGjyiaVvP3Eb256VUZoGv2VHiTLcNng0rDsZk1tFI8C&#10;h3QkHafU1FBZTrNdESHev8R6V0K2l4Z7X9yrLvAAB65rQutPuIUjKuWPlgsg5xTaC5xIvddhudRS&#10;PUVjYjCErnNVrdXm+I3w/a/ur55jeFnZmOCB6Ct57a6bxBYTyaauwS/dPGK02jsn8XeHQLSHfHKu&#10;046A9R+NNaCZ6/qHiG3sPh14XS307Q7oXaJHDHuUnb0fdzn868n8S2ttF4klayv/ACYLm03m0H/L&#10;Jm64PcZr0iw8OeCRrd3fT2E8RktF8i3eclImxyw5wM9aNY0zw/H4WMzaXpdzKtvL5MouRmP6jvWc&#10;ZJMm7+R4fbaLph8O3RuPEtorecWEeACfxo0vSbGX4heHES7uYrUyFjJNLlQ68rjPHWtrRLfR7jXr&#10;k3vh13Md8cqJyBjNdZq0/gO30+LPw38+OKRGjiScqdw981cnYuxg65pfjnUdas0nn1C5ZYtsEgyE&#10;KDgDHSuN13w78RrbQ1ibRJ7O1c5uJIrj5mA6dDkZrub/AOKeyGC1t/gGqFY1RJTIcgf5960tOvrv&#10;U9O1ATPIZJ4QyrI52r7c0rvqHKjk/D+r65YeAYUt9RJuGjK7plL8jpkGknuvFV88T6t4+gk2K22G&#10;OJUAB7cYqtqMWoReLJ0W1tUAfjawPSqbwNJfwbtSxlfmO6luFjKvbLT9qNGkiuLjrvyea6fQU8NW&#10;5ka5s2uC0eTGpwSfrUNnp9quoI02ojyy397qO9O1q88PLHbw6f4DvbcRrhrrJcuT14pORSO00TVv&#10;BD+NrRW8CxWwRmVFaXhgeOTXaa0vhe4+Gt7p2lyaTZXU4JhmjlG5CT8xJHPNfNs99ocNpCJp73zR&#10;8zMUK/rXG6jqkkmuxf2fr+swl3/1oZskj+VG+xNrHea7ow8OajaanefFW+vmEnygyGUxE+o5xXLa&#10;l40+IV/5Fsnii2hsCy71MAzIB0+lc4w8VLqmtyXXxBvLoXcK+cko3Ahfu4z0qJ5NLisoJbmW2jKk&#10;nczYGB3Iqea+47G7Pb2t3pDF7OKS42fIdoCj8K5jU59A0rRPPv8AUNNhlDfuv3wBx34/+tXn/in4&#10;hxC7On6HZtcz42mdB8u72x6V51qGl6tcaNcahrnjW/muZBuSFn4UegXtihIux3OsfEe9cTW2keHz&#10;NkFRcTLhQfXHevOZLy68/XrjVPGNxPd3JAijC5Az2A7YpdPFomnuw05n4IX5MYrZ8P2Gkz+Lppbq&#10;8jDB8qjfyFVsikijpcGvx2OpyxRtu27wS236VTkvfFc2uXTz38HnLKA8eB0Hqa9av9M3eH3ukmhi&#10;hThYg2DgV5RqCKPF07Rs43qN+D0xRoFy7LpF3ey2U0OpKr7BuQcdOvNE1pHDaxRySHeF+Y56Vf0e&#10;98qO6XDE7OOazrydZdWvnbcMvwOtAx2niMaopO0qGwM+9T3qIurMMZDLleamsrGaXQbuZLsxhFJO&#10;RWVNM4RQWLbJcBjQAsUeLuVtwJPSo5PMi1GGRNQkIdTlOuKfLKnl2ZUAnZyAelbHh+DRJtVuzfa5&#10;5A3DYSuQKYGNayyx6taO9hL5TS/3eMnpXrui3emWXhu7a9mt2N7DlFU/dA9amv7Xwc/gTRYLbV9P&#10;fMo/e4G78q4rxNaWVrYafs1RpMwAAFvu/SoE1fQxtYe2ufHN5La3JKM5G7HpWaltevdeWwZRv+/6&#10;0lplUT94nLcAe9aMdxexXkgk0jepwVOfyqhpWOk0nQw8lgsl0/TOB1FdZLa6fDY2KyWMDugIBbrj&#10;8a8sM/jl/FFnPbeNUgw4OAuRgVPqWsa1NqVnEZmaXgSTqOCfpSauwRf8QPbLfWSBlZS+VAHSsj/S&#10;75ra0t9PWJVjwzjqabcSSNNZI9+rsV5OK07ILDaT3Ed2quEO0igQ3/hGEt9FSVtbQhTlgz81uaNH&#10;oFvDPdvPasYbc7csOOPSuLnl1GXUZzJrt0VeXkbjgfhUsttZi0i3Xd0S4AKhutPcLHQLHcavrs05&#10;8SeXZRSNsVT1PvVK7sWXUX+6YyuM/SswST2M1pFbu6wt8zDP50s1/LdXTrHeFQuBtPGTQBSnhXhV&#10;QOcn5c1taNqkEMlpYjw40jyhh5YTn86jggt4J4ZJy7loyTzwK0LG60aPVjdfYYfNGfKbb0oANV0/&#10;xPHo9rcx+EBGJJSRhxlB71zdv/wmUviW2iS/mi/vyZ4FdjPrdw9vqKy6gG81OB/d+lYkl/Gvhi8S&#10;G2dpGc7pBwaAI9R0jzbjS0ubt7iUsN0getfS7LTLDxvoMD3kYFzH+7V3yFI9jWRp1xcrb7pLg7lO&#10;RuNZN+3neKpZ5HuWKuvlsGPGPSgD0m51LTrDxpOr3kRUp/qwu7Oa0dN1DSbm18d3D2CJ5FtlHYYV&#10;gfb2ry7LNrWmyyMZAQAQ3JruruC1f4WhI7uOAPbEzKOCcUtgscfJFb3ms32LsJF9pbYUFAsrhHaP&#10;AZVOQ+7rTLJraPQJvJuCZfNbbkcYHWj7cWmiVN4O7D5/WqAq6nFarpkHmXEQZj8vPcVm29zPbxXT&#10;qQGwMcc4rqhpGnXd7HLceI1RUi3Rru6tXI3dtfpr100otyA5UFWGMdqVhpkU11LNdMTPMQfc1NAY&#10;1kLMX9qgWGRGiwoIL5PtWjNCg01X+0oAU4x2osNFeRtKlttXV4xjYKwXMAtLgJMCitwMVoRQjGpA&#10;3I+ZeDVFra48kxoVOZCS3pTQi3aSAwITarksME1sXKJ9gt5NqjdF69axIY5YoIw7chc5x1oWS9lm&#10;8x7ohVJCoKQFp5rf+ywq2+HJ5bFYkrxnUoALdmKg9+nrWhMHO3CfN2AFVXgZcuQoOyiwj2H4GX8s&#10;H7SbwqWWO60KYenIr6se4b7ZGjsw3XL4Y9+a+Gvh5fG0/aW+E0u9Qp1Ro2yePnyK+17iRhY3Bdxg&#10;EFABzzWElaTfcbuam9lYjcpHbBoMz7ny+PTFc95rbRtL7mXoTU8byGNgUHHXmmtRXN+IlpANo4Gc&#10;0kjDfJhCcH1qpaS/Mw3E8U8uftkYywO45AFOwFaZomkA38hvuml+by2IJ+7TZUUangxjJPFP4z0A&#10;wKQyFgABwO/NOCBrCZSw+tLIGZF4H3qmjTmMFuSRimxGILWJLq5Yzk57Guk0n7KWVFvCpQdcdar3&#10;sMYKf6RHkpyKXT1CjOB3qWNGpdyusV0v2l24I3GuS8mM3N23lnl811khU6dJuiTvjNcxcCVZyGuw&#10;CX+XjtS2GxNxCsNowKz5LgNPeHyyu1OnrUspcfKOSV4xWDr8lxp/gO8vJrV42e3cQK38ZPekldhY&#10;5HW72/uvE1lp9rJkl8SEDgZrubWFNE+GNpFDeqLm5t2MsgHzHPb2rn/A2nKnhDXdYvY901zKXQt0&#10;RR0/Ous0CxuNd+JlxJNPKun2c6mWQjhyOiirdkO4/wAMeHryTQ9U13UY4Y0EmbOOY53f7RB9aSVt&#10;W1bxtPZ2zuQjDzZVHyqorrfFNyZ9a0DR7FJOgjRIzxGv941NMul6H8JtYtbadmuZLfNxekYZmPUD&#10;+VS9STDum0TTNDktoGgeXG15V5YufT8ag0/QLprVtS1jVZ44iS0UUhILDt1q/wCGLHSovDdxrmsa&#10;VdzH7QTp8EhPJH8TA9c0138TeJvHaWsSSQ26PgeWPlRPekkBTk1HUJtWttN0bT2RnfaPITLEdyT2&#10;rdg8P2dkj3eufEYJIYSfJWTcee1aeoT+FvDPh6ax0zTludSmtx9quj8xU+gPb6CsjT9C1fUdObV9&#10;e8TzWOnbiy+b9+Yeir702K9ygt/orXk1vo/w01e5cykeYRnJ9c0k2meIV06WS88M2FoTOGjLTDcP&#10;1rUu9dsLa2jsPDXhBgzNs83y8yMfXueakXwzrcuiG/8AE/xYuLaPy932ZJfnwe2M9aBlO31K3g1K&#10;xjGpRTEoAxVhxiuzsNQWRlCSBGB+6T96vMLuX4fQzrDpfw78UXk5fCyl2YsanWHx5Ha287fDiW0i&#10;yCDLOAxH0NK1wsfQFjdkWaHDHnAwetdxpcqlGyWXIGK+ddI1zy7m3W4u7RgSM4YHBr2fRb+3k+ys&#10;lzAwaMY2nOaL2ZnKLPTrVmNyoZgMjrW1EFyMFic/lXK2czlrYlf4jXSwtiOPMPBPBBq4siSNeHmY&#10;5HNaKBQ33s9O9ZEJf7RGuO3WrcnyxFi+MDpmtuVEGB4svEi0yNBKMlMmvBtSmZ72Qkdzn2rv/FV1&#10;5mqSZuCQp5wa8zutx+0losZYbea5a0nfQ6YQ5Vcxpi2Jd3XJz71iz4xIdo68c1rXDMGl+TPHFYVw&#10;fnb1oVmi5SKchyHA4+YYqq5O77zdKlZiJSNp6VXc5I6ZqiWU5/MJbDHr60xWOwZ9KkYAyD5jmo3x&#10;5f8AqwOetaIliZ+dfl79fSn4IkY+mKhGQwy36VKpbzOQcYoETAj+4Kd2NRDqfmqQD5aAHdqiJG49&#10;ak7HmkUIZMMnHrQBXlILR9gUOfevmj4+3anw/wDByxSUEveTSMvsOBX0xOpN3aAFRwePavij4tal&#10;9q/ac1FAVNtp8SwIAe+fm/WqgiYq7OWtW3WViBbkfuQM49KvjIWb96R0qtbPGYrfYmAU6Y6Ve2R+&#10;Qv7xjk1RoMEaGPKybSq5I9aoyQyO8BEoIVjuWr6qBM5BINOIUXIIByV5pDMaW3iZnIYBtvBAqivn&#10;wzwzRvfQSJMCHikIJPYgiukZI8Yx+lU5o8qp8xMg8A0Am0eteCfi94x0qfS7XVrOXVLIMqguf3qr&#10;7MeuPevq/wAP+NPh9runwvpXjrTjP5AMlrcYSQHuMHrj2r85nhlKNiBAfcZqG3Gs22tWtxa+JLyC&#10;ZZMqYyVII+lS4u+gWTP1KhdHMqAJGx9/5Vq2yHzIg19GSG/Ovhjwb8WdZs59Otdf0ia8gQhftUXE&#10;ij1I74r6z8K+IfB+s6ZFc6Z8Q9OuFMQzCzhZFPcFTzQ5WIlC56S6FVBCrjHY5qscb+vFWIQjWbBJ&#10;XBCchqqus4wfIz855AzVaMx2LSeQsTZmGT0GaTLb3Ic4qCNeHJZhx3FMurqKDRtQd5IlVSoLHHej&#10;kGmTsZfKcq5465pYrm68pw6gjeNox1qrZXFvNFFtkyGT8DVtoxu+8mc8CoaGjp9OuGcXAMDghPl5&#10;rbtNQvEuRumYMJBjjtXHW8pWCNQ5AU9fWtNZyzoTOPu+lQy9Gehf2mJ3thIVB4HpWkrbpo1XYRsH&#10;evOoX+dCXPLcCtm2uZEv43aVsLjAzUBY7Zdoebdac4GM1BcW9uY2IbafTFUU1KOS9tSYwu5gOlX7&#10;t4soUuo2LKvGelA3sZMquEcbeMdazw22VsxofSukAjMEimNThRzWPe20JeFkk24U8A1SaJsY9xJG&#10;0nywgevNUGkQOx+0HocDNR3ZmgkwsMpDsQTjOK5+8kuRPb4G0E5UE9a0SuS2b/2rFrdEswII4NVJ&#10;bxpIQQ6riubuL2TMmZ4cgANg9KoteW4jOdSUH+VXyiudN9pAkciLBKnOTUX2nOmXGyRAN/zE1zAu&#10;7USMDqsBGw9XHNVBfWuZwbqIAufutkGhKwNnV+f+7H7wZA5qNrmEwsvOR39a5n7bDlFEkQx6tUEl&#10;1GVcDVIuG6LzTE2dL56DZm6U8H5fSoFlZ7qXmIqOhz0rkri/tI4nAN0cr8zsDiqljcRtdX2dZcL1&#10;xmiwbndZbZNho+OwPNAMzQq4lYY42+lcXJqccdyVQTFhn5s1Qutc1Fbd8WNwSf7o7UWA7qZ4VBD3&#10;6Fs569KxLyYMk5M8hwRxuxXAyaxrEk8S2/gbVZ23c5OBmopofiBcSx+Zp8NmjSgDa+48/ShIDT1N&#10;5XvlRpW2CPkJJ2/CuYnsdKO11vdQDCXIH2g9fzrp5dC1S3tSs1/IxaFSJN3XNSR6Np8mhXGXmaUd&#10;icZq0hXOdF2v9lzRG73fIARuzx9apJcaxFd5t2hjG8bXaMNXXwaNpyiNRpZXJxktk5rXh0crb3Cz&#10;WqLx8h/lQlcd7I8h1weI2ntJm1iZpBkl1XjB9hxWVaaNr1/dobnW7uKAPwqry1e3rYwpcqjWUcjN&#10;JgZGQK3obKCOyy8VmmFBCjHFFg5tDy618PeGrSwt9lnJK+z52ftUEyWFvcxTr5iIG+cAZwPpXp1w&#10;NH2SZW3xtO7Brl7lNOXywkUX3ycMM0JEoyYPEvheGGUNBqZOwceQ3NaVnrb3FpqEkVhchCeA8ZGM&#10;VIg05bJ3l0/S2xyT5a1nTana7nEVom0dFVAOlVoFzptNuoyLotEu5hwdtJNdRpJOAYslucniuIfU&#10;dYaXMXhh8ZwCDjFQTR6zLZzebazoOzK3SizEkdFcX84TUI1n3FhwFbpT9HmmSSVp7yQoJeFJPesG&#10;3gWOyth58zMepYc1duJBHocL8qx7n/CjoM7GeW22vJHbkjgg56VRn12Fba5WXS5AqKAuR1Necvqm&#10;tHWJFg1VSpxgbQQKZeX84sD9rvrSRwRtZQBU2ZUUuxu6lr032USLZKpF0g/AmvTfD4Emlv5zI0cl&#10;ojDHuK+fPP8AtF7HEsNxIWGQqJnntmvdfBpuz8PdPW4tpVmQFcHqQOlZ1V7pUVqdja6JoFzdXQs/&#10;iLqGl3R6SLcbQT9D1q5L4f8Ajvb7BY/tP6JdRbhjfIC2PwqJNO8HajbxxX+vzWUysQkgl2cnpzSN&#10;4B8SRlJNM/aygKdQsmojofxrz2a7it4e+Mtyso1L9oC0jhEZ3NDcbcjvxT9Lsvh5pVxdNeeJ5765&#10;RiS8knmF29Mc1CfBPijYpvP2qYmAxuRb0cj86dDafDvSbyM/8JVbXt4JBlVPmkt74zQB0DT3N7It&#10;wmgyQwHHlgrt+Ud8VDdKx0fV0/hNky8e4q4LvV7qyWRvD0ltblR5ZK43D6VSvGYQRRRyMN0TGSTH&#10;3RikJHkmn6HdLNcgWszsb+Q7s8YJreXw7I6gvKQR6V6tolppc3gi2lttZ0m4IZwzI4LEjtgelW/I&#10;QAhtPAG45HpXqU9Ujmm7M8lXRJEkkZkkYADGDUh0dnaCQNIrKeeOTXqhggAnARcZHNM8qLzB/oyN&#10;0qrC5jz1NHiKRB1ZWZOM96fFpSQPMuMkt1ruZo2a6RmtMAJwB2qksSl7ouZD6ZoshXZgvZWYt1wo&#10;3EDOKz5oEWUkMgOMAda6aRQFl2qDk8VA8EPkFiucjoe1S0ug9TlBbJ5rEtkZ6+tVbr7NG4WPZkp8&#10;xxXVPEoic/Z2+7XK3aE39wxtJMLJ0pNMZjMsn2qD72C3Wt2ys4XkQsg6A7jU9navJJIRaAgYNSX6&#10;aiIlEWmEHpkHpU3AJhbpNOqsvAFQrdaTHbSG4urce+cn8qgj0/Vpo0LXcgHftmtPT/DlvNqcLSGR&#10;xvG1Sc5NSykY02uaTFHJ9nsb2d2OFCRmp7K28bX0sEx0SeFHP7tWBzj1r2PR/CcCXdq3/CNWJJdc&#10;FkGBnua7q9u/CGj6YR/o1xcpbZlZEBAPZVqOZILs8asNB14QSGZ7uXbHnBQjFQtpWoyTSHzLpVVz&#10;kEHtUus+PPFA8WwTQ/DFktvMIaHH8PY59TWppXjXwzLeJJe6dNBuwNjR5GfqKlVlfUpQZyeq6LDL&#10;oluj2TSHPJHBFY1poOmwwXRFm4OP4zn+de4Cbw1dSajPFPCqrBuEY/izXmuryXI1a+k8tliWQhF2&#10;4rZNNXTErmDGgR2Qm3YA8fKBV8WztBPnySSvTHUVRUQyh388fezgGopb2UXG0GRdnAIFQ20Bl3un&#10;yRXEzgMPmPNZpeAQ482Pcp+f61tXeoB7OOJ1nP7tuQhrz6SR11KT/SiA0zYGetWmCRsTvIZwcjqO&#10;lRSsxwoY52iqKToZl3SADsM9abcSz/ZZmSCMsHGMHtQxooX0Ny63kYWf5l4KtjFWdA8Oebd7njlO&#10;JM/MSefeuj0iyuLlJSbRlwBhyOT6ivT9J0yaDT4D9gADMM5pu7FfUztH8P2vCmWNWDrknvXXSS6d&#10;purWEMN9bPJNCA+cZGKnuoUhgSWO6+fyPnA6CvKwl/P8YdQnl1m4EURASLsxNZ8rK0PQFZ5/EF7I&#10;xYAfdHarkQYSz7lPWs6FyrzAS4AQYOKtRylmJLgD6U7AXSSIywxw3XNcl4j8wvpoa6JXaSMGtm5m&#10;mXT5dseRv5Oelcbrt0o06yJd8gfKKOaysVGNzkr0rHFK7AkknFULWe4N8p2PjeMjPas7ULuZ5WV0&#10;O3dxz0q/pyv9jD7WJIGOKlsuxY0MXn/C5fHTyJ8hhjEbAfnXWyh49QYHcyl8qM1gaZj/AISnUh9p&#10;JkCjIC1rzzYvmdxGCvALHgVLaQWLkxmktHVm6qNo9K8V8f8AjHw1oGnXMf8AbenTXkcRMkaOG8s9&#10;hx1Y+lcn8U/icunHVdH0PUrSfVngKS3MZ3R2SnryOrn9K+SJ0u7i7W5vLzUrqeS5Zy0rlssepOaV&#10;rlKLOm8Q+KPFHiTWxLqEt6tpBKTa26nCJ7le5PrWJamH7TcJ9mwN3GeprQso4PKtl8shj97jirdz&#10;axCYEKFJXgitkKUrl7TVvnv7KKPRi+X+9njFbt/awW89w7XCKTEMgdKzbP7TDokUiaqAwU5PemJM&#10;bi7kSW/dwucfWmZENuyNq7FLliu7kGta58v+yJBw2wZBA5rPiWKO5uPlAO7t3qWMXs2rxKkDqCe4&#10;4NMZHYLqLNPIkjRgg7dx61ABfJq167W8nzSjkng1s31tqKabGpVlYfdZKqql6bILLNkKnBI5oESX&#10;EsX2SzL2eSmMH61caaJNCsyLpQwGSv1qlB5JUpK2fnGK0Z9NEtpC6XvK4O3PUVIzOWR5LtSc/eFb&#10;9j/Z51Uxm6OfJyeevtXPBSmsToE5G3gVHOuof2u0iQOF28Y/WncEjenutFF1dj+ySp3kHjris+WW&#10;3eyQppu0BvSqCi5fzFaNc9uK0beG4a1YPcqPTC0XCxAj2rDbuZmIwQecVNBp5Oo27AEKeg3VkXbS&#10;Wuv25iTcWfkkcV2VnNbt4eilntGQ+STkHv8AShAzDmF9ba3NiRio9eetXrSWeaa4EkLEbMrg0u+y&#10;uLeY/wBo9GOQRUVrIkd/MFvoyegPpR1ESy/Y1e1UXZDs5DA9q0v9GGh3EcTRZ8rLN1zWPMiNcgOy&#10;7skkjvU1um28gUb+T3NAGcJ9R+2CM2OAk3B6ZFbMm/ykCWkbZUYx2NU7+N/tblr1ExH9KqWd1Krq&#10;q3Bch+DSAvzqDdWnmluo4Iq3MtsjWZglA3oNyk8VC/nyylltVYgDipRF5ltIskWxgOOeaCrFY20g&#10;uzKs8DfMNyg+tbgisBp1tichvL+bPSsNIWiucLcTbi3c8Gtu0ktJob23nRUc252tjuKCSsjad9td&#10;RdRl88gVflhsvs9s4uyAR8656Vy9vAyeKp2kaTaJG2tWqEdkkYecRvNICC88gvJHEyncMZJ6Veg8&#10;OONHt5/+EvghQKSV4JbNYl/aXTCOaGeQFWG5AcVdR9SbQ7dHv7pP3eOScCmBqxJLHoN4BfqVQEA5&#10;61gC2tJJk/0hlJmJIJq1Cl4bVIVuJnYk81Xks9Sj3ytdgbDkD1o6AWbq3jgtYCl1lmTpUFol8I3E&#10;lwQC3GR61PA6T+S/lszID8hPTFTx3lm/9qRy24VlwFI7EUATebqVvZkRyFwVPUetYdtLdyeJb4S2&#10;5SHdyGOc5qwLjVXvJEMCpEp+Rz3FaVtbxsJHDJIw5YA9aLAkMktNPt7i0uYzuDA/Ix6UqTQi9kcW&#10;oweoFF+GuLO3RPLQo4BXdUKWd3BDMxiHzRjHNCA1ol0z7LPIlhHuaM7iexrBkmdJplMOcz8Gnwfb&#10;XkuE848PwBTLyC8R4d0oIDZz60BYsMgOnZErZ28ANU9rHOYgXuVCqvANVYQhgh+dt2RUpdxfKrs+&#10;3jGOlICa4EAjuJAgyFNJpqySWty7XjNknAPWpCylZUEO4MnFZS6paQapNF9kbepwCBTA15RrAnsX&#10;TUGcRzA+XjnFXNRuGe1RzbKpjiBYVXtdQtTCW+xKJW/iJ9fas+5Fw2qyn7QGDHJweKBD4rsTwzs1&#10;iyohA60l7KZNKO2yygAC0kSHzbrMsaIwAI9a6Cwsrc2WoLJeW7Ax5XB6UPQZzkNhMdLklN9bqoQH&#10;aOpq9ZRh7edyNqhiAG4zVxF0xdQEQv3Miy8qTxiqmuNcPawLb2TJhP4O/wCVFwM++hRbyFHdPmky&#10;MGlBs1kVBLltgpmmoXs5hdrNuU/I7dqfd2rJZ38iyoQEyCKQD3kRntolnC7pACc1duYVt4rQFy+7&#10;GTVPSrKK90uwlW/bzElO6PGDWzJ9lF1LFc3JEcQUhjQwsWbGG0ttl7NZrgqCCT1qHXdYsn0iUW1q&#10;pkliIz/dxWRq+pxz2cNtFHIVCbUI6CufiiuUZEktzn+9QKxNo93YFrmO4Sfe0hBYjpV6XTm83Vyk&#10;i+WUyjA9aZaJD9onV7aFi544qa5a5jntEWd9rOBt9qCjnLaG7GpzqmuOgM2OT1rufIUfD+4jMweV&#10;HU7hz1rmrywl/tvSpUWUoxG5c9TXXQpDF4UucyquYQWBOSMU0Iyb+5mPh2yt5NrDaOKuabZ6QPCM&#10;8ktpaxNJGcMcZNYJktrs3iA5kTOOfSsz/iaTtplu144EUrAYagEjYUgalcQrcxEAtgjmo4rK2d9R&#10;leVvkJ49aozW99bSwGPe5K5JzmrEF1OzKDYuA7AHHrQBYJtY9EudowWHJNT6dLpo0i7SWQszg/hU&#10;d4LXNtEzryoJA7VSlEccMGFBzIBmhAWbcWkXiezaOI5lkOcjpW49o88WqupQ/JnA5rHneBNOiw6F&#10;xb8beozVfTdQvoGumbzFjEnO7vRYCaCO4k1FoVtv3qXIHTHFaGrR+RbQxMIy5iG4ilivYPtmoXkd&#10;sELx4Jx/KsS8uGfUbVppp/3kp2segoGaelxRSSwGUYjRwxz3Irb1ORrnw/cCJm2xDAAHWqRFung9&#10;QL6JT5efrUtvJLD4Oh3aXLm5c+UxHpSuFjGhkeHw7fsYX8woccVDocwm1DXnUuHibLZ681f1Hzxp&#10;emkWQDs33QOtalsugx+CpJFshBd3KhZc8c09AZjXJkjlW48wnJO7jODV3Ttf1Z7KVJ5ImgiBEfyY&#10;IqwDokFrJHPqUTsYiSM5xnpWJb25kfUfLi2xtPgHHagLGzpSW8vivWru41BNu7hc9asavbaeLGaS&#10;GWAMx6D3rBuLDUba6tmie4kXZkqM96prJdtfSNNezxxowwD60AazQ6paeBnuLLV3bzEJlj9B3xWX&#10;A1ze6fbyxoxDS87vUda6OAl9KSMXaYaA7V9a5yX+0oJZU8t1jaYgbF9fpQgLrXN3H4p0WAQI23ae&#10;D6V0yXT3Oq6qYtOEe0IGJ9q46GG8/tC0Zo3L7sqx9/et21uRDc+IUa22M1uPmXnNJoEaD2+lT+JD&#10;m6CyxoPmB6msbUAsOoajK0EhRSBkijRorkanrV1czSpAgcxqermm3c9zdaTfwvbRKslxhT7Z4oGc&#10;9q0rP/wiRtHuJGa6zKi8ZXuM10EFvZSa1DJb6dPCi2q/uWbJ3Y55qwttb2fhhd0EMkvy7D9agvRq&#10;iaKJ7WIRyG3JdcZzxTFYuRrnVYsQrkSHNW5lMtxs3pGVx8wrH0k6nJ4KEjwyLO0rZOOnNSL9sjnn&#10;jkncszggmlYZrzJ4jXSJ2fSVmt0Uf6QJOcfSs4Jp0k8MgvNrMMfN61qCW5+wOhvpthg5XqDXO+Xc&#10;tcK0mnSeULvKMOO9CEjprryrXwnZhJ4S8iHLY6VzDPcokEkQjIZjuwOual1M3T6hZRRpKUaIADNX&#10;tNtbmPT7lZtOLKqFlYmgCraylbkkooJ5GTyai1RIpRacOWLc4/hqnfR3J1KK4V/9XcjbHnAIzWsL&#10;7ThGofSFV2gGT15pgRWVuYrSVxOp+QZOcmrBbehCu2c96rK1uY5fJnfJzwTWtp8UJtD5txBv5OM8&#10;0hox54m8yNVuJcg+tWYoI4tNlkY7mOOSakWSF/GkESphTcAFu1dFqcVhDYOHs0CNGpJLdadg2Ocm&#10;vhZWtp/xL233A4cDIFdNpFtaXHh6+ml1E7yN2WboBXEzXcc2pT2v2FWiUDYcZx+NPa7mh0oRrNNg&#10;8YBqXG4JkmpXO7xpCkaDaGKg/TvUkMUcl9HH9qzIDnaKpWcTveGR9ysemRW3aweRetcbstu4zRJ8&#10;qFuXVhMF0u9txwMZHSq9yd07lFPWrd1Kzxwtt429KpKflk+RR71xuTZa0G9EXOabvfYfkPtxTjyQ&#10;MDrS46/IopIZIcGJcAZx3pV3ZPIzTBt3fc7dqnVTtzu6frRcCE+YJWBj5yO/WrsSSkORaggYzmkV&#10;A0xyRkCrIcrZScgEHFJsLEqmNYmJgTp0z0p25DHKxkQE9fSqJIKSDzjgj1qHP+juMnoaQx0piEzY&#10;2n3rLmbdLIferJyVX5Wzmq06Nut8Me+cUxFIgGdyR24poRt7Dgc96shf3hzHtwKSeJl00zBc49D1&#10;q0BBhQ2Mg1PFBLLchY3j6/eJxV/TNIubnRr27uPEps4mB8oeWWLN2H41paZo7SnV0PiKOOeBhvRW&#10;6g9D+NbRpvrsS5FC3trhdbk3RDCAZweKhf8AtCfxwkcZeOBTmQkdQK1rKDVYvHtzaTWe6OSZAJi3&#10;GK7HVbLTrXTr0Jqdux8hQJFA+XP866EkkQ5HnkN3Hd+Pb7TUhu0tbcIvnHOGY9afcpb23jttPw2z&#10;ClJmbhifeuj0vSJ2ulWGQ4km3STFMVN408PQz+FoIoNYla4GwGROufrTa0uF+hjXVlKmns6aYkz4&#10;z8ozj8aj02yvp4riWS1miQZAVu5FbGk6f4gsPA+kwSeJpJ5DEPMDLkxjHrWhNcXMXgrUZy8BhhlU&#10;OQMZJpWBszbW3iubTUbR/FUVm6ScDy+HpqWM1vczxfbYm/eD5s/eoSbSLrULb7NZ3/nhFMiCM/z9&#10;6tGK7fXYWmW5iVIztjOece9WSzA1fQvHV3rFu9lpWnqqKu2Q3CjP4GrFjZ63b3aQX15CJ1j+YRsC&#10;G/EVvaN5t54q1Medf+VESOJCB+lTTWP/ABXNoRPIircgbWbOefWmNu5xUmja7c+L7mUansgVh97v&#10;XVpaWUfhpoW8Rbm8sgha6PWNI1tLe1uLbUQYngGYh/PNcdPp+tW9pNOyGR/NGV3dAanUE7kKWlqr&#10;Lt1HIJPJqoxlstTkMOl2siyP85GM1cuTJ/Z8CxwsZHQfKvY1q6bpsa2T3F+7CJYGYgnpQmCVzJkt&#10;re9gaR4lUqAQuOtUDb2MOr6V5enoGNwoYiriahp//CSypalnia529MACtO5tT/aGmsqKQzKTiomi&#10;0+hPqBYWMhjYZFoCB+FY1jLLJZXzGLB2kHNdNcRRnSLoiPkWgJ/KuYtHX7FqxCgAbxgV59tS7HH6&#10;nMYtVtCdrr57ZGK63SpYZ9BJRgD5PpXIXah559wB/fnr2rb02QRW9uUmVflximK5dfzBKMu3DntS&#10;SSRGFeVLYxzUNxPKbld0K+xFQEBt21tpI70gGxLjU7oFj93jHvSJFKt7MRIMbjnjrRB5kdzOXUN1&#10;wc1bV0kguDwDngUAQSAeWCH6nkVUBuPteFtu3rVzEizuvlPjPXFOUKJA3APc0DJYiwtzvjGPWr26&#10;AaISIwcn8aynkYuAVz83YVJI3+ggDFAFkyxCDPl/LkVai5iYhv4KyBlrdAyHAar8JxHEegAx1pDR&#10;aUDYQQSc+tIwhUH9yhyvPNM3ncmR3qK8KuImCkHb0oHczbskxSp/ZyEM/GRWE7zxarE0Ut9bsrDD&#10;xORz9RXQM8flqHU57Gqsi22QpCHcfxppA2eneC/ip8T9H+xxHXW1C0jA/cXTEtgejda+r/A3xf8A&#10;h1rc+n22ozW+m3zMAsV0wCMfZ+lfn+8FstgzBAW7DNY0iSrOkkYdcOCNp71dk9wdmtT9imlL6Z5u&#10;meI7JkZcny3D8fhUEB1FmAuLVWBOCWXg/nX5geDfHnxK8P67bvY+KtUeEupktbl2eNx6YPT8K+yf&#10;BPxv8Eaiun22t6A2lTkKhdjuiLeueo/GpcWtTNxPYNX8K+Cb6G6ZrOKCbZndDxk+vFeT654Q8R2d&#10;hNLZmS8gQk4jGXA9xXvkB0670+wubHWLG4hkhDAwuGBB9xU8kV8i+ZbxSKwX5g3I/I8VcZsi9mfI&#10;kV1NHfGO50rUInBx88RHP41rR3EZjADDp1zX0Rdppl5FcR6h8MNHkyCPNWIBh75Fef6v4IJsrubS&#10;b2ZMkkwPyD7A1qmloacyPPo5FWUcgkt61XumQ3MbeYuM9Kr31t4isdQKXfhG+QZwGIOD+NZ7z+ZN&#10;bYSIYk5+bpTLNh1BijZXb7vSm712xKFbrxTWdRbRYuYz8gyM1AzptT98p5oCxqo0gL8DtyDUwZgi&#10;nfVFCv2WP98eRmpwf3BPuKAsWA5J/wBY3XpUU0jrIhUgcc4NN53LUMxHmxkHvSCxqwOpslJcnjmr&#10;XnL9nkHHK4rHVh5iBiBlRgU8sfMjPmcjtSuOxooMODuHJyKtKMxOcdxWcsu5SCBnFXYpMWZLLgd/&#10;enYB5PJG08VIpby2+X6Gk+VrYFHQ0zJAQE5PancVzSiMH2aQMnzEDB9KlQDEgzzVBAC6ZYgVdjKC&#10;Q/Pnipkiky8uFhT5c+tU7m8wWEceSD0rP1O/khNskNiHbIDYPSoYVlMrytb9VB68CpUhslMuqtM5&#10;Acrs6DtUJeQW908u4HHAZqswXEYa88uZMhcEVg3rO17gv8vmZbnpUN2C4QvdPqJJRgquffiugNza&#10;w6TcSm4XaI/xzXNTXlrbadJILuEjyjnNePeIfF0kk+oQwOFCMQz9h9PeobuLl1uza8ba/EdL1mJF&#10;zNLlUKn/AFY9a8CurS4nmdFiv5m2l2wx/E59q37q8iOnXk890W+UkFq5bTNcvY7zxf5aQIrW7LC+&#10;MnBGDV04N9BSn2OTvIbdrvCXUzYkKnJ4GKt2kMSWrhSuepbFNwPJn2j710zH6mlHmh4MKwDKR7V6&#10;UVZGRrJ5f+jZIPPStW2jRr1nCLwBya04fC3iL/hSUmrx2hkOSRGpyXXuR64rlYb0pHNF9rmSQSje&#10;si4IPpzWctdh2Ppb4Rw3M/iPxnImf9DsEZsf7X/1q7TWhv1/VXKknf2rhvgp4m8F2c3xOt7/AFWC&#10;1luoolEkh+WTt+Fem63aIzLcWeq2c0DktuiYNwfpXHGLVQcloctp+5XvCM/OCCDXMXiwp4xvFdyM&#10;vlcdjXaW8NwY4FEJ3NeIAM9s81yni2FYfizqUcbsVjhiJPXkgVtWj7pnFldVQ3L/AL/jHU0qhft4&#10;XGecCqfzGPJLcrxU0DMshOVJz3riKscN8VJWjuvgXbgnZ9rmZwO5rnNT0bXbrwbFdWWnF1jgRjhs&#10;EcVe+IVxH/wk/geKQ7m2v5JPY96TSNY1W20i0hVbiRCuGTacY+td1BWRp0OJs9W10eLPD+nTRnzj&#10;uVA6+ldL/pVzqssNz4ZtElt2G2Tb94VVv0in+IMU8ek26zL8wIPKnvVhZZnvb4tct5oTA7HitnYg&#10;llWeFlkSKJSjAAVheIdc8YWljoRtrK1kTy2aZDBneB6HtUE41mfXrQDU2XbPyh710t7FdTeDLKCO&#10;C3kkiZd645IPXmgNzjdRN5f/AAk8DaqHkga5uT5tsvDKVP8AWu90V3XS7ZvtRwtqu9T34qS40+M/&#10;DOT7PpUglh00lQVwFOPSsj4cyLd2fj63vtThE0d4NiscEgdeKTBDNWuLhfEtvPJoGbVpBgqPSkfV&#10;B/admbfT5CGUADZXQalKkviWa0t9KtmRDtC5zvNYq6kdG8e6cuq/CySOF0JikK5DVVgTIru/kikh&#10;zHN9qZlADRkAFuldlpOu67p63EGo2nmvJCpjcLgbT0FY99qHhvWtNint9TRZo7pT5Jg2kYPr3rZv&#10;7+zPwxuBc+E0cxW6AT/3cD1pWC5hare6hP4zuJ7a5kUxp93fwM+9WNN8R+LYLCS2tvAGmEpuMl87&#10;A7s+3tWVaabfXPhHxLeW88jRb1AjU8479Kiilgg0DU4XluYndcYYHrTtYDaurjWtQ8PX73mkaWVA&#10;IEquvzZ6jbXn+l3dvpvxKktbPwUPLuLkCRdvr1INdZotjBIt0o1mVZTLuIeXCsPYVNrMVqNe0B4r&#10;S1V45lDMAOSKEOx0MuiIt7pF7aylWe1LvC/CkmvMtTPiSbXNSWe2uRsnOxOgxn9a9N1DVLo+FNNh&#10;nuxjylCsgwQe3SuX1C9tzp9il5f2PmkYifIBx2zSA5PR9Yv9J8fJLNpOoS2cm1ZVBJx7gV6Hf6p8&#10;P9XBtWuXiWWIbZnTDKx+uKxrCLQGtb1p9VspZElUiIAENnpVHWbCxPibSJl0MxRuo3GMYBA+lDEl&#10;Y2Ro9vplgh/4TWO7jKkxoijAA9SM1yE2qXt34khtrTUY1VrnaeeRXeKumjwbAtu26M2xBR3yQe/W&#10;vKHsmg+IcN1Y2NySbol05wpz2ppDO9m0g2+gOZWd5HZOrdz04r79+G2nnSv2Kfh3atbFZrmyE8hx&#10;g/OM18JeFo/FWtfHD4eabJoDma58T2yxqG4Eatl2b0wK/R/UCIrPSbUJEFt9EhiTaOPlGDXNWb2L&#10;7WOevTENMAVDknuaw0jd7zAQLyPetW5wQoJ5HSi1jUThsY9D61na6LOo0NSsaozLgL1xXa2yR74A&#10;R8ucn8K422GILTa2GJGad401u10f9m34ianLqSxtD4ZlEbE8h2GAB7k1nGLuU0fFHx+1+51j9rm7&#10;s/7XjbT9GtxBEqnKq+fm/HPFeNXMl+tnb/ZdGhLj5UI/nTgzXC6pdSXEzyXeszzSMx+YljkVNpjb&#10;vF2kwF5NxnGZAOFA9q9PRJJGcmja0/T/ABCPD9lcXEMzgcyLk4Ga7GJfM8Gl4beZSsDdUxgiodS1&#10;GCDS3toNZgmdoQPLYbQW9ya46XxjrVm8Vpf+H7GRWOI47fB2g+rCosQcprdr4mmjvWl+IUU039oA&#10;qPJH7pQeme9b8NzF/Y1i0mnad+6tAFcKAScc1Snu5J9ane30llEkZOxu1UI4biS01bzoJIxk7Ru6&#10;mkkK5718LvGlhbeLNFsGvNL2PMxywUEf8CrvNa1jSdR+K/ilbLTI94VRJOvRsen0r5B0nSH/ALWv&#10;bie52bJiykSbePTPvXp/hrUdaXxnpy2fgG6kDSBGUNnYv94n3rNxUV5jTbZ7NsZYYxkhsnmkw+Wz&#10;z71M5OFzbspKAsD2NR/Plht/GoNRm0AcxrkHrTMDHA4qUk9M0n8a8DrQBDxjIWlXG9jggYqX5cuf&#10;LGO1JiPJ+X8qYEWACx8vv61Jk7VzjFKQCOlG1cPkHk9aQgO3IwO9MzidxjHFO+ULgNxmjq4zj60B&#10;c+nTLPhF3NjPc0n70o5P86g+baTv6CoQ8wmGZj97pTRJMyNtXLEeoqo+QcZ6U64eUmEec20HpioW&#10;JyvzE4HPvTsAjed5ZOwkD3pmX6bMVL3XDcelMAJkJZh16UwBAd5JY8rTjwj/AC0jHkEcDHSl3JtO&#10;YulADMnevHelbdsOBTsIcfvAKMc8DiiwBuOB9KaMEnLDFH8Zz6UEDbJ07U7APIXd2NNYfJjcMmmH&#10;oPm59KRCN4JO4luBSsK4oJwOKTPI57UrAefIdoHTjNRscM2MdBTsFx38J96aT94eopm9cjjGP1pM&#10;xkrh1pXFceuQg460oOc46ZquSMSYm6HpUbyASSDcCQBxnrRzDLhI5yz5pMpsIDdx1qg9ymxV85Rg&#10;1Wkuk3xqs6Env0oUkxNG2r4uowVTHl+tQtcARXAWEE5PFc3c3hjkYm+QgrwM1iXOsMEbE6fe6ev4&#10;1S1A7dZpXkVVhPLfT9aklSWONme9gHy55evLbzxHLHbIEmj4xnaeayX1uWeFi+qXOOMDdQkCPXBf&#10;w7h/pETDPK7utVbnW4lhuYxauSSANpya8fn1FVmt/wDSGKngtvrMfxLbWmvTkwxSER/KWbg5qWy7&#10;XPW5dXmBjHlSHK8dqqvrEeU8zW7VOM43DNeEaz4zlaxuNgwSTwnU/jXn8+sarNMHNxMoZu7HNO99&#10;iEtT6cvvF2kxSlTeLIe4VhzXM6n47sBprLbRRIccs5rwB57olt2oSMrLyaoP9nd5PMhlcBuPmxRa&#10;61KSser3ni/UZrZ9t3NtOfn3/wBK52XXNVwCLxmzzuLVxeYhajZGQMdM9KqneScO/J6ZoshHRXuv&#10;6w0cmNTlIA/CsGW7u5Yi0mszknqOmKjMZZFBApv2cnB3gAdeKaVgsV2QNjF1PgtnO6mSIu102Fiw&#10;+8OvFXxCVVMOMelSRw7ruAZAO6i4ylBC6RsQmB3yak2jzC209PWtC4VFRk3g8Dgd6okYkb92cY60&#10;7gH/ACzOT3qJiOgbPHWnt9x6hAbnk9adwF53dKruJjcsERwNmS30qzjjpUMssqoyiNOR1piPY/BN&#10;9FH4Z8PztfFnXzFALc56V3/maLqSmC+sI4TvJSXA5/GvF/Accclj8SXK3M0kaw/ZoE7sc5r2LT4F&#10;GgpFqmmW9tKUyoWUEqOxyKtSvoYS3L0WkeDvtKJNcb1iXPmFs9KyNT1OFp7mC0kkFnCu3I4ziqmo&#10;eTamZ7Xxu9whiYFCvK5rF0xZ59JvUbTwP9JJBJA3CquSTKZbhMJp77SxAx2qW2sL5NRUTTypGJAS&#10;xbtXoWkWWkw+G7O5uJbSJVjJYMR0FZnm6Xe+LNUSMolsyna5PpRowG2l1Cb+3WF94UADJ61butQu&#10;Ybu93abMrCP+IZB/GuS8hf8AhPIIbfXWWKO6+d8d816RJBIbLRZJ49Dntig+0LJMqtgd+aL2Fued&#10;S3Ooy6gjNexHzJPkRCMj8K07W01ZbkXAt1lIdW2O20hR1rs0T4Zf2jBJp/gj/TEQiKVpyyqx64Gf&#10;6VzPiLSPFR3yz+OE0+A4OAeWB7Y96Seo7EWt6/czWcdrDYJHbLEBK4m+ZiOoHpivOXkuX1lhD4h1&#10;opJNgxmVjn2rt4fC+kHw39pk8d3Du6ZCFsZrV8NaJ4YfWNTil8cWkV00DNZhlG1Av3iT607IDjxY&#10;a/BHO32+6hRwpkHJzjpzW1pcEN3fxC7vT5UNsxZifvEdBXUpq/g43l9YHWDqLIzxgpERvYcYB+tc&#10;fex6jHdauw8I3lpF5uWXcTgduaTSC5y95Fqp8UTu3ha1WIXjKAMHgHg1pyz6ufBWpW8fnq2FJkjy&#10;CoHuK0RPanQifJmeUrjAzye1Vba41C1aff4XuZFkHzIyHofepvcoq6MUW7lmu7yacLERtZzkVTuv&#10;MfxDczQJIiGQ7Ru4FSIiS+INUNvpl/5eCzLtPy1y+p63ZWur20JtpWPnHCjpkepqG7DPQNJEZuIx&#10;dalADnlHkAyPxrB8feKjpOn6RbaJ4Y0Kdy4DyMVYqfpXm99em/1+aaa8u4gVUR+WxA4+lQw6RZza&#10;mZhNIrMh3SSSFsAexqU11GlqUtR1zxNqh0NLywsI5EYM4jQDj+tSvNte3EPlFtg35UDaB1qK5k8O&#10;2Ul55+s27yKx2sWArhr3xV4ffUtVhit5F2rgyqc+Z+VO9ioxTZ1Ws+JdLsfDU5jnSSUwsEUnkt/9&#10;avnzVtV1/VLvVftHiS9MTTHMcZ2jHpxV7UJIbvxHLMYJVi3fLk9fwqj5cQMmyLC56VSXcLDvC62V&#10;r41eRrSEbIiF3AHrXUTfZrvxZambWo1T7SMIW461yqrF5rgSsGcYJ9KtfYnj015VN1J3LFjTsM6j&#10;xDDNawWptrTS/INupBR1J/HHSuMjnmS+jn84hjKMgdqmH2drGZVhvgxYby0hIP0pxtZHMbhE2qvz&#10;DNKwFi61bWZZBH/aFyU2qMBjg0xoiH08tfxFpB3PIrNkVllU/KCr/dzWhBbLPPE32uXeFB68DFAF&#10;6OwnBvMXIJMfY1TtltItWnErhmV+ARV2xknXWNRX7W5AYABj6VoNaW8uu7lS3B43DcOnegY+K+ga&#10;0niw0aCM/MBgGuXmQG9uWNyyxCQnO3OBXY6nJ4ej0SKNBDiNBgDqT3qLQ00u9i1CIRhFVfmLLQgs&#10;cNusJL6KSDV5WjU4JI6nvWyoibT77sPLBBB6kV3Nv4Zs5BdsiqIY3zkDGfWuS1WARarqEVvYSlA4&#10;C45BP1ouIy7C6kXUppC1xvRsCPPBroysV3YSyXFvcNIEPloCaxLex1D7VA0mmOp8vriu00ciG3h3&#10;iIsM/eHUVQXuc1Z2Vsb0mRwhRz8pNWpX36rFHHaDYrAbiKfrCWkmvhob2QMzdF6VVtIdWl1ywiiS&#10;QjPzELyaQhdRjaJGKCRd0Yxg1hwCdZJyz5Yt3FdveRKqi3uoURvLJVy1YFqNOOuzxtqGQxIU4oZR&#10;mSpF/rDOQcdqVJpEtiqzHDetdhaaTZT6gyJcxsFB35PSsHU7W2tvFHlyMu1WOxh/FSQGfGVLZKk8&#10;9qluDcf2eW+zkbcEE96STYkTmNCSeVGOtWLS8VoJYbvT1wy4HHSnYDPK3MtlNI0J2hByTWaA41S0&#10;A0i5Z3uAF2d676KTw/FYW0UmnpNE7ZMQfG4/WrVzqPh+3axe3+GlkGC/IDJkigDE1qG4g8I6XGyb&#10;pZIFLjPK5rnYvtSabcI1kzDb8uR0rfu7+OfUZZJbQB+Dt3ZwKpS3MDBFG0fL0xSCxRhWI28rSK28&#10;ngZ6VfRrePTXT7CNzDjis9QpnkIbgN0zW1YeQ0cjStEUQdPSmFjHljm2AlpFy3SmMrCJRn5sA1p3&#10;FxZz3lwv2hQsZwoAqg3+tK45poC3pzQrqgkmi6L8uegp2pXUlxdRpHqbpGGwQOMip1gT+xlbeN2z&#10;gY61ShtwbrHOTJjaB60IRctIUa0dI7fO2L0/OskIo1yXCS7hL90j7xrqwJNPbTZLq3VIyw+pBqa9&#10;bRJZYriFIiE2szgYxQmHU5WVLwtPv027iPl8DccVTgtlkS4V7yXdkkDce1XtU1Cee9vBBdR7FjCj&#10;j0rO02O/OsO/2piwjYH8aGA26lQabZwxwlnUkbqzQb/yGUwztjsO1a6QLHq7ieTObnIB4611U83h&#10;qLw1Cscdr57IMdDUjRwkSyGJSbd13KeDVeXz7eKOVoZGQuc+1dBNJD5asYF3Z4A6Vj3sryIimEMA&#10;evpVAVWnSWLjcPl4qurOr7c9+KswxooYFEIAziq8n2c6hhMkjPPpQIeWm3IVJ68nFRzmYquQxyvW&#10;rsBQW7oF3MzDGKv/ANmagVEjXSBPKyVx2oA5S3eRfEmlPFNmSG/STIONu05r7c8N6xb6j8MvDt3G&#10;Y5CdJRXwejqMEH6GviprNF1iVY3YFyw3Zr0PwD4iOi+KBaSSmS1klPmRM3Bz3HoazqRurjWuh9OC&#10;eYkkQJkOR1qaORy0qrhsLluaxmudFu9Haaz1QIHiyqg9z2qhBPLDIVZp0Iz8/XNLlvYjU7azukE4&#10;zGcAHC56VUu9Tv11VAlnEq+aN2fSsOCd2uSRwC/IrYmthNpHmo2Tt+YA0LQpGzFe2lxAFFyVk2DH&#10;vVwK4CoXJOOuK4dUmiuLNwSu1jkg11mn3rlImMO8L97PenYDSUYaIFTyfSrhhfdEwmXb6VJLLayW&#10;a7LNI8KDjNRqWIT5pDjpUMCvNE5kBIf7vrRbqdrASc7ugq63lNEwNyQdvAqbS7ZTfTgzoWzkmkMg&#10;uSF0xmlIGIjg5rhTK8uqsWvSAs3GPSum8WzRrYxwrK3LYIFcLDIUs7oAqRs6nrQ1caZu+dGNctwi&#10;M8ayIXOPSuI+J2pXGoeJvhPpsVsB5mpRptXrjNdhos0BtddL2o3AcAjrXnmir/af7ZtxcGEm10+0&#10;mYjsCnT8zVJAmztvELra+CfD+lwgYNpDHtXrkjFerWUdj4e/Zn8NpJDH9pbTjNN6s8nIB+nSvI9H&#10;SfU/2nPD++xDQWuovNImeMKflzXZeOLq4vfiP4B02B3kMuvxKUXsoP8ASklcWx0HhW3ePw/4u8Q3&#10;tp++uIj9nVx9xPX8ag0K3m1n4g6pLdCMWVs5lkDD5TjoKl8c3y2+l6PpcD4ENpBGyxn7zkdK1LjO&#10;kfArw1aqii7v7Xzrgg4YLjpUMEjF8SXV7ea1FY2dhC3mXqQW0S9FXOM11tx9g8N/C20s7a6tm1G6&#10;sgZ5R94Ejn8BWT4Tt7eLwl4q124gyUlCWW4/xfxGs2C01TW/ixCxlmMazB7qQnhEHYfhVIRa8K6T&#10;bXGp6rrWryuNPtJC6h/vXcvXHPYGm6td+INe8XRwWumMI0uBHa2UfEccecbj26cmrXijVbL/AEHT&#10;bRXFrAywxJGOXkzjoOuTW7aS2/h/4dbpbeH+1rrT9zDvErdBQVYpXaeG/DOlQ29tpum32tvagzzv&#10;grCT2HpiuXi0zxNrl5dXF54hmhtVJaaaZ8IB6DoK1/DOkxaprniPVdRvLk2MMzyTyO2PMYc4B9qp&#10;a9rD6is+nafos0OnpfLHAsB+a4IOBwO1CC1iyb3w3pOgNDpHh+yupvui5dAdzeo71nNonjjVNMkv&#10;dZ+IZ0603ZRpX2swPZV4/lXRfZ9F0HwrodzqOi21xqr6futrEnIiHYuK5dY/FviTxPM8+u36QI/R&#10;crDCvoO1G4jAvLX4YWTXSJHrl9Io+aY3B5PsBUmjav4otpoH034fa19mE5I+0syqB7bhXZgfDbRI&#10;2S10+31TVFBBkmXdGjevPHFZElt8RvELtD/bNtb2SSbpbhYxDGi+gxjNGgz1zwp440qf7Fb6nplv&#10;YTkAeYZlKEj+Ve36dNFLpqtDd6fNGRlXjlDfyr4XutD+H9jezLJ8SrjU5o0ZZI0kwN3Tg+1bXhDx&#10;PquiapbfYND1+7i85jIk8j7SuenOeRUIhwR9zRSETwgwEj603UZ9thcYwMxdc9K818LeO/DGp3Fh&#10;Fc6Ymm3cowkdxKNrH2b/ABxXV+Jpgnh23MN7Yy70wDHID1+laKfcycHc8w1eYtrN2N+R5xJOeuK5&#10;C6kZ2dt5GH6Vq30k638++Mcd8+tYEhIeQ7Tyc1la7NtdCncM5Ycg5HNY8/CyncfvcZrTnZVKcHPO&#10;BWNM7szHy8HdWsY2QNlV/vIdi4I5NU5BjDc8elWJNvHzHAqnJvKZ38GkFyIv97oOKiONoGfpSN94&#10;5Wjnco2nrVoTHDtxT1JCjnqKYQc9DTh160CJR04XvTwThqjBG0c8U8spRQoOaAHdxxSclo129W60&#10;3nLcdDSZ/wBIiO8DCnj1poTM7Wrm3s/D+vXUl4qrFoE7ZJ6ELxX58iY3fjfxRczySOZ9dnkyx9Wy&#10;K+lfjn4hFr4P0HRra4T7VdoWuCG5ji7D/gVfOWmWoFrF+9BOMsfetLWQQNGM8Oq2oxn+VXlZjCco&#10;oA9Ko+XN55CHvyKtQxXIkmMkowCMLSLJ/wCAc0uP3Q+UVNsBg4A4PNRsD2YUhjQpbuvT86gnixHA&#10;TFk7+tWiBsBLHPtSMGMJG9uBQBX2jzC+zPyjj0qrceS5dDanew6gdKt4YH/W8d6cBBuc/aM8dcUw&#10;MCSJVhi3aeXKg5NO0++16w1i2vNM8Q6lbyJOCPKkIH0IFa0iMLOU/JgjmqUUUS5CocOcknvSauFz&#10;6W8BfGtk+wWfiTRrg4UJ9tiXBHbLDvX0/pGv6TfaHbXekeL9FvbeVQSquCy/UdRX5jTwD7NOWkhP&#10;PTaMmregaz4q0XxIl1pfjbVbdhKCYtxMbfVelZuD6CklI/U0TCUwboxG27nPGaoa7Dp0+n2cAJbg&#10;F9rdDXzX4J+MujXM2lWfiPw2lpOoCi9i/wBW5PcjtX0DYXWlz+Vd2Gr6Xd20qAhopQ3B9hQqj2eh&#10;m4WNXToBFpFmqgDA9a2Ac7eTnHBzWKBI+ojy1kC7hlSeldAkRFnA32Z8FetCYNliEAouTira/Kv3&#10;Nw9utZ6MhhlO0nB61PG5ypEnQ880xGgs4DRIcDLDBrTR5A54UjYMc1i7IGuUZlbtir6sdrDkjb61&#10;LjdFJmpDL/pAPvzVxruNbi3JuSDu45zWBvATG7GB1qlPIWVmyfvdM0uUSZ6B9ugNvbp9tQNjmrSp&#10;cvp8skflsFjyxLV5FcXVwHjUI+4MMHPSn3niHVLXQnjjJkdtoxvxx3o5HuOzPQHkjeC9QmMkMc5H&#10;cVy19pWq3LrJHP5Y2Hala3h2bTrmwt5GvELbQWBPfvXVuhZV2RgAHAwa0iZs8UXRNUF9OJ5JUBk6&#10;5+9U02i2iwbTLIWZc4zXsr2sUllKrxlipGCRWDqGlzELJAQSB901cWpEtNHiFzotg93IpkvV2sQH&#10;Vzx+FMj0i2ijgRftD4fJLN1r1cWBCz77RlcDnK9aovaQCTBQZzTbS3KTPObvTLQ6bLtuphL5ZAAa&#10;sOGz1GG2iVYpGlLscMfyr1aXTlMM0ggdirAgelZ8kELTuSqB8DLfT2ovcR5i8PiqWS6S9s4BGr/I&#10;FUDIrTttNDwyGKwkXKjLZ9K72SCJrW337dynvUsS2kaALbJ935sHrSuJo4mTRbzyA4kAIxkAZq3b&#10;6bOEhc6XHIo7kda6d7m2iMg+1IiMpzu5zWS+q6TAkhfxFYhVcnG8c0IB0WnxG4DCygjyOAABzV4W&#10;biQbryAbenPSsEavYXDl116IKG6Kagk1SyWV92tk8dAapOwNXOmlshNaR5v2kGevcViy218l+Yha&#10;qcsPm6cVmReIvK+1CC1mdipwSvAqm2r6vLc/8esnzP8AM2Mbarmv0FGNhmu3jWImcaFHcyxpxGJd&#10;vJrKsPEV1c6TuuYLe3kDfcMmQB9ay9c0zUr3XllHia8hQ7cqBkH9aw7/AEZYodOiFvfyknjBP55p&#10;NbDudpN4h0OCK6aXVbdWWE7TnJJ9qybfxLos1vK0vish8tgE447VStfCtpcWmmiSCZ3UZ3McCrre&#10;DNIbcj28g+XhlbpQkF0QRajYPd3Trr9uYyTnLil+26dJvVZ8sG7HpSQ+DNMjv2Y6veYOcDd1rWtd&#10;CsINPusaiXbd1IxVC0KCw3EkR2mcqV9DVm203GfM8snPAPFbESailmFhijbsSRT4La+NxOZL4lgh&#10;OKVwRdtrGyXSeYYzz0FDRWCw3S4RQY+9VkuLtbOVVUcSkCop0lNtO7SD7nzYNHMwsYNxI5u2C29u&#10;wWXjnFc3r0t3IYkE5JMJACDpXZadpa3evOEa4CF+cnGa9D0zwx4WhuEe4eHcCMbuSxprUTdjwPw3&#10;4b8VXFyu57kRtKcZU5IPf2r1K28AaMfs7Xt7eyYOfLVvvV7FbQ6dFYMILOFQuPmC9RWhEkTX1kqy&#10;o/zjcPSlqDk2c5ovhnwja6Bvj8P6bGggYuSgyQvXmuC0PW/D+rfF74vRaWkQttO1JIi69HYcNj6G&#10;uY+PnxJtdJ0C/wDDOg3ttJq1xZGO8mhbK2UbDBUEdXYflXnf7NUrsf2hUeKTzPOt3ZmOSzHqT9TW&#10;Nd+42uhpShK9z6hkbwBNdy2+tRvEGwscnKjP1FVJvAPg+5eOTTf2k7y1QrnYdVBGD6c1qNeeEVtZ&#10;Y9Z0cPA2QXEG7H164rJk8O/AS/md7H4sXNow5ZUvvLxn/ZJrheyNluRf8IHoMEiG9/aZuZowBlV1&#10;Dr+tX7RPhPpV5CttcpeT7s7Ix5jOfc//AF6or4Q+FEBMk/7QF1LGrZIbUAf61o2+ofBuwe3j0nw/&#10;qOo3TOACkW7J/wB6kDN9rrxffusraFZ6fp0f+piONzj3qRVieXYioS1q6uf0x+NVz/wkd2qS3Vp9&#10;htzH+7tw3IHvSRvHHPb+SW/d3Ch29eaQI+NLzxhqfhH/AIKF+LFt7TU/7Oj1lPN09pmK7XPzsue/&#10;evufw7rvhLX/AAraXukeJtPnD2StNDuHmRseoK9civzm+OltN/w8I8UBlKLcaFDLG+ODxzXN+CvE&#10;vi3w58RrK9sNfviiXw8yLcdkiZ5BHSu9Sdk0OVJNeZ+pjwH7W4KOOag8tfNKhHyDya43wb458IeJ&#10;Ph99ptPEVjFew2S/bLWRgro3cgHqDW62taBbhjc67ZJgnJZhk1UZ3ORwaeprLHP5uBEpHqRVG4Rv&#10;36FkOG6CuWufF2hG7kSLUJmUkjcqVVTxDpnly4ubp8t1MZqwszpmRVC5DcjrimFYjF/rV4auSu/E&#10;0SwkJpF9IcfwpzXMXGveKZJHa3+HGo4z/GSKdgPS7gRAkNPFlQMKK5nUZrVryVcwgDHTvXn1xffE&#10;WWYY8L+Wvpv5qMR+J3ks/OW4VjLz6UWbB6I9O0uW3+1SjzYQhUc5rZlm0gbmea12j725gK87sbDV&#10;jeSf6ZMFZB371rN4dv7hVeTUdRKjsCcVPKBozappsmqukMtoPnAXDgAVrWN9aRa5bRp4gti6kZKs&#10;CATXMx+GtME+HnvCpHIDEV0Fto3h628PaittZSGWTGSzkkEe5rOUbDTTPZk1K8i+FmoKNShlklgG&#10;JgOVHtXkmoanbxzmS6nIUSnLMM5NXNPm1caBdQG3m+VcAk54qh/Z+lT6rGuoeICkCNkoF5kPYVjK&#10;Lb1NIWijldW1+3khtkgNo0QBwu0A1yF/NOtrbSroqFHflx/AfpXo+saV4Nkjm8nwbLAUTiTeefQ1&#10;45qN3q0Wra3ZW+iXtwhOEMaFgo/CnKmtyozb2NWz17WrLVrWVtWxGJVO09CvpXT6v4huNUubJ4m0&#10;+CFIkVQHH4k1wmieFPF2pxefdam9paBv3fmA7n9fl7AV2kPgXRYbWXPjHWXYkZYZx+QohTsVUkkc&#10;vqc/iK3vCbTUUkQw8gHgGuCutf8AH39qyRxyW+fMOFVAf1r2q70nR18P3tpaa1NJKLMhpG6qcVg6&#10;H4ftobcmaZHczMWkYZNbxV2rmTaSucLZXHxMuDEreII4kZcc24zW7BpOpiS3e41ORxv+8e5716F9&#10;kgFrMFWMHP3sYzURstQktVihllkDScnbjFU7Ii7sZUOj2E0saxx3DNtGSK67RvCenYum+zyl2YYL&#10;MSPyro9A0u8jtJVOnoPlGHbvXa2gihEsRtx5jDlqluw09Dj5LC0sbay2vGTv5A6VNNeubK0dXQRD&#10;A2dMVNrCRya3bRfbQRGxPHOc1RFvb+WAVYjcPlzUydxx0LskgfQrtkkBDRD8K42OInUdS/dkMZMq&#10;a7KJLUR3A+ZUEGStczDOh8TXhFv/AMtyMH0FKJTNW02tpb+aMuqHtToSn2GTJI+cgGmysA0siLwV&#10;HAFUrqSMW9mI5juz83400BO+/wAmUeYmC3Ga4vxAhFsija22NiB6V09w6C2tV53FRzmvPfE93IkV&#10;xFHNkmI5NS7XNIrQ4Yky61DHvyRccjHA/GuwhS4RbFUddvk46VxHheaObVPiG0lmcpKgTPWpfEXi&#10;bSdG8FeIZ7vWoESO1PI5bJ6Ko7k9KmSLRvXeq6NpWl+KL6/8T6dawIVDSOwySegUdya+bviH8TZr&#10;3Tr2x0K7uYw6FZbzp5aHuvqzfpXjvifxB4n8Q+MTcXUt/Dpsdy/2S0DHbt/vN6se5NUYLG3/ALMk&#10;ZdPYfvBgFuaOS4c1iK1gtlNtI01w7STM0ryHLOx7knnrXULHa/2I7iGMsMYWprXTSdKVpLeHaVG0&#10;BuRUzQW8U8R89GC/w7uv4VolYhu5HCIGgt/lAPcYxirDRKyud4IWq00qG6AW2C7lxx2q/Z+X9iu0&#10;3DcR1JpiKsmw2bIJSvy4OKpWySwXkxQB1Zhuz2q3ctaRtKFmDMepHatbTTpEmmor20xYqd/FCEUX&#10;ZWkhMdrI5yMgDpWqtwBYGOIRLIU+Y45FT202mQLelbdM5x8wqJo9Lluo2gZVYkmUZpDsTreSR6RE&#10;ZWWXg8Hrms155ZUZjpxjBbj6U66iVEjIIJDjHOaZ5Gqt5z7lC+WMDHWmBGseUJEwzUySagiYXUW9&#10;xjrRaMv7+NlUOjHjNRXDOLtWXGd3SgQbsaw8uGHyjqO9NefU5NSVfsQVPX1pz+d5UOLZWJI6VZRn&#10;N1Gv2ZQdg4B60AJDGBPIxcqR0zVmCRxfuplXrgZ701ZrYXk0VxaOPQ1DIsTXLlGYYHBoC4/UIVFx&#10;BK6oVQ5wO9PWa3eyGBgCPgGpURHs0ie5J7kmmtYObh5EnRo405APWgRVsrWaS61HA2Avxg1bexhC&#10;zxJLP5p53etV4JbxfEel+WzohmwQR1rrRIo1SR/Lhl2hThe1JsZy8UDxiBXvstuP3uDW1bQt9oiZ&#10;jEOPWs7Vts3iCTbFsZmGFBxigpq9utmzGZ0wCMc8UAjUvdLinlt5G1RlCpyo4zWO1pbRNOsagMT1&#10;zVy21K3n1d43iMYwActxmpJVt/8AhJfLEyliAQd3FAGdbf2lHdzH7Mx96tOJDeRyF36ZNbCG3BnT&#10;Ee4JzmqMkluG2sqn5ufagBYZrVo7xRbK+MfVai1BV/snT3t2YShWPTrStEYhbXENmAGPzp61XvdR&#10;jW0YrpgDqnQd80gSI7SS7fTLV5o1IaQ9Rg8VduZ71bBGtrOPGQNprKsk1e6sDIzhFEhwtXLgSx2l&#10;qrSsSWHIpgWQc2heW4CkICUHepZLq0fQAoiCHIHTrUCrCUy6kjaM0kqRtCjrbA4cYFIB0ck0Mtky&#10;7slf7vWmyTzy6gqy3RVCOQe9aMsqjR7Q/Z48iIYXHIrCeaKTVW/cgYAyM0CLscCLa6rJA4AKVQh8&#10;hba8LQK7eflsmp/tAQJGI22s4zg1avLK2/suUpMQZIxxmmA5jby2VmEvLZQUwygjip4UW1srnZKW&#10;LL1znGaworKCKG326jKz7ufm71Is4TXBHIzOMjv0ouBBIZhqxbdJzJnGTU1zeXRt49105CpgCr0n&#10;2Q3sTlQFxVSSFGuWZIFbEoO0nrQBLptwkVjMzWrM7sOSO1SXEtxLqg2wNt281eV7Ao3m2NuoVB3q&#10;rcTwqVMKjacdqGCRHE0SyzIY1BPQ+9aNq1mBcxyxo7OMq3pWXDd6JJeuj34DKQGOOhqO7aW01GCZ&#10;IvMiLDLdeKQzajbT/tkgFyibQdwyM1gy2UTazPMiRf6w5PrWksOky+Vdi9eMSINyk96LxFit7Jrf&#10;WkOR8y+tAiGO2tPsSk3xaTuOlaUFtv0ySRZYyApyN3NU7OFnjupHuAo2ce9UVF5DritFfTBA53c8&#10;EfSmwNDFv9ncvBJgEjrUcM1vFOxS8ZgX+6W6VfU20lhO4dW2p8yAda4+6RZdZmWCCdA0o4pAjXuY&#10;5n1wzx36LyDgGorzUr+CS2X7GjM4wCelEVq6zW4fUZz8nIz3q3LawP5QYO2yQYyOeaYD0a/l0VUY&#10;W6mRgQRxVmSzvxpsQLlkSPkhuua0pYLBPB8I+zSNIUGDuwRU2nsj6DrEbLL5gtzwTSA5jSJLiDxf&#10;KUkwqMfl7HNbGqNDPp98DbLv3j7prBxN9ovzGwyJGDeoqO2+2xyTyiSV0JO4GgBXjSKSwCwgZHep&#10;WF0s0GYnYt0JHGKn09JbvxCfNcoioxRcdTW1HuIaOeFVVJCAcdqYHPQWt8/iKCRZcIr5K5rQvUiX&#10;U7d3RSoTPX0qSS8s4dQmhjR18yRR5hHSob+BpCix3js62hY80BcoNqPmXMirZFY1bAI7VbkEk2nb&#10;xeOEERD57ViabxpviDzIsbZTnIp0ksreHZyuoMoLFQoFFhl/QrRY/E32gzhovJkGAOuRisG8F5H4&#10;g1cRXeP9NJH0Jrp9PE0fh3T4UnDO6nBPvWRfWl7FqLl4WbdIDmhAb2mtA2kOJpQSsHU85JqbOlR6&#10;NOuyAGRmwxxxWHbLL9ulPnMqeUMDrmnMv2qQowYJEx4BxQKxTj8watcM3IMh2k+laX2bzJIXacLG&#10;RwG4qOGBmuFImUiA/d/vVdv2jn0u12RPGUA4HHSgZXWzljvYT5qsmD1PWpWs7qex1xjpK4QAqB7V&#10;JYtCqKZb9mCJ90nvV611KJrnVwNsas4XPtQBj6alzcSXcI0lgI3GePStW7i037EVvI4kRMFMdcit&#10;vSvsyeIdUJnt1hk0+Q7x/exxXCQfbp9W1L7eZ5I/7WcRgDtnigOhdT7LPLfXbhUsrALtiZ8GY9q3&#10;7vVdPn+FsNxGsCfY7hV8jjK7vT1rJvtNtn1HSkF1MIdgLRqeD6ZqpLY6QtzGi3kgyQH9PalYLHSQ&#10;NbmLSJXlRy9uDg/w1m6h5M2v2kT7ggcEbRitO1s9mhSAylhHFkH1zTLGLztQEP8AZ7OzTYVsdBQF&#10;yF7HR31PTdtq7ltu8lvStDUZ9Hs49BQaa43D5sDipNSS2tdVSOK6VpQg4XoDVOVxLosKXGnLvDfK&#10;cc0AIL+X+1IDGI2V0wAVzgU77Pp9zcTiV4uhLACsu3t78+IjHHfA5G1VK+tTXC3On67bWU0s0s80&#10;bsHA6UDHWaabH4xiVtUYwxsQfam39xaL4rVUubaSFOXT1FVLGOAJ4meeUL8/c1m3drEoa5ivg6g/&#10;MobJNMR063FrdWyRwacsUZkADH1+tVr+ylh1jRHiuPMwuZh7VhxXE9vp+mzMkwgdzgbSOfrW+LuO&#10;TRppU1IMzQEbcfdGKAK95fW8tvIsUSKFUAnoM96ykM7GPlynmjlRSW1rI9jqA2ZDXPPOOtddZWtn&#10;b6BrAyjfIh55IoAyZIL9r/SiPMeMKCAasOL86ra8tsKgFNtJPe3H9raYItOIBfAGK2rKaca3cb4b&#10;ZjtXC0ILmVfXwtNP02OLRwWcHkjpXNNeSSa9CZCTtlGfxrrdYEc3imEmCNWVMlQOK5oWYk12aXzN&#10;qIDlcY5FId0dJLPaJpNmNgG+Mc1XuxfnwpI6yxLGvIOKzLc3UzyI1sNiz4U+tbE8kPn6XZskhUxc&#10;nsKBMxY55f7FGDEZFI+buKtxahrDWJjOmO+6MgsAeKx7iBofF4WKVmQv0B61uQTyoL51ghVvsxHI&#10;p9AKMi79MiXexPmEkdKzZopjewAIdoYZJHStDT3upZtWb7CGxM2AKvqYpo5YPsi+YG4PSgC3Z2Fo&#10;1ln+1EDiIcetNlgs4oo9skn2jcQWLcYp0NvqCqy7XzGRnB60mpqqeG5JpeP3yDIPOTQMZCtrHfRG&#10;aRdu0sWHrUN9M+oWk0KLIfKYYweoFW3it/8AhE5/3chZ7QEE9elZVhvhsLh1i+cyGi4MoRyRQS3q&#10;NZFTgAMRnFT2ghkv+baV13gliOKvFVnl3NaRj5hxir8YEcLIscWPXbUuaiKwjrF5kRTb0GcD0qRv&#10;NMcWWyMetISu0fKvWo3d92AR09a5pzci1oTsSYcFegqtlsjA4JpyiTa53HaDzzTiMnqMYqAG/MHH&#10;IoAO5iTx2pxGGakAO5OvX0oC4/d8iYUVZi2nZkilighLF3vAFCfdx1pmVAf2JqWMtOQEUeUOf4ge&#10;lUmc5kUyHGR0qTdm02l+DUSxvlsKSc9aQD1ABZto6DvTwB+VPC/ul3dqlCrudth+72pgVjnqIwM+&#10;1QlTu+9mtQR40+RjGWx/COtZN1LHBE0sqzKFjZmjKEcDmi1wKNx5X2mAPKyq0gG70ruLPR4Ljw5a&#10;xpeoSSojJ7Z7+9cFYv8A2zoOty2T20ShmWJWYAMw9+1Z/hLX/Fun/tJ+GdN1mG3aIXpUrE4ZVBPy&#10;kkV00afcmTsfReleGpbGxf7V4tjvwIgYofLCqAe1cnrdrpVv40064is49OaW9QSx+fuEgz7mvRL3&#10;VNDTVNOJ8T2k6ShCI1flBnpVe50fwDqnimF5tG1SPaibV8xuTXU9diLW3PPdcltovErm20q7uw1v&#10;EUjhG7J+orc0TRte1fUkMvhqSzij2Exl9xPufSu0vrr4c6Bps0cmsaJbH7CwVgolc8d+uKqeBPFX&#10;h+60/wCJUVlq0EMyXWFmkI/fBvQdqEmhboyZUv4/i7faLFpkqRw2o/0gJgN+NX5bC4ttFvHN+krF&#10;+/8ADWtPNqza/sNnbk5JDgct+NU7hLs/a990Uix0Y1RFjj0uIZNb1S3Am882jbiFz2ogsI5/h9FZ&#10;vpk5j+3SNITkbjniu60yz0mK3lult7cyluSQMsKS6XVm1m3uIdJRbeOQEx4xu9TQ7JFXuc7oUK2+&#10;o3Uc2j2sEYwI2MYyce/et7UZfDR0+WObQo3mYYjlUY4q/wCKv7Ln+G2iSwXkH2pEGY48ZHrmuJ0i&#10;aaTU9Ht5bV5ZDKMjb0A680xX7mur+Hbfw9/o3hC3ilMLZO/lye9cxaWepyy3bXDt810ShXqK9Nu/&#10;Btvc3Ed6vxYhtIvKUi2ChsHv71gT2s9jr2xNb+0xgAM5XFCDcpXEmuroDxi0nl8qD5EUEnFV7W1t&#10;7jwZc+fJPDM27DHnn6V0dtdSh9UaCQhvsrbnKZwO/Fcnpl79q8U+MrddQJEEhAlK4BZv8KeoIlt9&#10;I02DRrh2uVd1bjPesDxLJPb+EYxJZusUuArE4GK9F0WzRbGSK8uhLtuSd46YzU/jGDwpc+BrO2m0&#10;2OeOIqV2naVI9xScWCaPAYE0xbEFY4ELpnORnNa+nyyixuhJfhgrfL34rVt9B0G51+1it7jVXYrz&#10;GFOFx71f1XRYNP0q4caZLuKDILHpWFXY0i0VEkRopiJlIa3YfpWIkKppt4PLO5pGIyKr2M4XWL6R&#10;YG2ecuFY/nW3qhT7EZ47iIKbcAjpg1xS0NTzC8/5C2qA8ANkVetFD6JauGYAt/Ks3Ug39oOS4z5n&#10;HvUtpNMDs25UAYApRINyTHkQgw5wvWq7KSRiTA29qWP7S0smCcY5FIGxdybmAAPegZDEHDyq8rnO&#10;cGrdvHCr7izEFuhpVKlJWXaQDUhAaMncOnT0pXAfJOASUhGCvPFZ8rSG2kKxMG3VNgDeKcfLKxKG&#10;XjrQMrW63JilLw4wwxmrcm0XFsMgZWn7WAAzwSOlQ3Ck3lrtkydwzQ2BYCv5ZwpIzT5FAigw5+la&#10;yRxDS9NcQcnGaZqMUKravGRgryPegCmA/lRZQ/dqvMSIc9DVoF/IAPoOlNeNWKYk7UWAwZ33GDAP&#10;BNVCp+0qxkfrWncxNvX7mM/nVFgokHIqkJg24q3znlfWoIVc/bOCQDVl1/cZ+Uj0qNNqn5W5xzQx&#10;EbZC8KuC3c9KniQGWQh8scfMvao2EMilNxBz2q5aRrC6glm9aE2kUmeheDPG/wAT9A1W3/s3xhft&#10;bCYF7e4JeNh3GD0/CvrTwn8dfDF2bK21rwgtnIY1VpUOUJ7n1FfEayRmPAsxjNQzWgeKWSKM71IO&#10;AaqLVgaTP1h0zVfCup6THPpXiPQbhHQZVJVLD8OtXy88U6q1kQCOCOlflX4f1nxRpfivTLnT/Fev&#10;WlxHINoEh2P7Fehr6T8O/HLU4NS0u18QfD3zVbaGuYDyB/ewaOboT7O+x9fXkVjc6a8V34Z0y4jI&#10;/iUZArznVvh94PuppZtOvri0mbPyb/kzXS+FPE/w51rTnuNM+IukTAwDfbyShZFJ7FTzXT7As5KR&#10;sQzH7pyPwq4smMrHy/r3hDxtpk29tDuriDOTJCdwx+FcVJKBhRbShg/O/gg19rCacB1KxMh4Kyc8&#10;fjXB+JPB/hq/lM8dhDa3BOSYyACfpTTtuaRlc+e7aZH08DJyB0x0q5HIPs0oL89q39V8I+LrLz3j&#10;09rmHrvhGTj3Arky863flzaXLG4OBuGKadyzSV/kX5hwKhdj5sJLjG6qJl2zfe78inM6/aI8k8kH&#10;A5p2A0ck3MRweBU24Z6D2qpESbhVLDleKV8fbCocE0mgNBSNwKge9TFmMLcdqpREeVICxGKczNtU&#10;BO9LYC5A7qHy7hc9Kt+aFYnywcjvWMHfzyCQBt60LcRtfSRMRwPlOaLXBm6ky4IyOevFRTXaJBIQ&#10;3QHp61ivNJ5mI5lLbwAtd54c0J5dT0i9v7RvswbcsLceYR6+1DBu25wUc99Nr8P/ABL7lFL/AMQP&#10;I9a9f8KWmmNcWsF9ptvLb3LKFk8zGw1Nr1vbXFu8en+FLDzvKwoGBtA96w9Lg1CHTbmO4WeNopvl&#10;XdnBrO5DlfYp+KNOtLP4t+OYLMKIojGUAbIII9a4SUSPqMweSJFboS3Sup8QXqrdXv8ApCs3lfvX&#10;ZvyHNfNvibWdVn8YrBFrE8cMasMRt1P1rBzT0RtCOmpZ8ZarLDqOqWKSKWC4Qo+eD1PFeawIzWo3&#10;sfnkYknrVwRKbi5dnnLmTkuck/iaZczW0OiauztFkWbENnpxTjFsUpX0OK8Q3kJlFotwBuBzg9AK&#10;yLJIo7MgAFcdc5zWMDNPr1xM6nm6bHPbtWmCAuAxGK9WnHlijJuxpAwFZcZztqSLZJp98ucYQ7c9&#10;aqRFShAZKlRpPtEvPIBxiq5iTptA8W+ILDw99hk1OaWzhkfyC2cwk9RjuDW7/aPgbU9OP27RbETO&#10;5zPCNjfWvNJFhaRyyoDu5GetVJYlAhKXzRsG421m4LuO522paMkRVtN8WfaIiuQhOGH40aT4m+IO&#10;jXe2PxPfPGOTb3BLKR6c1zdpqFxFfWSiWaX5lHWup1WTTrjRtK/4limYqNxHUVLih3bPYNF+IWnS&#10;eFdMu77wTJali2JkfIyO+3rzV5dTsdVv3u4H3iWX5iRzx614rNDYjwVpcbW20CP7g7V1vgKTZdeI&#10;IfOwhClAe1RVj7uhCSTPRjGBd7SRjHrR5URa42tuwQSc9KScv5khC5GztSWi406+YMM59a4UUjyD&#10;xw8D/ELSs2bFYIjtPoe9Y58RWWn+FVJ8LzTsZQvC810OuvbN8QdUV4EYAeneuUkkgl1JIR4eQ7ZM&#10;AleDXpQ1Q2rEMd7Jc+MtMuIdDukV2UmPnvXRXvlx+LNIe40uWJXgycDgVAu+G3vNujhXWEGMqOpF&#10;Rxajf36W1veWVupG5RJjnFWIzb27j/4ShXtbNpOoJXt+VTR6hqUUFzL/AGVLEwHDsep7VasNLWHx&#10;zCqXURQhmLsRiruqCyuILizQCSTzMKyLxmkFjr/BOpaheaD49k1K3tQloiAsqYEit0rjNe0OQ/Eq&#10;31PSr+4sR5pMoQkhlPXj3rKin8Yada6tZxWQdLieLeD1ABrf1bVLyKy0hY7iVn+zLkKmcnHp7VXQ&#10;FdGYftkHj/wTdWVvq9z5M5+1AxnDE969OvrrQ9T0GCLXdG07yyFNvKwAaE+n41xFj4g8Qv4U1aCH&#10;S7BLkWzBZmhGRx3FS/Y7zUPgVaJc38qahDJK8sq8eZjJHFSBT1aO2tVngtbWxjjCYR48fdPQnFaI&#10;laT9nTX7SaXG0cSsvJz/ADrW8H6R4fvPhRfSXOuWhuGuWUmWcB0KcD5TzzU2srp0dlbW5u7bbGyj&#10;5eh+tMRyvgTV5rHVorOa1drSZXXzGHQnpV3xBazy3l42yIr57Mu30zxU0ljpnl2sq+J7edyQVgRA&#10;PL/HvTJrl0uJo54WQyMgRmPykfWkNnBXK3UaI8k2oOonUAR53D8q9ETw9qF34N0+W38VkMbZWEci&#10;nJ49a5xtTtrD4z6GHtLOWzfaGcgMCT/hXrA1bwyttG0Ov3G77Nu8vyiF+gPSiTGjzm5sdWi05Fu4&#10;9rRREA5zn0rgNV0Txjd2thcL4TuJbdbo7mWXDYz6da6zxVr0z3kI8plZp2EajnP1ro/DU2pf8K6u&#10;ri5lVVwdgJ4oE9jjtDt7CyuLhbnR7mHdGu1nYnB/Gtu/vLv7LJJ5cUsKxnYcYwKwdauNVn8Yacr6&#10;UfsqXI3yKvUE1uXxsm0HTYoSHQwKGXODQMzNHu7GXUb0zM8auSAAeFPrWzHDp0Oo3P8AxV8N18pO&#10;PL27PbPeuauLCWGOxddNZQZQdvqK0nDSppAitmR5LuKIKP4ixxmh3E3Y+of2eNBim8d+PdfkgUR2&#10;doYrZiOrN1wfpX0bqTbrq4OTkzGs7wVo1noH7L3hLTo5EaeTSIp7mXoWdxkj8KZcSkuMHPPU1xyb&#10;bNIbFV4pGuEYMBg9M9a04IgyQcAYYVTiVvM3fNya3rMDchaMH1FJss07WJAq7sk7lAH1r5c/ah8Q&#10;xq/w28L2upkyGNbnUEXoo/gB/nX1nGbaDS9UvJjtgg06SQn/AHRmvzO8d6rd63+0h471l7U7ZfEE&#10;qRj+7Gpwv6Vrh43ld9AucDdXNxa6fZSJpc0sMajeF64710emaloRsbe4tbUSM6DJYYZD3GDWQLjT&#10;Y/EljbPqCs0jfdK8VqRabYR+K0K3UUaOoIx0rdvUybKt1avqXiDV3e6uFhGz5EfaRjryKuxWXh6K&#10;FY4rRXZFAZ5G3H8zVm8thE8ot9TGHX5wpqtt0q20gNPezCRzwAMk0wLCpapHG8fkqRnqav6eNNmu&#10;L+O7ihxuAiCnufeuVv8A7MbWxP8AaEyxs3JHBrpdOHh6DQtPRnneeZf3fc5pNiNWTRYDe3Ec9lct&#10;BwU2sefTpXpnhCCGy02/8rRCVCgCWRfmYfjWV4Xldr7T1ukZmRjtLxngdq9FZdt9KRJEQyjouBUN&#10;jjEgd2eR2ZACTTDtKyc1LIp8w8DHoKiOAP8AV9BWZqRHd83yHrTTtyoyeRUhyY5COmKYP9V9wZz1&#10;zQADHlgdhSAHnAGKRs7z8nH1pQBnBlOCOaAE+b5vmHTimE3JtZU8wHnjinnaEbBOKZli5xxQIFEo&#10;tlHk/U5o52D5DUuB5Y5OKCOfwoEz6SOcimnOxvlXgVeMYDKCR+AqrIn74Ebua1sTcqsBlfnAz69q&#10;hPGandeuVOfSoXVwOccmpsMhLMJF+SnBl87nFMYNt7cHmoHb96pxQBbbkgBxiq4YLI/zE0zf8xBG&#10;Bt65qAunmDDjqeaBFvePOXKnp2p4Zs8TA5PQVlCQeYw+bgmhpiDxIAO3vTEauT5MnK8DjNQeYM/e&#10;XPes5rjMUgJySvY1V81vs6jK5yT15pMRstLkEn04zUYlHlthj97g4rAN1+84AY9znpUcl46wOQmS&#10;egFBUY3N6Wc71Hmc96iN0uH+TI9T3rmze5h2izbLH1qjcXcphkROMDr6mgbjY6p71DN/ql5HHPWq&#10;73QF7a4nXB9+tccJbj7Fb75CxMnODVS6umEl2VjfGBxmkNI7eS+HmzFbhBxwM9aoG5uGkuGO7JIA&#10;OetcM19jzMqzEjgZ6/8A6qhGszBnR9u1unPTFVyNks667uJ0nfe4HyZ+9XP3OqxKmBeZOecHmubv&#10;tQkluJFbUHwU4OetcvNJidSt0AQDnJ+9SULdSbs6q41gmTAncg9SW61jXV9clZS2SCOAGxurnDgy&#10;CQ3IIDHjPesu6nbz7giZz8vY9arcrU6AXESvKWdixf7pbpSzahZR6fNuC7mj+UA1xSTTCaUvOxJ9&#10;e1Zt1JKxuN0rYx602F7l+41i7aa6EUb7fNIDFuv0FYVxNdOLwyXTl8jvUQMRVB9kPyngg9aFVfMl&#10;OD+dDsCTQwBmkt2JJ+XkGpVTMgJkYjPGKkAGD8oBpD9wDHekMk3bpXGMcVEQ3mnjpT1xz8vU04hd&#10;wyKYEe0eWRsPX1pCVBjPbNPyN6jHWlKZQnbyDwKQCoFa7h/eADHOatkRbnAKhcelUAn79suwXIya&#10;tSNH5Q2x8beuaAGts8wESLxUeflkIkwe1QMQHB3Nk5qMs/HB570ATMT3fn3qsS/nnkc+tL8+GBPf&#10;rTyqhOSOlMCEZDPle/rTTkyTHJ6CnnoCOail3LEpGc56CkAoxlcNVeT/AI9r0eX82ODmpuNq8dqa&#10;VQtyeCKYHofwr1Kys/iXp63EVuY7jckjOOhNepeJ7SN/EmoPaX9y0KybwNxPXrXzfZiVdd0cpuWM&#10;a1ACwPP3q+u7u10i30rSpn8QRr5uiQ7YupOVrSG9zCe5yHhzS4r3VriB9Vt4TxiWUgKPXrXbaiPh&#10;LolpbrJFcanf71/dwzcZ7k44FcRPa31zMLe0sL9FJY+YhKk/lXN/Ybq21udLm2md/MOWc7iKu12Q&#10;d5q994V1yfRrWM6jpMSIC0mCQcdqxpbCC2vJBbeIpbmFUx5wUrkD2p9tqWnQ6TD9t8NJJAkoVdke&#10;GBPSpLrUbA3lxDFZrt8kEA9gfeiwrmE93DuKRQyMzS8EccioLuCR54nu7XUW4GV89gvtx0rodL0u&#10;zu7u5B8Uw2aq24MUzn1xU2t2GkJ4buNvxEEjxsAi7cbzTVtBlfQZ9Ottas5pNPDLCpKRk4DHsfwo&#10;8V6ldX39j51KWV/tOZWU4BXsMdOK5MrfsY4jdRg5GOQOKvfZbtXsla6256nrxSa1BHZ2bWlz4eto&#10;vKdGjtwAwb7x+lcveW93B4shVre9Tcx25JBIPUg1qW+mahH9juLXxaox8zRFcjIrY0Yaxq/x0+Hk&#10;WqXumLbIJQeVUKB6n3pN2G0P0D/hBLCUSm5SS9YZWN0GEz157ms/xr4ptP7Kt7WDwokskrBTs6sx&#10;6D863vHdjpaXwg0vwQ0jISouI2ztPTnFeTSab4msLzSry8TTzFG7SO7yAlB64PepunqJWvqWbGXx&#10;HHciJ/CGp28sYV2mMJZVB6fWtfWvEOoaZ4Z8OTXfiLQNRW6vQiwCJVkA75HUV1MPjCzm+A2pyQar&#10;4fEiBY4LpolLyDuCp5yK8R8WaBZTWmj38fj+8uLm/DOpkO0KR1ATjFQpJsq57LP4ke38D6TLZfAX&#10;T3+1aaSCGGeRzXjXijTB/YPhy+n0RbZ7uaVvs5OWXvwf8K7rwbq+nJ8PdJs7rR7Oa/tZAqRzShVZ&#10;e5yfSvK/i14vtrXx1N5s2nMYbIJpVnDIG8wtjezY6BT61N/e0KTuYFwYYNDkMurW8cfl5UEciuEu&#10;vF0cBlWK+kZirDdjh/wrzjV9c8R34cNM4+Ylkjbj6VDa2lzceGHYW2JUzgDkg04w11NdChqMus6n&#10;4guZJPEF+RJdEJGpP8q1zol9YaHpTTMVeWMsobnitXwrpWpjxeJLmGCNoyWbcwwB2rpPF1xDdHwL&#10;BFMheBZQ7ryKpvyEkcCgBjUtKSc9qG2iZVCnJ9KcSIp7hWiU4YcZqzPNZxadp8sdp8zjvVCKKqRq&#10;CNtJ55GK3J7mQ+G7CJLXaoPzMRjNXPDcC3fiTzG06Ir9nZssQAuKran5c2p3qx3NuI452BCkdqQF&#10;CSO3AsCksbbh82KtxxxlbjbKwLIOAaxwUDuu5vlBGc1oadPHHOGIZyMgD1zRYbKstpG1xMfPYNk5&#10;yabAWhuH23O75SBVu+b/AEmJvJK7ySBWbwLgfvCMmgRIjMdQushiWfOR2qdBItzIwubgYTn5utLw&#10;qsBA3C5JIpoc7HzGcmgCtNHlYSYXkYycZNadtJf2kBcW0YVwDgHFV41JlBJPTj0FF0ZGs4EcvyeO&#10;aEgO2tNWv5/DOowLqkcDtaMN397im6Zj/hXTx3N1aGW3mkZpWxlueK4ePzUt4Qsc5w3UGrV2qDw3&#10;815dFnHzgE0WC5sJqrs048uB8OQrY7VWubqXbkLKoI6gVk2iwx6OztFLnsK0IblcxNJboQOq7aLg&#10;dHpUNm+iPczfZwFH8RAxUNvrem23jO4aBYHcIQVI4bNc9c3Eci3gSaVIyMAA/wBKo21nELqZyGJP&#10;Rj2oGdDqt9Z3jwvJZ3JZXJAGeSaxEjX7bbOVCKqMRzWsm1NHwLWMsVOGxWTNlrXb5pw7HJHagDT0&#10;6e7ea4W3vCHLkF93aqmpyOL+RZZi7oPlJ5+tV4QsEBCNIMckjvVK7N9cG3EJ6y/O3c0Ab+lPp748&#10;5oQyr8mcVWu7C4m8RypDqIHzdcdqqWen3qavE0+nXUQRM85x9a1/tVpHdwsZZsi4UfKud3PrQBkP&#10;Z6hF4gtIGLkBSTIT96r5tLE6RfOddCyg/KhOa6nVTptxpOmmCZkmEClvl5xXntx8uuXeI7jaGAJH&#10;PNJO4EkUcKalIWbJLY5anXMES3UQE5wzAg+lTrYXhs3uvNdzgFRjAFVZGuthMiYOeBTuCOht7LSG&#10;0qHN0NxgODnoa5yX7VHf3iIqEBiGO7qO3FTQiZmtZBcTDMgCqDW0+n6fbpdXFzfBpZIgViDdKSC9&#10;tzlIomikv2kkX5+R7U613/bJw0xOZBg4qxcNayXUSpGQC35Vds7SU6hAPtcZC+nT86q47kk8rJYq&#10;FVi20YqrA+pJdSXDoyhSMcd625ooleIGFSVIJGelZ97NI9tcKIolUL6dcUXJKN7d6hdyxrcXzyBD&#10;8pxjitOzig/4RHVo2vVG8D5awrcOyMQBw/ars6yLpmfMdWZeOaAMqaGCLUZyl0ME8jNaEdxFBpXm&#10;JjeRxWLF+8vb4SMwYnjJ61fe3u10t2EJdQvftUjGTzPKRI6lmJ6dKieKMxoyCQfL13VWRrh16AYP&#10;IIqZUudh/wBLZQTQAHzhAhaQH0NMaOQ25IjHqeaVyqvGv2lj6ZFWoI5WsL85b7vamBl5TLggjIxm&#10;gWymJQp5J+9VhoW2x/u14fJ5q+iq1pEAyDA65oAgtoY4biIll4I2g+tbU8+dOH+lKp8s7xn71Y00&#10;kaib5lYheOaoH7RKBugkBJx1oApzu7Xkew8rIcsKqzQk3sUq3rlxywrVEQjkwbJh65NLiPMxFuFH&#10;p60CNvQfEN5Zz2Y+03Wwn5gScDHpXrum+INLvrVlOuwiQoApwM5r5+kUlEAhVR2wKqOb22uLWS3a&#10;4OHByrYINS1dWHc+qd91HZxFbxXBcZbpxXTadeTRNCgf5JEG4k9M181aJ4w1CK7s49Qt965UbgOc&#10;V7LYat4au7GNovE1ujGIYXd3qb2WpNtT1WK1icOTJHgjJPWqriWG4nAnXar8YHBrlLTUtUt2H+iC&#10;4jBA+/1H1rTl1FJzOE0/YrBSVLZwfrTTHqdbazgqnzE7gOT610duGNnLiaMMF6GvO4LiXYFZTuXH&#10;OK6S2uB5SSSXhbKYCdKTQrmjK8KSXOZDnFaGjNi7nbewLRnvXK3MkpmmIUbSR36VtaY4WGMlwNo5&#10;JpWC5yPiia4bxWQEJ/eH5uwrnUBIkzKSM+veuh8REHxJdYK/MRg+lc+m0BclQc+tVe6sNLqbSzx2&#10;3gjU5BZDf/Z8uD+FcZ8K5B5v7QNwyjIEuCRzzzXVXxJ8BXo8sf8AHk4U/hXAeCpha6F8alZwrTK2&#10;z/aPpSWzHex6t8L1y3xd1Fwcveyxox/hUGui8Hi2ufjx491DYjrp9kwjLdCxzzXIeFLow/st/FKR&#10;YDHNHdSArnqX6Gul8CB7X4G/Fu4kjKtMVfeT1GMmstmylZoWINqP7XPhWAws6DUnuZ8jIATkZq54&#10;zuLq8+LFlZw3DbjqEcCAHoucVF8PJokt/jnrU0QeRLJ4oSe2fSm+EV+2fGbX7yZi32GJp5c9Azfd&#10;/Krb2JSsdh4pntbL4f6BpkcyhLbTY9yqfvOR/MmtK1eXSv2dVYRRi/1GDdjoVQ//AFq4S4Z9W/ac&#10;8G6epkCTa6JZ26gpGc1rePL15fidDZ27ZSGWOBVQ9T04pO47F3wXZ2x1LxFrl/ErR2SkwLIPlMp7&#10;j1IrOkOpa58YnhWZyJtQJkftHEDyfyrpPEE9pYfD3wJpLSgMNJWW4x13sOAaNPhttI+BesXspEOo&#10;6vGyWydSsQ7g+9Ain4p1m1i0OXw9pNsI7K3RYnlj+9cSdGJ/GtLT4tK8P/C6w1W50O1n1F7HGn27&#10;jhGI4Yj1rK8G6XZS3d1f3k5a3tnaWYuOCR0GfeqmrT6lrPxlKC2CKblYrO2U5CRj+I+nrQMTQ9G8&#10;T6/42vru91+QGZzNf3Up+S3iHO1c+3AFafiLWbD7Cuh+HrVEtYW8qS5QYaZhwTketaXifU4tL8EW&#10;Gg6ZKAz26/brhDySeq59aXRLDw9pfwovtY1PRA7sv+hQscEt6475pMRzVhoui2ekzXep+IVVvKLk&#10;MMsT6etRWlz4q1y9n0zToNSttPScgtHGU3r6luKk05NY1/4oRPJpDRWqXGfLHKqnvXomuavY6d4d&#10;OmaVa6fHL9kKSXCKBs4559atIqKvfU4efRvhdoUyte3Q1DUwgKwh9yq3uAcfnWDJN421W/vV0/wP&#10;pNra78AlQqge54roNI8O6Z/ZVxrOq3N01q8zuGnfEkzDsueeazL7WtRuXFpp/hSW0tvP2QW1tku/&#10;YFiPWluIwrjw9JEjyXvxz0/zwTiGEcJ+Ip2n6/qOnagYx4u1e9t1kAw+84Ht1qzf2Gj2Fmk2u+Jy&#10;tw8e6Owhfc5PbdjpXI3Gt/IVtfD1rApyEURb3I7Z60gsewWms6deIzusiM8YwHBH86nkk/cMdjAF&#10;hjA614NLeeLhCrG11MrnIxbFSo/KtvTvF91a28MN1pk9zEF5LqVZPX60krbiPTZ5IzH93nsMVmSH&#10;MLEn9KbZXVteaHFdW17bvA2TwRkH0I9qGIIkOO1UtSWyk23bxmq8mMEBe1WGxk/L3qE07EorbT6U&#10;nfpmpj9+IbepNIVAZjn0plXI+egXvSniVBxS8AnmmsQSpNAhcfPSrjDDPemZ68Ggn91kHnPSgCXB&#10;807UPK1VnkghtRPJeKFisJXkJ6DAzTzJdqIwtuTubHPv3rwH4u+L7a203UfD+nSzS3tzbgXU6nHl&#10;Kew9zVpAtTwbxPfy6t+0N45vXvS8a6s6x5OQVU4AFNiDKnfk8AVSsbJUZJGWTOc8nv3raPKZ8kD5&#10;cCqk7jQ1HOSBjJxnFW1IEbE55qGGJQshz2qbI8sDaKQx+ThvmNN+XJ+egA5GRSMhyTkjPvQMeNpU&#10;/vVpCDsf5iKRUABHmNnPWn7D18zoelFgIjC5hwAfqab5b+Uqhc4PpVtJZN5DCpjxGxWMZKnFFhXK&#10;HlPk/uTgjnJphibzMiDODxV+AT+TP5inJ6YFTiP92WEeM0guY7whnX/RzgLyKrGOD5FaJSC/SulR&#10;FPy7AW71FLaQtdbmmjXA4Ap2C5yU1vH9pl2shB+6OOK1dA13x1onilJNM8Y6xCRKCYmkLROPTb0r&#10;VjsLdjcu4YADnBrKvYbQTWnlyuecEUnFPcL2PqbwT8YNBubmxttftPsFySqfao1/dM3TJHavqfS9&#10;SjufA4a11fTLu3eINHNC4YFT9K/Ji8gl3W3lL8w6g/xV1/hLxr8TvDmrx/YtfvFt2lUy2lwxeJx7&#10;A9D9Kz9lroGjP09gCGKXEo5J+UnpT0S5EsrGPCluBXz94D+K/gDVnsYNSuY9K1FlAUSv+7dvZj6+&#10;9fQFvcsdPaQy2csLKNssLhhg/Sk5dCXBovIfnT69asq/zP8Avc1UWW0McGycEntUjBQ0Ocgt2NNS&#10;uSyZmLFuAOPyqpIACMtn5exqRgcyATcYqFtvlINpzg8mmIyLl2EVydufTNcJrskv2W3YswZZgeDX&#10;eXKqzRr5gBINcNrELtfzgq+PsknT1xxQlcZteHdQmjuLXbcMBtXODXrtjqhEaB53AOCDXyt4Svr3&#10;ypoZHy0erSLknkcnFe0adc3RQq7xEFBg56U+XlYpK6Paor0TQRlPs/3lBIPWrckczXsBF0NuAQAe&#10;leVWtyFuX2X53qMkA12Fhq4axjR4nzvxn0qZJp6CTOmvY4mtNrvGWIG0gdK5+XSruSeV4bd5GSAt&#10;sUdhW/HJBNbEJLHnZ69akivL2za5SBgjSKQ7Fc5pJvZiaOCjklOn34eEocsuGHeueFjKLu9lN83L&#10;ZA9a9Tksop7J2aAFmcliBjBrmb60MOoklWddvboK1T6AefXsrkGNYpA2cEelUmNyml3JWVgUUY3d&#10;66maCN7+5AiUNnJzWVq0af2EY0P70xkAAcCqEeQ63e6k+tJbreMS7bVAPc1kxeFL3e8lz4ivGO7c&#10;F3+tdNcWlpDqFlcTAmSNyXJ6D0oudQlFrpUvlfu2c8b+cUkU2uhXsdFtoWmZbuTDpiT5uuK17XTN&#10;LL3AFnhy3VmzVa21TQZryRI9YhWRF/eIT0qx9v0yOaQ/a4Qd/wB4N6UcxLuaqadaRuCwh+8OMVrL&#10;YWP2XcRAvyg4riNQ8R6YEdRcQligx83cVy8ni2QOVMajDYyHzimncSR60UsAl3+/iAzgcdKZGNOO&#10;4PJp20HIyRXi2oeKQlsw/tIEtHkBTiuNn8QaxMyR27Xa/Md5DE4H1pp9xuNtT6Sl1Dw7DdASazYR&#10;44bawz+lZsviLwqt8scF3JOS2MlcCvn63bUpo5j9su9wPJPJzWvY2t+12GazuA2Rg7aL9ieU9mbU&#10;bR52Cx7e+M9KVTayXILatgnooHSuOsknFjcK1ndb+MNg81cH9vhEFv4ReUlxudn27R6802Slc7ON&#10;rYMV/tGLdjg9KhMkaLq7nUbfaowDnrmuUu7PxHJYyGJZ1kKA5HQH0rDOj+MZiRJ4su4x0ICHNJFJ&#10;Ghf6nbxajcJBfRvKTzgjC5rS0QzNc3D3Oq7lCZ2Htmm6f4UtotPElzJdyEuDuZsFjXWQ6JbRxbvt&#10;JVGQd85oTKdixazWpsXMDxxlZucDGa1otQ0lb+E3WoXZQR8BUJyapRWNku9RnketXFS2SzlX7JAD&#10;njcoNMixfi1vTWeRIkuDEz4GUwa4z4g+PtF8P/CvxGbS8Latc6e0casP9TuGAR6n0rqbKCxOu2by&#10;QQKNwAwMAn6V8cfGFbm4/bS8WW8t2xgtLaExRjpyPSk2+gQR5E4v7rxDqF/dalcvPNqEkrGU7myx&#10;ySSa+hf2bbpY/j18cbJ8Hz9GhYE+oNeRR20JgmY4BAx0re+GWq22iftcaBeXV48VncTC3uZMcKG4&#10;BPtmsqkG4tHZe59+eb9l1m7M2jW9xasx35jDcd+Kybtv2Y7m5ka7tri0uCCH8pPLIP4YreSd483U&#10;GlW19BJbLIiKdwdW5GD0rEvdU+Cc93ImufBzVLKXby/2b5c/WuOxFzIGn/s1R3u8fEnVpE6iJ5Aw&#10;rXtta+HloVi0TwVd3cjN8pS1xj6tiskyfswo6tFqVwrA5CmEEGtC38QeGkubeHQvhtq17K5wu2z2&#10;IPq2AKTHc6yBfE17Yi4vNllbhMiLPJ/GqsRgbUJYYGVlE4LsDxwaY1r4wvLVrjW/Fdpp9msf7qwt&#10;ur/Vqx9W1LSrLwzMtra28EEduTNcyPzgdl9S1JK47nx38fpfN/bW8GbZI8Q6IynHXBry5EUqxGw4&#10;kroPG+oHVP2gNWvRZzKBcuFXOdq9Bn61n2lrKRGcA7pPwFd1NPlLlLZnR/Ddri3/AGm/CEg1C7ji&#10;bU412o+1XyejDvX3ZrPhzSrjxM0rWc5P2SMlN/AJ56V8I2GyD4k+AWRvueKrPJB/2xX6Vzhd2myg&#10;DdJoFmf/AB0VpBpO5xV5NuxwNl4ct4xIx062VM8DaK1Tpdqtq+3Tbc/8BHFdU5xLzKOVHepMIbSR&#10;Tt5rZtEJPqcvb6bbLcRME08Hrkxg1YNk7XM7SWcLrnAKrj9K1ykKJJtIOO+aYs9wJ1XyvlIqb2HY&#10;x302x85HSFCR95DUUlhaeW260O3Gchea6DFuI5D9qBO7oKqz3EoUf6KhGMDihyCxz8Yt1aVUt/4x&#10;g10EeoGLQ72P7BFkhcNisaRUN07LCRk84pCpaMAk9aiUkwSdzRWW0keI7AGIOTTxBAZ+JWPOetZO&#10;2RAhGKlW5mXBC/hWcikbAd4H3LE24qRzXO3yzyX0cgYph8j61K17ctM5kt2x0AxUL3LMoXyQMtxU&#10;NXLRzOuPr0lqI45mIwAXAxxWbo19JpXiBpJNOtZYJFxIHjBNddLIolz5S429DWPeQWUpjPkJnPzL&#10;6U3Hm0HFpGjL408AJazb9Ruw7D7i25G0+lcneeM9Pf7QIb+NFKkLlecVZ/siwkFwX0C1bK8fIKoD&#10;wfpUt4u7RmQM3Zqv2b2RLlFnIzeI411PKSozFz0PrWjYeJLEXBEkrKTKPvdDXd2XgPwj54C6NMX4&#10;yS5OfzrfPgXwOsSCTwy0jcc7zTtYmU1sM0NNL1Bd5WBQyqSqtnOK7a1sYPtESRWSYEoycYrzK6s/&#10;7H8R209hLN5SyjfDuyAK9Y0W/spvD1vdiaIhoV3ID1NJ3SFYuXzJF9ijSH+7uI71z+o3Uq3LBYyS&#10;EGAOta1zN52oMI7dMk5Az0/Guau3mGo3BMH3PxrNJ9SzPlkQXSOvmbmxwe1W1a0+xSSyTAYx+dZc&#10;8ivZs/lbQCeabFDNPBZFZ2KGQbozSDY0ZpVj069cI5WSD5WAriIp2/tTU2MUf+u4IPT8K7y88iDT&#10;YopYQV+z9cV56Y4Trt26s2DKcelXFDOohmH9inKjn3qBtpuYi0eQCMVQiExfbnA7elSTXMcbRKQG&#10;IU/MexoaZUVqR6lIiwzsXA4GBXlXiWeNdOuZFds+Q2e/NdjqlzALLUZ7nVbeGGOIs8khwqj29c18&#10;jfE34iWjNfaVoDI88jGOS64Kwg9cf7R/SpslobJW1LN944sdHs/E8a6fHNqFwSPLibIi9M4714pq&#10;l74l1nxDbXeoXsjRJKxt7QH5F9yO5qhZwcXHmFncnc0khyzMevJq3Gt4NWhRZDsUE4xTUe4uZdCe&#10;0t7o2ih7BCqy8YrXNspgCvHKrcYAFMtJpDMEjtzuEnJNbV7NPHo4aa0i+ZAFdRVJENmTdi9j0q18&#10;q9bOCDlqoWiQhM3GqzPIZOOeKvrHDcWtpm6lySeOlPis44dUhWeb5SpIBoQXLcUGmmS6aS/xi2JH&#10;FZ9tJay3M0K30md7fMB6VYne2EchGOARj2otGsU02UjS1DOT82ORQgLFnFokV1cGaB5SATkmp4dU&#10;sVk1Ax+F40JcKAewqCGKBoboqwJJye9U/IA10M6OAzjHHBoA0Z5LaSWTNttG3OOmc1HZxKrTALLl&#10;3PPtUF6lxguZVwuMAelJbXVwNZ04rbMVBHGKBF+4VwvAkKBwQzHk1cS5VrCBDMOExn0qW9aCcQN5&#10;RT93zHis4JEEZVgG7PrTsFxbWC1bXZi13hmb7xNWLu2ZQDvVsP271WWEmecsXjCRk5zTbe5neJ1G&#10;6QByA30pAPKzZIVtrFOCabbboZrqSR3kdW+UVpRJAYVdpSCjDIq9cRWB0dmhVNzoOp5oC5Eptp9L&#10;ZxpKhsjJNVniCs5CEZximFrtNGGyJM+Z8wDVKWfyrI7xkLz7UCKTSSC+CCMtu7jtWhHHcRxJu1VY&#10;0Yjqc5qK3hD6nfMNRUYXlTT3hBdvNvJHHm8AUaAWJo4RFH/pkLt5ZIK1W0u5aPVdWzZy5I4Dc5qW&#10;6isorOycXLBinOTUMO7yHkDJ8w64pAZ8qanP4lvJFl2L53yj0rqzM6eF7OF4w5WIguR61m26TNco&#10;iW8oZjncB1rRkW48lYprVNwIwemaBowRaW2253Wsm5ssGB9KoIupyTIltZzOyzkbmONuPc10t48k&#10;FtCjWUeGUHPpUkU+mv4YlZIRFLu7cUXCxDHbzfYLczzHz0iOWU8E1lTxXwnOxXLeeMj2q2bicRP5&#10;SebsPI3UkN5H/aSmSCRGbHUcUgLzSTGzsUa5VcQ4ORWZPbr5Mm584OcjvU95tlvYd2pgYHAUVPaK&#10;POKSXMDcjaC1AENgt5hSl18q8Y6U6/YYXMq8dfWteZbSGOF4xgY+bB4rnrgxNrqyGNipkX6UAgM5&#10;GjSBrQoNvDHvW3pEmnSeGZ988e5T39axtZiklTR1R4lUIPlHFVLS0uUgKbpQDyWBpgbPnIviGYTW&#10;imMAhMGse9TN/M0UIXLc4NTXKt5cQDu2B1psARbS8Dbhkck0IGNUEabb4Ybt/U1IW1NriPE2QoHG&#10;e1WoF0lobON9WTcsmcVZCW39uxiNm4jx7UXEVgsf2S5Icb1T16Gsy2RPtt40l0CS/et6OG0W51AM&#10;VG5T82apWtrG+o6kjXcagMSDnrSGKfJ+z/60EjtToyBvG4cjvVbZbjVDGL4MwkweavzwKNPj2zDe&#10;Bk4NMRhajHdK8bpLMQHyRnrT4riOaycLajcIwGB4xWzb3Fk+m3Eb2GWXjmoTFpmZClmUdh82O9AF&#10;LTtPhe91AS6c2HbJYVqSJEjmAzM0eeMjNVxPqcclosVlGQ7EZJplzJNHNCWtm3FxxjPWkCNCSOza&#10;1tomUhCOMcYxVE2pW/uCbpTHkbMtWvOE/wCETRjsB8jPPauehguJbJs6i/EvGG6UwLNxJcw3duA2&#10;9eOBRvnefKptBXjPvUps7tYx5t0T+6ypPeorNpHGrxvbOpQjY/rQBctYb2G7t5BucO3zDtitFoLC&#10;PWGYxBd4B2gVXjubiDR5xK6FBkq3empdiZNPlSychZvmJFIC2yWx1ZCkMgHGQRUN8Stwrxxg4kXN&#10;WpriGS8s3ESJ8gB4qneORbzbbTJ29aQCapqVnHYaZgsZWiAwBwDVHTp9Wb+0Jyqrk4HuKNMghu72&#10;5SWeEYU4HGQRUE0WpRajNGl2hRJSAR3FMCCUXq+LswqSHb5genNb6o66fIFih3BBvBI71Vt1QzKx&#10;uvmVMkn1qhdNekXoCyZbpg0wNaMNFdwlJ495GflqG7lv3glK7sg8cdazNON40d2jRSFwvyZroNLk&#10;Itr9bvTCDvyjHvigDmUNyLhDcWDnEgwcVoS3SQahZO2WLx4C+grUuZYWFyRaxAbxjjpiuW1VL2Se&#10;1ZbdcBxyPSlYAunaSW6EdkU8zPIqpFvWARtH9x8/Wty0ZFsgWiTAj6471UdEN7cyEAAjNNMZdtHg&#10;N7Yu92yiPoKlu74XGrJALJSSuFI7VnxLFJpmrbQASOCaz7N7i38S2bzabKoZztcjINAHUQ286QKv&#10;kndnqRQLWWObUpQMYi5x0NTpfzSW16RZpnb8hoilvG0uaOSJSHfAPpmkBg2zXZvNTK27De5yc9a0&#10;LLMkmsRyNhoV+XA9abdxTW2raHH5wTzOhPTmoZ/tVrq8ciXO9nUE4HBpgh1mluNU1Dz3KDcRhqbL&#10;DbJqS7DlC/OD1ovL3S5LXSWfT3V3lAbHHNascdmtzoRdGCNGD9aAsYr/ANoJqgdVk8tV4Xd2PtWx&#10;p88BnvUazG5wOSOlF9PpwuplisZDyMkVnzXA8mQw2AWQqAT6UBuT3NzeLrEsKPlQ3BAzQYbi4WBY&#10;wVdWyxNVEudPhtoy9wGleQZJ7V01o9tJFd+TIiym3G4jtxSuBcto7yPQIEM4fKY+lJFcPa3Mw8mI&#10;b/8AloO1V45Jo9KuIWu2dy5wx7VWIQwHzLvv1NAiK5dF8UyTtJIUdMqTzzUS3Nz9n1iV5guF/dDb&#10;1pkrKJo90qFFPAx0p07htOSRbYHA6CgZkSXerMmn3Nvc/vYbsMVIxuwa2rm61i+aG+l0OCF0t1UY&#10;bPTqapXMTnw9azC0cZHIAp9l9oOkmMTkrjuaBiQWUtzb67i6csE7d6xbK2vofEs0c8sqrvOwE8MK&#10;7G0kSCC9EbIZGI4rn7ueV/GRR2+dQMADgZoQkdreW2lXHwgtInuLXEcbYwoBU154qrbabKivuzJg&#10;OfSuolaNPCQj84uxIyFPTNQjTo2Wwa4kkTldqHjOaBmGtxci2h22c7DcPuitiM6kbOK4V5MbfmRv&#10;T6Vt3T6DaQQRI9kStvljgHkisK0vYJJ5U88ZMpxgcUCIIbpj4mtl2AENwCOnrW9eC1FukkN4yyAA&#10;tk9TWDfWV4Nf065S5jIWUZA7ipJ4NRn8Y2Sw3JVRa5bHQetMDVsnQ3N7cXLRgLDxk9ayXvLeS61b&#10;YkcaifGM/eFRRo82oXNtLcyLtcjdnAatCW18G2+k2aXOoXEUkmdj+pHrQBBcXlnGmlxW8J81hy2O&#10;lbthas+m3FxdzIoW2O0nqTXN2lpaza3LImtqBGpK5H3vSlnk1+WJ4n1Bgke4Lt6EdqGgJYSy6jqZ&#10;axWRRcnDk9RVe9aYHUJVUhNoyPSp7C2vv7Hw8gBLnDMetSSWt5LPDbpeojSSAc9KEBUs762SGBYr&#10;Nw7AgsR1zWqiwRRvMzMSecgc81UvrKKxv9Njk1WzkYRg5FadvBJcWsMi3MexcYX1oYEP9o3HkMsV&#10;u2XPU+lVLz7adJR5V3osgIXPGat36wJOVjK+YI8NgcDNVhHONAnVpWbcDgk0gHRXclwtqvkKnlpj&#10;p1q7HEhZy2MDtVextjHpqNJcKxLdAKuTf8em4BwfSsalW2iGkMYRIUCgfSoi3X5f1pimQl8kdeKe&#10;R8y8VztlDCWLn5OnSlXlz8p60uBuqWNY/MGWwPWi4FkBFtMYHI5zUBIyeKSVw0gw/HakjWVnVVTq&#10;aSAeFUyD97jmr7LZLYDNwrN34qkY2jbDcnPXNMYqU5PPahjQ+aRWI2vgVACzSMBMQR196TAOFII5&#10;qysYCA4/h5oAERty5Iq9EAVbEg4HAqvGjs6YZgSavLGw2qEUe+aQEBVjcDJGM1ekWGPTrci5DOR9&#10;0Cp7a2M0wjCvuMgAwuadfJplhr1tHJqvm3Ah3MpHyp6U0r7DM4f2jHKki6c2WkUhW6dawPEGpPde&#10;L7SweS3+0XNiyINgCdMdelbs2oXT6Fq15PIi2cbY37cY9qUxaFc+GbS5HhZZBuDej+xB6iuulT6s&#10;R5foGk+ItMm8YWF1f3EEE98WgmUnCgnnB6VeXStGtPFDNB4zku5bmNh5xbeyMeg7969LvXtb/wCH&#10;yWptViMMe1CfvAHgnPXiuMitvBmjHdH4zmvZmfdJ5g4VvTn0rbcmxzGly+LrX44eGbDUPBeulwJp&#10;lILFJFHKnNetR+K/Hd34V8TW1h4Gii1IAxQSk4JXoeMda5+PxDfT2moSp9k81LZhDIYgSvHAz6Vy&#10;GjeItWbx/M9y8EN5DqRDEDaCM+nvTtYTVz3fwbpOiRafo/8AwkejSTzTFzOtxJv2luvJqt4h8H2a&#10;/FXwhL4c1GxsrFr7fKBcgMOeRjvntWjaapod1pmnedHblzZkqTIAN31rA0qFJtQ+MQudddLpZ4mt&#10;JEusqijtwcc007akqB7J5U5t/DDRzbpLe3VX2nJb1NWL6OCeIRNbzKwjBYYIrg/DvimG2u9WiOkQ&#10;zzR2DqsvmZJYD+7Wx4Z1HxRe/wDCRXN6/mrJqD7UaHYYlzx9aasTKOpspPaQ33ha2TwjLKr3G2SX&#10;fgR/X1rf1G6sILlreSRAj2nRR6is6W3f7NqTowJ8osgIxyOgzXGL4h8Mpca2NV1q1t7+23K8OQ4A&#10;7c+9XclXOjGl6bHZ2ElrfyOLy8zIhO4gA8/St680vQoJba7sr6KHNsolicfdbHJB96z9B1Hw6ngb&#10;+0P7PnkWZWMYcEFQO+33rntV1G/v7vSHt7aYw/aCAqggde9DJvqdRE1nHKSNRmLNj+LIP4VcnttN&#10;+ySXE1zG6mHJzxXlt1YePv7ft5bfVljhAU/N2HevRmtZbr4MX0Da9B57wKGkzjHrxSTGchqcmvRa&#10;Xr11peiQvbLOqySDnap64Heuq0W5+DSeDoY5Yb1LuWINJEISCZD1y3uaktP7Js/Bej6at+sjsfmB&#10;HU+9U7iLSl1iR20i1ZiF+VUH86LDuZcs90vivVI7PQCIGI2qXzgfWsVp7i78ZXWlLoWqC5MJcKsR&#10;K4HU7hxXZW8VsNSupvKcRso+QHJFaz3uqR+HLuLSPC1mkssRV71oQWUHrz1qkxGL4Z1Hw7bW2o2M&#10;2isLsOw3LBkkjsWHT8ay/Fd1bTaPqwfS9p6Rg9q6DSDDYafrTXUWmm4myZZ5AuWJ9K4vxK6SW9s2&#10;XA3k/d7Gs67TiVBanmUsKfZdwBX5zyKhlMzaUiSSuQGG0V132e2fw820xgqPWsG8iCWUIbJbd+Fe&#10;Unc6bHC6lGn28r5ZO1Mtn0o05bdi4PHzcZ6ml1Z2OqxsqPnOGFVrBLmTWHJudoQjkDrVxJOsWPy0&#10;c/Ljyu3Nc9dOv2qZfKIy3BrXYzBmUSPgDrVGaJCBv55pXArWxkVjyWGOlaqBDGxBOfSsr955gKYA&#10;HU1rWzxNbFChLEfeokCRDPjY5J7VVjDGORg/O6p5sq04ZV68ZquHAHHA3dBSQPQ3rJYWgcu+cDpU&#10;U6Q/bTtiVeOBmoYG2xxnJq4UjeW3fJ69KVhlSSTUkWwG9tgarxLyWsQOeFFSSBfJAKqRt4psLLs2&#10;7iPSgCHBBcZ6Y/GkLLtcBeSetMm84XoXyzgvwfWq1yJFnjYA9sUwK98uJ7P58fKc81jsXLHggbqv&#10;3cpcx7s/KlZTSO19ZRrb5LSjmnETNVx/xJARGM7azgxAZS3J71szRNHp3+sXIhHA96wjlg+ePmPe&#10;mhWLlrGv9qKWcBS3Wuha3ZYbl44wwEYxXNW/+sdWmPXg12GkmX7Pdjz0IMR4NDBblS3UtZMwiAO/&#10;nNaUK7YN25wAR260wrst7wshyZDninyy7tBthGFyG5pRZVhl7JaO9iwiQEMKilsdQupYZo7qMKkQ&#10;ypGcis+/F15drti44ya1bK6uodNjU3IIK/nQhpmdFJ4jsddhms9W1e3kRs7oZSP0Fe4+CfjV450q&#10;bTbfVtNbUrPzAu8n96g78nrXkcsrM7H+z8Eqa5y4j/4mKHZwzHcoFPnYWR+mnhn4hfCvXbWyNt42&#10;sILplG+3uGCMp9Oetd/JG08C+VdRlAB8yPn+Vfj8wvor0SW99exsJAR5TFSPxFeveD/iv8TtEOnx&#10;S6pLeWqYAjuGLEj03daqOq3Jcex+lMPnQ6bMN6OQOjHP6VzWp6D4e1hL7fpEcM+3BZF25PrXk/hD&#10;4u/DLV4dJW61t9J1B2CmG6P7st7N05r3OG7WWxiMN9YgvCCk0LBlYHocilclpxPANe8HeJbKe7MF&#10;sl9FuOwD5WH+NefuLqLU1iuNNv7eQP8AdlQj9TX2A1xqKIUudKglXHDjnNZWq6L4c1XQ51k0OxDF&#10;OuAGU+oNUptDVQ+YIZH+3sv2pM7OMUOxjuRmbcS9d7qXgHxFb6k7afqQcbiVWQ9R6ZrzfVbXxFYa&#10;vIt/4Tv4sE/Oo3KfxrRO6NEzYjng8uUbxkgUNINzfN0xXLfaoVWNlfh2455FP+2P9pVQoKleoPSn&#10;YZuyzHnnk+tZa/aJtZVIo3Z/MwCpos4dau9Wt4bbSLiZ2fA4woB7k+1e0eG/C0NhBaz3QEkpG5mI&#10;7+g+lS5KIm7GT4d8NXbato80/mtiRWZD3r1O9S98uEJLGiJAFCqOwpv22CJSiWbZ2kDC9KrF9RdX&#10;kkOxBnGe9Q+6MruRDHGqXEcpvGTB5GetYus39mlpdBJ495jPNU9a1O1hmSNrxchGJwa8F8ZeKoo5&#10;Xt7YFp3OGw3EY/xNc86lzaEFFXZyXjLXbuTxjqtumpSCOKUhyp6k152bsnVrXbbuRv5z1NO1ITSX&#10;V0+8biwLc9c1DAg8xMheSOaiNkOc77F6ZwZOAANo715t421FYY9LtVnbdcE7iP4VH+NeilVGv2kb&#10;yZVrZ2zjpgV8+63em6+K2vMbMNFBfMkZz1wea7cOtRON0btgCNLjbIxtHU1d4YSA45IHWsmJ4/sC&#10;4ZwNo4rRtnhJUNexg55ya7zJmrDbuIHK5OB1FNJfziMNWlDLCLNFSSNtw5O6nvEWtndGUtnlazYk&#10;Y8yMYuhqnk7HDIwx61syI2yMMpGT0qu8I88Bl4x1FAyvZRg3zkRchuc9666yhBMRMucvzWbYwW42&#10;ESMTu9K6i1ihVruTpiHpnrTS7ii0zPv95u2HYAY9q3fCUsZ+INtArt5kkBwB7Vg3LA+aQQRv610v&#10;gK2aT44aVJ5OI4bOQsfXioqaRG1oeqqCN6shyM9aICWN6iRciNj16+tW794RdZCDJc5xVOB40TWJ&#10;jJgrpcoHHcjivP3Y0eI6lPG/jnWmQbiL91I9MHFJH5SHzPJRXI4yKrWsN0k/iJ3UGaTWJWPfgtxW&#10;/o1ol7qGuxTPbg2yLkB/WvRjshs56S/uTqASPySzShST0Ga6200fQGtRMfG0RvEjDPAvvUd9p/h+&#10;DSNYjg0QyzGEsHDdx6VxNlH4hn055rK+linluSnzN93Bxg5qhHagaAbX4lie/vIZLK3TYUBO8tXA&#10;aVrUljrvjqd9CtrpbW5XZEzgNKG9PpXpOh3umaPp/iuPXvBT3Nzd26jMcXmA8evvXPPY+AdQ1zXl&#10;g8CX2nSzROwdnPyHGRlT60WuBe0a+h1nxLqctv4bYXHkhjAT9wVeug0d45t9HhNwkbAhlyM1yHgf&#10;TvFtl8Xb6W3195S3mxSgRcMh4Bz2r0K+g1Ky1u0ae1t2ErOyurZOSe4FJPuDMfS7vwiujeIYbq5k&#10;TWZpgIx5RCp7Z6c13Gm2Bg0fVJLuyAC6a7s+eOnH514wbpp/jvptncaVFCWv1dppFCiTB4wx6V6Z&#10;4r1XU/7OvbeGaz+exRSI3B3ADA5FOwdjySSIXXxSikt49QtCdTYOFnZUPPBxnHNdnqdlMtlZxya6&#10;SfLBIDZJ/Gubt2iOmTQ3Nky3JkJR+ldDptrJtuGuNVGQv7ve+TigClb+bavbtFatOxmGEZ67O5s7&#10;TV/CE0E2ny2wEKlmzgr9DWLbWdqfEEEr37GNJdzr0zina/rUzvILbTzBBFDtOBjcB70IGYet6CG8&#10;L6ZZ6V5c00VwAHlk6nvyavNpniyz8B2Meq+JNMdDbjyY41G5PYt1NZ9vqGmt4R1Hb4sQzFW4RvmV&#10;qyPtfiiTQXF3PdzhZcRszH5VpAzA1vVLCDyI5dHw+7MbnnNd7oV3He/BbUWk1doIkgJ2Ef3R1FY8&#10;eneHL/RZoLu2QSIwMTnqDTvs8kOly2cV2BEsJUEDtTCxftb2yn8HMYJFYB3UFl5OKz7VIi1yz6so&#10;mWfhCcfTitnS9Ms08FTsdVjDhycAf0rOm0aOfUYZ4tYuVcE8KDhsUBsat616PCLPLJHJsjGzHHWv&#10;Rfg3oMes/Hf4ZLPpzSW9rcfa7lQOAEOVyfrXmQivX0S7EkpKQAgqT3r7f+APh4aZ+zXrOsTWTLPq&#10;Slh5i4ZYh90c9jWNSdloJrY9N1iRTqt2iSNsWMIoHYL0rngsrTRBQSAafezsdUk+Z8mY/jV22jd1&#10;hwMYHJrn5jZaD40kJjBjHBHStW3VhNb/AHetNVAqY3AitGzjDTxZBH7wdfShFHA/GnXn0r9jvxGk&#10;NzHHc3zJbRNkZAfhsfhXwhcRSxeHLcK1u/mRI7EHnJGa9j/aJ1iHUP2ifBGhx+I1ePTrbfNGjfKj&#10;twAfevnnUrLXrfW9FK+MG+znrCecV204ckb9yG9CtewW51Sylaw3Mjr06itOadALEEu3yrx3FR3D&#10;YtFPkM3yDJAqsLa9uLWNo8KA/JpEGuI5SyTR30mdg+QnNaltBbyPBLM8TFVOFIFZJaSHSBhjI4i6&#10;VntqUcGn2txNHcAfah8gBPemM3r2C3kklDaD+7jIbj2rGhvWi8QpLBop3p8qF14H511tlqOl3ema&#10;6x0iSJWtU8skdTjmuZvYbpbzeLtVgMmThOmKV+gHa6TrXiA634dW4S1ZjL8iqoBwa9ugaSTRozJb&#10;OrGIEZ7V876IbV/Fmh3LXUjlJgFGMZP0r6PV1fQNGfyAC1sMisHuXFEBPIO49cUw4BY+X6cdaewC&#10;tjbnJppA+Yg9qCiE4MxwnH1pWVSj5z1FGVIHSn84GcUAR4XPtiggZc7eCKe4U4AqPkIOe1ADSBkD&#10;HSmkDjD5x7VIAcNkZ560w87wFOc0ANGfm+fqabubkcU/jcfQDpSYJU5HfrQI+spUUTSZUYKcVnu8&#10;S211/o4z2NaV2HdoYwpXAyTmueuWInkTfyBzWq0IsJvDwSuqKCKotMu5tzknBqMyKEP7zHPTPWqc&#10;7gvGVRRgc0t9hkrTRLFOSrZzVEzhmlYQgDNVJZJAJAQpGapvIRkgnr0osK5pyTIbf/VjOfXrVKWd&#10;PLl5xgcHNZzygK5O7OeuapTSDEx+ZgRjOf6UmCNRrj/RAVwTnrmoPPbdHmQ/M1YbzqqBMrjd0zzU&#10;ZuAZ1CnG0CiwHSvKi2UjrhiByM1kSXUZkYm5K8HkVh3l7s3KLjar9QD97/CsM30B1FhvAJHGe9LU&#10;aVjpftQF1IPOcsc/jVeW7k2jyypJb7pOK52W8jVvlniyM/hWdLdBkOJG4zyD0pK4NtHWS3j+WSZl&#10;xs+bHrWSdQkIYeXnBOea5mO5kMl0pmYqG4OetI0n7x8KRk+taRVhNs6ddQIaLMQfceRuxVG81At9&#10;pQ2iBTjJDda564LCFCdQ6/wiqO7zFI89iSOufSqugVy9d3U/lAoSeOQDWcGvHeORrlsk9c0pMSqf&#10;mHC85NZ8lyhaQJ03c4NQ99x3NGaVjCo5VsjPPpWFeSRtrMTNPLtOBkH0qaWQG1P+lZJHOe9Zcq7s&#10;DzAe/WnsJEd3cJ9vlSO4YKVHfrUIYmP+I1SulO+bknBGKYryARjce2QaNyki3cMiWUrM68DgViNI&#10;GB+Y81pzxtLZMxkO0DlfWsvbtkXbEcY70JANUDPBPSnp9w5Hegg4HAHtRkbgcGgkkJ+VRjp0pPmy&#10;cEU3P3/wp/Oz7tAw/wCeXy+tOJbZkKTzTf4gcUBiJDkcdxQBIqHfFkfjVtUOJDnOcVBGULoNxA3d&#10;60GCpFG3mqwOMGgRnzriO8zgfLxVJFlMWPMPX1pb+SY3ihZsjjOKqmWQKv7lunamhmkkURwDOo47&#10;iq8gC3LDzVYVXVn8sZlf6U47SWPzZoYDlYE9RimH7j/OeTTcHJxjHpSj7r5cUgG4O1qADtPOc1Iq&#10;qQRuNSRxlnfDP04OOKAK2OB8lOVDsJKjhTTJ7iwikZX1G33FsKN3LGs3GtXWpSxR29xDCg/eOQck&#10;GhiudB4ZguL/AOKujadDbby1+pfachQDnk9K+qNQW20/w/YtqGizXMwtUSFEJI4GB9MV8Txa/c+G&#10;/HLm0u4w81wgn3ctj1B619i+BfEOja14BXz9V0qaX7KpbzXUMDj3raK0TMp6nQ6Hr2gRabcm501Y&#10;pmiPlHZxg9vwrk9UubGbW5jHIrZuM5I65NbGsv4dGg61FFoNnJcA4iKsODXFBUj09ne5HmFvuAU9&#10;TNI67TT4YGpQvfX8EcKoMIyAg+vJro2t/hPcMTa2emyMU6+eFP8AOuI0yGG4tpBd6PdyWrXcYdVQ&#10;55PQVB4o0Gzg+Ik8dppN0lssEDJAsxDRZHOT1qWncZo+IrS0hs4pNN8brsB5tlGSvryOtSaDeeBz&#10;oF4useB7maZZYxGA+N4PU/hVBLWGLSYxFNgLAMhmziuduXR7ix2zL5iynbgcMatK6J2Z7DqnhvwT&#10;faZZNpNrelBGjdCCjHtnviuM1Pw/rVmDHJrtuxeDMUbH51HvXW+Fdf1WPw7pen3cmnWhQHZgA7s9&#10;CTVXxDZr/bL3t58WxdTTyALKnYfwgKOmKzU0ty7dDlba5t4PBupQyBfPKMFJfGauaVoOpTeELC+F&#10;4qGWdz5YnwVx0JPbNcd4zPhTRtK0SXVviBLJLcENb20K/O/4dq81v/F/iK40HU7fS7LU7SyliAdR&#10;Kd7Ae46fhS5m1oPlZ9Bya3qmnLd27+DdBdymDI92pyPX614B43TxJqnieZIfHEsVpPNvmAlyAV7D&#10;2rkLQeabt7nxLqkqmT94v2hsr+Zq7cXMEelSJFJJHCseVZ3xn8TWabi0VyIfa2F3Dq/hZB4lluQZ&#10;gGK8LGR0496m8baobP8As43GqwRstqCBvxgD27V41feMr228ZXMVmhlIuB8+fl4Ncjruo3etePVe&#10;81y9IkaMSkdDjsB6CqUbyuO1kWPEfifV9SupIrK7v9ouV/exuUPy+hHNZI0fUNRuYbiXxnqPnOEV&#10;pJSWJA4wM9PwrdvdG0bT9J0+ePxbbzA2+QgGCv1qPSb/AHS2+QgEc3yJ0zV6bodjMn0+6svEtpFC&#10;sznygCrdTmt+wW/sre/lNinmSISqk9Knu7rHi6/nco8nkLsGOFrGnn1KXWIZHkdhk9+BTAf9svyN&#10;YZ7m4VpZPnwT0qSKeEQ24VQMcFmPJJqNmVnMaRM7lfmG2q7QxRHfIrcSg7AeKQF1tOY3qzNMzAsC&#10;a3ZLLRn0q0aV4VVIfWtjTY7W68GX8gtFC/ZhtwemK5a5Ft5jQtNcAGbnPFHkBnG4db+5jtDLHFyp&#10;2HqKSGGCKG5KvIxkJJ+bPNbyQ+GIbC5Kavuke3OFx0rCsfLF7MBvfdOetDQyC0g3atd7sBCcsT2q&#10;aIWP9vTLFvwh5OO9XL20uA1uqzFFkmGWFdVb6Hb2+j2VydZspXm05iYwRxgUnoByF80RsUxEjOq8&#10;D0rOtoLh1tQ0bb/PHy+tWEguHu9XPztm6fA9ADWxp0Sg3En9oKpQHG8dDTAu39hfJ4esmk0e3jUo&#10;vO8ZYViy2sj3+gpCYfmcA5PQ1S1G81OSTWUl1m6kHmjb83HHtWr4etb24vrNy0wRWBZiSNuOlLoB&#10;budK1a2vbdLi3HkvGpEi81gagANVVFkXYPuk16Bq95JDHfxy6jDIRb4RG5rz/wArzo2bf1uCTz0F&#10;EXcGPsGl89gmn+YVb5j6VsXKytDARoG1EA3Mehq1pc+g2jFZdE80MVHm7vun6V3l7a6XN8Prd4r2&#10;z2ywbgqnlfrRcaR5jez2JsbOGKxGRH8wxUNikMlwE2rgg8+lRs6jWbqJdOVm87buzXXaRoF7LcSy&#10;i+gSNos43Dj1qrEnPTW1nF5LG4hbdNgDNWJpNLWO3VLRSRGCeaqaxaPa+K7ndO00fO1d33TWYqvi&#10;RnkfHP8A9alYZaa8c3hEenLtHHJqtOGCykRAnOQM8Ct60sbaTwfdHzk3b/xrIa3uBqs8byHCkc0x&#10;DLWLU7m+sY4dGYsxxknrXSHQtW0+TSJrqyixLOGbD5CDNa2kz6PaWUcktsSwtyFA6se1cr4h1HXZ&#10;9LdJLi6WIzHC5JO3tzU3A0/EurwulpDBJbMogAJXFcva3sawEPaxtlsgkdKpWtjfS2lv5Gl3bEKT&#10;zk59a3LTTUbS79pdVgiZYzlT1GKYzNudTuBqSPFIpQJhgBzWrZX3h6LTLaSXTw7yXI3qw7d6wXhg&#10;jnEiDcDIQM9DXQJZaU/glJWlV5tpLLjAHpSBF/WdV0qSKwisIQkAhUt6571zkxaQjEoIK9cVnMAq&#10;XfDA7/uir9rLELJm8pSdvHtTQia2KRSwFl3Lg5BHeq1w5kv3Ml9MV3cAntTmmjIXKnr6VUYg6p98&#10;Y4JPagDRtLOa5v4oLexfPmDc2OFHrmuv1LR0s/BFzFH4qhS5nthtcHJUgVm6TqenwWOoIbqJWeHI&#10;IHPFZ/k65feMPDd4t9L9lNw4wz9APalrcYltBqUfhqN7qdXkxgsD1rKnZjK6gnk8/jWnqb3i+Mfs&#10;m6QxsyAEVoarpc9p4dtblokJeJSqg9KoRgwQOsIVcAs3NbcenXszWqtGSiDqK5lJrs6naAhz84zj&#10;qK3hrF9b6zHGsUwXao+ZSM/nSApSaU6+MJCbR8rIPLUdOa6m604L4PlBCh/JBJHUfhU017pps7ea&#10;bXbaNkgLYABOfSucg1xH1ad21RsEsCCOo7cUtRbnLywSrfXSSW+xN/XNWsINOm2hThAKrXss1xr2&#10;pMty20y8KB1qaNCI1XMh+XtTsNGZOpMtsQAOeta9kXTRrsMj5aPsOtSwWSuxMg2IrZOabfahYIFh&#10;trLcQpXdigaMWWThwA4JkOTVcPI0MqLLKvPJp+XLqzRE5kyRiriiNmBW3A+T0oEV4rcFY8u545qx&#10;wFQBj97irQAFuOe1VXH7xMqAdtACvukmUEj7vWnPAn9nR7WB4OSaiCnD4cgVOrkQuM5OKLAZS5Nw&#10;V2E4zTvIkIXeONxxV1UVbuVi2Ce1WN8bQTr5IzjFAHOzw23nSY2seMH0qCJrqG8le31O+SUMDgE4&#10;rcWzPmy7VY/Nn6UrQJ5x+ZSQvPGKQHT6F4xnjgt4by2eRQQC4PSvVLDVNImtLR4L1CG5wDXzybW2&#10;8y7byeG61YtZdUtXV7bVJAgbLKT1qeVg9T6wsrmR4I1DIcjrjk1eDSCWNm1JQN+NvpXz/oviu4in&#10;t1uI3xxkivULLWNNu7WKRL+CQHGdrc5+lK9idj0NnYWoU4+71Bq9aMzRQje2AOVFclZ3aeZjLFeO&#10;TXQWs5S6lYSoG4wPUGi6EtTG11m/tWH73Dc88isaVVZ7Vt5GBwc1va4qfb4JQpCuvI96xoUVlgDQ&#10;zHJOMCpbLRbklU+GJQt0OICCvrXl0M8cPxIv7fcyrMjFgejHtXskemRNoFxlmiyRjJ61494xs5Lb&#10;xjZzxpnYRyO9ODuNHf6TcTH4Z/Em0SQLJcQgj32+1dbo15OP2P8A4pRfamMkYC89QMc145oeohiG&#10;+0urFcEHjFdxpM0q+HvihazXAMV5aqYcdFODmlJBa2x33hiW2T9knxpJHImHYOxJ7gVb8CNLF8C/&#10;jTfnaZLrVgB67FrivD91FF+zx8VrJp1Bh34A5DAitnwne2q/sueNUeYB1Sbbk9eOKlMpSTOn+G8u&#10;7xN8bNbeKMm2014LcnsT1IpvhWM6l+1DZyvJvgtJ5rq4Y9CV5H61meC5YU/ZS+JjpcHdJqEzOw6k&#10;1e+HErQfC39oC88oM5xHGQOcHrQ2Fi7rLT6n+0TpdooZ/tvigDGfuxRn+WBW545uvM8ReHrOK5jY&#10;w20dtbIpzjs1Ynw8UXHxv+I2oTMSNN8NSiM+juOag0fyb/8AaLtQsZEUV/cSszHONpJpc1xWOv1q&#10;VdO+DnhjSI7kiSeAT3jDgjuAfqad4X+zab8KPFutz6M32m6n8iwaQ5aTjBYA9AK5zXHmu/iDZW6y&#10;yM82tJG3+6Dj+VbnjK5hW88L2MMbeTY6LHFEoHG8jk/nTEzM0qL7f8SNNkuZ/wDR0u2nu3ftjkD8&#10;TVnxZqF3qfirSIYIZGhiuFgs4EHBJOM4qZreW0+D2jRsFWa9zJMQfmC9hVvwZFax3niDXLpUMOlW&#10;bfZ9w4lnIIX8qbHudbPJZ+HvhhY6bbQ28mq3Olh7qY9Yww6e2KyfDeladL4d1jXNXmd7GG7LBWbH&#10;nyg9PcZrAso9U1f4nTyyXU9xNPqe+4zwBHn9ABWr4y1S2kvNH0Sx2x2FmqJFEh/1kv8AETjrzSvY&#10;ZmapN4g8QfEzT0FhIltFIsdlZw/LHGnYkDjNX9evtD8PaXb6fp+l2NzrcluBc3Jwy2xI6L/tVtPP&#10;D4d+EumSfZ4H1rUbArbp3hQj7xHauv8Ahl4F0+Syg17X9ImuJri6M8Ec/Y5yGIPXPbNWtiZOx5F4&#10;f8AeJdTuJNU1vUbyFbiTehnyZJAe4B6D0r2LSvC3gzS9PiMPhnTHmK/62dA7H869h1KOGRZlh0kK&#10;FjVQqjhQOmBXKXdlclpdzMoEfA9KTepKlc4DUre3knmDWGkAbTwsKivOtW0PQprC4SXQdNO9G27U&#10;AI9816jeRyC6mQRHcOpzXL3tvK0MjecQpzg0MSZ4xY6PaaWurGHxfdLG9wSyN91/YdhitJJoTanF&#10;3E2TWzrVtCbB1aMgZO0ehrz11aDVW/euw7rmhbaDZ0uT5n3l+760w7c8AdfWsy2uFlvJUWHO1Qdg&#10;OTVpnAlVvsd0FH3sqeKYrE7D5k+TNRH7zALUD3unhXDTyBR1fbz+VQfaUZwVkjII7kA4poZaON/S&#10;k444qoZl8liZeC3BPFKJYPl/0pDx2NFiblgkelSQ7Ptn3htA5zWVJPEHH+mWeM/89BVe61TSLe3H&#10;2jV7CNPs7MX8wc4qkr7BcZ4p13TtL8FeIrq4kt0jisH2Enlm7AV8RPLf6h491/U7i3bM+pSNHu7L&#10;niuz8feIG1vx1bW66gY9Ot71uj8OR0rmhLZJa7Ekt8BQBhxxVWHGNxr+cM/uFxjjFPiVzEQVJ5zS&#10;Ce1MeDNEzA8DIoD/AL9sT269ON45osUS4cM2QAv1oGNvCfrT2ERt2Zr23Ax/z0H8qg3R7/8Aj8bO&#10;eijNMCUCYk8HFSouZBzkA0iMoRPmYnHIp6q3mKwl5J5FICVVbzSdpIzUu3CgeX+NSEgWy7YxwOaR&#10;ckxHk5PSgGR+WC3AXpSpkAgxHhjk1bZMKvuOlTeVGbJCmASOaLibIFA2xFT9RirUKb2iG7+LpUKy&#10;xxqitCDk4z6VZR4lSQrOOcGgRDfBbfzCkOXcD8KzYVnMkrTFwScjmtKd1kVR12kc01Nm6MeXk460&#10;wHLLEYZI/JGdvX1qgywLLLm3BzmtExIZkIUnntT5Yrf+yrza4LbOTjpSA4+5YDUYF8rAMvQdas3E&#10;Hm2aFsHCDBrUsrezeRJJYySsvAIq/dRxG4jaKzdR5WG4607gcRPbKqRZLbieHXgivQfBvxB+IXh/&#10;UbCIareXliJBvtrhywK+xPSuceDzFb/Q3JycjPSmPptyNPZiyr8hIBGaiUVIpM+6fBXxC+HuuQ6b&#10;5XiG2sb75d9tcsBlvYmvbZLsy6TaodEgYiMbZ0bI/SvyMVZ4p1kga7jmWXIaNsHI+ley+B/i7450&#10;f7LbXuny6naLhfLmYiRV9m/xrJQcSnFS2P0GQzYGAOOuOaaxyN3PQ81554F8ceBtd0pZdP8AE1rB&#10;dbD5tjdOFkQnrjPX8K9GWSBoGj+yBX8zhuxz70RdzKUbbmRciQhcHOT+VYl1FCsF4Xu8nyicnt7V&#10;u3kV7FPcvK0aqFG3ac5rmL6VG03Vv3gPycAVslYybPKrjNn4/wBWnTcIpp8uoPAPqPrXc6Vd3Mkc&#10;DJcqq7erN1rhrw+f4gRGhIjVjgY61hXra3bTyzRalc+VHGxKDI4FU46FJnv9pOx1eDbc4IPTPWuy&#10;gmcDBt1yccg188eCNbubq0u3nsRsExCSbu49a9ps7q3OnJvvMNjg+orN6DR2tvflJZiJ5E2j161s&#10;WusQyTwCVc/PgMa8dvtTZNYRftBCqfTg1ftr8yTWxFxHgEcVO+4rH0JbXCGyJjv48OOlU75FMDAo&#10;uDzv7157Z6rbxwxf6e3mY4XNZ+seMtPtLm1V2JZhjnoKHpqB1t0ulDTdUuJpookiTls8k9sD3rwv&#10;xB4juIdZ15YfDFw0Cj5ZBycV1Ut7carb2zxXkJUtlVDjB/Co10yONNQa406JgyfOSmeO/FaRasDR&#10;4fqPi2K40O4tm8NT5Mw/e9ChH865i51m78lI3067YGL5cAjAr2vVvCnh+8hSSwj8ncSVZV/i9xXC&#10;zeA/iIdSiWJ4J1MuFwgGB71q4rRiTSPLxqcMd5MY7K6DO3zN0xSvqkrW8oFzKGPQ7uletp8MfGjn&#10;/SJbCIlRgDmtG0+Ft39sAkaWQ557CmkhymjwVhDIUmlvrwnrgN1oitdVu7h0t7S/RfMADmMnNfVu&#10;m/DnRoChmsbZiD0YZrudO8OaVDcxeXpenDb0URAVTijFTdz5F03wTqs08LXcesyjPCnKg16Vp3gO&#10;4OnwgW8VvH3ATLEfWvpH+zIw6MEhBz021aEJ3W4LoTjBULxWLepTbZ47pfg3T4UhVQrE92UV1qeG&#10;rSOOItYREY7KK7meGPy08qMhhjP+zUkMk0e1ZJQwKYJIqriT0OOTS9K+zS7LK3yq4xtHWpotK077&#10;EfNsIVfnhT+VbEkliNYuF3qAz1LcLapbxEzM3yZ60nIaMKPT49zxrDGNyHC7f61j3VtJBMVksbcY&#10;k5AOa3bjUnXyEW2x83UDnFc3ql3bG9BCy/6rJ3HpS3GhZRC8UQYts28YFQyPAsVmiTFzuwM1xz6/&#10;frqVzAPCbuiyYWQGoptQvWQH+y5wNp2gDpmhIZ2bmI3ahZI8gDIBpspzKwEZIC84ryyG48Vp4jnK&#10;21wUabru6Cu2s765ECq0YZtvUii4joLMb9asFL4CzgjP1r5P+MkJi/bW1eQK2250iFjn2r6ot3lN&#10;5byiIjE6/wA6+dPjtFt+PPwrmCD9/p7jcO+KroEFqeVMjleIQAewNZ9zauZJWMUbK0eGXv8AWtyN&#10;T9kiyDSuikKVU5H61Jqem/Db4j6loeg6dpl/b3FzaRviB5iSUB/hJPavfP8AhZ3wiutLiTV/BukC&#10;JowTIqK5FfFjgmO6DWsQLeqisoWtuLh2M0kZLdCcg/hXPKg3K6ZfMrH3ND4r/Zd80PBFaF8ZCvar&#10;jP5VZk8eeFTZSR6b4Z0KNegkO1cD14r4hijRZYz/AG0hAHKbAM1Of+PkFb+4ACnKK/Wl7DzEmj6x&#10;1bx34NSOA3/xgjmdLclbS2Bfa2Pukj16V88eJ/E3ifWdfDi0ns7GKVhZ2yOeB/eb1Y/pXKRQacEl&#10;P2dd5fkucmrhC7rf/iYDYi8ADrmtI0bdRNvoZqW4S3lIiV3eT5nPXnrWtbxxxWQVVzkck1btorMw&#10;XGJ23YHNI6kOwBB9K2vYVzJlYx+IdGkOR/xUtoc+wcV+jwuJW8OeGp42DKfCtp26fIK/ODUA39lX&#10;bHAK30TAfQ5r7D8JeJZW+FXgiGaUZk8PRBXbuAuMVk5WZMlc9RS5kaOP/SGJ3/lVpriYg4fB2jHN&#10;cCNVs1eUfbNv7zkbasPrNjLPDGrzAKoy+3pVpmVmdU9y4mQkrkDkA0ovY/sd18wRiuFJ7Vxc10uZ&#10;HSWRkK+tZzXlz8xEcv384xUu5SR6HDc7bP55JSS3JxRLLMYyyzxkL29q8/OtaqZVjawTaF64qhNq&#10;urC6cRW7gYwO+KWocp6pBNp22NjKACpyuO9RrNZ/ab8SRvGM/IwHWvM7a+1n5T5OTvzk8VtQ3OrS&#10;XaM0kZUY+XHSm2HKdTLKpif97nniqG8hpPnI5pGZGt4sFQQPmGajKTMzbQrcj8KTdxqJKLiPegYL&#10;nHpTmltOfug1mXqbLNtt0pcqMYrOgaYNGJHYndz70hmxIQwyBxu4pQkeEPkt/jTA0IRAWABHrUXn&#10;p9o2rJkg9KCWa8U9sGRAiDkZzXSWsMU0qFe23ODXMW2mS3Mc8yRn5HX+Lnn2rtbFbWyW0WWUNlBu&#10;Oc5NNSshLU37OC3jhkxAC4Xlqz9WnKaJqyxIqyyMu0n+H1olui0lw0caqrJlQT0rmLuZjM7PeAtv&#10;woNEZXHY5jWYrptNuCL7cWs2yD2OK878I6trNr448T6dPeTyw/aS0O7jGTyK9G1Zp0FjhgQr9j61&#10;5/rSW9v4y8NXaW4GblN+B61t9kUdz3S3S4GiWd0r7Rg5Unms+5dmcsiMAfvUlpNI/h/T9sxkBt1w&#10;o/hzVi8Pl6LCAibmIz7Vi0CMW6X/AIkIxEuec1BYTOtnZhcA/acH2rUMbvp21I9zGzYt+VcnCb0W&#10;albR1P8AaODn2NJRuVe503iSVPsAhWZCwtASc+1cDaSHyyrQnd5xxWn4ka6TVtGPmSYktuCOd3rW&#10;JBLi5hTyyzMc4AzihuyGrM1Z55A8QW3YEjBx2rk/FOuaBpXg64u9T8R2UFvBalnyw3M3ZVHUlq4P&#10;4k/ETQdAtri1i1Gxu9VeLHlxMGFuT0BI7n9K+L/Emu+Jdd8SpPqfiS6dUmLQ2aN8kYPcjoSahNy2&#10;OiCUdzsPHnj3xp4j1Z4bKzubHTElZYYEbnaP4nI6k9favM7SyhSaMGOUyPLlmbkk1u6XEqGZURQS&#10;gyCavx/Zv7TVPKDNv646VqlYmUrkaQJtiI6lOea1rW1nKwyLFGODkHvSSxIIo8PHnjIzzTzJKDYn&#10;fMqqOcU9iCUJAk0zNahOecGlE8UltPC6/L/yzJ7GmzvZssOyVj8uTVPavmKRuH4UrgPih1Nb+R1M&#10;bIkgOAeorWvfs8tlYyGQB1T7tY5e6SdcTv8AnTxcbULyWzEBsY9aLhYJjYABnVUCEZGetOuWg/si&#10;3kWMBX24OK1rS18PXMga5mEY8vOM9+1V722L31lDFPE0SseR0wOlAFiySwGmQmO+wzpls1buFibQ&#10;pczwllYYPesiK3uBGMzLhTgAGrb20y2ETmVvn/hzTENMcbWCb3bGOtTWyW4dcCAAHj1qqGwu1iwG&#10;abLHmZGhmfqO9AF6+WbaXF3EMDouKr20LrEkrsxUt1JxmqsjRrrNkks06s0JIBzgkVb0+O9u7u6R&#10;7hgkbEKBwDQBPcb5IGCR/wDLIjg1WtILuDRZBFp8kjtKTu2nArWhtblYdcVrmBCkRwdwNO0m9vYt&#10;E1kXMltsExCnA5FIDGSLVzqyhgSH6gdqsTJdpuwzYQcDd69a2pJ4ngtGttMYFmwxxWVfTRwqoYMz&#10;OQOO1AyCOMlJGNxICV9eKjjE6XTxyT5BcbWrVtYDJot06Sodqg4zzVORE+ZWVi2eDnpQIuf2fdb4&#10;por0gkDcM8Gi6+0wCzDQFiwyas2N3EtvBBMG4B2tmpZmhe8il+2KyqcYNKwzPH2W4iVTZzHnjPQU&#10;TrJHHabYsIKurJFunCQwgDGQOtPee1EGySAMD0FMBLW+dTZCLyS+09qLieV7yKSZyAJOOKzYvsP9&#10;uh1kdDuwFNXLjc6yoJVPy9hSAuXEHm21qz3ZEfl9TWUlhfmdit2FjZj+IqldT6uun20InkLLINqg&#10;dAK3rW7U6bEZXf5YANoHeiwanPALZeLrZfNkdZc781s3cazaOrxQKcNngciq06wS3FnJsAImPB9K&#10;sNNFFaSGOdCV25HrmgLlNItunXEkgkJ44PtXL6jbam2tQTWupXi7nHCsTiuyvZZ5dHh8uxCkqNxH&#10;bNV7SSG2mUGGNsgZLcjNFhp2KtrJqiWUKT3DsDGMlxir8n2U2O4XkXyyA1Xvrq0kMm8qMkAbRVTZ&#10;CmmXIWRmDJnOaBGjfRRzWmlSpqjB1AyoqZJJBpk4EmSIeaq6fDL9hjwxYCTnJq9eoiwxmIZ4GQDQ&#10;BVtXysoyp3P0NS3CxxugktyNw/CqM8Nz5UEsaONpBIFXQL650xTJYOVROfXigRlmC1GrCYSSHn7g&#10;NdLAYDpcpRhveIgZ61nQRxvbusFum5W+dSeRSN5o1MKwKgdB0pDM24aZfMR2bIlOOasINumNKl5K&#10;SyYPXiqepxu+o2bCduHx1ro4WsoPA8geJCzQfe4PNMDDSyvFiaZbz7xznvW3ZLAunz+ZdZcjqTUV&#10;qzt4fuCd2OdtOtbV5LLUpPte4g5x0oEOeO13uRCMnrikZrQWUhNuA2w4NRvIyxgeWM7sc1G67jyT&#10;yBSAiiMpZWwSDJ+WKtz3enDLSlQQBhTUbsEtCmF6CkWPRZLCVZrVXcrnrjNAEUtwk8X3gE8vgA1T&#10;tGZEu3WOQqJOcGhrYFh5QljXJGKns4LxLw4UOjNg5pAXEu2nk48zCJyCK0LF7Fku2aNNoJBAotrW&#10;JL/UmYJhoui981bWygj8KahLkktKSi0wBU0cxOHhbk8Zq1GljFaAjTwUZDyKjUWB8IySnyTJHEcj&#10;I4qnp1y0mlal5r+XGkL4Yjr7UxFG4be8wgjVv3vAB5FVd2qRtcJJpZaNgAGz0rA0+7mHjnWmF58g&#10;uG+UHIHvXYQ3+nvpWoK58yQqdox0oeg0ZNtsg8UW5iDMHfD5OBzXQX2nSQTabdi7k8qUgsMk0zSt&#10;ONzp9+0ywxkSfuueTWDqd74ps/EGq2VyVa1EkYt2xn5TRYRv3cdmdLSdZ40ATJGetY6yCWSJhKmw&#10;DAxWlq9kw8CWUiakSDChcA9c1z1gYob2KKSAsjOMHPSgaNaAmHV48uoypI96mmvzIQFs+UkIGBVD&#10;V57WO+0+Vptsfk4ArNjv4BbSPHYBsyjk+lKwFq4uZPtciNZyqpxzinw75VI80bAK0b37NN4PScW6&#10;qwiHQVR062ujYzzi/G1BnGOooGMjmRb+WJrGRk2HoKroVmjvtsRCq54zW3HLaON6W8QcowYYrLji&#10;eO7viJBh3OQKYG9YWFlP4LnkQYdGO5QemKy7vbLo8sRmgDJMBz1GKlsJLi0n1WQ3u2GSE5HqazLW&#10;3ubrWNYkHmKomyoz1oA3IUt0sLCPeS5QAtiqc66wusxhWWRFYHA4qu88w1W3VAu5JlUitWSVk8Q2&#10;bmLK+Wu4Z65pCJ3ksp7LTo7qJjIiEqR2/GsYPNJqN2qhSI2woPJxWzK9u0t4I7FFxHn1xXOWj3H/&#10;AAlN6VhJG45ApjL8dvbNeSNPYRbByPrRJLcyao0amERquFOelamnpDcXGpLLGqpu4G7vWJrsKWd9&#10;aGOK42mcAt9TQBLGUjmuELpI+8Z4qvd4GqDdHsVl7VdggSJJZvIdywjYknrn/Cr2oW9vNBbSKWB2&#10;LuHpQBz0un28ukosThn3ZYk9K6DRUW1RkaHeWTBcnoazgrJPFgOo28+9TR3dsby2hYAAvnOeQRQw&#10;OgMcTajIZbqJWwSi56isi+WV9OuxFZMNkw3HNMuwzagJlv8AYI4flBb71PsZJZvD96QzmXcQOOtI&#10;LFaZA2kWqCJlcx+vWmkXC+E7jGCyck1qWts7aT4klefa9vt2p3bNNljH/COyZXDOOQe9AGXp17cX&#10;NhKjsqpHJtC7aueRcx62I47rKvH9OtSadb2UMStJ0LgkY6mi61O0TVdXZ9KJCqNgU9PSmAscLwPK&#10;0zOAzHBPes67Cia8lVYyxAy+K2mvBeeBrEnSdrIx+oFYdyXNkIW09jhc7hmhIFuaMcdtH4d0MidJ&#10;Xk1CMuGPvXR+Lbi1NxprxQqr/wBlxghei8CuChJksoRsmLLLhfmrRnN4s1iLu7coYvT8qV2gsVoL&#10;WOSPUd80rM0ZIyelRWsCw+dhiQspycU6O4gF7c+XffeUitDSpIBrkEU0sZRnJYtxmmMinuJHtogv&#10;mjC96vaTOqw6jtMXmCLhiauXlqk+qu9usSRqmCg71y0trdJrsaC/dBJJjIPShAbIazXUbaV2XcJW&#10;JweDUupzaPPoD79JRipGB3FNayt4dN0yM6g0oYEk9SSay7qJ4ZJmdpBGy8LjrSEUoJ2S+SNbSWNC&#10;uFYdAK6q3EK6OsZeQtJyHIqlYNpo8Kag89sh2glVYYJ9Kbb6lDJZmM6bDGBNtBJ6A9KbAr61PKNK&#10;iht9QBdZV5BximWbat9s08FixCLlgclc1tz6ZZrDcvIXO+33BQf61i6dHrEfiDTZYLW4liacggrk&#10;ECgDWn0iKfVfMufEU0gWPIGaYk1tb3SwwXpIVSDnvVy5uANUnTyHUumGB7VntbQ7JALY7y+VbPSo&#10;5rPUbQRfaHmvnaA/M/fvVkZ+zqPs+c+vanLlbePL8gYOKaScjnpWNSp0QJC5b92NxA3dKtPKPIlj&#10;+zr90fNVIkFR7Gg58wcnpXOWSD7p+WkIbyDhhnPWlCnaSd2O1A//AF0wGYO1OaP4mz/d4p/J6HpT&#10;lXLN+6z70XEMRF3ggc1oQvBGu4uudpzjtVY7RF2FUp92ECg8tzQMlkkmku32tld/A9Kawb5R5Z68&#10;HNMw67Mbh8vNWEC7VPnNnsMUCLtrDAY7t5ZgAsfSgDKsQ3y7jiokVmeQFWHI71cClYkwhPHIpbjJ&#10;I8hUqR1YTxSeaAq4yM9akESLp8LyTqobsapyNIblx9luvLBHO04Iqox5tgK8+v31v4ss4LCEh3t2&#10;Dy+XuC1niPxBqE1+0tnIFUtmY/eJNT3T2MN9atbT2x8w/viwGUq3aakBqtvb20btuT5m28E12RpK&#10;OormIRqjeG7vSruRPsqzhmIGN3Pete0uUi0+GCDUbQoVCjB4UD1qfV4wfCHiEq8bXLRgAZxtJrhd&#10;Lt7qz03xPDdaXqIlvZ1ZJcEhceh6VqgO01aWW18NTOluZWki5ZPeuS0zTLS7e+e7trnmXdg5BFbq&#10;T3Efh6L5ZJxFATsK5PFY2n621xrG1NOdGMpVwVxjFJOwHUW66HBsjtvDsbgMFK9zWbrui+HbqW3S&#10;LwVd299cOpWeJjx9RT285b27kjcBhET9T2rMtz8bLieV7TRrPCyHEz4HHtmi4JFa58OfEi102WH7&#10;DFeWjKArC42unH50/S/DHiy1ElzcfEJrG2c/OpmLMR+Na32v4ksUjv8ASm86C7jPmo5CkZ54zU+u&#10;tfzePdPmbX72WE2USw2OCFJH3ue9DemgarQw4o7PTvih4WvrP4oC7SS7KyxSEDYxPHH/ANaveLDx&#10;XFFDr1pfW8f2htO/cGKPABI49q8ofRPAVy9nHcaPqGm3juhSUSErv7Aj3rp7WPTtN1gx6xaWr+Yi&#10;LbylgSR2PqKaiI1vD+ufEabxPqdhe6jYzwSXEghk2hWVT0GaZN4N1AfEhLs+FnuYV1FXmgkl5lOc&#10;5JPYVz+pXUFv8RtMeG9ZoJLmNhtbtnsfavXpvE2lNY6Aklx5bG1jAkHR+Ku7Rk9Njb1JtMTwDerH&#10;psEdwLeIeWBhUUdQO3TisOw1Tw/PdaTbWlxHHKrgNGyY5HXmtQxw3EemTG4t5bYOu4Bsbgao6zol&#10;lJ4u0afTYYoQgTcqDkH6jrSuK1zsCquyB0wnkD7prJu4WEFw0DyqSccNxWNearq+nahZwjwJrd5K&#10;6KrMsZIQHvXUWEtjJBbx3WmmPeobzWbG0ntiquTYy4IkA0/zgDP5oG4ds1q3WnyWv227Ou+fC9qC&#10;V2cqanuLr4Z2t3tuPjLoSTHAVFIYknoKz017TYfEpt7iO5aE4ZWePgp680mwOMXW9ZPjC4s7H4Xa&#10;pI7zY86ThMHv+Feu+HtR02y8M6/BqccDSqFYLsxnPbNczfeLvh0DPFBGqkD78dt82fwFc79sXVUv&#10;BGl8qIeGaMqSPxpphY2tc06x1T4h6ZeNK8FhBKHW3WXgkeuK4nxpqEDahawwRR+XHCF3AdhXTWst&#10;sLSKyMtw8hkxwa53xhZQxW+mAWwBaI8ntxUVtYtFQepwUF3GIISsmVEvIzXQSy6XdabAPJQN5Y+W&#10;uJMMqxygWzkCXrmprQXR8U2Qad1Cjop615NjqRz2upImv3aiJfvcioNLZPOl5XlhzVvxUwXxHCEk&#10;PK84qhpsLs0BCTYZ+PetVsRI64BPs10fKXiPrXPSyxmW4USEEE8+ldHGAlncAkjKjOawb2GJba9Y&#10;BdzDk1KGUrF42u7hfOJxkkV1+hW9tc6hdqIMny22nGOlcRYoUeRklO/nqK9M8BBH1nxYXZS0Okyk&#10;49xTuJ6HCapxrt6qvwk5H5VVii3RoTM33ulOvmkbXNTYICBqkuR+NSQM+IcxYwaEDNW2j3LGrOSF&#10;Hap3KrNEokPOcVAhdZcrnGBkUsm6S7ViCABSGKXuPtQ+Ulc1M55iIjx8w701P+PlAQMZq5JETj5S&#10;Bt60gJQiyRIzSJxHwKybvJngTknBxgVcVLhUG25YjNQSOEvA4jxhe4zQBz8kcheQ8jg5yKqQhVvV&#10;3Rc+aOfStueaJxc7oEGRxiswDAf92PvVSYmjUvdh0RnEoOIxkZrAi2mKUGM4zxTrh383HmS4x931&#10;p1uG8uYsmOCRQtAbuWIY13ggdOtaMLzLOJI3k4YcetZtsZpJ5wFICvgn1roLeADkvjjpTEjV82Ob&#10;RyrxANgZxUBhYWqBR+tVJiUngB8wAuO3WrqlmuIMTN90VBoZd2ZzPZIzYXNXI4U+zxFmbOOhqvfG&#10;Qa5pw8vgPzV55IWe3AZAdo4zTbEPckW+Nq/crEd2NyxBxgGteYv9nk4JwtZW1vtDN5Q69KEJvQzX&#10;kn86Ytb4XPIx1qBRA91Gfs7bd/IJzWjdOmBlE47Cs+MKb5wrfw1oibk0625uB5YZSANrqMYr0vwL&#10;8RvH+gXkUA1S5vbNWyLe4YsAvcA9q84IdVcbB1FXbOGANdkw5JXvRcad9z7u8IfFvwTqsVilxOmn&#10;3DMFaK4YbQ3sa93spNNnsYJlvbURmIMGhk3A/lX5Mi1US3pW6kjbqGVsY/Kup0Dxz8StBMQtPGWp&#10;S26PykzFlx3GDWTv0BqJ+pYubQxuv2qNlzgEnkVlX+naVeQskthZTFkxh1Bz+NfJHgr4y6Fea9YW&#10;2taI9iZZVX7Yh/dhj/eHYGvqSxvrCewtWtPEelTxvbgho5geD3BFW27XZLg1sea618OLebXbiSx8&#10;Rw2rMx/cvgofp6Vzcfw78TwasvmS2jJ5w3FJMhh7V7tPHqAgiYz3HEnBXP8AOoZru5jikBR2wg+Y&#10;t0puo2tx87K2h6HpdhoVn/oUKsIwXOBkmreozlzEI5I8pjgdAKxb7W7GPTUE+qSh8cKFJNclJrkP&#10;2olfP2nuwxU3Gk5HeST2IgtZG06IEY3c0y61Hw22k30s2pRwxxRgPz0PbA71w13fM/gLxPei5Kx2&#10;+nuVT+8cV8zaz4h8VXHhy3aK5kRZ72UHB+6AfT1pXb9DWMUtTsfiHr1gvirUVs9RWR2i6qegNeLr&#10;HJLLezSNIZHckE9as2VvcfapppzPK7MTlzk5rcW03RlvMwMZIAqJJdAlO5yyxzG4Cm2HLdSetOlh&#10;jS+gCsp55rXl8tXlxGMhsZrNlWQXtuzIRlvzqbWM73Zg6vcxR2+tushDJpUgB9Mivm3T3mk8Rap+&#10;9G1NUcj1Yk17l45cQeD/ABZLnbizx+Jrw/RELX29TyG3MPrXfhoWux3ujsmCrC+AgOwcYrEv22Lb&#10;SrczA7sNitiYoYlOTz1FYt9gxKCoPHINdRCI49Uu7a/tT9klkiJB+9yK9B0fV7CW0nYTRozIOGOK&#10;8oMZIUi55HY0xvtCxSD7QR/u8VNhNHuJJbYwkUqeWYc1C7wBogyPjdwcda8z0vWNSt4beJr1pE3A&#10;YbuK73TLie88TW8X2NfLEYJ9qLaA9jqbSNhbo+zgkcelac7kWaBMjKfNRGg+2pGqj5QMmq97Iiav&#10;BEFJJx0HApJgkkZcuVt2Xcx3E816v8O4fL0TxFdOnRNqZ/iryuQzSajHbxW5eR7pFUAdMmvddOtT&#10;Z+FtKtiwyLOMuR3J61lWeg+Y05pYW3kpks5xntVW+2R+APELk4H2Qn8KlADTAeWv3xVPxi0sHwG8&#10;bMFj8xkgWMnsCRmuSN7jWp5DbXCvcakVQKSzjJPWsOGz8SW3iLVbiHWXeObdkCTpWgZrAWtpstJG&#10;ka2Xft9cVasxGsnmGeYL1KlsivS3SHIbbXepRaJeGXErpMN4BywB9RXQQWQm0S4ltI5YWlQEr02m&#10;uM0q01WX9pC/vYZmTTZoAtwsp4BXpgH1r0zVrm7tvD7rDoscTEgBvUGgkz/D2taRZeKvGOna5dwv&#10;JH5TWrPD5gk9fm56VpLBpmsfFTXpLLUI4VeBd8oi2jgYHFea3aXk+p3Wy3fzin7t2TPzfWk0R/iB&#10;a+M40fXooFLj7REFGNv1HrQ9gR7Fb3Ol6Naa1DJrNjNMrYZ0AJ/TNcXJqljceMLyVbW7A8zJEhJB&#10;z9elVdavNAOrQLa+HZI5jgTO0hfzWPfmuhubDS0/Zi1q5RrY3ysjBuARntip1S1KGainw2vfB7RX&#10;uv26XH2ZiihdrKcdnrylYJLe4tjBqOoOi34CeY5Y4z7+tdHaW9jfeGbeK60Z45vMBVlbByO+fer8&#10;1raQKDLEmI0UDmqsIvQ2Fte3OkvNtjVY1JcDHSszWdPuYtespYNRuZolnXjOOAatG9I0pRHHkDHA&#10;oNzcNbREzqQR900gKF/dao+o2PkaCVTam87uOOtX9avvDb/DeWOVIopTaAMVHQgVH9p0smSOXUI4&#10;yYztHqa5K/ewg0/Uhd6SHWW4+Qs3UUDDSdC0c+Frm+tdVkkmeX5kZ+Kdez6rHpxR4IY1V13NnqK6&#10;Xw2NAbQL7y7jYpg+5u6HFYt7Bp0mptbz64MNcnYScZweKYGnaQ2a+GftLEtI8I2e1TWdtdXUtskV&#10;jK7l+SeAPxpyRBNHtoTBIQIvlIqzYXt/BNIEjjCqwxngmkBjau2q2GrxxyREgjkA9K09L1C3/wCE&#10;fuJDdom23Y7WFWLxoLqe7ee1Qvt4Gc4rj7hV/tJrWJW3O/QdhQxHovw/0y81v4s+EbNVcre+K42c&#10;D/nmjZJP4V+kOqiCz+H+n2EMMKLBpEMZVRgAKMdK+ZP2Z/DXlv428QXNuohghFtZEj7zdXI/lXvX&#10;iS7LalfZJ5k+Y5rhk3Jlctzm2k36uuQPvDArqbHy/JVd6jgVyNphr+VsHHGK6yziztOx/wA6LWKN&#10;cDLriIHjkVR1zVNL0j4RfEHV7y+jjgtdBlKEnkvj5QB6k1qRpJuhwhzuAzXyv+0t4ks103wn4Ytr&#10;8tKQk18FPCA/dB9c9a0pQ5pJFI+U4tY0+5+Mnjy+1bU5Wa68QSyhicsdzZUevFblwLafWA0M8jrt&#10;zyeg7VzMNn4cSR8+GS8+xSZGc9fpWgpmDOIpimVwAK7ZSvoQ9zUJ8uK7DRQ8J3FUrG7ha41OJU53&#10;ckH+lRW8GoNdEy62XRpPu7e1Rx29pD47naF8BwN4PrWbYi+c/bLlRIDhe4p0MEDaddCSGBxknkUY&#10;U6xNhwcgZxRPHP5iBZWKsMHFMEaVk1qunQhWiKK5BVQOKtXk0cWkW+7SEbzGAGfSs3S1EN/eLLaN&#10;5bYwT61cv4715UL2YCowMfPQUrAzuvB+ixXOsWty2moiRoGVewr1rEWAoTaiphRj0rg/h7dv/Zfi&#10;SCWJgXt08kjtjqK9ClYfZGGxQwPHFYyNErGey/vGOepqPBIXB71Owz1Jzjj2qDOC2cnBpDGmNd4I&#10;PXtQVIcAdxTx99zu444p77SvB5FAEHOB8lMG3I46VJkll47U0g/Nx6UAGOpC9afgBT9yo+QQu360&#10;EA7iJDntQA0gfN+6FMxx92pMELjcTRjrzQB9M310/wBouwGjzsHSuaa4X7UGJJbnPvUUkwY4ORxy&#10;SetUHePbcMqjIraGxMmOmcmRm2Hr61VaSQliB0Xmq0sv7uU5J4rPa4K2rbmf5movYixYlk/1mSTz&#10;1rPmnYKi4HJ4xUU1wpA2ugA5xWZLPH9tgbGMDpUt9ikixNP/AKz5hnHQ1RW6TbcbXU5POar3citK&#10;T5fBiOcGsBZMQ3ID4w5PWktQsky9NMF1WcmJjkdc1HPfwrpoK2eCQQOeaxJ5mxlnJOeDUVvHdyXT&#10;Nu4B54607ASs0jMHad2LHjPakkt2NokmCDnqDVswuZBhOAelR3k+y28n92Pl496QGDOp8+TJbIPH&#10;NR8fY5xtPOMnNOkkiMlxyCcdaotMcqF2kAnJzTRRKSqshUj86XMhLMHAAXnPeqLyLuOGGeelAuFG&#10;n4c4w/WncVkErPuG+4PX86qyXGwYCAD+dQT3cLTyqNhwvGKypJGLgmVicnFJu7Dc03mjeBhhsfzq&#10;o2wQ4VAPm45qmD0HmHB6CmuwBO6VgMUDSLDZyCZPujjmq5lGJDuJNV3liMKgTMTnvUH8J5IosAsk&#10;hJkztGWGKrSyEXEP7o8jripAm52LPhQM1HI6sVVYwFXocdapCHieURMuMjFQEgn7vGabjDHnJpOd&#10;xJUZxSAGKebkZHFMBOWpx/3aaen3aAHggsuQKVsFHG+o0U7hleSamxhmBQg5FAhoClODTsDzMZ59&#10;KUj932oLfIvy/jTAVci4cFPxqW4lP2GJN+do4I71W3tuJPXHNNZsqhz3oFYh+XdGSCcnvTTjzpD5&#10;YHFPJckAgYHSkI5oGJzk/IaQg7G+YYBFPC5bl6ft+VcA89M0AQjO0fu26daSQqNm4MKmlm06C2d5&#10;9Wso1ERY7mGABXHw6va6x4kvbfStXtykcxVrjHGR1IFFhXNm51HSrWF2uNTkXK8BULEj8K871rx5&#10;CGvbbTbLUpm2ELtiIya9dsNIhVbppb6K4aK1YzTTxgIB+PFeC+Jr2xg+IGstpmnaWskl2V3JGDn1&#10;xgUWQ16nKm48ctr8Oo3cFyAtyHCtJjaAc4216tZ/ELVW8JSxQfBNJpxbhfOEm0HA6muOs9O1e9Wx&#10;ludUIj81TJk9PwrsdR02zi8NRC21OFGEaAKqcuT9Kt2YlocLfSapea9Fd3+hLHL9pztSTPX/AAr1&#10;Twbepa+IElbT9VlUxoEiSQqreuSPSuVg8P8AjZJvOk8ISuioCHL9QfbNdZZ3N1DpVvA/gxo1SQZk&#10;I5Off2q4Sa0a0ZEldaH0RYS+JLt7Z9N8AyyoNuS0vQn1+laUmneJ4tZEl0Zt+4FoAhIH0NYvgfXz&#10;ZeF5RFAskjWx4Hc44/KvTtF1bXr/AMPa699DGk1vFKVDRYDDGRyetNy5WYXtuOtdfvoNDggt/C1j&#10;9piQBSyg5PbirGl6dr9z4ov7/WfFSwPPgqg+YsB2x2rltEs/E121zdx6PI8jahJlcYAweOa2U1TV&#10;bXxJcRX2nhXXA2F92R/Ss92MwfEE9vD8QtXt4J7xoSVz8p5qvDHDLJYJHaKp8wYZj1P1Ndbcy6be&#10;Wt1ImgwK8ZG52XHBryzxH4o8M6fqF/AmhzXTouFjjfaC3rkVaY7X2PT9S8OyS6T4fdfiJotkUs2e&#10;4aS5XKqB6V8+6t4ovbbxl4htbHUJ7iO3uwqzO2Q5XuB6ZrDD61qep6hcSaxrcBlBKRLcORjsMVz2&#10;oWN+qXKxwSK6SckDOT71k1c1jE6O7k1fXrxbq5a9nnQBTJIh2qB2AP8ASrNlp8kWoJEbeRVMi78D&#10;gDvXIt4o8Q6f4MEE1tZq0fGVTDMD0rgNU8c/EdjNFY6GIFcYNwy5LZ9DValWse3eL4fBek6aL638&#10;U2rTSaafLsRKCXfHJI7fjXz7feJNT1DwBq1rdeE54oVuWIZGwX9OfasGTT/GMmq2NzfeI7+R7iTL&#10;GSYnqeg9K0tU0zxOulWP2nTbW3tlQbHRgfMzUWvuJI5WCOR1lIu2O84GRyAPet2xtdTjtZpfs8ZU&#10;fdfrXX+HNEa4s9PMunQ+SsZ3PntWnrMGkw21ra22o7UWYbgetUtBnndzZapcwyCTWZjlx0/pTms5&#10;LSwtXKSyfKMAHGK71Y7R4rVbe0IZIxuPXNYmqtiVI3hUsKAucuJ52ut8gYlgMD0qy8ku3PlHj0Na&#10;trb2sjNmwIIGQ1NNrO2qXCRoo3IeT0FNAdNoGn20vhu6kfVrKOeRcKGYUus+F5IfAt5ct8TtMJEg&#10;P2YEEsD75rgp/tUV+sJurxfLYklWOGq5E91LaoGu9QO5gNpkJ+lAHbaAYbLwsHk1JCmR+7z1zVHW&#10;rnRZr5RDYANjJwOmal06ysI9B1Ga/wBXcHyMrFnOcdK5tRJPrF28FmxQ3BC8dqW7EQOG3kKuPUmp&#10;bYlZZDlcg+lWNQhkhtrEuBuZfmX0qhGcuv3hmmM07u/c6HbxrCrybvkOelSaPHrdxqCotzc7sDOW&#10;OFFUVtUNxblpgCX4roI/tUNkFtLtUd0w8maGAzVdmn6vp/8Aq2fBzjoSetYyz/aNRuGFu6qoywXv&#10;U2pRTC2t/P1pZZScnPJqTRjGraootVZtgxkdqEtBGPMkJu53USZPQEelXbTUdStdPuQIt24/cA6+&#10;9aMy2/ny/wCioCDwcdKyryGZIYJS6BWzg+tAyC6aSeXz5b12eQfdJ+77VCqXIt4gl8/+tGRimww3&#10;bxlxZTMzH5QM8Vqoky2qFodpxyPSiwXHTWgKWB+2nlQWGaWeXVUs4IoL66WNV+YbjzSq8jEZYZB9&#10;aWZtttKxiYYH50CM2NZ1vQd/JGSxrrNE1C7UXy+c+0f3mxmsixtmmUM1zEvykk5qtOmL2XFyww2C&#10;R3AoCxqal9muLzUJ0vw2CM5PAxWP5ilANg4IH1ppKi0mVWOCPWq0bNwMYGeppjRrxPeh4VjtpziQ&#10;ZA6YrTurW8e2WdVkwIxvB4rNsbyWPUbOMpCN1yoZz6ZruNbntTa6PbpqtszSQJny/wD61JuwrHA6&#10;hcTG1tFRo/3a/L9ayILjVLi5COpILYzsro7mwWK8vJPJkfEYyQc/pUVs3l+W66OhAztBFIDZtLxr&#10;Hw/LGtspeSP92uz8+a5KS6eTxXfGRSqs2XAbhq2o7+1n1G0gltApMh2uF6etZmsW+mJrICXZztHA&#10;pgVrp1ZGVbYBQw21ctZ4/wCxrpCrZ2Dj1rPj5iZfIY4NdFbWif8ACPu5jbeV+VQOlAHPR+UdQnZ1&#10;XgnINNa3Z7vfCsnl+aNwpt75Md3OCkxJmA3AdK9F8O/8I2lgi3csaGaANGzDjikDOL1G1MVlohAC&#10;CRPTk1j3NtcfZ7bbPj5hniuk8Q3mm3PjGzS2kLRW8xVSvRuaz7oTm9skW258nOCaYEEdto9vDbXN&#10;7rO1Y1yVAyWH0ro7K7sbiCJ7G0mS1VflkORg9+K5e0sryTV/NukAUSYCE5GK178XMGg3S2b20UTI&#10;NwAHFAyfUpbf7VaTpdq7p95sdx0q/Y3ct5odyt5qJ2qQACO1clppDrK018zYjbbxxmtSzI/svUYg&#10;7IXLYbFAjYjHhe31SSQmJyOgPrXOazdm61eNkhiEa8fKuKzVSYapcLJO7fvDkmtMRR/YiQhAHtTA&#10;qwRWRgnLmYnaMAmqrW8CaqziIhQK0Izm6dUsnc+gFa9pDGxme4txHGi8mQYpWAxLdYGkjWOJ8b/m&#10;YrW69z4a07TBNLHHcy7PkhB6msrUL+EvJBY2KbN2GkC8mso2kcu6abT522gck9/pTSCw2fUL26nv&#10;Jl0pYAT/AKlTwAagSIARM0Sht/PHTNaSQRrACIQATwKklXNsoES/eGTRYZmyxgTjowwM4FOAXYMA&#10;dOOKsyKwkA25+Sq22QzKTlRu4pAOO/y1B29aVo12AhJD9RU8aSCWMkA81PcT/d/dR9OMChIDOKsE&#10;I8kdKaV3McAD0qTejOMh854GKdldv3elMRXKSYUtC2QOKVQBGMKc5qYmcyAbeAvFCJL5Kk4PzGkA&#10;1ZLhWmIT0pjO5liAiPPXirhSTYmyPcSwyvpVoxH7KzPbjOBgAUWAx3inPmnzF2gdKrJGxmXLvgE1&#10;oBidQuk+yyEYHHpVjZiEYjPJ9KYGSsUYuZnM6jgjBFWI7kWSae1m90JZJ8yNu+X8qsmIscCJiT2x&#10;TvJhMNuHK/KTik7Mk7XSfFSeZapcxlSFA3g9PrXqmm6rp81tbOlxbydMMG6V84TW0DWt0wB3DGMd&#10;6hs9Sv7DU7HZDqIXzhuUEkYqHEdz6zvJUnsYlFngqmRg0unFBCW+X5X5BWvMdC8Vae09rDJqMDMY&#10;xjdwea9PsHiuLRRG8Y+YHI75rOWiHFF97lpbxsucBcYA6VwHjBbZtHtiQpKscn+VegPHDDdTKNzE&#10;x53Y6Vw3iCISwTjf8uSWNZp2ZaR5YVuFmDLKFbIwVHBrp7HVfLW1iuomAIwGz1FUpbdfsduQo3M5&#10;BGemOlZ13Z3LRWxDtuB4PpW17gegWFxYRXt8kMjNDdwnzQTnNati9kdB8R2kdxLGdjYH1ryq2OpW&#10;sysdU3gDuK6LSNXf+23Eumxq4754NIVj1jw3NFbfAn4k2m4tII5Cc+49K0fBN2w/Zu+LRb5W8+U9&#10;PauFtbi7Oo6oYjEVnixJg8H0rU0i8mj8E/FjTniWMzKCrjoM0kEXY7nwFMYfg18dLpZm8yYyEsee&#10;AKb8O2D6N8XdQa6CSRuyIT6E81i+G7qOD4MfEGyVU3NE5WQn7+RzU/gx/wDi0XxMTc6gzyFvfFK3&#10;Yo6jwpKtx8dbu6bDRWmnzuQRwzYwKsSzXF58RwhggJ/tNnYdTgHIrA8DXDDw58WiIzvmnKxkDsvX&#10;mpvB11C/xV+LFzhzHBasgYnIz0osHKdDr13cT61amIpLKZI4FiBwMdDiug16Sys/h74X0mJV2pEk&#10;s+3+KRhk5rg/Dh+0/tJaDE/mtFFNPKMHgEc81q6lJJefGuztUfIOs/MRz8oakSd3psn9mfA/X7xY&#10;YlvNRQRwL3WPua5Pw5DaSeL9c1G5lLxaejSs56NIeQPzq945uEt9N2rqBxFYRwwp6E8HArnLqSW3&#10;8C+AtKgEqy31zHLc+pDU76Ak0z0nwRpN/wCJfjdNqN9NPJbQ3e5t/wB1Y0PyoPrX05d3bLbW8Vva&#10;RhYoRGiqOFA6cVzng2ws9K+Dfh+2gtrXzp7FHlOQCcitd5kWSaT7EmScHnqaaZDVy7aXkEFhM09u&#10;plYfLuFZFxc20smrSSXKhsfIoHBrI1CS7klDNcKuTworEuZnEUGbxQShGM0MSjYztYMIu5pElbIr&#10;lbsqbGzP2hSGJ4z1q7qFxMY1jF5nDEk1ztwG+zQN5rD5+Oal6lRsnqc7rxAtY1ZVBTp+NeY6l5fn&#10;ysJ2LFOuK9B1mQtfsGlySvIJ6/T1rzTURcNrEypCzNuxtFVBaBLyKfhr7UnxPmmXcxaYBsnIA+lf&#10;SVnZ6RL4eUS6VaHdHkFkHzeteUeEvD+o/bLKdrKf/XbjkcV7C8Vwlkf9KQZQDA9qbYblRNG8D+TI&#10;W8KWofdzk9aoXOgeApAd3hJBIBwySlfzwavMJmQBnOR0NReS+WJkY/j0pIRhXOg+FBZwh9NeQDgK&#10;r4x+VU18N+E8/u0uYlZTuyxbFdX5LjbmbIOeD2qaNbcbeADjknvQ22KxwJ8EeEJLhikF6wablxMR&#10;19s027+GXw5mt0SfXb9sxn908hxz716JlMfI+MtziobgXLvGTdKMD8aFJxDlR41J8GPgthyLC6Pz&#10;knEpx/OqEnwY+DzRHy4L5T/e88/417TmXynX7SxGfWozGA6EXLcjkZ6VcarQcp4RN8Dvh7slZPG1&#10;2nHrk/zrLl+Bfg4wuT8SNQQ7cggn/GvoovMvRSRj1qBnykRV5M7ieT0ojWfUfI0fMkvwQ8N7JPL+&#10;NGpLg9WTp+Ga53Ufg3rUMEzWHx1spG2fLHPBjJ9MivrQgm7kLlu2McZqtNEDdKSzbO4B5q5VCbaa&#10;H55a7oPjnRdXWPVPCl15fmYW4iUmNvxqvF9ma0DC8UttHy4r701qxsLjQNQgudKtJYXiIKyrnGfT&#10;NfH/AI48Nf2V42uJbYSNayyll/6Z57U4tSBXscUSPPbDcY6VctliMy5nVTngVTWKNp5WS7fBUcYq&#10;zbqg1NQwbIHAosO5plLb7RMHk/5Z8ntTICmyZFnypkpkzoMr9jkO5D07H61WtrXVPILmzKjzeAG6&#10;imJEl9A32i1xC7c9BUiQJ5cRYsBt9K1438uI5tgTtGSRTLkq1uoVBksCcCiwyssMOFCknIqJ4Ssq&#10;5UYz1q0jrG0ZYZqK/aWS0ZoeDtwOaACN0Eqx7V570y+ZbfTpT9nYsxGTiobOGXz7cNJI7BwTVjWL&#10;mBDYxvZ8HaCcUIGUrZzhHFvgAg429c1rG4thbhGshzEfmx0qtmBrOwEckZBUdKsbT9lx5Mf3etAj&#10;OAkS0mkW1Ubp+meoqaVriWymcxsFWIDGKjKzeeFMihd/ymrEl1JFaPE9mgDKMPjrSC5zhSEyEnT2&#10;yScH0rPezu3h1ELHCpDDD4FdckTSxq62aBQOvrTmtgdNvlETKf7w70FcxwcQ1W01NJbfxHeRzxyB&#10;kaBihz9RXu/gn4xeLrCO2tPEGhvqFmSEW4U/voh6k968xa3svsOWlTjO4k81z13Zkx3EkEoZVYbg&#10;e9S6aaKUj9D9B8V+FNY8PQy6Z43sLnEWWt5XAkTPUbTzWv5elSwTYvnjkIIww4zX5pWdxr9n4htL&#10;vT76/ilRgdschUcfSvdfCfxcmjurSz1/wpdAfKpvIhyvuRU2cfQmUU1ofR+paVNbqZWhyhJwVGQc&#10;+9cNq/2s6NqUH2iFBIuFkIHAPWvQNG8Rabf+Ey1t4h0XUrJ4QcK48xPYjrXP6tpZvNNvmt5kRUck&#10;RMcEHtzW0KkWzLlaMXw7Zm28PSQofkbnI7+teiae93/YibokVF4TLZJrktMttWTQdLimsJopFJ39&#10;xjtzXSwqot4gk75J5yemKzluDJrgsxIKg/L1Pas+2OoLfTbXkxv45rUuB/oLEDnAGasWsI/s7c/H&#10;y0uULmXPf6pb6jaMXbBIGM15P42125l8Tm1tXhludy7mUghAeoz613niO5khsdVIhYn7KwT2zXhW&#10;l2U0fi/xFcvBclWuyUD8kknmm1ZalHpHg3WdatfEEUUlvcRiORGTL5DjvX1voF/pGp2Wjp9s09ZJ&#10;ECgyOFGe+Sa+MbJ0HiZEktCFcZRs16zo8IOnW48+7CBxlVkIJz3BqY3voK10fUM3h6KG7i+z6vp8&#10;pDqXMZBAz9K2Vs0iVA0IY+WuSOK8v8Nagba1SFb+9b96pVnctn2JNer21/a3Opo7YjYxqAvaqlNo&#10;hLQZPZ5iBCnoMc1nSxX0Z2izwrH73/166OQsLwgMCO3PFSzgnR7QMoKluuKFIm1zkWUC3A3BsHJJ&#10;7URCPDs8i4B44rTvrS2WKeV9SSEBM5J/SuHv9b0aBArG4OGx8kZOfendlWXQ6KaaL7TEqSnccZpr&#10;uV3EgZwN3FcG+v2zSs1tp14zEfxRkVWPiDU5LWYN4Odinv1pqQuU9B+0WwBfcu3GMniqs2GtpXW7&#10;RgT+VecJqfiS7vFjTwNeKgkHIJAH4111tBriaZdySW/ymJR1p8wnEMW7aohZlI3/AJYq7cf2eVix&#10;eAMIyOT0rk9SXXFJ8i3kXvnrXHXFj8Trm+ZhexxRs2AxfGB9BRYdjrrua0jvZl+32hYHruHFczN5&#10;kl9MxmgfDcBWHOakg8GeIpTG03xAvGZv7oOK6Sx8FXFteRtJ4xuGyv3eTn86q/QG0coLVAm5vD9u&#10;qgElgwNVZbyyLKQlhtC7QBivTDodukcoVJXDIQ25uorH/wCEY0COedxocxy5JHmEjP50WEp3OFSe&#10;zEMgEIJJOTio7aeyGtyI9u5Dfd4r0IaPphtZQPD23aDWeNLha6tnOlQgLIecdMUrMd0zF+0breUW&#10;8UvA+YlcACvn/wCMzyP4n/Z7ZiciS5Gfwr6d1WNV8C67JFaQL5cQHyjmvl74qJO3hX4Z3nls0dtq&#10;DqzAZxuxUt6pLqXCxwUPNvDyP9WKmwdo4J57VUt3RrKAiRT+6HNX0xkZHfincbZi3s0yahEfJBB/&#10;SqqsXckqvX8q0NQTOqQ8Aj2qJUT5gGwcUykRFMoOOg5pyIM5y/X1q0sbAFSy5zVgQoY+ZMGhAUHR&#10;WBy5HHHNNYt9iKktgdDVsxN9qwWYqe9Dx8jhcZHPrRYEaGmJ/wASqVS2CDkk9TVx9oUH3qvaECNu&#10;cHFPlYZf6ZqGIxtQClCTIQA449TXuPhl5/8AhWXgVHglDxQjbxj5T0ryDQrKbU/ihYQi2kaGG5DS&#10;ehx6+1e5TlYbO0jjCBvPjQbR6HpWFRib6I7qK1naytXNtncgq3FbuuQY1xu5+XrXQ6sIrH4efBt3&#10;tWVrrSyznHJHaqUV7YkxkwZXbW1P4TJqxBIq+XGVTovTFQxM8r3Ci3jGOOlFzf2EbTFpI1Udqxo9&#10;XsH10JawXLt/EAhwfxqrDNl7YLckMqsc9qe0MaLkW0RJA5qxE7uUBs3EhXgGmtDqvmjOmtjeMc8U&#10;WuTca0Sm2bEPy4HPSplGy0QI7gmtGOEOkQkLIcABRWj9iRVgH2clT3qS1sZcYAtizSAnbzg0oaYT&#10;2oiiuCX4OQa2TYwrNbkb8lh1roo7JEtoyYY3JjHRcYo5QUjz6/sNbIsjDZSt844z61NDo+uSRy5l&#10;SNyq474r0yG3lbTXCRKOec9a07CzYyHdkAA5OM5qbXQlK55nbeHdXJQO8jEjqTWnD4ekS55++eQP&#10;WvUYYUE8HK8uc5NVtRubGC/Q+bEH8sgnrihoE7nllz/aNldXzrfOjpHyo6EVzya7d3F9In2BVKz4&#10;JZutdXrxD207h924HJxXl9ta3H/CU6jIZXjjW5BTH8XrQo3Hex6jDdLssd0qAGPnJqndrbs7Sfb2&#10;yGzt9K4zWZ50tdPZLmcqpXgdDW3ZTJc6DpZVuTGNxB9PWrjGxLY+dd8RJ34JG3NcT4omto49IWWN&#10;WIukVSOgJOK9DmKnTHQoMLCfmx0xXkniJorjVvC9upd3fVwW/wBkKapyJsem+GbuS38RW9vIFKvb&#10;LjceBkcV2skMUmoOJGYDzP0ryrUXgTS/CUsLSfaPMhEwB+7jpXoa36S3OkwBojItpHkg9eKzcrNF&#10;W0NCXZbXkqxFSJIup5xWQy2zaV4gJKAx2zswXr0rQuFlW7aWbcqLDwBzk9h+NeH+KfHPg3QNa8YS&#10;6j4zg83ySTbQsHZPRcDuwqnLlHFOWxp3Wor/AMItFd393bW9paPLtlnbHHtnrmvmTx98VRFZa3p3&#10;heIveT7o3vyvECHg7f8AaP6V5L498eeMPE3it2AubDSorllsrCIkBVz958feZv0ri4RbrbRrtYyb&#10;8kleST71mk5as2jG2pXhs5ptfae98RX08rys7mRix3nkkk9Sa2bCwt/7ZkPkyqTJwSM8VcWGb7La&#10;OLBuFHAFdBpk9qs8nmiEAYA46GtLW2KlK5SFlD/ak8kay5wAQeM1Ukk0+211mlljALDAHJzXXXCl&#10;gQPLVSvyla43UdGv3uZJftG5fMyCT1pXuQmWZQJZWnikYApwvamrPN/Zd0jQR5DgDjNSwq66bCvl&#10;jcI8cGjymW0ZvLbG8ZJpjHReTGLZpYzgjPTrRJe2TSMqQLsLjAA5qS5Ibw06rAPMCfKawo7S+Hl3&#10;Gwg7sbSOtJgjorl9L/sy2ETfO+OWqxaiL7JqUdzpK+XsUofWswWU0x09pLrB3AhRx0rZu7m2j021&#10;jeE7tgG6gCnOdLSBggkU7Tiq1v5wsLiY3chAc/KDzirCRJcXNkCyjB/OtCe3ijtwsIYts+b0piMo&#10;SyfaLJ18zBkBKmtv7RayavZsXZdqgBO1YaMTfSK0GOecCtBfIhltZHsw37wc0AWL9QdR3JbYBUcV&#10;WZYvLGyQHAHStC5gvpru2mSdlieHoF6VWW38u1uCA2Q4znvQIiaIz/2TubkHGccit8C3h0VY7bTn&#10;aTaMtVGOaJLdibYElR+FQSamvnxLHak4f5sCkPYjuYrhZLmVrq5XKfMuTzUNpJZvFs8qZlEnOa07&#10;l5J9PhJtH/1ZwAKz4ZbRLe8LXVpGQ3OcZFAjV+2WqxSIsMCBYuDxxVC1ha5uRu2sFcnce9Vbw6O+&#10;nBhqUPllxvYMAQa0rLyV05jBqcbKsIzg9aQzYgbS7fS9VDW4U7MKd3eseRS1s0i2+V8wkeuKa7JJ&#10;DLuiyA/TNV5L5Yp1WW12xlcAelPQRdU6XNaW6+WUYcEirVydEg0aOM6nukPYVihIjEjQSEq7ZPtU&#10;kcNuby3Z1LYbnNAzRgWwKLi62sy9Casi3tlmjll1BAvbJqhPFbvqunOLjaqn5lU0+7ksjPFGLgkA&#10;DAz0pARS20ja3JIPmAcbAB1FaYhTfuF4V+UZGKz/ALTKl5ZIkAYZAz6CteSMEWhEyfMBnBz1oQmZ&#10;08+nwX0JNxG7scDionlA1AMbSNUYggetNv7SAa/pjPZH5eQc9TWfes76jYp54+U/dB6UwNW9ez+x&#10;xulqisUGQKyADskby2AyMjOafske42ecMAgGtF0todMSP7QrNjk0hkUcsotnHnKSQPwqO7FuLRA8&#10;y84/GqahG1FkFyysT2NXzaiRFDXGdo65pjKEEdu10VYrtYdfSrzwQJauBJkL71EY1SV1EgzjinLB&#10;dGOZ2vWYK3TFAh6SOqx7JSo2nIpoacPI320Fd3TFSsbZYkxOhyvINVY5ojeMptXUE8E0gNa3mg+w&#10;3RklXbjHJ706C9mRrlCINrKcN7VmXi25sbfaSSzDIFJLbINFtnXVVymNwz60AQD7WviKaWK4cZly&#10;2OhrVYySTwtJNEMLyScZqnCcIAAWJQc46VRv1ma3YCaVfm4wetAJXOiggsJXlVig565ouY7CNo4X&#10;kGCDtOaztHivF00iXzScdfT0qae1ma7idrhyN3GTQBUkmuorpYxbsU5wR6VbtbhkMgVnZmXkVckh&#10;l/4Ru6ljiV2WPnP9K5aO9nTUpSdOxh8dOlFgSNiUySXg2MwOeQeMVOCVsTuePcB1BrPW5llubqNb&#10;AgsnDCmCG9jgJkikI3nBJ60WCxcJLIxzziqIyusWT7ZGwxyO1W7Vi1xIPs5PtVuSKUNARYE7phil&#10;YRakmgOl2yw6UPMf7zHtVQyzrPFGqEvt5x2q3eidJLB47MqFiG4EU6y8ppLiVhGMEH5utA0aOj+V&#10;HqsDXTvsOSS44qrrWpwSaxNb2luzq8wXC9FFZms3OoT3Gmx/uo4S4Hy1NZx20d/aIk0BcxjJxk0C&#10;5SKRRBaapGDITLECTuzjHtU0ElvL4NulLKqgFWx1rPvPtMXjTZM3Ei5X0xVa4Mv2q3jt7aUebKAK&#10;Y7GnpGi6fbtrDyXLlLps7z1GOlW4rBRfaiI54mPlMVOK2re21RdB0JHBcCHLkCuZ+1m28d+Ika9U&#10;K6qELHGCaFqJMn0q4mjkuY5byRWF0wXJ681m+JLvzdV0m3ZQ0ob72Pyq0+k6273d2l6JTHKGVF44&#10;NSW2nNN4hupLqHyytudpPrigEVtPl1R7LVLWZXZFhBQk9AKtWcFibPU555VEcGSWJ9KpJcRx3Wtw&#10;i6jysmN+e1Vr6SZ9DjgSJyJT8+3vRYZXv77Qrt4sAPELgDjtirt1BZCw0QQtEFbb0FUrSz0+HTgj&#10;6SWXeCxNdRaWdnMYASyqU+T/AGabAh1QRxeCtBt47iMkICx9c1mxz3EenTRh8L5XUGti7srcPaLJ&#10;eNIFJ5B6YrGuIY2fYlyV3AjrSC5HatIHJRCSz9fStZoZE09nMoZnxmqtrb+Tot6JNSiJByvqaYza&#10;k6IyB9m0kKOcgUCJZd5tYUe3LqOmO1Unu7i2jJinwOhGKtQzTf2VLI1myLvxuYVSvUiYQHAwT270&#10;WArwLPLfXdwsU4DYJ+tdPpkUUtrqDT3BH7s7c9am02W0i8NeUdNhZmA5Ip11LYJHJJIEjCqM4NGw&#10;zDjluo9Z1QCNmRWbn1FNsZAdZuJUY7cNuGK62xi0efR2lzH80R3N/KuVkubO21LWYV0dhuucB/xo&#10;BFfz70ajqEsULjbPkAdxXRNcWt34VtFlslDEryw5BFZ0drfCWSUQx+W+0gZ9a2zbW5gtxHGFIgyw&#10;oYitNcWsM+hxx23mcAEHtTnknbXyskOxGiG3A4qnDAhublpLlAUl+UmlvJJxbuGdmOzCsB2pDFuI&#10;z9mvD9rgID9c1QW1sxPDM5XKsM81m+XqhluAj3EsZG7AJyPwq1FBcyWEcjfaI1ORhgQTj2poRo6p&#10;bRXEGjNaag52r88YNGnHUYbHUoEtFeViAh/u+uatabHJBp5K2Ujsz9aVW2+M1kN55YMRyMd6PIdi&#10;nPJrVlqMIksy4lwcg8fjV5jJJp/2iYlURQdgqaV1ntLzfLEfLkym5uaihnjGQxVlCHK9uKQF8S6f&#10;P4WtljgAZlwN3BrnZbCWO9fztShAbJAPNaFxJbPpFvdKpRElwdg4BqhKr3ERnbVPlRB8ueopjSLm&#10;n3WnQ297C10hz3x3ptxcI+QkKBsNz1zTI7PTn0RjGwLgEnms21juTrF/KkZITgigRpaZGDHdN5K7&#10;w5xV24JZ7eSa1DqJAAvtUVs8UVvI0hwWbtWrcW07eFJJbeeBvl3YJoCxz2q2Gnw3Gm3FupjR2BdM&#10;5qxFYWl1PZFdUCkQ52g965+W7upr+WCYNhJFCr711WlJbQX8yM7K7wDYWNAFRF1yK+1OOPzDs4BJ&#10;7VOLe8k0+MzSJkv17io/t06eJ/EEMlo24cpKOhFV1vnkvoRucATYPpSA2IxAkEeblmCuOT2rSv30&#10;b+wbCR1jkYBflxXMXcmzV7XbICu0FvxrQDWkmirluQKNQOf1Lz5rqaSOFljVRhB0qpYx2rTK87TH&#10;ZKCVxjJFdBEsq3TI0ClHPDelW5rO3fSrny54w2OwobC+hYvbi4l0PS2htwAIdgB7DpXQaCbqPw1F&#10;b+XbfKSxLdea5SEXC6HJE06llcYrRTzTp0jf2q6FEGcdTUOVg6FrWIIG1SCVJY8q48wCst5WMjYi&#10;AwoHSh5XMciGZic5ye9VWZtx4/Guac7lpEpclzwKjLH+7zmkDAZBjJ9KUYJOOKzAfnIxgcVKoHBz&#10;zUSlDKBnn1pzuFbAQ9OtMZKzHKDzKaWOWURc54NRqrNIuMn5q0XiK29qSi5JFAFUqQ6ZQ8DmkMq+&#10;VIFXAply8n2+cZwNo6VVydwGwY20CLJKMg/eZ+alxlyMEY7021RGiclunSragF26detIZGisVHGc&#10;VKEbIyg6VIqjaMPyDUyB2kddmORg5pgJEJMqygY3YOasNd2cEwNzHFHFGm55Sf6VbtrdG1ARLdJv&#10;ZM7QelXJtO8PzaZq1vqNwI3aFgkhPGe1awpt9BHnGu6rLeSwrpl7uUajGVC+gPzZ/Cut1DV9XtPD&#10;8F3D4Qsr+2SwQSQEhSSBz81czJZadYRXsFhYRvcyXgVWzkMM9fbiunvdM1af4RajDbXcbA2n74py&#10;ynHOAOa6YwUUMyRoc3iDwXaajbXU2iiQMZIQ28ZFSaTZT2GpWcUutLdNDIR5uzGc1H4NvNft/DGr&#10;abcaNqIhtrg+VcMpAcHqPwrprjyp4IXjs1Q+aNzMcdKq4rGNqxsBrdwhvSpnYZ571TvZvEmn+D73&#10;7VPHdWaJuiIiy6A/qa09QtvCaXlleah4uMYhjG7YpbH4DrVO+1LSRpUF0vixJdOI2pJJHjdnttNG&#10;4GLpmpiW1juo9PHzSgBWHX8K7J9M0abTpp08P2dvfNEpXyzw/wCVYMEfh+TSIZrcxkP821OB+lQt&#10;c6lD4o0WdbyYwJKA6H0p2BG9pX9hDxXPZaje20FxIo8vewCk/U8VHrtl4vs9cQw+MS9nwUjh6EfU&#10;Guf8VRaNPc2dw91KFnKAEHBRzwCDUukf8JPp2rQWV5fX9xaSW4aGWUltoPQZNAi215qD2cIMMm4r&#10;82c5/OqyagqeNfCH2pYTFFfARNgcZPOav3HmodaYW27c42EjHBqV9K06XwZM1zEsTSOphk38hqED&#10;N/xfp9leW1obLxIkMqJDIzADPHIrzXxBo/xMvZre8gEN3FFYhJpY7gMyhR/d7V6HpsJCqs+sI7Lp&#10;jJv3YDDGBVPw1Fp+nah4m+yarOJHvn+0pLOWRwx54JwKq4kYPhDTbq68AavHdeIkmuY7oLYrI4Xa&#10;c/MMnrzXRrBqH9r6np934fjje0VcZkHOemDW5caTo5tFkjtGhh83zU8mTo/U8j3rNlt9RufGnhed&#10;ZZQsbgXBZjlgv3cmk3cVjLkbxZFqwtx8SLu2g+1JtgPpn1969r0m61OO0sGCmYpboSpHJ4715vrc&#10;Hha4kJuPGtvbzw7DGQwySOgxXJ23ibxLp3xOnupfGCz2DtHHJC0ePkHdfeiOm4mj33X/AB3fWek2&#10;EA+E2mCeaQJHM6hiT0wB615brcfxq1O8WKLwbLaK+0szS7SVavVBH4N1T4a+HNYiisrl7e5iktXU&#10;g7ST8wYeorotSlnmhhe0nbzRaRYwPQc1W4loeJaR8K/EjavY3mpfFlUZGEiwR5Yl+2SfQ10L3Xim&#10;28XyaZqfhSDVQFCm6gjwVTtnHoK6LVvEWvadpjSy7FPl7ATySTxwKfpeoXkXg/Wr6TSoleWeMuZx&#10;lmD+mad0Kxp6LpWmNAk39h2KRA5w8YzWtIIv7ctVhhsvKV9rKoAzUN9rWkWulCx/sq/nnubZGE6x&#10;lUgz+hzTtKj0x5QJdZeNnjJR89+1JCa0NYWfhi0le7uIIkJQFBnlia8v8a3TT3dqwQqmSVX0Wuo1&#10;Yag17occk1zdpHdHLIDjbnivPfGN6G8R6fGmjPGhtsKB2x1rKtOyLpxu7nLxSQyyKFCgeYBj3FXf&#10;Jtk1pyGAbyaoWD2Akk3I4bzOBUt1MU8Q3IEOFa0OD1xXnXNmec66XbxfqBEgO2cCu50X7KPCyp9n&#10;iLLBxxzXndyWOv6gdpZjeMc/jXa6K0g09yWYMIxkkdavoSWp3XybseUM5PfpXOSOjCcHJO7jmti9&#10;aJrk4YjdnOO1YJRluJQM9etCBk6rEtuxGM8fhXf/AA5Uf2l8c3dhtTQxtP1WvNJ2K2Rcb/vDn0r0&#10;vwDj+yvHp+bM+mgEeoxUsaPODFdvqepOikp/a8uR/wACrTxElrGGtxnaKs3U1jay6+iCPI1Btxz0&#10;yari4spY7ceXjjOaaAkjfdIQMAADj1qfEeXG48DpUcMIa9sxG2NxNWJo3i1BVb72OtAEan9/n34r&#10;XiZfsb7vbistcGQ4dTzmr0G03yozlQw64pWGEjRHaY15xzWU5lMl4HAx24rSmQx3UgDrgMTVF2Yr&#10;cMNuKFuJmK3lfa5QcYJ4z2oCqZ1wFwHFPlhQ8tIepqoHZbxBvPGefWrQhdUj4haJFJAGRVWI/uvv&#10;87PSpbhnLE+ceTzVVtypkD8aBGrpzJH9oyAS0np0rRkll+1RsoBww4zWXbZazTlee9a9tEjM4knK&#10;jb1oGSTT+ZDbbgOAMAClinK3FvzyB09apA41iZFClVfg+taAtZ5rq2aN0BCndU2HckQxy+JYFLgZ&#10;zzUs1mqa5bSBnxuOaoKJItUnJUllmB45rtrabTbjS2ZlCyLB0x3oSuUcxOcTMDH0XpWTcSkRzFFO&#10;SOBTtUOoDxPdFLQlCwwazmkmMygw4GOeKCWUy8hDb42ySetSWbAXj7ox96iXOJAMng1FEcEHIyGq&#10;7isazsDJITE3A71fsJYXsboEHIPpWZFLE5O+PBIwKtQYWa4zIoGOOKQGoqxsjHIxnpmqWpCx/suG&#10;FZlBI+Y46VUmkkFzFi5dVDVXvdxsoGDN83U0DMZ0uA4ASNsOPmAHNegeHPEvjnS47F7PxHqyxxup&#10;aF5Cy49K4cFy6qHO7bV6B7gaTqAaE53Daaq9xxlZn3h8PvippF18PdYXU7hkki0/IQrkswHQfWrE&#10;/wARLK5tgkXwkWNzcsAz3Q4APBwPWvjnQCV026ZolAMRwR2rutHjY6eZW88lZSdwbrXNU0ZolE9a&#10;13xNcf2lYmHRCZSR1TKqKprql1PbXbPCm825OQMBfwrCe4c+BLxvsMOFIG4jmmGDVk+HE90ticNb&#10;kj3GOajmaNItJ7D7bW9deDV7VtTYwtFIAMcCuBmWZWMZm6Xb7OfU11GkqlxoE0yuEBL9eDkdaoi3&#10;h+1XzsuSHODVqRz1Hck0tLfypQ86g+XxkVZdCI5v3nBBqtAB9stiAfv81q3ItVhVjcD/AFXSncgw&#10;Law33l65ugRkkgjpWbdQN5hAjJVbkc/jXQ20pK3O2NsNnnFZN0X3H5zxP2+tNRuxnjPxWQL8PNbU&#10;LyzQ/wAxXjOhEC7usuP9SnNe3fFVZD4Mt/3c2WjHb0rw7SCisNxUlmx16H3rvoFuyR08pBlj/d8E&#10;Vi6g5XT2wPmeXA9q1GZ/NAIHtWXdw3MkkZUIdnYHrXQZozhgIuQfujmkbbuPzrTvs+oCORpFmXC/&#10;d21VDwmMFyVbzMHNAFtQPNhyAo55xXrPgZd32iTCcRkZryAeY9z5aupTAyxr2fwXGkfhXUkMndPm&#10;70mJ7HZsGEkzYxgnJzWVcPmM/MpbdgHvWnfFY0RAzl2h5b0FUdKsby88QabBCJHZ7wAccAdyfYVm&#10;5JK5KZ1Pg7Ton1h7lo22xMDvYdWNeruu+HIvEICjioBZaZZeHbO0glV2WBfNYDq3ep7RIm3ZDKCv&#10;PNctSdylEqqSNWsRuyA4yM9axviU0g+BOuyJKFXzrcIufUiuhMdsuqSjzhkN61yfxBQv8PvD1r5j&#10;sbvVI/L9FCkZzU0ndlrc83to0GkWwWKPe1mpJIyelbNhYSNol/I0K4GcbjjNNfT7sSRGFTsSCPc5&#10;PHAqhq9xrL2wt7fVWj2IDlP4iK9BMC+Au11OnkFJgcK2M4rbjtdZ1i4kjCzJBb6ezSTYPG0cCsHT&#10;bbUT8JPGt/Kt7JdW00arFsI3A9SDWrY6x4nh8N6ja2ttb2zyWDAybcnDDnikK47SW05/C2qhtRti&#10;6XEiDCjIK8da5uWSX+0NZ/ePgvjzOeQK460ub6x8W67Dv1CVGvHaXcpxljkkGu5tZ7a48PTILcnA&#10;yDjmnYV7lAQadHbvdN4oBb+4U+7U39r+F5PC2qRn4gX0twIyI4PJIUn/AOtWVcjMgiSzLsgJYZ6C&#10;ul8OQeFrzRb6OXTbP7RE/wAgCgH/ABpsZg6VPIt5CJQ6nJKmr164uUvQ86gKuTlsdOldFeaRKDJK&#10;2mKkKRH5gemK5kQ2kkivLBP5QmPJyOlLRgYsFyH1C2to7a5DNLt3bTj0ro7jTdSgsC8usIV8jIUd&#10;abZ3WhR+NLSNobYQtja+BwR70zxVdSR3Gnm212Bw54G7PFCGctIFOq6TJJK523Xyjp3711OoWGm6&#10;snh2Ei3WRQuI94AP41Hp6aXNpFgLqNAzrkN0waydZhgj1PS47PXnMxnGCr/1FCEbz6ZYafaxRmeJ&#10;ZQQDEj5wPrUFzYaVcXlm7aXLK0ZDIVYjn8KJjp1tpmmvqPiFvNeMY3nJJ+taFjdDy1kh0+MocKMc&#10;8Giwx2m6jYnxFPaXGjmM+XiJm74rPuxDH4wu5Li6CQHO0A9au6rbIZ7N/ssPmlgykHGKqXVk02lg&#10;3D/MI/kBakAq3GltAxt42YlTjml0uCF9ZtXXT91zcagsMSYyQWOKSC1tIPDzSfZI96npur2T4GaC&#10;NW/aV0i8k01TaaWnnyqeVL5+TP480m7K4WPr3wtpsehfsy/D7TRKDJ/Y6yytj+Nxls/jXN6lMzux&#10;Yg/vPzrsvEFwFvNSRXXb5YVT/dArglffqlgmAd0p59K5YlJmvpkGUVvs+CSK7O3iICjYudorLtI0&#10;Wwt8Ak7e1btrG5KsWIzUt3LsQ6jeWGneC/EN9c3iJDbaRLLI5/2RnH41+YvinVbrXPjV8TNbltnA&#10;m19xChOcRqcL+lfVf7SXi2O1+HmleF7J2e91BA12yn/UQds+7V8iafDKdDhUlRGoBY/3jXTRTSuw&#10;2RWEMx1GOXbwzKDWlNCBLFtZQCg71NcPbCyG1tvHp1rF+0TSauihpAo4zjitDM2IpkjWRdhbj0qD&#10;yy+sK2HGT1ohQfbUU54GeacZ5V1Dy2syGZsA0AWkjgS7nwjs29cmt+S3H9lxMkMnC8nFcq097beI&#10;LV5NMZ4g4LFRnA+ldguq281tZtb26+UYMElcEH6UxMzW8wWEgNtgjnJ7Y6Vl3UuuSaVM8RDETKrE&#10;dgfatYLeSnUP30YAJxmprDT79b8OdTiWJYmZ+fTkUtETc9c8DaNcR6LDOdaBKWYZyRwMiuyfG6UB&#10;lb95wRWV4TZ2+DmmzGZSZ55FwD2UkVrtgRoPLINc0nqbx1RBzub5R2qAr+9l781JK2Ef5DkHpSxK&#10;fLDCQHPUHtSuMh2f7HQU0j90vHepnyZ+vBPamFXBGAvSi4EWFpCPlOOKkIzxSYOG+TimmBFj5m9a&#10;acjcd/T2qXBwwKZP1oYDcRsGMUwIwy4QKg5HemNu2vgN1HSn4TdwgFJtO7rxQB6wzjbI3mjgcCs2&#10;aQ4fEmAc8DvUM8jNOSY+2SAaoTTKdu0nPfmtm+xBLI8g064OzIOcH0rGmupjp8KGx6P1zT72e6+y&#10;QIirtPU5rNJIiBaUE9yKm9xkskqC1m+Q5KCswzOY2Pljr61K5dvtOGTGzvxWQ7yF8ZwN3OKIqwN3&#10;LTysUkAgxlOSTWTKy7CNxAL9asykrbN3JXoKw55Qof5gOTxmiwEzPEb+RGJUnABrcgltLXRL0yNA&#10;XKDYM/rXFvcZjjbaMq/FUZ52e4kJnlPy4xmmJnTnVo/td4wZeh/H/wDVXP3N55txI+1yN5w+cfpW&#10;N8ii4LSBiahZ/wB2gA4pD6F6ec+QBt6nk1R3upBSUkMec1XeQeUwPPHNRK4IODj8aGNGmjxpKZCA&#10;Tt6VmTzTSNdocKGf8xUUjt5b/eyWGears+Js45280JASr5YEvynPvSFhtyNvTiodwMcnzd6jYgIm&#10;GOT2p2BEjSkbSIxnNRyuS0Rwckc1XckyJycZ6Uh/1mc9qBXEGfNkJqVcbG6ZqHneMfiKMsLgfKel&#10;AFjj7KygEgnBqnIrq23AwO9OLNvIGRz2pDvLMT6CgCL5gF/wpecY21JgcjmnELhqAIRSY+QcVLgY&#10;PB6VC7oAnPegBwLLLHwvSlLsZWOOSeKhBUzN++/h6U7AJU570xE38IO4dKYx+Qcim/3uvFRtuO4G&#10;PuKQx4IyvTNJzhhtHtTlU4Pyt15pskiL5eYicSAED3oEChiWOFxmpBGo25YnjoKdOYY4LclYcNEC&#10;VLYrz3xL4w0HTor1IpoLm52YEELA/iTzjFOwjtri4tYY7YyFCWf5UB5NYGtatrKeGNWks/BEs7xW&#10;+Su7bx9azPCN7p2p6VqNw5sWuhKDHFLOFGD16+lbfjXUtA034OXsDatpBvry2KwW8MgZj6kkdAPe&#10;myku583apqPjLU9R1FJYLqKPziHVJMAD096NHPibTtQE1lPeRBJBl0GefcCrFi7KjOykl5mLj610&#10;FpqEUHmYto23sBtK53VpcSRfvtb+Imo+Er60ufiFd29pMVM/lJsaQDoMjnFc0YHivNMdNaDlW5Zl&#10;zkCvQrWGG7sbofYxF+5ypxjNcsdPuz4juVSKZgJCGAUnApKzFazOh0CSe7u7hE0m4wqjDgnBP0rr&#10;P7K1g6vps0k80MSPliyk9PaqOmyana+H7ZbD4aXrlHBluXUqPfGa3dQ1bXp9GtovIJYxgNtTFSlY&#10;Tdx0+p6qdbtUHjszxABUTZtB+td3p2my3nhtmmvLIDyctwBiuJ0fSPNMfm20u8kFj/dFep2ws4/C&#10;dzbw2cjYiADh+4pu5m2R+G4EsfH+lTNBHNbW/mGVCfvDB/lXX3PjlLm8mtbf4ZCK3jDqs6uAXP0r&#10;znzmWyu86rcBmlC7Sv3s8cetekeFdOsbSxW51D4eXE6vbhlfaSEB74HWh76k8p3Xh/VfGp+CDwWf&#10;gEQDdIftzA5we+K8pvdQFr49vZdR8RSXNy8hLMT6e3aneL/F3j22jvYNI1Ipp4UqspgwxB7BfavK&#10;ba18R317fXk+qzyu4LSNIeW/DtU7ahGFz1Ftd1O98NeLEstejtY0TD7UySK8lubC6kvruQ68JH+0&#10;HLMOWNbFqbqzsNWCrdL5ww4KnBx71yc3iLw3Y+Ib37bfyGTdkRpySPoKG7lwjys9T8O2ctv4eeac&#10;K8zR/L6Ivc14p438bw2/jbX7TSdNM7JLsacpnzZO+B2Cml1b4kTXGmfYtJ8LSwRN8jTSfeIPXFct&#10;LDoC2t1cya/YtOxViCo4J60Is5x7jxhc3kNzqOlsqswYkngg9q1FvrOUW8LGOOKBflAHJ/Gq2qX3&#10;naVYwxXsWxR8uD1rO0+0ubm/lAjlGFwxqgG6xf3kuo6SkNzOqK+EwTgYrWtpNRu9H+zXPi2cKtux&#10;BJJAIHA/Gt0aHap4YnL6rZoyxE5YjisTSdOuBfyEXks8Zu/mZRxikxpHX6eNdtPg7ot55VyIm83d&#10;FzlgvQ/jXJ2Vxd6l4s1KSS5ESCXHI6c16f4n1G2tfhJ4PiU2qiW2KLDkZ4FeWWcKmLU3iuCiNICQ&#10;O/rzSi7iOjhlu7O68QvHokl0RCNqqfvVy8t1qVxr/mz+FZLdmf7hOQRXV6ffCGYBLGEqI8OGOd1Z&#10;WtXYknsdtko2zZ2qOtUgJ7aRIzAvlISQMfjUGqtPEieTKwMjrkVPGiS2Vo0cDKQg4NS3EDmGyMjQ&#10;llcY+YcikgMi4SQ6SjG0GWiGWNUYpCkEZS5UPzjjPNdVqDWEvhbyhCUYRAKAKydOsYVTOCzE/ebt&#10;6U0I0NFi1C9sZEnuJWwGyCvamXLpYzFLdU8wSfdI6V1unSW9nomszzC0E32dvLiUjnjg15yTd3Ov&#10;6lM8paT7Sx29sE0luMknknmuZpJ7hixAxjoKliijUxk4I3A03yr1FlZ9PfbVu0jZkkeQYiX+I0wI&#10;rx7c3VsY4n2heOarNLd+SuLtxn86lmew/tRAk568LiknKqkZ8lh07daAM+SO6e8VnmmJz3NW0uJb&#10;ZZCLP70OMmoppQogJBJZh0ofzJjGrIOF4OKEBb0u4tmnuTcyyDfNnI7Cn+Irizkn0SO3fCovAH8V&#10;XNFtoSl6jaQrt0y3+e1Qakvh2DXNNTz98m1izLyF9qLALDfxxeH7CFdNiEwTDMetQPJO+7McmOp4&#10;qFG0z+0IJgzSYY4BGKsy3BkmuVVEQccY60ARwB9znyWUEdcUsrBrTaxUjfxWhEN9jbIroAFwRWPP&#10;DfNq8UEKyN82WOOtADo/OS7mkE8mCoAQGlkLky5jxlM9ahWHVE1QrK0iAMAFZetaMsCC1uclyxUY&#10;NAGTAzMb0eTjDHk1ftrO5m0+922h2KMlulWbe2ieDOwKwHFIZ7qP7RCuoxoADlR3oArQ2M3mDF2j&#10;nf8AdLcitCbS9XjtLi5gkmdwg+UnOB7VU0iz1C88QauItTuSTICGXoMV3+nPdx61DBLNb7I0Icse&#10;w60CsUdBEEnhzXJLvUZQY4fmDJ39Oa4jUbm+k1+9jtNLKp5hXcPeuv8AEHiLw6xvbGxuoWXJ+0SK&#10;mBkdhWTpE9idKjlWyBBkPJHJIpg9ijpFuLW7uzfRF5Dbkx5X7uaw7hvM8Uam21uZDjNdVdzXlzdv&#10;stNu3jOzrXOyRumpTiQDeTxikNDoRIPLwq8N82a6i0m1qW2ihtPC8bbYTl2bA/M1zvlf6Ed8zLkc&#10;c1DBf36PdQLq04XYQQoIJH1oBoXytSPjO7iuLe1VRMd4BBGfrUmpTxbbeD7JLtRflZeoqC3lX7XK&#10;WWX/AFn8R61Lc3EH2o+XpRO3G4kUBYraRbQt4utC0wEQfLFu5rY1S1upfFiC3CrGqjc6t1FYd1PF&#10;9nBj+UkcgHoaSxvNQEqhLtmPR8ntQB2+mrpBsbtJbqIMI+rN0xXJaubI6pqkEXiAMrv2PTFMnEs0&#10;soSKcAsC5U1V+xRfaXchs7RjmmFhYN6Wqoirj6da0I3It4xgZOckVDAkayxKcYB7mtqKymupEW1t&#10;DkDD45yaLCMIBP7WZWVMuw5zXXGyH/CGPtticRZBA/rTB4ahs1e+1nx9ZwICCkCnMh9gOvP0qvd6&#10;rqd01rb6ZockNkigNK4+Zx/PmkwuUrO7sbRrlmslnm3YiGOhqtfNqt290biXy1fBCIMYFXfsqKyS&#10;PBHuznk96vrGkkE7b14AyPSi4HPWUSw6hGRpqlQuBkVNcmZ0lAjAyeMCt9ok/su4A27gvSsn9754&#10;OF4NArmasdyIlBjbA7kVbS3Bs1P2gj1FaAkgNqQ0EfX1pY4Z2lO0pjjOTRcdzEe3maVglqWweeaz&#10;70XEckRSzBxjI9K6+6KReHdTAWPcSvzKelc65yJmAJXaMg0Jhcoo9xtYtFjKioysjAYRuverLSRF&#10;UAhI44x3oj8z7QR5LZKelAEBSYAnyCcCog2ZgAh681qMZE05y0owucjFVE2M+5YR160IB4CZXAOd&#10;tOG3yeV707Yuxv3h/KnbW2rhOe/NADg7BGPmKASM1YEhZZB5qY2is+SGQzRbp2VQ3Qd60PJgj0+O&#10;UXBbK8CgTKp3LdLstEbJ+Y1cEcv2d2MBHyelVI3cXOdqbM85qV7yZZI1HlsM4x7GgLlVDdm7uMxx&#10;oM8Zq3DHG8wV506HBptxbO8IdAwIAJ5x1qSOw1M2SOswwV6huaAYfZiJWIuB97rTbiArFC5MDFjy&#10;pUGpdlwqOpaTOOuOtRN9r2ylpSR6UyTmby1nGqyOFkQlcqUOMV0HhzxX4l0y+t47jV55oBcqAzD5&#10;lH9alPkPCC7gEcVh30ClpVAQgrwSKTimUnY+otM8TeCdTSBLb4j6UszWg3JLhTnuOai1KFfslztv&#10;bVwVPKtnNfJC2iKz7bi7ibOQ8b4OfwrUt7/xtbQqI/irq8keP9XJluPxrP2Vti3K57Q8LKAfJmz5&#10;xxgE0hivGDqBFnA4Jx+tePSeI/HKwypF4nLZXvCM/nWNPfeN7mCQyeJ9RSMk5KyFd1JQY00j2LUL&#10;zRLGx1JtQ1XTgFjyiRyBmY+mBXlV94kvJdTuWs/DzQwmXEeW+ZwK5pYI3vLgy394/wA44kYnJ/Gr&#10;skL/AGi1MdouQBgdsVoooXMdhoni7xHb3sYl0JnTPKFu31r1/QPEGh31+A0sSM0eDFI4Df8A16+e&#10;QJWL5tiCFHNNCSC+tXW4uVZZMgq2CMUnBMVz68tWhVtXjiR/L8s4OT3q9oV6lr4K+JkLyZcwPhf7&#10;+4cYr5t0bxhrVtrtvFOWnt8qCSPmA+vevWrPVdFvpopbPWIwxhG+NuDms2rbgmeieC7uW2+DXxcD&#10;3CGVi/lDGSu7qfarXhB4U+F/x5l+1N+8ZcN3z3rktM8yGHxN/pDAToA4PQ/StOyuJofDGt2q2cKw&#10;yksGUjk+/wBaSRUTs/AM1nZyeOtSvNSLTTW0kVrnGSD1wOorV8JPB/wtvx5eSO7xW8JMY75JzXE+&#10;HGEnh7x48uisZ4ZFFvhvlAPU4rpvB8sfk/GiJQpZLQFXB4Y45FNLcHqNv7q91f8AaD0K38s+UNQa&#10;V8/dCx84Nek+ALHS9T+PfiXUtWtMWttcLFaQg8MYzjNeK+GbmceL/iPdNPIqwpOg45G7ivSvh/qt&#10;va+HtQR7xXL6nKcseRuJ7VErrYEj6rvoLa5u7Y23iqW2RI8RheQAKrJBraxBN4uCCcPnFcBp2q7t&#10;pjvx1zjdXb2uqsUslW2z8h3HPWkpXIs0V9Qg1uPTHk8pm3DgD+HFcZcS6unmSS+DtXkwpKsEbFdx&#10;e396YIwA5Cy/KCKkl13UIfD0KGOwkbysBTCDWzkrWIaZ5HHJdSz6hJ/ZN8mZcBWQ0l1Bdi0G+0kJ&#10;2cKOue1d7NqDykk6JabickqgH6VCqQG/WRkVm28g9KyY0zxyfw54ivtVspP7ekhaNjsbaTgH1Heu&#10;h07wdb2yrLNqhlYtlpJExk+wr0U3DR20oRIARkjisG4vb+SbBcBQ/cYp3Ba7l9Y4YtKgjingwsfA&#10;Axmsx9xEgMhwG6U2SSQRx/Mefehg5QZP3hSKKr7RIPlH4UoOE+71qbyhtchTwKjKSPIQiEY7UCIW&#10;JynXqagflRhyOasEYZwXXP1qNFYs5MJ69KdwKi/aAZADnmpMzBAGDc1c2rvAwvTrUMuTxtHB60WA&#10;pycrGAxBqH5gUGWqVlbzhwTSAHccoTxSGhNyeYBtJIHSpAsHltm35wSDQiKYWYkjDdKexiEi9MhT&#10;16VOw0UG3tIcW4HPX1qtIUBw5xhTRczoqTYuAuScEGuVvb4qh3ydM9O9Nu2pViXUboGCb97GcZry&#10;LxdBHdaBeK1upK277R1roNRvJH3kF1TzOFz1rkr27VdQmVd7YgOc89a0hKw1E+fYbbUY9VvFMAAS&#10;8YfUZrSeGZ5yyWOOmWxUOsT3f/Cd6iI45ApuienvVqe7uE8PWiLHlmA+tbbmErCyxuvlBfLfjkYq&#10;3FLss5F8o84zmoLWQC0hLQtnqc9aku1Z7VmV40yBz6UCJmkVo0IgT7tV9zbXxbpwemarQpMsUm6/&#10;VvoetODCOUne33uQaaGTTeT9h+e0A+X1qo0Mp06F47qQLv8AuVqeTby6ekrakTtPKAdKkhQG0vAr&#10;xEADjNAFK3Z45lK24JKc5FQXG65vrfzNIXAk64rT2SfZpfmUEKcYqOATLb3DME4zzQFylJbKsrtD&#10;A2MDjPSnCOcxSYl6L61H9qcap80hCZORjrUoaV7eZowyjPFMZp2B0FLWKS7si+CcJnGTWVqT2D+I&#10;/DypaFY5Gbap/h9KqQQ6lNrs/mBREjg+xovJbBvE1qn2jLQkZC0hWLJ89b2KPzAijsO9Xo/NRCWZ&#10;cFDzSOscmnHy4XD+WOTWSZL77Tb24YtJu5xzQAx7SW61VgtjJtMvJBwDV6XT9mmyQ/2aeU+9mtzT&#10;4L9LS63wICAMHNV9QW5a3uli1ePf0b5qQrnES2gjmuVMJIP3gDWfJbxPaXirZxAFh95efzroJLTV&#10;lnP78OS43Z9KLm3YQ7FABaLk+tVfoUczY33iHSvElncaXr1/FIrglFlO1sdiOlexaT8S764gtINS&#10;0qe3lyoM0XCkjua8kWzA1Bi0L8McHd1qO6CBVjSxDkghm29KhwTHc+5vCfiWzm0u2Ez2d1A8I+ZS&#10;CwrtDa2MnmS2V0hWQZ2E8ivzm0rV/GmkazG9lr9wFEuTC53Iw9MV9O/D/wCJvha9msrPVIV0u+GB&#10;HI7fupj9T0/GpV1uTON9j3nybhQqyWkignqRwasOALKFVK4wKsJdSz6TaYWxkh2Aq8TBhj6ihkj8&#10;qXap2iE/L6U+ZGdjh9XtzLrM/wDpCFdgymOlc9f6dHF4bv5Uiic4BOB0rp7tgsg+YfNI3fmsu584&#10;+F9TBdiHFXe47nCfuTpM8ogckHPA9K9L8MvJP4M0d1SRdzYyevFYGnWdu3hvVV+zIrA9PWup0KKe&#10;BLNfOXaGPy4xSkrMcnoei6ezJcxALnMYBNdpYXFykbKEXG4EMTXCKZBYwsCQcjjFdFaywHT4iLtw&#10;+zkVLd0Tax3lvqbm82u4C7QBnv8AjV3UfEmk2fhyP7RboT5wCjd3PSvPPPmNmS0I2rMMAHk1x/j5&#10;nfwdpE0aygQ3COQD6VPKykz1Z28RahftcXOlslntXyokfoD3NdBBp+nrpeTo9gQVGFZQTXmfhPxE&#10;W8O6YJLkurWaDBPHSvXtKa0msppPtCjjIBNQpBbU5y80mCaRBHptsoDZOyMD+VUJNHSN7dv7MJ55&#10;ytemQhFvCY5oSTwKuypG0Um8QFsdQtHtBpXPPo4VXS4VXSoQCvG0Yqz5O+0tUkiIBb16Vvz27biV&#10;BYA8gDpVBsljmAgg9KpTuS1YpNY2ihQLZWG3nPNQG0s9hIs8EHj0/KtgM2W+UYqN/vcqM1cWtiCj&#10;GhW3UCIZzyacYZGZi0xAOMZq5DLbj7bmIYQck1QkleS6crsC5wBmtNiWrjzbQDBa8TGOeaqSpaog&#10;2yI2T3FQXDbIpt1zjHJGe1UFubeZtscjADrRYQl20qPGEjj2sDu4rFcwBZDg8g5Wt5h5mEzkheua&#10;zruzlEEzbsN2460Jgkc9qqeZ8DPi28MHMMCbsdRmvFWsbG+8Az2F1ZRtDPayKWPVW7Ee4NfTHg22&#10;s7jUvjXps8Sn7To6KobuSDXiuqafcab471WwuLR0Md+5T3UnisJp3Nk1Y+S9V07UdF8V3djexS+W&#10;1yxtLjHyyL2GfUU6JgQhBXBHWvpjxDoukav4LuLS6sVOIiYpMfMjdiDXzJq2m63o2tva3lncvbi4&#10;IhnC8OvbJ7EU4yC9xbgL9piI5+XmoYIz5lycL8zd6aJY3jhZWyu2pUYBs7z0rVFlkooCjauR3pD9&#10;wjP0qLf8p+Y03eMjmmBOB6rUTldtMLrg/P8AlVeWVPJYBxnPegDShYCC4bBwVGKr3D3Mkmn21tp0&#10;klxPMFXHYHqT9KbZSySiG1h07zZWkxxzj34r1jw3oaW80VzPGpkMYI3Dn6CsZzsS3YveGdKi0zwa&#10;UHlGeaAGWQ9WY9voK6jw9p1/qXxY8IWUVrNLI2sIQoH8IPzMT2AFUWivbjxNZQW9jdSyPOqxxIP1&#10;OOgFfUXwy8N/2B4d8favq8NrGW0VGWdyMsAMlV9PSsUru7M3J9DC+I0Vj/wmfw6szcRD7DoEYdB2&#10;zxXFpb2flOVxtI4461Dr2qyan8W/Et+lmkSz3u1UaT7qLwPzqCW4SNIQbi3JAHRx1+ldEFZWBtst&#10;jTNJkIM1gH2+p61bgtbCK6tBDpdpgt8yhAD+dQwvKYonEc3zY4IrR23u6zKWLAs3QVcRSZrmCHMT&#10;CCPgDAHatSCON5lUiHG0YqGxsL6RVD3Ese5O9a8Wk3MaKpv2f5uoPWq1JSM+aBEuJCYYsbhg5qSe&#10;6tSumLvgBUfMSelNvNOvmmVBqLx/P8rZzis6fw5duzZ8bzjpzs60mrjvY2POsmQn7VaHbg/eFX4r&#10;uF5LULPAyhhnkVhWPhd0voHm1vUJkDdASAa7NvD+iDQ3MAuIpPKyTuPWs5FRLyRSnyWVVAKjhW4r&#10;prNIYtIcuuCy8k15Xb3+pWHiSwgmlE0ck5CKW9Peu2k1CSawCohH7kAE/wAOaUZJD5Stqd2v9tQx&#10;w4AEnzEVzeoASXrlpyF2A9amvAsctqpvst5hOfrVC/cDTUxcEll5NVdAjLmkhfTZ1KAgKQK54C1a&#10;zvIxCdysecV0ht3bRvMDoQEORmuZRsa3dErwTjFOJEtCtMls+kSwNtZihxx0rlLK6uNP8TwQm5YJ&#10;PKdobpxXVXOUuJRHAC7sOT2rzzxYl+0ulCN282Ml0YdsdaV9bFJXPUxMjafcSCRGAtznA9a4Q20T&#10;eKVmWzYkzMT7U/RdQEngaHFyPMMe2QHsR1qzE12RqJjhAwvJJ9aljsNklRkuw0a7lXjHapbN9Sj0&#10;4XWI0SJ+XZ+grnb+WysdF1m+v/EVlbWsUZaSaV8fgvqTXy38QfijqmoadqWl+HoLy3swzJLdFsOw&#10;6EgD1qZSvoi1A9h+KfxptbHS7rR/D+opd6q0JjnvAN0dmO4X+85/Svi28l1bUfEc93qOrXzO9yzk&#10;SMW+YnOST1JptpaIjPI7u8jyFnZ+WYnqSa0YzEWAZQqGTGapR7lqy2GwIqR8LGSBx8vatS3NuzBm&#10;t4zjvirX2RBau63UbAxjC1LbwWi2MxLoCOSCasC0tyF0q54QZjwDiuKvL9Yr2/KzPkTA4Azmugun&#10;Bs8qFIwRxXPxWAlvyxlfkn5duc0riNSz1q9aO2zAyqVADE8V0S3V3LbRA3J2leeKyU0oRWdr5keQ&#10;xyF9Kum4tIoEjSMMcgE+lAmLt8uRtxbG7rnOc1clmDaC8ccTMy4ycdKIikkYYwEAL3FXIZLKKVt3&#10;lgE/N70AYiretGNlszEYzWkZHays0MafKOlaE8WbKea11KFgw5XuKyfKucSYjOQMn3pAWM3RhGyT&#10;BCnmpY4llso45rVWkySD6VUhmYj5UIIJypqeCe8+0ajJ5ONo5FMAEbRT4GAQ3HNXVeVxhp0z0BxW&#10;JcXavexOscg2v8y1e3+bYxmJx5hI4JwaQG1ENLihkieCLzXTJPWqRazed0+yho43zjPWlit5mMjy&#10;SEYjHPWodkEbXRXJLA5OaYjWjvX+zyKkUSLtAUelZ2+ZtXvEeYHgFT61SVZPKZvtBx5mcVbgIbUI&#10;RvAOzrSYyWRGNo27CjnB9apRxRLb3BVoy3mDrRdyXXmsvlSgK/UDOaqhJC+ftEnvTA11ubxLHUiU&#10;iIW3+XA6V51qSyXF/bHNwryXDcZxXabo0R9xlcFfuiuXvpVfXpW8oJtGFQcUhxM2a3kW2hRdSkLA&#10;jd83Aq9b3N5BImzUHYeXhs1AQm6UAPy3PvSSRh42G8g8dKBnTWV5GWi8yN0UkkHqCa09sN4NjWIJ&#10;B+U9M1ydqJhFbqWLIrjjFdKk0iXdsyWjkALwOKBWNeG0uodHuW82JVjjPyk9aqxOWtlYxbcualcy&#10;zX1pIZJsBOUzx+NI0cguGYphAOgoEIBtmuAPNLMvJB6UsMNv9ld5IZcljgmk88RadfMLUMW6EjpU&#10;tjcyPpeopLpIy8Z8pgKAMucXC31usd2+1pOeOg+tbMdx5WmNCkDO2Ad27OKzkuUj0zV0OlSyy7yB&#10;8p71BBvihlklfDO3QmgC9cTXcgUPqBAVeMirNvZbvD99N5pYgdR1rPzE93biSUqGPHFbUc629lcR&#10;o6sWQZOeKQyg6xxWNu6zEsXG8Gr8cNlcxDy0lDBRkVkTvK1vev8AZ3yTwAK0NJvI49MugxCOy4Db&#10;aBDPsMUfieBhN8wblc9adekrqrGPIDIMiqF7Jem8jeLUCW3HAA6VZtjMbWISrl8cmmAiI7LIxQ8q&#10;TmrcEk/9h3amMcE/NVa4kuY7F1Cr8z8Vax5fhVmK/MUBakBkTizNxEzajCHVuFLAZq0pgMMiyWxB&#10;8vK4FYzWeny69BczpeOkc4IiUkZNdLeeW2m6c8Kpu8r7uOgFAdCC1gmmljGzYmDgmq8trImpYa7l&#10;dQxyAeDU8FxdCyOZANrY4pWuoQ5DICzdyaALNq0Qtb8fYRyo21UmV2A32pVS/wAuaniMO+J1vFyp&#10;yVFOvbuF0VWEagJwfSgBkE99HBMhkiKheD61UuptQazYCdh84rNjul/tZla4cor8Y5zWoZbR5pMt&#10;gEDAoHYjin1pTGvnuFCcLjtUMiblmLW8Y+bOema3YYk2I7ahEQrDII7VQ1ZrKWdktblA/lYc5wBQ&#10;IzlnUyt5UkYZMZIFWHk1GdrNWlbYpHOKz9GsJUvdXefVU2KCQP7xrat5JvsmrbNHLFVOPpQx7jY7&#10;i3h1Zo0tzkgAuBmtWe4mS1tZCvyj5kAHPFRafp858KyXrGHP2n5h1xzWxBd6D9qkgnWAyGABCOcU&#10;mSzPt7+xuYLie5v4QqrgpjHTpWXPJbPfzeVIUTPAzS6nptiupxPFOQr3KkoDVa/spV1jTtkzkeSp&#10;KgU0h7EvlvIscZuug61lbNVt73VJjNI2JlC59KvSOsU9u/2px5QG4etXJbm3uraxbywsYT5sdeKG&#10;IkIWW40eWeYHEQ69qbEGbx3CwvYRDE64/Gq80lr/AGba+WzHaxrOG86lasElT9+ucHrQM9Uk1Axa&#10;febJoW2wrt46VwmsWEd/JYSkyIxvFLY471LfmSGEGO4kYtbqT7VHYXzyWk0bBclh830obuSlY6mS&#10;aez0vR4ox5rvZKGOeBxWDJfl7fV0a2AcA9+mafql9Zx+H4DGzF84LHtWDDJaSJcOyj51Gee9Jaag&#10;kZUUMj3utB0bEkoOd1aYcQaejhA5Cnj2FPdF+yOyJyDzz2qBMNHMDJ1HQ07lG3p7211pALOioVJc&#10;Ecgiqkd1dR6zdqjlUViEqKIeTa58yNBnpn71Rz42yyhQNy9qANi3W/luU/09iGfB46ZqHWbOa2ht&#10;camzMUJzjpTdPlvo7exPndZOfep9anlkexHnAfuucjvSEc/Y/aJnUz3k+PmwfWunsbuO08M37Dwp&#10;50kjkCRjwB9Kw41uVsIVMiFlYkDHrW1AznQbhLhI1VhhSRVXApXGoQ3Xh6WD+x1Q+eDlexp0NqXs&#10;mTBGIxgmtKOx06LSbc70w8uQx71WvLmOPU7eEEAsgAIpXHcpmSSO4toTGScEZFaJj0eTwfdJcOd7&#10;ZwxbHNVlhlW73PKrBlJBxWstvoZ8M3El5uZVU4RTgk9qGIp6SBDpV9unAjTpz27Vl3SRXOp3ziyb&#10;HmArgU7JNjfolvMqHkDJ6DpV+xurFfDrsogaTJVhQMmt4tSl0yOJJiVRcDJxis83V/b+K7C3aYO5&#10;kxMv90dquWc1wNeeLEqrIwYY7VRv08v4l3kq2MjM6x5PXOKTA0tRa2jvbFEtZ2efBOBwKBuFpdRt&#10;GGLQcZ7cVakuC9rGw0kAqo4K9PxqtNFeNJDIltLsMRz7UDF8OIYNW1Kee7hwk3APIOak1GPWbzx4&#10;Ck1vHFuGzYMDH0qlpiCS61eN7tgFk4XPem3moNZ6pDAsMzuz8P6CmCOiujbWGkbf7YhlkMQyoHeu&#10;Ule8nl83ymVVycAdavLAs0yzNdsxIHyseuaa8zQX15bfYwN0fLEdM0hGdbwzzXtsVkuVAY7+wOKs&#10;zG2W5ChpAChUsRXVeG40e31VJ7W38pGyGBGaoaylq13qmy1jwpGCKLjWxUtJtLj+Hfimy+xK7Sup&#10;DH1PoaxVt5IzawNfNhmyOeMVXdpgCwjOxCMj1rSitpruxglglfCdc9RTQvIs7I7cqImODHzznNZE&#10;t0YL6UqjIsh6+9acwRViUTFyCAR71m3X2dtTtYm08kNj5vSgC9EJJvCt832weaBnd6fhTLB9cj0y&#10;8QXEsilTuYE4H+FQyyEajoNjYW8kk1xcqhI6KO9ejg+HrPwzr+jrpltPcPZxNcTFxlWx0FJuw7Hi&#10;8pvB4rs5lsZv+P4FgRxgGu2kmtrvxLZeXp9wpFqvC9iOuar6rFdN4S12GPS1Uh1IZRk4HpVLQbq8&#10;itNSZbcK3lbSXXmncNzWZtPGpyI7fPjGSKlt4rA3Nxt052yegHFR+XBJa2zu6hy5ycetXIZp7exv&#10;YkWKRinynb2NIDHuIZW1u62qwTjA69KkhV3knWPB2Ou6tyyguW06eQQqS27dntVW2tmXUr0o7HL/&#10;ADjNFxDGlt/tzQi3Yt5Yw3YVbRWjsSRnLA1djTTt+BaLuHc9aiuWiCyhIhWcmCMtI2F+JGmfrkjN&#10;WHIaeQbXG7FRjlXJPU07L4HA4Fc85cxSVhxjXYx3HOOPaq7j5SAv41JvbcRvz+FNIdpRgdBUNFEK&#10;A5J24qVEYrJyOvWpFiOJSUPBFObdkbfT1pJCsQbCuVGGbdzTwMykeU2celOgRl1Le8ZxuHU1ZnuL&#10;cXrBLdRlewoGNjGJ1GBjd6Ut9IRHAyhycDIqAup8xhL+FVfMuWllAXdg8igBnmFrogxheOnX9anS&#10;EESHfj2zQsQ3qdgznkGrka4nl+U42jAzS3AZFH/ox2rgd6eowyAITz61cUINPnBHOOBnrTbeCZpV&#10;4Kgv949BVANh+afYYmH9a1YIHa7KKqZEq9fSuWn1jSofi7oOlDU7aRmkXzHTkKSeASOld/eLaxNp&#10;5jnhSZo1Crv+9W1OPV7AW3sbGHXYJoZyZjbjzDu4FYniC0uLrw1ehWYSLIp+9jNdEySDQbBkidpC&#10;o3k1VcIdyvbSMxAyoJ5rpuB5/GNNsoPtl7qUY8uIAhmyQO+B3rZhGqz6Xp+peG/EMNyjyAusjbdv&#10;rlT1xWT4jsbNJJrqbwdc3CRSDau84Ge5HQ4qhaXeo22l3txF4VcWhs/kmhk4HHTaPSq3QI717959&#10;Yt7abU9JWZYVEkahQd3eqGq20ywhBqTxsF4A4zmud8OWml3NzqmrGzuXnQs4zKQeOcEVfg1qe9l1&#10;dpvBM8cazFEBPTHGc1NgucxJZar/AG5DNc+IFaBM7otmQR71vWWmadqmk6rBIYI7VAMIMDB9cVah&#10;a189gVILMRtJzWlb2tvBctMtuwRgdwDYBqhXOZg065tbzUreztZpoYh9/wBqsRW19c6TqCxRRFkJ&#10;3ZP3TVq812zt5dSt7e0bzZYz+7RS2fxrn9EvblvEl1h54nknPmoe4o3AnElj/wAIzqsGrtbqY3JR&#10;V5JI6YrcsNZtL3wVZxyNKxgyI3eLB2r0rnL6205/ibdyveIEDoSsjce/Wuhmns5La3gtbHTQVQYa&#10;PH9KEI0obvS7rwveRFIhKnCcYPFZc9w502C2mgn3Rn5G56VRs7PZ4vkuT4hh3Kw+QEdfpW/cQrd+&#10;KNMtptVSxacAQXfl5UEdj9aEBUmm0y0sPhx5mpeY99eELGHxgDrk9q5rW7vw9bfGHUYhfTizuhCG&#10;8ts7W9Miu/1TwjBd+Gbiz/tvybq3tiYLtWzliOOOwJrmdM8MzWXgWIappgfUDcSFt3zDavQgn1HN&#10;VdWBI6yCVP8AhFdPtrCaMqFUsryZIH41PdTPHbWqqgGEHnEGsXw5plld69rfl+JmttyhVdm4BHtX&#10;T2qaRaa7rVjdXFjql3FgoRIFU56ZqbAcRqHhj+19Zsbuz+Jt5bSsAHjkXAQjoRmtKLw/p9pY3cXi&#10;GWPUP9G/c3EDYI+qj0p963iFvGKCSK2tYi5wkLDCqPcVaFveyRh4/G+loocBpZpQxX8DQtUI5/wX&#10;ry6T8U/E1lBZ+IX0m5uju8yJtqnPBA7V9E6L4jsJ9buLWL4fOq+QT9tDZUnspA6Zrz2yS0On3tvJ&#10;4u0G6b7OCzJCo/UVlWep2NrrXiW0sfF8ReSYedCIwduPQ9qqL1BRTNbV7Lx1e/GzU7vUfAtlZ6dF&#10;cL9jhW5D5Cnhj/vdazfG2p6ju8E2qwRl7q7U/u3wEEfPIHrWyt1NdR20A1q4Dju7H+tYF/4X1yXx&#10;t4cvIfEW6KKQmcO2dg9vrQrX1Cx6joOq2+peG/st1b6esyWKKuVAbgY69a0ItPC3N6H1gqsaHC+/&#10;bmuAttJtv7RM0XxDexmRR++HOT9K6vSLqEaX4wtL/wAYLcl4wyXIXGdv+NInciW5+KdpqcjL8HtN&#10;lsvti/vWuQf3ZPJ/KsDxnJYtr2hNDZRgS224jqEbHNWYT401rUtatbLxNLa6bbXS+azOQXUHHFYm&#10;tKE8cTWaTBlgREDHnJ781jiPh0Lp3uco6RtdW5WQbjMAAOOai1Jpor0eZhT9kIAPPauils7FdS0g&#10;/btrDkjtXM+IGR7i7yThbfivPRocbp0SyeJZizxMv23JB+tejTpbLp8YSKMH7ONxFeVWqyi/Vo5Z&#10;AyznK5rurOS4awlLSEsUAOa0ZEdyjdQzNEWW92nd0xVLKgJvY9O/et+5ktEtnDdVUYrBnKtcKRDk&#10;YoQEq/ZWs7wExAYHBr0HwTG0b3y5OJdMmKn2ArzkQxugO9lA6jPWvTPBQc6tIxlJSHRpxz7gih7D&#10;R5jqEAn1HUcIcnVZc89MGmJGyPBgLwMGkupok8a3sRunRhq0/bj71Shv+JjHliR64600Jm1av86E&#10;YqS5kZrwFlB96r2w/wBIfgAbaklKhmJXOGpDK5SX+0IGSZwO9bEAGIizHiq1pJZvJcqYei8VPC5W&#10;5mypK76Bk96gfTZQN2TH1rBhW4Gn3KsjjDfLnvXSST2TsFFztG3kYrHu5VAG24jIzjpUoGjMYr5D&#10;5ABB9aytu7USdhAHetWVYvswbc3Sq8e3y3IK5rQgzZxgMCx4bsKpyb/sj4bPTFXbreZuGX73IqBV&#10;XaysuTkUxl7T2Kw26vbHA/irdYSGaLCgDZ2qPTY7X+zLlXtQflGKuQ+W2pRIJF78UmBRETLfqxb5&#10;d3PvWrBJEHuES425j65rLmkdfEtxCYsrkYrTtLIPezSCUqRHlvSpZSKMZlTVboM2QHO0kZrd00xG&#10;9u2LqD5Jycf0rn5WcardqUXCk4OetXNLuIHe8zIVK5H1pBcnmKPJOrIpwzfhWIxXbcqUxhu4rTZ8&#10;X2pEoMBuPeqM8lsYn3IMkcGmkDMaQOJJCNvNNhVGKr5vfrTpGyr/ADcbqYg5LcDA9etUSWlRhIw8&#10;5SB7VbGPsz/OeneqsZP2cggH5utW8H7PkIOF60DIhgwMTzzTJCClspYgAHFTMMWaEpgZ/Oo25iJC&#10;E0AQRRx/bpSF5J65q23lraXO6PIxnj2qtFzLcAJ0I71oFV+zEHJzHTQma+jTibRpFFvIqb8En2r1&#10;Pw/LaDT7mB/LyQAue1eYaSu3Q0RYEAM+SMY710sjzRXNlMk5Qqg6d6yauil3PS7mOb/hH5YUiDAz&#10;r0qa91F7fw1BaTIu1rUBQO3FcvpmpXctz8z5yVGCOtauoafey3QnaYsioCM1i0aqVynayJ/Zl+VZ&#10;VU52gcfpSLu+ySDaw3Hqaljtv3akkYB6A9anlGFchBwo4FUjBsrxeUkEi7AT6inlN1lKXyRgkCo4&#10;8llPYNVi4IEKlXByMUIDMjkcG4CQDbk9qyriQrcwEwNgzcmtoPCocFU7VWmSBhICEHHFbREZOvWO&#10;k3ngBVljt5P3eVB6g18+at4WUahdS2BeJi/zR5yPwr6bW1jbw3OfMxsByT3rgbm32azfSoQ6biMV&#10;tz8uwRXc8Jk0nxGtlGBBcF+m7bW9ouh3ygmXTZ2JYEs56mvVomYxy+bHbKobI45pzPbtIAIMHb94&#10;f4VTxDasFihYaLo8kUCz6bAwLqD7Vm+JPhpBdNeTaV4gt45TECIJOAT7GumslujI2Lh9v2lcGu+j&#10;Yj7MfPYlYV4ziso1Guo3ofGl54c8Y6dr80F74N1b7/VVJWQeoYcV1Xhu9uIvEkMEuj6siNtBzE2B&#10;X1c0tjNpzpcabbSBRwXXJ/M1XjstELnZ4f0w+pEYBrRVyZO55HMNVudd8uHRrg7lUKxTt61614W0&#10;xLDTblnRftUluPmIx164rZhtoYBFINJtlU42rsGTRO80uoKwiIPoO1Zzq8ysCQsn35TkEluakt5I&#10;FTmQHHU+lVrhXQQE92HWpTFALVWCZynzYNYvUsP9DfVnw7fM1cX4zuJP7S+H1uYXIjmf5yOEz3zX&#10;bW6w78/ZiTu9a8z8aT3M2t6nB5SqBYuAe68etbUVqCNB287TNOtbaZpw0Y3yR9M/UVKmkwW1nNJL&#10;avI0cBYJ6+teR+DNT8cadZ6tjw091ANRcr5xwQAecGvbo/EegXXwv16QWUcd35IDWzEEqe/4V2uL&#10;QHN3njzRU+HGoWdn4EeaZQ6FDHt2kevriq+j2l1cfC3w7q9xryQgzSfKwwfpXItJB/wker3S6Nac&#10;zfOQowKin1LV7jVrKx3kWyuCFiPy8/TpVKIi9q+pLb6vAsuk2MtvIcI+0Z57k1f0tkMc7QWkeNoP&#10;HTms/wAQWXm+CLBEUGSJRuGeTUOjSXNtpCI4ZSygc8/rTF1NtIreLxfE5s/MefIdM/drpILLRNL/&#10;ALSvX0QefMAVUPwKydBWyHjbX7jUNTgWBIU+Ynhc9ye1aGqXOkS+JfJXXYJLQDKTq2R9KGUY2vax&#10;rlxow8lWMTqSYlHYVxFrr/npBaXFtEiLd7WbgEYrt4J9PXWNUC2qNGBtidumO9XINH+G02n3ktz4&#10;atPNO4+Ys235j7ZppCRK2i+E7jwrpUsGv6c7GAfIJRkGuM1jw7qf2W6kja5ZYxlck1WXSYrfxTq8&#10;1vqeoxwR3O5V844I+ldfb65LNperW7QAoYVUHbg5oQzlbFb6TQraFrNSUJBA61owaRa3FlfrBct9&#10;rSVcMW+6anihuYJL9mRABGWDZ65rJimvUe9mg1GdWkkYMyjNIRk+K9P11zpcE13LmLbl0GQRWjpW&#10;r+GbHwBNALi7mnWH5gyYII7Vrxz6hFpQ+0SmfeCd7Lk81y0tpp8+s3RVI0Pm5Py4602AlpqOv6rr&#10;0jR6S0McUvCF+SB711kcs8ySQPCyNGBglvSufhtr621S1MEeI8fOV7itaKa3l1SRUA3bPmIb0qWC&#10;3JrhX+120SzO7ySKD83HtX6BfB7w7HoX7MUM0lmFv9RhSediOcMPlX6AV8jfCbw+Nb/aU8MwPp8r&#10;WlrfLcXPcYQ8An3NffmpzhdkMLoqRW6xoAOMDiuatKzsXY4zWZCft3ytksOc1iWEb/2oNpY7XHNb&#10;GoKW3Dy2J3Cp9NtXF0PkznBPFJaIpHSWaDyYhxnaM1o3d3Y2Xg3xDfXN0kdvaaVJKzHvtGcfjVe0&#10;guvt0eLc7S4H1r57/aZ8W/2f8LdJ8O2Mim7v4c3BU/6mL3/3qIR5mkUfJHi3xDfeIf2lvifrL2LR&#10;xtqjRwRk5xGpwv6c1VsxP5ap52PmJIzWLpVneGztJGvAqBySB1YmunjtogS32/yxt65rrdloiJtM&#10;sPHp7Wsay3sKtjoDUf8AxK47UqlpExJ4NVdTsduh2cy6g8gLfNtPQVVtxE1sdk0j7QM8d6CS832g&#10;ozR2y5BBwKbHmTWrZ5m8squACK1tPhnWOaQoO3BrUlt7aaISHT41I/iHHNAXsZtrLYJrkJltGfeS&#10;BuXirtxHpcUtxIqrEGb5VA459qinaBbN8wRZXGCBzxTCbGfS42bUI8r1B46UyRyqqC7d7+MK23Z8&#10;1dHZJA2mjKTHzF28HrmvL5nvLnxZLCmmSxwpMoL7+GxXtHhayvJ5LFEtGkEMa7n7LUSasNRueieG&#10;LWO18JWkHlPsjBYZbgFq2ZMF5jgZPShoWj06zjUY2KMjuc1GT8x4rlNoqyICgKHIHvUZEnkuFgbH&#10;1q1yRyo+maY33xiX60DKwUgqM0H755+lPcPu5kHSmH7jgxnPagVhMHceRSYAL8nrTuCuCelOwu05&#10;IyO1AFdvut8vpxTTuyc+lSHG58Z68ikwOTg5pjGDBU8d6MfL98UpAG7BNNPRht/WncVjrJZEDN+9&#10;Viw9eBWW0sLTyhYGOTwQayZLxW83aJCvZqrm7KniDJA4Qn9c1s5W0IVzSuGKJAGBywPesaa4USzb&#10;b7lcYyOtUrrUS17Gpi3HbyR2rPaaM5YIM5qVqMtNO73Bz5pI75xmoJriNUc+cB8v3fWqrzYjJKbj&#10;k9KzZHkZTwoOeCaoWpYW8lNxISp68E1Quzuldzc846CqkvmrIQ0659qqNJneSTn60gEeTDuu5h8v&#10;HvVN5fkXBHXGPWmyEF5Tyc9DVU8K2QeOnvQNIlLEyMC/ao2J8scdO9QFyScYGKiZj5bAyfNmgYrn&#10;962D2pseCgPmHOaaxJVR3xTSSGXjtTAeSN7Zm71CSMucDOaazLubmmkgo30oC4jFv1phJ3t81KR8&#10;vJqPvjHegkPl3ZxS8fPx6UnHHNIfvde9AAelN/hPFKenIoA6c0DGAcrzUoxl/nApuOtLj5TxQAjE&#10;iQ/u+OxpgziT5jmlO/K/N3pXxtBLqMimBXlc/Z0+fALVUYZlHzfw8UkrEswxxupig7h8x60CJoxg&#10;rmMls+tWRn958npwKiQHNoN44BzVpVbzW2wMfU0XEOSKQyIfO6jvSybQgAC5B/OpQrBgWkjRFQkl&#10;jjP41xev+K/B2nW1z5uq2cs4zsSJwzE/QUWGdS0gEExLBQB8xNc/PfytdeXZaJcXTh8HA4/OvEdW&#10;8e6xeXcMNt4aNvbvc8ux+Zh+WB+dez+D9b0Gbw3pcavYxSCJd5cgFz7mqSQkcN8QrfxnB4JtLpvH&#10;VwlvP8l1BGSDbMfu8jqDXjttZeXYxSShnldsuxbdwehr2L4n6zp9xqF5o9uokBZGuHQ5CkdACK88&#10;0yzufskzfb42UoMlj0xTUgZVjtwJH8iXUBwCCjlcflVq20yL+2Unmvr+U7DjzZC2PzresrZ3ln+T&#10;AB5IHFWpbe4KMiMBgc4NK9ytTAZF85wAuA/AFTQWryajtSQ72YYGOBitm0s8Xf7/AEx8545rsbKy&#10;hWG3k/szbtcdBzzVJ2JbsbfhjTFm0q2W61eCD5NqOSODXpGheGY7XxXGUSyui5O55MBVz9TXIp4a&#10;8TXeiQSW9wIbVVEjs0m08c8V1tp4lsbfwjq1pd+Eb68uhEscEaOU3Ecbiw9KzfNchPmZ0niizuIf&#10;BdtFKukQxnJAiC5/MVwFhECVCwWY+bmQgHj6VaaPXNSMay64yqzDKmQkKOwGfSte30XZLb4v2+UD&#10;jdT1QrG54dt7ZfF+hC7sIXs2V/NBO3fxxz2r1yx0/wCGH9kXAi0ywtSJSfmlyQD15NeEXi6hNd21&#10;vJrphijkBAjPLY9xU1/a67LoEjW2sXuyK2G8Bj+8AFKSuJxZuePdU8GL4h8OwW/hacQ6ZcKYbqCE&#10;nzST827HX8au6d8TNBjW1geyuPLWJFBNtkY75rh9B1bUZLkWA8MWqRx5E8sqBvMH49KTxE2jtf6b&#10;9l8K6LC0Y+aQ7VEmOpPtRa24+U1vFPiPRdV8eaILLRZfKgGFfyCouS3XK9ttY+qXWgWGmRzPrVvC&#10;PJLOm78eleW6541ig1G8srNNFNwtvjzIwCM/hXjGoT+J77VLma88eXlwxnP7kAhFHoBTSZaVj1XX&#10;fiX9oubzT7DwShiGVN3IMdO4HpXleye78Sa1dHU5JWCksWTIPt+Fa2m6JczadvWG3XchDDvXZWdj&#10;pem/DnUUub2xa5ljfYikcUbBZnnum2l9NezbTAuJT04rtbDw3Be3Mkc2swKoiJffKFzj0rhbGTUv&#10;+Epk8q5VEa8bcM9PSuuumjWPSxNNNvK8MkhH8qGCJ/8AhD7pvENstgqyJHPhg03C89c1M1rqll45&#10;a1WS3/1a79vIH41Y0/UJLLTr3/iqZZDcKAq7uR+NZs9+4n1dmRzIyEhmOT+dJN9RlfxKsqWluraz&#10;KyyyDMaN1xVvTL67t/DMUcNsqKIMksMk1zVlFqN3rtzKZHbbJklzwB+NbN2XWMRgqzHA+UVYipPK&#10;15c3dxdXFzMI0IQZwB9K1tIk05vCGoQpZtk7tvrWe48nR9USSxK7owRxVPS7pYr10+yYznyyOnPr&#10;SsO5pQReVJMWnY5n5Bqzemyje3mWZDuUAJjPJqW+il/sGwuDaKNyMSK5mIswt2ecnNzhQT0oEjYM&#10;12sMPysAVzxUenxXk/imAtfSlRJ97dxWzcRQnwmhM6bvKG1R2o0qCMaFqKpMxkCE5FBJDqska61D&#10;AjxNtUbjxzUNpIzXckYmChSO/Ws1YmOuaizfajILgAk5q/PaXNtG0xuX3MgIGKaQyW9aNZ5RIZ28&#10;wAEbs1UUiGJisBXPTPU0yJlfUIi829ipxk9DUlwk/wBhiMipvBPQ9u1NDLsNxeSy2kZQLGo5bHXN&#10;dhbafY3Pg4QG4hi/eZVg3JPvXn1pdMrzB4SeDjC1fsptRXVfPeK82rODsJIUipaAZ4g0rU7XU7GR&#10;YnMWcB1Xisyea6bRrXfbjdxwBXouo+INIvPBk1omkqgSDAZuSTXFxTWUWltGbNXfccHrQhmXGwfy&#10;S6qOMDPatezSIXLszIVCEk1nCPdcErbvjcST6VOiXEjrBF5nzSAM3oKYixPdalI0wstPbykDKzrx&#10;VbT4IRE5uIN581ixbk5Nd1DpM8Pg+Tybi23Lb/6sHJbI5zXHXy3cWmXQFuqM7Hv1pKSbsMS7fR/M&#10;tY0RVCPyQOtULoRjU7IJJ8hA5qjFvZeXBbPJqw/+pt8qMjtTCxpu4hslc3AycbgK3LTUNKj0uJ30&#10;2Ey7f3YB5YmuPU/8fQclgI/u9a6zwfpFjdahazHU4pQlzxEzfc59KQrEOpNfz/2YxjI53D5MY9Oa&#10;ynu5hdLHJav8oHbrXpevXfhWO98QWXnos1tCmQqcAnsDXnvmW0uqzBIFbBHOKa1EiqbpPtUeGkXJ&#10;AwBVGeCeXWZmEd6qHA3bTg5rp9Ng0j/hJb2S6ktlSOPOCf6UzVdVjaRLey0+AQpIfnK4LUIZDFPq&#10;Wk+GJhb3KF5Iid2MkZrN027u5dRkmlvbt98hMinIzVR77N5IZZdxBVdp7Z9BWl9nvYrdJZLYKkke&#10;YwB97NAEusadpDaPa3cbqHkc/uwOv1rV8PR2kekXks9vDGnl4SMn9a468ur02DR+eoUScHPWprW4&#10;eSyVBdTSTKuNvQGkJo6q5vYhK621rH3ycVixxyNrE09xJCVzkDdUO2+/dhrcIxPz4PT0qKW1nFvO&#10;TNccr6mncEQX0k0uvxqlyFiVuoPpV2RbQ2sBWWIuVAOBVXT4IpNUtoWuCuSePpVi7SG31aYG6TI6&#10;ChlXIJYpFjyYhgVd06Dzr1QZ1UZHO3qO9Zkk11NOp80bBIAfcV0lpJaxiNoinEPJ96BPYw9QtLEe&#10;LZ4kWUIycPzwa29I8Nu8DS/2sNp5IJxgVr2c2gGy1H7RbI8zSjyvl9apXVxfx67b28E8oib7yg4y&#10;DTC5W1KBbXyY7W9ilGTvx1zWRtuPLcuAckV1Q0+driURmPdJFncz/dqFbbTbOwupr3Xrc+XkqoIJ&#10;Y+mKWwjM0/RtTu9XsiIxEhP3pGwMfjWjqN9baJcy22nzWs96YwCytuCse/FYGoalqN5puI57uGHc&#10;QscRKkr9RVbTrXT4ruBktZ9zSjcZG3HP1NAh6JqFxqkl7qWrXd3dNJkrI/yqPQL0roIpNtqvl2ca&#10;DbyBUN1bWq6ujxu+4ouFB4NNbepO+Bh06UCCVJZDjMmC4Oc9KtQho1n3R8HA61ni4Y6hHGLdgpP3&#10;vSrMpYQSYmcjjmkBZncLHtBTJxxmpI7e2fTLp/tYXK/drIWNvMjZpXZscEmpI7ja1yvmN6YxTAEh&#10;t0uJWDFiDwvaqk63zmfydTeLjtnmtFCn2fITgk8mqxki+1KomXP86LAYwi1EafcRSTSHdJlySTmp&#10;gqCwcBmA8o7uOtbISR7i1VUO5n7+lTz2pViDGvIGadgOTsoLp9RjbaRGJD1HWt8xokkW6Ffritu1&#10;hh8qBRZISO4qw0dub1g8ag4osS5HJzJHLNIkdhJgEbjjg0i2yo7KQoOzJBrplWFtWaNWjTAOMr1N&#10;V5rZ449QeaDcSp2sD09KLIOY5ghBIgwOW/CpBGCWIdfb5qtRRPKNj2EyfMxDbTVN4ZhqsYQPjzPW&#10;iw7iSJcLEXZVI7VZgVG06cEMeMj0p86uIbZWQ9utTpcWUemOosiWxjgUWGZggic3Cicg5AxT1srK&#10;OVj5pZwM8mpogG1LIboMkimTMf7TYfZGGSMHNFgJRHNPblftCxKDxz1rbtbeKPSLdzrQbbwFJ61n&#10;W8atcIHuuCnUcYpt0AypFHNIFB+8D1oAt3BAlI3wHjn2qrHGG8zCJkt3NQJDIEIN27Njqav2Vu7X&#10;LqbnHBOc0xWM3ULaxis4S82C3JUGqFpbRz3Sq2oLsJ6+greuLeBpgJCzHzOcmhbTTvNTbcOhA7Gg&#10;V7GHqNvpEKhY4g2cAMT1NZz2lw0Af7IV/ckgHpXT3NpZtJB5oG1DkMDTZfLaCFVuQY1XDds0FXON&#10;iilNqu6NB85Gcdakay83TQhZVVCdoU8mumW1kmurZUtwIlHLetUrm0aHUkZZp8E8r2pFXOVttOm/&#10;tO73ShgrccVaZAl5JuRQQOMV0oRRb7grhyhxisw20gjmMrEtycEdaVgMkjJY5Xr0xUbKpcDacY5x&#10;VyOCUxz5hk4f5vb0ppULMfkINFwKDRQnYBH0PBpY7m+gvYjA1xGyOMOhxn8qtshz0GAOaiKjaeB0&#10;4NK1xrQ9A0XxcwFgmozn5WAMgX7w969KtL3TZrW4ltNchmSSPoHzgn2r5zWK3eVEkgBz3qS0n1LT&#10;9VkktdUudocEpuyGH0qORrYq59Q6ZealDY6tCuoRxCdCHkPJxWzoV4tjo3jiNL+bEgGx8ZL+teHa&#10;V4otJpLMTwNGxTBOeM16RpdyjtA6ahbyIyHgcgVL03HFHW+GpkbXPHIa2CrcKGXPt1OK73wnp3hP&#10;Un8dix+Jkcl0sgVYj8nluOoA715TFO0XiDTPLsTmSKXnOAKTw+Xh8Z68y3NxbSte7onjfBJz7UnZ&#10;6oGz2u3TxXpvi6KC8trkIZ8BwflYDoQa9o0KZpTG4dWRo179MV554Z1iC/sU0vWXtjI8O23vcfMD&#10;2Br0TR7Q2MZgku/MP2g7WA+8O1RLfQzcjrp2j/sx90SKRjHvXPS7nnIDLjPHFdPJbPJpMrNBJkx5&#10;+lYEcMou7jMfCvwaaZLGRRYY7xgeuKhnIDybSBwelWLmRihUbeBWYYtQYLsteh5yaaAqOZGaJVuG&#10;J3cmmyW7FE+UnAyMCtGG2nEjnyB1+Yk9PpV3yytpL+7PI4JP50gOcit53mbI6Dr6VMq5ndcN8vet&#10;IsALgCPqRk5ph8sSD5VzjripZSKoQl2HFOWLBkwnNPTd/aEoznJGDWj+68rG3nHUUgMJraH7YXaI&#10;5HvVOYyLdsBEME8DFdHIsH2K4OAWxxWOIrprmQmFxg9atCKTK/lqSh6VC0UxjH77PPSt5bYtBtOe&#10;uaq3RiimCllBwKYXMZkZVT9325qItb75T9pjBReR61Fqt6oigEdsDxgmuQu7p9p2QvwOSTgVNho6&#10;Ke/tlCjHyknt3rmdS1FmiAjfau7kZ5NYl1qkH2GZQsbOBjdn7tcjeahCIZE+0PuLcHNJpjSa1Ogu&#10;9SbfLkBVCjHzZ5rl73Uj5qFXJH8We1ZE9xKYpgZH2kce1UI/NbzQY2PpxWlu5Un2L0l0r7gZM85x&#10;WW6tJLqrlUUBMj3FXRBEkSs9wBznFY2r3UMWk3LpbspNk46+1J+QJnE3kFm/iK5ZJ7VwJyMg9+9V&#10;p4LNAHLliq9McCsWwS4W6LtPPs+2O20k9zXVSPbS6K6RafkvgFj2rdaGTMZDA9sSIFHPapPKgezk&#10;SR35U4I7VPJDDDA+I8nZ90d6rRyTkK50ox/veB1yKokiGnXLRxNFqExAfJBHapZIJPKB+z4IXuO4&#10;rora/s45+bHgxjPFF5JaSvEyogXPIouMyNIl04XuordBI0Kck9/SoXghbxQ72upSeXv5X+9SXy2o&#10;uIybcgEjOKu20dtvjxcMuYsg4pAMEbJqwWSdlDkYJq3eWP8AocQW7B3jJwayjLczaxcQS3QXY37p&#10;vX0qK4HiCKTJvj90hee1FxNmbfwypE4WyLY6GtPTlZtAUkY3qRtx0xU9m0J0C5W4d/MOeSKzlnuo&#10;dS2ogMYY4wM4FO4XNr7Henw3fGJZF3KdrY61g29gVnVmsjvEpLM3c109rqU6ach8tHUAkJjmsNpt&#10;UuPFGpSraukRHCgcCk2K7JZ/thSVYQpdUAIFQLDNDYPKuXuC4yCORVizkZb27zbHcGOD2NW9zvM7&#10;FoRk880DQ2W4uE8PsZD85jHINcgXuzrSstzKAJhuOetdVcLEXRQd397J6Vk3ENub+2jXcpMg5FCA&#10;tNI39oRYDtiEZxzVG98+bTp9m/IbjA5FdEkT2dvAxhjlLwHLHsKuWkVnLo7yxiBG80l84oA5u20u&#10;9/4RuOZ5ERjCduetc+qyC61IFB5hcgkLnFekymwMsIfXUYLHjYDxWfKNEjjZobGBncktu9qaHc8+&#10;ktpQuTCfmPGeprHm0ueTVAxiAwp5U4PtXfPHLdPqLxxHejAbFHQVBNZakLZW+zyAbeAxwTQPcpeF&#10;/GPxH8O61aRweKL2e18zm0u2Loy+gJ6V9WeCviX4M1iSwikaDTdQMQVra4cbHPfax65r5AltbqW1&#10;1VZIvL7AkZNc99gu4r6NjqUpKy5RkO1lP1FS4JjaP0m1lfDreHLQwxjzFjZi6nPJrDt2spfhjgwb&#10;Zd7D5hya+OvDvxB8Z6TJZRTyyahaqwBSZ8sFHua+nfBvi3wPr+mKlvqllaXRiAktZmCtn2z1/Cp1&#10;W+xnKLtobOk283226RpG2eaMnsa7a1tN2sonn/KAp3AVDHa+TahFkBXqSB1/GtPSfM/tqZnjJQD5&#10;WHO6qckzPlNdkcW8YLHheuKnt1yYwHbr24qKeZWmbEy43YA9KdAWVmODgkU+UfMWpPlWcNK3bHNZ&#10;mtKJPh5qSeUTm1YAEe1XpGAkbcgxxiqGpz3x8LaiI4otwtiEYjpkUrAmcd4YEltpFrE1ypIum79B&#10;mvYNN1Cf7HaqJWIBHRsYrw7R4L2M6ss16zubklRnpmvQtLeUQ43OQO/rUSRaZ7Ppt+q3iklmyB1r&#10;qlvYpEbbKoJAzXkNncHypdzhTtG0Vv2twQ9q324gZ4rLlvsWj0vcpsUYICR1NZ86xyTTbWHAGayY&#10;NRt/s+wzA5YZINWZJQZFMdwRnHFJBYqT+bGZflbGaw7vVbWF5t8oG1Oh710swnkEu1dwCdcVS/4R&#10;zTrq2jnubmMOJPkjU5yfetYNambPOrvWPEU8ipYeE7pk87754GK29Oh1kwzvO7qxQYQN0NdTPp1z&#10;a23/AB5Pyvy4j7VlC5gVZvMARw3IY1cXclvTQsNab9MQSwuzMetTQWNkljeBLAZxz71QbWFjDYt4&#10;HITgBqxZfEkKyTMY5FO8gqq5q+Yg6IWzhmPlFQG45pZdgs8ON5zWRYald3Ucm2znBJyu4YrVe2vn&#10;hjH2jaSvJFNPURiwSCy8d/a4T/rJE8wD2NdP4t0HSvEfhOw1Gykt49Rgs/mUEZkHp9apRaXiGUyR&#10;vICO561ZsPt1lfebbtcqolGUHIIpTgwPn3UbTX7K/mhuNPvVxNj5kNZV9pum6hotzDd6LDKjxYO5&#10;eR7g9sV9gXieGdX0ZluLaxjmMOCGUA59ia841HwTrEU08lpNbSxHJAXriuZrXQdz4b1/4feIre7u&#10;5dH1+K5hLki3l4ZfbNca/hr4oojFvB0w+hzX2/cWWpWupTJc+GtYTDYH7lsVVaONiudNkBPTMZ5q&#10;3UaQ1JnxAdG+ICyxhvAmqMfQKeavReGfilNs8v4X3uD03NjP619uxpGunyb9PtdwHH7odKYrxFQR&#10;AwOegjoVTQrmZ8dWvgD4wyum7w7ptqpkHzSy54+grr9P+F+pm8Q6l8UiV2jdFbpjP4mvpkx6lIV8&#10;vTNRfOMAKea27Dwz4wvEDDQpYYyPvP1NP2rewnJnhGn+FPBGkwn7NazSTkfNI3zMa6nTdD8Qanre&#10;n29j4ZuHZ5AAzDCqP7zegFfQeieA7FL5ZLzU7ZwrZKep9ya7UP4U0tXSGK14Ub0gUbjjoMis+W7u&#10;Skc14Q8DeH9G0eW6vbq0ml8kPc3Tj77D+BPRQfzrnPHF3qOsXK2tvqTw2MZK+VH/ABAVv6vqPiPV&#10;dYiDWk1taqCILaLOAPVj3J96q2unNFayKYeSeSa0VO+rE3ZnkMXhSy6NaXh+blhIRn9a07fwx4fh&#10;u7Rz4dvJWEmcvIT09q9fiswEGLYHnkmpDBEJkJ01fu10xgkxSn2OMjsLYxwg6HCFyMcYxitSDTrf&#10;+2bYi2UgAduK6Ty7bbJutlHHAFImFlGFGM1MrLYE7leVItgVbFQwx8wpI0cySIUYAL1NXwF87J5J&#10;PNTnaZYgsZ5wOBUuSS0GrmUtpG1w2ImJ3d62YtOUWT5iBPGQa0be2RJA+5s4HGOlacjW6o7vNF9w&#10;ZOajndijCMKRrjy0+50xWHqdwY9FuMSqWJIAHar1/fkyzpGgGTy3oK5C9lUywLu4bOazd+g15nIX&#10;ivP8RvBoy+1JGLZrtlDj7VtGQIV5rj3bHiiELGSS/FdQshGlH1aPH0osU2Ztx812GOcBuM1TvWVr&#10;SIfKcDqKkuZUxtyCdx/Cs0hiThjy3emkBUeW5EUYE7nA/Csl5YBfSlogG3jit2VEFo583nv7Vy9y&#10;mNbsy2R+8/OtVpqQ1csSq73yuRj93xWQ9tbvq8pluRgIw+Yetb0j7ViP2aPAA4zzWHqLyuxMcAU4&#10;H3e9RLcqKOMWO0svH5t45ndbiRmUdqd4g13QtJ8F63d32v2tvbQwZlIYbmb+FFHcnpxXkfxM8caP&#10;pmpyWdpd2NxqiIPMKMGWzHoSOrN6dq+XNX1rxBreuQtqHiPUZEiYmC1yQiH1I6E0J3Rpyvc6Dxx4&#10;w8VeKPGjYnvLTTYZmWzslc4Vf77/AN5m9+lcLZWhi1e9AZvmYbiT1q3Yx3H9tXuYQu0gKPWtuS3c&#10;RlnhA3N8rCmopFX0sTx20b2hVWVWKfeNPhtNPi/dTTbmJyGI61dhe0igsFeYscDPvVi6RZ7NXNuq&#10;BBwc8mqJKGycyBYIWODg88Ypk6Iq2++2kJZxwDWnYIv2SZ/tZACnjuahYPJeMrRjiTikCLP2a0fT&#10;4449JDSeWCSWqEvHArBoIFYMOcdKsxkRXwDXCnGMbTWbr/2YjT5Q0i4+8MUAalxfWM2lWUa2b7lh&#10;OXrP0qHSJtS1I+YzhZPmBHINRae9s0cZ+2RhRCcgjrSO13Z3ltdrobGKSQjCjrQB0SWxW/kjEsRQ&#10;p8nNVriyKxsZJVHzHHNUVmuZpNOnW1uIlUkslaUYmubuAyX7CNOg6UAV1tp0093XUHCjqPWpYTNt&#10;jImJyOuKZqssscCLHkDgVWsJ7prqVfIBIAwOwoA2ZLS1bQGmS42MTgketQ2xigt7mOZYXZ4ztNLc&#10;C6XTLjYvysenoayXguEn0yWSef5jyD2zSAmEuiZuAtohfzsMMCklihW6gkCMgcDaQatWem28niJg&#10;rYV8ZY960tSslgTa1xEwGNpz0oApmaYeHLhElyxAwaoWzuLiRXnJJHerbi3j0hWD84yaXTYhLdNN&#10;LYsE2naMdcUAQySQR7y6DbgknPSoLadLlL9re1kAjHTFaF1a6fNbEMZFIkOF9cVBEY7WBkiii/eD&#10;BwOlMC7Z31j/AGPeRTWabxnDkdDVIyRPPKQMAngCmPDCXIBXk5OB3NNnhu47aPbaFiSOR6UkBWvb&#10;qOG3kO1M7DjjNccxknuLqQXcahJM4rsLq2M1ix+ysXaMAA9qwTpM8chdIrhhn94ooY4spDZ83zZI&#10;AzVmNMyW4Dtkn0q0YIt9qEsrgMeo2nr71ZWCYSxb0ZSOnFId0XrVYTEY/sWSP4iK0dpB2s0fJA6V&#10;FGY10m6GV8xUyGI+9WfHNcTXtqEiuWdZum009ib3OliTbPEoDfMOuKhuJHW6cA5wOVxSPcXqqubA&#10;giMD6VWV8RXDtjcVPWgY4PDcWF2iWpDL14qaIXUVvYnzV2DIXI61Jp1tKug6tO1/CGaT5V7kU8TW&#10;09k9tJcorqp2kdjSAsQT2gM7PYW7E98VUngtJdQtZJLz5RLkIKggtpxb3q/aw20nBqjPJdR+SNpb&#10;EvX0oA1rpLNpFCxMQEGD6VnOAucXEh+tWVlDGLJTPljOKdJC5tGZQOvFAFJdRRfs8Rt0BZsZI6Vq&#10;CINo9+vkozCHdkVh3VsCtv8A6J824ZI61t2peLSud4JhxyetAGJbyTC6uQycrJgZraTzntJNoAbY&#10;eay5thdSLWXmUkkCovtc4mhRZmXJx06CgZqxhpLSJC+5hP3PStG/3DTbWJZEJEQ6etR2sVl/Yt8R&#10;qi+awB/Gs+yeZPGd8kysyjG0nvQSWtPlhVrqKa0QtjOSKWa4tFu45NybFJDqPSk1SW0N2uyNEkIx&#10;kVmG1kNlIftG4sO5oQ7F2Y2TojwS5DjkelUTHHvBZjkN2NS6bAi6hcRy3QAx8tF8gSf5Dzv65oGi&#10;pchYZrd49Qf5yAQamhtbmd7oTTgRmPKnNU5AJPJDl854rSt/MEIVp3+7heaQFu1tLKHTbrMEDlT9&#10;4kGliGjm9UvKq/PyPes6dJIXnK3cjBlzjOahtY3lugHhkO5uvpTA0bvcdetRFdOEOBgHgimXWnRr&#10;MZf7SYAqPlHc1sWdrYf6S0lwxaNOOao3El1JqVhDFBnfeqoJ6AZoJKkcU/2bCxvkMMZPUV2+kxQ/&#10;8ItqgawVM2xy7DqcVQ1Oy+w6lpCPdxlXtlYsOhP1rOv9Wkj0mRIrhSu0AqBile4WFjnnTSNdtIC7&#10;iSc5JPC0kWmqkNjMt6Wm3Z5Peq0EhGiLN5QDFcsPSpY72M2aut0xIJxxQAsgmOtwIz5YEHFX4JC3&#10;jTSftKhYhEwII61SjWQkXbSsQpztxVW5vGl1m2P2XavRcdc0AJqUET+KL59oWD7QMfSqmtW91Z2f&#10;h24gCPDKw4HStB3ie38mS2cksNpzSziJ7dbZ7tmjiQYGemaYFOd7JtHsjHF+9NvkqPXFZ0T3H2ZP&#10;3QB87v2rQgW1i1y0ATOD36UmoJCl5vWIBTIMj0zQIsI94ZJQLIygxDPfArPtVceKZwbZliMwz7Vu&#10;2NzBHFCLdI2cgb8+9WJ4rIy3Mnmxr8gLAetAEGsx2D+F5fs8IMmEGKxksbgaHCSy7wFIXOM1dVv9&#10;JCgEjzhxmnXUjHWYP3LABVxg8UWASCBxcQ75QoIGQTTtatVi0vT5oYASHBbB61HqBDnTykrB+MgG&#10;tG3k36SkM8bYKgBj2osMxpbX7dpcMkd7sKRqSm70q1b20z6VdxtCQyxcfhQ8dpB4ptoI9QbLsMlT&#10;xWlei7t7NGjlVywH60CM+xhvAbpnnIEedoNVbj7TLqUTEttEvAx1q6J5Vt2811UmMnnjNaNjbS3n&#10;h+4ligiXZIflzyad7DMqeOXyrdkc7gFzWkvkzaHJFMcMIwQR6ilmtpkt+Ymz3yapMyK6ZJzj1pCH&#10;x3IaFoZbOQiB/kbPWpHsxNuvGIAVcBfpUKRxmG6ZimCDznFT2zzJot8pulK5O3mgBkMk7EIMH5jg&#10;ntTpY7svIskXyqw4zVq1hYw7/K2jnEmanEMk14M6kFVTyc9aQzHM6xziHci748A4qpFaWKavZ51B&#10;33zFmGcDNdBcabbzrMY7kM0C5ZlrHMakn98AwBUZ7U7iOvtU042Z2XcDTGPHAGVqncy6da+T5y75&#10;mb+7k1y8RubVJ2F5I8rP8p9KgJ8Ry69DKujyznzVJ46CkM6ea8ZbSArpA2SOCykc4rWmvrVfBJMV&#10;vGQ8QBH901zF/NcJJYu9mdojAYAcCr1tLp83hm+iFhHskTJcN0NAMzYi63F1KFVN0oP3qu3AsZYz&#10;i2iaQKu5hg4rHvEjSGONHlf5uxqazE0dmyi1k3ORliaYGvBJBFJDJ9lLKmOCa0ml064edjpyFmCj&#10;GORWJctHFpkbuUbC5IFQ6ZqCPdhzoUnlhuD9KBF1E1CLxi0cU8oSSI7lB7VX89jrWqwmFmQPg57G&#10;rmoX9pHqWn3EUTJIbdgW6gVh2ElzN/ab+QpU3BYv60DNl7WM6XeFIW+VASMdaitphDpbCORVLHDK&#10;O9WX1CE6JMkdiwJUKxxXOzNdW+p2k9zp8rRM2QB3oA0pVmUhxH945GaqgIbz5hk554p0t8JFhaKE&#10;qMgBSOlXYxFHpt+88C8w5BouBFYNbQ+NNPlRsMqnkjpmnTrB/wAJ5qN2LlmaQ5kAb71WtPt5JvDm&#10;vzm2j27DsycHFULGxZrW9b7WzOrMQAc0gLrXsghbFqApkGC3NV9RnsjaWhisoPNfG4rwKnijtH8N&#10;a4biQxhFIHqxqnbQWw8NI/2aVt0x2E9aYE8SzPBbqSPlwcg1oxm28+dTcqXEfQdqLCxv5LxNsgI2&#10;8j0FWrGxhg8f6oJIndWj+bPNJgUbSTVBqdyFmIQuRj1FasKMpvpGuQOOlOuPsiXdyYoCNz+vSqUk&#10;kpjlG44xWTlYaBpUDXAD4Jziqqs2wlpc/MaYwJWM7fWmrjK8nisJSuOxOGHmn5Kc5XruA46VGM7j&#10;wMZoAja6VcOT7VAxUVi7ZzjHFWOMD6VOYgNOLbnGMZqAgbV+U9OKYbj9y7UG00sUe68bLhVDjcc0&#10;wgc/LVeaRdky7mAJ5560g0L1+bZbuBY7sMBHyQOlYrSoZZ22k4pruzcKTkDkZqWKAMqYIGTyaTEV&#10;7Zpnvp/3UmN3TFbtvCkZuX2rkgZBq1DFaRaRIymAkLyfSsxpZHkZVHG/rTsNIuSx4ELApgn1q1DE&#10;GnRAVxjliarRw3DW5G52bjoau7YINNuGn1Da/l9M00rjHulot5FvnyqsOM9a5nxjq15F4SvBa23k&#10;xJaFfNXrk8Ctu0+zXC7jfgBHPHtWN4mfw+3hvU4ftEbhYgSPVh0rSNN3V0C1PnOE6tDqk0sWsagl&#10;z9qLyPIhJYnkHJroBrvjibVtNabVLyR4oxsOcdOlduxtm8C6bcSaRbsfKcHag4A6VytssMv9oyrb&#10;7H8w7FrtsrWsNHsHgjx3bTXlhp+tRRwuWCx3ZGFOOze/vXpeos6a3Y3FpcxXEToMGH5hj8PWvkye&#10;xu303UpG01mBcbSnb8a1PDviPxvo+oxGz1d7iHI8yzu2JUgehPSpaE2fUDI1zBP5+lsyC3xLDsPQ&#10;jvVe10zSv7PhtrbQ/s8CyMY4nJIJPXrXnGjfE5X8bTfa/Bkdg00QWQEBo3I9+1exW89ve6ZY3UEt&#10;mY2TcCjdKkLHK/2NqVr4l1SeDTS0cjIJoQ3BHfArQ1YacsfhGK08Ar5bqTeHGNhroDcyfZr4grIY&#10;iMYPNUmuWubG7UWqRsowzFcU1uKxyEei3sni++nW/iFsIgY1zyPap7q01N9Mnh+2SIm7GcYx6Vt3&#10;PmQ6PDNbNNK0b5ZQenrkVl3mtRzxabEbJkZyBIQOAfrVXQkjEsotEtNYvFube0kn2DDsAeK3otM8&#10;P3EF1c20FpFI/Qqe/wBKwr23tg0buu75ODnk56Vza32s6b4gWU2V3JasSXA6qPXHtRuK9jdNrYH4&#10;j6ZpWr/Bi5BunO2/iuDsCjucdM1Y1bQNN0rVYrnTIrwW+FJSSUtuHfBJrNh8VW99rVxarooWJ7R8&#10;6lKwHluB8qjPrWnY6trN74e0HTtQ+GV7E9vJKIb1SSkyg8E/WlqNWEk0uG4OmXdpBcBnIMvzHj8K&#10;6GMWUlhe2VwFVvJHkS9w3qD7ViwT36avZW0esR2hluQgyuQ3Pau2uNBufL09jq8bP5QbPQ8076Ba&#10;55rcXmu2V3rdofF2oSXRXNrPgkEDsfpV/R9b1e7sLeHUL1DMkm0uy/eFdrBY2P2l1udMhZVQ5dxz&#10;x6GuX13SLIlJ7S6NvHNaSl5E52Mo4/OmkIqalEy3VwbJpIgwBfYcZrNggtftnnPNdxSsRvdnJJPb&#10;k1zLahr8PgHwTdPb3E5fXWilVFySobAOK9cvdL0iX4e2l7Lr1tCq2EbeWD8xJGQKFqM51hdPOIhq&#10;MjL5eCxPJB96px+EdPbWbOUfETXpPNkJa1Lsoyff0qWwSSbxBYq3iy3srdW/1j9cDpwa37eLxZF8&#10;Qonmm0yfSjGfKvo3APHqtNag9ClBaXGl33kyaLqPlsMI4JYYPvV6y02wTxBe3Udov7+UFueQa1de&#10;1XxcngXVY9M+Gen6hHlRPOzgtED3A6nNctpGu2w1uxhu9I1K2lyN6yIdpPsT1oFY7Sa2CX9q+yVO&#10;hDKMZq3ey3v9guYfE1zFmL502/fx2rXjudHutEhQXih1HyfLWdqUqQ2dqkliryNC2wIOTj2FSVax&#10;wl2fE83hLWXskijmGRGJJQu7H19aXw/calDa2iarfMkzq26POcemD71Qs9QsbzxRqVnf+Dtatkiu&#10;8xSlmQOQa1fEipF4b0nVINJtZ47O/hWSBpgC4JwMetVewranf6M/k2F/OdaEMDK2UDY3+nFcdqdx&#10;H/wkU86B8mck02/Go3VhFdNp4tI2tIWjtllyF4zVZmUafLvhQuI1ANc1aV1YZC9wz6hESku3sPSs&#10;fVPtP2fVnMChPLGGz0rRLbpDhRwOOOlZepMf7CvULscx81xpDvc5zSEDa3IXkiIaTGc4rr3h8p/v&#10;nBAIrg7JJmaMqz7xdDGD716BcOzaTpAIywhAJFUwRQvkSTTsiPsM1lKSpKFB2wa15SywOuByRWdI&#10;g+0xEGhCHgxCNlYgEkbTXb+B/wC0m8Q/EBWdRCLBTCo/i45NcBdiMwW/z4II716H4BkYeI9d3MMH&#10;RJBz9KmTsho4jU7e1l8W6kxt0BN6/OPeqDwSrPFm5+VccCt26Nt/b+uxsqiT+0Zce3NVcNhxtyAK&#10;qLFLcjtJ4nv1RWO4EZzV6cD+0Jhs4KjiqkEH+myy+SV56jvVqR/vHb2xQMdapGt1Kywkbj1qeYMs&#10;pIl/hPGKitnjKyjfkgdKUuzSFWixzwaQyS0a3Z7hG2ljnHtWdqEJDTjfgsDgjtUwCrJPtlUEnk5p&#10;t4JG0u2cTE7TzTQmY2XGnKDJ0zyaZbbj9oO4jAouSDbQgSDk8+1OgDeS/I+5VElSUfLkqSdx71XQ&#10;t9pCmI4LcVZlziYbD3xzVSEzkPvVQRL8uaBo6C1Z445QckcYNX7NAPEYl+0nlelULYsYJxtGAq1d&#10;gdP7Utl2uCx9KGCL/wBmkl1u8mWBBgVpx7o/DOrP9nJIiIAPFOtQE1WTHHydzUeoTqdLvlZEAAIG&#10;DUFHD28t3J4juQ5ODKce1dBHHZQ3Tkjll+bHrVG2iH2a5dGjYDJJzzVu0WSa01FnjChTwCaYitO+&#10;FvmHTtWRJKHtSCMYPHFaF0pHmgMBg889axZJQropQfe6imgYu1tqgkkZqQKNjfvOR0pvzfIyr1qX&#10;hk5645IpisPjZwjfuwSO9aMTK1qckAE1lZYbVz1NWhu2L98cjFAG7NAjaFZupRtvbvWPMdgc+QBm&#10;I8VKklzuUG6IHGKZqRAstxYZERoAz7HJF4xzzKec1qkyeVApQ5MwwR2rIsg/9mwnyjgyGuosfJMk&#10;O+3B+YH6Umwtc2ERorK1xGT+7U8dq0RJBLc6RGzsTnn2qlJJGLu1GOGIArSWBPtVpIu0YwazbKNS&#10;ORIL6AtGMbxgqPSuwOoGawtFWRyCgCjFcHdSD7VZhYgcsMmu40y2l8rTZDHCqmIbV45qEtQkW9hW&#10;zK9yASainCDSZPl5281fnB81wDnGKw70ziSRcYO3gZqrEDIXJTaIiDu60Sk73UnoKbHvj0gFmUGo&#10;QzsrtsA5p2AglRA6HeeTVd9/22IFm6gZq2yuUQbTywpJoo/OQCdCQlWgNCeKNfCsRa/P+rztHevO&#10;rxwdTuUU4VXHPrXYXjXY8Of8fW4AYPtXJXEZaE7ep/ioTGjFu0czfJP2GRmp7YAkcDIXBJq3FboC&#10;geJ2OfWr32aLy48MFJPX0oQ7lq1hmH2VliBA5I9a2A0nnDJxx09ap2gmQRjzlIx1rUUZUkgZJ4pI&#10;lkkbZU8nHvU8ckgk4AyDkVGqlQQSPunFOj5ydvV6LCOgS/8AM0WZGsl81I8K2Kp2b3KXlz5wUgng&#10;mo4woDHaAccVA80jXSqxA5OKTRVyzdys01v8pI31bheP7FMGcZKcCswFAy5I49acpY3o7DHWgLml&#10;ZMDfBQqkiT9M1wV1o9zq/wC0F8Q0j8SCGG1ggGwJncT1r0GxgL3vySlSLWRjgdcCvBNU1jxfYfFj&#10;UGstaEU99qjAADO3Ye9dGHjeXoUnY7TX4dG020ttPkmg84kBFHB571xus29jp/gq9uIrF/tV0UAL&#10;N2PtW5aW51PxWt3r99NJNGEZdvA3DpWT40h1W51bSvJsbqVfNVYxEueBwM46V3LclMq+HIXe3lM2&#10;l3UsRQGQIhOc9elbk9roNvcwtpvhJ0adv3gkcllP0OSKp6Ve+NNHfSY7fSIZXmjAaCSLJGa277Sv&#10;E91oepXwv4YdReAvHDjAB+lCBGPF9oXX2hudMmJcjZj3roJtLj/sa7aZIo1EeQCea43QtR1iDxZb&#10;/wBsRMJobggs0f8AjWxq+qy3mrXggH7pU5YNwc+1JMaObvIhJpfiK1tdRuWjuBtnXJycdMGszTrW&#10;7svD15G9/LIAxKqWyVHpWxD56i4SJFyXOWx61GEc6rtMiKMfOCc0yRmZZPD0DRTODk5X0qH7VpyW&#10;tqs1ndyyK+RhiNprotPm8PQm9jukkQODtbb3qsLPTZr6/mWOIRCXIdh1/CkBlSapbvdWSvYTIpYA&#10;MeldHDblnWRLeAxsincpFUbqPSZIoLf7NC/yfKyr0o0yZLfUpRJeT+TGPuL8x+mKENGF4x1HU7e0&#10;tbe3hJklUrweVFbfhdUi+Fmjo8nnz7WaQMOVJrlLueS7+NOrk6FcgM6iIOvKge3vW5DczW+sX0aW&#10;QjLbQC3c/SnYDoEZ5JroCzBO04yOlctPIzeIntxp4VzcjLdO9dRatc+erSRxg8dPQ1naza251a2m&#10;iuAGPORwc0gZbmjuUtoYflKmAfNnOayraxeLxFO6ySFppVSOMdSTxViOdmm04NPhgcAZ9K9q+Dvh&#10;yPWv2nNLa4s5ZLPTyk8oxwSDwD+NTNpIV7aH058JfDVn4f8A2coJ209P7S1C3E11M4+dtw4UegUV&#10;tT3edXaNpEJLk5z3rpfEFxGkEUcZC7INiKowFA6V5uoL+IrVjI5YMc88VyPU2hF21N5yxu3IiByR&#10;jNbumD/SgWKrkdMVjwLkRjc3Tity03i7wYyMYGaq1wehtXd/p9j4U8T39xdokNrpEkrueAAoz+tf&#10;lp4+8TXHiH9orx9q80LrE+qmO2h3fciU4X8xzX19+0d4mOnfAvQdDhDfatZuCsjg/wCriXr+dfEU&#10;em2w0S1ddRDSbtzjP3q2pqyuNuyudBY/ZfsVqPtIBCD5e3NLeS2yreAs5IXgA1nQQzmePEvGADW7&#10;FpoZbpm1NN5UYU9xWiM0Z2n3dv8A2VrcRnY5Tqea2dIs7eTSZtkpGWY/dqNNGhiEshXardPcmrq3&#10;MFgLEHU4gAecD1p2EyS6juo9LtYo7hxknLkUsT3Y0CGJphuXOT61Lc6jBcw2SrZgEDO5V4qspO5l&#10;YLnb3amIrGKczYMwIbrk1VltkSdYmgkZGcHKNVxsG5bfcogU8nd0qSzOPFVqvlGRfNHzt0I9qVws&#10;a2m6Dqc9xpwt/CkpgaZfNnL42D25ya+gtAsbGz8IywxW/lh40MkhOSSKydMmsI/BVmIbeLJiGWB+&#10;7Wh9vtzpKo0eNr8HOK5ak7m8Y2NFy/2qTL57CqzBd7HJ61Es8bRptO48ZqQnN9bZwARUjEA+7hD1&#10;6+lRSKA7lXbJxVl5QkzJ9mjJxwRVcM5kQFF680DExlTknOKYUz5n70njpUzZ8xvkH500kCQEJQBC&#10;FURdT/hTT34qyQu0grg+tRlRt4FAWIAPmb5RTSB83tUwBBB2jp61G2R5p2856UxWIcNtNJ8+4/Jg&#10;VIATnNKAdpGD1piMm8Iis4gtrFuAPQ1y0l1M11ep+8ULjkd605mzbTZkbJHQnNc88x+0vGti+ATk&#10;4rSz6i2JjIOoXPpTBIRGxIOc+tRMHFmGEDY55NZ7ytubIHB5poRdllfd94cjoKqSNIURRL19+lQK&#10;488ZHAPSmzSQiVysbDC8Uh2Ec/uDlXJz3NQNjYoK8Y60hcsnJI+b0pkhUKW354xinYCBz8rDb0qo&#10;24sec57elTuflPNVjncvWmFxhzg/IPzqFid65iqRinmn5+PSoj/rCST9KAuIT8+NtBxjrTD1Y5pj&#10;E560APz80ZGe9NONi0fNt6Gjjd26c0CGHPc0zjLVIxHl/fHXpUR3bhyKADPz009fx61IwODweDSf&#10;xrx3oARcEjinYHzcj2oAAlIOKR9uDhiaBCheOGNMZgHT5T3oJwh+btVdmXyyeSSaYx7OgDc5JHas&#10;yaUmUqZHB3cEVabcXI20ixYlzsjLUCK6Ry/ISp6dasJGhQ/vGznqasxpKDcb3QFR909AK5DxL4t8&#10;JaVp0yvPHc3BX5YIiCSfc9hS8gZ2eIorVpJpbREVcl2boBXnniTx34ZsVmS2lF1KAQqxEfMfc9hX&#10;ieu+JvGOsPKonazs3lwVjc5K+56/yrGTS4REpGpCT5ckmq5RG5rXivxpqsc8Yv5rW2YkFIWIOPc9&#10;a52DTl8mVpmld92cu2c1ehguPtqr/Ys+0cKyjrWyYLkWyiTTZFyOpNUBQMFv/YSJtiLDphau6dFM&#10;oK+XMd3Xa+MU7yttu5x6VtWccb2luEd8gc8UrjKxgtft1riEodxEhY5LZ96svb28CR/6WGVjn71a&#10;0dmjD5kIIOSSetWG0y3kglbY7Ajn5ugFHKwKUNzcLZqsGnNs24yFzmt3T4ozp7Mpdpd3KEdzVjSh&#10;ZQRQILUMjKQqlO/1ro7ezuUNtOunRjfL0UVcVbcTJrbTrVvDO6eBBKMFD3rc0uzSV7dftcexZB1H&#10;TFIkbkzNJalWEQ4zWrp0UgsJz5TgBvnYdvSpdtw3PQLXRtR1PQby3Txathb2+nszzBsD5R3+tYOh&#10;eFVvLts/E6Js3TpvFvyNpx9eaLEeIFstagTVbqaO5UFkQnPHSr9rda3pnh7xC6WVzFdug8hmQ4H4&#10;VLbb0JSJtS8Ntpms6CP+Emt5VcnkPgjHqK5jVb1Y/EdvFHqzldw3MDWLc3niO61nUru6utRlcTcg&#10;uefoOwqq8TTagp8uVd8ZySKVxpHcaWukzalPJ9udpBDx3BpLvV5bay12BbCMbiR8x7VwceoLo9xD&#10;Pc6hapC0nKs2Wcew61zPjLxVo+o+H5ZdO0XUI1giLNKykGRh7elC10G0aGteKbbTreRhpVvvZGIC&#10;nlm+leManrXibWbiWOe9vIoJLv5kicqSvpkdq5+GfUr7Urq4upJn/fEDd2A6cV09lpmoPfQukTKn&#10;FXohK5XOn6Da6RdmGBvNNt95myQfrWPavc4Vn06XJmO1gpwwrvXsEJjVp7cjzF3LuGT61Nd/Y0ud&#10;PSHw9biJYMGk2BydtqWspq5SHRpPKIG99+MfhT7k3U+pSO9vcFQv96rE4i+1zuqJ9/lVpwN7h3W2&#10;xGE5yKBmMtqyXdwylwxGRz0qzaQXk93GJtSZSCcEntU7lWUnd0anRoXMAGoFBu+Y0ElwWlu0tjHG&#10;GdvM+Y5zioNURIrmyj81Wdl/KtRX0+CEtFfAyeT94noawxDcz3l7NJJLIzSYj7Z+lG5Q6C6WCK5R&#10;rU5ZOCpxU1rcf6TE32IP+9zgnpW9ZaXaDwrqM1/bYCxZHqK0dEsvC9zEkaalbgktt3tjOKAOR1KW&#10;/u9URIo0AEQ3mrWiaYzy6is+pRrtjJDY6YrS8SWcFisMtvfQKNxEqhskelYUE96nh65cXzncOB3O&#10;afQTNm/u7ZvDFvbreb/Kdl3Y61Q06zgniuj50YAHAJ6Gs21juJf7THksrEZUetW7dNRWXT0fTrmI&#10;/ahnGeRRYEX7uKS2064D6o7I8eAPX0q74SedZNSZ4WK7GLE9AKXV/szW2loQC2VAUHk11VnZRL4D&#10;jAeGH/RSZM8E8VLY+UyRJpB8QRhbS3LNe/MwxzzV7xPARZaW6QxGOS2XaueTjrXnk5ktvE1y8Du2&#10;bg5DHp71pR3Otz3Ee6W4cJF8o52qDTE0WLSyQQTTuURNpO0ms6Ztz3e12ID4yaZfT3hgliEjhUbL&#10;YPWnWbW5sGbbxt5HrTQFWCWNNWUGPo4zkcV0uozyv4UsUS32qByQuOPrTtC0uDUPE0Ia4jSOMMzk&#10;8HAqPxHIYp47eHBt1kKhsYPFF0Bhx7VhuPlU/uz+dV7GaEXFw0llkhm27vT2pYdrLGFYDjkk10lj&#10;aaK+lXTXPlFol/dYbGM9frRYCuupaR/YRVPDxLEEb/eqMepG30DUNukpvmk++eq1ae3ga58u1tSy&#10;ICXIXgfjWTKkZlz9kkO18EY4oSC5r6Fql2niC6c6jNJuQB0djjFJ4hv7GWazjj04qwclnB4BNc+x&#10;hXVYilvIu4gYA61eeOCOG7MsRDuoIJ60W6gUokmMoROGLDGfer89peRRI7QSEBMsadFp2oXenzvb&#10;3rxpHglz2q3FPqHlratcRy4IUuaAKmmPpf2m6aS2Ykg8MelWNMa4/wCE+uhZCeGLJLTB8AVZuLW3&#10;juLGLyoTJImeCK3rDR3GhTSSTCKNTlgDyw+tAIwNSttRurvWjHqxmYODIwXk496NKaCCLUGkSMOU&#10;AXPt1rvDe+G7bwveRWfhlZpZINpYtnHqc15nqkcoZSI2QifPX160lsBT1KaI+IZ5o3mxLwVB4Jqt&#10;DJJ5Z3I2d3AArprS00ye2sUheMSmLkk9DWbc288d/dRFoQ0bff8AWmFjZ0PSYJ7o3k2lQeVF8zsz&#10;4xj2qXxLrely2VvbQeHxEsR2o4bJbHtXNwXV4kN7GdRnZH4ZQ2Aamt7OGeV5pGQMiNsX0pWuwaKN&#10;rFaT3WQGAKHdurV05tDt7rVS06mQqVjBHSqO1kWVzbMTuIG3jFJbw2jOTLJljkg+lUBt+ZEumRMV&#10;JzMTmnNfacbN0FlK7GPB46VDaSW6W8yvZrKAjbQT096yUm26vfMkcTKznt0pWAfDIE1+Bo7I8MSx&#10;J7VNcnR5riQnztxbg571XlZfInPlKCc1DbhBCTleM5NAWLsUdr5sKLINixndk1nmWVL69WMuVMmA&#10;KFWeS5kCQyFd3J6VpC0uxDak26ICwyT6UMB+lx6jc+J9MXBCI4PA5Jrs722WG/WScxQbYRgv3/Ou&#10;VXUTY6jG9rapM6RYC443H/69P+z+KdQtZr7VfEJk8x8xwocBB6YFAijfahcnVJBBq11kAjzRkCs+&#10;ytNQfUZpbq5vZlZycsSR+VbItog8iNCioD2Fa9tc20VusUdqGbGBkcUC2M1bZgI/+JW6qF7elWkS&#10;1W3t23AgE9uauzSyLYxH7RGp53L9azQG+1RBZVwX/wA8UwAbF1FpAjsSemauR75IpmaEcdjTH8lL&#10;hs27dscVbbzhbqBAAGUZ+lAWM17ed7mNo4AApO4gVKiYhYNnO7oRV63lMc7lYT905B7mqlyl9JNC&#10;6Jhg/IA4pCK9wNihvI5GMAGoIXjmu4lGljcDxzitRYWIjEkZJEfNRwJAmoyttO4qduB0osBFcDy5&#10;F3qNuznHaprG0s5UupEi5B+Uk/nWraWaSwXMrurDfgITWzbwW0MX/INKZQhapIm5z4hdbiNlx94f&#10;hWo0dgYg8t0OFHepzDHmEeduBl7e9R3sFqhQEjPl8LmgESwjRTYzmO6AwnDVnMLZ7sPHfoxViGAq&#10;9pljbyK4a/2KzHI9qkl0mK31Cd7a+Lq55Q96Q7oy2FubgbwWI6FR3qQW91Mke04y2PmPQVrQWd4M&#10;j+xouW6k1o3dqIdItmMqB2UEqh+7QxORzt/Y6idM0uGDUrVNqfvGwOc1htpd9HHCVutx5JbrmulU&#10;75JRvmAxzz1qYNJshgjLqT3K5oTA5GOzummfzZlIwce1RR27JdXLHSkOGIGT2rorq2vzfwpDc7sE&#10;lu1QfZ5w0pe/Vm2/gKqzYuYwHWxW6JSF1LHlf51Vd7V7twsfIHp0rRSG7e/1nzNMGE6H2rTs7LSf&#10;7Jm8y6RSwOfU0rMq5zcikafABcgAnnBojNv5KlH4I7mrrWCfaLlRqh8oOcHOTVCa3jSWGNJuQ+S2&#10;ev4UAXI13KTvxUi7UlYidulPMBWy09leQscAinGGZbiRXgfPl5OBQK5XCTy3DBX4J6nsKZKYYpip&#10;uQc470950hihBSUK0mMgc0slpaSXtpMbvOUBC5/pQMhiju5r/ajgLj5smtSTTbeO3tmn1OyQunCr&#10;ICT9RVRbe6F3ITPsUjAGaDpKLqdtOdZuiACSrSZBNAE6+VHCVEZK54xUNy6TRIFhUYXuKsW1teGe&#10;6P2hH64QdhTJ0ljC77cAknC0AZhSTJ8vTHOBzxUAgmcXckhAOeFNa6XEqQkeWmCemMmhw0kUxMeA&#10;R0pDuc4/mKLsL5XzYDcdayriObynIjGW6V0n2Vftsw3k5561C8UJuFVRIxGeT0oGmcz5UhsxmU8j&#10;8RTVt5PIH7wnryT0rflhYzJtCj5eSTWdcRyiDAmYHPagZmeXIplPm5AphXMecnk1pGPGmrgOcD5s&#10;iqIE/myj7MxAPWgZQmRwNyOFyOTW1pOr6xY2kTRanIw3jMT5war7CY3zYtwOcnrUf2dJUkHlkMpG&#10;MdqLXGnY9d0bxTpt09r58JgmUAEE8E+xrSvLq5OsWtzEcYcY2tnFeJhAhZfLkJ4yV4q/b6jrcSBV&#10;uZWQEZV+eKz5ew0z6V8P67MdX0EySFZRqERU567TmvuGLyrqP4dXUcqbZNHjZxnqcV+VFhq91/bm&#10;kuYtpS8TgNX6XeCp7iT9n/4M3Dyne2kKG9xisaytYU7WPX5JtngdyUHzJjNcc89w0gRIRgk5rfl8&#10;xvDUCmc7Vj4U1mRLGiEiEE89alKxnaxWhtGO55LsA54HpRKNqoEmHB596ndjtfMm3PvUJ2hG5z8v&#10;NO4DoVQyR7s/nT7kRbUCxgDFVgR8vzfxVITuvUOekdMChJEvlt2GKrBVJUFx6CtVl3MRxjf60ps5&#10;POgPnJggcmkwWhmi2kEzNjgVJhucJ1rXl8lbQIJCfk6+tZch4jCw49zxSKI2C+RJ0yFNQrK62NwG&#10;UY3elVprjazbbYNg881n6lew2XgrUdRvri3t7RcAFz8zHsFHeqsG5oNO2bmVlEcENuWYngcV5/da&#10;79qu50Tw0gha72/aGkwTg+lcXr3jK4vNMa2sbK5jt5CPNlYYLj6elcu1+v8AZ4/05hsA4Bxz9KUX&#10;3G4nd+I9X020gADo7fZx8qnOTjp+NcANWvbhHL26RRmXCpnkCucvHebUpJTqs52j7jDpVANKYdvn&#10;y5ycU7aDtY6DUzAkebeZXL4LDd0rlpvMa4mbzcjIwvpVu1VPtE0c14/zMMZNJfwtDcOkZDlgO/Ap&#10;oL3Go0YjQvsPA96mM4MEYisT7tis9I/LeFp54MH1bpWNq2s2sNw8FtMjttwdvandisat1cRBH3zk&#10;4bhR3rk9Qluru9eIWyJEi9z1rDurrV2mkbzSDuBzjgVlXZ1vz7aX+3sMSN0a9KqMNRc1jbmt5VsJ&#10;AgjPIBqa7lS08EabCIomuJWH4VHEZf8AhH4ixy3lZOT3rMjjuJdShaaV3KzcAdhWhBsQWl3LDas1&#10;yxJjBxioCso1t42QAbhgkcVsCW8P2SK2spFVI/nYjqO9SP8AY5oFVbgeYCeSMc00hMi8m3Cx77GP&#10;BXjFJNBZrZBy6439M1Ygt7k6fcmTUYvlHygmsS+S9+z4Fxn5+1UK5LeqkmkwvFZRnaeATWfFc25m&#10;RGO19uCBV62huDpqiWcomOgPWtRNJifSp549CYYjyWbqfepSGYmLINJM6jCZPXrVyKSwuLLzmnIW&#10;MH5T7UrWEhsJnaJPLV/mXNSpBYNBAImBTH7wDtinYRk36XUtlay28ahHYjpjAFWLHTrlfD97IXhd&#10;2TuRV0vC91IikLCPlUAdKnSC8WPCyyFA2Qc8UWA5Z4r5dRjxcKuGOR61eWd4LbafLAZwDxyavypE&#10;07ERtuHUisu6Q+bD8hOG+tJjNZf7NNrIRbAfuug9TWTdQJFY28rXT7DMflDc1rafCryxjeAGPJPa&#10;rWo2UKRqDfLIMD8M07CZilLY6V5se4boOh71Ss1vJjd+VpjZU/eI6VLJOILqGI2hkEbDhfQ1p22q&#10;2AuDGmhpCXT5velcLGTNeXC2NzFNZAtGcZLU60ljm0O6CXJiZuCAadqUWnyW16yrNvZwWwOtULNI&#10;/LuEVZgVUZ4poZKLURm5b7XIxx94tmkjVHkRfPYnfyM9K1PKB0wLh8kd6LWKxElz5jHIXjHc0kIp&#10;Szizvka3vYoZd6kE4Ib8Kfe3eq3TQyyPGmYhgqMDj2pX0qOa7jmk1FsRyZVKddRsksQFvhAg700B&#10;US01SbSNTlSzLqq/eHasS7srmWy04LAisXOTmu/sbxE8P30KbUWSP52Nc1O0B1LzGjmKJIdoU9/W&#10;gLs4y50xhebCCMJznoc1mTWV/ZTWc8et30LiYMjQOQVP1Fd/O1vKzCSUYbG3jBqG8tIf7Bi/e54+&#10;VjzQ9TSMjrfCfxX8WadY6faa1pb6jaFAqz4IkVfc96+ovBPi7wpqdnaGy8R6Yd4JEEjgMCe2DXwJ&#10;dpKsBia1xzy23NUbdtTsdTkurbXNVhlSVWjMLkHI+lZuHZluKe5+qEiWbhmMbxSKMlR0P0p0Dq0E&#10;mQeOB718eeA/jLPHa6Za+IbS6lVAqfa1T5gP9od6+s9H1bwxqvhzTr3SfE2iXMUtuMrHKNwPuvUf&#10;lURq2dmZyotaosXMknluCh4cVRvZSNPt8SEhoySB2xVu4WcTMHT/AJaDBPasLXJEh0xgCoPk4Gfe&#10;tt2ZIwFu7ca4483BeXAGa7WykjNvbIko2FM++a8pP2f7ZYyPvJE2VOa7rTp0a3jYRyAELg0nG4Xs&#10;dlbzM0dwwZlKyADP8VdCs/8AoFmvlnLDqK5+2VWtn+RclR+NXUJBcE+neonCz0HFmrcXDJZsyFgw&#10;XqO1ZUPiHU11FA95jDYU9qjvJZRpV2ECfMoBzXLPEzSQDdk7+lSomvMe56DrQdlSUx/OoBPY12lq&#10;+mJcXBW9kQ7g20knJrwPSpJUDK8DKEZdrZ6101xqd9ET/pAOIgeO4qZLXQk9V1LVbwwj/RY5SEwg&#10;C9BXJx6M97Nez3czwRvny4xwTUWg63o9zo7u91CHjlAZDyc12cU7zsrKqNGAAAtKM7CcDj28NWMK&#10;hk0ycqerGQnNLFpGlIxc6BZ9f4gDXocauW8p4xggYBNVbu0iCfKGyeozWymZ2MG3srNQH+ywgED7&#10;gx/KtBYoA7ER9qnEQh08qW4p+0mFSEB49armIsU2U7XCsetIhSMqPsytk9SM1PuYPjy+c80/KeYm&#10;YV9+KfMFitJBZzR7jZFH7FOMU2K51O1icfbHlTdwp7irpkXzAoQdOwqEopflc8nj0qW0xosHW1ey&#10;iD+EbBwRghkBP61QnPh+ZVL+HbBATyPLHFP8i2Bc7VzimyIjWwGE47YqXEehWe08CFP+QciEj5iR&#10;1psVr4GV22+QPm7x00xRsWBiGFb0pphg3N+6BGBkCj2ZN0bCXPhGFY9rWxwvaGoJNfnJKWtk5HI4&#10;XAArPNtB5RxGuO4wKsJHbrbgLbxg7eTiiMeUWhTMuvTXkpOoSopP3VJpYbSFbiUvJuJbJLc1fjUq&#10;0vK8npVlYo2VvnwTVJDRXjZlFyqRxAMnXHNPRP3Tk7s7utWVgUK7ebwO9GBjp3/OnYGivlwWGG6V&#10;EzSEkCHvxWmFjMZ/dn3FMZR82Il6dhTJsZZWUvnJAA6VGwkJDYyBWkEy/wAzDnpircFqn7wswxjj&#10;PepZaiYAeQ7/APRjgd60bK7tgfnRRg9TWhMtklmUWGMHHJrjtXaJYsxzYODzWb1KSOvXVLVdSO4Q&#10;yKSMrnFYOp3Mk2uzNFpjQxZGI9+RXmKTap/wlUUgnnK7+Ru4rq1mnaCUFWzgcA1DuWuVFqdyJyN/&#10;8PY1gTNIZhhBnPHtV8icqw81cD1NYeo3NjbRwGTUV3ZPyg1cSGShYF1IMVQSEcg1cMmLeQMO3FcN&#10;pl9JffErUUWXbHCVPDZzmvQnWwFheFpwSIenoa0sK5jhA11dEuFAXpmmLHmG5PmIPQ5qJPNaW42Q&#10;y4OeRzgVSDyCSaMXTgGTmhK4LUdK0YVQ0OQSc81xV/PIfFcCrKSFkB2+ldHqDeWLdAxY7cDHXmvM&#10;PEeq6Folrq+qan4ssooI7NjIC2WJPRFHdm6cUNtFJam9qF9ALm7uJtZtbe3gjBlmd8KAOw9c18u/&#10;E/4rlL3VtL8M3Aa5liaN70HKwKeDt/2j+leWeNfHfiTxBr08NpFe2GmpcuLe2Vj8qk/fc/xM3X2r&#10;z+20xVuN5ldj52WYnlj9aizk+yNLWZds7Nmja5upbmaWS5Z5XlfLMx6k55NaMMdjFqIkWwTB602a&#10;3vysHlq5QAAe9arWhXRLNtxLeSSUArRKw27lBUB1dmWPAY9BW1us00y3ie2d3YcEn7tY9s92JsnS&#10;5x8+BleldLZJYNdW/nMpYkYB45oJZivFKY5S0B4xtOKWJ7mSeJR5gVVORWpqyXy6gdlqrR4G1F7C&#10;sRP7SM9yI1RCUxk96ANzTjHJLexxKWYEgj0qpJHenVNYgWRlZvusO1M037RbXEjeem8udxHfNam6&#10;RL29kyPnUHNAFWwtowt75mqBmi+9vPJNSXJifSZY206Igvx34qlMDLdX2yJ9xI6Nik8nVBJaqXfG&#10;OPegCW2tdNM0B80gLIMqO1dJfDGiqGjgMaxrt4HFYltGqXpLxZ7nB60l7c3LSXca2kuxgMZ7AUWA&#10;gkvF+0xRwIrEAAjbxVu1mkXUh5lriNnHQ9DWbbRr9rDhQMvz71cmdlvtjKMFRg/WgZLrxBltdigg&#10;xdugqXRLSYeE9fdrpDO6Zj5qnJ5P2K6jeRmG35T3FXNMLpoTHzXJ83CsT0o6CtoU7O51WPVZFu7F&#10;0VZjt3d62i9xeX8X+jKIgvy4HpUGt2+pSeHLW4SJnMUOWIXqKztI1iEacIzpUm9srkUbga0dxJHf&#10;3SAMqqcAgVkaxLfSC1cX8jKJhkZragjupbwN/ZBWMsdxYdahvobNS8a3UZIYEikA6IWreF7N5EGf&#10;KGQT1NSWl2y3UELQL5bKdpA6URrbSW1sGgYKEwAD3p+/TYpFjFjI8h6HHSgBZzhpV4OG4OPWqlsk&#10;D6rLudThDgUl5JKgy8OA/QZqK1tZw1xMtyQeCMmmBZQxLd3gltnHJ21Al3PHdQ7raR4/N4BBNXJz&#10;LJZxKYELDuKjbzBphRoohnGSRQIs3O2T7PIkarlOgpISRbsDLBjdzmqZkcWkKpKWPsKurbqLKGTb&#10;K2eq5pDM64mRdeRI7S3JLDcoFbxk0QQaYjWkRmdBgehrHFrANaluRJtJTG0mq8UYXxBdSNEzbQSM&#10;mgEXL3+zl1ezia0yzHnb0rVh/syDS5fLitfMKe2RXNiffqUpliZPmIUlf61FOl1HJltx3NlPm6ig&#10;ZpTzSliBbISZPvUPBG/lZAz5eeKroLprf5LeUkKO1WovtTThPJZW2jOaQXMy7d4oogyXBG7CgE1N&#10;aRo8tu32N14655NTzvEt3JDNHHksMHrVq3ksledt/wB2LpQA/KQwX3yKMxHLE1n2cRmsdQd3jCrK&#10;TnPNWrZUvJtcMrvGEPyD1rHkka1k8RRkXDLjCHsaALoSz3TFbhsK3PFBmkKlEV87xisrTrxVhuhN&#10;p7hWkyDW1E0cm7bCoG4YNAFtCi+XvjXJX8AabcKwii3SpjPynNaSW0cmjXo89crGOvWsbYguwk10&#10;+ASF5oYEVvMg1O7SUQbdvHFQztpzzoIrPlSc4qQ2BN9PILklQvyrmrumQ2I1KYS2w+YYJz0oAx4p&#10;/wDiaKqW8h5GeeK142Q3Ny5tCW2DkdqZqkdpb/aGTYgZuvXNXNFFmdE1Jv7SR/3J3gjmmBzLmWTx&#10;ZMxztWTgVpSGbb8r4+UYGazg8KaprR/h+0HbV+NjJDDmJlbjAPekMhU3AuUPlbjnrmraJ514gedQ&#10;OwzVC5nhhuZlafqnFVLWRjPFKkspUMeKANK6jVdQeMBTtIwailLrbsV7KO9VbiSZ74FZe/41dtbS&#10;4kiut15KAEyOOtMB9l5kys2xsKhzmtKxkt1OoZt13BsA+lR2f7uzv13xg5INRxQXZXVz5R5cEEVL&#10;YjctbedzfB8rlSRjnNTWtvBH5hkjDv5h2k8EVc0+W2i8GTM0yPcJCQB6VzIu75tXlaXYB9o+Uexo&#10;EjX1ycz6ZpsbISUcck8gVz9xa2kl5YxkspIXvUmrySLf6Vm2mO6VeQK2jYiSHSLn7bt/cDdmhAzD&#10;u5NmnS2MVjulYqN+eAKv29i0OjuPscbnyAQ2e/eoLyOM30ZQ5IYA+tS28l99sKKjsqJ0z0pgNlu5&#10;V0aFDp4ADEEZrnpZSNTtW2kfvBxWjcLP/wAJJbSSzlEWX/V44OaWe3ibxZZPtQqdpK9qYFiZv9Bi&#10;l8lxmMY46VVhP+g3mEyzkck1Y1SSVfKRBHs2jAAqpCYiqq4xnG05pAX7e1n3ozMnBGeai1fAsbiL&#10;ygWYDoamuJ4otKijS8ZnYjn0qbT4Im1VfOVpSSpGT1oAx7GKVNO3NcbZAwwM9qu3kq/2Xu2uCuM+&#10;9bOqWtsmolggH7scA1nwRK1xI0tr8g7EdaAMk3du1xZJEH3uADkYxW/9ncaE7tbdIyQ2azrgac+v&#10;2jDTlQRnJwOuKsT3c8sUMYyEVwAo70AUIIHkuJpDdbfLnGAT1rfkVXsB86DEXGPaq5tykKM/yoUB&#10;5PWqKfbm1VQsjBN3GTQBHbxf8TyZjFyW4LHmprueZNUsdzMyCUZU067jvUZ8Wj8JkEHrTIhcXGnE&#10;SaeoKdTQI2rxfD9xHoErIcxxj92h71YWSCCON7WF1kZfnUNwBWTb2ZUQGG/TBf5lJzVW4vI4PGtn&#10;D5Uj7x82BwtIDcuZzLply7BIyV7nvVO3i01vDGrM2qx+ajCnXUVncPpJi1XCn7yZ71Qv7F7OGIMZ&#10;Nko4IPGaaC5NJbCTR4pI7/5AOapyJH/wj8jefLkPyM1asDKbaOB4pP3kqhAM1r3tpbQvaxyrlXjB&#10;I9KAM6wuJGhitzd5QplRVrJDTY8wAAjGahiTS4dSd1kKkxnaTVG4vY1SUG6JkJOMCgDZtrk2ul6k&#10;xUBZeOTWdNDLIiSxzffBIAGMVnmQzaVCshckPxjpVhrqSK0hiDDhAAfSi1gHwRs0TK0uWVjk+ldn&#10;BPp9r8KvFkkFzavdLYsApHLEisjRoLeTT9Uka9hTMfIPc1l3VpIoufJ1As5c7gDwBQMy9KutSn+H&#10;Xj6K7t0+0yaiDA2PuqetXrW1NvoLoLuU70z+NQWZHn3qqhLIRuAHWrpvIjOoaAKFPAJ6GgCe2i8v&#10;R5WuLRS0jHy2I5qeKKVrUhlXAPFZU8mrzXCstiHA4j54AqCe51hI5rc2Uu8x43+maBHZadplhcLq&#10;Syq0ibcnB6Yrldc1Cytpry1stOt1SNtpbAz711vhWQ2/w+1iWS6DSIrg7jyd1cNq+mpLrQdLtw0k&#10;7O6/U5oG9jX0JbOfwhq5uI4nDQsRnscVl2e77RqkFu6L++YHFdBoNhHPp15FDqbRlbFw59DjisC1&#10;sdTsl1czIzMb5/nz1GaAN6zECWU0UlpC0plG0iptStpJ9X8PKJo/KRORjOKw2F+l3aXCQzbGToRW&#10;zYy3TG2H2hQSSDu7ZoA568iH/CW7bWcMsbqJF21du1lmhgtordlJeMc9/WtS9Sziu5UgETTthpGF&#10;a2g2byXOq3dy6BYbclRj7xFAhmq2qWvwwsY1vnDGFFbacYJqhpSw2iLAXeR5YNyknk+tVtV1S1u9&#10;XtLaOZyyah84xwMGtm8sre2uvAuptq0n7i1YPERw24UgOSkuQvi/xEkkcioP9Wu3gnvW9a3Fmnw/&#10;1x5tOQlT+6PpmsWW6sp/F+oMbNcM+QAOmavTW901vajy2MIkB2gdaL2KF0vU76HVYi8JCSNwT2Fa&#10;lzdSG/nlhm+8OpHWoZLO0eCzlM5ISMYTGKjBRUdRECAeKxlVtsFhrSStIC0eKacbn+tSMAxPGOBU&#10;TA/Nx9a527lWsRlj+8XYOTwaXjaAQeelNXAMh4x2qbY7EkKD0pDECyPsREOcgHmty2txAFd7dc7M&#10;896oQhIpEYg59KlmuJnVibhsY4oEJLM8ktyFjATfwKh4354AxxTMnychUwOtQSGQrJiNjjGOaYXJ&#10;ZWIyVQEZHes+4KsABGwJ/SlBnMr5YgDtTsS/aAeOCO1SBai0+ePR0mLswYc5pFChflzyPyq011dN&#10;paozMQg6e1Utk7ynbGwHrQxj13bJR5x2luRnrU8SAR/JAeox61KltILcnyxgY71Xurq3trcfuwzD&#10;0qoq4G5C08cSiO3jeZ0wiE9zT5bJks5m1WBV3MGYq27aPwrhV/tmfxFpt5F4juYB5mWLKcACu0Xz&#10;m8K6ldSas80XkHcSc8j2rojSsIxxHZR+JtUks9YeazkjAUFcFD3q1HY6ALCZ5NFN0X3Fo93Jrm7C&#10;ad9d14C5RYnk4UjHStRJrmF5ZEu2bYMsoGa6ErAXLkeHrX4cXn/FHGNZLgLBGRkoSffrmvN/FNhd&#10;2Eenyp4ekj+0W+8hR2I/Su11jWvtvhHRIbLRLi4vhqSFIWhKjKn3rP8AEet6r/ZKQap8LFgna2iT&#10;exysYxQwS6Gb4aa1m8Exxvp0W0Alc9Sa5+70rULn4gzwR+FZrdnyY9rZBx3yOOa7XTLO3stI02Yw&#10;GW1nCsrKflBNeiwrY2ngyXUTaadcohTMMcgZipPPI6YFK6HY+XNSjmtb2/hv/DMqFZQNyjOeeCDW&#10;/o2ueKdMiV4tSvDYtjMUhJ4Pp6V7Jrtl8Nr61NxF8QPI3KrGN4dxU9SPwrz67stIk17SoIrozQ/a&#10;FXcV2hhSHbqamj+NR/wlELS6Q0EUsyghnyCPWvZ49Y8JRaeskut6VMs6Js2ygFM+1eS6r4T03+w/&#10;9H0m0wIkwY5wSCfxrzjUvDupwSTSLc6r8o3FfMPH07VaXQNz62thpi/2pLbajbuk1vyp5HIrMhst&#10;Na311G0S1LebuL5HFfPXhTxLqdhNew32sXE1uUAUN1GPevadA1zw7ercCLUIQzkZQuM1LJWuxbv4&#10;IDpEhS03PGuQDwBiuc0HUdDvPivFY3UCmdrSRTGE3Kq4wSewxW9reieNb69snsfG1pb2fmL5ibfm&#10;Cjr9c1a0vR9KsNd1GWOyg82eJFlk4JYj37VMWwOTPhzQ5Ne8cab9ju2sl1ENBdIu3LZ6ZHoa7Dzb&#10;u08FxafJNAI0011WZo/mOB8vNdRDd2cU8lrNY2vluwwwUdT71yvjaWaDSbI/2LezQecmJIkJ25+l&#10;VzXFGNmeXSXF6/hmzN9dvbSxa2RFckYGS3yn8eK9cR/GsXhVJ7690uWQaWhieCYNvXHGQPaoLXTd&#10;B1HwLZrfWVq0D2i7gMbgex/Cki0fTdMsr7+z9W1y9EseMTSs2z2ANVdWsProY8d7q1/bX6za6tnF&#10;tZQ+3kGq+n2Gox6PrUFx8ZZLuLex2PCAUB965a/PiFPiPpKXWkXEVpNefIoGMHNdxeaPqMmkM0fi&#10;M27tChLYzlfT8qEyb6lO2ttPi0lhFcWziIuQhAP1rm7u61H7M10vh3ULi3F8AyBiAvvitR7fVIlK&#10;waddMRgNIejeppuo3Wp2vgO6WHwtLPkqZMJ09TSuUP1BfDtz4WtZPsdxE5WP5gxG36iu/wBHh8PQ&#10;/D7RopLqW8VoQdglPGfpXHeH4LvU/AWssfCMMwjQeYqtgqB2PpVe0vLC08RMsI8qBJtskLPuwfah&#10;knW3N3Y2uo3f2W1ltomsnR45HyGZhhevvXnNtdeNI4by28TeGdKW3W+kaynjjGQrHK7n967DXH0q&#10;+0H5dWgLbkb+6OPfimXV74euPhXe6fevBM7JGoZTkgr05p30Bbmr4Ru9Okv7uMarbSMI+Ezyo7VD&#10;4kbVrXXdM1CDVHZoHbahXIA78GuBbTJtPnuNTs/G90j+Uvlwbc7hWgmreNW0u0kufhja3UEiEGZ5&#10;xGfc4Pahjv3NDVPEOl33h/w69xp9urLndIkQQg0aP/wiev2fiTRpfE11aXAeM2dyH/dkj+92/Om6&#10;ZH4HuXvF1G6WFNuVgjTIPqNwpzTfDux1qFNN8OXflPOBLIASST79aVhXOo8Q6RBovgvwEl18cIZ8&#10;RFNuP9eegwfasVY5W0GOUT7lxkAnnFamueF5dc8IeE5YPifcRJYKZUgcZDd+prNs4buK3t47i6zt&#10;GzcDwccVzVVylWI7dHLyt5YAA5rD1ggRy8DBU4rqFQ+ZfDcAFHGK47WDmO4IU5Unn2rm6jMHT5FS&#10;a4O4f6yusSdW00YA+71NctYwrJO6heS2ea6QRSR2uGiPTFNhsQSPIfKye/Wj/loPmzzURlgF6ill&#10;H1NTKhJkYc4HNOwiC52eSFNsTnvXT+BpHX4padCWJjmsJQo+grmZt7W5G1h6Gui8FlU+IMB+VmjO&#10;1Tn+9SlsJGFrSSJ8YPEX70gfbn49eauW4JVfvYK96PFPlxfG3WFlIALBh9TUFm7/AGiT51254p20&#10;Gy9DIF+0ozKQG4zUEpHmS4K4PSkuFCySkqcHBIFVwyFWxvOSOtILmlaIFLsI+o5qVgDIflXGeoqW&#10;yGbCcEYOymCIoZFBP3iST3oKSKksblG/cMAehzSPJENBliABYDnNXklUSPEyEhj1x0rC1GKZdbdl&#10;Mm1kHApoTMuXJKlYsAN0qaPP2V+MZAqmfM86UeWThumastvOmHC4ITmmIb+5D8k9TzmqxH+kMdhI&#10;3cVGpLBwR0NRu0v2jAkwM/lTYG/ZO4kY/Zc4OMV0MEYM0LGKMEnORWTZbT4WTbAxOPmz1NamnuPt&#10;UkcpYL5Z2kjvSewI6QpEdBvZEhBZIOx5rlBvl03VPMV8EkKPSt6wFyZtdQE7VBwM9RVK5UQ6devI&#10;OCx4FRfUo5y0SSOWQCd9pY5Fa6ALp85DAZ9Kjt1tJNLupkugGwePSnxxzr4Z1RnkZsngmqsIwb//&#10;AI9ZmAbGecVz67mddxbbk4NdDMVGiXKgDcxPWsEeasEoJVhu+X2poGWYyVRV3HGOPepudpIjaqyM&#10;SsGQPlq7HsKSkuB7UxFdj/pNuP8AaFbiqjWY+QDCjFZSKi3IJiBG6rolT7fbL5T4OOaQyVhynFZ9&#10;95zQMNjbRir1yZBPwCDtGOKqbpSyjYPvfnQBPZBRaWilBjH5Vrqr/b7YRgcsMiqccLAw9B0rUt1A&#10;1WH94OMVEho17aFH1mIOeFTke9bg3C0mXacKDg1m26E3l4UU8AfjW3CCLdyzIRt5NSyiC1tne0ST&#10;zzgz8gjrXfW5git9JQzuzGIYFc1pZR9etog2V80Ej0rsbq0t01Swn+3qR5Y+WpiTUG3XmCB38sgc&#10;d65u8kJvrUhzyctV+8uZGu3Vc7R0FYdyX+1WzGNxzyKpEGkcS2kJyDhemaryo8duORyRgE1JCY1s&#10;JmN1twOmKz7iRpJ0/etw1UBZkkb7Fb/vF6flVKMN9qDea5+pqSRWBtgQRkimtkXCphclaLgMu2zY&#10;3S78AjkVkxD9yN0XBNXwd19cIV4HU1SldGvVWPoGx9aQDQF80nywRmkOPtERGcZqQghHGwcEZq1H&#10;EGtHbcmEHzetK4D4dxIxjArTj2iM/KOehzVSCGZguyPKlxjHetWW3xAdsUhZUG4elNMCE4O089DR&#10;F94nzMgHkVGPMAG6MgVImzdJjPX0pgaihAkZ6gjms2eSFtXYL2Iq6CTaEb+gqJYEadmEJBx1oAjX&#10;/j4UGHPFWIw2+QhFwDyc1Cqg3rjzSOw461eWBY4wZLv3xSA2tNLpJeuI+F0uUk+nFfPdtcaZffEj&#10;xM02nlZLbU5Qj56819Etsj+E/jCaGUNP/ZxWNAMnBGDXznZzaDY+K9Za40O4SWS6kfcw6sTnj8a6&#10;8KtWD8joLWTU4brWrqTSmFnHCcvIMAj2zVbTfEcaX2qz2scLI8h+R1BwR6fWqd94iuZ9JvIJPCD6&#10;jaumBBGpXyx+HWodEk8JjareBtTt0dG2xSRsNpA9TXWwsW4/FV7J8SdMkm+FUCCO4BMnmZyAfStP&#10;xFr012dSuLKeS3lESHah6Y9q83muGn+Jl/Hb6Y8MaXWMt6Zrqbe1snmkC3iKxixIM0Aa2h6hY6q6&#10;Wt78PLaaZ4SFvA+w5HqKzb/T/setXkMMTlWkO5s9qxLy2vk1mGKz8QeW8blgyHGK6LRYtTnt7n7Z&#10;43Sdk/vqFP8A9ekxoxJGvY3Jh092LMBitKGx32E0slnco5h3McnAxWrHF/xWAjMarEzj58ZAx1rT&#10;1vVdGTSIdPt/s0s0igLtxx680CPPit5dpexxWAfypvvHjpWjALl9D1SIpIjJDgqPUVr21ncparLF&#10;NBCChMi7uppLRYxqd40utQKWJBLYGaLopHMac94BfrJaTI/mFVYjNV7zWbDQNS026uNIu7yedJGW&#10;LyyV4557Cu6t4rP+1JBLf25jVixO0c1g+L5dKm8DanBbafZzXDOqRl0GRng4JqroT2JPCl7YavqW&#10;meIZfC8Vo7SSCK1Az07mtXWLWwn8QW92kKq7y/Mg6HFcr4RkudN02/tZ7CMgR5jA5xkc1uJcSzrr&#10;rCIqkYYq5459MUlca1HSgpLESSBtHeqd7I/2SB1X7kg/EUWkyT6XcLJGXdZiAuetaslmx8MSE2SK&#10;PLzkt1FGwFCzs4Z/Eelzwo5cuqCPP3mbgfrX6MfC7wxp/h39nezZ7Rft97ZLPeTMPmJYZCj0A6V8&#10;0fADwhb6r4+m1S9tZhp2l3ausZHFzOOVGfRepr7F1u83RXSIyKixBQB2A6CuOvK8rIFqzjNVnaS6&#10;uTuc7pD26Cs/Trcme4YK2M9SKj86I+J1i87JB6Yro7ZFEb4jwT6Cpub7E8EYAixEOvNdBAkYhlke&#10;IYjgLsxHYcms+3jy8JMgI3CvKvjj4x/4R/4Ey21neKmparG1vbsOSiEfO2PpxVQXM0iD5K+LOujx&#10;B+1n4/u21NDp+mBrW0hB4Gw4J/E157ZRyS6ZKqSTFhI2PYVmW+yS6uCDcM0tyWlJ/iY9f1rr7Oe0&#10;trXVHNlEreWoU11vsTJ3Mm7uI7Hw6zG2uHlCnlQTj8Ku6LcX1x4fguPsN6QZP4lINbUMBa1vL6SJ&#10;WiZMqrJwKmW6zohZI4VRc8IuKCTS86V9Gt1lt8ALxk1z+sW9qmlR+ZqAYSMMAckVh+brGoeJr23t&#10;vGElqI+uYc7vxrWg0rWI9QsWn8Tedsf5lYdaYrmtpdokOi6bK18fLk+4GTtT9StbSR7gwaqykw/e&#10;zjBqxqF6n9kaTbJAMomAAtc9eLqH9nOFmZemdpoA2fDelWk+pWNrf62W869AaTfgJ6V9VD4feEz8&#10;IdBtkiR5FgDRXMb8qT796+QbM3EWkSmW6lXOCrdyR719dfBvVNU1D4Qa/b3N1M5tJlEbsedtYVHY&#10;qLOB1Hw5460pZ2g0N7232nJjb5gPXbXOW9+3mSLdRTRv5xG1hgj2r61mMPmMptAwAAIJrjdd8K+G&#10;NQBkNgkbkcMgwQahSXUtp30PJbKbfGnkTIY1X5smtNZgVGWYdcVS1bwp4s083LWN/NPCCSYwPmx+&#10;HWuWj1C8jlmjurG/ikDY2uhH86lq+xWx3iNloyrKf51PjD42muVt7snyGjkUnH3c1sRzt5bGQMGK&#10;+tFho1RjdJmXIwMCkx9/nriqcU64kyikZGDmrWUI4kyf5UhjgAe1JgBW4/GmMTnoTyOKtFojZj91&#10;ghRmgZVKDccMeetIyqYxknmngNhzjIFLjIPIoEVyoCJTHDCNcIetWsAxHjvTdp54FAjzpny6kFuB&#10;UJcFZiIU6enNI23KjeoyahllgRT8+WK8AVs2SiveSyfYIR9oUDHIrFBDMCH5J7067kMkco2EAGqy&#10;nbGny9BTSBkzYG/pnsaqOW3RkyjANKzMyjG7OetItvPIFzK6jPJx1qrBYsK0XlriIHPSoZo5Nj/J&#10;jvWr9m8vRomDqcIaxjcSmOYMgwGIJzSQFXncQVPGc1ExfY+0ipSWLpgjBqCbO3HTBoJK25fMb5zu&#10;78dKT5vm/eelK/D42D7tRHOCM0yhxOHPINMQB5tpfGDnNJ3PzUmOOh/A0AWJHiMQCgYBxUAI3y/J&#10;6UuFBPJ5oJUs2FGOKBXGn7/3f1o49acRw3zUw48xTsFILkg6dajckY4zS5OelRsRuAJoC4E8DINN&#10;P3GwaT5cnmnAAqOKAsNIPHIqPyz9pZsdulWljJPKN+FOdAtsTkBjzjsMUxkSRyGVR5OTj9Kiu59F&#10;tNLea41e3hVRkvI2Onsa57xP4u0XS/B7yDSIJ7xY9scKv1Y9CfYV8x65rPi7V9evpb7xNMiO/EMY&#10;+RVPQAChK4tD0Lxj46kur+6s9Gmn8rdiS5KkZ+ntXlIt/N1Sea51K8nYyAszZ5q3bQ28VmF+0Rsc&#10;54HNXldfLY/Y1PbAFXGCiD1Nu00vTG062m+0YQx8IWxVOVYl1OVUQhN4HWkhaV7e3jM0gTBO0HpS&#10;rHP9puC8alR0YtTEbcF68NogTToHHl915FUZbq6leYyYB38ADoKZD563kbfY1cNxtDdK0LS3MmpS&#10;K9o0Z8zIGM5qREceySKzVYJOwPHWtzR4LxPGKQy2oWN4yUJ6CtezsAl8jiy3Mqfd28Cuut7awk06&#10;ISWYEgORIDytPRD2Mp7MloVVlWV2KqgPX0q7a6H4ySGaGTwTchnlG3acjB6cj1oe3lF6xGqOwVxs&#10;Ydciu50vU/FkkOkQLrq2/lSqu50yxz060+YllCz8K6zGAbu+trdQobaU+7n3OK9E0rwxeSaBbyWW&#10;taXdMFIQSSBcn05p+qn4iWekWX9qfDz+0rZ7UHdbowfB9cVnaZqtstuNngHxNaxoxJ3Fhj86Tba0&#10;C9tx9x4S+Isc9xNL8PFZSTlknBCj86gJsdP8Iy/a9RtY5HmwIwQXPtjrWxrnje4b4TX1npk14k6s&#10;ohmcsS+fvZB6Y7V55YPpEizT6hpF1cagyfJcPISq56/KeKys+pUWn0Ny01m8i1eF7W3aEKh2SyDP&#10;X2NWZNc1i6naK78S2dwQ3yqsQGM1zDwyT6usKTKqtJ95e1V9W/sjSYLdp9etPtDxHyyWyT+FUhHS&#10;6jLpsFjMxvbNSYwSSwHHfivMPEXilF03y9PFsoiQ5lP8Rry/xDqur6l4m1GNPEl3HbpKNxBPz1li&#10;0kNoqNczsCoxz1pxXUGMvZtbvNdiup/FU9w+8/Iz/KMdABWlBqF+fDmpwyaNACpCjaoGc1mSWYt1&#10;WTMxOOmTVmymBvQW075Q4zzVBcc0FzHDbMbZUBYNj1rZi1W6MIgS3CKUAyKh1Ge3mSyVY2Uqo+UV&#10;mBGEsbnH3hkUgJ7k3a6muL+8VmfOdxwa6dYr2bwvbEA/LD8zVhzyRSWlipiAZVGCBzWhb3mpx6R5&#10;KwyBSvLbD0oEZIDJfzr5Tkl+Qa1HnzoiQ7oxx0FZkk7PqF4i2rl8jBxQYrlbO5d4WzxjmgCueHmO&#10;0AZ60+BLiW9ijjtpeEJLD0q1Fpus3MKeXasVAy3OAB9aW3up7W5vUSaPfsK8DO31o6gUmjR9Qgja&#10;9YYl+bHbFeh2FnZt4VgkBjXyoflauCs7K8fVXnk3CN7glnPautvdW06Dw3p9pDAxUR4ds9c079gv&#10;Ybe3OdBu4/7VjkHTArlINsd3cHzp1DS/KAcYqykds145iu33MM4LcVZjtJHdgyucdNq9KVgKV80c&#10;toFM87ZkXO5z1qe4s3i0ixZroZMA+UHgVFdWM6CUfaWBxn6UsctwNDlWaCZ2UYX3pgX9EuLVNRtT&#10;NpKyCJvlGcZqfVdSnk8WfurSBEKdOuMVm6RG8viG3DW8icNjitW90eeGC9ma6lIHIU9hQwMW2ml/&#10;4SaC5kmeQRy/KvbNaZ1S/uPHIU3b7AmDGh4UVWtTaPbzIhVhtw3t61d07TZIjrTW+myTtIp2yZ+7&#10;mkK5jXjL/wAJvcI0uA4GMCuht53GlyQwW6Koj5bHLfjWKtnqEWoSiayneQTsQGX19604zJG48y1a&#10;FB6imMotanzWaS8BaaQjFMurK4trK1KRSqCCSPrWgslqPE1hOYRIqHKjdgVsz31nc2cyNYxqWTag&#10;60XHYoaBLqq2129vpQlmwQEVsVXv4NQd9Re8ESPvzsrZ0ufTNLvYSSstw4bC7uADSauIrixeYSbW&#10;LEhc5zU21EZ+mWfh6TRZlk8QlGJyqjrWZdpBFqN8iXE+CvCk9ajtWhiu/m2o3mDBJp17Lv1+NfJV&#10;yxX7vYVSAjs9Tuo7K5trexUNLKA7stddJYbfC1sysjO1kzsMd8ZNcxGtqmuri3jZeCw6YNbz6sRb&#10;zxm0AU2bCEDucUAc60ukJ4R0i4+1L9pa7kHkFfu4PXNQwQ6jd+IdOL2t0Yt4LNtOMVkw/aDdOZ9D&#10;GPt7MBntmvWdH1nw9Fo0SPYxJmzIB8vPNMDntWuXj0y3sLCHy1EX72QVzccdwkQDamSwfIOOavXk&#10;8D+JL54tRBjNyxZccikcQtHDMJk4kAK0AU2a4bUYpPtTEhh1bpit+51TVJPBNzbxzZzFgNnBNMOm&#10;wXFzYxxSS/vHQgL+tdDq+haTp/hUXF54wAee2AgtlXBBA7mlcDz+ybVYYppBq3BmG9G5yO9XL+6t&#10;7hkjjiKjYN31rNiJ8u6xLuQuctmgvAJoigjzvpgWbUyQ6xalPPVvUU6/jvG1CZ/OuM4+bg0qTXIm&#10;LNYrjaOcZq7b6vbql9HLosTtxh6QGBFCzXQTzeCe9Th7iHUNokbH1qxNLZPq0LIm0sc8HFOkW1cS&#10;DfgheD6UAWUuLb7HIDaKxKH86ySszXUwWBlG7OakK7YkXzQfmrUs1llmtoY7QvI4woA5JoGZSpPI&#10;kirckZbFOntlgtIwLjcWYZNa0llqNtNqi3Nm8bqw2jHrWXOzGRP3LEZ65piTXQikCssIweU/KneW&#10;32AKkLjnk0kbr9tiHFbJmj8myhSzRnbqaAZNo1ups9ReXUYkRE5JFUbqSeS8uVTVSY9+FxVlYrvd&#10;fIyOo29M1CV0+OJS8jAmTgUhXJrWzRoIDFCHkA+bJ71pG21GOyYNqMgI5KZ6U+0mtIVWZbeViVG0&#10;kf0rTS5ieWV5LFmyOppNiObY3JKK0UuAe461bgCeZCTAn3q0b2e0awQC1iG0HOKyPtNn9kUeUVYH&#10;vTWoCamq+TL5Vy25yoHfFFjZXUUNxcXGplsxDy1FTRKruzKchV4yK0QHOlshZicGmBl/ad1zsFqX&#10;bdwwHetyCK9NjM8ls+8RjAI6CuYgu4rTXdTBtclZQRlc1uRaxNNewMIlH+6KBMryJObiVipXD9Dx&#10;WrBNbfZ7VRCuQPmOKk2G6adpBsTA5AxmrkSaTGlsPsUhZjhT60WEVnWHLkB8nHakEumYuY20gs2z&#10;71dJb26ycLpv7vbkvU62WmNFdYsUVhxvNXyk3scVbRXk2rR/Z7p40Vj8pPetQwawz7bjxQp2MMDa&#10;BgVNNBNHNKttD85k4INbEdqWs7fz4naQJng45oegmyGKCFobRfNO7j5zxVC/tP8AibHN6XwoxzWz&#10;aQX0uslHiVIh0J4qS/itLVVc6ojZbjPNQHMZVoLYeTEVnDvKAuF6V0s2lalFbQ3El5btCkIIYHp+&#10;FVrNxLpsrx6XDlcckCiZ9YkjlikmlSMryAxOfwp2JbM8R3MuoZj1c43/ADKD0pb6C9j05xull+Tu&#10;eldTplj4fj8I3c7+JHWfa2YyOp7Vmj7U1jqkZjAMkT+W5HAp2BM4D7PrktrIbVrckMd/zD5K2dKt&#10;NYj09pLrXIJJAj4+XGD2/Kr2l2D2tpqTt58skszM2G7D2q1LLp0+gX6C5njnzhB7jtRyq5SdzPgg&#10;1IW800/lnNz1X+6atXVppxmtiu9YzFn3yaZprXX2uGG4SfJzye+KvXZnR486d8hyB7UNBoco6lbi&#10;eIWZdd3zMPSs8G3k1dIYdHnZ3OAAOAa3g12dRfy9P/dkncCOTV+08iG/hc2UCSK+5eOhpNoZhJoH&#10;iKL+0JptAniVIiU8w8NmuXNi8erzyXGogDzicZr2PUdQtrnRrJbj4u2rzmMhLZFAxj1ry3Ums49b&#10;EcwnYMCAwyRSjK49ixaXNhLNGqPG21hzj0roo30IylmggMm0AkmuZ0m1tEN2TIilnyqj3qS+g26h&#10;YP8AOsfmfPg02Ji6klo3iFgmlQFMZGOmap21nGLzzXuo42J4Rn49quSix82BIZpC2ByTT7nQvtYs&#10;BJ4xuIY8gvsPJ/GgaZi3kU51xi9+nHREbI/MUSi7bSJhskGPetmWx0WzMaLcXLqiD5mYsfxpkjWj&#10;25aOM8gYHrTuFyhpkjxJKzo+8DoTUWoXMk15API24frWlDDiZ2ktnAC9Kp3CRm7Zli539KQEUcMn&#10;kK32MkdctTfMjYzKPLBVeVBq3cLqsnhudYyAfKO0/wB2s/Sre2ggmnur1/PckKCeOKAHW8Eskrys&#10;JkjQHLEcVHILI2N4E1OA/NwR1rejuoprCSAXECKW+bArIfStLHiKN18QvlmG5AeBQCZVgtJpLJWN&#10;plQDmTOMVkXMcS3Umb5WbPAxXX6hHdpp1rFDcApt+bB6Vz8tujm2PkkFcktnrSKTM541/sokkcqe&#10;BWXuCmMbQeTit/yc+eTLgDv6VK2n2z6dazLekjByCKB3MBgWh4HVecdqigicXPFxhe/HWtvyrSPz&#10;dsuRnqaYY0Nq5WI4B60BcolF3McpwPxNRoimQkAflVxLeQtKxmGGHFNVJBM2bcrg/nTC5nGHZrem&#10;OI3Cm5BbnvX6h/C0/aP2S/g/M0XCacQc+1fmFLJI2s6QNx2m9XePTmv0/wDhyyR/se/C4R/KraUv&#10;T9axrtWQbnq52HTYMNkCPistjh/vd6v2Hz+GXIcYWHJNY3mp/aEa4yDKwBNY2EySRPlB3Hn9KgUf&#10;vGyp6Vcc4RRgEnpTliY24JhUcc0JWBEGy3wuZgDRiD95h+MVKIl4O0HHvQYo/JlbhcDuaLgVAUWd&#10;DhsA08TmS/lDzFFHSms9usE+XQkdKxL6/tzayQx2q5P3nzS9S7Gjf6jpUMRCKWfyyAPeuQuNRupH&#10;AyoDMec9KxNQ1G1jlctew8dh3qlo0ltqfjO1jWUogulJGeuDzRZDtodg8mm2Hg6fUdU1+GG2Q5Xe&#10;eXPYAd6+ePHPiyfXPHGiLHYTjTrRj5MPRX/2iKt/FLWJbz9oLVdNGqF7LSII44Ykb5DIcbiexNee&#10;MRiTbGg2rjAFWkGxeknnkjtY7ezQsTtO0cLXbaN4emGjyzXt4C7R7ki9K5rwxCW8WaWhgcb58x5H&#10;3sda95tRpUfh3Upp4MtHDjLNgCpvYGzxPWLF0hBQJlp8ZC9BXPyA22sW4dVdmVcKPeul8X6ta/2n&#10;FDalfmlLO3GEAry7UvEvh602z3OsvJIGASNE3MxHaqvexTWh32vaWY/hRHeR+QJTIjFmfG0V5vf6&#10;xaQx7n163ZvIUFVcHmuO8WeNte1bw7BYw+DNStrZGG1jIQSPU15/Gikusj3WTjlmzTUGyW0d7ea1&#10;BOZtmpzAA88/yrNS4t/MQxRu0jn5nYVmWlvafarcZTaKv3PkiPbHMmAvVRW0UkQa6wa29qMRR7Cp&#10;zUUVrMljceZesTv4BOapafeass8EfnvjB2k1uWsturXBmuCzc8Y9abJI08o2qq85I9u1aFv9hAj2&#10;XIAHXI61XjWzae42gAk02S2umYGG+RdoPBpDOltLq0jeXfqNsIypBXb1/Gs6CTTpvG8qxRkQAnL9&#10;ME1mR22NOka51EgZOAD3qe3RjbMY7LCecMMOM1RFjcuLZAXCalKV3g9ccVnXQUxAwx9MZp2qyznS&#10;4xDcqWSIDAqDT3lOi3SSWLqyrlT3NAdC/pdv5l7I8uNiYIBPU/SrWqz6yVjFvqpVAuCipjisW3ll&#10;jvbh1huG2qcpnrWnp+oGe8fztMjhyxABobCxFaw3Zs2JuZSWU7gc0425t9I1Ly7U5blj7d605pYo&#10;Z4V8+Il2z1rUka3Hg6eQ2SM3l8/Si4NHMaN9gvL/AFCIaXdIUt2O7bwSKp3Vxq0cV3bjS74ZZwGE&#10;ZPA9617TWIYLWVbbRLYtI53EAA0241nVvJudttpyK8ZBUoCfzoE9DnNOuWjN9Fc2DLnO1jTk3y6j&#10;PizKgSYGe9NjdJLmQTKm3zM5HrW3BLo8eo2Bk1NFiRCSSM4oC5XkUx2nMWNoyeaptcx4YHJLrgDO&#10;cVtT3Xha88+O11p5ZSMPlCuPzrn5ILWO9t0SctJ53zZ7UAi7o1gz+KRJcuqxNG5ywznjio7nT9Gb&#10;V9UMGqQ+cu75RTtSn1BfDTpFNtbywAR2rK0eKdb+BpLuQnuxPrSGRWzX8N7MZ7ONoxNgE96vtcWI&#10;1mPZYRoJE5IXg1001pobaYGudej2rCxYL1PpXFPcacbU+QLhlWZgMx8kdqdgRozSIsbMZY8c4FZs&#10;TeZdSNtXaDxzVi1s7q4t0cxSoP4Qw61A9tcQ6vcxtEVQ4+bPWgZsW/meS+Cv3epPFYt1cwrqs0Zl&#10;3neOBV0icWbIiORjqDzWY8MC3YlMRLhTkGgRVnlke/CRwsoKjgVtWNq40e8eW1XKxnYDzmsYbjdy&#10;kJznNaVnd3LLPEZCBnCk9qYGdFbSvf6g86FVWY7VFSTGIiFC7hdwwetXblriOZVdkbLDkHtU721v&#10;/Z1owON7A/SkMznhjaFFFrC6iPJY9fasJjaG+uUfTQrbsKSOK6qaKMLOBNuAiFZEyRGygZkjDBj9&#10;aQ7nJS20YvtSLXUABYYUIMUzTNX8UaN41trzSvEuuW0kUgI8uRtjD0K9D+VdI8Ebog+zsSap3Fk6&#10;BU8kgbeNw60pJPoWp2PoTwX8ZtMuZdNtfE+jNBIMAXsS/KT6sO1etXd5YauLR9O8RafcWxIIkhfO&#10;B7gV8C3FhcOJyLSP5epAFaGh6z480TV4ptO1a8hCSAlHbdHIO4K1PK1sNqL12PuK4smZJFW1c+Si&#10;lnPGcVuaHMjwyqqxjkAqfavGfBnxT8H6kbG31gw6deMqoWfiJ29c+/vXsljHpiakbi31a3kglAZW&#10;hbcpz7jNXe68zCcGd3aznyXUwlTjmrqNGZz85X1rmYZrhr+4MbhgCM8VuBpfs4H2bLMBU2fUSaH3&#10;HzanCFbI+tQvAonjIbPIqeKN/tT75CMrxUypJ02nO7imhjVLCaMK4ztqQsxt9TL32f3JA471EySK&#10;7/Mw45pQjGAr0BQ5OfyqeUE7HLeG7kx/EHx7E9rKjC5U8nhh2Ne36FqUyxzBLhTwMg18+mV4/inf&#10;Rum1y4/4EK9I0udUcclSQO/Wsp6sq9j3Oz1OCSeMSWWX45zWy01u0qOAMAdPWvJ7O8USr84B4rpL&#10;TUE86bIJAx3qI6DaudoQrOxaE7dvBpk6QrptqVmG454FZNvqEDySbpUGB0p73kQncqobCnFUpa7k&#10;uOhG05SaYuq5A4G2qgukeO4JITB4Ymog8s13OzwABn446VWvLCeaIbJmC55xxVqVxcti3Fd2yzSA&#10;7GOeoNWkurdpGG8g44BrHt7JYyyskjEDgnvWiIEaWE/ZzuB6g9KpEtJFrfvbg8etP2N8/wA47UoX&#10;BAIXpT14YfLx25pkkEqBbVySMkVDHkxqdlXZNroAfTjiljWPywG2jA4NO4isQQRkCkRTmQ88dOKu&#10;iOHfNm8B6UqqR52MYLChDKMQkNzKSp68VaVGMhJlNS4i85j5ijI5p3ZTkD0qrCIjvDRje3NSYPPK&#10;j0pCPm520oHy5KtjNMCXoB3wOtSx7syjA59qbHG7yJjPX8q0VjMaSh1TcF61EpFFdIYw5LIeelQ3&#10;BZY5G8wfL2z2qSa52W0hEseQp69q58zSvDcF2JyxxzWUpsuMe5HezyG3couMjiuL1OSY24/cyEBu&#10;ma27yd1nRBICc8e1UZdpspWaEfdqLtluy2OcUfubgpEwPl5x6YqhYauU1i+jYZYSYrfia3WSXdEC&#10;XQhcdq4m6tDF4q1OZUG0zjnPrWqVzNnXTXdv5Bbc4O4ZANeJ+M9TuLn4q+GLKx83crgMV5C5POT9&#10;K7fXb2C38GzlJV82SMKpz0JrlNO0p4rCO9kaNpZZA5JOTzzWkV5Etl7wyktr8Y/EMCQTH/RISzdc&#10;k9a9LmZmW5OXAzXnHh68VPjf4ueWNFAtowFNd7c3duJbmRZ4kXqQelDDcsRSvDDc4AG6PGSPWsV2&#10;U3jbHZ2MhyAOMmmazq2h23gSe/u9f0+3to4SZppGAx6KvqTXx/8AET4zyR2Grab4Xsit1PE8bXgG&#10;fs6HgkY6s36VMnZablwhc9L+KPxH8O6Bd3Vha39reasbUiaSNgyWeR93jq5/SviDxFrnirX/ABWk&#10;upapqH2eK6Zra23HauerMO5NZ0Ud9Pqlxc3l9dyzPctITMxYl25ZiT1JrbijjEa/uF5PPFCT3Zpo&#10;tjPjit1EAWIZwOQMZrWjim3R/LGfbPWrPk2xCAQ4465qMwXO4ML3iOQYAPWqAuq88cUmdPU/KMHP&#10;FRST3kjWvkxgPvwRjgVtSwR/8IxZOyuGaLnis6xhlbVxkMq9Bx1oJLq3IiisUnsLdiy+lVL2N3W1&#10;lhGAsynANR3dhqJ1n5rr5VyUOa6CwtoD4RvROQCF4+brigZmy3DCzg/eZbywMmqbQuWjZZiWIyyj&#10;tTp491vNtJVVJAz2qGxkmju3D327PqKBFeaK6EkG3ecNzk1pRzRCKzV8tj71WBNam7VZLIjdJ949&#10;qs3iaUsQUXEamSLGcZoArrbxSaqJoZFRSmCc8U4yyx3c8RO4FvlbHrVGBZIV8pdRZlLkjHvVuQS/&#10;ZT8xzjhsdKALJ+zpDHliSWGRiq1wSbvY0kAVgMYrMmlujBDF/aA3b+CVqrdWWrJZpMt9M7iZCq54&#10;x3oA20hb7fHFCzSFOTgVeuLUvFC8lmyso5yKdaXlrarG/wDZpLyQpkn1q5Lqllc2tzGYoo22gFvS&#10;gVzMt7OxfUJXm1hESNeQB1rQYaR/ZUuy7jKiQdDzx7Vl+Vgz7LvcSOcHPFNt7dBOC1yQpJ4z3pDN&#10;CfVLp0t7WKHKeWQDt6Cq2n2FuY9VkS1iLo+QCBUbyLDPcYso2cqcH2q/oV5YvqWpWxlKyPGTz60W&#10;EI19eGyeMQwKR8uM4qN7FjaLMtyzsQCQDUOq28P2qbAaN/MJzu6mrGnyzrp0bNOSdmGU0WGVJLg2&#10;8tmJIVVGONw7Gty0FnJZuT5O4RZB7ms+SKG6keOSyEaB87veopI1t5YjHdZwmBz2oAZ9mnm13M12&#10;THHL8qetW7lbjdsihbaEGAKdpi3EmrTyNE23PrwatXRlOtp5FwhO4BloEyhCLlYgDEee5qyIUntb&#10;xTPEpWPsetJevOkUm+Lb+74rn7c3a3s+yd8MxJOaBiW7XNtrl0DGXRZ+4yMVr3d5MVtjE6KrgArj&#10;pViE2zWEdv8AZVaaXJ3Y54qpdWV4ZNKRGO/zeEAo2DcjaeNFjEhY7hwfSk8xcMRwCO/erN1YyrDb&#10;tNdxEpGMKKrQx7o2yFwOgzRcdiWyjWSWd7jyREH+XOAc1YuotOa6ieS4cxRkEAd/Sq7hCkavLgA9&#10;M4q00Zks41UR/wCr9aQGvaXmliykdBakmLBUgcVj3UvmTXTIMMG4wMcVnwwWyXku6ZwA3PPWr0Sx&#10;tq5Abam3r60AMjtrV1V5ZixXnHcmnSpaBoWOnkjzBxnrS3DwLIERyWL9acgLS2+6VQAwwKACS5tB&#10;qMaCyK7lXkcVR1OWJryxDxRIMcDHX8afq8bLfxsIh1UjHanvFHcaCQUQlUG096EBm7LQoy+VGwC9&#10;qdBJHFNbxvOoYycCti2tLVfD6r558zdk5/xrJvhpo1GxdrIh17ZoGbMslyFIS2fmLqCay55X+won&#10;ksWLn58dKu2VzOUmItG2tHhQRRg75c26nJyc0CI7CK8NtcytdSbFQ9e9VPPEd84KyAM5w2M1chlm&#10;NzMm8eWv8IqrM1r9rgRhxuyDihAI6SSjMs5ZQCcGpbKy1JxqDWtlcYMDbsdhSxuJLiRFtn+71Aro&#10;dL1F7OPU90tuo2YANA0cfY2JbV1Et07BLwllIxk5rV1cHzE2AKEjXZtHpSS3Uza5qs66WAkkmQwG&#10;BWVcXt012qrZqwB60AHk2Nz9kka8XegwymrCxQLHIiNH14ArKYxn7X8hRm6lTU9sGhWBmmmYM3Vh&#10;QBoiG3CkllU1cgkvAkqq3B4GBTAiSR25ywVhkHGBWzbLBFZSyO8eBAdo9TQBHa2duLV2lvwSz5IJ&#10;61Ff3yW2o6VbQ+HWJkOC2eAPWuRub2/l1/aqTr/pXy4Nb07Xf9maX+68yRYT82ORSEaamzS/VFum&#10;8yRQXz0qrJal9eKFzuLArWdapeNeW7OX3ByTxV26e7juobrJ/d8AA02B0KxloYfPitCEXjdjPFTX&#10;pDeEImQMkS8cVxl5cXNxbWksdxcR/vV3qSeR3rXTULaWDTbFL9WXyhv9jTWxDTC1+xqL6WRiCsB/&#10;GqUF1jStZnhgk5mPbsKh1Z5oTaQxQZyw3N2wfepLKe1S1vYpLZF3wcY6ZpFCOZbrS0bevHU9xRb2&#10;907YW+VivbPJqlaySi81pUSXG47eODWnpkEvl6jK97tYSZwzYoGUNWgvY7ewcOQd3IPerGnpaNZz&#10;tJbsSI/lHoau6jIklppahlZlmAYZqu0kQ16zgS1AZkXcR0FAFO4hLpKcAZbjmn2zarDp8pRHYoww&#10;T1xVvUI0hmseS+6QcA9K1YxAumag0jon+jAjP0oEZRvJ3VGmsmGB1J61e+0xPpKFo0QkYUHvVBvJ&#10;m8OXU/kH91NnA/iAq3PJpt34L0d4rchyMADggihAJCkb3QUxL8wOCBVKWIwayheT5VlyR61NH/aV&#10;vBBm0LAdCakkInubdpMhQclT1oA0dyXS2I34RVHBOKZMtvHeRKbhAQw4FZ88sXnRG2L/ACAblWqx&#10;g1W4u5rlHdViUbVJ+960COmaK4kRUyp+UEH2rMmZYzrESXVuHKBflYEgmtDTmujZMr3GwmMjJ5+t&#10;UptGsVbULq3vbjzDJucFydxoArwRTw6LCJL6UsZMg+ua0YbS3NrPcvFCR5Z+91NUXkeTTY0dmLop&#10;7YxioJJNTfTLNPInWMPjIzQgLUkVvHpltLHbNxc9Aa0L+5t5fCdtG1mWYsm1j2NXdMs7WTQ73/ib&#10;RlhBzG9Y2pz6ZDoWm2zWyGQ3mfMz0weBSGLIb+2ewmOjq/l24Kj1qW11K7vbW7muvCAgxlYyXzu/&#10;wrUeK9vvBti9s0bSrbBXQnoAOtc9epqVloWjxf2XcSNJccvjAHPNAiqZYf7cMVxZlQxby3PSr7aO&#10;76E9wmoLkHlSO1P/AOJLNeaULhG+XYcDg5+taVxqVousPBHC4i8gdBwMUXGVI4NPg8IMsjJ5p5JP&#10;WsprMy6feyLdqcAYHeqWpXDTXV15U0uN4HArQ0yK7jtHke+kC+XyGpgJbRXwht83kwQ5GOlWZEv4&#10;7W5KbyTEfmzmtbFs3g6eV9Qt9i5284Oazre4nj02VHRWSTIVuuBQBn6W0UY1J3ulVy5JYjqamCaT&#10;ei+QOyToc7l71aePSR4au/Ki3Tl/vE+tSwW1ra+FElhsiss8RLux9PSgBLKGdLeRRendGh6jrWnp&#10;P2S6/tMXSwfIrDdXKW9/fGbBtCEWcgse4rpbOOy+0RObjZDImSc4yaQIgnUIXijinaMTnvgVIVha&#10;FnF1mRYcBF5JzUN3fKbm9t/sA8tfuS+orK01mg8S3M/nPsdsHcc4pjZsadJc2Q1A71Uuxyc+tUL7&#10;UYvtXlyyFg8mSccCl1IQzXkWJGOzkkN1zVKNLaXT9Uja0QtH90nrSsI3/tgbw5ZIdMTbt+U4qiz8&#10;xrGwZs8KpxVOC6lGlpG8abYmIBx2rZt7SOW2t5II1Vu5LUxmBcO8V7J5sM4ZuQ2f0q1YatrZ1OGE&#10;I4t2yu3HWrGoQk6xYQebG5zmQVHK9vDqGlRpFGCJkpAy7DY258YtImmbWeQMeOtXNevZLiGw0xbd&#10;AwT72emKl1C8li8pYrL979lXgDpUel6dcPJdX13cKrMf3ak81HOIxtIslXV7xJJ03Y+8R1xXRiUR&#10;2zqCrYJ5IqpdqkevzkSpkgcg1FnJPzVjVnccScvI0UmTjBPQVVwMHJ6HpUuegyc03nOc4rAsQ9uT&#10;UbcBsLkmpcAk05UYyKQuaYEcaZ3ZizirUasm4kr14FRncFmAxuzSEyloCSfpQA6Rg0rHYMEjAqPO&#10;FmJTsKcQCjndnJqJvuAberjJoAaxL+aFVuBSRFsHdGW5rTuX0xNB03y4jvYfPgdKz4nhX7Szqx+X&#10;5aBEgWAiYlSMioTgMSBzmqhuC2qkKSQG6VsQ2mqS+HtfvI9HnMFvtEkpGACfT1oArJvMxyg7duta&#10;0KYtJn2YVU5yPWoLOJfskMj5xnPNYmta5p6autuurSBnYLtVMkmqhByA057lTFNDFv3MOW9KxJrO&#10;9JtGJYnzeS3OaS2vPK1SJZrIjzAMEjHWu2ZtPbwawZArNHlW963jHl6DuY5eIaXDbtaWyjyfnJOB&#10;U1lHcRWtpFbYkikl+ZGbgVj3Wl3F54V1RX1wo4RnQq+M7eRzUei3kj+A5Ixd7bhCY1bP3SvGa3uI&#10;0bq0tIvGcol0hUV0BRlfGD9KsQy6VBeuQYWfbyGPWuPlg8aHWJWn1drrEg2cYAFa1/FYDwaZLqKS&#10;ObYNrA9DSGb9ndRN4lsbkaNaowm+QiMDvUetLZalr3iO0uIYh5un/LLj7rgcU7w2YZvCjpc3MbP/&#10;AMsWA/KtpbKzieV5nDyBWK4/SmFzxexv9f0qw1vStTtL42YuJBblk3BQe4b0rqfBFg8+oeIprPxF&#10;ctbfaALyOWUsuG6cHpXquiafY6v4S8aRX3hWyhMU4WAuN3mKfc03QPCugaPrHi2R/iHLFb3BBe0Q&#10;ZyR0GRSvYTZkXvhrQo7+D7JrPnCQgvBj7p9jWX4gsbW2+F2vBfC0IuBcwbJA3zIufm/SvTLptDh0&#10;i1ntdPKgBjgnLcf41yieJPhxeajLa6lo15BN5pVZCCVelcDk4W8N2drDPBqN9JvtohIDIWGSOeKu&#10;yW2oTSaxI2iKtrJaj7M5PJyOciulOiaBFPqV1bac0lsIw6xHnJ9s+tc3c6nqlyL6KLQmthGcJEOc&#10;4qhnnN94eEMmoNKwCySMV4+7XD3FvrVpqkckE99Gyz5SWEkfyr297PxNdRQyytbiOP78bMAcfjVG&#10;6k0z7M1rcfC1raNZFAvkl3/mKeo1KxmaB8Q9asfsFvq/hea6iEaqbiE4fb7r3r1O28afCyWCz8lr&#10;1nlwdsilSCe3NeOap4daXx34EjtNWgMNzZylpSMgED5c+ma5/VdI1CxsLP7TrNh9s+1Hyxb4IAHT&#10;OKYj6ZabT728tFtbVgSmQT2q9bXeoQ3DQT21u8O0grKgPH418z6L4s8Q2GvaYbrO2KRN5A+8lerX&#10;PxM+G0gt2bw5qMziFcnYRk96TQrHfXNzoEdxB9k0L7Jlv3uW+Un+Qqnrr3zeArW40vxbbR3EMoMk&#10;ewEMDXG2/wAQPhFfJe295YanabrZgpMZxnt81Y+i+JdHtfEesWt5pheyluW8i7SXPy9twFAWZ3cS&#10;6hq3hLTRcxQNd2wG2VExk/QU8nVYoLaKe0mcwjHU5HpxVnS2hOovPpHjqHDYY25QHcPaunESuNcu&#10;bm1VZSq59DQhWM7T2WSzUS2kRQJydmMVmatdxWxs/smhWNwsl6iSxuB90nk/lXRLJbCzuVWA7Sh3&#10;MFrl3/4R5tU2y6jZu4lJCGUDH60dAMaFbrRPi54w1CDxrcWujXdhF59oIi4k3D5gMdK5nWovB914&#10;ghfQPEU5E0rPPFMNpDnngHmu2v8AUrsa1o8en+C9K1RLckXtp5i/ID90j1qnqVn4buG0K/l8Dtpl&#10;+koK7DtVsHoccGhAcpodjqTa5rkWraRdtZqqhVUlS2fcUzVbXR7DxnocVlp14qXLEkSOWCY9zXda&#10;lc6ofDPmQ2MQVLcF9q5ziqenWuna1pMLR6lZG6RWHlOwVgR6dKd7isZ0E9vPcaaiWivJFgc9K3df&#10;0Y3/AMLrhJdQmjMewssLleO/Q1j266fZePIrC7sjBcCXK5/ixXoamzmtG2PgMFDZPp7UXA8UtNKW&#10;DVEjsdavDAkOJEkUsznHr2rpI9F8Ry+GJZRd6NYW248zFdx9+a29WvrWy8VJbQeEWLzx5SYLleOu&#10;a5bxB9pvvBl4kmqTKQw+RJyu38AaIrQd7mnpx+IFube1t/Gul39q1yFbaQmAfcelbmp2txE9ukkh&#10;BMYIxyM15pYSSR+HrWzskkmn+3RAMLj1PPNeuX0GpNp2nweQXmisotxJ5GRXLiNbFJaHHyy30V4h&#10;Ik2tHjkdq5bU7m2EM8ZDl3lyBivRtQicaRbRvpoMiRjL9K8y1mMLqVswgw+/g4rnSAu6KhGrWhdC&#10;oMgrutSgQWluAYyViyce9cjos8M1u0bWyh4nUk+tdFcSu1y7CQg7QMZ9KGI5ae0VtSDNBJktwavw&#10;gCJ1D9gM1YkeTzmZkVQFwB61VDETH5OvvQMJ0Hmwpkc1c8PQPB8Y/DkayuRcXaZGeOtZ1xnzIspk&#10;1NpN6Y/iB4dAtwZBqkQXJ7E0dAL3xGiiX446ozMwV7OIrj1HvXN2jZlj2yPgrgZrt/ijFJ/wtP4d&#10;bE3JJpW6QY5HGa5K3jj+XjoKcH7oM2Y42bTJA6AlR8rE9aoGOUSS7VyA1aaSINIm4ZuOAKgXbiRh&#10;KOeoNIBYJZYxw4OQM8dKmmaYwK/+0Mgd6hH+qYfWrEGTD3IBoGmSIuY4WKDtVbUpIRCNrJuWPkGr&#10;UzFLQERH2rCnEsk0TbCAQeDQtxN2MR2QzJtjYEv82auqALeTk52VHPHhSQg4bsKnG7+z1bI+50qw&#10;MdP+Py5Gzox707EXmsGyPnGOKGBErMOpbmhFDSqTIBhhRYR0Vo9wltEQoIK/Lgdq0UKvktMoKjsO&#10;tVbcSrpUHKE7fWlQRi7bMzDI5pMDS02ec6nqQjuzlRzUmos7aVMjc7icZqC3tmRXlinIO/5h61Lq&#10;OTpCNnBJ4qLajM61iRbIjLY3dfWtmUj/AIRll8ofd496rW0WdGUkKcL1q5Kjjw8g8tiQKGwOQu40&#10;azVlVgwPzCsOVSCoCnPbJrqJxiNcpt55FY9wiblOCOasTMxM+eQVOMVaiOH5yBmnBIzIhKc5xipL&#10;hWSG1AQnPP0piRK2CqEA8EVeie2DxGS2BwnHHSqAKeVGNhLHGaY0hE5Gw9fSkUaMpZzKwcdOB6Ul&#10;tDMVkk2/db86rKW+zTneRhaEupkiiXY2CeTQBpNNiQAjBxxzTrScjUXzISGbg1mPNHJIvyvkipbb&#10;H2qPbHyHGfalygmdrBcuqy7YcHjmrcdzIbuJSrjJ49KzbNHLSK0yjCjHfNbdlBCdUj3zKVXn61Ek&#10;HNqa+nzGHWA32duByRzXSPdQy+Tu1OUkDpisuyhgknvgIwu0c+9WjAwN1lVGB8uKgJMJASwKkdai&#10;YtuHmQAADuKuWpQWxEq5YHis+9n33pXaoAIxVJkj2jgMLNljx61lH/j9yqnaJRirySEIc7eoqC5e&#10;3/tKzWNVzj5sdKdxFi9eMR6aMgnZ2rMdyJwQeSO9PlJN0qjGR6mqkwf7XAOwpDEMmyTUfl+dk4NU&#10;YSyxuSoz5hxU7iQ36/uz0rJvpZkuFjWInDjOKaQG2GBVh5kecjJLdK5/WtZtbOa4zfJtwoYg9TWD&#10;ruq29tZTtIjKxiGyNW5Jrl/Da2l94+iv9ZmkFjbS+ZHak/69xyoPtW8KN9wWh3UPi9LSa3Emlagu&#10;VVsPGeh6V3WneJtNvbR28wQs6D5SK8l12+n1TxykzaNp1vFGoSKFIxhEXpk96sWkUKTxMLsBeMAC&#10;tFQikDZ7QziS0V43BXHB7UsQXYBgE56isnQpydONuy5XZ8pPeuhiFsiy7omChTj1rmkrMSHptDMC&#10;ecjFWpiU0lTkA4rJD5LsshJ8zj6Vald30rB6hOtSUmUY5ZRdhxtHz8Gr5MzzZdmPyjHNVIEU2iDY&#10;eXrRVJPNhUKMY65ouBPdzXFp8KvF14JlZILcHae57CvCjLruu/EXw6D8PoYx5rbD935e5Jr2TxTF&#10;dr8GfEUKzKPtF1AoO736/hXMS6XqWkWegTf8JnbX6yW0XmeWmzAYcgEeldeG1uNOwadFBpuvXUcO&#10;g6W8yR/O5IcDHUVh6/4otbjWdNtn8MWsYMxUPHbgbj35HSneK7Sa10SXUdE1HazorSQtJuJz97rz&#10;XJafrVk+l3Ntc+CZ/tDDJlaA4z3wa62Jo1YbK3m1yQrbwq5UEtnFQXsP2bXQFmA+YBhnrTlvdMWO&#10;BvtEscgJ4z1qzD/ZV7p+s5Go+aoG2UoQPzpXBGBfzaXHrKOl3OjCLLL/APXqTTLqO7iuZIJrpGjk&#10;2scYya6mDSdJfwxdmYWDukZO4uN35VQtn0e20jUVFnD/AK3GFA607gQNdarFLdRyWjsvl/f9qrT2&#10;lsui2F5BYzM6lixJ5HrWtPO8+n6dFDoMm5xguR0rYEcFp4U0yKeEF3PBxSA4rSrm7n1iPMd/sE2B&#10;nIHvW1rdtp7z6Zl3BUqSqtitS5KjQNQaHT7SL9x95QK5KKZ9o8+4ZnM/U+lC8guahLiO2EenyOPL&#10;AIJqvNaRm7hlOnsQrA7c4zUFzfBNVso7eykdvKLNtHAAra0mUXnh/VZjYSIVfbgjoRT2HYzDPp3m&#10;3Lmx2EJjBNTJE8vhXVzDIg3WrkYPfFTXllbtZzr9mwxIJk6AVQtxaQRaizeJLpI0jxlELDP4UX6i&#10;OX8Nr4jVdZkkgEjRaocoTg7c17Dp8a6vq3hrS9PsrqW6ur6KPywMbSTg5+leb2kkkfilmBl8uZyV&#10;kxgMPcV9w/s7+EIk1DU/FV7paRxyRFLBZEwz46uB2HpWVaXKCse2eGNCsfDn7PfhvTLeOJ5V09Gu&#10;JQMbpGHzfrWRfS5ivlKsrADvXaa/co9xPtTapf8AKvOrxiZGyRzn8a5VK+prExrVD/wl5YheH9a7&#10;uHAXlwPlFcrYW851CM7GG+XJNdlFGq31sCwPyDigpkdxcQWunandTzCOKGyd2JPUKM1+dvxC8TXn&#10;ib9pHV7iRMWdrdSQWEP8MaA43fVutfTP7QHir+zfhamkWkn/ABMNSiKsQf8AUQ9z9TXxJCWitbQr&#10;MS6vuc7eWJ6810UYtakyaUTo4Bb29lcINJVnycNirNtDYzqxuLqNSJQQpOM0kE1s+jQtNE4bHB29&#10;Kr3VvHKkUvmyrz95TitUYnUi/RILqB7W3EO1VXpjFW0sLePSJpo9jx8Nsz2NcwI7d/DsmbiUhNuW&#10;xXQaVdwtZ38SSSMq2+ASadxjll01ZikWhQRMT9/aAT+NRT7kLlLpmyR8uaqyTRi4kL2zZEhxVF7+&#10;I6ghj0qRHTjk9aYaFPU21IappxS4XcUORt5FOt1uUtJJJtZ3Mw4BqQPK+v2kkiKxJIxS36wr9nZb&#10;JiEmB27qALNs/wBu0/WbdbW7LWcJZhHGSRnpX1L8CYpI/hdrxaJwWuWzuGDx0rwrwNqSaV4/1rUk&#10;8LafdC4tUWa2kUYZB169xX1p4R1n4a32kxNpN3ottNNJmWB3CEP3GDXNWWtykdBMpOpzfIR85xSq&#10;SroN3AFXL1drPmBQwxwDnP41nEj06isTZFtTGYZQ1srAjjNYOo6JoN7p90LnTrHJHDqgDCtYHjnd&#10;ntUgYAZ2jg0mDPEda8C6rE5m03xRIyAllQjlfyrz65l8U2WotDqGgaiCGwrGM7W/HpX1osqGSUYA&#10;OM5PQfhVXUItNu9F8qbTtNmQqQQ8Qz+Bq3OyEla58x2t5FJaxDzSGJ+6TjFbkc58qLdOOemK6/Wf&#10;AdvKXlsNbNs3XYeQa87vrLxRptzGt34YupI1fHnRgkEVW4RZvpIfMUiRuvFWUceZLukPIrmIb/T2&#10;ktv9N8v2cYwa1Q6CBnSaF8jqGHFDRRsDcOVlU0fxOQp+tZUcreVGTI33ulXzKn7obOMdc1AE5KbT&#10;wc0q7jHKeOKg3DzcHbjPBqwOI5BuBBFOwrnk8jYZAIT065qhIQXU+Xn0OaVpd0r/ALw8DpVebHl7&#10;Ubr79K0uF7la4CCGYhkAHXmsvzCZGUMSDU9wshZBvYAnnmq4hZZAUkY4xxitLkFiAhZ4iyt970ro&#10;YyhhVlRSMdhWAu4FtyDO0ZHpVuK4CQn/AEg89MijcDRuCRbsdzgHGR61x96ZW1k+XbFYlbnnrWzd&#10;3zlWV0ThPlI71gJO/wBsYmDKbj8tA0yyMBU+Unio2U/Odr4+lJvzIcQ4G7imyTSC3lHmKQTzxSQy&#10;KTZuzvP3eKqndwfc1KdxBJjAxjvTSDmmIjyeeDn0p3O1srRt+Vse1O5DJxkYoAT+DODSoFMkajPf&#10;rT8EqvyYOakAG6M7QPU0CIGAEiggg56UzB81+h44qxIF3Ng544NUyw81sA0AOJO0/LURLnaPJA96&#10;mAYuvQc+tW4olLyZUcDrQFigEczRYQ8irtrBNJJMiWoOGGSxxj1qO8udLtrJGkvYOMkDOK8n8T+O&#10;5I47u00vQg0hyGnDYH6UWBux6nrGq+HtN0q7NxremgrASVLjqK+ctf8AH2u3Z1SHTrBYLczFfOb7&#10;ze49K5S8kvr/AFFpb+/1KXLE/fIH5UyO0sY7VlWJtoJx3zVJWHczxJNNelr3U7m4dpQWZiR+Vdno&#10;unaXcanKVdVQRAICMjP1rm1tTLIAxAUHg9K7LRx9ms2CkkAcccmmSVtX0OC0ljkj1Us7tyNv3P8A&#10;GsIiwW8t0aNwccsR3rsr6/QCJpkZ8D5Qe1clPe6fc675X9mhGMo3OBxSTYNCMqAybL4MB7Vr6Ppz&#10;3+otbrfPneC4zgH0ANdJZ+GmudMgkgvLgsIBuGzp/wDrq7ZaNrEd9cx/a5LRo5QfM24KY7++aLp9&#10;Q2OvsvCFla+DppptKQ3P2c7V3528cVn6fp+nRahbfbdUgTddcNgcDPStzVNYa2+HWkxxazcz3Dx7&#10;GYqTnHesjTrRruxzLeysWYPkn7pFDTYWN7VLJf3zWmvQW0JhQhyoPT/GsO3S4GoOrXd0xdlClUPJ&#10;+nvXUCxd9P0cyXbmNGAbB6gV3GhR2P8AaYUaTaxSqgWCZowcE+3vTaSEznrKPTLbTrf7b4NuA25W&#10;jlOTg+4rV0extdQ+O3h24HiSG0jgIkMZX5ZAvPP0HNdlfWHi22kJvPhPbT2ZQF7nzQMA9CQelcDf&#10;3NlB4lhNujRjB4X0PUZqU7iZ6te+LdWufGRttK0KEWNpD5cl5MmfPZeDhewFeca5rviSbUJ4Gt9K&#10;Ee9t2yILmqy6pemxEVro6xiTqT/Eaw75JV8+W51G2QkZcmTGBRsFtSpCivqkztbRkF8YHQV0C3Hg&#10;u2hhjnS1eVxgZcDbXlGveLdJtdPuoLOyEku3arA9/WvKXv8AU59eaW41G8kdpMgBsAUtyrntviXV&#10;I9P1XfZ36uZv9UoOc5rxXVv+EjuvGE11fa5OzPyiFzhR6AVJc3d19t095Lx5Ao+UNzVuwUXnios1&#10;lOQkeQAfT2p8oipaWGpSRN5enyZAO8gVt22jeIl0yCZ5gkKklmfrge1dfoomj1DWZZEWG2WDALr9&#10;4iqOr6rDLostuurRF97BUU4yD60762Cxxt68LrFi8Q4faRWWDMmpwqtupz1x6Vv2+nWUlu3maqcl&#10;wQo9a0LvTbKPRrdo0kMwTCkc4zT2EZsRsjEP3cW7byTSNFH5m4QuVz1p8Vjs0ZnmvD5jDP0qFZyI&#10;WXJODjHrQAyRQLmP5B1rSi1G4jhZf7NtnHl4GR0rLZnJYspBx6VPbRK8Fwz3e0D1oAq+eRr7zGCM&#10;ZkyRVq/ujLZxOunsBgCrK6daTQxlNbQHzOhqTV5LCHTbK2SKN5FjwxA6mgZb03UJo/CGsRvdozPb&#10;4CgYIrKsV02KDVWmT52kJUMc1kL9uA3G0k5HAHQVIrFrj542BGOtAjaa9uBYsiw5Q5wuKw7honLl&#10;ouS/NaYH+jqcJgYzzVJ1jl1SQC2KooySO5pgV1S43Ikc10ztKoRUU5rrZo/E1loNpJ9nXAtgZI2H&#10;zcitnwpNokK3lzKbOOSHkeYoPHc1Dr9/DqmpzrZO5tycST4wCR6Cl1Gjh5b68kktz55YvLgqB0rs&#10;La3lHg6B5bOJlMWckcisG0tLaPX7WMbC5uFBJrs9avrC00AWYSOSRrUYx24obEZGl3lgurPjTYv3&#10;THax7U/WNXd7SaMBCrZHArE0+BJTkSHDOcr3q1f6RqcKabP56NEQcqeopgVdNNgs92ZLbarSA/41&#10;65bXXg+y8H+G7mXUQkUyEQFU3GZvQAeleKy5EABVgC3OK6lb6xh8A+GI5rYyvCHNurLkAnrQ+wFj&#10;WNUvJvG8Dx+DibUOrbyMHFZWu30Nw1mkcG392oI246VYtdSkurC9EmmIgXPOOtYN7JHJq2jKlvg7&#10;yqgDljRYLgyxtbBcMBt65q1p8Za7jjWRgQDh6o3CXsV3bRTW7JkZyav6ZdxRaoSbJm2uNpx1oAL7&#10;Tr5HinM7PsJPzHBqGO6m+x7WkIIU4BNa2uXMk88KmYqpjHyisFIYzaNmQ53cE00BFaRLd68wZbgA&#10;PkkAjpXWzwaVbeGUkSJZJihAJ7Uy0k0630RGPkGVoiAPese8N8IJNxcgvkfjSApgyGad23EtJwKV&#10;zLliVbAHHFTRFTbwFogvHSkupoxZPiJTxxQBpeG7RbrXdXE6xbEgJO44ArpLZfDEMk6XL2WzEm1u&#10;DjFcDbT3KaffENKpePGVPNRKnmW2WubhjuOTmgCSY6fJ4p1ZrTzGUztzjHT2qzBYarPZTYDoolHy&#10;55NaGl2BW0ubh4gF8o7Bt9Ko/wBsXUU8whsH3CRlB7GgDudKmttMsNPadYJJ8gRR55FYHiu6v9R1&#10;7fLAY0S2G1C3AFUNJaJvEMVzfTXTs0gIDdAKPEt5pFxf3sdoLlVWJQSAefWpsBhIqf2aqK/G7GQa&#10;I7O4bUkAgkCh13N6VUtkut/yMwQMPvV2tvdwx+HkD2cTbEBLdM1YkTRwWsdtJudG3QDCt1rk7pYj&#10;rt8E08KobnFdbZWuo6tNfXMOlrHBCuOHqK4sraC31BpJmBU88Z/Wkx+hzBtiR8rHO373pTY428pg&#10;ZyTmp5rmBkg8uTjdj60sTKJGJiYlloAjKABHNwwCoeK6Dw5eWtvJqNyYnaeOUCFdmd2e9U4LWSSB&#10;yZAPm6EV0+krodpcytdizyITsLY4pMGR63fyPo+omfTla4lRSHP8Irg5ZYfIHzDceozW5rZN7eXh&#10;ttYOBPwQvbNUYtPgVIWkZ5HyM076CSsZNqJZNWRUt5gCeTiugt0WO+jkaNiQeM1dMSrbHy44V2qM&#10;4FWLYJI0eUDbQc0MbaEtmnudcnCW6ooT5nY9KmubHS1SJmv0LpNkkc5pY7Sdri6KasRGT91eMVlX&#10;5eP5QszASDLGgRtu9qwsAlvGsYjx0600hyJFDjBHQCqMMkUkEKlDxGMAVeSK9W3a4SPhTyM0hFcK&#10;sNldh7fc7HrmspY45dUuF8gnJ+lWJ592sQgyYLNyM1ox/Z1CHyAGdflcDgGmhGeGu4PNUW6nFb1k&#10;LiTS4ZJE2FozgY6VZsbK2KLNPKpJfhd2c1qXCWu2PaQiiLjHamG5yotrCXVNkuV3SHLbetbEOnaT&#10;HMv2ezGAvDE1uaRa21ws/nRIu1uGIxmtFraxFzLGl7CHU9M0nITMF7eYaHKBE/B52io4Ir2Szkj+&#10;xthD8jleldfFHOdLvdmms2yM4Ld6yrW4uf7UEckMagSH5VXmjmFewWM99aWNyklqx3DgEcVrxwmb&#10;SZZsGNdpJwetSBxJY3kUliuMjadvJ/GrcclsthbRLGFCjueDVt32Ieovhuxs5PETtLOmxQcFu9V/&#10;ESQwazcGC8jyJPug9KtPbytbiS31kJID/qwfvVmCONtc1VrrTL1XWIZJyVNITMmO41aa5t1+ySqS&#10;OCq4rWuNH1V9DsJZ9Obb5mTlucVpafPZmaQBYUVZgBuUDFdSwdlWP7bI+UHTOAKBWOJFxZ2+iXcC&#10;eHZmYxgbx61BpK3Unii03MMNJ0dvXtXbXNnpwhtF+2wByOGI71kfYrU3/wA8wSRLhX3ocZ2nNNA2&#10;ZGuSR2XikxzaPf4kK7VRCcH6Cti3Vn8GXwk0uZS6qYCVw1dA+oaXPrEMzJaeakAQb4wcbeK0US3m&#10;tYWbVLcHk8KOB7CqsFziLVZ4Db+boodi3HOcit+XTvCM3hy8uYdOure7jtWeQMh2nAzkZ4rK1XV/&#10;Ctrr0KnxAxmjmAWNo/vsfStx9bvLzwlcQSeErW1VrLasijlgRRYWpxGjtFNdTTl4pQty6o23HTit&#10;02jPJePMkZRVyqisy1sPs9iiLqaLGLhmwOvNbnnpD4U1p/Jmkb7KQoCnk1MhnNXc+lRwzBbWASbs&#10;Ic1nXNldT+GXeGdHlc8kfw1BHYSzWc08smwm6JILdBXUWEV0uk3os7BJGFserYGaHFDTZ51F4Zuo&#10;9Te4k1lt/Uoz9K0bfSvtXiS1t5LuKNdp3ylc4ArQntfFLSbm0yWSf7Ud0AkwDz61cnuJLaSKA6KY&#10;LkwAlCc4/Gkohcz20G3tL+7eO6mnVjjefb2qlPbRvFcIxBzGcZ4wa63R5dQuftPn4VVztyuARUmo&#10;DwyBcxNNEJWXjae9VYLnmiWTR2UgaZCxduM9B2qK3lvV1DyFErrv+uK1buNFlJE0mBIQW/lWfBLc&#10;W/iHf9iWQMRg0rFkt1EzZ/0duRyDVbyNlvtCEA4+bFac8tw+pRM8HyAZZQOlUb+5kd7BIrFliB+Z&#10;sdaGgLzy2SeCL/zr+HcFG3PWuchEkjqyBihJ2kjrW1cWVhPoWlu91PtSRSQO9WhHp0j24gvgsccQ&#10;+QDpigDNjFwbCZPIIGao3dsjWsKkDKnJPpWhPqmgprZtlkd5d4XCLnmlufKEcx3NuMYIzSsIxY44&#10;lORbuCRgn1p0MDLqErF2+Y53E1bgCMkisQGzxkVFIs6Tyq9wp5GKBl4ojWhUFj8vJzXN3S3Ed/bq&#10;t4VUyHAxXRW7KEALqCQMVduxo76Vaq8cPnCQFSOtAGHHYSNpStIRkkEknGRUOpELokNvCEAwNxXF&#10;bd0HksFT7ZtUIOB3qgLW1FjMftDs+KBnKJaXTbsO7LxntirRR1hCLGSuBkitTbcC7C+ZtAHSjy9r&#10;tiJvvdDQO5jOdrxgQk+2elSMm6BQWAJHWpJ4ZhqqudpQ9RnmpQke1GNwCD09qBmG9qY7mZjtIN5G&#10;VOenNfo94Hn2/su/AtF24k0g/oK/Om58sazZoJXKyXC/pX6AeEw6fsSfC+4RN72loCMHsetYVo8y&#10;Ki9D27Q7qLzEge1wkhAYZ610V9o9jJdW/wBkmDBlyo/umvEbDWmMlq/mxHKrnB5Fd3Z+JbmG3+SH&#10;flRjnpWEU0OUbq5ty6brkNyTJpd1jGAQpIqGQ3IslH2SUfN82RjNVpPF/iN4nVTbLlMfMoNZUusa&#10;hKq+bNak55IwK0aM1fqazz28dqoEqlivQnvXP3d+B5u+6+iA0Ty6G2l+dPr6WwSM5Y8/pXkurava&#10;DULsQatJIgkOZGGC/wCFZyV+pUVc6y/1fb53+lR8oc89K4K91qbMirfAAE8g9a5DUtV3i6+aQ88A&#10;VyU147tt+yyd+c8irirmqSR0Oo6iTLcZvpGYknjkCup8E6nb2vhX4n6nPMFMWiyhDnqdvGK81sbL&#10;WJdWtFjhiKu/zNKwAC9zzWtr174atPB0elQ6sjyyyIrlPuqO+T0qmhX6HEWL3FxLr99NLM0t3r88&#10;rMx5wWyK0gyqsreXu2jOPWr0MGnDzBBqAaJLdcDb3xzUFy1rFo13JJd20YCEkEii12SjlrjxFrGn&#10;fEbwRfCwlnhgvRmJE5RSfmPvxXs9940+Glz4UEr/ABSt4kOnKzq67SpxyCPavmnUdcebUNWgtNGt&#10;mYvgTMAQv4Vyd1pE75lm1Bp5S4LIDhR+FVKjzWFdM63xR4lsbjXNTTSdTuZbfeQZnTbn6VwEsUzt&#10;aXDMHPm8K1W1sdVIiQ6UkS7wFwMVfvLeeGy08FUyVGea0UVFA5FN5QVhT7Oo+TstRLHbkDMjbyeB&#10;itJUxYKWsvmK8HFS2sO2SeVrdScfKTTEZW2TbcBYX4XnipLAOsOoK1m5LScZOa6QJF/ZsrGKMlm4&#10;OKoTIyybhAoGPrmgRVdLnzoij7TnjjpWhaxXouYiyI4/nVNHkLNx0PSpluphqUfyOAGAzikBpvuS&#10;7mcgAnHAq7BIjQzEwNjZyc4rLmaNryI+fyMZ5qpdXF0115UMJ27RlxTAtSjVpLibZHK8QfgY6CtS&#10;B500wI5baU6Yxg1mWurPDEIfs6MR1A5rQlvLa50lyluFOKBDBJAfs4UEuJeea3bdwBcM1kjYTget&#10;czbR26tdSvdkccADOa1rWbdGHEmCTgbqLiaJZbpmuFA0BUyx49aoRQXUurzSyTNGiN8oH+FaqwXb&#10;6gGWW3xkZyalvnsooHKjMpjAIFMRTuY4ZbmxcargoMYzV0S3C6HNC2rJsKYPPTNY9tAjySzSXUik&#10;twtNu1T7TGEuJOSM89aLAEVmyB3TW4uHJOfeoS0R1GSJ7tWwfvZqK+UrbWCpNLnHKg9a0NGsLaeS&#10;+aRW4UHr3ouPlNKK102OwWaeFduzgZ+9XPajLp/21Qlo+C3ArcuIVkFzHLrkapCSFX+VUlsrdNFl&#10;mmuIygY7SeppEoqWojWWB0t0U46qta8EVrJqRmdCPkPU9SKn02TRJNHmENwjOWwcr0ou1Kbow8fG&#10;Mnp1oGZ7s73sqLaswVjzipbZIlvmdiADGc5PFWDLZxafFGroCUO9u9UormxZLiEESOrksBTAZMV+&#10;z3kiCZ8Ocr7VPa/ZRBExtYFUjOCg5Nb1tFanwfeSR2kCtsIIY965qCDVPtepLcKgXzv3TL6HtTA0&#10;TfKI2VbIYA6gVnTSPJCTLEwbf8oNbBhWGys3EaNuBypHNc3czM3iG48xdgHQY4pMENuZriLRrto4&#10;QXMJA74rEsv7XfT7hp0Yl3JU4xgVvFGkvbJEAZd3zVavPKSzWNZUIMXUD7tJMZz0MkSyTZVCwyOt&#10;SoY9sreUR82TUcFpG965Ek24ydau3EXk29yHX+AfNimBnyPK+pRMsMjKprcSeH+ywrwqQF455qnY&#10;3WkJZXKukbEg4JGKz7ry2uomTUYwN5wFbpQOxbmmVg4SPDY7GspYbr7Q7fvGyfyrVtIoRBM/lpIw&#10;XOM0ttNHJrk4NsqAOMj1pAVImkjlJfOdw4Ip+oTebBZ/KoIwOlbc9nBcTEi/jCouSMVhyRB9R2rd&#10;x/K2B26UxCSLYwaC26Is7pk45ye1ctehntZS8TAEHC+gruDa40aeR5FO1eO9ZF7p9zPpVoYL2Nsk&#10;+YgHIosO5wLWDMlqRZ7lOc7eq/jXYeFfE/j/AMP3RNn4puprTzgWs7ti6OO4Gen4VctbKa10S636&#10;XKWCcgmuYnDyXN2HgcIJT8o7VLRSkfYPgr4m+ANTWziu9VGk6gzBfKnHyM3s3T8696snmaaym+2W&#10;7qYco0ZypB6HIr8tZbPO2SO6KuBlSOoNek+CviV8RtAm06O5trq908TAGCdiTt/2SelTLRaAoJn6&#10;MIkji9H2diVwaiilIu5gVGQQK8x8H/ErwDren2iW3jKztrtohusrtgjAnsCeDXcXEsiyIY5OXcH5&#10;RkfgaSkZuDR0FwP9EdvlxgfjVKVoxpSgzhSWG05q1HmTRAXIBCDBz1qk6RF4NwYhXq09CWed+JI7&#10;uPx14Uudh4mAZvY+tddYzK7RhrgriFSrZqLxDFC+jq/2YlVUE+2KzdNZHsLTLsR/CR2xUsq56FZy&#10;n7JKxnXjjPrW3bSobdNsrAg8N61yFt/qV+ZjxxWskrC0ycZ6KB2qJLqKLOma5jWGZg/8PGDWfZ6v&#10;MutTo3KmTjJ6VkSSokcpdWVSOM1itJbnV02XScyctmsuW5qe0Wt3EwsPlXntnrXSJIotgDCccYrx&#10;6yuZkkiBcnBGxs9K7y2vpNkBeRSNgpMW51RELxqPI5xwahKEBsA9OoqpHdxtGVVuuO3Sr24ixY+Y&#10;v0q1InluVifmXL+tAYiSM5OOeKQkGZsZprqwY8HpVKZLhYl86LzBmJfcVVmmBb5GPJ6elQmOUifn&#10;+Ko0R/OYZIx0yKu5Ni35mIgSp6c80kly4gtyD8obmoijlsYJ56UCBzJIOR7UXCxKJdzRnDdOlSGV&#10;skGUAdvaqux1nbMZxSPG7SLsfJouFi2J0wALgj1NXYTuSEMMgPVCO3iS1ZnILDmkW78vcWRcN69q&#10;OawuVHV74ltRtgAyBk1n3N0dzAOclfTpXGaj4gtYlm/0uBQg6lhxXJ/8JdpL6uif2zYFzJgZbisZ&#10;SuaRh1O5vJm3co33vWollb7HL+6IJXg56VhC+MiRuq2jqV4w44q9FI50243IQSO1ChpcpysQNta7&#10;OUPD8ZpZk3adKMDHFJg7jwPerUe0hRtB46VSRHMYLxvv3fZflxgVha2LaPRVP8XVj1rrNQ3pYMN8&#10;YJbg+leeeLbm1tvAlw8l6N32CTGfXHFawQbnk899/aPxUsbZRN5EFyQEU5BI7mu7mLx2Mcf2k7Ei&#10;GBXCeBlto/C+tXT2qGWXUJCWY/NjPAFdDfS3b20phgcBwfv5GKp+6yFqY9tJu+Mlk63DhNpEoHf0&#10;rK8eeLtEsbXUUl8URRwQQbp3B/1ZHRFHVmb0HSvKPG/xD0jQ9T1SwsUhvtVdCJhEQUtvYsOp9q+Y&#10;9X1DxTrHiG7u7+aQok+6K3Bwgz3I7n61Em29DVRS1Ow8a+NvF/iKSGPz76y0mBytrbhjwP77erN1&#10;9q5LTYraKwcpbRly/wA0jjJNXLG0eWAkmFUBX5ScVr3dpDDDabEj5j5IPFVGNiua5REbme2YQ5y3&#10;IFajxMTYYsgMsOtUILkqsyrtz16VZWe8kjjzDJ3C4GKomxDfRyDWBHHLJwqkkVE7yR3Nr8k7Ycbs&#10;CtOHeltfMyDJ/vDNT2Fzo/mays93CGXBwy9T25pDLCalEyBJLVgPI7rVdbqT5zDDGP3lIj29xrEs&#10;cdohYZzgcY7VWkiEN7ebpYo/3g/i60AWIpbqTW5VmMmFi4x05p5mZAsSXMrHzTWgr2Q0iQi3i5Uf&#10;MT1pkEukxxXrOIWcjgE0CKlyJBp7MYgMJ09awR9ua4ikTSJNqP8AMavazPdPBYeVbscXK78dADWz&#10;EYYbO0/ewsGt13L70DsQXEls/hJ2FgxkMQAHoa5sJqzTWu6Z9iuDyO1b8hm+1SLGsJGc4qEfavNw&#10;0I2seAKBEkccpuLd8DhAMVblllWEgRKfl69aVGVdGvYhasxZOCP4ag0/z47idZ0Zo+T81CAYEtpr&#10;dD/Z+HEnJqzONRS1jjVI2jIGDnOKuyyaY2iO8cflvyCKoRTINOeN2kOW+U0wJ54lOnaZl4SfLOap&#10;rBZiJ1+xv+8b5nzT12/b7YbnILdM9K3J4IBo9q5uYyTHyopBexirNpdu8SK7OSpBOc4qe0tXm1mz&#10;kNzIYy5Iwf6UyCysPOuJFRzk85GeTW/F5FhplmfLZnk3E+g9KBXMu8smTxJO4lOCg61RMcMN9JMt&#10;iAQMhwavTTmS+aSbVI0TPAziqMgEsjqmoBos9DxSAuw7b1rcNG5kbOGHbFCWWqrqV1CIc88MDS2l&#10;zb2xuSluhYKACO1JFqGojWrt9j7WXk7elACyx3kN3ZRSTwkl+W3VJqMMjWESRRK7FBgg9K5XUG1O&#10;bVboCS7JLnaBniug8PvfQ2cyzxTMyn5WcUDCG6urbTJYpI5Adh+YioI5Lsi2nW6/5bcgVd1OZZpb&#10;kGzjA2/LgVixmVLCQK+Bv70DRq38ktwAPtvKxjIAqraxMsgJmc4U/jT4o7oRNJ5Q5XJ5602G8hM1&#10;9/ohLIwGPWgZZ02Wb/hL5ZGtsBAQpNNvL+8Gvag0KKSoOMfrT7fz5Lq6PlrEWQ4qBbZraa5kku1c&#10;ZYjJouJoZDJfS6Y0jyyZLHhjS2y3ZvZG5RFcc+tJYzC5v5F+xFFVjz2NW7meGGEQRWztIz/MQOKB&#10;EVwrHUmLSLtx8vNQCWcTEJLLwDzVvyZJY7U7W4XJyasRxA3DL5Dfd64oC5mqG2rvYje/UmrjKfMR&#10;YyPu9c1DOEbUYELj92/IrRMVsbYulywIjAOKQGbCjf27E7XC4VsAHvXQPaCW1co0QKrnO6sZ0UaX&#10;c8ksenrVC2lvxq8X+mXAUOBjPWgNSWf7c+o3CSREiMYzmp7ETIAzpJt3HauK01jtH1lZDc7Tgblz&#10;nNW3l05ZJGLqML020DbMWaS6fVFRbCVUPQ4NRC0DaihdyVDdDWg10771js4mPmdQOgrMu7i+HiCy&#10;j8vG5cDHagDV8y3S8s40SIfKQT6VHMwEFwohBY9TnpWdcWl+ttG7LPgnIcVJZs7s4YkkccmgLEUb&#10;RxvdsWYgEEmnSPaTRs0EMZ24JBPNanlWCQ3fnSDDJ0rKji04m5ZLooCWxg9aBlaG+mhv7k/2Uoyv&#10;HfpWc811PqN672EqK0nQVpRx5juA0QA8zhjWksMH2B2E0PyxZIIp2EUTcyJ4R8k6aOPuNjmseMXf&#10;m3J/s5uSMH1rZR5p7K7H2aLaknA+laiR20miXJDLHIIcLx3xSA53T1iOuXvm2ThdwwfetueCR9WK&#10;mCIxiLKcYzVnTLQfYWEk6tIZCQcU69aCPS9RmfUVBjXAA6/TFAFSOdTbW8MtrGgE2EOafqLQrb2Z&#10;F3vCx8gHpXKXQ1N/sdyyypGXzGp4yK6bSBaPbzG4jBDRjbk9aLAZdyIv7Btp4olDKTu45q7pd0z6&#10;NfNLCq4Q4JpbzDSalDBpTbSw246cVBDaz/Y1OeinIFACteXRs5yIcAOcYHUUR3cTaOyOkjbm4z2N&#10;IFdbWdidyA88VGFgNu77RyPlFAxpkZr6KNpo1XZgYHSrlhY2Md8zC9UlsktmqljZ3FxqszSYRATj&#10;nrRtmj8RTwx3MxAfigDXKb7q/gM6so53d6oTQokc+VbgHBof7XDqokcyhZE5p2XeY/MSOtADLG8h&#10;hO57QdDgkdaheW8uNUmYu8al/lA4q8VsSsO9YwoYZqtdGI3qNEQFROg70CLEUbJMFaYMduRzUkKF&#10;ryaRrSQbO/c1n28rtcyEISFlUYJrZup7hWsYVWHzHQZ4HGaEJsrM4bVNPVkc5l4z04rUvLS5u47R&#10;VZFCoBgP1rEkXU3v47RdOHmF1KSHjFXZku4NStoU1eR5lQF8GnYRamgvbHwvMH0GV4iMbx71FZQA&#10;xacyQfK0ucdhWjLq16/hlbSXTI5Sq8LjmptLurYaZeh9NVNqnCmkBm6hLN/wldhbqu4bASMdKilv&#10;dIjubiOa1VXKYUZ4okuYxrd3KYIFJcgE1lTWum3WswmTXoy2/mNSOfxoSGaVvd6HGkwVVeV3+4B0&#10;zV5TdQzRu9u6xS4IHtWXqeh31no9heW5MpVQfLxyB/Wui05NQvfAWly3FqqYUhfWmwIJ54AiGBS7&#10;Nt4H8NXLiDUBpFlJHqMagqDtJpkllBDau7OckjOKq3XmKtkX1JthXgg0hGfdyXQ82NLCJpX28g/r&#10;Wto15aia5tbu0j3FBtfHQ0yyGnvq8KuN21STz1qa2tIn8X6wwUBQPl4zikMx9Vl1NPHmiLbLN5Ty&#10;EOy9AKdqmha3NaQzCeTYXQj5cjrzzWujRDxHJBsjkOGwTSXl/wCLxpZs4bxEiZiqLt5x9aNhEema&#10;laWviS506Pe0yWqbipzzjmt67uxc2+17KJwqH5iuMVyWhaZJD4+hnV3kunJEjMc9etM8VXesW3iT&#10;Rraz04sWl/e8YwTRuNG7Y22iTyXqfu96k5JPIrmb9ki8X3UEO123445xVpINUi0uO5llWJpIxkZx&#10;kmrGn2cIlnlkQF3mBBJ600A23ghWyuiYI87QeexrPubuU3KRLDuJkAGOMVf15LsXMhhvsHylworl&#10;LddRGsqpV2JkG0j1ppXEb+pWV6vhCB/On2qMlFPFWrG2vn8F6XI7AjI+8cYFQNNrMOp6ZHd3AFrI&#10;6r83QZ6c13t5Z2C/DaSB79Mi1DhkbB9RSbSGcbe2pgsUn8wFMqSAetWm1K2ufDaQrYFCkQCsRjFY&#10;L6hAbBY2mmaNJtoVh6V1ukpo0+jaoj6SiFtOfBHHOOKBHGNFdJeyqVDI6kqw6VJAbiVLK2bUyUWU&#10;kkHpS241BPCsqXELB1v5VXPJ2545+lS2yWot5du7eFJYk0wLWoy2segW0SyrLMCArY6Vetba0HgS&#10;/lumRCsHykHkk1Rtl0uWNxJauHJO1uvIqdwiWMyPvIzwC3akMy7AE3cylpPmc7cntWgsQS4v8Jj5&#10;cMantIJ3mhMFkrHzF59q37u202IIBcq8jQAy+gPpSuCOctrRnsr4Gy3AvknPQU6eY29rp5S+xDG+&#10;HAPIq/DcTDTNVVdKeMbGCH+9WdZaesmk675rySGRm+UngUXBmhpwsZNdurti5jeEZfOaqXNvDN45&#10;0zyoJGBvFJ46AGrVvaXVr4UtliKFfOOQfStBHRId8exW2DPHOe9ZykNFi8a3XxHOfLjbbCg6elVZ&#10;Z3eMrtkHHAB4qBnLNKxAJJ5NRjlunasZPsFhm1cklXyepJp3zYPy0/HB+WmkdPnrK5Yv8R4pwB2S&#10;HcKWNWbH1qR1QDgHNIBig/LgdQaeGKxEBcetIpwo5p6lTuJBIxTAQCLCEE8jnmm5+Y9+eKazDcQA&#10;cVBlhIAM9OtAF0IDY3MisoKjkZ61QH2gyybowFzwaf8AvMnEjAY5GetPZh5SrjoKQDfm5yqkY71B&#10;NvNvhVGS3FXUALYx2qTyZDG7C2zg9qdgJNO08LpeoXE2nqymMbSTjJrpU1Sb/hWt/p8iWENpndk4&#10;B47e+axZrt4vDJSXc0a4KIB3rnrySy1DTLxLjR7pDDgqUcgMPwqowbdhWK8usO91qSLahYo5dob1&#10;FX9NtdAFxfahdG0MmFMfmAYH51zZit3a2jhsnAVsEn2q1eqp0eGORpNoXAUHFdcIKKA1NVS0utZ0&#10;uSJoBGWGNpGOKlHnvefZTfqvyrtI9KzIopF8FxRQ20rsoJwDyK1NPWA+FppZJZFuM4CnqDVAbv2S&#10;x+xWUT68ys0RUEHqazNO0eztPFesh7piJkJAJwB71ReeWO/sEmt5j+8BQ5rQ/tXTbrWvs7eZHJEq&#10;jzH+UHPoaYzutHtfDM+iXNk+qGKcbzbyYzub0Jrg9W0zWX8YWGmXWjwMJLphG5cKpGeOa7nRLHWI&#10;b2Ka18LWt+CRhvPA256nNUPHun60fDvnSWDKSUZUhmy8T9jkc9aWzJucbq1tqWkXHgmAWDJE1xsc&#10;sTwWPGDXTtZ67tCSXmfMsQYmHOMjivOVuvG2qWmq2Wq6s7NYzwbJyuGCj7ufU4ruYdZuFeS3a9LL&#10;FaRqJMfewMU7jKNpH8QYIdWt08eFQLgsBs6iuqtLy1/4QrUftrTC8QLhnPDn8a5S71VX1myWCOcz&#10;O2AAD8xqT7ZLdNdWF34Ou7a7TaVYg4YexoaTAdq+sG28PtKPOHmXKIU25AB6mqv2DQpPiF4Du08Q&#10;QPGibnQRg7iw7+mKt3MVv/Z0UFxHGw2jchH3cdK5fWrifTNItZbSH5Z7uNct2HtSSsM90W6s18G+&#10;IBHbRSiGJOAe3fj2rze+vdNuL6Qafe2aSoT5hUAlT34p1hBqmyw1C18a+ektnH9rtGGAQRzVJNF0&#10;+D4heKdRsLuZVnjBaBjwj/xY/GhKwFaIOlhq0t/8R9TmMjjakcJ+QDrwOtdVpyeF5fD+mGxhtNWx&#10;/wAfFtM2wn8+mKg0eURahqTSrYlirDayg5z9aSK3sYNZ1i+i0mdFfJmaIYAHXoKYnrsXNf06xTw9&#10;YXNnFaacFU+ZbeeHbPoO4ry/UrKFLMXzfbGQczBySceozXXWFjpd58Q9fvW8Z38sQlXbA0h2r9RX&#10;pVxH4OPg+O3bQYrgGHltuMe1TcL2PEJdD8P6h8C9ZvbaaAyLcxGGUsMjn5gVrmrvRIDp0AFzaofs&#10;wIyg5IFeyXkfhq28MXsVr8MriASTDa6yHap/3enNYC6W00Opy3PnbIlUgLkZXuKfMO55d/wjmqTe&#10;FUlN3psUALeZIoUscfTpXH3NpexsscV5dBQx5Yn5sV9ARHQLi6ttO0Sxmjm8tjPDJISTjqQDnrXM&#10;X3h68vda1CCO9Fq9u5Lhl5OOv51W4uax1XwjZ5PC/iCfeTLbQgLGW5fOa9WN+++whurSKJZfMO9m&#10;wAF9T0r560ybUNC1J5lubswg4k2qcNj2qLW/Fdxqur6RavC6WjXSicBtjKmecHrR1sgtdn09ot34&#10;euPD+qtBqFmY1uGXcpDA46g4rOutB+Hd3q9wP+EAkW4ZsmWO5ZefpmuO0FvC0F54EsvC0S3v2i2/&#10;00NNyGxz+VdXfW2qw6wpP2iGdX5A9f8A61FxW1OeudCj0vxgt1p1nfpI2A4Zywce9dUsRvfDZju/&#10;CKTjYD8vBU1zV54tm0zxLplvq+i3N1bTIcXYix5RHQHiu10m7S50XS7+yvIPs8ysU9CBSbYNWODv&#10;2120t9VFl4ZaRPIZEhY55IwKXwv4du7fwvfareaNJ/ab3fmRQxTkLEDzzg13l7C8sU5jeFJGbnPT&#10;NUtRbXbb4ayC20Uzsv8Ax8Sl/uA+lJSCxx3jG70qax0mQ/DfUW1pbqHyriNCQqg89Oua6eJLSb4b&#10;3l9FLKk0VpEJICMc45/Wue8N61r8uo+KUk0lSlmo+Y227O70NdQb61/sTUj/AGOw3oxf5ccDrxVA&#10;cRPqfnX6W8emoWRgGk25K5rHu7TTB448J2p0a6e61CQ75fMIWNB1yO2a6qzl0i58O+IrzRfA8Uki&#10;3myYK2TvzjJAzivL/EOn/Fi3+KWm3SCdmkuYyfLjLBEzyAR0wKdwWh2GreHfA1nqfhubTPiRfwXK&#10;6hE09k3zecc84PUV6Ld30LJNLDaESNp8QZvoK4CLVPDMmvW1vJod89/9mTEjRkBWHXrXQwXVv/pM&#10;ZI3Y64rjqybLWpYnl83TrUtKNxibdx0rzDXmmL2kbW6ALK3I613tzPGLOcqR0Ix6V51qrs17akNn&#10;DHIrGwFrQUVru52qFIwOT1robiORNTjU7vXOK57SwQImVHB3DPvW5c3W6QhkG4KADTZKIZw28ZAI&#10;PQVlTEi7QCTHtWj5jEgYG3b1NU5VjN7uIBI7UhjQ+S4K9F4qnCUTxxo04b7msQ4HpzWukUThSJAD&#10;t5qtNBEdMvGhhzIb6I5PbBpoDu/iXKieJ/g5OY2Mb6Nh+PauNtvKls3McuTuORjpXaeMg0/wr+H8&#10;sqqwGnrtbHIIHNcXpRhGjxMHjXDfMT3pR0QMn8u8VACmPQUq42H61oNcQeXkjt1qsux9SRS4CnOK&#10;AIGcLGxAU0v+lBbUx/3skHtW99hgbT4Su0kdeayrkJHeW4+0jHpjFAF2UK2lQ/IPudfesO4DCUDf&#10;j0xV1rg7I0ZCF7YqhOVN22W7DHNAmZdxJIv3Yc7m5p//AC5W/wC8blefam3B/ftyv3hUk6qLC2wc&#10;/JzgVY0ZkmN7DK0y3RXa4+cghxgZqYqnkt+6Y59adaoBezMMjLDBoEdDFBcx6JasXZlxyT3pTs3x&#10;HZj2AqeWab/hH4V6rtGKLNo/IvA8Kk7OD6VFxmlZl20+6ATjFNuhH/Z0SPFIQTxV3SxF/ZmoMZlB&#10;DHGapajcxoNNXyxhpsdKnqBBEV/s6QK0gwwArVDSrokG5lyMflVX/R3tItjIuQCajv3kGlW4DMcY&#10;yMcmmMztX+z+VG0aY6Z9q5pmL3mN3Axita8mElui7SoAGVI5rJAxekgDpVolkeSL6Pp98CtS4Q/Z&#10;7c+XgEDmsyRQZ1IJzkVplpTpdqHHQDrTAoIu3U87jjIycVcnSIzM4KH5AeKhyGkmAjXHFPAPkuNr&#10;HjrSAiBU4G7gtV2C2ie7tlMwC7SScVRSJnncLMc4OBXR6Na3Qtr8y/MMHaaBnNz/ALvWrqMMCu75&#10;TjirGmRO+q6l+94DDPvUepo6a7tL4+fkVa0tJjrkCrIQjzLmi+gWO90+wIsbl2nfBjyM1IjMjOcH&#10;7+K1GkEenGMRN/x7Dn0qtaokm4NtIDE1G4mjqdACOl+SSGKjitC4juRdTbk6N371naKWS8vGEWEE&#10;i498V0s0hmulLWYA2jFQ9xI5y73/AGBNsIVj71niGZ0dmQ5Arc1JYRYE57+tZUUsqtGcDBHPvTQF&#10;Ngos7oFeccVnxxMZJSXbJPFbFwFaG4ITjcKoxkDVY1JHBB5NAFORgjYKnOeaiMnK59ODRqgkPiFs&#10;LhQoPFUWcgRkuOKBGrZqZdQmU7Pu8etc54jZ7OAztGuCDjP8RHStmzYf2tJIZ2RI4cvXmHjvWjfe&#10;JPDNpbyjy7Z3EhHqTWtKN5Cvc5Qi7vfEOs3FyrsGfESdlArRVGESpnAXoBxT42ii0NAEBfbyaIXi&#10;Mih5CAepr0ErAaEUi+SisxwB1FbFvvxbsIUIUjvXNvJCkjBWGB61BJc6gISYr3HbHtTtcR7NoOpa&#10;OdZt4/tEIk2YKFsc+1d7IsLPbkX6HI5QCvlGY3ebKRL64WUHOVODmum0nxP4os7qyFzO1zGMZb+L&#10;Fctai3qg7H0A6W6McuMluMCq7u8csilRhiOa57TvE/g69gslOtmORiMLIpHP1rpJY0kw4uIyvlgr&#10;tPB/GuZwcdx3sXVVRaQuu3BSmozNcwBZuCec1SDTbAuG2r0FXrWMNPFhsYPNIpMwvHk09v8AC7Rj&#10;5r7zqMeMt15rn9U1eB/h5aRJDdNcmyjxHgnHHPNdD8R47eTwL8NIXvQPJ8ySY9yO1chp11pbeDob&#10;qNY3cWrJtZOeBXdQ0iOxzEd7bjV9Oa71K4RGcDyyTj8q7+2jtLy3s7WObSFiEYJOxQwz715AFe58&#10;ZXssqbYxeHaD9a7JYh/ZRWy1iQymDDEPit2Ir+JNNgtPFFhCJ7eUFwd6Nkfjism613xVZvDax+Dk&#10;uLJ9io0cWCueuWHpVK7tfEiuUW9uWYzHajEseevNdpo+n+Il8KagZfFtlJEgQ/ZWiGQT1+akMyod&#10;Pn8y3uje6lF50W7ljjJ7YpZokg8H+J2+xGW4VN0RJ4autvJm/wCERsYv7JiO0dR2rmzd2KW8qy2j&#10;tuQgLQMvaP4ktH+E9sX+GrR3sQcbfXHfNc2+qeJtR1WUHTIwkM/yjptrWtJ9MbQtRb+yoFIc5GBw&#10;KyrW70b/AITWGGLVooy8nzDOATQIvzyX40wQ+YSCBu5qS3s86ZLNPBFGiD7znHH407Uo7qO8d40d&#10;1KAgAZqBtI17UvDkTTeN5lgAIa2QYPtmmMehshO09mLNo9uJWYjB+hrat77Tl8Gaktpb28k0x+6h&#10;HDfhXFSeH9ej03UIY/ENz9jjQkxjg4+tbXh/SZx4Nnu7WG42o7YLnoV69aGguZOtHxqdCmSecWsb&#10;xkrs+83oK1PCt9dWvwvvY7rwrDcSyswzIOfY8067kvLrTr0uzPJC4IQdOOtWbGVLuPSootOdrgyC&#10;NYVXqTx/OiSXKLqdX4H8Pajr/wAX/BWnrpzHzdXWSYRp8scKnLZPYY4r9Dpbmy07QvDlhb28Cx2+&#10;kxwhU6DaMdK4n4SeEo/D/wACprua0i/tO/sQ88jL8yqRwi9wBVjUCzapM43sfNOa4pPmZSRPfX1w&#10;64AYk549Kz7cO8oDc/NwaRVLOp2HkdDWvaRQB4mKAEfkaLWLNC3g2QwHd8x7AVoyvawaVezy+WiQ&#10;2DySux4UKM1JCsZFswIOO3WvBv2gPFLaV8HrXSLaZft2rIRK6nmGEcH/AL66URi5NIb0Pljx/rsu&#10;t/tDeONQZSYE1JobdCeAinAP41nW1lYyWFiCkYYvlgazNKsLl1BlL4fDDirt0ZEvZYkeUEKBuFdh&#10;nJ3Nu9Gnx6Xa24trYsCvC4JqpqKyLoEOzSnKmAYxWRDLJDcsz2buSw+YnNbZvN9tMqyfMYOF20WJ&#10;uUtMGpS6E8Qg2qSeSPSoWa7trqciNl3NjcBVrQ71U12RZp1RTMQgIwK1ta+xb4QLiFiwzx2oAwnu&#10;J5IIi8OSV4OKzlkuG1WNV0qZvn5YLWyCG0WRfJAIiODjkYq14fnzFqCSaehIY7Tjmi4FcC3jlj3z&#10;L5hj+76VJZxR3OqbTPGi+cMyseBRNZifXdWl+0hWH3VzWDrrXa+EoY7VWE6zjcI2+9T3A7+a0S11&#10;C3ZLvchhx8vOazJUnj1CG4gmvbcLqMbOIpSuTnOeKzvDcus/2OWu9aJ/0cZVznFdGljeXN/o0UV0&#10;W83Uk34P3eeKzqaJ3Hc+y/D92918GfCkzPIXfRYQS3JJA9a0GxmMf7PWqmhafeWPwu8K280i7l0x&#10;OP7oIq0+c9RXJFWN1sJuIk6g0/8A5aMd5+nrUGBubGe1KSNxOTTAnbAU/wC6c1AhcbysyjDUZYhs&#10;9KVQRKWBPvQBMJJi6Ft2cHoakCWc1pJFcWlrKTnBZelMO3BzERSYIlXAOaGC0OK1vwTod1FeGKxW&#10;JmUkGPjFeUah4W8VadcSm3a+liBJwMkED+VfSge7O35GOPerEjBtPVH0O33DvnrQpNAfJMWsQwyN&#10;HdaPdxtvxhgRj1rSGo2bzW7Q6ghDdR6V7nrvhbwtqdlc77WGOQx8uiAHPrXjGp+A/EGn3kstjrL3&#10;cQJIj24bFaJx6hd21LkM6NESzHHFXFkyMbT7Vwy3t3Bf+Rc6HeQsJMfvFxzWtFfI13GpZVyvbmny&#10;sLpo8/8AMXeo8mPr1zTsIQ37xOSMc1hxtKFTcx/OnFpfLJDsAenNCQjXlWJVUsyn05qu0kaooFuv&#10;K1RR2Ec4eZs9u9U5nk3kB35zk1SBlxpQXYbUBDcmoZHB34fPTBqjGrbmIlk681K7YhGBzg00hWI5&#10;Cz3HXOBSxrlz/o/PtVcbvNHzsPepknaOQMIg5xTGSumI5T5RHy9OlUeDuIfvVmS4kkZS0QBPaoOo&#10;zhaAG5+Rvn60o+4eaT5QUG3qeKBnzGy3amIPXmjLbPu0uBgcU/b8i4XnPrSAXjyh8oyRQpAyDkDH&#10;rS7X81R8v3eRTzEdqMUUr9aBFeQrsO0E+1NjiXzV3F13exOKdLPpcQDSTxqOc5PWuU1PXr1Vlisd&#10;KLBlIEmM7vpQCOsaTTo3ufMuIAqrncWHFcN4h8WWUGkXwsY0lZQQAp7/AIV5XrF/rz63NHPqmoQq&#10;7ksgzzUdrBavp9w8ZDYjOQzd6Nh7mZqOqeI7+4kM2o3IRs5AYgCsxF2QFTaFmJ5Y9TV9lkEsqG02&#10;7ZTg0EYiOUUkGrEU0ydgEYA54NS4+SQBKkZUVGYyZ6YGOlBIKZ29utAiED/SDmUjp0rThujFaSMr&#10;BzuHWqBCbVwxJqa3SNxIWbG3oKAI7+aWeUMtoyjYMHHBqC0itQkm6zHm+cp6d62LqS3OjWyJaAMo&#10;IBx1qhEFSOMvcgHzBk4zSQ2ehaFrniayu5gulxiFol3S4yRj2rSvtV1G8vZy9yyrI67sLgvVfw/e&#10;aMu/7R4cMrpAMSdlHrjvVK/1DTZvFVy1tasUilGMLgGiS6EtnoNjo+oaj4fso7fSrfzEjHzsQNo/&#10;+vXaad4TvodIj8/xJoFsAB5kkkw+X8KyPBFvLqen635PxWTTZTZ/KAOTj2qK5tLiDxPcR3XiLWL/&#10;APfMGdpGUNjpxTf4jS0Oiu7XS7eGy+x+N0uzu+bC4APfHrmqTXWqLq2myw2yp5UqknHBNNhQ+Xb7&#10;bAxrj5V61PKQbKVHlCL9OaQWN3X9b8ZXvhXTLd9duDbG3H2kRg/vCv3foBXJadZzXWrWgmnhVUlG&#10;5mPbtXQ22q+G9M8L30t/r9msbQkCJly2K8B8Z+NUlvdQj8PwX1rCbg7pnHzOc9fYUkKx7d42ew0n&#10;4bS3ST2rSBUW3jibLP0yeOcV8pa7rXiPUdcvVXXrqKHIyoY/OalTV/FE0Drcavd3BEGPMkYkAH0F&#10;ZypD9oYlwrF85HejlsUn5FKG2kyjTKztvAGTXZ6fp8T6ffk2gAWEH16+9ZUX2FGiaRmK5GD6V3lv&#10;cWa/Dm4eC3gZ2A/i5p7CPLr0hfE88f2R9kMuCT3zXW6bd6fp2irObQSTSuMKBnisC+Sd9dv5Htow&#10;zOuQP0rWiij/AOEbdhGrSmE4z0FMXU0NX1ie+srCKN0gj8ngKOp964+HT79vEUYW7neV5gAc+tWL&#10;aO4+dhZ3DMrtk44rZhj1eKwF4sE0YTOHKk5oSsG5qXGm3dlHoqmYTXDRg+WGyQTVk/2vZu0t5Zld&#10;1vlUYZxmsfRZ9Uf4k215cSXbjzs/MDjir/ijVkutcuIDcMqeVhG28cUN7BY5S6n1W61xDFcsqifg&#10;9jVmO3uI9WXfdBy0f5GrXh+NWvLhGZPkkyCfSr16bI+JJhBLwpwec0CSMK4lkTUUXyyeefYUFnMQ&#10;2zyAVaVYm1i7JAyDjJqZokVEO1Mg0wsVY2lCgC5fOexxRMgMpY8txz1qLk63GgyvPNWrtRBCjtM7&#10;liAMCkMtW8ijT5FYR4Ve4qjIN9xDHHYSO7SYAUd6Y5l+yKfs0uGI7etbNjNBZ3NncvbxsEXKowoQ&#10;EY0vW/7PcNaNHlM8tyKxRJNBe6msqSMUXAAHWuri1Sa98eRNJc+TH2TPGKbrECJr1vKkcTxt9KYH&#10;HIuszW8ipbzAEknHGa77QtL1P/hX92bm4iiG/KAcEAetPW32+HYZbbTEkPlhm9qhJ8ezaVNM/heO&#10;GzVcGTzR0+lJsW5yur3Aj8bQiC4J2YBf0qs9xJLqTyyyTSOI8biK17Wy0+fXJTJAxKufn9fWuvtN&#10;L0QvAqx26xFwC7Yzn6U72DZanC6ZNdprNi8cLlWm6Ada2tWudZk1PTMajIFEX7yE8cV0N/b6VpXi&#10;LR5USCSJuShPK+9ZV1NpV34pSVZPvYHAwBQ2JO5zgR/7ShJuTtbOAeeaneYtH9ne0jHlNnfjtW5e&#10;wWcN5a4QEZGPas2dLMaxPIVO1oe1Ay5HeaUfD8NvD4bfzHkAWUHnPfj3rp4dCeDSrPUJdKlaYWrG&#10;2g2Hgkda4KwmgXxPp7pCpC3WV9jXoSeKfECa3cm4sIGijtAIf3fU9qTT6AzirnTvFFzfmW5s7mEl&#10;2KKyEAAe9URHJHO4aSIkNg/hWprPibxneR3MEujQWlv9pzujX5nHb6VkEKLJHe+JYqOKYInae3Yu&#10;XjZmAwOKbby273xjJYEqdoxUKS2YiXAUsT6U5TEuswOI2XauR8tAF6W3LW6N9iuGbzBjaDxiprue&#10;H+zdMje3YSCEgqf4cV2Xhee3XQvG0stvHKXtv3KFM4Irz3Wl1BtblnaCRMzPlgvbsMUhXK6HdazH&#10;7SuVzxVLEzzQjJ/1uKlgjH2DMt3tYvxg8mtO1t0S4E0rBI0GRnv70xo17PTk/sW4Z7fLND8oPan2&#10;0Oj2WnagJbm0kklb5UyPlrP1HVp/7LjhgY8jHmAdq5zy1JUSC6Yu2WJbrQFzpbzUpXGkWsN3bxor&#10;MCRz1rLltrmNyzW8Mqbwcj3rMhskPiyy2SzqrSLwWr1SbTYP+Feu2yMOLTIJf72BQBwN1fr9j0+2&#10;jsYk2kZegyQxrAywQlSo/hBzVNIIJddwb8D94d4PHSpHiWPxDaqNSjYPwFJoBF2RrM20DfIrEfKF&#10;FZF59o8tkEzFGIz2zWtDbLb+KLN5pt8bZbB6Crt5DZ3Oq6e0VonlmUAFT09eKEBn6Tf6/B5Npa6T&#10;Lb20mfNlDlt9d+0KN4FlNxeRn/QZGGR1wKri30uODS4IbIq21eW53E9TUPiue0tfA1nbjUB5z2/z&#10;bTnipbFc860y0ee8kmlk8qMXkgRfoa340iinmBQMFQ4Jqho01nGrPPI+0qdqdqfc3yXF5cRw6UUQ&#10;Zw571YyOG7vTq94NzAecdqjv6VLNZ3V1qUbTalMoTBMYbrUlukAsLfhd+8/U11ekw6e8pLyICB82&#10;W6+lJiMiGMQwRoLYBSuMkVXeS5/tREjtpCC4GdvWu0mXSB9oWRoGOPlx/DWNPcWiJAqJDuVuDigL&#10;jXtGXTQZruJGZMgFutUUHkzqVk4aQDI5zVC9W8udRVW1WQDIyVNbCxNBpdjhRIqp1Y80gNPz9OjC&#10;Kmc+Tll7kmsi4kRxKDa5Bfj5ahUxfbbmRUOWIyD2qyzxmNf3Cg560xDII0VGK2+GI44rTU3b6V5a&#10;IBuPzc1RQlbuMknBNa8ED/bGkSZlLAYWgRktplv9uVpjtkJG3nrXQW2nkwmMQBowBz3ps1s6SRyT&#10;XDluoz2rRs5ZBNbeVPGQZAGyelNiuUpdPubbUIv+JhM0bDIU84qSPd9tOIVchxlD6V1l+Lc22nJu&#10;Qv5Yx7VmxQWaz3W9mWYkY+lGoJliKK4kkPkWaxqkQ6HvUcGj6jJqxka8lVvOBGCfmrZFtKmhK8N0&#10;Sp5YChL/AFSC0tpDaI0Qfk9xRykORZuzqcEMQdbRUWIBkBGSKrwwack32n+zZWaVOPl6U2NLG88R&#10;x3D65KytjMZbpXSz31hb2EcEeiRnCf3c0yTAUOHuNkCnLjAPUZroBpvh8eFUku9VYy/ZmYheq+lc&#10;8PtcusyzpbMIwR8tXJnnWW3kaVGGzBTOeKYGXpl3pba4xE04RbgjB74rq9WuopfC9okOl26DgsQA&#10;SQKx9OXQm1K9DaEFd5Bh8YArtLa20BUhxKsgBBb2oEzj4rbTLrRYl+SIgjndtJIpJbjULOa3VNSt&#10;pFyAwDAnFb2qW+hXF2TBoshj8xQwRsdOvSrcOgeHbizJS2vYJPKGCZCQT+NAzDcxXFlGGkCscEc9&#10;DT5NPuzpEpS+3MF5y1Pm0nULfVreNrlmTzcq49BXVQ2hOlxymbagg+bJ7/SmScKlpdrpMmdKn3Rg&#10;l3ANRR6tY2Vq0lzpl9LIhKxqARkn2rsIrm/in1YiCN488Ky9cVilJr3xbatJ4ZtCvnAEkABRQ2JM&#10;rLbaLqGnaLe3fgqDdFIXiOBlc85PrVl4UmuZjHLJ5YUBJCuBx2xWhqsxt72wsbTw9JM3lqWcDjnt&#10;Wtbafr0vhiSe8t7OztkizkMNzfh1pBc55NLQjzW8T5JHypiqt/NNb6E8CxxO27kbaba3rT+MfFNo&#10;mlXEaWc6eXK5wJgeprTuBam8Um0glfAx83Q0XA4gxTN5OVmQM4yBXQxRz29rCI4HKmHkqfWp7jem&#10;MaBI7yEBUUZwfwqSzTXEur4XGnSwjAKIw7fjTbDmXQpwSuk0avBKXDkgnqM1n3ENrP4000z3EZk3&#10;/NnsK0L8ahJqjCGCIYHGO5rOk0+dBDLc6sBMXBAB5pLQdzW1K2b7DCtpd26lY8BRxXK21nbDWrpb&#10;jT3M4kySWyDWvJPKq7TaXOflxn0qV0Q28LmYL0+bqapBc5fVbaWS+1BIdOCgBcgnrVOPR9Q/sK/l&#10;e/jMnl/u4vT8a6iX7Ps1OV7t8pDkHGAcVZ0lo7rQtQcTofmI4PQCqsNSPL7YapHqF4s8ZOJurdMV&#10;ozm0muLRIFUMF+YAdK9HurHw63hfUSYInZUOfm6n61xVrpd0moGaJAU87lQc4FQ1YpMqpJboFgdM&#10;krjFZ0rWsOoSrCg+dSG/GtbVIov7UmkS2CssYA56HvVDTE019Xnjmu4955LFulIaZzEK2Vr4l1WZ&#10;dNt5p/MyNxBxmrDtqU0jO+lHLHO4V1ktv4SS4vifCDvKv3ZvNIGfpWdHLI2o+WtrEkQbr6UAZIhu&#10;1iMhgbheKS3jkluZC0b8evatPUbm2jeKNZPNkzztHFMjdjZJttgpI60rDuUbi2l8o7JSrdjn+lYg&#10;i1D+0mMs8vyyjHPWuhEmdQcyBye2OlJMskmdkPVevpRYBym2FqM3YLCMZGajRrfPEnVqz0EEct+s&#10;ju0jt8tOQkToFtyTkd6AL9ybdlswtqw2sMnFJcRt9lVxEwAjGDQWVXj3JGQccDtSXtwG0+NVuI8d&#10;CM4oAwZI5d87tczsSegHC0y4jVdAMrXXB+6RXQ2UtlHY6mJhC26LjjOKybs27xAxWsjQ+fgccDNA&#10;7nKNKWksmW2lIW8T5ivQV92fA/VbW8+DvjHQrm7Rha3IEbMfvLKMjn2NfHjx2v2NrYLCyuVLMF5B&#10;r0P4d6uNP+I2v273EojuLRFVlOMMvQ5rKtFtaFwPePEel+KdJ165lUai8AnYq6KSpHbPpVGy8USp&#10;bne7hgMFGFdXa+OL2G2kjvvDlvqFv5eNxUblX6d6ydVv/glqdqkv9p3mnXDE5TyMYNZqzGropyeK&#10;zkk2shGOcHAqs3imMbti3Abb0JzWRdaRoZtGNn8WNKuI2PC4AI+pzWXPo2rDTSy6jonl7clvOXOK&#10;rl8yr3Ll34k1O4+1KJTsU456GsOW6u33HzznPQdDUSQW8aFTexna3OMdaGAMbLFbtkfxE1DjfYd7&#10;EP792XOMn1pUMSXT/wChhpAKsLHNstwWJO7oKpX99pdub12ntQRH1JoVooG7hNJfTiUefIqqPmRX&#10;24rnL5tKTS7uOW6gOfu8jdn61zl1r8tzeXSWLBjvIeToK5y484XZafUnd2P97hatQcjNyNKfWtXj&#10;sZ4YNaCKCQh25OK51rjXri5m+1eK72WPP3RwK0ba0je5kb7WeV9M054ESbZlDl+DmtoxSJuV4Y7K&#10;NH8uLHzAk+tWmePzbd9rsAwxzUgi/dzK8TIoUEtirdnb2k1vOsd8WO04GOlUSV5bozz7Bb7FCDBF&#10;RvZtcQqN8h8sg8d6Q2WqRalKrW0jJ5n3gO1ats0sVpchQFLR4JNA0QRwIdJuojp6ArHw3c1nPHMt&#10;hLmJchula0RuEtrzcrfeJ39qo7nkmm+QjMgAPrSAo5b7KAc57VWWT/TpEfOCe9at1C8c9uCoJJH4&#10;UyeOxZYlRQWEfJFKwrlKSDbcJJFOMFxuHpVS8iuftX7sRdFyc1bIjWNY2aY/NxToVtjrNsZr5tgI&#10;ytIsz2huFtYnZpFzgZ9asmy1r+yWkSJcNH1zzitHUbi1e5ijhgUoFGGHaqaXlxi5jbUjgKAKBGZa&#10;wrDK5lsssW+Yk5zWrvtCiKke3J6CqzkkjMbv3zihY5SyuLZ8euKBl6SeOPTNqWQZsck81SE9+0sR&#10;+zkfMNuKsxxXAmPyAjHJI6VMAN+NqZDcEUMB7jU4xG/9qzKWQZAbimLIwmzJelmbpkVIUkeUDzn6&#10;jvUU6FZU3EcAYoA0RKwQFpFxgYHpWbJMDrqfvQ20jpTJ3ZrBPmIIWobSJlMjsgOTk5phYvLJFJq8&#10;g3fMsR7UtlLqX2y9EJI/eEE+1WojpixyubYIWQgnPNQQFkW/8uQZZ+PpSYJDL3KK7NcsSHBJLdzU&#10;xmgl0m2We+OwgBAOlVry3EtoEe5K/MDnPNTQx6QumSwF2LCH5SexpBY0rL7NbSEppqksOGzxVa4e&#10;8l1oq0mA0gwRVW0d/s7o9yNqucH0rXtIVmuoQLqP/WDc2elNMiw57KQQAyxqAIuu6seRba3a4NtA&#10;pml4Lda6PUort7i3iS7GVj5bPFVLayQJcebcRNJ/CQ3SmgMdpr9PDsQNzP5rzAfKTgZrudDtLUab&#10;YS3mshsRblV+Oaz47a3RrVpim3f1K9aTUAbi5tYYA7IyYypwAO9F2Jmbq17ay+OtQS2uxIVcAqh+&#10;VQKivrcHRVlZELhfmUVYj02ytTCtvGDIXy7E5IJ65NPuvLjKbdQjYlRvUnvRYaMO0W5NpeNCr7lX&#10;nNOgkLQ3UM1gRIznBPtVmSeeJ7dVjiVmOWA6UkhSW9sm8pVdoz0pDuAuIYLYKNMjJ3gE1HqrSyaB&#10;K6RqMIMAdTTvJBtyGAJDGozHMBEpJ5Pyg9KQznLbTrmeG4PmsGb7qkYq5aadp8SXSvJIJiCAS2a6&#10;NEvEtpJJbfaUAAIGOtZUtvMNTuH82R+N2c0+YDCEN9Drc/8AxNSyNKMDNWJUkHi3RVhtz+8xvPpV&#10;hljluWUFwd45z0rft9NvvsiSFYQARhs8kCm2Iyb8ahbTS+WzMGRc89axr1HLWzJeSRuU/Wuh1RkF&#10;5aBLsMcAMPcVmSwTyESF1wq8KKS1GT2C6qdJEbwO+8cN2qKF5bbxbbqZCMyjd6Ves7i9WxQC2O0e&#10;o5qCWPzb6R5OCe/pTuI2dTlje2nKGA5gGSK44x2zW+oM0S9fTrWi4KA/8TPKlgOasx2khVpDcxFC&#10;AaAOHuVmj1CACzuNjyjHHSpr2Fzp8LOIyfKGOK6fUhdjS4gtjayDcMPwKzJVJ0qz/iJTBHpRYo4z&#10;7PKl7FNBPOj+YOI32sD65HNe2+Cfih400P7DZarBJqmnbgIzK2ZYh7Mev415mbMLZK5nwxYn73Sq&#10;bxwO4QtyO/Ws2ilPofoz4L8VeA/EHhxRZeNbOKcx5MErgSIfTHcV2bQzxB/MyR2Zec1+VSNrGn69&#10;b3Fh451GKVG3I0LFSD+FfQfgH41+I7a4sLHxHYrew7lRb1Vw6D/aB4P1rL3o+aBwTWh9f3jiTw/q&#10;6/YzgWzAHFc74fjSPQr+ORiWW6OCevNS6T4i8NarpCXGmeI9Dm3QZeHzF3An261Qt2vY/EOuGWxk&#10;UtdDA7AZ7VpGaaZlKLVjtEkyExFg49elXo/uNx0YYrJWS1Ecm66Cjy1IqeGeIZzISN3XFOOqE1bY&#10;s6w6DwxegydIhg1xmltEx+aVyDN8rZ711upRpdeFNUQSSRs1uQpHbiuU07T57XTNJha4eXbIx8w9&#10;Tmlyodz0C1LIliDGGBUck10ltMwVmB6EYBribdpBGC0jk8fhW9DMRbyEwkZA79aykrFLU6c3rggi&#10;ZRjGKu2+qF5THJddK44SB9+59oFVZrm3hukcyEnfWbRfMerQ3UjCEpCCCcE1pI5L4KL0rzzTNSfz&#10;yxTKsoxjtXRQ36m7H7nqeSaa02E9TpoYGe4nImI55BFSNbsJpVYlsAYYCqUV7GIVOeuOlTPqBBdR&#10;sww4qozTIcWmSNHtWMhjndz7U8r8khyMlRVSOcNK25uCOKUzp5oUtzRzhy2LaW/mDBYYA65pksEM&#10;FncsLtfu8fWq5ugkLsQCAvOO1cvquo3L/ZhHu5fGPSp9pqPl0Mq/12/XxlDappLsWc5cHhB71g67&#10;q14tthJJN+3BGOlbhtYRHdSlwZJVBdiPT0rmb9C07uTHtQEbccmtI2epLVjy++PiK81q5Rrm7C7u&#10;ADwBVq28NzLpzSi1um5yzFuc16lo1np76LfmS1Cvv+RiM5rYEBFpHGCAuCOn3q1siZSPMdFmNr4/&#10;8NwXE9w0b3IUuXOF9K90eBwrAYYCJSMehrx3xBYxQ3In8qcCJ93yDPPajQfF99Hd36XC3Hl+UQpc&#10;criom3FbDUbnryxLyMnPemFW+3cdFFeZt4yJ1eFI/D15OrXeCwGMfSuyOoxjQ7qeSYoDagjd71Nx&#10;qJR1y6QXmPPDeWuSM9DXz5411C8vvE+l2MUzMRJ8+08KPeu81fUopby7jg1PdIzMCU+bbn6V4h4l&#10;8UeAfDIv/tWu29zqDBnaKJg7gnkDjufeqU+UaR6Hbf8ACN6R8Mru/wBT160trG2tss0rYMrf3VHc&#10;n2r5S+IHxV8Uan4h1a10QvYWKho0kVcME6E5Hc15v4y8X+LvE/jK3mvLm9t9Pt5j9i06JiEjH95h&#10;0Zj6msGGJy//AB6BV4wKqKb3HypEVpBEJ7iVmuJZHlLvLJ8zFj1JJ5NbUYgfT75ix+QjIFT28IMo&#10;wE+5jpRJFPbtgQgl5MkY6itAJ7eyvbm50eWNZo4E6nOM1p3UC/Z41k1YmMYwueTSx3jjRgiW4UFR&#10;uArLleSTV4JGdwiyrhM0ASLHbLMNkDgHqCO1bUDW5tUiSSJSvqOabqj6ebHRvKmi3iAFsD7tYCkt&#10;qyPHqQJ6MFoA2J2UXMqNGDnAzmsm8tAbcE2L5MgywHNa0SQmaJpd5KnODVqa4jLW6JZA5HWkBPok&#10;NpBaXruxZ5IBg7ewrnNVtZri8vXhupspcZA3dq247i8jkmJ08MpjIXioEivfKv5TbMA7Z496BFNI&#10;p30a0Q7tyoBkGkWxm+0Rb5pCoYE1aj+2I0JWzY5NacbXH2ZmaNBntmgCOSO2OkzIirkoOfTFZpTE&#10;JDOeGAHNPnkkN2VFu/zA4YdqpwR3RnufMuX2qSQDQBeSOAXsLDUGBC8j1pLg3cl3AscK4DjB9u9V&#10;WktmRPLlYMud61LaMzRyH7WijYeM80AapvNPSGCAaeBJtG9jzz9agErNNODCcbeuKxUDG6u91qT+&#10;9JEn0rXtriCQPDEqFwuGbFFwEjiaSS4YSx4Rvu5pXCC8s49ijewBbHAqP7PLHqLN9rI5OVBqWZXa&#10;zgfbnEgINAEl3azwGNo3eU4BCgdaeYtYe0WZ7SeJduFVj1rftpY30uyxbKxCjJPbFRahdyPNpSb1&#10;Vd4GAKLkmcLma10Q/wDEouXdyCCqk1X+3Xj2ztPpb7W6Kw+7XRXl6LbTNHRILV3kjwdyg1mTMktl&#10;aq4iDHJKqKVxmRINPmkjX7DKdzDA3VdudNkj0NLhZ2j2oMjtihHsY7m3zahAJByRXRXF1anRDCbd&#10;pFkjHQdMUwOYt7JpdIkkR3DYzkjrWpYpD/Z9xE08bsAcnb3FX7SZhZTLHYqy7MbcYxVeGFhdakwt&#10;2B5JANDFcht3hF9fZtYVYNhWIqxcz2w01VCwtITyQOlYSGWXWb0ee0SLIRgjriqcP2xvEmpKZh5a&#10;SDB9aVikb8MVjK8P+lnIHIIrC1Wz1ATXximZkTBIUVrRywprUyiNsmAkEDriqVhqMreItejbTZCh&#10;YqA3aga0INP+3zaFIz3DqqIQODzVOJ4vO1ApayDEvdfSuqZDB4auyFhw0mdufWkkt7R/D1hcoLZQ&#10;B86qRSC5k2BvpNWjwDsK4HFX7qB/JmWZcj+E5rPju5Ytanjj08fvMBWHapL2e4aaJH1BcgD8M0AX&#10;Io7SPTWKPCvHJB5qmsp/tYRrp7SMx+9t6VTktbzz7Jo7tmXjIDcVuWa6gqyqtkmZI/8AWFelMRRu&#10;HvFkXD7fmGcCr8Nw6Q7jbbwVGcVVmW6V5UniOWbhvWmRMVc4xxnINIDXgt9MunnlS5CFh8yHrVK+&#10;f7NarDFpZcvNjfnNV1nijeR0kdGyd2OlVJ7q6kfcliGw3BzRYZakfaLbMWSUyRVZr7TBfwxNpr7m&#10;PDAVHK1z9n817FlxH0qLTlt7jXjvjRUB9OhoGbwk0mOyjkWVN7DoWqlczKbK5PkxgleD6U7ULXTF&#10;ntgZ3LFvlKmop4CugEJEWYpyc9qBDLWWNfDt48KlpN3zGqqXDNcq00KAAHaO9WLcJDoEm5SCwOci&#10;sgASanGPIY5JxQNHQprGzRFgZQRyMkZxUMMtqZh5M2WLZYDtSW+m7opBJNEB3Ga01stMttI1KVVy&#10;+wYOaAMy9mjEhUw5Pl8nNM0+O3e2YfbUH73qTTVjjkLtI5AZj1pqwRrM2wygk8YNAjUuYIomt/3u&#10;4NiohCTI5aQhMrkZ61EEvWmsg8zEKw2irqIx8WaczrI0alfk6BsUATPbQrbh4YWHy/MSf6VDA0f2&#10;mVDJgiQc1t6tNZ+fp8i2SRqqDMYasZzaT3LvGpQEDOPapTuhmhdTRW9uDGiNI8YA9q52OKN9Xllu&#10;r47PNDGPPBNPvTctbRxrkkOOaq3Cwx6TmW7wxAAG7vTSEW9VRrqS0kjijSFAqqg4GKSWzKWujSR6&#10;mCI1yVB61bEbjwnpKhjuMWTVZcxwHdO2D6mmBdlNwdI0v7FbRtJM+Dkfd9amuYb220mTzECu1sST&#10;1ye9RW93axW8T7OFbg/WtK6uVudIUSQIAYTsYmk3qOxyFnfKYruJrHIMpwa0ESKXCqi7lbgVTaG3&#10;i0u5VIw7mUnd6VV0+6lXx5pSm3fYT82KYGvE06a1NELdxhOtTMIY7nIhUszfMTU2pSbL9pUjVdyj&#10;HFLDHBLp+9rhSRz170gK8t3p8kFzbTRncceW2OlU5XtIbRQLpMleRV2azLOCUiLBeCKyhFYR6gv2&#10;l2P70Hk0wJ7WGKa3dn1DYWU7Vbimw2z+ZqalgTG3Jz1BqtqN1av4h01Il2oyYXZ2/Kt7S7eZbHV2&#10;lglxtBRj/FQIriC1g8LarcMgAUhmbPetDR1sJ4Lm8uYFCgrsBbk46U+aFrjwxNDHbBt8g3JuwOKo&#10;vDHA2mh7sEbMNGrdKYrl/WHdrqGS28v5QOV64rLZXkktbld+UYb17mpYlZYNVlYyqhT5VPeoLCeQ&#10;XFyxsH8t5D24oQGtC+mx30V1JFjKgFWFatzbW1x4bnuba4hRViO9c1zurYfStMwEGZh0qt51zFDP&#10;F9plVGgGMHik1cRjX0TnQrjZPJvSRsnPNW9K0xk8J2l5LqDxubkFmznpVmA2TR3CgsQCd/1rY0t7&#10;SV7+1eImNmGDngYqk9A6GndahdPP4ZAgDxbVUrj7w9amvZ5YdW023TaiSgGIZxz3rA1sXUWqaQtt&#10;ew4hlUlfUVW1K5nn1PwxLJNIGgUBMDGDUpDOs1CaKHRY0u9oaW3PlkGuciaObwtMiGRyXba7dsVX&#10;1F7i5hsszStKkXygjIxWdFcXEUumW5sZw5l6BeKajYRs6SkialeGQtkDAz3roLebyrnVH2na0Z4z&#10;WFdmeGbQ5JZWRHwASMZNa7wSmwsJRI3lso5PTmhgYckk/wDaFxcxl8iZia29OZLnSpZpNXjV4gQB&#10;3qaKxIin4VozHkkDisBFjj1XWhFZT/NJgnPH5UgNq1n2a3CbfUk8/wA05c+lM1aeOS4uGlsIzJuU&#10;tJjHIqva6dN9sE6Xj4Rg20d/Wrl1FbXV9agTIAIyGGe4pWHuc1qN99ot9LtmR/lPDKeBjpVy0aYW&#10;TM1+SY9u33FaNppmmCDXQ7xs4Q7OeawEhmF9Mkd+wK3YwrcZ5pga+tRXb/8ACFTx71WaMgg9aqQp&#10;JFqVqBbKzmdcMf1q/fHWJG0XJQKiABemPWs67a4XUtPkAIIIG31oAv8AiRoZrCOAwg4EbLjqCOaq&#10;HUM6bbA3FyWW2VACfQYpJZP+JxpZe3IVgM571ozxaSRpjjT0XI4FAHOfZrg3FwZNLRQzblJrorK5&#10;sIvD1yWuIw4GMd6hu5FMsQ3cJD0HauZuo7oyxOkL4NwNwzximIv3N7KNVjULlHJPPamQCSTVogqE&#10;A5z71fWG1k8lxZZMVsCwqrp8kp1rUZQAsaOdwNAG9bx2qxsSqcHpUYENxrwiEMpbBxjpxVdRdS6h&#10;A/lMkTE4PaiHU4bTXbqOLTY5HCH5/T1pDJ1uZLbUtUjW427YiMAdKit31CSwklFxI6m4JII5qnE/&#10;m+JZbprZgJZsKD6/SuwaC3h061MaieZ1BMK8YpPQCqZlaxgZtLVVVBjPFKW3WTrCwQP1apLyx1eT&#10;QLe4lSOAcbUB/KqCCWOGJZXy2eCvSsJOw0izKWW0sYTdyNzkmq+P30p8w9BSSSyPcHKDAAxxSg8A&#10;ZFZOQ7D8Dc1IBw3PpSKVLnLdqd3f5h1qBgeCmATzUwAO49+KYMfLzmmlnDMD6DFAEoOHY57UxvmD&#10;HcelCJIy7iT16CntxGOOSelAIQbRDnnrTWOYZMJgUrEbCCAMCo8qVbAX86QyLJ84EE9KPk3kGQcm&#10;nbSAx2AYFNAVmb/RnBZhzQIOfMABHT1qRFZmjARjknjFTpbRBzIzSgbMgmtjRrXUJ5ZpINM/dox8&#10;yaQYVRRcZHa6ffbImeFcsw2IDkn8KxfFevaDoekTQvJBNeuoxAhBxn1rG8c+OdN0v7Zp2iyJd6s0&#10;ZWe96pbeyju38q8b8M2tzrHxw8KR6lrFxI95fvullbIQ9c8+9bUqTkxXR7ZaX1/f+ArSe30Q7/Ly&#10;yN7/AOFUoLi6trDVkuLFd7n5PapNQj1XSNe1W1t9bDxRoF3BMA56CoGtPEEvh7zrkRrl9wz1ArrS&#10;S0Q15k1rMPLybEEhs8e9WJojNNbO0D4ByBjFUEaOOK2LXkf3gDmtO6uJXg02OJRgqPmAoYrF3Tku&#10;FnvpYiRtj+ZSM8VRuWZJ766EgVVmBaMd62rF5BpF0EeMnYA3tVSS0RpLgyXIKHOfQ0hoUSx32nab&#10;ImmgBIuWPFMjj0+6sNVtbnTEBSUCKVBtP5iordLqO6RIpsREHjFaVle6ZBqcO/QfP+Y74zxu/GmI&#10;u6VLe2kdxZWnjO+R5FAVnYkD8a17GUwah4hhvvFV3c3bSKd0hJVvTHaue1TN1au9n4eNsXnXYm/5&#10;lx79a6CKGxax0aKa6f7Q0KrvYck/WlvuNaFPW47CDXPCsu61aXVAyvHGeu3pWfNDYwLaBrAbpOma&#10;43Vl1+2/aRsVntb9bewdTDvJKkP3BNdXeRandeMPDso1lXgWPIQD1pi6kOifbIfiT4mmm8K2RtvK&#10;T7IxbJz3OK0brVtZk8YIV+GTNBDKB9pxhuf51Zn0/UUkt7rzwiImGDNwc9OKR9WFro10sujxyylc&#10;oMYye1DBEWr32ni3hb+yXEzRrhcc1g3Gla1q1hpXmRGG3iBYKVwfrWRaHxje/E2+vJ9EhihW4Xyo&#10;+qqB/jXqtzezx+GYn+yWwlMSqyqeAPpT2A4jThdW1pdx/wBtEqsgUv0HHFW768lW1WOKNQTj5s9c&#10;0t3Y3Emn6m8djO0bKGJXqp61DZ6fDdaRbLcavPGY5sJ8vJ9KANqw0yd9BWfzHeYJnaGrY07UGtob&#10;2K68OooCEYZeCPT8awnh1vTtW0aSP4mGSIj54zH0Hart3Hqeo26eVq9mrNGc7sDmkBX0S1S58dfE&#10;y5g8PPZWyyIUXcSJGPoO1VrjVbi28W3Ntc2d9HGZwEZYiw/P3re8PJ4ojj16xuPCsyt5LeTNGpKu&#10;e3IpLOTxDbX93Dqmh6e5Fw24SICQD05NDV0BfstR0G4aCCW1ieRVG35evvXQ3EFufCWoNbWMDlSv&#10;mjpwa4kP4aXx3PN/bUEEqxfu4goKtn3qC51zWopdQgtPCYuS8TM0hl2jAqUgsc5rOgeJrDxLrviH&#10;T9OCzLEPsxRv9WSOcr3ya0LC/il8P+EJ7+8P9quH+1YTbu/CtfQ9S1/UvDDGawhj23bKYi/ce1Z9&#10;4lmPExW702NWDcSLVg0QX2r+AJriaxdDG7Jh90PBPqDXnGu+F9P8jW7mLxjbzRkAqqna6g9OM8/l&#10;Xe6jpkT+MPAIitIJFmnORtAIx3zVzUdN8LR+MImmOofaI4EUhtwj59uhpN9ik9DwzRbvXdE8b6Ne&#10;Wk9+Xgv1LE55XPIP4V9H2/xC8N6hqunmWeCORYIwof8Av9/1rldY0aVtGvtmi2kkeF+ZCMqDXlOr&#10;+GZYntHh1SRCZgy84IaqkloSnc+g/GVlqus6V4Nji8RadbWkrk3LtCM7R0wfeuq8PaTLafDDTra2&#10;8RI8VvtCMW+96mvlu58R/EC2sbOyudSnmiitlCjG3IHTnvWr4a8ZeJotduEudWmEcrKIonPy8e9Z&#10;8rSKaR9Nay1xDp0EhjncKgyYxk/pWf8AbdRm8Ca6sVvcmGSxYsHBBOB0rn7PxtpkT6ct5o207hsf&#10;O5WzW1P4j0SfU7B44bIBgDtTAFCRKMX4d61rsviDxvBF4UtoYLfUNrPNHznPfPWtvxb4gfT/ABD4&#10;b3/Cu7vTPdiORreP5FVjg5x61ZiuNPbUb6W20GGLzlUyLCOXI78V0mnXA+wXzPoNvIiwNhJ4+c+2&#10;aq4rHBSW/wDZ2oapcaFZNp8V7YiW6ic7ghIycZ71U0C/8YX/APa89h4khnhtrh/MWRM+YR94Vn+M&#10;dR1aLwzrJ/svURvLoBFGTgN349Kd4M1DTbH4ILbWN+DcOzNcTuMEluSMe1Ek2W0lY3bm60e8hnk/&#10;sq0trqNSJI/KAO4dea5wO+WKoMiUjpzVya2kmtvtceuQs4YmUIvX6gVlrKFmCspLeZwRXJUBjbyS&#10;XzJSZAMx8DFcjcuragyiM5zzXc+WkrzAxcCPOM1w2pbU1e5KQgfvAPpWaEb+mPAlmitjO3jirN1a&#10;sTHKjkjdzWbpkMjR7/O3cZPtW8shEE6EjpxRIEZ7rtlizJzsHAqq4LTz7eOlWH8w3yjBIBoCqLxi&#10;YiARyaQFVJJI7yMkMRtOR603zpGvCY8hd+QtXQBJOVSzTGD8xquIwJmwoyGIzimB0epagbn4QaPb&#10;vZ5eCNsPnt9K5C0A/sy0QyPnzD0q8RP9nkQocEdaiiRUVQcZMnWkgNJQUjQHafl70iyRh14IO4YF&#10;VZWnF7aDJIxVh4i0MGJuc9KBMvR3WoxXZ2wSFSBletPu3tphb+ZYbWyCOadbN5QVntlYBR1FQXks&#10;El9ZskWBu6UDLCQ20lu/zou1OMmsG6UC+P3wAxAq7I7pdwkSOM9hRcyQvbxj7Ogbb1poTMFl/wBJ&#10;QbWxvGOatTOPsyDYAQnFRsyC7ZSnfg0TYCn5B0pgipubYvTOanhxvlG49RUBAESc5yfyq1bmLd+P&#10;JoA00837LGGmBAPAqVGVZJD5LDI4qDaxtsIQefWrSZ+x/ORge1FhnS2EVo/hq4IvUVwPuk9a57Wo&#10;5I7C0RmyTcfKQO1OjkjUJi6dSG55puoTySLb8bgqjbx0qbajuJbvGIrICXAwuatX8rpcWDGzZlCj&#10;GOlZ0MW5YiWPWtYM6WgWa3ym35WxzTYjBunhe+mYRIuUHHpWe2Pm+QHmrF40Jv8AIi2Fj0+lU3SY&#10;kMLgAqenrVJCA7hcRAJjnvViaSQ2bgwDjGKbgsIzj5gozTHaVWfKAnb0oAnijcx8R9F5pruRHKDj&#10;ofrVnSmdrfUPMKEk8e1U7qI/aLggMP3nT1oAbaF/tyASEZlrvbdZk0jUDHLGdkAJNefZKXVuAQo2&#10;8Guq0+WQaBqmWOPJwGJpMdjmLt3k8S3DM4OZcDmum8OWssniCV2G1VGc+lcjJGR4njY3ed0zED0r&#10;1TQYSfCNwyr1Tkipl8IJ6mvdGF9KISVAyxkE1U0hjHc8sGCykZI6g1nhpxd3ClyFyec1pW6wppVz&#10;I10vzONv1qEDO1ht5Rdae8f+rkYHjpWrdyhIWRUUbYxyKzNLnm+yaRG6Njy+p7elWb+JxDMRnrzz&#10;TepnsYdy++ZQXBO71qo4cTE5/hobK3rHDnDClaSNpiQhA280rFDI32xOJAOZB1NUbkx/8JLbhXJH&#10;l/Nir0oszpMjGZdw6c1hJMov5mIO7saBsvzREwqWUkEHHrVSO3ifTrtNigq2QSadLcyG0nbIyIzt&#10;HpVC0mZbC7kkcjKtQKxieJdRhs/BN7Gs6+a8RXIPNeO2ETte3M84YbpSRzyc1e8T6ilx4+miWcsk&#10;dxjrxmnfuRp1nGhG5UyxPvXp0KdlcSaHux3ng+30oBUL1PXmos8p8xPHWnfJ5cgOa3FcJSSJAQen&#10;rVdSyJtM7tk/lUhBwhD5OeaibHy/Ng5oAshgVT96pwKcFZkk9zjGaqKIzu/fNnf0reigi+xWPytu&#10;I5qGDV9ih9nlE0CQwSZODkD7teseDrjWY7G8hutVmkjaRBHuPK+1cfEdlvGBCm7aMHFTre3UGq2E&#10;jXnC6zbDb9WrKpT516DjKx9BCDY6b7UgmIHBFS2iEaozEDb5wFad7KZIbaby0UHR4MKBx0rOTzv7&#10;PldYg3/Exh788kVxFHnXxMuFi+I3gK3e6+SWykMi+gxxXD6a2231SNbqBozMdmD61vfFOSOT9pvQ&#10;rYpnHh5Sf9nIri/DlkZNe8T+Zrbxpazfd3feya7qEfduweljdmsEU3T5X5k4Uds1l2dzbW3imyt7&#10;i5liLTDY7cAjvW7dTW8K/wCt3Ih4561ymsNbXkCFhbq6odpHBFaxVxM9HvX0mSwd9ORpZIo1L7Vz&#10;n1qOC436e4UyKzJiRCcYxXI/D/V7nTLjxpDdeGGnS6gURyPztx9a7/SLD+073xPcRTW8JjVmKKw6&#10;VI0ZNndWzLqkMto+Bnax7Vy2siRo5lhhAYScuBnIrpkSEX+spNdQptlYbh3xVN2sEil2Sox3nqOt&#10;AJmGLfy/BE0n25y/2Y8Y56VgadYabLpV9JJbTLcC73I+SCDXavve0Aa0G3qVxVIGAXM2dOCDjbig&#10;ZpWU96NDCyRKzJDgMR19KpW1/q8Ooayot23PJ8uBxTWmumhZYdOLkKSOcdKv6Q8MyTtNaW6Orc5b&#10;pimA661rUI9FtoG8JNI0ikvPnG0emO9aHhrxFpq6T4st7qzgEHkZQY24/vfnVK8hu77WLeOytASI&#10;mBwPSuag0PXE1S/+36SwQXHyorY3c+lFhI6a2u9Im1TxLJp+kSpCzMMv29a+iPgH4Lsb3xRd6xea&#10;Un2S1vfMG5f9dL1A+g614XoumT3fjPwxpGnaTma81SJGVR91c8k/QV+jmiabpOg/BbwhpkVwg8vT&#10;UNw6ry0hHNc1apbQ0jtY6HUXd7RUEe1BHtQAdAK4e7gRX/h5bk4rqba7t3U77oMu35SRisXUWh+0&#10;7ViUjccGsIlWsYXl4lG2LtWjaQqwdZGZe/NMRQXXI7VpwIxil+X7zjn2p7lJ2Ev77RtN8EapqFzq&#10;EUVvaabI8rueuBkAepNfnZ4v1TXPFfx/8R6k1m8dudU2W8TNny4VPy/n1r2348+JTceJNJ8M6dqe&#10;Y7dlbUGif5VPZSR1Pr6V4AhewuJ5AqsGhUABuDXVShy6ik9DTuDcQXmnwRWigJCoLepqvPG/2mI/&#10;Z4cswyxNZ8supXGoRu0xiUrnOPyqJf7Ra4cHz2OeCM9q1MLmjqVvCkWnERp90E4PWn2BsftBYxxg&#10;pHjNUpZJmeBJGcHgEtV+GzBt1caghBXJwaOgiK/i0qW1ISy2uGzuBxk1BaRxLJb+ZPIZAcAnnipG&#10;2fbHGejVO42ojBOg4wOaAL00ZEUTR2wJ8s7vxrJhNzbnUnCDLngEdM1ZilvmvcIMqGG40y+eSXVY&#10;gLdQqqNzdqANvTrI3Oih/txR2jbn3PSvM5F1S0+MGrW1xHK2XOGPII7V6npU4GgTRpKpKsDuBrE8&#10;R6drE9/pGo29kjFITuTHLgVUQOfLXZubLaWWNZssueor0nwCLm7+J+Irabyxq1sMc8c815q8Gq3O&#10;iK8dm0EobDR55zXovw61DXbTxrokMHhYSXUWpxK6Kud244zWddOw4u+h9w33nn7OhcgCwiGD9KzX&#10;+VT865p08l39qsVnkw/2JDgdiR0qq7BmOQRXCjpWwAtvPSnAgxN83eoDnj95Sh1A6HOKaYNEzdRg&#10;ijJDHLYqDd1yDUgxs7crTuKxZUkkZPaplyY2YOnB71nKz729jxzUm45k+Qdu9Ayd5JftKgJ1FSx7&#10;/LmyGznrmqoYbm9cVKjERqdzdaQFpJCrZwcjvU5mHkB/ssTHb3qjnKtUDsQ5yhBxwc0WAzNY03Qd&#10;Qs7tbjw1pzEockKA31B9q8q1PwRPElzLp/jKUKH+WOQf1r2BpYkjYtDuOfWnrNBJbSKbUgY6g1Sk&#10;09BNHxCPJww81cZ4qF85bGMdgKe0Su4JTaB71RuWZCgQZGeoNapAyxux5f7vjPPNSjySr5hHT1rP&#10;D/ugxkOMdKBIvl/fY5qrCLLOixMBbAH2qgz/ADSfvhikmkkxjge3rVcAYyVNMCdWzEx25+akOcp8&#10;vFMH3W54zTiTuTHTFAEnylXGOdtIuPLIHr1NN/hb6UAgLGCMjPFACsD5kRyMdqVsYHFKFJ8zJOP4&#10;RUgVtq5jHHUUCIlyZQADVpB8oBGBu6mkiUb8mRQoPJNcz4i1m0t7adBcxGQodoBoBG7eXem28btL&#10;NDkrwA3WuD1bxKYtL1Qw2jgA/L/tVwMl/fXOo35l1S5fdMdoXoBVe+kmay0+EsmATjjmmxLRkN7q&#10;Hie6uLd3u3ETsTtU9BWpbapqS6bp6LDGPL7Ec1mIsyadG32Z8dOalt4r4alNvsUClc5z2oAs3Tve&#10;iaWXT40lUcMBwaykt0haX96/zc4zXSx3OmiyliHlBypGBzzVWS0b+zWeS+3HzflA75oSAwmiX7Bc&#10;O0qkgH5e9ZwjT7Pht25mPNdHLayL5hMgwI87c9Kxyo8655Aw2KaEUGRjb8RhlBpgUeXwp5rQZR5Q&#10;wMEds8GoRjy7ktGFwOtMZRkG24UBVzUkMgW7iJRuR0qMDcXYHIDHBpwVv3eXyd3HFAi1N/qtwi4P&#10;OKyJ3kCMxZ+vWtRi4tRuVcZqrMsbBhsBBwaAPTPBFzpn/CPwR3fh2KZ26Nn7w96ZrEmlp411aO08&#10;JtBFgfw9z1rgtO1G4tdVQppz/KvGTmuqg1+KaUC60aNXI5IWhWvcTR3HgdLqPVtenP2oYK7SCQK9&#10;EnW7uLiKZ7tPlPTFePaf4rsbG/tR/ZCXMImw0ION2ff2rvrjxF4Ufw/NNDr7QEwKXtm5Iz2zQNI6&#10;FrhxPp6+RGuxvvbuMVwXjHxXpdrcX0cM9rPc+WAI4mBAI9cVzN9rdxqGqNY2t3c2ltJGymZclifr&#10;XnF/pMen3t+Jddup3luMiSTkmkgaJf7W8Q3vi+GW+u5GQMQsQX5VHapNRiieW3RfICls5UYpissU&#10;Vqxj3EqMHHrV1one2ZxHgAAkk0xJWG2lqixAfakJKcY7Uk1qFklIhuG56hTSW0wi1SB2dztbjjjF&#10;bjazF9piC6fbxqFGAVzmk2MwrkQw6LKZNKdi0fyg8VmWtxIIrpFaRIweSW4XPpWzqc8dxE3yDBHX&#10;FRaNY6dPdSxzXpVQp/E9qEBNFEp0iWQlnO3hvWjT3YX6I7YQyYGa079YLfSbS3gnLAOQVAyaxsW3&#10;lKXuJFfHAx0pgdRL9rivLWKHRklBx90evvUF6fEE3ibw/aNdR21oi5lj2dfbNW/DusafbSXq3dmt&#10;wpK7C3Vce9aOvapos8KtbaYyPKwA2jk4pNiOe1O7WAW0FvDAMRkbgK5xxLJasTsJBJJA6V1L6YZL&#10;K1bzZvMIBwR0qCfS7iHStRfc6DyuS38X0pgc3beesUvl3DgtkFqkjZILlQYZy7E9R1JpmmNGdXnQ&#10;zKzJOTtPcV0c0tm+o2oaCFVSRcgDkUBYwXXUVuLbdpt0DI3UKfwqK8edWjiKSBjjPvXr0114fXwN&#10;YM0lpJIln8gCZIOK8wuismpXMv2dctIcD0oDcpqrK2nszkccnvXVxpZS+G4mMELBVyxJ6VzsS5V9&#10;8LYVSfwpkM/yXiQzzbGYgqfWmgOiuzajwYksWn+aFbHC9K5+a31Gc6VJJptx5JkBz0GBV2G51GDQ&#10;2ia3jZH3HGOtb9jqdvP4Cu7STQUjZI23SD9KpK4tjJjh0yS7TZaiNBb84PcVlyy3jXsiJcuyJJgK&#10;T1FFuCmt25bUmMXnNwatyCzbWUlt34DAOPekBbjv9RS2ghigaMFcMcZFVrrVLwWmqWza1PgqOATj&#10;8q0mjkjiRnhQApnFcfdDf4g1Ro7bcMjmlZMDf0m7t4dOvG+xrKxibDZ6Gr2l3X+i6hLcaixZrrIU&#10;HA61ylrBdnywljcgMfQ4rVW2kJ273BYjIptJAtdy7q08c+u27Sag7RlQBz0ql5ixEBTHgHqCM1qX&#10;GkFfDIkOsQnamdpOKo6Hprah4uMa3gQKh3bjwMUgsW5JzJo1s7XIckYGK0tMsmGj3E9yyrF5ZwG6&#10;81V1W00/TNV0eNNVZ5GlI2FcgVszTxv4e0pCG+Zfmx0oYupw119mt/FlvshvDHLMSrKhwfx6Vqfa&#10;7ye6iC2saKkfG4elelWd54Ti8HW9tPY2EgMJJ3RgsD9e1c1eQ6FPo1wbeaCN0kJwDjilcEzlLydf&#10;sGPLiYlSN2KzECmCLzJHJyT9KmvPI+0kLJypAIzTEEjQ3e1JCEUE8cVQySA6cl55sikhXGFxVy81&#10;Cyks3S10TdIyYUAVRXyCsZHTkMpHSpLR4odaeVYo/unGR0osB6H4Wc23hJPNsLVZWRmIc549Pao7&#10;rVNCu11H/iiYrcxK6hw24SepxXnc91qLy6gfts+HY9D29qbA18LaNIrz5cHdnqc0rWdwSsXFsk+0&#10;Q3cd2rKsrkqx4B+lNE7zPN5qEgPxj0FRRxXf2G9X7axGCcA4xTbdlDhTJzuPQUBcsXLWr2UCx2Ma&#10;bepPeoI/9faZwQpqxOLMi1VCxbPK46GppLG9TQXnPyrt4oAtypZnS42S6iSbblPXiscXXiKS5mQ6&#10;hOEUY68AVWsYbubXYd170l4BbrW9JC6a7LHhQDCMAGmgObnWRZZ5fOc4PO3jmp9N0/Vb7U3ENjKZ&#10;Bg5L42itg6VrEkN86w3AiLZBKGl0rUbjS77WjLoYkP2chJFbBB+lAGxqWiaxH8PYpp7+08zptD8r&#10;WZ4Ytb9PFdrG8UjK8g2nPFZ0N/rF9q2pzTXlx5Yl+RC5A9q7LSbq3tbC8mubOLfFH+7O7Gc1LYjq&#10;rzTLifU7eOKG2h8jBZy2AB9a8o8WNpB+IOlW8HjJ7qaNMSIF+XI/2qk1rXvEN7qqW1rJdw25m/eS&#10;KSGk9qFg06Cyt3l0EtNs5Yn5j+NCQLzM1Ih5cg+zKQQMD09auQRJvACKBjoBUwKeWzrZMAT90npS&#10;iRVmUhGLdlp3HcR0hR4svIOeOK1bU2/2W8xE4ZkHzZ61Ipt59Dj8y0iDdiKrrb3IaNUZRGOpz2pI&#10;W4/O5Sqs5w3PNQSWkz3MBFyeeoNSPNEsgjitAcH5mq3DvVIm8xjnoMUwsMjgSO1nxbOXCdSaWIXR&#10;tzuhYgPxk1b87KgeWOvWpgDIqATrkL0FCRNytKlo0CKsKK23oPWmCGJLNXnlAAP3avxW8Ynmd7WX&#10;dkc9qpXlrcXOs2MceseVGrjIx1osK5eiijmsWeFflBHAHTFasTwqbE7WBBA5FaOlafewJCiiIqUH&#10;vmpm065fxYjGeJVQ5IxxmnsBVmDyK/mWkhXYM8cYrOZbEPOLWGXIkXcd3Q16BDYXsmnXLG6h2qh+&#10;Xb1FZsOjO2pTGKyI3SHf6LQS2ZmXMFikbubiSMCIdcmra6X4vGl3L3XhgxspzuEgPH4V1KWGn2cF&#10;vLI8CuJB8x5Iq8+vaRJPbWltHdSZjxK7qcN+dPoTc5EX/l+HHtxZyPIRg46CpdPjvLiOaNtFnKHk&#10;segqPUb3w/H4kMENiN5b5zjnNXrfXdRWxu9Pt/AMQSWHDXhbG2mhMxbv7Jb+KrQQXUm5WIkVegNb&#10;fm3S6TaSyaDMqu42u68NTtI0W7bUp52jWdVud0me9dV4j3T/AA0u7WNoIQuwDC8jHpTsBUjScRWE&#10;kemRNE0GWKn1qzaWmkXF46tDcxFHyeCV/OsTQJNRgnhtJpm8goMOzV0Gv6glp4VS309rctJguVXL&#10;UWsJlySz0YzwRx3UQ+UgtjGTWR5V7Zz6u4m3hozhAcnFR6DdRTXaxXchWTYMFuOa6CLStTXV/Fl9&#10;Nc2ZikRRFH5wOQPQUBsc5oupWa6lqJuYjHEJzuJFdc2p2HkwG0s5GSXhHx3+lc/YReG7rXtUt57S&#10;IN54IXoCRXapbaTFHZEJCgjGNoUfhTFI5ydtXkvbbcAgUcZ5zUEtxcCN1e6K7Ryf/rVsSySv4juv&#10;LtQV3Lt96k1HTA2nwTSpCpAzgN1+tBBjQW+p3dzokqagyWcRPmkrgvWn9mBkn8mFxGHG7HVsV0Wi&#10;Ri48MXcccDqqLg4XAzUsEDQS6j5m1jn5c9MU0riM63tLeWYyR3gjKJzuTPI965fXtR1OC+t4Do1/&#10;OXfG9WO1R9K62+uZktIFi0wKGl5I4zXRG08PyeAdPdptLWc22XG8Mc9qYzw64t9Suby1xefZhJjc&#10;yrg8VcbToo0tgmuSuAw3uzY+tdjJFZAamJNW01Sj8DcAQKyb46LLoNxDHeykswDMBjH41NhpliC4&#10;soY4GgsopjGgyx55qnd3Or3N1K7W2WkcBVC4wKvWVhbR6BC0F/HteA/Kx6Y96fpN1atPq9tJxIGI&#10;jlC0ONtAMI2HiAaxH5WlQcqNzGX7v4VK+iah9tgmn8So7sw2Rbfu4qyI9Xi8d3I+1XLs0nynccEG&#10;tTUHW0W3uL3xQAduVXHSlYNjl7+yaPzHl8TwTOUGV8vbsFZcKwGUZUlQK0J9Q8Oah4q0WK28RXdz&#10;LLKVYLCQq/jirmo6VeWt1Yfu3KEAnaPWhMaZgyrbtaanG+n5V0IXHas7R9O1W18RWq2uhO0ErOZZ&#10;GkwAPpXRXMUkdqr5iCbfve9VoZdWWAl4pCqtlSo4IqguVdZsXj0e5aK6kUMx8yPPes7TZxBot2u2&#10;Uq4wMjNdFdm7utNJSzkVduG4qjb2GLORTej5VOd4x/OgEzkb2zvZ7u8CBUQjg7uua51NA1uGXW5n&#10;WQBUJ3bvvfSu9VT9vu45Y3ZfNBGDjpUt9cXUkccS6dMkQZVBPehq5V7HnSR3r+GL1ik2dxGSvU1N&#10;ZRrHpqLPdBWdTg16LcaZPJplgsD221YcsgHXNR2Xh60nhuA2oKJNpwG7VPIykzzmO3hWe+yA26Tk&#10;nkionJjeZVuCcn5cCuluLOG31nX7ee5Vtko2Mv8AFWZKiJFM4sCwHt+VJ6AncwpiyJb5tnJdu9TN&#10;f2NvYeWLVDK8XXP3arXbahK8WIlGG+UAUWmmLJfyNOH3GPkntSHYjVEbS/N2qcsSDUSlvsch2gEn&#10;g1NcvHCZbaJSw8zAxTfsupjT1YwZU9OaQynLLskjyhYk9zWhFZ201hcPJERuT5SHxiqiW6PqOyZW&#10;UsvyluBVnakXlxHVFkwjHhsBQKYGHNY6vBdk/wBria2NwMr/ABKK257iE2NtBBp6JGIBk46mucGq&#10;oviQxjTrmWM3W12BJ711sg08xxbIVUNECG9DSAxYkcSuTJnrU8N7FDeIWsFb96CCOvFV7kXC3BRZ&#10;FHzdc9c1PbjT4452kRpHEfp60wR6ZpPiaxa2tIbizCAoAJQ2R+NdA0nhqV/+QxZMGAx8or58nBW7&#10;32lhcKhnHmqWzx6iuqhltoNDhkGpPIPKBEeec9xWUoamilc9b+x6MLb93cNsP92X/CoPsWkq+ft+&#10;oZx0M7Efl0ryRdXu2uVYTNEoP3d9W11S/eJsameFJJqORjuermLTxBCTqMQGeBnNVLvU9Jt9kf2m&#10;zLFCflIycV5Z9uu3hG7XJowzYPzVnFdPi1nct1cyGRhkMxNCptsGzd1XxTff2ncx2KlDkqXxmuL1&#10;hNfk0izebUrjEkuT83rW5JDanxNZmPTlO8jj3qzrMUn2KFTFINm3ge9aqCRmYFhZhNFUi/2Kyc46&#10;k0kVrNLrEm+/2xjOMnk4rpILa0TRY5ZLk4Cg7D3qO5TSz9le2J3k9A3SruAml2twdVP+lqIlVtzY&#10;6gVY+z6I2uF21hmVZiME45FQlrqKS2CaogXjeBzVuK102e+XzNRVcD5gDikAl0C9xEkNvF5TcE57&#10;VbhjtYdLkW3AWQjlsd6nS20qC3ux/acs2R8qg9Kqp5wM7eSwXPGRRcC3Zz3bJPDLYxl3bAOOTU72&#10;cKMfPuEQEZ5rNtJ0g8SJcykyNu+RccVY1XVNJvLjyniMMjL1B60AZ+rGBdEmCX8bRDpt61SsBaf2&#10;Y8m4uwHC0G0Qq6fasqDnBbNS28O2ZQhJOemOKYIzZU1CXV5myFT3NWFto0t2kacAZGSTWyls/nyM&#10;0hUA9M1BPFatczBy+0Dn3pXFYxpJLR5si134HGBWfeRq8LbISCV5roo4rdEYRxpt75HNRtZzvaXz&#10;xWzZCZBpjRh2sCLp5y/O3n1quba2N0/yOMk96uW/2hmuw1pKpRyG+tV7iaSISlocsWGBjmpKLDRy&#10;x+GZAqByATnHIFOsLpz4dvF+zx8P3GOajszqEsjkhUTAyG7ipLlIts6xyKvqRxzQIPtE6tJu09du&#10;Rnmpmn0gGMguSU+6B3rORblrSdfPHAx71FFsi3CR1LFuuKYyxPqMEaNt09j+8Az6GgTSTKS0DAlc&#10;g1TvIoTbQEOhDN6dKuWyn7DDF54xt4OOaQCNu8oAheOvNSKT5sZ3YGKbMluiSZvl4HODUFvKjTYE&#10;LEA/nQBDfSSmKEx7iQ3T0qWze8WSIMSxK8k9qszW7ksynaAM4xU1nEHhfbPlg2D2phcjlM5uC7T9&#10;PSp1aM2Sn7OM+tSXMIW3YbgenTvVaKRDdRReRIM8HipaBFy3iR5pMRuEI5xVSeWeDWLcW8Nzy/PN&#10;dFbRFLR9rOBt6EVdtNPhmvI5ftlsDuOA3amhGRGmtTRiTzZI1K9zUotmjCkauxfcCRu61c1J5Ema&#10;1inVyrDJQ8c1Qby42tA8j5ZOmaCR13eX32GOFoCxPC+1WrXzINOhH21Q7RHJPbNZH2gjWIt1lI6h&#10;uoFXbhre5eERRSo3l4z6UwsXLPzVut8l5vXzTn6GpdTtPCM1vCYvGlwly7AvCFOD+PaobGx1hdHv&#10;A0buobqTVZrMnUSp/cv3Yjr+NAi/NpkR8K2ckUPmbQN7luRisq+ksItI0xoLaRpidrEDpWoLiYae&#10;9qLxsA1K93osHhlom8HxPcOc+eTnH4UAYMaXAa3ke7kO9AWUiotSmiWwjZY5spyMA8VK99dSNOBo&#10;pIUjC7cVZQ3YFnMdHhIVDvjI6ikMxLW81+7jeJoAItwC8cmte6tNZh0NtsEeNgJ5yQKfDqfh4X+I&#10;/C4jYyfNz3roUntJba83IVV7bH3s4qWWrWOKRYTYqyW2CUO4571dtrqQaNLbtfujEkI2aaISkl2r&#10;SDYZ22/jVC4spd0EixSFfM9adrk3GzwQxyRs10WJfIHrSC4gAl/0WQDA49auSwqbO0LI/wAsfftW&#10;cR5kuEZMBuuKpAyX7bDgAWRUD2qKScMCACB6+laMNoXZixiK7ORimRafJu1geUVHlk7iaBHM3iXB&#10;l4aYguvTtW0zTHQNOjVLhj5Yzim2wmjtNVM0S5SQ7RjOael+fIWT+zkAGcZFAyvy8lpDJPIAOxpJ&#10;4VVGCyoRnr6Upl8+7mcxKuFOAOMVWhjmey1FjqfAlORnmgZHJaRSBM3pK5AbBxioLiwhhSPYpyyc&#10;e9WGMSpBsuQQHG9ScVbuJbeQ6UUcnCc+1MLnOTWcv2KJgQST8wNYd1AqzBTpynI613TlNsg8tjx2&#10;qH7Jby2F5vVNwTIGeTUtAmcbps/irTdcs7qw1zWLd1fcnlznHHqB1r6L8GfGA/b9EtPE3hpShcIN&#10;QiGCh9XX09xXjEtmw0AvHYzs6Zxk9fwrnnsxJsaa1lDHPy7cAVEqaZakup+mGnz+FtU8Nw3Wm+Od&#10;LmQ24IEcgJ/IU+CO7jvp0fO0j5SRivzY0fW/F+h+KLS50rxxq8TR3AITeTGw7gr0Ir6t8FfGTw9q&#10;DaVZeIdIispiFQXSD92WPGT6VkuaOlhOmujPpC0mXdOjMuCODVh44W24kGOufSoLcaTL4NiuLHVL&#10;KeNow4eJ9wZT7iqpukwyhHwCAVxVxqaGXKaMQjKnbc5ycCtFVk+zESEAgDBrJieDfabZCnPT3rUd&#10;mLgsSPkHSk/eRSFJO1v3hFZ12u/yDkkBulWyflPzjp0qJhkdanlKRasZmCjbKNu0Z9sVtrPIYgTM&#10;oO4VzCqwYkHqelWxL/o5BU9eOazcbFHbWtw5ZQWHCjmr4lBab5sYA71yFlJMLiQFsgKMLmug3obd&#10;AEYN1PNRBBIvRTS/aZcsw+bjmppp3BgHnmsxSdxyx4qYBCilgTVtXYjRM3+hknLApytYVwEIMgGM&#10;v37VpAPvXb0C9KzblGa9x5mAG6UKIExcnQ2xED+764rkZEu5NUaOO3YAy8musyi6VtznC9KrxCGO&#10;SeUrjvjFaJ2M9y1ZwyRaRGjW6gBRgkda0vJne2jYxLgDjFQWU32hyrW5UB/lJ71ozO8UpBmJUR/d&#10;q7k2MieCzXTbhpZIXJHAYZrkr/S9MltC40i2BY87FArp7jMs0beUVUMeCarTusdhARbKSFPzZqrp&#10;E3ZyEGnWNsob7PB1yOBXN+LtRZPBGoF9VhtofLKGVmxjPAwD1NbHiPX/AAzpPgrUdR1bVbK2sreF&#10;mZmcbmbsiL/EW6cV+eHxH+IfinxR8RbtbV7iw0yGZ1t4EOBFH/ebH3nYflUMuCu9zuPGfxCt9J8K&#10;3ui+G7sT6nMri71FzuFuG6hT3Y/pXznGl/dT6pNdXOoTSG4L+dO5Ylj1PNTwWkex/wB63+sJJblm&#10;Pck981vWsUaabOrkqpXritbLsWlYz7MQLOkflRHdgA1siCRbmdSQQY8qQKdY2No16kn2olUOcYrV&#10;cAXClcn5ccjoKq4GVYBjc3qidlIY8nvWmiSSJMZgq7OAxqvD5cetXIOBk8YFdHY2Tz3UzSt+5SEk&#10;DON1IDljtj1GIC5G1nwcirl5FFHa2KqoLyclhVXUFV9TvIY9LdStzwc9s1Yt0uzcQqySvsUYAGcf&#10;jQIdbWUzLfNJeoFMHGT1qzomm2cVzq801yGQyEkk9KpXTah/wkWnoNOuAm3HU1sFEXRLaJ3J8zIY&#10;A+tDAzr7UNDj1NUTU45ZHkwwUcIPrUYljN1+7nU8DDVUuNI0pb3Ed7kmQEgnpn3rde30a38NpDE+&#10;+YoDupAVluMDa6qSDwcVsQ3dg+hShSpfIHTgVjx2/nRhPPRSRjca1o9NtLfw9OzavGxbk89aAK7v&#10;JHdgPHGQy5AHasZrgvrVyfPO1eFAq4ySyC6CSMMDgk5pV08Jp8L+YW5JJoAiXz2twcrtD+lXz9kN&#10;rEvlEkpVEg4jCzOTvAxjinSR30U91IzoVEQwPegCEW0CXs7thVdsfSj+ynbVoGttT3ZYEpu4Oamt&#10;0nuNMuxJG3D5AFbdnCYtM80SSDnHJoDQydVjFvotnGtqhnK44PTPWsmzW5hKSfZ8F2yx9a6K5j33&#10;YYxlmx1J4qBVj2yI4YncMcUAIot3uomWSQ7hzntV/dZLHFCz/wAPXHekxbRCzVYCQ45IHSmusP2n&#10;B2HIGM0xE+8xadN5TDpz71gtNdSeIrJmgG0TgCtvYv2G6JPAHTNPs7DzJUmWzcKHGAT1NICxBp2o&#10;T+IRLIC8MVrkJmoAlnHqMzhdrmYjaxreiurq3vnQJw0WDWPLDbyeJlJiAzcgsN1K4EE9vG93+9ES&#10;IEyOetUo7qSMXkYTcF4UkdBXUX+nRTNb+XfsNsYwoPWs23sHjv73z7UbeME96AJNHkQi/eRkxgkj&#10;NRrdTDxDcGNF8t7jH4VemtNMh0q5kW4kCtH0BrM8uzXQxPFqW8LJkx96dxWNY2ls2pzEW0KB4wSc&#10;gVkXdvYQ6bqixzjzXkGWzVea9M0SGC0lGFAPzdKWK3kZHaZ3UDksTQNBp6XH2rdJAuFT5WI61mXg&#10;b+1b+WHZxLyqjrit2WZPsUYjdSFjI9DVKwjgbVJRLdqu5jnJpDTKsZ+1Wdurao8YKEMGbFdnpek6&#10;Qvgy4gj8RmVi25gzdzXN3ejWUmrWs8fjyONI2+aAcbs1ea1uIEhePV2AAB4btQrgyG8hsbbxFaRf&#10;YkB3feJ/rVG/gsnluPLDDKAhs96SeUXmubWulPlDkg8k09hi1ZjEyqoxk0CM2CWWN5Yw7MRjk1fX&#10;UrxJrWMICfTbTIYlaeZtqDBHOetW1isPtD/Mgk29uaCiGS9nlvH87T1yq/J7VXD2nnuftS5LjjPS&#10;rEsZLuowdvWspoIxd3OSclh3o2A39QtG/sHTHihRg4+Y+1ZgjeMRhNuOPzp8d9dJZvA8EwDJ8lSW&#10;oMqSja2Q/Q0gIrm4VreZHUZWEAYFUbFjFaao7BEDNwe9bVxa2wiUG5QsWHFRy2+lJHbhr0bsDK5o&#10;AzpGcWeRdSOTkqSKSC5vlC7raQjdy2OtbH+iFI1MCEDGDUiPYpqPlSrCUdRtBFAGTdl52SONEJBX&#10;CjtR9nuEl3pGQwjGRir88OnpqTyx3mzgZXNVzLd/ajJ5rbQR8uOooAqOb9IpC80qBgdppkN3cNp9&#10;1G7FsNw2adql2729uq2ZYqnAHao7GK3k02NikqOx7igZZXDfZVDHp0HSry+WsD5QMezYqKSOSHQb&#10;o+W3IwrY6VDZfbh5SNAzeY2QxpAbVorZ3unABxk9aLtylrLKURB2zTWubZPMi81GdB0HrXOandmS&#10;S08y/OEJHlqOKaApzzanceIbOKOSd98wAHYCuj1NRBYaPb2/MjRjew7etU7do4fDjXHkKGyOccgV&#10;ooyT2QnSBSzYHPagRl7rhXcHBYxDv3rPu4vk0ySYTsBPnjnFa+pQzLaTPE+WEY3D61S0178wv5tm&#10;pRG6MOooA0hd28h0zZIuwxgfTFWVtILnU0h/tQISBikK+GnhlIsBC6jLKD3qjZXVsniu4IunJJwo&#10;PtQNlrVYLSyn8O2st40vmkkFV44rPlFxNIqR3TRRrH8uam1y9jF3o7yWuQLhQFPJrTn+yT6RYNHa&#10;NHILdS2O9AihaWt2bC6829iYopxz1FUINqaxdgWqAmT5SRU066lHGr72KBxn5qSRXM1rMSDtCnFC&#10;Ga1+qPpejMwVVVhuyKoXpgWyj+yXblhEC+08VJNdQ3Gjagj7UXYAMHoaoRRtHboiyk7x940CLljP&#10;I9jITeSM4HIPanXFm1zo93IJ9pRTxjrVWGO5iuIm8ptrE5yOtXo73ZLIjWTgOMGgChYWdsunO5sA&#10;8isTvJrSXULoWjooGOVYEYxU8dzYwRRA6c5BmyRnrU7HQ7nXoWhgh+ZRuTOMUXuBUie7+ykRSPlg&#10;fwzVq3sHXTb64kkeSRfmGTmpLl7aLUVSNY/udBVGTUSrSQxj5nOCCfWhi3Iri7Mlid8GwbSAAO4q&#10;DTbrZY3SXUCrGZDsbFU5jcxeJrCOe0Kq5yCRwM1vX9nazeB2aKRHMcBOF65oAr6jb3lxo+nSWgQx&#10;+eNxLdBUptsLZI8Tu/lDcSePek0trpPhtambSrlAGb5CeeOlS2t9ZzXLJJfhMIQpI/rSAtyWujR+&#10;HZTHPEpZfnPetTRbbR4/DGuz+UjskfyMTySRXHzQXTawAupbkEhyoPAFb0g2eALhAXDbeSp609xN&#10;GFILZvE91JPqhAMmcZ49hXdWmn6PP4TsLmSaJFwQAe9cZZW0D2MIm02U5kyW9cVrS3ytNaQpbXDI&#10;o2hV6KKGn0AuX39lQmFba8tXOwgnjirGkvpD2Ukd1BbicMTGSgz+dc1PHpy6nasJpgWkG4Mehrdu&#10;7NTo2k3MeoIsiqN6e1IDC8VS3F3Lb2QtsNFcKYGXsBWg08z/AA70y0fUlSSKNQ3GKktI4ZfEytJP&#10;ACkfJPUVFqtsJL9Gt4yzDkgHGcU+gHUeHJkGlazbTBZFW3G1z9K5+7e3h8R3X+jAI1xycVZ0dpli&#10;czWcsIZdp3e1Y+tXcK67axi0LbWyzYp2EtzRN0yeINLjt7hmWaMh0x92q2pRPbyK5WRGkJ24PXNQ&#10;YkOii8tZgGiZSyEc1j6jfatd+INIZrCZVjjGMjg+tKwzb06eJIrhnilaRQTgnrRKLRrm3uyoUm45&#10;UGs/ZfSW0kkPlqyxfMD3qpbzjzLqKWNC6P0z3osCNfVbu6XUNGcQS7CgH3TgVIkF3LZ27raBwTnI&#10;PSlhnlm8O6mklouxF67OR+NOtrpE8H6iLcZZVIz6UDKGpx3LLYmKeHfGPmUdqsL57eF7EgRlgME5&#10;6Gsm0F3jU3eRgzy8kn1rbt7C/ezuTF5jIhDEA9adgM6UyxWLtJANxPGTzUam5aBF+xlQT3GK1EW0&#10;l1qAzwMwjYZHbijWD5kNvPbTYRcKwVeB9aQIgsp44NUuVkhBV4tuO3NWktoUsNeffGPMyVAPPNU4&#10;4w9nte0YFosq/oafpwMWo3Ul08zLG/yr13UATGeRPhLrUQtCZ1k/dsByAa5vQba9n8ZwK9rKBtJJ&#10;NdGI9QuvGeqmOPyYzHlUI6gVZ0ppE1fV49sSSMSobFF7AXoraJptXjVIy0XcdM1CE1OC5S582QkS&#10;YwwrQgiNvNMPtO5nl3M2aTUZ3kmjG9doUAgCspu+ox93qFxPoscTn5jjb6Cs7BKJ82TjnNJhQq8d&#10;6Vvvde3SueU2ykhhIycIKAB1zSHHJNOJGDwagYqhd5+WnqPkfHFC8oTt71IxTYuFOQO1ADVznPy4&#10;FKFZiCQfvdKVE3xtvDjGMYqdSARyOgFIRdhFuul3hMihgBhazZWGZ/lH3uKfOP3RYSc98GqL7iyA&#10;DIoGSMVMQOTjGK2rfSpk8G3V7NhE42gnlqxIig1KEvCSiEHFad/fXl3plvGtyyxJgIg6flTQjPka&#10;LaCPubun/wBepoMPdwbYCSxARBV4aZcv4ajdJkKjGVxzWjGmj6d4ca+uL6BBHFn96QOfQZ60DLbR&#10;Qw6TE1/bQRwIm47zjdXlvi7x2zpPpGkzQWkJiKPOh7f41xnjfxfqmp64sCTzLaiUquzgGuGjssxy&#10;SOr/ADDPLcmtqdG+rFaxHLDpsUWpkXjvLI5Z5X5JJ68+9bXh+ZB4w+GyQKUI1pD5g65zVKK1R7KV&#10;HBPPT2pEttQgvI5YJQFgnWT3G3mutKwj6c8TwW5/s4SxRZms42V343Ee9cXe39+PskMlqqxtIqJl&#10;uazrb/hKPFHhXT55fFLx2ltcRLCkY2kMnXJGK09S0S6k8T+Fmk1cStbogiVWwHx60W0KZ0f9i2bf&#10;D7V5pLUPKLQMhD/drmtLZsaqJt6gAqh9K3yNcjhvYZBcJmIfKDkAVQeF3W0jhDnLfOdtICfS7S7F&#10;l4hI1wFXYkEnpQDKlk265Z9txzipbi3kh8HuYNScuCNyZ/OqyQ6nJoKCK3m3leVCk59eaQGndNat&#10;pNpLEWEgZflWi9hMuk6bMkcazRRg8DrXNtdR2uqaXby6iwYn5ty9a7e3n8OyaPaR/wDCR232llBV&#10;QQc0COI1TUvEMP8Awj1zbeFZZNl2qP8ANjk8DA966q21DW5tUit9V8NvpssUETxtjIG7kHNVL5bt&#10;dWj3aflVcGMBeCR0q1/bVrLeWUGo6bD5pXEZxzx05pgbGs3ejTwaXbXOqRTylVHm+XgtjpzWa1xa&#10;WVzpwkiuVj2ZRlUtn8q5LWbbxVfeLtPj0qGGWaJwTFuCgjt81TSX3j+yvdJj1P4TwQrHAY3kdwy4&#10;biiw0dJry61q3w1E2leM4ma3uAz2yPjeB9O4qzoVnc6homnC/si08MWPMCkYwOhrL0aPVtNsNQvL&#10;D4J317byMzzGO4Ofm5OFzWfb+K/EA+I5jtPB9/BFPIUe1eA/Ix77jRYVzuLm4sbXTp4l8OMW3bVA&#10;POfWqU1pcHT7ed5HxkN5ec4Fblvo3iRPDWt6he3EFxL5O+O2UY4PIGa5rTLnxA/ijVXu/CSW1pll&#10;w0uePpTsSmacGqWsUxWCOKRGgxKD2qhKupvZXd3bIrwq5yiLypPtWVMNFHjW7W2mcLK5yByAa0bS&#10;TUbfU7uKHxotuki/MxTd9OKBpWOfvZPEbJp8v74kTYCupGPwNbNpFqKvCZUn5CsfLJ/pVPTby8k+&#10;IPxIt9Q12C4+zbDBcCLYHDe3tWvaakts+rA6cZ2YnyW/hpDJL3WPiRbXFgdO16FYcqBFJb7ifxNW&#10;pbnWL6zh/tDTRHcyovmMp4P0qvpmqadea/e2U+v2VtdqcojY5z0q9fx3VubDztdhbDH7o6jtQMr3&#10;en+F00y0b/hJgblVBaAj+tUboWp8JyyWuowRT7cEO4GfpVe8tFuNQtJBdP8AfBO081bjtPC8k0MG&#10;o2l0zEARMrlQv5UIRymj3OrjVfiDN/YeoRJpnlm4aHLLIG5yMZrsIr/w1qWm2siaghkR13KwwQff&#10;NPF5a6Xqq21ldQpbTHZctIm4MG4GSc5qW68P+F4pPNHxA8l54y8qRRdzyOB0phcj1mHU4tK0G8tb&#10;mJXhPyEEEVl+Z4z1TTTDdW+n+YF3LtADED3rWsrC+bRbyGTVLua0STMZIIJFPuIVg/s2e21GXzkb&#10;iMkihiTLegyafDYQQ31xcRnlW8zPapr3T/CV1q4xIkipMCJFbAX8q5PXbm/n0VZHsrdWMihgDg1r&#10;QPp0fw2tI1hlSVrXJOcnOKW4yTV7HwWs+mQS+Gba5R4wvmLwY/xrn9d8A6c/gtrixMgOA8RBJIp1&#10;tJeNZXYeJjEZeC/U/Su30rVnOnaTbGPEVuhBB7g07sVz58l0bxhHbOLq9YxRIQAeSfSuXS+8Q2+u&#10;wK2pXDKk/EZGOB719TeIYrM+D9TvItPaVFALxpyfyrwXXLdbz4hfDeKz0eJZbuRhtfCDA65zRexS&#10;dzsfD/i4Nc6GbO9kW5jUblkjyFPv7GvRI/EOv3GrS/a9FhGNpVoeAfqBXls3hfxHaRJJbaNG0jRA&#10;gxjIJHUAisZtf8WWGuLFdfD7UYRuUSFgcMvcjIp2GpWPoqfVANHt5ZdEtzCygbfL3Vg32gafqcEU&#10;9h49XTX2knyogwY+hHavOJvEk48J+bZeJ3ljkAVrbydzKx9sV1nh6LxG2kSSWmqub4IGuLd+FIbp&#10;9KWuwbk2i6B4l03x8jz/ABVFxbyQurwFeJSeh9sVcurGSLW74/IQZdy4Pb0q6v8AaSy3jXdu6SgA&#10;sofIH0qdXifTLz5yxbgHNcNWTuIxGYLuZSRthbIHeuC1Ml5rgmBkLTng16RJbyLp8xLKMITz3rzv&#10;UCH1ODcfmMpBwKSsBZ0+d0tY1CE7iAefSujeMlIn2gZQcZrBsIkWUsyFwCML9a33yI0XBzwaTEiL&#10;5xJDkd+uKZcHM4ATjbTmlH2uFGC4OMUkikSt83GKRRVj85ZWKybcnipklB8xTAvB61DuG6TkdaQY&#10;KtwfwoEWWcmNiACAvNLEkMkQOSB/KquJBCSF4zViGQ8LtUDFAFtFiCuDGjHPBqVTF5gxERVEFxqU&#10;eFYguOBV51zI4U4JUdqAH3G820WMDFVxFLhGYnnocVKyuIokkDHDA9etIboPrsERiCxrHjHrQBWl&#10;5kb5RwprL3bppAVI+at67iiBgkiuhk5ypFZDiPzZ28vkU0JmeedTg9N3SprgDz35GNopFEZv2JQ/&#10;e9aZdMd/+r4yKYWK8pHkPhRnHAqSx3mRl28k9KYRH9lYgkHbVnTyqSysUJJoGasYdduYiMnuasMB&#10;9mXnOW5pshMlqhAAww4zT03qiE2zsNvXFDYMklig+x25HJK8j0pkSfuioRSCec1PGC8bEAgbuAaj&#10;nhvY9TtPKgdt0g4HSpTAlVVSRT5X8VW7wE6fZOFyCOlE6oJrJSCjFV3A068/48rZVcnCc47UhnH3&#10;8bG9IKEZHBqn8ywFd7H5fWta5dDFMcN8g6Vgu0xZyR/FwDWiJJoZmFwAYjwfzqeQkshAPSqytwD8&#10;manV+pIGadgJIZJI4p/9Bb7471o3IQwWLrAfmTmqBObQLg8n061biYmOwi3k4bjPakwQ0W8Ukg8x&#10;cYAPHapHMq2V0qTn7mDVh1MdxJu7JVJyTbzsF7+vWkMwUac+IrAHfkSnrXr2iSSQ+Dbjej+WY8ge&#10;teYWgjl8VRqqpuQ5b2r1jSbnSm8K3UDJ823G4jpilN2FYpb43R2RGwWOQRWlaQRNBo++Q7PtHIqH&#10;y1Ekm2JcFuoq1CT5kO3B2nms0M6xXRL5V2ghYRtNU7q6vXuXYXhI7pipbPLRXBaPkRdaqMIzdzjz&#10;kX5znihMgjj3sCWQZJpZYgllcMcfcp+I1kwJVJB4GetZ9zLcNqW3kjb2NNIZmzlxb2+ZiFLHgVRV&#10;f9MB3cHpU90JDON05xGeFI61VBcQTHzB904FINhtyQrw88bTuIrC8QXT2nwS8a3u8fu4VSNT3Z+B&#10;V5jL5LqUJ3Sjac15v8WNQeDwf8OLFcn7RqG9lXvtHeqhHmaQ0rnAWokbWN0oY75A+fXPPWuo3p5F&#10;z93ICiuX0zzGs1aS6yqRjb61rEoWjxIPmI4Jr1I6ENGjAztdFRtxjuaskAGUFFPvmr2kx6E1nqkc&#10;2oN58ir5RHTjrT5tPmXz2S5LAHkGrWormUSSnA470xgAmRUxEimRTGOvNRN91vlJPpmgBsQ/4mlo&#10;ogB3SDPtiuviG5h+4AAUYNYmnRqwWQxE84WujQKqxgN0FS2O9gb72M9CKrzRmVGTcSf7VtyPwYVY&#10;2Fpm+dQBz1q7o0Zl+IWj26xbt2px/oal7MSPeZbm5bw3ZRixGTpkCkn2FTaeVW6tP9YxLqSOeuaf&#10;drCtpYxK6lxbLmn6GpbxZclk4SxkbB9hXmX1KVzwrxlcRP8AtUeNHmtSc2sSA/3eKbp1pp8UepzM&#10;sxa4JI59KranrHhNvjV4rhvbVmEmrSo06gHawbCj8K3LSIyO0KT+aFU+WVH8J6V6cFaJc+hWuNKu&#10;p/B9/cxQgqFPybuTXn62SrcZm1F123PzJntmvZrIyW9hew3ZCK6nADZ4rFu9N8KNYyyvcbd0vMhk&#10;wFJ6deKpSsQZEj6KPBybLizJWNduCMj1ruNF/sh/hrBPpPih47hbRluUz97I5rzDUPDW66vfsnjS&#10;4XdBlth3KQah8OWXiSxfU4k8aTSxF2+UrjGetFijqxZxFrgy66xJnYlye9VZLdlt7pkt/N2uOjU9&#10;7Wc2NwW1NhtYkkGlgkSGyiYKJmZvmO6kIcYtQNpbMEO5k+4R0FIkFyeW0xcBuGznNWZtUhaB0awK&#10;ErgH0qvHrGhrFDZ/b5XmdSQNhwPxosFzc06w03/hI7K6uvFNxbpFCy+SsJIfdx1rA1bTbOz8Uedb&#10;+IRNE0rMqg4LA89KuzeINSTwqLCDwtZTR5OZmxlSa5meDUgLWZ9RkJJ4Unhc01qB0Gj6vDDqzyW6&#10;SrPuwY9vX2qPVNR8W3Hi6V28NxQfL94txge1U9Nhmj1OMjU7OaRGBLYGefb2r1fwf4e1HX/jZ4Ts&#10;Vt3dTexvcbRwI1POT2GKHJRQn5HtH7O3hG6Sx1bxVqVq3zqUsfMXBbHVwOw7CvfNeu3aG6kDqOGx&#10;W5LHZ6d4L0uwt7aBI7fSo4lVBwMDHSuQv4xLpzsZiRtOVz1rz/jlc2gc3p9/fyG6L3WCJDtwO1b0&#10;bXDR27PckgnpWRaWM2JHSPCCbkV1ZgVdMsypPCc1UihkQJkVcDBHWuZ+IXiG30D4Javdm4jS4ks3&#10;htVJ5MjjAwO57118CpHHcPKAqiEucnsK+Efiz4pu9b+Pl8BdOdP0u7aK2hU/KCDgsfUmrpq7HdI4&#10;KZ7iW9vHfVZ/tNxqEk8zMcs2455PWrdt/YjRWa3OoGUpJ93PWsKQyjUEnSXKOMMM1r2sOis2nSGT&#10;BD5bnua6jGU7s073Y8lq1rpoEITB/Cktb22tzclrePcw4JGcVNeS26WFlFGo+bGAKyJBALiTcgLG&#10;PODQSaVwtrcaffS+chZscDjFY8X2xLuKNbmZV3jcWPanQNGXJhuV4blc9/pWwkVs2nlrm4BODjHY&#10;UxlSQL9ugdIVdAADg966Ox0zVZ7OV0sSgWxdy55CgDOPxrnobjTIjOw0+5eEOCVAOTitK58eNB4X&#10;misfhhKVS3Kks2C4I5pN2Fc4/QrvV7jxf8Q0G5YYtR8tE28jHXn3rV1ITDSrlAJASRyBzUOk3cZ0&#10;jXby30ZYy0xd48c7jya3NNuY7qDWDdaMyswwpKkUxJ3GaLa339jwojSuzRElfWtuK7uoIGt5XbaQ&#10;wyw6VT0e9htPHEgY4iVxg46im+J76wuvGFmLQRIiw5lI7mmVYzf339q38kSHJm5x0Ir1n4QPpdv8&#10;a/Fc1zBal54I/J8zHysPTNeQQ3BiEO1y+7IYba92+Hfhe4nfSdSukuo1DiQJyMDt+dZVnoVBan0D&#10;dOxuWkJyC36VXd1ZFxHjgc0kkkItZUESjCgZJ64qv1hzleBzg1yI3RJk8cdqTsajzhTyfxpC3C/I&#10;fzphcl6MPl4x60Fm2Cm5+XJU0HG48d6QCq+H6DmpQ67hmRRnpVZlOeGHUZpRjzDQBOzjf1PtUokX&#10;YgwetVCuSTt4FTBVIf5v4fWgC15nAxtxigqXjf5h0/KqyqBA/JPNSozCYHYefemCKskJLr+84HX3&#10;oCALtEZAx1zV1sMB8vf1oCfvsbCeO1NCZ8HTzOwZfP8AlI7VS4Lj98x9M04rhBlO/rQQM/dAOK6E&#10;hCZHzjccZ6UDIU/6MB700bPNyScnp7U75trZ70wBlJXO8DA4qMA7cbsnNO+YlRu5zTmBBJKngdqB&#10;DMHnge1GTtxjFKpTcx3fhS8bs570gFQAlsnjFW4Yk8tt0eVz1qFAnlynqRzzU8UyseSMdKAJz9lE&#10;CBcfWq42m6kw4wR1qGT/AI/5yJgVI4ppYrYSE4VVUkkmgDC8Samtroaqk8W922oM/wAR6V4dq0eo&#10;rrjvdT3s0zybs5IAB7Vt+LLz7X4qmjilmMUN0DvHcg9qrTaik6qJVjdltkUNtweBTSG9Ctp88UWr&#10;WK+VGdyY2n3qS+ilTXAxAwTuQDtmqa2zterKs4+V8j2rRug/9l27FyzCPk5p2JGrNI6WytNEFEi5&#10;OOtdkyaD/wAI9ATE5f7NgHPXiuDsYi91aKUYZn5yeldfqSKPDMBjYApGAQOaQI5ma2gW9unjLYLk&#10;9elJHNdLG3+kn8eav2gDW8UbAneTjNE1qsd8Fa2YYORnvTCxRJuJLmQm6YhgOKzb6NomjJY8nt3r&#10;Z2HzW/dn2xVWSORmYtCSVPGaEBjgHzEyOq0Tws1m484KCRnHer0sS+QzAqRj8RWaTJ5in5sA8jNA&#10;WM1WVb6VBazqqDklTg1ZjztizJ/F6VpXVwJNI06NdIhATq4HJrImWby02yceopiJZyOgIPIqPA5G&#10;T0qFBJ5g3SHqKtlf3EbBRjFAEJUHLGZVCjr61YtxE9refOhYjrjBqsw+ROP4uRTi4F1bEQ4+Q5xQ&#10;BZSFngZBp8mEkHzAZyaLu0uY7a6aW3vYgUXgg/N9K6vwibe41maL7emzzQxBXng1u+MJTPNYxxaf&#10;CiQw43BOuKGB5zpE97b3chEm9BKvVeQK6/U5tIu9Mi32KF4ogQ3viuchEKquZcHJBpz71imlVWC9&#10;wO9FgLUUmjR6Yv2izVmEmIx7U7UfJk0yyNoQFKjeoNZeyOTT7x3dAR93moIJ2hkjyzEHIoAbiTey&#10;mPnHPFIFJkQZXIPXFWm3kF/Ixu5FOtvKNzLvKg8YyaAKrgYXDqRiiKQI+5bhl9QO9PuVjF3MEyRk&#10;dK6HQ7Swu2vQ9kAIkHX+ImgDIjvlAuyoR3EePmqqjSSMpZUzliM12eo6JYxWcrf2dsBUng8iuOlj&#10;BSRVlkO1WAbGMUWEa+l21tO90kqphXGCKuXn2Cx1q34WRgBsTGcVi6NFriJLlsp5pJbPQU/V3Z9U&#10;ilS6h3KmDk0NXA7211W2PhaeV9GgUgg7mbHH0qi+oQ3huQ9tmJYSFI4FcZZywzDTbeSSRg03JU4r&#10;YvZoIWjghgRFG3juaBWH2uiwRz3F3HdmRm3kDpgfSsAO6eItSZ4GOZCCprpYrp4o7Y+edpTGDWZe&#10;BJdSDQ2kYZpAGY+9A7CRl44piZyysvyg1X+Qy7lU8nkVdubKe2Fp5kyHdHkHdxTY1icQgOg+brTC&#10;xBk/abeMxjDnGTXbQeHNNPgaO4HiW1WRY93lgdPrXI3SMLhBnO3B4FKLnV1tZ0i1a4jDphtxNJ36&#10;Aya6ks0tLuIRKGRSAx5rHspGe6WKGJy0k2DxTltr83EWYZ5JJHOSQa0rYyWfiDT86cu4P6dCapbC&#10;Nm50G5OnWRZPLwgLEe9c/e21zbSW6W+xucuQa7We/vW0+ENeLveE/Jnp6VzEXlpcanJc6krO7HYp&#10;qbiIYhq91YrmORVCAFjSiziihlLy5IOQcVrRahZ/2NFB5arIScYHWsi8unSN1MbEYPUUxmlBqFmm&#10;nXMf9m27P5eEfGNtYrzYupGDclyc1Ws0knuLj90VH8NXGtbvZKDYAgdTmiwGfeXN1PZzr5924BGQ&#10;MgVc0OdLe5uF+2yRs4HzZwRVuJbeLRdW8yWBWZOFwDVa1tIZdJaQlmbccEUAGqzxzeILU/2o0rIp&#10;w5HSqqXtzHGwO9lB/u9asQ2ypdsHc43HjHT8a07QWJ1GaP8As2NhvG0460Ac5Jd3Ze6lRpAGYDDC&#10;pmju1tUka6nDsmdg6HNbGprZpragaWuAo+UDqarTzTS2ljF5Maqq8H1pgZzxQHTV3I+9ucjtW7pZ&#10;VrGSI2kfQAt60lg0UWnaor2du7smFJOcVSmla3hj2qAzyZAFFwLmpRabDcW6pZx726nNYcu3DfdI&#10;7CppTdSOsj2Ts2z5eelMNtcizu5H83OBhcUXArAKVB756VrRW7JpkkgH31GPasuBWa5RRgZfJya6&#10;lcyeHEiSxIKYyeuaAMJ3RLS4BmXe3bNU4N21SjKWMuPzovrcNraASS/KOuadari7UFgu3PJPpSto&#10;I6MWJjXTXe5iLuQcCtoq8t/pNrLHlSRhBXM2huZNZLHWAyBx+7z6V1UU8dtrMd5cWillg/dc9aaY&#10;zK1/RBbSQz208yhSCw5wKw4pbseK9JmcB1CgcnrVzUtb1y91K9gluVjgaX5FVOo+tUZ2hXT9NAkY&#10;lRwRSBno0Orxr4duhLLYLGYwCOOlef67caDJfo1vfRne+MnufpXPXrBlliW5uDvIxhulUzZr5tsJ&#10;JpdwZTxS6gX7ljv0OK3WQbZAXwOtaEw1J7qASWs7xLGvBOK0tLiQ3e+TTEKoq7R64rS1CRXnTbao&#10;uSAoHancGY1qsS6pbSGFcBhlcVp3MsM2qyEWahVUVAyhRHwOoqCaR1uIBHYckjLZoEX44kd4/lRR&#10;tPWqVzaXbw3LxXI+Vuw6VcQTGFARgmtG3YwfagbZnDR8e1AHOql1Dohd7pjg9KljvN8DqrOMDkjv&#10;Vu63vFKGhABY446UlpaxC2nKxjBHpRYCvFndcMQOnFEVzctqJXI2oeR61fjsLxr4ARysoOW46VfF&#10;rp0UczLCBISM96LCYkUaPEuAMehrUjgggsXkWR95cZU81DDbh1tJBqCoocYH860rvymNp5Um5QoD&#10;HFNENllPPl0eQjT02eX970NVYbJ5UjCXDLKkvLCrCS3ccMMfnAhyMADrWpGjxOZIbzY7INwK0X1E&#10;bmn2WoR+HpMNO8nlHaCTVCT+1IrHUjNYty33icYrR0vUbwXyA3SMyA84/pV2VYtS1B4f7c8tklyy&#10;7PvVIzDtr/Vv7OjWO2cN0JPcVtafLrws7vzPLQMD85q9c2dqtlptvFbiSaMc446e9QLa6xc3cETB&#10;olVgMKatEFoWemDSXnvvG6SMwJVTwFplo2kvZ3ZSwhBEblJQg5AqG88Mao+o2bT6zNJCijy49xUZ&#10;960NO0vUIrvUIrmWyhi2gQrvGDn3oFcz9H0rSNRsfEt5BpirMl5tMrjHQ88VDq0NjAVto9SgaU3M&#10;e4L1PPNdi/lWfhy4t4GjDTsTiP8A+tXNJD4IN5A1343vYdQBb92IiwP407CubhJj0ezj0+S5bNon&#10;mfKeTjmo4NI8U3rvi2EKhsmSVsAVoWl2sHhy2ME0MnlucNsGXH0rVGpNc6NCgWZCWGdvGT+FAmzk&#10;b2yNtfRpLceZIrgBl/WmalLolmPCht/BU99NcD96zPgQ49j1revopE1OyaWaIkr0JycVK0Fl/ZqT&#10;tZws0aEpTTFzHOHRdY1G9aSG50+wjZFaSV3AK+gArsNL0RYDaiTx9qF/OsJChjhVFZGmadLe+IGm&#10;l8SXaKX+SNGIAx7V6Pp2i+IDds8bWX2cQH988oGAPxpoUmecjTLWLxxeySXCLvuCQAeQa6Rv7O8i&#10;3VrmQcDYCOv41T1WxuF16OXzQSjvyGyDirOnXthNoJW50+3Xy5CPM4yKGhGPczbdWuSluNwZQg3Y&#10;FadtcaQ15Auqa/HCCgJ2SA8en41citvDk8mosbaaWMLyQSKkstK8BvqDB/Ars27OZbojOPrQ2hGl&#10;HqhmWOHSNF0y3tY0K+bLIqmQ+vPrWVqN5NBYRveWczyCbG1BkHPTkVTufDXhu9+KNpI/ji9tbMTI&#10;U0y0n/iQ9yp6Guo8Q6v4Kg8NzWb6Cy3EUCLbBk3GTAxkk1SEcvFPfXer2kJ8OyCJ48Of7oqVtL06&#10;C61CK11O6LvyytKTg/jXTWGteFk+Dt+40NBffZioBHLkjj8qxPD9tFi/v7/VJWZ7r5Yl9CelNAZs&#10;fhrSDLd3NzqVy0zISD5vBA68Vnq2mT3VvZWmmBh55Usi5zjrzXe69HoX/CO6r9l1Ce0d4F8t2OcA&#10;/eHPqKwtF1HRtM8P3gsvh1DcSFCPOkP8R6nJ96kq5TvLKGHwv5fnyqcDC7ufeq1s+kpaQbbOQSqO&#10;ojzn8aka4uLnUb557QKWmBAByOa6G3FmbAJBY2vmeRyCBnNMRyl5LceW0qRFCnTcOTWNO891Cgud&#10;Eaf5Dtya61LNxfavPqN2pRZP3FuBjA/rmomSNrXUZYdOWNUtJNo78CgVzjbOTTbSf5NJs0lMn3VU&#10;ZX8a6+W9SXwxAX1GFmEJwGHaofCmkaRfeEdQuJkInl1CVWdj93B44rC1zS9StvEBia9Jj3/u2U43&#10;ClbUorX0IfwfqTrfZVWyBmsTTr+/l0vVLc6Vjy0xG5H3qvzJffYI4FSUA8bB1aoIoNYtzMr6QiqR&#10;98dRmgZn/a/EcKy+W43+YcKqZqOCLxlfayJ7ma7iSJD+7SMgS/U16Fov/CP28FxPLqUMsogLBWXN&#10;QR+I9XvNSuIE8MafBbG8wDtGcA0Nhc4C9E1tZXMk0k5YP+6+TrWbHqk0tvGsmkBiHHlgcZrvfFEc&#10;0t3pZia3ZTs6KPxrDntNGSazlR1Awh2gc57001YDPt7vUk1OIFLhG8vheoxWis7kP/pTRkg7mzg1&#10;Xvp7tn8y28EgRxx8Sbsk+tc1Lc6hJqcIbSSNxIY7sZNC0Dc0JktGu9TfzUeTzBnJyTWbdK4syftU&#10;Sc8oetJBo/iJvFUl0bxViRwXBfgitYW2kP4xgkuL3dnaAgPHHWoepS0ONnaMXFmsWnTNI8g3HHAp&#10;dVk1OLw5FJHpMhygDeWMn8hXo+oJpDCSO18OQ42DEgHNclqF/FZXOnKlqsjdHLLkCptYtM4zSoj9&#10;m1q5uo5ELJ8m8dPzrUglWS3iCzs0azcn1xWwV+2aRfSnRIwhXO0HArFjgvo3cLprJHuPQZoQ7hrS&#10;wz6fYKLYoUAxInBrLttK8wSk62wIi5DeldHAY2CpLp5G1DtJ9axJjfPfanCiSxbiQzr3FAJlWOws&#10;LaS4ItrFhvOXDA80yOSzbUGQTAqG5A7VZtdJkiWQJqFzKjPl1Ynv161ILOyt9Vv5UsmYGLIBPQ0D&#10;Mi+QHWbGNGkOW+XmiZxHGymHJWLniltJ72fxZdyP4blVAxCNjgYq7dCF3UGEhsnJx1pAVbKaH7FM&#10;5sC3BHTvS2lvM8+ps8bIrElQegqzakx6Zco2moMnjioJ7i+KLGtu2PUcUAcZfeaPFWqR4nChuCOl&#10;NkbV1s9D8mKfabkBuOxrubDT7aXXIHubhFUqSVxW3PBo32WWOC3iY9pMdCKrQd7GOtlH/YVmu5iw&#10;hUlj3JqrdWV/C+nP9kZtxHTmtmyWfzpxcMTtPygDAbFbd4ly+h6O8NonyA5XrUsRzdnPbQaijXNs&#10;wZUGwY9auXFxLc3AKadGFHfPWqEtvqNw9yW03hByyjmr2laZqLpMF1ORQSfvDGMUAPtba6uYryOR&#10;FQdFJ6GiPTI7OLUPPnjAL/KxbrXSR6ffHS2i/tBMrzkHBOK5nWXn228UoldhJtHNArjJLXTBHPKN&#10;RySucbs1BbWk0zCQSvGMnc2eoq1Z21gJbZJrlgzICuTVjUUMNifL19UYc7QPvCi4xQbK3iTMrEDq&#10;SMnNJNe2r25VZQ3HAC4xXO/aNVmlC/ZWIH8RWtC2a0WO5MsJD+UQBjrQBZe3uZNDlaF0ZlUkA9q4&#10;i5tPEEup28i2hUpMQQa6G3vNWW51BI7GYRmQ7SR0qvJfXSalDuuYT+8+YDFMDSsoHj0V1lnzKQvO&#10;6r7XOmRQoqqWkx2rOkaGXTUli1BuV5GazB5639oVijOJO/egDflvM2TN5Mh6cY6VQuZ3bTocKD8w&#10;x61Zk857STNhtBi+XC96yYortXkkmnQEyfKM9qVgNmFZH0rl41YxYBzVyzbUYNGvhJcxbBJ1PcGu&#10;duX5syL6RFBGQDUk11KdIRFvXdimM4oHa5r3V5oa2l2I443mkxnC96xYra3e5vbi4u4flTKL/wDW&#10;rLgR1e48w9Xzk1YkktEltMXhfPJXNK47FaeWc3EuFeNfMwO2RVaQnzIit0zYHPNaFxm5IKRqGC9B&#10;WcYpEmILHPehDFBk38GSojI51Ej7K5xjJIrTsjbC52F0yfX1p8ist9cgww4LdcUwKR3vKh8o7VHS&#10;lLTCIkW7bd2A1PeOV5o1iulGTzxVhY5UWON3V/7uB0oAyG8k3U4LSENyc9qv2clkrqBad+TT5Yce&#10;aCqtkdQOlPtIoEbDY+ZsZ9KANeIrIrjCAcflVC+mgS5MUNq+TjLDpVmWCWK5swl2CHGevAFK8OTE&#10;F8sjufegRTjY+XF/pGTuHWt+G1J0qWbEAYldrVmT2ZSwikaROGBxmn3dxMPC0axRSZKAYzQI6Bbi&#10;JdKnhMkTsY+WA6VRs1lmu7pP7QnADcYrPsEuF0UPNbMeO5rWt7m3jspzFZDJBzQhFaWNI9ct4hcs&#10;C0nJbufrTbqxlPiSy36o6kJwuMg1u6Pb217qssl3ahFRso2fSs7xDcpDrNybe5BAlVenSkK4sUUV&#10;vIGnWMDYcFl61TnurD7PhIFV2uONo5q0krXOm2izuD+644ohTw6tzIgYtMnPI4FCGbFreXCW8cbW&#10;jsGtxxjmuf1HU4xrXky2JUmUbcDoK2rW7ge/mAsZHcLtXCVg32lazPrU8+YlUMTt9qaQraliZrXz&#10;7WcXCAGNcjNMkktRPZvLawSDcMKWAqtb2qSSmN5HPlt0zW8i+Ckgb+04p9igbGRjkH6ChDM15v8A&#10;ibxBtAihWUAKq849Kr3Nn45OoH7H4aguRjJLShdq/Q1FcX1g3jiwWBCbf7Qvl7uuO1dvPdWv9nzh&#10;LxlnNkBhTx0pMDzE2l1JrE0R0UpOTyR0B7811FpayQaDOrrNIQvJqBnkgt9JZbsvIbh8kjmte3lv&#10;5hGEsV2+Wcse9NA3c5jUY9Se1Eltbqdp4Bar+myF/DbC7CpIi8LjrTZrLXP+Eh4vEEe44UHio7sw&#10;2kthG90s8sr/AHgPu0yWJM3n2mqxxWzABMEgVgW6zR3Bi+xzf6372K7G3MMUL7fmDgHp61RmaX/h&#10;JIVOkKEMg7dRSHexnXEk0FtC6ec2ANwA6U2XUZP+EbMhUHfIAAOv5V12rJYJ4YsngsYX+QeZnHSu&#10;FurZ55dOa10y4278sqqSB61NhqRIszHP+iKR5YJJ70kUVtJeP5siKm04XpmrUUMX7wFmTbHwWGMm&#10;se9SQ3kB+0SBQ3Ven6VQEZhuzqOprBYsEzjcD2p9naTxveB7iT/WDr0rYspoofD2pMkUcj7R1NUp&#10;L4SQrnSYwS3Y9PyoASXTNOe/heXW1XoWAPWrFxa6aunr5GqhyI+gHNZU25iuJHBJHGa0oYpIrDzn&#10;n2qVAGe/4UDMYyhUU7WLeZjGPSr9vHJJPDJiVdrDAximSvEr7xZ5UtnkVeS8V9MKpYqoCckCgCa9&#10;imkhge3uo2McR3oBgCuceeeSzv4jZRKVbGdtdJBKi6Xcqqtls5rHuoj9gmkWdUzKKYHPzaZfDRri&#10;UtGUbkcViGzbyZy1uo/uEDkV37Tu3hl4d5bZGOR2rOjhSWF+mQOOaQ0ybwl44+JHhzUo/suvT3Ni&#10;H/e2lwxZGX0Hp+FfUPg74oeBdZu7COe0h028bAaKZhsZvZq+P3hhPiGGNkVsNgjsaoX2nNHrsbwT&#10;PEc5DI1ZSpq5pzX3P09tXZvJZbOB04bejZGD9K11mi8y5GGwcBc1+ePg74k/EDQr22hmupdQskkA&#10;MUzEsq+xNfX/AIM8e/DvxFZWCQeJ7S0vTGA9rcEK272J61k247iceqPUnVQgbev4GolYEvhxTpIk&#10;SC3XzGOQfmHIP41VVo1LEjgN1Bqk0yC0x+bpTVziQmU9OlHBC/MBkcU0bSceYvX1p2ugubWnFjdQ&#10;AtyM5rpMIM8rn0zXLacrDUogAzEk4FdjaQO0ru7OAF4GOtZxQMhAwMZPNWFZdg4FI4Pmn90fvU0+&#10;WApJHWqaBGlEP9HPA61RvEAimff06VKs0eW+o6dqbqDRHS1AlXPrSHcyUYmJMNnLd6nmBFkoZR0F&#10;Voywe2wi4Ddqv7d9znLYEXSmSy5pkTszEPwgHA6motXlkSW22x7t1woJPYZpdNmkW7vOFXaepPBq&#10;nqTzyX+1IAT5g+g/GqTsSxmoSsLuFYdwDW6k7RnFeceMvFHhnQvAWtXuq+K7OJYrZiEDAu7dlUdy&#10;a4T4r/Fbw54cs9U0rT7rTr7WmtcXDRsGS1J6DI6sfTtXwT4g1Xxhr/i8Xuq+Ir+ZFuWaK23nYme+&#10;PWldydiow6s1PH/i7xV4u+IizXEl5b6bDdMLKyVjtjT+8w6FmHc1zSWhWwgjijOO5A5NaFvBGkaq&#10;Ihkj0q8guEnwbMYyNrelbJWKv0RVhtGEUWbZ+1awihayMZj4C8VcQPmItJkEf3akd4Y9Qs/3IwTy&#10;aYhtrbwx2pyzLu7EdaZctbAxYukPPTpioNSlv5Jrl4njRUhwPanaXpyTaEZp9cMku45AOMUIRUk+&#10;yfbYyt+C+3OfStbT5b97TVhHe9EABBrLm0+7XX4vLs5ChU55qa0+1wTX37hlVpOOaAKsk1ymqzxS&#10;Wg3b/vY/rW7ZXEsWl3pRYWLEZJGTVSUpIzObRfu+lEcc32IYjA3ZxzQIW/uJndNjwK+RkAdKoGUi&#10;6UvM3CjrVmK0kjui07j5pOCW61p3FlaGKKUKCvBIzQCKFjFaza1MZZyg28ZbrUl4tssyJGGbDctW&#10;bclP+EiRULj5O3StaxC5vt4XkDlqLDKq8Mu2VxlaWRrh9DvozdzApyBnrU92wS6gC24Ku/UdqjPk&#10;jUbQef8Ae6nNAFK3lm/s9yUYEZHpW7aTAeHF3x5Q5/Cs+SJBr9vG064cjBHQ5q/d2eopZpFGu1WT&#10;j8aAKd1MslmiWdvC8hzuPpiucdteM5SS5ZnEwAXPAregspLUxu142STmnPGDJG5tyD5mQwpASWYu&#10;47qIvEADGMirl9cSG1WNIyAEzxRGsjoMoxIWplFv5iCZUUZxzQIrWc8L6TMrY3iQAc1djVTewoIk&#10;LGoTHpceu2zCORlPYCnTXdkmrRNHZTbsccdKADUhJBHbfugWbpU2mQ2UzW0l1fBWQE7ScZrLur6O&#10;78Q6IghlDJL8wIrbu4tPJXCMH8hR8poArX02ntqTJawFsNzg8cVegkvWtrQbGjCr0xV7SdKgNoXj&#10;iORlmY89Kxr3VLJfEN9GZokRGKKfU9KljRU1C9dNRWMAFjKMvVwC1lksDHcP5hQbsetZr2BlMEpv&#10;fl35yDnOa27W0nOmTfZ5XDKB85WiwFyD7bDMrvC5GzgmmS3c0wuMwkHtmn/bJItLmiuI5Hk24BC9&#10;6qPDqMlrbSJYhScnbntVEmnaRLNp7xyICpibknpXLRLFD4q1CJg5iZyAOwrZtp5Yy6M5B2HJ9KjV&#10;Ymg1Ai1GTJkuaQyr9kiRrny9NMYYZBzWskenHwrZW76ijTMCfpVO0uYm1K+gZm+5gZrnL+68jxhp&#10;EQgm5vcb/QZoAj1bfBeWpUtjzAPyrctYra50O3mRpFdYxuWn6rplxPDayBiyeUpC471BY/b7eG/E&#10;liCONuOKQzJvLDUZPEVh5d5eJtk+YZODWwYbv7G0Laox+QDrnFSPNqtzdTJBZJHhBlsUyOC9RLpD&#10;cAyAEkk9aYjLS3W28RA5cl1+9mtiRW/4Rq+80xlNuVqvE9s15AkrsJN56j0pb3DFgL9ioXAHagZl&#10;Wrh4NRMaudoIxmrGiK51e8+0LLhpDtJplvE8RlZIfvdfek+03MfiCyVdPdkLfex0oYG3qH2TFwqS&#10;qGDD8awJILj7XaSxljz8wPetmdLdmSVo2JERJx0zWbHcXcgnEVmeJgAMdBQgRZNzaAwrLp+WVODt&#10;p8jRx6JNcLBIrOeBjtWiE08aej3OmRhtowSO9U7uSN9IuP31uFAwq8dKAMfzGdI3+3bnJ4GcYqyt&#10;q7JGz7pGHP3qqEWItYVWJt+ck5qOW6u4ooXFwcKcBcUijcVP3cYFq4OO9U72KAtbO8yjy+2aZbXF&#10;3JJFLJfhF8sgLjqaozLNJqkayOdm87cHr9aBWNKMWsltEzZwh5Gagubgu8kcNnjOBn2FIAsbqiv2&#10;5x3qXaiKkhTGTQMqiGYXMbLGvCcg1fgY5tUZVGHyCFxirUZRtp2p26U5tguhvswqYyPfFAXuasRg&#10;On3YuIEMagcnvWbO0Ml5ILWeIhYzgCpnu9Ol8PSxCEqShB9q53TVMGqaz/ph25O059aQDoYWgl1V&#10;jFIWkfli2azLqKB9d0MYcFrj5veugj+ZdQaacBOdo9aqQQzN4hsJBbkoJehFMDUu7XEGmoGj8vyB&#10;8uetECCOGWMRABcd6zNcubqDxBogSOQgsN3oK1YJLeQWQQ5Yxgv7UhFk27No+pN9nb5o85J9KzNO&#10;uNJjv4FvLpVXzsZ9a05Hu98SC7GwA5rmNTsVluINl1gCTJx600Fyxq76RB45m+zs5ikiBz1HNRW0&#10;cb3jy/ZgoVshsYzWlHBYjwun2iG3LoByx5OKzmF1LdyiBvkwANo6CiwDdQezmutPgFuryeaPmHbF&#10;aL3XkCzgktQN8Y8smqVpY3K61KwaMMsgxk5znrVzxDAz2ekoSgaNQTIOxoasMzp7ppPE1nbyMyrv&#10;Xjsa3WGleYsCXykmAcCuYiSF9T0qOWdPOUcY7itV7eW38Q2s4hkcYGfSgGSyWmnGzuUExD7s4zTd&#10;k0elWW+IEiYYPqKqagLiSV3ht5S7jPy9qms5rlrGGCfZvMgC+9AGldyNIbFltR8sQyorPld5L/T/&#10;APQ1UeZjGKtan9tttAuJVs0J2g4zUmlrHc+FdQuJIkVxakgZ9BQIp6goSWEmRDmPIxzXLh7xNdu5&#10;obO7VTMM4zzXR6E1pdXutNJlkWdgoJ9Kfc3MMet38QsY2QqQAF6UAWbOCaS3nupr1Qoh4XPNFnBp&#10;r+I7aWSGQhJCdmfvEdKzLa7j8i4VrlwDIeM9K0YsKscgjkwT0x1pAXbwxXuq6sxkgDRxbVXH3QOl&#10;VNNTUoYLqLyZCGm6k5GKtiO0ZZdkEqO5G45rXijZNLlQ3UZIi5PehiKerteN4XtUgNuAqgPj3rl5&#10;LQqlgDqBy2M4HINb8FpqJ1e4czyGLf8AKpPBpl7Buv4kCMG74oQXK6xGHTW23TvIQu4k9qnuZX/s&#10;S2QSn5yM1GI/3TA3BBA6n2pPI1BrfKReaAeo7U7AdfoxsxbaTFLPbti2bPA4yKguF0yBrp7eKNz5&#10;rGQlelcnm5g1/wAM7tUkjM0+0g+neui1xkjsbZbNBLIYlMrduaOpNjLcR3MibbfewmBHGMc0SSXf&#10;9syxteSfLCBsz0q3osbHUQ8yRoiR5cZ6mql6Y/8AhMNWaLT5GJYY54pjRlS/ak1WZluJQS4yc9RX&#10;R2sd+2mPNHEVeMqVBP3h3rHmjaS0kUwlZNwwc9K07e6aDTLeOa7w2zkAdfSgDQ1KS+uNM0xBA0QE&#10;ybmUdMdaztQSzbVrRsBhFajdx1NalnLrEtpqCHQ9qv8A6qTFZgurGG68V2tzphaZMZYjpnpSBGTH&#10;PMtzdsHaOJm5THHFXrjzpfDJuIUgYRn5gvUVWgQype7Y02knAJrodK0jUU+HfjS6dwsb3CJCoOSx&#10;PXimCOcjkkk0WM26tljhucY9az1tAPELOUBLMvO7vXQzQfZbW9tn02VZCisDjGc1kSxTbYXE2wJz&#10;kt1oA2LifydDuIDbgNNGAXA7VnQrHHpF2FmyrDLGsya9umvtO2t5mH2soFbM6BNM084ceYmCCPWg&#10;dzmhfiTxA0EUcnBPzfSu38Oal5eqQxyFtrRspyO1YB0TU7SzW7/sZHjuHyrA8jNXoxtCH7CEdk+S&#10;hgbOqvpEAvJbdlKtc4mfHCljxWg50yH4RavaJZ27zXIR2lyDjvxWOtsj+C/E0Utox8yMFmPfHSsC&#10;0e4CpEiT+WjYDMSaQWN2KW3HhfTIlUFjLhmI6VcE1glxKkyR4ESlWxnmsOMu2pSRsiqSPkrQTTJj&#10;NC0upvypwMdqGA+1vZH17WDFp5yQArKO1aUNtbiG6nbActnr3rOtntYNYuI4rfJVsbj3rQnLNCm2&#10;QjLZNY1JWGkRySHeMbiSevpUfqOT608ADGQuQB+FBIyfmHNc7kOwzjfjb2pMAxn5hjNI54AzzQAx&#10;ZTk+9SUOKjIpuG3sdp4IqTjDc+lL82wkLSAT+Lg9qtRxbtuFOaSOFwImYDnnOaWaYiVAm0etDESS&#10;mJY3UbS2Bn2rOO/zbQEn5rtFx7E4z+FSMwOcjvUWW89vmxjoaYHW+KY/DdjZ+E7O0Tzp5tLWS6nD&#10;ZCkjpXJxIxsgdzMN3XFMfz3cBjI7Dozcmui002C6NPFOigcYakMwtpHmDB5WrVnbytOqiEk54xV0&#10;w+ZryxRQgr5gwRVbXdXsNE0u4Iltpbtrf5YgRwe2adrgi/fajZaV4bkuL3WVCJGcRk8uewAr548V&#10;a7ruu+Jdz3MkNlCxFtbI2FQerepNU/EOp6pqOqPd6jqM7/OfJgU4VB9KyLaSFoIFEbITJzXVTo23&#10;FsTRWrfZI0G1yrcNV3bKqxh5OgxVxRFDZh8O3yZxiqbO09vMTEyDdxW4i7FC62V3IbhMEDaAapyS&#10;kw3cZudqsNpJ75q+lpM3hQt/aKqFHBLcmslkhEUJlnVwt2hO1uuDQB7t4WsfsXwT0CCO8lUyws7M&#10;B1Lc1bsba7j8T6fPd6lcNEl4Ds59adp+pC5+HGmjTNJilkjso0CZACnHc0/TpLu0v9dbxPrVvaRs&#10;qmERjf19cdKHsEHc3PF+oWFv4dt7iHSHZ5YFClRmud0q9Z/C8MxsYBvPUjB961dQ1Lw3c6FZLZ3M&#10;N5FGD85XtWBpsU1zrGqP9hkjtYoyI1X1+lSUaE1zYGJgA24jp71s+HtQSO9uIpLOPawwMjrXPLZp&#10;Hc3k0l5KRztDLjp0qxp00cgu5GsNvlMSG+lAFjV7XQbvx1MsmnGEeWSkm3qa5WLRDa+NILyPV3O2&#10;8ACM3DDNdZcXltdaDcsI7cSRyYVsgE4rDu/tbaRbvtunEZycUAejKLQadCZ7SBhJbDaf7pxXA6xo&#10;0E2pxTJ4wdXEvAEf3B6VNps1/c28Z/tWQLFxsParUup2cWoraHRV8yQfK5ORmmM3vDH9jWlzapOs&#10;vzKM3BOCT71F47udNbw9qEZmiug7JyG6enNYLXEaqy3N3A4Y5ZAQDx6VtrH4VufA8rtZzAqvyITk&#10;5HSkCMDQr3xtb22mR2ty5UwZ8mQcMorpjqtnd+G/GippWi2+pWlxEJlKqGye471m6NdQz66lmFuU&#10;uEgkZGEZ+6vqa8yt7mxb9qTxGLp5WM14UhdGwNynHIHWqWpLR9T6Yl/dfCmyLeKfLkFlyzL1OOle&#10;XX/h/wAWXWo36t8QktUeUgqq5z6EVDaXnjqDx5ka9G9guA0QX+HtXaXbX0ulWk8TsDkHG7mk2Fjg&#10;10a9061USX8dw6yf60jBbPtVeC01N/Fd3cy+XHEIx8hbrXS6hFqV1Y3SnXGS4jt/3QxwTjvXL2Vn&#10;4ljstQfUNajkVQwZwcBVPf8ACktRtDbmGGa41JkeCMs4UlSMmllju7bTtKtPLEjNgxSEcjPXmo10&#10;21jtDPaeN7O7jEu6QiUZXv0z2rWkmtZtEsp01O0aSBMFcgnNMRnL4Ytbi+u7qO4nW8VFZpEcgjHS&#10;nRzXZ1GS0uJppHTCh2OeKkh1XULUtcR6OZt7/vY9xGVqaa+8O3mpaNeWenXsMyuRcQyKeD7HvQA/&#10;TLg2/jiaKWKTYw+V2HHNbGsw7tJndbdXIGYmUd6uWraHPY3QnntQ6x5HTIqJtS0r+w7m3itHZxIQ&#10;uR6UJCbOPtG1q8s76yufh1sCXSO0nmZLBTkHNdhLq+gIqeV8P5bi4MCLLub7oXg4H0rIsp9UHiLU&#10;W+wlV2Dk0QRyr4s1GddOVmbPC8j8hTQzsrXxN4UXSYfL0uFiIiHgchSp+hrjL7U9Hn1q58u7WKRt&#10;xWJuMVB/ZNvcXuvXk2gDzkIZNjYGRz0FNs9Fs727vLi7u44Z1JVQpA2gdOKHJsIxSMZYbya+nM5Z&#10;kjmymG4P5VtJd2sULNPaAjIAAqhd2Gp213OIdXMsYfHWr2mwwL9oa8Ky4IaMdcGkBJqDPcaRB5Vg&#10;yEKCoAxmrkL20HgvS3mtHEjcH1ph1OxN3dNPpJiWJTsO3qBVKyvrLU/EjrDDd+RDIRjyjtJ9j3pg&#10;zoIdWtbO0tJH01p0Y/6gjO/PtWPr+n6bqHin4W6qvgaSxjgu911HAxG8E9sdK7b/AIR1pfDMUkOo&#10;wecp+VnHT2wa5jVLnxFpaafBc6BHLbvKFZx0OaBHZ3urmDwT9q074WQ3ltY6enBlwVGOc5rj7F7H&#10;xdrokFhbWwslInt/LB2k+rd81fgVG0W9tpPEps7W7gBmTqSCKl8PW1ppV744j0+8ikt54svNwGJx&#10;xRcpLQ8Q1HS/Fug/tEeLrq28HadNb2pbZAZFKShu4HqOtWdK8Yata6lf3VxoZhEk7ebtPPJ6Y9q9&#10;f0XRNOn1Lx/dav8AEKRRPegwJksUAPcZ71yeueCdDn1zxXcjxS0Viir9nyuDMe/Bo5lcErHR+HdZ&#10;8MavDqXka67zBMyRsPuZ9TV2WC4je6X7MQgfK7T1rz/wvpYsL3XltLkRRTzL5wxy+3pzXpqOXt40&#10;WcOwUZzXFiFaWgkzEv2ul0K12oSWBHXkV53fkprFmA4OJfmOPWvU9RWIaYoaRN3lnaQenrXl11HK&#10;+uHEPy/aKiBR02mxg7W3AZiHWrM2fMl+bPzcCpNPNuunBGJLmHioJHBuJAbdxmTrUt6iIZ4o2gUj&#10;dvB7GmxmQpIHj6LgGrMqEQRslwpBXkVAMeQSSM4pgVo4wLmU7W5NTH5IXpysDGwC8g1LhjChKZ5x&#10;QBEADZR5OcmpLe3je9+e6Ix0AFLtVU4Tt0zTkdkeJhEOTTAmaOOO6OHJIHemLOpuWGPmDDtVgndd&#10;2pJXnqKhaGMawvydSORSAuz/ADWcLh+QnPFZKAfaZGC8762WMf2S4UMvEXJrItt73dwohcnzDg0A&#10;WJWzHz2WsmQ8z/MOa1Z0AtZcjkd6w2L+ZcjZ24zTQmEfleeuX+lRXKlmGHAp1okbXjBhkluDU9yq&#10;Ld9RmqEZ20mEKVPStC1CLE4Iz0xkVAQm9cDk0ii4+1Lhuj9BQ0BtQiIySgMRyK6i1R/sUKm1Qhv4&#10;jXNxx/8AHqwhbtmtx7ib7LZqsJGO9Qy0XprPaFIRcHksKpR3CJqUCB0YBxnIq/DdSeVCjy/eixgi&#10;uakjuU8YXJDAr5hIA54NCA6acadc3tuTblTs6g+lZl0satKFuFbA6UxZH+0FS+0H2rHu3uI9TJV8&#10;jnJzQBVcKZr7hQC1Yd0AJZuejcEVanmcvKBCxLN1z0qsVkZVJi5z3q0SVAAZLcjdVhSfP5jOA4q0&#10;I4wyfuhgrSAfLLwKBWLRwPLPGNtNTI1AcsecjFFvJGy7ZEHJ4Jq1DGW8QWqoOpoGK0zuWBUjauKh&#10;2MbGRfMIyauToY9U1JSnIUYwaoNITazbSMikgH2NtFBqEr+blmbknvXd6ZAV0/VGW3UhyCfauEs3&#10;d7mMSWLZEnHPFeiaRc27pqMTTBCIRtqZsZaYH7L1HtV2zhb922zknk1nSHFyAOQGNdBpTRGG5Vo8&#10;kD5eazuIvwOirejgMV5rLmWPzpceZy/auiFmPsdxLk/N932xVF4QLY5jAPrSuKxhuNswPmP92os/&#10;vHbPNWpTFuxnmq+zOSeh960AoXBBcllWqTQyGVP3p56AVqTRs0kIEZOG5qWSLCW2IyOlJgzk73et&#10;/pipA2ROoxj1NeCfEi6kl/aAs4Gtz/oejIqFum5utfR164TxAG8sZRQTxXyt40uRd/tL+MZFhIVb&#10;hEB9MVtQjd3LRp6Yif8ACMWgkb5tzEke9MvIpP7E1MB2JwPLYHBFWLMY02LKn/VjvSXBBt2XzDyD&#10;XokrcwoLzUILGLfevvV/lbrXXWHiZzZ2EV1CyMwwsmOD9a4GUzf2xKm4HEnep5gzaeAdmARgAUri&#10;dmeoZjaFpPtSOHOcg1ERjJDhTtOcivPrW91G3FiqX0jL/EjdhXYWt61zb6en2GL5pACQaaZLVjr9&#10;KRhpEZLElmJ5FaBz5vTFCoE0uyGz/lgMHHSpFx5J5yB1NIXUjwRdSP5rALGSTXafD+0kl8bNeyD9&#10;2u/YCOuK4mTa6xRIG3PMBxXunhKxS28FRs7qh+yALnqT3rnry5UVFXNK4nj82dVtTvMx5z0rT0tk&#10;i03xTO0igJoUxkf+78tYcybdYO4HlqvzIyfBD4xyCVh5tki5z0zXAty4xPnu2stD/tfXJm0QSyXG&#10;tTu8jnJGWyDWrp2q2tn4saB7sK0hAjdhx9Kp7bi18O6mXbdK0hKnHY1lx2n23VNMYyIrJKCSa9SO&#10;qRLOx1W4lW9EjQTys5G0gkiq87addeGJLO400YmjxtD4bPt3qZJYYNSsILhC6mAiMkZ5HvXNz6Zf&#10;zfEPTr+LxVcWvlO21SMqV+lWBuNeaLpHg/S9OWKeWaRDtLNuYA+pNS2Ik+wTFoArSLnr61Vls9Lm&#10;1rR7hryOZ4m+cn1qzeSE3VwYkIxbgDFAF5RanQdVhd4clSNxkHFYD6fqUOlq63bNGZTg5zisWzs5&#10;7nxeA2pajsExYnJwa9DsIr6d5bVdOlMaphpD2AoAwtP0nXr5Lk7bcwxRklywGBTWttMXTb5Et4N+&#10;WXzABlSOM5rcmaO0a/htfFNwd8ZWQ4xg964pIr5/E6WqeJI0ikuvmdj1yaOoHUeH7XRV0fVI7rUY&#10;bhzN8rBsFc1PeWkAuRFuiMbSryW7VUk8P3dhqXnf27E0RgBBWUNn61WuTDJYQudSlbbuJAOOlCAZ&#10;qGnR2/iiCW18RTedcFB5Y5Br9B/gf4bTRPgA2pXMA+3ajZq8juvzKmPlAzz718k/B/w9Fr/xx8Je&#10;ZbSPa2bC4u1PZUPygn3Nfeuo3kSaTa28caBFiWNAowFA4rlr1FJ2RpGJk6rd7tQkJu2J80nNZq3E&#10;RBB2kY9etZeqvILr5Y2OUGOaoWa3b30W4MMOOKyirGh29p5Rt5NsZ2MRmrzhQJBjO1RgVWhAW0to&#10;h1KjOBRqt7pGneCfEOo3t5FHBbaezs7H0GcD1z0p2uxHkHxi8UyaL8GLqOK9iGoalC0MC7uYkIwz&#10;Y/lXxtptnnT9RmubjmQljlupbmrfjrXNb8U/GTxFfOZY7dLpks7fP3IlPB+p6mq1lDeSaRHbmWcK&#10;q4JPtXZCCiiJaEdxaK2jyRRmMKM8g1W0iBBc3Vs18WKtkeoq6lrJHNceZrBUdAGPWqJWKz1g3KXm&#10;93kwV65qjM154phOHRjlB3qtb295NfXTmUeYAevTFWnluTawyNZSIkiZ3YqkLmdEu2W3baAfnzjN&#10;FgK19DHZWr3L20v/AB9KNqnPJNdba2zvZ20sltIsDWqnn0IrmoLgX1tJAk8RnjlDBXHXH1rrfs/j&#10;K58PQW9roxy8aqGHAGOPpQNlqWLSYtHjFqkbbsfwZ2157f216vxDtXXToJYSP3oXHy59ql1q98U6&#10;J4h8LQX2kW+J3ZMhwcZ4616NY6ZpZ+Hmn3ja9a+Y8Bd8uD15AxTEzyj7dBa+LGhgtUQ7wGRujk+1&#10;al7e6/bXVo09nEImQEALjg1Lqul6ZdarZXCyHzo5yUZeOR61Fdz30+kQW15Yxs0GAhHVhRYgkt7l&#10;LqG6kitsKoG8k1p2tna73le0Rg7DaQ/U1zoSZdJvY4IHSNoMcDGOK9H8Cv4BttB8PR65d3TypeMY&#10;CWOCSeA1TJ8qZpHVnceC/CVlda1YXF8ixW0bq5U+nbj3r6TiFiuk28NnBbpDHAFCjg8VzGkT+Dbr&#10;RrUWV/aQt5a5XeMNjpTNQj1ODUryWK3nKMFy0bZAx7CuSU+Y2jGxrTxMXHJ5NRglUkHlOegrMttS&#10;3BFkjfKgcsMVrq9u8RKvFyOhqbFiZ5j+YUHBK/vR19KGXjhlOB2qPkMOD7UAWP4sbe1BJ+f5vTtU&#10;a9eWNO7tSAQseTtpcnyDgZpvpzQDgkigY/JwnXp0qRSNxOW/Goe7cdqQA7ANp69aBFt2XC/Jxjmg&#10;PwvTHqe1VVLZPXp61IAMMcc0wLYJz/rKl82RQxWMZA/OqRJ2nIPH6VIrHaORjFMEz4QIfdkqajOf&#10;ObjAq6du98Nxt6VSYEyvmNsZ4NdJI3jB+UUAjaOBT/LfDkgdBVmCE+WxeMAHqaBFUd+O1OQgrISO&#10;h4zVkxxea+Jht3VYlitBYoUcE7eaVwMtlAckR9+tOwdqfuzTyGJXkUxi29cmmAN91sgimjAcYcgV&#10;IwHlZ3E+tQkoWXA78DFAD1ANxJyeaxPEkk0Xg28C3JzJFjA7Ct1PvjNuCPc1yniaeOO3YvDnMRAL&#10;Hg5qZX6AjzOGJPst8d8PAJO41StdOll1a4cXwK7+Co/pVa+ikdEWK7uUD3APy555rsfDt3pFjrUa&#10;3OliR/JVU3tgLnqad7IGjmJYby11iVHzhunNOaUGN1Z4+nTNdB4pgmHi1LpUdrSRQyFRkDNcs8Km&#10;+WQK+zAOc9RVITRCv2ptSGzUQiq3OK7XQYbm5s9UiJZkC8yN61yRWA3YWIyfMwyR610GnXd7banO&#10;iiVcw/M+3g0MEJPbahB4hdTLCEWXhq0rlpJNPt8xRMFg4buaxbyS9ub+SR76QnzcL2q9bLdxwjfK&#10;rI2AcnpUgZby/wCjtsUEhj+FWbE+dNslnjT3NbclnpaWDSI9ttIyy7uhNYBhV9dmWG64Uj5s9M1W&#10;4EdzaxJqGqeXehlA6A1gzIiznk4J/KujkSOK8mDyyH5PzrJmjtHtZSHABY8UhozFJDScjG2q7LmN&#10;cf3jUgSUTyHJK7ulICd0w8nJ7CmIpuuJmOcj61Ikg8iQYbrUvlAq+Tgdvaqc6SIpYKxx+tO4EmH3&#10;Lnv29KZIGV8lOccUtsTLK+dy4p8q4uUBUHb1oA3PDE0tv4jW6SMMu4hxjqDXV6xqtnJaTCPQiGP5&#10;5NcRp9yyXGwW6bNwrpWERszKGjP4UbiZzNybdLWIysy5kycDpVsv5vh6IQ2srJtyWx1xVfVQStv+&#10;7GC4PTsK67RTZSeGI9oSMfZ9oUr/ABUCucC5B84q8oUNjp3q9awB7CSTYCF5JNdLJ4d8VrDqc7aB&#10;bpActvDAhx26dK5Z3uRaXUKELhyGwaL32HcklZzGNsihVBrPJdhLtD7twGBUyLEtrErXMhct0HNW&#10;4opEuYmaJQNwzTQFyCz1MaLHImmMzGM5JGa19LnOn6JfT3ukly04Kwg4Jq/HelNEtwkkeAByRXO6&#10;vdLc3MY3IVjX8zSAl1DxDeXXimIx6GIbaRQqozZyabKjll3CJGbBAFc6RGVhzKN0b56YFTJdztDq&#10;RMcgVIuWznp6UIGzpg7Q6PPEJkJdRk56Vg39hENEEn2+6YvKMYzUdpL5lvC+9iDIc88107X+mJ4f&#10;tInsofN8wBQRnNPYRV0a20u20/7TLau7rGPLDDuaybz7bN4yuJ/7MkEQmUgdiK7d/sMmg2rtCihI&#10;gVTHU1zl3eviGNNIXJBAIFAFmcWdwbFVjjUJAM845qKO0fyUxdxqPOGW3Vilbr7TgM5LddpqcWuq&#10;iBm+2XJzyF5xTsI6qfToBp8Ml34xtSrRfu080ZAFctNLbjUoY4EITzgFOevrTv7OtG8m4e8v2mEZ&#10;DBpDgfhWe0e24wEJHmHHPSkB19wbKDw0sq3UcrvEOOuDXNRTXEmvQM6ZQTqSB3qEucIuXCj+EnNW&#10;IFY30OFQKDyaaA9OVtOk8NpJBFZJMtrhQccHFYTJFDomo3N0sDyMSRk1hStOsZZbybtnb3qZ0vrr&#10;wzcLvkKog3ZPQVDVwK9tNHNPI67ySxxzWRdx36azO0m7aW+TnpXXaJp8ctlJHBJbKyyjLswGPWs3&#10;xJEI/FdlB9tjfbGMlTkU9tAKGnxRvrNi32oM3mDI9K0vEkYjl0pVtzh9vQVlWSJFqV1J58g3Y4PY&#10;1pT3hea38223bVO0nnNMC5pkdqbcMgYOY1wMVs3KWzeH7lxdRqyp84JxXLjU44LMFNIXIDdayLi8&#10;upbKZ5FmVZH6qeD7UmmCHvFc3GqYR32CXBxXa6fZXEVhbrJHAI+Mc/nXMaJcJHdziWxVU8k7WJ79&#10;qsmTXLq9u0hkcKJcKN3JFNgdPqMejC2fyVjdmAyB/D61x8lwIdbKW1puwec9jU5N7ZjVYbpiJWjB&#10;BJzWRb73u5GHVnPbrUxjYGy9cyTytFLLcRlgvTpiqcs1qumSZum3sMKF5xV2LTNXvdasreGe2XOd&#10;2XAOPYd6u6roa6dotu515JmIw2U+6TVhYw9Mjm+1M32pnUygklula9/CHu4H+wsoVR1rGso/JuY2&#10;OoOQ8ykLXSardB4tKjS3YsYgDtHWkMwTclNRhTaCSeBjpWrDNceYqsI/nXp1rPNrctdpu02VdoyC&#10;wwTWtbrbnRg3lt5xbChvagRh35hjvWHllefvg1sWdxJHoFk0UayKY23E1kX8Zk1q3VlCnHIz1rq4&#10;YbOD4eWZe2Jd1OwYoA50GHN3K4zIzHC+lZT/AD3EqFSuW6g1pygrDcn7MxBB2msqEyG6fNtIAXOD&#10;igRa07ZFqlyRdybNwwCa3553uIrNGtDsiOQ2awltrlrydRKowM4Pap1uYoIJE83fNtIwOcUxm6w0&#10;U6ZMyiLclsQWPBWuDWS7fUL2NEkKLO2x2HWr0aXkt/NJJOQpk5QHANW5YZMWxjRVXPzYFSA61gth&#10;YmRrPfLilKSG4iYxrt8znjtVq2jnCsV83aF5GOtDuxYr9icbTTA1IZoYrVAsAb5OBVF2lk1Ysscg&#10;ReTxVRGnN24EcgwRzitWJ5FhkAhHPt1pCIXLMEKq+B14piYM8CeauTIMZq0zbYHJtgeORUcUQ84u&#10;6hOflwaYGu8aLBBuePdtHA7UiuPtzRllHyccVkyPcR3StvdgXHB71pIquI5WUj91TQhtxE7xuVmT&#10;jrzWas17BqsTbXeIuAwx0reg+xyWE+1JyS+MY6YqdLSMsu6ZDxyNtO1hcyLv2oHw/GiWMavJGMt3&#10;qjHbXp1CPdcrtJ71OEtlYAo5fOF9q1URUgiLrcfMMlSpGKCL6kCR20fmLLasQU+VgabA6GQKkLf6&#10;w9q0hEZWiZbYbV6Amty2ttNjsZHEaPI8Z7dKkNzDwNxkMaEqvHPSqFy/iWdGWCxVQDgPXReRp5jO&#10;/UypaQ/JV9bDUjb2rwXStGnITpRYRV8O6dqMNm012+ZmB6+lbcc1hBdiaV0UhiF2jk1BbJrb30Rn&#10;u1IVSAM1ItlNLqsSNbKx87jnP0q0rCNq3uLR4pZxdnJbjjmrkV1suciQqzocEDNaOn+HtQWwmU2k&#10;ZZwDycACtBtNsoYbxXktzOtucANkL+NDIOW/tW+ee5tpXL/McMKuGFZvDUbXMt1tEny/Ocj0rnJI&#10;3PiGKRJU/d3Z3j2rqpSjaXATdIEEQ+X3pgZoZj4g0yMLLtKgEnnjtXRNpVhtjkWztVkKZ3MASa5x&#10;Zkgv4JZA7KJPlGK7O3ezn8O31xJrBiH2b92mP0oYirY2Vr9vbMsLHBAUkAZoljng1e4U2UKfN8hU&#10;jBzUuj2dvdX92G8YWtuhuMHc4yK6q60vT7a308Pr0N0BkxsH5JoQjhZYguqSS3kdxlk+Q56/hVdD&#10;OIpmd2ity+E3n730Brr9SXRrbSbC91HVyVi5jto1yWrAa40DWPFPhMJI0ccM2Yh93A7gjvT5Rmjp&#10;z2UItHeNto5LDgVbvb+9licRNeiPH7tEc4P5U7xPc6Ba+FbJE0jKKED+Xy2B1Na3/FNw/CHwjqFu&#10;bhkuIBsEqFWJxzwfSmQ9S1oVhb3HhS7a7uhxbthC3Irjrqy0SGbUVXV5yPtZ3IB97mtJL6RZY/3T&#10;orofutxzUc8Ua+HtWnaAcoxU9eaSA1JrjQ7b4f6VLCYEItjmMgZJx3rz0y/bn1HzL64BeQ7BG23A&#10;9sVq6Sbq8gNrc+EmdHdttxvwAO3FaqWmj2esKP7KjZg3ysDnFVa24i34Ts9MtrHVZIvD1211s4kl&#10;lLfkDVfU9P1e81y+mHhpHZJMgEABQOvNdRZS2kcyPLGIEZMlj3H0qDUdSW4ntYtK15VgBPm/JhmP&#10;f3osBzMNor8NpMZkjU9COvpVsNdwadEzaYiKr/dZ81LAso1JiuoqcdQxxk96J7eS4vJfNglEY6bT&#10;1oAzr6+tZtOkWS2lZccsq8LVnSII5NGvIntwI/4H9q6a1g0mLwHqsTeFw37k7GZeW/GuYt7hhp13&#10;GsQCLI3tx9aSGRpBFJr7x20XSTBYmrM9pf22sWPl3weQyDcc4HNXbZ7NNClurWGSRjkBAOS1Mt4d&#10;Rmt7x7uWaORs7Mg8Z6UxF6+WyOn6as2qwtIIgeCM5rn9Qtdabw5fNZJGZTH+7Vm2hhVSaOG21fFz&#10;qM5kLkqCeDW3FMk+ilRcnAHUHBFAbGD4anMX9rxXtxHbSxxO0ig8ZA/rWVd6nbXbmR72Usly6ohH&#10;YGtC/tbVBesZdztjc4btVYaYP7D82LTflBBJx1pO40iOEoz2shdAUXjI4NQtJPPr04+zFkKEE444&#10;rVWCF9GI8nkRdBwazrc3sUk3laO5G8gkjtSsy7lQpYJMsbHbvkIGe9XZbC3g0sSoQP8AR2yCcDkV&#10;W1pIf7GspvNhDxyZIzjmsaa61m+0mKKW/kigWLGFXlqAvc6fw++gzWKxXFuDLHI5EhbjBrmvES2B&#10;8T28dkFb9/hmH3RT9H0XWH1qCK21QvvUgKzbf1qXUNG8S22ptbjw1ceYZMgKd3P1FFhFqIabaaDY&#10;GazEhZB8uaYLXwfPfxfadHazDnPmLJnH4ViraeMT4itYr3wTKiq42kSZ3enFdVd6fpqeF7i61SzT&#10;TokgxHulyzHt8vvSuMw9Zs7eGCzjs9cea1k6ODgnHrXIyR6bb6zbiWSR2YfKw/hrpIQDYWOZiYRI&#10;TH83VfWnNaaTPcosdou7d8xY1QdTCRy1wfs8hc7Dk9MViSWtxJf6mJdJiZRICWJFd9Kml2/kQx6S&#10;kbCA/NnqfWvP1lvm+I2oxBnli835mXoKTRSZf8u2/spY47kR5wDGP8ajdvKsWj8mJmKZXvir89vE&#10;LmEIWIZc89jVSxti3iq6MssZj2dWbpUlGLa+fca/JEmlPvO7kDimiGdNZ1CLaqyhsEkdK6yCVba+&#10;1N4bHgS8SbOPzrGnW5uPibpk4VEjZv3o9aVhEccE0cGZGyzCuWnlB8d+Ud5U9gOtd5rTMHs0jXIC&#10;AMwHSsOC3s/7QldbdA2zkkZo2GRQxYs75F0235TKj3rk7m31pLzzHt1b943yDsO1da6uL63db5uH&#10;PFT7Ha4Ej6a7/KSRmluM84OpIPENhbvp98JmH3DGcfnWuEvfOUm1B3D5RjpWxMJrjWMDQraNYpMI&#10;PLG786u+bYwHZcf60Y2cUAYtwrjSHVk2OsfLVX02K98m4f7agRWOOetXL5/O1SIC2fy8ruIHWppk&#10;06GyQR6mQWQDZn1pjRAb62+x3kJhQurcMO9SW9/MdLeOKKZST8zEcYqa2062lgz5GOCSx9TW39it&#10;IvBro1/alghxgDPNITaRz8F8sF4kouo3Vnwy4/Pitlbw3E1wLeVY1KfwjBzWVpujr5WpzTBW+dtk&#10;e7rSLa6lHfTyQW8ijcdy+lNBuTwXGoW/isiTUJ3QkgVpX1rDNbeeHQnyyw46VR02Xzdbuln0tDt6&#10;luK0ryVFglES5BjI2L2oEcbFDPc32Pt7I0cx59a1b7TyuhWss2rxFwflDN1os/JiieWX5C0jbA3H&#10;NU59Mu7m6a7m8cStGH+WEHhaRRBbPdrqLqdD3RYG0qOn40t1PD51zt0jBC8Z9aupK0FpBGbkMM8Z&#10;XmkZLe4vY3eSIdAFHFIZm28l0dNO+aHJyCAvas6TTLJpg4uJS7Sfd3dK6O4sZIbaZxJGw25Cg1nW&#10;cd20kzeTgAnIJ7U7gQGGGCK3hjRiWHzHsKUWxN3bFm3YbI5xTpZ9s86gxAKfvGsnzbt7u5I1Jtue&#10;1VfQDUvNUWOW3t8Q5CdqyHmmebeZHC7uF9Kzp4ke8RhdAyK/XNX1yLQ7mX7mDUMZJJJC1qU8rkgY&#10;PpTLeVFm8p51PPFUg0f2lBuP3u3am3O1JFB5GRlvSjlGbbvaF5j5Y+UDgVQkSz8yZgshcHj0Gakj&#10;udJTT9vluXKjORVSe5iEd0iRMSw54pJAXop9Ogt/3twokdeOelVJ5oJLaZlZ/vcACufu43kuLPLS&#10;YU5A9at6fJO13dxG1lULjBKdaegGjHC4gMgLggZFaFkglhvGkuwCD90nmlYlbeIY6DkkVmILhvF0&#10;TrbTMgYbsHii9wNZoSpcxgk+lNK3whZtvIPOeavP9oa4gWC0f7nOe1bVnFYHRbwPqMTyBOV96EhX&#10;MaARNp0kkkUYbGAM9TUMsQEJJt2XLg1uW9toq208s9yuTJ8kW7pVC8W8m1EJEkfl7Rgj0oaEncrs&#10;o/s+QvcuQYuMdqoQveKIkWObG48mtuC3CoqtcE4HPcZpbsyi1mEenq20DLAUWC5mOLyR8Pcv8pHF&#10;RzOgjgjGThutOR7x54j5DoM4ORWvFp4nOYb6IsEy2RQBcgETeEk3yKPk4rClS5W7byblV+bkHvmt&#10;KCy1R9UEK3SNtkwQDwKvS2mkwahP5+uQmbAPlK1MQtncX6aPHCuhPnb9/PWttYdFbwjLczeGRcSR&#10;cvGWxzWQbgvJZiO4iRQ4GMc4rotUW2j8E2UdvNulktx5pHqaLiaOBv7mEwlotMETMTtRTnaK09FW&#10;xbSJJJdu9wclutQjTo4tELm+UyGXOD71dhgiaW0G8INo4BpIbCMapb+K4pLa/thGwIZSgOQa0nmk&#10;Flek3QyynIJqpMqxX6oJ5GIUYz71D5mlLPdGZJHZU5AbigkiijKaPfSmCTknmsoS2DTlJrAlhJ8u&#10;6uj0+5W6WW1j0yBUM3BYgcVnazZwjV7hIQjGNk3lTxn60xoqtpkD3VlOgUAckelJeJeraStHaSKR&#10;gdeTWzp1/pUccsE8UXmELglqfrt3YppxkisHIaNRwOlAGZaCSTSFM2mgSKmQw6VFb3Gorq6hCpjD&#10;kHFVbe/u3spo1gYKcZyOa0rKJPtlwxnVQMHGaBmnDdaUdQlilnlhc4wW6H8ayb2yhfxQjQzKwC8E&#10;nNPv0s5I5HcxYjYcg4JqpDdwR3bFYZDlMKaEIiePWftPlwaduMbZcirDSn7JG0sOJBGQR71lJqt/&#10;a+PnRkkKTHOQOK3IpdMutU1BJpo0j8nqvUk0AYsF+0x1Gw+w3G77QP3vYD612UUM9tosMVpeQhmg&#10;/eO0ed3rzXIXqNaw2aQtCwF0SCByR9a1YNV1A2ZR4LZQYgAcjIoAsXbaafDd9BcIiu7D94oxg1yE&#10;uEaS1jkR1IGHPPFbWoFX0mAyuqjzM5z1rPVLBbRmjWSR2j5pAjEvRNFFYRQWc5aU4LDJ+tOS3WKx&#10;i3XMudvOV710Vs0sWnCWTSQxIbbkZ21iiS/vdRvo4oomIk7ADFMZXVXOwiZThwcirkpmlmsA9wSi&#10;L8qipre2SJLxHOXA+YVA8luZFUOd248Y6UDJ5jF5Foq2atlSGPpVNQqKwU/eJzxVpNvlcyJ1ojNo&#10;dYjhMu5iew6UAQ7nFnJzzU9vb/adKlBlQ4HK7sUXBWLVbuNrRipi+U461SthP580iM6DzuRuoBFu&#10;CBIbt1khj8vackmoJo4zEwtLGQbicMelWL9LKS3tv+Jy6Pxkep+lBF/FotvH58TqQPmA5oA5h7DU&#10;Y71pHfcWY8jtVpLcHy3mJI2/Lk11JhZNKt2kuIgrrk5bNYN7NaCQYukcKwAxxikFzmZrdW1LVWjt&#10;GXJ+YN0NYwjvINRM0F/eQus4ZGifaQw9xXojpC2kQsI0AMfJFc9cwwrZ3IG7cZKLJ7lxkz1XwT8Y&#10;fGWmJp1lrkEuo2YCqsjj96i/73f8a+qfC3ifwLr2jmXSvGWneaIwXtpHAdT9DzX50T2/z+Wcjdjg&#10;r1/GnWqanp2tWt5p/jHU7eaIgq0MhHPvisZUn0Lum9T9TFWbyYybfk/fOeKIfs/2+bc78kc+lfH3&#10;gL40XtvJY2PiXRpLiHcq/bIuHT3I719V6Nrng3V9HtLvS/FGlXUflgsqON6+xXrU35dyJQZ2VnII&#10;5pkWAZLrya7OC6kMci+Wq7YhjjrXBQNH5xcycFxkEc11Cyx+TAVB+ZBUJ6kGkzbiCJO5qlIX3kBD&#10;1pzOAsO5CMDp60QljdPmPjIxV3Cw0R3QQMWbHvUjfZ2spE3ncUOPatC5eIafECFA281kMy+Rdskq&#10;58s8U7gT2ts39j3T+cCFJ5z1pbG5Aj19GjAZBg/jTdKWZtI1V2lIji4xnO4muH8W+IfDWg+DfEeo&#10;an4gsLeCNCzjcC8jfwoo7k9KTaCOp0F7qFta2WoTXNzYQWyRs0088m0Ae2etfI/xX+NgSx1bRvCV&#10;2r3UqPFLqIGVgU8HZ6sfXtXg3xM+JniXxL402yahqlhpS3JW0soWI2oD958feZhz7V5/DbaWbq3l&#10;hSYBl6t1J9TRGDlqVyaalBo55dXaa51W8nnkuGkdpWLNvbksSeSSa3rOMLECVJJ71ILSImT98M/W&#10;rUaTxQuPs7so6kelbJWG2WoBGbq2y6qvmDOR1ropre1MYkiniI8juOhrnS8JsYSqD73TvVhLpUt5&#10;A0UuGA59KoggFzfjUZ42tMqr44FaJSOSLT8yHcPWqzXFuBAVUEFh2rTWax+wo7WnJTgA96QGZfWp&#10;CIg1DlsbwDSxxzW9qQjtkpzg1G0kTanOSrjdIP4ulaJ8oCL/AEhSNopgSWNzOYrkSXAX9y23iqsU&#10;N1JZ6o7XKbfNOM1JI8CENt+XirMs9gfCtyEgkUmPqOKVwuZ8ZkFjKpjT71QlL55Iwkj7VPY1Erf8&#10;SgkSsfmP1qxbXEyRwiK1JO7LE9KYFS5+1NfadHI842tx1FdImz/hGMKxP7rnJ6Vi30ss17at5P3H&#10;XOBjFad4l2ng64lgVmBhGcfrSYGdHCpYtmMneec8ipSColAbqBWTbmTZbO15KMvkqe5rdi8lrafe&#10;mDt7mmBTDqbm3RypUevapvJs2EhZGbB7HpTZrRDYzuLpc44APNV7PzUUplmLN1NAjVaLTWg0921E&#10;/K2ffitAXbTCVIpssiDYPUCmQ2Vo+k3ZZlByCBu61YghtoYrp47YbggGfrSAxruW6a5gEsDYHQAd&#10;KLGWNtYkhaBdp9allknbU3jMEbRhs7h15oFvAl8ZVhYtsPHSmgL8r28F46G5h5YY9qqXSQSajaDz&#10;yQGBODWaIXm1NXknkVVk4GetaG6FGDEFsOopWGb0cWnCKzO+LIAHI602S1hk15Qi26rsHQA1FYWs&#10;99rsrJMY4YogTk8GpIQsHjSQmSRkEmM5z0pCMy6t5Y9aTHh1Q27IYDrj3qaN1kuZ8aVJu2Y+mK6e&#10;5vLF9QtlNhuViAGxjFVbqC8ilZ7exLB4CeF7UWFcwTrGq2kV3FDo7sjxMpf0zWTYQaJcvNHPp8hk&#10;actuY45NW479GumSfRxxOQOOc1dkfSIzHI2kyI3l5+VaSGPDQW15FbRxPJ8vHPTHaugt74RaK0p0&#10;RUBbDKa4W3mvrnxJdPb6PMqRycbh1rsUJk00w3Nqm7ZwBxVLQTLLz2UlzpxOlQnzJlxx0zVvWYfs&#10;2lxzpMokWFSUB4IrEAaKbTi8I2rLlVzWnLObmV/NsSU8kcbvSquTY4xLvzr26cWp56j0Na1ms/2e&#10;MFVYM30xWTcK8GoeK5VsY4lknQRRnt/+uriR6nJptrIl8sZUg7c9ag0LlzbLHfxtHYncQMsKoyQ2&#10;q3rTXPl4DDblec1ug3w0lXYqVEXJxWLataXOv3wubsGJG+WMetCEbNnqELpKm3dEFA5H3awfEd7Z&#10;wJCBcgbx1UZH0racafFa3CxacnzRncAe1c7JZ/agF/syExwzZZmYZNAFjRbm5k0OZ/sm1pR8vrgd&#10;6jnF0us3BM8q5Tr61d8i4SBXt4BkRAADpxVWT+0nAMlmcg8UdQE0yAS6jdNLexqpBGT1FWLm2giU&#10;gXJIDnrVBLe4XUhIbgqDjCBq2VjEtskclxk4/wA80AZIScRM4lTaF/OrUbWLaHclzEpB6kDNaUGn&#10;oJiP7RjKZ4yeKy9UtbMal5S6pGXGM7DxQwRnrI8tzPGm8rj5eKXS5hD498mXTmG6QcleK1bSKG2s&#10;9zpGx7Us0tu8/mmOAsVwAAMikMNfKTa1bpC0IiRB909K569VI7bTlw5B6nNaSw2v9pzyte3GWU5U&#10;npVeTyWZQy5GWxmkNEFtFA8YJlUccVPc29munxASK5I61EYLkWEjIshUAkYNZ6SO1vOxmf5CQVoK&#10;JSVS2jHmjC5x7VAzsySbQ3sanggeSISEkAzgBCOoro/7OshPDi5UjyRuAoAwLQM3kGSHBDdzWxNB&#10;LOtokEOTj5q1odMtvs0jR3wkYD5kIxWZJeS22rzJDap5gUgj0oFuT29oIbK53XKGRVyRmqwkjltN&#10;SzJGGThaynubxtUeQrKN5O9c8ViPLdr4kune4kSEn86ALrP5V5MrMx3E8gVLa/PI6lZNm7JYiprc&#10;W0gtmZ0AY9SOtbbWrHSGWLygQAWYdxTuBVjgRnY/aJCick44OK19MubN9btIT4fLIwOWHbFV2vIB&#10;4XNsmmr5jRkF8dCKz7O8FnoN7i3BmdzlscgUhG/qVrpc8t4GtYV8vk85rmWVIYdVNveZOMfSnQvd&#10;3MlysF2Q0sw6t0HetZ7PTLZo0/tAu3lgzA9M0IFoZunPP9inFxd4DA7SetWNtosMgW7VyX+96VBq&#10;iWz6baPDMQwbG0UtraMmgPJJdkEgHBpjBLNJLxBPdKwMoAXfjrWrrA0fTNA0eG0uop57hAZGH/LL&#10;2965G9NzHe2v764+aYYOTwKvairfY9AlEcz7VUkHmkIlni1CO20udb2QeYAfzqK2N1N4/wBBgurt&#10;jBIfmrcE1ndeBHDbEeFVypODmsBg51zTWWVQycDHemBFrdmIviboEVkC7CQbsHIx711soVtDWBpk&#10;WQQj5veuZUX6eN2aORZSy5bnJWteaeIpF/pI8zJDe1AXEkMdp4YmJmhZyDlj2rn4QJZYWEjDbLuB&#10;7irbo0s1yrRyMA44JqxEdJjvbiMzkS/ZucLkUBYlu5Gl0S7WXG0WhGc9MdKwtHuGjuUV4LryDKy5&#10;wehrorSOwbQ5ZpbgMolbj159KuGfS30l4o9KgQY67OuKLhYz54LCztontodol3MQPeqVrIrDU3ls&#10;1KqvcVaunDaMS3SPhfenaQhk0nWkeHBbAXjrQ7AYix6b587IpyZ847Ct5JyLG3X7JHjZwccU3ULa&#10;0tfC13ugjEp9+adpdvcP4Hlkls3bacj6UvMGIzXJh3qpqsp1ZrmNxcFER/myeoqysky3soa0Ij2c&#10;D0qy/wBlOlhvtyZ/iUGqEW7nULePwxaBI2kbGCR2NVrZ55Z9y7VYgYz71RQwCOSMQA7jnBqwI7yO&#10;zSYAqqsDilYQ6/juke3VrQnLdelbFjNHaWtm8mxgwG5OvFV7OY3d6glsyAqfLnjOKzNWYLd5S+6Z&#10;BjIpMZr7tCvPHkQZUVS4KA/wmtDXbbydLha3iDkQ8/SuRXTPFSeH9Mv4PDk0kLyE70blake/1dja&#10;RzXxVmQgKe1HYClpM+pPqmrLMjxpuOznrXUpHDDp+m3E4iEcm7JY8nHtVnw5pkE9/HK19EQlwC65&#10;6103izTNIm8MayYrVFlit4wCJOBnjgdKHJXCxwb+Ub2S5itpPIY/eHIFZDxXUvjWMhmMMk6bQa7C&#10;0Nhp/wAHVWdMwIfnldf4j061UgWV5re7i0hsBd0a4+8BTEdddEWvhDRv9GU4gU8DkYryzVrzTrjx&#10;5I+5leVQHO3GdtW7vxJ4iuPFU0I+G1wiLKFJZ+AB3/Gsu8PneJJGj01FkbaNoHQ0xo0rdIRf2ONQ&#10;bpyFropdXeHRdMRLgKiS8qx4H4e9UdIsQlyRJc5c2xOT0FcjqS7tf1I/2g+0XfQdMA0gaNLXdR1u&#10;88T+FJo5IxGs6B48dR35q34ktpCmiSQeZ5bWyYQHv3rQFha/8If4SuY3ZhIPTnI68U65Nwbz5kQx&#10;rGuDmgDnNOhjthPLcWTHIB246VdvtQgkuvDjCykEKXS5G3k1rhrczAPaxkBRQx0QzKDp0JYHIAFO&#10;4HT3kthL4JtmXU8qliCI/wC7xWTE2mH4cajNLYZkAbyG9SKy2cGS82wFEMeMdjWffy3y+FrGGMMw&#10;Ep4ApJBZCafqlxc+HvGsUtiYyjhYf9oVa0ABfE+iQ3iRpCzOWY/pWVapN8wNiE3OvbH1rtJbOxfw&#10;1ZOl4u8RjDA96b0GYl59iHxNunhyYfNyoHbFazXMk17auISiqm1UqlHAgQZjOQfTrVscMPlHFYVZ&#10;qw7Ffy4vtUx8sZL5zVgldi4k7UrGP5ySvaozt80n2FcrKDd8wwtHG08UcbZCMdaMjacg+9IQjAYP&#10;y9qaCRBJ70u5QBwcZ5q7BbNLcx7X4yOTQBTiErXSDy3xVxo9sbbo8HI4zVxwbfUmysbYjGPQ1VeR&#10;nnkYyAnPIFIAZizpyRhAAKoyY8xhg8mpAz/apflOKlt7W/uNXslt0Lb3xg9qYFQFTGuU6etSKg+Y&#10;7W6da076we21RYZZEMipkhTkGoUVTE4YECi4BHFiJSO4q9b2wnSQedtAarNrbBrFGNwqxqCWLHFe&#10;X+NvFT2drqFhpAV7ubKNcA8Qg8HHvVQi5PQR0HiXxFpGjQXNva3kE98YSH2sCIs+p9a8Ev7/AFa+&#10;12aea5uXYzEkt0FUYVcTz/bby4kZ3Lu7sSWY8nk+9btr9ne2l2WoIx0xXbCly7jI7S3R4o/PRmJk&#10;HFdEunaUIoPLsk3bAetZNqbv+0mAEZXdjFdBBbaxJfK3lYjA65rQGVJEQRMGt0x0yai+zW7wqPtC&#10;BQ3OKsalgr5YZRtHOD3qnaJP9lkDqSN3XNAEF1CweFI7+QJtweabBa6SlvLD9qcySuMuxz9a0zHa&#10;qk0krEIi5PvUFhDHdapfzpYgRqhCHPWhITPefAmk6NH8LNVitNVVpJ2UyyHqpHpWdd2N0vj3XoLs&#10;i5t5yo3sxbZ24z0rP8G2XiiLw/fzL4glhH2aXEYGdyisrSZPGUnjm+ut1w9hHeyqfOBDTnPUA9MU&#10;pDWhsG10HTNbtLaDUDKtyrFkOPk9q0rW/ltNF8RuvgeIlZB5Cb/9YT/Ki0tNIm8cWD3VyIiWJEjk&#10;YHoOasappUz+IEeLW4jCrAkqeuPapGc3qT/E+8MDj4TWSRYJwLlQcfSr2kXo+wLY3Xhko7ttY9MH&#10;vzWq03+kWAS4unKjDjeQKWewuZbS5nFtCoGCHQ5IPvTuFmSXo8BQaTaQf2Hd/amGQ6ucZ+lYi6jZ&#10;/aZYXmSNQuFV1xn8TWzplta3F2Gne386IEKzVn6rZafPq0cMhtQFnAMqkDFIBmwR6e08UEgjc/Oy&#10;jiqdxHp8tmixR75lOfMJ+6a6a2V7KWOzure1ltZLceWxI/nWTqEWnKbw2yrGGb5mU5xQCRVtNN0/&#10;as84lmmReP3hwPwratFjWeJojHsBJZO30rJ06SCG+ZZb3ejrhnzVgKyX1+I71TGxyCD2oGdrp2qa&#10;atzO3/CJadat5JR3UAkg9TXO6poXgaJ7rVLOKKa7eZm8wn7pbngf/WrEeIBb4pdzh+OM1Jeu6+D9&#10;OAvCrlwCKEuwrFVtXuLPS9ReXTLmRfMUsEBYgfQVcXxC8thbzWdveiLyuFkUg578GqdnfWFvrgEs&#10;AeUxDhk3A5qK+lV9QMvn2aKz8oEC/pTauGxo2etSNrEQe0mDO2OR/Wtd4r0i786Cb7Iy4dcnDbve&#10;uOumv08OT3FroQlMOCwA5A9a1vD+ueIruxns18C3MtuU2ySyKV2H0yaAuPm0LQrZJLi10+8iEmeV&#10;mYqc9eKy9N0e3i8XXsp164jindQVLEjJ74rR1O51ixaSObTW8kqSmef1rBa7u59Fnmt4bhnjfJCA&#10;kD64poW52l3ot4l2ixa/Z3UDYyynDLnpxW/o8OlxRarZ3vh+2M0dtuglxt3A+teS2esY8ceGhD4y&#10;vGvVkxd2xB2r6e1ekX929xpkTXwe0lEHySBSM+lLUbXQpstnHLrbf2W//HwcndwBVy1tpmSG/h0+&#10;2MQmUPz0Hc4pmnrpkvhHVmvvFltFbmNszqMnA74rn7uXU7TwrLLpevz6lpc8jfOqlSoHXihCsamo&#10;Ra+Pi5p6xyFtKfTi0kirxnHrTdMvJIPFmpPDOJbdZCHyM7arW2q65d/Ca4tNNsGmlIZTEfvDPHJ7&#10;fjTfD1vfWVlLHqdoUdmZ5BjIA9M0DN7VNX02I2ht7aYNMThypx78VjW91ZSasNt6xdgeQ2BmqGpa&#10;pZXGoXgsfCokiVSpfHA9xVbSk0si5Tc3nl85zyhosLY17s6okLKIp2SR/vNn9KbZ2mrtrmlmO9DK&#10;pyyse1UrxvFq67oaTeIIrqySb5VVACg9yK0Jp7v+0m+zXssSiNQdozmgHqa15bRy6paK1pCq4w47&#10;Gs25n8a2999h0rwNo8cCKDHdOAMk9frUv9navJYQ3K/Gezdsc2xiwVP1rRsYfEKR2v8AaGuWDxqj&#10;GJo2HT0OKLjOfvNS+JFrY289x4+tn+QkwIoGcelaGka/DqXhlU1CaFyLsHyZcBvlPvTbiKyuPEDs&#10;+nSMscvyDdx+VJf6JobWVvfQaXieMDIRio/EU1YXU0dTl01/EYkFyyq8KKEXoMU6Z7CLwZqUyeIo&#10;UVIcks4B/KsqO40KKzhe7kuIU43tsLYx1qV7n4NXlzbQ/wBrT3UjRnbGzGNdw/IGkBDpU2mXlhOI&#10;viiLK4aTh5CuCR7NxXV2emeILq6igvvifZXKRJmDaFRD78cVwkfhjS5NdvLifQLdrNZcxRx3m04H&#10;0Oa3b4W0fhKeK3tr6FIYB5MaysW6euc0SSKNi6sL6AakA0R2qfmQ5xXP2M+qrqczEybRIRjpmtvw&#10;a2pXGh6sl2lyg3YRpc8j8auahZrDLOqgMzS8MBgVwzdnYVjmNTuZtheIurbTuyc1ykckzahbnzh/&#10;r+ldjqtqV01WOfuZ4ri4Yw2sZDlSHPA70AdtCIP7MQ/IGWLr9aiAciTLIfm4NVrVrY+bE7Sq3GPe&#10;rPAuXAckcAVLQDSB5fEj59Kjx+7H061YdRnORUMvFmSFz1zQMhHEZIwSWqRZD5YwByaijIexvCGX&#10;I7ZrQ0+zvZdK1WZbUbIkyxz0osBXk3G2BDYJFALfZohsBwepqN3jEpVpMfPjj1qZdp8vEgIzQIly&#10;MRqW5xxiiL7Q2v2CDcw80ZqbEGC32nHA4NLbGQa9HIhLYb7oFOwGzPZq13KIogN0A3DNUoY1gN4v&#10;kpuwfm7itVDJ59zIHI+XJrOZZpbvUiqtkL81SnqMypCjG6+cD5/Wse4hk2S7HJ/Gr5Vll1AtuwHr&#10;LuGvPt0XkjK5GeaslkFubhb4ERYAz71Ykw8isDnB5zSB/wDj4BthnZ1zUcRHnS9eDzTEK3bCjNTW&#10;AnGoTFoflLVDIB9piOcDcOK2beNjAWA4yvNIEi4s6JOim1ypI5Iq3OSfsmIQPmHftVS52sLdWYAA&#10;qenU0GZvtEQ2hsACpRZpXjRfZdKIx8qc4rNgbOtttZiSR1NTXHzWp2QPkLyDWVZGf+32JiYAPwKB&#10;HQSxjzsgDOKxry3k+2glmZSOeeldtZJZy210GWMSeX1Jrmp2B1zW7crH8pGGzSQ7HOtDHlvlXg96&#10;rMFzIAOdtWLpphJqPyMORj3rOikdpjkZx0q0SSIWZZFY4Cng+tSeWfIY5AyfWgKpaU4xyKlxF5MO&#10;ZQOfXrTAgMUn2cfuxw3GK07ATLfRHK5A4qwnlfYIx9nJwO/eiIoupxNvwMdKAsZ+ryMNQkZSQSnz&#10;iqOlmI6tOJEOG6Zq5fBGuNQYpwcYqLSY1fW1Hl52t8wo6DNZoJDdsIzxnnA7Vt6QEXUbvMR+6MfX&#10;vT40KXcx8oY2cgc1c0tQ9/qJSFTtkHJ96yb1GzWjRWuGO0gZHJrUt4WWV3jkIO3kimzPYJY26GVA&#10;xXsaZYPP/bFv+9/dq3II61KJOrtLmZtFSEscKDyR0qk7Af2iSykAcVovHbPZjbMUHl8gDvXKXkk8&#10;dwiLC7gsfmpbsNiuxDXb/J/GasbD5ceSOapxLObzOzGT0zV5yNqfJ0960EM2YlGGomb9y+3ZnAxm&#10;nAMSMA02UDyyDuzQBi36xyW8m2AiRtPkz7kCvjm+Fz/wsbxSXtZA8mrybWbvg19tosDQTBrdflib&#10;Dd+a+a/Gmg3X/CdG4tpEBS7ctDjiQHvntit6ErOw07GPacWFtuZSPJqnKxM11i3ULnjn0p8Md4kS&#10;JLGynvTo7a7l8Q6ZGun3JiDHcema7LhbqcnM0ba7esAMhulSoWMc37onnkV6enhnSZ45dt3JA78A&#10;7c81zer+GvEFmZXS5knEY5MaHpSTT6iOWRo2nf8Acg7R0rqfDCQnxbYqN2PNJIzwK4yJ9t9dr9lm&#10;80vgh+MV1vhaRV8az/6oESL1PH51augvoewTfwLt4CVUZ9sMhwMCn3MrMIBGkOQo3ENmtLRdMubr&#10;W0LwuIwwLZ70m7K5KRe8J2Jn16a5nsmVFb/R0I6+pr2BCgjhzOF8tflPb8qx7eO3tIAPIj/1ICqK&#10;mLZtTmFvmHr0rz6s+ZlJWZfaSOVyN+cHrU2tzQ2/wD8UJI8arK8ZZiegXmsuw2nUCBGc7uOan8dx&#10;wf8ACiNEgMZMly7hiDyAO9RSjd2Li9TyG2dL2+mJiTyyQsYz1x3qrrWk63a6dJc23mHaV3opPQ1m&#10;aXFqtreXETTO8SSgrJ049PwrpbrWJzaw2+8ypKoDN6V6iVkQypp93bm10eO5tiWZRtZhyDVjUrq1&#10;iuLa3LvulUhCB60lulhJcWSsYVZMkH3NSyQKfEtpvtopPLcbX9KAKdlbXcEV95shweV+lXI2jd3w&#10;p5BBAFXr9oU02NWuwXZeQO1Zds80c8jiOBwGGCSO9JAdnp8+iQ+ERGdJhDhjn5eefeoL/W4rPTNN&#10;FhpG555/3jhc7R3rmb6/MUEsp0+NhtBIUiobbxFpS6Vn/hX01yWbiPHWmlcDob86Vd6dpk0cWyRt&#10;ok4xhjXOa3o0scEDrqdoZVRWIjlBPP0rVlvtLvNDhCeGp7EkfPCT/WsKOytTrN3JbS6mGdxu3yMQ&#10;fzoBBYzKNLmhl1O+JZQMOxO3860ZIbYaZbRIis0two4PPPSmzWA6bwXDLkgdK9g+Dfg/+2f2krCS&#10;5s5ptN0p4558/dkkB+Vf6molUUSoo+nvhF4atdB/ZmsJ30tE1DU4EmuGK/NsI+RfwFdHfN/ppJkH&#10;HI5rpdXnjDxRJ5QSOAKoXgADoK4q6O+eb7zY6c9a4kru5pAqSASXYzHzmtfT7b9/bMYG27ucdayb&#10;RJzqTFoAFDcZNdZbyQ/aECDjaM/Wq2ZVnYvEJ9thCIPuenSvkL48eK3u/E+neG7DVA0dvOGv2ibK&#10;7uyk9OO9e8fFDxPB4f8Agt4guEniF9dWbw2q99zDGQPbrXwNE11KussUnlubu6lklkdssWbnrWtK&#10;N3fsTJ2LFpFEmvRsoVVNuqnnjNbDSmJjGqx7mPBWsPS0vItF16C8gkwSxR/ftWdEuti8Y7pCBOdo&#10;Pp2rpMua5Y1WHUpry1XzmBEgJAbGayNQXVrafRrh7GU28eA69fxrpXE5gtzcxOOQcg9cVPdzm40q&#10;CGLR98ITDEjrQhEEU2q3XhSwa1t1ljdMAHjbVO703x2ukxGbwBCtskgJdLgEkH1Falq0sGmiNLdl&#10;RU+5jFQSz6nLo2piHxHdcf8ALNmJyfSgZNptjDBrNhqMukXaxRQ/vAqnGMc/WvVIdW0lvBMa6brc&#10;RLx8IVwy+ua89tpfHUnwrWNdE+0KuT5Rjxkf71YlomrnXIXfS2tMth4lb7uKQMm8a2h1DSdJV55v&#10;MS53JNkk5HWrui2N4PBOmqdWvZSLfDKWOFxxUl7cIbB03RgIn4mqeh6/bf23cWn2WNSvUk9RQ2+g&#10;xLd54/E13btbE7n+XPb8aQRInxBuRLcQbwo+XdnrWrqLaXLe27pdxJIc4x1JrkILG8Xx3qU7apcs&#10;pbOCc0m2gsdTOIhHKFt4+RzWJPHvjADFSrfKa0wG8rmQmoiv71DxwazbuWlYq2uq+MdO1C3MHia4&#10;ZSQQhHGBXsHhv4oSQ28EV/p0hfcAwYfK4/pXlhQOzkov3eDVKa2R4G/1QdT/AHetQ4pltn2dpOv/&#10;AA81WwidZrCKQoMrkAg1oXlnfrZJPaaTBdRg8Kk2Dj1r4ZhOtWt5DNb31yrrMNqq2K9Y8O/EXW7K&#10;6tYdR8O3Ji8tQXjkyR+FZuLSGmfSFvLMujEvo10rAjIYHirsMkLBR8hyv5VyejeNfDeoaeqG9scM&#10;MYbAYf1rfMTmN5LNo3G3IAbORR6lNWNBlxIPu/nTfSqayXSWIeTTZMg8irUU1q0XMKgkjq1Kwhe/&#10;TrR/ewDUxVcnCKBgdKjKHc3B6CkMTnC/LSZ4AxTgMRNljxUbA7gdpNAEifxfLzmnHIdB5n6UxR1P&#10;OcU/ufWgQ4EYbp05pyheBt703tjb+tOVgA3A4p3FY+JJI13M3HNQAfJgRrjNWmJIHWomB+UnFb3C&#10;w35MZI70yeUMI1VSAo7VIFUo+SelNwiPLlFIP6UCZEo5XjJx6058+WRk00AZuCPM4GelRpIzx5MT&#10;DDEcimA8bdrcdqidcSD0p/O4jFKQ3lcqevagCPJywCL070qKQT/o4Jz1x0p20Ax5zmr0S5YDj7vX&#10;FFxBDDbyTruYj5OT6YrkvGljDN4JmKcmNCVx2ruIVAlfCcE0zUrOBvBPiP8AfksbfKqRRdMaPn7Q&#10;LZprjTopVtlZLj+I9qb43tFg1fSnSxIUoOV/ixXP3wv7b4kagiavdRlL/cOSMjNeiz+VqHwyjEjx&#10;vNHACpJ5J70yG7Mq6JqekXHwh1e0uokMkUYMKSfxD61iM2myW9wv2IQsMhQDkGsSdFisGQW7qd+C&#10;B1FRwvc7IlVW4FO2o4ts00s5oUMiWwZdxPWtGC4ils5I5YY0kPAbFZAu78QlTZTMo6nFQmfdeDAC&#10;k+1DA3Lq1EcVswvkJZe1MTz5NNvIy7EiM4qpG8rrEpkOAe5q0HlW4OwZCjk4oAximqtbyp5d4EVj&#10;uYk9PpUMJZWfOoyA+ZzjrXd6Re6SL8ie1ikEikHjpWVrNrpjas9zZTEqpJaPH9KLiKcZglUIXYsU&#10;4JrFuYtmqSKImA3U+CeUX85ELYV/TGanu3mk+zsLNF44HemNFTyH2OV28jvWZNGyXQJY/N1XFbCp&#10;cCBd07ZY9u1Q3nlvHbZQblTk0WC5lhk39Tjipbjy3tIwsKAAYPFVxjzJB5XANPGf7poAjjTYi7QM&#10;7qkaIGRjk7ioqRSpByDnNP58wYA+9SuBjulzHrSMLg7M8iumtSWsVYTsAMcetZtyikKdgxxW5oUM&#10;Mt9JFJexRhI8kk9afQViRoY5rnTf3agBhuPtXoNpb+EoPDBZ9ZtTttSRHwMn3NcZObeOe6aNiygE&#10;ZA4NV4I9Mn8M68l1rNx+8Q4TOMik3cNiDUvE2qMl5aWutstp55Uxg54+tavh/TNJvNIuZDCYwIy0&#10;hZua5UW/haLS1EVsoIc8FsmtA61ax+H9Mt7SK4VxG4l2r97PSnbQCndSaTF4u1Fba0EhWUgE9OO9&#10;QmQNNKd6lifug1qWh8Nx+Crye709jeSu3lgHkU+xs9PbRbuUWkgkdiUBNAEMZjl0i7jNhIGCcEdq&#10;5SaK5GrXai6kAWTgKM5roLie4je6iWRVLLgHFUYXeK0lc26M7Zxn1pgaVnok02j+fPrsPlhgPKDA&#10;MfrXfWnhvw2fBF7Euo2IZ7TgGQZGRXmAj1yS3jMOoXGXl/eKGOBXX2cVvHoF3JdXN358ca+URIec&#10;9eKT0QGbJotpY6fexx3cssgkJjcVilI/tsbzWMmVfJJr0jTWspLNnll2kj5S4/xrltcn0/8AtK9R&#10;LRN28bNo60RkKxiXmreZp8UNvblVUgMx61GkwMUfzBwI+veqclujarbbrdo97jA6Ct02enwRhm1K&#10;Fi8Q+XNWIqxpM0cXkSgnzgXb2q3NfX7+INNtYrJQQVHC5+tRWU8Q8QNFbaPKVJ+Z89a7DSrRINa1&#10;G6ubSAK6Dy2bqKTGjmNWZobu1XGCYxu+tYpLMWbzQfYVt+IzG2q3WJN25xtIrLtlURLuhY7UoQE9&#10;lbxOJmlnVQo4B71PFFGZroiZSFfsas2UCXGn6llHQJGSMnGahsLa6xqjIkpUBs++KGIlkkt1Meck&#10;ntimC6kFpcxKGG8ckVnlpXuTmMcSNn8KsWaFr+bcUUZwM0xDUS6SOVkuLkIz5YByMU4zQPexoynG&#10;R+8Y5Na0lpeiNsKHj2E4XmsRUAXUAbGRSH43UDG6ndWP2zSoYoziMjewHWta3bR5LFhGkjzNCNuF&#10;z060zTdEvr2O5YabGQBknNaumxXOnXevsfCSIEhbDvzz7Urh0Odew1Cdb4LBsQNyWGK2LPSwPDck&#10;Twlk2Z3H1qnaX2q3msakWgKRJdEsyjAbnpXVmeZtEvY0scAQYDCi4jzPE0fjqaJ58RZOGzwMVr6b&#10;Pcp41ItRPNhxuIBxWJOLmLxFqYntCwkucDnnmu10LybeS2PlRqGGdzD+tNjMnWrbV7zxVPM0DqqR&#10;fMHODx6A9ayrd3BZTA64Yg8ele03EOlahY+GpDawrPBbyeXOj4U57MOhrz425j8XXEE2lw7muSA4&#10;PBqUxFXRb3SLH4g+HL6W2vp5Yw4VQxAQNwcjvWn4hv0vdb0wxwsLYuXYEd+tZ+q2F7HfRhLAkIm5&#10;iEzWU89w+kxxgsjFsYK4PFO2o73KFzIg1mMiZjk4Ax0xVmzudRXxdprCxyiODllzViHT7nZFN5Su&#10;FUkk0/zZDtjWOFcEjI60wO+uL/RP+EUkubjS4HnW1wAOAa4e0l+26mzLexRRRyNjHFQvDcyNb2yS&#10;yHd94VSltZ7bVLeMtNGglG4j3pWuFzpItHuZtYSca0zRrJk4X0o1yS8ktYIIHiHlKFqdtatbTwpL&#10;b253SyRqN/XFYEjTNMsjayU3jLGkBa0211SbVLK2aRcKuX4zXQavpljZ+GmkfXrVA6ZBx8wI9qwr&#10;DVEg1+1Nvbs0gOHkPRqp6299d+JfMa/lK4Hy54H4dKd9Q6GM813PIBG0yx7sF+m6rMdvKpib7FI2&#10;4YLEZqZYrvaiYRVVew610dgSdJhR4Y8gHJI60MDFEaBox5jKQuSMUn+lmQqsRwM5ra8qIzzsZEzn&#10;j2qNBb/aTllPzjJFFxXI9MuCk1yj2wDY7jrUoMb6ldkwooB4OOtaJitHhJFkPlXlqrKkRMmIflEg&#10;zSC5VKgFiI8jd1xStIu1QIQMD86fczgaraxx2Bxs5aoGMQuE3HDmQBeOKBEM0k2YB9iLAg1v6ZZy&#10;zaXGZImQLzg9qkijiSEvJbqxEYKjHStjS7jcZi1ntVh34ApoLGTPaINQQLNvCjrjpUsVs5hB8xcK&#10;DuyelXrm5thqTqBF15NSpGW068ITI25wG60xGTHJFHczEKCM4IC1ft1eQzsDjApIo7h4lZdII2vg&#10;giuistPYJbyB0COvzgnpTSuS0ZkEUY1CzaWNPkkya6G6vLWe2sIjpEXyKAMDFTLp9lIswjvVZyfu&#10;j1qnLaX0N5tez2HHy+9FiBrRt/Z975SsrBRgDvT7ISpalWl+bac+1W7FL0F0k088n5Sap3MFyfFH&#10;lw3DYdhux2pDuXNPgszq0pnZW/eEjnpW8tykd9KioQpXCjNYMtsbeW0MjOZPL4UGt2CxmfwpFcyl&#10;Vk2EgZ6CqQjI1Ca4VnEF3mR25XPSoNH1W5h8e6LBLaXDSBzkkHBz0ojtpH1S4kNzKGWTtzmtK1jg&#10;HiOKaWKEhCPn288U9Bu1jrr7V/EB0bWUSWQDYMIpIOPrUWn3DXOgQJHZXBfzMOWbnPfmmiSyuGna&#10;K8j+5jGKWIXULW62liCwnBPv60WMi3LZafHfbWglDsASPeq97CyiH5ArEjYpbAPpWp9oebxNbF9O&#10;SNwihgfWuhjstAfUYpNS06adFj+QLIVA/LFLUDjC8H2aCK50NxOkfCxruDenIq3G0TaZ5Utpexbu&#10;EBQjFd2niHwXZX1vDBo2lxRKcKxi3n8ScmqXiHVLC5s4ZgdNOIiV2IBgUxXOd07Q9IE948nizUW3&#10;nKQqSAD9aV7e6j10Y8S3TqjfulZicVzcesG51axttOuruSQSEPmM4HrzXWwmFY9PNxIhlH3lB70J&#10;DsWYP7PaYLearA7s4AMpGFB9jVPVbPRrPWrP7C8E8kkYO+HGMntxVi40cX1/cy/aVt4igywY9B14&#10;rW0i18KwCNYNWmlaJsl5QSQR1PNUhbEMmlTW3g/wfql9dld8paSJl3bAORke9Qa1qj6r4d00Wmnn&#10;7PAqqqrFtA+grrNR1TS2+G+vo0stxPcyIlqqpkcdeKxNLtb63t5Wn075HXKjbjFOxNilY6TqT6HE&#10;zhF2qMbmqW4hvk0+VHgVkUjIzUt/fam1zawW3hqZ/nwZPM2qtVbx9RNraRyXUcZDrvYNmhiRoWz2&#10;EWivi32yOmAB2qwlnpMWg6jc3OvQtcAhkjZqqMbBILMLLHK5jHCnvVS60O+ubC+vZnuVCumxQ/b6&#10;UDsTQDUry9v5WiKwxQ/LgcAUaHb2B8Z3rechxNhsHAFTtYeM5fDttb6Zrum20EiAXU74JUVnahbW&#10;ljZaTpyeLzJcXK/vboDG00gO/m03w/NqsZeSwyOcLOBTdTbSrXQIPs6QSzHgKpBHHvXH6N4ZhMl9&#10;PL401W44HSc9/avQ10rSbbwFKJEkI/hLHJJNNXJscbFdeJLlngaK1j3R4CKo7+9WR4b1aPSpXuzZ&#10;rFtLOolGQDWzbac8MGo3Ed5bkCBmzI4BX0xXnUVx4nufibEG1fVDFJdMJY/MYqFBp2Hc6xNa8J6Z&#10;4at4k8AzXUvmFY9ozkn6VGt/qF/JaD/hHo7ctKCQeNo7VoXC6KtnH9ihsXnitmDbgDz3rgrLUbx/&#10;iJZQz3whVJJA2Rj5j05pCSNDxJbW517TVnuV8zYNoHU0WTaQlnPC8pUttEZHqa1rrQ9cvbvT5jrM&#10;DGPdl/8AZ7VhT2MseriDySXWQc+hoKNddLt1uGM0sRjdlZnkkwAPxpurLqJ1DR10rSIWtUjAcA5F&#10;czr8Wqz2+lWlzqV2kLXCAlGIz6c10V359h4b0SK28R28ZWwDBHYZcAe9AWLEWmTrLZzyy26gsN6M&#10;2BWf4n1bSLLSIo7f4erOfKwWV8cnvUOmf23rMKyTQzeQkxCqJNuSvUmtfUItAh0aaS68Cx3WwALH&#10;5nLEUIRxmkQ6HfpaG80edkkO5kLkbMVzt/f2Mfxp1PT7PQLuS3UqsTqhIPr+VdasiPe380fhA2kE&#10;gAWJTkKB70sE8MNxOy6BZcHhyoJP40mWiK0cDUdxsbiLZgjBIqzqOuXUEMbxQoWZcbpOTn8aoz30&#10;k3iG3EOihV3fvXxWZqUtjc6p9l/sSceWAfNA4zU2A2tOur8211dzTxF3OcnkD0rjfEUU99qFwJ/F&#10;5uHLZEbNtRQOgA6Vt7Vi0m3Rr99hONvpWcf+Eaudae1udC1AtkGGaItw3uRTQJGBbO4t7WA6bKqx&#10;tg88fnWvB9ifxPaBJ2SPI3kH0rqbbwzcXGiOV8aw2YjByHizvXtzXPCw0mx8TyC4+InnFpcKPKwo&#10;NN2C5Frd/wCFodTgD2lxLI0YWKJRzJx0z2qzbWuhxeFoLz/hB7KweZSRC84Zj7nniprnS7KfVS8O&#10;raZJJtUxgbSVrz7Xi0fjYW91cX5J2jG44/LtS3GjcleN9ZASHeWyBtHftUkOiX5nkkmdk3gkKWxx&#10;WfbzPC2nNb6VJwMqGGcmptXufFf9ji/vtYSKJMZgXjaO350WKZUv7hoVtLJZISgn4XAz+dX7awma&#10;QStbSKBEp2jPNSeG7PSdR1m3nLyknBTcOM100d89p8Udfgk8IzSRQwqJGZSEIPQg9DSYmzlZkkdr&#10;qKTRoo1HRmPLVnzW6i3WMWWwZ++D1/Gr2rXVrN40uZ/JmjRXO2OPnP5VizX915s0h8PXLRiZQkZz&#10;lqTHuSSWSpArm5JCjOMVXa/sYoAF2GRhtC+lbVzcSLp6s3hS7RWjTOAWPPtWZcaPEZtOuUin2Mwd&#10;ht5pcoNlaw83+0LrzdMjVmBYVhajHE/iW6f7OZCJflC811lzZyPazTQ62cmAAKByMdq5+O+Fvrlh&#10;AngWWSdp8NO5yOfamtRmbcXMcK2yppyFivOeq1WubMXOlrJbzv5h6gdjXoaaFpVzfSy3HiCwtZmU&#10;E5YYx9M1l67a6LZRacum+MsuuROoXIc+opco0znopNVtPC1slzaKxbAUjrTJsmyhkM82GOSpNRTv&#10;qbzaTuuN5EmTnpioL6ZzfKhCrtjFIdi4LgxWob7TKRjgZ6VZj1eJ7CVflUqvXHWsLzAbGQE7h05F&#10;SW0USsheFcHJNAWNOHfNpuskaikbvG20gYqjp8ep28JabV5JW85jyvarm6xOk3eyBw3bmrdneW/9&#10;mqJNMjDK4BLUAzIvkvbua0X7GQDcAIB8uK3pLGwstIshNrsBkMK7YVkBzVG8Lvq1uE1WFUJGSDja&#10;Kdcw+HVOmyLPPLPkcmTPNAMmFsswkcaavKDGT0rmLi3ng8VzF75mGcqueK6a7nuha2Ua3sakxjIH&#10;as5oUnkhNxfD5Dwc0WHcyhLeNdXLPdSkdFB6AVaSS0Nu6/bWX1Ipl59kRzsbcir271RBt5LNTHAy&#10;Nu5yaQDLmCycXQDyEbeucVnpCiaRdxqzkkHk/wCNWZHjE7q0o4Izippmtv7Hi8uRcstDGtDmI4hF&#10;NNumkLNJ1qd2k2sDG3Fa8KWQjdpmRmIJXPas8tI+oTkYxyOBQVcwJXuBqpCIw5HNaih2tBnDfKM1&#10;JLGphObdd2etJBvEiFl4DCmA4Qxl4SViHHOTSPHGpm2hCQlRXcUkuppsnZEGCSGq7HHH9gBL8KnX&#10;PWi4FGxki/tJ/O07ncdtdTEbYaeWWG23A9cDisuxgEkzfLFgPkk+lacn2M6qkaQ8AruIPHFLcVyr&#10;KYmuozLP1QjbtxiksFKXzj7QgBlzjHUU+/laTVrGGPReFUfOKseVIlhJO6FFVOM0WFcvXMxJK29s&#10;qkoAzDvVCGF47tmN24ZuoNSacZ2n1GTymYMRtOKu7GkvmBnAOcUxFWS0jlLlpHJUcYPSqvmXEcZg&#10;iSXIOC3Wt6S3EVj/AMhLJI9OtUI38qWfECuzN/dzz2osAtv/AGiIog9pIB6sOtbMTWw06YGNOTzm&#10;qD3N26QJLGgYjjA7UirJ5bHa3IoYkiXUMHwpOLfSy0jnGVHSsjTpbiCLyRNceawO4kHvXRWEs8DR&#10;/v0BZuFK5q3dpZyy27R2kKzE5xtwaAuZ+niWO+vjmUu0bYOT1NY8Omz/ANs+ILq9kuNq723MTwB0&#10;rVivGt/EUqyaTyB8p65qwut6dNPdW93oDKrybfMA6j3oA4axmvrrxFqDW4uUt1uCEbb97FdekmqR&#10;QR+ZK7HjgjtWysvh60a2S30+DaVz9z1qrcX2nsb110v5hjcpPWkMx57uN9Xsg0MmCeV960IpLQar&#10;a/uQp3KSC3YVhSNcT+NNHFv4aSZWk/eLuxsA75q1eW7/ANtOy7lwoBAPSiwHRaq9vPeaQbdYgSVX&#10;rVa709o5LgHSCGa3Ulietc87SLPaJHJcK6nO4c81qwX2uPLai7VZFUYBJwSKLMRQtreV9UuozfyR&#10;jJACnB/Op2W8t4L+2MkuHbh2GSR9asXrRRskiWB3bgQQ1OinurmC3kntCNi4U7aAM9dJs3SyeW6m&#10;5lyDnFa0E+lpq/lXP2VkSHC5waguZybcoUZVC4BFVbfTbWWxEkt4ynflSTQBf2aS2sloLLJbPAGB&#10;VeGB/wC19UZvMRRklTxXT6faFvC8pt3sy8VwvJIywFc54gi1qTxfKI7qGKBoE3qDjp1ouCKU9vBc&#10;28gi1FwUc9+KrQQSBZBIYspJjtzVq4uNEtPDKol4WnYDO31qhpdyLg62X0mRSjrj5vvCqGdXJaaX&#10;/Y+l3EmkLJ+7ORt6fjWZNaaIsEFzayPF5pIMbHODV/Utbtk8GaTYwaIjTySKMn+Ed6zbtQuk6e2z&#10;naOB2Pep6j0MS8s9Ya9tGVc5U4Gc0Wmn2ySTST+Ibjzg3zIQRitGyvZI/EgDRyNuxsDdjWL4nfxA&#10;bzUHh0iMyNGCqqeopiNC+vPDken6ckmoE4Yhs1FZm0N0skF3G8bJnpXlqWfie4lV5Z5MvJhcjAX8&#10;K9b0zRb21+GOiyjUEkYAl1B5FA7WIdQub3+xnSONQZH2gbemaq2UElrbErGfMZMs475rbQRf2Hfy&#10;3NnAqKBsLHBzWTa3Zu9fSC2012G4rk07EIlRIXSZ0m3tk7uayzC41OX/AEEszng46VvvYzWupllD&#10;EkEuueKkDQPagm0MbBjz6UtgucZdwaoz3LIrfI4+VT2pttN5d0jtE6nIySOc10sbJHrlwyAEMwBB&#10;qbU49J+wxFrCMysONo70FcxRkZpRbO0CNlRg1SmVFv48ttVSCy9M1o2drdlbV+dqjhc9qz9YjeW+&#10;sVVCMN8xU9aAQT2ttMfPjuJAFQZHZqoNNeNLs2kKgwec1r208K20Np/Z0hBiIBx0qIJAscyfYCA0&#10;vJ60rgZzm4ktJYnuJ8hf3YyafHpMv9kCaSSTBcYGOtWpBJ5krx2x3KoxV+31C4k0FVkSNcPjkelF&#10;wZlSKiWkS9Mgc1H5FuTb7ihBcE1buImmu4m3cdsVTKXC6gQJdwBGKaGJqsVqdEcpZxqRDwa5u3t3&#10;OjJulySH4PWunuZoQFjltHI2VFa2CMDO2sGKME7FI+/mgaZxQso2ivy9uSVk4x3qfRtY8V6L40iu&#10;dL8R6vE8bglUY4x6EdCPrXT3ccMVyoWXcDnORWQbUST3Dx2/zd8ik1zblqVj6d8BfGjRLi60m28R&#10;6WttL5yoL2NfkJ/2h2r6ys9T0q60jTZ7DxFodzE8KsrQTBhj8K/Ja/syzqVnhUhuQAOtamja38Qd&#10;Gura4034g6/CAw4EzFD9V6fpXNKi1rFlXjLyP10Mxew3vb7dqjkCmR3SGVyZJQABj5DXwJoXx2+I&#10;NppFsmo/DjRtQPlAeahKMfqOlb7ftCaqWBP7NwwD2n/+tS97sHsX3PtSWed75V3zklwBhT0qnrl5&#10;oWk+Ebq91Hxjp1rapGDJJPIFyT2UHr+FfDGq/H74hy2kosPhr4fsTjh5AXZa8W8V+LfiL4nv9Mk1&#10;j4kazLFC58mAZWNc9flHBP1FCUnLbQFT5dz7I8Z/HjwXp2kS2mgaRdajcywsDN92KI9j0yTXxv4n&#10;8ReMPEPiuK61XxJfPGt0zW9qGPlx577e5+tc/HbRoVKhc7RksuSa2YbeNrdz5QzjrWsaSTuDmlsV&#10;oobYXFu/2SFmUDGVrTRELu7RL07cUQwyBJQWJw3U1ZKYgOCcZ9a0I5rk8UGF3+bwT0rZjWFNMu5G&#10;aIDZgZ5zWFFITcBPtBwE6VJ5yCFkaZj8/emQXPJsxYyzAsfnJ2AVUllhaxl36OQQflq+jqsFuAq9&#10;ec1HcmKR1JSMcdhQBnx7PKtgLTGTxUzKymQGU42d+1PjCLOu5PlU54qyghuNTgGMIWAx9KEBHaWi&#10;/YbqRryMjPemMpDkCbvxV+6sNQWe4ZJSIlQZGao7YlmCm6GN3X0oQIbnMyAjIOK0IIjPdpCPLUbh&#10;lqpYQSxhcEY61YTzv3wRyp28MDQA/Wra2trzTkivA5EXzgdKdpaBtLuAYIx5hOGPWqqLdvxKcnzP&#10;vH0q9JayLPpzJqLbFGSF9aQDktZHmvoZLhIv7smKWCS8tJHt5NRtp4gcZz1Bqrd3E63FrGpkJkXG&#10;QOlVltpS5LmXceclqBDnj83xPPHFboY+qgdjTpLW8itpmkdwgHQDJNXLKG4XUJRGRuxwc1qK8ht7&#10;+KTyidp69qLgYdr9jksYWFxOSSRg8VN5fyygY4bmlbCQ7TaRqRLwRwKjllKJIA3O0cjnNACkXa6v&#10;pzCaUAkDAPWtV2lF7AguHUMo6isRZbnzbXzLIjEgKnPWuutVtbny42nVXWIHgUPQCvE+g2k8rS2Q&#10;LsuSSc0vm6XPJMYJMMRwMcVDrFvZ/YLF/szbhOF571r6Xp26TTmW02qUHIFIDIkW1gtl8yFg5bOc&#10;da3tIsvDl2k0kzyLH5JxtHU0zVYLR9b+zi7izHtD9OM1sR/YrPwFdRW/2XzGtidxI64p7COdmFxa&#10;XGoRxWsvkPMRuHGRWrp9pYPo8rCaMMeSGPP61hWV3qMqMl1CAv2k4wvaum+y2ctlDJba4I3RfmXd&#10;gGjcWxjaiIUvIN8CBVP3hTk1e5Omyw2tgXcxEBiudoqK6CT6lHCztgcOw9aTEdpDFHBb+ZK74MhX&#10;pmkMh0/TZDNPNLaIzPMSfr9K1hJoa3dxDcadau5AALY+WprmSaDwlB5c0cl0YckZ7muEaHV5768M&#10;mlXTSs/yjOP1ppBudrPaFLmOe2kg8vq4QdhVCdraeFpYb3DKMEDsR1pdAXxAlvrEUiuMQlQpOeDV&#10;rStNjt9T1Jpr5Gj+0EkZ4yTQFzAe6sPswWXVzujznIq5ZQanPbRzxNLsz8uR/Spdb0myXxNZTCFv&#10;KkcEKOhrbs5nigSNYURBDjinuJs5DU455NUt1lgb92CSexqhYxaxNqc2yG48pQQoBPOK7K9+zvYX&#10;QNqGff8AM47ZrN0+WS21i4T7TCmMH5vSlYaZVtbu4W5e0cOxO4YK1V8m0h1W7kEE6tIxzmpNTlc+&#10;KDcW0cDOrjJWtC5N5L4fsJP7AUyYG6kMz7Zb2XXrVVZhGz8sw7VrXdpbQxuqRzBmXLMGODWWv9rP&#10;qunBIQqLjhfWr0l1cPeyQSwfMkYAegCGO6lihlRLR3Hl8cZx61UbUBIiL9ilVixxuXFP86S2vpWl&#10;thsGSCRmpJVe70qC4isogFl7LikBlSi6a5yZZGG8cCrs8zhLUI3Pl4AqzIuyyQiBslRuwM4rAkkc&#10;eIbJmBA83p60AW4rl3nvrd2uUfZwQelPhgt0dXN3KX3Hk8mrbpD9pR1sUyYuveq+czjAOd3IpgUJ&#10;5pTr0SSK4TzB1PUVr50Zbi3wzHbGCwJqpNbXE84Y2hBQcEDrVCJ0/wCEgngmidDkAEjrSGbF1Lpp&#10;8mRI1UNwTWVfRXAjsTFE3zAktir1xABaKpCscgjmqt3eyvpE0UUS5UqGbH3cUAVIbq/jtmjazDIQ&#10;RzTrWzmeDUpRGoAkDEE1cSNW0u2kN0jZj6Y6GpLCaMXl9G6sBjqKRRVuXk8zTGjiYcYYAelXbaeQ&#10;EeaMKBUfnKdc8s6aoXf19Kq6g0ZvYo4nBOfmKmmDL99qn2ewcwO7sWAJHasB976lHctqjMSuSg9T&#10;U5jjitAjyI+9h1681cNqotrYCHncCDmkhbFRCpyWix8pIOKz43t59Rv4pLdgglHzEVtXEUqeIPDi&#10;m3YRsmM460l8ltGbhI9ORd2CW9aBiXENh/ZVnFFKBtXhhWppbzf2ZcwNbOzeUQJM9qzbG1aaMN9t&#10;2fLxnuazJb3ULfWNUgMhGAcMo5oA01Vl1aWITgsspPriobhZGvyPsgOWAJ9Kl0aG4uNH1CdZ283L&#10;de9QSPfQ3tsJYGCvKRupgVjBLD4jjMN43ygZAOM5q6Tqpl1KSezIj2jaT1NJNJCs0b7d3IP1xViW&#10;9S4tIcabgRgDrQBNZpE1uJmXaigkAnrUdzP581ksYkAWX5hj0rOvb0LNoiLbSBS3OOgq8JHNkTHb&#10;Om+A/Nt9qBEWqJMdKiaOCJ/KCk4PPvUsF0jaJp7fZ0IjHzAis+1aUQXam5Zm3tkk1MgiNs6eWBub&#10;GRQBBNuuvEkot7lYgy/OFPHFWoLK7iu901xI6CI4JqEafcWurWTR+YyvKCTn1rZ1Ka9eLTYVZAuw&#10;bgB/WjYCno6Kl74lm3SEsxxuPas7VoroJa3SMwAnOR610NvABE4DdYeao3TK2jzw71JViTjtQBe0&#10;J4H0jVTPpoBe3Gx6xrsQpqVxIl1CQ7EH1FQ6fevJrcFiJAiYKq+O9F9Y3MOuWQ3uym5HfrQA5FmW&#10;HT4xNIQ8ucY45q1qEyRjTIopkEhZdxqeaaIazpUCJGZGjXJHasTW0MXiOxLMT8mePWmB1MaWT29r&#10;FKcM2w5HeugdNLhg0mK3tj5hxubFcVbS3MtjoSIjFzcLhsfdFdbqL+VLoqxn968S5yPQc1ImZGo2&#10;E83iq6eS4d4ljUhc8Aip7CfUWsdYii04KkaY5/iqzcyn+yFX5wzY3Gq9tcW8WpJukkjjIGTt4PrQ&#10;IoaZFqcvifxEZ0RIVRtuayYon/4WNp0EKuxmvmCrnIPNdne33h+W1FpYQFZpR89wDwT6Vz9jp2rQ&#10;fFXwddSX0apbzs+eu4U0wNm+s/I1AGSxiV1QEhmxVOCSSfWoA9u+zzACg6YFReIrqXUfGuqSLHMk&#10;MO0HbnkiqVvf3Ed/pscdpGpWVVEjdxQB0eqyaXB4g8C/Zb5Syki6QDGzPSqmvWKnU9MuI42ZJUHA&#10;96zNUt7mXxtEsauDLGrFlGRkVrW8t+k+nw3Ak2wdAw5pDNuDUNRs/h1a2pt28oW7GIsOmetcZaRx&#10;XV9rReMblkyprrNWvbGTwZGv2aMsCAM8YrN0iGGLQNduZ5EjLgCMZ5FAEFncta3E3lXU0bcjrxWF&#10;rN/qbXFvs8RXKmSfkBsjNFwLxvEc6b87gSmRg4Nb0Ol6V/wrVZJJWM/nE7zyQQelNATi808/C5tO&#10;1Iea1wiHdtxjHStayubSLSbeM3kKhIQI268elcfPuks7TzIF/d9yMHAqvO5NhamPcpII5PAoQGnq&#10;dwG1ybyLWEGR+CF/M/jWCftUWsyTfa4UdGHXvWnaW979iJDlyqE1nf2Vq15Nqz75U2zqVUn72KaA&#10;6u0F7PpNxK10se62wQDXKSwTQX8sXlNIZJyc9c10cckUGl2sDSncYwDg9xWRPPeNrcUKaW27cNrm&#10;kgNBZ9Ug8LQoIWwUO0EZAqGz+3TRSK82GaXoe9Sx3UqS3dvequRHlDjrVV9Qt4Q039juf33VT2FA&#10;Fq6W6guESS3cjPLAUxxFstTGFYs4rorOe31HQ3eC0gLm3wwY81yU1lqdt4iIeVgnmE9elCA2p7HW&#10;l07zVstyeUCMHpWLFJeNqSIQuFf5wRXU2U+ty6DdwxBmRIDk4zmuc0+DVB4i1BptNkQfajyehpp2&#10;A3WiR9LQGEfL3AxUkWEslQTMRnjmp5GHk42dcVVYOpBMZ5HBrlqVBonXOR8vH0pGxibmlWUCwfMQ&#10;PHFVsswkPYmsCgKOWJ3cU4dCMijd+6XAOc1GQfOOfWkBKehO7ilAJaXkcCmqGwnPeptrbshBTuAR&#10;AGN/3YOG5rQmljTS9M8qb58neBVLKgABTzTOfOIEQyV45pAx0k7uyZduBxUILANxSbkAcfZyfm5I&#10;7U3Lf2i48s42jmgLhHI5uXAjzz6Vo2txf2+qRvFcbRjnA9ajjjXeD8vWtCON2uIlS0Dk479KWoDZ&#10;DeT6r5plkcn1p8sMkOjX9xcW0SRRpklmxn6etXbm50nTfDuo3V7eRRJFDnaOWY9gB6mvG9V1fXNZ&#10;8RxtNdz29kJSLayQ449WPcmtadPmBov6p4jvLpdUt7U3SxKhVnHGR7V57bWYn16/lkBZY5CcZ5Jr&#10;oXEcV68K2kanZg1TRFiu7t1dvnByK7oQUQuVZ7KyaWdxbDHHyk1NbwR/YJwtqqAIRWhb+S+nXita&#10;Pu35BqNvLFxBGhbLMBxVgQWVoqadqjtPkrkj2qSz1O6lmt7YW0oUOQW9RT53Fvewh0ypALAntVqz&#10;fSptWjNtaooC/vCozzSAo3scI1EsgfBHOT3pIJIlhCtG2dw5q5qODqcaiD5R1xWcZHWOUm1yMgA0&#10;kBb1OXSf7AtU3Nl1weOtYs08tn4csfs9pOsZkz9a2mtJnt7WRrJMqMgHpVDVotXl0jT4ls0+aZQm&#10;3070wPdPh3qlrceHdNDtHwgGCenrW/4mjEOoxvHFGsbx5GwYX3ryrwRZXlvqWowjVoVRIEPmBhjc&#10;RyK9Xvbq3utO8LafJPO8qq4DpETn6kVMmTG17HNWtol3o2o+ZIAu07XD4INJbWuuWulv5uqm4QSN&#10;tfd/D2BrI1fT/E9mmp+RqUrQh8soJBSotAvtQn1D+zrk3Oyeyl2yPnhgOBn3qSzoYbjSAspkSJWk&#10;kA696o39l43tvEEE+l7bi2mj/fwSS4AB7jNc9a2HildWSPUdDjiWLU38lVlDeYueDx7V6BG2sS6p&#10;YW5gaKLy1Gd1ML3MbSbXU2Pi9WSTzZgvlAP9xu+Kw9TW80+C4TUIr0hZSwmUE8defpXe6jNpWlTm&#10;e51cAJFnjue1cqNeh1O61VJPDty0TuFVpISNoP19aLAXtOWy1P4atcHXJPs8MR2yk4zgVkvJbweG&#10;9UZIpJoVf5nzk13MGlWsfwzubeBAkEtsx8tOME9647RLdIfEtzaz6nG6yTsAGGQf6UgM9NL1zUPC&#10;klzpWnoGaQcSvt4HXGatafoni17+7V7tE8qDLjf1PtXR6uL3T5tJmUSm0jOTHEcDH4VhDxIJtU1I&#10;2Wm3mcAYOcZ+tAWLawXMdtL5xAIcjP0rNufLlBBkbHlEqvuK01ullTy71JYnZCUI55rOmhuGtpQi&#10;RgqTsbPUU0DOUsL3Vh4r1CSXwgnlRS7Ync9amulaTxXbTSXbxnfkRdBiupg0a7vPCeqqdVs0liUs&#10;oLhcms20tJzp94moQh5IpdqSIe3bJoEdBYF/7Mu/Lt/vQDAAyDjrV/Tp9Wa4lhjWxhh875pAoGK8&#10;71zU/EGm6dZwWDWrFn4J5Kg1z0Os+Lre31h5ZDKk9i425xtZh1FCGeveKxM+iaZD9oguFSNgzR84&#10;z71Z8NwaPpHwmv1MizyakGy0ig+WPavF/BviG5sH1KG/glnjlvHYiR9xAY9s+lemSa9oF1odnHY2&#10;Ms8qyEiIDlcnkU9hMz28I6jPrF3faTqVuJJrkvlsbgwPSt9JtTXS7608SwpBJDEAkhTAkA6Yp+i3&#10;HiNZNeeTTWtIkRTGhk6n1rY1e3ufEPw/0yCbWbdbi2uMwzKOSAehPekhpnMWVvpf9k+P7mJLp7cW&#10;2IYySQ3HpS6BNdpoJgZB5Mkz7Ydn3c1e1K4ttF0vwXC0to8bfu7noeema1YbaT7PZ39nIZI3i3CL&#10;y/WgLmVZwy2HjS5ltLlYPtI/f5HD+mPSpJJtVuvFGsWl3axKjRfuZV5359aS61C2kupba50a9inU&#10;blzGQPzq3oP2GbVbx5NdjiIQqm7nB7ULUCnHYx2ejX0Z06JWGSCvJb8KbBYaRLojXUN1Ml4AfMjx&#10;jdiiMaxH8XdTE8xZfPO0nldua2rt9seqPb2VrvYrypFFwRj7Zv8AhG55mtNuH27WPJqjBp3iafUo&#10;pbHULPZGw82JzywPv7Veu9N167j0IxeMTbKHBkXy8g5qtqek6xaTaHNa/HaeLGGmRY+Gx2/GgLGn&#10;qGnX9n4XguZLKZhKhDgMRj1rEtdJvp9Jm/s74j3SZbJgmJIz6ZrevtT1a7+H+j273eGVcFtv3vf8&#10;aydPjvEnvBba1GrhBuBOOaBMxhYeME8WrHL4ritHjUjaRuDk9Pzreih8dwaHqST28MiyfdmAwAPX&#10;FNmXUZZD5sEryLMAHDZ5rfjs/iDJowQXM8lssQK7l5T/ABoAo2kQj8Oo03hy31B1tpGeFsKWwM45&#10;rHsdR+Ft9aRPqHwS1OxCX7BMQ4O5T6jBrYki1Ww8F+MZrvUDLfkqLGIjbuz2A71w7eIdYktry1m8&#10;CRPerGWS1+zheAOTmmGx12p3Hw9bSXmsBrkS2yqX/eMRj6ZrSstU+HEvhi2ZfiFKbjywBG0BJz6V&#10;m+HILG/8AOV0ayt5Li5AmgYgkFT0rV1PQtGtxLcQeFY45xEu7aMg/QUnaxasXUvJDbRmN49oGQVG&#10;OO1XbWWS7t13xgsswAOao6VageGdRaWIqzj5QasQoIZQRORl8jFcU4psVyDxLG8dgUKji3rzjTI/&#10;N8TRA3KJtuh17813WvXIlsnT7UuSv48Vw2nq3/CST4jkP+kKcj2qEDO7vLCBLmCQXyEiAZwKx2Vx&#10;KwDA4auileKSyiZSSPIAP1ArAbaZmcHo2KAGhlLupkwccCkZf9DuG3dF5+lLtj+0O2SMins6/wBj&#10;XwCKSVIFCEZivYLBA3nkB5cNz0r0ZY/s37LPxHuo4jtlihETA8sO9eTOIxvWSM7TJxg16tK7J+xx&#10;dr5hKCWML6YzQwPMYS01jbv+9HPKkc1sWwJkVckYXjiokcfZrALaxLiJeAOvFXI1CkuHHJ5oC4yY&#10;xtHcRPG6njDA9an0j7XDroG0NGV5zUUuwkE4yO9LZy4ubhWkOCvDelAzpmdPtM6+qE1kia5Rr7yx&#10;wW+Yikga4H9p5TcOx9qjAZYZiqAZbnJosIineN9OkHkEMWznHWucuRKso2jGTzXQyEeXkjt2FZcy&#10;Ruh+c5B5qkJlVRiHJYY2VVXcbmfax61cIAtWBI6VVTI1BTkAdzQJEyiUxHdtxnuK2rV5Rp0SeYMF&#10;65uV7o3LHziU3cACtq3ZjFphwThqGNGnMZDqForwFQycGqpjkXxFYbXLKW5WtUFZLgZx8qDFEf2b&#10;7TLuK5IqCjTDWJ0raVRWEJ+auZDu17eGK4UgS1qhIzHd/I/+rODWJZwyrqdwDC20znB9aaQi+lxc&#10;C5x50ijaeRmqAYnXLthK+4tySa1biMxwxlYywKHt0qlAsD29w24qzN1oSAbKbV7W5VlUMOpFYE8a&#10;pKzJIdvNbU0Jikbc5JbknNZ9wE2xjcANp4qhEVuwbT3BGCQeTT4Y4iGDzE/PkVWUkW84z34xVtAG&#10;tYvl/iHSmBdeTCQqM4C9aifeQSJePShtvnQZH8FJuTFwPLagCpM6iP5iTmpLSRVuY9l8qBjlm21W&#10;mWUyLiLI3UjACFgVABXnHWgR2tpOpS5PnodsByc5zWjoDIL3XGZSQ0nGK43R4sTSBb2RizdDXZ2r&#10;W0M5UqAx6+9ZSiO/ckvSR4hsXjkJBk+YV1Nkq/uCZwCFBAx1rn5Ill/eI4+VxkDtW7ZMwCA2pbAG&#10;CDUoRtzXDRQFvI+QKOPWqEk9tLbBlKjnhcUmoFmsVw2MgYGKp28M32OVip2gDmmgFZ080kIAdvWo&#10;Q7M8nzDrxTHZTPOAT78UwH92wDD61QEwaYXSkSLgVHPJKTIfNzilXJ2Dac570yXylnkDAgsBzSYE&#10;EbTC5yGyGHzZrlNZihk1gFowCQcEiuxjBETnYCB0NYupxI6LlAMA804OzRS2OASx01tQk36dGTu+&#10;8R1rThtLFHm2rbgmI7RtqaUIsMmcfKafaIZBqDeWfljG3FbOoyX2K1rG7TIhkXi5yuB6V3tjHZG2&#10;mZ4ICSgG1lzmuZs4QMlmGfM6d66ONZdzbYWGFGKzlUbY0jG13wZ4Z1S2uium29rMI8iWEAHP0rz+&#10;3+Gfia3nviPENo1u8/8Ard3LAdPevdYVdIYmN0wOMkVJe3VwdJRVndRjpmtY15Jbisee6b4WhtY7&#10;US6/JMQRkdhXe2sFskcKROiIFG/5euKity5hjzIc55J71akSQRyttABXsaiVRyBElx5BOBIpI6Em&#10;otz+Qi5yMVS2uVUfaH+961axLm3weBWVhlzTVA16xywChjuJ7VmfE97seCfh7JayhXt7tt4PcNx0&#10;rTiE/wBuhjCD57uPkfWuR+Jst43xO8D6bEZAI7BXlJ4BJHArWi/eQGBp587TJ1mMIURKXZuOtW0s&#10;9KDS+VZQvgcHOc1hLJbrp11bSXLM7jB29sVHAmsQXXmw+e6Y4Gc8V6QjSa2iTVnkaIoZDhRnpSFZ&#10;11FT9qHXkZzVWRtVntb5hYTSSBT5cY4Oa1NF0rxJL4W8Q3NxoUlv5MDMwZ84AFAG3bWGkPpTy3es&#10;qqsh2k9Ae1clqUdnHBq6RTEgSjawbqDXQ6TcaXceCpYrgSNG92QD0IINc7runyp4z0/ypj5AKdGz&#10;kUkBLa29qdMgD2Zbcmfmaqcktvb67GyWFqsaygMxUYGa3XRYoLBRNFzEvQ5rL1lNKOiECJy8gAZV&#10;9aALUl5YJ/aDPbxyN9nDBkHFU9MvjNbeIWSERqqNg45q3okdmmkQWz6E0iyocu3JFV5FtbfxdcRJ&#10;YFQ7g8dCB2oB2Rd0Ma3c/Y4USZ5ptU8tBjnk4Ffo38OfDlr4d+AehwNEn2y5s1mu5e7Ow6fQdK8A&#10;+A/g+TUPGn/CRXmgeTYWsv8AokTLjzpF/i+gr6p1K43X0i7TtHCgdgK46j5pFR0MDUsG5dvJPzE9&#10;6wCGN2hC8bq2ro5Cgk9O9VrZVM+cDrSZoie3tyQMocEc1oRpaxJczuVWOK3Z3J6YXmrEIIWM/Z+r&#10;ACvCvjz4wOlfDaLRrG9j/tHUbMrIVPMMJHJ+rdBVxhzNIpXufPnxJ1+98UftJ3xjuHXTbK9eC0TP&#10;y/KcM3pk1yk1nNBq9j5ciMvTINc9HNdQeEbYi4Cu87HJ6k9/zq+L25bR9NJuDu2/dz0rptyqyMZO&#10;5uSmDFsrSRgKOSarzvZYRop43CsA2O1Y4W/ube6jQyBmIG6saGw8Wad4yu1l3ywTOMnqMGmJK52y&#10;/Yp5tq6jFxFwCaqNNd2wEMOlQykOT6ZqxZaXG2pwSCeYb1JK5wVqtPBdR/ECw36ogiMgGWPQd6BH&#10;caZpT3ngVLt7S3y0Zyufu461wV1daJb+KL+GPR2Dpcbc54J+ldjfT29hoKPZfEa4mR7cZgVCACev&#10;Nec6yqLpSXpsi8/2lSFHXk0bgdUdZ8UppMcUWqwxwqg4EXUH3p0c1oYTI84kMpG7aeh71mWtzFL4&#10;dsxJp2xntxw1Jtht7e4eGz3F2AC5zg0mMtXlrp+0ul1uJTgE9PwrmLTQyPEer3iX6nzSP4vuEV1V&#10;rZLJbXckl7J5hj6DoM1BFavAZQb6Y5J4z0ovYaII7QLOHe/LuBwfSrvyrE2HB44zUfy7R1zQd3PG&#10;KynK5cVYTqoOcndS44OVOc9KT+HBI609c5ORUMocPu/dHSlAUh8Hn6UoDiMcijDBx0BI60hjGjDI&#10;dzH6VTnt4NysLYlguFBNaSg9DQ6gwnpnNUBgQNfQ34w13GQ+Q8bYwa7zRfGfjbTZLItfrcwbuBJ1&#10;xXOlEKAeWMkdarvAjqMluOlKw7n014e+IHh7UbdIbvRoLeZlALMwAzXZtZxXLW89rrsBIXOxX4Ir&#10;4taCVIj5c5zjOAcEVt6N4k8ZaZeW7Q6resof/VSMSDUuA0z64Q6nEsoeGf5X5JHWtCK6Us26FRlR&#10;Xl3hv4k6RdWltbapoMEEnALFwQT68816ZAmk3lr51pqVkylAQUkB/lUtW3Gky78h2gyAZ7U7Y2ZC&#10;FTGKypY9Xhfd5ZdB0Ip0d05RMxY+bkE1NgNHA5+bnFRnqeaerofLGEHHQGpCowCRj2pAQ87jzUka&#10;jc2SKUouMFG6VGC3mL8px60wZ8VAPhcspOaCpKx4YdaH27zyeRRxuJDGthBt+ZTjtTGBOcx96mA+&#10;+c5pcrtUE5Jp3FYhTzOgCgBTzijy8xR4Zckk9KlONxAQA4poLZPzHODincRGETK5wOvNNHLHpj1q&#10;VwBYxZcZ3dKRATJwO3NADT/ro8wD61MnGec8VE+0TsPMGPSnxg59wKARdgxtXg9a0pFL+Grjhd3l&#10;EEVRtRH9otAyoB5nrV26S4juZhEMh1GfpWbY72PnDxrp3/FcaRMPlDxOrMOxHSua0i8v4xcI80o2&#10;yMBzwa9f8cWobw9dyC2bMcqtXiZ+0JdNujKKxGGrdO6IdmaV2WbzpHmG5iSaZamLyIXbIG7k4qPY&#10;zrFmXtzV4gDRJFSyDMUOPwpgWUurdLt12wNE0fORWVOLc6iGibKs5xmrVlp15deHb75gkiMcA96a&#10;LDUhFCHgJCNgEdqARZsUs2i1AyXTK4T5eetOt3/4nsCPERGZME0xLWdbu3DHGT681NLEwvIUKgMG&#10;B4PNJgbNxa6SlqrRXIEgXKD61mWl0IdXkaWw84hSoQdOatzGI2UGZGDLEKyI5oY9aQyWzFWH3sUk&#10;A6dYvtl88dgFDSZCAdM1TnWWMqxHykirk11bi9XZIrKc4GKYJI3lPmW/G01SAbJLG2nwBLZR+7zm&#10;sggl5szdWrRVMO+1SV38DPSqk6KLs/d6cUCKU8cKxEg7ufWq4Kbh8hAxV1wjW8oHUVAEcwOTBgp+&#10;tCGV2zubBqezBaWQPIOAarSeYsjkwjGRxTht8sAcfjQwHyEC8lIAIBPWiymgbVJ0VJlY/eOetRFR&#10;sck9BT7cItyH8pc5pAdvYC2OnXaTMmCBsXH9axdZnsolghS1Xc2fmHYVLDKTGv78ABMmrFrY6ZcT&#10;X88+tRt2VTximIpeH9Etr+4uGGq7VCklSfSuqm0vw7baBfzG6hJijbK7ByR71DpiRWlxfGPasDyg&#10;AlsHmtTX5NNPgz7OCRmANnGc0LVgebaeY7nxFqQfTW2rP+6B6YrU1G4ktorcJdQq2QqL65rOtjcQ&#10;F5IpYhzwCOtZtyLqbUZZ542c+YMfN0pgWpobtrgySzLuZATjtQI4/s0xd2J24HpWhpFhrN74iji2&#10;yRxbPvN0IqTVoGs9emt5GiYBhgCgCTSNqR3Hzjr0Jq/evarZW8jbmAflQc1z7vKggkjt28vI3jPa&#10;uht7rQ38P3pOml3WMcDnn6UMBj6vpp02NEsXUrFhflrn57y0/ta1YWZkldxhscCpbuKMW0jpMoDv&#10;90rjFVZBZjSY0MGZtvysBT0EbdzDc3GnWLrYpgRHLLxiuWa3v21YxlpGJuABlq63TjeR+DJC6yr8&#10;h61ziXKjxrE7RuQLkYFAM7Gw0PU/7OvHj1NEZYAQmzofrWj/AGfrx8GvJdXoAjk+UA9cVt6dPqUm&#10;nXhUwqDbr82egNYer3l5baTLHLq0cimTO3d1pKVwkrHHXk8Uut3EaWLKyADJHWqqSyRakY5LZQw6&#10;e4q9DPZHU4JTYRHe/Tjiqupy2f8AbL5hJbjGPeqsI0oZpWt3+bKFhkKMVri9to9Cuo49MClocbjW&#10;DE8I0wCO7RR5RJDCn2UGs6hZ3kQszhHO1lH3vxpMaKsX/ISmyysWY9Knnjjj02UvdkMx+QelR29t&#10;cxeNFgkjYFZMYJqXWsR6tFFJbyb2i+UgdKBFXStR1OPW7mPzZHTcBzz1rVvluZNSjVoOAAzcY4qb&#10;whZ2v9tTtPAGLy5RW9q6TXNO1W58Y6bFZ26lHADlf6/ShsES+GLkW+m+IZlVWgjjA5bpU93d2N7p&#10;GqZgjjWSTaDnpmuM8RRahp9la2NtdFpJHU3RDcD2rrRHpUfwHtJTbFZWs/kweS2KTEy3a2Ph+10e&#10;3g+1RyysM4A9aqXdtfppeq+Rbxp+5Ykk9K5/Q21UWLyyBHff8pY8gfjWb4m1LVhH5UHiBgzN+9C9&#10;/apCxXjso/sdzc3WsRyT+a30H4VMZGk8PXUS7AixH5geTWHYG5NoyyGUBlycnOamZoxA6ebIMnj3&#10;rQZVS816G3igXxNOIvNP7vPP51ejutUkvrFXkkZzdJtfPIrNeKEz27OJDtbP3qmjuGOrxiCz4THz&#10;k0ID1W/v10/wZfTyyQT3UlrGqIR7V5Zc3s815LI1jFHJw2EHArUup7q6tbdHswz71DAtVa+sLiCF&#10;ZVMDgwjKZ5pJCSsVYbvVniCpqjCLaRIuOtMywuVO5ucnOajiV1QM1pIoY8DHWpcJgkxtj1FNAdHo&#10;sq/b5ZW2HbGcH0rG1a+kn1+ZBtCmUgkj0p1vcRR6ZdeXbjcRzk4rHmjvZdWfZpxxuHzdM0hsluDF&#10;Hp6MEDZXv1NU4ZNQmMSeRIFaUAH0rp7eytDY6cs8jFg447VHqMGNYt47VlTCDkDpTEWF09Yv7PH2&#10;mPPlgnHvVwQJ5bfIQQKWzRlspvMuZGkCjJNKJXLybQM4NSMYyYhBVOo5oWRVhQhMdc1CzTMzgocb&#10;uaQhjKQE4C80CJEEsrXIVn4/SpUhWDTrlnO454JNQQPNHJcEMCCegFJO0kgdHgmKsRQBPHeymEoL&#10;PAI5xTlkn8oleMv0xTLJFDENbdOBkVseTEYUCpkg8jFMkhTY6KDEm4jHSrKWGZPmVDhgVB7fjUbQ&#10;3EckEwGVDDK+laqgy6fLteYvgYIH3R3oSC5lahKFeyghDO+RkgccVoxfaJdKtotvlMFG4dDWl9ms&#10;4dOsnMUTMGG3cOc9+a2baygeza7dU8wxcKG/pVJCbOZjsrMXlokpkAc/6w10FpbQxXl0kdr5sbRj&#10;95vq6sIuLRIGsYlVZPvdxT1toY9UtYYrxifXNVaxNy3Fbk6POvnwpsQkkjrWfbLeN9qQXeUDncQe&#10;1aOrRXUfhCYF9n7vLEHk/SsLSBOdLeX7VchZSVCEelJCOg0yaxtr+4ZFLFeoJzzTbnULifVdQCaa&#10;jyIMgHpVdLO6jhLBicklsjrmtnQ9Ptm1SWW61Ixx+YMgdWo3EUIF8TTabFMml4wGBFQ2trfxzXjT&#10;6iis04yzHpXfane2FpCLe2tMq0Q5xXK3VmbrQp/Nv5kWR+h4NHURUupbWHxFpIub2NyyjZ5Z3D8S&#10;On41voXmss+eAipyQeMVb0jwxYDwjdpBLlpIwzmU7yAPQnpVO4t7W1dLePXJpWlbaUxgJj3pivct&#10;BNPTw7O8VgGbOCP/AK9QRWcM9gcXLqSwyqjNTvHLF4bVTPGQQMqDVvTb+009TcLaQyARHCtzzQIz&#10;lsr231eeMWMoAiBVmXANONzdpBMIbg/aOQoC5rqrLULnV1mFxFBCQ7GFEXqv1q5FF4ftLi4Y6GJH&#10;HCqepNO4ji9KOqvrNsZi2Vm/edq6XxZfx2/hLSI4bkvI0J+VRz+NLeKktu0ttpnklsk+2KwbFZJd&#10;f1A3Do3luMhuelA0XPD0NlJ4Ekk1LTgZppCVjI6DtzW6NO077HBMIZJginEKc/pWTcy73VYnhREX&#10;GKksrrxJby2x061M85bhWXKn60hNmva3mh21vdR/8Kfs7eRwQblRhufWo4rLT3gvbj+2l3Fycsfu&#10;11NsmoXelmTWvBujWUrL1SUEt77e1Ylxp2nvrj2VtrLMnmAswOOKaYjKNzdoLhI7+RlXjcDwaXTB&#10;fPrFwQ1q37wKcEA/N7Vu3tto9vYWcEa3JONrYQkk/Ws6ytdGtvFNq7z6pHLK4Z+GIGOnFCdxHUtM&#10;uj6Y6N8P7V5cBoZJDkKW71o2VzPd2cpuDbl35GOBj0FcbqOqNeeNhaSDMI2iNj1OK6VLTy9Hhkju&#10;pI1WMFQevFNiH6pYMYLFIoUiGcEhueaxLSx06LW9asp5dRnnmClcqcfnUM0+rXmqbIdfW2VJgGlc&#10;9MfWuytdQ0HTtMge/wDiJbX0/wAipFHbgsSeBlhT6Acdc6ZBbeJrNY794HzlIpGzu/OtB9TktJDb&#10;X72+2QDy9jg5z7Cn+NLSWe10u4XV4ba8M8ZtSzYARuufoK0YtK+HsPhZbl5hql7Hpy75Xn4EhHQD&#10;60gZj3cj/YRFZS3axyYZ0DHmnWllps93YC5s4ZH2YBeTG38at2GleJJ9C1Kd9T0uy3hhEiureWD0&#10;+tcJq+j6/a2N/Fd/E29khluesa7Tg9eRT1A9EC2+kazC5vY3hmlUJHHLvH5jNW9Z1S6a0LrIvlJb&#10;hgveuW0Sy0iDwpYi21+5uh5eQZpN5B79elaJSJyVa1ZuMkdqV9QTsc7C/iXU7+4eCzvnEcmCnmFV&#10;QVupFqVjp8jHR4WlKgMA2Tg1iT/8JoNbvv7J0u1ijyAy7wN3vXTW9trC6HDLe6vbvMICWjD5wad9&#10;BFRdH1SS2a8g8XW1jE3MqswJJPtVOTTdDmM8d1q0czIM+cvykkfSrMVvLIzyvrzp+9IKF8Aj6Vna&#10;hCI5oVhknkaVxwM/LQmB0drrelW/gjXLUX7pMqgK7HsKxra4sLqG4ePxNavMWO4Z5rGuNB1Cey1K&#10;b+0JgpjHKrz9MVz8Phq+TUbO5g+It3bMt0CQBnA75FFrgd1ZNp83ioWdzcLIwUs/PMZHI/OqOo6F&#10;rl94g1W8TwPqF5Dauq5WYqFUd+ozxVJ5tG027127fVbi8uJoYwxUYLEe1ehaN4g8RzeANLS0+FMg&#10;EiMZkd9u4djzSvYDjLFZLePxHGk99bBY1wuDye4rm7m91dvEMcL2t6E+09WU4I9a9aa+tzpOrG78&#10;B2MLqvyjeDg/1rBlubKbwvfkaVbiTy2WPK+vvTTuCKCTWc+lRxrAfLjgG6RV68c1m3R086OWgtHY&#10;LKAwxV+yurCw+HtpbyQxySGeQs+OWLdvwqvHIFVHGhMsbtllZfWhoZSaGSLTJrqPQ2lBh/1Y7Vn2&#10;cssq6szeFo4VA/1jV1drOj61MqXCiIxfMhHSs7UTpci6pai/WKMr8zIMHHek1YaZyyqk+pahGskE&#10;yB8HYw4/Kq+q6n/Zq+HbTTfCsM99cMfvrwg7kk1rWo8I2GlTHTdPu3kef99NIxJY/Q11sGiWF9o9&#10;pdzWyf8AHuS7Ebdo9jSuht2R5e918SJZ9Nhk1y3SJ3BkWBgfqMjmpdVsb660i4j/ANW624xKw5Wu&#10;huD4d07VrpLPRJVjTl5GmMm5vxJqDw9cJqfxG1QXDziBIyWUDbu9BRYLnK+F7awsbvVj/wAJBq9z&#10;c56uDt/A8ir2o2Vpc67NeSyQtISP3WOmOlb3iW+1ASaXZWfwzS1g+1sHlEeSoB4Ofes4QrGbR3uZ&#10;GZlANGwJ3F01tHinQ3WkQO6uPLTpXJeJUv7/AOIcMa6PMbV2BaMNwuOldoLG2Ooo800O1iCp3YI/&#10;Ctm40zOjRXCNAnQCTcM4+lK+o0jgtK+06fEwYoAmMBR1H1rfubm/vdLIk1OLydmFURjcPqeppuo/&#10;YIICWsftG1Rlc9TTrGSyU2U7WTIrD5U6g0AzGsNJ1GTW7qG2slQLyZpVyOa6M6Rp1vZW73es28sh&#10;mBK+WAoxXSDUra18JazctZRKDASiYwzV4vqmoeM9X1gx21nLBG1wQQcjavuaNxLU7u+urV9TsVsL&#10;G2lxGAW2ggGrn2PXx4eaSHw0t3O0ZzFjAOf0FZenaabfwxaGLXP3kIXecZye9LL4p1u28V2cCtCt&#10;uroJSibiw79OlJt2CxTg0TxLCuq3F54fis0aJmVPM3Baw7b/AIRtF137XqkBnZ28gkD5iPSvRb7x&#10;Bo91qQUpqb2zWo3QNGwye/NcJqNhpV1dW7R+HjFGLrKDfyv400x3Mm30+1vNSeSbTtSYpL8pV2AI&#10;zx0qC/sYYvFcRe3Pl+XjHWun1e41iy8D2iWOj20heMA+vHvVHThql34eZ7rQGWRsEgHOPxp3A5S5&#10;tbtmiaHw+THuzuBwRWHcaVNNqeqT/bWUBB8gHTFez6Yum/YfGi3MFuiW1hhZN3BYjj8q8uM8FtqW&#10;umXxLbSl5pSCSAAvb9KVky0zn44YPIOLtV+bHI9KuRQRNHKftW4JjIqhFH9rnaa1vbt089gQsZwD&#10;UllBrEPi1Y3ZirE7t3TFTYps1Ft4iHwpxkYGOlVNQtYUtpcaig8yPjnvV7Vr2e2s0SHREkJYZwev&#10;41i3qm50izlcSQtgHarZokkhIwYLPUrnX4IG8VTW6LKA8pGeD0rrrnSlsNNttmqi6OwHzC3r7VVt&#10;GtjAY1gYuwUKQOaNQ+2oqRpLIeRvDN1FStBkJgvmgeZ3kJ25zmoIjLNNIAJAobBYnFdFoslsy3kV&#10;yVWMR/Jk1t/YNCk0u+KXMQVVJyDimDOCubadlIUINg5w2c1V8oDT5N1wq5BwR1zV8+dF4husqTAZ&#10;8Alu1Ravc6SLmwWJHViRkdj60BcyLa3DC43Wkx3sRuxVS4hntnbfExQn5Tmuna4B0a0EFtGpCfMc&#10;ZrntVaZ7O3iWdmO7niiw0Z4KTXduizEbjyT2rZCRQ/Z0Cq2E5OKx7ey1B2Uw2bfL1NWpV1pUffZk&#10;diw5/lSsVcZcMm44t1zv4qHav2SVvMQYXpmmXm5LO0JfcxI49aljtpZbVXWORkUDK560DRVto7mf&#10;UJRHbTbVHOO9aohkSzkR9PdQTxk9a0bLfFZNiyMfHQr1qG4mDXALyZwDgUWFcrKI41jG85dsACti&#10;C3hSzk/cKWdcgZyRVGzCStlrR8gnYcVtabGi39/cPFIzAYAfp+VMRFYw4vppXRVyTtBHWp5R5txN&#10;HLap5Q6Us01s1xAyCPcZDlAelI7sHjI02Z3YjKgdKETcqXKX1vpkYgjRlZ+Ex2qVBIunRO1jIH2g&#10;tntWnEHN3b+ZZ9MEJ6VbumWTcn2NMBRjHFAXMoxXclhE6xAofU1oWMK7GLwwZ7A9qoeZefbltobC&#10;75HRVJ/lVmGLVBqdsn9n3OTMN2emKBN6Ed9albySXzFwOasQxo+ixlbWRs9wPu10F7Dpr2MMT3yl&#10;vKHyjrmrumJaWulgMAGdCq5XPBp2E2cDAlw/jWyRC5WMEvxxW4sMv9tNcS2xQKMY9a6Y21tb6bEI&#10;dJWRmZmZh1Oaxbs3bWxeSCaOMOAVKnkU0kBzc1zZN4svB/YzNtcYxzS3n9ju8Zg0pzIoBfKYxW9L&#10;FpEVjaS29sjM+N2Rnmop5ItkayG2SR14G0DNSxpnM30ump4Y3vqmJjwq7elM0bNwHV9BkbzPutnG&#10;a1FsdOmvpBKYS3mjYvpWrJttrNUs9DkuZgoyijH60kO5XbShC00sVxKjsnK+n41h3xuUhljGC5Gd&#10;xPWtbUZvFf8AYaSzaSIARxFu5z9feuVt4vEk+qPJe6JFawK2VLSAlgO9JAixpWowR3V0LnQFdskB&#10;q0FYXOqkqxSPzfoK5HUdQ0iPV7tYGifdcIvHr3rt4o4n8H2McZHmfZwwA4PIqrjaHXSRRNETFvCg&#10;Hrwacb7zbQLFokSLgc+uK09PtLifQkik0uRnAIJJ6fWsTVIfsF1bkv8A8tSGVeRRZkhvtnMu9gPk&#10;64qGaOZ9J/dX/wAqAnKmrElu82jWcn2aeKJ0BBK4zmss7rK6uY1nkZXxyeetJDKOntry6nfMuu3K&#10;IsmNuTzWve3EUml2yNqbtITlmziq7K5tX27kLsDU5sLB9OtC2qx7w3zDOKAM+GHSZZmHlktt5HrW&#10;lbW9tFHNJAEDc7kNaKafZxWkbwzFsxjJIrHvxcx20rqucngZxTuO5ktK0XimeeSzRsNhPbNdXEEu&#10;NOi2W0jnyiygCuZVIhFZGeA/O2cE16Do01vbWlpJHpqMxiIiJHrQxHDqZG8SWym1ZStzg5XBGK1r&#10;6FX8QaNLuOViAPoa1L7a+palM+nRK0hJBUYwaw7f7YZSZLhSBIdvPagCrewoNStYxFCFeQZI4wTW&#10;sbeWx0mZ5PFrOHhB8o9FFUXt55tftwjSEK4JOKbrRZ5tEtXDszOvm4P8I7UCMO/aa8m06BL0gG4w&#10;QOAa6Sz0660+a1ItIAGgUl1IJrNurQHWNLNvshCwgLz3rqNLsdSGn6hPcajPMqxZwSecelGwJEiG&#10;Ob7RMw4HG0jrT5bXTm0W7dZYVkZORxWbI000JaGB4SZWAQ98VmgXS3lxHLqB8wDgbuDmlfUtanM6&#10;tLdWd9BiDdulIGKuWseqTWEEpSQFY8jK5qxqogjh00XWn8mXMbDnmui0O7QLFC+lud8WFbZwKbJs&#10;YYTVW0keXIwY5DdsVALC6jtN8t+mA2TzkmusvvkaeJbd1YtkYWuXumvElALSkE8Z70hoopIf7WZv&#10;3CjGASOtTypOkUz7FKMvysPWs+4SNkeaSV0XIwOma2Gmth4LgEabvk6E0gM2xS5XUbt5dQjZNpOP&#10;aqc8iTaxGsdk6Irtlh0OKmleJNNBZypI5Gas6XtnFxEsC5ZTtPpTsBHEbltKv/KGNowSe9ZqNfLM&#10;VFo+5n5Y11SxxQafdxmWPJzkCs2GSMNcA6eD8jc4p2sBTEczSq8lrEwxWbcSXw1q1LSMIwcIgHAq&#10;xDLdtNqJM5VEnOAaSRpJb6FEVWwefakNIZKVYliwbj0psYRILsqxJeKtDyANMcGSMEEVG0PzKFxk&#10;AZ96BmHFZgyXJdjkuSSTTH0+YwyMlyhXB4PatuVcm3UEj5huxT3EKRRhWfcU55oC5xcSZucNY7Qj&#10;kAkdastBGA5E1sc9cgfyrfWKOSScfJuVhtUd6q3Onj7ZHI0zKFIOM8GlcrmfcxzA27C20LcfMcUs&#10;SODcYso+vpWqlvM91IY7mBUUAMA2c1pG2gRIv9IVjtGaBORjpCDHksmMDrV+FFEZUEcjOaJIonuC&#10;GjZQCNuD1pQkqSOPPJAHy1RI5mbYAMdcUfuxHIrPww60BHyOF+9zzUjKgYAuD8o/CkBTYIrl4xjI&#10;wc1dggtmtFMlwuetMdYjASN33qQRKXgxI+DjPNAy02zYoEqkA1GQCFJH0qCaLZPGYrvcOMjNTqwK&#10;MCORQAPkAHZxjFSQtFGYcY5YH6VBeef/AGVAFhzlhzVcQai1sX8lgFQdKQmbNzc6k9tNsu22kAEC&#10;sl7a9aeBf3m0uCx9atWbsFjBI/1gBHrWpf3CJDp6x4OU7DpTQCvb2qaJa7LtSfK+YnqDWUGkR1Xc&#10;TmXrUzM32MnLcjkZpIDEwfenyhgd3rihAaErLHbRb4Bt8v72aoRXsKy3a/a8fMAA3NVb+6M+pWMM&#10;SSEKwBwOgFMuILIX2lBtyl2G5qLAbeYlnsmMKsXP3sU+8eJ4lUQEfKOQelRT+VHY2Q+0q67Bj2p1&#10;rFc3epLFAoDFOWI4xSEQWpuv7SEdvdO8zIcKOaYbfXY/EE7zB9qklsmustbGXTtP1aaO1WeZRyxP&#10;J+lZk11cXUsqPbNFk9cUCuZE00VxbSoUG0Ag84NWdFtozfTpJ8ylxtLdqJodPW806JIHLk8noDW3&#10;psUh1bUkisSzxou4A02A7U7DTklsZDqcQyo4rPDSW0sb2rPKWcc46V1F/ZadJplvJLcOsikAqWxg&#10;1Pa2FrDpwmea3eNVDbM9agZj3sM8mlabNOCBsB2AdTSRajqi+E9XEF3GvlR4AI5FaM9yLy01AQ2Q&#10;QIwVENZE2k6itrI/2goHUZAPWqEUrGVniuPME3nXDnMme9NXTfEQ1Y79XnaN5flyx6V1mlaRL/wj&#10;cjvbuxRSVPvWebzUFvLuGbQpWXcVDjPyigLk0f2S2hvo2lt5P9HBfGDtqlF5khJg+0qGZhxmtTRt&#10;N0641DV8amUG4NIjtkt+dSXN5ZWvi2G1ttBkfHV9vAxQIrQW9zCgEtlPIxBO7bUYc/a5C1qwBPGV&#10;6V0CajOb62UaRGVkjI+7nGKzri5sf7SdJrwoMHIaPGPxoQGFdx3j6jYSW6TMfNGeeAK1Zv7RVNPU&#10;+HU+ZADJnGKrQXEI1KUQXds435+VwcflUt3qSTTadAZGLCYA7R0oC5aH9oWrFvIyHtTk5z1Fc3Hd&#10;X8t/Pbrb3O0XZIOT613V15aeEoFeeN2EIK85JrAMulDSrgpbJ5pYbwByKAEE7y3i20mqRK0agDd7&#10;1oulrDpjCRkZhH13da5g2V9L40sZ0tp9oAJAPX610gsDLq6mS9mAMBBUjvQBHa6dqt1YamYjDHHs&#10;JBLda4mSy1Vda1WC7nclZsRup7V0jXlzaXuoWaeJXlYSHG09Afemwsge8eUFjtyWPNFg2MiGymS4&#10;so7axupGY7mJ6ce9bIuZ1tZFmgEYBCjPfHWr1jqls1vNGlgi7ZgMheTTb6KOfXzPPGqRJGNqDuaL&#10;BcjF1pcFsswmt2Gz94uRnn2rJupFezurhLBtjMCuTzUdxaaR9uuJ49MnZt3zruJH5VYXz5tCuI1s&#10;MKSAp6YpMpIy0uY7p0idV3bgMN2rQ1m6+xeF9Mgs7CN3aRNxB6DvWBJY3UXij/j8AY4IAq80N619&#10;bCSCRmCHk9qANKzvbU3EayBNrxLncPunvVXXl0ZH0t4dTibLAkehqt9kncyloypB+UdKqpYXFxrd&#10;jGNNuWVJOpzxQBZWa7MBUWp/1YCisHWW1yCCykjiQHzRvGa7LEUGoqkrITtA4HSs/VoYDGZJJ5RG&#10;IicY4J7VIGhocl4/hYSzQbcRgnjrWXrM1i958ulAP5gwwHPFQaJqbnTb+Deo2ykYI7dq0GtoZNZt&#10;Wa7iCkEgY6mgZTV53to/9GkI8rFaNlpwbw/qr/ZkU7D82e9SogE18uEwCACK00xH4c1Eb35j7UIa&#10;MDTbWECeOS/WRhK2ADwKJl06PWniEQBznOfvEVniR7e7vGKT9SawY21qXxgtw0beQJPlXpmmgRoX&#10;k7r4vt2MWyN12k+1Vbu4tYJ7VbaJ5Hd/mbrjNaF9Es1xpfyAgMOlDjTorsItum4RqcHk0DH2lsz3&#10;FpLPdKPlBVSe9XLub/TNORZDuEo6dgKyjK0msWLGZ1VXACillM6+MrORQ20beooEzT1C6Uy2QLLm&#10;OMYGOc1iTXTNqVu0ylMIcf0reuobVrmFt6lmZc0zVLTT2sLcmNGYQDODQCIbSXGnxuqOTv4I6Yqn&#10;JG03ii5fyQN8eMkZq5p7qugvEkSEgkGo2kuFRmS3VnWXgGl1GdX4csxb6VevLKigo5AzWHeqbjUJ&#10;ItyFfOc7hUqXUkmnxA6i6MqgFM+tVm32+ood6bmByd2c5pisZ3kbba5jZQSM7WzVO1S4F3dIsTkb&#10;+MCrTylNaaNskNIDn61fuZzBZYt9PjZnXOfT1oGLHZNO8e62QbfUVHPcXUd1JZiGDbkKH29Aajt9&#10;SunBhh05nkJw7Dsas3yRxeG5XkUNKxBJ7ikBlXCxW+r6dGLkuX5Yj3qyqA3sZVyTkEAVTuWt/wCz&#10;NPlMr7gvU1csWkWzt5mtHZDkncMYxTEbDy3GyESWLfdAyarB7drtwWVeOMnmmSXpmim22zAKMDAq&#10;G1t4f7Td5ppMFgcCkBDqtxqEdnaC3tZWJO1mx0zSWVnqQsjI85LPATg963LyW1OlxRQxWxbzB9aZ&#10;NcPDokiCFS7QYDE9M0Acxpdp5niy7IVlCTsd1a+r3MCaav8ApAdxx7jFT6BZ6n9u1dpGiCZBUA8n&#10;dWRqemasvxBu99uXtmIZWB4FMdhnhxJ5/FF1O9tJjOFDVN4lXbr+lsyZAnUfnXR6PNokACvOg+cb&#10;iB92sfxnPZyWs9xbwYiidDn1IouJGhaCa2SCSSwRQIVP19Kcbm4l16GeW3YKrYQY61DZvPqPgnw1&#10;MI3VxCoYNx0qnd3d/HqGoQ3OnJHGiLtcUgOumfSYtDjlubpQWXKKB0rlr6+trjQ7+KNVXtF8vNZL&#10;T3EtxatP9oMecRAr1FaUMEL/ADeWoIYbRimBlWcOqQWt25tyAoyD3P41u29zrT6LbySiRwqNtx1x&#10;UzO6Sxo9uCGTABrRspLaLStUj+yRl3I2+30oYhbG1uJfhx4p8iGNJZ5M5Yc8daxzYA6aRLchXXkk&#10;HByK1dNvpovFurx3EfkoQPLGOOah1OGZrh5knPyyfMoPBBpIRa0e7tIHt5ZIkm8psHd1puo6rpze&#10;MUuDpe1XwAoHpWNbwTf2tbssYKyH5gTxV+eLTE1ABwjYGOnQ0AVr23ubm5u5Y5tqYBVAcVRjuJTr&#10;NjFPJKojlXCZ4OKvL9qS+VGumCM2R7LVS5ls18YaU0cKS4kAY01oB0HiG12D4eajGDmW3IGBjIHt&#10;UsT7dCt2ZxtYZINM1e/EujeGIWBIhYbFAwEzWReXErXqwCd2C264KikNMfO6SXrAW+EJxx2pqwRL&#10;IYypKbc5rM8+WOSOMxglpQBXQwNZiawW4uVGVGPensBjx3l5bXl8kc4KmQAZHaug+2WyaKsy3CrI&#10;bZtyr6kVm6hHZvrmmCO2YIWwCB1pbixgjntI01JD5ijcCfWkBmaWl3Nr800jMVW7OAe+TXY36afD&#10;cWTrbwliEy3pVG6hWx8HWsuIVTzlLsTyajumFzoKywWkxwib/ai4D9dj097TRJYmjZ/LHmYqK00m&#10;6ubaGQW8SW5Ubmao47DVJMBYZQvkZ9elUJNT12O3trCO+YxrddRxjFNK4Ghb2l7p/wASU8mUrbFM&#10;8Hqal1F719QuJXJAYnCn0qcGWa13NdAmOJcDPOaVtz2rK54C4FLmS3AtaNeRwLhZE2sp3ZFTXMpe&#10;7OyBdpl54rLhhgWNx5J+9mre4Aggnp61zVpXeg0tbk1wjfZocEcgVWy2xQWB9KczyNEcuMAdKiBb&#10;P3DWBSFbG0ZxikG3YDwB2p4GY2z60xlAQDBPNADHD/aINqclhxVswus6b+pQEVCgcTrlWGCMcVZk&#10;kbzSSWLBeKAEZI/KRs4Hf3qMk46YHrTXkcxEEHjtTAwLKASODQArEBMknrUlmEfxHAG1FY1YY3nk&#10;KD3qKIo94FbzAu7rtqZ4SL5wszFVX5TQB6xpEPwig8Fa/G/iI3NzHpcpuLll/jYfKFHsa8jtFuGm&#10;uw8eAL+TY/8AeXPFTRxMsU20SDc3zD1rWtrS5Itw0Dqu3I45oEkSWFskt26MT9w7eaZe32jabYak&#10;kl4jTup8tU5Ix71n6xqemWGkTJBr0Ut4VKyRIf8AVZ6fjXmJnu2utRlumJDPnDc9a0hScug0WNUv&#10;3uHuJryZmHmHy4mPA9OKxHi1CaG1ezwMOM47Cqktw1x4osLaPwxqUqNKd0gjO1B9a7u1/sy38Pyx&#10;ooL/AC7s9q7YxstBHMX8UdtpllLdakGlIGVHWpIlWWytWFo/zKCARyKtX5sJ75X/ALKZwgBOT0xV&#10;abVLZIoI0MO5mCggD5asBs9vqJtbowQDKRHcfSoNDfybDVZ7m2ywmONwrprK4g/s6/RoRuaAEMO9&#10;Yl3u24MkYXe2AB60AUNUt574280Em1GyG9qm0W1nsXn27GRlO7PPNXDb6lD4bjYzsEkQkcY4rPtN&#10;QhMGooY5WZVOOOCaLhc1lSOW5vvmiBzyxrDvJoYUvYngRwJlwQetJYxazJrtzJsuNjSH5B0q7Pp6&#10;ve3ZZHLlORnpQO5nXWoXL/2ZHHFIEIXO0VpGSdE00lSv71FAbr83HFR2DWaX86nSkPlv8uecGrTD&#10;d4rs7mYRlEnUpGDxgetAj1GfTdHg+Gej/ZZriOc2qyS/vCSzEZq9perXNr4OM/2OLzUt3WUBNze2&#10;O/NVo5NOuNM0mWC5A3Wf71Wbpj0qDRrm0h8Ua5nSDLuBGG6ZHSpd2hpJanIx+JNVm8d39vqGkXVq&#10;tzeHY75xt7Zz6162dN0p/B/hCW1u9Pd5ACHBAzjrz2rzzULVdR1vWIpNMtYysuUKDkVia3pnjmz+&#10;GtzNZfEXUWhjibFurHcR3weoqVEp6nq2qQWMM2ny/aoZp1t+iy7hmsi0m1RjczTWhRVnG0jvXmXg&#10;HUDJ4Q8Y2y6dqE980vytLIzEE9Rz0rv9NudfgFxBqPhWSIIx2MDkNmjoBseJU0W9+HN1uijN0saM&#10;oY/3far+kyaJd/BDSSkGmrdopjmGwKyleBxXLSQXkviGwMWjTTCaQjaX2genPFULjwr8V/8AhK7i&#10;eO1jsomZTCIJgwI9TimB013q72WirDcXE6quNzJGWO38K5KyurW/8d+MX05L17W28pjOyEHPU8da&#10;7Oxs7m3ttQh1rxPYectuD9pZAcA9sGrfhGLTE8UeNpLWC2eOVgpbywomB6nHtQILO7tJbVYriA3N&#10;vgKwdT8o781avdN8Nixi+waFYw24ZWZuAc1x3jW81zR9UWCLw3HNZXd0pSVRzuY/d/CqVzqOtP4O&#10;toH0e4hlMaMqhjjHvRZgdXq+ntI3hya1s7dyI8SAtjp3rkrvULGHUpoZbKYBMAypyAa6XTItQXwf&#10;Pc3fiazhQaPL8wmBwdvFcX4Rkt5bDxbDqGkwSk6xIY5GIyyk0ITLsJsZ5p3Ov3KoyfLsYisHUten&#10;0/QPFds3hC5mjmK7ZcElcdDXU3dro0OoWzQTSCPzR8uOB+NVNfk01dMtibezk3242gqOKYWPGbO/&#10;v7nxvcSzpdBSw2bwen0NdZNFb3GnXn+l7cJwKxrm3vnvY5lMKjPG0YyKtQ+YljJvJyFpXGc5cacW&#10;u5P+Jg/yk9DTtPbX9Pury5tfEghkA53KCH/CtZyPLO3PLEmqrpE7KGLGn1Apah4p+I1xp93F5Sxs&#10;7Ya4Q9vYdv1rR8JeKfEeleIMah4hup7d2BbdzjPWqLw24JG4Y7c1Tnt7VrCUOisSPlyaonU9j8Ue&#10;Jvhde/DgR2emT3V/I6lY2OBGe5J9q7rwXrvl/Ciyh+0WEn7lcPkErgcgj2r5HjtfKvLgIWQkHDgd&#10;KvaZe61Y6je+Xr9xIjA703HHPtS5R6H1xfeI/Czzwx3sGlylkKhhGBsP+9WPpJ8KpqfignWTMLmd&#10;WiRCD5WPpXJeDD4Q1TwPdQ6jpKPJ5zE4fDp7jvXpOmaX4K03RnNpp1xcefOP3k2cpjtg1D91DbVj&#10;nNduLwavYR2tu7SysFDPwADx1NO+w6hbf2cjeIrd5JY9xBlB5Nd1qen6bf8AhK5i/tKK2lNr+6dA&#10;AQ2OMV43pmla9H8R9XttR1u+ke2n/wBHkaU8qemKIu4M7eO+vY5GgmuokUJzLntVK5Nq81ti/wDO&#10;Hm5IDVmaxpuqyiJBeOq+cu5geSKLQPaeL9KtW8F6vIjxqfO2sVOPfpTsBrSXSf2tp0MljEoZAIsd&#10;jU9hp7yeI/Fvnx3kH+gMVbpk44qS7v8ARZvEdtBD8Gbl7gMuw+YcAjvnpVm7vdXJuUntbaObyADs&#10;IOBjpmgEP8FWeqRaP4vl1GeMhL9/Kyc7hn5a1W8RapbXmqJNHbeX5o2qDzt7VzE6eLZPD+lJpt9G&#10;6Nc5mVmxx35NYNwYm+I+jQSOnmRIPNJk4J70XEdzrnl67c/DaSPWWtvsNw0rMF9OcH1zXRafp+la&#10;l8RvDN2+iWcUx0aWGUeXtzgYB/GuTh2eZeNZ6/CreR/q9o6itXwzqFzNfeJIbvxBbxXMUg8plAAY&#10;Z9qY7nLv4f8AEWnfEnU44PEDYXVXZUXowLcV0Wpa7dW8EVtf6CUmkRVSQDcp/Gul8+2l8TYmuNzE&#10;43564pL630a4mMUmmwsFAO4jJyPQ1k5J7jOftriXybbzGRlJB47A1LesDcI0aEKsfTNWDa2qiVFQ&#10;sMYxnpikWOJrC+jDruBGMnpXOxHn+rn/AImEEnnPgoeM0vh1UOuoXhQguc596Z4gimXWLX5cxpJz&#10;zwataOsJ1GeRSVXy16etQwbOiu1WK9vgnAMfFc/GQbm4XeMljitu/bNjbPvbk4PFY6LGLosoIPak&#10;xIfyGjViKqzJiaUC4O0inTGZps+hHSnujtYlhu+5zSKsc3dllglO7OM16guH/YYvCUckXS4JPvxX&#10;md/GBpNwd53eao/OvU9IIk/ZW8bW7quIokOR7jim9FcOqPOrIzlW3qAFjGD68VtRbZYjtfgdq520&#10;81dTkVpmbMhGPQV0VrH5U9wxlGHHQnpR0F1ImwHkBiOCaIPKFwTkY3DirUoTyLrDA4HWqVoFbzwx&#10;IJbihgazSsrzssY2+XUUbLJp90c4IPrTSkqadOp7kYzTFMK2p5AOe3emAzbLwrR5yDiqcqmPzNyL&#10;kCtR1kOlyskqZVayJFmaKYSEj0ouBDJt+wGQYxWeBmX7hFXyIxYzL5gPy85qvCY96bp+A/pVEoZy&#10;A+UXPatOzPzHfGOnFVJlDXkIjRmXIJrbs44HlwyIuI+STSYytBNN/wAJBIqq+0DkgcVoRwO100xy&#10;Oemakgjt1utURGiIyMH1qxErtc3JEpAUc+hqblFhDD/ZWo7tgOBjmsSJpDrV2oKEKwwQamui/wBj&#10;uFViSQcH0rO0mC6Go3Z2MwLZLk00I6CW5H9mTwy2KY8o7XxWNb7Bay5wAJsg+tWL5m8icZ4UdRWJ&#10;5yFVAd+G6UkgJ9XlIWFhHJjjis0OjwsdzcL3q7NKrafsaNTyKz18tbg5OM1QmJkCMHHU1biZPsuc&#10;8460y6jI0+2YISD6VXiYfMu7PI4oEXy3zxAkE460fPubbIMY54pjj94hUcbOaYDjzRtzz60wJyWN&#10;u2EXG6myQR/Yll84htwylJG25lzGSoPIzVsiIpMhRgSvHPShDRCsrJtMdsdyp2PStWynaa5sA07s&#10;2TyB0rNt4ZwrZuATnByO1dXpEFpEkzGBWkI4P92olK2o0WYU1FNXgZbnERGD/wDqrqdLlRNRVHtC&#10;RJnB9DWZGFa4fJHAre06OJvNYsp2niovckdqOTIqgZB6Y7VTmupI9GeMMM7PStS48sXcaFB8x4zW&#10;feQxBLkbVJKDBoQGTbNLJJN8oOe/pUm0ea2ezdRT7MbbuQbhhgQKtvA6pM4YYzTEV42/0tcgcVSv&#10;GkbWCAFHTntVlwOSCfeoCgaY8sTQMlUt9miAYcLzWXf7jbRsrjjORWoine48s8J2NZNxvI2iMg7z&#10;kZoQ4nNSxBwwaNjluRW1pdqiafqWEb5sYyfSligPnIzRYAPT1rUSWGKViQOV4GKpsdipHEp1HmE8&#10;yAEV0ihEtEVQuSBkmsyL94TIlsMB+1aIyIYCwqRNj5XC2bAKMle9VgXbTTknhulLMczx4HAxUmPl&#10;AVR0GaBEtsECR8H6U+ZjtIZ/16UOyJZrjAJHNYk8ssmqRKrnbuG45pga+VxEAAc+9TkEQSHOOBiq&#10;UQb+0bFTkAAVpzbdz4/ujpTQXLNi+64sNoJJ1CLn8a4/4ly2P/C6tW3OA8enW4yvriu00GIy/ETw&#10;/F5bBPMLk/TmvMvH01u/xc8UzG3Z/wDSPL2+u3iuihG79CkUtOh0p4Q/lB3ZOWzkg1qS2d9b6LFc&#10;jWozG1wAIyOTmsrRUhj0ueUoYyRkKxp+pvrL+G764NydsVyjRoTgEA+ldrJMzxHceL9Pm0PyvCN1&#10;H599A0d2VJTbnLA9gcV6dqXifQ0+HUcVvos0k9xosYZApA3bfmJP1qXR/FHgTU/h7daZqnkpJJYL&#10;G0LxcqwGAyN2x1rz9LeOHxnrunDWIJ4obr/RrwpgMjdB+HSkg8zOsbmRrsx/Z4owZidoHTNdslra&#10;f8IldGR0aTy8As/Qnoa564sLZdX8qJt820EsnSmeVqfnyW5a5PyckMcU0Jozzp+qx6jEJNcLqJCQ&#10;4OeD2q2YgqLuO8DoxFQu9zF5ih2YI/8AE2c1XbVI2iaM2OPnABoHc2oLlUyVtlOF646V0XgnQNV8&#10;RfHjw1aRWUm2XUlMkgXhIgfmJ9OK5JVZrVgEOPl5x1Jr7x+AnhWXR/g7qus6hp4S6v7RTArjDJF1&#10;H0z1rCrNpBy31PYLe20zSPh54d02ysoY47fSUjO31AwT+NcjdXbC9f8AeJzJ19K0tZumZrr98eW5&#10;riWMrai3DYzWC2NIm47F3X97nKjpVqCMgD681Ssopg2SGI9D2rdjhZmhUOxywyKk0KmpalYad4K8&#10;U6hd3USQWukvIWY9SBkAfWvzs8RanqOu/GHxfrV1JIRLq7iGMtwsYPygfhXvf7Q3iOV5tH8L6Zdl&#10;5VjWS/2Nwuein+dfNGmxXS2E8Ulx/qx29T1rppRsrkzlZaE93bR3EsIC4+T7qngU6zi06C+jhunU&#10;M33Mmp7dooZ5C7rxKMc1fvrXRrmCWeNcukIJw3etTEl3pALlooEb92eF71seHpre78NeO3uru3b7&#10;I8ZVX681yNjNcR2t5lGJEbbN461j6Xdu3ibxExLR4m/eRK33vTIosCNfUbvWf+E3uWtNV8sq6hWI&#10;+U+1M1O18SzWMJuIFViQRNHJ/hXPa7cahJ4g0vy9PkjjNwobaOTXbW0V6ul6djUneJoV3B2yRTsB&#10;nGPUk03Qlku1cBRvGOfatMRRywoGt0CrtJzU7RQebI325cYGVJrPmnmV5EityxLYyKSYFjUFsWtb&#10;FUyNq/dAxz9axpJ5I44iLaQjdgHrXTQQK2gZnC7zHwPSs947f7DKnkg/P6Um7DWpdsppBpm4hdxj&#10;4Gahdsks9zlmeqwDhcCFlUAYGaTBLP7Vm2aKJP8ALvaj5iT0qNc4Tk9acVJlk69B3qCxR1Y7MjFO&#10;G3A+Q0gAHOD0qRcY5QUgFBX5flPtTsdT3zQNu49sEU4/eJxTATnGfzo7Drig9/Sg9ORTQD1+4frT&#10;gFLDI7U3HA5H0p38S89qYC7E+bg1HJGhVMIOtTDPPtSknLH2oAxLuxtpLneouIpNv3lar+kal4y0&#10;6XNr4u1FdkgIG87SB7VaAzg8deRQ8alZMRjJXgelA7nrnhv4owlre21jwuS5XaZ06H6ivY7O48I6&#10;p4cElp4o0wOyZ2+aAVNfFs1vGuNzRBvXbmoop9Ws76yltNU1BcSAsoc4P4VHKilLufZ8tlrVs4ZZ&#10;PPX0B7VYt70hSjwyK2OjDpXhvh74j3NtZ20OoaTelQgGS26vX9L8QeC9X0+38rU9OSZgMqWAYVkx&#10;3TOniurZygM0YGeandYScKy4I61nNppaG4kt9Ribav3Q3WqMVxcxSMk0bjBOCaSHY+QSvcZ96cqk&#10;qMjHNOXO4/SlZuGwuCK2uQIpVZipHGeKcyjy5MjtUBJwpwMin7j5ZwOcUAN+TB47UgA8tzkY3UgG&#10;eScHNOx8jdaaEVZWBnACsVyKm3qsWQuMAZqTyk+yyNhenSqjYDDleT61QhyZa9JY4q6r262kuZQW&#10;7VmMf3seZTye1I2C2NwBxTsBpwTWSzStJdsSTwK3re4hZIuAdsZw55xmuIZI8czgZ6ZrbsQRpvLB&#10;iWG3BqeUGUfE8Ak8KaoPOVybdjwK+bb0zN4is7YxMqrI2OOtfWVzCzaYqyWiFPsrcgjvXzl4hgWP&#10;xBrHlyRh4bwlcDkgmhbhujn2VUOxrnDAc1p26zrFGy2pcbDk1gKbibVLom2m+4MnHpXVW13DH4TM&#10;YhjYhCCxrRkE0FzH9jBFu4IcjCmrb3SpZhliBYDkHtWJpSzzeIgq3MZUXAyB711HiKwtbbTLTF9C&#10;ZZUXKhhlaTBGEZHlvYHaMf61ckHpU14tu3iG0dEYMka5OaRIgmm2hbKDYCD60oGUnk8t8Y4PrTGQ&#10;yMDqKK0fB45FV76FxbyhZUxwc4qSSXzDaDClhMOnet57WVtInBsiCbTO7PTApAjh1hY3KkQkhR1q&#10;aVR9mOFIO31qVJGjtL7MYyZSoHpiqwbO/wCZwN3U00xBB5g8hftfWYDJqTVoEGprH5k4IiUg44qF&#10;1OVIzwQVraluoZPCcCyxRGYR4XAqgOVynngBm3YqQhmYEXLY288VMFBVuFBweadCALKZWUZBOD60&#10;hmayZMoLZIHU1XC4SUbuhqzI0v2ph5I+9TCFLoaAGDBC/JnI/Kon8zEq553jBqyoP2sZj+UDnFRE&#10;Ib6bc4VfMXmhAb1nCH0vaXO8Rjmoru28vTyPtcqsCdu0960oXsBp1uVuudg7daZmKTVU3Q7xuGAT&#10;RcRyJm16NbbztYuLkG5B2BdoUDpzW++o3csYBhVQtuAc81tarAkmk21vBo0KMxBz3GPeuaubaSC1&#10;AeAbmKjhutCAlALxqArde1VpInGo2ibnVS/Jb17VpQSi2aMtHEf3Wdp+lQXNxa3lpMUbY0bHG0d6&#10;oDv1hNh8GYLl/EELTSRkqqjBX05rzC5eaW7e5uNVld3lJ+b9KJL3W30u3tp5bhokmGST1A6Ul3te&#10;3tQseBsFIForEEtzMulSDJG7j6iuv8IJp0UhuJYInJ4VXI79a4fMTXECtNhR3NaU95AunaatshJj&#10;mXc+7r+FJagdrqsFjc+K7sRRmOJACRjAya5+RtGj1KBDGrsknJqX+0Z5rZ8QrgWyhioxnisK2RZ/&#10;EmrKLkp65Gf1pg3c39bvZ20rSYoI7dYvK+YrjiuRXzBNKwUE7h8xqzJFMt9cq147AScc8GrUEDPK&#10;qhCCRxQhMuWeoarErhdTlZGTkc8VQvnuLu7UyLc8P97dTfKnTVpVJIwfujvVuCOTzXDYAL8CmhFN&#10;YxFPp+EYpvGQT1rqJ7fRpLHTHWBDJ9nySTWPe21zL/Zqx2r8HJwauiG5Hhu63Wz7hGAoz0ouNmRt&#10;tm8QRrLfBU3kdcV6LoM9jZ6dp6Jq9nsLkuxI4H1rzprES6bcM7urn7pB6UaJpWuz+Jprb7ewj2ZG&#10;6TqBQ9ULY2NZ1CyPxd1GaAoIzKu1z3I6mm3E4l1hZ3EbsUAXNTSeF9Va91Jms5GjSMkuD0xXLE6g&#10;hu4nhZRFMVGTVMR1dvdtHqEeNRiSQIdmBxRZ6/rtt4w2jWhL5sh+Vl6/Q1gW0LOchZC3HJNRNEp8&#10;QoJNRWJkYFDjvSsgep22p22o3Vlc3zWDIVG6Qlutc7YXXia48RWlutnN9nSXCll4NabajfHTLS3l&#10;1JCj43kdCB610FjeWMekXhWxt8xw/IQOtJA9ijrNtc2GjRzm/UeYo3RBq4ORPMvDJ5rDPODzitDW&#10;L+6vdcjWWSTbGx4zxVOJZPs38OM8UIYxZZIpGJgJK9PenkTyXDSsg6cAU2YN5T4HP1rS09gug6lu&#10;t1LFeDTuBS2qzQKTjJ5qTy4YJo2dQuR971ocFbZnZXH7zK8VBJJNczQRfZZDgjacUILE4kjOoK8T&#10;PtKn5qgluHW4g33Mzhph1J4q29rJDDMS0bBQN2D0/Cst5IP7TXIUncMD60AdHdywP4btB9mjIWIY&#10;wMYrIkmtEt7BUuEdz1wM4pl0b020EaR/u+N3406ytY1uZWEC/NjknNAhrQyNN5jSNjaDtWtaz8l1&#10;UF8bXGMVftrZGunyHZQOcjgVpRwWCzybLFQcjnNICheB4olYQ8bBg4qpbndfRsyDcWFbk4tiUSW7&#10;QYXgVnMbJZ5tnzYPy+9ILj7po1dtltzs45qrb+diV2hB65HpTmjlluFwRnHHNRyeZHbyl5Dx6UCJ&#10;WCCOM+bGCSeM1WLSfaQFjB5xjNVUaze+jZr2YFuBnoDWvFAV2szLjs2aBlcLIs68jrkg1owqryQ5&#10;uoRk8HimSqZNPYJCpYcA5q9pOj3jgu+plc8jBzVWEyB7W6OqRiPUowCwzxXSJpl2LCHZqi4IXccV&#10;j3cF9FqcSpuwH59637e6vDp0aixkXanJPekJln7EY7GQG9WQbASSOlTWbW6XBVbIOpA7Vnx3rG/S&#10;OS0myXwQRxXQlbddNkWO0QMyj5s9Kskx7+L7TrVgiXEaIkmSoaujSG3TSoSsLkCMbsN0xWTa2UL6&#10;5EWuHQ7uTu61s3oiisXSGeTG0AHGcmqZAkdzpRSRPKkWQocN71QtYWGoXM730rYc4A/xqlp8OoSe&#10;IdUa40yZY4wNpVeua6uyuLIPJaSaQFDKcMw5FIVy1ZR2k9uHubkyCM/ICePxqS6+wfb9NEGlw+XH&#10;1I4FMgjt0MqI7kGXJFN1Q2S2Nt5Vw6sSCwHXjrQhNk7TW8l3Ehs+QnQVWmttTeMCHXLeHdKMMCCQ&#10;B7UmmSX97dXiWfhG9CQRjz7yVCqj2GetXP7MuV1kSQWV45lb96+84OPQU76iRjXia2b/AE9F1G3u&#10;GQABsAc1ant9e8mxe88TISzLiNFwFFbwsWi1NJDYy7yBgbuBRcJI7szWzFFAJY8UwTN3QpZEEMB1&#10;cKj24+Yn+tZOrWN1ceKnht5LYnzxiTIwPU5rBcXs+tBLfzkhBALA967LT7RY9Jh8/UB98ZbzOal9&#10;wKF5pd/BZWEcU8s/7n5mzxmqsWlLJp00UmxHVwWAfNdVrOoqnhiO30/SnlLhRIx/hHfmuH2a3Bqq&#10;zxzXflSpzuycetFxHTW0thaXtj5EUbMo2sc9K3y2nytayCaMluXJHFcxb2dvJod7L/aDeYUJb61B&#10;C10dKeMSPsVyCemaYFrxDrWmW6wwQIxdiF/drn+VQ2Nu7WlxMomQNCGbdUtjBZLqdvK2ixSv5gwX&#10;XNdBrFj4jm0e2GneHE2OB5xBwV+goDY4adrA3xU6hMrCcD5TnPPtXW6fb6+tmhsNYWJvLBLsmTis&#10;/wDsG6t7K0eW3kjnMqkBhnmunWa4trSHfcxgvbAAL9Kdguc1JB4mk8fxbpbq4ldwCzTkKMex6U3U&#10;E8aWniScW/hbzV+Us6yjK+tb9tbzTwai8WpTByGO4dVrDN1qFrHcwvrT3UzTnczdQM8UWEjvfCmr&#10;XyebNN4RsZ5GtSBHMo6/jW3LfWskdxJceFtNtHYt6HNcFpNwsmsQiXUEiJtmYD3ArVgia5iW4lmD&#10;oLtlESvyQD6UnoBUD+Bx44t55dZuRcif5Y1hJT8xxXos1zoi+C7tpbZdxhXy8dwayLlNMj8ETSto&#10;VhBFGi5Lxjd/jVG0vNAubJFS7gmaMDeAfu+mRTEcpfwR6h4t020ilNlGbkD7Ruxk1rv4dt7DxJpw&#10;uPicZFSSMzBodwX0wavtL8PjryLNqkhn8wERRgjJX3FT6hdz31/bR2/hGURKiqO5ce5oET+JovD0&#10;+jaek3iBbjFspjSNufbkVg2ejWLeFL17XWjGWQiVBNuOO3FM1GwureOb/RTHI1qdsZfdtrl9NtNX&#10;trLV7iK6vnvJZDiNnIU+nBouM77RfDWtSwyPH8S74iFyUtHdsMfrWtrWmeIH8AXi3ngD95HGwRkk&#10;3bhjrxXPaCnxENlc3F5450/TdsmSd4O5fTBqHUPGVzZ+IwqeNLi8/hEfl53Ggl7nW+GdI0i2+Gvh&#10;Pfp4Sa4aTzPNfBXP1rP8RWMkcMUdp41SH95mTCZ3A9s1xd9qfie50OTUrzTpra1FwNihiCx9hW3p&#10;MeoX+kTSx6s5Ro1+VuwpdRtGfENQE0aIZZTt6hiCavoWhjvmmFwckHyy5PA61Y2XVtqjp5SPtYZ5&#10;rUmh052tmltHLyW549PWmGhyc91p1xNG8NtNtLYCq3Qirtk832+1SUg4mXJ25IXv+lY+mwRQ/FHx&#10;GY2zAz/u4yOFPer0jXNt4xgm88bTJ0PQ5pgj0KXUvD0eoyNbxn7OLEKDIMZbHPBrzLXLnm+a1R1V&#10;pDufsM98V0RWzu7yES3VmpC5VVYDH4VzF3Y+J38W3cMehQGzyNsu/wDpQCWo/SdNtIvD1zqNxcm9&#10;2IXRCvU9elT/ANseKL4CKz8NR2aq21G3Y4/SrYuVsDaW0sQB2AY6g0lzd2DW7eRpoRz/ABDihWsD&#10;ZHBp2uPkT6uJ33Zcl8AV0Z06BtAIFxbqEAyFYZPr0rKsNL1O9jiSHxesO9TlnfAH41Yh03UtLutd&#10;e71jT3QqNrLdBi3/AAGpT7BYytWi0y3tdPdlWbEo/d9wagkvb6S70dTp0KpKoEabeg96y7+4f+1r&#10;yUWskzzE+XH6VY0JbyWa7+0q25W+Vcdj2ppaASpqfh6Hxfq1q0ll5yRDzAJBwT70s0GlyQNKLrG5&#10;j3q5ceGfBwNzeSeAJJZHnDMpuSDn8+c1evbSyT4barN/ZdvbKqKkEYkyeeKGFzgbqLbewIqKFEwP&#10;yjrXQQjx5e2It18VeVp6lA8cagHA9x61WtrK4W2td12znruI7Gr9pcXsGo6sizuqsoznoaLDMzxD&#10;pkcOmWJsrGdsbQ5J3Fj3NVnmh0zwQt01szTuF2qiYOf/AK1dHHcXrX7Ys0A2nDNz+lURDqJ1nUJr&#10;/wAPwG0jfMMjYw/4UAQw6lq974HlkfQ1UMAUkMfzYHXj2rk9U8ReE7e3uIBcXtxcqyhswlQrfU12&#10;8F6H1S7jjtoYQYyIsAEflXNXWh/aNWuUvE0+ZnmyWVApHpzRcaMSIDUHs7hdTvImiAJQE4ArQuv7&#10;Q8rSJm8VTFI1KpAH4PvWrPoXlaMYY/HttYkwcBV3FvTNc9b6VcRgi48VyzMJTtbpkfSosNFPUHm2&#10;R5WQkkcDmug02WH+zdKWXTx+65AI61DPDBDZRYjaRz7ZxWpp8YGhancXNqgRIxjPejpYCrfQNd64&#10;rfbSIEAxH2GKz9T3pp6C20mMNGgzsOCwHbircspe2Z4bcxbn/iNMs4rtry7MloXPBHPFNMCtplx9&#10;p0S5jk1C50pWYLIWTeW9xXZ6Rpfw/t471YfE/wBsumjDSSyx9c+x6Vyy3Gnt4k1iIrArwQ5dQPyq&#10;v4elv5vGviZf7OMcJJCOf4hQDNq+Qt4g1Xbe6akCjiNYx834iuekhnlmbbqDxgP8qqOtbU8K/wBs&#10;zRJfhn+bGGzWvaP4fsvh3qT3VvcG9kcrAuwnOfX0poSZwepWOunw/aPb68SiSjzEK5yPrXRaFfWE&#10;Wiajby2MH72xK7u6EiolmuTY6nEiqTKp4zwM1iPp9/DouoSCbB80O7ZztFKwjfmtfDo8C29r9luJ&#10;A9w73Ls5BlyeBmvMfEWneGrvVvDNlb/DuWLdqEeJFnP7sA85PfNd8b/wnJ4An8zxcYpI7fDBUyWI&#10;HQYrlLNlN8t15k4hW4BAZcHA96aKiXJtNvdOvUSz1CyhtzZx7j5YI6c/nWNexJIzOblGbPVeKval&#10;qN/qGuLb21tKsS4Ut9KtR6eq6fcAfaGcQZJIPBqG+xaOKntdQnvbWC3sEkkZwBuYD+dJPYXNpqdn&#10;HcJMAoBeMjj8DWii/wDE4nzeTJIkuVYHHQ1aF14ivvE9hav4biuySAkxIGAPWlcZzd3LBFqcM0Oj&#10;EKB8pI6moUjvri8e5ktzGvG0Hoa7LUrFYtSQXNlbLHHj90pB5rPvZ7KXw3qES2aR4QbAhpXuM5ib&#10;yxqUKg8lgPlNdAllcnRJCupsqNGMqTiuesbOddYWY3EhCgnDjrW5HPJLf2sUk5QCXB2+lVYRi39n&#10;ci0TF4CBJ2NYcywNdoPsKkpjr1rs9TFjFqEBTUHdSnIrkbgwjXJmEgxtB9qBk082mWuk2zOTvdOI&#10;wMms22uIXkuZP7Olyz8ZWpYLWa41qa5EzOVGFVl4Fa1pbXP9sOWtbdAB2AxSAfE0cdhKFUKZI/u4&#10;qoYbj+zruM3pieQnDsMitJEjGsag80auR9xB2pbq5gltLVRpygK2Ay9qQHNrpMwtrg3OoJIQCVIP&#10;WtbS0sxoOpxlsOH4464qFsLqEbT3hWLcAoZuTmtcRW0MiskSNuCndnsaaHcqCO9lZw0B2IOMLjNZ&#10;d2lisK4Y7wSNprvbIq5kJ8lYxCc5rl9Sj0uS/kVHQqsxywPNO1hJlvw4sbaZqSCwQsD8jEf1rVmt&#10;JNk5lxt2nhe1UtOmgg0+KKO2cKW+Z8VryyyvZ3QFucNHjcaaE2cn/Z9r9r82PX8qJ+c9q0lngS5x&#10;E6yyBBkbc/rUscFulu6nlWc55rSjbSYdP2xaFGXI5Y80CuV9PSWXxFG0sQjUt0NdFc2lkShjiRvl&#10;7dax4hNJfwyRpyM/KD0rWg81bmKR7jacEFDRYTI7O6+yz3aR6Ra5lONzKCRVS+uhHPd7ZIslhkkY&#10;xmn3QZtSQqB944xV+TR7K48HXP2i/KNImTg4PtRoIy45fC8T6dcXGvzGSQ/IqoWGfwrQlngMkBKs&#10;qlMruXHFW7KLw3Y+BYIWjsZ384bTIAWFVbtPtetlg0KJ5ABxjCii4yWG5tzb3DL4gQrEQWYjhKz7&#10;/UlvNMlWMvJGpwZhFgHHpWlo9log1e/tHu1kt5JA0pB6kds1v6vLpSnRbSLwha29uh2q6pw340IV&#10;7M5nRU086e5bRGlKDoR0rl9YeyuPi1orLauq2iMNi9Dn/Cu3upVtLe7iia1XzFGTgc59KydKtbWb&#10;x/MjQxhZYy0jkeg/rQNM5w2V8/jCzkhnGwsO/Supkja10HUp5ZIlI28qMsfyqlqK3o8Ty22naLMV&#10;ExBbPA565qs8eqW5d7vxJFyRhCMge2KSVhjLySW9h0YmdtiMCFIxVm6022ufC91m6jOy02sFfBwf&#10;aqck6tcafi0OGb5cDGapXkd+viC0eLUpkZoDuAPGPpSsM4SPw/ZQ+JN7RG4WK5ykLNjn3Ndzp6Kp&#10;ubiaMRCOMbIhySKw7trqI2zvpt06efkkdRXRaM9ncSzTNeoq+Vwjng4pDvcpza9cDWfItdOkQOcS&#10;NjpVeX7VNqtkG3yRCTduYZwa0JY9NTX9TuSbdVVD+7QA5/KsiO6upVv5YV8uJZeAV5wOtCBmlqdx&#10;4k+yWIFuk9sqgIETGwVnuiyxQFrYKcryfWsM6/qJ8eizhviyswUqU4zWreLqUXlM9xHgMDgGkhtW&#10;LN5DNFDZK0TqDEMNiq9nZs+qWzfbZpkMv3c4xXW2jQXvgy1WSaHcqjJxyMUq2cY1mxitriUFiATt&#10;4FPUQSLJHpl6rQxgLCNuDXE3yXM00G64nVBcA8A44ro9cttWtPEawtqqOCinduz1pbOaxe0u4Jbm&#10;HmPG7HINCEQ+Rpdxoenkw7pIkXkcZxV6G4Q2z25sgjHaFfHTFLBHHBp8ka5d2c/MB2qrFG7a5cBn&#10;jVcdzQD1LmoLGulKo1FXfy+cDpWfaWFxPp1wyMykITkn0rQeOyOl3qjUI94brnOaxpNVtIpZLddc&#10;IdVw4UdPxoAtwXFrFDLDJdxeaXxwOapXOntJrP2o675fyf6rGd349qxrQpN8QoCUlaMXAOccGvTH&#10;XRXjKrCFc24Gd3ehO5T0PObtZmvbHM5VRIAdprrvt/2fwbaQBAS0GAx6GuemsNSGvXo3K0QlPzE8&#10;Yq/9klubO3hW9B8hCSRTbJK0EzGYtJtUKxI2irbafY3MCXQ1aVCjfMvr+NQiBE8oNnIBDA+1Z8t1&#10;ffazDAJFRpOy+nWkFyzf/ZJLjQYV015Asg3MVz0qxJqSx6np0S6bbDYgGdo4qnu1jEpRbcDZzxzV&#10;OJLiXUi0mnZw33vpTGixqeoa21/NIdHjGCvlnH3hT/Ps30q5kubWNHS29uD2qGaPVp9UjRZQqIQF&#10;+XqKfKNIXUbC2mLSOwG9QOp+tFhHPWGn61qGsy+YqiDzjsHQY9a0J7KK3ubmP+0FcoPlVeRXSHMG&#10;IoXVGeLC4PQViNa3sT6gzSSSs2Tk0rDuc8YLaSa68zeMfdGas23lRtaNDMikE5q9YpA+qSCa3cZk&#10;IJIqLVrG2tpJnW/fk5A9KdgI13G/1KR2ch14BNZ/nv8Aar1dqDGevpWgob/hBru4YdF+XnmudE9q&#10;bLMqFCz0MdidPKKy4lP3+RT/ACphJbm3gZ2J+bnGKlVbY2lp5SHlau2fnw6nG0iAr3A70h3M26S5&#10;8lQ91sYkd6s2yTGxnLF+FGD61Hf2txdeIb9/NkhQqPLGavww3cWhW0f9pJIxOPc0AZ8joroGU8ng&#10;4q3b2+ZEknJC7CVHrUrQEahYB4N3zgmrmoFxdaKqmPATkDkUxEVla2J1OSdwQoztUd8VHcwifWJ9&#10;tlti6AFutWVnWN9v2YMSB0qZo/M+zt5cibWycU7BsYi6bb27z7bSfc75Pzkg1JJ9hTy/NgYMQOa6&#10;Fo71rbJsiwAHPtWfcx2+6332+8+YMUJCuY8oiwvlxN04PpVby5HdBlhXYJZA2F0zoip5IxWOLecX&#10;LOJiU3nHFFgvY5+aO5CuFhkOOpptusmIy8meTXQOAYrtRHk7OuOlUI4sW9yGjJIzSsUncY724tWU&#10;JHn+VRKF3D5v4qsx20TaZfy7/mU/dqtA0fk3o80BgCMGkMr3MZGo2jpcEj+JQeKkAUxTkEdBxmiN&#10;cQSqSzEueTShWDt1xigRV33T31mioxBkwBWs013BbXqShIwYflHXNVrfC6jMdyglflOOlJI0k2pR&#10;C4m3LGeOOvpQFiC2Lbnc5wXJGRVmWWTzI8W27J6+lOuIZTpJaOI8Hp0wKWAlbFGMSFgRx60ARStJ&#10;5PPGR0qa0E3nPGV+Vl4qy1vHM9qySlSSPkpZI5ILqffcqqrF970zRcLlVBHDqlym6De0wwcCuoks&#10;9Pn0oI08G7yAQR61g6VaQXOp3u25Ejb8k59a0biKSHW1hVptwXGM8UhHL3H2yPWJ7cSBgHwrHniu&#10;i0YanBqNrJ9rVYmHIxya1bDR45ruSSVlLE5VQc8+9bq6PMl5C019bleNihxx+FCE2Is4IvvNgkUN&#10;EcZ6GueVJC10zQoB5x24rp76Szj0yOJvJkkBHHTFMlt7NPCXm+SFkYDBz0/ChLURyk0N013b7NP5&#10;85cfSvRNDh023sdVmlij3OiFsnniuWs5Ei1vT1unby3PyuBU+ppeE3hsrguhX5iDmhoBniCeO71b&#10;WzaWrIEjUcHqRXO6dJrK3SJLcTsm/AVmrqNMjgg0RJJRIZGl+cEdauXVtppRrmGVU6Ej3oQbGbeJ&#10;NHpdq0EDiUkfKBU9zcXf/CPacJ5JlYbTkjpWhZ6pp41OzRvDsV024AKD/Wn6sHutWv8AbpaQxGJc&#10;J6UANTWNRi8LHybGFmbaoJPbvTJY7yWzaRGh8xoMkY7kViJBMNsYuAcTDHNdiGhTwiy/Z0V/JHzB&#10;vSgDhrM6jB4uiEkkoJvAGI6YzXo+pW0J0tniFum60UmQrznFchZSmfWtUhl0GQqZQRIB0x70upSa&#10;pcatd20HjF4Y4IlGNvJoauxFWyuXTxEySLGoFwME9DzXTX8/hqV0W5k09kNuAUwMkn3rkhpXiBrW&#10;2MVtcTbmO1iMbiOtNbStQiuLA3VhOHMvCBs02gNSHRNAge5uLOC5hEhJw0hPX2JqNLS2+13DQpHJ&#10;IH/eEc5rft4bgW7C4tphG9uFQ8jFVdOsZrXxbqMi6xG0UhI2MecGgC7YQ6O89jHJra+YYyNhOSa5&#10;zWIrK01m8VbYOWnHen6vpWrR+NLSe01+WNvPDI56Y7jFVNXt9SlbTZZZB5qKM46NUu4zdg1DTbfw&#10;99plgkQBBnC5IA9qV9c0m9MQs7aZyUAZvL24rO0K6tl8Qp9qgtDGsJXYwBHPtW9bv4V/4SWeOOxt&#10;Ig0hPyAAdfaquBhPpWlxXU0huQZZWBGTk5NSXUEMNjaIdODGRRmtTUYdJ/t6PyPE8BkVM4L9KzZJ&#10;Lh2uFmkXKfcb1pIGjNEcEUsLRxIpyC3eqt7O8kjFtSjXav3QetTW4D+Ib6J7hgNvy596q3+iyCeK&#10;b+2XaPJyCcdab1BDopXOggRMhYthsjpV4MBoMJ80YQ9BxzUuk21hFp2x/m3A5NNmVItXUE/IZR26&#10;ikO5nBbeXUA5lk3BxkkVblS8XUkdWUqAuOKZeT2r6vJHBYZchdoUdPXNWbqd4dBsg1uAxABOeSad&#10;hFfUN+2ykSaIMmCw6Zq7ZXsaQNIbKAM9uR+VczfCdn0d2vZmzIPkHFac1qg0zTpTdMpEHCA1JSMi&#10;c3balqszWreU10CAauale2z+CXhXTYWJjUY7is/z757e4RnjwCQVxjFZY8+C5uJp7dzGGyMnOfSk&#10;OxPZWMojV/sZTewzk4NW9RF3DdaGVtXcI3Y+tbWn3mnXWlo72o3BcYU46e1Q3xtnaEojgBvm9BSY&#10;F21ksW0SfdDtkaMdT3qtc6hbxaXLbrNAZJBgnrisqcnyLbbcsF74rEha0TxqylZShI3E84z70Aai&#10;MzMsct5b7y3Q+hpJVihuUje4g29j9aqXVvEfElo8FxLI20kKDUdrHDLq2uzXV+6+QPljNMdi/G0M&#10;ZViOC3yk9qyL9Zm8V2cyICN4z9KuNcWssMQRdwLkAj2pxhnktgEt5iShA4xQMkWO2l8Q+HY4Y1eU&#10;uNwB4Fdbf6c8S6cXt0JZVwR3rk/C9vdQ+K9ckubBl2OPLOc5NdDeXmrt4sMk0reRHCcLjoKQFO5b&#10;RYPEEQbUA5EAJ56H0qtbCK5fxA63Bz5bbIz3ArmL7fc+I5Z4YHC+cwUk8cVq2VtrEUcl20pAjjOQ&#10;P4h9KBEOmR3Q8Qah/rQolYEGob+aeLWyTG3kiQYxU4vpZI9XZIQG3dMYNTI0U3h4LNYsDnlitMCF&#10;FguYLow6myShVIA71C0epJqtn5ryNxwzGpLaIW/iOymRJCgPIx2rT1S4S7hZYbRVcRjBB6UBchST&#10;Tjfzh7ZGkMfBBptqs8muyA2zY2MFz2qvpGmzfa7ySTUixU8DPSupgjVX3KoDA85HWgDFtPKtZ9U/&#10;0OISmQ8n3qpcyeZfWkJuFPmTjIz0qpqIuH+Id4xkZYUUZAPWoYYn/wCEjsJAZGHm0AddPptudGtl&#10;BiIG0lc9afqEUP8AwjFpA1xAoEIxt7VS1J7uPTbPYkpPy5+bpWbLFeyvZn7c7cDjNICa22Q6deRC&#10;CJznINX7Se0ktp1NkAShB9jVR7fy1bfM+7yqy4Z7iHVZStsTum4JHFMDRg0+8fxBK8azgeacZ71B&#10;qYuI55Y54mOORg9a62K7b+w4VVIjN5OSVHSuW3yXXjEpJG2xZjnd7UbgVbTVJoTaN5Fy0RnUEc5r&#10;ubmaG48MyvGQm+zGA3UcVx960H9uQxLp6KgXj5eOKnWS6ayjRUYqvHBxSA59g4urlCWLecckGni5&#10;tvs9vaTyrKskwyrDAraMWnCF/wB2C7H5uec1nzWVtNeR7oCrKcqw4qgNhp/IsZBawBgkKk7ei/hU&#10;Jhvr+CK4ltCiqwJBP3ttQwTiF1hOlrI0sihnJ7Ctm+ukXSoYIVjBaMAbfU0gYlrDcXV1GfssCRxJ&#10;tBC+lX4rGSS4mWEKSsg3E1fijmsvhHJJtBuZANgx61zsd5qcIfF4vmSsNxHagm5Y1W1njaTffRgq&#10;g21macmdajL6ixxIDkmq+oz38mq26NM5RcbiT61rWNvvRmFvLsDrhlGeaAKXiYTSa3oRi+9wDjv7&#10;1MGux4duLdrktIYlw3pWzqVixubKZryICO3yF71z6ytlpvO4WbAoAWJdQilj3SOVA6VHczx4RwgI&#10;DcgmtW4vIm0XZ9jHmMBhgK5i7iZNVt82twQWBIweaBmlJdJcHTds6o+MYNFnb6fF4tnFxqKBDHnc&#10;fWobiGzFrpUkYdH7iqtzC73mlvKsqjeArHoaaQHXWEMNx4hnBaJoATtYnFQSxx2/inVlRUfLDbkZ&#10;yKiuEe30awSOeQF4lKsp4as4SXK3iTSXPIXnPekBrxW1jPd3MrafIoiGdxHesDVnlBtmjsmkdZeg&#10;PQCu30+4spfDc5MkeDAxbC+lVPDWlvdeMdQu5WKWwnZUL9GPSkK9hmgzWl1oTfaLMxmNQFJXvVe8&#10;tD/wksbrdsUR+ueoq3rjvZazrVuNNhUbx5br/EDVeM3Mnh+DGnTZ2Ekk0BcsaxbfavBPh9Tdsyh/&#10;mXPQjpVvSJ7W38Ha/bsISZYVDZA4x0xWMJbxrCCDyHQiXk57VpNao1pATLGcIM4NJsC7ouoyQJ4o&#10;81FYiMiJiM4BrmJYA93qEjWpA88sMe5rRm2Jb4VeSQKtIq/ZBvZQCvSp5+XUZDawQf2c0qXcu4Dl&#10;SetS8kv8q4zTeQgG8AegpScAcfSuac3JlJAep5FIc7ie4FMBQ7slhThtK/frMYuOaOcfjQcb1470&#10;/k5wtAAC2HIPpUicSqTGMZBppGCoz1FJubI+bkdKARPI4Zk/cqpxVck4PfFWTC50h5mxj0rPJy2P&#10;egBxwW4PanhevbikAUIBhqnjXJGcBRQCOq0ObwvD4U1oXtsk8jRtswvIJ6Vz8zQLcyOm4p5rYXvj&#10;tUKLuvQN6gA8CtNFs4lWe7SFIkGSWOAcenrQBBFJAsaSSW0iL1XcOtcZ4n8Y6jALq30zTEM5YJJc&#10;OPlhXvgdyam1zX4b3UJ47O3CQRuE3gYH4Vz9/Bpb6FbRxaF5ksoBlf1NdNKlfVi3KcR0dre2mLtN&#10;PcMGk3Schu5p1/daJHqNjFJMMOo+WqNvpKW+uRXMs8jfJ8qBuB+FW57PS5tbtJ5tNbC5Kg11R+4G&#10;dHp9xKLF/IvbJIWhOV8kZI+tYaJK/iTVg1ySjSce9XLGTK6wqWzJGq4XjiqcYb+0boCX+I80AEsV&#10;wsd+sJjLH7wz2rN/s/TRqNm8su0semehq1OZoGmZUndiecc1nXXns+i3EhmUeeMKaANuTbFbxqsw&#10;bI4yOlJb2stxqMW9sIhDZJqZVjkutNIjJBgXbWiba4WFnOpRRp5XPNNAZ+salGbS1t3kgAiTbxVa&#10;zj0n+wNxs4cnJJHWudubMnxZczteTSR+acDtWrBJEvlAQNjPIoA0rXUEilkXydq4IUle1RyXMO29&#10;aGd3aQENkdKikRZbiBljiBU8j1zVq9s7pdC0029kM8FgB1osBhRRXKNK3mjLSEn8aW+mtrbQ5HkW&#10;VpGHyjuK0XubSLTow2nFptuNue9R2Fo82oyvd2Sv5k6+UrdBRcDpvBEd5fXPhlXiu4Vl3Hd2QDPW&#10;vR7230zT7u9Y3plBdVL7O5rT0q20zTPB0TPDD5jWWVzxgEdq5GC+l1fx54g06KzmVNpKSMn3yOuP&#10;pUPyFBOxIls1v4qF0NaR4blBx/dzTbq90+PUru3n1IOkmML1HPr6Vr6Do93L41ZLjUp2tbGKUzKQ&#10;ecdK522h8P33xR+JUcEbGJrzbHIxBIKnGAO1Fi0cRq0V7pfi59S8Px27ZGbiLGRXcadq2sXvw5sL&#10;u60uKOQKfNRvX8afc6NdWMUsk2n3PkSzBdxHHPArK1w3Nta6JaxaKTDKy+Y6nAUGl0B3udzYXVpN&#10;4bjieyCsTgMp6fiK6O21TUbOwhtbfw3d3jAZRnkPyj6muG0m01WO2s1jW1khEQZ5fMBIpviSfxut&#10;poTaTJp6r9pC3TkgsB0BH0pp2EbGsPb3S3M1zZziUNl0GTyKztP1S3ivYClp5apxgcZrRt4r6z8L&#10;pc6hr0d84tAWCRAdR6e1Y+zT7iE3MGnrgzkmMHBH4UDOk1y7sL/4azRTeG45GaeNoWP/ACzYd65y&#10;UuNICXGh+bm2C7sY4x60+8u4/s2mxpC45AZQOlX4zdSWMkRniaMRDa+3kUdBHOW2kaYt9pJuJ9Ta&#10;zkuNzW/nnmu7isfhwbfUUi8Nm2k+xHypRKSBXnV7H4sOsXgs9InuoLZMvJnGB3wKs6UupX2n3yok&#10;0EexlOTzu70WGjT0iGG98W69pkeq2ciw3BzK2AF9OTVTxHpAik1BJRG3lsBlXz+VbPhHT9Isrf4i&#10;JqXmzSmTdCUYgv8AiPSpLv7JJZzqyTBnmIRWJOAPei/QX5Hheq3KWlsUGnscyAKSeBmsiVrqSzLN&#10;d7cbTgV6Fr+k2kn9qoZEkwoOM8ivNoSTq/iC3Kvttgozn72aajoPQe8xEsK8Eso5p5KZwLsE45NV&#10;p/LW1zgE84NUoi/nKWLDmmhMvSo/yHJxjpURjjdctuG3oPWrsjxCwT51PHA9KiMU32e3ZWUjvTBE&#10;JQFOYhwOKy5oE8+6KwHcWHOa2F3G5j3E9Kry7PtzfJ34oCxm2t3rVhrNtcW99MW3ZbHAyOlelab8&#10;RwyW0WseEbqMK6jz4BkEDuRx+lcFKqCAkhTkcCsuSFGaM+Ug5PbNJq4H15pWp+H9U03SbjTfG2mX&#10;AjiBaIyBXX6qeao6+0BuNK1BJpBPbzgMqqTkDqPevk2F7+11WGa1kvo5RID+6cqPyFddJ4z8YrZ6&#10;UP7MiBQAMWG7PuaSQ0k+p9DXepQPof2pPDV5sa1GTtP3gPT60/w94hmfTNUhvLmNUBIjElvggduT&#10;XE+FfFlncaZbm68RaZGVT/VugAJ+mK6C+1HR7iEq15ZgvKArRxgfyFDQFx5dQHiHUntpYEjcHEhQ&#10;d/ek/s7Wv7GvrltRWZtpLJuyT9K39W07UR8CPDa2mjO7vEWd84JGPWs/w+L9vCMkRNzFMpxmTPB/&#10;GlZjOWttbK2l3ZnTtSjcXWCqqcgZ71176N4bl8LPcReFbh7h4VZpvOIYHHpn+lRfYpB4iuAbiwM0&#10;sy/aJ1jBDAdBXqmn6Kv/AAjz3P8AaGn+WtgWAaUDoPSnYlux5dFoGryaXHc299d2uzgllJ+XvVu9&#10;0Ix+GNNu7LUJZJAv75geS3em3Hi/xWNUvrCL4a3M9p50iCcRFRjpxUllfawPCmurb6akj4ZvIlfb&#10;mhXGZ9umr/Yf3iSqyyD73GPxrqdPtdVaTVZNw2rCuBmuCbWL2ePybiD7OfmBRR91u3NLot744i16&#10;4NxrN4tmjMETyjhwenNROHN5Ajupt6O7Ej5WOeay2kLz3zCNhuH8NSecJpY9zvkseKSUG2SSXylI&#10;KflXFN6tDOC1kz/2pBHJO/liX1rY0Rrdbi8VUH3BgetY+rS+b9t/cjiQHNWtE8wR3DJhh5Y470ux&#10;OrZ1N1LGbPb/AGahIzx6VhM4JmAj/wDrVdxOZFzJyW6elVpWjWafdCPu9aGUkQoEMrDnGOualLxi&#10;N080AA1lO10ZWMNmxG7nmp1VjaSlkwxIzQBT1NQ2nuQc4YE4r0TwM8M/wl+MsTzAp/Yo/AqtcJeJ&#10;5elbhg7lGQa6z4c7P7L+OEexubBOO3I9KHsLqcXYssl3czJalSb2RQCf7pxmtkMrw3CvA24D5SD0&#10;rKWGdPGniCJUIT+0XZMdOTW2E2AAsM7OTQtgIIhJ5F2GU8Cr1gls0U+ZACDULNH9jLKU3D3qOFx+&#10;++Ugt6UwLV2x2uAVxnHSs91Pkoe2eKtyHMAXaCN1KVBs4uBwelICFZP3ca7uKiuZIQgBK5I4ouEK&#10;rCd3X0rJuG/0+zzIR83emlcGyaUJ5EXv3qCFQ1048vjd1q3dhBo9qRnPvVeGThAYMbh1qrCRdVoY&#10;7tB8uM8cVrxRxPDcFoZgAmfTNcpc/aDcWeyQgiYY967rT7oN4fvY57GIZgGxgOlKQ0ZccMy3xkWY&#10;43dM1u2UtgZLkSRhQyY3DsaxyW8u4O84DcCmw+cyXYCEAng1IyzqUEiQNKjgxANuPtVXTZFPh65Y&#10;XZ4cgcdamvheDwgV88sNwyPWqtouLLAtgAUFMRbREdJlLD5weTWBcQCO+ulMWPm4rWcyqXxnAHaq&#10;dwTJpxJxuD9TQgZjycbssue1U3ySvU4rQuEXbEcnJHPtWbub7XKPJI96uIkXYblhp/kuQV7EjpS2&#10;4txqSsEGS/GTVEgh3BPb0q5br+9t8svDUNWA1biMCdvmOCoNUZUItrgqS3HJrQklDQgbVyqcmq2G&#10;ZQoU5ZqQrEMAf7LESON1aUPl+cxJ7dar3YVbKx+YjjoKbbzQmNsxuvy8GjoM6mxW0eyv1a2jwPun&#10;NW4gqToNwAzwK5qzl2fbT5pz5y7STXZW8DS2c8qqCUtwQKwmtRlu0VH1i0xcDhsEV2BS0jmtkAA+&#10;UE4rzuy+1x61dSAMxMvT0rsInnfYzoxIA2n1oSEyTUfOZiqQtlSuD61Suzs06BnY/wCr+YZ6VstL&#10;CLVy8Yzt4A7VjXAWSzmw3f0oQipC0DRwOknQninSTyG5ceYcZxVQLsXaGxzxTSxEyLtPDdTVCLg5&#10;JHHSkwclSMjPWpCEWKI9cjnFN+XJDE+2KBkiBAXO4/d5NVFhDy3T+WNobk1OT/o03HGKgidhbSA8&#10;Ak0gHSJbLp8jK/O4cVSlgD2xYd16UszkIqgZJarNqshzuyFwMUAmNtXMNi0W0AM1WTITtXeccY46&#10;U2RE8184ODTAr5b5MUAWGC7Qdx4WnxOuw9eOo9aql2woG335p3mx+RMVTBXrimAtw8jsqhCq+tU1&#10;ixdH9/3HTrWhGYpNPnO04x1PrUdtEft7Zfj3NAFlCwZPlGQnepUYyRzYBHsaXy0885k5zWk1lt8M&#10;yTfbI1PUD1qkBteEIph4nuWZfu6VMQcdsV4dfSNN8Vvio7QRskerMEXrjmvb/D108XhLx/OzAGPR&#10;ZAOOeVr50u9RtrG9uLueTD3/AIok8pSOG+bv6V1Ye2oJtEYlvz4ws43uZokMvyDGMgVo6q99JZNF&#10;FNcyfd+RAeMfSti++y3934eks9IiZooEMzIfu5qtqdl4jSTRptP8URWjKh3s8QYN+ddVwOYiit11&#10;TSBMiQTO+EB4Oa669ilTwNquNHlnuPswxtPTjjmuL1Oy1e4hglk1Qy3MTEiUDbk/StXSdQ8SQ+G7&#10;hJ7dn3ME3MOlU0CJvD11rsOh67HN4dbe8mRIzZKCt6xu7pp7hRAzlmxyOc1PCiR6LcyuU3vFnaOe&#10;tYDXN1a39nNK6wRPdZViOMZqG7gdHNZ2gVPPDIX5I+tYF5Y6YNU09YtQwPNBxir93qtteXds8V2z&#10;osSgsBgGks7a6vfGOjWtrpszT3GoRxRKvUluKlysFj2z4OeExr/xs0bzdHL6Zpksc1yT92RwflUn&#10;69a+5dVlhSG1to3jWKK2CIFGAAOBiuX+Hvh/TvDH7PGhWCOjX1xaia9nxy0jDkfQdBU19Kxv7ktj&#10;bjjJrlcnJ69C4swb9pSLgb8/Pwar2cTGWNs5O7mpGkjbUkQx5GTnBrcs4QLVj5GAeaLlpElvHm4H&#10;B5Wsjxpr1h4f+BHjLVJmt2eKxZYkJGWkb7oHrXTRqxmi4wAOPp3r4i+PvidNT+NGlaFbapmx0yfN&#10;yyPlWmPY4646VdOPMymrI8autT1TUPiD4h1G5uXFxe6k7l2PQMeBWjbWtxHcT+ZcK/mDJNU4rOGS&#10;VPMzhYwRt7YqJhrk3iyKCG62QqQC554rpsYNlm905POaQ3b4B5UNVq3+zQ6V5aQtIWHOT0rpm0+O&#10;PwtG73AkIhG/LdTWE3k2/kmTQLoCVj5bEHafxpIVzV0/TLq8+xxtaPHG0TFZtvC4rjP7BFj8VvEl&#10;yfFIdHJBTsMVval4y1bT/BttBD4Btp4S2PMMgXbn3qG0NnqtiHF1d2872+5gQSq5Hr3qrB1IporV&#10;tM+0IkEoVzuWorGZri/uBGpRY+qs/wDSq1vYX9tqmrQv4jjaNs7DniqU9syPHNBfMJVmJOxutIZ6&#10;HHp9rJpazNcoAOuWxWDLNpkXiZ4RZsRkYasqHU5Lh4IJftiPGmABnBNX2tH+0WFxLJGqj72T2oA0&#10;JDKzN5dySgTioABtfJGakNzZlIhbxZQJjPrUY+6xYH2qZlRIyR5i8g5NOPBkxB6d6aoH2l+3pUuB&#10;jORyawNRBjYMqKVMb3B70hB9OaQs4ZTxTAeeCwBpR95uKYW+YAU9chicCgB4H3uaXseKTnjijPXm&#10;gABFPAGTzTBnjilz1+XFADu7cUvcc0zj93zzUmUGcjn0pgO9aUA5NMz975MdMU4fWmA/A5+WlXJB&#10;+YYphPy85JpQSE5HWgCCRc3C/MevemyRA7uCOBzVjJ80/ux+dKWHkHIB560gM57RCZW8sE471XCX&#10;kF1FNDq91G6tlTGxH8q2wQQnzHvUTKhlb5cY6UNJhc6fQvHviWxntEuYriRQyjduPSvd9G8X+BNS&#10;srf7Y8MchjHWvlqSGBjJuROnHHWqSRzw3vyTTKDnBB6VDgHM0bHAdRuHXkUyQcvhR92kXGRmXknm&#10;rEgjW1X5wx2dfSkh3KHzbSfJOM+tWIlLPH+7YDHNQwyRtdMBng1oxgrBdOWHtVAQ7Ig7/MMLmmhl&#10;YOERc5qnKxy371xuzkYqtGxWWTBOapIVzQcjkEDP1qtNDH9n3tMwwOQT0piN/pe7JJL5xRezPJNE&#10;GOCFHAFVYCrnIiwGxk05jzjyfpzTQJB5mSMADpS4BLEOevemIR0hYyAg/drVsAVgtFVGb5iCSelU&#10;FThiV4/nVuKQJLvXgAjigDf2hYGWSWQgxEg56V4N4yhEPxL8HTLCfKu1lVj2DL617clwWZMFT8hy&#10;p715t48sWm8GXLoMNHKXQA/d45xUJO6H0PO97xXUhGl221xhWHNZVwFaS6jEWzcc4BrKiOqppId5&#10;Lto0lwoIPNXhLvkhmNiw+UZBNamaNHSf9FW8k3OXMynb1q9qPn3PiCG7jvJXRgm+Mt93FZcUzjVX&#10;2W5Py46ZHNaSNFAkrvuAcZ29qTGQXd+/9r6XH/Y7mJdoPvTbi9uF8Q2QFr+4dQMelU2ntJtZeRI8&#10;IJMYxUmoMipo5VWIKnkDpQBbu2gtfs8yWjygsMqD0zXS6dq9u+hahbyaXICYBjPbPvXEPK76S43D&#10;GRwR3Fb2jGM2l+0sUCkbc5xyKVhkN7DCbeZ0XbhyQCetYisf3gaDIBro9SVGvUkRZvJAABA4JrDk&#10;KLftmDgjigB4VDaEb26cVVeK4WUfvTsxxzV0BxEWAGAKZuLAnyyce9NMCkR8p4PAqPd88AwRnNXk&#10;jQ3DHdj5hn3p2pJYC2tZEDBwmAoqgMmUZMuQevNRIFxxnGaeDIRFlyeD2oAXB+bJzSYDlwImGBzV&#10;eW2nkj4kAAkGTirIHyGnRzjbcKeoH50gL1nDF5TK85UiIBaciNHfpuvVb5+DVOKdfNfrxU4eJjJ+&#10;6cnI71QjegmtpNd0oS33HmDOPSrXii10x4dIeBAvyruIYnmsKKKLM5VCCI8gk0scky282+5LfP0P&#10;PFIDHkt55NYtoWndFIALZ7V2Mej6PB4b0921y2RTETt6kmuauJ7YS70iY/L+NZd3e3raOqxxyE+a&#10;MZfgU9egF67iVr1xHcIY9xyenFUZRDsgjRyW3gAVmwvqsuuyqpk52ggdM11cdg6xLLLEFMaBn9qN&#10;gKculXUWjXM01uAFjBHPY1gLFYNdbkmkVT1z3x1rurnUrK78HzxK2GjXaCfas220uF/CtzO9wgVc&#10;4HSiwXMu1E81zHDazIidJGxXQm0trTwpqcwtHYrF80mO5pdC09RrNmI3j8qSQ78N0rf8XSWSeDtN&#10;s4iw3P8AMFXOSPehuzSA8x8yVrWbNizESkg59a1tPkdYMGzxx19Kzo7bVokjaSLbEWGVx0FddZ2M&#10;Emh3L/2zER9nJ5428U9hGUVjku3ZZI8jqc01iw+y4ZMh8fXNYssU0Op3GJZCpmOcN0qwC3lRnzGy&#10;ORmiwHUFxDZRGa6UMyAgelYlzqE4gvFQhgzcHFZ91cXbQr5kTOFAAGa2tPs0ksrBntdv7snbQKxm&#10;LdgWkQ+zyM2elNs7q/8A+EtZoY7gMAMEEjFS3awJfna0e4ykKK6Hw5Ys2o38r2aNsALE8DmmDO50&#10;rVpI/hvrK3MJlmkhOBjp+NeWamFn1OWRYEjDTMSoNdrqlzDHbXMUGmwbSv7057mvPrni6hxdbyWJ&#10;4PrSsIt2huBGqoQRg9qybz5tdtT9nckOd2Kv/aCsESiPaTwPar9jbxi7lklvI2xGWx6mmMw41Z9X&#10;ljaSQAgdT0rTWVorHUolZmBjwDVK8lgbVppNoX94R8vfFJAJpJT+5mYk4wBSBFZNx+0nI5ky2etT&#10;KXKADdtB61oanbNb+FbWRdHnllkuo1CoeTuPpVrU7K5stJ0gS6fHEXsUZ13cjI4p3AyFjkeWKNSd&#10;7yAA13On6JcjQLtHiQs0AIOfu15+s9yYAyBRtmBFbkuu6x/ZGnwwtNvYAS4PX0osBSvkvIfENxby&#10;Tw5jchRnrToJ0ty0r2sTHYce2afdwWy2RvbvU5GuZFGxQ3SsxFknkRGgKruzuz2oAR3uZLuZk83E&#10;shLAninW9k7a9HK6cA+tWzaXQcmGZGjRQGFWUScRPslPQZzRewEksSsHwX4j6etM0+OdLlWeViDJ&#10;wCOlXovMW3JeEBsd6maOQ24cTDG0/KB1pIRemnkWKNEiXBTgKOtRWZZr1cuy5PINc9LdX8cMhS03&#10;EMduafZ31zNcjdpjAhhuwKAOpulsUSaZnQnZ0JrmWl3SsU0zALnBz1q/cL506LmQRrjIJ603y1WH&#10;CWv3R60AFul/gHzCny8+1WBE53LJOGXPPFPtor2VCDcbFBrRW3KncZ0y3HXpigRnfZdNZYV8qJfm&#10;G0j1rfktI08P2ZIUZT+92qBLW3YTHfls/KR1z9K0fs10LO0WZLkg9A3BFJaickjEjhGJETdtb+db&#10;VlDq0NqA2shSW4B54q4lmpt48REFXG0DtXQQ2lqbOZ5UdnEYxzjFVaxN7nM3C3ql2kCyMV4rc06J&#10;h4fgkmiiJbOcfw1RnNsNUZCZflNbWnJbtbz5kn2980wCO1tZZZsmLIPGF6VP9njRyqSA5GNxPSnh&#10;oU1SPY4C57960VW0bzdqtyuc5709xNjrbT4Ftmke9G4xEhc0lq1gmqWwlBZTIfkIzxWhY2t5NFOw&#10;uuinLE9MVRRIo/Ek6tPHJISVUYpozvc6vfpg8Oai1rbwr/o5AfZnn/61ef6bZ6/L4yu3ur6SZVmY&#10;iQR7eM8DFek2drOnh6JF0yZgwLP8tQLOwvosW0KIsmMYqrBc50efHrVz/oZAC4yRWayz/wBtXbtB&#10;K+JBtOzjJ6V6UIdKaaSR59PAEWWLOBWFeX2kraXS20dlIvmjhCCcj6U7AEFx8RJ9Et7SLwFpkcfG&#10;XjYLuHYn3rZhXWbOzsY7lLLePvAMDj8ap2mo3K6ax8mWMNGAAScinmwu7qF2PieVdzZbJzU2sLc1&#10;LuSFtHR47MPIxCrj1NQ3uk65F4IjM72jNKmRsYZUHpmq5zaWccQuN5XpkVPa3sz2eo73mwMbt7HH&#10;60dBI5e1tdbia7jbQ2VAMrKD96mLG5vmaXWn2CXld9dleXVvH4L1CQtdMHULH5cRbk/QGsfSNIiu&#10;L2zEktwjPJnMgIGD9aGNDo7m7d7NLXwsjwo6iRicZrSvnKR20b6NGAYR8vpUWu2o07VLSGLxEpUq&#10;CUUc0yzW6umkke6yiRfLkc0rCK8ZuBKY49PKhnHGeoqW8jZLcIunlmOOF65NT7LiO5DLIm4SdCea&#10;tecYwJvKSWYEYU00Ir6fHexXUBlsWCiPIyOlSHU/Hv8AwkDCz0AC3SYBpXON3PYVqKviS8hiaPRb&#10;cOE+VScA+lRW+n+NINXnlvtTtUAGUjQ5Ax06UwNTVYfG9xoWgtIbURHaS5GCD9KGsbP+zovO1OOW&#10;dYeeen4VRuLvxTdQ2SPBLFHE5G/kAj+VUHF/JrEK2tnePIzKruScZoYjQgOowTSpBoV0yupDMFJF&#10;cjLp+t/8JtcSPp+osJZyUzGcLXpWPFljp2nZ+IGioxwTbtErNg1XuvEupMLi2Gm2xcKPMkEIA/Cm&#10;nYL2OaFtEki+aji4KHd2CUWq/ZLtpotXmZzLkDOV/Krs9p4lvxvisbJYAw3MZAGP4dazLqJ7UTiS&#10;7DOqDCA8ClYZvyTavqdncRtewhNyggcZHfitW10/w1pui6rFBoEInmhzLMZcl/wrjtIvbNtRtUSe&#10;YSPeICi+ma0fFMc1t8X/AAh5dzctHd6eD1OFYdqS3B6nTaRp/h65mYJZ2iyecSXJBbPf3FaV9dyW&#10;W61s9Hjz5JHmbc8+tcjpTx2XiPWrp9R3STOhK7vlUD0FdRPe6Ve36mC6EbugBBXv9adybHKabZar&#10;c+LtUkv/AIvSQEyHA8ncB6V2NtpWgQW8ks/xQkvHAbZiLYBWNc6b4lhuWxp9s0TDcZd44FUD9sNp&#10;Pv8ANK+aAWHQUAX7630O5jRZ57mQLNlQkxGPTIBrIh0jw5Hrl7K+nu0zKogjZcgVv6bJ4Oj160t/&#10;tBa5aHJLHK57e1dDFbRxy6hdTzWrqHJXAGFA6UXE3Y871mz1y+0u0sFW1hiRwTNKwUIPoa6bTb3Q&#10;NE+Hr2sMU2q3csSjaPlXIHrVK5ij1HXvEEr31ylvHgkgFRhfyqqIIbnRbv8As+2mljRGRJtuCCKN&#10;x7ont72NtUurmfwq0TStllL5WOqkupI3iO4KqfLIwCRWDHbeMIrW7guNRe4jMuVPl4Kj0zXQ2ui6&#10;7c+H5zHpNmsYhzveUA8UcuoXKfn6TFePJshV2fg57mrEsVxJaLM9mDF13k8Vh22lJJr2241NQEnI&#10;PzelbcrTS6hp9hFrEYtYSfMbPUCqAlTQ9Klsmvo9avFlI5bzCAMe1SRJqqG1Z/EcqwK3cH5se9R3&#10;E8XlrHbykxREZAbg1HrUmr3fw0ENoq+blRtXrgdakCbV4dNn0mwl82Fpg4BAPJqlf2Mp8J20ixqC&#10;kY6HFc/Zw+IrZ4TceErrquZGf+ldNdXSPoao77C6DCg5qkBQtPtjaA6PczKo9Hx+tWtNs/Db6leN&#10;Ppt/LODkTSXDMoA9jxWT/pUnkQrLIELgA9K1YraW3mMa3aPuQFwWxilYGW4rfTm8U3MkfkAKhA3d&#10;voKZZtIfE+ooLQIvJEuOOK5fW5LlNVsBbXv74NyI2z/KuitJ7mfwKQUCSCPa7AcmkIyb/UdWuvEW&#10;pW1ql7IsRwzKDinW8WoHTU+1T3LfP8qsx4/Cuis9G1yPwxLLa/EO0svOBMg8gOzHtms26tNft/Dy&#10;yXEi3cu4/OBtDD1xRoM17ZbX+w9xlVSsB21z0EtpLrWoRGIjbPw/rSR3Ybw5qCPaumFGAKqWCX7T&#10;XKW+i3DhpOZAp4oSA6SeTR4be3Auo2nIGI1/rXKapH41vNQZvt7CziA2QKuNv1Peq2p2euxeLrAJ&#10;YX+8yDcXU9K6GGTWI5pke5cIY0IBXpTGc/p7Wq6jBbtHc/aDJgHb0NdmbfS7XTnmu9dkMjr8qKuT&#10;Ve4l0SG1W7a5tDctFgDaMg1JpkUdyttLdeIbbIYkKcHGenFJCbMiO0R9S1O5aeXykIK7z6/WsO+F&#10;sNbiZC/zNyM8Cu11I6ORc2y6+fMaIkbB6Vyun2ol1G+i/tVm2zcuV6AUmhxd0V2kgE9kkdvO8rjn&#10;CZAqG4ttYZrmOS4l8psNgcZxW9c3ltatHaWlhbySMf3jlcnNOd9Vl0qMto8q7I85wcn8KLDuefT6&#10;d4w1PxfocNtL9lsreUb5QcdPbvmvS4dE1WHw1dSDUYHxaAMzHHSn2LX8+jiC28KXVu3m/PMcjefW&#10;svxHpXxEjsbKRfi5GYHdQYR8pX8O9FhXOZt7O2h8SeIpXWJp55MP83UCqFz9vk8RWthZeIkgkeXD&#10;Mg6Z7fjVi4s5rS586bXryZmVQxAPetvRrbQYtcW4UETTKG8xmzhu1Jq6GiDS9A8RWvjiRpdWumaF&#10;VMvmqQPm7gng10OtGQ6a8P2a1DBBmbAP5U37T4vvvF8NvdeLklhS4ARUQKdo6ZI5OKv6tYSnVYo1&#10;u5TEYF3tg/LimgTOItrVIxcSTeIoljLcseuParpl0trZ4k1GV7Ywt5kjjGfzq/c6XFFYRzyKPKz8&#10;oLdce1WLW30i60fUY3tYk/0Viu3jOBTWgWPKUPhx/G9tDBo0hiW5YZxkE1q6k0rCO1TSIlyuPlHb&#10;tXaaTaeGYdyLYwCeYynYy/d2+9cveapoa6leJD4cklnFwwBPbFQwTsc/ZvLp2syvPoo2iMkHHb1o&#10;u/EMc2k3y2W4gsd7mPGPapDe291qYW5to1UNwPX8Kiv7RQyMtnbxxFeAAASKhM1OTjnebUZ2ljPE&#10;nBUda0PtU8UnmWokXbjjkE1eS0g32jxxwqsbZcE1QvnVPENvIqRlB1AximhCz3Qk0HUpppJPNdOj&#10;npWBZSR/bIBK0gyxKnGd1T6tf6XJbJ5emzEttGVHcVSbUdNt9PtWuLNkOAEXb1zTSSGjed4njKKr&#10;Kvr0qpLFHHF5mxBkclj1qxDJbz6TBJGUXKg49avNH4f/ALIEl8zYUfId2MfhSuIw4Y47gXJaNwR9&#10;0Edqy7q0tFu7hftBbLjaDXSme0WNWtLRGAGBg9axL+G8mt7hltmEuQQB2qikxyJcf2ZHHDaxplRu&#10;YVDJDeCJlXUny3Xnmp7GHVI7W0lkucrnDLW4qWiyxyMifNjqelIbdjEtrWZbS6czuzBcEtT5YI1t&#10;dN2LBGFYlsnOa63yY5NMuGiVdu0b8Vydxbq3iqNRdSEBvmweKdkTuZdza295q+l7tLuH8uXhwxAr&#10;amt1Qxo9vOVEOAQOPzrSeOMwaZFBJt2thsLya6e1gVNKkWeaF4hENqso3Zo0QbHl8v8Aa5hvYbYX&#10;By2CeelT2GnSKsIlik8wn5sniutvf3eoRmLRwFLc4HardnFFKLmRriNVRRnJ5zQK5j3saweE7ZF0&#10;+HJcbySMiq8b3UujzxiIKEi4ateeGO41SOExyugkGRnGasXy28GnLGNMjUKgBYNRYVzm9PjbGo+a&#10;XcBiAMVcMMzRqIrDq3JzyBWlpkmkxyakZpkVHj+U4zzUUd7aR+KJUjt5WDE/MRwRTsIbDKltY3u2&#10;3dnCjt3rRsoL3UInWG0QyheAWA5qzizk093TSlZmPIxVnSIoYPFgmbVmjj8ht8an7x7UNoZQt7O7&#10;tviR4Xi1KKKOAlxKgYHBx8pz9a0NWNrG5jS/Z5mnxGqHjbnisjVY9Wk1q6mkafyTc/ISSSRnir8N&#10;rIdMjlWLfKsYxubkCoA5m+0O5HibSrv/AIS27l3EGa3IwqfQ1qeJIbu0+EFw0E5ie62JbyZ7nrW7&#10;bXFq9/bW9yoC+cu5vf603xMn2uSyszb5hg2NEVb7pHQ0xI5vRbTVtPtNKW+gnWSa1Dgkklsjr7Vv&#10;XOp+ZokFq+jlgshKvt5H41k+dqaQalNqHjhZRDGqQb4wMAcAc1u6W0LaDdTT6FDIpHyvxznpQDOV&#10;u4bq6njK3ExVCMZJGK29Kjkj+37o1ylrhWB68V0SWIHgfxlcSad5KmDMCDqa8wF1r8cV/wCRbT7P&#10;NbDN3Hei1h3udpYzyeZdhIFyJyHO3nmszW7Atqvh+WPVJ5DvO9GXjmp9EkkTQby9mmRgUOU9TSpq&#10;ouJtQVtNiiUS4B9KEBw11fFPjBothuikdLfdhQPlrf04O3je4mvNMPkRn5QxxupmoaLaJ4mGp21u&#10;ZJ9oLEk9KpX1xc3J02DzWhJzkgYoGafiO70w+HdZ8jQIgzLhHAyFA61m+ErHR59C1KW+1aNLJG+Z&#10;Q+1iatw/2b9hNtLqMLNHasAcZJOKyYLFholwDbSQo90x2+Z154OKVh3NXUI/Csd5efYbtzbquFVz&#10;k/rT9Ki0U253Rwn5/u8AEVnWej3DeKLBjeKyFD8oPGK176wsop7BIb05D/PhsAUAyrNp3gdvG85s&#10;9H2XLYLLt4B9c1R1i0SKVI54ZN7qDw3YVumXT4biLbHCZWCgEdc/Wqtxb30niWKe4nVl8v5VJ7Gg&#10;V2cre6pp2n+Cz5WlSvI95EM7sfWvQY9St3+H1pNbQwmQWcZZlHPIrg9WsdIne7ie5iLBchQelQ6f&#10;Lf2vhm6hit5SmdodvSiw0w1Oe6ufEcY+1S5x+8JOcVp6fbWK6Y5LRs5b7xbmsqd4YbJT5H72Vct9&#10;TUMS6r5NlIlnPIfP5QHHymiwHRjVdOttcSOWBChxhm6U66js7q5a5tdbCArh0B60XGg2F7ZWBuNV&#10;aKMKDgcNmrF3p1pbeGtOgtZmZsAeYTjikMn0rS7AtfF9UwPKIHzZJJrn5tO0O18UTtfwOym4JbsX&#10;545q7arcQalFI+oSeWjAt83BNLr8n262trkXduY4CoZeMtQJI0RFo8tjbNaaLFEBH8qd8fWqJttX&#10;ja+lexnEW3OTngCrGlPEdIvpluolWODPUcECtC4vNRvPhhqSwXUJnXKhcfw9/wBKHoBUtFF34P1R&#10;lQmMZBcHnjrUNvPotpZWcSX5LyTHf3NV9LujB4cktmtJIgkDk5/ibvXPW6CW6vrrzcN9ocKjf4U0&#10;rgd29qk1zbvCLcxbcsQ3JrmdWntbW6uBHZb2I5VR92rNnFqEGmTzf2pNhpOVJ659q17Gyim1adns&#10;0cSKCM80begHI6VLPdanKI/tCfKdyleBXWWMOmSaZ4ttEKtcRRZlI/hz71hardahB4h1WxsPDkUb&#10;NgedtxxUmhi+tbvXR/acEs09qfMc44OKYM59dUkh8Y6lZJdxSPDLhwB93PvWgFhe41AizHntgq3X&#10;BrIsNMki8YeI7i4kj8yW+diSfvHNaBt9bi1IzJGrK0vQelIaNKK3dB5lzfITjPJqOTVLNtQS3WFe&#10;BjJFRTCSW6iU3LlioyDxSpY2Zv7XNoWJ+8RTAr3ElttCpBGrGTPFOaKCe0dJo85iyDn0qtdRqniL&#10;HkcduakBIuV/ekDPSgCg9vvtBH9rZI0YjHY1kS2MLXVoDBvxJ0A4FdY3lhZd1tgMnAFU0KJaXa7A&#10;NxI3elKwXKbQ6WIoxHqUQYQfcHrVa0Ero5eGT/WHG4VoaXpkDeLoHk1FvmckA9K09SKRXl5EtnHt&#10;wMFRRYLkVtDC4uVkVchOGzWUkEia/eFFdgCdvNWbeRhOPNkZQRwPWrIJjudySA5BzmmFzOJkdCGf&#10;aCxBJ7VasIdPlv5bWO4SeYjP3ulK1pcyQTs2QC+QOnHenWdrptnqJuLbUJzLIPnBPQ0guOmsvI1Y&#10;M0Knb1XPWqz3gF+UGnHczDHoKv3bzSRTTGYhgOFBzmsf/SmntEbR3UmQYkxTEbwumXTbhfN4MfTF&#10;ZpLmJ3FnJ97IyOtbRs1Swhbz1bMQJHpSloj4fdUMQccdKEwMm4ub06Jb+XDk9GHpVXfenTSpsimV&#10;61tCKIWFsu9NzP8AN9aq3qXQvLOOOHfwNxA6UAZkSMlnIpkXczfeIqMRYeTEsb5U59q32S0FhGrw&#10;FmKjn0NZrQwrqMpWOUZHTNAXMmKOZUuxsYKxODVJrOVvtciwDAcbsNW3OZRZyLgjJwpxSxxGLQZy&#10;ZiQ4ycnrU2Hc56XcgjXYc4HQU/MfkklCDt71pwLE95KHiG3r+VZVwtw/iRyHTylOMChlJjtgOnXE&#10;ixR/c455rJSSQSkyOy4nGMjiuitrQPqAISYbTyASa1bzTvO0F0ttCDnqexyKaVxNmHcXVs2nQLFK&#10;cmH5him6dF5sbY84MM7lIrXg0jUV0CWQ+GkEpYBUdgM47/hXYaN4fmttPutRm8e20paLm0EQAB9M&#10;+1K1gucYlrqyQ3JTTpQpPylhjNTiy1N9Cu1u9ARhKcRMJOtddq813N4RMEM0McrvhWC9BXEWza7a&#10;eLoLe68Vy3EfnIEDD7u6joK5e0/SbzT7XXGhnmGYwWzzWXZy6pdeNLW2WyYsZH3SEdPxr1nVEij8&#10;HmFLi3edrRWkYH7oNcn4fgCeNGfdANrfMfWkCJbGC5tLy8aXU5ERUJbOTmnwWT3OpNexeLpkQlv3&#10;ZbIatzxAls9rdiK9hBMYDbTnrXHW6zQWDwjWDw2cA0AkWnsJm1W5828YkSZLA56VbMkh06/WTR7t&#10;4ogNhx1xV/Sp7COG6eaUOVX5lJya0rTXPDT6ndwvpcSjGMMvFArnJW+o6NPrFhDLo8it5uFVl4wO&#10;vNdip8MQ6hY+S0ca7B5ils5/Os29GgrrVq0WgW2x5s5QD5ar6hY2DrbyJO6B0GRuptCuamrT6DI9&#10;kYGtBgjcoIqHZYS+H9XRLc5+yEdfbtXK3MFkunXH2aGR3VhuBfrVi1ursQ2qpZSGaRgoGOlSkMXR&#10;NJuYJbm9k11fKS4Y7CMsfatfVf7SvdE02WxLwHeVkJXtUxgvbe7szLepKpwWizxzWje3iR6EH/st&#10;NvykqnbFFw3MKHTrm20+1hnWV5ZGUiT60+8tbmG5sQ087qVBAOe9dPbk6j4WlkttW0/7TEU8uKRw&#10;P51h+IW1mG101rpbfzV2jZGcgD8KG7sLElzdWVn4MaSO1SORrRiWCbicDtiuU0p3u/BWr3xhvopJ&#10;LhygZCG4Pce9dvp0cN1occxigR44MxxuAd5+hrjbzXZ7Dx3NFdeFmwbgLkR4QA/pTA6nSPEdjFo2&#10;i2+orNEFk2o6xZ/PFXNZ1HR3nimsr+SRvlKKYzgevWtldP8ADV14M0WbZApMG9yVHPfpXEX1zDHq&#10;mrRQ2sUUaDAfZ1o2Fc6az1K3m05FuoYFIKjPoa53xZb3Srp0lrfy7kYMCjdRWRbRyyMs7zyGI3AG&#10;9emfSr88ly9/qMKrcHyoVOCCeKGwtqTrda3c/BjUibEG6haMW7Dqw71h2tv4n3zSXWulojGNqFMb&#10;fXmrcN5exrdBQEIB2jsTVuGXU7vS/LaTbIJMcDsaBmHYWcM/j27P9otGgUk89cVfmGnpqrRoV8xJ&#10;ecGujXRreDwtdS/bwJBFkuD3PtXJWlhLJ46RYtSaVjKfMzTumBV1C1gm8U6JOmoTxYKhsMea6m3t&#10;ciUNenakI+Y96w9X0bX4fE9hcJqitBHICYh39ea3DdCXw6yRWkkUjQgNx0IpMCzYWWl/8JE001zA&#10;rq3C7vvVma3Pby+I5YEiYRg8lTwtYUlvqRnSRr24YrLwNxGa14msYrW7eS0UF41zuOTkUIGUV3QX&#10;cWb0EFhtB7VqyRxuLMPdRncBxjnmuflzc+JbfykfaG6CproahDqVi4EpMfO3kg0MLHYWFlo9vHrU&#10;rwc+Vncw6/SuZuzBNrLOY32K52DtxRJrFzNaxxSaJMgIA4FSCO5j0eZzapg42rnrT6DMiNJP7fvJ&#10;pp18pB8ielEVzc3HiG/X7HIVRPkXsKkn5ns97MgLjtV9IHQyvbDcxhBYgZqRmK8StqkisHR3Yj2p&#10;3lAPDa3UcZVs7GrTjAmhvy8YSVQcHHcVm3D26tprzXLlkc8460mgKXk/ZrrUxGmCANuPSoba8hku&#10;L2D7SpljYb0x0zSiW5l1jUZfs7iLyiENHh+207/hIfFsrtGJJpAVZvapKLdxFI1kQINq7fmJpqWt&#10;qfDd4qpE8p6tnmk1O6d7+SCModvBK1UtRcqispIw/wA2TTEkQot7ZfZZjYsQ02PmqS+S1+y383ks&#10;vnQfMB7itKcXt7qWiW6oGRJVzjoPrT/E9ukVrpduroXW2BbHagZmaTo93HoMUyvuXDv0ycdaitdT&#10;uF1nVYmtCMMQhKY+taHhrW5nu7qxOjyboQFy3R80/wAQfYbfxDbs9rEjzdBjGKYF+xdP7Jv28jeX&#10;fO70qnK15c6gYxdYXYQw21NFiP4Y6r5Eiyzug2gdgetW9EeyOhwRtOguWznjnNIEcdrSS2ekaQsJ&#10;PFxluOtbOi3lvLp2oiSQsVt1zGan11I/tFrBcWyk9UINc/bNBBeasIo1y0PJpganl2B1mWVbCJcz&#10;DKA8Vf1Ge1/s6G3XS4VDRg+YB6VhactvJcXbS38iKtxyDxmtHWTbtpEbQXAbZHyR2oGZouVGyGPY&#10;zPIBkjpUj2cza5aR28cgaRQXYGsW2f5vM3IdrYHrmuqsJmS9gl+1DPlnPtQIvCAx6HqSRsxkSMFv&#10;c021uWbSbZmlhDrkNzz+VY13f3a6ncrDDKwJO5wPWsZ2bypXSWYuHyRnGaVrgP1ORl8Sk7WIkb5s&#10;Vr6e0EdnJI8f3YyRkck1io0hiRjZ5O8EKfaugS4sG062c2qqyx4YY60xmXqGpTfZoj9iY75SAPQV&#10;LZzfNaFm2qXHU1WuYjLJcuIQAGGwVY+xrJosYN2QykEEGgTOi1TLaPZCKIMxVeayJ4pRoew2IaQl&#10;Tn0pouriO0iQ4baQATWhDKXlwVDERZOB0oBle1M0ELzNBn91jBNNsZBP4h1KX+yyqA5Huamhgnlv&#10;bppZAIVU4XPWqiXlpFqc0EMCAsSCewoAs3TLJtKpCSrkZAGaii3IydMZGSaljgWKyv5WPU5yTUkE&#10;lhLbgmMgbvmoAxtU2Q6rpcvmPtJzj1pZb6KQ2CrauhIAJArSvobW4vLVCMRRqMGrDwaXFoETJDCz&#10;lgBntQBDJDYHw4sgKmTb1J5qm8Fw3hcugYyRygj8Kr6hFfMiyxkBUAO0Nwa1NGlle1kDqVXyjuzT&#10;EyP+0tan0SaKa9UbIgqLt6U23sbySyYrfv8AK2Wzz1qxJY3Ty3sqBFQMSCKsWN9BDoPiEFGMoXBb&#10;HWkIybq3vljuA8DkZGGHpXR6TqccHhTVoG0OMDywRITyabpsy3Gl6sLi+iXfG3lkjvXHwQ663iXW&#10;gJFliju8HtwTQM6WK5e91C5c6lKqLldp6GobnT5F0O5YaioAl3H3FJe2/kWGnhCAWALKOOagnuL5&#10;7HyfIcKVGRnkUAWLaW1c6cqBGKONxx6VZv7gPr9ui28AIVdzbayLKPytUkPlvtZOp9aedx1R3abA&#10;LmgC9dQKz2ZRwD5i5UDt3qa8ksJTY2izxsTGozjG01lzXFzHZ3Em7OP1qvakTTrv3qxXKvimI39T&#10;QW/hvQYftQfyyNr9evvTZ7F38NpL5bFRCCQPpVRJI0zbXSNKplXYT2rsrG6sPLe2W2IZrYAA8gVI&#10;HLwSRr4ScWysQARIGGCDVqzv9YHhG4ijmZdkmU2L0p91HBBq9wJIVVGjboMA56Vk2GoQW8moKVyG&#10;uvlyvUZoH0Jo7qJ/FMk2sSy7RtEQI4B967dG099AmMMcWGhypAHAFcXqz2F7FAsccWGjG9AOhpNJ&#10;up7aW7s5RIY1xsb0BosyWinfXN2NUby7B2C3BDEVpWbMyy/vXG5AQu7OPWrciWjzaj5aJ82Caitr&#10;cRahvCNjHc0nJWGXY4N8bgxEnPU0royuuW6CtFJ4BZOFiUErzxWTKZPtErZ4rilJssC3PP4VH+83&#10;E4GM+tIocg7iMZ4qTjcuFJpDQi4Bb5BgigBMH5T1pxDb2PGMdKUD5uncdqQDQASDg9avqii2b515&#10;FV2TZGDkc9qb5n7rHOMcUAh7kb/vA8VAR8ynd3pzxuLMv5gyWHFRgbp4084gkelAEpnlMCxkkpjg&#10;DtUKqcSfLznrU7w3CeXugYZPHvU0SHc2I+i9aQhkaHK5Ud6txxJJNFGJ2BLdcVHtOYtocsc8Yp0s&#10;wtbKym3IWZW+Q8HNG4y9LbaXbjzrrxCVSNM7B/GewrzvV77UtR8UWqG8eKzh3CGJejD1PrTdRl1u&#10;8vZAdQgQhyQitkAVXEdwnhu9K2pMiRkBz6110aNtxDoIbcxXURtolCE7QoxTl8/yXRLdVxkAkVze&#10;ky6oNR1uW71kEITtiVen41JbapNN4umjSCQx7iG4rqsFzetYp21EoZS/zfePSjUobpElRUUkkcgV&#10;a04XZ1e7RBsQc5Paq+sXBhv42fV4WIONtIBz5i8FS/6IwIQZOOTmsmyEz6gp8iQIT3FbEWp6bN4X&#10;to5Sm5T/AAjNSB0FjE6wbYyDg7aaCxOltI0LGK2TGPm3CsW/0u9kvLZpNVtliSQfJkVYmv5orWBB&#10;fFQ7dcdayL4yTCxA1y7BIO4AnmgDXlMFu+lql3Gw8scisy51bRnvry2bUblpnX92qg9RU1paj/hH&#10;NQXdKzrA212PTP1qvomn6dFfvNPPbSTNK2WOPlFAFq2e0OhMrWzeYxOCR0qNoYvs8i+Zg5+8B0q3&#10;q0yR6WY7bQxLJnhhwFrm7W81FpnhaxlLhTgY/rQBoQeQuuFFeSQjqRWleapcw6Wv+iv/AKplzt6V&#10;hWDXi6nqDsItyzcgc1vSyxSDc9rDtAUnI602BiWEU08N3cTRS5DlkBFXrW8b+1LZHb94NQTC4xgK&#10;as/2lZrcKi2ke3AGFFZs62kniT7Ul/HEY2BOR1pID6Ku4rTVYvDLW9+R5GijchGA5x0ra8J2mnra&#10;XU0Wh6Qt3bQzps3AOueM46mvLvDWv6FFYpEdeugSmI3SIkMfTIro9G02IfF/Ttc/4W3qvneYVfTw&#10;NsbI3rUz7Ark9lP4rtfilrySXkDW1xeOHUL90MeRmumTRvBdn595b2UEcrK8jtu6seTx0rA1UXi/&#10;HK9Nvds9tlGZdvrya1b22+0aRqHlakkaSxKCXbAUd+tSUXLLVvD+paVdWs2sWzqJyo3R4xiuf1WX&#10;waviR9Lfw3dXMjwcS7SBH6c1w2pTaPp/jaGwtfHEMsjhW2lAoB9m71fu9bMV/wCDY57K0Z5gVeTa&#10;Mj05p2DYkuNMmstJ166std1VoRbNvtxlj+GPSuJ8Na1bf25f2d34ildpL5vLMnHOeAR2r1XTL2Wz&#10;1uS5utStEs5ofkifDBwfSodW8PeAtUt7++svBVrBdN84uLdsDcOc4HFLQLkti1y2swxzJEI/JI2M&#10;chgelY9/Y3drfavcWcJIWYGSDOOvpXnGsXXxBsNVZJI7mRY72PZdDPKg9DXoV14m8M/8I78N55b2&#10;4E1xbKs4CHaCOuaGguclcaxq7eL3S0+GU9w0MqfactgKD1+td/e2PiWTwv4Ul0vSrQ+dsa6WSYKY&#10;fXr1q1pz+GbjUbswQ6UhmRSHUj5sepqtrVj4kbUgLTXpZI1TMaK5VWHfpwaE9BEg1FLPUWjfSoNz&#10;2wVhngnGDWeLpIJtQKadGnmlmyvRc1hw2mtzeIYxqdlFBbxHhvMBJIqjqN5rUGsalEngGS9tExsl&#10;RudtNDN+yvn/ALWum8t5CWOeK2YhG18jzqVVo2KgjBrC0DUdGNrNK/hprZDIAPNHcdcmu+ns7W68&#10;PWl2mu2YVQMBCDxRawrHn0UNlJrXjOaSwnWKIHZIT9/8K8+vLSwN3rTwWW0yynnHNfQdrZWbtFDH&#10;aWz5wHYkY5rzjxPYtZ/EuKzj8O3kgnjz5kaEqB9RxVJsaPDrrEVzdRupYiT5cVU2sZwDFg7Otet3&#10;Wg2LaRfyixO8Y+djzmuMnsALlhIB8v3SKGxWOZjTaxLSMV3Hiru+X7GFSHAJ5OatywW6hFC9+mai&#10;YKERe9AFfBO8bWxjrULqqROxJPvV5cBtpjUihwpyFiXj1FAMztnmWsbfZ2A7HNVpISGH7s9e1aEj&#10;SLkeRhc9PWoTK7N9zt3FNCMzbKLmQBDkr3qLZMFuQSmCDkGtZOTkRjOahljcuxKjJFMDAntt9hGs&#10;QmWQXAO8ORitaDU9XstZ0nd4imkhSSNngIz930NIyEBwVIx1INRCK3e11Im235XBJPNJxuCPrvw9&#10;4t0vWPhrpqQ67Zqy2qL5BYAqRWX4n1iKyg0GJoBvnvkR3UYCgnGc18hQrf2mpPNZeJ76B1mBXYxA&#10;J/Cuhu9c8a3elRQahqqyqEXy2Iw3HQ5pco7n1LrsOuReCNCTSri3Z7i2jcM7/M4I5xWeNVvm+H95&#10;bXV34qS7gts7FjfBIH5VwngHxTpdze+D9L1fVm+12kv/ABLrh32g/wCya+hnl114W/ceGHjMQHKL&#10;ll+tCFfU878OeIPE0vhzUZbzwNA9pDPthIiwzgdc1qyNoGqS67JF4rk0uZovlQD7pA5yK6qe1vR4&#10;ZhktNJ04QxXCtInAByecVwfieXwtD410qWLRr2OW+EcdyYVJSNumcDgUXGYz6XchL0jxxY3qCNz5&#10;qjDAj271F4Zu/iP/AGfO93qtnJph1BkhSSEB5ADj8AKS98NeMLHxjpt4PFkjaYyLJu3EAhucYq7P&#10;d64/jLwKtlpMV7CkoWa2jcADP8Xpx1qZbAdkyN5AkS3/AOWYO3uKcCJfD9yJRtGcAmtkwzrpl4WE&#10;bOlupdR79vwrkby7ctcxiBFUkY56Yrzt2xpo5PVoVj1SZRLlQ3B+tMsXu4buGRGO0D5lA7UXxL6h&#10;3yT0zVzTwFWYOnVec0MaNeG6hfeDHhip5qlMxLSBlHLGrNrFGZLhWkCk5K4qo3/H1e/J0OAPSmCF&#10;t5IluETaAGPJNaE8MQjtyORnnBrG5MTfIMhuMVehd/sgBZucdaYEV9G8htFWM4C9BXYfDNI/+Er+&#10;LsTADfpAwPXiuUnmKSRgKpORiuu8BrInxYdsrm7smVh7CkxHL3alPGGtL5iZTUJMr361EsjvuBjY&#10;YJ5IpNfYx/tA/EeLDKsN8Dz3yaiN3AT8tmMYwSBVNFMbMpNuwE5B3c4qW2LrbD91uGOpoBt3hOGO&#10;cc1Zt9qWswaPJ7UmSMG8liC3LdKs7XEago3PNNAUYIjA+YcetE0zb+Il6jPNICOcAqBuOdtYU/8A&#10;yEbcMBkPW9Kpd4ihI4Gawr0412EDBwwqo7iZdvgp0OwOOGXoKzYifKi4GBVi+dfsluPLPKDHPSq1&#10;ushwRE3AqkJFwDdPansDzmumtVAsmyOwxmuURpP7YjRkKjd09a6pJGGky528R8ECpkVElKrl/lJB&#10;61Kj2iIAVBJPXNVYZFk0+5IDjHXNMjicg7gzfNkEVIy/eBW0sAd8cVZtrZT4dkyVz5fUVn3LlNGl&#10;+TnAAzVuwkm/4Q6/U7skDBJ6UgMaRZhdzBpwQGPaqFx8sONuM5wa1ZEyzbc9efeqd6IxpEYYpuzx&#10;T6BY5uZ7kJNmEEZ45qpvxIcxA8VblGIR8x69M1SZWM8eCOBWkFoIsgksflwMVbg8kSfebIHWqIIA&#10;wWXNWVxgcdqbAuorP9qI249KQtIjQkDGW4qOBZyS0c7kiQZUVqXUbvZRlY13KBkYxioFYibEixBl&#10;z8nFAjSLSrl2tiwwcADpSwSIbeYAKSi1csJvMi1RZbZAqg9R2pNjMmGMXEcRSSVczDgGvSdPF3b+&#10;GDvYcxgKT3rE0uDTFtdRlUrxMMLjrW1fyXD2OmqkHAIwPas5ahYu2cbNNcMbReXBzniuj8iVLKFy&#10;uAV+Wuajkl/sqTa4XYqkr3NbUd+0miRB3zhABx0xSJIpjmRwQeWqjI0im4AYYAqyzAxEg9RWZMJG&#10;mwobluTTQCKzGUEqOtWGVTMh+z8etRLFiWEB/TNXM7RIPJHAGPemBGT+6P7nI+tRPv8ALyNvTvUu&#10;QVxt79KjlyHQYPQUAQBpDG+QeaMYSMeUxyasFI/3ZEmcDpS5iAzgHmlYBqW5LyM1r0Axk9KmYFYE&#10;27VHPFRpI5nuAs+cY4B6VFdvKbeLaOQelOwDwUO76808bTt4781Sj8zcwMfYVdQYeI7evvSAhuUC&#10;rJhhhlptvCf7NvSsnOOtR3xlaZQDkA9BVi0JFpIu08pRcBsAb7BjJ++c1cQYjUknOKagUBBvTAb8&#10;6mO3KhT0PNNIBUxuYsTjcKNSuXFtYorSsvGADRMuLY4YdRmqMuDc2nIIyOMdKYHSQs8fwK+LcxXB&#10;WxT8iK8WnPhK/wDBjQPo0byG4LRFjzCwPOPrXtOrMkX7KfxUlKjD2CAAn2r5r0y21CSFZI4JyEmL&#10;EgdRXVhdWwO/0SaLTLe8mi0A3WVVZYd/OB3H0rc1vUNNu/h5pk1pMsb+Yd8R4ZD6H6Vj2MlomjIz&#10;WYMu3BBPT61Va1jlv7yVLUqXHIDYH5V2p20As6RYy3XkLLrMIAOSc4rRvoLWMyW8dxBKu374HSuf&#10;tyLbVI7ZtbyzkmME4/CtBJy2ptE2mSiQuAPfNSrgRq8sfkh42ZFfvV3VItNuvC2x443jeMfKOCD7&#10;VfudOeLS4WuL+BQUztzzzWC4RIp8TZUnj5qVgI9Os7eG1+zCxLRsMocdMepr6Y/Z88MJd/GfV9eu&#10;LNRa6ZARArL8ry//AFq8J0eK/u9R0u2gs5GkmvEjRQOSW4r9GfA/h+DQf2b/AAvp4gT7Q9mJbiTH&#10;Jd+TWE5aNCL17PvuL5zOBmUgewBrktTdjbfKCcNzz1rob0JsmBxww4Fc1cqhuyCTjjjNZW0NEyno&#10;waTxNeho8Aldua7wx7bI/L3GKwtKgVNRaQwxqoAwfWuhkkjNpdyPIixRxF3c9MLzUOLurGia3PO/&#10;ih4ki8P/ALOHjC7F9Al5cac0NqpPO5hjI+nWvzyhQP4S1+7nWaaa61GSWRmPzZJznP1r0r4w+J5f&#10;Efx4ljjvbgaVp108NsiH5WZTgsfXNeVQTXSajHauXEZJwCO1d0I+zWu7InLQ6jQ3s5NGuPMv40cR&#10;EYJ5ppNrFeXLLrsAYlupFVLSyhMt+325ULfd+bFdVp/hbQ3064u728upNpG0iUgD8O9P1M1qZem6&#10;np6rfi51WW4CSbmQdhW5c+I/C2peE7uzs7BNsQx5bRYYMPQ1zHiCPRbKZWttG3+YQpxzxTNMt4Y5&#10;oplsoV3KCcADGaEkwa1OR8a6dqM/gXStolVIpWMiKeT6flVDwNrGsorabKwaJRhWKfMo+tewNbW8&#10;wuP3W8eVjbngZrn/AOyNKg1LUJIVtftBB5BFD2BrUkv4bV9L+WaZAc87jmqFnbwCPm/bAPVjU2y9&#10;j051lVnAkOCeMZqE7SpQAjODkHpTSGy1PBEv2d4ZbckHLHHNVrt7qayCmdlGADQzgI42uTgY5qzb&#10;ROYbhnix06GnsAWsTLpltGUU7RwRU53ZC7m6VIBhCMnApVEZLnnNYSlc1irDVH7on605SvAwcU/A&#10;wxpCMZ571BQhyOrDFR93qYlTtJz7Uz/lo5zmgAUEpGdvUmpTgIvynPrmkjA8uU7hx2pflKsd/NFg&#10;EHal4wRim854Wk+bL8UAP49qblT0xTBy2GyBjtTl27JiCODzQAp/ipoPznJ7cGl6lzj0pcAM5xzi&#10;gB6kYyDTgSI+RUS9TUuGOeBgUAL5o5BhBJp4bcvQ4zxxUYjYknjANTADCjb0FO4AOxpp6AYpxHLG&#10;m9jzQA4Zz904pwIwcKeaaOhpwwHHrmmIceeiCm7EIUlwfwped8uR3FByc8kYosJlMvD5IO8k5qN2&#10;yijzGx3qn8+5flapCX2EZ7VKiVYuQFBIwWJQcdadNPLGGHBA6is7Kh0AD8nsaV2kYMGY9O4qrAHn&#10;b2YiMYzxmoWL8nPepFGI8FR7VF1c8fxUwLEZ/dqQnOKjkEhwTMCc8GpUJWVvkGMCrGxBCxLKSTxT&#10;EVY1YdWbkdalwMnHSmnO7laaG/eJlf4qALC7s9R0pCY1hkJHU8j1qRcEnjjFQyZ8qT93jng0AMVm&#10;+02581hj7oqtrS+boUSDczlPmAFP+fzocgnBqZ5YlMLPaBlY9fSmK55LqLQKkMDW8afNgKUrnr22&#10;uo7SF0tg6luQB93Nez6pp2h3enTyNsEqp8jKOhrgriy1CNjCsxb5uARwRTtcl6HMWtvPHYtKxT7u&#10;SMZxUN9czPoEi/ZwyhuDjpW/d6fexadGRrKZdDmMc4rit93HdX8MtjJglsHFKxRf0m2We4dPtSxl&#10;k4J6V0JXT4vD1zbm7jecOQpxmuQs7kGO8RImVlfGQea1Y3ACs7HcBkZNDERzRuqDcuPQAVBEtw19&#10;ARdSqo5Y54IFajrJcQ2rboxhsHHYVsfYbL/hEb3/AEqLckQ2tnHNIZJp9/ZXFlJa+TCIwDjcMZI9&#10;6xtRhkOqw7bWJRvIOG6CshBMt7sDYIc4KnrWnElxIQTFOWyBnJoAQYWB1IHT1qE7Vjn4ByeCKtXF&#10;uY4nMkUu/AqkuTuOD19aaABz5g3AdOabOFNnEfMXKjknvTpCB1YA/WnxpDLbujzBSBkHPWhCMbAx&#10;hgchuuadgYYh2qe7Ty1U7hwcZ9ajWSLy/wDUc4FMCEk+Wvynr1pHikEBlEZ4HX1qeVoGSILEM5FX&#10;w8P9kKhC48vj3NIDFTzAiE7fvc1oROu+MbRzjmqRQG4kHzcGkRXF5u3sM9KALt0bgajbqskmCOWB&#10;pFFz5JPzHsSa0rKBLmSZC5BCcN71XuY7qCGaAx7n3kKR3pgZM3mLcRRkRZc8c1ZttOaadw17tTbn&#10;PTGKbBp9+2o2Tz2t1sM4x16ZrptZiaCHw6I4Skb24HuaLgkUdBk0C28cQfaI1MSSEM2M/pXX6pP4&#10;em0PxFLCyhDGBGM8t+FecpbA+ImCkn5c5+tSyNJDHdRvdbuMgCgRniaxGovE9i0QEuSw6EVv3l1a&#10;P4YsIYLltoTkKaraTb2l/qnkf2cju+QecY/Gr+r+H7vTtNhdrpVDk8bs4FO66hYPDU6RajqhMxCg&#10;cBj19am1fWbVr+JF0KDCSfLnk/WuVUXCpN/p77HI+YCnAacsjg6iJJGXkmm0gSNaO/S5u2hMUIRQ&#10;NzA1nTyTDU7mGC5nEYkHygn5qorAqXV68LOu5Tk5q/otvqcmrmVoUZEkOXJ4oCxpw2Inilw0yOIx&#10;yRVI6df+fJEsU7sH4YDivQ7NYUubFZPLDEdQOtbck+hxpcqbqxR1tztDYy2aSYO54/Np+pi7slS3&#10;ldguWUDNTi8uobDUd9t8yKBsH8NdJYanAvizWYxNb/MXwx5xmsO9s2bUdUkF/EUaY4565NO9xHPx&#10;XWlnUpJ52kZmk+RcdPWu80u7g/4R/VnMkMduUUL83LGuEFm4v50+yAgDIO3pUoFuF0yEXkpRpTnD&#10;cKaTVxp2L+tzB1aKLUipc8NnrnpWDaQXqyuJrlic5zWje2kn2fmZzgAhs1JbyI3hy/3qTMsWA3fj&#10;2ppWDcaLO8mRhDmR+uF/hxVfZrQulg8tlfBUnNaem6tFaaJKYNEV55GZS7N938KR11TyEnNpM8kp&#10;LbhnvQJlnSdDll1vTRcaqgRdxdvSum1O88Mab4VmSDS7eWZYyEbGSTWX4emlGoTxTXtz5sqkDcpA&#10;HoKg1vTJrfU7mSeAjeCy854pMTMDS9R1mTxfo1xc28bKLzcsRHAA9q6bVbrT9R8TXjvaSlRCo5OB&#10;kVxqSxMz7A6lWIDEVbk1C0j0e2jSzMk2fmxTsBBdQqi3/l2m1A3HNZ9oLuTU/wB3kjzMDIq4Gv55&#10;RvQqjfwitGNI40iC2pTH3TVANu7aRlsg7AuoHBPAp8KkSMhtTjZ94GpkBadyzsTjrmpVWYvJtiGB&#10;1OKQFuJR9iVVYLzk89ahDn+0SBg4POKhGAzfvXyQc0+FZA9wwVDxxU2AsTJK0is1x8pxgAVZBf7O&#10;i54XHOKoBp8NvYjrinxSyi3fKg8n8aAM3XLi2iTS/LjJYryAO9aei28o0SGaXbukOQpHQVC8Vk3k&#10;yyQKWL9D2rprKPzNLm3fLhRtxQ2BnyqBKcKKtWsMJV3dwMD1qO7jIdxuPynmrFnGZLeBPtBXCnNO&#10;wAwjEjFLkBeelRmN3Vdt04+fIJNR3ODrem2sdq5HnfOQetdE1jcefpf/ABKbiMhBtXBxj60yHYSy&#10;m0e1tI7hnkkuP4FI4B9cVvRzy3NnczTFDIVB+7jA7VivbwnULQG1UmJssK2I5Iykw2KgKgcCkgfk&#10;TWnmPLKqQLuWM81PAl/9jvfOXky4GPSs501CKRZIXcozc81r29yn9mASx/OzDHrTEQ/ZQ0hYMiNk&#10;ckZroba1gbRpyLqIMNtVlRmz+7dUCDnb1q7HbSsiCOSTG4cZppEXJp9OszpIIaIyYAHzY5NZMml+&#10;Mba4z/ZVkYnIxIk6twfYHNbq2U51azilv7hd4+7k1pW2lrb+JCX1u+KMASryEiqSFcyUe7stPtIm&#10;uXaWaLkD3p2l2kS+JoLieHzJXkymW4Wt25/sd9RQB0dy2FHU1FfwRQafpzC9cvkFUHWqQrm5cajq&#10;saJHFY2iosJB49a5Gae3NyFe6BZrnr05JqyGkmRiJnGUGRmoZtGWWFJD4jERjkBVMfeqrk7EOr6B&#10;LeaXbMfEmpwIApLRSEcenFWtJ0bSINGu1ttKmLhBmWWQksR3rRiGo/Z2j+0FlEIBJ74q7DaajLpT&#10;slyiKrHO1qlvUZzN0t0LnY9xt/fAACupnivoPCfh2ZWi+eA5Afn8qyZ7ZzqMW+6y4P3qryidryJF&#10;u7kkf7WQKALZj1OS1ilN0h6/KeKZJFeDQ52kYBS4yoPWrK/KkaSaou49FzinTx3jW5QwApt67qCb&#10;k+katrFtcxxRaRZ/Zgv7x5EDY/Oqc2q6xd/E27jbxDBEglXydihf5VctYpBYhPsvGfmz3qhd6ZbD&#10;UJnR2DsRja3T1pJD1NPU3tYtU0szsbq4kiwSDu+lT2AukF05s2iVhlVJqnb2f2WXTpPJkfEZKmTn&#10;B/GtbT7TxLqGtTyyW0UVojfL82M02Bblj0qPwN4q1Ge9YyKyKF9M9OKk0eztbmxluDqcSBItzFvQ&#10;80XOlT3F/cQtqSCIFcqDwcVduLA23g6+jt7uMyNa7QofrxSBGKNVceKNSjgl3RxTbQwOCxrdY6i/&#10;h7U5bi7eNF2lN5yTXG6Ho9zbXmp3F/qryF7nciAcCtvVLi7+xws8dy0Gw7EA449aYiSKfU5rxd+s&#10;w/Zok4QLjI96jgvrlNcbyLbZEkvXbkmuf02782+1RRby7CDgcjGK29Ku7c63cB9LUIrkY65osxDb&#10;7C6x4hvXs9RnuZ2jCDzDhAPQV1c+j3F/8MrWWx1qS2n+zAyq0BJBA9ay3nx4hQxaRlvNHlqV4JNd&#10;fa3nxBSzu45NK0e3hMXLAruA+lDdtgPL7ew8WW+vRGXVbyQLJiRoyQD9RVi8RZNTmEkThiBwT1/G&#10;vQ2nRdLZklSZ2ch129DXI3ixNrbCUJDsYMTnkCi4r3K0EOm2dhaPBoO+Z2GWP8NZ2uaun/EsSaCB&#10;Zd6iFmPIz161c1bUYW8KvBYWLO4mQeewx0PPFUlh8A+TBda/cXzyCNRHEgOPfpQl1KGWkUU+qQJJ&#10;dAlkBTD8V1n9h+IodE+0Wj2zxjnZuG78KwjL4COnltOm1RTgeTG4P8zUUEnjI6kso8aXMUSr8ttk&#10;kMPei4HTyXd5LounRXWuyxBTggt19qu38UJ+GWoxW/jDTIpHjU5BBYgdvXmvN7+5kk1qVJZ2ZyvC&#10;qe9aHhy28KW2oapdat4w1SOV5VFuoLMoHfIphbQZBpt+Ybi5XV5C7uNsJX7m3vu9663+1o7HwLGs&#10;2kaheyyXMafZkySxJx+lWNSuoHSwhsNMMkYTmdVxwfSoI2kt9IafMO9WyodMnP0NTa4nqit4y8Qv&#10;D4W0G0j8CtHGbNGu5FG3y9w+VSe/oaq+DtY1WT7daHwt5cYhBC7eMHvmpNRS/wBS8O3YOkBjKy71&#10;2ccdOanshqFrpM4GiKpjiAygyf0qrC6Eup6qI/EmnwzJFFCsnztj73/6qW9i0G50uJrX9oe9t42X&#10;LIi459OtYd1/ZN/q+nxTrcwsboDe6lcevWu2n0PwFaaBpUb7bovCG+SUc8c9KFuBwbpAl2Eh8XNc&#10;YTBl6Fvwq5BZ2P8AYGq/8T+dZpU4bmukitPBhhJt/BbwkRNsfzicn6VSk0nVLrwvf28GqW9qC5Iu&#10;m/g/ChoLnMopi0i5jF8hc7snPJq5oN1NBq9mxmmZ/tf8S8EVVji8P2F/cRz+KptQulGHcDCk+wq7&#10;JeM2kwyf2EIkWX5fl5/OhjOo1mcXNxJ+4VSIl6DgVyEkcP8Aa9huZA27AyasC4vJGuMXSLH9ny3v&#10;xVRbO7u7OR1WYFGbY4NJXA6e008STxYuYlITIPpXMa3ZeJRq1yFtZRCBh51b7o+lWrW71C1tYI5p&#10;5i+SB1/Ct3T57iW01RrnU4hujY4Pp9KNRanJaTZ6OsDuNWZ5SDzIOc02Vp08U6Wi+JIki81vOUAf&#10;P6VYa1uptYnms9PIhFyQ5B/pUE2mlfEVlI7TMCchQe9MZ2dreCDwjq5GnyyuwBUljj8q5m81LUZo&#10;mE90FVhhI8YxWhBcxpchJIlVSmADWffWIvLm2aO/SNY5gdw6ClYDPgEZlYZDfN0r0HSLiaLRFSO0&#10;tImDj97tBwKwzbaPBoNyVuVll2L8wPStS1PneGo0jijiQQkvI5xnHuaUhdDY1j+0Z4dCk/tnT5o8&#10;ruIQKRjrzXnnibWp7fWtOtLf4fahdSSQgiREOxQOuWrUuLTWrnRpBZ+MpAqF/MSPkHHbI6ZqHRte&#10;v1hn02++DkGYptpmbBJ98nmhJi2OOlH2hbSSbTbqGTj93g4FXIILuGa42X0yDyvvMxxXY6lc2geI&#10;ReEoCSpO8jASuMbU9EPi/RbW41Qt5s7KwhGcHt0plFuC3kjttXuzqBkkFuxCgZJ4ribK+8aN4h1s&#10;Q6HHFG9ywWVuqjPp3r0C+iktUSS31Gfy2iOUZc8fjXn00njG61y4Sx8LTeULkHzwcdDzxSauNHd6&#10;JHp9vqrT6lHcyuTuACE7mrpbjXLX7aR/whcMTKPly3BHbiuZtNRvBaLHcacheK3AbcncD3q9pSz6&#10;nqeoq/guBFjP+uaYDHpxRYl6m6Nbni8P6nPLFpqDZ+7AAGK4Zb+S+8fW97e63dvbQOdkEROPyHrX&#10;T3WmeEfONvf+ObfKg/6P5mB+JpLaHQrG4sFs/Aen3KtOuwm4DFsn8aARjal4g8KQyDzvAZG+QKof&#10;+IfSrVnL4GnuoH2x2cYwzbn6Z9M1z/ijShqHx80aNp47NI4VMkapkR96nm0Xw2l4I7jX7q5WNBkI&#10;dmcfSnYpFbxLcPB4isZNK8W+YXOIzGM8++K2YLfxqvgayutQ+MCGRsMbAW3LKfVqht7XR1RJbDQo&#10;MJJzG0m4jFav2vULiKVDp8S4j289h3oFcr3Aa78JSK98oQQnBDdDiuSsZL21e/VtTWZEV9pU8/St&#10;C9t7pdP1mC31CX5+Ac/dJ61QttGvrLQdzeKLi6klyQrL93NSxppGZpc2s3Wr6/O1kYlildVHcg1n&#10;X8cNtLHIrI8rTtldvrXXosdvpyM4Uu7glF4rI146e1nFKun7ZXUYHpStcaMrT9NifXtHvJFyqAtt&#10;zgZNSalHLceMADfOEKYRVHAqaNtQ/wCEYhUblXZ0FQ2V1NC1+sukyyEH5W21KQ22zndWhuLZLdFu&#10;pwZHIYgdRWVJB5mnxxo8zuwGTjpW1qt7cTapaqNOjGJvmLdhV9p7OLRYNuixhigy2eTVWGjBjtdK&#10;g0/T0litd5f+LHWqfifRvMtPAsgudJjgLk3GWGV/u4HvV3XE05vC8ssiyo7EGMg9DXJPb3l1baS7&#10;XmpSbPur5hwAOlKwzamGkwaPpKxaigZIfmYnANc5qc8j6edrM6s4+VeQfxraudLFx4N8qYbXKjGH&#10;54qpa2yQ6bb2piTAQgsTk/nRYZe0mP8A4p60MSruYY2k1tvaaqmmF/syk4+YdsH3qhaRQxWEMZun&#10;Ub85FdDG19eqkC3ckNukPzSEdcUgZTtbc/2LqJa8tmPlZ25HFZtjDHNe6hHMrkC4wrZ6Vq2WizSe&#10;JmJ8SiOPzgGkZjjAPpW3qVrYQ3MSWkImKoN0ucZNUhXM021zBHLHFrEaxGP5ufWuav2s7F7Z5Gna&#10;OVziRU3c108UKOt81ybhFCjGCTx3rVstPtrzQ7oW08EsEUwLGVehHbmgSZy1hcWY0X7ViQBh8oZO&#10;T+FbllLJPDIRauzbuCeBTtZfTIrLP9mIpXauAvAx7VHp+oRJppij0MESsPLbvmhIBJWePxHCJ3tt&#10;m4bgadc2lnPqJe2UxAIMgNwT9K27jSraaHTbm9t7hWEBIAJAPpmue8m9F3F5Nu4Q3GD83QZpiCG2&#10;1MT3IO0Hs/sK5zUZJX10JLeuYVlAPoa7omfynjYS7PK+8BWHNbWU9vqcK2sj4zuIFPZjRhXotfse&#10;jwWI+0zMV+VT0Jrs7fQtSj8Bi5vrLTbaZLbIXzATyOKwrIaTpscTDwu7ym7GXLEk8/pVrxNc3V74&#10;g+Hu7U7uC3VSZvnPXsCKGwGwPJFpcyCRASx+atTT49N/smW4fVY2ZJMyKW6fhUaW2lnRpYjrMTSG&#10;D5SrVyUFtqUXijUI2aXy/NBB3cMKiwHoGozW50O1ligWSMp3421jWcswj1Zvs8+fL4weKjmW4ubO&#10;1to9TECl1DNtzite7ENh4PhghdJ5DB80r8FqlAzmvJ8TSSXrR+BJPIWQnzQ/J/CrllJcHU0jktp9&#10;/lnl+AKvaJqzR6Zr73N/KsYQlEVCeR1rHu9Z0q/Zo7USpKJGUloyh/DPWrEVLuyu9R8Tadbtq0Kw&#10;reZcj2NdhdXeg2WlxWX2yJ2SJA2OcY6VzlgkNrOyS3/zvyMt1zVO9t0bxHLKLV87wWYnOaQ2dwNa&#10;tLjw5dWcqrGHhCxSEcVgX1vFb+HUjfUoCCrFWC9c1yGrX9pEVgQyu2wYCr901uad503gizlvrh1R&#10;Yz5YbsO1K4kULM3MemTDzWaLecZ6c0afLoDeJ5oLjU5rdmkG1tuQ5+tWb5rMeHojHnG7BA/SoYrS&#10;3bRLeSWxgDBcoSRmqKTudvPbWceiybPEkT5g+Q465rjZho9tATe3sDSOzGKJcbm/rW3pFnf301ni&#10;4RII2I3B87sGud12zgX4sHdpdyXtwFjfkjnrxQSmY1o+nSeLGeOwnDPLgqe3pXReINP1OLw1ZTRi&#10;TOFZgD2+latnY6dbmW7/ALJ3SGMMARj9KlvdSuLrwvryroR3CHaoJ/pQBzdlcxRw2rG8dN8IB3Hp&#10;VXVLmzjWDbqW/JyWB9aksLG/uLaWO40LEUbFhk4NMm0iya4uZmvnVFlASIHOcUig0s6Ub0T3Mk5W&#10;OEtGp/jrPl1Oe71fV2t7NljWTapJ+6BWpqFnfx6fps6mHyliIKgckGo9ItLGSDW4vIMSSREiTHQn&#10;rQBzsRsl8QMTeRSSbsvl81qX97aPoZih0NclhyOx9atDQfCsGl308K3Elysp3SNKep9s1CtmzQBl&#10;TAwc8Uhj7H+yl0ndfaCLr5QVKnkf/qrptH1DwMss5kW4R1Q4iaE4OOgz0rk7RoIbyRXgyplAAbmt&#10;q9htmsAYWtVZlH8IyM0XE0V9Wv7KfW7qVD9nHmDaAeMD2qH7RBNayxm/YkQ4BXtWW9jMuu2gumlC&#10;EZHHBzV+0GiWmqzFrnKuw6jNAyqSv2CC1a4kYm45J7CtCfTbP7FMkU74MA8wbupqhdS2x8bSskbF&#10;WK4City1iml13Z9oaMf2fI5b/dGaVwRyMlrqMGlaxFHNKqv1Oe1XPDwvY2UteMsaRt/wKqGmaobq&#10;/wDF6TqF8vUJI89sA4FX0Pk2kh80hGY7D607jsdLBDY3WQJkLmfBwORzTL/SNLttRtHTWFkbaD5Y&#10;OMVgaY95Fq8039ppGCDjceoNdEBZywW076xGWDNnc4HWk7iMy/EsmlQ+RchQmdwqDS9R1O3NwPsD&#10;Sqsgw2fzp9yUguLnZJI6yIflxxzVWNZE8PyYU/vJc8jmna6EbV68N3dWzxvGjeV8wHUH61kQQQxa&#10;vLLPNOAme55qzbLsW4kSJudpANXtRltpfCkpa2RZBFjgd6QzmLpxLqZc+dsEnGKiv76/i8LxRW0D&#10;M7zLh2/hHepdPWceR58RT96dgI+8K0p4Bc6xbosMCIF5A700h3sU4oLme0sprfUoWcQqHXpg96sR&#10;fareDWhcXMasAu0jnOazGtb+013USl8wRiNuD61auNz2kKvMWdl5JNOwtyB2tZLm3Zr0ADPWoGuN&#10;M/tARfbY2bcPlB5FZ8sVybyKJQeXABHarH9kW0GpwXH2jfIUG8bqQy9cPCWiEciZ470jRBw6+WSx&#10;jHNVBakanK6zF8kEjPSteLzxbyOFQYXFMRmW73Ec7Fi+VJAq1KS1hvMW7L9D1qLKfamBKEmTmr2+&#10;0jv7bdKuQAQAeKBiQWaSRQmWIDMfyg8VQlR0vbhQiDD9SeK07mSZ5HfeFUx4UDtWVceSdJule4YN&#10;t+9nmgRcSdTaqDIPlXBxVFllkuWxGyqOnHWn6YkYsBmHJLnkmtVWUXqZgGzPTFAGBZpqK+JHXySY&#10;TICCa6G8uYB9kzp0WEGB65qO+mto7aForZvmYbvaqhezmtpGVmBSLJHuKTAtTLcyaSZBdMuU6Zqn&#10;ErrZ3DSTHbjg+tU0nvpVnEZbKygAdsCt+O0kn0eYO4ysOcg9DQtAKNobaS3v3+0qNh9ea2LMxnTn&#10;xANxP3j6Vw8LJb+I9Winc7WnUKc8V2QmtBY20cU6s5jGD6UAQ3j2huI1VFVge3eqTqML86EYpswZ&#10;dTuAz5IHWnBZPswk3EDtmlcBkkMh0zeJUwPXrVHCyRRh5mCg9KW6ll86zAuSq7xlRV6S3LW8AVvv&#10;R9RTApSQQx2av5iEHjrWfJCgaF/IP384z1q+9neyXdhCl+5BlGCDmunOjxi0tjLqiuywg7fSi4WM&#10;SwkS3mSePTdyvHyGFdXpEkMl1cznT4IUL5Klulc5PLxcqlqvlwr0A6VWWSabSJjDMwAB74pPUaR1&#10;mvm3uFgW31B/lYYKcY/KqzW/iD/hGLWIak3+rHzH0rEsL+OLTxE9m0jrISTjmtc6nPdW7rDbSr8u&#10;3KjkUncWxmtuS+tLcaiZpFbLkdqytYjc6/pxVE8zaB15rctbXytU1QvqBLld2cZrPH2eTxAztcBm&#10;EpGCelCGSwf2gtjc+YkznyAFy3JriLuPxwniC+8q0niSWQ4k3dB9K7d5J4tWO8b1ZlwAelaoSSaa&#10;aSS+hjCRjyxgU7oLGdoFh4ig8Aaq9zp0kyyuD58knzfkaoXkUEN35qzyfMwDKxrXm/toPbL/AMJV&#10;JdJ5ufLUYAAqvqpWYaKn9iyAtIoPGMYpXGmPhj0+OKymdwd6/Mu7Oaomxml1HxHMkhhj2jYvl8mt&#10;KddBtodOnnu7h9jINgGcE1vz6ho6xaMESIGSJeGXGB260CbOThi1WHRrFWtpXLTfI7dxVnVk1ceF&#10;VnbzhGgUcA966DVLyxTQiTHG0gi+QJyB+Vc/HqWoy+EtYtpoEMUrjZkc8UIBuiwptEs1tMf3eePS&#10;praaOXx5era2+QG+XjoR1q7pxddFuF+XiAjJFRaKsFvrmtSyzKD52E4+9mgRmXszp42YXnii6gjM&#10;ygHaSBXUifwtLpWsWNt4rF1cxwJ5pKY8vd0/Os/Xxo11faJbiS281nD5bAIxWL9jvLbXtVkh0uNW&#10;uY4xJKuPmC9OlAjdbQ7yLwnq9xFq7CRQMFJdvX0xXJST65FqOnwXK3koMwKu5Jx+Jrc0m5vpvE+u&#10;QzX84ht0XdlsBiau6ikM2m3qRSRFx9xhyRSsMv2GxrnT5f7XiQJt4DdfwrrL228MXuj3sF7aWbea&#10;iHzdgypHQg15fBawWthZ3F1r16U84AKoPJo1bVryK401IrpWV4x8vcA9KLgetfYdLT4a+KDZ/EW2&#10;uJre2j+VsDA6YA7151Pp+qX0WpIHt0JjID54BxXGJqd8/jOG2F9fKZITuYZAH19a6pdVtNP8OaWL&#10;l7xy8jb2z0HrTbTEo21Oiezgsf2V7mxe7ia8W+DiXHLHOcVl2l1ejRJp28N24kktVV3J7AcVPYTW&#10;mr30Aj1WQ24H8XFTarZGPTLhI5n6YHagF5lfTrPSrm/nEt3Gjtk5zwDWsbbS7OO6ddfhcqp4rAtY&#10;lg0lvPdlc/dOetU79hHpF806TKGIw2aQyWO+1SbW9RhfRLiS3kmAVwx4rUurCW30ySay1aNJRDlx&#10;nOai0SS0Tw9cB5rdvMx5eTzUF0l+3ijbHeOEOPlDZGKNgI4G8dz6UzS6RbfZ1VtshlGWx14zmqcc&#10;2pmGbZorIwlwxK+nvU9615FqWlRW17cmQgkruIX3rXjuXk8KalFJZ2wnMRIK+1MDBn892jKuDIAM&#10;qKS4t5xozSzWrHCjCis5bp45rolQMT4A9TXSW0l7PpdwZ9MjRTGPLJPWkMw7Hf5szw2gTavcU/7Y&#10;0dy32sLsLHa+K3bWG3jttQLTxj5DnFc7fwW8sUO+4BTzjtFFxoU31lJIxisVIDjDBetW7jzzZ2Ej&#10;PKoK8KelVraK3S0kEdgNwUYJFUnvtYbV5IZ9OzHsIjYLS2GWp0neGJi8fMRAGKv6Et+mjaop1C2P&#10;JwSc4qG2GPDxaZAFww3scdelY85kt9OUxXku15DhgexpNaAP1G+8q5aBIYWuWY72B4FcpeSanJPa&#10;sZE2Bjgfzq3c6fJ9mvblvExUyEYHU5PvVbUEe1+HX2g6ishSVFCryTuppDL1pJd/YLqIRqTtG1+w&#10;z1rU0uwPk6zK+8qUOwA9+9M0UWT+EtWImHmW9spkHf5hxW1oDtJo/iBGchkkyg65U9aQmcnAkMfi&#10;PVUMbOzSHJPYVcuZ9NWyGyYKQ3z8UzUms4PGshS5LBvv8dPWqUSW9zq9zttV2Yz1xk0AtTbtrtE0&#10;TUXhRd7xjB7isO6vkdrNpbtmbzwHZv5VHdEW11YNLqLRxvchQGGAOa0bq0sJNR0krAJFE0TyBeh7&#10;0DLccVva30d6NPUboVJBGD7ViazI+o6nA7RbREPkArqPEt3ZzRQrHpYQfYo1OzoNorlEZk0C6KRr&#10;uCECkMXTzqscwiRWKYxktWtCIoPEMLNcMGHJ981hWa6sLI3OZAEuBx61uzNDLdWJAVi0I3Y7GmgH&#10;PHLeeKLgm6+VISVX1qtpkVgs/wAR57mLC21m3HdjjjApNNa8j8fBRFIV6e2DVzVYpEv9R2WakSqC&#10;SOmfegRhaQPP8NalM6EFppflxggdql0ZS51+KTdtZ2AB7VHYLqMepXwMIA2nK44xUVo83/CS68yy&#10;BNpzwKAGG0gh126aW8ARWJC+1aDz6auhwtCSWckZ9K4TU7vVH8VzKs8hJnxgd663SbR5LW3SWUx4&#10;AJBFF+gzV0+SCO6dJZICHQElverE1jby3Vw9siFlOWCntWXqkNtHfWShmZiRgg+lXLe4a207UJEY&#10;hzb/AFpgMu7S4j06CRYN2OvGKr2MU1xc6hEEVOAd2elTW2o3t5p1xG3k7UkOD6U+3imjvJPKmIZj&#10;hmFAEd0I7eW3Q3aOwOGxSIxLblDcjlTWRqf7nxRblrmSRvMUsPWtqb97a6e1uxH7gbtooEVLhLiS&#10;4QABRnAP8637AWieHNUtYbmF7k22fMyCRWAHmEMscm/ocHHNSaHCP+Eiv5Vu5FO05DHrSGKZdRj0&#10;t4F86Ry7hmx0qK0t2WwnEtg2+S6B80mukabToHnEt1Czs3PFVnP2mSMD5EVjtIpiLFxbh7bSIf7R&#10;YhtvzA1mXNpc22uhRLGyFRgqatJBcm6uFGr8RrwSaxRNfnxiA9y7pHOByfegDTK3LQzkRqvy8ZPW&#10;qSBvPEct6xCtkAGrOseeDaukm0FVyAelZzJMkduTvYsAQaALFyshDKjuFK+tPtvM/svUBHOuREd2&#10;O9UbiW6aBEjD7sgMMdK1dHh3atewFUUmNfmLUwZLpF7JJ4b1WLexZZWBB607yRJYXqeTGC0n3q3H&#10;0uytbDUZFuYBJjLfN1P0rBDz+RdsYSDk7QD1pMko39vc2h0Fk1fgnkCp4Lh4ZvNFvJ+8QH6mocO9&#10;9Zi6uGIBJAJrYEumtDEotIvkXC4xTApm4ebUYXniYcfKvpStLZLrcJE4bjlfWn26A65IGhXBQ4rP&#10;8iAeLZiJ2+SXODQgL5mMtzdbbfAVemMVnXNxnTwV0+QkS4NaLzsLpVWwAVmAJxWgbW2exk3TRqfL&#10;zgClsBnRfY5fDaEwJuA5BNW44lXRPNa0UAD5TiseF9NbU7iL7ZhlfB544q/LcSGxliEnyjAC4oGV&#10;3Dst1Orq5WNvlxyOK3vDsd8/hSW6nQRMLo7d3Vhmsm2KR31kRC5Rm+YYrodSvLKPw9ZAE7mXgL0/&#10;KkxMqapI1zq67yDHEg5A6mqL2sDW4byIsY7VC17C+jXyQ2WJtvX61LZw6lHpsTz3chUtkgigNhiJ&#10;Amp6W0cAzv8Am5rdC2EtzcAaegJUZb3rOSBW1N5d5AHRa0o1VQxO3JrOc7LcY1oilyu3AwPzpc8r&#10;8/NOdiQoLH3NRZHauVu5aQhJ39eppDy7DceBRj5zkduKfj5T8o5qQGj/AFRyO9NYyblwmeeRUgGd&#10;oz3p6gbskgccUASLExhZuelTRlRFITGvBFRpKoWZSeoqu8qh2XB5/ioEOumLXETBPwqM4OeOwqIZ&#10;Lf6zPzce1TAZA+X9aBkbs26EBz97oamiRhM7BxkMMUqoDMODSzMkYUeYcbuaANmeYNodsgWNnxy2&#10;OlU18wJtLgAnlquaZFBLOysjKPJzuNVJ7vTBqM9u4YFN25wPyquV7WEXby+0S08M6eEijmnaFtx9&#10;DXmOq/2xqIvCdaaEKxwF6KDWySk97rTBWMan5OegFV4YTMm2FmH77BJrpp0OVa7ivcxtMtIbWAIn&#10;iC9mZVJkL5NbJM91oN1HDbspAOeOTirN+ZLezgtLbwzavM4AeZ3AAz6k1k2txLZ+LSkmr2DOSN6R&#10;uCBn6VuFyvHaQxade+ZEyktglx9786rSx2EVvF9mnthK7gsQBXR6qftNzZo0MQjZRgrxyazk0uGC&#10;9iaS5ZhjIyaaYxqXkVvpF47xHcYhmuVkeO71C6c6ReSI04CZ4Arorr7BLqsMJvEUM4BwOBW3JFpF&#10;r4bsVUwMWdd2FpoDA+xWNrbWTjTiSYskZ6Vbt5rq6ksIwbeOIS45rQuJtIl+zxZAXyQNx7VgyRSJ&#10;rflQxTCPOSyk/NQwRe1XToEuInbU4pAqA4XsawHdk1ewza5XzAM4q9cS3SYingmAPQknmkkWH+xW&#10;BjXleD6UAa99Naf8I0uzCv5IBC89aw4bYiSB1vZ2BbJrS0iXQ49P1TzroSSZ+UNzU089mImKIRub&#10;7qrwKAFAb7O6ERjIHzVzmrzCFlgtLUedIMbwvT8al1G7ligjK+cWOMACtLTVifT7WSbSkZyQfcUb&#10;AYejafqVvOsrXbyySkmTc3TPpW/dwE6ZMhnVA3UjtVHX7l7XUdLnRHWKIgOo75q1bz2l1pqOb4gN&#10;CDSBFaC20+KOM7hIwH3jVK/Gleba+ZLsTzPnIOOO9WyyhLldhwM4NHhfSY9Y+KmqQXEjpawxbnk7&#10;AUAe6+BE8EXHw90eaz8OWL20EZQB0BYP3JPWtPWbF7fTL25ticO+cYxsrkbKWHRrfXbbTQk1r5/y&#10;yEYzjqcV2d7rNnL8OfCJbTlQSHEsr8Bz7VDuUjmtH1WeX4neHtOOmNLc3NlN+9x9zaP1qDVdH8Yy&#10;6haQXPjjU/sb6yC6xRsm1Q3TIrqdP0mabxAmo6Tp6Jd2dtmOQjoGHP1rA1rxB8R7LUrZ7rStOuLV&#10;bwRsoUDLMcDn60xmr4j8MeGLzTdEKaK4MFggjmT76EDqT3rnY/C+iSaQscvxdje5WF/siSptKtjg&#10;Z781vtq/xGtYC7/AeIwraB3IuB91hnOPpXFJqGk3/jR7lhdxCK7A2gYEb59aN2SvMtapphh+GXw5&#10;i1rW7y2ubKWfeIVMglQ/dPHtUWhalqiXtvDpmqiS0kk2kOOTmvQdRS9tfBMV68sF3G1oD8678p+N&#10;ef2WqfDp/HGh3sMN5aPFc5uLQJhJDnqMcUgZua1FMdR0+1urKz/e7Sm4/eJ+tc5rdr4TtNJsoLyS&#10;GHzUAWIRbs5757Vv602max4rhu4dYYrA8f2ZAdvI/Kq82o283ij+z774Nagzx2ygXJjLKwx2OKE9&#10;RnIWmjpbw6Tcab8QHkjkuB5luW5UH0r1C3lvv7AkjBjPlRpg7+Vz1rjtVHhe10O2bTra6S7mvlje&#10;PJONxxnHtVCRNf0bxZqJvtYv7qzewjlS5iBbO4Z27R6U27isd69hbXT3YOohlEGTlsFTUEf9iQaU&#10;sR1CzMgYqFcjn8684l8V6MdSX7LfTCR5gMMdox3zmt4Wvhu9sRI/iqKWYgEFJsFT9BSs0M3X/wCE&#10;Y/snXEu9Bt7hHT5Yo+ME98irngh9DbUPG9udMnhtreeMbnmJB39OvpWFNBZ2nh8E6wG/0ZtxbBUD&#10;HrXMWjXE3hTxWLDXkja4nAd1bn5elHMKx7NcacqfF0rZ+LYisUYLwF8B93IwaqalZePotdvLj/iX&#10;Gx8pixwGZB3964KS31sfCi6uJvF94by1gDK6H5nAHeuy8LeIra9+E9gsmrE3BiaOSNm5JHFUh3OP&#10;1W60yTSIfs+osXaRg424we/FeZagt8uok+aXiI4bFegapaunjPV1kskjjaTchU8c/SuTvWYPqMGw&#10;bR91jSb1BK6OPZibhyV6Hiq7Eea/zjOa0JowLhgsGfm9azZ42F0h83GT09apAKM7+/Heg8RPiQ4y&#10;OacP+WeRgmnjb5oHHLCgDPlSR7uDbe/dPPFTEr8q+UhATlsVeuFhBh2IACvNUyE3tgc07CZXRRsl&#10;JbA38e9RzbGwolbgetWHIJiXyiKgZVD5DH8aEBT2HZPmYHjqaSOLFtOBGRn361OYn3gljipPmHlD&#10;HHrVBYzGjQKymzJ4POazsTGWVJHyA3yEGuikUGznXrkdqzFh2zbmQ4DfL70gMO7Ey3NkR5qurZDq&#10;cFcdCDXb6L4w8XWkVmLnWJ76CMqFSViGUem7rWE6q1zIzW4xgYzUBSNrhyIFxjnjrigEfQWl/FGz&#10;uF0/Tpvh5c2olUKs3n5VT716ha6dNP4L1K4TW7CUyRbthQHb6YJr4pjRGmvSFC4PB7givTPBnj7U&#10;NLu7K01SO+msnfarjkqucVCi2x3PdtVs/FV94F8P2ifEGzIguMfZGkC71JwefbtVnR/DyafqGomy&#10;10tL5MZn3Pkk9wK5PWdc+EEunabfL8QZraUxhoykrZLHnGBWx4P1IXH/AAkk3295PuBGDZ3r2NRU&#10;1T1A7aaSdVj3iQbkw59a5rVLOBrONkjk3MSSQelal7c3P2pkcIF/hFV3nk+wOGssrswrGvPe6Gke&#10;cSrKmsojD/lrgHNdEkZ+xAgHIjHIrF1IbfE9k244EucCuitnU6Up2dUHFWIrwCUXm55DkAhaYy/6&#10;VOARljV1sbFBHesW+mkVHMdu2c4NMaJ4ioupASPv4qzOJURXCArx0FZEW5oN3mtk8kVeW4uPsUqh&#10;VbAxg0hkcpje9sG+YqPvCup8KXGz4r6JNJehEt5wFUH7wbiuTUsRIfKC5ar1kETxPayfvORyAaFv&#10;cRs+O7WA/GbxTPFdIWlSIkL0/OuchjIQgqPu+lb1+6S3bMc7jjOTk8VR2nYAMfWlzc2rG2QQhFMz&#10;bO9TuLk28TJDuy4/Ko8MWdV2luO9dFDGIvDNuzmEsW4FMW5XmgU6DauDtIjG7JxWXHGPMlO+tmW4&#10;tZri2iYbFKgDHSs+7gMd9GscgIABznrUjaGRSwL9pjaI8p1Fc9MpfXFOxtolPFbT/eyQoOOTWc2f&#10;tiAYz5o5qkSyvfj9xbfJgHGKjt5Skm3z0AwKn1HP2q2VnP8Aq+KzERvP65+fiquSbBmsX1CLdnPq&#10;Bya1YCyw3CnBGRjPpWAqqdQhAtAGDrW9lROx8n5REOfelIaNWExiwlVbZTuXr6U+F3Fpcotuu7eO&#10;azbaV2kkDPjPT2rXhTCqfNUkdSOtSUZuqrIbey3TYYsMCtC0OPDzoSD+7HNZeqy/6bpm4EgOa0bZ&#10;o209CIZOQMAUrARHYrMMtjdXO6s+2/sk8w9e1dHOB5hyCDjgViTxh7z50BGOtUkPoYUq5Ckk9sGo&#10;cH3q5OqiVVDchqYgPnrlevSrRBSIT7Vj5smpQJQ0gLcdqkeNftn3eevFPOChBx1FO4zY01RHglYw&#10;CM8nrSX07G9uFFuwDJ2NY8rzvdaYFmkBVxgDpV9yGK5Az5YFRYRVtHZLm6yD3xnvVgzyR6bfSLb5&#10;yDwDVdgv73n+HipIEZ7UqVPLHg0AdH4bvBLaQLLZqmZD1rtJ0jFvaMr5DDj2rzG3g1FL19hKqZl2&#10;4r0KD7Z/YdusiAERjg1lJq5T2L8MaMGAYnK81r2liphkLNgAetZloCkuSwI7VuiQ/YZMy4Bj496H&#10;oQ9DPnjCXATzFI56GogqbZelMYnzBt3M248mq4eQXDcD72OaEgHny/PH71ulNZuH5J4p21S8o2cb&#10;aiIAmQE+v41QEkZJJO0YBqKZlaXBIz6VZAUWv+sG7J4qiA/9sKTigROmQigH6Zprq+TkcZ7VIPLE&#10;km7PtUu390Pmxn8aQyC2WNZ7phG27bzmmt80s3zd/SpmOGAG3OOTULsPLX5gOaAFjCiTJIHFSOwV&#10;tueSOMVWzkNxwB1psBJ1iHeexwTSAn2Ax5IH3uSakCOiSkKCNvGDWfeyShJFDNkzCtuyVW0abdCx&#10;/djv0oArw5aRA8ePm55qZtouJtucACoJ28vyflJyxwKarZt2yh60wHu7FVwCTmqiNP8A27tNsMYq&#10;aTIU8nJA6UWmW1CU4yzMFUCkwLHjmfZ+yzZQCQgXOqRhue2a4/T7S+g0O2KrbLE+nAgjnPFdp4/t&#10;Z/8AhXnwb04ae0kl0ZZH7BQo715vFqUdtpFqkzXjrHJsaNQWK447V24VWjcCCeDUDoPiS4iDhYdx&#10;dzwK6PwUovPh74knkWNik4CZODjvV5Lzwxe/C/xzbx37RmTSmyjJtIbHFcF4f/tOHwSYo9c8oRXs&#10;nmfN94A8fnXX0Ezq/E1hoy6do14iEyxzghQ2CDVfT49ZvJLi5tdDjJtoVJJOOlROGudKkaW7g25A&#10;GZO/0qSzfWrW21aOG52Ryw4YqeopX0GPur2e4t7lJrSTzkbDYPBxWdZRiXWZVmhkWJP9rrVyyhmF&#10;lq8xnVmZzwfWpNNtb2TWGhFmzTXGpRxQBTyxc4/Si6Ynoj6e/Z68N2F54/8AEetXFuxs9McLBuXi&#10;Sbr/AOO19dX92Wt3OxQACB9O1cP4N0iHw9+zL8OtMjWIytpwmnYDlpHGWz/KrtxNKY2JzyOma4Jv&#10;md0aJEM8gMrjbk5PesuOMvqPKDhqc/mGZchhkmtC1jDKO3PWgtWLaRj7PAgUnLjNeNfHnxY+hfs+&#10;LZWt4Fv9VjeGIr1jix87f0Fe6ObeDSLqWaaBYreyeR3Y4ACjJya/Of4jeJ7HxH+1frEz3zfYLad7&#10;e0UjK7UOCf8AgXWtqKu79hs8t0bUJJL9cw5Juz1HOT1/Ouy1Ow1A2Om3cekYKFScfxCrVvpvhs39&#10;hPHIseyQl8Lwa3NT1jR49ItYobuSRvKw0YT+tdTdzF6swXsbG40qN38UNZu1rwzHjcB0rJvNbv7H&#10;wLo9lJ4lSeZpyq7ecjsTUGoDUb+1RVieMrJ8iqcdagTQZYoN15aje0fykvk0gJbe18SXGoaVcNrd&#10;s8W3LxkDBz/hWvdG9gsxENPlbcRhl7VkLcSWkFvBG1yymcDHPSuolvok0SwI0pd3kfKDzzQIpWmo&#10;XCxtH9pZXIAZSOopNUV109riGaTeMEoGzWGlyk2tagJtOMbLMOV71qSpMkiPHOSnlfdbvTApWeo3&#10;t1NLFPZSjCYVsYrUWGP7L/qXzk7TUCXVnBod9cN4f3CM/MoGDVy01axudNCxaPsLDgntQA0WzGyk&#10;beCVPOa0ITGNLuFYJuA/OowJTFdDZj5OOetZ8CXMdy5ku2cGQ8YqJK6LjoaAz5bAnk00A5PzA07J&#10;LofLalO3ef3ePxrnNQ/5ZnGOTTDuy2AKeT04+lMOcc0wFGdq/LQcBWJB6jigfdHNH8J5+lIB3y+Z&#10;gd16UKpXzTuBJPT0pvHnqSvO2nKfkcEk5PFMBwzz8pwTUbdMdeafz5aimEttl/djOKAE4ErjZzio&#10;1J8yfnrTs8rkjNKMbl+ZfzoAeMDbk596QkkngdacQMtkcmj5fSiwCgD5P3fJPFPwf3vJ6DimnlB3&#10;9KcgG185H40MByk5XB4qUbir8elRDbjpzT05VueaLgBPygZySaXBw+TxTMfv1PoeKmwpLEvjjmi4&#10;DOgA3A88UvOSCeaNo/u85p437mztpoBD984NHGCaQg/NgE0nOB+7zTEYzs24jApMksKZt+Q9D60Y&#10;bBxTsMnjA86MhVPBzk1HPJm5UbcYakBHmJy6nFRsV85T3BpgP3N5xBTIKcGmrjn5DjfQxO05cEcU&#10;/C7rfDE7v0oYD2B2r+7OCPzp2W2RAE8dqUkeUqlOAaYM+fnd0FKwDssIpgWzTERizfNn05qyiB0Z&#10;TnGfmp4SNHKpCSCOCe1LYBYugBU9ankjRrcfOowtMVRjlRVlVH2WY7jx2qbgZYjk3Nhcj0qveRy/&#10;2ZkquAOB3rXCpuY7+M5IqOeMvaybGPMZ4q0xWMfR57Y3U6TWI8tpABk1vXuizzRzy21hbvEsYO4N&#10;zXDXIeLUImEmCJCD2rd0zV9Qgu4g2oOVYgFN3BBq3foSn3Of1TTJ4SZG0+d9z425+7XMT6b5lzcf&#10;6PEpMOdzdq9vlga9+yGG+tfMdcohPeuR1rQdWBuA8/lTgcqDQnoB4Bd2N1B4j3QrG6PKd7A9Me1T&#10;yS276Wf9Fl3qvWuyfTWj1S5F1DMpLEBs8Gue1Oyu4km8iJWCnIwOuaT0GzGtbl1nUbZANx4NaE1z&#10;PNZrErSgdyDWI0xKgS2bqynstbFjNbfZpNoUkpjBoAmtBAi2zyRMTvxkmuosSo8R6UBZxKr/AHSe&#10;a58W9xIj7YTtAJzVixlmW5tgWJaOboT0pMRt+IEhWdGlvkBZOMLXHR78yEK+0k7feuq1VTdabIyy&#10;OWjQcY6VysU0qecrgMy8YxQAoidy3+jScd6iEc5vIozMVBfAYHkVrWMkjR3gNuo2qcD1qJfJLzMQ&#10;QyyHAoAju7NzaBGvFYhQc57Vjyqv2PhVBzityQsbK8b7QxIHrzWPIhZVCoTg5zQgEig3Wcx2nIXi&#10;oVFwpIdCV3HmtG3cLMNwGNuKsbYnlkIA2981QGUGHkT/ACdTxUfIDnys+hq5KkfmMFAxmq8wKxSe&#10;WGPyUAT6fNOuonCNjPJzWgwv5ddhc2h2ROCznvmsLTzN9t3OrD95931roNQ1G3TR4oEjcNJgEAUA&#10;jU1fWNNj0jw3DF9ndwnz4HSuWvdVNyijzC3lxfIMYAqvc2kP2F5NrbjGDgnpWUIyYyAvA9qErA2b&#10;NrIV0e7lOpxhxnjvVSOOW5luXOosp2HbxVOKMYnDTuRngZrdtIiLNnCMMDkAdqdwSNvwjBHaxeIr&#10;iWWNpERvLXOCTTbu81a91S0iuFkRWvMKGJ6ZrmJbmddYlaO5lH7wZGeBj2rdtzcS6vpFw+rW3yxH&#10;92DikxWLmuw6Ta2WnW8V1CXe3HHXBxXK21jHK14zMBIpBfn8qk1WWM64JGMvzykAk/dxVaKRxdnb&#10;fOQ2M4700BsJbsPJCoCMEfhTJri5E2l2kFtNFEbtfMZep5qQTXXkjEWQq8etU7W41E+K8x6MxUMN&#10;25eKGDO31hLxdH0Ge3f5ktAfrgV5je6hPeatMhspxIHwWDntXpepapZH4ZarGkCi6MSqF9PU1x+k&#10;2/huLStYlnu43u3fI5+7TQNkGh2fneJbWM3SxnHzFnxW1qcdnBqyW0etuxXmsm5+yyQS+S9wrCQY&#10;kTI5rotEstGXT/EE+p+Mb6a7nt1W2hSAkRcd296Qjm7rUJF0pwlohYoVJA5pmk2NxNZXjgu7F9zL&#10;/dqG5stRHiLU0i0+6YmXOdhIAqzYX9xaa1LEwwSuGpgbVtbXs181rJpzKDIoRz6d6q+IbfQ9OvLV&#10;U8Q752t/mUDpn2q/HfyDynF9HuLnHtXMX8H2nx6s9xqqrHkFpDzwPagaZlWcTG7hkEUpU3O5xjtX&#10;qFpqegfYrZ20uMCGAKiEdTWJZT+Hg8iW1wjokWN7JjcfxrPu5LEJOzWoGyYMMcZobJkdDJqNu+oy&#10;S/8ACLeWFlGwKvJ96frmpWp0XRGkcySpbELGepz61zDeIIFglaLwcZXS32xr7461m2P2ybUp7m8t&#10;DvebIj7KPSlYZDCk02oPmxMeZCSAOMGtKSys0soHBQSMe3NW7symOBYYgnqQKkgAEGTJkgDJPNO4&#10;jGW4UaiIktmLeu3FdDaWV3OE3NgYJ6VSmiiGqWUiCMFQc8VIb7U44rkRQFvkPzAdKGBqw6c4ndpL&#10;mNACePWkkBR5gLYAZ/OszTL29ezvjcX8ruZTwRjFaH2i33Zkk4zyKQFGV18zAthzTSoFmCJiT6VJ&#10;ctbO/wC5kYBcHkdarAN5wwsrtvA24oAmiVni5duOvFTiP5ANxxmtNIJPsEDeWwbaOMVMYmJyYwoG&#10;Mik7grGfNaNJZQsoIGQSPpWtaSyxaTMFtSd0eAfpWhFHG+mzQ+aoDIMHHNaFnbQRWtykkPmgYzkY&#10;wKq1hNnPRwahJHK7QMwZuSK3dP0y4PlzMojTHyseMVpxz2iiOK10iBMt/FzWsIGexEbamNuASqmq&#10;3Iucjcx6dHrEUvkDzEnG3Heu306+luYLOJtOhkPlYB28gVk3tnYRLaS+aWZSMLjNdD4Ugd9Y8b3n&#10;2JEigsFWLP8AEzdcD2o5RN3Em0+wVbqU+XGWPOT+dYQgimvZEtLYsqt8ze9al8t1Jc3cb6jI/wC9&#10;b5V9+lZ9tH4gtZR5ehzMOc8etNIm5ox2dysG2S4iB2cAmobeylj1i2aVwcydT0Ara03TvE8+q6TJ&#10;JoL+Q27zpWkx5X93A7100Wj21nY6ob3XnuZZGJiQDhFp8pPOQxrYSaMEXaNsfBx1oiTb5LIkZ2tz&#10;zUovdDj8NPH/AGaygsfnI5rO0m50Y+MpzJrDpCwO0HkHFNCZeQXx8Qo8iQgfwnNS3/2lyIkmJkZc&#10;BgelZk0q3PjbWUtNSLRROAMnFbdigT7ZJJcxllTgE9KYXMiPS7qzhN3LrG6TcCAeQK0YZLSaKSaQ&#10;RuVjOCW4/KpGE15Z6mG1F0Tdj5qrLot6bFhBO7R5+bDdaLiuVIhD/bcQjnwJHb5RzVqeC/8AtNt+&#10;6uAplGRUken31pJFItkxcISO+2rdpqs8rzB9IBaJjklcdKBkl3DcDRYfLIy0GBk4IqC1N/b6HJG1&#10;w7MwJbmp4BPdatcSNfuAG+VQOBiluYrgapZZlG3PzfSlYQ+K3nufDN2VjYOGO1z2pllBawNi5liE&#10;hlABJzV971001YIbcEccgYqODS3nvZrmW5dY0hJwx4WmBQ1SyszqqXEaySbQCgB4q2ixnTLOTY53&#10;AcemKzrm6LM8NvCzojspx3q3DMI/DUcTMC7AggDJGaANiB9HaGSN9TtQ2zlVYZFRmGFUmaJZJTgk&#10;VykdnZRT6hILa7aV5NzOXPPtiui025vP7SsCtqqqIyMNSsCZNA2oXGkajG9nt67MjpinWEurxWl7&#10;C99KqKTgKa1LqWzj0uJjq1kJAWLRowzz7VUhikn0tZY4pCjk5NAyGA3bNdbtfdGOdi56k+9UHj1t&#10;NYsh9sc7Z8yASbgRUz2zPqBiW4dW3AHmtCTT5IbKBI72YOcZZiTyaZJpQ3Fn9t09Jo49pULyehNT&#10;akhgs5VNpE6MASCOi/SsWW2W2Sze8dZHMqMiq3pzUt9qIudQ8xJCGa1CMoHCgDFOwrlUJpK2s0tt&#10;YxguMMcYwTVywsYoYNTmdQWYbhjpWZajN5BFJchYvtOWxXel9Cj0m0PnxuvkfdB54pWGc0s+omAS&#10;poPEcvdcE1TmvtVbUJ5Jbi8UnC4LHH5VNd6yn9onZtVFfAj24zUchSW3tZWgiXec7AeRTEbFi9xB&#10;aXEskwdXiLHI6Vzcsss/ia4mFhI4ebGM9APautjfT28K2sb30WCB14xXLavP9injmttMWZTEdqg9&#10;6AsTyW6G6gZLGFBtye2KstbabNaxxvdWhY9CQDgiuDiv/EM0294AjzSEJAG6Cun0y0uoUaeRpmlL&#10;52E+tJAXpbW2WyjiaezGw8kIBQlrevbb4bxm/dFUA7VHqfmNeaYNhRmHzrmtexn+y6RdmKFXkWIH&#10;BOaYjlv7OjsIr25v72Rp5ZjsXaT1p32O7eJ5hYAJ5Zb5+49ga6e2W8vr5bq6ljEUbHahX+lVNduo&#10;gNGgt52LlyMAdqEx3Mqz169g0maGPwfBK+SqMxxt9617KPWri3lmn8tgXBbaeAPTFc9f2l3Hb6ft&#10;QKzEZP1rSthq9np6t/bsZWSMFl3ZoGzsJtYsYdBit47GOIBMOFXLSH61mafqN+dYHl6MwHmjAcZP&#10;PTrXPpLI+pSyNpIZt3yMen5VfSe6W+hUXFuszSDJGOPwoSJudlq2m/bhpBuNa0a3lC5V12qR7VmR&#10;2+m211Fbh3mdIzvlaTOfpVq90bS20G3vtR8ZamRGqceYUBzTltdLitLqSOORovsylZC2eKiW6GQ6&#10;bN4dHiCaIxXAYK3lx7Thj9a5rxPcarDpesQ2+q3TtPOojgjBGBn1rd/tG2htLn7P4PWZt+PMxyPe&#10;tCKLT20Frue2TzmAIDDkGrRGzPONF0m4Gq2suoRYY7WIJzt+tddqEUE2n3iQahaqscPy8D5qu3cL&#10;PoV3LHOANvIxyKrafBok3hzVI5fE6W8gYAhmxuz7+9BVzzW7FyNO1WKHxCInaTHmA5xjtXTaJqUt&#10;t4MRJLV3lWPG8jhz610mqeGvDkfgaGRHtoyzghhcBi3vjNZZs4hodqv9oW+0RDyyAMmlYZhX6eIJ&#10;7y1uvPtxGG+ZR1UGtGH7EujzldcDymPDLu6VA3mR29+n2uRspyK52K1u31RWEU4Pn5JzwadgPRdB&#10;d7XSdelltA8ew4HrmueuL27a+vbiKxdYVlJyR0FSxT6lLqvhnTkEMXmuQCTxx6mu21HR7ez+DWuz&#10;3Gp2sk7FAiKABg9cetS3YR5y0iXghkF2dqH5iBitCea3/wCEOt47edkVgRIwPJNSW8Nsvha88nTT&#10;9wHjuTWVbW14ddO61kCGUEjsKY7lQa7plpZrZN4Jv5Z2uFH2hmOMGtO+hudR0+2sx8QrmwtdimQx&#10;Ictn3FXr7T9Ke1Pm69aw5KkMEBIxUSIiwRJFqDuuAAxXk0w3LNhrGk6J4fvNOtL2Wcpb4kv5hlpy&#10;R6HOMVc0phc6Hf3sgVnMrFQVxmsSawsZL2232ByOTx1rsNMNj/wjdwBEqBEA9APwpPTUTOQ1i/iS&#10;wuEudPlSOT5XZR2+orN0W28KwagLi08N7zyUkkG45PXrVjxHfaaNY023Fsskb3IJyOuOvNTvqekr&#10;a6YLfwa0CrAAzKM5PrgUXBF6eaWaO4DQKGPAUjtVO3kls7mdxLHECOFK5zV+ylhuJLeQWcwUHO4r&#10;jOKsXMCXcjkoEwdoOOgoWgFCS5s57O4aPQleWX/lpjAHrWbdRywaUPK1G4iuJQQjKxxmuwg0xI9N&#10;t1jngVFXLsep9azdTs0uY9Ka2uFKwyEOTxRdCPGNRgv4fEluNS8TzSy3TMYdz4DYq/pUWpfb5Z4D&#10;qKOkqsmXJGF/xrs9Z0/w5cTeF473SBcPazhkw5BU/UV2Fqvhb+xLN4NOt4ZFtMOoPAAH9aaRfMrH&#10;JvqVxe+K9Fmi+HhgJgCXVz5mSxX/AGa11jsWvSk2kGRZIz+8PGKwFNx/wnQmtNWjj3XhDRbflODX&#10;aSWPiG7trPyNItypUCaUMB5f4UNWITuctDDpVpreqmNLgJI3OGJFaEXlu7pBcIodupNbd7pumWng&#10;3bJe+bKDlht6H6155cXrDVZUg0KaMJjknGfpRcZZ197qzurEi38zJzgd/wAaorrkckNiksJicLgK&#10;R0rTjVrrTBJNLmKMfef+GpX07wpLoLyRaxHLMiEn5MbT2pXKM5NjXdszhpQ5zj0rk/EQ1FvEmmi3&#10;02byVI3sV4r0PQ7djLPNcxYgt4nLAD7wFc3qOsLea/qEcHhUw2sN0Vyy4LYNICj5pj8IRPJbAvtA&#10;wKqw6rbLE6P4bGX4DMvrWpftEdF0YDTjkygAYqpqmn+bY6In2uGFti/Mq+tFhoztRtdJ/saWZ5rZ&#10;W27iquM/pXKo8st3aTEt5KykAEeldTqul6HZ+Fo8a/dTXkyDzAXyMfTtXGzyXENvZ26suc5oZUTT&#10;1e3FzoltxhVXkDisqxM62l3ANEyCQEbPSrUX9ovZxibUZRERyCuMfjVm2l2307iPdHF6L1qUNorN&#10;Y3hK/wCluje7dKJ7JINEeVo3nkY4C981tmOa8khuIIpEUdQTjmtCDTyYJ2n8QISEyEx0p30EjkrG&#10;21CSeBpNMKjGQmc8VpzT3iwSwx2ckSj0XrWjHPGLsxIuSZcF8elXL6Qx6dE/9mI4JGcChK4mZ+j2&#10;t7KbmS5vrgKH+QDgVPqi+VNGEv8ADvwFrp4J7Q+AVZIBl4gSuMFcVyLxXtxqRkS0d28/HJ6AUw6E&#10;tpLcxWGo/aLON8p19qt2l3bCxmjgfywZMsF4/PFaFva2v2G8FyoDCD1zmsZobErdC0sWUmUhmzyf&#10;wpWAn1FYJYtLVpYiS4BAFWfscFrZW7Lp0croFaNCayHtdXjUDyXyg3p3z3rb0iZLueMzyS5TI2kY&#10;ximLYjTV9Zm1O5iu9Cihgbase3kitWVbWDT0cWTOSmdgPWqd6tkt/PL5vCNhQBnms8Xc/wDaMKOk&#10;rbgdpx0oETW97JNqTxGwSPzOFBHSrH7m0kvkaKEGVSWcirljYwNIkr3QLJKG2Cl8QW5uzpwghkQM&#10;gDZHChevNDBHPWhsZZ7xfsSSMSx55xiuYvUvbnWb9BYShI5McdOK0POhXxnp9hZFoC0oF3eEZ6dh&#10;9a9RsdN0VvDWps17b7xEPu4JJ9fxoDmseX6NYxi8uT9on3gjCk0ait0PEp2Sjy8jmtnUoWtL5nhm&#10;djJNgBR0qm1vqEupWQcS/MQTgc0rDuSWuVtJ2MByqZ4rldal1i91HRNmqTRKsrDYo+9XUTC9g1eN&#10;TZh49n3s1RuoL52t5rfSNqo2WfsKSRVy14ftr6znjkunsJAWUCN8cg/WoPENtb3fxt8CNb6daQpA&#10;cukIADZ9cVJBYm90++ml1S8BjUYAYjBFN0q3mXxhfPJq8RCLtDFuTQIh8RabJH4j02caihQKv7sP&#10;0NXpHt00jRdyxM7RDdz0FZmvRzDUxi6nYSHIfcSAaztLt72XVh5k9zKquA57KKWzAmls7STWpplj&#10;tipIJBxXQWo0+XSLiCYDY0RAA/hNO1GDQo7Ixw3oMpUbjuxg1Lp+mXA0x5RqCSHGWGelOwjnr1LK&#10;2tLO3EvmNJccE/w+lauoWuk23gbRp7nX/MZtNkZoUP3Rjj86vrBokup3a3MEYk3jYS3Uis/Uhpia&#10;5p0MkRZSwwCcgiiwzn/B2ozP4N8Uz2umX8ENtfusscjHcuTwQD1zXXxXMJttNne3DMZclnTk1bii&#10;0eKwZ4tMgVpivmRqoAbHqKiuJ7STUkhWOAARjIAxtpMAvr2B5FYQR48rkAYrn83QluZUsmXOdq44&#10;NOuVkGqIcpsDjiq9xqF+95FBFpyluNpxwKEgNzQ5g9/JFd6ZeAvkAqhwPxo+yW1t49uHKTz24ic+&#10;RjkselYb634rtba9gW2sjgAhvLBPuKu6f4scW7Sn4OLdXCoRuJIA/CnbyArTR6nPd3Ek9lPBCsjb&#10;I2GOO3FULuZ4PDkojsXG6QDdjHFar6nr2pXlxc3Ok2tlCmfLhSsy8u7UhIrho2LZWMgY4qRrYoZj&#10;a3sJI7sFVwXXPLGlmu7wRXYXSZFHl9dtbVnpdoLDT5rePeIrgNLEz9QTVXU761Pj6VY9NRI/IUBA&#10;OMgUxow1+zHSUllXZtJOD1JqaC6h+zgrE0m49M9MVWmtbi48RRrJL5cZb5U7Gq9vHJa+ML+3FrI5&#10;Dg4PTFJDNie8lns4I5rcoCjBGK9K5mSK9FtcRyBiq3HysBnIrptUdH0Bf3kaMpGBiqsmxfDvh2OL&#10;VrdpT/rXPPWiwDdNltUubxDpqu624+c84rFm1+SLxVfRJuaQSFV2rwAeoroWgihh1Epeq7va43Y9&#10;RzXO6PZ6fH4i1aa5khZYpi/zdXY8igpGqdOsYNM0Oc6eI3u5DJ5fdu5p2r/ZHs9A8u0CCMj5c9ar&#10;SXlzceNNOklChICREnZVNN1mC7luNOmhkYIOdo6UhFe5sb27ubQ29xchVVdyDI6V22maP4cOmaXP&#10;qXit4liHMAbBYisjS7ySO3sy8cYxIqnjGc1R8SwXE3j2zVNXlVRChKqeDmjoI3tSm0htb/0aCE2w&#10;ACAc4xWdNNAtvAHhIDP8vHWqTRxW+m24WJyRjqepq7EqTajoU06osaY+T1ppAbFnBKdI1SSSwGwQ&#10;ZXByfyrnlkmm1SziTS7o4uzzsOAB61uXmpww3F4ILZiGiA2dQBWjYapGng3UvK0eyLPyw2DdSBGZ&#10;qX2TyNNK2Sh0i+YY6YqHTIbeWaSZbko20hgazb2/LybjZBWMmNg6mrdszJZkqdu5QSKdhE7WkH/C&#10;QTST6gTGsb89ie1c80cz3rs04REuG2Kf4h2renaVrZflJUMCeazrxopZrHKGPY69O9NeYEawxpJN&#10;JLBtQKDk96qhUuNTmMTSY9z1reuGtJdIghkYBVQYOOtS2MemrJCI9hYIaTAyYbeITyoC2SnzE1kX&#10;k1ykd5BBA5YygbhyAK39T+0edBsZUaSXDHpgU9LezhudOB1KOYnaXGBnNAGPaWbLYRStDM24jLMM&#10;Yq8mkWT+KbJx4oZo8bmBXv6Ve1We+kuLRd0EcKwgLGq1BavMlu+18+pND0GZs6xjxZfxpkKGCg5q&#10;rd24Z7uEWzljj95n1rQaMf2vcSeW5LHPHNQTSXcurRiLTnBQgn1NFwRZs7F4NEYNKSSnUmqAulGp&#10;XMDlN2flarlzcXDWcKm5O4Lgr6VyN1FK3i7TvLvmyp+dhQBtTy/6baR+cDuuFB+Wnan9kt9Wt44S&#10;DJLAvmYHApEtZ21HS/LlLkMC2RV2W2X+2J5XQErGM80XHYyrcmLVeEI8wdxW/byqBdst+c+UcjNU&#10;DA8s0LiBlC57VXKrFNdESNwvOTS3BmdcQQ3Go3ayw5X7RkHODmtWCJYhAFYH5QAM1mW0xOtzI1q5&#10;Vlb94vatrT44UvLh5Z3dQ5xzTDyFKRvqqs82BuGQT1ovy6XDKsLhGVdpA4FQ3oaTVU8mMgB/u5rY&#10;gmsF08RzKCxh+YYzikIqf2dbjSIbiWd2TaCccmtG0l0WdBHDKqhoypB65pDK6+DtW2iPZtIXd2H0&#10;rmtNlsFe6Dt++F0CgXqaQzv9O0e1tLTUbifxJEFwTGDyRmse3vtFn8X61aJrcz3KKTsVSQAfU1Yv&#10;ItRl0US/2ldCNbf/AFZ7cVnaOljpng/4g6h9iiE1xdRgFhliBSsJF/7LGtxLE1kiCRWDOfWss6e0&#10;J0uIagu9rhskdCCaypdX1G51Au1u8cKzptPTdzzzW3qys8GhTRXxJjjUsM9KYzTtbfQYtUu/Mjtv&#10;N8nJHBzWjZ3Gg2uja60Xge38yUnfNu7ew7Vztp/Zst1Y7pJVZ0xuY96df2epxWN2iXCtG/RgegpP&#10;URraZJppXxJK2mZeVSE3H7oribm0ddb1iSJjse6zwelXredYI7QPqqBOQ5PbNd9YaTo//Cv575da&#10;sbgbCT+8GcnpxT2Bs4qG3P2a1f7PJJl1zmtHUBpC2UCi+YSBF3Ip6VTmvrm1ub9JbBBFk7Wx0z0r&#10;ChuI5NSvW2DJkyCx60DOitLrS4rxFNsxJAySazfEWqIdR8NxW+lQljNyw/hFaEEFpJNYtKiKGB6n&#10;rVc2/hY+ObJJtTMam4XLegoAdFf6N9mshPpKuVCltwB5FRFbLUfGz7ovLjCAKi8cCur1e18HL4d1&#10;OS2soWMdunzAjJ/CuUtjaR2FzPHehTtOFIoEauqnw3YeDbnexUeWACfmJPpWdp8UU3hRJyigE5XP&#10;cUy2jS7tL5r6eJ0R9yxn0FVdQvWEOmRW2lgQ+ZtAU8YHvQgJr6S5gtomjlQktgDpVqxhcQvc3eoW&#10;oxHuEe8c10dhoaXngaCZykilPlw/I/8A1Vi3ei2nn+SurT7lYbV3nk0rhc4zU4pbrxbdTs0ttt4t&#10;wG6//rrYt59ZXw/p0Mpy4fhj6V0sljpEdvpCXy7nt0yMNj6fWuT1K53a06x2U/lhwFIB4FA07lwR&#10;xfabwKGR5I/mZT1qzYvbW1jq5muyAzfePPFZ9s9yLiXGnygiLq3U1SDgf209zOwjySVYUXHY67Ub&#10;jSZvhnatE8BG/uBkH6VyNxZzNb6fP/ZMs+2BnCA9lGayYNY8PC/ltz9qUSzAIChxntXXQXTQrHHN&#10;fMiPDj5k7HpS3HaxQ0b7FfeGLe/bRorT/TGj2uRnKnHWur1Ow0qTQNNjvYbVzEgYBiFJz0qxo9v4&#10;Nk0pLK406Py0uxKgEm0O2c5yPermseHkuteg1Gf4lJHaxW4SOFSBkDoKaWhDepzunyaZDMFtPs8b&#10;LINyKQOBXW6k8c3gR5tg3LsOV9q5XUNK06LSNQa2guWdo/vhj+FVNIudTTQbqK5u2ZBE5II6gdqa&#10;AS8kuJHjK3MBCBPkLc8VadJbvToUeEYEYH0rn7Q6XPrlzPJHcRYmYKm/iuhguUjglWOdSpzhsdKG&#10;BlwWLL4keP8AtNyqsCEJq/ezG31PSPL3uzOA3+yKdaxS/wBtyXFw5VDnad3Wm3Uthvk/cu2WO0Y5&#10;oBFTxA8ktvo7WcjLLlfMwPu5680iJfQ6ZZyyAgCHhi3XI5pqyXYureBfDsrmWYbTjrW7f2sj6fZw&#10;PfRjEILKD0oAxLC1tJNaSWazbZ5u7g5BrR1G80ya9nS2vWURxY2gYxioYItSgsrxUVZEMZAOelR6&#10;dZw/23CZAmWdsrSsPcoWP9rXFzqMQmk2Kx2saPsupf8ACSWkUlrIEEmVbsa2ry80q0bUYILe5Mwk&#10;Bf5CB+BrAudS1i71G4jj3IEhGAq8/nRsNG7cXFjb39orSW5DADjHFZ9zNai8lla2iEZX5M1lBLaL&#10;RFe6smZxP95n5zVK/lWSyOXbEcOQF6YpNAtBdRnnuLJwdQfYo+QJwFrIgkvBYpbPdMyF+CeuK0bR&#10;Y5vD9k8bnAkO4VI0WnDUbNzMVeNgWHY0rjM+8S8OnWwFxKsII60/7Pp7eHo1+0lyoBZGbp6GtPWZ&#10;7afTtOSCPGSo4HTFc+YxH4m0rc1w4YASAZxTHc6CBba2+Ht66rtM8g3sRyQO1ZsGp3tvqelSwxpt&#10;ckOD2FWdblUeFLGNbWUKNuVA6Vyl5Iv2LSUSOYEsozjGM0hpHX3R027vg0duhd0zIemDWdZfZ4fE&#10;RaSWNY4i2AG6mql/vsNB0AtM5a6iyoXvisQx389wxS1vEwoJHPNFgsber7dTYR/Zl2LdqQF46Hit&#10;6C80230sWwtojObQLknOeMVzcLNF4fumAKHbjnrmodLEX9s38twWLYymT3p2A0le8e+W3EADGUlt&#10;3PBqaT7DBfQRSMDuHPsazTcTf8JiHjD58zkY7VHqkd/ca9azKCioRuPrRZgdrZ/Z5NKuIy0W0RHA&#10;xWIAsV+6qOGkIDHtT7FZFsZpDd/ch6k1SuWuHDCPdjfz7UgN2w3JqN2zvEQR8rYpb1brfYFZshpx&#10;949KzrZilnp6tMc7hkmp9Zmc2+i+TuOI/mK0AaBtist032iKRjZ8EHpxXAvdXMWv6jGmiMxaZgzA&#10;9K3Le4v4dL1R5pioZcJuPWqdu1iY9acyR+ZsJHfOadgLGnafatDqMptoWmVd2c5xWkkq/Y9zbFIY&#10;huPSs7Q51TT/ABU7sVKtgKT1zWnYRNJZ6ol1apHvJaI55I+lICnMlvLcWz/ambb0qGSGQrffvm2m&#10;IjBq48dpDbLIt2dqSnIPerERNzbXLrCqrs+X3piKeh2cEdvqbylwoRzkdzVi2uLU6dqhE6hzOQM9&#10;uav2UF82n36/YwQcgfSuevrGSObVNt6wZRkgUhkVzHYmaeSS8Uu0LfN6U3w/c3MVrdBrfcvnMFLC&#10;qmmLFPqaQyXLljPt2n1rorrSdahmuUWxJRVByvPH4UxFK8m3alp8cUStLLPzx90VqXVstuNGeMES&#10;nbuIPDZrJiKxz5eNxJvG1iK1bq4V9L00liSkqk/hQgZn6nbyLrmnSSRPtZVOM961LGMNfNtuxgQ5&#10;IHpWfqt7FPcWaxK+FiUEEdMVRSS+jllaG7I3W7Ag9s0AWZmnbxNcCPU38veQwU+lSWUKHxAhcr/r&#10;x+NUNOiuUsb07mcm4JLZ9avyho7e2fzcP5oOaANO7sNQuPFsm+DyohswM9QKbeG1i1aGL7O7gW3D&#10;Y4GKotquofa7kfaCypEvOOtQx3kt1NLGsSiR2+U4/PmgCzp8loZdbZrJOhxVKzguT4zup/7QkVfM&#10;+RVPpSywvDdXK/bUJxyB61lQ3dzF430lgHZBcgMn1oA27h9Tl8UXRuLu8wuNi9BirYcAqPLOcdKv&#10;Xs9s+rgi1QkwqTxVCSZBcDZEMnjkUCsI0CyLOTNglevcVUEBhtiRKxJY85rahtw9mW+0lc+9UbqK&#10;4xcI0EmAuQad7AWbHcYA7MvCHNVZ1V5b+SHO4Nz71FHIy6UkcckmTkNXQad/ZS+GZd9willO5j60&#10;gMyBklhsg8YXDcnFW5i/9oBFckeTjNZhmijvr2IBXXzcqw9617Pa6EiEMcDjvSEzBubKyQptH715&#10;wWbua1wNLW0XdjzBCMD1NW7i2hF07NbPu470kNtaSS3zOnzJD8pphcztOS9fxJKWT90FOOKtg6RL&#10;4l8l5VZkY5HpUttcXUdpdQLp8fmFiqA9/wAawoLTWIPGGqyyWLB2HrnrQF7m/La6YmomSHTjuPXn&#10;0q5l5NNmR4h0HT2qtYi7LXJmA5GRWiQqo2FHIrCdW2gJFFd4nGIwAFxUuVLd+KaxGX9jyKbld59c&#10;c1ztlin7x4pADtbig52D5s+1O/vcVIxMLv60uDuHyk80beR8n61YVDszx05oFch2sD0NICPbr1p0&#10;jgZUCoPlw1AEkmzYhC9uarAZU8ck1IWJQfu8jNSIq7slDwKAGqhMiAKT7elWhDJ5RO/gdQafGG8q&#10;XAHtVpA4jlJgZwVwaaVwuZyyIlySzKFxwa9Z8KeDo7/QRe6ncRWlo0qvE0zhTIB6Zri9IstPM8Uk&#10;3heeYLcB0hYkByOefaum1CTxLq2sacLrxBcW9tY6dJ5dnbEqqgDgcda3pUm9bCbsanjj/hW9hpzr&#10;YapbfamRI0Ebg7scdBXkV1pWsyaBq94tplZYs4XrjFUUawvPF8gTTtdNyty6APGxCbT1JrqtPuPE&#10;ltNcLJb3DxBsKuwncPpXRGlrdib7HC6dBeRo/wC7dYyW35610mmppjWV9iWNNuee+a2deewi0C1u&#10;jpE0TSD5YyhGSevFc1YWkhlE888sUUhyq9N2a2QijcWNtd6xdW0+uTpDISHdGwfbBHSufbwVLb3+&#10;ptaeJb+Vd+VlkYn6c89K6PUg66sYreFtokUsTwSK1r++1L/hXbW1tAit9mA3ZyQcVL1GjiIbTUra&#10;eL7X4gWd1b5Qvb0rRZ5JX/eyBcpgZPSmabBcrp1xNObqS4aQ8MDgVYa3dmuWljkAxxt9aEh3KTw6&#10;NBp8vmTRZ5YnPNYc17Bdatp1rbrJt84bmYYwBV3FuNVu0uLOcneNpPQCqrwI/i3TVtfJRCfnZRR0&#10;ES3qR+fLHDbs7xwDcVPSq1hf3UaT+dpWW34DEc8V0kVstu14VjB3p8zk5Jqi6Wu+R2tlwX5OP6U0&#10;h3MTUp7y58siFV2kYAFTQhTpWJTj5B1rRc2RCfZrIuQPmqnKuPPZlUZHTNSMgjtbQx3bxsCQpxzV&#10;7TyPsjI9uu4uclh0qrYxeVeO3n5Rn6ZyKuXM0IvYdiIPVRTAuX0GlNoESi5h3bCSdvSsexuYILS5&#10;i+2xsXk+Qt1OKheS6OqycnyzjINVXtbf/hJtOlcvsSQEKD3NAF7VttxpcQktsKSM5qpEkCxaekY2&#10;qcDB4q/rF3pKabYBbWXcduABWaVSaawIvGTEYJXpihAaF5GDp8oD7QI+WpNAv7myvr0WczytOwXa&#10;F5Pr9ahunc+HbtGmPCgE+tW/DPkf8LL+EJS3iKw3chmGOG64zSaBHpcMSPoNqZrC7UzXKFuOV554&#10;rtPEUng2TwFocMvhWaSKzt4/spiyp3kc5xjPNaOoG3bwPrVzFp1osqWB2BRnJx6VxPhu51V1ikv7&#10;C1yt4/lIwHzc9waTdykTf2p4uh0K1Sx1QWayQ7AGXkqRj9KZqd5aj4ceDdGe0bULu41RJZ7524hI&#10;bIFdJfWNrqF7CGkRNjDCocCo7/wxbR+DtWnPiqwg8qz375HGTgdPWlewambqGttbT3aX1rqHknTY&#10;kcxqXBUDHOKTSL/4aan4L8bWVn4dS1nWPcj+UMSN65qh4Z8QWMeg+IVbSdOvU+eJ2nQEEdDyaraR&#10;byS+KPEj6Z4Eit7RJWkmCDOM88GkFjstAvrab4f+ItKuHieeC0mVNx5ZSCBgd68Z1bSfF1r8M9Wd&#10;fhO6wR61814pBfDNx8vXmu00bRdfn+Nt1rH/AAlK20VtE6W9sDw5PUn1roru98SwWetI4tL9hN/q&#10;uAHz7dOKLCuVfCVjAPDmni78A3VvMunqysWOCSOp7Vq6nceOTozW2n+HtI89t6xzOg4HbmsKTW/F&#10;8j6Hp7aTBYrNcpyI8sBn1rW8TX2oWWhTpGsjslvDtI4LE9TTQHkGsaf8W47TU5ZvhpidJN7XUbhh&#10;gdcKPWu08MapcXGi+GprjT3fyFKSJPHyOxypru9E1zRrjRdPt7y9nFx5SkLLERu9sng1wt5PqSft&#10;P+KpE8KItlewxqEjXCLt4zxxzQg2Q/VvDvw3vvGAmTwZbrvQmUxNs+Y9wB0qrb+ENDsodZu7E3Ts&#10;umyhVa4J5I44rp/s1mNWRFvEjaSQZ2nOM1Y1OO2tLa3UalLJIyjADdSadw3PKIbPxc/wa+wXcF4V&#10;fWZN0jA5Clsgbq6qx0TS9P0RYYLK686eJCz7jxxVTxfresw+BdOtVtrdG/te2BIA3YLDA/GuxvZ5&#10;raDSDI8TSf2DG7J3UFcmi4FewtidTlhlvfl8o4J5DA9RWRqHhwWOqQ3thNPHFI7GRc4Cn2qTSNY0&#10;SbVIZTqOVW9OEHUkHkGuw1HUra+aeP8AsNBAsShVV+eO5HvSb2DU8/ngvZdGedtRkdVXndnNcjdL&#10;Cwuh5bcNx716HdyxLDPbny0VyAqelclqKRRm5BjjwqZWh2W4LY4GZkN5qG0OMY69qou0BHzYPvmt&#10;mSNpZ3ZLdAFf94emKwJlhGsXuJh06VYxRt3r8vHao2+8xD/TinAn7NKD68UDGGGe1AhmWMa8npTc&#10;YhzjB3VJjg88ChgvI30wKZDebnzO9DKpkT5TjNSsvJAxilC/IeOgpARtnauE4xVdgNjdjmrDlsqB&#10;xxUZUeU2WJJNAiPJAGAKgkEhVuFz2FWPn2sNuBUL8TYDknHXNMZVkSTCjIHHWkijVZSrSkAqeasE&#10;EwuT2PSpFUFzlOwoAzzbxrKwDsVZvWnXdvbf2bpiiNCQD1GcVZlKrvxH24Aqoj7yAXOVY8elAjMe&#10;2tzYSM1tISr8HPB/CvW/hZrn2HxlLp03h97iO+2+RJu5hI/oa86lz9nAVF966f4fRNL+0p8PYlXL&#10;fbelZzimmB9U6naofJuBnbtUlSelYt/K72WnAKFTb0HtXYaw8UeotbOQAYFBNYd9HZ/8IddsjKWW&#10;Lqa816M0TuedXzI2qW/c5rdtctoqDOcJxxXM7t+qyKU5EpzW7byXqaddoLcYMeA3pVBYm3EQuGB6&#10;8ZqE+SR8yrg96rq0pt5A0qkhyeKRzutZgM5x19KbERuIklk2oevIqP8A5bghW57Uto2+4cSRgIGx&#10;k96vTxIoDLIucdKAIADg5IxVuIHyGdFOAOT6VUGcd+R1rRs/JFtOrMelFwQ2N2JDeX1POal+XbJj&#10;v71FLuCSlbcYzSJtMMjBT0pAJIsoa322kxzMPmArTvJB9ks4xvyyrmprW4hGkeSY4ic9cUTRIXib&#10;evtTGiq/lhrUeSB8o5p8gzFFmRuRxzVedpxqFmjW77T04q04PkgnnavGKQ0Y5eX+3iHtiUANVl2/&#10;24cD+I45q5PJGBcDK7thyTWJavIdXuP3gwGOSKpIhstXzO2pRZiTgc81WGMlsrwPWlkDHUJB5jHL&#10;U77P+/J89unTtTRJLa3EC6rCDDnc45NdPPCjWqSRyYzGMrWDb2LvHKAV65461v2RJsdQiO/KgAGk&#10;xlVchCRGKuw/bi8Xlq2WPA9aaVC8GMnnOK1rGSNZYWEa7gp4NIZzmpRyDVLMStjPTmtG3a4h0xSj&#10;hgwGAR0qnrLZ1gszH/WDj61o5X+xLUIFIEIyaOgytLNuuYw0YBZayXeUXRDJ8u44NX3CmWM7+fSq&#10;E/8Ax8NucdKEDM+6gY3cciXRAz8wpq43D93zjipCzN5qrMMZ+7mltkkOoMWTG1Dwe9MllQj9/Kxc&#10;9OKaFbyWO0n5uTUrr/pN18w4enD5Y2YZPTNMQ3gTwjcAc0OZBfSDzD0GKjlIN3asNwyemKnODM3G&#10;TgUDEVWw4wvNSxeZ9pAERADipSpOnuwjPC8iq8MjMflRuG5pMEdbaeSJbUypGGJGw7uldSpjby1+&#10;1dEBPFeXu873EK/aZVZZBg5ruLIzjTbXfdszeWO2M1k49QuzoZFP2WDYjAmQCtW4XZolhkDd5PIN&#10;ULWZVht/NCBfMUCtbUhD/ZsDCdtxiHFJu4rGGr4hBGCd9V5WBvX2oRwKVQ3mPgjA60z/AJbOM87q&#10;sRdGP7PnAHOOTVdfuZKsT2NPA/dyZdsYoywUZK8DsKBkaq3mSkuc49aiUp5rHd/H1qRidzYXqvPN&#10;VUWQST53YLUgLUuPMtSvcjNTSl/KgwOo5PpUSo7GMBsAH0qw6oXXEhwF5FAFZgwaTgEbRg1Xbllz&#10;g+lW3yYyARtBqo+N3HpQIQEBuAAAKmiCb0JHfrUAAMTZSrEIIiGSCR0pDIbiIvdJweHGa3LXI0+4&#10;AQj92KzkVzLJI2NoHFWrady1yPLB7CmAybm4HAIqI4wfkFPb/WXB2fx0j4DDKHkdqAIZMeU/y/wm&#10;rHh5WbxGzfZ8kXi4z2Gahkz9ikyQPlq/oRcavbiJSd90m4496LAJ8QpPENx4r0aPTtL3LFpgSVyc&#10;eSCO31rzi1ZtPaOGfTLUyzS8SMA2Setej+L7u7b4i+I7W2voUcWcXmFf4eK8nvLfVm121Dys8iXI&#10;2tnNehRXugbphtW1xi8sUYeIfdAGc1m3Gg6s9xqP2fVIvKZuT5m3rW3JYXLaVaPcXHllEXDE4NSW&#10;89iYNUtbiW4ysH7mVXI7VsmFzlv+EQ8VgQTPr12LZJQzYc7SPrXQQCN/tSQ3ckuyIKcc9OtWbrWf&#10;EMngDw/pEUrIkckgmmHJlU9Oe2KzrCWax1ERrHEPdjnOaG7iWhpPB5elRO90YhJkKp65+lewfA3w&#10;+2o/tGafLNamSDSoBPIx6Fyfl/xrxi5+13XiLRneQeWjfKB0ya+/Pg7oEOj/ALPsdzJp5W91PbNM&#10;WHzbMfKPyrKckl5glqd/qjbtYAAXakQVQOwFYzjJ+7WrdMDdz5A/Cs44JziuS1jYpNG/mIdnANat&#10;nEDKhGMbxTFQkdB9KvRm2h0zW7mW4iSG3015Xd2woCjPWgaPCf2h/E02n/CzRdDsZ/8ATNXhYSsj&#10;fNFCOvv8x4r4ltbVRFY2/wBkBcz5YgcsT716B4z16fXf2kPHuqM0zwR37wWqZyBGhwMfXrXGRTTx&#10;+MXkW3cDd8uR0rvhDliiGyn4kXxbptjoqrFaokrqFcMCefUV0WgWtsI7aS+kt7iWa3BwAMLmsTXd&#10;O8RX9i90niNG8pw3kO/3gPT0qzYXXleHrF/7Kn3RxbSCc8jrTIOjkXTo9duEFm4B5THrXKXc16df&#10;1IyX0pCthVJ7V0Flcx3kju8ESGM8ZOM0t9os82l3d7b3rExsPMUc8UkwOdtZo5dXtIRZxu7SdxyK&#10;37qOzT7FHIy58usFYYovEFtcw6hslRPmXHWrAkubzUrfOATKATVAMUadFq9wwt4zvI5JrVUwNEh8&#10;vf8ANwBS6jpVn9mtwLiVTtU5XnJqihuoLuKOO3JHl8nrSA6Bk05tElV9GtizR425/nWHDb6fFJer&#10;Haqo35OKdZzFNQ1MywuxLjqema2Fijlt7nZpRJ25JzTDcjha3e1k/e42rjPrVdw5lVRCCm7rWmU0&#10;WHQt7yESY+6O9ZSTRszbY2AycZqZaIpErkoI+Acnp6UmDubIHIGKiJPmNyxyamxkAYJ4rnNhvFN4&#10;z92nN/q8bB+dMO7B+Tp70AOJPHyfrQOrcUfwqfbmnYO1e9AAOX7UuMKoK4+tMGBK/BzkcVIwyp4O&#10;QBmiwDSGwnAJpvzbJsvkkinkHaeDwPWmnlhhR0oAjdTuYgfw/lTVVQuCWJz1qf8A5Zv8pzxQU4yF&#10;z7UAJ/yzb5f4aSMnyhk/xHrT8P8Al2pdq7MiPJ9KAFHXpS/wgbaOMcjHtQATMcp8uOTTAQq4lyH7&#10;dKmj5jJDDPcVGduGxnr0pyEea5CHpyKQD23AE08EfZhxnPWm8mJcSDr6UDAiA2H35oAd83y/Jxn1&#10;pxzlsUwZ5py53HjNCAUZ4wp6UAcrzS/wn5cUp+tUBzpJ8zkdqX3z0YUHbkgocnp7UoxtqgHzOjLa&#10;7YFBAqI8MMgZxTiQB9BTVZSW5H40AIB8x/d8etC/6+Nd64L9TTvnCPkg+lR5j3DO7qOlAjRliACb&#10;ZVI28802NfnY4PC0wZEEuEc5A21dt1RrYEgjg5pMZCrECXAXlvrT8H5MyHGOtIVUSS7Uxk9anUf6&#10;M+UGcVIDPl8ph3yKmUjyjiQYI54qAY3dCMVIu3YSG780WAU4APyj3p8ZUzR/JlfLPFNOdgO1ulNj&#10;OLgYjHXj8aLAc1q0ETee7W0m3DFe3SvPrq4n8u3MQk/dznKE84r2qe1M2n6hny8C3JPbFeIapDNF&#10;4tDGZwpmYAe9WpNEOOp0Ph7VNQbXr8i7u49iKU5PBFekWOp295ef6ZdyPNna0vTIHqK8Ts7p4dcK&#10;FBg4K8AZroIb4f2rIwi8smPGf71WkmS73PXtT0uym0SB47G1mjSM7mGMjNeW6jZzW010v9hMySNh&#10;QecV0WhatcQKSbx5UMpEkZOQwrqZlsr5yVsAqFAQW/hNLbzJ6nh2o6fp66BPvhs455QCASMmuUey&#10;a2sfOaB1R0bawyQMV7Hrvhy1ubq4uvsc7NAwA/eFcfQd81yFxaXcsc1qL10jjh+ZHjO1P+Be9Fr6&#10;lKRzthf2zeFYSsrCQ7gahSOVryeRZWwW7dqhutLuoNMvfKvLdh5hzgjIpLKa6W2SH7SvzxnnHNTc&#10;o7Oxexj0uwVrqMswIdT3zWfe6fbt4isZVjdV356cVx8N1dL4lMco3bLj72feuwOowusCggMsXTFA&#10;WG6hZtDYLcQDIZecdq57bcyG8Yx7Rtrf+3sbZ13AIAdyt3qplX0u9KW5Gc4x3pMdjFTzRFIDIepz&#10;SgjyJhtBJPXvTI/OM0okgZSGNOdcEts7U0IhcKIlOGJxzTUmBhIEuMGrMBR5Jkz259qhe3RLlwAO&#10;vrVIBcjD+pp0YiMsQaRQM9fWowrbx8g5PrUjbRtzHzjjmgCzOLSOC32FST/CBUSyW6JK0thGzY+U&#10;kfdqBW/0ggIp+WmyM5il/wBHGPWiwFaSV3vZGV+CwGK0pICnh+Zzp8eRF1rARbv+24f3EmwN82BW&#10;hey6pNaGEZRVAy/tTYIx8gQkknJmyfatN7+RdFhSKb+HB+WqUcWIwWXcR1J71LhCABAANw6UWApM&#10;y/6QTcfN3z3q3osF7Prd6DFMqiVdkm7gDvV+HSRc6pap9tdc4OAK37yKytfCtxHBdx7ogN5zyTQB&#10;ZuNP0lr+0jcRlvs3ytngnFUYtJnht9Rma0+RUY/KNxx24rBt59VuvFvhyIXwCtOB97+tel3t7Fpm&#10;j6eDDBLMIQAGbIJPc0tUI83iuosylYJyFlPLIR+lTR6rbBroSBFU9wtS3Nxc3GqsTZ2Y8zLSsigD&#10;6DFc/cRM0jqts2A/JI4NMBJbiO61qdIZZAm/5mNadlY2hvCkl027H393Ss+1gUzfJKoJPpitFY5o&#10;Z2aTYM9Tv5psBdQ/0WGONdVi2vKNxx2rrtD1oQ6JKsem2Dqtv9+RAS351w06vdarY7Y2ZUb5vSnS&#10;JMszoLhlRVHyqKQHoFv4gRYtYK6BZkyuQzFRkV5/rRtW8XW8scql2BLAe9OVpxp13m2fpwwHWqsE&#10;e+SRnt5Nyt19aEguMXzzGmZnAzyPWpPKuXkUAMQOxNSyjDMVQ8L3FR2slw95NtjZdoPJphYgncxw&#10;yxrKqv3Ciq0p1KfSdrzbVyMHHWr8iQeZdvIrFieDinQqJLVgr9JBhaAI7PyYriyDyRlwuBleprq7&#10;K13DUHmvIEzHlf6VTWythaxmRAzgA46Yq6QF08FmcjZ2bpSC5Qv47iDTt41GKTdLyo64pdNLst4Z&#10;LZl+UbfeqzKr3KEzy7Q/INXhcwokSpYMSB6daBCXIkBbFuSc+nWq0A1H7W6mFRGBzkVMl6WuWA04&#10;Haeh7Vp25824+YxxhlxmgRnfuwZSI0J9AKzkS/fX5Pl2oHHU8V1n9myKt4I7pWJ5yaiNnJ5Ue66a&#10;Mk4wB1oQXKbvag2UYtV3FcEgd6vWttKLiUgoTt4BFUntblL+3ZJpHb+Ebeta2nteyaoBLpcqbD80&#10;hPUUIQofU4pbVWhiIJNX7fDytvwDuolhkfXXEZZo1H3jWjbJH5vOnOpA6tVE3C0ihbxFCCxTb/Ee&#10;hrobk6atjKv2oO+BtIHWqyDT5rBo4p1MwfllHSmtaXi3SM9sWC4BfPamkK9yNLaN5Y2RHTjqO1a1&#10;qFSO9ZIbmZwuAeafHc2COVKjiPkEYzWlY6hZh0xpMQUE449adhbGRtuS8nmW+GJxg89anjOvw6ZP&#10;FGswDPkrtwMVJeSAeJBNHMz5IwoHet2yvrlmRLmyjPl4524yDQS2RaL5aahJLdRxsEXLFvWuhk1f&#10;TXnK2/h1ZHBwDtwKxNQWza9h8pZCrMOB0Fdla6dp48HWsouYFc22c4xzVIls5CfVNaXxOsTRyRoz&#10;LyOAK247maSPWQHlnkitwXcj1Fc/epI8xSVlJWRsSL+lbOii7j0u/wAwIdy4OfT3pskr24huNM1E&#10;TWsZIlOOMVlT2EC3NsYppBl+FAropHtoop1/s/LM2RtqW1kiLQbol9VyKSYEmn6bYx6BJMbYRSuo&#10;xufGadHYj7RdzNr7bAf9WDms7WLvTpptGtZddjjYsfLRXxnHqafaaho8ERge5vHLKFBVSw/Oi4Gw&#10;LW5ms2SK5VIz1AHPFWYJ5YP7OgSXkPhsnrVqytrzyLgpqGVdMqvfBqqLFm1yNnvJAyyEkHtigDWv&#10;72xi0qcM26ZrcYwM9a52x8mS4QG2DPJKcqq44rdmjhEXmtZTOoXDfu81HYyWq3l+8OkLuEfy5oQk&#10;SXkK2+n2XkWoDFTkKORXMzPeNewDZOGM4yCDV+41DUo9UuSdKMhDnHtWTPrFyNRh8zw5gs/ylVoB&#10;HVi0gGmLM0yJiIde5rHa8vDqP2Vb5mjd8EKOoNW2lkm8N2pkd1TbkoDg1mabGR4sif7L8onH3vSm&#10;kM6u20yxg02T5IkJhzz1yawjCyahfMsZLbjjI7V1+rLCdO0t4rsEiIFlDVzrSFpYlRFLnAAAoAg0&#10;+CObUb9Z7xYkRM7yOtEaF9eESagNiFsMB94VaurXUEsLOTyn9WUdxVdpoybA22nyLKGwwx+dFguK&#10;0HhZpzs8Nah9tD4a4eYlT/wE11WissVtMpgQpswB6VdsNLt38M3dxc2sSSfZ8rk45rHgm2XeowiI&#10;+YzMFPYUWFcS/t3F7PcQpEVWTJ2nmoIv7UlAurmaSO2QfcZcE0+yWWDVbpp53k/eltpbitlNY8PX&#10;Wo3FtPZRJsTgDocUxGOf7FkuC8nmuXXCbj0p0OmWrx3TW12sZJ5BGa0jHobajCY9MHl5O1z0GKx9&#10;VvYI77T4rCfD+b85WkmBkX6Q2s8qS3qgqpLuT0pdMu9Je1jeO9ediSAO1WdU/sW60NIbrTJRNJGP&#10;3gOOadDZ6TYeBF8lImmcARjjinsAtz/wj/kRCW2Jmkkyiqnp6ms+QL9s3RrOQAMrzxW5p1tM1sZJ&#10;YYmIQnleRn0p8MdtNqjxW6BGEuX4z0oA577UZbwxPol7GiEDzMEAmth4bN9DWISK8jsoT2pNakuE&#10;SWFdNcFgoOYsEe/41Fp6XEQiD2E53jhmzxQwQy70e0tdOST+0w8wi3KoPQ1Vs7zUptNk3BVaNiME&#10;Y+lbtxHdCwuyNKkuJZYyEQtwD2qnpOj+JE0u7fU9FhgXLPgPnC9uaEBlIuoyX8kkkjn5uPYV0Vik&#10;QlkPlB0LAMCeTWVq2oWsegWltYaVCJZJdu/Oafo0OvNdwqmkPLN5XQNgc0wudi5sLfK/ZosNBkoH&#10;rBKx3F1PJa+GnYLL8sm3gEehrA1az8cR+II9+nyL5jEctnAPFdNYa1BaeCrbTI7KeeeHJZGhKjc3&#10;+13qQMDUYfEEt5AHCAk4RScVm3lhr1tpqzXN+G3x/KqybiPTgVY1S91E6rM89xcRkEbFjUnGe1T6&#10;fDetHDcTfbSpcYMucY+hphcqeHk8XTX8iJ4fe4Bc/M42Kg+prrbay8OWer6hNqfipftCyhlt4/m5&#10;9OKh1HVJk0yCC0lWFdgyYxgsfqK4bzNUbxVHK6yPtfhn5z+dILXO78U6hc3nhBEFksVpGwY5ONwX&#10;kZqno2qG68HzwRzlouFVh2x1waxNRhlvPDE1vJ4rkiWQjfEoxvXuM9qLObQ7DS9OtYGsYYYIcBN4&#10;LEnqT35pMLaHe2MEsTSyBtPdNmSpcZP4VlXt3NNrM8a/JiTmNOcVz9lLZ3OuXbRJfgqwO/zDtFdf&#10;oUWmpresXXlgqjKC7HO40xHNalceIGjghguJo48gOxToKWXSlbQ7e4PjIMu1S6L1Jrrddu4J72yj&#10;t9LtEEnEsmAMD1rHuZPCEPhG4gi12Z5xyzep9BS6gZca2CzRFxfOuwBS0pwPwq6W09RGV3thhtG6&#10;qMISa0HyABVPJ4zUfk7b2N/7QQBJQSOxqmhnRQx6WjXst1CcGDKqRXMalrOhjdDY2F0xE+GkMRAF&#10;S6he3kuqKFvIBGkagYHWr8MQbRMyaPZkbOWCAZoBGVbQX5u7OdbS6KLh5ZRn5PxrurrVNFvfBWlR&#10;FmlFtwGLYye+a5pby8Xw3rlrBdxiFgMjbyayYpbSHS7qMWLbnY5wfWgTH3GtaTb69cQo+5Nyhgq8&#10;Vo215bz6j8klqqMVxhhk59q59LAG/hf7BEA0oyWGeO9drZ6d4RgKXH/CMyb0g3FzKcZHtmhsaQah&#10;Z6dHbwyy3THaoOw96yY50l1uB47GKNVGAtR6nere6jYkSMIROQe3TpTAoQPtVTleq09GJFhrn/is&#10;o1aOPbsO5s4Aq9cSacdCvduuQFQ3IQ8/kK5ySbRheCKXzlkc8N/9eiGxsotSungilJnALFn4GPap&#10;aGhJbWC8v9LVNMQskw25ODXapHoGlaDLLc2VrJO6ovlKoc89sVwerNqtpot1cw6XNJMExH5Z4z+F&#10;Z3he88UyT6+dS8PMZi+Y5XbdkfQ9MUPoB6B4i1FbfwZZSw+HrCFzD+6hUjOW+lQaZLIPhNPe3V5D&#10;54gZig9e1Uba10261iZ765ZmCHyk38KfpU32aHyrmF7geXHN93d94elNCKGm6hqt1NqXnW06Rox2&#10;sOARWnbG4njvkSN4443+Yj+KlvZ7AaHpsVrpTxLjD7U5NXIIL5fDEEkc0aIVwwbg4NAjBgs7a68X&#10;64i3T5j2hiOeaYdMvIfEuqxnVJUjdQFJrUtbrRbHW7tIx5kjsGkdTnn3rRubqGe6tJEjy+eCBSGc&#10;tPo99b6JqEiS7gZgdxONvvWppl5rkdldRQ+IVQhFBkU5478Vb1C4ll8PajbSRXDM1ufugjFcBoaa&#10;nH8QLGKKeYRG4cyPI3TGfWmBreI9V1oNZQR5lDSgzSsnJx147Va+y2d34P0y5j+zhxBgjOCSOvFd&#10;xeWWgx+B9Tv7vSrd2js2J55fjoB715nps9/cedcx/Dm+tLQXhEYLk5HripQJ6Grb2wXwtqiyXS4Y&#10;Y2+lc4wMN+8TrtQvkOveuturjRnt7W3bUEVmQcZ5zWHqFta/2HcLP4nigVRtSXGSS33RQNM29LmS&#10;OGNnZGhKYYdjVPUrfTHubx49OWOHqxVMYPvik06xlsfAcaXmpXs82DIn7s42nkc11OjzaOfB+vvc&#10;z6aYZY8MsjAEewzRsB5DrpvP7L0xrW4RdjHK4zkVm2Da3dXJDXMiKidxya6DWZNPHiW/S0iZbcSf&#10;KM7s5qDTJniup2a3jAwcDFFyuhQl08tcRyNdzlkzl25/SsgaXZya5cvJf4xIDGSOvrxXfQTbmvmN&#10;ihVQScdMVxF5d6VJ49gMGszMElw6bCApoBM6qK30afw88M00ACw4GFHauTmSxiuJ7aCCNtzng+g9&#10;61nMouNsMYcyAYwe9acGkW1vHfXWoXoEkkOUjHWkUmc/CUTR7nCiMY6D1pkbuVcrM7DuSa2RBay2&#10;F2wjRQpJHPUVkW8aSahcQrIVTcc//roBE0NlBNHeeXqcUbFeJMdDW0trCvgvSUkvYJJYY386T+/6&#10;VXSxWPSbp0vxtVTkbutZVu1zMdViW8SOMsRu35pCGG6ddKvFV4VVSe46fSl0Wa5bVEZlKWzMcsR1&#10;NW08Oytp7OusSTMJASvQD/GtK7itI9I0u1d4o28voOOaegXsXJ47H7LF5MUszMTk9qq29pbrPxGq&#10;uXyQDnBp0U91FoIjhtkIVCN/WsxJrtZLv/Wl2b71JEanTK+mmSSKWEFlXBer9jp+l/YNQK20eCCQ&#10;QMZrG0q3u03yXWiyYkfKSHoa6G783+zIfI1KBf3RztPFXETOXvEtk1FkjtVdS/3SKsR29ktlM50y&#10;2WRk+UHtVy3itPsTST6nH5gztwMkmsS5SZ3uW/tZ1Al+Uikxkizm2jumksH+bNR2L+IbmXWWXWIv&#10;sv8AyzhEfI9eaxtSvbiOaziayaRdoDOB0rV0uW7Fqnk3ON5GBj7vrSuMwbqxuRql4ItJWMeflmPX&#10;866HS49TDQwWekTSlk/fSSPhR+dW9Vivf7LDoyvsXcwXv61z8+rXP/CPui3QtVeZFcrwaNWDOnFp&#10;BHqs63F3bEgE9QQD9aW2NkjapcqyNIsbKhK5HNcxcxWZvdLig+K15OWgUvG8JDJkfrXTySaRY/D3&#10;S3e485w2NoHJJoYrMpfY7RtNuZJ9QTDTEhe5JrD1CPVxbxwRyLFblx0HUfWuptv7Kks/tM8gPAZY&#10;s9Pwrm9avLvztRJtGWMwYiUDoPrRdsaMc634cs53so4pZ5vLwxQZGT602KytrhbyaIzwSu2Su+od&#10;EsNBSxM7acDcXF8c7xkjJ967CfTL2K6hkg09dhiBI3UDObNtMsMkc0+9VHLEc4rd0kaLDo+pJLI8&#10;MElszBmTlyo6Zq5aRws0z3dxAoDjCZ54qlqs9vPFqNsq2qRrB+7AHTFJoDynV/7buLu+ktfDUxMm&#10;okR5kwAoPWuviur21+HSwtqEhupbcAnPTioNNttbku7tXsQkUbHY4PX8qtyaTrU99aMs1p8svyhn&#10;A4/Gl1K6GMVuLiz0kNPdeaHPzDIyas3S+VY2aXU4M6kbe59q7SPTbtNOhXfCzpH2A4PtXnut6f43&#10;k8RazNB4bhnSJB8zyhR+vpRe4lqaTXlyI9FXc4aQ4X5f61XuINZGqyuRIFO0nA6iqunxeOT4c01Z&#10;PhxaTSC6GJPPA2DP9K3tVl1jy9OihWLeIVDnrt9aYEMljfnTrORbq5KsvB2nisa8e4guIEWJmPdw&#10;Oa9U0Z3k+Gs8Un2dnjgOCF9q841WG7FxLhUyLk5FCsCLdhb20umzzza6iBUz8w5b2rTsjZDTNTxo&#10;sYDvx8mC2O9YEW/+zlaWxbaNpAB4yKvT3d8+jvLDaInlwYUKKTdxj76GQxB4yQuCGUDpWFBpF1Lc&#10;Oz3kTbGJRsjiq1rqGtBrxJLOVg7EEketXYGuoUlKanMWYk8npmhaDFt21C2v9Rgm1JArNhWDVYuN&#10;Jmig068fULSWEyZHzDcK5m8tNUl1iKaTWjgyjADVZYamdSMUk935KQqQxY4/KgLEl5Kz+J4tlu3A&#10;XBBqZWlGvxzGyDHaAT1xUdqWm1uVFg+UEDJHSrNw5S/u4ooScMMt/hSGzRlsrefSppyWI8vhMdTX&#10;Pw6fbHUGCXF0ZwSUhwTuArbsbnURqMEMlsVQ42gjFdRbXmj2V3dTT6ZHtEJLNtztou0JM8/t7jT/&#10;ALZry3G6MouNp7YrJtBY3niq48uKdVW5A4/i544q3rbafqXxL06Wxt4IoZbwfaMMBuAPpXTyzaVp&#10;yX3kfDu1ZmtU/eh+ScUmNHEeIIDaeLbFY7ob3hG/+lb2ni4PhGHekbfLnJPWsC8FzdX11dz2wH78&#10;YXdyK17C31+eUxW2nxiJYRucyYCii4yKcQmRhtckH+HtVUNIdViZt2cgAse1aU5MVvqcFvHBcSrI&#10;Azg8Ke9Ot9Mv7iXm+jLGPJx2pCZTv5rbzbUebGxSPLAGobe9t5IR97AfGFHSqLaXra+PLmF9LuGi&#10;8pizdiK0bZ9Js7VgPD4kb7QTwc7sdRTBmmbZ5NFu3hhIHl5LOKz9Fd38U6hGZVURnDKe9dtBe6fe&#10;+CA8HhdrUtEVMZPQjjP41yT2Hk6okgviHkY5KnrTEGp28cfie2eIK+TzjkVn3szx6lpjeZIVdgGV&#10;RXYWFpG1gM6kHfnOaxtVjhhdFSxilmMwwhouBJIP+JTp5EoO5QcelV5kUqM7B8oNOMc4tYzIGQ+T&#10;nbmoGjX7DFJJqT4fO0GmBSkaeaZIopE+Uctmrdkskcl1svwzqOQOuar2iwrqrIltIZHbB9MfWukj&#10;0qa2ubS5Rt6yKTIM5xQwsYRa5lubkzWrgK3B9Kl/0RIZ5FkUkFckt1rYT7K1/eho8q/G0jGKsWmi&#10;2T67Fm6Mi+Znyt3FK4zkrqe6udRjWPTrlflG07Tziqf2qOPWfJkcg5AYV6fcXFtZarBFJ4CtTE0J&#10;CSoQdted38Wly+NXlh00gyT5ZfxoEjRhm8mF5hpUkiGA7SBn9Kx4LrU2udXuf7FkVFYhTtx1rqbS&#10;aGHUI0kt4Vj2ABG55Nb2pf2Vb/D7VWudNhVJocqwGDntSGcNHYSPYWNw97GpbcX561XhsovPuWit&#10;XwSd2e5qvZXM7NFxIYUlOFLckV2lnHfyw27xaAyI2MZFAN2MCHdGQBE2WyDx0pJ1d9L1MK20hdxc&#10;nniukvLWdJ7d3jTJXPA6VxzyGbxrdRRXrEA4ZR0pAQ6XqtpImoW8cjGWOXawKenpXSvo0tzol5Mh&#10;KAxZGO+K5+8s4oNQtfIjtlkZvmcAc132g6jaJoMdrcXPzlcZx1oGcLb2EkWm6qsciFt3zFl5OKrJ&#10;FcC6dSnVunpXT62HHiuzSxuY2aRiTHnG6ucjOsx+LJ1uNJmTP3QR/WgRWvI7uMW0qeZkdeKZaXcb&#10;yzE6YoOPmYnrVqW/f+3JbeSwmLswwNnAH1qXVbK3l8P6K9nciKdbld6EY3etMC7p1pf3Q1BzbMIi&#10;cJuOAfwqePTtNtNaZ18MvNOsn3QcjNWZPt6aF4dQX3lqlp8+3ucVbsb6aDQdSkS8t3mZT88gztxS&#10;Q3obdvb67Po9y8ugNEGA/dbeMdq4vV7XWZdYvrJfDz7CV2Mp4HrVtfF/i9I7q3uNNtpY2JCSImCo&#10;/Cr9hqh8u2doX3SSEYI5GaCFdGPFYad/ZenWEtmplDZYqeVIrSeLTItIkWWOUIhUb8dqztVa6i8Q&#10;SXdq0LSCRSVLdj1qrqWq3T6PFHF4Ze4aSMB1AwFz15pMtXLM154Ol1y1srHW7e4mjUedIvAQnoM1&#10;c1W21uPw9bpHty23J35wK4OSy8PadpUl5NcyW8lxOCccnd6E1s297fm0tHOo3hgMGQzZPHaiwNFK&#10;ewvJbqNZNMneMMNxHf1q3PFNb6faG1m1BVix+6Mhx78VuaXrGnpp+slo/MfawVSlQWdzZS3l009j&#10;GQJzhd2OppsLmZbX2m3MlxHeQvtaEqqHqGrkZbbUIPiJp0TNL9nN4Sr54IzwDXcajaaRLrETQRCK&#10;TzFO0VHq9jcNomio1+okNzHzjkAGldDsSJJHNr6w/aHBjtQQB0/OqckNq1/K0ig4l4we9dPe21jD&#10;4Xk+z2uJTYIDJ3zjnmvPory3gvpYbu4lVDequ9vVjxTuLc6CaaCK12CVtzIATnjFUmgvpYA4CeWj&#10;AhQetb0+kMZ3V7yDP2VXjG7qCMiucubfxJFDdGCGU/N8qjpgUtRlwW981hq7RybCbYry3t6V09lo&#10;9gv7Punyya7bSTWryNJFn5vm5471xOkzXz+IrqO5W8iBdcMQcA9667XfsEM/wj+yalI24v8AalDZ&#10;D+mRRcTMQa9rNvpNlBY6TqGxA4LMDgZ/nTLB/EDX8N1dazKw+1ArGRjGetd2Z9P/ALHjC+G9O3G3&#10;44Arzue8un8XamlxassUUmQEHp2oQmdbc3egXfiuwtVvD5ixKJpP7pPQVdZNLt5ooX0+1llUjaw5&#10;yK4DSYbmb4geKr1dIljin2BIh1ATv+NdbBbajNd6i6Q3CyR2zFVYHJAo2CSLG6zk8coHW0iYx8ZY&#10;BfaotXsdJNlcGW+0tyPmk8qQHjsOK5hv7KvdJ1IzTyNILhlYK+0gg+1Rx6TbQaBeyW1xqjebjcry&#10;luPxouNI529gafVLY2vhKJEF0uHx/d716i1mb3wLai4ESOLNVLgc5A4rO0u1H9l2okvLYBEJ2kd6&#10;09P/ALQbUNS2EPHExJXPajcJOxl65ZRx/BixEV7NFcWbErdL1kz61k2Da63w30+a91e9kjQP5PJ+&#10;fHU49q7LULrRrjwzeQy2EvoVArnZpGGiaNDbyoBb3C+QvUAHrmiwkyfQdUkmt4Iz5jRFmGZEIIx9&#10;atzC1GtzgSbUY/MuOtXWtIX13RJRPaxqYBuWMDlvoKS7V49b2f2OzArkNjtQBz99Y2jXjG3g2AEd&#10;+pNWxpd9HpccjSwiPK9TyaluI7t7+yKfIvm9q2JhF/YmZLiUqkQGQTgmncRk6p5I8MWAGo7iqDgV&#10;mfaYk8LJI2lxs6ONvqavSRQyWqFsqiocHPWsWyutGW61FZ95CynGRwKGxo6nTdV0qdbfNhBFLHF8&#10;u4YrMm+0SeNb2VriROCFTPFc5q8kDTadJaLv/wBKXasfH54robuK8j8P6TdPEwc2y/Ln2qSrEtgs&#10;g8W2ol1hVTcxKE9aoa5dC18X6NJBYM6tcYk+b7ozRZWt1cQ38qyyLJgFCTVW9hnFnefbrqOJUcfv&#10;G7/SncLHQSXNldrbiW3jaPyRtxHgqfc1hXVxaW0s626QmbePMKjJx2qK/wBRt7f4avJaojghVD45&#10;OeK5YG5hsZna5JuJ4Q2DzjNLUaNjVsT+H5X+2SAkLkAd6g0uA/2HqhdmJ8jB3DJxip9CkiaK7S+j&#10;JUZKllxz2qMNdr4v8QyBVEJX5VHTFIEV7Nxb3Mi+QxjeY9uKr6hNGt3IApG9Djj8qnjuYZ7q5i2L&#10;gS8HAps0a+dLGbGRyq5U4oGQaAZpr+5t5IwX8792fY1varCbW+00BI32DMjY5rA0mV7bxxLM0TDC&#10;HqOK2L6e5uLS+lDRory4UsaACC7s7pbsy28YEY6YqG4h0y7067WJYAytwAORim29rHDY6gz3UZDW&#10;5JI78VS0EFta1eU5WP7SduaACSHz7jwtFOxdrd8LuHSuzuhpNr4Qsoomt3ubhVVSF7ngAVxOtyar&#10;DrlvcQ2yFPMAx7VLpt5Mfi98Nbm7IFrah2KE9WI4J/GmwMO/h1U+P0sZ7eSNkmRpFA4APStTUrMQ&#10;DT3SJziMb67DVrvR7rXL66XT4Q8k6iSU8HAPFV9Rk0mfR9QjS+hDLbLx1xxSTGzlrYxJLDK0MX7w&#10;AKTVjEUmuXERvRygJI6CoEjgOkPGZwwjDbfXNYiPcCS/EV60cqxP85FPcDtbSG1aS4tlvwzAZJBq&#10;tcWd1Fql1J9vITyuAV64qn4MguIrW5vL3X3Y+bIfmH3q1J7u8ufEOruRGlsBtT3pAYaSrKSGlO4T&#10;YFaUscsekoElQu7LtBPSstrdo9SkYscedkGrNyJM2E51PgL0zTAra/FdPp3hxBaTNyAxUcDPeo9P&#10;s7aCdInYOJUGHJ6Gtmy1KOWC6WS1hbYOeO1ZN40UhvZIi0aq3y80ASR2T/8ACWbEDbPNBJHQ1c8Q&#10;WeqxzaBJBqE6vsA244qpob6q17dSytiGM8Ej7xrqLu9juNPtY9qlxICCB0ApiOYkSYeHbX7RdKCC&#10;M/7X4UyS+jjis4orSXdsyAB1q3rDWsg0d1HIIDLngYqxGmnLJos1wsC7nVV4pIDKj17Uluyg0+ZW&#10;JweOlLDJez+JZJpJ3AZeFPf1rtp9M0gRalcMLMBbdSrcc5riJ1nHiCcrcsI2jbyyBQmgsyYWUSa/&#10;dXMN6oMXOB3NayeIdSTwxrYfT8Pt2iRx0H41m6DDILvVVnuidzseTx7VvfZtMlgvReWkaqsgKgcb&#10;sdKNgucibie4jhkkh2HzsqCMZzW0BGdMGYxlYhUlzHBJNsGilFXpgdAKreYPLbFs5GducelAEdnJ&#10;pb6ncRyWqq+eD6moplto9Vv/ADrjaNh2e9VgqjxdYZsmBaQc1sX8FlNf2qtcqCpXp/jQMqadNaf2&#10;Dr5OAQTtBPNJHbz3Vg264IUScc4NRahaCC+04wKzBwNwB4pyyyrcFTcYBQDjtmgSHXdlIun2sUFx&#10;GxBAf8ferVrBBb3GmATKW2Ekgd6o3D3kd/p8YnGZATuzV22eRfNMzqQBwe9AFW8tCdbSZNQfLA5X&#10;PFOgjsUE5ksBukbCt6mrjyQGxlWOA7mb72elRhPMtmQyruj5UjqTQBYMT+XCWTDAcZ7iqcoKaraB&#10;w+1jxxTmv2RbYT24JDYH0FY+p3s0t7ZeScDeMHHFMDWu7i5T7MIZSQCOBVmTUbiW3sIRAqyeVhn2&#10;1Qt45Dc253g5Udea1bgWsVkBDZq0mBuNICrdwvDoVmY7hN2/5jj1qWyjNxJDDvfGATgdaqPcqYAk&#10;gIxWnpN7ZQzXr+WDx1x/KgRT1eG0tAzCSQcYwRnBqPSLuRPmLkF2yme9bd95F9pd9J9njwHBA9cV&#10;lafbiXxlp7GBjFDH9wcCmK90bM93dSPEp08F9vyn1rItrm8OseIImiZWUjk8VozTWyeKZWVFwkoA&#10;Qc0X9q8+q2kyv5edpZV70aIku26b4bF3ZQ6v9/0q/OUZ8+YGbaMtVYKViVRJwIhioiT5vcVyVZ3e&#10;hcVYlLDI4GAaRpCQn+FRnbk/MaTjCn34rCxYvHmEgHmlx87c80oC5/DilAOACP1oAaF4OSTUm04N&#10;PXbsxtHXrSs22JjsOaBDTgAnBpY3DCUFcY6GqzFy+WYAE8CnFiEwAOeppgLL97hAcd6hG4uQqE/S&#10;lc/I2FPbNammraCDUWlVc7PloGZ6qfOjwp61ZHDuNwzinyLm5k2Dgn0ppEaqm6X5m6DvTUWyeYji&#10;N5L4j0GytbVnmn1FEGB6mu8vdF1y08bXVmunXlysMEBeSOMnaW6girfw08Pa/d/FW3uxp0tvDA4P&#10;2uVeEz02juTXsmvNr2meK9ZNutpcvcogmnMedwHtXVTo23I5rs5mGz0yDwlaGWygVxajGeCCayAN&#10;GstJ1q+m1+zji3gMZGAzu6AA9ao6zdXTSNI88uA/ygetcprVnbX/AIZsEmsdSknS4VoNjkKuPUdD&#10;W702Ebl6uoLFdPYJpKJOA3neUvO7oa5p18X2h1WSTxjYzsoDJiEcZ7YrsNFiuLnTrS1ksLoJbWoz&#10;wQBgetYuqS6fJ4keCGVMo20sX+Xjrmq6Bc5oSeJdR1TTGvXSVIpf3SCLaB+Vaus6bqUlpYSrBpkc&#10;VvGuUaULn6Z61EdXs7W/azsZlv7pyA3lr8sX1PtUd5ouo3Uhu9T1nUDEkYaOBZSig/1xRcEzi9US&#10;bdJKk0fyKAOetULa5MGmXskitKx5Oelb11ZS3euaZbWrXEkSyDzJAMAAe/tXTx6J4cjtJHub0SJF&#10;Gv7ofxH607FHCx6lc3NjCyaQ0StJgFo8D86ma5jhe8890LCMbeMg5pdb8SeHbXVbG2uPBkSW28+W&#10;0ODgCsi81Pw3eaXeSWOnXbKkQLCRSp49M0WKRZNpeXcf7vSl3M/B9jVK4tNO07UIEl1NXnx91T90&#10;mtfSNQlHgsXA06eEsxVUcencVkahFa3AvbtbgvIOZDnNIRHPfIIgQiluAqE9c1beF5dBtWbTWRnX&#10;PIrBsYLa51qzbzZFkil5OOOK7aWSc2gQSIQkXDAUwOZ+xXkKTutzGqFecisiZI3WdGuXI2n5h2NX&#10;9SvLoRFD5x5IwBiobcOPDGo+dp23cPldj0pMEYds92PtkYlD7DgYNN/07zZyLV926tixtbOF9Sl+&#10;3KWccDOc1dSSzSASvZruDHaPWkUYyNts181G3lSQDUVuL57+6d7dkjHTd3qHUZr1/EcIMaJvcbWx&#10;jb+FTxW/ieS5vQ+vRS20UQOVTB+lAF6CbR31hVmtYXCnJz7VhX9xFJ8Qp5LfT3jiXauwcDis67+1&#10;RaxaMlq+BIc+9TRjWpxqDHSEggCDMmOW/CmFzVvlmbTJSpi5QdGrU+Hltcf8Jt43nnlAjhijWAE5&#10;yT1IrBgtZ1SxeTU3aNHPVsZBr0/wVYxT+MIfItwsHksZPmzuNIV7HQx32qxfFDRVhmd7GS1lWcOO&#10;ASOK0o7eUtfEySDEjEN0HPpWNfyazB4r1dP+Fes0EN4N0occjPpWvFevdwxqtu8SiIDbjkmoZSQw&#10;ukWnTvc/Ez7FGr5L7dze2BRrsVtf/Ai4uoPGWoamIb2LOxzGduecr34rN1K1Wa90i0fTH8zzxlie&#10;x9qta7Yanovhjw7eW96xt22ieJemD/s0WC7Ox07w94Iv/gzqFtpz20DT6UnmBXG9JQOPfrXlEV38&#10;T9G+KXg3SF0uFJDqLrMrj5buEd8/Sup0iytJNRtdQ0r4wSW9w5V5LbPB7kEU7xJD4puvH3hPUHSJ&#10;47SWMLKD82M/PnvzRoM7ub+zpdJ01oNFaylWH5o1lyNx61jTafPHYPcm7k3K+Suc5roxZ6BPZ22o&#10;Wni0vDHaJ5kSHJRsfNnFULrVPD8t9pNvBrFuzF8Pg9MdQaFuNq5zGrvdNo2kXUNnGXWQEHHKkVKu&#10;raXeeF5YtQ0GX7QkAMcpUjBHT61Pq/kSTzwwazBB8ylcngkdabPFNNo+nxfY7J5VjALJjJ96BNNF&#10;SxW7vI9straSGIERNHGAQO2cVzer3mvaXqVsmo6AscU8j/ZJ853gdfpir32LxbBrdwLP4gC03D95&#10;ujDCqXibRviJqXgzSbeTVtNvfLlJin3AeWD1NMDe0ZLS48NXt7DqSs8iZwXzjFZkV4LrxpBCLaeS&#10;eOfBB6DFXvC9n4b0rRdB0668V3K3c0TfIwO1iOvzdBT/ABLFc2ug6xJpGj20k1zCxWSPkjHXpS3B&#10;a7F7UPDthPNaXGpRWyBZ4nBSTIbacjNc5rdxaz/ESXbfzPEYUQsq8AAAYrIF1qlv+zrp1zN40vZr&#10;u61YK1tK3zJzgjB5raaaxt7TSN2jj5rJGORzkigLHLTWtrY/FDwxcWugXDWruftPHysT3rs7YW1v&#10;4k1e8Tc0V0qZTdnZj0HasyTxL4NfTb+0n1CSNthCKLcn5uwBqDw87y32pie1dImm/cKx5I+lXuiX&#10;uamq2kU1y88cj7SgO7P3axLuyX+xLZpNXEnP3a7LUjbf2FLaQ8zyJkhewrgL+K9WyjV7+RCgPAOc&#10;0gZxGrsy6tfJBIUDRgPjpXMxKBcvvmbcWPJrsJLOR/tksl0xQg7ABz+Jrl7iKJo5kEg+WXhqExod&#10;tO4/MDjvUTZDS81IiyC3i6dPWh+QAI+cVQMahBhHPeh2A6JzmmxhgZgYzjPFS/LlMxigVyDkeafL&#10;JOOKYTMYj+76npVgBvnOe9KD+7HycluDRYCqysWOegHrSPJBshVVUnvmrzoixH97nIqlsg86QmPB&#10;NKw0RFiVZTCOnWomRfIG2ViQeT61Z/dCQjPak+TZ90DJpiKZVip+bHFOiYgv82CKndQHwC3IqAqc&#10;McYOKBg2wyMdgzVMon2piE71ZUSFAzOOh4xTSUyuEFAFNsec2ZABvAzXd/CtWX9rjwvL/wA8yxzj&#10;jmuGnWMxvlSe+K9J+Ecav8b2fJytq20fSs6rtFieh9OeJIhJ4htpMj5lBNczqYZPDsmZm27BkZrp&#10;rtt8DZlzhiPpXL6uc6FMq7sLEd1eXHfU0RxVikcviG8byABv6V0k0Mf9gzAuQMAcCsLQ5Yo/EhDw&#10;D5pCBnvXV6iEEKYjUAjPB61sI5Bk8mYEBsFu560F8B8NwaW588gL5eTu61EP9WgMZzxk0AQAypq0&#10;PzHaW6VsOC0UbeYegqq0UZSHA59auRgbVUr070rgxgT5TgE4FSIS2AAowanCgSnGPu0wqomb5O/r&#10;SYIl6KwIzmkPEEgCgDvSHzAnCZzUoRmUcAcjJoApPIIl3m0dh5gzitqGaOWayJiKqAuFPeqssW37&#10;GGeNgzDjFWXC4hUIvIHTtTDYmu5If7YK+VFgKuPaq5dTNJkkDb0pBGv28gq5O3k5okikTy2yMc80&#10;h3OYvTO2tyqIHHXn1osIWSWYMmRkkGtiVC1o8nyk561mRSM19djJG0VaIZBKD/apx/f7dqmydzgg&#10;9uQarBv+JhOGLZ3cVYO3yfQ5oBGjYSTrrSKMEADJJr0K3Xw7/ZamdoYS0Zw2epryu2N2usH9zIR2&#10;PrW/KXfSmRjKMHg56UnuOxqXaERz+VPCxEvGD2qL51sbc5IJHOKoWcbCUFtQkIB5ya2LjYbaECEc&#10;J+dTcdjm712e+jQn+IZNb9skH9gODf8APl8ZHWsGcL9vVimfn5Ga0082SK32RFQF55pDM65d1u4w&#10;P7/Wq5IaU5HUgVNeeYLmVWtsAKMEVm+a3lYWYZDVaEyxNbouo6eyhuRzzVgLJtuXWQNtj5Ud6y7e&#10;6uX8QXqyNlFQAVfErCG7CnZuOAOtUiTIMgNzckqVyx+XPSpUd/sjgJ3qrcK3n3H3s7s8VKjfJEM9&#10;qLCsOO5p1LRgYFTREl5e4FNO4uucZoBZFciMZzQM1IJYxb3KmEHcuBzUEGxdTZNgAaWmJt2o3lYG&#10;fypwMY1m0Yo3I4qRmsbaJdUsyYBhpFya6iUBVsQrLxGuMVhRK8qRKZSGLAg+lbiRuCm5hxGB1rOU&#10;tAZYcsZ9JTdIQZlzxXQag8n2KBREx2wLWZb7MRgqh+cY46Vsq9v9rkV0Q5iwKI7EGNFjyQ3lkE9a&#10;btP2hmyT83Sr85iWKRRGAd55qooY+WcY5psZLyAOPwqKQsZAMdBzT5mx5IyQS1Df61fmGdnNICID&#10;73HpzQT/AKQuGUgGnHaCSW7UxPLMkeGAy3NIBzTKlwhWNSSAMVM5VYVxMAWGSMVDILaNpMoWOMhq&#10;YrJIBtzwOaAA5zLk8YHeq7keRw49vWrLKfIcbjiqYVReRu0r7VPSi4EyDECfvCTmrcKMZpvkP+rq&#10;JREdrCXA5wMVp2mPsV0SvODzTQGU5cLP85wM1Z0xGeK7YHJ5qjdSbb66jEYzuq5p8ksdvOMYLD8q&#10;QEkpVfN4PLnNMSS3dVIckrxjFNkJM0hwOAarxYWdyCud3X1ouBcIURykjPtWzosf+n71ZQO1YrD5&#10;o+c7hk10WkBFKb246ZHaqW4mcVrgKfFnVnJYNOV3Of4sVjyHGvSNg4VgfrXS+I5ivjue3l8EM1r5&#10;AaC8V+p75rn4fs81xOFu4QoJByRmvRpRtEbRnapdXN1e6Wrao6xrIAyjIyBUv+guboQ2zN5VsDvz&#10;3xWTqsU1vrttu3lGlA3Acc100EdpBpVu4CkyquT9a1toIx9GNxLf66ZLKRV83CMw9Kh1yyvpbG4k&#10;tpR50U68Z4K55rq5ZLMWUSIbZSV5HTrVCWNhaXH+kexUHO4npSTsFrnf/CLQJdZ+MPhCF7d2tbMp&#10;NdsenB6H6mvvaaVBdG3jCCOCzRFC8cCvI/g14dGjfszW93NY7L7U2E0pYcrGeUA/CvTif9IkbnJU&#10;da4Zvml6DTI3cG5wHJ55p4Uls8jpUapmaQ+V3q8oXEQOeVosaNjoIg03AbII714t+0N4hXTf2drD&#10;R7e+ZbrWLgRZjbDhO/T1PFe5wlFEjM4Crbs7ewXmvzn+L/iC81z9qXU7iK5uDZW2otbWWBlf3Zwz&#10;fia1oxvL0Ks7XMM2Nzp3g7QHuNU09ZXhDCMMCSD61R+0QEh2iQkj0psNnczyzNLLcuVjGA7nt9as&#10;mGzS3Xfatjd29q65O5k3chzmTIecBuoDHGKv2n9lGC6ieaMYjJAx0NUppFIsPJ04/K/PvUr+RHPD&#10;JNYFAVGSKkRBNaObCaeHUCoSQ8DjNa1pqd3B4D1iRLuEsLUqwPckelV57nTZdEdIbuLay8gHmqke&#10;nxSeHCYryTJk+cZpgc9BJdm1uJZQN8kzE47A1ctJJBcoEHPHI680s0Gy/wDK8wHavGOanSzu1sVu&#10;FmOFcblx0oEaq3k6alZxPGzeZgZ64p1wY49Yk/eYyAV4ziorOexXX4Hlsgd2ApIzitG8RX8TRulu&#10;fKMYO4jpSKMVlL+IIN+5Fdhl8da621eBNMuYI5os+X1PesqWJnc4AJ428VlPb69HqOoSSae0aAja&#10;Q+c/hTEia9jujqBDNx5nSpgm2WDGBlOahWS5Z03KTx1NXl5jxtBx3zWdQuO4wK2GyAcGpCRs6gel&#10;HOG96b/DyKyNRCFyMCjGFfLc9qXPJBUdKQjMZ4+lIA5wflp3JVRkU1Q2RkipFKZbBxj1pgKqn5/l&#10;P404D55c8dOadnjJGfakOCnIPWgCMgENUe35BiTkGrDAFEHPXtUfG8/JjnjmkAzHzIfNOcc8UuDz&#10;85GO1O/iakyQW+UdKLACkb/unPelGcyYz19KOMj5ealUjepwaLAM2nGeef0pcH7OfwokdBIo7GpB&#10;/qBnHtQgIwEAzt5IpP73FSLgls4zTcfvG9aAHAHK80o+8/HpSfxHLUvGG4oAOcHjNSAfuWOe1MBX&#10;JGDmpQCVHPWgBnzeWvzc5pef3vy9AKMHd04pexytFwOf/CmEYBw3WnHhW+WlG0hDuGa0Ai5x0o2p&#10;gHnrUhGJG+cUp+5zzTEGD5R5/h4qJNxaXgDnqRU2D5Yx0owA45GCKQEyFikfPQGr9uxEJUMhJrLX&#10;eEcbuhqWPd9oB3sMCkxmk20ySkL2546U2MrmbMicetVXlkxtFwuPpUDNuc7nI+h60kmIl84HU5MQ&#10;naO9WkaMrL+76MKziwCrhB7gVLblmvX+cgbgMGgZrls2+fKAynSqy/dzuwc8VPKjxoN4YZUVAMBc&#10;9cUkxFpvNbR7oByrEDvXmfim2VHs5BOGbfnJHGa9KJP2IYAyR61x/iSKFvDylvM3IeQB1oKWtzzp&#10;ohIIGaA5QDGO1WlhyoO4/KOOag+0RiNUyFJIGDUqSZnKeaQdvbvVGbJhPNFd6WsYbJmG73r0S31q&#10;3toNNafRBJut+AjdD9K8zbd5ku1/mCnk0WhmW9spJtQlZEnyQwz3p3Jauewadqun6lcX1u2l3trM&#10;HGVKnG3tzU2q+HtVe0PkeJLdraSA5jEeGH41yZ1aCSOEWWvW8EojALCIZP6V0mg63KuoyQz+JknO&#10;zDkjHWm0yTyvUdMjtb5TJd3zxrdYYgEgfWsq8ttPOuaWIJVB8rIK8g5r6NurDTG8PyXELadIjP8A&#10;MGwcg9RiuB1bw3oa6ZPeaf4hEcoky9k3IbPXae1J2GmzwLWYZ4NSlmW1dwG+bFXtKuLZ4tPcxKAG&#10;G71xXQaxb4t7oLH1X5lK5wa5V9Nv4tOFwkmMNnYPT6UMpM7C8j05rbzYIkK7QGANPskiFqgMTEEH&#10;GR0rjbS9mVZSY2GD90nr+FbtrfybmJgUDjgd6VirkF8r/wBqPhVA8zOKjbYyRgyAApUmoTq10HTj&#10;C/MKqI6m2QhBQhEsaRqQQuM5yajkAKpknBbrU9uYnZVMig+9Muk2LLgZ54pgV1MYY7lON3FMufLP&#10;lbWb5v0owSuCfSlBUTxsUBCimBcsrGN4ZZX1VEQLzurNuWij1N0jKuhfg+tam9JNGmTOELdQapPa&#10;weWGFwgVRz83NCYF7T2g/tKISRQfMO9UtWntBrNyqQRqgI6HNWbW0WZJNt+ykRH5hWNcaVfJeM/9&#10;pyGMudxIOTRcCaG2ebTL0xTn5Rn61mv9qEVwTZN8ufzFdJayLB4H1lgke4rgAnBqhpkV5dT6gd8Y&#10;iCncT3p3An8NajDCNTuJ43dhC6IPTPFYtxIz6lqaO0xje5LFs+tWBHHD4lmijWJy02MehqfWbWa3&#10;0iRmkJldARgdBT6gZtikD+IpYY7mWIEjYwPIbsam1uz1WAad9t8dyXMrglO21e1YcZuUkgmFwQ6M&#10;DkU2+u7q6EbM9y5HBPpTaA0rK5mN3p6MhP70At2IrtruK3fw+RHa2wT7LndkZ4rz8bY/D1jJHMMn&#10;ovetyzlnn0lYjaXhV1wTyAKTAzIJf9PkVIIuJiPvDnFdLpOkQ3viENdeKXiUsCw6gKOtatpofhCH&#10;R4Z7m7lM5UlBvICn6VVt2WHxAwW5QrvIGDnigRpa43hW1g02KxtPlX5d56se5Nctvt5NWULOAhIz&#10;x3rZ1W308LHM+pwmPbkAHnNcdNNCJy8W7lvlH0oA6m7ezjhsUzAyqnK+tc5PekapcrFpqAACqIF9&#10;cXczi2uGKYzyRV2CAee5LkPkZyKdwsVjc3814iraMFPX5a3rWF49NLS2wBYfKatW8MawGVmg4HQA&#10;Ul3dA6aVEGSOFApCuLBFAxcvbo3tiqzpFH4gjZLH5V7CtmxiZfDlu8sybiMhc1WuN7i5KxxFl7ig&#10;LlcNIbh2eUjJGPanzz2sf2MfaQzO2NtMt4Lp7WZnmGA33ajmtLfIkMzF1OR6UAzREduQrhkUhMmM&#10;96cVsvILHaPl4GOlc88t3JfKiIwUEDrjNdHBY3hsIzLdrjy+mOtAGcP7PW6uFWBnYv0Aq2iH/R8W&#10;rpz1zVi1gC38x8pAfM7jrWncwStHauIht3YJFNIQ1HkEKsbhvudjV23lieFR5aEg/ezVeeAQ6XAD&#10;DIGePkdcZ6Vo6Zp0CaEHklk8x2yoJ6UyWXLQRLeh3hgO1DzxV0Jpn2OaQBWJY4wtQta4t0JmyuRk&#10;Zp17NaDTLSOKFRhQBjqTTIK7GRJwY9NDjcCcVYla7mtgo0uRD5f8K1oaVaSnSru6k1ZAUlXZER94&#10;d+a2JruNXby9BuBkKGKxFh+dOxLZnaBp2okzImngM8nLHtXUT2EsICS6vbM5xlQc4rLjbVllkZbq&#10;dFdckYwaHUpYXcklzcM5bkliaAJV023l1CdpZYcEDuBirdvp1os06rbWW0P8ztKBisxJFkjZVuZg&#10;cDHWqU2lSXNy4PiLUYCzD5lc4oA9DttO0hbS7lXyZPLhyR15rnP9Il1iRPIjjj+08HviluG1Cysf&#10;hDYw6wWFzOy3Eh5LY6ZNbN7p8seqac4viQYctgcVRBDPbN/a+jRx3kXlqB5nvWzcmU2NvGHZUWMZ&#10;wetc+d41CFws7DzR+NbFxcQNPZKHCP5YyuaBEAgiWVZGhYjHetizhea2Pkq67zgnHAqtNcWKaFAH&#10;aLIHK8c1nibxVLtSzufs9uRj5V5P40AbF7BaWdk8j3kMzgDd+NNsrjQ2aJn0TzFB5GcYzU1jo7/u&#10;/tWvykuw3GRv8am1CXwhZ/a0M0TPHEMbecGlYZFf6P8ADye5sJJdJukO8MAjksfp3rYjutFh05ra&#10;x+EVk0ccSgtKBuPvk81wun3lxceIZpre42RrN99lz+hrq33/AG6YzeI7aWWaEZKALj04FAmbEElh&#10;GqzS6hHG7RkrEDn8Kymub2ae+mSycRLKckDtSWVvo4XUJbvVy8ig7Fz0qe0v7UXEdtHYIFZmHI+9&#10;mmgLkGvWyW1jBEIpGeNlIaP7vrWTjUDr0zxghC5IGMAk0Gzij8SGVzAqibcEGOa2n1Hw6YbdTqMM&#10;OwfKqjOSPpTEU47Wdcy3UsS5B+U1QktoXvIHisUZPm5I6Gt6RmurZC1ncsnAX5SMipJpbW30uxCa&#10;HPtTG4letFhXMhIbOLRLl5pWMrKfLT0qtaKTY3J/s52kZ/kC1sLJpM87yNNGoXGATitJLcRyWk9r&#10;IjAkfJ1xQkO5zguTHMY5NMvw7YBVgcVbeKO1sJbgQshK555xXYyfZms9Oa6j0tBGQ3OM1naqdLuN&#10;CvWidDEsI3YHpQCZzdrqU84jU3sRTd3HUVpQoF8UWHk6VhS4O4rwSa4W2hu5fFnl2VvdSRm5HIUg&#10;JjrXpgbURpmnxixRZI4wDuGCPenYTZtzxajPptzAMpH9nB3qa5DybiHVwGdDsYhW9a627me3+Hmm&#10;D7SGmkGGOelcbcPdNe26FwjYyxJ60IRa1Bbcadp6JqCySMCZAO1UdJ0hJfEFxceUysDgZ6GrXlwf&#10;2ZfPHD5ksajcc1i3eqX4jsLeK/kjZicxqME/jSk7IqO50urRX8IsoDHZoj52hJAWP5VFp2mW4i1K&#10;VoEZvK4BbpXKrZastxDfy6hd4JwEeUn8hW2smrxaaZI4ZpRLGflUnikFhl0NNW9thNPCAbnjJAx+&#10;Nad/baLJp1oLbWomItwRhsgH61yS2s1xqcgvIJ2iM3zgnGM9q7i2sPDdtpunRK5CeQdi78n86pai&#10;Oa07VbpL/XIJtJkMcQwsnQGtnw7qGjx+LfEDnTt++zfv91/4f1rJvkiN1rECQlEHIO3r+NY9vPBB&#10;aamYtGu2dOHfacDPvQwJ7TUvGV38TtdXU7+ycx6gxwkIVY48/Lz34rstY1Lw7/wiFqkWqI0yR9o8&#10;bSPeua09optGuy1xDG5JLP3NRLDYtcsJbi38pHyxJAyBSuBf0zULp7C6c2L4Rhuduh9Oe1aOp639&#10;p8NWtr/aW3BxIVPX05rjr/VtOuPEvhmwskhTS/tJW+8s/NLj3HTFdPdweEk0mxFjpuF8oZZmyc0+&#10;oD7fQ9OOhRz/ANpF5SQUGaSC41u28XxJDo9wCYjiQA8e9MsrxUW5C3833MAAZ/KprbXNUtNUmNz4&#10;HWSJkO2bHPPTih6gRX2q6iPEWiLcefNO5cqCCM47VXur3Wr8acq+FrO0aNyGIUbn9OetUGu7u++J&#10;mg3D6ZBHFbTPjIxu3V2F1Z6gXtpY4rdF2gthqQr2MaxhvIr8td2dqUyMSOAf507xLqKrpdnbW9vD&#10;ggbPLA5J+lM1SLUX0+7ja/yBFkEHrXKWTXH2m4c6XMzRScB+c49KYzpLO2lXwrZvcxrkpkFjWbcO&#10;hkhjjhQnzOSB0rSmmubzw3FmFoVxhQDzxVSzFrBNdG5ZOACMnrSBGbdqY5od8so/dYwB1JrH07Qt&#10;N/4SDXru7vL+R3yYo2Y7UFd6iWl7PbzKEVYidu4elZeoTlpzBDAh5wxUdKB3IdJmjjXU4109dmSC&#10;QOorWGs2C2NtZw+FXJZzlg/3T7isezaOBNU3tEF8rgse5qhFPplvqdxcovnylySo5AoBnfjTLy48&#10;JzXXmKgVM7N/Jrm9PtdM/wCE3t2udxTzPmXHpS6frMdw823VZkyeYwcCtWafSViUpbRmd/4aNhFb&#10;VFNx4hmisLBY4wAB82MioGtLpU8uW2kCBRuOa2UXSpdEckvFcbOG3Yway4pJ0kvftHie0m2EghWB&#10;wPehS6Ac/cy6RFeuqzzgbhgBScmt6yvbmTQbiNrNyAvynGCRVK1aKXxDdvFpEDxq5w20HmtuGRYZ&#10;rt302FehAPFU2BzBkuz4idY9LvBh/mXYcGrl7DJ9lsWSBBKWGQe1dnaXlnLIzOtkrGIhMIKwtR0+&#10;eUzTHxEIlG5jjvikBPb2lz/wjr+dd24JiBU7ulV3lA8MaqiXYkwCODnFYE87yeFlgGt3JzNtYg4y&#10;B71WsYruLXdqeIE8p1G5JG/rQIuW0E7QorzKqKxLdqmdLhHQpNuXdjG6tCWyv59OuI7VYy5IyN4G&#10;atWfhzxAtvuutdtY1GC6h88UbjKRtI5LfL2QYhcgAZP51HHHKZpV8t0AIAB44rVuNR0y2k+zWyLJ&#10;LjDNjNY0UupXevRxhAAJMsVpCN94JG0CCKO1BCplmPNcon9rx6/eBbEn59uT/hXbXV/bWuiW8UWi&#10;5m8kgsWzk1k2LTS2Os3JtkMyqcD1NOSHcz49NvV8QLctqbhTASVz0NZsQvbnxveZ1SRYoGyxB61t&#10;Wtrr7XQuLvWmjh3Puix2rPluNGt9QvEhjcmWcbyDSFc6+0utKj061MtlAyh8BsCuc1y61C61qRLX&#10;7StosfzuoIH0qa8NoPC1ssELsJQuAOTk1oWv7nwlbwXN3b5lK5TABpgcXYNHC2sv/Zlywz+9LAnO&#10;PQ11GlXtrHZXty2jqY9p8sN3Nd7ZaTps2gRFYLQIbcljjOPrXE69pN3NpsUNvfrbRR3eQQvBwf60&#10;CuiGyvJZdW1eea9s4zk4TAO0Hp+dSSaXFNoepXcWvorm5BChcY5rKk0bUP7K3QykOUUO+/lse1WI&#10;4vFP9mRx/Yl2Lx5gf+lA0WtSmlj8N6cLyOWaERgZB4P4VchlQfD+QpfWcMXkkqrAd6s20el/2C/9&#10;qTeZGgBCYzuP0rn9aS2vI7OGz0a5jRrtAMMQAM9aAOettOebx4Zftgd3l4TIxiugvtItjJb/AGhp&#10;lWKRWZQcgY6VNrOmCK9+HVtYX88cqQ5uLgEkvx0rqXaFPBNpHLGWnEHzSP8AxAdaGG5yPiLX5j4F&#10;0WytYrb5YwssrINxA6DNcdHpkN7Yq02vXEarghFkIGaNcEM+rvFbK6r52Cw9a0NLto1sVgfUQWMf&#10;B3UdAWgyz0+zRrnzL2JgGAGTyBWhdaXaG2hZEkCkDOBUEVtF/b4U3MhP2gZUNnNdTeXK2kVgX0+6&#10;ePy1BEcZbr34zUtgzHFvYDw+kEVnsdkwWJ659a56fQLkXDs1lavh85VQDVzxBF4nu4tMl0giO2jm&#10;V5pWGN/t+FamnXeoCezSV2fMGHz2IpXBaHNLaNBqkLtYTrgAqOTyK5zVrvxDceJJv3cpVn2AD+AD&#10;2r157vSU0PxBLeJCIo4SQuMk153HqPh641bVJra+SD73lmRe49jRcq5mRpNBbWEUszZf1ODVm8Wy&#10;i065MM0Azbc7XGc1FpGja3ffE7R7u88XJJbLcPuUDaNv0rtrzTPAg1e4W10GdvLxmRpiQT9M0mM5&#10;qwt93wt0t3muSzyyCVPY9KemmaPa+HbuRLO7Vn+YjcTzUmrXfkWEENvHkt0UDIFVbO+1aWBYn0ng&#10;MBjHWkmJl3Tr26W1uw+mXjpjgKp6D1qzDaWmqzxSi3nXyZeTzkfWqaavLB4g1W2XSoN4iCkbAc5r&#10;Y0Sy8RjVryVfFFtaQSoxkjdRzn37VSEkctqt5Y2fjKOziEjDYMqFyGx2zUkN3qMt5EP+FVC2tQDu&#10;naUEn3xWxfWelr4gaEXtrJKJCzPwSfxqjNqOlRSm1ZHDlduKLDLd5qV8PC8VvugdXBSEd1zxVezt&#10;NUh8PJC8d/l0Zt7Enr702bSJm0mxlXWHQl9yKT0rs7DUDF4OtI75rJzFCVBwM4+tAbnnMU15B4k8&#10;t9Pnf5iFZhxzW9YxodddbhbPbIhK7ZAf0rqoIvD19bXqLqVpF5kTAvgZWuL0jTvD1v8AGC9RfEV9&#10;cLZM7SSlyQWPQYoEZmtfaUvrpIPC6N5k4Bdj0HsKmldYPh1qDW+nk3PkrtHp61q3kkT694luX5VF&#10;IgjHb8Kis48eEdQuJ7bcXc7EbjApWHc5T/hJLfT/AAYv2rQbyaWeFghPQHFef2lzqWqeKoJJNBkt&#10;4F1lDHg8H5u9etz2Gg3mjhLi0hI3ZVNoJz7UR6JGmgXCw6eirt6ng4FNIaaRzviS38Qj4qyXFj5B&#10;WHTLcMABtYY5+tLENQuFtRIkjDIwOwPetq1MqRX0E13IUQYz3/OozNBb2U4VVDGUbWovcZDMfswt&#10;1kSYbk4HXNRLcyzQSxnSCV3DaxGTVe/urh7iIG0eVgowMdKdptxdHW1jj0luXAII6UbiGXRaKaz/&#10;AHajbICB0rr/ALZfP8O/Ngspmke3VeT04rB1aBH8SaWr87iNyjtXUwy2iaHaWkNuoeSEAEjpihbg&#10;zEudPSHwZpN5P4q3SFWaWPPC+1ee6hdzXFzOlrBMilsFs9Pxrp9WW/k8SWto99OYVlBkA/irC1L7&#10;XDrhiTwc0NqYB5ci8l/Wi12CNLR5tRj8K6qm53YYGacvnHUbd59VulODsVXwCah0S+gQ6jFNpMpS&#10;RgCxByKs63aOLK2uItVAhVhn1GakoQ6pqcKakEkd2VTsQnr+NW9HtPFmr6ZerNZpbwfagXImwQBV&#10;XR9G1i6W7ujNA0SQ5ClgCwqrqV3rVpJplrYPMXnnZZsORsHagDoPFS3Vn/wgVrYI53RyC4ZWJ27R&#10;xz71ieHoLuXxTqAu9RiQEgfM3XNatq7R+DNSF3rkcl0sWQx569q5E3AbUiITcFzIc84oBI19Tv7r&#10;TvH/AIg0+yuwSSm+QYYKG9Knii8wyF78uxj3O3r+FYGnQhPEPi2WWRJJZtgjDtkrjrS3V7LY6xoU&#10;jRSiSec7V6ggdcikO1jYvFtT4eVhLbKqS4cs4B/AUedYxeFVaK5tnUr8wLDI/CuT1rSJ9T8bW9/H&#10;4pvEj8uPZaKxCoe5IHBzWrFpHl3DSzahLhLbJXdwce1OwHQ6OukXFxEXhRQQTyvWq2p2to2rXi2v&#10;2YkAgbX4rNsjez6d4kFqdm2F1UAVxkf9u2LBRb3bzG/bcS5OQTzS1Eb+hxTzfFmyt5I3kSCcmRC3&#10;DZ9/avTdP0y0k8V/Fb7Zo+mxWlvBEYSkwZs+mBzXB6vJaw/Cu1k01JI9RuFTzH/ijJ61B4etry11&#10;CO7k8S6k00sa+bvlJB+q8ihp20GazCzbxbrQTTjAI5CFjIxuHY596rvHH9t+azQbZQevWq2tXOoS&#10;/ELQkt4oZFdT5pTjb+Va720jeHpzJHfB2j+U7D1oVxXJrnyZra3/ANFt0eODllPpWHI8U9hfWq3c&#10;LNIhXLEZGKrqNQgkzKZwu1s7uOK59bXU7jXbq5toLn91MSCCcGhghkvh/ULfypkvpgqyE5DV0Gn2&#10;lxLZtLca/G6oOQDnH1q3b6hcyaM8E2gXrS+QyRBFLZbpziqXh7SPEWnXXjyTVbRUivAzqWmzgduO&#10;1A0ydtJilm3/AG4LE3oa56/ku4dZubCw1+/MkwAYRg/KPwrY0c38/i8It+4tDNIMH9K3Ghh0+88S&#10;zR2Ecr7Cxdhk/hSC5wmmW2oReJ9SikNwGZB8z5+Y1v2F5JaeLrtH+bd6mqiPrdxey6lPAYoDKRGg&#10;XkY701dMnuNV1G8bxFGV85NibsGgd7nV3N//AKDNIYohutnwcVwOlRzSeI5P3KlDeE4bpjPNd5qF&#10;jbQ+Ebd3viQYR8pqhpml309kfshhORkndgn6ChMDbuJNETSZRbPboI7X94emTivP7SXU7nxPqjpc&#10;+csLMI0zxzVvXtJ8Wrc2sEGkvscHzJDJgD6mtbQrO20rRdKubmN5FkyZHB4zTEZ2mXGoR+MJLY2t&#10;8kkzHaNpIX8a2PK0iHxTtvryZpixK4BPNSHUjLrt3LZaZbbVbnKc4rMnk1OTxBqEzadCqELt3daW&#10;42aXkSXHilHKlLZPun1FaF1paXLadHDbW+xWwG3Yqlo12reKHguVcQeUeAucGtme9s7SWIQ+G7u9&#10;EtweFfHl89aPUHoc5q2l3lg8IRg0nkbicf1qTTNQu5PCzsLRn8pyHjNafiW61ifwNGYNG3zbF2Z6&#10;47j8K4rRJNUTxJcCW1kjVoTxt4JHWkG5vs00tzK6aYkZIOarD7dDb3U0erXAKygMvPOasaRJcv4r&#10;1My2siwmYqi4puqrexeIraMMjRtcqxX1GaBFx1vW0KU+fOS9uSCwztJrmLDTNebVkYXqSqZjnAwR&#10;XqNzNpMXgWOT7RboHs1ABXvjmsnQ5bOOeWQXKsrPlj2NU0JNmDcaTrX2cs9oXCyKwfPPHbFWg97d&#10;vdjU7UC3igVYkK9cVu6lfTs+pSxRxKijjLcD8K5yPW9NuryO0ezuGuFyTsiO0Y7k9KQ2ym2k6fHr&#10;UNzE8mwvkxdj6Vppc+JJL26hhSCHEYCNt7fSqt9PcrDZGCJOZQGyemKytUbxJHFYXNrqPBKb8CgZ&#10;c1CPxp5NghiuW3OwZyhwo9c0WunaZaaPNPLqu6aSJscY+atK0vvF8mhyJL4iiaERL8hiGfzqpf28&#10;1xY2X+lMpVuBjrSsCORljv2mjlk1JmRLklQPSuo0q2Vor+4afA+z4QEc1zmrX2n20FtBFayTSrfR&#10;CTn7oyM16S7aWmkWkkUBcPp0Zx0wcUNaAjkp7O9j1HwrqLarcFoJ5Cq4xkH271nm68QXnjaeV9Ni&#10;W2W8iEalcEjPPWta91xEvIo7nQ90cbfJtqK9urO6stDe0ldGMgDALjFCQHX6lb6XHqDSRaJAEk0+&#10;PDBcnOOa82v5bkXWoswaFEul6rivQYp7iLQbZpZll8q1+VMZLnHSvLNd1Ke9uL6C60J7VHuAQmOu&#10;DxzT3BbnTwzx3MBgSG5eQWmSwHArDto7g+I3jmmdEW7wefeus8JLKdCmUWSq8iKPMKZIUU3xHb6d&#10;DqY2XZ3SJlz7ikvQb3LcmnaZFp1w6W6Ss0IIJ5xWClrqLzXsq3ESqmdqgVlJqeoRwlS9yyA4xjOB&#10;U8OpTi/gAExEgOFIxRYAsrO6m8S6mvn3TmSQADPSuwjt7a1s/JfS7XeV5OcmsSx1S3t77U86ewl+&#10;ztjC5we1YGl6jqsuu+K5L6eYqs7mNcHn0pagzb1LT7O5sNXSVIdrAFI2x1HTFYkMWunRjFJo6xeX&#10;LtUkdV7VqWN/YzXFy08DgRyEqoOScdKtA6lepqtxBrKxRwjBt9nLAe/an08x3OflNtBq1gj2sbEr&#10;85UVau4bGSysZbaf58jegbFZMttqM2s3GPMAEnJI6VoRxQxNhjcSMEySMgE0rgPH2sX9oospWfaO&#10;fTFSXUmqGYG5s2A3LsZjjA/GsybVb0SStBpoEkcygRsvJrpLVNU1Xwz4ia90T7O8Sx/Z1U/e9TRY&#10;H5lq3vYWshbvar8yriSoL3StAnaJpoUdxOjEYwCQciq4jjtrKLzA0mz2rWWWCfQw774g0eBx1pCf&#10;kMuYZDqUs/nSMPsyquGOAAKs2ssA0O4L+QWDfKCeawpbw2sMcM2pRFWlwvOaesUE1xbfv3AMeSd2&#10;BTCzHXE6vqt4g060VSuNwxxVU2YV9MIvTK3nZ+9nFK0NiLm9BvWGD13VpeH7QPf+JZHaQpEU2fNn&#10;dmkhsq6hbn7XZ7dTmDtEPlB4FRx20QmslMiSSSIS3y56VoeJFtkbSpI7hkUsAzUli1ov2JxfRyEw&#10;4yOvNNO4jT0Q2MGm688z2oLHAzjjHtUd7rFske201JfPaF0ZhHwAeDWHPaOPEEkjX020uSi54Oav&#10;WtgPPZtsYDjgtRcRwMMVvB4wtY/tchWS6LSE8ck16hdmCP4fStb6LvcQLtXGK4zWbGOLxDoDmWJl&#10;F2C+DjPNdLPrmlBYVKxH/RVARBnHFA3qcasmsf2u8jWU0UYYZGevrXY6dd2q2d55KbWeLEhJ4Ncn&#10;JfXNz4vnii07ZD2461v2mnzF4E+0lV35YjvQDNDTL/w+fEdzZT2luzOr/MccE1ymvxmx1aN4dR3x&#10;PcMdoOSBW9quhW4W2urS9QSBRnLYJIrHh0/U31e3nvYXMcfRScg0xJJFjTbtPsVjOftADMD85PX6&#10;Gtm+1K7k8pv7LCjycLJismVrY+IrZG01liyNmF4roLpI5PAurokUfMS7DjpRYTOWS+uA15bi8SSV&#10;Tn5ecZrVt7i7Hhy+hniVkeQEH0rz+Cz1qz8a6rchX8uQ/NuOc13VjNa/8I9M0qM2X4HoaSKa0JIX&#10;ibX4FN6nlrHgoar3um2Eh1FIJUjeSM/OB696oFXbxbN5dncEMo5HQVpRy51Eo00g2IQeKGCOWsLO&#10;50+8v7f+1GuS251Yr6cmul0/Ura78K3E0ju6xSsnlY5yOKnMWLOfbao0r5VSx6A1nC3i07RL8RRw&#10;vJLKHk9AetJst6lqPV9MtzI8lldRso4TYRn0rlfEE99qcFuXE0MZuR5SgHp6mrtzPf3Oi3stzpVu&#10;20DygEAxiobR7uaK3MsUICcDA7Ug2LD2dmvguxg+0JIViXP1rFjg1L/hIVb+z3ZUUYzzgCrjhz4i&#10;uRHctt25IznpUttfXUeowp5UbeY5TkdM0BYbPeWckNyhs0DJgfL61bWHZ4MuJjCoEi4UlumayL2O&#10;2tfEs0flp87hmOc8mtd8XXhSKH7SqRJMrtz1xyKAsUrXTrtJGZ7ABAd+4Ht1raS4sTo2rTGwTPk7&#10;VyPStuWWJPCWhSiEbZLXbKuOmBxXEGWP+05o1yYvMJVSKSdwKJbcjEwsu6U8kdanvBA/w5vLZbaY&#10;yvMhjkBI24PNWrhd62+AiqD0oaRRAV8pPlUYNMBNJhaXStShnmLbLdQMn2rJuJIbfWGgWZgqzjIF&#10;ayi6Eayw2821gc4HWsZ4bmTU9VZ7F1DMNpI9KYzZjMNxMokVdvkcc1z95bzLq2onY+FYYOe1X4lu&#10;EfcEYYwAKnmy6RCU7dwwT60guc7czzy2yxKzlDgcHGK0YEij8PTxx3Ujyll3nr1qSazjTTbkNwAR&#10;8/1re0C3sUstUzJvZowyuR1xTC5XWHT0tNNzbPuNuS2fWsSS3Q3d8yW5x54z9K0by8ie4u2VDlWY&#10;cDgYqhps8k9xcIgYlnIKjpxSAkv5pUttORInEewYUDANLbRX0mjau4ZkRYwV564610/2a2Xw6wuI&#10;YwQPkJHOaz7UpHaeIopoHVXYCI+xoAyBdwvotgvnIX3lTntiqV/HdNHYRrJKQx6VqR6GBNdSfbtq&#10;gF1Bb8aghuUke3KQZWOUqTj0poASzmh8NSLFCWlZR5lUZVEcVpG+8eYQBnjmusifbbXM8tyoXZ8o&#10;IxmuT126tLifw8yXSh4JW3Ko4waBXOgSRYNB0u3KKyuhxjvmq+Rbx5UqDI3fqKbYy2NwdKDXSL5K&#10;fNnqKw9YuWk8dQRWwkZUOMjpQgN4QRPBcbkLBmBzmrJtrSa1topJztjGQc9xWfFMw06KMzgMFGak&#10;80mJ1jkIbuTQM1IY7qacwyahIYEcAZb7wFZ+vpCCEh1CFVii52nPNU5oPEElvEtvqbrsUlyvUg1B&#10;a2dxL9uj82dvLPzbjyx70CItMuriK2vDJaPIrH73erP2q/uNbtGMEqwQvkLj/Oatx2wjilLwr5e8&#10;cdziqt5ex/aPLit0VFUZOKALkmpudQmj/s5wwjAHHWnIt8+m3ExiiVQc4qKNoJPD95MghZ0A5xVP&#10;7VI2nzRyTyKGBAA6UwHyGZlhbMbKCcEHpSRSL5siOsjZcYaorJZESaPzGdSSRn3q/blI7m5Eml5O&#10;fkzQAy+uZxBabbU4Vao26ySXckjRHLEcZrRYRSXEh8scL92s1WmS9YKhz5nSkgYy+E8eoQu7SbQP&#10;lHpVu1W5lsnYrIq44z6U28FxJZQb4skEFRWlbTMdCYmBAywfMKAKXzgNiJsDjikHmRT2UrTNhn5H&#10;YCpLS4DWurbrMEYPSsz7U087WzWgCmbAYnpQM37y0sbrTNPMWrooZh5g71TurJI7K0SNY+Mbcck1&#10;EFEF4sX2hm4GDmr4GbiFvtDkqnANAgtkdJYQ6EYA606eQDWrcFBhhg1Nu3IoOCQahmildRth3Nkd&#10;6YiK6S1EcakRgM45JrTgs7Q20CRXkWDGDn0rnruCUyEStIpRRx6Vo2kka6DCG1LZxjJPWiwXNW3h&#10;MdxqX+mhkWE5OeKg0ucjVNWCIxVmYZA9aoLNM9ylpHazMssoyQeT+Nd1Z6bb2ujNJKLdCYwQmck1&#10;MpKK1Jsc9DbRJeXLOCWaYnk5rRHLA4xxT7nymkcxxlQccVBnphu1cs6rkWkPZssMkdKh7NQeQeKO&#10;eeayuVYDnFC8kARE80/jaKmQkElcdPSgLjQG3qNnbnmgjgfLxUg2nBC0jdDyDxzSEMBUZ4HtSnzG&#10;VgLYkkjGKi4+bvTHnuo5Ymi5IcH6UAaE1hqa6C9xJpVysQIwWBFZsSu0jlkIyOD6Vuzav4hutLsY&#10;LrU4XjWMAbUAz+VQrEcXGYRjAp2FcorGMoM7smrCRkJIdjKAR3qYEjCLZFjnoB0/GpZCy2qgadNL&#10;MbhAkSDOSegqoxuLUhVyl3K/2bKhMKO5P0rtvAXh+zvfiBPcatOghjUstuWAaRv4Rjriul0jwjLb&#10;QaRf6zJZR3VysTR2CuD5APTd7n3r06DQ/BukXfirxDqniybzIdELQ26/6uJsZXgdSTXXGmo6sl32&#10;MtbzXLe71u2stIg82AFYbVOCqn7pPr+NJBbePP8AhFfGlzqc1p56abIbWBW3HJFcV4QvL648efEP&#10;xHqnjWe0M00wt1WPd5i/wDbXTxy+MZ9Cv7mHWZYsSMWeb7oU9M59a2ZC0PIdCi+IWo61cW76MSlp&#10;qs3mPKNgIJ7k4r02z0/UBd2UMVtYuVOHfIKj15rU0h/DR0zxFHqvxQCvI4NwtrF97/gS1FeXvhuS&#10;G803RNRZYY7MpJKZPnJYY5PXNAO7LmozzJ4E8RQWmg6P5cCqk08cq7iW64xya82ufDGo3PhPULa3&#10;8JLDDczo8+oPc4cDOSAM55q3ZaTdafdWcM2sajIzXbPlpSd2Tnkf41rXdzqg1mMPdOkYC4XftBH0&#10;oSGlYf4c8PeB7bVBDawq0gVBcSSdc+uaZ4vsmk8SpDDJ5lvEFD+WeCD9PStWJ7RIb2ZbpRJJGoC4&#10;x+NaQbToPBFykUBubiZSzA8nP1qm76AtDxi+1XRNL1R7c2zQoIQAwjyXz15rAbTPG+sWlxJput2l&#10;tYszEyO4DN9K9A16xtJ/DtjPd+FIInknK7GwT9atadplraeHbGI6o6IihkXzcYB5NJaDur6Hi58C&#10;eIf7bthLcWN6Ip87y3H45rqLXQNJhuZTe3enbI0G5I8beOxx1ql4gvPFk37QUGmWXiTU7HTrgRbZ&#10;RGxzj7/PvW7rsOh22i2sKaldeWIVBZ3JZ27kk+povcq7Of1uTSp/7PS2ubFYodyhFIGawRYwwaLe&#10;Sqs37xCWyOK7uw0jwY/gLUrh/Ctwtyi7hOZzhvTis+Lz5bUD7GHiDFVG3qBQmM5DTRpyaLqrGDaz&#10;uQSBzVGe6it5ShvhtJJ55rv0tI2EsMXg5JJX4UE4wa5K/wDDWoL47T7ZcRojD/Vg5x7U09RtkugP&#10;4cvbvUZbizUiNcBiMAntXMeLDPIklhZzwRj7QC0mcAJn1rqZ/wCxrPTzbrabQByFHLe9VDH4duvA&#10;/iiE6LcvJNGP3m4hgPY0CucTa5K+TBbmVIUAeUvxkda14xHsheSEMVPTsKS10+1h0SaC2uL0ln+4&#10;FJP51aMN1BAitpFxJtIJUg0rDucvqBuJvF1ns0wsBIM84wKvNrFjaan9mSymaRo1DAc/nWm0ulb7&#10;qc6dIj4A2Y5GKqWcOgS+LZbmSwRXkYZLc9KVxmfcwxvqcM+CEYZKHtVxmH9lMsTRlCOW/wDrVPrc&#10;cMtxstLnCLjcBVezt97ww/a8fujk560ARxwQS6TeB7snA7HpUnh2+1yx+I1g9k0rKJwDHnIcdxVG&#10;+gvLa0vsXpwx6KaTRDq0d411DbPIY5MgYztB60dAex7X4k1cDS/D9z/YkqtLPEs0ZBxlj61JcyRW&#10;umyzR6XuZbRXCj3GayNWuLi5/Zk8TSvoJJjurdopNuCCDk/lWjpU32nwrocs1tAwTT0WR88EYqWt&#10;Bpj9Hh1rUtOn1KNoIZFkOY2YZXbV2G8u5dY1GPVdOE0CSqEU/dIHWqtsY4/Et+ltqbRwuRuUNgVF&#10;dvPNq99b2sAbYAWapGij4xs/D1pb6fq2jeIpLUrcxia23cPnrgV6HH5c3wS8BSgsks1sDMCOoPf8&#10;a4S+sdJuvAXl3luElguVkDeZjleea1rfUXm0nRmVk8jyQgUcAbeKYFi1t5NO8Yal9j12d7e9gAmg&#10;bkE9zir9hb+A7XxNeO/hiUXU+fKk3EhCevFYyTXR1y9miSN/LZfkz271patcWB8K2tzDoqNM0eCC&#10;eUNKwwv9P0qfXI411J2kjy3yNjGayYbgafrNw3kzzNHIAVLcYrLs7u7tIZJroyP50vzHuora1AaZ&#10;J4XSe01KJjMAHJ6gmnawtzcvJNLv/AepzQW8lvcSQYIz3rjLdvElrpDL/a0xAk4Jc9K2LRha+G7Z&#10;J5I1DIcHPrTl0nWLrSNaeO73RohK88jPtSAhme3uvDaefFbNJHGSJVxuH41k6cPEFrdC8juIbqzV&#10;iWimkxsA64zTNKRrfxNc210lyqlyCW6GtHVNGmuktfM1m7hso2y0ULEeYPwqham2kvwfv7jSr248&#10;NyC4T7sCE7C4+nFN1vSby50hry20xI7eOM4Q9lFcnJbpHqHh6LTPDyLDD99Sck4710WqazqEXwwm&#10;83V441UKgiX+IngCgZ5mr6Oni+2SWxgAFxjeUHWuzayig1DT7z+1swrDkegzWZNpkK2dhLd2iCSY&#10;K4A7Z5H510kqo/w5kjkhG024AXPIFIWhVgngGrXU4nSTzYTtb+7XJ30s76nqK+Q7SGUkDtirGk2+&#10;oReIL+N0l+ydVJqzeTWCSahsgTIUgHHJ/GmgZxU018bTxBhIo0VNoB5wa4ba66neq0mcPnIPrXc3&#10;oUaLqpKPl5M9a45hEJZsRnO4ZPrSQXFH+r6npxSITlwV5zwaQFQGAJ60/KnqKsAOfLJ2/Wo85Kdc&#10;Zp+fkHUUhK7lO0YAphYTjd97NJLjdDjqaRvrUqBMEmT86AEAbyCSpxjvUG1P3jF+/SpJZAVYA8Yp&#10;ihRETtPvQBCQm9ec/WmnlXww68irBAyTjFQlU84ENggfnSEQSecHACjqM1I+PKjAx93k0pDmJ23D&#10;rxTOqdKYyNl+QgSHmotgEbgY+pqb5huAiPBFRb421DYUk7DgUBcryBRbOSByQM16R8GTj48eLOS0&#10;cGn43Y/v8V53extG9sCnBXIGeterfBFLdvHHxV8xQrCOJmP8hWdZ2i2DPeJfMjuLsNL8puSR+JrI&#10;1ZQbU7HyWtzit282OsZXGdzDGfSuRv7iRLe6DS4IBBB6ivMiru5aehytikra9GAmSlyen1rqr1Jj&#10;FYE3Lj5O9c5pL3A8Q3jLCdvmdx1NdVqAmOkWjtHlgp6VqIwXClyOelUZQwng+UnntVwFzaTc4Oaj&#10;jwZSuULe9ICdVHk2p4+70q9bpEVudyLkLkc1mGTGowrtPBqxmVbi52luY8fnSaGBlDSzqpUbc80t&#10;uJfLufNlbluKqxQzJI7Et8z5NaSMDA2UGe1AIjLqoPHQ96f5iiCD90clxT3jSS2b5P4xxVloU+xR&#10;gjOFHOKBFW4eT7dYHY5BUd6tBgVjPmc4GBVG6Z/NtgrjhgBVyNSUXMbZ2igZKD/pExEwyVwc1WR7&#10;sT6hC4cqBkH61KAAX5PUVTurh4UYso6c96BXJZQR4dmBI3ZNY8CgaffyeX83NXklkn0VyEbG04qv&#10;bki2vFyPv88VSAw1ZzqwyP4jwK1FGYseVzng+lRSCBdQLJIgwwzxVg4EwPA+XsaZKWpt6esYjXdG&#10;nHXNXr57ZrSIJahPl7VjWomeEFZnxu5rRbH2dQ0T42HrU2KRWg3bQpII84dK2bnbuQbVGIRisuxC&#10;m4uAVPElXrh4RKQSR8vekwM2WNTMu7Pc8VatmCF1Z+CnpSx/vbd3iZGCN8y55phH71jsYHHcUgRn&#10;XbyefjYCN5GTWFPE0d/C6zOA4+YVuXh2wElEODmqJubOTS5Fa2AYDirWwSM0bRMDgcmrAJ2tz1qB&#10;EcytyAN1WtjAOQRnHemQQNzE5APSmqg8sEp0annIAO0ffHFTyI3lWzAjkDIoAiG3zhzgEUqg7ZOA&#10;fSkJP2mUBf4BmkV28sfKd240xln5RbKpcjJHNQTnZJbPu4Eq4q0F3wxBlI96tLaRzFY/OIIxzU3G&#10;kzU08zS3ZxG2VhU8dBXSKHMOB8zA+tQaTbLbQTruyZEwSetWgpW5kADZ3k5rCW4NmjYW9y9zK+7a&#10;EA+Q96tXUckV/F8oyVqLSLqf+0LxGsWyGGDTtUldvERHkt90YIPSrSsQV3LM5y/QcipYgA6/P+lQ&#10;xf6qUkHPcGlViY8lT944FAxZBEbtHZm5bj2pGx9rkO7+Go7iRFghzg88rQjBoCdpGQOKAHYYxzkQ&#10;lgB0qsu77Ww8sgE9Kvuzrp7AFQpHI7mqsaMZTwvqKAHSAPDCuOMYNTWqRxM6iD7y8k1NF9nEc5fa&#10;OOKgZwZZMHAB60ANlJ3SDI61Wwx3A4I47VK55cb+9CA7jlT1oQCDf5qAR9q0YCV0jVWyD8oxUX7v&#10;I4AOKhnljWwvFBPzYHFIDIcXLak7lc5k4rRgyfPyj4Cdams44iIzuzxwD1Fb8NrYta3m65QYTmmF&#10;jlTIPtEibHILcmrAjG2EiNuua0YrWE3V/tuk2q3BIo2nccOmA3aiwFbs+U5xx7V1elpEdKvjyQNN&#10;lP0OOK5Z1/fbQf4hmuusBHD4M8Vyn5lg0ORv0q4gzxmz1fVZpvEtnexOWh1SceYV425+X9KjsbSB&#10;dWvpjcTAbjwG4NUI7+Gex1DyNLdWfU5c8c9fWui0qFxp1ys0hACEnJr1Yq0RXuQ38m/Qdj6Mr4k+&#10;Vj1FVTd26aPpwcMAuMZ7YraESz6fdqjIER+ppr2+jjSJIJTDIzD5e2PxpJoLMquNGurSxnivp87c&#10;SIOxFdl4F0b+1fj18PNPispmj/tmKW4br8iHPNcdaQQxx30FvaxJGVLO4OQMe9fWn7PuiCLwT441&#10;+fTlDS3HkWrMP4R1I+tY1JWRR75flUl0y1REEUVjFGqjoAowKQKe6g5UVTnkQ6tMS4yWByatNMv2&#10;NCAMiOuOJSgKdvnOREAMetOTLXC5zx0NULeVnlfEJID9a24ogfsxB4aUYH481ZVrbnm3xh186F+y&#10;V44uYruNby7tPs1uM4OXGDj8K+CtJeY6S7PaxOzEvgjnLc9a9p/aR16LUv2g/BvhyKYrb6XAstyy&#10;nh5T2/AV5ZaR6dH4XWVbrkR7dv0rspR5UNme41AXjOs6opyCoqCRdTWxZmhVl35Ga0bdWka53N8u&#10;c5zioL2eD7M0P2rLE9R2qzKRQS6Q6jAnkIGxwPetJ/MfT5EkgQhl79qzLRdPWWRpLd2fnB9KjuJL&#10;lr2NY9RcgnAGOlAihLZNHekwXUg65GeOa6XRftkeh6issRbIJBB6VhXKaquiXxVg7pbllUdSKj8M&#10;aur6dqbTb/3cxVlYcg0CNiBI49Uu5pWDkyHCselbFpe6U8eoQyqFV+h9Kw3ltJ5Z2jDEb+RTo7eL&#10;CcKMc5zQMs3Fqpv0Fvcgxh92cdKm+1zC2eNyPlxjj0pLcToJz5pIzj61XvEcPA2zGXpAatte232h&#10;S9uCRjC4q3c3MJaV2t+Gj4B7VkxrZeTb5ljBUA5qO4ntmvLYbnxuwOKBkctxbu8CIoB384HWraLi&#10;JQA2SOSTQLazWVZAVyQOnalOfNrGTuaRVg/5anByMUv8TjbSKOXO7v0pxA4+Y1JYg6DikI+Tp3qT&#10;Axwy9KacZ6UANOcNhR+dOXG3rzmmEkxN8vQipE2+amce1AEgI4IXHFA6DjinNjc3yjFRNuDfdoAl&#10;P3+nFQ4G8nd1NQSS4KqtoWYsOM1Y48tf3R3ED8KEAY5f5CBjrmmcbVyc1MOh+YdKY/3UG0nmgBuf&#10;vkRnt3qRSQrYWo8kueBj1p4DY569qAAhCebfOT1zS5OF64pvO5vk+nNO/iHNIB3O77vGKAD8/PpR&#10;ltw5GAKXqMY/GhAJzleKeAvyZkGO9MIOVzSYYbvl+tMCXK5f5evSlBOW+bj0pq42YzS4HOGGfegB&#10;xPz5CnGPWgHIPy03nH3KeB+9HznHepA585LsMnGRk0FBnhuBTi2S3yjOO1JuOwZTGTWoDCyknah/&#10;Gnd0+lIwIKYwRjtSZPmJleO1AE6le5GAKRghg4J+9TQMKnrilP3RzigAA5XGM1NtdV3EAcVBxlPk&#10;J5qaVtwgBAAHUetK4EEhyFwvOOtRjBQZmPXintt81Mxt0pyhef8AR+fWmIYP+Pn73HFXYNv2xGIA&#10;VXB69apniRuO1MO7cv7xsbqljN6ecyXO/wCXasY+Wq/nwYQmPHXA9aqBgI2ADcpVQM/nNlwOeBik&#10;I6OFJHswyw5+f16Vj6zFc/ZZP9HjTNudxYdvpU0VzcwOjK5bKdPSqjtd3cGq+ddMAAevHFO1wvY8&#10;ku7dDqJIEm3zzlsVowQKsEUnmofkxUmqmVdWsolWJYxIeRzVb98UYBm6CrsZhMEEqt5ZI3c4oSeI&#10;PMDZYXZwOuaUjbblTzSLGPJztUjPBpDRVh8/+0bxxCIjuHlkDpmp1h1BdW83+1yQZFJA61NKp/s/&#10;AQblxg1TgN22rl33AKuAuetAWO2gvdREcUYkmCLGNx8w4P4VsW0yu8UYgcfOANx7mvNLmTUPtiFL&#10;9lCSg4B61e/teffFkbfkHzDjkU11JsdjrmmMqhvIiWVkygHPWvOLmK7W4dJlZVL8n0/CvQdL1SKa&#10;3gM+qRSNn5dx5XFWdQ0iC8TUbpBCGEWAFb+lAkeI6hbWX9oMYSxAXJYdBWR9rSGa1Xe5BcjdXe6h&#10;p88AuokLsdxLEr92uWe1hU4e2QFs4bGRRY0RN5llJpkZWdPMYDcCaqyJMbqDbcAAEZHrWHeRXMV1&#10;BKplKh/mHqK07a5haKNtzAFB17UWsMvkBJ1IRwcDnNOeaVoirN0xwRUbSxlR19himAhp4zuHuKQi&#10;Un5M+1M5aLrxnmnnkDmoVdRcbRvyTwKYEdw8senSeWSDjn2qnDKeCZ53LOARzWtOim3K7OsdYiNM&#10;k+37CGzJwfShAd1Y2939gIttJuZGZV+Vc8E1d1WK/g8L2f2vTkjkjXIT+8D61Q0rWr21s4xAYC6L&#10;85Ydap61qt5d21y1zcDey/KB0pNFI4jU555bgqLhwGkHCnArsNDlt4PDFzunRQYMKc1xAX/iZXAK&#10;n6HtUyF96KZJsFuBnirsSdNYWsL+PvtBvVK+fuyWra1/y5brT1SSMkKBwc5rlEikLxqLpwxTPDYx&#10;U1i6w6+oe7JkklAwzZFJoZux6d4ai0FHubuVtyZKAH8a5+81TwkshtrPwOY1wQZmOSxrY1mVkksM&#10;ywbWi+VVwQa4x4V/tW3ZrVUR5xg4pIRbtbdpb4BLeZk88c44Ga76KFxYxW0WmRRkRA7jwawLeSSL&#10;X9MEEtv5exS49MVPqOoM2rIiahiSRlCFR3FO4ibVracaafM1sbgnIB6elcukksWmXgEcssrMPmY4&#10;wK1NRxFpU32jXDJPIi7EB6fWqVtF5lgvmMcEdBQBmzyzlV/esBt5BbIzVvTIVLSySwq+QdvPStc6&#10;fp50dzgp8vQmorG3ZLyTErMm7gdqALQMcWn48td7tyR2FVCHaVsADPXjpV2XH2wKYO3B9KED+c3y&#10;Ltx1piGED7Ci/a5Dk9RU8H9nrBKGjLncMcc0blCYEa8E0wP++g2aeSxfnAoETzTCUxwW+mX7MoGS&#10;qHA/GpGtLiPS9/nyAkcg1sWl1d2ttKf7QsIlZBlDGCxz71Wum1CaW1aJFeMtlvei4GJBM8VzICjn&#10;J596vReXNdShFT7v3c0txbzvc2wXTcMR27VpWOmLF5kn29jKRnb6UAZTWDbkkIOVl4UcYrS3XCQx&#10;l5PlCjgHpU0rS+fdZOe1T2+n3FzbgLIFG4ZOaqwmQgrObdYolDdznFaHnJbRWqSiOTLDgdqbeafH&#10;BZoF1vEhiOAO5FQ6XaO8CTXc4BWUiNSeTT6CZ1gOnTaPYuIo22AHaRzVSSXzNQjjECooIxU8cMUa&#10;uFHVM4zwKx3miTxNaRvO+95/kUD71BFzo5LeN7SNTcleB3pqaS8t9bNbjKgjMjnAFatvaiRYG8pc&#10;bRnLYrYvPKh8O2Z8yOMBTgK3WkhGVcW8MGnW8B1BmzjOz1rQttU1W001EFrYrF5RwGiDE1g2moRy&#10;atNiyeVlfAGM1qz29/dXmksrxQqLhcg88d+KoBNPnur3xHctcazJBD5hKr5f36s3kTNNqCRSQlVw&#10;Mkjn8K7HyLWW2sIIdMgXZCo8zaB9TTzoekx3ljJJrsDN1Y+aOPXijRbkXOGS38nT4maZFyw565rc&#10;aO3/AOEUfbcbmkjGw4xtNP1b+xzr22KXeibcY6Z71XlV5bFI4pQoGOlUkK5Se2u0sNFkly4S5ViA&#10;eQPauqmvrOXSnxbkRpaqFyeelZlvBdJbwCcF+PWrotImCgM0YPVcUCJbGewfREjIgALHa56g1X+x&#10;xLfag5mMheQbSKSSxItrgQ2sh5HINbNqkUPhyNpS24JwG/8Ar0hXKM2mCRNPlcYjjOWGaml1CVIo&#10;Y7PwpOY41G6RQc8e1a1uJp9MVVVwGbkVcmurXS9CikTQIriZpMeWR+ZP0ouNGG0/2ttOEmtXMCt9&#10;7cpGMVzmuW8K/wBo/Zd8zkKC5GeK767vfDt3oWjNJaaUrTY/dROu4HuOKgKWghnSLwsqIsY+cnOa&#10;EwZwOkXOnw2E0LtO1293EsUCx435PP5V0d3ZPD4yu9r3DhreMkZPBIrudE0TQ7i50nUDc6YGtlfA&#10;fau4n6+lc3rrWlr8RQyePop2luMPAI849s073AyEjk/tmNXsSAW+8W61duIkSaCQRNlZV6DkVqRj&#10;TX1GMPbziQx5jJBABrWt7GV7jH2u3JLED0UU7CN/QtDsrvTvOnubdkktxnMmDil1bQfAttYN5WhJ&#10;5ituDGTOcVjvDf2cd+Bd3ZzyFDECss37uWWe1ulOflU55o1Gmaf9uOuiTeT4OTai7VO3GSKzo9b1&#10;G6s7uC8+G1vGGbEboe1VZNT08LcWhhtI2I+UkgHNWLKK8+x29w08DAFsL7U723EV2062W8XfeOqS&#10;MCAO9MuLu9ivGjhtrhIhD8rEE5xRql1eFLEx2RaVXO1R0qaWDx7P4QsJP+Fb6aEyB5jXCggHqcUA&#10;LY2kt5oepSz61O53HADH5algt7yG3O6+JgUkMpHUU+C3uLLTLTbPKfNiy6+h70ye5aS2t0BVVD4b&#10;nrQI2bXWPC1tpdwlr4ftBcKpKuVHJrPku7q5WW6uNWKl5P4Vx06dKzLq0tjEjQ6Odyx5Yg1mm8mm&#10;utCSO22pDeAPFj7+DQFjbuINau1tRPqNxbWkcisJD1bHPH1qGVXuPEsIhhuGEcYBkORkCuk1vV7C&#10;bw74Zt4/D4SSCywzL/Gcdx7VR8Of2g15ftdWNusO0/veBx9KA2H20XlW2oupUfuSGBPU1xosdXfx&#10;S9x/ZkzKLhiCB0r1z7Fpsunu8JyofqTjNcpqV7fWmsxoqWcUSR5cuOoosCfYxng8QzLt+w2ojRDs&#10;3zAE/gagtH8RwauiPIigSYKvyKz7yOx1DUpLmLVdU3LKrL5MjbQV9gavv/bF0sW22nBWEKX7nbSs&#10;M7EQCaErPaQBTDu8xTiqTnQo7ch7qVyj8Zz2qnHLdL4Xt4nuZd4BHJ5qottdPG8tw4SNc4H96mI1&#10;prjRrjSJhFMoYgbuOw96X7fpC+Dri0h0OENJEVY+XyT9azdObTWvnj+zDHmcZ4p+vXFrBZR/ZbOI&#10;TK67CF70AVrbQPEX9gX8g0F2YksmZNuF/GssaPNcQ3aP4ldGUkSIrdPUVuxaj4pn8Pj7RflPkUBU&#10;OMCkmsZY9CnuUupxK656nmlYDmbXQNLstUHlygB353Pnmu0SHQP7Ps4vMJbA4BrjpYtSawlYzXJ2&#10;ty2TTYZrqCBJGaU5GAx5xT1C53SJo9mWl+zQyOWAUHFLcx6jclM6fb7GYEDA4FcokszaesxspZTu&#10;yFY4zXR6fdXp02a4kiVQqDCZzikImmstEghl82Yeb5GSFPQ9qyYTrBsbi4k1tvs5chULdu1YlzPf&#10;n4gXkst9vjlYbI8+lWbmSZ7VUEMqrn7oPFDGRXJ1iXWbcQ3R2R9cnrmu10f/AIRVPDepJqgjW4W1&#10;ZkIHU4rmLNAbq2G6TORx61b1K1YzWu44Zl5J9KY0cqNTSTxPdiOFtv29liRegGeK6VtPsXSCS41S&#10;RmKglewqCz0nTv8AhILFo5IEZclsngml1JdQk1eO1t7sMFH71xSEkxk3mrOY7RyFVMcdCKs6Xpsp&#10;h1udtQj3e/OaWJJI9DZJLYqwGCzU1biaONFjV2WRsEBqYGZqUWkOlxaT+ZIzsMhDjH5VYgg8OW/h&#10;lR9ijRhaso3HJORx1pBZzJ4ku5Wt/lMecseaSe1jutKuV8/Dgnaw7UrAc9oultHN4vvX1dPJhkZl&#10;B4zn0qzp7zz+IpJI45SFkIHGcmmwW2pHzbRr+UIzgb+cY96vF1028jhtfLllCZU4/i9aLgb89hrj&#10;+HdRlu9BktoygCMH+Zh64HSsfTNF05JZx9tvAtxcDezSFif8KxbzUfiXdu6v40ht4y3Uxg5FTaZL&#10;rsCQma7edvM5bGA1AGjq2o22k+KYbTTfCV1KnlA3E7A4BPpUatqN5bPPLdThSQQoGM1pLcG88SQx&#10;S2kGwqCwKcjHvW2L/RY7HV0Ph8LIhUR8frTC5i6nLb2HgbTLiVblTJxGiqSaz7S/a70pVj1q6ZXX&#10;50KnNdjZsurzpaJpSOIYixZo+BTLbSEsvEHiS7e5hYSQlYowoAjx1otoBlLZ6WPDhYBN4U4jJxk1&#10;yiaV4hu/FMw/sm4KC5GwK+OPrXc6ZFaT32pCdnCiZiGzxWiLmwhZvs2q9EYBsUBY5e8e9sLrTAry&#10;7kCiTLU3VNbvX0azjhW9LSIAcE9a1LeG11S6uI7nVgrwO7OwHX0rD1E/Z76AW1jBIqzFcn0zSEZH&#10;l3sWnySi1d5GGST6Vo6XeXa3SGPTTzxIcda2YLe6m0tWPkruhy2T0rNgs9Xtby/kGy4t2kzhR92i&#10;2oy61p4guNZupl0/CGP5ST0rV0y1uYLy3Sa9hKmQluarvfau/haeKxdY33qMsPu+tVzZ+IRFZubu&#10;d3Kgs4JP6UxG/rOoabHpM8LQxkmMhcHmuT0jSFuNWuHILBgzDfwK6LT9O019b097tZJSXBO84A/O&#10;oPEt5Jb+IIEsliW3Tar+X/Fn3FLYFoZgBtdcug867EYhO4BqG+tPFk8GnXcXheS5TJ2gSbdo7HFQ&#10;3lvezX+lSQa+VEhUvGy5z+Nem6ZewW3h61EtorBbbGOxNO/UNjiLS98fW2nxJ9l8pZYuIncHdjr9&#10;K6WynvrzwpdtJaxxnfjbu7jrzWfqM0TSatPDBJLJOCsMKn/Vk+lcbI3i+10lUaK4t2+ZjEeevSlb&#10;qLcsavc6ta6xeGHULho4wPMIzgVlW+vX73YJe8wCMbkIFQ6VeavLdauLzTi6m5HVeTXrVrp1pefD&#10;7U5H8IxER2ZKhY8EgDqD7ULUp6HOWl3ZPprzS7PMMJwrdBTLe8hEF4VeIsZvlwOlcun2CTWp4LbU&#10;7uVPtpVlKEbMHkV1G3RbOCNRY/P5YJZvWgRDe3WrY3R7d+35XI6Vmi+1uVYVnh3kMQQncVLNdRXp&#10;a2tTIZWkClgvC11CLoug+AWnvLKaW6ZB5KGMnzGP+FMT0ORfTrt4bmaO0aFEHR1xnNZJ0+4XVrSV&#10;NZZTu+YA5zmptU8Q6/fa7pUbaNJBZh9zui4yvcYqV9S0C5n0eDR9PvppApEzEHCEe9K5RSu7yz0u&#10;/We4kkdWnTLY6A9TXfJ4p0a58FG10rQrZ5Zo4919JFnyx/ENp9a891ZGuLP7Hd+Ho5d06bCeoINd&#10;no+ji00CKbyrSMtApEYA7VLVxuWnmQ6re3f2LSbKHTtqsy+a68ZPegQwi6slint1IjG5ic9affta&#10;zTFVfZM0ZAwO9cNdWviiJJ1+0MFaf5pDJyAfaqZJ2N5BpbRNB/aMU8jxkuAcha4SXStNNxeNHoiJ&#10;Ks2PMU4H5dK340W28LtJb3gaZogH3tk5P1qHT0vWs9T+0xrjflTmiwyzpdnfRaReq+oqvyHDBuxq&#10;3BFo6aVOrarB5uSWBf5m/CsYX0Ka4I/NLDdyN1PjsbCfxleXf2Sdp/JAiAkO0fh0oSsBYzpC21zv&#10;06JpN3yk81nNcWkU0rRFN7NgLjpV5bC7S9uZLi2k3O52J6Vg6pGYtRsmwgIuRkE9aTGjdsLfTP7W&#10;mvpNNPmrbMzEjOfwrQF1p2oeA9axJMNkxGwEqcjpUFtdozWSfY4lzbAH3qn9iZtclS31WO282XDN&#10;259qWgFPTU0c6vO1xrIilQHJLZzjoKjuRob61cTHRIywlGGB646GqWr6Fc2evTrLfSupUHzVbqT7&#10;Uuj2cjL4n8y9hbySm1S4yQfaiwJm/DM81uc3eAFAQDsKqXdpctLGm+XaWHU+tTwHSYtW8pbkmTbu&#10;ZfSr0lxDIYCJguDggj0ouBoQaTBF4PsvL1MPK0J43YwfSuU0JLi2+JHxOW90RUb5cANuDDtzWxNd&#10;RJp9z/xMpFXy+Rnn8KzIpkWxe4+zyMzS8tIT0/GkJFa4nCvq87aR8vmsVUnj2qDSptU1bxToVtLE&#10;LaJXb90hyH9MmtVZfDs8epwSaqis6DjsD9ais4ZtMs/E00KKzCDMXcn8aYG1qVpb2AuCyxB1XjJz&#10;WdFNqFz4fvZpNSSGKMfLjjd+FZtjcatqlhrhvbSVSgYod2c1Q06cyX0lnPI0SpdFSxPGM0AiWPUf&#10;DsepXdu8jSXTNgqRx+fStM6ZZXPh28KSoHTDHJ6VSsPD0N18WfF8w1i2WztUjKSZG6Rj/hS+JZXs&#10;dFvEt5rl2ddpZc8Cgoy7O50s+MLy1iRJZI1AlYDgVum3MTXUiacFLkchelcXoKyxPeTR6Ncb5fmL&#10;EZNd/pt1dzxXIbJ8u3YuCn3QKSGVXs7toGlETOxizkiuVnu9SFw4Ur5kbkAgVoWPiHULrx9qNraa&#10;U/kB5EWY9MrwaupZ28VxdtKwZ5GbP1NAjM06eOS01fNzC1yx+Zj/AA1eu0kbwYyMIHmjkzG2Kz7K&#10;x0qDxPqUkmpuollztz1rQkDyajd+U2IlXrnrSGZkEdmIoN4txJj58isnWLuwfy7W0vZpWaQeZgfK&#10;mKuTXnh7+3ntmvGkmXhgo4596W9k0O10Gb7PoMPnSL1PJB+tAGz4YMEmr2ls+rupWHDFW4U44yKy&#10;/EVp5HjMsJskT4dlPUHpWPow1KEeKZxp06PNFuL9SccgAVWh1W+urqZbnwlqokW4IDsrYIHrTaGj&#10;p400aPQ5ZJmXLoOGfr+dYszaZA11NJamKMxny/lwTn0qjcJDc+I9Lxc3OIZ1LxnIHBrQvLTVdX8c&#10;w4cQ2cNoqRxbcAYHJ/GgCpoI0ZtaWaT7RK3nkqM9fSrfiBY28S6Lu0pR5p/dIR0pBaTafq1n8sRC&#10;3IOOuQDUniC6tr3xn4MubZgpgt8NERjn2pJWB6sw2i1S18RO4aQIdvy7uKu3Rv3jWU6kvluoGM1r&#10;RiyudSt1uNVaMNFjp3rKMFsnju0hfVJGiWfOAeMZouNmhFutPCk/lAAyLktiprS2s5tJuLu7MQ8u&#10;MnJ7ntWP4mg8U3d3bppNjbGCKIeZmQKf1xXPW0njSFLq11PTALdov3cof7pHY4pAbLz2Ut9PvYIP&#10;tHy8cMB0rSeOGQWvk3m0CL5+a5/Tn02XUxHLdxrliEJrvZbXQ7TwJM7zy7pYDnP6VXUSOUaWxsdO&#10;1W7NtK/lDcSo3FiOcYrf8E614j1UePbi/tra10+KWJbOB4NryY6k56VzNtqWgRy29s9/EZZbv92r&#10;LuHXjParmoy+JY/FOmRwWEoS5tgZWCbVAHT2pNagma/iNLa68QzxjUIkVUXBUDpWbbXEVno95HFE&#10;XQsAxC1kRrfHX75nvnI8xRk/rVnxCviMeENOi0Tw5p00ssi+dPJIAIl78HrQxrU6m01G2jisI9O0&#10;60+1Sp+8ZkB2H61yOtxeL5NX1OO4uLwhzkOXOG9hmsvT7vWbXXo4E0EvdTBcMxwCw6816BcTa8fD&#10;FlJqfgiOIggxsHzmkLzOD0iPxJ9qu0j0eRCj8Dp0710c7alJZxwSyqsjHB45/GobzVdQi0y6ez0Q&#10;vJ5BAwvSsbR5dZu2edrmVrjzjlMHihoaOye1VfCkEL3UbjYOAOlcxPc6HBqenwvoE5YvnzPMICY9&#10;u9Wb6fWbeHdLcxqTKoCt71lFLe98XrbzW673iXkHHX3oSEdXcvZ6jomnCLVVXy48cciuWhXxDbeM&#10;oZIdbdfskh2MHwMN1BXvmupstP0vT0ihfWkRM7nJbJrOvV8OzeK3aLxBevI6cxohwQKQJFqSbWNU&#10;1PT9NXUGjkujuZl4xt5+92zVu9tLqDw0thLqsFwUbGwDOMe9ZdpNHHHrv2O6gE5wu5mAZfXHeskX&#10;dxH4quIxrS3dw/JVWzt9c0WuNEl1Ya39jmGnWSpLx8o5yO9cZM3idfHVjbXevXbKLtPlVCO/Ne2e&#10;H2gi0LxPNJeRPM6DHzf6vHXFcFrVw02uau1toSPMJhllXpz3poaZ1E82j2mh3RFnAZBYLubqelcJ&#10;Za5f/wDCXOG8M6gls8rbJWiOPfk0ml2niu98UXiyWF9tEBYHYSDgd66m2vdTn8L3+ny6BZvFGzIJ&#10;BCAcdMZosDRNNdXVzoqiz1ezdgDkqRxS6YmoRwYks4HPJLEfnWBBbC1vr2G08MXcDNJuaQuSCfxq&#10;zaalfw+LJVuivkqByO/rSEb91e20XhrWpk0iJHELckdD7Vxen3OqX0DPLFKWSZvLbpxXX6j/AGZf&#10;6LOY2hEccqHCt19c1WjuNDaO5srC3tlnW3UMwI60AjNgg1G5vFhm1geWkmDz2NaN7FbW32CxtdRl&#10;eUgbmC8DNUoba9t9etmknLF5PmRTWxqO5ILWaGG3V2Qct1pAcvqSa+bqytLbRr6UuQZpM4VR9a17&#10;GW5tdLvIV8P2Ks8YDSso3e/PWprXUpUeFZwu0uMtj+tbFxaWt3ZXMo1CFFMY2gN1p2C5wd0uoNq8&#10;yrcM6q4OFPrW+19a/wDCGzWzaESfLHzk9MVNNDp1vpKIkoMrOAxzn9awNd+2R6LpyR2qebIwCn60&#10;bjFjv7mC0tpiY/KYkBSfSoE1xpNWVG050DScBR0FZT6ffuNLjn1gFEdW2g8c13Wm2/w6iwkvjOw+&#10;1NCu5CATnHA9qGOyM6+0TSm0ifUn1+NN6qwDL1I7U60mmm08k6ggTaFj461H4iM0r2kEc8nlr91R&#10;0x2pumRgaLeCUyJtjwpIo6CsF1Zr5F7vMMgEecjmsm2dBp8wXChJMKQvSrcU0sN7q6G4LrI+ME1b&#10;nSzTRI1WyAaRw3TvQBQe612G0klMErhcFQR1FSxT6Ze3GjPc+H4MiYBx0JqleX+ttcQxnSE24AUk&#10;dRViztUeaV/7QWIrCSfrSA2vFd+NH8JaC+m6izXD3MIZEhLKik+orB8W3F9/wrf+1JbKND5duE5x&#10;uLdeK07e9tD4f1+GR4HMYbaXUMRj3ribuSbU7C6tJfECeTHfqVTOAMGi40jtPC1nC2kXFzctA2/T&#10;wwBweozXJ6rf26eMrKNbKMqLwmTAxtGa9B0ldNt9MsoHvnZTppzIOgwOBiuIe00248ZXkk2Vha5b&#10;A6Hg0IbZ1sJ0Y6YJ49Ktyr2oyTiuXvSPtE3k6eEDsRnFaP8AZ+rva3CWBcwKPu57UhjvI9D8mWxc&#10;nu4HIpdBGFpyLDqV4Db3BZhkMFyM1PHd6vb65e7LxR9qlAaMjA4rVS/jtdGvVg01GkMZ3SOmTVux&#10;t9K1LwNqtzcXdvbywsSGLAHPqBQrsZUvZp4NPt2M1lEWAydwzk0mktM/xF8JWs9sHjllLO5X8RXI&#10;y6Nrtz45ik/tHUbtEuQYyhO3C+1d1FJMt9abtLlieOMKXKcnFOwHLeK7m2tf2gNWig0BRvaEcfdA&#10;9a6ya7vl8LwCzgkO6FSzAH5fWqepx6TNf2cslvE8rTLknrwfWtuKVVtb+OCezXfaKvIHHGKVhNhZ&#10;2t3c+GL6QRiXykXefc1zOu3epJ4fsrK306YTSTgeYE+6B1rctb+fTWlik1kShycjGAc1l6jqEwvP&#10;NawgCPKNny8jNC3EtytY6ZbvaxPdSOzRwA7WbkmpXu7WKSVfJGwnBUHoBU29ZBBIt3GGKfMu6qF1&#10;Zxss0qz7tqElRQUhs8tjLPZJDG37xxuOeldTpkotrPUlBypjXkc5rmtLtI5o3WO3YvkgfX611MUE&#10;lrpaJLpzFmfLEnNITMbXvtEnhzVbieMRW6R/IDxmqOgIi6GbsTrIFU4Qt2rT8VT2914Rt7R9JlwW&#10;U/LkdKwIVjXw9aRQTlSAoI3UAtj0GwfS59BW7uoY4/KZiqE9a5/WLu6lltDa2sgG8hdvQCmtbvJ4&#10;Z09ftj4jKk4OAa2beG3j0CaWO8tmKRAlcjOaqwjjbXT9au9eu/tc1wIVQbS2QSa1l07TrJmIsknB&#10;+8G5NSvqF4XuWYQxhT0FVrSa7l1SeV528tRjae9IdyrN/Z8WsxSxQBAx+76Vs+Zcf2JG9vqKAlDu&#10;BrB1GI/2tbGRJI0eYEHHapJZIkurQLM+wIBwaAIt+rySXrS6nPthlBQBsBjWx9uuToCMbViSwG3G&#10;elVLqCV9M3Ru2AoLH1qETyixtFWyXKtzxQIvPcb7zTlGloWJGfl6Vqas9vB4T0tf7RSNyvzCsJLq&#10;HzL92tGDBBg7e9YdzJqd3qsG+0mCB/lz3FFwsdKt3pLeHGikiEkmMhxVe3jfb81syhm+VcVHZ2cM&#10;fmSuqhRjgnrUz3sp1yBVg2qqHbxSTuUaFrOUu71BpsbAsByOanu9Nvmt76cOIk2Bvu8nHNUbYQvH&#10;rM03iRbUnlZNucY7Y96zY9b12+tvGttFrFsFsofLE4xkBhjOPehsEZt1qsB0jXI4JVNxH8ivn86y&#10;rZ9QlsY4DdtK/nAuxPIzWSmmTxXMTJfu+Lhi5PcmtSxtpI/E+9Lt1BiO4A55pNFG1dzwW0NnFJMp&#10;JtjkAZ7VzbXUqWlzJ9mmVGLFeDzT3Fw/ikOxZh9oIIYVrkW0usQwyGBI1i4+UdaEhmZp0wl8LanM&#10;kBDnIDNUFoWEl6XlLbST+Na0x0y2sbtMnYqsWZBwKxoXWWys5IiAkl1tBbjvQBHbrPfeL7NXt9iL&#10;NyWbriuluIbW3vRltqblBAbrWPfWl1aeJtKCmXEhQkg8H1q1rBhk0wLHcuXWJSOeh70WA6e41DTB&#10;4fERjYhoR5YxXKNJCdXgH7oYk5I7VQ0ye4uNatIp5cBIGAG3A496hMQj1vUD9tLFrngZ6c0JWB6H&#10;XPaGTTZ3SXIWHcOcZrlbiYfZ72T94CrYKY54roLWeRWYtcMIxDxg1mTLC8l5KNPAXzOfegRe8P6h&#10;ePo+sb9Pi8tYvkLL0qpc3UzEkJwJm4C1JaXVo1yttHaMvmMATjFWtcjNlYaHiCNg3LYFFhmZM+fD&#10;5ke8EbEZUEelc0uoyS3RUzFwknPtiug2R3k1juugkYj+VelY93p0EOqXPk36fdOQO9UBuG4sLnw9&#10;aRCU7xjdz1xW1pY2tMFjAVbNgB+Fc/oVgsunXIMDiYTfeFdTOkdjoFxuuVMksBABPIqWBzNjB5vi&#10;fXsbNnmv8vrU2mx28HiXWUS3ZSWODjoaboTM/ixEAl5uCScdc1qasUHjpIrERvJHGDMFGcZ9TQIp&#10;Xs2qmS1VpWykpIwOoqGT7fKisboYBXaMelXLG4dfHkMd3YgJJGw3EVsXZ0j+z71o7M5Q8EdKdwOW&#10;vJL4xQR/2rKiuoUHpjPFJcwf2b4f04Khk81gxYDirNwIJrbTkeUAmXIx2rYuxbnwhawuys8UHy5G&#10;aAOcuRqV7p0DCApCluOAe9UbW3shFIv2VWdpgCTVm0vp0g1O3azbHmYz7U9k2uWRFGTnk0DKd/ZP&#10;DrsMsUzKGjG5QeDWtpdvp7yyrHDCkv8AGW6ms+S6jLoJdzEOMCkY3w1I3K6ZOkaoOhxkUBct38EU&#10;OvFPKwNvUHOapl2W2dVgG5uhNNjnE/ii08yWQDGfm7VpXP8AZsk9sVlXKTAMw6UCRJaz3trZ2BkV&#10;904POOMVesbq1TXrhhYk5GWO3gUt5dac0OkQqIJFWIenBpkRgNnrLySRjEPyECnYCB7i3ufFV9FG&#10;rAhs+y1n39jumuCJkxkAhT1qWz+zRzXbJKpdmPOOalYN58p+0EFz0JpWsBTtlt4NNvIvNAEmMnPe&#10;r4hsF0lhLEBuGVNRX1rbr4cdvtKbwuRz3rnJru+OiKrSsREeMDqKAL0l1BFrkKqT/rBjitqa4t2W&#10;JlUM3kDt0rmrECeSDMQJ3j7w5zW46yxO0clrwY+KaAy4Z3bxNFt3gG4Aata9hSLXIm45RTWXGZI9&#10;TIGk5Uy5BrYuT5sMDttBCgYzSAQmJlfIXOB3psEaFdcRrsAFByKoEKLmTNwwwODmqjzXIuLhQThu&#10;5PWmgNK0SKCbUGaUFGBC5701LBSl7dG5K/vshBTUcvoXly2jApyrDvUltPK8JhEcuVPXtSAhk/ea&#10;pG25wFAyCKsh5TcErnKp6U9Iria81AG0IIIxjpVmFUGpSxmRQRgE0WC5ShluFu7hpQuN3WtiGSFp&#10;LaSNzhG+YGsq8REvpSbkbewxxWrpslk2iaqj2e1iAVPrTQmQ3qyT6lc/6LtzjBHeoWtdNSOwjuGZ&#10;iZlIVTzWzB5Hm25Y/MDgZpq2SHxTdzvCW2gbMngUpSS3Ei7FDaJq2nTwW6KFhG0HtVi8uG+0qxMh&#10;JA6nimSH92QYj04Aqu+SDkckcZrhnNyZaJJJVFoCQNxUYUCoQWKjgcilAOQSi5p+BnpUgNx8ycjv&#10;zT1HD4WlwpUg7s9sU9FOzOe9AxFzu/1WcDpTvmEL/ue9OIwxO4Ukrk2u3AHFIRES3m43YGKnVHaF&#10;/lGPrVaPcQcgGpJZGFnwHHNAEbBg8g2Hg06OMsV+UcHoabGLvzY2ks5AGHBq2FAAbdigCykdr9ly&#10;cAjHFWbhrePSlPn4cgVmyuytABZFxuHIrUaxurtvC6RrcRCV/wB5KyEqoHWrhG7JKumprt1r6Q2W&#10;hySyE44HGD1YntivatB0qKxGjRL8OLbVdQ+2IxkllCJGc+pP8NdP4PtvBek+Bmijnsria4thvmcA&#10;MzDstVdYv9OOk60134fNjaIjZmSbDuPQY5ya7qcEtGZuV3Yq+JdV8GWvxREl1NqVxdtBGb23tGMq&#10;IV+6oK5ArK1rUdW8TaT4bZfAV1pOi2dxm8MjlmmC/dJFc7pesfbLTxdZ+G/hLp9oscDB9QuAJnJP&#10;QnOT81WtB074rDQNWtdQ8X6XbJd6iPNMYDYTPJ2jPUVpy6BfU6DTdX+GqeKtHsI45pQgCjEW4E+p&#10;64rrvHE2jv8ABLT9Ns7m9Aur2NrowId4QHOOOlZK2Ph7Q4tYkT4ZW0drJBGzaxcHc05/iwp6Y9AK&#10;v6Z4i8O3j3SaV4dupHCESX0tudgPooI5pbgkZNrZ+G4/C1vDZ2KRrNpgUvKcupxgk55zXD6Ro2kQ&#10;/E66gs/ic964vS+ooflO7OVAx6V6zPp+kW3wu8a6vqHiSxEn2KXyh5gVi2OMJx39q8nsNNltPg1e&#10;+KZru+juZdQkeJNp3SpnIyvXFHUelj1R9FvnSe9N9D5phAWNj0A6cVlRaXaS6tEupaIksscu6IGX&#10;YP8A69WfB2pz6n4Yk1C5S8j8uPgMCowO+K5vxHYeMdc8bWT6dqFxDp9pdhbu73FAAxxgGml3JF1W&#10;OBvF1/FFBAiRRgFYnBC/iKktb/whZ6d5tx4suDJHEwVBETz6cCtd9C0/T7bT7a11Ey74V+0XBl3+&#10;YT/tVjjS7xfE97bp4Ys5oHAJlJB25oHc5Vbxr7xDdSXElwtoNQUxZT7q56mtfxPbeALmxiaP4w3c&#10;EwsAIo2G0NIBwMn3rb8V3fhPTP2fdUg+w2BvJk+8mOGHTafX6V5fpljqmteDPCCSfDaS423gMs7S&#10;eUVGeD2pAjKtNG+Lj6lpv2jxToRVZWKJEoYrH2OR6itW9src6LewXi+ZIuMtjHNdVNoHjay8Y3L6&#10;b4hghgS0j+aW63gjHIwTXNXEeuXXjy9QtG+MZK/xEdaNijk9d1P7N8OxbR6XqbvsIXyYmbP1wDR4&#10;butZk8ApJ/ZUm8Ftkbpgk/jXTQ3VzD4l1O3je2ViwR2lgBA/OtG+u9F07RXkmkhnnJBARcAk+lJD&#10;b7HFpL4tOotJPpptpN/yBa0I59904u5J2uMcFq0pdWS40WKUeD9rHGxc5P1rnNW1Ga1jt3b4cvOZ&#10;EwMOBg0+oXuXpbXSjHfTzW0LuqEjP+Fcpql7p0HhySSHTVDM/wAwVedvet7Tkv7zS0eS3eAuCVRj&#10;+lYGq2wV7pZI4BsJBJPGKGV0Lmg38LeHYpLLQY5kZSS7JyCOtZ15qV6fEt9/xI95PAIXgVcs7y1t&#10;fAyw2qW6s0bBePXrVKF73+x7tRpkTyNLnce2aW4jnpLTU7jxbPJJ5KRhc+WBjNYjPMnjvU4FsyQj&#10;Dp2Fd6zTbFRNNklm2c7f4axvJQXl5JJAFkYncSOaNikzHm3eVujikY45UVZsDAzswZUk6EE1IJoU&#10;+3xwQI8zIeMdK5yZNRgureXyJnPmEug4zTWozY1mKYaXNIoJKj5gT1rc+H11arcuJPCV3dO0blog&#10;hIwOpOPSuftJru4trz7To7wLJ8qbm6V7v8NI9Hs/DXjQIdKkupNJlByFJwQRgUXsJmnqMdtd/sue&#10;Mp4NCjitsMiqF4jPQ/WuZ8JW+jS/BtLU3oFwt0/mHdz7cVhXvi7Vrf4eav4fk+Hlzb2reIJWUjnq&#10;3Jz3zTI77wjpujwXS3c7S3aIdqtnkdRjtU26jRt3FpbxanNFG0hkI5IPWtPRLQJeO5uJUJuADkcn&#10;JrFm1Dc/ge+XSZo4LsHBkGDxXUCfUmgWWHRUkRFByvakF0cd4utivxhsdPXUJtt1Arq4yMjvWlaQ&#10;aYumjToPN81BglhgZPvVjUZ0uPFfhOdvDKNcWhbY+emetXUltZvEKCeySEysoLAY/WgZnX1odM8K&#10;Xt3PrNkkguolSLzR+8LnAAqnbPPP4y122eBUZbKNxtYFCWGeCOK1vEfhiXUpNNjaO7ltraIshWc5&#10;X8M81l6XYWVtPZW66xJH5DEAOxLnHqTzQ9hJkt1bhdA1KK7iBOSYz7VieHWt5fFOuWxW4SOOdNhb&#10;pmui1iLU2tbF1Yum/BJ9KwbiO6Uu8KRIwVdxXqT+FAWNTWbK7fxdp6y60FhidC2054zWrpWuAfEb&#10;xFaQ2M3kx28QikJwJMDmuahuVWNPtOozF34KtzTCzW+rW0yaajASBuOuKAOo1GaJ/FF8z20fPQbe&#10;Qat2d9aR/YI57uErI+3DtjH51zE955+r29yiDYUAb2NUtQ04y634RvJtZuFiR23IpwDnpQkDehq6&#10;yuo2vxt+HEVjazvHqKShnCExgDuSOBXEahBrE/x9/sq4ivmtotTikd9p2Nznr7V6At5rMXhrUIo9&#10;cg2xwfuiyAsufQ1m/wBnfEAaPpGsL4202/QyNm3EIVgAfX2oGdRqLaNNHJbRw3bSRRRLudCAMehN&#10;ZV4rLc2iNFJgxDA7VUbxK7aXcC70VVkhCgDygCD9e9WHu2udO0mbykXC8DvQr3DSxHOWXRrlisYA&#10;ixiuTf7IlreNJCGV3+VjxXTTvE0UKXDqImcdTjNUNYsIZrGyWOe3RI042t1FOxNzitWWE6YixSxM&#10;HIxg1xVzG0d8imRQw6gGuvjhVfFE0Du4hSBzuJzlscVwUv2k+Jb95XkLNeOCPQA8UkrMZaIBkXil&#10;AUPJzkUzOEbA5NIHUDlAPQ5qxEnGR83Wm4GW45ApQVMgOOg45pTQMqoZDqTBwRzxVtx8pAfPFREE&#10;y5AycdafnplGzigCHb9/KD60mGzJ8xHAqUhcyduBTQBtPOaaAiO8A5yfU00lTv5PJFSno/PWmHA2&#10;naAR1oGIwHl8ZJI71GoOJRx0qTc7Mg2L1q4sUWATcYyMYPegRQA4HGT3qZDFHAX+yR56kEc1YeOG&#10;NCpT5sZzmq+AbSRiMY7UIClMUnuoZHnC4Hyqe1et/BuJRqnx7mwcA2oBxXkbxLIkvy8CMng4xXu3&#10;wSg3eBfjcSFLG7txuJ64rOs/dfmO+h6tKbf/AEbao3l+prjvFMSbfNB+dQpdRXXX8X+o2n5wvauS&#10;1wMdDn3mTcUxz7V5sBwMzS57U2sm23iyuM8810d5NDN4fTZZ7SIwNxrkPDdi76pO/wBqfAl5zXaX&#10;8dsgjRGPzR8mrY1qcswceUoAP0qIwP8A2hbuDICDyPWroEaz3BMoY7uM1Ksim8gUhAT92hDsVXhX&#10;7UDtUng1MuPNk4I4HWpGRxfz5f8Ah4xUeFKbgSCDyCetILDXN1JNbwpCvL8EVaaKWF0SSI5wMGna&#10;WYh4x0olpGAkyyqucAVb1+e2fxNI9uy7BtGO+R1pjUbq5ReQR7STjJGKJZbkahpo3gqzDkd802YQ&#10;yWcIaUZGDios/voFxxxg0ibF+azD65ZZnVF2g5zViQGNgu9ThcAioLeSGTXI4HkbIUYOasXEE0d9&#10;OueMZGfSiwrlaMkm6zMD6ZHSqUy7rhvMiDL71bXaXuTu4zzVW5fMPDj73Bphcg8xVjZA6BRniqkj&#10;EW1yQOf50uAQ+fSkkCLpsuW5xxTsIyOqzsXbJNTReaUQAsTvGKag+WUFFPHFSpL5QcmAH94O9O4k&#10;zrNNQ+bAnyA5HWreotCl/KpaPaIxgDvVbTltLhFZZ2RggyCcc0XMRXXLjdiUZGBnNRIqItipZ1lV&#10;CP3nIqfWVVYLV/l/1eOK1LCCN7KdwqqFxwTis3XUbztOTy/l2HpSK5TH0ZtmpajtdyCRxmtR54v7&#10;dkSSyJ544rK0+OQTSkI7Zk6gVszIpZmdgreV6U2JGFfpu1VSsT4IPTkVjSQlFuG8vvXQxygTXuSh&#10;4OAayLpy63eVxgnAFNCkZkDuXm3A4BrS+eTTcrEc44rMt9gnQFDkyHrXQyvEuh2apbqGC8tVE2MJ&#10;vOCxgx5O/wDKrYY7oCJjwvSmOxKIxQcnrRlCV+deKYDl/wBZqLGMfdFRxFTjLj/XYxUgx5b8kkip&#10;ILY+Yj+cuBKDjNAGoyIjwjy+DGMVG1zEtyipCS+4d6szLI7IwU4EQArNjW3/ALYbzMg7Dg1lctaH&#10;V2NzcvcqzcBQNtbcisyB1k4K8DHWsnSoUaw00GLrIeSa32CgtGY16fLg1BMmX9LVf7N1KURDcExn&#10;0qk6yfapHMgJ8w9a29PiC+HdcZtgR0+X1rGkUsiqGcYkOT60yBHV1hLbABjrUlo0B80SKcFeDjvV&#10;JnmMJVkOAetSxZ8tflpjK86f6dMMdH4PrVlN3kHMajp0pWA8yUFTnFNywsJBtbG7rSETyCM6eC0n&#10;bpUUZXymw3eqc7Tslko6b+ak3EMo9EFMY6dhvcYPIp0Mf7o5k/iHWogpdySwyCOK3I4Y/wCzk3TK&#10;Pl6UAZssW1wQDjbycVCO3709fSrNxLnzkypGeKpgjYuWGc0WAlkSRmBUtjbUsNufJy7oF3dTUMU0&#10;gadTIAMccU2QTPat+/k+9270AWJZrCG4OwszeWcEdKSyuLt7fVSVJXqaqGMCwhXgHHU1JbjbBMRO&#10;wJXGMU0IuxSO9lcqJJBluQOtSQJNwBORh6hsWXz7gNDzzitWAASu3kk5bmmNGe4YeIYUKjLEYPrW&#10;5rc1xbfsxfGiVIx5n9nRxof9/is2TY/izSQBymST61oeNI5P+GYvEYhWUPPd24IxkH5qqKuFjxrw&#10;4ypoV4sujxDyo95Y9TkZrVgu7e6OpmK6VVEm0880+DTblUIutRMStp67iB2xWYtv4WhiT7D4oa6k&#10;E58xSdvP0r1UtBWsde0SR+D2WOYbmA3c+tZLwxGxiQ6l827ru55qv58whiMjsMgfKDUbfZzqCbi2&#10;SAeG9Kmw7mvaWd1L4i8KaXZiVpbjV4UOOSdxxX6L6XYWmkfBXwHplvGMQ6FEHA7uR83618q/ATw+&#10;mofHfUdYlgY22l2+VLdHlPT8q+urtjJq90SDt3cVx1p8zsOK1MSUfOjZIPU5q3FtbTGyw4aobhR5&#10;2MnpWhp9vEbfMjNtA6A1ijYt2EMQhLeSOenpWd4t1iy0T4NePNWmMYEGjSeShON0hHy4/GugjR9w&#10;QLhdwIHtXyB+0X4lkufGnhjw5a3pEMC+ZdBT95+ig/StqUeZoFqfM09zqGp+PPGOp3GuK95c6zNJ&#10;IzN0DHIA+nSrlnFfjT7lJLkyKGJBFc7HaXFveEzCVU8/IYN1ru7f7N/wjUDi+T/V8iuy5m2ZKTB1&#10;uYhIwXeAcH0pkscP2hSpY8cGodoXUrvbgKSTmkSWfMoAzjOKEQXB5WUzaEEdDUUkcgu4NvQqSTis&#10;6K61M6y6PoUrKZR8wrZuLhwYIzpjLlBzjkUwFimtntYV+z5ZSQ5J7VBNpUwL3Fv4TiMLyDeVcceu&#10;RUccGNQuZfMk2kDj0roLfULNNLkh898sp4znFIDM8q2jt0CWIjwoyPegNbl3BboO1VLy4ViyqrZ3&#10;9KdbxSG2WQuc9xQBfjntWv7OOO4GS+CKv6pHGdKjEa5KoN2OpNUbe0thqCTNOqkLkc9KnM0a6jMy&#10;3OV9+9IDCMd+toGMMpww4PGKvwRXD4zZqFCjmtWJLi5ln5UxqcscUSTQi4McciAjrQ9gTGKgWNj5&#10;hzj1qHP7xue9PZm8liQOTUffOOo61g1Y2TuSr1PFKThGwucCoAzeaOOKkLHaDkcmkUIu3g7j179q&#10;ecYGDTD9w5bjNL/AeR0oAbn94aUH94M560HGFOe/FIch1+TOaQEoZC33TSsRg8ioTvEpAUfdpMHj&#10;IPXnmmA4hNu7byDTskqDuzikXGHBHNIMh34pICdCDH98cdqa/EhboAORUZZQSBD1p4YGPHGKYDE4&#10;mkJ5GelTsysEw4qA7cDinAfun+QD3oAkIGAcfrTGzuXnmpODbjkHpzTOMrx2oAljBKPn1pxC7WG/&#10;p0qMHCgA0dwd3GaAHH1pM/N905pPk3YGfxp2RlaAF7j5B160pwHk59KP4l4zS/xf6sdaAFG7rzjF&#10;OGAenamngSduBikUnA3KBSAwh/rX45wKP+WjjdS4TDfvD0pg2b+N3PrWoh4BMfA4zRtYovIpQBsO&#10;GwAaUjnqfekMOdqj2pORM/y9qYT8q4JApSfm6UAOzyPloXbjJz1qMEbc84zT+xOO1AAzKWbcBjHW&#10;prbmQr823acGq5Cg96fG5Uhlbkg0WEPYPu+4Mbjmo+QfufjRlyzEzDluRTsYjGZAaVgEO/P8qTBw&#10;udpzS8c896dkZpgSKPlXKDpUk4g/sWQecVyR0qAH5Hy4PIqdAWkg3BdhPJqQPPtXtovtVywuT8zD&#10;C/SqQQC2tyJ8fLiug8QwNDrR3whlZMpzXNfaIvJaJbPcQeTVIzkI/VsnPFOAXyYQFPSrCR79MWTf&#10;gbulQtkRsQOhoEMfdhRn8KaygQg7sfjVqCNXvkBlUfJ61FIm25mUsThufagZSKhoSA7A1TlgkeHG&#10;1VUZ5BrQKoZY/wB4VyewqKS3lM4K3rYxz70DOdaKaK5WRfEEoCt2Nbuna/Las/8AxPp3BHzqc4OP&#10;aq729uXuS3mHcOB6VlXFrC0GFiAYPwcUMEj1G3vtP1HwpqEsbwCQrgqRya42/srhba8jELN++yD9&#10;a5m1k1O21pmjd9u4ZCng/hXd22owS2OyUwq5jHU9Kq4JWONu7eRbMCWBGKqOnauYvrcK9syShQxH&#10;yjtXrEtpA1neyG7R02HB9K89vLVhfCSGeRlMpBUjpijYEUzIv2K2BKKViH40iyjaMPjnpVWaKU3L&#10;b9yDHGKzfMkivyHmBXdxSKOojbKL+8IB7VaQW3npmSPOMiudiuEJTbNkc5FXLUv9ouGwST056UCN&#10;qdw3lBYgABgmsZ1AvXB559KuBnKNl+d1VZiVumyFJ7e9CAVTF5qKInwzDOK0pIbUWUZNrK4KdB1F&#10;VLdNzRHEfDAkVuTahZQQwSJpkUri0ZQjdAcUMaRxbJENanxZjGDyzYxVWUTgQshTAc5qGd7mS4eQ&#10;uQWumJ5x1NU5pp4r2BZmk2bhnA4NUhFozXKzysxfkcHNamgos/jbSVlt3cfaRuJb+HvzUht7WbQE&#10;dopVVlBCgenvWjClpHpenzQyhGVTkDqaT1Q0z1a60HwLLos32bWJUxGpKs27nvya8q8UmwivLe2g&#10;UMsaAEgc5qxb65tubsmGZUCEFT/F71Gl94dlGq79Md5pCduVzmpimiTlLOS4jkcNcztucck9q1bw&#10;oLXT2tx+9xnPXFKLZDetm3IG8kcdK04IrYLONmTjAJ7VoJGJDarLb/apdXuXdn6N2xW/Auyyj224&#10;PHSh0zAES3QMD1HSlRpEbDxgkkUnqNImjSaWZ0NpMFxzipJGijsIY47Y5XO4ntWlb3kcOHGjxO/l&#10;YB9M0qW0EtvPLPMi5lLbR2zQK5jxYaBWMoH1p+I8j99jHep7tYxIqpAoTjnNEUdp9nYMxPTI70AU&#10;sBtRhTB5PDDtWoUihtU2XkbMw5O3pUiR2u9NoTHv1pssaGQJv7GgTZlY3apOZL15dzDjPArpLZoR&#10;bKpuV4HyqKp2mnOsVy7qxiZ+H9KuyQJCsUixu3HygUxNmpFd6dFp1zu0tWlI+WQ/w1li8DarIftJ&#10;2nPzYqS2/eOPMtE2jop61fmtrf7Nasunxqobk0xNmc6SyQO8EEjJu/eNjpWrob3SPfg2E5KjOewF&#10;a1hGohhAt7dlZPuA9avRCYDVYf7OMaHq+3rmi+gmc3K1le+JCvmlHEuNoPSuzttEsF0mJp9XLMQM&#10;AHG2uZh0gReJTOmrRg7snnmt53ujYyqt8SQv3t1FiWy7Jp8owkUAYEAKd1EGlxJrGnNdaJatLG3B&#10;yDtzWbHc639hCK7M2fvE4rU09dW82N5JpGdT+8DN69KLMTRevjpkMsiveyL5hXaF7VVuoQ+gXjSx&#10;XUkYjXaFJ6U69Fs+o2X2iwfAbg1vwzQLoflR28LSOgCKR2qkiWzN0Oz06HTJZmsohvXEYYc/rW/9&#10;ht4YZrl9XkyxysIGcUkNndfYIXngH38oinpVuSSQvAgsQTjB3U1oJ3KEepSS3FyiWUy4wCQMZqvN&#10;ZCSWWQ6tdCQjvIf5Vuvb7HtGDxZI+ZAvSqwsw95O7vIoxzzV/IkhhttPXQI4xAXdurn1qmYJY5Yi&#10;sz5MnIHpXRxpEmn3GFBwhqtAs66ffTC0MjeYeOuB9KLAQW88SatbvPHckBRjCEirs1xG+pIVTC4+&#10;7jFaELFtEid7G3TA5DL1qhOpleOSO2K+Wew60rAXYXugJzHYjAXjis+6kkktU81AMTdMYp8d/qMc&#10;ixro0TKF++TTmWS6eLcnlnJOR3oAvRzzJo8Zgt5MIq5wucfWqV3Kbm+gj/ti3EjR7cHHQ9a6bSJV&#10;tPCXimKTS7WU3AUAtjKgelY1xZ+HVYTrbN9peYEbX6UtwZzD6HpVjr+gSpbzgrcl5HM5OSeeATXY&#10;C/tppEhg0i5clVBbYcVrabB4fkubqTUNLjcxQgqzycAe471ce+0RdO1mS00+x2IhAwgHPtQxXOcv&#10;VkMEEAs7pjwcI5GDWUIPL1aSabw/K74Xy884ArorGHVpbV7oyRffYkHqBUzSEiQOsDEKR0HFAHOz&#10;6qt1qVrbQ2oRoYSC+zHNW9Jm1O01jNxdzyxvOOealsba1PiEEQW5XzSSAACK6ueztWj08xxQgBvu&#10;luc1SEUNQvtXudegMWgRxwIq5JOS1U7kh9UsSLG3VUX5iafqS6vbapauSBCwA2is24SZnST7Y4Rs&#10;ceuaGBHc6H4WudakuLnxfPFIMFAntWxAlolvFDHqBKImAxbrVBrWI2EWZC8m35Rms6PTfEUmqf6N&#10;euSf+We6kPY6tYtN+yNgN5nUHFVpZJWKq11dfKOFVzj8ulTQ2mtQ6TCJ3gZ2jIZVOdv41TaG6SRT&#10;5ZALHO7tVEivd3Atn82WEgJhQaS1tdOey83+08uzEkDoKq3djvexVtSc+ZySp4WtO2tYLfRpVS5d&#10;iUwSe1IZGj7XnTzY+Y2A/Gs4w2FlYNKzRvLLIxzjpWkkFglpMx1dXYvnGeQauJY2E2i3DzSuSbds&#10;Ke1IDn9OuIbi8u5P7Df5HwCf4quXFxJHduNkiI652A8cVl2dyLbVIItqNGly2eOozXcWKaPe6u4+&#10;yIMRgjI/MVSEyjpGuW/nW8EmiXXlrMCjbTgkGl1jwtea9441G+f4h21lZyJEq26yKGAXr19asaw9&#10;tDLp6x2NusSsQFVBkkVhXMcdzaSj+09UiLAEMkhHI9qEBqatBpGg+DdLhsNGhbYn752O4y+pz71x&#10;a+JLqXWdJNp4Pmt1yRMxXIbP8q1lt9QkhvDdeJ7qWGGLAV0PP496gs5dNNzLbnyEPmcfJ1/GktR3&#10;L6m6lgnleFTkZHbBq/aQXlypV7ghFjJ49q5vU5tYgkjEFj50fnqCgOOveujF5PZ+EoHOlLvkgHOe&#10;hNAMypFhj1u4YQP+7kI4GM0kflXWvRK15CgUfxdavwz6XJp0Amv4TK5JAx0zUFhptuPH4Y75BMCu&#10;A2Bg0AJew+WIxb6ukqhxu2nOKWe+vf7KggGmBjgDOeRWzqNrpmmgRxaWp3Hc2JN2Ca5y2Hm+KZ5H&#10;uPLCjJBFAGvBHHHYI9w0eGA+WrUljpU0EEieQIlTJrmbu5SbUtQQaxhEGBUNlqcFtbXv2qSdoBMN&#10;pUZLfhSuBqXaxtpcoht2GMgAL6VmWJ1WKKdZVlYOrbVx37V10GoaC2mI7WMKB4Rt3cHnpwazVn2e&#10;I4y/2eSIvlF9AaB2Rxdpba03inV3ubbylSQmPJ4IrbSVdh/cqxLYJ+la+q/YZo5fLlEf7vnmsjTb&#10;SVk1FTcDG04PXNMRoWzqtzFNFBHKyIxMee9Y13da/Lqdw1zEsStNwF7Cphb3sNtquzU5BhyenWqc&#10;TapOUU2kjBM5OKANNiE0eZ47idgsGcg9fWuci8R6Wt1tSa7Wbz8ElDyRXUae0C2WpQyyqrbCApHB&#10;z70suj6DD4aW4lvNPeWSZiqKoytIDm57rxFeeIbRXvkjttoLAcHFdlZ28f8AZCMkG8iP5XPqKxbS&#10;zRvO2Su68lz6AVoWd6ryzQxxtthYjI6UAUJ5dQF1dm5mA2sRjPaqEt5GmlI0RlJJPAFXdVMZSRng&#10;dy8g6GpILNm0iNksY8mLgdaAH6ZKZfDxaezIIJ+bpioLiC0bULaWK6BIbqais5NTS91iGbT4xGvA&#10;I71LbW11JqFwY45du7oBwKLDJL2CM6LJKyqu2POQfSuLj1S6bVroRWwMUZK7j613jxAWWpxTynMk&#10;RByelYUOn6KkEirqSsfmzgUhE2j3Akguy00YlUnDCty0vNHtYNcuL3wqupSF1CJvChQep/CudsLN&#10;YZdSkWQnfL0J7VZuVsWgdDduzMelNIat1N+x16/TxpMNG8E2yWjMplZjzz1Gfaul1K9iljYjTSAV&#10;XexPA9a57SLe3/szTLeOIL/pCl3zzt71seINZ+GSa/pVoviS7VY4UWRVgJ+bocnHrRclWuZt/qHh&#10;mG10qC01C5mncfvYxEQFz/tdKx9Rg1QjSjbIQjdVA6ZrrYR4UmjIgS0uCsYIATDc+9Wo5LGKDVPP&#10;ht0SOPoTRcZzdvFHa6Lc4dDPLEN+DySaxiIYbhzdxpky5T5u1UrvUprnxfqUem+HtTuE88bpFU7U&#10;A966CDTLKeCznu9SkLbBhPTHWmxERuoZo1jtbC5UbQHb0rbt3SDR1hkiYbhyTzmtTTU8OR2dzthD&#10;mNwAoXGaj1VLQ3STyQxxxIgOM9aTYmZx/s1HT9wUVjnPSrIv4VjGyCVlVOCV4NVftNhPbwhNNWTB&#10;wo9afK149gYm8LRQBF+VVOcj3pAjMjm1S41jU5njMcCRttwOv41mWjQXOsTxm4kMYu/mDD0NdHBf&#10;RxaV5DeF0lQzBSmcHmti4tfD1tpZna2hR2twVjHXJpj9CVrLSR4chkiQEiMfIvUVzN22pNGEazmj&#10;iXIXIwayptR1uO+le21Bk2Sg7cA8VbGoX15JCLnVFBYANhMAUgsWYF1G10q2lg0F55HnBDk8LirO&#10;o/bLu0SeRlZ/s43cfdxVj7ZODo1lbuGVV5k29M1bks717e+SK+CuyDnHFO4HCWtlrb6pePFYq52M&#10;w4wML1rvtD1vVT4P8pNQtdisyMjKAQe9atnPpuk/DvU2v9CluJtpFukSkmQnqOOleY6pJdSHULy3&#10;8B3GnqJCVt/MOWz3oQtzq5F0xL2WQxWe8uzkRqM569q54k3uvX+82QiBKxgOMn1qnoA164i1vybK&#10;CW7e0dUEsmFXI4zmtTwt4WOl2mvzalqRvdRuL93REnJjtQTnAPQk0x7GlYtoemadJLtkkkjUkIkW&#10;Tn8Kxr3xFqV9qDC88ClbSMMULR5Kj1qxf3/2bxNCBbxxiWQBmdMitiS70eSz0eKKe2/eIfOPljkH&#10;qPxpCZ5/b6v4Zn8RfZoLrcHVlwIcr7jI4FdHpcXhy2W+jtzGlxK5IjWP8+RTPEH9iwaJZW2ifD3T&#10;LeMn96wUF2Y9TnrVLTLwwXunR/2UZpcgMWXnn3osV0JL+TTrbVZbibSRMdw8uMtjmkW/1G5hDQWl&#10;8AI+VYHC/Q100mnaTceJraa9imwoVlhZcD+mabr88q6NcQ6d4fs5AsYwAQuQP8KCbo5K3uJ4Dq89&#10;3aOHDARYGefWsS9k1GXWUdpLpw7jABPT6V0cFzHJoZV4ozIvUEZwabaGwXUJbi5mUIjZOFzwPalc&#10;pGI1pchrCSQyqjAYQnrWipHnWURuSqtwT6VXuNTsbv4hiKC6k8mRQLdGQj7vU81bmETOIo7McEbn&#10;ouBcudD8PJp6zSalljFuJBrP05Yxd5tWmKF8DPtVbUJnNibcTylSmC3pVvQLqCGOa3H2fOCASOma&#10;L3A7XTYZbiW4L2cW1D0Y9a5PxLplsddaV7PbbpcJwG6mpob6WPxHqMI1XAEgO0Hrmqes3t0dSjWW&#10;JmtmUEAdiKq+grO5kSvbx+ILZkh2oAgVc9q17mGzJ0y5OqpEiyxsfm5as3TF0ifV9Se41hUXyv3Z&#10;P8JHasXWTI9xYQQ3MzqJiCAcDFQirnU65cWt7qV01nPCwTT1DFm4BA61k+FdIsTY+PrxfGjXlyZ1&#10;E0QbCx46Cq8OnIfCd1D5FwomQbj5hDH1x/8AWrZ0a1srHS72G3MqJKPny2Sx+tAHIatcWlp8QrUu&#10;UDecu7DDAya2Le706fxTBFE1vI0gTARhxVHVtEhn1wBtFupWeblyxAArRt9I0fS7FJ7SxvDdmHBP&#10;LYzTtoFztz4c0+VInm8VRqRbZVAM5PvXG3Ecv2fXLCWxnJVW8uXaVGB71PFqtxbW6NNf3bXMknyo&#10;ykbc+1VvEd94guPCIRNZtIiICAFjG5tw9etSBgaZpbzSq8dxuQXLfvAeuOtdVOYhHBbO92PMAUSF&#10;CQDXK6KPElj8PYVWyu7pkuiy8YLZPPNaN7c/EG7uohBZafbIsIyhUEn8TRcGjrJBpmleFoVaWGR5&#10;o+o561z8tppr6fqlwWtw7x9m5yehrJh07xVcOVu/FP7tOTkZx9KvyW8UWjZ+3uQHA5brQgNbSray&#10;sPhxfufEF1PcSszAk+vQY9q5yWeR7LU2uSpbzfk3DrmuktlabSYStqzLCFznjNZGs2k1wbto9NkU&#10;BV249RQwi9TIjvY7Fra5lZWQSKNipknJ9K677VYrbySwRJELyyBmVkxwRWBp+j6wthd3k+nrcGLG&#10;1D0H4U65uJ5blRLYbWRfuKMZ9KGU2VLJNOt9Q1JYLOMZnZgAOSTya0sTm2uZJLMAeaMEnNcff3t+&#10;upxG28D3DSfaVU5bHHc11QMh02INctzEhYE9DSYE0mnQXWqaZuuxEqgFiT1q9eWejQxwxxeIIlzF&#10;g5brVKWWJ9Nh/fOGTAGD96uM1eW5/wCEv8IKVvNonzKBnGKNWBZvdJgF0r29rFuMuX7n65qzDZWj&#10;pYJMoBU5BPciuhVbUpZyQ6pbshRc5YfrVHVFle1uWs4EeRQPuHp600A8y6fbxXDtJb7Y7Y/KMHp0&#10;qho/iXQJZ9QSWXTpfMlIKJCNwx245qYWujJ4GvZZ1mMxt8Sbm7+mK57TF8HWNzdXkPhWOO4KMFLc&#10;g59AeKbBI14ho8vxI1I/ZreG2a6T5CQCeeas+Izq0Xie3i0rSbd7doozvDhcjvTvDunaRe+Kprq5&#10;EkiuzM0IYgDnrx6UniOOCX4geDo7HxEFWF5EMatwc8YJ9qNwuYMshbWC08qsQqgqT3rAu1uX+Jfh&#10;mW3TECXI81VHBBNGp/b/APhOtc02K0ka9FxESVOVVT1JNdrBFpVrYWe63Mm2NDK+OpHWlZj2MTUR&#10;DB8Qo1FqiwStCI3JwMnr1q1rliLbW7SWCS1mDWaszK4IH5VF4ovPD15o0pSCVvLtdrRopBz25FVf&#10;DNjcN4XMb6jKnmzjy0nkOdv1NDVgSH2EolnjO24QeZjAYjJp/iXyz4ags4tIlMs+D52c7Mf41p3W&#10;kvY6wbseOI3t0C7rZI88n3FasPlTTxzw6ZbSGOHOyYheD9alsSOD0Tw7M7ebLdyB1ClPc/Sl8R39&#10;5Fpl1Z31rLGFZViKrkt6VsXfiG3t9ZuoItNg+0qxBEbblQ+56VraRYf2lp9/e3eqWLvbsCq4B3Zp&#10;oZxHh/Q7R9esLiS2kkAdXKuOmORzXYapfWzeM9Jjn+IGnA/ZdkVkIwCP+BVDqGpRRy6xb6db28s8&#10;G1Z41IGM9MHviucHh25ddR1fUdVukWGMyCKNSzHv2ovqBpNZXH22783yRG8wMeG61W1AtHBceXNN&#10;kIp2qSM4pI9T06Xw5Z3E2m3kFoCyw3EhI8wjtg1zMd7eT+M5CZoxB5/yDrkUrjRHfT6pctp5h0W9&#10;RxKBvVDlce9ep2Met3nwzsrWUSvJFbgRs2ePzofU7Kz+Gl066VYySSW2FXyxkHFco2ueK4/h1etF&#10;ZPHLLE6hthBCsO1IPIuobS21u8tZrzTTMAVO1gwyfpWfcmfTRLPFIqbrkNuC5HNcDo+n68+ub2a9&#10;QCdm3SOWZmY8k16La6frRUDUPEkc1tEwMcZT71AGFqK32peN/C73BuUjkUbAAQCR3NbNxYT215aM&#10;mnvJKtsSvYnA45qzeappVtqGlPLpwESzqECp0xWj4nvLl9H8CXFppsyJcwfvJGUgoB0496YNnLeH&#10;lvrvV/EtxqtrMp+1BY4N2cAHvXdWdrDHqmrvFodiN0GFY44XvWJDNpkeiqFkkaecLucjofpWVqba&#10;2kYC6xchDCRxkZBFCQh9p4ckuviT41mj16Roms5Wg8puAQPmzj0rnvBukKvi/wAbNal7q5WS6Vgz&#10;5284z+FaVhqWtWPw+1i2sZ1S4uGZROzZKK/3sZ9abobzaPo/idoph9ru4SWl3ZwW6n8aCkSaZY6/&#10;BbalC+tl3+2zEktnGSTj8K1vDNjdrq3jsz3MGy4lTb/wHOfpXMR3N6lpO7avIcys0hJ55pDrOox+&#10;H7s2elyTtn+9j60ri1PTW1+Gzvxp9hoaS3Eq7ZH8vAAP+10rNvb1ra11Bbjw5pkAkww8uQMST9K5&#10;7R31u+8Nay5tLBQIvubgHHrz1rCNletqMhe/nKRs22NnLYoSA1JtWvJWvLeHQwzuRh8cgVnXNnIb&#10;KeaTVYhtA3KT0rT0YQs9+FZBIvGSOa07rQ45dOnebXbhB5TMEH8RoHc5G3gZM/ZvENwpkiwyA5Bz&#10;S2ljJaarczlJ1kdSQ5P3q29Bj05GuBJbSFkmbP0HSrmoXUFxbXg+zIqwjC+9AGfp145ursMryyGT&#10;93k10S6XPMZLm78ShW8r93bL2rz1p5LWSFxFGSJwSc84rppZtbbQLS+tGkkCRgyIx/h74oYrF2/s&#10;ZF8OhfLQ/Mfn9Kk0u03eH2RtZlG2Ftr7umafci/uvhPa3FpcI7lhuQnB9xWYBfjQETyyrCPG0HoS&#10;KLAZW6WHxL5T6r9o23LENV6+Vp7KAfZ3yGG3npUS2scdvbZkDzNLlueRWtM9qmnRAwHd5Y+b0oYz&#10;nroSxWlmn2SQllG4k1gHSFfxPBPFczJI86k5atm4nlk1M/vFKqwANSqJJLkxicBgRgq1Ma0L0zyw&#10;3dqkimR1iTc2OKmju7afVRGVAUIAcDAFbFrDaHQ5opAskgh+ZgcmuW1MW0FgyW9xtYud5xyKQjZn&#10;ttBFuFjvJZZi2cLyRWHqD6oEsfJtiypIMgjkCszS77UbXVDLvDuUYKzLnGa3bF7m5udRJvoCfMJY&#10;dOvtQO1ghhu727swkKYSIFgO3rUl7DFb2VyTGy71xnPWuosLIQ6VfSQXUSlj8wyMmmapp73HguRC&#10;DuzlX96QHDad9mS118Dwq8m+1ckk+1cPBZu1zqVxBI0YN8xVN/oea9JtI5k0/wAQWr3MayLa7S6j&#10;dgEdTWZbaLbJojmDxM8+yZjK3Tk9sUrDuZOlarqx8TWVkPCkjmRSvmZ4UDqTXS6rb2cOmaSGuV3O&#10;5Zyv8JqGDT7+Kzubi2MIEcLbgByawbebU7y81mMuzGOTuOlIGzotO1O4g8SaGkWoKYmUrJuHFP8A&#10;EN/JDp1+yNC27nOOmawY4Z/PjiNoflb7ynnNZ+qm4/tLTkm80wJIPM9SKEBPotzc3Ca2ZNLCqUG1&#10;ivDVGz27380DRXCHzflZWwPxrctp9Mk0uGO2tYsLB8qp1z71XjhkddTaTw8xk3fLjrxTWgyfT9bv&#10;9OmvYotPDqVHzMmcYqTWvEMk/g28lXSoRMuOVTrVbytQbTrpjoiphcDcK1LXSrNPAeoXEt5A75yq&#10;dqXW4I562XUpfC2izzIQ55K+gqCddQGrRSQzTJgDcN3GBXR2FxZyyG3lit9ouEBAYcVJr8MMOuo8&#10;dnmI2y8Ifamiephzg3ljpg+zsHRwSx9RTr211SS0siC3lrFgkD0qyAT4cu23mPeRjAq59vtbTwlp&#10;YuL0c9PlyTTAp+HtKuJtSnaR58JGdis2M1pGzv01e6iWTCF2wxq1o19bXeryGCeRGjiyABjIpNVf&#10;VhJdeQUYrcDO2kmJl3SEsrRtUa4vY0wM5A61majqOo3utwfYLV5VjmAG0ZGB1yaW8j3+Fzuv2WV7&#10;QqPYkVo6C9hpPwneH91LclnLyEZJLdPyoC428srm5tiGlhhZbZdy4Gc1zkmn28CQZvmb98MjPWq0&#10;+s6uPE97E2lTEM2VlBPzZ7Y9qshmlkQvkSBehPQUwNx7qwh0mJd8XzKobmsLWLbUYbKe6s7i6CvE&#10;CRk4pUt9Lk1a3jbUWIScFxmtbXL9U0aCCKzO1YQuSvFAGXpFmt34chkOqFrhpRvU8bfwrb1VLex0&#10;fR4hY+Y7Ou5x/DWXolreLFdXQ1CNMrkKp61aZ5rnUmMt0WCP0I6UkDLtxGLqz0YkIVFvnGOeK4vU&#10;J7JNWdMfdlA29xiugs725PxAltBp83yxHZtU4IHWq2r6Xby6g1yEZGLnK/TrTBb6l7Tb/S5rBbdt&#10;obYAKgv5LS2hvg9sACRtrCtY1TWdkemS+Z5qnf24rpb21juJbNrhSAqLhfcUinoyGyNq9jdO0ERQ&#10;xZOfpV+CG3n0KUxX9qoVmAHGRVGOxke9lWO/ZUMIBSrttpctuUK3Mxy5JXdwc0mxXMlLLUHv72L+&#10;0WfNym1M4wM81reIZPDunaBZF7i0ylovmHIzn0+tZl1OlrrmtSLMxkW2OSDx0rzF/tWpa9K891cO&#10;kV6cIW4P4UikrmhNqOoXeo2z28c62zyYAK4471esba3i8QarJb6ZdKZIB5zBjtc1a1F7SPwfpEUN&#10;rEJIYxwo9fpUdlqkieHtWiOnx/cHzkc0IdhBMdupq5jQ7+Ku6cATOxCj5Dj3qrHYLdWEcqXEisEZ&#10;iPXFWNI8qRzGbhwAWH4igDKklK+NUQpiNmJJ96maRXvZ90ZXkAGob2Hd4icLdqRHc/iahvmZJIVE&#10;QJ8sbtvUUDNOA2LXtxA91AyuwUknOCeKwfEcFzba1Y2MN6W8rUYHO3jAJzU1pFA11DIscwTflgTz&#10;kdK2rewN74ivpbi+dmZQEPfA6UwTNmV459ftA8Y8n+yE2nHcDmuYAiPjOSIQMFefaOelbVws9tPb&#10;RteK+MCMAdqzpGtItZlnMf8ABnHoaSaYipqgSy8SaTGwjbzFyWXqM1UtbO9l8ZXEoBFu2DuJrRsL&#10;aTUPF8MzF2EcnKt6VD4hnubPx1BbwqDGdn7sH7uaYM3J7EjTf3eohlAG/Hao7n7GvgW5jiVWkK5D&#10;g+lLLeWUPguTF03mS2nI68kVwunz6i160P2hiftTFdx5INKwF17iRdFidbPE63C7Wx6VevLrUbux&#10;0kzTY2RAYPeq0tpqz+JoY0EuwAEpt/rT7gt9qhtVZd8TDeAaYyvMbmM2aLGVBGBg1O0RGmyO7nOz&#10;PJrZmsbiSw0VxZ5KgZ5rFuUum1/yw5KhBkDoKQHS+FpcW2tt9nDbRnNYurXfneIpjI0vEpwg9KsW&#10;v2pNO1MQEgErvxWbIy/8JJl4vlEXJIoDoPs78x398YrHIWAhTjBWr2i3QjfxVMdPQyTXAMrk5OBV&#10;W1NvKmomO2RTvwTjrVg6fPBo988U6ZlYZy2cU2B0LJp1xb20vmQIxBx9aY2xdNeBUB3c7j3rnp7P&#10;Uf8AhGbR4dXaVopAWVTirqzzfYtOZ4cMVA69MUgIpIQLreScKppxnQeDPEE7TjIYCNT3NS3JP2Tc&#10;LlR+7+761liIfY41uPlj88HGaaAbY7pLKVpbFd7t8oHpVa8F5HrVupVlRsbSe9XZLmxTXbIRL8qI&#10;OPWqOpXZufEdgTGwCOoAx0oSEF7EVl06QW4OACRjrWgmpJJZ6dG+lKigbW44NaMhtH8OzIYot6wr&#10;giuXu2I05Y0tQX3ffxTGac62glu9iRcRZCjrWfbmFmmjAIBDfUmpdLtnFjqM0txLI3l96qj7Qmt3&#10;LxWhZVk+YY9aQGlFp83/AAjN3NHu3lzkFuakjjv18Iz7nG4Hk022u5HuruMZHyjIFPdpBHOHaVV/&#10;h96YjHtmH9u3Ae5cLkYOK1XceZHyTxwajjW1ZMGFRluWp0gIuUCFWAIwfSkDJIgly1zG1xMvH0rU&#10;jsNLi0Ucghs5LetU4YpPtuSQBgZAHWqeqXzJd2tqqybj90YoSAnUWiajMNg3EjZtGAMVJcSs0B3q&#10;CQPlOKyd102wqcvxye1Wi/8Ao03mhc+X1poAhuEEw3xx7c4zSNJC96yLOuF9DVK3t7ia8BNo/leb&#10;wScZpl7HbWeragylv9SuOc5oAmuF/wBFnbzWz2HpVi2sVk0QSPeuQT8o6dKyba6lmhlzbsoz0Ixm&#10;pp7m+jsLdY1fas6naPTvSvcDpUhcaE2bQccZ9qWCS2htHVdMjLF+TViC/sZvDEihFDCFd/NMKWrW&#10;UDeeuCOtAMDeASIkFqq7yN2aiubG7M6yLdDD4LAH+tONnL9kV9hI3feFaFoXMEiLk/L0PahsSMOW&#10;GWWW0XaQRwffFaEEJSW1DQYIHanhZRqVydpDbuK0o0YsjuwLUnNJCsJFFumjZiODVxn2xsFbrigl&#10;VjkAI7cVXJJlb5RXHObmUlYc0jFFOwcdzTcvsHAx60u37vB4NSdU+6uB2rMYwb9q/LUqqOOOtKoX&#10;y2o7jmgB6CP7RuOMAU8tBtYhMjPr0qu2fn9KYR8nAPXmgBzt8vLN96o2EwimYxybeOSOv0qRCv2y&#10;3LIAglXd7jvW9r93pcuh+CIbK3i2wQkSYXBYn1NAGEqvuBC5+WpIw4uYd8ClN/NW7RZvs0ymxLMV&#10;GPanGFhdxh1YMR09KdgLNxJCdO2BYwAo6VXhRHguFwchh05olglSxvnexfajKTz2qsusaTBrFkqa&#10;fqQDzRiR2hPyr/Fj14qlG7sK5XkubaHxlYo7an5KAmZkgZs/lXvXh3UNCvPgNrb23h4xpbkKsssO&#10;13z1wDzXJ3XirwTbRaWNO8Fx3MS2aEytaglm/iyOtWLXxJp134N+Js974fl0q1j04fZ5jDsDNj+5&#10;xnn0rrpRjH1JepS0/wAR+Ek+LkFteaPIRp1yPspeXakxb72fp713XiS007W/D+y2lSOHdGXKSBsD&#10;0wK868D2nwm1jTbuC8tLy91M3UrNKqldqdiSOnFeh2J8DaLNqyweI4UQAhYDNvy46flWrYkrnX+E&#10;dG8KaN4c1KK3tLUyXyx+e0rjcNvselN8RW8dtbaleWVwdyOm+PfuDk9x1xiuS8PC3XxH471rXPEW&#10;oyCbi1iUEKV/hAXoMCrV1quhQ2V251RTHvJjhL5ZyegxQpPqS1qcT47bx5N4O8JGf4u/aYZNRiH9&#10;npCF8sMeK6vVtTuNC+FHgmAz6bC//CNbyohAy23IyaILfT5v7MvL+7a2Es48kH5sMT8nFcF8RrDx&#10;Ybu7h1PxebtzNDHaJHHtwkmAoHrxTQynokmrav8ADnxNrF/ba1q91/wlEX2aNZSsUKq3TZwDxXrX&#10;i2+83wfo0cWmolw2hRRxWyJlYjtweOlZ+lJpXhz4b/DzT2sVMs9gHlOMhCR3PrU8ckk+s61cWMsM&#10;skVvkkrkLmqlZC1MLwp4hvreys/Dc/g+9uLieRyZVhKLED6mt7Xm8V/8IZLYweJJbO1M4MyQpzIv&#10;cbhXmOq+LNVsNb1GJl0mS5u9UjQOEUMozjr1Fe0abfWb+AJvtVozKLKMmULuyWFRfQOpzSa94Eg8&#10;N+GLFfE2sQfZ0w++JmLMep3d6RtWa88U6Tpeg3eoO9wB5160ZCxR/wAXP0rOvFWbxHJDbeGTIpl+&#10;UiDPB7k4rrrODWYfBc9hpmgadHd3Dr5sm0BlHfB61VgK3ijwp4Zv/C/ga1h8bTRrZ6ikm7O4lwfn&#10;z65NTXxMbaTa2mmR7jbJGvlHaWIGM4FSS2eq2955InkMwiGcHI3H/wCvUEE+naRqN5qGtFZb7Yfs&#10;ao+QoP8AsjvQloS9TF8T6TrNl4b0Wa6ub0NJOpSPzzk59s1gCLVLXVdCu7bwzcTgxjduO1VyOcnp&#10;WncaxqWveNreVtI1MwQTjYGUhev5V112mpSWUVnJeW8Fo9suYgo3ce9Fil7q1PKNbuNdvGvxafCe&#10;3V0uYtzxuCWJPOSKTWNCu5PBF3LdPbo0dgjPvbG049TXcQG00rSvHLW+nJcvLt8tHfnI+tcfp1n4&#10;s8QXnxAh1PWbi2tvOjaOKPIXA6DcKdirnnulXU6/EPwhaeesqOkm5sfdwOK9Vi0vQ7zTZ/tZjZYZ&#10;NygHBGK88ttLuLf9ovxNHHbvPHFGiGVBkRL6mum17UYYtNls9INzPesyrNKFO1CfU9KT1GzH8SjV&#10;kuYzpnh0PCAEiAbaBjrk1zGneH/Eup+M7OPUNdgtoSdzIj7i3tmuj1Ge/wBO8H6dHqPjWCeWRlzE&#10;qgFS3YHvWPqd5qUHh6J9MhX7YUT/AFs23Abvz6UWtuNO5N4j0DRrEWit41sGbbiOJWG4YrDtpGj0&#10;qSM2p3kYEh9D0pLzTRF4QtdUv9Uvb28aRGURyl8E9RtB7Ukb3d1f6aI9ImAwudykEfUVIWN3TZLG&#10;10fUlNp508qEmQr0rnlEd3fa2Hgblm2YFdbcPYQLaQSQgu8ShSF6Zqneto9nZgLLEssicEeppjse&#10;cxWMkHiOV/7TUMs5OOvHvWtcokymT7BEzB1HFVLiO6ju9RaVxI0pLLtbP0qvpr6p9uvi2m3AVckc&#10;HmgLmje2cty+gWcdukcszKqsDjbXfaDpE2mWer2/2qWScRoftBfPWvOra/gfWw114gFtNHcjys9u&#10;a9Civ1k024xqjO21MMerUmhbnQXMGhy6XGt1pllKwU4ZlGQfrXJXOl+F3uLBf7GjTE2QzHIB7VoS&#10;Ss5t4t7BnxgntSXAHn21u9qg+dP3m7vSLLE1tdXHhuW2u4oNkEH7loxjgDjFaugtcx+EZ087fgMu&#10;D3HamC31RZYNk8c/7kArntVTVJdXs/DMrWnhC6uZN/CRnoTSYkyWK400eJJ4JYIxIXJBpuvvKvhe&#10;xki0h5WW9QAIOcE1zwbUG0eKW68Iyx3TsrNtbOz8a6+1ntZ/DcCRXeZtmGVl6UwKMl/r8CaN5F/e&#10;wGS1Xc7KWXp0qhHFapd393LfSy3Ez5z2z64r0LRI4ZbHULC6awlG3KtgZ5rznxrpfiux1/QpbLVz&#10;JatqKIsGzO0sccmkxpkmu2vjdPCfgufThFdw3NyRPDnDW6jqfeotRsb1/CWk/wBn3sklxujMpZSM&#10;H+IY9q1bW91+y8SS2l7pESqdPQo6yZ3bh6Uv2y8W7uNnkq4kJIx1FK40c7cWlwuo26z2UbHyFy39&#10;005YpJDcKLlMBMZJ6Cti+WWabT55LlU+T5uetc5Mt3JrUEEDOgMnLKetUhWHGC5jj8uKzMoV9zMO&#10;lbCyrL4XKGEMAoGB/CadKbyz8LX9s9tEHljAWTOSa5yyuntNSukltnKO5y55BzQBoSCVZbSJLgnz&#10;RjH938a2NJ1C606/a1up3e3kyUI5AJrLfy/sdxPGhZCRgg9KluRN/wAI9p06abI6gZJZc4o2A0ry&#10;xtL65uZBDbxqZMqcDmp7fTUjgjVruPGPWsZJ5ZvDTyRu67F4UHHIqhZ3upSajeGZrgrG2BjpRcC3&#10;rdrBNZeSZmGJ12kHGMVzl1tgv7SJ9buSrRLtUEknFdBJc2h1gGSO8JJGAEOPzqCZ9JbWpJV0USSJ&#10;gLu/ho6ivY5a9aLzrMrZFCThgRXH6sLVdQmxbqDkHPrXX6/NLEyO1pGN7j5QPWuM1IOwBKfwA1S3&#10;JhqZhOT9zg9KPLhaGcGZscVGpwAu49aeNw24I+lMoeirlcK/Tilbv8tSxuFhmLIuccCo85BO2gBA&#10;CRj2pjng8HrUuf8AR+DzmmEAlxtoGRgksMLxjmjjy2+Tv60/GFPTjtUZPzBh0A5HrQAzcwwdi9fW&#10;nYUoQT1qPAw2VPWnoB9tgAB++M0BcesajJ+0444GKZ8zJIPOOQ3Bq/dJEqxKtyDlBms+SJvJl8u4&#10;52cj1oAmUOVYtMH+XioZCRDj7PgEnqap2gvRqDKZ5D83ArZmTNtbkw9B0oBGJIsxQhJyo8pifwr6&#10;I+CcbD4M/FOUr9/U4xn6V4HO9sto/wA65+zvkenFfSPwYiCfsw+KmIK79Wzn8ayrfAwO9uoQ0V2I&#10;7xd/lDGa4jXRcL4ctUl2FvMOK7e5IN7L5ZY5Cg4rgPFDziRkM4JQDofWvNhuaIk0dRDpDyPE2M5w&#10;B1pdWuQZbNyvl5+6DWv4Za3m8FaijwwnZt61l6/Dbm6g/c/KrDFUlqDMAu7XY+UdjSkO2rWXzEbf&#10;em9AuFxmpIwP7RByfu1oJMtu8izFgMgLg1RmkJtpCGAO7jmrXBmuCD17ZrN1OErpyyGUr845BpDT&#10;PVvBllZJ8OvHWoT20ZK6ewVmGcHHbNeeyIDqN87Iyl7xjnPUE8V3NndX8H7J+sM+wxDYBxgkt0zX&#10;ARPOXn8xY2JUFQPQ81JtNpQRPIArWx5ORSLjz4zk058NaxYA+XqKRQGB69KDBDofLHiaOT5gcjJr&#10;ZvJZXti65LBOg9BWIi/8TCD5yACeg61orKywXiiIMSuA2OlAGfFKjvd/Ng45pDt2AFRyx5JphVB5&#10;xEPJJyarXJAtbJlZsgnIp2AWVo0Rjhj8womTfospWNsYGagJLWwBiUjI5qxLOI9KZSoIKiqJKESE&#10;Qx5A3E1WuUzeWaHp5g71Zimia8gBTHzUt5Ef7Ut2G7G4UWEblot0kcTNa7EEQ5B61M8zLM0kajlh&#10;1Oc1ajaNvDixugI8kZ9qorEjEFDuCyj5c0irmsszHTdyyMAU5HTmiSZW0iIEqWIxknpTJnsxLp8Q&#10;OwGL071nXH7sS8Mc9DUFGvYTWcXnRtHEc9D71E8pfxE6tbfIVwPesq0jVhIwck+5q1LPHDZOfLy2&#10;fyoYkZV/BdJr7uqAR4ORnpVCRkPVu/OK2GmSewnczMCBgg96xmVg7ZjP3qqLEyB0AiV0jyQw4q25&#10;L6WgKsGxT4zGbZ8qOPamyMpZiB2qiUVgJPsqKBnBpjL8ygIQcVcWNxNDtkByOlQSiVL6YlCDt4oA&#10;izKLeQEAECrtlJCLeAG4P+uGQaoy7hZqQxOTVm3hBso8Kck5NAI6aeTZFFtt8qYhWJIrPrNlIqkL&#10;v5GKvW5mZ72OS6yEiAWrFjBn7WftUalHJ571ky0dHYR3K2lqJbZ0VkBiNaWGN+oHOCOtWdMuILjw&#10;3KJZIg0UZCnHpWZHIv8AwkIjWfJFyMnPvSsS2dI3mxaeg+cBofXistCfMuAWON3BrrNTEP8AwiGn&#10;g7fMEAIwK5NBiOQnOc9+9BIOoM6cL78UgOLjbtBBIoYjcxJ44p4xsbamcDrQA483THaOgFPmUpYz&#10;KyDDAEH0qM7hp0zY/jGMUx3kkSMSROcL8tAFIjIYlT7VIiExtkjmrBA3D5VwAMg1aE2nR2Eh+y73&#10;7CmBWhhlUtiNjUwacOd0jAY4Bot7idzM32QKMHAqu8hLyh5B1NAEEzA3p/djrUZxg/J+tQxNvvbo&#10;YJCt1qxL5eY8A9KAGDAZSPQ9ad5siCLMecyc8UhH7vBP0xTgFKAsvRhQkBp5QwAmNOYximxrEyyA&#10;IM561VO4jq2ABirUXELARmqQmXI441jB2Lz3q1ER5vJIG01k+c5YfIwUN61pw+Y01kdw5HIxVqI0&#10;xLOND4nObhsMxxkVpeObhrb9mORQ0Zl/tm32EjOef8KtQQxG7jyqqSM1z/xAntB4c+G9tLePskuJ&#10;XYAZztHGa0pRvJIdjm/t9lfR2IijkBOnRiVNv3TjmuX1Cw0pNUme18PlZN2XdW4c/Staw1HS4vDs&#10;q22kIxYlXkYbSMVDcebJoyy209szpJmRM8kGvQ2BlK2Xzhbh5GRR98ntirf2SNtQiMcMpzdpGqg5&#10;MjNwMVHbOjrKjqsRMZJT1xXrPwd0Rta+OmgObEtYaVP5927fdBB+Rfck1FSTSuQz6x+G2iQ6H8A/&#10;ClmYIluru0W4umHqwyAfp0rr5w3mMSvU0rlXv/lXaqqqgew6UTkny+e3NcLV9TaBnSgnYMdXFblr&#10;EqWsA3MSwzj0rCVJn1iH94cB+Qa6e2Dm7XEXyogBNJoq5m65qNppfws8c6lPKqx22gzPlu7AfL+t&#10;flzf6trWpfFnxhqFxaXEslz4ikdZD0ClsgD6Cvrv9p3xG9r4E8BaBBq0Ya9uhNeKrfMIl6A/U18j&#10;rKototkUaKtsmDt5ziuylHljfuJtI6bUbe1m8IoJYrVGEK5DMAPzrIeCOLSdPH9px+SydVcEfnWX&#10;q1rqN94IkSbUroW5HzCNirMPqOao6ZaeT4NNmuoXbxb8L5khJT8TWiiZNm2xtzagxyF0I+96UyHZ&#10;5chVGYhutI9rdwaLbxi5cgpnAXNQ27lFbO7O7oe9MRrwzCJ0Y6ZGzdsioZb0rrY3eH0ly4GQegNT&#10;CG9uEU+amAvToazpopYbtwolLd8g0kBrXdxBiOJNHYBkByKIIbALGSoEhXgmmWizNbws7o4J6Eci&#10;pbqP99F82SvYU7gVo9Nuzrk8r3sIjJ/SnmSJbu4SNyUDYzirayZ02VT5n3QDVUfZ0uIl8pdpPekM&#10;fhTG3L8+9OWO3ZoQy4A71JMLQWyFbpuT0ArOupXjl0sSxzBGcDgdaAN2Bwkc8ceprhhg4rGlhVNa&#10;uMXTndICMA0SDbc74mk2+WOM1Ik3l6ZdSNco7H7qkdKLAW28v7Mp847VAzTDsKIRjBXg1mLNMzzY&#10;iIy4OPWr6nETHB+70xWdRFwH/P5YGE69aMnOPJ+ntQN5AyuBmpAOeF6VkjUZzggDAoO0xyfM3UU7&#10;+MjPemkfIwwOBQAFjmL5QKl2jyo+RnHNViDtT94cipFLbYzknI/KhAPbcM4WlwvljPpRg5J3H3FO&#10;6Fcgc0CFCjYeeuMCmlTukJx06U7+CXB6GkznHOeKBkOQVUgd6coUMPk7etPYL5J+X6U3v0osAHoO&#10;M89Kcc7GOxuenNJwQwyvUcZqUAFDgN05oAiBO3/V9T60/wDhIKfrS4UY+bkGkY+2TmgBVK+Uwx/9&#10;annPlgZzzxUeT8428cU4H5vvd+nrTAcc4JEY/OmjcWAMfGaVvvf6vr70v8f40gH9sBhwKfxzTOME&#10;YHHalHLn5aAHnaQARwBUagGQ5Lbc1JghW+Q5zRg85A4oAwTgjJQdPWm45XByM0cYAxTlVsjJFaWA&#10;Hxg4TjHrTsv83yjGO9RuUEignqenpUnyGD/WjpwKQDOi52DP1prcqDu7UuPlX5hSHb5fU5zQIRdm&#10;xPmyM81IMAvwRxwaZ8uzAWl5MYGBQMcduxQDg1CA29hnPvU3/LMfJ2pozuHzUCEA55zT8fOc5HFH&#10;QSZ6Ug3YUZz70AKenWjjP48Uh/1fI5zSE9eMelAEo2lHyeSKlUgWcgEw4cVUw20c5OafuZR/q+o7&#10;mgDI1xJJobpHLEqq+W3pXArFPFqd3vlRl/hNek3IkNvdF3GT04ridRRRMcRkKj/zpXFKOlyRB/xI&#10;TKs/LP8AdpV2GFz5WPlGRVZWA09P3hC7egoilQwxpwWL8UyCvJ9oTUGZEbB96kiaUr875JPWrUsc&#10;oSPKkDZzVba21Me/NCYh5C74+ARnpUU0q7WHIww5FOCyd3BqGUDCgqDzQNCkbhjzF4Xg4qnNC/2G&#10;RvOXrTily1woF6qLuGT6CpL9GjsLQjVUbKcY70Ioy0gjIfN1j61nXMYjuYXBmOH7HrWivmbMscjb&#10;mpFMMkQBjBweM07ALZahIIZVNsxRscE1buWtZUdobOIfKM1kTxwbziMA+x61UM/lZysowR0oFYty&#10;20JMpkG0cc46Vyuo2tqdWwsDYUc+9dKup2kl5DEUyCh7VE32N3+aNQw3YbPX8KaHc4mSEr5ZjUhQ&#10;3PPNXILqKONztkb93itOaKJRMFgZmJP0rEl3bZh9nIbd6cUxrU27CQSRSrtK5kyCalu1USuPlyAO&#10;awba4IMSNPg89vSrEs8v2YMADlsYzRYLFz96Y/3cxByMnP3qle2uzFb/AL3cSM4NV7USC7gLgAOM&#10;jnpXQIHMakzoAThaQkjm57KR0Rtsiqh5A7Ut2un/APCM2S+Ws0glGCRyK6y4gu49FTbGgjeMliK5&#10;TEP2qUIgOHOc+tJFSi4mxHcwDwxbQ/2cnFuAxxzWOxwJ1807d3GTQ3nEEBTk+1Itvd5LSg4ByKaJ&#10;GRwyySIFZOvJIrRt7KWC4LERgkdSAaSEYC7d2PNHAreeOV7SNSePKGfWgCirR+cS0kf3aa7ReQ+J&#10;F+9TWtirfNM3U85qrMEU22JASTxTEaEJUkjZ1wM+lXmhgFvGZQN+PlrKQyq8ANrIc4xXR28Re3R5&#10;QmAAcE9aAZVtYQZ3G7B7E1XuLbVTfNu1TCeZ0B7VYuJ2OpypDZbQAO9VtuoSXSebeMqA+tBJadIz&#10;YWqfbFYAcnvUYSEN8pbhcdOtITCboYYnA496njS9adRHadehI4FADEicvku647nirm2MTWmA33hn&#10;NSx2GuvPA0sxKqeMDAFaaRSmRA1hGAg5f1p2FY07ZHkhjiS1Cx+WMk1M0PlxyAwIVHXPXFVoXnNn&#10;GsUjKTLit37FdLZxPLM7yeWOMcVVhXsclNCsmpSGNHjC4245z+FbVlFC0DQTecdzAE1fgkt7eS6d&#10;tBZ2I4O3OKpC7VvFFifs/wA0kh4VfuiodxaMfcadf2uq201vJcmHIJ6kAVTvdYvjrOnJHYzBFYK5&#10;8v75Nd1Bc3E04tfKgWAxcSMO9agttDg06xWWOzdvMzkoOtXy3RNzl47K3H2S4uNQuVLW+4LzjmoU&#10;tN8zyxXVwVaU/Liunv0a4ktI44NsYkUswHQDtXQqlinhdmXRwhNsFVyMc4qklYls5CHTrp7XMtvs&#10;VedwPaqVzdCHVLZFildd+AF6/jW201zHaXMcmo7kyepxj8abpUejm5uZi8dxIGO0DnbSSE9SyiRz&#10;aPbudKaSTYCIyORWVfWGrG70+4t74xMj5ZW7AV1SXLC8cR6fBvAwBikktry4jZHk2Atn5TVWDQZp&#10;lzNJc27PPkABTk8ZrqJE0hbmItLD5rxfKqmuPltXhlsI01DoDkCrtm9tb36yS2vnyhhhmfgUCkdD&#10;EbO3Mj3F0peVSI1btV6GwWTwhqckWpQtKCWAzXKalPHdXdqVto9xYAAN0rSC3FroNmy67OCYSWTN&#10;NEluztblrW4MoC4J4z1qjdXP2cX62mmySzFSAoGRmpNLu5ZrHXHkmGeQgJxVCO+li1u5VdKG4E4m&#10;25ptgMiu79tHcXmnNHIGzgVt6VKzQ3ebbClQF3L1qPTlt7q/SSaON5C53KeP0rZvYkR9FMc9rHEr&#10;HIBA496QFO506FQs0kp8tuuO1ZYW5S/OyVjFnitq+vbVtGt0hnjlVUwdpzg0/TYoZLCYSPbKzJ8u&#10;5gKLBcx4Ib+fUXZr0rGjevWtOKyRrzf9oQbBySanjtVjnvE/tyyJZj8qSA4pTbgafe+TqG6RgQV3&#10;dKT0E3cq3Fok90I4b5yxIyobFQtbNExgk+VlI3YPFW7CNreC6la8/eEnv0NdJHBpz+HBJcWUsk7q&#10;SrjPFNAjm4b1hKtvF5uCQue1akOlXT3GoH+0GXcFOT2qlC+nx6nqC/2au8SjY1bQuXbT5g9+VJj+&#10;Xb1FNICi9lZWsM5+3NJLuHQ9Kz9Sv9KstLiuZvFF/NdCZPJso4z8w7nPtWfJJdpqcxjuWlYOdzOe&#10;K2bGFJ9MSa7tLUPkiPKg4p2EXm1XQL3TtElNncMixL99SCp7g59KqX0ulny/JUkFRsA7Vqafpcba&#10;jKs725RwcKoAGKTUdP0+FlEV8keJPlzzS0TApWcNniKSSfLsOBnpVu7ms7drQQ6lAkzoQF3/ADNU&#10;Uum6i2k2kkFxuDAZI6g1jR6E48dWd3d3t0ZVH8TnCj6U7AbMaamdIml+1SkhWZ9xrCuLq5OkXjSy&#10;GQCT7q9cV0N1qFl5wtYoCU8vDN2J+tYkMumjWJ0NvbswnB2lwQKExWL2kPHPa2xg0W4iQJyZc8H6&#10;mtG5iYwXCLqEeWYKMd6bf3kJtFiWCOFDCABGuP5VhpLqEV1ZP9nlkQScZPWluBTfT7y18WwPJJM8&#10;ZkBIJPeutuZ4x4I1Ei2ZFSAYAHLZrnLvUrtvEVuj6buyBnmttLuE2Co1umCoyMcUwOd0uNbjVp2G&#10;gynAOMityGPUbbUysSAM2eB2q7FP5cc5trGJF28ttqpBJMdctZHvv+WpzQMjkXUGvIhNcx/6zqRW&#10;7F/ZdvpjSTaCbk7PlQcAe9c5e3AbxTHGjISJAWIPatO61XTYvDTQf2SDIdo3E96fQRBLqlrPq2m2&#10;kfhnbH5hDErgDPv3xUtzoEZuIpodRgClMkDHBrOu5VJ8OjzrZGJBUAD+dbZuJk0ZUWUE+WP4qAuc&#10;9LbSJdW8B1KIsJwCSetX9St4m062tVv45HESk89KtCPw/wD2c9xNqLGc9t3eslWtxqVxcC4c59Tz&#10;SA5hrLUE8U3rbpBEjKFU+tdhBKY7FUfTnDeSCj5qh519c30mzT8rG/XHWrF1f2i6SfOhCMgwuRzQ&#10;Nu5j3NxfHxTbM1nKwMnJZs1LOszi7dWVR5fIBpm0TWpfzmwUJFZVvczHVpYmjkA3kLUsZNawQtfy&#10;s8MhJJGBXQaXY6QNZPnyQ4wSiMARms5RKi6iEQbmX5eKnh0zWP7Khn/tmYOWLE88CkA3XNPupL20&#10;kjtZQhk6DgYHpT7O3mwuYn2og75NaLamZtDs7Q7yYEYPMVxk1nWF9cLPqCJZNIQ5Bc9CKZJk6zIQ&#10;0qozfNIAVzg4rW0uQLp+irGrnKHeSelMv7D7THDPxGwbgZxmrNtEtvpCu9whbbgYosMTULu1W3vI&#10;ktFd2X5mzVC3vRHpltFFsDMTu45qWW2gk1SKYKCrkcbsVtJpVn5EEgs4IyycAvkmmwMiYWH9jKxu&#10;YvMJznPNYQaUXV3vuZdpPG5uMVqanYIrQs0hX5+Pnxk9qptY3P8AZTS3WqhAsWdsfzcdulIaZqJd&#10;KNA8i38kbhhm780+CGS0sURYyzSPkuR1zWbptpE+lXckNzKQQcZ9R3rT0htYa6vxqN9A0SZEOF5A&#10;FPoK4+5sdWFvJNJo8PlFQVcSAn8qbBcvDpDHa2OxNUry9v11K/SG2ndWf5AWOB+FCi7m0xBNOi4P&#10;zACkBGHnn1K8kVcKF+ck1p2F/wCVpd6I0UqSQGx6daqFVGj38KRFR5XL+tZGmC8jN7C9xEYy5wSP&#10;WgZPfX1nNdSI1ywff16VasYNPkkVRexIyxHv1zULadbtcSsQrc53L1/Kuj0jR7D7NcTfYbpGBGXd&#10;iOPpQ2lsIz7OyvFurwm1uJB8xUgHGKpyvpUKXEs8KbvPxHHnkn6V37alp9rJpsURVgEIY7M7vxri&#10;9bg8PTaxp8kRkaZpCWQdFz7UXAxJdQ1I3p+zSSQuVAUqM8Gt19M1FfCPmz29mZHUM7vEM81pWdrp&#10;Vv4Uv55LSEyeWDFuH3SKxW1TVbuCaOTW4vKUMABgdKLgS+HbvToPGN/58kO/KhCWADV03iK00260&#10;xhYarI08hXzhnhR3rxPW0in1Lw/apqEqyPeFvMRsFNprtrfV5LHQHLxiWf7KqK2fmJxjpRYdj0PR&#10;bvR9L8M3Vsnhyzd2g2lQgJZj1yajWbT4Ybh7nSvLLSkxR9+fauGttTZbO3meyInZ87GGeT0NWmu7&#10;6a5knlDTSxxZUEYA9PyoJaOtl1Hw9b2++Sx5ZcnC8/lWXJqNhqc9tEumTovnAKznGfwrJ0W11G/1&#10;67kl2ZyfvD5Vx2rTS0gi8WAS2cPmxXGQqkAe1KwWNKfS1s4Li7GvqkSWo3Lt6k9KyLee/wDsGozf&#10;2kWDE9evtTfEeuRfZNRtJrW73yRoIURCc496x9JGuGyuXPh25kCoCIx3HYU0CL8Ul4LtpWsmIVyx&#10;Bq9BqGmX11qPm2l0THFhVIOARWDf6tq6qyn4cRW+47cmQH9K6vQtPmXwx58otkZk3Dp3oaQ9jHgi&#10;ia31BmsX3Gbgn0FTSRQNbgR9QvO0dDWgXzrJjEMBAbG4GrAlt7drjGkrIWHzH0oEcnDfXcXjPS7Z&#10;bKQkyYkdl7V0upapLa2UAFtfKSo2ssZO4/hU9v8A2S1/FcS6ZG2HyAB6Vdl1bzYdUFr4TsZZVj2R&#10;xuo5P49KVgZhWHiTMsK3UKnMgx5iA4/A1f1KKa/u0uEvohG0AyFXAwPaueu9Nv4hJNeaFBbXEjFh&#10;ErBgoP0zVuxkvBp9pFHJIocnk0JCsYVzZ3x1aGG01me18yXE0iMQSPbHNaVr/atpfrbQ65qFyPNU&#10;tuJZvfmtC+SKKxlKOJLnA3PnAWuJfXdctfEjmx8LSNIJVEsjjP5Cquhne+JdOuZvC2nXLSRoixA4&#10;YbSDXP2YZPDlyy2zHCYL4p1/qPii90gG7lLIluCY1G0flUFrNq6+GJI4tELlgcRnqcdKAWhu6Xd+&#10;DP7Fu31LU2tTFL8jkZ3Z9BUYFjceKnns71GthIDDI0e0kj2rmNBszdfFB5Ndtmt47Z/9HsRyspPc&#10;n2rqdWiiHibTINP1KNF81SFTgL7YFAMZqmvWFtcTrqfipfMEH7hVh54HTgVRS8sbrwZot1/aQT7U&#10;XCqD8wA9R2zTPEOkwfZ0ur6RmeOJQoaLgfjWBBHY+S/lO3lxx5OOn4Um7AkjbgjsFtr4R36MdvPu&#10;TW1pSeE7fR79tS8SIkkjHygyZx9axdFhtnvZHZJuH+VT3qPXNF1678TLMj7bfChox7elOKGyW6sb&#10;ObxAl3ZBJJI0YIY14CnvxWfJeaXZrHHcanb+a10oZAckkmu28I6N4kgvNcSLVbeOBtOIZph047E1&#10;yup+A9Yl8ZaVPa+MtJnf+02dw8w45649qXKK9izdQaa2oaayWcgBhXOe2ain0eBLqCS3uXaTcpIH&#10;Q5rrrvTYrTw7aI/iFby6S1BnfZtXjsPpXPWOpQPqkM0cP+jibbIp9uvNFrDOZ1rS9SjurK6hnVHG&#10;3eGb7341uQQIvhe1e6tlk3wYIPYmk8bRX+p3PgiPTofLtY7lXn2yYLY7VejcnRLpbjTjGkUCDcx4&#10;GPrTFcwhpdnvYJYnO/cQG6CpP7OtJNVUoiARY3EnrXVaRe+E2h19Iot115e1iW59uKgbSr+LRddu&#10;5rzZCXLKM4Y+nFLQdjmdZtLp9S8EzQ655f2MuPLXo+719akjW6WxEtxp+1Q4KZPWktRezzXH+iOq&#10;LLwzH8qi1mTVEitFlaJ41AChW6UmkthJ3Nl721GnXDyxRRwrBnd7CsOz8X+ETr6JFqaSESFdphyc&#10;j2rGuFuZNK2HUX8p4/uY6VR0fR9Ot9d1C/Nrb+aY2EbkAj34qbFI6yUWN54ivL+4aFRs/cxhcfpW&#10;atvE2rNLPcDy/O+Rc4yKuwm2GlXjTSkYcmMAdaxtWff4XMwvGjVJOD0osB18d1afYYY47e1VFHOQ&#10;KlMPh+SxDp48MdwynMaoa4Syg1aXQC/7x8qArE4HtVzTrTULTVlmuNShlInGYsg8GhAdNDHDHHPH&#10;Levu3n5iOork9btopfFWhCHxBNsicmRAPlNdY9/pEmv3kc9oscaxLtJ4yTUUq6KqXXlYk8wjnFNI&#10;V7EVvewrpOnwppXKcOQPvVBftrTzwGLTQsWzK4H3vWtWzudHt7O9aTwiLqQJlI1bFM0O61G78d67&#10;cT6JbWVpFbssdrvBLk9D+FMVjBfW7u28N30f9ngkjBB9ag0820iSXU0WZGYER+lQa7G3/CT2cUOi&#10;vM32pmOzn5c+1dbp9v4dm0JfO1m4s82+0hYt3NIpOxzN+lrPcFoUso3DDPIqrc2eqCO3QJGWKdQe&#10;1V9V0e6h1W8ktfEEtxCJdySglT+IqK2fXZ9PvQdeEEqQlY3fn/OakaZvWNvoyaTcLLrsRnHYkdaL&#10;O2tZfFGoJLY2hiWPBYHOc+9ctptnO2s3H2rVnkYsQdrcH3q3Ims2+pLDBbSokkhIkLZyKQyzr+lW&#10;dvoGqrHb3MccmSCkhOKxdNuIrXwPdTQX0021Tkt1P4V2F6L+T4U6kohlkbyQdzDpjrXG6O9gZlWR&#10;ogqbt6e/vTKL1jKL3wxfu+g3gDgncVIAxXJXkGqXOqW8dvYYWORl6cV6HpGpXVx4q1CwgW0i0+GB&#10;jcP5fOewB96qXCqnisxR3QQyyEKoXr75oEYVlaeKbW10qGLxNBDGQwmbqcN1ruLLSfCieF7Y/wBr&#10;vcyhSzOX2kse/wCFYU2j65Fper3Ms10U2AgknBHtWIdQgTT4E89zIHwVVsAUyXqdppWl6NF4p1V0&#10;MEk00TeaSdzN6DPXiueure6TWtTinNskcl2VLMR8uTgUlnrFvZpdSLokrStF1Zu5qkkn2zVwuoJe&#10;BZtTidWBI6HNHS4Gl4i0y3034N26W+jo93Id8lwUzlTz0+leN3UfjKdbWb/hL7xoIFPlRquzHrnF&#10;fRHjLXfB32fwrZrrlk04s41ZRjCADjJ96xYbLRJvCmpyH7MpMICojDBHfGKiMm9yk7HAeHbq+Gjs&#10;JNTumJByXBccepNZ+rweIbvW1aPxjdRxKcCOLK9eucV7TpGj6JD4QuYILWygjuHzO8zAlj9W6Vze&#10;raRb22rJ5XiCGUyg42c4pp9tgckedNpUtv4SkWKANLO43u3JOfeum0G11LTvBPjDOoXu2W3BUvn5&#10;cjnGaz9aOsNZ+DbCzRzMb7dKwHQCtjVLjVR4Rto7vxLHK8kCJhY9oXHFO+gDPDLfD9NYdp7+eSY3&#10;xJVhjLE9z35rc8V3PiW08QeGTZWFlHbz3scfzgFQrHBznjpXlRkgXxRaw8rh1fcq+nvXdal4m0eT&#10;wwsd14W8+FhGpBl2shXuOlJ7g0a+tj4ft5Gk6hqunyNb20cgtoFGGZx/s151rNlpdvqsS2elXMKC&#10;eMxoWJIH1Ndx4b0/wvP8TINRFjMqxWG6TzfmMnHy5z6VzXiO6huPH2vxW9kRIL1VjGO2aLB1NcwR&#10;TaBpjm4iDR2ynB6ZHtTtOsfE2o6zNJPJpsdnAMIMgbgKynSe10lVmuy0ghUqobrmqCXd4WmH9oX6&#10;KT/q1JpoNTqNUtHg0y9ntYIS0M6qUU5zmtG6jRPhvazGd3m+wFvLX6c1zljqui2yyrc3DASECUue&#10;D6dan1jUF/4RTVTY6iinyQY3HIUd/wA6mwzM099OvfD9yfLhk+z6mvmJIuNpB961fE2ptLB4egjs&#10;7ctFGgLKAFAHbivK4JfEzaP4/W2B8y5vYdpQY6Hk8V6OZtNtPCWjLc+DBPcCCMyBpMEnFCv1Bmbd&#10;XWbnS8aaythd7KtdCix3mnWsD7kIQYyp5/Gq1ne2194ltYrf4epAoRd5LZA/GtLWZ3gS2gs0haXc&#10;N5X+VNMTRzOp6HcefN9nnv8AcgyVCnDfjXPxJcJd3CSWD/IwDb35r0SHVPGdppMskmj2wiYqBvQE&#10;kd/epTpVreapb6g9sqrJhmQHAHrkU0CbPPZbNZCfLeZQSByOOa29L02KE3cTy2ZVlBwSBnNdTf3G&#10;gO32a3tIFZEClwBjNcFNaauPFmsG4vo9kSbovKmzkfhQO5u6DpN23xS8Y26vcJbvCpicOdvv09Kb&#10;qUen6de+MWm1xligGCzD77N0A/GqNtqniS28E+J7lLEqwYLbpn5nHc5qaGXT9V8DakuoRRNJGVYD&#10;ODu9/WkGpn+H3tJtQvZI78o0coZxjseld3qGpaXD4WYyASt9mPA4xXD6LdaFZeMLm2k0FgtyhBkH&#10;P3eldI7eDri01JZb6aFMMNwTNLqDMzSJtObQvEVwZrfexbamRwK5C4vC2oXqB4lVr0Bmz0ya6dNB&#10;u/8AhG9cexuJgCG8vcT84rh10+bfNG9rcmZbglhk9apIdjq10C6n1fRngImjR0M3z9Aa9Anh0uz0&#10;G7hN9aK39n/xMAOnNeZ2+oatYafK8IugfKw8a5YnFJbxX2szW73N3qMSvd4AfK5598UncC9pi69d&#10;a1exW17JHAty3lgdG9a29QsdbTw3cFJYfPRePm+9V24sbvTtNs1tdWhDR2vDDpyKxUm1MuJrnW5d&#10;olyecg0gJNKsr6TTg9zC6SZ+8ar6xLHGILVLmGWQqcsvarUupGaMxpeFUCYHGP1rLhtIkuLpxHK7&#10;kkks2aQGna6C9z8LTPFcRh9zF1LcriuYmtpYdJm+z3ZExnVS5au30i9ij0nWlBn8vyGBX0NctaCC&#10;XUfEayWbmNbglecZOadwR0Wh6RrKWd7MfE6R/wCjg5PzeZkUy5sdMkivDcapBvjcnCsOT71yupa5&#10;rsGlzW8dsLbc+1CWydtWtKfQx4a1I3HiOfdLFkuTuJakwSb1Kcqwp4jVjLH5RGFJ6VoW+ly/a7ea&#10;DWJYzJJkhTkN9azRaXVzf2MSq7K1wPLJOOPWvTI4LbT/AADdBpLVpRYH5i4JBx2ovoDepxEravH4&#10;rEK61cELFkhTWhFe67NHLape3ORnHyHj8awNF1FG8bO5EMubp8qT0Ga6afVpo/EaR2mhQxmVSJH2&#10;A4H1otoGpc0N9GtpvFIm0C5kuZ4sTytkjj09K5qFLkeJPG0tuhit5ZDlWbj8K2rO7mTWdYjmtYyj&#10;xnDbeQTWLqMcqadqMi6qEUOcIPfpxSQ+pNY3MkGna1nU1fAbcnqKpaXJZJL4xni0li05Jz6Y9Kyt&#10;N0vX5Hv521Z/LZwenatGOaODXhZtaMWeMgvt4yaBmJay68vxCimGmN9nEj7yehFdRDZRX93ev5Q2&#10;bTnjvS2sUyyalHLLHsYHbjvmkhl1i00jxElraodzZz1wKLBcw2tXsPEUnk6KwLT4ZgcjFbrXkNu9&#10;nKJ4PmAJBH5jFYK6pNJfyRSae3msuCzdjV2LTRPLYy3l+BhyVTPagDRn1nT72VIINFljd4yHIXjN&#10;cZcajqVv4ktrC4S5Kzl1h2c4Nd7avpNvqLoul27fuSCQvNZfkwL4iivhp8LyJOcK4zjJ7ZpiTsXb&#10;Hw9p8Hw9tb4T3T3MxZ5yzHI/ugCs+JribUpFechVPAcdquXV3r39oMzXIMLY/d9ABVVhLNLIVygU&#10;AsQP60rhbUnuISYrAIEZTOM1e8TaRaSeGfh1JBHHvigbzgf4s/4VYtE08aXZSSXqhUmGQT3rI17W&#10;oT4sgtY+IreAZYHrmhC3F0Q2NnZ32602yyrtDY6Vdtx5N3qLtc7w77lBPWqdvd6W+g+ZJZuCG44r&#10;VijsZBpc8c4JA5QmgbKF3NZkW0hIQb8FW7Gpbf7GIZPNiU+avykngelc/wCK7bUpFSaFiqRzIVC8&#10;BsdattJZyeFNCLXUkZMaBweuRQKx0NhYaSt3eT3eu24UISmUFcXdT6e3j7UYoZJj8xG7GK6C7lt1&#10;0bSQ1yzIqDbz0qGzTQ2u7uV4bdTtGDxTAyra3EfiGFXuS2+bPJ612FxZG60PUF+zooFuBuHX61d0&#10;jTNPvzqN155QWMLEx95fTmuVOtXMHjnU7UxII5pGWPB4GPWkF7lGwgvbK/eObXXkRZSQCTyPSrlz&#10;MWGpPbWOG+XGO/rVa9tdUaaCRZZWOScDuK5BJPGC/EiJIo0FoAfNDClqXa51cd/fwXbSrp8Ik2YZ&#10;ivNXIri/uzKYymdvI9+9Z6x3TSASRJ6nBqbTrvR4fFqot7GGBw3PBNCYOILcta32px3FkmXkXa+O&#10;asXM07tatBcfKUGRWjqsGmyIJJFJDOCCBVcDS0td630AVYuRu9KNgSuVluLiK2upjcNiN1ytMvfE&#10;NqunFUvQC0WFGeRWbd6hp0mmamiIuWfGQa4WTT9Tl8URbFnKtIDgDPFK9x8qOgnkl/sm6ka9cmfO&#10;AeetU9Kt5hczRrZybi+5cUl4t9C2nRlA0aMu5SOVrdtL61gmV0tgzSIoIx0oQA9lNJLOyK5bADAj&#10;pVeysYW8R3kDXiFxASoPAzVubU74a3c+VaqisnJxWWGn/ttJmuQjmTsetFgNJpvsHhXWPMVBJ5jL&#10;wexrJt7l4dPWXG3fkjj1qbUo5ZJbLfO7AkELUNzbzywackcYC4APtigZctFhkg1OX7O29uc5qzpP&#10;9jJrXiMXMKyyXIRY93Pl4/xotrS4TRpydQj+VOgqrZWqP4mllM6hljbgnvTEGqS2SeJDZWunIHjw&#10;XYHjmtbRmYavKkisC0Py/WsDEEHiS+luGRmkux83rg10T3VkL7SZ1SPb5QwAaTGZupTPF4iljmUE&#10;byYyaq+TNceG9edLKRQBwwGela1wmn3+plnv4ldI/lQHJqe0nmt/D+tQJChIQhiR2pLRAR6Gr2/g&#10;fVJoyHkCHJxyce1cHcHUZ/GepXEtsxzL909sVetdR1pPiDqEMcg8pkbA28c1fsEn/t27NxaKEMp3&#10;H61TBGesNzO0jEpEirjcx4qh9maHWluVu1OyQZK966q+gtzBNFDM7RkHKoehNc5ErxW2r28szOFk&#10;BB74oTGbzaq0elo4tAZDbkBgvXNY2lWly02r3kjSZecsc1omfRH8O2UashdWAAK85rpZLeJfh1pn&#10;lTKGyDLzQIivb60h+HlhMtziQwsoOO9edRahdI+qrLYOHeTKuR1zW1rwLjw5H9sBWM5KqOCarPbM&#10;/wDZ58reygHp1Ao3FsXdNlulsL9ngYExnbnvmmBTJaXxZSSXO3ApZ5ybOILCEIjx+VQ2j3a3CjLM&#10;CDxtoAijh1GNLrypm55I21Be3d0ul6cF1yQuJwGQV0sNyP7F1ANBAr8hM9awodKnF7d3MhkMWSzZ&#10;HSgZ0+jPEug6hut8qYASSehNY81xbnUWjEI2i44b8azIrqU+JYraK+Z4XfBwMdK7dNJ0x9CllN3A&#10;iiPkbuc0WBHK6kZGgtYo5eeDx7U9Qs2jStIxVo4wOT1ps0E8epXT8FEb5CT94U+CbT5LhsoACRwD&#10;jpQBDYQ2gu7/AMxkJxld3esqZ9ur6uHtEx5uFx/jW1LBbNrglS5bCqPl9KrXtsJIiEIzu69xTQiO&#10;GWNIkIeTJTnPNWgbaW0jIkHH3sioI4lSzGTHwvOaQz2ZjRYozuP3iBjFAEySPHBLEjhg5p0cc39o&#10;wRmDCuOTUFvG41K3Zpgx3dPSt0h9k0hRMJH8pBosFzNWHT7fU7lklLMzDg0y8l3mNAsYAIxWdvup&#10;PEFwpwvz8GrLQQvfQRrqaeb5g5JoAsrbTmynlGOEHHrUDloorbdaOGd+QTWozvb3iRSsjMsa8A8V&#10;lX9x5uoKREAEYd6ANrTZYzdXTTRIg2jbk+lZGpmCbxZJKFjAjICkCqszFrqxP2hwAmCo4p7eWIAq&#10;kZzQA/conB55HWkljYpE7z/uTIN1RqYlcJK/LDg0SpcyR28aXQ2CdePUUAb08tgfDUUUF0AfJGMD&#10;pWRY2Ms15cGeUFVOQWOc1ptb2q28CxbAwgG7nvRFmGwvHZ2xkYOaLCKNzZyia5aMRgAcYHWs9MF0&#10;V1UEPjOK6BJd4XMh6dKiaKEXZlNgrYGcUWQMlXTo10uKVbGQ70yx6A1RhMr391HGZUCH5VI71vJq&#10;RbRoVFh8qvhqzJLyM67KsOnRhtowQO9IZdWe7Hh/WImtQZFUbSO/4VY0dnNvI72rB8nGaSwhk+2y&#10;yM53OnzE9DWkq7Y5fnXO/tWNWSWgDSqm7Y7V5b8qVtoZsGlbIReajYnC8YOfWuW4xOfMJ9KQZLOS&#10;aRVk3EnHNT4FAAud+ABnFOw3mEEYpwWQyEjsRU3G0ZQZxSAiHEbgsKaduwZJ9sUrlSzAEjFWbb7J&#10;8pkjBx0GetAFMHLRgqevGanMMgVmKgAgYptyYm1E7YQo7UnmXjJsEgI7H0oEVn837egEfGPzrWtb&#10;dFsZ3kVRxlQe9V44WElsWkBbPWrE7yhkVnPTAI7U0A9JZhO2Dxu4OKYzzCe8keQtsdcYHJpsaXBl&#10;YI0jtjhQtVLj/hJoPiB8Mli8J3czT6uoaEoSrqDzk9sVpGLYNnp+kx+H5tIs7i+mtWSGMO9vIwXd&#10;jnkHrXUNq3gS50JWHwZ8MzIDtHyqGAHFUhZeB7y5+KUmo/D7Ubc6dpdsyy27sVYEfN8o9K5W3k8E&#10;3v8AwlEOjaTrFtBb3CqbplO2du+36d661FJEnaxP4LFpM8PgnRbNsfKpVWyao61F4cuvChbXPHGj&#10;wW0MqlUjRQcDp8vf8q5HUXsU8K6mn9tQtcRsmxN4DD8Otc8/hvxhq1vp10k2o4SIu/mEgbUGc7e9&#10;NK49tT1COPwNZ/Du7uNI8Yx6bDqVkEbUPsgLyADHAxkVQ0vw94Is9Isb6fWdd1uRpPMj8xyoduvS&#10;q+iXml3fw9uLU6pBObN/LaTygoDLwQB0rotOlh+y7d1sdjYjQ4HNNEmuhvr/AE2Z5fD9pbQYVYbc&#10;fwqK55tP8LQ/EOOSbQjLKCu1DKcce1ddax3zSX63FxBAowU2txisS70nTpfFLXEvxPktWVcKqx7s&#10;0kBYvbhHvjJ/wjMmyNFKDOVGOmBVGO01vU/iF4c1a/acWlicxwuh+cjoTn07Vq/2vo2maJeC60ua&#10;+CqfJmSInJ9wPWuR1LxF4uvdIM51S007TvNzHbxxDdIo9e/NNA7mpr89ve+IZ45NTtIwEwgOMqK6&#10;bwzDp1r8KPHmLiYsbYqJFXcSzDjpXOaDpHgu+0+x1G58fywz3NuwhglO3cy5659aytbufE+k2UFv&#10;YeN7Vp7m7Kpb+UHUA9880xD7PwNZSu+pat4QilVb1pMNcY4JyD1GK2H8QaVH4gsdEsdD0m2iUBZ3&#10;kkBwvbk5rpNBs7o/B3WYtW8dXWoS3Nusk0YJUQ4GcA14T4r0bRbzxokmm+I9TtpEZldVyckdORVR&#10;XQSVtT6OS/0WPwto1lp+pAyFD9ok+zZyT6Niucm1mO08aPG1vKknkny2cFd5PvXn/hg/E+HwxPZ3&#10;PjjRLC1UD7PcsiySSY9T1H410LeG/Eepa1p91qPx+tbqKCMiPyIVXaPwpt20GldHUWWo6hJBrzRa&#10;Nd3NyYHdnVSQijnIPfFeVm90i68VeMLy88YELb3ojTzVzls4I2n3r3qLWvB2jfBzS9Ls9UzeCwlU&#10;M9sSTu+8Sx6/nXhsMnhA+L5oh8Jdc1K6udTZ2cQskZfOQfTGaGJHdW2qWdlo2jGSwtpImni/dLEF&#10;Z89K3tYu7651Bd3wnNnELSMxzmbrkelec+JYtSstG/te+upUu8xrYaTFDuDY6Zx6VzTeKfF11pF4&#10;uoa1eWgS1xFD5RXcSOBmnzW0Glc9Ej0y1fxMwutSgLSzKFAlHT6VzvxC12XTbzRfD+gy6YlxK8X2&#10;qRXUk7jwoNSeB9H1F/D2rajqevah5kjP9lSSQ/Ih78/pRqek/Be2mhu726luLwXvmB/tBYqwOe3X&#10;BqWxofpdtfaf4fvmu7KzFzqEURuQzhio+teXeONXmtfiNpmm6JqaAgLJfgW+fOJ5A39sV6RZXej6&#10;t4z1WVb2+Fta6Q2+WXKqAo45PpXPFfCU3w28Rz2+vWd1K+qMIsxgFtpwfm68UgOUs7bTdT8UeGbi&#10;+vLmSaEL/o5PCkevrXS6roeiXesF5NDuCvloGCSlOB9CKoaXAYdUubtbe1ydozvGR+FaTSeIJfFE&#10;7yWdzHaSKAsm0gU76A3qaljH4J0vQP8ARvDayTJHhBMxcA/jmuJL37+O9euWS2jWa5XaqpgD8K17&#10;7MK6ri2dwEyp71jCct4dhmFvuxPyAeam40aNxaTy61E5sYmSOIFpDwAKzNbj8Py+Eb9Y7NZJWK4k&#10;DZwR6VrXkz3HgvyoNQMStABLjhq4q5mt7TSJIg4IQkb2PJJ9qZS0OcuLqwt5bCBbzzrlgAEByRWp&#10;jx6dAuHs/hamx7ZsTSNjHvirNhpWgQR2upLaE3ZR2Jc56+1ai6pr0ljYRFQkSzHCLwWFMVjzuw0X&#10;VZLu4n1a1Uk3W7aHx0Neh6XJpr6y0JiiRI41CYbrisnVRqEzXUdurhtq7znpV3RNGuU0u9naWR5A&#10;yk/N92hod+hr3yX8niCJIrQqirnI9BUkdpNd2zquoN5wYA84IxWleiU6DpUtrdqrRxkS8VBp0lsJ&#10;LaRdQxMZMtzjOKh2GXWnubPREgMztchVG5j2qFpvFnn2bReIrSGIp8wZAQ3tV68js54555HVm2jG&#10;D0xVGGO4e1ki+0sId4+bPSgZctbqcxtDcabbEmTDSeoqrrLJaXmkSWsIVJXAkI6DNO1KGFtHsFtr&#10;1pHBG7b1GK0LS287w7a29yTloDk45GKNhbmLGviKH4i+Dr62vp2gjU/aEDZDhv8ACup1rUFe0+zS&#10;Lc757cvEqoWww5HI6UuhXnhyH+0tNuI3Li4wJGFdTHAkOopLBplk8YGWLAMQp9M0nqNI8FsRqL+I&#10;Tfahr0+6O7ZfJducDgcGu7T+yzpVxdtG7M0BKr6Yp3jXSvD0dxNqya6IVe5jLxjoTnnip7B9AfTX&#10;uG1O0W2NmgO4gAcUhnPxXOi3Fnev/a0RCOwdN3K49qqw3+hR6lYhC6hrxVL46ZPWqGoeH7p/H0ku&#10;keHriS1mlVpZVf5VHc10Taboccumq8tszBQWUkZ3D2qtgZi+IJJrP9pL4Tfa/Eon0uaH/VsMBS3Q&#10;lqj8RBR4uu4bfw4xt2ClJQeMH3rtbuPwne+HZYNT8FQXCxQZgcSYeIgcEdK5d7izi0BLZ7oSDzSs&#10;QPLKB059qE7isZbTtDoscKW2QFG5c9a2LHxDZvo8Omy6VaqpXCkkdaqrbWqaXqs8uqpzD8uevSsb&#10;TtP0iW5uDJO5bzywkB6UWEdSRp8I2fZ1RXkHfgg0TeUmsWyW2kx+U0YLd8n61k3EM00yolzK0Srt&#10;Rj7VYtf7QtrSISIJIw3UnkCmBrm+UpcQpo9mvyAMdgJNYF/5MUMzR2J3mQblq4k9pHrNxKqEbk4H&#10;WsW/md7uaUyNlm+UAdKYmrmNqqC4MPmQ/dUHbXK6hG4t49qADbgg1uz3J+2FGc7yvJA6Vz92Z9so&#10;bdnPFHQIqyMRkO/Pl5NBGYvvHIPFTkvwDGOvGKYSp2/uwKENDSAYU55+lRZwzDJqwQpIOO3FViH+&#10;1EMg56GgCVByuGNOOfm5pDhUXpkniklyI0O1jx2pjB9ohkYt2qlBNFJqMsalxhuSelXo/LMeCCQR&#10;TJooks2As0G8ghhwaALRgQxpiQE45NQlMO2AvB5OadHLIuluvmbvl/GpIoJnsyw3AHOaBkRjZrmP&#10;9529aXydssp+0ZwOADUJSYXQUSSZBqwqBJY2a7Yn35pARqrpdWzhACG5JFSXUrtBNjHK88UXDqzw&#10;nenHaqjSO5jRYRksBn0oAgitWuLPUQsJ3hTkE9eK+q/hckcf7Kd5GUO6O6bd718wzSCzsbkNJGZX&#10;dREQeuetfTPgR7iP9nrRSYMi7JLfhXNiJO1idHY3ibhZb2TJGUO0e1ee62z+RLIYmZmuT1PWvQmu&#10;YI7a9WW3LDZwPSvPNcntCLV0QhVlbArkja5rcsaFM6CTEjKGI+XNa2qsreSAg6DIrF0h7D+x5nkU&#10;liRtC1Yu33TJkNjb61TsJMqvGhkRlxwvPNMhBF0GJUjNIpXfKGnI44pYhJvlHl8EHBz0pgidtpd2&#10;WEAY7VUvZYm8PyRvC+M56elW13CzmBI4P51BdJ/xL1DQfeHHFJgdnDvuP2O72RctGWHy9xt9RXnt&#10;iS0cmbpiy4BFeh6GH/4Uz4xjhmzEEG6P0J9K89SFo9duCtyQu8kjHWlY1nrFGpj506jIo+7e8L6f&#10;jSggwruOfTFIpTz0G49eadjItoW812ECgAcVZG0wyHj7vWoUzukDMMYpzDCnOQN3FIZBIoCId4w2&#10;eMVQuI/3SHJxj0rRuidlmAo4HAqnNIXtihTAUU0JmS5Kwpi2Ygtx70l2sv8AZVtuXG4cVIRIdV0l&#10;fPGPtacegzzVvxS1oviO0W3JEf2WMIPQ45qkQYljn+1FDWrH94K6CWNTfRKcDKisKF50e2OVLZ9K&#10;2kErtEdq5x1zTkES8mQr/e4X1qVBttnaNTu3dKfCCFiMpHTml82I6inlp0PYVDZVh4QO9v5lphux&#10;NPvY5ho87fZF2pF25Jq2W8yaFXTBGMYq7IsapEpmGGABBqbjscnpDM015uhkTD8E960NQ+ypp/Gx&#10;3J/KthreBIZCEX5gMbR3rC1K3P2GVWSQMTwfSmCVjNRCtqxIADVn38xW1UiPvUjzXK6dHFI3Q9TV&#10;SQM0bDfkD1qkJsn09Jpd37zjbk5q89uVWTMyjDVRs38vcA5GTzUdzLdPq1qDIdu7g02LY0FLJLD8&#10;wJxxWbeXEjai+6HGKtgyFsFeQOCe9TeTaMkjOF4XNAFSNQ1nGTD+tXEZFSL5l5YDFIUQ+HJ5I7hA&#10;6vgJ6is7bcG8tmJOB27UAdMlvKLgMkqfMgJ5q9awSsdVR4Cv7skEH0rItvtQulHnnaV/vdKtRXGo&#10;rrk8QUYIwD9ayZaNzTEn/sbVSCxAlxkd61tNisBr1sGlbMk4J79KbawPF4RYNOCzEsT9aoRi5Gt2&#10;DoCcX0ZyD2zzQtjJs73VyqQRbbgv+7UAGufLKyx5OOa2tcaBry0KMNv2RMD3xzWGY5RAGLADApIG&#10;EifOoAJHc1egjX7OT5qD5O9ZryMuwgA89KsIxLxHa4GymIRyu+XGSC/FPYn7Pa7UTK53H1pJUI06&#10;NxIgyxyKplsImN54oAGLefKS3AHTNMAzIpwppm//AEkBkzuPFWtigKc4yRgA0WAtWqnbJxwF5PpV&#10;O5CGSTA5yRmrqnZHIOgZKrujiMlgvLcUXGZsaxor4JALcn1pWIO7GTzUk4b5TtGMcEU6KGRoAfI6&#10;d6YDEJMgBib61c2kJ1FMRJDdSDenysKuEL9oBKLyBilcBkbcPmJeB3qxFsaF8Bc81WYkyXANuM7O&#10;CKt2phGg3DPandtYD2ouBGibnkCw7sNW3YRyfaZGa3KhF79KoaMC1xMGkTiQnOK37mZQwiWCNfXH&#10;etIsWxPbsrazaBgoBukGfxrg/iTcadH8Y9Is2Qny9OjMK+7Dmu1gSVrm12xtxeRkkexryz4jx3U/&#10;7R+qTx3MamLToFjY9uOa2pRvJDRBHaRzWt9GLFV3w8MpxisexsLu08V36z31xs3ja5Y4xTotTEdt&#10;b2q3pa52nIA5Bq7brqzWNzJf3Il+f9xGoxtH1713gTzJA2p6iEsMcqkTg8sWr7o+Fnh2LQv2aNDi&#10;e0RLzUIlubt/4vmGVH4CvlX4baK2r/tIfDe0azY20Wpi4uD1AVDnBr7t1BwNU06FBhEgVAB6LwK4&#10;61Tp3LSuPg+9Jkc9qe+S5wO9LEihUXfzt5NSBRnPPFZt2GvMYq/uyA4DmQACunSNLfw5LNJLGBHY&#10;NLJk8AKM1z1nGZvE9pvAAUk5rivjp4jj0b9kTxEkepCO91GNrW2APJBHzH8BThFyaQz4V+Id7J4o&#10;/az+LV6t9ciEaqYLfklUjiOBj69a5doLmJ0jlvI3CJjzAPvfhVrQZ/K8Ia/KqIbicv8AM38JrFjT&#10;X2guPNuzIzXTfN7Gu+VtDNnUWK+bpssXnjburPurVIdVtVN0AWfK7e9WljjtdAs86gI5WjyCT1NO&#10;gSNrFJpb4tIxO3I6VJJLLeTLp4AsQxEWACKyo7e7dLiZo41bdkKTVuaZkRmCK+D0xTALye0DhJlB&#10;YEryKEMltP7RDXDDTbolSOVyRV5pLwea81khUgYO2uN8S638QLG58KCx8LWtvZ5KySuof7RnqD/d&#10;xWvpt/q9xpunNLFE37vcwUZ+tPldriOiiWI20jrFMBnqFrLuZJ4r+RxbySY6j1qrca5fHVI7eHw+&#10;kUSMA2Ryxp091fbfNGnxEBKEFmXIbgyNHmNUH8S45qS4S2IBEwxx0qvYQGWCS5MhBz80dTGENcy/&#10;IwORgZoAls5bMNcxuQSFypPtTzJBcyXG8x/uwQBtqn5ONQYMB2xippPs8Mka4wSKVxjljIifkAZ7&#10;1ILeF7ZzxwhJ9qFaCS3VSxwe/pSNJGGaKFlCkY3E9adxFawiVjqu5HO2Q7TirC7hLMCADnvWvovk&#10;R6zDHI0BD9AcVoa3pkRg8+3Xbwd205xWc0XE5kZKNnHWnDO371NVZBbRgsSc9xSncDz1PSsTYf8A&#10;LnrScbjxTCG5OT70mTgelADiCWOVP1oGckAjGOtPGfLjwxOAfwpvGw5bvQA8bvLHfmpOo+76Uz+A&#10;01SPMXINAiXGFk/djPHNN4w/PpS8Fuhz6UpBKNjFAyInOcL+FJ8+WzCRipAGwPl7cmkwfmBPWgRU&#10;ZZfPlKhzkjvVuMyLG+XXtQAOn5UvOw/MBzQMkwPlJPam45kO30pC2BikGdxxNQA7jZJ8vJ70YPlr&#10;l+9Jg7Rk5pScoPlpgIx+ZTuPA4pc4AOaTH3uKdj5h8o6UAJGxM5G3juatKoKyHJwO9QIgE8uQMEi&#10;rI4jAPHpQAAjAIY0c7D3NNbIdQfTtSgEnIGBikBz/wDDyO9OJIYYbtSuAIyNh5NR9dtWAbFIBJzz&#10;zUu0eUuEFMXG1vrT/mHIfjuKYEbdQARTAACQT1NKw/dyHJJ3c0mWwfk6CkA715pP4hmI9fWheVJG&#10;M56VKoyM7e/NAhcZAHTj8qaVADYbOalYYRhtAqIA7gSaAF58s8D6U1ehPNPI/eZ29qYwBdfkYjPJ&#10;oAaS3mLjGMc1HgmTG49akkXDLjPvzTcLnAFAmSrtGPm/OnMD82QpAPWq+Mqcnp71LH5Zhf8AeNgf&#10;eNADJdhhOUJyvGD0rlNRiLR32OQrDdxXXAR/MNuRu61jawqLbI2MbozwPak3Ye6OQZWNq2AV/d45&#10;FLp8G9jlWDByScVYidpbZiI1G18GnozpdB1fkKcgUzMWa4AR1Ni2Q4A96hLQDICrkpx7VMJIWdC8&#10;Kh9/3qY8ERuCPPBJGeKQFNnGTtPGeagk5ERKEHNWJFXzSoZRg9M9aneE+RExUlfL5pgZpCYceYcH&#10;3qhcK4ktMu5XdwCelaQVDFNtlwd3AIqEwubhvMYEY4oQyDCiEfL1WqxCgg4AxnpV6XaI/oOBVNtx&#10;fovTmncEU5M4kOCcdKgYrImGiUfLzxVqQHyZcDv0qHy3Vlyg+71BoKMo28KyzMsS8k/hSBTuVmL/&#10;AHquup+YgHk1FKSIGJiJOOAKEBI/ktFEAvGOT6VnXdqxCLG6gk5Jx1polmEm02zhe9XoJCV3YJYd&#10;KoRy95b3EbW2+DZuXis0OEnYNFKwEgzg1386WdzYBZMbkU47VzktmgkbypV3EEZIzigZsWM2gS6b&#10;DvJR1UYyaqajLN/blsYNWPlb1BUVzyWF+t9EwvG++SfetWG3uDIpM0nT7oFFhHX3V/py+DNPC6s0&#10;j/ZcFAOcmuLtEvW1jUJGt3VN+cHvmti3gh2MWibcTzntV9BbLC4Zc8dAKWw277lIPbpA2SxckbRi&#10;rqrctp+Wgf5l4OKbaC2uNSuUitMsh4OOlbKvIsLxm2XC8E1LFcj0/TythLI91GXYEqvpWbMupjWT&#10;/p23DnK9q0fMmEh2yNtVulRvJG1zNuLZYiqQrhChdysl6rMRzQLWyTUkMkTEBs5z0qYx2yCIqzHe&#10;QSc0+UhrbHl54piuLLc6ZJLEsVquFXG4jrVYiZmIW6YdeM00INuRaH3CilSKRr1tqyr8uATQIjtr&#10;a/fXQ6yBkTOeelbC2ztG2ZsZOMVZ0y0mWK4UXal8/MM881sCCJI0DbmcenaiwaaGOunJ9ikKEhyp&#10;2j3q9aWmqf2E5kiVFR+nc/jV2Npluo9sOSOgNX5ZpjZsjKqjHTNUkTzFSK4vfskcJKBQpwcdKhRJ&#10;1upS9zkZPAqdAhVw0TAZByKUiF76FVvZC2RgAdqYi3BGDZIwjIzJlcDpW8by7OkQJ9gXITAY0ltB&#10;cPp0piRSEjHyAU+GKX7SiyEEBxu9qaZMi3pMhGm64JNIhdtnO4Z4rAIx4nv5bfw0wQScMR0z1rem&#10;V4ry5+zzjEhT5TW3FErxQoLGMuYuQKOouhzeEaK12uUbqQD3rZtbe5lFvuVyCvGe1RT6fObmTbDI&#10;CHGcGtLTri7h1MQvp1xtMJAbZwPxqriuVILyS38T3MCaK0jA/dxmrV7eX9wqxyOkKAYAxjBrQ01b&#10;JfFl7O0MbM8p61av7S3m1+3Y24IDjAXjGaAsccdKkkhYS+OEmSQ8/wAO0eldV4Z0Cwt7m/mXxTKq&#10;tF/qmXI/OodS0vToXsZf7SlVNwPlh+Sa1YpC9hYiK5McYQBuOSKLksa0OmDxFfhL4bsnLAcZrNeW&#10;9gup389mRnwRiotSF2l5bfZQxG7Ln1pYrq2aW1jlmtd24bgWH8qSETkTvaCSHTriRmHAxySasWul&#10;6jLHL5/hmZW4LZfoD0rsLOSx/wCEdk+zRWjMsPyn3qt9o1KG2uDNcozMecfpTsJmLPpllaaZcSvZ&#10;Oj7R5Xz55qxawxTW+k+f5pDAnHtUjJqF4mXSURxyA855pbq6MUllFFbqG8rCgDJpgS3Gm2H2cvAz&#10;YAO4KaxfL1Fb2NYrCBxvwd3vXRacl8bW7JilGVJIbvmqN2syXMJAcHzx0oQXGPpmqQXGmzrqy+Yy&#10;5ZF6YqpqVnqFwYUXUnj3SDzG39vStq9l1FLDT3FtMwZVAPPFQQWGqzaxYkzSRxtgli1NCuXdO06w&#10;ttEhUWyFFUb9zZJz3qxqtrozaGPLikXMBLESYIrRmtrNNIvE+2GSRYxgBq5+5sbuXSriQapdAEY2&#10;AHigRz+hHS01HX1i8GagZN5H2h7gnH4GurtYrFZ9x1WRGZuc84qx4b0u1FtfK90APNGSRjNbGp2W&#10;lyatPDZWyh0jXJDcGiwaGbqWnRNolhNBrCMcHfhhz+FcuZvFFrFMF8bgwMuDFJGMj6GumtY/suvq&#10;l20zrvGEycUa/aaXdSRNHbtCGgJKKfSjdjOUs2nk1WNjqEbFWJbFdNbWmqyprk0TszKg2pjiuX0q&#10;KBNU1RItOuSRKFAJPU16RaSzabYaY90ww8JZo8c+1O1hHHQ6dqsmpTPdgwRCf5l6V0c5tobfTvLk&#10;RYRb/K3vUEkuo6nrM8os5YbJZgQx4yBWbqJjfVfswWUQkAHHtRfUR0ulMZYHlbWQVVjkg9Kx9XuY&#10;GvpgJiQsnBzyaxbI6lF4k1OzgY/Zyy/Mx5rojp1uhZ5WLnAJPUClZXuMNL1Vo7qJA8zJkfeBwaxP&#10;EWpa3d+N3gttNmjRFUM4Bwc+9aD3GmPNMkelpHsI2sB94irKunlK5SLHGcDmi2twZoWmh20vwuVJ&#10;/E0cEzLlplGWFcyvhezh8RQTH4n3DbWyqlfvfU10Anh/sbU/LvZj8o+XNcxe3N+rWAzMyK+WNO4r&#10;M0AZG1ydPILKpwCRU147/ZLaNQigVXhvoGhg23Fop24JYjJ/OlljvJElKxMec5pDsY9yZ/tEGLIt&#10;J5gGR6V2NtHpA0GAkM0vkgsPeqkH2BNCnae3Xds4J9qy4L5xf3Zi0V3RWwG7UbiZoXN9aibT4VSN&#10;A0mDinyra7Qgu1PyAtzyKr20emPeyzvpA8x3GNxq7d2UKXFlNlkZk5HWmA6z0u0No8ySOzNnJJ5F&#10;Jc6TZzacm/XYFPm8dN2fpVKO/uLfX9KU3LGBbtdyhfvZNbHiBLcapBe2+h3HmiyUnDnbj6dKEK9n&#10;Y5jVLa4RtOhS2eRkZQrhuTVpoJ4LWE3WoSBzbZRM8imaVqEcmp3k02nzvIrYVSOh7VtzJZSRrcXL&#10;O0r8LHn7vpxQM4iFLifWJQ93KIxITz0xVqbAvVCSHG0jHY4rppLSzj0W9kffnHyqFxWPYwxz+Jok&#10;kMUaBsyOT0FA7mn4euVVb4N4edgOMgVVvYtOk8Xky6UGQzZCHjmt06lodm2pQ2Oivdv5e3zGTCqf&#10;x61yl2dYlt7+WLTBNc+cCI0OAM9KFqI6qLSIRbxXEmp6dbQFPlVnGcfSuX1KPQ4tYjmguzKol+b5&#10;e9M06z8WXOuXv9oaRdxeXENuJsgfhSzpDFql/DIRIcj5AOlIaD7RYhxN9qQZToe1Sw3WsPMjDXY1&#10;t93K7fvVRmsLZ7NppLt40DDbH61XuJgLGXZYuEiQBcd6B7m61hqcjtIXt0jbkEY5FaemxaInmJ8u&#10;Q/zPjvXO2eoTPobo0sgHlnaM1mTXeti0uY7PRfMcsdqscZ/GlZhqdnrMdqbrTvJ1ZdpjPAOBXPQM&#10;V1MRy3GYwTnNVZJbtPCWifbhbQ3G7IVZgTTfLmnsXcXRUEADPBNNILF8wSzeJIjBfHylOSA3GRTr&#10;6S+tYby5knmlbcojjDcL+FRQJcWsEhF8oLYwCakkFxLfRLIsbZwTk8UMRUum+26ZZTTQzopQZjBx&#10;WjZ3dlBo0kEegFsx7V8xs/zq7BAJLm4jaOFVSDrxXO3NvOusqov2+WcngdaANKJ71LiZTocUCsCT&#10;tYcg0JcWomdRE33uQelPiDvarvW4Mmzg+taVnppfTb6WdfLXb8pYYJoAxSqjV43EAWPk461DNMv7&#10;7Yjfe5xTtQke309gtgWUTfLzyR3qxZfZZbOBvsLKSPmBFFwK0l1YroIDTDeVwAaghXR10fzJ9dMK&#10;gkrgZJJrV1LTNP8A7KjkaWFQGBA3dax2t7P7PbCSUOCvyDHFIC/Z3NvDBeTpaySDI2k9/fFdlpN3&#10;9qtbk3ESxQnGGHGRXnxuIIkji8nI7YXir0EmtS2YSOGcxLyVRaTQM7q/Tw8YX8iS32iPkt2Irjox&#10;ZR3l3cPEhUMcmstoPEEt+6CK5SLf82SRxWzJbKPDskPmniMZyetDAz2vUvdSeFRMkKgjgdaxtW02&#10;5+z6f9jLjbId/wAxFatu0cEkyLZIuD97HWpHkaQOCZDxnigCra6LZNpNhPJZF5liO3B5DVnR2UUG&#10;talPd2ccsu87UZuF9OK6PS7+6j1K63aOqogwrMf6VLJaaNe3uvzNdS+cYjsO4gA/Si47nOW5t5dS&#10;u5ZXhGD8orZgMUt5bILuNV3gMB6VyFzbvBHfE3tySk5G0CltJ5MxlLyfO4cEYpsdrnsFrPpEN5Db&#10;W7xqRZkg+pxzk1ydze2C/wBtXb3szyC+wyrzjBrHuxcr4ZvH/t1vMkjG/HXHtWfYMF0e73W8koZx&#10;lWXrSFY7+H7Ndpb3EdtaEJACGdRnn61t2FzHDBPHGtoZ3UjnGK5ayVzo6iN44gYum7GKj1K0s7bw&#10;RaXLeP1Fwt6CYhyXHcAimInv49Ni1pW1AxzSS3OY0jbpz7VBNrqW13d2jeEdQkieJREyk9D/AIV0&#10;OmReFrzSrO6h05pJI7UY8xiSD34NRQ3uiR+JdThuPCVq8wb927gfKaSA4u6u5444ngsbvejbzCwI&#10;yOvWtuw1QXmnZbwW9swQoWZ8gmtoCwfWJ5bi2tEVsgDAHFZl/DaC0vmt2jWMHORTutgsTwwa7baN&#10;rLTWlvLExykgI+UGsK1v4rbXJi6BnkkyCp6VPu1260GNE8QukMfD5PWo7HTbL+0ZWa682Tyzyx/p&#10;TQjWmv459T0t2uCY2GCX5x+dVdQ1Cyt9VsUFuGUkbWWqVzbMNOvlEhDBztAFU7Wxu2sEnuLV5GXO&#10;1T6UAzfYQTRo6F2Mi8AmpUtdNQ2Inii3NKOcVzkup21vp7HywgXJOOSMelaOjXT6mlw5ikECj/XM&#10;MYosBa1mSwOvQJbxQ/LbqHVT1qrYm+TUZ3DocRHaDWtY6do66xqzb2kOD+835FSwxWRl1wibmNGw&#10;Ae/agDmoI/Ec3iO/d9Lf5ZflOOg+taE1ndpaSzx6jILgkEH0Iqvd6/JY+GYEe3Xz3uGBwuSR2q3p&#10;9zc38NizTNGpiJbjkUAZF7eeKr3S0t7rxIjRBwGRYxlsdOadp62VrfxRHwwLjcVyjNiuqeTwPbaN&#10;dgX8pulU4V0PJrz+W5vn8UzmCGSaR5cCNF/rT0Y0zrbi7s4792j0CGLGMxqc7a0otUkj0e4le1LI&#10;duU9RVTRPD+sSPqEl1cRxowVmLt09qs6tFZRF4vMgMaw43Z61LYroz7/AFK8uX2WviS5WARDdCjF&#10;Sp9yOtUbS4itY76ZNL1h7zGEkMzYXPtWTb21zJrcpj1NAgkywB611kMmmrYSB5YWdUwfl60Baxiz&#10;32vztp8cquPNLB2xjAPvVtbPTItChgSVVABZiO5PWrM8kTaWx8uMKVO3A54rGVNQdbdlklEZcjLj&#10;rTEkXbVrRLecLNLuGcDPWmXk0Mnh2SCeMBXmBJDYzg8Vbgs7reweGJMR5DA5zVY6dbyw64Z9fCsn&#10;+rRe9IdjhL22uofF73tlqPkyOqAqD8o29KdJrfjSS+SK91x5QEARQML+ldZo9ppl3rWr2Usqhw3d&#10;+fY1Yu9I0a31e5jmGQISVcn8qNBnMWl5rM16sYtXRd3VRgGtC8t5/s2ZllI6hSc1L9oii8NSqscO&#10;ftBAbviriXFtNoMcYTzJfKwVJ6E0uugyvZ26S2cQN1b5xtCAjitN7PTbfSHjEnmzC3dhGpz71VTS&#10;7i08Nz3RvypYHK7umaraDcRnxVqxELvKkRwztnOfShiOaW5mkQ79OlTNww2sOmDUGrQXF5pFlbLx&#10;EJVaQKcHitjUJpDrt3v0sAfaThguMmt7Q7Sz/tBZriLd+5O1PWktxnOXsmpD4Y2Vra2zjbsUsOCM&#10;VjS/2lFDobQQyXE5uI96F+nPOa7LW0mR4TAAu4uBGB61zMNtrENg7QWLT3P2jJRmwDn37UXEjqNQ&#10;0tbiwtbp9G8sf2aCyq/Q4qho8PmaCPIvRIFuSrA9V/Cuq0b7VPpurRXklrb40/lTKDg46Vxsfn29&#10;94kazglDm6O8joQD1xQBp6h5NlBbs2xpHxuPpVWJiL/TJvNuFSX+E55qrAftutAzl5PJ5Kqc5Iq6&#10;t0bjxLaWp0lIkjyA2OgFAFHV7q+ttYthYw2yyzDbvfB2g9a0tGv/ACbPVbWeytGcrkSnByT1wKyf&#10;Ep0OPQNUuIp5JWgjxtB5LH0rm/Duk+Lr2eC+uNTuILeJiYoe7A+vepGdRqU83k6jGsAYF/4TXNpb&#10;am+oYkllRCBhVPUV6Ja6ZYKlzLcanH8xAO44z+FYPiC2urfX9Dmt7mR4ducAdqG7giyllpkPgK5k&#10;E7mQLkZ6isWW4d/DkTLK6mNWwSM1dZ9Rm0CZrWOCTbES0ZYA/lXJI/iabxPbWZ8PXMEUkuHcodv5&#10;9KCie213xCtjf2UulxXEEhYK4GClVoU8P2dl4ku3uGAkQmVc7sHHYV1MemC2vUjm8k5hyD61V0fS&#10;7KTxD49eeMGATJsRxlT60W0GVdCBk8B6xc2UJKyTkg45b8K6bTrRWNlNqFtDE4kXy5WOD+VY8us+&#10;HbDxvYC2sS0MKHzLdF+V29PSuYl12/vvH3jK4v7GWziaeIWdlCSwCj396LaCPX/Eb/afBktpB4zg&#10;t1FpjzNuc8dK8XutC1aLU/htBFF9pa/1JwHzhV2nlix7VrarqEL6HCivdxPsUEHPHpWvY3MafCwx&#10;3l+0rLZS+T820ruHZqE2gujmtRtYIfilHaHVYJhbSQCcxnK5PYHvivQtYv8AwPbXPw/tH8LbjNYH&#10;NzHz5X1A9a8e0C31U+IdTlkkcwLqZ2AvuZwT3PtXpFzZhtZ0meKfTy4jXZHKw5Ptmqd0I4rXvD8d&#10;/r1/Lp1kx2LudpJNpA9ecVm6bb+IbSydjrN3NFExGAd2CO1d94it7uz+HGu3+oapJaRywAN5QOTx&#10;xgCrfgvUPB6fCrw+0sPnM/mM8sq8kdQNpqLDuczfHVdS+EGrT3XiC70mC3YYdWIaZv4R9Ca5O21+&#10;3srOwivb++WaOLAjIL7l7HPvXa3kketeN9Ug+xfZdNhuQwiXgOVPB4rnPEGnaQ+rqftCKEjCuSnO&#10;BwKLPoUrFTTdceTxo91DpR2BSE3dQD1roLsRXVqzzQugB3qKh8K6Ms2rS4sCltb2EsrsR97AyKoW&#10;t9cXc3iNls1wl/JGoHQKpxRZgX9GtLCfXb6SSyt5FEZURnGWPY59qS98PeHYZZpdQ1SO5JkZlQPt&#10;C914HXFTxxRQeEprw3flBJgDzySa5HV4dZutfVk8XzFRENsK8hs9801q7CTbO00/UdHg0J411eHe&#10;7kMAvQdhVm20u0uvEkF35iK7DLY71xFj4f1o2Vo/9tW00r3qYhVxuQE8k/SvQ7wtZ3K2kdwhb7HG&#10;DJnvjmh6MNDJ1GHTU8UQxSybwGxuJqrNayHxBp3laQhjK/eA4Fa629tIYhNudw2QanutQ0m3WOBG&#10;t1ZlAO48/nSA43WNG025l04PrSonmj7UyjoAelYM0ax+KPs1pes1mtuB64wPWvRRFp09jqNv5hQz&#10;RHcc881yL2aWsk9vHMz5lJZ+pppIadivbNa28TNHp/P2lcse3NddNZ6RcvFPcyLIptl43YwawTHu&#10;0IAWzt+8XgJyadaLdy+Kjbs90oMaqVKkAA96AvdlbV7+1t7aW1057WI+YvmOhGQPTNaNs+7THuIt&#10;PBkS3ViWPXA561tf8Id4YtpbiefWY9rHeWM2SSfasE215J4wvrS31FRbkYD9PlpiRsWF7Fqej6xL&#10;NdwKtuNqoxA5FWLZr0+G9cghngKkYLCT7o9qw49KS11aWKeKZrYyAsyNjcfwo1H+z4dXtnsre7iH&#10;kbSvmE7qWgi9p+mWr3N5EL5mYPyw9+tR63pGnaZo15JH9qlkkXd88hO4/jWxodpqEXgnWLx5PLw+&#10;ULHlya5fUrnWp9V1dLmBnQYKbOQoH09aaGP0CFbmJ57wiK2jBARumTSzaNpY8UEWesO7PJlkXgMK&#10;z4tShMccNxoFxGhICkZA4rZsRcjxNYXEUe2JGXLE9RSsBDcaMV1RJQAWVOEYc/nUNubCPxB5L2ER&#10;bf8AMpAxWv4i1aCW+MNtqFqsyRLuwetc/b6f4nubi4ey0GSZ0Qb2Jxn359KVwNjVNUmg0ieOGHyw&#10;tscEdvpXnGnf8JO+vR3Dalnz7w4Qp91c9Sava3a67E0iy+MoJZlk5tY1zj1GR6Vs+GZo2ikt54xG&#10;zRgKxHK570IpaHRyN4YsNFlnays7iUQhnDEEZ+lefT6xrd54qvpoNA2xLjYka7QAPpitzxDos0Un&#10;7jxbPdoQWb5T+VZ+kSSx2cytZomVK4YULzBW3JbO81bUNTt9PdZoVY/M24knFad5afZ5dOt/7TEy&#10;rMA4z05rW0i10+31FL9gqMIJAqnuWrkrdtSk+JHxJke5AtoZkYAnPLUmBt3djb/b7Hc8McSxqdwP&#10;WpXudNjzbxWTvIygK3auU1XUDJdxwLJKFBGSDWrpcsbR2ZaBSokUZYf1oswOhuJdFt/CWHtVDuuZ&#10;CB61x0X2htalMHyRvMCS3HFdJ4gFuIbVVtP4ULGsabZJY2vk3QGFAbAxSBGT4stLR9It2W5keZVH&#10;3P1qHwrpGVkurjxi4jjhJNuUyGPbntVtlnFxdw7GcgDDEZretYCPBOorDJlmT5yBTT0LvZGNdS6k&#10;bjUntrpV2EiMqPuj8KxbWPX11OabUdQ1AhiRGzOSGB9q6qwS3h0rWJJCWwchO9VZJWvYGiQKrBG2&#10;jHSkTdD9B0C1fxDeXcF1IEVS3lA9Sf6U+4u7eDxjbW5ij3vd4AI9/Wk0ebxHb6VqccF0qSpuDP1y&#10;PpVB4YZNVSSa+KyCfliOQT1NAdTe1K7s4dXtv39nlrTkbhwcVheRqt1a3rfZWO5zsw2auXHhqLz7&#10;S5fxJcXSMoIIbFa3mrYaBIY7LP8Ao5CknP6UWsBV0ZtbigvLe5giQFh5Z3dRVLWGU65ZItkjNuyX&#10;A6fjVV7jUH8P39zPC8Sif5GLYJzTmuLeWDw+sMbtKw+fjoKQi358Z0yNDHhlXBcmt7SI4v7H1Efa&#10;onLLzmsOS3ifCLK5baA2B3qnHJJaa5LGl7IW2fMCeuaY7F27tdPj16fNrDu8zPGKomRn15cStiNc&#10;BQeKoNNcya1rQH2l328YBqnYy3SX2qxtY3BfzM5INCTa9AudZY2moS+JJ5DACqwltg6kCsq3uVuv&#10;HuopHDKIorghgRxlTXRaXfXC+U32bY5gZdx6DNZvkxQ398y3NuTLOzOV96VwsadwunTWMjNKBtQB&#10;gPapVm0eLwDqUaJEWZDk45NZEQzPdxx3G7I5q/plhBPqBgEisWm6scAUCsYCxyzaK5FxIuHJC561&#10;mpZSG7upZbcDLD5j3xXXarYPa+J762hdXKFPNCn7oNUtVMcWk2sKYAIXJ75PWgogM2nrocaf2fGx&#10;29R7VR8+by98aOgVuUDdabPGY9Ksj5Z+YelLCkRtbhg7Y2c0gLcuqxyaBLFJovTGCG+6aq2LQ3l/&#10;PG0SKI16Dt6VmN5TaiipASfM+bFdXo9jbLqdw6jZ5sYDEnrQFiRLCKa1kjlmJEanpWeLKOOO8JaU&#10;xLdL+Wa7aKTSoItVj86It5Rzgg9arWj2o0PXPtGmptm3BUYc4qiTNfVLa20vU4dP1CNmmtFWYqeg&#10;xXn86w/28jGRWY3IOc5IJPNdY+nabbxXxt9MkjE0jFtzZ6/WucK6FBrNhG18xke4574yaT0HHU6y&#10;DVLCHyElnhVVthyec1mXdxoss1w1rOSXPzEDGDVHUdJdnkl+0yGNVUgAdRUCC2+ztGkUSgxYBz3p&#10;NlJGzp6WR0jXHfW1JEZUKTzk1hDRrb/S5GvJt4ugQQeTk0uk2V43jOGCWZgGnDfe4IFdP4lm03TX&#10;0OV7+PM9uwVV5yVqSylcTeToEMMuoZHlALkc1xtzJ/xMhFH5h3A557GsSXUtcvPGlukcJWP7SNoI&#10;zxWtNYat/wAJBDci9T92q5X1osIvWVjaqzJk5d/4j0NaN3N/ZsFm5IdgpH3fWsqOSaXxbYst2AUY&#10;bkFW/Ektq+lwbtrmMDeB2o2YtzPMst3NeTnTpEXAJ9KZ5Fz9mjkRU2huhrZsikngCNY2iQMBkgVm&#10;X3mR2YiXVCxLDOOKq4DbmaI6PA/kKMJ87Z6YrE0+f7Z4sRY1ciM+vpW9c2Uz+ApIyhHmR8Y6mqNl&#10;ajTPCmoyNYurNHneRyaNxplyV2/4SC6hMkbFUGznpT5vtQ0yUwzHcv3uKydBtb691zU72RJ1jR8J&#10;zwTXTpDLE+uo7bt6Zx6UgM/TZbgw3fmTMT0IJ61Tvp2tL2SYNLtL8hewNME0K30uWYDzfu+ldZBa&#10;aO/hiW+lvoWSOLLjGQKYHKSwXl1oonitZmhIyM9cmmT+TB4JWOW5KSbTt55rZsdWtJPFM1pBpzi0&#10;l+XzNuApHtWjf6DFJdW0n9qrKocHBGKLpAcTpS3SWb3KCYOW+YsfvV0wmuF0bUZ5IwpaPgVK8NpH&#10;O8JMRRdudp4rO1aZTJp8agCMdh3piMfTXA8ZzTOuMhuSK1jJMYtRYOhBLbqhhawKSq8IUeUeg5qg&#10;wnMcjR3TBfPA/CkMv2q6nb+HtVvQzeQJsOW5xmoQbeSJ7iK1ZndD8x7/AIV0Imsf+FXa9p5nEjTQ&#10;KzOR90isDTlO1cSgJErArjrSAjsbBFvGnnlU/vcqnrV2WTWJtcvIo0dIVjG0Amqt3JO8cTLfBVEv&#10;CgVoWUl2L21AXlo8FjQBiMJRrex4CQr9TW1ayE3jbLZSyp2HSob+CQXt6ftkZZTk1U029jg1i8Lx&#10;B/3WKAJ7uBf7RjdozgydPen3YvILPSJI7DG88kjqKf5ks63EpT5Bcghfxp2qXt1ONMgS0TbHEBnH&#10;SmkBDc6VcT2Wn30WozBguTGOjVsvqFuvw1e3kghMnllXOKv2kqRfCeXdcRmQjCjPTNctJbQNdOzS&#10;NlgC3NFgKGnWsKa3ZyLyMsR7ZpLqTWE8XSMLe4NuZVyobgfhWwv2WKC3WN8nBycVFJKrQXWLIscU&#10;gLM1vLdx6UIrraPL5FRtpNhHazqurKZwRnB9als5JF0C/mWJ/lXhRWVDcSyajqMirKp8wHBPXFMR&#10;LcQXMEKYOWKciqNt9pk1cqZiu4GpNQm1Zkd1CllABBqOwjvWged5QrBTtFAFgRFtSaMXKEKDvJNV&#10;Xjt0S4KuuQ5zgVetrOdpdSZ7lgWOfvYqt5BW8uwc7cHnOc00BWVpzNmOc42/lTPOuy4jN0cGUZGa&#10;dbLKlzqwYHazfJmolhk+3k7j1OKYFwBD4gjIQ48jmoLmBPtEMi6iw2EkgdfzpyMVluNzknPHFRnz&#10;C8gw2DQIhiaSWa8Y3kjHcAM1aSLaTk544pVghigTBQFjkjNSEDYxEucUIdypkm4f9wxw2B+Nb9vZ&#10;wCxRpWbIXI/GsyDyRcRsygkSce9PuNRdNYaJrU4+XBHSk2A6a03akxW2yQ3y81aW1nWCUs6qSAF5&#10;q2jwJpUsv2xc7BgelZv2iWe8jQCTk/e9KASNWPT5/wCzbqaPVQxRcumazbh3eysYjbsmZjn8K2IG&#10;WDS7pVu33NjOTVd3hl1K0Qac5JjO58cUuoIrps8gLHGhYKAQKUPcG9EQtG+7yadb2c0d5qMonJCn&#10;oe1EB1FtXnd7VV5wMU9ACP5V1JFtlO/j6GpNO066bWRK8ixqmf8AgVaUVuvnEvGAM5+tae6MQW4y&#10;w29FFYzqcoEartX5TkhuaVmAccfSo2bPn8dR2qJRueMYPB4NcrdwsKxcyjCGlAzu+Vuvr0qx5YAG&#10;ZBmjbhsbsVIxAD8oxTyrbyAD0796coUO2ZB2wKdI4MkREQyeFFAEitGts42qDjrVd2wMjFWriyv1&#10;soJXWNUZM8NWUN5mYGcEA80AP3Da/wAhyfSnKOBgj86ArDcVUnjpVuGGQxydMkcUAReVK23Cg88k&#10;dqtQx+XnIzz0rXjW3i8OupgXe3Uk81RbcQQqp1GadhDGU8t8xAI6dqZETNrqWgScTu48rcvykexp&#10;rXUCa1ZQm4s/3vBG8V7nocfg+b4YeF7eWz0prm1ZmjmAAcZ9T1ranC4znNIsNN02602SdYLmV2US&#10;KRxg1z3xG1PxLb39lNonhmztra0aLzrl0yTv6ha7XVLnSYvE2jQDS3IlU7Sx7iszxnqnhuL4TaCJ&#10;dBvb14rpDc2kcR+dc9SfauqySE0mclZeI/G0WgRfZ/Bun5uNLP2tpSD5qkc9fWtbwNPrepX2oQW/&#10;w2s7PTrOWUgbQG8xjyeOvNV4ZfCN3/YuoR381tYLbx/umBDLgcgjrxWL4o8Sx6bq2hy+H/GjSGWV&#10;Q1tbw5MnsQKd0ybPY6/WfD1naald6l/wqaTUrproM5F0V2bTkfJkZrhf+E4+It18WrbTtP8AhNqN&#10;i8sf2dYnjZVKHhmyeOBXU6fqPiqS603VNS1R4TPbx7NORt3lZ/ve5963rWbWpPi5HcXnhjw1AlvZ&#10;EWYRlyVfqWPrTVg1KOmaVZaFpHiaO88dafeSXNwJREuAEduWBP1rRgs4bmwnvI9SSLbKu5FfI56Y&#10;rkdaHhCbxVqlnc6nM3m3mWJmwSSegNd7YaRp9r8Krm5j8YXCW0NuCsByT7AnvQwMbV7zX7SSxlaw&#10;mns7cKZkRsyEHuo6n8K3LKUXOlWupLY3i20kaiNZ1KsvrkGseO71+PTL/WZfhVNLHaKfIeR8qR6l&#10;O9Mtdcv9Xs71XMKIwIWOJNqgfxdKkdjrXltVt5Hgi0qRDIgn8wqVUHryazb4+H7vxxFp1v4FWL7P&#10;Cjx3SyZjlJGW46YFULzSLe8+DmvaZpN/DEc7pHFz8+4de+etO0i90/SPgti78C3t9fwyBAsBLOe2&#10;SRzQDRpeRpYtPEC3vhVpBAE+yyRPtye+AK5nEc3irzm025VLcfuQxJIH1rYs/EuiXd9Bbz/CfWLB&#10;n+48xOOe2CBXYLb2cNvCUs7Zt20ksBjFO4rWOHfxBdm31ax07whq1xK8RVrgghUGOa5ewt/iGLLx&#10;rBb/AAlgW4uJVWK7lk+WEH7x969d1a40WPwf4kNtqGiWz/YxuuEVSVOPavLtK1HxOn2+JPi+mpRy&#10;XBbaIdpUemQaadxNWOc1fSvFml2nh5tQ+K93skfIQEsr/wB4Amuh0DxRosfk2trBralwNwcMQT3P&#10;tWbqc2o678UvC2lCOQQWZ3zMST5frk+9ekWun+HRFd29rDpSSi3CSTFF5PT8KbfcSQ6w1izm8Ryi&#10;58J6HMqSpsZ3Ubeec0/VfH/hO2+Jt5YS6ZoUKRRxfZ5kgXnPXnvivF/GdlZafqM+34iwM/2pd8Ec&#10;wJfd7jpXZeGfDvhq88C3d3qvgU30iRxeVEZNrRqw7nqaSfmU4nrSaroWpfYJIr2yn2oCHKBlX+eK&#10;5zXdX+D66hfW+rWVr50AVowkAG5h05HvWnZjwZpvwx8W21n4bs7PcY8J5mSWPua5/UdP8OxeHbjV&#10;NY8DwXccAWWO3UAux6r7mquRaxkjW9Q1Hwx4/itvC2qK05ii0xDGY1aPoSSemBXT+G/B3hrT9Jmn&#10;1Txh/at1NCrJaqAUiPcbu5otPEVrqPw9guZPh3b6bDHEVVBEEYRjpj8KvW/i34VQeF9BsNOm1O5u&#10;PMYSStGW8onrkmmtwZ594wk1OQ3ul6Z8K5tP0+ST9/cRDmQdxketS6Zb+DLX4ZWMFx4DuIUEB8oM&#10;SpJHU/jXompeItAsvAb3H/CAQXrJhihwMk/WvGPFPi+21ZdFaTwfpdgluCEEcgz+VU0mtBq7Ol0+&#10;z8GzIb1fA9/bJbo5UtMzA4HUjOKxbzxLJLaNHF4aklgiuHCIkeN2D61U0jXLoeFbyIeGLy4tnYB5&#10;1iPA9MdKt20k8nxH8Cwx+B3srSQu1szx/wCuK8tUaobRgwP4lv8ASvico8PvZ3E1sFtHkXPkjHp7&#10;1UtNK1ix+HFgJ757idVkZ224DGvSr64j/wCEmZQbdJHGMKAMYrJvLi7AVJYbZolGc5FSyrnla6tc&#10;x6BqM/8AwhF9Lcs5RLZcjB7GqVrp93JqFpeavcMkspLxWijhe4zXayDxHJqmqT2XweW5jDqTOGHy&#10;gdeO9bVjeaE51C4ufAU8syQAReYpARh1oW4zi5hC1lAUiKuTtVTxVqK0SDRvPnuUZhGTtB6UTRTX&#10;fjPUGjhjhj3/ACKDVsxsolhmLMFHOec+lNAzk45LiXUrl41CEzHAPXFeh+HDpsl5DaSeKIRcvbMf&#10;L4GcVw169jaz3NzJboGMoESL3rW0iPSm1GfUvsMkc5gHzFu3tQ9QWht3im21rUY1lDRSSsCQcj3r&#10;PgtYZdRLwRNtjUlgD1NWkuLKTW7FJQRE90ASee/9a6DUNIvE1G2ew8UQ2cbQDzVIzuH/ANes7pFW&#10;OftntY4tZWVnXOQgJzzWTDJrVvql+ZbKYWz3C4DZ5BrVvLS6FndK8oZ0cEMB1PrTDfpP4Yltbu3Z&#10;ZowPLfbjOKYG0H0n7PbSwhISYQSHPX1qU6hbQaFe3pUnym42jIPrXOx6Rdap4Y1h4/Gax+RAQsSH&#10;72B0yK2tCn0uH4NajpOpaMEkHnKS3JbPQg0rgZ2rsl54asNZtdKMQO35l7nuadpWseJUjlUw+axK&#10;CNicAg+1alisMXwvjsltkMQkfyw3BbPSsezt75NauFnsxCoP7kH9KYHV6unhy58P6XDeX9ssrx5+&#10;zeZyWPtWM2j6Wfh9q9rLpuYnww2ScqB06Vz6aBr8nxVe8milK+ZlZPMyCB04rVc3tv44vC15IVeD&#10;a6ZyCPYUwvcy9I8RXlhr1zYwaDc3FnFw3yHGB/tVDpV1a6x+1lpc0fh+/jtYrKYSochQ3b2r0fQY&#10;tJudH1K3XR7GFCrnOwbiT15rzp7yTRPjhrVpc31pHaXEym2m2AZz1GfalZDvod6dB8rWb+VvEcTb&#10;pG2pnoM1yN1p1gvi2+IG/wAs5wT3qG71DVB8TLd4tWvJLV3QggkqQfetDUm1KPXUnj8PvJHKqZYH&#10;gUtgRyu6ObxDrFvKsmPuooNZkdpqv/CUz2Vr4jshJDMpl82QKdrdBz1rqL7S7x9eS7txKpyjMoGa&#10;zvEOj2dxp7XJ8K6ot6ZoGE8UrIRsIPOCM1omiJJ2JZjqVtfzwmJGCwjzCD0Nbg+yv8MmlExeQ54H&#10;as5ZbKTS9dmlBWQaQquCck7RWb4Su3uoddt1tZNq3Thd31oSGXdNjtpGzIGHXIPbFR3Ispbi8jjC&#10;BUYgvjvWtIkVvNfKzR+YARj61yCJfJ4zvNsmUkYkDPFAFe8gsI9CuDxJJv5bHJxXIXRZvMYWuMqd&#10;orsdQwI5xhBzyM1yVyOLg8HawwaEwOcVbrzLsyRAfN8ozTuPIcYGT0NW5WjEwUo2Sn1rP2yiViUb&#10;GeKY0Oz1y9IQS6GmjZ531apPkErHbxikMbIGJiOR0p8YcxuApPPAAphBLHlvpUsFzFFPkxg0CBwU&#10;WPdbEHPSkkdZIkG04XpVmWaCaa1YsmMnAqcxWy6TeyNcQ5AGFBHNAGOVkEseI+O4NadvdKlhMrBP&#10;unb7Vns+8nax/CpIbQPBK25iV5JJoYxQ5wxxnLE5qIOpaTJbG7vU2IQFBlBOcVBKqDzNsij3piLC&#10;20bxyMZG4HTNMKW6w3C7sN1470Qufs4HngjPNZd/cIuofLI4YrgcdaBlmSOzd9PluCSqEhRu5B7V&#10;9V+F4br/AIZP+HrhSHa3cpx2r47Zbz+x755Wky2pQiMexNfdWhIU/Z3+Esa2gYroCkge4rlxGwrH&#10;KymUaddF85EfJrz/AFFkfUSqxBtrcgn19q9O1KJzYXL+U4w/K45rze+ijHieErA2WPTpXLFWKtsO&#10;sA6rEggKqHyc1q3G3ztwlz8o4qtEpESkxMOmKnlMflNtfnZyMU+oFF1LXKkHkHkZqxHnbMPMbhRw&#10;KrwkC6k3ZwQalgfE2o8fe+7ntTBE6ndZTAOck/qKrSyXY0yUum8p9zjoKvwBPLBJHDVHcRzBL0+U&#10;mMDikNnXeCZrS58D/FVEz5kMC5U+49K4hpYP+Ei1JHmTb9rYKM85rpPAQSHXfic3mAefBHx24rnN&#10;YtbdfibfyxwOFknJIzxmkXvEsREC6k+QbdnBp8aqbmRsA81W3fupMZ4XpUtizeZc7zxzimRctsQY&#10;m4x/Slyx0/YXzg8UuF2vyfvU75dgO/tSGQOyiO1UjqpxVR9vzbuBmp5VQ3ER+bg9KVlDAksoG0U0&#10;JmWqMdctjtOPMGMVHrmP7WsW8xRiP5sjpWpBDK2rRGN1bbIOPWsvxAyjxPJG8bhjCuOOKpboks6f&#10;FYyWiuZcbV5q3HJp/wDarqivlXGM1g6YZI7+4RnONvFa8Iha9nkJAYOOPWiW4I3pow1k2YD/AKvr&#10;WfaAJfYDjBfnNaUJkbS5j5wwE6VkyJJ9oVlduZKkZtySbZjlF4HWnrLAyxlpumcVnwJcN5wkh4Cc&#10;c03yJftJ2yvn0pAdTpdzai4uhLp4YA/KT2rD16YnVZXE0SgngAelVY5rlJpUa24A6niqdwfNSTLF&#10;vm/KhbjZzt9vkLtuqtbGTY37w9Oa0pYW2SgRHAXrWbEsgmk4H3+matEmgiFw4RPmHJpyod/KHr1q&#10;zpxjGrkMMDYc0+4wNVO1vlaQ4ovqBTd0Dj5ucGqTyThLjbK2cVo+SG1AbkOBzVa6TZcsyxZHcUXQ&#10;C2Sv9gkzcuSTyDU64FxGu8YNOt1EljbuIduWwBVi4gMctqzuB8nSgB6BwXImfn3q3bxTvcyyi4I2&#10;uPeq0MkZhnbcu3aauaVOQ2rAw7kMy/jWbXUbdkdi0+/w5ZL/ABEAYqzYR241CAvcJyRgZ71lSgeT&#10;DiMABRxmtnSbRp79CY2AVMnmlczNS++byvRcciqEp/0SP5yRkVdvDGkc43cAYFY/mbrKT92cZ45p&#10;IZFcZEkBS1zyMjNadqQElyq/6v5QRVWONvLUsTyeKu/uEt5wwAYqMHNMCvLnyYz5n8Z4qodylzsG&#10;D7dKtHbsQs38X51II0ZblzIgCR5oAzWj3Pu3tntU8ZY/KwJIxg1EsgMj8qcSY4p80h8plSMBjjBp&#10;iLsnFtEStDjMMPytUatIun2+9gemeKspJuYD7JwFpJDKRjBldBZnBXqT0qaJLhLK+VSpBI/CpJOd&#10;375hz2p6sBFH+8BOOlFgGwx/uS3IYt0pl1FMoiGCDng1bDJuj+fv0AqK4eV5E/ecL7UIBkRj+zYM&#10;XzEdTQSBDJ8oI4p0Ks0dxmReCM1dMUJsXDbckcUWAZZyRKTgKCw6ZqwVc6tHIWfP1qlDFbLetlv4&#10;hg5roVih+w58xuAMAiriI1dJJ3XwMKnMBIHpivC/Ht08GreILpNImun+1BUjD4yfc175pMezUA7u&#10;mDp8vA+leH+IVgml8Qwmy3sdQkwTwBz611YX4ho5LwfCLjxR4muZYbf7Y9qhltmI/wBFXHGCeua6&#10;6R4lmu1a+VooWPy98muPg0y+jt0aPxB5D8gSqefx9a7bw5oc81/4atG8SvdXN34ghUtjsW54+ldd&#10;bbcEfXfwH0JbX4R6zrslkPNv22wbhysY/wAa9gLK3iK8PlliRjPYVNaWtrp/wz8Gadb26pHbeHYE&#10;wB1O3mqvyqTxg5PWvMbUpGkdFcur/rGG3H41Zx+6Py/wmorUZtnYKcZ4zVtBmePI7+lVa49ybTUU&#10;XrEkli35c18S/tFeIY9R/ab0XSBMhtdG035sNw0r9fy6V9na9fWOk/Crx5qlxdpHDZ+G5pC3q2Pl&#10;H51+V93d3mo/FLxTf3FzLJJf+JZ5SWPO0nIH5V04aOrY5NIerM0d0ioQpPy4GMVZtodSSW3mNy+F&#10;zhT3qxbm1OviM2SoEAyc9auXz3b3DRwWyhFi+8PWujcxuZ0lnqV9qsfmTncB8oBxipIIr6E31vIP&#10;M2cKRXN2F94ji+I0kT3EpHmkDjsa7qEslxfS4jZiucE560CTKECSDdusyTuPWrbXWyCMfZoV+cDb&#10;3qB7pheufIDc8hRVMCKbWFYo6nd60WA0tfKz/CzVoF05ZHMaMF9PpXK+GZ5op2iOnSrtXGHFdhYK&#10;8Xiy1W4mVoShzmrt1Z2U+szSWtuo/eDhRRd7BZbnNanbF3ldYUV2OcrVBFnW2jR5jjIzk9a6bUY5&#10;YJYFmCL8ozk1lSwPM6tAkbEEfxdaEFwsr61t76dJ5MIyjZkYFaEs8Ek5MCNncMEDrVO+tPO8PiOe&#10;xUOgXZjqPxq7YwSQ6Og+86xYHFDBlmGw1iW9RxbKqqmSSetR3cR2qstiAyn71TwS65DGSb9nUv8A&#10;Mg9DRf6lYvarD/Y0oYYznOc0AZ8j240kBY13A8moxFbf2Q8sxkjjyCrA1WT7PJ4igjKSqjSrkjsO&#10;9dvqf/CNHwFNbJZSnEKhAB370IDIX+yR4VkuodQjlkFudg3cjFUtK1e6miuIhqUoKswkRxUmn6fp&#10;4SEReexxyhNX7XSUfxHfbNNWHgbm6VLRSZz8t47eJniMGPmPIq8QfssJPOTxWfrGlavB4706Y3Nu&#10;YvMA+VuRWuYW8qI448oc1i4amilchHMqYxtA55pkgl3IQuRnoKUmMCT953FPU4UfLxSsVcRC2xQy&#10;nJPSnALl+DzinjGwfuwaNpwx4/GgYgHPFBUhQcjrTiCDk/hQ5zGo5GO9ADckygbx0qRN+2T94Mdq&#10;jAAZzg9KcAuMhm+maQh2flHAxzmm8bVOw8E96ad+VATjNSnbtj+Vc7TxTAj52L+77evSj+E8H86l&#10;42Nx2pMfuX5oGQ5PmEgcY60DkqCnGetSOP3MIEwAB5GKjLOJWwoIAH40gJBu83GB7UpVwANw+tIp&#10;YuuY8Ypx5J+YnimAg+8cqenWnptODyB603t0pR/qwCO9AEv8R47U9eVHPNRDd5bfL07UgzggE8Hr&#10;QIsAj5cxjGeac2wINqj6ZqMAhUP+TSnb5hwcigDJWNjAhL9M8jvUZjwZMlgO3FXtPeLeoklxwatS&#10;RxNMxBTHrmnYLmEAgIBbqeDUi9CCe1OnikGqKnljbyQajJcSAeUMetAwZQY+F6dfeoQG3Hg9alzl&#10;X9cVPaqpZyT91weRTENSJt4+QjI71IwjBIEhzV24kiaW3CqE2x/nWcConk+Q5J4NILj3x5XI5zUS&#10;4z98Y3ClkY+WueWz0qsxlwSE5GOKAuX/AN2ZF+Q0yQbZkUMuMc8VFEz7STGfu045ZeHHJoAglB2n&#10;n+KkUfuk+bnHpUzqfKT5xn0qFshDkgUxXA7dhyKQH5eAoAP50pKFU46jpSEKQf3eAKYxc/LIAO1U&#10;dRX/AIk1uDb52xNk/WrwxvUYqvfLN9hnHl7gF9amWoN6HnkfmLeXYEzKDMcipx5gllyzdBVmSHdd&#10;jcgBDHdimbFEkuZRx0NCZFhSifZkYk5FIEmOWQnAxnmngDy3zPn5emKbFIRctHuADg4ye9FxFeUW&#10;xuEcFw6nmrayFocY+TbjdWY5uI9U+e3HEvPHUVsMbf7HF5doQGi6+hoAobYib/Ei4XvWfIXZots7&#10;EB+RW2loy6Jcym5Bdm5X2rOVrSOZyNNZiQck9qLgUZMbV6E+lUycTyZFXsRm+LF25b7tQzxSC/jI&#10;tQVZOeelUNFKRT5EvPBPSoiWCL8xII5zVhwcOCR16VDtYqhORSuVYrSMp2YHSoFx55ztwPWrciqF&#10;OFHTrVVgPLX5O/WmAjqpEn7oHjiq2zyWhdrjKAH5QKtDOT8/b0oZd0Lg+lAWKMc8TanG32bEZf1r&#10;VkgsZZEaGZFfA4z1rEnt1Ly4uihC8YFSWiypASZX3AHHPWmI03gjDlW2Fu4BrRsIbdJJd0KNlDgm&#10;saIMZmc3JLFucmtWGWLeFeYdKQDpox9myumAgSH5xVXyxuf5V5XkVqBwYGUx8bTg1nkjD/ujy5wT&#10;TQiKBY7dblorVwzkZYCryyK1nG3lgnPzKe9JHJAVRfIBYL1qKeKRomCyYJboKLCGzuDIrLCqYHHN&#10;QCSETR7l5H61O32ddPVHPIXrmiOO3e2tWSzDAOc5NNANZmcjCsoUVZtcPDN+9zwatpau6LlgMp27&#10;Veh06WONHWQCMA596YivYvHHJODDGdxOcjNJJIx8R6cqyJjJJwK0Y4ISkjb1FUfKkTX4WazYLvGG&#10;6jFTYDVsrO4XVbiY37KXThc9a1FjlCruiYt5nNP3xNb7kjVsRjHPSoI7mcXjKwJJ6cVaRLZZVA19&#10;AoZAPWkv7eLMaf2vGDjIbNOVkZHzNg56dKqXKWbR7RJcFy459KZFzSht9vhwu99G3yYBHUfhTrGB&#10;xA7pbK7M3ORg49q1NKsIBp6NLrgyYvuE0TSCO5hWPaW83AC1Ub3Buxd02aWDXE/d/fQhlq/cKoh1&#10;S48ls9QO1V4kH2u0Z41TCAsSetaFzfac2lmFrNQCOH9cVPUVznElke5R2h27TyCa1IdRtIJonFzI&#10;GUHtnNS2dpBcRXBVOMH5vSnw2MI+2K1pFwThiM0CZfttWtpYXZNPDNv69OK1p7t/7BuFitbc7gAf&#10;l5FcKzW0GsAK4OX4UCtO3muv7Vtirgo7YZD296ok2ZLS9i0OS4a8ySARt7VTi1G83xokVyzZAxs/&#10;rXX26btPsovtcZREy2TnOauRW+mJcKPKhJJ6heRRsO6Obms9YOiSXb6XLcT7R5UG7AOap/Y/Gb2c&#10;AawgtccsqtuP6V2sV1GniDymRo41Xqe9WXu7CMXDyamyozdSpOaVyTnbGCQafGl4uTuxuHpWJrq/&#10;Du2vrbyvAGrNdS3KIs0crHLHj7ufWu8W58PTW9z5OpIXKckjGPzqvc2thHoP2uKCB7hFJjdowxVu&#10;xAqkxMbb6c9j4atZHguWaS1VyCT8uRwKiiMVxvMxkQ+YAoqTSpvFt1YPFf6/E6EsQZItpx261bSG&#10;JZin2iEuGOCKaYh17J5WhxQRz/O0fUDNZ2mxwR3d1NPeRSShcqrdq6S2ijW1vDIlu8hTC5PSuVv7&#10;a5W+mkW3nch87RwD7UwbNH+1Jtzn7PZRIJcbi4/lVlr3S49Ku5buCAgREqQRXJNpQv1iL+GLuBhM&#10;MkTHBwevpXUNpdsnhyKB7JZpWRVXdJ+lFrAU9M1aK+03xDFb6VcmO3k5dkOOemDWtpQ1KSDUxLcK&#10;AjYXJxjNOSGXTbGCJtPtY1nALRIufzIqhd3Rl1W2jht54leZMkcZxQ9RDL9Lqy1EsbiSZnfgA5qw&#10;2uyDQGgPgqGEDG6Uvkv+Fa8+j6lMUuU1C3MaQoG3N938DWLqunwKuns0wfBBfbQFym1xrN9eaHDp&#10;upTW6iTN0dn3x6ZrZlttfhDyQfNJHb8oW5c/Wp9Fu9KjvJFjtLYHy+QcA8VanvUbW7h451yGG5M9&#10;qGBwEmpeLxr0bXvgTzFabagR+RXSwPdLdQ+YwBkhyUPbPar80dq2sx3RvI/LVclCPumsq+aGW+jn&#10;ivD5ceQ2BQMkgDDXZfKsVDC4DbgKu+INQmMVibjSUkkkQBTnHT2pdLv9MtbSeWbTYpFONzlug9fw&#10;rkNW1OHVfiHeQabpF0YLe4T/AE18qrnuAD6UuoWO3sLi7l8Gwh7VIQCPlHQiq88Ye+QpKsYwOcUg&#10;LLp1ujSEqlsAccYwKgS5gZQohmI3dhTRPUebQ/aRIl0VwPmYd6nnvY00SdDejHlEc9TTpft//CP3&#10;bLprKqxdSetYFnAJkvPPvGTEmVzRYexQhe9fUpWW1Ij8w9eK7XTIrZdIvnuHBJXhT2rFRc3nlbMq&#10;ki5ZRWxco7JAkShmEI4DU7gZ0skKancqkiAMx4qOUXcmmXG23iMaj5m9age2vVu0Mulyhi/UHjFa&#10;UAJkt4g+N7gYz3p7CsZ+n2Phh7qF7nw/O8gkz/rSACPaukvp5BYGOx8OJIyxgKgbHH1qtqFhPFc2&#10;52KH8sZ2miBbxrJRDGdwHL96TAwbiPW3a1W5tDGCfug8Ct6B9Kt/B92DoaySDbs5pZxMNAuVkV2n&#10;B44qmkUrafbPMpUdlx1pDM7UZ8LaOloy75FKqp+7W59pL+H7GRyHdIAADxxXP3bqtwIFsRI7NwQe&#10;laVvDIun2/nEjI5WgCxbf2cbueTyY2YEFU64Pfirl7fzt4cvlXSVRY4j8xPJqGzjtYNSluBpfGwk&#10;7jxj8agvL7Rbl7lVRkWSTD7emRTuKxm6Esoubq5muIdrSE4KjFVZta0oeP78mRi6Njbj5TXX2iaE&#10;2mWNuZkC+WQMcVXvNP8Ah7Y6VdXE+hNPI7/uwO5PvQO5yM+q63d+ILeJJVjtxJ8wCfeFWdShu/7J&#10;i2XDxb5Eyc9QKiXU9FW7uPsnga4fn5R2XPv3q1NNcXFlCGtJFYdPbNAehYkkzothDDfw7xaYZ9nf&#10;FXNIgntNNSdtZEjyzEsvWorWwkPh2QJbMzt1Oelbdumnw+EMSXiLIjYVS3OTQ2BRub64EmomC9fL&#10;RfMCKxLGM/2pcTyXCSSvNwpOay/EN/ex38kUWhiMug2P/ezV3QrHVF8KahPcX773GV3GklYDpdRg&#10;X+xIHEULHZnAPSuNnybe8BO32xWkJLnf5a6lIwLHJaq11FOtm2GVjnqKNwRXs1todNyHLnfwD71V&#10;uU1ddbgdCQjckAYrRhtrv+yJZm09h5fIAOc1BBcXc2o3G6IoqcY20DMqbR7u41yyu2urshW+VGc4&#10;yPauhht9Re7sowIwQ6gAHtUrT+Xazk7mwnyj0rPH9sG2vZ47tkZlPOfu+lAXNzXLArpUW66gDCME&#10;7ZRuOPbrWDZBz5Z/tEscgKueuKwtLtZj8SY7y68YX1zOIpQI2kJUA9sU9I9Xj8TTyRzusYumKgj1&#10;NCYHoMdvNi3PmEvIACu7pVW+dYLqFXtwMckkdaqG/ki0Qu0UklwU+UL2rBur/ULnSLiObRpAwbh+&#10;4FAjrbLV7E6nbImlwvIOh7VX1zV9Tlu7OFFQKGAKx9K5nT4HBneN5CcYZsdPxq6lpexXE0r3yEO+&#10;c9cCkOxUvpxFf2rXcs5BZMBFLcfQVHPrdqfEtnaabBeyFohk+SRzWpGSda/dpG5xtVmUEDP1rpor&#10;S0sbV5TpVi9067gFUcZ96SA5my0jxJd+JrY3fiy5jjLf6sqQqj61u6tp+m2+p+HrePxTY3TbP3mx&#10;h8n5UTnxRfRkPrkUECpysYAOPr1rnEs7KPVb9o9Qu2O7qXJyfrTsK5t3selJBaBYkLlAOQOtZ017&#10;rtpb2sdndxo7vyTHmqrjVGugz2DCNHG0k9a22tb19GguRbx/JF1zQBZ02XXXjuZLtrbmMfP0/Ss3&#10;Ub2QX1skVoG+fnafvVmXUupy2vl/2kyKJBk5xx3ps0+kR6RObW+FxcJAMqDn5vrQNFy5S/8A7NSW&#10;XQ0hDqNnzZJ/Cuj0O3jPhDWJpkhDC3baOvauGsk8U3djLJdSPEdrbUJyFFQ29x4lj8Q2drHqeUe5&#10;G9s9hSauBqMt+ftO1G5umzxjirlu8UBsmlhcbuODWpex3Q0+Bo4VLC25AHGa4hJdRm1m1WaGRCt2&#10;QAR707COsubjTBZ3JbT0KNjqK5jZLJrbCK0i2NKMKBjFbN/b3S6dKXgwuxeQOgpdLt4pZyY9RICr&#10;k8ckikNM2LzS9PTwbp0supxo6qp2FhzWFbato8V3qkJ8JxSAxYWTPQ/Sp9Xjvvs8DSwX7RK2FC5J&#10;/KuZaGb7UZk8OXYRpVA3KQfyp2BM2WurVdE1WR72ZFkk+UAniss7Z47Zhf3Uiq42q3PWtma0s5bG&#10;3BZABGpIJ6GpLYWv2qCOPTEjWNgCx71Izp9DWS306xMOmuX2guAOMVka5Ip8aySvbxqHmThfWumb&#10;VNMgsdGs4jEJ54T82OeKx510Ym4Sa5Dsxyueuap7ELc0fsi3Oj2ZCyfLbg8HrinWVvYGwvEnmYhm&#10;xtJxioLO6NrpkqC9Rtw4UckCsvUL9JYIRFHIC0nzY4xRYZpXtj5Fg5tWeRDGSVU9KwNFF9JrOoyS&#10;NICshG3sKuw3GrI8REriAxYJfmpLa4sku5WMwGXy+B1oAvXflRQcyAM4OwEdTXL3Goa6tnf20ei+&#10;YzzKBj0NdFc3el3moWZSRWjgHzEjHNUpLrTIbt2W0hkJ6AHP60IDorTQvCI8K6a93d2/2z7GW8t3&#10;G0EjvmuUuppItN1GxtY7OOFrk7zFjkfhV6P7HeIxupbiNDwBvxj8aW60m3tvDV/PBcysiRbtztkY&#10;+tMEXNLIOgNHFZyfLF8zk/nWQF1EeKrwWtswVplEzucCsrRPEDSeLY7WKyjSMTYlZv4/pXpNyNBk&#10;fSIXuWt3uZVCtGCcH3xRclprU57WfDqDTra9vdatIIYolaWTAI56VZ0O78FWt2zT38xygMIVM5A9&#10;qg+IFysHhvQ9JOuyzbmhknJ4+VegP1rz8azpUesxSrpBk8tI0EaIG3e3FG40r6nW6vcaRqXj/UJI&#10;7mOKFnCwKUClsdc10mmadY2pspBHamRhxnHA+tZR0+K7sdPvf7PS0/0YMY8gbayNTl1NLvwjFD4v&#10;lRPMYylRk4HSh6i1Oi8RXuuMbqG1vEjxEAMN+tcza2V/LospvPExcq2WOcH6YqnM1/Nq4YC9IUD5&#10;yCM4qy8d59imcy3QfAGBnFCVhpWFtYbWPxA5jv5ShIUjtWvPbQre7RHIzMASBWHbxuY5wLzMgcHa&#10;atXcniQJZyRTRBgBkkZ4FA2a+Yl029STQiDgeXJnp+FZl7cXcmn2cAttqxnhlHWtDT3vbnStRaS0&#10;BCqMkjHTrWde3FutrOkNsxbON2KBJEVreXsccscsrNlcLk5qKIX7XGtt5rRs8DeUWORntUUMF1Kk&#10;brbyMc554rRuEuhoqsbCTzFX5SO1JjMPw94b15PFkWr33xclgnNxJmFI8q69ga6DxVKg07w0IzJc&#10;Fw5lcDGwL/jVC3vrr7POs+oykbeTj07U9LuKe2mgXT0COpUsewNK4dbnJWnnalp2tGy0+/dIHIZi&#10;hCgj0PQ1JZ/2hbRamx0uWS43AIhbGT9a7R7o2PgvSNOgFkIlLv8AIgBJPPJHWubBvJLnULqZxFGT&#10;tTNIpMypb3xhc+KYLO5shaRRFWkVZN24HpzW2bYw+XcwakquI8f71Lp8Fiia3LNqfWNn3Mc5ArEg&#10;vHvbq+aG0uTHFckKADg4phY2rWWWRL0XFjEWY5B7CkGqW9vfJ5l3BtWcBQpyRWzo0Gny6fq/2lZF&#10;OAEjxz71janpPhy21Z7j7GiDzwys8uefoaLk7kXi281N/DNjJpsUCytJHl3/AIVPXipJLy0h+H9s&#10;h12N5zYoZGXrnHPSsHUde8Ppd3McvhRrndGACsm0DHtUOlXXh+a7uZD4UaAC4XO992R24oZSjZGh&#10;pHlGSW6n1PUgnnfIGJBb6100+reDI9J1kfao45GsWVxjJBI4+ua2TYaXfWcU8Wt2uEtQJIdgXgel&#10;eba5YaLDqsksq4ijuAcA/e5pCtc6DwesMeg6vcJYzsPPkJaRTyG+tLqahdMvrqO2ZM7ucc1d8O6i&#10;JpFhGhwJYi1GxgPT1p1zf6Zdap4m0+MxFIZkDOMYGaQ1ucVpYtbrxDZCSP5FuckMOD/jXoWrX9hZ&#10;+CZI7KxEt0YwC2cBfwrg4bHUo/if4ijWdRa2wjMTLzvLD+ldLdQ2EGki4ubxmdx9z6dKVrlHIW03&#10;iGfxZa/aVunUSbmjBOK6eG7uZfEtxFNHFHbJFhWbnNYFzrZdLq0svBYtZpXVftkhzhe5Fdba22iJ&#10;4X04z6r5rCD5588Fj1osJnn+sC7g8e276XNdXL4b92p2r/hVe11Txo19rUd8lrawiVPKTb8zE+/W&#10;u18iCLU/MiSKSJJgzAdcfWs7Ur/wtP4hgaXQHTy2T5+gyPak0PoWNSe6EXw7WWYhxZOZstyc9K56&#10;71K4juIYGuDDb+d8xA+8PrVbxBa+Ir8391Z+KcMsSLFGeML61q6Rpkn/AAgci6nNFciOMbpSMMxP&#10;YfSi4GRDe+Frj4hWllbaVcSeYgDOIsjP1rrpNBt7GK6nWcPPJASsUiZ2+mM1R0y68L6dqN0sVrbo&#10;7MPLBiBOe3NO1XX9Tfxh4WT7LPM8zMF8uMkKB64qW2noNIU6RqN34K0+4udKtYxDcMZCSAQM/rWb&#10;q6aDJomnQHV9sQCqzL1U10xTXrrTQpvVgiK/dZ9v6VyN/Y2dp4n0COfUI7iO5kYykdEx/jVXFYwp&#10;mu9Pv7OKy0Tzw8qBMycEHvU2tC8TxB4Fu7jSLqcW9zHIbaOYrnuenpWhr5tBpFhLb2MwWOVPLxyc&#10;DrVl5ba88Frc2+nXcs0MChwyEZwPQ07gWPGWu6Tf+H/h00IziBB5Tr/qyOoKnqaxmTd/ZRXTZY0M&#10;IyNm39Kvw3HhqDQ9Gvr74NztJHLnzAeFI6HbWL4k8RyXuveEp9O8N+XAkTfbJCu0MB0AHbFAJFu1&#10;mEPjCC3VJcynqFrTEUUvxFigurUCKVd248Abafpslo3hrQ786RMQ6P5QZMM5Hpms62l1q68Xa1Jc&#10;28Fum8LBb7vmVfX8aANO41qygvfEFrYeW6yQGEgDHXjP4Vn6dp1pZeG9iXUUkjzM7kn+9ziobmz0&#10;6DxNZxfZEV5nz5ma6y0t9Bjghkn1BXwmdu/rQI5fWrRrjw1YxpK6ZbIHb8q19C0Szh8IXcjO0kjW&#10;pALcncelF4ZrrXI0s4I0RpQMk8ACuwsb3wpbWOtwf8JZa3T2diDdKMDa+OFHrQ2Bx/hrS7e11v4h&#10;3E93cG8SQbmdzjaemB0rJ1R9O/4SwzTarvKTAgKeKx7jUfF2r+JfiC2m6H9kUTBbkB87U6L+Jqxb&#10;afDF4ZvoZtzOwGZHbJLd6EB0El3ZppFzcJGrFoBt29q83uLe8vfE93NKHiQahEVkLYAwc13+n2+i&#10;r4euYpvENuhVD8rMOKztQ/sB/A+u2lvceZK0igsp5H5UdRo6W60yCTTvtlv4k05WTT4w0SSA5wOv&#10;Fc/C+nxS6nK8lvO+8AgnvWZ4a0Uw+InU+LtZgjmtyGZ3ZgM+1aF/ovh61vbTPxYBkbUAVhYAbzn1&#10;oHsaa6npNp5zT6EsR8vcqlc596zv7bsryXVWtvD86lpAhuFh/wA9Kv6nps82qaS9xqVmY/sahNoH&#10;ArS0Kwmg/tS2iu9PFu13G7sYx2NIVjhdT03xbZ3lldXXirUZrA4be+4Bc9Mg8Vu6PDYM1zcSeJY8&#10;BQflPbtS+Pk+Iep+PG0u2Swj0R7WDfMrfM5X27VjT2AsNBt7ZfFP7wW4Xrkt7UwOw1CW0HhSUpEs&#10;oZfleuYshaSa3B5jjcr52kVXF4sPg0wXS3SuVPkMq5yarW0WsDR/tcmlXMMImAWaQYznoeadgR1l&#10;xNqt1qUNmluVhBA+VutOWC3t7jV1TZM8EIZ4yclqy7ae4hmlRbhnndBiT0zUnlS22q+fN4kfe8RL&#10;AjrntSBI5HW7u4uZSYfDixlpsL8uNuK0Ym1AeA5kF3iSOJcgn72aiaaSbxDqYezgSKLLRkdWqjBf&#10;RzasYPsEwkDkAj17cUOw0i1p2jRya4tzLDcu+3L8nius1rWv7J+Hvg2O1iRPtU8iTsPvAe1VIrnU&#10;7P4aeM1+ypLeyyx+QccBc8/pXmmv3Grah4n8OxAOFhK/LjgN3JpNhY7ays7aS+tJlWRnmG7fIScE&#10;/WpU02c/EJF8wfIRnZ0bNZMcupKfDVmmoqpKASMO341080l/aLpcixB9zLudj0oQSNPVlay0/TmZ&#10;S+Yjkbc4rh7OL7d4xuiHiiijnDFM4rsdX1O1fT9FZwjO8ABXGcVhWNnZza5KyTPAGbJIbGaBWLd8&#10;CdWMX2RjEsAwVPHFYFisI0n4zSyTKoaWFYfVsVPfahHB47ktMu6fZmG49SazbSHUHsdfd7RxH5rF&#10;Bjt9KVhmdDbwtPMzhMs4PSp7hL0RKkSPsMynjjpTLaK+fUxILhlQzYUEVpXf9pKzIrqzCLg46U2x&#10;mgf3tpFJPeRYW3VduRk1NapoA0/U1ku4Y/3JIOepqtYaep8Mw3N1rLI6RuXj3dfSuQubhZLHW2+y&#10;yqwnITnqPpUjNo3NslpqflRRud7ZfPIFUre/vjZSpHEVLk4FQ6fZXLaM7C3nDMOQ3Ga0vsqw6bGV&#10;mj85n5BHSnYB2mxXq38stzcqyN1XtWxbwWnm6jOkccQAwD65rLUlbm3i3OzsnAHNWI3YTzQybwAw&#10;pJAzJI1G1+IFyw1pTFODwe1N1W31D7DA8Tlnkl5P1pNTt5JNbt5P7RfCDISt/SZ86dOLq1TaBhAf&#10;ahLULkejvqkGiX63k4kijiBTJ9e1NuriK6s3MVvEu2QcZBxVHV7hiurJFEyI0JHXp70zwxDpkPwx&#10;8TyT+IHkmM7FSTyfbFNPUViXULWW48HBPNG2MgkA4zis2x/dQZ2xkjABx2rd0rbPd6grNMEPAyKz&#10;dStXt9UAM6eU0hIwaBl+31TTIpZUayUMy8t1waxr1BPq3npcgfPz71bl0qafw9pNzDbKw3HPNTi0&#10;EemRlpG3lB8uKkC5p8ujwWwZpbYSEc7lBJqprE9udLuXtrGHdLKMsq9awrtU+1YJfJPXNbemRxT6&#10;elubqLenv+VCYypLNIvhq1RXxmH5iOorN05LyTW8pd3LCKX5g2fmzVbVRqsfiuaEzhcSDC47V6Bo&#10;iWcXhOeWWGASPD8q9CTSQFR0SNL4Q2pVmh6+hNY9tJqEesWe3UpciU/d4ya0xM6XN+ZYFbzCxX6V&#10;z0mqWMWtRKdPkOJvvAdKLgb5OrR6peyTtgy4PmMcnFPvbSGbS7SU6wCdw2gGte3/ALIvvDKS/bYj&#10;stzkFuc/SuJa5lTxXfWkMM2FhkYvnIHpQItagZ4rGwE0Em0Qna+3isOymvW1FYZbdkhkc4kPH0ru&#10;fDsct54EJvbmOVft7hQRyuDxXSXtn4VtvCMs134aadcAptbaVx0qkricrHlzmxt/ENrbi5h3SSD5&#10;ieea2dSGoJbaVHbzgM2AcH1rF1W38O3nifS7u3S6gaMDMe48Y6VoF5W0lme7/wBUBsOeeKkoYINS&#10;tdUWeW/IUIpYMc7s1LPe3tzfWCwXUahJASMdaTzo7nTds0gK4A6+lSWqaPFeQu1yoCjnB60XA3wG&#10;kspZLiRFVbcBV964TUdIkbxBBPHqnlB7xWy44wDXQXk801lfGF1IXGwA1zt7NrM+iSRyN8qkAbTj&#10;FLcEekTpC/haxCXFsTJpwVgCOMCuJ/sl/s0z/wBqKClxkqW6iotMeaPT8NLcFI4vlLMc5rPuTrss&#10;97s1GQBnI3AngUXHY0J7+GLUNMSOyBcyhTIG+7Wd4g0vVL3WNHYXsrBEXIY5HPpUNpYxx3kvmXTy&#10;HeCWY963ptQlhWMIoZRHgA0iji2t5dM8RxSXEBUCL5WAyK1be7jl0XXZvPc5Q4FPu55L+PU7b+yC&#10;zsRtyP61fttHmtfCVu1wYBmNvlzwBTTBnGQTGNbiVbdizzNkk1pJG1xpNyxsZuSM5pxFhtu2a1Bi&#10;SbK4rqrWTS5/CCNBcRIRbtlAO4piMOJTB4fuV89AEiJCk1S09HuTI5VmZZ+vtTII/tGs3aTX0mz7&#10;QQecdOldVb2lnH4a12OC+RZJYgA3pSArtIhv1jW5jOwL0PQ0X7rLbwwSWgcyLtXjpWbp2ja1Bq2q&#10;PP4gj2s+V5yTWpOl0k8XERwv36QzOWf7DELRXUhuTimPeNFa3E0k8Owoep5rOv2f+1LJxbFgWI5r&#10;MubHUruNdzSrHHKMKG4NVYSNKBtOmsdUuJEOMHgD8q0PD/2o6R4tSSyn+zXMg2IRnGKcNLvLbw9p&#10;eYYmSVFJ56Y9RS3GseXYtFBZ267Y8McdKQGxb22nJCB/Zduh80YPrWtczxpo1/tmQMtkcYb2rz2a&#10;81eW206JLKZizZ3DtWiZpl8I3UP2N/tEyBQ+7P1o5bjM6xnMun+PVZyTDNnd9fSs+KcTWpUwNkTY&#10;yeop7Ilpb3kIuUMspBcg803T4pH1aUmAY3Dp3psRHOt0NRs44iPM3jIx1FdSlrY/2VCrITLgHAPf&#10;vVCxVB8Q9TaaHAjVdvvSa29zDrf2iK7KKcbRQM27e3svtDZmXmAhhisKbMN9fxrEVR5sK/tVVL9/&#10;t1iP7VGZHGcj7tdZf/2b/wAIZbEwwmQ23HPJNSBzU8dtBaQO91FtYgr83ep45ZJILZI2jXj73tXP&#10;pC1xFextPKWiYlct0qzamSLSbsyXY+Q4HPJqgLupCQGxC6gGJcBvm6UxreH7HKoRd4QH61Vs7eSe&#10;/upXmkChSVGetXLF5/7Tvw9pJsCttJ74pAR2ckou7i22ZLfdqW5DxPMCmW9aqKw/4SS3lRh8l4B+&#10;Ga39Wjb7PEVgB8y3GxvTNAHOfbT5tlBufY0wzz901tSq7XMBQ7lWJciueuLC4g0pbiS8Qt54OPWu&#10;gsLmFtLuWa3AYwrt+tNgVdQEyaWhUkE+1P05/wDiVXjyPgCPnI61Y3Lc6jbQtKdwz8oWo7pHhs9S&#10;jNpglRtx3pAiwl9bxeH7sLYsSWOOKz4Cpg1CYJhsEkYxS288A0S48y0XphQVq9bJv8O6tIIEAERz&#10;TAyEnikjuALld+SKrL9rS9hQTkgSEkA1FawsLy8YxPtFx1FW557NL0BbOQEqPmpiNB58aVLvJB29&#10;QapJMGt5ArHIPU1BKHeG2VVJ3Nz9K0IbeIQkNMij5fxoAz7x52jtFWVAVHze9Lbmb7O/mKMAcGrd&#10;9b2++3aLVE6jIzUVvFKdat0ebCHGW7UIGPb7N5KcoMt3NRFoFnUiMHkVc1SxtkgZor0EFBwD3rIt&#10;A3nASrwHGDQhCXkco1G0Y3ZAKfKCeuacrKunlTOCRyatXf2aTUVLIpRUG3B6VUEeWlYWrghuF9qa&#10;BjUmRpkRFy24Zq+8ML3Nv843KOSadZwafHPNO6HPknj3qKFt8l26yZG5uKQFswEhwLpiqqOKkCFI&#10;32sn1qxp5ilszthO4TYbPapb5I472MCM8qMNSHcqSRuUixcvkrn6VZjm2WMa7RnB5xzU1sMKm5FJ&#10;ZuCafMkba5axrbdU5YdKGFwspi0WpqWLAjj3q9boixHcpPzcU+3tYIYHIJZi+R7VK5XziCD04rnn&#10;VS0QWFzhsgnnsaQlixzjpTQRtP6U7BAyQOD61zt3GJjgk1IpGHAU4I/KnY+Xr1FOUcY2gUgGhWyp&#10;MhJzUhzvbPoKOBTSeTzQA7AMqcL9TUb43p+8Bw+QaQlsjrUJJxyG60AWJri8ZVB1JyNuAD0qvAkp&#10;knJhzlhUqRPJPbqvduvpXV2trp6Ja+dKQCo5oAqWVjITuZDsVc5I4pkoRdRcpMCuenritPU9ShXQ&#10;ri3twnyRkDHeuWtpZfJDPd/xEkHtV2EX52kKzPtbGB36Uum3vh6PWmjvbplSRcbz0FW7O2+26dqa&#10;rcajDhMh/KJBrDuvCGqXMczr8SJcJuJR7fHA961p0XLUEx2t+GdJmGoajpWuRzqo3E/aMFT7Amuf&#10;0RvGSapK03xN8qNJ/lXcNzAdiOtdx4T0vTm8C/EqO4S68612iCVZiAT3yvQ1jW9n4QHiDWnutCvW&#10;uSrBZPPYKv8AwHOP0rohG2gM9Z0HU/DOo+FPEbXGjwTX2nQAwYfk+p96y77VNSvdOt49G8AXt1IJ&#10;mS8Sa32BCOgBbGa8Q0fUNU0v4weKZLfw/cXEMl4CoVuNo9a91i8ai4tfDKL4RsIGZlz5KgFyOuSt&#10;Wl3E9Cna6LrA8N+LH1nwZZ6czun2cJMGDD+I7RwMVoDSPAVh4J1O8sJ7BrlbBs3syhjCSOflPT8q&#10;h19/Fd7e3ksFtfBWSMQQ8lRjvmtXQdL/AOJFq9vqGmzLLdRILhichgOgAoaBNM8j/thF8NR2Wi2m&#10;p6hf3WoMby+eNiA2eAo7VueH7Pxbba34iGv+B9dC3KRNbuJXbGP5Zru7nRNSsvEtsNJtvDtrGyln&#10;kO0njvjrWV4w8SeKLH4axpD/AGbfvO/kvdHGYGPAwPc0nZAc9rbeCUu9S+2eDyLqWVBpzrLjLD3+&#10;tduuoXA+DXhqxudMsoryeaLfEkwbEYPBOPUVycHh/wAv4R+D7jxFpsl1O37+K3Vz/o4blfmHUmqe&#10;n6fK+t+NdQXTb2FnWNLZZJS21R9aroT1Ot8UXHis6lp9pa+PLeKxbTIgIFjB3DGGFP0+Kxt/BEIT&#10;TYY0EZBctjJPXn3q/wCGoNPfWGi1C085zHiKRmICE1e8Q2elR2cdpNp0kitcKPKRiCwJ46dKhopM&#10;w/DWk6Fa+JPFeoHx3dRTXFu4tokmLLDnqSB1zWp4MNxa/EL4izNrtpLDJqAKSzKGB554PSvGtbTx&#10;lpvxrmSw+HmvRWccMbSR5aRGVueDzXsdrFpV58LPCk9ql5ayyQsZ42JyHHqKSVgvc7HxhJpF54e0&#10;uZ9E0kPazq0TxqEz65xXntxrl/ceOPDGnjRNR+zTQ7W8tGOcD1HTNcv4quvEFp4TuxdieSI3CRja&#10;xGCeFJqv4V1v4gabqWrxT+AdO1GOW3RrW643Rhh0podtDvtT0W4m0RodN8CTwjz0Eyvck789TzWo&#10;dG8M6P8ACzXZ1vdKF0LaMSgzqWLNxwPaufsG+J9/41tvP0l9K057d2km3NlfT0615tr2ka7/AMLP&#10;TJ8RSxf29EPNErMso3dcUB0PTNKtWtbjVbqHTlf7RaPJO/fpkVd8O29tL8NfEdze6rdRfarucADO&#10;SAeMVuahELfwljylz/ZEZkycADFeXw+ONJk8S+EtHtPCMs7NqhDSkhRHtPzHHeqvclp6WRx2qaD4&#10;C/4TLVPtHxN122k/tNXiEuWyQeOteg2mr3FrepH5gZWskVT0DKBwcV3+t6Z8KtR0u6e4thJcrou9&#10;JY48FHUf414RZG+1JvGEMOl3Dta3zRrKBggA4GRU3K1JPEutzTeItMtYpHDzagjBVfptPGTXplhq&#10;rm001r6eAlbaIGFjlRge9eSf8IX4lOsGZ/EF4twxzGBGSSe2K7jRPAHxEubZ5NQ+KWn2MZ+6XO52&#10;H0q9EhSlfQ6vWpf7SQx2OsaTErKoKblQMO9Vm/4RHTPBEMEemaEl0SPtLllZifrTZ/h5bJZxNP8A&#10;tDSuynKEHZg1jjwRo0er2stz8UNTvo/M+dFk4x9e9NSdjO/kXNQtfEmr+AZYdKtNNdWdQ0rSgBB3&#10;NUrHwJpsMExupLi7ulUEtuOweuBXp+n6dosfgPVYNF8P3EARF5Ex+Y96jgvGULBcSiJkkBeRu+KI&#10;uw9TibrxBoOjaCLeHwNfSukRAVbQkAj6Ck8Nz+PtUttS1u88I28dpHuTSrdo/LZc/ebB9ad4s8Yp&#10;/wAJ/wCEbbS/hfp97tVlcSW4XzWHcMayLk/tA6skC23hjRdMtdowDNjYPUAY/Sosyulij4oS7tPD&#10;HiC7lu3e7mvYwmzpGCe30qxpOnXl7o0McmpynMMbyPKdoAx6mupa3sLPwZpFvqmqJql2qAlnXHmP&#10;7D0FclfT3txd3VrIDbQzDaEiO047DIq0hm9rF/Y6b4dtINN8YWB8q0YXGzDEnHTivIZfEHju40u/&#10;+zfDtpYRMw3qoBI7nAGa9MtvDmj2/g24C28gmuVIV3k3EntwaZo1rPo+qS/aJ5ZpJn/dqLclVz09&#10;aGrhc8qtn8aRiK4fwnqEatMOXBXB9s11d1Lfr4REstjtlkjGD1zXf6nFfXsZN3rNqwQAxRiPZtz0&#10;rEuYrFNIMdxJbttTAyw4pWsF7nlOq200sOhSfatwMwJHpXQwrJ/Y0KFCA0S42nsKWaPSP7UaIa1b&#10;ovmg8sMZq0qbNReJ78Z2DYCOoPekh9CW3l0cNaI8j/JMp5XoRWnPNqd743tZ4PEN4YViRXjAIDY6&#10;VSOnS/a7UbYzucHcPSrl1LPZ3umQQxwnfFjA65pNFI1ruVLeK1aeMEtjjrWJf3FhLqNki6KuGAxg&#10;cn1qJzfK1/LqE/yYBQEdBXT2Vnps3h7Sry2a1dgTk5Hy/UUhmXBBJZtHLZo8EcijfE7/AHj+NFxD&#10;LdXFuZbBQ6yggg4qxqpiRs3V+V2spTB4B7Vzs+o3keox48wuyjYAOooCxtXXmL4h0kG4BVVUDBwM&#10;07VriRdOgExSR96+UFPNZwlM/h3U5GtGWdFBXJ71Vt4Lw6abqa5kkk34UE5C4oQjsRfXUWiaRGbC&#10;58yWABSQcCqF1bt9otZHD7s55rPl1DxGvh2BTocFwm8bGUcpW/Zx3kuhWzTyx7ni5DHGz0pisQeT&#10;roFrNY2zAIv73Heuav8AS7HW/Ez/ANreKJIpLWAi2hC4LE+9dXa3GsW3iSKATxtE0wyfal1S30aP&#10;xjBqE+pIke+M56AmjqBxehxXdpdeJbC7eOS3hvV+zSP97b6V2l/Lbv4Um+xtCQka7xnJ461yeo/Z&#10;Z/i5r8kOqMIpoosAfdXA5rKsYNaPxe163tNX/wBFMa+ZKWyGz1GKRTR11vq9pFYwlNRt3dcApxn3&#10;zV6XV9Im0+VZ57dA0fyME6Gqc/hzRYrCaZb6VZm5ky2QT9K5/wCxwebfxts3BcoSaAIZoLYavdFd&#10;+1geexBpLCCG2uJZbe7WOQyEkgcGoFuL4TC2k04MwlwhFaEh8mzw1s24gZ9qom5K8VvN9omlmlaY&#10;jkA4zWVfC0isIWMhUk/d74rZtzEY4W8zqOpHSqV1DYLfGea8jfKnjPT8KAORuX0oxXZFzPuKZ2EV&#10;zszQmxmVLfClvvV1Gof2X9jvPIWPzCf0rlJms1iK+c4b0ApIaMh9quSYlPNQO+Sv3enFTylCSqqw&#10;PcmqUgcSodhyBVEoaVX7RnHWpMLvOJBmmjfubPWngQ7ckHNNFIT+8NnaquxC0m5e/FWGP72PnjNM&#10;kPLEJ0WkA1Iz8yrERn0NVT5h1B0LTHn14rStJQLKYtbyN17dKcHtCrH7PgluDimMqSK0dkzRqMjr&#10;UlpcS+RcI4JVuwqchGWQfaV+7yKjVUWKU5AO6gAaNCy7ASN35Ux4GMvL4G31pkkkqxsVY9e3eqwn&#10;vG1CPNsyqOvPWgCybeRVTZIc56Z61DcWkmLQmeNmBzyK0d58uI8ciqM7ynzSNxK9KBWMm7+0BNNW&#10;SVSz65bAgfw/MK+99GjeHwt4KAX5R4agwD7rXwN5d3LJbuwbP/CQWxAPswr7oiudQGj+DGFqwU+H&#10;LfHthRXNidkGtzN1e5mXUtXIt4hz36flXk+o3U58ROVs1J83g4r07U2huNQDK3IjYOCMYNebXULD&#10;xTagg/Pc+nvXIjTqblhiRLZWXkRZPFQ3KRiaciQAhq3bKOCKWRmAUG3GD61gXJH/AAlrq0O1GJIY&#10;Gi4rGXKJNoIXPPOOtLFuaKTbnPGaa6zjW7vbNlA3FWIhiYkjBZ+lWxI0U3ppttmAZPSntJiPBBJO&#10;KdLIo0pA0Sk8YPpVSbP2WN1PQDFQ0O50/hJIf+E51iMwACWAFeehqjr0YT4h6rEyBTuOBiq+l6jb&#10;xazp8qwsXS+iVwO2TitbxgCvxSZj942UTHI67hVLZmi1izmVVAMbx941LErCeY/Zhgr96iRDglVO&#10;AmaWB5XhkXbhR1NSRYtAKbWUgNkU3n7MdwXHbmlG0RRjeeTzUEoO0j/a4OaQENw6BocSgex71UeZ&#10;x9pDbsbRS3ABuYsv0FQHd5hBTIPf1q0SybS5nHiuyO91DE8VLrxtpNY05mRNwzuOKrwAf27bBIAC&#10;vPWqmou8mrcqQM4FMQ6JIvOmZQCfLqW23tJcDZzuqnbArPMTK2MVoWZi+06gTOMeYORQwOktC48P&#10;Tq0A3evtUexy5wo9cU+ZrePRoX8/LHGQO9WLMCTksEHl8ZqGUkQIX2OWkPBpRKRdwOrgEHkVY8oF&#10;5Rx989+tY98ZUvEC8c9c0gNC9YSQ3DiAcRjOOKxFkUwf6zAzzmr8DXv2HDQsQevFYmqidVh2xMoM&#10;g6d6a3Fcss7JDOwIYEcVjTDLF9xGX6VeeQjSbfCg4i5qks8EsBD2u0huDnrVRQmW7V3EoIAzs6mr&#10;OQY5yXBIJrOQv9p4duDWpBC7zyhYjzGabQDrQhorxi5ODjFSlIGs58sgy/Slhit49GvwJmLFj+FZ&#10;spkFhOyTMdpwR60gNlF01IIj9pXIxx71S1A3kt7bBLNmBAC4rGUyvbKrGQfODmtmC4uEvdOPlllQ&#10;jAx1FACtZ3Mdm4WGRnKA4rqdBs4v7Mu2eBMhhkMec1Ue+gfUImWy/gXjHStO3mDTOwt2QYGMVL2G&#10;9TQvGth5SqhDYArd0rKeH71gxyQBkVy8hLTbjHuGOBXU6Z5h8NzlYSwVck+lZrZksr3Syg8859az&#10;lBEjny8cjir8jyS3Lg4UK2KrshBYFQB2OapbCGrIzXGCnyqafcBSMl26DFNUIJh8xyT3qSQ56qOl&#10;AEKZMsQZu3HpTpS5iuUEpGQM470hxl+f4ar5BJxL60ALHCiWsrFyWzwDTkAJj3Akk8cdKfES8coZ&#10;lyQcfhTrcMZpw3BBpiZLPtxpyjBJbp6VYKvggR7fkHSn21vG94WZ8N2OatukayTZuRupWGZoDBx8&#10;gJFV283z2IccN0q9KVDRHI5qqZYxM2IFye9AAjssis1sx7CoLmVhOCEcZcZArXt3tiRvgTGzpVIF&#10;X1q5b7MhUPxgdKYE1pFcnU4SCwVguQavX+9Xnj2AEIuMGpoMCMyHggfL71VuGLXjM7kksNtMBdLg&#10;DT34lG5gQVya6Q9GHyhVWuZhM661ghwCBtIroV3+UqlQMrVRA2tNVvsOuPndt02QjJ9q8hu4fM0W&#10;V5Ikw+pS5GcNwa9Vc+T8PfEcvm4KWTZbPAzXj17NAujXEza9E8okJSBD2966sPo2CMbUokS3sFt1&#10;mIduSSe3Wvcv2f8ARhe/G7V72SN2g0qxRlLdPMY/0rwmGe8uUuGOgmMbgqk96+8PgpoS6d+z1ps5&#10;swk2oS+fKe+3Hy1daVo2G2er37K0isYu/aqMiRtGgI6kdOtX5kb7XJlTgDg1DGj/AGyLJIA7GuRK&#10;2haVi7ZrHtgXI5GBmrYUf2mBt/iHSoLeNf7ThO9sAVpIyB79zGAiQM7E+i81SQ7nzJ+1B4ia0+EP&#10;grQILqPfqN2JLoKeRGvQH6mviu3/AHWp6cDpcxJthtbHCjFdZ8XfET67+2F45uUvLh7SHXPs0AJ4&#10;VIjjj6mqXnj7PpcbaRCVe22hu68V6EVyxSIkxLGOwk1nekyEk/Mc9MVoyyaZFqmF1OIsGGVOOa56&#10;z0/UI9d1Qx3D+WSSOemazNQtb5dZRz5m0zDcd3WmjM66+fQ2v7GaHRbcyJH82DWeJYfOvtrSDIyF&#10;zmkgsmSzgb+0w26MEim+ZZRXzM2kyOduePQdaGgsWbCW08+/H2Ft7g4LCoJ1ZJpHjyW83OMVPZ6z&#10;4ZujfLD4ekj8kkFmGDnvWdNPctqqGLzNhk6460AMmv3bXLSB2fcyjJ9K6Sy1OG0sbkOu9wuU4rkN&#10;QW5j1KwlTTDI+4ckciuig0959JnuJL2JAY1A46GkMdJIupxapJJeLlh0BwRiqUCLDasIjKAJMdas&#10;WtnDY6lqTvcM4kT5MHgUtvsl1O4CXEC/MScmhAWVnzNGjzrllHWp5nuYIWYwyFCud2Ky7myle+hd&#10;NRUbH5YGuqhLt4AuVm8s7YcDjPSgRmafe2Ev2si8YOn8Lrj+dV5FabW7xm05VCuMMBwa29E0/Rbv&#10;w5qSSakEl3N5TKAOR6014Li3s7mN5YiqsfnpMCnFDZJewyvHDsC9KsRXXm69ZRReHIdiTgByw5yf&#10;SobaO2nvoo2ZijtgEHvVh7GOw8RwGbUnRwu+Idc0xlnV1ax8WWGEjSVkU+WPeq2rnxp/ZGnXVtoE&#10;sySRHKR5GPc4rO33GoeJ7y4bVN7R5BkY4249q3bXX7q00kW4uIpwYnTYUyaWwjlbGbU5LLdfaRce&#10;YZfmBYnGK6uC0uLi2tjHaXKocYABNYNvNdPd3wbTrkN9o4xGSDuNX7m68eaalzLDqMyW7RruHkBg&#10;Afwp6DuyXV9MmijtjHHhiBhCfvVjRrIPMVoiCF5zWnYarJd6la/arrcwQsCP8Knlk0ea8udsJWRn&#10;I54ziolEcJamSoHlnAPWn/wfM1EgVbg8pwegNHy7SSvXpWJuNOQvIJyeD6UHO1qQ5w2EHFOH3CQR&#10;jHNAxozxkCnc7x+7AFIoztOe9T4Q7vnNAEePkkx1P6UbWyCZDkGnYYFuKYS20nYfzpCJiDtGQKYQ&#10;MONxxTFMmFO7PtUgPzMdhzTGMYfIPmqLC/McnqKsH7z8cVD8vORwTwaAJQPlXjoKQ4+bmgDIxz0p&#10;2w7zhf1oAj3Lz15NSdjzURRhLnbxmpR97mMgYoEOBbceegp3UEgd6bj5VORkmnchceXz9aAHdNvP&#10;/wBajCgv8vpS5G9crgkcUAcUBYwS+0xZib73btV60u4DOI3tyAT1NUXlBRtsa4x3FRLt3MCAc8ji&#10;qsM6iSG3khDRzqWI6ZrGuIpEnAKr+fWnWkrpNCwuGAGRzTrp9xLByTg5pJCKOASo5HXgVLGwRyNx&#10;xioE37vqafIDgfPwKLBckLhn4bFOB+UfKOvFU3KhgRH36A1JGZC0pxgAUwLT+SUQ8ZzyPSoiq/am&#10;AGQQKafKVckOM96YJF8tyhcsBzQgsasMUbWs2QnEZ71mqVzIMt/rDTIZZjLLgkDuM1IWQEj5d26g&#10;BGP75fmP3agmBIX5z1qVgNwOT0qEsPtAypPFAhyq3kjEZPAp7KPIh4+Y9aFk+fGwAdjTud7fPnFM&#10;Yw8KpzTmVmtpsSDmM5z2puRnqPpSkjEnz9ulILnF38Vyl/DKJ/l3NuFZnmK0q4Rzk102pRkwyjna&#10;W4rOa0CadHKzIuFyBUksqNuSNSyKM9Oae1jdGwWZoxnzFK4PSo0QSz/NcsQHHFbkhYadGqz8FQCC&#10;aBGW0UZkhMk2SIxhcdKaxysKKEGM4NNlZzO6jBPFQTBjGw3MDjqDQBNumAj+YnBOeeKqXWx7dNsa&#10;qQDyO9Deb/Zsqr5nA5z3pkbAQYYc49aewjNLMDzEDzSl2aNyXIweBU0gi2EgHG/oajZCHcMgHyZH&#10;vTvcZQmYBojsPU5poD+TIQO2RRIkh80543dKkiwtk/IJPTNFijPkYmAHA4bkVDjdEMsAO1TyqPtD&#10;H5hzwKhwTBL82cUARkMJevHYUZba/wDjSHdtlPoBSDBiOHOc8UwEK8ISBz2ph2gN+761aSMNDKTI&#10;BtXuetVz16d6AZUCSC6A3t+dXozGFBGWx71C2fNyCOBzTAcedhutMDXjlkKKSBtweM0+QyNpMYaB&#10;R8/yisqEyZfO7ANaKujBV39KQrBFJGn2gNAMsQAT2rWEUf2ZHGoq5ZRhRWebcyCXAJJxtUVNYW96&#10;vieCGW4C7nXYM5ApoVic2YlS5VIiGK8UWtld28wV5XyX6Yrp7yJrae12shUqCQD1qjd3Ur2a7LQg&#10;hcZxmmmIesaxWk7lgQ2MDPNTBrmUwL9pjVMdCetUbOGd4bjzbxl3MOp6V1EemwvoUrxZkcKMtuxt&#10;/CmkS2YThVnZDJHgeh5Na0UNtLoE6qM8AAkdDVA6Td/2oGkvblcD3Nb+kxPGZIpVYRhs+YR1FNCu&#10;UbexljtbzfqG0CPIHrVO3juP7ZV/tSlfOwBjrXXK+m3WoT20Ksyq2GcnFTzWmlwiJRcI0qjgKc4p&#10;olsSPQpZ9Llmj1FQxQYXFV7nSLi00jfczW7Ox+UA9K6+wdk8KQKMD5T3rKuo7iRWMl3Kw39G7Uup&#10;N7GBb2901pK7JIAFzjd0FWrdLBri0CXnmSmU8H1rRkCpZAhwA0eCM9awoy8OqtNFAr7WzszjGe9W&#10;ncmR09xZzCyDmQH93yCcVVt7WCWSPdbMfn456U+0n1C5z5lhMw8wbcZwKuyStFrYVdPWMCMck1Ng&#10;NWSTQrbw3bQC8InI5CijT0aVrwLbOykcue1Z1t/Zdz4ltgSWO7kkV2DrFFHFDEQg2jgDr+NVoK1z&#10;Hm0vRYpIiwiaYnJf0/Csq8gijuojZ6NO7EHkA9au6pc2ltqEDyJOxbhAOc5rRhnu4tKsLn7LGsZh&#10;LbWXmhA0Yka38NlbPNqzpKW5TPr0rooDdppMMxtp5JAuT8vy/nWBYRzap47lklmVYIbnMmTj8q9O&#10;u7mE+H7Oxs7GzWCG2wcgFnPuacmI4j7RNNfOZNE24PzMKT+1vDy+ItMtriWIANjaVzV2CGdHmknm&#10;iSNXbNX9O0jwRd63DI1rG8jSZyDyce1J6gRNFoP9sSNArMjbSuxcfyrpH1HSrfw4oi8Iq84jAjDc&#10;gH1NF9FFbFo7bQlI2Y+7XOrJMt/cmW1X8apIljpri9nlaS4twrE8+XxgfQU+1jgeVhDdSFynVjUm&#10;npcS6nfukDMqnpjirlgLQ/ESS3kjaImNsMBxVWC4WjaHbX0f9o+LpBLJLhEQFsn04q1qmt28cElv&#10;H8OAkXlcXDtkuPpTVstMj8UyS7BOEuDkvz+Wa3ru30WfTrRxaRs4T7vTFKwjz5tQuP7Ni8i1cFpO&#10;mK0bO31CXyJllunAYFyzdK1ZNPtQolWeBVQ/MDUsl5a/2SkFpbqBsw7CmBZ+06eXVry4VdsOF385&#10;qFL3ws0N0iWsRk2nYwHOa428j1GXXbeFzI8ZJ2sOMV1Gk2GkxWb7lDXP2Y4zzih6AUJJdbEwT7Tc&#10;COSbghyM/hW4ht4dOU3elM/yDLE8AVkx2mrzasuVKrHdnGfrXR3fkDQ3hubJZR5YEiA849M0rieh&#10;yuoR+H5Lhbi1u2QhuQp4rO06G7k8bXD+VceV5X3uxrqIYtDbTLgReAZreFFOCSTmtKwm0iPQZU/s&#10;9RgNhsUwMI28klw0X2iIK0mGLPjFR36aLa29nZLqsUrTjkoQdp/CnfZo59fvX+1T+Q033Q2M0+XS&#10;NPjuZnhtrjKrlGZicGnYCvH4ft5fDuqf8VdK6vCSFK421m2dq9rpyCK2glAuCA6DGa17aTVTewW3&#10;nOAzFSOma0pdK1qCFjtTBGcFumaWw2yOa1vX8ONLGbc4g+fnkZrEsbg26SI+mI0puODjOK0VTV1t&#10;7pSZtuDkgnFMjgQafI2395uPJGaBNGlN9suNOkia5jj3Q5DDj6CnWGlSxeFNbmuZEbJ/dgdeKzIG&#10;uBcymTccHjmtP7XfEQIJJGAQ5XGRiiwGNBdRi8vYk0uUkSckjr+NXoub6SRd68dPSguy3yItrFuZ&#10;/wC71P1rTt4nBvGuLMcJwo70AYF9e6gXwliJQinIA5NZllfRnULZnhkRlmJKtxXSyNYwi6naO3jL&#10;A7VJGfyrmporS51mylN9CNjtkKAM5oA6SXUI3iaWNJJWMOAmcnisWG/1L/Sy1p5AVzgHjNSackce&#10;tXhEIGFwoPOc+1XbvTria50tpS/lrIWOBigNhLG9kZrx5ZQXY/uwV61fuA50lWnvIo8/cU1IsemB&#10;tKLeUPKHyqKmul0e5mXfuZMAYBx0poDIsLNI7u8upJbdz5Z2/MDj0rMku5f7XLy3Scz/ACIPSuqN&#10;ppSWbhFuguzgFifpWS2m6SNzz6iqsQdue1SCZQvbuWWzjQw3Gwx4QRrVO103UEgjY6ZdgSMcZQ8e&#10;lbst9ZWXhWCS2gt5545MKHQY5psXiHWTaWfniyVXXJiWMcfjRcZastMYGEy3YQ4JGT0rH1y5VDpt&#10;lNbW7xNc4jJYbhV9tQaaW3b7JIGJIHNcnqlpu8XWdxNcTs6uNi7jhaExG7OdPttEtGFnbEhF+UAd&#10;6cbi0bw9KY9OHmtGNv1qeCCzk0SZJImaQRAgnpVZ40jtbnNsSyDIx0GKANi3N5B4CjaS88uWeF8H&#10;GfpWPpVnPJPPJd+I0lbz2ZyzYAA6DFLZ3l7fIIf7Bl8uIFfOJPyn6Vj6npetJdkSandeT5gOVYjI&#10;oQzQ1lYZL+xn/s+FhDOBgEHgVLqd87+CLl4LOTEdugQIPzqxb2Ur+EpTGzEfZwMk57U2wP2PSdVi&#10;ltI5d7nblc0AZdijXOg6cN0iSGM545BqVgYbONJdQaVvN+6BWxbq6wNOmiyqGyFQL1zWa8cy67Jv&#10;tSjMcgt2BpAUptYZb+wg/s2NI2YKSTWje/Zk0QPFbrnygcqOuawtSs7E6jGWlLuJAV2nvW5bG5bw&#10;9cRfYcARgBiM0W1GYZkuDp++SyI3HPNa+mSWc1hdq1sRmIhWzV02sY8EawZbiPzVjyoxWTpkNxF4&#10;X164aFxGN2xmHUmmBLbaXp0N9ezlo97MSMyVG0iPqzRmwVRvA3DuKxtINxceNrlLrULjyxOT14xX&#10;WXv9kpdXSW/l7hGMNnNLcLkUlpbpNC6ahCf3WQCc1V8yzSyvl+wRF5HwGHaq9sIGl1IG7uHlxhSD&#10;wKu2unTLZ6hLI6swfdgnoKYhGSVNCNvFCoaUffx0zWLBb68PELWba5AyyngSNj9TXSxXFv5kZWGT&#10;CDBOOlYt7Z2dzq9xO+q3RRcFAjFSMe4oBG1bW8dnFqCy3diZiBs2sDiqt1BryIsw8aLKsr/LGV5W&#10;udksTJcwvB4kuuHAG5iSK6yGx16PQYnYGTbGMljj8hSBmfbjVPMuhPcSlGXkA4xVxYLBNMmMc53E&#10;/Kp6k1hSnWBq16zaliPP3SKvRXURsHbKtIqn5aAsLdRa2+jtiSHA5IBwcVSs9R1GFTA8EjRj7y56&#10;0sFxM73rzSSjDYAB4NXEtibdZPIixuyeaNgKd7HFeWssaWUsW/j5TjipYdL8M6d4dt2bxYGnbkQB&#10;c/maviW0iRJDajhcFv7ua56++yS6taqb5Cq5bdu6+1A0XTqClZUitpBvXHAqOytIE1Y3Fx4jjiDS&#10;52ZyTVKCWU6gfK0TmMgAkferRh0+a48SpcSWcu4AYj3cflSAv6zqjf8ACNSR2l08ICDExXJ/KuR0&#10;x79PE1rc3+uiTfIPLHl4zXUXIiXWBDLpSbQBwBWDdSCTxHAgscRhh2ppAj0Ga5sZ/DU+2OMq0QDZ&#10;7VioY7HRLy6js/PkLgJEDjOf8KzCyJbIiXu1CBnHNQvd3bXFvEmmzsNwGccGiwjettS1VrlWPh6J&#10;dy5LMchPwqC9vLy5uRGn2bKNl2VMA49Ko3El3HpyJ5aqWA3YPPNVY76yieOP7G28kbm9KLDEzLJr&#10;ECiKRgGw3OK32sZU0xp3lgii+XGW5zUEcukYlfapbbk4Fcr4rl1mXwxZPb6ndxxQz5YLn5x9PahA&#10;bs0LjW7G78xXFvyhB7HrV2NtHvPEdt5OulW8g7xjoap+GY5J/BtrNI968TQ/K8qFc4HPBrF1OSz0&#10;/wASvcovlRtL8wzSA04mvbfx3cLLby+SS2JWPFWYd03iFniij8pZcse1Yw1i0vBAAsflEAZOASa6&#10;S1tyujSxKu0NETweaA2HarPm2gQSBVGAQtQrGracAABmPBJ965PUbq4ttTtYzHPMTdAYHbmust2v&#10;G0yMx6IZ3eBRgHGM/wCFMRVOgeITDm08dxvC4PmQhQCuf9qs6Syntp7WJJQzpIdx37uT1r0LSo5r&#10;fQtfFxOELJnYX5HrWSIdKe/vJIZXHLF8nNGghBbSSeA4TLag4cFQpwaq6xfaq/hewsI9OfyHVQxB&#10;5OPepVuh9jkjS/k2K5ycVl298ZfGIiWBdsbYUnoTTsA4aJaw6La3hszG0VvuYg4LHHFV9ObxfcS3&#10;ckOpIhEn7qSZRhMdDk16NpV5o0t7q9pqWg24MJQK/mDE2enHtWf4ws7d/Ct7ZQXbWSzSp80Rw230&#10;BHrS0HfU4BrDxJq3jOa2m8V2VzeecBc3O8AKvQAYrrbPw/pmmRyRR6XbTTLgs7ENzWNZWOlafFaG&#10;zvL0zmNd7PIcn6mp9d1DUYtG8Px2qlp57gecxbOwUtRm1PPIQkZgYAId21v6Vjg2yXau0A3eZ8me&#10;cU60Z/7WtwyzO8sC8Y71XvrTVzrc4jtpFH8WRwBVE2Nh72N0jQ28AAQfdUCq9vfrLq+pQrowKxx/&#10;fI4qt5dpbeHJS87SSlelMsjcGBJo7UKhmA5HX1osIJ7O/NxHdR3BVNxDDFNmlmTT5Ua+BJj6e9db&#10;NPYrokkDQ2x/dqUVXGcmqM9nokVjHcXTRqWjHG7oKVx3Zh6ZJrjaReWoteHYncOgH1rVisZI9N2G&#10;6t3kzkjAzWXLq2kJqFja2eojbk5cDJJqrZzas3jTVF+0yFVUEFjz+VMNTXnvLG3ubaBRH5h6gVdF&#10;9aPo90rLAuIDnPWuZvrS5kvtRmNh8qoSz56YqjbMkug6llQ7g7chulJgjWhj0+XTtSIvYmbLH6Vz&#10;6zWcf2gC6z+8YHFX7OJY7K4G2YZbBb61K+kQq1lI8BMDKWck4ouMxzNPNNZBYT8r9euRV68t72fT&#10;9NiNwvlA5KqcVeh+wMgS18OTIPMAAIJz75q8I9PXVGjk1VQ2wZUnHNIdzi9QgvXuNMsbW82hyFc5&#10;6CrqxXek6lbWK6tAu+ANIrRj5s+9dhbWOn293qt5cXcChSGXnPTpXG+Jr22uvEdjcCElghXK8YA6&#10;UCudNosyPravJeRFVhbOB1PauV1/S/El/rInW/QlJ32Wpk2gLnrV/wAOyWccFwZJmjYHI39G/OtX&#10;UFje01O5fU5kQw/KUJFF9RJHnU3h298q2L2VoLl51AAlDBR3zjNdZbaTYWmpafAPDt3dy/ZAzyqD&#10;tBxSaLHGZLuWO3uSgn/5ayH8+a9Ak1mC18FXC2WkWMlxIgUswBIzQtyrs5axh1sXHiGebQza2oYC&#10;HMmGk/Cquu6LcXHhqznkeSOB7leepb8K1Ps+svCt3qHiNwincE6KufbpVs6nazabZwqzypBEdvy8&#10;Gl10BaGathqY0Dw/ZadoW5rjYg5x8vck9sCpte8KXenjwmNMvBN9oVW1Kbdyjdx7gU7SdUuV13VV&#10;MxRpUdVA7emPSqOqXnjeGBETXIpfPv1XEjYCKx5OfalZod7jdWW4g8G6mbCzEk6JHvOcn3rhj/wl&#10;up+I/DEbWjLBbndKxGBjvmvQpJNLsr+RP7VNzJ9mTO3kMzDkfhWNql1PYaHfzixUefPGVB4wD2os&#10;MmeDQX0qSM26yYiwrbdrAjrzWncRaLH+zpqMRt0V5LlTGS43AL1qm2270CyuIomjxbKZF24wcVPF&#10;pM0vhS/uLpbt7dGC7BnJz7UIW5kWTadN4VmlttUbakQEq+pFUbyw0258LXNyb6KFbeQbmIxz2+tb&#10;2n2mnxeINQt4tNt4EKKcb8g5rmPFl3p8E5tCkzRM4Z1iH3iOnSkCGRKx0ify0meTChSDgEdqIZtQ&#10;j1JI7hcblwPm459q2PBUi6hNPAPDNzD5cOfMdThgOnNV7zSPEb/GbVZpdLX7LbuPsyl8B8deTSsO&#10;9jpLDRPDv/CP3U15HG0siExyPwF+lcVd3lhpvie/SPUdOd5W+XGHIHoO4q9qWoalcQ6jY3DrbeVE&#10;Vg8tun4968wNh9i8W288t1d3MhlO0SHOM0ku4zpLWbU9S8UeOpprzUo7azSPy40Yjcx70akty2jW&#10;7QxPM6uMKzc/ma6/TYbWP4XeIr6aWzt0kiH3sZJ+lcnG6GZwupGUmfIVB2qmI3dNiuU8CyzXljbu&#10;ViykfXmqUWtX1vJM7fDtJkaTog24H071cFxItjdSf2VNIqRj90Sa39H/ALGu3sGukW3UxNtgK9/r&#10;SQMq2eqaBf2zI+iJGroQyyRjAqodK0KW4ZP7Ng+zrdBvlGN2D04rmNcvdNtviJLYpeQlWuMGVABs&#10;yeBVa6uvFf2+1sLIR/NcxeZds2BGpPX34p2YI9MkltWuVDeAkW2jhVLYrwBjrxXG6tbxp8SvDF4J&#10;XVAcSKG4GfautsLjTU8TSafN8TrW6njtYsokXygnrhhxXN/EGFYta8DLbzsAJD57Do2TxU82o7FP&#10;X5NEa0Xyb55LhFUqQO5qO103Un8LRz3Om3ccZkQD5jnn296q/Z0H2d+HcIh6V2Vpf3I8NzrJcQkI&#10;yHbt9OlU7gPsNEvYPE+mzNr2nrbw6cS9k0oDybhx7jFc1b2Ph+b4j+Plj1YxEXA89QcgZ9+9Z+q3&#10;dnd/FpZ203WY7iSFFYrI2wheBx0rWu7OGPwrcNZTKlxJjcc/Mx/rQthF62tdE0rT/GYtdbMxnXdK&#10;+OT6CuYUxSabqM8iSKgclST1Nb2i2N0ljrx1G5AWWyO3ceQcccVy8YeS/s7aeXbELuTOO47fnTGj&#10;i4o9SvfiTrUcceqELKo+QHbg/SvR7PRobO2LOVLNt3ZbpWiLy1s9L0+00/QbSKSVv3kxTJPuTWfq&#10;cxCW2/WzJIQAwU8DNIbZPqN7EJbCCylgcRRhpnx1PpVSHSbbV7hbic3H+joSo3YwR3rAuoLiHX9H&#10;2zKsUrDJ3dc10ttczQtrMUV8E22mVI6HIp2JMa5bVl1nSIIrq8kVJ2VyxPAFdBLLq48G6jFa28hc&#10;hcyZ596406neLqV8BEpJkbLkU+x1jWnvbyNE2rggNjrQOxt2d5qcU9/LPc4CW/LF8/pXN2q3N348&#10;mvGuJ2gNyw+Y8flUbC/jur03EMhWSQk5bjmt+0k0iPw7BEJwjSPwfQ0gudtbzeFLXSLI3CaXPKJB&#10;tVgpIrN8X6lp134CtrKK6tB5l1ExVRtChTkCs1tN8Lf2VLPcJdNMqg+f5pwPTA6VUlsvCzaY91L4&#10;uluRGQVtl+Uj2z3pJD0L+n2tulxZTy6lbOwijCxZGTgVs6tDp7y6M8sKxq6DGR6VyenwifXzdLA9&#10;uiDEULPxim6lJ4gfXmSbxLHLChHkQouAnryOtMTNyXQdDmlhng8cosgT5ocdaoW+m6Ta+MnlfYzF&#10;Tu4HBrl4pLu1+I9lcy+ILxInjI8ojhj2r0m0TT7rQLq5aXD4+YNx9KNwd0YDXFofEs0ZiYAzAAkc&#10;YNTT6Zov9s6oYII9zWwbcvc1c+yRypJtWIDzBl1xwKSWHUYvt32DTWuWWzIKZ5JIo3Fc8wWK9HxC&#10;1Atqm2FLgZX1P1rtNYfHgzwx5twAssZ2gdeKk8M6dbjUPFUviHRLqCIMzqpzkt1FS6oPDr22nz+b&#10;G8aTEIrtjaM8cUJDcjmbfy2sYQIzkN8pard3c2tomkFbovI0gBCjpVa6E39pRmOydYfLBQgcVYs0&#10;0yeYh7mMlGGVNIdi5Lplpc6ha3vmxALADjvmtWCK1jsi0k9ssQGCXIA/WqM09pHaSrEkh2JyAegF&#10;Y2pSW2p+DZoRMy+VICSr4OR6igWpNeXPh5dXnSC+ifCE4TsfwrHspL+bxFcu1m5i3nGeOBWbBpk0&#10;M4mUgs2AfmzwK0rq6kSGziik2Oy4f5cZosVdGrJDbSyuBrbQoxwwzUmn6doialfyTeVKUwYxxg/h&#10;VC2tpZbC3Any27n5uc06fFnfp5t3KG8vjOeakDF1fWbiHxxaxrpaBfNAQKOMVdlHnWokeZYNyArz&#10;1NQNptxf3X2iBrXfGxPzEDim3UKLYwrNqbFlBwq9M0LcbOp8OR6bGzPPFE778K5OSaq+IZtOi8ZQ&#10;JHZ/NKmTjtWHosii+uVku5kOPlVgcH0qO7+3/wDCXQyy2zuFuBsOOCKaEWikxgDPYvkqSp9qyobq&#10;V9UuEFo4RGOWPtXZLeWQSNmt1AaEBgRRaWGmTahqDro6pGeQ47k0WA51fs907iNwrbCHBHArKs0g&#10;tvE1xFMhdDcZ254ror63s7S61Bor1TuPIHasayS2k8RrJMz4DZ20ILnYB7f+zNQkgihVfs3XgYrz&#10;2xkmm+J13He6o7wif92CeAM16IkWmXWmXFtHqyRblwecVTbw3ptpdxy3PjC3c+XxtI59KfQCLVdW&#10;0SzsLWK2unO2HkAcCuaXVzctE3kgDNT6pZ2KWF8ZNTtyrHIY459K1dD8ORnwTd3bzvEZYiYSw++B&#10;7VLBGO4spYiWJJ7+1UIkuLXV3lglmPOduetadtPZi+1mFtKUmOXBkB4NX44YXt7945AcJ0qbFXMO&#10;RpbnUFuZIssD8wPtVq1vrZvE9slxHJEisFGTxU9j9ij1OdZo2CmXJz3qzremQXGmJdWsYxs6L7Uw&#10;uWtaSE6HdrbeRLIqKVKNng/SuTFnP/Zq+Zbxqzchj1pukK0Ou30v9oOAHVXVnzXdzQaXdaOGXVYl&#10;ZVyRnpQLY4K0g1KLW55f7TlWDZ+8UHANa1t9iaPXXiaMs8Rw3fNS3cEgtZ4xeZiZcA+tZGniOLVL&#10;hMtjfQO5c0KfXrbVL9HfejXZK4HC/hXYandl/CGopPOvMYODxjFYTQ3sfmzx2quu3O2ljkS60q5N&#10;1ZsoDfKPpRsS43ZmWFqtw0r/AG6OKJH5pdWitbfTvNTWd0K2rl8+oFV3aOK+umS5ZYgRlAaW5udJ&#10;utOt7ZbhSSw3KelJlIytBuILrw/eM0Mq7522A8EYNao0u+lspirsQH/vYxUVlZCPxCMAKoj+6o4r&#10;TMt23iCOGF50zIMrjjikUxtvYzwWhUajlynIJ61E1u0NnI02zBk/vc/lVnXZo7aPTZG1JQ4QZVTn&#10;muXF49xrAYuwAA+QmjzBFbULi+XWiqxHy8DaBVSK61ZdYhUuwEnQGk1KdY9TUPMqrnOSamjJfw7d&#10;6gVwkCgAkdc0WGa5MwtiomJdoyfpWKJLs6tbI7kqJDXSaGLK5WSSW+CF7JyvfkCuenEsclyzvgme&#10;QKQOwoA6fw7Jpkd/4turu4jWNI0EHHIPeqniDVbe8jtYYNQlSMTAFvUVStIkl8JTgyKGwc5PX8Ky&#10;brT9UXwjeyx6eXfzh5UXTd+NOwD794FttJt4LYkGH529TVnTI2tdMvpLi4ZU2kqCfWqCM9ufDH2n&#10;TSskn8PXBrQ1OUT6XOm5siEcKKQC/LJp108NgwVpcgg9qjhnuJb9UieUGGI/Lnqan0l9vh2WPYM+&#10;Ww3elU9Olgi1/Wi+MMSFYc80CNVLi9GhhjqM/nM7DYcmq0UmrTahHEJ2Ym4UEfWs64uZjrdmkCln&#10;3nOBxg1oWL3NvrDSMgU7ec9zRYDpNbsLWGw0fOzIgU7Qe/es6G5tEtHA01TnGOaZcXslxHfiRG3b&#10;flPpVCFbf+y1T7aDIZcKO9JX6gXdTvJjZRKr4WRQBlvuCsi0tLOW9WM3GW35kqaW1V9Xt4Z9UmG1&#10;MqMUWkZi8V2rRlykdwu/PcZqkgOvVNKh0XTR9gjVz8oyOTXMa4k9rZapdFWjh2Da5/hJro76exm8&#10;XaXI0cQigVCVDUt9Lp2qWfi6BbNPJSzUqp9VqRnndvY3R0vTbueVj9pyYXduv4VpQ+bbnabbDlSQ&#10;1UZHvrnVfB9uI28u1vQFC9FUGug1i401vEksccYUrZxgD3xzVAUYZrYahBNIPlZ8Nmq16Y7vxEsa&#10;zgKCMDPFMsLO9efx3LPcL5CWuYAOucVlaOLzzruWW2mjJunCK3UAGgCDVIfI17ThsfG4bmHtXRw2&#10;8suiC4lurjyo0UKTkCtT7JZzW+n+ZcqeckEc1Dr97ZJ4O06wt3ViZ183aOmOlAjnmKxa5qgW4xvi&#10;HI7U61tEmsdXeS9l2xklf9qmpG7T3LGJjiBeoroNMksPsmoRPDtYr1PSi4GdpciNczovQAg5p8j3&#10;K3kMSbPnmIzj1pI7W6/4SfVmigAjzxtqLdL/AG3CrZDpcDFIZp3NhHYaPBNJGWeaPKg9z7VTtry7&#10;ltRFIxAVsjI5rWv7rz9V8GpdbXSCPCdh+PrVG+a1XXzJBHGwVBuVRTsK5WuSbpraMqw8v8jWI7yx&#10;eK9NgAOAx34/Sum05oJNYuR5PlsyH5felbSZYLq/vpUVz5mQDzgUXsBXs5pIfEd232JdzW/GeorI&#10;u7y/k1oqvzKsx4PvVq7ubRrzzo7gBlYBgadDDA0lxJFAdwAJppAOjhkMcjuEC8Yz+tasMlmuka0q&#10;zj5oMYrMYTSOn78YDY2g1UljuotSm3Wz/MgwM0gLGnSbE1dTbqyszEEiqW6Nri9DQgDecHFW7fzh&#10;b3I+y9T2qvJHcLfws0aDcDxTQEYZwT0HofWnq8vkzq7kk9MGoX583P8AeH4UxvM82M84x3NMBu2U&#10;3wPnMAG55rV3gabcjf1Tg1SCsbdj5nTH408xyfY9u84PegBgkY6fzeyk7j1NQblAXMoJJqOfZHFG&#10;pV8kfKfWrOm6fe3M6tHKwIlHJHQUCNKyso5kjbzCoByQafO0UfiSzgFzGvHDdc1b1WC7to7aNS64&#10;iG5l71l20LtfiWeOUrjgmpKsbMEVlJd6zGZYz5UPze+awbaGVfEc0ccDMJJWBJ7VqpLYx6jMsYcG&#10;RcFif51DFMYvE0G+VChJw600In08iHxJrUMmnqEDrhw33qv6sYPsiOrphU65rPdY5L67cM/zDqan&#10;sbKWaeZXvpDFzkk9amTsFipprzyzKPKk8sthX7V1UUcSQqNilscsadDBDFZCJbWMKme3WkYYlUh+&#10;3Irkq1OiGkJI52IFTvVYlvOXk1OAd0nyjrTgoyf3YrFDGhTtU44xzUmP3YB9aaQ21/kGO1OXO5ea&#10;dxDgFymQeOnNOPG7p7c0pI7monByxz26ZpAOJXCnikcgqAF71XO4RsxB68CpVxlcMaAE+c/8tTS2&#10;8VybxgUUqW656VOInGPl79KtxoFAYcE9RTSAsxxqtuWIAYGkuLmZ7IxeeAB3xVeWWQB2wNoXnmma&#10;aJbvXLiJbOYksMADj86tRvsA2CMPeAZG4jgda6620ST/AIQPW7geH4ri4jZBHC8oTcW4HWnaFos1&#10;v4w8X3WpyxwW8Xl+QXPDZ616alvompaDLa29kDNlTHdRTYCEdDx1rop0u5EpHHCy+J+mfDy6mn1T&#10;wjGBGnl2yspcbugPc1QN74xHhHVvt/gREuvK/d+T0kBHt0rM8W+G/H8GtX9wfGd7dtDcw7pXuGVR&#10;02jaTg1IqfGxrvTJG0PT4l+xqu4Pv4xwcV02sHQy7CHVore+m/si9RJCfPXB4965fVfsIufEE0uq&#10;3SIIiVxGfm46V3D6d+0MbeTOi2E1u1ypYEBdy+lZGtXYXxNeWl54KtrMw6dkwnDbmx1zRbUbZxng&#10;u9028ufFtrFYOrCRl3yDk5+tdfFpyWRiZZSNjsygjPXrXJeHdK14XOra7badaeSmosskYIBcA8ce&#10;1d/Nqmnz2Exks/Jl8kK6MetElZWuF7iReNtdi0m7sj4NjaJJQBeIuSg7nHtXrPhXXtAu4LNReWd7&#10;MsGVlYbc+oPuK8M0rUdAHiPX9PfRRuY/LIwyHB6jNXXs/suqLLpnihrYjJlh6g59Ki4LQ9H8UWlz&#10;/wAJDrOoWlpqaKWA8lZWIX1rwm/luD8SzFJLdvaw6tbl4NxJZmI6CvTNG1/XSGt5tcsmEh2rHMQO&#10;fYmmW7eAofjratcaM51MXkRDRAyR5J43AZH50J2G11Or1rWg1zpWmN4Skt1hsbXMszcsGHHX0+tc&#10;nqR1pvifdWtpr9j9mgtImkbcAOR616rryeHbvxNpZvPBVtMYYIsPG+0t9cY6V5b4ms/A1r411ie8&#10;1nVreznijJhjc5YAdN1K4RQ65/t2CK31BPFFtJHDdR+ZBHg7gD1yPSuwtrzTbnx1YX0njCYrNaRA&#10;xmEnaQOn4Vx9tJ4e1H4d61H4T8N3c3lRbX82U8n2z1qppV9faV4XuBqfhpluotUjXY4+UhzxjPXF&#10;VcTR6TqOoX8fi66jh1Wza0UoxaSHJC9+TXlXijxFdS/FfQYPC3iy3ka4ukWeJYhtUqfm4Ar0fxTb&#10;3/8Awr+/mhEBM2iqyhSMqGGTXgfg7TjY/EvV9WOpsRb3Z2QdfMdu1OKTeo4K2rPUfEUN9d/D82V3&#10;cW0U9zLbiFpDgM4Iz16c1UvbjxLpVtb2Y+EP2l4NMRvtPn8Hj0rS1cXuow6Tc6h8N7iAW8yyQWsc&#10;xzIw5U57ZpNen1pfDXh+7msTFNcaTIstqxyY0UcZPuKW2wcvMX/AXizXdc8OfFS0vdGgjWBPLQoC&#10;CuRjj6VosNSsPDNkv9vpcNFLIfNePJUHp19K4r4Z22sxW+t6hDYWwt7nVHMkbY5VT8xH0rW1vxDp&#10;918R9Wg0iFpoFZVYuMYcffGPahpoFZo7PTLi7vvh1r8WofYpLe4cDzxIFdSOnHWvP9Q8DRWXxAtt&#10;et/GUExWE+VaRqO/GciqVzpmoXF000fxDOlQh1MztL8pHfAPFeg+GtW+GYeHTIfHN1eXvk/vJmyw&#10;Yjr7CpLa0MnS9UMd5pEU2khHNztdWUHIJqIQw2n7S/i57KYWltPpYaf91lWcjg+mc10Pi/T7e28M&#10;aZqun6SLoJcEzBeqfhXlsepfEbWPEElpa+AUtI4byI3DSZGYwfmwx68USRKR3Hhm58Vyaz8TPt3x&#10;Q0eOOHU/3MhRSZUJ7Dtit651Af2hCh8XXMqBflKscE1zvinRNMi8MQaho2m6jiKOFLtVlZjI2PmO&#10;OatWGnxDwXZTmW52iFXkJXJAxk1SJauN1C90dtFv7a98S3A89gsf7zBU+xrOtJmsVltWnMsTqPIc&#10;uScH1q34htfh/qvgizXT/FtoL2GRdsbkKxcfXnrXCQaZ49n8V63ZzwaVCLdIgJftSk7fUCi9hpWP&#10;WtIfxL/Zurrb6vDB+7JBHOc1PZWF3NY6/Nea1bSsrHdltpJ+lYey/s/DmnLF4juX2w43bTljVG0t&#10;NdvfE1nNcXtzFElwu2BJiGuPqB2FNCMzVbqyHiKC3PhS+eW0n3RPFAcf99Cut0A+N77TdTvZLd7a&#10;zOFtGZirNt+98veu1mks7Cz0qK5n0mLzoxsQxhnb2yeakSK4nbULqRVgtbKwZkiQ4U8ZziqWuhPN&#10;5HnUknhv/hPNVWfxUJr2MBSG48rPt3rmtR029PjfSbhNdbyY7tSRt+8Ca6XSB8Mbr4g61fS601/d&#10;tesGgQbVUqeBkdat69q9va+LvD6SfBr5JnZbWOGTcxx6gdKXNYaRl317ZJq+j5mIUBCNxxux6Csj&#10;xJ4q1eO+sE0zw1bXJaFQxZBhMe9ZniG4nvfHXhMzfDfVNPjtydgIOJN3rVXxMLzTvB2i3UWiKYmu&#10;4w7MMH5qXMCQljJ4yuLnVbzVLmOCIxjy4V45rB1eG6kgvriXxEIgZNsQL/lxXYyPNL4a0KSUSFfJ&#10;jZAo/HFch4l0cXeqabdHXdSt7WJEMixgscr3C0IpIZp2h25OjNfWVxcRtdI7L5hXpyDkV1GvJp76&#10;3p80VmqGG3RRtPBA/wAK5qW91E6dp0NrZ38yCNVaZlKnA9qkkmvRHboUctsGTnigaNV9QWG0tzEk&#10;sj5G4GqBN5deNbWdvMREj4B9atwRK2keZJbwggcGlf7edPvjBbq7LHkhR1oC4+UTXUOqWst6Adn7&#10;t8cCpfDqyaY3iNbjW5WgaVSI/XHp9aoaXPcOuoLcaI0Mgl455rQ1Ff8AiUW7qVLEcrnripaGQ66L&#10;m+8X6HPFDGtgHUvGW+YYp90bGTWbFoLO0JFuFQFhnIrKtpZSLhBKykwMNpPfFW9K0hxp4vLm6meS&#10;G5ZlAbGAT6d6aAsFd1pfRSWrxShCUK9Kg06e6j+3QT7mjL/KTVqe8SS/KxW0eEcAse/rU05082F5&#10;KJUDLCPlA70XEWLO906HxppNuzR7ZifL3cj3rpPENvqI8BajNp3hE3DYVmCS4IA6nHtXLWlt4Zfw&#10;6tzcXyh0YlSTgiqd3r+p2Oga1NZzXl1Cse0xoCx2nrwOtFrjE0KfVb+68QxRWrkwTRid2bmP1FdN&#10;4iFgPCF1aXWmGSJrMEENzkDrXO+EbizFpr1zZLPuv7pXuFIIKMOx9Kb4zXU5J9MubbxViWORC+nM&#10;o/ex5+Yg/SiwFPQzo6/ZUknbyZZyobGSO2M1Yv0sNP8AEeotbG62zbWJBJPHpWVeal4fEnh5bPQb&#10;qCEwLvyhJ8zv+taRW6ln0W5kkkdViOxGTHHvUlE1v4l0GWO9hm1e/SX7O23fCQPlHqa4eXUrK+1C&#10;SKy8YP50mobWOOgBrqr/AFnw3BpRF74SsbmQ5URxwruwfpXOrH4DOt+F7jTPCl9bO9wTLG6EAHvV&#10;rQzne2h0c8NxbSaG0c4nmEA3nHSpluJ5M+ZYxtkc+1WpZ7ECFFeIEwjJJzVCGbTjeamkUoZkYbyO&#10;etAzRtokltb1QCmFwpz3NZ2p2llb+G3Et5O1wzHr0FXXMgsoyjS5EilgO+Kj1icXFnpmbFAfKALE&#10;elD2BHnbW5WO7k/tRm3HOMVmFtO+0Hccv646V1NwlvtnHmnOzla5Gfat82LZDmSi2gcxUuY90rEG&#10;MDsw71RkDhWUOn3fzrVu7fNpbt5rgNgkCqLxjy8KzcDkk0wQyxtZZbfWZGu4kEcRIBPWsuN2a5nB&#10;hIAlIzVvE4uJF8yYKRzg0xfsonmXjOKLFO1vMVlVkVFjIOetSeX5cMu/GdowTSBmWAEbfv8AcU6d&#10;4CYWeQ/c+7TEWoZ4F0p4/skXzKfmwKy98f2woIP4uuKduTCdMdhSHYZGI29BQMCoExYMQe9Ru6CG&#10;TnNSs2IW5pkSRtP/AKsY75oALYxS3CoFfOecirt3FBDbx7iu4j5R601HSGWRltY854OKyrttSm1S&#10;SVzgAfJzQBMDIZY/3Y57ZpZBi2b5cnb0qtDFcBGb7QeuQM1NO5a0CbCGLDkUAVS6NJ4eKOCP+Eit&#10;g/8A30K+4r7emh+A2iKDZ4dt96+22viGKJP7c0GJUHz+IbTK56/MK+2rx1E6w5+74dtAM/7orjxb&#10;2BbnE6hc2/8AwkdwyzHcSOBxisK5CPrOnsFXAkyOKvaxa3C69DIAfmUnIHBrKgfdLgjkSYFc0Smb&#10;ck6iMrsyBGPwNZLEb5GJBJzip3ilN1N85/1dYryul6UKMVDHJqkgbJsYM7YY4UmlgZGtJmCPlZOB&#10;ioFl+dmXGN/Kn3rZT7OLByYVUFQaqwkUnMjQcoelTRlTZlCCQRxSEgYIjJGeKlIYRRHYvIpAUEje&#10;LVZSyDD3sTL/AMBNdV4vu0u9W0G4hslD/YIVx67RXPNJuKq0ZOxulWUMcjR5YfKuACelIpOxF50w&#10;iiyB/qxmkilzcIAMAtyRUjwForgeWwypwRWVEl1FewKVbb5/XHaiwrnTNE3kx/IMHFRNEgeLLnGe&#10;pNW1fdppAkBKIM+tUZt2V/fH74PFSO+pVuIwt/jsR1NU3QiYEHgfrWlPyyHb/AOaoyF8AeXmqQND&#10;LcEauXPWs2/Zf7XuAHQ45+la8QJaTJOcViTW858R6kzQnaV45pogWBwdPvimxjs4zWjpEEpjffaM&#10;WZyTWfFaSpYTtvAG/oTWza3EsUUTooYhgAMU2CNx7cpZ27s6lT0U0lpcWf8AbJR1cKV4IFTFnk+x&#10;F0K+YB8vpST2iieBoogOmazKNNYWkaRo0+UZ6GsK7jtzdAeZ8wk61fFxPbxrsJJ8sgjPrWMsgN60&#10;jRSEG4yTjuaAZ0sEY/4RmFQ0e4jLeorm9RQMsmWyQ4xxWy8uyC2ZJgPkGRmsK/nAuw23I3jIxTEY&#10;F4lxuRUBAwMj1rNeGX7TaYYgKcmuquJLJ4YigXOwA1kuuLl8ydq0jKwmh0CZguTjOEFbFm7iyZlX&#10;nyzn2rPghl/s27fzDjH3at2jINGvfnIyhHNS3dgMWRWFzjoWINAWH7MwLA5aqQ8xdMuClqwLSnB9&#10;akhO+SFTGQcjcPegCVkKygGNR6EVPASuuWh2Iy45BpbkBbe3BYbsc/Sq8bRGT5LkMVXjFIDfCo12&#10;JEs0UDqB3rShE2xP9HIB68dKydJaQzOJC4HnDaCOtdLd/afLBSBQpUcik3rYYixybXxu3CPg9hXa&#10;6KYofhV4mMzoJGkAj9T61xtpOqSS7lXOBwe9dILmzk0qwC2mRjkZ4zWa3JZTGAt3gZyc5rNndw8R&#10;85tua151jFpJtlYZXoKyjFKYh8ucE1SESA/6PGxUn5eMU6NkYyYVvanWwJJyvCnkGpZREJX2PHjH&#10;IFAFc/fbjikCwAHcAN2cVJEjsZGCNgHk1HcRlmbJ24oQCQGA3VwEV8A8H3rTtYt1xPuwA3Ws+AbY&#10;kAjTANaCmYWd4wDMQB0pgTjZDI2FJGfWs6QyNqjsbhtrHpUivI4GVYUgV/OkPolADeWkdBH0POTU&#10;ckBIkIXke9Pg3/aLg5I+erUgPkSkSHtQBTiWYW8jGTjuDV6wAU3DlFbcDiqzSxfYpUMDk8YamgyJ&#10;bW5SfB3jj1zTA0jKzLOmRgNwMdKNq7EHmDqOvWo5I3ECSKBuMOX5602wDtFfFg5JfjPakBpfOJLT&#10;9wm0gfMeorWIT/RPmOSoOazowplt0YHIYYrUf/XQgR9AopxEM1syt8EPiJbQwAy3FsgjDNtGR79q&#10;8K0v+zbe6mh1PSZreVrwLJLv3gk8D8K9a+IMssH7P8u29KPc6nBHGFODnOTgivO00xF0bT57vVIp&#10;fOs0wpIJ6V24dWVw1Op0/SLq5+LHgbSIBA5m162wYjkeWT1yPav0Rs7aO2s/D1tFbKI7bRIIwo6c&#10;DFfIv7P2ipJ8WvGGpPDM8OnWQWFpDn529D7CvsFd7X7SHux71jOXM7FRCcfvjheDUCf6wc8mrEoy&#10;o471Ci5vYsEffpFIvxL8qjyjknrXCfFvxDHoP7J3xEvI5EFxPpTW1sM8s8gwSPpXooUG6sl2ntwK&#10;+KP2qNd874kfDHQYLs7LK3E90qngs3QH8K1oxvJFHy5DHvUTlX82a7d2JHQnmuq0qCSSGfzZVwgB&#10;yewrLt3upbt/L0I+VHFGMgce9a09zbR2cqrlS0GCAe9dsnqZdbk1xcWpa48i7GAwVsHqRUcotjpD&#10;vLKO3U1yUBuE1a5V18tDPkMx65rfkjSbSYFGsQ8EFsN1pWJvctF4o9IUqgbPRd2acnkvFbbrJVJ7&#10;miBdNFoyb8uE+VSelNieD7YkckgH7z9KBlKe0sE8SRNHeWwO3MgUAZ/KntMn2mN7WCMbJMEEdTU8&#10;yaOfGbfNLjyxjmqstvcHV9Ve3tnEQi+8PX6UWAlkGpTaowKwbVUFgBRLqWyS1tvsEwRGGcVmaTPc&#10;Wt94pN3JPKZMeVnPFakLrN5ZOgjJn+U47UgJlvLObVRENNuGj8oYZulTx2NmNUgdbeYK0wztai6l&#10;tkuLWL+yolLKMbR0/EVuaa1uLK4BCM4UbM0xXK2r2M0WjxGCdiWjU7Ae1UbK7v5IJLYacyBo8Ent&#10;WlcXF351xutZ9xXA445qhGZooL53tmJIJVgKQaHT+GLe4E3iwNpTqqupjcHqe9VNX07xJN4mt1Wd&#10;TZyTjzXQ5K+2KwE1vV7fTLgwxziM5BJXrVSwm8eSX2o3Gn/EK5RJVO+3kTcufxoBaHo9vpFvDHYm&#10;CIswQYJPeqOqvHDcq2qeFr4uvywlULA7uB0rM05viDDY3819d7IQrH7Qwxt/CsqbxJ40Qo8V5o2o&#10;xJdjcZUA+XPrQ0O5UkhNvq+qRsb2DzVDRDB+fdyPyrqdA0+xtrV728s1uCwJJboop11rnhq+0TQ2&#10;ntrOG6WHpgcGrtpBrd1p2l/ZprG4sxODOpkCkChJghmqXl5/ZDS6dpFpDCrj5vLBJrtdBu7S6+Fl&#10;9Hf2+mKxtSHEmOePejV/+ESs/BNrJP8AYrOJ7YcMwJyPbmvHJ9U0q48YagLDVTIrMoUB8cDvily3&#10;G9Ce5TTLPx/c/Z9KkCGdwpPQfSrRbT5CN1qN2c5WlMttLDNDNPGSuNp24IrNMkEXiEKsZCLjJPeh&#10;oSL08FslsrRzsfXcelVhgAcjmnzTWUs6xrfIDjOzNN43oCjZAArGSNkxVXktgelJjCOAnf1qQ5ww&#10;I70Y49akoaBhTlh05pDnA+anELtH3qTaDcbcNyOKAFDHn90MeuaONh5x71GwK7gWPXtVKW4VJ+QQ&#10;AOtAGlkDO2LNAzuY1UtbmOWSYLCOnB9atch2+WgB3dTTSB7cUvOF+TrSH72QmfWgBedpwtLuOx/m&#10;xxTDnAwR7imHOepJoGPDHYeuKeu4qmW4qOMEh8sABU2M9ATjvQIAfnXA4zxQ+S33+c0AHaxx9RRg&#10;EOQpoAepyE+UdOKkG47flquP9Yv7s+xqUFtx+WkBz2MMdqAHFOX/AFiZVck0Ml2kLB4Cvzc+1RuS&#10;ERlbnHFaAaqW0klqWjj3YHQVUIkW42vCQc45qexvHitZQTyT19K2Smn3Glh1CbiuSaVwOe2ndkMO&#10;KVkR1ALN17VPJGqykMWxg1FC5MrgbQASMmgLEphshZx4U7ttNhjUq2G/iqYsDAy/LnNWbeECFdzH&#10;nnrSuMYbYbDvxjinG2tTaph4xkdKsux8sAVSJkJ4DZ34HNIbKE0fl3JAI9iBVYqxkYknOat3CXKa&#10;sqytkMoII7VA4cStyuM1ROw1TiU5U8CmMP3nOOtHzecuX578Up2CQkgjNADRt3vl+Kdn5sZ7dajJ&#10;G1sAn5qfEHLpmPvxzTAcoXzB3wKJApRuOtTsikcAZxUZ78DigRkXyn+z3IGAFrnx5kwaM3TjD118&#10;2zyMMeCMCsOVLWN2+VRkk/Woe4W0KipCrJtToKUIhvIy8kmCemaRZF3E7lI3c09mhaMsiMfT2oEZ&#10;10jR6soVyd0gwa0UhiLybriMfuQc5qGdAyxH5tw70zyptyMzuF2+vWgCJwDPMq4IDHPHFUJYiszH&#10;zc56YrQAYSMAAMjrVKU7LqIGN8luRTQrESxfvos4yGBINRXgU3acgKF7Va3fv4zjjbzUTiMvMNox&#10;t60DM4rH9mlO4HniqWwibduyM9Ks7c3THzjjd0qKTi4lUZxt607iKsoQ889agKptkO9scVZYAxMC&#10;w+9xUbACIfODzTGUnChF+996kcJ5aEKelTS/wHg8VET8o+nFAxnz7CPO4OOKQn72SBQSuHJUjmou&#10;pXK9aEA7Az07U3AyQWozwvFMZvnjzH17jtQIl3HaQCME00yNHd27PAxG/nApymMAny8ntU52GIA7&#10;CSw5x0pAdTZ32kRW0I+zgSyQHBPNW7W086C5lFwQ5mJVt3IriZCovIGJ3GNPlOK27bUoY7HTJHnu&#10;AC/zYHFWmI6X7PeefCs2qSse2fSpjb3BgmKwKqqvcdav6bfeHL23Bj1VmljQBgVPFbRSJUsEZw6S&#10;NjIGMZoZOxzdvbxT2FxEt2wkDffHY1oWlnrtnBq4bVpJPNVcr2wOlb91baJp3hq5lN5GWlwy46im&#10;295Z3Xh+weOXL7sFW4qlqiGFgurPoty7WcjfJyNvSqcd1Mbu+jmtFCoSAQOtbv27VYNHu4xpsaIY&#10;+SVycGqGm2LXVxqsjmOKMsSHJ60xGZsAt7ySCPaj5y4OCKdpflK07G4lkkeTjca6drCwGmwwrqCs&#10;ASSQeKzTZxCcTQynKPhjjAouIlF8I7yNRbMeCMZ71rWkjy6JqbT6e6orcSUWml2TbJ5NVgc4yUU9&#10;K6q0szcaPdxizkSBRySmM0WEcqbaJtPkkW4tZIlIOS46fSs9I9Hm1C+23ki4xgDo2OtWbuysl8XX&#10;lvBrU/lBgGy2AfWthLPSoNPt1jMLOexosIks57WLS0VLGNdntzUGoQ2t80BF5PGVcZKrjNWmW2SO&#10;F5I0XcnTPFaNiYJLSfasGAOCAKdxHLCe3j16xii02TdGVUMF6murla6W3jd5oyxQYUHkUqQaRFLM&#10;0syl3l4O3pVxLON5ryUNL5YQYJzihghtpaQXGp6WZdNgY7wV3dFxVPXmZvGmg2wm8u2RwH2rw1W/&#10;9OS+iEDHZvwQDzV69tmTS9KLwxF3YEknkUrivcijsdEW82wXJj8xEzhupqxcW6x34CTMAFGWz1qZ&#10;bJPs1pI1zCmVBGH5GKtOLJrdQ1+u8gDcPSjVhYyI1tJtVijlvCqH7xz1rat7eytL22ns7P59hAJb&#10;P44q7Y2HhYzrt1U3Em0Fmzjaaq37SJrV1HBpz7QmFIrRIjUgTUNQbVr0XAgY7+cCp7m286yhkS3l&#10;VCOTt61n6bAU8RTyXcbbd46niu9uLjTX8KW8cd3YhFXjBGc1T7iRwk897Z+HphavErBeSRVPTptS&#10;fTLi5k055Zi/XGDzWpe28UkLg3hOTnaPartobe20QyyXEYUAfLj0oYDdNMv9p7p7Lyg6H7xrTeTT&#10;wJwl05JbqBWev2jUdSi8uyeKBV4Yd6jvrHVFFgkWqRxL5uC+M5FAGdrk8baUEi1qMbp1DruwantU&#10;iSyEcemtj7OpMh7mr8fhbT5tQtLifVpcqgYtvwM/So5nZdb+zweW8a/LvHtSurgEaK5A8sfKetZ9&#10;7dyWurW5jtWbIOe9a6JdpKncFTwBVebRb68hWWPxj9lCSZfMe7cKYFe1vbya9tcXkqjfl1C/1rtd&#10;NtNLn1WEjxJY+YY/nEsgH8656y+wxC8iWa3k2RYMhGMkVzusWmnz2sbrqN8komyrRuVIx9MUmJq5&#10;2niM6nHZXVvFd6YyocqIipJHvivN3v8AU2u5IlgYImBI5XH6Vf0V7a0n1yV11GSeSNVZpHLcD2NW&#10;m+zXOrx7bGOJXfMsg9PpQhqyIbPUdKiiSBbxppS2TjqDW6Ly4OwgYQEZyvUVlxjwdb+I50g8K+dd&#10;SMAsrNwPXitO5LqdOi+wxLGzBpGHWhMQ+4n037VPKty6yqqsrBeARVSXX1ucRfb2cqcPID1x7VNq&#10;LJNaWFtZ6BMcoAzBM/XmuV/s+1t9fiCyMjv95RzzTSuM6GafUTpyPCxMCuPM3DnFXFm0+TTgUlIP&#10;l8nHemw216vh4eejeUT8wxjNVZlQraRW1u6qZACMUAW7XymdGaPcvmdPWttZ7CIXLJoUAZo8DJrm&#10;NQW5hsLRUmAwoLY7U2IyS2lk8szBQOcd6BWNDd/xOzK9mDh8rjtV9bmGZLgJgOGA5NUzPYRQW5+0&#10;q2/gKR92m2lle/8ACR3Nwm7y2G5l7GgLFC90uRtSunu9QAQ46vx+VWrXT9Hh0q5cyZUAbSzVT1YX&#10;dzriI8tzHDG+SQT2qC4DXOj28UOoz7I2Ctt74oGX7U6SfEskhu4wFXIyeDim3OpXt54nFvCvlwx8&#10;FvWs/wDs6RbVm82bAxk1at4bZJJv9NYF4+uKQF7bHGqCS7idgf71QukxdnhQbQCeT0rKeM/bXYXd&#10;w583oTWhGZntwBvRQPmNO4rF3T5r5zdrJFGzZ4JPAxWT4gW4+x25S5DOJPmKnpVyU2i6U7R63EoC&#10;EuQeayI5RcadM9oksy+aRIze1Fx2JYo4ZNC00S6iACnPHegWsYnydRj8tU79xRbRu92kRQ5A+Y9h&#10;UF/aXsspiS6nRAeSvei4jY08RyXgWIROofHBHFM1mzkF9Zt/aFvHtcZUsMkV0WgWfh238I2LPrLL&#10;MYmMm49COn51x2uNp76nc3JnupHW6Hy7iAQDQBpXDyLpFhDawLzENz9zSWTyeTdwS2q7mX7571ND&#10;LZXGi2TW0LwubbBQjpgVmvY65KJFg1JQxY5c9qQyw0GtpPaGyu7dIxLmVcfeqbVbm4k8Ook0OCkB&#10;Bf14rMK6zaRRpca4xYDl/wC9USnUbz7QHkVUUfiaAC01G6i8LpHFqAyCc5GeKal7GQryXqyN5gOC&#10;OhqzZafZrLeebKwJHy4rEvrVP+EgijivHO6XoB0oA6S81jUGs/D5htoVWFhvAXqKhnvDc39vKVQy&#10;NGAFWo4baRYnVrbKmDGfSsyG2ntfEUkn20OryZA/u0JAXjZ3f9oq+CrkZOap3uoajApjRI3OMZAr&#10;TubtjGrM65yBweQKhmisRLprpCZJJAPlPO0mgC3oQvJ7aaW8nCxqhLbun610k32C48IpBBNaOhcg&#10;hMcY+lc9exOvhKaNrraGg+YL71zmjXF1p2p35TTpXjaUEOWz+lNMTV9ia/h+xazNi0bcwGR3xVmy&#10;OnS7VFzL5jnqR3NWrmeK/wBX89rFVwACpNSW0NlDdSGO0jJJH4GkO+mpK1leWAaf+zDKHGQRVKG+&#10;/wCJrqUt1dFIyuNma6fUdQmXwdp8LabtKRnDHnOa4CSNZN7NcFsy9Mf0oA7S3vNBbw/N5WgqFGQX&#10;Ycc1k3NxpEelzRi3HzE7StZF3Ky+HIbSJZFLr/dwc9qt6DpNwtvqF3fa0kh8v91Cf4aAFigQ6LNP&#10;HvEm7KKPUe1XI7+9DW8mo6pcR4ULDCqnB+tSRSmPzSbLBEpx9PpVeV5LnUU3WKOu4Y+XpRYAunsZ&#10;pQSrjcOMfpVAaRemaJv7YWIsOntW01rta2dhGu0Ctqy+zSQXTGJm2w/Kc0XsFzHt9Hb+yB9o1e3V&#10;FTLOfaqMk1osDpbySSYkwW7GobiS8v8AxM9lHq6xQRznz3L4Cite7i0G20zSoINSR27sB3pCMa6j&#10;nksYVWzO048yufmsE/tYFXkRQRzuzXci4090hiCMrEAEgdax9YjijiiaOdGZ8ZGelMpMpRRanHf6&#10;f5cW5Nud4FRrqGop40mMaMxVcY7Vcs7m5WONPt8WPLwQe2a37Wy0gaBfONGllnLZaQZOM+1FgZyb&#10;6mf+EhuRJoa+cRyxPHNX44bf7NdzssWWXJH90VQ1CyZ9ZgbyZIkVslyOTV6NIXjsfMvyqKQGOeuK&#10;QzZg07SG8AXl5banLIqSDcXXG09xXP3F9L54jtdKjUInztt5NegLGsnwu1OK21a0dDGuVXAxXP2d&#10;pZIl2omhaQj5sipuI5FZ4J4rjdMxfzAGJOMVv2dhoMggV7sOzLy2Kv3Oj6DFp8kwuN0koJZQeFrE&#10;tbi3ivXQMu7cdhqn5AWdRis7YeRDApBYbmNSGFf7CsnW1VyAPlxkCs/bNc+JQ0rMUV+uetX7qbU7&#10;WCEReHy6GQZye1AM3xeSDwTGs9rZITHiNVULj8KqWOj+HrrStZuNV0uO6jWQeVGW249axrn7ReJY&#10;n7FcjaFIVQetS3Z1mLRbXMVwFAHyDPNHQVxl1oHhmW8mNhp1xaxIC3DEgYqnDdNHa6pumIWFSu5v&#10;4sVr2uqFNKt4v7ODBhgkdRWNcWMtz4nRViYRNJlh0oewGPpwju/FE00hUIb0Dn6+9etwnQ7PQ75h&#10;YfOLYFQa4uWz0+KEpFY/6tl5U96ju7jUZYbWN51C4VS3otMCz50l/rV87SNH85ACtxge1X4fsEGn&#10;3Ee1SZFILZqjYSeG4NSmhh1e4nlMXzjYcAn3qZG0uTWLiA3IDlTtwehpIHqQW0Qlm1GCLYPlPOOm&#10;az4beO11GdRpjsftH3u5JrdiitNPtNUlu9aRNzZDH0rqdCPgq6sftQ8UpdzBxsiMe0KR6+tMV7I4&#10;CIW0vi6VzHcAx7SyOSOlJqGqCfxLbK1znYQsYY4C1t67bag/jnxJONIMSM8YLRDgr+FZeq6Rpsvh&#10;2wCXEwkZMhlGCGoAoXkeqJcGSSwlERjBWROf0q5Y2Ik0LU7y5vZh5cf7pcdfSuj0GJU8FrFeagJZ&#10;U4B2547Umq3Nn9hhtraKNSs6mVscNz09qAbJtIgkh8K39/Nptu0kaExB2A4/+vVC48WaEbSaO48P&#10;fZnIK5Qbs/iK5LXz4ll12Jl1a9Fm0CKsMRIVSOucetT6dYW32aU3Plb9o2ggEqDTitLha5s25srn&#10;TJ5IUZxtJyR/Sm2k0JtwjSoqRyn5R3qtcM9ro8qWzOFc437OPel0yzupYNVn80cW52rngnFJIEMu&#10;LDTm8TW11D4wuYXYfNuORntxUaW+qSa7cJc6y9xEIziXGAPTiqix38l20b6bKqpd8uOnWuqeKRNL&#10;tY0lWPeFBZuM/iaQzhdMsgnxS179wpjtrxGMjdDk54z6V6HqumWL3SahF4/061crHn5lxJjtiud1&#10;ez177TpEUOkXewkGUxqTn6kVbsdAtb3xBpqXeo6oixqMKrnAP0pthuXfFEtvD8I5/s8lp59w0SZ8&#10;wc57iuZGmS2fhjT5m1GJd8CMQGzuyK6PWPDugtfC1OvB5YEBQpcZx6ZA71jTaPr/APYqq+vSTRxo&#10;TDGW5AFSFhrSz/8ACNs1vpEcrLH8sZONxrOtIPiHqFxDDcW0FtB9pGNrZ+UVDY/2g2r6ks18sYiU&#10;hVB5JHtXb6LfMlhtms2yVfa2Tn2oGajTaBpsemQm1t2Y2wUucda5VtNS48Y6zeefKymPKID37VWu&#10;7a8vtWkLPdg/aTtQAnAqeyuLqz8RLayyFlYBQx7U7COUvk8Wtq4jltCttHej/lp95c12aWfhk6Zb&#10;tLo0IIiTqepqTW7dRZwXMmowrGgJYbupPSsZ8y+EtP8ALv8AbJklMnr6UOI09Da1jQjf+FNNjsfJ&#10;imLARsDgL7mkt9Kl0zwfJFq3jSyvCIOEwASccCqWn3fiKOK2jknmLKeHQf4VkeImvZZ0uJoLwHjq&#10;5I49qLEov6VBeXp8SCTwgttbtJiPbLzgdKmi0O8/tq4eHWlCwuCULZzV/wAOzKfhZ45ma0JlgtlE&#10;a7sHkelczHea3aW1/cMkzK8pO0seKkZr3cWr32q29pJfSR26SDcoHLYqxqz6dp2j2ym0to2aDAJx&#10;nis/TNSujqc11NOo3xkomPu46VnX9vc6z4msnudWIKXoEajgbc8/pQOxzA1KJPF0cq6jK0r3yBYg&#10;mQQT616VrGhvqHhCF5PGs9sTHC6BCQT6ipdQ0LSg+mfY9PsEWGyBbJBO4D196y7dfEU1pqksuoSi&#10;GFtsY9cUJvcH5FvT7DSv7a0iJYmZkVVXzOckd81ifEN9OjvfCkDXaSCN90gQZHFRWd/rEnjPUbGP&#10;Tyzpj94o5QHvmumsbPTIdeku9Y09ZI7dg8Zf5t7emKa3QjPs5bqbwLoMkdhJHbmEAF49pOPUf41u&#10;nUb+20GxCBHX7K4YlMqARzxVXVdZS7g1t08JJbwuqqpA2ggdMCuC1PXtYs9P063Pg2WRWjbEpHBF&#10;AGZLeXknijVhb6XfqguyQ5Y9e9R3IvnRrgaJ5lwu0KXXIA71HZazpYhj+1xQIZLj5Qg6H3xXfWn2&#10;KeK1xNbovlg5IxUWLTscadV8VWumkWt5BCGjHmBYxnnrVjTtS164S++2eMdQuIwOFEBXafqK3J49&#10;Ii8XRvOiMm4cdia1Lu9uW0e5RdN0G3t8DYiKuT+NCE7M4prNZ9UQ+VIpDkgluTVS4sr9/EOkJKLX&#10;YLgAMGGcClnOtDxBrU7SsEEYFuiD1FR6Vb6yusvPqNpdxL525S7Hp24osPY6nxDost94Hs4INUli&#10;jRodihiB7kimQ6boel6MY0m864khQPOwzz6D0rRa6mkvdPaJZEt8AD396jvLnQ3vYYk1GCQxsC6g&#10;5KmkkFyvIsEQ0zzLWI+awwD3rSu7NU8PrcKIUJjG1Qea4rxDe3FzrvhJLaRRLDdJhB0Az3rvpbeK&#10;TwpeyyeK0iKWcY3ZyNx7Yo5h2PKr/T9EfW7yWexfzVkBVt3U1sDTpLnwJcyJeNEqLjIbDEVALG5b&#10;xpMJNSRoy+d/Zq6Oa506x8J3dwdGmuvJQYgib75/+tTvoFiv4f0trTwlrVzNoEuPNXyXbl39TnrS&#10;62YLmC0dmA2suARzWPpni/VdQ8Yzxf8ACPC3t0lRFgAzgHjOfaszWtTdPjH4ysFtl2W9vCfOzwS4&#10;zjHtSSuGyNe4VFtdPSCzLSSbQOatXem6tBoNvLJMq7oxgDkkmo9LmWOyWSYRuw5hqDWdX1SSwldd&#10;PlIiT5ABkGmJEdql+biCJrW1LSdMqNwrTjtTb3U1xNO8jQxkrDnjNc3pV54huJGmTwNcMxfDSO21&#10;VA9M1Y1LU9QTVNPgTw5qEilh5koUkA/WmFi448SXiXdx/ZlxGoJxGuTxWVbaD47u/EFhNb+HbwQp&#10;OeZMqG9eTXTXOp6xF4EiFhcwi4lChGZOE9eK1rHUfGq6FardeIIdpi5SNdvX6UXApXmmJb6ZOZtQ&#10;s3uP7PbdDGclTiuY0zSy3gB2uL2NLi81ZvLErc4B9+la+kWmpv8AFL4iTrfzOu9Gk3uWAH41p6ro&#10;6XWp6HeJrUoijb/UxtwuOvSgL3OZ8Tx+HRZ+H7GHzWuYbddzg8ZIrDl/0XwwHOoTSy/ZjkbegAr1&#10;O40TR28P2N9FYxSeZEA7luQVrPWx0VoIVmuo1APVl6igLnjtgBdWl7OYQimRgoPU+tU7sXVrDdyR&#10;XMcYiOQc53Zr1K0svCkvxT8VW0d6sNvFAAH6BmPpXOeKNE02ztItvilLlXlJwOwzQwuc2NZ0lvAz&#10;i7tnErqMyKM49OKdaS6RcaSYzePuGPLI6gnpWAwsovEOjodJYRzzquGXPJOM12rabY2eqWZbS/kZ&#10;omeUdPb6Uh2Ls1hr5+H0SLDM7AjLN/d7Vk2ul6nLfFI7+UrEo8zAzgn1Ar0CfUFK2SCSPb9jGQOw&#10;xXMJrd/FquvWWj/DyA3d1qMPmXsj5Eaqefl96AuD+FfiVJYTOniWOKHAwp+U4rOfTPEuntaNd+JF&#10;kiadRk/wnuea9M1a+1cWcclzdum2yjygYgMQOa5+O90rVZUtJYSx2kgbsY296BKRg3+lajeX9hND&#10;qouFhtg6AJ9zHJz60+0nnkWGIXJUhtrsOAT0rTsNZsoJfiDb2V3AI7ZhFKzHnng4FclNd2C648KX&#10;yozyZQngEn3ouVudNe3f2RtOtkuf3hI3vnIANbNnqsdro2qOIEMjxgh27mvM9UXVBpDeQVmuG1CF&#10;Y03ZJya7C7tpo47GK5iXelhEXA/hJHekKxuR32oXukXslwLdF52Db1FVLTSfB91eCa81l18hyUtg&#10;+Ax9TXLSr4mHiTQ1jlKWO0kle/1q/NFCVgMc8ytn5jmmlYTNvWYN2hyx21jFtztGPT61zN1BYWHw&#10;11y4exTzRbZ3Bu5q9dX1xbaLpdqLtHmuc7ST0FQzWkVx8P57aS4kdpGG5SfWgaKnhE6TJpMVzfeL&#10;bNWkWTZb5BL+madqGlQNPJPaWbQobnD4fhsnriqyaH4bs7ZYozffaSoIbeSFP8qvTtfjQrdHnj4x&#10;zvxSQMv22gOuiyXVx4vgWKGINgt19qx7yztprCa5/tG3QA4jx1NX0UT6JdwT63eIPJwFBOCT0rlf&#10;smt2urCOeW9e3M2YnwcEU7DuWpLLWI7TSJ7W9m3GYbs9CK1PERto/g7qNzO6vcrar5eF5z3qayut&#10;QnvltmsFRAQFNV/EkF48+m232cMFYbwemDSYI5fRJZp/AllKn2gFiQ6hsdK6Gx01ZL+CSW8R1Q5K&#10;E9PzrEv5raxi0eG3uo0kJGUXkVsxmd9MilN9JF+6BZs4BqSjL1qWI+KrWO2s4v3cqglas3Gq6TFp&#10;5E80KstuABjnNRSRRG5aWOHksMnP3qzb/TEur+3CWmHcrjninYQ2B7q4sJX8+ML5+VA9K6v7U1to&#10;GljzhtK88da5EWGoWN4itcysrMuYh3q9qdwZE0aH7G6koPwp3sFi9P5U92jKjBSQeTVaGTSx8Q9D&#10;ttjEPE3msBwp7VJZPAsZWVgAqck05P7Oa+1GWKGDI/jBBNICpeR3C+NLgQ3zKBIAAp7HvW6tnGdI&#10;IuPEL7lA25fOSaxJIbiSXzELqxcUt1FelNOSO/d32fMoboaLhY2dR0WGbw3p+bpJAs6vjf1xzW9b&#10;XfmaFerJNCiW1gsaKDwBjFeew3mrQLdQ3SXgGcK2TgV0FgLKW0vIhfEsQCcn1pMDDvLaOK11I26A&#10;75yc555ptq95Bo5jFm5Z2B5p+pNFDqsMaarHI4lG5EOQKm+1iTcDaxjZGvOMUARSx3k11Z5sNq7e&#10;TVpJLyOeOH7URFsIAx61KbiX+yXAjAO3g1jzTXASNzISQD0oAmfSrZbTXJl1GTJ+Yqelc1cXN1HZ&#10;XSRXcwm8ohdv6V3dqk934IuynyMVxk9fyqnDptjbwiSYwtMZASSc0hpmX4atPFN3oUP2qORmM7BC&#10;VxxXVyaTpFo+661GFpFUEqjZyTSz63pyaGYoJ44pvsxVdq9OOtY1sGPhHV5zqr3EnmbpCzZouMPt&#10;sn9tahELB0iGNuT1FVLqZReRIuFB7VlQXj3XiKSP7I4VTgY4wRWnJZ3ou3nmgCxrGdo9aWwIjFvZ&#10;PbXwy27A96w3sWj1SLZC4Ly9Txiuo0sRO+o4jOPMHzEVuahDpyeHEnnv4Cvkk46HI6VLaKVyCCEJ&#10;4Emxb5k8oEOerVyeq6lLb6NbuBEJ2facDkCs3TvEWpyfEeW2eZRZRxuIyF6+lPvYbSS7aWaY/NOS&#10;mTx1oQJGHqUu86M0upSOWwxyfu1Xt/MbUrloYZvkiySOnFbIs7C7gv0injZo3QMAfWtu4trK08GT&#10;20BjSSWzKvJjJ5FOw7nml6Rd6hpRF+Cq3WGIPUg12d6EX4X3UHyiPyozgfxYrn49HFr4YfZLdSkX&#10;JYNjuTVxLiOSXR7aed13ADaRQBHFcSWvhDzoRO7NgKB2q9ZLqt5oGtSSaXIogKk5HAz711SxaLBp&#10;OnR/ZLdl2AkEDmrN5faWPA72tvbwReZIGmZfboKGJHnkn9qw+JdGXzB5TTDvXe3M+bDw6FSEhlGR&#10;npiuVS2nu9amI3hUGFA7Y70moP5OkSJ9uZpUQ4UHkUWGb2o28Et1ayrBHIEtycD+E4rlLW53ajfI&#10;liN4kKlj2Favh28Y+FdZJudzLG+5G61hxLKP7RkW2Ku94xwfTNCEas2YNA1cxy75DAS2O1Y+nNZt&#10;4RupXlmFwJXyCK27MySx30I0ZpGdR3qWytIotZ1iK505FUJlQvPNNjI9KNoNLeU2sXmKrcnrVaW7&#10;8wzhbUM4k+6Oop0scYubmQXARQW+UHr6VVs4LiJdTvPszPIb5AgPTBP9KBD5RfpbwTfYWTLjKnqR&#10;WtbQ6b/bGj3Ml4MErtTOMmrXiBQv9lrFPFIxs0IYdMkciswafcvoVpI186hHyB70XAt6uxXxZCwk&#10;UF7b5SBWJFPqq6jKjQnaZuuOtasjK9vZEBnljIDD1xV+STSft+hRSCJJp4/lTPPAoQGJdQ3b3EW0&#10;TANjJB61o6Y80U2ppAyZW0IkPsR3roPs0SaVqLi9hkK2rBR/dJFVdAtLa38C+I5bm4Rppbpy755x&#10;2GPalcVzmrbFvNdEIpzMxz9TWWFuJ/FGtSYfGOK2rlraVNQjto23ebzntVbBgtp5JJYgq25z7mmM&#10;t6TuFzHC16rkk7xn8qsXEJOtshMakP8AIAKpeGYGfVJrxnkVXnOM9h2roNUMA1mCKF1aUxE7h1NL&#10;YDAnmuYDqUTIpkKgIR2zWNNEVQSS4LGQHmoLqa9XxQouCxDXIBz254rqZ7GKXRN4uTj7MCcHpxTA&#10;pCeCSzsdunjcIwGI7imQxtJqFyqWrKB3qvbttsooQBw7ANVqE3ypcBZOMHnFAyC/uLuzg091kPzX&#10;AVjSXRdpbG5itvmKDeBV25tJbrwXeDfGZElDcnrVbTpkTVbeKeCIDaB19KBFKWWU3VgjxsG2H6ip&#10;INywykwyAl/4v4q3duhHxSk0hiPlqTgHis+4uLe4utUaGNNivjC9qBl+1t0ZIJFvI1YODgdTS61e&#10;6kYzapGOFXec9qy7OeOHUVMs8i4U7fSop5JGm1eZS+Wb5W9aGgTMea0ln1y1HkyIB1I7mt+BXgtL&#10;lBJvzGBWbDLqCMrtCpRm5ar8z5sldXQHcOAaYgijjS+hn+04zJllzxVq+nilWJkthnaADWfKhMC/&#10;vHGVFNnnSLSLNNjDn72KAHyTvDZx4hAyOakjaC402RyVDqvGW60xPs8+lKScNs71SgiiS7uHe5dR&#10;uwFBoAryC6FywFvwZOeatNGfs8TAg4XkCpj5ZunG75ccHNVLiR43jVATlutACBz3gb71T5mmeBYY&#10;87fvVE7x/ZVJTnbycVPYywRW9+xgGSRgg0wGXGDc2cclpGSp61uWM8sUcpi2jGM4Fc7JJv1cP5Mm&#10;0v6VqQx3LBSihV29SaTGjQ1K7mlEDtEBtI3n1pv2qyFl89soDKACegrGv0vBPpOyYFfN/eD1q9qU&#10;NvceDVjEojYovTqMUrAaPk6W1nEdkbBjkkHoPrUF8mlx2mn/AGeAMm4ZUtkg/Ws20SWPw09uskrM&#10;Y8Bia1tNsV+yp5sb53ZJJ6Um7ASWsMsqGRoNoKDCgVswJ5cTBSOOgFTKEC8KAAn8qYSBuIU5rkqV&#10;b7BYczNs4OeeahOOSX78U7qWJcZPamnO1c4wO9YDHc560uT8+Dn8KTjYOe1L1PSmA4AkdaUcFiR2&#10;pOQT8vQcU3cdhyPXBoEP/vfu+c+tRPtKEsOdwxSBiWGZMGpYk3zLwWHnL8uaNwGukuI9uGJXOPSr&#10;1tBGUQsRuHStS6gsEjszECHaNcrmqsyTCOExsF+YVSiImiW3Wdi4GAlVZuZn2MAC/A9qZLIVSQMy&#10;lig6Gp9LsdXu9UQJp04GDs4P+eatK+gFeC3uL3xJYWURQL5oMzk8KK9jtbPwlp3hu0H9p6bEwt8t&#10;MxG5yPSsrStBtovC2r+bpT2l6SSzCTJwO/41zkkekJ8QNCkvotVv7O3v1V4gSAxJxk/SuynDlIcr&#10;ml4k1iHUPBctja+A9du1F4g+0ohAIzzXV6Rp9np3w8iubfxNd+Z5MRFrySpxzk10V/rfhrTLCzht&#10;7zwqEawRkgjjTKKw6Ej0rz+51uzlTxMbfVLRHkUhQSCoY9K0vYXQf4k1a3u/C/jBbr7RHFHFEZGi&#10;Ylgw5HA561Y8K61DceDbhozOJrSLbL5gPIx8p59queFPDlzbWl7f6prumD7V87xyOGUr268VJrw0&#10;aJbiPTtFsoxK3714iOT+FK+o/IT/AISfVrkCz/taISfa1Bb7uRn+lVvEuj+D5oZY5b43F/PaoIZA&#10;cbGI7muTitNHHjjw+LnxnJ9qMoMdvGuM/iK2tVBt/jN8HYrm/tFt7uUkjzBvUqeMjsDRd3A56z+H&#10;3xCt2SQ/FuC2tvtQfyg2Qy+mM1J4h8NK/m+TqEG9lQB9wAB9Sa9V14SPJOU1K8YmyXyArHAAFcwm&#10;oeHH8PJYXXhe6aWRiHmWQ9R/Khu4JWOQj8OR23hGBCdFlvjaM0bCVSzYH9K5m3tr7fqDXWvWqsJC&#10;NquCOPUisbxBHNpn7Qvhm/TWtbe2jm2pbtMxCxtw3HevULvw74Du/BVneaf4sv7a0e2M18UkLsxP&#10;J4zlaLX2He255tf2nh+QO15dAIoJjeObG3HfINZWgSeI7XXNfm0COK9WXhvNG9iB6E81o3D/AAzu&#10;riPT7OTWmVRKm/DFmYcc0/T/ALZpXgGa30vTZ1vlnfy5JlIBLHjrSkWhx8T/ABDtdamm1L4S6p5S&#10;3ah+TwCeo4/KvY4dQ+F2oeBYftcK3U0tiNltJFyCw6ZNecWeoeL2+H97H4qfSh+8DFo4s/KORVPU&#10;dMu7vw/DdeG/ilp3lvGu4NGAVIpSjdaCUtTN1e48a6X4quLfw3omm2IgvIybZG3ZD9Acdc1b8XeI&#10;vF3/AAq7RYvE37PdqlyL62khuopwCQDnkZ71y0UnibR/GQutS03UrqV7qMyyncVfHTHbivWtRh0P&#10;xT4L0yaM28rJYqGjaTayH0wTQ1ZDT1M6y8ZeHbtY0FzKjt4eCJbs2QCF9au+F7DRh4S1i+uvFvh9&#10;CxuZRA065UryMjPevI/+EbvrH4i3MTeHrmIMf3c3UbfT8ao+KPDwtdP0i6Goa0sVw5VyJmxE3uOn&#10;NOwN6nvHg3WLrWLi6uZYo1t7DUpo2XH3wpwpFHi25jneWFb2ESTXcaKXbAVM/N19q8+8E6otr8P7&#10;7S7SzBmaRWMzHG76+tdprFtDP4OiefwFqFxcG3Ox4SQVOPah6AlrqenrD4Ls/hdoK2Ov2ixw6QmI&#10;VkBLsR82ce9eJXeqeGdP+L0U994Qu7S0v9+y6hjLDcPUDpmtvQ9GNn4T0vUdV13U7GzaYhVmLEtn&#10;pkHpWX48vIYpvhY9v4agu7NNWR3xGG8xCckr+FQ2x2SMLxrceH734fWcll4m1eaIavD/AAtGEUnk&#10;n14r0fSdO8B6MfhdcWuoRPFf6VF5tw6gkOR0rP1mLRNV0e3a1fT0sP7MhKxLGEcMByCODxUNj4e8&#10;T6lpGhQx69p0VrZzAo5lGVA/2aUW2NvQ7rxlrP2H4T366d4fvLyW8AXGw7ULdDjvXiX2P9oBLXw5&#10;K2padDaNqsLTKrbGVGPQ+vpXrepanpx8X/B7Q4fF0V3dRArd3T24RIyvQEnGSa0tX03TWvc6n8Zl&#10;t7cRL5cMYJJI78VSIaMPWNS8S2FjqS2+jYzYQeZGo8wZI5PFb/hu48S3PhyTZ4Tt5Nlv++LsFChv&#10;Y+lZEMlktze/ZfGLXMCwY86aPkgex9Kwm1LxSJ9Rg0/TGuoZrwJcPG+wgE+1NbgXbjRvCUnjHxHF&#10;PNHDeG43RXVtOP3Z64wtY8vgjxFc6jr15pnxev2u9y/upJmUNt6c1y+qWlpp3x10Pd4m1qyjuArS&#10;plpSHboOcnk16BHq1/Y6rEytfg7VxhD84Pc46U0K6vY4u7tfjtZSW8V8LiOI5VJSu9f++hn9aseH&#10;dJ+LQ8faLqEniKIJC77XluRwG77M8j8K9iOry33w9v0e5X5oM4kXp+J6V5zKix+c0OtXv2lVchRK&#10;dpI6cdKLjsdzPe+H7P7FJrl5qmq3MjExskZ2xfl0AqCbxItz4e1u2sdFZLWdVSaQt/D6V43a+IvH&#10;/wBn8dW0nw3jm8+UqrlNxiUccfWtGx1EL4RvbQaBfxSl90hZCOaaFZHrGn2XhG28M3v9n+EtPEpt&#10;zJLM0gHlkck15ppmoeJ7z4veM7rTbhZpbSbbEJV3K+P7oNUoru5uPB3je236jHM7RrAASC47112g&#10;6N4o07wWZrLR9OW5a13AvKByfWgGi7ZXvjnVPHOnw6p4Y02yjgik3vsGWf8Ah6+9cl45XxDH4ZWy&#10;v/EMEqSaopiATGVB+Wuy0nR/iVc3OoXt/wCLrCBjICixnd+NVdU0C7udfjuNT+Js981vMpRFj2gA&#10;duKXkwXkcpJceIovC/gWG38NK6tbKCW6njiom8QS6drIN/4USOSORAIyNy/N0JFb9vJq83xM8QN/&#10;Y8K2trbRLbxg9MdTXPeI4ILzxLD/AMSxTJIcOeoGKaGZupa1eP8AEXVYls7LbOkZDRxYXB9MelX7&#10;gRx6BKBbI8hjGWJ5Ga0LCDw9Bol1DcWsfmxxgozDlT9a5m4a8ufE00NuW2+aAW9qBmhYG0Fg8E2q&#10;Fd5OMt901ctJZoG1uOKVZlRMsw54rO1PRdSTwqJ/LaRUC5ZG5961PDhsYdNRvJLNLGQUY5Le3NAF&#10;CG9sJdUupPtMAcPjk4/StOS2uJLe3uUvISikfLu7d6ydRsNO/s34r38nw9ns3jvYBZqk2d+48nAN&#10;PsobxdMh87U5kVrYYQnrxQkBotp1qWa7N+gRY84BHWqCXmo3EupQW7rtQbX56itKx/s9tN16CXUZ&#10;yoQ7TngVyFw1xYas8yW0720s5DyIDxQhs3rOC9x4hSTw2qhF+SQSD5s9eKz9Mk2+OEtZHLiSVjg9&#10;sUy7vZ4dG0m9h1R5IpLhA657E1tfZ9NXxDo90i2peS1UtscHGR7UCuamq6ZZXOimK11KeJ5IG5Uf&#10;dIrG8AQHTfiJ4lg1e7ilkkuAtoZFym0nng8c11MN5ZW0d152oRlhgxLt5PrXHeJNQDfZ72DRJPMh&#10;nVlUDJbBpIbNzxnZ6xYeL9RudImtIbS7kR72NVHBHOR6Vcmn8G3nw60S8XxGzarbIq7Sm0AH7wPr&#10;XN6R4ifV/ES2V34Jvk861w8jMQFwOOK646FpDeFtbhiuYo5FhbnIBNNaAYmlyeHofG1nPdS2ywBg&#10;ceTuG416Dfp4dmsxJFdWC7ohs2kDg+1eMSLdW8FlbJdxXDNqqqqnk4zXb+JNGuItJ0SWC/kUfYoi&#10;yLJyMjnip3Hcz1fw1Z+P9SR/hNDfP5ZkNx98Ljk8VjzXtvqV1qstv4RsbWAy7UYKFIxweleg+G28&#10;OxeFtYG6ATPZlWeUAnkYPWuO1QaKnh7WLO2061jkOpBhNFIPmyeeB0oW9hGP9kjSMMTOTt4IOaj0&#10;dLZPFPinybC4ZptpkyM7cVuxX2mrb29u1oqZtlAY85P1rRsRaxWurvE8W6RfmO3p6U/QGV97razL&#10;9nXk8eprNu0X7OnmEYI4XODV+OTyr/zPsfmu0hPPQVhX638/ieedogiBecNxTaFcybryCk22I5x1&#10;rkLyMtMdjDIY11tyJAJx5aEEc4rnSIjqMoZXAEnUVS2EQhJf+EYkMqng/JVC3USSkFRjua6G8MR0&#10;+CNQgUR8H1rnIllW8ucFgQaBpFK7lRdWkhS34xy9ZTJi/J3Zya0biNjfysWXBP5GoFhlByYwMngm&#10;gYxidirkA9qsW8Fs0wNxOcA8Co9rG6kBj6Dg1K5YIuSR+FFgILyGFLyMRSkqzflUToVC/PxioJ5b&#10;z7SFa14zwatQtlD50JKgfLSGVXK9Dmokudsu0wjaW4Oat7IXuJ1+X25qs1ojFizkYkFDAuHyzHH8&#10;x6ZzUDJmVMSNjd61IzII1UKeFwDVZrmKIKpickng4oAndQDGN3brmqrCRi4DKfm4OaeBI4Dm5HI6&#10;VXZJBJIwmHTgA0CLmlwu/wAZfhVEsgYnxBCZPwavsTU1l/4TLUG84BP7HtwBnpgV8ieD45m+PXw+&#10;zcqxOsKSM9MGvrHXxP8A8JFO8b5H9nxgrnpgVy4lXSEm72OG1jUrz7dcW6yZSJhnjk59Kz7V0EqP&#10;7VBeB/7dkLEbi/X1pQp2vnpjjFc6LOls57RrS/3xkts6+lczqCxvJMUuAMOeO9WYXaOzuPl6nmqc&#10;ixPO7K53E8jsKa0JbM0JdMrYuCFBHHrXU2qq/hefeSQAAMViAbGyVfjjpWoJZY9EiCQghpBVSdxx&#10;L/loNPTMycYxVWaTdEqJkEHGahlMxaF13heMrVoiPyrfEAHy1BZnqJVu5N2cFeDU8RAVsE/eqwQM&#10;cgHjjiogmYZvkHfFMSLXnOtkRvpX2NpCOky53DIqlFv8uQOvG44rQt2sVsp0PJI49qQCR+Z5m4XA&#10;A28intzA7Bh7Zqpuf7RgI2PM61LJnK4cAUWKsOjBP3mzjpmo2WPdLlec8VYh25AZu1VpyB52DwAe&#10;aY3sQW7Z1K5G7HFZt1LOmo3rKwYBulXrdXaO/kCdFNZ0CxtNdsS4/fnfnnNMyuEcjyW7g+Z7VtWk&#10;QW3UbF4xzULx2yWCuoT7vGKmi3/Z7Yq/Jbnmk9QRrFmMun5cZHSrT3EwLDAJ2DkVkSJI81pmRw2R&#10;g5xWpBHtQhp1wFHNSUZ94d2m5W4XcW/Ki03/ANlTq0KEkjtWhdwQ/ZoNsBwTyRVXZ5bWgSUkEjOa&#10;QrFadGNxGRO3Tpms25IDsCSRjvWpdqBq0LLLleKz7gxmYnyFHHQVSAyg0G9MSHdv5HpSuwaeXERI&#10;yO9Vbwp9shC2zgt3xVq0VlRt8PVqaQjYXI8OSHbtxFVOGWE+HL4FhnfwcVNdSQ/2Njzlyy9PSsj5&#10;10MDa43PxxQDLpkA06ICZDg1UimH9rykBlPGCO9UpPM8nAkP3eKWESr5bGRetOwG4gkkln3ykkjH&#10;NILVYpX2huZAapJOwKbSC2OcDpWzZzRyxMXUfKwBBpPQdzobVlbT4QtuAdoycVqiZv7L8tgRgcZq&#10;jbKiAcIBtyKJpcSgbTnNZ3GT20TvqqKIwS0oA5rrLm1jt9JssxAHy84BrntMDNdyMVOVYc5rstTj&#10;/wCKR0GQzncYzx6UkQzmJblUtlbYxG7AyK0LeS0FmXZlO6LgGs+KMMI9wUgOeDRPG2ZGDMAOgFMQ&#10;rtxdEDBLdKZbIPtcu53PIyakt4iQS8hyKsqmPtOO4xmkA+S4ChY4bZcE4Y4qvNkscn+Hk1OiCOJj&#10;gHNQShm3ZOMmmBGo3Q8KcVdgklFpNHsXaw7imRJhFHlt09KniCmdgByAaYAkaeYuZCBmmXJjRYwr&#10;AknoKkV4jduhGPm4yaSeOITOdgPy5BzRcBkagRqcc9SKkcgvyy4JGKrhh9nc7H+mKvRRxPo8L+cu&#10;7ceKEBXlEW0qFjBwOarcBUJYHDDFS3SbEYtISTjAqovl7ZBubO4UIDTXzG2Hzv4efStWJFGlw4jX&#10;JbnArOSItZIFusfKDg1pRMTbL1BAxigB6qv2pW2NnAwfStCPLXNuxljzvAxVTDfZrg8dBUEbk6hC&#10;rNkGrQjF+IqC5sfhrAb1Io7aSV5OeGJHFcBFn7LZsbmeXy22Qhie/HSup8aSWs9z4Hg/tFomS5OO&#10;5l57/SrfhzS01D41+A7NLQCJL+CS4I6BUPOfrXZT0gOx9i/CrRRpf7O3hxWgAmvI1uJs9fnGRXqS&#10;KPMyGxlOmelZNi8LPaRoAI49OijQDphRiuh8pSiEOBlfWuZarUpO5SYneevWkQN9oh4BO/ippI2E&#10;i7YmPzdanjiIurQmE5LDFO6LtYvSy28Hh/xPdTXMCLb6HJLuc4ACjJ5r8ovGuo6r4g/aM+JGp/a2&#10;CzeJ5gue8anCgfhX3L+0Z4jGmfs+2Gkw6myXWrnYQjfMIh976Z6V8IIHi0mxdbUqy85x1z613UIr&#10;lbYStYs2zX0Xh+KDeoO0hvlqoltJ9sLtOz/vgRntWhHLJIID9lBbbzgVOVJJIgcHsMVVzEr6pY2l&#10;1oky/ZykrRKEZW5BrktO0bxla61cLcWcs9uZMiTzMFR2+tduGmWC6ZYW3KueagXUL57GPzb185IH&#10;GMUCsQwW5j1ZpXDM20fQVNcwr/aVtJlADg9aYkxe7WKTUggcHY+O9VZ9Jv3mtj/wt91YzgrF5Q+Y&#10;elMZNJCrXsciZ4IxW1BJtt0VXG4p6Vm3TSWz2MT8fuRhsdferulvuuLkNZlm3gKfrQBN5OkSeWbg&#10;WxKycgkCrEdvYmR3g1K28tF+76Vna1pN6NSiKyv+8K5VW5GajfTdWtdIV184q20sGJHFK4F2VLX7&#10;XEfLDOW4IGcVXgubWHxmiyQuFyNrE45rpbH+xl8OrN58Rk8rAGc7T3rmdet42s9OnVsvHLlio6g0&#10;NknWT3dkljO5W2ZvJ+Xj1rKhYyWsnmWqnklRjpWJp8NxNqGkhtVZYcAup68V0NxLZx3ZUSQBVUDO&#10;4c01sBoWVrp8trFHPZ2wGemBwKZPLpNpqnlW1jHGrcBs9DVUXNuPKIvouB2NZupiznswyaihcON2&#10;GHFCGX9Rn1u58P6jaTeI1e3dR+7UY4+tcO+lukH2YTTpG9wMYc9K2c3f2VdgkdVwGOeatRPZte2q&#10;vdS58vgkcg0rgi3YaR4VQwefoKO4iGG87pW7c2aW2j+ba6rdxxthsK5AGK5KKJo/GemtJeXkkPmk&#10;jGelei30ukv8N7/F3BsOnMFBOCDik3sNHJS6h4Uup7RdY1G6uYxassrqCQMDjgVz1lZfDIa5cXFh&#10;dTmdZjtdyV2D/d6VgaG8EfifW45Y43/0tsF+mCfeuhn0/SHlnaK4EbuMnYMD9KewGpLbWz3E0seq&#10;Q8gcA96zWDK98j2gO4j5qzZbbUoZIRHeyFQf71AuZlubVZmYZPU0gsTxWyjXkkVJMgjnPStlwBKr&#10;CZWyvNVZHC2ELIA25cUyHzfL+dmJJzmoky4ot5Iz8ozSgkb8r6UwBdzZJ9qnAHkg46msTYaM7jwK&#10;OMEk5560vzeZ0GKPwpgOCgg5xz0qpc2nmWsu2VDn+GrYyD1zQQ4V/wB4Rx60gKlpazxuubaNcR81&#10;oBIvKcmcnJ6U2PJXO5jz3pSMM2UHQc5oSE3cacleD3preZuUGI9O1OyfNTjjdU5fh/3a8jqaYFLj&#10;zBxznmg4zxzUrA+auFyc0whhImQKBiDaM9c8VYXPl9Kg+XzBzzipFYGFevXk0ASHgj5ecdajG7aw&#10;z3pCRvjHmdjmpQFEbsSx9AKBDcLuTle/4ULzv9j1pSPkB/SkUFW/1qDIoA5uS93zyIbyI7h90c/r&#10;TFDlGxFkk9zWrp+hQJJfsRtAT5SxzVj7EgZSbsEK/OKdws2U7eCQtEpi+8fTpWwltLBc2wZkC9dw&#10;NPXYvlBXT7vTFNkaRpHG9yAlS2UtB88dvI7GNScjhfSseW1nWdiuQMHIrTtZJIriU7HcFvTpW4W0&#10;yXTZGWE+bs6GhaAcTDHM2q2OWIG48+tbpx5ZXA475pTCFeRvszE7uB6VGysChG7k/MKbYrE9uiOs&#10;67lB2nBNZNzFcxyTfvx9/gip5HdL+3/fFV3cgd6LqaKSQIowNozmhAzNkeZoot0hOB1PWoCGyCST&#10;RJnzjhj16A0AMGyZCfWqEN53Akc0vBDEyD2pj+bt+WMk59KnRQYVzCdxHSmCIcfMh8v1q5BHlBwe&#10;tOWMfuyVXFXYwpEu3ZwBzSHYjKHbHkjOMYqjMjJI+CetapC5PznrVeZVIm+TJK8GhAYkmTayfuxu&#10;DVzlz5p12ZJLd1BAwa6WUOu/AbOetZUrK2r6e0gACTruOO2aVgK9va753AtlK9SSaWZbVbhwnlgY&#10;xj0r0X+yLWfSWuLR0VHsRgFsYOK8muYr+PxjerI96kazsG3IePp60uorFtNofJcEZpszqY8b+M+t&#10;SEWhgtWF6zKTyMc1Fc26mJJQzBB196BCRLlmYYwB3NVroSefb7IFZsHrVqPyzBleOORQ0YLxHzu1&#10;NMRjtGxjJYkEZyBVXErTyjycKo610N1DGmnW/wA6BnU4rICuGRSy8NyBTWoFCSMgrjqwNUJBIpXd&#10;EVz0B710Fy0Aihbzl4YZGOlUbt7Z4oM2x3Ko2MO9JoEZDKzRqRH361GSvmuBbsMAcmpyW6IqVC5f&#10;acgFu/FMopyg+bneMc1DhSfvDNWWRmZVLqAfQ1VlidLgHzyxHamhDHB8wc9qTDbVGQOtKT+9Oe/S&#10;jGc5X9aYhh6HNAA3Lwv41IF+WTnpimkLlsE4xSAaFPmk5HNPUnZjygct1phAx3FKGHmJ84/CgCdg&#10;CIQVH3ahkW58p1WSLZsPBWpQ48vBA4NPDEr/AKsEY4piNPQJ7aK2ukFwqEvnaBy5rv7K4uClq00o&#10;Ef8AASMYrylYmW4Z0uQhDgitiXVbw6CIXhLMqjBWm5XJtqepNbNcqZJ55XjQZVexFXLWCH+y7x4N&#10;HDFCNqKcdK43Qdem/sGzgeCKQ42sp6gV2umSXJuC0E0OwqSV3URdmTJGjA11cxRB7Uq442EVsT6Q&#10;8fhEl9YmhlaIlY16GqcEl0jRytBj96ckLXQKmqX2nSsL5crGApYY4qyGee6fDq0V7rIbUDJEsw3b&#10;j2ro7uSyOg7Ld12sqgjvmqDWOrJ4quYJZcRq+WIP3hWi1vavbsYdMlIU4GOORRYDLtotQs/ENpMJ&#10;7p1kXLR9R7V18XiHWHsPs7acgUKQNseMCsi1nnGoQpJpSrzhd3NbUpso5YifIEjR5IA7UxbkVnpS&#10;XOp3FydVddx3MPTFZeoxzHXpkjjuAscqgSDPNaUF/H9vMMWpHvnatTo13/a0arbxEljyRQK9iG8h&#10;EnhCOJ1uFYRDBwa0fDltbrEsUuoFSRne1W7u5uYdEIl0qFyE+XAHFYv+kS2sRVnUGTnb1xRYVzqL&#10;yXQw00awJIVbAakS8mNktuunxqhIFNstNiK6e5uW2+XkqRzVK7juhrkvl2srRBwAVp2Ey3e28sVo&#10;skGpxbyoLDOcVkm6vJJ7aKWaXdnhu1ba2jPYI5eUDI6tUE9qRqNsojgOVHOeRTshFqOKE6QpfU7h&#10;nbAC7ulTxwoI7oYYAoMEmpo7YxJag3CueCR6Vtx2s01nO8emfIijcc02riTaZm2cFvBpt+8Rf943&#10;OT0pY3kN5BmX+PqRVuNVGoKjQSYLgBe2ahv4L9Na2DTBGpUENng1SVhN3MvXBfHTrxIrUv8AMuAp&#10;5pun6bJHBp813qtz5hTIizwn1reitQqrmXLFQSc5qxJAj2d2smoqGK/L+FFybmVdT6XDLaKJBuYc&#10;r1zUcsU8ugXMotVEYbOCev4Vbt9LtGvGkacMy5LOeQoqeI2x1GeI+a0XmAZHAoHczodVlg0mGCOw&#10;Kl8DIWpHl1U3doXmkEZYE11Safpu2FligJCjaWHSs+6hVLy7AlDjb1HShiTRm3l1cPbGC2vJsOAG&#10;welZ8lveW0Fs/mMzsMn2p5JivZ2XGS44q9apdz34Ess23uNp4H1oSGRR6m4tLLdYscP8xAz9aZc6&#10;9A8uqQQ2zovkgBsdT3rRuY7SOx1SOG0jwYDyR3rntO0t2tLmV8bg7Y46UkAzT7W8aPVJZL1nRnJ4&#10;421MwkV4W+weYFmG0ZrbtIDDozmS8cRbyWDDGavxw6PNCGgulzt+6DnBoYCaTpU15f6jOul2cSi3&#10;Gd7gAfnVRtPsIfEN+X1m2SRpMBFbI/Ss66TxQl2YY7q6aJpQMIxB/Ss+6trmDU18zUphL5QJUtmn&#10;0A0Bo0n/AAsrRpY9Tt0jExMjMeore1WPTz8lqgIUAPJuzz9K5rTzfy3U8smpTiNFx96rNq0r+KdQ&#10;WGyuNgA3se9FrAdXol5FawX6Jb2rn7IwbcgPWuWtLjT7f4gapcTeHftebpmQs3CZPNMvGuFOpiMt&#10;Hxg+9RWLWh0WZXuUeZtwHHSlYFuaOpa/cTXkHkfDALaIfmIkyWP0qlbX08uo3Eo8Nw26tgIgbJHr&#10;ToIJItPutu0ZDcN05pdJiWPU7x54WbMnXt+AoAtX0Al0NP8ASSh2kuzdBWTbX+iR6JcWy6hFNKXx&#10;hcHBrf1qSxm0aCJCyIeGwcZHfmuVtdK0SDUb+S00xs7QSxYnk0XuIszWt1LDGUhGfMU89q6GC+22&#10;9tbvdxptiAJ9agso5Jre3STUDHtYlmx2qpqEGlzX4jtdYDBSA8h4yaBlm/ubT+yrqNUjLOO3NVtO&#10;QxWVy0apgISwx61oWmnaYtiu7UVd1Q5JNKZLJLO5ijRGYtjAoAzGvJdtwu/ILHtUJINoSdoParLQ&#10;N50y/Zo1cj5RWe9nq4uZGdCFDdc8YoQFy2VmDbrbHPUUl6l+LZ0h2fMmKfHJIlmcBc7eRTYXme4n&#10;3sx7igDGtdLctcLPfTMTyyhuOa6ywsFXwxeRW8cUZELdBWP9utFnu0WxkDl8Huc1q6XeXy312U0q&#10;Q5jwMn1qkJnKIdQi1ia2eKVXeZsvjqPrW5YXCNdrC1hKoR8b2HWrt8t0urW08thG/wA5IVR0zVC9&#10;vo/7MnI0lUIj6BcfrSsBuSwQec4YRFPLzuDVyWpf2f8AbUXykCb+p71DHduNCLy3l6DIx2pg4/Os&#10;sP8AatVt4w7sxk4wOlDY7G5Cb1DZpbpApYjn0FWtWi1z+w7UWviL7PIVyZB61GIVgFpu1AAhBhc8&#10;0t1Jfy6TIsemzSHcNuKQGTHa+I20aGS/1I3AjP3uhNKj3Sy7lOBtP+cVthbxPDTNPIf9TzHnpWPb&#10;X2kvLcJ9jMjEEb/7hoQHSaEY5dP1d5YwzopxntUcY0aPV55ZBbqwkIBbtmue+0azBZ38UNoD5j5B&#10;9q5HUW1d579Xvp2YsvAGNtC3A9TmtkknZ4PGEZRzkgCpV03S1sQZte8yQpkKD0rzPR/+EhHiKwjX&#10;XbkxBCXLDGR6D6V6TpAjbU2lfzHViRyepHXinJW6jsY5061TULidnlZPN+6T2q7m0WGaSDSyz4G3&#10;jOKn1Oey/tLUU81EQkDk9KksJLaG2UHyHZyNvSpuI5vUIfFNzqujpa2AO+4XzN5wqr35Na9/ZadE&#10;dMt01m1MskaeYcggN3xWpeSwJI6SXiIsjLlVODj61zus2tgz2ElnqFz8oUqpbPPfmmBal01IJYP+&#10;JkMNHnC96rK0Uc0GEnyXOSR6U6I3iLpjSXEjFWX5TzxUurXUkt0q22iW64iXc3HWgC/q19oQ+E96&#10;0l/D9r2BYlxzmsPQreF7fR3aIvJyzE9Pbisya1WWQfaLSQhRnr3rX06ZwscFvpchkClS/p6UAT62&#10;+nI1s7JEJN3AVfSqWnwaxNdTzQtqC2+BveQED8M1oX+n3NtpdreXTRySedlYzzUsus348Paf5pt1&#10;hG3asaY4+gpDJZrDVTY3c39mTsEAyQpwRUNu0JtmQfun9CO9JqXiPVj4MeOx12C0HlgEvEGL/nWD&#10;E2tJ4SN3KUvrnqsS4XeT0oCxv3Kyi1CSPISw4IqFbn7NpjIrx/MhHJ9ar20+rHRrOa7toUlYf6kH&#10;O0emar3OnJcymb+2ZEGMiPNCApSWmnpbTSJeXBeaQtJhiMmi0ZTqFsXaQohPWr/kn+zBH5Rwoxmo&#10;EwIygjBAPPHWmmgZqxtZ/bGf7PbqgHy8jNY+oW7T69C0U0jLnkZ4qwIFVGlBlYj+HNZl1c3Iuk+z&#10;Wsij+LIpJAiJbC7GtuPNkUY65rek1DV7HwVqgt5YTcNEQoK7ue1T6Ol1cKiy2oDNAxU57is5Gkj8&#10;V3vn6dv2XJ5JyOOlAbmbbv4qbw3Lc6tqMAkk3GGIJt4qa0s7+fw/JMZtq+dwCe1amo7rx7OVnZVh&#10;iO1AOKwI7/UzeNbx6M/lxy4OGxQM6vBtfCUiLqLIWh4UN7VV0m2vJbfzzqrIodvlPVqkghs5LTfd&#10;akUZYshC3SorY3EtxdpFdrGiSYU+tITHC5t213W7V2l8yFRuHYZ6Vz96lst+ZEjkLiTH0rpBZTW+&#10;oTzSPG7ysMk9xWkYtJEKf8S1GZsE5p3AzdOexFjZFrGUkEFmI61Hq+sW00ghtNKnJAClnTGD0rdd&#10;YWFmI7K3RFGamS0tLme+LWlopCDaygDkfSkrgVLfTvF0fgF9kdksrQb0kGGxnpkVkW8fix0kF44k&#10;ZSRu2YBFbJudatdP1pI55s4xhiTke1Z51bVTpMamzUgNlmx1qhElpYwxzzSHTjvIJAxxmq8d1Gmr&#10;6gslrhiSIz0xVrTdSupr+FPspQbsDI61e1mxj/sa9uJLJBIig4U8+1AGZDBdvcuRYnYxJd2PAFYl&#10;zLYjWNSQ3km1TjOKm/tHUF0WzhMc+DnaAOaqWttLPrF6Z0jG9CVUdsUDJwLeHQ/PjkhYFCT8oyfT&#10;mk8Py6UNQ1a7nz5pc8N2x0qjeRaiulXym0lEccvyj1FRWiQvDHlZMMy71ApAaF3qGmXXjO3W406S&#10;aHcwKDp7VqQ3lpbWdwLPwxMc/cCr0/GmXUOkRaLbGLTgQYdxbHU/Wo9K1YPpgjg8KxMwnwzdaAaV&#10;joIdS1EaHF5+myDchL5XPFZ9zqcEltbrb26DORkr3rYa+SHTzHLokDNJF0I6ZrkNS2tHHJFp8SFZ&#10;wSVIxiglI39Nj1ddI1W4a5iwzgbSfu0y/sbo6XstnQyzyAyOeoqHSL1Z9f0Gx8iQw3A/fNnoV6V6&#10;KLK2ij1SV1CxrACrE46UpOwN2OQewubD4Q6zcXN6khjEe2MjlieKoT6bqUHw+h1NorciW13kBwcD&#10;GRxWZrOq6hqHjTQNNgMjxf2iBJ/dxnua7+4k8MxWenabPeXDtBpg8sAkqxI5FGtg8zmtCfTNV+H1&#10;+rT28YinKSDHKN2NNuNJ1Sz0PU/J8ViWGTBLAYIFQaUnhq21XxClvrMoM15lrYD75B9e2K3rmSSW&#10;EwJDKofA2mi9gOUil1E2m2GzR1SQbsjk+tbk154Ukj8O2+o65LbjALGNCTkeuOlJd+VYaJc7dMlk&#10;kNsxGBwK8zs9Q0y48TS+a2ZjcPmPGcY7U13BI92e8uF0bTo9GkguVlg2iR16AcZ5rOgtPEi3WqNP&#10;qFtbu9s2ZBg4z1rH0y516DRLu6Xwmn2dISQjPtJA9PrXNXmv+JdQ1O6SLQ/sUJym0vkn33UkK2oy&#10;G002LxxNBYavqF1dPds8zGQtznkk1LqT6uPEmm+V4kuLYxZWdME7/bHau00BPB+l+ArJWntn1KWV&#10;nuJtwYnJyBmuU1+5jn8V6zNaaXGryRKCSeCQOuKNxpnMtayJ4tef+0LlmlI+UdDXT2sNwNUtZZo5&#10;PKVeBjrRoJiVLeS/S3leKfkHj6V0fiDVdG/sm0it9IhEsiDBHRRTHJmNcT6x/asr6a0SA7Q2UByK&#10;ranZy+VojvGwuLgEg98j2rqtEmtE8MXU39leaUiJc46H6V57e6trcvxF1O6k8MXUVrBcbYiw7fSh&#10;PUSLcttI0ViuoCeSMMpChiBx0zUNxZXV5fxG0RoYLdRuOcdK2JZre58MXbxXMLZiBPPINc7JqN5b&#10;6bOghO1uCR2qnqNG0Z9Tj8N3qxaHGzLAQJMZ5xVrQrO7ufCkx1S8ti4DlTj8hUGn3EjeDrTy5YnY&#10;k5z1Oa10QR6TarPKiDk7d3NLYlnJWs0dv4j8Sxzho4iSPl5BA6cVEbzTZ7uGKOB5VM5xuXGcV3+m&#10;2XhltWkklgid5EwSxz9OKxdU0sJ4tElrZ2yqLjPYDHelJDTM+y02O51LVJTCYIIrc4/2jVC8hMGj&#10;XM0OpBGWU/Nmunu9RtYNOu4DpqRK1uAGU53NiuPL2r6dcC5m2p5hIy35UhlG01K6W5SOa6vJElmG&#10;4jPFdu0u+B4IQiqbdckc4PvXHwPb3ErRWeiySlEO+QR8KB71veH9b8HWk+rJqN0kcuSDL97JHbFI&#10;ZStre70/xDrkxSLzZnG/AySO1QanqhZwjQh8SKSM9Pwp2oPf6nr4k0e9Ch5yqySdAPUitGHRfDOl&#10;aFc3esfEGO5mJBZIxnLHoMDNFwIo5Wvv+EbhPhuTCjPyrjGPWtZtE8/7c11rtikCRY8qSIc+2au6&#10;Pe6a+ov9mTTgQgKxsQOO1c/4nm8RzXN0EmW1RXGY0bI+ufekgRy2qaD4PTWbdobaGOYynKl/lJ7Y&#10;Bz+lW4NOv2t4/wDSwCq/KoOOO1czdLfT6zZZhv5Z0YAMuevauuT+14dJsDcyosywhiqtnj396ENm&#10;g2nxS+GZo5iPPwMMe1cPbWGtjxj4oikt72SG1VTGAxxJn39q7Y3d5N4S1SePQ78EQEKWUjkelcxY&#10;6x4qjg1OGXwEw8yQ/vs5OO1NJvoK6Rq6Kl3N4otYJvBvzGf5ATkYFbmv26S6lHbERx7ogAwHcdqy&#10;dK8QafZXcU122yUhhGuw5Oafd3Vze+IEudqRQjLKoOSaVrBcy4zfRiSxMEeQxVXxjjpWDqOm2+nw&#10;anK+ubJZ5F3ZblifSt69uCGjkTS7mRxMPmAPasG7jvtU8c6bG3hu+kSO3LSS7iBER0B+tDKTK1nP&#10;p9tue40x5HkUbSOpz0rSFprc8V8INTuYo5GGQ2SBnpWAD4m/4WDaw/8ACnZ3K6gsa5cbdgON2enT&#10;mvUrm8toNMvrK3jtTOLZCzLzgkdPwpPQbRgz6Jqlt4NtIm12W4lezkbzsYxx0FefWUnim38Oap9q&#10;0ORYZdRZIGkbJcE4PBr1Y/8ACVt4Z04u8tx5cn7mHGCoPXnvWfqNld3OoeHkktbdRCwZk3d/pQtU&#10;JPuc7bQ6Dp8MLh4TJJbl246MRVG1stJu5tZmeFjcySk5Lc+1aWtW1g3iCxia6VVVFztOeldHoGj2&#10;z3t3eFdsMcIG7P3vwpK420eZWkl03xD1PTmaQrCRjHbNekaZDaQXVqJLeKVdhyrj71ZlqvhNPjx4&#10;6MlwiCDy974H74np9MV16ppdxqEYFzbHbGShjbI9ulNCbIdSjs5vCl6kMBgDQEgRrjB+orzyybxT&#10;9rS1GvWgie72DfECQM4616j9k1ZvDt1CVt8AnB6EjtXEXzR2yJ/o5aZXPK07kpkOsxxWWq6RaNrk&#10;EsphDEjgZNT288h06+DWbljHhecisy+gjvfD9pOCzTwn1+bmr+kiW3giW6woZP4+uKOhRDplxfW3&#10;iPVotkoF2hWQ5raedtO8CeInLSkOrLCp5LF+OlZN1d6euvTGGNnCkEMBkVyHiLWb8L5soGxbhAqM&#10;OM9utKwJHbG+u7b4f6Dp7JcebI7SAEno3NUxclntUuZkVVXOQetZJvrqTRtOnntY/OW1T5f7oI45&#10;qvfRtJ4dEyTz5JGQBRsAEwXHi3URbXLooIyy96papa6mWsd19cSIc7if4cVe8PzaUuvCJ3SMsRkP&#10;1zXXarDE0FstvqECpkGQnuKpuwHmEEkZ1a2WbwzvKP8Au5dv3cUy+Tx7qnjK00+008W9m0iGaY8l&#10;gD2PavVbHTtNubbUUt7i3zHEA4wCSfXNOtNN1a0bWWSQsM/IcEfhSuPmOZudPgstISOfxIks4tkB&#10;OeTVDRDbw+Lrxl0jzHaRSz56V0OoaS8+lX9zcLMkqxMVXeeT2rnfDMGp/wBraklxsiaS6Cjd2GeD&#10;QK52+opaXklk0yocKBsVq5HV4LSxu7U2OgOt1MhAlyeB34q/4jeTSvEnh+MvLMZHUow6NWHrEHxB&#10;vfFOl3dvDB5SW67YlHQd6TXQRzEen20fiK5nnv5czXCmbacA8960dXstK1DVtNtrbSZI1hRSZFPO&#10;fXNZt42oL4sENxb3iRrOm7chG8969PsLCE6XHPBPCgFmMbuC3FGxbPM7Ww1a3+LnhLGvSTCK/iBD&#10;fx8/0rufFCajb/EXxW83msl5p0Bj9EwK5m4kuo/GFxdN+8EOorhQeuDXcT3F9f25nufC7bBZKI2b&#10;sMUbCZX0SS3PgPUtxj+VW3bqxbe406TxIIWeNR9qxnPvWlbwS/2Rdqmn8NLyAeorhL2x1EfF8PbN&#10;NtGCy9vegOhs63p87fEawSC63IjIc5zgHrXTxxQRvGDMvFsM59qXS7jw3DBfy3t6UKwH5uu5h2rH&#10;0yS9v/Fnjq4TT5Ps24CJP7qjvRYVxs1xGqaq7IrbnIUgZPFaWh6XpV7pV7cXU92xQEiLcQB+NYE3&#10;2eLVrlDeBlLtkdcGtGO9vk8FXENvb7WlyGcjGBRsFtCnd32nweKorZIkkQXHOD93HvXa3M9hc+AL&#10;eXzbEmK1OQQM14vcLJD4ltzKlyyGQnfjJJNdItxpw8Ow5vplyhzGDyaCkrCaXJNJ4rutqN8sxxjp&#10;XSagHOkOfLRpXGNwOStYmmuptr5oLUK0jYcEV0djHAJpyZQ7CMk7jQJnKW+jaUNajurvUGds5KMe&#10;lX9TNnPpV3FbWhVfLAwO2KlvLZ5ZdWmS4IIbhR2p2g2d5NdaujELiykOT0OBSsBz1jBIzbHu0WNe&#10;xPWtZVtYpd0d2ny9TnNUrO0u7mK9YRSRqL6RcZ9DUd1ZalG4SKKZw3UinYLmhp5WfxveyT3kUikA&#10;KGHC4rnvF0+nR6zbm2uYPMTPmKOmPrV7yNQh8PXZEcqEjkHv+NZeg2vhm/8AGutx3mokiKRS8e/k&#10;Umikc1btq+oW15HbxTKgT5iOorrPDmiX6Qas82qzJCg6t1c/Suumn8H2NpqcOleC1klZAHkLHtXP&#10;Q63OurIJ9LmVHJyFHAx2qbaj5tDG1zUbiMSWllbxmczBS5/gHrV6Gxv4dC8PzjxG0zmMGUnuT1ql&#10;FBa3XxD8Y3b26wwNJGI493J96sakNTghhEWrfududvoKANuK2N1Yyh7eFuOvcVkS2dzDq1wkNy2X&#10;G0sDUen6okenXPlmYytGR+NU4rjX4tUDz2sro85YMR0BoDoVPszWfiHVkuLJyrOGVy2489a6qGz0&#10;650OV4ZlUiMEjoWqk5gutQgLebvA6Eda3dN0/VBHqXlWpdmIKYOAB9KGwKJs7j/hHZWaMqUGP96s&#10;CQIl3pSschmIORW3qd/qcHiK1tJ7fhiBuA4qrexZis2OnNtVwQRQAouGhigRFIZ+mOgz9Ktxabqc&#10;kFzJNfIA3PzNTpbeOTTdMnRYwqBchuM4rmfEWr30c0aoLghgqxqpOM0mCOlGmaEXSP7XAZSOWLCs&#10;5LM2utawiXxMDR/vBnINYdtb64dCuLi4u5w7hSuCflFaBnu10WJQweRlwGJ60irFizi0xbnUZo7Y&#10;MPM5AHerF1cTTW1wjRqgTGAD2q5oMcSwXqzRYL44YetY8odfiV4+iQExQxKd2eDuFK92Fia2u9Kt&#10;oWHloxH3j9a5PxZqAnt9Ot7dptzSgkDOFBrAvL6UeMZIQjMPtfT6mrt+BFc2s7wYAt8jPpilYaZH&#10;aaVqajzwp2La7jgdABzUk0sGofDjxvHHfMksWBAehyOtbdrqbt8LrpreZSrwspyOR61zGnWl9jUH&#10;jjYI24k9BVAmWfD5Sw8J3bvcyyTNKvzHvXXXaW8+maHcNchS2MZP9KxdKhhn0y5iltozslbBz0NV&#10;NReZLyyjE25UlGMHjApNAjuZjaQ+G9Kia0gdiAW/GuC1G3hb4nWbqgG1AQQOBV1rm4ktQxkwEVQm&#10;W6VVebbexs0TFmXGcZoQFK7uJ216zQ3T7N+3PpWvJAhttOtlAZ36Pn1rKkFudTQCBmYuCFAzzU1y&#10;dSju7OUW0/AGFweBTGzobJJLG+uIpJ4WDRckdqxr/Sru4k1i7i1HynjkysZ5Diqk1081hdMjzeYV&#10;GQT0xWjpt1eSaVdRg73EfzEHpQIypIJI9Hsp4SUZuJFB6kVQF1dG7RTGm4sAD2FbEjFnlXcSN5G2&#10;qsttbxW8k0lwFXPAxyaWo0dVZy6fYaOtw91AXMHHPUmsaO98zV9ZlKS/vWypIqS2sUm8OWM7zy+U&#10;DmMN3rV01NLTX08/S4mRRwM9aGuojk9QLfa9LKC4P7w7hgjNbsMsDeHY4RAVdAMk981py3Gky+N7&#10;pG0i0ij2HbjHGOlPkg0oaPfyL5ZfzOWB7U+gGDcrIsNiBdswDDdnnH41HNqKCext/PYttHHpU00l&#10;ts2LsxuGSTzXPvbhvHMDi5wu4Ee9CQWNnc0Wq2MogkIHLcdaz4oZrr4jeI9SMjBYYVEKA8KO/wCd&#10;bl3cQHTYIomjDG2KscZ5xUel2dxD4K1AtcnMkzEk980xkS3dy2iay6rJEN+Bls5qa0mzpF2ssrtu&#10;iOCWqSK2SXTXhEL5zk4rIeC//wCEohtjZyhEOeO9IQk0xXRb1YdPzK0vBHeqEVtqN1c20dzcNHGr&#10;jIJ6131laWhtpydJBYINprnteZUW0CQ7CZQCQKe+gHUW0KWuiabHvi2mPqKx7wTQeK9OvtpCpCwR&#10;DznNZdpd3Ty2kMkkjYVSGY1a1FryWe0V5BsXAUDuKVtQTOV1a4afU4CbRFY3JLN2HNdHpNxjTL23&#10;Z9xkgG1j2rBvIozryRmKTYNu7A/rV+UCOGx8pgpXGO5NNrQLl63t8X95uiO0SZOas3jKbOEQQ7sr&#10;8xXtise61RjBBEunlZGwGNaVtcJDpHlpbszMmSSM4NSBmhtYC3QxIoZcKM1UtbWcarPNJeO52nPP&#10;StWR7sxTb14I4xVRJgsdwnnJz2NUBftLO3k0rU2Opr8wI2k81lW8M9tqE8AjJzNkkHOajMlx5Mg3&#10;yKA/ABrc0yKF47h31JNxTgsc0gM66CNPblocA+1WGEZ0i1CABS4BzUt2hxMd42r04rPgE8l1Cqzn&#10;CzjcPWgBbyJ4Lu1BmZ1KA7R6USiwYWbwTSAgfOhPeuk1y1tV8H2cqufPVF49RXLwlBGCEXkCgZbA&#10;crasY2wTTpo4nubUmJNqjmrPm7tKto/IQBVznHSsKe6K3zKodznnHagRHeSuNTSGJiAWG7HGKnig&#10;neeVPtDfdBqW0js57k+cIgdwwQe9dAtt5OnXMpCAeX8pJp2C5gyJEkChZCSo5zVMeY1wmbbjnBqW&#10;WS5ku5dlv95+SOwqRpbdIIsTglV5yO9MCTyo/sJV1jwx4zVOSCCMykXZxxwTRFLJPfbTJhFkGBUl&#10;9bv9sK/aQflGMUAbNt9n/wCENldLWJsxHOevFZkV3vs5Y4ztcMQabFdRwaDqEJYbzEce1YWns76z&#10;fbe8h5zSsO9kdPELk6a6yxLw2QaeI2a+twAxDEYxU8Ec76cq5LEng1qQW5UW+QOOuahySASG0UT7&#10;jKuQtaUYVVbgdaX5SpwpAwOKTH7w/KenNck6jYJCucqfkNRncCvA5FPwSo5/ChimOEOcVkMbnqdt&#10;KAdgyDSAZj4JHNSDhzkDpQA0Yz2+lKG/dP8AKOelMJGTScZHFIB4b9ycgdKi42jg9eKceX+509Kf&#10;sJZSEGPSmAiqM/cPTirlsrCQsIjkGkReOB2FTo8izg/Lgr1IqkhMZJIxvVJkIweaZNdgRXSeTI7F&#10;QEAqPy5ZdZjVLdiWm6DvXY6VpkNp4k+03/hrfENgQM3BZuh/CtYRciW7FLRdC1WfTobmfTrjaZAV&#10;Rhyf/rV0eoaxZaVYCNtQsbeXyQFHG5j2r1KG6hi8KxQN4Oea52hkdVIUqeg49K+fvikfCE0V0s2h&#10;lL6SaPYyy/dAxkY9+ldMYqJMLyNOz8W6fPqGnC88bTxXEl0EjVIiyyZPAyARXqv2SKGwc3OiQyxS&#10;2ytuCZIB74r4jk1PVbHWbuGw8LWEcAaJlaQhypXqQTX2L8LvFulaj4XsJb/U9Ma6j08RsspGGUDB&#10;4NawY5RtqYk2geE5NeupTHdNG+WZTOeB6VVSH4SMLi2XTNVtwtyoZl3HcQfXmtzx5feBoNR0Uadr&#10;NnAst4WnUTZCjPzfQVlRP4buvC+r3Wk6jb3CwpGJH8rADHrz3o5lcHFlXxrHez6R8Orex8VavBYG&#10;eNSQxywHrV17eLT7fSo/7XnuS1qnLnk8Vq6d9mufCqw3EsTPG4YHGMfSsnXLHUp/FXgRoNZJMV0A&#10;YcffHTrSSFcs21vYrr1tqUuhKZli/cjrg+tZY0e01L4lXN7NfXIuGbJ3SnC4+6AO34VtalJd2us2&#10;McllOjfYgAoXKk49aj0+G3t/DXizWNS1V4YQwGxDlsN6Af4U1oDMrXPFkGj2tzZMUutRjtWiit4i&#10;HLFxhTkeleY6JqHiy0127N/YagzyzPKsDwn+LkAMfSvb9J0z4IT+JLK9tI9JbUTC8kct3OC2evIf&#10;HNXJLk3WpWqSeGNMkVboruhjDeWAe5FIa8z5x1CTxNqnj28SPwfcPco+EhPRAeldB4NuPFfh7xx4&#10;gGtaPrK213DtMPks6OP5Cu78R6Vrdr8SvC2pafBHFa+epvJVXkKD1xW7rOqWr+EdRubfx7Y3ix2K&#10;nElsMggZIwaq91oJxu7nOQ6v4KtPGmkT2XwKs4ftly+JmjGWYnqF7U/xpf2E118LbZFdHkt5pLoC&#10;DbtP8PzVTtrXxLqPhjwbrOn+FbK+eO/J+z5CBdprsr/UJb3SLG01D4E2dvK6xxhlYboz0JBFJFNH&#10;ntq1zc+FbyK6uo3CqwDHn5R0ya5e0e0h1PxHDBr0iB5CAqNjkfSu4lgsdO8ea5ZfapZbWOxHnSxf&#10;OELjgZFczZeG9Tm8V6hdxySCLz3d93AKZzn8qEBPpV5qH+nQXstnPbKxK+aATj8a2vsVnNoksugf&#10;D+T7YrEyOtz5a/l0o0PTNBudU+Is8mrQ+RZwbEHmDMkp6DHpmudj/wCE70/+2vtdtptrC+pEoIrk&#10;FpEz8pwDnpRfUEjN1LW/iDBLZLqXwq1tzBqKAMkLMCM84Yda6XVtQ0vVdMtLCbwvfabDOlsVEqHJ&#10;YehPrXSaN4rt1t7KzuvD9kxLfJJKobP1zXC/Ei48Zy3Hhy9trPSEsrW8VsRKA6NnjA75qdwZ0r+E&#10;tUtdf0K6TTreJPs64YuFOMcHFej2s2uQeBbe20+yg1DUHjbbF5eVUnplu2PrXi19488RXHwW0+O+&#10;+EGp/bbe2jEV2GZfkA6le5xUGi+LvFX2P7RpPjsW5ZAJI5kBJPcc8ina7LijpvGGsfEK58G2Ph7W&#10;/h/p9veNqaf6Rv2oUJ/hzx8teij/AIQaw+DvgmyGhaZqktrpCFJDIDscjnnvg185ePNX8Uape+B4&#10;9T0+8SeOTEVypKkg9ec817p8OvDvh1vh7YJN4yvrqaWwJSJmyYmx3PvRJXFex53PcRP4x8RvFYSI&#10;0sg3hOFUegA4rprC4htvC2pSWM999se2ZcGQ4LY44+taOq2dha+I7q3k0+xilNwQJSw6Vzuofujp&#10;yxwQpG9yuZtw24B55qFoFzqtNPhs/DLw+Nc1NE1WW4keRoouc5+X5hWVLc28viHW0l0tmWGFVt5X&#10;bIx+NUdQ1CwXUNFEem2VzHsQPhwSpPetJV0b+2LJSHYSwjch6kdwKYihaG9mtvEqQ2kbLFjzGQ9A&#10;fpWWsesx6uq2/jOSyDXIJk25yQeOK6GC40q08a6nb2PhTUII54/usWbe3c5NQ3cLGe3MkBMhlJ29&#10;Mc8UAddZSaGL60fUNP0+71CWFFN46A9Ony9qydT1yTTfjLp0Nx8NWubO6A2zRx7+O/FcNENfHxbg&#10;Z7m6MLINq7SQuK6yXVtTt9Vimh8NWN/LApCxygfJn60bAb3iC88KXHwf8dx6Vr7JeXRh8u1Zdjpz&#10;83vXMW1rLH4StnmupmlW1+Z8c5xV62XQtQllu7rw5bwaoJMqiNtUfgKm1jUpbHSdDz4MvLvJ2yLE&#10;hOB+FCGzEsNStbRr2T7FCz78F2TP6Vaub63leGeR7BkL7vKWMAt7fjWdpga58b6zLN4Lu4oZ4wYU&#10;aMjYan1jS7qB9KuhbSbfm2RsMCqSYm7HN+IvENnFGJYfA0lvO0qJHDGhIPvntUb+INXj0ezafUL9&#10;0KJld7AjPtWjDci6s9bt5fA8ELROu2VgDv8ApWrb+GftunhpLm2WUgGFGOAMdM0X1E9rieH/ABff&#10;SN4ttY9I1JVt4YyryMRncPQ10Vtq9vJDKkkvlyNKN27+KuNl07WrXUtTSe20wSF1BeN1+dR06VbW&#10;yheRHNyqkoNwB7/WpsX0HaprGnWfxj8OK1w0UFygWZk+bntxVLxFqemWdtq1zDCvlAKxK8tz6AV6&#10;HoOg+BYrO8vr2XR7m6Wxk8sTzr8hI4wDXI6jo+iReGTqHkpJK+qtvtmO5FGePaqtZE3OagvY73w5&#10;aXi6bOgaH+NcFvwrPmnvYNLmaz01nlLcHHrWtrFxJ/YxMPh9FYxqNka8L+VW9JtLr+xrSaS2A/dH&#10;92w65oGYdjq+qnUrGzk1lpWniO6LGdtXYbbWIPEGXtiYzKSmeMVLPb6TY601/Bock100v3RyB61d&#10;1HUZLnQUkFp5IWDHPGCRQBNPLfzXESG2iYIoyucgfWsS/llFyEfVEUdx6VLpZEOi6s8mtndIcknn&#10;gelZUg0m915fI1uZyCQxIxk/jQCRtWFtfTRwGGULFn99J7Vsanbk+G7GO3toXgAxJkZJ9ap2Lz22&#10;k/Y/PVVlyCc8+1aVtY6myN5fidYgoJdWHDCgLnLarY6afhhLbJeiFyu4f7OOtS6Bo9lF4Etbq08Q&#10;XE5YHeXkzyOuPSp7u0E2m+Jx/aq+amRkdDmrOi/Y7H4dT2zXChyX2/NwCad7oLFCaW0kupVO7evG&#10;DRClyby2YJB5ac7CODVaa2ultLuUPv3OSGXnj611ug6fFdeC2YXxWaGJ2ZD/ABY5pJDOfn1fSlmm&#10;kHgOC2vYE+RkH+tq5BqFxc+HRdyz3sDBG80opOB9BXPW7i/8beIYh4fu0FveFRK8ZCnaecHvXdaX&#10;ewWt7cq2gWxgKBZW2gge9JgjzSa6tBrMt3Zy6pM0OqxDDREZy3PWup1q9Zfix4HU/EKWR7q2gCWY&#10;/wCWZPXIr0iWTws3htyNL0NoPMUh1RRhj64rzDxPceGdN+LPg3UT8IWnuHZY/P8AO4Bbhfl6ClcD&#10;fupPD0fjz7Dc6hcRXEtkCqbCEkB9G6ZrAv8ASord9ce08O3beYwYkyE/lXVa9DqNx8LruaTwckd3&#10;aWqyhQMsA4yMN3rkdOvvFMvhiLCRrMsDhg3YYprcGyjFHdzQ2zJoUyxxH967dq24pv8AiV3CLOFy&#10;Bz61U0a4119F12OTSF2iVg7YxuNSpDmJA1yQfN+6O1Mkh1OPxFJ4RzZNbvKOsbNgkexqXR4ZR4Sl&#10;ivpmFw8ZLIx6H61pxm2iSIybyB05xUOphJdLhmjVRgfNhu1NAchqLLHMyoxyZCMZzWSI23SMVQZ7&#10;VcnIk123CgthsE1FfptmskUSqSvzUwKHmW39oBXckD07VVuljjuJCl6jeYeKuR28as7OCQTUdzYx&#10;PLFIL1iVHGDxQho5ycONRgVo8gsMVf2Rm1G+NAAmRzVxYrfz4xMF64Bqw9pbCPUWfV08sRAqfSi6&#10;Gc4zwknAUYeo597GAq6DA5zRO1uNnlRbw0pGR3qrJDesQAZBkcj0FMCu8ge6IJBwcZxU58vy4wSM&#10;FcVH9nmWUgWbHHU1IYnEJYxEe2aVhjFSFJTtLHj1pePKkwW5PelCKCD/AFpMqd/NAEWPnGCKY6xm&#10;JAY0PPpQxGx9oJINIjNtLeWAR1FICJ0kVDkkDHApiRgwzP5pyDgjNWGO5iTIeO1BaERuyxFuPu9s&#10;0WA3/hzDat+1h4BiSSRyZHZgw6Yr6e1sZ17VkDMCqLivnv4TxRn9qbwpK0KCQ205P5V9HamR/a1x&#10;cG0L4dxj3zxmuPEys7CS1PI9aLJqtqqwvvJ5JHSltiwtYv3nUDqK0biKebVruWe3RcuxU+o7VlR7&#10;hNdgHO2TisVsUyxeNmzURoM45rMWUJFJiMEk9auPv253EDHp1qgUBlUlf4u1UhG7YxpPEqGRd3cC&#10;rklrMhOUO1R0PesO3eW3vopIpCSTkiuwjlS60hXBVZAoypNSykYqSp58EXlKC79SKluBsuIuARgY&#10;plxDtu1by2DK46U+U744W3DIAzSuA3J3kgdhTl4ZzuXkGm4yJMH+CoRnMg8057CgBXb/AEZiF/iq&#10;PI8mMlCDijHyEf7VTRQu86gE5BqkXBEsIQ2wBXvxz0pR81/Cu3Az1qSWIqigE5A6CoIN32xWLMSG&#10;4zQD1LbRyJc4OTxxmqk+zdMpK8occ9KnuZpWk43Egdqxpf8AXlnuGBzwM0iZOxoWzpHpGoAsDmM4&#10;PasaF1Y3zCLgu1aLMP8AhHyNgwVP41jRj5/3cuBuNMg1ot50W4B5O7jNXbPrAgVPvjPPSsbdcK9s&#10;oibaX5NdDpdkTqFzMZ2OdvGeKQIszkJcoG44GDUMseoBrZ1umCFx361qX0Nu0koLqcRj86ojzv7M&#10;Rd5ba/yj0pFHSAQN4TQyLHkKtQ3NvZvp9pJDKuVQbgDWWZW/s5kMjYCVXtZZRJLm4Yrk59KLgQyv&#10;Cb8xmNxk4HHeqcixR3CuQWBPAq3cMTfxMsC/eqlqLgpEPLBOBx6ULYOpVn+yNdxv9nRfaoQxZZv3&#10;fQ9aYkW6OZyzYAGBTR5gWUrGcbxnmqJJZYN9rGwJBwe/SpWV/wDhEI42ZdwbrioZpiFgUWrDgZpG&#10;kle0aPPBHBFACxJZnTSVK7siqc8ai9IYNgrwRWpBaqumKRn3Gaz7ptjkFD1600wG2gWPUGLWwKn3&#10;6Ve25nn8u4K5lBGKwPtIEOr/AL5y24bQBXTaPFeTWschhcYX7pHJFJgdRYurWiq8zFvKGDVvy1Pl&#10;5bqehHSiOOKHTYCsI3E88VYH+tRyvcZrMeyNPShCtxOGk/iGPauj1eVF8LW5J42DAqhptr5iSkvG&#10;AWXaKk8RiaO102IabKcBcn1FSk+pL1Mm3DusTqgA9KfO4Fxbjd36VPaqn9mbxG3+rHy46VBKo+3Q&#10;uV5z0qrCuSLyzcE8inEkXeVjO3HSoiZFjfIAoQO6uFZqaAvgDyw28EY5FU7oxrNanH8VWS0a6dax&#10;+cC5PI71nXQLyWg84DDcikBrfa4jpioNNjDeXw1Uoy4lkO/gnk1DEpDTEgkLH3ohKszfvjnzOlAD&#10;LuO5F1pzrcKF3c+9Tbz5KAk9BVi7SRba3J3DGDVME9dwx9KALjbVsm4Ugj0pIHxcRHB46ComYfYQ&#10;CvcUqcCMhMnApoCS4cNcEtjJHGaS1iVpZvn4znBFVrp4PMtmZmGHGK6C3+wy6VK0cypJGi719aYi&#10;sWAnVcN07VpQIw0uYmALkZHNVmjj84sIuQnXPerEYm+xbXdsk8e1AywMnQNQbHRaxopP3kxIORnk&#10;VrSuE8OX49RgVzCSqj3pYFsjgU07COH8Vy3D+O/BZjfHlyOScdK9r+E0DLdeJrx13STzxRRk9QB1&#10;rxjUHil8V2KiBfMN0FVRyTmvqb4e6RJFbeHw0RXFsjFcdK6Jy90pvU+gtGDm204bBnyhk11u07B8&#10;rZUetZGmQMkUJERH7sceldEqsVywByazghrUjQYfBgBH8qsIFVpJHICRws59gvJqRUUMjbxjGMV5&#10;J8b/ABQNA/Ze14w6kseo6jA1raL3+cYY/gK0jC7SGnc+Mfizr0niL9rTxndR3cz2Nnem2tgSdoEZ&#10;wSPqa5ImD+zjHNLb7fLwCO2OlcjdTeIU0/FvpEheSbexx98tyea0Iba8k0aCS5d42CfNHuru5eVW&#10;M3JsmWW5iupTA6ON3APpV77TcyWQPlhWHUYpljDbGO4/0pAqjv2qC6N3EsrROGXzB27UCIJk8aR3&#10;Mky6GktvJ/GHHT6VagCvZuJrMpk/NkdK2bdp20SLMzYKDCnsaztRkuI9NmJsg20guAOcUkFinfQ2&#10;xhtzFcg7GG1ant7q1Fvbh7EvIq/Kc9KzrK40i51mMC9ZMRH5TxzTktZT4iuSlwMb+DmgDakgu7m3&#10;gd3+RWyR3Ap9tdRwaow+yBY0xljVnTotWRtT81kaLy/Ws+a0lub64jbURHFk7wO9MDZ1KDxdqNpp&#10;dxosls8kTAy75AA2OntXM6lrHi+HULW31nQmjf5VynTA+nFdDZzi10C5tLS/uXPmD5AxBNZ+qNb3&#10;dncJc3A87yflRhypHuaLA9jPm886aLizvpNrw52noTW/4TM1zBqMd9AoDNzntiq2mwWo+H1pFLck&#10;sGYIAOgqlHPd2upTxoJMNcLtOKegGxNJaw/EN4FhZY3yEOPStODRYb1NTkS6l2r98g/yFPubMy6D&#10;bXcq26MkA3MSM80mhXGqrrMy2aTSIhyxxw34UkxHGX1hdWnjJra4uLmOGRx5ch6H8asXGkTQ3OnT&#10;QeKlZGjJkXdkV6lrcugXnhTy7rSIkuUjO0nv615bajTptWvre210oIZSJIzJkn6UrjsbumwxtpDt&#10;/aEfAO9fTFLEmgTazEP+Eot4SJOWAFcve39np+qiFriU+a+GUHtXa2Ph/QL3wal5D43S3V7RnDZz&#10;kjtiiw0V9T1DRrC908xxx3BxtCKM7ye9VFnt7to45dBlhL/MEWT+grH006bbeNoDOsFyBdsF3kE7&#10;QcEgVsTXXhg/ES9n0zUYpTFtOyQ7ST3GD6UCMu4tLNtakQ+HJ4pWGEboK52ebWbDxKizzO8ZbgY6&#10;CvUpruGeKzkfTIVIAyAOfwrD1s+HJLC13yp5qxHarDr+NFhpkSfZ5/DOmXKXOQw6ZrLv4oXW1wV3&#10;L1qCwnt10fyo4pAiSHaM8c1I8c5utyyNgnmpsMtW/lDT1UwknPrVnOY1wgx2qvCP3pBOBtqwudjj&#10;APzVjI1iRuWCdOhqxFIDAAEJpu0lmyBjFKqMsjFUzUlkpPzjinD+LmmDO/0p38RxTEKMDnmnjYQc&#10;p+tR4PzfKPzpy8L0oAlX77fugo7UoClCDnknBphJyBk08dTQA0rwvB5p2P3Sgr+tPwcHO2gjhvlN&#10;AiMkjP7rn61C/CsSecVawuz71QyomwAKx5oGVwcxn930poLAPlO/FTKArtmLjHSkOCz54GaQxkW4&#10;3D5hOMetWRu2zDyx7H0quu4SMN1ODnfIMUxE/OBzxTWxupodMHrStnGcUAVoZtVnRBGrhc8seKt3&#10;MMyWFr/xMFJJywBpkl1jTbcR6cqDuFqojzNMCYpMH1NFiy5FgxoSfxq0Ag8oVT3AWxO1uvAFSrJu&#10;8nI4z1pAWXZ0IAtY8EVGJJQJCqheewqx5e9VzcdfaoZI9kM5E4b0oAmWdGWM9Tt54pgaI3TliFFV&#10;VL+Uo28bvTrQQTJgxEZHrQJlW/MZh3oEIU+tY+8tCMqBk8YrXngiFvN+/ce1VY7fNuG85RhuBTQF&#10;IbPPUZYZHWlO4IfmBNTNGftUhx06YpNpy2cdaokijMvmoVQcHvV9OXUmLt6VXjBF3EDGoOa1MJ5Y&#10;yccCkwRGExGSEBBHHPSmnzFjG3jnpU4X5cZyM9KtYia3JFoRhfWkUUcttg4HvSE/f6HjjNIww0vB&#10;xu9aiO/zQSuKEIqlJWnucwLz0JrKvrRjbTFZBuCnNdBj94p6/NzVbVWVNIl22hLNCQlUtwRp+Gbm&#10;J/A9/bSecxTOFDYPsfwrrriTw9f/AAvjsb3QLBb+IMLe8jQAsOyt615L4enuYtVZXtiNzHmuxd5k&#10;lDLx82Qa56z1uS2cRf6bNaxaoH3L+8+QgZFUGubcaAYHizLtOK9NcWlxYzi5vEZto+UjpXEa7okw&#10;aOe2YkBecdqIVb6Ac7bxXBtSSD/rKkffkBYDgOM+9S2sOqRaTeGeReG+UGpco1iSXVTitQKl5LDI&#10;kX+hSAoox7VjvHJ5rkTH7vStFzIVOACAeeKiY/uvugHmqiJoxDu8yQG3Oc9DShoQlysluSfLO32q&#10;zIGNxGdq5BqOVN6j9zg54OK0SFc5/EiXbnYcFzjnpUoy0MpLAe+atTx4VQyj2qudvln5e3rUtFXu&#10;VVCmUttIC9ST1qKYqVwrt97oaexJYgDC55qvL5u0AgbTnBxSCxAQdzdD070c5kIx2pI13TKFBPPI&#10;qRwqs64IOOtUAnYEGg8g800ZCDnNKepO3tRoABTvB3j8qkCIqsfJJNMTG5ee1PyM4JIyKEIawjIQ&#10;Bzmk58pMTdDTSDlsfiab820Zxn1oAsDJRN0meKgZyjytuHoBT8ja3zcVFIMxp+8HtmkBLZ+bHqkc&#10;qSthj8612+nT3CfaWXXSGLglN/3a4qBtqRMUJJNIxlOozOss65HI3daaIaPdtL1jzJFiN5BIpYBi&#10;cda7qCa5MsLpMUjEPOOAK+VrS71C21gSoshib78Zbqexr1bw7rupTwiKe8AibjnqBWiFyaHezXSf&#10;27Kz3G9i+Ac9RXTwqT4agaO2jwqEkBa5DydOluE8nUFMm5due9dkj3S+FrSKO0UNHF+9PrQnczaK&#10;qpZT2cjfZ2SQH9aqpav/AGsXeVyCcc+laloHWxSRrcEmQ5FS3jR/Z7Ro40bcR0NMQq6TYxwQzxXM&#10;SZGWJrODg6vc4uWfDjkDFWpn1IWtnmGRgSAVye9SC2m+02+2zVD5eSTQSOiN5cXcsZsAY1hO5yel&#10;V/Ku7dJGGMCQ4DCraC8jfKTDG75hirDTpLaXEc1uQdn3gKbDYrWd1qMt9Aq3ig7sEegNdNeI1p4b&#10;s5Ev4HJ/1uccZrk7WALqG6KSQkk4JrrIba1fRLlL28Yhl6bulMTEWbTpNG07y7lmdxwB0BrPS2aT&#10;W9S3mVZAnyfNwKswPoaSQW8NygAkIDdxUtwyLqFvHHeAgj5n70ydjm207xq3iJgvxHt4bfDGRymS&#10;mOgx71t6ff69aaFOk008kLzYEwXr71dS1824j3auwXcC5z2rpZG0aXwxbWUTWu4QkZI6n61SQNnO&#10;2mrF9cMA0KOVgQfMH8Ga6C+nR9PjEkI3hQFGeapabplnZQ6pKXSSWRySeuB2qmbywbWp0kLB/Mwm&#10;e9Jq5JGg1E6jGIrd8ZG4E9a2fsk50q7Zt7MydB2rO1BvITS5I9dCuzjC7c5qpc65qKXFvF/ZkpJV&#10;RuxxTAgu7jVIUtIYRIEeTEhxmryNcDRkGY1ZsEkrUbNdSWQaSJQSA3SmSSmSzTgBUAywHTFJjLU1&#10;5eDT7NXvyAsg5HG6rwnMgbYjDEI6jrWNBLpk2uaYrK5VH/D8au6teafCJ1gvJFlEICgRkgk+9O4r&#10;IznuYzquoAaTdOwkAX5D1q6+p31npjK1i0RdON0f3vxrH02XxYt9H51mkoaXKOIsYz0rstXszL8O&#10;Fl1DxNbRy7QYIgg4/Gi4GMjzz+HDKYsc5JPU5q/p8yQz2YKbt0gwGHGa4a2u9QHiSC3+0loRKvzY&#10;wMV3GohZfCh8jSLsbYBvdEORSaBF3WbTVLjULJZnsYIHiyvlODkfhWYkmjWDwRpdSPM4wufX6Vj6&#10;S95HfkudWYjIQS7sH8DU86239syzyaY7Sk/L6Ciy2A2DcXJtnl8wbyCQaj06ye+1q4aWJ920+YxP&#10;aqVoL57q5MlqQgXite3ubmCyv1iRQ8hAzjpRr0AS6tI7e9giTydhchhuqNnntZFeP7NhiMjAqldI&#10;xv7WSW/nZi4JJbGPwrPvpFufGHhtI72RLeI/vW/vmmBp6pa6hLo8VxGSQyZbC1z+mCGPUb7fbs0g&#10;IOPSvQjcEeG4IUtSIBBgMRy1ZlnBpES6tLJaZZ1O1jTQjP8A7S0JnSO4nkjPRcKeTXU258Lp4NlJ&#10;ZXlaPMYrgpV0469O3lQsWuDtQDpWnIjLGPKs3A8sH1pWuFiC/wA3VpqaQW20KD7EVi2lzq8WkSQQ&#10;6LPcTCQqVA5J7c1pW8znxFJvMceQQ3PFdTps+hwSzyGzRyQcEDoaBnIxt4qjvY47nRlt2YjKZzwa&#10;0Tp0KXsEsmqRwoAGYBuWP0qa8uoZNYu7hrkYAbC5/Ksyytby6lvbiW6uNiuTlicYpAat+bRNKjkt&#10;3lyY8EHvWdp9jqrylopGeRiSc9Fp17PEbWxjXysRygHb1NLd6lfW+lQJDYzAyKo3LQBJdW2q21he&#10;3DxvKynnDdKhgv5bnRGBLrg8gipHnvv+EVkSS9c74sup96oWhtBaYJTO7ntQBLKjGx3LcgybxlM9&#10;q3tKjsmsbsTQKCIflY+tNi0qJtDurv8A4SqFAISQnXNYsct1/ZbkXRGJj27UAX7620y2e0mVRLPL&#10;dYCgdK2oGgi0ydRZBZXhBJx0zWLC8b25c3KBo0+UMKhWTUpJ7j/iYIFB64600IffXl1Em4QiQAHI&#10;61RtFlu7DUWnhECB8/d7VvW9rbNp5aab593Q81X1eO6Tw5CYbGRV8o5wvWnYLmW88L2cltDo7Sxj&#10;gSeX0/Gn6XYwxX95M0EMQ8s4Lmnaff3Vv4Ly2iRySbjgbMVl3LXl1CxkuXUFs7EOMVIyyVt5/EV1&#10;EJJHkVyQwPFaFpLfQ3UhFkoVcg7l7Cn6C2kW0U5ks/3pU7XaqOq3xN8Qbu3VDJhQpHOaALE0tpNc&#10;o/8AaSjOQy1QbTtMWaeSKeOHe+WHHzGsoW94muWxGnXHkschwcjJrodOsC+tObzV5dpX5R/KlsNG&#10;dJNi4t4/sikqvB9abp8EU3iSQyxxbC/etq+Hh6Ga3Ug+YWIB6nFY1yw+026wSuFP8Q6ii4JkmspH&#10;F4i08wIgREOCnc+9T6NPdRaiDLb7wZBtUdBUJMcelRtM270Zqv2dxpJ8pROikkHcOaVwuRa3YwXO&#10;r20sitErMG4bHIqr9j1QRXc1vZSTGGD92CcA4rS1+70KLRNPMusyse2xT8v5VmQ+ILYeF2SK9BQr&#10;gMVwSKYPU5uW41Oa5u5bzTpEIlAChumK6/SH0+eztEk8uEoOGY/eFcw0WoXOu2rwIDbiTLuemTXT&#10;izsF+yPJA0bFRyrcU2Ij1WTZJf8A2a2M3ACEetZNnDfbGlnafeTyCCBXTF9OhhtgksbncDjGaTUr&#10;xZ7DT0SyhGxMZUYpJjMQiU3u0EYJGe9alsZLXU43SzgG+Pp7+tVYUVZFPzfdzmqNzIftNyfPlBOd&#10;rHpTEaOo3F20DCVy2JRt5znNU5Ftxbxu0Ct8g+Unp+FZ9k8ryXiy3AkKPnOeBXVabppu7DWZGumX&#10;ZF8i9aQzInh8Nt4esJpr5VEZJZFH9Ksae1jLHb+Ta3Qiwf3jgjP4VuWOl6Bb2Qn1HW7ZMu3lRNyT&#10;+FZd9eRC7m8ixthCrcbMDI+gpeoIuvZRfZ0IbOTxzUEtrAtpl75ApTkq3Ss+a5vBoUxVbjbJasFf&#10;HQ4rm9M/tF/Cer28msTvKt2x8wnkgnindBZnXRCP+xrlIolf5Wy+elY0MarK2+6x8zcikslvIbBI&#10;zelnzWs1vG2mK4uFDBTkUguc3cT3ytdIm7aW+VscUtlBqMt1tlvw3zjLbMda0FEYmCSWoxv61ILi&#10;eO7fbpqbARg561SdhNXJdY/trTtG8Pywho42fGcZzVSGWOZLkraXRcRhn+Q4JPvWjqF7cXOg6Z9q&#10;s28iE52Y64qS013Tm0qKC2060VEGGBQZakBz7S6ovmCPR5TmUDGOtSzQS26LcGFUcw5dT2NdLBPD&#10;9vMktvbYzkLjgVgazOWvzuTcJZRtx0UUXKTOSeXXpNfsseHtQlWWY/vFztUe9dRaGKO+t45bsIzL&#10;8qKcnNWFvLtNJMFpaw7TEA5K859jWRBa3kfiS8uJoJWfHyknOM+1FgOjvXkxpKyagoVX4JPWpZYp&#10;wLVvtEKxlAThgSRXKXUGoT3Tq15MSegBxitvSkWGGzhupppWQH+LsaVhGz52lNY4F7MgRfnYDpVv&#10;TZtGa9mjt/FUkzFTjKkc1x3iK/t0XSrayszGry/vjjrVeEakk2ky2724CsCSpGTTtbcZ3t3H5f2+&#10;SZ0BKEDJ61zBN7Hpspj0QXCmUkqeNo/rWoUu5rm1lu5pCNq7Ez1NQyXOsf8ACaW0E/wxnit/l2Pv&#10;xkDv+NFyRlgIZdOnmV3jlSddiFcYPeu1trVJIRPeeIbJU+z/AOqMg5PuKyrxbCbTNSk/tVbIpbrt&#10;2x9cV5hqUetHUA1vdX8+ZgDiQgGna+gtz0G/sy99cPbQW7p5gCqKcmg6+loJUtFL7Nx+f7orn9Gs&#10;fieNR01japb2wlQyZfeWX0HvXTa5rXiOC7gtrfwtPJ+4ALMxXb7mlcbVjOktNVksL9pNgURkEEYx&#10;iuLhnaK61SMyoM3GAdtdJ/aOpnw3q0dzf4LOAXUfdz2qXUrHRbD4XaPezh7h7mdBGirzk9DTY0Ok&#10;kd/BUUQ0yE7YCFYnqD1qjYWOs2PhOSS18CtMhnLFi/OTyeTVe71Pw5aWmjfatTKu4TEK8k7unSut&#10;a61H/hD5UEiC3azDRAcnGM0rAUo47y68M3M1zp8MbMAAm7lazhpVzLfWVu+srDC8o3Sk5wK5ldU1&#10;GTUdRjSS5iRZiDuyM1sXM0cvhnSVX4hGN0U+ai8l6ARpOvhu18VJbWPisTS2+0zsF4BPTBFauqX3&#10;iC+0q1sbe9Te0WCxO0Ae9ecLaX8kGqfYr65R9m4vs5OPU10fh6SFvDWrS3fiSYXMfyooXBYjrRa4&#10;7I6PQ9DmtZgHkE0gUs8qr1P19qv3LaQkF4gurbzmb5pG/hHfmuYm8U38GgataWmnTfaJZAqOU3cd&#10;+ao2sWo3kukwSr5U0jZkYHsetMmxXvdX8L2viuyS2u/tMouV81kXIGeuSK7oalpj2emXCzWiYgB4&#10;Iz+VVJPC3hyDRbyOBbHfMAZX3Bmz/Ss1NG0W1E08uqXk8oI8uIHjj2oaQjdnuNQuPD2pyTaRp8dq&#10;UCxyM43t68VwkGn+HLPxfpdxFNCT5zM4yCWJrWey1LU/E+lQR3N1aPJlQJMhQB3AqzdeGJtMuYpp&#10;tda9YAdOmfaktCjL1u+1+7hljitLiKFAAqLkAj3rUsLaw/4QC/e8RUVZIxhT8zk1qWtrey6XuNog&#10;VscMMEVWvbK5AjC2jkYBxnjj2pXQh15aeG47PRvs1rNETECwaUsTXKXbxyeIPlaVFijyQO+K0reC&#10;8fXbl3nc7U5VjgACti2sdJuradotc03zsENGWAIP9aa0A80SS/uPFDMJb1YfMKlBnnHSu4fStTj8&#10;F21zIgJMRMYY8qBWlY6c9ncXZnSyYpPlSACMVa1XVtIk01kl1V/OEO2KGJSc547U2wepz/hzX1j1&#10;O5tZtDQxzXAUvn7pFdTqEmjTT6lbyQQqfJGeOgPQ155pltZjxXqTTXYG253BCMYzXeOun3aSbABI&#10;sIDMO4HrU2sxNHn0kdtaa7qMUPiB5Vd85HAHtipjbtLpkkjvGqYx8xpdU064PivSxDbSlmvE5zxg&#10;HmtLVNPLeJbNft0qQ/Z4lCKcc96u1hlnRLe1QWEcMqvI04JO7hfwq34lsp/+EjsbhfEhZRAu9M8C&#10;rFta6FppEv2+V3+z8LnqTUF4Li78K3cn2EQoyuAWk9ah7jSMCzvHbX9QW21WWWSMDcFGQKt3d1rE&#10;slur3kuSDhVOOlWNAsbWz8O36rAHlknJeTqXrRn024uryyaCaKKRZehPHvQCRyP2PXntrya8CrDH&#10;IPKBbJao9LiM3jLUIbrwVLPEGXYwkwpH/wBavUtUsdKh8C6NG+tpJIbc7kU9DXLaMLIeJWSTU0gh&#10;2nL4yRSvcew3U9VhtrV9O0nwZHH+52zSLFzz71y39haWNLs7y70yRBMzks7HDH2zXY61d2UFhKbO&#10;+tnb7SPNuDGMsoPQCuVc+KNf1LVYF8VJY6fZRxrGgj5lJHJpoSL8Vzo1l8PdYntr6DZHGchGGcno&#10;OKmWC0k+DlhqV1qRE9wzHyJOdo7Hn1rEg8OtHqeq2cklwbf7VEzzluJcH0r0K8Hg9NDsIJbGKfbD&#10;HjD4AK9OKmw7Hl9vohub15YvizeWSNONwZdv6mvRrnTl/wCED0ez/tqKaQqm64EmSR9a888XSx32&#10;qaPCutRWlvGpDJCQDIf4enpUelW3iS30kqfEWpIqQnY0hJyO3Wi19QPQdT/4R/TfCQES2L3T22By&#10;Mg+tcJo00saeMb+80a8viJQYbcscc9/oKzotE8Qz61Dd6h46mkH23EaZ4IJ4/KuyuZNJ0h7fT576&#10;3lkmWPY4AOd3+FG24JG5ca3bXHwns2TTLQSLbtgLGF8semO+KpaHJpTfDq/uJFtZLgyuNp6j8Ko3&#10;aadFFbok8Z8yIEAdBurmrW2v7LxTcTy6khtFkyyh/lAb1quYlRGahb28niCJptLYp5+4ELwMVYj1&#10;Lw/Bezl0KQqijLcDiup+36Lc6bqEFvptu7CDIlABH51yz22k3ML2934XjdBOcYOMn6ilqyjoLfVf&#10;C15o+pfYpbeR0tCAgXndjj86r+HpNStdB8YG78PW8dxc3v3epKg8fnV/RdD0q2t5H07w0kbySJ5o&#10;64A707U0uI/iDC72kjomwhv4T60eRImsXFvD8MvEtydIFunkD53+8D7E+tcB4au9Nn1NXKys8lxl&#10;WPOcV2uuTW2r+IfCmlyojW/BMUXAXHqRWNKPDlh8QYLK18MYMDpul7GpWo9tDoNU1eztNOupblpI&#10;VEGIhsPzH2rg7Bta1HWNduLa+fHPBfGfSvRNbjsdU8LadC9rbDyofkIXv715PZQeKbf4h69AtmLe&#10;GORPMl343L2wKENG1Do2qJonja91K4ihWOP93l8lj2x9a1fDU2vf8I3Yl7RhbvIwALdRng1k6s+q&#10;XMsEZ16eaETxjyR0z6+9djK1tb+CLeBIR5v2FQpzwDigGc/daJDJ431eeKVVW5QeYvUk1WTRfElh&#10;qEM1jZX7QebmQOSRjv1rZ08ava6Hc3d1eRShrkeWAfu5rQ1jxNqKeGDF/ZcLgRruKjqDUuVgOd1P&#10;VdSWxjIv5Y1VAHY5HPpSafCbjQ7qV9JkkbqpPfNc9qk8F7ceE085Ik+1hpUH8Vd2ZLiDwdMbSeDi&#10;1VQAMkcdcVdhWsjDultLLSEZdMVZnfL7mwoAqotrqGr/AGCSOcmEH5mj7Y7Vn6lba3c6VIl5qk5S&#10;SQZZVwQPStKylvdP8MtDp91LHGLbLZGc4pFJaGlDp0EOpW9v9lhEYXln6k1VvLHwhdeLLG1vPCtm&#10;+JlKln2qSOneuYt77xJqGpX0xmu/LjugN20gAg10l/HbT6Vp/maS5kEYG4NgmiwbFbxTp9tHBZRw&#10;pp8e7YAUlBwBVOz1HQrex1CwCLc3LWi8Y4Bx61GNGaTVdLzqF6iiddyNITkZrpk8NW9nc+PdQ/s+&#10;2ZJLCIwkuCQQOadtAPPLzTrkm4uZLAIxkJUhsVZtrTX5tGtymrzMjOAQTyBVDXJtel0a5k8yYsJS&#10;IYVHA/KrHhyTxNs0h7mTyY4zyue3vSlfSw2m1oat0viXTNOvhYRF5WjUuxbt3qtF4h8Yrp0ElzrM&#10;UiPKBsMeMevNeiKumXPg7xM0VxBcXJVREu7BT1rnr3T7L/hBUgls4PNWTOc9DTsSmZV5rF3PYeWl&#10;6IwqqTxXOySa1P4tt0tbx2Cx/O44wamuIiGigt7VS+OoOa6Hw3b2qy6wZbwLKqjCY+8frRsBm3Vt&#10;rNzb+F4rrxX9qkhvVCKyYMYJ7muvZ7iy8aWMQnZoTp8eCOmcVnXdtdDVJmiIDOCQR2xWMmsTw6nc&#10;RX2lG42SYDjqtAGprslpcalpKmwtm8vcWAQZJ7VybXOst4ntIzfTwQREjyl7g119vNozXs1/PeRr&#10;F5YKxnjGKrar/Y0lpBewJGfMBwq+1FlYE9Tn7q3jS283G5N275jwcVvWmuRXPhG4gj0W1j2RhWZT&#10;nGP8ah+zG78B3KeUyF48R54rE/s620nwpcRnUgXmnBnk3Z3E9APSp1ZWhqWZ1kTaiBG7MVPlkDgZ&#10;rOMerompKyuZ5N38PIzW9pt68K6Y5KbTCeozn0qhey+J5dWvLi28OwOnm/eBHApJhYx7fTL2Pwxq&#10;hvGlWDkgsuck03SL25htdYitLdxvYrkL2rpptblHw91C1u/C1o8nlgbiemazrIJZ+EtbvLjS1iR4&#10;CYgRycjtTC5ThhhSO6aSMM5k3HPNZMl3qMvifyYYrcfv1CAEcDvS2E1/d6T4mljVUQSNsG7J59qz&#10;7LR/En9v2k2yZEFwWE5b+lMD0N9I86fTB5UXm/ZhlSvDVwep6ZLY/E3w4XmmcNd4+z7CQ4Pofau2&#10;k1OWC78Lp/bccsinDjGM1Jf3JuNf0aRdPheSJTtLL93PWjZjuzUTTtKi060f7FGolgB4PIPpXMXS&#10;GHxSQb+OMswAUnqDWjcXdwsml7mmO1xhQCcmsvVLVrvxDoc0lnP5iAMibsDjmle5Nn1DURPBcaIs&#10;UUzNPEx4zUmn3GrRaJq7yWexSpAPQmuw0mAXXhrV55tLRJLe2IUYz0Fed3d/eHWLpptLl8qC/A2o&#10;DwM9xTTuCZJbT3xvLlI9LuIw0vJKnuetW7yfULV4CxkdSowNh4rp7W50e5fRWgmiw0a7gUAwR61e&#10;1u40GHRNRE2nacWMI2y5BK/QVNyjkrf7TqOhXyGzVF8vCk8Yz3riH0bTrHx2pg1+Zrl2PnYPDZrr&#10;dHmu7vVdcgt0YIIwSV4wD06VVuLaSLxFJHJpsjy+fksTyv401uLYr3MUdrpsLGyR5JuFOeta1lYR&#10;v4ds5JdDRkKkg4pt5ZvNaafP/aXFvGdqetUZtU1eHwuIo8qCGC/LmgFqRXOkRS38v2W4ZXYnAB4H&#10;4VVuNH1JbRUuLyU8cH1qGObVYPDlvcx6ikcjXGWDtyefQ1fj1i6maUTvHIyQjBXpU2ZVzE0yzibx&#10;hexDCBVGDtzmuj1KGJdMtQ13FvT0FU501f8A4RDXbqyijScofmIyR+Fctp9/qUms6RFetPJm9Ad9&#10;uO9Fh3uaTvexmB4rQbgeTitq31TW7W0iL2Jy8ZxV/wAQxJaDw639lxlJolIINc9d3U8/lbYFCrBg&#10;e1GwtyGW6F1qF8ZYIhJvyp61v6fPaPpUkFwqZCfLkVxlqghku/MnJLTEjJ6VbtJifFJPklo1U8jt&#10;RcdjoL9YH0SKNNUwyy/6sHHFYmo2dudJsJHsyQoGAR0I96vRQh/FAleRlUZOM1fumml0l4PKBXkD&#10;C0mCOPjutQazmiOBCEwGqfRLV5fFlpLLqwWGKQk7zgGpZrUQWjRvOAC2dx4xWTdyf6PHFFdeZkfw&#10;NjH5VG5odTrl9bLJeNDc22UTBVSBkVztveQHSr+XAJl9TyfxrhNbi1Q/2aVuJiBN8xDetatms/2D&#10;Tkeb5RFTjBphcjvIbNH1O88lQfNBDHtWFq17e3z6HClw20MFO0V18sEc1iYnnjKZwy560949DtPD&#10;khj0xJG28HuDSadxEen2lxF4fjt1s1Ef2YfNnrxzWmk2l2/ha5hdhkg8niq+lnU7nRtQm4WOEHK5&#10;656VjR29zca7f/acIgciMZ61TEtSa0YpPePHf5V2PSql75gt7gruyWyGPNNvIp7SG6URFgXG0j0q&#10;/Eskug2p+xMDs9KBlCBJpNMkB83IxyK29sCeFLhjlnWDjIqLTzAmtJDJtBZ8A+tb+tNplt4e09Xk&#10;st0ijI3Dv0oC5y3h2Qf8JEzNZRkFyCW7V0moXmnLfz2weOSYr90J0zXF3UiW89rsgm+YhhjvW7o0&#10;lg95qFxNahJTEOW60rAS2lvpSS6qZLNvMe3bA9CaboKWFpa+IUaJTJNcN85bnnoMVPNPHvkKwKTv&#10;PIFctdtL/wAJdYEPLuaQEgHpTWoGtJa3S6xfuVCxifI980zV7e4m03QSAwQTAtitppA+mWyyJk7F&#10;ps8rLppUQgqsfC9aLgXIm3eBJLeKLLpajaR9Kz9NsdVkkgeWF22sepqz4cuQdZ1GSWIRx+U2N3Ti&#10;tyG/tJb2/EMTBTuG7GAKTYNnEaqLKPxlp0EF1uneUCYg8Lmoby4kg1HUbQQuzGNMMpyDmobu1kPi&#10;rxG8V8hY3GQQck/jXRWq6Jb+GkubmwL3AXHzckmqAxrO3t/Og+0XkqsxGMir1xZ2y3cuLtcCA49a&#10;saorS+GdGvUiVcyZQYwRWI7X8l5HIZWA8oDFIZT08XEniG+VbSVkilOWrqmurZYbWKRkBCHANVtO&#10;uYLWx1lTBB87qS2OaoM9hd/EjRI3JQTXaKHH1oEbOnXkA1OYFFXOcZqG+uJI74yDbnJxxya6vVvD&#10;9kkEotrsF4IIy4zjGa88uWvf+EuKC18wJgFQcigSknsa1he6lHK0jyPsYk/d6VV1O4tLplxb8+cO&#10;opt/NrEWguE0BHyV289Ky1luTc2PmWaLyCSKEMnuYgtzZKjkMIxyKuQSIsGZXctgbc1AWSXxHGRM&#10;oPyjaK2oLeD/AISrThKYNoXjkYpt3FYypmjlilK2iKxwOnNZxS4Go2uYH2jvXVS21gvjne11GIQP&#10;lUdCaxvEF7agxxwWqDDAEikh2My/tVEulSKyk8k1csTM5QeQvbJx0FVbV5JTHHIxzxg1cuftUMkY&#10;it2BYDJoET3bRre2sSsjZXk+lYV5bsuoWbG3k2l+orTWMmUsdxZiMc96beTrFLbLKQcYAUjsaFoU&#10;JClu8jqGyBGKdthhE226kPzcVG1zZRRs8MTbng5XHU1XZpz4bMktvIrNJnpnAoYi/K5a2s8LuVhz&#10;z0qoqzx3b4R8tIvQVVWYtDaJG5yrDitSO4lW/sGmjUEYAyKBlue5mFzardhfLMHy5rEfyftsxjvC&#10;0ZckVd1gGW90c+Y2GU/hWUiXMd9Yx/2VM6GUfMPekDLHnHyiFmGACKRYUOmy7Yx5jk8mt6TSlAhY&#10;xBA6KQCeuazNUeK0t4QuHckYA7GncRVktHtvDUb4uHkMyk47VavLy7m8MaVEkMu3aA3PNdHo81lJ&#10;4Gu3vtXgjYx/KhTJ9q5G5Zjr97HE2Iy/HFFwLVtlZLdRZkDyeTjNUpoozcXbtuGc7RjrWrYMYrXV&#10;fNZPlTK5FYM9xczazK5QIgcgD1poC3bRL9guG8sBgetN85GkZWR28teWPapIJFCuvBz3qvqpji8L&#10;X5SJVaVQFIoA5q7nk/tm6k8sYORjPHFanhu11GfUdWkNpMkTSDYfQd6ZomjX1w9sZZZ/LEu75h1r&#10;1ezitYNLkiWGJQIwBgUpzUUBXghjjsIikmcetTMdyMcA8UO6eV93GD09aiUlon2jArhnJyZViXK7&#10;V5/IUZPzYYA03kIBsB460DHzcVAWHj/e5xQdu/OAaTtTCfkX5AOaQWJDgnhaaS2Wpgzh8ntSA5xw&#10;aAsKA3HXipBu8tjx1pAMNjbU8ceR8xOB6UhCqOhEfUcVOkbecxMJHFTII0CbmAGO4pXYMsmwjkcY&#10;qkBWkO2YjzVGT1qSKG6mMUSCWRt/8Az/ACpbe3tZNSt47m5miDSDEpBwB716voC+HrC4tRbwRTSy&#10;RgC5IDBc+lbUqbfoTKRz+lafHb22ZNLcspX73BBrqbq31C78NalHDZKxREaNTwGYdOa6O+g06XS4&#10;JVmV3UZcKMcmuO1PV5tO0K8muLpYLdRklFycduldfLyrQiDucfr/AIr+Kdhpptrjw3otsFt9n2ne&#10;GKgcDj3r5t1vW9UufGF1NObueUzfebjNd54q1m01TVrq5W4v/JBysb5BbHTrXnx2y3tvM1ki9cLj&#10;pipS5mdMXy7EMkTO9uTJIu8gsCTTZ5buGWBbDxde20hT5vLbrTnmdr+4EhwoHy4FY/lTvrty4vZc&#10;IDir2RI28k8Rzlo5/HeouMHflz81ezfDzxU8Wl+GNBl0+G3iEx3Tn/lsPc+teOJDcETsbdy4k456&#10;09hqKxqQHjYIcMOtJIbPuq1tYJb+W4sfEuhzMYADEJ1HNbEG63kSa/8ADMcLpkxssm7d78V+e1lq&#10;Hi+y1kSW/jfxBG7TAkCVsfl0r16Hx94mPw8mju74GVbEqs7ZOcjHQ96cW7mbifX9rdaTd2V0si6e&#10;VIJV3I4/E1z17baRJpviaJryIoZVG0OCox3ArwbwXr+m3ngnTdNuvEVws73j5lDctk8V32pJqOlP&#10;4bRVv7qKd8g5OCPrVNvqQWZ/D/gmTxnpEK/EK9knkspP3cS7CpxwMisLwdH8UdO+Lfju2sLO6ksb&#10;a+IvBcKWypPG0nvXYf2j4DstZ+G99cXUJuLidFWCMhjGT13elbepa80XxQ1m3sn0yFNRs4RDcuQN&#10;2Rz+VC0QWNGfULWbTtYR4bPeqDzIS4HPeuCvE0N7i/8ALht4UeNleBWBBJGCa37nwog0jWblfH97&#10;e3EwyEXIAc9BXHaboeu2Wua83iGZdORrhVtR5ofcG78VKKOy03Ttetvg9piaV4qjtoUaRpJQN33v&#10;auK1m/8AEw0K7hh1ia9vV3IHijy2WHGQOleiZv7Kw0qztH861lXJcNnO7vXHf2P43074v6jqemzW&#10;s9vdRbryKYZ2Y6Fc+lFgQvhf7bpvw+tbW98Il726nMl9HOdzHJ4+Y5qPXtT1z7fLbW2gWNjbyoFW&#10;NHBds8flWlLfXt3pmtTyR2plEmCyclSK53wxceC2+MPi1tS1u6uLkNGISxO2ADrx70xHDnwr8Yl8&#10;Xapd6f4dupYpnV3YXGFbvyua663+H/i68S0v73xg8dw7L+5ectsx7E16fqfiVYZ1g03S3MYIDSYO&#10;CPaqE2sWqw6bIbqdJpFJVWcgEimF7niur6brFv8AGTV7FpiIrVIj5uPvAitImWfx/wDDANJcS2sU&#10;zeb/AHcjpkdDzWxdWvi7V/iy8/8AY1tDbsArzFxmbHA47YqlqkGqaV4y8NWQtI5pLufEQTnBouVs&#10;d1cpYTWmp+d4E0iY/YsRDAUAV84XWmalH8U/Exi8Map9gTXYpJPJBCqA2SAR1r2PV7bxy8EVna6T&#10;dzXLWowI2IABHrWloWn+MLHwtottqc9nv8x2MBTO3Pqx60REat2fAOt+ENBSP4euk0NhCkFw4KHc&#10;Bg/WslJrrQfEzSJ4oMUcZTfu5Ug9qz/ES+LZL3R00y/sYhDuJRVC5P1FaGgXuhXPw2+IK+LfBV4h&#10;02eMm6jBfzvTgelS01qNO5v6/F4Y1j4b3OoCS8W586LgsV4PUj1qn4msPCZ+AnhnSotSlS6ujCLO&#10;QNlyR97JqvZal4a1bV7iDTvFNnNb28KqERdnl+mcdaoy6Tr3/Cb2s0mqrcCKQrap2jz6UkgL+heF&#10;dKsRKXuRLI1uhZnlzzj0q1qdhJHqfh2/S7j/ANFdh5Q7g1BJ4Y8ayayksvxXFqsmGdd+dmOmKdqU&#10;t/B4f1O2lW8uJYUUfaVQ4YD2FDBFqO8lle1P9k2qyI25AVGT7fjVO6uL25vdWlm8HJZPEFVCXzvx&#10;3/GucuJtWbwnpt1ZT7ZxdqArDqM88V0F1HDJY2DP8RvMuTaoZIBHgZxzzRYZSs59TbxDbf6InyMe&#10;dvWtCb7M2smZbN1kLDeB0OKsWcQ/smYRtEJEXgnv+NWraIwxTvqM2nxl/wDV7XBOPpSYGBrP9mHS&#10;RNba40dwGXKgYIPerOn6lrcenBzOHVYh80sWQx/GtG+tfDUlpYSxCCbbP84VsGs/XLzUo/B88Vp4&#10;JRoxYnapGCeKaArNrfiWXUrYqlnxNwwjHy/hVDxFdeNptNsJLzxZm3S8hVIo4sbtxA5x6VzGm3uv&#10;Xmi6FFpngPUHuodcUX7TKUSJc88nrxXrF/JpI1PT4Tbwn/QUDg8jdjmq2Ec/d6Rr1pc3beRHOh0m&#10;N4ni55K5wcVU0+71MaK5v9Unt3MzLGig5x+Fd9aPqcPhvVmSwZo1tz5ayHPUVwENzNc+OZFu/B6Q&#10;NFM5wDkY9fxpaDuMGmvPeXbx63cuyybvnkOWH40y5ANzBB/akUe11BJbHNMazvn8UapfWvxGmEcM&#10;o8y12YAwaty6Hpepwvdy+OZbVYsFwnXIpDMq+tdDjjvzdxa1vNn8kyStgHHHFZekzeO7v4XfEbT7&#10;bwq16IeVmkl2nb2xn0FbE13KusyWD6At3bKgVLkjkgdzWvbX2n22m3CJpjRbrZgzofUe1MR5xpb/&#10;ABKis9RSX4d2NwBcgFzcgFO36U7UNZ8U2nifRTdazCsCDHkqowc9s+1b0K3DW8wXUJSj3pOQ5yOe&#10;4qprdjYzXmjRTMDmVDvNNWGbWi6nZf2u9xdaWphktSVVuf8AOa3LmTSdQ8Fyiy+GyyZuyHiWTBHP&#10;XINc/qFtosOl6BH/AMJDbiR4FAiUg8YrQV77TvCVothpYaS5XDFTkj3xQDGJo921reooULAgJjJ5&#10;Ht71PpOjQnVJ7owQhYm+bHHA61y8eo+K7Xx3ZtNJPKpz5i4xkH29q9At7lZPDGoJbqublSCxOMZ7&#10;Ul2JbscH49vtOistOu9LspGkF/EhAJOTn096trd67J4bbzrGa2mawiLIDnt60t3psluZI5dJhkKz&#10;Bx82RnqDxV6OXNkvmRIH2Y570D0MKxF82o30a3Lq8jgfN3rTOnOdalt7nUZUJAwOxz71etorU6tZ&#10;TNt+STO0GqHiK7u5tb0dbSTazXChmxyAKYXOitYba2js7ORMRupCOxz196qC7k0zX5VFqzRMTuKn&#10;gg1aCvL4agSWVSUhX588k1RnS2n0u9hMzGSNAEYn9KSA3F1XR5NJlEeg2pQoduxNpDH371ztzZ62&#10;fDmqCOL5Xmy3cgVzDya1ZahYoNEilg+0Yf5gCuehrfXU9YhurJzIPKYDKH0oSHsSaa+kQ6dqlpdC&#10;5MUgVijHHzL0NU9Us7fUtK1EnVo2WG9hZTuBKhDxxWte/wBl3dpHKLKNJBhmA7gdazdak0KLSfDN&#10;7pHhm4hkaMrfRNISJCvfHbNMGWZPF0Kand29zrV00SWUUUSrbE7sDHUDmqNy7CQXMFvMquNzqQVO&#10;D7VRvdctf+Ea8NPbfDOwieO4BctGGwfXPvTNR1S6n+y3LxQhZIkDqgwAB7UybnS6ZLJP4fv1gt0X&#10;DEscck1EERL+XzEO8NzzWba6jpkN5objVFhhlmQH3rR12S2HiiBob1WiaKMhl6HNIZBdtE8Nwpx9&#10;3isaZphotwiOypkbstXXQadA1rDNJKwHl5P41zesRWa290sZIy4wc9aaEYbo8Nvp8yRo2evNX4mh&#10;uIpA9ghbaMVmXK3MWjWLMpZPNUda1FSRP7MkjUhigJoYzHuRHFqEsdxKEVh8g70kD2JRlVl2k4Jz&#10;Vy906W61l5pNRwzRgKB2qqmnpHBGiPuYSZb5qEBy2tGWHUgI4ncZy2Km0uOS5065EkrJCU+YMelX&#10;r631iXxCsUXhyIxOFDyMw4rdi02zg0dI21JFkMByB60+ozz+O2aDx3qRWcTQJIPLGOlWry5IvSY7&#10;SPJxlfStgWwjinC36sfNOc1Wa3sxdtIVBdk9aGIyPOk3fdA3Dn5aqXAfE5NwAdvatZ0AWcfZhjPW&#10;s6eLMDHzB9CaaGmjJKzGOP8AenGeKcFYCQFe1XBE32WIbV+9SSKAx+ZcgDilYCGONRbTEtjiq/y4&#10;YAjg092dp1XPQUwACRufxoGiQKn2Z+RnFZ07ShVVfumUbjV2RsxMijnHWqqK3lsHjU4lHegD1H4Q&#10;QSyftN6VL9mZI4tHlOPcjFe46xcPHf8AifDHCu3yY6815L8Eiz/Hjx0dvyRaMMexxXr2sJGdC8Wy&#10;FAJJLpgrfQ1wYlXkHXTc8za7uZb6X/RH2gnHPSiCMm7kYPxu6VpRQRDS7pjGoJPJNRwmFZDwTnPN&#10;Zpjd09RlxDEdJuT5oBA44rAyn73JXhuea6G4OdMuBvJBBPSuVRV+23A55b16VSEa8HluDmMY2cc1&#10;owGCI/ffOfu5rLt4WRrUeYevFXmWI3cTFWHakykbH37aU9sd6pEYlPzHGanVgsSgnqtV2OWlIGeD&#10;0qAJIsH7QepAqnKGDzOOgHardtt/s+9JdhwaZEo+wXOWBBY4poaKayEeSzW7AOeDW5bbRGrbR93r&#10;VWRYD4dgXy0LB+OOamQutlCNmPlHWncGy443Rlw65zzWU0n+nuCMY9KnJl3g5bGajfZvY+SvNAkI&#10;D/paAKCKpXkObguoBORxVzox+Y0xmOW+Ug45pJgzPmJ/siNNjZCflUNnDE+nz/6QgO+r92g/sASC&#10;RPfFYEbyrfxbUkwX5x2qkyTcIRQoG0j1NaNnOyoQrtgn86x5STFH8+fl9K07BR5SbmUY7mkxp2NQ&#10;sZLpgUPUc5onTE8AWTHHNSqmI9w9ajLbtQUFudtJDIJiPImwBny+tULNyTqBEmQrc5Nas0LNbz4k&#10;A+Q896zbK2lSK8y+SWPPrQhEsblr1F6c1R1FQtxMN/YYrQjAW6nYtypqle7JZJjnBPanYdjPjfEC&#10;jIwRSE5Jw3OR0oWMGOZWVgAeKgB8u4Clxjd1oRI+QqJMNjJXgmltzGJx0I3VBfHIhIY8kYFNhD+Y&#10;vJAIFMDpFlhYMo4+QVz+on97KMd+KuRSRLeOCSP3fWs25dWv2JdfvmiwxNLty2qwD7BC2Z1+Zj0r&#10;0uwWFfE0qfaIV8q2Un0Oa85sQ39owL9vZSTkn6V1mnR3c2vtIZD8owW3dqGrgjpXHmavd4kwu7gA&#10;VbeNVtUO9eR0NYM98YtXSFLQZDgF89a6WY2Z8NaWASZmTLYpQpuSk+wpsniuXi0cFY3ZxdxhBnt3&#10;rp9WuImsdOXdCx+yLzj1FcfFbzSfYFBfHmgkjtVvUQY9ThH2h8BFGTWW4k9C3GQtjKuFziqkivhP&#10;m53etRM0yiP5jhsVPGA0seQenXNWTYHUNaAEkELzToP3em3XAOVOKtrD/orkuOhquGiNrNkYAbAN&#10;K4ylZgNqEzShgdxxUswj+1FgvQ1dihLQFgqkAHn0rOYx/wBoshcgeZ1oAjeQrbSrs696vWMEf2CS&#10;RpcbRnNQ3MCC3QrcbwSO1KZ3XTbmJbMsPK4pgSvMtxHIqlvlOCTVVtqLt3dTU1iP+JReuyqDngAU&#10;rbQuWgBOe9IBm0MVG5uoxxU2xhMykHO0c02Bil5FI2MZ4GKnmuIt88n2UZOMDNAFWeKF5LYErgEc&#10;1oWccK3U+1TuIHIPFZx3yyR4hK/NWtbRsssRcHOOop3BFxlbz4lHrzVza37sZ4x3FQoP9Mj+f/lo&#10;DU13KPtB2pjCCmgINQEa6E25l5IwM1xsrKLjU22SEiIfKelaOq3DiCIEyZL8enFcxql66+F7w7UD&#10;sVQepJ4prQLGl4L0r7b8bL+5a2zHDcpgk5APt719reGLULLbt9mULsUY+leK/C/Qni8D6A72ZBeE&#10;Sux6szDNfSelW7oumoIcZPUVUm5MaTO1tlwtphx90dRWvhVnYMAfkH4VkxEi4jUoOE4FaJ5NsSF5&#10;PUmtKa0uUlYkJQ3VqoQBeuTX55/tFeJP7X/afXTIbhZLTR4hDGUbIaY/f/LpX2/461iz0b4E/EbV&#10;pZ1Ag8MTBMnHzsML+tflXbG8u/G2qXcs1yxuNdmmZ3OcbmzXZh+427G/ayTxaTCkunRkbBtJPIrM&#10;upbw6lxZuFcHBzxWnqmwwWKi72YTHHektoJzpdtvcFAeCa0uZMpRpjQrkvcIp3ZOWxUJ1CyW3top&#10;L4flmrV9ZQzCNfMlVSw3hW/rTBp1kbO5jXS3z9n2hzzQI0ra4hbTY5ob2Jo+gx61XkaRvEB825UK&#10;0XAx96sTRLaK11LWIbrWtiC6ygY9Mmu0fTvNkhlgmWRViLDHpQFzn7Wy0weJC40zaDLyelaN3B5G&#10;oxlbGfa5GCM1makfEUulwm00KUNDddMY3YrZlv7tfCOgNc6G0cpRQcjODSAlilu/uF2VCnO6mExB&#10;5j569eoqjNdytcWvmWzBGXAYCtWPSr2Xwm80cxKkZpgijaxbPFEUrOo3n72eKXUYof7ZhkMYYZ++&#10;OBWhBFaroU8Uj5dehzyDUNzLZ/8ACN3Ec7KuOFI60rgNtTAYYjG6fe/Ktq6tbA2OmTP5KMJFzk1i&#10;aPBaiO7CaupyM4Y9KXWZLs+HJ9tvPJGvUL6igEdje6D4gu/Dem/ZdUsJIWiUsonG76Yq3ogTSrmU&#10;XmnQxu0e1Qfyry3Rl8QTWM8tvrXiW3nQ5SQO4Tjt6Gn6rqfiO4sryO/kP2iMhHmU/e9Dik1caaOi&#10;8TTLN4gJQKI/NOSjdifavMbi2eDx1cy2ou98lxHsIz8x9MV1dha3UdlZh9Und35CtzU8khs9Ys7i&#10;Xw1FM0coKZGMe9UtEK5Xnt9Pe/C6n4KmWZ7RWRyT2roNAhjms7+2tdRvEjbIGM4UCsrxJrV3eeCp&#10;PK8HwxSrANk3Un1FavgCa+TwjePM8SMeGGO3f86WyGiC78OwQ+ItOuRqLyuJCPvcD14rCutFsh43&#10;e4Ni6zHB3xSEDA9hXY6xeob+WKHTplDNw5PU1kJHep9pkZwzGBvvN0FNsVjGv9QuINEv/s2jzXMk&#10;ce1O2Sa5/S7m9vbrVIb/AEVop7eQEgejdKtST6ktwzCxBiF2SSB71sWb6WdTvLny497wqCcUr6DI&#10;IYpY9TWNYMIG4rWkBwg3kZSpVNoSWEnLD5aRRI+8+Q2A2M4rOcy4ogAdRF8/RqsR43n020jxS55U&#10;fnRtkBQ7AQD61m3c0SsSE/MwANSRn7wwc+tR4/eD5aeu0MeKRQ4h8HMYzmlHK8nj6U9cdzyfWlIT&#10;DfIPagCHK/Kd5xzTgRsByevpRj5iCoxTh0XkYoAD/u5x71IjAkg9hxSY56U04BU0CJv48g9+M9qU&#10;scE8VADmQggVJnlv3f60AOBPmN16U4lfJbOKZk4QE9aRicEbe1AWIlKGUjLYNG3LNgdDTV4V8IvJ&#10;qYYCHj8aBkePmHyDgjvUM6k+aVPYVZwpHKnn3pGVMH71IChGSGXnirQJ8puaquuJj+7PLcU/dII1&#10;/cHpS2GZ8Dz/AGdN0JOT+VWYWkNycI+O3pTrme2EwxBEoyPlzWtb6joH9i+UdGQtgfPV7ErUpt5n&#10;k/dHStjTIYPsFxLLLGoRTgMetZTzWrnKW7jJwoo/eGaFWlbHGcGpLL0txAZZghJO/oBUDGdiMW7g&#10;elWNlnHFEQgLEcioGvoluNv9m/iKAJI0mJchAMetRvkP80q5BqRJy+SEIG7pTZojJcKyswxjOKLA&#10;V58tbfeHIqqEk+yoPtJ65IqzIQJGGwY4zSDaS+2POfehCZXYOsKv5fGKqqcyZJxknitWYBtPiATB&#10;A5FQRQDbyM5qrisUwrCYsHJ9KuxkspDRnGOKXy/nl2q20dzSEjeqg85pXHYf2kIc+9TxsdgG81WH&#10;KScdDVhB+8h+UYxSAjdQHk461AVO8DirUwbdJmUAYqlvTDsW4HApiJRtDriP65qG8ACJlFO1f51M&#10;oJiz+IqC4O5kJkPHWmBhHYurxNx/rRwO1dV+8NjC32iPAhHFcpqQxCWWPpIv1q9HcMdGVTHt3RLn&#10;DZrKoroiTNEMfOfgcjpmrkE5WIRuFdS2Oe1YobD2ADPkqanUtsBLKCT61zuNiHIdqFkxS4ZLLepx&#10;sUHoTXGapFNHHEDZSIyH5wPSu8hlYNMA+4Y6E1PNa6dc6VKhjQOEOM+/WtIyaHFnlIkTYuLsfMPl&#10;xULmZtwDJuz61savpV1pyRuli0sUkv3lGduay0gjTzpXnYhgpU5/pW6kmWtdilKkojO4c1VeQrAD&#10;uXpxV+8kXKAAnIHSqc0K+RFuhkJKevStUyWjMlkL+WVHVuR6VHtAkBxjg571YFtiN1+0FfmyB61E&#10;4KmYFmzj8KVwKzoduNq8v19KpzGQXSqGBQJ6VdU4hmDOc9uaqOHMTA3OWzxSGNt2s1ink8/BLcZF&#10;QzNmSU+Vyx60OjAR5RelMIbeMs5A9KdgEAbyRk5yaYd3mN8n60/A2P8ANkfSg4y2G/GmMRFGXOKR&#10;2AlQBOT3p/OE5HvUMmC8ZAxg8+9Ah+QQMpT1j/ds29iD09qhx8nCnrUpaULGBKMY6UAHzfLwuM80&#10;j7WmiGTgCpGA+zp8x5FRENuBCg46+9ADwSJWAUYxRl/N9M+lSDZshycHHI9KkAi83GAeODQgIDIp&#10;+QRtkN371dsrt4NagxuII+YZxiqcufNXFocZ60x0/dOSj9jVJk3PTdP1eJFB+0NgSDad3OTXquh6&#10;oZN0cwjbdGNuW/rXzBaSyG9lYxMFQDcpPXFdjpetnNwUaQeXgYY+lCepMlc+krl5wLCNRF5ZHY8f&#10;nT9llBpryG4V5CPkTdnB+leWaR4laa3ijl0vzo1ONofk/Q12doTLI8y2rqMDAd84FW0RY1Lea+Gq&#10;3MkzFtzDaAOAK1LmS7KRSCKQAgZIrOEiCFVEiCQqeo6ntVy3Ot/2HIJLZJNsnOB2pXJsXBNaDTP3&#10;j4ZgMcVZihaSy3KsXlrGSzGs4w+fNYFoWjVR0Hc1Ldrfw6EVS5cJkbkHcVZJB5rGaTybMkI+N3at&#10;OJi9jKs9yUJTrnNPtZNPPhQr9mMeYupHeqVtBfz6zEn2S4+zISTIQRQBHHFaJqbuls7qTjcK0I3t&#10;vtkJFowUSjkmtqCC2W2mCRK8YUgjHSkWyifS9SkNoQMnYOlUiWzUWPSjZFxeKCIBwD0rnpAhu7sW&#10;zSbw/BHXNTWllePo+votzIsnGxS1QaRZ63b69qbXLxEE/KewFBDNG2unh01vtBZpCpCqTzVW2GhT&#10;eK9LNz9pjdZtyYXr+NSyHSD4iEj3RZvM6noK0byfSk0vdFFavM0WIwqgnJpoC1qy+GZL7w/9nmMs&#10;yAj2/KquoRRp4es5jp8A8tSShHNQaZp12kJuZhmZtxRSfu5qtOupltSFxrJdWc4QDoKSVgZRFzqN&#10;zpFylvZZVYyGbHSptO0/WhoFw014vzbsqV/KrFllATFbTogP9w/NV66vLv8Asy1RTMgMgBG371Jg&#10;Ztrby28shl00YMnzbecCuoibRmTST/YaTrnLKV54rDe6W31my81TseIZDc5q5a6ppv8AaFz5NhEA&#10;EOSQMVS8wOgmu9Pcwi2sbWJUXBTAyDXP6xDd3P8AZaeezIWJcbvToKkgtvNvNUnjtmyz5wD1qvLP&#10;5d2pLEKpwVzRYLmWuk3SJq9xMYwcL5Cr/CBXQaXr93b6Bq0Z0a0G21bDMnUgcdaWzu7ZryzaSFnV&#10;22hGrK8RKsWt2QXT0FuRlwnOadhCW95reoWzy/6K0sUr7FWMLxWQZ9dXWZEl8PYAnwW610WnXWmf&#10;YZPsxWNvLHbmqOoXMq3ensojJaQiQEcmkNFxrlI7OLbli0fp0rCm1ixtDqTPYalLK7DaqxEgH611&#10;VhFbyWybli2qm45960GuNPfT7yK30LTGIOCSik0rgcLBcXN3bPI8JUMPu+laEQgSKDOjs2GGCK11&#10;s7ZdN1WaSSCEAZAzisiG8dtTWNbLcivgMR1pAa8moL/ZU8bWSoBGAorHkk1GTT0Vo0SMHg+tF8QJ&#10;2B2N8wOFPSoJZlNqsZgl3fLj2p3YWK0CJFrcbeUWZvWuitZ3EtwPsYbIxyOma525Z420o4YszDgU&#10;7UNUMNhZRQaZM0r43kDkUnfoNFLVokj8VKRdszSTDaqnpWvukg0OdvspcmAYHXFVRaSzPoEy20gf&#10;cCd/HX610k1jeY09IoGJ8td+BnrVCMjSI9JmmTzJJAXdic9BU2rX0EFolrCVUNJjIq5c20loNOVd&#10;DfcVJcnjFYty+kyXlpHLHIZZWIQKvce9OwXL1pptunhx7gXTyyvg9eBUN9dWcOm25ksnD7lHCZrS&#10;05NRjhu4xIBEF43dhT5ri0TTrlW0m3kkD/KWXqakCC2NtcaNdvFot6VMPzO6EAfnWDJp93JLI0ca&#10;pGrHe2f6V0B1XVDoTIwsY4gn3EQDPpWdZDUpZNReQyBCeAKAEt4Zf7Pjj/tifI6rnipDbFiyRn5u&#10;/vVmG1v1upXONgOSx9Kq3FxGkmqNDLIz7eB2zQBnyWepHVrONb5gdx3gdqtm11GG5g3XrMuc59Kh&#10;064u0u7y5uJHLsMBTS6lcam2lyuIzyDtPpTQG1bSzFbwtGpCqOc9a0Y9Qubjw7q0H9ixkKMJIR0r&#10;jtBXV51vvNn3KkgBYcZzXcSwS29ppKKImd2B2L6e9K7uM8s8Qa5c2l5odivh+aRnvlDkR+p9a6SO&#10;2vVtZGfSQii0VxlvUVragbFtalEnhu0EixgiQqDgj61nia7e2ule7eRmBC7fSkBViPnQTBRHw23q&#10;OKd/YVots0kmpXEm5srk8A062029FteyCOXluV3YxV66uJRpeh27XA/docHGD/8AXouCJwWg0CzU&#10;QRvtQ/Kf0rKXVkWa8E2iIhAIRt2eahF0++WNi/TrWWyW82rXUbbuvWluLc0YRBLfSzy3CNyT9BT4&#10;59Bj1eGWS9jMSudy+lU7a3VJHjGqAZQgLnJP0ol0iMaWTJaXJ3OTyCM07DRs6ifD97plg1pqRMGx&#10;gzlcZNYNnbxxSXEcMMjkk/OewrX0qxlmt5UMSQW8KHGTjJqrOLmLVC8V0hVSRj1ouFghtFm1aFJJ&#10;oSFzlWwaW70fTfkX91gv9xQBitHSrTLXF1JqDAtnCk96jmikXxTBJLrTbXk4B6YFFwMm8i1C10BY&#10;YYj5O5c7etPe6X/hDIFknkyQOcZIrbuBLLJc7HjaPZ1qtb2Ya2bdaqUDckigLGWmfsERWGUgr8pI&#10;61XeaSNZAtqzEnoBmuu2WiW1uDMm1BjbtquLWxjAuv7SsgCCVVyMADrSBHPQXTiPMikD0I61dlut&#10;Mk0iNToRkO/51AwSPrVuHUPB939u8jRoZDFJtllTpn6Vd/4ky6fLJHoxVgnC45NAzj5LvTBr1jb2&#10;3gq4tlZP3rFic/jXS2WswQQG3jtnBAO6TGazHktJDeqmkIpz8zEc/nVmzithY3+dPDSEfIcUBYh8&#10;p9Q8R6hI+szDLgKOwFSX1la2slmI3lldl6ZzVi0MQ1JFW2ZSZh7V2E1rYiGBmeHeLfOSc4NVYTdj&#10;hkuNROi3kf8Awj42+WdpI+7WdaWtxFY303Jd2OF9K62dy2mXUKiBOu5wOSK5oXL/AGqK2EMvEnEm&#10;KkZoRpbx+E5J5YSLhlIBNT6csTaJLumyWfgt71YVdNk0yZrnUYNqW52gnGSBXPwO80kjpqiiGK5I&#10;Kg/lTEaF3ayfb41G3k5Jz0rFvbmC3kwwRwJF71bvbfxBcyQLBr4iQjk47Vny6G6WryzahNcMvJJP&#10;GaaWgbGo99azxWUaRJzAMZHWsi7tXjnUxaLIrvIMkDFa+l2hklsSNPRSsoPB7Vu69chbOJY9Ckyt&#10;sAWKd6aQGLHBMNE2vNGG8jJJao4ILaTw/fCUEuGO2udmj12WwaX7XMVS5UlA2MjNal9qVpHBokUG&#10;kXCu0ShhjvSAoTTmJraNrgD/AEgdB6VqC6lk1e0ZLVmUxKDx6VnalCRpEE76XkjDbQ3NbejXenS6&#10;GXOhPC2wBfMH3iPrSY2SBR/adu7RkAnkVqw2dqb/AFGeLUIpR5QwjEAgmmSRTPY3ErQW2No8sKwy&#10;a5uMar/wkEpjtbkkSDZGueaYkc34hGqx+ML6KW1KxOwKYX+tafhZLgv4nEhvCP3fku4O0fnVrVrq&#10;4/tzff6XNwigRmM5GKv6fdveQ2kCW5hiU8DZtJouPobF2DHpscz6ioZQCgU+ntVN9T1O40x5Jbky&#10;NFERFlMcCn3sMImhkMrvHGBlSeprL1O9k/4RuNE0ZYgWAGBzSEjpdPi1G88DXzmAHym+cAdjTDaC&#10;PQtQ2aZJlUzyOaqaRq7W3gXVwkiwmOEb946k9Dz1qfQr3XJJfGFxcz28ka4MQwAHBpaidyS31u8t&#10;PAl3ctM0QjyEjk5JbtwaW3fXrzRYL6+tI2e5k/drt2/L2rndUudKufE+mx3AtkRbwHyo2BGe2QK6&#10;W+GqTr8Po4PFtvapbyqQu3hl9KAsc3r1vfW2pWMUeg30puUyqKhIP4j0rag+03HhfwrbXVkT5MbZ&#10;ZhnHoMe1d5q93INP+HxsZ7FmhsmSXKAliRg1k+WItMuJJLaMtIjMAOxoTuJvS559qei6I9yjuqO8&#10;cgKk9q6CyWM+HHWG8SSVYgNhP3RVC1bf4mdpQxSSdgQe1dLbWFpFqsk22SCPaWYg8MKoTloc7qth&#10;ZL4RSSWyRHcEsVGMGuYs/wDhFhZoh8OOk7S4FwZcj8q6bWNU02/vbuyju5RbohVmMZALdsGq+n+F&#10;/wDiitZmOsb5QjMpJ4A7UFpkeqX8Nh4FCWhjlmfAYrHnAPWsrSnaYXBfTxHmPPIxk1TR79JVjcQt&#10;smIO7HT61IbmIXshN6i/Id23oKnYo04JdHXUbyM3FiJcld5wdpPSuisLS1sbaG4ufFHmy3AfyWxj&#10;IrndIHgMW2rST6JNLMWJVjKQC1Zd8PEl74hg8rVNttAThf7i9sUxWOxsI5hr+rPEt67zTZyzkgj+&#10;lWr0XFrrGkXM1sXiSQMynnPtXPQ6pdWPhqyRQZpVYjzGXGM+9WpPEWl/2My39gZI2TkIM8/hRYlr&#10;Uq6jqvirVPif4duLLw0Ibe0I2xRDbkd8kdc1s6xqutxJoTXelCMTriCNzkqR1+uabpXijw4HYQ+A&#10;3S3WEnzOnI9q4/XtRk1PxZBO7zlI5cW6qpAQA0W7itqdTPrjRaZZ+b5IHl5Kq3P5Va0rV1udKuJW&#10;ilKHPlu4x0+tYmi2/hS38S3l/rOp3jmS3AhjEZZc444rqNTt7SbwBILG3AMkwZVVNuFzmiwMyrtL&#10;q402+Csyo4O7YOfzrgorTToPHGmCb4jX7zi9DJBkr8oPPPfFd5CdSGn+WHW22qoZn53Y61laro1h&#10;PrOlXp8X2pMKfdQDOe/Smho7R47W5s71rbxAJI/sqAljgjA5/KuPRYbXx4zK0LoLOU/MAcsBWXNe&#10;/Z3WG1a5klZdoZDwPwFa1lp2ox6NNcXoZGmGUUnJGe9IDhdEHiG7+JM8t4ZoFvtXkEMYH3VUnGfT&#10;ivZrWLR9PuJnudfCK1v8zMvf6V59e6qbC+sI7X4efbZAC0lyJAPL9AB1rNtp/FGseIZpJLaVT5gV&#10;ItvyoBQ1cGb/AIm1VhcfD6TTEaUf2swl+Qg7SaXX9RC2PhlI7FmuHhUuc96vanpt/beCIV8mMXBZ&#10;PLkK9PXIrX0bw7pU0N1dah45EskMCHYFxyR0FGgHmE+oE67b/a/EN1HsKnYYyQQPesDxFrmoX/ie&#10;xhstYvUs4AqpFGSMt3J9a+gL/Q9CuPDt6radp8SFSAWIBHoa4GXw1oFm1u1rrEMl0shJUAFW9OnH&#10;FWuVhzHI2954ps9FaSTxZOgEIwXjyQD7Vq6ZrPii/juLbTrHUXkDZe6KFQorsNC0y0m8RyTavqlm&#10;QHGI8DBA9q1Lu/sx4v8AENnpfhPT7W0SEA3CgAy+vT0rKxXNoZFr9oSwtUvNcMk3PmNnIFc/eLcz&#10;+Mlt9P1Fo3LgE9a27G1gbV9YdtYEq7iW+boaqpJZWvje2vLexhkYSESR7vvHsfwoAh1LStXstKE2&#10;oSSsVkjVEA4Ytx0rct4rez8PRS/bXTeiMEK4zmp5Z9TvI7y41DWibe1YPsEeceg965XXvEWkXU+g&#10;W28CNL1BKpG0hQffnpQB2xuoJLMGQABoxtIrFvbbSTp13KbuTcDhBu9asX91pE9jYJYWblFtIgrd&#10;ycc0s+mamui2lzJpzlFCkDPX8KBGd4c0vwAfF87X15qLzxkNFG4O0knvWl4kgaa6vxB4itIIYiux&#10;VUHctVTJJIZdtokY2AZ2dPxoijsY7HXGuNSmZfJJPNJgjHW21KR7AR3MgihXkg53e9ZeqW9jN4m8&#10;NzT6hNm33ffPU/jU1vqjLrMBhmligW9GcrnK55/SsTxnq+k3muarbWcF0LdIoi84jKkuOw/Gmkxo&#10;0L2K7ns7JLbxG6vJndJtz5YFWP7P1S78G3On2lnNqRnIFzIJMbAvU54xik8K2Wt33wf+I6W9yY71&#10;bEC3LqeBj17ZrZ8Dfb9A8EfE4antNzcq4hVX3ckYJz2oGZjC107RdPsLbRwGCBZZc5wfTPemrMUW&#10;3LWEkh3cetO0i80SfV3i1C3kSI6ozibv1zXpF3a+EZdME1pErqsKgMq9PrRsS2Zeh6qIoruKSNV8&#10;yRF3MPuk1o+KrjSYbNLCKdLq+MKmXb0i3dPm7msO+n8NW0OkC5mBIb5go59qzbsWz6zYXcCTmGaM&#10;c4JIx0zSS1Ea/hXSorO/8TXFxHCZDa5iZnySW/woGlRTarqU7LE0klySM/X1rJa5lea0hGoTBj/E&#10;DwMV06Qakfh3NLHfhpEgYZB5NVYZj3q/YNE1uV5wWwuFXnFcbEGuNWubu6hu4kkHyBsjIrs9ISQ+&#10;GPEgvx5gS5BBkOc/nXL6y2p3+uSxx3FvHBGoUbQBgVIIjupdHh0GEwWhLiYZI5qhrkfiGbw5o09v&#10;4itI4UUGdeNxHpW7a2FjB4WjVr5ZSXHzN6/jWD4vgtbP4d3VxBf3UkjhVKhjgZ9qOoypDdyXOhw2&#10;8epTggjcOSMirVzujs4N9rvfy8EHvUXhMQR+F9LkfSG+aEs7uMYJq5K8Vz4ssTGzMqO25QOp7Uuo&#10;FK20yOSzlupLQoq/MATipE1W1ivZ8WNycLtVQCQxFUb5vHEviS9sotGufJ8wBFVcAD1Jqnfx6paW&#10;2qqi28k1qE85lG5QW7Zqhnqun2bXPw/WeSSEuVZmTuB2rFhmsTf6jaSaE4jEbfNjpitXwa2pTeCV&#10;me2aFni/1YbcP8mk1NJLd72R7NFV2Khivr70iDzW7vNYPiI2ml2yCA3v70JFndg+vaupjt9TP2Rp&#10;Y/LCwjqOppgabS9K1SRNPhxNMHIK5JzzwaiN5qd1bJJLeeXGQAFAweaGirmLqt9Nba3F5d3H5hbO&#10;0HjArodI1WC70SeO4muFV4yrKc9ajttI8PnVoGurdpZmUlN0nSpr6zddOkjsPC9r9oa4UKNwGBmj&#10;YGVtct7G0+Hc0n2iGRpGPlgLkjNV/DFrG3w58Vz6hHJtNqxhBGCeKL6G6jiSGZonkEQPk7t3NWP7&#10;VU/DzU7eXw3HHIUCKQeg6dKSGrnJ2U5gg1e4tROZTcsGUNwBniq1xfXt7OsUdxNHIX+cZNdFFb2E&#10;Hh6zOEHmsS+T0zSnR5ndLizjgy4xkN1p3AhsrOO30h3MAZmXBctk5qU22pxxtJHp0o3DIYDOaSe2&#10;v7O3txc6jkK4LLnNaNvq7oYR5luV3LhWFFxGLjxbDLK1zpbxo4xGzNzg1BNAkdjqTNYLI8wBB611&#10;+spqNz4duZpLlChjXAXtWFpFrqMms6XG5nRQxCu65BFMZw+uQ6oPAN00VvO4kcKyKMbAao6ZJqFr&#10;4WtbWSO+O6ImLchwCfevo9tL8MN4R1S3PiiwDrAS+QPvV5zFd6bba1eWuoGxuLdC3lfIM8dOaT1E&#10;nZHJaPB45mlk87xSGhiclR5e3jsKXVmbZqEF1ptwQ7rtJzwR710dpqMdx4j11ovDscFtBMvAfgir&#10;viGXRLjw1DLHCmFUZBGMEe9KwXucDFdyotpDLaYBUCNvat3w/fs3jm6tIld/3BLDtUX2L7ToViYt&#10;IlZs/Kcf1pkdlrNhrYu7fRZPNWE7gRnIpu1h3LXiKyt3ntFif55NQUuv0NXfEbCXwTo8GcmPTgpU&#10;DpxVbTl1K/1K7upnRCrNmPuCKlnN6jX7zQFVVtoBWpbY7HCaJaa/Fql09to9xcKiNviUnnPqB0rW&#10;tZPiFJq91FP4Suo43ZvLKg4Qe9eh+FInsrD4j32x/wDSTD8m3PA9BVHWfFunRXupw2umWzSLDtmw&#10;uduf60JpgzhNNhFx8YtLsZbdnMdyfMfdjac102tWer2XjVCm94RECu0dRWfo9rKmpjURpF8HllL7&#10;2BBPer/iPXZ4/B8sjRANvCruGcZo1QEcOsaYkMUk+lJlc5DD0rMvtXju7vfaXDKiygMCm0/h7Vo6&#10;FpsD2K3mo2byLLbhoo2GMkjriqb21lc+K9YhiltkMMq71QAdenSgZuW954hh8L3n2fU0j863Akcj&#10;PFVtJtbmS418sY3Dxkklepq7BFJa2t3FeLbmLYCp39qltdV0mC4lWC0LK069uPzo2JOWtriS28Y3&#10;kDaa4BkkDADG2qVxZXV5dz+RNKwW65UvkjPtXU6vsk8ey3UWmRIs8Kblx0x/jXI280+n/FrX7lZW&#10;8qe4h3KzfKuOv50J9RnTaHZ6zp/iDVPKs1xcCISZ74/lVzWWkj8WLJ5CtuhG6tjW9UtzpmnyWFgr&#10;zTW8YGO3rXA6zdavbW1hNcoh3yqMZ55pLUDZm8iTQGaG6Kkn5lz0NY8FtdPryCSaPy4l4BFdBNb6&#10;O3wqsrmDXlVvs6u6E9e9cxp91LcalqhCyhI48dOpp2GjO1nRXu9TtZE1+4HlBv3SE4OfpWSljf28&#10;LQw3MpkJ+ZmBOK2IrjV4PF16xiYp5hwD3FaEur6d9kuiNBUuDyfekkUmUrK8urfwx4iiM8kkjQ46&#10;dKzoEu109bh9Mxm63Ahc1s21xpkltdzyaft3dRj+lPuLyOPw1emKGNgEOFI6CgRnXt/NeS2EciTk&#10;RQ4XrhapQbzqKx+fGMNjNaOnSWT+GtbuGVFx1UjvWXFbPNq8syXMgVWz6VNykh93ayPryIyPsMfU&#10;dDVy3hgi0+QLb565JPNaUf2hrCNUtgdvBJHJqT7KGMTPM0YWI7+KTYGKl7bJb35aDlQcc1f0/U9O&#10;/sC/mkigO1G25POa5Hz9L/4TDX4fPbabgBSehrF1qK4W8nS1il+d1LAHjFBSjpcfqeozXuu3aGef&#10;BkOxgMACq0bC2tm/dyszAgknOKsQvaJaRGS2TckHIA6mq9q73F/qbnSSqc7Q3fFNKwPUWNDI0paZ&#10;mTcCoPY1p+Sv2NFVDnA5rJhurZNTeIgAtPjBrpbmS0j0UEXSAmDOByRSAwLuKVZ9PaOY792GAPUm&#10;nS6fqiRv56oRIowN3rWSl95uoSiKznkK3GQfpW/dzXM1jYzfapgyBQyk0DKsLaha3sdu1y3luMlQ&#10;eKoXcl63iK7ZZ2WONQRjvWvJEWksZTdAggAjvUN1FGmuaBHgDzXG4E0CJLJ47q3tfPCKqtjLd6sa&#10;pKbXw9L5E0BXyzk+lO1G0hWW3t7VpMmFSSOxNcpqEepJcxWbCR9xGGDelAHQ6KsE3hd53iLThzkn&#10;t6Vi38Bn8U6azXF0+2fOwsccVo2DzRaFqMYi2s0YH0xUsEcgtdQkYgssLYY9qAEuY7WSOwYMpMag&#10;FcelVZGjLKyWhQhcHB61p6PF5mnXTNNGENwdxJ5qLUTp1vrIQPEw2/NzRcCjaR6q+pXLRMDGF+bN&#10;Sz2W0QSi6DTF+R6VNa3cccV55NhLhxwcVBI07JJLsl4bJHSmBdiLfYx5snReTVixKzRawxt2+SM4&#10;PXIFZ9pKktvqe+IhNmM1saKyxxago8jDkjcfSkwLXh+CK7sPFO2WJcTYUdCcdaw9bluIJr21htni&#10;KrguF65ret/Ls9YmkiutoZ2Lge9L59pc6ldq9lB8xPzt1FQr3GcjZ2UlrpVhcP4nnn8xyWDDGCfe&#10;teYO+iMf3ecZUkZFSX39nrp1zZtfxuFBIcdj6UaRAx0O/M0qlAGAye3aruIyxJqM8EEbCUxRNgAD&#10;Apsu4ahaRLICHwM10WnywLdXcP2S1dQ5yCRXN6m8aeM5WSxdVEo+TOaEwLH2Cc3yosq7WI5J6VtQ&#10;2miW1zZOfKeWMZBz0btWczlgrFZl3IOhNUWNwdUkSKKQ5Tkk0asNDsjqFyNC1aaa9BJspAVzjHHy&#10;8965Lw0qr4ZvXlZmlfUJGLNyeTx1qc214/he6EqThVbAb6+tNtvItbNFkmynHzCi4yzeTqJ5g0OF&#10;bHU9axLiW2MA3QFQY22san1RjcLpyWgd3R9zj0FNvLaS58J2W2BA8bAOM4IoEZNoqJHLcf2gP9Yc&#10;A1d8wzwSSw3p3AHgNVptLC6DYhnz+75wag022iguNVQK4J5BJpsWpFbT3hniSW2lXaWGSapXCbtX&#10;8r5pGeUfN6VuRPFJqWqAWqfIQMiqE9xaR6xsFv8AvN2NwHTPvQMtFLKC0gPmZfC7gO1V9RvG26Wq&#10;beoycVYuLa4/s5cF28wBs4quIEkudKVgmA3zc9KQGjDNYCxtcjLEryfWqmupbMdMLkGXaDwOMVbv&#10;Y9N8vT4o1BYSLuxUWrxW7JoPl3gLAoJAfSgLFGz+y7YwyQDkYyRkVtX1xpUel6eqQxvIRyAOPyrD&#10;1TT42a0nt55V2xrkbu9WLWzEsdkWvY1kGM85oAbNagPDdQxEb1G5QOPeq7uZL+0H2c4QZJreedYr&#10;gWz+UqBMKax3Bj1xmUqVySwoGJO8zJat9jc7G4GKItTuIvEcW7QYSuBwealmu4WjiSJEBJ545qjc&#10;xoIlfYNxAxmgC5qWo31ze2eN6KhBUKcVjXksr3VmWaMv0HemSNMZUCwPnb2pEhc3EBYNnd3NC0A2&#10;9P8AKdAk13tO35M9KrTFE8SBQy43Dn1qa3t1a9+aXG2M4INRyxx+bOck4frR1EMu2l+1Bg2QUxgd&#10;6oiOUQsfKGWOQtaSCP7bAzJlVU4quoml8VKY84EwwO1AGU0sqapZR7Zt0kwAGK7RNLhlj04y3LEK&#10;oOCKtDR2bUILhvKG0KQpHX1rXZtrMo24CDFZVKvLsFhsYjjtYUQR4C44GKZwQTlhk00kkklab8vm&#10;cg1yuVy7DyAW+4OlC4AIHTNAbluacMc9KkBvOG44p3Bx8tOwRg5GKaTgkgZoExT0PSmE8NyKbyWH&#10;P4Uh3FwAg4HrQMdnKKcdqdFgyKMd6WNd6SbQ3B9KuLDtRGKDIHT1pEtgIv3oGTz3qYYVCMnrUe6X&#10;dwBkkUAw/apfNugqBPve/ahK7EWJGifTJiyhFVOvc1RtDJJLGYYrp/8ASRgBDzXb+H9FecJJdwzl&#10;WOY0ZcAr6mvRtLsdCjOpJFpNkFwAzbRmuqFB3VzPm7Hjes2nie4stLtrbRbeGGSIefKSMit7w7aa&#10;lpei2rXXikXECSglAu4qD15r0PUNKV4ZGhMyQmUeYO+M8muW1PV/Adr4j8NadbTXjHzB9qldSQCO&#10;3NdLjyjSOkl1LS5I0NkZQCgB3rjJrE1m3ifRZBNpqyh05U8j8qr6lco8ktzaaQxtlgBZo144rl5f&#10;F9jb6J4inbw09zKihIIGbAcnuT6ClJspRSPM9ctbX+2NRhh0qJSDyAMbPwrzm7hu4V1Jd/CtwRXf&#10;zy6hcajrWoTNaLJcSFjHGeIwe34VzVwQ0d1GI2wGycjrSva2g02jkwkjRI7SkexrQj8n+zJ08pQx&#10;Xrii4AE6/u++OKbg+ZGD1xVljIxIqEB0GSetI3mmG6Z7mPK9F9asMhMZIFQGGNpuIzn60CKRSQ+Y&#10;/kJnslUbjz8IZrfA3cqK6uOOyjtpy/DbPlzWQ8Ly38rNKCquPxoBmfatJFrejS2t1LDMJgQSePxr&#10;7e8J6poFx+zz4eGp+NdIuJ/7OYMVALIR6d6+LL6MLp8irZqfk5IODVHSn12GeT7H4p16Io+VxIcA&#10;+mKZLVz7Qg0LwjL4V8UTweGS9w11mGaSQ/oD0qDW9N0GT4a6El5DK+o2zbojHIVMZ7dK8P8ACHjz&#10;ULSXV4PEHiOd0Fuwi2x4O4DjoK9I8D+JfB+teL9chuPESx3AuG8hJOBIueME1nzdB8p6X4WvdZg8&#10;M2bT2MjxBQP3jc4H1rI8b+J9Cu7S6tR4OZ7kyRpCwl3YJ4z7YrqdUs2PhOOGLxNZIuOSx2/L3rO0&#10;rw14BNqJVvWnujMGVw25Qw9xVKzJdynpMOp2XgofaPF/2grZhow6/dBHT8KzY9T1yeW5gXxFO0cq&#10;uAgTGxe/NTalBrlr4o+IE2oajZR2VwkS2yLICQAOw96h0W7tItbgI0uGRdp2gYyQetAHO+bpqa9a&#10;6bopv7yWWRzdStnEb55H51kSeHPE8PifxFdtaOs7gZh24x+PvXrUkNgl3Jd6Z4OsrKZjzMwA+Y/X&#10;3qWw10w6pqEWteGkuJ45F2vjaXB6cU00B40l94wgzD/wiN3Kwk4RoyMAdea6nTYoNZ8Q+F7eWCWG&#10;UA8D+Ajr0r16abSru0maPwjDbwpbku7rnj0rzW2srx/i1ql1pniq1sYEtZgXK5JfHAx7mlzXCxYk&#10;MGl/Eqys7vU5UttuBcLnAzWZc20T/tFeALxNZW4sbazuGaVz90kHHBrPOgeP7qwurrVPiDZuYtSk&#10;b7KoBLKDwc+4ro7WLw//AMI9Mk0t0kkkGxRjHagdjlhd/EmPxj4lvdN8WWVxbRX77rXaCxXPY9eK&#10;LjxZc3CtFc+F9dFyJcHdbsNv44r0fRdH0LTPCutXUZuppLi8RmRnJCDPYVynjvUrsNHFpul6cst0&#10;Y04t13c4z2p2uScVe6prUmvaTBZ6IFlZgMb+ufeuiiv9bsNB1yCXwtYHzrPFz5ihgQRz1zU1h4B8&#10;ew6Dp+snVreYQwiSS1ifcxLDIBweK5e81a9bx1PZ6j4dms8NjbJ3HY5NBSszA022Fp8QPO0WCdlu&#10;7tt9mOPmY8813d1r91p2r29tqmgXlvMFVgC2cA+9czLc6fa6jNdW+oQKY2BXbg8/hWknib4ZX4kP&#10;iS1LTGELG4Q/Mew3e9LcbOxGsafqWiW4t/EcsnlyIXjDEMQK5PxT4g8dHx/ocFl4ft7OxgMQDvFu&#10;Nx6g5rHHh/Xku77VdHZbW2FxvggEu9ivuOvNaq+KdCbR7e21fwhcw3iyhVmER2s1FkGiOv091vGi&#10;DeD1SZ4kxg4Unuak1fRruDStalt76KadoxiIEZX6GrultHP4cdIlt1kWMFHzt4PTmuVv7vXLTx5C&#10;j3Ty7c5CvuBBpAiG2034jrHockskUFqzEsobcx/Gugi01WhuJp7l5QsRJzLnAHt2rU0q8nk8MeIJ&#10;3eSW3jUExckoD1rmbvU9JN5rCaZDqLmaMo5IOwMf0pvUEM0q40BvGUoglmwLkr5ZPBYGug1G91Zv&#10;E1rbXXw4MMKOmyfONynviqnhLw/b2dlr02o3cJuGheW3Qfwt1BJ+tVbC71i68SakNX8c2ztHflVR&#10;YwPLjB49+lILFfXNU1WDxZJY2OgRvbTLEQ8Me0575I60lxBqCOJpolz5CkAv04qbUdf8Or8SrLT7&#10;fQJgIHTbcyRkfafXGem2s7xBqFrc+MZILM3DDyky3IGe9A7WPS9F1zwf/wAK/s4dS1dbWaT5Fcjd&#10;u7V5vLcQwftF/EUQXX2i0jjiMTMvDhhyKjht7Atpn2i0RzHMpbLcCpdam00635dqEKvbpv2D0HqK&#10;LWEXE1HSJm19IvAz2rsvzFXyHNQ2kc0HhTxtLNbSKXx5KA5z+FRQRWMejW8puWLsfulap3esWy6o&#10;IWivlZkwN0LbPz6UxljSYrk6B4jZrQM0pOwnqtU1Zbe4ihnXO6U5JXPXpWit/pll4R89b8ytMSFj&#10;UZwx6D86q/ZvEJ0ua5v9CjgLHcqghjsPTPpxTExZvD+rsLjULLXLYB4stCH/ACwKzrLTtZmuLkXh&#10;AWObLEnGRTop5xdOLPXrpvnACFjjPpWoza0yRx3K+WSBv2HORSAzZLXw7J4rgIgeMRgDezkgYpV1&#10;XT7b4hIkOp3M5SM7T5ZKj19qs39vYNYwR2sZL4ywB596oWmpaRbz6pbv4WgVki2zOVGckcc0LcEW&#10;pmkvb7UbtYUAU9cf0rOE8sTo665G0Yf94i9RXX6Ilh/Yl280aLC8pwW4BBrP1TQtPspdYvo5LdoZ&#10;SvyCbcDn27U0NbkMV5YXFsBHqkePL+fc3OaxbhJpjepBqYDq+ARUMWm2Z1G7kRJ0adf3ao3B/Csb&#10;Uk1/T3u3gjneUKWMcny59OtA7I3IxqFlE4urq/BYcfuyQc+9Sx2+rXMkk0FvCqRrnezDPPtVbwt4&#10;h8XXWi6rDqPhCJoEfiaePbs9uetdPBHatqpuYr4qqqQURuD+AoehNlYrR/aofDrFzIx3kE57molk&#10;YFGUHOCSRVy7LvbvskXyQ37wE8j3rPuNF8RjTbS80/xxb3VsUy0RTDL6j3ouMUW9xfaNr7q5WUOC&#10;oP8As+1VkWKW3CmDUDNAMOGiIHFXrN7pNNkkUMjx4Eqj1rVh1i4eKWNrzTGjUDePLAP59aQjFgWa&#10;K8eUkhWiIK4rcsV8JzeFdXE2pxrIFbCdME1mPNHP4muoktSEWPk44NV47XTGnulWZo35yM9TQhkT&#10;w6TF4f1RPOjlDT/INvWtrT9F0V/Bd089nMjGMGMHPIPtWZaWV4dRmjFnvKtujUnhse9XLrWPFUcl&#10;jbXPwoS0jD7RcLKGBA9h602xFa38P6Tc6f48hmSdUh2taMO571kRwn7ZbWrSu6xuRknnjpXUSajf&#10;roWoRW8UG14/mlPXmsjTY4luNbuLiUnjg5oTYF+K7vo9K1a3lRyFUCPA5rBu4bphAXtSFMmRk10q&#10;yW0lm06SWjAPgjcKo3HmOJCSxyOgHFANGbLZCS00Q/LtVstk8HFWme3NvcRFUGIwFbFRTC5FtbhB&#10;LwQCop01sw0+3YnYSmSTTuBkulzDcyOs7EsCMdeKwfNvk8Tz7UlALZJPvW9JDqbRR7LxmGDnAzxW&#10;RJbXi65Ys14+xmO7K+lJgjUslDX935kj5eAncD0NYcxuUvNSL3MjqJiA2eSK6RTZiIeUcsFxnNc9&#10;eeZHqsQa0mZWJJIGaGhpmZcS2y2e5Zn3M3C1A0Upjt5CzgHB2561WnTUJNVuymizmCOVSZGXFbG+&#10;N7NSsBGIwOaoRTMQk5RsKE5qnLbQ7Yi1wp+foDV6ZpYrQ7bZiMdPXNVYopCTK4Yl+ijtQBnXJhRQ&#10;EjYnA4FZskDeZczG+OGQYX0roWSPNyRChKryD1rKWOSW5uQZXRSRnIpjTMWFibu6/ckYcAnNaJhU&#10;2smFIIXvVvyLJBOqIuAMlqblmtlURkLnk+tTYZkxx7bqZnTJI4FROB5VydpHp+FXpjEJWVlfOPSq&#10;NwrtAihG5BPFOwrntf7PiK/jP9oCYoSU0P5Pyr1NWaTR4BIgLC/n3Z6fe9687/Z9XZN+0M5QDFhG&#10;vI9RXZXrSJcyJ52B9skOPXJrhrNuT9C0jB1YSCSdETgtyR0rKgJ3KCK6NxAdM1AtMDhMkH/Gufjl&#10;t3u3EajiTFZIli3LbYMBMhlNcwwddXt324Qzda6a/SRbGRnCLwOprmppHCouA3zDBpob2OrUQ/Yr&#10;UhM5QfhUchhW5iQggnFZdrPMyW0Rk5DLnHatedFGox5iz8gxjtQPoRys4nxwRs6023MglkyI+h6m&#10;jDveSY7KKo3Mc2bgi4dPcUgR0MAtms9QLypkDgConi26blHOGfgVgKb9LBWEUzR7uXPetKOeb7Ar&#10;eQWUdDSsOw4mTz7VVLfWtCL7U0yp5GVAzmqYeIPE7KVJP3cVowTK2o2+GxlDkYoEQtMjao8ezGBx&#10;xSso86T5OgqwIIG1JpVCgqTkVXmkjE0qrKM5oGV2AMpwveonP7uQkdOpq1Ekjyy4AAA71XnGyGUH&#10;Bw/zfjQJmbcsTp74yEHQZqpBgvjuVNX71U/slANoBA71UsiovossMbcZq0STAHzB8oPNaMBbzIwV&#10;IH1rNkJ/tMbW/wCWw/HNdHDbhmiLIQAg+hqWNDne7WG1KozAsMj2qcbPPVsgEqOtWZBAtqg3IcD1&#10;qkdkjTBY+gpXAdOStnO5nUjaeM0tm6Nor5C5LHBqqturNIDM5AfpmtEwxiwtiiAfLjigDMnAWWUH&#10;cC1ZJwjTnzxnPGelbEqS+XIxOQoOc1zd8rS2RCXMi/vRntnFND6E0kzBIW8vdnqBUqx2zx2zFV3c&#10;kiqUWfsiqy5IUDmplDDb96mIS4UGVQIuAahLKFULEOBUUslwLtl4xn8alUx5JCgEigQRc/aCVBye&#10;9VZvL89vlGa0ERzZXxFueCMVkybxdyFjzjFMZo6WjSaldDI+VMiuh0+SYXl+sccpJfAIrlrOSaO7&#10;RhnHOT6g11+i3dml5qxFsn3M5PODSYFl7W5Oq28jKVYHLg1vWu3FsRLlVB61m28lzPJel0JXzMLi&#10;uisrJ1t5WfhSvHNZc/QJamnaXiRLEo07JI69ap6ixkniyrDdKDnFadkLRLsBrVTh/lzVe/MR8TxB&#10;Ej2hhkelBCJBHCNKh3KM+WOtUmLBHKk9RwK0LoEwwiOLHyCmWqR+bdLJbqNqjnNMBVlf7HAvfbzU&#10;kMEJtNRMlyvTMa470kiQBG2y5ww6CgSRiZA0R6UgEhlZbXUEdSox8retZIWNtQmPHMnBrUlaJra5&#10;wVPFZ9uoN03JOCelC0A0lRRAqFgF29c1UlhnDBlBKeoHWp5Ai28ZMmTn7ualgu5iPK+xxlAOpouB&#10;TX5bYgJwTUErSkx5AALCr0ojbzju78CqrKvkHc+OaaAWc4igAVQNg4qjAtw+qXBYLtB4zWlHCrBc&#10;7jxwKmtIUGqXeUYgdKL2AfEnNv8AuxjdzWwgUbBtz8ves8bftDAK2N1XkVtrEufu9KIhYkUHzQfQ&#10;1Fc+YZlCtuBYcCn5/wBZ1xioFZvPysybg45PYVQzB1jyxehCyAADH1rm9LsH1b4/+A9LQuY11RJL&#10;hl6bVOau+I54o/Eb7rl1xaEj3NeqfAfQZZL7XtZntXLT3hSEsP4R6U+wWsfTui6baw6ZokKWUaol&#10;kigDtgV21vCqmIrCRwNtULeGQG0UQnluRmuggw9+UERDIg4HatYaFXFXd9stz5bAY5q8d5a1CjP7&#10;wd/entGAmDGo5FZmt6jp+l+AvF2o3FxDHDa6DNKSx4yoyP1rVeQmfH37UviwHxJ4E8J23iAKoZLj&#10;VFUdv4FP86+ZrW4sBarHFsLeWoGB6VNrV7d678cPiJrV9J5j3XiGYxknogPyj8BWV5EaX0bxOFcT&#10;Dj1rr5OVWJlJs171m+yIxiG/5eDUF/c3kXh/SjtJXHKD3qDVvt40bzEiBbapYVvaKLG58HSG60Xa&#10;6qOWPBNCIMe3nuzZWn+iSAHk1trJc/YpVSRA/k/Lkd6swQ2L6mY/JSMKDjHfFUbia2XVbhUxlJRg&#10;CmM5KWHHiGdr7U5z5k+5iB0Ar0HRdW0L+z7Nba7MsQTaCPUcGucuIZrjxDYNtVY2XDjGeKigs7mz&#10;8YX622mSCDaDwMgk+lAXsdpe317JdRCDTbQIo7Y/Wub1S8v5ora3fw+domX5wOlYV23iFfFTJAbi&#10;LdIC2eQc16LYto1t4bie+1SzeTygWBx1NICheWyn4eQukK7ktMrkdeKf4f1hk8A3kM2lSFVLAN/d&#10;/CrSzNfT3QiQJBDEcKo+9WBE5WbWYhpgdgWAUDrSWoDbeOd/FetTrfEpI/CN0/CqV20yateR3Giz&#10;jbJlCBkMKu6Emo3Piq8tZNEuI2iuwQ3I4Jr0fW7DSItAt3PiWxMkcICq4GWJ7etUCOPTTdHk8Atf&#10;WniuKO4EJ3W7ttNP8NShv7RtLm6iAaNyCwz+vvVf/hHpLzT766j+IEqJG4ZrReMAfT1qhNc2Canp&#10;scYeF4sKSRy1INj1CwaH/hG0tm1HSliW4YRjAB565rN1Lw/pSjUZ9xkeRlIQHIrCfTLC78LCRfHU&#10;0MzRZKK/BrBW+1+xjeE+N55USYCPzBnH4mlZ30Kv3N1oZ7W9t5DopcxsMI3XFZ2t3trPpl3jQtki&#10;xjIbitRLmaYaXcS3iPI23co6UzWra0lisXHlqMr5hXsPWqJObtrd5fBqkeWMH5gfSr8Iii8N3a29&#10;wFYMCVz96r19Y2Fv4VsPs/jqGdZoQQq8FT3zXN3ctnDpMDG7lyeKBllp55dY0feE2KDvx3xVueWC&#10;R2VZH24xmueiurUtGS5UHvVoNK9tqa29xE8nlHYB69qVwHgKupsggjeMryDUzQaYlnCYiSTJ0A6V&#10;kWMOvtZ3Ud9p/k3H2n5SGyCO1d5plrEkaGXT0clBnP8ADSYzndYeCy+EXiW9W3QzR26+WM9Sa4PQ&#10;PG2nS3FvFeMkYMu0P2NdH8Rryzg8O3NuIT5ckLYUH7xx/Svme2ti9txcsHilct756Cs5RVik7bH2&#10;JEbC5EElvqtpLEUBDI4JzTZoZ0dwbdiCeDXyrpmseJNPuoWi1O+x5v3SSQa9f0Lx5bywQxX8Cxt0&#10;z2PvWfoao9LCYhUlTzSgDZkDkGpbS50WfSbN4dTtplZcrhhxVpktxbDKqDmkBmnd5Tck/wBKUEiJ&#10;MHPPSrDIAXAx9KYVHyYXtQMb8hOT/d5FIMZbC8ZqRU+V/wBySO/NB275DnHHQ0wG5IB6VCSd/UU8&#10;kbCMn3pjBeQCDxSAUZyfkPT1p6btp+U9aYoJiXkVOOBIQuTigBDjPIprZ67uKBlt37sgZowctliM&#10;DjNMBBnavyUH/VnngUc+UhyCN3IoIXa2FPagB6npgHpTgflI29DUQxxzUiZ3cMOlIBpCtk+UOtJt&#10;PlqNlOOfLHHVvWpfl2r+8XOOaGNHOJbWslkweSYEdDmrtrbaWixeZdhlDcj1qEpImoSpJNhgnRRm&#10;nLFOVybe4b5uDtNaPUhGpK2nGWDyYAo2+lR4UEtvbORUSjEZBjOcDtThu2H7oyvFQWidQzSHG7p1&#10;ppgyJCMse/FXbPzksZC9tGwOefQVYlurFbKMRwqZCTu4oGZafu1QFSPmqxFKRdtiQDgdaqzSM82f&#10;JxyKaqkXJJbg4pBcvzw/uZGFsSD3qoFKj+HA/WrTXLfY4Y/JYgDg1VkJOcrgdgKEBIDGf+Wo6UyN&#10;2UyfKSN/FVJZY02fvF3E8ipYizKSSR/ShILl2cr5FuQ45HIFU22KjEr1I5xTZJMuME8dKrSST+co&#10;8pSCaEhXLahMnryBU43Ag+Z0I4qGM5RR5gHAqeTb9kk+YZ4osFwuG3CIYHC81mFC9wy5cIGHQdau&#10;r/qJCZBnHrTIn23K/uRgtzxTAJBsjQBv4RTH2i2QkDJIqW4ZWkOFx6VRYyeY258ccUCINSt2aKBg&#10;MEwEj0FeaPql1Y+M44ZFaVGmOcngV6u5drCMbic8EV5T4wsCtyzjcSrZJ9M00r6EtHa2tzFPbROu&#10;rpkD/V+mferLyLGAGmzu6H0rxfSdVeC/gQm4xuwCehr0S1vVku9PVxGVaMndnoaynBRM5Kx08EpM&#10;sh3E8DIzWnHIOPlPArAiZQkY+0fM7n8hWlFv3A5wMdc1na5NzoFa3ksRG0OVKYw3P865DWNIxFcv&#10;FNMcKSQozitpZ3XAC5ywwRWvbXYE6B9PTa2ASeetJaFRlY8kgWw8ghrtHmSbGxuDUeppMgtsSRKj&#10;Ae9egeIvDNncST3FhN5c6KHITo2fpXmtxOPtw06+068imQ/I7ggN9DXRCXMjWyZRmxiDbIcbOlUn&#10;XMoXzsAL0xWu0aJJtELMQODVSWP94nGMg9qepNjLEBBP+ktk5yTVaWORIyTKh+bitIHEhBUtgnNV&#10;J9vnqTHkAZHNWIpMH8pCWyD09qjztJO0dKVnkeSc+URGOBUQLDOW79aYJBk7eIwTVdt25eMc81M2&#10;cphsGoTnD4bo3JoQwOOeWxSZXGOOlO4BIMYPHWo3x5DHvnigY8FfK3CM8HilG4uhyCMUsefsahsE&#10;+lKOvHFAEufkGD9M0w48w4U07+HrTFOQ4560WELtck/P260AHd/rDTxnaOT9aeAPLbjFCAs26mQR&#10;KNnB79qlnjKTOmY8gdQaoZkH3Hxz2NNjaY307PK446mmImaF2sZcFQQeoNRxxSi0uVbALLzjiraB&#10;SPuN155oON1Ai7p1z9j0uyKQ5/enqeRXoeka68lxEvlDGBkh+teRzRuyBBOwBNLY/b7a7uZEuZnS&#10;ORcqT1zVJrqFk1Y+kbe8ifxRp6kttyu8ntXfNcslr+6li8oxqCuck1862OuwBNNWXYHKjKEjLfjX&#10;pema5odvYw3VzYXdyjEbIkyTn6Cq0vZEShY9T0QSS6/E01nCIVII3ECt/X7WwNhZywXqfvHUGMe1&#10;cVp8lpq80pttVu7VGiDbCpVgB2xVq8ubiLUNFtt9xIizbRkcnHFUrmTRc1B1Om6NFD4YcGPG9wOt&#10;aMN3fS6AbdbGCNVjGWAxmrrmF/B8KeUiyiIHcB1+tY8W9FmDnOeMA0yTVguLddIeP7EPMMqgFepN&#10;a1zDdrBpoKFVMYJUD1rIszZQxzTvbZccohrRS/vZmjCQxszdAe2KpGYkAmTUbkqpCqg+Y00lZL9U&#10;a5bc8wAx3qaUXRh2SBVZuvaqu25gsriX7MWkEJ2e57UAK0XhRfFN/ZTX9uswtlYpnnmqJs7OHUr2&#10;e3k3qgwuWzzXJ2ena3cfEC8uprK4E73PzyE/dWu8NpHFZyE6kCoAyM9TQBz9zda6tzbEzT48z04I&#10;ratLbVp7aW4ME4hSPO5hxn8afI6PptnGthG2HGDjk1sXN/rA8LaZZ+XbxwlBuVRyce9CQMS0u0ax&#10;aFrS3ZlcBAFAxW8bEzeHLyR7bSlcRZjG5dw/CvMnfWR400tobALCL2MysT2B5rYuEkb4v+Jr2LWN&#10;QMElhCFiMhCggc8dKd+gmnuR3UFvNBMs88aSq7Ae1ZFvZmKK6UuzFnzwK6KOLT/t0ck8b73kPAPS&#10;tSS2tfNtRFPCNyDJY9PzpMadjkIL3UodRdFucDYRz0q99nlfSbuYlnOCeO5p2qw6as6JiFnLAkq3&#10;9a1bZ4zoFrHHZgbYsfWi4XOZtTdvbXDBSHViBkVt2Ashomox3qGSZjwWOcVE1vOlw4N1EHds7R2q&#10;vc2t+sO7JYggnBoBkrJpNqJzFbLJI78KOgrnGS5n8eXIAkVQoJPaulhitnhDMioxjxlj3oQQW0V2&#10;Jp7IyEHYyMDkUgKzNLHYhElc/uyGINZFje2UOr35W/L4Y7xnOD9K0bt5f7JhaFd7NE4247mue07T&#10;47XTZvtEBMsl0XZyeuT0xQM0bqS+vbyMpe3KxbuEweaIzdpcPCbc5K43Bea3YLjTRZxIotk+Ucki&#10;tWBrAOGSKxdzgLhgadgOXtbfGo3LT3z4VCfmqlPcW735MMLnEuPu4rt9Qgs49LEs1vFJNI4EahsB&#10;c06HTdM+xKPMsvMeDd2AWkK5z1vpt0bL7ZNfxAJFkRnnFLpS2Z8SXUjQQNh+rCm3txNG19akSMpm&#10;AyDwRVi3jt1imkEaqgt8/ep2A17+1luI7eSLUwnlxMQFGBVHRNUu4fETRz3aYFyAd464NNs9Ril0&#10;m88vUxtVmBIFYM8Ty3F2yXsm5nONq0JAzvdf1vw4+qM3kfaZnsiqwxrgKcYBJrmfDd1p0F7MdQ8F&#10;2lwfMkK7iMoD0/KjS7G2t7OQzKskz27fM/8ADXPmOVda1Is0jN55wAeMU4oT0O2uJ7OV72SBkQNK&#10;cR56Csp5dI/tCGCSdA7DI3dD+NZNlb6hNqsgAdQHGTngCtOXT4JdftYnEg2x/wCs9alKwx0ttp7N&#10;K32qIYXhQ2aq3E2rW2lq1tpJnG77oqwbC3RL1Eecsv3CWPNQG41K3jiR0QKc5zzxRYDOm1XW30YJ&#10;J4XlgYtz83WpId/2a2IsywYc5HU1ZvpIZdItGVFwrZYgdqsRTJNpmn+TpzJFFGMuwxk0ANjtZGlt&#10;2aBEXqcnrU2oQwyaVaRrOq8HOKz9Xs9Vu38OGHx9JarE5MioufMA7e1b1sbJfCDq9s7yCMLvJ70D&#10;MbTYrm103U3a7G1nHJ4+lXH1KOGIStMGlyAo3ZrI1KUG2hjN6wAkBIB61nXcVk0WmeV5wLqA2Tnm&#10;kxpXNi8W7uJy/wDaKr50XVRnBqbQ9I8Stft/xM7fZHJlpn4wPYd6zor7T7DTmSeCZycEHuK2NI8R&#10;G5bUBb/DuVoogP3xuNpH/Ae9DvYC7fp4gXXTbpYFo1UZkU43VlalbXf9kmQ2e5gOB3FXrrXW33SJ&#10;pshuGQiPIPFVLVvENxoN20kCCUO2/B4x9KnXqFzFjS4+yxM1p85HA6msO4W9GqXDRyyD2Arso/3K&#10;Su06O5BGPSuLu7q6j8aW8cOnXkxM3zqsZI+bpzVrQIo2dIhSXxN4buZZXX7K7Ehm+8fcd69MnmM2&#10;mq5tNM2qnyMWAJ/CvODZ6iTZ/O8d0zApEh6Z6cVoan4d1ODw/pNzd+IL+a8d1YW8cpAQduBSeomW&#10;7icHT9Tj8oxszYXBxk1CmkazL4QnlWRPNHIBbtWVeSypdeF0ms5g7uoQY9PWuuv2u7bQtLuEvnVJ&#10;LUZ546UrAZ1tDcroMAnkPmq2CM8VkamL5/EOjRF5BGzDDEYxVi1vZrmS53ttCsTv7cVbMs1w9ust&#10;gjLE+EccbqYy09vHBoNnjXLcmVBj5hxWfJLfJFaoNRh5lGcVoz6TbNpXm77ksYyUw5IWuOHnR+IJ&#10;5HSR2VsKM8CiwN2O3S0uJ1IICr5YyT3rA1vQb2aCzgOsTBDOAPLkOcHqMCptOPiOTWN//CRSzQsP&#10;liWPG3HbNF/e3Vtr5lENy0jcAE5A/ChXuJGla6HoGl+H3MckRJtwXUkZz71SkuUFu8n2aM9QAB2q&#10;COa7u4rySdZRn75zTm+zCCMINoUdT3pWHYba3nh17u5iu4lgUctNjpWRdakq+LYF02CaW0jmwZCh&#10;G6pZItFNy73Sxspk6ZxmujS300+GYGtrG2VCoIYAcAUwM+CXzfFVgXQRxgAscYwa0r65j+3kRtOx&#10;CYzzg1TuEgNk7x3EfyqNwXtiord5JIoQIR1+8RTBq5XLXIg1SR7aU7UJrR0VLaTw9qVxPZRozbgi&#10;sMGrIaJ28sW6MUTLY6GmM0E0UKtPDEqyAY3YpCOcvLa0kTUg15cooY7SDxTPDekwJca4W8X3U5ml&#10;HlxsuBHj+ddvPbaG+ihEnVmjjBbA4/OvNv7QvT8RPFUNtcRJDAqBiB3NFxrU7OW2uobp0GrQbBy5&#10;z2rB1a/keCwtrWOZ4hOA7gfnW1pVldXOm6pNd30rKcAIG+9T7y1S3trdE05EQnOCOaLi2C0uLK30&#10;W0ZdNZm8kfNu6Gqx8TwzeJdO02f4cJtlLKLpTnH1FQmNnj/d27AHis57eKxuL+6M0bzEjap5P4UA&#10;0mdqbPwxBo7vJclQy7m3HArnDP4dk1KcraQGNX4YKO1c3fyaldxWZuvFziNnBECpjH1NdJY6dcPo&#10;lqln4Uml3KNzscBR65NMfQfaRaXeeLMi/heASL8rN3HtR4xs7pV0d4WWNUVdqIuBj6iql7pF3aXc&#10;08Xkfdydk44YdsCsSXVfHt1cW0d14Zs47SPIyHyxHY0N2EiGe/jgt9Mk+33TPtUGPJxXY6DBq95q&#10;C3cXiK1tPJjyoZQc+nWuH+w3dzqqA28EaLMCZCeldjDbalGunrb6o7K0ONynGMUhmvqc9nFJFJqM&#10;1hd3bHbEioOfeuZuLpVuXK2sKSjsigAA9qtNbW48Q2kk+oO7A4JJzis+S31efxh4jeLw+32a2VMz&#10;A9c0XEjNu9RmFxbobvA35OR3q/bTCe+sXks4ioxt54GKNU0eNvDME4mHnZwyKc8npW3omhNH4JsW&#10;ur1kcHeWJxgUx6WKV3YNdTuxjVIWwdoOMketMVLmPT9UtwJIt8O0kHtVq+ubQSX6w+I4XKABecci&#10;qm6/fw7czyXVuWBHII6UhHNx6TFbal56S3E0sk+fmbO01b1EeIlhDfaronK7AMjArf0+axIunkiG&#10;VT5STwTWhbXNhcX1srywswLBBjpQNsu6MupDwrbXDxuVW2G7d6kVWmvZluEV7hncyHavt9K17k3s&#10;eiR7U3L5R2IO/wCFcdZK7eN4XnOG809TwKZKS2Zev7mFI7FU0fbNJcLtAHU966xbvHhBUmtoSXtB&#10;hT16c157rs7W/jm0l2q4SL92gOefpV3Trm+uIInnsnDvL8vOAi/SkNxsTalPpTWHh+2i0qMSSzsE&#10;REwQfUmta0tPEtr4U1VLrxFC8UyDahOCo9KbqOntDHYXKXKOotC6Mq5KsK4bT5PFd5r+qz33ii9d&#10;BclYEOVUAe1PchO5vX2n6dN4emWN5lbcDIQeT+Nc1Pp8S6TdhI5mCIPm7+9d0E8nw+ha7hyVJAz1&#10;pdM+wySXryRxCMA7uOtGhSdjzqxbSvtIjmsp3iDjI6c/WuvlQN4bcWVky+ZFjIPQVzet3NtJ4n1S&#10;00zwcXY3AGegHqc12OjC+j8L3kTacjskALEfw+tIowba2vxaTxX9pDLbbvvDg1Zax0AWxWC2VVC8&#10;K53fzrN1aXUF8VeHd2uyeRI7DygvUirjSBVtsQsCU6mjUBltZ2++cmKEKr8IMDdVm6n0s2Utpb6X&#10;aRys6DOB/OoowRKrNO+O1VY7N5fFN7I1xsXcNp9aYHZwWmrf2TpUJ8K6VIyQZ8zzVb9KkhvdattR&#10;8uTwTE37wAxlsDHrnpWL5V9Yo9yl7fIRglGckMK19N1BtR1G4t5LYgtpkpLgfdKjI596SIOc8VeL&#10;fDyazp9jH8JtSnn81FfyMnbu+nWpm02FLUyQ6TqFuJrRWkVnJ25Hoar6dZ6nZw3mq3Gg2qldQmER&#10;mQEkAnnn17V0drrEV7pc5NlF5rZDHHApoL6HN2AsIb25EeiF2i58xhncaSS+1OXxHbrdSBI3lCxx&#10;k4wK2otx1eCKPw6MCQl3A4Ncl4lm0+T4i+E47e4v2njmxKBGQo/GgDtItP8ADqNfuLONiyIdzt1r&#10;dslsoFSWDR7QDZywA4rB0xLGfUo7edLlM264YZ61vajELXwdcoJ4gAuAS3NAMo3eo211qrWjRNLI&#10;3RgOFqLT4kMnjOJ9QuQ9qqFVjGd59OKzoLvR7bwndSRLvvZEbPy5x+Nc/omvaxY3vjG4TRUeaaUE&#10;mQZ6duaQ7GkbDxnqPjiVbiXVLO1BOxfmAZR3rQ+z2NrHeKbqfyk4LYLNnv71UHivxPqVlqcWNPs5&#10;PPVEdFB254qPU7q903+ybVtUtbu4e3BdiBjLUgsbFlF4duIo8a3OH5ySMcfQ1h6rL4Pa+ktrb4lz&#10;m4TIaNbdgPcbulZOo3d5ZeHI7iaLbcXBHlIg4x3ridQ1dksbyRLeLe0eRhBnJHrSUmUonW6HNptt&#10;4j8VpL4h/cSMuQ56etbF8fAkdhcTW+uxtIzZJ39D9K+d/tmrTXeobtWkUmU8DtQP7TjyX1OdssAB&#10;nOc07aluFj3638V6BFpd7Z2umS6jeGAgpswiE9CT0OKpWGkeEryy1S81TXCl7BP5l6Y1+WAHlcqO&#10;1cnZJFZeDbKWPT52up4htLRkYz716D4dbT7fwdq0M0tlJd6rIn2guR93sOfSnJWJtYtJfeHUs0t9&#10;B0241K4KgeYy7VWpbWbx++q+RqFmkKNPGsceeADWhLpVnaQXEmm38FrcC23Y2/IT/vdq5LTdU1e4&#10;+IixX3i9ZJI7naEAwC38OD9amxJ2Xir+y7VbDT7LXo57wQRPdlUwIQe2a8/u7yxl1SCy/tqONGmj&#10;E0w5x68V3WsWDy+JtDWSaLT5XhP26T7xkT+Eg+tUbCw+FFn4khjimu725MhLrIeHP1NPUR3Nppvw&#10;oh8A2jC6tJX+woTKxGS2OeK5mPSvCV74ytBFpkJBuQWjEQAIHqai8Vy6BD8NLg2vhV4p5gPKcSZ8&#10;oDrxXK+HPEd4mgSxLNCDJwJNnzHHUZqU3YZ1OqyyWfinxnaaUhtoo7Nftcnl4BwP4WrzaG7F1fXm&#10;y7vJlNywX5S28g84r0J5td1PSby2lt7KG2KEGZSAzD37msx4I9L0jS0062tWlEhBLIDg+tCfcEyD&#10;R9M0xdW8zULQJ5qkrGf4QK3dUv7eHwDcR6L4cCwux8yZjkuR6DtWcqaxLo+sXd2A7+WMDpjPpUFp&#10;JNHpMxfTwIzLwO3NNoLlLRLJdRvHnvtS8vbn5WHetJJ0i8ZJZQQebCmQ5KcY9qc8sKXFo8emjaSM&#10;xq3XNVZ9e0q08TRRyeFlDOoxN1/A0hFzUbrSYLlIofhw4ZnGX3dSfStGC9tIYLVZdVhhLqMRvJ1z&#10;WHrEl5dafpN5bxRCNcHaF61yTaXqd7rWo311pOqSRQTwsFViM7egx70xnc+KbpY/COkw29oiTXV0&#10;pLbv4Qf61z9zNYQ2+n/6LLGXt1BGe/c1h6nNq2o/FHwzE+h3FjHsVUiycKqdye2a7W6gsH8NRwDQ&#10;YrqVVUCSNslcfSkw9TnhKpu4omuS3zArg+tO1GJJrLyHt3PzLgEVTvDBY6rZGWJdwkTO48j0FSX2&#10;q3X9p2Rh8Nl2KqCWGFAPvTSe6Hbsa1zbSP4MsraK0iBEQHy8YqPS7NNPnLSalE/y5aMrzVywurCE&#10;SySXFuZTECyK4OPasG9vrmXWtVaPw/cEO42g54pAb17qcs+h6stnoqoShUsByvvWHpkCp4a1+zcS&#10;Sm5UmR2GWJ+tO0y5cag8U1qsWeoI61sTFIpY5YNrEH5iVpBc5ux8SahpFvfadH4MSdhI+1mc5XPT&#10;in/8JFeaiklrdOo3XKnyxFjBFaNpa6PJ43vLy7aH7ROBwenHTirl9b6Oj3E6afZrLj7ygZFUGhNf&#10;R6fceGYIZNSWMpCpRm74riZBKutwY1QMqyKMDpxXW2LaXdeG/EAudRGYyNmOCaxLi0iGj6jJFbEq&#10;pyvPpUiRqPbPLd6RMt2A0aDI3Vm6zJrcek6vPa2skzrGMKjc8fSsSG+1FdM1R0tbmVvLZQoJ4ruv&#10;BEaN4W1aXUPLE0juY4Hb7rfwj8aYPQ4LQtRhW61G41HQb03F0u2ATEgxEex65rf8qxePWJ7i2KhU&#10;LKB0NW73Q9VvfHNjc6jDBC8M7+TbpgIi9jkdauzW3l+db74JU4G4EHA/+tQ15lXPMbma4vP7SEcs&#10;wghkwoPHSu+8I+Y3h+73tMqgYUNmuK1aZLLxfdL/AGT5sHDIi8b/AFye1W7PxOrrbRxeFltEaQKM&#10;tmpGbniPzDaSkwuUWXhj3qjb/wDCGz+F7JDrpNyMYxwVI7U7V5L6XT7KNbtH3EEgVziWlmmuLEFk&#10;E8hBULzyKEFj0G3EaeGpVe+bcsXyjJOQKpad4guR4lgtH8L+fA7sBIq4MYHU5rGzrSz7Ps95llC7&#10;ipNdTYHSrbw80b6fG07qctt5BNNa6CIL+NrjWZn0wmWQOPkL4x61iXvhi9uHuZpPErQzKBhAud3r&#10;Us8Wq2uvieGG/wASzArGFPNRXk3xVl1CY2fhSRN0PDMp4FFugkYuq2JsvC+mwprLYaYb9vUn3rSS&#10;0vJ/ANiEtXIMI4x1qrpGkeIpfE0f9q+K2O28JlgZcAc+pr0y7l0+10e/jS1twn2LAf0+lC0G3Y5T&#10;RbsRR2lk1lGGjPOR0/Gptc1G1gu5isZfMWBhfuk1zllPanxRrTOz5aX5SO341qOYGjvN9qjgrkZH&#10;SgVjl9MfUx4rvZBJOiTXCsQBxgGus1y5spNMg/dAbjGGG3qRWHps7jxTfGaOBIEQ7Vx6Vl6rd3V1&#10;qkZto4wBegKvsDzTGdrHrEttaaXbpoizeZp7AkjhMjivPbZNK0/xPrt7fW8E0s940i27YyTnIFbj&#10;3sseoWqf2RvH2ZcsexrktTjtLr4heH5Xv1MqTjMStxjPpURjYvc6+38Ra/e2mvPP4JsrW3G1bZU/&#10;hWpra10q7aeK9so5IjcxupPHzA5FXJLSE+EoAjID5Kkj1xVB54HjsVhs8SRuu8A+lNkoueItXa3v&#10;kR9PKp9iCRuqYUADAxXB6ZdCPxFq91iRlkmyxHU12N9qmg3U8Gnz6dE83kcAgZGPeszTbXTodY1z&#10;dZjYsfyg0IaKL6hbXXia4WWK6CbPlJbofpW7YW0EiWitIoXLHO3sOlZNja2Nx44uWaHCfaCQMYHF&#10;dxaR6Vc3d3Zp4hhtWEe3zFUMV/CgGYvEmuLEbtEQThFfrjJxWV41s9Ft9MTT/wC03ad0jka5X35w&#10;DVzWray0jVohJ4pFwXJKyD+I/TtWDNNHf2d+HhcMGUxluvHSkB03hqCD/hGLJpNSjBRECb+rAVzf&#10;iq3luPiRME1AyQJHGI4weB61zlxL4ot9egeTWGaHcqpEowAK6W4ljHh2zmjj/eSxDJJ6UAaVrYmT&#10;R7OAXMpjWEbhnHNXrC20+1ubyN/Iw5P59qq+HJriS5RX1K3wEIxnBJqvrlxaW+u6fBcNMC9zw46D&#10;J4pgyK+jt318IIQc53Y/Sq82k26aTcvNbSou3KjHWjT54l+LZtvIilDtGQ5YbV/HpXq+q2+myeGr&#10;5GvbAsbVQChBxx7U0S20eK2Gz+0kVrU7Hu1VeOOtQeJILy0+Is0ItSYZbaMjb05FdJb288Ou3Ae2&#10;iZBJujI74rH1qa5uPESF42yCApI6YqWXHczVNpb6PciW1+WQD5Qetalm1m3hW7IYRkjjA5rnpwwu&#10;k8+0lfDDANWrmQDTrSS3YoDHhkrNuxpY2rS6FocStE4Mw59Ki8UalZxeFVuU1y3DNCFKDGcnpxXn&#10;upX05sZ4omfzd4wSc1n2tnPeX9ulzrc42j5c8gH6UK4lZlZzmCWbzCG3hhg881qI1ydBlnkuudgC&#10;jFXjpCW+l6s82pW7bSCp3ct9BWJcPcukCRnaFOBxVXHuWrSOSWPUWaEkBM59KqrO32yFVmVQJSvH&#10;etnS/OGnazbtGQzW/D4rPhtLJbm5D6gpcSknmgLBqVhFHo6Th1aTg8HnJqhbm6e1mMpkUhMDd3Fb&#10;dmklzrVzb+VJsMqgEnjipPEK2duLGCK33HKhiOxpNrYCx4Zs9IRvEMkskO4x/Jx3rL1aUJdXKCEg&#10;NdjBHfmrkYgttK0xnvpAX25XHrVi+TS2tTIy5ZYgVHvT6C6mVIyraQtuYNtQgE0Dfd+LPCZ5x5gz&#10;7YrHnleQyZJU5wPYCtTS50gudPZgDtfn2qSjuLy1VftDw3kYYWoznqeK4aw8+Xx/J51uBHDKcMT1&#10;9a1b68nfU52SaRVeMADNSW8Vpb+H9Ule9h3mMkgnnJoGyC8k03+35FiLKXkARMfeNTzWsqW8onAQ&#10;hVJjB7Vk6ck0viGK4meMRxSkw5FaN81zLqU0gvmJPH4CmSUFLya3bw21pOqmQbscDiqPiW0aOHzj&#10;EyqCoILda37a4aO7tgrwZA+Y4Gaw9ZnkvPEFrCWdokmUvjpQgLtpJar4K0kjbuCj+Go7u9tY4I9+&#10;nkqyY4GK1WjtG0rTRb6SdqQDcMf3ax4Gsr/X5Yx5O2O4C4HYg4NMCxFE7eAdUmWEoruAoIxmnWNu&#10;0dqd18WKLkDPrW3qST/2PDaQWwKxxqRtHX61zoaUC6jVsuGXeQc4oAknGol0O47Xc4OelTQRH99m&#10;+YME+Qj9aZczxAad/p6kovI6c1NGHNkZVZ8jsKTAje2sDZXErXMhkAPyk9TWasmr/Z3jS3nVWfGQ&#10;e1Jqj3Jt7ZUikWQnqK39IntB4Ql8213OsRy2O9NAZNta3SLdzNPLkYJ5xmjfby6tNIZRnAwCO4rR&#10;juEkeOJmQBnbbVe4twkYcom0E/MOlICFZLl79kSHdgdh0rOae4XU9VjyQ45U46Yq5Y3UUepXGy4R&#10;hznAqsRG/ivdtUBnOaaA9A8OmOf4UePJrqNCEiUIDwc4rz69Nw6amPsbpGJ/l57VqzXLW9gFGojy&#10;2HzKDxSBGn8PQv5C7S+SKQD9HJjsLpvITLRgAnrWXcDVF1rVCszoHfhe1bcK2yrEWu0Cqg4JxjFV&#10;UmiuPE7sq5ijUgHHWgCC1nlAmimv1O1eCfWiC507+1rxZrpFwhwRWVqqGO8vJY4nGW4GetR2lmst&#10;g9yyyqwXkUJAdfpVpaSPrMkF5GA5Od1Yup21rHrCLGA7K+ZGx3rOS61G3F8sSSEtwhBNIk+qMx+0&#10;QsJGPDEdaEncDUa+n+zRJ5A2rAQDXO3Bvv3LxpMpackAGtORJVsbjzHyzYIOMVBHI/nWgNt/FwaY&#10;WJYY9QWfzJZCGeIYH92rShHu4WafO1ufenzyOwtPmUfLVf5dlyOeg6UAX55YfJuN0UaqVA+9XPXa&#10;X0VzYSQajKAXywJ6ippoQ9talppceaO9Wb1c2FgpwhEYwc9aEBHZ/v8AX7aSWTJ8v7pNWXeFdfkR&#10;+CW4qG1tT5tlOLsgqwBHrUWpJc/8JZp5jti/yigGTXEcI1OORYRxyMd/wqa2T7TqzhhsVEwoPelO&#10;1IIy8eWCcrTbeXOoRuqIgMnNIB0q28V7cRGIFs8EjrVSRWM7HA/CpNZlxq1hIFB+6DgVVM7NqVsi&#10;xt8yAk4oBjVuNlw6lnz9etOmNy2k3JVMbRn61bWzLC6kMYBCHJPrTLO3v3k5umwZsH5e1GwFOza5&#10;nswiW8hcvtAx0rtNP06K3soWlIaTGcetWrK1sbeGUJboTtBZ/c1I7MZnI3YHrWFSt0Q0iSWSZoxx&#10;jAxwap/OSAcmpOfm+amsSDyRXMUIevWk/iNLnJ6CnBcqcjrQAYPy8dxUjphW+fqBgUi8eXx+NNdm&#10;JclsUgE3NnA9KQkbnpqY56U4K24/uzQIYASAQp69av2sMbmbdKwG3g0JGBCgL49KlVsMQCM9KaQi&#10;1EbOK1uR5fOeDis65luC52QjGeWzUjed5k26HgHJqTTrTVNR8Z6dYabod1c3EswUKg+WMd2YjoBV&#10;Ri2yZOyKsS3LpIQ0Q9GLjmul07R45o7F571lX7YjOo5zg17mngP4d6J8HjLr63F9qcumtJHHHOVw&#10;+OMAdAD3rzrQ9N8beRq95F4EtfJlunEEDTglVB4zXVTopepLd7HV6zqMh0/QY7LQ4Yk+wojSAc8D&#10;HSsu1kmiv2lOozcxZcbeKoLafEA6+3n+DLKG3V8yN5wO0fSt+O6svsNxbCzDStbtnCZycetb3BD4&#10;NSvpL61VIVeLzcMMdRWJq3h0X3jppbezsI90YJVgBk/WqqSa9a6PrMg8LSvIbnMSAHgCq03ia2kt&#10;YIJrTULed4iNmCOR70pO5SNbTftMGj/ELRnsbEXAliEfIPB649a8v8ZeG9Ue58iPQZokkK/vk52k&#10;9eK9E8Mw6YL/AFzUpPEsl3cwtwGb/UA+3etuXxBoC6ncGa4R5RGxCFOM/WiLsNM+eZ/C2raZ4Dml&#10;l8TSyfKpCvkHH41yE/lHzZPPVCUx5eK7zxp4kW9m1aP+0HI+0EFYxkDHQHHArz2OFm0zdLJ8zH5e&#10;egHSml1H5mRLsG5js6msqSaMXDMWA54rVmtWa/bfd9T8ozVS6sEFrukkU8/KM0ikEU26AfMMZ7dK&#10;miZBdsfOU89KbDBZJo9ugzk8kk9KQJAbgYRh+NAElwY5d+BjA61TUqIJtrkkHmtCWNUssBl+51qj&#10;bqgmOQeWoAzCuoS60AVKqp5961FCxpOBcICV5IFPlGL5fL3cryfSoZUmFqxZyCQdvvQhGZPCkguG&#10;keOUs33iOlVYTPbX9rLZ6jcQzxXAZJIxyGHSrKrc75ssuN3c1YQR5b92h49KLAO1XxH8RLuGMXnx&#10;i1+RhGFWONigYe+MV3/wo8W+JtM+LXh+xuNRuJ9Pu3KypK5Y5PcE85FeXTKPtr7EXk9T2pEuJrfV&#10;tHuFMglt7oNGwHGaY7n3leW2hX3jsG4TU3iSEMiMW2jPSsObT2s/Gl1fxadc7BKoWMgldteceEvi&#10;Vd3tvpOj3Hg20W/kt1SG5QD5yBxkV6zHB8VYfDeoPqeo6Xc2+QyRrGAyqenPtU9DJ6ia/PJf+GPs&#10;sdzJbAPE6FPlJcHI5+tedagfiD/wt3wPNq1jBFDAFUzA/LMo+7mtqe/uJPGWnxRRSsInAKBMZY9B&#10;mt+ZprzVU0zXvDsdtGIlaMCXLMvY+1NaDOhivZ7nSDbx6xp0cTQqCU2ncPwrlZ9Ovf8AhOYI7LWb&#10;ob5R5vUKPX2rPu9M0i11a5h0fXL4TSYWNZpTtJPHU9KlsIvi7b6tqNvPoWnz/usxzCQfKD7jrilb&#10;qB0WpXVvYG0todEvbu7lZAzeYcL61s39nbyeBrPMUKSfZwykDlWqlpKQg28d/bWyXz7z5hYHntiq&#10;2qXktnHMZriN1TPGeQO3FNCucI+peIbPxfokFx8SVuEl1ALFB5YyRn068V11wdAPxB02e71OaACN&#10;NkwhLDnqMDpXKrceHri+uNRHww1GS4jzsugrEJ9B/wDWrPk8SXEupW1pH4WkKGXDyTRYJPtmlbtu&#10;Uldn0tp2teB9O0C2aw1u8l+0XEe/eGcP65Bzis74leE/C2veD01HTotPF7FYh2SMBfNXGT07ivII&#10;RrKQW6RReWzxglGXO0HvzU19rXjDT/DTeT4hlMx+VcDgg9RSs0CRW0zwp4YPw8RFmeW4lJWWOVsb&#10;WHb864bxZoegWHhS8E3hRA6SqRs+YrzwakuvEWr2885fRNY82SMsVSJtrMe+RWr4CvLzUvF3iKfV&#10;Yrkxx3CgRXEJAAzxjd1rRRe4m2jA8M60kd3YYu71GMSqhcnBHoVNdnqenXGrC0X7JpcTlSVcoBk+&#10;uau/ELw94bfQpr3T9Ws47mOIOkcYAyB1GBXM+F9Ytrnw9Lbz6w3mLFsC7sEEcdalq+xSOM1iz8eW&#10;t/d2Y+MrusA5WED5R6ZHWs/Rda1K115Rd6bd30azYlmcncR7Z9K9Oi0iyj1q+uWuJZBsYiMvuOPf&#10;1qjoGjWOp+NfFD77K2gSfEUWBkHvmhNW1HotztfC15od2mrf2dqkYWe0IlicdCe2KdZRwwy6/YHw&#10;8u2HUS7OE7k56968w8R2XiDQ/GlnLpdkjeZcDzZIpBtC+4Fey6TcS6j8LNCeDV9JW5MCmVWIzu96&#10;hqwzC1TUNQkm1SO38NaiEigAa4kBAAA7ZriJ7XW7q0abQ7eWTUXYh2ZvlyPWvSdal1z+xbeyuruy&#10;UuMK8SDkd8kVkadYavBqljFp/imKBJQfNJXn8Ka0AhsPD/iOP4cyX3iXWvDou7aA+WkLLu56dKwL&#10;NrQ3d8W2AeYdp284re1SGMaxdx3Wo6o5juFOXkJD/gahfT4ZtV01raVIwSq9eKdhWKckEDO+LyTD&#10;jnmpILfyFk8vS2d3GASM1dSyuV8Y+KrORIA1vDGwlVwVOfcVYl/4SGCyt5RptjJbq+DKHGR+FDFY&#10;zZftSTaKklqNwlyFI61oapfzy+DjaSaDp6hnTG2Eb/z61m31ze3F1atFpQYqvLA8g9uKm06e9S6d&#10;dR0G5WVh+6doztI7c0AZEdmDqQjGnSLGFUjIzk+1ap1m3ttQihvmvdpi24ZCQRWvbXUdvr9w9zp1&#10;tIjEeSFwaq38nm6jqMh8IWFx8o/dtgcUMEjlpYdMm1m+ls9T8tJJg20djWjcf2glvprjUg7iLABG&#10;c1lQ2ZHiC8KJHb7pMlN+dtFzcvFrmmRHVQWVsr3pBYtWyanH4rsJTayAu/JPTHep9WtbY317OdOT&#10;axUucYzit/TrjTb6CBDcwLLEOMnGcVh+ILuU38Vs0EUcYIBZT94CqXcSepl31/DfeFItOivGVVZO&#10;U4PHbiuH1S98S2/ivSdMj8LavKs20L+8JDAdT+FekRHw1HoskkHhWGBkgy8xfO8+tQaRqeiy+K4p&#10;JFt2li3iGVkztz15pXGR6HJdmDVHRR5ljEpVZR/Ee3Nb6tFquj3T6jbwefHcKwVBtztOcfjWddXW&#10;kHW9XHmoC3O5BjcahsN0Qvpv7RzkHYKALfiG80670hIpfCNvbxoqJ5UR2lgvGTioNGit49Pu/Kun&#10;2CLgE5xWTfW15cW80o1KMhZv3mOMCmQRa3bWcEttemWM8OpHSgDpZra3n0C6MOoKJll5BOM1Fbz6&#10;pamKM3MjRbPnRRwK5i5n1h9Ss400q4BM6l3jPA/KuxgntUtLgSyxg/ZQMsO+KEM5K/vNSz4inisY&#10;obaO5jDlm5kz6Cr7WmjjSLS5bWLmJ7hYyEA4en6jpmn3vhm0kXxNKkqysSg6Me3FWLcSjwZaxahZ&#10;2qJbnbGzEDIPTrQIv24sjIES/t0cwqqk9yaxdRtdYtNZAaASOwLRsrcGr66Xdy3WnLBaTYlOY3Vu&#10;PbmtG/g1+20ORLzQGk8uMYm354o2A52yvPEP2ab7ReW9kwJO4sDhR/jXbW03h2+8Kac8vjWKWRQQ&#10;ECfeI9687v10e58NXG68l37cFA/IrP0eQxQLBFcbPLuAMt3zTsM7K+htRJeGG9KjOAhqpEu7Rb6G&#10;QvscfexV/wCySC6MlzqAYtGpWMHgVZi8ua+ghOnjBYAKvakI5mXT0h0Rxb6vcKZLhSV3ZzXRwlDZ&#10;2SNEF2QLkkdTV68sIo9T05VuYdwILKWqtquyGK32IrO0P3V7UxFdpIluXCGJj9KmvrS9ufDVrtt5&#10;wSeNik4/Ks7S7W5a7aaQMpyflNXLq98VWSXD2mrRPGwwY3jBx9KBlWIrYWJSWPe5AG5h0zWbIxn1&#10;Z0juoOIySQOmaqi5uJ9YmbUrgIj8jjvVqw/s1tT1YQfMAhGd3agZhlJI9Z1T/SS3ykjAqrpmpRTe&#10;ILuNreNpIJsHIzit5PIW/wBXDWLOpicE55XNcpb2Udlqr3kP2h2kuHMuV/KmKx0Ov3UKeAdWdYbY&#10;SedGqRAAF2Y4FZltovi/7LJJeaJbQL9jWQFXB3KRntU6f2XdWk0t4u4LMGC5xyPauil1a3l8GQQw&#10;Ty5C7CSeQB9aBN9Di5ljEalmG3cRyPSuf1ia4stMtruO6zGLtFeM99xxXYXNushsAZGG1sk44rO1&#10;vS4rvw8ImmiK70OQeuKGOxHFbWwFndO4dntkbYDxzzUV6YJhGsFkq5xuwMVKkJito4ReZC26g59q&#10;dGrqqlYlxk4wKLAc9c28u5wqqFKjLZ70xYpUsk3BODxWvdxSeTJm5UfMMAGo7e0llaQPfkIiZ5qg&#10;TMJ0Rpptuwtt546VnuSHA8jA5G6utMFogmEUvzEkZ9axmt5lvrlXiGApZXpDSuezfBlGg8C/tITl&#10;hnz7LP0Ndj4nW1aDTZo4CAqg8d81y/wijZ/hL8fnYtslvIEB7ZWuxvUK6BDHLImfKY7j2A6V59b4&#10;zSOxyojVvCt7m7jAKjgnBrFhiiTWdPCR5Hm/nRcSK8cyJcynE/zAcYANaenCF9X00CFciPr6VmST&#10;asunt4c1Tz7BtwthsUNjBrzSHOZ0N0cCU9ewNeheIpLVdNuY2XLbTk9815vGjNBNiZwfMPzVUVoE&#10;jp7COMTRD7QmSRlq2Jd+/wC8CABz61kaPAx2bjK+V6+laxIF1JgjGTSBCwbVvLgtKACnpVS5I+xX&#10;54J2nAP6VcUxmK4BjHPQ1mXLYgvgyZ+XjntQBvRQyv8As33108Xz298A+B1DGqdigfR0QBNpAPPa&#10;umtSh/Yf8dzLt51SJRx71y1sWSKzjG/BhQk/hQPoXJoocOoKsQox7VBAk3mtjhh39akeSJb5hvPU&#10;c1pW6q8czJb/ADccE0g3KaPMpmXYSR1PrmqBRjcTnkkMTitt4pBMz+X25xWSftDXmpYtNuelCAjg&#10;uXDsAnfBqvdOzO483AMgJpVGHIIGdxzzTNyfbIVwvMoosBS1Rh/Z0ICuMRDrVG0ZltieTyMc1e1k&#10;gXIQxg/IO9ZkX3LcjI56VotiWaAOdTtTuIy3Oa6P7VemK0hIAC7fmA61zsZiN3GTnOBXR272ptWB&#10;VHkK8EdqloY9mLeIdKQycHGea1njhj1FygODH2rl3MjawAC+RIMc9K34ZZS22TIIQAHFSx2KV47p&#10;ZXkiSYOauaPO0mlXiyRkYGQTVW9EO+JS4IZxxmpI/kspVWPAKdqAH3Ekey5QSKctXPXrKiPwnUci&#10;rtyVXRr1xG5bacVzcUjywN5jEfORTjqA+R5ftVuELHOM4HStaEsXj3xEEAdRVCNjEspCKTnjirsc&#10;++2BZADn0qmSVbuNv7UmPy4wKZFCxkOJc57VLcBmePLNjaec1XtDL9uRhcf8tCMUDNkLImhSghM1&#10;zF2xa7dVLA7wMY610M/nGG9AJPyDjNc5eLMturGBgQ2elKLA37Kzul0ecvZgqFB3E9a3bW0tl02R&#10;1XDSe/pVPTLhpvAiKdPPzBQXz0xW5Fj7LAPIKlVGDUtvYEaunxx79NQKPvZb8K2LmWXYQs2NrAYF&#10;YlsSonbzBnaABmrLMwtJG2liZBjnvUWEdBZw3j3VurROBtB6VnTKF8e3yeYxKgZFXNPvrvzrZXlj&#10;VxFwfaoQYJPFlxKEAYsd5zQSXA2Y06/WoVW4N/coJD06U9igujjOM81As23XXkBbGOKYBIbhAFyc&#10;7+aeHJwcjle9LKxeWBtgGc5qIbdzr6GiwCXYdNLfbGCzjPFP0mSMaZfOUG7GOf4aYxyozKeFIqKJ&#10;FFvMFyMtzQBNgNqM5Lsctyc8VIpRZX2ngj1qqHUSbQB06ipIlzcjLEZHFCATM3205kJGadkF8ZGQ&#10;4p8wjjiGbkE44GKrwhzcqSDnzAeaaA09zpLbKLcgEDJrXjVDBP8Au0+4Oapl7d5IPkC4QZHrirKn&#10;5XO8j0AqbDJERPO5K43Dt0qxMu2WLCZ+XrSIpMa5cfeGMVLMdqEsQTt4qlYCoUDR3H+lhXKdMVjL&#10;/wAhKKJrpgTcfePfBp93cssNwFmK5zzWAbxltL17iHOyNmR6dguY/iFJL343eFtMtYy7y30UZ2+5&#10;5r768D6LaaZ8N/Clolsi+Vo8YJx/ERzXyZ8CtEl1j9oXVNansHNvazOYy3QntX3VGqJ9nQwDqcfS&#10;tIrQdmy5wBDjAx1rU0xYlTUpCWDSPxWZGjSajCqp8qj5j6Vson+i3DLMpVBVLQIonLAyzDCk7hzm&#10;vkD9qDxHepoHgHw1Z62FN5L518sbfMYxwoPsetfVN/dWln4Y8QXc94ixW+kyzSMx4AUZ61+XHizX&#10;brX/ANpvx/rEsk2w6vJHbox4EaHC4/CuzDwvr2Gzn4YnS50uJZWREiGPc96sXDwpKsn2GZ2RvlAH&#10;Wlu4blrzSnTUAo8zkCtC7k8vTIitijuIhjitr3MrkAGo3mmx7dJliGOQ3et2KHUYvA12raZGxSEl&#10;QDjOKzNN1F3RBIEXGRtAxzW4Jbp4dQWRjt2fKPak2Bw+jarqFx4k1tG8OXKeUxCsRWhpkc8vxMe3&#10;nLKZpCU49K6G0j07y59txCkhzxtFZMyam3ijTjbHbMjNtfFAMs388Nn4ygthNECTwOucV3uhNolz&#10;pU0gu4vNiA3xuvNeUz2OoHxIktxeZuVk5Ynj8K3VOo21uzxAiRkG4L3pNDTOg1I6E3jS5VEiDsOF&#10;HX86ztU0yyuPClwkkc6gOCrZ5rkQ2oHxZNcSXJDs4IX0xXQXup6q/hyFl0a5cRuoY7cDHr70biJd&#10;PkmtoVghByYMZxUNi10vjogWhed5+Bitq1tJ5NJ02dLqDc8Q59M1JcKthaPdCO2kuVXIIOT+QpgL&#10;qNxrdlrsF4uiL5pgIZQvXNRW0UV9oc91fSXfnBiwYsQF/CuN1DxTqss8BbQNQZEnAlmaEhR/SrUu&#10;p6hP4amRJ4gkiD7oxmjQLm9JNdQaPdtbXJdfIcAK33sVyVs1zPavPNZBmS5bftHau40Q+Hm8D3Vo&#10;z3K3bWUjK+0kDA55rktJu9HOsXMUetWLJLqjpudgoJBwetCY+hrwRyzaTdtaiaIrHxubvWRfS/8A&#10;EkmivdKnWUNwcY3Y75rrtctjFoGnGyvrLmMMfLkGCR9KwTdfb/DDRXGlLuiIXeBz+dAblSzuHPhq&#10;F4hKQXAwe2K14bktHcrLbswMIAGayYor6GOKJbaPyAeDjmtVY1EcLtGcZHFArHNXUd7GPEXlx3IA&#10;yyLuz19Kh0m5hvNGngurbLxy8OwxjFbepTOlzuj07K4UN3zWY0cLCV00nyyQCSDipbGXV0/T57g+&#10;VeuAMDpwMVEthPZeIvMXVBk9SDn9Kqi6uYI2RIztZetLby3RnjuGeWUeZ8yE9KYHaWzQym1ae1Xc&#10;o+Z/Wt5ptNXRLltsowowFXJxXDx3dt54BkC7l6E9K1NPuNQXVJJRBmNFyrEcUNXA47xY3hrUNI1C&#10;MPrG9EOz/RmBB/Kvni6aW21eeE6NqgIlbc7QkAjt1r7Ti1B5pEIl0NHMnzBoF/wrH8StoUvhq8ju&#10;dL8Puv2RidsChjgevUVEloUmfIkMsc1vxImQTjIqCeE+VMwjYtu6itGaKxbxJeS2auIGvXCj6GrH&#10;lnZECwHzc1jaxoVdO1TxFZSQfZ9WuVUEHYz5H5V65oHjSCe3iS/s0R0YBnB6/hXj9zbQtqqna2Ao&#10;xz3qGa2GQy3bKxQ9DQ9Rp2Prq2u9HutMt5LbULaQMoyVbOPwqeVNscW2d2B6HGK+RdH1fxJYXzNB&#10;fT8S9Cxw34V69ofj60kFnDqOnbGDgB8YFJpIZ6ukjJKo8k/MOc1G7MbiU7AOaLbUNEvbe3eHVLU5&#10;iGACKcQN8g8wZDd6VxkPP9zNB25fEZJ4q40SKIMzDJWoyhBkPFMCIL8+asDBH3AOOaagBSUMec8Y&#10;qwEHlD5yOOmaAIwkew8dF7VEUBEYEpIOe1PGVMmFHWnqWIyyAH1piKwVRxk9aXbhs7asFVwMxjmo&#10;sZOTx1waBkTD9zx604BvLGB0HenbWwOmc/lQA3GZOnT3oAjO0sOvWnHbzkGghRKOTzSjO7OKQ7Gr&#10;qc3h6DxHOYfDUbh1GCzZxWZLqj/ZyEs7SNef4aoahb3B1WxAjlwM7iOlUJk+U5iLFCMp6imog2SJ&#10;fRz+I0jCXLMxP3UOD+NX2jCsd0r9a27LXPD8Gg6RHH8L7AMsJBPBYE9Tmsi5lWS/dhtAZ87frQIh&#10;8y5DxgTPs7DFIpZrmTMRUBeB61bQIYofmUBfakbywz/d6cYoGVxjdkDuetL/ABD5j1pGA34PrUyo&#10;hKZkH0oAiywibJHsfSpBs+zL8/XvTLl4tpVYwMYzzVbePkBJx2osFyK6iQtHtZt2a0EeL+wof3OG&#10;8vDVGqqTGd4wBQVwW5GO9CEVBnyev8RpQOV5PXjNPcLsb0zSKRgjFMCQMAcgHpzT43VolIVgMnPv&#10;SLsww2Y96kVQsTDikAgI3YK9Wp2+IOQWXnpURPyEF1wKi2wmFT5zM1FgJHZS64UAfWqjuTK48nrx&#10;mptgMJxkEds1XcEA59RmhgXLd2jklzArApx7VyviKEyaVqJZs+ZauScdMV0SvgMAM/LzmkvEhbw7&#10;MHjQt5TFP60k7Djuj57iEL6fKcx+X5zgHHIIq7p92kcm37Y7HzeAfSrd9DbRahqWyDbtujv9Dk+l&#10;Y8kEa6irhBjIJwaXxaMb1PTrO6SXTrcjcvzAE45FdQkcwXc7EL5Y2815fZX7Rz6Q32iMpvAOBXok&#10;N2s+mndpxHyLhs9fwqFo7HPKNmaazRhl/eDjNPErOVbzCB5gxxWaQnmA4OBjj1qcOVnACKRgYFJx&#10;I2OssbqVJNnmYXA5NVtd07QtQ00xy2UAkYZWRE+ZW7HNZ6zA6ew8sfgamt7tlY4kC/N1IzU6rYtS&#10;seT63aeItM1CNbrTJZLYMAlwozlT0z6YqhJNbvFDsvEcGLKspz+Fe/Zsbu1vIry0s50a3KlXAwRX&#10;j3iPwnfWM95faLFPPaGVmls2bcUHfbWyqc25fOmzmIyBBPvC5Y9aqTRs0jN5ucD5QKRL3T57Z8MY&#10;nVwHhcYII61ZlEa2eRPFjaOMjPNXcdjOkAEHIGAOQBVM+XtOEPWrkhG9wSOlU3MYmYZ5x0xVJisN&#10;df3YYJxUGCShDY9vWrWV8gjcT7elQ5xEMevFO4EbjA5z15qLBLDnipWDEMWwelR4UO/yuMCgZKhA&#10;cfIadg7pDgYJqEE4OBUnXHJ6UCHZYDhAePWnKCCPk780gClTyeG6VL0HXr1oAhdnBB8sdamUv9nH&#10;KgMKilUFCMt9MU6MqIWUjkjiiwrjju/e4A4Tim2/nGGcSQlcPwfWlGfOTIA+arJY4PzLjvTFcFcC&#10;Q5U4xxTQzeYeVIz69Kjb/WOMZyRxVecMPmXf94AjNCEaitB5/wDq+dvU1DM7LbvthcgHng0+HH2W&#10;FyRkL0q0s+fMU2ceD60DMgwW9xJFu12e3kHIkC9K27HW76z+wJDerNJFKBvaMEfkarskZZ1WNAxH&#10;HFQwWsMVzdPJdhiUOAR0pp2A9n0bxRqTahYTq1oswjBIQYB/CvUdH1W1vdVWS8mt4mI/duB0NfHs&#10;MupQ6gZ42kBWY/xcEfSu80vxDMumtvuij7R09fWtJTujJxadz61gvbL7dJAJoyob5ZPWlvbSUahD&#10;Mt6pjkAPHOK8O0jWLxNKgkk1bz1Zs+hAr1LSL+S68O25hvAflyFJ/MUXM2jp7aSz3vHNaZJGFbPS&#10;rUQitdStJBNnKswX0FUbZ7KQQRvYCOYMMnPU1dntrj+1oAZN2EAKn0NPmIsUZL7Vb7Vr02/hCcxR&#10;y/6zcRuroEvIYtIt2utJkDonQjjilt3a2iWJbeFcnL8VPdSafPpzRyWCF8Dt2qhGRcanaTP5kOlv&#10;EvRiBw1U2M8qhlhkZD79DW9NHo6eHLGOO3iZScMNuMGo4bQxXlq6XQWDZllbsKasIxLdNTS8w1rI&#10;wMny4Ga2Z7TXGubRXiCRsFJZjyBVv+1tHg1VMWcLMPuseQTWTdX+o3mvSZ1SSONclyo7DtQBU1ee&#10;ztr/AMPwDUPnlkwoAzuNXxE8cEUk96mZVG1ehH4VgtcaZJrMkv2OeRoZMRuy9x6Vt6e1tc+LbJ7i&#10;aUgOu1GGFxTAo3v9pLqFrHarK8zsAvy8DNXn8N+MXsRJeeO47dTHuYK/IB+ldlqNxocGpWTQRWpc&#10;QjHTK1wN/qeqXnjVoE1G5Fvv/efMeaTfYSbLB0yOO3stuoSz4YjcWyapy3F1BrdnBHGzZPPHStlZ&#10;GSxl2oRti4z3rnla/l1jUJEsMsWIBNAzbtHh/tcNcebuKcMO1V7u8/0m4ii83AJ+Zu9T6fcLbMn2&#10;7QgxLYjJHrTtRayl1LTdlgiIeSR2z70JiaKsFpHceFb/AO066I1GclTziqcNp4YhhHleL7mZsnPm&#10;E5H510kGm2U2kaikN9Ij7VzLnj8q5m58O6nHrUki+JbSfDgtsOCB7ildDLkcluHAWLPB25FBs5pL&#10;aWaWcFd52gmsae4nXU7WJdOkXYQDkdTXTqJH0q2DTKgwu1Se5p2C5zslhC9ywcsqEHJDVf0nTbSC&#10;HVZ4ri78vOSXcnkelb/2AR2oa4u7NVMYIxICTXO6rfeXot3DDHKY0I+VF+9mgCxumudVIeeQqD8p&#10;z6U6SKf+0YFOtTouOgNYunNfJHaylnCmQFkI7Vv3U1k99YFLjDGPkH1oQETRwLMmZg7H+9VaaOYt&#10;OoZ9jLhgKZIl1LqMKLdbSW+Vz2rfsdMlt4pHufG5uWfBCeXgJ/jRdIDP03To/KhgigVAxJYk/nUU&#10;7x2vi+BIp4nVH5yOprcWSyi1Vm+1nkgAL6d65zVHsZPGFy0EDLGEHJPU96N2BrXciTQBldFynODX&#10;PIyjWljAbl8bjUkezz4z5c2wP69asMsX9qtKLZgqoOMdaSeoHS29vJHaxPviAMeTzis7UdQEb25W&#10;yVmBIytP3tdaXaBbuWPywdwB61k281m+vX9tJZDcqkBiad+gDheMfLcSAAuMg1cuUhn+wOXtznBw&#10;z4GO9ZFza/LMIzn95xzWFrWmeILnR9IW38RXcAimDTRKTlh6ZpN2HY7oN4YIukty0jxxgNGBwD9e&#10;9QTmH+zEBvI4o9pJjxg1T8N3FlaQSPPoiyFEAKnvj1NR6zfaZdavO8WkSQqWGAOBQAts0TRkoJAC&#10;+OTWjcTWsGhXyYidjFkYPSqS2xbwsGW6ghVYD8zHGTjioNOs0NtBvvllnedg/wA+QB2ouFizo9rp&#10;F2k7XIQtuJBZsYx7UkkVh/a+oLBYF1RwFx2xVx9FlW6tXGpRqCCSqvz+laentpdot201nEXVcAse&#10;DRuB5hqiSzeI7teQoUDkd6vacun2nh3XJZobv93CXcRAknHTgetbd/GL/wAaW6adoLKocmXA4z9a&#10;144Lq0hvzH4btbmUQgSI5BB/P0obA8qsNT1e/wDGbzppDovnlFhMeCo7E+9eqpDe2+ixhdUiaeW3&#10;JKE421mWE1hba/r95NoNsHMLEoqgAN2/KsO11CS68arJM0+ftbY5IGM9BSk7jeg2VtRt9TleXRZ5&#10;g1wSUDHBFbD6tI+jw2+neC7K3cw8hkBYH13VNe6hZnVXgHhjytqgJJIfv+vWs6czia3+zwoZ3GPl&#10;FAi5oMWq2+sXl9qGqySyiX92oUnH4e1dPqV3p62lndz69cyyyg7YyhG38K5i21DXdPtLtn0uyupx&#10;EdqyHAUnpnNWNO/te8S/k1C30kTXCMY1RxiNfYUAcTq2t31z4+8M2sOhH/j73ZVMhVHXJr0Zp9Jv&#10;fCM1m1xvc2gG0HG0gVy12ttYNsTS4iWZ9zbcsxPvVzw9brHNPcXEscXmuSu49BRsBb07RNQTTbnz&#10;EIhEh+bPasy+uLttZ+x6fabliwGcf41ueLNYnj8EafBpk6SAgiVlPPNcd4fsPHclzdtHp7oJgC7s&#10;OMfWmlcVy4+qeIbR3hMiMPLwVJzjNU/MneCMJYNJNLJzk4xmurXRY/tbNPeebIGG89hVHX/sUdvo&#10;cNpbgXBkCoqjkmlcLNmno+pRWFnPFNp0PmLbNsXg8msiOWS41XXZJdKI8yUldy4AHtSLoeqxCwu7&#10;3VWdyyMUxn8Kr6pqYTxLHCNPmXFuqoojwD+NBQ1tRsbeSWFdzEuQRjqasbpxo6Ty6UyrK/yKa1NC&#10;0aymvoLi7hQb3BTJHArode022nj0CG1v4vLgkG1cdOec0XQXOOWx0qdrVrmNQokUhQ+Kq6/eXOY9&#10;N0vSpRGUQPMOw9BWnrEOlWlzpyveTsW2gL6Gt+yn0GLT7eWTR7RGMQ+Y8lqaE2U/D2iZ8NzTX3ia&#10;S3T7P9xlJLkVk3huftV9Da2saqspAc9x61vXo1Oe6sp4vFMrWxB2WwixUUNhez3FwRY3akL83ynF&#10;IEyhbz2Fl4I1T7RNK1ybR+QCeSOK4rRLDVby4u7q816/S3F8xWMgqX5/lXXXkd7Fqluq6asgWcBi&#10;wz/OrN3FqjzRSMkMcTQrhFGO1ND2HuX/ALFubWzt2DPEFL9f1rndJ8PzL4y1vztQgBmmUuxYAVtW&#10;91cW6SKNODEtgDuc1tiyaXTZZrlJIcqGYlyOKV7CRzXiC+Omhbezvi0hCrE68gHvWQ+p6wI9Aju/&#10;3zSAbpduP0r0AXHwvi0obrAT3Eds3l7udz9ua5bT9Pmu9Wu727YxoJ28u3UcIO3NC11BFu1Ej3Fk&#10;IioLR9Kpalpl2t0ss18dolBweRXRQpZR6vbKtq6vu+VjwKxPFeo+QIIHkEpYj5VNNAZV/Dpi6aH+&#10;0oW8oYIHQ1Vt77xYdDtbUePryG08w58uPDY9MjnmrmnWpu7MA3aRZAwW7Vp3eoeHtK8O6xHdaCLx&#10;41XaoG3dn3oHqcvb2mpt4inlGpak0e05LuSCf/r10un6NrR0rXLq5+yxQMreWWmGMDufSsHTdeiv&#10;vFFvGukW9rbs4/cq2SPxrovFHmS/Du7tIVvRA8KmUJIeQPTFBLZgw6dqNzrkENnq0ZjaclpFbriu&#10;sks7iK0tLZNejilaEg3DHhfWuF8IT3UcuutE8wSBgse4/ez1/KjxZdXtxbR2Vvq8yPI+ZJFYgr9D&#10;SK1ZsXUVrbXbR/8ACVC7mKncQcjNamkXcsfh29jM6ASy/PmuE0ixvrXRZ2n1eaUkDaWySfxrodKl&#10;sX1WWJ7lASeMnGaQWOiV7b7Y7pLnLdD0zTtTuL1vDFyv2onMRHHAqlerEllK6GKNEbJ560NuuvDQ&#10;EVygVlAJ7iiwHDXWk6lNokB0/SRNcrIxkVp9vHtk1o6NoPi67tUhfUVtsffVpMgfWuiisja2HmyX&#10;84/dEjkgsazYtZMVrrRlnu0i3HJjBJx+FU3oJ6O5Nc6T4rtdM1Kyh+H1nel1GLlbkAJ6motIt722&#10;GqiTQZ5LnzUwq87fyrT0zWYV8JatcHT9VEJOImfdub14PNLoOuQT/EiGztrApcT28jh5Fz90Zovo&#10;FzrrcXI+xi5hjUm2+VGPTPrXMapZKdSZ7a8tWcyfLsYde1V9fvdYOnXzM7vJ5rA7Tg4HYVH4X0rX&#10;7u2up10q5tNwyN8hbkd6PmLqQfYYrWea51SXzJyg2xk5AH0pLXUtMm1PUY7bQ7zCMuWCGtfUdI1w&#10;SXputWjkZEJJzngVieH7+OPxFrkEUVnES/8ArCgI4oRR0/2ydtNijjlaIbdp3jJyeOhqW60TUf8A&#10;hCrcJcq8jRlzsGCO4rnLq9lXxTeytF5shlAUquBn6VduPEGvWOl3RaxmmuXQFIMHn0qbktHIzL4g&#10;+1FZ5blVW6WMHnJ5x0rsksbqGyjgFvJk26l/+BDismzutRv7u9uby3jglMqkW4T0rrZH1f8AsnzH&#10;utPAaMYLSAPge3WncChZaHMst1JI1vGXOSw64q5qcGrr4JktdG0+OSd72MSSsei5+Yn6CnWt8zWM&#10;qSSvjbhnrn5PE1taeILqysdNvbiSZtsjgHCZ96L3FdlXULVY9YCLELryY0IYD+PHzD86xtVuNX/s&#10;yMr8PJiQwHB5wK9Bik0ez0SCafU0aSaQMUIy2Se1Y3iDVrNtQ05bbQcKIgclelNMdzB0ua2uNHlR&#10;45VlEB2ow71VtHvY/E9qtxHHsF0SctjABrpI59HPhqWddL/0pwAFVO9ZN7oup3VhbSy3UsMZYFjk&#10;g4pbjLOra7pNxrFhZw2rNuADOgyOPer2hywQazqxS2UAxDk8dK5+Oz0y1ESW0EIYR8u3JY/Wrtul&#10;3/ZGotJId5RiFAxQDRqXNr4m1XU5lTxSRa+b/qFXAUDrXTHQ9Kt/hRqMkV0pkiKAgHDMT1rjtJ1H&#10;V7Hw1q1w8B5ZtiH+IVmS+JNTnt70jTXtg7EFd2c04+hNj0jw2sAvTEzwsA6l2b071d1ceFZ/GWrC&#10;0t9PdLWz3S7YxktjOAR1zXBaZcSPpFxGNRkSVsb+xwauwvYWmuTxx+JGlldAWTb/AF71LunoHUyt&#10;XvtYTwfY3Vhoa2lxJfMhRlyUAPB/Gi0+2zeG7281zxI8UMap5sgPBz04FYuoy+JLz4p2sMaeXbJK&#10;NzMMA13c+lW83w31W2k1M+U1upfBzuIpjKdtBoMtrM1ndwTxkD5scgUn2KCTUdRjTQ4U3RYDMQM1&#10;j6bc6RYQSRQXAZI2Ikcn0rUN8bu1nMdpOoEZAkHGPek2Bzuo6dp2k2UjJqsMks14CYxJkrW5DZaB&#10;Noel3eo30q5tg+4nkY6VmR6HE638jajfXUmSS7seKfCt7c2M1g8A4mCoue1JjM6+vYr57hLbwzcX&#10;MEKssZZDwB3zXnmr2l1FZyH+xZ8lycBecV7pfJb6T4C8qO3tmYxLu2rzmuIgbVLnVLiR9JTaV+QF&#10;KBxZ5nY6Nc3dhbyW+lqricbstyo78V0WlaTpkXxK1BLuBzCFiMLMOpH3uK7a1sri21G4lE6o8ko+&#10;VR1z7Vg+KLiW2u0ZrJ1lW3PzbegPtTbL5ux3sq6NqxgsIfEdhEYgiRSRwgiPtzisfW9FsdL1IRST&#10;tdSKiH7Xv2gZ9BXk/hzXNdj8V6rDpdozvPqEfmeaMc57E9K9Z8YJqt7B4Dhm+0QTtDGzkZ5x71KJ&#10;egaq/ia8+FFrYaYrEysvnsDhiB0+bsKo6ZoNzptjDc3/AJc1yrg4V889vWu50wQ2Hww8SOZz5jWS&#10;iIkdMDk15dFqWtXWvpsF20ZuWAkbJzimhI6HWdUb+yzLLLMhKgAE5NZNlFLHrOj3Ug3RyyghiuK3&#10;HfwvF4auG1KBZXDAhSO/pV618rUNJMv9i/ZrZNvkxH0HfNO9hF+9064vbG2CTQ7GjGA5wFHeuEuL&#10;Gz0/xjcxqizog+YDorH0r09YZH0G4K6m6pDbcbTz09q8pmlvp/Gl8sdrdpBBckPJIpHmH6mlcFc2&#10;LSTVHvoY002ZRK/HzkBfStG4j1COXZIyFsA53ZrIuJ9Q/svEELh1XjHBqqo8TNaWMzm4P7wZDdhQ&#10;FjZuLjxDNpsm2xkWFABuxwcURNc/8IzN5iO0aoSSoyR+FLPqNybG2tYmVhtAIC96z1vtWs9Ukf7B&#10;EUGCUYZBoswsWZrm3t/CNrdLpF5P5rFYlwRg+/pWLJbfa9G3PbKJHk3KD2/GurHiDwzeNZ2p0ayh&#10;uJEx5WBjPtWVrcYt7K1Mci7ichFPSktAH2LajBpEEBhzshPy7chqU+Jriy8NeIIR4LiklmYqrN/B&#10;+FSaJLqU1jdn7OdyAAcZ61jamTH4oLS6ZvZMnleDR1Ahh1G4fRtUe40xVy4LtjB2n0Pau+8K3Xgm&#10;Ky1WaxvWeU2Z87zDuwcfpXEWCadd6Z4ia+nEVsB86qMEAVsW6eEo/AGsjR45GZjh2K8tQDOa1WCO&#10;98Z6hPcTOYhqJMaqeDg1oamrXPhzSYLZSEYBZtiYIA960hp9xH4JSaWIbc9G681JY32m22n3kTwQ&#10;ssgBBI5FO7QJnO2Gl6fb6nAi6deYYglpHJyR9a2pJbaOedmsYVRIyc464rba50B/CV5OIWTYuQAu&#10;c1yF3e6U9luPlEMDkbuRUjvc6PRofDN/Jpd7dTIiB3xGW2+YV6CsfVp72fx0YoNJtreDzMLErg7V&#10;HfPvXEynVLzVbC0ttNvwqzYTYCOvfivTdK8PTWWl3c11e3U0xs1wGJyKYWsed6tNcx67uiklPl4G&#10;OxP1rIOr6t/aV4tz4c1ONhH+62gsG/8A116xrOlRS/CfWvKgijkkuo2BcYLYPOO9YNvIYdQsANEt&#10;yI0jB3xg5I+tMaasYWlQ67Jo97M3hu8tVLE+ZIMbh9DXYQGwHwr1xFuI2mdMF27etbut3dvP8K7i&#10;OCxVJntcyBFx5ePT61514dlW51tLGSKRg852nOM460rCuVbfUNPjXVrSOyYusv8ArGTqTWdba9Ba&#10;+M/EDXct0yho/JVAcDHXpXsd9aeCkt7JJfDlkkoUBnGMk1zdzpHhiS71MxeHrYv8p5OaPIaaMu+8&#10;SQ6p4UFvZRXomEGG4IOPrUPh6HVfsN5H9onY7iMvk4P1q1aacY/E8qx6bZojR8MMZNdVDbyweDfE&#10;h32S7rRyrBxngUthXMq20WxRdYn1a/trqNlZioGMAeleeXFpod74uubvT9NEdtHdELGp4ytdrojy&#10;3Pge7SfVSRvmV9z84+lctbrbadq+qJbalC8P9obmRu/PIpWHe5cu7HVxoMMi2UkLyYCZPXFb/h7w&#10;vrQurS+nZVlaMbC3OBUmqaxb3HhV3j0IhlhjEUQ6Kw75rItNf8ULHNFPrd1ECqiPC8KKLjtoWrzW&#10;Hg+IHjjTzDaE24j3SAA5z6VCt7ZGBJZEVG84Ydq5xoRN8VdSnjuzIJXQyk/xGunn00TyGJDGWMGS&#10;ucD86aYGtf65EPCoaK6sJHSAYcIDWfpXiLxINI1KSSGF0GefLwQK427s9XtbsCKxdohKfMTOQa2L&#10;C6ifRdUZrWKJEtz5isMY4/WhMSQzVdf0y40zULiK/j/0e7RZQvDbienvV+SPVpNNi+26YscT2SmA&#10;O+C4I6815Msmgf8ACxdXCW8/lyarGzLj5SVNeua3HqWpL4Wuo9629rpYVFViAvHehjaSMyAaJBoO&#10;pRhIjL52SScmpYEM5thANzE4bH8P1rkX89bq5YQXDOspDCuk8K3ljF4mvU2SxPKy7y3IJ/pSvqFj&#10;O1Gyng8ZW4muQiMnQHrmsS8At7yZoLQP+/U5DVp+Ob94/iayGFvLjs1LPng56Yq94Us9Pv8AwnrM&#10;jRTcsQCTQBtaRbW2pQWaNaQhjCoZk5K+ucdK881nTU0/9oPUUgs5J4jKm6RH3BT6cVrCLxvpPj/x&#10;DFpSzx/b4dkznJXZ04znBrf0aMW1jqcc2kCSRpdxlkbcdx69aaEyad1Ghh/s7R/6H0J9q4i3vVTW&#10;JUFu7PLckApzjmuy1KO6a21EieHBj+VQe1UPC9hpA1vUpbi/gj8kFgz87ifSpHfQifR7K1vJdcvb&#10;2GNEgHysRklvatvS7Ozl0PxReSXsGx4Q0KBvvAjNc14rF1eypDHc3U8Xn8IoIBAq3orPH4dgjkt7&#10;hI4IsEMf0oY0WbaOJIbt2CrkuFPTFVbCwvF1XUbmC+kDh2JIOdwrK1K7urrWUht0kSITAMVHSu30&#10;640ex8MvE026WSAb3bnrTTEcRrQE+o2Mk8m7a2NhboaZatpwW5CzIpCjita8tdKudbnKasygH5sc&#10;jmnWOneGINaukm1+J5MKVDHGSelIE9Dnbq2nmverbdw25rRa1t10S2ElyvEYxzxWrKqf8JJqEEka&#10;JEY8rIp4x25rIkSJ53i/tHKhyAc0DuUVtymoRTQTyD96MgNTvEEiXNvpsRVTNhRuPWtVYrMWyQxl&#10;2kK/eJ6VSewlUX0krIXCEg5osCZIumWlv4HjDTmR5Lcb2U5bn3qOyjvoPD90i6hqGxBlA7knn61n&#10;aTeXI8TyrNIxiJIO48e1dYDGpWVZrZlMoypPagGjB+1Xi2iM7uzAnGaqXMwNkLiSyIXcMjHTFWdZ&#10;ls/+EgQR6ha7TECy5AAPpWHfahbR+C9fM5iSNEGAT1Pt9alsuKLGpbG8H6hqJ1CxEcKoGRmAJz6e&#10;tca+prJBfxw2O7Ea4I6KDXJ3cuo6lqGiJ/aN79njkOIlJC49T2NbUttJa+E7wWYjZ2iG7J71HLcq&#10;5XuBL9jMqR4+YZ9antZrxbaeSOykJ+UsfpTfD9rq0yag96EjRUPy5zvNR6fqUJ+JXiPThCpZBjco&#10;yuD61pbQLE8yXN3qcEx1CcBSMRB/TrkVbu4nS2tXBjAZecH0qpHFLb+J9Xi8ogklgQ2Rg1Qa5Y6w&#10;0f2vdiQ8ZpAdRp9xAmlarJIiEmDAY9q5i4Usb6VNTbAkY/Wr8650tEG8E4LAelUJUTfZJFIQAQGN&#10;CA0tIuLptAneNykgYqjY61p3cN3/AGBYtLEpmLbueSajt44E02NIo42KbS2DRqN+huNNCxMSoAPt&#10;SaAxHkvpdfhLO5C4G3bwMVfmM7ROFgLER/lWnbvphGoP9stt/kgleOtUrCQpqmuM8SkO+FHWgDK0&#10;5Fk1LUVliZMHC5Fal7b2cOjQFAXd5KvvHabY1DwF925yDjFVLn5zZnB2xtjg0BcoKl9LPZumn7Qh&#10;GcnrVm40/UZZYzLflEC9jxT9QuM6RpyWlqQUcbscVNNeNHoGnh43DOVBOc5oBGPPHfxRMi3MzJGp&#10;+YCprG7iMUKtuJMmMmuqe600eDnQ6Xbtut+GPUVz8dvp58NajJGY8rODgfw0bgPubHVJrl2stMlJ&#10;FsWfB7Ac1N4et4H0zWSyozefh2PqK6Pw/eBJL8CaLB09lYH3Fc1FdR2t3rcSWQw15Iy4PXNA0blw&#10;JotL1QW9pEmdPkGSM8kVx/grTrqHSPETTJIssuqytknnGa2o9RMuiXKPalJC/wAgzVm3lvUtH22o&#10;LeWccUIDUmuLaHRbpVcea9s4LMK43w5DM0/ieGWUEy3LGOZjzV901K60XxA+5FaPPfpWVo8N8i6o&#10;/wDaB+VjkZppEtjr+yMWqvHJcs+Jc5WtNHkh0m3xE2Gx19Kv2v2J9IuJpruEuJTkM3PFUldrmTxW&#10;4RQkES7eKQX0JXSOeKJ45lysJ3gissG4XTrmOPvNh8jpWj4fYSzamjSKNqPj8KfpXlNY/FBrrTir&#10;ecBb+2KBmNdCGNLEcbyn8J6Vu2v2ZvhzqKSEneOCeSMVy7JMbq6lkd8edhEI7VdiuWjM4+zkr5Y9&#10;xTAdZQaeJropAeWOd1SSwQRPNL5/WMkVXjmjkkYpLj95yAKsXwDWVjEbnaWXrQBjQpJcLq++CUpk&#10;7D6YrStLxF0iKHaSFJGcdav6ZLplpZajDcBCzRHacVQf7L5F6RApPmEjA6CgQ25t5p9Jjkju5EwT&#10;uGe1QyTRWvhexEM0bP5n7zHU1s2Utr/wit5mzYgrgjpmualhhOpymMHaGJK5zQNMmmmeazi3WwGU&#10;GDXVaXBGfCigyQ7Spya5OGQMLlPL4QdavQyztbywwySDecBgelDAfqEIS6LwohPnAADmormO8C6R&#10;JIg7Y4qOKSS11u5S4l3g8oTzg0+8nkeNf3wIB7UhkV/MTaQKQCSBgjtVRdywL904YVOqBhA3Bwfu&#10;mpY44ZNUIYYUEd6AKVzNGNV0VT8u8gHnrWksWdX0+NXOZCo/OkubbS5tbsQP+WLAhh2NWxJEuuxP&#10;wAkYGfpQAXiadbeJBZvKHmVEZlz0zVLVzaG4sFEwGYxxnmsmdLuTx7q1014zM8q7STzitJLaKXWY&#10;3lvMtHHkf/qpiIreSTc67X4HWr25RHbu0JDb+tQRx3EviGIR248sN81aVxCjlYgwyijJApAU5pLd&#10;byN5YyU2jJAzioXXTvLkliu1IJBwDV9/scfhzWEaBHIj5LdRWDaQuIJHNuQHfgE07CNW3W2a7Qy2&#10;SlSmQDVW4W2iu57hJUz5gCr3qKabE5AZt+3sKvWFhNPe2busjASg4I4oegzRtoriWC1X7KwR8Fia&#10;3dttDDFFHHDgR8tikl3oVj/dALGOFqm28tkGuSpUuyrE5b90eT05po5X71Mw4QnaMfWlyAKxGL/C&#10;BtzUbf60gr29acM5p2Dz8uaAEUHA+X9afyGOTQSATUZ3b2JWkA5mbLYjFRnPlnI7U7PXn8KkAUg8&#10;/rTAIkwsR8s4I5qdSmGG09aUEC0l+cdOlQKSzrg9+aLCZYlZliHBxiq8H2uSPUmW0VVQjLMatqbY&#10;yOJbgIigZPqfavQPAvgvxN4l8ZLFa2d5baTFcqb29dSF2jqq+pIrWnS5ibnO+FNC8T+IPHNnY6bZ&#10;XBj80Ce6IOxF789K+3PB/g3wv4Z8AzpZ6Paz372e66vZAC5bHIHoK3dI0bwx4f8AA8Nlo/he2hVb&#10;VVeXGXkbuSfenpPcNeRkmTBf5hk81vGCjtuYyu2fJfxA115fi7ClxfayxfVSs8rwsEQKflAJGBVL&#10;WF8UDwQLnRvHNxGV08lwASCMdhXpH7Qd1ZQeC/hNAvhzSkW91gLMViUNge/XNeYDULO28KWUEaao&#10;W/s6MqpibnjvxVx11NNtDA8F33i+SfUTquravLHPI4R5VZcFfY11to2ujxTdLZeErKUuWy7yAeWB&#10;3rMi1hrq78HW81ksTI0m4JFjIrdEOnjVI7qz8V3oO0iZCpAU1pcRmay/xCg1DQryGxa6gSQi4tlg&#10;OR9DVO6Gkalp1s914Yls7kxHZmPDKfyrsoNW8WQWF2V1a1ljX7oaEHIrkBeeINT+MSMdACQxkCSY&#10;R7Vz9KQFrw/ops9B1iWW/LF2OefvL24pYp/BS6tcwaj4d8lbhWET7M7/AF57VX1nVZ9F1jXJNShv&#10;ri1CKbYRocMD1z24rl18VfD3WYr+O2vLOGZUYCOTAIPsTUykVBNs8/8AG03hG18RtZ6J4btRFcXJ&#10;a6m3hy5zxj0rkGR2td/mN8qDGK09S024g8aXqxW1riS5JjHmhiQTyadPaTIkSbiCygkkcVS2Kasc&#10;zdIzW0YWVlYH5jWXMzmC3D3DNtPFdDdiCLzEe6jIKcsDmsF3tXjfYjYVuSR1pgV8jauWA4pmX+bB&#10;HPpUjKjLzJ0HFRYRLuzJlJHmjNIokPneXFmRsd809ANrYTpUt5LaubdY48bYxmoE3AtxQA9S3myH&#10;YuQ9Tbomhl3plgBtqHK5c7h16U7jc2McgUAZ0sTvqcJELBCcHnpT5oTGqKJc5HWrJK8/MQc1EROb&#10;mQbsjb1oAz2jJlzuHvUM4XABiQjA7VMwl/tNU8uU5PYUkoH2l1AJwO9ACaNfDTPih4Z1SLw19okt&#10;pS3lM2A/+FewSfF7WpdQtjP8L7iKAuodFuC2V/GvEmM2JQbYEhuKY6BlUNANoHPvQ1cFoz6n/wCF&#10;k/CI+EkkXzYrlrcN5TwchwOMke9Ufhxqd34j+NHxJv3+0zC2hxliRx/BtBr5ea3sjBKRaj7w5wOK&#10;7Hwd4s1Lw38RtJurXSo57Yrtu7fpvU9/qO1IG0z6X1a0vptW1uCaG4t2F6CGztOAeMGvQtIW5GgW&#10;DnxI8wNqFKkknAHrXH6X4z+H/iN9OgjES38kG6OF/lY46jPeqWo3fjjT28VXlr8J9cl06zlRJ2UH&#10;dz3C9x70XIaPQza6b/atjevp77oL5cKX9TXGeINOub/9ofXnXUoINPXToXneWUKpCjooJwan0nUL&#10;/U/C1vP/AGdcWyMu5IJGwzfnzW8IfB17oFxa6l4fvZLlICYlSVkzgdyCM/jQSbegx/8AFupJtItN&#10;Kmt0Lo+2IMSV615D4uuL1tc064/4QyONotWQuiRbc4Oe1dN4dvfEej6xrcek2gksn1RQLWVuF555&#10;rZ8RaZ8QdV+MPh94vAmi29m9gDORKOCehpdSk7ENzOzeEU1GDSDPc3GkwrbWq8ZOOcntiq1np1y+&#10;mQS6taWysXDiFXyI/wAa1P8AhH/FelaXO8/iy1u4c7giLyg9B6YrKutK8favEDp2qW1vbL9+RmyS&#10;w7e1PcSdnc3LlvDLaeqv4k0iKNYf3bPAMKB15NcDB4i0u7+Jo0u00m2a3tZDtvEQKJT36dhS6/4T&#10;+Jj+EtEtphbOqynznjkxvA6c9q5U+F/G1sIClv8AYgQv75AG4H0NUm3sFtz0S4i0h9fu0m1BssgU&#10;ndxg9sVh3Pg2Br+V9P1LT4kYb/M80DafxrhNVvdQsfF/hWGXxFJMkoIlmYYyRXqGm2Nvc/DuW8Pi&#10;h7uHyP8Aj3Fz5ZB+uRmlcZwt5pvxLsfFFk1myanGARIgORge/Tmuf1fVNc0+6+2L4O1uwmeVBcwB&#10;SQuepz05r0E6xqWjJNIocQNIAYHO8j0wazPFWtNdfDud5ILHbPYNuDwgNyOOvNKxW5gtc3c+jQSI&#10;yeXcxB2keXPHfrXP3b6hb654ZfSNalDyMxMSS5VyOvSqfhzRdZu/B1sj+ILmKNr5gkfmEF1PXHpX&#10;pl54RSz8P+HbjS9BlBtLctIWnLEk9TyaYdDLsvE9v9l06PURqcNyG27HjLc+xqfUPGOn2NzeR/2R&#10;5j+WpRzKBjPtTIZLGaK4kl0a2EsC/OXjHJHpmqUuieAdYsdRnWxk+2oCHCsRg9uPeiwI6vS9Y0TU&#10;/DEM13qFv5zMBlOSn1qzeSael2trZ61K67BulHHWvE4I10XxTfD7DfKofBjYkqw9ea9c8N2miX+j&#10;6fej4tWETyyEm2dRlSO2aLAmytK13b3ix293JIZGAkJfLAH1NdNb2OmrpZ+1/EO6RJIwQuScGuZ1&#10;LQ/E1t8XLi7F5ZtaTqm0LMCML3xWtqM+gHSdJ8nU5bi5RMPbRDd+opMEYaXugaX47155fH91emWd&#10;TbxiAhVA9+laWo+Ktau0hhHgnTjZFBumwNwx6d6ybMPf6trMX/CDiOG1KmeSdNuzPoT1qK90m6l8&#10;W6Euk+K4HtmhYXMa4PlkfSnYWxp6NPDL4skdrJxBGyne7Z4HXg1varceHpfEFs1heTZbaJFXOMiu&#10;TR9Ktbee1u/EyxXLowTC8t+FWPCtvMPE/iYPcQrEIyyzOetJgi/qdijXtncQSzCQovmLmqOpQaN/&#10;wjkr29lM98CuTyceordtrywm1TxJDDFFL5DkSuGqtbzaalzqg+yhiznDMO9AHOwWt+bJbgaXdxsq&#10;jhc8modThnOjWRlvH3O/APUV0c2p35R7a30uBdrfM5HasS4/0i+hSXVEVkB4PAJoBFe3SBtKhtnm&#10;mJdcMB6VSvLWWCM29poioDMpaTPNdTpjWUX2VJ0s/PaXCPkdKvXT6RD440LzIwyPIoc/WgdzEFjZ&#10;TWWnEyukvkruJHpUrWygGMa8oUR/erovEE2hW93aM8qpE4TYqDJOfpVX7Poc+ja15WrWgdbZW2yS&#10;gHnp1ouIyY7Nk0W/I1NpC56Zqjd3j22i6ZGZxjJ3LjqO9QCz8azXUSWlxGYluh5iluoz61rXenB9&#10;T06O48pdiKGZjwPWmBY8P6l4buDKsMqR7BljImM+vJqDU7jRJdauCstvGiyY3bxgkV1z6J4al8CW&#10;8EFvbxv9jbdLGQpHHtXE3eheGU8BxJcape3G+5YBFJBP4ihBYdoGp6XL498S2n/CPbxaQqwkjYMH&#10;z7CjxN9h1Oy0u0gGqifdJgKjKCR0yfao9F07S9Pur6SwspbWaVFDTSZclfxzV691DXYdc0xYJLG4&#10;jaUZlEQByevSjqBnaBP46s/D2lWl0FUwTssEhbJx9a6O7k1mTR9WNx4qk2m2y4Zcgj61JrBj/sLS&#10;5pJEDFkITPr71hX098dKlVZ4XgNrgc+o9aVtQRlWOnQfYrm+QXU8ckrAOASBz/SuUfw38Ubj4m6m&#10;LCLSnsZL2JxKbgKwwc4x1r0bRri5s/AdjbtrsEFuLhzsaMMTuPNbE6aP9jt7qz1uVfmG4LIRknrx&#10;TTsxkNza6hBpbm6ZDKltErlWyOPSoLaR4r2d7d497wfIDWB4u1DUl+Hutiy1ImaOANt6vJ9B1OKP&#10;AweX4K+L9UvvERubrgQQ42+RxyMetCQjRZNSe7uLmW7leTceN+MU2Gad7y4DL5kkbDdg5C/WuM1b&#10;W5oPtRZbldsL4yCNxrQ+G893J4M8dyyyeZLqGp5QufuBfSgDvLcztqCbpo0VY+aq3lykkk8SWTOA&#10;2N3ar/2OY29+DcA/Lzg9Kx45BFcSQGNA28gEjk0LVg9i1eaXp8vw+eQyL5igEKDzWVYQ6LBZySm+&#10;WNjEd+T0x1q+0s6reR/ahubHFQG200Wc4lIkklQjGfWnYVyHTP7Ll1e8mh1qGWHzSC5Ax78VJrhs&#10;/sVtHb2KSeY2HKr0xXV+G/DFnD4P1G4lgOwsWEQboDWbcxQf29ciLT9kIbCEjOPWmloFzy8QmPxc&#10;kctk2GTO3PArVeHTkjJV0QlxsQHqa0jBaN8Rfs8t0nzk7ZT39q0brRdO8mV/7Tyy/dy1DBlKGx1W&#10;709fKs4gqQ/vBnHH1rmH07V08SzodYYxCQ7QGyRXc6Pb6v5t4v8AbpjiIw3uKml0+1t9U85tYkky&#10;SSD0zSBXOLkj02HTtTkkUuyQngnGTXJWt7cXV+0cdrJFH57BZGGM/SvVPJ0R713udPWZSp+VTgfp&#10;XPa1aWzaRaNZaTCixT5QqMfUVSGc1c6dqCw7xfyEFsj3FLuLWoEcD58vBAq19o197dY308pENo3G&#10;ugt00hdBu2WG2aTYM/MODQByERSNir2DNl+uelVtRdzZ3LJZYVbZs85J4rQ1RLjyGaO2X/WDoe1Z&#10;sZkOoIHX5WgIVT7ikK57d8KIZ0/ZD8TzfZ2Hma62Ce5zWn4huYk8PhXULLKijPpWz4JjtYf2V9Ht&#10;Bews0tw7gr061xHiZi3i6OOSMsAoAOeledX0ma03dMxJo0S3sXEqs0h+ZhWxpYjj1VzwP3BNZUit&#10;5EEYhYKuCCaJJ3hsbiTDN+7wFA61CCxna7KX1GM71/1r1gxbisXyLjf270XL3Ul3OZYSuWyFBqa2&#10;T5QPLbhhirirESdzqtMuES3lje0UDyzg4qCVZftcZEjY8wkimRDy44DjPHQ1KJQ9xLkgYFSykSZX&#10;zAQgxgZ5qjdqS8pA4MRFTKW+03AKDAPWmvkib7gIYDk0gO2tUC/sMeO4g+SNZhOfqa5tQrSW2Au3&#10;7LGB+XNdfpQST9mn4zW24Yj8lxxXA2Msn2tVNrIUVuW9cUIb2NSS2gW5ZtwOE9ada3EaaiyMkgUn&#10;G4U13ge6JViBjpmkWNczthTgjqKe4kb8skA08CN1ORzzWPLJGJJwIcfujg9jVWYy74niVunzAnrV&#10;gk3Hh1wbAKU6kdalKxVzCdbhbS5mLkkyHAFVbcs+p2RKsPnrZdE/s1E4AUdzVG0RR4jjAKnAJqiS&#10;lquw30fyNkADOaqD5YoxhRwODV/Usm4kYAcPzVAC3kiY+Yd2OlUhFqIf6UvAGVroNPtJAXlWUNkd&#10;CelYECfv4V5OR2rbtXnE10I7luFxihtDsTeQV1xpDKud4yM1oTSIITtiQnZnr0rMQubiUNv69c0R&#10;RyyazIouTtxipsMZM6TWkZViJFk6ZrQtJUbTL1WjcMiYJIqpJHHb3YAiBXzRknvWlLubTJjFaIFM&#10;QJIpBYzJmH2bYWTG44zWDcpFFMhXoW5x3q/OA6uNz8OKquAdimIk5GDVRBkCYaRfQjvT2ZVt5kMe&#10;MnhhTXEYnQDIIHNODZDBowcCqZIsbZSFc5whqOJVW6uCHYfPUa7hcggZ+apmZRA/7oAk9aQGhHn7&#10;xQsDjBNZuvTImnIFt0Z2UA4qTzm+xooJOOtZl2zE7hCC2McnqKSQG74fM50WyUQkjqVz1rtLfeZr&#10;hWj48v5eOlcv4cKmxkwAqqCee1af2149cRQC4a4AHHAqJblI20Um0DfNzKfxq3EY/wC2NFRo3ILH&#10;IqzCnmtAVWJQiAso7Zq8Io/7UtyYEykZxgUrklq3gt21DWHW2A2wDbz0qpYx/wDE8uRuIzIcmtDT&#10;5LZNP8bbyQwQeXjvms6xaaS/uFWAg/aOvtQIvS+Ubu6RWVVC9TVPZHuOGz83Wpb2Arf3TGdgNg6e&#10;tVoT+4kO9iAaLhYuEERW4wOnFOt4w2qY3R4z8xJqAPlmG49qryJdCdjHdOMyr0NFxFy/EcUl9shA&#10;UKMe9UIC7WuOeTU2ozo6aZGwwyxYYjvVSFniZSSSB1HrSSfUZMoZLqRRBkMevpVhCRO2GPTrUUMp&#10;e6nJhUDtUh4L5UAbuKAJVRHuWYj8SakCIJj8/Q9ag3A7QCetSqRmU+cDxzVIRci2Gbjrj+VayIps&#10;C27nHSsi0B+1SEj/AHa2VIBUFPwzRcfQng4hjYjjNZ9/OpuVwDjB61YeUrbXQMYBxwBWHIzyLcfv&#10;E3L2otcDHvZSVuSUAUPya4vXLuX+xPsyTNvuLlY4VHX5uK6HVXCaZP8Av/m3Zx6VW+Hek3Gt/tIa&#10;HIYZZLazvlOSvBYGqirks+yvgvozaT+z34XiNognmtVkkJ6ksM17mkMrSRP5DDK9fSsTR7QRaXpC&#10;C2AAgQAY9K7tExFaf6OflQZrSm9SmrFOBESBwHOWPPFWNr5CiYhc8n1qQq3ndqr3k0UGlajPLPGs&#10;UGnySuWOBhRk1qty4q6PmX9pTxQbH4X+HNBtdQ2zao5a52N8whX+WTXxZZ21xskkTTW2BBj+tdb4&#10;711/Ev7UfxB1JnZYF1NoLaMvkJFGcDA9+tZwuZY3SOPScxKoG71/Cu1R5VYyu7maj2z6iUzKGB5B&#10;7VeWPKOv2yM4XvR/oo1BJBaxK2cniqtxHAdXjZdReMN3JwKQGTKLyLxGGWyUxi4Xe2eK9B042slx&#10;a7thDBF4Pc1iJYyt4Z1zz7EvDLB8kitzkVzvhhNdX4ganaPqN00XnFopCv3QOlPcWx1HiRVsvG+n&#10;Qx20ZmLodisOjVd81YblCbMB3iX8Cfesq+tbmT4i3lzJ5s08YUBmfggdOKbePqTQkA/PkYXuKVwR&#10;d1G3aa8s3OsKriPJAPWslJ9aS8ML2DMASEfrxT4EvG1BA0d27MoGBnIP0o1C4v7UwhdGMsgvoleB&#10;uCQxx1NAGrpllbS+J7dri8jDmQZyeFB9q9iuLbQf+EHsoP7GsWWCzJTAA6jkk968p1izvPtHho22&#10;kNDOtvG0iLJn7wz1pt7qmowW9rBPrt1GZbfAVlwG9fmp2uFyCeWQJr0dvcOsazkR4bpWPD/aMep2&#10;spWWVQ+5lZs5A68GtCxtof7WLyeJIysknByMc10I02JdW/dagkiNCTlTnH4UloFzov7Q8CX3wu0y&#10;GK20Ta0LLdWjQqr7h39a87v9GWXR7w6fcmJI2O2LPNdJp0PgaHUNXuJtPaS+Em1Bnaq+vFXJjpkc&#10;klzEjhmGCinI59qNh2PMtLl8UWmoawpjaZf7PlRhs+ZcjHBq94F0TwTNPfx654f1TzhfzPa5YoCW&#10;OaqeIdW1q0+IGg+V4WRIzexsJCM/aQTyMdsV3V9qC38ehfZ/C9tbtDZIWYDBJxzTSEtyv4g0Cytr&#10;C2ewu75IX3ZtzMWKAd8+9Zdi9smgRkTKdpOVxzn3pRfazF4lLTai0sJj2lW7VUuPLNxdtE6KJG5U&#10;UFGnaz2U6X379OAcD0NUme/MtxH9mUqr8MDWctvKkiPHOVJPIBqtI2rrqsbrOzZPzDPWlcDQlS/V&#10;iTZq+V6GoU+1PNGph2gntUU8+vSJB/oTKA43H2qxLLLHZpILB2ZVAI9c0WAcUWO7gH/CMzXSswAC&#10;9ea67SdNs18Q2izaNJEsgBUOOPpVPwveodeuRd6WLdVgDRu4yP1q74k8RIIrKW30ZLlEuNoC4Uk5&#10;65ovYVy/4h8J6fdT2T2t2kGRlxuxyP8AGq0U0+maFNbXfw1S6xFsicPxz3JrElu/Hd9ZWE6CWCCF&#10;AzIucOO2T7U+XU9an8PvbyadF8v/AC1Y8jH1qrIEZrRsdZnYxsiu+QA3TPb8K5zxoyWnw72HUnMt&#10;yhUc5IU9a3IZmfWbRGflbhQPc1xfxSMiaj4bjIG7ygSO1J7DPK4Y9scaALtzkH61OY5TINrZGORT&#10;osFEPfyxzVlVIMhBJJrkbNlsZ7xybyCig+5qBo/lU7hkA1qvHwflbr0zUYRPPzs2kKcincLGI8UJ&#10;hus253EfKc9KoR27u84lAwCdrYrpTGv2a4ymSz8e1V2jOWH5cUCsUbK716yljNtrVyVEuRGxODiv&#10;UdD8c20scEGpeFpoJVIHmBsq3vXmUiygsNi4qlcwSOI8AZTuBzQ9QPq/T73Sb21tJLbV7WTC8pv5&#10;FbZjX90PNGSpxXxvaXev2d7aSWmp3iOG5Ac4r1Lw/wCPZxNbRanpr5DACQd6T0RSZ7UyzrdLm2A+&#10;b161L/CMk+1Qafqvh6/0u3kt9VtnYINq7hnmrhR95/cHGOSO9CAYQCOnWmkHeakAbyzlGAzwMUED&#10;jg0wGZPlHim4G1fl/Wp9vyt61EQQWywoAYRlXyB14qI43x8HI6VKxbccke1GAX+6T70DGHeZCdq7&#10;cdaQD5BlAealYYhkIlJFRsADACOeaBk/2kHSnj+wgsVO1q5otcrrE4eH7z9c9q6WCy1iWZQtrtAO&#10;AcVbu9CvIrSKSe9hIbsTyKAZymyIXxwqYI4OasEMsanyhk4710cGk6GlkZLnxnEh8vKxLyT+NY90&#10;LZGUQzGQNIQBTEQK5yOPrzU6wzOYwjEZNR+S/wBmiO1tzdqu20k0cqAptOOO9IdxHtSsEjNOxO3j&#10;isvzo1acbTuB4rauL2EpcxvZFRt+8B1rCSMPc3TiMgF/vGhDZE28ln8pic1djhU2MWW+baSal2os&#10;BHlKWOO9SI5AlJiBwvFFySkCyjA3de5pxOY/9YAe4pJ5IyRhMHPpVYNheQck9aLASkfMcGnhflPS&#10;mKSWOSDUvGBlSKdgEA+7n1pzn5cbucdaMjY3NRknYfkOaAIuS0YJJAJzT1KYYCPvRgYGe5pDt3N8&#10;uOBQAOTnpUEnTl8VK4+RCZhjNVpNrMvzAYFJgSrsMsI3fWkvCo0XUgrvv2jDelOhCGSPGTU1x5bw&#10;wp5WwkED3qWgTseL65Fd/wBtn96uHQHPrisiL5rOTMbcEj611fiZSl5ejccqP3WO9cpbl/sZJQkk&#10;9MURKTuRwqF1BxhsBtwB7V3mg3bTXFsjqMgEfUCuBd5hKN0A+/yOmK39LkMd5ZSeQQD6GlJaky2P&#10;THCiMssR27sZqTKKjEoGJAx7VWguBLpNuqWRCqPmJ71biELSncCMLxzQ0cjldjkZQVBXjNTkqFJE&#10;eRxxVNsfbpdoAwfXrUyscYI6jpUNAmW43BAYPJgDoK2rK7jFhNGNPY/OM7j1Fcx5skcqo1mCzOMK&#10;vP0r1Hwh4X1S4a41G/MkVqgDLERy3pS5SoptnG3XgLwnqevWuo/2dNY/vAZ3jGBIfpXEeMPAN/bN&#10;PfWGo3M0ccQ3IM5wOhxX18iWH2aSFdOiCpGABjArC1GKJdP1BGgyCuNhHHNUlK50xt1PgBy/21kk&#10;ikR0bBDjBphERmYh0zX0V4u8FWN6l3LBCsFyVLI8Yxz6EdxXznrOn63purbLnSrobZiCRnB9/wAa&#10;1TJY4jEc5PpVTKkHDng8ClEsklpkRoCVHGe1MB+bJH04q0xE8RU78kYx6UybBaPDDv2qPcdrD3oB&#10;JIyo6UwG4ORhulW4Y8wtm7GcGqpzk1IrEMCTz9aBj40cXD5IHNSkt5jgkDB4pONq5z7U4rnYcj3o&#10;ENP3V5HtSAAyZ2igrwSFJ5/KlGN+ckGgQ6RH2oRzhhkUO/8ApKKsTH5RxVhNrRsGbiol8sXEpVRj&#10;PU0wHqoEh3KMkd6Y6gwzDHO8YNSvgr0Oe9IMkLgUIQ6P5UA7lKmQHyifLJ+f1qIAbiS3TtUqN1+a&#10;gCZdomiIAyGqZjG7MSueOKpF1+Q7z19KmRwUB2YpiFaGMwz/ALonPv0rNmtyJSyM6tnpnrW1DJFu&#10;OTx2NRT+U84Ak78NSGTaZrE8en/ZpNOcMpK7uxz0ruPDWr6zZa3CJNTjETSgod3UH2rzaRRFdLmB&#10;Xcr8tVJ2votV0eWZJyoySof7oq1IlxR9h6TqlpeazagOFlDqSwPBr1Gd7PyNJxrNqX8kb8Edq+Qf&#10;B+t2he2KXyZQAFS3NepWmo20niW3zrcgTeCyh81asmjGXoeuXUha4tnEoKhwDjnNX0BFuzmJNuwY&#10;Y1zCs7RW8lndRyr5Y+Utz+VacMt8YreO4hcbx8q/Sr07kNGrJE76TO6MgVWBx61h6oniS40mGKFp&#10;TEXAYrxtFdFCkaaXdbrkhmXAAORUL3TwaM6KI8nOG+tIgxYNNtY9D0+KW7Luqglie9blqllBod6w&#10;slYsmFJrChW8l1Vd15tTfljW7fy2a+FgI7vJVMD60DGwRWDxxnybIneflwBTNWlt10ULBpVsJlIx&#10;sIz+lYMVlr8lg89qiSOOTEXxupsLzRz3b3ugzW8vQqX3dKYiGXzsxtc3UolaP7uahtRGNVO1sfvO&#10;TjrWpbNpd3qc+5gu0fK5qK6FimpQrFCwYH73Y0hmrNNBHptxI8I2CHnJx0qj4enjn8R6tMnl+VvI&#10;AHIFTNCt14duI5J2EaW53KvU07wxp8Fvpni+dVlWJW+XdTEVdUvHPiu/jltY/JiYbG7801JbeaFY&#10;4rt2A5Py9KjkisbnxjqSyzADeMZPFaNolvb3N/DDaxM7kAFeaOgE0U0sdo4hvGVhH274rntMsfGb&#10;/EPxBqY1u8Fu7gXMTEkNjpgdBW3ewG3Kym6YErkrj1qnb63qoltYI7YCPefMbHBFCA2Zbe0ljkuP&#10;ttspVuVIA5FZ8vlT291H/aDLjGCvtVG8md2n8uZsdWA4zUWmNILydpLdlHmDGaAsJNoviSVrR7bx&#10;peOiON8UhOCB2zUhTWI/tu/woi7IsAE5yfWumbUoUvSiyxBBb9BWFcavuFxCREu6Thyen40twVzJ&#10;srjUjqeLnS2jjEhyNvatxobWe7gkhgAjxlmY4C4plvPZiyumupoNqxn5uOapXN9aT+Hp4LeJ9jyE&#10;bk4zRcZteVB9jhmjlVlRuSp6YqO61CYpEo0u7KrgFwpwKwI7ia10BY/tM7Z42YzzXV6HcX0fgPxa&#10;J9Ks2FztKKyjMeP8aAehw+r32pw7Vt9EuZSyfMdp/OqGmtrct1KXlmYMehQgrXcT3Ihs3lOjwtMF&#10;O0bM4rNtX1HzmndrUNI5JG0DimDNiGyv1stGX7FO5kQkEIdo+prP1G5FtMVdIC/nKu1eeta/9peM&#10;p9Ka3s3s7a0RcSS7QW9+e1YE2ll75pH19ZH6sSe9Stwexpf6RbxhmiVRLCpDDpzWeNPvp9Y8+Gdl&#10;y2c461ciF42m/Z58OqcIfQfWrlre3MFhcwizhIBwrZ6U2CC1ig3TrPcuGjUkg1Pa3Glv/bOIkKKp&#10;3En+Eda565uLo6lKpnO9wcnHrWOtvfGO4hPiBoRLKdzj09KQzZGqeHJ9aSCy0gfZ0uCryHue9bs0&#10;nhOHTJJLjRIZYlh3AK2OR9K5Sz03ToBdxxXgbPIxxz3NV9ZguG0C3ijaXJkAbvxQKxV1PUtP1T7T&#10;DEZrK2QnEobGFHt9K0tAgVvCmqy2niSRrSObb57nlyOuB1qto2jRTajBEbVdgC+Zk4wO/wCdddqk&#10;Hh+10HTrOzthF3aJG4J9TSdhtHKvPrb+L0jt7272xLl5ixwR9K3oFi1Cyu4nvLgMJBuIGORWQ51B&#10;NOuZI9N+XZ8zDritu01Kz/4V032HR4TcNJhz3U96ewmVNRk1+xFtDpsm1dn78rHknHTmq2mavqZm&#10;1ZJ9HuTKQBk9D71aXVtRhvYYh4ZMskuA7lTgA9a05YYxZvJEtv5rgMy4HBpMLGUtnd3OsQgXZCtN&#10;8yFeuabfWFtaeMtEiM8bNvU/L2q+Zr6K0LEwof4sHkCmRva3Q1GRbsyMqcORyMdaAuVvEK2040pR&#10;bxqUiHzrwRWdZlhPEFmG5QAGPNVp5J5NVVRIxAlIrRgtJhe4WYKWiOOe9PoCKmo2txc3hiN5MHeM&#10;gsCfzq34f0A2V1eXEvjXUrt8nYrOf3Y7jGajS18ZWn266utPiltzPhJN2CnpXRaM/mXErfbIy5I3&#10;EngA+1HQdjOvH0iXVQQ0jPHnKlehqhPLoLaaGv8AxmLZ1yI1A6iuk1tdOjuiqRIHkKghF5Y1zuv+&#10;HJZ/h+0yxFJQFMYJo2DcxDdeD1hAt/Fsk/zZYOhX+ddtYareTfDnUYLHxPaLsh+Vto3L614feWWp&#10;W/2QT6Lc5AwfLX73p0rofC1j4mm1S4ZdPms4EX52kcjcnfijS1mNo7nQ7TxZc+Lx/wAXOmuIzMTN&#10;H9n2jA64art0LVPjpoiLo95Iy27eXIUOxSOuT0rV8P6zGmqeJLS20RTa2kIVrrGDKx64+lc74g8Q&#10;6nHHcw2mjWyo91wNmXbnnntS0E0aF3qGpN4miDWbsEnx6jGa4bxBrkg+KtjanwekkUflhZgmCzN/&#10;hXQWuqxNbWnm6ciyl1CjqcmtHzvDI8fTwT+AoJ5ikbLK/G0+vvSQFm3e+iFuJ3ZW+zghQfuA9Kpy&#10;6z5F5qAW2aSQdCDTdWurZdcc78KyDJBzgCseGCzn1eaeO8G0jkt3poHG5UuJdRvnmlmUIFnBXPWn&#10;XodLvwhIfEU7bIyTEV44rftYLNNQhLNnOcgdKraojObhk0lWVIyN2OgNAx9r4j2LHKRYMEYKEYgD&#10;6Vuya18TBZyTQfDGxjtnjADBgcA9642Hwjplx4Iku3+IBbMpIthxg/Wu50KfUk8J3dr5TXENuqhg&#10;Sen1pktaGZanWfJuXu54neSbI9ie1Xr2z1mey0TytQKbDyvrmtm3g02W8u5ljVfLtXYxluAQM1zV&#10;hrF1c6nf7dNkiEd2yKc5zg+lVYQp0rxCircv9ldYnGdzgfpXIeJn+IM8V0P+E1MNsEAjSJMfma75&#10;bDxJfapqJWWVoI2Us5k2qB9K3m0nRTptlFNrUbysRhF56UJBex4ppVrcrY6ZFPq0zsgzJM6Y3V3F&#10;rremwtZWkbK5GQxx3+tO8ULY2yCCCK3Y+Vhm6Yrz6CMLPeyKVIU5DD1qXcrc9Cu7qCeQv9uIaNck&#10;BcVxl6FkvpZDKXYSADcarR3uqC7Ij8PzzgnDEjHFaVrYz3GpWwUSpmT5gTwOabi0l2GtBkkuqQWF&#10;rLBpVxMysuI1OM/jWo2la5f6RcT3+hxwrJAAu5hkce9dOqWdrcaGkgjm8tATGF6n61k3Gp6ve+M9&#10;QibR5AiyosaKSFApXsJu5naH4T02wudUvX8WzTjOfLIwsY+vepNXvmgjgkihjkidGUr7GtS71nQk&#10;vdQ0lo7sy+SnnMikqM+pFc3qk2jxi0Q3kJVpFwCRx6UXuJalDTmEdlK4tfKi3MUB4LE1nS21ys97&#10;dSXDgPNlc114tY59N03/AERGwAV2nj2rK8Tw6nF4SslWBt7yoEAHUU2Uty3bOknhO3DONqxkKxGM&#10;5qtFot0C0zXK7VkLBt+OO1TWVrqs3g6GGTSCCsCMHzjBAqrcyasZ7WCW4vE2jG0A4IFAFq+ivJ/D&#10;BW3kYsoxJzT/AAnHHH4x0hNQ8QyMokOIVGAx7A1LaXCQWwJjLKwww7mtK1sbC413S7mK5ePEmSpF&#10;DQjS8bwzyW9g0V5ptukjqqb5AAOeOvrXOQ2V1De6DDI1kp3KZHlxhs/WtDWPD1tfeNtPudU8caj9&#10;hsij29nDIQJnHILEdhUms2VtceGNfuZ/Ft1gQxiziiU/IExgEipTC5h+NNQaHX/htbW9pY7U5uNi&#10;jaR9BWxYwaDaiXW3nRCtkEiITnLdcCvN2XUG1TSR/ZN3KzXSqCc8AV7GunRjwlp811qMBjhtkIjP&#10;QH6U7A2cndSQNq1y8155auoZGfjg885q1Br+rRaZPa6XYPcuw2qYznFc/qklhqPizW7fcfIt2jEh&#10;Q4yD2GK3tGTStO1a7a10tliMa4Rskg9zmml3Bo1YYPG6eB9Wur6GRJJVwluGLsQevrWC+myW3h9J&#10;P7Kmid5N4LfeOetdfcazq5sdTuYtOtJPJiyiM3WuQvNcvbnS5bi8ZEAlwFC4xRuSroo2kx/4SO28&#10;wR7I7hOo6muj1cI3iOG4SCBmNsmOAelUrC20e50nVbmfUNOhiS3yjCVcse3GaxdOl1GbxRcrvYwQ&#10;TkGQ9GXtQM7GBtPTRri5SyWS4Fs3ynjBrzLT47+f4mavd6gNcCTXp2/vGEaAHgegrb1++uEvXjtL&#10;GRwsiBvL5Jz7CuzMlg3wStNNm0tlN08RZ2j2uD7HrRcGXQult4VAjkg2+VgNmuK1NJ4LS/e3sbNp&#10;FuUIwoy2T6130ukW9poVkHzHCtkhG5+TkVy5k0z+1poyyPumGD6YpCRqeG9OF1favdalaK8nlxC1&#10;3HCwD+LjvmtTWbfwws6QpPYvKSu7GKy21OxhexgE7ncwA29TSjT7GXxpZTebcgMgZ2Y8LRYlvUyL&#10;6QwaiwttBiRUQfM3Q1WOts9oUu2KqOAOgNaXiK/8M263SS3cRjWPllPOa5dH8H3fhSwll8TIEaUl&#10;QVxjHvTtoWiO5mMupK1tpFwyBwcAHmuk0mWa8S9jk0gwLb7N7E9c1LHJE3g+z/svTLOVpI9sZ4w5&#10;HvWhaQ3cWkoNQ0aG1ndxuUOMc9yaXS4XMLX5rBpba1iK4VRnFReG4NDk1rWZLnRAYYlXG7gOf/rV&#10;navbXkPxXSUo/wBjZF2uOQxPapNSnvY9KkFvpxXMXOPSiwXLmtXmkWuteJLi308yHyuBH0Aqv4V0&#10;/wAQXtnr+sXWILdJf9FVh8zevB7Vj6ROS0wfQHuGN0NysK9Gv9Qig8FyqunpAiWg2QqeCT2xSaDY&#10;zsSXPiBYU0dAufnmBwaTVP7QttIuY4PEQiV4irbjngjHeuOtdfvE1S4Mvhu/jJmz8qEhR9fete7m&#10;ivrCe5aykiiQA/M/3sUA0yha2+lpoDxtbXDnz9zNjrnvXZqdNTwbpvk3EKrhRjHJNYGkX2jzXEsY&#10;cBljwF2ZDfjXY6Rpui3mqyCfXhCFmXaucAmmJmDcXF1bXMW2NVV4xk9sGs8XMS3rywqUmc4D9eTX&#10;o3iix8PRaRHbtKDILXIMZ3ZGOpNebafaxul9MNRHlQSkrkfexSsAXaeJEsTJKFvAxBKsemf8Kpi6&#10;1Pyzt04xkL8pC9K0DeXF14r0i2i8zDTbSR0wK6fVYra38Nqv2G3D+WAMdT60rDTscfpuoW41WZrm&#10;6idk5wx6EdKg1NpLwapNeaDJHbyHatwsefLxwDWFdRonjGxdPCd1dZmBlVCQFHr+Fd7Nr3hw6Ppm&#10;mQW0LO1qA67QQpx0zQO5j6P4U06LTNIvovEEt0v21XaVY9gwD04qfX9Sku/jPp0FtHbm3t7SMSuP&#10;4cCtmG/vrfwlHaq9v5LxSBBkcE96wtI0G8jsvEN22otNJJcs0hHv0pdRXuOv9Ulntnsk8MM8YhK+&#10;YH6dulXtPh0PT/hrAX+zeazkljjPPaqUtvBp2n3d3eXyxo7fIpGSa5CbUY7zxCqpZ3LQqcszcKKq&#10;3YpK5f1aGW+1DSEh0pvLa5DPJjsK6K5uLhtL02wshiRbZQ2wcnFWtHhvpNLjmht4JWEZEcQOAfxr&#10;V0TTpbDxNr2rapNDEJFJeHO7aB6UrpEtnKWmsy6bNqR1OKaIRgb8jIPtjnrXS2Gp+E9X0DxO1xpN&#10;tp1pBcwvv4VnGc/rXA+KZ7fWfHVxHYaRqEsbXykt5JA+U10o0zw5aeFba41i+iEZSMPFFJgMRwBg&#10;daLBYj1yfRZPGWpTaXHPLbiCJflj+VSoxnj1rQ02cS+HdYE+mKpKqFJHWsXxDr9lb+GtDt9J8DWM&#10;SOo+UgZI7E1X0uXxG76E815E8UtwoMITG3PvTu0h2NhrSzha6umlGxBngZNacVlpd94QnuRqMSFg&#10;QqHqcVB4jkntfiN8N9It/C32hr0K0js2BGv8RP0q9f2eiQ3lsLPx7bFjB80KMCA/cce9S9hXPI9Q&#10;0yC0+JEcrXkbSRT5hVTyM+taMsGvSa/pzSQXbRyw/wB0kAVam09x43e6mkndg5ZlJ4IFegWeoWdz&#10;8N/9Fks4T5TKzkAtx2puWiGzitPuL+21yBYQApkAZ2HBq34okzJockMFu7vGBPjoKooJZPGsdu92&#10;hG/qvrWvqFkkVlDE12AZP7x5FIVziL6dB4fNpET5s06GQgcAV3Ojw29v4SvZhECBaA8L3A9q5q/h&#10;sIRp0ayRmZiCSOeK6IanaweBooIbdHeSMKzMPufhQDOau7/xHdXe9474WkUp2qkZ5HuKxZVv5rg/&#10;unCbxsBGK9TspZ4vCxeO2tGdrdt+UBxkelcBfTzEyeVY22/7Z8zZAxk9hTTHc19PmtrfQtQF5Avk&#10;La5A25zgdPxqlY2Og6pNBd2uiS2yteHMLPnO09cds1kand3Il8MWw0uZnlYKcjjnqatJHfafrtxF&#10;Ctw4aBW8xQQFJHNFuoGvLqEek/FazaO3sPnCqxZRgV0Wo+LLATWkcWjTXV08YJRF+UE+9cnPY6Jc&#10;+D9Ulv8AUJyUP3Vzu3Hp710uh6Xp1j8Pmu57OzUKuYg7AuR2z3qdN2IwdSk8YXeu+GZLuSSGMSDy&#10;4IlICg+uOtachsrfxFo0NxeQGSe3zDGRycCmXPiCyF/p0bWYkZpcKoXp/wDqpU0ibU/FCXSX7tcW&#10;kiFgeCgPtTuJFiFrqN793sY/KlVgNw7Vx1hDLa/FTV71WCrCWeKNR1z1rqdakv18Rm0aFwUtQEwO&#10;GOKr2Vv5Ol3dxexD55cKpPJoGjjJtZ1bUPHurP8A8I5PaxRyMELt971Ndhp1hrcngfULyPWHaQth&#10;ARyw71DJp+nz+J1JvoEQKGkUYGQOgpRq8sPxB8HotwsVijsjKOd3oSKGNlCS7e2e+Z4JzcrbkYY4&#10;GTU/h+0uZfC3iSXVfE4tluLgmJBPuIB9verHiK3guL/UX89SXgypAxx2rzaCz1ZNc3DxRelIpT+7&#10;MhIbPt7Uh20PTNZ0fRE8JaFNY+MrqzntUYyvnKXCt6ivPkitp78j7ZLKftGGYdzXZIzv4HaGaaR0&#10;Mfzcc0zR7TTUgkmWzA2zg7WHWkr9QK+orHYeD9NzAESTG1mHIqjPPZy+EIABHvaP7+OlbHi4x3Wm&#10;Wg8wFYo1+Re1cX5iLokEMdnlsgA01qDL9nFdx6dCqXgLGXLN7VuXF5aDw5fta+L4nuYYAJ41PzLX&#10;Plrr+zrWJY5RJIAOP8atWWhKNSvWBmjle3zISfvfUUWC5e8I6hfXniHVbW48LzLBJBIVumOdpH+N&#10;ch4pg1mbxzoVnZXxjC6t/pDKeCucV2ul6laW1tqlofDy74937wDms23kE/iuSRNMZpZJjj/ZA9aA&#10;Ma50u3g8S6WFtVdUtlLSbeSe+a7G31SxTw9bWqNu3uA+O1YOtX0sf2hV0lxOw2gYrMtbLUD4Zv5R&#10;cSRzsvBK5xmm9gOr1qTS7DSrS5NnayfawBGqYJHHOayYFhNlFdLHFEWcEPgcZ/wrU02x0o+FdMN9&#10;rDTm3t3Z5ZD1J9Aax7Fjf+I7+2sraTyIrg5fHGBSA62PSvC2paPeRXFjb6g6Qg+cWKt+mOlQaHHF&#10;b694ks7JbeKOBQJE6gfjVZLeeLxCltaeI5YLqW3YBgOOBzWG00+nzeLI31cebdSgSSNwSR/jQ9gL&#10;eqS+IJNavzFqsMcUV0MgDJfn1qK8kSLRo5HvgXdVx9at22n6rN4Kv5IbaZmKbgp6ketJp1rpc+jX&#10;Ju7yANDOAAzAbjSA5m5uVFjNI986HIChmxnNUAt7IYjFPJxdRl9p4Zc810HiPSbW5v8ATgkz+XEo&#10;IjjPX8qqaVFfm/u4orULF5OFd/ahIeh1Fi9ofFiqUt4YhZKI8gHnHNSPFZy6xrMW6HaSeV4rlLi4&#10;igmu7eSRnneTClT0qby9STQ5BHcyC5kQbeegNICrcT2Flq+t28WnxSyGUebL2WonuLaURp5IYyJy&#10;QehpzWMcFvGbu5UyStl8tySfepBDoFuBO97EFXlQGyaBmvY2NvH4J1Rvm81kJ3H26Vy/h/Tr+5+I&#10;2vT6liOPzsWiiTJcDufStiTW7P8AsS6VYzt8ojdjpWLZXUNvcRXDarMUefK5PTmiwjs5rWxe71iO&#10;KTIiiIPzZYf1rgLqOW2vbgGO4YecSp5q9bXl9F8YNau4/O8m5hUBScrx+ldHctps1ossqJ8pJYAd&#10;6TKRykVwGmjKwSqwTk1Y3TeRMTLMdy4HXmpZFs30/UZIpoBsH3V61nQ36RxzA2bFl+5letS32Ha5&#10;qR6ZAnhHUZ7iQxAjIY9STWDerfp4cgWGSV8t8h3YyKLzUdZvtOtYi0kSBzkbfu4riNZ1+9giurZY&#10;xJKsRRHU9M+tFy4xZvsdCk0m6EtpPJNCAWKyHhh64rg7yS81HxDe20mnSpAk67MNxx61p6FILfwj&#10;4kmur1N05JcMc5z0pbXDec0VtGzGQkc4JFFgZq2Vnp9vpKqxgUbQCxPJrXt7G0wzK++JoyTk4rhL&#10;uPWJNetyTdKiDOATgGp7HUdVOp3UJuJTsOAcYwKa3A09Vlljn0q0tLSVTNKVZxngVy0tlJY6/qiw&#10;QET3Do0k7ck/jW9f3ci3GmkGIlZwd1Tajc2btpM3lhm+zjcB2IoQzKY3BYJ9uZZPKG525JqKy0m5&#10;bXoXXe5ebrnpTrstJpsE4t5VZm449K07KW7/ALFjMOqNFIU5OM0wNy7s7a3trffqcbSSQYZR61xb&#10;rcJrl6iyZXfnir0sevz6tZbb25lSOXL4GfqaimeBfEckSQybiAGY+tStBJBZSXCa/PIbpyojIZau&#10;RQBrjVJpJB5ZztWpI4403o1sMk5qaSOUR4LMu9cLTAztOtbeTVL/AP04483lt3Stie2htoztug29&#10;hyTmq1jZrBeXjyXTnjIAPWm3MiPrVhs3Eb+VPakBjXn2geJrSOO6mLGReh65rtLeK0fSru0WNDKt&#10;nuc55zish4I475LoqMrFwpqto11KfiXLIC4VlYN6UdBli1il+0Xg8vBEpAOPSorjylab7QykKRtB&#10;q/qV7a22s2xWEENKx49ax7nfPc+c9uwzMu1fajoKxVujeyBFhhlRCMAn0rWs7W6h8ITRq7SNJcLu&#10;J7ZqfU0SPRtJMTSMWgGSF+7VnSp2msFTysttINHUCteQm2u7NoNRLsbcbkX1xVvS7JJtN1Ca4jYE&#10;sSAe1JKkcUt6WbnBxzmrltOF+HmvO96gIQ7eOtNgc5dIF1JnhcBVl+Ymtp7uxXwrK41CBm8sDAIz&#10;XMGWeTRLwPE4Dynb2NZ6wOIGyJAM+tJAdZbSSPoOvCNnGYclQelYentMbu7UzSKxcgntUmmzzx3d&#10;ziQFfKIJ9c1oRQj7I2wqJC7HeD0zTEYWpk2MM5ee4lkeT92ATjJrorDdD8PbdpVPmXIy+O2elVo7&#10;N7pbnzLqJniJOW9qfdyp/wAI9pUQmZpFmxgD0pDJ9LhMOoakwlYZUtz3pJ7tRDcgRJlpDk+mKRbi&#10;YoEeLn7OAOMYrAO99Quo1lwu88+9CAllvQ93Ojn94VHIXirRMa+F53IIYr1IqS2sZTDHIbNmweTj&#10;mr1wlk9nKr38caKvTHSmJHP2BAjudsIJL5qdmnm1q0V4WXYc10+j6fYSQSP9rh2x85z1rNvzbR+M&#10;ZJVgwgTBx0NFxlCeHzGZ2foAMfSmB0jaIeSSCwGKWRb+QLNHDIYzIcqOwqNldpoEB6n06UAjcuXt&#10;F8MRFJI8PH0xjFc9bgK2pfIp3JlefWt77Mj6QEmtwAkeVOeTWAsc63N4GVgA+F9xQCEtFG7UNy9G&#10;NWbeQxahGUhXAJ5NQN8gLb2CnrmoWlD3FsEkXBNAFq5gln1Ev5pwTx6Co7iC6jtbdIoWOGG9j2rU&#10;JdNAxsI+UHpUKXW+0n/0IbtmMmkBR+cKoyNwi6iq1mbh7u/AuJDhjkYqRCzajd56Z4Nalq8EVtMT&#10;axbs84FAEMMSoLp/mBJ71SkZ9l4yyEt6Yq/O8himbeoj2nAptkkJ8OazcnZmM8g0AVNNWOS+tnku&#10;JCyseMYxUl2+3xLiIN83Bx6VaVo28OXc0enANnBx1qzYQI+jXUsgRX7Z60AQwXGLryYF+bad2Ooq&#10;zA7xXtwzqrNnqe9Ogis7a31qclGlfGwZrJmkuC0jNwM5FPcBL0o91fMYyN8gzg1G0jLb2KpbsxOA&#10;OaVBNLCAtk7ksMMTXS2djbJpULyfM+4H6UnNR3CxBpWmo017PcWiKMAqCa3JJEiWdI4EA2AArUN1&#10;Ifs1usbMFwOAaqkSlDyT8nWuWpVcvQqwhLtKcluvJNSqFG7lulMiUqjZcEk0EnevI5NZDFJ/eDDH&#10;pScbmJJyMUoGGwSMU7nA4FIBBu4O00pY7G6cCnbgOMde9NP3m5AoAjy25eO/WpcEngikCgydTjtU&#10;ygBB8uOaAuIkFy9w22L5VHJzTJAqYHmE89quLJKlrOomwSO1V4o4mu5TJdN7AjrSTFcauzZIcv1G&#10;BUxBSCeUW6bFI3Zbnn2pS2L22RbV5HeULFDGNzSN24HNfTXwu+FklzqOh634ot5YLMSpJBpz8NOR&#10;yNwPb2ranT5tSJSscb8M/hxrOvajpup6lpl7Z6PHMGjWQFWuMegPavs6xh0rT/A9vYWHhyzgtobc&#10;KixLjeR3OOtad/H5XhhTbWdskEVsiRQwjaqKOBwOK5Fr24M86G2kBUDtXRdLRELXUsySXu2TeV+Z&#10;/wBKept/9Hb7MOXAOO9Z5e5d0yjnnoBWnGrm1QtbqAMY+tJMs+ZP2g5pY9e+ELSeHDPDbXDFQeBu&#10;PIJrzTQdV8WahPdmSy0hFESKpEQ+VR0Feo/G1ri/1TS7R9WijigljaTK8soxwPSvEdD1qGL412Vl&#10;aeANUS2aAIZgpZQVHJJ961irIGrvQ74zw6dqE80/gVryWVceasfEYq8b7TL3QfJhQW7FCSCmDurc&#10;FwghUNd2rxn+9Hn+dc5qP2ZNQE6WiKpB3Oq0ySjpl1dxavc2lzaPIdx2nHUVtXDXv9kyxw3Fvahp&#10;QcheayLWLWZ54J7PSPORZPmeTjH51ev2Iji+1XaQyfLls/KPxoSBkt1cabceF7zTr6x0+ZpIQu+Q&#10;Dkd8ZrwLxF4C1MeJbyXQfhgDEo3GdbkKMnr37V6XqtvKdf0uWLUBJtUH5GrWkfW5/h3rNrFdXdur&#10;QYeQE7mHfFLl1uXzNHypb6b4rtfisRqOpzo8JPIn8wfTrXV3N5LPpjqInGwEb8YzV/ULKBfEepxw&#10;zXDvbzfvpJHJOT9etTx28B0ElriLd6KKuzFc4ZrZGQO4cksduTVOaAC1mAVB7Ac11tzFDkKirhQe&#10;BWHIkO6Zjdc4OfSjqM5sAq8ikkkN1p22MxkmLNSzBPtrbZATu5NRBv3rgIOT0qSxpUDcVhJJHYUp&#10;WT7MB0J6Voxy2qWbBrRWbbx7VRkZnnRRb7QD1zQA0RsEjywzikIOWBXjNLtkAf5jx3oAlKNhAT6m&#10;gCCQkIcISamif/Qs+Vhu5oyuXBi5puQEb5eCaALMc1qtvcMtrFv2kHNZP7g3FwzRHLPU5Ef2lThu&#10;nNB8pnOFA470AynIq/MUUcVVIOJDvUnPStZxD9idcYPOPes3YAz4ibrzzQIiKgwMc1SeOLzpD5Ib&#10;K9PWtIKMNycntUUiRmGQgsG7UwMqzmv7LxZZ39jfXMM0UuUZc5U+1fVHw/8Ait4kvX0HR9R0XSJL&#10;uQqiXDLtSde4YdNwr5iVZAsys6DI4OKbGLxLtZItUaCWKUMkqdQR0IpcqbHdn6C3lhZf8Jdp10Le&#10;w2IyNxKEUE9RjpUGtW5bUrO4tDEv7sBsEcfjXwbea/8AEi6trmO5+LHiOREVcbHKg46dK9c8B/En&#10;7Pp9hp2vtcSRhVRbnqcDgZ+lJ3RLiet3FzqNj4gleZHaASAsU56967/SPEmknSHdfFLRfIoyxOfy&#10;rB0u/wDhzO0kx8faTcwXAUiNiCR7YrnX8Oy6l+0D4sGk61LFpkVsjSgKQqeynod1Cs+orHd6r4w8&#10;F22kagp8a3F9dS2rARohbBPQYrA8M33ie18K+KLo21/HBe3nmNA5YBVHIIz0rl9ajsdH0nUbm1+C&#10;SvPbzAPNK/mZP97rT/DXiPxZqvijRbbVPDmnx6TPEwkdOCo9PbNNR7BJrQ6HxJ4wSbwVdQ2fiGeF&#10;vNQM2Sdx7gGvTvDptbz9nyNZ7gKxsl82d+dvHWuGvfC3g258T+G47e1Fvp9tIWSNTkux7luta2vP&#10;PbeENN0+0l8u2EeHZTy3pmpbS0W4Lucb4g8NeDrm/wBREnxEjKpJ+5kC4IJ61e03w1oP/Cp/EVnJ&#10;461MuQps7hGK+WR04HXNcTcXG3VPss1zMZJJgYzng4rr768C6V8KbS1vrY3lxE42BhkEdMiq1sI8&#10;71O4fSvF/hdNbtFvFj1ACM5+UjPBNej6zpGg6z8O5rq2sbJXuNLQx7WAUEDj2rM1XwPrN9YW0+q+&#10;PrYSsuRbrhio7ZPatHTLRLDwKdKfW5lKITb/ADZNCQ1ueYWHhP4txXKvJqEFpawXo8tlk3Mw7EKK&#10;9XI1aCHw5Dc3l26tZZdmUjPHpXPahr/jey0SYR+FJrlYpP8AXkk7B2O3vQfFj3PwV199Qurc6ilo&#10;y2pWPacEdx7UBYz9SW9n1C5Nv4Rb7OqPuZBwcfzrlPC2p+R8Q/E8A8KThzOQ4x1wePpXY/D3Vd/h&#10;TxLZXN/E5W6Z4iQCcE8ipzpN9F48+IWr6foMNyWSM+RjG5R97HvRsO5V1O40WcSpffDGzAYked5o&#10;yfwrzDX7KOy1DRrjS/GuvQp9oBkt1iZgufp610WuNLq3ifSFsLLUoAdQQyxtkbGU8j8676e6S30W&#10;KJ9K0tJUskzvQHoOvNMZxFprFi2laUL7xXqsTRxKGEoYbweuM9K9J0VPDqaBqFzo2iafvltmKyu2&#10;87sd6yLW68EanpssGp+EdJJMD7Z4lAJI6dK4Kxh8T6Z4t8RXGiSTS2huTvsZicFQeNvpSEdolxqk&#10;th4gh1O7SIvcMGEaBNy+5FbvhFfB9reawkF3KvnMApc5BJ681ydv4q8LXtxJaat4HudPuQACzt8r&#10;fQ8VpC+8HR3EcUE1mFE6GN1kBJPfpmlfuOxb1nT9A/4WjqjPoZklRQUcjpmuUup7UeI7m0GoSRmV&#10;wqoOK9XnfTrnR47yMwKy2yBy2PmArhNRh8MSahc3bysJYhmNguPmFNgN07SLqxvLqRSFSWIGVmb7&#10;2elULgXB8QXSqUKhskg1oWF5Le6ZfRXOo3QVc7QM5KjpUSyWQe5EVizBHILE80mIhtPJXVmaa9dV&#10;KEYI6mq0jaE+o30Mk2G8zIfODTbnUNMbUbKCXT7jzDJ+7UL1x1qteadHdazDIjzwkRDOKEBNcaVe&#10;hNKvor+SWGCXPWp9ScyaLpk8VvM8hKhF28k0+BtVg8O3cA1Fp0A5BGKSz1WdNX0Jh4PhlWGYgr2+&#10;tAyWHTvFhRbrUfDLlPIUwKxB49x2rMvdC+269psyz6ihWQFkjlKg46ZxXcX2t6g+n6kDbCLzIl2n&#10;GcD2qLR5NKDknxHEZGBznilewjButROm+H7hUv8AM21QWz0ArCm1g6jdaMEe7UqRvbBG41uavpcE&#10;viLVGNqZgzgqAaqRRWseh3n2jTltxEMhgnYU/MCOO91Zb9oBqtyhZMd+RVoXV80Hkm2/eRScFl65&#10;p1jJo981m9oYZJIyQecHiprCSV/HerR3eiqipOgjnB6+1AGxb32mnQZo7q0VJRDg5FVLKTREtbsS&#10;6pAy+YShYjir+v6bZtZtcDXVVGVPlC44HXmuTS10Gea+jaWbyERcYbHNFgWp1ckGm3vh2+iWd2by&#10;iIyD0rl30q8t/Bt/A+sSkiUlGySfap2tfEaXWhLo+vW+8Bv3TjIcdgTVO+k+JUNrqRvfhxpTMqAk&#10;rdAfjg0+oaG5YaRcy+GNMefU1MotHMan+LA9K4WHU7keJ9R05vA0zXIuHWKTzdo9jius8D6vLN8S&#10;vD1rqLTRSGKbyUYYUD696ztVtrZv2qLJUs1JDynzV+7jPtQnqPZGp4X0tbXxPqN94ge3M89vIunu&#10;sm9YUPXMY6n04rptHHhHHiW1t9FuVgW6d5LllwCSc5xWBo7xXHxo1WFFd109FzNI2Qm7qMGu71lt&#10;Hhh8MRK9gWu5zuVcDfjrRcTVjy7xL4XutX03xA2n+KrZ4oMnHl4L+wrjfDUt1Y6br9i9tKJba+AR&#10;MYPPX3r6LWG4/su5OmeGzGwtM+WjZxgcmuW0PSdMOs/FPUbnQUvdQ8weVEflCEdiP8aTjcImObu6&#10;j0uwkIuAJSmd1XXihmura6FgoAC5AOfxqxPJHdaU63fhqC3dbjaI42BAA9xWnINOh8Gpb21gAXQZ&#10;JbJzVW7E3K0ljpzXlnMLN2VoxuYHpU7W/hcae5Tc0yoWHJ6irOnR6kNICS6ZiMHkk9qqzaVfS+I5&#10;pIdTjhgZBluv6UXJsV4Nc1C7sZreztpLd0fY4JyGHStKWBoPC48yWCS6mwEVcdTWTO2h6f8AalAj&#10;ecuAWyASTW1pemyNqWm383i1iuA6W7dF7jmldjRzd/oOofYLmSSx8m4VQyktzz0rm7ddaOvLb3LS&#10;/I4yS3Uetd/qOrmX4w6Pa3kcqwzQtiZfuoE9a4mXWfD83x+ttOtre8uFIkBvEXhSvYihGidzXdgb&#10;+zgt70B2wGYHpUVxDdi4uoZtVBV8AMexrWGg3Ca7a6hB4mkiRGJljdfvCtEwaXc6ZrImjXtht3JN&#10;UBxbxW1pCN94smV+XHPWqkaXM920a2jCNnBA6Vt3dig05kWQrgnaCcmsm2mvxqkVuNLkDNIAJAOl&#10;LYQmo2Mg0pYDAilsbSO9c5/ZM8V1cR/a7jDR5JLdK6CPVYh8YtZ0mbT4JZEtkME7SAcnqMVo38Tv&#10;aTl76GN1XjB609hLc86VoDqF9Cl6zvG+GQ1DKiHVissBVlt3/lXpOg6R4X+1zTSujXLN8yFuvvUX&#10;inS9OTZLE8SSHqVOcj0pOSS1GegeBxbj9lTwdugczG8nERJ64Y1w/iBXf4hO/wBpOV2/JXoGgpBD&#10;+z/8Lhjho5duD0OetcNqjIvju+8xAMsNjV59V80rlU9EyiCrXMQbaMLVW/EQtHKIMbetbSWSyRyM&#10;typITJGawb1CsUyl2xvwKzW5ZyzhvtfzsfvcHNWoCBdxfIOPWq12uJ2xIeoxUkHmb4eDjHWtTM13&#10;ctE37k8L1otk2xXRaXJPvSBTsXuQtRSyAWszLndjGBUlF1P9XdOGXpUKKrx3DFXY+evyjvS2wmk8&#10;NXwaArhM5BpbFtlmgJH+tPJosI7awuUi8AfEG3S0ZGubWIH8K5eDEc88An3nOSdvJzW9ZMr2GvEy&#10;nKou3ArFDEeM7iQMm7b0xUrexT2Dy33ygRMPmqRGmVHBTK4HarSTIxvCwGe3FRnlI8Fclj3ouIj9&#10;tvUccU0TzxGXCBx3GKfMzK0AaLq3FPnEYskOFye1MZQmMUmmzuhIPdfQ1V05JV1jdJux5bYNTbEE&#10;5PnEZYZFWlLCaT5V/wCPc4pAzAvnzJMBKpBlOapRYxjYeW602Zz/AGy4bJJlbNWY0m+zqVKYB9Kp&#10;aEmxp6THX9OAskOXAye4ro57ezj8QxgQeWSo5HQ1zdhMRfACc7gPl9q20knkll3o24dGNIpCXUWL&#10;xgI+gzmqKEhrgoG+8e9W3lkN6sZVmypHFTQwhbC6Ozkgkn0pDMO9e5ltrSJgwO/71bdvIIfDUSGV&#10;GygAGaymYM5DRrlHNMbPkoxkfhuKdrgS3axqEIYcjJ/GsZ5cTSDOSPars8mYMtG2dnFY2T9rGDzu&#10;qloS2X18tiDtUHvTJgyiNk7j5qYmd5BVhnFam2D+xjuAGR1zTYWM1SpV/lHTrRJgaW/GSO9PVAiF&#10;sKQTwc1BNImF+TGfypCIEIEC8etV594hXJGAw/Wpgp2tjHAqCdbhoLYLGT+9ANUM6fS2t00WQNeh&#10;S0fQVqaZD52tQRs6FBJkH0rDS3ZNIgIjff5YOPWuq8ORAvcPJM0asDgfSspSQWOusrezie+YX0h3&#10;gAAn0q+jRnV1VrRtpQ4YVnHKWakjGWOPcVYsLg/2krfZAyp94dqziDVidkjWz1RtrDk9ag08FJbt&#10;twznrWjqLK+gTzJZhV3Dj1rGRmIRhIdpQcUxFq4klaS5zLuzVXLi1lwoGTTz90+4oyPscmU5oAiB&#10;xBIRnp+tXYBJ9iRzLj3NVYljaOUmUjkYqSeUtHAqoVXb/KiwjNnMjazdEvnLjaasup8uNTu+6M1X&#10;bG8HIJ3itJUYWysyr931qhFMnmIKrAZFWmbcqr6KKqyDLykDGBwfSq0ckpeVSCCp6+tIC6CBMPnH&#10;Wr1usZeYEfekGOayS45GGPvUsMpDoxfGJBg0WA6VwsN3EoAI2gk5rRUh4C+7HAwK5Ca7L6/kznAQ&#10;YrXiuiltIwRj8vpRoFy5dCXyJZMjAWuXmnkVrwLgbv4s9a0Lm7Y2MoeVhnkCuXunPkXb+YwGzimg&#10;ehzmvXcpt5IUkkMskwjTHctxX2J8FPCy6d8PNAkm0yPzZLRZHYjnc3NfLHw90iXWf2gLOQ2TvbWd&#10;8rEHoWB4r9HtCtUt/DPh9fsykrABgVqtrDi7nWQqFg00snbgelbW/bYxEjkis1AzPCTFgbRip5XJ&#10;kiRRwBVRVgeo/EpuIuTy9fPf7Rvip9J+EPh3Sra/AutXLRsVPzLEPvfn0r3+eeKDT7yeWaILFYO7&#10;MTgYUZNflV8TvF9/4n/bJ8X3sUsjWFlqLWtkhPy4Q4JH1Nb04czuWnZGH/Z8seoxXKSS5aMEjPGT&#10;Wnay3ZvJ1eJBhetZwudQa9s7cOWw4JAHStqSM+fHtVgTGAQO9dd0zMo3t1aJBMuwmTzVxV2Sxu7m&#10;w0sNFOi/ISQOlT6hp0KfDuW7KLJIbyI7OmBnmuhu9asB4MtfL0aKPFjEsRA6tjmkJly4tjbfDp3S&#10;4aRY7Qbl9OK5uzvZTpOpzR+EiJAhw4HPFWLRvE96j26qyxMVLuBnPoK9AtrKysPB5mvdOtuLVgqt&#10;jLcelDEeXafHrF9NezQO+5Jv3uev0xWtaRTHxlMJtP8AmWPo3GT7VV0q+GnfELXr+TSr9LKe6YhV&#10;jJXGaj17xBZ3nxP8AXNhZNHZW+/z5MbS5Pt7UrAd9ol94Yj1HWFl8N6fBdLG2J5WGCPYH0rz/XdQ&#10;8J3/AMWPDdnaeIIXea/YTSAbQrKeBU9zDoOpatFOupOvloCxDYzjrWRqWieH2vtHvLKQJJGDvCnG&#10;SO9Kw73R6pYWclrJczXV4sqi1AyTnAx61yPjQwaho/hW1h00RxLqyFp1XnGeQDWDDrOsNoF9aT6p&#10;OVKYKnq23pzWlp2o3Nx4a8j/AIR5FMbEZJ5+tUkxbo6y90jwavguzVdQuI5l0qMRBWJy2OpNcdoE&#10;+q6d4/uGuZJpoXfapbkKDUEl1rUFxe70aSPeNoY9K1Io7u50lALU+bJCdoxn9aSWmoFXXUtZfFms&#10;SreNDHLgqy+prnTd+LrLVdJ/0OK4tfNHzg5yKTVLvVrGyWK90XeokOHz0Fa3h+LU9Usrc2uhwm3W&#10;TDzyS4EZPbBp3SGi3q8un3Fp4amk8NoJI2UxMf4SetRNLOL2F4hsxEowB1qxrula9aTYaeKZQV2q&#10;B90VVtZN2oWcZszwoyfSgXUsvHGbZmeF2JjJyK5uCeBpvEx3yN5AORXaieyh1CdZbXcGjwM1zRtr&#10;UeJdVkSJQk78pmkxmfpd7bTi+IvJF2yEDcMVIZ1OsSj7QgIP51oSw6LGwj+zwqdufl461k+VpX/C&#10;RWCDV1XzCcAnmmgZ1FhNbyWcyfZmZt4A+WqeoPHD4iiimgVcYbB9K19NljsVDPoAkGcK3XHvXMeJ&#10;I7i48S6VJ58a/abpVQhuck8DFNCO0kutFuPAUQghsFuPJ/d7mC5x161lR6fFL4bR2mt0SR/nwQdp&#10;FR6ro2lWvw3CX6z/AG0QI1v5cuCuR3xXJafc6gljfwI12EDDBYmkrFHaSapc2nh2ezS5jmjddq4G&#10;CKxwl09nC8lwVBfOM+tUUjundmKSM4B5/lV2Bb+VEiliuFYScHace1K9wsdJY6daLLpdw0ykmRcD&#10;PSvH/irIZfjJo8aSp5KWQz9cV7Fa/aY9D1tnhjIghHVunvXz94pmS58easVk3GOTDNnp7Up6Ia3O&#10;Zt2dV2sjEbzg1oLklsNUaKvkoPKXGKlAPnR/uuM1ymohJ44pgBLSHb3FSsMzSDBxxigAlnAyPegZ&#10;Ew+T/V8g8GoCrFANw6+lXMfIBu7U0r+8U7T0oQFKWNihOzJAqpsfDfuiPbPWtZw4cDAIIqHb8z5h&#10;PTg0xWMxoXMOfJAO3iqEkEjJGDAhxnB7it8rIbb7hJB65qs8YBjPlE/jQIytOu9estWu2h1O5VU5&#10;yG4P4V6t4f8AH1xstoL6AYBxv9a84aMb5CUUZHFZ80CecjNbgkf3aHqM+t9N1jSrvTbdor2xcezc&#10;gfStmRrMvH5bDDAcnsa+L7S51+11SOW21y6jGfuBzivRNF8barFNbx6hYs6Zx5g4OKHoFz6KdCsx&#10;U9Sowe1VXHLnyj19ayNE13R76K3WPWrc+ZD8uW5B9K6Mwy/ZziGIjd94NnNFyjMdWIBAPSnjIhwR&#10;zU7IfMOSuR1FMIPmfdXIPBoAjIGe/NKFO9CSCAOKeQuGyDntSY4HFA9SV9Wu41g8u9UEnK4WqV9q&#10;eo3Nhdu8F3tEXLAnjHoKuW2lTSrE4ScJnjzEIz+dbkVtpVrb7pWgkfHEeRjNGiHuefWj393pieTp&#10;WoqpkI8yUEZx9a2YYbe3tbYTMkknJ61o6jqNqbeNS1pFiUbY4gOn4ViXgjdrV0SRSV65zmq3ItYn&#10;mnYhykY68D0qASTmRS2M4qJC3lIoI4HNJIXHl4I6/lRYZaYl0QG3XBHPFCjEMC7FwCaIg77f9JjG&#10;1eQe9TRwO0jEHp69DSAryE7WHQAiq7M3lyYm7cVal/1ko2rgcHFVW2jdjNCAZgbY+hJBzUe392fl&#10;6GpT9xRjikwSpOCeKYDI8biNtTcYI2n2pEVedrckdDSgtvHyj8aQAA2WOB92oyeASOas7gbWQbAO&#10;KqMQEYEk/SmgBiNhBGeaYc7V+XNH8BpoK5POcUwGsW3QnadoznmgCFpDjAz3JppwUnBjOKg4BjB3&#10;YLdM0CLgZU444P5U2WRzFA2EICkY71Vlbrj+5VISOGf7xPIpWBmLfxwSak+6EZGfmboK5K+g8uFi&#10;J49okOABXeXYVtJvd1uPu8Ada87vBdyXhj85zGj8LSsV0Mifzntbk8buNtXbJ5RHbbrscMMj1qC5&#10;UrFHwy4PSmRuo3YDnkdql7CPTdPuZjpdvEtqoRlzv9MVppIC+RG4wcYrG0pVHhm1YseV59RWpGZR&#10;cXAESkKoOatK6OKpuaA8oIxKP0FIVmke2WGOVnZwAF65pdOi1K61GNBHPK7y7VVE6V7x4V8KRWdr&#10;Dd3dpF5u0Nsb+GlZJlQi5FHwL4Oi8y21HVjlwoaOJ+1ep3F1Clo8UMKCNRjaowOKq3M+2xYh2A4A&#10;UVkzSBkVgwHHIpWOiEeUbNdMQSYcYfsMU13jks8mQZAGARVRsGZWA6NzmnyGVoeGQKB9KtDbuNnt&#10;bWSKNkK7xEeK848Q6Fot/ompR3Ojx7yrASBfmQ/1rvRPGLuMb24fjBqK9k05vtn7wK6qPm9Qfaly&#10;jTSPiPxR4V8RaZqN5Kllez2aysRLCCSg9wO1cikqvFp4V3+8cgjkfhX3Fdw2+/aLeN0aMhd65AB6&#10;5FeFeLfB1q3iO4udOa3imeN38lcbc9+KUXYGtDxtMlnxtx6U0kAcnjNQFb6HXNUgnguUlW4YOkgx&#10;tx3HrUu+FkhwwyDzzWidyRxOc/LwRSLli2SxFPIbA+UgGnptGcKx96YyQLJ9kQ7T15zT1K7GBPeo&#10;JJH+zAYAGe1PXe0Ue707UhEjZwuM804ABT0qP+JcOOKXP74/N2pASjjb+NKpT7RCCq4amMTsHTGa&#10;OPNjOMke1NMVi4doZxsGMDmovlDfePPSmkgiQbiOlSqimRdw4C8+1MEOXBBIAo9BtpxVhCMYwT1z&#10;TM/KcKc4FADMHz+EwKsRjhh5g6UzHyn+VO+TCncef0oBonXZ5bjYMVGTkEY+nNOUqQo3YpxGJB8p&#10;/wAaBDoFRlm3yLkDjNZl/FdNISrh/mxjNXJCwifazA57VAvmqGLSsSSDQDKccTQygrHNHISPnViM&#10;fhXW6NqN3bXOou+qyuzqu3cT1Fc/MS9vGQBkVBKJ202PaxVlHUCqTFY988M+Ib86la/6S0chcDIb&#10;5TXtNvqcj2tgs4i3beGHfNfC1pfa5HK0UeqSKRIDz1/A17L4Y17WjY2q3V+rhUyWbquKaehnM+pf&#10;MQ6Fppjvnb5vmU9eaoX0eUtB5soJIycVy/h7VZrnRbScQlkLkcD72Diuoe6V76JvtD7Y1yw2Hn8f&#10;aqTbM3EuwQTpp5+RmBAyKpahuK28AtCil1JOea3LBZ54omXU4yOcoeKyLqHVV8ZXX+ghsDCAe9Xc&#10;zaOh0w2oS2EN6R+5AJz6Vka2oa11MNaFn3jaxPWsAya7a+JVabSNi7s4DdjWw05urMqt6iqOXJHI&#10;ougtqGnR6PbeDtUaexAmkUFW3dKybuSFtGunU5A6HHNasViLhHQ6m/loPvH2qjPAqX1siSo4BIZT&#10;0osFyLRptTWOSYn5F6Bh94fSulsr62n/ALUt/JdI2HJA6mscJ/oqbvlAH3R0FamlonmXeyzXoecU&#10;CZzl5ZOdevlhu5VUyc881t6REbZpJD88nG3dzV6ayuTHdzDyABnOTWbG7lJV+0Hdu5pgXb+O7nuL&#10;hpZ41VUyR7VzCXFm+ozRJp8gSJyNxXFditxoEWgS/ab25Nw8JEaqpOTWFZwrK9yXMCAyNtXABPpQ&#10;mDHRto/2WQhAXI6k0+3EMzXaNaBWONuDXMX9l4oTxAQnhxlgE4LMHzuHbiugs/Ngs/MniKsEG0d6&#10;QzIv4buPXmVbC4O4c+1Z1xo99d3Fsq628ETODIw6jHpXeW2qaWLq6aTwitw5iwrNxtrKuX/4mrSR&#10;vsT5m20wRVu4dNOgQWf2W9cR24DSkEZx71W0+O3EdnHGnyB8E4rXXULmfQvJNlbBUJBbaASPrSb7&#10;aPQpliijMhU446GkG5UudS8Jp4ghtWuD53mKFUpnca2tSF2NB097OLeGhyUrkhZul5BO+nQy3Jck&#10;vt6ZrrdNumitZDcQxN8vAB6UWAyLWTUG064mvraK3ijfG6QdasyWtrNEjRa2zKUyMcYqDxWy3vgk&#10;RRtlTdIVVeMc1BYma102zjluk/49V/DigCeCw8TlZI7fxWkNqSTMT1OKq3D28VpOn9rySShsZB6m&#10;tuO90+XR7pY5ZdwBDFWxWCqaKmrMftTEEkln9aAI4rjUf7MvV5UleCaq2kky6nJ5uolv3nQmrJNu&#10;19Li6Kx7+tWEsLNtSjkFzKQQPxpDIryW3/tCzOSC5AFbV9a2a/DyJo1L3DoCDn7tYt6kAu2BjxGi&#10;ZB78VY0G+E+swwzSOlsqtuYjsKN2Bn2kWoLMN12S2On/ANerqnUF1C6eSCMqq/KvU5qlqFxLN4t1&#10;NbG3dYYJ8CTH3z61u2cVumlWrTaoZbiT7w9KL6hYbptvq0l5dOCU3feI4wKmFvFFrV4Z5Ccg7WJz&#10;zVy+llTw8iWp2M6/eNY2ni/LXsc7vPMzDaMdKlrqCLKS2wadJJztKsFGPWucCfYvFofbII7iQ554&#10;Fat07W3iOyM1kQC3zKRTrm40u8bA0+NQhHORzVK4GkLlfsQaO1tNqx/eOMmsN9SRL+6zHKeePetD&#10;7HG1paFGlVAwDDPBrj9TXW4/itDDH4Rea3RFLBf4gevNPcEjUkj1a5uLuWJ7/a44UAkAd66Tw3a3&#10;sWkeK1eyMgnAERA5U961tM16zg0G3ih+G9qjG3KyK7ZKk9aq22qSWt9eslkMSSMcMOFz6Ur+QHMX&#10;kNxB4muEXy/NE+Qh96sxveC6ti9owZe26qMsWtX3xYS7+zyxQQhizA5DZpbmaaK6c+Y5RnIBxQCO&#10;viXUL2xiW71kLaoeFzjpUv2HTobW6kt7s/MvJDcHFcvaG8mtoUbU5vLZ/ur71raq8Vl4KsoYtTLy&#10;N94k9M0gOc1DULpPEyTEowgztz7VoWmr+Jr/AESYvoTpAv8AqpM/ex7Vl21vBPLIZFUhSvU8Nn3r&#10;pb/z7fQNBS1e325AIX3oGUbJr19Uvnm0pHOQEDLwMVNqfnnw1rKJG8buoBVeM1emkubbQ4WfyEY2&#10;/wAo6kk1zFmuvyeI4pbzxLAY2lJVQuOO1AHQ+HbeRNCuEbSZABCScDknHem2Wl3E154ruZ9KRYYV&#10;Y+ax+6PpWk76o2iXv2DWY4LgxYEhj3A/hXH3V94ottCv7a61m5DTTANIEwJM+3vQB1OiW/gMPdTz&#10;ahA8wmbYjHpiuK8X6kG8SSm00lPlmVY2TrgfSrMWiu0lqJvFtzbPJCGwEJPPTitSbSLSy0iwkkU3&#10;Dhwd8nH6UwKNtbwT6X4Ta5upEkkg5Q//AF6c8ITV5Y0tisKOMkHitF3sJbbTD9qhjYECMAjgmqmr&#10;i4hsrC3Go2xdyu4BhuOenvRYR0kC6YdFuWUW5H2f7xYcVgtfWojv7dNsoLEcCq8VvHFamJ9QmLSI&#10;uUVs9a6Wz03w1DoE8k2tfZpnj/dLtyc+9K1gOUij1SeO8t4A8W09d3TPtWtb6d4uSzsI4PFRt1D5&#10;ndkz5g9Kzrlr+11G7YSk7jkOB19DVrTL/WpdWgN14z8yAof3Qjxt/HvT1C6HTtrCa69vCszO6BW2&#10;nr6mq+x7HVY1e6RZZEJ2AZwTV86lbxeMVZIFLKe/U1n3Mhl8W3VxJCSzMNoI6CkBPpGpawninVYL&#10;nWp4rSWQGQpnJFdfc6r4Yt9Pd7O7nnIgbbIynOe/B5rjrl7L7AXijUyAAYPb1rnp/wC1E1CGSPYy&#10;BwSm3iqTtsJo3PECW8/gfw1dlbpnubl8DBB49axLO1uorSTOmyFHAxkdK6y013QVtNLi1HRo9irh&#10;Bt4Bq1qd/oI0wSQ28e0KCoA6Zpeo0YtvNYxxuJdHhDY+8eMCpf7Q09p4lgI4PzFR0rnr4X13bWvl&#10;Wkg3TKD24roY7K2g0GNPsmxhaZaQjrxzTYMc16rX6MssZ/dEFjTNOg1q41DW3iMPlIp3yDtWDb2p&#10;u7q4WDxAdiyMCuMZP1pyanqOmwa9plvDI8k1ym6TPakkBIgaw8Q6+9zcwKLhj87Rht2PeuQ1KLTr&#10;rWrmaPXZGUSfc9DXba48cnwZ8RmbzDdKsf2dQuSSayfDOhOfCV811dkTbkYJ6g0MqJ1fgyORPCOu&#10;ie4klWOINESOgHXn2rjrnxD/AGh8SbyG3t5HggvvLSQpwGBwa6a+1KW30ZrCw01BO6+Xx6HrWTou&#10;m29rqk7XMVvG8km8Ljq3X+dMRduY/HCa3bSrJbiyTyy7BgCfw61p6jdwNptqV02OSUooU46VRvmu&#10;5PEMWdQkKFwGQNxgUtxLbLq+iqsiqisu44piZrR6Uf8AhFra6neNJZVyIyfu+lVJzqVtpEkssKIq&#10;jjafvDtWte/abnT9OKX4YIq9GxUaadqeoXdrC92yQxlfmPSpT1FYz9OlvLi0KvK6LIh272pzPdWu&#10;m3Cf2pE67jhWAOKv3ljJD4uhtj5MaRxrtdX4YVh679kWyuCuqpwADz3oW4WLH2qyt/C1xMLW3ad5&#10;h5SbeuetaSQ3upeHFjXV54/lBkj9fauD3svh9JPNlkdUJVcZwK7Xw7eSp8LtXuvsV21xc5W0TyyA&#10;McEmm1YCpDo+kWGs3UtxfxAFeVzncfek8QGb/hVd5dWfkRxhwGlx2PpXM6nH4nkubzzVugXmBJfO&#10;MH6101vBdT+AtHs5LvdDFjcg7n3ov1A860MeKj4pTzNYup7MA+YrZAJPTmtzUbDV7jW7RPtUEcHm&#10;DcAOgNddq1gyfDSe3tpxC8gX5gvK4/xrHtIdZOnxRuhZgVAfPWqT0Bu50Nn4S8NrpWhyGPVJodoZ&#10;8zMFJ71durfQBbahb20NnCgtuQsnIx70y9m8SN8Mr7T4NQEatAB5oHK/SvNBZ6pZ6nhtcv53kmG5&#10;yx4HfioV2B0WgW8UHjHxHdSX1swhl+RZCCGP4+ldLqt3Zzafp13c+I42Md6hWOKL7oB9q5xtPM9u&#10;Vhu5owVUyYb7xrW07w/qkepQSSeKY/sjIAYXGST+NDBlLWdbv9T8Yagq2VytmtlCkBB6kDBOKzUF&#10;ta3emmW4l3vcqq5XPWvRLix0eCyjEEdm7hM7OOvasG7sZWs4JZdNWWdrgFEQZx6flSC6K99bQW3i&#10;DS55NJMyBVdh6DrWq+p293ayfY9HvFjMG12MZXkVBczrFaWgudjSGHhT2+tU7PVYf7UijN1Ysu7k&#10;KoG2k2k9RWuZM2meGQkralqTh3mz5Z53Vp2+l+C9Q0mW0i0ZYkjjAUrxnNS6v/wj0pgaTVIGYjhQ&#10;BSWVzptpoE0n9l3C7pl8s7fvYqrj6FvTrCLTNWtoGMyWtqhaLIz+tZPjKW/1HwjC9r4nMBS/XcoH&#10;MgB6Z7Vq6rqL3vh7UpRaOkcUcYYkciuCkmgn8VaHAuoXAT7Sv2ggYA9KBWPQtGW2m8D2tve6YH/0&#10;ZNjE5PAqprMNk9qkUE6qqpgjHpW/cxaXb+E7J4fEFixSxGV3jJ/CuXs1ubq9OImQNKcu/GBSvcZj&#10;wyvAZorbw1HNNxlugHvWbqt9pcWyTUfFkBlBBFnD8xyOnSu6vbOyj8N6yttewpMbchnJ5J+tcF4R&#10;8P6ZL8W0jurAyubh382Rt4OOe9O9xjrfX3uprK2tvAKI0jKu94uSvv8AhU2sIyxW8AyA2MhO/rXW&#10;a1ceF7bxDHFZaLbpNkozqgwMcVwV7eIniWEsyvIrhtrnAYe2aLqwluPtpJLaTTLez0O6LyzqJSYz&#10;hQe+a72+e0ttM0CK1vFuLiSSPzApx169PStDw7rPhy+0lbU6dpVvNsCspUZY/Wq3iHSbKwtJ9QTV&#10;4BidcQrIGMhJ7dxRcTOxuLjwdaeCNTScQJcS6IR5rvvYsV6YNeT6VOkXhbWLWW3DbryRo3zjKk1D&#10;eJI/mXlxHJFvgUhHbk+nBqi9rdDw2962rSBZAQsTDBx7UrdQjE0bSXyJNVltvswlVDsYnoTTNKuL&#10;248UTx33i0PMXO5scDPQAVU0bTLubSdcne6uVXdlRgktXNXEWsWnxDvJ0stQA89ShZCAcUikj2B4&#10;9P07RNTklsvNEmFXCcuDWJcj4Y2Vnoki2jpfX14CqFM8k9z2q5dXd9N8FnvPsvmSrboFt9vfvXnV&#10;0NXvtR8KRtp0CNFqsTlMDOM+tDQkrnoHiOGwi03w6zWcyF4lYDPWsbTNf1WDxtZxRaELi2+UTKT0&#10;FX/HN3JMmiRxW3EGhxrwOpC1Q0BNNX4caDJJGTc3Nw+7I5GDRa5Vj0K9t9F1RYRNZolthWAfgIfx&#10;rkde0TwyfBnimCw+LOkwPKEWQKF3enFQX763POlvFNIIUjAJX5eK5G9sIv7RuFt9D1OSYOvmSmQn&#10;68UIhaG94eOsaUFgbXo7qGO0byn3csSKmj1m/mub1LrTpJD574LNxtz6Gofs1vF4Y09vtGoAooLm&#10;QEDPfrW5o1hpNzFfTS3yHGNm3HT+KlJJFOVzU0fWNLW3uLWLQ7OPzIGBkWIZB+ori9atbcTQtcXl&#10;y6pdsUjck5J6HFej29x4Atd/2PRY7ko48xnAHPfrXnPiiS6uviTa3MFkogjKkxjoKmLvsKxWh0WW&#10;5vLKWa4EaAggHsK7W9jsrPwlpEkSpN5eCAvXIrCtpp59Knxf4KQ847VkSz6lDd27reSugnwyt0xW&#10;jbYWLM99qOpeIr66kBt5YrEogHVRjHH1rm7O2uku3ZNRu8faXOCxJzmuhubuyhgmm+wRAvGC3I5q&#10;tZsryXF1sCI4+Uf/AFqSGZVzrahbuAW9xJOFKkKuSM+tUbD+0UikxqLRO5JaMH7uas3t5Z2N7rt1&#10;H4aUy3Drvfy8jj09KseEpNM1XxH4oxYMjixdmd2wBgdBQNIzLO6vLbxPqc3liZYLlDMxb19K7HVL&#10;iC9tdKniuzuaMZXPSqKxeD28H64kmjyJO124LiQ5O0+lYsfmfbbBLUttEmCOvFFgOlit7REctal5&#10;PJ6k5wazrWwuZfF0kswIUS5WMdCKspLcpcyAoT+65qxpeo6bJqmr/vZN8cgBUqR+tJqxJm6jfeIb&#10;XVNVEPheVLZotq3BbOM+1ZWj2Vu+v2lzfa7NJ5crNEvIGT6jvXpGrSae3gWffHbjbASDxXmmn3Tz&#10;W+qSJamVRKUhAHU9KECLev3tqNW0dIbeB3ScHcByororUXN5pYmfykSOy+YkdeK57TtGuRd6pe3p&#10;kWOP52VvTrXUveaNN8PmW0v4kRm2nnBOOtD0BGDpwuW8XCIWsbgXJIzypANW5Y5734g+IEl125gh&#10;GxYsk7QRweK29HTRooIx56eY0Z5Lck/Wskabqk3xTEr+LNKt4PN5gSRSX54qWBWm0d4vE9g66mHE&#10;J3KTHw1WdCn1m0+IHxD1G78WpaWbiJFULnz8e3an6zfapb+LbOyjtIJEZkCuDzzWTr63qXGjRyWc&#10;xG0N5Z6HNUM7G7vNHv8AU7OW0dGbd+9LDBHvXKeIbow6vpsW0v8AOMe1N0wgTwiOylDlRu2jAFPv&#10;IIX8X20j3CPtYAoTTuJKzOe1RNZm1bw3PbWt1FHDEfOG7AYH1rV0fRzNcX+oT3iC2t3XaGP33PtW&#10;4NRs28X6To7+AZvLmUEXadGA6g46VF4omtoorO3sBLDECu4dsikVcyNbbUzrtpHHYyFZJUB2/wAK&#10;/wD6qdrejNb/AA/8Q6lFfQjy4otsRf5pCeuB7VFeX00XgO7k+ZpgI1iIXLOT6Cr0Oi+KbjwF/aF/&#10;PeAfZCUhZiBGCPQ9aVgOd0a9vn8J3csliojAAQEc0C/nMV78hVUPQDGK0tE0nUZ7+JP7Xi8pZ2OO&#10;3Bqz4o06C1sbCWOa2DS3kce1SMuScZAoAZoghvJr4TRqFJAwT1qprWkxw6w7QbfK3cEGtu10q8sp&#10;tUkLI6ixjYYbruGT+VFpdWUmpzxSxuF39+cUdQeg7RbWFYtLeXQN4Ukhz2rN1nVIbf4iLs0y4bdG&#10;ApA4rob/AMRaBZ2drZf2SC0rqAw/hFcjqmp6PL4m02KHTldiVJIXOz1ouLcpCC+ufFl7erp6RJ5J&#10;3JjrWl4ejt28VaonnKp83Az9aZqet6DZ6daxW9tcPPNb4fKfdNZmjRahLq95Kb4KZVLKg4NAztvE&#10;OnKmnWVxHpOmFkYFwZF6eorFnuYE8M3832e2MQgXcg6g4rj72TV7zx7eadG2oGaM/cWQ4GPWrula&#10;b4ifxzp1lc6ReeU8wIBOQdnXNFmBuSaVqNx8FtY1VpZYInuUWKI8FlPerPhjTtWtPEE/k2UTW7Wo&#10;Z2HuPWq/ie88TXWq2um2muRQQWt3As9so4Kg10V3q1ha2FjYWBdpnsEEh5Pl8c80CONv72W1+Mmp&#10;XcgBt1jPkr6HuM+9cNey6lqXj2W5uNOlhV7ofZ4k5yAf616FrdpaXXw5uRvHmpOu4jrk103hpfCl&#10;r4IuJptDtp7uz08BZHx1YcYHtRexS2INPvL60+E3iq7bSJGlGlmOKPBGMjGcV5xBZ38nh/zHe55u&#10;GY4Y9TzXZPq3mapch4VCgvhAvynNco2oX8fiK7Y6bstxcgAduTS8xHS+HIJYrm7kurhXAgwu89Aa&#10;S9awMmsi3aPcJidy8D3qG6TUmiQm2uIlltgUJBAOa5Y23iM6hcWkQKM8mPMJ6g0N2Q0rstR29rPq&#10;d1KGiMqr0znkVPHNfR3tq09qVPnYRj3FQyaPfaXatL/wlRMxIaQHkGuXOvPc+OY4Jl3JEw2FRwfX&#10;mkVbQ63X47aeTRc3RD4GQD60mn6bozagsdy7uFi554rOlXz5ImF0+Gxt9se9K1ybTVtMVg7lxgtQ&#10;LU2NS0ayXR1az03dHzuasC3s7V9N1COazTCMPlz0+laeo6tqg8L+Tb2jbJRlvXisrQTc3F1qz3Nx&#10;Iqx4Cpj7xobBJmTqV35Gp2EFvYkhfvD0H1qfS9SB1i/hfTSVa2IAY9Tio9SeH/hL7tYrAF94zx0F&#10;Zl/5kdzpUiRkNkcham1zRI2bKxuk1HUpQsojM7Nt3ZzzRfyWkNlLeT6eI4xwqsMbjWfH4hS1lkW5&#10;igU+UNrFvz4rlfEmsw31ra7tZRrZVOYVTG00nuUlYW81yZ49T+zW8Sq0JUEL3rhoYLox6qJY2M01&#10;xneTnitmH7MPB1w0c8Zw/A4zVY3cUZhMi/N2FCQXG3NlKNA05DqcrKZBvXPSp7aTyb5QAwIhGDmr&#10;8d1ZTW9ojWTDkc9qlntrI6jBi4UbsA45pgTxalbP4e1ZZLLEoX5WA61Dp/kPY3Mpt442fduYjk4q&#10;w1vo8KxeXeozN94EdKhmEIgwoIB9OlICnKlk+VSBm+Y7j71LptpEt9cNc3uIVGQD6CrENtMYLhlj&#10;XaFyc0IN1vJG8uNzYzQI0lghvLDV5II1FvBCwzt9q5m1ci0vEjIYidhkV1cl1Y2XgdraOeMh4WDA&#10;dSTR4fsdNTwhr0uYz8pZWPvQmOxU0zUhaabqu3Tk3Sx4bcM1irNbHxOryWACmYt06VNeTWy3i5hB&#10;3SmpYolnlkjit9zlOw4ApiIpLlZNduHS2wgwAufSlS5kk1yIMrhV6ccVGllNHql2jzuAGyKuTmBY&#10;tPVYFLl8ZFMBXW8k1qUx3AwsfQ9Kz5C8Ulw+xml83AOOKuM9xBqsADsvmxDINQTvh7n5QzDkYGet&#10;JAQ3UmpyWqqZwAU5A7VY0yGOFZiZFBMJ+Y1BbrPkPIzkNnC0+eQ/YZQqckYHPSmBUO6fxOhlIZIp&#10;flHrXRYjFxpztbqELquKxLFVj1SFm3jcPrmtybMtjcojsGXkcUmgR1NzDZx+H4izwEG2BYYz1Fef&#10;i5gj1LVRDdY/fELgdatQvrMlnqiteynEBAVu4FV9Ntbd7XUJWBDRynrSsBOrXCrYvcJK6k5GaS7V&#10;J2iEOohV3r8tbmmRpdPqEZRCsS4PqKxnsz/wsOFEnIVZ+QDQBU1SKeNNIBfcQF+6KkkCDRIj5Qyy&#10;AYIrq5be2a/tle5g/dxdT3rEv4FN7bul4hVW6CmBz0cYju2K3B+Y8itFFufOg2pMofjcBStHC10u&#10;zOQvOPWtG2u5Usb2KSziLKBtJFAir5c9pueS4f8AeLwRVSOS3/tC2liVZCd25cdK38wTaPcCVWJ8&#10;hsE9q4TTmvYPHuoIY2KJcE8jgg0kM6g/aDo2o3RtDtCkDIxWZYQtIkk32YCMXHJzW/LeRzaVKi2i&#10;CEDBXpk1lNlNLuIoX2K4O0emaYHVW15aPofixIGiD2kCDOMht3p9K4DU1vNruJXJeXLAdDW9ZwSW&#10;vhm9US/vp+pJ61j3LXSWkcYiWRiTk/WiwGcl/fxRoiJcKCQCM8Yrowqy+GrZw7HK9x3qGzsZZdEi&#10;ElpEp5OT1qx5kkFoI/s4IQ8jFFgB7iWy8FXkfkxGSUjaT1A+lVtPEyrFcTR7VIJUN3qv/wAfOv2h&#10;eN9iuCMngUviS7jNjpMFvA5Kso3AYFADLy6vv7aiKK5jaTkZ6VoqiyFXW5jz5Yyp7Vl29vftpqO4&#10;O3yR8x7VRWeUSauEupBIoOG9aQGveKj2UEe3ky4PFQz2ljELHbMwkUA7BTtIXUZLQyXBidvO4+lS&#10;agUj8QRy5DBYunpTAnuJlbRrECEj5MYxVG3UjzQYwAw61Vglu5LucjT3VNxwccVaBRpblDN0j7UA&#10;V5ra8N5B5LjaZPnANblpBbCWUSPkiMcVnad50cuoEuzAtxmnm4ZdR1NvKO10wM9qALV9BCbWIpMM&#10;EEEZrHgZ/suq2q27kk9a6DSraKazuC14QIwx5NUXSKLXtyToz7zkdOKQIbYloILgSRKxB4B6VSmu&#10;7l9V1BIo8B+w6CtS8ikl0eOaNtpU8j1rJs4pF1W6Lw8FRincCW3W6NvN5lxI5Gc57VLaNE2qBJI3&#10;2h8EVsJGTbxskAUHt6VKkNqskzG2XcSMkColNIaLMMNnHPMyWgAKjrUjScSgZAz6VG8gYqMdAOlR&#10;dZzxXJKTkUkPHMf3f1p7FVtz83ftTSV2nikIyW59M1AAME8U4AbT8op3y7SAabj55Dk9qADv9z9a&#10;QkU1mG0/ypYh8rZXmgBQcsvBqQKMNzxxUiqBE3yjOehpxKYOMdKNBXJIYwd7FlxjimOV80bMEA80&#10;kXm+bJuDYqR1QIDtPLc0tQInJ3LmJsk8ACnbLi4u7C2ttOvJLiW4VI4oV3MzHoOKs6Zp/iDUvGWl&#10;afp2mXFxcyzgEIuRGD3YjoBX2z8Ofh3pOhaJFf3Gn2t1qgstz3EoBWJj2UHvnvWsKV9WTJ2OX+FH&#10;w4tdIW117XdPs5NT+yBoLSY7ktARwSD1b+Ve+tqOiXHhi8in1V2uo5/9GZAVUj0x7Vjym4kiuPtD&#10;OD53ADdRWLqETD54owCqjgV1PayMlG+52GnXQ/tARXGtEwkYVWHT8aiv4rZNdYxvE0R53jHeuENx&#10;qhtLfmTGemOlEWoXf9reW8bEKo5DZqLF2OnuJ2jltjGq7TnJxVuC6jbTZMquCRnHauJur67a7Cf2&#10;fdeXn7wQ1pafMBhRaS7mX+IU7DPKvjHout3ehQalpmlXcnkwlbxY1JOOxAHWvEfB161jp/iGO+ub&#10;lZ5pQLe3msiuD3y5HFfdcEjfY2T7JbcyDcpUEN9a+f8A9pAxxfs73i2+n6TE1xPEDJFCquCMdGHI&#10;/CrTRSZ5bd6mo1GWI2eJXkGEU5A/pXTSIT4J00yWkLAx5fnkV4b8N7tYofGL6vqkUsflxfZWlfLD&#10;A5688V6ausaNJaajHb6y0j5+Uc1WxNiDU7jxFMYIdN12SzWNgu0Jw+fWoJNB+IEljFHqnjEeTJhl&#10;KJkn8a5rU9b1OPx54SshaTRpdXwR5UjJKnPHTpXoOlT+Mh491fT73Vrh4YrJGhmZDiQHtk+lNBys&#10;W30QW3hs41WSQrESGc81YsJ4DYW6Zgd1chhnBx3qbbeSeItQSS7dUBxtzWDf2erpe61/ZHhKS4un&#10;j2q/m4C56nFWJK5474o1TTH+OXxCtbXwpBEsUiB3WT7zd+Kz4FlexvQszrkZHFUtV0DXLHx/fzX8&#10;CCdr3dNiUFsse4612NiNMKwxl0B+zDOO2amMnsyuVdDnHsduizS/2kA2w5Y1yNyg+zTKScbzyK6z&#10;xBKILHUU81xFu+XB61y8e6TT4mETbdpwMc0J6jRzrQ4kOZHPzcUxVP8AaMWTxWxJExMpORg9Kz2M&#10;IugCTu7UMdxk6bY5ZA2enFKqTfZo3EOAV6mkZhvbOSPSnCWYxgFPlHSkMcB8jBmxkVCxCllDjmhz&#10;IdxEoHHSmxqHvdzScgcCgBBn5srzUWcRjK55q02zzJQW4AquuwSyEsuN3WgBh37gREMbeRTONjc1&#10;cIjKjAIGKidV2YAAoAgJjMAxH+NViAVkwTmrLIcggfgKiwPNbMZx7UCK7AbScc1GVyHO4Y+lTOG3&#10;nCfL3pcKET5fpTAriNSsZ9jmoSi7/vt1q8AoTpz6VCw+cfJ9RQBTIYxPwuD14qi8EG2b5ep6elaj&#10;DDHBGKgYDy5MJySKQzKH9qRXCGDW9TiGeCshA/KvavAHxD+IlpqWkaYNAsbxTIIy7ttZt3ABPevK&#10;fLmNtMRbKQmM+9VzPcQT2sqW0qst2jNtbDDHQj6UKwntofoDNoviy78PeHprvSltI3ty09tguW3c&#10;jmubk0zR7LxTYRSak8ayvkIB6egqj8Pfi/4el8B+HNP1XxbZG+itkiDyqQsqjgA+hFd9rNvb6nYx&#10;avp+j28ssdvmMI2R+lGwrEOoajo9j4W05xb337zaMqhPHrWYyxXX2eVfGDSxTID5TDBT25pLLUJn&#10;0Ca21LQ44Lkq/lq8eQcemRUWmpbTW3i6di6/Zp127RgHNS0rhZ2Nmz0bw/Ob9ZNC3SJbkRP3Unvm&#10;uS0jwlcWXxc8QaheavcXLCcfZJGYgRrnpjtXRXOr6haWMEtpaxSFY/3kRHLL3qkfEL33hqVxoupw&#10;I8pG5kOGI64NVzPYVitq2n+Nk8c6hf2Xj5pIpUXfayPkIB6ZqmvnXOsLJHFNPcw489FBwn41vI1n&#10;L4S1ARavN55syq5c8kjgVxfg678Yad8SvEWn6j4LEcN5dMUfO447EHuDTSuBrz2XjW+8S28dhpkU&#10;cKxYlklGFB/HrXG33hzWLfxHqkOoWUBaecbZkIx17Cvdri+t4NKdTOfKjQu6qMFjXkmuareX3iDw&#10;9NbyMDFfE/N0AU1KG5DU0WPS7e2uYNHmwIx5rMeea6HT9SnW2BSJdjDqeOvWsLV9a8R3EdmqeGw8&#10;bIiyOO2PapItP1e4RGjvmREtcyKBjnFNq4XsWbkwNr12bTRrESlgd64GSe9Yep2szvOl7cJl0wZA&#10;3ABrU0jRtalvtTkXUowY58OC/wAyj6VS1+G2FxcW1xfuc3MaMwb5hnjNGwLU4WTRddsNVQw6sGtZ&#10;AWR0feB+Wa6Lw9qttFe60t9O2QNofZ1/Cur1Xw/NZfD6ePTPFd9cE6UrIJQW2lh2Jry3R7vUba/n&#10;ttZ+H8rObohLhV4IJ70x3PThZfD7VFghu/DmlyMc+XKJNjj8eK5PXvhpq8S3F7oHi28mVULfZZJM&#10;sn0Peqnieyx4StpLS/uSXlQosTYPP09KbpOo/EHTtOuI18YX0G+3TcJGLbxjjg9MUmrgReG77xLc&#10;tqOlziSGa2uNs4c7cHtnNal9NLFrNxYz2sDNs/dupHzD2qmtjquoanrlwutGO6u0zPcRjHzL06Vw&#10;cr+KtN+Nnhu41ae7vIrG9KsACQyN39+KEtRI9N06X7Ibi8liuXiiQ4iEWS+ahtte8PXfibxQifD6&#10;7sipBjLt/rfU4reXXfB0ttZT2/ifTvLkiXfE6D5c9QR7VdTT/C9zqAubc6TK3l/LJGQME+oFAHPQ&#10;T2D+KtGMunwkJP8AK2weta2pXUMmvLFaWcKkQjcasLBpaTXsY0+Eskgy4OcVi+RFJ4h8QSQPORHD&#10;guo6mpuMzL46+YJzE0LKHw4U8msi3Tx/b3c0g+GUslqXBYq4JA9a6K3WWyhN1NYz3EZmLSrnoB7V&#10;ow+K7FmeWz0YmPG0xMM9aYGX9subpYolgEY2AOCOVq5bW+lR3XMxZwM/e70BIX1Z7hYRAZW3OuPW&#10;o7ixtzfmePxExVYSXQGgGaFxPq0drHNZaDFcsp+40nWtaw1vQbrw1r1vqfw5aGcWuBERncT715nJ&#10;rcUMT29u2pGQysoCRliT7YrfRNWHwl1CeSJI7yQjYZEw2D04PNGwrEMEOkWXiWaa0Roy8zYUNwAa&#10;2RiaB3UqrFweTjJrG0iw1QXCNf6dKVFuzed25FVYtStT4o1G1+yXbCG5ISUDAPNJjOzuJJ28KJBL&#10;bhsEcZ6ioJrLSj4ftzDeSQyygAwleh+tZRmnE6OGlYBCV96t6Vd3l2dRMlhHmJuvTAFMVig8PiCz&#10;nkaMzlgmVIzVOCDW77Ullvby8CebmTfKQMDoOTXodsBdWgddSgzESrIetYviWw1GLw3b3S2Mn2UX&#10;iCQxnkZI6gU0FyG51fwai6BZSeBoku4vls7lRhiP4uagla1fWRJahSVtGJbqx455rk7iCSX4naZK&#10;7r5UGngW6qM4LDk10EFs1vpWpTprgDG3YlT6Y5oFcy/D93bR/EDXV+yeSbvUFR52OMnOBXSePbYW&#10;vir4GAatLIRFLJO4Y8Z6fSobTRrC++Fmk3qaoRIb12Ij+9Gynrx71oRN4YkvYrXV/jD5t1NGEgEk&#10;PJxwB7UJlXNfQ/Fum6confTjPEFVZQGyQO5xUOr60+reOXPhixvLeKYL9sneAruz1Az6e1YjaN9h&#10;1/VJIPh4t9G7KcSzBQB6gHrXXWN9bxtpIks7C3JU4jQAbfy60yLWLEdhpEPgTWYvOkku2tc5Y87+&#10;/wCtZGj6TrM1jc3FzfCNI5CwUnnAq1qd5YQm8vTr1l5YXJ+cZ/Krdlq/hpfA+m3svidvJvY3VGIw&#10;rY6/lSux2Kn9oSz3V2kN4jwwttKjjpVq1vrF/Pt1u3V/4R9Kz7CHQm1RZLK7jlgnuCS6v0P0rqZt&#10;L0SDwxq10VUzEoIE4BGetAjhNU0qG68TaVcS6g6GO7XeB0YA1213JpDeGLCC1dsC0UFs4OQKw9pN&#10;9bq0ThQR1qSRrVLuXZYlsREkKaAMxms1uYY59KDSb8KOrEH0qzbaNYQ6rfXel+FYEvZoCXBTIz/S&#10;o9J1HQl8YNeTaZK8sG9QjDhc+1dZFqss17B9jitYIfOzK2zLH29qaBHnq3HxNfxC0Fz4b0tw90Rt&#10;SdQevA21b1DT/ElvrFmZ5I7YylC1sG3bR/8AXrTv7KzPx08H3sWh3sLuD59z9obax7fJnA/KtXxE&#10;1sPszy30skpVT5mc9OlCdguVZLe2ks7NkX5vIAIY0xdO1FNC1qWDQ7O5l2cYcBkHsO9V7JL+884C&#10;4kiiCYVunSi3svEVt4ovZR46vpkVDiJUOCOw4poaZ53MvgSx8ZR32p+EtQlvbm62LOHI2Megx/8A&#10;WrpprBX09XliZV2BlXfztPIp91aLeXWstqGg22Fuw0GR90g9at2en38/iCPz9bdYI4xuwf4RUq9w&#10;bONS9gsvFsR/4RW9uV34VATg/jUus30ct3p7DRJYI5DzGXzsJ969GurzwudD1O3stCtgEwrSMgLM&#10;R1INeS+KZ7KHTLaQW5CSazb5OeeDSdn8h26ntFqrJ8DPh8hB/dxOw9fm5rzrXi8l0zfKMSjac816&#10;zNDbH4e+CpkuGZbnwzEy+i4WvJNdG2/tMvgmQ55rhk/eKirIk0+62X1orQs37od+tZ+rT79WvfLR&#10;AgYYFR27f6dafN0HIqO+EBnlCSqAev1qFa5XQwL10e9tVW3IIHNTWrJ9utI2jAXcME04IouScJkn&#10;vUjxKxXJbIYHirZJqzgJ5zrFkCPtVNVjfyW3ABic5q3Gw+xMuXOFGAaglEJtZ0JZWP3cCpuMsLuS&#10;0nCBShGMZrOmEogYLC3MgPFXIA39msDITsYZqyxUrGPKUfL1ouBs6HKq6f4lDMu2S1Xgj7pFZIAG&#10;pa2w2HcTjmpY222x2H6ikVYzcXBMRBK8mlbUZHaGYpPlMgua0raNWmj3DaA4yc1VjGy3uGJGN3Bz&#10;1qUSxmJ8SHr0FIB+qtH9stFXoCuDUM3+qtwEHCDmnSKGhtyZRwM8iq7GPyZ23Fmx8opiZVnyJ7cg&#10;nGeasQbmuZ+gAhPNUDITcAPC6/NV2ADNx++PAHNMZylwMeJ7sndzIcVZWRxGdrYovQw8RMC6sN3U&#10;U0CPcRuAO3pVIlFi23DVYX83nmumS6dfD9yDaKxA6jrXM2gEkjorMGWTqO9dGkM4szhydoGRikxo&#10;lszK9pNKtspKg5B7Vu2kkE3h+aN7UxsScse+Kw7f93KAJcAtyM1o7m2S48sjZxtqbDKVxbQiS8ZN&#10;vzdTVOaLbpVv8mdx4pZJn2XEf2khTOM8cmr9yEbw/YR+ZtPldaQzkJmnW7wSuN3pUDgfaAynuKdd&#10;LKklwrZJD8nHUVVWUGZhk8gYq0QjQjYGXpn5xxV282raQLnBMfrWXaxSf8JBbs10yjePer+pgf2r&#10;ComYjYKYzNDn7NKpnfk9KryOfkB5HatF0jFmmQvbjFZ8gTzT8uce/ShCLdrHufawOD09avLHGmoW&#10;4ZQoDjqar2jEGJgU4PFS3wkmNqyEB93zc9abGrG0Zo3u7eGOwyAOa6a1WVNCLGBFwfkGelcnaAfZ&#10;kOfmUDtWoLi5Nu8exwqocGsmtLFWOuti81lMmVJjXnJ9a1tNtgPtCoyEHJJPauV0aSc2EpNnchzn&#10;DEEcCuit5ZlsbmUZG0kMuetRawpFm7lcRRwiHI3nntWeAMzYQgcVMs2/BMROT3onH/EvbaOSpppE&#10;FR3wxwgPHTNCMSzkp24qqgfbBublnPFWVVv3gAxg1QiVR8gOwd6hcttyGH3sVYJ/0fAHQUuxPsq8&#10;80rgVkjQ6jH8gABHOeuauXR8uJkweVGOarIGF5ODkjIxT5TuaQE5O2gCqSVULuBJFXLSFTDO5A4G&#10;TVIANIvDZHatGKSOPR9XXnzJEAUelMDFmlQ6tOqW4Vd+Cc1O0amwjVZyG25FZ0xVbhhxkvnPrRLL&#10;Mtu7JGWOzgA00mOw15QLuMeZ8wbrW7Y3TYiJSIBFOQe9cUWuDcZdtuSeKsW8r72XziCG65609Abu&#10;djL5ElvesZk4JNcV4inZNF0iNQd89z5car1JPFa/nwFZAJCpEfz5PHFR+BNPk139qa1ZrPfpmkyr&#10;JM7H5d4PyqPXNCj2JR9M/B7w1/Znw78KmTTl+1XMazzkjkbuQK+pLW3uCNOJt2CBOMd682tb/wAN&#10;WWiRTXnifwxaRx22T51wq4Vfr7VyWsfH74L6Tps6WWp3mrXEbMojtFGzI9XOBW0aMpLRXKi/I+nY&#10;oWa2j22co45BBqpdyWULOZWtIUCZZnfAAHqT0r8+vFP7UniWa0nj0n4PaTZHaQJJn3k+nAwK+Y/F&#10;/wAW/jjrcN1b3vxJ18W8rt+5tGMSkeh28/rXZHA1GrtWLS1PuD9ob4q6BZ/CvxLo2ieK7Ka/vLV4&#10;JJbeQFYYyMNgjqSOK+HfCDb7a/mNszJBKTDkffY8tk9zXm0D38txuntL55WmADSSFjzXv3hfTY4/&#10;DVjC9g8aJb7gcdS3WtnFUo8q1uS2XNLv/D02uXBTRzDKmROrDofUH3rfT7KlzNJJNlBkqfWqd3Za&#10;Ba6FqN15Qy/LMF9PWrekC1u/CV1JHc28oQHAVslfqKziZstrPpl54e8uO/gJ8zDRO204+hqteWED&#10;aVbRxyI6iRcL/dP1qVLDwnJpbSS3YhuFJ5V9uMetJbXNjFp2sBZIp0RTtKvnpVAdTaajbaZ4S06O&#10;LQ4pbmRAqRqcsWNRQW2pXviOf+29dk07zGVo43OQV9PaqWgxQ3UuhailruntpZCI3bp6cVS8T3Pi&#10;O6v9NMmhXaoLoLI65+7np+VID0jUodGT4b3ttBHolzHDZHnKnIxzzXi8Fnpd3p3iKJI1jAlJQIOm&#10;PQCsy+tNbTxrcw2XinU4dPlhiPlM5Y5/iyfeu10WOOy8R6NcnTEZBFhtx4Oepo2Gtdzj7G08jV7t&#10;H1yMxuMfeAIx61vWtlBNqkEcfiqxjBbvIOai8Vf8IjL4mlni06WCPzg1wyyHDeuB2rT07Q/AlxDo&#10;moW2qSRQpFlyLsn5h6jNNgUdTs9Pt4r4t9nEsacNuGDxVzQjpUnw98QyKIWuY24AbGay/E8Ogy6f&#10;eJH47jUFgqvv55rN0HRtS04l5fHJuIZo8x5GMZ/nRcBbyTWHvZ0/shwhyd3pir3h/wAQra+JNNt2&#10;095N8hT7uSua0pnaKCR5RGQY2wQPWs/R00mPUp7k6ZA8zXJKgijcRL44s5rjw7KYVLMsbOvrz2rn&#10;PAz3cnhLxXZf2je2zPKDIoJU7k6V6m0/hu4inD6s1vcLDkROvyt+NciltbJ4rnuVgCh5MNs43UNX&#10;sPUbc6rqf2lornUJJHGEG4feA4FMtXhHiHTi86opJLZq5qdvbMkE32NDhflx1rnpQyuWZTt9M0CR&#10;0d8sdxdzyLbsIosYf1rltV+3/wBr6N5EcpjB6DuasDWIFgSLy5Vi2EMAM5NUU1GR1u1W3I2t8jEd&#10;jSuMnWy1uWSSSazVGdBg7s4ArZsvCV5qHmsuuLbvDHu+0E5wR2x71n2FxMkdy0+rSEspwD/St3Td&#10;Qul07WI4/EN3EJJlGSpGaaEV4L25tovENjeaHG7QzBI5sj952ziub1S21F/FWi3UckxjhuFfIJwv&#10;Oelejf8ACL6i9lrOoyauHaSJWUMeFA/xrHNzZxWVzCdLHI2k9c0DK93PBfGG4udad3Nui4PtVKUW&#10;YW2jjtoQxPBPeqzLbJcTttbBfIA7USLHdWyGFJBsP3gemKEMvwG4iuoQ0CDI9a7rR1jntDGbW1U4&#10;4kIFcDbJO8BLtIzKQOtd9ZeWngu/d7MIV2lH3YwO+ahiZzHjFrDT/DOshbzLyxHKhutfNUfnG91F&#10;iWLSXDM3vmux8ZazNffEzWYIZ5Da2xAaQn/WN7e1crFgKDt6Gs5yNIomVRtUc+4oAG8gE9acMc8d&#10;+ak5ySAKysaERCZU5poGOxxnjmpGxu5BqM9H+TOKAF43N8h/Ohj+8QbQAetCbRI2R29aDs3NjnB4&#10;pgOIUs2RxjrUW0bznjnrUhzt5HANIcbT8tADGBCOAuQRVdkjO4bjyKugfIV7bKw7mWVL7H2aX7/B&#10;xQBZKZJX0HWq/lMVI25yTzWhGrGxgkwPm6ikKt5hIiOO9AjMMMWxgIzkCqU0czAKbVOF+Wt11XIw&#10;4B/nVWWI71IJ6c80DMO0m1u01aOa3nuYwJMja3Bx7V6honjvUYprFL2CYgDDMOcj1xXBsg8psNyA&#10;etUWtm2I2QWyevanYR9W6Nr3hq/hBTU7RmcDZlgMn0x2rekVfKYhG3MRtUDha+MrcalbXZlg1q5Q&#10;htw2t3r0bQPiBr1qtmmo2ElzGrYkdV+bb6/hU2aBs+giCA+5H4HJppU+SD5f61maL4j8G6loY+ze&#10;KtOldlyIpGCuD6EH0roXjB05HG3J6AHNFy00WNS1jXL/AFO3c2NraxKmEghXAX61kvp2tXELv/aQ&#10;2F+ctg1irca6FBEUbVZjv9YAUf2fKCWH3WOKbjYENu9C1eOVl2OzMBg7ulWIbS6W3SF0yVj6mnXu&#10;qeKEtYs2wRWh+UkZLY/lXIvr1+Fk3xTPIbjCbRyapNisdX9hv185xaggDkZ6CsyVgJ9pc5z09KfJ&#10;ql/NZ2EUOmaqr+WN5MTYP41WdHa73vkPxkU0BYSKVre5KzSryO9PMt99gEa3uCvU+tTwu27YImwI&#10;+apl5PtkirDIcycHFICxH5gjXKkn1NI/3sFFqwqShLTfkAnuKkmEZhT7gI6Y70gM9sbx8vGKkjbA&#10;YBB0o2tvOQSPpRg84AFACcbic03ILnK8djTyMYyVPFREPuQ7uM9MUIB/8EgD9qrtkM3AzSlj9pce&#10;WQNvWo8gkHdzk1SQh2MoPlyMVGVTY+Ae1PBUBcNkk9KGOCD5fFADPm2H5RjFVmBMpPYVb/h57jpV&#10;aTJlOD0FAEMg2hTzjFVADvb5e/FWC7eWVMQ6nimYbP3gOaAK1yy/ZziMA7cHNcTfbU1xiu0KGyQe&#10;9dxMjNBMBGOB09a5LWLY/YpSxfJI2kdqloDmNQkicuyrggAECksQBGytFGwLjGahvFEenurRksSO&#10;lWLEZsULRsS0oEar94n0xStoU2dzZ+YmmswtoiFjzy3DV1Ph7S9e1a7t0sbG5YGbE0rJiOMf73Q1&#10;0/gL4eeJdT0izudUF3p+lh1fY2RJKvoPTNfTFna+HbDwtbWdl4ctLeCG1CxrGAGbHUk9yapXRzOn&#10;dnI+GvD2n6Po9qXS0luPJJaRlB59q6KS4EmkzN5T4JOfwqCeSRmijG7AP3ie1RSTwixeJVHTk4oZ&#10;rFKJQ3vIY0aZVUEjJqtIkSSMguXcbsgjNJMD5luBIMDOB6moI53U4MKHDEMD70DHyvbLG+44JxjF&#10;Z88j427mIx2qO9eM3Eaefk7s59Kzp7m1jidTK4II5x1qkBYdZWWEKyx4zljVcwncCbuGQ9yTjFZF&#10;7dyBXeOdnRlG1c96yvPumcO8025u2elUB0EssYdAXQkZHFc9dxYfUpQGdgy7R6DvTmciPOw5+tIk&#10;/D5HUc1LVw3PPfE2iaXe28kkukx+Z5WEkVcMh+vevDtW0i/sJ8/Zp5YvP7fpX1bcGJ9OlX7GjjHH&#10;GMVzN/ptq+kQGaKByVbMZHWp20A+a/NbKh0RSYxtGacGbapyuM11HiHw+63UstvE6hZSRHnoK5Bg&#10;8bOCkwAGCpHeqi7oNiZjlV+cc57VNESFOEzjtVDeSZAIyTgVdgP+j5LDrTYifapuI+cZpJYyJE2y&#10;Aj2pCflXI7UAnaMseKSAeN2Ex6dKP3hz8gBHWhcA9OKUcyZyeaBEkR+YZQnA61YVvnk4H3h3qFVQ&#10;R4JYtmnf8tIR5QAz1poZZkA/dYztIqEg7pCAByKfvPAwPaoix2zkoR8wxiiwiYhSVPl8gdc0fLs6&#10;U1SCW4Occ0mTk8d6EgJVI3p8o60y5laNXYuDjpT4s/a23KQuRVu9toJtNBj2AbOeeaYivDuezRvK&#10;Xpkmp5EBs0yF9uaz496aZbotwxIPPvTZDdSW9wAGXgfMKAJFUeauHyPbtUgQ+a3UjI49ahtotpAe&#10;WQnHc1eOBExWRaAM67tZ1eOWNdrDGB6inwzaqtjcmO9cZHIz0qSaaYtEhmO0nBwOlPCqFABI4FCd&#10;gsdn4Y8UeIrJ9MhGqp5aud6Mmc5r12DxlJIlqn2K22kjoByTXzQxmXUGZYs8YNMTVNSh1KJBaSYD&#10;5LVoppkuOh9zeF9Ut7ibyWLRuUyvzY5rq911/al1IIow6HDMT1Ar5G8IeJbx/ENkjxkMFGHBx0r2&#10;7SfECz6+9s+oMSWALVVrK5jNanZ31vcz6jezyXjrF5XzMenFULaO3EQxfEr5hGB3rblcnwyY21GM&#10;xFclR1NVY10+Gzsbg2KOqt9zP86EybFtDNHpCjynC7fpms6Wx1GYK63E6jdwQp4/GobnVFl1u3je&#10;+SIMR5agcfnXY2c13/wi9oiSwMydRgd6tK5nsYUdtdRabC8kskg4yStWY7uDc6xAh+BtArRuLi4+&#10;zKrxoR3GKrQnTIkaRNLUux5p2AoSxa3PeERwXQjC5ckkCucknuF8UmCC3BZZgG9TXpsV2G0cAWiD&#10;6VzU9pp41+7uotM2ykdQep+lJDZTYSLPIGs0EhRcZGcZq3ZaZeyaoZ2MoATKqDjOPaotPN5N4tjE&#10;tsAAxyT7VpNqk8XjkIbdhFHgMQODTsJhc6hAkEyPoWXV9u8n7uPasm8udNCebI8jAhdihetVdYvb&#10;KXxJqf8AoSIhwcg9TUukX8UN3HLP4Is7mKLlWZh+798d6QFRpQZbVhpPlxsw+8uDSXj2htW8tkLb&#10;QAAav6hf6LqV3rHlRhPl+TC7elZGmwWcVzqHmeYQTxk5pDJYoLk2ESJGBzlsdacyRLNbbrpADxjv&#10;mrIm8vUFkiYlNhyDXK3C6tL4gv7mLjbL90twPwoYI63JhsH3yq4eM7GI6ZqlGmyxn3yHLP8AKScg&#10;5q/p6G78KT280OHSLOc9DVOGG4Mkkcl7GVikIHPWiw73GNBctDEERsYyW6AVJbQWW24+0ymT5fWt&#10;KQSNpexdTVVCHJx0A61zcF5pj6vrsWZzHC6hZMff9aBF+2tymvTSW+lkW7Nzk1rXVp4el05C9lsI&#10;HGDjmsmTVUa0dIdOCwxr68msi1udavvFAjXTJYoUz87Dg0IDQvbWFbK1aOVCocfKOtWnnkh0K1cW&#10;J+6AEI61qxWK28ED3BMpLjaM8Vna3FqE0ytFZRpEsWABQBQiP2h5AbIAMv3s1FKqwpbQRhRJNMQu&#10;0c1q6JbSJbxmW6iVdx5Y1Xu3gXx9YPBapO8cuIwD0z1o0GNttN1BSR5ixgLljinNDKnmP9oR9r/e&#10;z6V0N3NqB8KajnSWVjCMt6VwSyyf25HF9qlEZbnByDS2YJ3Liy6jP4plZtTcQRphUA7/AIVtW91P&#10;aTyTrp3mMEOOMkVlJdafBqJjFsp3Dgn1rYgcywSYEKrt+8xoAy5bmfU9Vcz2MEK+ZyxODiul0zQ/&#10;CpuI/s/imWclPmUjHPpXKapYSCFJU1iYNuJbZwKfoia4+o2fk+I5F2y/vFKYyB70dAOw1MQQxfZ/&#10;JjiUMBjPNQRvpUNoJTfxyN5fTbkj8ahvrLULrxBI0lwzBIAMA1QgVIdWe1l06TLkgE81LV9RpGTf&#10;mybxZptxHqG1HYmRBWxtjm0Zm8uLBHBPBpuoW+mWtpIZ9M2N1Qk9fpXKT315MEEEciRJKOF9KaYW&#10;Og866tbG72kbSMc1jFr6eWMDTE2ByRnvmp3uYXhVDdRsqxDgnvWhp8loGspGiRmUnCg8U0Br2iWd&#10;n4PMsmlytNIvyqR0rEmjjvUuVkjnUCQN17DqM10F1fwSaXJGbWzz5R2gEZqGxikTwPqc0luD978B&#10;SEZV7J4bPhVYba2aHaVXbnnI6nNU0mObdQrsqqMZPQ+tZd3BHJfRSC5CYkY7R3qO3a4fU50MxHy4&#10;BHc1VgGajc6sNfu2d7iclQE9F9Bit/SdLv8A+zba61DXJ18xgYoB/CO1PiiWNNJa6+zoxlz82DnH&#10;Suj+1FpY3a2hMKW3yYYYwKAbKDyX0eq2rW9wpjVgORW/rz6Ufhzos1xpttLOFDogXq45H61yEl/Z&#10;XEt2sU6KvmnlfUVft/7Qm0pmazknjiiYDjihEsfoDXUmqajqmpa1B5sjokNkoBwo4B9qZ4vvLSTx&#10;BpVib073jUjaOFHvXF29xrEHxOjT+wr4J57HcclcV1l8ti6m7e3AlYqNuMkUtymik9rpFtYWjnUZ&#10;ppSoIXPANZsen/aPFV/eNJKr/LgtIcKB7V1aadBLo5uGndE+yltrDkYFc9FBeXOnarNb3V40aSMA&#10;oUgHbTA6q1stMS2S6l1i1yF6sw5P0rGvp5JNc3/aIiN4CsemB6CuWiuJWvhHcLdqsc33CTzXQfZl&#10;uvIlt70oqYG0GiwF28m0yTSYFlv0Uqg+Y96wJb7SYXtYLWw86VnHOcY96057EHbFJaFmwOM4rKfw&#10;9fN4ityuvi3UsDnbkgULQLHSFvC1rpGlaje6dCZ53RIYg+SxPXjtijUIlbX7ExRW8aeUpZAwPDVt&#10;WnhnTrqxs182a6niQbGdsAH6dqw9YsoLDx1o8Mvi4mWUDFupzjHqaVgGXNhIFtBHbMNzjDZp19YX&#10;tvpumysY2GwZHrVW5vtabxPZQiArEoARsVJd3WoOZUm1hDHHD1Pr2osCOP1ESXOtQQppwAFwvzY6&#10;V6ItjosfgvTo5p4fMeFdpJHauC0638QjxHrs0tkv2c3A8tl54rW124jXw4qmS93+WOQDwe2KL3A3&#10;JzZRxWCRTwEKMsV7YqYPcXWg6uVsQ8cMYBYdhXAWlj4luNBYf27cW7SuNhdT0/Gu60yPUdP8K67b&#10;/bfNMlsC7EcNgc0rXBog0HT0k1a6CHyY1lJYk4rqG0fQP7bhuZLuNxGp5x/WvNrDVLm58ZaZb22r&#10;bftGp7V28Zwea6Lxbdatb3r2dk0bELEGIPr1p2dxHZQDwc5uPOk0uKEHlnYfnzWPrOpfDaDSr6LT&#10;PEj3N26gFUU7R+NctZ6dbuifaDdOWgBb5zgEjnim3enaWtmy2dgomlG0Nj7vrRYB/hu3tbnxrLdz&#10;SttihcgdctUOsXwl1pIv7GCCK5YBweuTxVh2bRfhjEmQZC2XZupZj2rLiFvLaxXL3RErgN5YFOwH&#10;Q6dHpS2E/muTIVHLGqd5bq+olF08rGFzvJ4/OtHRLZLq/uWnDbBIuO2AKueKYZTpDwWgjRCihpc4&#10;NK+oI52MX8UUSwzSOpbBCnNWdT1u8sPCflPKschgJyPve1LpEVxZ2lg41ZZ22Hcrc4rivFdzYTa6&#10;nns25ZM8f4U7XASC/wDEN74fmmVb4yCY8Enp9au6fayXl9BHcT3ERRwWLVqaBd2X9iWCR6bbYCAZ&#10;A/nWhrdzYJpUSw/ZRMxGdpAJpWAa8L/2k0Fpolv5SQ7WnYjn8Kvm98TW3gu2tVsLB1jclCEHP0NY&#10;kA1KXTbQpcyJlBuJOK1Ra6yNI2tqSyKRxk9KLDLdgviTUtKujfaVaxRrjayHk4rO1htTstLtRZWu&#10;WYEFzzjHSsO+1/xJZ2E9naeFvMd32vKX4UVfjm1iXwRpImQ7zGWc4zihIW4/QrnxFdPdLfa3byFw&#10;dibACAPaukVrW1ittyNKzXPzD0FYOi2ZPinRrw38qiGOQNngHI9K6iT7GWyI1dixyRzQwkT6jqHh&#10;xhZQWmoRtL5Q81R/BmuZubaZ5JPLhRmLcNnpT7mLREN0/wDwjxSYjPnFsZ/Cscarbw+YqXzSFQSS&#10;OgPpQCRckt9ehsJiiMz4BB6Ve0ceK7mS4aXUbZYo2BYPIBtA/nXPR63rk8cpOmgIZCoI7iq19JIk&#10;mlpLfXSyO/CI5Gc+tMDqLozTeOP3OpOEVcPKzYHFNN5rsEmo/ZNejZhwflDgj2rnZYtUkgkhFzMV&#10;ZANy5BAPvV63stdsrGylghlnjEg3KeTzSaCxFeyXc0lsJPPaXOZWIqOSPRFGmKNKdblmAL7zzWh4&#10;jurO18M2s7S2wnmhG2FCC276dal8NaTPfaV4euboHzNxbJ42jPFPoBx9+1/b+L7Xy9CnmXzEJH1r&#10;0PzJbjwzaiTSvLWOxzGCnQ4q5qy6HYvfPNeWzsqgAYBOe1bemNZS/DXUJbl7Rd8f7mMgAkHpSlpZ&#10;2E2eXwXGrzW2tw/2W3leYQzr0IHeus0mDwI/hG5h/tWCS4Ns55ABMgHAz9ao6g7WUulRJosMIupi&#10;Auc5FXrjw/aL4VN1HqIicxh2GcAZp9APMZNP1xPGUMk15drLLcuRAsxZYVU/L7c10+n6tM0jxTpb&#10;Ao23cG2+1bWn6bcLpPjK8lu2kH2XEIPJ6Vwlvo8N3eeJFN7fR5uz5pXPy0npqVe5q64+uXOs6daa&#10;ZZu7SMqtIJPlQHqSfbrXUQWGp6N4GsvsetW+q6mbZvn3gBS3Vc+1cFaw6tb+KZbLTvFVncCNMSyN&#10;KAyA9fyrTuby4s73wtbW2srO8uoKJG8zO0k88ipTBppEdnHrkvisC/soIZJJiWj3A7T9a09Y/wCF&#10;epHp8GobzceWdhjByD7kVoeJrZ4NKZhekTHTkYPnnJFeW6Tdtd+LoLG5S3kmkvgIpHxyM88n0p3G&#10;jpdI8K6pcaxc3lp4yhigEp2R+byB9a7WbS2tfDUt1e67cTxW0qFw7kgHPHB61z16t3YfE3RdMsGv&#10;pGuLIOWRyU+Uc5I6VFd6ldztJBeamywq+JIt3DEeppXFa5zPi7W1kv7yVDe4EkYhjjjODjoMCtTS&#10;pPEF/omm3Wqaj9kt41jWK3CYz6Z+tRssQ1vTWS8tQpPyr5YbIrr4J9Hl0oRXFiRHFhy6jow5HH1o&#10;3HsWptTu9Ov9OiTSQuLQHLJwwPSshT4q1vxXE02u6VaWML5K7AMj61neL9aN5onhIW0Llo5Skkpj&#10;wSo4A5q5Y6Hqt/4T0/yfiPPGHtP3lumQfzFLYSOhudT0GC3/ALOtPJu32BXKHIGPpXKTNOni2GSL&#10;T5Y23g7TXHaxpup6B4105k8QzRzO3ySn5zn6Gup0+8hWwe81TxyJpnCiKBIOWJ6dOlMaR0EtxZSX&#10;1l5sIMrBRtNQyQ3a+Jrd1tSI0TPyjgfhV1bSB7eG5mgjjIwULHHB6VbvpZI/CjC3tyzPb4LkdqLk&#10;3LOnah4dlnuIxcwtKikMc4zUMEsreLmS28NRBPNJMhP3cfzrzuws7v8A4SLVrj7PciNck47nvW5Z&#10;ancRm6YCUkuURQOTQw5Toda1GW8u5NNd7RYxgSyLGF4Hoa1tKfw1D4H1O20+5nklhtiBMwPyE9fr&#10;XKNbXjQ3Ek8XlyMu5Bnk59avaTNbjQPFkS2UEdwbZlL+uRS6BYpW8TG215lkkmCSMWKDoT9Kznub&#10;s2V3DBpxLM+Mk8ipNDu5tPg8h7nfnVWEu4Z3bzXo95pehR6OZ44VW4kiVnPZc80r2FszjLGwvbfQ&#10;UuJGj2tETJ84+b8KyJrqS4W6jTw/sXzSFauj1VtGfwve2MPieT7S6g7hnAI7elZVhZ61No19FBZq&#10;ZIUGXA/z1p3KRkXOmXkmmQtcMyQowJJPWnQtAwigjjAjVAEA7108ttqx8I2sOo3VpGxB2gOMkfSu&#10;TEQg11XS7O1W9KYGrfx2f/CGNDMtoP3J3bgMn0rmtBggiuL/AMlwhaXBCnGQakdL6Xx7aTXM8/2Y&#10;qdydvatL7AqarBJb3I2s/I3dPShD2Jp9N0tdTvDPriI5j3bQc9ax7ZZB4ggisopZCbjH3etbV3pO&#10;pC4iuZ5yqBQWLP1FdB4dm0CDUpZZobULFHuZuO3NK9kTcy9S07ULHS7e4u9QRZriP91b4+7+NGmW&#10;mlroM8txe2CMZAzbmCn269afquo/258TNHuIJ3NlbMwCEYBx3rnta086j8S/CEUX2hY4pwXKSEDg&#10;+1JagdPfWHnxWzpqarB5B4J4Irm7T7JZ67dGK0gkCE4VeQTXe6pppj+EniSMX0rSrYR7FQnOB1rz&#10;rTI5Y7K5xaO7Bzw55ahAnc3bq/vZ/Bd+WtnjRuHULyRXJJbuXYxWs5QOPkHvW5HqFz/p4fQ4xtBA&#10;GP6V0Og/YH0PV3ayj8wuTn0p7DOPNtqIkcLJcLmLATJ7+9Zdj4Y8TS+L5ruTxBdWkEF4r7vtJYsM&#10;5PGa9CxK8uuHyoQ3lkLg1hqdeGmSx/arggSNhSTRo0F2XWOm/wDCYWdw2+cRSRgMx5OPaqnjnUo7&#10;nVfB3kWZHl2uGwvT8a5iePxQdRBj026TaxIkIOOOvFbVtJ53hcu+mxySRKwYgc5FEW0FjS8OalYL&#10;Y+VcxxiNbRzvK85xwPxqjpVtrOoeM9Uuj4cngt1vXCnJIKg8Gq+mR29xNcK2msC0uMdMCuvs9abT&#10;Itbt0S2MMcYUYXO/d1FTJsGST3+i2hvY49GikkEBBl25wfY1xNy9xcaXqFxNNgGfhcc110v9kS+G&#10;ri5jsoYh8zLCxyST1rmInnuBLEunICZMKAe1NAifSZtNTXNBmvPD0dxFCpYL2GO5FdjdeINP1Xw9&#10;frGwhs0fyy8Q+5jjkCuWmsVj8OX6LqUZlKBSv1rjLyTUNC0i9ihjTF4+59wBB/CqXkFjpp9QhsfE&#10;1hbaZaX+o7x88mCgXP8AhXLeIX1V/GHhS7S0vZZLeTPlljtXPXI9q09M1W2XQdFuru2SEzE7Mx43&#10;4rSmuorlpDb+HiVdOXVc/wAqW+4FGG/8RXlxbRC4cEwYIJ6Vu2WmXUGn30tzdw73B257msKxs9fh&#10;8VCcWUixtL8nFdDqNhrmoXFmo8X3NrEMZXYc+9Kw3ocdqNnbbbie61KDzftP7r5h61pabZ2VtbX9&#10;41m7uLTKq6+1dBfaJ4UtPDujy3niu5vnhvY28onbvbPApmtX0jXE9w/h2G1ge1jTywOAMYWh6aAn&#10;2OCVTqPifUpdsMbqSEBj4JpBpvxCj1yGcaTNFEmQhVshx68V0MNrex34KRph2DsuMcdRWjqHiC5h&#10;0ZkaFFSLaCpGdwHXFJjvYj8N2H2PUNZ1C7mX7RcuCzsOR7e1dnDeWX9qSypd26y4xgDJxXnN3qtz&#10;qtzp8Gm2l1hoV3yMhAUjrWFc2nimy1sSL43upf3RDAx8D2pSBK5Hq93OP2ifHJS/aMGaJS49/wCd&#10;egWFro0eg69O2oRyONMcvM3VmI4wK8bit9WbxFqs93cqA9xkMTz1711Nrd3kk1vAgdgsq/MOhApt&#10;2HbQ0tMa5k8G3yNHP5pvpCSw7Z4qPU2mt/CUKQXX72eUAuf4QOvFdYjQNZz+XpsSn7KA231rgdYZ&#10;2tWJnO9bzG0e5p7krc7bQ7bSJNGAuRER9lyZO5OKwdafQ1gktobBJcX6lmHsabJb+JY/AMBtoZWd&#10;rUZHcAisbSLS/wD7VlkuLCYYbLBjkk1NylE9Al1CC50TQ42t0BhslWMBcFcCs2CEnxCkraxEgj52&#10;55NX9G/strjxnLdNsigsiAVXO0npwK8x1O81OLxAqJeXTg3rlDgjCk8ZoEkdZrbre6hdwLNMB5ZG&#10;4Vxo0vSYYZ1jv4d+Tu7sT9a0tLe6WbU5G1NXZlGWx69a6PR9L0mXxDfTTX6D5CVDtgE0JlLQxrFb&#10;YeFYYGli3K5w3c1BeW58y1dmUhT8vGc1p6raadGutSxFP3cvzKj5H4EVz019eXF/4NsrS1Jlkv0D&#10;P18sA85pAWpdw0ucypt+UbTt4rPe6WDRLqSO6TKj5lVa73xt/Zdr8P8ATrfdB55tIyzjqMDmvP8A&#10;SYrCWC63ycNBglulJlRVzMW7jlMsu9AfMBZitY+v6xYR20W66hGyLIwOtJ4hkht4xbQOpLSEsR29&#10;K82vUM1tdxySuS5++amNyzUhji1O9s7ljIFWbGN3at6fQ4t+Gvo0iKiqfhq1MOgSbsHbGTn19K3I&#10;LiWdL+Non+WT5Tn0prQDltQ002zWMUd68iZyWWqLQxyXcKSRNgYwwHStjU76CLULeOQKGY4G89Kz&#10;l1CFJUi/s9cFhyfemKxtqmmJoMifZk+SHhh1yaxZG8nw5qkouH+V/lJ9634I4naDfEqKyg4z1qLV&#10;RpDab9nWxjI8xSWB64oGczDc3AsreR43OTkZ75rpIyX8Mq5gIViNme9Z+qQRP4HtTb2iiVZI1x04&#10;7muv8nSx4M8Jwy6nGqQ2CngcliOaG0BzT3TpdaXbiX7zgPj0p+qBYdNlkXI+VSvNZl5DIniYXMYz&#10;D5owD14q7cyR3uueFofMYRtGd4A6YFAGMkrXIt5Xs59inHStVNQmjshaQQybCQXb0H0rUt/sMLtb&#10;JYxMxfB4rMu4ZY9avj9iKvIVC5XpmjQCt5Es3iUSCUmIQEYI4BrufCP9l2//AAk6XE8OWtHZXPXI&#10;6AVlzwwQeBbGIDM0oDOfSudt4tVbV7zZdMFVeDmjcQs+pTtr2tvPaiNPt7rHj0zx+dXYih0ySVWL&#10;MBlMilgtdOlaeGUlpDOOT61pavZ6hZaZoci6avlhlGV5yPegZzFz/bNzr2hs1w5AlwqhcYrr9NXS&#10;FutSS4RDKLYHn1rN1S8t49I0po7aJJXgGT6Vmac1y+oyzS3WfmG33oeqA6A2t3PfXEiGJIllIxjt&#10;SXmj/wCgtINRUKmDjPWnvcvHeSASgAqvy+tQu9zPeSLLqcqpxhQetJXEUTJbiWwhS3VmTq1V57u4&#10;i1uBEgIyBnjrUNwph8bwYmPksB+BrUtPsknia6aVY9qw5B/vUwFjkkyWyMlOSPeqK3It9UlVo22S&#10;SdCOtOluLf8AtqRYp0AEp49KtXETS6JdzyaKGSIDDehpAanmC0ttKvbezeNLhMSKehqJA0l1qMsV&#10;q5kcZJB6UaLc2l7pzWNzcj91GfK4/Kty1S1srPVHkmTKxMNp7+lAzi5ZpRd6mGurgFGAakM22O1D&#10;LNhiMEg81oWssVxJ4umk0OIASMyr646Vgi+v7iefd4XEaLMVVfQA0IGbtqIjrcbImFCfMT0FRXcS&#10;LfXcglziQYPrVbzXjsL6NUcFkBzjpVOKW4l8vfeoVEmCB3p2EbMs0kXh2FwqkM4HNW3GkL4K1K5+&#10;wnzvJXqOTmqOpm3TQfDRdjtMowB3qvdXzNYsn9nLhUTYMcUAZTG7cRFbR0XzAcdOK1na2eOxKnay&#10;Kua0IDFPpCf6PCrLBzisPfCb2dAAHDnj6UCZLcyzyalCVZgFjwPelQ2SiNpMNhhwT1qOzMs2sXqL&#10;p0p2Dr2/OobtYEluWcYCuOM9DTsM3YpYze7gGVdg2gHpU0q25t7gggse2K5Q3DfYZGilb7w5IrpN&#10;OubL+ypWuFUAQdfepCxmfZLsz3u2deIWPy/wVSsoZyJTdbH2ytsOOtbNld2SQ+PJSZHE6YT/AGQK&#10;xre88xZkFmwAmbacU7AXZJb3+zwioAuDn2Fc/FG4vNQYld2/k1rzSTJb3AwckciqE09sfDk6f2ZL&#10;5p6Ed6LAXbJtt0igv0J61ZMK3N5Kok+YNwKy9NaVdKupHhHmCMgLU2jSXi+L5TNDIuWJTIpMZZuY&#10;9RjbYqoionzYHas6zaN/EdoFZyGk2kEdTW9fRavPe6m0FkWRWG456Un2bT7XS7C4kvgZg4xGB3po&#10;DQksJYEnZ1hVfLzgt61lRQpLc3Sgodr84qndX09zf3al5QCFA+ap7bzYUO2Zvucn1oEOlkmtp5xD&#10;wGwCKyw1xJ4juHCEEDpmtJ7e+ksbi5IBTJwvpUdnFtRt6HLsfmzTAsxm4/sfU8uSAPlFVbQXckv+&#10;pzhj1rVCsIQoVcdzUkKFXchVHHAArOU0hotKdum2yjbyOfamHOelJlNhXbxu4pwHyjNcbdyhNv7w&#10;/uzTmKiFjuHWjJ2HmkABcZWhgKMFVNS4Gxzn60gC8jOPanD/AFLccE9akCLJ81flOB1NOViWbANN&#10;wd2d3FPHUHAosA0Al2GwdfWrCjDN8uOlAA359xT3PDc+lOwmRlmMjfLSxxu12CJXwDUsCFruQfZn&#10;J29ccCtCUwW2hTOzxF2cYAOcU7CGN5cdszNtwV4z2qfw5o/iXX/iDZWenW0whW4xLcsvyqD1roPB&#10;/hTxN4m8ZadDDb3kFisitd3LKdqL3A9Sa+0vD3hzwpo3gaGy03TYo2EAV5sfO7DqSfetYwQm/vMz&#10;wT4Z8I+FvB8cdtbWkt9NEDeXcgDOzHsPQD2rvZLlXtMHUWG4AnHANcbepNbQXUzvczMWGF61Db3U&#10;00bb4J1BUYwK0uSo23N2eaE3mBcZbPQUyTHlq2D2yDTbSO2W8DeUzEjkmr11GGsgAoUc9Kq4ypOg&#10;ewjWOCMER9QK5uAaVaeIbt55L9nZ+IxGSM10sKusaD7Qx61ZLKCp+z2u4HqyA0aALZSSSpGY9KiR&#10;GXnfHzWyljAY1ZzAhx1wKoWt2i6jIJEjOQMYGAK10AuLuIi7IQDkZobJuUGgiEyiG4YnzR83rXy/&#10;+0u93NpXwp0+3lkZzI8ksa9cCvrpLRzeMxuAkUNszuWHAA5618W+LtQbWf2qPE9xbr5tvYtJBGcf&#10;KSDgmhLVDTufJt1BOt9YBJ8bJkARpQuD3zXYWQ1K317RbjdGB5se4K2VK9+R1rrdR0LwM0HxgudW&#10;0/UoN0BIaNiAD6jBrk/AFx4ekXxXp8+oXn2e2vSbKW4U/OpPTceuK2LTsaPj6/ltNd8LXel63Zo8&#10;sMbIWjB2MOvWt3wH4x1y+1nxGmpTQXJtYIsz7Nmcjp6cVyniAaXL46eL/hD7m6t0IEbqTgflV/SI&#10;/D8eoSwJcx2juqjyNuGfP160WSDnbVj3X7d4dngeaPVbQMUwcuBzXOajqWrWWiatLb6pDC7D5JTy&#10;F968pttF8YH45TRjQdVj0uORXlk3nBB9MV1+r2PiS/fWbe18ISPpkSxrJcib5vcBep/CnON1ZEx3&#10;PMb2W9n8WeLr261Sa8u5iP3xkO38F6VWt5L1dFuWDAMxOTml8ZWqWXir4YWtqb1MwSecWzlz75qv&#10;AJvsDFg3TnFKLaRT1Zm3hvpraNGuDKwnGfarqHyNOk320efJGKmSLZNO3knDH1qpeRSTREm62qG5&#10;96aAyp5S0krC2BX2NY0nlm53eVnng1ttEf3YBf7uKyrwFFYGPGD1pWKtcgx82ODxU8EatKcyYA6m&#10;oFGbYMFb7tRhyM5Vwc0gJ7lYBcv5MrFQB19aYiksmBnPXFMkkUocOu4LzU9iw8mZjdLnnAoGNnQL&#10;D90ZrNfPPy9qsysWu7gGZsb+tMYDy1wp4FAgRwbMnJyvQEdaUElnJNNUMByoAqQcDpigABTeOeaC&#10;P3jEbQMVGoU3UnzHrxSyBvs79frTAiZTk89arnPn85I7VJGLk3A+U42mpo1by5N0QBVj260hFJiR&#10;PD8uAaQ5zNwM8VYdVMj5GOOPaoMYjGCSd1MCPbyfkJNMYYMgCL2wKsBSJVy3VajbG0HaeD1pARsX&#10;FtEVBJ9KzWjY3zl4sgj5hmtOTPlRET4BPNRFR9oYmYY20DsYU9tbi9jaJZYyDnINdvoPjf4saRpr&#10;Q6d4xuJIOm2QZx+dc+yDeoJXnODTFIFwihe/PHFAHZS+PfiXP4y8PTaj4lt/3c2RGsIHynrzX2D4&#10;FuNF1H4NvcW+p2rme0HmKPvK4HIIr4DvjGbiPERJDDb7Vv6J4l8Y6NfPLpfiu4i6eZC3KP8AhTtc&#10;cpXPuWfR9Zfw7qMkGlSySKWyuD0rIWTWT4PbT57uyREc4j8kKVP1ryTwd8YPHDfEbwNb3Hh3TpoX&#10;vljuINuPNVuMg+o619Z6pYeDbjR5764mtokbRvN+d9mwYycn2qWrK7Iszxax2G78R25LrPFEMMnI&#10;9ulaGhC9uPEbPd36yvpW7yJGGDhuufWqfhHU/AFx8QviPDpPi+3uUS+KHdyVYHnnuK6vTLdF+LOq&#10;iaFRaSkCVlOOvSpUuwHlnjHUvF0nxO0+PTrBpIZJljeILxgnBP4Vz9nHrB/aX03Ro5G2jT98rKh2&#10;liOAWHA5r3u90Vh8RL77Clr5flHynb/a615/e6P42s/Fdw1jpGmNI18HnlaVdzc565q46ITMXdr0&#10;Pj/W7K5s1tZYiww4+UDsc9DnrW1okmqwyao0vj+K6jaYmQLGAEHYcVQ8X23iaTxZ4BuZ7yNlvbLZ&#10;MsZ5hKjufetLSI7G00S4h/sGQRzRnbKzZye+adx2Ob1jUdVi+LehXOj3eqgyTBLkKrFGBPUjpxVL&#10;XbHVoPi34Mum8ZvqMd7IjzRMu0RHqR+Fdvp+paZD4kltjpdrteX5iUHc+tVNdtQ/imWRWLR5Uoqn&#10;7o74oA9DsLvTpNPO24syBZqu0MDtOPauN1hbL+2VE2kW2wFizbc5FZVxb2MWiPNo5uGu3gy8LynG&#10;QP61nBvFF14VL38sdkH3KBjcygdTSC5j3rySaxAbG38xI7gbYs5xzzVPxEt62hXtwLa4SRLVRsAP&#10;Fd5ouiaNBoH220+Ir3lw8wVP3eFyeoqve6jp8PjfxDp+o+H4IZltkcmTAV1PcE9aa1C5wvg661OO&#10;bTI57wpbyXJ8yWXj8ia9E1/S9Bmsw8PiTSLhpIvmUsprJm1H4c3Olw2c2gacgB/ctHOFJP4GsGTT&#10;rNGvJbB72NTKMr55bAFLRBqclqHhgfa74R6u1oBlpFDcAeorJ8P6o2meL9dj/tq/ntorsKszAjPr&#10;wa7u6n06K40s3erMzzzoqRs2Mn3NZ11ffDz/AIWlrOnal4RsFK28PlyRMNrlvdT1qkI3bnU9IfRd&#10;SutP8RQefNsEsJOd2fSvQ9Kis7b4YWDTSWkTzWZd2ODyRXkV14U09/tNxpNzdQjaW8rzSw9sVBY6&#10;39h0yPT9d1q4jkE5VDJ3Xt1qGij0SEQz6druNQjeP585XgisJLbS4fDF8bXQYhI1yxIHOTV63bS3&#10;8NgWPi2HypkBLrg4FPSfTLXTZQQZh5Z2nHU0IDDEt+TGsxAOeAPSuosra1TSlYoMSffDNXICLVb3&#10;VMQ2ksaefu3Adq71bATeFtORteEckKc843EUCE22ti+nXVp4Z0xAj5BaINuJ60+7mt77WNNkubGI&#10;LK67gpwAfoKzJptZWxa3Nr5qBgBxWVeyatC2nTf8InqDJHIC6AHGPrTA9G1iXTLf4bxRrqunEbFU&#10;oGG8k9BjrzXBDTNdFxHcT/C+1tosbmkMqlnB6HHXmlul8NTxaZejRNSium2HyzIxBZenFLNP4in8&#10;SadPL4iuFQKokjZjtZV6cHihpMReWFVMEqaRlOdyntTAsEN3eSwxbRKvzgDg11kH2e60SWOO2iRf&#10;KwSKyL+LTbXw4yPq8BwG6HJoHYoaTLaQ6xfvJu2yNknOAKtXPie2htPE1s3gtLyGdQqxM/HHeqQs&#10;LqX4e+esR2ZJxnnFZNtHpUd/YSS2TP5cn3GpWHcrW00R1SSceDDEGf5Y92Qoq7qJsDoF1hZtzKOP&#10;51vXV94KfSdXMMd7BdJpbmOBYCwJxwc1y3hS8sbrw7e2eoi7S5a6n8uVoSAQDwM0xFzQpZLbRrow&#10;38kcbgk7vug+1Zc0Fnd/Gb4XTmW0QRXskl5PkYIXkV1E9rYjwk1sb2LeHbYQccVhQ6baGJIjfuC0&#10;nzHdzQM6LxXrFte6XoIsb662Q5RtoK7ivAPuK5ISyLbR3FzNes0OC7EHG2qWvLfWmteGUt2jkgWY&#10;F8DriutOoWV54Bu7T/hGrMGW3RWbgEetEdAKdy3w7vPBN7cQ6FNcGTaGlWcjb6jbXS2D+HNQ+Guk&#10;6MnwlhW1s7NjHd+aAVJHPHvXnsmiXNhBdC0kRUdcmMMCOak0K7vINZ1Kyl1AjzPmjPTnuKLiO08P&#10;2VtZXHisol6QLgGOLqML6VvW2pWl9qzGV5xHBJhkPGSKj02/McVosukwDCtksOCPqatwnw1JqF40&#10;clqkjsSUXABNAWNGdbGVE8raqhOKx4zDDeaiTayOzcAYzXQR21smkzTsx24O0CqEd1aR3kj/AGSB&#10;0D4YntQSc+0NumqXDv4eVQ5JD4wCTUFgzR+O7aM3O0TS/Rf8KveJ9fjQ6DbxfCGW5QTKWkEm3Of8&#10;Kr3Vzpk8WgqmjmCTylx83KmmgsdXf6XqcsMtyl7EFhUN5YPUD3rPil064mjFxZQKsbBdzMME/WoY&#10;bjV4PD+pxf23NOHtCG68DFR6LF4ZvvB2sabNqSW1yZZDHK8mMN9aEBp3Jg8u8gtY7VFWMYKODn8q&#10;xY5PFdvcO8XieE/Kd0Txg8fU1Tjji0VdchutKuLmWS6UQ3IlyMetdhp1vay6ZeSS31rskhG7L9Aa&#10;YM5Ocy3P2eYXcakyfvI05571aiklR72IWjiEWvzHPJzWDLFFa/F7xAljq9ubYXCn5pAcE9eK65VJ&#10;W5lb7LkW53oWGR7kUhJ9Dh2SWC38TzrH+6EbFSa+d/Geu3Uus+HbVbqEh/EkG/H+8OleqeP/ABPF&#10;b+FtatIfK3SMVBHb1xXzFdyM+v6JK0bBj4ggJJbOPmo8zWyjufoy2Ivg58Mk3k7PCcJU+5WvJNXV&#10;21CWR4n3GQ4yeBXpdteW8vw68Gozo2zwzbgc9flFcBr7J5g2oi5Y5FeVJtyKVzItRG0LttwQpBNQ&#10;y27FAwfJ3HrTIGKxqu7vVvzB5iArgY61QGJKqiVv3zE+lOsvPbWEYzEqo6Y4qa8ACyMqDaTxTrRl&#10;+zSY29qsk0Nsi3Mr7FxniqNzI+5yqDk+nStFtx05SeeKzuS8WYTjJqBl22FsPD8rYO9nGeaGYB4i&#10;eQF4qEhBbOCrDB4xURLARkxFh9elAF0MpWTah4XmnW8pdNQHPy+1bVjp7nwBqt41wioWATPQmstd&#10;iyXv72I5x0o1KIiHMWMnBNWFi22xzJ2FPVBsiImHJ71qypZnRLZmcGTjODSEZEol+wbQcA1CEOIO&#10;nBrSb7PkAIrEKO9UZZrRZUGSDnpTQEdzEDNCQ6FiozxUTA/2Tqu24ZXCDpUTyv8A2oxAJXbwamjw&#10;NN1JmmGSDximI5Yl2voCzktvPJqZopfLcnJOevtUbhhqdz+9H38irLSlraE/aIxtHzDHWqEa+mpA&#10;I2KOEYR8H19a6Sz3nRr9QgLButYulJB/YF1K0JKuhCN6Vq2JC6cMXYYO55qXuNEM8BKyEhgxB4Bq&#10;fTPs6RXUUiyk7Thjmp2I+XJGd3FMYN9qJ2IDikMzpLRXv5nTU48ifoRVmZZke0Ey9VGKCqNqCFUb&#10;JkHGe9W9TjvBbWDNGhAjHegLnJapE7SysJRnH5isEYB5GMH0rpLtnKygIvSubUP/AGlJvUY38VSJ&#10;kaUEmHt2VTwR1qxclpZlfYAQB260umIj67dK2wBUyfarVz5QurnaoxuwD60xozJN32c7geKynObq&#10;QgkDbzWncbty7pv4ayiR5p+fqT2oSE9CeJtkoBlfk9u1bkEYkKkXWDtyayLcQm4iDSKdxHBreR7N&#10;IZfLfado4J602KLLVpu84q0XRscDrWlO8MdhqhZASLFyMDuBxVCzlV50Vdgcn9frWn9nmc3CSW4Y&#10;7CCPaoN6bSIfBeo6xceFZzd6hBI6ahKISI9uEB6e9dvmNoy8YkUEfMO2a57Sra2t7e5D2exCTt2j&#10;1rdHn/2aqeV8obg4xUyeo8RKLtYkRlWSP93k5qR3JRwQPaq25g8YKYIHSnkSFgXGCDSOYixGbqDE&#10;jbi3Spm3JNNu3DpVdRJ/awZVJO78qnmaR9SG6AjAGT60MCUY2LxxSTZSwuJN2cDp61KWxp9yFiyM&#10;DnHSsyV3bchyeOeaSAlilDwhtpGakwA5OTz3qvFnaAIwFouGk8qBUHJbiqsBKThn4A96hLLvcckk&#10;jFOlEn2O2XachfmNVfNCNKzIp2rgU7AihelF1a2TcSQvNRI265cLIBtXmqFzIx1F3N6CSxyMdKbA&#10;4jW6YhiW96OYoSdF86Ym4PeqKTJiU734cbcDrUs7oQRvYZPSue1W7istC1SZ7lObc4B9e1KKuyJa&#10;EmuapBDo1/i9Xe1owPPIyOv4Vx/h74h6/onw81TT9M8JxTXUt67NqLPgtu5wR3x715VfX+q3XjO6&#10;DXlwQxY9eAO1W9PQf2fqPmaUHYEkHOOa9CjRSWvUFex0Go69401HVLie/wDFevbpG5V7lmB9sdMf&#10;hUdvb+ZKBJPKFXknNUbWF5LKRn3FzOAoz0FdDJHJHBEpTGYRkivQ9u4K0UvuFEzZhEbj5Y12qMZ+&#10;lMtyRqAdpRgcYIp7ABpxxUQUyWFwEdeOuKydWT6lXOn8PxvcfEbTFitncLqMZYegzzX1Xb3Ghf8A&#10;CRJbsqCKS1iCttxtI614X8N7NEeG4lgXLzcnHavZtQjszc2ZiiVVAHIrJyuxSZZ1iPTpF1m0RYWh&#10;e3xurz3Q45NH8VeMjam5ZJjiQMxK59QK7yK1jcDZJKXK9zVGaG1TUHSW4hBJ+Y1SZLIIrK3udEeV&#10;7ly8pbeAcYz0rAfQ9SsGmlWLVPJckkcsOa9U8PDw19kvA+nozov7v5+B710k9/oSeFb4A2AbyWA3&#10;gHntwfSlcex41a3Gv2XhoTQ2M7s0g2qcrwa37zVdYm8EW2LaGFjGC6kck1zsdx46Hi7UoJfDllq0&#10;M2pZtWjwhQE8AitTXbTX1XR0uNANnIu1mhDZwPqOtMRz7z6sLlJSwc5G8YreS5mn0e133GxVHzKe&#10;M1neRdPq9u2wLDsUPn2q7epYR21lvlKAjoDTGU9Qt9Pk0sL9lf54SXAOcAdawLEaBHaKbPX5lhnl&#10;KsrTY+YHByO1dXapCNW0xk1KJ45ImBDdq8z8W6ZHbeI9QurWS4CtIWkjQ/KT7ChAdcNDtW1ZpZJr&#10;l4iQyjf8prbuDI+nxRo0rCKHCqnOK5Lwrq0174Cv7XaxMEgXaW+YZ/Wur066fTPEolk06KVHQK6S&#10;ngA+5osFzN8zVH0sQvC7dQpPWpbG01gXNkxt3URS5PvXRSXulPNfyxeEI4sOCrBsg5qlcXlxK8Sx&#10;qsahckDvSuM0LxdMfS1d5VWQJ24IxXNzazbW9nPENAuJSDhT02+9XJC5tnMjFiOw9qgnS1l06N20&#10;6ElRwSMUAamj3CTeHtSkkhcfLld1Y8728lxeL9nyhlxwemKit7i7S4SLZGsWMcd60IYEDXbrCPuk&#10;mgCosFqHX/iTRY2dx1qSK2sHtb/ZpyKwPHNELztdy/umOHIHFP2XovJWSwnIIIOARQBr23hp7/ws&#10;vkeOLeC4ZSUOAdpHSuU1Sy+KOm36i98K6XcoHGLi2YfMo7letamnSa5Brt5tjvxHncrAn5a1/wC1&#10;xNdTCeeWQgkZdjz+BosOyKlv4sv7jw9a2Zs7tEjgCzZJBaojNaPbTANGW6he4qleLbPqkxt9JjTK&#10;/O/SoLa2MbQzHU1Zi5BXNAkWjsC3DfZwx28U1bmxisYQH2NK5G3FST+WIlxKvJGRUV3ZwyaNHLHc&#10;xiRJFIHpQhnQ6WsP2a+LyqNybuR0FYvi3XIF8Bm1tdRY/uWD44LY/pWe2oMlxEkjq3yKuR3/AArg&#10;vEskX/CQr5SEkp82DwM1Ddrgo3djiUld2lJiO57pi3vV+MsN37rB4oVAPKHkr1J6dKmGd7cH61zm&#10;1rChcS89xTjna3PalG7yuUzSHO40DGHbs4B6035synA6cU/PLClAOOVGKQEYHHIzTsDY2FJ5pzfd&#10;I8vmlGAq/LjigCHDh+Rxjg0uBhuKlyPQe1MOcrzx60xiDfhiAODQyqU+eCNj2AFPIBjc56ClHsBQ&#10;Ii2jCqIGC9uelIVfzRxjFTln8i4HHQUwHKxkk/d5oAjKRkqSucVA6kxy/KAM1dIBCjvTGVcHjntQ&#10;MzTGplHydqCihm+XoKvlUwQZgOOMVAwbHMWc0CMOYMJZCIsgdaqKySTSKqwgk8ggVvNHngw4yOao&#10;Naw/alPkEEN1WrEUFgaHVEkgvblHBzujbGD+Fd5oXjTxJaahpy3N3NPbqpBV+prlxDzOAwGQODVe&#10;aEEvm3GexoViWj7CsNOvbnUVjSBArfeYtgCujbRdItYrZrr4k6ZASDhVTcRiuZW6uIrJVjllACn7&#10;pweayLn+05DCf7WlOCc7jmosa3O6uE8HPolysfjKG5Krg7k2/wA64sR+HrPWL9k8N2tzIJAVkflU&#10;zWb5E+/DNIRvyQvGT9anaJ/JYNcbQVFNA2T3niDWi0MEFnpUMWBwkAz+dZok3TI7RfMZBmmuhWOU&#10;bd53ccdKYu/MOLWT8ulUK4+7nlj1y2CSgIVG8YrbS509LGwY2EXyoS31rDmRmb54jggfjUe0Lbz5&#10;duVwQaANOW/ee5VRaJs3HbgYxSA8v8zDA4z3rPiG1wwxnFWQWLzfPwaTAn8xwBwvPWoi2ePemEr5&#10;Z61HkeZJ84PSiwEhLecOtKGYM+HHSmdQ3ymlC8rx1osA07mXIC9TuqABdp/dc555qyBiWTAbrzVa&#10;TP28kN/DyKYDlwA3HNI+dsXzE80zDbWPvzULs25x2xxQImD8ucdqiPzRkgkc8VAGXcwJOKsAZtzj&#10;bgDmgLkTKfLfgZ28GqhEnyhpyct0xV4j/RWxiodjgoxY8jvQBCeIpPmP3fWue1B3cbTGoCqck10o&#10;EebkFG+8K5jWVPk6iEz8rLyOw7ii1xHI2Wn65qvjq1s9O8P6lPK90FQRoTX2Z8N/hZ4f0fTNM1Lx&#10;GIbvVG2vBaDmK1+vqx/Suw+Cmm+DIP2bNN1Sy8E6dFcykpcMQGfeOvPUZr069niVSZIA25RgYyea&#10;uSSVg5jPvZ4hZQQx2caRiIBUTgAVzFw4Mv3OBWlcyZkc+S3PQYrKfmVsgVFgZSb7hOOme9U5Ecxu&#10;R5YHc96uylVHLDpwKxrhpW3Ykxk+tAmUZ3H2xsSMAorKuZIxM+0PyOTnrVuU5Mm4EjPFYtywE0h8&#10;0AbemKY0rlZ52zIzRn7wwM9KztQuRi1XdC+4flUd3MGsbkJNg7uuKxCqhkJlYntk0XQNl4uyrb5j&#10;GCPWmmRfNDbBgVTkZvLUEZ/GkXd9lkYgAAevWmFizI+WcgkD0qAuA6AY6GqkjboziUj2qIzFYwNq&#10;k5wKQGnFKu5uvQipWe0+xsHsi23pz3NUC9utimZlEhxVaSSTIbcpAHND1CxR1C2jdW3Q5DHjArzv&#10;WdJtnDhUEMijhtuQ3sa9M+0IZJt6gjHT0rOljhke5Hnp8zZGR0pNWKtc8Dl07VrfUSz2KsjZ5z0q&#10;BGjJlU2+35q9a1ZIPLv4zGHCxHJx0rz24s1GmArL8zyt26VSdxONigMfKNqnj1p4RMt+97cA1BxG&#10;ioZHJBoeQ7AeM4osQSkASE7l249acnbCD86rJzlvm9uatxgDr6UICRSP32cCn7WMR+fC+pqEhSpG&#10;4/6wZpt404vtNURHyggGB3piJlBMiHaxGOtTBB5cgJGasQ8WZBjjHycCqszYOArZzTAapdWmU4xm&#10;pFVsKS4wTVcM+7mKpVzx8xoAsuCUHzY4pY45RESb5/p61EhbzzkfxDFWXZg4G0Y20gF2wiJ/3eai&#10;ljmjskdJFwXG4UZba+GPNMk3mBl8xsEfNQBcASS1tGVEA2fNnvVd1ISQKj45quZJFt4sOAB0FX41&#10;lbSg5uYiSvI9KAKCg4XdFzmrAAI6Y4qLnzJPmBwR2pSTv+8elACkHDHcKbsLCQiNCdh6ilH3RxUi&#10;HDyfP1HSiwGXFe6lZa3pcyWu5FlIkUdea7TQPEF1F42tJ2ut0cjglM84H+Fc28ULJJuK4J6GqaW8&#10;cWrW8se7K5wCeKuM7EtJn1Ra+KdPYWEkdw0oZACp/lXfW11aXfhFvLsZFZ4iTz3+lfEkeqXsOttt&#10;mON3Qdvwr17wr4su47qwD6orKSA3FG+xHIfQWn6Uk+inzp5Vk+0ckryAPeu200WMHmp5jOY4hyTX&#10;nlj4gSaztEF/bpuHUY5zXVafJcpeEzafHJE8R2SBvvZ9quOjMpKxcu7jfrUzJbLgtjHrTWR1FuWg&#10;wGP86WFQkt+7wKP3uVU+lVrvUUEUzJpTOoGOe1aXTIsaTywpDHCsTgsvXHWpraF/s8xbbt8slSfW&#10;uetr9JZ4ydjlR9zHT8aluru98iYPdqi5G0Ci6Cwwi+Hid1S7QB5MED9K2r201BPDSqdPtGLxZ3hg&#10;TXJzG8/s+9eKNJJfL+TL4xVLTLjxKLqZptUkbEgBQyZH4UriSB9Pmc3S7GJD85Peks7PVftGoRne&#10;BjBBPGK6i5Vxot3cNMiZQHYDWPY3dxLNervAGPvHrSGmZ72V5FfWPlNGwMnz44xXQLBbDSrmR7iL&#10;cIcgZ5JqpCHF66/ayx3HBNQX1tcJbktqzHLcjP8ASge5IzwNoW/CIFY/jUFklmEvZJJpFWQdf/rV&#10;lzLdm60xfs8pjDDIHQ1tp9m+zOHiXcIuF9KQI0LIxJY3yQz73k+6x9K5q4WW31jUxJfy5LZPzVrW&#10;sy7Z/kI+b5T6YqO4GlzTyyTwR8Y3OXxmmwI9Gnubm81WJYC8YTBJ96mTTYodXvQ2mQr82dufWsTz&#10;DD4jjksdc8lDINy4zurZe4U3Ektxr8rSugAUChMB8mlwG6hdJo1iL5YZqSc3Ky6ckE9qkaMBlQMn&#10;8qrGW1KIv9tyBS3AqrIkpncRXUpBGcnigDf1O4A0jSLb7YGkaMHIPK1XtlvGtZle/Ujy+ua56xnt&#10;k8WzfbbLUcbh+9RS3H0FdFcrG8qzadc3LQso++pBP4GmIoXFrqE5SFfExhUAkkfyp/h+xvbfxtE0&#10;0IlVWOwk8NitCFFBjFxN5ZYjvzU19NCIrRLbUEyhG5s0mM6XUdX0J7Oa0PhNbeWS3ZWUHI+ua8vf&#10;Tr2C6u5E1CJ4zOTjqQKlu2vbie/Rb2MN8uZe/FTwpcwaRcu11JI6x4O48Ghu4krGRLatPLDMz7Y4&#10;uuTg1oQAy6HLFDeuWVwCQayNSN++k27JcDDXADIjev0rqLO2htPC1rPLKn/HsDjPU0hla+kvV0ax&#10;tzKnEfzMajguLuHRrNE1KJpWJJ2jFZ8sss+oXLtIwQ/dWr8FpGdBdw7GQ52nPTFCsBv6RqjrNMHh&#10;BmKEfMarzX8aeK5JHtEdg5KkiuXmF0ls05kO5GAK4xmntMk9haNvXPcdxSsM7aWJdT0C8lvYIAkY&#10;/cnfjisOO10eMlFuoUVmxgmsm5bUB4ZCjVZBGgzgN1rPhutPbQNRefz5JEGISDxmmgNe80/RV1G4&#10;8mcsWX7wbuahtohBfpHJNJtb7uaoaELybxMWkeZbdZssx5HtXWaw2mzIsNukck6bQHH8OaNgKKJo&#10;kOrXEzaZPJJs+9vOB+FTWmqxu+tW5jlWEkcsvFH9m6hBZwST3UbE2+WBrIe5iOm3EQto8+fzhe31&#10;oAmvbWN9Tge2udylsEZ9aimt9XhiAtfBk8sykEAtjJNPea2is7NoAxcOvy+9dbe6tpll4J0Fr6+l&#10;hu57U/ZlSEtvOO+OlOwr2OAv7DxVOLE3W20kYj92sm7HpWotvd2uhCKfVWcNancS3QEUyC41G6ug&#10;8t+25Zs5Pcdq7O003w9LaRSarr9w24DbCpxu/GgDlNJ02H+w5XigZkZ2cyjkKB15rq7DWdFj+G/i&#10;GK2dZCylI8pg7hweKb4jea3+Htvp/h/w5aW8DygyuX3MVzyAeetcNDqMAv7qI+B44ZhagM4OQxx1&#10;xSsG5VGo6ifGsETy2uHlJeIKCR6e9b11eGy8Oahdjwub5hImUL48vPfHtXOaHDYj4h6teXMkvyzY&#10;YdRz0rt7yDTnjuRHMGWSLkHgEH2p9Bsw9N1u9uPEaedPCITb4aNB8uD2/Cu/W80a2+Fmox20dkxK&#10;sYlUDO49c15pFFpcHiSwt49ECxOW859+SDUwimXUr0W1tIyIx5LZ60NIRHPY6xdWBkSzZGeRj5m3&#10;r+FLZWfiGz0zzpNaVW8zBB7+nFdRpMmqi1uFluIUVYiSCOlc/qmqWMsF/vaeR1mKrxgHFFw6mlFI&#10;7wNNNq8TysRjBxtq1FqcKT3CvZyTSCI7SBWJoVraywatNPqx3M67EDZ2itT7VpEXiC7hj0bfIIsb&#10;tuck0W1EUI9a8V/8JLcR2iXVuHl2h1Qkrn2q7LpWpw3d7PPc3N9cOocyyH5hn09KwxqmsW3jF2i0&#10;Jw6T874eCD6V2C6jd3Oo6Yg8qNggLu/Ct7ZNMZydxq0UMsa3GhkEZAbvSRaj4ZewuDJ4dmui8w+R&#10;ZMYrd1fTLK6u3Ed7bJKVAJGCPeq1no3hzT7R2fV5Ly4LAmILhV9qQGxaah4XFlp9vFpONwX90x5T&#10;8TUXiOSKHSbVrbw3bXMpjBjhIHDepNN+x6XdXsE1vocNu6ryA+cEV0dlpYfQtQabUV89hhC3oKQj&#10;zHT5/FV1eoL25hEhHypGuBEB24rpZrqM+G57VLnEoiZTMRnOeDV8Wtha6ter/axL+W24leufeuPl&#10;niGr3iB1wJWINGw9xNJ03SrS5tpI5SZI2dlcn7pPXFbltbWsrX11cal5j+d8q55rNtY3lig3XPlq&#10;8mA5pdRtrq3FmYNRLlmG7ng0bAdHE1ubsRpZIzF1AAPOK1r/AE0wz6PdrdRJFHDulQ1w+n2HiX/h&#10;IrW8jvQhTG5c5BBro5ZNWd9VjutRmMUkeNuMYHemS9DlNVkGseJbiO3iVkhICKDxx1Jquhht5Zo5&#10;ox5kceAK1LTUPCun+JbmDTfhy7yM37+UyngnrTr+LS5b1LjCKZeTk/dNNOwEuh3rrFqzT3MMUXO3&#10;nk1VvLxrq/khXUTHGZPlcnHSpJbLRo/DNxK2rNNKIyYo0P3fwrmdPtb671Qs1vJHFHcdM4JxSshn&#10;SPb3YsNsc8h+THmVhXeiu9nKzQgy4J3Ma6m7kaOPTIIZwdu3d70uoPN/YSAuRmMbiKEwOOsNOWOe&#10;zUeOVt3L7WAXduJq1qnh6+tbwXT6tqV9KuGRVU4GegxU+j/2N/wmd3PPfsRFIp2DnJ7cV6WNQmNh&#10;qVwmj/KIMI8ifd9Dg0mDPPbd7seGrI3UawP1MAPI9M1DJd6zLJIEd1QR/KAetOaOWXX9ZkaZnJkJ&#10;LZ4oAIExiuPnUHjFMCTTdOup47qa4VQ3JAzy2OlVp77Ubd7tW04KkbYwR2FX9Hm1Z9f/AHkZCI/I&#10;z1p/iG1mfUZZpEYRbOI1X71A0ya2u5rjwfa3EenyIJMgjGMY9q6TSxaQ6JHK6yPhCSGHWub0SdE8&#10;PxmRYCivhUPFXdU1WzTR5QstoN0eAqEH+VKQmrooeI01PUNIT7BawKxuQOWC4XvUEnh23HghVi8S&#10;p9oaJfM+XIU455rLhvpWtLtg0ixjO0A4ya1tO1DUB4Y12JNH3tNMp3s3KgU79h2sPg0prfwiyNdg&#10;sig7tv3jXLQnf42uXuNMeR451VVzwB2rtF1KB7m0tHZcblEuDnB+tds2l+GW8L3ckPhy2N2bQFZS&#10;/U0r23Fc4HX7uG20LQvskUJndV86MjhB25rV0s6u2gRubh23wgkbMivP9QOuDxnLFL4fZka7xtU5&#10;x75rYfXfEFq8VnBDaxgQjLMoOM0NDuZusaVdzfFWweHw/dPczDh5WPlqo6nB44rsUuZbTQY7eDXo&#10;5pAgBK8AHuB9Kzzc+JLnwrMW1O1Z0Q5cLtIB96zNN0ppJ7yWfxnPGu08gcA09wINUkS41a1aa8I2&#10;zKXye4rr0FrceGIozcS7WjQq6nAUr0rhJLOM+LLiIajcSgS8BQea9J06DTx4PML39vbMmN+9ucUC&#10;Zg6mN8mh+aHeSIgRsD2FTO/iO/i0myj066FsGUyzg44Har2of2ImqaBFHrUcgZwCw5H511ls2lLp&#10;yBfEttAyxA8JncRQJspm3ubTwFqplBRZgqQB/bgnmvNr/wDti20jx6kclvCt4ibbpQDgd+K2/F+q&#10;arc6NPEfEjvHAwCbEwR78Vn+GFt7jRtftbi/upyY12l1OEJ+tTYeu5weneHLCbV5nj8d38U3lEtM&#10;JTl89cjPetyw0C2g1u0J8RQgJcFt8soyzfjXQWnhTyfGPiSST4rQ2zON0MCkPge/pmsDVNDklvJ5&#10;n8VX0kSMVZYnOM9iMGlaxfPc6K9f7WnlyXCzFYyA6N2H0rgbrTNHstb026E0iyzTt5K7vmX1PtXU&#10;6dHFp/hCVnMztuJAYkn2pNN0631Hxr9svLwlEHyxDoo9KELZHNnXrKG7voE1xxcvDjzGXJOewbtS&#10;x6fNLp8E1xq0JEkhYKH+99a9CufB/hCe8huG1uRI88W6oMk/73Wue1LRdOj1JhF4hlghjxiEyZ3j&#10;69qBJ6HQaVpuhzeFlMFwhljX5887aqXjabZ6fdFNNjlcHGSf6UWF/YW+l31rZ2OZDb4eXPc1mvbX&#10;MmmXvmTszNMefrQIit73RXj1IzeGLOfcRhFwNp/CqcOpavB42kktdHmjjCgjnjHpT4dDuo5NSkgv&#10;pBhlJVuQR35rWf8AsyLwzrLS38QK23zDHf2pFI5TWH1K98QQajcJFIiOAqE5xz6V02lN4InvfDqy&#10;3bwTo4JQxbgxH8q8zlvL4Nq8kVlqQtmmPJU4PuK3/D13arb3UoaKRmibblRuLD27VTjoM6nxvd+Z&#10;4v8AAcNpfSiKPl1UEAemabdHXZdP0iOC/SNQFEgI6inaVay3scVxcWZEz3RwpHIAPFb3iOwntvhL&#10;qlxHevG6opUgfeA6/lU6ElL7WlnbpE2mwSnyl3Y/iz1rogvhm28O+Gb9/ClrvmuFK7scEn0rybTL&#10;hzqEFxLqU86RsucrkZrt9QkN7oemYyPKx5Y6D8qrqDRQ8d6o8fjPQVstO1Gaa5hQyRxRFlRfqOBW&#10;HFbzxy3F7L8Qbi0a4thm0MZJY/0r0rwu01vpvjVru6sMmJPJZ4gxXHv1rl721mufHGsXM0aOgfKM&#10;FwMD2oGZdhC015IXiT/j6ViWP3sGul8Q6tcLo0cEVt++e2VFIOcDpXE3z6w2r3RttBmS0SVQZi+M&#10;n2FSXUWrpZQXNxZuAQmxg2c/hSaFYpSw69Be6Y6o8rNJuk/H3rqVv/EMeiXEVvrKWTzxrvkKgk1g&#10;6jf38GjaHMtszKGUncOo71rXN1pE/g7RrjygDJCCoU9x1FAzHRNVl8Z2azeM724fzQWZmPP0FbV4&#10;1qmsLHmNshcknvXMxwaj/wAJdo97BdSxCFmHltyGzXXabot7ca5NPeXcYMh3BA/OP6UhMhltdTuG&#10;hC+WEWHjb3rm7uW6sNQsSb65d3mJWI98V6PfeZAbCG10dgicYzk1y2pyabJ4s8NG7sYFdSdntQJE&#10;d7cavd+AC0s8yLtB2ZwRWXpuGR1ZH2Mnz89hWjqjnOyK9Lr5PCgcGuVsU16fxb5MYaKJZv3jEcMK&#10;ZaVzurSbTwscFpZhUZjuKjH1q8IDDcPcCWNAq/3sHNV5lsLPw6rRXSl1hO7jvXJxnV73W9NkbxHc&#10;CJZWJQZ2496RFjt5Nagi8OXLNqCyO0yrtY8sCf6Vx8GpWg/aS8M2pEi2t1aMSdpwrYq1eWWkNDbs&#10;muRyMZAOG6EVpT2lmllp8iaMssy2vyvt56etF7gO1aOx/wCEguxCI2Accr3q5p720fhjxMzaUQIr&#10;fJOfv1zViJ/7dvZJb5lVc/uzzk1ol724k1CCOMxoy4JA60rgcvo2tSz/ABU8RRixu1RGOcEkdePp&#10;V/VLrxEur3ZtYF81pR5cZ6H3rZ0nRrezGpJEsfm3F0Gldhk1U18w22u6Krzxu7sMYOOlPQZTn1Hx&#10;dH4MmGoaMyy7AAYoiQM+4qno0euKms4b/XrwD2/Cu81nUgf2e9ITT9AtLi5lmjE/mKMoB6GuYn1W&#10;2g0e4CeH5En+xpvY9M47UguPiW6tIZ1eaISPnlepzWNqM9zG+nqvh55TJOM5b1rIV/Eb6/aXs2pS&#10;NGzkpFjhQK7PTLnQ7jWba4utqpDEd4/ukdOKBlOS11ad9JeK3nCx2ZxCGIySOlM8OaV40Txdq15d&#10;2kVvAkjLbxmTJbPUkV0FreiTxXr8sEkXlRxnHYY7cVjPq2qJd6rI1w7wrcHCn69qoR0McVqnjQb5&#10;ozM0oOxn461V8YaTb32reCPKto3KSjzQWwoFYsl1Y3FrcXK+YJcDHzc5rcsV1KXwbdvLKF29GL8k&#10;UgZzniSxtbu68D2Fq1qr2NvtIQffz1/KqbReN9PXToLKKERqv7xjHuyD1ppzF8XPD0sOrPvOoIJU&#10;z94Zrs/EWqhfG9ha2s9uksskChiMg560rhYkk8RWlp4F8GiTwLbz3AjYtIzhcH6VXtvEcV9JfSN4&#10;cjtPLj5CsCD/APrrnPHtlp8mq6PBF4iljkjhiaVUXhiRziqenRLBpdwTod20IiXcxHWlYZh+IL3W&#10;tQ8WWMNjZ3oWK/BJwcdeprtzHqsngmyt72VZm8qMsduCSvT8q2LDUPBkelWI/wCEaEckp5nEecEd&#10;j6VzeoanK/jq5MBR1jYYVeij3pLRj8jQH213kAOwiEAZ44FczqkUYu7JriSN13natdhLJBP4ZinW&#10;5XckB3qDgg1wWJbzUtQiLSMIZvlHrVXuCNvS9Ts4Zp0t9Ki3YAJCYwK0L68WWzRlhtsj7wIGTmuN&#10;uTc20V2sejsCQAXI6UyJL+ea3xPKf3ZJA46UtxnQXmmwHTLSUxAxyp69DUuj6fFBehpZIfK/hJPP&#10;NXNMu9Nm8KXFvcSHfCjHBPI21kaRfWOqazqEMd2kUS6l5cbM+NxBxSANRl8QWmu+JJbfR2mTyMqg&#10;PBGKPDMMWoXbz3WkSQsiSO6N6rzzW3rUo03UpLeRoZ8QITITwR7GsfSdSWXUfFJstHDySRKrhOij&#10;8KGJM24r66Om3rRWMK/6SyEE5wAcDiqbNcBrtfKjDyJwe/PtXCahNr9p401UJbyk+apKBjjmt/TV&#10;1x31W9mkkby7YHyz0XNA7OxrabPb2cniUTTKfOZdyvyGqlqltBLqFs8WmRs0gyCo4UVymozapPrl&#10;vst5mPmk7R/DW1cajLD8OrdYppDcPHtdSnKUW1GkzFaG5tvENyySB43mXK56HvRrsmpSta29ulwo&#10;ZVz5bEfXkVAyXy+E5bie5dMygkMa1tNV2t4ZgzP93qKm5TRmF5LLRYrWW0lVZrbIZ3zk++awLW9u&#10;7PULmeCyiaQzAhgc7a7vxDYwvoYuXmjk/cYEWf5V54Z9GsvBni95NOclrR9kRbJU49aV3fyGkXNc&#10;1DU7vTLi4muN5a2yWLeg6Vz2jXurv4cvPL0wDY7CVg2dvp+dc/Z6q9x8NWRrMrsmlyd2SR2qrol7&#10;cW8Xiox3M2x15QjrQ0OzQzV7i9E2sSMHMhlCjmqVvHePqGliazmVeG3Y61rafDcXOrrJLpbNG15u&#10;dSewNbeseUNQDxRRjEKhIwPSjYEEDO19FBFgLgBvataGOytp76U3ETYA4J71i6atz5V/M9oUbZwM&#10;80tvaXElxrMlxdO0aqx6/lTA5Pxobaa80yT7ONwulPyn3pJoFlj8MMqKjPHHkemKq30TTa4A9w3l&#10;reDAz0ANdCi20mpWJCqAqIo5xjFNLUZauoLhNKt3/tABFgA689KgAtk8OxSNKCS/3ieam1uObyNP&#10;QTSgYBIB4rKvbaY+DS63TfKBwO9AG3B9hktBI99GEUcjNMkeae7CrKzRxL8uO9YGmAHS7nzTJlU5&#10;ya2bCe3FhqijbnB5pAWNOQy6zeJLtKIh71EjWdv42gP2ddn2nHXsajt3dFvnimOXlwaS4gj+3Qlr&#10;redufxNMRprLpg+KGqSmH90I1MYz1NT6nqFjIYybT7pzgLzx0rFdUFnGFBB8wZqW5juY7S1kEcZQ&#10;qM8UrBYoT397cXMPykpHwq46CrFoNRMm7AVTIOPUVIbeMi3eAqxbGVAq6vmoIjJZSL864oAZqG63&#10;u7F0hbmSMmpdZ1q6m0iaCGxLH7MnLc7eKnuVmm1TSUEAKqBkelUL6CNdWlEO0ttGTjgUkBhmG7fQ&#10;rFp5SzFjlfSt6xjjGhWIWIkk1da2gXwLK7SK0mz7xqnYzxrZR4iDEEjINU3pYGyCeO5/tG7mzJgb&#10;QB6YpRK327Tcq213HNWbq7iS1uImcKXGSpFEBs5PDtyPOjynP0NICXWreyGmaa63J3PDzWFaOy21&#10;xwx+UjOema6eziivdNEUhUGAn5s9qz7tdPgjuwjRMPMG7B5GKSlfQDHtbNzeyl5yGLkjt1rsEkiX&#10;4d39l9uJEgyxx0xXLl7ieaEwNhUAyVroGhdPCNpKcsxQg5FNgTeFtNQanqVwoQqDgMT3rL8Vz6hD&#10;4n0uPzD+9c8DmtfTlvz4aeSPVSkce4uoNcsWnn8Taxd3UzNHb5CZ70KwHSaGLaLRNSNyU3GIEj1z&#10;UE0blpJ0sFjhMh28U159GPw8Ny0imZZOI92M/hSPeyz/AA9lAgVdyAKP7oouBjXF7anW7SFRGWc4&#10;c44q01rYxQN8rhncFSDnmuZWEDUpMlmKyZBFdjpRE0D5gaTyyM56imgsU9WdW0jQYGjbeGFQagIo&#10;/DtjulBJhGDjFaGsSWjeIvDoRFJ3gFfStMaLeX9vdxxrvCWm4nONoA5pXAzvDcCtpOoy+ZIf3Rxz&#10;WbHBGfFepN5TEiR+K3dGudPgXULROonMZYcgnoawrppbbx94zj+0jCsrIT3DCluwNLTbyG2h1q3M&#10;EJLyE8jlfxrn9SaWS8vPL0+YqWycc1cs4JZLbWp5rkjj5Rjk1oaPLDHJfQyW6tJI52My9BVAYllD&#10;K2jwr/ZrtumGOMEVb1WIQ6RbxtIAzxDI9K6AjydTkdbdVC89OK525ZrvxdI0gfYrjjPWkkBoaVFb&#10;DwDemexGSR5ZPesu6axS4tIoIlX5ssQKm1OS7+xvDCyhUiAQCsiyjvPtE+9Nz4otqBrxqklyr7ht&#10;Rec026haRImh08Hbxk8U+0hkLXnmXZUE8LWktzajSZYvshBVuCO9AGFFb3qEq6BRjOKRroieFDEu&#10;Q+BgVNqNzO5t9kDqAQOKhSKFkd9wJ8vJosDOm0q9C2+u24iTdLGvzZ6Guf1Ey/20scyM2xjjHvTN&#10;O3/24GWRuJxuNWNXcf8ACXfez8i54osK4yzs7Y3xfZIu7Gc0tzLbx6u8SHjHJrQEsQ0Q/IF+QfjW&#10;Q0KPdRNtPLck00Pc2bSfOkiIWpKkHPNOMUJjjGzncefSnQLGlonydVpzcFjkgZrnqVbPQaRJEiFJ&#10;AZsFR+dQt5n2g4Y4B7UA8kbyAT2pwx5pwxOBXPe5QLnr+lKCc/dOKXDbpfm44oA4OT0oGSDB7dqc&#10;q/e5HWmjAQZA60ZPmNSEPPc03n5PTPNKP4MDvUyqd4PHSlYBig+Z90+9SDaGb5RQSoP/AALmmZb7&#10;a3zNt2jjFMGOd23lVtGJ45qVRIEkZ7dwoI4IqzaRN9qEpmRgo6MMZp13cqXit4bV55ZZ1VIoVyxY&#10;9AMc1aRLI7i6EdhGsSrudeB3r2b4Y/DHXtdfTdW1a01C10oSboUkBD3RHoD0X3710nww+GH+kadq&#10;/ijTyql0lis39Oo3D+lfV8uqW8el21va6RbRwpbKiLGNqqo4AAFbRgo79SObm02OasrZdH0qG1sv&#10;hr9nt1j2o0SZ3Y7nGad9vVr0K2j3gdj/AM8zxXUWV5qcjOo03cuBzszmua8YXmvW+ik2Vjp6StMm&#10;WeL+HvVaXEoWEnaNzIDaKdwGARnFIIrVI0xbRn5euBVbTLy2ns9OaRR5rQDIHr3rZmQfYwwgIB6Z&#10;HSmVqUdsf2ZSseDu5FOJBWMFx09aZtYZPmdR0qvhhcMdrMd4GBSEMn81ZVCo20dTRHkld0xOemK0&#10;LmC7k0q3CQqG2cj1p1hEkMsPnxEkA4UimMpqq+ZkW7n8K0rPz1vFYXOFDcrSXFxAovCtsipkcVFb&#10;yrtZtsZww43YPtSYjH+LviS4sP2Y72zsryNdR1C2MMOw/MiEfOx/CvjrSVNtpm5vijp9oklyGmZt&#10;rGQnr1r0v4zWXiFviZ4QlbxtKI7uydVx/wAsQP4fbNeENpMJkkhnt7mUCbp5p/OnB2BLU9G8Rvo8&#10;vg4RW93a3q3WmtuZFByQPavH7F7eTw7qWmXXggafcQvILefAAfPQ7q3727vtJ1XwFNaeGJpLWJJB&#10;LEctnI6V6HpreD9b8Gpc33gZLZXBHlEfP9Rjmt0Q7330PnGey+K9rDMq/EDw+EEhZQCjfL2561Q8&#10;P3erJ8fPCl/4h12F7S2n+eSFB+HyjrX0LqHw+8MSF5tNvNcKs4Bje4cYz7GuF1fw1aWHj7QNKg8G&#10;XV5Lc2+6WV5DtQficU2ilI7nxp4t0JvgVNc6H8QtJj2TQoybRulDcGt7w5faVH8MdNvF1aMtDp6t&#10;IhbhpHHGfxr528ReFlWKYRW19CRKGEYY7cj+dYdrP4zgHkJq9zNb+YnmQZxnb71DVikd74ylubjx&#10;+89y9tJcbmYhAAEU9MY9q5VJtjopcc+1ad1HqM2jmf8AsuSEGAbyzZxj3rEt/Od3BhDEPgNQo2Q9&#10;yxI9x+9bA2BTmqMcgeR1M7cvzWrIEW1cMhIwKqRwW2ZWU89xVIaKUzeXdECIYyKxdUaJr212lASB&#10;nNbFwCbpwIyT6Vl3VsrF927levTFPoUjM3Ou8bou3INNOTLFnGCefapHsZF00EXDkhuCTUIEm8gv&#10;90DdjvUjGTLCJHwT93mmRNi3wLjAzSSByk+1OSOBVaMSBvnR8q33aQi2wXdGF455NSMMxjCgDb1z&#10;UZCkoTnkirDq5t2Gf4R3p3Aijy0+ACQDzTrgjdHhfwpYsqGHHPWkbJdzyfSkBECBIoKY9amb/UEd&#10;sVEMbQd+Tmlb/VDDc45pgNDMEAyOBTd0hiX95nk005Mf+t705fur8xoAQrkg7jk0zy1Mg5wQamJ+&#10;UAHAo+X5uM0WAZ5cn2sfdIC8ioZI5VR/3eQT+VWAW3ZCnGeeaGaQqQoBGOQaAM9kBQjyjUTJgRHy&#10;T165q+QeQ0WORgVZKWxihBlVfl6GkBisublQSANnWq0qP9hucDJYc4HOK0pIh9uZhKSP50xwwtXI&#10;jU9sUCMtYk/su2Ak3EN1NKUQxOPK5281aUJtm/cjggkU792ZfliPTmmMpAXSw2ckV88c8UwZJE4K&#10;kdK1dS8W/FzUNASyvPi5rslqIlTy0+RWUcckAZquyHD/ACfUVHJGGso4/lCg9hQ9QDQ9T1jSdTun&#10;sYrhJNoLkN9+u40/4n+M7fxhpc95oDzwpJ80e4815+IpQX5DAEYOetT+VEUYNBFuIGSaFZCcbn0d&#10;a/FzTLnxBpYGi3tqWlQFWyQc9vavaop9NvdF0e4S5bM1oGyJD1r89Li2uFmRotTjRg2QQort9B8V&#10;+N7KCyjGvC7QTIiowweTgAGk0FtD6+voEGiyu8sMpjvEPl+ZlsZ9Kl1q70hvCC/ZfC0gK2SALjB3&#10;Yr55sdQ8cR/G9pLvwfqsJuEhYJ5paMg8j2r6Kis9Sm0O1mkMEDy2wYRkdhQtQOC05Ld9Qk+028CT&#10;F/lXcN3tV24lmh1qdGkmGYxtBGQRVbUNOnHjNrpdAuXlilUAq5x+VUb7VJv+EkMNxoTq4iABx0/G&#10;mI1Ld4V1OKVYZ8l/m2ippL8DxNMZNEufLW3IA2kggjnim6JexDUZk/sSWT5h/BWw8OrT+JtReyFm&#10;ixWLs4ZQc4HpQGxZ0mbTl8JLJb2skcYvWYh1xznJqn43tPDmqeD9Faa3hluFtj5UiNtdMDue4+tc&#10;NbeI/MudVsLzWjBGL518xIfvEHHartwkkg0cQ+I5xGc7iFJyKeojmtO0L4eJ4Y1sXNhqtxqIuAbd&#10;VkOFx7itPw69lH4+1+G4ttVWOa3UQllYqu3tnpXSWK6QmIYtMdpzE2ZGXJJrndS17Vks/wCzv+Ec&#10;sVkjvfkdIgXYZ7d6VtRo6TU9A8O3+kyiSxWVgrFOSCp9RivN10rwPYjWhqOn3aTxbjb+YSxk/E+l&#10;dvp2pXhu7BGvfKk+UFZPlJ/A1q6tpVtfanpKz29lMA6sWUildoDzzSbjV5LW6ltNTmhhjkOxW7ik&#10;uYdDv9VebWNBW9aEgIg+X9a6jxZZy2XhIz2nh/aIBGHjTuKxraK+uPDGj3celBFMOZVHOKaYFT+y&#10;nt3a50eWRIDHmSwlfIA9iaksNV0m61y302aIQTMpCBgNu4ds11dnDFJ4ecq+QWw2Dg+9YN94c0m4&#10;1hmj1drVg4IkUZbd7Ugsdfp9vq9vp8sKvaBWyN57/Sucnh8VHxjfxP4gmjjWQFGAwG/GuQ8TJ8Qr&#10;XT9OW3+KuoTKm0IvlEEjtzSab4m1VNNWDWry/MqlQkv2dgP++sYosM9GW9vLVtP+026Fg4Bbg7q7&#10;6z1FpvDOxLW1VJLfBYxg7q8O1fWdMdfBrC6DxG7Tcf8AZ7165ZXuiNpvhtrG5hNuttH8+PvHvSQi&#10;r5UMOos1xoEAYXQ2ZHBB9BW5eWGh3mh4TTirGJSHQ4IP0FVfFslqPC2hXcjlFEsaswHAz0zWWtxd&#10;JeeH/snia2cyW2WQYIYYoTGZk1n4qsNTVoLgzWvSRTwQK5u8MkviuLCXIt5JlyGJPPeuh8R3/iSP&#10;RoAlluzdKGjB5wepqsCzW+lqmlKyeUrFh1BPWrEzoBM9v4UuEbULPy2gXAMgH6VzMUEtzrUGLlDI&#10;XP7te/pSzW3hN715rq1v5xFIpMQnZRkewo1Z3tvsOs6LpjO3kBfs27OKVgudPYT3djLcQXPgfTgx&#10;TCyMoJIPvTtQ1PSrTQ5xJ4M04Bgds0ajKk1yGmyeM9REz3sSW2XBAznrWhqNk66UIZrhZMn58tn6&#10;c0gI30W81LR9OurD4t2scjksbdh09j3qN9D8Wiyvf9PSGSGDmcHIP4UstjNb+BJbjT0T7Qm0tifi&#10;oj4p1mLwlALzwnIj8J8km7zM96AbMCKYEX8F3eySXCT4X5etWoILiK/k3wSiOUAqR/DSTiMapDdq&#10;yMXAYoVAK5q611ctpV40ghXZAdpPr2pDJ23faIQl7cvkABWya0LXw7q1xNdzS6ao325aFkblSO9Y&#10;elnUT4dv7g/ZGkilOV3DkHpXWeHtR19NXttlo8is+JcucIDTA89um8btqer2xnnvIba4xI6LtKAd&#10;AfWkt7u8j1TTNsFyridQwYnivdJdMRZNaubVNMAuADJE8oB3H2NeU6loeqP8TLInxDDC6zFkgVQQ&#10;/wBTQBstrPiqPVrO3itI5LN7I+ZuPOcdq6nwzaLeaTq3mXMEbJcZKyyAZ/OvL/EMnirTX0i+l8E3&#10;oginQSKgJDr3robTXvBt/a2BgfUI3+zoXUgoVai4uU6nxNJp1lNorzzWxH2tEbaBhc8DmqMtk8ni&#10;SzlgQ+W1upHtmszU2sbjSSskMs0ZKtzyRtqXTNat5b21FsxbywqHPGMcUJisX73+27L+znli3Qu+&#10;Cfaud1CHS5vGWig39zGk7qcxtgg/hXoc8sdzYRrcxQttI3YP3a5nU7Kxh1vT7tH8yNJExGO/0piR&#10;6JZaM114H0m2MFlM0doRmeYBsHocmuV1PTr3Rb3SoNSuoktLsuYZEnBHHYkdKxdXudXjttNvkvr0&#10;g7AsSyFQR74qXXrrSr74aabHcKzN5aMsZn3FSPQ5oBDrfQ/D15q1hdw2l6jLeKwdZjiTacjI6VY8&#10;V3OhWcur3DRkXU+lqsoEnACjjjtU3hy7iXwnIltYvGq2wBB56CvAfiXqk6at4iD6oxlZSMBume2K&#10;GVGGtzxvxRfPffETxBILqVLdLwrCP72OprAj/wCQhpKDnOuW2AT/ALVKDKyEuqkCQlfxqxZxiTxZ&#10;4cTyWV31+28v8GpFy1PuKEQR+FdDP2ScL/YVtyD32isLVljmTcA+FAwa2NUmmttL0NvIUxtoVsNm&#10;OmF5rInubY2e5YcLJF8w/u15rSuFzm8MJwMH72KnYPsBDHpSD5mYqcgyVbVOMMCOB1FAGZM+YwNp&#10;/GooCn21lAYc9add7EvrhN4I6g+tRW+S0hKjlxVXFY6BSotowzLyOKrTK3mwbcfeHFXRbE6TG7Pk&#10;AAjmog0P2gFivOOtSMSdG/s+Jtqj5RxWZK2BjLEbTWrd7zBHlCV4xzVRIk85iYW9hQgZ6FbNbv8A&#10;sk3ELRESR3JKds5NcLEirp8pRXLEjfk9K7KwWSb4P+Molb/VFPyrjj5gimQYB3DOKRXQuqI9tkWk&#10;xkgYqe62KtuBE+Co5pqwq+hLvbDKRtwasDPk2ikBgF5J7UxGaY5fMDJuPTjNVbmEu4OQGBGa15TE&#10;rIY3+tUZhi6mzu+5xzQBlO22UhSBhMc1acY8HliCdx5OapyqxuFJkIJY8VcvDs8DhCSR/DTAwArN&#10;dXGFOD0pTb5t5FVgCTzz1qGFziMrIRg8g96sSJK6qyyMpGcjNUiTZ0qecaNf2zwAogO3HvWxCUGh&#10;WgVHUCU9axNOEsVicJuIb5s962GlLvCDaqh4yopWKRezlEDJ24OaeEkZJAuCcDkmqRYjzGxk8YHp&#10;VtNzWjskrbgvOKkLlKdpYdS0vMeN0nXOaJpppdYiU3MoXy81K6lpoWe1c7c81Bwb1cumecU0gMC9&#10;kVb2RfO+ZmPP0rKLRbpGLLknnmtbVYGeScqQSrjPvWI1vgtzIflFUkS9zT0+SH7fcOActHir+UeI&#10;ZZseZ171lacI1vJPkGAODnpWzHuF1kxggnsKY0Q3UUUmnMVuV3qnKnjiuYdW3MBxg+tbeonZeS7X&#10;YHI4BrEbG9CHPJ5FKxMiaGKY3MLb2yG6ZraaFjbxtgD5OcGsy23i4Yn5R25rU3Nsl++Rt6ZosCLO&#10;mxSLfgm9XCnPXp+NdvaB2dHMq4weTXCNCRo0JE029nGcfpXU6bcXKeH7yBoSSVXy27rUsuOiOlVl&#10;+wLuSJv3vBJrqLZbSXQwAFWRIeVrgCZG+y/O4CuCTXUWU6tDdmJWYCJVyOuahqxMik6suvvuJIaX&#10;n2q6xgfeBKowO9QXCypNDvmBcvnaeuDUJBM1uN7dKCSSOSEamWEe4A9+9akX2ea/w0aIGI5rIVSb&#10;2cKBxTzvRZfnJyO1IDT1Ewxxyxose0KMkd6xmjhktJZFvsE4wtSRiWSxm3bsA9SaryfLHEEY8H8K&#10;pDbHwja0YLY/CkkjUXqvvOCePapYiGtpQZFB45qtcz+UzgQqxAx145piKs07LfIqtnPFQusvkShg&#10;xBU1XODdBsEHOTVtJM6delpFIVec0Ac3j/SJVJAAkNRudqNgDgU53B1y7IXCk05In3s7htvPJpDK&#10;6PbnSb8kFnDDHHSvCPHWo39x4hazgddkWDIQepr1jxJqlpZ+FdX8vywTCfmPc184pLd3HjfXZJVc&#10;CRsq2e1dOGhd3YpJXRPYLIjophGSpyTW9ZL/AMTB1Y4yT361RRCNIvpViJ8tgOma24IFOmaHcCVm&#10;yeQPeu5DL8UaiKcADG78quXEiHw/HukBcDAzUjQlbRvlO4wZC1iFg1ldBn5EnIz0pskgZm3ufLJ5&#10;qewiY+IUjVHBkcFh2xVbObgEyADjHPWus8OW5k8QeYLfP71QOKmWqHHc9y8LW1lD4LsGkiYnyhx/&#10;drsv9DayB2Ocr8vtSaba6L/wicm/VLaGWOzUbGI5yOwp0KzppepLJZBlQnZJjjnpzURTW5EtymZ7&#10;1YbnybI/Kp4HU1zEk1nLf3D3OsTxkP8AMMHIrq9LtdUl8QXSi4G3dnpxisf+zLh/i34/MkVutuYE&#10;2BsDPHOBV2BFzTUjNu8tnr8E0flnIV+RVqy028udXlNxf3GwuTycBQK5R7J7A3FzYQXMYa6JILna&#10;3rxXU6Tql1dWO2RbeJhGdyBxn8KYDo7nTLf4o6XANYjh8t/ldm4JHStHxVcapdxWkkapJJEFwQeZ&#10;K5TVLHRLo388hfMEoK4fa2RWnoseq3Oj38lqCfIAV1du1AzCvLb4hFbK4OgxLECCwSQE4HbFWrWJ&#10;b+6TzFkimEYHlvwBius07zU8QSx3V7IVd1JVicDHUVT8RPZHxI72enRoI415QgFjRcDFvrdbLw/e&#10;yPpbkxj5QG+8TWf4XvLe+1XxJaan4DeJAn7mVjncDWsyzahZ2Mc+qxxhHBbJ6gU/V1tY9N0mawvL&#10;UGOHbIUwS2KYGE3hvR7Lxl4hn0zxdLbmZgzAjIJHQYqjc3aT3a2mqWEZR7gKJw20MR0Oa24Hkm0i&#10;xlkDF1f5u2an1C00O90dYm0IOvk4b5sEH2NA7EF9DJaeFbURz2jQeSpSRZA2RRZRGXwxNcJcRklf&#10;XpVC00u2j0i5tlu9TEIBwkjs2PxNPgjlttNvYormUqXPBPrTAtQs+4q1wOp4pLkmTTJIUkAXd1Ws&#10;+QXqQy7mC5XJOe1T6Ezy6+0QsWID/wCsJ4NICswSGa3DOxAI611GhRG51y+RZkEQtcu56Dio9RsL&#10;Z7m6RJYHkZcAbsYNbXhvw74tGlTiWyit0UMzP5mSR2+uaAMmRZ11h44liEUVwcsRUjaoY9as1NpE&#10;8bcMNtRa+l3bWWsl7yRfLyeB/rAK5vStRsLjTpW2RMcYG7jBpsDrbu7kju4DDbQ+UY+RjPWuYvls&#10;sNIzHzZJMqF4ANPie9GrX25g0eRtFJOqNMuYyD2FIY61kH9mXCy45TrS28UbLcbJXOc7ec4qmwUs&#10;FJYDdgmt/SrWxTUXxrA5jyATTArpZKmlztLqMJcvwpas4rcDVVC3rcsARnjBqXWIt95qjR3EzYlG&#10;FDfexWGlzdLeuPsMoAwGznipA2X0uMeJRI7qcQ7sZyBXmeu+QPF2obHJIfmvTFuwunaiZbggm1O1&#10;ia8hvA7+INXkEwYPcnmonsOLsyJMtH909OTT1U7SeetPA/cKNg6dqceIT8uMe9c5sNG7y2GO9H8B&#10;6ZNOwpXG6ggccg0AQj77fL9aVTwPmOATT2HJIQ8DpSBUGT5Z+lACc+aOvtTyDgjYM9qVfuD5Rin7&#10;QV6UwK5zu5NNwPLAOevXNTMr+VJiPoemaYVxHnH1pAIOC424GKUZEbgd+lNbO2MEHGKcCOOaYx3I&#10;iPyryOc00D91jZ3qTjYflH50hwS3PQUkA0geYmVNBA8tiHzS9m4pwC5yI+vWmBCApUDyPrzSlWJ/&#10;1fAFTFcISEA5ppzuJINAFN1Ow4H4VFtAknwnYdav7c/x4FMZQJMjBOOlAGft/fRnJ5/SiSMeTIdu&#10;eeRVp4z+5O/Hz5xTmVTI2ScbR0poVrn0mxUR/dHNNCO8yRpIwZgaCV8sfPj8KpvcTx3MLJbXZYkh&#10;SqEg/jTGdRaaTfjR98t/ZrEQeSQSTWDcwvFd3IkvY22y8D2pYH8RuysdFvyuflUucflUU+n65NqJ&#10;eW6Ckn7pPQUhgLjSVgy2mI/GSS2Kpz6lYtBIqaZbqu4BQpGas/2TBkC48TxKvfBHFPhsfByX8Yh1&#10;IzTdi3TNMRRSZHMa/ZmJA7imSKxa4/dqAK0riOFJ5gJkU8cAVVKSCPJlIDd8UXAogYTBBzijn5hv&#10;zVnyxkksfY1AQBcEhe1MBOq/e5pMfMxGe1O4BPPWnAHyT25oAUFcOW2f41Jt+VSASKrSRybMgE85&#10;xVuKbiJfJUDoTQA0bgynBOVOQRVCQj7S7AYOelXbmQB3AcEbRggVRZlKoCp5PBoEOBzG5Kjg+tQs&#10;Fw2R2p+U2uMZximMTvzgAY4NAFJh+9cqe/BNTpkRvmUdfSmSYycOOvSjGYlw3Y80wLCnMDZUEA06&#10;aRXsI1CjIHAqkDJ5bAED5ufepVwFHzAUmgIFdgZRtG70rE1JXaOQCLknJNbtwsQV2BO4r19Kov5R&#10;0+QMCTnniqTC59DfAHWEa18ZaO8i7ZLHzokJ/iXhsCvarssLu4/d8CUgc5r40+FWoQ2X7XPgNzeS&#10;LAdRMEhPAIk4/nX2Vqe1NX1DZGdpfcpPoaqdnqTszIkaQ3AO0c9vSq7g/vDsyQKVSxuZcg9ahuZo&#10;U3nOfmFQIz7lSEJLYIU965y4kjWOXMjfe4FbV9KrLKVlO5lAHpWFJC6spkVSCDyaaQ7mfJIm6InB&#10;GOlYWpXEEk0CrA6EfeFatzjd8u3POKw3UfanJRcnvSkhplCRH+zscKML1FY00Thy32hsA8Aiuifi&#10;I/uv4uKqXKeZa/6sA7OcUISOeZyoyWbAamzzK0EJWJguORRcKxntl8z5dx3CqE3mq0wDKIwOOabG&#10;yQSABxu5IqtI+XjyRwemazpp9sSDG5ievpUSys247WyD2o3GkbTmNYImaVSSOOai8yLDkSPuPQVk&#10;M2bhh9obOO5q5BLbooEhXgcNTsUiSR0VS20E5FZV3eJH5hW4ZXA+XjOah1C4H2phGdyFuua5O+un&#10;SeMMhZi3FTbqIt3N4Cb0FgwkHzVkN8zKFAwM1EXdpQPszEn2q5GihYWeMZXkAU9AM+SzSWC5KxMr&#10;Y+8RWDPZXkSSFr1WBbpXaSSjYuNoBHQVlTrG6T70J+b16UXJaMaCMtGgLIOKtSxyLaQMqrz3qrLD&#10;It1kPJjBwAab50otlU5xvpk3J/k5yOSBUkWPMbLgjHftUOYyiMJM8Uqk+ZgqfagCVvM8yP8AeNkM&#10;cU8bCGBY0mWIwVHtTDnYflx70ATfuuBuXP8AOkIUAkTdO1Rrnfyg+tPO3JIAPFAhsUsXnSfvMMT8&#10;qkVaRoWuSvmNkn8qz4k/4nU7EjO35T6VeVYhIx24J9TQFydlAddpBAqNwRKOuDinRt8zgqeDVhGi&#10;YfOVyPuigCoqRPKyhWPuR0NJ5F9FcynzSF9CetPlW4W43K6qM9u9K8t0VTfPwKAK5YrPLuxjHWlR&#10;oyBjFMZA95GpUgHqc0+SIpKAnIx1oAfgc/Wl+TzF571HHu8whx24qUg72GD9aBEMm4yMAx6ipXjI&#10;05D5wJx0phB+Xnn1qRd3yknAoAzPJzcRuIjkN3NTW0kkfiGN4y4QDLJWg/leRIBF0Ws5SEu4pCV4&#10;yAPXNCdh3semaZr1utvpxLEEHgFq9K0zxnepPpijSo5YfMAZvN5H4V8tXPnnUYiLggM+Tg1pWuo3&#10;cF1F5guHjyPmXOa0TUtyWkfeFpqEV7okdxFeo0vkDbH0pZknfT1D7kY/eQLXzb4Y8TzJLYlNRcrk&#10;e1fQmha5b3GnH7THBygzIB1p/CRKOg8xyx2q+Tp53BuTUhDSxxh2cHHc1sJJZnUnYXqshYBTt4Oa&#10;kurGWRpzAUCIoZnz0qrpGTZVsbOy8q+a4uJfLK/d3Yz+NMZvCybxHodwrK/XzCRVWW4iaG5tXnl2&#10;IOWHGahREa12xyKobjLDrSTYrFo32htqSQteswx/q89arTvaLd3BttElbKHCjNPtPD9rGusXs2pF&#10;tgytLaXTHURJHBCpjJXBGcimwSsY9lc3i3N+ZISpEp6/yrpYvJuDEzQEMEPy7utYlz5B8SuZJI0V&#10;3zx61rQGODTdUkwpItjs57npRsDVzSEukroWpq9splQ/IMdK5qZomS9ZAzOrD7tY9nJq0niMRfam&#10;bzJ23nb2rsbaCyg+0rHAJ53HJPb8KBbGPCzLFYkow+U5GK5q+Ej+P/DVsZb0C4uyO+3iuyvRqHmS&#10;n+zUVghwO1LpdrczXFmblbQGKQsrjGaTQyaXRtPh0uEm+iMvlAqpcCozBZpaW5kClsj8qz9bMcvi&#10;yBRrMitGy8BuoFWrtynhpZfs5IWMde9UkI1UtdI8+zkj0sSMQPlFOv8A+xo5NNE1rNEzfcQLjd+N&#10;Y3h3Uo38RzARELGPnDdD+NSeML4PN4Jl+02SxQSuMZG4k+3Wjd2A6jT77S4gDH4XsxwMl0B/nTNS&#10;upG1uKW20FW3KMhFwB+Arjor5R4dYlw+5AVwOfatnSNQk+wP52Udz8gK9RQxWM7VodVlvbB1Ei7X&#10;BYdM5rIu4tTijZpTKAVXIU9q6/UbxTo8+2OLcqEg+9cVpd1q954vv4po22KGAyOtJsaLemW8supb&#10;0llWMsN2e9d9qNnpkfgCANqEJlmQbRnkAVw0t5d2eoeWdPjwkxxiiS6abUra4bULjHl8Rg5FK3YB&#10;sFjEtxq372QxoMhmbgVh6vca/LpqR2VoZo1nCsxPC/41vPBrl7pt3HGj21sqks2eWFUrVoE0y5to&#10;rtRscjI5yfemAy0jvotDVptPPmiIbgDkVPLqYt9IO6wcszAKg681btGueEe5DMSeo6+lVzp0j65d&#10;XFzeQhY3zGD3/CgB8kOsT+H42t/D11PLKgKQYwT+NXtN8MeIJIInvBa6cg5dS+WA9P8AJqGbW9Ut&#10;ptOktrm2Bg4Cquc5q/LqfiO70WJ7vUp4w0LEgDGacfMGRX+n2kyalZ22qfKI9qybup702z0Wxj8M&#10;Q2sktsxjBLNkZJqhpcU8uoXm2+nX94ct7VN/q/E1wF1GRiD8/wA9SgIG+3pPJawabHFbpnMg71Xt&#10;TbQ620pv5DJ5wypHU1qKbibU7gIqrGB87HvVe3Wy/wCEqu0lVSSf3bHuaaGaeoz3NxYuHafJjHAO&#10;OKisbWGTRtQSHw/Mzooy6gnk07W3ht/BTyHWIfO24VB6Vl6D4g1mDw/eC3ghtic7pnj3Bj260AhP&#10;s9zba9ZLc6Fc5NwCpKmr3iE61dWen/Zre0G23CjegJH0z0p1xP4jl0G9u77xpa3jqhaJBEF2j8K5&#10;i01fUXufntkAMpHB9KdxWudBoum3kNhpxvvEELyGQsVUY/Cpr2DV7jxTMYtZCRLGNq+mKo232q51&#10;Kc/2k21GHyg5robuF7XwoZ3MoaSPCj1oaA5qe6voIb1ZNRdyqYHPWotJ0/V7z7TOuhyZw2HIwOah&#10;NvdS6ZqFxJDK24kqg7Ctiy8SaiPDuiadF4ZitY4mIeb+KWgBiwx2ULQz2MRuJZjt5BLfhVponWG1&#10;eXVPnI+WMcYqbULaGW10m/8AtO64t4mI3Hpn2rDsriSfUrqR0kYqCOPWjcZv2mnaUI72e4vQWYZA&#10;zTHvvDVraak321yd4wgXJOKzoLqzTVJvtU90BuIwFJrdew8PTeHorpFU7gT864x+BpMRlW9xd6lq&#10;0v2W0nhgMY8yRhgYqrqNpoxktbS3vzPJvPmNsxtb610KTQR+A78QSwKFQh2AAz+NYmlQ3T6jczM6&#10;JGj7nYjrjnrTTsBl2djLp/iW3N1raLHcn93GX549q05b2xi1a8eO3RjuG0hckmuVuY7vUfj/AKjf&#10;PLc+Rb2/l2sYJ2jHU46c10kK6bb3OkNLaly16MKw68802DdzovtMk3hzM2hQA4HluUwSK4DxHY+J&#10;7v7LBD4t8i1WZSYovlY/8CHNei67I883h8WttHHCYk3Afw1yWqQXK67pqC/uSWZOEyc4+lStGFxL&#10;HTNeTSrXyPFDmRYVBdnyaZqU2r22kX9tDpM97fXJUKV/hP1rs4dLnfQkkjn1CF2txu3AgVHbQm0t&#10;tReeW3MmflkY81XURz2hi+srW7lv4ZheSwgmEPlYh9fWtKbVNWlsrgwXLKyt8uBU904uPDNy63cG&#10;7PLev41nWLrFDN5mlo5DDOD1FICjLfalLbTC5dcsw+bGM4ptjpZu/FokXUkSNAuRnrV3UhpEsd7M&#10;17dwARYjSOMsc/hWXpEepQtcsNRnC+Zkb8qcfQ0JDO41PTrG38L2zy6pZxqI/lAcZJ7Vw7JeXM0U&#10;K+I4wgmB3E9qLqNr7xHtk165KRD94wYkAewrndQmsrbVpI4r2+KNxGVByx9OKaVw2PS4bibZaWlh&#10;DczTKFEhIO3j3rX1JbpPD1wZoovNNsB8vavP9M13xGmhWSReA0wA25ujH3J61rW+qahPa6p9osHA&#10;K4xnOKQrFPSbON9akt4rdJJZrkmR/wC6PeuludG05dSlgbV1ZxGOFboa5/Tpru1PiJorCbzbhhsL&#10;gjaKvwNciOWRrl/NfO4lqGBNNp0FtZTSJbNIcfeLZA/CsSwuYX8QSxrAxcMQVQdCa6zfB/wglyra&#10;vA0rKcjcCa5HSFv7LxXqlyuixyRyXAyW53fSmFyacX9v4gZpfD1wQCSGb3qdXlfSdTkmiAj2HANa&#10;uuXl7ciwHk2yBEBP40xIbWXwrKkt5GoSHJ5xmkBh+GNOt01/xZeNdI26ZfLQjIH4Vf8AFWq3EdhF&#10;bQSW6b8BlHpWbHdahDdiCz8MSBGmw05bO78Kr6rpTz6xbs2oyRyGIHdnOePSmgKEd7tj0y3jt3Al&#10;I3y//Xrr7e30mHSw73CHKggZ6k1heTZ2vhe0SRgzq/8ArNuStQFJJrsC31y+ukyuR5ZAQ/Wi4zo5&#10;Qr6hpos7cKfNXzOePzrp5IrlrILJBmRbYDy2X1rCsZtNt4ZY7mxmaRFQmIDHI6c1SfX9ebxJ4kdt&#10;MUsUUW428KB0+tJp3EZOsaRdw6fdytr00JXJ+zAf6wH37VytjBpjahaKROo8w7g7Z/nXV3V3r8kN&#10;7NdQtMCenp9KybS3M2pXEjaJKnHHYUNDRDfvpo1LSobZjtEyiQ9jXVXCWCeHrZftCrLJbAAL24rL&#10;WLw6kFxJcXQRYiTnHOafZyaROxujqTrFGjbFk4Jx7GhA2Zn2e5gsdVEdmGmknUqd2Sa6e2uvEEWh&#10;pDPMyrJGuGJwVHcVRhWzku4byLxEzuJT+6xwAKwtcbXr3VlEOsFIEiwwXrRa4HZXNxpP2ewit7qz&#10;kmkABkZgcH615rqMWvt8SNbjg8M6nPJC8ZkKqSoB9+hrvvBOjaKfD/iSW+0+6meKdTEN5BY9zXd2&#10;+p2VvLex2+g2gG3BBjyT+J64oFex5ji+j8OLJNa3qbkUCIqRn1rndY1yP7CLa3DxhB8+zkk1p+Jd&#10;S8UXHi/xBC2o26qD+5VYwAQfetTw9pvh228B6jfS29rc3uPljbB5Pf8AClYLnM6Vraw2BmisZWmJ&#10;CmSSPJX8DWxPb6rqcbuNXvImZlLMMgU+8k06OyeWW1slmkk3GNUHQdsVHa+JrGWe3s7bw1IkpYDJ&#10;GBxStYe518WjmL4LeL1S5WW82RlJWPKgdcVz2mzTw6gElv2kIj5Gc49c10yazpMXh68jnnEVw8AB&#10;wc4zXn1lH/xcTxS0WtzTCWYE5HCg+lMSNe7uNNk1STy9TgLNcAFSB8v4V0r3mmW3gDVljigWaS04&#10;ZVAOcda8h1aOS0+Jt64MkiyOjKoPQ+lW9Rm8YXFtE0XgSeO38pVMsj7QgPfnrQVY6jw9qehM2srO&#10;LlrtLkieR5SfNB6AeldDfXGnReGZfs+kiKFXydz5JJ+teb6XpM8JuZY2kl8yRWkYetdPeR6hcWFr&#10;F/ZVwnzLnIIzikKUVuTX89k/heyMs0KhoyVJIFZunXSwWUjw3csiEncQOlZ+s2ltHb2H2i7vHKKA&#10;kaZ5J9q1fD72luqQT2UCGRcx7iDxSAtrqevXVu8dnbzqgU75WQjaO9TxW9m/hyVp2u533nccnJNO&#10;1HUWj0rWRY6SXAj/AHkgjwo/KuU0fxPaQ3V3HdyRqftPyvtyrfX0oCx0MsNlHoyLa2qedLdooQN8&#10;/Jx9a6HV44LDw94Wtmlj+0yQK0jM2NpPaqOlyeE5PiRaaoJFYiHLMGyuR0+XpXB+N73UL/4l2e97&#10;mK1OoLgg44B+XmgEjstWn1ePwnYLDIAJcc45FcRLNK2o28E9tI4NwmWzx1rrJJ9MTw1pzXfxOEjp&#10;YhREIsYGOK46SbztcsYrS3lld7oZJXGATSQ0bPifUtKg07SrSKwtmQWyDesYABNYGm6fMNVjvYrt&#10;wx2kxhflx9K6fWrKxgg0f7VaQsrWgLDgkNUvh/UfC0MWqJdak0bFP3K7CfpT2C5s2ep29vC8jWjM&#10;5hI6Yx+FbT3r6j8LL6Ga0TycPtHoPrXBXt3aTXjM1xarF9rGTkD5c+ldlJqnw9g+FWtWttq87zz2&#10;iKECE4JHODSsBiaKukQ2d3ZR21pKWnJLcHpV6e21K51qCG1sHiwwGegrI05NBtotLWytb03EkhaQ&#10;nLcn3Ndp58sfh66d7m2jIg+ZtwBFMTLsWnzQeHriCfU7eW4ZV3kHgVgyGa31sxySRNGWA69c1RsN&#10;Ril1mWD+1HYu5y5bOPxq/dWlt9vsXl1KR1jl4w33iaEGpzetWWqTeJtDW38VE25nUi2SPpz3xW3r&#10;No0PhuC5uNQkCpZL+6KnA4rqrWCwhktpU0rdJKoIY8lQPavOvG+peIZPFTwGVBYmJVWAR9G75PvS&#10;uF7uxyl1ffatDkiDRvGrkK2McVo6VaaeLfRfM1PMUOdqE9zXQadpejxfDzTJrnwbLLLLy0IbBA7G&#10;tM2vhBNLtmW28tivKFvu020COf1VriSKOOx05ztAJcDA4rG0278Yf8JFfh9MnjVFUPKZTgY6YHeu&#10;5huLZUljis4RFjlitcnr07Syy2tmHiO4N5y/xEVKdx2Ne51HWRbJ5em+ZJxukbjA+lcNrS6jJex3&#10;B1YFsAjHYiuttbfxC3hjTGuZ0aR0KlgMcCsvy7BvEcNrKzY84fOeit2ppWAXw+Xl0TWJZ7hy7ALE&#10;GXBIHWu80nSn/sqWf7PbiHfliXAZv61nalpsFv4b0uZdZi8z7I7OQMAYHy8Vy9hqeot4Gnu57+8X&#10;5pVVQSAAOnHvQlbYT12Op1WPTZG1SFbqI4ADqpya5q/t7iDwfcJDfrGWhPJHIFP8GpLd+LLsCwvU&#10;M7O3mSg4O3n9ar+IZb1/EWrQM6KUcoq5wD2zQ2JaGNpPlxWLySTXNxifOc9/pXb21/cTLF80UaBM&#10;KhXmqOlWFtZeCdIDwSXN1PKWZQuQgJ4rn9Tk1f8A4TWKOHS3/wCPmLb2HJ/pQM2dRkSK9t0a1Klm&#10;JLY4qXTbyL+0LtP7ViK8fMO1XdWtJbnT4LMQSfaRZIPNAyq5HrUGkeEbnT9I1Ge88Z2Txlg2PMBI&#10;PpR0A6yLYNNtJC8W2Q8u7Yx+NeeeL7eK58YeF7e3ujI3nqzyxtkIO/IroNesb2++H8cA1a7S3eVN&#10;ksOQVA+nrWJd282n+ELGK10mYsVQCWRiW46nmgS0NKG/t7fVpbc+DmnhS0QCXfjBA5471O+nR6tZ&#10;3BSOCIBwV454rjpptSl1PRlVXyrKJMDrmtmKPxfB4205oNUlisltvmJXhye1DKOcv18Sr8Q7vS7b&#10;SZmeNkXcFJXB756V2dhoFzEn+kX8LSNGpcDgVS8/Uodb1yaTxbBEzMGLNGM4+taGn6jLe3Opv/aV&#10;s6xR4aUyBd2fakxj7uHw/a6ZqiR6nEZ5WUNh8Yrlby2ePUdDjl1lGhkcEr65rL1G0hl+I758Q5jj&#10;n3OqSZA/EVLrDs9x4QCvclYQQCAf1NCXmFjr7PSbKSe5hiDACNW+U9PT860b6y1G30S3Euo+WCuE&#10;Td96qfhG6eG28W7mQtOke1ifula57XJfFN18SrcSeIw8IlHlhDwooJsRwwAeKJ5iDlW+Umo51Mnx&#10;F8PzyeazQzfu+epraje0GqQRz3SZVVyOgqxcWbjXUuVjiKbVKbTmkMzdT3jxK1zPpygpGp+Y9amG&#10;r/arSzgi0dACm1iq8CtC4gF1bxRzyQ7WIH3qtwRaHYWhtV0bMr4w5HT8aGwKk0+i2Xw614TfZHka&#10;1JbIGVPbFcj4WsL+aLWbgxt5NxO5BbsBWxr9jaXFpqLNKi4QHaHqVL/+z/gjo4WFwCGVnUfd/wD1&#10;0Jj2MW/mvrC51Erorzx+S4VVeqmjaxpFn4V0ye48NX0l1ea1sSIIctubHH0q5oc0Vx4gtzPdsxZj&#10;5cT13l9Holl4RGoz+EtOnkshugJUfKxPGB3osDehl+IrSB5rV8rEDaxu6FecMM4rm4E8vXR5c6lS&#10;AOlLLr+qatqjPJ4R8ohgGdTxtHSra28bjUChA8vbubPrQBRuLOOPU9YmS7Cl7YjI6fMKx9E0OGGQ&#10;D+0nRmvy4YNjJJzXczW0DeD7gHUY2dId23PNY/h+2lvPGMh+2uIosgLnuKNhXJ9etEey0+KW989o&#10;7Q+Xlvm6frVbwfp2q2ei+ObkaUscVwwxvPIA9KdrtrqNn4/0ma5uY2i3N5R39R7ir1xqRl8EL5eo&#10;Ki4xxRcauUbe1gudd166leAiGboW7/StjT5rV9D+KsbIiJ5EQUj+LFcrp6PFqmvSNeuUljGRu4p1&#10;3NLD4fv1itJGM0g5U9KlsdmZKXcFv4lnCxxyZmOOKryvqT+KtWuf7OiEUzpiIjgY70tpaQLqFzNc&#10;Xijam5dx5Y+mKzpLnUHvdTBjRQs42YPak2axRL4tmlltfAkEFhvTeXuQh6begrB0jX7seKNQgi8P&#10;zucKhiYYAxweas6pqVtCLZE0+NZWQbizZxXI6pd6jD9huLWC2Qu43soGWqXtoFm2eo3V7bLotwJL&#10;VsqvCbs8mvC/EVzf3PivU7S2s2wuC/PAzXRyarGdGLS6zH5jIOD/AAmsWIRi71S5fb865yD978aI&#10;t7MdrO5zllBNHeW8AaTfLLjPUD1rqZ9N1KG3h2xxsTEDnGAagtprJLmO4mSABZSVU9a2brVEbTrS&#10;WRVWMgBTnoKbHfmK9lcm000B0jMjdQKBPGL6aa4tXAKExqe5q4lppdxY2kgmbcZAw5p2tRQtp2mo&#10;Ej/dqMED0ouSZEF+4u715bcKGkIRM9qmubjUX0W9NvCA5HCk4yO9URbJNNbuZJF8scLjrWk9nff2&#10;LBLHeL8h+bB7U9BnEX1tqh1fw2IdQImklPmx+tdXbaPqg06SV9VACopPOOaDGkN9pt0bJ3kc4BPS&#10;tmCS9nlEbvIiMM7RTYMdeNGPAmmJ5SNOeGc+gqnBFv8AC0+WG1Rx71HeBft6RF5Auw4A9qu6dFK2&#10;kSo8hVQD170hHPvbnybhYWC4689aNOtGP9qZuBuCnj1qzOs39o3/AJUchRGOSKpI2oxXomWGYR78&#10;Fu1MCvsvV1WOMtIqef1xW4Ej3MzMSFiHNWnkt5NBkLxxdBggc5rLnfy7KJGcfPjb60AU5pZ2vuLK&#10;TCydfar9xcM2h2aYf7vSojJcvYKsdpGSMcYrceCJvAsH7qJZzEetAGHbXMcKQEoW2tnbW7LqWkya&#10;JYSHG7cMrjpXOWGnai/iK1Q3AZfMO4YrpNW0qzXTLLy442cEbwppBsU7jUbeO4g2WrFnUDinXu5P&#10;CPnLA+WUE5HIrPlt7pJomGmE4UckdKnnuJf+EcxJLlcgAY+7RZALbNcXWkxwpM5BTL+wqmjxw6rc&#10;RxWW5lByT04q9DcWlrpbmDGJY+Wx0zWSpZbnUJipG6UHBosCK8wvrm7Li1kyHxnGOlbFnYXiaTql&#10;w8D+WIhuBPWqN/q0UdvYiLw6GLModhxitdpfEU/giaOHTpDHNGu18cCn0Aq2VyUXVNkMib2xnPak&#10;u7e3bQ7iWCWSSV4WBGcgGrcFrFHokMMtyrzrH8/HTNW7AW8OowQssYEpO3NGwGP4Xg+yaFrMl1rA&#10;zJc5VWHStHW572R/DcNvcbYy+ZOOoqvrsJF9bAFvklBGOlNt1mluIMI+8IBn0FKwEk9xcQaXDbpd&#10;NiRPm56etZ0rS/2DcwxW4kLEEkdjWzdafvsXb7TuZYTkdxWHB9ogtJ2FnINsh+Y85oSBmdcWl9/Y&#10;ts0kEmfMXbzj9K2FE6+Go8yghYhwKliuGur+1XypDz0C8U67iuE1AI8DBGj+U9qAIYraSXT7uRYU&#10;RlXhiah0+61C21HUdkyDI2txxzSpNNHaaiPtbbQwyPWoAVkiuGSEDJHOaGM0ofsa6zFNcXe5zIWA&#10;Hqa3k1m4tXnMVw8ZuLZkY46KeK4oxXP2m0Y3BwsoOCK0blWnSFjhdsYwAPSi1xFqAW8RZ4rV2zOX&#10;LnuTUVwEudamlaMFggz+FET3Q8PyhnQDcFHvWiotIvD05e1Clyp3Z60Ac7d3c8clsv2crH56gYrp&#10;UFoqWU7QoWWJSV6VnTW9hPr2jg3Map5ilgfarGqogvpHS+UokKjbnANAGjO8dxp+oY2p+6HP/wBe&#10;ucihmN7IiuDyeRUxnkHhu7CQhgy5wp6VFZNIsEMz3JQbyCh7UIGRyw3IW5OxsKDzmobAgTXJYkHd&#10;3NbMjEwzgKCjR9fWs+BbVIrnzlBO/hvSgC689l/ZjkYMmcDFRmM/2JO7ptLY2gis65XGq6e0Nuuz&#10;zATz1rQlu2nVIzY7BGo+b1osAkcW/TZd4G7b8uRWSSIr1VaKT5iRgd614GlfVkTK4C0uoxRbNPaO&#10;GIuJQDjmi4WIoIkhsJGEZJaQHFS3jWjxwSGy/eBRk+tXo1i3aSjY5QA57VV1GLZqxjDIRsHI7Vnz&#10;6jsZzbnubZcHAHIFaMUYwgIPHSo4Y1CrhsnHJNWQWBJGKVSp2BIJSdqnjjGBTAz5cnPsKQn5ZMjn&#10;NKP9UMjtXNuUPUkhWCDrzT/lweD1pmOFG2pVK/JwOlIB47807+FjTSRtxxTMt5rDJHFAMfkmT8KB&#10;nL8Ui58wc+tTcbT8lACLtK9P1qZT834iqxVt+BkVZiBOMEcDmiwEcnN4gXPA61djUJYzSboyVIyp&#10;PWmqsRJIkTO7kk9Ku2Ok6zqvjPSdO0vTL27uZ5lDpEPlQf3mI6AVcYXIbSKEUesX/ibTrGw0q+mn&#10;nnVRHApO364r7U+FXwz0XQtI03V9ZsrCfV3tg0McmGW2z7Hq3vWh8PvB3hnwv4KUy29lPq0lurXV&#10;y4yQ391fQCu0OpO99KJRc5Y/K2Dj2rojaOhL97Y2r1Xdg4v0JBJ2Dpj6VzdwZSyjzsYf7orSzL9n&#10;Z/tTk4qnKIFBeS4g3N70MaXYuWmq6vbogtruBB5eCGXNcvrcviS7vmefXVjRc5VV9amklsnlZY9S&#10;DOG6JyPzqewtjceKtMW41sw25f5xtziiw+pU0VLpJbPy7OeVg/J2nmun1nVmi8GaoreE7hbnMflx&#10;7Tg+pzVi+kl0nVYmt57CeCTGxsDP5VSvb6W70yYyW9uWKgrhRSEyPT5J7iyLtZlcwqQD29asqMXD&#10;H5fvVzAv7mG7jj+xvgdQOMCt21ngmtJW8znjrQG5twtN9oVhOCAvery/ZpLpvM8sHbwcVhrIQ6/O&#10;MYqXzYzIw+0hScY5ppjLd9pkkmj6gYpQcxnDDse3FcHa6d4gj1S4efWpyyz4RBkAg12zX81sseLh&#10;mB7ZyKy7jVxJrFoBpAXOTv8AU0gsfOvxltvF1q/hya4uA1oW+bBJfc33QB6V4JYS+LJdd1uOTwnO&#10;ksLKQZGKjYeh565FfUPxasfEWoab4Rujr8UMFnOXnlb7oA+7weK+dJdbup/HF3bReFv7TkzGm+E7&#10;AQOuSKuFkTza2Ont4reTTbM3muxxISPMQR7s06/aKG/sXs9V2RJGPLwnBP0qG+1HTbXSEh/suFZ2&#10;2botwbb65NXtlpc6LpwE1r/qwflIP8q0uwYyPVfFLWVxNJ4vZxFASqLCFDY6citHwrpviHUtZs9d&#10;1PxPaCGKdlg09fvuAerHrism6t9Ul0fU7SD5WW0JQlcdPevH/wC1fiTpvi24KeL7wBbk/KCdhAPT&#10;HSmxqx9C+IT4KtfGk76pptxHBcWrLaPsOzfjhSegyeOa8puvCPiSe1u76Ky0myia4d2QThlWLscj&#10;1FMvNX8eeIfCWjWNzp+nwWi3CGeXYN7/AEzyK2dd8P8AjK2+DeqJZfEPUzayQ2/+grIzEqOvzdvp&#10;RfQeljjtdudNTwFolhbXUG9UYSuD1I9T71yOlR3QzvaPBc4Ga2/FOmwWXwHvJzK6z3Bg2OT82R14&#10;Ncbp0t2+lWEhkmD+QAx7dKAR0t2IsFTKM7uw6VkXP2iMbUQqGAya1Y47hdLtJJI1f58n6VBqN1pr&#10;W1uqBd7AAj0pgY5cLESGjLEckmoLh1bTkIZWbvxVw21q8JMl0y/JnGaypChnKRQvtDYyB1pDImMr&#10;abEM4Oeue1V9sIZwBg7fXqatyxyIhDDqBism4k23IwBtDDnNJlJmva20BCSSqOM4A7VjaiYf7dfa&#10;uCTgYHYVowTEWLHzAfl6VmOyNfXEhwTnj2pDAbNsOV+lWJMCzOGw2OBVb5jDwBR2G5u/WmIMEqPm&#10;7c0fN5Z+YECnbV8tMd6RiBaEbcHPFCAgb7ynBxQzYPQdKDk24BdW54oG3yXynIFFgI+5JXvUy48g&#10;gr/FximALlDg9fSnkKGjbJPNADinTBPSnKqgjrRuYh8AAYoH3cn1oAawHzbeveo1WRnIxjjrmpj2&#10;703LAjA/GgDPla9W5cbgcHg0i5ZyXY7j6Grbgl2GM5HWoSFDgbTxSAkUEADAP1phSMrMPm5qSPmR&#10;ckdOKc27z+UwCOvrTAzzE4yAQM9aaIzv6YI71cbG+X5yR2qI5x9/GaQFdlnBOZFqI9GywxxU0iTG&#10;LHmH/GmJDdeS5ZgvoOtMBoBwADimTbvKbH931qcDCsS30FQuVyo20AVI/Ma3OSchu9VgJY9Tkb5g&#10;q3kbfXBzWkgO2QmDPPFI6K0jFlIytAHtdn428Lz6Lo0U1jELqIW6o7Dpt96+hNP1PQLzw9a3Mfi5&#10;JwNG+UIPukDkECvz8ltohchkd8E/N6g11Og+JvFGjmLyGknXnKMeMfrUtW1BH1poupX9/q/iAWWk&#10;XpggvWW4mmiK5Oegz1qvr8emtJvaEK64DfLzmuZ8A/FLwzcajpen6p4Ss7GWSTa0qqFDMemcY/lX&#10;p+pW+ly6hqlwt/amJog0cnG3FUtSUclp19HaSaeW09VWWMrvKZzXWaPHKLjWZhqQDPnA/wBk9a4/&#10;Ug7eD7swPpjpDKDy4Brkxr+sx6/p1tb3rS3U5VRbKMgdutJagemal4Y8NywLKkVvHMZGbemDyTk5&#10;FcPqOleMkngOneJbFPJOMuoIYd+K7TTdX0u0N1DfhhdrErSQu3HPoTVS81zwpJrEw3QW6M4VQswP&#10;J+lGw0ZWhwalCs0tz4ms5LjZ877AAfYVFatbzfGrTbqPwNEJbWQgXJO5Tk9dtdTeaRZnwnNNHrNy&#10;QbXepHuM1w+mXd5FqV/5M6bkmx8w5oEdB4p8NW17d31z/wALDe3u5CpUxJgZ9CB0rD0vT/FGjwav&#10;Jea3d3iDaYyCTtH/ANepL/XoYdQbzrqRiHBlCrkn6VsW/ibQp9NjjyTGVGRIpz+tNBe5ma1rltc+&#10;CdQgDosstsVYOvbHvS+DrvT4vhneW08aO6mQI/Xg1PqFr4YuNL1eU6cFxB8hQY/WuJ8PySWfjbUN&#10;9hczWRuwCxH3aVxmxqlreWo0S6t/FnlW8uoESxuMZye1W7pjbXGnSmV5sxKdqn1qXxXHYX8Couql&#10;IhErpGpxtI71xFpP4kPiGyhWE3MUR2PK/ARRwOtOwG5rF1cXWn2MUN0kZMy7WKcr6ivQ9P1Xwa/g&#10;Sw0u/wDCHhtmWxCgtCpLnHXd1zXHPDbNpTEQ25kC/wABzj8qr22nWpmWWS8G4DIfd0pEl3V/BVvd&#10;+HNQl03TokVtxEO/p/u1yWn/APCQWGufD/S7maW3ii1cFy4x5q56ZNdfZa1qltrUkY1AypHJ8uD2&#10;p3iTU9B1bTNMDeEG+1wTKUnR8Nnv05oHfQ9g1a38O6h4C16wWaCRbrS4fKXgbGA9a4XTtDlstat4&#10;W0K886I/uwGLAjtzXl9x4u1iy8VaVAvhC+eGB4lLqSSwPX8q9ltPEMxu9FnttStG8yxUlJOucdOe&#10;aNtirGBDFfTfGPxRHf6HPFGsaiJWB5qXUrHVbKGWW3sTLAzYUDtmr8knju+8U3Nx/wAITZL5YO91&#10;kHzDtgVRg1HWG8Rappt1dXEchP7sPHgfhmi4WOKu7DVV1ayuSshhfmWP0zQ2oNavBbxaXNhl6kcc&#10;10uqWni4NH5VxE8aod6EdfSjTtM1O40oQXmlaXE7ZNvcrIGIPoQKGxWOXg1h1vdQhkcptGQ4NdBA&#10;Dd+BNVuft8TQoSGl39PxrGXR0svifd/2jDY3KyRsMK/QeuKX7LaxaR46sIdYu4LC4bMcWT8xPXmk&#10;DMyV4bYXO3Wrua2k5cI5OB+FdHotro994N8Q3VlevMtrKnyOucnvj6Vyej2c1nreqo+sia1mtXUR&#10;uucEj1rvPDs9lovw21J5Yolje6kZYwvXcelACsnhaSyiE95DA6KM7mAP5Vj6la6T/Y2obL2d4mC7&#10;cA5OKwdf1fwxe2+o3jfD6eJLW+jO9ZeGyeuBxWzp1wb37R9ngZoorNMkLxgjimBzpRoLC7kisdRa&#10;MlcgMa3NJ1HVIk1G5s/DrzIiLuiY4Le/4V0dtayq8Dm6hEaA74ynaqFxNYHWZ7bT7q2jaRsSOMYB&#10;NFwtcwdSuotQvLe7PjnxDDeCQBrJd6oMfTArft7m4GiRvJbXbXMSLsJySfxrO1Cxu9Mi0Zn1u0vj&#10;cz7pSkYBh/xraOpWTaPbov2cMYAOVGTUjZ0yag+pfD2W2kFlGxVQ8TqDn86801W0e38U21mmiQoZ&#10;LiPEiKACPqK3YvskU0TnViJHUlQp4qjd3Fy8umb7i23mU/NuyRjpQJHRpDBHNaRyXVgNth8+5wOo&#10;qrpa+E4dV1kCKwIIcmVZRhCe+BWXpFjp8/jPWDq0GoTw3AQL+9ZRx6VP4j8HxwwXt1o1rfrCYctb&#10;eazED2phuZs9x4kttc1e4s54r+z8/LqzYyvsfaut0nWdKvdBlzo7RmPAw5+6e4NeZ6dNdiwjsZHu&#10;bZfNYOsgwf1rUsoJbZvGKRahbTpcsgUIw+Q0Jg46HrCR6fd6NdW7xRunldQen5VhP4Ws/wCyJJ7O&#10;/v4nh3s0TsWEgHpmvOZz8SdO1axFssuyaT5Ru3A57V6lokvjVvD8c2o6xbw4sm8uyC8tkdS1Ve4l&#10;HU5y21i2g0XVoVeGNhE4kyOV29a+UvFWoJf/ABL1SWK6leI6m+ST6HFfRTpoh8QfFYS2l4XFrKN5&#10;UhVLDjHrXyuYZYdY8YxSK4ddblwfUZ4pxsy2miCUH7SqpIRh1yK2LGML8WPhSFlBV9aiySO+axny&#10;HdsZIHWut0u2iu/CGnTW/N7aa1A6gnBIDZqZaCkz6y192l0HSlVMbNMhDZ+lctIrrp8uVJHlDFdX&#10;ZS2N14bsElj+Z9MiB5+6wHNZOrQNFZ3K5TanoexrzZPUZmaWkckkyfICrc81Y1PzEgkxEDtdQcVQ&#10;0jA12Q7SQx5GetbeopucgJjIHFAHK3qKVtpN7fcHFTWiwfY7liRgAYNK+4X98jwggINtRwIRHcL5&#10;RCl89abAvvcXTWdqsattD459KJow0dtiU5yCRSDiOMDOB2pS/wAyqQBnoc0mwLrPF9kiD7cBRSwy&#10;wNcToqAEx8ZFV3hbyrclifap7VNt5dF7QKBEcH0oA6bwpMT4d+L9q7MzG1DJ+Ga45Rd/brxjG/N0&#10;w5rrPBy/8VjrYEit5ttJVLUsLrF1EVRdt+/t3pDvoMgJ/cZLDKcZqwQxkcAj71RRqSOp4UYp6tia&#10;QkjIHSmhFa4ibepDdOSBVCV8+aPNzk85qV5rwazdYQbTVRlY3FwSu3NK4yDLG552kA/LmpNVAXwp&#10;ZsXkJI4XHSkG0pMrLzuGwjtVjVDu8L6OmULLGcmmh9DlIOVJEa9a0EZgZWAwNvQ1RgQhZQvJ3cir&#10;6JcHT5n8lSADmqMzUiEx0lJUlJy3IAqSN2N7GDDjIxnNT6TL/wAUxcKIhyx6jNI8Z+0RZ4O7vSTL&#10;LcKN9rnwu7C1fh2rY3fJBzWUWlCgRXWDkbvetIyW76LgzgFkHPoalgXIlLWdzsRTha5q+WRbyJlD&#10;Z8zkCt+wW5W3kUXakE8e9Ub9WGrryqnYcmhMZhXBT7Mo3nJXk1iyyyhJgGTaB6Vdumf7S4O45J7d&#10;Kz9gOQQOW9atEPc0tNijkt1IhIy3PPStoARSsN6n92cVnWZiS0kH2Y5wNuD0p8jsbhMhiMZzRcaM&#10;m+5vmYsclzWdj/SCxYYC8CtK7AaQvhhjOKzlAbYTHkgmmhE9uY5I323LFvM+6a6CGKQLiS3HKjnN&#10;JpFnbyTJ+7UEHj2rSvI5I9ZtVLYxjNHNYaSLSRRf2eqmNOBmtC0hcyxtvxj2pdMhaW7ux5gCrECz&#10;GrErFb1lUEhXwDnrUp3GzR+z5trIqqktJj6Vp2kM9p4jtQbeIKVBPIwM1l2rsdS0+Nrh1USDHfk1&#10;t3dtONXkP24OptxnLc0mZlSaVbjxxrzmH5Y41CntTBkJcnC98A1Tt4bk6peqsv8Ay1rUnjZYISV+&#10;bHOKQFa2Yq5LQ8lj36U2Qub2TaBgUrIflAzlsU4IYxkuRxQAwGZUJExUEHIx1qsXZmZSg4PWnvIz&#10;MOM5NRkhcHy/xouCHnYLYbSc96pOgMlxuiz6HNWerDnis1pLgeKZEziJU4+tFxpCSDEYHAIBzWW5&#10;c28yee2C2av3UsfzjzATu5NZsjICDkD5etJsGVV3q9wwVeCM5qvdXdwYCqzceUcr6USu3lXBEnzA&#10;iuT8Qapb2nhbUXBQv9mbLHua1itUKK5jynxzqUs/iCys47l9qTZkx9axYEUXVl8jAGICsi3N1Pq/&#10;iO7mYnfdFj/sjPFdMqB9E02ZGOFkHGOtehTjyodi7ZpJ9o1KLA2vHwCO9bOmm5jS8glsgcS5DAcV&#10;nqZVv7Fxbkh4wOK2T9rG1kgztTcVPU1ogZcnlHnElicQ4IIrl54v3l1gsC0metad9cb9Fs7gSIrC&#10;UB0rNkZneNg3/LME47UCSIQgNxZr5crEdQO1e9fDDSRfa+GWxby7aDzJVPt0FeMaXFdvq9j5UKEt&#10;IQ+f4RX1B8M57LTfDXxJleI+bNZosY28McHP5VLnyteY1C+p0VxZadc+MVH9iyEicKMPjbjjpW74&#10;wSa1+D2jC2M6vEyGa3jiLNcr357YrCtUv31kXkepgbXkdiOnritXS/EtzMviqJLawldY2QiRQTn6&#10;GmzOxU8GeI/ho2rPFL43khuSiqYbmEoM9xuNbnjK2sToU17p0GmyFiFjaO4HzE+2a8g1/wAy28Pa&#10;/d3ngSKYq7lI4YwrEt05HpU3gueCf4dXAvNLuVIvN0Ye5PyA8jimFkP1O28Y/wDCH2tu7wCVfmdF&#10;PUHoM11PhOD4eR2Hg5dWi1CDVHjkDxqxKRH+E56HNZ2tSyhLERaqTuIG7ParUCRzeH7OI28PniPP&#10;m45X8aGMw/Etjj4ozxWfiUz7p/mKcLtJ44pZptV0oeHvIvpD5v8Ar1AODTrZZE+JNkgRnZrgBnJz&#10;iuk8WafcrBoBxBl4MhQcmkMx7W41W61e5mNi2zaNyio7iRY9aVrgNGrnAJPBqvY6jHbTiCSHa7J8&#10;qgcnFLqcn2rR7Fzpdz5RlILMpGfpTEZetx3lr4d1K/hvvMhYqpKN93dWr4e0bUm8DXsp1RXDKsjZ&#10;fIUNzUsOm20/g3U7UaoFQwfcds8mk06K9sPCGp2reIJHRnOTu6jsKGAy4huBZXkMc8XyDnaazLF7&#10;9b11lL483g1safZnztbmfVZG3rnaW6AVGq757grEQFc/MR6UDLNxdTbWWKwQhUGSB1rHmknMtwzq&#10;FO3OBV9mKyuBIBkd6lgTTXaUyXMZPlHK5oAz4I5bvSpdiucA5FUX1TS9KWKOWeUXE0xWBFXJPrWv&#10;pV9plp4rcSyEJLIwUY4FNvE0Gbx5Dcv4aimWG6DRSFc4GeeKEBmyteSS2V4ttelt4ZSSQG/CvZ9E&#10;12wPgG1ee6mjnW32hMk54rBubr4e3OhW4g8QSGVLVQsAtyuD35rlA8SarIhuYwm7C9OKAaNnxDfQ&#10;3VhcImliTbkH3zXGW2m6bHpk/wDoJVicrg4wa3L+WyttDuW+1RLkjErdDmsr/iYTaRBIlyhAOeD2&#10;oCxcgt7n+zQxjOB/EaRlhEas1yhbfQbyVNOs0N1CC0ZBXNZ0TB5brezZEn3jQMS7KmdcPGOneoN7&#10;AoVu5BhexpLxA0oCsCMjoarKJhfwq1o+wuo3CkBLvvBPM3mE5/izUEU0/n3QlswytKMOB/Otq6Wx&#10;S3t1RmO4DPtWDqt1DDpEyx28f3eBnkmlcErnO+ILudNQ1ONQduxdpB61z8QDQxsM9OeaS5a6eTfN&#10;uLu/C56CpI8iFBtwABWM5XfkaJWJMAR8KSSfWhlBlUFCBt5pCWEhIU1MpY7mKr0rOxRXIxnjIHSk&#10;/vEKc44qfbkA7cEnjmmbSHGc5zxQBGOfLOT06U4E7wPLI5pxB3N8tKA20/KMetAxvHzc0i42YLZ5&#10;4qXaMNnr7U04BHyj60wEGPLODzmgjBfK84o/d7TnIJ6YpSPmOY/1oAZg7XygzSBfkk+UD2p2HyeO&#10;M09lO5RnnFAEAwAAH7044/ekg9KdsXccsCR3pcN5chwCMc0ARDZ5IOw9fWn8+UBzikwPJI3Ec0uB&#10;hctzjjFAxhLbvvnFJ/E3yd/WnHo3I4pAelAB2FMYZdTuB9KcenTtTfQ980ALyVHyH2pMHcSIu1KN&#10;3nPlR+FSAtyOMUCPoIk+WuUHLjit211rTbW3mtPsVpIrxjOYwSv41z0gbMfzcdqie1QQh/7QhViO&#10;+Ke5WqNWbVJk1FxbXkIjfsVyc1zN/q+tHWTB9inQ4yTk0+WIQqzG1ldsZUrz/KqNv/a8+r3Eh8O3&#10;ki7hx5ZpqxLbIc6zJLJ5guGBYY+ar1qskV3j7KVLDjua3tP0vV31Ka4ZZY0Vf9WwIx+dXrmwkS11&#10;CVRE7BDgFqLhYxnLMsGd27dznvVvrAAVH3R2qlbMpB80lWBb8KlW4hcsoQnD4zSsMSXGwDFVsElw&#10;D2q7KuUySwGBVMZ+0MV9KYFc5WTdjPPSlDFv4MEninbW/eEo3J6UuAAuFOfSmA8FgoyqnAqIf6xh&#10;t6tTycjFN+XI+bpQAyUHA+XnbVfaxhboMHqasscujZIGeKrzY83AY4xzzQIjwm+QFRnb1qJyd2Pe&#10;lXIkzv47035DeSDeeBQBBjDMeTxQrfu2BjYc8GnNkOPkzzUcufLGfamJhuX7QASfu04H7wGDzUGR&#10;mIgdvzp3BGQrZzQFwkWTcvzjrzUByFkBCkFeKuEfNjaTwM1HLH+7/wBS30pMDFV57fWdJnQ7Smqx&#10;SZXtg5r7k0/UrW9+H3hG53xkTeGoGQ5+8dvP5GviS5iP2S5+VgQh6j1r6Q+E1wt7+z7Y2ih2m0vU&#10;ZUIzyVbkfzqlqgZ3zShUmbjBYjPpWLPK5EgyBluTVq8W4EE6lCqrJ071jM83nqBGS24DFCQbD3b5&#10;hnB49OlZ941w0SgbuTxWhNHh4d1yi4XkA5qg4G1tsvAJqkSygIAI532HJUA1mTwsrR5t2BzW8Gb5&#10;iqOw3DtVe+8ySS3ItsAJzQhrQ5yRdrxkrnI6elZs8jbLjER5GMjtW+9rK0Umc+9VXtniiuGNsrKq&#10;85pIpHLlEWJHPJwc+1YE4SSe5VYpNu/nPeuolKPLeBbfYoP51nyRL5chEYyDzgdahrUdrnHXEK7W&#10;OxgPrVdGi+fbL+FdVPBbi1cs+5pBhUFc5NAiJdDY27PGBVRY0ioxi85Mkg+tVbiRVUky44qO48wO&#10;ilyvvWTcyDypWadjjoKExsSSeMSx5ycZxWVJiS6ZmH8fBowzmMmU4DdO9WFj+cERD35oYh8YQOD5&#10;cZytSsqlFG6omVQ3+txjpS7juUbKQhjxxLCuZAfSs+VX8x+VxjNX5yBBHnP3uaoyMpLYz0FNCZVY&#10;Exk7e/es+eMfaEIiPQ7h61qf8sX6feqGRd0gyq4A5oJsY6ghnHlN97irCCTzmGFIxVpli8g7QOuK&#10;rLuUygHPPBzTESqW8xOoFS/KeNwxiq5JAj56nvUm5S65ixhe3egYpb5kG4elKMByMdutIQAXIFJl&#10;8jAFAgVZv7QQrbsRnnmrs6Hytwbnb2pYd5UDaeB2pTkSEl880CIonUWq/uSzHiq7O4uD97IPSrh/&#10;4+VMZB+XOKidVZmbyvmFA2PU3TQRFjximvxgGM49KckhCbdhz2qKRpPNUkE+1ADsoWGV7cVcgUOj&#10;jdgAdTVeFYyrZjH0qfgIQMgnpigQjxxtdIBKMDvQ4TnEyjFQlHLH/SOfWliDD7TuJbJ60AIB8/PT&#10;HBpwIy3y8U5lxD069Kh/i4zQA5t5RcMO+aptbtJnAIxksc1bO3n5j7VHIJfsrlZyACNwHcUCM3yX&#10;+05aYsAcCpJjP9iVVWIbfugjOasqoMiYlwCOQajlj2zq3mOcdqAKVrdalBqazNLhN4AVVr1DRvE9&#10;4sMEUeqRlQBuUnBNefxoGjlYW6jaOM1j3G2O9jdYptxY7ipxmnzAfXXhvxHIUiRpUkBYcHqK9dst&#10;Rgk8O3KxONzgBwWr4N8P6rqcV9p7HUXCmXhj1GK+gNE12yZLHZrMZkIGWDYGauOuhk49T22a2PkQ&#10;grFlwSazNhjSWN5yDvypXmp9Mu0uYNNWSZC+0ZYHtW9dWumLFlFd1aLk9SDVJmbRz1veay95LALC&#10;X7ME+c4yGFSwi3QaltiRVZu/rUaxeLpNZsbbT7ELa+d/pDmPJI9jXQ6hpZi0Es1whcIuRnqaBHLy&#10;RWYvYWuHdgZMqRzitGb7G9nEIlbOzBBNQwrcxeZus4ZEVh94561BqM1pHeWMkflgMwLqD1pgUor6&#10;3s/E88X9np5kkJwx7VtaU7NNqNw0z/eO0kVzepiG6vrCa30OVShXkn+tdDbyXP8AYPljSkyIQAAe&#10;9CQEN1Ney3N2Dd9WOCB2p+nOV0/VIxcyFuxLd6pA3cYfztOkG6TgU0RTjWA66gqqwHyCgRJFpFz/&#10;AG7JNcX+d0mSd3Qdq3Lv+yToywPeD5kA6VTmncaQwZpCVHY1lF4ZmKNJMH2HAxTTA1tOs9IEs4jv&#10;Y40Y8vjrTrvRfDT3VxPcJLctjETeaQqfh0qC1t7x/DM4aO4WLd1xjNVrmQR6fDD9qLFe4bk0XsBm&#10;PYSx+IrjZfKIxjavUYrd8uZrPTFEkTsrdhjiqFmssmoRZlkVWIGWPWtGaG4j1ZwLwBQmd2eKQEwi&#10;046vmbUo41EOChI61PbWMsNzdz2mlQyl1Pz56V59qsHiq78QWkNn4fmlBulJcSYGM9c16NYTaxYW&#10;cMTeHBcEWShz5nQ4ptBc5K+tbt9fuFuRITLOO3StqC302C3tt/2c/ICBmtRmj+xX093brGrqzDPV&#10;fpXBvd2cl/qOHvGXzsLgHj8KkZ2t7qWnxfDLxPKggRVsmVctjnFcFpvkDwNDLFctLPPcOzMBwPxp&#10;t/aPceH5reaO8eFpFIjOVzW9pVsn9kRW8dnHCiRAKT1piFthMNJt5gu5kUnaOtJHcJdRaiJZXiAO&#10;Dk+ldBHbQW2lTOdkpz93P9K4HxF5n29zBevCZDllC/nRYa1OktdDthLaX6a8doLHy35D1LLO0oRS&#10;0RCsRgDpVXSdQs5/BGn2v266DwwkH5Tya2tG01ni1yR0OwcLmk/MGzOSdoNB1oxafG0ggYcH1rl9&#10;NF+ItcmuInBa5J5bJNaWpw6nB43ghW/jWB5fnYnoK0L610tfCsJh8SGSVlBYKOBVIRJp9xaOpijj&#10;IdgcDPU1j6ra63b6vZztIoQy9vSp9JbSodUimn1hEZTk5HStHV5rbUL3TWt/FcZgVwCqrkk0kMoS&#10;2Ml7aaOxe5cKRu6gVp339kWvhGG3fTIRuKgADnNUbzVZrV7WwtdOZ5QqgbV5JPSt+30DxHceFGn1&#10;TThG0i7lUnkL24oAWzh0G68IXNuNcSKRrblmboKp23h3SYtG1O4bVGa3QkmQ8LWcPD+uS6jKIbaU&#10;Wcd0nnStJswoPODWj4j1CO8ufB+h6fIkdlAkYuCrfNMw65PXAp7hcNJTRom1i4ilkECvkOec460m&#10;raumoDSkt0Pk2z7d5XGSauapHp1v4c06yieFUMCgtn86yVh0/wCwLDb7AXj6Ad/WhITNJoNXi0jc&#10;umxlUtskgjHPtXMW3mt4jmlk0V2AlOXC8L+Fdlpt/bQadpVre2UlwzOQy5OMduaXWruxWz1COx8G&#10;IGbbgZz160Bc56RricakgnKqxA25xmuv03RJLfwhvXToPOltyVJYHb6ce9cNe2ernwuhW48h2YHr&#10;yDWlp0njKDwxqbTeMJ7lmRRECPuYo3AtpNYQyamNQ061SZHPLAc+lU5bqe+0e8i09YyEfD442rXM&#10;aveQTyrDc392bvYTIQhx7c1F4clubfUNSK3N15cvGdp7VDl0Ktpc6TUpdKt/B+lwzX7ELgzIp5JF&#10;X1lW7+G8RtdPuo7cwYX5SC2K582umv4oaa8aR4/N3GMnrW/NrB8mzt7XSYUiRdsSqlUIrWs+lWPh&#10;RidO8yVnxtYYOar3epaYbG0J00ySggqir39KqX+meIru+0xfMdA0uW2r2rZCaBYWcUb2ySzLDlmY&#10;dD70ITNPQbiG4mgW98PzxAsCEJOAPrRr+oaLa+KLdrJEMyIApK7gDXP2F9PeaxqflX0YgU4JC4z+&#10;NbYsLH+yLmR445JFbKg9adtAuEWseN5bCd7vXrd4TF+7jEIUr+VcxexarqF0sbfEmSyVJDvVUyXH&#10;pW3Otx/ZwMjoAvRFPSobWKzk+3y+RhwuME8mgDO02I/bLmwg8QTSJAymWQj1q7cmKLxBFFHrtoEO&#10;N5ZgSPXg1atJdHiTXLe1t4xcSnLsTzmsOHQ9O/4SrULm78RXUkzy/dL4AHpigDsrfWPCsEXlWN3Y&#10;zXvlch4gQW/H0rz3WZtYk8Q6nJc6wcySZDRLtH0wPSupubDQbe2gmg0UCdhjeD0rD+zai2sK0tlJ&#10;MuDtCjOc00hXOi8G2ekHR724m1WNYsHdu7jvT9Tk8Jy+JrGLS/C4YRucylM7j3xUNlZXieG7xZrG&#10;S3heXhC3QHrVrU7nRtN8E6Z9hsrZrh7mMAsOSSeeaSVht3M2QXg1GaJNFYbkwSF+7UQdLKxv5JmL&#10;Nnhdveuhv7u4TQiw0uBpfsSNkDoSK5u3u3l1GBbzw0cGcYLDine4rCQalcXl4kckBQEDYwTHFa9w&#10;bWLRGSQPl0wGPGK6aKHQcLLFa6aWWEHJIABrB1201STw/c3MmlCOMyALg9fTFTdAcvDFYwrPcNdz&#10;vuJO3fmls729utfs0Wykitlc5UjrV+DTo4/D0TT36iQR52MegPSqKSXceqGOO1idSf4OvNUOxrS2&#10;Grz6q32ZRNjGU3YHFUr9hb28sd5K8OxMnac9O3FTaZe3y+L/ALLHPPE0kgHzH1rX8VW+lDRIIVEV&#10;zesyH72c+tJaiMHSbvz9R0oxIAnzAZHXHeupW1gRnnvNVhChicZ6isPRNNnjkup5lgt8Ww2RZBqh&#10;qR/fXDXWqzOgkwI1brQB1Us/gG4lEEGrnzCcbCnAP1qa6n0fTPAuqu5swqQfKVUbmY9AB3rjreKI&#10;aZ5sVrEAXGOBmtx9PtbrQmnmDMI4OFduPyNO9wOIg1LVLiy1mSa3i3NPldo5x2rt7CCdvC2mzXM1&#10;rGwjyRjnHauVjsLpbuf7Jp25ftYJLHjrWhrcyp4L1dh4hiMq+UrQq/PPHFGw35EV/qVt/bcYj0yS&#10;WJZQGI6V0kV/pY0+AP4Ryr246cHNYNmtt/wiVmv9lJv8kMcjk8UllfIde1DzbJdkGAnHWldCNhtL&#10;s5vs0xKLCXJ8p++elchq9pMniSeLyUSMoMFDxj6V195qOkvpVqq6lPAd3ysqE8/SuO1P7Wl3DM+o&#10;zzs49Oo7cUXXQEbOhjT1sp7fManyyAT1OapzWlzbaxqhEgMcr55NV7WGWOG2uJJ1EjDIiDdK1Z13&#10;x6PJNeNxKCyZ7UgNazv4YvB0/kKFfYd3FXdNv7CTS5PPt7YOEbDjGSaqyXHhSSNILbSPJZbQB2J+&#10;8TWRp9nFBqmqSySMyiT5QW6/hTTAqz2U9748iUWqLD5+GlZsZGasahDZaZ4n0u3V9yPFnaXzzUuo&#10;MXSbZKIk3g4VueP8a5XVWmkv4J7lpsIihWJ64pMErnY6LpVrqHj6eae3WNUi+XnI/Kna/pXh2x1j&#10;TJPsduGafAkiX5iSeOBXJ6fqWpWuoSy2+rSHEGCvrmr9ldeKJNfjvvs7Tuk+VgkTcpBpXDUqahou&#10;rP4hWcALvgUlJGxx+NWEjgsPDl3K1zCJXXCKDkk1Nrl3rE+pTM1hcRLuTdklceoFV7LTrm58SRO8&#10;5NpGi4DN09aG7oa8zjXXVZfGWn3EwkMYk3DK8e1dJe3epXfhXyJbxdmQFCDbwOnSu311NIX4fyw2&#10;9hZAqigYIJz/ADrzmOO98yDerKuec8fSmtR7nS6Xdiz0IIbCN5W2iINyK2Ibu/k1mAzXNsQq5ACg&#10;AV53PqLW/iLR1/sRrqV71EiiU/eycV6Z4hW0tPBHh9hoqrdT6aHePf8AcGM8n2qWhM53Vb6zfxpo&#10;kEWnQyytfJ5smMhFzzW9caZ4Wn8Z2c8WozRxQWS/MexI+biuQ0SSyP2+8eyDHcQAOfrzXS7bO68K&#10;6+B41t9N/wBEdTI4GRuHoaA2Kmr694bext9G061ARQwaQRZ3epLetcImgaTKtyE1cCM3Kl1POeee&#10;a7bSJvCen/DEWY0+y1KSIzD7SygNIX6nPWuWuJWg8H6k8ejTRxm4LcHJ5ot5lJ2OojsfDttYWUdl&#10;qbtHHagy5/vY9a5q9ktbm4ZJI4UEdxw+RlvwrQ0a90+5sdLiNnNtP38jGcU+4sNBm8ZytbwyK4T5&#10;l3cHHtTEX4dP0B9G06S41KFvlXC8dqtW1tpy6/qRhtLdPMMewhRwB6VyFxHejWgN1wI1kwBnHArr&#10;9L2GPf5bvttmIx7daUhWOb8V3CjxTp9sttNM8kQAx2rZ0bw2ieDta1DULm1UDTmMMTY3E444rCmv&#10;bVtduLi30WWa4N2ViVl7g1PPY/FObWLCe6vHFo0WZU8zARQOmKXQexyVlolze6zrsl1e3KQLcSGN&#10;Q5HQ8Vbt4UgtbySWQLFDKVjDDJNdHNBdtZWkkWsskavjaP4sdatDT47qOwDmYLGvzDHDGhJg2c9Y&#10;6zqXm30dtoUboZ13zsvKiurv7fTL/wANWSvrN4XLJvVHIwR64rmZiIfF1/bRac0cR2hmCda7DSk0&#10;+K0nLJEzsV3Et+VOwNlOSLSrPR5IorU+Z5a7n/8Ar1sWO2TSdKkYTCFc/O3SszxFLp8OgXzyNGiM&#10;yEnOSvt+NXZdV0lP2bdXEc0QY2iiNCMMOP60ri3IL3xNpVtrVyq38RKphSelcHrfiTSZ1V3nmLCc&#10;HCxHqK3fDWi6RdeCr/UL/T8MJm27m6/hVWa10x9T1KGDRraSMRMWfYMKKTVxqyNHwrrd3fS3ZkgL&#10;xRwKFYrgIPerFzp9/c+O7iVNWEdsJAVC87qisb/wtF8J9ctLfSYYriW7UbwRucg8/ShDq8dvJJDc&#10;MV8kEKTzTsLcpa/d3VveaRZQeHp/NnYKrDoauy27xeH9HWWBBMNpAxzk1lxT6tc+J9OmuHiCwSnY&#10;SvQ1uKL+58Wqz+WyrGNtMCJtTuw1vbizyyRLlvauaupHl+IujQLZyqbi4DF9uANnXmvQLLSZTq2r&#10;XFykMYJAjOck/hVjUtMsotIgnkv7CJEJIdyFOO+M0gTRxOv3uoSz2kUFtPKI1VHweMDitWzk09/D&#10;lnb/APCLRZWMFhjIJqzpE+h3N74qSHS7h0jtT9nlKf6445/KuYtNTWHxvNA9i0TG8ZTkZHJoGdHo&#10;+p3k3xK1nT4NNjgjtokAkSPpu9xVLxFoyJreuM+sSyyIVkBB5HesWa61i1+JXiWKxWGMSSRNM+3O&#10;7PvXZ6Z4j8DR69qKalcu90UjADrxnv14pMLGJ4d1zU/7WSGL4ZvcJ5ZQ3Ex27cfWtbU0SWzvGMsC&#10;SiXICkZBqXxLqulyWV4uj+H7fMUIaedFChARnAx1rivCVz/aOueOBNeTRLBGQDuySff0piNHVvEu&#10;oWvge20yLwtD50zKJrsHLY9u9bOl2hu9B0oSatfvIAvyu5wM964/y7ZfH/mSHzkjv/mRu4zXVz6t&#10;DD/wmVxHBDFEunqscannJHGKmSfQdjS8TalFpOqfC7TrVPOctm6BUlWDf3T7VymrX91N8SLS3MyR&#10;xNGmw+uetZcGoarNomkvqFrDN9mnla3YqN+G55PU4q6G0iTQ1vZFcyLN8q9Dn0qr3Faxu2cCR6z5&#10;YtUZnKkHH9a1NY/tsQWqnTMQ/LkqOlcRNP4wOqaK9rG0MRmUsrpnKj3r0PVF8Sy+APDr217Bse3B&#10;mcjoR1pAzxfxPdXb+Kbe2LSpEyDd2/WuTvEdbZIINQvkLEZMbnmvRb/Trm+8QWQ+0QF1+UsMcHpm&#10;tE6N4S07w/eS3/jOKW7AzGm3gHsPelbU0UrHD+H9A8ayGZ4LW8EbgEiVj+898mvSEhvLbRUgvfDN&#10;uucfPwxNaOi6oJPCU4M8cZjGI9vp2rN1e9u49HEslssz/aQPmPQetNkOXQteH9LkuvGmu4uJILb7&#10;MNqnqxrnNdstasfFjfZrCSVVveQX5IzXXabqoSzhljic5twflHSqqazoL+K7iW7gY+XJ8qsOppAm&#10;crc6V4pvryKaOCeJfKXzNwwD+PtXZ6PZ3Vp4bto7jX1nyjBdx6Z/wq9qOoatcRafDamCK3Zl3Kq4&#10;wPrWXcb116wjIuCSq4xk0Bcx7i2uh4lzJe3HlLdhsAnpnNdFJf6LdLNB9nVZFtcAkc5Heqt/I1pd&#10;2E1zpO+IkFVJ+97Uyzn8L6n4+0z7DpRt7kSoLiEjAUE8EHvRYLmBY2N23iPX/N+0SrEx3HccAHpm&#10;tGAQyf2haT6dH5O/I3dOK6TxU+l6IviqKHa0t1JbCRM5Zif5VhOikKVgyWtFLYPqKAKZ/wCEfj8W&#10;aWtvpoaVZQCU7flXTaokFzoVvbyQuU8jkE4A+tctZzaDY62k1y2S1xzxk108Ezan4k14W8Uaw/Zl&#10;56HGKLgcbcBodCaztdPiDSSYaRf8aeRJD4fsIAly8xB3Egjn3ruLeHQrWyuQYLcyLIcmQ85rndQv&#10;ITqd1/oUGGACsAOKLjOAu4/Ga3WqyDVLlVYqIiASAD1rV0iHxFp13ZXrajE8UycyZwGz14q5qF7f&#10;L4a1BIpI3YQkY252g1y+nTarNaWFvLc3EqJe/u0yflLGhLsVe2hp6obzUPEmtebfXQjCr5HJx71l&#10;tb6l5dnGl+RAj8knrXrU+g/ZtJieW8sEZrRCBvBb5h6VlDTfD6afrcUvi6KZ30+Ri33QmBU2KT7H&#10;JWtpqEsckaXgYb1+fPatHVpNH07QrYPeebMYCTxkIRXOafeXlt4dmlW7Gxr6VYueTg1zOtT37x3D&#10;TsxExyhqWtSkjSX7RfxXtzuljKvxjoQK5e4u54vGXlvE5Yyqq5OK3LG/ki8MmFFgQbRyxrkNQXUb&#10;zxbcyqqARgFZF9RQ9R3sHi+2aLT7CV7gKZYwRg8iuEOplrSO2j0+RgcAsWq9qdzq9z4kFvPqhkEK&#10;7Qc8AVTENvDDH5dsrZm+b1zRHsMzZBbvqQjaaXzNnSt7T45W0cQOz58wY55AqBbF38SiVLfJ8sbf&#10;etW3Sa28YaPNcxsIftK5U/xHPFNsLmdf2Lnx54MgRLqSNpc3AAxs9M1savYu0unQxNtjWIErj0rc&#10;utX0x/HGvQwaJam4eGLfLgAIO2PWrDyW5vFJuo3YRfMQKlu4k7GToYkzIgdgYoiCCOtVrmaRvFOn&#10;wK2f3pyvtT7i4m+2yC1dFUv8+0VlQNKvi69m8iUu0WBkVSQjq5vsi6cyRvAreX8xrMEkyab5Ud4x&#10;LyfNz61gwPdzeMp83zBPPxtz3zXQf2fqX/CQ3WxN+YFwc+tJgaVzHYHwppMTalbGVSGIyPlqvfym&#10;10XTLiOz5dBznjiuafTNYbx/pcTavceW1yTIoPQCtnX72ykbRtLihBZGRSfp15pjG2t9C2q6XcTa&#10;RGwZuAfWtmeXM2ossKojQjaBWRdWkcZ08CAhY7QcA+1XLZlbwvbt5RYjKigCnaS4S+RmQb5T1q7e&#10;XWmJ4Hv4nt4gNuTxzWcEs49VU3U0iknKJ0rUFlZSW7Svagoy8ZPFMRjaVEbr7GUjnEYYnGOuKhu7&#10;SaTxfdl2lEca/L7YrVg1GzsL66hWCJj0GBwKqTXc1zc6uEiRU2csvvQgsFpLaRs7+UGGcH8Knnmt&#10;5L2xaO+AH9ysW0Rzrlnb+bjdIdxPpXa2Wg2plmne/kWNYi2WGOlJtIDKW6NtbXzpafOyfepltdps&#10;jknupC8snyqfWse5uHbxtCiPviSdgPlwCBVaaSVvFDf6OyRxyKUGOpotcDpL+fUE0u+/0VAGVdoP&#10;XFVZIwfBCs8QLEjNNlmlnubZZJlXlAAavallbPR4UUMdgJoQGK9vI9hpcaBcBxnNbd3Y2sHgqKa5&#10;v4CTF8oU9T6VWtZoFF8Jo2yqgcfpWbemVr/TBLJctEbgbVJ4FAy1pWlm9bLaRhA24ZPRRXcyXenw&#10;+H0t7S1hOyDaABnBHWqtvMkOgiOFkXzbHDY6gYrmYLmSLUr5U0ok/aD85PApN3AfeM66WbgwssjX&#10;ADE96pol9L4m0RxZN5aup3bqu6480vhnTsCMc8hfWs6ybUYPDd00zPhRlPpTWwjX1kwjUrJnRQoR&#10;d1U7W9hXxIPLtQU8jnA4rHvLxbjSolO/5QeT1qHT5iNPu4FhYyO2Ebb/AFpgdPbyXsmp6s6qpXJw&#10;N1Q6pa6xc+AtVWztbZXEgJJPUDrise7j1eHTYViknRsZZue9dJost0dBtllt58k/MwJ/Wk3bUCj4&#10;btNYTQNdmmtoEYKohQjlsfeNSXN3by6haRysFffjBHSuqs5LeTxrJb7yiLBln7A1wOsadq8vxUvX&#10;SaKOESZ3A9l/xqYtvULmd4gKra3yQR8krlgKt6BEHt4I8/N5PGe5q8unvcW1251FQqrg8ZyRU2iC&#10;G38RT+ZdKxU7QAKoZJNbtGzCRVzv4I9KzpbhBqMixouBgV0t/Jp5mv4zeqXKZXPXmuKWN08XwF95&#10;Bm6Ypklu8e4iWxb7DKY35OR0qzvN5pmkwpbyAiQZPpW/rKIvgLQnkt4F81PkxjPFczY3RSRYVQLI&#10;zfex1FIZZv7fypdMjjvHZxtzis3WGK6BckySk+UB15zWheSv/bdmBncPvZq4trDcwukgjLAZUGmg&#10;aMrw/ayHwn5kt/gFSQrGr08ELadKFfgNzjtV42sUPh+8D4TBAQK1Ytt9rOuSxfbBtc9KTYDnmEOh&#10;XBaT5QnHrWdAZLqw1DYSf3q5I9K0LqBRNqMbT7vl6VV0iMRXt4q3IAZj1FAMvLBELJV3s2FHNRmS&#10;GNWJgyAhyamma4k1aGCBMDzBuapLvT5PLaNb8FggLgUm0g3OYlkv/t6zwzSgGT5vTFdHb/ZYdEsZ&#10;nkdpZm4BPSnNAE8MYCJ8v3hjmqarvi0vMpIUng9qTaaA2WktZIAVQqSvr0qm5TfyXJz1NINg34Bx&#10;RwXyUGa52Wh+fljwuaU9B70YG5sAYwKO+QOe1SwDb8zHBpecrkUpzgnGKXnJ47VIEgPyL8tLn73H&#10;0qM/cNGTgfWhgSdZRngetSKqmTtjnmomQsqjcRz1zVhBiFBjOBSAVFXzJPlOPWgkbZ8DtTlJ3Eba&#10;UoCpKkcNyCadgIYDK6XW8AfPxx1rTaJRpkDI0a/KdzlulQuEjsGbeoJThe5r0r4c+APE/iDVraa7&#10;ivbLR47gNPPICN69wuepNaQhciTOf8E+EfFXibxnJb2GnXMVjFcr9uvmB2KPQHufpX3F4O8PeCPD&#10;PhiaDT/D8L3LxILi7kGZJD3wew+lXtLTwzo/g3TtM0jw9b29pDEEBVfmkbuzEdSa2gLJoUYRDcVB&#10;5rZaEctzPu4Fn8R3s0cTxxyBdyM2cH/69TOkAijQxQEIvXaMmr6pCHH74dRxVTU4Qqq/2lMFQSAa&#10;BxVjW0WHT3v2R7dXjbIK+hqXVfB+nXQufK1bUYCTkLk4rlLW5uYZ/MikbHmDKmu8sPEqNBawzhN2&#10;0AHb/WlK4HBPoQ0x0QabcuCfmkIJJprALJIVs9oyMMa9LudThe1kldLJ0jTlDjmvNdR1LT5Nbvd1&#10;nHEpcYUdqE7iTbZg6pBfPJJKtzM54yCeAPatzQ7NZ/Dt0sniFLUgDa7DNRh7aS2IW4GMdB3prwyf&#10;ZIwL9h14BxQWLe6YEuCTrcE+G/1ijrVJYjH5jCKULjg44Fb+nm2NkYWDbx0yc5q7KYxYvHJpyYA+&#10;U49aZLZzkUd62mXrq/mbeduayZb3WEunP/CtnlXdgjzsYro5Ir2IIYrKQxPIN/PQVm38rx6oq+U6&#10;rtXEmODmmtRkdvdGWOPzfCMkBA+60m6riWu8O6RRY3fdz61VGGuVCmI5QElTmud8Za7aaR8L9Rmi&#10;w9wzqkce/Bcng/lQ9AWpxPxS1C/k8P3fh+30bU5GeHfeyxqdiJ2AfpXzx4aUWnizxKYdFfaLVgsh&#10;G45xz+Veo6j4/vrnwrp2kWXwvtprh4SZnwDKxI6Z61w9rLqtpqliLjQbe2+1CQvA5BZT756VrGGl&#10;yWUdJvfAK654s/tzR50JnYpcs+fM9sdq04bLSTFNeaJPfG3kkLIGcnp7Vc0nS/B934j1d9Q8NJcG&#10;Rz5S7sBDWpLcaPpXiKC0SyRBIP3cajIA9Kqw2yTRL64un1K3udFMMkceElxgt61nzaF4YuPEE0Vx&#10;qU9u/mHyztzkmqFzca/J8YPBP2eG0it13tMOhx2zWprN5u1CBljgaVJkzsIoJRj6hol9p0koi8QC&#10;WNx8rKMcfSr2kX1/bRGKe6kmg8wZ3HOAa3buUyaBaSfZAzm2UEZzjj0rkLy7sbeJFlt2V2kAww6k&#10;0ItHMfESxjvNZ1E/aCtgYomtzuwM9TXn8EKLZQRRoojXAz3OK3/HF1eTQeHoUllEa/MFU+tc3ayS&#10;C0tyWB+QClF3Qx13cyxmCJbaTaRjNZxgRrqGRoCGzmt/Fo+x3RSyrwDVFXQ64+4KQrDIFMZm3C3D&#10;IwEcmV46cYqKDEbkGNDx7V0VxMDhFtogOMjHNZM6QG4UCLBJ5HpSaGjFnaSS/my+TmqUsNoY3BlV&#10;ueQOorXmtgguDlfmXjmsKSPF15guzy3zDPWl0FbUry4jUrGrkkYAoghmIn8xiCRkCrAIFxuKLx0H&#10;pUjyZhbjLY60FFHDCUjGeadgdC1Ic8nrzzUZYeZJ17cUASHaGQcYNJJuCvwMFarsMvn5uvrU+CY1&#10;zngUIAt4i9sx83kE5FNZNrkGQn5qVHaLzh5LfN0pUctJNm2P1pgA8zYAMfSl2sYWGw/ep5OHHA6+&#10;tOJHPzjjpQA07P3gEQ4Xk5qPI8tTzyeaeQCHJHpSMF8pML25oAjBUsQFY0Yc5pu5ldFCLyanGOOe&#10;SKQDBGxGfNAHelVICp+YEimMW3MMkc0i/LMxB5osBK0ZEBbYMg8VXaTKnJGQKnZ5WT5peM8ikSNG&#10;uDtiGTimBAigxEGPqeDUMoGwrjvwa05o2VEDBQcjGDVeREG3EJ+7zSAiiGII920ntVqY2o01AHG8&#10;DpVQbQGzuJDdKSRSZiVgOSo60AUXJ+0N8oxUJ8vzlzGfY1ZdJBcAmIgH9aGRBkGIZ7UwIFBweMc8&#10;U2ZiLWIADrVzadikIMZxikkjTep3AsRwPSgDLXaWGVA+tT8eWcWakjGDUzxRlOYyD2xShXEAAc/l&#10;QBh3aTG8hla36OOU4KkdCDX0B8P/ABp4di8BX2neI/E8rJ9mCwS85ZfQn1FeMSRE27L5g96ypbSF&#10;pLndE5TAwM9KBM+z9Fs/hlqzXC2HjBbhS2RF9oK5PpW9/wAI9pdn4n06cfDFbeaGBxDcBt+c/jXw&#10;ppd/remarNNY+MNStGSQEFSSD+Fe2eHvjN4jtrKyt9X8NQakm3aZ41Ktj6HipsxWsesy6TqWp+LN&#10;eE/g2J4FYlrnzQp47etT2PhDwAFuvtM7wyCUGM+cScjvisLSvHvge68YWhj1jVLdLiRd0UkZAQn9&#10;K3/EGmz3njz4byab8RLi2RwzTzqu4AduPehXQrnRXNtrcWmI9j4xtL+1SEK0eAHUD261wo/scfEm&#10;xWRLiJrlX3bV4yK3W0HxJbeL9NuYP2gJp8xYliMWFx9OlWPs80eu3TSaTazEL8sgA+Umhdx3OZay&#10;0ZPGW9o95eXCtIvAz9adqFjpUEd75llFztZSijn8qTWryKJY0uI4VH2gFGBGakgeSfxd8OZzd28t&#10;qVYSK3RvTmiwytJd6a2haRaLqlujzxuI1cgE4pNHdobHWrWbRoXJl+VhyPbmuj8TeH/Bc2l6ddS2&#10;jQGJg4kjk24HUgVkprXw4XStDi0/U9vl/JN5vJJH+0etGjAry2tr9mvJZ4SrBSUIOBVGC50CTRr+&#10;BNTsUnlRgoRhk4+ldDqP9iT+FftEPiu3mVlIaFOq+orJ8PeF/D0moXl9b6FqCMjE75WYBCeuAeua&#10;BM46yN5Z65fCM6hOssjb1IJI+lbfnQJ4emaWe5DSTf6tgVI/Ou5trOCHxPbXCX1pJ5Mp+QoOtUdZ&#10;hsr/AMRn7Ro6RkOvlNGMZP4UBqc7aWdo1lfSrHcq/l9Wzjn60/TtFvE1K8ux4gtycN8rY6V3VxAk&#10;XgGO3eyRWFuPLIXkjFedTX2lWmriK78V4+0y7YEjfc2foKBXJStlFqusyyaerSOhA2x7ufpXFK+v&#10;jxJqJ8m9jRZj5TEbevtXrul6P4jWbS9RtdcgEYyzRSxbt6np1qxrmqeD57FLC78JRx6mZVWLam0M&#10;x6cj3oKUrHB6N4t1mz1r7PdlmUchg3auuj8XeGdT8V6NDLPpsVzG/wC5kYBSx9M1534l8OeI7LR9&#10;bvbnwPdN9mkiaRQ3/LNuhHrxXJa5D4Ml0X4b3FjqEyT3UZyqHDI6+vcUr2HufQus6nrFpaGQeGJb&#10;mBoCH8sk4981yuiXGnNfNMPF08EkszEW7S5z379K5fw94q1S1so7G/RJYwqp5j87l7Z969Es9O+H&#10;E15HdK4Wae2JiCvxuPp6UCszA1sedrFg1rZahcTmcB5QxIFabwRpoMiXLxb/ALLlRkZU4rH+33Ok&#10;eKNdhluImief90rj7wPoavW7WV/JrQa9uFdogy88CmI5wFE1XR8aorO9w2Ie4FdHfxNc+GLaMxsI&#10;xjzfpXGyaTrdv8UdMv0vvtkUdxiWI/KUH0rv2iupNL1S4j1K1jBjTdDkZP0FHQZzN3oMFx4RuYrP&#10;UYhD5qech68VdXSPFOk6fo81l8SLP7FPZH7XE0QzAyjjnvmr+nuiXuqhZZBINox2bNdDdxWw8Izp&#10;cuzK6BhGG/Gpe4JmVo91M3h+ynvJyxkkkARV6qO/4iqMVppB8WeLrq1jm8p50IU/wnvirdjq3hyz&#10;1DThd6Rcx25yiuiF+PoKrxX+kXnxNurfTbTUo7LzVK3EkJUSnvwaFuCL8yxyKR9nl2iIctzVSPTd&#10;PlXUNs8Kv5J2DeOtbWqz6daX9oq3XmxlBvKr931qitv4ZlEd/b+I5FKDc6K/Qj2oaGjhrAahDrfj&#10;K3vI5QwuALdm5GO/NbQ8PtLoGoXUOoyiRV3nMn3cc1sSS6Pc6deStbp94BW7kipIHSHSrtGvrkRy&#10;QcfSi4EugSaZdeFdVtrvxJbxXVvauYXIxyo4qnoniHVY9VdZNbtG8u4dWVyMMAe1V7bTYJdP1KeO&#10;1lcbySVbBFZ7+GdKuYZp5NRvYHiBYr5mAcfjT6iPSbd/hrq+pTz3drbtewaXP5UajbtODknHX2rn&#10;/DS/Bt/C2sRf8JhNb3v9rziYTNwpB42k9R9K5LT5rNEumt9IKCGJ4/P3/fHQ1jJYabcarDGkA2m9&#10;JLA4yxPrQ0B6ddto8S3oj8SaddrGymKUyCudutfuzqE6zXSxp9nxE4HD496zX8ND+244JfDmuwhQ&#10;rE722uOvB6VpXel6Pd+GY0GoyRC3cKUZcE49zTBMx7PXLaabUbCfRbdlkSQxuF+bj19a+cfEr7Pi&#10;34nQ2CrG12TG3rX0smjxJr2iyxvau8Nm4UIwJIx3Ar5t8c7l+KUObXpdOD7c00y7M51ukvTHYVa0&#10;28vbTVLeWHIxMCQTw2O1UWYeZhSDheaswLGwt2MW7Y+Dz0zTE9T6E0HxTo13BYKYltZzAokjZuCR&#10;3Brp5b15JryN+U2DkNn6V82iFPs0hSRl2AMjA4Oa0LLXdegmMZuXkVQMhm5x9awqUE9UK59E6TGB&#10;r1udir1IyetX7qUHUbgENkGvKtC8UaVNqGnxzX4jlD4CyNgZ+temyRudMtp2NqN6A5STcCO1csqb&#10;juh2Mm6lBuVPygk88Um+M26eW/zd6S8jyjbWPIyKggVNuFkXIPINSkBbyT5Gc5J6VM0TfarU47Zq&#10;NgwuLdNueQTitPq9sAp4QUgsMEgMZHJ4qSMk2825yR2pjoolkJJHyVDHMwstU+UHg9qLjRv+GWKf&#10;ErSsONrswPNVvGaSJ8QGVI/l+0qxYHrk1S8OOf8AhNbSQyN812OPSug8bxN/bGknynBaEA5o0GjK&#10;tXkGpW/yllMK5qxMP+JjIy5A9KbokcP2W4DSsWEY5NS3O7zbkBCMNzSEzMlx9tJ2nGarykEkhOnB&#10;BqdgxvIB5fGaklhYwzNHCOF5FAMylP7+QH++MUuosi6bb/Mw/d8g96VoZGaN4snEw3CqussvnWSl&#10;gD5IyKYGXABmVifvN0FbkSk6NcBRn2rDi3btuMc8VrWz4MqlmGcYyapko17IBLCMG3RSD69aLmTM&#10;6sZByewquHxMysr44waikYDUowHYkN93HrSKNCFA0u4SEDZUE4kWC6YHIV+BWhEGXTbrNky5UbRU&#10;F8pHh0ME5PY0AT6e8jLbFZzx1Wpb4IbyQbTkrkZ4rO0yR0eKRIs465PSku53fXLgySjO3qvf8KQz&#10;Eumy843D5c846VnRgM2ROch6tXZBuupwXOajhEPnRsI35arRmzXhKmCAeU2B3q6IoxIc7ceV+VRA&#10;RpbWu4gbgMYFWdrmJ8DOVH40ikjm7+WPOz7ISoY8g9ayIpE86fgrhuK3r2JfOkHl4z2Nc/LtW7Ci&#10;MgBhTiI6vSZSLqMpuI3fMc1q6jHNLcWskd8TIcblrnNNB8wYdQSR36V1A8wT222PGMZPWpauPY0L&#10;Fr+CxujJC6+agAP0qQ7nurMqSMyZqfz5Hs/L2AqE9KWABZ0BiJ9KSY7G3pyWn9s25aU5Z17dMVu6&#10;uka3CTRrIV+yYbn2rGstqzI4QHDjC46V0V+UHw7+IV08ibYbeLauOpPpUS6GZyVi8Qsr13vGO6Y7&#10;TV6WTdpiY6D1rLsQkugWrrZEbnyc1olGEbgovQdKoCKNh+7bnIPQmmXMhbapXrQ33lGxuKhkzliT&#10;mk2Ai/LG4MYPvUbuvy/OBmpCG8piB2HFVpgweFglK4Cszny8dCpqsgOb8+XyO561bkSX+x4ZAejc&#10;gmqMzoWJViuVG4A0rjTMS7L+dcERA/vRkZqtOzC2iJUbWXrmrdwke25Im6kZ5rNugx04qJB8rDv2&#10;q4tdRMqPn7DcyyMBGqHjPWvn3xnqN1eeMIrO3/1YugGweOteleNdZjtPDzQQ3CmRrUgAdjjrXiGn&#10;xSvGZmeUn7WzFmPJJrrw9O+rGtDZ0+JE1q5tnUbW0/knpnFbelo76fqVuUG0XB8tvxqjHtExkfb9&#10;wAnvWvpwkXVr1EBCumVOeldgjUtbe58yUFEKxkZPpU0k6rrcYV/l8og8VeEqxeGL5RFkk9Sa5rUJ&#10;WEOnuLbBLYOB1pgQ3flG21JfJfLSZUg1UUyLa2SKwLtwzGgSSnUNjbQCRwa0XtkW5scgMzMuNppW&#10;uB0/hu1n/tGx2xsWedQxz6mvefsetWBhiksGEL2quWAzgEV574dgtEg8OSy25QeejNzzxX0EbzSL&#10;vRNOA1aCcNbKC7jBXHbBrysdifZyVme/gMDzwbaKOjNb/wDCLNKur2/lTRONhI3KR6isrSoNFttW&#10;8UXr6LKjT3X3snHFR6rp0MRlubW3uV4/eRhjjjviti2WS9+D9yiwQ+YsRDADlcV0YbGKpocGNwMq&#10;Lv0Kms3lpL4bmP2ay2lfmLAbdv41V0rw/oGo+HUW18S2gUyAzAzBPKI9PrWHb6Pq93YeJbM61IYp&#10;Izs5wQRXJLaeKNPv1tZrS/eEXW15EkKlR0GfWu29zzj0rWdMsoL6O2/tlWEYT7jBs/iKgtlEd3fM&#10;Lo4Fmdq9+lV7JrBIbAf2oXCoD87ZNR3sqLqSyWwZy/G3tQDsY1jdXn/CT60wtDvW7OSe3PGK6l5r&#10;6WK3cxzOwQ4JOcVkW9vcrqN9JNp8aGQAjnvV6zlvI9Svklm2rt+X5c8U2xDptCvZv+EU1SO/txPa&#10;3u5oT0lHoa6rWriK98NaKr+CobOYWwHlxgYG0cnj1rBguNTDOEtJJLcMSxZ9oWr8OpQTW13k2iGO&#10;MqCSKLBqcq0cK3LFdY4zg4boafeRW66BA39sOWYcZ7VYtrPTRr9w0szMHnJVQ3BJo1a3LXKxrCSE&#10;IIRfSgZnWD3TWmoANICqgbuzVU1bUb200axB8MzNvnA3L0FWLie5isrdbeFT843qV596j1C9lk0e&#10;1A8PB9qgMCO9AEMNwJ/IYJIF8oE5HStrSdLefW5ma5eOIDJcnr7VStFjbw84W2QHy8suMGnG/wBQ&#10;k0N7a1nIkGQVUcnFAE2oWVkfECbriFVSXCgc5qzKIIvD9+8dxENsHQjt3rFtrfVQg8+OZpfM6k/0&#10;q/JGhWSOVWOY+VzQMxYo9YkW1vtO12yEZkb7RGVHbrj0ro7WK0uLSdxpUxbZ87Z6HvVO0hsIIbhI&#10;p3RGJJXPFWUunSOSKIwJGxOW9aAMvUobOWx+y3l+yp5gaPDc8VRiuVjguIY5CYQgAcnkgdeK12h0&#10;572Vp7zeSvy89K42+QweOLcM83ku3ykdMUmwOjtf7BuVunSeYlHGCT371rxrpzyzxkIo8n5Wzjms&#10;myGkoqiJVO9SRgcA1aTT7+W8hczyeX5oORxT6AMuLdYbXeS7IZuvqKlLxGCJoohtWPOSPSptXW8F&#10;nBbrdLtEYwB3qtZpdG1aKSH+Hg0AMIS5tbeRJGXajbsjAOK8/uhNL4hvCWbYJSBzxxXoWrCRPCst&#10;uLYIGHzFeCRXHLFEsSqkbDB6k8mom7DitTDkhy8eUPAqqQ3zYiOM8V0jRYmbn+Gs14z9rK7SCx44&#10;4rHc0KKhvJkOMYp3y/uSH6jmrUkLeVLlV4PY1AU+VAVOe2KVgGZGRlgefWkPIJ3Y44pTGq7vmHT1&#10;pvy+WP3gJBpWGGGKL9alKjyiMH60zqycYwOKl5wTjvSQERyOCp6Ckwm8ZNSMDlhntTQCCvPSgaI8&#10;cDIBo/jUY6mpccH5fxpCD5hyvShDGkON2VHAoydzdDT2yTkE9ORVfDeYetNCJFxuzs/Wnbf9Hky5&#10;+/0pnOF+bHtUg+n1oCwxlO4fuwRimY/eAAcVKc7x8vemyKA3f7tIZHgbZeOc1EQ21AW79alHJ4A/&#10;OnHO77ueORQBDhvMf5WphA3mpyGKEYAFNIwV57UWAj5woNOHIOFpCj7mbfx6VIkbBy3BGKAPfFbc&#10;oYIQMdDQBZ+evnRSsolUsAccVYLRlRiAKc04xoY3JKgkcHFUM321TwgNPZYfAUSMsShZHfdn14NZ&#10;UniSeKXbbaZpkWereUCaoDTo2uWZrtFTqzZ6VG83hiNZUWx3lTgyNSsPmZJca5rM8qk3k0mRjCpg&#10;E/hVSAeKJptSZwyRY7tioJr6x+32bRRxARqflC1HJqF/JBIvmSAEcY707Cvc0DaXQspWklTcM9DV&#10;BRKJwQyfe9KfDPcNpcCOZAwJxzTWZhuwmcGmKxrK2+3iB28AZ461VmESSSEHOQKgieQbcnnHSp54&#10;y9hE4dhgUAQKxOcFcHrmmdHf5u9KgPlNluc9qjb77fIetCQCnGMg5qI/fOT1pxICMCDk9DSMflTI&#10;GcelMBDt3KBJ27mqr7d8nB4NK5H7wgtmowZPKbcnNADBsFxL8p5prY8wEIeDSE8D5QTTlPzMOmR1&#10;piI+PMkO7r+lRsDnJP4GpJCwlxgGmfNsOcUhEZHzZEnPbjpT1+aHIHQ0hzt6dqRd2yPkjJoEWovL&#10;3NvRuBT2ePymIPAPGRTAv71BvHIHNSTRx+ZHtJwF5xTGUpGDLL+7U8dPWvQvhBqE9p8VviLaiZUF&#10;5pIZF7blrgyiBZFJxlaXw5eS2fx08BSZBB1Ao59jTi7fMD6dWa5k1jV1eRi32k9uOtV7qa2hkvwL&#10;dTL5fB+tXHkQCWdUjAltwy47GsgxXU1+shhBzJySaaEZKm7YuxaYlpCck1fhEIjiV5cAPk+9bDx2&#10;6wW0YjiLHp7VRmhRr0oUZdo45ouIJJbXfMI7WPaFGB6VUZlKyZt1GCD9anMcccc2Q7GoELNexL9h&#10;YDHJIoAoTTI0tyFh24ArKnZzaTZnyDwR61s3UKpqMhEmVZeRiufukl+2QCMkAvzSbGjJkh2yHEfV&#10;vWq06olrNlTliMGukktHW0iLXAYkCqFzA4tIt1uMbeuancZy10gxbsvJHQEetY9z5KhYyo3BSW4r&#10;fvji0swSOM5rjru4C3N0SmSByTU9bFJvcwtTDotvJ5IBZiBzXLzndcrhweeRWjqFxLLOuL0+WGOF&#10;rKyQVye/PNFMcncl4wAYxwKE5eTnjFNYxgJyclagaXbG2Y8ZHFaIRbGPMPy559aXcolJxjiqEM26&#10;XbtIy3FWJFchgRjjg5oYDZtpHDDrVNtodgMdOlPKkE5Zjg1GQTK7YI4osSxOrdgMd6CBhuO1ISAD&#10;kZJPQUnPdCPeiwiFo/nGABg8iomRPNPyjqKuKBjkksTTmQbR8qgDrTApPEpU9M44qr8wZiXAwRjF&#10;aPymVvnAXoDTGij2zfJ34OaVwsVS3zx4Xkj1p/JJ57ZprIE3DBJ7GqollOpRDYQobmmBo29xtMhE&#10;R54BIqWN4ftUpdlCk8/jVU72uF/dghscgdKsy28ZtEbe+BjigRovHZLaWjpcDO08mq+E8qZgQQD2&#10;qpKd+lrF5hVlj+RqpW7XqQqPtbEeYcqR1oA01wZD8i4HSo2KmWTPGDTixKjEePl5qFVd3YZI+bk0&#10;AyVNxdgBjA4OatRqzbd0wxk9KieMpptuSGJY0sZ5Y5YccUCHMMPjdxShT5YIxgNyabIwEQy5PPYV&#10;YTadMHzt8w6UAVNQmMUFvixYr3Ydqz1uIvPiwW+bGOK33jL6VLGfK5HFZi2MpuwMRk56DtQA5usf&#10;ByRUZHyTYPanypeJcgPA4AAHSq7HbKR5i8igQIpLAjsatOFaEZQHpzVeMjax4znpUu5gEJIAz0oG&#10;MaNt0JFwFBU8VnTQ5lkJmAGeh71pSAF0K+nHNQHBcgoOooFYhEcIs8NCT8nABxikhudVtJYWiu5H&#10;Tfkjd0qdkcrJxzt/KqKRsuoXBYuQV79KadgPXvD3jRorXRgbm4BVwHDZr3rSfFdk+lWjme1fcgwC&#10;etfFSBFN4SmQJQUAHSugsdW8uSBRd3EeCNqseDVOXN6hyqx922HimG2SIRLbu80qgjb2NamsSGS1&#10;jkUg+eitjdXyVoevzSa5pCMhG1xkk8ce9e72N413bWA/tl1CxrjniizRm4liRNUbUL6DLRRlQS5b&#10;gD61JaWVrNqkAaIOiPzIX4OOtdkLOzufAtxasuJGh/dyg8iufTTby3tXiWSUqsnLkmtFJNaGNrMn&#10;1iXR003ToLeOJX3KCVFV0lsoNP8APNyzOEX5cdaz9QtipsXa657Yp8ccpWwZrdXUDhTQgN+CeC+0&#10;W4Y6G6hejFazlsbsatGy3ELAtgJu6Ul23ic6bFHYW2nxxf8ALUlgCPpWfbprMV75ryXjgR5dsnGa&#10;ANm4tpo1uHMcOFTJJPWubkv4o755ToU7qr8AR9u9WXub2bUVE08iYnGFzwRXYq2nx6dZxHTbNi8I&#10;BBQHIPWn6COMXxJJeXVra2dk+wkB/kwFx15ovLNRqNtOuoSM/lncvoauXMNsniqCDS/DFnERkyKM&#10;dT15pXhv4roGaGRmkPK44FKwaEMBvH0OVX011dCdrDjNYesXGpLolmn2m5AaYA8HP5131kDJbMv9&#10;jrtXGTVDW7K4l0dzFpVswRxhVYZpjRS0K4ePw/gyrFIYxhjVo314+uXESQwsQAfM3dayTbO2hXIc&#10;tE6QcLn+tctKmpxRl4b6RWYkMd1TfUdux02p3Wpz30CR3qyLHkMFHHvW1oVhCNHup4YraSbBJ3L0&#10;P0rl9H+0LaFVdfPbduZveuv0i6ispbhLi3kJkfJwOlOOrFswMkUuraUuom3UxTkHamM+lSzx6WNY&#10;mkjmgRViyG34GP5Uy9ufD95rDIJVEnlnGOua5w2sL6xBbXct3JaF281VcgkduRTYjbS6shNMdqTB&#10;2wu1wRmuZ1jTtSn1y2uH1SOCEDJULk47V0FpZ6Usl3Hpvgt4rdB8zvMWP60XU9qNGmVss4fA9qTG&#10;N0RNHi0e9DWkZbZnzduCcVLaa1ZLruoZuikKA7hjjiqX2iyTw3eubEMVtztUdziqkZ8NP8D9buTb&#10;ldSlvQqW542Lnn65o3C1xJ7/AMPaj4ouFjguZMudrEkZx1q0LVjdWC2sOIsEMG7Gs61t7C20H7Uu&#10;mosvkg7fU06G61x5YJFtnRPM5AHagZsSaHYizu2uHDfuyXVD0qto+n2cepXclrZXiwRyZMjqce/W&#10;ui02W3N4ZfPkk2qN6OOp/GuiklvriwKpYQx22w52R4H4kUybnGM1hF4w1HUYPCzzSpGPnKZUkd/a&#10;p7DxPqdxf6zFdKW2g7ABjj0xUVxqOox6nBaQWSeQiv8AaGaL7/pzUelRabPD4lu49NkeWKTY+xOj&#10;N90cdc0AY+tapfTrFFJ8Q5NPt0ZtltFHzJn+8RXKfbtI0y6hkXTdTuruU/IwUnb74HrXdNo0K61r&#10;kuqFY549reSedqtytPh/4R+DVVk36e2Dw7xg4HtSb7DPPr648S6idJYaHqibMkAAgsT69K6jQ7fX&#10;Fti95p6xrGvGW5NejRXnhifSoWstJjJCEMxTG4964TVn1CTXLlEnZY/OGVU0X0C5qqkTSCTzIyFz&#10;gnqK0tPghP2uWW/g2I+SSaxpoLgeFZHWC8ULbjOQRn3rO8PLe3mp+JbWS8kEUTrucHoDRuiWa2oi&#10;TUfHcUVtLMIbdBuaMZHv0qPU7yC0S0iN3ExVdqgEZc101rqmg6KLi1g8PxKGYK11LyZM9RzTrqD4&#10;fT6ro1xJ4GV3SQSJJ5p+Qk5JxnmlcV9Dm1itDo2gyXWlWlu1y2VZgC3H+NXJI9OigjZdHtzwMEAf&#10;nUHiTWvDsviiytLX4dyXWxVAm8zasePSlTzX0Cd/JCAQj5Sc1VkM57UGgbVZW/s/cBIuccV0NjHp&#10;Yt0kFirSCHKjHSsKBd91qLSWw2B+AfWups7vT7bwN4peTwYwnEYED5zu/ChLUZzurar4rjiEek2w&#10;WaWTaZGj3Y+matWWha4fBurS6r4mtXupogzRqASoI9agttTRoXMmmxxEzcLjpT7rU5v7W0pba4kK&#10;AZk3twMfWhq4GTdz6dYeGzGujyIftACnGNxqwtxftYabJCJH3wZYZ6CsnUNS07UfFthBPDbmNQQq&#10;x4+8PUiu50OCx/4R6ZViPmeWQqkdhQM5+2lQSMzzyO5Y5BPFE9tqBY3EN4yAg5jHIqbyIT4quo9i&#10;qBMc881t20kSm5RIRJ8mAeuKBHKeGbKaT4i6/LPbS8KBuY4rV1eC2/4SyMRXUjYPzYPStCQXSWU7&#10;ALE8meOlSaNbIYdWkmdWlA4yc07CuzLinLtcQeQ3EXBI6UtlqkVpdTo/lFhLgblzmq+oStBrkjLd&#10;2++RiBGuCRXO3KTSa9pjO+GLnoOlNAjtdX1W3l0i3AdySuSoGMmshLZLvT7Jri6EYEgKA+3Siztv&#10;M1ezRljbAGDimXXnHx/FaqtyVVlPyLwB9RSSsAy7urqLxFBEwkZTtAYjggVPqK6pJb2rCKJI1hyA&#10;o5rXuRpk1qqSxW+6JRg55JFVIbtF1cJcWMwhFo5jfaSBgcZoGjn4Ptky20U0F6sa3IMgBILYPFdf&#10;rOr7/DHh+Frt44YIVz8p+bHSuDt9T1K41e9lXRwsKXrhCRjIBq2Zri41ZY5/JRXmUKAM8d6GgK2o&#10;anJPqumAJerEXAZgDzjpW3pCzDxQZxobFDCAAx6+9bF8mjjTNKgtdDjkeOAZfZ3rIjub5bl45LNY&#10;yqHBHShAW7y0mk8VMIb4CbGcqPuZ96q22mX0Pilri58diYI2djDla2NNW5GkazcLIGmeNsMe1chM&#10;btn1hzr0zStLg54x+FK4LU6q71HTXdhFM7MWAwD0xWbew25a2lKyP5ijIPIWs61tNmnh5bhFDNnc&#10;fWurszpv9nxLJqML4j496qc72Eo2Lej2Vk9gmY2fapIA7VHqcqDSNVSOMqijHBptjc3Frqt4yMPL&#10;aNuCOCKwtRuZpLXVWW0wrSHoe9T0E43ZdsJS+kCPO0McE9M1w2r6MV8V388GvXRDXaFkLEhTXQ2q&#10;agbCwDI+w5yRxRLDfLeD5JVRj99hkGgrYUztBpMLyOkkhgVcdMCgRKdNurlbeAL5WcZ71kahHfNM&#10;gWwnbkDI6VctbfUTp+JYLhIUAdxk4wOaA3NHQbfUZbfUJpPDshj8w+WzJxVvUkj/ALNkP9lwNKgO&#10;3B7/AEroDeajffCV00XXtDtRFbFTLIAMbR83WvNNLh1pvFV7jxBc3rCY+ZKfukj07UhFjTjAlzNL&#10;eT3HmiQ7EIP8q6iax87w6lwonUPjGQaTUNLuE8DPfXF1p8Lu2EwwJTHtXJWuv69BqMsV1r8ktujq&#10;I90O3j245pjCaGW08UO81zOBxtAGf1q1PfSeQuywkZnGFwc/pXULLo91PpUrTQTRuBvGK6y3sPCJ&#10;guDB8PZYpRa/LMzlgCR1xSvYR5zPpWsr4ClvGuYSNgYoZOT+FcteSvceGrWF5k3pLwFNdnr+meIJ&#10;9FurSHXryJmnOJVJwAfauKk0bWNPhhVr64l2yKXnI++e9S2ykjcsNPtbfwvbTz3S7pI/lBPWrP8A&#10;bWs2unqtl4QilbdwfWsi+XVLjR7bybe7ysQ2IATz+FbemxXMXh6w+0ygSjAIZcdaHqDOd8R32uSa&#10;ILi9NvbuQuY0Pr0qPTZdfl8OwiKa6CGPJxnJFaviTSluFtN0jzDcjDa3HFXtLv8AS7WKyil08hhC&#10;F3AZx+FLzHfSxkfZ9WaGIpNc7ierE8H6U0af4imvxE+tTseNzInAH4V1Ms8DXjG2nXBGWyuKzdK1&#10;y5g+KF5AstuIFlUTBlz5h9j2xQhXsU7TTLO08fWNxdW0zGDmNnXo3rUXim6vr6KVbfUrl5ZWVZMK&#10;RsQdhXaa7dDUPF3hWCHT4wNuZmC9RVWS40K11ho00KJylmwkb1OKu6JTOe0A6amjXtqLeLMCIHBI&#10;zk96XVNKS4ulZruRYRjhGx+gqTQrfRH1nXbme+lRZ744VeSOeOK6zVbK1tdBmuBdSFXVdqsfvE9K&#10;Q27M4uSz0WLR9NhQyF9+Ax71Y8vKW8HlMFXHLL8pzUj6drTGxuZykf7xSqY6A9K6HxraeIIvgt8M&#10;303SbaX5t15KTtIHbnvU3BmAlqo1lRGsB2oOVXArInsdRHjYXUF68bqDuQdDXPHUPFNvqryGdfJk&#10;hXMTL3HXmug0+91O6t5ZVRUULgpnmnZjsasUN7dWOryPpK7Yhgt0+tOt5bSz0SVotSMznO5MdKWG&#10;51D+ybyESpsJ+cjjFRSW0baIr25Mj4O5QKQijIZmVLi30WBSswcNtAHHJrdk1+1vPC17CiyCT7MF&#10;kIPTA5rije6gmpXNpLaiOEjG4H1roNCttGXVlBv7baVJJOOc0x2J9IhE8ZUO5hiLFgetWbrUmXT7&#10;qGGyijUEjhcnii4vdI0+78QCGcOz8AD3rGspJZptRnnjhihGSAepz7UC3Op0C40C70bXlvdOtEk8&#10;k7JiB1FYP2GV9auHt71yn2vDsTxgGki0rX7qG5mtdLMVoJxyG5f8Kk1b+0INJsYFuJomYqCVFAiP&#10;xJocl7oVgsfigRqm1nHXJFcXFHAuti2utflmMUQGAuF46V2TCSLwpNPL4ykCiA7o26k1yumhNQ8T&#10;RQw2eOXMtwV/Kk+hSZ0kV7aR+GhB9qchgcqvQYqily6aXrMVvpwUXBALt1X8apzxRW2o3MczFXDk&#10;bT29/wAaJo72XR7dYScPIMFRzTsKxR0HTnHxQ12S4ZWjVkMA/hb1Neu2+mLc6f4hmS+CKtkQh7ZA&#10;rkbTT7m38OazJdyeSBCnkOW+Zs9az01rVLZJoD4pkS12NsUL97PvSk77Dbuallps0q3qSX8KGO6b&#10;OD15rQiiit9VDm6ZmQcLn71c1pd7IiarcObpwzM2057dKz7fULu4vtbvna4SISkRxEelCuJpmzDe&#10;eI5PiV4zeW7khtvkESFsgY71geNYfEGo+H/DwXXNRu0trwGERZULzzkDr+NdRpsE93bzyG3l2mQY&#10;I710F8zWnhyGKPw2YQLY/vGX72RVbi2PLLHWdZ0+ezto9NtzvhRXcx9PUV1Wo22lz6NptzFbRrLs&#10;DN6g1ybz2s+uCIae5cXpwxXGTmuynt5G8P6UF1aBRhd4yOMVJRX0vR9TuIPEVyNRUIltks3qOlcF&#10;Dpuo3PxpkS5jiMMd+N2BjgH1969Vs9S0/wDs/XNLgvpQ0luu5lXjI96ba2ITUHM1xtLPlnx2oFcz&#10;dVsmibVjaN5MDacECAZ5Ixk+tVPBUXhrT/CHjmKeDGoTXhb7SWyJ9x4AHbFdlqculjw0IotQSR9u&#10;Dx0rz5rO7OoSTLp7GFHyDnqaV7gizqNtNDbeI5Fs+ZI9wI7d6wNHtbq6h+ayuZC9x90kjp7e1asN&#10;/ezarrUDbWWJBxnOav6NfPD4lmSXTvLZ5CsZ28Y70XKtYspo9z9uy6QeUiAY3DFZ97/ZVvqEe+1i&#10;Kx5KqOmRXSeI7ywh0Kygt0uVkkG6RiTxXJeTZTaXva7P3epP50XCxYi1wXVsqBYVVJNuNuOPrXYp&#10;fK3w/jtoXj2CEglXyRn2rjbTRrSe2lihvEDswIOcCtex0q103UJpp9XLSbMP+8yp/CiwnuZVojWm&#10;tFZNxzISrE+tbskHgF9G1O71e2DqoBDO+MfhXMa3NI3ia38t2aNZAQRWvbwaXqtpbWc9mu1UG87s&#10;ZoC2phanfeFjoeqf2JAV/fxhix6DPaq9/JLcaPpMa3CPGtupkOec4ro9Q0bwxZWbRC0RUMf3lbOT&#10;XEXVlq6R21xZaHe+UL9FY5OME9SKko2bWW8stAhkMsggeUAho+F/Gprm10+9e3uIp0Yoyt8owCa2&#10;vG11awfBD4eaTFZJJdXxhMzeX9wY557UkdrbWHw90MLKrkwR/MO5I5p9BMpSxa832UR6o0W2MblA&#10;+9iuj0SW0ij+0ahqNvvXKpkdTWZLdQrBp0n2gKxUZFU5oBdarZCKUhNvmE54+XmmK5e1y38SarrU&#10;Edp4fdo4+eTgEVi2uleJbHxMZDpM0EwuojG68hsHuRWg/jC0S1SC3tXW43GMlRgfLx1FbMOoa/P4&#10;YgMrwEkZyeooQWMbXoNRvPigk89oWJii3jOQCB1rXvoYrfwtbFpwHNscnPPtSm/0y20i9kuFkeUk&#10;YOM4rmtaudZuNMsHt9JvCtw+MspwopIDPtIrGR7+S6iMoTcUXrUmn37x6wUtWmieSfBC9gDXRaNp&#10;qQeHLk3EtmxEAJLsBkmsgx2MWva1JFJEGBJwADijcZY1JoPtJlnvpgWgOSDjJqnpQ026F5EdUjJV&#10;yRk8itqw02XUdMR5Yiwjds4OOKjTTvC7eMILTTS0N9GpFy5fgfUUmCZGNNia6dYrqNlJ2tmp5rLS&#10;LDT7MppKNP5uVJP3m7Vfs7SK08U3KXXiDdhc4B4Y1i6/qFg/jrwAIdQhZbeSQzpnpnpQNFe3/tC5&#10;8WeKprvUbkzw2y5DSHagI449qxrmbSktL6A6qtw2X3yq/r2rN1i7uG8S+Joxqrxx3YQO69QB0rkb&#10;i3EWpadFBc3EhIZmlJodralo0tTl0mPw3poiuiWjuCWiz93NZWpXdq3hW1a5eCFEjBi3Hk1yGq3o&#10;g8QRs84LLnMYOR9TXHa1/wAJLfy6S6SzfZgSBg4A/Cs07mlijqusald/EZIoIrgWsFwo3Ix+b16V&#10;297e/YvBlgsMsnnz2nzDv0rirS1W0upT5o3llOCM5NdHO0EkdhNdTBW8vABFXYRT0wWb6HrUrCUT&#10;bmLMTzzTrIQNesrHpP69aoWhuj4j8WJHE7xQqpJUcEGrGiH7R4m17bC5EJO7HY0gOxkiVJtKe3kj&#10;IOMrnrWDr01zLq1mkt1EQrrgL0Wo726uI3BDMAGIxVKCC4uNSRis3zsPeiyAZJDMvi3TTDPIXaIZ&#10;KjP51osNRSfU42mkDeR3966uxtLa01DSWnt484zzyTVPWBDL4xd0YKjIMYHH50XAwdCeCO9lE07n&#10;98cbuetdlZ2EL+KTKtzblNvC8cZrj4lsv+EnEUblzgliO2K2NHe/i8S63I0koiDDYC1JgivrVjHZ&#10;fE/SpVjkeJ8l1X1rQN7dmGVoHeNioAz2FZFxq07/ABUvY7nR02GRQrMeAK1NYmsootLWK3RVmj5Y&#10;dqAJreWRdI1maSSN5ViPzZ5rm7dI5bwXGPnW5JYkc1mzXE5vRDC8vzSjdz2rsLK2tX0pWW4VXS3+&#10;ZR/EaB2sF5dWx0ORIbnMhgwcio9JLW/h0yTyAg3OQrCqgG03u60wfO44qC6kE0USecdirkge1MQ/&#10;xBcLPeWjpZoSXThe1bUk0C+EdNiW73P9lHTt61kadHZSRXLNKSI4jt+tNsLVxqeqzT66EDbhHGaY&#10;FeO2t5bi5BkGcnlq0NOtkgTWjt+UcnnNQRW2oC11SQrn98doHGRU8UepyxSRraSR7uGJ5zRcRkwX&#10;NrL8SrZvIKrFcDcw711GralqU2sabbQaiVi8kB9g4Arlri1NnrStLGFD55Hc1pWgCLbStIB5hPLd&#10;6mUVIadiW/hsoNE0nZLvcy/MwXk1TZrdtZjBhOfKHbpXaWkOlSR2RkEZZVJwe9clq7WkXie+lazC&#10;JLIAhHtTT6CYPHElsbmSFm2ygLtp99K/9nxXASQkRDgirNrfaObKGJ4DtyCMip9SlsJdGtY02KAV&#10;5xSuNmLp8vmiVpLLGXBAPtXTwx2F3cKm+JSpACkDg1ybO0WogbGCCPrir1q7xwvc8gA54PWnYTND&#10;UJFt9fuLY5Hlwctnrmuflu3+wlY9PZt9wBkH39anupzezXskkO07QM56063W0isLVBGv+s4brQkF&#10;zUYQxeGAX0+VpHVSuT0qAzOdGuEktlGV71furqzWy0fzHTJwAoFUNTjDwWDR3iohQE470gMbdZGC&#10;FBpJGZeSK01/s6Ca3CtDvypAwM1LaPpSafc7lhkZQPwpkkemlzcGIkhxtGabYG1f3FhH4TWe5tF2&#10;bBhwKt6Zd6afBeoXMa2/lNbHOevFYtzLHJocdtLpDNA6gLkdM1nra3tnpeqRjSXNuwBjO/pn2pWA&#10;6jTvIl8OXdwmY5JpG4brxWesdxLJravfNtVDgg9aw5ZdQfQtNhtr50kVjwOwq1DLNb6PMk1w5leE&#10;9e5ppWAv6WyRxanA0hILHac1WW3Avdc/eAOXyD/KsXSZL99evszbcOSAf4aDdXo8f3cZcE+auSDw&#10;adgKxS7Hie8aa6dtsgKknqK37T7JNfxytJxGRgEdaxNZjmbxLZn94iMoOB3rTt/NS0tXNsFHGF9R&#10;SA09RDXV/p+ZpFjijxHH2rO8m1S9DlYw69DUuoXcKCJo5QSY/uY+7WZbm4uRcM1vKoIPzZoAqC7W&#10;b4taZbiyJUoxLD2qS+nv4/E5aFmZckEA4xiren2UMOtTzFwXAYAketVp0uX1+Y/ZflUknB4oAtWM&#10;2p3C33nQyMoHyknpTWt76O+W4DEDzOBnrVyG7SLRPl00Fd+CKtTCL+yobk6kgQRn93nvQBlXUiNd&#10;2xNzyQMn1NRJ5Y1SJCwG4darPDcyzRyiJlAmyorTjspZni3naY0yGBouIUmeG6uim04Xg/Wp4Hcg&#10;zNeuXPQGs9nxqE0AkLgNgtVxF2hAQRmsqhaLEzs9m+ZFyTzVZQoRhtB460rZ8xxg80DGTWFxgMbz&#10;Tv4pPk7jvTfl3qMGpO/UUmwEAOacB8pxijjeOR9aTIyOaQCnjOWFAZQT8wqPrnOetKqEsMKev5UA&#10;ScluIzUwRdkZ2ngU/Z8lr8y9aWQj5F4HpQAoK/PhetO3R7FGfmz0qI7fM2hjkCiOORr7BU4yM07A&#10;W4UcXpOxWAHSrTQ2wE0j3B+bnygecjpV20jiGoW6Q6bczTySqkUMY3FmPTgV9f8Awn+E+nLbW2t+&#10;KdJt2lISW3spSNkQ6jcO59q1hC+5lKdjyb4XfDq/1O5sdb1fSLqLTzODb28qkGfHQ4PRf519crDY&#10;w+G7S0iisoII4QqpEMDA6cCtbV5LRN8Vtb2qRRwKqCLAUAdMAcVzZERyWkkY+ua1urExv1Ktxa3i&#10;tM0enxyjII5rNmv9aijYf8IVISBjO810kUoztMrDpgmrTCFooxshYY6kUFcx54+reJnlZF8DPg/x&#10;CTpVizk8VS3kwn0KSONV4Yvmu0MFqsshWzhBqvK7JCSbfcN2TQlcdzCb7XHH88D7QeGqWC6thv4X&#10;JIHTkVpC5spZGD2yYxjnirC6VZSWckgjRRnIKtmiwrmRctKbVvL1mVty/d7CsxbWF4pvOkbzWcYr&#10;ZkjjiuhH8xy3Bp7207yjaighcikNOxgyQanaN5iwu8Zxkegq6jStbo4nbHXFXjPcizu7aSy37hw2&#10;OlVlVVtZAUK+lCQIckjI7MsYJ3DHtWuz3Umkxu8YyFrnXIEbZkfGeOK0LW4uW0zaCSnPagZ1mnhb&#10;nRIkLqJFOAfWmXmnfJdR3FtaEKvPI4B96wrW4uYrtNjYzOOlV/iNrUOnfAfxHcRNJLdTRRpGqtkl&#10;26VKumO1zmNWg0/T9Qvbi0+JpLCPP2BR5jH16civnvX7nxFq3xI19G8C3cmIdtpCX2lT67epyamt&#10;r3xzZarJez+HYDeT7XWSa5DDDcgbT0qvqOt6lD4x0XVpdLtv7SjyIY4mGws3qBxXQoa3M2+iNXwb&#10;a6J4duoL3xD4KmTVp2kNrld+0dgF9TXnutzXGpfHjx9qUuiXdujS/JBggADoQPevV7LX0m0m4uNd&#10;0Ozn1dIWazgVA8ahu+7kcV5/BPrN38UNdkayiMUbksEj4APb8KslbnHWerGPxRqEIFxCwnCxk+pr&#10;omlb7Rqz3mnxPcoqmBi2c56VqnTvDEl/4plMcBnEe4Y/h21xuiTw6j4s8eoU1EQwz7I52Q4Yjjj6&#10;Ui9y9bw67Jr15PPcvHuHyBT1FXLTSLh/GUM48V3SRiUeZEVJ3/jWvaJLDYRrO6HykkKux6rXU6SY&#10;Z/hub230vfGbwoZMYAIPNDDqYWo+RaXNl5F43UZDcis3U10a/m0MSzW6TFflcY6io/FEGpf29YmG&#10;43AyoHjxyAe9VJNMkj1qItdyLCLdC0qnOfXjtS6BY888X26w63F/pcZC4G/PBrl7MRm9nBDFCmQK&#10;6vxf/YslvfpDqVxIkQG6RuOa5fTd50tSIwf3eA3tSRZu2FpHMbpVtifmwDnpVa/srO1t7v7qzFwf&#10;vZrW0y4httIuQXBkkf8AKsS/8ybxPJuJYtIOSapkrcyJyTY3LqP3hUbTmqEbzmeXzIsMAOfWusur&#10;bTY9OTdMmQg+UHNcxMoaW4IPGRikWijJ8+qhxcybf7tZ9zHmWXnANb6fZRp1wWA3bcAViXEsY35U&#10;DJ4FK5RReArZljep7DPNQYPl8t9KshE3u5VycZ5PFQnJJYpjB4oAqNneBk80gKkykL6VKw/enkUm&#10;DuOFAoEChQVG0YzTmIKYyKCDxTGzuU+Xx9aAGYJmGZM4Iq0xAiVcIOKWFIminbaOFqDa5mzuJ+Y0&#10;AMy3ntgZ470/Bw1G2UXDAw44601jIGXEIPPrQBIMBVPmDOelKvSoFx9obO7rUkzKsMRXB9qdgDGd&#10;RXMAwOnNPcgFh+VVULyXSAsw9TVjafMcHnHekA3Gfm3CmMDj7nNSgJ568jgU9lJUkwkAfxUAQokh&#10;34ibjvTwZA7YTJHTFSI7+SwCgD1puH81juA9TTAaxlZ0ZnbIPAJpxZvLb5RnbjpSEZVyZzwOKdHv&#10;KnKcZPNICJUwykxAknmkcS73IjU4HrVh94dD5fGatC1RraJjfBdy5zQBjFm8gEpyGqZYZm08yfZS&#10;BnrTLhXF9EqQOwB5IHWteEaidOUNbhUI6UAYcschnsfLlYhXGVx96rl3FYpZQNIJElKDaKnm2x3M&#10;OEYHdnOKqXTTPueSAMRjbQBUjSQhW2J05yafLJCLeEeQN3PanoPnXeSoI6iqkk8S6hNE9k2f4X9a&#10;QFYuTMeTmh1k+zHCnH0qcx5uE/duCemBUsReN75ZYQwZflNUBlxRW8rlfNiLHsaSS2CuyYhGASDt&#10;FWIoIl1O4mEhGX4Ga0MK2N0fO3rQBg295cQazZEpBiOcZ+QDIr6j8I+O/AC+C7Vbs+U8duo+cj5u&#10;Ofyr5tmtbFopy8cYJcYG7FZ9xa2pjuMK+BH8oBpNCsfYo8T+D7tJWsfEdsI2fAZmAAPsT1q3cTva&#10;eG7Ld4utZpLw5RY2D7F9eK+Y9C1Lwn/wrfRNOm8GzrLFqS7LhZMZUn5s17b4cg8JN8R7ZLXxIU06&#10;S2j2Tzy7tjfxL83qaGrCHM/w7l8UtaX3xKS4me4RdhGMM3bNa3iKwtdL0/RI4ZJhbo8eyCMlmYv9&#10;386d4s0f4ew63eXNn4LWS6lKbZVbo46N+NRaMt5Bq6y6l49e5uGkQi2mT/Uj+HrTfkPqZF/B46uv&#10;EGnWmpxrYWfkxlYmkH+rPTJ9xXcxeGPAb6FpcH/COaa8SxALPHIMgnrkjrVjxJph1HwvcyzaleDz&#10;LcbpY2IKgdOnavPtJh1bTNTuk/tm8nthnaxkJzU3uDOqi0LTLXxjrFvY+WwEYZfMl4BA96S51Lxe&#10;ul3UT3tsY4yQ8UKAYA9x1rn7iPxRfDWJ9P0i6kCD5yJNpA9uRmsTTNXuoPH9lZ31wQJ5CuJOxHUc&#10;0CtY7jRob+7iu5YNVG/fh1PasTUZfF0PjTU7ZtEjJDKYZAc5q54hv4NI0eK905FUvfQ7lD8MCea0&#10;9Qvraa00q9W0bL6dHI6qc7TjPFFwQ20vvFDaHaJqPh6MugKj/dP/ANanaVpnw1HiDWbqP4Uxfbo1&#10;LedPMXALdSqk8flQfEXhq68GTp5U6XKwkJlDyRXNaZfXT32r+d4emgj8zEc277/4UAjvIdR1EXqe&#10;VCWiikPCjr+Fcl44m0T/AIQ7V9SbTrpL2G4iaFUi5+U5Jz7dax9M1jUbf40a9bfarHaqLlGYHeH6&#10;H613WoXmmL4TvrS+gt3N7A/kAQg/r2pAkXtO8R2urfs86d59vbX7tpSxsxGC4A6N9OlebaH4f8Ny&#10;/Gb7P/whSRPK0jHnIhHXge9Z2lXEul6vsstEmu0+1t5llEM/ePXjpit+91SbS9ch1ZdPUSzSIHgz&#10;llDdvwp6LYaDxH4Jtzb6rJZaiPkZiVY9xXn4sPiBYaHp935V19nWdtq5z0/lXuvnzz6NFPHqEr+d&#10;bKxjH+1zXD3z+Pk8VRxLpllJpvlkTW8h/wBZnpgnpim7DTOKi1KDWZktNUuZEuUkX7OcYzjoM16f&#10;pVulpo7LNZ6ZuKqEIlGcdq8ouLKaP4s+HN2gMokmc+Wv8DfwjNbGp+D/AB9PoesXtn4wkF4GUx2B&#10;uTyD0wfWkB0HjKDxPHp+lajp81uLeK8jS/TfyQx+U4ph8OeJf+Eq8H6gfiHeLv05W+zoSV5GcEdO&#10;awrDUdZi01tA8V+E9WtrphH+/bcI58cr83TP411japq0ctoYLQhYI1VATnKjpRYQsUjpr96r+HnS&#10;WFxvPr71pxzGXUNbeS2kP7gBMngU61u7S5uby4mswJWhAxjGDXNXGrxWWs6l5ml37p53AWIng9el&#10;LcRp+XIqrNHYQEKzY3qCB+dXYb6V9PMbxWKsrjYsaAfyqlazRahc2MVnqTxW9zAx8xkIwQOldHoe&#10;lWcOpXnmX1vO8YYkFhzikirdjNmlt00jWpG06JlFr8xYjjivPtNuLSC48VXAmuUimkdUz91ifSuq&#10;1W7tn8Xa1bx6fcNFcOUVVHAxxUuzwpD8NBp2sWLWsAV2gm8vnPXrTExdAsFfS0abXIBvdnVCwwAe&#10;laskBOoWqSamnlLuGdvGPrXJ2X9my+GJVt9SupIRdARS78cA12hkQeBtTgW03loECyDkihgi7Hc6&#10;bZ+AtRW1tEubjzQQm773t+NV7i703UvDEkA0Z9PnaNRNAHyR68+9ctZx3sfi+1XzmYscfMeKoSWf&#10;iSP45zmXVkit5ACsqnIb29qLDOwj0fRY/DGrB7uNI44flG7lj/8AXrirXMms6tFDbCBEmzGSeWx3&#10;zXS3MGoNJdKZ5Z41H3lbj8qz/wCz7gwSt5kaHacBTzQwNjw34n8WHWfiXpuoNp93HBFELQiMbox6&#10;bu9Si6gutZ1WBtMiDLKDJGPlJFYFjHHZyXU0ekTyXBkGZCc1trpeo6jr/h2+sb6OzuIp1NwG6SID&#10;yMfSpsDZPNB4cstXs7uDTb62drZl2vKWVj36mvmz4gx6NJ8RbRxcKGZnJXHD5ORivqTXZ8X88Evw&#10;3hmsfsIVLsTDKP34r5V+JMEKaxp5WaTmVjGSOcVdPV6lI8yYFdYuwYduH+6DnirsCt5sxVyN2KoK&#10;yfak3Tkkp94+1bFtn7FI3ljIbiq6iLwkcWUS8/X1qB7eF5JGNy49qlbG6HcVGB60ZImbAByKZJQl&#10;gzcI3m8bcbhwR6VuaXq/iywtblG8QXc1sMFI5HJKj2zVHafLxx16UyS3uZI5cRttVOue1Jq40z1H&#10;RvE1ld2jCTV2hkSMgLIOM/XvXVWcsUkDFruE7nzlW6188RRstwhUgImRx1zW3aajqNvLbE3sihTl&#10;fnzWTpLoDPo23MPn2x84ELjPtWtmL7X8u3nHOeteOeHvFenNqYhurVUJB+fdwTXodtd6fI++LXLd&#10;13EgbuRXJKk0PY2rgL9qn5P+r5xUFhA5h1N2A4BwKms5oZLq4/doFaM5zUqmRdPvtjrt87kZrIZn&#10;RSiz1zTJvIcA6rGfbrXqHj9Ee1+GkqohF3oqspXHYVwZMMkNmk+nRcEYY9q7vVvss3wf+GjrqoaS&#10;wV12nklTVJ2TFc4uyE6QDbE2Scc1alz5zb1IYjpTraUNNtMKg4GCKmnVt67h0FSNGaykTHMYAxwa&#10;arH7PcgyAExmnSFiZeCB2FVnVfsl2QjZ29jTAqWjvHePsfKtcd+3NZPiBrRdchykod1Xa2ODWvbB&#10;DJANrAed6Vn6z82sANEpUAbeOlAGdEmPJYtn7pz7VpSJaOLeRCwK4+X1qK3MBsUCHOOtSAASxAsB&#10;ucdqpkpG1bRma2+ZMBVG04p8cIXUS5tFYq459qSAypfRqJSU2DpVpi5vIQhA+f5snrSYy67wSPFi&#10;3Awo/CqusRTf2BZNG/RenrWlPbtHa2BaJcsVPB6VqTwRTWOkiKPPlwjeCam5VrnEadB/oTKXfew5&#10;x61RvEWK4u2ZGLR9foa6uJVh8QahnTdvy4Q9a5O/knHiPxABtbdjOaaEzCYh7p2D5VRxVq2YOQDF&#10;GuG+lZ4yGuRzkyc0FyDCCrDkcg1ZLOsJQraYClQvHNTLKoeQfaADs4rPiSb+zLFxnJTpRIHFtExQ&#10;7t3pU2GZd3Jff21dZiDxdm9KypeXk4/jroLrBt1IHIgJ4rmR5rxNtj+YzEYNUgN/S13yuBkALnNb&#10;cUt0LorsYZkxyKpaRDNFpV6RAGKqCR6V0EZhkayzBFG/VuaAZpkKmnBvKUYhzx3qtZySTSIz7gAx&#10;G30rViiR9OBOMBcVUxDGGCoo54I7VA7GxbOySqTNwrenStXV5yfhzeRKwKyyKXx3xVLSo4pba/SS&#10;fBMRIYj0qK+QxeDdQJ1F9v2oADHvUszHaeuPDFqQMNjjFPfIV/nJOPWr1gkf/CIMdwBW3H6is2Us&#10;Iot3GZDjimhjfMOXJRenBqJgWUZIHNNfaXALsfwpzPGtrgDt1pMY8mJNPY7xuI6etY1xdRtc2UYZ&#10;uXPBHSr6gsyOxBQNWTfS2reJSESP7g6dqkSL1xcKdIt1VANqc81iMX8uVeadMx3MN+BkVSd3LPtg&#10;ydw5J6VUUF7EM5PlgEc7/Ws+7kSPw74ikeRVWOIHk1pPHIzzOQp2gcZryP4iayYdFe1hnwzyANg9&#10;a3jT5noRe7POdfuPtvxCuiJCUjYgc0yMBbAgRDjoBVK2gKxWsrSEmRc8mtuJItjbrYYKcHPeu+Me&#10;VFF+CBJPD+TDhsgnn0ra09EWWFjGfuEEmqdgJV0ucPGMZ4NayNs0lnMSAhsZq0BQuWnEt8A52Ams&#10;W6ku/wCzLNgqt+9P4Vcv7of2q0JG0NEDn1qmjI9qiGYKMnmm2OxG8N2dOhYxNlsYI6iup0eAtqHh&#10;1HZi6dc85z0rFiaYQwot5kJMAeOua9u8L+H/APiSW9/Lp52IY3kY9R3AxWVWahG5rRhzySKhwNSh&#10;tmSZZIYwT2x6V0Wm6iitMl5Y3EGJ1Ecy8D64qn4lET+M3u4MKsyRqwVccrVe6eKa1tUl2ZWAbWA/&#10;SvmMRP2krs+7wlNQgl5HrsNxcPaKsmo2dxDLZj7POh++Mcgj2rJjmv7O+uTBqUhDMQUI4rh9Hv4o&#10;rSGOBJ1YXH+rkbj8M9M13mZ5bOKVrHZtjBdCP60UKrjK+xji8OpRatdEYvNUtrmzu0QM4lJZR0Oe&#10;1Z+ualNdiJ10va+BuiPc/Wtr7I9xpiNEQV/iGelULm0U3FrEbeBTH1bPNfRUK6qI+NxOGdKW2hla&#10;bbh2RpLSSJmYZOeK6G5GmQ2qJu5IBUj1qjcSiO005Yp2J3gbQP61HOwNsRJGeMHdXRe5ylq4stZm&#10;sdOmF3GsWcmUNyAPasC71iBPE+n2CWt5I630W6byzgrnnmt77SraB5Ed9LuEeVXJwaxVlu/tT7tB&#10;tAwlAyVGcfWmgPQNcn0afSoLa20l0hbSkBljPJbHPSvNILJY7jWopNeuygmBDDg12sl3YWmg6bIV&#10;+RwN2VzzWZdy6S+i63cRNAWNtldvJHHpRcClFLCrW8cdzI3lgHJq6byfzLidIVMqoFIIrjNHTV5X&#10;1eR7l1V7k7Rt610rYhsrjeWUrETjHWgCe3LPrPmT28e3dkr25rUv4Ik8P6hOlnAFSAsqDntXPafq&#10;eiXWnTRrcMJizAZGORUqSzq6W82vndIWwp54+lAE2ialoFz4Z1o/ZHjnjcqwYYBHtRYCzTWbq5tw&#10;vLHn3rWn0vTI/hPqU6wRBzGSpUAfU1zenOF0SB0tjIgm5x60AaYv418QOJfMVy/ysV4xUdzJG2rz&#10;SJuZcDPFWNSktZ9JsSuhxeaiDGOtc7Yaqqap4st7nw/taGIYk7HI4oQGwyxMjgQHleuelZV3byma&#10;yKX7KATkA1Jpd3FeR6hF9rCMtydrY61dnXY8yNBNu2/eI4NAzGgE661KJSuCRglqu6kLVre0jxA5&#10;C5HHIrPltp55y0VzKBE+Tz1q1FEjPK5kBbAGS3pQAWaRJaTgQENkEH0rZ+2yf2TDGky7B94Kck1n&#10;NJAi7HuYRmM/OD0qfTILKHw34gliczzXEw8liciPHXihgRXb3r20H2dJncDuDTdObWYxfNeRMq9V&#10;+X0qf7VepdQhIYPM81dxx+ddDfCWbw9aoYYwDEBuA7nrQrAzjLq/hujcqhBKMRWQVlEMmRGTu4we&#10;ldK/hnW4be5mj02R0dgd6elZF5FNBelG0q9TgcODWNS9xxZVRP3bZXnHJqOSMbCNinng45q8oBs0&#10;wTk96Y6uGjzGeayuWZYjQyONh5qB4du8i3VjjjPatfbgn91zUZSQRMDF2qkM5xoD5km4tk9sVUaN&#10;g+MV0zx4iiO0ZJ6Gqc0KFyWXnHAFSx3MjA2RnzF60vP7zBI4FWJIY8TjaVx05qswcW3GWOcGiwCD&#10;cN2ck/WnfNtHTA60w42RkSBiRz7U75wqnb35osMU5LjCHGadhdzZNBJ4xjpSYG+QFDj1oAOxwtMI&#10;ODz0qX5eBt5xTcHd6UgIyBt9sUqqBGTu5qQgf3gKQY2SZUcnikAg3Y7daZICUIEi4qX5fNwVIphV&#10;fOkJQj3zQA2NUAOYu/rSt/rZsL0Ip2F/e4BOaT+E5FMBoA8xvpSMGML5XIB4qTHyKc5NISdp+nAo&#10;uBXG3IwPXvS8+Wdrk80q9XIhB96AQI0Hck0xnvYPPJ47VaUD7OcMenFUEYCE7mzz1qXzF8pgjMfU&#10;VVgK2oPemyKLO4B+9g9RWF5K+dECGwfWtuXnadx61Yht7eSRd80QHrmhBcykt4tkYaEAY64qUQph&#10;8KcY44rpRbaetmVk163AHbjNCNoasP8ATLdsHpkUAc/FFIIwTE2OcEjrQf8AV8Jzurcu73TGs5BF&#10;DCoVcKAOtYYZDI/UGkMfH5Zkbch4x3q6XQ20yCMD5OB61mlyNwCCjcvkljyfY0WBDd7BpF+ygDdj&#10;rSM4ViC4YY49qhYsZiTSHJXG7vVJCHbxgcn346U3I3cmmsRvHyjgfnUeWLY9e1AD2Hyqdh5681G4&#10;Pk4ycGnA/f4OKY2Nh659KAK528qUOe1I2fLIHTilI4yRnnmkwpdueo4piGYc88dKbnhup5qcr+7P&#10;y/rUL/6xRgCkAuB6YzSqBuHzd+KjbdtIBHXmgbwn32PpQBM7kXMPAxirSMQgO0YIqkPvISueatpt&#10;JUb8DvTQiOZgY8eSCSetc7eeZHrFpKkrK0d5GyEHriujnCb5AsnYc1m3NvvtP9QxwOo7GhDPqHQs&#10;3nwX8OXYbOLFN49DinMZlEQSUDtXPfCa7ln+FOu2TzRl4J8AE/eU9PyrtbqxlimWRunmcAGqluS0&#10;Y9tHctrTGSCbhuKvzWl0ZHkVhgAVMLpIzOgjjJMYxxzVfzrwMSLkgFuVxSsBVZWWJz8pb0PeqPnP&#10;lv8ARFVh3IrYuTEbFHMQH9ayCY5JjhuvGBQBUZyXJYjrVNoYWnkYQt9a0poCFAIOd3QGm7LpZYcR&#10;LtGN1JoZmvExjADSAbhyahvUjW2sFIO7YcZ7VvTiIWrSbogq4JGa5PxBdA6VLKkmxBDtU461I+hw&#10;utzW/wBp1KMSBio+Zh0Fea6heea6pGnyhsM474qxrl7qMk9zDArKnmfvZepINYahFO2MttKjOfWi&#10;F0ytLWI5dvaNelZ79gUI561fKktLweOnNUZs+b99eKqIhh/1i9+OtM2bmALjBHWjCZI+fJp8YPmj&#10;9yeG6ZpgWIoo1tSRCowevrSSbyi9OtWMOIxuGBjpVdg26UhjweRSArso8yI7uo5prK2wqCM5qwEb&#10;y2yAelPCYKnOOOlMVimYx5UR3HPel+XYvcYqZiPm4NRdIui9DxTERYXYeOS1IwOMFwOKccCEjZzm&#10;kPDKSoPFAkQlRsX5Rj0ph3H+MgY6VPjOOn0qMjk4U5FIZAufNfcAcZqCXYvzrD2ORVoo3zfN+FNK&#10;MWAL5H06UyWgtebXeU6g4pZHfykHmkcmpk2rGRg4qCQDc52nOOlAyNSu1ckk9qcMBT8i8mq6uf3h&#10;8rndU+QYYueRQIkyCSO2BUqnbtxjlqgyvyHB61L1iyE6D1oQFsyExIpUYA49qjwMnpUAkjGQVb2q&#10;dCkgYq4AxzTFYacFBkcVahZBAMxggdKpScJ95jhugp6um1Pm7dKVhEpMhmbAkxntUbteC4Vlv8YI&#10;/GrMU0YEw3IMrxmoZEVgcT9+aBjp7xns1jcL0HOOTVUwxOIzuYcdc0NCftMR39O1TDC7v3R6UCEE&#10;NultzdZJ7elORIGZkafblCajJBBJjYYPenhHkRysvbqBQBVfCyKBsKhyM5phCbWbIIzUzWzG2uCX&#10;crnkVGseLXAY/iKBkluRiY7cggYzUrRF4pWVB061CocREbFxipo3Ijk+Y0CKkMXzklc4b5qq3UUL&#10;XsZXIGT+NbUezkBSMnioJlTz2VtuSOOKBmdFd6xBPZrEFVRJ859vrXpujeJ9dj0fYlwAQ6lmHJrz&#10;d4T5MoO7iqpe8t9pS+flvmyOoq4y7iaufZnhTxRvXSpZNRjc7VDDNen3d0bjSEkhuFCFMuqjk18E&#10;aPq09tqtuVkuxG7ZBBJ+vFe++F/FbeVAg1FXyoGxq1cVa6MpI9Vu2jfSbra7uI15B6g1l2d5eiPa&#10;+iXoYt8vynGK39Fn0Ke4unkkhLMoOCQAT6YrelvocfZo/AunkiFgkmR8tJGZwpt9VuNXSUPfIqPk&#10;gOQD+FbN7d6kPCkUEVtEmRjJGSaS3bVoWuvPtnwzsRgcD0rOnnlME5eWNMucc9KAM8QaihSScO7B&#10;gQBWqz6vJHarHOwJAC8cgfWltZ4pNHlBbzSn61Ya4lTQb14LP955ZABHT8aAYQJLZ+KNMkn1NDvj&#10;+cq2SPrVu81a1a6nQeUUH3Tjk1ytiJmlupp1umZg2/ccim2dtD/bjtLfptExOCegoQrGsb7WBMsd&#10;uGWHP7zA7fWtS2uIUFzIL+chl55JHvTIGhlS7SGKNIFxvlYdQOtUZHtH1WVNOmuZwOD+7PX2oWgG&#10;orwX2pWMEVkwAl/eSdM1zniJNPi8Y29msMiyps3ke9dDYm8tDPJJoF3vz8wCHv0P4VmXD2T+MRNL&#10;aytNJIGDyIRwO3NOwJlO4thHa28ou5gfs2QQDnOOKzdOv7xtTEN5uMrM2x2X+EV6DdzaTNb6AEiQ&#10;BIsMQKpqPAgv45LnV4w6AhFVOSaTQtWY0UFgNZguYywySXz7VYlvNMfUGK2aiNfvvn86drAs2gs1&#10;spSnmZCgjqDWHZWk6yS2s8EwLEkv2OaaQ7F9bpI5tSmtNTungJAaNVJzVSNfEE+tutp4Iv5o3OWk&#10;lG1V/Opm1HTtImVFjkkmYHy08ncCfetOw8SeIJdMuvP+Hyou1is8a7c59qTBFS5sZvscMRu4kmDf&#10;Mvb6Vu6X4ZklS2ubi4hACgiMHsK477Xfv4j1CR7W4kJnG0CumsNV1iO5vRJ5/Fvjbk9DQBnXhtZP&#10;i+LAtstopVy/QN+PevQ7aPRCHit7bTWSO3G/5hkY9q85v7e5utHLxAROLrcr9xzzz3rQ0y40C2WJ&#10;GtLk3xjG+fzTg49qENjtb1Cwt9Qk+x6PqErNKV2pEeSK0rXUPG7+GdIiTw0tmko/eLIOSPx6Vkz+&#10;I7SHxdatjSiPMHHlqcY6mtHWNaa/j08abJOW2LvaOM8mmiWinrWoSwxwW072rH7OdzIBnnrk1V0r&#10;Wr+z8GXsek+ErOVmuNx3kcn3NZ76VrVzdSxyoDJOVBMr7duPc122meHbW00URyXMZlKDKq3A/GjQ&#10;b2OcRPG1/wD8JHe33hJIg0a+Y/nZBx2qjb23natHFJYNFGrEA5zmuy8TXJtvhX5EFu+I3XODy5J7&#10;/SuEguNRM1izQyeWqKfc0khHoQh0u18G2ipeW+4oeAAMVyVuyJreuXU+mOY4m3DJ+8R04pbh5ZLR&#10;GAmXBXgmt1dJebw9azy+NbaKN4f9UFBLfWlewWL0eq2l74RPmfZo1aB15UDA9a5bT7zwbpsfiH/i&#10;uopXlucsqpknHaoNTtwdMjtor1wAp5UYyKzND0DTD4gllvG8qITjbJJzzn0NXFXTEaGqRPq8WkSw&#10;xPFbebuJIwTitWS2lt/Bk9y1+WMVsFWE/wAQ6V0bx2EWt2scF8kkUUY5VeGBrE8Tsh8JarImpbVj&#10;QZTHTNSFjkLKOa4vZpotNEcZDFyepIp0V7q7ahJaDQ58G6ALgHGM03R7r/iWSIIV+dTsIPWt7Rbi&#10;OLWPEAntrcvHCzRjA5PbmmyjYu4NHttDtGluYhK1sGWMHnjua85vdcu5NZuEittwXKr8vX6CqV1N&#10;4nn8QeMJ7lrhGlvCsSnoFB4ArU0OyeHVYLqa0EjI4YIEzmnYCrpo1WW9kE3h+5QAknKkZq+qQSXt&#10;3DLBMgkOzPSulu9XJ14eZ4cSDcAFbZjd+FYep29/ceINEa31BQjSAvhcYIoYie10XQ7K4naLQ5GY&#10;R7skk8n3rNOuXcPiO0jQQJNI7JEuOD9a7k23iOTw8Ug0N5W+yhTIw25/E15frWg6/BqlxPfwGB0u&#10;0NuitnOT1zQtQPQ9HsJFsdZub3W913cAkKBworHb+07XUdXeK4Lky8qRmoLa71NLexW5uYYwtjwW&#10;fluOKtaXLeTLrEv9nEoHPJ70BYr3N3ql1Y6fG8MiymTGAMYrbkW7tfBCRpODM0YyCeTms+ZpVWOY&#10;QxKEk4HrVuCa0kmtpLi6XIAIG6kBxc2ma7BqlxfSaheO0hyImycfSt2yivX0qSabRH3kjaSOlbmq&#10;3xaLRwJLdQrcAjtVuzM01pIPtMQRIgWAFO4bmHML+PTbmWMKJBHzGDzWZoup+KWuNcVvB8UWQw3O&#10;Nxb3zXQq9rJfX5UgosoU89TW/eRWlr4YhK21osjwAsWYAjNIDz7SF8/xd4oiuLt/Oiu1Lc9M10ur&#10;3Qh060sU0yIpMg3krkkD37VyE2yHxrJcR3BDT43be+Kde396+uaUgtmZ2GBxTCx18EPh+TwZbr9j&#10;jR0jOI0HJP4VXtdHwUuptMlRd58lWyDVnSba9jtZHhhje42Z2t0Umo9RuvF5gnW4vrd9rjjG0Iv/&#10;ANajrYReR7ZZNghi3vxSNpNg1vLcT+NFVmb5rbb2+tcroN295498SxQ2V1PDabAbkghXY9QP92u1&#10;1C3T/hHLmR7/AOVYjuAoasBWsjH/AGnfxRT2n2WOL5m3ivPPFDLFrsDW10Nnntu+tOms9UubCMaS&#10;uoLtuiWZ3Kj8z1rcXRrj7NorX/2eW5XbtVHyo+vrTihNmPo41GfSNca/DpbjZsZuM12Onadpa2mo&#10;3X9qFwLb5I857Vma68Q8OWloluAwh5C1B4ZvrW3MY1C8njhwys4XcR6cCpcXYq9yE3WpS3eqQrZT&#10;eX55AfH3RQ1tfrNZRxaopR2y2R1q3ql4c6u2npG8bSDA24LZq/bxzL4TsXuERJhFuIzzzTsJFtFS&#10;HQrfzHQoqZPHWsDVdTursaLZ2um7VW/UBgvLc1oytcT+H8G4OcHamOtZMX27T9Ourq4sEa5kuFjt&#10;Y1GcFjgGkB0t4dMga4tpZtMWaC2gLLvGfmFWb2N5vC8UdvLGRPahVZFzt456VyUngvxQ+r6pqGpR&#10;35Z4VkkHnHJDcjI9quQ6tbaXo1zBJq4gHKiVl3lAfQc0DOc1DQLi30SWD/hY+oNF5waSGMlck9Rk&#10;V0Oi6h4as9OtbV7ARkquXY8/nVMX/h+TS7uRPE9xfZfLMYyvP41QXRr/AFCWa6udLt4bJSCrGQKS&#10;B6d6SBI7m5tdB1G501rTW74hbuNpVYnZwe2eKxviPFod63hi3iubGBbWKMPKihS2OorLsL3V4bnx&#10;DZ2UcUlvGyrDxg89TmsPXdK8Qz3WmZ1GJmMm4lZehPtRezElqFlcWkd3aQ2l0xWKNdzdc4rpbjxl&#10;dxaHeWdj4UupJ2UIJvKJAPc49u1YGgW9lD4kurNolluVQGYHsK9CtoWiuZ5otD09fkIyyDNDG3c0&#10;tIuVj8FaV9t1IXF08W9vlxtz2/CuZ1/UUmmvtlhCI0lVRGOrGm3OsaSuoSwPb+XJzlsVjaFazz/F&#10;HUpJbtXie4RoVPQBalb3Ekd5YiGy0LQZ7iy06JzbglHIzgjjg1xnirVNKmngitph5pkzKVXjFa2t&#10;wXV74+lghtZ7q7KKsMCyYCAcc9q5y+0LXIb3bc6bp8JEi+YPNBcfh1o6jsZb3yx6LIItflV1h+bK&#10;7j+Fc7aT339rXFzJbzFftC/M6Y6n3rt1TRbfX9JibQ4pZCoLM3OPrWrcQ6RcXEAl1Wxht42BZQoG&#10;aaaGXNNtbOTTtRlltxHEmmlmwcYOO1eIxvqNx8fJ4rKGVbaOWRriTGe/Ga9e1jU9Oi0BLa3W4ZZI&#10;gqhVPz/WuO0+SDS4fHUp8KSGW9dDjGSPxpR3Gjr/AA010/iLWw1hseC0IEh6MKxb/H9tTN/E9y+f&#10;zq3pmr2f9jawGsJYS0Y+YDk5qkqRTzXb/aSNpJFLqIr2s76f4n0e9bSmmjhDFoP4Wz3/AAqrrHie&#10;41LxN4eRLaVbeHUFMgA4BzwPwrrbOTS7nw3f2UtvGCUP7zHPFcZe2umxahBbWrwoPtJD5X36+9NI&#10;Hqen6jqugt8K5kN6H1F0gEESe3vWT4svPEM3w3+G6PPcR2kcYM8aZBYjpk+lY1pH4YsxbPceJTPc&#10;CIGMlcg+34VHfateXUEkSqWhQf3KVrAWLK3sbzQy02moFW3x6cCqGiJZp4x8WQRw7YoXHzZz1q7p&#10;QvX8P6t5VlNgnBwKpWkdnY6n42ku9a8sSbCVZfy5qgOnS2083V0yS5Uodwz1qDRtR06HxDrlsdOU&#10;q0hCE8/Wqtpd2ck1v5Gpu4ZTuwDwKV7C3GsRzpKgbzgcZpE2LmpaLp91HdSqwRd+W9s1RsPDzRal&#10;PL/bEnkiElQTyTXUS3Ngvh91KgOsQIycbjXE3eu3q2+vv9lZFjjKoM9aFqBn/Zlbx9N5sEjYuDjP&#10;Qc1rXmn3DQymC9jYbQQinpWXop1We2nmcvl3YgMvIBrprJrWGLVHN3Ix2n5Se9D0GzMstU8T29jc&#10;Wy6JeoicCUKSv+FbNpHqV3FZtNdxSMZCRlelLNqt0vhWUL4dt1jKtjK8msfTtetYym7T7pG3kbEU&#10;kH8qTaFZvY6d9B0q4l1JtR8SeTDFCCsajg/WlsV8EWWmXbWumxydTvyAZCO1cVq974puRqMdtcxp&#10;CzLvctyAfaszytWh0jBv2fao6HpmnbuCjoS63dNe+KNRu5Ph29nEiYBWTd5m3vjtWdo+p3D3t+//&#10;AAjN3HFA52uwOOK6DS5IguyaZJA7BQjDqTXTX9iYdMhtV0iwTdHukU4HDdOaCr2OUN7c6jJITa3T&#10;qkoVVGcH8Kz/ABHp19FpnhwjSrgec/7khCQMdQavTxeIrK0uZ7OW2jSI5KgAg5qzp/iHV73Q9Stp&#10;EtJZIpUypQZBPTFGwGfPBqUfg3SJY4QzNbATR4+7xx+dQWMN62hTo+kxJ5gJBPH6V0kr3scsZu7E&#10;IXThR0PpWJqN2sb2bspG1G2AdOaVwudJoF/FZeF9V86AM0T5AVckD6d62dRv49R+HEzLMyq8i+XI&#10;8RVlx14Iry6wh8Uzf2xdQ34hwdyMwyBj2rGvdX+Ij6d4jhM1rcF5FUXCRhPKUdcKOtLVC5G2emW2&#10;i2ySTXLX0Tg2TeSirwWx61wdnbeJY/HtzJqNncwWzXz5US5ATPB/Kuu0zUbtfhLoUYa5kCwE7pFw&#10;xbv+tZsd9fXx1iO58NNBCikeYzZL/SlzNsa0Lt1qfg23v7GDT9PgdsgtJkZJ789aVL/Vb3V73bHt&#10;t47b7oHJwPWs630HRIfDviLUptNnTDjyiW6574q5Za94WtNCmS28Bape3EgAYAYH0p2B2HRiSTS7&#10;oR6dcj94QCw6461axcN4H1FIciREIYHtXJS+Lr9/iFb2/wDwgkFnFDKodOpG71r0S0SS6gvntrNA&#10;xtN0mDxSCxxulw6bbWU0k86rIbgmRnPUmotcu3hvdHmCRiHzAQwXkD1qvqcD3muaLp0JkMs+toZm&#10;HG1VPNegahodpcDTIFaPy1tY1G71UYNCFc4yK+k1fUbaG10W6nRYQGnMe0LVqSwihVI5IiAoPzK3&#10;U/Suk1DUfD2geHraxtbWzuLq4UCR0UKIRVK3Sa808NBh5Cu51Zsbfzphc4291G7tNHYRaTclzMAG&#10;XIOKvw+dc6Vp7zXcyEoDhm5NMntfEEnie6iXTNOl2TADZIDWqLCeC8sWv7hY8bSsQ4yO9TdlFO7F&#10;qkdqi2CsxGB71nwCceLLS3t74pPICQoPXFa06m78aXrWNqghSJQgznB71E1pBZ6gb9pElu4kbYof&#10;7uaYHPeIm8Rvqvh+0guJBctMQsWNxbHety11K+03wmLbULKK4ndFz8uNp+ntTfBtvq19+0DqV3cX&#10;YgxExR3GVQDr+dbXia0tZvEX7m/tZm+0lfN4AHPNDA4271xLnX7QT6tbHyx8kXlj5c+9a8K6hPZK&#10;Wkn+zRjPIp91omjW3h2R2trWSclSH3DrW9ZoJvCMMK69bRMsOGQD79DegGHJYvdWM/kRxhUZQSX6&#10;V1Wg6I8Myvea9JBGsGFi2klweoz71xMwuYPEMVpHqdwUe4EkzKTwE57V6W2vaVP4CN0Lm2fbaiNj&#10;juvHSk20B5dr+h6fB4p8XzWt1HFZvMrRxYyY27nPvWdFNrkeh2syXN28AODwecVbnvNQ1HxJqCQW&#10;7mFQxYHocV3/AIZfw5N8MfFdtKLQNbdSwGTmqv1Doc9pTSXdmHGkySFZl+UpkV1t9HqD2mmRKtsg&#10;EQBGzGKpR614c03TIbZDbKJdSRXkEYOMmm+LdesYNQ8NW1vIPNee2MkoHChjU3I3Of8AEem3X/CM&#10;2KveXQk84FQshH6VqeH9AuH8NzyTXPytaHY7HliB3q5rUlm/jDRAb4SH+zoioB6kisa91jV7O31G&#10;IJIAI+W9B6AU1fYq5Ob+bSfDOux/bIzJLcFVUHtmsPTPtC+KdYv5QkbXG3JV+W/wrn3jm1G5gun1&#10;u74lP7sqQBVHVdQgsLCRJL994kQLzmlezsaqKO11kXq3cU0Wplke1cuWPpXj0ty0V5rl39tdi10d&#10;nzdMH0rp9a1V5fAHh37PqJLPbYcKeea8qErx+JHhuS4UuDtfgHP1pPuNQO00r+1dR1qeR0aKFUJ8&#10;w9OKw/E+px28lollq/mGOGRZSozuPbmqOq+I7mDTYNLsLRMGL95IhweewNc4oc6RO8ltg7v4jkkm&#10;k2mCWpzNo9/dajeSSiXJum+U8nk12MjCDwrbxeamSBx6VHY6fLDbzzNLwVLLhaWOJHubuWWRsl/l&#10;jPalaxZmRxBtesJpZwQJB8vrWrrcVpLHpQVF2soA29qo3myK31FjGzg42CtO2FqPC2lSzXEatjOw&#10;mmIiNpc2ngi9FlAJne0beT1JIqXwRYXVv8PPHD3GnkSz3RJZjzToNTjbVL2NbdFVY8Lk/eqGDUbw&#10;6pq0ChgS3GOhpAV7iBnvLlGVeJSTz0rd0JYo7pd1tGQsZI9sVRsrW5Gsau08ww6GtCzt5ktdY8uR&#10;m3q2BntQBxeq6zrFz8U7iK3k2olxtCjnjvmt2+e7h8JafmAguvGevPXmodC0y1i8a+Lp5FJeSbcF&#10;bnGPSr90ZbyDVYjAy4lITA+6BT0BlTw22m/8JPlpUJKdD3J961rqWFfGl5HsYIXG3b0rnbeze2uY&#10;nMzHbKOe9bc09msauXj3EKcmgOpbvLHSZbBpZbECRSPm3YJ9Kabe2k0yJJIMqEAVs/drNlvFmuYo&#10;cyYJXBHetx5LKLw4+6QbxGAo9aQGf/Ya+SJIblWYjqT0rHguLuHxfNbMjK4lA4PWuimuruLw1C6s&#10;6q7Dr2FR/YreR9LvEOZBFucn2ouB0QjtBoKvPYxljbEkDqeK4GKG7k8T6iRZyRxO7BAfStOO7vW1&#10;G+eSaXy1bCqRxxUzXyLDNJ5ChQhxgc0AkJpkVnFJdxOwXfcjaD355ql4hCQa/Gi3G6L5DlTVa0ub&#10;ebWJ5HZzsf5UHasq/kuJviFp0ZSXygfmB/SqSEadvfyt4ltI2nl2+SOMcV08WpxRahDC1jHg/des&#10;Fo4Y7i1Uaeu4suDirOqWcrWNjJGcOijgUOwD9Rj+1a27lQVRlwAayNRcLe20CK7tlcAcba1hFfWv&#10;hRJpDKJpcYUjtWXKu6/DZAnbByO1JDZs7LmDwolwb6UHyOFx04rMUre6dp6TqWCzlgcYxWk8858J&#10;XK3ERCrF1xWdYyxmymKlQOcACgXQy78xf27bxRYAUqGx7Vc1K4jXStDjR23BQW2jrUEkSfbWIjbm&#10;Tv1qWzAfxWIDa5bzFAYjgA9aq2gXsdPokFle+GNeS6YRu1sPKlx0wKytQt7a18HCAa3vYStknv8A&#10;hXSyx2FtJfRQ3iN/oWcg9DiuHtPNutQ1M3LxKy3D7QT0HapAh01DNp2qRsJAu75WzW5FBapFpsJu&#10;mcbST7YqvaW0sclw5nXyRJyo71euXtIorqUSr/qeBQM567keTWLyOOyc4kAz1xirskd02iuhmcFb&#10;fIGeelFlJlL+X7OgyxIGOTVATag/iuTPm434AxxigBNJt7qa5eMowBnPzH2rp4IbNfFVhA1+mFbk&#10;E8VlGeSLUrWNFUbm54qC9juk1qNo/NZmdSxz92hiPRnGgpPCjPE7DBwK4jxXqJN5pMcVyI4jLhh6&#10;VYjlhZcec4m8jhj61y13BJJeOJ5XZhPkH1oTBnX2cEEfh2K7a5X5o1K59azLmSGTXTJJMCCAFGKr&#10;wSX8yQQg4jjABU96bcKRq9spRMK6igLmnBBDHBqUikfNCTxXOxRyDUp5DIxPnEit+5kCyRohwDCO&#10;tQgWqWgMjY3H0ovoAjuHi0ppIVJVxk0tzcFtd0dRChTbwOlVZ9wciNXxkYNOFtcNLA/7zcqZBoCx&#10;M1nLc6xcEIihcZBNWJBd28dtFGqMc4bArNefUUuTKs8mQcbfpVuxuZbjV2cNgqBuBHWi4D5Z4o2g&#10;V5EDkdM0kM9srX4afh04BFUrqA3XxFs33MkMZ+YZ6muhurGxi0qOZrqEr5fyr3NAIxJZbX+ypI0j&#10;JZm64pbS1uZtOu43MgTIIGfSqs7xjSy/2XaN/GOtJ9uv4tLtR5L4bvjHFAHSGLy/D8brCCEYArSf&#10;aYjZTbV5MPas20vbltKnVoXdGHA9KdGqgStjBz92sZztoUlcqxwBZZHaXLGQnFWcuQMYxnrSty2T&#10;nj0pAfmbp+FYuTY7BzuPFIpbd93jNJx5nTvUi4yBSuMVQMjC0uAMZX6UfhTWJ+b5CaQhGI3gc80p&#10;z2A6VHjEoJP4VNgFTz1FCAaMFlwOKtR7PJGMjnk1AqhQozxUilcnlsZpgSMf3qgMTxTBHM13Ewnb&#10;j+Gpo0Zrk4GePSrA8tEf5myOx4zTAYsar5P7vJzznpWpptlrOpeMdL0zTNCu7i4lnUfulyFB6kkd&#10;MVd8KeHfGXiHxpDa6fp8xiNwBPORiONe5LdK+8Ph/wCEfBvhjwYi21nZXOoNEpu7x8F3b0HcAGtI&#10;w6siTs7LcofC34a+HdB0XR9R1a1tbrVWgUxI4ysJPXGe/vXrmppdXEd0i38sUe0fKpqo95JLdRmS&#10;UAgjA9K1YCHgk+XcMAA1o5XIjFXuzlXt/LtMCKQjbhsnNVFjhKsNgXJ712ckMQilDlORxmubv4PL&#10;e1b7avJOBTTuN7mY0X718buvX0p2JFC4Vj7VLiUR5MPfpTXfqT1x3pBYhLSGb7r4zUkpVraFQv6V&#10;TmnkAIECHnsaEmbyl3W5X5fzouBHPbLkqqrlsYwavWC6hHIU3SFSOQWrMl3fareRLph+85XNaInZ&#10;XRmz0AppgTXaf6SS0C59u1QRl0uFLSMcnirBkJjVvs7HPfFPHlNKCRGOBxQBE6KZFcIv5VXdYWeQ&#10;kjpxWp5Z2jGAMcr61E9urRnbbOMfhQFjJMdnhg8YAqYJD9kBgWIgdcGrDQM1pdh7L5duA3eq1pHa&#10;wXFy0k8scKW7O7YJGBzzQMh+z3xuI3R5ACw7GvIvifdyrfeF4YdUtpXSQ74d4Pzn7vFZ3iv4iXc/&#10;ifVING8Y29vp1rdFLmbyxufBwccZ4rhtOPhvWvi3p0en+M9RvZpp0eSds4tyvLcUR3HKNkdZp3gD&#10;xDeaSuoeIPiQtmpiVzAsucIeV5zgcelM1Lw54LTTrGGx8QzXBWdRI7nJA74PvXpl/oOvT+DtbVvj&#10;NAbdLeJILaWQIwxwTk9cda8C1e7v9D+JyWd54ggktpGXyL5WG2bP8OP9muhSMram74tk8OaR8NrM&#10;RabFEZbQiCMvvfIHJLHJrgvC2q340vzFtLf/AEu4Idm7DNXvEEUF14L8Z3FxfsyR2QeJmbKgdeDX&#10;nPh+8udQ0GYWGiM0dhqASacvtXJPGPWlzXKsewLYKni26n8lGEsHzgNwc1574l1dbfxDa6TplzpV&#10;rc+buYlFATJ7+5rvlXUYvDypLKgby4yXWTOKybrw14I1DxBc313Y3TyFY/M8piC23pyOaLgtCra2&#10;upyfD23mu9WW5fy8SSRng/lU1jrniHTfBfimwg+FUF3ZF1dcy7NhHOc10cltbQeHLiCyiSCEwqFi&#10;Z8/zrznWm8VJqmn6edH/AHN1ICLhD1A6jApNDTuzqdG1B9Q1r7Vc+FYrdQhUr5u7bW4FhF+qoiGN&#10;93JOa42wshieE6ylnGsYzl8liPb3rQ+1yWpXfZX7xRt8zBCcgd6XTUTOA+IENhFHLBFHGJHlDMFH&#10;rXHW37rw3AivGMR5bPWrHjK/ju/iwZ4f7SjiZVA3xkAkD8qoxKptpd8chLKMDOKCkTxzwuygTgYH&#10;WqUxvFl3CdzgnkClTyVv9iw4HrUrzFRc7bVW4xQMp2zSvqszySSMNvGTxTJgu+4I4G896tqifZ5W&#10;KbSe1QNHI6SBUGM0FXIbY2puJDIF2hDnNZN0NNbUZyoGCxxV6dYQMMxB2nis1Y05/dL8rHHPrUoZ&#10;VbP7wbCc9KpyB/LcYP3ulbBjUPnzCAQM+1VrlI/Og8t9wx81OwzM+TCAxnOKUf6w/IOnrUkwCkHH&#10;IHFU4nY3U4Yng9aYrFg/6xAV5Jp06+XbZZlwy0gGZz2x0NDxPJC7SOx2sM+lMCCKTFuCpYAg5FWr&#10;UgSzuYsjHeoQkYuEVeeBxQWxqUil8CkMlmcMz4OBmoFWUq+3PtT5Nm9QGHWmGRFL4B6UCEXdvUcc&#10;9aVvL2uCATTY3DTEhAMnGKseU4AJizzTAYuzYcQc47VIv3ny2TtpwDCQ4UAY6VYREaKQkHleDQBm&#10;EnzAdpPzmtNQr6bMPLPCVTjXF5JuUbdx5rctDaNBIpuIwpXrSYGLhRbqvAOfWnLHmPmQnJrWlsrb&#10;yZHW8jIGe9VoVYSRg4ID9aeoCRRW++MPgDFR3Cwi5QKhC1py/YhHlYgTtHf+lZxO66bMRwO9IBoj&#10;zBkgEVK+DYKuw8Dg5prZELbZPlB55qIuPLkw5JxRYC5YrueIHyvlfqRWldy2SmDBBOOmKxrUS7v4&#10;hluOav3dvIsVk3mlsj5uKYmYGpSSNfWRWAsS3IHamShvs8HGMgZrWijA1BiYkZQOhqpf+Vuh2cDf&#10;yKVhiQrH9ncSWgcYGKrT2sMl/CwCjb2x0q+o/wBCUgjAUVoW0EbWM0jMvC9M0wMUKAE2hAMYORVe&#10;WNCZyVU8cVqSofNlVLVm+boO1UmC/b4Fz370AZkFq7TzkNlc9K14IF+xcmPoep5FRTB1nfy3K8dq&#10;iVLpjuaSU464oCxUlsvMvpMl8KCc5rJhS4/tG7jPK7yAfaumUyKu1t3LdPamyx2sd0jRQglgM5/W&#10;kBntb2o0WQJGofYSG9K6vw/rnga0+G0qah/aUt2Lg+WseeD2JxXP3G0WTuYwFCcn61lW8Nj99IUI&#10;MwzuA79cU7Aj6B+GeuW9/wDF/wARQXlzb3EGyJ7WGTA4U9MnHIr03xhp2mG7+KupWep2810Ra7LS&#10;Nh+6C8Hp7V8zfDk6dD+1hNJM032KOyDOqNzjvgCvokTfDq7+JTponxNmS4vVcvaTZ5K9evSk0SzO&#10;8OeKBcXvibTpNHnjSOCJYzIP9YSPm/Km+KrSeH4e6/NaJ86FHVic8E8itJrCyjl8SyNDYwzQsD5n&#10;A3eprZ0+98F3uh/Yk8YWFxOseJVJAPvweoojvqP0OW8Oaog8I2YVoklMah492Mnv+dczrmgXl98Q&#10;xcpZquDvXafun1qHxZpjWnxB0WSxv5Y4G1aEOVOQMkZrsvtjW3xDv7YanbPu0+3wd394c07C6anC&#10;a9pGrt8N4/N1KfyBdJ5jHnbt6V12nm2i+Fls8NqLmf8AsvEcS89F68Vq+I7HxPdfDvWLTTdIhlSY&#10;xlwzYIHU4rJ8J6X4j0/XJ5pUnEEFngpKpwMjDdalDMm/sbi1+C3hnXxaF3m1Fw9qsfK8/wBK1Lci&#10;fwtoEn9iSF3MZePGBg810b6laz6lDbfZrf7LG7+WhX5ST1OKypZbz+0Zba0lhAEvQJ/WgDk9X0Xw&#10;/F8RvFmp/wDCKanJu0+NogkjHymA56HmpPCmrXk19eJfeCb6a0WYgXEkZxEo9Ca7u0ttVXWTLN4v&#10;s/LMY8y3MYJA71pPr3g8yvpUfhm38qSBg7rEAQ3rTb6AkcvPdeGLXxnay6J4fiVrokXLSc7yPTPS&#10;uK8R6b4hvvEGpm304eawVhGz8fhVmebTLX4w6fbS3UaxTXRMDZHHPQ112tW2pv4dlu7O+uIDCqEO&#10;gJyPWkCOa0zxFJoPhnw9b6v4YvHldWVcr29s9cVPd6vJqeng2Ol6gI2kyJnBTPsBWB4r+0XfgXwl&#10;cXfjK0u7mzvomVPKA2oD8wPrXayXum3nhHwfJY6PAqx6dEqhEC/MBznHvQCOe89o1iN5YxGWJMhs&#10;849avafe6vNcyXVhpjXEcTZObnacj8au3dtYywWn2izKSNDgmuds9L1Gx1vWpIdVleEnKxqxxz7U&#10;xIb4r1nxBq3hHWLK98D6dBIjp5EowZFK9Pm61y9nceK4PB6SPbS3clvOmdikkJ7gdeK6KWJLrW4B&#10;Lqs8L+Z8vynmrXh52svjJ4gibWLTy57VQDMRt4+tLYLanX6Jd+Gr+wt5FiigmFsvytwd3cEfWule&#10;LSlsrKCa50ZprhHEcZVS5A68da42407wffeL3+zfFq302/8APGJIlGxiD6dK8q1288S6H+0z4guL&#10;nW21Oc6cFs5xJ+7mBHp0XBpbjsz2b7G0M08UToI9zbQq7cE1St7W/XWdVH9o3UUrRMFcMT16VW0C&#10;51u6+DmjXl5rtoL1/OZoV42gk4FczNrfiax/tOVvCLXZNzlcvgjHSgDooBqtk05n0KKeeGRmExGN&#10;3ocVqDV9G1DwtdQ6p4LtZmJ2x5TGKu6XqB1j4Y2083h+G2uhbtui3ZK4/wAa5gQXLzSqj2yOkjZB&#10;wOlJajNN9NsYPCtitlpyLCj5aMH7oPvUltNDFf2Spq8DrIuGQ4O01g6Xqd3bal49tdSaRbd3j8qY&#10;AnaO9bNpaeFL7QvFlxpHiK4ka1KmTcCuG9s02gJLtdl5e74trnBjYHnmsm9kSPQZXm8QtvSE4V+p&#10;z0xmrmni9bUrI3e6Taxwx9BXWP4c0HWPD0jy+I7KEopKMsgBGPUUIGcf4bub8eF7idvP2O7ABhn9&#10;a1VQFWlEo3O5yC3ArNWHxJEt7ptpo1rcWltKVN2p6/h3rn3upLTxjeR32o3YgjQFiqkn8qAPQ0+y&#10;w+H9S3wROxQEY55rLstS1GLUbjPhTURFKhCSKCMVm6be2F5PqS2mrCNT9x5xjJ7cGtF18cQz2Tz+&#10;N9JuYY2OYVhUDb7GhbhYhZtUkv77EsjRqfmhY9c968I+J2P7f8KK9oNqCQce/avoI3VtI18whEfy&#10;Dp3NeCfE0Sm70tjCSrMx3emKL2aLieKP5a3W0QkfNW3B/wAeaAEAleaxWUNOzhHwxAYfSti2I2AE&#10;joMcVaILu1CIiXY4qbYvlSFXyfWlwQg6dBwRSgYDdelMREwbywFJ608vcLbSooPMfJpx7fSmc+Yc&#10;PnFAFBMgyAk/epJIkNxCSrn0yatSRsWLYA56VLhAihgCcUAZH2c/a2JVgQRgqa1oLrVbf7O8N/cE&#10;g/dY8N7UALulGOKhctiNdwxngUmrgen6D4rUvpUNzoogfYQzb8ivSdLu7C4abbrkOWbIw3Wvl/yy&#10;bsFJXVSh+XPP51q6Zd6tZyM8V1OQkhJBasJ0Uymz6fuhKLcK8TMNw2EVfgmuxpM0AkJG0fe7V5Lo&#10;/jCK4ttHS4uPLeOXG5h0+tehQ3ttNqBZdUtmDIuGRv8ACuR0nEd00dJabBfRjyV5I+atG9Q/uyMH&#10;5OKw45Yre7jllDSJ5imt2W70u4l3QqFzCvGazYHOyORIw2LnNRfvPKm+QYLcCrlxDD9tmbJ9hVXg&#10;xg72yOgp3Aam0Twfu1HByKzNQVnkuxgcr37Vp4JKnbWTd7zJcDzGyMU0CMy2yiuoQ8t1rY+ztILM&#10;facdycUllCjAblU7SO9abEJdxY2jA6etNhsWLdPkADZwmOaerWq6lEJQwBnHzCljW4aO5Icbdnaq&#10;TlCQHAP70A0rAdzcwh/CyzxyAoEXknpWStxNG7kSYygzSLcuNAktkY7FRT1rEvJXKn96cngHpSsO&#10;5qSSu0d04iDbVJ3Vx7vE2oajIZkZ1Y8Zrp7N0Tw9fiWJWJTpnrXL3EEGdVmQsBuJI3dapCMOcZu7&#10;hvLGS3OO1QBJTeW+4/KXFTlo2gBzwXOadHue9hVSMBh2qyWbttMouQN+f3QGKvAo8UuUHBqgsLqr&#10;k7QwQcVKrOkTnjJQ4HrUjsZl+WD4VsZ/Ssy1VTr+l7icEtnFWbhi6TAx4+Y5qvZY/tSyALZ3tQB6&#10;BZLBHpQzMrZBzxUEkaea7AnJJ5BqOBnGmSfIMBvzrQgmsGhnU2pVgOpqdgsaFk7nRAuWHHTvVlYo&#10;S23cC2QQKzLGdW8SRKgxHnAz0rbe3UeI4WW4Y7hwfSk2NvQ17BHCTfuCCFxx2p/iRkXwR4MiW3AU&#10;3hM7bec54qzp8yo94kliCQBtas7xJLJJb+GYQExJdEkgdhSRmW7LH9kAeXlRbDJH04rKmM7zyZtg&#10;FVjgVIJnj0+JEPSIZqjLLJulZWO5gM0IY4Y2g4B9arsRnouCe9IW+Qjfg7elRHcRgqDzk4pNiuLc&#10;mUWK4kXaByKwgLf7RdOQQx+7zU99I5kZQrBeOM1nrgyDg8LxTiCJWI2SH2qhI7I0a8/NKM47CtE7&#10;BZFt4wG5NZl1IBGQiKTuBJx2qlqgGXtzDBpusu1+iRpabmYt04zXzL4guE1LxpqkwaTyFuSIznrj&#10;vXdfEHVm+x31tBN87KA0atzXm2no4gVGjO/ZnB967sPG2rA0UB/sTTFEeQARk1sW0TLaaUXiJDMd&#10;vNZ0aSGwul2IWD9j0rYtQ/2SxiknZiG+Ru1dAG3a2881zMVtsRiLnniq92zJpdwmGb97/Kt5ri0t&#10;dA05EiYeZFhuOc1yVzNm9v4iSOdwqgIJUieS0Z4F4TAPeqirH/aRj+zts65Bpxfd5oKkbV+U564r&#10;R0q3F1qulp52xpJ8MT3ApDSudR4V0t7rxRp7GB/JFyDtxnOK+nrWzvJvBRtLbTgGbTXZUzjOwVz3&#10;gjRBa3vheVraHi0cQxn+I4PJr1Hw1JaR/G7w5BcXFpG0jzeXvYBW9RXk4ypo7bHfg4e+keAWE8U9&#10;z4jtbmxCSxXTKpPqDinxabcXV9PbQXMSzeWSrMcDivTPib4VlsvGet6zp2msbaS83ywxjpz8xH86&#10;84+12La14enttbliKyxnkYJYckGvFk+q1Pt6fwpPQxFhcXWqWlxLJb3ttcdcY3Y6fnXZaHrV1cNq&#10;Gm3sLIYrTCyhcbuOOa6bxPpVjqXhvwT4gsrZFktrcJfonVsdzXD38d4kOk39vpyrDLCVLBfvY6/l&#10;Wbu9S9GrHfaHd2cL3cE8z5kD7JOxx0rI1Czvzqd5cx63MVa475GBXK2+okaLO7ukipICsh4IJ7V6&#10;BZmXVfAd5HA+2eOyJAU/ewK7cJVcZJ3PHx+FU4tIxZb7TRYW8LWw85B97HWoLDVtH/tfU4rm0JJU&#10;CFiODXOSajb219NDf6BK0qTsN5HXFaG/R5tJsLlPDxJEoIxX00JKSuj4+cHFtM6US6XDHcbrNA5B&#10;ZPXFVI5NLvLK7ktdUVXjciRG4OR9az7jypLvTZfPKkwgbDUX2QxS58mVWc5JTjNPUg2rcxT6ZqFr&#10;cJGcoQuT0rFsbe3g8T3UH22QlnIAY8c1fhQpNC+5shfXrV+zj0h/Ets1xNGrPIMMTjFAFO4a3srh&#10;Fl1cRIFZsrHn+VT6BqWgarL4xgEDHyUxHM64Mn0BrY1e1sU1DTgJ7ZiWUDzMYwfrVS60dra70++t&#10;LOFAVUuVAAz7ihMBmneFWWK4mSCAbbhiSDjGTWHqthcxeLbYxXEjyDrjnFdvFqzm1hgcSQuYwCez&#10;Vn3dvrSSNex2ittmUjd0IpXYHIS+KtNtLWPTdRtL6MGTYruhAJb61r2NokKS+TerLHIu8D0B5q1q&#10;Npoepanok994T06XykyyEAfN2/KlWO5jkH2ayOzYV2lug7VQEYhud5kQjCn51Nc9NaCXxFrAaJQr&#10;gAnNXru51SO0njERRS+ZGHJNYzyanLqGhNaPMfnIlBFIEyzZ2ItNTn8uU8Nla1bzVD/YbB9KiJWM&#10;gnjNMf7Up08z2ZDcZqe6XR5IIwYsMY+R2NAFHTLq1k0qUJBjcxz7U1YIjqV2PJlUE9QeKjgt0t4L&#10;opENvmZqZ7u3MDhQAcDj+dMDNa1iN9eK88ojD/ezmtC0b7O0RijbZ0GeRSZ3xybU+Urzmr9hH5tr&#10;qMPyFlXjHvSGiaC0muNYleNEjG3MkmeBXWi1aPwPlrxG/egbz0X8a5yyXVbWy1WF9PZ0dh8wPOK7&#10;M3GjSfBTxLZPJJBNcRrsLDkEdwaVhjH1C8s/Ddghu7eUEqSCeMVyHi3Unv59KMVhpkSxQgFVAy31&#10;qrD5IuXtry7mlByFfJ6VhanFptnr1oRNc+XMxwGPAxTn8IluRIJPsS8DHehskj5+AK0YBYzWQMeo&#10;Rfd+6DUUkDrMP3Te1cZoZrBy429Md6dtzGMvz/OrbofKxs7jGKjx8y/IeBzTuMoyJkMfK6H1qHYo&#10;mXOcleK0GCESDkexpqxjqYgcCi4GXJFGSSEAyPzqlJbt5ClU5B5reZPmP7kdaj2lXPTp0oA5g22J&#10;ZCVKlxzmomjYSAb8DPSumaNWT516E1mSW4MjNtbOTj2oGZm1hIQSuKdxtA3VYeHMRzM+d3Sq7gKC&#10;MA/jTC4hHPWkxyePpTx/q26dOlAHIO39akBmDuHFHO5OBjmnHG18j0oGPlOfrQMaQBjjOaQU45w3&#10;HpTQDubLc0gDCk9/ejj5fk4p3GOIx+dM+be4wMcUAO/DtSEfKCHzz0xTh1IzSggKMnJzx7UIYzng&#10;eXj3poVCx/nipjzICB+GKb8wDZGDmquB7Si5VOR9adhVY5daiVgEILA8+tNkYMgJfAz2qxEjFGBH&#10;ldO9UZjN5qFHkGD2PWrKMAjZPBHBqNsEDEi9aLDKPl3El05e+nyf9rgUNar5rE3c3Tsaun70Z39u&#10;R608KzxkDH3u9ADLeOLyceWCc96mZl/ej7HtwtPihlCv1AA9aglL5fKj0pAVXMn2iPrtxyacpQiQ&#10;KxxT8ZRB2phChXIjA5FUBEdoHOOtPx/o7HcRxxSMAW+5TO2OaQDD1U88Uh5kzuzxxT/lLtxUZ3fa&#10;YiCeDzQIdz5RH5UzD7SfU1MRkgmpMKImBI9qAKjDKEbOcigJ+8c46L0p5AMy/wC9SuzeeAEHSmBF&#10;gYGG6moJMi6iHHSrOP8AWHIOaiYcpuYZ/nQAzb94gfjTP4n+fP4VKM7JP3h69KZIk3kkiHge9AC5&#10;j8iPCNnPWk3OWbBOccUkWdgB4yT1FWbZY/7Qj38BW496BDEjmZjvicenvU8istrLsGcp3q1NIGv0&#10;C2wVQvytUTiXypTtBA96lspI6L4cX6WvxZS2F83l3UDD0wwr6HmzLJ5f29xk9T3r5ItJpLT4j+D7&#10;oRp5a6qokI7ZPWvp+xvVfS0aVY9gtkZXB65q07pClY1I7G3XV4X3RyHHIJqPUDaqlwgtERuMHNXN&#10;Je0k15GebfFnkbsGo/ENpHNrELwAouBwpzxQ2kzO12ZKfZP7IdZbiJmIO3msFub27EQxhqsTwSR3&#10;LRgyFQB8xPQ1UjM/9sSDydoDAE+tHQotxR3J80s2SF6mmNFM1vJuugPn7elaEvOnRqtx93GT65qt&#10;Ojx29kWcbngbjPalcaMTUGtktGH9qfIy88+leO+LdVncLbWz4jQ4rqPE14EURreAM7NgZ6V5ReZa&#10;aUecW3v9/NTbW5dmjEe6lF3Mpsl3beWPemMwbjIH0qw0SiRsjJFVG2eeB5eMnirbuSI5+VsJx9ao&#10;ssRdsRPndVzGJnBA6UEAKuFHB4xUoZQKETgm3PA60pwFALd+lTyFSBz3qo3OCZQBimOxY81Qn3sj&#10;bxz0pqFTuPPXmsyRZRMxWQ4x61NC7eRFunXJPNFhGgSAww3bpTCXKff4qLcvmt8uDtpyh/3ZMo5J&#10;wMUARkP5h47daNmZBl6mOASpX6U7HHIp3FYhZVCLkmq7gbDwcYq7gFee9IUTzIzlcAUxWM/KbIsS&#10;NTv4n4wdvWtDbaLET5APzetU5iDeMRbqFI4OaAIMLlgR360gDbW5GO1DL82C5yTxT9rbT19qBEZz&#10;+7O44J6Uxsnfhe1SuCHbIHTpUJxuAG7BHXFAFcIfMYkg4NOPTqalA/eD5RkmhlbZJhBwOtAmQkjK&#10;e9SDd5J4IGfzqMEi3UBQxyefSl3ymNVaEDjrQAp2lsF1HFSQKylgJjyD0qsyoZIckg59ang3C5T5&#10;T055ouMsniEkxqctUQQNOfnxg9KsKokmUZPepHjWO0lGPnOeaZJUGxrxlw/FXFXhRkmq0JJlDF06&#10;1aLrzwPY0gFm2iOEicHI7dqEWNmJaUAhePeq8hUA7UJquGYSgFyAWoAvTg/2ZMoiGdhwRVLS3vYl&#10;/exvgyHt2q9ExaVQXXheKY7Ou/5178YoEWrudAuxbZfmUVmmQK7gxkZI4xTwyswGMmmsuWXKgtni&#10;gYjcEnaRxyKT5jG428cYpAWN9GrsmSOlSupFwfnGNvagBEZwgOB0pxWVlVvK+6ecmlVUKAfnSSs+&#10;YAkfGcE560AKVJxlefrUckEbwH5lPPpVuSELp0bm7Qbl4XNZ6yyq2AmeetAgtyLe9mZbdXby8AEc&#10;D8KhtdT1SLx3p7LI6RrITlV65qeQsxY/LnvTCDhcQxA+WRkiqUmgaTPXdJ8SyrJYf8TOJgzgA7sG&#10;vYdD1lZtRtAblSSoPLdcV8aRJKlxw8wIkLE7uK7HSNa1GC5sX/tKRo1lAPzcirbRKij7bt7u4v8A&#10;UJbY28EAUKA3XP407VPD9mLKKVdcgkk2ZMW/BFeGaV4vhWe38jzpibcbjjBB+teseHpzf6U109/P&#10;5ig7t7kCnfyMXGxmWcjR65dW72WwcgHtW7Kgk0O1t90Chpvv5xn8a6BdH0yXTPNm1eCNmJO5cHbi&#10;vPdZ+2P4q0a0gvJzDBOd7jgue1PYR38dhZHwtHb7VXMYxIO/41zsmmaYuvzW662ZZPMAKqeAT0rE&#10;utfu7OTTbKcXKphRvI6g+5rpdKu9CkvG8nQZVdlDPeFs5IoExupaRr0TaXCdUghjCAmJcZcGs+5X&#10;xJavYx6XbW0UmBiUoDk10E9w11rk5S5uZvKTHmknHFQabeSHxRcRS2tuQr/JIW6+tMEzUtrjxanw&#10;61RrnW9Ok1IyR+VMYBtUd8jvXM69YeNrq/01rW60q8ZohkqAhRj14roNYukE0BOqRJGR8iLzvNc/&#10;Nc30Utvcw3EpAOZE3dqVw6jUtNf0/wAFut9Yx/aPIbAVtwyenIrG0e1mMt61xpLvM95mJm6V1v8A&#10;a1je2lrGCRJ5eCH55/GuWuZ9ch8VxJ9o2wEnYVTP60rsZ1F9aRifQZZL22QqnKg9Kp3mraRDod4g&#10;s4pZmUBD/wDXqArp7aU81z4hk3iI7l3dPTioNNsPDtzHdPJrEbMjH5QwyPTincVjOgvIWnla906w&#10;jj6gyEZx7ZrpU1XQP+ERjMMJeNcgt5XFZEui6Lda1ZRXEEzeXdqUxIRwPWu4v7bTU8H6bFDpFhGi&#10;WRAUKPShgcha6h4UivLmaS/jDSN+6XZncasmWykuL6cRoqmPhfXNZcWjC40K/kFmiiKclc9RWb5V&#10;4usQxvM7IBjCmhK4G3JLJ/Z9pHuCAyHBB61RTT92uKx1NQDGT71qwWSto9vI07jGSoJqG0VBqWoP&#10;LOSQp2DPFF7DOYbw4s/jC5Ed99njlfMk7tn8ga6izvYtH07Uba0hjvZI9oVig5J71Xme/dm2KVUO&#10;eh60rRTxeH3uDp6rMVPJGQfSnzMVjjPFGo+Mm1/Tpp5rw251GEyRwgqykngDHNerB9XfStC8y+mt&#10;oxp0ZcE5ZuOOetcH59yzWNxdzWrPHc58sgYPpxXXR6tY3OlIHjkUrF8r44OO1CsIvaobJvAcRa/j&#10;eRplCx55Yev4Vyl7faZHDaW6G4eYbNqxxEjJ7cVbVWudQ8xdPlSBLgAMW6jvxXeXd38P7Dwbp8ax&#10;WME8kAMbmLe24DnJwaFZMNjj4bHxVcpZtFogEaRgyFmC8fQ4rdtvskNlKZtWzIowI93AP0rnpdZ1&#10;J4dZNq12ylcGQoVH5VkWpYW95Pda9K7tJ29ewxStcZ2ai2lvZNlopYNxkYAHequpyWp028i+2RAK&#10;Bjaec1nve3kPhS9cQRbmUKCPvYPQ1kWlo63xlm8RySSySKxjI4UGgRe+1eJLDw/cyJ4cjuw4Gdz4&#10;KDsabpv9pah4k0GOewBWdmMkZOAB710eqx2x+GdyF+0CV/LMeAcHHvXIrdzWzmWS42uYwqRIeR75&#10;p3vsBo39n4ZtfG2m20Mrxv5pwi/MM9+au3FlZB7iZUc5QZ/Cs+zim+x+Irt9OM1wFHlL1PPvW7HI&#10;0Xheye6i2ls7lx0zQ2K7M8raz6dbL/ZO8L1bGMVRuNY03TWjJsZZ2DDCqma2H1DTBpskcaxhZF5I&#10;FY0L6MJbgTWttjfkFwDn86EMoX3ifQbmESTeEZnnYARII9oX3zVaLVi2nCOETCXcMBUyVJ6V0klv&#10;4dk0uVjplpgrhdqjINc7CYdO127K/wCumkHko0WePWnoFjpILrx4NFtEuPiQkMIuI22+UA20HpWB&#10;4n1LUr34hyRw28r24hiWInJyVHJ/Ote9Fu+iebd+KboSPHkIiZ/DiqVpqOkrpHzeFlSVEZYrhzgn&#10;8KOoFK10Ca41tbnUvFcxSNFK26HAX6nvXYFIv+EdvILBNmyDBcLmqGhR3kz6l510fLaQktn8q6O1&#10;vNOs9RlgEEBaeQhP7xP0oeonoclYaHcyrILv4xupac5h8joK2LjQNIt7KGU/EpZIkGW+XBNZ+ryX&#10;EHiW7lN2cSMPlx90Gq6zabJrOgwyeICWmb91FnJkP0pMadyvKunz3siqHZFdQjHjFW9Rmms/Al6s&#10;FuzyzvGu70BqXWrZYtJQxWEiuHXKqKzpm1KfSfD8f2GQFQN2RQG5e0lLGKbTklt5H3vG7jPcc1W8&#10;ZSm58U3czaberFJFGoWMnAC1qwJGtvamW3j3RR8tmql1qFgyPD9njZnfAyuaAMeKG1bTtIkjgjIW&#10;LgM3PFZVvJdt47unfTYFRZQEOc7a0p7aX7Z8kzIrsPlDcV1cGj6fB4Ee4lgEjuvGGyQfpVXsI1NP&#10;aziglkbUJBI9t8oAzk1hXNrfXE+oGbVmEbSHCgnOKotqupR2UtvF8P4wA3NxLJx7dakhu7iOFZ7y&#10;9soxt+RA4JP4VNhmXdXk2nade29mkUYkkXewj5b8a0bO4vbvSrVfOkC4BkQnpWDeXMt7qQW30sEh&#10;jk7egqaye7tftqySvHlOcjrTuFtDommlmvI7ZZ1ighIyU+XJHuKmvI7kWUb2/wBodVAyS2SapWVv&#10;FcafKF1uFWJbf83NOur57Dwu0X2Vp2WX5W7GkIx3V38UWksk0mCQMMMYrQexQaluWzVhtBIPIIrD&#10;vJtSuIoZmsEjPBULWvbT6sfDUm2N2fy8YHWqTsgsTwf2UPEgU+WgEi/KP4j/APWra1G1trlCItZu&#10;I8xj5wOAR04rzxofEUev28zaROAZwSOvFdrBqbi3Ma6Mhbyh17Gk3YLHMTxeM7PXGeOSK7VOiOpU&#10;EfXmuh0+6knW3ur3wpBC8EoZYTIGww6H865LVPFGrS+ObTToFtZcP/pGxOF9twqWFpvt2oObxlyF&#10;zHvyM0Njseg6hrviSXS9RRZlhlu1CNITnCDsAfavK9fsb8/YSrPOQ+Xbrn1rbla+a50+VtQUhT8q&#10;g9BXaaWNGk0PUGlSGP8A0bq5zn86m1gR5XG8UeiQxrbyvJ5J2qkfQ/hU1nJ4t1PTLO1gsGjgtbgf&#10;bJvOxtGeBt716ZZLpFpp+rXh06zaAWM4GUBJJHGK84GqQWPgzU/s3grUlubu+mJuMthgTxx7Uho1&#10;Wlhgu7+G3kkklitlEoRc446nFbeg21q+nX1xOl3vUMd7uf5V5rpeoeLoLLXFtPBrST3rnzLiRcnP&#10;au4t7jW7XwB4Yg1Kwt0v7uRiIonzkZ4PFLcHoX3m8E2OoTXs+q/6RIThEUlnx9Kx9S1+YrFcmG7g&#10;t93yIEJ49/rWrb2vg221OC71fUJZptuYrcr0qzfal4VuLaSMeF7S2t8Y3nBY+ny015iPNdQvbOW5&#10;iuobVpmON0fQmt3QtUzb6s8uh3NmYWTygp3b81NHaeF118/Z2M7tKu5Sm3aD7Vs6pqPhjT7ZoLbw&#10;HbvMyLnccnJ/OhjuYUOsajp3xX1jUYtNdpLi2HmBmPAHQj0rPsZtZ1P4leItVuPtpffwxlO0HPAx&#10;nFc3rt5eya+o8nYCVO3HQGpbTULtnn060MgIjUl17E0WsNLQ9Gj0+9iXV77UpEjXySUKncT6cV51&#10;qz62da0yRr68+zzXZ24Ujge1e1+B7adfC/iL+2dYjn82eMRpM3AH0Ncv4sQr8WdejttHjlt4EiKh&#10;F+VARzg9KUQTsa2i/YG+H4lewjlWKMbiyc8VZvW8Pt4W1C4MlupFviKMqDzisnSbq4mt4ra3uIIo&#10;SMTZWr2r22nP4Qkhj1GFpY1JYgjk/Sl1JRx9qiypLstoEIkO7NV1lMevXUbQOQZAOOhplnp+uT+I&#10;tJWHxH5UQdvMUjG705rf8QWKweDbUrfwtOmNxHWmMRbS4S9WaCFkBj5981h6nbymYvJlSJRyo5Oa&#10;07HULxvCOnqXk3hOflqlDLfyeLLZLiOQxmXgleDTAabUSaRaxrp2oMRD/rBGSQe2KnsrbXrTQ7qS&#10;fRRsMmIwwwzA+1dZ/wAJJBYWlzCh00eXDlcxAnNM8ParpureKZXvNUHnPc4iiK4Q4PGO1K9hFKxv&#10;tSgubSFPDgUTuuQV6e9ct42ivpvE4glfcrRIzbBjGOnNdz4mlMPxAS2UwrII0wo6j0rl70TLrLNd&#10;6zbojBcbjyRQr7hF3KWgTLFoaKdMZyikK2PSup0uG7nv57qSGRYkz1OBVaK40l9MeKy0oMyx/PIR&#10;VW4utVTTo4Pt6xoW5AHWmNlrU7ea71ZFhvVEcWcBTyTUEWlKtpN52ntLIZAUQ9Kr6W32XXL2aXVZ&#10;ZfMjG0eldBbapG9zqhkt03RjKe9IDNU6lH4jjU+HggChQFHFLq4jtE0+R4c7+XQfw1YtdTabxBcs&#10;dvE+OV6c1k+MJJnFkispLnA55prUk5y91O+uNTSGOaKOEMOnevTtD0SSXwfay2raaHaH5/Mxu/Wv&#10;KU0fUo49BkNozl2zs3YK/Wui0i71218aOtzrd2kEdsXUKSAwXnb+PSm15Dla2hLr+g+K4/EdsLRp&#10;5JGmyVDbVI7+1F3am28Dyy3mqWkcht+YkkDfN+Ga7HRdaudU0Pxnfta+RBHK0MFv/Eo6Ft3fPWvN&#10;7rSpm8VRxRXd+8QuXdvMckDJz3o6iTL/AIaW2kJlNpNK0dyGI9PSux1mHUNRtdRVraWLesamQvtI&#10;A6YrnPCc1nZ/EDXBcSKU2AAFeDitfWtUhufG+mRpFNHbq/7spxk+9SEl2Ktzpl/a+HYLeTV5HjEX&#10;ysTncKwYLS0sp9VmtoH8yVlLbj1Irpr3+1HjtS14JI44wcbu1Z9tKtzPq0c2lqiImEIPWgEZGn6h&#10;9t+KmnWl/feUTC3kjHysR71leKVjj8Y2NsJ4x+/wuD1GavCGM+J51FoiBZfllPUfQ1Uj0fUbn46+&#10;HZ59SdrVLZyST3A45pNFI29PfZ4aaNXYHyhk+tZrCOPUZpEkt3/eZKY61fu3toL+/tlUB3JVXPb0&#10;rmpra+t2ti+oFi91k88YNMEdjEbuaKN3sIIolX5QBgVi6i8RvSI7+FNky4UEcmtK5lvf+ERsI0dM&#10;sqhfYVT1HSNMg8N6Fc3XiRd8kDFQHxhu1JgjTa9im8MLbz3lsVFr93OOgrG0m7sLbVdTlPhiKaKO&#10;JhvEefL9/evO4E1E+MgklzdzBrv5ApPzAnivTbTUNO0+6jhutL4lRCEEe7n3FKw2jhWtpJvGvxCv&#10;GsL8x3t2rwkwkcCu68K6u0GheLbd7bU1Jtwqt5R/AZrprfV7O61a3gkm0eKBpE2xeUq7AD6+9HiX&#10;U7ePWraHSfDunyN9kAby4gfm+tC1Jv0OBtf7Vg+KK3LAKZLhvL45UGu0u7zVSlmsN0C2zlgelcjB&#10;Hr0mqXk2oWIgEb5wT1+lLFeeZ4okt4A+PMXLA9qdhtGnc2Mc2nyTXMPmOWBBJ6Gs6Ndea5vrezWa&#10;ISw7CyMckH6V1uoLCmiwhiVVYVyfUmuRlu7y11FTaXg+dfvEZxQ9gRp6TZ2uhm4lm1K7nuCGcq8h&#10;bDH6muN1DVvEmq+LL4PO/lJIwVUGMDNaVm2q33ivxAs2oMwjtSW98+lSaHbm11fxRK6F08xmUsn3&#10;Nv8AOpsWkkLor6ja2t3GLORGkz5Zc81ct7Zv+Ezs3vNYnCvL8xPI5rmZpfFd74zGoixmW1N2UjYj&#10;bgA/3f8A61dy1s7+FTv1eJiFU5HUmmJmtqzaPaeE9Ut9Ov2e6u4gGkQcoPY15fq0+oWXh0odRvnk&#10;SZS7EEbc/wA66SY3cFsJRKxYMPmK/dqC9vbe80yKKSwjnkQKXVY+Se2aSXcUSjptj4v1S1Vk3hTE&#10;u8ySY2j1xV57S80u/eI+NRM/lZZV/hP1qut14jt4pyIJbbdEBHtbG8fSrulW887XUl1FMzTScFjk&#10;0FFa2e5ubLVlWBllkjZfNxyKwUttVs7PUYJ78iNrjOc8HPtXW25uLbxlrlulmJGXBAHYUt5DFeNM&#10;sqYbzQcA9MU79BaE+n2sEHhAyQXUeZIOWxzXJT2+tDVb/wCzvMgklBYqa7p9Q0C38E3dtLbOr+Uq&#10;xuBn9KyI9S0uOxZE04s7OB5hP3c+1IEzFtLG4n1awV1klY3Kb9w9DXW67pliwl/0UM3lQ5GeVx71&#10;oMkcGg2U8TDzWt8hgvrXOxagzam6tPJLJJeKAcdDmmTuaVtp19cazosoMsZjiXG89hU91/Zkl34p&#10;huIYC8aptk7Gode1G9srfUBJIwP2aPYAMcEV5u+sRy6J4rlJfzI4soAeWNK+pai9zdOq2SeLpLFF&#10;tsm0chVUcYHFeI6m+r3vxG1e38yaQrfMMY+6M1r6RJc3HjeG5WSQXL3bK2ewzjpRql1pmmfEb4iF&#10;dTthcQCEyZ5Ll+entUO92WizYHS9Omtn1C5OEt2+QnJYjoMV514lvZ9Q1iWf7IkMccpKKvBKjpUV&#10;9fG/+ItxO96fJjjVjk8H8KzrmSO61Z1W72Ro2BgdalIuxnac97N428waXK0cfCLnrXXufMvYw1uU&#10;wRkZ6YqGxSxtbS/ZbqNW8ngmmWzTTXM7kYDs2GphY6uzuopIfLaKMxJgAY61FJHbSeMf3YUZdQIx&#10;XNRG4j1OZDdA/MduKv2c5j1+Nt+Hzzmi4rE3iSKMeItLtUtVBiiVnPrmufmKPqtnH9rcLwD6ZFdL&#10;P5M2o3s82rRqxjOc1ii2ja3ndHDgMTu7cU0BRtLdG+IskLTs/HDA4xWpfwyWOrWjx2obL8nPPNUL&#10;R4o9XvLhNQiZxKAFPWtq5NzczQk2eAQDuJ70DQif27OsLIGAJGfpXQLDdRadE7T4Ai5HTmnwfufB&#10;0hLRAoASe5rDuW1e60S9nOqxxxrIFiQHlvwpCJ4bzT49V27f3juR7Cmy3MNtqs2I0LuePxqlcWjx&#10;6LpK+WzzO4IbFXDDaDR7l5o3ZkiBU+9AEVy+62Dui5xkL0rDS3v7vUAzJIqCcAKO4qWJ7m518Km8&#10;oh+bIwB6V19jLp8SapEyRiURjaPU0wMS8t47fUPDjiSEFI+VyOaitpIpfGd0ZZFdAAdoPArSvbF5&#10;ITLNbyj5uu7oKTRNOhh8QapI8UjxOUxmhiG64buTRItsKpEOFHrTtDku/wCyPs80bKw6HsQal8Rt&#10;NJ4j8OW8VmwizyR0qvONQtrWXy7uIssI3ZFFhnZx2Nn/AGVIhtoeIyd4964TUBbDXbS3jxzMd3pi&#10;ol1y4h0R/M1KXc74K46DvTojHOj3MMGQ0WdxPIosBC1tDF4p01oZo3AIEg9TSajGF8V2RSM75CpI&#10;ArOZb838roJcLIcnNT2M9/ceMLeCGIF0U7nPOKsDp71Qvh6OeTygVtuB3zUWkXBl0KeaW6T5ZeIz&#10;3FZrw3sviK8hl1JnVSeB0H4VXWJ18S2UMRcKJfn54NTYR2muXFqfhtFI1ou7aAg/u1xmhKo1y8mu&#10;ZGCYzEG5rprkwXFqls9u2xNpLAdMVNfWNingOOSIxHIUBhULQZW1O405/AetoLOPLIdpHtXO+H1A&#10;0i8kEZIZmAXrXZ6VYaefDd2byI7XtTgk+1ZcH9n2drq5aJdqyMUX1ppgUXgUaRczSuUbedq45NWt&#10;Dt282ed4ct5DlR3rIsr281DxjITZlYY3IVccCugS5+y3uqCQYVhhABRqBzn2mc6xriywSoTM4Xnr&#10;WbYabqn9t6m73cqqSxxntXXSRWr6fqV00cQihcMxbjGenWqsGp6eLjVonhVg0ICEdKaYiK2mt00i&#10;9gMil/M5JOc1RliuZpVRYWKiUZOajNndLqckqwvtZyRz2p7XYgltztb/AFoOPpTA1biJLJtF8/SM&#10;rLBkHPSoYGt57u9kS1ULH0IqrqL61qC+Z5ZMaxKEA6AVqWMUMfgnUIwqI4gySTkk0gMKNvO8XyKJ&#10;VCrL94+1bN0Y0juiHVsxYDHtWGhhEa7VIYyncasTeY0FioZz8w3H2pga+kLZtDbiYJkMcetUNRXP&#10;i8pHEdgHPFJcxSpFp7QztuCjJzU0Us32V/N8sv5Jy2KQFKMObi62Pg7scUk0bLcWwM5b5wWNQwCU&#10;SuTclQ05roVgDaHJJlDhKAsZM6bri3kMrY2DAqdbdZtOuN90i7ACPeqMzlZn3cBTxV6BA2jmT7Yu&#10;CORuoEZkktwNSRI5dyJ7da1bW6mO7JP3DkbeBWdctbxWkjrKnB55rYsALjwVeyR20YPl8k0DKE43&#10;xzEKANxxxVe38yG9tZFiADNhiK2rGPf4c1NHtySpOD71WmiWLSrTzLgcucg/pSFcvRwRHc0ZyZGB&#10;Y+lZ+pCR9TtY1uJPKjAyASRmmrPd/wBlagI+mBwDzio5ri3GkWexwGJ+fNJjHXMVoNOsFVkY5Gfa&#10;o5mhdbKL7EmFUAsKFETxxuJW+7yKQry3Kgk1mpjsTnyo4QqKoxjjFKcEg47VCedmSeO9PzlOhrGT&#10;bKDjaeOo/KgD5D8vek/4FUygbRk9qQyPkKc0ITljycGpCDg0zGHHIHFIQ4535HpSc5b5v0oXBdst&#10;UmDxxTQDNvXNSL/qTx36U0kYGetSKAQ/JPHBFAWHKpJBEZxU0MeZJ14XnPIqEtMJrZSNozzVudwu&#10;jTMoBbbwvei4noTM4h025k3Ip8ohSfWvQvhn4E8XeKPFOjCW2uLfSo7rdd3rrgbf7q+pIrr/AIP/&#10;AAx1PxDc6RqmuXF1b6XFKGht2+VrjHc+i+9faCx6FpPhuysLDTrO3tYYQiiFev1xWkI9WQ5Poi14&#10;b8MeCdJ8Eadp2leFbRI0gVW2HEjEdWZhySaoa1pZj1q7ktIZ4QVX92XJ5/Gkt57pNV+0W2o3DbsH&#10;k8Uuo6ldNMjMwc5GQD3rbmuibalC1+0qZVuI5FcEYPrXQ2V0Y32lQwLDr3rHN9bvZwGSzXOBTVYG&#10;SR0nXBYY9qlFJHaOIZZAzvGikdN1c5eRF/EDIEchSMAHpVSe4QK2Lwnp/F3qewuYE1K5llndsxjr&#10;3oBEjxIq3GccKMZrNuIXks5tsZB4wwqeW8jl1263JhXf5QKvR7eWWReg7U9wRwjwa2NelX+yG2qf&#10;9YWq6I5mV95I4xj1rqbnJhJ8kHJ5OelZr4Mg+X+H0pWGYxhIU5kbgg/WsnVbi5+xPGkxj5X5sV1J&#10;C+S44yelZN3BCwXfp5PPFMTGafdaifDkEZmRl2Dc5HWr26ISBhM+SBkVUbyU0bZHD0xk5p0SSMYV&#10;ZT2xTS7gbUVyoSLMoJHXHetKO7jdQMRHA6YxWAyBJSDn7tKiSk7lkwTQB0BNu2TlVrzv4mSeJ7b4&#10;CeKZtKEfNkwuBtyQmOSK6PberO58+RvmHFPv1uJfhx40imsWfzNFkVE9cjFJsD8954bGbwbKIfE+&#10;LmS8Pmx9N5PX8q9X+HPhvUNO1V9QtvinaGQ2Y/ciIdxzk15HfafqFv4t8UrLpRh26xNs+fleeMgc&#10;1Fb654ptre5t4/F+owqWILqPvD69q3vdIJXZ9W31xo91oWuQ6kkYuQw8m5jvdm7/AICCK8J8b6dH&#10;f/2TZW+qW0j2so8mQzglAev1rnYrjQv+EcvZrjUtWurpl+UtctwT3rHheJfE2k3D/bSftQKuJTwK&#10;TRKL8v8Awl2m+BtcsL/QbzUdOeAYCg70XHPPpUvhQ+GbrRtUttLlu7eJJcyWuwqQ3oT3zXb6hqMQ&#10;tfC0Z8R6SpvLM+UGKkkKOc+lcpHdWsOpXxtdOhDmfMjJGAGP4U2kGpV1W/1631eCyl8N6vaQJKAs&#10;nzOHH1rqLPVL+PTLB7bzQY1AffHkOD9a07XWtOl8O3kF9p9sHZAI2dASv41wes6hqkOpBP8AhKbC&#10;PT1f/WCMAj0oSA9Jgm1e80rXpIvh9DO0VmX8wXAXGBk/Ka4bR9WivfiTbmS/dIrbUjHIJF6EHkDN&#10;a/g/UNDN7fyR+Orq8mljCzxqpVUXt045FbGvWHh9Invbfw7EoA3bYwBluvOKAOa+IGkltVtNT0rx&#10;TLHJGsZMAkwrY9ulUNC8R+ILuVdMk0bRYZlC5nLK24DrxVaa61KXTriRvCN5cBJ1QQK+Cyn/AAra&#10;u9N+Gml/DfU9afw7cWl9brG/mNck4L9RgnmkOxl/EKfSG8PNbQyWrXAkjO1YAvI6nPvXmEM91Pqu&#10;kx/YkUAKCPUDrW94i8Q2epWekGx8JIAAN9zx89c1C7rqUMuR2BboBT3KRs65BBHo6SwSomYRkd81&#10;zllJMbA+ZEdxfrW1eJLNbw5uXIAzgdKr2f2SO62SupOfl4osCIyshyPs8mBUbrcAZEUu3jAGa0p5&#10;FN1JtCDiqnn3CXduTLFhX5yO1IZWmtz9jVmjYlh37ViFSt8VIb73Brob678ziNI1JXr61jjzf44V&#10;zupPQaI3+4B5XIHSqTKAWYLg1urAr207GVVIXp61msjs84WNsLmnFgYcqylgP9o5quUTDkqOvFaa&#10;7VbU3fYdh5XNVJkc2bPtXYz8Yp2BFOR0VbYmfC7sNWs7Qf8ACOMiY6Lj1Nc/eBmjtkAbAOSfWlSW&#10;do4gIioXA+tIZoxKy3allGSOM1WkR21Wf942N4qzC64JebPyHFMiLm5vD5ecnrTAUqTIP3RJC9am&#10;SBDC5LAnNRgzGXDRHHNWVJ8n/WEc9KQyFo4xKhAA5pwluCZFFsSBipgh8sFnGKsQtELjOwYx6UwK&#10;ylfMbI6DoafvHkSbcAe1Tukb3Mh2heOKgaOf7PIqQZYvgYpAVR5jylQhxu5NTNF5cYKRyA7OVzWr&#10;DZzwaDNJLA4JXIyKhjbdvLRJx60CKemmaXUrhZoJERW6k8Vo3X2eO6RYh27c5qs4YhglwMk84qaG&#10;NvJB2Zb1PamAyON/McmNycjAx0qx5Z2MzRlQD0x1qzbSuktwTapkDgkU93leFyRH96lcRQMEEjbN&#10;8igsMmlltLeO2YK42ooy2K2LO3ea2uwJIg0ajn1rNuzfi6aM2BADYJx1ouF2VbSOZrpCikqpOSRW&#10;qIpnSTN4NgBquBdLZhVhZMjnAqxZSxubuF0K4HDk0XEZ0igTAKSf3nUVBeW8WbTIcAuM1sxWN0ut&#10;lzcb4wcj2qO5UNfFSwAzwcdKYXM8wotugVxjYOM1E7hIiPNYDb0rU8oKpO/dxwfSs+7TFqpZB978&#10;6B3I9PZ2ur4oST9Kz7y2vX1xyMrtbkCtvTrmzhFwhslBaPhsVPLIgt5ZWhRnkb5QO1A7nPxxSmeJ&#10;GjGd2Mk1oS280fmKkQOVGSKrOLj+0XbkAjIxV+we7Ivs2csm44UkUAY1wsiMjOqcDpnrVLzGZGxA&#10;fvce1bN9Yaib5d8/V/unsDRd2trb+G4WMhMmBgKOhoAy1iuJonRrf5D97momhiRvLjhXAPArQjaZ&#10;NK3GQcxE1ixTq+pSASH/AF2CwoEegfDu5+Htj8SfGd3q7Mlz9mRbWQ8qR/ENteoX0XgK98Q+GtQ0&#10;Oxnt50vwXmjXbuyeeO1fO7W9kdXlYDcVZcc967Hw94ln0nxhaxXOnwXFtNfwrsCjIBOOPelK4JH0&#10;hq+lwzfDp/P8TrG81gNrb8NwOvvXnvh/wpZJ4xsLiL4mlpdkoVnYJgn69a7y/wBZ+E1x4x0uO6n1&#10;GQxafE9qm5k8tmHII4zXB3Mmmz/tB+H0lstRTTUR1idHK7WboTilYDt10J08F+J7e/8AFVldXM0p&#10;a2mVwfKrhbbw1qKa/qMj+JpbsvLxMWxtA6flXappEttaa2V8R6lMJEJjBZjgduazrL+1l0vWEnjk&#10;TEjbSG7UICEad8WVtpDp/wAS4HSOP5I3HP0yOtcVea/8Yha+L7K/skItyFuJRHgLu+7z3zXpYm8S&#10;ReF7QWWjXDubeQBt5PJ6E1xOi6i50z4y6Z4mubo3t9bzPbfuDztB2/N7UXsCNPwxYaynw4vdQ1GJ&#10;zHHC7qVHYjI/SjTLm7lvbmeDQWkhaZgswP3f8a6jwJqlrP8AsqXllL5MktteXEMvfK9F/Sq1ssNp&#10;ocEEdrEkYldgnpk5oEzOj+02viKW6l1d3aZsGI8gCte006zuNV1ue30+3SRos7nwM59KzlutIn19&#10;VGlyM0bfORzirN9fR/2XIIY5426Lj5eaAuV7vwppclnc3FzaSPcBmMcu85jPtUFpqOpWXhnXYZ7e&#10;KawjsJRPdEZMYxxx3qCKf4oSpcLD4TW4twmDN5nBzWXarrd54i8XaLNMdNZbMvdsV3gjqB+NFgRJ&#10;oVt4I1D4Y+MCdYD77uQx3G75voV7Vh6JHqdt4u1aEX8Js4rsCEnjOTzWV4X0fUI/i/4vCazJDZQi&#10;ZZ0U5EjdFIHbNdlZWJf7csiScXTkNuxgA8Ux9TV1OeAoojWAuiL8mawtdmaDwBBNHqHlSlRwec1O&#10;un2dx4iu1TxPKJmjIDKehHTiuH1+18Q23i3wVbX/AIlmu4JtUKqVTAQZ6H8KOgFjS/EMbT2iXnhS&#10;IybsJKg6iuvi03wnq1vrG+C5ikS2yrLIVIPqCDWgmgeFPJ0x4pIV/wBBB29ecVyeoa7YaZeXto3w&#10;s1WNDN8t4hJVx3pAZkGi6haeIpM6rJJH9qIEob5gtdPqXg62v/Bt68Pi93nS13xxycshAz196fY3&#10;umXHheC5gWVi5+Qn9am/tPUIXvDFp8hZoCAAaGhrRnm+hP4qU+JLOCy1Oae1uSjIAeCOn512up6N&#10;48l+Bl1qA0FxcwMPOt0BZgD04HWsvSbrxzF8ShND4ftII7xpDcTkA5A6cV694V8WWVprOqxXlsZG&#10;MmBuGVPrkGqsmK+p866Zq/iuw16yD6ReRtnDRyZUMD9a9etbZbn4Y+Mr1ZHF150TBQ2OCecV69rG&#10;j/DnxT4aZPJ0i2vvLzBPEAjo39RXk1/a/wDCP2r6dqniKWONWYLc7DtdaGuwNX1KSroZmt0l1rSf&#10;NkVVMbyLwT9fWtTT9E8UQ+JNWhhstGt7aaMHelwvzZ9QP61wVxpvgK8tdTuLC9jml3eYJfteChXn&#10;OM1U8HWniXUfjL4vEfxT1C3ga28uZzcMwyvC4HaofYpI9mudK1qDw2xe2sSqZzKJQeDXN6dBphvv&#10;Fcdr4g1J5fLHmkMQB9BWRqP/AAnWl22pWUovb6J9UTErSt9zPJ59q7yxk0KKGSW38PM3mWUe7C98&#10;c5NK1xHJeb4itVuPsVnJOBdjerkjIzz1qS+axfX9OvjpdsJSiCVGAI9+DWrLer/wkt1iw2oRyFHr&#10;V6Kx0+a1jM2hXihmJ3EEULQdjJvNC025VrmK4VIpIVLrH8u0+2MU1bSWPRJ7Y6zJ5IT5HdzkfnWr&#10;dyR22k3UUdwjKCAvNchrNv4ofw4ZUjkYbchUbhhTAsSmGC305Gd5IjcAbwvByfWvIvilkeJLC1SS&#10;PC2asTn1Ga9d0G/WXwPc2134KRzFGTuc4aMj+dfPHjHUIrj4maqdrGNZXTlumOBS5XcOY4GFv9Kd&#10;dyEgnIHate1jV7a4ZVGFYVmoukxrLuu7rzpJfkG07fzrWgQx7FE4K7cn3zWgibJ89NznpxgUpI3v&#10;yOO9SKF3P8y+1I6xi3JEhznoO9MCLjvQoYXbnPBHFIQwihHXLc1IBuuoh5mBjmgQhzvchu9NbG5c&#10;oc54qS5Ecdm53HJYUmY/skOSwO0GgY3nzG+XtUE/MKMITgNgn0qxg7XIYfdqOIlrS+X5jk96BFcH&#10;E0RycleBUpOZJmCEFl55oCEM3BJHAo2gqAZscdaBlfO35VQ5Ldqs219rtvqCvDrl/EQ4KjcSDURR&#10;gm3eCd3Bp+1vMthtIIB5pNJgem6T43ma0a31LR4GIiAFwnGfqK9A0TVNIuUnMWrwbgOBuFfOJS3N&#10;ndBoyzhht7VJbyXtveWr22p3ETtjMe7INY1KKe2gXZ9X2pka31IvfR7E6n1+lRGaLy5z5yYD/nXh&#10;2keL72G8ktb7w5dMgUfvY2z+Yr0e0v8AQNR0yL7J4mhSTHzBjgg/SuepQ5WNPudaksLXDDHYbTVW&#10;7iJSRhGOOvvVOz81J282aMvt4IOQauPcBoSpCcMcEnk/hWTi0x3JLNA1uuCcg+tLKM6lApB+9VWC&#10;eP7VIIycjr7U0/bT4oscAkl+gGaQHSWxUeePtAH7voaohd3iOWLywT5vGDU80cptrskMp8ocVnWU&#10;vlXQKzAyeb1NO4XOmWzeAGQg/MMHPesy8FstxbpK4wz5U1sfa/Ps4o3UhlXrWXdwrJLEjxsSHG0j&#10;tS3GULoolvKFkY5QYFUJUVtAvspg+TxzWjeqiJAOPuYye1ZcsijTWTaw+U/N600KxyoV/s0w4/1h&#10;q7ZK/mOWQYyMCiUxr5f7nkmnWm86mpDZGeaok3I95lkByP3XXrVR5cwzDacK5Cmte38kXMG9fvLg&#10;1R1RLdLXU5IIU6A4pD6GJIBubjt1ogDrqVi6W6tgmqqyytbkOmCT2rYs4HFushlGMUwN+LcNIHIy&#10;w5qBS0cspKKRg80tupKKvm/xdTVyaIrZJyjfOO9SOxPbIxs9KkEW35m6V0lowy5Zs4XjnpWZbOr6&#10;T5YsQrCP5av2cZFnena25pR1PTFRLcTOgsQJdRhR1C7n5YnoBVPxH9lTxf4IhWYndvEZPt1q7DDd&#10;GKyYwHaJUJweetZuvvayfEHTCkS5ht1CIDyvrSsSyCYASONw+6KqTLiIDdVqUoShMTDLrxVDU5I4&#10;7mM8D5VyM0mCIGJ8tcjOfek3gWl+SMcACoQS95ENxA2A5zxVacOZ5l8w4NCRJTuNxugfLPAOeaqK&#10;z+cQVwMHmrErEC2Unv3qhMy+Y4LAY9DWqQxs0kjQzrv+QNya5rxFeSWvg/UJoruE/wCjnJPtWzcN&#10;u0soFP7ydfmB7A14x8SNVUalFpttHhnhQMqt0B9frVwhzSSGjhkuFudb8R6hMkrNNc4RSfuha1IS&#10;Dcq4TqvBxWdY2zxB42kU/ulLAcgZroVRf7IhaOMHbIMrXopWQMmtYozdMA53OPmOa2YkYB18gERM&#10;OaLGCL+0bR/LblPmSr9w1vHa60i2u5mKng9MVYipdXDtEFktU2oRg1g3IJ1zd5jAMF6VPdOXsbly&#10;4AHGKhtnjNtY7pEJLEKTSAjeGSTxHoiRS8iNs17H4M8NzSNZXVzYSKqzBl7E4rzXSVjf4gXcJtpC&#10;8UsZCj0NfTOjprsgtSLKOG2js1BA/i4rKvK0S4SSO40QL/wkmnMFcJFZsqg9BxivP/iDqCWes+E9&#10;32gyDVC8bRvhlwc9a9B064jTbF9nVmLcY7V4b8VbkSfGDwHbBx5n2dnZT29K8icXJM9DL3+9R9Ue&#10;ENVt9c+BkbyTRy4sRG4fkhsdxXz34z0qSx8Y6yU0EqDdkqFGB9RUXw18QXNh4wng4VJMLPCx+Vsd&#10;GHoa9t8YR2GrfDmC9ggTzbXi5UdQD0P4V5XI72Ps+fY5P4W31pc2XizT5XXfNYbWjc9SQecVD9nl&#10;gv8Axpod9pRAg1J3tJCOArHIx7GvM7C5utM+LenXMNwyv/akLKAeGAPzA/UV9U+IbLSNU8NeHtQs&#10;PIa5j0VGcr1bIyQaUocoRlzHyZrtq1n4vMBtj5Fxgpzxmtnw9qV9p/jXRWWZ9okUMD/Eprc8X2om&#10;8HT7rQiWC43RkdQR1FcXYSiewt1NvicJgH6U1pYmfvbnq3jSw0C50TRNSj0q2O6ZDJtxwW65qjHb&#10;aXH4XgWN7Q5gX92COKqWmpacngHULC7ZnScADJ5Uj0NZqCz+0qsepHjoN/OO1fQYCo3GzZ8hmlDk&#10;nfuRyiUa6oNkSA42AGrd1fXMOnv5+nwHBUc9s9KuCOBYYzJOrSMw2H0qK905JZAbi+wjICFBr0Wj&#10;yiWCS3bT7F2RTvAPBp066U06MbGQsjqVIamW9tBHp9uiu2wZwCelaKW1u1rDILuEMT90n0oEY2qx&#10;315bpGt7dIPPiK4Bz8prW1jUNVbw9p1m0LoogjBI6nbVWefUlubcwWCsqyjOBUtzJJOHb7GN0cK5&#10;4oQWM+SfbaWYltWYhQBjr7V0UF9qT+HbeCezCoE5GeSO1cZPf2g1CzikTa/m/u0AyZMdfyrslk0i&#10;XwrHP9sKn7LwMdwKbB6mXcSWqGVRMV3Hr6VPDfWcVusZKs78KK5lGE9xqSGeTi44OKivEuYFt5mt&#10;HIEi/P6UgsdNdNYtEQbBg2OMn1rLWV4VXyoYhubPAqFJzLc2xNyhJhGaqTSyf2gFWcBd3SgBl9ca&#10;tJfI+eA3zcdqnXfJFb/vDkL6U19hjP8Ap4LMn3QKisJJ1urlZbY5VztPrTSAss0qxrG92u5lOBVN&#10;n0+2ijMxcl5RzjNaM/8AZwjSWZTvHTmmY0+5tU/4lq8H5c85oQFiF7N3ttswWNoxg9M1p2X2KDxF&#10;ayxTfJtIkBNUBBbDTpY2tXVgmYyKmshZvLCjxsD54A560Abf9pQxX18/2FHEsg2bj92qeoyyS2lq&#10;xmhVVbOBgVS8WW3kafZlEfJVCu3tWHZtJNp6Ry3bds89qWlxs2xJaSG3bzo+MZJI7Ve1yy067+Fm&#10;oOsEJkS3/dtnlTVaS00aPSLc+a2XxtUH0pZprZdIeBI5FUw469acthLc8Clm8caXrBcw3U8JuMqQ&#10;D09K7/RfFmi3MdvFcP5U20Bo5PX2NdJE1stlNDcWcMyGXG5l6A1z+teDdMuIbm6sJIFk8ospRsHN&#10;cd0zZROvUWkqM0LxMuzgg5quyIPN4YHPpXjlpdePdKvpgdPu54kcg9ScCu50nxVoN6LaN7lLeUNh&#10;0lG07vxpNCsdI6qT/qhn1pgH7mfI4ArTjSFrdWWa3kUqcFWqFoSqPuHLHjFK4GV8u45PU1G6tyeM&#10;ZFXGjw7jySTn1phUlMFCOOpp3GVtvyt+76CqzR/PwCSfSrjBhCBtyAfWmqCqk45J4pgZbwvvkPlj&#10;7wqrPbEyOCuMLwc1uOBvIweRTDGmFDFs560wOXMbAuNjHBqE7wWG1uvpXTyQr5N0Qq4HQ4rP8iQD&#10;dtQ80rDMn1zn8qkAHzECrUsfznMWOOlVGyA/ycZ5qQE/jONvTrTQOZj6DrS8bPSgYJbmgaEABx8r&#10;YJpCF8xuPSntwB8w+lNO7djac07AIOjfN260YypGc0uDgevvSHO6TKelAx6Fc4MY6cGlOMOajH3e&#10;lOBzEATx60gPWmK71xz7VDufdKNnHbmoix30Zwitlie4rcRNk74+PlxTxtz0qAse68YpVZM57Uhk&#10;+W80/J26U3ewlIDEDdxzTQcMzBD1pjH/AEk/uRnFIRpl5F0+XEwOY6zQ0jdSSd1SZfaflP505dgm&#10;3eWOOtAxp3lkGTSd5AW+hpJ5EDnCkDFQB/3gwSfTNAiRt/GAOnNN4GeKCwywIAOKaSfLOATTAAp8&#10;489T+VS9HfcFIxUGRuxjuKVj+9fEhPAoC5JvHlggfjUbE7c7jnNA/wBV/q+M+tK2N6/LQAzPynmm&#10;4OXODUhI2fdP0pnXPPNADh0HHWo2HzuCBkCpB/qj8vemyAbgSOdtAFfd8xzH+FTMf9Hl+Y/dHSoN&#10;smR8y1MglWInfkntQgIGOFtCc4LdBV9MDy8wA/Lx7VT2H7SW2KuOcZq3GwYqzKR2zSBErjjkds1B&#10;5hxKuTtqaQjyTgdB0qid29znjsKAKN+0Q01HEbYE65bPvX0P4UlS8+CugfKS6WYUnPXFfPNzGjxP&#10;lSdo4HrXqvw31FUgltGuVyGOATSadtAep6Vblo7iyKXsqFGIb3rutJudIEEwfLM687ua5h7ZWiR9&#10;3yg52gdafERHMx8lQQvyn0pzZJ1N/Z6QYA0QRi56elcXdwLFqQUhAcHIrZhuYikyC9GQ3TPekv7a&#10;AWFtPLqcJZl+VQf51KvuPyOWknaO1ctgoW+UHtiuJ17Vyom/0sE+UcDPStbxFe28UEQMkfyxttUG&#10;vFNSuXlvmb7axPmnPNOMuZlKJnXF5cXPihpHEx2FgFJ61QkKmOQmPBDnAzVv5i7nC8+lUpEOZCdx&#10;GeRVN3HcoyZIfC81V24lOcZq/t+ZfnIGemKikVMsaCSiVBnHzNRgqBmInPrVtGjHOxD7UrbXByUA&#10;Ap2AyHANw/7of4VXYL82Y88datysiswHXf1qq5O9lyOV60gKT8FiqGiIIGObc8g8+lSnAT7qkg1P&#10;Gud5KjG0fhTuMYAdsf3cZqwdmxeVGBxQYUCA+fnJ6Z6UFTjAx070gFGN8XTnNPIXaKjIYGMFOAKY&#10;rfvmw2cHmgCRgPNAPQ1DJtUEBjyR1qbKnPzLUToDIvzH2oQmRHJYZPUVGwJiHyHAbg1Z8o4fL5NT&#10;LEfIxsGQKoVikEJRD5WcCnMMxtg4+WrBVgijYwyeBilIt1VjJfW6AerUCM48eXlM+9IdxYBrcKCO&#10;uOlQXV/pcck6xP55Hp0BrIkuNauZFCI6L0wo6CgZsSTafFBl76PPOQDmsW5v5SjJBp7/ADtgP7VM&#10;mkTBI3luJXyCSGNTiKCOOXZbhmPA46UxFO2ecCIPJxjvWoFzbR4GT3qsIxiUm3HqDmiOU/bIQs2T&#10;nG2kA5vM8xt0B68VYXOzIXtTXf5gGZfvVft4nkk8tYgWK8H0oAZHuCg5YcU5pAycls9qbMWjvYIj&#10;blmLYppJ8wZjUcdKBCBB5rfKSfrUqx3HllgMqTwKjG8vKQwxxmmGaZbmFfMbnge1Aiz5aeaTvOSa&#10;ZLFGISCQc9D6VbVJBbwsRu74qN9xZtyD25oApojow/fFqkdsifP92kOd8QMnr2pVjZnwZDy/WgRU&#10;hZ987fZZAA3WtK2UPcQ4J2nqxHSrN59jXR7CJGhLlfmqvbyGNANwwevFMBJ7RV1EnzVLgcENVRkm&#10;SeXe55YdanuY7htQikXUnBHJHrUMrhzHvkfdvAHFIB0iXcdpG625YMtZ8f2p7xCcqMnAzXTbh/wj&#10;8ahRjy+uKwpAqtMVc8N1oGRt5/luGdyAwxk0+RkCRc8leKhPnkrgg89DSqkjTksynA49qAGqsnng&#10;+aOT0JqyxfylywGB2qMxNgkyMKEK/bAr52A889aBAdjZ+YH6U8Q232fYGkXc4PBqby7X+0NyRkIV&#10;5BpLgRrNbbXY+oA6UDLenalc2fiqKMWweDAByvevZdN125nsdHtU102waYb2Q4yK8XhTzLaQBfmK&#10;5BI6YrLe+1G01RHOoSMPtABIGMVrGfclwTPurSb8xWOjpJdGdDGu75uRXTo3h+fWrySLRYNwhBLd&#10;8/Svkfwv4tdZ4453ZcIACxyGr2fw/rVqL64nXVYcFgXQnr9Ksxkj0e9j8MXOiXP2v4drePHONism&#10;wr+PFcvfT263lhbWWmQW8fk48te3tmutTXrG7gsg7WPlpGQoVAM/U1Vv7DT5dKilg0pA4RiHVuQa&#10;T0JMa1ury00e2ElqWjk3fKi8muQbS/G954q1m5iv2srdrn93HuJKr6/jXVW8lxDpDi4njdllIjBH&#10;X0rasRq76Nf4kRGcZwPShMZm6bFp9no13/aWsyX0yxfulY42mtvSE0a407UmntxGp3bct2ri57ac&#10;/EGNp9Sk2CTlc8CtW9ubSKJlVd+Ewqq2M+1DFYZqB8O2t/iKSMM8rbSD1+hq5pUum3niTQrVtXiC&#10;uSSSM4x71gTw/wBojSEbwWtkkBOx/N3Fiep/GtXT7HS7VnxeMJgOGJ/rQBu+Ih8ObHT4EY6gs006&#10;phFL7znHTnFSaJoeh22ra3eJPcH7VFEUhZjhB3/OsXU7+CLS7QRRWNxeGYCIuoITPf8ACq91e6vD&#10;p1ij+Jy8rqplZF4Gew+lFgZQ1ubVIPjlq7QOBbtHGDAOQSO4PatC51RodIMlw0u54x5cWaryXPh6&#10;K7sTLq0r3UwG0FSSTT2sbi6vFZ7INHENwJGAAaBFKDUvEMmn3fk2UiRvnIx2ot11XdF/oErNvJLs&#10;Kkl1DSo9V0+GO4j3I+DGo6/Wuga+E1tYxx2ESKUALEYp3FYhBvZFtUkkCKq9Aaz76a1hsp41hLuT&#10;97PSrZMEGsTLNrNsUKc/OCR+FSp/wic1vebJmmIBJJ4pFFC1bzNBvCs0YfaDy3Sujs5oZvh9PDPa&#10;2xkFu4Vtw69q4z/iXG41aO3jljw3zEtxWVevsfTIbTxFeSSyS/vI1zTQjoNK0iV9Qvp9RgP2cTsV&#10;w+cgH0qw9zocviO5tLPw0IoxKqqzcZ9TWjpX2+20eJ79rlw0Q8qN1IHP1qC5u/BcaaizyBrt3BhR&#10;Bjb+NAGlqo0Kx8IWkj+LCgEYzEiZLn8K821HUru81zwmkOh3htE1JN7PHyRmvTdBtNHvdZjku9XQ&#10;RgBkjkXIOPrR4ju/D9vqlyLfQ7dhGnyFIvShNdQKtyGuZ54IHgjifT41RgmCDiuQ1eyuLHSnX/hO&#10;i05UsieXnB7Vas9SWSaGZ7+WLdMQg2YHFaU1nql5qlq8cMEuVGHZgAB+NHNZhY4vTLjWpdGuHu5n&#10;aZ5SFAHGB04rqUh1FfCsV0JyzIeRjtWrb2elQX13C9zZC5IH8QIB71YnNykIhXSpmVYyWKjII9eK&#10;kbZy2o+J9RXwta2ItoUzy0hTJ/Osmwe0mna4l19izzKAhGenWtaW20Ge5CtPF5kkxEeMHn0rqNN8&#10;O+H4YJRdXUkIWEkZ9DTTQWVi2+peFLDTdJaPV45pXCZiQbsn61m65qc1wirH4JliDwqFznv3qwNL&#10;8Ny2OunT9OtsWpLtJLIOSOe9clbap4gvfEJjTQ7cxwXJVnXocH1prUjQ6G000L4RDTQl5du4AHpW&#10;TJb+dexRPpV0qtMMEggDHvTtW1S6s9X8NxrLM89xJtSHbyx9AK6ITeJp/DkltqHg+Kw3bTFg5Zs+&#10;p7UxmzplrpEcNmfsYLRw4Vc5BNcReXN7/wALT1tLvQ4VEEv7s7f4TV2a+v8ATLi5Uaf5i7V2hjnJ&#10;+tZl7cS3i200kapK2Nyr1xSSYdToLTULFJFLaDan5CFLYPWqV9b6bPY3zyQJ5m4mPZxis6CKyWeJ&#10;nvGPIwpNaM9zZxy2e22ViSAATTCxPYXdhY+EIVmvJxLIGEYC53HtXF3R1x/iJpWoRyyCSCYlUzkb&#10;T7V6JaxadcDM/kxhLViiMOprH0dbKHxH4wkmslkDzbUVzwgz1ppi3Me5ur64W6uLmKcuVwpK4GR6&#10;CtvwrYaPDqt5q11Zme+Nuy2gb7sIx1A9ak8RT2VxonhqK2uLBjDK37tAAefXFXLS5s4PBMCyQL55&#10;t8RrQMpXV/dfamEjozteMX+XORnityKWxfQ5gsUfmeUMDoc1w9zIIZpHkkHmO5OCKsWUlzMJmic/&#10;N1welDEkdNBaTrHeNeT2iITwglBP41lm1tU1mTbaA5cbTjOa5LULS/HiCTytb1DzS4JzISD+Fdjo&#10;zXv2fTUltCxAwSw6etKwLQydQ89NV3rpUrRIy5XOOazZ9W119dhS3aVlVkDRHoBXoGoWkk7Iscdu&#10;qLgcHrmoToKwWe+OG3G9AXkzmgL3Od1tZ5/CKRNZeWWMZZkOOaksdDsm0C4urjS76UrAPLDSGm3s&#10;l4mqW6tpkj28cik4534rr4ta0e50q1ji0OW2CQAEkcEihtiOEgKWviQH7PHEDJhix4xXUXSaTeaN&#10;MILWCWTyxh1PQ964jxMDcX5GZFijuBu2nqKoxalef8JF4S07S9DuokOPNnOeg60FGydK1mDVreSG&#10;e6w8o3Lk4roDZTyWsSTBQgUHca2YGnazZf7St28uEb2Pc96wRqFxN4vNpFMZPmO8AfdA96NxFW4s&#10;ZEvZAupRtHt4HpSR3awWRCW0K7ZOWPOadqUyjUjGsLIBGQ7ZrNtNPmu4f3V9lVkJkOelAzZN88lj&#10;EGaLBYcletTOuktpurw2+q+XPJZ43qucEiuY1VLtLOOCN1zH3B61P4VS/k8TanuGdqdW6Z7Uho5p&#10;dKmtJLiGKwnaaR3YzMCSxPqant7a4i0K8eW5dpWLclvu16teQrB4Q8R31zcW48lOVxzz0x9a8tee&#10;2nvPlLDdLlgTxilZAjKSPXjBZyR6nI2bjoTwBXa295osGm2yXLPKz7cxq2Mn61Z0y00+a1uF+3xo&#10;iW5yFOcVzdrBZSfEuwjJuHRb1uCvoaLIDrrvU0m0+1gj+GV5DaLt3Hkj8aytSv7NYvDqf2bb4IIC&#10;iMHFdVr+oNbeEtJWK50+OBotskWwbn9PeuGs7hJ/EqxnS0UDBXeOv40hXLWntcnXyTDCsTDIBHPF&#10;RTyg/E3TLk2ssrwSAR7uQB3roVssy3kxeNegCg1mXdxosJjjk1i0VuckYJNCQbm9qUGi3cdlcTpH&#10;lYQQPcVmadD4QHieynmtkdxIAqs3yrj26VBbax4Vby7NJLqWRyMnYcfnUOr2W+a1a2E8SBP3jAcH&#10;8aQHaz6botz4u025imsLZFtWZ5UxgBeegry54LHU/jXfG21SeaI3ZQS+XgErxwK39Ca8267Z/a7m&#10;SN4cEk/d9a2dFitbPW5RHpthuTeVHAA9TmgLlLUvD1pHpAkntIHJg645AFYWjWWgWR1W+fww6Q/M&#10;VkkHBI9zXdvqtrcyX+6xZ2VzlF5DYrn/ABANU1j4T+LLVPIs7S1kQLGi83JPYN2xRrYabMI65pV5&#10;o+sTNHM4S5x9njYjGOhyK0bG8ubjwzr+NESNZLfALNk4A7mue8N6DptvHfJJ8Q7XeQAYXA49K6Lx&#10;JbXFt8LLeHTLqGW6kuFEsoOAqE8kfSi4dTL0+OaKyviko3Cc/dNW0jaOeWZ7hm3IdyFvWsy1nsrX&#10;RJIBqUk8ohUkjux6/rWLJdX7X108jEqGGFDcLQhmtdTXYv4hHLLGnmZ+Wp5DeTnTYxNLLJJKoAJ6&#10;VFZXNl5IWWJSzEYPWluHnTXma1k2uqgh/Q9qBM6wQ21pY2kTeHA0xjXcSOlZupzQ/btMVIYgR1OM&#10;ZqlaXfii4vrhbm8WWXAAYAc+lU9Vg1iKOVZVAKjdgdvxoET6xaaLJ4ftD9hkNw0RClT0Jo8N+HNd&#10;g0a6vxqTy+TdK0FkEwz5Oclu2KraJqumR6rbG8N0wjBwqxFsntXXv4x0K3tJw0U6mcFIIymN3+FM&#10;GyjrdsJPFNrfyX7G+Foq7A2cHsMe1c9J4e1S41Sxu9T8X3AUPuSEDtU1rcyj4i/apQzxvLvWMnPB&#10;q54k1iSdQlpIqOsQG09KA8iSaO2tvDk7Wrofl5x14rmUubme/jLxtsRu1aulQ3jeHNQefWFJMZ3K&#10;afGdLg0Z9tmxzMeMZyTTsMSL7IlpcSPcM22M/KRVe2h1GS31qcWcgjBzzwMVoRWkp1PSpJSggeQF&#10;lbA4rptQaOXRpbW0uLZYTbANs60hHI2l5p6TwFrJDsVshT396o2PnXnxFN3cW7hFvQttETwOetPf&#10;TfJku9rl8t8y55q7AgU2DFwCrDaBT0A6HxHLZ2uozQi/V3W2iLMo4TNedarcXD3ttGsV04YgM+wj&#10;ANei3F14YHhHXZLnQY7o+SrMXfByvTmvOV1rUb/xLOqeE7G3tVlCqyjPH1ojLoJK56BZC3s/glqs&#10;0cy7ILDcYwPvHHesDwxqN9qEGqyf8IyI4VvCqTl/v+v5USTE6ZqunpcN5c0QEhPTntWje2F3afCj&#10;wbDp1qsBF1umKNk46n86QMz9cFta6td/6I2cplh710GmnRbjwCu6ziM3GMDkGuajg1++8U675tvD&#10;HaLBCIy/3pGHX6V0mj6Zc2/jaJvNOww8p24poG9DNvhcQRywG6dTIMFiegNZDQazDo8wthLLzuZl&#10;BORWj4raZ9cZUspsm6QAAdea6/SpItP8NpNcRQs0lgAsbc9qLBe6OGRIJ7DT2kLRvu+YHgkittJr&#10;KO0VVTLbQCQelV1s7m61zXpRbSJFJIzJtHT8Kjt4rJIdUQySOyg5J6gikBVntmuPEMb/ANl8ZGGz&#10;0qe8srd309Hm4DDGT3FRW93cNDeRwW05xIQW29Kz57yWO8Jlt5pGQE46UIDE8RyanBrWmRxxyOiu&#10;oKqeeelbMVoLjQbAal4dupf3INufMPy/Qd8VsaPbWd3pmuX8+kvKseG28nGKwtY12aPXdJk+zJEk&#10;RK28WPT1pW1KTNjw9p1iPGly8trgJERCzryfTg+lb13a6Jaf23czRWzTOpA3gN16YBrg9I1rW7nW&#10;vFFzdwiKOO7gWEomN2TzWr4k1DT28QadbLcPNMkcbPhuBnoKmNhSWpmPpFxPLcSRTyxKZSwwfX0r&#10;T01LrTta0/zo0CzzqqySfxfTNPgvrkano8K6bKD8u4Y+6Peq3i6S7uItODWpRbZ0aHaeh707gbvi&#10;jR/EVzqBFvffuFhRjIOAc1S0bTNMtNP1F7iVRIyDbKx7ikj1/U5fDeg2v9r+Wi26qWI5OBjmue1q&#10;7v3aW1ihuZmwCHTOB+VJAdleKJ/DN28up27KsR27SPmx0rz22EsuuXdu0E2CxCkjpXS6Haar/Yzf&#10;aIZcuy8s3CgUmtGCG6P2SWGWcFdyxj7v4im0NOxkblsLm12XoLtMPMGPWug1iTb8OZboW6RnYnyh&#10;e56VyzwLP4jtidVhMqshlUkcfhXVapqWjvpnhzS001Z2kdBkditSNmJNd6lL4E06NrWIzrbnLIMB&#10;genFM0Qa4ul3wu9PmwJcr83QV3SWOmJpwlmEalUTAJxXL+JdUtbdtLSz8gvPOkZA568U2xX6GiEF&#10;1Z6kDZ24JtSFGR94dKk8L2C6b4Z+Il7relafbGW+RbdmdWLrnjaKx9QgvtL0TUbi71K5Ci2heERq&#10;SZC3OMdq50679v1jQ47zw7eiGLm33SnBPqQaNx9Da8RKJvEk1xbhfLAQoh4HP+NVbW98RG90+2tv&#10;CbPKeN/RUHrmsTVtTd9Ve3/soQxRuuJd3BHavc/CFjYN8NrS6ubOPyxYMCw+8SRwfWkwvY5OC1ht&#10;dP1ye7vrH7TNand+8BJOOg+lczo1rqL63ezHVDs85zg9xmtF/Dt6vjTxbcXOq6tcYv2a0+Ztqo3b&#10;FVm/tGG8uYYrCYlmHT0700u4IyxPZn4ia1HPpqOFceRkcHHWtebTYJra+u4bFlVQNyqOBWRqVtdG&#10;5tnisZPMQ5YgZrrND1mwj8Dapayac6TbcTMwzv8ASkVczbabUTZQQh0dc4wR0FVXNpbfEjwaE02C&#10;SA36/anJx5ZzxUes3EOnW1tdm/4ui3kqPbrXnX9rXNxq98V09ygfJbOM1m5WKjG+pqfFXVr2T45a&#10;TZQqTCdPjJKLlenrXBEzAMVkKbYTuAH3q6i4urF5wZI4i7R/Nv5K4968y1nXbOPxNNBatFMFVg7D&#10;oD/9aiL0KW+hYs9Zjtdb1hktFE/mcHHFcVqNvql98QfFmoSarNvnK7wemBWrYW4uGu55Z0H77O2r&#10;F48X2gW9tCfmX5mBoRdzkVtrhYii3kpDTgMQK6H7Ja29tp4WNi7ICc9ya09OgQPL5k8ZAXhSO9VL&#10;/wC0m6dgAMNgH+VMVyIWqtqamVpCMD5c1ZeRIi0AtUAHRgealsxKLUtKhYtH9737VAqwNqzvI7bg&#10;2TnpigRJbxxi+gZixw3JNWbm2DXamNGOUyHHGKiFxbS3Uiw2TEKpDY9qsWc0kl6IsSDElAGFfQ6g&#10;kUYaOQ72AzurqYP7Ot/gX4piUjzwsZVz1OetZ18ZX8c6RCFdo1Hzegov4ZTb3sMU2VaP5gD6f4UA&#10;zndKto5tS1ORrdwu8EnPXFdPbXSTa1aWscIWNZQpcVk6YClnsDjIkYNVtRHBqbSQWzF2bJ470AaW&#10;rmCHXre3fW+Rb5Kg9c1V0Vkm8U20RWVkSUkDJx+VWYtNiuNQe7nupvOkdQqNVwrZ2XjmyxGmd6ZC&#10;+9AG5rB0+38OXc7rGhTAiB9a4i81VRoEpj09C0kfIPatTxvNDcS+FUQOojg3SJn7/pXKx2zS6HPJ&#10;Gkm7yT8mPSmDItCvrhvGVqksKKk1wBgcd67+/sLSDXZLx74hGRMRjua85sYFVLWWVp1MN2SMrjGD&#10;XV3N7c3WnwsApjVAFyfShiNLxDfNF8M/tEcJcJJHlR6E1saLfWE3hDTg1sgd7dTnuDiuMuftk/hi&#10;S0MQ2uVOcelXtOiaN9GR7uRShGBjrikM7i5fRo9OikmskLbwFz1rkNRiubvxbbRW0U0aSbevpS63&#10;cxza/pEaykuij5B0rpbdJU8GwTAxtM0JwAOmKExM8q1mGK38YavaBoZHtkTzFHbcK6bSIynhJtls&#10;2WiJVO9U4LbT5PH+vTXRkSeacGQnkcdK6OVrK1tkmGrxFo4TsQDrmncZFFaSj4e6/PJBtPOB3Fc9&#10;oiNBrM82QoYPkk8mughur648E37SxbVZiSB046Vztmwn1G5QhlQSlVycULQEa9s8ba/ttbMyySu+&#10;85+7VwWsMUtxLLIrSGTgKahhFva3UcVraB5XkAZweRmtHWYRZ6bYuLkSSyBcgt0J9BUMRz2pS65H&#10;Ddm200KABnPJINaFlMJPAiRyXk3mHnYR3rpdOtN3h60luWQAxg4cYPNSXVrpyws0MKnkEgCgCppp&#10;mk0wW0s6gZG0E9Kj1i1tlaBZLdSBCfn9KoXUV42t6a0cssbC7jJAPbPNbnikJ/wjTOk8RUW0akls&#10;ZJ60AcbbzWMenzfZmhV/tIBx/FzWjdQ3Dw2c8unnjacN0qtYadarDayqyPulRtobitHxXcTx6Loq&#10;RyhRIq7hj0pjMnWrmOTwdqdp9kCJOiBgvtXJ28Sx2dsgmZmMi8n0rUjW5mlZnkGBEO1V3UDU4BvU&#10;4lHOK0hsB19hPaDT70TFRi2G3PfiubvE86a+8uzUDzup7VLNuF5bjL48odBUtuHVdTd2PA44qFuK&#10;5Np00sNu1u0/ysvcVW85o/EWoj963H3c9apzzzGa2dYR8rEE1r6b9lFrqNxcRoT5J2570AZUxZhd&#10;t9jKguMDFTtcOmkWnlWDM2OWx0q3Bm5sNclEIwkhwMY4p6vbxeGLlt8Dc8jHSmBjyz332GKRy/Ld&#10;MdKmRna1DAkgqMVEbiGZkUoFjxxkYq3aIz3EYVgyo3IFAitKJQtuWD4PQVb0ma5bxD5MszLB3yat&#10;3qAzWP3QqIeKqwWd5OJWhR1j3cv9KADV7e4bW5I4rZvKJHzLVXEUOlNGUl346Z/pTtQvdSt3t4ls&#10;iFVwCxGd3vVBJpR4msZJERgSOD0oGyteQ3LWgch1XzBkE9RXSWBlTR1CbxH5Qz71X1e50gW0SllD&#10;uq4Veea0rIMPBdplASVyPpSYWJBdpDFAqRAbnyxrI1h5ZY4H8xs7eAKmkERvDlW4weKhBQ6nITFl&#10;QuOtJyCwmjyxG1vI5EkLlDzio7iOLew8rjzTk1Zh2xzyFYUIYnt0psg3SnCEDNZ8wxI8CKMIcDb1&#10;p2DkfM1NAO3rjHanAkuDkVmxoQk7vu5pwMmxcR8H9KMHIwKkH3SQRUNjFH3c7e1SLjy8570w4wKV&#10;etSBJk5HyCmnB3cU8bQh5HA6VHkmVsgjnigBV2hwfbmn4ODS7DsPDcelKNu0Dack9aYCKvBDMKni&#10;UCWf5hwOKZwr/OqgY4qS0hvbjXYbey0q/mnknVVWNSSSegpqNxXGjz/7QAayknZ5QsUSDLFj096+&#10;r/hN8KvOtNH1rxNaOQ2JILFxgAdRuFdX8JvhfYaXYaXrXiLTLSfVpIg9taSHKWgPcg9WP6V9DTOw&#10;iYYVQsY2qvArZRSMrtuxnONNttKNrZ6esKbFUiM4AUdAPSszUJYYtOBki3RlRuzzgVO8kQvPmTPz&#10;81Uv/LljuEEJYMox7UblXLOjX2gXMU8VjfOdinerJjHrU1zBprCZ0cbi/OD6VU0y0jg0q82QQiRh&#10;0UAH9KmQKk0wa1kB75oHoV5YIzbJ8nSqbtBGh3XTqmRk4raIDREbRioGgtDFMHRSDxgjtTEZjpp0&#10;kEJg1eNzwT839KuQtbjakhXqBTFsdEjuGeFZEJ6/McE1ct7WD7WhkyVxwc0JMEONsrXdviNNoHUV&#10;oCLbGgV8e2akg+yrJOplOCcKau2gsH1a7jbUoVGBhmOAKYGc6L8373AA5zWZJJF5sqjHTrirmpSB&#10;/E0ttBI0ipjc6dD9CKybqDUFRWGnXe0Hn5TQCEw5ZsZ68U4Z3/NEp9M1NaPG0ZRrUKwHc9asyQpt&#10;YttAHfNJDM14ofMdvs4yf0oTIwQg46GluPLEahbgdeeajgkj3yhjjA60IQrczMzkcjvVqAxGGUCe&#10;MYXgZqrcRpIpC3IABFMS3ZUUrK/C+tMLmikzbgptlxnAqY7yzrtHK8k9KzC0qopNuTg9qti4Q2jC&#10;SIAsODnFJoZ8tfGrww9pZ+MdetGuSk08RmjXlUb+I/jXg8S211ptmI5l2tbryy4IPevvTx1aRyfs&#10;5fEeN7dZA+iuQpGccV8GaeVWfVoZodpS+cBlGO9aU7kt23OL1W11w+Jri0stK1LKuBvCkjnvmr0N&#10;j4tsoYxevEYwAd2/kZ9utex6bsfTrGNJ7VTu+dioyfTmsvxAfAUMmoi+8azvetYkRQxgkKSOM1pb&#10;QFqrGdo1p4DurGF3dTdLHkmW527D/s5Iq0pUa3ewRR2LRq2F2EH9R1rlvDnhyxudM1ObUb3UCjXL&#10;+SVcx8E8VpnStb0vUJ5bLSZprJJNzStJkxjrznrSGloXJrjRIPE0MV9qAg6bdy8mtXyvhrfNFFPq&#10;UdxuI2puK4/lXmviG38Ua34o8LXemaBa3YhJWXEoXn05rqdN0a/t30trvTYoLgxZaBJAwTHvQmFj&#10;pZLKxsbK/j0y0tbdJcbQOSPx61ahn1mPw1LBPA0ryR/u8rwPrXO37a59kung0198f3VLdfSrOhXn&#10;i0vcvfacrYI/h6CncCbTZ5YtXvwbNTMxPykcCqWt6Xpeorp9vqnxC1dLeS4yYIoSQ3sTVvWJJQ7y&#10;wWDIQQS2OaoR+JntNG1C4bSRPsQAxNDkv9CelGojI8R2fg/TfBmi2tjoyrEIxhyfmx3z9a4hRZTa&#10;U6RzgIJF+UdaXWdYuNY8fBk8LS20AUbUzwPWnabbQ/8ACVXka6jCDtBxnpihIpm0IjHpTgKMeQtZ&#10;jW8RkV9wBL/lW1Jzb3QFwDhcD8KxyTvlyp69Qab0YIZcR24tWIDbuOBVJoy0fAcZSrEs8KwPkFmA&#10;OKzLW5vWv7ndaNjzMLxSYxrQqFfgZzxzUJEgnt12Ngt970rdaHh9yMCRmoWs7r+zdQmEissY5zxi&#10;k0BnyECeILcEqQM81ODGLe9VJY8lB9eapKJDFMSoABqS2jg+2sRfKz55BPSpGche2Gtvr86R3TKn&#10;mZcZ+9UcRuIhNFIzthsAn/Cunm+1t4su1W1IXaMOD0qpcWFwEvpf7SR32nK4qgTMZ0LOP3IxjrTf&#10;KTOAMU2D7Uy3oZ2GxznIq1EEYsBubHegZCkX7wbQcmrcSRx6hbGRwB6Vd05bY6pMHlVQFPB9auSW&#10;sDT3PKNwcEUBcryJA0sTBYwSvTNUmVBfJhlxSBJUvpQ1ywUvhRnnFbaWVibGJjdHPl560AYgZPte&#10;0S5JPAqdlZY0JhNMSKGLXXYYP7zjmrtyZDJyq42j8abArKoJQmbgipDIY1Qg7jvGKhUSecMJn1FW&#10;kRCIybU8SDvQBv8A2lpPDEST+VloO9ctcYRBtuAd8uPpWpcIWkiIZwFQYANUHija6TqSDSsJGlFa&#10;xrojSByxaIEexpkEF8bKZxAwAbJx6VKJCumQpuY/LgCtO0umg0a5R7QOXHGR0zTYGZHh3YbVwBzT&#10;GB+z3S578Go5HRNTk3Bxuk4Ue9XEQOy/u2AK+tKwirBLJGkwW6cHPrUou5A7eYEdtw2kirPkWglY&#10;FDj19KtpZac4w2pKTt4xQFzGkvZDcqv2IjJGCBWzBbWa6XPNMcZjz6VXew1YXK+XFBsB4z3FNnS7&#10;liSKXUAqJ94dKLAaFjJvhvWyCi5wM9BUUjWjR3ASxJOTljTrJIo9NuVj3lQMGnTQNHZB1vlJIJIF&#10;PoFigYZ3s49hYHJq7bWMcumXaTNEGEZO4nFUDdsqQqr855GKs2nn3F/dK7OoEB3Ddg0gOduW06O8&#10;eJJWlZXIO0Z/WrdhCJJQ0oZE8tvlPOKtJb2sNze+VpyY845LcmrSxzsriOxfJhPOOM07jOZlkiXX&#10;ZY1ujsE5Gcc4rpY720i0m0ji0+NsLlmx3rn0tLyPU7yWezcMZSEyOtatrGDNKpgwMckigCC4uTPc&#10;xs1wQA3YelRSyW0uxAARjAJqK8MZ1qK2hszzKAWFXZbXyDADApPldAfWgCj9lt2gvAMufIYZ9K53&#10;S9NvF1a/UwJj7SeSexNdejOumykwgHNZ7sBK8gdgc8kUAVb/AEm5ixIt4uNmWAPSsdIrp9e8LMul&#10;OXi1iIq5GcYbrXQGeSQTqbmeQ5Hy4NXVVlXSyGjjabUIgjEY2jPNDlYaR9FWPgvTby80/Vj40srh&#10;20mAmBVAGVFV/EVjZDwneLBZw/bEvYtsfTGDUxt9btNBsLrTfFMrwnSoTJb7u+OSKx9T1O0fw1Fc&#10;SSSNcG4VPLxgkk1N7kaHWWNzONNsFmvLXd9iUMCQcYHSodSFvceG5o7ZYEl2MThuTiuU1GG6t00V&#10;pmnSOW2Ugg5xkVzMjeI7XUb6+TUpHtYGBcs3UGm2Udjo+o6rarco0iSIrMNjDn3pbbU9On8ZalLd&#10;eCYZI4UZUZ4hkhvvAZqjYXWl3cAuTbSws8YK8ZD461tNcacNNjlkis4wg2qCAN5PSlYRz8IstJ8Z&#10;3N1pnhq8XT7q7/e2xyQhY8nNdfd29k9obko7CW3Vo8Nxg155qWteKP8AhIGsYPA8YhZcAsOJN3TB&#10;rqNBuNUTSm0vWNDazkCM9kxk3bgecZo1BHJvcy6T4h+MFwNMMiTvaNbbun+0K6CTWPD194V1OMaX&#10;bpN9iU5BAwcVn+LI4U8B3kk0PypL84x1GetY/wAPdN0fWfEvjuMSypHb20Z3qcbh3FPcnY7rQdYt&#10;7XwSyhRIPNI3Bq1IRpslxrl5FFbK88a+cSRu9qxrrRtKt9WSC2n2QGblC2cEHk596qy2VxH4piW3&#10;1RvLkC+ZhuOKRZhXy39j4k8UXlro/mq3zTJuxmtvQ9X0S+8OSF7EwSl8OpPIq9qNuf7HePEbB5Ey&#10;+7qAeRWFNF4cl8eaba2Wk21vcNZgsEfJbA5OBRcSLGdOg+I0Rt9Odg5GXB6etN1+K8lSXbp0TRLK&#10;jBzyV9cVcaTR7aG6DsrzKwBXvVu4mt7nwwBb3EayNGMIT3pvUZz8F9psYuoyJwWtgNx7YHNSX19o&#10;TfDm3abS9PurUSHcGQFgO/NZU1lqOLvzrGMFVw/oQaS0sUTTHQ2SywmQ7oy/GD1FIQ+0u/CF3YW8&#10;Oj39nDHABmLjgnrj1qvfS2tprVm51cvI0DZULkD8Kvy6P4Gjtrd9P8KtYXCxMzbZflc981iaYNvi&#10;2WSfTxOPMI3HkKKBlnSzqmpajbWen6xEkplYtJIMAfnRfab4jsvFk32m0SR1TmROd/4VtNDpD3tx&#10;9h1+O1la3Yi4hI4cDgce9cgviDxBBfyLqTtcTpOyPJgncM/KcUgsZ6+KNUh8X+UNN1lBFdjLbWTH&#10;uDivVn8R6NrHgaK01nQrW6U2wCytgOMe/tXlOo6q015bJcafbiOaZcEQBSRn1rX1C0tE8OG5tLrZ&#10;BHDGDg5wTTUmJGu/hPwdJps7afNdpugbLJMRj2OK4W0ifQbrxPNBHrLv9pJym5g2PWu5sv7Qtvh1&#10;58UrSgpkqG5wRXS+H9e8KNaQ28vhe0SeWMxuZogwbdwetHmNlDw14s8N6zocun6jqsUd1IpFurjJ&#10;J/3qtPqR069OnS6paxmWQiJ3A+Ye1eIeKbSx0r9pa5FjalI7fXYZ8KeNrnJxXsOoXHwy15dNQ6rE&#10;LqGyi+zzq4VlfHII+tJj6GqkV9H/AGhdC5jkwFZcLkUN41uwgsbvwrEHdwkVxs2j8arxjVrLwtcW&#10;+6+lU7QrGMnI7c1C8MEogGoeGEkTzEcYXB4561CGjYntQ9qjTvJmRAVCn16VryXOn2Xw60yGZ0mk&#10;81cROQCFPck1XN9pjWsc0blViRF8pl6AVj6kdM1G4DCwnZWUAlSRkj0x6U0xnPeJruGCPxfeWsKR&#10;wf2MTuXoTt/xr5ysNPutR1iwYW9wzXGpOzMB0BNfQer6aZvBfiLSp9cktYprfEd3jJX0GDV7w1ou&#10;h2HwoQ2/iqKbULCMm4Ahz5inoRV81l5kPbzPFfE1lZ2mg6dZHw7CoVFySo3Z+vWuOjjYWz/IAoHB&#10;zXp/xGlLaf4LuGspAbmVwSVwRivLY3k2SZgcKcYyeKcHdBHXcU5O7kj3pilhOECH65qcZy2eAB1o&#10;j8pZZSRknpVDDDhvmU5PQU0hsXOMcjipCWyckcGkB+ckNQIhYSHT4lIB+fk1ZATyI+BgJ1pmTzhe&#10;/Sn8bh8nbkUAN6pL8vG2mRDFucYHzVI23yWw+M/pTAv7yPGPfmgB+OuCDVaUYu4sIwyasAD+0M7w&#10;cLxSS5I5Uj5uDQMiIO85HWlG4TA5HTilKnOBzkUhxu+ZGHPFAhuAWlO0ZJpjeafJ2gEg8H0qUcsc&#10;oB+NL/yzPzUAVlFwutwOZV5TlTzUyTXUd5dvGZ4yWyHVsYx7U4DEoOT0qQKjO+fSk1cLHV6J4m1S&#10;NbMXG6SMOAJCefyr0mz1Hw3ffZWXWIlmUcjOP0rwcwW75BlZST1B6GgwapbW3mQ6vIGQ5OD1qJwU&#10;ho+klCeerpsKggMBWzaOg1q3ZUi3rHnBPSvnXR/FOqWzFbr7RKpZcMBzx1r1PRNf8H3uowtH4zih&#10;uWAUwT/KCfYnj9a55UWCZ6alwG07XGuLZOUO09qwrC2kN9dTF2ZfPOAR0FW7lbkaCPNhjYbc/I2e&#10;OxyOtS6PcwyW+oRYYeWmASuKw5bDvcugMJtwixx0q3byY1JC8aFAOnrV/SrfzDeiVQVAJz61nSpK&#10;Na1ELEuFlIqUyjK1jZJftLHCyrn7tc9cY+yDK8CunvcfZogQo+b86wrqNhFKPJz8oPWqRHWxhPuI&#10;GYwfrV7TYc3+AmMdQKoyLOLicBTgsBjPSuk0uKNJATG2TDyfSjqMikDLPcAYx71QvC39i3Skn5iM&#10;VpXCsL2Y7sqGOBWTcNK8UxPIA6UXDoZaCM7Y8E8gk1rQ+aZQBc/LgcVk26sbqYBW+/yK10Rwu5WP&#10;A5FVcRpygDT7XbI3LjJHWrLQaoLWFlsZnX5c8+tUbMTyMN8qqiyDNdV9qggjtUOoRMdo3j19Khst&#10;F2wtbkQ2jtD/AMsstntVqLet9Kdw27jniqqXlw9yCuNm0dDWlE9m7qgzuJHasyZG1a3Y+wqqvuOw&#10;gjHSuPxL/wALD1J2UktJySelddp0MX9q62OFVLbIrmoPLl8camEkJZbhs1bd0Z2sXJ2KwtmEElcg&#10;VyF28s2pQRyjAMvc+ldde/8AH2yLJkhea5OQO3iIjYvD8VCGOciOe3Tf/wAs+tFupk1m1BZiGY1H&#10;dAs7fuuV6E1XjnlhEjBTkL1qtgK+tMi6ykSgbgPmx2rPMcf2CV94zxxSyZk1a8kaT5nfPJprPbj7&#10;duTlU4570bjRznie9gsfAzzrKA3kHavfNfOGby58VzXk0khknu2JJPQdsV1/j3WZJvGNzZRs0nlS&#10;AOFPC+1YkaSf2BavHGpIK5U8Y9a9CjCyBaGlZQxLc3mbxj5id+cVrWMQjnv0fkM3Az1qCK3kS2sp&#10;GhC+Yq7RnOa2ra2L61YOtuQVUbiTwa3W4jZitZU8NTTmeNBxt3HrXOXLzLe3JOM445z1rT1qdj4f&#10;1GFr8jy2QoA2K46W4lZbZl3BzGARnOabGiSUs9rcfuedx71CHixo8SxSlzL8oHY1ZgtdUns52iQj&#10;a43FuOtdVo+kq+s6VEkQecyL8wGcetD0Gdn4F0m5uPEcjmxTcUUzSn0HQV79LIkOi6Vb29uowuCf&#10;pWLo2jahZ+DLSQQRqWjG8A8n61pvgRD91kgDNebiJ3YrF3T0zeSNglzKufzr59+KXn/8NXaY3ltg&#10;aau0+oAr6F02e3ik1F3t3JMPyrj0rwnxuyXfxNguBAd0RK5x0BrklNJep6WXQvUT7GVbpIINCvYL&#10;pSftCiVQeRivp/wZcxSaXDuVAlxpypKrHIOa+Y7eIQ2R/dFI5JVy27jP0r2LwrdXsdjbotmJGh2s&#10;FVuSteXiJOLuj7WlHmVij440c2njy62RSeWLkSR7ewJzXe/DzVbr7faqNSlIE8aspPBU8EVe15rK&#10;+8LaferbkSm32Okg544OQa820S6Wx+JyIZljR71duTxmqUeaKbZzqTTaPWviZotlbavLLbSBor7T&#10;jKsQH+rb+L8+1fOFr+68XzRkIF+0naScYz2r6t8WSJP4K8J3b3IZP7NwGAznIr5p1iwCyXNydNmD&#10;NeAjB6DNPRlRuOvbeWR4m8kArKpGO4/+vWjLprKmnXkQlAkiUMmfukf40kN1G9haRizkVkhX5ivW&#10;uos3WTwZqEZ5OPyrqwdb2c/I87McNzwdtzCt2m/cmS3Y7W61sNNYxR7rh9oKjaznj9arxI/ltg4w&#10;/cVa1KKym8FXaXGg+cPIIwpwa+ji72Pj5KzaGZWXT2lt5oZIyhxsOcVyPiMarH8PxNFqNwkqXQ8v&#10;nBbnpirXhqK8ttbdILm5WMSnETkkYP1rpNct9OuLvSxexuoUE4U4H5CnsTuV/DN7OvhOB7y1t3un&#10;tBlQRgDHFR/ahH4uvi7JGsrnjHBqusVjFHsguHZM8MTyKdLFaytYtJOdq8nA5NAIspaaefEVpdnS&#10;4WeGJwhPIw/WpDFEIFSIgL5jEr9anieBtLCxqgRSASTycVMy2Kws325Sxj5UdqLjMYvaQ3tuW01e&#10;56U+S90648iKcuiMePk4OKZftHJo8uIsFPutjrXOtfEaakAs4nKk5bFNCOml/wCEWhgiKIXkMZwo&#10;OMVyDi/k1+UixMcW84Oeoohy6XLOzDDjvVx7m3jVkCSNkALgdKYFqwEUeptIYd+PU065aNtWkcLs&#10;UsMcUsP2cwc3O3IGc1ca0QyWGNTRt38IFK4yu9qktnArXnyt29PxqS3iig1OJUuIypdRjPSnT7YB&#10;cBmyQBgZqGyjsjq1zLLfy8kEKTSEbGp/aIpNPnSLMap84UZwDWVp11ay+LwyodqHP1P0reiuLYyX&#10;qEL5bQ4KsM1gJa20ev3U0BAJkPHr+FFxs0NV1AyrcRvEGBICgj0rn4HgN86+WQS4xg4qxqAl+1RO&#10;Y1PPIFVEW4mlumh0mQGJRhh60mw3OimSY2sH3jshzxzisqO7tGeVGnKurkYYYrJm1jXbbTb9T4ae&#10;SToOTyKXTrmPUIruO40IQyjGHH61DnfQrl8jVlUtG2AhG3OVOaqJPfQ28yiW5wX45NaB0rUk00m0&#10;1iMsEOFc9axPt+pQXMsWpeB5kxJgSoMqwrJotD7hpJIpMWsbZTnIrmLrw5pt3ICVWGYg/vI+CDXd&#10;Rf2fPZ+ZayxknHyd6kaCRR88Tk7ecCi40jy9YPiHoxk8u5vb2zEmQ6ZLBfpXaaH4o0G7t7WC41CK&#10;GccAS/Lk+nPSulglkEDrHZhiv8LiuX1zQ/DN+7SDQYoLwr80kJ2hj6kDvRa/QVrnYkWzJK0ZTJAw&#10;ByD+NV50jWGEbmOfQdK8jim8e6NqDJJHe3FisvysRuwPrXc6X4j0W7hjzdWyPtAZWIBB/GoegNWN&#10;l4sLyGORxioimI2/dDpW7HDE1irxTrJujyKovG2+QFGBzQhGcA+3PynFNx83IGatmNtshwRioCMs&#10;2V5zVDKsiny1UN1bkVA4ZSAVJ44Aq/wGkBgOaayjynxFk+tSMy2jZmlOxcY59qqPbnyshAcmtgRj&#10;ynx0J55pjBDjgjC0Ac/JAmVwevUelQMhUPxxxit6SEGFyC2d3SqskDHaNvRexosBj/IXXlulKM7x&#10;UjI3nSgQnO6omEyyAbBwKVx3HH/WAEdaaR8z8DtjmmgnncO9PyNrfK2ccUwI+ACdvPrmg/cHFOIB&#10;TkUoA7uBSGen44PFJ/A9MRiQ+6F8djUrAbAd64xxmtgIXb91jyjgjg00FxtAVcAU/sPm4AqMlfLk&#10;zk5PFIC0pDWhfzAMHkUZBYH2qFdn2ZRwH7j1qZW3O3yAECgB5J2NgelR5+98+Ksxxs0Vx80fC9M4&#10;qsf9TIDAOCec9KAIpCDEe5BqMYwOKUFdygg0rY2nimIdxhjuGe1NDNuPBpvGAMmj5tp5xz1oAk6s&#10;x4pOMgZHNKOQPl52+tGB8pI5BoAeOQuDSgYL8Dtig7dxww6CgbcDJoAiJJmPy9KQn55SR06VMwyD&#10;gDmoiuCdxJY0hjV/1bZOcnipWx5OCvToaaB8wJQjAqX/AJZD7vsaYivjljjpUiYMLtvJOeBTDnzB&#10;hj16U7IywC4OKAEZcjheCRn2qZVcMSEG3byaYh/cvxnmpwWFvgOPekMhfdm3YLwpIb3zUDq29vlG&#10;zsc1O+SgJbJB5FMxF8jC5cc/dNAFfDbmxF271FZ3Mlj4jtLhZmAN2pwDV1gpjYZ5NVZYoisOYQcH&#10;jPegD3rR/E9pJ4cGZ4nzCvA6g/St6O7jlsWdkUoyHnOMV84Wki2urWbRiRQQcJnIU110erz/ANhS&#10;g6s7YfJwMZo0C1z03zo45LlldTufJy3QViX+uxpFdKJGC4ILFuv0rz6TV52kG2WVfk4yeK5q4ubq&#10;a4ujJJJxIdo7Gnd2JtqXNZ1Gaa8v8zSFWb72egrmcjeSJmOavSDMDBguCOc1R+ThVYZDdKkq4/ne&#10;P3f61BIwL4E5B9MdanKuJsZbGKayorqSo3Y4PpQBTfIkGZBkD0qnI0TBlE+atS5LYOM/zqgyH7S2&#10;Iu4ppAMCkB+SeetKD/o02XGcdKlKEMmQ+SOmKayxhJCZOSKoDOnCGQjbyoqhy3AccE55q/OR5yDd&#10;yarqkfn8qwye1JgRCMlRgmp0Xagw/wDD+dTfIoOBxtqtuUrJ8rfePNAAXXYfnbIb0pPMyW9yKaTl&#10;T8q0RgFt2OQaALGOg8wnIqPywLlgOM9vWrUO0yoCOtWmWLLfu+uOaYFJI4w0mYjnsc1KQvmABR+V&#10;OmCg25Eo9zUM11pkSRs2pANs4BH3qQEyomSf3jEuPlANMv5rK2hRmu4xIYwQmc4rldQ1y9ENwliy&#10;+YeAxXqPasJGvppUeeO7LM3JY96aQma9xqeovc3vkx4DHG7FZ6Weo3N6DPqt6QX4GSBWhGjpEo+z&#10;p0HNXovtzMMXAUDoAtUKxPBpml29rGXEZyMgZq41xpiQqIdPTzMY4WokgnYvuaVueKuJaQRhma6i&#10;HyZwRSYzNke9ldcpgHrg1H5ZR5S7LgdCasyzWC+WFZtxJyBVEpcPKN8uVzwKQrFeY7p4VjztPU+l&#10;T+TaQae0jOC5Xgmpmjgit5D5oBxwKzzHd3GorvJEakYp3AfbrE9yC8hGckVbiupUvLoRzKOcbqo3&#10;xCR20cTncFwSKgjQJGPnfJHegDXcySXkEglUsZAMCrV7byJFY7JCd0Welcs1xNbX8sqSOQJASh5z&#10;XRW949+bcx6hDEyxcxnvQLlKe4qcPIM1PCsbyzEuOBwTTXhQa9EJfNyp5+WrpitlmZlY4YDk/wCF&#10;MQ1ZQu8GZyPpSA5SV97deKcAPtKoQpz0qYQzKDmEgY6etICH5SVbbgBeTUe7dvxng9achH2yYFWw&#10;RzTkVReOQpHXigRUdI2lYmVyQeSa17KC3lt5j9qhVVTqWGaoBd0syiQAZOajihhjvH3ahcIpfset&#10;AFksx1N0SAsquRu9aR7W7a7G1VUA8k9quyTaeiIIVBbYOT3qpDd3Dau428ZxQImZWjhQG4J+Xris&#10;2RGYvhVI3Zq5d3AW6EbKcHgDGcZp0EWIJAJh8yZoAy2VhgB8YFIDhT87kbquPFL5hUoQdxwe1Vyp&#10;AA8znPXFAyRm3QIAp4HWqTZF0HwQd4yO1WcyBgMjJPSnMrSRlWVVBX71AA5YwnaygEDpUMzNFbR7&#10;5CTxjjrWhZ2cjLlrxRgHHPpVi0GnvfXqz26kxvhWagRJZrK/h6R41lDG3P8ADXMSiQwXKz2mSLg4&#10;z9a9EsNQsIhqER063VCmFbA5rl9S+yNqMzRshUyZGBSCxBYjTnsbmN4WRlhyrg960rPVb+C1Rft8&#10;7oJSNw64FZMaDY6jI3DNU7j7QkLlIzuBxitIyaBq57/oPiAN4Ztgt1FuKjOT1xXpOk6zKY4M6o6o&#10;Thscj3r4+0uXUYrqJmnlAZstHng165oetW6aesfnLzwVc05TvsSoH0oljFc6lo041mE2yqWJB5z9&#10;Knm+2wXrSW/nSRltvAJ4ry7R9eggjhEevK6MPmjY9K9K0rWoJrZViSxZCh3BjyM002ZMZPBFJI26&#10;4jV2GeTVGSz01Y2c3rM2OBnvWjJBbzS6oRPPuaT5QhNcvq73dpcwI8kjBhwPSncEblvFdiFcJIfm&#10;4x2FNuYJm1BULP8AMnQdc1Q0bUdRVoy+mSNGxwDitma8t01Jm+wEyvjHtQwsYX/CP60t5PLLrkIV&#10;m3Iu7JUVf+zSi0gDBHwwBBPSo7q4lJnYXN1uI+7kmq8C6w0V1I6SLED940AS6lBbR20FwkEZZFGM&#10;gHmsz+29dWOKIadIEkYLt24yDW0DGI4/OmV1Lg7QM1ia5PM17o4g0uONI2HzkYo3FY6ay0vwutxp&#10;c7X9s08qBpYyw+Uml1G0llvNREc4jSK0ZkK8DgetZ2k2SzX8LvqDY2qznf6Vb1a4ZtWtYLW+Ii+7&#10;Lj+LFAM4rSLWG+1O4lEesG4W7dJHbdtGD+VejWWlhmW2FvFCAQXnc4AHfJqnHq81ppOn2i+HbKON&#10;nBLiMZb6muf8Za9Ld6Npen2pvLSAun2qWEHfP7ZHQCmr7WBne3ukeC1t12/FCwZ1j5jQA7iPcVzt&#10;vZ2kep3t1aQW0kkecZ5yexrF0bShJp9glrrsq7rT53mk6ce9dVY2T2Oi35W/FwysxkkU5yT7UEsq&#10;XF1rsnh7Uf7Q1oShRmKMRbSo9K5fSk0i88XMs2lkOH/dMe1do1xbz6DchrKJpFyGHQisO1XSrfUY&#10;ZWeNZmlOOOlNAdERBbywIHYlRhdvFS3QT+xYGe1t3duhIGRmthR4eb4f313PqEEbQqOpycnpXnmp&#10;3Woi/uxbpNMSB5MQ/jzU3uCKurW2rbLYR6MoTacMq1e0gasPCccMk96oAbDDINT6PdeKPs96uo+F&#10;Y4AoHlqXyWrTe/KWs7nS41wh28VQHO6dps3/AAtCznk8TXpjR23W7L97PfPtXf3+saDZeF9ZKXth&#10;5y2TqN+CeRyKwvDdxJcXHi2efTFJjGI8L97P+FUzpWhXHidpbrw9NM5uTiNnIHXjigDg9DuLq78U&#10;6mbTQ7h4IdR3Evxhic5H/wBavWr46zceGbdXzloAGYjGAKy5bW1sfFckst5pNjbmJT5SsMqB0yPe&#10;td9RgvV0ryJ7Zoc4UxkfN9cU2xJWRk2+lK3hXW4Rr1/AkyDz3TOSO4qSzXw3YaBdC22JBE+Xlfqc&#10;dSc1PrGoXdjZ2IihTywn70FfWubWOPUY5xJeOkcgJZOgIpAzoI7vwVe+IdGvbe5sLm6twwgnKcRt&#10;34rOu73xGfFxFzdNNGZflIXoKqwWulWghjgSIBT0XHJ+tbNulzPcS7LVdyAYLdAKYHL+IYfE1wmh&#10;fYvD5lUzDzCXxt9OtbmmWSW2jia8Ebzm2Hyg5AramJh8P35NzGRxuCnofwrAv76JdCgZNPvJTtxs&#10;UEkntQmMyGMc/jJQY9irISB6U68in/tIyCxvGSOVQNqE0mlWGsSaxNczRSxK+T8wxgVux65Y2OqT&#10;2zaxE7GQEBoMhvxxQFzFvLjXDPpsaaY67VG4YwQO2aiMGtyTPh2AZACB1qTXZdc1Dxpp9xp9+lqD&#10;HidzHkEewrb0ZL+H7Is940x53SlcA0kHQ56Lw1qpnNwnjGaB94JLDORXU2lvbR3GmvcnzFSP72Op&#10;HtTtV1G2W2McbbmRvm29s1LBNB/wi8BVTI7RkkEfmKom5ylxPp178UtfRrILCksaxljgelemx6d4&#10;VtPBilb2MXLRLsRWz1+leU6nc2T3UhTwM1ufOALK3Ln1robJ5F0i1c/aNy2/7tXbJ/Whpga7Wmkx&#10;6pLPJKvmMuef8Kz7zUbaOKQRW0jLnC7V6msiS6vptQnjeymj3Hhj7VetzCsabpIcKO49KLAiGG+1&#10;Y3tqTp94sImBcckkV2TatZTWLR/2JcQRrB8rFid5rz2PVdSHi7VlWyia3PAyla91I8/g9Vt/KWQK&#10;3y+5ocbisTieB9TkRdSiI808EZ4rfW2glsIkgXTNqRksWYKfeuJ0zS9Vt/DF/cXerwCV5Ds5ztB6&#10;Vqad4d1C4nE03xAu7lfO3BBKI1UemOpoY0ZeoyQNeXcUWlB2Em0MOma2IdJ8rwRYyNq1vFcbCVAX&#10;k59625NGt0tdVZRCpFt8vPO4e9cVoh8S3PjnVIL2+AijnICscAAHjBNCAo3g8QwXCLHeysjk7jno&#10;Kv8AhorFrerSNLEJJAoyx6jvWz4rWKLw5o8duIWlclVwc1wC2niSK80svBONw5645pAdlrAs5dT1&#10;mOKSMhos5B5BrC0m9lt9SEfkSpgMG9GrW0rT5P7WkkljuWLJ3PFWryziE9wU0ZSFblqTeozGaWzm&#10;8SXKmOba7ZJPGK7G2sobfwY14utRbNxO1RzkfzrkZUAjlIhUjcMhR/WppL/y9GhgFncGIAZGeATS&#10;GjVn+3al4a1wNqDFZMBYycA46Uaf4MdtDsWuPGdlA8qNlFIJA7c1lSTTjQIhbTOGeReVH3abeReL&#10;jpVosHia/jJiG4hiTg+/aj0FY1ZdHGlvOsfjW3kUo3mRhgS3+FM0m70mOTUHOmQ+aHPJUZrldNg1&#10;WPxFrcJsdSu5X2lpppTgfnXWnSrpPD2o3TW9snyf6oNzR6jOX8VXlo8+lXL6ZO6/aAAAeF59KfJb&#10;pdeEYnsdWRJTCu0r1jOPap76CNvAe+eyViJTsU1W0ZEt0lnDsqMB+7zkZpMZqWUep2/hWJbrxDcz&#10;ueCxXBwfaqFxomm3U0At7542+0qXLHPU81sPq9oiTG58Pk/L8oxWbcXauqy2unvHKzAcHhaewWKu&#10;s29rpupaZb201v8ANCv70KCWPeta51uK3+FiJJp7Mz7VO1Mk5q1a22mB9Nm1GCSeVl+UHouavCLR&#10;xPdsmjCVEXKqVzz2/Kla+ojH/tGxtvBe6LSczz24LFuCmRWEk93LpCB7S72SSEhskFvoaoa9eQL4&#10;os1ntmXzGbYAMAAe1dn4ZtjdeE765m12CaCygY20apjZnrn1piMDT7rUbXxppaf2BL5TkqGYHAB6&#10;5NenhLH/AIRy1trdSymCR2285ZueT7V53jWrrUdRjXVI44hK2xCnJx712Ed7b6R8B7piRLczXW2L&#10;cMsealysOx4N4jttetfFt28viK9TzLxvIVM+vTIrU0V/EM1nJBP4uvG3oNgYcqPrXc60sF9Y+D2b&#10;SVRwMuSOmat6fpuk263UieIoLidIlLIF+7npTuhpnJ3EUdlZTK9ihkfHLHk1ClpLeaNd/Z7VgVkU&#10;E5xkmqmvteSfEO8ae8cqUHloOgFej+FG0yDwBqU8vhvz285DAhbbyO/4UeYr2OQttOu7XV2hvDCG&#10;S0LnzGAwMe9ZGkf2rqPxRuLW3tttv9qPmTsfuKD29c123iS3tNS1K9lkM3muiEqkhG3b0FU9IXT9&#10;N+3SzTqpdAsca9Tj1pAdx9k0Gxk06E6xF5j4wx5ZiKo+Ixp0mjSrD9pllMajeFNcJM+p33xe8OvB&#10;q1yTFMSox8oU+tejrHrA/tCIypA/2bKzeXuw30q1Zks80gN7ZXkEUWgKXklBlLx5IH410Hl+GLq+&#10;sTfaDYs0ZGzIAwaga6urfV9Ta71OK5uGLDf5eN3pxWXBC0097c3MroGkJjXOKhjJ9b/sy1mleC4U&#10;FlGyPOeK5vVIpz8PDdJbOpbktnBrel0lmt7q8m1CVhj92G9BTi+h3Hge9tp9Qt1CSDbGHwWNNOwy&#10;Hwws8vg2WSWeY7k+XJ6ACnefu1rYLKPat4uWI6AHniuw8P2+hjw3JmUKyQ4VV6YpDpenSyarMssK&#10;LGCWIam5XBnE63Prt/8AEewgsbGT7LDDHumHAJ71WaTWbXxJOkWqTEmHkEZANav26G2vZokUfPOV&#10;GByagvHR7qNVEiO4GSVOakCTQX1SbWtfknO5mPGTx+Va9rbZ8SzCW+Xy95wMdK5hftsWqpHbx3mc&#10;jc4BxWwtww1KNXvG3AgscUJiZqaxosE/hqeOTW4rWB5lJlLgEgdh9apSW+l2ngqcR+Hlit/su2Fz&#10;yZGx1zUeomyv/FHgg3M+oG1s3J8hXKiQ+p9a2PGF3oU/wp8CWFjIgEcw3qRyoHvTEY2l28L+EdK+&#10;0XDGeWZmYj+72ro9PurCPxRFDNqJeIWjDa3OT2rm7I3bXWk21tEcm2A8wjp61PJp1+usoZLgGQPx&#10;tpiZh3F3qcHxM1iRr2Rrea9Plp0VVz2rpLrW5oNOsQmmuTInytnpVPVrOL+yITNLOZFXKbEJIP4V&#10;RWNl8FWrXcMse4ny2ccgD2NIq1y/p93d3HiOR7iCIlBlGI6VuxW93e6wCuqFo1b5w3RcVw0lyF0u&#10;0FvcoSp5Yda19IvdRkN1BHfMju6gsPegTRm674i1vS/HeoWdpDDIGKquVyCO9a2kM88Wp3EkON8e&#10;SPc9ah17QpF1TSZX1EuduS23OCfeoLaW8gEEQ06UxMpBYjGKBklvrNla+I9UibRYRhjliBhqW/ex&#10;vdOEtuYvnb5wuDj8qwtQsDeavaxQ37kNL2HPPXJrvLaPwpo/w/jiPh95bkW2SxbPJ9qAI7M39n8O&#10;pI7aCR5Li0bdEEJ6DiuGfTNbvfC+qSXugQ200d0zQfMDkV2elaxqc0+qCC0jhOxlVmTO0GtOy0/G&#10;iXL3njFpj5zMpxjkmhPUL2R4z9r1CFLazVSXeTCEpjBFdZomiSvq1re3O+R0cPsz94j1p2t/2Wvi&#10;RVXSriRwDtZIj+fFbfh2S9/sZGkuDGqzfNu6kVMh3MrWZtcTxP4gurfw9DvnEaohGAoWsmaXW5ba&#10;M3VjtYx5ZRzXpGq3WmTJYwxaLk71G8ep71R1G0S2sLZc2skkkIxyCRmndCTPOrS3ubhr4xSOoiYe&#10;Zgdq7Dw59jGt3SGW3yCAzOP61Bb213aWmubbJS08JPPAY49aq+GdM1efVdYF1fQ2yG6JYK4YnJ4p&#10;DbPRriwe5l+zw3sCRFeZEbrn6VWurLwRpvhO8gW9SS9eAlnc5JOPeqUttcwa5aWtn4ml+WIlxvya&#10;5c6fq0vjx5rnWWIDkAHoaTdxBZaf4cXSPFd7NG0d0yMQ4c8gdOK5DQStx8Y9LdTnF+QM9hnrXY3U&#10;NoJdUj/tGMBITvG7gis3QbCyW8v7q2Zf+WmSG7imM6Pxc9+3ic2kNofKWzT98jfeJ68e1eZapDd2&#10;2i3Mp02S4uEuEaEl+Ewc13mm3Zm8WvHJ5p/1il27HtWRrGn6imn3RkvQwa5YjI6DPFJK+4J2N6w1&#10;OfUvh3bS3tjGkj2SrtZc7So9DWYmhwSXSzPaqP32RjjirPhj7F9ijWaVfMUEKo6V28y240dCUAKu&#10;MAGjYHc5KbR/CTKhu9KMqgKRGGI+YdORV6DUtathEiW4a0VgCvQKvb9KnuXscOMIGIHynvWRdS7o&#10;/s/lyKcZ3KOtNpCZv6v4psovDTpbKrTeSA+5OFzWDoF28lxrss9nvlmXMZK9B3qmljCbWWa6gi+W&#10;BsqOvtXJWutSQ+I9Qg8xTskfyQi5wPQ1F0mVyncPexReJjD5MZLMTtYda5zxabu30TSL+GzhCTzY&#10;dAPuY70nhyPVbzVfi7qlynyWOkN9ljPG5sEmvOb/AFnV73wxpdmb1zJPez+YgHEag8VHtLmkYFrW&#10;dWtr5fAFp9tjfYrbueEz2rB1CSCzlV4wn3PmGeDUGmaXpvmzeZ4hw8bFm55OK5fxHdQvfzZvWEUb&#10;EIueWxUo22FvdUMo1cx2UqM9swLemR1FczY6VYnw1p7i9kecXchlLHliTV+zF1LpF27WoVQmFGO1&#10;V4WmillUOwG81aJuS3EeoW9tLGkRw0XY1a0fyI7CZ51HmMxxzyKjhF5LqZ3sxUL39Kkufs4tokQH&#10;zN5zQhMWaaJdSVFAwzHJzWksSy6Nef6KCSyhcnpWEsJ80bmYtt4zV25OpDwqotpD5yyKSAaAO5h0&#10;+zXwRaxPGpl8oE+pz71xOv8A2WHRLiMBVlLAIQeac2qeJYPD8DyWLl/s+Mt0BrjIE1688X3E91JM&#10;6+b8oA4FC03A7bwdDCsuvyShc/YyPm7k1ab7PFqi+W8TSG4ckKB0zWVKZoxYQi5EaLGTIR1NXrNr&#10;H7B5iLubkbyaAKlxdqdQ1D/R0yRjjqK1rOO1PhXzUv8ALbiHB6tmsi7gEcVxMtgvzfeYn1ra0eOH&#10;+wbFnB4JY88UAZl9BHa2TSPD5YdgVUnrmolnkSxV/IBwoIyKk1ORtR8U7QjC2t+/Y4q0Pskmnxxx&#10;xA7AAwx6UAWrF9TltJbg2x2JH8oAqLSInl+I09xdTsy7j5an2qpeardwR+HLO0tomaW4CscdB3rX&#10;uIZbW0tpzqK/8e+4+xPWgCjqtsJ/GV5I14FUKQFx0pmkGL+1khVFJFwAR6ZNMsbgXWubnYom4gn+&#10;9XS2Vrp0N+85MSk3id+vNCBmP4vgaOxEYtoEYIp4H3s1ytrFeDSZN7SIiKDgd69C8ex+fq2gPGSI&#10;2s0zg9cVxTTuLG3tyXxtwSR1xTWombujPaTRRIIkDhhhjV3Vopo/Enhp/s4K5IO2uetVlhIugzqo&#10;Pygdx3qzZancXviaRDKiwIepHWkBqXMOnq8VxtUSHHNastwkfg+MiYf6nJB7Vlu9jNrsETSL5cbg&#10;7s/exXIazqN7L49eGF2igN5HEkYGRjOM0kMlnvN1+zJaNhpMbivSmstxKqL9rcYQnHrXcatokFv4&#10;LOzV4XcWUbsQvUkZrjFlSOBHMkQGME00Bq2M6L4KaN5FyGYEE4xVzSrC2uI7qT7eiQhSRt6k1yr+&#10;bLFdhIpcN1ra0W4gh0TVEe9uAyg4ABOaGnbQEZokubb4j6m6XkzENjY3I9sVdt31S48Zi6vFdYoZ&#10;VKrJ93r79atW1lqU+rJcDT7gQAMxkdME49qzLud72HV4V1OPyo7kLmPjBX3FFrhc6Lxjql7B4Y0O&#10;QKAJmUIy8DA9qj03WWew0jMPmqoTzFIwfzpt/ANR+HHgy0ubcR/ZVO2fPL+mRVDyILXStiG2bGAx&#10;BHQUWuBratqaHxppkdvC+2ZFzx9ys/xEbm48O2NmsspldhjDHiq9v9nkvLm48yElFAQDHBoQ3C+K&#10;rOZ8Z8z5c0gLWlQXttpthDJNKfKUHcxJzS+JpXn03TfLiLYI6dsVX1XUlTVowzncydh0qceV/wAI&#10;RbTs+CW4z70JAYtnIWtMI+07QGJHTFSrAJdbtBFKWxIDIxHHFSNHGunswKjcv86uWk8cXh5lW0QM&#10;c5cdTTEaHl2h1SNd8J2RDcfpWTqU0ZkkjQIBnHFa2mWsLabqU02pyxsY2Kqa5+OFG1W+fepxORy3&#10;vQDFiiBsJMKp+XuagvFuv7FgRJCD5oHHpUVyt/HqJKiVEMgq3J5jQQokDltgy1MDpF+w23wuSLMQ&#10;llhXnPc9a5a7jji0u2/fMQ79zV63tZJJdPWa/mOJOjHAAqr4lU+bZxQRkqsQAYdjQKw9LB7nRk8q&#10;VV2RkyYqbSPNjup1FkWCPgnPWm6K17b+FpC6TszIQfpVyz3JfyOqsNxJx9aGCG6o3+g3zCHBYgde&#10;RTtOvbqDw3qcLOGQRjYMYPNNmXzL65Vio5yM1oWVvaPp/mPKCQ2FUdOKQzDuL3TpNImha3BkLfeI&#10;5rn7mOZtLQRyMCJhzW9qUFsvia3dUVcjnaKdKqQ6Qrtbk7vu8UIDLis45GtmkmIYbfmauiu5DHpu&#10;nrDcB9kQBAFY0TTSXUcapwU5q0hdZ2Tdn60MEPBcopMJBZOTTEUjzCQPensWBbJXrxTec5yaxcik&#10;KMEdO9L0jcBjSLjjmgkZrO4xoB5Oak2/eOaQDAPH4U5RyeKTYDjkA4AOKQFuPlpcHoTSYG5PXPFS&#10;MXq9PH3uvepGWMR/e/hpiL8gO3v1osIeMeaOKUIDK/J9qcBwPlzUmQGThuQelCFcaCwEgBHIpyqx&#10;mT7ijuzGqhc/arvEDHbjg8V1vg/wx4p8S/EG0tbWxuhbiZfPmxiONfc9K0jFsRmaPpPiDWfiFp1h&#10;p2ialMzTBd0aE/jntX3p8L/h5ofh7w1ZX19pFhcaqLXMaEArAT1Oe7V2vgDwZ4V8PfDa2g0+HTp7&#10;xrZRc3jKCxPcD0Arq7o3C+cocYA4J9e9NaE2uYlzLM16ZGncsZPXpTWuZSqBj0XAqK4ScBmKk88G&#10;spBff2pcOygKnv8A0p3uCVjSSPdqqZIx3yaJ2jgmmY3doBuG0EjmoI5lOoW4LH71aU3h+O+a3kFt&#10;M0nmoyqJSBxVLcLEERlFy0v21RuUELUzTu8nzwAbe+OtLqIhs52F1o93FiJFX5SRxWJJeRfbI2Fz&#10;uiPfbjiiwzWdx8hWQHPrU6JmElmT7vHNc4buya9LRXe4Ajr61oCWQBD5jcr0pgPutwhUKn8VadgJ&#10;G0ohnQlfU+tZe5zLCAi8uOvauptraFbKGQ3ceTHyM0riM6WN1H+rY/OOQK4rxRZ+LJxGbK6cLlQ0&#10;YbaWH19q9HLoJ4SzRsoPasLxD/ar6JH9iRSyxMMg+tCYI6Dw7bx2nwh0ITC2a48viQncxPufas/W&#10;LnxLIoRNZtfK4ziMcCvONCuvFkGqX9tdx3pj8wmNtxPJrtknuJI3BzwvX1oGZdws4t2ba5YL1Xua&#10;z0fV5UO+eQIp+ldErDcd0aHIP3hUD48iYCJNpfgCgDHOSvMjkZpjEqx+YdK0Dby+adu3GOlRtZXL&#10;GAn5Ru5OatWJKqzOG6yEGr0crmIgYwexNPe3AjODHxH6Vnwzhp7oC0lwkmCSMYoaQGkksf2j95CM&#10;Yq/DBZXBV/NiAEnTd0qgsMrW7ZhJBI4HbNWZbURaI4jFwMxndzUsZp61ZaPJ8P8AU7ceKrSR30x0&#10;2cdSMCvhG68M6rY/FLx+up2FqkS6g7xFZASyk8ZA6V9TRRag3ijJ1ucjypCAWxtI6V8j+Mbrxk/x&#10;o+OrjUr2R01CMHcSQVB4Cg8ce1FOVnYHHQzJ9T02z1C/jSG5DSPtRgDwKljTwd/wj2rO0X2rUZoS&#10;YmZc7WPSuatn1Ce61D7TbwL90IGUA571qkw2ljJstLdZmjJQse9dDFFFW2PxCkslt7vQrWGOG4Jg&#10;Mbcle2auapq1/H4MuLE6mzvJCU2Adc8VqaHb+J5rX7bNr0bIJMOAcgg1yuurLa/FDUHGlxypIqGA&#10;luh71NrsexJ4Y0jxDYRhv7Tuh9ouNwhUnjdXo+vwT2Hw0jvLiBkl3R7C7dd31rhYb7xWYUWCeETC&#10;LMe/pke9ch4t174kXfgg2Gq2FjNH9vRUaGYbh6cCk0M7u71DZ4cedmVNxizt569K67RNV8Jx2tzD&#10;fa/GJ544zCoTdn1HFcdoehX58CaTBNCrB7aJpjI/3B2GTV7VNDhtNd0y4g1ezC+WoUlw3NO2gjrL&#10;+TTbjW4Y7bQkIaLlugH/AOuqlta+E0/tKPU2tYYxKNyiMMTXN2UOvx+IL6eTxqPKMHywiMdfXNW4&#10;oVD3dxdape3LlyUtxHnIHanqK5keNf8AhUUWm6Z/ZHiB4rsRkOqw8Sf4V5jBb2n2nT7iO7mEvmku&#10;d33q6vxZe+Hrm0zb+D1snjGAXQAyHv1rk7NSLa3ZoNu4dM0Lca2NgktdZ3HDLzg0ohbzpR5XHHNR&#10;xsg2Db34qxLcMts/+hMAq5LetUMozxKrzq1pn0rNWZY9VgU28YG7g1u2s9pcSSlyAu0jJqG5t7Ax&#10;yARjdn5TQBeie0+ymWfyBlOMsKzZ5J7nzLe2I8ksckHrisu6W0NvFFLcTA+aAu1q7S002C38JWck&#10;bht1uCFzz0pBc4ySGSK0dGhYcH6Vm2drm8mkF3cEEnJ7Vu6k943np5Sxru6mqcV0sdhHF5EYHqO9&#10;S1YZUw66nMwgAyMZJpoKi7uHZSxzxzxVraXN1th3YIzg9KVrR/sN25lK7Eyc96dgMW6Fqbi6ZbEI&#10;XA3Yqqn2KLTrrCjJ+6alEsBlmRky/nBQPWtn+yZJdOykKHMOcE9M0IDnbdkZLh1z161aErpZlzMc&#10;4NPS1uob77P/AGPLkvw9WXsle8SE3zqCvzEjrmkrAZMdzaS3pPlsWDcMBW5BFcywRiISEd+KvwaN&#10;bwWVuVtonJBIYnpVyGcQrLsslZ8kcUwOfubCbzUPzqQaglS4EJ/dEhVGSa1724nYqdmMfeFUBKzw&#10;hdybdw5osBloZX1a3jXgs/JrqBbRpp7HYjER8jOSKpLax/2jZOkbf7VdDbW6qmos0h3GLpuzTsDZ&#10;y370vNwBl+BVZsxX0YdT8xG2tqeJftE3A+8elQQQGe8jUxZ2NwTSsCZJHBK72rKg+5TxDdhyssQG&#10;ZPlOK6aGyuY/DN+6MpdYjsAGea52BtUEV81zId6ynlhjjtTsK9yOeCFNRg/dIW2cZ5qNftH9oogj&#10;A+btTDcQtqUubgk89qmSSDzWYSkselIaQ+aG4N3bL9pjHHzHNNlAgtwftXmMTxhuar3jz/YFc5zv&#10;HQ1DZREavLIwmbftwGyRQBuW15fLaFphIV28DHas+5kjuLmcpZyrg5JzV66nQXUSmNABHgYHBqvA&#10;mbifddQqpQ8UDYWs3yeX9rKr0ckda3bpdLTwTJIt4SDHx3Oa5W5cJot4nmRsxlO0r1rV0rY/h+0E&#10;8AO1wQGPancEZmnLatqYkkhlwckMy8cVHcx3bazJc2uqIigEEZxkV1GrX2iDw60cNnAHChV2r3rm&#10;rCyv5RqqySFIyoblsYzSC1iW1+2yaO7C3VmDnJz1q8s97FbQ5eNcnjIpI0+zW8QGoxuu84HrVa9g&#10;1O5to3iRQFOTg9BQNElzLPIYi8sZx0GPWiEPHDcu20gqMCsxH2zwxSXDg7gNxHerchdLsIdRtyNo&#10;I+brQIybgsnim3fywA7cVLevOtsz/a/vYxk1bdbd72JjpruyuMYpNagiSw0qb7FMBlflz/SkIoeb&#10;ONLiEmcsvBxSRQXj2l6/kNsC8cVMJkklsAukybAqjO2u2ZYIvA8IaCFc25JyKYHJ6daPFBczGJWc&#10;A43DtWHrU08k2mKq/KspICnHNbUd28k8kazgRhyOvWsLWoZ1tYZYgSFnHNIaPafh1rE02jXdpdai&#10;T5UGFZz2x0Nd1d6ZodzpsLRxRApfKxcdMg14h4MNmt3qjPeSmV4EAUA817TpjSJayo8hMbDJGetS&#10;1qFnbQpeIbmxF3bCbU7VkEKKsQIyMVzE2na5rCXUC38Wn6Um0vLuBaXHbbUPinS0PjDStQS5nRRK&#10;BcAsSpHb2Fatg6RzaMw1JfLK/N8/y/lTQ0x2jwtaajeQeXHdR2zqse4Y3L3OK6LULLwxdaNfrJOk&#10;WdjRoJOjDmqd7GDDqF5b6T0Ubtrda5i606e9s4XtviFe2kglG9CmQT+PpQI6q6l8PjwkkdyI45o9&#10;n2YgcnHvWXdN4lvJfDstl4bhu2trZx5rSAFBj360waNLcaNY2j+NVu57WIGScgAn24qsYvENvqVg&#10;sGoy28UcTCT5iN9AdChYjxHf65Lp2pW7BDIwkBT+tW/CcX9g/GH40QJprLBLDF9nY9wetU49Y1m3&#10;8SrJHo891JFIdy+WQH/4FWFr2tarqHxB8ER2ukywXFxqKrLCBnaAeeapWE11Oqv7zUj4i1JluX8o&#10;3Gdx967HS44J9Ft/3XLxcSA55qheWdpb6fZrc6PLsktU3gdenNNGqeHYV0uz0ldRU4JEbIx57/Ma&#10;l2Hcl1K22TaVG+qsgNx1z2rD1LwdrQ8XafrWi+LSl4toMbmyMd+D61satpusX+g2clv4wjtHB/fJ&#10;jcSe30qnbz+MrC10+K6vUnVcASqcEjtkUNaCODkXxbD4vuZr3wpc3M5nAlK9OTycV2NtoV6bTUrm&#10;Px1LF58aNFbleYT3roY7wm6mnm05CWYZLLxSSSQvr6Ot4NrkfKGwFpdAOJ1NNejsZoZdfkbL4aUJ&#10;zipYLCc+ClaLxyxyVy5HT8K7K7fSzqkgdrZ8WpAHBzxXP6fbLLNrMcF0kcfmMdpbqaa00GcrqVvr&#10;Ru9HhHiKNoduHccGrGlx3NrrssUtlFLHLgKxbsetaV7pF3/Z2oRyeM5kmdiYTs447Zrg9TbX47bT&#10;Iv7RuHuIZ8GNc5f0pganiy3ksINQm02G8iZwrrCuXyepxS6Lpral8MtW1Vtdh+0qAHyB+7bHcU0X&#10;/i6Ox8NX174ZgT7KojYSYIKvx0PrXW6Ppl9HH8UXt9AlSz1HRjO0Yf7jhcgge5pAjkbw6dB4d8PR&#10;arq1pMZA+2VYwMY6VUnuNOPwv1q0tPECy+ddxlgDkgKaueF00PU/B/iCHVdMllnttXnQE5yqg4H6&#10;VNa6D4atvFfnWt7PDFyCXJYZ+hosFzQsX8rwRYbWdla1wQx6YHpWWqxf2lau2dz3PyBV6c1G/nyf&#10;FbSdLj1v5J0dvNCYUY6V2EGm30FhumsUkWGQ7m7getAbnPeILLw/Nbaa87rHdFFDyk5LL7n2qhq3&#10;hnRV8BeD77RbmVrmGQG7ZJOHPYgD0roNUh8P3MUDrK8sQYbgDggd67/w9pnh/wD4QgG0g2QtB/qy&#10;5PPegaueOnxh8SrZNIhn07RryFY1VlljAYgdOfWu00zxJFqWiagkvhtbeUbQFUbitP13RdNmnvUR&#10;CrGT5DjvXm19YeM9L8Q2Bs7iLzHkAyQDnPTI5paPbcdj3tNKsR4GlJ1xLh3gJ27NuMiua8xbXS7a&#10;KKJE/wBIOAV/rXCahefGXTtF0d9V0y8EE8QYG1Tf8p9do4rqtJn0/U/Ctmia1tkQDO5cOD7g80Wa&#10;Fcn1mKSbTdPea9jTcvBB6fhWbYPeabOZbfVEm8wDdGy53fWu50zRAXvBqFwksQQCBy+OfpXI6osd&#10;l8RLWH7DGVN2Nr7sgAnila4W6nlfxJudSvPD6h9GSKUXaMh2YA9cfhXl5Mg0tI2ZWAjTJHUGvp/x&#10;JZtcW00M3gtLqKSzXy5oiAYz2r5x1mwvdP8AFk8d1ZXIWR8xkjjHbNXHaw4ozWbD26ALgjvTmC8N&#10;vAA7VBKbN72DdcMBg7QKkXbsYYPsxNUDJFzub5fpRhdrY9KBwycDvUi7fLbKY54oER5xGvPODSb2&#10;8niQA96ZKQLlBjvQnU7kHJoEPVR5cpZhnPrU4CHyfl4AqIgeVgEnJqQZxjbgY60XGWUgszHdSG+A&#10;O3pVYklP9WOG6+tMIG5iJHA/nTSX2uQueeaAH9CvNDMpj2lc88UDovHNJg+c5GOlAAIwYy32jHHS&#10;k5EZ5Bw1WEA8vkioZIplb76+poAa23cflxSqP9ad5xim5Ibkc08/cORjigCqDJ9sH71sfSpvNkMb&#10;hnY4HQ00/wCtUeWOlM/il9KAFwrWsgCR/e9KU28R0ti1xGpEgOVGDR/y6ABuc8UkYnBUPF0b1oA6&#10;fSfE3iW01K3j/te7ltUgH7mZiflHoTXqnh7xV4YvZp/L1xYpycGGRNvI9D3rwGZQ164MhVdn3qjV&#10;JY9EvXSdPkmBVo+D+lZzpqQH2DZ6nqMUlyRJFIGT17VcS6WW3bAw7Scj1P1r5d0nxbrEFraxTmSV&#10;AgGHzkj616voHibQZkiDTrbyHHyOeCfrXLUouI7vod/qUc4jsw8WM88Vi3DSeba7pfujp1zWrNPD&#10;Lb2bHWrZlKjBVs8VkXJO+7CWgAVeGz1rJqwbmbNLCdVJ8vb06Vq2U0n2mQeWxwOpHWsOKFzqYYTg&#10;nzeRjpXZWMMPkzhhEWEfLDtQ0CKN5kwReWh6/N7VlzNELM/ueeMmtm6B+zymNvlVsGsO7/5BK8jI&#10;PalcOhChRdQtSsKnLDdW40cbuhSMgFBkCuegaP7Ta/vgT356V1doGOn34EAyFG00wRkzR3avsRZR&#10;GZASR2rdSCzeztWdW3CMZz3psbS70jMOcnjipJxMiI4txjptpbjJonthdMqSkYXHPrXQ2PFs3yLu&#10;Xqa5i1h335ZiB8uQB3rq9PiPlIChHzc81ImbdlJbppWvubkqzRdD9K5K3LxeINSlUYLynP0rcuvI&#10;BnVZG/1fIrFTab1G3D/WHIo3E0NurgumpFYpFYJwfesG1aUXiGSbLGbrXb38VnH4LvbncoZ4sR8d&#10;TXlsN3cC91EG2GTOcUITOkvsfaLnYyn5V/CsaWSMCbcx5UADFSJKTHfmSbkx8ZNZU8jGzb92uRJ6&#10;9KaixJEUzESzlWIAXk59a5XxDqNtY+C7p/7VQzNEwBY9Ca2tRm8vTQXdAowWbPBrwfxdfw3niyeF&#10;bo+TblC+D3rajC7QGJFA7+J7ueWRt0krOS3J55rYiSQ29yMArnscVTifdNBtRjlFXArrLHS9QklU&#10;CxZVlK5djjH0r0BkGlyT3EtzblQPszqEBOTzXSzmSDyYnWZWaHjAPNLeW3g/SI4C/iNVupApO35s&#10;mquoaxBJp+ikQRtIJV2yFeophYzDZajNFemZZgrPw7HHFWbW20O1sp5JnWVl6ZNR6pqF7IuxFxmF&#10;cqvGKxQR5DGe4k2lelCHc2V1a3kmvIrfRWC4xhf4q9e8AafcR+F9Tu5dM/eFv3e4/dH1rzfwrpZu&#10;dUikTTVWHzxgkfnX0pDbxW/wxjKwKn7tQB0rCtNJCuXYrq7NgI21CV8uM+g9qnk/4+EIVsbBVSyV&#10;fs0ZKDBwTWmjRm5YG3XGPlrzZ7jJIxs0Wdwq58s5JHSvHrhIrvX/AIhTBFZUvdse0feI617FdvAN&#10;BvT58eP7JnJ56YFfP/g28u5dT+IFsEDEavKQCeeW4rnqq6PZyiyqNnU6dpttdaVrFvPPJGdg2H/a&#10;7VW8NzanYfEPxMjLceZa3kalmJIZT0rpPB4kPxh8RWN/JGmydCit1wTVbx/BeaT8copjblLbULOP&#10;ZxwSvFefJ303Z9hT0aPcdPuvD17pMMc1hHDcy2nPZWPtXlfjHTrZVvUWJkkEu5JFbnjpW94Lkhvt&#10;F8TWssqLd2tqklsc4yD2zVTxEbmTTbXzrYrJFvVh3NRGb2IrQalc1/h5rkt34cXQ9SVXKRn7PcP0&#10;BHRT9af4ttAttfBdPjUxyAFQOCPWvM9BllXxDKpYxq92PmXrwete93dnJe+CLdtzTN/Z4AlHfjvW&#10;cqlpal06N1dHjMrQtoSRAxoyFdjY6+taenyCKKaP7Iz5i+bFTzWa+dLbSWSiVZfXBH4VViW5g1Cb&#10;fjcGUKWHUVtCXvaPQyqwXKaMYnkSdUtOd3Qdeake11lbUA2U6rt5yM1Ha3ctr8QNHmWFZVaJsp6E&#10;1r3mtTLOWaKLczMREB1FfTYOo5w1Pi8xpRhU0MGzstVOtSshUCNSSSuKqStcvd6yZ4Xdk4QY9K07&#10;DVoJtT1ofavLcqfk29Kqfa4m1m4AgXfvIJI612Hm6HOJODPta1lVjKeMVfjmjV5FazfBXAyOtE5Z&#10;fEV050QHEeVwOtOjlF5pssf9iGN43O1h3oEWYYLY2OoFLtkZkJUZ4zXP/aniuZlmSQMJsYz1q1Nc&#10;SW7W8ctpMrb8Zpl0to+mpIyK0pYbapIBs+qWslvDD5JUEAA7etU5IIkt3eNeDjORzRNGmU220XCA&#10;+mKgWa682ZDbKRjHWkwJkSP7LcHdztzVzTTaSxys3lDYGB3KKr7f+JbwzKTIM8VsWUGgvf26P4kt&#10;IWkh5O4DJoYIzUksX1GWI25x5p2tmtq1aCKSVyjZEgCd+Kku9Lsks9kM8byFvlkDdKvWsNhaaTp5&#10;vPLklVs7SakY2+sbaaG6uZZZUR4FILDHPtXnF1LqsPiFxBp7TxCccA9q6rxL4h+063oFtAtusSYB&#10;iTHP1xWewdHZxZgExA464poGSm8R7KJlsJFcxgEHsaW3TUpdWtMSiNQee+altRHLpU7mzQAscEDo&#10;antSguWX7Qu7cOlAEt/DEml5a8BLDGal0RL2JZ9sRZGIIbb271altorh7ZXvgqpyV9a07V5oEgVL&#10;NCgGAKiUlYpIzL2zt5bp5FVCCfmGOhpbay0hWyIY0k6CtSZl+ciPG7kis9oyzFlY5FYLQ0bLRhlV&#10;QUlfA96jmhWSyCy2kLAcHcM9akikuMQoyOcmrB3hz0zjmmCZwup6Ldws9xpupPDKrbtuflb2xSaR&#10;4gik1eCx1PR4ra6Hy7mHyv7g13i+R5LKwBLA8HtXI63oljdxtmMBly0ci8MrDpzWsGtmS79DWaKB&#10;dUuniOVMJxisDZc/bbrarjMp+bHWs/RrrXoP7at7yylk+zHCOT99e1dfYNHLLYSfZAqyzAbD9aUh&#10;oyreO8klkjNrDNhcvG4yGFc3rHhnwrdy3k1vp97pl1jnyz8pYe1eyTWumxXLGNVjYwqWI/xrE1Jb&#10;VtLum8mPcSNuPWskrsNDwuK/+Imi3jRyo93Zo3yOq5yPr2rttH8WeHbyfZLbtbSnAIf1+taRDLP5&#10;b2du6McuHGR+tc9qeheH7qe5eCza1mMZ5TpmhjZ3rJbywK0Ui7McFec/lVKSFlmP7o4yMGvKIL3x&#10;vok8oeea6sfNPzgFiorvNH8T6Fe26q81vGxwOTjB/GhoVjVmRQ3CdF61U/gbg9K3pIN8MLJ5ZQrk&#10;MpyKzHQiZ8wMMH0qQKWF8v7/AD9KaFXax2jOetWvLH2hjj+GjYNgPTJPU0AU2CC3mzEScdqrqnMW&#10;0nBP41ospP8AGPypu3CH5Fz2pjMyS3TzXwgBIqg1uc3P7gnDdc1vMv79cf3ai8tt8xYr0oCxzrRR&#10;4ZvJ/GqE+8TWirESCeTXUPGhjY+SPes6aEfKVj69vSpAycKPLzIfahwPMP0q28Egjb5FPPHPIquy&#10;yCVg2OR1oGeiNL80a+WCD0wKQkmDkn71KoIjkG1Tg0nO6tgDny+valB/1fyDvSj0NKQRuyvNAERG&#10;XkO09fWnbj5a84J71GWPmP8AL061Gfvg7yfagLk+9jtxNJ07Gk3/ADpl2qHD7c7celOUDcSRg0Bc&#10;mz79aOcDmmcZOH4p4B3feoC4fQUg++MjqaRid+NjdacN24/MfypDJBnOMUhLbyCopo3+Z1p2PlfP&#10;PI5zQIUd/loBwBx34o6t17U8LwBmmMmUK3l/PzilMZ3v+8HGOSKRNoZODxVjAJPPJpMCDad7Eun3&#10;aQqvkMArHmrLLHhd0Z4FRkKC2H7UXApfN5z/ALrPpSkDjGAT1p5B3uduCT0pygA52jOeKAGhFEAG&#10;5j6ZqIM3nyKVIPb3q02wux38hRikk8owxEqMg0ARqH8s5h5/lTcKQvAPNSM58ggDAwKiIbzE54xz&#10;70AKB06mo3zuQEHkVOceQPrTGB37sDigCHPAPlcj2p6FyUBiUAk5pScSNwOe9HGBjNACMSZEVY1C&#10;kHJxVbGLlsxZXd1qyQMZxggdqQK3z5brigRVeNCkpJ4xxWeqIl2SInzu4rVlWQliCMAdKjC5PJU5&#10;XjihjM9zmdiCeRUTAZYkHhatsg3SYxgNUexfMbc4A280gM2ReIsNnOajCDCBnC4NWJMmT/UMACcV&#10;Vfnqh3A00Assm0DEIPy+nNZUjZueWIFWJXbD+oNVN3uDTSGPCR72ZmJ4pjKAoO0Ek8Z7U6VwtjwM&#10;nIwKpSS5hb5ueMUxD2x5pJUHiqjsBgbB96kYsUUtI3tSAAKxYk0rAKoYsw8nt3NTqo3j5eMdqI1R&#10;rcMJmA9hU6mCNGaW5WMKuSW6Y9aQIlijk80MFbGOgHWm3M1vDCWnvYowD0J5Nc7qPiSxihuU0+WW&#10;5kCEea0ZChvx6157LdavPdXM19rM0z4YMo4UA9OOnFPUNj1nUlnXw1pNxDIkkdzGSjocha5GZrqS&#10;0uIpbIllPyvmuy8LW/mfs1R7bh3+zXjblJJIBOaxr2OEXcEiOSu4ZB4oQ0YFtCxurdmtsbDjHrXS&#10;osBtoS0CAKPSgC0McOyBd20bjUjiMQp/pAz6VYrEXmWfyqIizZ608XAWUhbMBgOG9aBHHvUi4jHH&#10;PFPWODyn/fKWPf0pCFW6uTEmyBVbd1xQ1tqkt3uOrXBVk5G3ip4jpUcAL3BLY6AUS6w40ueKLR3Y&#10;YIDbaAEgsrVIJvPuouQSSTzWe8ieZKIZiwDkKR7VW2X8jZknufn7elW44oo7N/33OOAetAMjVHaR&#10;DJIeTxmiZgsgAkPI7VIWJQAY4700CPerOOAO9ArECwrsdmkweetVyrNNwucVLK1xNeW6RghN+GNE&#10;4aK5jjEik7OWzRcDIu94W7byF/1ZxXMQvfrcJKt1LEUlypU4zXX3CD7OVOcsM1z06YlmGwYBFJjO&#10;n0zWhKYFuzCHQY3Eda3XSS4kHkzoy7c7gen4V5Y4iMMw+zNuB+Ug9a1NL1HUrfUrLMj+Wkg3At1F&#10;CYNHcxbxc7m3krJjkdK2DJJ5MjFk+4KqG4sLuyge2uImcqN69MGtW3tIpdKmDysGRRlvWmRYwJZ4&#10;lugTbqQW7USyxmOHy0AyOanvbO3RYwl2Gw3NUisYAIA3YHFNCsSpw7HIywofBC/us/N3psJQ3g3u&#10;V54q7PGyzQqGRsgYIoYFHZEb+3BhPPRs9KlKxR3Z2oPvDmrz2rixUtIm7AIAPSs+4BRXJwTjj3oA&#10;uyISkUjQx8r3FRA4ljIYgYqNZXOlwAupI6rTjuNkD5fp0pAMmkuGicKw4PWm2tveSiU7FwvU1E5J&#10;XqQPSrMNwUtxGJG+Y9qBDHj2SPlBuzTcL5DZX8R2q1JuaFnMnPFRtG27Im6qNy0ARCfZbACGQgUw&#10;SxF8eVGGPX1qXyovMnBv9uUyARUNtBAbqVwrOxbBbPAoAikXN4hE/GOaXCG2QZON9W5IRHM58zqO&#10;lRhVOSxIweB60AMJiSTG1s7RUyxF1BKKOKqzjF5CSDtbFWmmiWytgC249RQBXlkhElvEYz1PzVmX&#10;i3xFsYtSYAHPB5rVlWJkRvLBII4qpKMSORG3IGRmgB9lquoweUs8twCo+XnOfxr0Hw5r9zJrECHV&#10;5YwZAAA2Aa8ulD+U+IyTt6Yplq19bTGZUk2I/wA3HJz/AIVV7gvQ+9dB1PTLXw/obzataO7W3c5z&#10;mtgp4Zu2aaXUIpZGfMSYr4s0nXbtde0RJ769kgS4XaCSc5r36C+urewgvfsuyH7MrY38njsK15TG&#10;UbM9KkBjnniGhxBVxtA7VkeVK3iN5CP4OM9qXwvq+l6tL4glTVP3sKAIsgwT68Gug8qFkk/druEv&#10;zEGpEcZcXMserRlNOZl87DHHetu9e/l8J2MYgMAMGcDqaXUX0m3vbPzWgCqwwvXJqCe8LraStHI2&#10;GAQovbtQBi2D30V3HHLHI5WU4Yjr6VFqyalLJcI9gRwCu3ir+qz6lG1hLFoy4YAyfLyPSn6fdT3F&#10;zH5mjOCwAy1UIy7E6jHaWyLczoQhDgnrU8YmS45uWZjOCRW/c2touoW6rqMBkdOERgSKzrLTdRT4&#10;iQmW6iS1aZWcu3RR1oGZ2vTXIm0cFG2FByB0qxpsTI1vJ+4cMQNrIDwetdFqd14FfxhcRW+otJCo&#10;VUDR4yR15NAihfUrVbSHbtAJJHGKSE2ZPiC28vQHa11C6XzLflYiQQT9KyNBi8X23h24B8RXQ8wn&#10;5XBbAP1r0oW1gLZ5ZL6D5EwQ+OK5PXbmdPDGqrp+o25JcAHH3c00hXJbPTLm2tb6+m8YW1w1yMtF&#10;vA8vHtTZBpctjMPKLzFvkzxg1keFtIujd6teaj4j1Cd5EBjVpTsX8OlaV6pGoXaRWcRkDfIynpTC&#10;xjXCaykd2k95IEznywePajRLi5/4Sq1lklTZGG27hW+5s4PAxa9RprmVtqKDnGa0I9J09Ph6HEq+&#10;dIm5Y1PIpON2HNoORbq61aeX7coAf5ueABUV6Y5rgQIY2YIVDL296zdPt77zbxTr8qh8jGcba2bK&#10;wjt/7SL+JIATAxBYjk/WqFcr6de29ja6hZBVeRMtPcY4ANdFYXeh3PhzWbqG8Mwhl2u+zBR+wx3r&#10;gpYGbQ9TuRNG4+0MJQCMnniqFjPeGGS2tvE62g+0qxQICGIORmjlAs69YGTXtTvNSN46TsvytKVw&#10;o6AA+1YUF6bPXrePTfCN9aQPOgZyxcEk9RXYtofirU/F+kXOq+NRLbRQj5VG1cL0rpdvhrZEtutr&#10;KYHCoGTuPr6UJ6DbM3VreQ6JpK3eto88tqrbduMccZFZ9vbyvptum8RhG+YjjIq3fxX02tu7znzM&#10;ctngDsBWRdTmCwnSTW0R2YAKOSRTRJ00Npo72smzXLcvGoL7iP51DffaH0aQWOsxxbRiQqeTioLG&#10;y0y58NRg3048xPmZWwaz9lna641nBqdzcPI46dqQGZ9ruYLa5Es9zIM4K8nJroNKuBbaD9qkEJml&#10;J2Ruo+UduKX7NbjVE32kO8KDhu1U3hNz4iiJkkVIwc4HHFAFxtWJv2FxGwHOMLgc1VeMX1wsNn4W&#10;S5kWYESbQNufepLuG3Okyl7pQqnsnOBUFhfaolvdwadaSpEWHm3GzByPQ0AdNPbvYeHNO+1Q2EMz&#10;gDYHBP5VUvJpzom1bcKBFnOOuao21rcXPiIXGoapcOUYbN7nHH1ra8QCAeAzcW5jCCMCUA5xihCZ&#10;55/Z+uumqzQzRS/vPnywyo+ld3o0SjwfZxkGSd0Ib5cYrF0UCS2up4pXKBB8obhj712OkyQompPN&#10;IkaxrnJH3ab0A57UItLt7izE1kpbcScr3rPa+to472dtMjlIixFCGx9K7a8n8C3emsB4msJZkY9M&#10;ZFebXdir+I9REIuAiuDu5waI6gizY3c03mfaNHgikMh2xqc4H1qfU8x6PG40pmYuAoU1Jp9iEmnm&#10;ldyxIAX0rdkFit1YKbWM4AI3npTYXOUSCVdHSVrZVkZOIyOaYguFFsBG+9n57YrtYrWK51yWRtQg&#10;SNLdjjPAxXGH7VJ8SNOiR3MbXbgMVwCAaAudOLRz4btJpZLiRBHuILHC4rJs5Eu/EF0YLu8WKF8E&#10;oxA4+la+vanZW3gSe0jmWRxb7XC84z1rirG4vVtNJg06Feb1Gnk7YJ5psSRvX97q/wDbkCR6uwhS&#10;E+aSeuOlS6Jp0+oavqEj6i0dv5LFmDYJI6c1kXtzplz8bptMhTEIgi86ZW4Ld8V2UdpeC+t7PToY&#10;BAIT5zmXBNSUjgb9ZrXxLHu1KS4QXrCL5iduDW4Z72exszNdCONUBX5OTVtdGRPGk8txqwwsoHkL&#10;82Tn1rb1iC1Hh0LFDCpCAqAOancGZ8Oo2/kwIlmMiEgHFZB1bSpb/U7AavGkqt85xwPbNYN0dd+z&#10;XyWOnhpDEVDHjrVDw9oN3G2qtqd4wkkkLnacn86Y0dPb3mhw39/C1wGBjIzjOTWdGXn1HUYmESJ5&#10;/wAhI7Gmvb6fFfvIQdoPyqR6VDFfaW2qziSKZS90iq6jgDPNSFjq9R/4R/SvC3hB5NUDtMrbjt4J&#10;/wDrUyw1DTpVQi7i2MQSM5wKl8QWmjzeGdJjF350MVsrCRhjOetcxYWWmLeQyQQ3aQCRRIASRjvT&#10;A6XUbrREu4R9ttlDzKAQRljT/tUEupiHzbjZ5QxnOMV5l4jFvN8bbCOxaVYLKWFj8+QSeTXbZv7n&#10;X4EtLVB/o6Atj25osDRT8R3Ns0lhbQgiNXXdj9aWyOmPLYqkoYIq7kJ6mte90fy7EytcQFlTL89T&#10;WNp9rC2vyMikEdlNJgGupu1G1It4AGiwqirGnRafF4aZrm8gUlwcE9MVYstI1Kf4oWkks++BVbbG&#10;7YBPbk1evNHspNcniuHgYiUERRTAgenSkA63ltJ4ZSqM8YX09KSXX7e20qWOLwNHIxnCiUnpz6Ua&#10;jJY6Z4XZxc2qBo9qRZGa5iBo5rRJgBIx3MBjgUXBmJrWi+ML/wCJzXZsrBbLyEMbbxmMEc8d66KO&#10;8XTPh7qlnaPJumTDzFeh+lLBqPk6dfJNcM0hcgDdwBSSbZLa3c26hCc4K0X6AZOlN4nl1eB5dcDR&#10;B8lim3irWr3Fzc+KtEghWRxARjjjPesi4m1S78ZadaWV+0cMdwvmBeN3PIzXR3r6tY6kklt4HgmZ&#10;rccF+VIosBspZXreG55ZvkxGMIBycVixXNvZ6lqsjWb4nVVy3fFRReI9YSzuZbnw0yOIyPI6g1h6&#10;ZcX2reM50msBGUlJSMDhQaQjW1htKm0a0lTTYzcecNpDZ/SpIjq/9iaWpVokWH7oHSku9Jng8SWD&#10;rdqVWQfuyc5/Ctlo7yV7WNpI1jEQ3H0p3Az7eS2hjnuprlGO0iNS3U1HHYXl/cJP9nIUknJ6AV1S&#10;+F9GutBEz605MYzgPgD8Kxb3V7Gytxp8E7yGMfvHUdAKBNnT6fY6Fp3g4XUs8DMZgMAc5zWrfahc&#10;jQhLa+FBM8ltyW/hBHavIp/EVtPc2iLZ3UiRSjcmOpFdDaa1qdzq9iI7SaJIoQAmzj8aTk10HZnI&#10;3cWun4gmW4jXY9znaeMc1Y1Y6k1zZpDbkoqrkjgV0GoWOqXPiK3nl1aBVQcAHGKnmWyXwwytcx7w&#10;wwe5qrAN0q31i9ttLtWcBREdp9fWs6/8IQnW2KahPHJ5uWIJIP4V1nhy6hhg1CQgb1hxET3zU098&#10;St1ITGpDEnJpMTZhW1nJZaNOn/CXl18g5Qpyce9UdOvVZ9Wb7DO0XmkH5uGp2pm7uPDkpt9Skj3X&#10;A86QpnC9wPqKu2C6VJ4U1lbPTZz9mhVXyv3mI60dBox7tdFF7a3RLKUmyqbc81Yv5nOgNfReGpJW&#10;8j5QidcewrCvIdfa3uYxaJubUYxGMfw55r1Lzkt9G0qKLTYmZNOT+DPOOeKAOFivJD4S8O3D6GIp&#10;LjO63dcMmKS8XS49HkuJdYhV59vloQO1cxq17rs/xD1R5NMu1AnAjTyiqkD07Va1K3N74f0yJJbh&#10;LkTRhUA4APXmgdjXils109JHlR08v5WHrWNIDPdXrKgDZ+QCuln0+ytPBiQtIhb7EoC5yS2KxtD0&#10;3XV8TzvNpcotzyrPwAKBGrpM8kUWnRMiq+eWA5X8a6pZtLW4vbiXU1XbENwPO6vPdaj1aPxIRa6p&#10;Ei+aPMwucimk6jI1lG9pI0fl8tRcTRoXPiZU8X3Bt7SNVLkCSRAR+tWBPJqIuftWpWgUjCbccGuY&#10;a2tJ9Qu4ksSNuRjHf602ytJrXU7oSXd2quwC5z+FFwsbFxa6DZW0ivqDyStINsa85z9K6jSbK2gi&#10;guF0pxJNGCAe1cyg09NbsGmh82R5lJ3nsK7DU9XaOPSvK8JQmH7MMyhvu49qFsBt6o0I+Hk8flRl&#10;3dDIW6+2K4e9mDLDE9qnEQG4VkahqmoXGp2zvLOlt5yZUDB4rpkGg3NtDsuLcN5SDDOAc1Ng2Odt&#10;r6xs/ENskNu8s0hIC7c4/GtG/S/axvJnsmZ3XO1hwPzpkr6Da+N2h8yzEq7S+7BIzUup6lqV3I1n&#10;p+jwzGMLlhwMfX2pse5c0ybTIfD1n5mkqrtnzHX1+lc1rWsXEWsRxxW+oeWJRtJjO3B967HTYtJh&#10;l0+K6RJbp7NmMSnO0gc5rzrxDrt1cX82nwWyLEuokFlt8sMHsQKHqHU1YNa1BNc0pYtN09hLHgs8&#10;YPX+VasrMjRBt7PMcgIOBn6VzmjaRr1zq1vIIL4QI6/vJYyo/WtvxrqNvpnhzSba2a0F/KFC3DDP&#10;lr34PXNStFqU3c6nTbJ1i3yXloQyZ5IzXHK80/7Rt/ai+kaO3gBC7s5z/hWfp1/qMnhNGNzMzGIE&#10;tu6n6Vkadba/B8S9T1RdQkErwsvcgoeo/EUxcp6jr6Kng3LX1i4SIk7HGRj6d64zww159m124aHV&#10;QLq5225IbAxWdYxPdeLryBbq4hiN3vMTyE5Ynk/jXoJudTtGs0zp7xQwqEjEY/nSWgWOamuL7T/G&#10;kz3FtK0sicbn+8D0qHUby+kvdBC3DRrK5Lt/dFX9Wjn1DVLW7fSJg0JGwdOKgvrAXGjaYVYpxt+X&#10;qvrTBjILSxuZr5be8kkMlviUhunrzWpaWlvaeCruG1tiFEUhd85yR1rJk+w6J4G14pfSO9xbHHPz&#10;E46CovDF1rd98INZdNLKsLiQFnbBVT9akGUNLnec3bJbspF8dxC9cGrPiLVI30WW2S3nklCqqqo5&#10;JqW3kW1uLO3jgt+GYyDHUnrzVRL7RIfGF448PQXE4kHBbhfWnYLaFzRILqHTbV5dCnB8sM2e1XLe&#10;/wBTuPFXilo9KmNvbxrwc4PrWyus2c2lXoTw7BABEAMkEsT1rHi1Ax6rJbr4QaKJphumA/1maNxM&#10;wgPEeo+OriO1sZIohcgNO3Rce1dxqVvptl4csd/iGGaZIB5hZeSa0r2bQtN8IJcGW0TzbUt6bjjt&#10;XkN/e6lfWmoXTC4SB7giHPcCi44q4688Qq0usWsOms8soCIwP3c8dK5azls9N8X+K2u7ASSiyPlI&#10;3OSw61YsI9Ni8ZSXEt5bZ8kllyDyOmK5vUpFfVb24mvIwReHaCeoJrGS1udEURal4g8Q2XhaNIdf&#10;dIr28fdbqPvA+9Yy6ro9tp6OYQbm4tzn1XNYHiW4sR4h8LQx6lvkUZUYyBnrzWVcwkyxSGIZZBt5&#10;zj1o5bl7Gut0ixXUx1Zi8juWAPSuLMstx4+laS6LIs/C9gKt+Vc7NUWN3ORzzVS1XytQk/0eQs0m&#10;CcVUVoJI2bnWrCG78kRSABQDheDV23t7q4tprkQ7VMJIFPtrG1kt7uSXRYHMahm4q79phj0LUlji&#10;ZQ0e0CiwmQ6bLCunX4clpPMI3YqEof7WklLE5fIGKLQRDS5i0acsSST0o+0YQDylK+Z8rUCJJHhN&#10;7CzKVye1bEb6UtsHMSggDJLdarTCwk0SwKsgcDkCsyWB3v7FVnOwEZOetAG1czWV3pbxf2fEiBhh&#10;s9cVDut4tOuo4NFiBWHCN6moL9LdbHThDLkqACqnrmr1lDutCkgBPlgpk80XA5Z4NQZH85nDzTdR&#10;6Vt2kC22k6ihtHbEYI9q0bSKVvEd4slsSEYbQB0qCfUrZfHBt10zJMgD5HAxRcRiXM1xJE6GGdFz&#10;93B5oW4uk8PXkURY/JjPpXZapLov9jWrIsIc25DJt5zXI2VvdvcX7fZJFjMvGR1FAyitxcJooVIs&#10;Ek7sDrmugheKy+GV3M1oz3Ey/Lx90d6p7rBvFEdsmnsM4w2OMjrWjeMfli8tSoUL0yKYjkYFvZL+&#10;C5iO9vOBAI6etbN+2syjSVKMY1K+YoPWuku4tA0/4UwzmFpLlnHA4C5rNilik0xHS2cFoQc0kMvW&#10;FraRiGV7VVDBdq5xWprb6avgK4EFpIty91EFIOSOa50C7mtbZft8g8qTPFX7Voprp2cRMI5V/i6k&#10;UAzV1BYIPD2hyXOoO7JpwwhHUkVz+l2d5cX01xNZxJFuYxqR2q7r11DI7BrQFYkXCk4xTIry4l0O&#10;yS2s5BiLHy0XBDrhomtZrWKxUnJUn61RtNHaB5z5zZfnPTFbejRrDcXlxqASNdx2buuaTUr+CTVN&#10;MihhdlefGQPuipuBgWmmSP48JfXZo4ChLH1NZN4LKL4pabGFZ1E2clepB4r0aeOEW2nK13EDtBBH&#10;WuSuPLl+IMoNsh2phCFqkB1STvLoF0Xt8x/ZMHJ9q8ov4Xm8SRw28U2FuiW9OtdzeXTW2huvlk7g&#10;QFz1rHtbi0E5jS2Cyvks2PWjYBtmLhbqOGWGIZix9cVp6T5MHjGaSW1jcA5AZe9UxEn9v2U0l/Jl&#10;ZORir7z2R1+1ZJIDgAMCetNgP1TxJN/berxJMUZrZkG2L5QCMcVgaLHolrpGpPcSsN07SfOcZOc1&#10;107+G10DUbhrWy3DG0YBJP1rzfU2jvdesESOUxi5XOzgUloI6COTWNS1V3t7OaO3VgFPQY9a6nSN&#10;C0y8h8WWx1+d7hURXAJ+XdxxUMsot/AWj29pJEH+xYkYDlcijQb3+zLK7lXUZGnnRuWHU/8A1qTG&#10;aV9oOj6Zoc1pFeOzoQzSSN1J+tcXd3KNqlpCkQIRhmSn6jqXiLUL+cTXUhIuMF+nBPFWm0+JNKs1&#10;SIu7RZds96FfqMxdWtjsaX7XCT5QO30qSIX1z4L0yNElJWT0x0qUW8hlJa4Y7TjaT1resZDFZyRL&#10;YRN84OeBirJEj026PhpDOyqBAMEnrXMSb4dWYM4ZPN+U5rrb3UEe+8syIFS2O7DdDj0rkIw02oXr&#10;GN9v2j5QfSkgNJ7ycwyqowrRYrPiRhKSsrkmTJJNQ3bN/a9vHGGCoBkCpFeUTMFgJITkigDZmeeX&#10;SYkaGEEYw3etG2+wpaaehMe5ozkkd65B5pHhuit0wZenPStHS5Z5Lm0EzlijjHHagLF+4iv3uXRL&#10;s7jJwF7iotTtNRg8K2zGVd4lXKnng1pajdWMBjMcBLrGCSD92qh1KC90G4iYyF9mMkUgNESwHwEP&#10;Kt4HkSBTJjrnFZNu17gzNbYjVSTxUGnfLJqkZmKnbgMTwfwrqYbOdfANwZL5JGcseBxigDip7oym&#10;+cQYLXCpHg+vFdNZwapb288LxIV+zhs/WsO2hs21W2SOI/JdZYfjXQT3gfU5ozs+WADINFwaOevp&#10;Y01uzyFbM3ep7qTzXswUTYsQ4xWdLF5viwBpvkEvFaUyxhXVXJAUZNJysCRXjCiYFVGaCP8ASZCF&#10;HIpdj7VIPFLgcfvazlMaRFg5GR2pew4pCfmFO4w34VkUN5Ip6DC9cnNIoPPy8Z55qQffbikwD0Ow&#10;GncZ+6frUZ+/Ui9+KQC0o2nPzCmnvzSp95ee9AEyg7Rnn1qQAcDbTvkCn5qHACxkykA96BDW3bGG&#10;MDHeo/NmWyuGWJOuFJ6/gKVnT51dycj5FUcmvoT4R/C/W9autJ1bVtNuLfTFlDRCYbTIB6A/zpxV&#10;9yJSscX8N/h74w8S+IYXmS4tNNW6Vrm7ZcfJ/dX1J/SvvDQdA8IaJ4CXTtO8MQwQR2QDSj78jd2L&#10;dSTXRQabFp/gmwtbPQLSCzjgAWOHvjucVizXJeQxyNggYANbR8gTuir9vNvd2PkTSYaU5UnqBXQH&#10;U9Ol0uPMYDHGSe1cBcWt4uttIGZo1kzt9KkmuLby44xtRimPTmjluyj0CP7DOtuqTIvHr1rMu7Up&#10;e3mZF2Y4OeK88LeI4rgtF4ldFD5CYyCPrWrbXer3FxAk+uEAAAoB1NDixWOjht4PtDs4HHIOa6Wy&#10;v4YELgOyh1wMmuV8q8KQhbh1UnkmpPIvcSr/AGhHsAzzSsCZ3Op6hot5pAM91pxPlDhgM1xlxFoA&#10;t5HfSbL7MHGQsgyc+1ZEmn2Mt3K7axMp7kNjp7VU/seLbcNHqV0zFhgmQ4/KnYVzpTpHhZrKKeDX&#10;ZolKghCc1WeGBF+W4Bx0JqrHBqETWitcyNHuXPHaumWDTJ7aeMTAHyhz70NjSOZQq0kuZFH09q1L&#10;ea3OnFZL+XOeBnpVSaxvIrvb5h2iTg+tX/7PLWJbzsEoM/WkCKkry/a2Ed3lSOSe1XLQzCOYicEA&#10;85NZ8lpdq+CzBdwz3zQPMEsqreHIXkUAdCLeMsJhYwsSpzxUSwxJdQsLZASx4NJZ3WyxiEsoB3YH&#10;vWmyW0j71uFPy9M9KARXe3spmRRbqjN1IPSsa8sblGA8lyM8EdMVsss6nIzwe3pVOW8nR3B1WIpj&#10;BDD+tAGOEIVGDv07mnM8rWgG3gHk5pLiWIoGV1wW7e9Ru2IgNhyY6aAz2uJE1iJSpIIrfS68PS6R&#10;bxNodsjg8sO5rh52nbVbs7WAUn8aoxvI105W4bcsnPNMR7FDBZN4claG/twVxwTVB5Cbq6il0+Ta&#10;EA3Y4rkdNuLoNJ++m6jIzxXdy32n2/wt1291B9Pjit9LeRS5AJ2jPfrmpeg0eVfEXWPDXh74R6jf&#10;Sw+Ze3IMVlaqfmdj3PsO9fEb+Idebxdq0t74VWUXN3uiUDBAPY/Suk8Y+J9X134l67qNx/x622oS&#10;JZW7fdVAeDz61wkDeKdb8crY6b4WlQrIPMvpEISP6euPaqoxb1ZclbQ7OSKyl060ujoZMijPlKcV&#10;z0Ns938YPDn2qAppqwyef8+COOK15oNZ03xJZWdz4giuiEAlmVcAn0xWiBYjVIDPGqxEZ64B/Gty&#10;LGhaL4IsJL4p8c79bV5jttmh3AHPQmpbjRvDuo6rZXJd9iLlW3kA/wD665idvCDeKYonutOhgkmG&#10;3Ljk/Wuse702HSo1juLQwRIuDHIDgfhQSc9eWttHrhgFiVjWQDfu7fWrI8O+FLrxDoKW3wquFmWP&#10;fPfTXrbEI5Hyk45rB1+XV9Wkmh0HR2umt7yFrxlfaykdAPrW69v4/GjRPf8Agma1RrSMNHbzkswA&#10;xzt5oEY/ia28QLqOkwR/EXS7O2ExE7rOuWA6d6jttGzbaTcp8VZr+2VsugkzyPfNFrpfgS+8ReIR&#10;dfDrxQEtdhdp7iRd7H0yauaXa6DZeKNbSzW+htpwAkEjlgPoTQUbrLu03zYbNGxFgDd0xXb+B5NF&#10;a9V7u6slmS2lEMTxg+Yccg5rzzdNHc61HDvyx+UemaNBtfEC+Pobm48QjyUfcYwMfSgRzfxVstSn&#10;8SaPct8MY7LT11Jw0kZxk54OPeuBSKITogmYhbdSPpjivYPGUniG5bWbm88Z2aadhVt7QD7xHcep&#10;rgrOwhaBmEwChCcnqaL2GjHjA8kncpAbvRJcR/ZpIzYg7hinMrJcXqtDKR5p2ADrREludSYvHKH2&#10;8AriqApx2sv2g7SUjIyeOlQt/aAluC1vMw3HBA7V0sQc2NyJGIKnjircUbDTw4lgI9GGaQ7nGiC3&#10;8iOaUtvySgPX8q04ry/extCZZBtyqoO/4Vf8m2fVLuV4AQinavak077OmuXkz2cRAJEak9KAKqID&#10;ep9stCY3XIHTFRx6M13q1z9h0x3QD7pbpWhPDcza9vllTyEOcCugsLHXH055tM8Umw2Rn96U3A0b&#10;hc5+DRbuK5Y3NiIFXO4FuWrN1Mkia3is5fuEKcVNav4nm+JPiOLVPGrTxxXA2yAYD/hW5eiNrj93&#10;YKoWHBfHWhCvqeSGznh1OSaWVS3m/Ljt+FdGmoKmmw+XZSO5UDAOM1v2NjFceJkU2SlfN+ck521p&#10;61pelWuoabLb28RbA3KO9OyHcxLdnezid7FVdUzkj1qjcISZJQYx83WtO6liFk5Nq6HyeBisKPdN&#10;pdzHJOyBpOGBqbWHcfdyyxeHom+2ySllwqr2qjYfamjcyFgSSRmty2tYY0t1/tJXUOCAwzVy+toW&#10;nSWGNgUjHCjg07AZoghYp5lvhc8nNZF5ax/2tE1qriNJBv8ApV27uJI7aT5HyRjp0q94ajubjX2j&#10;YIFkjO4sMYFAFaPc0YWOVdiqMt3960FnsI9LvAMtI4AGTWheadbW13cRR6gsjSM3I7Vi2unp/wAJ&#10;EElumxuJBouBC6W6WdzLNfKZCvEY7UunKJI5imELSfLg9KmvrawXUwHudxJx16Va063iju7l/tBC&#10;HGKLha5qX17NYeDHY2JkbClx2NccJ7nU76aVb2OGNl+ZB7V0mpXNrJp95buqMrQEc1xtj+5tr9Yr&#10;FiPtB7+tF7glYsRwwJPcAFc4IJNZskk0dzdKtjJ14b1q/JxeBpJFXC527qmieOeGUBIm2n7wFLqB&#10;NZWhk0G1kn1JTIwJ2elTEyGxljWIrtb72OorGupLpL6Hy4pSu8A811DHHhixZnhX93wO5zQNCWlr&#10;BJCgkmTGOGPaqF7DaRa6FW7JYtjAPFaIn02PwnMGvP3pPygGsQWd+91dzfbSx6ge1CTGSiwZtWVj&#10;cgptB2ntVUC+m8aR2dvMEVnALE4FEtzextGrMdq9wamgIZ45VVgd42sOCPxoAt6rpGvQWkDppFrL&#10;IGBCiQc01pb3+yZfPtWikMIwFNbBN5FpUzPqsjMYxtBfPWsAGR9ZVHkYljQgsUbyHUJNF0+SOGdx&#10;5hzgnitCyk1GPQZwCxcxj/gNdXpAs4p5IZrmDY6/dOPlqpq50qATiBEzJN8o9aVwt1OYuLC9kt7Z&#10;5NRiAL5IA5qmLG3k1+EtcThwAFO/09qtztqAvLdnlCxlhxuprFk1yzcKSuBuIpks1rIwQXN8JrdA&#10;VA2knOaxtRvnm8U6cvyGFX9PvVYuSHuYwjuRgZqrLHbiMkWTB16Z70AW5ruOOKPydEhPAxxWXeX2&#10;szho2sJwgYZ29xUyuipGZVAywwK37eGaeEeVp0IVQMnPWgDEtobVo022DxnaAB71YurTZ4f1Lz7p&#10;Anl5XNXtViu4NPhkjs4wwIwo71lSnVbyzjR7aUqI/m9KAsbXw9JudT8YPFoW6zsVBuLvugPtXf2d&#10;9Jc+P7mKzuWa0jmAZ2UjJrhvAVxqOi+OdbVdLja2vSq3EONwwPavV9UXS5bLVZNMtYLVzb7n8tQC&#10;GI7gdKGFyp4vsvEM/wAK/E1lYeGVuJL5I8Sebt8nbz1965Xw3oWry6Lp9vqmtzWcqrh8HIO3oM+9&#10;dRpV3ri/C5xPq++6ErggHoO2Kvabq2h/2TqsOpQPGCAVnI5UilzWQGRd/wBr2sjRQX4eIMFYEZ3D&#10;pVwPbiz02OW0hjdwPmJ2jJrOv7hLvW2Gk38dyodcPkDIHtV7WdOXUPhddQfbp47mIxMNnDAr70gs&#10;Ocw294DbSMjsQXO771Wrh/P0OV5dO+5jBBxurjV1fRYryC1vYb9XihUCTYeSorVuNVhl8A6rPb6Z&#10;dMI48LlSucexxT2A6PT9W0+OwntZ9M0mOJkwuUG7n361mXOkWKX0Op2UkCtEzOrEcD8a84bfd6TJ&#10;cPFqnno3yRIh/pU6S+Pv+EVvrY6zcvZsgM9m3BJH3cN14+tK9gSvpc9Ps9ahuNO1I3ljbu8PBB7j&#10;/wCvTbjxP4Pj0sGL4bacJU6j5QQB1Oa+a538c2niu+nk8YOPOf54MZBUdB7YFUpLzVpdRvyYJFVs&#10;ZOaEPlPeZfFfg+58Y6H/AGWLmC5MgWRJpMLI341091Z6vc2d2/8AaCed9n3bM8e2K+VriEyQxbh8&#10;4YEPGdpU+vGK1LHxN8RNNurHZ4yubu3iuY90cwyyr6A9+KqwOJ78LTx7N4Vtok0qNtszB1bCkY9z&#10;1qpavOt1r9tJbEzQ7QxVs4NEXxP8Gv4c09rnw86yGzQFUbBzjnOK3NLewvtNvb3RfBtjcCZdzuLg&#10;E59DnpUtMLWMaC01CfxHaTIJzGqt5gY4zVMStF4r1AxQzx7JckZ7DrWrLqmq2t9Ml14LmizJgqhz&#10;j8qjmfRnngni1KzEhUF4nYAnPsaBIz9S1mOa90LqUQEEkYJIqq0mmtreh3MsShmnGFYdQDU15bab&#10;OFMaJHIDkdhmo4xaNpsqyCF5YGXG0ilqMueK4rW78I3UYneGPy4nQDsV55rpNI1TRj8NNIeLW7Uy&#10;w2Qjm+ccYGDkVy5vraWyuLa48OzFeFSTHUfWrH/CPaSnhy4eyhlQSMGdd5IJNAbGPLpxs/Gepa5p&#10;mv29xaTs32qzZcDc3Ug1Us57+XxjGZtLEVmHLMOuQa6JtR0uw8L6lZ6h8Lb6WBdp8yJid35VZiv/&#10;AATdeG9OeC0igD3CiOJ2+ZfrTBMxb288LjXrZ7KCHzoZQI1xhsnrzV631HxC+sX0dxZRRwm2xuz9&#10;/IqHUtB0z/hNzew3zCIwxnaB0Pc1alayZYUMpwIxyPagZDaaNeeZekXQEbux9Qc0Je6xo99Gsizt&#10;D52VIHy470y01aWPxBJbLJMYlcDJ71b1ud7m0jhSKFkbb16mgEdJLf6RqHg43NtNCsqqCxHUEe1c&#10;TrUWszaJd6gmnB1hgO8h/ukDg1Ugt59P/tqUySCNrcZUHgZpEv7Obwhrdtb+NYirsRNED60JW2Fc&#10;6f4bajrup+FPGltJ4riE0V4qxm4j8xUB+tZHibwz43tPH3iS8sPFdjNImxkMSBA+eo2/WuV02PxV&#10;pF9r/wBlaYQXUquZAPTng16z4f8AFngOeWyTWdXu4bpAFG8EKfx6Gk7oDhbDxV4ihhjh1r4f6odj&#10;gefbgnb7kCt/ULz4V3Wl2NzJ8U7uFm2llaP5gR256V3clv4bk8a6pNb22lyW08IMYJDK3r6jmvPf&#10;EnhbSr99ZGn6PZW9wQf3O4BG+npSVmx3Noa54fHgKaSy8H3NxFFf26C7OSOuOnvW1488NaFqXg3Q&#10;pJPD9sk0+jIwZf4WIGK8ksF8baH4fsdMvPDVqbKbWI+pDY59a+ldYA/4QHwHKYGw+ixsFPbjis60&#10;+SwH5+axoOrab8RZ4ZbWbZubYSOCKyicOoMit85yelfTXixra81BhJo9qTGu0PgZFeJX/hu/XXdT&#10;nR3kjbJSNaunVUgs+pzA27DgEjFL8u3gnGaiuIdQilmjlsruOTccKy4GKUZXRlbaS27la1Acyqbg&#10;E+1D7QgwOp706NlMJZowDt+7VRjObqQ/ZWIHTFMRbDP5b/uR09aVDOYZMxIPcmqiGfa+Sw9PanR/&#10;aPNuDJch+PlHpSC5aH+rycHjk0wY+bGcZ60kbYMgZQakJjNscAKN3emAmeMZ707AycHNREtkLkYx&#10;1FOGcYzQBKpO2pScxKMnGOTVfohyakQZ848cAZNAyJ1JK9cCkJOwDJ+uKmP3W4owuzkLnHFAFVtx&#10;bO3tUfOXzzjtVor+6kyOc8U3B2n5RQBH/wAsV+UY9KbvfzYsYx3qdl+XOBjHSo0VRfOc/wAHFADn&#10;2vazKIcfuz+NV7WOSKzuVMhw7nAJzirGcGbB704bfI6mgCq32YuImhi3bwcjtTJvtn2+BbeEgheo&#10;PUVMkMIvLhgxY7c0Rsxe4KKwIYjNAjW03WtVsWjJuLlog3zKzZFesaT4g0O70aBHvfJZwOSep+te&#10;HSxq0Lq0XDMKN7xWZSO3LKpBCjgn8amVJMZ9DWzSL4kuEa5QoYsqQeorqdOkhEF+/wBuDF3CmMnG&#10;K+atM1/WYtUkYyyGONVAjY5yPrXo+n67aXEduRL5ZZxnnHIrmqUXfQD1K6mhSO8iMaglBx9a5yRX&#10;EUYYt87GnfbLeWzkd5VJSJcv6im+b5v2UxqXwp2gisuWwDLa2RtejRWbG4EtXYrBcR2g2SKV29RX&#10;NWDO16370IwJ3DFdGk0os0Hnsy561Ey0SWs8EWo27PECVfuKfql5psl/ZxxxMGcjLDoM0yQRNYSA&#10;BAxX86zlt2WUl4V++KkVjpYIY1bRY1dPmXLc811IjMWh3HlxO7CHOMVzWlm1/tGyZg5bHTORXZRX&#10;MAuJlYKA0BwcdKi+ojBjEzaFqcr2rgkNgmsiwHmavbKGHM53GujubtX8OXkMWngopbcwFcatzZw6&#10;bet5M3nef8qj1qo6ktmp4pkaLSbK3+3qVWI7VX3rgLUbnmy6kDoTWlcz3Lz3nnQbsr1ZugrOjaBW&#10;fdOApJyatRsK5NcrELGI+eCGB6H0rFkmjA6Nhgcgmor64i8+4WO5PkhsgA/eP1rn7ucraXU1x4gg&#10;VT/q4xjOBVxg3sN3sZHifUj/AGK9smnu3BCop5J+tcFp/h66ljknvZkijkuNz5POK6W5vtKOoROI&#10;I2ODjPNZ891cy2zj7W4UPwB0rspQ5Q2NhYfBtnHEEJuSEG0ngA1n3msXRePE+0ZwiJxj05rOZQwI&#10;K5LKP0qN40+zOWtckEfhWthCvidd09hI5ZgSW5x+Jpk/kmKI+SMIRt9sVYiaY2kqqqBdvAPWqd0N&#10;1nGqqMiTmgC6mZPm+XAi5OfSnWn2SWcxG2dw020cc59qbELMaXLslkVwB+PrXoXgvSVuPENpO2kq&#10;qxyA7j0zSk7ID1LwHostt4cuGn0YMMIYlHbNd14kV18IW2Y1T50GwVYtJlhsNMjSIAxrw+P6Vk6z&#10;JO8w8ydmDSDr0FebVm2xodbyY0XTvukmMZq67AWZOwZ2cGs1IsJp7ecQMDNaL7SpVFBBUZOay3KZ&#10;nam7D4TeLeZN7x/IfQd68U0WMwfFTwxqVkBJAdUWO8iHVcnrj617X4kGPgl4pkUAtEIwB3wx5r5/&#10;+0XFl4jimt2DRPdRmZT0z1rKq9Ge1lkdG1uen+I7m5t/2otBuo7FlRXtPOYHG5WP9K9x+JGlW2tf&#10;so6xcRaSj3mnWEd1aMvUADLD8q8f8W2rXHw68Ga1DKhWbSofO2/wkDivffhhdQ3/AMF70PLG6toZ&#10;gdW7HGDXlVoa8yPpsNJPRs+cfCl5cJpfh+9S6YSiARzIDySvr+NdtFIt/qXiIXHiURyyW/7mMpwS&#10;PevOtRgl0X4x/EfT5C4j/t2R0XtsY5BFadnfxM7qJUDKhKP3FZypSi011OpVFO6H2qRQfEyC3kwJ&#10;HdwuTwcelex+EvEcNl4j03T7ywzFLKfLY85Ht9K+d/EV1dSx6LPBO8k0F+C7IOcA131x5tz8L/BW&#10;p2qyNJbACTA+ZCRzTqUObUqhVs+Vn0V4w8JRX3hyw1zQ50a5S2DypGeJFHbHYivELyU3EE6vpxju&#10;Im2sjDByOua9A+Fvi+6XXoLSW/I81AGjkPysR147V23xI8IwTeG7/wASaPYx5Khr+1iHIx1YD+dR&#10;FO2pNXR+R4Gnl/Zw62oLJjOTU+bOaWSX+ygsohwuTVW0khlu71fWP72eh9xURLx6mq/JxPzz1Fe9&#10;l9W3uny2cULrmXQyBZ6hBrmoXDLHgy5wD2q+4d4DJDajcQOnrWnN5E91dQghQsGSd1ZokMCMI5I2&#10;xJgV7N7nzdiF72WA2RnsI9z/ACgNTXuL2ANNDo6vlgWwOBmq+rot1oqB2KyIcow7mqMWpXEfhqGC&#10;60ZWWNcBgeSO2aaAvXF5FPAvmaYfMUZBK1jSSgXsAMhAMgxTotSuLm7uFi8L+XHGv3j/ABUrRRmG&#10;eR4yQG4A7VVxG7cW9l/YFnLFqIYso3IO1ZRjjF1IfKYAKMc0WrEllEjhB0BNW9v7x8rwR0oGSqBL&#10;pEXlqpycYHU1nah4Uu3szqKeJ7iNoJEL2+7Gc1sWb6bBI7rIvmhxtjLcDNQ6hq7/AG6/tp53iEir&#10;ht3B9KaJvZmvo4tluLL7TK4+SPPzZ6Vn+IJPN+JkiQRFo/KUDDVR0t411W7We+DbxlGz2qOZ9uua&#10;o0ULu5cAHNIZXuNKsIbyW5jiYzkcqWyAatWy3Bs3EgU7hxzWg8F4NAhdomLsAc1RgacXtwrWDLkj&#10;BNFwsXbcNHp7IIl2knNOgt7ZLmSX7O5ZuuT0q1bxSGTbxz1rYigiEQDLwBzWcp2LSMnenmID5nsa&#10;ctzOl3tNvlcjaa2GgtzbuyIp9iKomD98SbfOOnoKy3LL0BhlFxmIAmPjNZl4LmK0LKzluTjHpTt0&#10;6F9q1bE6vpgSS1DMvQikBj6Ve3E13MZIdu18ciuhlU+UW9vWuemAXUG2W4UMwyBXS2qrL4e/1qlx&#10;jjNAFFWTz0O01ZQL9ojO0Fc8014X81wYwMDpmqjvexq/+jtgGi4E9zbae11K39jIoYDPPWqa280V&#10;+WjjJQqNoH8FPjupGOG4Ge9acDqbZyHHHQGmAkbzG1kEjM2V61UljLWrAxHbzVlmlUv+4Bwwpsjj&#10;5x0JAP0pIDCa2iLn95ICTxSS6XfvGxhzuwMcdanvJ544pXSx3kHgCp9N1e5e1kH9nlXA44phc5W5&#10;sNUinZZrCPy+sgbkGuVu/D3hq8muntjLZXIP+sjbCufda9avbuE6Df8Am6efMcj5z2rkVFh9pmJG&#10;AVwSD3qG7MbZwS3HxT0S705Z4VvLES/unznK/XrXb2PiXRr2WNZLCCCQoN0bMMg1rxR27aBcRS6z&#10;HNGCTtcZx+dcnqPhnSLqa4mslEN12ZHwCe2RQ2gep6BFDBJo8kkMkD5HIB+7VGSCUQgsEIVuxryh&#10;L/x/oerhLzw/eyQhsBwcgr+Fd7o/iLQLzSbpfKRZHYFwzcqfpRawjSdOW/dHkdKiKt5LHyiK1lNt&#10;ICY3TGwbVBqN4jhRg+1K4jIG/fxGevWhuJOUFaXlBQ2VXNUpIs+c3mYAPI9aZRTZMib5lqFoiIz8&#10;2fTir4QlVAhIHc5oIxkdhRYZjvEGVf3T5xyaoyQx+aSIScVvkxbgAGPrVR0AkmPkg81NiWjoMdcN&#10;zTHyqL8pbJq20Y835YhwOajZmEjDyUBFaoshAGVPFOYrtcB2BwKT5Tk7jn0oKnyFcjgGmwKxwWfD&#10;HOaAPlfihiC4O3BzTgcoxoJAjhPm45pMgFjQcjcCwPFGBgZagYgZcng5zUuQQMA1GqSEk8HnpTzu&#10;DA+UDQAoLCUYVSMUgdvPlyoHNAx9oTDkZXpSLkl/3Z69aQDzkM2D3FLx5oxOcbemKTA5PNKAf3ZK&#10;DpQMVSm6PCnkmnBh9qJ2tkU3jeOB0p2DvBLD24oAsgMYmJVcn9KkXdtb96Dk1WVm84ZBK96nUKSW&#10;z9BSAnYD9yeOlQPxPINhHAqYEbeSMZqN8leT360AQndu4U1GcmRvmPFTOCPIx0x3qE/6x8t39KYC&#10;/L5p5zmnDGH+SkwMHk4p4B2DjtQA35cvlh2o+Uq/zdqOcZ2jrTjnapGPpQAw7vl6c00h8yHI4xTy&#10;DwM4pMP/AH6AI8HI4NLj5W+bpTjncmfShsBB9aBERzxx3pSRlvl6Upxlck00Dl/kBxTGNYna/wBK&#10;iAG4c/QU6RiOqmod2XOUAPakAuwCeUkZyelQzAeacRduKkZuuT3qBy26gCpMSIl2kZwe3SsyRlMb&#10;Esx4rTlwTkAnOc1nFRvkBUdOuKcRGXKHKfe6txUOEBGHGRWi0SlyGcDniqrpEqnpnPXPWmMpuHLP&#10;0+7VI8k8Z+bpWgwkZj8+KZFEn2hy2OenNIZBgfZ1HlY96kSLd5YLqA3c1KDAJpRLNGsagkk+lcTr&#10;niGB57mz0/RGxG2BcBup70r6ieh019qOkadazeZc27ybTsiUgnPrXn2papql1PEWvnWNpPlQCskR&#10;yNqAmluZpJif4zkCrUgUtADAMjpgdKLBcEaUZVjByvUKBUMmzy7r5cZxVgCMtyTwO1LtywwiEHrk&#10;4xTA9R+Et2X1Hx3prwswNmH2sODXT6/pdibW5kikUKLn/Vjr15rzPwVqFtp/xd8OS9We9VGXs6sc&#10;EZr6D8TaVdr5F5a5aCa28ww+hbk0VPd1JR42RbC+8sRhDsHWoZYxvJBHA9auX8Vu1zKsk7RzCTgb&#10;cGqJSRE4aQqccmnF3RQiI/Jw1SFGKjk8jilBl3IBEeR1qB3v/PkCWrjjAIGaYGlb28TAEqmD69qv&#10;COxjWTfa2mPXNc8sPiBmQf6RjdyRxV+LT7w+c8l5IcKM5ahgLdXMvnHyrC3RAp2t71nRw6hMFeVG&#10;/wBYcEcVsiKyXTfMln4U8DPWs25v5HjWKCy2gcbsUCElEMcfzMMheBVVVnmEmINqE9ackVw0p82d&#10;mcngVLK+y2ZQcEDoO9ADXMMMSRiQFivXvVKJHN7fyPG+AOCTU8EXmXkTyNIp3dDT75pGvbSKG1XZ&#10;kbyD0osIoSBiJJCOCp21zVySEnJDAhzkY612l0IVs7cKnRRxXNaiodZR9iVfl4OaTHYwTtKKeMg8&#10;jNKFUhg2dpxwKasVxGyBo93J3HPSnnOyQ7hjPFSgLEU17BIvk3jpzkgegrvdJ1qCbR5oHuVilZAM&#10;nvXnQ8wRvkjpRtbykYBlbdwQaadgPUbmOZLSMiZWUn726oTFizifzc5XmuOstTkEkUNxJIygjB3V&#10;3cTW8mh2jpsbKEcHp+FWiWjGZwZJgsfQ8H0qxA92wI+bIxyaY6RLcTHYQSegqeMv5HyryWpsmxfM&#10;ki20e5yQPes+bdK6skzAA9KnZZBExeQfd6UxZFXTrrFvks3Bx0qQCGJAshIY8cHtV62RmS6/eIox&#10;1qjul+yWoBbk+lOPnYYCV1yOtACzxSKjMEOC3XFMVUEURLKc1bVpzpCI8iMQetVHaFQd6gcjAzQI&#10;sfuxaMS5IHXjpUqmA2qESLuI45qA7WttomC5jPSqkFtOkFwxumcljwe3pQBNcDfayBieEPSqtnKY&#10;bMxGJzmY4OOTU8RuPNRZQM7jmrBQLdu32eM4T+dAFW4kJkt2BJIbn2qyZka1Q/YxwvWqqopu7htz&#10;ct93sKvW6IxmUQjO3igCuI1kmjJ6A9T2pJogJTh1IAFB81b1UMbLtY596guftR3+WhPzjpTAnVSI&#10;2O0EHHSkljHk5C4piNJtRWXooqeIl5l+QcA0gKoChWDKufXFI7MbPHkAjsMdakAdtUkBiIHrUdx5&#10;6soVAcGmBBH5i3WnSxoyyLqEZwRngGu41jxA/wDwlFkserF1XTYwTngHHPy9K4qOWbbkKM7SAcd6&#10;oCCP7bcvLcvuZ8kk1SlYTVz0bRPFQtPFrOscouHP8BwGH4V9AaL4gafSLUyGRHkQHfjjmvj9TZJq&#10;OlsqCRkfnHWvR9J8QyjRFtY1HEqhSV5+mapO5Moo+k72LSpvsrS6qSSvBx901saZp11a6WkrawZE&#10;uXBjjMfAA964XRjPEPCE96A1rPtYrnkYr2B9csLuz0q3tNBtkgt7bG7vTb7GbRm6g2lfYpg1vb7h&#10;B94ngVwNxf2ogvhBrNqvl5yy459cV0+oWF3e22pJBZXLokbbpM7ck9BXGReF9RXQbk3MV4rea2Qo&#10;JwKFsCVy/wCHLzS5dYnaHw5eSyqxMk7OTn1q9qba/e65KLDwnrBQHBZFbr3p3hhdN0/SPF//ABK2&#10;aQuqxAj16108OrePkvtPg0tdIhjPLExDIz70xNHMroGuw6YJ7zSBCOoBGGHvWdLc6qmrWMdv4vjj&#10;RpQGwmS2K6LWr3xPJNLDdeO47iUkbwgGE9qr6dpWmeVLNLqfmTEZjXsDVJidzUWzubzR7gfaJseW&#10;vmyZwOKy77StmmXCx3LMgIxg96tX7+IYvBGvQwyODOyhNg5XFZIvdXtvD+mi4t3MhYAnrmlcEinf&#10;z38PggLFdurBdpA6iqVkmsx2Gnur3c8rnoRzzXSCO3nEbmxBZmUkf/Wrr1l8O2umWLGW1STy1Ayu&#10;cGi4HHfYdYZtNnudMaNQu7DnNN+03x1mNIrqTOdoHXitvXNQf+zLISXYKlSVIGM+lcjA92t2kqxu&#10;jF8qxGTT3JRp31r4lAtJlt4I7dZQXZnwW/Cl1CBrjwj5f2i9RmgB3ZOOPQ0s1p4k1GCxjbWLhEUb&#10;iVJGce1aNzJKvhbQ7Oa5jX7PEV8zaAW/GjYDC0RYxaXsE00hVcdW+9is65/sxPHNwYbK4GSAAAet&#10;aNn5f9vuohypPB9a05JrCLWtJMmhwZM4yMckZph1NfRLrUZ9Iv7R4JcCLhycU06fLA908lwp3TcF&#10;P/rVbu9Q0sgRWWhMpaNeV7HvWhbzW40dVkQtOUwu6jlC5z+o4/s2MfaZVLlQp7mqd14dM+k2sza4&#10;ySBQQx5rfvbZnsA7I+9ZAQAOBVZkv2tkA8TFEEfzg96EBcsIdJs/A1yG1eN5vJ5b0/CszR7a2bxR&#10;c3YaI4LHLVXMVmLacNNI+48nNaNjZ2y2E0ketXK5ibEYUnJNCEc/qVxKfF986glRLggVtW97px0q&#10;GNNKRpQuGJ4zmsmLTrwXmrPNdSp5k7bAy8Gnvperi2jZFgVADiVXGc/Si4HRz3/g208Kj7ddQo5Q&#10;5QLuLZ9qp22o6BJoTraGFFKExx7NufrWJZ6Epka4v9ZkuHG7ZuHyqO3FUbixvjd3BhDBPOH+rXoK&#10;QFyX+2LiSaKKOdVEpDOtdXZ6f5XgtRd6gPLcY2SNgkHrxVCwbXYNIvPs9ghKRr8zryDWbcaf47v7&#10;9531pnPmgBd21VH0oDyLcl1oVpMbXTfBLLufLMHJ3E961CJDoQa4eCNJICCuRk1i3CR6THbGe5hl&#10;u5LmJcKM4BPNaHiC4sJLcww6bc+YlvEwdScZIp3Dcwrew0G3vLqcadMWackfN3NbiXFqLaXdp0YO&#10;3rXK2l1cjWbxZ1XKqAgYda0hNbi7iE4dTLOOcdKYWLq3kYuhmyOA/B9ax71dZuvFlrJAf3AH7z5s&#10;Ba6jxBDpUXw20u5iuEY+WNwUc81w+kalJ9u1CN7F8bRg565pK26BI21t9VInWLUWZNpMmHxjFZu7&#10;WJdWso4JIV2S7SyjkfjWlcPepplylro17LPKhyqZIGfep9F0XxNbae97cavDEGm3GA8n86dwKV/o&#10;eqNBLHDeA3EkPzF++felstI1Gy8IfZ2v7dZSHLKrZOD15rW1fUrtjZfZiTJ5RDt024rlJpfEn9ni&#10;5iR5ZCrDDPxRe4Iow2iQ+K4Jl1AKPMYuzHkmtTzr+41m1az1S5OJAsmxyD+lccsfi24vLnz/AA3K&#10;h3Eqsb7s/lXW+HYZbayMs1u8btL8pPqKTKt1PR4LW6g0SzZl33DIpO9s7c/WuE8T3OsL4jskgu9z&#10;NKm9ewGea6yM6x/Yfim9m1oNGiJtj7muPleO48YaaWtd0kuW2lscLyf0oJMS41q4i8Zx2lvo167J&#10;aKXl8pguSPXoa1Bcar/wjpaXUCJJJOSRz9Kuy3yXeoLb21np8cMUu37g3Ejrz1rWl00va2Es13FG&#10;iqAV/wDrUrFHLW6X1xeNE1pK4Djc4HAFW9Rh0yG+0RINNgbZIDIwIJHrXVXNzpll4F1FYbWMJ5GX&#10;mI5NcJpk9nf39z9k0u4Yi4PmTE5B/ChbiOpvmtLzS9Ftre9fBQeYoXG38a6G1k0Wz8HParpUTyGH&#10;DZAJNc/9p06x1HTFewiM1xKqIg6k1evzaprlkDPEsrxghAc9alsWxzl5Y6Ol3cTQwlHknDFO4/Gt&#10;KxniXzDEDvCAFsYzVCeS7TxPdmTQjIgZeCcZFdotrp9x8OLy5TQ7e222+4EPnkU7jOLuxq0urTwf&#10;2zIkRwWOapxzWNlrlsp1yMvv+Yk/eqC4l1KSDURAQJCxUOTwPeqMehYgEs/iKW4ujIpZu3PpSuB2&#10;F7cXGoWdjFA8sUGzDSIdp9+RUGkaetv4umjS8udpgZ3mklJzgZ70g8yC10yBQEUxfTJoZr3ZcRpF&#10;KWeMgkdhQNHIa+j32twzpqMrIl4ylSeAAeuK1dNktlEEITYFgwGx3qnCmPF0kLoBEj5kxWpfQR+Z&#10;avazQLFtpMCNNMhluNQuJZgYo2J3E4yajiuzOLy2+wB4lBClRzip1N1NFZWou8KZBvweDXTWGn6R&#10;ZG+k8+3LG1OcnPWjYDkrOygi1hDDEI90wJcn0pdRvLhfF0hJzGsIAweM0ls1/c+J/E8X2N0hjlJh&#10;cfxZ6042loiuJNRdmZzkntQA1ILi4s4ZG0tmXzMhsdBUlxJp9qIGtPJimKfOwHJx2qne6zrsF54c&#10;02y0R3NzJt8zyjtVe5JqtrWl6tH/AGZcDVZnUoC67Dwe9AWHQ395NrkkjQzZjHrnNdLbXVtNouol&#10;f9YMAjNctYT2KR5GnruOAd361cUgeLEeG3dUcAlR0NANHTF9WtvCGoSyJdCA43MCeQa5JZtHOuXr&#10;/Ywd6/xDPWtu5udZvpI7GOdVXAGzH86yLLTJE8R+M4Z5YGMATcVOcZp2ElYuLpdmuhXF5DZ23zSg&#10;kAdKlk1GCHSkVGtVYqASAARUUeou2v6Romn2M8ss8mGkx8sQ96TUNGbTp9euNUmZhG8eGH3Tn07U&#10;guOke6ks/M/egbASd2OKpB4pQGFxI2xufrVifULKXTreKK2YFoRgYxkVY0uOzC30ZKr5i4BI6GgD&#10;Me7mSS6IvkyVGAO1aWkWeralqcypbTJFGVNxO5wuPTmrcPh+KO41S4uNZjlG7dEmcCnw31+lnfWs&#10;QCRuDnYMZx7igDoNTk8PWfg26tm1fTxiD5jkdutZXgzV9Guo/iDBb6aSkMqgTbMB/X64ryvUhcS+&#10;NNRW8S/8oXA+UsfmFeg2gSz8AxNY6db2xmtf7oycDr70AbWreSk9iYZ7YybznccVLb6vHDYW6nw7&#10;Fc3G08A5x715/dFZPAGsz3mrXwZZCXdQeD2q54Tu1WaIy227KkCSTqR260BY6aS8uLvUrmOezsUI&#10;HyYiHHtT3Gm2GmPOYI3kKHaoGSDTWayXVNauZCm1EJRR/Ea5BtVuW8QEtpmUN5gK3pmi4LU17GVZ&#10;tXmub23mCiYmNGPWi61LXZ/E98u3FlCgCxouOPrRqJmmk054TAqCIZA/ho0+Ytqk0JgidONxoGct&#10;qN1rTajdyWfg67kjiUGaRjwo/HrWjp9882iBfszCRuuFr0gvoS6BeQ/2JaLG0YDHON3tmuZSK3Et&#10;/DaeGIbdAeG65z70rEqRhAXMOtLOtpCIVwZGJxXW2Y0bUIkmaa2KxRHle5FeUa23iN/Fd9aeeywx&#10;4yVPXNdP4VtNTsfDHiqeTWnk37fJU/dzTStqNrS9zWn0XVru81OSO2iiiSTCOWxgVQvZ5LCHRLaS&#10;SO7wTuUnrViG91VBr4ufGV6iOpIjjjyPYCsjQlt9Q8b6gb5ZYtm/yi55PocU/MSRsQG11CPEehxQ&#10;SADMJIwffNEHhuRPFE9xc6/cGEFTHEmRhh6kVd83w3pd3E9zqRlKyMVVB1/EVr2msWWp6bc/Zmli&#10;THzK642496EroDnm8NWd1401m7m1S9ZvLUIQSAR/9atnTtNgtrm7jg1+1MgQ7mYgHH/1qs3es6RY&#10;+GfJe6gkbYcBOWzXn94+pS2uq3BF/H5qEoQSPlptCN1nit/EusNbXMU108xVpN24AHqK3vDC6LD4&#10;l8VTz2mnKECMUdAdxPUgmvJtJcQT3R+1XeJLr+LJ5z6mu31F4f8AhELkLfCOSS3UYHUmoaKsddrP&#10;iGK81SDTdLhgUF9zui4yF5xmvGPFun+IrrxZe382j3JigaONAD949M4rrPDdlfQa+LifVgflyihf&#10;uj3NbusaxYfZbiAafbsynr2z2zRsC0ZxKaN4ih8J6ZOIXTMClVyeQfapI7i6t7UrcJMAWHzMp/rW&#10;xaX+s/ZblrjxDFKFcFIwOIx6Vd1B7O98GSyf2dvdLRiUROflFKw7nnuv/b0nsbvTroo73UWcHHGe&#10;a7K11HSzuW78RzyOlihChCdzY9a5aK3e98HwlJ2C+cyhs4xjsa19M0u9tiZZYrSUeV2YMancbNWP&#10;V9Sub1reMxKN22P5ccU3V79NN0aOJr3zLp05xzgnpVGW3uvtE11b5jdAxwo4rLsUubzUdUkutLdp&#10;VfCM3rTsPlK0UWr3ttdz3NvK5jQmND2z04rodBh1+18NagZG2rIH/dDj6VoaRFqMMuoltGGA4ySe&#10;GArS1EvLbh1CL8oGzNFxNnGRWuptqWsOxZHfcRznis7TbWw/tzU3+1uzCY+ZJ159K7JGlW1nU6fJ&#10;gphmPoaZaW2i29pII2wZJskEZOTTuIx90IvHKiTb5g4A64rq4bzSH8LamslnB5qIvl7uKgmTTIre&#10;aR1T5bcsNwAFcrpl5oN54gvTPt+yi4YPh8Z21OhVrnP+NLy8uLTTWuNQcQWjjyo1bj8fWuYtfEyy&#10;6LrdmbJCvloInUcJ60eJru1v/i7q+n6faMbRCF+U5zj3rmdQj0jS9D1PzZIFkkiPlRd6lmsYiXzq&#10;gZk1OXJY7Rv656/lXDa3faj/AKFbx3l0/wC/G9+e5ql9tvyPNZ5lXzG8pDTrCW5m1mATxgDeTytF&#10;y9hl5DILR5G1BmcW6n7vNaNm7v4Z0391JlVbJbrU+6F9ZnTyVKhhnjitFhZYZEEaYgOcfSpEVLA2&#10;8el+JJXSNmAAWqFvcWT39+p0lAHbgn19qc6MPB/iGQM3DcZrG0wzOWd4gFibIPrTSBHolvJbQeCd&#10;bRl2u8Wcnn6Vy1tKjwz+Y4A8444qe1kmubu/3SAKFA2/Smywxm9tV8xU/eUJaiHvEHsb396UU45z&#10;UxtNnhSNV3OxX5QaWZPMltbeKcO+9SQDWuC76paW5TGyAcfShsEVdNsNQbTAz2jhM5PPQVj3j3f/&#10;AAmM8MMEiRjAOB1rp5NRmhnuLZUZTkDOOOaruscfiDSneWNn5ZjjrmgRm2Uax+IS00jqqlfkbvmt&#10;K6df7ekMMhHCnANJdxrNfvIIABkdKqEeXq8ALrl8YOaNxnT6NdWcesXsk2xv9GOQR3rzS/uzN8d7&#10;loliVBOd+B154rsIbZ21twbxyhXJwOtYaWFm3jvxdIlsVaIrubP3qECOojjtfsNrLKY8pj73fNaq&#10;SQSXNrDBawIojBdvWuCv5rtreyj859gfoDiur0xrWLwujNOB+5JbnkYosBZktdN/tXdsVHXOOPzr&#10;n9TlLRslrCmVuF3Nnk81JPqmntY3L/aGbMmAR1FZl+9rBpXhmdY5R9qclT9PWhAaWuO0ngDQopAM&#10;kJn60tuoh8NaOssSYdBtGabthl8N2zykPtAIGelZMs5m1XT4VkckSAAA8KKYNmjcT+RdasUvAqta&#10;EDvnIrndOlu4JEO64Aa4ZhuOc5NdDf2aefoQ+2r99N2TxVLUJLIeO9GiSSAogTJyMZpoB8rTzeY1&#10;w7RRvKvzMMbhXpmmSeHrfwnp5h021Qi1yXJ3bsDmvP8AVv8AS2soW2gKq8IMU68ktrLwI8R12Rne&#10;32qCeVB7VDVwex0kl3pOoXGpNGVJSfCkHA468VFFDEmsK4gUHyiAMZ5rnPDlnMsCzF5AJHygzwP/&#10;ANddtC8MOpI7tEQIzwxotYLWODsJNbm+KXxDV9WlSGxZS0b/AMe/pjPpV7TTNJ481srCrRxkfNj1&#10;qPV3spPGUkttOEkcYkZDwfr61t6PbLbeGfE0n2hWmlgJbJ6emKAMrUxC/irTVluVWNZOvakmtbNd&#10;RgEADPKwwR3rnbT+0rnxDqFq96Hc6icMWxjmvTI7KytLPS5Jp18yO2yBnIP402Bz12ttGjpJeRrK&#10;sAyp71ylrZyzeLL8JqBKtKM4atjVd1xqetTvAyKwxHhvSrnhlNLg03WnMMjTlDtBPWgCpqtvZRS6&#10;JYC5J3MpmO7pmll065ttW03yLWPYQufWubv31MeM9Sun0K/MY1BfnOeOa9Likt20Lw7dSznAtgSD&#10;7UNiM2P7JH488PR3N7g3DKEBHDZq/wCJbWOD4h+B4lgXyzauZEx0z0pNSTTJrXQdQkuIVt47gNE4&#10;I+ZlPQVganqst746s5Q7bAiqXx2XpU7jIbiNk1S6YzqoLg7emcVcsrmVp9VLKyoIMAnpVW7Uz3gk&#10;JJAK8D2rTU6f/Y4QMqgRDPrVgZ0TB/tR8vo7Y5otnL3N+N7BcGnMbUWh+zyB/mwarkSo8hIwDjig&#10;RmXMCJqJlW6mIaQ5GaVphFbyYfGRzgVenEclmQiZfHSqcdndmOQzRADdwCaANCysxPod3cvHsVRy&#10;D1NRQhTcXyggAA4NaMbsmjeSr/eTkZ6VmDC3l9gEDNAFT7J8mtMZDgv8oHrXQ6LbSNpEzi2AYRkk&#10;mqS4OmSnywwwSOabaX1xHZ33+ln52KhQOlAFPUGEdnrzMm+QzY5PTmrnh1LZ9O1sPCgLxjYcYxV9&#10;dPhuNNjkliO0SqWycU5xAPEsNta6c6okA+Ze/wCNJgUnjjXVG2puwx71ovqFyPDc0IZvuEfnUFzF&#10;FDKzyNJw469Bn3p5Ng0AxbgfKCDnrSbCxkaQZI9X1kywOMoSGqlJ9pW91ORWkbdOeAa2pBxNwMEc&#10;cVRVW8+fPQmk3YYy08073JGSePatNcecS8KnpwDVb92qn5vpUZdtsnXpWTkmNElxIPtB2xgLjpUO&#10;cAZNR/MXyVqQDJUlfXvUDEABmU5b6YqVQMkntSgfIRkUq/dOfXrU3AMYJOKb/CTu70rZ5wfrSc5H&#10;ydCMUADZBjOD7UqmTMmUxjFOdzsiXYvA4p4UgrkjpRYBAM7id2ccVet/7PGnzO7kt2FVyBlPmH3a&#10;rA/MAQcl8KBzmgCy7K0wwDyTgelEJZ9StoRBPJIbpUhjjG4szdAAOtTWNjqVx4ptLWzs7qaaQbWW&#10;JdxyeABjua+u/hp8O00K30PWdV8DWt9qhkVrezZgUsg38TZ6v/KtKcL7kTnYi+FHwhvheWGt+IvD&#10;0Jby1kgsGYHjqC4/pX1VO1jFokEAghihSABIYvlVAPpVCW7njubaSHXowr2w/dhs4PcY9qT7PJe2&#10;1wTfAM6kAZ71U5EKN9zW0fUrF5fK89DGWxhjnFa95oekXMDTQPAsnUYPevHb/SfF+l35lWwuWi8z&#10;dlGzxWzZ+Kns/DlxcXHnlUZQUzz/AJFSrrUu3Q1bm1nh1C5jmspM5IyehrFu9Js57WUb9jBxtINe&#10;g6VrnhTWdJtfltyXi+SQ8YPp71HqekXkUauiK0W7IZTVRl3BnnI0jVEtowbglQuATSLYTWt1Yzyh&#10;cCTOA3WuwklIZYXwG2jvWTdxiSaOMyMCDlSTVXFe5tWkun3sVkkS26yxrwrNtzUV5Z363pL2syL6&#10;Lkj865sQqdYCPb3cUiEeXLGSP5Vtx6tq9tdiKe7iuk4GJBzikrAjKvEhjieQylcLkgntUNreW0ts&#10;xhmUBWxtz1rqrmfw7eae8UnhDazLnKtwM1wV5phtdau5bO4kVC4JXORRcDs43Z9NQFFzt4JrHnTU&#10;YLu5lS4Y5bJwazI9UC2yJIjiQMMnGBW/HtltEI1O0O5RgbxSQ0Ja6oJYoo5o1DA/eNarXtjhYm1N&#10;RnG04rmr2yT7RuUFWyOQelVltX3kNeOxLAKe4NNAjrbxmWzRo5Qy+VySK5ob/wC0pnKlgehHrV8f&#10;2/D5MVz4WuJLYqMSqegp80KfYyYJAUxkg9RQFyosjE5MPOelW4pZwsxEkgHfFMiT5E+Qg55zUuQL&#10;hlwo4HakJEjXl19kkQO2DjrxVGWNJbW5Te3Kda6GyGjy7YriNY8n747VfutIs/KP2TxBE5K8UWGt&#10;jj7S1fybZGQFRMMsT0rYvobWFLfEQP7kc1RuodcthIsulXSj+F1BIas/7dduqK1tI5QjGBzTWrAu&#10;w21julLWmfMBySOlZd3pKR3czRxkK7AsR6VpRXMskqRjTHyCO3INYXivxVp+iaCBdaEbrUriRY9N&#10;sITuklduASo5AB60r6glc17q88C6N8Pbq91PxXbqPsbGGE4DlwOBtPJr511CD4leKNE8ZanqGr63&#10;p2g+TM1pbAMr3KqPlO3+7Xqmi+C9T1DVbPxB411GaWeQia30pf8AVxL1UFenFL8R9fuNH+FV5df2&#10;JaRRyBbezi24AB44X2FK+oLQ+Mo47aTwj4hge0Ci3v5FA6H5Txmug8Lawlg9tJdLpkFqlwqbkA3H&#10;ccc45rhbvVYZPE/xJZDOUmmjbcqYBY8tiqNz/Yr6E6i6uy8hUyMScLj2rpjJJWHLV6HvPia30iey&#10;1a9s7dZxbrE52n7wfk/lXmniR9Kv/D1jp41O7sEd4y86Lllx1xXb/D6/0y60TWbW3W5nMemhJN6H&#10;AOMdelZOo29nBqGux3WnRI/nsUwAeM0RYmzh38MaN9nslTxPeXyiNdju20nA9KntNCv7Vr94IrsR&#10;yKB5MkpYNj0zXQaBbF/EmpSHVV8vzAIwxwBVjX5vE0er34HhkwpEyeTJG+4SD8OlWhM5vTmvtK8U&#10;6tcJb3lrJcAbzglTivR9A1S9uGu5p9YYshyJGBx7cVyEmrNL4cjW78JsZFiAIZMc9uaTRLfU3vdT&#10;kbxLptvBwRaF1yfT86GJDvGfiixW/kge+LzxyKDDFbbQ2emWA71nJdazcaTpdy/wuubKGCNWLM2f&#10;MHrW54q0y3l+H2jPu0dLma6UsAVLLtPBz15q/b3N5ceANT0y5sLYI9hEqSrwRgY/Wk0MykvRcWyS&#10;2OhTzuQFO1ehFSyt4lWzPm6TJCWi5Xd2PrWXr9/qOkfCqe20/wCxW909wiwNgMcnvV+yTxX/AMIB&#10;pP27WftF5cWIadwMBMjgCpsBR1Jobrwr4Mtzod08llLKUYOTkv1yO9ZMkVxDou2O3ZpmB+gpJf8A&#10;hNrNdTlj0q1WNEO6d3B4Psap6Xfa5f3WrRLoMMgjP7ycOAFJpginZnUxrUrSWTFhJzhc4q9e3Vgd&#10;TszLmH90QMxYJrrLSay07Q2dvKmuxnAK7tv1rjrhNW1f4iQNJaW+0zdVUKAKEKwRyQtZ3RU7lzwc&#10;Vb063uprjVU37I0TOSeBXWjRIE0prcQRQstoTnOcnHrXJWOm+MX8X26RaosdukziQAZLj8KYE8ti&#10;0eg6g0epJNhz25rDgs726vpBFosg2qcsG/pXQnT9eHi3U4BrEkcBIO9l79+DXRadafZ5C39swKc9&#10;WxzigZxdrZ3v72OV5I0NwAd5wT+ddjcXESeFTptksTSJbgbQecn1NWNUS2uNKuTJIwlziMoMZNJp&#10;Hhx49G1y+l1y6kuGjXauOF9OaGIoaXpOi2lrc3Wp2kclyfup5nC59fWsTVLjQH1xYIr8p5jgYC8c&#10;+9bF/b34tLo3Cszbht+bjFTWVh4Ol8Mak1zexW82VKOMFjjrigascDqEiaXd2kiavcEvcIAqoTu3&#10;Grmp3GoK1lI+g3LI0SMzkHABr1W1svDT2VrPLoWn3UUER8veRk4rltafWL6CeOy8B21vYxo2CSMk&#10;DrQkK1zlbi80y+0CxtrfwwpkwB5nQiqw0S+WwvCdnlJGGZielVLQXFu2p3CWsTJHIQ2TgA10Gnz6&#10;jd2WoxvKmxl4VW60K4zn7WzmmuJ2hZ/LjBBY98VNayzLdXsTQJtXIye9aJg1GK5u4lm8uLPzVCsK&#10;GSY4+73zRbuFzCuoEaeU+VGy+Znk02K62fa/Jsn3RphAnGfxq1cS6XHqEsTE5YHGDnmtG3XS00O3&#10;b7Onmu/y5pWKMuO6xYQmZn82VzjP8NRPLObqNoxM+1eCF/rV/V47Z4dPb7MiFey962NEutIWyRJL&#10;CBQBjcV9afLqCZxdwiCazla+kzIT8rDpW9ZNpzadF5uoKmB34zTvEI0t7idbfyD5fzLtrj7cX9zq&#10;YU22FjYDCnrSsBc1dYl8QxtBeFkaPB4qhpyTNq0qGRVTJIatHULPUF02VzbPEqxjkjNYWnXiDUL+&#10;2eFy/UOKBnRf2XaTQ6yZLucsE4I7VgW63Fte3NvFp8zL5py5rodPvVjn1QvewlRCevfFVbS6a81H&#10;UJBaRxwi82iQL1phYilIC2m+0QMzcfWtiPTLyeys3k1T5FUHYD0FYOvW95F4o8KkXcrwscu2MbT2&#10;rViv7iKS1/0lgpUDr6UCRJfwaNb6VJmC4kcgbd3rUulQ3kukXczEKNh2rnoKxNXm1a8vrJIolKhx&#10;twvSt63d7Hw3KJ7yLebcYXdmktimZ81tZNLOHnY4YlhWbO1w8FvDaWjqFfBOORipTduNasneyJWS&#10;U5I6YrUb7SDLc29jEAF+YAdqAMVlu1s/32pyHGMAn+lXreM+fZy8gsvy7u1UAktz4kjdrlgFnBKf&#10;zrc1qIf8I7ZOl1IgRFyEFMQyeK1WNmfV280ngBqoanPZS+HoosZmX7rA81XtLe/nkhLwTAOAFdzW&#10;zb6FANQlafX1QKNxJ5wKTQHLwo8g01Lm/YIJh3reuv7PW6gSNSR5ShT2NZl8+gL4qMMOrGUGYDgd&#10;cVbnkjEbA2pUJECGIoAYZEjuH/0cFgBxiqE9xJJO+LUYB+mauWclmZ2lmdnLcIMUNDu1C7dYEVev&#10;sBSAoJb3UpBOThTj2q1HNqtnp7SPcShRnOOmKYt4i3nlxwkqGwW9TV+5+0XPhe6i/cqBCcHqT6UC&#10;Q1Lue80Gdozuwh+U9RWbZXGtrPdRPGdu8hQVwas6DpPiRvCfiWS3UG4jYlGPAGOnHeqFvaeN31nU&#10;5r/VEZ1DYjWPaBtoYzr/AAla63N8WLWFbbIeYMxY52gGurl+3W/x++KNsssx8y0gDKOQO2QKy/hb&#10;Nfr4v8V3U2nMoknEcW5vuYP9a9gubCz/AOFseFL4RQ+cEYTn++D0z9KchI4e2vNAi0vWYPtzm4Qk&#10;BCOcmktrW1u9PlS4g2gyZdSMZFdXqumaFB4k1q9j8Ii5upSpGDgA/SuUuLjUF1mYXmhyQGWL5UUd&#10;APepTuDLb2Wh2Gm3k2meHIkdUG/E2f0rPt/E+nQalB9p0fUCzTqpEcRbP5VBZWOqTf8ACQTxXVyI&#10;weFkYjI+hrZtLWaLw/qksNlpzXUVq+zegPOPenuAniSTwpJaafd2+jRm42IUVosZJ9c1s+Hk0SXT&#10;I/td1a75YeYQgAUCsbTLm0uvAlst7o8Ud/DdyeaxUAEZrM1bU41n0SDSvBpd4mxJLv4YnrS6Adrd&#10;zaRbahM1odJijXgZQZPrXF6nqGly6g6IsCsUJLDjJqifOe6ZrxJwzAEYbgGs69t9OhnuZ3D5lh+V&#10;yfu49qT0Q1ueX69JPJ4ylCuNiMd5JrKGd64kXBFddqdnaHw1qtw2CWb5cGuQgjXyurcNxntV9hkm&#10;GNu7DblWGar3EJeJjvXJUZA71omOLYCD16jNOSKIzsDPksw/Ci4HMPZWyOT9lLNt59K2vB3iPU9B&#10;+JFnNb6peC0nugLi0LZVlzyR6EVauYY1uYv3wAZevWsX7DbtqV4zRBSRwxHFFxXPpTWfEHhaex0+&#10;9i8QaVia3QgFhuJPUY9qrW2geHJvA/jbWJNYu7u5lMRt4Y3KrbAdenXNfMk9tAolZYLwspPl4kOA&#10;e5xW7o/iTxvp2lTRr4jM9o7jfaSjPHseopOwM+l9Fm8IyeGr+G70UvI4CKAcEfiKgvvDtmlleTWG&#10;uziMrkq5yVPoa8Ps/GUJ8T6Yw8GmPZIAw38EnvXvNvczf8K+huJ9RkBvIVaJAvX2xSasFzmIl1Bb&#10;a5t7lrf5VOxgBn2qxpkniRND1AuGMEd18jY7Z5qaKOSXxZdpPBNEXj+Un9KvXF9b2fh17MwFnEmA&#10;MdQaQGvLc6C+g6cxFrJv2qd6g8nrwa8x8T6baDxB4hFpp8sDosUimM4U98iu90zT7e4vrFykKRMN&#10;xbdwla2rx6GlhE4SKUKu0t3NCY0eTaXquuy6f5ElrNIY1Cq23FdhBb2/2K0aW8kEhGTleKqG6itL&#10;wTRfDtbm0L/OwO0x57+9X5NS0+80dlgZWHlnKhcFT2BpgOhi8K/23cM+q2iNtAUHHJqtqem3TT2M&#10;1prCPHgkqvUVjv4T1m40S5um8SSmR2YqiNgxDt9aq6a3iyyv7aEagboJPg7j2oEbdklxNFqkFxdn&#10;a0O1y4rzfWNHm0zxHfzIt0scku9WB4YDtXrd5JbnTZm2QxO+wld2DmotVns7j4dRW11o8cjJanBH&#10;X600MzfDeqaZceA233aTqE2rbFPmU9+azdX01JI3mTwNZvGkoby2kC5XuMmuJ0c6hb+Kbl9O0+8l&#10;hivgJE2Hkk8Ct/VdWmlm8cWOpeH9YsJUtUMSoGPmAj26Ukwsd9pGoaPN4Vjt4fDFxp/lwgJiUsAR&#10;15qH+0rYaxLFN4sWKQuArg1x3g5w2nTwh7dYUY8yyBWP581t6npOmHUEuVhd135kG7lcUJJjOq1C&#10;K6ufClmhZbxhrNtiTd0XdXtetQCXQ/D0AnRUg8NwgADp8or5+sdZ0wJpNrBYSQE6vbqCxzv+YCvo&#10;DW5JV1O6IRip8PQY/wC+RXJXVtxI+ZvE8Yj8WTFZHZRcHoetSaaY2SM+Wqj5ckjOPwqxrwjl8Wz7&#10;WTP2thx9aitEEbTguueKhuw0Ra/otndtujS3fFsT9zBzXkN9pEkdy4a2YbZiCuOuK9/jmzG64Xi3&#10;Irg72NjqV+ZGWRDcHA9OaqnVaBnjFzZ3ImcrbZFZym5W4INowO7ByK9ok0/TpJcpFzt6ZrPudDsm&#10;s8kLvKn5f/r10OuuoaHlE7yqXH2ePAQc5qJCTaswhJJNdTf+H7rynKTTbd/KkcY+tcrdQapb3UCO&#10;swhB4YJ0rSM1JXRLQjSSrd24MB59KklAayYFW5YZ56VGrMJQSqtxkMalaSIxjELCqAeg2qn7skBf&#10;WnKXJf5R1qFWAyOTx6VYjybWQ7sGmMbIy4C4OTQhkUzAKeRTMN5rEgEds1ICcuCOMcHNACPIfIHI&#10;znpTUdyzZzxQUyTnqO9OjUDzCSKBE4JwPcc00hsP06imAkhvn71Nx9ljzON2aBjcMfKGTgHk0wge&#10;dIe2Ks7D9mkOQelMOdqHcB+FAFVgNgJ9eKcuPJOWHFWAheF+VAzVfayXMeVBG6gBy5+0yHy8fu+K&#10;gtlf/icBkOQ4wfWrJObuQ8DK9KOMN0GaAIjjEZ/Wk2r5knFPIG3G40ANuxgfd60AQEKomKwrnHNV&#10;na8EEHk3jqu7JHc1b5+bJ71C4bajCUDb2xxTbEbtnr+oQW+lW/zzKW/ebjyv416bpGrW89zpOzU7&#10;dHUf6s8c14acfa7dhAck8nFaMfnxssqyzK23PytUOmmG57+brbqUskmxGLfwc5/KuyswZPDlo4Q/&#10;Mw4PWvmCw1zWIL4maSWePzclm7V7J4f8WaZNpyDzYEfAGc9Pwrlq0nYd9T0R4ytwoJwdoqNgzSFd&#10;x+8M1iPqbtLKxmjkBA+Za0LO6t5LllG7cUGT3rncWug+ZHQ2Mbb5fL5HHWulhguJLO6XYPkgJJJx&#10;29a5mKZoIrXKt8x447Vsx6lYm1hhN4wwhyfWs7MLFa6m8jwzYQxFhNdSyDpwAvXJrhbx3F3IBKhK&#10;N8zY71qeJ9asYNAtRHNFK+4gAdRn37V5JqfiSCCwuGLwFyAQu4c5rpo0myHqdjeXkS2EzEfOI/lU&#10;n73v+FcbNrujxWt+r3hd3zuRfWvOr/Xdau7q6MUpiRmwW7/hWU8Nx5Nw/kMHLA7yc5rrjSSCx0Vx&#10;rt40uqxRaK8Ee/KuzZLVhG5vZJ7syS3EiZ4Bb1pApLLvGfk4NWI1j+ySfIK1SXRDvchhSLzWzGcn&#10;nk9KuDAjXHA3VFEqeZEwbLntVz90Y2zDyKdhEiFBcREL/BzVaRp/7WtlCZVicmnMyqU4xlquKV2J&#10;uQcrwcUAVJARMh2MPl5PaoAszSOxthsXqwq5MRvt08scnk+tRPFMkTj7ay+YwwoGal6Aa2lWX2nU&#10;9GgSzGWm5I7V9QaBpVnZeCLGN4kWQQgrxzmvOPhfooaa4vJLckJENrEd69ilLG5Qh+kmErixNV3s&#10;hrTcbGJd0hZOdwGfb6Vk6ywAgTJ5kXBNdDKpjsIJGmUsw6Vyutuxt7RmiG7zlwK5EM0IY5nOjxmR&#10;VBjBznrWnsjXUYI0xnbyc1kWyzFrDLsAsQwc+taoIEkOwnPcmmM53xxeQ2vwX8TSZBcsiKnqScc/&#10;SvCL6K5k8JsE0+UsYQ5cdORXvPiDSW1Pwxq1s8iJviyhJ4DDp+teI3UniLSjPp994bbashVJhyGX&#10;oOamUHa57WWzSVup6X4JvH1P9kX4haO3N3prlwC3JTGRXp/wLvP+KP8AinbmYh4blCB+H+NfOng6&#10;9k074u3UokJt9Q0xopQvTB6GvUfhvqNtZftJ+MbRZ2VL3c8eeA3PSvPnB66aHtwTdpXL/wAareJP&#10;EXw41VLYh33w3PHXB4JryWWexRdOMd3hnjHOeOa+pPifpNvqPwjsdkaCRbWaQAdyBmvjY292b6yV&#10;oj5a3JXk4wRWkEmrlyk0dOZJ4bFzG4O6Ft2R612PgDV5l0rxhY3M8biWYFSR90/SuPhVlh2PFkeR&#10;wewqvorvD8ZPD3y/u5LrZIM8HPStFTUtDGpXlBcy6Hod/NNYeO4rqHK+VeKWKHHB7ivqLwP41t28&#10;K6PFe3SvBcWXliXGVkBGCrjsRXzjr9ksunXwEJH7gEAc/Tmua0HVr3TNaXzw5he5USxN0I9QOxrn&#10;q4dxZ10MUsTHTc9c8e6IdJ+J8uoWAaTSdQuRJ+75ETE89O1cpqqRStprW+pqN9uuCG6H3r3zR5dE&#10;1f4Ym1+02skEunfLvIzGxHFfPnijSNX0jxZqdsplEUs7FCTwPTBrbCVUpo5MfQlKDRlW0HiaDxKy&#10;zLuEqkK685BrSvm02x8PRfaLh/OM+U79TVnRn1R9C0+aWCPzLcODuOdw7VzGqTNc+LCrWzFFdgDj&#10;Ir6NSTPj6kHB6onubqKWGJopRgxjBrGlivJQ+LoEMcEGpnhcWsyR20gODtAplpJd7Zo5LGZWQn5j&#10;3qjNEts13Fd6XbP5JBbh+mc1vFY4t0ciLl8YFVdPhine5MvLRSBkOemKuXctj/abNLO5yoC5HpQJ&#10;j5LEfYEkjv1C7MnttqnIzw2dm7SB1MoBIqaWeSTTJIRHJtfAGDVxdPB8HxhrrlVyCx6UwRXu7XTJ&#10;YtJljvpkZlVm7CsfWbO2u/DmpCPU42kR0246riukluNIPw6lXMIMUZHm5xXK2NujSyTx6tKQ79M8&#10;NQhNXKumRyLq1nHLqchfao+Y9MV1ItZo9fZkYkMF3DHFZ89jKxWdCNyODkHmtiyuZjZXIctuEYAJ&#10;WhsEjSvLgjSNPgQoSFzjvWWfPmngRl2kOBkDrVPzyms7vszvvmAz6V1UKqLaRmS35C7eRms3Kxaj&#10;cbFFLDcIpUDEYINWxMxMoKDAb0qOUOskW9G+ZRjmogyCS44UdO9YvUuxp7rUwxjzQOnSpHil+xqy&#10;TowA5ArPt1RrjmYHJ6+lW7iO8gt0lguWYbhkdqQrFGaKcYJhlGfaoBGQspzg44Brfg1XTxHDHeaS&#10;MlOGA6VFLc6DK90IggwODmgZzjA7kyueetSwtIk85RJOSO9TTIB5hCA+gB61DG53cxY54FMDQEsz&#10;TRkgj5etTq0RgkD7Ce3FQryg+RenGKgmjui4ZRx9aAJntAyMwKcc8UsClJDiQH1qoHvQvMj4781K&#10;j5Jyw/CgC6zxcjC57VVkVS7ZY5zTzt3t+69O9RybirDym6jvQBFmAvt+Xoe1VAIkuJStuowflwOt&#10;WygGMpzjg1VkMoEg8lSM8GncCvdsWtpFdVIYDAxWJJbYjYKjHnNad0ZAtsRHIRnng8Vn/ablblN1&#10;q/B4yKljIoopQrkpIMds09XdJJCrSA59TzVh5y5yYCuRx6UARnZieLr0pJCM64vZJo5YLixjmUkZ&#10;3rmuO1Lw9aSaok+nXd1aTdTsPyn8K9Cktrdp8hVAxzjvQYiI4yMcDAqrgeXW+s+JdL1dIb7Tbhoy&#10;+EmUZBr0zR/EGh3dtbpJdQpJx1P3vxpktlaXMLxzaTDIhHIYZx9K4jU/DLC5kfTtaurdlYkRkcfg&#10;aEkxnsbW6PG8tu8Ug2D5QelZ0sMhinKxOD6Yrx6z1zxnpmoxw3MMzoGx50ff2Ir0vSPE+lXUECzS&#10;2qHcAx96mwF8RyLapnBbNQyKdrfJnpXQSQRvdh4VjZDCCCGz1qm1s4Vt0ZU7uM0kwMLyyJHzAOec&#10;0xkIaVto4/WtSaMhl+Ye9VJUODiIlcUwep0E8bCJtiLnHrWYwAjY+Zlu4rakwZjiIgY9aoy/ZQk4&#10;MWXJGD6VdyjOXj5sZJ61Ozf8S8L5QOT69KR1xP8AdGBjoaTa5lxkYxRe4FN8bTz0pi7vJOXq60OI&#10;2Gcc1VZAJpeTkimBGHXP3T+NAxvHyHk0AIWf933qQ7fKySB6UCGlmDgDPPSpMgwcvziq2T5jjHGO&#10;KkjJLJ/v85oGSDaGUYGfSnEMO36050IkdgONoqNt2M/MeRkUgHZbIAj4/lTm2+WSD1IqL5t8WGwM&#10;81NIqiOP58n2oAcoPlnjtTlA2AE96YMeX97n0qUfdb6c0AIAc9eM1Jkbwd4xjpTRjZgN36UDG9ep&#10;5pASJkEkAkE96VslxhSOKUZCt+7A9qRt3lSfd68igBoIzy3QU1tuQQDyeKcemcD7vSkDAQkeSRz1&#10;JpgGOR8opxUmHt1o7EYwM8VIAPK/DmgCIbt6g8UhDZfkdeKlxkfd4puPnfDZGBQAz/ll2ORTF5jG&#10;f7xxU3ylJMDHNIqgt14yKAGEHCY9KQgbZcp6VZdI/mxL2FQ4+9+lAETDCbgo+hpvcHHWrBC88Dio&#10;D/rOAMZ5oArygESfvc4Iqqwbz48dKuygHIz2qvxv4PSgCKTaW4j7VVYneMqePerTIxTiQZz0qu6h&#10;LmEMQSUPHpQIhJw0o8penWs6aQb8CNOTxV+XBtHDHJzway3I84jy+lNOwyGQn5fm6DrVJwSynd3O&#10;KtSKrQuQstNMaDTSzyoFVgzZOOBQ2FiBUbyTl+g5I7Vka1qGmWWgWshvQzM+FQdTWPrXiKI6rdxa&#10;fbEIIwrv/fP+FcFOL641CRrm7kdS2eT/ACpK3UZr3+o6ldecqs6R7BkA9Qayooo0aEquGJ+Y1Kqs&#10;I0HPH8qsAL5aYU9OtCsS2MwgkY7GJIpw3FPvKMVIqrkHzD9MUm396545NAkRbeGIjBJNLJGpgRSr&#10;jjscVZUfKcH6Uws3nsDGKAKmnuE8Yaf/AKNJthu0YE/X1r7ThuJbr4NeBb63bfH/AGOokTrggYNf&#10;GFwlxs2oihDyx78V9TfCW7muf2edeiF0C1re4dCMnH/16qVnH0BaSOe1u0064hu50lt45yDnscj2&#10;rgiNQUFZLbeFcgNXs+uabpdxBqMsNo0U6/dkVuCfda8qvU1WK5KTWuFycsozmlFqw5PXQy1eQTjM&#10;B9hVhb1IkkX+y1Yt6imIYmKMRt+boakI0zZIWnBYnjjpTGQyalqP7kLpYAJ496kc6jJYxMNQdG7g&#10;CmO9oCwLJ0+WpYrqBFTETMM9MdaBMrSW2qSvZA2ZIX72TwaSS3t4gS9/FyOVHrVma51F5JjHA6rj&#10;oPSs8W9y9y7ES9eA1MLC+ZuT92xxnGacI4hhmYsc1YWKKFRllJ7gVDIsjTkqxC46UAkQ3EoDIkag&#10;ucYx2pyoYrSd5JgHZRtzT40hj85m2gjnJpkay3eo3LF3wjLt44wKBldVlfzmYcAZBrMuo422MzkK&#10;qNn3rcvpYRJDbQxjcFAfFZFyMW5Qk9OgqZCORMuZb0IuNrkYJ7UxS2xPlJyT0qS5jVdRnItdpJ5F&#10;ADeQ2GGcelJAEfN2eCQF5qbaDE4IOKYoxCuF+vvUg5U8duaARWEEZmXLOMHOQa2bO8u4Zo9okPON&#10;pPBFU9g+zHA70pBIjOcEDrQB3dlNptxsJkjjl28qTwasvE8Uo3RgKTwe1edxs8cuRJNneORXSxal&#10;IdKWKW6Py42satO4nE6dRC9pdNk5AHFQGI/ZS32VioboBVSCZls1O0nIHI7V0EE7DRGQwRtuXgkU&#10;EGW8ttDZRSG1zkjCjtSxyB3En2PaCOh9KDDG9/IroAA2QD3qykYbzdpChBg5HWgCuyIZJwoIXgnm&#10;obuGzazVvN5A4FSxxyLeXg3lsk1VmwZJRnBz3oArq7RWSP1wOlaFmtxc6JqUomKcjA+lUPvRXI8h&#10;yBjPFXrOYxRSIImAZecUAyuflvo1ZvmIPJqVZB5UytJyTwaWVVeZHAbhjVPa32uUKx5bigRMwcKw&#10;XHI596bbPcG6VVyDu5qZkdI0ZpRyvFR2ssAuLyQONwPA9aaAffM8TW2+3bBPLd6iWQ7lkiXemBmr&#10;0pa40+YPEpyKp2UNwmoPCtl8m0/MxoQETkSXshVtvy8ioY5J01CD92xUSc1q2VuV8VTxyLGFOcHN&#10;PvbeOPUJlUxkM1AET/vLuTZCACgJ5qjKZDe7S7BTwDitGFU3bfMIytTrCvnt80ZRuhPakBSitpGg&#10;QKAfl9KoXFuTfRI7HbvGSK6D7Qsasqxg7QRWYznLu7gsWPAFAGXcWarqEv2ed9ojGeKLKa6t57kt&#10;B83nrtOOtbA8wadvIXLHpULLmE5wc4oGd7b+KZRYaBFc3TFY0GMHt9K7vw34s0tvGGoRx3DgC3Xe&#10;SMKa+eZoELyOsblvL6Zp+iXFzBra/aW8mNg25h2A6VrGSRDifcmm+NtFi0y6hm0eArn76Ec/hXVa&#10;d4kW70TUjaeEYiFGAJF+8D35r4+0bWfCbXBcax5rLJtUuuOfoa9m0DUtTFxa+XBpzWm0Gd2cJhe/&#10;6UrojkvsdFq88y65a+V4dkdzdZdEHHPvWusd+YEMd5JAz2mPcZFV7PXvD9xrGvR6bpdtcx27oDKc&#10;fMx6gfSrczale69bxrpE1qsUXLjOGzVohqxlLpkdvDMW1qa5kkcmR85IqqbyCC6mVopEXcAHY963&#10;4Ibm01hme3eUFs4JyDVbU7fTr68V00dk/eLkEYANFhI1bSaAw2AbV4XLRZC4rFuoZZ/E8MJjUAvn&#10;cR6VrLpttCtk8U5aXyhhQ2apiUxeKrh3sX3FflpoRZXT7iGz1OXIOIvlyelYRO9nE1s7kS5HvXRS&#10;3Lmyl8/U4Qkmf3e7msbz4F1S3SOy3gHO8DimgIIwLzXZIZdMkUQBfLB707VftETaQkehM7+aBwOg&#10;p8j37aoZrbT1DYxjGMmtGN9ROnwteW8AmA6gDpR1AiTULyG408C2RHMYA9BWottDetAty0CnaWDB&#10;hxWLfJE3hXV5o4gXRlye4qHSxcNazn+0rk5iyBnpScb6hczdVtpbfxXAbS437GITB9Otaukafe3c&#10;ep3F1C3yAbU96on7X/wlMDfZJsLKRgjiteTWzY290UtSdkiBoAuSxNU07CNiyspYpLlm0lUAU7dw&#10;61paXHp0ush5bmEspbC5HGKzNT1O7k8G6bL9luYy8CkoqnjNcrYx+LD4oSSDRbzyXX96WJAA9aLO&#10;xKaOv12+vmvRaWlhFHHsYNIRnNcXHF4hW2u1luJJlWQ7SDjrWvcXBFw0DyneHPI9frQZZY9FnDMw&#10;zj5j2oSHaxJDZ6o2iRMbBlJTO49AKgstT8QQ6jqMcHgaS7ijb5px0X1x61dt9Wb+wJIX1MtGFwxC&#10;c4PWtTT9T0L+x0tNOuQ6xyfMXiwct1yT1pDuc9fa+0s0itpqMqKQcDBU1gaNd6pP8T1CXt6bLYxu&#10;CScD0AHSu9u9BspLjV7lriBCUUjHT3q/4fsfDkM18xniWTcPlI4NNITZy2rauiQ/Zk094wSQWI6/&#10;jVrSria18LSXBnVzKf3YK5pvi9dF/tyC3iSN/MlBwo5HrVW3uLWOLSYJNMl2IF27hQBanvdVETyG&#10;IqJOoC9ajhvdSWFv312dxHyjNal5eab9itlNpF/qxjjpVGG5c210kenKcoQrbOlAE8dtbzWt/dXd&#10;1CZI1BVWbJH4Vn239oyeKZjFZxNFswSw61BZ2d59tvJJtSugXn5BPGPpWxdX1hYwwP5MUj+XhUU9&#10;SaAOR1Ky1T/hItZmaCYCNgUVRT7bUtIjsYXvdPmaWSBgilPukd69M8OXdtc6ZdG60bTVlLfu/McD&#10;g/Wub8RaVpMesa1cS+MNLJfBht0AJSh2GpHmqzeK7ma6b+0ilit02FYD5h2GK7Pw/F4XxdyXQkcq&#10;RuQcZP1qvp9vbvBeIbkgeuOv4Vba3WPRtU8uKMY5Zsc8Uths2rq+1FbsLpngyzgiCY3sdzH8a57V&#10;NYvrS3X7dql6WkP3Qhwf/wBVVrTU70Xdqgs3bD8/hXRQG2vX1BbuxtSViwhZRyPSmibFbRZ/Dl5Z&#10;Xm29szIbY4VnAIOKybxTbWtxE+q22HnbaiuCazrbRtCtviJ4ulY32JJ4xaMHIEJ/i4HXNbdz4fsR&#10;4lsrp7q7c7VIZ5Tg/hQDINI+3wwahMqJsVCW388Gqt1emcoY4iixyEnC5Fb95aSiwRVuZFWQKNqj&#10;rVU2sMNtPBHDC7tFlyfegdyHSdRSXUra1kRnje4VWYnA6+ldR4k07w1a3GlOpgWf7MBFKj8pu6gj&#10;3rx/UJb6y8UaSqCT95edAvvXdwIt7FaNLezs6xIZPmyB6Z9KAasXP7GtbfR4JY8GSRC3ynox6H86&#10;nsIRBpt9Jq/jXczN+7hA4Ve1PvrnyNKiBvY1EcYCb24NcTf3E1xPBHHM08kkwzsORSauJXNnWprO&#10;808WkMbrEOC4HUGn2MOmaN4En+z2yeZOmd79fesy5W+srzwok0Sh5JUxDgZOa6HXbWCWLSjLcooW&#10;yB8jd8wyO4oHscjpqre/EL7ZPfuRAD5Z7ZNdBPBCmqi4i1ZnkVyTuP8AjUmkaeH0u+jto44yT3PN&#10;ZWt2Gv20dtKl1LKC2Cqj/Ck0MydX1PVft/ltYv8AMQAyrmoptTvLPTvDcV94hmtbW6lxFAGy0x6c&#10;jqKkilvjNaCbS1Uq4O1lyf1plzp1reeO4Lq5vGlkWNRGCPlQD0HQUaAjpSmnf2FKIHyWhVic8gGm&#10;x3VjFpViiOrSgnOTkg1ais4BYQqupqjbcc1k3Vna21/a7gfMaYdDnNJIB2oS3zacJpVXKkFFB6Ck&#10;0zUL1ru5SPTZdzw4V2XpW/qkOjQ+GPCkkk8jS3ONsY56VWlmaG309rfREbKjIC80WA5i9WWG4vEa&#10;2uTcTS5yqk5q/p9pdSWah4LhVWMk7iRzWyt2++aZ9MAIj4DJk1TurrVx4dNz9gRQZjsXpuoaAxWh&#10;mj1e6I1aWPM2MlegrduoxH4NjEepSyyMg3OzdTVO0lN/fwwGLEm0EqB3p2pWV/He226/kCRjDKDQ&#10;BPpMd5mPfJCigEn3purS6VDC8zNGzJG3IPU9uKzCuvEhLXTWlLOMZfGB3qIabqN58RPDdpLDcImS&#10;0z4yOO1JiOUXXdVXWgRFEUF2CTs5C59a9BOryXWlKy3Vpt8hRtIGQfpVPxLpOjwWN39nSFpFVQ4A&#10;rK8ON4dFxOs2mOkyRE5L8OfpSSuWdfF4chvNDvHj1J45JbUncF4DY4o0axTT9H05dUvjJcCaQKDH&#10;94Z4pbbxBcQLd7bhAqucBFzgDpWfJrRvtYubi51CElXVY12gcfSi7J5WWLprePUdZntzGrsh3AHo&#10;PavOotRmi8W+IJDqTbppsMHf74H1rv7q48NbZh9hQSvAT/rOvHpXJQaRo13dzzz2koKzNtQMRx9a&#10;roEUdf4dm02Gz1HUQ8ABjPmyBckDvgiq/ijWNL1HwZo9tFq0jwC8DAFDuypzyTSxW1vF4M1C3s9Q&#10;ARrdgYtufrXLaLFMuoa1E9tG4F0djFemaW5KSbK0DTP4n3DT3GyNQgx1ArZWDxBdaulvaW488jKR&#10;g4yRUt8Hsryxc2TEvySVxW7pM8cV3bXahkuHiYDOeAadyinZw+Jv7cW21G7EUkfDjzMgD6itVlsF&#10;1AqssOAOHHrVO/tNSlu5HF/KqlizSZ5OfesUiJdkf9oys3INAi1fwW1zfWMZit8i7X98McDNdJ4k&#10;hgfwv4FWFUjW1twpK/xZ9a439wqsPt0u7zBjnmteeDX3+H3iJhqckQKpsJGcjuPxpMDa0+PR5fDG&#10;q2INi3m26lwcHJFcVqel63BNqjLdnAlXywgxtAqxpF/4bsjGZobmKdmA+Zs7j3NdLceJPDr2SIfC&#10;83XmUHOfwotYL2Zx1rLevtiazldzDjcaxpTew6tOk0qLmUlCRXWWGoaZP448WxxacyrCkRD7euaw&#10;PEkF/ceKtLWLRy0RmBml3Y2j6UIZoafHfSRyOLmVoeAxHRag1K9sLLUvIAufP8vO3aeR9a7LTrjS&#10;4fBV3ar4cnGEjyWXoR3zV7U5PAr+BjdXOk2csyxqBJtAKke9JIl6M81Euu6jYxRrNcW8QOd3TGK6&#10;DRJ5/sev2k+txP5JVUmbgnNdnpMPhZ/BVzcPdW4jOmSMFUgdBkV4nYJf3nj7xOy+esTa7iLDEDCn&#10;iqdug9zpb+xun8Ryxi9Ku7fMw5JHavQLWHS4vgYlldXKvODkzdD7UWNjaRap5006SzfZlGc5Ap+o&#10;WsV1b3SLAyvtO0A9aiTSBFO3utFh0kRx6VbSuY9vKg5rhr+11BfH2kzR3UkG66+dVXggmuqgsZLS&#10;zu2a3eSZHztNL9qaS7Bn0Ebtnyj0p3sFjm9ftVl0yK2giMk0s0eCfrya6SWK1tfh3a2MLwpcNpg8&#10;6ZRg7sdBVK6l0SKyvrhvGUFpP5R8vK7jn6VziQa6/hq/1WTxPLcW8UuXYrt2jt9aLiNTw/pUY1ux&#10;mu5YXdrhizyuCFH0NXfFV7piKYbdrRgCApTBHvXFNcahew3kkN5ctBjaNrY6VBDbXD3ESDTr1ikw&#10;+9nv700hpHY6PDo8ulak0sceyOMN93v9azA1te+N5oI5BsW4UcHoBWxetBa/DxLdtPmiaa35cL14&#10;rL8J2CrdSTJ5m0SlpZGPX05pJDNnXH+zeHZLW3eUSSRKofHbvXNL4b8UzeCry5h1NzEoyQy/Mx78&#10;11l5PZyeMNCt2vbUlr1VDHHGTivZb60t7f4L6ja2l7aNctpA24PAJFLm19Sb2PBdDtdITwH40guL&#10;hhckKGOclcCt/wANI8NndD+yzjypAjOud4IrJ03Sb+FtckmnZpJbhmmZj6Vak1wWunp/xLRtVmCv&#10;t61TVguVpNKm+y3yx2scCTatmVQ2Op7elP8AE8NhpHhS1a1WaVzbpuPmlskjmqL3F/fw2LrrT24e&#10;/Rd7cABjitzxDZ6RaaRNp0urvczLpiN555Viw4wehqR3M3Q3tj4Yt7i5122ijeHLbuevbFUp7zSf&#10;7TvfsbW4QSgknAz71zNnaaoVaKYzeSs/BJwMdq6K10awnm1Hy7G4Urb5dwxwaVirHXrfaAfAAd7q&#10;3aZo/ljU8giuYtbfUZj4q1B55vJt4txQHoPpXNtpesRXOoTQRNcRxXIzEX9/eurGp3Efw+8R26eE&#10;beFry0CSTGTO3jGNtAWLWk6jpV3YXbfZ1wAVUKMk4rldUvxb+LAE0+fEc2WBXoKr6Vb6nptzDN9p&#10;gSISFlLEEHPtXO6t4hV/H/iU3H2E/ux8ygfNSehUI3E8U+LtIuPDeowRafd5W32u4XBz6V5Ra6hd&#10;OfkNxCCrb1z1roU+x3XiHUppYbdI2l4G0Yauc1drCLxHfx29xFlIPvL0GalWW5ukkV9O1xbHX9Zl&#10;FkwPzbvlzj8a45pdV1v4wXlzNNc/Z4nJVO3txTrq4YaZqYS03P5hy2M7q0vDn2iKx1eVzHG0qfKA&#10;vpSvcd7kdxGseqsZmhxEDtXH5UtkJZ7+SQRhVzjgda0H0y8kt726eJ5FZ92CeePaqML30epNImlb&#10;IxwU9cUkyTaNpHHo0+Z0WR26d6znjRHQsz5bpzW1E0c9qXELfKM9ehqhfROILaZrlVweFI60guVG&#10;IfTr62CECQqAfSq12NNtNLiiNx8zR8YHJNRStKsysv8AeGa2bKz054p725/eMseVDdBVAZmlMqaR&#10;qEro8fz5G6lmljlnk8ksxCfeHrWLqF3f3XiJoYrFViE2AFGBgV0GnWjo7nCDbCMjPWgRPoixQz3s&#10;slyzXDZ2q3ap4b118XXJlsNv7z5X9agnXy1llEJ3BuKSyVZrsBiMbST7YoYGjdzQSa3autrGfmGf&#10;U1n38/8AxPoSA+Ci9ulPkhnF5BKtrMo80gAjrinSoomnkdgclcLigDSs5N1pjIwU4zXOXe9fHVuS&#10;0hBmXAz0rUldUhhEbKCcZFULiK4k1DTpljKhJBkHvRcDr3JXRNQkSFgTZZH5VzWnSytY+IXEEgaW&#10;5A5HORXSi4t20WKLYpItQMjvWTYy2sWpXMckMQIlIDemfajoDM68hMcttvkUsSCR6VLI2/Soolk2&#10;71ALZ7VHq0N8+poUV3VWyzKexpqQu9pGELnanIFMBNI0s3fjHUoEQ+VahWlPY5pfGlzpcS+GbNIY&#10;v3JPI7Ve027uLCw8R7IW3zgB89a5aaBbzxdeNIkjluQvpTQIuaQ9xeEIk84WFQGGMBs11EWn6XbW&#10;l1M1zvfbkCk0+G2t/BN2wRIyFPy4wTVGzN9Nb6qZNzR7zsPqKTYFNpJLq41B1hl2iTAGTximppEU&#10;t/aMXuFJlUg59K3LddPhtCgVMuxytWXnWOTSwBEN0gxSuFiKOynTxDISh8v7MACe+K53VLF5by4k&#10;e4kCpOCFPfFdpq89+mgWzJYHf5YPHpWHHI8vhzU5bmUJlAFAHNEZAbnh5o5NPJW3OyOIDaB92sHx&#10;V9sN/CsV7KitJ82OwrY0K7gh8O6xBb+Szyj5nPaq91DK+j3ZYF3UksBS6h0ODjVl1iOL7dI3zL06&#10;5rrZf7UKWdvFevlrfBNZnk6fDo91cOrLI8gCbupNWEnuRZ6ZM0zKwIKgjBxVbgLZ6SYBrss966vv&#10;BLbufwq/NfIfCeoJJq/BACM55NZV1qE0upopjkCuAKrS2EU0kRe+crkHaDjFKwFgiaTQrOGMs5Z+&#10;vpWxpNu1vqOZ4wcQ5U+tT6WNNW90qzEsZkKEgg8nFP1yLVVaGSC2ZiinZHn71AFm7ia80oKNVtrW&#10;Mzc/u87sU3Ubd/8AhXsVvBcLL5aKrOPQ1yIn8VeVG7aG0ce47st0rXtLu8Oh36x2U2MDcT3osA3V&#10;zDD8HI7YxsRCF8oZ6M3WsnSI18hYghMgVSSfenXc+YJfNszszzuPcVd0VPPi1KSOeNGWM7fwpoDR&#10;lWGFWXI3FRk1hTzpFeztJNgMRtGKiL3za9erJe5UTYzj0q1qUNo3hqOZrpMxjj3oBIzbucw6dNLA&#10;STK65Wrlq95Pps7yMVKxDj1zWQkkTR2BYHAyAK7vQk05tMmXyiX5L56e1N6COWxepcwlGfdv5Bq1&#10;NPP58BebBC+tdE8MEl7q7FolCKcKO9cndK39pYMTA/N+NSncCWDzZdUnKyncEPFPjjmMl4vknIJL&#10;A1JoMUn23WJ5JUCIhGD+lLvuv7T1VgiAOxxj0pgSwtEdH1AgKuFIIJrE3MlxbbYT883LelWYIpH1&#10;CcG4YAua3dPt7F5b4fK/lAFhQBp2zzTaFpkX2YiNnXLjjIFdEbeySJvLsogWgXDHrkVz0F7pyaV4&#10;zjaeMTN5YtlH8GOtYx1XUhr+nRSnpKPoRWMg3LGvLfzfZbUwsgab5zjqB05rIkhniutIQTEKqjvn&#10;NdJqd/58kAGmRqBCuADzn61hEsZnL5J7Z7UnLQpIsuU8oAHjbVcgfP0I9aaXG1gHXpTCW3PhjnFR&#10;zDsNJBf7g61GOpG01Jhijnjg08AeWOKQCKEEDsw+lSKM2xIDYPQUBCzxjAxnmpWGJgFkHC/lSbAi&#10;4H8JpvBHtmhiS7dOtKdvlLx3pDGNnr79KaQ/mLhevU1INpmQbWxnkVZ2IAOTn0osIiVflOVWlLqs&#10;kWV4LUMw3v1wMVC3zXEp8tgEA+b607gTSnzFnGxUUJ97d0FbXhjRfEGs+NdMsNJ0W6mkecKZMfKo&#10;7sT2ArZ8AeDfEviX4gi2s4Jo7KGdTe3rg7Y1/uj1Y199+FPCfhHw74KitNO0m3Fw0KedcMB5jnuS&#10;e1VHRkzlbQyfh98P/CnhnwjptzJpVrdao1uC88ig4Y9duemK75vKkubx23lSvPJ4zVS6udY+3Mrz&#10;q8KgbVA59+aVbu2Gn3Cm3ZWxgZq3K5Cj3OVn0jUU8UNcQa9c+X5hLIWJrUs9Qki1Bh9quEZWHJU1&#10;ZEkq22qt9tDEISAKyNMnkubzVFl0hi4mwW8vHFG5SVtj0K21mzeHFxfwOrQ4IPNcT4i03Srpb57e&#10;FChlBZR3Hfiql5pcyXtzLFJcjKEhc960PCFzGda16C/s2LIoCKTwQalru9CkY1tDEmnW8emabNEt&#10;vjcg42sevPfNdZp2seK440gutJaWA4BZn5FdJBYWj6hfiO1tYk8zIXOD/wDXqlqloFZEVPmC889K&#10;p2sSjPv47zZJd2tu0ihgXQdRXM3t/em/iZfD1y7cYxxitVdVlt75Y1tJt4lAK44YVurHHLJFMmn2&#10;yOYs428AmhNrcfoc9FqMpsYTLoxjYYBBGTVtks3053k3mRgNmR0FTLpuof8ACTeZPdwsplyRjtS6&#10;wP3kZitCAigcChPqI5eKHxQfGN6IdaiFspGFIGT+NdLCoa5ijuF6D7x7msy0u4U1oCW1kTdIgB7Z&#10;NeiyaPJPY2hKWoPkBjtccA9OaFYEcTcaTaTi5VnSNCR84HIqsmhWEF3G8fiC9kIIx8xFdHeW9zby&#10;BFuy43YwDmqXmuJYy1oeDTAURuYJFaGQ4Uc1DJDtiiZWfd5gIGK0lurdnz5qLwMginyvG0UZBhOB&#10;xii4EQ1PU4XUTwQyRGLBDL0qg8sMlxK0OEUtkgdKkuknlsVTzFUEjmqDadq8YidLp9hZcjbxRYRr&#10;qI5LCM+RghcZqrLDMqxuWJ59K0I0K28Sl4yfLGcUbly2ZE+90oHuYrSqrAEsvHWrFvdXkcv7i+mz&#10;xyauT2iyWk7Kc7VyeOlc1dHVVUrFYOzeaBjpkUg2Ork1fXBa3CzR20yLHkqyjkVkWOu+EnvtQiTw&#10;88F2XxudMqDVuytpXggSa4WLdalpJGPyoB1ya8c8TanLceNNQ0fwzape3bTFZL2OP5Ix0PzD0pdS&#10;krm34u8X2Gj3moxWhi1DV5jthgt13YdumQPQ1zng3TvEsfxMvfEniTwvHeam0O+NrhwY7NW+6FU9&#10;xRofh3UdN1kynSFutVdgXuZ/mwx9M+9ausWXxPluJw+lySRlQWKSYzVRV2NSseq2esX76vHJJNEw&#10;wT8y5XH/ANavlz406yur/Em2tVuh9h0uzffn5d8p68e1eq6R/wAJrFZ2SXFkBAblQVJ+b865b41+&#10;GNET4anXYNGdbkxQ+bsfAccdR0zSUVfUlvQ+PdLi1KSbxEP7GjW3jucK7JjOf51oXiafb2EStFbs&#10;z/w8ZbNdjp9xpc2n20MlvAoMS529q4rxTomoPq95c2PiNGAh/dwN0z7GuhWJWpjw694i0bUnFrrM&#10;lvbXN3GZQIM5Xvziu5vvEXhy6tUkTxBa3G2CMvkgHPfrXGWCam/wvubTVtO0z7XvYK6lThe36Utj&#10;ofgcaTcqdRVp3kHWYDn6VTD5HZa0thJ8OvD9zD46FnbLOjSsnXHeul07VPDC6T4eU+NY7i1uLZVg&#10;uH53kdfyrzybw1qLW9j9t+IkFtpQdS8aPuZkHYD3Fdvo2ieDru5gNniOwtYVFvbE8lh1OfekgYa5&#10;b6lPqllFa3du9uGB3BOgPqaig8M6BK2oPJ4w1b7QEQybJCAhHtmtyDUdOt/G2pWElheqWlRFQREh&#10;h0GDXaw6K7eIbOKGxRHn2kFmwDn1NU7IhSd9jy59BQ6pG3/CTX8qRrwzMeAKwrm9uEfxtLbIDDpu&#10;3zy74Lf7vrX0Lqeh29hpMwubmEMYxvO4bVz715pcaX4WvtfuLCPweJN43PIkpUHH97HWk1caZ5Ks&#10;dxq/iPwNfPqEkcP2rJVj12+1es+ZGLG2iEy7RCoyTzxUtx4e0aHS7NyLW2FswGxZABisjU44I7EX&#10;MOrq8S7dyA9fpTlsNbllpPCJnvrfVZbswSW/+rTPJ7cj1qt4c0rw3ban8Q54bmytLO4sZGhhlnG4&#10;MoO3gnPNYsl1bTOHOjEHYMbhnGKxDp0Fz4h1G4lhv9wZcYmKqMdOOlJDRuaWlu+j27TaqrXU99cB&#10;0252qD8p/EV066HCvw91m8j8SW0U0alsFgp49BWDcrDpvw31O+WxSS6CosCKdxYn2roPDNndXfh6&#10;1udYhuwkhDRQhioAPqKEgZw8GuTT6raW+3U3KSFGm8shXP1rfig1uHVYpLfxpaxvIMmEENge9ddr&#10;p8PW+laLbWml6UI5H/eCOMEn8RWfY6XoImu5bazu45pIsszSFsn8elArmvpmm6je2tw731lPNs6b&#10;gu01lG00i1+IVtDrehXsS8+W6SHaT2zii3S+t57kf23cKVnydrHJrM1vUrO81HTrebxhMG2kPK8W&#10;SpH1p2Juako0ubxmnlPbLbxzDauRkiusvZbP/hFXittqjylDE15JZwQJrMpt/Gmp3rZGW8oqErd1&#10;y51hfCehQRrLGryYnnUZIX2FOwjP8QXnh1NOMcviuRJFTIWNCxb8RU3hOHw5PBdXdxouoSxRnCCV&#10;SoI7nBrqLbVPgxY/CaJl8MXt9qCKn+jT24BkbuS7dBRFrkeqaVHCvwps9PgSE4aJgc/lS5RpnGah&#10;cwHx94iisbOa308SLtO4nJ71rTTwt8OZre31KMSsQC3QjPWo7xdDgs5A0++R5sIAKgk0y7Ngs+5o&#10;02hsCkhkd34fsJPhxPA80u2a3DOyHByOetcxpiaVY3dov7whJdpySSa7MXWorpMMShiPKK8iqA0+&#10;GPTrud9EeaZpM57DNNblXKmqNbT6VeNFblA0Y+bGMfjWNZrZDSb9JbhWHlkZHeugu3SXTLe1RIcD&#10;HmKvBqzY+HJJYpZ/tyx26oDtZqfqJSRwUcPhFXuGulaNvNJj3c7jUqxWj2d4VtiEUfL9O1dHfadp&#10;KXd4ZfC6Xaq2ETfjB9axJphC0kbaQIwQNqg549KQ9zMFvK52l9yqpwKpN5QDxr8uSc5rbidg926q&#10;gXbzzzVe3XT7nW5Ihaygg5cgdKLAc01hcyprLRayoI5dC3UD3rMsZHtdT1lxn5hgd8Gt3WYIota2&#10;22rz4ZgG2npVRbImZGHKAqSxpblF681J5/AEMD26bmBIYiuEY28Fms20K0kpUEjJNdtqsNm+k6XE&#10;lyoYkZZeKzXsLE2kaupbYV2EjjNAjES1SSCLMFyDNKMgHnBr0azstOtvB8aRaSwURg+pzUOnR6FH&#10;bSNNKnmCIeWpFSXWpxx6XeATQkkEKoHWjQZgeIbi1bQLPEgVg33R14rlw0sun2xjikb5xtzxnFai&#10;2Wp3GtxyohdSxO09K09MjhTxwEvNNkSNT8oxgCgEWbHbFpsZe2dHe36lfu1xOprdzeMbj/ieTmLz&#10;OST1r0vWr3T5X020tbOHlsbwOlc5Pp8MU5eZ4i2QeG60txowmh1f+x7WKKJGHmgLIx5FdGLbWrPQ&#10;5lN6sjNaglfTiqssc3kxtA4A3rxnpWzKJzots51ZS4iGVzRYZzUS3P3zdoshY5XpXUWjR/2AgmaN&#10;z3DCublgke6Lm6cEt2robRYH8N3kL3ChxF8rd6aQNF/dZSQ2MIES45Tbxj8arXkltLpOo2v2xBMF&#10;AJDgnFc1a/2imtX1u8kzBmO1x1FFtpk8fiLU5WecKX3GRnOTQTy2M+4sNPtbxJm3GVmyuea3LK40&#10;W402ZLlk+7jkc1FqVxoknhu/HmqZkGEb3FcpaC5+1JI9oyAN8uOjVIzuLj/hGbfwyy/ag0jA+VGq&#10;5Irlol1yW9jT7Q8dv5hLHHJHpVhUu3vUMWnlyF6tzirLT3C2Dp5ybySGA7UCLsEOh/bbZWgtgAv3&#10;mcDJqK4a1ttSvnW3LrtABDcAGsi+sdHk8KPcXd7cmYMDHGkhHP4VBayqdDhjxOy5xg8n2oGjqrDW&#10;PJGyK4IRgdy+uararqczWm1bmNBK2GbuorAWC4GpTYhmVSQR8vSoNUgvTayPHZ+YFuIwTuwefai9&#10;gueqaDAzfD62WDXo4cXUbO4Izwcn869hN5oj2tgVuoxILNFLFupArzvSdKs4vgZqvnDUEuprCIwL&#10;g8HFUrWz1Zjo0U0V4pjnyW5GR2oknYk9QW5RRKztEw2HBPP0rnLu4R54XuhCVjmJj+XPFRXy3EMd&#10;sMuqGJdxJ6VE6W8miFxeowyPl+nWoQzcnSG58FCa0ljUiPDInGfwFc9o99Cuu61bTxMrxsMFjjOa&#10;wLrXbbT/ABDpHlWU/lvLhlzxx1qzfFL27kvbXSAGaJTtRsEn6UwNnVJNMfWIbNktovP5LhgP1rPd&#10;LO1g1GNFt2dYvlIIJrPiszf28kN9YyQSI4MbCT5uKWS0urbVoyNNklX5QxZ85Ap7BYrL9vkmsyLX&#10;cDPzk81NqtnNNpdyklk0am3G056HFS3gmLpcQW7oigZx61VWTVJ7zM+rEx+SQqDuaB7HDyW8y6XP&#10;as5dVfr7Vx94piv541ZQMivU2tLlPt73JjiVmYxndywrzTWUU6nNtLgmbj8KrcSuynCXAYkEqe9P&#10;JOcjP51WBm83m1bCqAKs5PksducCkMcudvzsSOcEnpVSYs0UoDDlvSnSmQxQhQ5OelADB0BUBiOR&#10;mhCKRRTsycHHWq00SGObbBk7a1zBiPcXOD2zVVgPMlwOO9Mo5+aO2bR5woKsGy2OCD25r2vwP420&#10;WLwt4RsNas8z2gK29yR8jr2B9CK8nuIkZGAjAB5OKpeXGyyKbqEjbwNoyPxpWuJq59PSeIvDk/jv&#10;THWTSz+/UACQDcM1ta5bWNzd2M0LAZsMkhcg8V8c3Vqy6c7R6zqCSCUbSrnrXQ6V4q+Itg2mxTeN&#10;7i4syVEqyx7mVfYkZosOx7bp2trB4gutPlSUfvWCtu611M0sC6AzeW2zaSQTmua8KaTZak8msG+t&#10;Zhs3IqNkgjk5x0NdLhH1xiNIuVjWcKY2U4OKWjEJpuoaFPos9qyWYJDDLsF/Q1ylutlpnjjxiC6S&#10;Lc3Mfl4PA+ldHq+h6Le3sgj0i8tHESkSRsVw1cDrej63GdOh/wCErnMqyYWTbkkdqATPQLy98ZQ2&#10;FtNY+CnuYWjHmBZMFB7DvXnGqahqX/CyvCsVteXiT3d1+/t3QjyT2IJ65rptH1rxDpdro1tqGnJd&#10;xllGemV/+tXqviDTfCmqfCjw5qVpFoa31nEJYFjdQ5GPmBwcnHvTHuchFoN4tpDdanfGWXyQVCPw&#10;vpxWfevZxrM/kgKsZ6mrdhf389miF5iN+12zkZFUtX/s0pdpICrFlHJ65pLcLEvgm509br4hytp9&#10;kTNNH5QKjCEf41qa/byTXcF8ml2DyeUfOyo+ZRXMz6RqNv4dt20/Up1keRDIpXgg+laNjeajFftZ&#10;ahZzOrW/yyAfnQBgQ6R4Y1Rrt2s760lilwjW8pXLeuBVW6svGem6takXl7d2okUZOTlfQ1tfbfDV&#10;j4tV/trRRtPgAjgkmuzOq6e+jyrm0KPDnJweO1NMVtLHBtHFP8TvhIkelrH5+vwEKP4SG5zX0/r5&#10;UavfLvHHh2NAPU7cV4H4fhtrn9pL4WsNgQawTgHrg17l4ueKPV9Uc3SKEij61yYh3sUtz5mEN2ni&#10;jxKrz/NFqsvU+pq9piyya3Msj/Lu4qx4jltG13UpYIADKy8A9cd6TSZbdDJ5gJZtvzntXO3cZrz2&#10;VzG2sKbcbTb5GD+VcTMsm1GK4ZZWBBr043EEllqGArn7LgsG6cV5TeFv7WvYze5zcNj35pw1GxI3&#10;uPtDlQoOa0oI2aKXzOSV4H92qEI3CJf1rbQH7MeBkLTkSiBoWbTdm2JkGd3H9awb3SoJLKZAtuAy&#10;EZIzXVf8wec7uh4FUAC9xERM+FPIpRm0OSujy7UPDdzHp5CxeYCCQw71xNxaXUI2NbSqN/3sV9PQ&#10;iKS1uEbTlZFTj1rnNT03RZoJkNnguCNuOtdUa62J2Pn5SoDZOf6VKpDREBiMmt3WNGurPVLhWspv&#10;JdiVlx2/pWNHEFtiftaud+FB4xXStVcLiMkm2PLrgjpQoGwemKe5XeB5YHHrSDgRnqDTEMHVvmPP&#10;TihQTK+GwMUFgXbj8KkAySRjHpQAxQPJOW/ipZFJSIDIGeuaMcHingMWTJPFAxQTscCY9KCyFVHm&#10;DrTSoMN9j+7UUClbQkjcS/T0oAtI7LsHlcA+tNnKu33ABRg+YOQOOlI4wzg9cCgCuQw2nB6daAH3&#10;A7zyelS8GCQZJ5pMYcFVHA70CFydy8VGQfMk+U5A65p/zCRsginr/q5mB7UDKZDlj8x61HJgLGCD&#10;8x7VNhtyjdjnrUiwyvqMGF4RTk0CsJCsbIqhFBHrSy+arMrfgar+RdDxDHIL8qEJ3DHWrU4dhuDZ&#10;9RQA9fsjaTco2zO3g1TigeO6hePUmTL/AMJ60pil/cgOygnrUzxj7RZr5r/d607galhr2uW3iCRS&#10;xkjUgHdyCK7qw8faRba1H5nwwlk4G6VZQDn6V5a0O2Wdtm4tjiqogxcTH7KCSOlQ4JjufQM/jvSp&#10;hARp+xdmQuea52/8cE/aorfwi53J8srP/QV5L5Dbxibbz0qwYT50GHX5U+960lTj2Fc0tU1XxHee&#10;UhvH2tKT5SDk/jWQYCzu1xp9xv4wC3StG2fyzMfJQnPeiVpGuWJK5zzVqNgKsdugv1dRjgcZ4FXs&#10;OZpf9JB+UYx3pojkNjIQH/DtRH8s8bAuSOuaoESNGDboSDTVAD7SMfLU++Tc2Ixg1AwPno249eRS&#10;sAiri8RsAYNWgG82T5hg9KiwfMiBB61ZUxB5MDPA/CmBAVfzMlQKsKT5Kgk8dDUEjErEAD97n2p4&#10;JwPl7UCFkK+Uxa1LYkGAK2tKtbrUfH/hjT7az+d5UM0gHEaDrWLhvLl2hSwHGa9p+GliYbK9vBoc&#10;rXFxMBvx0ArKrLljcaZ65Z2iWHhmG3toQqraIuT1J7/nUqtiNfkHXOTUl29w0tsJIQpCDcBVQ7cM&#10;eTx2rzW7u4FmN/M1dT52Rxx6YrG1VN+qvyuBMuK3bSCJLO4lMuDsPHpWBdMh1SMHzCWl60hlxnIg&#10;t9jAYhGfenxvIY4+AOag2SB23JnIBHtWpbwk2zuYc4A79KAKTSR/b4UMchXI4ziuW8T2Ed5qlhGt&#10;uGjCgNlcn866e8T9/dlZEG1e3esdry4jv7BI9OST96Aw7kGuujFSiONRweh5Hqukapp3iizlhCSQ&#10;+fHlNwyldBqb/Z9T+HOq2sLpNbXCGTH8QPWup1nTXm1dZkNwE8rcY2JHNc/cL53hXU4gwMkUbZBG&#10;M/SuPF4flVz6HA4xz0ufRVnqEeo/CDQb+JzIp0vEgHO1sc5FfOPiPSLuSbxObSzOUuZJML2Gcmu4&#10;+HOp3Vj4VvFd98EjMssDfwnpmt949Lk1vxBLAMCUNtDHjntXmp7WPYUGeB6XdC48OqgjClcg56kj&#10;rVK4kmi1fSJkA3R6krHPfBq7Lamy+KuswC1dF/tWU7e3JzVbWI2NlcFVXcsoJwe1bxlYzq00tGfQ&#10;trd6dL4d8Jy/Yo2WbSVZSx745FYl9ow1LSPEl1bWUKvbnOwfxfhXG+G9QEvg/RLeSVgtucBh1Ga9&#10;U0SaK31ZPs8zP5igOh6MDXXUtUg7bnk4fnw9dPpc5vwdrC22s2Fjfa9NYSrebYpN3yMc8A+le763&#10;ZpqngKFbmytp3Wz+S4iOfocj1rxPxpo+nyPNJHEqSsu/YPX2NbPwp8RXFsviPS7vVkMyf8e8Ny3+&#10;vXuAT0K14ijyPzPq+VVFdHIXaa7p3inULeaOQQ5YL6EVz/2iZLx2S13IZjtyOT617xr9rp+ozais&#10;lpMm5SdwX7jdsHvXjF/Z3tlq8ENxZRlBcERz9iK9jBYzoz5zM8v5tY7ouQzRja/2JC/knavvWcj3&#10;EmssJIQu6XsvWm3AlS5sZIbkcp83oar202o/8JbaPIInUN2FeypJo+YcHFtM0X+2QeJLXbbKiFfm&#10;G7rUeqR3T2kTJGufNUgetXLhBc6yxMUwVMEHNatvFbG40cskzqh+fA9KqOpLOX1KPxDBonhu4htB&#10;Iysu6LPJFVfEWqa6fhk8y6ZPCY4U3xc5auw1WaNXnmW1JjiddkR43VT177JqHwvV7a0tklSFd8II&#10;qhHJaRsv/hVB5omjaVAWAPQiug06BUsbOFJHYBcBiOlZOk/utEA8j5iuNmMbcVqC4uEQlbM53ce1&#10;O5KNPZJHqEayXACspxzwauWhtW1+yjYQqGYjHrXP3ktxJpFniAtIGztB5q/pWn6lLqNteSSPFFDj&#10;v3qJbFo6u70eLy3aC9ixkEjOcVz+pi4i01SJpuMc56EVvFrxdXIFzLsCjv1p0qQS2t9HLbq25eK5&#10;0+5pY4/TtXuJ9Rgt5YPm3bVc11zafe/ZFIhlwRnIrmbjS0iujLbwuHSUHA7V6R4b1bSpVtbO5eNJ&#10;NgCF+Mmi4K5yB+2JeOvln5F5BOK1LG6H2GVJJASx5GeldVr2lWckSyQXChtwztbrXn8sQg13UlxI&#10;GCL1pJhua8sKFciNWznHFYVxaygXRhZ1kIyTW3Z3cC2E5ZASCMZoklV7gMsAAPXHemByUNxqSsyT&#10;hhhjhj3rQW4Xcp3rnb6datXdujrnYcE9PSs9LSQGUnd7UIZqW8zb0YycFq3JHtWsLUxg5K/OK5iN&#10;XEKgk8GtC3Ym6iUSfLxkUxGlIi/2cTjIx2FZkePt0oSNhk8ZrZm3JZKNy4296oIyGVW+zqCG4PrS&#10;Ae6yrFDlCWPWlUncMg1JPMgtYcoCwFVftEZThFGOpoAstg7/AN2OnFQsgCk4BqIyqQhEh69KUyf6&#10;PKWmjABGcmgBV8sEfJCT6GpvLs3hO/Trdjng4qJTafZ3dduTjvUMkqr5mAmcc80wLD6fFJD8uk/I&#10;T2qsNIt1eZt0qNjkZp8N7qEdpKEJKlhSG8vPNctCxyOtA7jfsEqmTZ83sTVd7d0dUkQbs5xUn2y/&#10;+0H9wwAbg+tVLm7mN4PMhlycDOKBFS6lniuh5duuDj5uwpvmSPYvuRCdvBHFaAgkmt9piBUjj1rP&#10;VJrfxAsFxbsUJwrdhUtAYE9jDMtx5lkoJboRnNcxf+GwLTWnsp5o3KgnDcH8M16hNC4ucLFGVI4O&#10;fWoorK+a7i3H5d3zLn73pRewzx/TvEXi3S7iG1uob8xJNhZuenvmvTtO8R6few2u/UomfYMjoam1&#10;PS7CRJ0n06MrgAgp1z715zqfha9h1C5l0rXJY3VdxQHIP4UWTEeyRhZYJmWVWXaO1QuhDt+6GB71&#10;45pfiHxXpl0Y9S0ed4l4Mig9PevSdK1zw5eWSmLWLTDDJUt8y/hSSYXO3nVPIuCIMHFZBVSLjfGM&#10;/wAPvWrP5nlkfaQSOhqiwiEUW6deD69aImjKrIvkqQjcnvTMgOB5Z61bZ0LLhVwBwKrNvLk+Xj04&#10;qkIV9phILAHjmqhjJnlGw/d4NTNkoMxnrURYhT1yaYEITCt+8XjNV3+aNgYuh4qw2C7BkbGOuary&#10;bht/dkjNMBiBSFJAyOnNTADeOnWmdkyvanjAGe9AFgD5QCMikYD5wCAccUmQVGc0ceaDtPApAMG4&#10;SoCo+tPPRvm6U4AFQQhyW71eVYNkRYKDjmi4GeEGwnJ61IP4uR9akmxvkAC4x2qFchCpXqaLgSch&#10;zlBn60oK73wD2ppIyo3HOKaCA8vqDSAnJwH+cdaesMjK5Eg6dKrjJaT5M8VIplB++w9OaYD8Ybkd&#10;G5xT8Iwc+X6YqInKqGycmpB91cRnpQAoA3LxgY9aTnzZPlHB4qQAfMN3UUqqcHJFAEfzfN8vGKUB&#10;PLB35PpUvy7Dn8KjAPmg7BSAjwnZvrT/AOA80Mp3yny8UDOxeDQAxx86fTmm/wDLP7+acc74/lPI&#10;OaQg+UcJjmmgI369c1A52kcD6VYcf7OMCoWWPMh2kk9KAKxYktzTMfuicipWA+b9x35Oahf78R6A&#10;HkUAMz+7Oe7Cq0u0TtkjhOpNSSOcSYHeqErHI55ahgQvI2CN64ycCqhSTbcsEG0kfMe1alvAjOXd&#10;AAAScmuW1vVdOtPtIaZHPIjjVuc1N7DSLl3d2VpZsZHjG6I4yK8p1nWNWu70xQLKlvuYNJnqKoar&#10;f6veXUZe/Kp5h2gdhVeNQogXa2NnJ9TTT0C9hkca7FGBwxyferYU5x5oxt4piqMv8hPPWpMDCnzO&#10;1Mgbh/N7dacd/wA4CjOacAd4yxzuqUKq3L88kUAQYfeoI5p+0+Www3WpsLu5Rwe2aaTnI2Y5ouMT&#10;kKmHGcVHlfPcENn1xUmDh/wpQWLDOylcDorPTGuPDiN5sZ3IcHPIP0rvvg1dXdl8bvG+ntdIyXOn&#10;kOh6EjOCB615pp97JbXURMjuu0/JngUui6pcWn7Q2ganA7BX8S26up9GbB/StUk0JaH1brGnzNNP&#10;JZXoVjI2Y2PBNeV6jLMl/cQXmnyRTKxwGXg/jXvmo2vmwSvbyFZBZRy7QfvBhmvNdZutGmY2upaL&#10;smRMJKU6/jWHWxV9LHkty9n/AGhborQhifujvUE0EeWO0cnoD0rfvtGspGMttqcBCk4O7kVitbXy&#10;kExyHBxwa1sNqxTEI8zPmLz2NaFmtoL5AfJACnOe9QGCYsRskyP0pYrdhdT5jIIx/FSEXGubSIXg&#10;MIOX6YrHuLnUpLwiGBEjPX1rSaK2Mg3KucckmmPLpcaHNsxPbFO4ijBDPJcAEtwRkt0q3MbaJpQs&#10;gZgnOOlVZbiSS2nWMMgIxkL0qSziCafKZMYPJLd6Yyn5V3cNhl2jzR+VXLmZLfTZYYYo97RgbhUM&#10;1xFudIbo5wRwKZBAPKMtyzEg5GT1oEQ2kQWK5Y795GWZu9V5fLzM3y5Ld6tPLNJLIsahY1PIA61X&#10;ljyQckYpNXCxy+oogugSp6c1QHNs2G47Vt6qIzaQKspLAc8VjRbDbsu7JzU2AeEJCYIxjnNSKoE3&#10;LDpS4GwjDdBzRyY+nTvQBJgZcbxjFR/KUI5wTTfm2j5yaUkmMfuwMUALx5I7k9KQ7zEV3YPY0oGX&#10;AqSOPM7h3xz1zUgX7G+kggdHzIMjII6iu00yW3uDZFbpAPQnBWvPD95vlVstwKlhe8iu/MjunXBB&#10;2g9atSsS4np9/E0ZTL8lcqQOtYaXN0053TgBW4GMU/Rdf0ya4MV9ZsrL8qyHpXVSabo01hNJHfpn&#10;yywIqkKzMAStvRywzgZ96o3WPttuwlwGPIrXis4wkv8AxMUcKx5zVCdbdrnCsc76YidJrGLw/fKY&#10;F3FRlsZrPFzZ/ZJyI+jjBx1p1xHJ/Z0w8kkbRVCMhLVN1qo+cAZpCN6J4307K24HydT1psMcXmvk&#10;nIOavx2bt4ehcXkYyoOPSsa4mkgvGDKcHAz1oQye58tpLch2HUGqsUdsktw/2YE7hzntUrGLyFZv&#10;4lyKh3fuCAx+4eQKaEdAgshpEJiUkkDPtVG6cC4hCn5tvOKyLK6u1eULOxwxyCtX4lmeZpjITknJ&#10;pJAQPJKJfOIlYjtUU32yVIplEiYPQ1rqsDxMAq/KeeaUmM+UnygZ54oHYzQQLeLLNnHJq0jsLZNq&#10;59s9aW6SH7NhJB0rPaZo7MEoOP1p2Auy4LS/6KQNnNUwuWGHA571XGohpCqWLknA6VoqAbRCQmSp&#10;4B6UhD1Ui1cNOrYXms+Yysu1LgA5wBirLIwtYS0pBJORntSWkLzT3LqoGxu5pjKiLcrAwdgDVRCr&#10;6kFexc4YgHPWtW9U5ZN53ZA4pkUBjktXeRSSBgHtQBLDbQQCWQ2isCQwReK6nT9VWfTr+FtQulAj&#10;AEe/Ga5S7kmSdFVy3y/lWY10I72D/iWsWZuWU1S1BaH078P7O0htjd/8JiqiRzvi9MV7MPE/gq1s&#10;7qG71597YAjEB+b8cV8UWPiPUbXRLeCC3kb97kvuxjNelWOtSSeHdMe8t7WV2jGDgZAq3uZyp8yP&#10;oe+8R+GE0izlXwtcyqWGEzyQfepItS0y70fZa6TNFmHOwJyCfcV5DZX9pNDp8X2WEI54J7Yr1PQ5&#10;ESwtPssEWf8AlqxXsKLkODSMx73UrSZl/smaVhKepORVpJ4JGtZJL2NZSR8hHIJq9qdvcTajcXUF&#10;vGQCM57+tYttbzS+KmLaLJEkQBZ89TVGZHdaHfS6vrFyviO4cSAFlY4C/StPTLa4htBG0ETnacZp&#10;+pXVyLYLHqbbcgNgYziks5ZGEZWZgPL+Zj2p3HcmRFjmmM+qLCu/Jwudo/CpTNolxIkNn4plmlCc&#10;kxkY/OokJnfVVWIsBwWI4q1psemWt7fAxQGVlPz4AH50rCuQzWt5Dp0quYmSUYOKpWsTQXMzF22l&#10;TwRXQNcaJ5MP2vWypM+UGOD+NNMUOo+IYIINXt4LdAN0mB/nmnclGWtxYrbTeabQB2PlliAc1kzR&#10;xiYzCC1mDXILcjoK3de8JI+1x47X7PGVAcHGw/8A16x30maCKG3F6cJFnPmZ3Z6GqjbcL3OsttV0&#10;hrjS0NhYBY4FDbsc/hVbV9aC/ara1sUj8xceYF7Vzx8OXB8P318NVnaUDiJWwM9qy9PsfG0msym4&#10;tbXyOcE4ygoUQsXIxD9stC85djJlie5p+rC/Fix4aIqMhRyorSkTTYtEk8wKdpzn6Vq2h8Pn4ZX9&#10;3cajhLni3L8bQv3utMDjdIlt21fTgNKdgCVORxk11E9lexmaaKzVEUbmCJ/hXJWt0Lv4kra6Xp5j&#10;tI5N014V4464+tejSajKuhvDGuYigV3ZeSRxUvQGcvPfSTaT9nOpzRt9oXLEnoD0rXhk00QyFLw7&#10;hagbiehrDvIrN3aUAKwOeDzVGDJ1F42lkVe7etO1xF+yuNMXxvczSaa87o5JLdMU24vUvfFd0kOg&#10;lEib723pSjyITdGO0R84qxa3unRpfBtOSMuPvhetDGQSpafKZJPuVat9S05JYI0tEPzddtVppdIa&#10;yvHa6VgOh6A02xTSZNLvHitJGYPyxHApCNa+uFktP3doolIATaa4/UbdRcW4a7dpVIZwTmuwiGkw&#10;2VzczXgOyI7B6VxV1cNJq1xdW9hPIhn/AHgI4xTGiY2kl5ptmrarfQlWGwoxXn8K6XTPDtkttcTX&#10;Piu4uJhENiyScKPxrPWeNtBsXWCRDjoB3qGe+YabIhuZ1UkbmBpMGaFwsMd8EhZWYzAEL0FZOrPf&#10;r4r023iu0zOEzGOvvmr6TRjT4zDEzssPU+vaqWm2l3/wlUl7O0rXLTclugXsAKEBPfRG202Hbpm1&#10;vLGXx3qpbXUqXKM15GDjj3rX1y+kfT3gXTJJGOMuF+7XOGxjazs2/tOZSHB29/ehDNy1lW68QyZs&#10;SSsy4OKs608zePPB0H2xxGqlpcHjgcVkWMs8Otap5V1EwRFCEjr607VmuWjsdoUTyo3IPSgRqahq&#10;Sra2xjvxv2bVGzOMVwkt34mi8T3Mr6dcSox3bweBXYeFgk2rWdvd6UkjCb5sjoPWu28Uado9v4Tv&#10;pIZrT97CFjUDLA9+KLjXmefaNOt7perXdx4Is2jtpMHLgls1qz3emp8LvH6ad4SaC5uJ4dxLbmwO&#10;uPSuHsrXX7XVtTEa3aQSZJznDfhXRabKn2bWWe6TzfMA2EetNMGim0MN9Y6fFeNKUCAcPgk4ru9E&#10;tfBenaXbbNLBkC5YyHOPxNcpqcdjZ6E13Nc4c3cQWLpkseMVW1aa8kurOFEfm1Qs3oCKBG5f2+l3&#10;vxa0rVm8cOy2h4s/L+UkdDmlj03U7/xz421PbHIs0ShAJR8oUcAL2rG0xV+2T25usbkGTW3d3una&#10;H4G8U3kcFzJdM0aQguSDnrhaVgLFjpWswXLXlx42EESK+6AL1Hbms6LWRcaprkFvZhxBcYZ25B+l&#10;Zupa1f3fw/tgZXjWWEFz0KgjkVh+HTbjWkWK4xEUbLnv65oGaGpnUJNal8nSN7EAMwGAKmsLeeF4&#10;vMjLTSdB2Fad5f6XH4V1MQW0JZSd0gPJNYOiardTX9476ezeW+FJFTYZpTQ3y6zO8jnG3Ij3elMh&#10;W7utWMrwOBHwimp186bxPcFp3JJG0Z6VrLFcR3U5EluuIeR0oSFcS2i3XCfaYYnEJwhb+EGtm6Gi&#10;waZp8ranYru+6pIyT7CuQubidNHviVmMkk3Vea5yyhkufiNpD3c2okRg+UrE7R74oaYJnateac1/&#10;cKbaI8jBxjP4VgeIZ7v7NpAe22W6HOAe1S6oIYNXjdMN64qtNcW11pyRyYKgDg9qAE0fUbdJr2Wy&#10;8NsWaMBnPbFac99A8LCV98ssgG30JrFZL220gmz05DvdQqqOT61oS6Zrx0q0uofCk00uUIjzzmiw&#10;FS8bVbW+VUdo8qDuPAIPoa6XRNUMemStPGjSNbsEO3nP1rndZj129PhaC60U2j2mDIgPLZ6ZNb9u&#10;unxaBaCSL5sL1HYUvMDjLqTxPceKdXeXw5cRReexUk8Y7c+9Zcekam+oXl++txQRRvgxDGZBXo0u&#10;s+Hpp9U09pki2xKfMC+noa52/fS57nRbe28Qs0YulEjAYLc+lK407Fe0fT4FgQ6ZJKswPJGQD9as&#10;/YtMbUNPuRbFQJeEB4zW3qctjHpenWVt4SLKYUxMRyD3Ncj4i/4SS20PRhbabE29wFk3jIPsvehM&#10;TO7fw3ozaYupyaY0pKKSglIz+Feea/c60vjfQLO18B38FvJkpJGpbcB1yR0rd0a68Xpotwt3fyNI&#10;NPJKjOORx7Va0jVNeGl3xdrQ7Z3UFogTgmgLO5saVFbx+DtFuJRFGbhHVS/fHBrn5/s0Gs30wmtg&#10;BeqQuRySa0LuSzuotDge9KbN5jAOMMevFcbrtnMNKkXz7klblSuCeaBnbeIdQsbvQPCUQ8FCWaO2&#10;y8qHAGOnSuGkn8QPewBLBAgOAB1GK9DtLRLP9nXUL2aVGnktFVAQCVyMCsnwq2l/25HDPBG8zS7m&#10;kc9AfahCKsc3iRvDU8X9mzDMeNxPSqdguHaOe2bzAxw3rXW+JbyzGtrDp0Sskcf79gO9ck+pWyaZ&#10;cudJbe4IUY5zRcZkT3ltH4yv0bTyqpcr8wOc16NbahZz6AsZtsqIVGRXn8FtaLYaxfXqyBGXIUjO&#10;SegrpdAe0Oj6fI9vFHvkbahYfhQ9QZj65pmlt4p0Lzb0JuuFIwB0z6Vm6hNawePLSzsooZC6IMFQ&#10;c16FeaVG+m6rf3F1ysWYiOgA9q8xim0AfETTXi1aWa9SY7I1XI/Ole4rnouhaQkVx4snZ7fzrpIi&#10;0eB8mP8AGsggy/HjTbVprcQxTgz7GBGB2JFZguvEI8TeJ993exm8gVOM8AccelULOLTtKHidn1u7&#10;e4vJxsLMWMZP1yaAPUfEd1YjTrmILpkUTSxBCuM4B5rzHxX5E1vFDYeJ2S2VYi/ydT/FUTw3Qvbt&#10;bmS/kMgVo5DkjBqW6sVOj2ym6YB3AJ6ECmJI6nR7exPw2eJNQd4nt1Dnd3xzVK+XQ7DRIm+2QoC3&#10;BXqaS4udH0z4dabbwyu5KcHPLMaxYdM1q5BvNU0S6SLKtBEx4I7Gi49zYttWiaO3FqblhKAAzA1v&#10;2V7Il8A8jtJj5WA4FYk8VvBodu/9nQplMIFFLps0zs5NkBjoSOTSaTAs6zquqxeeYdFSe4DDcmcZ&#10;BrkNZ1XXY/DRnNikcuwfLj1rW1OPUV1eSZJ2bIzjFY06Xt/YxxzaTIqi5UFgKEkBx1g0t7qOpy3N&#10;9ct5Ui7FbgMTXummwWNx8DvFWmveRhZY4sbeo9aw7/RtHt/COntGsBxarvC8HOKg0RL+OO/mNw+3&#10;yyFGe3aiXkPQuyWXh/TPD00cdmxzDnGe+Kw9J1iCTVbpG0MCMT8fLyMetW3uJ5LnUWni3eXHIV71&#10;n+GRE+ifEK+l0gKr32IlK9Np60hHU6hqFne2kcMlvCiwwsEJX1HrWW87W3wkubK3umE0kzEui8nJ&#10;rMvGeTTLp1ssZYcA81ueHP7H8qU3fiJRL9kdUt3jzgkcHNAJHAWcF+PEtsz3c8khuVbG7pjmu6h1&#10;7xLH4z1l20+5lg+xooiLc/KO31rOtrQQ+MG8y+SUi7kKv0BBPA/Ct2ylsF8U6gbnw9AyB1KyBhgc&#10;+lHUGQ2esi8vNV3aZPA3mYe1Y/Mv/wCuqmpJFcNbwLp+1VcF+OlY2tTM3xoubrTksypeMSqmMYHr&#10;itprp/7XXdEELRrwB1p8wcuxXne1isGtW0/enlgcHBqOG08Q3KaWjfb2toFYwqyEkD3bvXOaxLfn&#10;4h2gEbCEDLt/KvV4dbVPgfo8fnQiUIVYCPBx9alsb0ORMyl4LdrIkh9uenSr0t/9l0uSC3sHaaVM&#10;ZUZxWVI4mvrMxbFkaXkfWuqjPhzSvD11PqE1rLdPEDGmQce9GgWOUD6pClw00FwgkQsYznmuR1R7&#10;t1s5oLmQxRzktHu6+tdJrnifQGtBcfa7aQFSCnAwPTnFcJc3qzaS81tHEsUkTbArZ60n5GkUy1q+&#10;vadcfCvV7aKwunu0CKihsc9zn2rx7Uo7iNLeY6pN5m4efG/p9TXS2aGD+3JbmZkX7Ruxt5auC8Q3&#10;txqHjm1t7axljh43MOM4pPzNlZEWr6jetpuh2llqZhLOA7D396kxFb+HplkuZJJWiUlyckk+9Vba&#10;2tTqzKTloxjdnqa2Lq2U+Hdomyz9AeSMVDE9TP0mKCS81IvAgR07ir0H2KPUPK+3wELc/dJrMhF9&#10;HbzJ9lJzHgMKh0+zdvE+64t5QTLkEtigR6TI1pDolsz3n34sBAOK5K6dMXKrH8zHgY6VsTSWIs4x&#10;LqCMEhOFrjpr2MXV1IYsBpSEGOgoWoJX2NzTVkhQ/wCkBg7gkU3XnA0qeTKfcGxQelSWZH9hx5OG&#10;dCR7UyW0hfSrlnlG0Nxlu9AzlbGaSW7w1s6jIxXQ3ZnGmSQxuARGM47g1XNvHFc2RjgTlx3q/KqC&#10;dZJRg+UMrmmBi2S7dRm/4laE7M7wa19PZ/tGqknO44Fb+jafp0lpqVx5u3KEKGPWswxC38TlfIBX&#10;zSTzwaLiK14Jm0eVSP8AlpzxT9ISJLqSV5CEWIgg9zTrp2eeX9yRkcAVRjE4WcNLxnhfSgDf+1Fi&#10;S8S+TGzbcLisu6YyRyvGpXngEUqzMbBIgFI3cmpFIM4X5MBelIDnJXliE00+oSMwYBIwOpNdXZJM&#10;/gp2mOCY9w4xtFZU0UT3vz2m4LKCBiuie5sR4PEfk/MbN147ZFMLnPWd/ANd1ERxJIiybc54qK4t&#10;rqXxjLJ9rMSEr0rF8P2kjarq9pGZ+NRLGU+hNd/cQRpPYx8nCD5h603oIzJby2tru1szdh2eH5pD&#10;2q7pyx/bJStxGUBz0+9WLeWkcviTy1iBO3LSZ6Vq6a1ql/b2yshxkFwaVhk98kUh1Jo7WMZTpWBo&#10;QA8a3kSxMz7sA7fu/jXS38dqNRtAk7hiCDg8c1X2WthEvl6vb+dICXJAyc+9JPSwG/qdraN4Ye3+&#10;0xmfbklaw45dMtvDc1sZ4zI7KM9xVHTZbiTxJrbSXkxcocNnisXUrecXU0rytlrg4PvnihILmtJb&#10;susxkXTYcjbTr2CU+J/Bql5Nol3Nz1AqrYXLNHBHcttdBlGJ6itIy7pr2WRsBYCsY9TTsBuapd2T&#10;eHZSkgJjtguMd6423TUJIFCQsxYtuUc1DAdYc3Ctp7bQ7Ec9qnstUgtI9Yc2MZc/KMt3oUbAZsz3&#10;1nfTBLaQuz8gV2WmTSjw/BJKTuf1HWsCyF7d6pdzS2mIw2VGM9a6eBYYrOE3MLDa/wC7XHWhgRTW&#10;a3OtaTLKqlIJgyx4wPXmqOrBJ/FsUqWcSAwhTEOAAK0rrU9MElzGPK3qgztYZ9uK43Ur4rIZg5Uj&#10;7p/+tQhENwuNZKKhUeaAMirlzG0dtp+NSILyICc8c1tJpOqXPwZt77MYuZJ1MakYyvrWBq1lfgaH&#10;aLcs7/a4G3DqMHmmNs7SHR2tf7D1BLkFha7tpPqKhivb6fW5s2yCNZO/atO5luXt9FhWaURx6YoI&#10;PsK5y1mgW911W3gkkAe9SBU1a5ll8RRoLjEayDCL3NadnPFF9sd4lVVtxlcda58QJHq1zdSXrcOx&#10;2n9KY+oJJDdj7FKUDDeQvQVQkFzKt5qF2iaUwUzfLgY4qZm+y6csMJYO0XOOoq9pUtr511L9mjES&#10;QE7sVQtw83inUbmQrse6IjX2oGVo95t7jcWBJ5J61MYJJrW1t0DEbuTmr95b+W94fMUgxggiqlvN&#10;dRaTcOLUh+zUAMjsrSHW7dJLhSwA5Pb8K2ru4t7bQ74W5Xc4UF+/NYax6hd3kU4tJiV5YjsB61Yu&#10;4xJpMYwRiQZP0pMQyWa9S000pfucsCTUzESXXmNsLeUBn61HKYxpcUYgBwo5zSRQXEkDsJgAkZJp&#10;gNnZhpMkCAqxfJYHrTrCG4+226NOxBXv1NUoCzXcgZj8rnr3rStTcr4gtXMwCCTAFIGFyoj1CZQx&#10;BxitjQY7dbmUy3SIrKRknrmqmtm1Esb/ACbTHlmBrLtGeWB2QS7FbucZpboEX762sR4jvgiZKzbg&#10;27rmqUscTyufIOeOc9KkaMm73mV92PXrThgRkD8TWUpFIRQwhiAkJ9zStz5mWHQUwn5wQTSAjHIr&#10;JMZEMbz8p4704ZyeKCMnqetTRqSGzEfxpgGAFGN3Tn2pQF3NwamwMY29ahc4BwoqbgPyBHw1VmYh&#10;2wxI7mnZJQErQAuGxGetAxiliy/IetTgHeMA05VGRwPyqTKhHPFAhybEDEiPIXiombcVw5AzUaEO&#10;0xy+Q3HpVhUj/eIwkBY/IqDJJ+lOzYEKbg9yXRFXI2nOST9K9Z+Hnw+8W+IvFKSPptxaaYrK1xdO&#10;vCp/dX1Zh+Vdt8JvhXf6nf2er+ILW8t9OSQPBbyZV7jHTg9BX2nZ/wBh2PhexsbPQrS3t44woWNc&#10;ZA9fWqjuJy6I4Tw/pNjovhu2sdI8K28FvGoDHPzyHuzHqSa6JryVlIk0KVfWQGr0kdkdWZxccFcj&#10;J4qq88Sz4eazK56kirerM4x7lZpoVKHzXPHQjpVC+l36e5CovIyQOtbqLpEhGLuHk9OKzb62VtTg&#10;8tY3UMAAG6k0WL2OQmvbmK6t1SxlALj5yfvV2mk3hMlvJJp9qV2jgLjNVrrSrn7Kv2mzg2lOAOw+&#10;tMgsZo7O3EN6rKsnQtUjOxju9ImvVU6ciDGOelULzTLL+1YJrfVoA/nqcKOtUXhbCAFMlB0PINSw&#10;rPFcxEXDHA5JOaBHYC1LrC2yTAhTkNiq1+GZI1DEkkD3qKz1fTELLc3cikng44q4l34fk1ItHrUE&#10;hLdDx/OqT6CW5y93aBLy4GyLzFVTtK1p6asX2J900YbIHJ4Bpus+ebu5lSSPcyDODniuYRrvfMra&#10;gyxmQF17kj3oSEdq6SDUFDyKRt55qKSO0kgkUPEMHr61jpdhkmHmscIBnNVHuEQSst6wDOMCgZem&#10;tLN7d42sY2+fggcirdv/AGklpcxRX10QIwCDIciqCXZFpM3kbnWHqR61k219dDXLh2knJebBApWG&#10;bjNfASBo3J3HJPNUpJJg6B7NsbuuK21LM6uyITtBIzTT9nmvWUxpkjA4p2AyJo7L7PC4vEGRyAel&#10;URLELmMR6jC2R3YCuuj0aza3mdrmYAfwnvXBeK/DkscVveafrkgGD5kW+pegGksPiicS/Z7EbQce&#10;YGzg9uBWxpGtX9lcR2Gt+GFZ1kI3lThlPTn6V5louv8AiGx1BY3vJRsbo3IP1r0QeJvCWo2UCalp&#10;SRS8Dz4xuFF2O1zs7lfD0ukyS22hvESoI+ckVxt9DNE00scbMMcgnvW3beRBZWb2viCC8tG5IGNy&#10;j6Vt3Frpt94UuGtpcMVAZO4NLVeZJ5qurakLNUm0lIlEvBU53CtyGSzm04TNfWkcax7pGcgAAdTm&#10;snWNGfTLHVb2/wDF8aWqRBisgxk9gM15pbJ4j8TavfW9pcajYaCk+Lm6GQ0wH8K/WnzDjqze1DUN&#10;V8TeMrrQvD15c22iwXIXVdYHBmweUjP6cV3trY+AdF0G1s9LtbKOUwqJZCu53buS3XmsZ7ez07wb&#10;pen6XpiWttEoDlfvSH1Y+p61Xt4lKTszMWK8HPNPcDoBHG12kpuVJDDBI9apavqup2t1BGfhnqd0&#10;jFR5qZxg1Ra4dYFikuFRWuFwSeeK7OG6uX03bHPamFbdQxZASKd7Csc0JLdksZXsHgVowdh5K/hW&#10;vdad4W1f4dXVrqGjC4t0X5AWI60yZLPzQXt8sXOPTmsq/mltrfy4b+ba65ChaW40j4z8ZaV4Y039&#10;qnxTp2n6ZJBbRSp96TOd31rk9WT/AInflQSMU3qA+cDB613vxN0+9HxF1fVZPt26Vl3EIccdOa8w&#10;W6ke2nU2TEhc9ea3jsSdZBpPgCe1MR1GVLgWuW2ybiCR3Fed+I4vAWn6dq0LeE9Xe7lkxFdq7bVP&#10;bitfQ4LuPxnqt4bKVBIuCGfI4rV1UWd9p1xbC3sVkZ/lkZQSpqkM43StPlHh/Tr67+NNxOnlNixk&#10;bgDsOetdjoizixvJIr6eJXk/dqM4HvXLXXhq1i8O3/2vx1NcyiZHtkRtgjx2966ixn1KXwWDHo6w&#10;xwWgUEdyBx+dUxHd6VL5VxI13fafPIVykrxjK122g3sF3Y+P/OvrhvLeNrUxg7sjqARXiOjtey2l&#10;39vtXRvP4w/RRXoek6rbQXelPYywIsORIWUHd9RQvMhp9D1lo9O1n4ZeNbW4F4sjWqqjSgqQV6EE&#10;4715LBoXiOx1jUWjgmeQPtLx5bI7dKmvfFPim/8AFkVtBoiTRJKN0sOEHv09K121zVbC5gFvru+d&#10;4gHgkTcGP1PpTbXQVmctr2ga5f8Agy6ie51S0nd8o7FlXPufesCG0gsvCc9neN5ksSAcNuVvcHvX&#10;uus3Pii7/Zbk+16TaJMRiVohhiG+6c9Rj614Dcfa7bw/DZXDySSKxMTs2WOemT7Ur3Gmcff6rZW3&#10;ji1juUljheRRHiPPXp0rp7qKOXRrc20wEhVThT97PSsLX9sXhvQZbrT7R5cnYzKOPSudW/1aPTrB&#10;v9OgMgyrbSRj1pO5od7Bo2uKUvbzxVpFlHFtcCeUNwOehOOldTcaq934K0Macq3CSuYoZEGPNboc&#10;Ae9eU6Pp0es+OdIS/wDjPq9zCpLSweYVAUdRXWz3lha/Gr4VWukac1tp9lfeXAD0ZyTkn8aVwaOv&#10;0PSNag8ReIIb3w5qM8sVsrNG6HEQb0J6/hVxpbOHVHhhgIke7VRn1Jr2eOXVdP0CPVNW8V299JNa&#10;xJZ6fFbchW6ln74965XWdO8PJex6u2njao81VHRSeeg9KuK0M3ucj/ZUkXxIDXd5GVFiJGBbjGP6&#10;VrNffA3/AIRyOW4hhubhJiqqIQCxzg9fSsyBote8Ty2lprGo+fJIAZGiYKFHbPFd/YeBfAlpdwf2&#10;jr5vJ0VWMYAVF+oFXFEs43VLvwlP4e0u20bwYkU00iFJzCFUDuCa1msPCcPhO0kuPE1hNc+Su23Q&#10;hsNjnP412WoXHw+XTk04ReHooSoUABVb04PBFeb6xaeFbLxdocdmMC4tnZ3efd09ASaF7wPQtxaP&#10;ouoeHtfjl03RmJtiVwqqycevWvP7U2mmarLC3ki3F0ykM9dBpBuJdd1zydSvY0RyHxnGPrUuoeHP&#10;Dt9pNzct4ovDJb3iFYF6SHPNKzC5z18uhy3F68ehSsw2mI47n0qK4HiJPCodrT7uMxE8ba9XsNDt&#10;JrPQPM1+zsh5KiJCgJbHasvx7HBp3wi16OPQry4mleNIpY0JKep4oYuax4vLeXpEvk2CYHBHcGup&#10;tbfxO/w2DfYXby42O7HIz2qvounQCxspJYJTLIyswdSMfga9ljk0W1+GV476la72gUImBw1SkW2e&#10;GaNbadHrGoy3sH7+VjhXfBT3KmrLDxJc6trkdta6g1laTL5rAFVGemD3qkmm/aP2hdZv9T+IAhhn&#10;uFJK8LIB0AHQV6Rrt3cQ/Di6FheWLQoqhFTHz/Uik3YEjgLuw1drdni0RmIUYy3pXKNbI3iDU/tF&#10;rGzAAFd3SvQ4b++bwe8f2OUzSRbQVH3SfpXIX3h/xBaXKyXE12ftClwQCeD61RS0IoNL0cmQpcYP&#10;lE7Q2axrOz1VPF2riOwUQtG2WxmtiytJ4bwMt7KSVOVc9vxrTtJ4F1ZlN5bhTu8xieg71Izz5YbR&#10;/EV1C8Lq3nN87DrzVm5syNPkHnxAKRwh+9Wzr0OlXOt6JHo/iYXU5kIlVYsbfWoBplzba/Zwy67m&#10;Xau/ccqM07jObjgsDdXv2mF4goXyiT940klrcTHUBDOghhUEH1rrfE9loKeCoB/wkXmTllI2L3/C&#10;vPFv54LwQBLry2jGflPapSHcoTySv4isLdpQH8/HHXFbN1DpFrb2j3US7pFUIS3c1j20KTePprsz&#10;NhZhhTxiuv1OxsbjTbaWZWZVA78CqFfU5g3d/Z+ILdsRrEUzEexBp19qNzc2BcaZGpJx5gFTeIre&#10;0fwZoa2zyPsdQD/So7SMtoTQyWcIxbrtIPtQMqxjbZRsLgiTyzljVWO31aaK+lmvmMaScHdV5Lcr&#10;b6uz3gwmMAelUpbic6dcQ29lIf3g+bPApAiwS620KZA/HrUpLbEP25mGOlJY290zAT25ZtvynP3a&#10;uSWojaZiWPpigq5FBJZhh5kgGfWqUsqPrN2sN3wB1B4BqadLT+wdRyZy7xnbhfu1i6VbXKWutO5Y&#10;gk7STzQB2uixo5jL3Vs0yBsnIrI1q9Ivb2PyAAOCVPWsOxnmttS1lv38jMTs+aqca6jN4gvZrliF&#10;ZzhfQUCuWorF50gaIDyxIDIc11flaPD4QkE1tHuWP5MmsiDbFpsqxS4UnJ5p88LXHh2bdrMa5jIA&#10;zSArz3Xk+A9angRC5iIVR2rndBSdtC8Q3E1/cSySyE4Ixs+lSWlrqgS6jkXMS3IySeozWzLG7ajZ&#10;29vNFErqA5C0gKUS2klnEs1wWBlOBnpWrA2mIGEdsm4D5RtqS70RbTRYy2rbXdMlic1zwmlGoW8c&#10;V1C7jOW70CR08t1m1B22ysF9K5Ka6Y69KJNxT7bGRg8ZBq00kIeUXJJbYSBnHSqUD6dJperMYwGE&#10;nynrii49T32z1PxxP4d0S4Xw1o1xZx2MYMiOu6MAdx2rqLe/s30aWe4aPAj4bb0x9K8F+H009x4q&#10;+IWnxeO7myjk8kzM7ZWYDsoPA/CvSdTkvIPFWh2dvBA0EYHmEn79LqK2m500F3oep2+rwx65M0ik&#10;gboyuD9SOaw5z9hs9USfS5yythcHhgfStGG488rHDpEEJRBkooGPxFS3gd7eCK5VJCVxG5HQ+9Jt&#10;CW5xFzpcep/ZI4721tmdsqW5Kmr1pFc+HWtnv7i6uwgPzxoSFB9h1qC70rXk1uCW1eYsJgW+cgBa&#10;72xvLC50lbe7trB5kttpL4PP402x3OZso4NQ8V6jqVp4hcRMoIRuMHvwa0Lm3vTYXMo1KNsRNk+9&#10;Ry2yW1zdokSosk2V8vgAVlax/wAJJHoztYxCSJQBKN3PPtSAfoc3naP4vguzGnludjHvVIJGiSbZ&#10;mP705X0Fcw//AAkyFA9hN8+CQprdtTe/2VEZbRASuMZzVuPUDP1KO6uLlFWeXEK5Az1rhdQR/PmV&#10;7QZVuMda9FdL7yrgpBJkjk4rkL5Dv1bdGDL/ACo2RS2OTYPkYZcZ5pCF86fBIyBzUuAvmkl87jxU&#10;RYmUcjpUgNBUMcRjPr61Eyr5kzFWLFh3qRmhEyDzQW9qhmkCtGvlnJ6U0IJC5QgHAx61HEpK3W7h&#10;gODUhAOPkznHGal8vgHIA2880AVVWPyZN6c7utV2hg3ylYRVmQDc3PU0z5juwvA70DKLqhVwR24r&#10;MuN5snjNkpw/D+gq3NJINTlTyWz+hqAtI0pAgOAetNAWfDXiDxXoOu6z9gvJvJuFXzYn5R8eg7Gu&#10;uvviP4xmsrUJ4U06ErKCzL/FXDMv7wgxr09Ki8tTPKRBg460wPatG+JZdYodR8B2kkojUCaNtufr&#10;XqkF/o4+Hc2sXHhi38vbmJXfJYd+vpXxnInlSXJETNv6L7+tdxpfimeH4cWFjqmjzXVnExVRuxkN&#10;0z9Klgon0UmpfCXVPD9yRqKQlEO44BGe+DVGGz8FDSr+XSPHWpMxjdJPnO0ZGDxXLeEE8OrpV6h+&#10;Bx+yTRFknEvVT1x9K7KH/hEV8Ha/FZRhU8pymRhg3pQxFHQfLsNN1yKea1eJ5i0bggkGsrU9I1rV&#10;5Zp9P8YWsXlMSI243HtzW/oemafdfC7VHIRp1uXyrTcr74rOaw1GHRdTiTVb1GeQbShIKnt0qbAj&#10;Ctte+Ithf2Glal8P7q5cSqscqRnlemdw4NdTfzajKkedF8ox24OSvIHen6bd+Ire90aLUpYLgKcR&#10;TOgLYPTJrfl1PQjeX0U9vExMQCMF6ZpoZ4/qOjeI9XvymmX1gyQOTcsxAZfwrSs9L8VJ4T1K0aBZ&#10;pBGFWdZOcjtio7RNVsfjV8QJ4Z7kQTOhDq52sp7YFXfEE2t2C+G9WtLmYLO53JnIOOvFDvsNJXub&#10;/gC38SRftS/BG3vvCxt9q3LKRJu8wAda9p8ZiCew8UZd2HmAADqSDXlPw116PUv2nfhcJtEuPNXT&#10;rjbKwI2Hbz+deoeJN0c3iMBVLC7YoCevNcla1xnhN1A/2i63KQWPGf4QKWCGNtOu85BUDBzW5dmK&#10;a8lAs1D5+cZ606G1DWo/0dlXPBFYvUdrmVZuIP7TBMmGTua5q+jg/wCEgklVmOXz16V1WoQyfZ7o&#10;BVJBHQ9K4663/aIxuIGR1oitRXL1oD5gbJ+Y8HHSuhSI/wBnSOx7ccVBoyxb4t8EbKIjxWlcMjWl&#10;+FK4CnAz0okL0MhifmXHAzmoI5At4BtXk+lN3ObVsliS+PpioF3fbozkgA0JDua9q9yusXi+SPLw&#10;PmFSssX/AAkERPljnk46UluV+0yZlAUx/rTUD/2pMXUYLcGkAt7ZWdzbXySW9vLGY/TkH1FePeI/&#10;DssMhntbeaQBi21e4/8ArV7ckXMx8zPy9jTFiiNvcB3jJzwpHFaU6soiaPmKYKLG1JsCr5wys3IN&#10;UmM3mYEFe7eJfC9nPaRXC6KUlZfmaM4B9OOleSajpWp208mYpcZ4bB5rtjUUiLNGQB8/KjjqM1L+&#10;PFRERAXTGcBxjKk05T8yn5Rn3rQB/wDEKkjBMr/OOFqLJ80jA6Uu7CSHYc460Ioflf8ATMKOvWmj&#10;aIEAl6tzTM/IoJIJPpSBT9oY4xjvQBLkC+jAlONvJoP+unJPpzTQvzsSBTjkiU7f4fWgCFsh0+U/&#10;e5xT2KZPy8kDihFzAv7znd3oynnMCecUARSttJYg9KdE6nTGcBvTNKyho5EK9W4q7JAkWj6eqhT8&#10;vNAjMlaMC1Aycnmr0EgV1/fDlemKrskJCkQAuOntSbRuZi5zjgUWGSTMPtUnXk9jTVA2S5c5qEN8&#10;77hkZ44qRch4sjAJ4zQBOoJeL5c4NE4zJAQg2jqRT32gQkAZ4z70rOhljIhxwM0ICMiIrEEctgjk&#10;9jSsPnwTzjqKXjewCjHtQN24fMfrTQEQDGf/AFbVYjAZpgSeG4otyFnmy69Dzinrw9ydh+Y9aEIX&#10;y4jK+FPTilCIAfnJO7mk5G4eZ29KdhiEwcY9aALiHFlP04TpVEhiF+UYyasH/UnI5xUKj5l570wB&#10;F/ev859qsbE253jrUbqBIo3D7tMBbyWyx+960gHMy/aBlulNO3zhiQkk8VHL5mY8ICM81MgO6IeT&#10;g0wsWAicfuyDt9ahdH+QeeV/ecnHarDsAuShzjgVGEnkilbzwD5gGwDmk2I3tD0173xjpMcTt5Qk&#10;XzW9B3r6l02K2tPDGi29vZwqBbKAcc5ryvwJol9BoqzPaHzp9pAP8I7V7AkMyNbtJCu9EBGDkVw1&#10;5p6FbFW5+1CVt+cnsagUkSKNtW7gu2+R3bPQCqio+ULKAD0Nc1wL5Mh0uQEZG3kisEMjayR5Q+Rq&#10;0pZHXTZ0EUoYr1rJTzFll4+83JpdQNUoxCsGOciuksP7P/sW9Sa72kxVy8cjiUgu2OMcVYaQFJAS&#10;2NvUVVr6DTKF2jrr9+63jMvmDH0pttDb/wBuRT/ZwTnjPap2UfY1fz0Y7jnJ/KptMgnlv7zMgVV6&#10;semK7cPHlRlLVnWW+mrd6Ok4WGT9ywMY4xXml9pkCeJdWCWg+SRh8rcn8K7eLXLfTI/Etq2kTM0k&#10;RWzmU8Fjwcj2qrpenkWetXs2ptLO6s2OwB9q1nCM010NaFV05JnkAbU7bXtVjFuwVrjLHtivSbVY&#10;h4Q0e6XUUmAwXjX+Eiud1KIDWyWt0KtOQa1tH+ywT6jA5mEU8Q256A183ibU5NdD7fBz9rBM5fxj&#10;Akl7DqK2KfvbdVbtgjpXncq3X9jXe+MFyvIz27V7dq0VlN4aa2aNdqqxUA/e9K8jvolSNsORlyGD&#10;HniooyNKsb6lfQF1A+H/ABLJb7RPDINsZ/iHeu80bW0aC1imBtZlkG8nkMR71wuhExeJpF/tDy0m&#10;4z7112o6ajaVBLF5LSkE7gfyrRyknoyI04yWp2viae6uPhlFNazDzo9h+VuoH+NcOjWepaaJkaa2&#10;1CBBnYcHcO9R+HdQmXxPf6VcyYlmt28sMflJHv2qpAlxbfGG/jniaLzZjsYDhuawnHXVHVCVloep&#10;+EvGk1qF0zxDoaTqx2RXWMMB2JPc12etabomoeG42i1KGWNjuicH5h7GvGL61a5nvYXSESpHujJI&#10;BPpirWgatqlnc29rc3kysJtqljwwFRBuLKmlJGtdaeLe+SCaJlQL8p9fxrJ+xzG7uZbXTGYo/wAq&#10;5z9a9Quf7KvfC0xkEYfyFMbKc8964gC/tr+c27nhTjPRq9nCYm3utnzuY4G6coorQXkY026VtFCz&#10;BgpGO9dArXNr4WEyQ2jt5eWifGcGuHmmv/7WkkMKiQz5ORwaS61UPf6ctxBdKPOTODwcGvYi9D5t&#10;qzsyefVtKvNbvrZ7Zo26MpGOaYlvFFbXYQSqzHht3FUNStdOn+JC3kCrGJbeMEKMAEDr+NbpOLaJ&#10;WUPhBgjvTEjNg84zSB4E3A9fWtARqzeW7qoyOcVaisJprcSrdRx4XLZNUpY5ReMPty5Dc474oTCx&#10;HNDfxeIdLEcbMu7GPUV6DZBxoIQwqIygO0etcxYyu90EMYZgnynFafnXCEpuPDHIrOoXE0X2eZIc&#10;NwKhwuzIYnmmxShkOV+lWVhZrdihB9RWJQsW4FiTGRjqao6hZadOLZ1gkSRHBDRnBB/CroQiMZdu&#10;aT5gT8vFAFvT7y8SxaOWWVtqYVieorC1JtRl16RktiyJ1OOua0Tv8xDgYzzV+FcmXEKYK8igZyBO&#10;xgpt3BY55HFXYZxuOZIeByAa6Ke2097Zg6RgYPPcVUsdJ0lb2dxfHJY8ls4ougKRm+VARxnrinK0&#10;Dn7vGOa2J7GxCKVvAw/iOOlYt6IY7bMUqjHU000IglVSZWVflB6VDFOkUxl+yk/vBVWC7zfSQunJ&#10;6N61aKRkuDGNueaLgdPJPpl1o1pHgq5QYNZLrPFP5bwEqPukelVYflkXA4DDB9K1muI2jQNGhwoG&#10;aAK6+S6sBEQ2OpqhcRYm++Qcdq0wCXYrGAM9KVkDNIGt+w5pAYJZ0jUNKvfBNRTmNtOZfPyx9DWj&#10;fWwdABC4yR0rPNhfiF3WNjtHIzVAYrPfw7jvkaMEZGe1V2vZXvIV2uFLcgHrW0PKe3vEkssOFx1r&#10;PSyQzjEikh/50XsBtWF1ENqNggKMVpTBTECm3noPSscWUqeWRIu4MM4qe4aaOyclXHyDoaYErSqr&#10;Qgldx6ccVoxR2rxKWeDORmuWWdWBzIpOeDnpUgkuFlJS6JyRxnigDvYVsFKgQKDt4bNMuY7CTeGh&#10;ibDDnuK5eC6usFGtX9jmtCOZPOwZPnYjpSAs3Fqi3SPHckgx/lTLeV4rpzJCrqJBgelWmdBEqtIu&#10;SowKhKxsjgkc0h3L1xd6bNNN5mlwICijOOlc3dQaYNcZ4Lk4OMjdxS3cc6KxFuzAkZxUYt0b7Oft&#10;bBiRlc1LGNv9P0u50pQ2l2rS7eTgYavM9Y8JWq3NxcWSXVpOCPmhc7W+oFetm2uVsiI5pc7ODWO8&#10;eqqbgPa7izcEmnqJo6e78oW6jJ3bfyrFZWZSdrgfw5Nb1yE3Tnb1Az7VmOUCqfY8URKuVolYRjJz&#10;z61JI2I1IZeRz7UhaAxMfmBPYVCwXDYcniqAh3sSi8ct0pWwc/KoxTliGWPSnFAPK+ck9zQBE4b7&#10;InTpzVQq+xhgcnr6VffBEalD07U1FUQXROCMUXsBmPuV0BkzxT0+4frT5QDKp2MRnoKNrbMY9ODT&#10;uAp/hwvrzSqT5aHdxu71IqnCZkHA6UFV8xhgEUgHHcWX5cDFLn5B8h5PHPSmHGCN/wCFOyM9eKLA&#10;Gf3+dvagbdq/KOT600kkfdpg6y5GBuHegCxIp8pMrz2qMAbzxyRUrbSind/COtR7eT+8xzQBKg+Y&#10;5GAe9Nct5qANxTN/ABXgDpmm5ycnAwKALC/60A9cVYG0IRtqOHBiJCDhqkcgSycdhQAo25yIz+dS&#10;fLvUbu1U1kJn+6vFPj80TSMxOO1ICckeXg4603OVyH78cU08qeOM1GG/fN8pA+lAExzlc9DTc4Kk&#10;HvTckoeCKEAMmDkYoAf1kamn7pGaccCJ/rxUIY7jlfrTAeFdoJCEOAKplgrsMHg85q4JCInANZc7&#10;F5bpvJwSBkZpXASR12tlfyqk7na+GPSn/N5SgqBUDKxeQKrfWmG5EXwoGDljxQYiuySWPoMgE44q&#10;fzLC30+Wa7eBVjjJDMcV5F4n8UXd1fzwWDyJECVZx3oGb3iPxKkEV/bWaLJKVKkr0T/GvJpBd3F/&#10;NLPqc25mJBJzzUkcVyWkZ7jcS/zE9avKgGD5anj8qViWynDFItvEDJvwx5q1tXAwuKkIXK4BAzSv&#10;/q2wvPpQhEQySRuGKfwI1+TnPFMwSR2AHNSqCecCmAi7/PI8vHA5qz+7XB2BjUZADH5QDgZ5pMZa&#10;Y/SkMcxzKMen5VGM+XgoM7utKM4bGBTgreWM7Tx60gGjd/d4xSELwcd6kwdrAE9aftPlEeXQBV+Y&#10;sPlPWoSwXWNPweBcKw+q81reSf7PYmPCjHNZlwqrklOiHAFVB2aGfbvhy/bUvgt4fvra8AuY9Ghj&#10;f0fAxWVfR6Re2V9bX+nC3nEZ2XBXBH+Ncr8Ervzvgv40tFZBcWuohlG7+E9OK9Pv4tH1CWe2mv8A&#10;7POIQBKqYINTJWlchHhF/wCH9UgS9a08RSypvJUofT2rl2l1uNkRzPvDEMpQ813/AIj034jaPqE0&#10;lp4ja+tmY/OE6D0Irjzrd0Lf/SPBUbybvmBXB5+tOMrlFBbi8KXGLIhvWqsn9oAEgSZY5zU7X9rJ&#10;fEjTzHk524qZr6MWrr/ZJYAjJrRjI4rS8k09pWnfj8qfFaRs100l7BGsa5ZnqOS91FrRlgsPLTcM&#10;r1zTLq3v7jTowblxnbuUcZpAPe40lLO58uRJCQQrAdSKxWN/cNGn2lo4/MPA6mty1021S1KuY49o&#10;ySzVWupbCKeYRRByBgMOmaYEaRWEdsT5ADKAck9aqSzPcXcIRSFU4OOhqJ47ud1Ml+23P3V4q/CI&#10;IoH2bdwT5eO9ADJ/3C2iqELsnK46VWOfImPlf/rqWNJjeyTTEnnPPpTGcS6jOUiZYlPp1oEZF0gN&#10;hMTA3Tg4rnIlVZrn92fv8HNdrdMzWkyqg2hD2ri2GL9z5pI3mlICUk7eq4waYAAq8nmmnb8xAP0o&#10;GSc44AqQJRje5L9uOKaBIQhwQM9aX7yKD0zUyECLARsY4zSAVB+7BMXNIV/eINj4qVM7QvljjPPr&#10;TstkfKPagZHtztG04FOKnLDB5HXNSj7/AFHTkUh6P8qnmlcCMLH9kuVMC4I6gDNbOl6hqEGliJtQ&#10;cw7xwTyBWWQcL8gxiomX5G5bG001JoR6NE+nH7E8V8SsuNy56etWLiKyS5Vo0Ugx5PrXm1pcXEAj&#10;CO7L5mQCeldlpd5ptxfCKbVfJdk+6f4j9auMrkWsTPKxjKJFgZPUVTeGZ7YKY2OWzkDpW9LBGmDs&#10;yA3X1qp56i/CCDAJ6+tUKxLG7potvGZpOgB5ontPMjQh1ZeCcjpTJiBcRjHAFWo7mKO1nOMkxkKM&#10;0AZ0kNv5kam6H3MCnxw2wg4nXA4ziqoV2uYyzNnzCcCtCKP9xKRE2MUAVpU0+GLexUDdyfWprWa3&#10;d5RCF2bMZqhdqXsZ0duN3PsKZp4jjunCO5jAAHHGfrQBrW8KxS6uWujwpOM1lJMz6s22AlFkILVv&#10;2qrLeX4khIAXGT71mX1rLbXaNFCpiLdB70r3AjnbEEgUZJHT0qkYXeylDbgM5qWJ3GpBZoGUHB59&#10;K2F+wnyys4YY/KmBl2MNubtFNrEmBgsR0onWzh1G42XMjqW/Wnz/APH6yplAXp7WzqLINtdpGHPo&#10;KBBbQNLKzG84I6egqtIs0Wr3EUV7tRh1z1roEtWjtrgR7doiBbB9azZrcEB1lJO/n1FJMZXjQksz&#10;nLZ60y83GK2yOjDGKvKoFsRg521VkYfu8uM5OaBDFTcYA+OVH4VHNaQfbfMVgwA+6e1SDHmxBplG&#10;Txk1NcI6LZsrqwYckGgDKljgMkQAK4PA9T/9aryX13b6dYod0irIMt3I+lV5/KZlZQeKjBCqZDbl&#10;sIQVPcUXGnY7zT9Xg82xaGSf5gMg/rXtdprF/wD8K6sZLa4Ti2IfjGeK+ZLdmOg3rRXUaKDzxz+F&#10;WrHXNdjmtrNvGzpbq/zYTqPSrgDVz7S8P6mJ/hBo4ldBM0jh39OTir3mxxWsn76J944x1avn7SvE&#10;Olw/De8z4pZSi52BeSfWt7wzrd1d3bXAvJJFZiIyenHbHarTMJQ1PVLiK5FhdztokrB2AUAdKs2m&#10;mag9gTJcGBDgkd8Guo8PmaX4eTzyNbtsOUjIGSaxNQvLj7W5LPGWmAxjqK0irmTdiKWPyZ5Le3lG&#10;zyxvY9SaxpLa8kuHSTUnjj83LkdSB71qzW1/LEXivkyVHfFWVt7uHw9qDzLvdocLigCnPHo83hme&#10;GPTmkMcOEbvke9YGlLfxX+oIL+ZDJcL36Yrb0ott1iMQje4OBjvT4rSSLTNblnu08zzsxgdqANm+&#10;S6k0CKE6rL8yqSGON2Olc5cWOufbo5XuWwkYyRJnAFULvUNbkvZl2SsFjwrAYwK6rw81kfBetpc6&#10;+zTk8Kx6CmrCtYyodTnOn3KC5l2qwDDHXFdTZT6fL4eaNbKYO6gcfrWJFBYm6u1WyiVfMOT6112k&#10;f2XBZ3LO1sT5Dbc4+XFD1C5zmpWNikVsksTlSuVX++e9cFrF9bSano1nNp16trE+I4o0ODz7etei&#10;arqNj/Y883DnzGVCR0rH0ttOkLvK9kXX5iNgOPSmh9SktxptloFg6eFkhjMYAXoT7mrOk6paXuu6&#10;lbeR5aiNSrFcday9bg1DUL63jj1Eoqudv7vjjpXVaBolpZ+BLy7vPEFrJcAqNqgDYO2frSb0Fcy9&#10;RtY4ddj8yLco5JzgGsmSawOsoGkijU8LjFbmux3k9vEI7eTYFGDnkiuZ1TT7W28ACd3uWneZdi56&#10;GhCWpuRQWe0A6ioJYYz3zW5PpmjxeH7cvqUDMyZwccA1wlnewppUEk9lukWNcDdXQ2yyXsBkOpts&#10;MR2gnGPahgV/s3h3fBE90oiM3GTjca276Swg8DXsNtb24HlDARRn65rlrmydrbU1eaX5JP3RXt+N&#10;TadJtguYJ3jk/dYLE80AZRuknsvLKTMEPzADrWnbXfhoeH721l1m2hkKZjjKYJNJFDDBc6iy+QVM&#10;hOCAatQ6RoFz9vu7jR0LiRSjhsbT9KBl3w6i3L6jG2nMLeOTlyvUVW8TS+GDdafb2nhiWIRzAOx/&#10;iNbUup2lpptnCltCPkACIvLVjanBe3UtmE8NGNnj3M5GKSvcdtDKl86OC08i2hH7gHG7vWvp9p4l&#10;Oh3t5eX0RR0PkqBg8Vhrpl0t1++8YMR5i/J0xitm/vr4r4ZtLe8eTEeCB0wKYD9MmuDq04lsIjGX&#10;PJXPFdJ9g0+WCWS2skZhbuZN/Cr9T0rmdPllTxBCJ3RELYw361B411G7HhGaysteW2tmdDcNGfmk&#10;HcZHIFIFY5+6sdRn8QQCz15YI1vG84AZDYPY10Nrp8MiPjVXaSNBnPqK53w5PdPMLeC38yFUUeZu&#10;5z3zXo0aWtppkjNafM/ai4WZytomtL41vTHexxfKVDBc1dhureHxVOLzxP8AaZkbLFz8o9OOlVda&#10;1G3gtpHgZnkk42qOlclYabf3uuai8l1eKJMFzzk5ourAkdRqOuWVz4kso0htxEs48xlUcgVQ1U2J&#10;1P7Ta2LrErxBsDqe5p01l4esWjgJi80lSU3Zc59e9STTKkV5GNKjKGNeAOlAWOqvrPwtd6D4QuNS&#10;txLHa2odBuwGbHBPriuHZdXvPFrx2Pz/AL3AlxgKo6DNXriLVJfBlsjyFIM5wWxgV0Ph690IWEVr&#10;bC3WWOPacYyx+tF7CKMVkLaXLyLJdFRnHQetZmp2zX1xHvn+SHnbjjNd/d6ReDTI7hvEOlAtksjS&#10;jpXJSaNq0uoyC2+Ii2sUg+crGHz9KLgYQgjbwXrcDwLvZcRyKOFxSaVpM/8AwjUymfEjsQpHpXWH&#10;ThaeEhF9vlvJRJl3ZcGr1tbxnTrYiQxhoskNxjFGgzjprDRrTwnexyTSTzuMKme5qbTdP8jwywa3&#10;USSAkKBz7VduIY5NekdUeRUuAGxztNarsiT2oZ1L+R8oNIDDsIrmPWLxpFi3Z4BPIqldx6uddusz&#10;3B82YbMZwK044bs6pq80sM5OcovNZd3r1pb6tpyXGmXMhMpUBFyQe1MR09jp9xFpU91cJDIEVcK3&#10;T9aiu7vw9/aNrtsbaNiw5wMisy81LUJtP0mGL7R87AlQD0qle6cn2+2uLjVgqoikqD1oEad5bLPe&#10;I8ekFkZVyxPFUp7bSY77T4Y9NYyuvzEetaj30X/CJ2qxTYVYsD5cE1k266m0U9wYQ2x+DjkChDud&#10;FpmntDam6umtljQfu1Zs5/Cr0XifQ01OeJZrdJQuEOARWXZR/bboRPqd0BkDBOBg9aj1XT/h9p+r&#10;RmSCKUgKSPMGd386T1ArakGutasZpNYKJ9oy/bcO1ajQWFxYMkdwpKWvXFZ95caLP4ZaSCAhdg2g&#10;cH6VDYSXyaPckWzKSn6U0guchcWBGvsgtguJWG898+9aei6TbW2rXV3NcpMEO5V7D8Kr6rPcTT20&#10;Q3q0c2WOME09rmSPSo4xFM0kkYXHPSoY9yTUdfjn8QMsHhfbFG2PMx1xViz1PwY3iTQJtQivmlhR&#10;vITB2qT1yOlcpetcRRRotmoJJIwvr71LYw7rRjJBEWPcqMipHY6y+1XT5tcuIrLQnCOcEgZ4rLMp&#10;hvDCgQEgkjvk0+ITWWg6rPb6BBcyLAx2FgGqh4c0/wAQXlzPqt5pklrbSTP5LS8FsdcL1wKLjsS2&#10;djq8niBpJHCoCxQg1pXMdx5dkskakLNlcj72K3Df+HbbR9UxMXKnCue5rHlvo20+SR9OLDyiUbHA&#10;FDYhYBqM+p38lzr7tapZYS16AEDg1gWxt7bWtauZXLSZfYAeg7VqWJmn8Pz3SNKyM7BBggHFZTmx&#10;Se+E6Q+YHyPmGfypXHYyop9al8S3dwHkjtmkO5Sv3q6LR106fXpUntgVCkqxXgVnSahF9gEMdnAQ&#10;T0HpW14curSXxJLbHR4/LFi+9x1ViOKAGazfeH00q+tUMZRWx05z9KydKNr9oM1xNMsMZBRM4z6V&#10;sJZaPbaxfPNapeXLTybGP3UyeDiuNvJL9vHl1aeVM6NKCSq4CjNNCSPbNMliutLnRWVovsxEiN02&#10;49a5iGD4fWPiW/aHRLcy/ajg4ydxPOD9a5hta1K00uWxt9EmBkRQZOc8Vk6NdrcfFh7edmimWZCN&#10;4+V8mpSav2G7HdXchHiiIjRR+8AOCOgrn9d00jWfD9z9qjAkOUjf1Fen3EOkxK811dW+UtAcnvgV&#10;474j1B9R+Ifg62tTNsi1MBNvQDPJoQrHQ2uo2xs5o7mGANEg5IBPHSsm7uIpdWMr6iETcNgZcAYr&#10;o7iw0VPE1lJNtVfsyYHYsKzdRj8OX2syWz3saYwAEG36VQiTSLfwld311c3ni63WGyuIzOzgYjye&#10;MZ65rrNXa6vvFccVn4itW02GCP51XG8D+Vc7D4Oi/sO4QeLnCO6FoAecdt3/ANermu3ei6N8KdSg&#10;S9hadxGgw/zDPHAo2CxrrpVleXiqdcjIhQYHbisS9Fva+JzAjwDauBzUXhe/j2uGLBNqty3PNVtW&#10;tI5viJqdx/a6LEqAgF+lFwSJoPts8l3/AKkxgnOe/wCNb9tZL/wiV1I2nxRKMnaBnOK57yL6fw7Y&#10;RWUzIhux5kqtzwa1dbvprTw34VsIdWtpLqfaJGzkIO+acFcTZQje3l1RzPDL5IyAh9qyp76xhvbx&#10;PLMUG/AJ71vW8mlfboYZbqNmZF+YDjca8+8VxTXHxGGn2+z900bStkDaDz/KkwR0kzWX/CF388SI&#10;FMZ+YnrR4WFtd6Bq8Y1K1jAY4UYwag1O0gbwHolrDqWIlt1DbTy2OtcpMl7punSS2yyCMlQQXxwe&#10;tT1LSuj0prG3S0v/AN1G+1DuIPGR0rEt7GdnvLp8RJvO0Ac8VzkXiK4i05QdOu2RlBYgEgfjXUzX&#10;eoP4A0qfaY4biAmMsMFvwptoLFGcxEXGb2LgEDDc0610+/bwxrsr6mFUIcEtzzXGQr5fiLUJri4n&#10;KtNlAW4rsLW4SSGRReuyugAw2AKm47FrRdM0mDw7qs819EGJJYl8k0+Caza8VhbscykAla4+S31i&#10;T4hPaRXF28aPuYK2Rz0rsbVZbeJ/tFnGGQhQoxk5psmxk30MR8T/AD225XIPHatmGGeSxiRtE/dK&#10;R27Co794VmXZZAMCCzN2zVS/8Qxw6PBDFMsrrGA20dPrQNGZrl3p8Gp3EdvbEyq6Btp71xfie/vp&#10;rSNFt7hpGth8zE9h71navqsMviSaS2slMyjLLuzk1jtfX/2mSS7uY8eWcRhegqXqzSMbK5iSWrz+&#10;F7oXNlcOVf5wGIA/KmWl7YWK2cKW7uGuF2JvyOO1Ra5rtlH4FvIbQIZLp8SccrivMBqEyeKfDrGd&#10;3ME2SvXOaGkaI9A8Z667a7pSLYrH58SARLztA9frWLaBhmQoAzRcn1zWfd+ZeeK4ZxaKQUUEH+H6&#10;V0Ig2aDcM027Zb8YqbgQRi1htLomPLMxzg85NV1ubtb+3WSKQpu+U46A1BpsV7Nc6nJI7CJFYjd3&#10;xUumzm5u9WKNC0cEpBJpAWLuadJYGgslOCCSe9Ne582SPdZsDtHzL61o6fBb3N1rYa7AWIZxWPcy&#10;qmsLFFBuxKRwKALqwo/kFnf3Ge1Zs9og8RTMsYMRxhewNbipssA7OeEycilAhlt8oi43gNzQNOzu&#10;QxxzroNzKudyIcL2xVSyeWdSRdFVVzkGmaneXSeKvDWnW8MmXA3ELnOa6eSxsbTw3aEyL5kiDzEX&#10;rk0COZfzZL2aNJctHKMEVs+RZJp/nXWrRNINm1Cahk03V4re8uItImEbrksTyPfFZIsLq6uxI+tX&#10;DRo2XGcdKBHfqtm1tprQyqsa2pLAHg1y8jTya5fMY28pXIBJ/rViKazGkXsK3rFAm3I/hNZss06W&#10;cUIJK+by475oGy/aRyS6hcARqFC8uf4ayLwuuq6vCmGBlA3g9Ku3FxNH4eS3jDq0mPn6EisaVkhG&#10;9nBYpkbj1NCEjYBt4rCBPJXzHiGeagikIuZ28vvxWVpst1ceIZWeBmU5CYPArdlh8rzt2AoPXPrT&#10;AuxI76NcMIk3leM1Rjt7kXJZomOQQM9KBdHzrOGOb5i4H51o6s1zDZaNbxJMZRbl2cLwKAsWdIt1&#10;hl1uR7WNAwyf/wBdZ39qW0uuajEkBOyQhB6mrEc13P8ADq02vK2/crPjHTrWDBCsXieyHkqWaQEn&#10;HpQFjbngvIPhj8QtQmtRGyWuI0zyS/ANcd4TaX+1oRJqM7OJHcsffnFdj4hnu7vwnJareoiSSRmR&#10;PXbWTZQW0b23lPGjLEAx9aAJL+5lbXLkpcACJx+JprxNeW+Wil3omQwaqcyQr4jvhLJIAUyDjjNL&#10;p09zHe6qqz53kquPfigEdF4etpJW1aOKP5ooTuYn+tYWonUX1A272zDbffMfXntXpWi2qWHgTU2k&#10;lQSzpvdmPQGudjgjuvHas9xtgVmYt/ePalfULHI6nC5v9FjjtpFfCZK1cu11KFvD4awdhlMgd60p&#10;JIv+E6vkKxELJ19h0q013Y3WpfZ0MAlidSAT1xTYJG8trbx+E9TuZraKPdph25bnJFeN3mnTPHE3&#10;26chr9ivpjNemavFqraQsk8twIVCgoGNUbe2ml0wKMuPLyiheRiiLsDG2bxWfgnTkS7SVjGu7P8A&#10;DWpfX1nL4QslEEDSoy7nBFYNvbxT2/iuOScJ9mwG+bkVCzaZH4Wt4Le1kMpmJLls9KLXAr3VjZw3&#10;9/ftBMDMiBU3Z5qoNJ1a7u9IH2eMBr5MKXA+Unk/lWqHabTbASZIicYB9a1LS2vpfEOkYuZkUY3E&#10;Ej6UbAjsNUu7G21Dwvp8Y3ommRKdh4XArlL7aPEUs4BwpGCR0rqJrXQrXwt471C81N45LfTCVIG9&#10;gccce9cDaal9r+FWsTywbJXuGCkDt2NQncdjo0uE8pDvXDgZJqtq8VqJvC5hVQXk+cgda5d5p08I&#10;qrNITkbR0NbmizOPBvi6W7DER2mbYkZOcVTWgJlTU4pZNUhSIqQsA3mp9BS2Sy8axPp0cwltiG+X&#10;kEDjFcjaX1/Nqd3IskiF7lwQfTtXc+ElKeLtTebVYOHBMZHBq2rIRg2kF/8A2Rrsf2KRB9pYANxg&#10;URoY2t0EuSmT14FdF4hm3+PNWEF3GsXlD7owGNczEGFvckoxJc5NJO4jRCmWMA3qjPQZqwUiDWFp&#10;56FsZJqvbWZkt/OimnYxsCU96y72W9j8TiUo6sQBImegoA67TXhtdP8AHsLpG7TwoI8fw4rFRZHN&#10;yp6GQ4NWtPfT2fzXumbMRyT2rGuLgnXZo7VnIDk/WgV7izKVmkQrkAnkGkt5rrZMBazIpQjcQcGm&#10;20kf9r2zT+Yq+d82e+K2NRureZZli06JYhGoQKMHigZiQo4uLrIB+c4NW1juniuPLOSq8jvUUWRD&#10;uwfvcirdvJ5epTO3AZcAUPQCmI5GijWZpGUsduavxpHHa24QqBnpUkrxOkZCL8pJHvmofm8rcfXj&#10;FYTmNIc7Lvf5T92q2T5T+9KNxlf5fypSp8tvlOBWaZRECPLfp+dOVXwmVOCKckYBJNWOB1bp2xSu&#10;MaMcfKKUH5sYpD3/AJVC7rn5UJzSESOwAfDL0qqxl8pCIwRnnmp0RS6bsgZqaaOEW4ImBoAhQN5a&#10;ZjHI6U8Agtg00EBE69KN2WZVB6UDHPIioMc4XmliML2UzNcOMjj2qIJhmLgDnoe9W7Kx1a+8XaZY&#10;6fol7dXEsoAhhTOD7kVSQiKBLlntbaCxuZrmW9VYo41yxYngAD1r7J+Evwnls49H1vxNp0T3josl&#10;vYtysQPILZ7+1T/DfwRoXhs+EL7Xo9Ml164TNrbEBhBnvz396+iY76+ku/KZlwseenrV3SIlqPvF&#10;mSBFTyRCIgERBgKBWPuBkIOfzrRka5fCYb7/AEqtJaOJ2AmYNkE5oQbFaa0umiVl1dwCOVx0/GoY&#10;9JWUkyWt2+0csHNdVataLpTR3ckQjAGDnmoP7RtYNQlS2uECMR94dRVMVzk7mxniu7cpHKMdOali&#10;TYN7Xsu89ia7G6+wTWCOt7bbvLyRnnP0rnZIVaKcNIeG9O1Stx3HC6lk00RPdb+wOelULqLUbfR5&#10;JAsL8gqFlGfyp4tkMlwkc8YYxHq2KybewuYb3UnfxC77pT8vnbh/OqA0LWaVraSR1lLFR+FTxXIW&#10;/Ysj4L9DVaORUDDygQD2FDz2w3k2oyF4FFhm3KdHbyztQ7k5GOlZv2aJriRre6KIT1z0qqLi1Wyj&#10;yhyzdPStqFtMbRn8u6CsU5yaLAVPMljjYNqzSADqadEdPmSX5grY65qN7dmhn/0tSC3GKpSWc8d1&#10;GE1CQZPzYpAXYYwt9DH9oGGulG72Jq7qlpbQ+KI1WUEGBWCntWYCyHAjkOx1P1Nc9qc/iKTx1e3P&#10;9oSFSka+WRwAKEI7ON7fbcHyUzswKghNit+C6g5f06VQspS1lMX8vIUD71WNlwJ3byAeOMCmB1AS&#10;zbTGMerHcU5WqKLfJcNsXdh/lNZSG9jJZYpAcZOe9W7O91EzsJNEVUDfe3UPQDsINVlOgNFJ4aUS&#10;JgBt33vrUV9pxm0TzBcSbmXO0HgVi3G57eRkuQM4JqSLUNShRFEJdCAMbqmybGeea/pdyLhdum4y&#10;+GJHQVkrpKJoIaKV2JXJ7817NO9hd+CPEiyWkKTiMeWSeua8cvZdd0/XpF3PNbyTZMe3PHtV37Cd&#10;zOt7j4hWr3jweHZVgV+G84YI9dtT2/xB1zTddsJp/BscrB8eSrYMp+lV9d8T6fB4bslTRbie6lPl&#10;21rHne8h6fL161r+C/B13Hqmna94mWGa/l/eW+nnBS3U8jI9ahx1Ra21M3WL3xx4m8XaPc6zY3en&#10;6N5ytb2C5GR6tnqTXp9ncafFoelWtlY2sFrFbgKiqP19a2r6z0vUNMn2zQwGKL5VUY2157JZeI7X&#10;X/3dp58QmxuB7fSklqRa+p0OqSW76fIFc52jNZdi7YlULJhXHzYrQtg0t9bRTWBAcjHsa7WbSRD4&#10;G1GS3022abyAYwSOT2NWkFzz/VLDzreEsJlcEEY4rUtHmi0KBBvLBAPrV23a+Ojaal9FC12rkSeW&#10;OAO1LdAJ93Tpx8ozlTQ+wys0twzRM8H0qZbmz2sG02IgrzuFUPPzIy7Rx0FSpGzJv2px1GaAM+8s&#10;9E1HSfFVjP4Cs1hkKhZWAOfzr5r8a/DTVLS+1G60y+3w5LCEjkfQ19S3AnGmAxMv3h0qvKbmXRrh&#10;ZJAdsPOapSsQz88Lo6rbajNbXmsS2zHdtRl+8RWZY2uuPqk96886LvwBz0HSvrHxh4H0fX4ZzHew&#10;W15HMWhkUAZYeorwHU9E8f6Rr32LUbE/Zlk2rcoMqR2rSOvUq5WTTdJm0e6nufiBI9ww+S2A+7Wv&#10;ZyabH4SMDShE3cjH9awI4rUam5N3b+Zj5QJAc1Fexay0EapZs0ZkG4r2FXoTc2pJLUyqkW4hkwGH&#10;OK5O71SKw16NGnmdXlw6qOcGtq1urWC4kiOnTlhb8ZXvUFlpkd14iuLiTQLRx53LyOPk57CkNI7j&#10;Tm/4oawfT54MTAMyk4YZq20WozSxARRq4wRJ3BFY8Ol69H4hsri3tVNnCPuLJjr7d67zTLW4e8gm&#10;SxdmC5EJOAT70Jiep554j1r4k28VxanxbJJaSKvngrggL0rU8Mz+F9a0zy5NURbsSIIpGPXHUVyX&#10;jZPFV38ZptOa1ltZLi1YhdpwQo4APTmuc0/QPiFo+lafrEvhq/jt01EiVUJO1c/eOPWjqOyO9+KW&#10;kRf2foFnFqNvvjaNl8tgTxjOcV5NqHiCxiMWmXNhukg09FVjFgHj1r6C0208MX3hPUNRjnmluWsA&#10;zBpC2MjtXh/jS106S1uGaxtFkFzgy4AYDNC3HexV0iXTrfwBr2owyyJIL5AiA/eBPNejTw6XfeFf&#10;Dt3bajaq62quSOqsOf51x2gWdmvwh8QJNpPmRJbDycepHrXMadf6pp/ihPtelMLJrr5SkgbapPXA&#10;9qLfeO56XofxN8RW3jO+sb+yn1WKK4SKJXgOcdMA9BXuF/qtnf8AgDR1XTRYxmAvJEW3de1fM9rd&#10;pc/HXT3sNDsxpcdoTLO0I3XDEHt2xXeyWvjm8uNMXTYrV7fLCRPNAOKqCM5nY6P4km0v4l+HIDca&#10;QYZHfYsaLufHuOav6vq/jK98f622l2GobJoR5pCEhR7GudtPCNlZabNfXty326Tb5KmXcIc/e/E1&#10;2FhN4ts9PDWdzpUluyAlZQFx+NVdko88Gl3X/CVXMl/Jrckpm3FnZhtx6CuoutR8Ex2GmyTfCbxJ&#10;qdxbRYjaMNj8cV1GlXHmeLNcu9Y1SynSWMBIVQBYsdee+a9V0W/8EnSYI7Xw74YhU5/eSRJn6nNU&#10;gbPnNPEGoX881taeB7LQLVIi1xI6fMyge/evVvA3/CI3vgNVs/EAvGF26vJswNwODzWd400vw7e6&#10;xqrReMoPnmQSpBCEyvcceorkri617R7rwRaaB4CltbBLhPtAWIt5uTydw6UbPUm6Z3vjxJ7E/De6&#10;TziLPVNsqI3BD8A/hVa919YNEilm8KWN05slKxSEZJI44NbStp2oXNs2pOEge3jby2OcEVyfiM+C&#10;pvEN79nsXeWBUVW34XA9qTYlY4b+1tRuPHF/NdeC4rZWkG1I+gFdFLCl3DpSq5RQ2SS3FdzoOj6Z&#10;d+Gbh5tE09A9sT5m8YUAdc1yl/rPwmsNetbO31e61KUTuJYoeikds0NFpnn/AIg0uVteSMyymMQ4&#10;3g8fhXIMPFljr2jWStc31td3nEbtjbj3r0o3jat4n1lotKey0+0AxE33ie2TV8aTHNb+HriS0MoN&#10;ziDBwVxUWuVcgh0nxiPDP2620K2tnhtgxiJDbq5yTxBrdxq1ray6rBHcl3V1ZQcY9u1e8lLez+GE&#10;Utx4iS3gS1Hmb+cCvnrXz4Wk+IJ1LR7e4uZBcgTkLgNnriq1Q4yItSsdRk0S5H9roszoTGw45rA0&#10;jSrhA631yzTySkFw3AFelS6NrlzaeFr+3ii8iG0LTWpf5nyP6VnbbBDM8tpcIQ5Chs4U+mTUBexV&#10;+x6DpOi3txaaSk15LbE7s5x+Fchbw6rqsWoulldK7XJBZsrg/U16rBpFsvhee/uPEmmjdESsbSjC&#10;r271Wmn0xvh262t3Zp++O54wBnH0osJyZwh0a9tYrZL5YGVVyzFg3HauG1hov7alMemQ+Sr4Rgte&#10;mEPcSeVJrM7qq8g9/wATXmHipfEcepzRWHg2OSMMfMfeMn04pN2GZUdtcC9vJhADEcHgYrqCftHh&#10;MRRoy4QdqzbGHXv+FX3M95YWkXyHcpkHyin6VdTf8I/qIjCbVBG/tzTGJ9mK2TQFVlZ1OAB92qWn&#10;6Xd/2lqCyX6qBMP4s8VLJevFZSKq75mc8ntWWs99HehzeSFpJBkbulFikbuqWWnQ2twI4pSzwDI5&#10;OTXNW9nei3KraqoZ8ua3p7q4EFsWjy2zoRVSSS4+wXDLqR3HB24o2AguWuLfTrRVtjuZgM1cR86a&#10;FliAfysqT3rHa6kMsPniQlXGMjrU9w0kyR7ZipwAPpTAqXOrRwxSovh+GR9xG0DrWbaLq8+ts72a&#10;QxEHCA1dubOSJkkNr95cljzVBpLwPbCO/YDPz+4qRotfZnW9ul+xJuDdc9akYQi1kBRAdvc1LbRX&#10;z2Vy63CttHQnmsy7JN1EpgcuxxihDLNitvLPd27Tna4OGzU8UNnHqM8clpNsjY7TvqC2txbz2LyQ&#10;kb24w1dNfnQ08LRN9sjaWSMAJ3zQxFFBYixvpyFZFx8uelcpcTTSfEDSHtZo1zP86HjgVu/Z3/4R&#10;W6V9QAV+Qo/SsJLAia/mTUw8y9FBxgUdQTLfiA69JqGhp/aLNE8WPl5wazoNC1/+1rC6jhGfLO4F&#10;+la0LSvpHyxgSR5JJbOKda6veeXcQiwcsDtL7qQGHd2F5LdETXDbwSCBWXPFJa6bfqtoVVkIUsep&#10;rtZVkS4s5VvFfDZdc9M1zXiQGa1lInKo0iAADvSsB1Xw40WSbSfGN7M8u6MoflONuehrv0g/4m+o&#10;77x3CwtskLV0vgTSRZfsz6yJ2iS4n01HfPXLL8v5Vy11CbWfSorjW3kMt2xG0ckZqriaLFrNeQaa&#10;pW7QtJIwAFdNab30m3W4khYkbgwP3a5yVbCKe0ZVnO+P5AR0qEi+ghLi9lIkPIJ6A1IHZXCyTaPC&#10;IL9F2qQ5XqRXEtp96NeuRDqVx5hl6571v2MqQ6ar/aZee1akTaW04l3ASmPOaS0AwUGq/Y7qO+TE&#10;i4MbZzmss6lOt/ep/Y18cMBnadrV1MxXy7yeV0l8snC57VVn1HSn8LuVg05QWx5ZAyDQMzI7uJ7K&#10;9Z7CNgUwSwwFrN36eLa5B1IgtJ8vOea6YaZpt/4HuoxrscLNbkjacEEVwtpZQQ6s9u3iP7RsuCC4&#10;HpVRYmbLzXgsIAUiKGI5YDmuEu0uzeauTbEAzZyfSu4uxjaoV1AA5zmsS4W2Z5912BlOtO1wiefX&#10;Sj7adqcY+aqirliPKI5reu1gN1PttgNrcn1rHuGeOe2dRkhvmGKHGxVxq21uJpH2k4Xv2rLnVjfy&#10;MITgHitN5d8bFV5K9KiIiGkTEtlw3SkgKYJBHTpUnzGM/M2KaqEuflOcZFICCVwAeefagQ8ouE5/&#10;Cm7B5MoxxmneZHvkQxk8DFNyQXHHtQBRuoWMkLrGnAx7mo0QKqgQDpVwkZb5See9RsWycqMCgaKE&#10;ocpzCv3qaQdn3OdtW2WMo374g8Yqu2/z1w3QfnQmBQI3bh5Y4PU1SukkOnyRNGCrsDj6dK2HCknG&#10;KruG2dQTTGes+CvHPh628DeGdK1P4biKa1bEEwfKzJ3JPYiu41W98FXCvqWmeJdO8owATR7gpVu/&#10;y18wTxQOkwKMOBkdyfY9qpiOVLC6SOe9BJ5AcgHFJXvqKx9P2DadDoyXK6vdKzybi4Y7cfSuzGo6&#10;fLpWnvFqWmyS+Rg7XB/SvkmHXfEn/CDX1ib5wildr7eQoHIr6C8Dad4Pu/gbot9Zx3Ed22RMzTEn&#10;cODx70kieVs1dQubhoJlWwEzouUAPU0aBLptzrtul74fuIJpNwDMMgYpdQe0szpu2N2d2wx65qzN&#10;f6dFp+kyslsjhMr8ozzSGibXNOaG3Zrd/OSTI3Y5qtajTX8JaNZajbZSK6ZoWY/dLVsWktxd6KWS&#10;9tmULwN3TNc7qUTC9S3k1iIyE5KqeR6UrlHb/D+ytI/2qNIC21rsOmTGNkUdAM9a6bxy4Wy1OSOR&#10;gTdsAPxrlfhGLn/hoXV43uJZBa6FKVY9gRW141lDaYwMRBbVZMD1ANctVrQDyaSW8TVHnOeMZGeo&#10;rq7G5ibREc2pC7D14xWFGIXuZS5HIAA7HFaigPaTfu1VEj6DvWbsO+hR1Ge28h9ibjzzmuOmR3uJ&#10;d2PvjGK6O5iA0+9IZgofoa5xg63kR3E5k4OaQjd04CNJP3jZ2YBJrUjS0FjqTvNglTjmsxBjTpG4&#10;yIsgCnWmH0W+ZhISCetJgilMQLRsA/fODTLZN0qkS5OOR6U+4z/ZLgj+LoKS0+WWHAIO3riqQF2A&#10;KLh8yHFWlGbhMucc1WbaZuVI/rT45GF0w2EgD0qRovxyQi3uEVmBA9ajcGSytwCceYN2OOlRpG2y&#10;R1B+98wxVyMHyVH2NhyNuO9AzY8+B9DsYWtVCiDGD1zXL3enWt1LNC9nGwPQkYx9K1XivPt1qPKJ&#10;CkZFWJ2j88qIghEfUU7tC3PDPEHhGRL7UnijmIXOGXpXmz2mswXcqTaLc7fN+VuvFfV0shOhXke1&#10;CmfmzyWNcvcabZ3MN8TpUQdI/l966Y4jZMXLc+dy7C5ucq3CDqKcrf6CdxB+bg12GtaRci6vGiiO&#10;9XIIC9RXKy2tx9niBZlKt86EV1JokTjy4BgdKXndJ8zdqRCDPtATgcgHpTn3/vCCOCMD1pgKM+Xy&#10;pprFshdo5NOfcLGVyq54wuaql2+0REk/d5FAFxSMEbKbgGWXCcZFRIyeYThulSsV8liG60AAyC5C&#10;9R1p++X7OVJOQe9IABCvzHmo33+YpyMY596Bjg37wZUUcbpcxfShFBV+3HrThjDD3oARIy8NwTAo&#10;HGDRKD5VlgDg80sjP9ijUSYUDkCkBbyIep5FADedyjaT+NP6Z+bAp4TM/wCHNBVQ3Qk07ANG7aDz&#10;S/8ALPseOaXB2uSB1HFOVCIZTgdPWgAt0dvtGVXjpTwz+YBheH/Om27EK3PRu9PlVfPYhs8cUwJW&#10;KGRGVRjHIqKViJ7bhhlx0pkZIRx0w1SjBRdyg/NxxQgJ5OifMPuDiqG6UanCBCxXd1zWiAmcH+7T&#10;CsfmcRdTQIjZmLyEwnBxilx+75obeG+VcDPFPdZBE2XXoKAIu/3f1pwLebximclT8x609UwVOeQe&#10;eaVwBnfP3MnPSum8N2c9x4mjxZTDDhnyOFxXOEgHesKllcAIO5Ne/wDw/sl/4RSBntFLuhJ+Xkfj&#10;WNadojid3oUN82m6SSxRI15yOlbcsoXUrjGSuAACaahmh0KeJtqg9AOtZETzeddFm3ZYgZrzbgaU&#10;89uRb/u+o5qKGRH1fT1kXEatxVPDHBIGAaaxVZNwfPoM07ga+oSQGWYLGgGwdBWA5xOpETHPtVoO&#10;zxsCrDnkYqOR1FzAPs/QUuoCQNK0pYgbewx0rftLdZbW4O6PK8DPvWHEGN2cEBSRk1qCRkZNtww+&#10;Yd+tNdQM2LT9VXxt4gMx22wAKlm4NR311dQSWwj0ef7O54lVuDj3rqpbHUL/AE4r/baRQqoMrbud&#10;tV7y68Mx+GtG0pby3ZI1IWU4Jz3rvh0IaMWa40aXw9psq2qtIqn5W65qtaX2or9tUCQIeNpHSrz6&#10;XH/wjUt3Zok/lnmMnH41i+dsvZFlulRsjjb+lbAlcNUjll0a6xGcgZLDqDXP6dq9o2opaXkW2SNs&#10;BsdcV2q/Zv7Jvd53BowRXmXiS1jj1TSryG3OftABI7815OYYfm1sfS5PieVOJ1lzcxtdOIlY7Ryf&#10;auE8RRg6XfyraNuLqdua63TpImtLfNlhzAN2PpWdq0IaSVd3yyQtn6ivNVPlPccnI8+04SS67bb4&#10;dqrIm3LYxXf3v2uLwzeeTHM+LZSFU5rjNFt7eX4hpFPdMifb1Q845JwK9Y1bR/EGh6ovn+Hby60y&#10;aON450BbYCM89aJyirX0ClFniEc963j7Tbp3njMV6NysMEYPrXp2rbrzwQl6skTtBAjLJGeRj1xV&#10;/X9H0rUfC0sthcWyl7T5WQAHOOhFeaeHLvVdM8Ya9p95FP5M02yRJfunsCM1Takioxsz1XRrK413&#10;4b6RNZ3EX9o2YI2iQBnA7Y71Qvba4lF1aXmlXNvf268b1wfqPWrfhC2to/jXFFZeIBaSvOrQgzYR&#10;yeor6Z8WeELvVvgNLfR2dkurafZ745IvvMAMlW7kN71yuepulY+XNL1HWoLOa3Zd4WTBLHoK6q2u&#10;dNns1jkvkjkU5Ge/tXKugm0nVs2zRXEU22eMnDBh3Hrk1SilijnuIJxIZjtKt0xWkGROCktTev49&#10;/iAbVCrkYA74rJvbYPcbzaplVFakTKVjJl3fIMVLKqmJ+DgrXsYPFdGfNZll7XvIz7eNfsFsfLXO&#10;ORUkg225IZgM04MoDgL+FX7aKCVikrqAcYHpXq3PA2Kdtdh5BCs0gYjp60+SFkmk/fMCV6VLJZxw&#10;+JLcxQqxzwQav7JHuL0vZFdsfUmhCLHhn7OPE3zoGUH5vWuq1200sLDNbzpll5Ga89t7iS01eWZU&#10;bh+fQiuzsNS0Ca1YXFpLyeuemaiY4nOyzNHGgUbiThVWrumXd2s94rQFduPfrXTnTvDcqPJa62nK&#10;k7W7VQbTWidHjufvsc5HpWd0y7Ggfs7WkLGI5I5qlMn7z5RwRTkaURFZEBwe1PYjy2YbeB0qQM/e&#10;Fl2l25NWQ7A/Kx5FDxq8YPlkkdagKuqMQWJFMB0jTMAN568inQJP552TOBn1pgeJlYtIFwO9S275&#10;uJMSgKO/rSHY1VtLt4GxIOU5Ga4jXLXV45ZCiysPM5ArtI5pQfluWxmnSzRNbuJERj7imgPPrOzu&#10;meGV2wcDORW8lvJu5RsHGcmrNy0YiYpAFXPHvTYZJCke5xgDmhaBYWa3k8k4GPl6VBHGwTDQEnI5&#10;zWg0yt0cdOQaFBxGSc5NAD41UeXwR8vPtTnKrlgoIA60pJyw2dKRgpEwMR6UXEQtNZNHGvmJv3cD&#10;NSF5VWfbH1Ue4NctqVrcjUEeOSQYfO0HrVyxub/hX09/lHU96Bj3ty2rzk2WCVyTmqXk7L9gVKEt&#10;1zxXSw+XIX3yKvHXNULu3V7S7AkyQ4waaYWKoiuVMZ8wvu65PSpXRn06fMaEeWetZkr6tFsjMkhQ&#10;AYOOtOiupAwUp1HHNUhHOzW1xHeXmyBmQuSecYqGKZTLtDTZDc12IETxyA2IIIxVNrKySQlZEIOc&#10;jHIoAzYZ5WlZfs7YA65rTtngW8RmuQGJ79qjjhgR5AZA24HYfShbdGuebhSAeeaAO00u0tLt7oi9&#10;ViE+8T3qjdRvDfzRuWDKx5PpVTSp4INbQfa2jBYDr1rrntYLrUpZW1G2KGHAYNzn6VDdgbszkDIx&#10;Z1wcZ70IieezZ5xVy+s7mC5nRoVOHyCD1HaqRjuApwvO3imh3L4kkMMangZ4wKbIqt9nBtznmqUM&#10;t39tVGsCAP4sVpyunlw5ZQQKAuLKc2UuMZrLeI4Ul+cHFajjM8QLY46etUJycNh8YzxnrURY4mYs&#10;Z86c4HSnAKS3zEDPpTiXCyDaaTK/uxjtVjFHf69aa5QlfmI54qTHyjGck9KYUO1SRxjrQAzIBHOf&#10;wph3ZmxGeSO9NJ/esMjrxThjcox2oGKpVcHy0zgZ4qOQxmcsLfHHSnNyWwR1qFzgv8vbimKwBtrS&#10;YHBpisC8pyBzxTGxtYY5pqg5U4+tICTI3MNvNN3Ha3TrTiFKlgvQc01QcudgHNADup+8aeMESDbx&#10;xikIXDfNSEgbTv8A0ouArFwDznAphcFYcMw5/OkJJJ46VG+DzyOKBk27JX3FIm3zJ1L+mDUY3fLk&#10;/SnAnePl6nrQI1oJoEtSjQjJXg1AzM0s3yD2qqc+cmR0HFSgnLdelMCWNR5qkDvyDVxd3lNny8A1&#10;SVsAYJyRUgJ2AbycnnmgCfGV4FD+SLXAjDMT+VMVm3NlgOKiLnzCNoyT1oAcxbeowB8vShW2xvzU&#10;ZJyQX7U0cxt8oxmi4D2bjknrVZ3znk5wcU92QRAmMng1RdiSpDADBpXABM+5wVxz1NKhBmmO8cr0&#10;qNE3eWQGLE9qutHbxWcjzNAoWPP3utFxFUxyeWAQMK/X0zWTrGpaTp+mlpNQgkkMfyRKRkmuS8R+&#10;KbeGO8gtdkkhJBYHha8xiXVb/WmeS6vZHabI54FCZS2NDXNW1a/vcSX8ixmU4iU8Ae9ZcSIIVAiU&#10;YHpXcpokSeFrySTTMOqqd5Nc1ci2FwVQgbT0FMTKKg7jiEgd+akYHaQFOMelPwdgJI57UvWP5cDn&#10;vUiIsIUH7vFShI/LJA5xSAcde1OGQWHl/TmnYCAqPtDDbjPalwctjGARTz95cqpJ96Qk5b92RkCg&#10;BT9/p1pvzc/Xk0ZG3GaXJwRt/GkAY5bPajny+54FHPHFKB85yMUAKACVIGTmrqwuwRRIynFVYiBI&#10;4IHXirpmfycLGhJHX0o1GSXEgTRIINqbgcsQa5+4EpDksDhhV1lk/eeZISxqA8xyAo3pVCPUvgxe&#10;+V+0T9jF2VW90plHPBYdK+or+1sroXsBn+z3qOdkg4J54NfDOg3Vxp/xI8GX8SOPI8S25Yj+6W5/&#10;Svva6h0+80jRZxftDO2lRSRTA9dwz+NW1pcEkeVaxc/EPS/tP2jwrJf2QIDsikkL64riLrWPA1+J&#10;lfwwlrIF+8flOfTtXsOoa9qum3qQ6r4ee5tmjwlwkWQR7151q1n8MNXvbqa31izhkZySqgKQfwqV&#10;HqD0OIlg8NCAlNWgUYPOBVFl0obtupxsdh7da0dQ8P28VvIIfEwnQFcj0/Gs1tOdSvK5CD+KqHGz&#10;Ire50yNLxTKGctwMdKkkuJTbgrbyHBzwOtV5LW3W9VjGm/I5zWqDZpZ2+Zoi2zkDFJDOen/tCdmA&#10;+0ogxzzS/ZkFsuSARjqa17u8i+xCKLTFYkdQKz/JuZEg8x2XntTEQsVVBsVSdmKfaQSkyyPwASST&#10;U/lBQxKw4QckmqEs80tzaxRrIEMmCQOtAD55DJKUjQ7QcE0txvj0nZHbRk4GMdamljMTY+zqvyDv&#10;UWycszshC7eDQIq7D/Zspzl9vIrjdRRkvkCquN5OK7Y7zhcgDPX1rmtYiXEh2EYxgilJaBcxIwwU&#10;7m6/pUw27XGzv61Eh+RRjoKlAYgYxUJjFw2zORjNPDsJUA2kbeKadxgIK/rQiARk7O/rTEXIwwto&#10;2zySetLznJxmoyztbwLgYA7Uox5QGT9akZKMZOR2pv8Ae54zRkCHkGm5GM9PSgBQW3DAGCKd821u&#10;aaPv8mlbhV68mkA3aS6/Lj3qtKGWeNkWTcDwQelWS2GVc8npUTMPtEmc8gYpgdRp2sO+hx289+eM&#10;DcRyK2pIJDokUsWoQMcZ9686KgSxttOVBxitG0utQjSLzLrcA/3c9qpSsS43Osia4KfMwJA5pxDm&#10;2c8HBqW0udPl035LeMMV+fLc01wNxKykZ7YqkybEIdt0JBII7YqwLm5AkBQ8rzxRbraecGlvCCem&#10;R1qRxbm8IWYNkimA5PsrwMZIu3PvWpFDZf2XCI441QHOO9ZEiul7bK0ZGcYq5ulVGO1gNnOOnNDE&#10;FzcMk0YiQAHAZqgub+JdJdXtZHJZdvFVJ2HmRKHByxJrQtBatbRrNaREA8EilYDLlnEkyBoYtwQH&#10;j0qvI8qyQsv3cjK1pTW1kmr3Wxh+86NnpUMlmfIdjqCHkYOaq4EBMjCJjJgkirpceVB875VetVDG&#10;yumZ85HSraBPs7ZTkd6BCpd3Kx3W1XO4c5qp5832hQEdsvz2q4NoCcAevFDJE2G3IDngUkkAm5t8&#10;WVPI6elUrvet5AAOGkFW3wHOFH3RmoXy01r8oODxQBFfW8zi1CMwIjHINTxRTJ4dYyyOT7mp2abE&#10;J8rBGOKkdvMsvvfw4IoGYp2kwgTx8k55rSsYw0sytCnyxtnNUbezg/t2QtqGMnKqTWuIWW2nIuug&#10;OTQBhzwOJ3WPUyF+0fMoqb7NaFZyCBIyL8x9RVG5M/8AapClsl/zq+quI4wXAYLyc9aBFRv7QiuG&#10;K3IkDEBxjjFdz4W1mex122gMS+U8ynb9euK5BwwQln4zVES3P2+QCMhQRtlzyDTi7aCaufWdprmu&#10;PqVsll4p+zW/lBpFPO7HWuk025uNS16DOsxAR5yzDHT/ABr5c0XXJo7vy7u/kUiP5ZR0IHqK9K8P&#10;eJ9CnmaNL5oX8zHmKcBsVtBsxnF2vY+hY2gF2iC4l2qfmfOOlUL2fWrjxroFrDe4tTnzZQOwriLH&#10;VhNeeJrKfVrxSVjNteJESCO4OK9U8LxaTH4a8STP4gjuGKIsa7eU9T+NUn3ISvqP83RrPTrz/Q2e&#10;UKMvjk1zDX09xrlwI/DcyxD+Mnr+FbF2k0uv6jGtswjUAksOuaqYMSEZgXDfNx1piM8RTvrEB84K&#10;hbB+XipphbRX0scSSF3xkg9KuT32nfY7dEtkLAZ+U9KymvZmubt4fCU8jjAUAdTQB0Vvazf2XD/p&#10;R+7nPpVSQMl5cB7yZ8/w9KtaeNfNisl3Zx2pb7sTNyR71bsoY7rxHrai9tFECDc2fWgk53Umt28L&#10;3MSxLuLjaPT1qjYLFbyRNksGA3Emu4aw8PRxXry3QmfccfNgCuK1GGUX1yIdqr5nyjqBQtRo6oz2&#10;39nRNHHApEfGB1NVFLvoHikyXUjGcrtXd0K9Kp2EMIs7dZtWJdYSQKy719SR/MtraVxHcfMD0Iph&#10;Y7C1uWt/hVcX9/BG3lPtUd2BOBxWI8thqNxZDzQI1BIUjjmsHUtSu7rT9Kgm0yaKJVGI88Zp9ul+&#10;dEKw2jfcwpA5oBRI7yytI9Q1RwwZRwoB79q19Cikh0uYXd0UEkmUA9Kz4i6abcpNpMjyicYJPSrV&#10;3LM1paYLYSDjFA2WNYv4mjFjp1kuScPKRk81PpGhW0aB7vWyZZADw2etYmjx/wDE7vLiWFyd/AHW&#10;uhg0/XJfEN3eDxS8Vttx5BGd3+FFgG63baZAbZItUjLbc/ezWWq63/wiWouksm3acAD72Kl1OGzR&#10;rpmu5TKOfmatrRpRJ4Ytf30SqDgg/wAQpIGcLa3MlvqulXWpTqsf2n5VYZ6GtO+8U6hd+IpoLPwl&#10;EkEduP8ATGOPyFT+LdOe5tLNbe1cIsgIKjgetYNraAWyQPJhcqHkHGAOtAIrXdzdnTb+4+3SNtz0&#10;7muXS+8aSXtm1lDODuO9ynCiu08Rah4TsvD+kW0Hhya5lkdUSNDkux4yfpXRaKkq+C9UhHhiBJHs&#10;cuyjOzI4FKxVzD05b6XwpO99q8U12FyHHyge2Kz57W8vrqwhj01zgsJGL9Kvabpkp8Uul18QSitc&#10;tshAxuH1r0DT28HWk+rRx3ZeeMLkOcZpk9TntK0i00bwpq1ydZEjsQ3lNxtIrJ1DVr67srl0MSp0&#10;T/8AVV7xFDqN3HrE9rq7XEW9N0EZ+4O/TrXE3cd6kemtDpd78jqCpBGD9KHsNF+BLtFdpljcmQHD&#10;dq6231Dy9Ouzb6HB5rW+0MemccflXNafbw/8JJbyal4peIPEvlxAZA+prZNrI/i5o7fUYDbcbXB9&#10;aQMwbHSNVbxp4ivbvxKLq7mZmyThYx2UCr9qmqPJqebDLCUj8ulbdxbQ2l7AX1GbzJIzxmpLFWEN&#10;0YZ1Ll880bCbMi5OqNoV1DJZzcxnI5FZfh2yliv/ABYEtH8+Vf3bFv8AV4/xrsr2HVns4t8ttGPL&#10;+90zWXo6SR6rqyvIXlKnaR0FArnPXmk+Ip7mRJ/iHrC779VEazMAoJxXs2k2EGnaJFaySSv5OmqV&#10;kcklyR715+J7Y+JEVp97LdqW57g1v3ep6jda9KRepGkduihiOuKcmFh1/fH7ReFLBR+85JHGBXO3&#10;97qkumN5HnACEjco6Ut5Ndy3ZiW3jZA37xs4zWxo89mk8sT6dG0WzCrjPPelawFLwqzpo2ptLcRE&#10;PKd+/rWVc3tqvxR1ZmkmmRMeQEXgmuk1DT03zPFiCJjkqG9a5y3ktbbxfaxppM8v79ckRbupoAoa&#10;heeKZtYs3tpPs4V/mVk+8K6TTItGKSzXWg2jTx22dzKDk/jUmu2+s3N44tNBEMRhU7wMHIrW0TSN&#10;TfwtMtxuDGE7329h0p2FcxrK502bX7vbosEe1iAxxVO/jtW1qCJr8uzXIwqnPenyae7azqEULyIy&#10;yEZWm6dZRWesXs99qMTOHO1WbmgDUvrLT4dMt2lGFEKkYHBp1vH/AMSZnUKsO5cg96o6hfXF5LYW&#10;8WlXXlC5GZmQ4xmtqdYVt9LtROuzYhc9M4pAPvYLVdDSWLU445GhG1hxivN77T43vmmuNQnunV8+&#10;bu4/KtPxRLftdQLHqzJGqqBGp7DrVnTH0ceHZM30Lb4huBYEg+9NILnPPJIz6bFa6VO3HJwQBXoW&#10;jWpXwhfyXMyqBbk+5IrGmntI9EjdLaLZg8qBn9KqNrdj/wAI2xOt3RUvjiM/yqrCucL4mu9QOoXL&#10;wDbItwQuF6D3rmoNS8QLrVgJL9XY4wwTk+2K71bX7f8AEJ7dLspvjBJdMHH0Nbb6H4U03V9Ou7hz&#10;PNFC2zI+UE+1ZtdTRM5FbiRwgkC53Dhhzk1t/ZZ44rBpg8KSRZBI61o2EHh241e4uXuIgRNvGeAA&#10;D6VzHizVr6+8UaVb2JZrW3bazIv3vpUDJp7hY7m3ZdTZn83nHQj6V3FhrOk3Oh26Xl7BEIbUj5Rg&#10;MMelcpp+nM9nEy6HM0gjG5n6Vnazb28Wp2wWAh3IDKp4zQJ6mfqsyT6zqCWdjc+St38nH61rCeY+&#10;Bp4WtMSeRgZHIq3a7INCgxp0bSOh8tSvetDR9I1m51O8kuXSNGRtqKMn24FDY1ocha65fW+kJp8e&#10;kQ7kchWz/eqiNKun1me5m1uXe7Z+9+mKu6pp8Vv8QFXaQy3eCD161qSRXZvNOeLzjhACnrRdIptG&#10;rpOg2f8AZcss16d7j5R6Vp2Gh3EWvXkkU64cgFvassya1DYXH+nlWCDAYdK0bK411tDLHXfkMZJ7&#10;frSJuZniy4srCTT44k33TLywOcUaHNbvoE13eWNqgjtXZm4ycDNZNxbzXur3JYSnDn96RnpQbUnT&#10;ryBb2eNfLIO7OG/CmCRNpc02pzeJbmPwUyxpessEgXJbHtWLqGmanb/Efw3ez6e8KC7H+9jNdh4Y&#10;1S0020FusliqrKeWweT9a3NRm0/VNRiYpE7xOuSh4IPsKm+tgfc5DVLm81DV7uKLVJfJS3TLdM8V&#10;Q0q3tIPFM5QKzJ0J6g1V1eSWD4ueJYLXTpVhVYAWUHCk9a69LG1js9InbVIw7ou7P8WaNEIp6jNO&#10;89vvs2mOcAjjFZq2rprdhcm0VyCCFB6N2rp76K0isYljvIJGkiznP3a5/Tku473UpGl85kJMalqI&#10;u4GnYSeJkv8A4iXVxqziWeBFVC3Cjtgdq8t1fStZPjia5l1A3INzkmSbHX0U+lde6+IbvxfIVv7q&#10;OJHPnNg4+laEFv4ak1+xN/aahcNAx8tFYhSfU46/jVLQadncxLe1vbbR5L0anKFg2Awf391dNHa2&#10;UkaT3b3eZIVKxBiKoXcj3Xja0sLa28uI3aEgc4VfX6Vea6WX4la9aQWMlwYIokXAwoI68+1StAep&#10;HqOoNp/grxGtrJ9mkZ41ic/MSG64Fb2haHo114bSSRruaZ0VyzynJJ5PNZ2p+H9SkjW6fUbMhACY&#10;dwJFaGgz3UM1/G2mTBBF8rKfSi/Ymxv3ljoFl4ev5m0WJZI0UIA2Tu7Vy1toO/W9Z1S8uWjkuLJi&#10;qlsEgD5eKztU1XUT4gvtgZgs3AfkMQf6VZiuNcn0vz7zxFKyKuI4wMAU22wSMvSTLLNq0Z02QNHf&#10;MAp6AZ61vzeF7DUhbxz+P5BH5yl4EXGMe9ZaXUsNtrTQ2Ee5h9/FU7K9177VeSxPcgE4Bx+dIevQ&#10;7q70jwxBoi6bbaXp5KSwEkgE8Hua5bxpIg13R40aMRpaRKka8KuOuBSw3bwx3sr3sjyOCXZjzms5&#10;rHWrgXV3PpsrK8gMQJ7DvTSDUx9VhhPhZGeJVHlrtHfms/T5IQ+i2qPI26QbmB5UVZ1Sz8UXOu6U&#10;kWl3hiVwOEOK77w74e0iLUtPlvbmJR5YZyexHapsVc2rSy0K30Cea2dRLJajfu5Zjj1rlflW91W4&#10;vLwKI5SwVj970rd1rVfCw8T2trazQGRDjy433ZA9cdK8y8SXU02r6gJLvbAijAzjJpuwkmzP1fUN&#10;ZutW1j7Hpkj5UgHoAO1efSXGsW2m31tJZ/6TPO252bO3PXmtyPWLmOW6hEUex+FkUcivPfE2oajF&#10;rFo4sfOzdrlS2Dgn1qHK+nY1SVzS+zS22n6jeBziIbppXPHNcHqHiCaTUtd8u2Zo0TDMR61c8Va6&#10;JvDWiabDJIEby3nROpI5wTXLMLd7Up5YyYAMAdcCp5jZ2LVuYbjRJWNi2SGJO6q9pp6LoviO5lkj&#10;z5nygnk/SpFEkHguTEexnJCA9ans7TVDpOmvcXMgTzMrGTjOe9BOo3Szc7rgtbsignaSeoropJZR&#10;4VnKqTnpnvT7+3tYPC9u3nKWdVIwelKsU0vgqAxxqx8vrnGKLitYr2i6tc2QhiiCgxncw4wKzrSy&#10;a21nVraK6kBmlPnNnqfauj0y5tbTRpzNdhXZGG0VnyfvneW23s4uCWPcCiw7jQt1Z6drCiWTMg4b&#10;1qS2lsYvDwdrCN7h36N3rRmR20vSS8Azt5FZN3bebqliqxNhXGdvpQBo3FwJ/DdmoEaFeo6VJpkM&#10;QNwWjcrtBPPBqa7stOXwyU3n/UDkNyDVrSInPh2VVyyqCNxpt21EVLuXTF1e3mi02ITKcISuTSBd&#10;SfV7GaS4YoHDMrc5/CpIbY/29qZkSPZGhK7jVS4u5P7OYQybn+0YCr9aQHQ3Gp3UkbpFp7yKkQBT&#10;GBXNwPdi78VsYGRWiO1B710Wmm4j0K/lutOhjBtSSx78Vwf9oXM/iy+itVcg3BHAzQgZb0mOZmvk&#10;MOd92c1tyLYRatp8b24AJHzEcZqOxhkg1FsgGXyySPQmqWq/2pKsAMCqwkPI70AS6xLYnVNMSONG&#10;bI5HYVy+tJJNqmkJBbOyiI7wDjFXrUsL91nsnLKOCauTootPOSeNHaQAZppagR6DbTottbohR3m5&#10;PXFXvEZkTV7OyQ7pEhVpCO+aktl1Sza0leNiJIdySgd65/SpJ7j4hfFG5u9QkLxsgi3DhgfT6UPU&#10;DQtYZVjilMJGxwSTXQXV8W8Ga/Ksdu05SNYwR1HesWWaZbK7iSxkfdkjis2O21hoHkNpOIxcLhcn&#10;1osB21qfJ+H1qWs0/eLlvqfSsWXaDK3GT0Per2pPN/wjWhQruGVXgUkUEZe0SaWMMY12jNIDJjyf&#10;tRlVjhfWsnzSdSlC7h+/HT0rtNRtIYdEmCorPJHwd1c9aWcX2C/JuR5pkBx6U9xGrc28DaXp5Hk7&#10;ii9etLpGlSt4tncWz+WjKzMen4VmTrdxXGmGSeTbvGBXRRa3HFYqqOgRIcuQOT7UMCLXr64Ou6fb&#10;q1yYx94AelZQ1G6Ml1HFo7Jsj7Vt6RcW1/aeObu4tEixKotlK8kDqav2FtpX9rzsgtneQ4I4pbAc&#10;enlGK3kluGEks2ORg5q9Jp1la2t3f/ZpUeFFYsG+9V/XtOtxrGm7r+ONhcqQo7Va1iayXwvDH5sb&#10;xLboJHyO/tTQrmHd69DceD5GaMhAu0D3q54fv4YZdLSedAzk4DehqKTR9Fm8J6Q9tdtIzOrFQMDN&#10;Y+rxql/Yx+UAwCgFexFNDLPiWC2t/FOqSWqyRtdsplw5IaoLCw1BhI25iojBywxT5kkl0zTvMV2M&#10;RU5z1ArpbXULR9Pv1bTzGqWO0YHHSlewCaTDpsmo3SGPeykZHYmq+uXd9Dr2nWdjoTgvL+8mzgKK&#10;d4cktl1XVWa5HEzYPrmodau7Z9aymFEcoyR15NS9xo3dPWR4tXWaMSu2n/OHOVPHcGuMabRl1rRL&#10;KCzBKX7tLGB05r0/RINNHhOSeXVER5oxtzzxXCjTVj+MnxOuVtoREyIbeUtwcj5sUo7lS2MrVnt5&#10;dTudkUabUUcDjinWt7/xJ9QgOkq8flgMRzisi7bPiC8jSIPJ5pBCHOSauWQe3vhDLEEkmkGc89a0&#10;6GYWtshv5dmmMokk+TA6U9xPb69cIoud3lnke9dNLqGkQapo1qmm5kEYLNt4GaS6mtMzOLSJnaPs&#10;KlNsrYxbJom0zUkmbLhyQxPNFuI/taqRkeacCq9pZX0/iOWRDKAzHetaTwXEGqQEqCA3rTEb2llR&#10;qOvIsIC/ZufrXHXizy+J7tBZyOzXLbiPStyxv7WLX9ZVw2ZIeTjpTFvrZb6+aGwTdhvmx3ouFiha&#10;2FzHduPNYBhkoateRZ/2xavDDEsgJBHr6023uLhZ47mdm3mKXCY4J7ViafPffbbx51kLNdOVPoM8&#10;UxGlcWV817qrfZE8vZkEdjVGLP8AZpLsUZWIIPet6K7dNG1TerMShwfQVgRT2013MgSVtsh3HGMU&#10;rgPtyxFzweHFW2XcikovFRKEWeYqTyenapDnaMEgVlUmUhOMEY6rSbm8tlJ7d6DnnmhVzIxJPArA&#10;Y1P9YeecVKBwB5oNOVV2KAgpp2/veg6UXAeMb8bh0psh+VgOeaQ42r89RZ6k5oAG3H06UAYYcDrS&#10;jPrSHd12mgYjMQ33xk9BQWIgGXNKIyQdx+lC+WZCvlk4IosAgWVkHyrUy+TFOoZXLk8KOanZSto7&#10;eWFIxxnrXe/D/wAFeKPEvj+OK1E0FhHKv26/kQ7UH91D3Y/pVIGjndB0PxHrnjIWOleEL25mkmUe&#10;dgiOEdyT04r7L8C+EfD3hLwrny7e51h4la4upFBw3ovoAa9V8NeGfCfhr4d2Vpp2k2Xm/Zh5s3Bd&#10;j3Jb1NTXtvpd1ZzFVVWUcue5pyWljO7ZlxR6dqV/aXc+lI91DbOEm3cr+FTaLp2tzavq4b4mWxX7&#10;XiJPLG4c9D3rP08rpuuyytJLIrXSgqORjPNdhqWmWcjrrei+O1tnECvLbuflLD8eKTTLikwmsNes&#10;taY3F9JIpUFW2HFRXVy0ttcOqrlAPm6ZrHh8a3D6gttq86NEGCmSGIMQB9K6V7j4bXWlxfY/Hccc&#10;jAYEilMn8cVSaIs7nL+fJLcsrSYC+p61iajDrcuv6CLZIzbxylrlt2D7Yrrr/RL9bJbiFbOaLbnf&#10;DMDx9M1hIHWWQySTAKvI9atNMpaMqLrnhi38SuLrS9UMyKqqygkN+ArdNxcXCXssVlJ5RiBQ7cZr&#10;OiGgyXsMxsLDesnVwOfzramv7aOArGmnRRCMY+YcmjYTsctZ2mrXfim786+u4LdJ/nbJBI9BXQyW&#10;eiW6SCK3vj6s0hJNFrqnh5tQVJ9btt7SD2FdjBbaBIu6PX7Jt0QO3INNom7OYt4tN8mMtIDkjgmr&#10;MulW8pVo51XuAa6CfTfDosLhm1GNZBESpVuh96wLeaENfK+rMGVv3YH8WKQ9jFurCcXb4s27CoDZ&#10;3vmnbDKoxzXYJLI1lOSkTEDPPXAqrHfWEl40f2uIP0wRjpSuBiQW+oRybjcOy5HB7VcLTC4LNGBw&#10;OtajK3z/ADKcntVeQJggxjryaLjI0SJ3JEMecfrWtb6bYtaH7TE5Lj+Fe31rIHlxklZcE10Wj6mV&#10;lEI1S2ZC+FZlHH50mKxnXugaQtkBb6pPHvXOc9DXKE6lZ63HDPqSzIXGyTHUV6fq9tP/AGdPMruU&#10;VQxI6V5reywT30iurgKw2k9c0oNjsa7TM8cYEC7REMtWHeLfmNTBqGzEoJ/CrJmaPTFGdwC8j2q3&#10;Yx2kunX0p1GP5hgLnpVgZyX0uIYzcsxKAOR61PC8guJw0mB2JNV5rC4i1QukD7S+QQOKkNtdta3k&#10;gZgkaAyluFA9c9OKBE2ZHu4wdWXDHHBxiuM8X65a2y6Vpen6fFqWsSHaqxDd5RbpnFcjr2tX1540&#10;TRvDkN3PcNKEmvEBKIP4jkdMV2ek6Fpeg+D0urPVkv8AWXINzfT/ADeWx+8FB9KL9B3sa/gzwjb6&#10;b/xPNemtbvXZoN8EDgGOyB9B/e/lXcmeOWKZzd7pWJxz0rn7PU2nsbhp95kaIZJPQ96RQkd8ZPtj&#10;7DKMe1CDc0reS6ivmyW5J/GoLy4uFuJnVguTyPStBBFMUIvkBAGM1napC0cTnzFIKjODmgLGT/aT&#10;W+sW8r6K8oTkMD09a338TaXJ4cn26mqPs+UM2Oa5wLG9rCGeI9j9KwtW8NaTdajokieKL63iVyZI&#10;o/4ifek0CJn8SXsOuXDppsEuH4PmAk1ek8U6rNYRb9Ft3RlIcgY21hXHhywhjtWt571QF+bdJuLV&#10;Zhs4o7FVeCTYe+KVwuadncQTFSs4DM/yj0rcEV+JAFucAqO9YVpDYLfxKkiqOq89DW49xGlvEGJL&#10;465qkBXvFvRo94iak0MkkLBJMZw3b9aw9Ig8cQ6DctqepWjvJM+AhH3ex49a7G3ENxYKTD0YdaZd&#10;RbbqNf3+3GMZJpp3eonE4t7a5XW0kW4ZRkn73Spbi28P6h4fvrXU9NtpgV2gsOR+NdBJDZtdSxGM&#10;LJgYO7+lYtxaJBqzM94pjK5AJ6U3psLVHzv4z+Ed5HcXOo+H/E2oMVJf7JIxOB7GvKIr/VLKfUbG&#10;/wBBv4byM4Kuh5+ma+4otb02G7tIRqGSWxt2k5/GvH/i5baRceHze2/w6ubi+guI9ktvASTuPQ46&#10;1SnbRi3Z89W+pQ3GszodKVFTgu6YyTUs1lqLWuptFrUsYXnKviuqi0zXLnRY4dR+Ct/YsLMtHdhc&#10;Y471wckepW02tRTeMpZVFwwiVVxx7+tWnoOxu6JrWoWd/ZxXWumf97hWJ4b2Pauv1nXtQGkr9j1e&#10;C23RhiwHp715HBZyz3M6m+bzDJlF7g027i1dmu7W6uZRHtCtg9R9aBmJrHibx9N4x1m9uPiVpTR6&#10;YwWAhFDNu4x6mvafBHizVr74O3lle29s7yKVUsuQVb2968lPh3wRPpKxv4evmZW3Cbz26+4zzU+m&#10;x6ppl85tr64ERmURSFM7SKptWEd7bN4l8M/E3VJJ/h7qEui3M4APOBvrc8bab4KufhHJPDpttDLP&#10;CJYwZQMZ5Oa871TVvitqXiDR9Pm8bNNZieNpGa2wFA6DPTmu6uYPA83g1tO1rVb6Oaa3jEbxOcrt&#10;+nTNQwuZPhzSry5+E9vFH8RNOs7cgq8gAdsDrXRzeB/CMXwN8Q3IlvNQuAN0czSHAP8Au9ADXGX0&#10;GlaRo96+maxfpbNFhVZywPHXmuj8HeIL2bwxcWwuZ5I5Z+SyHHvilON2ik9fI4zRra9tdXvZFsGE&#10;ZQh4ivC4oupvEllD4j1TT/EN4pEil7bcdrDPPFd7r11YweJYVa1RBNDyzLgVyWo3+gLb2EKTwPLK&#10;+DHG24HPriruFkzQ0HxlY6jFptnf2t5aTmZQpZiVY+xPSu+1zT76+0TTbVdcu4rcQAiSGQg8fSvH&#10;E0m1OoX0vkxRfKHT1BFb2m+KpodRt4LiymCLME5b7w6ZFO7IsOjg8SWmv3NoPilqEluJOFdclgOw&#10;Pavc9Ls9Nb4Kade3GvSGVomCW6HBBHc15HLNp1z4+umiu4xHujYE+/WvTNOv/BANtazePFhmFuAq&#10;Oh2n6HpTT1E1oWbq+0sfC/TrWLwvK2pS3nNzn7oHQYqpe6n42tNG0+CbT7PyzGgPyAk56VPDPYpf&#10;eI3g0/TrkJjy51kBK/8AARW9pMun3Wj6qLyAs7sNm8dMfWqbM0jOeO4XwLazzX8yvKFCoi5I3dOB&#10;UU/hPWE0K+uJllEXlo7ux25U12MVxY2Gha9dyWEE8sNqfskZG4bscEj2qrYz+MtT+G2onUvG4kgu&#10;7hma3WLb5YU/KAfanYSG6OmhS+APE+m/8JqbK3j0lwVL84xyQx/OvDlsfDVlN4pk0+S41CQam/lT&#10;vFzJzz+VdZqUtrb+JdRtl0i4vAAB5SNtJ9BmsvT7bxWfHOmyyaHZaXbgv+7OHLL9O1FhxZ0WhaXL&#10;eeE9QnXxVYQsig3VuQF2j612+iXPgiM2kFx4y04eSSE5BAPfmvP3bRZG8S28eq34EgAl8rIMh9OK&#10;82v3kj8YS6ZbeBfEUjPINzMrDaD3yfWgpan0n4l1T4VN4K1q2ufGenSiW0YKiuOuOK8P0S0l1Fdc&#10;tdF8O6erQTNsYyjn0571wOt6Hq8d/oqx+G/ELeZcKJg27aM9tx45r1Xw3p/9l6j4bZdGSzdokZox&#10;c7vzOe9Qou2pTWpzeqN8SdHuEiurOaGWRyBJ5vysP5V3Oj2ej6n8NYI9Q+Imhx3Lx5uUO0EDseTW&#10;54+fwpqXwZ1l5PF1olzBcQm3RGBkDdx6kV41badosVvdXV3qGvcLGnmJu289OelFhHU67pXgeHw1&#10;qdhH8X7m7YsuyGOb7p+o61ysdtcW1ky+VMYFUbRk12kug+CLPwfHfTawv2t7cNbxNKOc9z6Vycd3&#10;fyzXiposssUZy2z5h7DNDuh20uT2lvfyaVq0y2YgQKMMeprKNoYxrEp1PzppVwwPAHpV5Z/Ht9JN&#10;b2nw0toEUYZnuQAB2PWrEemXNr4a1afVPGOmLKJVCwo4IUn3qZRUtxJnGroUt7YXi3mqXiRo5Zkj&#10;c8j6CoV0mN59OsbG5aKBWO6QjlsV6fpNtrNtd310fCtnd20tmp3GX5FX69Olcf4g8ReEYPFmiJa6&#10;fYW8iO5l8uQMN1WtEFzj9c0PULOK0nZEC+YAC7Y3YqjZwaZJdrLOwTCg7c+lamvX0+vaJoEg1iYw&#10;20rY2gqCRTdFsNOn1F1ufFUds6oApbpUp9i0UbuOOS6cxR/IHUDjrWXeRXf9owGK3AUKM8112ow6&#10;VZXzJF4yhug33gE4T8a5+4k3uApBB9D1pjuZrhcBpIoS+B2FV3LlJQqEnAIA9qvi11B42ZrXChjz&#10;nrTo0RNTsWNrOxEgBXbxUjujHN5dz6fNbDS5Gfp7g1Wl0/UIrK1aS7hVmPIzyBXXahZ7Hju7cLG7&#10;w5KqveuMEmoz3139oe5zvIzk/wAqGCdizb7oYSPt5bJ4ANQT8a3ays8IyOCTjFXYYIDp1yscDSXB&#10;4QE96gm8MeIJUiluvERVFYNsQ/dFFhp6kJuLcXwD3IlYSDYgPTNWrmzMojc6gkZKA7d3Ssx4LKHV&#10;7orHu/c7Vct3Heo7Oz1VrfWJpNWlfcx2kv0HYUAXHkVLAwpqO9gvJqqu4QZS4Ab+MFsE1d07Tb1v&#10;Ob+zXZnJ+bPArP1PT54LueeW9k3CQYVTxQxlPfdQ6h8ksjebIAw+tdO1np8GhwSvII3mjyox3Nc3&#10;E10t3HI+myGPgg46Voajdtc2Vji5K+WlISC1iuBrEyu25M5LluMUy/l0dWeM3Fu5OoRFVyOMGq8d&#10;wrWEaPMRkgEg+lUr6x0XzYXSSbzHnU53Z5FNMEz6G1LUHg+GPgu9i0qe5ja0g86NG+6oHJ/Cpr66&#10;8OX3hvwzqNj4SaVY4V+Yn7x7j8K4G01yGLwJDbyW0bKLHaUY8EYwfzqfRdbmM+jWsPhaxstOW4Ii&#10;QMCCWPJJqbEs7j7VpVxZWpk8LJHJFH8p9KzL0GSxjeO03bZgPTNb9xo+oGGZ11CLL2u5FA4A+tc3&#10;bX8lu00Fz4TZwbsBZ8kBTnvQMuCCT7HAJLZ1HlA4x0ogEZmuUbK/u/lPpTtRuL77bYqpjRDGCwPc&#10;U+OOGSygddXhVwh3YINAEdnabotbVtWIyDgseDWLBpOlvrs8L+ImDNKcBT0qaVtUaWdRaTrF5mDI&#10;D1pkNs0Wt2rm5kLnkUgLE4hsrdok1aZ8RMAAetctp8kaalrziJwzS5BY5xVrUr5IfFV4z6NK6quG&#10;yeBnvVG2Zpb+5kgtLcxdSFYHGapAa8j+ZFAROv3vmzWTqEMYgDJJnKZ2inXcypDEphkUlx89Oniu&#10;5dAuCl0nywevrVAjjpJIWnmAhYtz2rGmePdOGGBu4zW2XihgvYnhBmBPOM5zWBeAtAn7sjMhOO9K&#10;WpQwrEGUo45Wk2kvLyvzetRIJvLTMbHFTgjYeSDSQELq21MsvtTYoIwZv3xyTmnsyFm+bvSxn5+n&#10;brTCxDLGNsj5HysOPWqzt84+U8gVefBhdN55NVpVlMNuqCP5epoEMAyyYH4UyQMPMyCCBTwCGB3n&#10;IqZCroA0QJJ60DKKqrWxbYMDqahIUxt8468VoXgHkWaouzA5HrVMr8o6dKQEBEZIHln61VcPvmyo&#10;wvetILkkYXimyqhtCAozii4GQclZDgYFRkBo3KyDHuKuhGMWC2OtQlcGVSO/BFIZAPKFlcqLeMl0&#10;wzUaVrHivSLuYWniCRbcv80JGVbP9ae8aLF97nIxUDxrufcM5waaGe2+DvGnhW4i1OLXAsNwQPIk&#10;Zcq349iKo6r4k8KN8QvEFmL4va5AjuwOHJ7Y7YrxaSBHmAK4+g6VEbVtzZmYjj8KFZEWPojwldRH&#10;xRqUUfiYm3ERLPv+7nofwrsLXT9LXVfEl2/jJr2cS/LM3AIPbHtXzLpGoS2GrRlrmUq4AYZ7CvpT&#10;wZc+E9QsrJG8R2VsWmQkSSgDP1NTa7Dmt0PTPhciweNPjnO1mN/9mQqr+gbmqnjOUyR3ANq2Ii2C&#10;B3au08N2UVpqv7Qky3WmzwTW1mIXhlDDge1c54qEI8Kai/kxhpI+/auKo/eGtUeQW/ni9iEink/K&#10;wrdjJ/s+8XzFzgVz9rIcODcbtrnB9K0Q5MbsZRyRWLbuUO1VblfBNyUtlkYjOB3xXHR+Y8cLmNt2&#10;7oa7OR5fsFsTdps2HgmuUn3f2gWTaRuP3elaR1EzYtCSMbeqdDWim1dPvV+zoMjPFYlhLm4uFeJ1&#10;IAwcVtqGNpP8+eKljRi3eRHFhuS/SnqG8hSQM4GKnnjjMkAMhB3elKFHmD5zwAKYrBvAEeYmPy1p&#10;6eIZGkxAg2nkmmRwK1tKSiBcVPAkKeYq5H0NG4FrCp9pB5BPXFNMoFonlsPlbPSiZv8AiTM3mDrz&#10;msaU3yxW7xEtmZcikw2NpJ53uFcS98EEVXnZvt98TDnCDmnN5nnxHYEJiXIqrIW33B8w02BW+YJI&#10;D3Y8VNAsXlXJkL8dAO9QAgl/nyaFL7Xy45OKSKK1/b25s7iVY4fnI2rgVxepaKJ7n5LMKSnzba7+&#10;SNm0+RfNOAQRTYlk89MyjPA/CtY1LAjwy/0G6ge8eCBpGEf3d1cqcrZz+Ylyread2VPy19PXVjpv&#10;mwKVLPI4C7exNc/rnhaMA77eNC0IOQuQc10Qrp7ktHz5Pvks7HZcME3jOOpp2xvtlsQoA2ck12Wq&#10;eHdVSBmtnBCEkqB1Fck63qTRB7eQMHxgit00ybAM/aJ1EYwqZ3U2Ih7W57kScUskgWSdfsxBMWc1&#10;Ut5f3N0Vt2Hz9aYGm20SQKXAyKJU2yY4yQO9Z8hkaS2bLnD9atM7EocsTt70DJVKAPuByENRJIDF&#10;Kc5+bim9QfpzQqgRjgctQBKwU2pHXd79Kdb8uiFsAfxU3AwBuFSh9pRRDnPegBzMBcS7X6HAJ70g&#10;J3tkd6GH7xMxgEim/wAR4xTAlGCrELSLkRy5kOSaFI+YY69KQ5wcrx60AOQNsfco+opcjypiFY8j&#10;pQvMfUcUpB3DGBQAxiNhPlmnjcFjBA9qQj5iCg6jFB8wzAEdBTQFtBnceflFPXaxfgVXVsbvvZI6&#10;0KSGlJyOeOaBFgjDECMYzVlreQWBmkgKrjjng1mhkLL++I+bg1elubt9NjiaUmMKNq+tICkwxOcF&#10;cZqTAKkl12qMtzioQD5oG0gk9Kle3Z3sP9PkCtMB5a9SaEI6nwhp0V/8QLKMWsxjN0vzHooHU19Z&#10;WsWj6b4ZeKLS4gVtFCADmvKfAumraWuij7KqvJGCSR2r0i5KtdyFmY8YJIrz687uxpeyIWmeRGdg&#10;y9eKqpjy5/3f8XFErL5MmI+p4NJCHaJhtGO5rnJEcgRn3qa2iR7uEMzdM1TlJ+1jCLtB61bhkcZP&#10;ljHl9aYFovaRy6i3kxkqmEPrWIZGe5lOQMydMUXDNycnl8mooCjamD1O4DAoA1EIFugxgmtG3iie&#10;HaxOT901Xki2NHuUZKjAHvU0cnl6hZqVABYHJPXFOOrBFea9Eeq3enf21JHI0HzLuwSD0rhWt7z/&#10;AIWU6zQTAC5HluG4xmt2G2juP2jPFd1OsgVoIRAc8fLWvr0cAntpIAokDqGPWvRguVak9TcvI7se&#10;C7WKB1SMQJuION3rXHThFF0ZcPwMHHetK4udYGhaeJdMnaMxj50PSsqeWH7Du8tvmXG0jvVoImrp&#10;8tjLp5jeyJ7A56VF4h0+3Hhe2VDGyqpI9iajsEA0ot5RzsJqjNqaR291HcrIVJIUdc0pw5lY3o1X&#10;TkmuhxlhdSW+ralbT/KXceSW7/jXVS2jSW1uzSRn9znINcV4iQS2Gl3UPW2usjHUA9c1taVfmTSr&#10;UGZ2U2oA56HFeBUi4yaPr6FZTimYdyljHql2dxjYagjbgOflNe/WXxA+H83gyG2l1+K5kNrFE9tJ&#10;ASVOME14ddRk3it9njceYSSfSsufSVF3He2l4Y2DBmwvBIrnq0lUWvQ6adZwex7BrNvotnrs1zZX&#10;RjgmZHHZTu5wBXEeJbOzu0tblbOISJGCxXjPpXUaA0eveFLO0uLu3hns0woJADntS3Gn31rcapb3&#10;OkIBwEcPkEVmv3bsdL9/VHlciyJp1i6ahdGVJlIkRsNGV6Y+lfUnwg8cXj6rpVtqGsI/mQCCSZz8&#10;sw6AN2Dfzr521C3+yeILdxYgwuTjnI561g3h1a0u457O7uBZ3N9G8ojPMbKc5HpUVafNZ9S6U1ez&#10;Pr/4p/D5nTUtd0C4jKSZlkgj6xt1OQOoNfKuo3LtpurC40WT7XAxTbjBJ6V9ifD3xDc3/wALNOlh&#10;1+G4b+xUjubOR8+ZgYJArzD4h6Boc0+s3Nn4emt7lgzSxFMYPtUwqdHuazpaXR4HoU2uLI4uL47C&#10;2VyOg9K7BrnCxhvIAzgfNkmuVjlMMVzBJZuW80qMjkU6C3lGqpM1xcMhk4Uk4FdULxOCrBTPQLKH&#10;TzHJK0eWEfr0rNmEou79kYjk49qWJhHFD/xM4iXTlc9asgq0AzKuCDzXuYWspRS6nyWYYWUJNpaE&#10;FvK62sLuXZ1l7962GuY54jhNuUGBiqMUcC2F20hj+XkNmq0MkL6sPLliIVsZ6V1nmWNqO2tWscOs&#10;bknn2qx9lthC23SQMKMc1ZtYkntNVSAMZoYweP4iaYty8Z8m6sZlYPwSMVlKRaWhEm+ORGSJx839&#10;6tNr+7dLePzU2KtNkXT5LImG9j3FORmqSWzJFHueQsX5xUWKLy+aXY+YCM0/HMmA2ajQnzmAQgba&#10;mD4kQbOc+lAEkEjqZwbXJIxk1BOJd5ZYmODzUzSLk5XB9KYZnGVNuu0igDJukkaNQEYZ96jiJjTG&#10;92I+9zWofKKhhnO78qrvHCZXPlnJ70wLVtcxYGbdsehplzIN0pW3J6YFVgApA20pJySdoAHWgZGW&#10;DAEk/iOlMLYt2+XnHWrOYjEMIvB9Kase6UjKgbaAI7XDtICh69c1ff5XjG84ApLaIqtwwgzis64m&#10;uhqoXYc76ANy3dPtSAsOlacVuSl4xT5j901y1sL4ahMWiwoGc5rRW+u035hc4bjFCEaFxY3SrG32&#10;MMwUnJ9Kxme3WCf9xGCGORV+61K9ms7cfbNh2YxisWOCR9UmZrtiGPSkgGbt1zGA5GW9a2beJmhf&#10;knjg5pgsIi5zKAcdM1aj3xW4VY8ndjrTAq3dtf8A9muHtgxUHaQO1cPNZ62mqzuC23eNvHSvU4Li&#10;XY29UIx3FU7qS1M4ItlHPpQpActYrckJugIYCtE2amUN5oAb7w9KtgReepEYAx2p53YYM/HancDD&#10;uLSXzFKPlQcZqnLalLdWW6kJJya7CFYiG3Fc7fSqV1EnkyMtvj5hgUXEed3tw39r2aGacbeuB/Wp&#10;P7Qv0fdDcXIAYZXccECutuLO1e3cNYQglBtOOQa5q50+5SaYeQMHpg1SaYXOs0zUbe4tYXnvmXKA&#10;ENzyK1Xa1MrtHdRsABXnMMcwdUMcq/vBwBXTwpMgtC0jY2c4pNWA1XMfnEqBg1G6o24NESe1Qb5C&#10;xARiCeKnywWI4A+Wi4Fu+Qx6wkYDtmPk4rMcAq/yn71ddqaR/wBrTYjH3OOK5qRJDcXY8s4C8EVj&#10;AtGYQd0h+UDNQsGxGcLjdzUpCCaT5nz5nIz0qJ1HmOTI3QVpcdizHnI4QjHOajnJ2N+6wOwpI/vJ&#10;83APNMuWBXgk+gpgik3ABA71IDmNT/s1HIpNupVmznmnxMxR12HIH50APA4bI7VAwHz4JqweBt2n&#10;NQMcS524GOlMCEDk/NT9vEY3gdaQldwyAMmgEYkO7kUgFGFX+Ig00g5BElSoFKSZIyBxUTdZMDvQ&#10;AYOAd+c0xjwKcOFHyVE/VfrQhCjlm4ph6fhTuQvApCflHrTAVdzK528YpwK7RkH8O1NUnJzgCpgF&#10;yCEBJFAChozEuOTnA7YpzMqsi55PSlVU2uCmSTRtXzX+UdBSAlUHHt3oGM9fWmZIjkGSfemZPFAy&#10;clfKJ2tyfWl7oCQOOKrlsbcPwtCtIbn7vGODmgRP1JO7oaTPyJ1zk8UuDt+6etS87k2wgnHegZSl&#10;Dbk+bII6VXELszKXZVLjGauXb2VvapLcarAE6sGOMe1ec6/4ttw5hsbYFwpCydlos30BHX6tqmh6&#10;Vp4D6rBJO0X3FOSPwrxrVde1y/vb/wAuOaKAEjAfnFYM73NxqeoXE1/cNMzfxHNEcYSJ8bsnrzSi&#10;rbksqra5lt1852LT5Ynk16x4esbCDwzqFy0EaKluTubtgVwmnLbLqVu0s/yKctxWpqmstPpiWVtB&#10;JFEeGYd6tWGJq+t6hdNLFb25S2ExUt03YrnguH6Ek5yacFkC7SwIHpxQFk3vg+mal6gJkhcbc/0p&#10;cHbkdcU4qM4yadjkDHbikBEA248Yp4/h+Y0vPI96CaYDSEwxIyMc0wkfLhR061IoXA5NNZfmf5T/&#10;AIUgEVRlMyDkGkwNw9M07C5HLUhH73Gz9aAGkP5qYUEH9KXDfOPpUwQ7SfM6dqD91yE7dKAK/wA3&#10;nJ8vGPXrUg4QkA5Jpcfu+oJJ6elA3dDzQAh3ljzTcHLHinDkcZwDSkfK3K8daLiM6V511SwAf5GB&#10;JHqRX3N8PbtNW/Zf8FLJdxrcR6Z5SSf7SDAzXxBIIy4bZgpG38q+kfgVqUEnhjxJpUl9tZpGltyT&#10;yG7itd4BZbnsUmoQJpE+n614Rtg8AZROUDAoe/vkV5VrXgzQrpL+70Dx7bRlpS3lB8bWPbHWvWrp&#10;7OS6+x6ppDLIrERXH94e5rzzxF4V1w3s17oXi66Rio3pFJxkdPl6GpixNnkV1pPxbsjcpJ4XS5hA&#10;5kjl+8PXFUCuu/Y5zPa3cbYztJ5rpbi++Ltrezrd6hdyBBtZXjOSKxH1a6kuYw9jNlWO8MmKoIMy&#10;o0v3ALLcYL4x/wDXrQFnLuTdKQuOhNIb2cyvstwox0202M6rL1nk69B1NBRpQDSoopvOEIbYcHNU&#10;JL21Mkyw2zFd/Bp4sDJGxknl6jduNSrBokCnfexZ2cDNIDEkgurjU2zcOkZxnDcGrUzWlvZWqboT&#10;Iv3QOtMvLiIo/wBnt3ILYAHrRZ6fK8bzTTFnyDyegpgJBHeXF4Hd3WMEE570+8kQyQwxg53gACpL&#10;m7AiW3hiAxxuUdTT4rd7fSZ7iZ0Z2TgntmgClcR+XFCDOpYx9PSuev0c2rjAIrY+d3uHPmHBJzWc&#10;wJubw7nKiM5oYrHLDaLmb5FOBzUiYdUAyMZ5qIYF7PuUnMpwKtAAHhAPasUxiBSUC7v0p4C4dfXH&#10;NN/ikwp7cVJ/zyOGz6VQB91l4o6uTyBmlPY+nal/5aDikAn/AC0+6DTf+Wx+bg04Z8yQdqTueKAH&#10;Dr1xTWJ2LwTg8Uvy7zkGmk8yYlUf1oAjZgRn7OwI96NvA+fqBT9uNwxySMipcYkAx2oAiCkucOc0&#10;skbNGf3rdRU2B8/FB/1bAOKAEtgIrhCJpdzdAD0xXSWWp2xgvI7i0w/8LiuYIbzgBJnjvSA4lmIk&#10;Vc9DQnYLHp0a2kvgS8mWBG8tDjHYmudtZLr7Q4ayUkSHkGsnStXvLc31vJaeZbSSKGfPX8K760h0&#10;aW2neC4iQ+UDtJ61qmjNqxjXk07WtmfJbK8dP61s6aqHSCJ3GWTg1Tcv9tmQWUZVTzUm7No+1SNo&#10;4xT6CIbmG0W7Zo1LHdzQuPl/d4FQwXSG7uYJLZt4HDY4qYqQ5JZQM+tICC8+e0YRwyFwuKopHqMW&#10;lwebcyEljgE1vQGNY5Hwpx3qvqBgkhtT5hDYP0oAzhvb+BRtHUnrU0RRo3w46Vl4l8y9XzyQWGMG&#10;rMK+WrbhLu7UwLpLbCMfhUB3/aogA23PNLzvRzISe9WI2hKXBJx8nH1oEEqs4jCxHJApFjdZmyoA&#10;C9ajj+2CZnMpIDfdxUksrnaSuOmRQMcMlpf3lQg4mlAbqePrQk0KTSFlYjZ931qoJY/t0p8sjL8A&#10;9qBErpcG7t2MbAhutXXkIRVO7BQZ96kViY1LQrtwMHPWo5hH5yHgDsKEMoBQ2qqdnWUYzWzqNrYw&#10;WOlyEId0YwN3Umq0MG7VbU7ztx+vaodTgv2vbNXM4RHySfTtQgKl79rews44rQIAMs2c1NZ29uNJ&#10;bz2DOOmKvQLD5UGScBcE1XLWx1rU4lZzkDApAQtFHiYG2ViRgewrFeC+tNVWS3llANypKg+9dAyy&#10;Bowdww3Sm3R/cABckkcYqoyaE0eteHPGMEWn21q/h+1VpLVQXZAST7GtW08ValbfESPy5Lhrd5h5&#10;kYUmvDY5XF5bMtiibMYOa6Ow1O6Xxboj+XblzLg7lGK0TTRNj7MstX0658NWLSNEskkAITowxWHe&#10;R6lcTasF0u5EYOFcHrXg6axeJ420ySTxAygONqrwK948Pa9HNpflSQQMrRjnpzTUWjKUTBKz2dzt&#10;mt3O9hgk12Wl6rbxaXduvh+2LJATGcdTjrWbrps2013ntMF5B5e05xVHTkVUuWFs7L5Pfv8AhTRB&#10;uWCa7q93rRl1aeNTn5hwFA7CoE0+8s7rVdniKULhhkN1NVYdTvkkuLeBYUXJ3NkCtnT1Wa1YSXqy&#10;bX5w3rTuI5bz9WI1XdcXDqsvXNWo7y1+yWkU3nLLIwwCO1doLPTS0RSyVEVhuH96uB8Qwk+P7JLa&#10;9gjIkXAxTVgO0jtLH+wEnju3PyDlu1WFFvH4bnLfZyG+6vrXPXJ1mbQNNsredSzum8KccirWv6br&#10;1j4A8LSXetr50rIfKU8Ko9++aWtxWMDUnU3kQXSD8jfNgU+0vtSS3Pl6e7KkZydvAqjdavrN9qE9&#10;jpPwftYPKkt1lvZZweDgMQO9dN4ivdLt9L0DR7GzidxbRG8uQvRj1GfWn0GWdDtVubHxFd3OrRqN&#10;p6jhfxrBF5ajx7DZLbBoizAznp7cVoXk6weBdFtVZ40uSpcg9cdeagtrbSSmo3DFfktcqx7YoA1x&#10;/Z0F1ZeXNFvJO8GrVxqUCWTKsoP+yPWuF02/0mXxBqkz6hPIqylVUgjOPSr7yWc2uQ7LZ440fJB6&#10;tQBPeQy3M2nKscrSTzDcewFXLyCa1tbG0W9VWMa52Gorm8YRQi3tfKVMAsRzUFuzy6ouftMjkElj&#10;mhANm1a+hlS0Yq2YwFYjmsiSS4a8VZIZooyScj+M1p3sugHULdpL22WaN9vJGfyqeW60wHTENmjH&#10;bkbhikDMuy0tBqS3MulxFDcDy5JOqj2Br0Tz9Eh0gRw6lAZXgAwDknPrXBXTa/c6laCC2n+zquPk&#10;B4/KqVvb6rZ+PNJeeCaRJZfm3k8Y6UwWjOqvNLsEn07UJfGsRZWLeSRjZXIS2+sX3iLxVLbJctF5&#10;iKsiKeR3rd120jlvdUupfEt35BhTy4BwBiotF1u5t7ERW2gtEolAEhTO4UCLGmw6xpWmzMtrI4YA&#10;tvOf0q++r2N9Y3kR8LWsciqPnC9TU+oHULtbd4ddhjRo8vuHQ9642CRV8YXUIWPKSjY6kYPrSGaF&#10;1ZhrRj9gZ2zgL3NXdI0bWYJFmluXRchkj3EnFOv782+mGY2qyMqKF285Y9KbpqfEC4mubq51iSJP&#10;Kyke04C9qAZ1n2bS5X1a6uZIncWDCJWbATivPbe4lil1QxsJWF24QBu+eKvXy3huTFc6vc+VI/IT&#10;jdWDLF9n8WWkltvZVkU4Y8ChasDfvrXxnJ4RjnuFu42c5RMEcdqr6Z9r811kuwr7QCSea6Yalr93&#10;p9oJtUt2jWAAKF6Vy+qrDFOfLmdZnfsaYjt9N8OQul3cSCAgkENv61g+K1S3sLWOEKpklAAQ8nH0&#10;rItNS1qO0mgTX7s7yu7JPy1qRJaP4k0m4uLrzPKAKh2496TuBzKxa8bYPsnVAgyx43Vr2l+6aYdm&#10;iZKry57Voa/e2v27TfLMKQrjcq45qCI2L6czRonzr0HSmFznJ9X119amDyzeSsnTkDFeh+F9T0+T&#10;XtGWO105VKlXYoGauRvLW3a0ECuzySOAQqcirmlQ6HpF/NJNqEskwgyEYcLQrWC10erX13p8U8qr&#10;ZxljnAx0qhbavqG2/h+wxopU7ff8a4lr24m0LWNReVEi84BNx7VoWsxOis32gHdFlvb05oTJsc/J&#10;d6ja/FTxNdSa/brAB/qzjmqVjd6Zd+NNSnujO5kmJhXPyqBW0NL0e4e+nvLBp0DEkGUqBj+dVYR4&#10;fNzdraaXbxBSQqgcj8aBl/VNXupY9LsdO0O1IVxvYR46e9aKWl5JoTySyosi2wBAPesaBobay1hw&#10;8JlLAADrzWp9vtbfwmzXN2Vym7k8sfQCjYDIbTNPGmXUl34kH2iWQhEJ4QfjSWPhm2imu5PPkPnM&#10;pYmTg/QVlwfbdS8UiZ4LmO3SXMak4yPWruo6xLAtxBtuCqrgN2/Oi4HRz2ml21vZxOsRzCcDORWj&#10;p58Gr4aDDwjprPExIlZR976V5zYz3l1q+mL/AGtJuaX7pGciuzm0vUk0mbakaowHR/6Umx2TKkME&#10;A8e+KdUlltHlljAjVAAFUdOBWPfTW89zqkl0H8uIHjHFaEUFwmrW8cl27NkZ54Aq/q6aFF4eaOW6&#10;skWdQDggkk027haxx+nJY3Gk3oWzxG24Ag44qwtro1tBZLFa2i7Z8knHrUD272umbUvIyjSgjBHI&#10;NWby1tz4bkna52osILKW71EhovalrGmRaU8cE8JcwKCVGOayr2CBPhda3zxxzTysSiA5K/WuPeyu&#10;7vVtOeGaRVRyBnvXZ6TaN5F5Dcazv2lSVJ4/CpSsNo5vTrm9fWNLFzBFHicbQeMg16VP4g8NaUbI&#10;faFed4RtfGQg78Vx2s2dq3i2zUJj5B5e04wazLrR1e+sWub+cgyALuFDimBsTyeHtS8aXt1Bdyzy&#10;SOCzFSFQ1ZEkMPiuwCWHmbCN2Bwap6/ptzbaN8M4dP8AENva+ZcDzwqAlwenNdPHbxW8UEbPE832&#10;VC7HrnFLRIDifF95fyXtpLD4eaOPC7wvt7VpaNd2cvhSGBrdw0sYGCcbfWrom0t/E2qRXMUIDR8H&#10;PSuRnuLQfFHQrO1lXB1Jd7jjAzz+lOwHoE9zpdh4biEfhSKZnXgscAepzXmmrahfT3NyLeGPOf8A&#10;lmOB+VeheKtNuLu+0yCHxKlpZRWUXzquWlJHzDPaoktPD1n4GEFr4Ld5DGAJ2bczN60JCueY6Zo2&#10;p3Gt2jTW90oeUcs2K7q7uI9D0xkg8EXVz5kPzy7jhT+tX7a11xYJjcSska27MqhSGHHFZGm6jDqM&#10;HjWzvdQW1SyvQJppo8KVzxgng0aMrmvoYsF5qFxFqr/8IdEJLiYFpT/CB0qprz6tJoelWyarMJPt&#10;CBSnXNdteR6ZLpph0e/S4EEIE0qjABPTmubS1uYdX0uS5nRpEmJKt+lTowRXuNC8VWnhSW7n8es+&#10;6zQrF36VS8PzXkmu2XnvIqCb5ieMj6V1ct4Lq81BPtRbbCF68D8KoR2TJ5xdI1kZj5eD1pxsrgz0&#10;+C48FReG9anmurKILZEFVwWZiOOPeuJt1STw/qzqbYGSdtrEfMF7VlWemwJPrtxca27MsRJBOVHp&#10;xWQn9sppPi+WPUJypuMREjAQewqY3TeoNJnT2mm3trpHie+j2SySRbYmI5GetZcoubXw7aG11OOC&#10;eW4LXD7QWbPOM1Fplz4zdNMga4uZYXc+WQhx79KtalCf7T0uJr1DIzfMFOQKaWtmwGs2r/2Wsw16&#10;73tFg5Y4OfarFrd39p4ZllneMjafnPfNQ3X2ZbSCIa/bhsDBJ4Bq9FYJceGb6O51m3ywXZsbI/Sg&#10;LHIi7WXVNQZ0jVXJK1taVdSyeG9eSPTjMbXUIlcHjhj/AErqIfC+ljw7bl7yNpVXMYLY3V5j4gvJ&#10;dM1rxBbxw3kfmyxCfZGdvtlhRe4lZnsHiuw0KDwB4eMOsWonewVuo+YkdB9K5/Spo4fDeiR3FpaB&#10;5twABBPtmuLuby7vPCHh5pdQut0EA8qTnuKpxTX6z27NY3blZAVYk9vSi4JHS6zaXg1K3xYttaUs&#10;VzgYFadlqdw4s7dogVSIKqYxtxWdcanNe33gpUgwwcLc9selex6Zp3w/t9Kge4j003MunckSg9R9&#10;eKTY7HmlzreoQiaCIwbRwMIOPxqlPdXM3g/UIGvmBmdczA4wO9VtcFpH4u8Rx2t+ssf2g7mK9K8/&#10;1DUHBuIv7YGFPIBxj8ae4uh0E8vg7SYtVlig3zGLczF9zOfqa8R8R+Ir691+02aTPEhuGAA6da6+&#10;W3kuPD+vTlcIseA27Neb+Jb7SbT4aW0cdvaNdx3PDDGWJrK/c3UTQ+2iDTllkRfMFq2BnoccVwC3&#10;WqX1/rXnNNIq3RIYDtnpVD7XqMlnE80k3zRcDHrWjp8l1DbArZgbiS+V6ikaJ6FUx2i6xLizZiQM&#10;gj+tXLeP/iZwMLF8K/UjpVq3ZLjUrhV07aFOXfFdVaR2Y0a5l8+EhVwRj0p2Ec1PDFL4jgkdG8qJ&#10;QdnYkVKn2u88QwDzjHEr4RR7VJIuo3OpTxQQxhDOMn2rbNulnZ2gDI0vlADPqaLAQyWUct3aI+sB&#10;kiIyCamvZdFg0W5jhvcOYQBisi7g1U+c8ayb2GWG6sizgnfWbrz3cso5HvQBORbeTdtJIz4jJA9K&#10;0dESX+wdUuBMiIZTnPYCrdxa2cHwy125eEGV2UQxnqayrJdQbw5FCILgGc5IA4QU2I2BMkuwCM7V&#10;JwfU1as2jGuwKxi+c4JPas1Hhih8socRp1A6mso3Mpv94jnx5vpQk27AaevMya5awRaixCqS7jtn&#10;tXQ6Ayp8PtfeSRFUyIYznk468Vxl/KrSWrtBMN0fzDvxWx4YKXutLC32mGCInBboxpPZg9iK8lvb&#10;rxDdmG3lTc6qx6cVaWCC21fSoUszIxAaRie9amo2y23i7/j8i5XhR/FWDJfqupX5fTn3jgZNAG/q&#10;NxbzW0MZkVVWDGM9apaVDpltpXia5isbTzBC3lk461zbQ3k91ayPqEkSvNwgNbf2ScQCJJLkqsIP&#10;Q4NAjO0q6u/tet3F2jIzXZwp5Nal3MPLtH8klW/iNYCtcf8ACWw/6IWjW4A2n2rZ1qQNpdoY7EhQ&#10;FzinYCmwdpXcoDu6Gsi+E5uoiJHKiUAD0NbVq1xNd2SrYlFSIbyapXCB/EkyLjBvYz+RppjPTJoD&#10;bfBXw59qs4XlOj7sN3BHFeYwx7VRxGitJd/Mn48c13+u34l8N2yG1d1FnGi4PTjFeexSxp4vhgku&#10;X2sQwXGcHtSimI6HWN9p4f0ZzbQrutST+VM0W6mn8G58pTH552seOlVNVS+v7vRbZXkZVX5voKk8&#10;2O30NrOO0RXhjOQKOgFvUo7v7JaSiJsIwwR0NYEsmoLr+kyvDOxaQAAE11Om3sZ8DzmZ4yh3ZVhy&#10;CKy4JHm1V5EgQBZDhcZGKAIdRk1E38EjJPtEa7YgetZEkusRX0ch0t9rMPlz2rtoY1lGrM6RgRoM&#10;M1Y+otbDRiVvxId/THTFCYMrE391e2ZKjYEGFrWGkxjw/dzmdCNwyD0FYejPdzeKLRIZG2q2NoHX&#10;1r0PUIrVvC1zYfa9skgUtzg5FFwOFurmKCxkSC/VtyfMoFaXhshLbU72WZl8sfIpbvWbp2mXE3jf&#10;x3Fc5jS1t4xF3D5HUVYa2vIrkQmcsjSHbg9qGgJ9Rklvrl5ftsiyLL8gHasq7s79dLYSLKQxXnd/&#10;SuptrQpDaFraIKHUkbqq6tf2MviiBILcYjVBt7HHWiwXJNLdrTw2+ZUAMBxmucdZJvEU7GbAEucn&#10;vV++kEl9ZkI2xUGVHrWbi+W/mcWL4BGOfWhAaRkVLd1CJgjBJ71B5qMyRfYwIy43EdTWZcprh1K0&#10;Y6VOqEgjg4q18pER+0KMMM57mmBqZt4L5hb2TfOgwK5DWf8AhI2163W30mTa8ykgjpXZ2rML9Wl2&#10;kKo2jHWrmoMkmji4iMSbFJIx6VIGJaX2oqmk2slpNhYwCd3T1qDxBqTxx21vb3DsTHgsD93NVllk&#10;nnklFwQVfBTbycVUlhil1fUs7+IxlsdDTtqBteH9Okh0qS9mg3M7gjc2cVpy28Eni1Lzbhdg4PbF&#10;Yen3N8dHkgaZisc2A2e1T3t9cLIII9NlIO3LkYFDA2nSzki1KdtOQkQnBA54965p7u4XTr1I7JgG&#10;nwHPaux0W70dtN1OGV4d/k9/pVSextG0nUnjuoggc54pJgw06eS20m3Z7mFpGi6D3qKWey8u/kkm&#10;y2CQCfWsaKPyoZfM1ORiZAEWq1/bXb3NvxKqkDHvTsIvwtaSabfSedGCCe3WrFukaaNbnYg3TZbj&#10;tWCkcsPmI+cZHQ9avGeUwxqEYgLihA2WL+aJdTsNoUopUACpLpoxbWW2xTcUye1UYoc3kTPnAbIB&#10;qxP5huoQCccD6UbANjeQwthVGcjmlgjjWO4KwoGZvmOOtSpC3nEeXkY4OamPyo3ArGc+xSRFgBFG&#10;xajJGDgUyRpD5xAOO1JD5h3/ACnINYjJVBKjEf51KV2gAjJI9aOiHimsTuY+aeB09aBignA4/Cq7&#10;MfNYbB7U5mchVAA55oCgOcEnigBo+7yhAzRzsHyE1Lg4bIpSBhsL2FAER+lPTAiYeV39aTHBpyh9&#10;gO0k54BOKAHKS1wnyEDHNTn7OsJcBGw/zfWqu2f7STgDYfujksfYV9G/CX4X3+q6lpOta/YXNvpM&#10;cweC1kBV7o9QSD0WrjETdjm/hp8OfFPibxHaXFxY3llpKThpZmBBKDsvqTX3Lp2laJo/gvRtO0rw&#10;1b29nbwBRt4Zz3Zj3J96tyJc2nhXSbfSdJtbazgjClETG8DpVAy3UyZfViDt5QjFUSkytqUqyiJI&#10;I5YlA/eEvncaLBClo6yD5T1OanW1Rom/0g7j6Co2hdDIrTsR9aALDxachyHtpARyGxUEN94XudH8&#10;aaQ+kXSF4gHkjlI2fQiqjxW8kt0j3pAK/wB/kUWOl6as2oGPxDYo7OOGcbs0mmNM1dI0PwzZaDqM&#10;sWjrLtyXllG8t+dY09vptxqTqbK3jJkwFCAYFdnaTrbeHtUiuJlZWUZwMisHz/D0viDI1S1DCX5c&#10;kCkFylFpd9CI0tPiDf2xcj5XkJX8qtT6bMiqJvGsLu6j5ygAzVq/sZWa2uDeoqKoKmOXP8qxr+O7&#10;urJIjqFwgwMScjp05pgZ+oeGpWikJ8f7FJyTHj8K5q60/T7VIxJ8QdQnl3DEbAgY+tdtZWGoRWt0&#10;73plCgfM0nX8Knaw065mQTxRAjo2K15rkWseWy28cviC2WJ5Q24civa/D3hi7/4Vjq0v/CZXCS3A&#10;QpknMAX+e6k0jS/BNvq4aTSg8iqSru/ANbv9safDY6qiyhssQmDwoqW+g7HEXvmw3OqQvqty2SAz&#10;nvjvWbC076ntScNhl59qs6xIbgXzRXI3bwcY61z1surpPegWku4pjNNNAtTs0F0dQkWO5uGwqhlR&#10;ScVm32m6j/b7TwrMDgHbjBqTSD4ntdLnmttcieUSZkjePIYf/WrU/tu6lv1F14dWOfGNyLw1IDOt&#10;b947xYrvzIWPAz0rYcxGJyl/vXbnOKzryPSrm3n83YGP3T3zWbZw3sNw4GtloQ33SM/rRYaNSZJn&#10;icDzMEdRVC3SeGa4LTS8SDBrWiuVUc7TgdKhllgkiIaNQzPwKWozqNP15k0K4guLVbiA2pDKeGHp&#10;zXHTNFLeTPHZqmZ2wPQU+NFOoOuz+Dg054nRxhz/AKzoKLCI44CXQSXRAYHjFQXFncQWN40F7ODv&#10;BCg9c1rDYwiycAMM+1X7+TSrXwVrN7d3tskENsD855Y44AHcmhuwGdp15P8AYtl5qcMcaQFmkfoq&#10;jrkmvPNc1/XvEOqXujeG4biDRLa62ahqgQj7Qe6oe9UY18U+LNenggW70vQEux9qucEPMo/hX6iv&#10;Ukk8N6N4S0zT7LwnElnDbhVKKMue7MR1JpbjMDw/D4b0XwTr6w+HLaFktwJbp1zI2epz15qhaTLc&#10;apqTQJO0DyEh2BG4n2rsIDo11p0/nWcPlsNwPp+FZ13N4etbR2S/UrnaihMc0xMzHzblS0BCs3UV&#10;aW7gawKluDjmnwXVhJp8wuNPDqRkMDyBWxZaVY3fh+7a2uYm+YYycYpgY/mXKICk0mMcelWbe/si&#10;8sU94jZTAJNNu4L6CC8gcghUwCO1cLe2WupNJNFpFzLFk/d6rSDY7SW1m82R7VA6bssA1NaRo7SN&#10;pJivYrjpXnNnq/iS31e4CG9XnGx1O1q7DTNXt7q6WO60ZIJWzwTwfcU7MEaa3UTXaAGR9rAnitC6&#10;M1zp8wiWJCsYwMdaom0kiuxJFCpjZsMPr0rRthPD9uE2kkZUbST2NAGFb2VzHfNLLO7Et8w7Cp7u&#10;N/Mg2XDfeGAa1WKvIoWXgHkVXm8kYJYZBoBFe51JdP8ACqgwpNO7KVjVua3NM1EXOmQyPbqreUCQ&#10;w6VzMtvov2x7mUO7+V8oLZ2/hTrE3LQ3BiRtpk4GMcVO40dObayfXLi43vvIxnPFR39nZS6aFeCT&#10;noc9KoLc7bjYwIbI4BrRlvYv7PdWtiSFGGxQPc5N9K02K8kcRqfm+XI5rUsp3hL7dCsWTj/WRg4/&#10;OibfJKzc4A4qLzMIU8oexrRK5FifXbC81TwPq8MWoWUJe2xvWLkGvmHxH8PfHNroWpXkfhl7lYpS&#10;xaPkkfTrX1FZ3MsM7BpjtPatm5vJW0i2X7Um1mGRtz+lNsVmfnHcw36arcSx2F3ZTomCkiHk/jWX&#10;Mdf+xo1xYSOrPjzhX19430fTrzxrDHLotufNjBSaNNvPpxXj+vaWLG0ubO4s5lgKZRymcD1qotAe&#10;S219As9vb/ZQrE4z613dvBJN4VaNrGDEYDBiBkVy/wDYf2i71KWwvbW5EEqNt8wKx+lI+v3Vn4gu&#10;La/8I6xb8Km4xnafxqkgNWW5v31GwSGUeXG4V0WPk496tT2Mz65p9wYGyqLnPPFJDf6cRZx2xs43&#10;kOVL4GSfTNbdvHqqvO0+o2rLtByDximh2OH1ea1n8Y2em/ZLlYpkwW28DFXtSuxpfg3wPDp3h25e&#10;5ikKokUJYsW7nFdFqMNlJHptxHHbK6SdcDJrNjvNaGtgWlvYRSeXl5WUNgD60wMjVdV8Xt4IUa3+&#10;zNc3avGPLkgch1z6gciuZ8M2Mdv4k8VXkvgTVYI52QwW8u5vKx7mvbYruWbwi8v/AAlOnC6WBvmZ&#10;QwLD/ZNefDUPiDJrwWe70toDOV2eSBkZ7GkGxW1E3kkF5JDZynOBsB6Vl32i3914NhFtIoumlXAP&#10;GDXUy22rw6tpkq3MeyQ5kRRkVpRQ6vdXk40+ykklt2QzIgwUJ6Z+tCA4G3tvEOnWutxXEt3PP5KY&#10;AB+XikTUWlRUuneOUAjLLtI/GvWnngS3VdV8N21tcqFUhmBY+nFZGu6Fa32lyN58Cl4MxvGuCD26&#10;Uc1wOVsZ7qw0yS+t7i/JEg3qXJDfh3r2DwnrUkxs7m78OOqFBuA4Kj1xXg91/wAJPb2mnWbW6Ygm&#10;H7xl4cDpXceHdff+0Rb3OkWoJjVeuAaOonHQ+hbj+zHgjnsNQt7iN8bo2PK+owao6xqWo2Hga7nG&#10;gSPGmweSPl61wcsk1ne6Lcx6j5McjZC7+D+FSeLPFVldfB/VLYWtqXSJQjqRmU//AFq0UkZchqWu&#10;m29xrulazD4wtg06qXsiAfKY9Oa19agvrOz0q5nEkxP3yo4VTWX4Hj067+C9ikBtYL6O+jM4muAC&#10;49QCeKv/ABN8SW9vo0Gn2qWU05tIojsw3zEAUXux2sdL4fuPhs2k2k0VnpiXOzLSSAHDde/ejxBq&#10;XhfT/EGlapf6loDSXLKtrBDGrM4HUnHTHvXhJuBaeHrayNpdi7aSMuiDLEydAB1r1bTvAs0uleHL&#10;m+tlhkGm+a8cs2/YuM9DwDRcLWL+q37avoM0VtqmmR2haJ2XygH45xnqKZbeFrO6sNQuY9We7lNs&#10;qrA820Q49885rG0hPAsPjHxcYvizNdyTNtW1Ee1Y9nXBqrqOsXtkuty2ml6w6LKMrGrf0ptXFdl4&#10;+G47aeSSb4JsJBkee1zuUA98ZxT9bkA+Gmiadb6PpqxGfdLGUUnI5BJ/+vVS1+IN/d+GTpn/AAp3&#10;UZLiSPCNubk+pNU/+Ef+KN27TS6db29urh5f3ozsHUflQ0CdzOm8PNc+FtVvrqK/uI4BGsqxucAH&#10;oBih9V8H+HfBfiAxfDHV2nuII9lsIWkJ4655xXW6Z4s0uw1qx0s+CbhbdpApuF/ebyD8xK1keL/G&#10;OlT6zqtvonw0t7holVWu5bUbsnqAhGanlGpHCXGteGLm18My2EOsWl7f3Ci5gZWXj+mK0b3QfCtx&#10;dXEVz8RNUhRrdCygk78jnntUmkWemyajd3msa1p9rKiBlh8oKefQVOz2V3qV9HZWMrRAlfNYYzTS&#10;G2cB4tu7v/hHfC/hrRvF2pW+mK5+1OGJkmx23dcVgHw/4Kg8N6f5y3Es8jjaXf5ie9dX4hisLPV/&#10;Clslk0t5LI54HOe1WFsNKtE0q+1OQ3VyZo8WitgRofWp3BM43U/Lg8P6ZZ2fgyOGPK42Nkknuahm&#10;0+6OkRCbTrrc8anC5B9q9ib/AIVpL48swtskCpZIysW3BmPb8K5/Xru8N9qZ0nwNc6gtqAJpVTas&#10;YPTHrQrDueUSwS/JA0jKzLgk8nAqOCKJLwxpNI5Q8k10Nnpvii78Zyynw9Lvdvu9lzWjdaNrFlfM&#10;8vh4vJnJCnsaTbGrGOjSfZbzdCNqRdzXO2+rXUuv6nDHo1sscbEeYe9bessiadOFnCSSIMpnkfhX&#10;OWFvtu7Y/ZnO6XLY70XKSNEXeoh70/Zd3BAB6GqMUEslxMzNDEWLHPpXSXBtAUVLVciLnmspY4Hk&#10;blxhzzmgaOfjivofE7SrcRkLNyQetXtV1W622cC6hw7qGUN1rTmtLcWc0u2R27KDxXO3+mgJFMMh&#10;2GVG6mA670+OS9t28+RVMKkY9aY+VsYYRKVUNyQewpi3t3/ZkMMijcBhT3qKRyIGcx5IGSamw0dt&#10;p7xjw+gF9GqeVyzdq4bXbrfeTQwReaFmGXJ4NblpLpl14MuIxqLq6joOBxXK3cV2Z38i2YxoSGf1&#10;oA2IJo5PDkMTpbZ8jnpWJEkP9sGNlO0zYJxT7G1ISR2umHPPzdKRnJ1n91GCitgt6mkDHa1YwWv9&#10;mSxX25GUF0B5FUUwbWN1BORwCK05GY+eJIdx4+8aQCBbUloF+78vpmnfQVjNtba9ufGmlRTXJ8oh&#10;srnH613McFvDoOoiDQZ5xaoXMcblixHPBHpWH4a0q+1P4w+ErY62YIHvD55U/NsHYfWvWfEelLod&#10;zcPoumOsX2IrKkjFyxYck59aLg0ZPh3xXc3PhPVEa8mjMaMqROPmXHbNS2+keOdXs7of8JRpOn6d&#10;LOW8x3G9mU8Y9K8oGpLb3N1nwJq7SNetlY4jhmY+1djZ6ndQ3WiR3un6vBbSzJgK5/d7u/4UgO+0&#10;cwS654r0vVIYbiTTlRDdhtglU9MYrUTStG/tSQWQukh67DISPzrzfxFc2dj48tlTxMLnz0h8yRD9&#10;4N90H6V2+j3upRyX0M/heXynhjMMwJOQamV+gDNRu5I9ZS3GkBkDgYHfFSCGRrmCQxHOwYHpWndw&#10;WySXE5RCSF64yKybqYi0uXSds7RgYpx13Agu9Ps3j1KW7lj8hoecr0HeuYt7LRrez1K50+4u2gaT&#10;hWY9fxrbuLu6m8KS20kB+ZTggda5+1W/AihDIIvN5BFNAyW7aKXRYDJYqMHkYqj84tZo0uGUbBxm&#10;uouLaH+y4t4j3bB07VzksMX2u/zqK8jg5qrAjHjtovtOoSyLGzbSAxNctdJ/xM7ndCScnB7Vv6gd&#10;sCeVe7xu5welYLyO3nHY3HFQO5QBdXYY4NQsSPN4GcVZOPPxioZBF59yzqMYGAO9MZUB5Bx3OamU&#10;P5eQPrSL5JErqiBQehNKZRiVRajnuKYCc+YSUPXrTTndIV79KXIMJBpjZCrhs0AMYEN1HvTosfaA&#10;SeKiP3z8pzSjd8xxzQgJZyC+cdTVUqvzAMefWntkqflPWk+bc37o9BQBFjD5DEEjmm/wSHqQakYr&#10;tGVNR5O5+vFADOlxgx4GKj2k3TgQnHqT0qYgl9xXoKjJfkCXjPQCkMrSom9AY8+4PSq0mR/ywOAR&#10;zVyYLgYzkjpUSnAIMe7K0hEahCIxkcr2pPKy7KCRk9amiRg0wHXPpT8ETMR7UAZN5EFSPdCXUde1&#10;VonuEiiEfiS7jVn6BjWvch3WNDwCecVn3VvEtpIArEiPP14oA+uf2eJLyT4W/tPQyatqM0YuLIxG&#10;aUtg98E9K7bx0wTwdIpkAPlc4ri/2fInj/Zh+M9xggzavAAfYGt3x3MG1Gzj3lsQKSD3rzamkxwd&#10;ziNAto5dF1CR0ZMk7Se9LMgWK6X/AKaetWdO+0tqEIS5ASOP50UVZvo1CwMF6y4I9ahIo5u5fMWx&#10;lkA2joaoINksXJxn5c1sagipPaDYAGA5NZLFPtUwCbgMYNWthM0YgpEzFVztHatSMxjS1ZWbPfis&#10;mPcNNuGIIBdcCtKWWJPDEYFuxZtvQU2CIH5uozkGpY/LLEHaOKpksJIxgDKA035hcghz0pAaCyzt&#10;HMqFmCt61oWK5vZt5HK8E1iwGYalKyIvuM1pRs+ZWw/B7GhaC6mrcWzf2cG8w7d/PaogkSR24ZRy&#10;RtFLNNJJ4btvmI2yrkVWujnUdB/egAIMqD1qiie6b/TYRsAzGKzWD/aHIj4zyc1cunJmJMBG2IYG&#10;c1nRylmuP3R9KliGMbcDcJuSeRSnb9nX5upqNkVtwZOM8VJtb7KgBU47UWBjJH2wEhh06U61Kz3M&#10;AVip7k1TnJNvIVDYDDipbKRl1aLNngbRgjvRYVzZRSmt2oba20960b26WSyWMRZULxmsuQE3xcXH&#10;cZFWJQosY/lByeKQ7GM8Qa42iMAsDj5a5rUPD0U7tu04lt/VVIxXbpMgkQmOPaBycVtWk00lmoS3&#10;hZVfkletaRqtBY+btT8O3MWrXAWfzR5fyqRgrXGXMF1bW16rWMmN/J29K+sNTsbKbVZX/stB8uDh&#10;uQa4rWtBtjYyExxHI4BHNdUMQnuDR8+W88LzwA20iqDjJGM1MwT7bNzwOhzXa33hy7WzZ45IyvJC&#10;YrjpbTUonuWk06bhiDW6kmTYgzJtJEQPNLufdGPL60IR5EjZmyDyuKkAQsh56VVgF5EqgnHSpRt+&#10;1wkHnFM+TevPTpTgY/OJzk4p2AdlvNzuB649qQsdzcd6TIDSfWm544A60rCJFJyzZPXAqQZMB+Yc&#10;1Coco2YzgDrUgJEQOw9elCGSJsCA7icngU9sFRjFRDJR/k6Y4qQKdjkKeAKLANIPy/NT0Qm5TEij&#10;I604hTEpwcikBKygFGzuHNMB/lnzWRip54pCreRP+7JxgYqwi5vYm3liR0p0gY3UpVQB6UrgUljB&#10;jTaxGD0qYhg8fstSlo/s5AiUYPWmNjyydp4Hai4iHEv9q25wMAHJzXb+DNMlvvGiFrfMUV0vzHpX&#10;FQgyTEAOQ0wAx1r6T8C6TNaeDrRzaAPIgYD0B6ZrGrPli9RpHfCGzhtbFI7BFdLUBeeR61Vml32r&#10;jYMg81Nci6jieVoiWIGPpWbHKz3TqYVAJHPrXmghxJMKjYoxTpGYaWUWN8t0wOtOuSq2xChMgira&#10;OI9JgmYRZCdDQBmyRsun2ismCzjvzUxSXzoEEo2ELzms+W5llvZWW3PDVYjGoGZCbOXGKYE93bHf&#10;IfMi2qmSc1jRTRJqUjeWSRJ2rUvw3/COXaLPIGYA4JrEsEZrsh+W3gAmkhNnTJM00McgjyvHWo9V&#10;ivv7K0uRbZkLHg56itlbW2j0iwP2mHIkUsgNVtbkM8Onxw3UaiGMcDv61cN0PoYZEg0+DylxN5ZG&#10;SehrnceLf+EngjkuQsfnE5Izuq5dnXP7W0tbfTLh4t43lQTzWyq3b6hZLLZTJtg4JHevUS0IJ4n1&#10;Ly4kMsJUJyrU3Zbl7svpytheB6VUkstXfUYpotQfC53rk9Kfp0syajqv2i4hG0cmiwxv2tFt5cWJ&#10;Ch8YrG1JtPY2ZW0TeegJzV2+uNMe7uBDOuC/YdTWE6sdbt2Fu5ANBRHcWsH9g6oj7x5sHHpmuO0q&#10;VoPErW0p2jzjsLcA16arQzNFE8KxgL8px3rkvFGjStaQXUNwTLE+Sqjllrz8bC6TPZyyvrysvBC6&#10;XAR4zsHzjdUlnPAk/kTNEsTNgE+tcfp944llG2RQFUSKW5Jrau3sJdGlAnkMhUbcdjXltHvRZq30&#10;Nzp90lzbPN5TurNsbHH1roz4isLnQdNjl0yR90AXzd2T0rktH1K3ltH0nUQT2gmY+vY1n3drc6b4&#10;wlxau9uWyvcc+lQ4X3NVUa2PSbextbnw5PbNGJEkQtHITzFXBXtreWGuPbXAL2ssjBZCOBmu08PX&#10;VvLZzA6sIjuB/wB2tPVbjwncyXVnNdRSO0OFcfwN9alqzGpvVnmVrqHiTw/r9ldWl7qscbMWR4zl&#10;PbPavZvC/jbXtbs401PwLZSDaVW9jXB/4EO9eZ215p1r/wAJHpWq6UlzZygi3dxkoT0IPtUui317&#10;omuXjxeGxe2Xmggk4wp/qKXs03sa+3lax0njfQJYre+1S2gj8uOUF4lHPPevOluLsNZ7YVZGXp3H&#10;4V7noo1/XtS12a1MX2Py1BWU4DE/wgd8VxHi/wALaxZatNPBYvFKnMkWPlYf7NWiU7s5GERPqlvI&#10;19Og7qSea6BI4zbxyR3p2HgrXHJNciSVpLXDJxg8ZrUstRhVpUlsiq7Cck1dOpyNdzDFUoyi7nRT&#10;Ig0VmkvV8sdQTVKCC3eWHyLgbSpwQeRSaYLHUtG8WiPU2MdtOokbdgc9K1NOsrO3+2FJ3Zw425PF&#10;e9CpeKZ8ZVp8kmjoPBly9t4o1VZbMNtX5t3cdq7q8Hh/UIJCXslkL+gBHtXIactmNdnaaxCt5IGR&#10;Vi6thGZJ43n2vLnjiofvO5CIp9HaO8mMWoEL7NVJhrUKk7vMVQc8VoxTXO04d2AA4LVoW8sf2mVZ&#10;LVdpTkk9KBowbFr2dLlxHhVPzCriSeXdsrwjcDwT3rUEEK3pa3lTazZIHSql1FmaV2gO7vQIYXt2&#10;c8DOeKjcZEpwMHGKZCFadx5TjBq7sQsigEk0wKeVESjAA/nRmPZny6uTWUpgdlDHA6VlP56ShXjc&#10;jtgUhj5Wh8qbMRyB1qiskTeeu/K7qtEI1nN8ze9VxbxtbOFkx60Ay1ELYpD+9X7vIFNfAEpViTuq&#10;ktrqCO0q3WUXqCaiSWRrq6IYAKRknvTsFxLnUL2A7Ba5yetS2MskxmkktgWyOabNA0kEjGMcMORV&#10;mC3dIkCFx0yKrQRotNCsIJi4x81QC6sPMjxHnNWVihZdrRxkNH8wB6VlXVuqW8nl22AHqRlxypEj&#10;CJQD09qYhcEss5GBwTVeDzjZspmB4qxGIyqxmX+PtSC5kS3uojxLCTfSBSxHsa6C2uWZOSc46mob&#10;mztWLBUThQV9c1EkMq25ySCOOlMDVLMMAkdPWoySQ48sEZ65qunn/Z0DkHmrAx5gBbA20AINwdQJ&#10;AFVfmzUiOcMfK3AHrXL6zqSRXSwrERtHOOrZottRP9mwKAp9QTyaqwHWrIGuHxCV+Xg0rK5tiN/J&#10;brWVBdMVlyqjpwK2AyMnBHCjipAriM7WywznrVSWD5rglCeOcmtYgbVPHSoWABjZiPvdqYGQrWYM&#10;g+xryOSVpwEflyDzOPSrdwqebIyW6BcDiqAz9okxjp3ouDLMaq0n3ABUxjYxtgEnNVFLgkhsAfrV&#10;qK5hITcjDg/jQI63VUk/tG+YWwKqg6Vz8pC6VcHGQc812HiRXt/iT44tDA/+jrGG3D+8K4q4wLZl&#10;3A/NxWcZJ6o1g7owmGZHPlkZaoJuD93otXXC+cP34AHeqzjcpzOuM1YEcJf7PgKTk0yTktznjkVO&#10;jRJb3K4BbbxVZc7mb5evSnYRLGpNuvIAJ71Zi8hRcZSIkEde9VGcbG+VuvQVA7HzW5b7vNAi9OIT&#10;MpUAMRVCUHMwKpyBimJMWlCgcg8GpXVjBLkHdt4NAFMj5U+YdaaS25TkdKjDETFWL5D+lWgp2H93&#10;nPemMVA4D5UnjikOQjZIHPAqcMixqDGCTVVwfPckfTmkAEhmX5T70mVy2DjmmgncRsFMAHmLkn86&#10;AJefm5FMbJhc+XkdqMqY8981G7ErH0ABouA+PBkQErgn8qlI2XjDf/DxVVcLNJ6cYpxdiQeMY60X&#10;ETGQc/NSo48o5YnmoAAVQjnBPFAP7yQ+UBQMtbyecY4pwJ+Y5qBSSzfJxU64yc9MUWEJgdhnmnp5&#10;mfunrT0jmd5NsOQO9E81laafcy3OpWiELwGNGwyZkuBab8LgHnNc1reu6JYafM02qQmUJ8sCEFga&#10;4TxF4wunvpbexk45BlB/lXnEyXE2r+fcTXDMTk72zmhLqJM2Nd1jXNVvmlNxPFCrYihBOAPU+prM&#10;WKYW0YMgL7RnirCopiiyp+npUq4yMk57UXEVxG4jfKHOO1CpIWX5yPrV0FcH5s5NIduGHlj2qRkS&#10;CRGk+QYPelKjbwife9KdztAIo7A7u1MA43DHpSg4Y80mODzQMZUGgBMncflUc9aTD7Wy446U8gGM&#10;fN35pDtwxyRxxQAzB2p89BA3tj8aXOYRzRjnIAHFAANpBwv40YbY+G4x6UYOTxzS85Pynp60AMUf&#10;u2I9afxvztoA+98nf1o/u0AKMHePLPSk/iYbDkU4Yzz6Uh5BO7Bx09aAGkDyzwaaercc07I4BBzS&#10;c5B3dqAG8Zxg5xSMVCEeZyTzSZbbJlBnnBqE8op29KBEEpfzZwE/hzXofwhvorb9pnwqs07KlxdF&#10;OuAGPSvPXDGOTGe1JaXNxbePfB8kcZUR63AxYHn71XDXTuTLY/RPUHsZ9R1C1udPjBwDBJ3I+tcB&#10;rOm+PLMy3uj+IJ7i3VPnt+pWu4szZXnhLwzLNdqDJoMLRTD1K+tY14/jDTLS6uLffcwgEyIBu3L9&#10;KlqzsJHid94w1NNRaPV/hzuZXI3NHtIFZ1zr3gKaOXbosMeQDyBkGvTLnxJ8NtQhnh1b4baVHIQQ&#10;3mIFbP44Ncnc6N8HZ4Z3sorKIq5JU3A/rT5rFRicFNqHh1ixjtVBzhQBUcOoxKsjRaeC3QEiull0&#10;fwhuJi1e2Q9iGBHFZSWuif2wEN9bqAeCCPmqirWM15Nblydh2kjoMVTbT7mS8ZnLDOOC3St+41HT&#10;oIpYY9NdyAdpArAebVJbhimnXCqW4PNNAWDHbQw4cxEheMVTWXVriWeKCKWOMNgn1FaEFnI11beb&#10;I2WUnJNST3drZxSbLJHkBITHc0CHC3s7bSY3laIyEZwetZrSXd9eRokEiwJIN7+tQ+Xql2ryzSuA&#10;z5x6CpJ7poNJ8qC2GSmMDqTRYBuou0FoscMMRHAas64jlXRZCGjJZQSKtRQt/Zk8lzftuPJHpUQG&#10;7TtQb5jH2OaLDOQvYws8Dbep5FRoW3MfNPC9K0rtGa1mbC8SDHNZjBdjAjnaOhrJoCeMggnZyWpz&#10;HLge3FQqyCHGKduTz1IQg7aYDvly3WnDJPJA6VHzvbnvUoHyAFuDSYDzjafm7VFn5X+bOCKVj8oU&#10;buKAPkHyjk0AKAGYjeenWjaoCgJ8wPJ9afg7yN/6U4cKc/nQAoA8lz1OKPl8tec00lgAcikyeDkU&#10;AK3QDFN7HAp/PmH6UbflfOOvrQAzAz3yKZtzMFAyPWpcAucMKOQ+QRn1oAiKACQeUT0pYbvU7e8d&#10;op5tgHIzTju8xs03adj9M0XBq51+kXsV4k8cl95Up+6W4DVtt5VuojkkU89QfvV5vs/dRlbgqwz0&#10;4rW07UIzJFDerISs42yE9q0T7kNHX/6BuLLJECR+NSCMPZMpLYJxu+tNuF0h7vTjCY2j8lc7Tnmn&#10;yTMPIhWzAwlVe5JYMdtb+HgjSoSf4s/ezWRMA1muJCRzkVdSBpIJkkeQEt8pZulNlt5baK3LYIYf&#10;WgDGWJRPFhW4bPJrQjE8jSZs0GBTcB5CN6jJzmr0JMayYdTmPBFICl9nlZp9soOByKqRRTGaclzh&#10;WOAe9Ww1wl3O/nsFJOfpT8rNbytEMLH98g9TQA+GWJYXVkBOO9VZwzEFeBu5qnvP2m9Vj8wIxmtJ&#10;No08FpUHHegAijtPmZ4ui8ZqjJDv1PAg+Tf1BrRXBtSCNxzwRUDCRblj5hHIwKBFlnso4NOjecDn&#10;5QTyabMsbRiRWbb2OKx7y2M2uaQ/2yXCDP0rXjeZbKKN4QQvAPrQMdbz7XXCZx0J9qZcahPJcyAw&#10;lkGAflpGMIuQCpB28ACpgilIwLeJQT3FAhIAri32qwGe9E9o63sUkd2m4jnjpU4mijmA+yqwAHAp&#10;HLNeSsk7quBxRcCp8/nJuOT/ADqwscZidjjIU8VG6yG6Ujkg8UqiUMCzkc9KBmTIG+2zDyyRv4qV&#10;S7PbnzTGY3+8KvSRoZ0O4A/SoXtp/Mf93kGkgIrq7lfVtJKSP+46vnrXaWPijU0Xw9FBYuSsiiRx&#10;XIpbxbJFaIZI7VGWlgvoWgVOGGQR1rVTbIcUfTI1K9fwpo8zypIFRG8vrmuw0K802/1W7b+0YYWF&#10;lgwD+HA/rXyfaeKb+G+a2Rp8OQCCpIzXsfgrc2pG4OrRiSUAth+CPpVxaImtD1NdJjuL++IWZIzK&#10;fmDYrXs10nTdHuox8oGeXkySfxqjaanAfEdtB/aNskfkncSwHI/xrn9Rkjm8SkT3KBTPhVR8jGfa&#10;mtTOxvxX95P4ltFg19fJ2tujCj8OamuLO1Ym4nVzN52FOeat6TY6RDp0lwscbOEHG7rSXUvm+IdN&#10;zb3QQSDG1CQTTJKOpCWysdOnF0Rh0ZxnkL3NdI+peHdW8LaGh8Wpcx29qdjnILHuDn0rmL2GW9+I&#10;egWdzdMkTRMXL/LhR0B+tZd1aW8WuXtvY2jIscbKCpwCTxninYaR1GkaZpLa/qU0d/JGjPgKren0&#10;o1a302LXY9zwjMg5xyfrR4UD2fw88SR3VyHuluy0IzngmsrW76OPRdQuJPD8s0xXam3+HPfFIR0N&#10;0nh6bwvo0T3UbvuBXHVa4rWWlh8QWNtBE7xy2pHHQYHOTWboE11LdawJbmUs0qlFI6A/4V6U9t4Y&#10;XTbHztStpZhtBiDZYg9fcYo1sFrHlVk9rH4jjSSxgXEpA2kYz+FddarapqUc8zQbfMBVM9RWhr1v&#10;8P7eF47DwZOZ3VGEpkJwT1rJ0/TLu5vo/NuGaFMFlDc4pjNC+m06fXYxFLAC6ALGmDnHoBTdOvbe&#10;HVdbt5jaxtHEcO2M4PrV1Y/Dtr4ysLi0+HrNcQQlFkeYnaTwflrjta06d/HGp3ct7NGLghigOMUg&#10;Ib610OXxVZXCzOx+2k8NwTnipdQt9VfXtHzCdpCgbR0H4VkKJ01rTYY7SVo/PHzY967mG78vW9Jj&#10;fT1DlFAOc5otYCrfXviOw0HRodN8neWHmmSPO725rUtLLX72XTbvUNYiUBAViUfd9elad1As9hhr&#10;QlldTuxismfUNRtNVtk/sgsgi2AZzuzxRcRa8Q20cnhqyNrqsUnlIdyijRl00fDizEkcRuyz/IV+&#10;6BVuCwvl0Z7mPTZgsqlyjH19qfZJajQtSMluiTfNhzxQByl42rzw61FaWpjCDDtvxjNZlrZWkVhE&#10;DqHmXAc7sNk5NdLYmBtT8TxC2YmUHDg+lVLfR5oLzVLv7HIo83LFmJyPpQIzdLtNUbxTeLc3Ufke&#10;arQh+xrpLvXdTXxDbabD4fR1iRRLJnAx2rBvLsfbXkIYKOmDVeK7IlecW5YM3DH/ABoGb88todTg&#10;86MhsfKvXrVa80u6a1LojFZGBJPGBU0D28ohuJdMUGMjafU1oX1/NLptiissTbMACjYDBR/syRRx&#10;NJK5Kj8anNlfSa4sz2DglVwG7VRM6WurQvJaSs5bKjGc1Jc6xq1zPEkNq0ZHX5egpgXNQsXjt2mW&#10;JA2RuNMggWS40pDeHIILAVBeXOoL4FvjMjONo56c1j6RqqRzndp0hlYYQseM9uaVnYGbt9paya6P&#10;K87aCA2e34VctrK7ivzFFbP5aKC7kcCtCzlePTxPe6vZxl2LHJH3aq6p4j0+SXSYdMsy8STBZJNn&#10;MzHt7UIR0VvDZQ2P2p0WSTonydawNXtNPvNXsRJqqRDzlLELk4zyK3dd1KCx+FfhUz6JEt61kS0K&#10;87c9PzriNKN9Lepc3FrIrNJldxxwfY0gQvicRNbaBptpI5gaSPfjjO2te0hkbSNNsjqJjMjRjcB2&#10;HvWJqN9oo8ewxC6gd4yu/HY10Olm6l1/VpP7NXyBGnksT+dPoI7C50a3XSWVb5ZAtkucN1rzCYWt&#10;v4slBR1/eEAAV2N3dX0M84TVpMleUJyKiij0T/hDPFVxcPbvNJH8rEj5PWlFgcIwlk8aWkcV6CJb&#10;lSQGzgCuouYdJm1SyM8KkwKoGW+XP0qjYnwpb2V9LD4fIuG3YlMpbJPoO1a2k6dLdW80lzOVUsSB&#10;u/KqYGvZrpmNiW6hTF95fSuP1+zuZ7wwW9rG0AuBl8c1qX1trlvqki2l2qRlcbjzxWbcajdWukqs&#10;ypuaTAk6DJpJBfUrtbPZWdg0UyJIloQGAzg44qrob/El/EF3NKXngMx3b3wMdsClOpWSXMQunRw0&#10;eQ2ciun0a9SaxmMUX7oPj72OKL2BpogkN+2rXqmwKs68HNYo0fVJvFLLLczyRhsrk9K0/EU99Fp1&#10;5LBCMRw8N703wvq88nhqGWdY1mSQ7jntmjoMujR4V8yS61QeXHbkgO2AuK87udUhfxJe2rOZYFnb&#10;Bjbjjp0rvr7Q9e1vVvGVx/wns9rYC1UQQIxBkIHOcdBXF2WiafZa06zaxAgW4O52YMTikkho0bS7&#10;h/shzb+E7lpG+WNcY/Gt7Q9I1SXxEJri9ihTO503dvetO1NkNJmkt2s3ZYgFYKKxpbjURfSR/a7p&#10;TO+CVzxUhc5bxPdRH4o6uLG6ci1dNxxxkdayrzV9Qm8tmulZU2A4GOa6bV7fSrPSdTmdAzzQFpeO&#10;WwK5fRDoN1oN7cPJFFGJm+VuvHtUspFkXmuTavp0sskkkdtbDyz7Utnq2qXXi3Vl33CiORVG4Yz+&#10;NOe+0sQxrbvEy7tuT3xXQC3s18GWs+6BJZOdqjmhDMjUYZE1ywcRyMWAJGetX7GPwfFrTXd1qLrO&#10;IwEjCZyahhF096FlvUAVeCe1XLDTEm8YWrG8iMcbEnI4/OqJZ1SKs/hq5b7QUjbldxwcUWt1pUEY&#10;AvYHZGG0EZ5oSC2uddns18SBFcBUkXgLiuQ1bTtUsfFPiVEu7uaOGAGOZVJ8wkelIlam74g1mUad&#10;qUwMAkeMLx6fSvMka81B2t5lSC0NyDIcBS/1Peq2mab8QdU1bxM/9g3WyHUUy0jbQBn3r0HxLpOl&#10;R2fgWKTxbbWbC0UXCoPvkehpWK0NzTItBs/h1qFtZX8DnylaSUdWI7ZHpXnV3fxSeL9XEsMzHO1c&#10;e1ac91a2mi2n2SS4uFVQN5HWren6b9rvHvfsSM7bSxC8R/hSGciTLHcytFHdKWBPQ0add6vcNrRl&#10;lcGNGCE+vavS5rSBfPiNhbbdgyWXkVkS6XbC2u5Y0KBuML3NVe4kaPhXT4pPh6Xv9SHmi8cyndnc&#10;ueP0qbUrWK61G1s7MARGRVL7cBfeuRtLq/sZ9biZbs5kXKnJ4q6uuPEQyxbP36np97FTYdmWdev7&#10;7w1ZpZw6QLxWtObkjmLcOcCuMs55pPDOvXokmjBR3Bk5OT1rvbjUfDGoSeJX1LWbaOSS3i8iPAJX&#10;b1/OsiW18PXvhrWbS01ydCzoNwjIC4/TmgH5nlcEOuapfGKC41Rt12QXwQAO/NejPDe2HhnQLaz0&#10;fUMxJ++ldyxZvxrutNg0uw8O2sS21qJVtwFITqfXNZ13rGkRXF80tpZtIqncgI5NG4OV7EGmNrtw&#10;mjyXFzcxtGQFQkipPEunajPp1/aPHpcSXc0JklYAnCnsTVEyeIb7RIp7SCa3Uz/KwXpUMmleKbie&#10;2+2/FKcIpHHQ4oQluQXlrp8M1ta28qywxWSgyBeMgVFZQvLNInmwAKDg4rcvI4bTwD4h+zCCdzEi&#10;5ZhuJ9RWLpJgi0vUBcSOJJYSQO4OKlopMrGy23l2EnCuZxyDx1rn/EGoT2fj/wAAwJfXcaS20plY&#10;tnlRxTYL7VoPG2tfbShgW6JtVz1X3Nc7411Oym1Lw7LDop3R2UoVc5wSO5qXoapGTq/iDXJNTkt7&#10;SJA0k2Jbluwz6VzerTadFZQxya1M00sOXYdc1zlneSRrOLxyZ2unOTxxngVz+t37zatbp9iddh4k&#10;qk2iuRG2/iDUY/C+o6dbFyrSjzHJ5xXC6hFPJqjGVZjgg5ZqmsxcjxQoeORhJySR6VsyQR3GpSga&#10;mgwuKi47aFeyktmhtVe2hIjhOTj0rUtrmxfSdU3Rgg5CYHWse9s7iLTDHEDkt8zetaOkwXDjSrT+&#10;ziMOMsB60hiRrfrpknkRIu+bnHXFaitP/Z6W6zbVKjcT607Wkeyv7WONgfkG+qjLNNpZaN8YHODV&#10;CLoS5i026kimO+OIkBf4q5u0u9XvtR1MT3U6SQ3Y8tSMZGa0rW9lTUPIe0lZ92Nx6VpsLVZopBpc&#10;YlZTiRR/OkK5alnVLOFTdEyCMA8VRzHHdGbKj5gWPrTfKleK4OFfBySD0qJW3RFGB2r3xQG5PfXU&#10;V1NpKGRlH2lAM9PyrrbpYrfTIIIY4Mm1Tc4x3FcHDBJN4i0wbgEW4HatrxEuoQ6bCyXTESRgKwOc&#10;Yp2AupHYs8WFj3CT5nNXbmHRltYHFvCWUDt1NcLZXF4oiSS6YAkZYGulWa3a2+ZlIVl60AMuDZPP&#10;aL/ZsYIPUjtSS6hotn5AaQRoCOUXkt+FOvdvmJIUBUIMAccVUntLFtMec2qsrrwGHQ0AV/tkl14q&#10;hmaSYrg7Qew7U+4VnivJf7PGVbjis6yS/l8R6dbxQqi+f87Y6LXWay1tF4eSCNI12xqC3dj3p2EZ&#10;NlJbtqGhpJeJuM4wB2rsNRvoYrAQw6VE7NEuWxivPtDtGb4hee9y4CJkA9BXT38kf9sR5lJVJBgA&#10;dcUpIZny2l6usJcGwCROm45qGGZbqPW41QFY2xkVq6jeCfw8Qbhji3woUfdHpWboogt7BybUo8sh&#10;wG5zQIntmZLORBbYJBG4jFVl+xx3u+S9Vn83IUCn300j6pDAFALcgqKyzBqaapZg6XPKxkwMdMUJ&#10;AdHcXVhJDpvz7RkDkcVWeLT0vbqT7LAWaMYJPNVLk2SxvbtJGZAoJx2PpVWPL3MjNHNwuFyaANRb&#10;yC3inaNEaXYcn0rm7V5rrx5qcpDnKkMB3NJeecHmRYm3O2Nw7CtnRYpbaGWf7NFjy87jzk01YCWH&#10;Tr0ieJmCq0uV5xgVHcmazluLeCNHmYKFb61Y+13E1/JJ9rIRJecd6w3uifHssobeFkVQOvWiw2bV&#10;y+ox+DRG0nzMoMhU+tTWFjFd+HLaL7SQyAliO9aUNmJLXU57iceSlpuJJ4HFZei3Fw9542NlanbC&#10;MZ9QaQibRYYrD4gKUlRgofO4daq3eoI/jfxhK95uEXXB6E9MVlXMmoiHWZXkmSTzDt4rKsYf3upv&#10;MzsXkGcnHWiwzdgvdUJfbLP8+WLbew9TV2zuHuJyxjkYqxAJ7YplzcxweCZbaCwjMzAYlxk4ParO&#10;lKIfDd1LJAUZoSeRQIulLuWOdBq7jMRwBXILFdwa/LvcMDORuz0ret7mMQXchncZc7Se1TpZwTQ2&#10;ly14CplztzQAy1jdtU0pXiU5kBx2IroNZOn2snhxzpwYTj5sdE21zeq3f2a60pEtI8tjDZ5AqLWb&#10;2N/COm77lgVgOM+9LUC/b63Yz+M54TEn2cIFyV4zSa9Y2Uet/DgxTZ+23j4QH7u01y+m28/9iPOt&#10;hw0mduMH613Gi2kl1qOi3V3IuLK1lMKBshactAM7WWhtnuIPOQy/Zk5z92uZjvriXUtDtUkYk3QB&#10;x6e9RancTT+KdbujDKwa+kAQnHAPFaHg+2th4i1S7umQbTlQ36U7aXC53FzptjHpcckdpCkzWgxj&#10;1xzxXNCylEN8DOgJzlvWl1TU7n/hKXKzS4E4AHbFS3EjNbGb7TjEQyKm7Ay7a3eO+jiaUEtJVvXp&#10;rePQtLh3Qb8gbsAGptOTzvEOmyfaycH7pHWqviW2spPG3h+E6gqkPllU5zmmNGTYwXSalbstvJIr&#10;x/MQelWbu71BbWW2RGXddIBz71qyf6P/AGVb27qdygSMewrMvUCa3A32lGKupJpibuzUaCRZ9IeS&#10;BWxEpJPek1G7tpL7TEjt0yoA47U+a5WWwiXzclbcACsGNXW6kkdDzLxSEa1zCCtt+83EoKakaKVJ&#10;jXgVK8q/Y4GMbcAYFKChCMR1Wp57D5bkZwZwcDpUirk5yuB60mF8wfKefekywixnvWM6lylGxMWA&#10;BxMPrVZnkM8gIHSnkDyTlee1RqPmJOetZFAq8gmIcGpAFGT0o4w1NJOOlO4heMNzTTg7uKXuc0gx&#10;wBxQAw5GMrUqlRGfpUbqfLH7zJJ9KaMgj5DigB5b5CfVqVji2zjB471Gc7gNvANNkDFHQFgTyD9K&#10;EgJ1BZSd6+1PjS6k1WxhjtLiV3uFSKKFcu7HoAOtWdFsNWvdftbKw0q+urmadVRI1zg++K+7fhP8&#10;MNG0HTLDWdcsrK41lrUNEkuClqD6A8FvetoxsJ7Hnfw2+F8NjZ6br3ijTwZyiyQae4ysY6guDwT7&#10;V9I2epRy2eoQppUCRiFVt2j4WIDtjpV3VpYL3w5rMIliQdFI7Vzmk2skFnPCZC4LHEhNKTbZMVZX&#10;Ots79lR47gRuFHUDqKq6iNLYrLbXyNukG5OmKoxIokmzzz1NEkMZkZtzgnsKpMGbdnCptxIs0f8A&#10;qvmyelUbhM3kshmUKM5HrUULXCh0DuBtpwSZptpOVDd+9VoSZiW1rPfTPGsnyyfeZsCuI8RabPFr&#10;V/cwtqDuNpYJIcceld7q9hfyeGdQjtdda1dyv7xByMVl2C6hFA9vcyNcbQoMzj71S0O9i94c1FB4&#10;S8MSXmn798ZWSOTqAOK6bUdK8F3nh+4ey0mOKdlGCsnf6Vx+ppbrDFsCKhxwtFhLcR30Lqk3l4AB&#10;z0oshvuN/sPx7as7RWM00W77vn54/Os7XtU8TWnhSCF/hsZHDg+YGx5Q7/WvQIdZthBLD/by+eV4&#10;jJ5rFvma5luBcpF8/AGO1JoEZWk6poN/oujMGvluNgEkTZG0iu1Gnv8A2ekqTM2VGVxyKxW0+1g8&#10;C3ksNjCrhRgrH39awbbWvHEOqW27T7aeEuBuHBx9KSTBnQXtu/2a4URTb8dq50hktlRg27zehr0O&#10;O4gudFt5G0jymCAuT0rB1GDS/wC0LKdtTtjnogbv7047i6HNXOYtOim3DcegNU7bUWNxK2+HIYAI&#10;RjOaTWJg+oNEHQbY+AD1rmZVk+VmuHBVuCBTcU2NOyPV7Z5F0mV4oYyDGCTn19qrD55mJWLdz1HN&#10;cLp+papCCrWxdNvA3Vp6bcare+KrgxQyKquOowBTbuLc6lLZXimOPmDflVK5Dx3Ea7H64raa31zy&#10;ZTHapyoyQambS7yTw4sr3iLL+tK4jlBFcfb5CZP4emaGhnMgYSYKtkVdntr2GRjtc81ftbeSS2V3&#10;BUheh4xTuNszEl2hCzH7uM4oeZmVdjMzE8AVoy6bNLcw+XcPjfyAuf1qjr+o+G/D/hYNLbi71adN&#10;tlYRfM5c9CR1xmkC1INR1XQtJ8MfatW1a3jZoSYbYHMkzdgB1rhNOt/E3iXXYdQ1Zr+00dLzNlp4&#10;yplXsWHHFXtG8M3lzrA8ReKrmW5vppN9rp7cxwL1UbT6fSu5W5ijaXdbRg/KEVRgKOwA9qm9xmiz&#10;2Nvp1laQWUEMENuoSOMYHvnHWsy/nsRo9+GigCAD75HJP1pkzg3rN5ic43c9Ko6paabdeG9Sgk1u&#10;aLzIeHQZKkd6egGZb3N0FvgLWGNUGUZZAQw9xU1rc+G7u5CXOq28b7iMtgAn8awNBs/DVjB46tbr&#10;4w3FxPeSILcTLgJjsM+tSJoNq3iJvPvwV84FCj9vwqRnYQ6NMbp2stct54/7uRirtqmp2eoXcCl0&#10;JPzKretZ8S3FrHPFZ3M4jEQxljyaIptQa8WSeQl9/JqkmBskyNdutxdAHOdxq1GoCTCLWIXQgApt&#10;rI3vNqIDA8Ac5q+sPlsGSYjPvQBSvLbTwZTJotrnH3ggrCk061kuUnRgCj8AcYrqHaRrW8Q7Gx04&#10;rOMblZAigMDyCcUxDbGW9F15UiLhXG0k1c1eW5GnsH2yyMoACHoKxvL1FdVHDkFvWrzyxxRM72jO&#10;+3uelKw0zlpL/UYNVtUFj1OeT2roYbixuLO1LWxR2HUHvXG6l5lz4ot5VlIHm/dHFdDGFj02wKyR&#10;k7Og7VVhHSmLSV0qbdpPmzYG1s/dH0qNNogwiBRt7Cs23ncSgs4bJHXtWsGjLp8qjK0gKJihF/JK&#10;Q7Nu4zUlwzG3hAROg7VeUQFpAY1+4cYrMmFx5odUICk9utIZMM+Scxj7o/CozGpVjuQccc1mqviW&#10;S+YxaWjpv+dmbAA/GtEJIRCG2q2OSD3q0Ix/tEi+JoIZY/lZvkNbiC9W6JUqy7RxjPFVo7MHWLp5&#10;UVh/AfStmAFbdgrED86NgMDVIpZhbrBoX75Tw+M7TXPaqtlb+Btbk1zwnHfPGgCxpBklT1/KvRIJ&#10;Ghu7lx5bE9VIpWh1KYyzf2FbPCQd5YZx+FCaBq58wr4M8Jasvi278NeJtX0x4XVnhlJUbzyAAetc&#10;Zqth4ys9N1C11/wTZ3duv+qvY4dxUDuTX2ELfw84uIpPD0Uf73O+H5OffGKq31jo8+lXMKQRyp5B&#10;XEg3fzp89xvRH5+6tBo8s9qywyr5Q/cuhwR+VXtJg1m5fS4B43uCi3AHlMeW/H0r3TxF4D8u/wBU&#10;vLexm8gFnkhVM8e1eL31zolt4ito4NO1iJlnIMrQsu1h9a0TRnc2fEdjdfYIbJ/EK2f+jAicEccV&#10;xVuLu00bW/L8Xy3MiW7r55H3siun2x3d0G1C7vbqIgEKHK5A9xW7qNl4RTwBo7WUEUaup82AtuPH&#10;vTLTPJvC41CHxbYfbtSv/Ie7lKu5O0FjXo2oNE9neRQfZZ5o2UoInBIB9cVQ1W98EXHw6stPGvNF&#10;eyPthhWA5JHbd71n6JoeqaLHrN/OjqLiEHyzP5hQDocc9aQM6yzmMHhq9Fxp5e5a3xDGx4DEcZPb&#10;mrehaV8RdJtrzXofGvhi6mu5CdS0oTLtCZ+Qgg8FRXj2p6l4g1XxPqVpa66YLRZM3Esq7CQOyk4P&#10;5V2/gmDSlsfEEFxq/iGaG4wj77h9pxxwff2o8xM6G8ufBuveKZoLrxBFZ6sqnZOJRsz6HtxXJWuv&#10;6rp3xK1zRZfsuoGCUeVLG42yD6iuj17wDodz4e1KXRdVnt7jymPkPORk/wCy/UH86q+GvBtpp3w9&#10;1+4vku7rUW+9li32cdgD3JoeqGzopoNHvvDtvcXesWVsrR5aIsMxY77q8Yv5dKi+JfiJG8SXRsIb&#10;+Ex30S5yM88D0rtdRtVms7CD7XqIh+2gSKpOSCe9RS2vhuy8XfZjp8Bh8iPCON2/I5zmhAkWNa17&#10;wpNpuhPB49jnthYqnmE4ZeOfl65qnpP/AAjk+oSFdYllgiZTvcY5Psau3ngjwvdNp9/Y2jwZdXMa&#10;tlMjnp0q1NoNtJEu3x1FZP5IXCxja+PXpQkLQ6E2Xhm4sXeD4nJZ3ToArx3AX8xVBtPXSII7+W2G&#10;syf2pCDKbjcVBbrj2rybWfDN6PEk7L4x1GQZzmOQ4/DFYzXXifTvEehJ/b+tSwG9jDwysWBXOD1q&#10;ok8h9ReIjY23xc+EmuKLTypNPUTbkBQMRlT9RVx/EWof8JKhf4t6qsNxCyxwxxFvMDdh1rE8VC1n&#10;/Zj0jyp4ZHm0+3ayRWGS2OR+Hetz4b2v2fwfH9v0nQ21C10uR7Tc6ybQVyT9RTuLlsx0GhXEUOn3&#10;Ftpx+YyPI7jDZbkcda9G025h0T4C3Oo6rpej3E/lyjypkXO1ugweprxO81r4i3njKGOKe6gt11wg&#10;3Cxn94Q3AAHGK67xLaXw8FWV5rvjS+1CZhAtrYxrtDMeBkf41aZLRqWWp6JN4Ov9U034cRxyJfZm&#10;iaHbgMc8H0+lbknjbw7B4E10S+DdZe6ay8uGzi3MZiw5OR0ArH8PSeIIbXWrXVfAEVtayaHui2IN&#10;oG35QSOM1keDJ7d/jtaxzJYQk30yq8sYYbM9Oe5FMmyK/hzyJLvUrw+AorY2nmNA8zhjIz9FwfQ8&#10;VpeGvsdh8T9U1fV7C1S9uZysdpHCHTaTwSBxW38RT4X03SNRNtpNw91O3+hWcDZ89z1dsfdANcNo&#10;r6//AMIfZzaj4vs7GeWJjFLsEpU9lwenpRsNanfeJ9D8D3mueHb+719LJZ7xHEasBu5yQV7ZrkNT&#10;+zH40T2ekeR5DWcYQIvUge3rWU/hz4s6hNJK9/Jd4lJifzdqsvbC9vyq5BZeKdD+x3N/4P1Rrg3I&#10;AZELjHYZFKwWuM1nRdes0sdVufhulxPHBIsR3Z8rd0NeW3Eepzx3Yms7v7S0zFupxnoBXuNxL4z1&#10;XWULeNlsLCOJd8JjLMxPQc+tcprVnqFh4k04G2sN1wPkIYFiOxI6jNG4J2OBt1t7HSLaafwtLM/2&#10;pNyb8HHevVJ9b0uPwLpQ0/wtZBJbNRs2jLMezf8A165LWLC4Xw7JJNdRNJMgKqP4a52WW5tPDtgR&#10;YLPIB9wtge1K1h7m5d6n4m02y1CX/hW9ss0zKY2Em4AN9CarJrV7/wAIzqrz2Cz3MsXyqw4Un/Cp&#10;l17Tv+EDSG8+HWoNM0WXblgo9jXNWeseDp/FthB9s1GIeadxNu3GKVxpHH3mnauviB9Tv7Od1mnJ&#10;wDwB6Y7VcnjY6KrWcGFaMZXHINd/rF94de0ggj1i3EJYANKMZA6nBqrqNraL4P0Cax1nTXhltmId&#10;WGMr16UpX3KTPObaz1rz5JHmcLuG7cO1W7y11ibSJI7HwYGVMGa5D8Vn3eqazJZ6/CLJiqHasqrg&#10;E1X0nUfF0GmT2/lHypCd/OSQaQ7k4XW10XyEsVbnDSE55qz5FrHptm91cmRgOEB+7VuMzwaLdTST&#10;gqxyRVcJb3FmHWfeWblc9KLj1OcvYNKfxXpfl38UIYfeJ4q7Jpcf9nMiavAysPmbPatBvD8M11G7&#10;W1wRGhOdxGKqXEUdtbSqJ7vydh3E54xSKuYlylna6Jcx2sV1cSCM71jU5J/CsjRm165g8TRXGjXF&#10;skbcM6kZzWpo+rGHxPevDBbvumwnmJ/jV3VL+/k1W8LRW8YaIEhFxmi4JoxhCqIqNqIIMuKklS1i&#10;VwrjBAw1Ysj3c1zceVA5CScnNTxyO1xZxNGxbpikxgsqt4ntY/MJDNzRr0kcUGmwiRQZLhVT1JNW&#10;DAsOoLK2nlSB95u1c9rsN3c6t4TuI5GKw3eWOeOtAtjvfAJvrT9pbw6s0xYLBkemGFe3atf6QPGN&#10;5BcapZOs7ABS4JOT6V4Bo+oSnWfEUi6S8r2llEsjKPmBbpUsFhrb+O5L+7N389yCN8h+QZ44pvoF&#10;rnqmt3UFh4p+HVomi6GVuhJtBjUsPQ5rgNfe8XxWIpIiR5oZRs4IJroNXit3g8PzOHa5t0Xy3L9q&#10;7TT49Ofwja3F/wCG7eb92B05Sp23Cx4tr2mxS+GrO7g8VWkUsYTzIZHGT7jJ7U7Tda8bW02hRz+J&#10;1ntPlAYxZKj0zXp2r+GPBEml6vfnwneyo0WVKzsoU/QGuUsbbR1jghnmh2DcI1Y/dHYVL0Gnc2Tq&#10;qXuuxGPVm+zwWwa4K9zituy1Lwlc6dOqazZs0cm1kYgMce1cnpsWiaZ47u5jdQmyvF/0iMsD06Yq&#10;s8HhK4+JOqXFto1xAhkGyYHav5dKqLE1Y2dae6jmlntIlMXlcKO3rWf4f/tG7HiWe4vII4omGM4H&#10;NbcjaZb2NuZfEdo8XlkFdwOc1z87aedPuIra5kRZpCSwbpVEmxKyvHOBfbgAcEGuXljJg14lnYfw&#10;4PT1rcgSxtvBV2BPJLP5XB7c1iRCUabdbpHy8h607jOc8sL5zKZBufnJzVabywCBGRkdcda3GSMO&#10;QxXnPHpWbcovlHBOOxIqWh3MbaDO+UbNUbk/ubkBCeRitCR1DRZZRwe1UHaNppAB0oGjPMR8mNvt&#10;D7cfdzT1LbSVjOAKmcDygMcVPbxEqo3Lz3pgU8SG6txtGA3PNWZ0xEeQRgGmyqU1NgHzg802RmJO&#10;elAER6MQe1SwgEv34qJgDuPtTlJCDjrSAcykSHK9/WoyR5hGaflSR8xzSN9wfux1pgREHc+Ez6U0&#10;o+X4HapwMFR27UNjdjkZFICniTL5VqFCbjhc5arYA2gF/wBKaVALYAHNCGVnjXceG6VWKEdB+NaW&#10;19rYjySRUM6SKRhRgjmiwFQKwkOH59ajbcJnHm81YUZjXPWmSIGm3CJsgdaQEa7dwyo6VUui3ksB&#10;GpYxN+WKutgRvmJ84qptlledFtefJfnPbFAmfY3wIhx+xj4tJQASalkE+xq34ntrdrTxNOzHKxLs&#10;PuBV34OwRR/8E9vD5bIMuszb278Gn+J/sMng/XRvCqLM7T6kCvNlrJlQVjyXRp7hNSvHW+BZ5Nrj&#10;GfpXQT+ebq3V0B+cH865nw79mfxfDGItpedsbv4sV2kltc/8JBMxJABGR6ipGc1rhX7ZHGUB/dDG&#10;DXPLvVZQtqWIYYFdbqsSG4uHIiG3GMtXLoSNWmfco6ADFWiTTCXB0JA0WCV4FWoVm/suJXKHDdDU&#10;Blk+xx5YfeFWPmzaMu4cc5pMZSu2T7UpEmDtApi7mspx6EYNQagT/a8B2jr271ahkX7OqmDbxyaa&#10;FcltY5PN++4z/FWsphitJ8zoSKpiQjTUUY74qjL57WybWfJJBx3pDOrvY4l8BeF5w+1buY7WHfHW&#10;sWVGGtaePNcghQK6TVYhH8BPgUjEgiScnPuaz4II5YY5RcKSkY4zyMU7ARzo6yINg/1YqiFAac7M&#10;Vakk3XN0yzMdqYyRVFZGa0nVnGd/FADmx5cnf5etQEkWEo3tkg4oLOJol9qbK6hPujJHHFMRTQqY&#10;CCxJZjg1dtsea+VU4A61TJ2W8QKg/PkVs2EdpLHL/pG1mi4zxzQ9gQ/bmQYfv+dTSlTZLGWK4HBN&#10;Q26SRa8iumcS88/lWhqMLMYiYdo2ggCpKMnyw0FwpJ9jWzYs8eiooboay4tu9gsnA9a0YcfZxyeW&#10;piJWIF7PuRsnBBzWbrDO1nbgqBkcN6VokE3Nvk/xiq+twgW1kc5ZwMAdqV7DRyEkEzaaMXTYHt1r&#10;nLmyUvOrxLtY8NtruZcf2VEBchW2DPFY0xYoAzLjPHHWtYya2E0ed3ekJunMTRgdzjrXLXljfRK2&#10;203qMnjrXsTwFlmPmKcjoKoyWMTBSYMAnBrojW6MlnicYke/2m2mjAPJYVMfsv2sqtwhI9+leu3m&#10;j6eumoZBCA44Crya5TUPC9k0Ub211dI3U5JrSNVMGcgATIeEx9aa6nYCGHBrQutJ1aG1U4dwMDjv&#10;VZYLxLYq2mXC4XKqetWppgMV8We3cMYpwYeUR8p96rqsjpdEWE5VX5OCMVKinZkKoAPOTVXET5wi&#10;fLzUo6qMnBqszYcfIrY9DU0e5sHyW/wouA/nzwAvfqalK/LMx6gCkAO3cVX73HNShZ2jcLEDkUIY&#10;lm6m9lOeikClXeXuwZs4kNSQQSRtN+4bJHPtUotpWLN54U4PBPBp8txFORAY0w55kGadL5W+ABj0&#10;GeKuRRSK8pMaMO3PSoiCdRtVSzmMktwEjCjJZjxjFJqwXOg8L2CXPxC0tw/7mGZWORxmvpuIzRaG&#10;ipBnbAuGHauK8JeGWtPCdp9rjjW5lhEjKp/1Y6gH3r0DzYv+EbuYobUHbxu715taop7CtqVA9y+m&#10;ziW4znoMdKqCPa7nDA4q1EhAj3zAAEbs1XuLhJPEFrHGoEY4LetYlFMi5bUoF3nZu5Jq/Ja3Epjj&#10;bUAkajJyetRSsq6raASryRzUdwXbV2ZbmQAKuQDTAjCwJqcgSJSA4AP0rrnuNPi8IaezW8XmSJ0x&#10;yK4k7/7ci8uEhdw3EmtKWQST2wdsBBijqgIb50dpGAONnArCjlnF0SkB+Vu1ad00ZuJwCuNnFR2E&#10;RZpTjqxyQM0mxWLaPcfZo2N3MSw7npUe5hM/7xiSp5J61bSJftDh5VVQDj2rOZlGu2ysHCb+DjrW&#10;2HSchs7LRXWHw5JMbaBnDHaGHrS3FwJROGsLdSx4Ydq5a51Wxj1WG1NtMu9AEIBwT+FJDJfpdETb&#10;yrOCGz2rvd0yTWupJ4NIuzGyHMB7154k6y3dyDqrEmZt+T1rp9TnjLXQEkgXyeOa44WyF7mVEw4c&#10;8561okFxOU8QogvBsZ+tbDS7BGBECcdfWsuCGQLdST238Q2sT0rZtEjkugSygBeaGCGRO5vk/dru&#10;xkA0TXsMeqwCVlO8FZF64/CluIHOt2xW42qOAR3ParFjo5a515ri4jNw65j3ngCsKsVKLudGHm4T&#10;TPK/EmnXEeq3l1aXsjIsm5lUdjzVfTLx2itTI7YBAwRyK7LW5Ht4VjNipJlIfvuFc6senm2u5IvL&#10;XIycdj9K8epDlZ9RTqcyRPqMNvJbRT29yPMGCMdQRW1pWqpcaUtlqNsmTHtjdh1/E1zMTsWULc5w&#10;Tmop45mkkLKRz8pB5B7VFjVSOkmW6sdUvvLuHEMij94D0FWrKyu5pJpIbw3R3Bi2cYNYVrdn7H9m&#10;vHVwUwkhPT0rV8OXk9p4tuIS7GE3YCvnh1Pb8KzasaxXMbXiFdPXwf4f+1vardbcYDDII6VkaXrV&#10;lLYarpl6IwAVCMeM+gzXdeKvCpvNJ068tbeWRiEdR5hry66sLWHX9SW40ry7gRICu7kEdKmUU0bQ&#10;etmj3Hwvr+lW9/pNiLJLXyHXyysmFf8A+vXtF/8AYNR8DPK11aTZgA3KfmFfEEN9anUpLa4hmjkB&#10;HlyA8tjpzXd6H4o1nT76D/TLiVSV+RycMBXPK6Z0qK7Gl4p0yKLxNdqbZBh8ljx16Vxl5aO2kSny&#10;zyuAy+lbnjDV77WNYgePw9cwrMY1IXPLDgVt2elatYeCLGPVLRt7xKy4+bYD0ya6JJRSd7nO3zXi&#10;0YOhQC28Ji3jjcB8vKM8sfetvSJo5dahDSHP24Db/dwaSKOIarIBqICsvykD9K2dD0Wd/F3mJfIF&#10;lnXKkdOa78JW5la585mVBRdz0hbTRXkWVIkEn2dd3tirE505tLWKQQqq9KxNQt7+x1ORhcSGEqOR&#10;WNcXG6Zf9JbleRXdY8axLctZDV7tbZCVAGcGgAMCdx6dqq28Qe8ylyg65BPWrpVkaTMeCD60wGKb&#10;hGYKWxuGeasR3PmXl/E9oqkRjD1GGLbiUGMcGkaKIwyMsi8gZIPIoARVxcsROp+Y5Iq6mPMB3dqz&#10;UjmD8SPyauxhgo3dSetAGsLlfsUMZUZVTg4pnl2Emm3MvnR+aOgIrNBbznyvaq1w12sSvGwAD8j1&#10;oeruMz7pLpNSc+Q21j6U6IxAuPMOSKvm5uJbRVfTkzt4OKrqsIJD2rhj0oAkfy2sVXzDyORmqTWt&#10;t9jkG8Bi/ap2MYkGIz0pqsrHPA+bigC5aR2ixIrOTle9aKx2rw3GGjQjjPrVCFUZ5sygcZAqRAnn&#10;SHe33sDmgLi/YWjuJHOqk7ucelRXEe+yuxhcY61b3jayncSRxzUEoXbgSsMrz9aAMFVZQw5OG5rV&#10;sTpf2ubeo+cD86g2ZmYEgcnn1qPyQJJDsP3hQOxuSQW8cwkRRlugznFVmwzTHywPWo0ZsYMjEbQB&#10;zTTuBkBU9eKQgKjyzz0qoWcPckkHC8VYY4QcnOOlV41aSef5T97imFzBu9MluXmfcjuTkcYxWeNO&#10;mSX5jICMdK7Ro548Yd8jsKZIHMTkqh9c0xGHawXwhkKsM7e5rVsjdq0nmgnn1oLosTfJx9aI5o3k&#10;kI2jA9aQy7NcBFG2ORssAKubT9jty8R3OoIGaw/tIDyJsUtu+XioZ769jZDLE+QeMDqKYXNiQRBL&#10;zp0GOaw7iREkY5z83TNRHUoDO+6zJLJ603NvNFuVFHPJJpoRbilhe2kxKB04NI80IZlNrgjoRWSU&#10;/wBIXaWUbu1blvHD/ZuWkj8zA60wPor40acbT43tepAgj1DQIs4HBZODXhF0oX7KxlJ3E5b0r66+&#10;Kdi+pfCKxmjXdLYl2467SOa+Lry5dbd1wWIuSrD6V5uFmnA2UbDZmTz7gCM52561jySS/aOHbAar&#10;Ej4lYsTzGCazTMr3U6oMDcK7k7oRMLgG5kRkbrz71aQgBs/gCapgRrJJ8q9qnBj8iUk84GKdxWJj&#10;LEHU7AOPWoJHB3vt61GUVnx5h7d6nMQFuq5yOOKoLEcSrm3O3q1aeUyw8wfdqmGQAYjUHFOUg7sS&#10;pnPXNIAEcHmSyFM5PWkdsBisagYqXpgYBAqrLDKzsRcNx0FMBAVOcoajcjnG7OOKkWKRUj3Ak96b&#10;NsCjAYcdKVwIQTgZNICuW4PWoyWCcqcA0/euMbOfWkwEOMnA70xlO/k0ufvfMMA0OSf4jQA3uTu7&#10;U0n5KQgZxuGaXB30wsPDHyyAMk+gpwyTjFNUNydo+tXbeIukzgkL0yaQ7EaZwMIeDyBV5I1CSvLc&#10;QRIByWb/ABrn9Q1nQ9PkuFNzA820/KpzXj+seIdd1DxDqqpeXEdvG+AitjiqsSem+IPF+kafDNbW&#10;Nst3dNwu0/Kp9Sa8d1O/8QX2qSNe6tcKGOfLQ8KKqxQL9puHZnYk/eJ5zVgggrwzH6VOw2yvBawC&#10;OIKp+9kknk1eCL5oDIuAOtJGr4kLIdvGKmCr85J6DmkSMJB7ADtSfL5cnGeKcQu18DjPalOCg4HW&#10;mMav3U4PIpf4fu9qCG80ZwAFoU/vTQAL93letLtbfJ8hxj1pexHanAnJ5PTigCPBy42HHY0Y4Xin&#10;4O0Hfx6Uh+8eelADcDBwDyabxuQZ7Gn9S/AA4pCuXQ7hwKAImVzuwi7QeKkCsfLGztSgYJ+vIp6E&#10;7pCeuOaAGEHEvFNGdgG7qamwxCnIxnk03bypz+FADOADzSfLtUc1IeA3Aphxg/uz9KADnbwuaadu&#10;48GncfPgik/jTJU49KAGkd8U09V+TjPNKSDuwuKbzs9cGgBsm8zIoBxjiojnM3JqY54I4wKjYkM3&#10;HUUCIGDeVkf3xVO9Zltg62chKOpBHatDBwcI3X1603a4juwTHtZMN+NOLswR9l/C3Uo779nLwhFK&#10;3mKLURh88qR6mu3vZvEGnpI8ejyXlqFyUAJIWvn/AOAd/Gl5440S4c4KGWDnpn0r6HW81C0vLoSM&#10;Zo0kIORn5aqe42knY4LUYPg/4gtgJbuysr7JBVsRujfWuB1P4YzJaXUtp8WYrmPcWWFZcNj6j/Cv&#10;XNT8K+BNaj1K5iuY7S5kUky28gBDe615BqXhX4maXqt0dK+J2rzoHO1vNYj6FahCbscdfeH9Xtra&#10;3txe3JLH5gXOUqCLR7tJIibuYn1LU67uPiYuqXCahpWoic8ecImIb0qiZfFr2USTXNzuWc7tqEZz&#10;0rRhe5vJb2KJlvs33DuLYJFVZL62jjZY4Yyq5wQtNi0++eANNqE6AqMirS2VpHLLveHYF5LH/GgZ&#10;z8t1qs13ZiFHjC53Nj71TR2aK4lnYFycqD61fmu9MgijWMROQTkCsK7k1S5u7Qwsypu59qaAsz3R&#10;WZY41y3QKKLe2kV7ieZ0Zzzg9qnhgtbe2WR3jeXZk7jyTVN5Z5Z5ipk2nh6BFS+lMskcEKH7/wAx&#10;FJICthHAobAUduvrVlPs8MkrBVDMR15zT3S4Ed3M8YC+VkHFMZzt4sW1UO7BjOefSuejNoWuDvcM&#10;JDya3lZpbu/kMX7tcgVz1y3+mTJ9jC5Y7AO9ZPcOhKSN5I79/WlUtvkPljOODUUJkNmgdhkGpBne&#10;eaYrkqgbMmTnNPTlhyOtN425OaeANud2aTGSFVEwyo6U5VX5uBTcD3px+90pAHPBzQc7hg9qTs3y&#10;05QpZuTkdaAI+TIwxTsDYOKUK3mHDf8A16dwG5J6UALGBtkJJ6U1iOcL9TTsjjCcelIcAOSlADRn&#10;I470pB7D8aUAFWPP0oHU+tADRne3y0vGF+WlHKt8vSkP0oAQnEi8dqrn/j5Y5GCO4qZ/un5PrTOz&#10;euKBEunz30GuJKsrGML8yMeK7i3v9LuFtClyFuC2Nhrz/Ba2fO4dcc1Vg+2RS3589gDKCMdc9sVV&#10;2JrQ9guor8aNKfLljby8ggda5iK/v5dTeGRZMKSMmruka/dN4a1a0vhE7NAoglI5UVahtD8s0UMM&#10;xJ6g9K0TIIiqLZIxjflvypN6lkCu3vmrLmUamY5bIYKDHtVdo8XU58pce1AEV1IxtI08kgZGaamI&#10;tNuQtwy7kzj1odWbHy/xjFaMcMD20HmyqpAHT2oAzntLiXQ7G4+cMXPAXsK1GtrZvBlvvmkDHGV7&#10;1ttdaWnhe2QOFdFwo29axJZZXgRyFwGHTpSENRESxgAXt3qk/wBoGqybkyGHGRWwfsrafE3m/Nxw&#10;asXUMdx4egAuEWSNevSgDCJGwEYFWoUd7Rz5YY9qzm3/AG7ZvbaMCtJLiOCKx+c7nBwMUDIAim5O&#10;7AOe/anyKxt50E/VflxTpZIXmaQRYJPI7VGDKN7BCTjjNAijBFexF5LiVsEnYDV2CZXtpv3RUBua&#10;tF/O0CRJrNNw+4QapRwTNbqiyAcEE0gLHmZQ7WXik3MScv24qdbDyfDSFrqQkNluKpfLknPX1pjJ&#10;l+8oz3qOaS4D7SzlT0xS843YHBpWMjmH7vDj8qAIwTmM4f8AGopc/vT221q3AtFsLcq6MzJyPSs3&#10;cGtpQRzn8qAKcKb4rgeVFu67sc1f03VtYsLm72zXDDaQo31CiyI7FUyveqlynm3UYRW4PJHaqjKz&#10;FKN0eoaDq1tdaDqPm6pcrLJL1LYxXb6RPaprtlF58kiGZdpL7jzXgNq9xDKcSIVXsBjPrXUeF9Rl&#10;Hxo0BluMQJC7SpIeAQMjrV+0M3SvsfZkdvpz6RoQivGR2tcsm7kj6Vow61pWn6Ltjt7WWRZMbzEG&#10;wfevDrC+8Qah4t0u9sfFohuI2kRVP3GXJBGOleheFprOLxN4qtdRsba4a9ZSd/RWB5wa0TVjFx1K&#10;122p3vjXxlelbgtPJGVCKQFAHbHSta0t2azRW/dkj5t3U12rLaQS3rKumpGYhsGRk1wep3N62r3Q&#10;TTp2LSAKFBGAe9GgXLKx7L64EZLEcEk8VOtrE1hqbkwYA+Yt0B/Go2Se38PWSiBsuoLMT6+9UtRd&#10;G8HanC2rzQGaIKJV6r70hkdqvhL7dqMH/CwbCC7cEZRQSDTotHtbVdQuP+EzvbuaQ/xDgD6Vz/hz&#10;QNJj8UySnUrq7kQFluJDjOfau/d4ltbmKO2+YoRuxwKLiOUuGUaVcMgVnCNyR0NQ6D/b8VzcyG+U&#10;tNu43cD04q/JAFjnY3SEb+RVHz4YrqNyZTtcYCmr6COx0HS5m8SajeXmpOwyW8s8AelYPiOIv4n1&#10;Nk1I5eQCGIDhQKtP4hP2W2iXw/fSPtA+QY/Olt7O+n1Qzy2rplQQp5IFS0HU5obYDamR4ncLyoWu&#10;l8N21rd/EnwlcfYWKxwys288Dg0/UYdItNPnmljWRyh2jr+FY1hqMz6BrH2eFrXaCOOpBovcZ315&#10;c2YfW286AKjvgL7Gue0mMX3iH7U9gWghmO0MO4rN0eSJortJ3kKNP/F/HV+/Xxhsmh0rw4scUsBL&#10;EnAUD36c0Bubmq6rBbWc0sl+fLVcCONMkY7YFeez3viG9v7iRdCurWzLAozKQWH0punQeLIby8uL&#10;uWCYLdDKNyB61013rltKwtT4AgO2EZnR8Y/ChCuUdJTbrlkQz7TG2W9DWR4l1LXBIbS11hFYzjAx&#10;94emK39MvbRdQuF+yxhCccjpV6e28MvqUN4vg43FzAjCLLkAbupx3xSbXoJbnHWWnahcRaa80bb/&#10;ACvnWt+PS/MjtoCbSKMHkEgGta11bTI4ZYH8G3KziF8zHOAe35V500+ry+LNbkfUrzYJ23KhOMe1&#10;Me50epTCCW3s7RI5NhAdgcj86qlLl9S0dn37xIv0A71q2J8OJ4NjnlkVn8zoT8zf1qPUpbY6HPKI&#10;jCs0QEa9wKLgXdQl0ISaGwispXitSBtIJyeuapWk+l775/ssMbZ6EcmuWjl0Wy0wSx213I7T87iW&#10;JJ64roXgtZLO2uBBON0AZlAx1pDM3VZbu7kW1h0wiJJQXcfxVnz6brM1raxxaM0f+mRc4wSAetbV&#10;nqlpY64QfBTXLOcIHOAtdja3D3d3cf6LHCNoIAH3faqvZE3OF8QWkzalaRJf3DhLOJW5PXHNVLHT&#10;dYtxczpEqqkYKIy53HtXW6oFi1vT8ReYXf58e1PuryY6LJmzTCw/cHalcLnNwvqsjTTapfxmVX/c&#10;xtztHbrXRWPlT6VfebclSIjtKjFZWlWDXZ1Ce5L7YmJBZuK39Ojga8v/ACjEyq21ueOKHYGzim8N&#10;276vqd83iKdNt0Dsx978a6j7ZbR+HJIobhAUiAyD0NY3im+ZNZ0+1jMkSAHcQOpq5oWlpcaZcStO&#10;ixrgvI7Y6U73C2hUt112We9lkY7AOCewqYGGW3+xqt0WklG5ueK7xF0NfC1+Pt0DosWARx0rj4dR&#10;0ODxHBxCCbsduvPrS3EZV5ZfZ/E+jp9hKLwcluK6RLi4FhdtBK20RDcD0GPStrWYNJvLXTpY5VIN&#10;spIzyDXI311cR+H1t4dKckNhz04+tG4GnYXN5PqlsHvCVZiMVLq2iW9yFjneQIPmXHGfxritIk1p&#10;PGc7m9UReamIiOv0Neh6lqkP9irGTIJWiGwAZIok2raDikzhZNP8MRXlpbzXJWVmIjDHOcVdhMUE&#10;ZSK2lUKuBjvTbVbSfxO882nysIUzkjvVhr60kv7pRpYRVOAMUxXLK4l8Ia6JZowWgI2k1wTPNZaL&#10;Mxj3ZuTnB6iuzjhM6Xyi52Aoec9K5TUbQM/lDWEISQ8HvSY0rmzpPiLUf7F1RYdOmAa32rycA1Ru&#10;fD3ie60W51B/E0QBmJaEScrmrun2tinhhw2o24dmUFAK1oormC+iRUvRGEBbLHkH2qGx2F0JUsfC&#10;8SXMDbsHDMfvUtzfWYW5kisYHlZ8RJuHBrA1e+L61dpuceWAEUe9Z9lasuutO1xcHMqkKT/SmCRT&#10;1JfF8/jzwwLnw832fy5d4HIORx+VNTwzq0aySR3bsrykvEgOEz0GO+a768u0LWHk2ycou4HrxXJ3&#10;Wva2vxl8NW1vemJGZRODHlSO1SWmZX/CM64L5nMZiBkVtua0dQttcjTTgLmeRyoAVVOBiuh8Ua7B&#10;aQwhrlnnlVQEQZLHtVHSrXx1cyR3X9vQ28GFJjaLcT6c9qBXJtLsLibTdTW6klt3EACue5NKlvqV&#10;l9tV9ai8s5+fdziuqOk6x9gmvLnx7vAty3kLFgDA9a8tuxr2oazeTC5vo7aN3BDggNihAtTobe70&#10;y2tNZuB4ouXdXyqBD8v41tWGsSXPgrxXJGY5ZjJGIVdfveteZJey/YHsk8P2zxneryFhkGu+8NWC&#10;W3w9lkm1RPNO5kHoKAaNiyvJIb28tp72GM3IXcE42n8K898d2HiNdW0u5+0veWUNwpPzYbk9/pWn&#10;Ol1PqkkqTMoS8XLE9ea7i9gtpfh5tkkWZDaL5nNO5NzzOyGv3UdrBb+CI3jCJulZgAv+Ner6fPpO&#10;leBrmOe4t3uJrcfu05JbHHHauKj1jS7XRbuGLRWTYcCXOM1ZsFtXtb28ks5ZZWOV3NmpauO4l5Jr&#10;E8DSHKu8hO0dl7VJpt1Gum6jHcXy7sjg8kGt60tby40x5JNM8vMTFMnoBXld9IT4g1SSC6dgLplc&#10;r04oHuPv9WgHxA1SMLFJ5cih+Ox6VW12TTFtNDc3MMMkx3Rjruxya3LHS9BuBp8iBXnZTuOep96z&#10;dX0CafxR4aIml/0NnzEehDe9C3KLHhKw0i7vfGtyNKW6eSKMJ5jYWDb1P411F7daTb6dFBHbWTSL&#10;Mo2xYyT6cVw7JfWsWuwW2ushliAdE+XH0q/oely21lql9c3U0r43IsjH5j9DSFY7me01yXwe8/2c&#10;KHtVEadwCPWuWi0G1RzcXT3TeW+8qckHuc1LbeI/E7XcUB8KyqovFBAOQFz1r0nVb3QofBs0Qjil&#10;ebTgDx3Yc/lSehOqDSLjSp/Bs5t7yzWNbEiI7QBuArgLnTPFk99NImo2zbpmyFnHH4URGWDwS1tD&#10;DIIxIx3ZII3VxN9qE9ldhob/AFTcZO0jHcaXUcYnY2envFq4+36i0jKjEKJOB+FZV3LZQ3HjC5ka&#10;PZHp8pjB9QOK5CHX/wDie6g9zPOkgXjcScZrlPEmsySaLraW8UkhaMqEzjJag0Ubs4iy1vxJe+It&#10;QE8jmIavMEY9lLcflU+t6vpdjLYpcaosreSW245rAnkvdN8Lh7iKzEzktFAjAkE+uK4bUkuLuEyz&#10;XRa4ds7PQdhRKzNrGpJdtq3iNJYbAxKZTuVT90Dp+dSXKOtxaI0CkBhyfaruhWkFr4bMitGssmNw&#10;61V1CQnWzHjLEgnHas0A/wDfNBO620QwoAqqkcw3sJyCJQTitizt53tJW2kIq881M0dulvd5B6dc&#10;U7AQStJLaWC7SQFG6tLThq8dxcOlplMLgleSB1qhbEZ4bJ3ZxitdLy9ktp444hmOLACinYTK+sA3&#10;M1oizFWPDE8nNaFppxi0CBTcx7li55+9XPQtqw1e8V4G3M5K5rUgneK0u5Lm5OWBC5agCpdQwx3K&#10;ltm93wMD+tb9rZyf8IPrYeBSXQeXITytY8c1tLYF3QcSkrnrUkVzqcly0QmbywOlFxWJI7TyNBaN&#10;YZTLIxyxb1pptltdORpLhHeRTt9q1Uiu/wCzHd5VwpFNW38+4jkmmYQxAZ96NxbHKzTtADsXLyPx&#10;g10Fqs03w68RJPZO7PEGhZuSmOtV7+30w6gDG8QjjcEknrVyyu1MupQLJbmIW4GSelIe5yMUDiOA&#10;NHgCbjJ61qTwyqulOsRVeNxz96pru3klaP7Ih2QzkySdiauHzWstORo+UXr60wKbSGcmMRsMKOT7&#10;VvW6Wcnh8wSDKKnysB371zkkN42qwRIfLDOMsO9ass6Wkdlbm5ywgJzjrQwJLOOyi8SSBZl5HAPb&#10;HvWbr0Ur3HnoskgAOUB6VXs2u59avHYBURjtHerjSTreXMXngZQ5JGc0CMO2uLuHw+Z+reZgxjqM&#10;10E0d2vghbhrVfMNuSoJ5Gaj0y2tkTVJZQpHm5VT3P41ZuZmle3Xewy/zegAptjZiaBKgsvFP225&#10;VpTJlFI4FTNctJ4h00LBgKWrVlstON3azLexgmIcLzk1nyx4v4ZBbY2TAcDsaAOi0yytzFeX800Q&#10;SJTy/A/Crtpc6TNPqDwG3B8pgSxrA1m5nfwppVnBEyo0eZNp/nVDRLQm6lRr1hx0zjNTa4GX5GPi&#10;D4lleZmBuOPetuPY8kUa2KlmYYWnajb+TbapjT2L7hjnpVSyt9UW60uc3OOeQe9MRPqsNtEtuf3Q&#10;ZgoCelRIk8mj3Mabz+745q5e6fNc3Nm41IxkSAnPOKsyPZ29usUdyN4iAY4oA5gRXSWGoIUbryQa&#10;ksrFPstrOknHnZfPtRqV2/8AZV4iWpBZwMjrzUrrqUHw/wBIYiQM3c980xnW3Ikuvhpf2luhxJs8&#10;wjrxWPYRnTzqCA4EkI3e+KZZao1n4QvC9kHLpkHPOaihure70t2b77bsKe1TawhZ5YZkm/dIVyT0&#10;64rItYnutduVjZMJwU6VoW0E0MV35kbbfM+X6GrtpDbw6pfzJEVLoOM4zVXQBFZSROC8kbBJBtBr&#10;TubzSJbS4hkMKERqOmOK5G8vbkeJ7pftb464z0qC2ttSu/EsLC2BWR8csFApMZrazFbf8IfH9kB2&#10;YyXx1q14cSR9DtUaW5IMZwAM5Ip2sLcWvgeC2kWHcI8gKcml8Nai1v4TlaWxjileQqFZc7R7fWhC&#10;ZzGtxXEnincszki5AKk4xg1vwabK8OiC/iCJMV8st+ldFDpMNz468OXT3sRgMpkuI+mSORSeLrmN&#10;vEHh1hPF9ntbmPeFOMAHgCgDP12WCz0u3s4dPjWVoANxHY96zvDk97HJqMHmyHKEnnPXrTPF2pad&#10;qFtDJbQBZUtolGzrwKteHRbw+HtRaXc0v2YZJHPSgCte6ez31p5axbDOxcdMVDDZ3z6jepFM6oCM&#10;kdOK6C2bzp5AkBwXbHPSobi6S3tL23ijDSMfmYDpRcDKlgRb8KWR3C4JxSukI8P6qHusfujjmmxy&#10;SebOJIunO/1pzxpM0ahmKMDnFMDN025uIoLXapLeacH1FWmjH/Cy/DN1JaOyGKQyZbODjilggRVv&#10;EAOI5BwO341dfysRMMY8vGCe9DAyrie2fVL8xzuT5zAn0pyeU1kU+zbmP8RNYt+k8N6F+zkeZNwV&#10;5zmtmxWRILcvDksvA+tAWRahtLgWzt5chUDnA6fjUgSPz4FdxjdwMV0busPgJokaMvLgnuRXPRq4&#10;dHaQls/hWE6lthqJcuLe3zblLhBhRxVdUX7QcykfL0pTvM7MZD7CmuzArg1hdsvYhkP76UBj1600&#10;E4HejDmSQbDkgU9VG8gKxx1oAVQeTigYCvx26+lOYgKPk79Kgdh5hGOcdqBC5+UU3nzB8vGaaOT7&#10;in/xHgmmAuTuJ2nFH8KnBoUAso3d6nCHc+WwAvWgQz5Pn3KMbeKQKxgHXk8cUbQ7SjyyVB5xVqED&#10;yL0+WoEajbk00rg3YqBbgGUizQgdST0FbXh7QvFWveNbGx0jwzdyk3IWSbaQir3Zj2AroPAvhDxd&#10;4n8emK0s7iGwhuR9tvpFxGi9wp6Emv0F8FaF8OvD3gGy06xS0M7WuJ59o3s/qT9a1jDuZuT6GN8M&#10;PAfgzw54EtTHaWd1q72gNxeSqCS/cLnoFP511uoNqB1O4SW/LNz0PGKyWbW7bxZIW1JZIWnOCPQm&#10;ttvs8txJIJny0Y69qVurGr21Ofgjk865BlbBfmtSNIPJUPMF5wrelTLby4ZliJy3IxVyOyuGMpNu&#10;Thc4q3EOYbNpvl6GJ4/EsE24j5RwVqFre+SxjkMS7cDluKTZOmpAE3Wzz1G0k+tWvEVzLH4etYjN&#10;wY1IApXEZE1yIVd2siQhBYCnDVdBntmMDSI4T5lIwQayLWSaRiJihDLjB9O1RTWKrcSyRRqpDcgD&#10;rSuM2Ibret0oJODx70+QxvaM2wgj+HFcdO2pQ6ik4kbaGGUHpW21xNP4WjltmKspG4YouDVyheC/&#10;lu3WOwk4I+9xWVFfXkPiJ7eeI7fNGMV6Fp/ly6RF59oqv5WNwHQ1jajoyyyTSwaknmeb91h0obBa&#10;EiWmlvdR3KeHG87ywRJvP8qn2qb0FlyQ4xWZJNqtppaL5G8iMbh7VVsdReW9K/2fKP3nX0NVG9gv&#10;Y9GtzLc6LNbKsQ2W7YXvXJQW7nXr2IwlWS7w+e1X7a7ntry4mjhlaZowMZ4NZNzLqz+LILhJZIsz&#10;AzRKud1JbiPTIrS2bwg9vsALW/UdQa8B8V2Hi6y8TNiTUJrc3AOMnp/9avbLHUbQ21oJtRMThB1H&#10;Wrepvpt14XvlMFjK32c7TkUuoXPItE0xb/w7qZkknWYQqUYZ+XHY1RudN1yEXStp3mgDjHtUGo6j&#10;qFnf3sFj48srMLcfvoyoYy+mM8it3Qda1CXUYku0tnYKNr44b8KpsdjhpJ7q2dmutOli5P3uhH41&#10;u6frVhHZ2yx6zafeyqpjP6cmu98Q2ehX3g+VW8OxF8DG04z61zWl+GfCcc1rLD4YtkmUgkyzcj1w&#10;Cam9x8p0Om6/auI4nvSHOAM962pZbza5XUCRwc56VwmqaNZReJoLuDxAMbgWhxjaR6V0NvdRCwj+&#10;SQ8KKLg1Y2I90l1EZJYzg9at3QQ2DJEh5iO7b04rNjSL7T5p1QKhQFs9AO9ef+JfFN3NrI0Pw1ay&#10;XFzLN5ct0i5VPU57YoBK4a945i023Om2MEl3qfmlI4ol3bWPQk4qLwTpl2/i/XNc14m51iRcwLMu&#10;UgB7AHuKk0Tw/oujyX91ctFf6xJFuaaQZCs3XGfep4L7XW1/WQ+jrGoPyv8A3qlavUaOu1QakESZ&#10;NREjDLEAcD2ArkzeRzXsYeCRH83ByK1LPUnO2GWWMP5uBk9ar6tbxNIzpH5chTIYCrEtBk1vemTM&#10;d0CroOpqugdJX36jCACAcmoLP+1pLIwu8zfvMBhxXQPolnJa2HnarMuyRSVB+9Raw7lC40DR7sW0&#10;smnRPsiLAqcEH+dV7awuBZSxxarLGEchd5yQB9a6e8DW9hM1vE52wqNuawLW4mbUrgyNy3TFF2hD&#10;rSPU1lulmulbB4b1q623YuU70K8TzzqxCjzRg7utaotYQ6kTB/3YoAx4mIdxucZ6e1aEH2l5GBdg&#10;oP51I0Ay2I6fExV2zbcAflRuCNi1to1sLhvsS/dyWZqwJfIk8Q3LLAn7puobFZ+sarqAsbqKG2kR&#10;VXqD1rkobnVUimdrt8s+SAaLAeiLkMrNCh9R6Cs67e0kmu1FuCtcmuqag00Ue9mJI9qdqJ137ITF&#10;DtbCkmiwWLr2kDXzERAZ71WFvcx3sv7x5F3jGT0rUsIrtvD6O6kuEG7PFXBCRb73kUc9KdwM9oHa&#10;GFUndMYJ4qxJdLb6bAJ4ZnPRXVatykBIiGTGORVOLUF/tS9gbQY2QLwzCgGSxXsZgj/eldw6mtKH&#10;95bTr9oj+7kGsqWCCeNGiiAVSd3bBqiGvrfUSjNL5bHl/SlYZeun1BUlQTTBTJwUyKs2sEjQNvv3&#10;LfLsBqeFo2trT/TI3wfxrYVbZ0iBYIVxjjrQIfFYXc1ld+XbZAQbsnpVdre8jRg064U8itGW7lWw&#10;dImwFUZION1Z3nTsVMkuSe2aLAVyCJOq9O9UbrUdTgSaKGcgMvQDOasT+abuXG8ADms/y990+MHn&#10;qe1JjRX33L6W7vcrlicin2cyqm3DgZPXvVprJhaMxJK7uxrClXVT4rijVEitkUbzjrTuCR1kFzZB&#10;JY5DbgkcA81galo/gK9W+TUPDukAyRMI5FgUHP1AqOe1Jjcw3M7HqCAeatpDqt14SaFdJxNEpyzc&#10;cfWqUnbQTij508Z+APEVnp+rXWkeO5LnTzLue3WPMiL1OMV4o1wVmvYY57v0ZJeCrDrwa+/tJsLy&#10;KCIXU+9CSCucgV5F8VPCfw9msbq8SaK0ue0kCAbj7gdaIysxWtsfLemi2k8TIS1pFPG/yMwH6VvR&#10;weI5vGUkLeIG8okFndsqQPQGs2XQNYiTVbwNfT2tou550jI47VdsL6F/Aniq8eK5SKAqqMOc1oJM&#10;m1/w8l/oph/t22VkQ/PCwQ57Zx1qjo1n4usfCem291LZS2tve4WRCM4J4ye9UnfUL7S7hbTW7i3d&#10;kO2UN1rq9EiP/Ctb3Tb3xVvu0gc7y2Sx7UWA3dQvUhstOC6i4V4VO5W71z2pXHxM/wCEcvJtP8bw&#10;eTJjfGYgxxWXZWWuyCWG7djGt2QmT1Hau6lRrfwcUCLuES7BmmxnHaHY+LWF/dXfxNswGjPmRtAA&#10;Ae30pl5pOqvqLyyaxp87knaQ44HatuYwv4R1NZWkBMWXCHGaxLTTL1tIe6i1i+hiD873Jz+FN6oO&#10;p0Gnr4otvhzrxNvFLHHEThW5Axz+VT6dLpd54CSYwwyqzsCRJyCOtN0xriSz1e2XUpNhQK7MTyD1&#10;rpYPDvhDTvDKy299IvmEvIrS5AJ+8cUcyitQ5bsxotH3aRdSWxBAiJCscmvMryESfEPSLS71DTYn&#10;lmfYzYyAvUY969os59HWV/sni+zlUgq67hkH0Ncbqfg7Srjx3HqcupgSgsy/6TgL+Ge9CHJWRt6P&#10;d+CZW8PaUNEnSS2TZDI8h25PX861NRh0zQNTi1W302eVlO2S1+0lvP8AM47k4xXl8NtfjxvLLb6W&#10;8sFtPh3Q9ce4roNZ1Twy/gjxKJrjXItRFsu1PKZxkdMUthLY9FsTqtzqng+4stR0iOK3mM01kwHB&#10;bnBNLdXep3fxVu59S8KxQ21rNGI41l3A4715H4HvNZ+x+OJLjQr+J7oKvnPKRlR0wp6V29pqdhYW&#10;GsG/unmja7QJuOScnpVqViWj2ptQOpzaFZ29xbW+nx2f7+V1yzYHY+1ec6tFodp43QQeNXD72K3I&#10;jwBj86i13VIofhxcT2twunwYhO7qcNjPFVGWwuvD2jzDxDHPG9oMTlQOo5rRyuZpWJoLbxDqI1Oe&#10;y8aLLIgMZnmjDDB4+XPStZPDk2mfD28uL7xhHcTvKCiu3Qn0Fa/ho2cHge5t7VkGy5BOO5J65rD1&#10;y31W98cOj6rd7IYlLsSdoHX6UWBNE0+oeJbfwdpE1r4glh2yqWVTnePT2rqovF+tDwhbvPpOjO7a&#10;eV2yYfLEcHB6VxCSWU1lPDAJZkgwJCOcY61maVHp1x42+IvlRXMghkgGWbhfXApX6DR0miW/ja6v&#10;tWlTRFdXuGaWd22pknIwPasmHR7r/hbPjl9S8SmW789Cr+ZuUKOwHbFa2vXGqP4Sjt9I8bX0JRFE&#10;8SRkeZ9GqXw7o0kWm3V1qXi2KMNATJJNNyBj3osI838YanY2niy0haS7m3sqxlVP44HtVBrPQL2H&#10;TQ/xSu4JXQHyfI/TJrv73RfC+oeMdLuLT4n2rrbXD7G8gEZ7j3pqnwta+PNGtbrR7C7aXIhyQjcd&#10;Se9CC5zKWmtPqFra289jDZx2Tb7qSMMWwPf1rnHVoXu2ks9McrM2XESjPvX0JPbeHJ/Ck8dvb2ts&#10;y25IQydc+5ryOfw5eXnitID41sLS2SVjcuCGO0dh9aTGrnkV7pc+seJrNF1mK1iNyA024KFHcD61&#10;3F94f0iz8FeHrW18aXDxLCAYi5OT3IPvXQa54b8MN4Ht4rDxNeqIZgfPDFSxHXP1rHihiFtpSyX8&#10;zukYAOfSpsUzg7+Hyri1gV40iyNw28n8ainRIoo1XaAVGCetb3iC1lnYLYWt69x5i4QRnDY9+1cz&#10;JHrsV7bpe+EWSYBQI1fNJoEyC+nhHhO5DM4ZE4BHWsXRk1fzop1mZYjP+ddteaD4ivPD1uw8MW0M&#10;flZ+eYAn8DzWS1rq+n+F8S2kRQA7SHBxQUmbX9rRqLiOae0iP2bCncPm4rEuL2xfwxcq0aSvvbt6&#10;0kGgaDfeHBqk3jO53c4iBxtI7VViTSfNkg+1oG8wADuRSRVjFh00SSSTR2qAq2cg4FRX2E0+4Jbe&#10;4XBUDoK7S+0+7j0CN7e9CoUGVFU7O10z+y9Q825tnlMROGYcU7Bc5XRLaGa6RRIUVgdxI6GodRsD&#10;aa+zx69DLtYkKFq59puk1CWG38P4RpyFZe9WmsdRCxTTWbKOCxkPalYdzHleW60WCOS4ZSW5wvpV&#10;prPTT4ejha7iUBM53dcVzus3t0PEghsobcINoLjHJ71Vmi1RrOJZL5wzXCLuDcfNximM9V+HmjTi&#10;++Jmoo8DWr24X5hkblHH1rRGj65NqN7dT6yiI+oH5B0wDx+lddoFu+mfCSzsZtM2qmnxySLvxv3D&#10;PX3qSbUtLn0ryoPA1xahFwrGQkMfXmocib6nE3kMS+NrFJp5GgwgGPaunur/AE638PWqxToqFkBQ&#10;81xHiE63A2kyeTdSwi7GdkZJwT7VieIbuOXw/axwxXUTvJC3zAg8e1C1Gdz4x1HxSfDPghdL8HtN&#10;ZRRFr4D5fMyOAK4SARX2qaZ5mm3dk28CWItnae3PvXrnh3VdKufAun2l1FZwyJBGpBxh8D1qLxNp&#10;OlxXvh2XTNBh8yZgZQjZ5HSi/QLaHFDSYBq4t7zT5nQANExc4atl00+Lw/qkM3htY18jEQUdR9av&#10;X0WvxaFHd3HheaUQ+WNoPPPSmTR+LLm2Bn+HFxbReUvlgDc2KLoR5lGulPr97C1667rjCK0nSuk/&#10;s5EgtV3bgQNu3mlPh/ST4slurjTryObevXIGPXFdBI9nAtulvdeYxjGAeopgZjwtFprho04QHmsu&#10;5kje3hUMg2nsOtX7qR3S6WTzd7NyorKdCkqqUP3eAaEDKdxHFtaTzCCExmubkkujLPEbXKM/DV0c&#10;7z7JUEK7TWR5cpvDHtG4NzirSA568QBwu4f4VSRSr3R+XGBg5rb1WOIXtqFdiwX5lrFlClXBBwCO&#10;9S9ykMy2zmMc0xnuBjbuAA4p+cOBt4xxTGL5zzjNACx72STcp3Y6+lM/5asdxIzxSlnDMAoxijBC&#10;k7ePXNIBQBuU5HPam/x8p34NO+UW902MnbwKpxvKVZiON54pgWP+XjGKmOCsxzxgVWBOH4Papeqc&#10;MfegBP4G46UKclScfWkz8xG4ZpDgKcqTzQBL/e4FKAPKlJ70wcJkqcY6U1G3TSLg4oARpCuACKrM&#10;xNwmWbrTpvlmxjvT0UeWeBQA2RQFBC49qbvcD7n5VZ2sLY8A5NMAXc3zgnH5UgGNgxJ8q1QnlWIu&#10;6REERsCfqK0H2gKCmOetZF9t+x6woBO6VPrQ1oB92/CuMH/gnj8PQ20b7yZj+JNcj41laMyRRS/K&#10;yrkA123gFTF+wz8GUBYbrJyQK8t8ZOzeM7dRK3U4X1rzZK8mEHYytCtw+vWEjQqHBJ44wK6n7TM3&#10;iiUJL+7RfmzWPo2VktiQpbBH1zU8+6DVNcwU3Mwxz0zUNalpmNrsUk+rFkvpEAcZGeDWRt/fr8wJ&#10;CY4q/eSSeZeBnGSozg1QhdNk4MZJA7mrWhLLcCsTgg7d3pWxDJahUR1OAvXFZ1qY2tQ28A78Yq9M&#10;ijZ+7P3OTSY0c7fE/wDCRwZchd521dRHFi25wc9DTZVhM6EyoTu6Gr23dZ4UnhO9PZCGjYNOOZBn&#10;FIsvlQo2F3GQAHGetW4rLfpUTGbaSTRLaKtrblpFO2YYpAdd4gW4Pwx+BSCLduSRiPXNYkSmHVl2&#10;I6gxDdzwa6/V0z4D+BK7x/x5y44rlWKHX72I7RgAKQaEMqXLx75ttqF3H5qzcD7PKViB57VrXcEi&#10;6fe+YBtKcNWTaBUs2BdiN5oAYQxi3MDVaYqEjJccnir7smQCq43DiqN95JtyBCegwKaAqFwVT5if&#10;mGK3bRSbYZiwcgriuVPm/bbLCsMSDNdRBMEtclQfkGDTA0Isf8JHAX5PGauT3Mh1op9lBiKgfSsl&#10;ZYjdoxuUz6d6nkZ8IyknnkVIItxwQfbZSsaBWYd62Z7OZfD1nKNOIUjrjrXOqZHEhDMo2eveukh1&#10;C9bwXpNm8iuElPzY5xTY+pl7trwnZj94OKz9be4e70vy7wYKDcCOlXrkKt6cLxgYBNZly8RNwGVi&#10;2zj2/Gk3oJIzJ9ostxh48o8571hqzEklSR5nFaF0+LWKMMcZPFUBn5dpXA61aEywFfMhCkArzSnc&#10;NP27TtLjBqUMPsBGw0m1jDHxxuFMVi7HBEYrHfGOx+bmqd6sTavMoKLGVGcCrzndHZjztoVKhkWP&#10;Eudu7HWhMdjmL23CvHslLkyjamOtbllpelTG7ebTYWkECjp9ypPLh+0Q/KoO4YHrW1btbRR3WJAW&#10;aMcU3LQEjmpNH0sXF9H/AGRb7nHGBgGsS58JWjwTOzyQ/N0XtXf742UElNwk+WpnaSSSNCzLgrkY&#10;6041GgaaPH7jwksQBXxGVIGQG71gvpN5HqQ2+IQcnldtes+JklC2y+YynaPumuW2Kv2UCNncrx65&#10;rohUuhWMK28O6pOyNFZ3kjMwAVByTXa2PgL4nvZ25h+D2pDKjDs/J/DNfSfwg8H6jceGPD93NYJv&#10;mmLs7DKxJ2C+rH9K+0NG8PWkOkaPnRLUsE+cE9B6/jS9tysaij8wLX4XfGeQgD4QXhZ14Jf/AOvW&#10;3Z/BX42PIFn+EFwyswx/pGAPyNfqtFBp0UMOzwvbEj9KvG4jW2GLWJTkALih4mSC6sfm/pfwB8TG&#10;2s5NQm02zj8lmfazOUA6964S30PwRpfxb8VwW0Ftdy2VwyR3ci8Z74B6EV+knxM1u30b9l74l6m1&#10;qkjRaA6RLnG+WQYX8jX5cpPcPc6pdSzyeZcak8jDuxY5xWftpNO5DZ3BuB510y3MhLE9TSWcrmW4&#10;ywwJM4rMjJNnCTalV8vkmpY9xWTa4wWHzDpXLYaL160st24XeIgB+NVk2AcJj371O7ztAg+XCLxj&#10;jNV4z8zkoOtAyMlTqJUsckjFXJ1gh0zc13ln6KOtZqM39vX2bfK4+96VLJsKSEuzN2z2oAVWVriA&#10;BiM+1WGjdVffDLkj0qtbOirKWtgTnitH7TL9jCmFDj27UmMwZi/2p/lbk9a1NPnEUE48tMsvBNU7&#10;toPMHAHtiizQNPHw5AkHSkwNaBS73T/ZpSCepPSnTR27W1uGmjBXJHFdTA2kp4R8QI2noZDaLs9V&#10;rzXV7nZpiut26qt2B9RmunD2bRLTK93Iq6/an7Kjt5mAcZK1rXElx/YAG8IXh+Vjzg1nQvA4WVbT&#10;OY1+Y96mvDc/2bYuFVxv6dMV6YjDT7e5ZLjWN5Ln95txx9KrsJo51VLkuC3XNXJVYsD5mQQOB2qN&#10;Ipy6fuTjPJNK4rCh5HgkjkjYgrxipLIXiNcqJJAgPU0+WN1NvtuBkkDkdzVgW2ppNbJJqUZDspJH&#10;oaQFa7a5Gn3MkbMzrKpA96mTUJ5r/RFld1mZADg9hVvUEtokZI1eUvGvyjsa4+7j1SDxFotymn+d&#10;mb5os8gUl5j21Oi8R6dOvhP7fHC80cJHmEDON1eQLO0PiW/czMFlI3xHote7triTeHLbT/8AhGxA&#10;klqA6Md3J9a8X8T6Zqdvr0zNbDyXnBDAdq4cTRTdz1sDinblHLNAXLRXK8jmpElJH+sP3uT61zkZ&#10;jEdwyuQQgyhqe3lJmB81h83INcTgkesqjNW6ETsuZHPycHPSptJuAb6O1e/QSNkxlj0IqN0JsXIV&#10;CeOK5XUFv4r9Z4hJvSQNx1FQ43Roqji7n1P4B8TWa6gul6ujNG06ojtxsPb8DXWePfBWlONV1u0s&#10;TPHLYoXaJyTAQODtHUGvnbQtQstS8Naa6xRR30CASAEAkjoa+ivhn4iZ9VvtG1DVYEmmtdtuJmyk&#10;uP4eeMn9a8uUXTlq9D3KDjUR81/Z9GuNY1GNtSKypcHGRhlxWsViOmiMhflGFYjnive/GHgHTW1u&#10;+1ax0QRSoztPbg42HrlR3BryS509JdK1Rop9ssRIaMjBB+lV7RN6FezZL4e1Swtnt49T0YNC0w8m&#10;ZI8lce3tXskMun3q6Useo2t7bS2p+ZuGX0GDzxXzTZzyjUr+yuLmFZDKPIdvX05rrNK1ea08RxQz&#10;3ksM0bDDgfK4+lKpFqzEmnp1On8QWcln4ps9hcxtcZAPYVZ069uU8YaZsvnAYKAB2rqLw2mqfD2K&#10;fbbkx2/LKec15XPJeWGu2zsjvEJ8hvSujBzakr7Hl5nhuaHme5XH22bTdssbkNCMkiuYezKzSkrk&#10;Fj17VvaJq1pf+BrQmeLekQGR1akucfaBnbjPWvoE01ofHTi4uzOJv7TVxNbPZ3N2rBuFAODWlpB1&#10;aWS8hu9PnEkePmKnmukiv7eFNzLCcIcfLVePX7FtRy2jqD5mA+ygkLiB0sslCqhTnisW2WTzr1sS&#10;Y312E2oaZPoZj+zwZ7881n7YCy+XEAuOmKSYGUz7GQlW6cCoPtEnmgCCVgW446V0Qhh8kltNZznj&#10;2qhcmKKZwLRecbRtpgUxcyedJ/xKiOB8xNS/K0TYhJJPrSSH91Fm3UHI4x1pgf8AeYEJ60ATAoHi&#10;+RPcVJJJbyWE4NogdV+RhSNBMwVgcYXpUAjddwJ5JoAy/wB+LuXNq23sT3oIAYExEHOfpW+Bb+Wg&#10;eAHioZI4MH5FzQBjeawnGYmAz1FK8+HGJTgDJFXWij2S/uwasWFtY/bJGe3Bz1BNAGC9+iylhbzE&#10;4rStbq3nsFdVUndg88iunOl6PNbT5S3Hy5I4rlTYNb+ILowr+7L9B3oTTQi6EUyKMDJ70k6SrYXB&#10;2AscYqtLJMLhsQvweaeZmMSEyMcjlT2oGV0NwACygHFSCRmLZWo/MVnm+XkUmQE5dc5osBIzcH6V&#10;CjSLcKQ3WSmq6eY2VOO1JIV8xQDySMU0gOjjms/soy6kmPnNZ90IjazkKoH1qoMIFypztqKR8xOC&#10;ncd6BlYq5coxOCOKoTwT+XMqXDqT0wa0juLj93wB60uRuXCDIpCTOaRdWhv4TKWIVueOtdFa3djM&#10;Y45rdfRWIp8qhxk4J24qtNZA2VqVulVt/QdqasBZvtJgMMjpEnK5BB61hmzu44323MpOeUFaUMmp&#10;x3kUUt3JtZPXjFauB9klZSC/pTWgHKM90I1zaOMDjimpPL5jH9909a64RwvpzsdPDYHTFVPKsDI2&#10;dPAPOaq9hH3Y00baLKjqrCRCrq3QqetfFnxI0n+yPiz4lkjDtY3MvnWzAZClj8y/ga+qJLxyLgJn&#10;7vBrhPFunabrPgS5t5IkWaPO3Pf6V81hqnspXex0pXPkoTFvMP2lTlMgelV4XZZZSYRkv2q7ruka&#10;tpet3UctlO0SsfLkA4IrDilkMcTOigDOBnk17dOpGS0ZNjUL5mbjmpFkJTG3oaoJLE2cE5z0NBkx&#10;ICrc9MVqJs1A6bUwSCD61N56l2AzkLyDWYrLsTOM44qVARKSWHTsaYrmj/yzzgU2MRGWbNxgqeMH&#10;rVbeCrAuRgU0FRExyc5qhGoHj2ECXr0pBJ8r4bpWaGPyA5zUql/M6/WkwLxmURtwC38qhaVGSJTB&#10;83+7ToEtDLOWuSGIHarixoFP7tCQODikMymRiTlicnjimNGQrZX6c1rsi+VIdqgj+GqjRzGF2FuD&#10;6c9aLjsZpOGACsTjqaXqTzxmnmO53TFh344xinRxTGVVWJ2PrihCItq+aeXzjipUQ7pQXbdjjjg/&#10;jVqd9Ih0K6kl1q0Xyx82SM5PYCuC1TxOUtLqG00ZHK/6uVvfqadgOvvJ7O10V5bm9to164LcnFeZ&#10;a94n1a4hvI9PvPIiU7TIBzj2rmb261G5uHa7v7qUn7vzfKv4VUSJfmIVlBI4obE32IB5skU27Ubi&#10;RmOXdzzn8alhjRRJhcZ6+9WdkYlZdo+6OgpwVsr069KV7iGKB5Q+XuacpYQM3khiDxVjbhYySvP8&#10;NSqY0hkXyuSOOKAK5DmKE7gOOlGBsl4OakyCQDwT0oAwGBAyehoAhJAIGwU3kouH4BqV1byh+7B9&#10;6jUdWORn2oAQ43IN3WgAB3GfxpxBz90kZoXO+T5V6dc0ANx83Wl9Pn/SjB2LlBn604fewYyKAGkZ&#10;K80mPmPymnEfM3zHIHAoG/aeFxQAbRk5kNKQvlH72M0YJaL5u/Ip/G84XHFADCBsUjOKaM735A4q&#10;UA/vAY8ccGm445QUAIv+rk+bjtSAdOadgcDNN43HK89qAGkH58mmZwSdopzYDEbTjAqPPvQApPzv&#10;+75I9abkCMD3oOM5z3pfTjtQA3DbWwwpgz+85qTuOKAF9aAGc+WOKNqshyQeKdgFhxnimYXZIwLf&#10;exQAwAEIQeM/yppVWW77EkYOam43Iufl21CcByMdTQgsdp8M9Sjs/wBpXwYZZkw2oJC7E43BjgV9&#10;t3m1Ly5aSIPC0QPTOAa/Oe2byvGtrMJZAItXgcMO20561+h+mzx3fwq8JX6TrJDN4dt93fnbzW3L&#10;eNyJ6s43VvD63F+LvSPiHf2k7LyiyHax9wK4S/u/jrpa3vm6BHeQJk7oxuJH0616bqOn60kd9Ppm&#10;sOJBEWCdQD9K4iTxb41s5BHq/wANEudjEebEMZH0oSurCuefy/EDVzbXCXXwwjBHysWi5Hr1rFHi&#10;axlMvk6MpOSWUqAQa9Av/EPwk1CNXu/C6285chlaAAj8e9cncS/B6PUXNq9u7nocADPep8i3rYwG&#10;1TVpZJXisvkz8wqRoNSuLV5JL+YDGWQEjIqZrrw8dZ1L7NaBAFGB/C30qE3N6YpjDasfm4WkBNba&#10;fpAtS7lRg8+Yef1qnqGo6NBeWcdtb5bOCFGcmklg1aWzjMl5MGZ+iDgCtjTrHRrW0nnuLO1DNH1l&#10;Iz+tAzFitby5uI5PKuQuMnIIApLiSytpHjJUuy4AFW9W1mQWEVtp+nqQ8hG5Vqha2RLRyz3G5gMs&#10;WPQ+lUMr28E0urLM0EgRHzg0zV7x5JBbwuMYAbA7VpXl6v2B7e2VN23BIFYYhEVheSTEbt2c9zmg&#10;CiAfMtYlgKr3HvWPqMYXVSQijjr6V0ajCrIVGSvA9BWFd7nu7w/Z229zUMLGYuPInwCzA8GplDGJ&#10;QVGfamIuGUZPWpyCGzg8dKVxCgD5OD1qQDDkgEYAzSANg4WkLNhvl5pAO580ZFOOcEAnpTAGzyPr&#10;Uinp0FIBuH4/eDNSIAC+WGaTAy/I5puMryTTAefvMcUDqOBSr90fLSg8fdoAaAnmDAP41Jg8E7fa&#10;m8Enin/wLljQAzADsCRk0hBwcOKdkGQZAx601hgvhiOlADCSB92mkjnnvQwb5MknHSkwCpytAASf&#10;NXA4xTQCXOJBjNOIy0YBGSeKspFjcWBBxQIh2NhQHH5UhA3k7Vyq9KsbVBkIl3YqExu90ypdKpB3&#10;NnpTQMSGKZ5yzblIbritu1vdSt77Tbe3lmmZ5gHRRkgnoB6mptGsNf1XxLpthpnh7ULi4kYIxiTI&#10;Hbr0r7p+E/wg0TRbHSdV16CwutWaIPBbNhktR1yQfvP79qVSqo7hGFz5lu/C3xPT4WRaxcfB/WUt&#10;fIVnbaS6g9yvWuAlnYJDmNgu8Z55/EV+rDyWUkyW/wBhs3gMRRoWT5SvfI6V8z/FL4S6TPNqWpeH&#10;Z47adtzyWQ/1chPXb6GueGKV9SnR00PlGH7D5O8g4MXB96j3EW5J/v8AH0qK9t9X0/V72x1Dw9qV&#10;vKtxt/exkFfcZ6ikmaOO3gBvUZigwB712p3MnFrckbDhE81cbTzilhQxwupuC3zd+1Vl81VtSzoA&#10;x45qfEzSYGM+gpiL6m0NhKGnRWAGOahkN95DBVZlxwVqlcWmoNDCFkcZ6qOta+nPPBZQwzWpOfXm&#10;kBjv5rScRKGFMaO73Rb2Pyng7a0bk2w152UhU3jrT7u6hCQBLQEGLrQBQyoEYGST04qV/NUyqxxk&#10;DFV7KdP7XRZLYH9537VsXscBiV0vl+592gBLRbYabOzXWWxwDTYcnU4tsbqPNzxWfEcq3zke1a1t&#10;Js81vlOIz1pAO1bUFNp5K2edsWCAOtc9bs0hiGxgM8A8VLJHdy6vJIqocu2c9qgVbkX1wShBVuMd&#10;6aikgepeuYbsWUb4fbntTImLWkwBGdo5rSt5p20WeN41+fgZ/hrPljWHJJyC/UUCGhJfMizk4PrU&#10;+yLym6H2FXrSGObdiUcRZ+tU3EqXbqLVv9Zyx70XGKoi8iHcX5B7UwJCBN5a5OfStWy+zG7kEsMY&#10;PlfKTVUgpqV/iJGG/Jb1pXApmBntJWaPAVutZNwmy4d49SdCF5K9TWxPco0ToEI3HkVQkRGX5oue&#10;xB4poEza0PxHeWOgx4WeVA5yQSCprt9G8YPdalIHFwjxuCjHk/nXkpikVZAsqBT1BHFWNOlaC61C&#10;ZLFGO3G3+tVcTSufSVtrN9PqVmH1SdlEi4+fv9K9YtJJ5vDwYXsayLbgAlelfHnhnVLxvHV3vD7Y&#10;p1ZjngZr2Btf1l5SIdSSOIKoO0dq0itDKUdT3RiP+EU09JwN4Jw2eG/GsW5Fg1lcfuzIqx9xgA1z&#10;On+INKuNCjsJ9WaSWKHK4BySfeus0bTtbubaP7RPDFbENtjIw2OxppkNHNLd+TDbgajsLTEAAdq3&#10;vt06aDMfswcNGM461X1Dw/epczXAa1eCOfnc4BH0HercELHTWK2uQij8RTQmc1f3sKaZHOZL7O/i&#10;JEJz9aoWd1HJfI50mZU3DlhW9farZWuraL5XhuCTzZdrRlAfrxV4wQyXc8yaWgRkBAC4wTT1CyFS&#10;6Cz2i2+l2jAOvmEqCcV3F3Jap8PjdLrKK7WgxHt6EDmvPr+S3tbXThDpbtdSScgcjFPuby7n8GzW&#10;/wBlk8zyh8o70XYmjGudSR5t8hkdfPIRCM7q0LaxvpNHnvBLZxw7xmPeMkfSq+k6XfylvMsgAsmF&#10;QjPNbN5o9/BZ3pWO4WTyshfMO1fw6UCuV7qdUtrBoNBErxpwFOOarrr/AIqOnXkVzbi1gRDwo5Yf&#10;Ws+3uLiGazR7UhpJ8HPNdFqNmk/hpn2R5aAY9jSdhnMDUtUn0O+SC0uzG0+PMAJNXIHtoprQNYPk&#10;KNzMPWtrQHtLDw/rcUkNlLNI6+UqgHb61Ynit5tdtA9koDYLACmmDMe4jg+2WjxMh3ODgVtR3lra&#10;JA08ka70AUEdabNa2yavaeXakjzFwCaXxLbaa3hq23IDJ5S+WBwQaTsSX5r3RX8JXzJBaMzRndgD&#10;J/GvOIbyKPUNXA09U3B8Z5xW9HbW1p4TtA1yDJNGeGbnms06bEQjG7XLZOO65qlYa0L/AIdh0Sa0&#10;1We71NC0VyTsyMe3FRa5Z6zeapYeRc4gA/d7egFRWNhCt1eRi8kG6ZfM57V2F0ZotGsorS0uvLit&#10;cvL5Zwv40mgOIt7R4nEclskjJ3YdD9K6a0mm+y2ytEu4Hn5eAKwtKl+0+N72FtRmcmXqF9K3NUj1&#10;dNS06Cz08hS4BfGc03qIr6jD5t7EfsEC+XzuGOamN8bTwTeldPd5pBhR0NbDWaQ6bp73W4syAnnp&#10;WXqTWMkE7YhQJGNhNLyAZo51G402/lls1DAcBu1dFYabZylEm1EAsxLDHauTifWl8G3rQGTLAjcF&#10;/KpNEl8Sxm6a9eRuG2PjGQaLAdLqMMRs9RsrIKkawNlwepxXJaQNQhuLmFGlaQXJ3DPWr326JJdT&#10;ZrohS55PFWrYxS2rXdrtDY+91zSWgHPa7Ddy3kvm6Mq4UFW71e06GZvAc0bazIiA8gHGasubua81&#10;DzwcrGdpx1qlZWOvTyMiO6RIzFjzjAq1a3mIjuoZ3h06JPEbwxK3zj++PrV19Lt5NFtXj0F32EHe&#10;D1xUUtsFsbrMjuA37w9xioJfGWgW2j2FpbaVdOyHaxCdWpJDLx+3xx7ykqIseAtU3bULi2GbZkQZ&#10;+fbgmum06ZL/AEaF5IEj3IG2uMYqxqE2gW2gSiW4ixs4KDPP4Ur2EY+maXdTaJJL5JBiPB6E1s20&#10;FrFbX8tzFABs2xlgM+9c1H4tsbPT5CdIuJF34CjjOaG1Nr6C4n8pQoAKIG9aTuwNq5bTI/D+pPHD&#10;DtZCS+MVz+kLa3EV+zBF/e/Lx1FV9Uuoh4GvldH27lzjsKxF1KJdL0iG1SU7l7DGM9aaHY7me1tY&#10;rS4ZbyJd0Ryd1eb3EJ8/UD/aZbdIxHzenvW01xK9okIh1KRtvz8HAz71hS2N0moxk3UxhEmTzyM1&#10;LY42EszqaxQutrNKftS/Jn0Nd0mrh/EelrJaqXMKiQ44HtWZbC18vTYra4i+58w/nUEsmn/8JS6Q&#10;WKySIPm2nq3ao3HcZr0UY8YrPDZoE2Avu4/Ksv8AtOC21FZZoWeMDqBwKLrTPiFc+IIZr1ra3tkP&#10;7uFJMkr2yKuR6dHJBNbSWiKCn3zzTGmaFnqHh++aJ7a4cOUPykYOaktdOd9ekneS2jy+XcqM4FZE&#10;Vna2l9bmAZKvglV/wre1K8VPA2DaSK7RcgdWNGwrmXqdpDc63cyw2/m+TMg3FcgV2P8AaVlY+B7d&#10;W1eAnyUGAMkmvK11nWodImt44PLDtlxt5b8ageHU7vTsteyxlnBDNzSs0h2uem3mragfDsTNrSNC&#10;wyECjgV51reuarLa3NtHcwRxsQFWNME10NnYaq+j2MJmBUQ4Ysetc5qmkT2msQSTGM7GJCqwOfSq&#10;WpKtF3LWi6CTp9lcT6oVUqXbnmuvims5NNgit5HdUl27vWs+5uoov2fNDuZYDFI7MmAeSCcA4rL0&#10;qZhb2PkxSspG7coz/Kk3cpu50GuCzg0bTMTKmFy56YqK01TTJ9NsLSLUnYykBmHbHb8ar629jdeE&#10;LaOWKRpfLbGOORXKaDDNb61ZSLpk+BKT06Y6UmJI19TtLZfFuo/aobxIY7TcirGfmOOtbXhW90mT&#10;RLGJhKCbpsbl6gHiuzsZ5bzRL8z6HalxbkRRsg4/GvINZi1ux8USzpIIl8x9saJwKYKzPW9avgdN&#10;WCC88ovbbNy/wg8Guf03RNOTRNQVZQwa2d2ZuSxxmvP9N1PVp73ZJDKykk7yvSuoi1iSKSaN1ZV2&#10;kbhUW7CtZnH2EniM+OrwW2gSWiLqDgsWzuAPb612sN1dLrtx599Gd0XKHqafpRt21t5iqLH5pIFa&#10;tzaeHjrc900kTSbcoobofpQ5LoU2cLq1nfzapFcpZyxKlwCuD96p4ZdcvdX0+1NtN+627ii8Ae9S&#10;6peais1+M5iz8igdMVqaPqjW/wAPvEMkHh1XnunUNMV5Xb2FF9CjoGtbO3sYS724byxubvXOalfW&#10;R1IKBlAV+Y+1VptTS51aw865MTL98E/0rkvFd3bifT1tS2AOCB971zRYVmdNep4hv77R4rHVbeCE&#10;kGWUj7qjr+dYviCfwxb3djbW94LmeOICVinCsOvNcnH4qlj0p7dbRlxEQ7q1ctdX9v8AZdUlbXIF&#10;WQMWU43H8aTdjWMCrqlzbnxvcZRW3uBx0B+tef8AiTVI7bxDBFHqIeVwMqvbPSsG51rU7n4hS2Nv&#10;G8SPcEQyMMk+pzVu/wBJSL7HLc6iLidiuXNSmzbRIwZJLx9cleV7mV2UYZmyFra0u1kMmpySW0ny&#10;QEqSaqXjQQvbMli5IQZxzW9pt0LjQJodojynXFFiTGsXunu9adfM8tLgjk4AqYPAmqPI7q4JAOau&#10;yRxhrK3SeNVafDdt1WtR0kR2lq7TiOMQ5PPWlYC5DPB9ij2vsDMM46AUy8NnNNcLHqSABV3cVg2c&#10;8YhkjFz8oztJpJ0cRpIJSuZvm5607isbsP2VMIjAkxkZpLdb6K6kZL6NC03AP8VKJ9Ji0m1kMhkk&#10;W15A9cVS05p7nVJLibzFRLj92vagDrrLTdVfXVuXlhKEDt0HeuZ8awIPGvgm3t5mA3EykN611mo6&#10;ylp4WsvLhGQoGc+tc1aNZX3idJpb92xHkDHSkJIq7Ea+06GCObAhG444zVgSJbi88wjfkYrUnvdJ&#10;g1O0jChGdsIAuSxrIv7O9l1Se5k2qnlfKuefrimM1be7lm0mdM/KTwc1NdTXKeANTSLaX42/1rA0&#10;z5E1BTK5AbIJ7VpSvA+lyjz13LIAADzQFjBtrXVZrW63zTqjEZYnqa1fsCw6MqPK2JOrb8Gthkca&#10;boiLcRqOrDvVHUIJ7ieyI1RgFAXANAAbxIfCq20dogO4cg80+xuoHliiMW92cAf7JqG305o765Mt&#10;6zgRcE+9LZ2dxBqt3cFQy7zj8aAN/UI44I7MhkdgoY47VyWt3umT21lIsuHUYde/FaN1dkySoXBd&#10;vU9K5m6tpBLcv/Z0jDqFHQ00I39FiuZbaGQWkqJK4CZzzjrVnxEY7aGFRaKZWQfPnpUul30i/Dyw&#10;P2ZE8lHxH0JNchdz6vd61m5tiqmU4yegpAalrNeSabaFlbGeSKvlojDMuxhiLqe9JA1uNI0+OOFQ&#10;Iz87Z/nUlxLp7qDHECRFgEcZNAGJY3ph166JtXfEhCqTkVrfbI3mK+SFZ2+VcViJbTDUNzQ8tLwK&#10;3bb+y11nTxNHtkGCoIoGRMZ4BNJM6fN0Qn8qk09oBrqyzSTRqJAQB3qDV4Wm8URMbtsb1wF6ValC&#10;JLaxs6cRjB9aGIuXl7A+sa2oIKOq+WCOmKpPcyC0iBfAXpVporc6eJ/sBCqvXtXL6qbl1gFqwcu+&#10;Ci9qEJI0f7Rv/tJRY8rj7wNUkkkbWbl5JyfnHFaWkaPftYK0t3NuEZJUrWfbQH/hPb1WBRI5Duz0&#10;pjNW3WBtZgle2RkEi5UjitnV7m1lgdGsYxGsS7QO1UJ3sP7HughIYSDcy1TuZbZrHT3Mq4UAHPc0&#10;Ac1qtyJLrT447N4wg+YmtXw1E0l9rhZyY4ApJ9T7VFcRQyZd44xkjGK6O1n8PWHgWW4ln2sRtEIH&#10;Lk1PUCCW8aTxCoS3LJG3THpWFcXGoSfECIm42xBcbQOK7WxtXf4ceO9Qj0hVIjRkQjnDV58DOfEK&#10;s9ySTKdwx0oCxofZbb+3r2Zw53EfNniuiH9mnTdOiR5FJkG0qSDkfSsOQ3JtpYo7Uklc59K0NIEf&#10;9oWAnkA2Zz7U+gC/Zb2b4gSpLqMz48sBWORin+M1toNH0WKCKMOSu4Kepqjf6gU8Yaj5N0OvJ9Md&#10;K1LSFbrSPPuFR5A4IDN09KANbSDqMnw50wtbzRuIRhi2CwFc3q9lqN1rtqi/atv8W3PzGtf+047f&#10;UlE99G0KR42Lxik0DWJLv4w30NtpCLEIN4J5wB60CsY1npF5ZTX0ssUXLLtVyM4+ladsYp/Htnbl&#10;0hWSA4YdCayfFt1d3nxB0Y209yqW87rKVztc/wD1q2tMjtwdIYXiNcLHkjIzRcdinqbXun6zLGsj&#10;MGYgOB61SinCWGoTTEyFjkZHNbeqky28we2DSK+c1hzSWy6Y6ywKo8vAA60CNOBrW58EatItmEcK&#10;dozWfoUwOvTwyRuQ2QGI6VjQzzma1igmmMfnfdxjP1rrokhCFVsYlcwglh1oAs6mlrb6AXSWFSyN&#10;kZyT6VzEC3T6K4Mz/wCsJB781tqulyw3Zm1B3ZT8oJ7j2rLdit8o+1KqecAKLgVVBiupTOgk+ZfK&#10;Zq0Y1L6rERIo+UdDwKuXEWnywwj7M24RDkdKIYoYrJ1WJue5PNROatuNIkYv5ZUOp2jqTVcq4D5b&#10;PPHNOYrno2aZkYOSc1xlifx8ufamSb85AHFP43YxTsDDnb2qhMajZgH7taDjHBpuRt+7TuvJx0oA&#10;dFGX1GFfL4PU5p88cMdxL+5GfWhX2nIyDkYqNvNe5fLc+tCEMwhRTtGcU1gfmw3GOlKcggY5qNmO&#10;RhCTQAwYV29M1ZYyNbOA+0Y496hjVs5KjJHSpnaLbbIMmQthVHXNVFXB6EKiVLeZ/tu1QeSe/tiv&#10;Xfht8P8AxR4l8QWVxNaXdho63IMt1INpdR1CA9Sa7r4TfCu+1WbTtZ8RWNxDpySK9tayfKbkjoSO&#10;y/zr6ruLaKy0a0to4raO2SIJHHAu1VUdBxW8FFPzMpXJtI0rwvpngrRdJ0rTbOCzgtwG2Y3SN3Zj&#10;3J60XMWm/bsRRsrZGWzVaFo0gJVmIIG0bu/1q9EhMIyE3E55ok9RxVlcx9Rknhtr6Y3TsY7Q4UDP&#10;OOK5PQtZ1z+1Va4VnRrxsqVxtGeK9F+xSv5rfZlc+h/wrHubG0GoTA6UqyZ5wMCpK6Gy2qwbEZTh&#10;dozgVYj1iFWEzM4RCMgDJP4VjW2ns8UcMTqNx5zzg1z3ia8k0Ww1CSXw1f3cqxfLFGhIOeh/ChiR&#10;6uZVu7BLm2giwoXfkYP5Vy+vQ6jPMwEIwiD5s15r4K8W6vejxGr6RcwmK6GcqVDA9se1eiXd9INL&#10;nkVXLtEMr6VN7lWOfBlhvLMF2LA4rqbSPdbOZLpMFee9YdnGt3aXW/T5I5AeHPTNNknksgyzy3LL&#10;5yqpUbup4poCbUfsMQv3llt/LDfLuYDP4Uy3wNCie2si0bHIAHWs7xH4b17UY9NnhkvjAgjdnDEe&#10;WOvTvmtSxlntNMZWVG8uFVXjrin0AR9YsreC2jmt7mKaSTEaFDzWqt2zQxSLbk5QcdM1mshvtXtJ&#10;JrO1XY3yHaOK0XhkhLkyKy7RjAppIl2ILtZpLPDWHG0nrWTYQzi71UjRASvTtmunWVGt0/dggrVW&#10;5W8ERaEEZxkAU02kCt1IYXumjAn0hUYNxg5xV2BpY9RLJDHnHO8ZqijXB2lgfx61P542SKUX7tSD&#10;GXMu/VpQY0z7Co/smrTLIsPnIDw0m49PpUPlXDX0MonT73OfSszW9Z1DT7bzrefULpg6qlpBEWLk&#10;/T0osFjPvPCekxeINavruS/lcxAozOQEx146VykF5bJ4xgSG5kMaysCSuB+ddnFe+N73wvdS6hZR&#10;WsckQ2W+PmYHpn0qH+x538PbJLC2QFtwAADfXNC3K6GrbX6fYpj9sQgLzmueuGWfxjaz3GqqiLMP&#10;JSObB69wDUbadqX2zSUF+pUo2/nHyr/9auKij0kfGS2vdNstT1AW8jrcWplO1G6Ejml6DR6bcnUp&#10;r+IQ+HdQuEXblwCBWvFNCkAM+jC1VIgXLn5VUdSSeOlYN14l1Wz8KSts060hERO2RRuB9OetcDcw&#10;/EnxT4fvU/4SZbDRHZjLdOVjeXH8IPBwaExM0dR1fxP4k+IWq6V4XsryPSYJdl5qW0hX/vBT3x7V&#10;6FpGnaBonhyxgtdkk7gi5uGTLsx68/WuN8E3etaJG+mS+H9Ot7SGbbAIsNvGeWLKedwr1KW68MXb&#10;wBr61t2IBG7HWnsNu2hkyhcTO4Zt7ZVj2qhKsm5gMDPU4rq57fTP7GZR4jt2wo2Y7/lVFILHy4v+&#10;KktFOOrGgk5Bba2Ov2UrPL8kvIz1rfvZ3kt7VF01AoQAGrPlWH2u5PmIfQg8Gq0gRZ/vIV3DHNMV&#10;hls8ceBtUGtRbuH5Czj3PpWcUsy8oUjcEHeqc+37DcAw4z0OaAtc3ZmjktrjZGCWjwOa5sRNbC5c&#10;3u5ml5GOgqWznYWcoMwLHp7VLG+6+uVmg4JAB+tJsYQx28txDIlyxII+UetaZbU1nG23baF61nrD&#10;Jb6lO8HzqSCM9K1RqttFbym50lw20ZIGf0oQCpJdkDfER15FSW0iefN5kClC/J9KUX+hyWaMl+QS&#10;vR1xj86z3ZnS88kQsD1KtTAn1GLTHtrlIVjYmIgDvk1549vrUN68c9hcIrTHawXKkfWtiNPEo8UX&#10;TR2MbwrIOr4rr7acNa7ZrODBwCrc/rQNI85Nttv5JVmJKYOK3LO7Esc8ckZV1UYDdD+NbOpaFcXC&#10;zz6ZrUQk25e3c9fpXn+of8JRb3CQ3Hhu/t28zG8Rkg/jTTQHWS3pjcxnPLDAUcUyaa7dE3XbbQuR&#10;isKH7aunoJSzNgEEjmtCN5jAu5DjtkUBYeZpt4JdyBUymBsM0qFs9BxSOqmEYIyR0rMnguftCPFM&#10;4YA/LQB0EcjbpEjL4adBgCunubeEwRK+loD9mXPPrXK+GmuptfiilsbjKXC5IjPrXoes2zx3Czid&#10;NhtlDKTjGKQmcv8AYFjt5ZYkYEYPXgUqtM65MnzCsyXVydQuLdbS4J3ANxwadul3qQsijjHNPcVi&#10;/cPKNPk2qS+RxnrVVbyNIGZrIFwRwW6VGTL+7LMcg9aqzxLJHqGYG3EDBzQOxsrd2b26tJfRpu6g&#10;imkW/l3rwX8MoCZxnBrljb3e1VZJMbulAF1HdKQjoFQ9G4/KpZSR01rdebaTqgyVbDAnpSboAt20&#10;1wgVcA/7VcvZC8iu/EjnUAvnRk5J4HvVVLHxVPoGsNJ4ktZ4XdjG6kDGOg4qHKxajc4zxH4z1a2+&#10;Mlhp9h9mtrNJUDTsgZpWb0HYCu+m1LxHD8OzObuSQSWytI8SYyCPavC9d0jVD4ztJ5mVHivPmz0I&#10;zwa6+LxvYaXpeg2V5pC30boqCNeWx3/KriyZI9D03VNYn0BVS+L5B2K7YJPpk1U1DSteutPL3mjo&#10;MMSEDBgRUmmXngm+sBc6dHdIQVLW7DBUmur+1+UkUfmMuYvl3c/hTbEecw3cIguNMb4TxWkX2SSO&#10;V2TcJQRjJrg59A8MWPw5+I6yeHLg6fcXhclI9xjyecDmvoIC3n01idPhDBuSU6/jUk0VkPBd4i6b&#10;alwvKFQQRRF21FynwVqsWixX+pLous3TQLIOHXDKT2x1rM057q21vU5Lm3vTLcBcu+eAOlfV2u6F&#10;4FuINSP/AAjmm2180RMLIAgDepx1/GvmnXdP+IUV94kMvhw3sFrcjzLmJcEp22r1OO+K1jJMlqxc&#10;udXUW+lQRwFp5GxGV9amvDr1vpWmC8vwfNwQN3IzXCLqmmReKPD6pYagj7hxcRFSre2a1r6XWbvx&#10;jpQdpmRYvmck7R6c9K0sJHTNeWMGgXbzuhOwFQOa1bWaDUPAN2ln4kt4y0JJUdQR04rz65ks7b7X&#10;HdwXEjSYEZHI5qTTLHUbbU3ntdTuF8xMhegXPtSAktZ/FFn8UPDVvNqbkTzyJuC/ePau61/T/GNt&#10;p3gyS68SSCGa2leWAE/ux1XJ96wYI9UbxTok1xZi4khud0fbBrofElx8QLuwsWuvhzZxWaRKGdbo&#10;MxT6VLVxnlGlSaN/wuUM/wAVdWs1u7gpJCiFl3A4U8dK6PXn1Gy15rWTW7q7Sa33CYylRs7Zz04r&#10;m9UuvDtvqKDTNNufO4LmW3OFf1BI9a4qO+16++KFjb6rrtxcxy6lGJ2B2kRjoFx0rSMebYNtz3Hw&#10;1fGHQLkxXUflO+NpO7PrzXTXdxY/2RGEh07znXO5oxkVXFl4RisdJh0/w28EIsYyHLli5A5rk7rU&#10;/DknxBWx/tTVo594VC1uwQ/8CxiosFx19LqSy711EOMEssY9PYVmW1xqc+qrc33h+7GnxTKVmI6b&#10;fY9av2mqeFI/jH4o0l4rhLpLVCLgjckwPUegxXoNpd+EZdCawmaxO0EcgAHP86FqGxxXiy/m1bwF&#10;paaV9gaKK4i80NOEyq9ePpXdwXGgT/ATw5ZwXyxvFaRKxQ4wQPmGRXmXiLwx4fXVhJb63qEKzIzq&#10;IJSBheT0p2j3tiPA1nHZ2dy0azMjynklgcUXYrI9et/FXhjTPDMcMHhi9uZlCIR0y54HJ966VbPx&#10;hqmg64v9paJo8z2yMUMquWVhxXmehw6ZPHepe2tsRgN5hAGCORVt73QIvGQa48U3qoXCtOJzwq9O&#10;M1anoLkOssbW60Ky1UPLa3UzoyzupBGG71c8KafaRj4iSLqqul/fo6uVxsA+8B61zmt+Jvh//wAI&#10;Bf22nf2jd3L3UIM5GcLn5jj2Fbi38cvgTydJh1SdIdMXZILdl3ORyDx61aaZDi0dZdzaGtvFDbxp&#10;uWRRuVOWaqHiLSUPh9Xlj1CSX7GC6KxCgEVZ+HOmaq1v4mutYv8ATxM1wDbQuR8mOnWtLxbfXsdu&#10;LWPUNPaeaYKyIQfl+vamyVdHlmiXGnIdXtoFaFoicAr/ABH+dcBqukXn/C2dYv7r4m6jLdS3KGKN&#10;UIVVHQAdq9pl0/ToLG1DaVZrcGNWZkcEkn1xXK2cEd78bri3EuZRGv8AD91e9DVwQ2xiuZoYlOuX&#10;R8yEAjeR0rG1SSOz12CCO/uIpZyQqbyzOR7daPEr3MXxatdP0q9uT5S/vJ1X5Qw6gHpW5pWh2cet&#10;WOsan4jee78s+WH5C/QUvIs5Gf8AtkrBC+u3KeY2fJ2YLCty10+2GkB5PFGnIwThHYA/jWjDNDcf&#10;FfxM83hEHykUWcuMKoPU+9W7vwlp19HfzSDU4lELFpI5iAfwosLY468m1y3u4Ra+LdNgjY87YlbI&#10;9mrktSkaKee8a7kmuGkXyxgk59cV00eg62PEHh+ytzmxWeQvcNLuaPHQYPJzRc6cY/HsahYTJHbN&#10;jd+mQfWoYzkEk1O916zE2ramgIBOGYBfwqLVIZm1K9txcXM0aoAOtSWtzqa+KvFb3FhGoFyRtA/h&#10;B6itXSria91LxJLp/hqW4t7cbZ7hhwGPYepHtSaGtGcS/wBttdJ1eNbRfKMZKLv71x9nf2dvd65c&#10;TWkktxJdAKgPC+mK9MvdNuH1KZ5tF1B8zZZFzyO9VNRtPBh0JRB8NXtpkAGXcklu5OaEmWncWO8u&#10;ZdE01XCqTaklAegIrk5LVBqeos+t3KhtxBz0rW0eO/8A+Etvo3tFOChUbuSK3dTg0E6g8bXcUbeT&#10;k89DQB561zJbJastwrsrN5eR39aq3eoeIbrRNQ8/xJPLkAJGqbR9OK3VTQvtt8JhBiMny3Y9azb2&#10;90ZLRRHJYrl8KAQSaCkRWHhe9fwUL+bWbOKVm3CFpBkAVzuoxyNqdrCmpogW9iYkNk5U5rqIoZ5N&#10;Jd5dXv1URZB3nA/CsnSrC1l8W3Er2t4Y1uOJGzg0iketzahqN/4R0c+bKrRaXGpA/i2jHWtKw1LS&#10;ZfBcNrchIrhHxgrgnHvVC6e5tPh3ZTQeDleAIPNlDcxgd8d81Lp7+FtY0SyMVlKLhR/rVG0gis3v&#10;oSvM6eJ1jt4NyWwi8v5WZN1c/e6HaX2sahdzXEDMRwEAAUD2FabW+oQadbQm7Mi4wAR2ok0vxN/Z&#10;EdzZeI49ij97APmz7UbCuc5B4buhZeIpIJjjb8reZ8ykegrmo7/xfYeIozcfap447jGSD0HtXX2V&#10;1qSeMpo5ZrmElCNjkgFvxrpHtLafSrx7u4sQxU4wOvpSQ73Kdp4n0m70R0dokkYLw68ZH1o1Pxrq&#10;drZRRx+GVvEjZA7RR7iF+griNa0OaOGKS3uBt8wnaBjOfen+DtTg0rxjqq3/AIcBM0Y2NIu9Rjt+&#10;NUkgNHUvFt3qjJHafCBxsiA89vlKk9eOtU7GyvUme5u7kJIxyFJ6V2pfTrrXdYvLbw/YWxaPOUUA&#10;MR3wOK44rfz6/fB753K3HrxVJEsrzSw/23O4iVmQdcdayZGuXvrgvHljJ8qgdq6j7Eo1JQSgJUZP&#10;pWNeo8WukoUdQOWppCuYU+4TvwBxWe4dbiVxKMjpWvOVb7QxQ9KzHXLoNvGaq5XQyLiPN15hblkO&#10;SawpfLDzqTn5utbd1JP/AGykJs2CAZJrHmRfteo/6OeQNrVL3GikWGRg4pp8wxvhhwaAP3r5fNPT&#10;BLjbgDvQMi8s7VJkJ9KeCCHBxtxVghN0YaTHvULoNsvzDn0oAh3IY+D1PrSDZiT5VxkcUpjAXAXP&#10;PWnbV2YAOcc0gEbb9oh+XqKlCrkYYdKiVT50WcE5qclQehBoAh2nzWyB7U04zGTIOD6U9id9RgFr&#10;gArwT1pgPPm5OQp44qJBi5zvUfNV17W5Fkr78DtzVIqm9SZW3Z59KAJ5VgK5285HNRptMuM44pf4&#10;T81GFyTtoAHKBuhP0qAR3RmlZV+VevtU2BxVpJIhpd5GbfJYjmgDLdgWQGQd6pyqPslyxbn7fEPz&#10;NW5fI+1KACCelVyGMcilR/yH7QA/8CoYH3zoCLb/ALMXwShKEBfDgJ+pFeJeJmLfEycEnbvPPpXu&#10;90pi+D/wnTbjZ4StyQP92vBdakjm8b6k4gdonm2pj2615s37wRJtPZQXKzgkIdppy+Y9xfyO7HLH&#10;ioLdFjT7zBdnAq9AN2n35U8qp60WKOWus/2pcMSTtfn8arAfIxBPJq1eBfPuT5p3M3T6VBGcwr8u&#10;DmhCLsDwItuu0As45NbF65GmQsD/AMsOorARY3uYkMbZDg1tXk8J0kRRwLlYACT3qWCZzcZL3pOx&#10;ifN6ZrpI5rddOdWAzsFc1EJPtMxz3NallJbyR3wm09vvYU56U2LqaCXT42KTjPBqW6+1PpQ2p0dT&#10;jPWoWSHym+TGSMVGZZEvFXaSTAwHPA4pDPTNWYt8A/hfcAjMdsyg+9ef2xlL3cro/mM3QntXfp5b&#10;fsX6W874FvqhLsO2TxXFx7C90/8AD5S4Y+mKOhRLLJLNoVwrEHb0rIYOISBjOK37cWbWN3/piAk9&#10;DVC4jg3sFmGc880CZlojNKm6QdaivSwuVCxqQAK0hAQzHzB0HQ1k3u46lCRJtWmgZXSPN6M7Ble9&#10;a8MK/wBln/SlPX3xWIjJ9vlH77BTgj1rasCBYODA+Q/XNHQESWFrENbklkkY8cc8flWtI9t9pCiW&#10;Pk4Gaz1eL7ZKqysWx+VQuiPOEMsqszYyB0pAaUgVbdxgHc4wRV2EbPsBC5wwyKls7GcxWETXybBg&#10;sxPIq/LbxxamyByQIuCaTY0Vr1LR7qxkwAPlyKp3cul/YryIRwqdg+fvVa5a5bU4IicAydax9TUi&#10;6jAgcZXk560AY1/t+2whZk2k9agU8EBMAD86JkHnclutNULnGD0rVElsFTEwI6CrluBtgDsu3dWe&#10;NoZST1PrUkjlnsEWY4V8nFDBGnPGnnEKwI2gjFZbmUajjyZNvc1obyJEHHCCkJGz/VrnNShshg+e&#10;8ICE8cH0rZggj/svUy0qkgcZqlbRj7QGC85rSvEMelI+H2ulDEZcAVr9/mJCyetbsC5v4v3Y+8Mm&#10;sK0C+cpxn5+K1w8g83I25xhhQPcyfE6RjULUovIi+bNYnh/Tbu/+J3gXT4AzS3evxJuA6KTyfwFW&#10;9X+1vPcBrnKlQcjrXsX7O+jtdfHnxFqr2WU0zTCsW4cCR+BVxkFrn2x4S0ezsPDfgyyt7FUhttJj&#10;X33Ackn1Jr0UFhNGAjYA9axNOjKpCdpySSfbNdDjESghc4oir6idxuf3h/dv9M0xgTdwHB27xTh/&#10;rFzTxxMxZsBI9zegArTQFY+R/wBqvXXj0f4QeH7fWF/ezG6vIlPJUcIDXyOkTH7ESRkBPwrvPi5q&#10;0Wsft1/FC5S9MlvBfC2j5yAIuOPxrkBjfjBwOlFZpRS6g0aFwbiW2WKKNEUQDec0lqDFoVyrXRfL&#10;8God4MeN5BOO9XYY90aAyIoJArkEMDu1vMVYlVxk08NmHjIqxcC0jt7iKK3OSoy1Z6mUxyYQYBHe&#10;hASfLhjgUjFgAAhJxS4fbJ8nQU5VbczMMccCmMSIPvzyOKssSIwRIMgHjFWYEzbuAo6cZqIxOpuN&#10;4INJgYN28iXFuxUcy4/Ouq0yO2TS55CFBKqV7/pXL3PlNfW4bBRZxkZ6V1un/ZFZCYiV8tcKT0pM&#10;EtTYtIHk0vxxcuCFhsRxjrmvJ9RmVBdwy2TbXuG2Ej1r2rUp7SH9n74pXEVskZ2QAEt1ya8Mku4r&#10;+a8VIifI2EyheCa6cMryB7F7RItTa6uYWUeWIsr75qGebUo9T1i3lt7jaH+U4PIqVbq6hktmjlAO&#10;QNxrWnu7VdAllmhWRzDxx3NelYhGVZKji6/fHI7E1b8yNYZPnAw3TFZdsT5sjCRk3MSBn1qO8F99&#10;p00pFKV384HWkB01lHbXK3LAKViYFsnGa0JY7d4r51KbY0AGHzisCRL5fB4ZYWRmhJYK3Wub0Jtf&#10;/tbxS5trxopmwwZjhcUCfQ7CGaISzEWiyEKQC1Ud0f8Aawd7IHM3r0FV3lj+yCPbhhJ1BpJNqQ2x&#10;eXnrSGa+pWUH9jrc20sStsVuazJVW+0t7e62YaMANjlTU87vP4asVivpsB+UAxVY/u7i2AZt+0YA&#10;oklJWLhJx1PJ/EGkapYa9dMbF3tQM715wKy7RrebSiY5fn8zAUDkV9ATR2d1oLRSJGARgq3JFed6&#10;r4Ymsp57ixt0MUuCdpzt/CuCrQsm0ethsVz2TOQE9zEPnhlPHPFWoZtJuGdGvUR24y1aLG1GluJ5&#10;I2kEJ3qwA/ImuXljtGsJ5lcKRKcYrjselfQsi21bTfG2nXVtZyywPcgTNEeMeuK9bkiS58OWV7a3&#10;VxHPEqOWjbDKw5BB68GvJNP1K8hjkTYZF2YKPzwa7Tw3rkdpqzCfSC1tKSsoz03d/wAK5sTSclsd&#10;mDr8j3Pq34a+L7TW9KtNG1iaFdVt7PbbXROBdIv8Lf7QH51yPxQ8Ma3a+JLTWtGheS3WXF7bxj5o&#10;cdSVHVT9K8evftmn+MdG1bS71pYhcpPFJGcEd8e3pX1B4H8W6Hr2maczSWtvqP2QR3NrORsnHQ4z&#10;xzXmuhKLueuq/MvM+PfFlhJdWEl9Yx3qFCjsF7MOTzRpd3BquiTQ3EyxXcUCqrHrleOa+lvif4O1&#10;yx0HVdS0LTQdOmRmvrJY8tATyWX1U18jXCNba9b3cIcK1ziUDgqa76VpKzPOq1Wp6Hf6RqGu2c9z&#10;bHVJVBfbnPysK2pLnz7e5ikt1k3OPn+tcS1wr28TtLuBjU5rWsL2CK70oNtYFvunv+NRflOhrn3N&#10;u2n1fRvFEDfZJntHdS+05ABr1u3urG+8P6fPa3qOvljIB5z715+VW801RFcQfvY8MHOSK5qC41jR&#10;PG8SmKdYJJgHTdlWHqK7cNiLaHiZhglJXS1PV7lJDJIptAMVLHFamzjjNtCMDg4FQJdQ3Gm2UsL7&#10;g6rn15q46MkiA4/1Yr1FK60PnJRcXZlMWJXUlkj1Rxz93PFa8EjRykNKCAR2qmpbzZPmPJ45p+D+&#10;8BiP1oEdLHfabvjV5oVLKAM1dltbSWxRgbVu+5WFec39vcPZTMjvvA4AOKwYNS160v0V7i82k4Ks&#10;xwaSQHqFxaA+WQQRwDisHUIbhHzFC24Y4x1qpDq94bZdjqemVNabanus0LaMN20c9c0wLFhFfHTp&#10;DLIPM2DC0ySOZbmVZIyCW4OKihvJTKfmI4GBU1xcSyJHvdMhhzQBGyjB56CoWxtf8KcSfPkAkyCg&#10;5zTtv7lckcmgCsSgznv3pyDA+WTqc05o1K4Kg1II1ELED070ASxO/mOftLDIGeakkaPcf9IB45qI&#10;IDFLlSPl4NZ5t7r7dJ/pL7SeaALMz25jTAXis1wu9iMk56CpJEdSRu5xVeNpkv4y8RK59KEgQwgi&#10;boR+FDBysnzAYxyauTGIsCu3/Cs24+0FYtpJXdzjvTAkXfvUEKcDrUoUEH5eeKrR7/tMYYlRt65q&#10;/GFaQbZex5ouBEd20neMYFQvjaxJPUVZYASN9ec1GQGQjYOGFABGpL8njinzxos4AYn5RzUwjbZI&#10;Qw+6O9NZXK5JFAFRdomc7qtwC3zLuYkk+tQMoAOV7VJagNMVBHJ4oYIuG3tmwfKOfU077Oqx/K4x&#10;2GaTMyXUivA2V9KmV92/KvnsakdhhMkdsMIhJNZN0t0WlKlQSRnitk7dwyD1qtOs3moUU8jmmB9J&#10;vIyDyzFIuAdxYYP61zN7cXCa1bEEBGzketfQ2saNp97PeN/Z4jkaP5ZIl4z714J4t0TxjZXF1t8M&#10;Xk8QUlJY1PT6V89WpuxvFpHL6zb6Te6QsU8VuzSIcbscV8++J/D1/ZXk8sdnLJAXypTnbXrvm3kk&#10;S77K6XbKeoIOakmuEFk8c0cTK0Zyki8Y+tOnUnStoNtM+ZPMkS9+aSUA8BiMYxVuOVWjGZ0I38NX&#10;qmtab4FmsLsN4l0+NmDFFGAVNeTXS6LbFk/tyJsTEDBr3KNTnXYzZoCVNykTAgVZVgWt2EjYzgis&#10;aN4MNslhI2gjnrV6CWMvODOq9MrWtxWNAn9/D8gIzzVnHzDGOR3qBTCY+JSRkdBzU48wyNss3YBO&#10;p4oYh68q5MdSDAQ/u/xzRCFaK4YTR/K3PtUTtCJj/pqnn8qQyYSKNoNvyTTvtEvnKDnGeKqyS2hh&#10;RhqlmxxzlgMVj3Gs6HbgB7mMuGP3TnNNK4a7nVLLM0XyxfNjnNOKzKbfddQqOcgtXmVx4iuZHlEF&#10;usEZJw3U1zFxq3iN7qRTqd6ykHawJGaHEXMezXuqeHba2lM/iK1bA5Ve1cPfeMIftE66fA+NhBfZ&#10;1rzsJLNdbpdSuSRIdyEVdCQrFGI7aIHPIxUofMSy3N1damZpZJdu4lULcVUbd5tyQq49PSrAX942&#10;UAGPlApwj4fK81TZJnmMkQgrx6VY2qsEYZcjtVjblRgnrUyxjGNhPFSBm/J5kWI+/epsYVTt61YE&#10;S7ZSiAENz70oXk5IP4UwK2CXJ2k/0pVydwKDrVllOB++GcVGFYNgD+KgBAo80HP3VpAsZLZLdamI&#10;bDHb0xkUhwdxMYH0oAiKYeUh+NvWq43nflRjdxVs8xlQhxUTdMiI5B6EUBYjAyDhR09aaVj2RZBz&#10;znmpD/qsnI54pmD5g+Y/lQFhhB8xeD1pdvLckelTAfcBkHPbFG3/AEheTikBGAPMJCcgdTUZVccg&#10;cnsatEfNxCMHrUbKvmDk/SmBXyBUqjLr1wRSlVy+Exx6VIoXyh8x70gGnG2TBFRnb8nI6U5hgf6w&#10;daiA55pgKWXaMYzmmHktzTjjB4pnPpQAHOB9KjAOT+77+tScFW5OMikOSDhs/hQA0j5/uCkxw3HW&#10;nkfIORgCgAZHNFwI8Hc3y0YG0fLUwC4JJph4cYPAFADMH5gQR0ob/WQAuMYpT93qfeovmL/d/PtQ&#10;AOW5K4I71GRxHwetPAbC/LxmgjErc9qAM+RSbu7XGFPWvtH4Maqk/wCzRJaTpv8Asd40ZGedvavj&#10;OVX8tmDZ/erxXvfwFvXX4zfEHTvtPyXWgeYFbplR2renP3WiJR1ufRuofb4447nTNQQlUO6I8g+2&#10;K4y48SeGJDLb638NHtpd5Bkx8re4rtUju4Ir+6t9PaYfanDwlvQ84FZuop8NtU0NYtQutOtZnO0L&#10;JgMjfWovYXK2zhZNH+CeoRXJg8WafFIwOQxUEE/WuVl+H/gsXN26fEbTJl8wlVEqjFdPqHwtsJFM&#10;lh8bbNARuTZMpIHboa4TUfh38Qo71/K8eX1wA33kmfkVGt7o0LF7ovhq1stOjbUtEGw9RKuTWRI2&#10;jItw0EKMF28iqM3gnxHHG5n8PaxLIGyWe6Y/zq2um3Ft4ccTEJ2Knk1SKsVp9VVYLhIdHO8AYYr0&#10;rHlg1i+gPmrcquQQQcZ/CuhCaTFpdq0upWmOpJxmqU2sSJDcJp/hlWYrgTOOPwFAivHaWtlpiNOY&#10;y3lnAPXisWe5uJnmEcMiRGTBI6mr3lapdXBN3MxYjPXA/KoZJLOzR+Ud8EADmqEVwIIg+5EzgEVn&#10;ym4udWBMpWBe397FSJFczvdyuHCFshM9qHZEtyiQtncAKGhkcoY+UFnGA2MVnXS4uLgYHK5rXIVL&#10;SQvCQ23IFZdxkhW3knuKzkhpGKPldsqTyce1KGzIBvGT60+fCPP83HH61UyvnI27tSJLRlCowK8H&#10;gYpkZ+dsnOTnNMHY84zT8fKzY6ngCgCxwY5+cYFIpUBRycng1GpbBO3sKViwdNo5x0oBkwxh8kgU&#10;DG4kD8aYn3WJjHNSfNg/L0FACjdlvlJ56U/n5eaEx5Ejenal7jkUAKMFjxTWIwQQKR2AA4/I1A7K&#10;VY8n1FAEvzHqvHal/hOKrxvIQ24sAD0qz/zzwnbrmgBvzccgU3HT5O9WAvzNlelIcbZTjoKLhYaq&#10;rhTsJweM1MfMLSYTjaM1AHfy1wpZd4yfSrMUV9Pqtjb22nX80slwqiKFCzFj0Ax60NlJEY+zrG5e&#10;YBcH65r0z4e/D/xf4j8RWjLpt5Y6SJg1zfzqVyv91AepNe4fDX4O7LXS9Y8VWibhGkkWmk8Jnkb/&#10;AFPtX0DdyWkOkwWFnplna20cYXZCNuR26VzSxCjexUYX3Mbwvo/w+8L+HI4NN0PTfO8oBpnUGR27&#10;sW/Wu80vWbeW9u999ulYYDM2Rj0rzS+sbyRWb7RJgAYwea5d59Qs/E1qBJNsb+LPpXK5OT1OhxVt&#10;D6G4+0BlHBJ/WkgE39vKZb8iIdjzXHeHtbtp0W3luY94j+U55NdeWBMZ4xn1qklIxtZmP438F+A/&#10;EnhEpdaFZR3UcR+z3USASIe2T3H1r4Z8d+B/EXh7Xo/tXhe6nsxcnyryIErt9/Q1+hsMoUQ4YHjm&#10;o9Si0G/0C8sr/RrCeJ4trLMgIwfrW8Krp+aImrn5cT26vJC0VwrKYwUO77tLYif+0X/cZKnDNnpX&#10;0l8SPhTd2bXuo+HIpJbQkvLZb/nj7/J6ivn1RcQC8jfSpY5PO2uko2kHv1rrpVVNGDVhZp5PtcaL&#10;bsXz1FWUkhDIZoRvI4zWR5gGtzhHDcr81T3iXJt1Il5IHPpVWEyTULGdoFuPsybOpAPasgvCwi2R&#10;j5TjFbMc2/RFhbXc4jwQRzVFtLvEt3lt7kNGec00OxDHEhvHJtX6A5q0wiWykbzScrxVuwac6Rfw&#10;TWkaSbsK5H3s1HeQRwWkEX2tWkIzTYihbI58xvJON3rVqQ42DoNvOB1qK3+0YlJhfHsKvLCvm2rS&#10;XUYDSZxmkxDIY2SGV9hw0fGe1ZUs2bwbeMOc8VtX8sZuVRFbHlDBAwKxHQ7+V/ioQy+ZITYDEoz5&#10;dV4nU29wZYi0ZPANL5Ua2UbFDgjjnrT02LDgwAjutMDQ0p4kvWKBhuOFX61HqTXya4VfTODyGFRW&#10;Uwt7++laxDDgqvpXQxi4vYI5zYLhVOFPp9aXURyieYL53LMemR6VZlZtqFAQT15qK5ntV8QXsflK&#10;vzY3A5zUc0kKWyyC4yARmmDGGMM+WXac9MU0rJvIEDkY61bhkje2k3dSnpV21ZAHUqm3vmgDGhMT&#10;Xk6NGd23FNELxDUXIOwocZrZkt7NdVhmWQoueAelM1GSyaxiAlQkr0FCAwdLm8u4vf30u2STkhel&#10;dCdVnh0q5WO6eRSRgnqf/wBVZyeQujShLaIN5R6jvWJbrdrqQeaVmUSnamMCqUrDueh6Lqc6a1p0&#10;gmYs5BDAcg17fpnjDUln0WO81KQAREK6Dr6ZFfMcElxFqt1NCRtyMR+ldHp2swyakpkjLGKQAgiq&#10;TuQ4H1Zb3Et5Gt1Pq15JEZhsjTOAM9wK6yWMnT3+zW0iKLZckivHPDfiK0h0yB7e8tvMIH7uQAj8&#10;jXpdv4h+1aJfIbdEmaMZCr1PtiqRk00Y12lrbSXVw2jiWXHy5HAJ9K3dFlmfwrftNp0Yj3bgT2FQ&#10;y292/h24NzFKD5RIYp09KyLK4uBpVxFcXARAxHHcfSquTYuXVzpkl7dvbwF/JQgkr+dYLXsiO7JC&#10;rM7HAx6VqfaNMGn30NrHb5dSOQOM1hGw1OCSKYzCRFl3bQOg6073FY7HRNShXT9RklcK4UH5hjNZ&#10;ep67f3Go3MVrZsSTjcazEvtOu765VfD14jKoUZQgE1o2NkxvdQ22hRwASwHFK2txtFG2t7n+2oJ7&#10;6+tPkUkAsBg1sWV3HcXWoRxqksQfDuGwAKrXfhy7vrqxMuruiGT59kvO0e1bkOmeGbLQZreDVlRj&#10;CAzFsnNAnZjQvhi0vpJodBEkz8uzOWxSJeq+o3M0WkE4GMelUYrXbFcOoZ0GcsTmn2gvoLeaT+zG&#10;8uZzgkdaNxWNwo40u3nfks2QOmMVjXN3pkmt2vmJuO8BUPatHzmfRphLcIg2kr61zMFn53i5pRK+&#10;0S9+lJISRo31nDJrWlzKzPtThM9M+1VBBdDxMAshwANyHtW4z2i6/YxrPEHOFXJwCag153s9MuCd&#10;OL3L7ceWc/qKpsow2vIrLx5CZfDUl0uf9WCRk/Wu003X57vWHsW0K1t7ZoCSpj7ema4a0j1Ke/8A&#10;MmSNcIpKt1rViOrJe3siaDE+ABtU4JH1oFY6N7awi1OaSxs7YBXO4gDNaNtHLHaXN5d3tukRGYw3&#10;tXmd5rWrrrk8cXhW7ZwRhVyfr+VdJp1zqWoaNcW1zpkuEj+RRkZz1FNSFy2Ga1rWnXd7Z2lpqcDg&#10;yEO4I4x6VUGkxyWVs83i9sGddsOMfrU9v4W0XT9YXUJr27wkuVtsnGSa5bWrzV5Pihf/AGWWdrWM&#10;RhI1XjnrSsB6o0ugQW2lW0V9akpAu9euc1k6heWf2i4VbNThRgLXNw2l1/ZpnS1uCzxgy5JzVzSm&#10;hfWbxJIydhG8N2osw0M66tlubO4X7G6DOSenFbmgJAG0u2t7yIqqtkA5/OtWaK2a3ndLqMfLtwB2&#10;NJodjpemy63crcyvJO+QjHgZ64p3uidipqUTRam5MqfNIM89aWXUkg0ZI42iBaMAgdTmrmoLp91d&#10;F01ePcqktGCODXG30FpCss0ur7G3H5CfypWGnc6NpbGPwtO7Wpkln6JjoK56GHwtL4qslPhGzjcI&#10;zvIVGCRzTLO8ZxZ5hLqsgyCO1V/EE8aXE32XTyuYAOB69aLjRUuLy+k8R6iYLmRYRNt2pxwOO1WH&#10;lI01A9s5+Xo3OSaZpEar4dmY2mWPJJ9akmKOIwYlB80UXHYx7zTLxrBJmeJQSSqHGAKv+HNM1Z5d&#10;deOcLBFGPOZjx+AroNQtbibwrp0aSMp8kYNGmx3tpoTRTXUuGXLEdDRuHMQXWlanPpVx5NnK8YbB&#10;YDOax7e0ksf7Sa40dHCHO/0H0rej1nUbe4uzb+M7eGI5DwsoO786pfaZbtNYYkNk5JPQ0NC1Om0j&#10;U9GuPDt5BFLYxs8eCDEMj8aS4h8IrYXUUnjiJrqRCBCsecE+tefWsGoJ42TyLZlBlwx7Gt+W2it/&#10;EayPE3myOpdzyKT2GN0nQru2n+I1y17LKNyfZx0+U9axfO0qx8R6lJHp4aR5AXLN0Ndkdesh4igt&#10;PLjA+zYaUHhq4rWbOyfXrmZb3JDZ2qfyqX5DW5tWd1qU2pSu0MreavALHGPpWqttth1qZ5wgEJ2p&#10;nnNclpE94l8zywSbUUhRik8R6vPb6LpxUq8t1KQgz0x60gOj09ol03UXlgi5mOM9TWbrV9AdMsAP&#10;BTmTzwPMJ4x9K57S5tSGnSyy3DTO7jEYPSujtzqs2ot9p8MMkUO0qxXqT0oaAoXNpbmygkk09EYx&#10;KUBFTWxtV0i+V2iVQOD6GrurWmtSadPO0sYjSA7AB0FY+nwR3Hhy2hMk7ytOc9qWoIsfbgbKCEax&#10;yXwGBx9KbPFdA6cj6dPcM8q5dmJAzUWp6fbRRWKLGwZZVLHPepIdQuUvrXOmOyRIoLEdaLDNTUdP&#10;FxZ6davaqFjhXCE8c1u6da6Vp3gqZVtrXmyk+ZiCc4rJmmM0ttOmoMAY+RjpUUwV/DeqStqMrLHG&#10;cLnr+FAXOVtJdYuD5Y8OK0p1KQmQH7q5/wAK7y2khg0O7YeGGYLbY3OmMtjnrXn0F/qUF1bC20SU&#10;sbkfvCPu1uapr2rSafDbXeowQbrXAlSEDIPUY96GDNeLXYl0DUVa7toXMcmNvPPbmm6HJban4Quh&#10;dywSSQXjhiRzgnivPoP7N+xtEnmGNXOGJ6k9a67QrV7fT9SkjdiHA3Jngj60mJKxm6tcWNt4lnht&#10;tNhAPGQOlc3cvPLM2yQjJzgCuuu7OJvEZma0ABbG0n1robLRdHOk3smIF2xggk9aadirozPCljeX&#10;FqS9xKsY6se4FP1+wtklMsGvthpgAVbO0itxrlLb4a+IobVomnCFU28YB6n8K5rT41/sHVI3u53Y&#10;nczOTwx+tSIosJJLu3jYKUWDMjY6Ad6n1DUdItvhvMNPUTjO0P5eMN34rF1Q682l3FnpdnA1w9/G&#10;JpC3RM8/Tik8SXOiaV4U0bzLq2YfZ034A5YdeKlyLsYt5c6XbeC9Rvr0gS+QSq5wckelcDLrEl74&#10;PiW3sIkImYM4OTg9PpVfU9QsNV1SRjfqtuIf3aE4/MVwh1jRdN1fXbeHTX8ySYA/NkH6UrmkYl7X&#10;GlsPDOqySeW7NNHtw3J3VzErNJLZF5mUCJWCh84zWZrl/eX+r28EcM7vnLIDkL9az0j1O3iDGaVm&#10;I53HpQ9TQ25RZJ4i0eRIIllD9hWnctLc31kolIAK5PXFZ+nWjS2d3dzXSKsaE8mnWdxOLu+eK0LK&#10;02FzQKxqXNlKHiVdOD5jGXNV1gitnuSTtdozgHtXQ2xmJQuvO0ED0rktdne48YaekW8qko37BSAn&#10;s7K8uRdStaS4SfIYHGADV/UZZ7i40i0adhGigF89cVdXULe38PaeqlcGLBUdSaynSWT7XKIZFycj&#10;jpTuBN/ZK7pjDtI8vpnvVeSyu1sUM6SKAxx71r2b3CaXFK00inoAe9T3N5DJb2SCOORt2C3pRcRz&#10;lvDEbuQNbEqFOR7VBrWpWtp4PgENnKpa4CIqrkkmtqRViuioaNy+NxB6VT1EaYtpEzWUcjouVG3P&#10;zdqANBLRJfCPg37RcxGa4s9wiLc8juKSzs7y21idBp8mzYSWA7Vk+F4dRfxvqF/eNdhYoiIonOBj&#10;tgGu+a5mOn3GIovMncgcdBSbHYwbSG2m1u+nnt4AtuxK5qO1W/v/ABP4ieMusEa4jGeDippbOcWW&#10;qhJGIZMvg9Km0i4gg0kJHPHuZyDg80CMqbEckw8tVYOQw9cVBZwK2oTzsZRwTtzwcUa47f8ACTaP&#10;Gqn57gZx1Oa1v3aalbRJaFmWzBkX0yKYGLpz6jP4x1xpZpViRtsYzXRwRxrcgCYn58nJ6VyMl5NB&#10;4unQRYVslVrSiuhJo+psg/euCG+bpQB1lyI5IbUxbQSPnweuKg3Rrpl+s9zGmI8oTWNpdzu054f3&#10;hlVzjms3VV1CbWrWENPkyDfj0piKQButW1wRl3Hm8BTgjFdLplxbw+HdWjuxDu8ohN3Wq1la/ZtS&#10;kZNLlACqZC2efWpV02bUfG1w8ccnkqy+wHrSGXdGisZ7tjNCREiOQw4HtWVPDbS61dIAFAnYeYD2&#10;rd1F9Ps7c2UMy5EQDOB3rnoxIZDtD4DZzQtRGmF0C08GeIQ942+RRt9TiuYgM0+oKIIZFXcdxrUu&#10;IBOJgdx2gcdq6HQItPh0zVvNtIywi+TI70AY1mMawEeCQmPkHbTdUe0Ly3OyIuiYAH8NWTqIt9W1&#10;xP7FjLybtpI7GsOOSB01hZLNl3Skli3XNAF/w5JcT+IkV7Z3WTOGIzjFVNckkTx4sSR/L9pC9a6j&#10;w/Lp9po2qzPHGVFswh+pqjb2QuH1e7l27nmYpu7UX1Anvby2T4Z/Y0eIym2GTxxmuf8AD6Q2+sQv&#10;N5k26Q4yOlWprWApIrX43BiQwNWNLaBtQnVo0ZUXhsUwOhvNYthcvHEsSEW+OBXISH/RdTdZNzyS&#10;HJ7moL2RW8Uav5FqxI+9gdMVZ0wNLJMDbAEZySaSVgDSU8uPUpJZFbdnKselZuoxXMk+VgcR/aQR&#10;z0rZljizcyPxtf7obrSJNHgboEZSOmaYCSWi/wDCHSyC8YFYVIP0q9YabZ3HhjQbq/uozFLdfuFc&#10;43bDz1qk0ty8V1DEsmAwyuPWq/iKPUpPBngq3Oo3UKwXAeJVypHr+dJjPZtlifBojg1S2jRtPx5Z&#10;HUAV4VqSFPGhKhFPnneua1BqetSWkcSNOvl2aruXtgdaxI7HUbjUpy18ctP95m/xpRVgNZJylncy&#10;CEuQmBgdKWF1Ft5m5g8iksPSuvW20W0+H2m2xgjlmnUbm71zTQq+uXMMKk7I8vx0oEc9b273Hiu9&#10;AtJWBkO3tzXaQW32XwpfLNqZVuvX9K5u0uZF8ZzxCHaYj2HWtG6a8vb8bWcAOARmm9BHK6jLayeI&#10;nRRcPK7AKMcKK7Hw3CbC11VkscTT2ZG9xgkMO1RRrolp8TPhxbyadbytd3mCWIGCPeu98a2fm+I/&#10;hhHZ/ZU2WR85omGCO3SjcNjhvs18ukXcSadG3+kMzHuSeetOW31C38NTXRsJUkwV6/lWvJcQ2KT+&#10;bdCVsqAoGSTUN9d3s8VsWUJEIc7MdfrQBlW7XEdhavNdB5pHJEffmsmTS/EX/CwVupIF+x/KxRj0&#10;HerOivcL8SJ5Lq0eSJpRsz0ABrrPEOoWr6dqccUAA+zgKB/DRYDHi/4RxvFFoIVgU7MMg9afMSms&#10;3oSPjGFOfWuZ0a1m/wCEhupdrszPnOa6FxL/AG3cB1I44oloBNBp4jEkk1zuJywUe9ZU8Akv582U&#10;ihZuOetdAjMLAgzOfaq8j5dzsXpWDqlKIyNVUxjYu0IMZpJD16detNLKyJwwpCDhvl4NYN3GRkjb&#10;+NLgEnAP0pQpHY1INgU/IM0WAj+Xe/7pc0mCQuBjmlOMj5KchUckZGaYyAq32luuMcU8EbnFSylC&#10;6bRjIqL5QcjFAhdpMoAHJq4sIWwlkZGBUdDVeFsXURwhw+cVLrFzPMLJYljQYUMBTEZruTO2ISfm&#10;5PpSqhAJMgPNCKRNIuAAFBZ27Vo6Tp2uar450bTtJ0S/urmafYBGpIXPBJ9AKaApQrcSarbR2+lX&#10;E1xJMqRRRglmY9AAK+tfhh8LLGxstI1vxZp8L3LFJobBiMRDqN49favSfhh8MPD3hrQtN1PVbayv&#10;NbNoGQuNyQE/3R6+9d7qTC5fWVkjkO9MA54ArVRS6kM1X1LS5rPT4oRDFEkarF5XCgDoABxWXq8d&#10;+1i/lymUCPjHJrMsLO2g0cquqs2JD8h6rmtSFdQjgl8q9bcWBUkZGKnls7lX0MCxTVvsNwJrOZRk&#10;7cg1nXmpatBMkQcuSeoP5V6HCl66KZoo349MZrJvNGs31b7QIhuDjCk8VZN0SeHrjxTc6QWk8Pwq&#10;AnXfzge1W7n7W0twzxnIOMEYqW3kFq1oUdtysPkHpXSTnSr3To5IL21E4iG+EnBzRYVzmrFnjlDu&#10;4XLcc0uuwXV74a1KKPWtPSR4hsleMNtxVS7EyX92sqmMKo27uM1hm28UyPqL2l4JExwhbH60DKei&#10;eHJINXV5fGcEztJ84SEKD/OvQ/7AlfSpXTWrdwUBEY615jHrHiaxupo774c3Q2ycOjbuPWugs/Es&#10;Asbi4ivL9OOVcEDNKSCNjYEdzHPdQm0lRVIz8uM/jVG5FwmoQOmjpMqsNwYZx71bs9Z+3LKj6pYF&#10;v4SMcVOskq3d5m0ZlXqQOKSGLZ+I38vXLNpBGfLUZZcDHcVkXvlNIDHt2tID161DqkNhcBZFRVdG&#10;yNowazIUvZJECXMmI3AwaNhNmy4HkWvl7gQgzjvVlJ5fsgDNnjnNVXS4S13iNiNoyKrpLuLhlxg1&#10;SA0Inj+1SDcVyc1tQMvlXGbmIjHFcwTk/LKBjrTZBdKhMeqNuPagVrm5OmbiXbGBjv61kTk7pSsJ&#10;JA4z60Q390sflT2Dsc4UqKvM1sTGfsuAV5zQNIo29nqkthcBtUaMydMfw1qaUNOtL+OGbWLEz7W2&#10;mVAd351LDNZxW0rPM+dp2jrXk/ie61QeLzMJZxGrHbgdKWwz16S2tpri/k/ty3QkkqpPy1lyrP8A&#10;Zpg13ExU4yrZzXiP9sa5M00K39/tVPnbcQBT7DVtVi1nT1/ta6aMzYY7iQP50mx2PVDA5llDXU+J&#10;EIIXOQKWOHwJoPgfxFqF5pmm2zSROyFn/eTN2+X3+lY+qeKNC0rwhaXNzqUMtzLb4tbVVy8sh6cd&#10;QAa8/sIb3U/Ed5rXiJtQuSJw8NkM+VGv8I29OKSZSL+k6NrniTxdLq2qfbLHRY7wvb25XBlUcgke&#10;9e2/ZPBl78OLGy/sm7tLZMJGInK529zj1rkodYllttLiSNIYfL2iMJgbR2rdt76AxLDHoyjawO/s&#10;aXLfUV9SJ9G0aJbeGBbmQKuA0hJI/E1l3+jxuiIwcsy/Lg4IrtzeWH9mRH7CA6qMnHWq3mRNNcyG&#10;M8KMVSfcmx52tvrVnZ3EYlvWj7ZYkgVlvBPLfOzXV7gkchyOa9Plkha2lZrcEEYXIrAuLe381mUB&#10;ec7aYXMiGS9SGJC0zAFcfStKUq8a7ZZlJj5z61GrlFIaFCM9cVY3hojtgUfLxxQMyFOoJcSf6SXG&#10;/lj2FWJnna3kwpJMeMZphZ986vEQd3FaGnpbfbiZg2CcYouBh2nnxz3SyKud/r0rXtpYxqURkucJ&#10;uHPtTdWsmj1QyxxOd7Dp0xVFI83gURyElBxVbhY3tT1rw3BYx/6bI+F42oev4VzNvqyXWrzNGGaM&#10;Nglo+BWotrELdo3tbYAnoyg0C2gS1nijhgjVl5Kr1pWAimktXkELrGylf4MDFNt0kgvJhFd3CxuB&#10;wxpiWSRKp8wk+bySfWtiZYBo9pgAkKM47U2CEDZhYLI6nbycnmqhnmjZd7FvnFRCYi9UCFgv86tv&#10;FbtYzyMxJ6haANCG6vop7OWKSQEAEgHtXRPqQu9MEbWFkT5YyzKM5/GuNtpYmtpx5yqF65PSpYZC&#10;1xdbS3XgjjNQ49gC4WNdXm3Qx4zwMVGUt/nIhU/L1x0qSXzmlQuASOnFQ/xt8p96u4IIvK87Jthw&#10;eKdPsjhZzbAErwKYeCTu/Sqs93aC5t45vNbewAIXpQBettcvdOtnmTTrQJ5ZLMUBpZNdGoaBZTG9&#10;k2TSsSemSO1cX4mTxE9laRWWirLbSkCUhsFRWlp1vHH4O0O0azcPCmeB94nrzQ7COksIZ5tUDNZo&#10;eBlgnat25jtzamNbXYQBjI61T0vU0itoov7JAeNcEn+KpZrm4uLuY+Qqjf8ALipegys8Uos5Q8Q4&#10;HDZqgXlTgg4zWo0V2TzIc4GBWRceel7MrwvkdOOKpAWwha2LGXjjj0pRDZuIz5wPNZLvqckZRZ2V&#10;N3OBWrBbzLYwHe5f1oAvXugmb4d6i0FzIS9i/API4rzXwrfXEC+K9HuhP5sF8xh3McsCa9t0DUbO&#10;O/itrssvyEA4+Vvxrx74hwWOn/tBeCNUtZFEFzqKLIq9ucH865az1TOvD+9FpnH+MTqB8Qsh0aWO&#10;NypEoOcgda8kd/Cg+MVo0+ogBGVd7gEZ79a+sfFemQyLZ3EaxNbS2EbgDnAIriE8IfDa90y4D+Gk&#10;FyikhckYNbwasYVFZmr4ctdFXTIZ4tWsUiMKlSoGD9cVo3W6TxZbEXsDQp92TdXn09tqWnRwWKad&#10;cpbJLhFDE8fWrUc9y95o0UccwUzLli/51RFj1eaaxbwlEkGtRFyAGwvNZfm3sWn3TZkZFi+Ykda4&#10;nVzqtn4y8Iy2mr+ZAUAuIjXVDUIX0ZoUuFzNCNyEUDOU1GNdS0nVoIPCVy8pz5c4fb5beua8PudR&#10;8X6P8WNOg1SOSZLaRhjb8pQ+vZq+jJdT+w6XEIfBbzSmYDyxwTk1Y1Pw/pesaBYT3fhW0inLxOQz&#10;AsoBzjPvTi7EyPH9W0vwR4h8EeHrmfwVpkDhWazuo1WN1PfIHUV4H4l0b4iWV1qdpa6us9l9pRmK&#10;rhyq/wC1X3NrfhLwzceGtDW21KWyktrRQsEf3SQP615zPoVwl9qIknWRdm0q3WqVR3JtofPml2y3&#10;mk6S1xozQ7LcZaRc4K+5qpc30aeKbmJPmAcKuzp6V6Lr2ieLbWS4kt445bAyBpbZFw5GecHrXmV1&#10;Pow8Tawlh4KuFkcoCkh+ZW74zzWqd0K9jsLZ1jj0zeMGRciq+sXtnHc6FFJ4gMJkY7S8nDY+tULa&#10;5H2a1huleOVRwHGDVDXdL0+/061WXT5GEcgKXCyYMXr+dAG3puj6jqvj3QWOq6DLpsNrJ5wRVUlj&#10;93kda818XeEPENn8QZ7m3LKBekoF54zx+legwxabpPg7SpbX4hSRW5lRdjyclu9dfc6v4dbRNNF7&#10;4hsCxsAxlZhjGOtOD5XcHqeSab4i8S2unQrc/Ca5uFiUL5qtt2+5BFasWpeL9fum02y8CaTZo8iy&#10;NfmEb41U52g4zluldNoF54V1TX/G8Fn440i6WHiQlAPwxUkM40vxFfOohEIuuMDGOfWiQIg0Xw1o&#10;Q+Ld5c3XjjR4bmazVJbWZkDNs4zuPIzVTxDceBrb4haXaFoYQ9xtDFxyxPrVTxTaeHdQbxhqUP22&#10;W8aKIw+VOVG4dMY96861uymn+H+iy6jpU0N/Fcou5pD84/hGaWw7antjtpVnaWn2qCOWI2p8tg24&#10;bW9DWLHqHhhby0sbHwVa28MjOQ4IyzHrxSeHdC1ybwnoC3CxiGOyQiMzbyBjjn3ouvC5g8XQ6hBr&#10;V0CG+aArwMelNWAfc2mppZWUkfido4jvMsQHLDtzVS2svC0lrcNc6TJKzkl9055x2/Gl1W81U2JC&#10;eH5nZY8eWGwG/GsyG2ZtDtpWkkgnYndGGzg0WA968N6Z8P0+EVrfr8MvDtpPtdfLeZXYY6Nzzz1r&#10;obKbxe+ibdP0XQ1haNgZWQKFr5y0+2vIb5mm8a34/eKVjMpwfbHStrXtT8dSWttHbfEG6gtY1Rmt&#10;4Tg/LznI9aaVhS1PWI9H8VbtYNx47u3mMxIRGIC59KytTsr230shtOvBM8q4naQnP51W8Ga5rN9B&#10;pzz39s8SIFLyPt3bfc16fdaho8sukJc+ArK4jVcrtmHbvxVKRm1YydA0GV/DUszX9wbiWy3MzvnA&#10;A96w9GaztPiN4wma2t8nMXmryXHQj2r0G21C0ay1BbbTEjj+zlFQv0z2zXB3+nnTtF1u4uZynmzs&#10;0UZOTzVJkOJT12HT/wCxZDpyRQiKRnIIyxLcnnrXFTXurS+DEhtrIXF1HJgRs+3J+tbkd/pyaDM0&#10;upEmaQALirFlY6LKt+8V8p+dSdrYZc0rotKxbspNUg8K+BYNV+HehQPdKfMlS7UmL0zXbNHcW3wY&#10;+Js0etxXKPp6m3Recceo61574j0fQW8L21y9hr8ywx5MaTuc4/GqGmeI1fwba2FlpWpW8EcgDQTK&#10;SSB2yaV2N6mLp2tLbw6uZPtx1B5H2RMh2A9j6VysdxqEnjHVprjWbuS7nuMyvtwqjsB7CvWkjttS&#10;1BB/wjNlaCIKN5AyfXn3qDxLa2tv4cthF4csZRHHkshG7Pqe9A1qeYa3/Zdl4X86a0mmup3EaRoM&#10;k7uOld14fitNP+HGhW72cEDPbGXZtxy/Jye5rAtoZn8N6pqLWEZliYCFHXcR74Na8Vv4l1HwtarJ&#10;ZDzBESO2fSpV7hc53WvF0Nhr9lFF8P7e7ZrkANuAGCea528S+1T4hTz/AGGztrb7KHYDAAOM0anp&#10;Ey6wz3NvKJxNgJjO3FEMTm01ZftVwP8ARDvHI4xQ5W0HGyOKvLa6h8bWt7aeN0cxzlGjU8Y/OrC6&#10;feXfjSxmk1QKPLy4z1zWYo09GvxE175rXpESAEjOea2LSx8RR60sst3cIjKp5zyKlMsNXtPDcNnL&#10;E+gG4keEhFD4wfXNcz4Y8O+FI9d1y91GW8lb7QTb2hc7Urubm3t572QvDlgowc1GbWOGxnlaKPqA&#10;ATTQX0Oc154Pt+krbwGJS5BjXuO1aFvMsHg25aTREYCDIQL7VYvorOGx0m5lsz5z8I2MgZrHne/+&#10;yXxa6tjE0ORkgZFJiM6DX/EM13PbpaF7R7jY8PseK9Z0q2S00TTGh0pFHylgo5BavKvCkccvjnUH&#10;TQZDHHMCTjjOa9rS7hVJwNIjQFBwTnpSkuwGnqAY+Hrd/LYhoPlx2zWJoranYX9xKmpzypMTvikO&#10;VFStqknlxI+ju6AGsW8vb2fzYILQwoOrkcms1FjOtvB4dv4pPPtYI7nPysvHP1rkroi2e6gbU55M&#10;EbWBzgVZsIpjpdyrwkuBgNu5rkdaPiGx1ywkVDMrXYR1YZzuPHWmoiNDzdSupbiKHWx5Kj52YYqO&#10;7syfC90iyQtKIzhyMnPateCzdbVt1okcpjRpAGwOaligRr+eNNzkxnBz0qirXOG0nUNetVvFulAU&#10;lgcdxV2G+36iXht3EYb52+tb81hZHR9X86NmfcdvFc2otoVliRANz8+1NakGg9xdNMyrKwBwWb1q&#10;levi0vyI3bgcDqaRzcgwD7SpUDsKo3Et2skZWyL56iqsFjPDSGO6JjcfL0qu7LhBsJO7qO1XnNw8&#10;0f8AoBG48isueTytSmR4lVtvyk980mX0IbtwI5P3KseP85rBuNxA+Q8jit0xyNaN90jknNZFyuHc&#10;h+i/dFAIyGQiOQ+WeRUe4Lax/wCjMSWPNTESbASxHJ4pj4wM44oGLlTGMjqv5UyNkMjhlYnPFHG9&#10;h60gwGk/delAE3yDOFHSoyEKA7gDmnHaFf5CMimqPmA2k4oAMEOoEeTQxOTlRQzENKV4I9ajBJJO&#10;DQBPEELOdoximsPnc+WvXjmlQN5E/wAhpyBQkpIJyvrQAoeZrZkM3APrTZPswsXwoL1GqgTMftBC&#10;lueKeywmRsIRnpSAoeYgdV3DOamG3yxkU2a0IuYJAW68jNSSRyxxxHYrZAyBTAifOz7xFNTcQf3n&#10;OetI5czBcgHirKqiwncu7K/lQBUZUOoR5Xn60pUNq+kIIxg+JbPP/fYqFpITq0IVJcA8nFXrbA8W&#10;+GV81ST4ps8/99ionohrVn3/AKqqj4e+HkwN0XgeHP8As/u6+YRcSPdGMNuMWqSbjj1NfT2uF4/B&#10;vinCct4HtQnt8gzivleyLPrUw+zY3alJkn615sXdsex0VzlYrP5esYNVre4zPeRi4UZ4+lW9Ujnf&#10;R9JMFwh28OM1kwxRpLcExsXCgsAapiKd6pGpAbweaiQndGMDrU106mWYlWyDUMXLLg9KEIvaetw3&#10;ihyIlKbeTVi8VBqt3tUgfoTVzTViUyfvVDeWTt7mqlx80V2SuD5pxzQx2M5gFSUnqauWwC2MpECl&#10;sjJ9KrQbnedTHjbU0cbq8p8xjlhxQxGixJaI+X/CO9V5I9+ox8sP3Ld/arij5YsjgCq53DVro7hg&#10;WjjGfUUkVc9Ohhjb/gnv42Xcc/2iG3Z9DXA2UkUngLO8Bliw34CvQI45I/2AdDgLsJLm+lZgeuMk&#10;ivMYU22E8WG2kDketC2GyxtI0BW8xsknHPWoVWX+z3PnNyOCTTrqSVPDtqi2hIVxzikw39kgqM/K&#10;OM0yRkUjqUDXLFjnGaqXsiCW0Vs7iTirvlrstnaAqdtZ90I2uSzICR0FADoA5DHykwBwcVpxwSx2&#10;0Eok5Jyfesu1Lm8YBVIBG5a3LmQC1iVcgCPmmCLEEUDQ304iXdgZ56UzzIVmiYJCx38cjNN090bR&#10;9VDO3CkA+lUoLZBf2oa9Klrk4JPXJqSkarXVz/aELQ3EgII3KTw1bou0mii+UK4VdxrDuhaJrmmw&#10;i7UFwuW9DV4QSRX9xmXcBGDx3qRiaisBntjFdRllA471lXTxPYoGALAc1YigV/FCyDUHwzYZSen4&#10;VBqKRpr5RG4K5z61SBnNShPOvcLjBFVl4l5iwM9atXh/0raWAy3bvVX+N+MgVaIJnjhaMjzBjFSR&#10;xxrFbhSASenWo5Y5DbWrAEYPSrcI/fwk4OF4HpRcYz5/t8mYjgKOalYH7FP1BBGKkYDzJWD9TSdY&#10;5R5ZJyKkCSwMrakU8zKAZJ9K1dRnRtFto1dTtyBVPT4tsupEt8ojGaq3Ji+1YR3yZelNIQ60JBJK&#10;cButWb64jTT7dViYtnrSJGwaIGE/cBqlekm7th5YGD1NNBcxrmW4OpXbOg2iHAHqSK+5fgZo32D9&#10;nDwpO9kVn1XUmnc4wdv8P6V8WWNhc3vxQ+H9hDBI8lz4lt0IX0Lc/pX6f6Pp8NvpPgezjhjVLXw9&#10;bxgDoCFwaa3C52lpHiOyOF/1fJzWgwG4YXj602FAFtxuwAgocgXjfJwO3rVpWAVVBuUBz0zXLeO9&#10;Xg0f9nP4tak7L+68LzhP99hhf1rptzm9ib7OQB29a+XP2otbng+C/gHR4pfm1PXd0yg/8s0/+vVw&#10;V3qDjofFNqZpNX1W6csWudXmlYk8jcc1rIQVztY4b1rFEoFnCEhI2xqB+VdJZrALCF5FAyvIrnrO&#10;8hvUhl/1IwB24pYXnxgO4x0yalkEfmSENwelRApufbJjC+lZiNKPzWtZupJXnimooFtPled3rRZC&#10;9MJdZcLtYHIp6DNhfZycMec0CL9oLU6ZqReYBgo2rVWRWNtLhucHaaZbxOthMwXIZu5prtOHwCOF&#10;PFFhj7CW5Ecvmyr9/jFbZWOWzmYEDbH81Z+mW0MzSMXdNr9T0rQvjHDp0qR3qndGcgUMEcUfIk8W&#10;X6iB1U3S7mJ9DXV3T28GnQOI1IMKgYrl7eIvrV0BPGMy5xXVRW4e1iSUOxJGARwPxobdgRmatPez&#10;/BjxVEbqQRzojBR6ryK4vw1faJbeFtQjuLQfaJJnAjI5GK9D8Rw/ZvA+irui2SSfKBXn89hpbNHK&#10;sSGVkG7BruwmwpEE6yXGqWBiZhD9rywHbmtt2ia5EZ8vYsKj6YosILeKxuWN58xTAXFZiR3K+O9N&#10;2Mdr3GGyeOTXYSXo7J7i7uwlygVemDg5rorTQfiFJpKOng61WBYiwZpVzgfjW5aeF9Sk19Z4NUME&#10;LQq0u7OCR6V1mq3kVj8NJbc62izGzZeH5wBUc2tkNWPMYUmuIDE9uITDOVmAOcmqt6UjnmgguYig&#10;X58dag0N9VafxFcDSpDC9w252aqM7wr4lvW89iZHJxTW4aFq2s423Mroc9ST0rN1iK4js4VSN3d3&#10;+UjmrQJMcpW+nX2FX7GC6uIp0k1KHKHK7qoRlaXPcRWhWeyjzgd6uTS26+IbCUJGQzDdk9KlvbWz&#10;ja1LashkJxtzUMVpaSXlqHvCi7gSxagDYuIbVo0kitnwYxkg9ahjltkURm2k2AHKu2RWyFtV0pVi&#10;mgYKoAG7rXN6tGRgebtY+lJpNWGm1sQXej+Hr6GRv7MikUtwgbaQfqMV53r+gX0Cf6LpcwiDcx8n&#10;/GvXNLjX+woCszK2fyq1M05niQS2znIHzDt3rhq4ZvVHp4fG20nqfL8sV/Ekkr2sq4fBG2g3R3W+&#10;24lZQMuMdK9813RbOWN/Ltbdfky6ACuJXSNIRrhHtV3E+nArmkuXRnoUZe0+FkXhHxBoiXH2LVLt&#10;hYSsE81v+WTNwPwroNUg1XRfHNvJBdzNazSpNY3ts/yyL1HI6EVwOs6BbyWc4s5YzvUblzir3hXW&#10;b620y88Na3LNNZStiwuZuTBJ0xk9B6VxVaK1a18j16dVqyZ9qfDbxzqd94fNrq8NhcQGzEX2g4yV&#10;PGHX+teUfGHwVbWUusazpNikuk3k26aGPn7M56nj+E9vSvN9Hl1XR/Hbbb7dErggh8q6HpX1X4M1&#10;DSNa8Ea3azXlk0clhsltZWHzZHUZ9K5FJQlY3q0eZcy3Phux2/Zb2Pzy8Tr8jHqCOxqWF83eBaTE&#10;AkKcGvVPiL4Hv9E8aXk9raSPp9zOzKB908+vYj9a8ujvLmKS5ibS4d5HyMR0rpnsRTb6nQ6Xc3kU&#10;11ueZSzjb83ausnVLvQ2jmuI5EEBKSHqprzmGS7aWOSTbuUn5c9a6TT7qIW5T7sjt85J4NZJcrua&#10;ySkrG94Z1X7J4pgtp3+XzNqk9K9RkR2himW78xWyc57V4leRxPKSE2sGBBHrXo/g++a50q+s5bsF&#10;0AAJP5V6eHqpaM+dzHCr4omzJKySRssYPPrVmOctHGSRuPtUsun3gubv/RiQpHfim/Zyqr/o7Ahe&#10;K7jw9gJchh7Vl6nAraUjG13FSeg5qy8hSZgUbNXbKa2NwglCem00AcBbTwJqdxGWYAN/FxiulguA&#10;YY9vlN71t32i6NcSXDG1UMeQU6j8qzItDntyfL1ORl8zoetN2YWJAzbY/n5zz7VZZlMRBf5ioqnL&#10;FdxmTMEvGMHH3qEzmTcrggDPHSlYC9DgsCGb3zVsKQM+aNtUYWyj46A9fWpiWxjccZ5FAEwZPMYZ&#10;OTUhUeXgMeTVcFfMxsHHSrCspnxnBwMUATLgIcuO1MkkjOMEg4p7D5iGABz0z1qNvKDgZG6gCsVL&#10;eYNv41WuEfbFiM4C1pHGzIAAA5qu43EESHG2gZkbGCudrEE9KbI0iRswtMjIyKulcbsg9eKSRZTD&#10;MDCOn50xFISWDpHkqD3B7VbtjCb2YB1VQBg5rNmt4iyN5JznsapyRXCyDbesOM4zSA6eaNWnYhEx&#10;t5IPWqZDBiBCevWueiu71bmVGvGLBuh710NnMjKpeM59B60JpgJL9pDQDLKCPu+tIjuCQVPBq1KH&#10;kk5kHB4xUBT94oPWgCUeU0B+dMEdfSoo4mSVGW6Y/vRwO1OMa/JiRgN3QUeZIlwQbd9u3rigDb86&#10;2IZWtwX8sYOKq4YvN+7Uc8UxLizaBF2jdjqaN6+YduCPrQMfzvXC1Ku5kwY8cmq4Zy7/ACHGODUT&#10;z3KYAtCQDyaQHr+l/EL4safebJF029RTkrNFjj64qzrXxp8UTaXJbr8CtDMgt2Uu0nAJ749qi8TW&#10;cUEM6CCIYUZOOa8K1640+0luZWto2OPlAPLH3rli41dGiFJoxfEus/FSZ7i6h8UadCzXDvMBCMAH&#10;sB7V5VqHiH4mzXM0TfEGWbauMqgQCt7UtZnktL95pxHGUO1AetedtdrNcXf+iygGT5SOM1caKvqj&#10;QlafWmkiM3iLUHk8w7iWOKhljY3MTrezEsP3m45qRQC3LEkU8g5HQVutOgDRJdRwsfNlJ/hAPSpx&#10;fXwhjb7cwJ/hxmo8MIpMtmkAB2/uEAHc07gXYdY1VbuPCOCQMcVpNr2r4RWnHK8hRjFYZQlkJdPu&#10;+lNKAR8rk7uDihjSNE6xqAkn8uaRSTyev6VXk1PV3aTdqUgGOQFqDZGAT5POOtNYDLfuFoArTF7i&#10;Fd016wD5BEhHNRtAzWux7okbRz1NXdg+THH06UoUCVflYcc5pMTbZWhi227KVJHY1ZVYlj+4Cc9+&#10;1SgHy05ABFIFO2Q4ycetICInKTYtUUZ6460qqMuG67cgip1UfZjkH7/SnELvBAx8vBpgQ4QtABnr&#10;1xQysXOOtPCnIy3f0qXZwSHFMCtGjgKMD3p43iQ/NwDxUxHWmMF8skp9KAAbN7HAwaYQMynyx1pQ&#10;P3bDHbNOTG1uP4qQiPYpdSVcEDilVU3k5781ZONy5UVDIuIoCHbqc0XGQnBlfAPNREEvMBnjFWP4&#10;B+7/AFpu0/OeB60AREOG/wBXzikIO88jpUh3bj8pOR1owRtzj60MdyvIASoK9DxTFDeY5KqMDrVn&#10;5SrD9aj2jymGe/JzQgI/4nymSOhzSc7WqQjKqCTikYDy1x6daGAzoeP/ANVISdxOw8Y5pQpxz1Bp&#10;zA+UchTmkAxsZH7vg03LZY5FDZ3D95ximHPnA8jihAxGCkjIam85+8KfklGyQQOlR/LjnNMQrAcg&#10;jtTQvB+Y9af0A/nSgYONnbrTAYANp+WggcYNSAfK3fmmEEu528CgCJgcj5aUg5Py087dw6c01zhV&#10;PWgBpxs6VGf9YcHjFPByCMdqjUfMwz3NAAA27vQwzu/ec9qXsuaac8/Iwz0oAQnkYY8Uh+9z1xSf&#10;NhhjmnAHYMrSArTMBbTHyzww/Guq+H2rSaZ+078Mb7ygYjrKQuM9VkODn865yZd0AUIM7xxUW4Ra&#10;ppjABWW6jkTnuvNa0nqTLY/Qi9a+i8T/AGy3UvE0IeWAHoDzwKpTaV4A121ug0sVneun3w4U5Hsf&#10;6Va8PTvqPwN8FavatuaXwxbiRezFRgj86o3Oi6Bqb3SM01re4/dmObyzu/CpkgTPNta8EeNLLU7/&#10;APsXxpf3TRNnC3DAN9OcfrXDXusfHOxlWAp4mtmU4YyxM4b6HpivU9T03456Rbu2n6xNfWqk71dt&#10;z4H1rh5/HnjWK/uI774PW04ClWinhIOfYmklZA7I46TxT8U3heOcTSscfOYiNtZsp8VXV7YPceLZ&#10;1IfJQR8YrfuvGwlu5kX9nXT0JPTzBx71yD6x4ik1rXZT4chjg8v92qimjRGzLpsMhUS3kj5T727A&#10;B+lDGzsrDEmoWTKo+TpxXNJPr1wi7dRuI1aQ/KF6VMumLLdq11qM78jl3qrCdiGXVbi41CeK2tZe&#10;XwJOwFCW0nnKZDIxPJLdq1Xbw5bRRxRRwFyP4fWsqa4uWu5UQEZHBx2pgTTzBYUjhnDHbg4FQJFI&#10;sTyOyHjOSatWcFnFY3cks+XIJ57VRl8y5ikRZZURZh07iiwFTzbmXUnwmUDcnHFE4IZuPyq9J5Fv&#10;ZmFIQzMo5qsCse0SxO25eOKTQzAuwm+c7gOBkVTRkKQDI68j1rX1CCMpb4kI3ZOBWYiKFT9wMgkV&#10;mKw/amU+bI/lTyGy2DkAClG35wUP3eDTULbHGP4qLiHgEgHNKMben4075dgzjPpTM/vFOB0oAkB4&#10;HyUAn56Ny7TkHp0phwNx70ASBwIiOagYuQCHJG7pin5BU+u2mRuymQHByeDigA4yQJD269qlC89q&#10;TByfc1Kv3QCOaYDGACHCCngdct06U9QQQNo6etMZQbj7zE54FSAZmePC/wB7rUqxzMxAnRQqfOT3&#10;q0EHk2Y+zSO7yBY4ohlmJ9AOa+kvhl8GvFusvpF7rFpPpmnllf8AecSFPQA9z70OSjuNPU8f8EeD&#10;vGHiLxEbXSvClz5Mc4FxfSKRHGD157n2FfdngL4b+CvDGjaZPLa2l9qqwjE0qA7GPXaD0+telaZp&#10;vhjQvBWk6Zo/h7T7eC3gCjYo3O3dmbuTSyGWWUuGbcfvAmuSpVctjRK2pU1GScvb5QsoGVUHAWuW&#10;msHn1J5BIclxx6V00ySGRVNuw5+tVytzA6yrbZORWNi0ZT2VwLNw3mDCccVxupafHNI5Erho35BX&#10;FezWdxp1xZyI5i3mMjbjoaw9Q026FxBIIFMPmHJA6D3qXZlJs8ns7BrfxBo1xDLKR5vzDpj1r1qG&#10;axbSUMN6rMYwGHoa4vVsLLLHAcocDIHOabo/nwagjSTzbGOTmnF2HJXO6haZLxNydRnBqO6ed7yD&#10;7pBfoOKhu1v500uWO8dVJGwIM7gKnZbWHS7i4vdUtYYIrUvJLM21Qo5JJPpWyd0ZtF2CCW4vrWFp&#10;pQiR/M2TgfWvlr9oCT4N2fhXU4jJp76+90i2kdmw3dRkvj+tZXxI+NMpufEOjeDrPCbnik1ZhzIR&#10;wdg7D3r5YMWoXGtatf6hrV9d3krkiSZyxBPXrXRCm7X2MW0nY6KyiZdKs5HuELNGDjPTirjyykqp&#10;bPHFc/btLHbFnldjnhc9Kv21wryAcA57muhNGNh9zb3Qjify3BJyCOlaFtfXH2LyC2AFAPvTre6M&#10;gvYJFBIcbeKz7wQr4hj2qwOBV3AnV72TxCIhIABIDk/41pXVjcSCeQ3ZKogzz0rLKXsmoWMkZxtI&#10;3qO4rbuL+zi0SUeWwLwgbCepqXdAR6ZNp8d5dQb4nJiOCT0rDvlnm1aVIrqdR9o+8BwKjjFsJppV&#10;lILZxg+tW7OaaK8H7gOGb0yeadgNOyQ/Zo45tr4hOGI5rNuVYXDoo4DnBq+bhPtzgxqpB/nUVyqt&#10;boyrzuGMGl1EVT5509d0Zwp4pY0lkkm28gR1bi2NCyySoF2DkHpUBIiun8snZsPHrTArLMhsbtGj&#10;BbzMD2rqrV7uDwWv7pSrQHIB5riAJPtV1J9jZSzk4z0rWgkvn0aX/THPakBVJ0rzJibBzJJKeSeh&#10;pv2cNbOPLbGc1O1rcb0LQKeRzW1bmBtO2GGEBCuSTyBTQznBvSUAocAVZg82ZLgxMCqj5snFbdzJ&#10;4Wknuo4wwdIgNw6E1n28BhjvMMwUkk4o3Cw1jMdK8pk43day54wETbv4cd61xJamKQmX5Qp5xWU0&#10;8DSsFnBw9IRchiRlBZsYizVYoJBdIqpu5wKaXmJQq5x3xTYgftyHzCD5g6UMCWyttQWHUGmhIUHC&#10;57VmN5sPiOST7N8hk5ArpryaT7LHmYYMY4HasRstH/qjwTyad7AdXpd5ai3Z5VlUrFlGB649a2tL&#10;8W3q+LdJjgv7rcbg7XWLOAvXNeeRvOtncD7RCQ/HPatu1uYNN0yB0srR5ZEOcgZ59K1hK4mrn1Hp&#10;HjuPUY7WwfSwWEao1yI8Bz7+lXdWtjDGJvtAO5QSqn1rwjQdXtLbwP4hvFsLWMBcyqcbgx6YrqdA&#10;169nsvMnufNWViRk5wOwqm7GfLqei6XZJcXDsLcoxYE5NbdyjWx+aaSSPABGM1j6ZNPJbO63USIA&#10;cBTXQGbPh+1ia0BPnZ3MKSdyWZdzcxldOK21tCoIPEYqze67pNn4Jvdio8skI+cDJB+lWriHT5bE&#10;7rVUCwc49a5g2+jRWmpPJp5uJACIlccDNUrMizKOl6vdvrEN1DPcuY2Idi5xhu22r+oyWxMk8V/M&#10;WJ3MgOck1zmn2V6uv37R2WxLiU5jB4rrW0u5TQLyUbITFHuYNzkUxlBdb1OLQ7eOPwqtxuYbtz7d&#10;orbj1kz2fh6NrbBAO1QOnqK88nu4X1K1hAkYGY7mUYGfrXqPh+DSINKW7n0CKWdbNhChbjJHFTsB&#10;m3Pn3GtWflLIgU/PH9K6i0twmg30z3VsE8jgdyRXNk3MbapdXNxEk8szeTaRjJ5PFYWpDxQNMgM+&#10;sNarPJlEDZCr/wDXpsQjtc3Pjq5XZKIkuRl1PX6V6D9mkHh+zd4m2fZsRiXkk9utcBpdtex3EDrr&#10;UTRZDOzeorqptcguLeaH+0PMMCgHauBxQxHP3sWtJdKWnKhpjyDjjtW7A5j8JSxpqytcPGNpzkis&#10;HVZrmTQrd0WdwH6DrxWfpk7rqwmnguRiMBVPNUxJHVaTcw2up3TXNjC0jQsFdkB61HFqf2bX5545&#10;ELGVjtC5xmoneOSN3msCij7pPetO0srRfDWqXAtLd968BjyB9KQGXq+peJbvSjMtuhhSYb+xwfar&#10;emQRPbTNBeWzDylJ4BOe9Md9Nk0WWOOQqxBDIPWoNNQWUF7N9pbLTdM8YouBq3d1e29hHHGiMTE3&#10;UYya4G2v9bGoeKn/ALBjaVp8eUHxXp63ehXVmVfwzFKxTCur4Kk/SuDW3vf+FzXMKeDrwJD8002f&#10;lwfu49aLi32L9xca4vhTwkIrOXzZJCbiPrt9K10OqXGi7JLtoiIQASOa2DHdx3Gkyf2RIVJ6MlZm&#10;rSyNqtuC8cXyjAU9aeg7FW1tDbPdeVNLPNJyWLdMVkzWc8+p6nPd20wRZBtUnir97eNaado7Lgs0&#10;6jB64rT1C+spdH0qJbSJGeNCeeaTWgLRnPgNEWZNJ+RQMY7ioGY3F1sWzUZHJI6VtSXMUNjey/2P&#10;GYIo18zecAjvzUkGp+AZLF5YL0xSEcxbc898GlYZSs4gsdwquowcYPSmXlnMkE10YY2SKRS6q3r6&#10;0XV/pDSXMVuBnHUHkmrmkW1y3gz4jie/kH2tUwHPChfTPrT2EQwXxulxFA6rCF/Gtfy724tbndHE&#10;kSW/y7u+Ko2EOmweH4lW6hZ3mO7HbFQa1dXi6XbR24uXViE+QdM0MRiCy8PXGtXaGJjcK5BdZOFx&#10;6it20s7eGykXyWZthCgd6zrfT005LOWQ3BlnAZ1YHPNWrvUzH5Pl2kYJXJYjpSY0REXsU88rWZXY&#10;2dp4/Wo/to1SWC1iMUcith26kfjVG41DULvTruFLU7c4MuMYrX8PWVhax5WzdriVgXc0DOT1y1Fh&#10;f2kRnLySOoB/umuo0jRLj+xFuJpJcyIGzJxn8DXO+JL1D8UJrf7G7NGEIbbkZ7VqtqniSbRbLzdW&#10;LiOICMKu3IHbFSM2dRspF0ixMZgDNGcgCvNX0qW68e6dFNriKUuPlU+57eld7BJrE2mSXEp8rbAR&#10;hj1xXJukf9urMNUYTGc7ju6elD0HHc3ZdKfS/FVjM8ZeExoQCciukv7i5l8F3EkFvGZAU2jGOKpx&#10;3iXPhfTbW7AfZ0mJrKuru7XVvIjniWFUGT60Cd7kzXOoNHbRSwyYbbuHatJX0axXzAkfmSIPLAHI&#10;9eKzvD9yt34l8XJJpQEdk8eWP8W6sbxHcK/jHURa6coNtb9d2QM+1JtCtqdHKlncwzS/aQ+5wStV&#10;Fit21ySA2kTKE546Vw1hq+orYXlvDpU81y02FAUgEn3r0nQ9M1uUWjXIs4ZTHumXzAWA9h1oYzEd&#10;9mt3EbWkKRDjlsVXlutNisbrZebwzjKDmoPG9hIv2gwa5MZC6jYuRWNpypZ+GkN5or+c8Y27jmkN&#10;I6u1m01hbudIjBK8L05rD8S2d5can4PURxxvcuwCjnaBVm3t719LuLkQuUyDgDhaSW4mW/8ADMhm&#10;YvHPhCecZoBHR6RoHh2HwrbJdtyYiWkJ5JrF8WtqFl4V8F22kyCZru+bzMf8s0U9Sa7iYQTeB7DM&#10;6PLsBIzjFefXD3X/AAmVxGkL+UsWFJ5ye+KVg3FM13Lo1krQyF0tRkoM4IHOaS3utQlsViErlEY7&#10;irVp6BPZWmjfG+e6kj2yacqwKRk7sdBXI6P/AGmI7yVbOTLX7EKemCai40rlz7RMdduYf7RliJmT&#10;LFeoBrL8WavcCaOw026jBZBukXgtjrzUPiC+CeJjCEjjYqp83A/GvNda1G2bxl4djtZ0dvPAnmLY&#10;HPbNJts1UEdTZanfWOma2W1MtcXEIHJztI964m+ub691KQ3d3M7GfvyqD6Vo6tEQ4827hRHtNxO/&#10;pXnN3qTx2+rpB4jjBBIDYBzSsVYq+Lp9Pt77w3BYXjeawPnlf4j247VgfZfKitp5gGnmQ7Fbk01b&#10;K9kvEvZL93YzAgEdPetF1eXxforeaWWOIAEjjP0qikWtNt7S20PUbj7KgkkJPPUVz15JcXE12yM/&#10;EnGBxXY6iqLY2sbOoB25H1pZYdEg8PwnbGqtDznqxNCYzlNMt9ZuRcWymdY8jcR0FdPKNIsrDRrY&#10;3UckoPOB0qlHqkFroN7HDane7YBC8nNZN6rR2mmz3DSebI24M3YGiwrnTXmq6Xb+FbmVplQGEgHG&#10;SKoeGopZdF8W372+Q7AWwYdc9TWBIsN5deHreNQY1bMw/vmuolk1C3stGtoLbbGkf3AOtJAZtzZz&#10;LfOzXT/63cF7CtfTmvprpgUQQgAMcelUIv7Xuri7DxMoLDcT2Aq8Lu1tVdVnBK4HHO40mIuavc2t&#10;vYQ7zwybY1A71QtYrZfCd5PJdKu9shS1WbqDz9P02aeaMbnyqkVm6xFbrYaTGupk7wMAGkMbYCW5&#10;1XWAgc+W6455Irc/s+/i1pZX03chhzGGHANc9oMgs/HsA8/KSR8E9zXpV3PcyaQrlIvL/gPem3YD&#10;yzUtQ1yXxLLbRWUwZJRnauABW7ps+qLeFpVmYeWBGAM5PelvbbW3u5ks4bVZ3xhiBwPrXceGLAx6&#10;ZI2oaxpAlSL5QWHJ70X0A4XU7zVo9J1xItNuUeZlG5gcAVladFeRXtk8gcNnPXj3rqvFdzc3GvWd&#10;rbW0LxrKS7IPT3rFheF4LpTeKGjjwV70Rd0DNG1SCfx7bTspaOCIkZHBarcckUOpeNLuW13S3U6r&#10;CnoBVK2DjQwYicbzu4qCC5RPEQknjUojYUHpk0xGZqwhbUrSaTTNjE/IPrVvT9PkSC6mWOQRvFkA&#10;nqa3dTgim0/Trnyoz+8Bx7VYjJOlDaH2eSMAUwOc0NXHjLWiYxjJ59K2i8Ueu+aWgLBjgEVjB5Id&#10;X1N1VhvYBTjvVYx3UniOGR7l8bwetIDW1K/uzZXpMQG4dhVvw1qLizeIEbnU5PQimTJavb2hMEW7&#10;y+h7muVuZVt9akxG6ylsDb05+lG4G6Ukm8f680jfuVmGx/73rVy7nso1VI4hk4AAFY1lNcxxamZn&#10;LFosoMdzUltHO0U0rpli5P0oEbZeOHwvdEaarSsoKpnmqMNwRav50ZUyNnGfSs63N9P4inAjkbY3&#10;J7AV0Ys7V7K4M0+SifLih2A5W9u7A+IoiRkomMY61HHFdXNyYY9KkAZsgj0pt1bwN4ilMcThFmGe&#10;PSuw0iWyimuZWvIBtgG1cfexTvZAYU6vb6JPE4c+WR8tV/t90+nOsd42Fj5A4xWvdM13qmvSpp0Y&#10;AIzhqxxaxqspEsal2xtJoQMqwTh4pCJH7g59a1dORVju2+0dQeT71DaWIfxFYx+eFiSUNLgda1Lx&#10;IrjxjfW9n5axx2nzEHqQKbEgsIrVbnVSXjBZW+Y96NFjD+OLqJcMNsjDHtWJaSzf2pPBJcS580qB&#10;Vz/SrHVZpUuikktuwT8RSGUbxriXxLrSIxMa3TAkHg4PNdJo+nWs+n3E+xo1hhO/JzzXO2UVzs1A&#10;vYuG8xm/Ouot5Z4PAutoAV85gPrQBu6dY2q+HdbnEMO+SfIkJ+4q+3vXCateveeN2KsTDAm0bV4O&#10;Opq5HeasmianA94UDQtxu6im6FFaNofiPaYi6kg56jNJISMe1vYotQvdtpuLuF56VvTfY10aAxkm&#10;V3BODjGa5lYpV1jUIP7Kbd5zEPT7VdXku/EOFlkEajoOBTGzUk1Bl1dFyWENueevJFW9DurA6rfS&#10;PqCq08pD7h+VZdvayLB5ktq5Lvg1px6V+/jnkDohXdGvTJHSlYEWZbXT7fxLqskjxFmXKnvg+1V7&#10;Oy1R9flmS98u2ZWIYc9Kyb5rp9UkmkgneUsF2g9QOBXoOhiSP4Z6yj2vzyxcAn7lJCPN/EC2+/wr&#10;d+fM8lnrqIzL6Occ10mrXGoWl7Yx2tzdE/2XGys5J4YZNV9TtLRfBl/bLeRq1xqcbuW5OVOamur6&#10;0aOyWe0CslkihyOoAxQOxV05ZrnzXeRvMVs/MO9aOo+d/wAIhqUSSosjTR/OD0APNUrOYvdMlvbt&#10;hn+ZgMAVo39s6wWpFyG3YLc96dxDbEQpNazSyptEAB46mqGvCE21otuwJmnG9vQVf/crohWWMfNC&#10;e/pXPW7XM0upj5sLKRHx6UAblmLaz0NX+0hnMQ+uaUNLJMs0iKCegqBIP9BRpZmZuy46VMN3lAYG&#10;MVnUkNIlLEqMY4FRNn5jmlA+WlOMrx3rlZQwLwmGH5VIo+aT5acF+Vue1Hb7tMAb73AXp1pr48gk&#10;DJz1FBAMQGe9DyqIkjWJM9zQBCcHGGPT0pw27OlSwoZDL0wOvtUU3liQgDimA0geYeKb8vz5PpQT&#10;+7bHPFRxln3DyyOetADAHN/K6lsAdM1JsYwXDkH/AFowCanMduPsg+1v33/WvQ/h/wCCvE/ijx7a&#10;QW9rcW2m20wN7qDL8qr/AHV7Fj+lCV2K5zHhvw94l8QePdP02w0ebDSL50o+4o9Wb0Fffnw78H+C&#10;/CXw8uDbQ2V3qf2dftl9KADk/wAKegHtWvoXhzwZ4e8BW1npvh+JD5SiaY8ySMO5brzVq5t4rq0t&#10;0e+lVN3CKcc+/rWqSWxGrLN1qZmD4EPGTy471iGSTMjBbcgt2YVtx6LosOjEtp11LIcYHmnoaY3h&#10;u1EDy22rX4JGSpYnGe1NIEzj7iS+l1WXy1eJRyW9cVvabd3X9mMGhDMDjJ70ySx1GK5Ie1LKWwSB&#10;zVoJEkLx+QI/kHGf60+gHXadNpssMau0KYX+909akuodD2yCHxhukI+WPGefrXDT29wlis0VyeHG&#10;QrVbsnfLv9kbJxnPejYSQl39qSSUh0LZO7PaqNra3DNfTxapKZzzGwbABHtV3V1uV0DWbhreYqiD&#10;IHvWdp3219DiEVvdKS3U5p3AfKdUubO9g1K/cyfwSxjG0D6VQg07x4ljfy6d8SYJIk6xyJg10dzD&#10;dxeEdTuXCgxxDhurDvWfa674ZmsNLsoYr+3uGYh51BKk0krju2znzqd1tNtrWlSpIr/LPszmuusd&#10;L8N3fh+Mpf2skMifwgDHr0rnNcJN7Zxy3MVwOgcR8gGrmjyx2cBWKIspcEJu6E/40hFy48LaJbal&#10;BLZ6xeg+aCU3nFU9QufGNtqRhtPCEc8MkQ3lm5/OujfVIzdr5vh+WMnG3Yd2afLMHCkMAABx3FFn&#10;YEzK0q3vZLVnm0qFJGHzIXGBRfRXNpbyyG1AUNnC85rRWS1JMe91YkYbPegpMyahDNEWjaH5XJzz&#10;TsMgsbuyudCnBCKxUcelQJaRrd3bfKy4Nc0IryHxJIsTsP8ASPug9q6y3MmTvRhlBuBPWknoPcyy&#10;iJeyEFyOaiLgOzHPetuT7GLiHlMZ5FMlgtjCzBFYFemKE0BnW8ymV2ilhJPqM0gnZtftYJfIUl8n&#10;nrVRI9mtXmy3cRsRtHoazb7TrufW7NofEUsc5z5TNkDPpQ5WCx3xj0hxsaAIyxcNnOa47UrW3lkl&#10;QrCdsmC2O1Uop/Gdjf3Q1TwFd3EQgOLi2bdhR1PFT217Y39lfHTLsSlWbdGwxtI65PtU81xqJlDw&#10;+l1LeW0BW3Lx8yAf4VwfiGDTNAuI7dNefUNQeXbDYQLuaR26HjkDNdFqfibWEF3pWjWBm1eeUpJO&#10;g3JajoeRxmtHwpoFlp2qS6nqMkmo6vJ8zTTnd5RPXANLcexxuk+EdcF5ba34gnSXUJ13xWvVLVD0&#10;UA98V6Npl5pcaT2c2hRKHkAVmX/GupmEl0GkeKVVHJyOK564tIpdRKtsVFcbWA5qkhGxexaUlnCU&#10;soAuwEbcVQR7cQu0U67ivAq79jlls441eQIFHJNNn0S7hso7kLIVA+cZphuJDPd+QpZN21vSri3A&#10;KSkxEccD1rLR38mMedkb+R6VOTiSMbMHNMRZM0rQxLuAAf06VVmOZ3+ZiOBgCpgB5jAg9scVLDv/&#10;ALR2+QhyvU0CMtlXeoIHDAnmp5NpjiAUDCjpU81qTK2bkglz+FJLbXi6Yr+SpIHY9aWwylKEKryM&#10;8c4qlcG/jtdyQsQSM+1XAJQPnODnpirdy8P9iQqZ0OU5x1oHcitrq5k0lvMUnbGAvemKWVpG8pBk&#10;8VoaQLIWpBVSGzwa0JbBJBdNHFt2r0zS2AwSyebnLHimM8e5vlamyCRGnQxN8r85FNUM0i4c/lVI&#10;Q1iMsfnz704Pc+VKAmVNW0hiZ41kmAY+3SpTCEYKs4I96Y0ZDkrHGSiEiTjPanyNI0DbSNxQYxWg&#10;8No/nB+pHBBrGmkjivVUZKhx1PWgLkkED7JN87ZzyBxWnENoUDpmmxGJ2WQRsSyjHtWmotmii5QE&#10;deaQEqRq9r91fuflVF4VE0uHxhutXN2GIWRQKQ7vJlPlrwOaAMieOcLKfLJ+XpXNSXTW3iCFrrQ4&#10;5IjKOSOgruoXjdZVfaMDqaguNP064ijE1ghTJ79aadhCxDS7jTDLaSIY2hBH+ya07TTp30LUH8qP&#10;5R94DkVV0+1sYLO4S3tlSIdRnpV0388UDorsVMgGB3pMGclfM0N7PGUX5W5bvUMdzdBHYKzBRnHS&#10;ui1eyEtk9wshZjGC2B/SuTG4CRGLZzg0bDN6HVSIoTLbOWY8KB6VM95bzOweyROByaxY1hVZAfLz&#10;xjNRykbZCFI+XnmkM6aP7B9iI+0IWzxitG1GYZDtU7R34rzyN7tbu2P2lyBJn8K349Sh34aVwAB+&#10;NFrgjrGhhaxm+SIEnhj1FedePtMll+GskyXZf7OhYc5xxXWRXdtM8apqOMjpms/Xg48A+JI1k3CT&#10;Tn755xUTj7rRrSdpIm8C39nqH7L2iRXNyrXEKCMlvROn6VrvYW/2mKS3liDbR8qj0ryP4YO0vgb4&#10;lQC4Ia21tsYPZq9EtJb+G5Ui8c4l7ntU072KrWuUdchicSxyae+8kBTt71iPo1guhWs39tzC5Ug7&#10;dvAFeh309pJYQMbGJnEeRx+dcrdOZbdXSN9oJDDbitb2MPQ5HUba+fSrh0tZXKRZyPauLN/eiNys&#10;/lus3Vhggj2r06Wa6XSbqOIqhaEgM38J7V87a/pfxgbxlqTR2cVwpuiVeIgBhnjimtRM9J0rxJLJ&#10;8UdAt77TrfLRt/pBHBAHHFd5c61GZLN7W0upWM4VVTODzXzbFpXxRn1fSEb4f3kcscq75NxHH1r6&#10;Qs7YWnw78ExlbJbtrUedyDsb605RsHqdQp1byYpJrZFZ7ZWMYfO09qwbmOe7k1jcrWswgbY55BYf&#10;dq3p4mW91NbjxA0jMgKc9K1nijbSlOeknzcYNQM820HRvGw8QXs+salZeUbhgpWTICjp8vvT/EHg&#10;3wde22qXNppNnb6pGmYbyBQMEf3lHBzXcSqXIVI7kqFAbLGi32R3M+LfAI5JPWrUiWrnyFrGnz2m&#10;teKX16bUWnjKizeG3O1l7nNVbMWbeH5pINcW5icdM/MPwr7FuE0iQaolz4e0uZCuGSWIMMHr1rxX&#10;xH4V+Hkfj3SpNI8dx2N/OWMNgAGWRvTaOmatVLkNNHzxrlhbXlutusV1xdoVJbATnmuh1fQ/Br+G&#10;PhojeKXEQswG2uCVKjkH1zV/W2MPiDWLDVPBDadeI+0Op+Vwehz2zWZa2mliaBW1BWK5OPMyCDV3&#10;uMr/AGfwDpGk6teWHhycTMqKzRudzn1wP8KtRajp+oaJqUE1oxDwDbu4YZqrqOoeHLOQN/wik0jb&#10;8LJtyo/CrtnHpU9mt2JkDlegXHX2pjZkzaK9hoNrdQ/FmdIJZRiB0ztP1qjcaH4t1rxb4Lik8aRS&#10;WSMGkdVwVA6dOpNejNp9vJ4L23MSyQlgSu7p9KrRubK80aaylIijlXfGW7CgVirdT6hol/p9raaf&#10;f3DeWqiN5D82O+TWxpviVZtalttQ0a0tp2QbIncHI9jVq/Fne3eoal9vsTmFBtDD5T3rzXXNIsrz&#10;x14OEXjxLV4brLSo4LHPbFFgPYobfR7m61aMadEpZAI2HOCa881zT9d0rXNXMul6gyfak8oRxl9w&#10;bp0zitKK91jT76xt4dCe4ZRHskzncfWprjxf8R4PiJrjH4CfbY3s0A8xSwBx6dsUm2n3GkctqNtc&#10;vbWk0l3KhMKMVJwy9+R1FUF/tSa7iMGtDb9kZT82c9q0dIudVvvix8R31X4aXyW9wq+fdO+yO0z0&#10;Cg8GujXQLuC/nXSvDst9DnInEvAz/OquB5Xaf8JYs1zprR3j2y3rMzRyFTyfUV7R4T17RdP02G31&#10;Lw7essaDDPKS0Y9cHrXLaz9p0rwfql1N4PunuvtCKsAGeScZz7Vx+oR+I51inTT4pLowqwTfgHI4&#10;HPpQgtc9Q1bxlpl98YfCWmaLbX8Fs14PMl5DSvnjA64FVfFR+MkvjSSIeIjfRGCPbvG0ADoOeK4r&#10;wDJaWHxqvLrXvBiLcoqC1IIxFu6nHfNfUEtx4ZvdImT7XBEGRfLbODlulDlYSVjzHw1ofiG5vrEa&#10;kLMTiH5YlcFI/qenNdS+nf2fNrjmBTO6bdqSZA9OlVdYtPHOl2jmHTop45OVdZvm2n9ak0XWIlsy&#10;mo/DaTc/SeaYjDduv+NVe4nqeneHIZ1+FFnHdaLbs8gdmZxng9BzXFeIm8OW2jeJtmkWwu4ZVykc&#10;QBw3fivQNNleTw5phn1G0EY+YBXGAo6fpXlepzPe/G/4n/ZoP3CCOOMleJCAAf1rRtGSuVbe5ibw&#10;7YFROVcgsVHOanll0XN6jRP5jQjAZ85/CsoT+K9Omnhl+DcEsWW2SiYfLnuRXNRvdN4h8RzyLOSx&#10;yPRfYVFzTc2kuktdSv5W01ZYzkCLPH1/Cqd7rurxeFNVlttGkB85dkag5PPSoDHqMuno0cEjHB+U&#10;jqa1dNtNY/sKNrzw3GjvL8kQGeB0PFIOpkS2/ia+ttOuzFBaXD2wJhY5A/H3qubeNdL1K2utRtTM&#10;0TBvLxkZ+ldnqMZj0OFZb6GAtAcqH+YD2HWuZ05PBf8AwhvxKuINbubu4jgIUy5G18cdfelYS1Zw&#10;6Wlhp4t2860ZFkZvmALetTSX815pN040wCONSE4weKn8PaTJcX81xrmrSRq145Yg5VUzxgfSrd3/&#10;AGavjPxDb6dKWs/spWGRlxk45NK1i0cRI1xFZyzyZAD52g5OKwxcanf+MtDiWC/Sz+1AyyshACjr&#10;W/Y6FrR1USyfFG4ulXUXZ4FgyAM8DiuxW+0aFNRhl8OQCVLc7QU21JRdaXwWNAs7c6Cs6C2CpI/Y&#10;964XXNJ0G50q/WC8uIWDZjCseayby51KbWF+zwv5bXJ+RR0Fa2n3BGsRRTRZO0cHrmiwFHw82rWQ&#10;MC+D4JVXrISBkf1r0myj0m70ueUSiKUxkbWPQ1yV5BrreJdOMdiqwA5cg44qxILpTbyRb12MuVXv&#10;T2FYLu4lt9aS0drfzWkPkuSORWm8Mq6LbM+pW7MQCQqjNc3df2bP40sZp7a6imEOImOetaLf2jCl&#10;uXWRhJwmTRcdjWQxRWsrxqXkZBhc9Ka1rrFzpDtcabYIgkyrNKN3HTjNYL/2sL3B0+7TIyPlOPzq&#10;HydRa8uWfWtQBWM4AY/ypNjSOo8ovpl4kl2pmW0YKwb24rmPDza7Fr+rreXDMsdy+1yOo7Ve0xLo&#10;WsrNqM8kvm/xAjAq3fx3p0+5MZt0ZgO/WluCLl3NaNpdy5KBijYx3rgiqNf3js4wZTitF7u2+wTQ&#10;vORMoxgc1QjRi0gKt3pxBkgeDcVEBYjpzSOzAZ8pD7YqaIWKI/mToGP3QaqStKFucwgcfL9KtEkf&#10;nKs0hMKfKvHHeuYu4pJ9Ru5JBz5mVPpW4yMbdmJGd1UpHi3qPJLkg5olsNGfK2NPCeaoIUYx39ay&#10;Jwu1iJB1rXKxfaPmJHX8KzJ8eZKfJ4zUIpmNMHLSEKvSqw/1TZJz61oTLiKciTgisl3aPywYi25u&#10;CO1UNkwHyL3NPUc45psboSQAdxxU5DhwDGc4pWER4+eYbOdtIjBYnBXnd1od9ryAKQSKhDKHfNu3&#10;J60ASsN3IjFNCn5MpjnpUylPLI2c05trRsQPSgBvReCTUMjEeb+6zkDFOdgCcDBAFNPMa5BxQBEk&#10;j4lzZuAD1qVnXyo8ID8wpxDmJQHXjrVN1nEik4xu4NAFy4uI/sLKIvmKAfSqkPn+T89wTluM0xlk&#10;acAuuMCplBDhSgwB60AOki+ZGEgNRSb/AJAOgx361byvkqAv05qpLu858KoGOuaAGvhX3/ZlIwBn&#10;FWNJtnn+MPwniE5Al8W2xY+wbNYsk12C8fm/K0g7V3fg2P7R+0j+zvAIgM6zk47hTzSnsNbn2n4p&#10;cr4cv+eF8NwIR/wHFfO+mQxpr+sxTw8vI5iI7V774zJOn+Jo9xwLGEH8K8WtkjXVpJpJlJL8AnoB&#10;XlR3Y2JJa3EWjao252VskNnpXNWFwRe6uZbdzuLYJrv7meGXRogICqjr71yF7Gi6hujhjwV6CqFY&#10;xJ2lLTsYlGZD+IpYCoaP5xipXBKEmM5J6VCAvmHqM0xGzp/lnWrkrck4hOfxozGZb8GMkrIefrS6&#10;SqFtcAjA/dDBqKMkajdfuhgucmiwwRGWV8MvPerGEDLkHlhVYN/pEg8wdeKsg5x8w46cUgJ3bM9m&#10;m4DLCq94oTV4cE4LLn3psh23O4nJ4xTXLefbvNKDulUAjtnpTQHqXiKZh+zN8LzEu1WtyP0rgbQx&#10;HQbPMgyScnFdx4pjlT9nX4Uxllytqx49xXAWyt/wjmmEsc80olMvzov2GEGVDyMVnytGrkBh0GKe&#10;5m3ABZMZFVZUkGowq6suRwxpk2LEbswZWQn5eK5+eSQeI5AVyoNdbam08m8DGJykR24PNczcSWr6&#10;tcPHa4w5GDQD2H2hiGszusp5YZBrcmIPlqzRrleuetc1Gyh5C1vyW4welXGZnEQIdgrqSc0Ajo7V&#10;Jl0jVikSnCVzEst9J4hgEcchMc3OeK7vTXtX8P3pS2Ct9nA5rJmtUSVG3JvZySy0rjFt4lnubKSW&#10;2feGUdeldfINPisI/Mmjz5A6t0rndOWQ6lCXmARc596n1O0aRfNGpSCNmAK5pNXQ1oVJZdNl1GRr&#10;aeUkN8xAwMisW4kuDrK742xtOCa0He3gi2RiE7UBY461nz3SXMMu2JECEZI6mmguYd0c6lb/ADMT&#10;uNOi2+dL3OKbcbTfuyYIVP8A9dJbkNcqNygZ6+tWiTcQW39joCCWwe1UkwL5hzgmmiWZJSOCB3pN&#10;+blTgZI4xU2GW5QDHPgDAT8qitvMMA3Kc7jT4uYbokDp600uVhj5GdxosI1YMCC9wy8ryM1iPIq+&#10;Ibdi+V87pWmIpj4fuZ13ZAGRXOygrqCsYpAT0zTBm5eXY/tHSyjKFK8D0qnNJvuMmEZ3L3qgfmI3&#10;A5B4qZQ3mId38GRVRjcR7R8CtLmvf23fDEpsleKysJJmJGQCBxX6HRxIktu5iO5pWx7YNfLH7MGk&#10;unhr4oa1JafNcagLe3JHRV619bTBvtFooQcDrTS1K6EqN+8iI7jjNTDaZWLbQfXFMCkNAMjpTwAb&#10;mPMoxmrENYH7VEMgjaTn0Ar85Pjxrqap+2dJbx3G610yyMEbdi+fmr9D9Vube28G+PrmS5VRbeF7&#10;h9x4AIXIr8lr24kvPiV47upndmn8UXLhvUFsitINJNsTbsVhE8l3aqHTaJ8kjvXQlW+zKiQtgIBV&#10;GI2C3Mf7yXOMAY6VsQvtsb0GNeI8g1wta3BbFLawlCHn5etPgRHmmVkGAw571Uglc3BZoiMynmrs&#10;Qk+3XRwST2psZqTf8g6CJCFRR2qmBJslTIHvUq7zxgg+lQlgLuQbTnPBpAPjMqxgb2496TICzZBJ&#10;NDBxFJubB44FRyq/kArIM8ZpgXba4mU26LMoG47uOtV7+SRpboqTwoHWiLy1tZ90B3FODVREkWV2&#10;aViGbp6UAZ8aTLrOlESyGR3PC16HDeRR+FrVbnSQXC/KcYPNcXahh4vSQTRkhhjI6V09zIJo7ZNg&#10;J89Bx9amWwIx/GU4PgfQisj437gD1rkdMYzabdyATnKgAsuMYrrPFy5fS4VRcJAlYUF9p6waZbO8&#10;KNxuKgc4r0MIvcFIUJerHxaFscmmzpA9jHJJqK2xTUIf3h7HNdFFLp7yWqrfARsy5BXHT3qS7tvD&#10;l14msLbzbYLI6cO4UFh0rrJuW9d1DxkmlwQR+KpUiFhF88a9OOD75rza4PiiTxBcyX2ryyIIwAxf&#10;7w7cdq9U8QW9/b+GFQQpLiFACDnjtXn95aXbaRE7X5V9udmajlsES1p7aj/YV9BFcoUC5Paqy2kz&#10;vI5EWVb5juq3pcdwNA1gbSxMfDZrOtLbVvtepF9QlAaY4GegqhmhtX7OuCo+XFUd91FfSsn2g7u4&#10;zgVqLGiogM4PPOTVib/kGBRDCQBwcUAUILdZXDvIzOTzk9Kmkggjljjkdhvb5MNVW5eeHQLqRLWR&#10;mHIAp2mzm5sjPc6NOvl9zQIt/ZijBlvZ8nGPm4qGcSscMFY7hzmr1vPazavNCkMwQgYbHSr91piR&#10;25mGp/w55NAC24ii03T/AN2pO3kVLLb2817BJHelB1YA1l3EsaeFZjtd33DGO1LY3BNvE32V1JUZ&#10;oFc0pxbCJSHw23GSetZ/9kQXVrrDRXcabIslm7mq2qSL50OJXLNjAFJZXciieOSOVE2jJDVnOmpb&#10;m9GvKk7pnE32katbXcsgvGZCxyVrhNRtL+4uUD3D7BNkDZhuPQ1766x3D6eFuS0ccwL5HUVavbfw&#10;tJBGn/CORoyIoDAY/WuKeEau0enRzNydpHiFpfOdMe0uLe83Kiqkr54x05716r4J1K1ttcsYLq4m&#10;R2cG3uUfGB+HWnaj4XuH025lhuLeWERg+UV+ZM+9crLpt+mkygrLHPbzBrchuoHUV52Jwjtex72C&#10;x0Zu19T7e09dC1f4dXml6jHBcwT6aRHN1ZCRwQfavj/x74U1LRPHmp28umyTRLdM9rPjiWPPHPqB&#10;1ru/AfjZLebS4JZo454WCuj8hvX869/1k+DfEvw0WCaSBJmtf3ZYfNG+Ox9DXHSqKOjPQqRb1R8C&#10;yqsqTTRW20xINyg9cU2AmSVZEUrjrg85Feg+JvDOq6P4v1P/AECRo/OYZHI2mvOnZ7fxTGRbSLFL&#10;LyAMgHvWuhnsb9tchrCeKQfOuAr+lTaddXtj4ztrtC7RCUCcL6etZTlU1lX2ELIFxmr0rwiNhvyr&#10;qAVHfNXTnZmFWmpI+l7C4hu/BOl3cV2jxTWilcdQR1zTcKyzZGMHg+teOaBr+p6XpFjaw+FZL2Es&#10;SITJgrnuK7nTvFHh2e+niura4s5Q33Ja9OlXUlqfM4nByhJ2WhsXNjlpm8yM7RnGawJ2tFniYNMj&#10;qTnI64rtLZtNk8ySPU7eWMpwyODj8BVG4t7SUTO0MWwHkY5rovc4WrGTYaqI76AF2cM3Ujiul+2W&#10;stxIRZhMgZOeDXJ3UNukJEdsmS3y8dKmt8mzjBkbcB1x3oEdiYopo7cAQABeciol0+IzyE2qsuev&#10;SsuGS7FmBuPmAfLg1G+payttL5iyIkZ/u9aSYXLWoadKgVoLUKMg1iv5iNJuToBmpjql28rbZ22H&#10;AGajnl3W9yxjy2zgYqlcRWaX/SISo43cg1PIs2yJ1bqOMVngOVBZCuHzmrZnfEWEbAUAHFOwiRZL&#10;hZF3uS1Th/324ovAqm28sjMOoNAddmQHwOtKw7lwudzEIcY4pyndGBtHWqgkBC5XvxUgJDg5PXmg&#10;aJZPL8uXdCODwfSp0ktG0t87OF4OaN0D2jKUXkdapmGJXYBnwT60AKVgaSHEOFLetPmtLIo4eLBA&#10;BznpSKu2WIeYOtZ91NdnVSPs7kL1OaBDX0i1e9SVLnDAUos9RhvN6qpUjoTWnauzZHlkYANX0dZ5&#10;mBiK7VIzn0oCxjIs/wApaHa1P2MyyHIJFX5EAVgXPB4qsSQCRxjvQAkYC3K70HI6HtTn8o3DFkSq&#10;xcsAS5yxprEgNycYHJNAEzx2XlNiEdeKAEELYjcgdMCosjbH8xyetXUurZbJl/s6P7nWgBiZITCj&#10;FKQDK/AHFVVlJZwAR81WVf5Pu9qQzU8eeLvM1XVPs7oQYgAewA9a+Z9b1e6nnuguoSSO8py5PAx2&#10;FU9b1LVrzUI4YtWkEO8bto5b8arPBDDapukDZjGPUetTGCiCiykq3M0Q823OM+vFOZbdIYY1jjwD&#10;1x0qYnEcag4X0puFyc9KpFDVUGQZj4I60FV+1jBJ+XmpQF8heWPNOABEu3AO2gLkJAESkrjJ4BqR&#10;UBUAsKMN5cGQOGPIp2B5pO0dKAG4Xei4PTim4clsRg81Jg7yDH0p3HzgAUguRkNtUFFwPenBQRzH&#10;gUuxsgZJGfWn5AY9KBXGlcSMCq4xxTTjZJ8o9qfkGRvlPHrTerEeW1FwGn7keRgYpMAqpEpGO1Sg&#10;ZR9wB5p6oTGWWP60XAjUHYwPPepEVTDkHAB6GpFWPySA+Tj0pyqPLwR3ppgQ4Pykde9GAACSfepS&#10;Pm7AYpjAeUP1pXGQtvwMIuO1JxsGVBqUquEG449KAuWPPAFFxERB8w4hPIpwVRasOM7uafwoBJ4z&#10;xSnGWNO4DPlJQN6Uw52OB26U/CjeeeTQNuW+Q9KAK2U4A3Zyc+1LhipyhxUgQbpiQBzSkMCgyMUA&#10;RlfkwF6UMFxjANSfw8AVGwG6TryKTAjYkgEQgZHrTCqmNgYzz71LtPkvyOKa3AU07DG4Ajxsz6Zp&#10;jDniEYIqTB3D0oOeeaBkagfvCYRyvTNQMfl6Hr0qw2NmSP1qLADj5lyRSsIhYfMAQRyO9NfHmMAP&#10;4RxU+E3ue+OlREHehEefmoCw0h9kJCADJ4pMEFvlB/pU+0EL+77+tPZE+fAPAFMRW2kxx7hyTxTW&#10;UiVwQO1WdpK8oOtBCcnDZC0xlf8AhBCmm89MYqfA8kkjGOtM+bzAcDAXmkIrOCWQeWeDyRUZX94x&#10;z2qZ8i3m4bJIFKsbrESz5GOKAIADkUjAgrwMVOAfMfKkDIwc0SRj5juHTsaYEA+992lOdnUYHbHW&#10;nADyj+7xk8U9VIVuOvSkBGMZBENIQd6+mOtSgHyVGRTSAS4288UARtuG07e9U7iMEKxQZ2nDZ6Vf&#10;YHaPmGMdPWqsinEgK5DLjGelEXZ3A+w/gPrBm/Zs1LTlkjMum6nISM/ejbkV6bqVvpWooxRZ7a6X&#10;Plyo20hh9K+W/gFex23x71axe8G270x1VSeCRX1be2DSysLfWhbTR3DFeOpzxXRUVidDzTU9W+Lu&#10;iSyi50ObULJU+VwpOV9//r1x9x498JXUN8mrfCqCNdpwGhBx+Neo6p4p17SrlLXW/h9Ld2zJtFyk&#10;OVK+/auB1W6/Z51GUFtShtZZH+ZWhCgE1PLdEs4aXWfgJI8kv9kXMc2cBAvX9axrrU/BBLmy0orG&#10;ezr1/Ou4fwh8MrmJzY+N/D64H3hKn9a4m/8AD3hm21R4T8T9LuSshLCIr8v4jvUpWN0tDJW+tfLv&#10;Vt/D0Jyh2t0waxpDqUtpMptnDeYfumt1x4dgIC3Jk4wMd6pyXtmu8RaURz600JmRBpk63Du3Df3m&#10;bpmrVwbaGPS0WaKSQ53EdqZPJfzQSqHlQE/w0kdm0cCySMeF5JamKxGqXEshVmPJqS4mhttOdIgh&#10;k4HAqCS7IfbDAxOeSBT4rZQGuJ5cl1zg9qA0ILaGd3vJp5PvQkjcOlE1x5uj+H4k02IfZpZN03d8&#10;/wCFNknmuG8qOQiNXwxAxSyJDGkUaSc4596QFKU/LdMWAKxECsUEggleSx5Nbl0qjTioJLsw4xWN&#10;cI6z25PdRiokA35tp5HNA4YDb1p+0CKE+1KQd+QPTikIeANpNMO3d1oZuW7etMJBSQ7M9O9Ax+V8&#10;s/Nmo8nA+U4z3oUDP3uPSlxlfx5oEMBO81Iikh/l78GgDgfJ39amCvgYkx600IdgBEJzQWUZ64pD&#10;nzYwY888VKwjW0nLOAMcAcn6AUMVxq5YKVmJz0rb0fTNb1DxLaWWnaBf3VzLMq5jQkLn6V3Xw2+H&#10;/jTxFr1oV0e8sdNE486/njIEadwgP3mYflX3r4R8L+AfD2g2MOleDLZ547cB55AC+49WLHkk9air&#10;OMPMuEW9TzH4SfCzw1ot5pWreIlsbnVjCDbwSYaKzz7HgufXtX0Re6goWO3hVI4gAFVOMj8Kx7oL&#10;NKipdbZN2Tk9TVDyb+K8ZpYyxBGDnqK4nUcndmvIjbK+YFBcYI4zUiLtlcNJtULw1ZU05WG2YA42&#10;5J7Co/tyvYTBJkZShG7PerTVhNF+W803bOv2uBZVHCk/ern7u8uWZQAygv6da47UTd/8JHMzRy4E&#10;nUNVeHVryO92NYJIuOCTWcnoXGJ073TQ3e5ZZAWGenet6DW7q48F6rbpBb+YQASzc15vcai8lwpa&#10;1AXd2FX9LNnJrLOk9wjMVJAJANZt+RfKaMySpMxeRAxbnd0rSt1aeyt1S2XmMgtip71tLksSsmkK&#10;QkO4yO21QB1JbtivCfG3xY8NaTpeqWHh2G1v9RIKGcD9zEw9PXFTGLlsU7Lc9a8Q+MvDPhH4fM2q&#10;6xbvPIHNlYRENNL+H8I9zXxR4++IfjzxTqepRNqtzYaSZyI7K3YjcM/xEda4vULvXtW8Z61qeseK&#10;r+8upZMu8h4UdlVTwAPamKgxHi1VQOldVKmo77nLOpdlOC0ijhAypOBkgVdVR50XBwBUoGCxLDpx&#10;TWPX7v1rpM2ARWuiCVx29qryweXdFlugR1AzTyz+YuHwKhbcZiDKxzTFsW9NvIo9ZuDImSR1Iq0W&#10;83W5pDtOW+WswRxjaPLUA96ljkdJwN34VSlYVjoRIkO0yMRuHaopYrGYo0scgJQ7D2pluEmu7BZJ&#10;BgHJJrT1Ceyhs7SP+ykLH7rCtLktHO29uv8AbkUK3ZVWc8kVpSAQajaZjHDD5qrKRJfvITzkYxUt&#10;4A1nOxu3z5YG0jr+NMCWVI31JJFmQ5Azg0s5KzIqsTiPjmsa1M6Syq0xxu49q1Gx5WSGPy9fSgLE&#10;ERzcyDy5Ac/hTrjerQAnjPanxkZGEHWluFl+T5PTrQFhipM4I8lzxxxU8MV9HHcMLWUDIwMU22kv&#10;EubwO8eAAQPWtr+0mfSDG1pEWI2rgc0AUfOclstzsHNZNyGE8rfapcn7qg1qy2l6LKVmRQBzwfWs&#10;WZbj7SpcchxgGgGie2jZUmJtsEnJNaYlH2ScEgApgVVZz9kGTj92M8Vet4Ek8OXUhBOCKQFILF9h&#10;kGw7SpzVJrLT4tPWWO/dnJJZT2rVtjB/apjeEkhhV7Ube2+zymMqAYuR6UXCxy8LMVYAk5b0qKVn&#10;TUTlSFwCPetKFI1txhk+/wAipZYImXd5WSVGBRYDKNw7pIPJYn17CrQkjbSUHlqDsPNPZIlikU2o&#10;UHuBTNlp5cQ+2lflwRinYCnGkctrdBZpMq3UdqguBM1qRJFK2w/K+emPate3MMF0VHllHIwauz26&#10;yQXUixqVCDcMUMRii7gfwxNGLqUkJhgOh+orrPBFwY5poHvlZGk+Xc3Q1yNvBaJ4kn/dkKzjIIqx&#10;fxRw67aPDdzIpweDimpNDPpvw5NEut6nDPq4RioMa5zur0qK5tBowEtmhIPDHj6V8babreow6kk4&#10;1uVgqj5XHTHvXer4znvtJt7OO7KTb13EDrj3rToZSiz325mhFxCFvUAJBYdiKoNNaz65GixxOFXG&#10;BxzXI6Vd2sh8OpNroKGRBKSecd667VodOj8R2D6Xbp5IhQnD5JPeqSuQ9DfsbS1he0nkhjU7Thc5&#10;q3eTaYfDmtG51O3UTLgKG5I9MVnxT6RJorGXxRMs7xgJAUPGPesUaWs+pzzf2jM21s8twMe1SxXH&#10;w2Phz/hGtRdNOjiVGDKpHJ/Guc1LWrBbS9iXWJrORVAiYLu3EdK7B44X8PTxxRMSpAciuc1LRrR1&#10;0SX7NbcPxnrmnYDK0248RG3uL2a5luCqHaXGPlpt3qgu7e1RhK212yC33TXR26F1WzbZCoiAVgKy&#10;b7QlguEdLjKmXLY9KbQIz7S5uPNt4mnkEJkwQD2rsLS3sM2qQWZzKPTJrlEbRlv2CStlQAcjjNdZ&#10;pl9GsiPHFaO6DC7SDQ2Ow3Ui8M1jCsCKDIM8Vr2elCS3lkN4iqYwyfL6VnXUmlT6/EbjWo4yTuI9&#10;Mdq6Kx1PSVsZE+1oVXAEZ/iA96bZB53rF/dv45sLGFJAqPgNt4YiukhGoJoMXmX4LeXgqG6D6U7V&#10;Tp03ia0mg8PQW4Jwp7g//XqIW1wl/ulZ8kDBDZz+FF0xEP2TUPnnS2IVQS3vUdsJby8aAagArNg+&#10;2K6OSa4h8GamWhjZFsn2nPTjvXI6D9oXwhe3q2F07S30hQ44XBppiNc2cllJPjUyP3gwCetej+GJ&#10;9Mn1TRYZbayLbcu7Y5x615PnVr3UNzzzf6zCqB1rqHtpLPwZNMZnFyzLtQN2oa0EbXjbWNYPjayX&#10;T9HspIYIHRogAAT25rzqA6k99HJfWwSRp8pGHzt/GuqjeKTw7qVwyhRGEzk8knrWfewWktnYG3mk&#10;LbQW3HGDSUWkVdGJrUOpyz6LJHp5kjRxlQfSsKddek8UxTLY3CEGMJHk4AFdgkl/AnlyRFvTjNSK&#10;93KzBNIbduH8NFhdSXVreG5+FslpJceX9ohjExQ88e9ZNpoFsNKSKzhjZY7YZYnp9TU2srd22gyy&#10;3FwkSKByW5Gf8aq+H9QvF8OfE4s0m2WGL7Oe59cUmMzdOsrhPiRJHJb5jF0MtnrzXo2riRNJVVsG&#10;WFbYZweTXA6c/iCTVZZYfC9/Ksc+4eYpUNj3NdxZ6gLrVXF54ekR0RR5P8PvzVW0FqedCXUn8Z7Y&#10;rO5ERfCnJrrftV1aJYebbqzZBBdc4NSajfadb+PtPEHgOAQg9d3Q0XjPql39nisdhYAhgPuYouBl&#10;6nrE02pWYuLiI/L94L0qARxyxN++GwRk7iOlVNU0XVI77Sw0kjFZBn5eoFVZn1Uz3MEWVQIoZwtQ&#10;V0Ogsv7ONtax/b4N3mnp7VS1LXILXVorVZ5jJJIApWP+tJo2noniSNpb47GTqW6mteaytp/E8iQ6&#10;bAdrZQYyT+NAGDJJa/2g0zmF38jLbl5pLCa5k1KaVtFJhFyMIOBjvWLqlp4qX4l3anw/cC2DKFdR&#10;kN/+qtx7m5h8PpAlmTIq/NgUhnczQ2stg7rbEQ/Y8hQehArzdLBZvEOtMkzKvnkct0rcs7zVk8Ph&#10;GhuWD9AykdarMVgnnkeJgXiJCg0NhEhkR7e28r7UWCoSCDzVXTY4p9Rvg+qHvgk9KtaXPpk8OppK&#10;sxkLNsPXNSwWMtvPc3D2DLH8xUbutCGy/pC3FvP4zjGn4E5XL+u3pUa6L8/iG6N/IZJ2G9c5GBVW&#10;wl8SXeuXbRWMS2iZ8xzxtA9KpapqutLNfW9lIFVWIMhGfqKSQhIH8vxDBFb+Gz+7u181wmcHPtWv&#10;d22s23jjWdbm8UX4Yaai29urHaBjnI6H8qh8LTasuneKjNp0AaV0IcrnOOtWNcvLgppnnRSNG04B&#10;GKAINOvbK80nV3urcGSOfPPUk9KpXMYn1ezSV1CeYCvHQCs/U4Z11XR2tYpIonKFuOGraj8lrmLz&#10;JyuIByaSWoHTabNYPpeqWwt0WIW4G7HXFec6xK9trFwUi8xVuflBrqPtFtb2l+TdJtPTPU1wN+19&#10;deLnQK6q8y5wO1Kw7HUWeqsNDvZbhWAMY2KO1Ryy3r6TDcRDCnPbnFZt7ZXkNpZb7diqhfxrdtr/&#10;AEWPTtKg+y4lkTAQ9/wo2HY5wXcXl6hBJbMztIvPWrF3qVvaeG2VLmLzmTnjG2ud8R3tjYa7q8qW&#10;4MrQEpF715TY6rr174sklu7f928j/IOgA6flU2ZokjodduNXu9VtYlYqGbLufT61gajaeHYvA2vv&#10;cTqQERmRXwzMvuOayNY1uUfETQrCOMuWhcySL/yzHauV1Oe6/tERMt1KhfJJPApWNCjfahrWp6ik&#10;MFxfRwIoVl3HO0dOfpRFp8qWtzJukcIF96njk23Vp5VnHG0hClR1r0G2s7O28AXt3PqVuf3YLRuQ&#10;Dk9MA9aTYM4lbgx2ke5UA4G0/wCFXfPtEFg5sFG5ckisW9txN4gmnF5tRTnYDxjtUypdTWJjWNWO&#10;4YIPSnYDO127u7iW1WMTAm8j2gegNa2oRyz22lRiI7TbRgDOOQOasw2jC8sxPZRfLjH4VSupC/ju&#10;BIlk8tBgbenFMDf0/S7NLS0kuJYjtAODisjxMiXF+PKiAghgABHc0w3V2NYmjlmm2hOBTmfzLS9U&#10;L1X86QkZOhIY5QyQEt5uPrXaTHZb+ZIYt7KMZ7VyumSTLrzRpYgYl5artw0svxCtImumYdCB0NJo&#10;bdzcsUkmupo1lQIyncRWBqdrs8T2cW4hTdAueuMGtzVbmDTNE05IbXM0pAAHJyaWzsNTuEvXmdjL&#10;JCrAEfd9KWtwexFr09obH4fwwSDoN+O2KsSWFncal4bCzRhkjHVq5y8triHxG/nRT7lfAJ6DFXjH&#10;cGG3nW/mJEfBU4xincDZvNFB1/SMT2sQWZAzbxkc9vrXX6vbW0PgtokuAWislLZPtxXl+lrqV38Q&#10;dE8zXbn5brJJkPAHtXb+LJFfSNNtLTVZZ57meITSKPuqvUVMk7iJ/CccX9rSy3l0MC1lwM98cVwu&#10;rRX3/CW6m5n1AK2oOUxIcYzXULd2No2m2xtp94gQPJ2BqYJb3evwpFGzKE5OOuaaVmMqWRs28Czh&#10;XH2p7chAeufrXF2dhrMHjG6E6fNPMSnzcV10ggtfG9pCblAqOevfNVQL27+LOnrHbztGp+8M9Kq4&#10;iS4aeK0jhRFDbCWxWfZrbyWWum4H3SCvtiu7ubXSoVVnaPIiPBbJyK4Uz2UmoaysKoMz4YdhRcVy&#10;1azC40+8jGp7VTIUH2q4uo2Vt4YjRo0dhLjNYe1FvHt4YTlsF2FPm025aONhaTFdw49TQFxmqTyX&#10;EVs8NuEUc4FUbaa4fUbZJJSuMbj9KtXEV7DFCjW7JuX5B61Ys7N2kEkjR8LzzTVhmhbS6e+r3JN0&#10;flhIQe9ENnbSXl9K9ipIlyCe1UGjjTXJTHEoAHynPX1rUiu4U0C+Z5x83GMUhXMi4JHiaUCKPaMA&#10;VcZ1SxuihJYgZHasOSWKTVQUd2BlroL+OS38ExyGNd0kI+U0wNDQ59KjGr+Y8aO6jrWmfsjab4lK&#10;TQBAg2uW5Y/SuH01N2i6mZIJMuuVPcVe03T9Re01WZ5LlI4887j0+lS43AqSTu2pPBGANz4LBelJ&#10;eWk1rojq187SSpkAHpVjzLK2ttRkFizy5OxiOSayhczz3+mtI0u83H3W9KpBY0PDa3gu79ZFkVSR&#10;ksf8au6vBE17AqXoB35Qqe9LrJWPTdLEIKuYBu2msO1klGpqJPOyF4LH1o8wLok1KG2d/tYwq4Y4&#10;6itjw21k2p6vcN5m6SIhRWJcC7a5iRJiEdvmUitGOU2dvCRZqTIRgmjdAMu1t0+JPhBPJCm41BiW&#10;I4AB5q1rtq8/jK4lt5Xa1t7RNn1A5rnNUupP+Eq0SeVSNsnyYHTPWu1W5s38B3cMLL5jW+5mPekC&#10;MezkuXsywtRndj8qvQpJPqwR7gjbjC+lYunz3LaqkKWJVY5juNddBDBFcXl21+pAh+73J+lAHN3k&#10;ES+MLofbN+yI/LnpS+HJ9Ng8aaskqtifKn69qsiFbjUdalW32SvnBLdRXNPF9m1W4ne6QyeaTj0x&#10;7U0LY63WbaeO6hZFiEkzEKw9KlkksNJ+CXiN5gpu7qVNoxyRWPoOqfbPHdk8xLQ2xOd3Q1Y1oSap&#10;49uFjjVoIYznH3VxUj2KdvLc3GpeBBFMpje6UuWGABnnNdp4luLFLuxVZkEMVogUDucc1xWlvbtc&#10;ajaxSHzIL1PmUfdAPTNbPiJJptMusWsip9lUb898UBaxoWcENzYtNbaMufKPzHnNXoZrFdFnt2vG&#10;+0FmypHpXG6Hrl3YaELY2cbEMQDnqDUf9oBvHDXE+2NWU8e5oQNMddo83iVR5rYjlB9qlvIFmv7X&#10;daKMwgDB9KfD+8bU5QMbpOBUbvcJCS0bEhvlGelOwD4d8Hh25iiRAdxLNjmq63Tvp8Cm5mBSTkml&#10;Duy3QDAZXnnpU1gIJLqZDYpjB59aGAw75i6CUlgvPtV61gWGLqpb1xT0it4xeskWCW556075io47&#10;VjOp0Q1EV2z5nFR8fL8nGfWnYPOVNPAGPuisLjI8EBuGIxShfkBOfYVKCNzLUjFAidOlK4yDPHQ1&#10;C7EMvpinn/XE+9MYZkyVHSmAzcSD8pFMAxIxxnIqXt0pGwA5wc46UBYEdxA4HAPWqzN+8OUPXirC&#10;q7W0jbWwO1KIj5ET/KcdjTsAyNHOSemOKtBYF0+ZjFH19eaidzt09Y7GeSR7lUjijUl3Y9gOtfUX&#10;wv8AhPNOdM1nxNp8kUWY5YtPY/iN/wDhVJEt2OB+Gnw81jX9Zs7y+ju7DRY5QzzSLhpF7hc+vrX3&#10;Dplt4U0j4faLp2k6Paw2sUOFEY+Zj3ZiOpPXmtN9Ptv+EWNtbWNlDDFZqqRxgKAB04FeeXLa3Z65&#10;PILN5o1lwyk9q0aI33Oze7s20XVvNsmchl2Y61yup6isFkDFaz+a0ybF29u9QHWEW506RNJUq8q7&#10;1b1rrFGl3NtCxtLaNtgK5AND0HczBrVmNLtWe5uAFhUu+3vXWeGdT07Up9WS1vC4gC7mK4yTWNPo&#10;kZso5EuIJVY8x7e1M09IrLW9QFnoX2YsoLLjGT61G49EdTqZVJnDRKGweNvWuFS802bxNqMBSUCN&#10;vmJFbVvqOv3Xju7hufC8Rt4x89zu+7+Fc9rb6Zb+Or0qEQkr8wX72fWqimibGnB/Zgu9VCXrMeMI&#10;TWbcX0cWsLG0dyg89drhDt/E02M2QaWY3a7nhzjOOal0lNXuU8Twza9YzwXNwAi+UMx496sDqI5r&#10;eTQ7hiI5UKpuG3I/GplktEgmaK2tT8gyBxivP799d0i81uBNYka3fbuj2Z3emD2qKw1CWS8iDXM0&#10;aZBPHWkDO0uje3MCxf2UJVLfMm7AApTodtHokbwaZaQyYJZcAkevNJazp9qR0nVgAMkGr99dk29q&#10;8F+SQnzii7FsYVtaWi6s8lxbiSMSruB647101z4e0W5tRd6Tr0Mg8oEwtwQ3cVziyl52DRsN3b3q&#10;eC6urPUUMeosPmGR0FMDHuJbmy15hcac0Th8ASLkEfU1BeXLbVkiiB3ckCvQJW0rWNKMNxZ2wl28&#10;S9Dn61zWpaFfWdtHI4LxAABl5AFTca2MSKdZLMsbYq+B+dWY5b0W0oN4Svv2qmrW7ahLGjpkY68Z&#10;NPnMSPFG93GGduhPWnYYZg/tMSecxbvkeldTYtpktkryWe5jgD5sYrmJIpFtQ+wMNoICjNNFxcjT&#10;7lo7OVQMZBXFSCOvubbTPtykwqoIGPmqo+1bidEtAUx61zsGoJ5jC5ugqFlAYtWuZ4fmAgkZdo2v&#10;S5R7lRzanWiqXkC4HQkdTXH63p/xBXX7e5Tx5p7WMLF/JChSF6nnvW1f2MTajJPHqlysgXO0HrTA&#10;HGjn+1tWEVqEzuaTG5R14oeo0V/Dvilpry6hW3R4VjKvJcj5Qo+/yeOBXFaleLqvxDvtM8G6MbOy&#10;+2Muoaqq4WRifm2EcYHtVZrSXxL8SNW03w+xsPDsE6re6gfkEhHVUPfPevbNO8KLp/gVIrHUdN+z&#10;W9sOIgNznuSQeSaizT3K6Ni+F/CPhzSfCwWHULOa4lj3XV5KQXdj15PaqmowQprd4ttqIZd/Jxnm&#10;si7uNW8+SMRzhEOGYOcj8KZZzy5una4HUD5uprSMWZmsb54rQwvCpDqATigLA8duRJEfmGfasq8l&#10;h2RbrbJJ4wPWksEuG1OEfN5YYY59auwHSEsk6mNRtCjcPWrdzfy/8IvcRLApR0wwPaoJ4jHGpWEk&#10;bAetY926yQsiEplcfjSAw/OhN/cKHXiTIx0NWFlXnIbPvVMadcLO7edIymXIFXmjUNKMp9wcUwuS&#10;iaQglQlPjaQXO87iTVFdqT43D35rWi8trOMhR04oAmEitc25MTcOMVeuCreWFlbGwVnRSL5sibGG&#10;09dvWrA3+YeG5PFJgQtAT5u5RnbVP7LGRNlic/pWk+/95nd0qoxk5GR/jSHYYohitEIbODwBWjDq&#10;tlBazlnByvTNZxSPZKXDfd6Vl3NpFJbMyyMBuyaEIu3V/p9y0xSJR8/zGuh0OzsZ7K6YXtsuMZyR&#10;xXCJHajzFx0IBratx5VwXivJgDEOATVSVkFzvrjTfC/2GJZvGcayHowXoa5M/Z11HXIFuxMIHUCU&#10;DG4HpVCWRmgmMlzMTvyOasWvlNbXBWdWZyN3rxU6gtCCf/j4IWDjHX1qo1pbtdRs9u33wck9a1to&#10;8xsgVGy8/NISC3TFNMC1HbA6WNkUYwnOKyjFOlzKyTsRnkGte3ScQ3Srcy8rnA5xREbCSW4iZyrc&#10;jPpSGYhkhlRUGqrbuW6k9TTLqbVLXQr2QWMdwEiJ2B/vY96vX2lWTWYHnO3zfLsPIrEks9Xig2/a&#10;JruAdYXJDAfXvT0Ax7LWjeXNt/xK0gYz4aLfyMV6NH5Z0G3IlU/ux36VxdnY+DFv3lk026gkzwhz&#10;1rXF5ax3rohIi425NFrAbCnAkA4B6ilgRG1D7vIlGM81QSeN5xiZV9OetRajd3ltY27w6Wkjhh8u&#10;7qKLgd5JFELGFiybfK+YVwms2cK3DTQ3SEP/AAjtUUWuTS2siSWsynaNyHsayb7UmUz4hlKqQX+l&#10;TZ31GNTYqru3Ek9TUkwBhGOM45rMbUbGZ4ypiXI4LEDmrSm6a2LLFCRns1WMnEaeTnzBnHHtUTRR&#10;GKTJ7dcUjMVeNTGwLDgVZtvnEymFwc4BxSsIw5Wv4ZpZIlk+Ruo7itBNT0qTQJkudVeIsm0nGcet&#10;dxFY6aPD9mJTEkkkbbQ3euK1nRtLSJyLsb3k4RRmldDI9Ah8M6cfHZ0+/eb7fcRsc/wHv+dbiA/a&#10;pHOoqoOPvVx9nB9luZC8b44rWSa3kadHuzjHykHihOwr9zsYDaeWP+JpE2R8wqC/1Xw3Z6TcK1kG&#10;O0gKq8kn2rm445PNjKzN8p6hutYl19rHxEtpmjDFJVwrLkH8KTAi1C4uJ7C6C200PmShlyMFRWhp&#10;U9sbeZWZSUhB8xz6detb102lzWltJLo6LKdv3RgAd65y4h0OXxHMttqV8qMgEmYyFBHXmnewMdFr&#10;em3PiK5tobmVRFLtLCEgMf8AeqTUbUNE7jVJxkA7c+nvXLatPeR+K/D1lpwshbrODchYxvb8etda&#10;yXUlvYBpXCeWuRjrTaEZtpeRw6oplRmdQAvzZrorfUEl1MKb9V8zhQeM1RGnaXLqdsER1lXoT0NW&#10;J9GfzUc3ojkUZVgemKQzef5Y8JyO5x1pkbWBJBKZHYnHNT6Qs81pIsiW+9CAW3dfwqDVNPxqshWR&#10;l+UHg4qWA2eN3tpglouSMbgelYlpoHh1fFkeonw8j38ROyZ2zsz6CtaF5xp7hEkcx8Gp/Oj3W5MD&#10;gk/MvrTuI4/xJ4R8L6xqN9Nd3+yd4gDIBmvGNc+HWr6SLq+sklvrRVYuEzuRfUj0r6jVbOWC/Itb&#10;iMqBtDDvVywW/UXiSeQ6NGVCMuQVPUfjTjU5RtXR8J3dpfnwJr99H4X094Ypl3JIwBx3/Ks+ALLp&#10;NrJb38MS4HC85PpivqDxn8OrHUoNVhs/iY2kQSTlpbcYCMx5PPpXztr/AMOPiVoa3Vzp/ia31SzV&#10;P3htG3FR67ec1sppkcrJHu3Xw55TXbk/ZyT74rB07U9LuTNbXE4SRpiuWOA1ZUN00ei6hLc6lOXQ&#10;kSQsnzZ9Mdak0/SY9VuYJU0qO3iWfdveQRsfzxVoHoaF5oviO3j1CTT5bt7NhmVFkJK/QVlS6bYo&#10;uit/bWpWl5czgCSUnl+wwfeum1Cz8dw26Cy8emGCODkMN2dv865W3bxLfePPBT6rrEEtvbXpbzNg&#10;jA2/lTQW0LWo6l4z0vxF4Qsb3w/i5lv4DHcD5lMeev416bc+LPCkPjmOB/FOmw3DWEAkjMYbJI9R&#10;0rn/ABPLBfWem3MGlrOLKNFiA5Z8ds1ycmk+Fr24Estle6XqDKgLH5hntnNCQ7He+OG1y4+Euppa&#10;aNYPBKU8yRZAm3d0yeOtQeBbnxRpfhiG0uvEMMqME8mDdu8kH/b7/nWVLpWvweF5dI1H4gW89rd+&#10;WyESbPlXpk9qgudA8UrC7adrcYiSwJUCffuIHHPNK1wPQPElxA+n36TzWjMYMoSoNeVQSTvrsIGn&#10;6hn7WBEVU4PNchJ4i8VQQXtnqfhS9a7EkiIzKRn0xnrXVeBtf1zTIdQfWNMNzDcSExRLbbjDzxyK&#10;FFoCz4wutFsdOmuJonl1KJodsXTg+tJo+saxdWlxePZSwWMMkBlZXznvgVwniOfVtb+OfiLyvD97&#10;5PmqfmTGfQAV6b4c0t7PwK1vqFuyQyKS0Bzk+hqlFAevy674evNM0iVNekASyQRxux+Yj1rz3UNS&#10;udR+LOmadcsI7a4jbZJGMBdgrh7u3lPiUjTbm+niSTLxqpAT8a6DQ9R8MWnjnTBrYe28xCsDY3En&#10;v9KQuU9Q0y4urXwL4xt2W9mTdGlnL5hJA6GulsheR+B5n07wdbXt8LZmMLyhDuI4JJ9DWRFdeGxo&#10;Wbe6t5IANyE9eayodVVdT1ZxfmN1nQIQ20MD2pXJsZ9hN43bUvES6nO8160jl4IwSqf3VHbA6Vta&#10;V4Y8UXWjXctxrei2LOzkRFgxA7Z+tdDc6to9j4c1R7fw1bXF7PZYClgWyw6+tecweI9Oghube71W&#10;+N0l4zOjORtLc4qgsdkLDWLfw1fI1tbOtvGzSTD0HcVyFr4mlmvjFBOJEDsFYrzkVWv/ABfG1nHD&#10;HrDMrkK0a5OVPXJqC0ttMijuL618PzurAMdgJGT14FNai0NvUm8Op8O/FurXY1C41IWTR28KsSFJ&#10;GPu15jaHVm+GV/H/AGfIpk1APIVXBAzkV20Eqy+Jbp1li25G+Nx/Q1ccaSmqSLPrS20Txk7hHmgE&#10;jNk1vQtO+H2lJJoNxqE8/lobWMZbnjP4da5bXNE+K974iUaT4Ut7TTjZrI88j7XIIztA9uldlpkH&#10;hq38QaxqUerwXZB+QzxgKmO4Brs5NWsrrw5FP/btqohiOV37AB9KQXseU6KfFGneH7qNNIdrgnax&#10;dC2WFSXWheIr1Lu6u7m3W4mILkgKqL2z6Vcn8S6b/wAJO8VprEE10Z9sYVAQzHpXE/ETUfG3/CNR&#10;2lz4+udOMkRa7jhUh5lP3QGH3RTasOLuZhuLbSfH3iCCbxDo9xgosCxsDhj7/Wq97dWttZ+IZ5Iw&#10;2oPdRNDEDwFzk/pXB+G9BvbnV/NEd/czefmFWkLEt2Jr2LSfBXiRdWvr7XLZHHlZKtJwiDoPypSN&#10;NzSgv9Gm8NabPHre4yWS+ZHjlCByKyNU17RrLw7C8elvITcAADv61VuV0iLxbem10eQQGQrsHSqV&#10;1FozLF5mmjb5oJGM1mFzorDUvC13DZPPcxxMEVgSgyD6VpXWq6fIFRvBe5YmAiu9/X/gNcHfWQeB&#10;jZaTdhPshZnVDghRnrWDpWvXmzXFl8MiWCFyqThu49RQgPTbjUPErzww21paTRBR8pUAkfU1ds5W&#10;jvbWSbS7DJXkeYCFNcVDYePtV0KS50zWEt4wjFxnG4exqO18MeLH8PX+PGtwGabEitIc570Ad7dz&#10;oLh2isI1LH+DpUIs7qezlM15Kq9cAms+zivdP0q0SVo5zHgMrtkn866u01HSZJ7SJ7JUL7Tsz1pX&#10;GcZc2Wlw3Nw/lZkYcZqnGp8qZyv8JxW/4uhhXXdPktS4hdV38fdNYpdVgVRECTGBVxJe5gSeXJqy&#10;4gnyrnB7cVYmcvBbKZADnH5VqhreO1uQ1mpZhw2OlYk4UlysmSG/KrERur7GHmgjbWZNhEdvl5Pe&#10;tNRIQvI6c5rIv4ZzPAQxCZOQKTGZ07jyX459RUKeVJbAErj19aCdtxPGYyRnj1pHjYEgW4UjpzUl&#10;FC5VFjVVj4ye9ZUnl+YwaMdOD6VsSo5YEg9O9VXS3wzMi5A9aSYGP51pFLEMZdnGBirBvYRcFWgw&#10;zAYokt4WVSE538HHSofJDajESgymMGmBZKu1yhwvTkVJIg8nHydPSngHzDwegzUW6L+0o1eTgtzn&#10;vQgHRBFtpSRk4qkZXDuN/UnHFbF19kXR7to5UxsGAOtc+TmIkZyKAK6XEralco9m33xg+ta4Di3j&#10;OOAtZ6xu7qysuQ3PFav/AC5IpnX7tJAQDhs7Cc0p5GPI3A+/SrS20v2ZGS7DLnkHtUDrIsspWInp&#10;jPamBWdAjk8ZJ6ZpjD92Dzk+9S4zJIzHkkcVMxjEZyFI2UgKLM4QfP68ZpkSPKspFyevNKQGkc7T&#10;1p6ZUyBWGdw4FNAQzRbELfZhwOprufhYof8AbJ/Z0QgHbdXJbn2NcZdzl7SGJkwSw6V3fwhjz+2v&#10;8J/m5jtrgkfhUVfhY0fWPi/BuPFAMqAMgCk15ELSVtN1Ai/U4Y4ANemeMyskl0v2kqPnLYPTBryC&#10;C6mg1a32h2jM+OTwa8uK6lMt7mFnZRucEE5BqjOIvsrP5oJD9M810WpCwextpY4VD+VllHauOmcr&#10;LIPmyG6VYitdfaNsRSNcd6qbsxsCDnHpWiZkMCgsvNQbQbzARaCS7pgcaZrDbSf3ZqsjsVkyAD5h&#10;71q20cQ0m/JuEU+UePWqEUKDT78tkHzDnnrTQDQpMiARnO7k1YIZZYwcYOOaZEeUwf4hVq5yIrYq&#10;uSVoGVJ0eS8VEZgRjmqF692NN1G2j0tmZ7uEh8/dIrc04ONSui6r8seaHmhW4af+yYy25uD04pAe&#10;k61vk/Zx+GCvG2/7Iox1ycV5+vyC3T7N0Uceld9DO9z+y3czyWuw2+rx+X7A1wN/5n9sXOwAKsCE&#10;n1yKlPUt7Gr52njT4CIkEgHQ1h37MXXeAc8jAqMmQ265Q9RUc7MbdSP4atKxNxLRAJL5jbuHKgA7&#10;u1Y9wk661ej7NhSM7gOtbtvs+xXjEn7oxxVJXaRdbDWgJRflYnpTBmTbs32iYEZw3etdVAikKRjO&#10;Pu+tZNs8a31yHj6y8EVsZQIzqoPHIzSQjo7Bok8OzDKAtjIz0qYBSpzJkZ4rnpPNGjWjC1cFpOQD&#10;W1aM32aFTg/uxk0mijYt0jEQbdETnkA9qZd3CtKlvFC3+qYsfwqnZwO3iFpVvnxvA2E8E1c1CKSH&#10;UxK1uAxgOcUJCuccEuxLrm+xkbLMAc1kW8V3FNqH784LnrW/FczZ1AnaytKeMdKz7l4DaXrIPmUj&#10;5arqSZU4JE2CQP51FHx5OWIGalfebRyIRnuM1DEHKvkknIzimhl3M29cIMVOnE6Eg9OhFMt2H2oj&#10;IGB3qOS53apdoqkBV4460BcvS7xbOUAXJHGetIn+ussqBxVK2klaKTeBgTYrXdYg8Z2rxF1pAaET&#10;ObaOMElSegrH1hPLlt1+0Jkjg45rRtmk2W377gSenvVDxA5F1pTC0JJHNNAzMiC+TkuT71ZgWQ21&#10;wSRncFQfWoIAXWM4UADniup0KymuvHHgm2jtJGe48XWsUajuC3NawaTBK6P0W+DOkPp/7IXwnge0&#10;VZH043EvHOZOea9YkU+dH+5XBTjPaq2k26W/gzQbZYUCxeHraPHptXFaRUYh4P3fyqYybdxFTaN/&#10;SoBkXqgKPvdavOMAfKeKoAyf2uzbOFYD65q5Iadjx748aqmn/scfENRqgjn1CWO2hAOCQR836V+d&#10;ungCGFhDnryR1zX1F+1VqvmeNvgto0N+cxWzTzoD3fgZ/CvnDbbx2lmiKMLAMfXvQ01AmTQRqvmO&#10;3lJkn0qbLZkU55FMjIIOE4qTK+aBkVyjRWVJPNj7AP0rSDOpYrECdgwajUwiCVmXAFXoFiOmFtjZ&#10;PIOKGCGQs2HLpzzVWXBu1xEc+YKucZTJOC3FDIBqds/kkAYNIY2WPFmSZGBIHBFVgSHjBwBkVYvb&#10;gG7gBAILAcCpDDI1lIQozsBApoCCaWIxoFjA2jmqryIsSPsz2Aq1b22ZpC8uFzzxUFxFCLpxzgdO&#10;aBDLcRG/LeQ4JHODXUaZG8mr6biIn96McVzlmF+3WKCVC8kuAAeRXbylbLR7ORYXEhi4bbwKlyGj&#10;hfFpuW+J2o2i3ih0hTdt9x0qXQPCkkr3V3d6kgVYyyhjjAqVhpEnjA302rKZJJQWBPUitFtd0BtZ&#10;u7ObVEtt0YRQH4bPFenQuoIlq73Kd3BamGKO1ezcrcEKVcZyDXP6xbQxrbC9tzHNhWUpJg8dKivd&#10;Ou7fxhNNa6zM6m5DL+8JByc1FeNJca1dfa4HL+UuG3cHFdNhI0ItU1ZtGtIzcytEEAMj8k46VXYz&#10;Ms5N0zM3vS2kSMpTGASMD0qvqUd/DJM0cEjJx0FAdTRtpZl09owEHrzSGSXJGWJJ4rNtFvPLDySM&#10;pK5ZTWmm1rxTlP8Ad9KGgK7MAXZkccc1ct9smny7EYkjjnpVHVWeO2hdEQguAVzVyycra/LGA3lg&#10;j8amwIsQK4hu45YkbcOBUqPFFZTxvbLhn6Be1RIT9qUm5UMGyyk+tDTM2tCNtOG3b94UDJGntsRm&#10;3NuqhfmIAzVR7m+uH8sXLeWko79aQQWi6tI4R9pb5lJp721sNQE1vO6gr865oE1c1/Ltv7OjItY2&#10;YAApnpVO5yksaizVcgcelRWwulluJElduep7UtyzuI2kvo1Oep9KBWJRbebaiQqGYdTSxw2vlXPm&#10;2J5Q4NTW3/HizpdrsA7HNXCAdLd0uoSwQ8HFCBmbYWt6s0/+mkRPJ029K6N7NJrEqb2NMRZD7fSs&#10;XSdTt4/E0Md1IAGlwp252/hW9qs9mdRxa67BIrwZ2L60MItoraS2rx3l/G2rQtFuKlm7ioNVtbdb&#10;qLfdW+x24diBgn/Gs22uIh4gsornVHjL3XAHTj1NbHiiwtLjwnKRqp+dExtfG7H8qicU0a0akoST&#10;R5lrOjOmtma2lEc4bcdrcNXpfgrW7uOzsLXVFlhO8Ks+e/bNcqIrkeGUBtZCYIgFy3J9OaoQXYGo&#10;NHN5JbOAp9PavmcVQs30Pu8DiueKZ9IXVp/aOnajDcNauptP3UoOeO3NfO3iXQbuz8Q6lE1iMC5y&#10;hK8Y7YruNH1bUoBbR2t8+0Ov7mR8/rXoV/bw6t4Vi8+xhF0LYEiuWjUa3Oqor6ny5q0TjRbQm3UF&#10;UGWHesi1mUFDsVnzxnnivR/FGkX0OmasgtpiFflcdPcV5HCWj8QGP5+H5DDGK6FqmzHc7UXMNuNB&#10;u/NBMWpxN5XXK55r6KvfDPgLXvBmh6jY3tqk8ujxMZo8DDAcqyivmCdc6ZKEj6xjJrsPBWta5a29&#10;3bxanOqBuYy3H1FUpaWZhKnfpc6C90bxJpmqh7HWLxGWbDIXyjfgfWtfT/EEpuIrTUvDTQT5GJV+&#10;5JXS6Vf6bdeI7I6ksM0MkgDDzMc13OueDvDd34WjudLukZkgB8tW3Mn0rSOJcWjhr4GMt1Y4C9kt&#10;Da+bEBIPKGMDms+1diwJYDOevaqN1Fqum6msb217KokwdyEYrYtrP7SbaXzpkJiLFVHWu2GKUt9D&#10;yK2AnT21Ret5dtxbEj+OujWbQri2a2mt0Rmj4fFc55Eq2KlfMIDEZIqoRIJ8mUZ3dfSutO559tRm&#10;saRqMcqyWc4eMOTgdxVGzTUfMmM1swUAcmunsryeOeVWJaPGCrV08J8LS6W2+0hDnGQDTUrCsefg&#10;wl3XchIIwKVoSVb5D09K6W50uyN9LLBLHgEcBqYsYDXCNArFo+D6U+cLHLjGWBJJzgVXmWYYCxHG&#10;auvA6apdkzrtMnHqKn8tvIlLRAYHDA9aq4rGUu4NHknO4cVcGTAozjgVGyoHcl1znpmnorNMB5uA&#10;RRcdiRSBKmIxirI3EOfJ4zyc1XEZAuPnGBVlWX7PCM0gFKoSoGOnrUMsKMJ/kUcDBpshlWRiM4I7&#10;VG0kwgceWTnrSQEsKybZSoXpT1Eyu5K4JqkkyKx+dgd3Sr8UiOHBkXO31pjHBm2tuTJNOkj3wRqM&#10;884Apu6McMSOtZl1fSW7xSG2YqqtQBPIIlvE2IQoXp71XJQxOdrH56xotVt7i7ucSKoD/nV5Zoiv&#10;/HzHkZyM0CRcDPiIbBjtS7cyN8uMLxVTe5QFckZ4xViIuTkkg0AH3XJCjgVKkn7h/wBzkA80pHWm&#10;YUGQhm5pgfNyyxJIdlgin1olZmhiZpM+gqL5OQy55604gmNuO1QmWmIeTBx3FTyAAqRH2FNUfuoz&#10;nJqViShBjXoMUwI8/M3HQccUuT9mOAetInEo3MT6VKOMjaOTkUARdfLUIenX0pygbySppx2lnwhA&#10;4qUKNiZA6daBEZUZJz9acQv2Y/OfvDtR8uQN/OaeoAZSWxg8D1oAQgDyiqkHbzmmlWzIdoJPbNTq&#10;ARKS3BPFIVXeMudueKAI1il8uMYUc5J9alZBsGCoA7Ypybt6/vCfSnYO4nbSAjRFyMrx71KAuXYN&#10;gD+H1o5KknFJxjpSAAE84kAUjEEmg8hMetLx0K85oAhbHmAbDzSY+ds5GDVkY3tnjpxUUo+Vzsxg&#10;UXAibGOKYQfLk47U4c7SRSnt8tA7EWP3Z4J5qQD5ZckDKcU09TzTiMpycDPWgViPDGBdoz8/WlKk&#10;H7wPTpTsHaoz1PFSfKIRhBkmmFiD/lu+T24qNs7nPI+bgVL8nnyEyDpTQAVkymfm60gGndmP5O3J&#10;pjZLPk9qdIf3WeenQVCMmAHPOaAAD5f9Y1DfdwCBRxhsqelN/gOR1qkOwxiMvkHGOtR5c26gSHGa&#10;Rg25QEA5pcfI/wApzjiqQA24JgvkHHNRsV3cDt608H92RuOKMKYwdx560gGKvyOT1zxS/MI4/cnN&#10;ShM+Xz35qQphuo5HFAEAz5h+Q4xT+d3Q9KVgwBBcHg4qNGODuB5NAhwDHzPmzgUm7EMn3SaduP7z&#10;IFQEgoxAz170ARhiXcbTgml5DcimITmUFBy3FTkfuk55ApAMb7hzGOKU7/JTnIxTgcI2Y8hh60x/&#10;un5j1pMCIcyuPm6UY+VjznvUm1cgeZjjrTcONw3dDzQA0A7kyg60s3l/u+vA4FLzk560xgpYNzwK&#10;GBGCPKc89efanD7jsGXtxmoyMvJiQcjmmpGVml/eHmiwyUgELwRioGQF2U7sbc1ZyQANgPNRSHMg&#10;ypHFCAt+E7ySw+Pvw7vEknVf7eRWOegzX6ETq0mk6NMt55c0thE8Tg/eBGelfm8ZY0DTCQ/uLtCO&#10;K+7/AATeXupfssfDud7ki5g08Ij+oHSutuUopmfLqa2o6+toJbPXfAdvNYtCAtz5YfjvmuE1Dwb8&#10;JdaW5utI8e6fbg/MyhhkH6HkV6ILrSZLG4tdb0SLaUx5mM/pXn2u/D+OSRb3w/4+v7bcSUjDlV/S&#10;s0x2PNdT+GmspcyC2+JjTRhyQEkZCfxFcnP4K8SW9w/mXZQnoDcbi31rtLvRf2lLSecQeMbeSIDh&#10;jLniuH1WT4hwefJqXia7NwT9/wAwlfoBSm7JMtMpvoeqw3iCd4gqju9L5WnxyOC0JO3g5rKWXxVO&#10;krT6xcOhYfxH8KspZXIyX8wsRx83SgCx9rszaXCRWOSD1x3rPzfTG8V5HUH7oq6qQQo25E5PpUc9&#10;7bKP3FoGcL1I70xkccdvb2Fw8piDE8A1nznUboBIoX2bvpxUiW97dXqNPK5AfOwHoK0rm4sba3hE&#10;ceG2BQMd6YFaRLS30CwURIJivIB5zVGOKfzbmVzuyOnpU8ME0rXM0zt6gZ6U2aVdsMaFsGQAmiwF&#10;WXLSlwq8H8qyLwSeaCGzgZArfuxGk0KKG5QZrIu9/lrhABt5FRJAzPVm8kkxkdO9MeQl1wWGaaN+&#10;XBIIzSYbC8DrUEjhkmUYJO2nLn7PjdxmkQt50h2jpxUyJtV+eppDQwBMj5mzUpU7WxnJq1bpEfNL&#10;MAOxxUzRp5IIuAT9OtUhWKSAeVjPIPNTmGcIWdxsK+tOiWOScbhtCnqO9ejeCvBPjLxL4hktbDT7&#10;UW6TL9pupHwsK9uOpJpv3VqUo3PO7a3vJr+xht9Mvri4knCxxwoWO49AMV9WfDv4VQWseh6x4pt0&#10;e6dUeHTTysIPTf6n+Ve5eEPh94H8K+H9NkOlW99qa2ozczIDtb/ZHaunvBLJYTTNdHBPT0riqV3s&#10;jWNPuXbd9Oh0S2trPS7K3tooRhIlCj9Kz5NUZdQZFtBtJAOOtYtvO328IZmPzc1YcQf2gW8sBs8V&#10;zTk7mkVoa7mcq8qTMuFB61NBflraPzrpQiyAZY1QWQixdefmH5VB5dr9kvEaAsH6kHGKpCaO0ura&#10;1m8NApewtHJanlDnHHtXCx6fqUK3SxahK6tKSuc5FTWMl7aXwEGozeUT8yMcitxJJZNQEu4KoboB&#10;T1uI4y+tNWYDKS7W+9x6VgLZ3I1RGNvKE8wAk17GXgaN82keCuOlZtxp6yJbmMqACS49Kl6AmrnA&#10;y2amVQrgDC9B1p9/feG9G8KSXuqeILC1hWIsgcgO5HoOtYvj/wAbeBfDOgSqLaW81Z1K21rjAdsf&#10;eJ7AV8aa/rXi7xB4te81fxFK6iYmO2QkRoOwA6cVrGnzBKXKeifED4ka9r327TdJivdP0gtiaYEr&#10;Ld46cjkL7CvKrWzskhmdpC8meWPU1ZVEBiH2eMgAYxxirKqNpyBWygo7HPOo5FcRxBWxDwelKVXy&#10;nAIAz2FTN1AqMluMRjP1oZCKzKCsWM/e6+lRvHkNh8nHNX9oBHyDkdKFRcHKADHWqUh2M4IcDG7g&#10;ck0hQefnLGr7j5OgHFNj2+VzCp5NNSEUsL523BAx1zRjlPl5B5NWXiOXIXjNMKAF+cZxxVANMkiY&#10;2k5A4NXoZ7ZrdftIDuFOAaz5FBJy56VAyjYp2EHPHNNOwrGjasn9s3IWIhWkG3ngV0U1sk1mV+3R&#10;r+7GOOtcoxlXT9kajLEHPpW3byIdOsx/aEhJXk1cW2JozTbTRaq29i3zkDHerbOcRoY1zjgVaLId&#10;TjjZhuCE5rOuUYXUspmxg4Aq0Isww3MtxGkUXO6rVzFPHasksah0Izz1p+mSSpHayGMDngjvUGqy&#10;XH/CQO8i/Lhec0w6meC32p2YSEBfloiuIf7VgIjY/PwSKvAxuLYbF6elNuoYkgRmt0UEjGKLjaLs&#10;t5va3CFsuwGD2xVe/jj+1WjucsFGStUACJoCD6YrQfP2A5AJwOTQFg8lH01yblckDbXQWFts8Lyh&#10;r12JhJOB+VYFvGxVmLtjBxz0q/8A2jdRaMsPkqcnG4+lJoHscy0t0nia9bzDjzjnPYCrf2xpPlS5&#10;DHeAxz0qVkjluJSYFG45zmoDbW0bt5cBXkHOe9AWL01q6WwkZiAyAgVD50ywjFuX29gK0GaWTw9E&#10;rsC4jwhrJi/tKEXi/Z423nv2FCYmSxy+ctyfsjKPcdKjmWza1CNhXPRqcZJ449q2yYI+aqT5ZpDJ&#10;EBjkEdqoRJEm0OJG3ADg5rbtZ0Xw/fBzEVMR5NYsG14eS3GauW1qs8jq87KADtwe9G4GcJA11I/2&#10;Q8S+lPujFMlrujPy46U67tNbiufLxCymUfN6CkvkkgtdLbywdycmiwFdjEUeMWQA2AE1FZvb2uqy&#10;ObwY/hXuau2kTzSSYX+DJ9qz7+GOO8tpHhyVkwBmgDtrXXolFip8wFuAScZru9D1fUv7dtA17PtI&#10;GATkYrxO4SOex0wI4iK4O4Ctey124s7qwU6AJygCmTdgj8KpMTjc+vbG40K60pRJ9jSdExjIBNak&#10;IeLS79flAZflCtnNfLNlqsw1mW8OrXfzSJmME4Ga9j0PxHpQ1XRxc3c7q2wKD/DmtNX0MXFnqNpA&#10;yeHhKzhXkjfO8YryktrieL/GwfXryeO3ux5aKpw27/CvVtWkNxpWjCDVjJF9jygC7dnH61keFlNv&#10;c/EiSewhJaVPKLLnGM5pXEjB0mLWJdTM8ujX4WOPIJQgD0pPEesKbrwhbW8YDRrJ9tJ9+gFegx6p&#10;cy/boiLMRMCECxgVwepeHZZfE91cxatsZnzKCO1TzXGtzmIIL25nu9mglbcA+ZLnrmuhtdIgtvDi&#10;Pa3UkW/eTufcc/jWZf3F9HDY6XYXwT7TqESM+37uDz+db+uLJZ2+iQjUpHlS3iMgHAY0+bUbdzBh&#10;tD9puHkmmaQzc5PpUMk8snjTSbaLT3PGZXzgDHStO+vtOisIJGtGWV7UfJnoaxdKu7ZvFEfnSAGQ&#10;t0H5Ulr1F8jpmEr3emxSXbFvMHTtit7UrTU18MtNa3oMywjhqybYRpqM0pbczE7c9hWtaXlw+pxw&#10;vIQhfp6itbGZg2za7Pok8d15yRn/AFjY6jvXYWup6Avw9tNNtdNgJRSF+XnPc5qpqlwiAqtrEsSW&#10;54A61yehmSXxFqbiKNQJG28UbhY6WK4t7S4JFlFudhtXI4p1zdfaLxIirhtvY5qp9ksRe3clzrUn&#10;DccVUEkEV/K0EbSOTgMaQWH6ve2lroVhAdMlbM6swBxvI7Vkafqd3e+PfELDwlcW0MMcKpDzx757&#10;5rUuLbzGsJtQKYQlkQDqahjvIv7VWGC2gUvIBwvUD3qrqwKJ19qlr9ovXuJIQgjB+cgfqa57VPEN&#10;lBdlLTTbd1VsFl5BP1qfWktpPCqWtxcTJviBbYSCfxFcwLLTI9BsbeKyCkv99jk1DY0iUxy6xb3M&#10;moXrCMSgpEGwBjpmuh0+30+GJ1M1lGiMpjJIOQK5+58iLw3cWqlkdwpLg9MelRWtuLhoVbUbjYoA&#10;Ztx6VPNcdj1GO9e8mjVJdOFusIUGNQvT6Vk7Gj1rWAkcbAD5cf41zE1zZWeiT2tndTyStKoQE9c9&#10;eas3t9LYeHNK+0I8clzakoM5JwOeapyvoQlqMuVjNzq7yqu5XG3Pequn65pun+LbbcWZmbaSFz1r&#10;Civrm5zmEshmOSDir9hYWUvi24meNNkZUjcM9OtHQdj0u+urKXw00xnUM1sWwV6dxXnem3McniDW&#10;FaaLDzEDj8q6F7nTbg6rbQyMyogQtjHNYEcOi2PiKRX3u4bLn0z0rNKw0i89pfPqQCMw2tx83rWp&#10;aRalam6uG3KYoDvJ64NM/tTRY7eOVZJHZVJIx37Vyup65qM8wCSBC0w+Xsy0wSb2NEeIopfEBgWC&#10;UK0xDu0ZPOa1nSCOynuE0qPftBDsOGNYNldaMl9GJNEg3NBkkKOCK35tW0+fwW1r/wAIUpJf5JxJ&#10;jGPalYTMqS51BzAZ5oCB0VUxtFZ5tby61iIid/IWBsseMVIsOoNIu9QiqpI5zkVA2qONNu7UaeFV&#10;dwaQcFqdrFIq6abC28XTL9vt+Wbk47Vrz6hHcylDPhPM2gHgGuRWyhlugWvp9z3y7SD90Z5r0XWd&#10;K01PAFpKgZXTTQY2XuQO9CY7EF1b6jH4KiS0u0SNo/m29815+lj4iXxCADuVp+vc5rodK1K/k8LX&#10;MUxO5HIBz2FW49VsIfsrmB3mEvCY4OKIyC1i6i6jZ6PZq+m5lwuE9jTtcvdO/wCEGVp7JUkRVIIX&#10;pTra+lufFVzNcWgRTAMJnOKdfXPhr+zLs3MC4EwJyueKBFO2u7Ob4bxubeSQIF8qQR8n8K46/wBa&#10;WPWxB/YQbaBk5wT6cV2tn4s8FfapbOw0aFHSMLlohgk9ayLzQ9Mn8SSXzTsJJJAxQDio5lt1Hscv&#10;ENUvdRE08/kwI4KoTwRXR6UbE+Mn/dIY41Bz7ip7i0s20PWI/wC0nj2Ku0KPTrXIpq2mnV9X0y1t&#10;598SjzJj1ouVY7TXdR09I7xysLt5ZESZ9K8xn1O0t7y11B44GuIlkEKk8Ln2rF1y+l/tm7TfMUji&#10;PU9TXlt5d3hu76WVpTAs2VTNNWLjHQ6S61V7zxffGT95JJKSzN0A9qxL7VNKtbuSGFxuP3io6Vw8&#10;OrPd+PfE0dpp7xpDEB5mfvk/yp8MblNZSSMNIZM7jzQ9C0rl61Eb+LPFF59nkd5FUKWPTHpVm5Ie&#10;xjkEG8s3zkDpiufR9QfX7C0tr8KGlw3HQd67GZ9MtZ9C0+GffK8f7zcvUnrUlNHDzyTR+KY3SWUY&#10;ZSBjjit5pry/likuorjECARhWIX8R3rQv49JR4Ea3j3sMrx3qqWdbaLy7NR60kBPbwWn2m6Ejy5K&#10;cLnrVaLz4df2pBdCMS8HbmrVrHc/2vC8koAZhgVvXcsKWaIIYQ4QEPtHNK4rnO6lJJ/atoqajIGk&#10;xkY6VZtoYo9QsmTy92zL5GcmqssTPqKXLSAhR09K3LO0D6XJP5rApESVp3EZWoQ3jWt3MNPL7TnI&#10;Hasq3dpw6RHY6sAR61ZutT1pGa2S0iHmSlQT3FPtIkt9QjUW4DswZmz3NAI0re0igFw0ksRmePCg&#10;Hms2O2uV8c6Wyzs2bnLk9RWwIWfVGnLSMQnygngGlkSO1068u7nUWaRvuKB09KLgO1C3EnjXSneR&#10;fljBGeRxWnb6vaw3My7GeRCANo61hQXEk0Nu7SN/qmNY1reQJrWql7YZEzbBjrSCx0esO91ImZlR&#10;pBuxt9KXR4rU2N35t8ojVSAPeuRuNQ1KbV7gJHGQBhV6YrpNMt9QOlwSOwAOSVz0pWKsZtzG8fjU&#10;yWsUnyykAg46+1dtpqvbponnpG00pJAYetZ+nxWp8TvLM4Y+eoRccZo1q88n4iQeYjYgMeFHbNPy&#10;JMrxHJdN8Q5baCzIO6MyfL0B966u2vtMsPDAMcSNP9jwvGeSOazr6WOfUmlh8tHkswWYrzgCuQbU&#10;I3v7uBLRiVc7mPtTtdCuQ3T31x4xsppY5gq3LNz3zXRW+qNbkm1iTeYCpIXJJNZuml7y81ZCUQom&#10;ARVmKC3tXuHN0G2y55HWnYYOusNp9zJNfXG+XcfmzxWfp9lP9ovGeUxoWPzHv+NbmoXsdxo1n5RV&#10;SSAQBTbpi3hW3ghlwQoMjY5NCEZsTxxeJNLg53yXYPmH0B5r0C9vdN22scFtAFECZPqa82jhf7Va&#10;zSahl1BCjFSm6jSSPKyttb19aLAdXPA13rejDzVK7wGB4xXP+I0uLfVnt4tQ2/OgyG6561pWc14w&#10;UiPA2Erg1kXtrd3euW0k2oOvlSk9etShl7yIv7J0hFlJZoAS+e9Z91bytcWMKzkLv+Y4qzDLF5l0&#10;iwuPLAG4nrTBNI93dHA470xEn2fT0lt1jnQOCCfwp+p3Ms+mpEttu8vaC3Y1QXyjqJ33EgJbjFS3&#10;BcGNIogMqATTsCCGd1gGIImEajgcV1FtqNsngu5MkFuisOQWrk4rO/N2uAGLEZ5pZrO3a/lS5up2&#10;PHyq2AKVgaub9m+jXd7lY4HAB8v2NUbyzI8QR7bWFSJhyO1Quun6fp+lywRvuLcDNWoLmK4nll+0&#10;sC6jA96A2JjaGS+uHa5VikQ4zxVVoI2l3rZ/dflfStnT4bldRuP3bNvGWyegq1NdaCYdUSCBzJGn&#10;73jvQOxhrbXBS4um4WMDYKoXC3V1rFgowqofSr1tNqM0V8qIrRJnK9KZbSSRu7PFs+ZsjrSBmfqV&#10;qWtIIxaruQcseas2sEg8P4dGVtnBxVSK9V/FVyGZifPHXvXQa1NEmgaY8drtlkiwgHQ0MOhnW02m&#10;QKGBVWUkuSOtUbrU1udSD28bLFHJh+fvn6Vh35uzocAeIBpJcEj0rYjs7ODw14bdZC26RCRTEWLu&#10;a9h061uRDKjPEdo9fwrFt9P1qc6lNcXsrGdCUyMBa72/t5r7SrEQ2CEx26+wGBTdJnsvtT22oTrG&#10;8DjaAOuKLhYo6Zo9uvws1ULlbvecdt+a2fD+n3EPgnxWr2yxu8ZHmM3LE10Mi6aUsrh/EH2eFYzs&#10;KpmsiXUtFEyh9RuJcP8AKFGN1Fhox9BsIbfWfEnmRKi7nZnb+Kob7UbM2D2jS7klu8D5enPrWmL6&#10;xuPE8qXDNbwuFEQUZz9a5vxAlqni/RoobVT6GjQGtBuoWNr/AGbGsUO5tyEOD90Vzd4kZ8U2qefI&#10;UVV3nHfFdbfO1v4W0huskh5z6VkxwyytcyG3i/1e4n6UmI0oGjXQ7jDDhBgd6py3KfZ5vMmGQp2j&#10;HWqTzlhboJCG3kNj2rUstPLzJNMw2Jyi560XsKwljDK1iWfcN5P5VqRQwxxxFEwcnNWJCmUCxhVC&#10;8AUiAljjtWM6l9irDPlDP8+eKQZ3gbTTsEyqeKmRRliUHvWFyrjNp3sNv0zRj5Sdxz6VPjI4OKRv&#10;KWxJLNnNIRVYEmQjjpTT1PB6UnmZmIKjNL2X5aYDTyTSYO1jxUipl+cirENrcPOwHI7c9aYXRS/5&#10;aH5T0pMrhs46VJco6SbS3JemwxyPeQBYwW3DBJpgSGVRo7LHZEEtycUQQzz6np8Mcd7JK8qokMSk&#10;szHoABzW/p2k61f+ONL06wsI5buaQKATgID1NfZHw9+Hvhzw3oFrqF5ZWt5rP2fcHkUMsRPUKD39&#10;6uKE5WML4TfDOx0qHS9f8Q6baS6o1sHtbSRdyWankEg9XP6V7je3+94AItkav+7UcCsubU9UleQP&#10;4UKqD/rC+cfhVVxJcRRYj2ANywPSqaIudFHcuY483MnT1pJltJUcFl3Ec+9ZtvZXMdrIzeI5J9wH&#10;G3G0VLNd6BawQfadZePefk+TOfWn0Dc5vWtIuptOlSBzFmRTvUdMVo6TZ3psoFuPGiK4QBSV25xW&#10;pHrHhRp7dIfE0kzuuAhjI5qpfW4mhy88gByQEOKLXBHSRXV1BEq/abZsYxtfOaWe4Fykm+NY5EIw&#10;QMZrzC40vX7U3F1B4wvXjyD5btnAq1bavq8lgAbWNmVMNIOKTiNHazWeuB4ZbfX2hXzA0g253AVy&#10;Wvx6jMvi25/s4SSrAnlRD+MjrV+w1DxC0KhteVoyxyhX+tXopVW9DySryT1HSqtYVrHGeFZTPc+I&#10;49X8O6hBIVH2WbnEeOoI966XT7q2std1lRdgoZxtrYEulF5dslvtJ+b93zWZe2WnyPJJbyFSexoG&#10;WtQZ75AyWkTAIOSaw/LSOdw9iq8gZrZs7aaPTSUuW3Y+bmqly29LpHtuQwwwNFiWi1Zqgnyjnay8&#10;81cmBWWZY5MnAz+NUbYRLp8iguDtHJojZxrfzTEgt1osCLP2XWBbPJHZK21NzEtjFZAkluJdRkcy&#10;tskAC4xgiurlmjXR/nvXG4YCjjIqm8cY06IxWKIG70DOUnbxAL2A23iKS3TcNwC5zW4upeJP7Ejh&#10;PidmUphlcZ3fnTJVxHKMgcelVAMJ6fN1oWozndXh1iYwmNXjxcAvsOCfyq6sD3Wn2kU9w6TIihJN&#10;3pWs7EAZjByfzrD1driLSvMhjZGEynrTYXMLUpvHVp4lkgtfGLvEIxw8Of1NPh1HxfJp8kcl1EzF&#10;gGCoBWzHLf3dpDmOIYiUbsck0fYdQjvLZjGinzASc9QKUWhtMiaw1q5stPgfRZIjvVvM39cdK9Ci&#10;t5U8IWYn1Wy80RKoRSDnFZl0bqXw3pxGY1aHAI68e9ed6rqI0PVtPnufEuo3DXMxFvbnJ3t2GecU&#10;W1Fc9F1W+0PSvCdze6hc26qISYYiRuc/SvI7S18WeL/Gz3V1Nqllocc+VVVILoOwHuKdFpniHWvH&#10;FvqmvlhbK6vb6cr/ACkfw5r1/Tb2S3ttPiS3sUiWMBY0QAYHbHShLUm9yC30dk0TS7PT9NitbO3T&#10;EcKHaT6sxHUn3rpNEuprK/uIX0+4mUQlREzkhyelE97atp+9IyGK9BxWAtzMurSS7eRIOT6Ux3sR&#10;iw8Tx/EjxfPeeERDbT3IaJVfKgHpSXmnqkk0nk7QWB9hXoVpf2l34djjkTLhRsJ9arXVjPcSmB7c&#10;RO0R8oA53AVKkxnnphjeSELcggAZOKveR5aWkiagCN3zIBU0lneQX80ZtcbXILZpMN5cXyjlqq4F&#10;y4uP9Atxs/5ZisG4kgCsRYyDpyK0AFGoQrICykgj2rSkjtmsT/oUYIXAOKQGVZzI9m4+xkgjAyOl&#10;E1ohScrDhhz97rUyxuqADywM9hSsZPLbMx5FFhoowaaHj859Rg4kAKbhW7eaRep4YNzCu6KJF3Fe&#10;2a524htmjuhBfXaSmM4bccZp2na14k07Qbi1v5kvLbJ3seCB/wDWoTE1YuWTRLOxkjQnHHHWrM7f&#10;uZnSzX5QcCstLrS7iRbm0v2ZGJypXG0+lXUlbByuMnkUAZ6XRaZlYoDuxzTpI7oK0gRyMjgDNWLi&#10;0tiry+Vhu2DU9pczJGIjCm0DHIzmgZl/aImkjUooYDG31qd2i+zRopULu5p15ZwPqdrMkpU5OcU1&#10;bZ3voEFztBIyaTQWMy5jtzLIY4hgMMnPenQmX7W6YU4Qd67CPRLVYhLLrLEFQdmOtVW060XWJZFL&#10;EFOBTuIyQgayKNDxzzUK27QSu63L8n7ua0JBbLI4W9fdu5GKYwJcH0FSAxZY3VsAbs8jNSs+223f&#10;ZN2GFUVjRdSdihyT2NWFkJuwm0bQefei4GlBdeXa3DJax7jFgE+9c9Ik5vZ38zB83ORVm9bZFIQr&#10;dBxVOGTeIMykZoSuMuRTzx38BEhJx0Na63VpIwWSCNHHQ+tc8QBdEb+R3quYbltXjcXpx3FU4jOl&#10;uYdOkt8Po8JZcYYCoZND0yfTUaLxdB5uzmJxjFVkuXW3CNLnAwTio7gB7KGaLxBKrKPmQDGaIpoC&#10;lNpuo20UuY5HO75WU5FVXS8MCb7os5YYB7VpxaldRwrul8wE42vzmpjNos+SbSWCUrng5DGmKxgT&#10;o0ckbNbxZwM4FaEMNpNZyA6VGcqOTTLpC1nIu8Eh+CajgnmhgjQxZZiOaLi2IL3QtIkMkZ07AK5U&#10;o2MGo7LTJoYrlPtk5QONu5uRXQGZWRDg8KKfvVof9UelIooyw2oSPJTeqcNVFbm4guZGXRUniUg8&#10;da0LqJ2tGIcZAqlBvjuJQXUq3UEZoGa8WqaVcWls7Wrs6dFPBWqbPbnXnkO3A6EnP6VVntLV33xy&#10;hHzzt4q1b2OLWRmmctjnmjQLD2gsJZG3yRNuGDWLfaWkbypDBJ1yCDWreRJDp8UpuXGG6A1BNrmg&#10;W+h2xm1R3meRVC7On40r6AY1pYa4NWaRtbdYyRtQ1z+tzeMIfG8zQ+HY54oFUSY6nNegSatoS3em&#10;xyGRTLCGUgcU3z7K4a7EOwkkAOw60hFbR5pbrwTuuPDkcM8acqTUP29ljvYZ9BshAJMK2wKT+NdD&#10;a2imC/RSEme3O30JrmW8OeNLk6gL3UrcRmRvJjQ4z/dyfegDn5bWGx8fXWqpoj3NpcIuYt3Cn1rq&#10;FvdIfwnqN41xGiRoML/dz2NZmjXGr2uu+J9G1XwHH5dvgMxkB2q3Q/jVfWtOtY/D2rPbXLvaSTK0&#10;kJOOnNMDqLCNZdKtrhZoeAWBz2qtdXXmzyL58m2NsMw71R03zLnwG6WOoOjBFBUnoKbsngN3C8KM&#10;+1R+NFhXOeF/qMHxJ1ox3k4ifZtUE44rpp9Su5rCTzLhl+QZbvisubSr/wCwXtx5SM2QUXPSsVp7&#10;3z5EmiAZCASO9NRuNGrbaxdweJETyNsLSgMSPv1vXhv5r4zWiKBuRuOcVw1wVe5iJxwBnAq3Y6lr&#10;lv8A2sLS288iPAjdvX3ocQaPTBrVuNBeK6smEyqilo4utWEud0luY53AwDzXDaRL4mubndc+HrO3&#10;RXJlXIbd6c11SbmkjxsUZ7D0qHEaY/V7G01GweG58QXkKFMb4mII96o6ZpdrpukxW8Gr3t5GHJMs&#10;7ltwPYg1sSrb/Yyys2cVn+dEzSKLhh0Ao2Bbnlni74faZq/iPV7rT9ItdNuxCW+0rgRu/YMnTk96&#10;+bNYs76x8RatpviHT9Ws7qG6HlTQErHLg/KykcEGvsnWZtbgtkKa3L5J52Dj9a568h8N634etLXV&#10;/C9pMBxHPgeZGfZutbRmktRPV6HxvqvijV7bTNShXwZrFxsjEcDIC3mk8DNSWE+pyeCbaPVvB+yR&#10;m3bIn52t0zjp717d4o8Ca/p0vnaTrdlewFCVtLlAGA9mrxS21j+zfih4h/tfwjsidQpTO7y/U1tC&#10;SaGdZoV1Y2c9wEs4xbNGCY3OcU7xAbe70aa8stUs4n3jcMDPHp9K5NZtJ1DxJ4mbSdemaGOPLqy4&#10;2k9BVnQIoZ9c1SwnSUXIikeIhuML1o5epPQ5G+sfiBq929jHf6lOGAzc+cVOB0A5H6VFPpXxl8Pa&#10;BppT/hKY4Q3zMtw0it9c5xXqelNGviizW2vXEiTOM4xyK7k3lw9lPHdxo6+UQS3I/Km5pKxKdzxP&#10;wdrenah4+1BfFNjatdQQqdMcQ/dB+/n19a7SbV9Fl+Imn2ekPbSRRT/PLPbAK5z90Z/KuH8Q2d+v&#10;xZ0LUNL8IWTxWzSGYFgMg9a9Ct7Wwuf2c21oRRWrrcgMEQffz/jQin5mhrJvmutMkg+C2lafLDbb&#10;mvA4CADqT25ryW/8U61c+OraFpraeKDUFRpAcbxnBwPavTdYg1XUPgh4Xsn+Idwi3DL9oRFwxUdB&#10;u/nXPjwV4NtLjQ5X8aXwnCqVhC8N9TmkwTNObX9DsLmzgi0SUxyWsZaZIcnJ69PSuF16cXvimF7X&#10;wdcTLHOhS5l+UR5PPBr2XT7fS4tLm3eG7GQsAEd0BwPxrL1iSwtre5V/hLb3kb3EYLRybCgJ69qE&#10;D1OTtNWa1tbpJ7aVljtFy6HPb0FbOhX3hq81iN7iG4nsxLuK7ih3A8fkadr+jWUWhQXOnXDCKazV&#10;pY5OdvHI5rAs7X/imIZEVEVIJC+PYc0rCselrqng2XxtMYtA1CKX5VjmYEoAvQelZ3ifwwNS1aW9&#10;tdZso557dRKM4DkdPpVXwxr3gG68AWlhJ47gW5WSVVP2XnIJ4zWtZbbefVJZ/iDPJCs2Y1CYyKFo&#10;DR5FqOg+J9IvcXtpBGk0g2SpIHB+ldDpet+O0t4bTT4LQwpEBJI6A7ga9ySx8Hah8P7i7udBnudt&#10;o+zfIflOPrXF6TpUdtovi+8j0lfKUyFFLfcAqudbtE8ttjhdSmvrby7hpJxcyyDCqvBPevTrG48N&#10;J8H/AAxeapp1rLM0BJhXBIHqaPDFloGt+Fddkm8SoJbW4kEieTny/Tnvmsg6ai+JNShjR5LdbkDe&#10;5ztHsPehNXJZxHjG6ttS8Q+ALPRLm7t7SS73XJjjwTtPTiq0OlazqPj46bGb1YYIY/tcikgbf05N&#10;e2SeH7f+y4brTNIsmuPsvNuQBn3B964pNRudO8Q60k+hrZzSzDOPm3Ee9CVx7GufDPhbS/BGpX0H&#10;gNbi6tbUPGGb5iw789a8Tu7bV/E3xIfztUuoLaHUV+13DRHMYH8KjuT0Fe4QeIruRLzzfh9bX6bM&#10;YEhXrSpPYNcXGzwjZWG9w3lIAQT7+tDFzHLakvgbw5pPhOazlmt5PsgVGZC7SkdWPXFchqPirV9U&#10;gt4LDVdQkRpcTSFSqt7A12PiWOG8urGNoYSqwlSSueDxXN6R4e8UQahcxJYaeNNjcvAwI3ru5Oe5&#10;ofQpO4SxWkHhmy87yfMkjAVMcg1xMsuqRa1r6SeB9TkttufMEZIUGtrxLHqsHjXw8zXINsJAFOf4&#10;q7XTddZfD8dtPo2nkCAdYwcg1DKuY3hTxHpyeGnsZLO3khHmKA8OGUNwQTXDaxp+gjxnKmn+Kre2&#10;ikv90tmcEy5POOeK9MZ/ATXEqtHFazycqqRffP4Vyb6X4P8A+Fi6xcXDzxyIq7JQxxj6Ur21Cx1u&#10;iq6eF5LO0uWVDbDABwfemFnhluF8653hjnrzVW1uLBJrOSDVZCMkLxjOKfLcs1yzPImcnBx1qblG&#10;PfQ6xLLPMLeZ1VwdoPUVRjm/4mUcn9ny+akigA9RXUCZ10+d/OHPVccVnb9PkuHLQBH3ZGBVREy/&#10;fTmTRolljjJa3GDjpxXMxIq3BL3APzfL7VLqdxOstsPtSkHgcUkUEjWyO0pB25xVxVhPUfe5bTMI&#10;ozjriscIq6ZOCcsTVyeS8UKBEGUHk1XkbNsXPcflVE7FSSSNLF8p822spZkkeXEgCq/erLsZLgA9&#10;N1ElpCLa7ZVx+7NS2PmOXuyW8S3Txt8iEAgd6toJHhQsFDBOnrVq3tQbW5PkHO881DNCwFuRcMCH&#10;6g0WGpFBlkIu/wB3jDce9Z1xFJ5sZ8psZHfrXSmEExqXBJUZFV5IZBJKnkqMjjmpcSjAdTmP5AAo&#10;5qkQ/wBsPJGWroLmzuY7BZWkHJ+YDtWNhWuBg4weKSHYYNxlmxIDxxUcyL/ZspeAlw3y4qfaVuFJ&#10;TK7ameWE2W1VXlT1HSqCxmxmAQyP9ncny+hPFZ4P7+6Pktt3cAVfCnyZFKAfNTxGplVdoAOOaBGf&#10;BKw+0fuSo7DPWoprh0wDDJy3BFX7u0kBj23QAx0qujJ5e17RGZVO0mkBdtrlv7KOLp+V5BGMUx2m&#10;KJmfPzVVhKGZ1OBknpUpVvMfAxz60AS/uwIzubp0NV5ASZfmYDNObduUHFMYv50YCDGKAHI8CRyj&#10;AJK8GolI3HLjJNPMUBVshs/yqHb8swGSAeM0XAbKEaQHcMKw616p8FIjJ+2z4LbZ9zTbgt+XFeTJ&#10;HNK9wgUrgj5s17V8A4ZB+1hcbnBMekSc/gaipqmNHufjBW2+IW+biWT+Zrx6MFrOyODlZmNeyeMM&#10;/wCnpzh5pTn8a8ptgpS3URgHzGxXnpBcZJdIlncFiCQgAFZDyB45H24z04qWeGQateq6AjdxzTJF&#10;C20i+UBxxRcVzPO4ToTk/NWnbrG8p2zdF5HpWa2QvQZFXbLaqyyF8FjxTYIldnAuVJflh0NNleT+&#10;ztpB+lXQsZMrtCDgZqhPOrLJ/o6/K2BxUgJC42AmXncOtaodGaAbCelYsKK84YqR8wxg1vwQM9zA&#10;qRAMI+aoYy23f2zqJ8pz+7wKkvoFHgi7zIolNwCgH61YVkja9Rwu8KeaxppZzFdKZGZRLkH0pDPX&#10;tAgWf9l/xPamNS7W6Oq+61wMzQtLeh7Z0kwFYfTiu08AXqvPcwS/d+wOMehxXOXk1kPiH4tgn0pF&#10;xetscdxmpbtqWczcs6QqFtmPoahXJgHBDY5rVujAtyRkEZ4OKyzLGb4qLfaMda0i7kWsyfCjT2/d&#10;tnHNYtzIi2V4qyfebk+tbwLf2Y5JByprlbpZGlulD9JOTRIJElkiPdRYcn69q1JYZzLGsaEDzBnn&#10;rVPT0kS/gyFwV61rGYLcRRm3Iy3DUriRpSon9i2CeYq4UZFEUq+dOqAHbEO9RTQs1paFLqQZHIJq&#10;O3i8m+kfeSWXnNAXNjSWd76/byZNseSCeOa1d0txZXPmSLlQygn0rGhuSsThI1A3+lXZXMejXciw&#10;n5kB69KEFznntbiGW7xNuBdsDHrWLcwgQXRFy2457V1cl3bto8eUbeYjXMytI1q4LDJLc4ouBhRG&#10;5WRw3PzHBzWjbIxlmxEMYyTVYIirLmVid3I9Kv20qCILtBDDrTBldkf+1SVUjHf1pSmHuDsQnb1F&#10;XI2xqDhgpBBwaRVGb5iST6UrgVraNmUbcg+ZzzV2dyFAxtKqOfWq0bCOdR5+MtxV5VjZZmdgWOO1&#10;NagTW5cadG2QRmo9QIk0wgqCwAINTKMQIuV69KiuB+4PygcGhPUaMqzR2u0UOQM/NjpXvvwT077V&#10;+2R8KEayDRWjSTtxkArnGa8Sso1WS3G3GZQcV9gfs26crfGD4p3j265t/DkaKT2LGrsrbiv0R9m5&#10;J8g7MAsQPwNOycsOOBUm0Czsc9fMY9ahf/UXr85GMVpThZCuR71+2kEjpVOQlbtiWAURlmPsOaVN&#10;wuHZiSS/ArG8VXkVl8FfilevuHleFLjaf9orxTlvqVY/Nz4raqmq/tw/E+6S6LxRan9niJORiM44&#10;rlD95flrMQmTXdZunldmuPENy5z7tmrrOf3uP7vFKu7WQrJkiMVv2wvBFWYFaTVo0LAc8sahtADO&#10;m7POce1XoYyNWHzEEtwa5rCsXZYLQuYjfKOBgjvV1nii0OwhUx5IOazLpGXUIBz8xHerd7GiaZo5&#10;YsGK8VIyL7srkOD7elKzz/ZJWJ4UelUw0q3C4JIIHBrQllQaZGr2Sj5eSDQIyvNjkZGMHKvVoTTk&#10;SEyMflxioFjtyZSmQMVJAmVcFwPnwTVAPEkxgIG/HeqbmUySHaSB2rSulEFjnzwxfGAR0qicmEEq&#10;B8v86ANPwxDpP/CfRzSvLuC/Kp6LXfXV3pU2rNbOIvKWFgcivP8ASdg1WAsyhVbk46V2N9b2jaBe&#10;XEUOSLRiW+lJxuUnY43VNMshofiOaFIii3GVff0/CvNLrSIJdfgu/wC15Nyup2huuK6SO886y1VY&#10;764KSSyLknoQfSqUNvJDaXBkuHfLkgk9K9alC0TKRfkXUf7FtmRpXKwDKZ7CsWGa4k1xVaI9TnPb&#10;FdZpDebFNiVgixndWS8Vr/bmqvFaHPndfStQLmlrc/8ACWQF7LMZPDZ61sarJGIHiitE3swx3rFW&#10;ee3nt2eUCMYA/GmytfnVfOVweARnvmkxGlAkbWW2SOHeQMndyPwrKvoLmK5k8q+JBYdKgdLptRZs&#10;TB29HOKNuroiia4BQvwKYDLsSPY2f7mTJdc1oW64uEPmEHyRUoERtYfmGQvSiKW3DsrR8Z4NIYuB&#10;5s+XOS3rViEEahB/pC8DvWe5jXU8+a4Bfirkhj85SpYbkFKxRo3ECSabduJ03AVlRXDwW1ys2mFv&#10;nAU+uaf5+1I0JbLP61Ze3naGKRkTCEH60hDmkuPsQKaeyoRkCrUNtp0+lsk0cmW64bmlS4V4draW&#10;qgRYBFV7G21mTX5dl6AiknGO1IksmyENpdpbRzmJVGVJNQxC1K3A814x5g3BmxzV6e+mhtbmPYpb&#10;cRjHWsaWE3IgQSMjO4zg45pjsN8VWiW/h/wvqFvNbjy7hUlVWB3B+h/CruiWDOwCXc0txLAGG44A&#10;zSf2asV9YW97eTtEQGGWyB+Fdlpcvh9NTjYSNFsACOB1pgjzy+kjsfGOpJqGnbSt0gjbOeT0pdau&#10;HFvZ41C6VVtwdgBxyOK1PiEmlza14XnW63tI4EiY+9g5BpW+y3Hg2FG0yIkWyqrYGc4wOafL3Fcy&#10;dPluH8J7WnViz85POK5zXLZF1LT7lbk8MMgHFbVnb3MWvTwXZeILKCmD1XtVjVY9KaPUWfcIxb4A&#10;9K4MXQU1fsezlWL9nKze5l2FwslpKFaQSmIEMG7ivR/C+vXoms0umiDJOqGQnGR2rwNJ7638UELK&#10;Qiz/ALv3BrtpMy+H45o7mVJRHuIU8E187UpWd0fY0qqmrH0Tr+nQ3OgQTgRHfb5DKMg5Hevm3xHo&#10;p/tjUjFCyTRMSVC43CvQfBvirVBDawOzSRLJtlgfnI9VJ6GvQtf03TdS8O291ZiOO5SDOMYyPQ0Q&#10;qJMJRsfLmnGVrSZHB3BiDkc1qaabVNa1FSrq+4fNWxqmn3cXiXP9hoj/ADb2B6Y9vesIupubIhAC&#10;ZSDj2raUbr1Ijoy9Ksza86R+JrqE9Vwx6112heJPiPol4s66o9zbK4DhySGHvXFzxSSDeqncgG0g&#10;1f0+7vo7uxjvEDW7viRDzuTvWU4OOqLVp6NH0lpPjT4e+ItNitdU0PTrG8KARuQNrN7NVuax1bR7&#10;q7u7fw7BqNi8BykZyVU9xivFo/CWl6kq3Xhfxe4Krl4Zc/f9Ae3NLpfi34jaD4uudL1LTWZ4ZQst&#10;tLJvVlPdTWLq3KeHR21rqy3ur67CmiLAsUhJjfgjNVrjIkU7RjceB0roIo/C2vh2smOnalJbhsKu&#10;ElPocVymoWviHTrqa0v9DCMjnEm/OR2PevVwmI0SZ83mGA3lFDt7i5Ta31qTzEWTJlfCjJAPWqcL&#10;Rvao4kJHb3qRsAnMY6V6iSZ4LVmWrXUh/aE6pHccsASx4raFwqzbiyHK9M1y4jhZhhcEnqKl8ufd&#10;GBcsOfWq5RG9dJavamVZBuY8rnpWOZJkl2SOwj3cGpC4WF1JbG0d6sQ/ZpLfbJb5BU4PpSsTcabW&#10;2kgQrfAkr61mXFjq25Fj1glQ2SMcirrK8M8YW8bG44FaNvKxbJiOSRQO5xc97q9tdrE+hSSbuN1T&#10;Rarbg2wnRlG4c+ldfcQ2s92rSQxKQvTFZk+laa0cq/YYsuevrQLXuTLPayQRslxbFfL65qAtAUkB&#10;kQ1kf2RqFvPKEmmKtyFLfdq3aWl2I5mmk2qpOTmgojuI18kFSCT2qL9+llHIsjBsjIzV5UQ3xVZG&#10;IB71dW3LPxDhQeuaBGWk07Hm3Iwo696mdYJbC5SSNCCnSr8tswiYZGdvas6RHSL5gQc9aAMy30vS&#10;kuWdFC7mJxnpV6LTY2uJTuYKTjdmoTIi7yckcVp2s6G1kTzW5Q49qAsEGnXv2y8ji8pkRc5LVIYZ&#10;UtJleyYkk4rNCeIotVlmi1NpA04ypbHFdPE13JBEXtk3eWB9DQMxtuLWI8Ae56VD8wab5B2wa259&#10;M1JhJ+5OMZHNZbwTxqwbOM8nPShsR//ZUEsDBBQABgAIAAAAIQAHrEm43QAAAAUBAAAPAAAAZHJz&#10;L2Rvd25yZXYueG1sTI/NbsIwEITvlfoO1lbiVhxIUqEQB1WteoFToKI9mnjzI+x1FJsQ3h63l/ay&#10;0mhGM9/mm8loNuLgOksCFvMIGFJlVUeNgM/Dx/MKmPOSlNSWUMANHWyKx4dcZspeqcRx7xsWSshl&#10;UkDrfZ9x7qoWjXRz2yMFr7aDkT7IoeFqkNdQbjRfRtELN7KjsNDKHt9arM77ixGgSj26r21dj7tl&#10;vCvf0+9jfEyEmD1Nr2tgHif/F4Yf/IAORWA62Qspx7SA8Ij/vcFLo2QB7CQgWaUx8CLn/+mLO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BAi0AFAAGAAgAAAAhANr2PfsNAQAAFAIAABMAAAAAAAAAAAAA&#10;AAAAAAAAAFtDb250ZW50X1R5cGVzXS54bWxQSwECLQAUAAYACAAAACEAOP0h/9YAAACUAQAACwAA&#10;AAAAAAAAAAAAAAA+AQAAX3JlbHMvLnJlbHNQSwECLQAUAAYACAAAACEAMitQjeoHAABaNwAADgAA&#10;AAAAAAAAAAAAAAA9AgAAZHJzL2Uyb0RvYy54bWxQSwECLQAKAAAAAAAAACEAZRcOdNKhIwDSoSMA&#10;FAAAAAAAAAAAAAAAAABTCgAAZHJzL21lZGlhL2ltYWdlMS5qcGdQSwECLQAUAAYACAAAACEAB6xJ&#10;uN0AAAAFAQAADwAAAAAAAAAAAAAAAABXrCMAZHJzL2Rvd25yZXYueG1sUEsBAi0AFAAGAAgAAAAh&#10;ADedwRi6AAAAIQEAABkAAAAAAAAAAAAAAAAAYa0jAGRycy9fcmVscy9lMm9Eb2MueG1sLnJlbHNQ&#10;SwUGAAAAAAYABgB8AQAAUq4jAAAA&#10;" o:allowoverlap="f">
                <v:shape id="_x0000_s1111" type="#_x0000_t75" style="position:absolute;width:32004;height:30810;visibility:visible;mso-wrap-style:square">
                  <v:fill o:detectmouseclick="t"/>
                  <v:path o:connecttype="none"/>
                </v:shape>
                <v:shape id="Text Box 91" o:spid="_x0000_s1112"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79F0C39C" w14:textId="2B6D062F" w:rsidR="00C94FE1" w:rsidRDefault="00C94FE1" w:rsidP="002477BE">
                        <w:pPr>
                          <w:pStyle w:val="FigureCaption"/>
                        </w:pPr>
                        <w:r>
                          <w:t xml:space="preserve">Fig. </w:t>
                        </w:r>
                        <w:r w:rsidR="001B2446">
                          <w:t>6</w:t>
                        </w:r>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13"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5" o:title=""/>
                </v:shape>
                <v:roundrect id="Rectangle: Rounded Corners 73" o:spid="_x0000_s1114"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15"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16"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17"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18"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19"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20"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21"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22"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23"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24"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25"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8756E2">
        <w:rPr>
          <w:rFonts w:eastAsiaTheme="minorEastAsia"/>
        </w:rPr>
        <w:t>W</w:t>
      </w:r>
      <w:r w:rsidR="005964CE">
        <w:rPr>
          <w:rFonts w:eastAsiaTheme="minorEastAsia"/>
        </w:rPr>
        <w:t xml:space="preserve">e achieve a </w:t>
      </w:r>
      <w:r w:rsidR="005964CE">
        <w:rPr>
          <w:rFonts w:eastAsiaTheme="minorEastAsia"/>
          <w:iCs/>
        </w:rPr>
        <w:t>separation</w:t>
      </w:r>
      <w:r w:rsidR="00924FA9">
        <w:rPr>
          <w:rFonts w:eastAsiaTheme="minorEastAsia"/>
          <w:iCs/>
        </w:rPr>
        <w:t xml:space="preserve"> </w:t>
      </w:r>
      <w:r w:rsidR="00A85734">
        <w:rPr>
          <w:rFonts w:eastAsiaTheme="minorEastAsia"/>
          <w:iCs/>
        </w:rPr>
        <w:t xml:space="preserve">greater than 400 mm </w:t>
      </w:r>
      <w:r w:rsidR="00924FA9">
        <w:rPr>
          <w:rFonts w:eastAsiaTheme="minorEastAsia"/>
          <w:iCs/>
        </w:rPr>
        <w:t>between the sensor and metal objects</w:t>
      </w:r>
      <w:r w:rsidR="005964CE">
        <w:rPr>
          <w:rFonts w:eastAsiaTheme="minorEastAsia"/>
          <w:iCs/>
        </w:rPr>
        <w:t xml:space="preserve"> by placing the sensor on a fiberglass pole, but this in itself only permits rotation </w:t>
      </w:r>
      <w:r w:rsidR="006D0806">
        <w:rPr>
          <w:rFonts w:eastAsiaTheme="minorEastAsia"/>
          <w:iCs/>
        </w:rPr>
        <w:t>(</w:t>
      </w:r>
      <w:r w:rsidR="006D0806" w:rsidRPr="005A1B2D">
        <w:rPr>
          <w:i/>
          <w:iCs/>
          <w:color w:val="3B3838" w:themeColor="background2" w:themeShade="40"/>
        </w:rPr>
        <w:t>R</w:t>
      </w:r>
      <w:r w:rsidR="006D0806" w:rsidRPr="005A1B2D">
        <w:rPr>
          <w:i/>
          <w:iCs/>
          <w:color w:val="3B3838" w:themeColor="background2" w:themeShade="40"/>
          <w:vertAlign w:val="subscript"/>
        </w:rPr>
        <w:t>z</w:t>
      </w:r>
      <w:r w:rsidR="006D0806">
        <w:rPr>
          <w:rFonts w:eastAsiaTheme="minorEastAsia"/>
          <w:iCs/>
        </w:rPr>
        <w:t xml:space="preserve">) </w:t>
      </w:r>
      <w:r w:rsidR="005964CE">
        <w:rPr>
          <w:rFonts w:eastAsiaTheme="minorEastAsia"/>
          <w:iCs/>
        </w:rPr>
        <w:t xml:space="preserve">about a single axis. The manual source and sensor fixtures in </w:t>
      </w:r>
      <w:r w:rsidR="005964CE">
        <w:rPr>
          <w:highlight w:val="yellow"/>
        </w:rPr>
        <w:fldChar w:fldCharType="begin"/>
      </w:r>
      <w:r w:rsidR="005964CE">
        <w:rPr>
          <w:highlight w:val="yellow"/>
        </w:rPr>
        <w:instrText xml:space="preserve"> REF _Ref84435529 \h </w:instrText>
      </w:r>
      <w:r w:rsidR="005964CE">
        <w:rPr>
          <w:highlight w:val="yellow"/>
        </w:rPr>
      </w:r>
      <w:r w:rsidR="005964CE">
        <w:rPr>
          <w:highlight w:val="yellow"/>
        </w:rPr>
        <w:fldChar w:fldCharType="separate"/>
      </w:r>
      <w:r w:rsidR="00EA31DE">
        <w:t xml:space="preserve">Fig. </w:t>
      </w:r>
      <w:r w:rsidR="005964CE">
        <w:rPr>
          <w:highlight w:val="yellow"/>
        </w:rPr>
        <w:fldChar w:fldCharType="end"/>
      </w:r>
      <w:r w:rsidR="001B2446">
        <w:t>5</w:t>
      </w:r>
      <w:r w:rsidR="005964CE">
        <w:t xml:space="preserve"> create additional 90º rotations of the source and sensor. </w:t>
      </w:r>
      <w:r w:rsidR="00C30245">
        <w:t>We found that the black granite is slightly magnetic, so we raise the source fixture above the surface plate</w:t>
      </w:r>
      <w:r w:rsidR="007908BF">
        <w:t xml:space="preserve"> (Fig. </w:t>
      </w:r>
      <w:r w:rsidR="001B2446">
        <w:t>6</w:t>
      </w:r>
      <w:r w:rsidR="007908BF">
        <w:t>)</w:t>
      </w:r>
      <w:r w:rsidR="00C30245">
        <w:t xml:space="preserv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permitting automated testing on all axes, while the source fixture only supports certain 90º rotations.</w:t>
      </w:r>
    </w:p>
    <w:p w14:paraId="270872A4" w14:textId="2367FC02" w:rsidR="00050FB8" w:rsidRDefault="00F36C4A" w:rsidP="00F36C4A">
      <w:pPr>
        <w:pStyle w:val="Heading2"/>
      </w:pPr>
      <w:r>
        <w:t>Data collection patterns</w:t>
      </w:r>
    </w:p>
    <w:p w14:paraId="563AD5F1" w14:textId="5BF2D91D"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w:t>
      </w:r>
      <w:r w:rsidR="006D0806">
        <w:t>modeling</w:t>
      </w:r>
      <w:r>
        <w:t xml:space="preserve">, the model should be evaluated with different data than </w:t>
      </w:r>
      <w:r w:rsidR="006D0806">
        <w:t xml:space="preserve">those </w:t>
      </w:r>
      <w:r>
        <w:t>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73A56361" w14:textId="5FB4BE89"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7908BF">
        <w:t xml:space="preserve"> (Fig. </w:t>
      </w:r>
      <w:r w:rsidR="001B2446">
        <w:t>5</w:t>
      </w:r>
      <w:r w:rsidR="007908BF">
        <w:t>)</w:t>
      </w:r>
      <w:r w:rsidR="008756E2">
        <w:t>.</w:t>
      </w:r>
    </w:p>
    <w:p w14:paraId="2A2E626F" w14:textId="58F34AD1" w:rsidR="00050FB8" w:rsidRDefault="00D95521" w:rsidP="00050FB8">
      <w:pPr>
        <w:pStyle w:val="Text"/>
      </w:pPr>
      <w:r>
        <w:t xml:space="preserve">Broadly, rotation of the sensor helps to identify the sensor </w:t>
      </w:r>
      <w:r>
        <w:lastRenderedPageBreak/>
        <w:t xml:space="preserve">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xml:space="preserve">. </w:t>
      </w:r>
      <w:r w:rsidR="00B1120E">
        <w:t xml:space="preserve">So even with </w:t>
      </w:r>
      <w:r w:rsidR="00050FB8">
        <w:t>this coarse grid spacin</w:t>
      </w:r>
      <w:r>
        <w:t>g it</w:t>
      </w:r>
      <w:r w:rsidR="00050FB8">
        <w:t xml:space="preserve"> is impractical to densely sample across a 6DOF workspace.</w:t>
      </w:r>
    </w:p>
    <w:p w14:paraId="1325DD27" w14:textId="4ACB9444" w:rsidR="00821216" w:rsidRDefault="009836E8" w:rsidP="00821216">
      <w:pPr>
        <w:pStyle w:val="Heading2"/>
      </w:pPr>
      <w:r>
        <w:rPr>
          <w:noProof/>
        </w:rPr>
        <mc:AlternateContent>
          <mc:Choice Requires="wps">
            <w:drawing>
              <wp:anchor distT="45720" distB="45720" distL="114300" distR="114300" simplePos="0" relativeHeight="251667456" behindDoc="0" locked="0" layoutInCell="1" allowOverlap="0" wp14:anchorId="5F310055" wp14:editId="7F03CEFD">
                <wp:simplePos x="0" y="0"/>
                <wp:positionH relativeFrom="margin">
                  <wp:align>center</wp:align>
                </wp:positionH>
                <wp:positionV relativeFrom="margin">
                  <wp:posOffset>1198446</wp:posOffset>
                </wp:positionV>
                <wp:extent cx="6252210" cy="1537970"/>
                <wp:effectExtent l="0" t="0" r="0" b="508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210" cy="153797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r w:rsidRPr="004E72F7">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r w:rsidRPr="004E72F7">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r w:rsidRPr="004E72F7">
                                    <w:rPr>
                                      <w:color w:val="000000"/>
                                      <w:sz w:val="16"/>
                                      <w:szCs w:val="16"/>
                                    </w:rPr>
                                    <w:t>Rxyz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26" type="#_x0000_t202" style="position:absolute;left:0;text-align:left;margin-left:0;margin-top:94.35pt;width:492.3pt;height:121.1pt;z-index:251667456;visibility:visible;mso-wrap-style:square;mso-width-percent:0;mso-height-percent:0;mso-wrap-distance-left:9pt;mso-wrap-distance-top:3.6pt;mso-wrap-distance-right:9pt;mso-wrap-distance-bottom:3.6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Y9VEwIAAP8DAAAOAAAAZHJzL2Uyb0RvYy54bWysU21v2yAQ/j5p/wHxfXHsxm1jhVRdukyT&#10;uhep2w/AGMdomGNAYme/fgdO06j7No0PiOPuHu6ee1jdjb0mB+m8AsNoPptTIo2ARpkdoz++b9/d&#10;UuIDNw3XYCSjR+np3frtm9VgK1lAB7qRjiCI8dVgGe1CsFWWedHJnvsZWGnQ2YLreUDT7bLG8QHR&#10;e50V8/l1NoBrrAMhvcfbh8lJ1wm/baUIX9vWy0A0o1hbSLtLex33bL3i1c5x2ylxKoP/QxU9VwYf&#10;PUM98MDJ3qm/oHolHHhow0xAn0HbKiFTD9hNPn/VzVPHrUy9IDnenmny/w9WfDk82W+OhPE9jDjA&#10;1IS3jyB+emJg03Gzk/fOwdBJ3uDDeaQsG6yvTqmRal/5CFIPn6HBIfN9gAQ0tq6PrGCfBNFxAMcz&#10;6XIMRODldVEWRY4ugb68vLpZ3qSxZLx6TrfOh48SehIPjDqcaoLnh0cfYjm8eg6Jr3nQqtkqrZPh&#10;dvVGO3LgqIBtWqmDV2HakIHRZVmUCdlAzE/i6FVAhWrVM3o7j2vSTKTjg2lSSOBKT2esRJsTP5GS&#10;iZww1iNRDaPlVUyOfNXQHJExB5Mi8QfhoQP3m5IB1cio/7XnTlKiPxlkfZkvFlG+yViUNwUa7tJT&#10;X3q4EQjFaKBkOm5Cknzkw8A9TqdVibeXSk41o8oSnacfEWV8aaeol3+7/gMAAP//AwBQSwMEFAAG&#10;AAgAAAAhAFFSMjbdAAAACAEAAA8AAABkcnMvZG93bnJldi54bWxMj81OwzAQhO9IvIO1lbgg6gAh&#10;f8SpAAnUa0sfYBNvk6ixHcVuk749ywmOs7Oa+abcLGYQF5p876yCx3UEgmzjdG9bBYfvz4cMhA9o&#10;NQ7OkoIredhUtzclFtrNdkeXfWgFh1hfoIIuhLGQ0jcdGfRrN5Jl7+gmg4Hl1Eo94czhZpBPUZRI&#10;g73lhg5H+uioOe3PRsFxO9+/5HP9FQ7pLk7esU9rd1XqbrW8vYIItIS/Z/jFZ3SomKl2Z6u9GBTw&#10;kMDXLEtBsJ1ncQKiVhA/RznIqpT/B1Q/AAAA//8DAFBLAQItABQABgAIAAAAIQC2gziS/gAAAOEB&#10;AAATAAAAAAAAAAAAAAAAAAAAAABbQ29udGVudF9UeXBlc10ueG1sUEsBAi0AFAAGAAgAAAAhADj9&#10;If/WAAAAlAEAAAsAAAAAAAAAAAAAAAAALwEAAF9yZWxzLy5yZWxzUEsBAi0AFAAGAAgAAAAhABDt&#10;j1UTAgAA/wMAAA4AAAAAAAAAAAAAAAAALgIAAGRycy9lMm9Eb2MueG1sUEsBAi0AFAAGAAgAAAAh&#10;AFFSMjbdAAAACAEAAA8AAAAAAAAAAAAAAAAAbQQAAGRycy9kb3ducmV2LnhtbFBLBQYAAAAABAAE&#10;APMAAAB3BQAAAAA=&#10;" o:allowoverlap="f" stroked="f">
                <v:textbo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r w:rsidRPr="004E72F7">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r w:rsidRPr="004E72F7">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r w:rsidRPr="004E72F7">
                              <w:rPr>
                                <w:color w:val="000000"/>
                                <w:sz w:val="16"/>
                                <w:szCs w:val="16"/>
                              </w:rPr>
                              <w:t>Rxyz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v:textbox>
                <w10:wrap type="topAndBottom" anchorx="margin" anchory="margin"/>
              </v:shape>
            </w:pict>
          </mc:Fallback>
        </mc:AlternateContent>
      </w:r>
      <w:r w:rsidR="00821216" w:rsidRPr="00821216">
        <w:t>Test</w:t>
      </w:r>
      <w:r w:rsidR="00512899">
        <w:t>ed hardware</w:t>
      </w:r>
    </w:p>
    <w:p w14:paraId="01954BBE" w14:textId="2EE4AC48"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696515">
        <w:t xml:space="preserve"> </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This a frequency-domain multiplexed AC design, where each source coil continuously emits a sinusoidal field at a distinctive frequency (7.5 kHz, 10.5 kHz and 13.5 kHz).</w:t>
      </w:r>
      <w:r w:rsidR="008E6E8E">
        <w:rPr>
          <w:iCs/>
        </w:rPr>
        <w:t xml:space="preserve"> </w:t>
      </w:r>
    </w:p>
    <w:p w14:paraId="54A42056" w14:textId="1774D7C9"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r w:rsidR="005B7484">
        <w:rPr>
          <w:iCs/>
        </w:rPr>
        <w:t>drift,</w:t>
      </w:r>
      <w:r>
        <w:rPr>
          <w:iCs/>
        </w:rPr>
        <w:t xml:space="preserve"> we powered up the tracker at least 2 hours prior to data collection.</w:t>
      </w:r>
    </w:p>
    <w:p w14:paraId="296A75C2" w14:textId="78709CAF" w:rsidR="008028E9" w:rsidRPr="00C246B5" w:rsidRDefault="00FD1F94" w:rsidP="008028E9">
      <w:pPr>
        <w:ind w:firstLine="202"/>
        <w:jc w:val="both"/>
        <w:rPr>
          <w:iCs/>
        </w:rPr>
      </w:pPr>
      <w:r>
        <w:t xml:space="preserve">The only sensor used is the Premo Magnetics </w:t>
      </w:r>
      <w:r w:rsidRPr="000A6E3E">
        <w:t>3DCC10-A-0600J</w:t>
      </w:r>
      <w:r>
        <w:t xml:space="preserve">. </w:t>
      </w:r>
      <w:r w:rsidR="008028E9">
        <w:t xml:space="preserve">While this is a fairly large 17x15x14 mm sensor (which improves the </w:t>
      </w:r>
      <w:r w:rsidR="008B1DD0">
        <w:t>signal-to-noise</w:t>
      </w:r>
      <w:r w:rsidR="008028E9">
        <w:t xml:space="preserve"> ratio) it is still much smaller than the source, so that it more closely approximates a dipole. We have characterized performance with a variety of sensors, and the sensor has always had less effect on the accuracy than the source did. Using only one sensor simplifies our presentation.</w:t>
      </w:r>
    </w:p>
    <w:p w14:paraId="74639AFA" w14:textId="6878041D" w:rsidR="00C246B5" w:rsidRDefault="007908BF" w:rsidP="00F36AC5">
      <w:pPr>
        <w:ind w:firstLine="202"/>
        <w:jc w:val="both"/>
      </w:pPr>
      <w:r>
        <w:rPr>
          <w:noProof/>
        </w:rPr>
        <mc:AlternateContent>
          <mc:Choice Requires="wpc">
            <w:drawing>
              <wp:anchor distT="0" distB="0" distL="114300" distR="114300" simplePos="0" relativeHeight="251704320" behindDoc="0" locked="0" layoutInCell="1" allowOverlap="0" wp14:anchorId="5F42B9DB" wp14:editId="1DE0E0ED">
                <wp:simplePos x="0" y="0"/>
                <wp:positionH relativeFrom="margin">
                  <wp:posOffset>3383280</wp:posOffset>
                </wp:positionH>
                <wp:positionV relativeFrom="margin">
                  <wp:posOffset>0</wp:posOffset>
                </wp:positionV>
                <wp:extent cx="3200400" cy="2272030"/>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DBA55B" w14:textId="77777777" w:rsidR="007908BF" w:rsidRDefault="007908BF" w:rsidP="007908BF">
                              <w:pPr>
                                <w:pStyle w:val="FigureCaption"/>
                              </w:pPr>
                              <w:r>
                                <w:t>Fig. 7: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63691A" w14:textId="77777777" w:rsidR="007908BF" w:rsidRDefault="007908BF" w:rsidP="007908BF">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C3EA82" w14:textId="77777777" w:rsidR="007908BF" w:rsidRDefault="007908BF" w:rsidP="007908BF">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24082B76" w14:textId="77777777" w:rsidR="007908BF" w:rsidRPr="005670A6" w:rsidRDefault="007908BF" w:rsidP="007908BF">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5F42B9DB" id="Canvas 81" o:spid="_x0000_s1127" editas="canvas" style="position:absolute;left:0;text-align:left;margin-left:266.4pt;margin-top:0;width:252pt;height:178.9pt;z-index:251704320;mso-position-horizontal-relative:margin;mso-position-vertical-relative:margin;mso-height-relative:margin" coordsize="32004,22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7ADZ++BQAADxYAAA4AAABkcnMvZTJvRG9jLnhtbOxYXW/bNhR9H7D/&#10;IOi9tSxbliLEKTJ3GQpkTdB06DMtUbZQidRIOnb263cuKckfcRKj7Yo9pEBciqLuF+8995Dn7zZ1&#10;5d1zpUsppv7wbeB7XGQyL8Vi6v/1+epN4nvaMJGzSgo+9R+49t9d/PrL+bpJeSiXssq58iBE6HTd&#10;TP2lMU06GOhsyWum38qGC7wspKqZwaNaDHLF1pBeV4MwCCaDtVR5o2TGtcbse/fSv7Dyi4Jn5qYo&#10;NDdeNfVhm7G/yv7O6Xdwcc7ShWLNssxaM9g3WFGzUkBpL+o9M8xbqfKRqLrMlNSyMG8zWQ9kUZQZ&#10;tz7Am2Fw4M2MiXumrTMZotMZiNEPlDtfkN1CXpVVhWgMID2lOfp/jf3hmFw32B3d9Pukv0//3ZI1&#10;3Lql0+zj/a3yyhzJ43uC1ciRz3xjvN/kxkvGtD+kHKvuGqwzG8zTUrJZN9cy+6o9IWdLJhb8Uim5&#10;XnKWw7whfQlf+k+dHE1C5us/ZQ49bGWkFbQpVE0CsR0eSU/Gw8j3HjCaRNFoNHFZQlZleD0aRmfx&#10;BMmUYUUUxeOhU8bSTk6jtPmDy9qjwdRXyEKrh91fa0N2sbRbYv2QVZlT+O2DWsxnlfLuGTL2yv6z&#10;rsDd3WWVoMXbXWMpzViHyUfnrdnMNza0UR/IucwfEAIlXSWgcjFYSvWP761RBVNf/71iivte9UEg&#10;jFQydjCO4hAPqpud784ykUHE1De+54Yz40ps1ahysYQGt2FCXiLkRWljQHvjrGntRoJdnDdlluKv&#10;zTSMHmXay5CAr8yKfHCwUp8ko2bq66p5g6psmCnnZVWaB4sw2DkyStzflhkFlh62SRt2SYu3pNRL&#10;ItqubpH7BNtdZge5qhtkBQXmmfTdlzKgxz0z5lXZdHlD49ZhxP5lGHXQ815mq5oL47BU8Qq+S6GX&#10;ZaOx2Smv5zxHAn/IbYojB1X2CXbDQ4yN4iZb0rBA8rbzyO3+hbV4ayTZf1IBRgEKD9mG+hpNgmC0&#10;X3/hcJJEIQqU6m84CSfhyMYcmr+xALdl1JmIlKQh/n4S+CWjLpEojkCziqfeJ7kSOc+9mVQCLdbD&#10;IkR+B9TaJ1fxW/dbHEvCKEDlWyAbAcdcarK0A7I4SDDp4hjGZ6Nx3CLNU2Ekc8i808GM2jjv4Yxl&#10;GXLNYUG1qoHCDubQyIO2FWP6Bihs0S/ppimnOkkWPY9A4d5Uv9oJekpvHLV6n1OAd0egVZuHilPq&#10;V+ITLwCyaAyhjcszuvWS5dyZRJqty49UW4Hbompltx2vi8K+X0gDiHFFWNCn3DKf3rDgOcPcx/0X&#10;VrMUpv+4LoVUxwRU2MlWs1vf4ngbGkrTbQOyFbqF/L4B6Sa7KtElr5k2t0yBe6HuT+5KjzsSZsSq&#10;nkk0T0ArpNshrTNVNyyUrL+ANl5S78Orrn1lRnUPs7aBgXhm/PLSLnOt4VrcEf1y+0Fd/PPmC1NN&#10;2+oNauuj7PgNSw86vltLIT6hFVK0/nPSBYrVsq7ncKenDy0Pex53hnF0lgQAFsLn8QhYbYFlD3iC&#10;HsDP4nFs5SOFX4FnB8ZegedHAI8l76/AY0Hq/wQ8o7gDnjujGJ0SPHt+A9kRAhxDKg9LWqAB7MzE&#10;rXoBdpJkPOlgJ0jiKDyAnfEEJAc8i3jjODyzZOpp0NGtWb09DvIPEJ2OeRRWdx7bqd4dyrLfrO3q&#10;HfLzNBPYk0bn2t9F7pmHBkdXo0rLESlALDWsrI6/Ox1DTiAYx5nJCeTiZzMTs3mRmbiTJ6Jnj8z2&#10;6PlT+i3x7YNbDkxt0/xu75bjpYTHTUQImkN9dgiqj+S2+dAR/Ml4dDZGg7cHpXgYD62mp1NefQe3&#10;JzZIuciqZslcxh/nt3tZXQlvPfUnI5z26OPtQewo6d7SyR4ZDu4znqSTN+CURSWhTLYj36Nrj2Pz&#10;r/STbmLsRSAuAe3Zor0hpWvN3We7anuPe/EvAAAA//8DAFBLAwQKAAAAAAAAACEAK/wnffxfGgD8&#10;XxoAFQAAAGRycy9tZWRpYS9pbWFnZTEuanBlZ//Y/+EEbUV4aWYAAElJKgAIAAAADQAAAQMAAQAA&#10;AMAPAAABAQMAAQAAANALAAAPAQIABwAAAKoAAAAQAQIACQAAALEAAAASAQMAAQAAAAEAAAAaAQUA&#10;AQAAALoAAAAbAQUAAQAAAMIAAAAoAQMAAQAAAAIAAAAxAQIAFQAAAMoAAAAyAQIAFAAAAN8AAAAT&#10;AgMAAQAAAAEAAABphwQAAQAAAPMAAAAliAQAAQAAAIQDAAAAAAAAR29vZ2xlAFBpeGVsIDNhAEgA&#10;AAABAAAASAAAAAEAAABIRFIrIDEuMC4zNzc2OTU5Nzd6ZAAyMDIxOjA5OjE2IDE2OjI0OjM2ACgA&#10;moIFAAEAAADZAgAAnYIFAAEAAADhAgAAIogDAAEAAAACAAAAJ4gDAAEAAABaAAAAAJAHAAQAAAAw&#10;MjMxA5ACABQAAADpAgAABJACABQAAAD9AgAAEJACAAcAAAARAwAAEZACAAcAAAAYAwAAEpACAAcA&#10;AAAfAwAAAZEHAAQAAAABAgMAAZIKAAEAAAAmAwAAApIFAAEAAAAuAwAAA5IKAAEAAAA2AwAABJIK&#10;AAEAAAA+AwAABZIFAAEAAABGAwAABpIFAAEAAABOAwAAB5IDAAEAAAACAAAACZIDAAEAAAAJAAAA&#10;CpIFAAEAAABWAwAAkJICAAQAAAA0MjcAkZICAAQAAAA0MjcAkpICAAQAAAA0MjcAAKAHAAQAAAAw&#10;MTAwAaADAAEAAAABAAAAAqADAAEAAADADwAAA6ADAAEAAADQCwAABaAEAAEAAABmAwAAF6IDAAEA&#10;AAACAAAAAaMHAAEAAAABAAAAAaQDAAEAAAABAAAAAqQDAAEAAAAAAAAAA6QDAAEAAAAAAAAABKQF&#10;AAEAAABeAwAABaQDAAEAAAAbAAAABqQDAAEAAAAAAAAACKQDAAEAAAAAAAAACaQDAAEAAAAAAAAA&#10;CqQDAAEAAAAAAAAADKQDAAEAAAABAAAAAAAAAD9BAABAQg8AtAAAAGQAAAAyMDIxOjA5OjE2IDE2&#10;OjI0OjM2ADIwMjE6MDk6MTYgMTY6MjQ6MzYALTA0OjAwAC0wNDowMAAtMDQ6MDAATgIAAGQAAACq&#10;AAAAZAAAABMBAABkAAAAAAAAAAYAAACqAAAAZAAAAEUBAADoAwAAWBEAAOgDAADIAAAAZAAAAAIA&#10;AQACAAQAAABSOTgAAgAHAAQAAAAwMTAwAAAAAAoAAQACAAIAAABOAAAAAgAFAAMAAAACBAAAAwAC&#10;AAIAAABXAAAABAAFAAMAAAAaBAAABQABAAEAAAAAAAAABgAFAAEAAAAyBAAABwAFAAMAAAA6BAAA&#10;EAACAAIAAABNAAAAEQAFAAEAAABSBAAAHQACAAsAAABaBAAAAAAAACgAAAABAAAAGgAAAAEAAADx&#10;DQAAZAAAAE8AAAABAAAAOAAAAAEAAAAxEQAAZAAAAC9aAABkAAAAFAAAAAEAAAAYAAAAAQAAAAYA&#10;AAABAAAAzgAAAAEAAAAyMDIxOjA5OjE2AP/hAWFodHRwOi8vbnMuYWRvYmUuY29tL3hhcC8xLjAv&#10;ADx4OnhtcG1ldGEgeG1sbnM6eD0iYWRvYmU6bnM6bWV0YS8iIHg6eG1wdGs9IkFkb2JlIFhNUCBD&#10;b3JlIDUuMS4wLWpjMDAzIj4KICA8cmRmOlJERiB4bWxuczpyZGY9Imh0dHA6Ly93d3cudzMub3Jn&#10;LzE5OTkvMDIvMjItcmRmLXN5bnRheC1ucyMiPgogICAgPHJkZjpEZXNjcmlwdGlvbiByZGY6YWJv&#10;dXQ9IiIKICAgICAgICB4bWxuczp4bXBOb3RlPSJodHRwOi8vbnMuYWRvYmUuY29tL3htcC9ub3Rl&#10;LyIKICAgICAgeG1wTm90ZTpIYXNFeHRlbmRlZFhNUD0iOThGNjExODc1NTZBNTZGMjBFMDlBNkZE&#10;N0YzOUU5NkIiLz4KICA8L3JkZjpSREY+CjwveDp4bXBtZXRhPgr/4WWBaHR0cDovL25zLmFkb2Jl&#10;LmNvbS94bXAvZXh0ZW5zaW9uLwA5OEY2MTE4NzU1NkE1NkYyMEUwOUE2RkQ3RjM5RTk2QgAAZTQA&#10;AAAAPHg6eG1wbWV0YSB4bWxuczp4PSJhZG9iZTpuczptZXRhLyIgeDp4bXB0az0iQWRvYmUgWE1Q&#10;IENvcmUgNS4xLjAtamMwMDMiPgogIDxyZGY6UkRGIHhtbG5zOnJkZj0iaHR0cDovL3d3dy53My5v&#10;cmcvMTk5OS8wMi8yMi1yZGYtc3ludGF4LW5zIyI+CiAgICA8cmRmOkRlc2NyaXB0aW9uIHJkZjph&#10;Ym91dD0iIgogICAgICAgIHhtbG5zOkdDYW1lcmE9Imh0dHA6Ly9ucy5nb29nbGUuY29tL3Bob3Rv&#10;cy8xLjAvY2FtZXJhLyIKICAgICAgR0NhbWVyYTpoZHJwX21ha2Vybm90ZT0iU0VSU1VBTHZaRFZ0&#10;WG5BZUxPcmpUVmZXaVJsVnlpUnBSWkZzOEJNR1NRU2hHQkMwTHdtem44MlVZWTIxZU56S0V0Z2RF&#10;T3ppSWtSOTlMb1d4SVY2cjZZdXFXeWtiZDFRUVVoSjV0YVFhT2F2L0RPbGk3Y3hxeURlMW5tQmVo&#10;M3hpdjJ3REdkeHdIdWZZQWNybmlPZER6R1pmWWZEbVVLYVdTTTZxTkZ4bnZiYmZiM1MrbTJ2R3Rl&#10;dnBlUXlSSDN6MkVia3FEVHBrUFdieVovK1FKVHV3dXl4bHdNaytFOFRCNWxSTmlpbUxBbGN3S2NG&#10;MDZtTTVPSkZMa3dDaHZpRnBOc09meGdNQXNuMnhWODZYWFNuUVdnZVBnU25kZWtiWElnSnlkdjBP&#10;RE1GVG8rYW5tbGR5YlZVZVV3OVRIUngxUTlqOFNjT3k2UXpidUdwUm5hbFc4R1FJN1ArRWJrQmFl&#10;MWFBVkVCeUFjRGlwbCtySzRMa0dJYnV6Ry9IeEpRMVh3RkJ4NmhiVTFrK3JmVXRjZUw5RFNOQVR5&#10;b2cxZzQ1Qk5HVlVDSWhPSVRaOFM0T1Z2N0NvQ3FER2M3ZWdESkFYTjkzZzFjU0ZjbWVBTVZkazQw&#10;YVY5WU0wYzh4a2ZaNm1ONEJGbHRlN3QwbFJWS21RaVRRQU5xTHFpWFZjTGxzL1hWQmhKbzRVbndE&#10;MENFZFk5QjdQcTFPVEY4V2JJYitNV2VTQ1h6VE1EWU9PaVVXS056YVVMNkJvaGsxdjY1U2VZSzgz&#10;SG1nS0xBb1N6VGlvYWV5dFA2YitGSXlQYW1oWFIxc2FZV1p5VnI5d0MxMzJOcTY3TDArTFRDdE93&#10;M0htQVZ0cGNPUjhTUk05Zmt1UXgzaUI3K2E2L25kVUViTmxTckhINGl5Q2tpeU0yZWNTMHk0Y2JT&#10;UWRTNUNHajI0VUs5YlBTR21SbFRTZU1rNitBdStpeGhsQk95ZkxGQUpSdEVPRzUzYXdLZmpkN040&#10;bmNZWC9RYng3dmxpZExyOXdpYzNKRTVIckdXVGtJREZvUlVidVJnUFg5UjRyQTJSL1Q1OFVBbWs2&#10;Wm1ReHZKbDdyZHlhOUE0VHNNdDAwK3UybGJXSlpqMHhtV0ZibHJVQUFELzRzanVZMWZWVVBNb0hO&#10;OW5HcG1ZQ0dHemd3Nkx5UXhpS2hKbjlkcW1oa0lsV3BrMmFldW9LRkRsV0pRRTJPN1B3anphMUU1&#10;RjJKZXEweUxhaCs1cWNqVFlaMFRmVENiMk5LV3NRZmZxYmM0eWFnRUg3M1ZHU1hwWXJLckI5WGFz&#10;aG5VRUZpSG1rbTRUeTZqWHorUVZrY0xxRmpHaEl1ZHZCK3RiK0hQbUFTN1R6azE0TFFPQVg0TTJR&#10;cWtoYWMyM1ZSVzQwNFU1R1lDS3VtZkVIRlg3Z2x6bWlZRkUwNGE0ODc5K2FUeUZ5TnBGU2prSEdj&#10;OUxBQm9MYjdxMlp5amZXbG5ST3FVeFJoR0Rqa29MZ28zaDVTYWRieUVoRDN6T0Rpd2JRNXNZREJk&#10;ZGR1QW0xN0dXMC8yeFdkclQ1VlhWdEhhQ054eWVqWVR3WXZZSDZJTHZtckZldWNBRWRDemVXNlRz&#10;aUVSOW0zeHV2NGJzQ1JuZ2Y2VHdRSGl2VU1YQVIwM3ZEYTJSTExaQjhOUWZDeldlYjFNTlgxTHFz&#10;ZmZUaTNmZnA0TlFJKzRvQ2k4NVhBcjZRc01CUjc0NitRbzVTRTYrZ0xkcTRPZGtUdmtxUjZMNjkv&#10;VDBvTHpWUlBxbjFzVmozQzNTNlRpNmZabm5mRXc1bzExVzFRa0h4Y0JSR29Rd2drY3V5S3BDYmdw&#10;a29RRHNCS3luZFZGSHV6NWdVOWQ5MDMxZnNOcG5DNWxKV3h5Z0N1NXkwVkxCK3dMQzRVNkFIZ3pa&#10;UVl5dXMwckJMZzl2K3E5bzFoUDVJdEVsTGJVTGlpakVIVUc1bFZDQy9UUDNkbGZkRjlFWDc0WUZN&#10;MlpnWjdqbS96aTJpUkhaWnpXM296MzFQZTM2a2xhMm1Ma2RUemttZzF2ZG4wZ2dqaTROOE94U2hr&#10;STZzbzM1QktEcFFENFVMVjhJRlc2QlNuVEJISTlQU29vMm1UMUhUSWdFL3U2YTBVY3BEUnNIMWJZ&#10;bVZZYURpc005ZC80SnVFVUl0NHR4TVR6STA4eDRlL2lMMUN0MW9zOTMzeEJvMExyZHViR0lNZjUz&#10;VUpXL0lDdzNZSXU2bXdiUHlPQ05vSXRoL0RIdlJwNCtnOEVTSVZhUms1MTlva3NFenVuREx1ZHFp&#10;RlhNdk9LenlWWlJlTkNKL1I2Vm1tMU9pUkJ6RTNOazRHd015VlVGbkNSc2FMU3NvdGM4UDhpaktT&#10;MmQxWUYwZUUySjQvK0xXcHQyRnJWeFk4ZXR5bWNIMWZlYWJNRzRwRGI4SE5jUzVkREJjbFdRVVUv&#10;QmZ6ZXpuVjJvcmxTR1hxUml0aFB5ODFmTjJ4YTBRaWNtYnBlQTBYZzNFNzhMaFl2ZUhkQWxRVndW&#10;UWplakZCQkZSVHBCTGFYR1hKOW1rTkw0VDlQMGtNRlgyb2dTSzZyMVlpb3lYQ1c2cGRmd000QzRj&#10;K0xYbzV2aTlhWTJMVUYvUnlsanFjSHVKZUNTK0tYTjN3T2dOZThkOTlKNTJ5SERJajVnSnp0eFVi&#10;RGJSS2pwVGVudkJ2NWFDblpkdTJ6aXhockRyU1N0NEorK08zSDFVQTdwUjBOd094aysrMjhlWEJG&#10;TDRZbmtrYm1vSmJFSnloVGw5ZEFXWXRFUytXdERKUWV6QTJZUGx5V00vWURkSkE4L2EwcXBlOWkw&#10;S1duZUIzLzBHRWxkWVpSclc3dW43YTBkT0M3WWVnUUdNWGFGSjhvcURTM3RWWTFRMGZnOUFNMFNt&#10;aFo2dlUxUDloSVVXWFFTZVpjTDNmZ0wwRU9xYi93R0RyWjU0U1BMWUhHVnh1SVJkVlliZ1EvYlQ3&#10;YnZHOUdaYmlqQ05ucW9nNFN2d1pwVW9La0VPdmYzcVRzMXIwZ0VKZEJJZkhicCtmTkVuMkVQTVpi&#10;dENvblN1Zm4yUlIwUG1SeVhXeFpqbnRhdUJpWHZCZzFWdjlxMXJYb0Qzb1FlR002YjQ3b3NUZGR5&#10;RTQvYUFYTC9EdG9hMEYrT001SHlBZTBRb2JSYlpyOTlCN1dSR0RsNGd0YkZJK29IUHNYVkJUc3NZ&#10;bzlmR2dJNVNaNmtZZjN1dVBxd1FBNXFIa05JSWdQWVBFT014UEV4UDBGSXlrbGM4Q3BIdmllL29D&#10;RURvaVZqMDBJQzd4U2srYkJsTXFjRE9XOERNS0ljRkdMZ1VncERFVENEUy9lQTJHVGx5cnIyTzBO&#10;UlhRemVRMlkyNmxBajQ5cGd5S0hmVGFESWZVS0JKYitxWnRtWE8wcXAwbHNqN2ZYOWwyNXd4RDYy&#10;THplaWRWTU5qZTJqRFpsQVVSY1ZxbFpWbVRWbngxK1VtbW5xbEQ5NUxJaW4vTHRHQTJaajZHQy9y&#10;eFBobVVteFFKVXdsUlZ4Y0l4dUFaRTYwVWh0cEdXODdhTlFHbFM2M1EyTE5XQVRQOGNHVEN2RXda&#10;MDYxRDJIYUdVMXlpOHhXc0RJTzB4V0gvb2VkUDNHRUtaMkM1VkpkMnZyWWxweHZGTjVGQlBiOFE3&#10;WUdUdVpXOWlQeElzdmVDbEJoaTBJaHVJVWFaVm1IRXc2ZDVUR0pHNS9GbEM2SE15RXNOc1E0eE9K&#10;WmRjNVdDVXpYZmNUci9HWWw4SnhIWHF3Nzk2NmN6VkE4cXVQVVRzdHFseUVDN1pqQktwWU1OT1FM&#10;S3NBS0poa2VxTVk2U1FRdGhCNm43VWo5RnZmQ0dwODVUYmhTUHlMRjY3S0g2RHlVUEdGRGdiY3RG&#10;b1J1d3pPNUsvdlREbkhvWFdHTXNKNXh3c1lRdGI2OGRaT0s3UmJBNFpkUzNTNlJlaTQ1LytMNld5&#10;aHhoWTl0S2JGOUF2bk9RNlN1UkNEUWNDaUxrT0ZHTHdoQTFFZ0Q0MHB0U1h2UW81NHdDa0lBekdC&#10;NXRBL1RLV0g1c3JYR2pNSlVDdHA0K041QkZxakJkTmVhS2J6SFIyRThXdkFiaGpTdHVuVStFTXQ2&#10;T1FWOEc4TmpiUmpVb3BISW1ZeC9jTTA2M1E2NGIwQitQSjJ6NitIN1FtODFqT3djWVVUVXhEZXh5&#10;UE8xSExpTjN1SE5iL3daVGJNVFpLNGgvVHBVUmhFZ0JLNFFLVU5YcU9VemI5ak9yQWFkanhYY2pr&#10;aHBCN0lNTk9kV01qZHloSGdsb0JLQkI4OVBHRkswN2tmdnRteWVsNGwwbDdYU1h3NmJkS3RkV3Ix&#10;UXF2ekhMZllmN1ZrcXlPTDNUQUxBelluc3hEeGtKcENIbGdBZUZMSytpcUx4Z1g3Si92a2NWK1VC&#10;bmE4Q2tIaEhLTlhnNUxXS2pDN2V5RXhGZGVqb0FySFdOQU5rcjJzUzZVZm5YekVLRCtSOGNkRnVR&#10;c0xxUHo1eUpHNG9FRXU0cnVEL2R3akg3NCtYdjNRdlBEMndtcjV4U20wR3Z4T3dlZUYzWGJzZThI&#10;cVoxY0dMQkd5QlZoUEpvYk9RSDMzOEVhb21DV1pRV2xzUGJjaGVsWWdPK2Z3MGcvV1FGYmlCSzlO&#10;MXFzbWEwWmxHd2FKZms4azRvY0NXRGsyMW1hSWxtVWhNYmw5N1V4YVhSV2prT21qU3U3NWhLUlZH&#10;YXlzSk44NjI2YXdWdWVJUE1SaWJ6ekordzQ2YXI5c3NxVDVWRHJmK3pNenVJVVVpN3pXK0NEUGxV&#10;Yzg2WWEyYnhmZTFoYjZHYlRSRUpWMmtRWGcxZ1llT2wzcnk4TUZGR1YrcjFrU0YwT0M0Z1oyelN4&#10;K1V6Z2JwSjc0L01TTDVxZlZkd04rbThIQmVvQ1JkaTlpOXZMemg1TFgvazhGSEJzMG1VakRJN0tk&#10;d3huSkI3aXl6SGEzRzg0amJZaE5wTU5wUHM0eHFuZGF0TkEzVnhmTXpMaXJwYmVEdXJvVnhMRE1m&#10;SUVQSFRpQXQrbTcwM2FGRHN4YTc3SWxEUEVUUFRCZzJSVmYvQWQ5bTByRWNKWmh4d0tYdWljQm5Y&#10;RG5JcWJOUUg3MjdZeHIvMEtpNHV6VERObEZmVy9QSGdxM0pHWmNMT00zM3pvQktmVExYdDlPY002&#10;eUhjTWw1RkpEUmthVG5ML1FGbXFJcUVFRnQ1RVZaNlQvV3B4K2gvUXJxNmJIS1dpU2h0TCt6U1pw&#10;MlFRVmxGMFVqdTRIbmpPMXJRWEY1UmkyZnBtRzRaZ2d6a3F6Z2Q1WFFDQVhjOStDVFFSbGxMSDdR&#10;MklybEVMQXFCWDVFa1VFM0xuazJ4REtMRGNsdWVoQnRyd0hnMVFlNTdmRngvbzd3Sy9XN1N4OUZC&#10;aXpQVmJsL0NFdHpWUkxFYzBDN3Bpd3NJY0ZiUDNhQld1YlE3c1FsS1R1M0NWVkRraEx2MkZKQXV3&#10;Q0h4RGtxK1F3RUR0aDFqTlpKUzNYUWxwUDViRXJ0NWxMRlFjMkl6aTFGM3BrbnNpQjV4U3pnclFr&#10;M1dSay9IdUFndXM0WTFIMjN3VWluUk5NN0g5eDJsYy8yemZJUnhBak9nMm01OVYwanNPNVBIUXk5&#10;UWVKeHJIZmNqdll4dWpMZ3QzRktHenVOTlppakZuZ2NJS3pSZ3hMNjNTTXR1dDhJRkNQaDNnK0lM&#10;TllZTnhsRnlnRG5FRGdYbURJRDNVVFV0Y2ZsR3JzWHBzTlZVVmpmczFCYTlmbGJLL3lBMytZenB0&#10;WEUwQWFyeHFYaURrT2RPZlVSWEI0enFZbU9KQ0tSUXhtMmNic3NRcTNCTnh0M3dqNzNGamV5Vkpy&#10;MzVkbTJibHhiZkN2Z1lTMmhxN1ROaE9JSk5zNllFWVFSWHFaa2JUL0FpZmJzbDgzNzlaS284Vk1x&#10;T0tSQlFaNW14NGhsSVRPUC9PRll5bUY3clhQSE9oWmNaVGlMeEtCd2NnVDZMS3dzL3BXbUx0LzhV&#10;UktaRW96bXYxZlk1VHhvbm9PUjNsdkhtZkRwd0J4SW45M0RIVHpIZVhqdXdqZzdGcjdNd0hyT3F1&#10;RkpVd0pIMytiVmpUNFZ0enpEVEg1MmhVejBSWE0reXdJZUtlbUVxcjJHL2VOYXA5ZlE5Ty91Z1dv&#10;dk9iQWw3WWhjWFYwMTI4ZjlyK3FIRS9qUi82ZnRJR1F1SFozZC9ZZmcvc0RrZnN2QWJRbTc2WmlV&#10;TTlCUzhya0FoK3Fxb2ROTVY3aWJuSE96U1c5S1RGMUJoUzBWckU1Y1RpNUs0MkhZOEd6Qys2MGRr&#10;UzZ2cTVZaTF3VWxhelBNOURaSlZTU1M4MWhHOU5PVllpZ1QwdVNuOE1kWmNuQUdqR0VaS3ZmV1dB&#10;eXpuYnovbmRuN1lCajlOSjFkKzU5dThqTHhiallnVUhXZzhmSVBQbGVQZFNYS0xSWEwvWlJDSDYw&#10;ZFQvRWxuVU1QVUVRRjJaNFoxbmdDdDRPZWl1ZDAwYzB1dWRkVDFNVkR3V0xDM2tiY3ovc0Zzckxt&#10;b2Q5d2JtRCtsQVlBRmtBdHJRL1dtQVNuU2VycnA4N3dOSUZZUzRWUHJoSTBxZkhjdkhsb3puNk91&#10;SkpyRlltTThndnc3NjBhbE1DSkN3NG1xczV6MEZOUlh5aEdzc1B5OXQzLzkrN3J4enR4WmlXNUQ4&#10;cnp6MWw2ZTFNdlo5UzdDSXlhQnFYZUZEL24wRGZFcUFFOVNua00vRnRtSlFWN3lQSFFvTUhRTWRr&#10;RzZicVhtVm9Wamg0VHBTYXFCK0h0WndRN1Y0ZTMwa0VjL2FkdWtab2xheDljaEUrYVV2Smw2VFRY&#10;SGZDaWdRM2NqS2hXQldjZVNYaGptQU01NkxIWlE2OHY3RUdMdllqa25IQXppTDJ4aHJYbitJSlJS&#10;WHZtMnh1eU4xcXQ4TVJZdkRpK1B1ZDYxY0dkSWJadGljRkxSdXpHTlJvVmpyemVGK2w1Ri9HU24z&#10;bm1LbzFkSWk3a1E4YXc0SGFyLzVycHBvaVRSVmVNUm1wcnpsUysvODl0d2kwY04vVzZ0UkJFNVZZ&#10;VkxNMnJoQWtPZXRyOWhlZC81NDhKcFRhWUdDN3JCdU1MYVllUHVsR1BGSWhWZGdZdVE3M3NxZExh&#10;ZjJZT3Nrdzlnb1FUWUNERmpESStiTUpJVFpCdlJmWENQS01oYzVGMGpVUkM2L00wNlBIQnhMUmNs&#10;STJQQVY1Uzg4cTc1LzBTc016cmpZMHU5WVF2aTlNQkwrbno3YnhWYk5nd29yTU9qMHM1cldMTUVm&#10;a1YwVGlDenNuQVBsNFFzQnp6R0d0eFlPbVFzNTZKUEU4bndXa2lybFJzNHY2bWhVNXQ3ZGpvNDBI&#10;L2Q5Vjd4RWM0ZHo1a08xQkVMUUJ3NDVudUVZMWowQThTRVJjNmJtZjhncVFUa2ZjRHI5NXhMRHE0&#10;Q3ZwNjFZUDduTGRUYlVEaGVkZUJIR3RLS09ySDh3RmhFMlUzb3lLdzJVMTdYZzZCdkIzcER5T2ZJ&#10;STk1dmJTa1ZNQWdLa3IyeEhCdWNKdmYyeHBoWjcxdGhJczZKVWhDVUJUWG1QeSsyY0VrT2YyZnMx&#10;ejlYU0NHam5weXRlZms5MHZTVnJHcm1FRThJS1ZXcVFYaVNGenl3QUdwbXRvMkpuNTNYYm1jNnlt&#10;OVlacWppUDZjS256WFZ2RWhtbWpOdEZYSmpvTy9LVm10a2l6SU5TR1pJZVZ4bjg1TW11ZlY0Rkxt&#10;a2JzQlJtcml4b1JpZlJlWTJiMjNmeGlpS3RnV3NFaStQZHp6U0tGMnROMDA4bVAyWXVUUmlTeTJ3&#10;MU1NN1c1Nlh3QzVhcUNQS2NJZ2grY2YrUldMZGxWSHJNL2ozSm5qQXZucUZ4QURNU253U2U4dGpU&#10;VFM1eDlKR1Z2Zll2NkszcXRSa2s3VmxFQnU0ZnRLSVBJUlZMQTRRNkxPWSt2amhmY3FnNkpzdjRi&#10;VlN0ak1NWTI4eEIrNmtlY3B5Z09NTjZyZ3JabG02SmpaeUprWVJSMzFveCtPblBtNnp4UW4rSXRM&#10;VWx3NnpITGp0VHROVHdPekRwczNjRUFRSWo5RjhFVVJhTjdUVjZpdmo1THB6WWdXeDVlS2RPZEpD&#10;OEV1aTkweUU0Y25tR2tGMlVWL3V6d0JESUlhUmdZRXErTDVqR1dNZUJXZ3JHcnZHenRkZmh1bE5R&#10;ZEdkRWJ1YjFzMkNoN2Eybm9nUHNtTDQ0SnBuY2krMEE1ZzAxK25Wbk4vbnEwQ3BXcUc2UlJ0cHlV&#10;TFlWbmFVQ0hxM3FrYWhkZUdXTEQ2WkVuWExUcmZFVXlTMHczSU5ZcGNGSFhoL29GMnM2d1FjRHRq&#10;OHFQMXhJUTdMb1ZTcWE5cW5zVGdwR2l6VWtRb0pQQUorSzkraVZSV2NvL0pXN0llRnFDUUx0QStx&#10;dVRGNWpNMFVJUm1xeTVSZmd0WTg5REJleGxDUjNiNythR0UyMFhXK3prY00vRkh1aVNPTS85UU5j&#10;MDBxdzhlNk0xNGNCVURyRHlVYU9nQUE0a2VFa0FSclNlYWhGNWxGNU9Cdmo1TlhyTjB0WkVBbE9G&#10;Z0tpd0R3YkVXN29YS1llb2R0dWl3Mmp2OHMzMG94My9WSTVjY21IOHhpdnhYVkJDZ1NRZE92ekJH&#10;c1pUeWFSd3pxMTI0OWhLQXJPczZxeXhIRi9hOXhoK21HNjhDR05JNXlkYUpCcDdOQWd5dUZERzNR&#10;N0JIU1RpZHRaZXlDeTNSVXhncjJiKzBrT1EvWmw1ckxyRUJacTd1M3RlV2lXSmIxUFJQa3daeG9p&#10;MXlrb3B6YThiQkpiRE1WLzZ0MlNhNzBJODlUUEk4YVRGdUxjZXdod2tkZ243Y3o1WEVQcTN4OFN5&#10;NVFKSUNvNWptV01RNG5oZkNWOHMvNFVRZmtRQzVZUS8xMFNtaEQ3YlREQmtVZVRzc3hybjFEalRS&#10;MHFmQUc4Z0JlWkpWMnh2anIrKzhWUlE0NXJYMVEzcnpkd3pxTHcyOWRnWmtXQnU1YTc0eFYyQUJC&#10;YUFvSXBQT0UwdURhSlRLNjdidFE2YzEyWU5YUDE3ckJQeGNiQXBIZlhsdzRJVnV6RGZ3ZmlGVFVr&#10;MlI0Sk1xbjdrbTBaRTl0TlIwT05hRURZNEZtUzNaUzBwQXQzTFNaM2xrZmMyUEd1NDBjaHdqZDg0&#10;Y09BVHcvVjRKNE4xdDRVeEhTWkFsMndiejJsT1hzVUQ5SXlKM005TnRXZkRCT2JzWmFHVE52dXZq&#10;ZU9OVGVUeTgwTUtSYkJZY2ZRT0gvc0xIYUlNN0xDQ0dMeXkzUEZRc3hRdjdjKzJ5NDRCWmFTWHNk&#10;UExFMDFuSDY5M0R5L3ZtMyt1RVh0U0R5K012QlJ0Sk0rQUdSQ3B1RnpuR2lJOTJQTVJSL3RmeTJ6&#10;azF2YThBeGM4YUM3SGJPOWo1WjZMbDhBUzlTOWd5OGplU2pUQTNwSTVKQ2V4OHR0aFZZdWxiL1ZR&#10;VStPUEFLdkgrZVdxOWhtR3cvRFc0QnFGbmUvYTY3dkZrREN3OEVETXpqanRVUmRDa21YMHk2OVR6&#10;ZVM1QmpDbTcwOHBKQ3FwS1Y2RFpycGdkemlPZ2F4TThYaG5Sb3lETzhpWDY4K1pSY1J2d0FaNHd3&#10;QmsvVitFbm9xc0N4ZUVqMGk4eVNPMENTcEhtRkVuWEtCdUpibXRieHVOdVhEQXBUTVgvelQ0dWlX&#10;RkNqajl3aHhoOFV6VUF3dzN6NEtRRGljNXRRQlMwWUhDS1NpV0hLQWRYeVBOSWY4MG8vV1hCY1Ur&#10;Smo1cTNmbkVZanJ2d3l1QytnQkFvalhtVlByalhvaFlBT0ltemRWdy9vNkFRRmQ5T1NGSEtCV0lw&#10;RGVLZWVGV0ZVVkt5VXZDUlMwU095UnppdWNaL0doVmF1QkJLb2JBMExvUWRxZXpHRWliN1p0Q3hk&#10;alhXOGJIa0kraGVtTDNWdHEzK0pWWjFITU94WjdodldIOUF2dW4wSE5LekY1NFNZazAxakE0QWZM&#10;bDRQM1pBV1dCQ3VMMkdnYXN1a0ZlcVdWMDkwOGY4b2VuSlVQeFlGNE1KbnMxU2ZvTmMzYytiSkhM&#10;ZWRCK3BsTUFkM0NuaXRJcVVGZlV2YitybmRoYTdsNDRzUFo4eXpQWkRQVXAybklOOW1FcW5XdS9E&#10;VXdhUkpQNnY0QTBoOHRTNEY1cTRhTzZyZU5LZUcybXJzNVkxWmRIK2F4NU5PS3BFUXZPNzhBYmhC&#10;elpJbnJXdUxqNWdMa2NUcjE5RjB6UHNRakhvSmxKNGNYeXZHYVFtaGlQUzFzTENNbWtyRWJPSDJ4&#10;cGRoVXdxM2ZXaitkMjF2eG5YdGpLQ1FpejFYK3huL2xwZVRQTVNkSmJ3WlIxbU1IYndrcVhMU1NB&#10;ZmtpVzZHUC9jRmZINnlVNmYzKzZ3OU53WUVuWGthV3J6NEN1U1VwVjVHZzBPaGdxWFBSVnViL2NQ&#10;bEtlMXpIMlZZQmx3WHRaNXNWM05GMmpEY0R5bVY3MTMwc01TbXhMK3JhWFhDQTFCbjliQWdBM0Jl&#10;MG1LZHdhUElXeXRTd2FoUHBlNEhQTjJ6NkZYMGRwRm5jVTlpY2NIdlFZMzRtd2ZzeGZIc09SUFJ3&#10;QmxzQ2RFY3lHKzhRQXkxUmRZWDZqRjMrOXkwdUFhdHlIamRBNUxlYzFVcEZXVGN5dFlnUWhMMTBY&#10;RDRkNjM5cGp2bWROUW1NSlVNbHJyVXloNkg0MEhrRHJIdnhER1poMnZub0VES2tZVkkyR3Jvdmp5&#10;bTBkbVJ0eTZaUUUzQmQzNFl5UVNIaUVxYWMydm5qa3V2YkUrc1hiTkJFblRoOGpyL09QSDJQWFJz&#10;WmNKblZ3RDZINUpPLzUrZmxuZmU0aGlNREY4MnVQK3ZBWjlhQlA2TytGdGZ1SVB1dzk2OWF3VEJn&#10;NmphTTBhLzdoMG1JTXdGaUQ1TDdKWWptM0NEOUI0Zk11OUZ4aVJNcGtSekFtaUFXZXNwelJ4aGg3&#10;Wld6aS9vVXZYL1kxSjQ1V1VRMFVoN1NBdzlpeUtIQURHcjBhdjFLQjNkMFNJY1hZcmozcXJFYjZN&#10;dkJNSm9yQU9QQTlVbXpobVpRMGNLUDhTcnJadnRuL2ZwWmg4WlV0UnZYVlp2eGtLZm00eGdPZU14&#10;bzFqeVd6M1B6UE51eWpMeXVQMWhxSHphWlA1Nnd5bjFnYXV2ejBZLzZxWnFJeFJEUlBUK1VYUE5z&#10;MEhNY0NseTNRVi9ORFJhSEp2VG96WEZRUGZHQmVCM0JacWRuaXhQR2Q3U2grTFpyUUVEaHhZS0xQ&#10;VWNBKzNSL3ppSDdqclIwbzRISEZYUVcvMnJmN09NNkZaNWpITElCOG1zcERUWEFuelBld1pIUWlB&#10;ZzRtcVBRYXZtSUJQTGFycUU3VFFyNmhVNVpnUDBqRC9lbWE2R3RoSzVVUHpWYjNiaVZ0ZDIxY0RW&#10;ZkptQ01YVktPcU9PcS9tazlTcTNTM1h2SWV6VHl2eXBacFM2MVdxc1Y3TXQxbWx6ZmpldTBFdnlS&#10;NnFHOXlLc0djVFkyT3MvMTFLUFBHK1NTSGs5ZVpTYm1CRUhPY3ZlYjN3U3VFb3lCblFSOTFFTWtW&#10;a28zc3VxWDUxR2dPL01TdXZDZzZJTi9kTVZqaXl0YlVUVnNxbTd0ZmRaTyt5d21QSTI5bHlvbTdK&#10;SXlFSVU5T3hTallPSktaNkZqY3pqQmlvemp6NnNQWGFjUzNRYkdERCt2dE9CRXQxcFl4Q3hvWkh0&#10;dzQ4dG1NS3h2YnlXN0RZOVJ1USt5YUR2Q3YwYTFCYkRDOVo3aExJT3d4UGZoU1RwMG1jOW5EaGdu&#10;TWxCeXVTcDVUM3pjdW5hRGpNNTFZZWs4d0lKcmtBMDJndHNaSlE0MzVJQjJyTitaWThHb0hjOTFx&#10;VUsvUVhhTjN4RWwrZVg3VUc0dFVVRjdpdHNzV001R1dmcXIvVnl0bXpPMWcxc2ZpeTlLSjZJaTlU&#10;cTBLQmVaL3dlZkM4MVBpREFVRmVRRWlNY243Z0kxVGtNY0xoek9oTllGWkZjRzZNQnpJQTE5ek9Y&#10;MkpxdnBWVnVVYy9LR3EyeXo2MlRGZmlicGdxTGhpWDVZUVJ2cG8vNnZPUXdIbFhDdVRGS2NWMXR3&#10;ZWNBTWpRTSt3WW9kT0QvSWpOcUdYejd6bGg3RjRsVDBJTFM5U1FTTVptcWM3VUVaaThjWGEveVZT&#10;ZmgwYUtHQjQxTC9pS2Z1WlNzNGh4SllsanhLRkwvenVzSmN2U0cycVkrdE5CTXExT2p4VytBdWpX&#10;V0NLczBLTVJIZ1NnVXlwbDB5c1FKeTBwSHcxakZHb3RtQU14aEI4dGcvV3VkZnZRb2ZvS2JtZ2xL&#10;ZTUxRU8vT1M1Ym02dU9JM1lQekF0RTVmUWhhQ3R1MHo4SlFTWWtTSi9iRGFoMUFvMmZVUU42SDBM&#10;bGIyeFE3U2c0cXZzNFNqWktkdlJIQ2dnWGxaQUkvcEdtMCtlSlZTVmhnd05VT1JNMTF5QmYrQWRB&#10;algxM0NIUEFvUzlJanQxdFRpeERRZFl1eFZITG94S1o5ODF2SFdsTmttNlJuVTZJUVJmaE5aZ3d5&#10;TE1md2Y2WXFmSWpKQjF5R1ZlcElyZTdDSmJUT1ZjV3hWR3d3UWNDRCtYVVBZM09IdGJNREgyY2w5&#10;Ykh5eGJWUHpLOU9RTGF0U3FlL1Q5QUt4dDltejNkcVlFZGZCMWx6Z1poYU53bmdWQVBLeHVzNVNw&#10;R0NpWkhVbHIxRERhWkhmMGRqVDVPVlZ4NWJFTWFUdC9FK0M4WXpxUFloM1dybXR1aExBTkljOXR0&#10;dXgwZzd4SXdLTlFyWmpKRHNnNkRQUG55UzFDSng4Q3lhSERLeVNpNXB5Z04rU05GL2JMVWdPVTZo&#10;NW14NUR2Y1A1NlZObmgrdmNmQnkwSExKamNhcFBtUWZ6UHZSVUw3TnpEbW0yVlVwVWh3VFd0U1dD&#10;dkZvWGlnVEpiRlROOTVBTjZCTXphVkJMUDJHRUtqczA4cUZlL25PMDNPWDY4UG9BUDkyQmVMVGRF&#10;VEtQWUt1bCtjdEJhL2pNdFN3Y1prS0t1Y3d1NnlNSUdhV1c2bnFVc1VwcGw5eGcwdHEranZ4MnJU&#10;N0k3RFE5TkxRUW1zcThEWVdDNCtTU2k5Ky9rN2IybjI0bFBLTFNiQkhCNFNqcWZ4MVgxR3BFVHQ3&#10;bDdGdzRoc2ttL09DZTJTblR2S3lnSyt0TG9RbnJnVEYxYnpEUFZWbS95OGNlcTJ5eU9VUDhJWXg3&#10;L1BWQ0U0UHFUVVljOTR5SkREaUdlamw0dG4ybTBvR1AvMHFWc1B2VSt6bEtVMm1hckZCOExhaXNj&#10;c1JxcmhzNk5jNE5BbmFKZXlrSmZPVmNTZmM2Qzg4QTQrUmdkS3g4bjRYVE15eUVVK1NLOVFCRGUx&#10;Qm4zajNsTmswTW5nZmxqVzM2cUZmSVBlT2RZYnNJbitTb1dLOHlJZXZtR0NDN0lRajhqcjdRSlEz&#10;SlhIN29nT3d6ZnhxbitQaUhHSkhGdE5QWEMwbWtjMXVMSTJCbmhYZ0xMaVJRcUFJS1ZVYlpWWHE5&#10;YWtUREpYQ3Ric2lRTTNhNzBvL0VSeDQwamU2TG0zbEduOS9vYUtWOXRuTTRyc3hjdlVVU1M2TDRV&#10;UDN4ZnNnRCtNTmZQRG1TOFNzYUFEZGtlMngweGNSU25vWjR5dWZTbTl6ZmVyMlRBc2ZxUmgrb2s5&#10;a2VobFNlMm1VaW5hQWlzUE8raWd6ZzNWOGZKdFRCbVJDYmZWT2hhajJVVW80T3pwWW11S09hODlX&#10;ZjBYSDZ3ZFY4cHkyU1NtWDN3c0pQL2E1U1lVUzN1RWxuRkFGbm9UVUxiaGJrSFFKY1pnZXRRYm1y&#10;SWQ0Q0t6Z2VzQmpVWm90L1owajdzWGNLN0VpcEc4STJrRkJMRm5RdExxQU1sZ3NJdmF0cXZzeWxy&#10;ZDZnaVlNR0c2OFBhNlZ0dEM4TjRIVzlTOU05TWhNU0xPYTBrNWN0RG9pQ3ZWWmhOeUhqNmJUZjFr&#10;Tm1KbjVmTTdTbnVaRE5vbFgrR24xMzZkSURBMDlCaFM1VUwvbzR2UkFlbkdPVVFxT0RPbmJ5ck5m&#10;SVRTelQxWnJKRHVnbjRWbXVkSVM5dDhqM0ZTS2lnYU1aMUlpWTBTcDJ2N01RRzg3VWRZNHpwVWZp&#10;Zk9CUEk2c1YxMXE5NDdkYkhQaitnYW9wd0JPckpUMHRPeWF3UWxEbGd5WjVHYWZ4QnBUcFlJYVBR&#10;aDIvalZzRC9xSXN4cU1iU0tKT3Z3ckI4SWpJTEZsYVdIeWsydGh4S0x0RUZ1N2ppaCthdVRoamRR&#10;TzJjbzZCV0pwZEEySFlOeUF3VkZid2JWSElyTTB0UVg2KzcycEtITzFQdTJrSU9oR0JnbHlXK1E2&#10;TnFSR3lCdTBoNEY5all2bTIvdkpCWHlnMm1ZU0VucEQrNGtXQVIzbjV2dUhHYmVGV2g1MFc2dmpn&#10;eXJCb3JmWTRJTzdIMWc2cTV1MGhqL1lSUm90N1U3WTZYT2hVVTh6b1pKcEVxOXdxVHQ2QUE2M0tW&#10;bURrWFFNS0lZelNFOGo3Y2lJdE93MzByT0dMOE40eGZOeDNGV0pLQm15ZGM0aE1iYTdISmFoY1lW&#10;ZFdsdFVvUlcrSVhlNEtRM2d4SjV6VHdMb2ovMFlkVlJQYVpzUE9QTGY3aWF1TGUwQjFIc1pJMk1Q&#10;OU93WXNjUC92QTBwajdKWU53cmRHYmx3UlBkTzN6V2ZvVDBRaFlnNmRWRFdIK3JMenVKb3NNWEI3&#10;Z0xLMXpUdVFjTCtQOEo5bERrYm91NE1HaktMZkpGbk9YaDB1eWlOckF3ZlQybGFQci9VbVU4WTEr&#10;dmFXbWs0ZVpUVmZwTzFEWnZiLzN1cExIWkZZY2h4OENXcVFkWkhCZjRwTFlOSkU5V3RlWTdndUdN&#10;cmJVZ21jR1hVN1dLU2lXWmtoWW1wN012QmVXQ1RzZXlCRUhGb0JUSlpZL0Z5K3Y4THlVL2h2ZndC&#10;ODlSQkx4RWZadmNCVDZZNjRHa2c0OENhTUVCVS9rUzNDTjMwdFVsMEVEbzBoTDFIWkJHOExQeWF2&#10;QUhET1RYclY3dXhveEJLMVZieVd6K2tlVFI1eGx0YytlVS9FTi9zQzFkeXNHQUNWcmV3RHhMayta&#10;QVJqNzdLYk4vRGtkT3c2aDZDc3hRWG1DeFYwMWhHR0R3L1BBbTMxaXZKeGRBQ2c3d2g1T3VQemdZ&#10;YjJ5cWQyUWZHRldtZC9yVllqdlgxWkhYRjIwYWlCa2crK0NzcC96MjRXRkg5YlAzN3diNmtUbUZS&#10;ektrcVdrZW1ya1psdVExUXZSOW1LRlloQmFFRm9RdUdqUFhwTlluVXpRODVtUTllVVpKd3NLVjRn&#10;bDRKUkJOR2NOZERRaUZvTm5wUUJ0dk9rWTdzMVBzb3BRMHYwZmpOMFVaY25hQ3dZQmRNbWlPTHVM&#10;Mk4yby8xcXBZSXFSSjhmQWZGY0grQnhVZ1VPcDhNVWNPZUNrQjdYYTR2dXgxS28zSUhSYTJJTWJ4&#10;NnBUU3o2WDY5b1dHZTVKYjhRZHBlcXFrZTdRN3QycDg5ajJXRC9FTEVWVzlidXVINUZuQ3FWUUxp&#10;Um9vVGdEZEJJQ2hNc2Rwb083RVdGZzdQeU9PWXZ2OE5nMVRJTjdFRWI0cldFanJycVBxTHRCM29P&#10;cFZyNTVtWHIxdG1hQUhmTVJUQWN6Qnpzc2ZxTElZRTJhenE0WkJUVkRGb3hkQ1FmRWdkVEhNZzJk&#10;WjU0Nm9pbldrU1U0QWZ0dkxhU0JROTFLY2FSZGlFZEM2c0F1SlFRbzhzRjcyVUZkeEg1S282RGhX&#10;STNuWWFJd0lXNHU2L29FTE53a1BDb0x6NEpHK24zWGRkaDllRGVPdFE0MUxvdnhvenJsRXpoUWRw&#10;T1hvdjlwZ0lOazlITTdzbEJYNXNOeElzWnAvVFRmUVF5Y0NyNU9rd054Uzc1ZFJrMVFGTUhDR3Uw&#10;aFJlMjZNOXkvTzlFSWozZ3pKVmVoOUhtc2JVZmVTd004WEFrakhaKytBUFFxY1B0aENTMWQ3bDhm&#10;MDZqWndwc1ZaTFZSTExIT1ZIR0tEcE1GZSt2YXZqK2JsWlZtek1KSlEyeGJTS09jNGoyR0ljb2Q0&#10;bXlLYkQyME5USmJnZnZ4MFBPV2kvMFJ3eVpSMVdMLzdIdXRCOU03VE8rQ29SLzNMYzdpc0NhSTg2&#10;MmN2eHBIbFBvRHJNRGsyM2lpdzBSMGxzVjhFTEZueEJoeWVUN1JMM0IrQk1VL1l0VDFaSGFRa3dR&#10;dG0zRGZDWTZDaERzZEhEQ2FmZWtJV0h0ZEFNYlI5amg5dnZONXhYb0Y1R1ZleWdhaUZOdXFtTXJ6&#10;ZWZJbk12TStOdlpOb2o0UEdzY05VMzJQcGcxaGtzOElJOWk0dVFENTR1VEw0QTJtTzJGRmUybHJT&#10;T01hYlJIT3l4WWRjQzZydmwreld4cUZxUjU1VDk4Vk1pd1pYQVlFVjU4cjBTWUJ4MDk0YXRRa3kx&#10;TnI1bEd0T0Fzb0ZWMzlHRHMwZUt0Q2lJYlBsNHhhQUQ4SGtVMUR2SHBCR012WThEQ0o4NlBLK2Z1&#10;am4yUlg4UDZLcldTUjhCL0FDVzVFTStESWowZEJ0WjBoU2d2S0p4MEJwYnZIOEZRUkdqY3h5Ymsz&#10;NkNqeThZWDlYazhkM0JsZ0xVNmJxN3JPUnpJbk5BWDFSeVlBdkpOTUJ1azVxdFpkTC9SdndaRmtR&#10;MDkxSGxDcmRLVU5VeTFUaEUzN3l2eEw0WEF1VFN5bHhrYzVMT3d1Z0ZwRnZneUk5VnhkcU1UTkF3&#10;QnBxeWFDTlVYM2R6MExHRTRYNnF6Wk0ycEQxWVMyb1NtWG5qblJaTnp5bC9oMGpQeEJmUUpsOFJG&#10;TE5LMnNQYXkvVzNmV2hobERqbFp4QTBUd0NodStMby9veXVFbXZHM3RyQkVVdXVUVFU2VXJBaml4&#10;YkV6cDNZTlhiRUllUUdVNGlXbFo1Tm5LcVN1Q09UVnQ1U24weTJDRld6eFJ1S3pmbDBHNDFOQWlK&#10;V1pmVnlKQkpTZERadThEY2x1eFAxUEJBTWZRNXJka0JtbllZaVlIZ3o3a3lDNGlJbDNXT0RldEJh&#10;dVc1b29YWUJ2cUFsUCtYWVVyVGdhV25OdmEzVmRVaUJxS3NJNVBwKzkwQkUvTDZSKzdrTDlYVFlU&#10;ekR0VS91ak1JSU9DQmNENWk2V0lFYUJmRmdaV2JaTDBvSVRtTWRISWNJZkdFTlh0WFV1eFlaclBI&#10;dStabkw4bnZXTE1XclB2dFpZOS9VTUdPTWt5RkFWTDRSTVh0V3F3U2JNZEw2MWtBcHlBR21qNTUw&#10;WU8zdllCQWFRTThoMmdsVEFXdzhUbmQ1elUvSUhaWHJVbGNsZTRueFJpbUJWMzlxWVNiLzFGWVBZ&#10;K2ZwbCt4WS9Sc0NHeUNjRzJ5ZTdJZURxSENQaG1vSGdWNkdDd3psM2NCdWE2SkhLT0E2TEFTZXhX&#10;a3NhL2tTOUdFY0d2RkpaU2l4V0hhYkk5cjk1Y2lqRGRMNHdCeDg1RDB2UWlMN1ZtaGIwUDAxaFlj&#10;eitiR1RHdThPeEJYNE45Y1BpV29qSyt3RjF0bFlYVTVTeE1Wb0hNZWZDekZEVnFqdWlQRjJHaUUz&#10;TWd5V0VBdFdGRWN5ZEFkZ2lYZlNhUk0zZVY4UG00aVBXVG1RWjljWjl4ZGRtaFlPZFFpaXNCZjlZ&#10;STBmMHhWQ0JaSXdiVDIvYVVhaHlxRkt3OG1UTUkrOEUrRENKU3RVcHNsOHJOekd5OVA5d0FKTko1&#10;VUdzSVppd2pnNlExWU9jTlNxUjdsVXZDUEZkSmw5KzM5OE1rQXNnSnJNRzFrSXUrZkF4bjFIQTU2&#10;TVhoblV2WHVvenJ6RlZJaThQOVNNMlZXb1pXYXkyaUJXcFlzL2JaUWpSVFlDaytSVGJGcnJpMGhC&#10;Z2NjMGEzODFoaDIxY2JRNE9GWGgxZWJGZ0szTVVJT1kyRjNrNzQxNUpoNFA1TDEwa284RFBoU3RD&#10;WHZoTjlyR1dVMXhCTFNVS2I2U2JqeUJGbDFYQy81eHJORktaUVNMU1dtc3p3cGVXcTEvZXluQjBs&#10;aU1iOGg0QU05eG4wNCsxL2lHNnZFMFhDdHFkR0RNTVZqcXo5VVU4Y2lzeWpaWVRoMzJBTmJoYW5M&#10;Rm1WN0R1Mi9ZWkF3YnVnVW85NEZVRHh5c0JPMWt1eUowRFAxTzFFU2NNRmNxOGMzZ1oyUURFYllV&#10;SU9oQWlXQWFDMC9nNWRDMWhPOE1zWG9QRExOYm1JQUVaN2swQ05sQU9aYmpxR21OajZXV2pIR05a&#10;a0J2MUdYUVRLckw2SVhMYVVBaFRpWnhkY012RzB4TnlNRUo3a2xsMy8yaTNDaS9JWG1zQVpNTzlC&#10;THAyTExsSjVhVklDRTBDcFNEQTNvNm1hSUdsUW4zdmd4ODNKaCtyMHlyampySE1tMXVVMHEwWHli&#10;ZUVVajFkRVlMVkFmMytDdUZnMHdFSWxrVmo2ZHloQ3lUbFdxd2xNblNjeGRLdHNOdmpTeURsRExD&#10;elAvcWhENWpnbGErK3hTeU1xeG5kNHBQY29VbjJSamNxQjJ1UEdVeW5EZjdLanB0blFDSEduS256&#10;dXJxdGRvVGp0TlVsUnhhRUJ5OVhSQ1BHL2ZoM3F3blVROEtrcWhwYk1ER0xaOWUzY1NDdlZ5NHRH&#10;bk1rQXp2cStBajFwbnhnOEQ5eEJqOFlhWkgrMm1zUGJZRll3QlRuMGRnd3p4bnd1QmJDWlR2NWt6&#10;a2h2cy9YbmFxUjBmTXhyRnZ3NXE4VTEvR2x3NmJzOWxwMzJRUHVJOVRiaUlJS1A0bHU3ZXo0cndC&#10;bFI5czdTUklqSU9UMGRzT3lyRXdmMGxrZElMYTcvd2ZuWHdEMXYrQnJ3c1Z1UnJyN2trTFl1N3pl&#10;SEFPL3NRbUMyVGsrMlBkWVV3R001blNFcUNWc0FCWG90bnNxWmc2aUltNUxlNHdhQ3lCU3dRR2pT&#10;ZXNQa1dOdUhJWkp6cEREejIrOGFLUnlvTnMySzMxbjdnY2NQU25YMW1BMzI1WnVRakZMMk56REdJ&#10;WndyZExKR28vd2FlYkNDNktBWXhqaDZBWHRGZlJsZjRRTUJ3NC80UFJjd2V5M29OSXlobmp4alNv&#10;MGsvekxNalhWU2h0TWhja1p0NDVDc292aGl2N0hZZUxTOCtFZS9Zdkxia002S3Bvc3YzQ1M1Ymph&#10;Y3BXREhwb21yTFpLOW94Ym5RT0pyYmdUTVFoWW9oaWoxZC9zNm4raGR0SXREaFFZeHBsUHZhWmNt&#10;V1MxeThoUHZWUWFkcmZnMXBTczVuRmRzOE9JWFVqOHN1enFrcXJUUlcwcE4wajVreEJaQVVtbG80&#10;NGVtazNEQm1QbTBSYkl4b21nVkVkaUZ1MmlxZk5CZnA5MlVONmpxd0haYTVCSXUvTVhaR0VTbG9o&#10;SnR6NVdYU3cxZ2kwTTFsY213SGhlKzVjZjJPRndjMk5TWExqWjlVUTdRQ1MxSVozWTZKdWdVSElt&#10;bkxWREdLcEt1Z0dBYitYVEFnZkR3MzhxSzhuZUtoRVFLQmxnQlB4Ym1vTlNyTFZHVy82VFQ1RmZl&#10;bTdvdUM1eWxDOWViZmJEYjg4YXJtNkxHQ2wwcEVOanlVMURWNW82MTAyWnJDZFE4VFlORHBSbHNo&#10;WHdIKy9MN1Jhc1I0VEplM0NNb3pTNWZhbjYzdTdxNyt1YnJGMmFVM09mMmdySHRYQjl0STYzZ081&#10;Yi83RGlkL0JQOGJNaE5iWGJzK09YOE9Wa3ZnRTZ5azRqd0hjS0ZWTGhjQ24xRC9HUk1iT0MyOWFE&#10;Q3NYTHRWTmtkZWtLWW0vYXYvNEZmRzltUnNLUkFwYlBNSGh4NGZIR203RHlEbkR4OFd3QWFwM2Jh&#10;Sm4yZ1lzUVdlV2I2YWc1RS9DQjdjU0pMS21iUUE2Rjl6Uk95bFQrQlRUbC95cEpNRXFYdFJFMnZw&#10;cEZGL0xpV0RGajhrNmZsMVprbTFpTG5xV3NvVmVsS3ZRZUcycVdFRjJub2lDeXlUdVJLS2MxNGds&#10;QzFjbzNaQnk0MTlJNGJJSVF0NEFZR0xvU3E2M3Y1L05kV2lDYWt3RGpxOC94RHVsdjU4SUFNYVQ5&#10;U0oxeXlVenZHRmVySmFLbDkrc1pCSDcvOW4rV0tQK3BveXg2OGNBbzVEc2ZycUxONFFuZW4vR1o4&#10;RnlPeUE0TjFrYnhoV2p6UjZKcnIxeEtpaUdZQ2I0d0ZpQWUzZWtaZlRBclE1QlV1U3lua1IyL1RV&#10;VnVacXcrSEFwVmhzMUUwTlZOTnd2MmhrQVpnY1hGTW1KbW9JV3ZaUUtEZGg0SmxPWjljNC9OU0JT&#10;NXcvQnlmWGcrWkppT2hlYTErZDhvVkZFZVRQYTViVE1SZzlrWitUc3JsSElKKythNmdzVXRrRkI3&#10;M092N3ZMU3VBWWxoLzhuVDJydkpjVjNZVWdsdnNUNWNCeTBXT2o2ZG4rZEQ2ckpnaCtnSGZCcW5X&#10;VGdwZVdiTHVDVUlxTzdZVkpPWnpuaXJ3cjdzK2krTlE5Si9Bd2dJQ1F2RDFNRVpPZzMyNXVHTHRH&#10;Y2ljUEpDb0FhZXJTYUZKdTIyWkpueWxuQVIzYlJWdkZ1VjZsdkpSWm9UNzZuMEQrdFZOUUg0Z1kz&#10;WGFLUmh2WXNHa2FBOFhhQmJjM08xcWZmYmdoVGhUZy80MG5lbkpRQUZkQUZQRU1aeCsyaEdFOVBR&#10;OFBBalJ3SDRKZnRUWkVXQzlSaEEzK21vbjBneE8yM0RpTDRuUHBIemlaM1lzY2VvTFpWUUNCQUxE&#10;eW1DdVN4YlIrVElCZkNEemIyaWZKQzI1M3ZWZEZBTERzc0x5dW5GWWllcitHQ25WMTBseXN3VXFw&#10;QkwxdUVQSlRzQ3M0V1lDR1lVWXl5WXJFRHBKd0VRQS9RSE5JcnBGWTdScndjV0h5bWxXL2RXcVZN&#10;OXpZZGdjaGZKRE9PbEQzaEp3WklLRjl2dWQ4TitjMytKM3g5RjQwY2FNeHVuOEwxOEFtWWVJeklX&#10;TnNBMGJYRXBINWpjZ05hUExTSE85dUU5eVMxclhmRkx1aVNpaUVPbFJSL1ZZSVdyZklWbXJ4QW1M&#10;Q1ZOWXJSZGJaSHVPOFE2cUptNXo0QklnbjkybFNIb0dYODk0NlNkTnNmNnlKQnJ0Umxab3JkVFU4&#10;MDFlZ0Fya3NZN1F5UmV1THRLajdYQVRueVQvZ0Fud0ZXdWt3eHZiZUZWeU5nUTdxRC8xdkwzNjZj&#10;cFhqRU9YWWJoN2kreXpLLzlCUDFNUFVzVndMZkIvSEY1SE55UnFQY0xHcVNCNERRRkwxeVAwbU1a&#10;VXZ4TjBPdXVVNm5vUWUyS2tEQkxiSjZlUlhVOHVjRVY4OHpmNGFkNlpIckJSMWtzb0kzT05BRjdh&#10;UkdPamt0bUJIVlVwY3ZRMUxkWjU4cGw2dzhqR0VpN2xpQlBJY1c0WlROQ2ZPVTRMYUU5dDJWdGJY&#10;SU50RXV1cVFHNkhNQXluZmIwdFBiaHdTWlh0VXRpK3pWUGhtV0JMaTVFNldnQUtSS2JsVWpKZkFy&#10;bDVIYjJNbFZSSTBqSllUUitrMzdPSVhmU1hqNHM3ZmtqYUh1N1cxNUxwNiswazFiS1hkSjJ6V1Z1&#10;MFRBYTFDQm01QktqRnU4UGRRZXBkQjd2cldONmxDU0k3bXVKUExCTWJ6VUhraDJ0WnZKcTFZMnhC&#10;aFBWeU15UjhEZmh4Zll4QjBTQWNvNDRUdVdDNTRleFYwNHBJYmFOZXR2UHpIVmdiYUFNL2R0eFlq&#10;Y091OW9rVkRzUklRUHJSVXlhc2U3Wndtc1JjaVZtbWtqeGhZMld6Y1Y1YzNrR1k1dVE2Ykl2VHZB&#10;TFFpU2FtT2swamtiL0xmY2VvRXBVOUx6MXFrejZyZFdTT2hNcHdZamRvaE50THZ0VlBMb3l4bHZs&#10;dFFiQW9FWkVid0t4ZStBYXdFc1JGblhLNTkzcW9kVHRHd1JrcVBCSmNTZitVVXc0VE96WG9LUHY2&#10;MmhnNEFRODA0VlJBVlpiRk1WSGlHdzZBRmNuVHE5ZzErVWdzUnNBSWZhbWFoUUIwYmUrYTQ2S3Zx&#10;UDZNREhYRDA4VjFKZWlKSkhNZkdKR3NRbW1zaGlSMFQ5UFVYc3FWd29TQ25rVlJrYnBZZXNjQmcy&#10;QVc4RUtCODZ2VmJPaktqc2YxaHRtZ3pNb2VxL0J4ZXBhSTA5bWc1R245Znd1azVnYUJTVU1RaTQy&#10;TWpMRnI1M2E0QlVXUGV6bmtHTk5LQkFpQmM1TmV0WVl6ZmI0REw4dEFRUXhEaEt2VEY2ZTZlbUJ2&#10;dTFSZGRhd3dHb2ttZ1JsdUZ2RGdZT2ZWcXdoWExxY2p4akVZVUFxbklWQUlHR293U0RoLzBNWEZQ&#10;bExpVjdEeUtleHc4SEtpZFhZNVRJN0thWG95MXNBOFMvVElFN3I0MFV2MzdHcngwOHpjZkljeDRn&#10;VlZSeDdGSFIxdTF0ejVrQlVpWlp4bklDWDgrS1h1MWhvKzhKSFgwVWM1eUFMT3hiZSsyN1E4Vkw2&#10;YUVaaFNjWjJLQ25INnBQRlU2d0pJaldWM0lEZXp2N1BCVXZNMnltS1NxNmQ2bEJ3bVJNLzJrNWM4&#10;emhCa2xEdE1UNkoweCtpS2psalVQcG1Ic3VvOGVHd25pa2t6WXpkK3JSL2pCSzZhYURlOGlzR0tt&#10;ZjNMUTgwNWoyN2tma0IrTDk3Yy9maTJicFlBemFadGlyT0xNbm4rZWJ4Q3dJeDNrbkJBSEMyVUJB&#10;MkNhR01nSTdVd2JGa01DaGE3clNkV082ZTQ2aGhIL0gwK21wL3U5WXovMFlGM3lsZXhpMmNkRFdI&#10;am5BQUpYZnU4NVRYWkFFSnJXSk4waENVV1pjUGs4TTNYcFNEYXlvR0NuOHF6VUJNS0JaeEZCamM1&#10;aFpHcXVlUG9KYmx5TGNHK09iUXFhNHFRTDE5LzRVTUNGWjJoT3g0UmI3VzJaV0RvRU5INjRkZEZu&#10;TGkxbGxSK1l2UnFLZTFlYVU5Y3AxZURpc1hybE1VRXdjYXZSYnB4eTVROFd5bzBwYnBYUzB0QmJS&#10;VjQvMDVmOGR6UlEycWNDanRTZXRqL3lwbUNQemlwV3o0dHlSK3ZWeVNGY0g1eG83VkxBeS9WM0N3&#10;YUpqa0c4VWk2TnFNVkhCempoc0VmTS9KL2lGZzdXeUpmSHBwS0NYdEtXY2szZG9wZU5CbGZGVWRS&#10;aW9ybzE0M3JZdlJ3ejBReXVGaXdrb0Q0bGZGaVFYN2tqdURhKzR4d2M4MmpPOWVDaGRGWUNUR09x&#10;Qk04WnB3Y2lSb0gvb1IzaGFKamhyYlNYbmZER0VXSGIrRU1PREl6WUk0TlVFbnVMa0pWV1RXUVJO&#10;VGp1eXpBa01wMHppWXE4SlMzRTlpdzROQThJZUQ0b3FoYnRVT2pSaGZ4NThYT2xXQ1Z3RlVxZWJx&#10;VE9Qd0c2N01QVEZXbUhDTGdwUGdhTUxITXlKa1VyMTNtZTBGSWoxcDQ2UUNZeVFEWVVuY3FESnA3&#10;cTNwTXN0eGIrd250Ti9FODc0UnJ2czVkSWtsUXdQTGxKQkNoRHZtUlV3RTErVEtHNG0zWHBoUW5Q&#10;cnc0dTBFYlM5OGxwLzBBNEk1QmFSdENsSzcxQkZRL3hMaGYyTEdQdFNIWUxucmZ6d1QvS3A2R2I4&#10;ZFQwdzBqbHJ4RzRGbGdHZCtJZUxzT2U5RndSRk5Rdmw4RTJRUW9rQWxBTmxsN0k3b3VaWWFHN05o&#10;TmNrZ0JyME5OWTQ3cjBzVEx3SWRhZW1ra3JCcXFIb1lOTEgxT1JUVVB3cXBMeTlDblBXSG9yZFFB&#10;bnNrY2RtT1Y4UmF2QnZDL0NPU1dEWnN2VXg5eWR3OFhKU3lRckNZS3JEalh2blEwVkNIenRPY2Ja&#10;aENVZUlCaUlXbTMxVE4yT21FL0lWZWJtZUpuRDIvV0xLaUJacmR5SDQybG96QnFmSU9HYVhscTBa&#10;MENXcGVsT1pNY3dQdWM3dG5OQXZhUnRkczNlVHZZNTZIV1NPelhjSktJK0pNSHAyczdjbnY4ZzZB&#10;U2Q4TkZ4Z3dPazJ6d2U4MmFVWVJNVTgvc2tqVDRkSGVobFA4ZTNKOWNRMHY1N3N6Q0x5bHJkM2N4&#10;ZkRxTno5Z0J4SHZjRDNRSVAxQlB6dUhDZmFoTVlxYWVmZE5sSGk2WWlNSHo0WjVjajNiMlBVSm9G&#10;TkhsekNrRFFWcFJ2VjVhQWtQRnVMTnNJOVp4MzN2WVJrY2NnNUQwdzVrRExkTW9OQm1XRkRjY0FS&#10;aDIxYlJ5WVk1TVUyRm94RFNTcjlLRlZadytKRUFwYjBEWmZ0OE52ak9seVZlbjhVbUxiUzZYcFZa&#10;SmhnRm5CaEhJR2NEaHpvS3p4bFBpb1hZR3NtSGVPMi9IeXJSRk1FUlFKQ0E5UzV4NnBzZ1hKOHpE&#10;K1FVczU3UEc5NWNDa1orSnc5RFRvMU10Mi8xOGZvWjJjRGJlSEkzbHp2K2l0K3JQOGswT09zeDhK&#10;ZEJ3U1RZSmV3cnl1VmhWNG8zM2w1NXNJL01OMUFUTHl1UkdtVUtVQzRaZW9GUkhSV1BNdStFaERF&#10;VlJrak1ycHFsSFJLSm5YNllwMmtwcmN1eExaZ09jY004c0pCa3JWR1lnS0dWRVprMGFrVWtGdTBh&#10;MXBEQTFEYUxtRnFSanZrb2hvdzI4M21oQmpOZ2ZuSjMxeHFYZmQ1VVVDOFY2eE1JM0daODF0UTQr&#10;U3dkdi9NcWRrcmhRekdKQTFQVEFjRkpUVTUzSUdQODhOa3FRZnAxNEwxYUQyQU1reHhmRmI1ajlu&#10;WTFndnhud0JiVUpWVk1vNnk3RmJOOURaclhRejZPa3BFNUtSWi9ObFRrWHpLanhEL1NPRG1xemFG&#10;WjdlMEMySitqMS9JTVZkSHVQSmtMRlZ3VHE0bTVzTDhEMFRuMWl3Zmp1WnFlWHhXMkw5QVhyd051&#10;dVBnWmxSdHdRbTNFbEhZcVlZWDJ5RURvVisvSkZYeHJtOEV5dW5kL0p5ckdpYSs0ZkJyZU9mcldy&#10;U0hrY2wrdU5ZQ3BQTE5lK0ttLy92c1EvcEcwemdndmxzMkF0WjhhZnlJRDQ4NzhoMUdpaVVXZFl0&#10;UzNrU0FRRUw2d3N1ZkhrcWZZL0lNdmlWcnUweXdIcG9SYm1RT1d5VGI4Wm91SUo1U2tKNnNtTFRY&#10;ZXZma3Y1U3NHdk9oNmc0OUVIT1hLNklEd1VGakRZTmQ1UittaE81eE84aHlYai9MYmFCVkdvRk1S&#10;dGpzZGNBTC94bHA2T0lESmpyQ2lMd1UxbDBpT1drYzNibm41MnBFYzFPZlcydTdVQlBlVittbENP&#10;TU9UTU1kZEYwY0hyRW5BUmxaQytrVUc4MlY4Tk9oOW1Fd2lTNHYvL2pRdkNzZzJOSXREMkIybDNw&#10;eC9DeCtQajcrS0k1ekNua3ZOU1Q4TFhlVUNXT3h3ZjhITFhUYVhvb3l4d1pFN3NwV2ZlVlE5RHBa&#10;NjljVnVMdUVqd1czbnJCYTM0TC9zSGk1WW9QQ25yK1RtQmp6dmdodFdNcHJidTdqM1A2eFA0TFgz&#10;bkgvTDRSY0tneXloL25nRmMyK3VkM3pNK3AxTFZyUVA3cGd6K0dYNXJqR0dOZGp5TTN0M01wR2hr&#10;VTBpallESDgwbU5EWjlJTzNqR0NCd0dGTklicTdEVlhBeEdHZEttZGZqdjQwalpSN0dLdWxPUVNG&#10;T0M0RFFQQm5EVmdMKzdrQU1IYWdyRzV4anNoRmJvYitIb1NBTlBPYlFUVlFsZ3hrNVRLalBVTW9j&#10;UTduOVF2dVprcUhOMXJZelNYUnQxZUNrMHpxaWVhWU9RdFlkMWY2RWEzb0N4cDI0ODBWemFSVERZ&#10;Z1ZudVo1Mk55RjZlTkkrRHNBTWxBV2ZSWCtjTUUrTGR6MjlhWWNncmdpUWY5RmdSaTRaT2Z2M1F6&#10;N3Y0SlVWK2ZZTWZkMEVhVjhxd1NBc3FWVFYwbngwTE9sdnVKWnhVQzJPczBYMTUweHZnNStmZURC&#10;aE4vMFdkNG1rc2lBU2FPeTVaanZwbUxYY0Fla1JNSno2K1JrZFd5VVNUVjIxQlJQcG9nWHRaVWFl&#10;TFVHcEE0TWZWekxDTkpqMHNCd2MzeU9LR0hHSUNzNWNub0pzeEFsZms3U0N0NTVvVDZSN0EzaHdk&#10;QU1GRnR0UTZhTlo3MVlFOVQwWTc0eDhpMG5hMnh5T1I0NFJnTjUyNVNLK2xCOTN4Uks1WEVDd2Fn&#10;TUdSVG5hQ3lyMUNZdTFBbi9ZeGhySk9TOXVwSnBSTVd3MTQraWM4YzJxNDltMHd2NnJUT3ZGQUpW&#10;TzRjRUJsU0NXcmd3VWhGSmdwYVgwbkFFRG13aDlYcVRUVzFNWG9MWEdXZHZ1cFI1T2hUeWdZTjg0&#10;OTdoTE9sUXI4RmJlb05WOWljS0FTN1M3blhlVDdTd0lSSEM5R3J2dklMeE5XcTZVd2NWckdVL1Rj&#10;TFBtcDF6ZVo1eTBYcjVKL0w5bmp4TTJOR1A0TWd1aSt5ZExCUHIxSlg4eWJ1MXE1QW5NN05iYnc5&#10;Z3lCMXc1bFRnV3RZOTFYSGxSbGtSQXZ5QVdIUnQvbjNIVmdZdUlwZHUwcmtQTkdDaFdMcTl1UVZo&#10;aGVWVjMraW1NejZJblB5MnpubkF6c1Ird3RBRHNXUWErbTdZOFBKZmhYa0crV254VENaTjVKbHRy&#10;WGkyaGFBeGZoNmNtWktlb0FtMG5BM2RuR2UzUzByTWxuYklueUI5VVBTbC9kM3JDYW5ZTnVHVG5H&#10;VkVxbkx4d1FVcjZ3aVI3YVh2Wjd3Y3hQUTA1NmptendqS1FyQUpGcWlEcmlnUDc1YTBTMnJLcmEw&#10;WUVEMS9UaVNWRkZnMWptVnQ0ZHM1RXVJSTJVSWRoYm02U01kOVpTOWhGZUhMMXNraHkzSVo5TGNE&#10;bVowUGR2Sis4bU5LdmdkZ0pFYkVtV2JZckRQWWR0ZzcweG5Sem9sT2hGRTF6a1F6VVZRVktvUFR6&#10;dzlBR280Tjk2VnRodnpSZ0pSWWY4T0xKenFDU0liR2NGZ2h3NDBUNHJMY0RGc0ZJOTh5VUNwdE5s&#10;dm45SEpGdklNSGo3QmptdGN3cWNwUm16UVRldU02MC8wNWt1Rm93eVFCbDFTWnNlbnZDbXUraXlK&#10;OXEzdGNLWHBaMFZSOHU2cnBWWUcwZG14YVBDK09aaVNnRTJuUmF3aTMzWURmc2MzMEJmZDhRdm55&#10;WHNXUTExZDJUSnNlM01SdkxMT3JBb1ZFVFljNHJCaFFKRXRsZGNvcUZuc2trbnY4ejlPV2JuWUM4&#10;dTZTVjh2YngzN3MyOVppcXIvUmRNQXQxRTV3OUIySzFpODlXSldhTER1SWhvQXBMdUwvc1hnRWs5&#10;YkZqa0xUZ29KbHRmVXVTSHp6SkttY0NyOXhsT1hmRDh6L3M0WThRcm4vZFF1Vm1PdkYyd1JjeENQ&#10;VU5Va3RoL1ZuZGVDdXljYmN3L3NGY3Q2aEtiSUxjaFhuMWRSK0pkNmRoL2NnWVNMdGt3c2dQR25E&#10;cm0vNzZCQm9sNzB2Nis5YmE1M3JIcU13K1V5NWNYOTM2UXU2dTFobDl0eVpNMXRFSmpYdzFrN1ZR&#10;NDdYYWZFS3RWL0lGYkhvTHEzUXJyUHpTZkFJYXQxbThjVUlxZ0JNZ09memtaekErVW4wUXB0OHZ0&#10;cGxBV3IraEp5YTl6dldvTWxQQ3pFcE42Tmc1V2F4WGh2dEhObEZqSkpLeUJzRWkwZ2xMSXVjbk9Y&#10;NzRXQW1nRmJ2VmhTVUxjN3RsaGtQRzgxSGdteGxrcGE2bVpzV0l2V3JXcHFRaEMySmRaM0RwaFkx&#10;K2NkUyt3NndtUHRLRlAyRkgvNVFXTENRdk4rMExjbmNtVlF0bXhZcGUrYXdsbkMxMDhEVFJjeDlH&#10;R21HdTA1aTI4bTVJaTZvYjdoV1pTMEM4QUhha3l5RG50R1VTVjgvSUk2T0FweW9TVVR6SXMxdEhW&#10;a1V5UFNvZTk5S21jb1dyeGNraDViN1hQSTYwcllQUXp2bGovaTR3K3RlbnpiRE50Zy80ZnA2MXpQ&#10;SDFwb25lQTkxUmJCY0JaNURETlVVU3J0ZzRWWkh3SDZON2NuVWdCNWxGbUhrYXRIaUZlTFQrWHV2&#10;dmMxRUEwV05vYlpKSEFIYWlyajl1VVhjd0ZtWnBDWEVrclRIbGc0QkVrSGErVURqUEZCbjdEY1NK&#10;OVhaVkM1MUs3bWo5ckFaeklLd2V3b0wzNWM0VkpTZkl6SFBnSlI1ejk3MHBJL3NDUkxJT1BWUFFK&#10;SnFmNFcyWW1OL3ZkN1gwa3FOZ0ZsMmthVnVVb3NJOTd6WDNLQWt0Q3lDVHBEckdXdEErbWxMUlpq&#10;Mjk5MVk1ZEhadUlFK2lTVVF5RWE1a2E5d2x1R3p6bUd2OHo3VlpBbVZkRnd4bWxzclJNRWJWd0p5&#10;SDU1dmJZbGRHbUtzY05mWUsveFdqK25HeUZHQ24yRTdlUHFwZUgwbkdlNFAyMGI1T2RjRWZHWjRk&#10;dVhxRDU0clZrQ1RVWlZvUXNsd0FSNVVYTnVFNUJ1ZmNnQ3IybEhOcndnc3RFRUpFMTN3dXlKdldo&#10;RnpXc3JaRnRJUVN1enBhdHZ4emdVVzA0ekxMVjQxeDlzRERCZkJWTE95c0pmNExPY3A4L3ozMUdD&#10;RnZxVkgwYmFNSzBsQmkvc3ZGNTJSdUl0UkFrSWdQWk0xTlUwUk5jUlkwMkJHckpMblZqeDlXWnhl&#10;K1VFeU9YNmE4amFlTjZvUU04Q2ZTY0hzZy94RWNSdUIxdWVlcGxYRnIyR0FzU1JwMnJCQkZHVVc3&#10;dU1CQTJtK0Z1TzQ0Ty9GR0lVZHBkQWFFUEZLbEpnYXJiRmdkT2xKeVN5anY2TlVOODdJNW9nbk9X&#10;bTNVeVZYNFQySndJUHAyRy96bUN2TnU3T1BzWWF3OVZMamZsSU5OT3lrTnVmZE81RlIvY3QvYTBw&#10;RHo2dXduMDdBZmZ1SVBGU0FOT29hQy8rWlNRdzlla2tMa0g3SnlIZmt0OVlzOUR0MTJYNHlUZ1Yr&#10;N2Z3Y29jdG1TT1BybGhJQ25ZVTUyanNwRGxIamtaWkFKbERhYldDTHROUURNZWF2aGEyTFU5cHhz&#10;WnlMR0pFWTJuWCtlWU9LRTVWRVdUcm1HQmI4djR2QVpiclp2cFIxTHcySlBVelhoTVcwTjBSVE44&#10;L2xrOXR5SDVEenRreHQ3Vlo5Z1p3aTI5V0pQWUxHUnRQQTRqQWIwY3VtYWZtaFk4dzY5Z1RjbkFT&#10;aTJ5TkJvcUs3ckMxamJzbldqK2ZYWVZhWnB1Q3ZjbnNySVZvY0VjdDRqSzA4bi9INzZ1Q2hGNGhO&#10;Z2YyeHB1bThHSnZLU1B4SWdzbDcvTWptWDBjZ3kvTTJxRVNkQWFGK21nQzlQTHpjLzVlakFXb05W&#10;SUxzb3IzcHVTQStRVXNUTlAxRE9aSHQ2MGYvT1lReFZkb3huVU16MEE3bHB0YXlSWEErd0lucEFX&#10;dlNkSW0zSndtdGlrdVhabzBrKzRMVnltazZvcW8xNXVZM2loMFlYbWJONGptcXh5TE9ZUHg4aWZa&#10;ajRYSUVyQ0x0LzF6U2drQWl5SGczQkJPMDRlRnd1OHJSa1F0ZDRVMUg4UWFGMUVrK0J3UitWcUxz&#10;SmVZOHd1K1lCd28rdFRjNElHQ256aVJWd2h0TXpCb0phem9PUVM5eVg3Y3B3QjNvNHo0SWY1ZmtK&#10;d0pZVnp5N3Z3ZkVhdkFyWEVQdFNqcUs5OTNHS3JqNVF2dUdoUmJGMWJzdEo5ZWtnUXdreGhrWFpI&#10;VWpYdGlyU0xTcVJHR3lVUjhpSzZrYVZmd0NLdCtBQ1VQUE9pNG4rVG4yaUVpakJPWndQUXdzSnNs&#10;eUJ6cEltQk9lWUJpSHFmNktTS0tNL1JJMGJ5YTVoZWpCS2pCMlBWelo1bk1td1d5cHUvSDBsTnRm&#10;SHlzMGh2ZlVvdEtUMW0zMndhOXpFVFlCNzhiWkVudExCd1FIRTZtaFZvNFlmbUl4MGtXeTEzNVNN&#10;aS8veTRFVFF2QzNibEJBdkpVdFEvNzByb2ZqNlZYTjlVcG1qZkEzWFYrQkM0UDk4eDJEOXh3ZjJZ&#10;K0hkMlBMSTVGZm9Za0V4OFY2RWtJcDhMSWtadU1BWGF6RDE0eXJDSWtBMTFmaFJjYy9walpMWWRK&#10;aWpQZmhUQjBTVzJMY1J0Wk1yQ1NDRzEwM3NXaVp0UGpDbGpGbStBWExFQzZQNTVCSlkvcFhBSzJW&#10;SjZOM0FiNVljK010WGprWXFrQTVzOHkrWUErdmFrU044UnFhWWpVMGhWME8vZWNCdUJOUGFlQ2xn&#10;cGVBVEVpMzh3bUpDbU1zVi9BYUpXL3VvV3ZnbkxqaS9IaU9kanlhSDRDcXhSanJab002UWt3SkJB&#10;ekNvSXI3bUlaS3dsazA3NFdyaXo3WFd4TkF1c1dLSnVwaWxSaGszQXJ6d1RRQloxM21tYWxKeTVU&#10;S053VEx0WHl5MlZxTXlGekppSWpRcW9BU1ZvNndrWVhTUWxxdnhQdFhKL1N5T0dtS2pBM1d0dW9U&#10;MVVoZWU1WFFna1hIOVU3blF5QUVTcGh3N0l4S3Nkby9ucHp5US9lN2h2bkY3cVdJNS9wdDc4eXl2&#10;SEhrcFVvUXlQekowK0thVTNJN3BJOTdZT1psYXJnLzFzdjdrVE85NExhYVdLaDZNNHRLOStEVHFB&#10;NlVKVnlJTTJnczQ0ZmlPV3lPNWVXc3VyejNLSndrdlhmS01NV0gxRmlWeVZEMnEweGVEc0F3RUZr&#10;RWJleTBzQ3JaNkdic1ZvU3BQL2ZvL3BrMHdYTDdsUVhGdVdUcEVhb2hKOUZ4VGlidkZ3d1lKSzR6&#10;L1VGOVdLTFVwNFlFZC9uamJ1TFpUOGNmcmtDaVpmVHEyaU5zNkRMTENOb1hUd2pDZXJKM2NoVkts&#10;SStJWnhmbmdmalRVbnRrOVRqYVU1bFFXbnFxZ2VOc3JyMklpTW0zcEtHMVJ5cGtWUm00a0NKa2ZH&#10;SlZSTXFLclZjcDYvNTBSQm4raWJOOXNlbVVQTW9oUE5OdlNCbmgwajBJUDYxemkyeHNvUVVjZ2dW&#10;Smp6dzREclkwb0hpT3MwS2FuaWN0SHNBaFdTeEVldS9Mbi9OTWJhdzA2VmdhcTlPSGdiak5nZEEz&#10;SEdROEhGR3dEM2Y2TFppYzFCK3d4c0RSTXd2ZkNiSzJmZGYrQjNZdzNGeHB1YUhndFZvcjZlZW5G&#10;ZzBpUFV3ZHA5T2JHaHlzSHBZSEw2S3BvbEZjWGh5TEFsZmZMamZwNm1KSlREdGI4d0NsRzIweVR5&#10;b0tSWEpYQk1tSHJZUktaVEdGZ3dHNnR3eEpxSGhzbUVEMTFqQUJuMDlIT0U2V3RwRndEaXNORkwy&#10;Z0o3dzJUKzlyNENqZkQxc3VDM0ZlWmFYdGZuaktrZmI0dzA3VFdPU3QxaHRlVXJodG40NVNLcXAw&#10;cnVhdVlBZWl5Z2U5OGpzc1V2cW1XcEozaW8vYWx3OFJISFIvN0lRV2tZbi8xVG5JSnU4b2lTRjBj&#10;ZHE4Nno5b1FGb0dRMHhuYVBVblFXb0tHSm51Z2YvVjVJREM0dUZSZXowQXE4MVVIVFJIdkpRcm5w&#10;VEh6L2Vnb3g4blkwWHpZeDZ0R29pWHJxaWJGdHV1S0drNnlwNHhhd0JBWGd6b3Vodk45QWlnUXd6&#10;cEJpc0JNczNUV0V6YTUxS0kyaUIycnVxclBhOWlUbjV6eVR6R241WDBiK0VkelFsMnJSelBMNm1i&#10;NVlyWW93QU9xOXlCdXFsZ3Q0Q3lneE5ZdnVSVkdnMTAxbG1BUysyZnFnU1JBUWhJbEdOZDVJNDhr&#10;VUEwYUlDMDA1V0huaDI2bytLUjh2Rk55SGRYR1QxaTVyK2gvUmVSWkpTQWpvYlFQelozRDZtUDVG&#10;bkI4ejRhdUppWDhzK3FscStUcGZ3aVRtY0NrTk9qdi9GRE9PckZuZktjSFN0MTVvWGRuVitBanFy&#10;YTZzQkloUFdLNFM0S2U4UEw4RlJtb3JKbVFpdU9PNHljbjR2dWJGRXRPdktiY3JUdmNwaFl0V254&#10;d1NiRVRWMkhoVE92SXJ6alRFcmQ1V3YyTzRBbFY0UUNIbE0vS1BLNVJQRm5EVU85MkU1SXdLZlla&#10;VnFQaU5sZmZ1RGRuTDByT0xhaWN1SU5sSzlIMFhvZEU3WjdDeUF5QUtaR3FlR0xOL09RR3pES3g2&#10;bzFjaDY3aVduUTBHQnEzS2QwM05TVnk4NUVXZDJ6ZXRoc25qQ0JzRUNXck5UaVNZbWVwc2h1bStu&#10;Z3Bwc09nMlZLajBGSDAxQmhLS2hpeloyZ055aFA2VWhIY1lzOGJMdDVWTEpTUjVWOHQ2bEEzdU5T&#10;Nk9EVkpzN0p5b1Uycm51bW1ZMEhvRWkwUzk5VkJmR2lVWnJuVk11bU10RU04RW8vRWJNR0xGdEk5&#10;ZkxZS1RGL0hBWS9JcHBwRHREZmpCR1pkY1A5L0JjcDR2TDFUOGRpb0RHOTdXTThOc01WK2phaXR4&#10;UytsZ2xxTXA3emNLeXMyTjRWWVB3aENDMDFXNkdkNVp3akNiZG1qeVhzUGZYVGxBN2ZWcEJCWnNP&#10;dFpHSGV4b3NZZGx0TWZTdlNySTAzTFpuT253Ujd1TWR6Z1l4U0kwcDk1RkhBdUNkUUxqT1paaWNu&#10;RENqaUp0SndSaGlZRC9NRXpCTHhRWk5IcTZsUXhReUxhbElsWTl6M3BXRko3ZTRFUXZvUHRwSXNS&#10;U25DZWg2OWwwRmlOSC9hZ2FnQk5KejBxZUpLNUVjZzlOY3dxcUlFSWJDL0tpa1VuZUh0VE05MzJp&#10;bEdIRHBTcTFnL1RPTVRya2NVUzN4cWV6L3BqaGM5WjRhdGFwb3hFVjlIam5naHlJSUh6NUJTVGR4&#10;cENlZE13Z2JnRU1oYWVoNTViSE1kWVZyMk9IcGw4cFpJSlF6YWd0TGZtb0h6MUhZUDh4Qld4aGxu&#10;NTRqTnpHMWJXdUM5UC9WK2UwVlA3WlJ1WjVkWXcxZ01mZ0U2V0t6YnRqRFlMc1Q0c0ZudW9yNW53&#10;Ky9mQ3JDZE9PQVhjeGl6T1JXVFNVN010Z0l4YTkzWjZvNFp4eUhxa2psNlNyQ1QySjY4ZnZ3TzZG&#10;Y3QrOHhpNjlKWVlrWjkwd2ZhQi9UVnBlNy9ZSXlFcnRLWkRJdm1qSGg0OHJWVUJWakc4Rlp5azFv&#10;VHZSODRqWGp5NXlYZWgzbjBhQ0xjM2Y2L1VaZDNEYVh2WklyY0V6NXRJRmlGa051ZXlaeENFeStl&#10;MDZjNGtZY1lMOEhNY0swaXBPblpTMVVMUUdZamxubnB0VzdqUzJsN3N4cHR2UWJyc3U2K1FvUEFh&#10;UVV1Y2Y2RHJzaWd0UmNIYnBWY3RJM0JOb3hSeFhoeUlzMVJRZTBpZ3phak9uSkxqZjdqVVZvcUdj&#10;cEIyd1FucDl5QlR5eHk5RUpSWCt2dWsvYk42UGtmMGUyYXlaSlVHNDUyQ3BoT3BDeTAvQ1AwZTdR&#10;NW8rRDMzanNiTjhPMEQyMlNqeVN5NUxLUUx1ZGhKNU9yQXN4NUhkOUVMeDRRV054amV4SVpuODBp&#10;RDhscnoyWm8wdEluZGxLa0pKcmovdXdxczRKb1ozdG8xNVo3dnVYWFpiRzlOL1hjclg1WTRHMEJ0&#10;MGtrbUYreDhWZjcveGNGQk1lOHdvUGh5cDVVSUpPaE9sSWtERjA2clhHRmtOMU51NENlaS95YnNo&#10;ekZqVWlNUDVRUVZYdlMxQW1Yd25lNEk1Y2d4YkZvV01kb3V2dUEwbEtETi9FbDhTcHV0SHdiMGlH&#10;NDZneXRZRzkwVFNxOGxGREpicHpna3dGc0VJbU1MQXZUR1c0WWI4ZldMMjVPbmtiTUVWQXRvZ2xP&#10;Z25jN3llRVBMd2FjN2xnUFJnbFNVcWtWN2FMc3VwSUg2RTJTWDc3YndQVUl3aDRjaFdPaklZZ2Zq&#10;YjQ9Ii8+CiAgPC9yZGY6UkRGPgo8L3g6eG1wbWV0YT4K/+AAEEpGSUYAAQIAAAEAAQAA/9sAQwAD&#10;AwQCBQEBBAQBAQQEBAEDBAQEAwMGBgUFBQYHCAgHBwcHBwgHCAkICAkKCgkJCwkHCAsLCwoMDAwJ&#10;CgwLCwsK/9sAQwEDAwMFBAUHBgYHCwgICAsLCwsLCwsLCwsLCwsLDAwLCwsLDAwMDAwLCwwMDAwM&#10;DAwMDAwMDAwMDAwMDAwMDAwM/+ICZElDQ19QUk9GSUxFAAEBAAACVAAAAAAEAAAAbW50clJHQiBY&#10;WVogB+AADAAIAAkAJgAcYWNzcAAAAAAAAAAAR09PRwAAAAAAAAAAAAAAAAAAAAAAAPbWAAEAAAAA&#10;0y1HT09HdeGmsTw0N2MQyKtmBjKiigAAAAAAAAAAAAAAAAAAAAAAAAAAAAAAAAAAAAAAAAALZGVz&#10;YwAAAQgAAABAY3BydAAAAUgAAABad3RwdAAAAaQAAAAUYmtwdAAAAbgAAAAUclhZWgAAAcwAAAAU&#10;Z1hZWgAAAeAAAAAUYlhZWgAAAfQAAAAUclRSQwAAAggAAAAgY2hhZAAAAigAAAAsYlRSQwAAAggA&#10;AAAgZ1RSQwAAAggAAAAgbWx1YwAAAAAAAAABAAAADGVuVVMAAAAkAAAAHABzAFIARwBCACAASQBF&#10;AEMANgAxADkANgA2AC0AMgAuADEAAG1sdWMAAAAAAAAAAQAAAAxlblVTAAAAPgAAABwAQwBvAHAA&#10;eQByAGkAZwBoAHQAIAAoAGMAKQAgADIAMAAxADYAIABHAG8AbwBnAGwAZQAgAEkAbgBjAC4AAAAA&#10;WFlaIAAAAAAAAPNRAAEAAAABFsxYWVogAAAAAAAAAAAAAAAAAAAAAFhZWiAAAAAAAABvoAAAOPUA&#10;AAOQWFlaIAAAAAAAAGKXAAC3hwAAGNlYWVogAAAAAAAAJJ8AAA+EAAC2w3BhcmEAAAAAAAMAAAAC&#10;ZmYAAPKnAAANWQAAE9AAAApbc2YzMgAAAAAAAQxCAAAF3v//8ycAAAeTAAD9kP//+6P///2kAAAD&#10;3AAAwG7/wAARCAvQD8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pxzGvWl/hPWn87VG04FMz8/THNcJ2ijHBC/8A1qTA2nmlwwVhvFJ8hUDd&#10;TAYw5AoK4QgqM545qXjC/u8nPakIi3MdpLbeKAGqWwPkx8vBqYEhTlv0pq8KeDQd2DlRgfrQOxLx&#10;u+5mkH3X7U1ACBxg0pDFgOOtAWFC/uufWoh9+Xg1Md+5FIGAtRE/u8ZHXrQAoLbfugUmOBhu9KAc&#10;Dg808L8rZ4GKAI2zg4YUzaPMHykc1Jj5zx3p+Dx8goAAPkII5wKXsPm6dKBnauXFJ8uc0gEZAXU7&#10;qYEUTycduuan4Mg7c0MjqDlc575oAhx88nBxjigHMaDvipWx5Sjv2ppVdhIYAgdKBiBsKxxTHcYY&#10;buSB2oyN0fykknpUjbNwOxenWgYwbtrfSl58s/N0pT940ADa3y0AR5YuMIcE07af3mSc8YqQLlQA&#10;efT0qbGBHlR09aAKQUhzlTnFKoQA4HJNStncfrxSYbLAoaQDSDtHI4NHPNOCfK2M54pdv7pzg9KY&#10;De9IC21vl6dKUEeUeh5oG7Gdg/OkIcSPLX5ucflSg/LksSSRTDt87Jz1p5B3g9tvWmArECU4A+7U&#10;ZY7eopCMDJPU9KjyfMf07UASfNg4IpwzsftTOdw5NOGdq5Y/WgBed33aX+/wPak52D5zmpUH7nO0&#10;D8aTGQLjPFSYBzkkEVJhcjA+lRk9PkHvSAMDeuQMgcUZ5Xn1pv8AEuc5zSnG9R3NAAQPOHzdacN2&#10;/AFIw+Vvl+lKudgoAkX75yKY5OxiI8gGgn50pDnJOP4elACrgqpEg5H5UuGwwxTYx+7P+/VrA8s8&#10;gECgCliTd9ylx97IqcryeG681FJhQxJbPGMUAINgI/ecmmsuZeVPBGKFK7BypqRc7lOe9ADgT8h2&#10;YIHWmHJxk96f3fcDTT/rBjPFMBhx5iYFPAwspIGcU35vOYbRjHXFIDJvKg/jikBG7kMn7rueaeh4&#10;60pALkYHBpDjPQZoAlywD/NxxxTGAJbjsKP+WcuZe3ApuTtXimAgABHB4pxwUbLUYbAyOaOOgFAA&#10;o/ewDceQcmnrkb8AHmmdADvH+FKWGDwc4oAscFV45qF9peXj0pqsfL5Y5zSAjLcgHNISFJGxvl5o&#10;Rjuf5h27UpHynLcYqJchMH1OKBkxboM00nk80wZ44zTscdKADuOabgea3bJpcrRuURplQM+9ADlU&#10;c560jJ/rMSL16UdVPNPHJXg0AR8BOBTSQd3NPwN7fPwTTSPm5JwD1oAYw+7xSbW3Lhhip9pJHTIF&#10;IeFPyc/WmIZg71+bvUhUhH+Q8ij+NqX58vk54pANG7YMgcUHhD9480vO1OaeB8wOe9AiL++cZ4p3&#10;BQfOBT2UBnG4fdqEj5I+negCRRw/ynOfWpABs4aov4V+Y8inDr9wfnQBIxAhUYGN1ROBmXj0p397&#10;9KQ9UBQ8jr60AMLAGPjNPV5cTj7HkeuaaVJP3aedwifHtQAoA2RYGPalYcNzRgbVySTikPI5NABz&#10;uFB2nOXpuRlvmFMJy64B60APUAB+Sc0cZNGDjlqUd/moAPlz34NLzz9aXHNJxgUASAnEnyY6c04N&#10;6yiqrGUSONpxilGTCDnBDdaAJXAy2duRVcjgDnrT8HzGy5OacQdp+UY/lQIiyCHxmmnjnNSEfM3N&#10;MIbYfemBEdu9jjvUT8zR4bjNTEE4AxmkCkFCYs89KdwLEQPlKAoxtpSAC/BzSjGxeO3FIcYOR+Oa&#10;kBuB5VM5Mi88Bec1OMbBwDmmsAFPyAGgCuyjHfrxTQDkDaTVg9gVHHSgYyMgfnQAwRA+YfLx60nl&#10;rkcc1OCcHnPtTjt2rwOf0oGRgBQcZ608Y3E5puF3N+FGTu+7QIlB4bj8aD0+8KZ1I+Y0vPyDaOlA&#10;FZ1yz4YVCsb4c5HBq+VXcTjHPam45GW60xNEKLgAFKk7jqadtGV5yf5UYYAnZigYgzgVKBy3y9Kj&#10;H3hk07n5+aaAXnzeaCW8sexpTj5PnPI9KiZsbcIetMBxJO6jLZbgVHkboTuGcGlBJUE+tICYBSWJ&#10;cZFO4/vZFQoW80/JU2fmb5QKYBkbl5ppJ3HgZp3YfMKaM7SfegBPm2npxQCDGvJpp3ZbjrTui9KQ&#10;CMqkLgnk1HtUc4brUueYwfejGU5JoAYobfyCAD+dP+bb0J54p67TG2TyBxQGO0H5aAI8/v0G04Ip&#10;SeCaDnByFpuDtX3oAQnk/KM/WjOWXKHkcUu35WOOtKo+cEkjjigLDOso9O1AzvkG3p3qbCGM9fal&#10;2jyn45xQA0E+UM8Ypp+6cnNKc+XnZnnpTWD7lO38KLgMyPMTAqVSAsh3Ypqr8x+XtRj58YoAXPI4&#10;Jpw6tzTe68U7nAO3vxSYB8u4gk4IoGMPhu9Hy5cGPnjFO+XeflGKQC/xD2FIceSecig5/uk8/lSH&#10;GV4NADcLuYAZ5qwu0QMfeoOMDApQW6YPSgCYgbueuKYSueN341GG4AKnJbipARz8gzQADBJwTQAA&#10;WoBw/TtSk/KcimBET8xPPSo037HUp0Jp/wDGOOaUnqeBxSAYcBDzVGXJuY+Tx3xV/JxjA5ppH3so&#10;tAFfEnlJjbkCnxBmMuQcjrUhC7j83INP4Ekh8rsKB3IyP3q4PWnfwtx6U7A+fmgbhwcfWlYQ0j5h&#10;xUZ3bWwO9OJG7r1NOweeKVgBSM9OoqxuXa+H7VTIYEcn6UpZhGf3Rx3poZbAYiPDetIQcd6jjdSs&#10;RIbrVklSwxgcUwISDkEUADe1SnGMehpmeRQAgH70ZX8aQqMvyetOONwpTjJ4xQAwD95FlhxTiY9j&#10;gJyTzQR8gyTTSv7xPmNACFR5n4UYbb0p6rl1y4BzT+5+bpQIgO/f0/Gj5stmpGx5PXvTcfKPTFAy&#10;MDk8UFcL1NSBVynznrT3I5+XtxQIgVR5Iy3X9KcqKDK2MHAzRx8/y0vVQCaAEwMDmmtjBOCal7L9&#10;Ka2cdKEMkjK+X90dB3pwz+8OMc1CM4AzUgbAI4oEOP3j8tOGNrfNUW47T0JzTw3A+WnYB3GR81KM&#10;bTTSVyBSDII9KQA6HI57VGFG5sE1YKsY24J96btO1ckUAR45HB+tITjdxUrBQnqfSoW3bR8tAAsh&#10;yfk5pS37s5XvUO05HIzSt93B9KAJCfkT/OKkQDDHHSqqsd+MU4Eh2HqaALaD5mNNI++aEdhgcdKX&#10;5io4HWmBDn971FLn5XO3vTZA6k9PpTQX3nK4pAPYtuX5OKk52E4GMetRD+HjmoGabzWwrdKAJmZd&#10;wO8c0uetVekbZjbrVmM/KmR16UwFJOw8DOajJPmD5Seam7jinADqSKADjyl+X/61IOnXtSnaVHNH&#10;yhEO0nk0AKMhGG4ZNR5UuRk8UrEZXpnNM581T5WCaAH55FKSPLk+cdKaelR4YkDge4NMBD/Dz3pw&#10;EhVjhcfrUgQhMljnPFSEHEfAzSAr4O5eM5qQAbpPoKecbwAO1N4yfk6980wADjOO9NOMSc1IPuGk&#10;IysmUPagCtgecTzgipEVfmGTxQwAZsqKVSMDNIB21SjHJppXgYTJp+4DA2DGODTS2VJyRTAaCfmG&#10;wjimnlGxntSMzZOEzg04btyfIee9MBwXMedvQetNIIzhCeal+byiMHrR0VifWgBgBMoJPGKcCMtz&#10;TmwIcEfwVAmT/wAtDw3TFAE64POO9ObG1eO9RBsSn9124pDIuSShzSAlOQ3Q9KlUDZI2MCqTSxY6&#10;GmfaDtK84zwRQFy9lfMPPIqQ7fLbkE4qkjqQx3DORmrOVO0lR92gBhLZ+6MUhzuY0hHDjP0ppOIx&#10;TAk+Yv8Ad7Uw9QMU0EZHBppLebD179KAJex5HNPXO9ue1QrjYemM0EttA2jnvQBI4XJIAP40zHWk&#10;HmEJhDndzUpU/uzt/wDrUAQgje/Xk1KPvt2pjD94AB2pedh70AP7nilyTGAMVGm7cPkNS4OM7aAI&#10;32+WeTVOTbuGTVxwePl6VTnD4PThaQyM4C54pU5Enz5/Cs5nYTLksTmtC3YFOe/f0p2FcsfwrgdT&#10;UgyMjFOIXao29uKQqxQfvCPekIXKhSdwphK5bk0oRhJEDKGz3p2zErEEdKYxAFKt15xUgByaTBBP&#10;FPHQUAOx14phU7W9hTh9aXnapx36UXCxHh9jEAc4p2DzkipgEz/qyOOKTokn7oexpXAiIHbsaGzs&#10;b1xRhtnJGc04Dkcck07gQAEbfm6GncFW49KmK8kZ7UFV8oZ4oAhx8hA9ahOQSSc81bwDGo2dqGQe&#10;X90c0gK0efMXIHWps4uB8val2gIRn6UfxDigCTPEvAzt45qLAy2W5zSnrjH40zJ3D93QBIOoOKT/&#10;AJaSgggY4oLfuJcEYyKQlvLjx1x1oAXJ8knC4B60zJwRxj1pJG+VAVGM9qYGj8zIHbigCYBeCM0v&#10;G6mchV+nFOBBY0APGMN8p+tAUmGTg4FNyc85zT/MbY2Idox0zQBVZHNwSCMBuKmVCHYkjGKcSuxh&#10;n9KXnYMrjikAzA3H603nONpqcYIGfSkHJbjvQgIjjmmPjcvQADrUjYCvmqd0N1vnJAxQ9ENEMpXy&#10;z84J3UKW8rgjpVJt4jgxKxOavxD5Rn+71qQHKGby8vxg0cB3553VIFbK8jGTTwvC/IOvFMGMGf7p&#10;pOem3NSSMFU5iGeOaYD8hJTGSO9AhwHy8Cl/gp2EC/eBzQB8vSgBmDhiCetO52HofancnqRzSAhZ&#10;M7CSTQMYAeeaaVyelWXK7f8AVjpUQK7wCQPxpiHoCBH+7/WpCVw/yA8cGo8psPzCo2cZA3kHPYUD&#10;H/wH5ASTxTMnzJAV5x1oOSTiYHHanDO0ZJzSAcg/2hxSkLliKT/llyMc+tOIG7KjkqKaAix8owea&#10;U9G59Kkxy1MJ55GOKAFGfOU44ApcnzDyPeo/XFNyePk79aQFwAGFjvFMbG8/Wow3JyaUlc5yMUAS&#10;DPmdKlAGc+1Vt2CeR0qxG8LAZuCMe1AIcQu18+lRkDb989albHy4YYz2qMk5b5QOOtAMjI/ej92f&#10;zo/5Z80vz5HBPvQf9WDkA59KAHfIIyeevSmFzl/u9qR92zg5wOlV/wB5zlCPQ07ASk/MflpCeeKj&#10;+bYO5zSjf7dORTEB+/0704Dg0wghR8venqTiPKdc0rgBBI6UYG0kZqYYMZORnNNIGF4x1ouBH8ue&#10;vWgfebmlwNz8ChQNw+XqaAHDv9KblvKPIIDc1Jg7jkU0qSHOABkUANP31AQD5fWgDCtmlC/vhyeG&#10;qV8fIMfw9aLAVz2HU0wgkHvxUpH7zORgUq5LdOvFAFcA7Vzk/N6VJtXd1qwUVVHQ5ph2eYmW4xzQ&#10;A0Lgc5yKX+HrmjksMEd8Uc5PFCABjaw2daTauDgnNHG5s5qQfeUZAoAgKyAscA8jinHd5eeOegp5&#10;B818tUZzuPzEUwFBG4nHJFLHM4uHUEYpm3kgkUYX+GA5PegB5LkvwPeoyCQuCMCn4+UZpGHFADtr&#10;eTDggnnOabuOWp6kZ/ClABI5pgN6nBWnc7yMccc0Y+cDFHIYHmgBed689qFH79TSD77Zc4pCfkbC&#10;mkBLkmcnI68UpJKHK8djVYthUyvUUb28p+cYHFKwFnnKfN29KbxvPHeq4lfy0/QU4u2FOxaYEpPJ&#10;IUH8ajJO1hgVETkxDcetG394x3mmBKpIToKlyck4HSoCCHxu7elPUnepoAeCDnK4o6luc9KTjKHv&#10;S/xA8CgBCDtJBHWmgAeZ+FO4w3zHFJj5hx+NADGxvOF5xQAxD/OKCMMPkPWplAwTtIz0oEMUfKOa&#10;DnDkJ9akyNw+YUwum48GgBPm2jMdOz0IfjNJuYhRge1LgCJ/TIoGIc9MdqaTy1PIXaPmz7VGc4Py&#10;9qBCqSSQMZxxSHduOZs0wZ2jjBzTiT8pK556+lIY7/livByaTI5p2BkY9OKTHK0AMyfmwKTI2k54&#10;pWHzEHFQuflHyHk0xEmU4wxyaeP9YDntUKFSx44qwvU8fjSAXHB5OQKQg+Ufnyc9aDnPWlzmMfJ3&#10;9aBid6Ofm46U4Bd2C3anLtEE+5selMRGMYXmglt0eCeBwKYMeWuD/EafnC9RmgYZ77etPDL8/FRg&#10;jL/NSjb6dutADjjy/u81GSdowM04klaiLNvHyjrxQAOfkNV3DCCQr1FSbj9obIGB2qZVG2bMvHvS&#10;sBQTzupC5zVkb9pAXNTFYdseYyGpR91uAKVgAYMQ45xQFHOAetHPy4NSDdvXnqOtMBgHI+WpADtz&#10;kdelIdm8ZY9eKNwBJw1AD8AbCc8nilLkHIxVUvIZJBv47UwmQQH98Rz1ouBaLyEr93GelRnBjOTU&#10;YJ3DA529KVfMy+VXB6UAPBG3gcUMTsbD4IFG0bMc9abhi/OMCgCPP7tB3zzRkZbLjgcU/aoc4J96&#10;aUUoTuPtQIrvuMikSD6VVJk8yUGHAz61f2YZgR2pojBimO0HjrUtCsVMsHwI89OfSrW8+UORxj8a&#10;j8t/MTg85qZVXy5AycbuOaLBYcHbJygGR61MrnByTgDioQuBINmRxinfwj5cfjVIok3ZOccgUEjy&#10;245pg+4x96d82RlDQ2Au7ge9Jv5A2803jqT0o48tTtGM80gEZny2VFNDnBGM88U/AKk89KZgDPFM&#10;CTJKAZ4pSTjqOAKYvVeKk/gbIzzQBGxfaMGq4dstkcA1ZfbhQUOc00rwn7kGkwBGB5BPWpMH58n0&#10;poUBSBF+vSpMNtHyGgCF87lGaUH5fvcfSnFfmiyWz3pTjJwvaiwAMZGAelNJHmjJI460hbbG2WPT&#10;riq+5y69OvWi4Ebb/wC1lxGSKvopMb/WoVDF2O0dKsjhRyRzTGMfbkjFRNnD9uKmk++3HaqLudjY&#10;X+KkA8ZDDpnNW0z5XQ/SqMe43PzRnoOc1eUttz3psRJgbG+T9aYQMDmnZO0/NmjA2bvNxjtUgHye&#10;Ufl5z+dMcZJyvcUhycHOaQk7eaaGNbYNxCdcU0g54B680hLY6g+lLHu8rvnPeqEOO7zGPkdB1zSc&#10;ksdp5NTDGD8p4HWkyMj9124pAMUNsJAHWnY+VjjPpT1ACMD60vHydutADMcH5cZxSbTu74qT+8Nl&#10;IfXFAAP90Uvy+XLg4xUZyVwGGaNxG0HH+NAEoYeWBuGR1qPOQBikIyVPvRu/et8oHpQAwtjBx3pw&#10;DGSQ/wCzRxnkA+lPGcOcUARYbD8DOfzpDuMCAgZ308AHaSedxp4Bz1oAMfKvPOOtP/5ZnHPFAGFY&#10;cdaB1bA4pgRqpDk+TzUm0YyRjn1pT1GXOcdKXPIJXHPFACfw/e/Sm87jxT+Mnim9+lACAEyn5elL&#10;g4bmnj7jcU1iMP8ASgBnyeZF+85p+ck4qMgblyKcpGKQxDu876U4ZCfezzTT9+lYNhORTEBkXzGw&#10;TnvUDt+8b91zjpTnA8zGO1RHeVbagLUALkmIHy+anBPlZ5Pyio0BMC5TB7ipgh3KQwwRQAc7U4OS&#10;KjdT/dNTd2GaMdfloAqtldox2oQyFnBjAHrU5UF4+BTyoGCWpiZFxg4JNPX/AFrDOOKeFj+b2xTg&#10;BhiCPrSY0KOnIye5pp6YxThj1pDjap96QCEPmLAX3ppOJGxn3px28HaaYd+85VcdzQAv8R+WlwMr&#10;TQR5qAk96kBH2Zvk/ioAac+any96VnXYM4603uOKhP3vu8UDJ98fmthSfl5BoUna+TTcD7Mo+XrT&#10;iCIR8vpxQIFHznjPFLjg8YNOHROOgprEYGQPY5pjGEnB+X9abnp0oJBdM9aUbfNOVPTigQEnc3Ip&#10;r5PSP8c1IR8rYHQdKrh1zjnPekA7H7tcqc1IBiPk5phPK81IKQDQT53Bzz+VPOCzE9cCkx15pvO3&#10;pTGVBzFLlx06VCcYGBTz1OM0Bf3ud/amIaRlDnr3pAFyx9qfgFW+an4GDwOlAxoB2rwOvSlbaHOI&#10;xS44wG780bXIf5hgUhDRvKMcjApNpKj5jUpA8vGzp707DY+9wBTGRjIA5PSo3Y9peO/FS4X94c1G&#10;MAvjBz6igADpheWOR1pMIRjpSce2M0fxnLdqAJlAJA5xinj7smGPWpoFUxTE44FRsR5jYbCikBCx&#10;+UH2pgkj8lhknikkAK8SNnHaoEXBfgH2oAsAjGMHrUoDfJgVGM7BwPepB95+aAHjG5uO1DcoMu1M&#10;H+qbjmly23JUDmlYCKRsRYA5zRhtqHODinEEzv8AuhinkDg7aEMjBOZD5Yz2pCTsj44zzT2/j9Mf&#10;nTAowgJ70wA7cyfKOQKRW4cBc1MUj+fk9BSKqDaRGQfWgBQJfLdgO1Ab9zgryaVj8p5bGOlQbvn2&#10;7hgHjigCY9F5pVzubge1RfNvQY7808Z3nFDAeM7SMdRSbgtlOCPoaMnHSqshbe3pmkMcu0vnjpUg&#10;CmF8NxnvUYzt6cY6U4Ec8UCJeOcgfWlwjAZcgUnHksdnfpTDt2phDnvTARz8rdSM1GAcrzTzgg0o&#10;xketIAUHcvvmnKOfoetO7rRxluuRQAmRQSBD1IGacR833aQBfm5FIYmRheO1M/hOT3pCG8x+DjNK&#10;oG4kqPxoARgfKJAzzTA0glk/dE/LxVg7fKGM/e6Uf8vCYhTlaAFiO63Yk80hLBU+YHk8U5QgDkgj&#10;Pao/l3E5Oe1ADRu8w5U09R87DPGaT+IZNL/Fkdc8UASngt8uKaGO0HZnn1qOVjtB2nJ6imIWDD72&#10;COlMCzufzTx/D0qJ9hUA+ppRvAbrk9cign92fl79KAIAAJgVAHHTFSKwzypyTQcdeKPlznnrSAly&#10;dyEgcU8FdrkFTkdKr8Zb5qchAEoBPWgB4Bwx3AUD/VjgdOtPyAo+TimHGCcCgBj4y2BioyG8r7xB&#10;z1qUY29aQD5k+b1pgRDfkfMaeudy/uzSkD5+O4pSTtXKZOOKAGuziXHlA8dqYMkHgjPrTgDlsvS4&#10;wB60AMyfSms4BUbeT0qQiPzcmUqD1OKjx+9bC5GevrSARScEb80+NR5shJJzTApDN8/GRUwHoaYE&#10;uF3ZAP40hAMeduTmlyTtzinHOeCDxSAhKnzY8L1WnEMYSMD86kC8njjFJ8uehzQBXAOQNh5pCmE+&#10;9z71MCd+RjFK4BySMc0AQpvwQefepB1xQBhPwpMEq+D3FAh/y+v4UmBlcLS4xCcqPamnqOelAAWY&#10;GT5Dj60ZGORxQR2zx3pOPNXjoOKAEAJz8pqbA29KaNuUxwSTT92CBgGgCLGDjJOe1GcY6damO35y&#10;AOlMH3WyOc0AIcZ3eopuBuXORUhHH0prfeJxQA3gSAbakxw3NRnkHmjJ+X1zTBEuPuHHrTzjIzt6&#10;d6iGcH5mpDnjJb6ZpAOJ/eHjvSnbuwR6YqB2GDwetMEieYRznHegRbJG7qOlMYIIlO/PNVyzZHHa&#10;kLsE/wBWTQA9iPMI284/KnqB5T8r14qDcS5+QYyKnVjuyIu3FADgfkXjjFL2HFMY5XjoB0oDN8n7&#10;ugCQ5BA9aR/9U+Dzime+eaX15JoAjUtjLS55qRceTJ8o+9TNvDc0bgAeT09KAJgV2rwOlBb922B2&#10;qEbth+XqfWpEzuPQ8elMBBjZ/qyKCo2fe6U4jj/V9+OaXHzHKHpzSENVRuHyfhTiBsUZ6UDhcY6U&#10;jFOe9ADCTuHycYqMleanO3BwajOzc2QKAI8TFeJO3Snr5nzck89aAB5nfk0EqDxI3XgUAJk8jbTW&#10;J+XjvTskyHK9qD/FxQBHvPyDd+lSIJDcHrgL0qHDbx+7OAanQsJEwx6UAPAGWx604bRG+VOc8Ud+&#10;n4Umf3xyopsA42jikOfkw/c0EHDcd6dxkZosA3v92kzwvy/WnDJdxsNLtODRYBFIDuNnanZyo+YY&#10;pCQIWAPcZBppK9MHJFFgHYG08UmR8g+tMzkHDHikDHzHOOMUwJdw+cY7VCMgSdCM8VIpUh8NTsJ5&#10;cmQfagBhCEIRHjjmpAnLDPG2md1xGcU9SwmJxwPegBpBBFOH3W4oZgWakx8zZoAEz533gAB+dP44&#10;+tIABuOylwpyd3fmgBCMscNg04qdgGR0pfk+c5OMU8BTCDvOaTAhA+YcU4g7RlaedmCMUuEKjLnp&#10;0oAg3fKwKAZ/WkHLk4wMU9lU4A3UpChVHPSmA0D5Tkd6UjBHFO7t8nGPWm54bn60ABztP7v6e1Jh&#10;uQVGMUpPTAOMUpxhPmOeeKQBzsHAx2pVKlcbevQ0wf6tMN/Ec+9PUjevzikA7AyRgDJpxUZbBPTr&#10;SA5YD0pWYj069KAGfLljntUeBg1Lldzfux9Kj43HCcZoAZht54J/pUnOF+U04A4f+VBz5goAaDy/&#10;yjpTedgBH40uQVfpkdRUZI4OT9KAJFI8r73ennBXoKrK3zfdqcbTuG6gBp+8Pl+tJkc087dvBYnP&#10;NNbHmfd7UwGkgsBihSQzDNO+XbJk/So2+8cIaAF3fPyB70FmP8QwDURBy3ymn7V2ng5xQA7t/qzT&#10;tp8rgHmkTcDj+lSqy/OPL59aAEK/ukOOopuO2KkJOQKQ43dKQDAhyeF56Gn/AMRyvBpMkkYY4pvO&#10;5sk+1MCT93uYhAOOlIVBVBg855pPkySRTsrtPzUgIvJCsAWB5zTyBuOEAzUgx5Q+c0FRx8woGQbR&#10;5o+lMI+V/m7VYIOeoqLDfaASmBigREufLA2rjPFWk+63FRELtblaRS3OVHWgCYkbGII6005yny8Y&#10;5pOCRgcY5pwxuPX3oAcMlU49aUdGphPXD9ulKCCqYX1oAfgbPuAUjAhVHlfjmg7dq/KevrTiVKNl&#10;6aAjydp+T9aaxPXtmpPk24MophVTv/CgAGcH5eCKaScnP4U848kc1GfvrQA3L55Aoy3mY3dqcQCp&#10;o+Xdjb24oAM9KcNuB8v61Hg7W+SnbW2jkUgJgPlzikOdx5pgz03Gn9SfmoAjOdy/J+tRFvnfKGrB&#10;GBTSo252DNMCHJ2ULv3D5yQalwAQD6U4BecUXARckE470B2DqPLJ5NHal/vZPakBOHPlDkfSl4ye&#10;QKokuAMDjPSpg3+j42EtigCYhdjGoztKr6ZNAL8enfmg4yeBQAwkbsbSajO3J5PJ4p7dG5qLnym9&#10;c9aAHAcD5adt6ZXnNKn3V+YVK2zZIeeB0pgM/iAzTw37uT5+1VwQY2yuPahSdwIz0pATBvkJLZ5p&#10;uV3DK8npTCx2vhBz0pwJ8pec/hQBNtyRhu1MZSD2z2pQeG/Cl5Jf5enemgKkm/C/ITk4NTBMRx/N&#10;xin/AMK/KKa27d1NACk+9N53H5yeKaA2D9akxh34XOO9AEe5jG3yDr1qRT+65Q57U4dF+UcdqdwC&#10;floAjwBEpEvOeR6U8Y4+YUpClW60wfffA7UwDBM4wRj0qUKgjfgkjpUWWCg8UpZiqA80ASlgIVBA&#10;9sVXJk3g54zUg6rlOlNYJljk0AGTuOFpRj92dueetM7D5TSEsA3yHrQBYAGCCwpy58mb0xVQO2WG&#10;OgqRZF8o9c56UADcqMmgL+7PNPBOCcdqX5SZPnXA6nNADABs+7j0pjI3TZUrGPccEEYqMON3XHNA&#10;BgZXEfbnmnZ/dp8uMUcEqQcYNBU75M47UwHDPFL/AAHmoznjk4A6VGS5yNxxmkA9tpx8px9aVABG&#10;cKKaAePmGBRk+b16UwExlmGOM0xlO6QZ6jipBt3P8wye1OAHy80AQBF2D93kUeTCCPlq0AAG+U4B&#10;pSDnp2pAV9iiMc87qmGdhHsKP4G4HHamlhubpTAk4x92oiOaXcvPSnZXJoAhw/z4Ze1PAO9vlx6U&#10;rcA45pjM3Hy0AOGM0vGw/IcA+tV2c7egxTgztGflIAxn3oAsKwD4x1p+4eS+QahUrgdKcOc/IcZo&#10;AQnn7w/KjK5XLUx+HGM9PzqMnhz06UAXEX92OfpUhxlxj0xVeMnavzt1FTmSPcwEeTigCNv4eOKr&#10;TAbD1qRpBuOQetROyknKkjvSAypIz9oXEXfr6Vdt1IVAegFPKfvGwvGeakXAlwVGMUxFhShdMAjr&#10;U3yBG4HIqMYCk+UCMcClJPlZ2DrSGOwoC/PzTTgiQhTTDjk4OQKaASCTIfYUwJB0FL/d+YdajJwA&#10;MUgJ5PvQBOSnmDpjHSgMdrYA9qrksWPFHzeY43HtSAshjtX5Rgnmnb1+RTGMetV84jXn1ozmVetA&#10;ErGMMTnjNG4+cDkcDioyCQw24ANNbO5sMSKAJi+SDkcUbiWPyVBxsTOPpUi/63JB6UAOLL5i/KPz&#10;pwOS3HHamEKXyCaQsA2OMigCTjcP3YpuDuHFM8xdxIXA4pHb96DzgqKAHfxt83c0o5U4PaoSwO/B&#10;+tSo0YKfMenORQBEQ2Ad3U8ilBOBT22EH92OvWm9wO2KAI3xgDOeaVVU44p4UFiRjryKlwmOhzik&#10;BGAdy1Nt5b5cUhHyjI4zTuMPx1FMCPHXIzSHOwkelPIGV5/ipH+9we1AEILZyVpxJ+T5vWnY5NIR&#10;84Oe1IByknkilG4b8HqKYVcJ0zzT9pI60AQHzPMPWq77sy56VceN8H970qnMWDxgsfehlIpsD5jf&#10;Lxmp4/8AVp+9HUZpWAA+5kGm4HmD5e/5VKEXlZcAlM8c0jltr4XtxTY14k5GOKldAZOGxhaYGXI8&#10;/mR73BA6VIj/ALrknrxTp0XccL0PJ9aoSSbJBiPJ3DApAbCt8oxkdOtT4XKjPbrVG2k3p/q+Aoq4&#10;TgE+UxxTAkwc9M+1MIIb7gPHpSeYuQDEw9qkVlw2V7UAR4YjBAOetNMYPmNt4yOPSnMw29DS7z5T&#10;gYINAWI2+4flHTjmojncePxqcJlmzIenSk24ZhjvQAiiMFD61KxXchEeOKYAByafztHzUANbkEbg&#10;eelOy3lEdMYqM/fB3H3peNzAE9qAAk4BFA+6OM01ug4oXr1oAfgbmGOnakIOW4FTKBg81GwBVgGP&#10;WgCIkEv8p561AzkIvUc81ZK8kYxSFAcgwj/GgCm0pIOFagSzgAeSPbFW2jjCYEY61CV+c/PQA5JH&#10;8vlSCal8xsCq7bxtOOBmkDfOPmHFAFsSP8wLjrT/ADYgwBQH3qnglZMntTVBJPzt+VAF3IM5+QgH&#10;3pdjHZzkA9KrIx81uauK64yVOaYCbCJX+TA96Cq4+Uc1I7gqOCPWmdu/5UCGY/dplAfXmnbW8sci&#10;kJPGUOKMnK/McUDFHCsNvOaUYy3zCmfNsb5qON7cGgRIAN5ppGD07daTjaeKT593zOPagBOSXzJk&#10;UAoZsbiAaQ9G+tLwRnA4oGPyvnHBxgUh+8uTTOjdO9PwpDkseAKYgGOeKP4TxRwVyOnpigY2sNtC&#10;AUZ8k5Tv3pmDtOUFSHpnFJzu60MBgzlcZ60hxhvnFSqyiKUYHNV2HL/KSSaAFyN2c8UBlJ6NUa8x&#10;zgoOMY5p4xsP7sZwM0gJeTn5aCAFPTJ6UDcEcZGM9aCCYx8vPY0AMA5ySOBSBuOMU8qCgyxyDzTh&#10;EgRv3vQUARZ+QZXJJ6U47SV9MdKQqNvelA+brzTAABuJwMU8HkfLTAB5UvXOabl8Z20ATlhuf912&#10;qM9WPmUf8s+tRs3yScZ5FMBdwzyOMU3kouGOM004wucfSnjG4/J+tIBCrcfKeKQo+4HAxipRu+Yb&#10;eMUgDbD8zUAMKnA+UU3afk+fqeKkJULy5pQU2cKaAsKsWWRi44NTFIvKb96Ac9KiG/d1OPSnBBls&#10;lz+NMBSq5OGycUznK/KfenYxnCmk/ebycc46UAAyT6cflSKF+X5ycGnjZvPzHOOeKb8n7o7T1IpA&#10;PA/0eXBGSaT/AJZ9aTnb1PFNJ+bk0ABLbMYHWng/KMjoKhyMrknr0p5wWPemAMw8tcLyetVy33cx&#10;8E9RUjAZGV7VEQeflHFAhQTlhvPapVY7QM5571EBnZlT1p5UhGIJx9KAHcE/dP50oyIxnjNNUHI9&#10;KViPL5J60DJAB/dpdv7xueMCmKR5Iw469Kl3Dep2/wANAEPP2lsOxGOpoz8v41IzJvX9zjjtUTDj&#10;OeM0ADdfwqDIZCNx4ap8Da+FpVSPd90ZxzSAgXG+P92asZAAyDQRwwyuB6Ckz8jfKetADj/qSMDg&#10;00bdy/SkJG08nFAH7w4YcCgCxiPax3du9V3zhRuPWn5HlD5Oc01h8r89qAI+fn49KAx2vlR2pfX5&#10;aXH3uKYiPeQQoh6nrVgY8sfL2qPGFXPIpylCyjPIoGPZR5I+WotvI44PSpzsw4DnIIowu1juoAiE&#10;cYjb92M1N8v2VQIVyKf+6zy460yVQsqYZWyPWgBDswgPXb6VHgc8f/Xo/v01jgj5u1AEi7cHMf40&#10;1yAo5OBSAnBpkiswlCyAcc0gFDfK3C4pDuK0iqFt1G8n1qVAu4fMcFeKAGKP+mfbrmjA5BHFOPQj&#10;Pejn6etACooD5GcmpCI9zDzD9aiJ5wMEYpRtxjceT1oAfj7pyMZpCFAl+QdPXpR/EQd2PrS4X5zs&#10;6jnmgBncYUUDOT8opAPmIwDzUm35mPOcCgBpzwQtIoH92pCMKTuGKRQdjdMZoAay/IeAajIQxgeU&#10;PzqVgNhwetMOd33/ANKYDR/ucYpCBhASTzT84/5aD8qbkbj0zSAUD7gz2pf4yM/SndSP3gwPamtt&#10;80cdqAG87+lOwAFGe/NA++3PSnnGx+BnimAEDYPlpmAVcEdTxS5boBSk4Lgp6c5pAN2/6vCgDFAH&#10;B+UinArgZ6Y60wv87YXOKYCYyfujpSgNggYpEyeo4p42mX/WGkAnO0Hy+3rTldwcjtTsxYYmTjHF&#10;RkgjhaAGuxLD931NNPK8inEDIBpQAS3zE0AQPk5+TimqDsGVNWsfe6Y9KQhQeUJosAIIx2J4pQU2&#10;P7njimDO37uPalH+ubCDpQA2TdhSFqBUGeVxzVoqNjc59sUbVKdTwaVgIlRvMXkYzUmD5h561IAM&#10;H5aO/XkUANG/aw8v0pG3ebGCvG3rTwcBiAPxpr5KDOSc80AJ+NJkF2+U04D90Tn60HrQA3apc8U5&#10;Vwo54o+bd04qUdBkGi4xCDtX5eKQjnr2qTK/N+9FQ85bGD0oQhygjdmQe9N2jYv1603Jy/XtQzrw&#10;ChzimBJxtPzY+XimESeWwIHB4NQ7kKEFSOacCdzYOeBigAIImTsSvSpFUZXoffFKFyrEJ26Zp+Ts&#10;FAEbYz0qtI2HPyH8Kmdx5bcHrVQtmckN34z2poCwjKVX5e3rUgzyKhVANx8nnjoasD7vK9qAE53D&#10;5aeO/Ham+vNNGcg7aAJ1wYxnAppxu4Q0blznZjigkZPyfrSAdg7lyM0n8TZUEdqdkeS/FNXHmuMG&#10;gA+bP3aUD5OvelOPNTPrQWXfwBjPNACHAVuO1MB5ximuyl3ABwMU1RIWP73AFMBxPzfd4xSg/wCx&#10;+tAxzx0NLzvPP1oAQcsc0ZHT8qXrjpS4PmJz3oAbt/exAgd808xjHoc9qdxuPy8YpcgRscHpQAxc&#10;EEY5AqTooFRDdycEc1JxtPTNACYGenWkHRh70uehGaX1z360ARHIKExnGfWpMt8wyMGo3D7yN/y7&#10;hxTgV3EDk4GKAFJ4OD25pmSHTk4+lSEDH3e1M4waAFzw+ZT+IpNx3LjbihseWOBTTjHBzQA9Sdww&#10;o6UxtxY/PgZ6U4bcHg89qG+7yDxQA0hsqN1Lk888YpPmy2AMUoH7vrQAmTsJGevNKNuwcUxt4J+7&#10;g9acM7fpQA5QA7na2MU4lfNB35yOPamliIyAaj7jk5oAmB+c43Yx0qI48yX5/wAKBuzyhxUgVDu+&#10;TmkAKqlhnoRU21AmfLHShWhXGYx92onfcSAw5PFMBJDhT+75x61R8uf7SGY/KT27VaHU5J+tPGMr&#10;kHp0pANAO1QR260jf6vPvT2GQB5h4qIjkdTQBJu+UHPFMyORg0AZlbIG3FNON/HT1oAYAueQKa23&#10;aaflePmFN7E4H1pjG/KBwx60Mww/7nnHrSsV+bioGwQOetADgwK4KDjvUo+45A4zVdQoI5Occ1Jk&#10;bmGe1IBxPBwQaARjqaaSuAM45oGNp6dOtMB5789qiO7ZkL3p5+4uXH1phI3ockAdqAG/N5ZO00H7&#10;0Z9BzTzt2DDnntikA+Rzt/GkBKJJBbj5gPeoiW5BYnNLzuIOOKbkCQc/SgAG8H7gx2oGd7HP1pxz&#10;5ZBYdeKhkfECHze/pTAlHDDBPWn7htYlxUCnckZ3HpT8fKOKQEi7iQcjFSjOW5qBSNz8nGBT88Cg&#10;Y89X5yeKXP7sjIpg7DIzSMF3g5YECkIf8277wNO43udhOO1Vy4EmAn61JG5Msmdo4oAm/hf5eaj3&#10;fJJwMZFSZGxvm5xzURxjhsc+lAxGwVXrRtAwdoFOGBIgyDxS8eW+Tk7vyoAFzuOAOlNOSzgNilP+&#10;sgO885zRgYQ9+aAIznzBhT70mxir/MKl4zUgB8npzigCsFGH69KQf6s+manO3a3yAk0hU+Wv7th6&#10;cUAMz8w+Y4pp+8eafj5iM0Y6UARjGAevvUg7c0YUxpwc7qO3SgCTjeOO1LjAHIqPseKCeB+77cnN&#10;IYvzB26e1L3b5hVMO5kmyCKkQ5GfMI5496BFk545ph+8eOlKp+cArTiDjp3oGN7gYpRnC/N34owM&#10;L83NO4MS5oAjd8Ngg9KjGSw+tP8AlywIz6GhU4PYUANJO9807I2nihl/eKd3anmgBuflHoKRCQR8&#10;oo6u48v0oBIVhzwKAAt844GaVT85y3GKi5MueMmpNp3dR9aAI2ODJlW68UuV259qeVcyIC+cCkZD&#10;5E2FGQRQBG2dmQOjdacS/kj7vQdO9LtHlR8HPejnDdQeKYDcuSCH47ipdy+U2SRTMcn5qAD5eDQA&#10;ZGDkVKpQpH8wwOmetQ7cgZHPanhVGMk5yaQEpCl1xg8Ugz++JUcUYAZSrnPpQe4yeetAEZCgFivX&#10;3pvXB3cVIQNyZIpCqFmOTmgBpAYKCxqQKuz/AFoB9KTo3PpRxtPzAcUAOO3aOV+tRjG2QmXvwMUv&#10;GxOeh6UxvLZoyJiPwpiHE/vceWRx609WXcPlPXrmouhYeaCOxpCDgfvMfjSC5ZZv3ufN4xTc5Vvm&#10;qFQ4VNz5yaeSQxxgDIoAfj5OCadxz8oOMUn8S/IeVpSOBnGKBibRub5qMKHALg57UbiP4Rk1HlfO&#10;JJwSOtAE2Dx8v60YX5jgU0Mm1/mo3AAjOc96BEb5Dj1NL/COaRlJdSVPtUigcfOfbigBgJJ6UHAd&#10;uTk4qUgD8utRkfd4OTQAHO88UnG5hvPJoA+YfvDnvxR6cYoAeMc4pCPvcUDqRThjdzQBEevSmnHH&#10;OcmpG52iozjd0oEPVwJgOPu8Ggs2HO8VWZfnHzGpNu5FAcjjrQBA7sTgL0PWotpJP739Ku+UojUb&#10;yeecUBAAOADimBCofcvP4Yp5Em2Q7MdMVYAXcwOBxS84cHp2pAVcfu8FR271J82IsScDqKUj5R7U&#10;nOaBDxjkZpe45qPdiQAjqKlB+VPpTAP+A0vZuKUA7eSKax+ccru9KBjT1pFA8z7tOHXpRjleKQBg&#10;iQ5PSpUDEHA4xUYxk5Y5zUq8H72OKAGcnd82MNxUnHkFvP8AmpuP9aMHGRzTCAdowetAAepOTTGz&#10;kfLxnin/AC55c+9JkbR+OKBET7/MXC9qcCdp+TkVIqrtmH2gc96YRyPrQA7g5wtGE4yoPNHGeRTW&#10;PzgggcdMUwHArhfl69KMDL5YcYpq7TGPrRnIP7vv60ANO3e3FMy3y/MTg0rcFhim/OSpyKAJA3yN&#10;8hzTwRtPHSoh945qQH7vPrQBKCuWzGfrSHG18njFC524JH1pedp+UcH1oARSA2Qp6cU455IbnPIo&#10;GA3LjpTAVLH56YAcZPyioiDlhu4qUlNpOTnHFREkyx/IOvOKAE4zx3pwC7mOOcUoGXA3AU5cYI2g&#10;+9CAaAwJ4HWl7AEmh87x1pF3FSTHigCQfcHzDpxSEcmlxkr85FKR8oA/OmA1cB2BXnHWnc4PNIB9&#10;35jQcb/9b9aQCZGR81DHqcnNIxyxHbPFA65z1oAUMRj5KeCDnpUbFSkAMgzn0ozGZSQGwKQEgJyO&#10;KfleeAKiYgFiVwOMUxnjI+63Ip2Am3HeDxwaHPzqdxxjkVULsWxtxzUg3BJCVJJxigCcnMWQ3aot&#10;zfMdn0pTkqOB0phD7F5FADgeTlcU8fcfgGo+owfWpeQANo6UAQsSJF+Y8ilXOW4NB5YgnvRk+Ufr&#10;RYB5bBb5TnFQhpfNkJbgml6x9e9BGQ30osBKSmEIc8ilTO85XAxxUKLwMOamB4XikBJnBphbORnp&#10;THb7g21Fk7z9KLASdVbHc800B/k+VcD3pVxnFShR5YPPvQBEB+8b5O9Sc8GnquUIxz3pjlgT+757&#10;UAKC3mr8w+7yKQk73+QZz60g9+OKdhdhJk78UAR5cyglBwakxlnG/wBKaTmQZYdKMNuPynB6GgBx&#10;A+XilUcsTihQMHJNSKCdoIP1oAQBd2dgppHyzEVOQMAcdKCD9lkIbvSAqj6c0h4zxUhH3qNp29OK&#10;AGKSVPyd6cS+4KxXpmggZNNIb5MmgBhJMgIZv8KUcOcr0NSYVVbgdKg+fJ+Q9etAE29QT+5I4pM5&#10;Q/OetR5O+PK5p/G4HFADwfnT5u9PyvGQOKrN14z0oUyYI8vPvQMnkCEngmmYXZw5pPm+U5604Hjo&#10;M0CE438AdKU9DRj5/uGnYPpQBEQ3v9aBu3D5/wBKeSA3I5NMJH0NMA4J+9Twx2imdjxSHdjrSAew&#10;5Y7jRvITNNJGxP3mfaoSR5cpKUATbwUQcdetAJEufaoECnb8xqTnHToadwJM8NlOnvTvTmovmznN&#10;SA8rweRQA9QvmEgnmnkL5f3uaVQnlgHNMwdx9KADnnilH3etGPkPJPNH4H60gEOdy4al5weelJgc&#10;cnFLxgAigADYYcAmkzkN9aQg+ZFhDwDTkBIlyuDmgCM7snrT1DbG4NSqoxyVodl2L8goAhwpc5PS&#10;o84YDdUnJ3fJTWC5OExxxQA4H5j8x6UvGTzTACFPzdaT5jcKNwxt5oAdg7pOPSlK5jHzd6cvQ5Iz&#10;mpyq/ZUORzTAp4AbgVG8sQ3Dnj9amcANj2qmw+dx5Y69aADzI2IAJBAoDEAZbvSLEM5IOd1WfLUh&#10;cr06UAMxkZXIFSDaN42noKkVflOQOtNOPbg0AA+83PWpBny+9RL/AK0Ek/Spe2aAEGCKMjdJx6UM&#10;CccsB6imYc56Y9aAAZ81/lp4Ckv+8OcU0g7Rkd6Qb8qdvOOtCAerHLjHepDtA+9TMgA5U5HSmMSQ&#10;MoB70AOfd5i4Jx3p3ymJyKRVY87h0p6jEf14pgQfxx89/wAqlBA3cDNMfcDGRESd1L8+0hkX6g0A&#10;SHOeoNNOQh4JpFaMy45BANGTtbnvQAh6DjtTGHyDDDrS4JmcEEgLRjkemaAI+d5ylJhsDAPXrU2P&#10;mHrSjofk5oAiJYMRkgY4NRksJCQx6fnU7AeZ1OCKjO3LELimA0YIbGQc80jbt8QByMdqXBxjH41M&#10;m0OmVHSgEEZJ6pipHZQk3y85GBmmZ5bFR4PmJl+9ICRi3B2fhTBnA4qTnnikwflIx1pgA+tNOctx&#10;in4+d/pQANgO2gCPgY+lKHURP69qX5SO/Wm7FJJ2ikALITF1Oc1LuPzZPSowFDgY7cU0kbvu/WgB&#10;xb905DAnFVt4ZPx6VKByACeQaYI9qoQcsSe1MBRnEPycVZGC7njgCogGwuTnHQVMM5ORQAuOSNtJ&#10;tbZ2xS8bxyKcWGQNjcjjmgCuY+c4OO3FIOI5RwTVn5vLkBUCo9iZzu696QEccfLZbnPFT4IiI3j2&#10;oGP7tMfAVjkimAwgEMSxphH7z7vFO3fIBxSZO00AL8w703Lbh8v40hJ3LnOcUHIGS3ekAEr5ozng&#10;dKU52y9OCMCmjiYksMEelO+TDfvO3HvQIYWUAnJHtULTMbpBtA5HNK+7jII561XEX+lkktx6UwNQ&#10;Ox2ccbetPyw3YqmMhvvtx0FW4izSMoxyKBh83yDb2ow+TgVM6bVUH1pVUbyd2OKAINvCnaePekI5&#10;PFWSqeWPnHWoiBlv0oAjx7c00/e7mpOMjI/WkO3aOOc0AMzlVGODSg4Y8Ck49eKbxtb5aQEpbj/W&#10;rSEjLUzYu5Dg570/PzN+6x6GgBFALoRJ3pWY72470mRj7v0oxx1oAbvbJ46VGCTcFgSMj0qYgZ6c&#10;04ACMnyxQBENxBy3en44b5/wpWDeW3OOOtQKrhpMybh2NADyYgz8849Kj3fu2+apCBuwYwTQVXb0&#10;A4pAR5PlDmpo2XL5LdKiAOcbh0qQAgD5RmgCcbQOAKkBXYST+FVs+q07OQOT1p3AlByelSH/AFTH&#10;IGKqkqGzk4FQtIxAGQBRcC3lfLPIPFNBJYjaOlVlYmQZIwanHGTuPSlcB/8AEeKXdweBmkBG0fNz&#10;VaeVFZeM89AetAF5WGFOe1PBi2ffHJ5rMSZvNjGwZ21LuzkYxikBdfBYAOAD71BLF+6lJUEAU0PG&#10;HTKkfLTWlYxsoJOaCrlUjLE57U0Al3G7tUmPvcHimEncTkdKBMsRjEUp3E1JknPODVdZFCn5h9Kk&#10;VgUPPPagBsxAsbnhS2ODWWkZeIuUOQ/pWqy5iQkmm7QEOFFIBiABUwuMgdquhj5TD5arZG9Pl7VI&#10;pXPH86YD2J3R4iQik/hb5c807A8zOGyRRz8/vQBEQcrhuppSr5JJHSpcKASSOnSjHBB6npQAg3YU&#10;7h9Kfxj7304pnOV49adxvagAIPy89+tKQN3Wn8bj8vHvSEEBsoRkcUARMBk0wh8LhSRUhZRgEZOa&#10;UtyMMMYoAgIGVIY0vTdzTuPMHzgfhSYO0gnvQAbm3nOOBTc5ZvrQRlQN3ekZcKuAeKAH5O/rTxnY&#10;fl/WolYZAIx6VKSvK5wcdc0AIclyNvamiMbnzJ34oydv3hnNSbl2gHPtQBE6HC5xg9KhKxBsjrmn&#10;Ox3v+86dKr5fcx4680CJwMSMdv604Y2nioxn5fXFTIBtHagCHbyxGcluKkBYFvk7U4jlOe9IQSrn&#10;igBwYlyNnb1qTcCIgZfXHFVwCAOKeAfMBpgSAvvcFcjPWn4+9Tf4sbql4AfnnFAyPnGdlOZflyCo&#10;4pPm9aGI3r8hB9c0ANOf+eefxpOfOOUIo3JuOEPbvTxgnr1oEMH3+DTgDsYZpcATEE/w9aUbdgO/&#10;uaBkbD5E+XvTx95voKCBuf5fSnjYdnzjHegCPa+Rwfel2uMcGpN4DAZGaRnYoMKOtAiJywwPyFGf&#10;nxjtS8fPlhyKhIOOW78GmBYHlBOVB+lNBBdqrEtuHHNPUnAOw80gJCg80kHjvmhAPMkOBzS5OAM4&#10;pwI2uCvOetMBD1xs/WnJnf2ximHbvPzUZAfqfagCRscgDt1qAEiYZd8A/nT8gsRuFNxlB8g4NFgF&#10;z+9kz0xxQcHZ8x70pGQfk/Wm4P8AdxQA7cuCNtISN6fvR9MU5EG2XJHSogoE2QPWhAOJ+Y1GxOyU&#10;eUMY6048un40H7oO3nNAEOAUjJQ5zU0YbA4IpQFJX5ehqYdG44oAQD5Pvg89MU3+E896GLAghKYj&#10;bp5gCMgUwA7fMAKg5pRjC/KKcAPnDEDHU1GduG5JyeKQEikYHNG47jUY+6OaTPtTAnUr19adu/ev&#10;lOMVUDDefapATjnGPrQBYBX0/H1obyjbAYGR7VAz5AGwe1QNJIJW+RcZHNICfIwuD+FOONpO0Cq4&#10;YeaeDyKlXv8AzoARc+a4CA4FSdAeajIG9TvIPp61MDGVGSRxTAjbv8vemdyakcEAfvAeeKFx5jB4&#10;1wV6igBoIxUwK7GzyMdKiwoTPP3uKe3QcAHHFACsY/JGI/4qhcr8gC9qVjw3zdqiAO5SaBCcjqKc&#10;WJxzx2pHHAwCWqL+KHB5zQMtAZjbDGl4w3HpSxunlsChzRuQvwD1oATA3A4py7SxypwR1pDn3px/&#10;5Y5btxQAqlfIb6/lUbZA5PQU87vJPFMZt0YFAEZZTtpuW7OevSjH79flqXB3cqKAEXdvcjHSnHaV&#10;Y7ufSkwfMcEduDSbW9ehoAY2c9Rx2p2fWmuvzw/KeWqR0bdHggYUUAQkv5vBBJFOTdvk2kbh1pMP&#10;uYgc1Mq7VkOwbmxzmkA35xIfkB9adu680p3GReRzRsPzfKM0AN+bzV47dacNuXyTwe9PVQCQamCQ&#10;tC+SvWmBXOcrxmm4GD82fwqVlx1HHaoyD5Z4wS1IAP3j9aRgfM4J6VJjBfKE8CkJAhPygehpgQgH&#10;eBtzTsnGMAgDrR/CuU5pMkO3y4oAdxhDj6UnGcGmjOG5PtThnj5MUgHY5+7SZyGBUYzTz93rzio+&#10;N+c80AOU/MhA71ISP3vydMVH0XheDS5XZgw9uuaAGn76nFPBOG5JqNs4j578infxA7cc8UAOP3AN&#10;jZzzRzuP0prGUS4VRlu9KQQpzIGPc0APwTnIpvc/MKYG+YAjmgNtJGygCNiA6gknPQUJtLMckU75&#10;WkOVA4pQODgCgBAG2TYQZHqaXkj7vakJPmP8hyaQkbgdxGBQAoLByNvWlJ+Y/KRTAR8/ynnpUnW3&#10;555oAXnaOnA5pjE4YA96MHzI/m601w3mL85HFMBeMD56dtAXlxkrSoECAEH71SYBI+Tge9ICOL7g&#10;Bcd+aUheeTSgfvF+alIJIwaAI2KGMYQdaEJ/eDZgeuKQht2DUq7jBINnQjB9aQDdvz0oCCN+TnND&#10;A8UhK7h160ALj5M0uBuzmlX7xGalUAswI/HNAyDY2GYKTTduQTU75Eow56VGc5NAhvSNMOc0nGPu&#10;YNB9DSfNkZU00A/0NM52EZpW5zUe45FAAzfvEFOBGwketQtjzBxk9qmUkxqOBSsBKAPL6CkOcHmm&#10;MwDxjJzjtSZOCdvNADvXim5bzCMkAfrS/Nlcgd6Cf3oBAHFAEfO98k9adz8/PpSEDd070p9ozTAY&#10;xYFhs7VGWbLcfSpzna3y/rUbAiMZHfrQBXOdvU596nQqbc8Z4HNREgsnIqMsA52oAD15pgXvMUKo&#10;46Ux5UySIwOODmsws320AAkbuRmp1UlnyxwaQA8n7xh0NIM7EbJPPQVKIwQDtB561YiQK0xMI5HF&#10;ABG3ygM2D2pxJCsM85pGAGfl5LdKb8+6TK46c0wHZORxTj9aau7yugzmnjd6UAA6jAp3PzUqBQrA&#10;ij5SACO9IBDvLcKaeOnWmjG4fNxmnfLgZfFADSfnA56VH83mnA/Cnt/rD600A7uAMmmA7PB/0cE5&#10;p+cBfl6ikw2V+YZ5peQOlAAegAHWgYy4IGR3p4xsb0phwc/KOvWkAcc/JyPenggoMMenNQjO4/Nk&#10;08FgqgcZzTAdjIbjvSHOAADR3wTUsYG5uAODzmgCMbsN8pp2AdvJpv7zzh0PJ4pS33fkGc8UANPX&#10;gCgnJb5SOOKU7Sz9cbaAR5eOB6UAMAIBy2Tmmr1lw45NSH/WDmkO3cnygc0gHAcPwT0pCPmP0pcn&#10;c/4U4BdpOBTAhC4DZJOBQNuMbuM8cU855pmOU479aAHZHygJ/wDWpP8Alo/FL8wYDj60d/u0AJht&#10;ycd/WlIIbIOBjpSjOaXqrZUUARf8tT8+f6U4A8/Ie3NG1dx5NPBxF979KAI2wWGOuOaj7Hg49qsZ&#10;GW+UVGSN44oAP+Wa8inkkRpjFRAjd93r70Z+Zhs+hoACcsPlJIFID8p+UClP316007eeT7UAOz8y&#10;/Wgs5IzH+NG0GlAPlt7CgBwK8DHNLglW+UfWoiTuHy0/1+c0DIyCGPNJ8u3r0ped7ZPalH3frQIz&#10;TLtYnb+NTB4zCCJz8w/Kq5TMTfLx6U75PLiGSOPSpGSfPsY7cilyPsyZIzn8qRCfJ+90NKduTkUw&#10;sM53j5aU53CnYJQ4AqPOBg5JzRYLDh/q+nenf8tVHlcY65pg3Y6Uu4Bwe+aAHAOQc9AaUD5E5Hft&#10;TyRggyLgUgKGT7xpgHPoMHtQPugEnGacfunnvS4GOvQ0gI35YgdKhw2f6VbbafM+TtVZxh4f3h+9&#10;0xQFh3YfL2pjopjGYxjNTquQuQelI+cnPAz6UXAhThVG09KmAPzcVGu7coJ4xUq/e4bpQA0hhIuE&#10;OMUMr+Ux6YqU/eFMmEpCYkxgcj1pANXcSv7v6GpQPlkzjJHFMj3/AGdfmGQakyQh+YZoArmFzMpB&#10;YetOKnjg1JukzJiYdRQ2Cpyy5FADCTtHHbpS9z6UYUgDceKdhSCRu696LgA+9kZ6UhziTgDd/EaO&#10;Aq5X9aZuG7GCfagZMo+RRkniggZX5+lMAkMS4YAA07A3fd57UAL8u0nilyNygk4I4pvzc0nJPIoG&#10;SevzCn5bY4wvtVYEhGwTwaA583G1uMY5oFckPJQ7ecUmDtj/AHZ596YzHe3tS7jsIOOlIY87ivVc&#10;UmBhjntUfOzAkOKeu3Y4Mhz2oAVceVnceTTMAluT0pwJ59AeKeCvlnnmmBWK880uOE5WpWI8sj3q&#10;M4yCJSePSkA5SwTPkg8+tS9oyXPI6VDhto54p+4h48nt1oAU4/u0oxk8jnpUQLeZIN5pAcOuRk5o&#10;AsYUlPmUYB7UKACeflz1qPI3KMc+lBLbGywAz0oAkwuTx3oGPKYAd6gZ8Mo2+lSAgdCOlMAGdw5p&#10;Ofm4x70uTtHyc59aDnnOKAG88Hb+tSZGD19qaMEONvagbgOcUAO7CgkEj5setM+UMOaB/rGyOlAD&#10;TuGflp39792SccUHOH4poPzdecUALhy4OQOPzo4+b5ad8vlTEmkTBDfvQeaQDfm+cFTjtQT82PWn&#10;sFycSA5phU7z+9HHtQA4E7jxTh9459KrsSEGW70b32NhB0FMCz1HQe1OGPLblfaqys7J1xg9Kfht&#10;2M54pAS/w/hUBwX+6af3bril6KcZzQBF825vlpckjjZz3px7jA6c0m0BPvUCGgHI/d/rUqouRkUg&#10;AAQknrTycnOB07UDGODhhjvxQBgcLn8adj5lO7PqKT5dp54oAeu45/eikOPnyh68GkXb85DGnbQW&#10;UGTt6UARtnzQN4xiofmIbr1qyUQRD96W55owuHxH6UAV0+8/A561YAXYpwfxpuAAeBTh0JJPXpQK&#10;5If9WnzAY603+98nbjmmkp5rgdwKAf3poAcC2xTnvzTuOCFI4pE5zUnGwegFAyPv90e1M7jpTzt2&#10;LycZpQI92Qc8UCGDGzORSd047GkYAE8Dr0zR8+UOB07GgB+Bg/pQwxFgR5PrR1U8mnEnb97tTArE&#10;fMPk/CpEAG3PSn4xn5wTTSRuANIQp5U4H4U3Hy/eFSgLx+tBEe2Q7jnimBGOVPHekJAjPOeadlQj&#10;kI3sagIy3KmkA75iF57Ug3eVIQAaaM7SfLPHvS4G6P5/woEIoy8WXAGDT+RG+Dn0o+UscA8dqkO3&#10;A5pgMBPlAZ70g2lj15pCOXO6mcA/6w/lQBOOgIY9OaAUMZ+tMBGRiTv+dGV3tlaEBJjheOtTALlA&#10;XPI61WJbyCASSDUqvJgfux0/KkMkYfupPn7+lQNnzAQp6danyfLb51xmm/xJ8/A60ARL909MUHG4&#10;AK/PTipcJsOGJ5pv8S/vAOOBigCs4b7SpXIx71KM+XzipCDnoM5/OoirecnPGeaBC9UXIpMcn5v0&#10;p5UbmG44ppAATB7nrTAVNnktkKSGpGAzwOAKhLKJRiUDIPFAYGI8n71IBSOX96Q52rTc5lPyYGKf&#10;1brTAYu4B/lOc1KP+WXB603H3qkAbd94cdaQEnGWBU9aQlabgkNz2pAB5g+fFMBrby7AAgY60JG4&#10;Q/Pz3NSjBQ5pxxtfCHpT1AjCkbS0wOenHSjadz/N3p4AKgFwRmn4ww+bPFAEG0bGJQk08bQFIB6V&#10;IcENxgU3oR9KAG7o8pnIyaf8u08CmkL5akjv09KbkeYmGPXigCUEZ+6aAAVJppPXIGSKAw2tkigA&#10;48ond0NRHAkz3NSnbjgDg0fuzNEdnagBoVjvIWlIAUZH41KMfvfkAH86a5U7/lOBigCvyJExHk84&#10;pcHcTjv0qTjK+lIAd2cigBhyUA2NgGkKNsjwoqwv3fvrjuKa+3LEMegoArgEOMgdalBGThj04pjZ&#10;3cL2pFYcDZ1NAEozhelOAHHHFRndlfrxU67c8xnoM0ANwMsMUv8AEBmn4GHwPTim/wDLQnjpSuBH&#10;0dDg85zURP71h5Y+9xVngxPle4xTNv7xiAKEBFg7iNoFSLs24MeCe9SBRubJ7Co+N2KAFAHZeKON&#10;g4oBPpwKTK4GTQA0g78bOKXaCPu0DG4c8ZqQ5+b5celADQD5eQo61ZC5SP5wOOaqEttACn7w5FWx&#10;tLDDgjaMikAEAIOetQt97G6pG+8+QMZ9arknnApjDv0pPT5aQZIc7TSAnL/Ke1AheCCPLNSBhswC&#10;OB603HAwaj2N5h579aALKlNxIJGeuaeW+QVBkYQHNJ83ziiwCrI+W45z608M2z/WHNV8Yc8UuG3A&#10;7u3SiwFjIIzv6UoK7R8pqsC20/uyBSgt5kYoAlOMninHGeF61XLkXCqYjjtS7gX/ANU3FICQkbwc&#10;GmjGznNKcZHy0c+YAUNAAQTt+XjNSY5ceWOnFIM4bjvUmF5wecUAR4TtF9aaVAQYJHNTc7SQRUZM&#10;g3fugemTTAQY2LxSENk/J196eMHb0p2BzQAxTyKk5yp3fWqx3fvMKODTSzc/OfpQBaxEVGT3qPYu&#10;ZMA9uc0qAbVPmDjtUrY28EZzQBBtHlv8vaoTuAX5Tirfyc8D7vao1Ul925R83INAEGAfSmkfKRmr&#10;MqIHyoPbIzULD5uAOlIB0a5KDgcVMFG0/wA6gQ/OPm71Z5254wOooAYRzjyz0pyKoV+O4p+R5LHH&#10;emE/vCPagCUBdow496ML13VU+YeYfm69qlyfL++elAyUgebzipcw+Wy7lyTxms5nG7734ZqPzR5j&#10;jymz65oA02MeI8GPpUORvFV1OdvzMB6U7J81vk7+tAiwdxYfNSd/600FcHLfhTxsB/1i0AIM7D1p&#10;hzgfKTUmYznLge2etSqYQmSyUAVz1QbTzRg7V5GMVIxXzCAVxigACM8UAQ4JXO0nmnqihyfm6VJy&#10;I1wgppPzcjpQA0Hk/J+tJliHGzA45pfl2Sc/hTRknr9KYAQ3y8H3oES7T84FO/jX5aM/vfpQAYAU&#10;jbmnADaPpTQQTJyO1Lkbj1zigBccn5aiIXHQ4zShslPnJG7mlYr5h4BGKAGEAvEQnaphnZIAOeKj&#10;BHYcZp+R6mgCQBjEfkA+XmmEL5a544NOy2eD1FIc5OVBoQCFVFmjZBJbgVGQcLinnbhSc8dqjLxC&#10;VjuB46UAKAxcfJ25oCjdy3ANReeDIFWPvyalBHy5cHjnFMCyvBBGOR0pTn5xtFQB1wMMCKTePMb5&#10;yefypAPO7K4UY71GVwT8rcn1qXcm9QWGKQld3D8Y60wK4GGl4HWm8kNg4zUpUbjgnBppHz8GgB8W&#10;MEmLmlIU8YwM0wHg9KUnlsCgBSWCEEcA8UgI+X5GGaheVwB+54DUquxUZU+w9KLBcnA/eN8g6U1g&#10;uegpQVycnB7UhKneQvagBMA4+Xjt7UuPnPNNRsj7nAbmp/l3cEUAQ4PmDmlA+UZHepx/rGO0UhHt&#10;QBGdvlId1AEeeFPPSpCF8vgVF/EcAcUAJk+aP3fXrzTjgRp+8Xg9Ka2OD3qu7De3J4oAsBlLkhQO&#10;KeeFU5B9BVUH/V8+uRSksZo+vA9aYDsgyqcnvRxhuKTncvyHHrUwC5OfSkBWwxkjwh61a48s/KBx&#10;TRnLc96MH5fnpgL3X8aZIQFGHHWglsv8nTpTMcNkDNACqTtUFT0qVSxVfkGOah71IudyneaAJsjy&#10;nPtUY/h9KX5s9O9JxzzQAuT83K9OlQtzx15p5C7mwTSdGHy9+tAEeFygIPJp20iIfvO/FOON44FN&#10;+bLEynpSAG3YXKdqQLIVPbNSKBsOZDR/CMkmmAxl+Q8Dp1qNFzIo2D86tfKQcKcVHLtRSSeuMEUg&#10;InRg7A/ypgU7sYbFDTr5iAIcY70wXMIeQnbgMMUxFoRuLfPFNUEPGRI2c1J5m+IENxjpSblJUDt1&#10;pDJi7FxufJxTAx80/MfaoyTh/SmD7zfP24oAsZJJ44zSjGW5qIAgcIakyeaAA/Smkc8pTj91sMPe&#10;jB5oAjI5GE7U0Y2DgjBqbA2U4mP5cRDgc8UAMIPlp8w6U35xIBxinjZvwSeKCUMhIUgYpAM43N8t&#10;Jx5Y+WkONvQUoz5gHGcUwFAPlnimkkqtSAEQTAnOSKjIGRhecetIZLx5SH1FMIXA+U4pDna2Se3F&#10;NyMdaBAfvt+7P50f3eKUZ2k579KU/ePFMBAB1xS8bc4pMgRP8hYj+Gm7ssx8ggfWkANnyzgimAnO&#10;d9OY/JwtRgkt900gBixVRsHWkYZeM47VOApQggDjrSMR9ikHbPWgYwL3JqQkbT+8HNR5Hk8OfyqM&#10;g57mgCfcueGqk6uZw3J5qRgd4wp4NWFU7EO8dOaAIVVgjHaevAp/zFfuGpyAFI3Z56UY+YfKOnSg&#10;CLPJHy/dqlJKFEzBDV8hTn1rOu4mE1njcULfNQCKZvH8tv3QILdKkW6h2MN55HekkgUPlbZscZqO&#10;W2XygdwHAwMUtQE86TzotpBy3StCGX9xcAxMTxz6VQSLAJGelaEIIhyRnJ6YoQGhG5NtCNgqQ5/e&#10;fIOnFQoBsT5e1SHHNMCFs+WSfypsTLt6HrUzYKn5eMdKpnId/l70AXwxMYwq0pztGPzqmjERuMnr&#10;Uw3bOATQA4l95wg6c05OgyxJHf0pvOVytKSNjnd26UASnt3yaQ5DsMgVErDCAt3oY5Zuc80BYlLs&#10;FY7hkfrUTTOWUFRgdMVFJuMf3T19ajKttbntQBP5hKsfLBp658vkcnpz0qjlwhwp61MDyDk5wOKA&#10;JxncnB70/HycrTFZSq4U8GlZjknYv50AL2I8s04YCsCeo61F5m5iCfu9qQEFmO1sUABAJk5BwaOh&#10;OCcnvUypGckyYzTW27sZ7+lAEZJ2HgdKiZm2cKOtSMpJ44A6jNQOB5jfOR60ALldshYYG05NVg6M&#10;pKNJw3IIqZVyp4JHpTwsYZ/3Kj2oAahcquT+lWVLbT83FR8BTwKemMHAoETDoOKTnd0pyFcNk/8A&#10;1qcuPMf516UDGEHacr2py9T83H0pxxv+hoGNpwaYCH7zHFOB4ORSBSRnBwKeTH8p+b3FADSOX46C&#10;o+fNXJJyOKkLfKPl4JpHK7RjFAEI+9L+6GB705Su2MhSOTTT98nkeopDjnA/CmIm3El/k+vNIW+R&#10;8Ln2qMZw3J96UY3N9KQBk+Xu2dqgaQ5AER69anO3PBwO4FM2puJAFMCIuwZPk5xT0clWBUgU/YNy&#10;4DdadtGTgCgBfl2ryOaQ5wnyGgjk/Lj8aTMu4DacDv60gFKAsODTyAEUZoUN5K/vR9KcFb7R0OKa&#10;Aiwd4Ozgigk4cbMg+9WwEBcbV6dKrOi+cx3NQBASckZPX8qTMny5fjtVkLDgjnNJsXe58sdKAGgf&#10;Khx/DzTlA3oA5xznmnZUFfmFRkr5pPFAEyY3MNwox83BqIffG0cd804t+8PyigAYkJgA9ah3N5gy&#10;rYPepWyQOABjpTR3yRQA0fSn/wALfN2pMfKeOKTJ3gAUAOy3lD5h1qUFTAw9OpqL+E/LTgWx29/e&#10;gBrk7G54NQDy1lchG3EdasFc/So9rCVs4xQA3JKA7jjPNHO0ZUYJ4oYctwB0pcZJ+amAfNuHFIQ2&#10;85I9qcM4PHSlzxSAiw+04xmkG7cgweOtTEfI2FpgB8x2wc4HemAuOB8vNRyKxk74wKm4KmnDrHgj&#10;gUARAHy+EPAFSL9w0vOG/lSHGTlOaAE7rlee1RZkEkmeh6VPwXbJI4pwVsY4P1oAh48vOOlL83lK&#10;d5NOKD5MggZ6Uu0/u8ydCcUCG8+QuGz8w4p3y4fKtnA70YOG+WjseKBkRwQvOAab83A5xnrUrBfJ&#10;bLHr6UwA5GB9aQMdht1RlPnX5j3qYHGOfwpcjcKYEQHJ+XvzQWXK4jalOf3hx+FNYEqgyMUCHBh5&#10;qc96mO7I4HTiqmMbflbHvUyk7MZJ9KBkoZfmG6m8bgM9KafL8sZXjPNOHEjERYG31oAQ5EoG3gin&#10;YPrTDggnHenf3cGgBwzuPyjG31p4VDbp1+9zUXzK7c8Y4FKCxjbK4oAlOzLfKOgxQV/dMSagYgFB&#10;nkVXkmwrdfvDHtSAuYHmsduBipFWEjLSnis15me4j2qRwOlW0YeYc9gKYFkomUxnimYAYfMfalLg&#10;RvgjHFQFm844XoPWkBN74oRovNQeYQcGq5Y4YbmqFSROpyfvUAaJzmTKZ59aadvHbNML5UgY6U0M&#10;T025x3oAlP3lORjFRnBQ5QkUgIOcjkGnH6nrQA0K2W+b6Cl2Z79qmGPLIzSts2HGc5pgQBRnOylw&#10;mzqal2t5b89BTBgFt3pQA0hAFBHPpUbhBnntSseJDioCS3r0pACu2G44zT/4OvemYAXHTmpcDYvy&#10;jpQAemBzR83ClgcUAkOMflUgCHe2TmgCIE+UuV2kHigsvlqPmz6+tOYDkmojwuNuaAAn94OelGDy&#10;SxNAzjIpwxgcc0AMBYAYXNSqG28ikAHzHjrUowAx2k+tADTnjK1Ef4vl+lTHGT8649KYxXdwKAIh&#10;5m9cqMU4Y2dxUgBKuRjA7U3+9xQApPHNMyuRzkmlPU8jAHSmZUqfkOc8UAThhtAEI4HXNKGAMfA6&#10;1D/AuWNNON74LZxQgLZwTwoqMkgtwMVEjN5QGTkGl4Ln5iaAHlhvYkL060gJyv7wgVCcAT5iYACm&#10;RMDBISx+9SAsk/MuEGPrRuXI+brTByq9MA9KQbTO3AHFAEykbDkk89aazkMAJu35VEQ2Fw5AzURR&#10;/PYkk5oSAkeY7SO+eKert5S7icn0qsUYFsnvxU8Qbf1HCmnYCQltwOMU3dgAluM1HIzeW3f5qqyM&#10;WaNfMIGKALZk/fR4YYIpMjcvzfSqqo4kB3HA7VYIJZflOcflSAkAbZnApy7cZ2mmp52cFRjPSrJC&#10;+TIPKPI45pgQnGzIXJz3pRgw845pVRgAPNHX86DjnC0ABAwMuooAP7rOSM9arkEgHzG+90q0OI1+&#10;btQArDlvkHQVH0fHqKa8nD8dqrl5Ax+TJ7UAWR1qOQjy/u0KWKkkY56UjqPm+U0AVGI3IC/PfHam&#10;bJCspxwCOTVvy03D5RyPSpxE3kDnPP5UAZ6RZkhbfkg81bAAkj5qdvJRANnNU3fDk7h+VAbFkbQ7&#10;qUOM1Oc5UAHbjvWfG+Qf3hPPNWlY5jHmH8qYEjAHb8tNKghvmxxTucZxTNpMx+9x+tADAMblOSc1&#10;Kv3vvUz+OQe9GT+8GDkDrSAe2PmIYdKZznPanIB5MhLDrTPnBXk0wHgDK807qBz9KRScNhOKftG3&#10;gjg0ACqSUyT1NP2MGjynelXKtnI6U8tlzllwB60gIznefkNNBX94Ny57UshIOAnXHFMAXcDgg4pg&#10;Kpbb9w9aMHa2B2p/OI/mwB7U71pARhR5RBDZz2NLg7gMcY4pSe20UgJwBQAoxu6jGKN2Cc4FMkxg&#10;feXPSmgDeucnB5HrQBKSMpyckcUxiwdRt7VJ8vlyfL6celRtncp2nGKAEByOhpMNuB7ZowOaeBwv&#10;znHemAfLuBCkcetJjIOQetOPWQYHWmqPv/MSRQAnGMbe1KpXcOBSMPmU84703jzGGygCU48zlDx0&#10;5pOdxxH196b8/GMU/GSPm5oAB16UuB5eeKDnb92kOfJIx/FQA3JyOOtO+bGQO9KB+WKdxjqKAGEo&#10;JE5PT86iLMZFHAApWzvX5DwaT/locKfegBQJMz/MOg/Ck5w3Panjd5TjzD70nG7HFAEWfufNjrSb&#10;nLEEDGetOKEyISOPTNTBAF6UAQjdvNOH+rmyOp4NTFVCn5sk9qaf9WQQPagBoONuMY70jEeW3zgD&#10;NNJTy5OOeMUzb6sTnGaAEIbe2GB4p3focmnFRwMdqCOvFADCfanJkw0u04JwODSgEKOOnv1pWApZ&#10;j+VSCCRTOeRxgHinr/rh8y5A70jDl8k9aNCiLJ38DjPNSjbuJDHpURwMc0Bm80fuRgjrmgRONuDz&#10;TDtIb5RSApuPXOeacoO0nAAzQAwBQT85P1pp3DgLU+EG3J5xxSYfL5HGeDTAhA9+akXI3/ISc8Uu&#10;zL4707awkPzJQAuD/dNPwQDyKb3YGQGkJyMH86kB/wDEeacdmD0qIFtyfL+VOB5JyPagEx+SJUok&#10;2ZOSDx0pmTuXMv6VESfnO7OTwaB3DIDLg9DTlP7yU59KhxITHx61KB+6bJ+lMBWY4QYHeo2aXd8p&#10;PSmksZk+VqmUjb1pCGxNKYuVIIbrSTS7biJNoyRU4xtTgZyarSxxvcRs0WeeOelAEgPzp71MFTP3&#10;+c1VaNzcKfNIAUYFS9hjqBQBOMLcMS6/KvNRM5JfgDJ4xUZdRI24dRzUCiTzOHwM9+9AyVnxKMkk&#10;YqPnef3mPfFI4JjI9GFOjI5ztGBxQIsoSLduehpS3yjmoxwD830FIc8/IaECH5GM80hPP0pB34Pt&#10;RjlRt5IoGPyBnkdKZ/yzYb8+9LhtiZwetJ/EeKdgAL85zIaeeAeKUZz9zjHFJ/AOaQxcnptHFN7/&#10;AHhQfujNB7HNAAMFcYIpcgN93vxTeBJ0J4p45R/lHtQAmMzr83Qc1IVHkDnjdQoUwA7jnPNKSRDj&#10;cPrRYCNg277+OlRk/vLhd2MKOTUp6daay5C5H40ARJuOPmp+CCeaeq88ntUZIw/XrQAmecbTnsad&#10;z82WOeKjzz1qQAlM5H1pAIAvnpxU67fKcbgeetINuBnBOKMIBkZ6+tADsD93070fxvx6U3jfRlwM&#10;7ec0AKQMjjvQT8oG4UnG45fFJ0fp1PWgAwu/oKUqd7fvcccU4AGQnzF4HFN+bByaYDfnw4yOtNOc&#10;+tSceWc8moju5bcoA6UAIzDeeW5qME/aT1p7A7VO8ZNJz5gJXHoaBFhAojl/ed6cepG/I+lQg/O3&#10;zc49KeD8rc8g80hgy8H5MioMZlJxyD0FW/m34wMEevSm42luBTuBCB+9OT0p5OUOCKO5pONy5pAL&#10;0ZcHrT8ne30HNR87W5pgduDtHWgCwu3LDbnFLIq/Z/vD73SmjdsQ78ZFNYnK/MaAFySxyuBgYpCB&#10;g/LzTwP3CjzBweOKMpuYbwRQA3gonBzS8bG5BpDjd6UDqeOT3oEHoaeN3nZPYUgHPSpV9SO1AyPj&#10;IIFBK8Yk+tDFTwfWmEDdnHagQpwR1ppyGbFLx5o5HJqT5cj5hQBA/UnYOvrQCfJ4BHFOYDjJ/HFI&#10;ceV6cUCHRl9qggVLz8wIHI4qt0IznHtU2Rs6duDQMFwJEG7tTxkxtg/Q1ErfOmUGakyoBHegRHg5&#10;Xkk+tPGAv3j+VPXGenPajkbiUHSmNAPpT/k2np16VCWJiHA69KQsfKHAoAlYA3AYFcD0qNsb2Oec&#10;Um7B78ikYg45pCH5PlLkrmnts8gjOckVQPm+cwAY5ap8ttj+Y9PyoAkJzLEPKAUDgUbTmY7himZw&#10;2S2aezJzwfxNMCLBCjr9ab1yNvfilZjlRgZpQG8jJUgg0XESLjevI49utSELh+AOOlMU/K429cU4&#10;nJOKQyLA3jAppHv1qbHyqdtBA2KcHrQIaF4HAprLiQktzjtUv8S88Y6UxsYPy0AIvqc9KG34JUZH&#10;pSd0GO1KAvz9R6HNADeflyrDNSDHln5elMbdt7nnihS3mKfL4oAmGMr+5bNHHPNKWPkt0yaBnAJA&#10;FAwO3I+akOAW5pfxHSmc5PHegAOCOWFVmIMv3WI9qlf/AFkR3HpQu0Yyg60CKhjYzJhcYqQLhn4P&#10;1qcAGRzsHJpWGQnH40AV+MqCvOelOwMgZxTWDb3+akG7amSc80ASjG5cMcClPRuOeKj5GPmxk1L1&#10;K/SmA0khWxmoVMmZM5PpVjAyfWmEHzAcY/CgB68wr8x/KpiG8r7+Nopi/wAHzdPanZyRkUwI8Lgl&#10;WOd1OO/I+enEJ5hwmOKU9uKAFJ/dRD2pvc80uF38seRUZICMCjcNQA4lSo46UEcdRSqV8sfuxzTC&#10;R29aAGsDhMMaaQ2x/kHbvUh3Yxxj0oGPLbIoAQBwq5GePWpPlwnzdRQMEAmm8bz+lADxmk53gYx6&#10;00tzjNIDlaAHD77fL39aXB55pCDlefWgZBPy/SgBwC4f6VG33Pu8Zp4z5ygKfumo13kSgn+Ljii4&#10;DJOFPb5ahtxcGeQ7BgHg+tWiGKwg5OO9PCFY2G/HPQUgFXqCTTxjLnd2qP6/gKdk5HA596ADLYf5&#10;c88GjkpUuORTSOPu0AM5DCkP3jzTsctlPpTDjccjHvQAoPz9M0fwngUD7x+anfhRYCL5dzEZ5FRk&#10;jB+Ugg1YIHPHFNwNgzjr1oAiBYds05Wcg5Hen4OQMGnKMRNnbnPWgBufm4wOKQkhW5I4prbw0vy9&#10;xioyTwD3FABucOcsenepARufJyKqkjcBuPfmng8DjFMCzkblG4c07jMnzDoKrrksuSevFWQD83bg&#10;c0gGnvhqTOUHzfSnMDtTrTSp3ZwKAEwMilBUhhzxSdCRmnYHGIxTABsweM89aUAlTyOKZjLD1p6B&#10;uTzSAAh2P85OentRtbaMKTUhPGKTcdg6cDrQBAR+85XoadgYPzjFMJcsOO5pc4jYlT9BQAvG3pkU&#10;oP77BwKZk+SpLHaelHOO9AFlc7PvAkU4/dY4+pqsmd5BzUm6TyZMLnmmAoZC/GcZp29QZMj8KhJI&#10;dQVxUbbyUynfrSYFkMpJ+UDmpCq7VO7gis8sw2Bj37Cpw58mP6cUXAmKrtJ8wimBYw7ZXtTctg5w&#10;BxjmpCMKueaAG4G1sZ5qNt24DzieOMU98bPunNNHbjvQApwIwQWxT1OUYZwKSQ8RjYOlR8/3SKAJ&#10;ieG+lV/m2v8AMCM1JjMkeWPOabgB34xSAaQN8fHepgSGHPQVGoyRmnfNmgCXnFNAJ2/N3oX+GpFz&#10;tbkUANVRvHND/wCsbnjH50d8UoHPOM0AVGQb3Owmo9hyelXmz5MnrjrUaqDA2euetAEI3bkGDjNT&#10;fw9aULhX5OSKQZCkbaAGnG5Tv6d6hY7icSN17VMEUnkmkKIC2KYDVPygE8juaJCTHwT270u35m4N&#10;KFIIHGKQCx790ByTxVrJ2t834VW3Bc/uiTTtx8rO0/eoAlBG4/NUWT5pHHWo5Gw0g3cFRioVZt5O&#10;Oo9aAJy/71hjpUi/czUKglU+Y5LVY6L92gBf4l+tIQd5IHRacMbTzTwi+Wf3nOKYEBxtbjnHFQF5&#10;QiZCnk9quMFzHmIHioWUb1JQDrxQBW3tvGF4JqQOoboelGI/n+U5zxUR/wBc/BwOvFICfcCwI6Zq&#10;cMC38PtxVNRg57+npQX/AHnCmncC8SC6/Njijkfxdqz/ADGE7fM3bFW0lUK261JyODRcAcn5qpSB&#10;jN1NXDkuDsJz+lIUQ5JJB7UNAVI0AmYgVP8ANtfmnBcSmnEDbnaaEBCc4bjH400FhICOnepGBx0p&#10;MfJ3pgOBO9/mPWp4ypd/pxVXMoKnyuPWnIzArx3oAtd34zg01sEMRSblLjCkHHIp+UKkg49BQBDz&#10;kU4DhvwpTje/HemfNub5DQAMhKnKnpTCr+V98YxxVkE7TwAcc03H+rz68UAVGEv2YEE7gaS3FyfP&#10;LqRV7au4DdxTuMqO2DQFivtOw/WgHDt81SE8kFehqIj5gcUASh/lU7vzpyyLukO8Z44qu5/d4yPa&#10;q7gmMkK4/rQBphlzggdPWot2JRgiqcZyRnIIFXFKbQTng0ADDKH5COKiMfyrjFWg6NFJxjHaoiWw&#10;2B6UwIguOiDPvSYbzG+XvVgKDGeSOaRlIcEUgHRlNkmYQeOKZ/f+tH/LVTnt0pCJSxPl8UwF3EHG&#10;BTMrvA3/AKUYUAnJzTDxk/lSAcc5Pz9+ppBjc3NRZY9TgetODLtXC80wZNxjpQD8pz0oB4HyjP8A&#10;KgleeRzQAEnYMZpm7943yGnqBvHHalx8n+r/ABpAIOvSnDdsI3A5NN43LxzSchif60wHEKMc0w9X&#10;OPSgk+avyjFHGelIBBuz0p38J5ox8vXmgHrlTTAGbBH1prPCIpN0ROeh9KdyXOY+O1RyBAh4yMda&#10;QGfcunkuVIyF44rPjMLSxqzEtvzkVNdhi9yAOq1Tso2F2Pmb755NNEHRxKBbn5zyop4UDdgVGj5I&#10;4GMYFWQFKdKRSIv+WZ+XvTsfuz8ppxxtxg5pFJLH5foaBjwH3LhfxpTu8w/JTlciPlV9+aQspJG/&#10;H40IBOd/Q8GnkoFcbu3FRll2pyelVGkQXBHnLnPAzQMslv3QO+ml+SPLxUXB3cnHpTwDtORQITcR&#10;KvydO9G44fknJ9KdgYFMwdynbjmgBk7lYT8hPI4qFZSZkIJ6damkUtIf3oHHIx1pYYMJLx0NJgWI&#10;y5jHLHijkhsgYBqVARGnzD7vNNO3aTtIOelMBgA8zvz70uweW3JHNKC25htHC8VIm0wMWGOfWgCL&#10;HH4U0YwfmqYmLJwwJqIgc8CgBF+/kDrT8AySdM05R0yO1Nb5WfPc0ANK/IvHeotuZI8OODT88x88&#10;80oIK5x34qQF5wRigiM9Vximgne+UOKcozn5TjuaBiYyTgLQIzvH70U1h935jmmljvP7w0APAXJG&#10;3vUmAFOc5xTIyoZueak7Hj8c0AM48wnByAKRmUFRvBocjyh65qsxJYfLg460AThl81uKXKlXBVfb&#10;NVh98/NmpMMWXigBcjbIDs/Kq8i5hUGrJU8c801gQuSy5oBFRVwy8jAHSpFkjJcKRxTZv9RJjn6V&#10;BF5XkP8AIQT1NAGnGx3x8+tSNndwM8VTibCHMoPFWI5BvQ7OpxQArfxZqDA8zlu9WipIm+Q4zTdo&#10;Aj65zQBEEAlYgZGKmXGDhqD94ikIXMZJOc8UCH/wE+Zk46VAQ5fAbBzUpH3/AHpADtyCOKBgoHkP&#10;lMkDighzEo2etJuI3HyiTmnAsSnBHNADduSuJCMdRSbTvY4xU3G58e1KeFTK96AKzowfAXPvTX2+&#10;Tg4Bq1IymMAQ81UIBWXKHORQBX3uHXBPNRPLMPMwjn2qdo/3nemKJFlYNDkE8GgCATXGE2xMT3GK&#10;sK90Yx+7AG4cVZCr5kZG0HHpUrAHbhFBoAr75g/c9KlebDqCgGV/KoHEnnrggjvVOcv9oiIyMUAa&#10;SkGOTMgyTTvkIwFGQOtZe5hjLN09alhlk81gYh14OaVwLYGJDg9TUmOTSJgluOam+Xn5aYiHDbu1&#10;Lg/P+89McU8glzxSlV2g+av0oAaCN456mpMfO/JqHJ85cRDipcscklQKAFBIkJ29qlHMS4Jzu6VD&#10;+PengkMenSmMfIcMo3jGOapNK26T5up4qVnbc48kHiqpVyzgqB6UASbzsj5OQT1qZGzC3B471XWO&#10;QQr83fvVhFIWPjHFCYiTglSI/rSEc53fpTgDuYbB+dHPHy/jQBHzvx69KfgbTzT1ALLuQg5qT5d0&#10;x8scgYoAYVXygQcnvUZHzD5SMe9T/LtPrimHHlrx60ANXduyKUgeW3PcdqQE7V+Wg/ccEUIBBgjr&#10;3pwcKzAqDmo+PLYY5xUfzbTnFMZOzKOcADPrTww8tCZOD0qnICbdfvdaYW/49lYkYHpRcRadjuBx&#10;260wNmJyQOtQFn3ZyKUZwSQcjpSuBaXBRCUxxSHdhxu4zTUDeSctnP6Up4hXnvTAacYXim9249Kk&#10;2jK5J6cUmDvPI/xoAMjK88kcUir/AK0Mx6ilP3V+UZoUsCSSKAHHgD6U0ZyTilPc469KUFN460wH&#10;ccZqPHzU4+X+7y3rTHdQYzv5zxSAeegIWlH3hTEyc/OCCeKceGYFO3rQBKmNjkuPakAG45JxVciT&#10;ywM96lB/dD1xQAhXk/uzgng0wD5hinknBzLVhFTYnI6daYFYjl8gdqbh9x+QEetWnVN8o9VqDB8t&#10;jnnNIBvPtS4/edKdtBVcuAKjw/nOcjbjigA+bzDkcDvTwF3D5jS4UxHmmHzQ64jP40wHc84NGOSc&#10;88UoByM0HbkDJ6UgE7NxTsnyxTT1XIpex5oACThemM0/K/3CPTmo+e44o/iU4PSgBTjecN9aYCdo&#10;pw5x8uDSlSA3yimKwHOB8tBB3k7scUDGQPanA/KPWgBuOvHQVGd2JPpUmcjr1pML6mgZXBbK88Zq&#10;bC8Hcc+lPCrsk+XuMUuOB16c0AQnqcoKQdWIHQ8U87DuO0jmnAj+7igBBgr90dKQ/e4z0qTAzz6U&#10;w/eIyAKAF5+b+dO42nmkQLgHJ60hIzjYaADB2DkmmksFPzUvG0gGlAGQCKAKsjEu2FyRVYq5ZAUJ&#10;LfpWo6R7hg8nqKFCbj+7GQKQFOOPagAPU81YAG6TCHO31qQqPNPy9qTHy+/rQBCG+TBU55puTl/n&#10;NSgNvX5hmmlTtbPU0wImb5Tg9aiDPhyQOlPZOAC1Coc8KfrSAdGzFM5I56VPzsGKRUQQnjmpAB8n&#10;y0wG5xcLkHnpUm/5X6dBioX8sFj5nQVFk+Z83FIC35g3ZKinB0+bJ+lZzBv3rGfhegNCMTECVOc/&#10;lQBpiVPm5GMVA0qeYR5WTnpUCj5CSD1qQAbwdo6daAFy5RyI+BTE5PDjg9MVYUcN0+lNCgF2wB/W&#10;gBu0bs7u9PP3W+XtRxgcdqafujpQBHkiTgU8FuQVGKQc55pSF2k85xQwHZ+cncMU0gfNz24pvy4I&#10;LHrUgC4H0oAiAfGNpOKeA+3oKeMbunNOJHADY5oAAf3Lcd6Qnj7wpDkEA0q43gkcAdaAGMOfu0in&#10;r836U48ueO9Lj5D8oyRSAP8Al3xknJ5FNO0MmGNOw2zBzntTSOB8o69aYDTnJ+SmHHPFSEfKvz80&#10;w/dbgE0ANzyMetOwcD1oUASDK9qlx8/3OKQEYXlcuaccgcEdeKX+LkU3cFlkJXJ4wKAHkZK5HUel&#10;RogUzfKvWpy2Yxnb0pRjy2GKYEGDzxS7VMbcGjnzCMHrTyQF6cmgCEh9qgKetKx4GT0FPJ+6MVGO&#10;p4oATC+cp7Ypw6njvTTnB55xTf3m5fmoAVwNo+fnPSodimb7g46VNyJslT0phD73IbnHWgB6D94u&#10;Y24NTnBaMhe/Sq0Bmywd888VY6Ffmxz1oAf8nmj5jyKUkbjhjUJ6sS2c9KaGPzZoAnyfmx6VBuOZ&#10;DgdaA7lRhM80YOCSlACZO0ZNNJP7zApW3cfWgBd7AhhgdqAImzg/Lk1ErH7UfnwMd6uAIc8c00oh&#10;DZQD0xRYAjOd/wAnf1qcldpqsDhwBF06VJufaf3INAEoK7j8o46Gn7sxDB71AobAJHb0qQBdpI5O&#10;elMCGT7xwSSR1NVmQmT7vSr5T5mGBkim7Tx+74pAU0j2uRnmrQ+4o4OOlGBu96cSvoaYCc4HympF&#10;6tnFRb5cuCi47UnzeV9/k96QFhgMLgA+tM2jLnI6cVEoYNy5zTix44HTimAZTBHHX1oycnmosKCS&#10;XHWpRuIbjtQAo75TowqUEFehxnpUYHCgyEn6UEvuGSMUgHk8/eprEZk5PajjDDb2pmU8vBQj0NMB&#10;4Yl4QQPrT+cyccDoah42qc9alw2wkMKQDlPyrwetPJ+ZvmqL5vMwTSjPltx1FADTzIP3f60c7G+Y&#10;07Hyr8wzSHzMdBmgCNhIzxDzOB0zUoDAH5W7Yp0a8rlwODxTmZgsn7tetADCWBc7B09ajdnITpgC&#10;mN5hcZ6ZpwDGJRtIGaYAN4kOIx+dPO7y2wOaeEUKmZCeKM9fkGPWgB0RUQ3G5CSRxmo9y+ZJ8nfp&#10;QxynWoud6/L39aAJv4eBjJpj5DMM84p68o+QM4puDsAJ53UAKucjil/jHzCnYwRkdqjJAYnYevrQ&#10;A8/dPzck8UuPm5HIFREkun1qZQC0e7Az70AIM+Woz3phwQ43twRUjdcAjrUDA+b9360AI2Nqnd3x&#10;QM8kCmtuGflBzUqEgRZjB455oAeF+UdOlN2/IMnnPWpU+8TwfXmkcgZODz0oAYAN5Oc56Cn7uG6Z&#10;qMZx0oO7H3TQArMd6AYNIcFOHHB/Ko/l/d/Oc88Y6Uo4V/U0AKQpxuX6c03HynAGc9Kd1chiMCk5&#10;3kbe9ABjpyaac4OOaf1KgnFNzz+J5oAbnEiAw9VOeaUfdb5j1pMA7+e9PAO3pQBnblMj43D0p/8A&#10;C4znI61CiuVz6Gph/rAd3akPUZsYxn5scUgjIVfnP1qyqnypPmFLghY9xXvRYRXAYBvlB45pwGXT&#10;52A7ChmAi69W6U6P5nX5htVOtFgJAB12DgetM/hADMRmgdHIyOaMkO/zDpQAZ471HuAlHy8kdaXc&#10;coBHxzSEfKflyc9aBgCWkYiMjikA4H160/BEYwB7ijA54oAAXDn5u1Gcq1NP3Cc03nHWgB4Pyj5B&#10;+dBHX5c0f8s2+X9aXIyMgA+lIB6k7eRTsDeflGMVEflGS9L8xYcgccUwJdoMg4A46UhXgdeetCls&#10;nkcGnktgZFICMhs8kUoVfKmJY547UHtz3oBOT+9/SgBndTjqeaHVduRwcinHlQMcA00/eHHegBrq&#10;CvKilwuxBwcjjHanEncpz2puBlsHvQBEV+Uj1zmmoF29DjJ5pxLBZv3fQU2Ld5UmM/eoAmC5ZeOM&#10;U8dO2c8Uc/Z4jv8AqKUgddx6UwGN95fcdKcv3G6U3KZU7fzpw2+Yp3GgYANgjqKUkbj05HWmndiT&#10;DcZpByrUASDIiU78803seKUg+QQFxzTcNvbIx0pDD+LFN7fjTs/6TKu35dn3qjYOI15Iw350CJBv&#10;8xjgYxTx/qx8hpiklRkY9qUk+XL+8X/GgY4soU/LUXmZMmEFMk3GI4fpUaDG/gknpQwLgzsQ+o5p&#10;QBsPzDpUQIwPWpQCUbj60AJlvk+X1qEo/mSnjHpVpRwuR0pDtJf5uSaAKux/KBI70u1sx8nbVvCi&#10;IEnvSMF2ffNAFZsideDjZ+VRDd57fviR6VZYE44B9qhITcB5Z+tACbhtyZAOeam3AxRYYYAqq6q0&#10;kYERyDU6giEjDDjnikApyZQMU0rLvjw/Hf2p4GUGZR8tO428GgQiY3thc/LyaUHlR70wBwzfPj3p&#10;x++MOMigY47gWBTPpTGCbGBz1FLk4Pzk+1LxluKAG7V3qR/d5FBUeWOvWnjb12nPoO9B79M0AQ8+&#10;a3y9xQCfPkA7ipCFyB7U0gfMe+OKAHeYgRMnkA0m9TCh3ZOTk1ARl2yT1pwAyRgdaAHsV5xnIpR9&#10;xuaQL8nb3qTaSzUARsc7Pk70mBvHyGpNuFbOetKfvn5higAZlWEZyf6UzJ3D5zzRgeWw8vPNLxs/&#10;1efQ0ALkYPXNRc5Bz3pXxySp9qEDGM5Tr2oEOySqnacA8ikJfCnZwe1PCMAMEe4qUqNnUk0DIgzY&#10;X5akR13KC3GKYyZB4quqTi9lJxtI9aBFo7juOON1KcFCQTnPApgJEUvJIzSsxAjIb9KAQvPz/KaT&#10;Ix1FR/vS5LOMU9Qm85JI9qAFJG1ssKFzS/uvMYLnHvSn/W+pFABgZHyjpSAHyQCf4qkGzyhk4I7U&#10;09aYDf487B0pwJy3Io4pDt3HrSAUEbmPrTk3ZB3D2qMk4+7x9aXcdrfIKABgQTzUOZMsOPapzkxy&#10;cdqhI6fNyRTEMKykA7hTlUhTk5OeTTlX90eeM07ncvIwOtADehzxTQflfD1OQu0fMKYyN5g5FICE&#10;NleAfekyS0Z5xk5qbYNpwlNwvI2dKYhFzuPyZ4qYFiTwKYMAMNp+tLxk8c4oGPOQrcduaYpyRkgd&#10;cGmnzMff6VHtf7TGcnAPIpAW+CR+9H5UgHz8ykA9KRcb5Du4pzAEYBoEK2AeCOlVCzl1zPxu9KnI&#10;IjOT2qHHzD5hgdqAHksdp80YA6YpQQehPNNHTpSngZwKAJFyVY0mPbqaaHTb9+lLcL8gPPQUAOIA&#10;Soiy7v8AXNinMWO75SOlQN9/7lADzKiLb9WJJ4qTcMJ15qPClF/djNSqpyeB+dADDu3dqUZB5PWp&#10;CvLUgA39aAHA/KcAdKbx5S5P8VRuAC2M59KeoxBES+STzQAwj5zxRxk/KKkIGOtMYgBcDJ9KYEZy&#10;XiORgZzU6KvkuSmQD61FuXLDbilyBkc4JoAfn5uKXnP+sGfpTM5mGD26U8bdrfKaAEP8H40owAOK&#10;Zk7h8n61IOnSmA8D9325pOPn57cUhZeMA5J6U4kbWIA7UAIuDwQASOaaf9R0U804hd6nvScb+h6c&#10;0AREsNox24oUfKfl78GnkDmlx04FACD72eeRzRgbV4B604/dXgcUNjA9fSgBp6DC/rUZzuUZqY9h&#10;u/Sk4J4WgCMAls5FPGPm+Tv1o7HjpSHOWpASYO4gjtRgbB+8FIOEJ3dPWk+UnkUwHgfN95eKYfvq&#10;SOMnGKUbdhz600n5wewpASr90+uaD9zG7vUWRg8UoPK4FAAduc57UnOwbh0PFLgbTxRj5l+QUASj&#10;7qjHFSDAU/OPaq4JDv8AOeO1SBhtk+Xn1oAYWOOvek5LcrxmoyT5jfJ3qRT8jetMBxxlSF4A6UvY&#10;0gJ2/e6e1IMl2w3bvSAdnknaOlRkjGNpPNN+fcem0dqeOmc0wFBYI+AKaWygHJpp6cFuvQUuD5i8&#10;Y46UgHcmIGoyG3J+749akxw2VpwC+WOp9aAKjKx2g469qcEPPTpVpivQRio/UUwGKOV+X1qVAdp9&#10;aQKfmPlYHenqcEfNSAcc4P7s/nSH7vSl+bYBv70uPmU7T060ARkDcvC/nRjngilZMyMctTjgJwCc&#10;UANHUDbUmfkcD2qIbsk+UetPXlwQp+7QAxsb2wO3rUeDtHB61OoU7+TndyaQg44VfegBoXgnyyaA&#10;uJHzjGOBUgP7s/Nim5GR836UACqu3pkelDCPA4WkB+Q0h/1gyO1FgE+UMfl7UhLGPCzDBNKe/FMb&#10;ofl4oAdn7nPI61E247cHFSANtGV4p6r8rc0AU2EoPKg0gdtnQ+1W2VMj5jUYQZbhaAGqwLYKt9an&#10;BHlLk1FjDH5cDPFOP8HyE0gJflKHv7Uxgd/WkBG44UgcUrE5+WIHj1pgAI3rz61IQMDp9ahU/uWy&#10;vINPJ+XkfWgAJyw6U0cyEZHTqaQY8snPek43Bdp+o7UAPGdoyB1p+F2L1pBgjPpTj0zxQAnbgU4n&#10;5cc0j7fKU5/CmAjzBg9qQDS67sbTS7lK8E9e9Rsqb245zTwvBNAD8jkbuSKP+WbgelJ0H3M0YJTp&#10;zmgADHKZXPBzQDlvuECmOCCOfwpyBzGD8vWgBxBDt060oA3MMdqQbhKwIGM1JtXL4JoAXj9KZtQo&#10;uWPeg5+b5aVSN/IpgQ4wQQ/rigbsRjPrU7BcNgd6b8vHNAAFjK8hjkU10TBwAPSnHJ3fIeKaD85/&#10;efpQAY5A2nGOtLkhDxkZo+bJGBjNIc7uEJoAcGGcgjFLv+UHioiDsc7SKY3+pIJNICZ5MvCoXp1I&#10;oydj/MxqFR8nB4qXOCKAA7flIXqKYV4A496nwdobaMdqY4TaeTk07ARfLuAyOlIwO40hADH5envS&#10;F1wQB24oAaFHyHA71KMEfcB9KRATGeOhpx4IyelIB4LZTjPWnD+I4pgx5TkMPvdM08AlOmadwEx8&#10;45xwaX/llHyOc07aME0m35l4pgNG3cBtpCAJMZ4NKfvAZ781KDHt6c0AQHvyMCowVIXn1p0mwO3z&#10;np0qFFJmZixHPShATD7wGO1SDp0FIBkn5SKeVxE30oAZxheRzmjHU7aCQYz+6PXjmgkeUuCeBSAO&#10;65U81Ln9xxHnBqvzkDNPDYSTpnHFCAkYr8v7znHNM+bCEnvUPOZCeOaUH5E+YmncCyAfn/dqfrUM&#10;m4MmE+8enpUgJ45NKQ2etAEWz9+pzxjpUojGBwMUvy7+SajLDzB1ApgPaNBj92oOahbG48inM2T9&#10;9j7U0DJpAJGWLS/Lip1H7oeuaRVO8nb+FDhwG5bNAEhIxjb3poZN5BYjiogW2YMhPNIMZpgOB/eM&#10;c96eGOwjP1qPB2NjilAbH+sA9aQCnO77v61GQcv82R2qbBxyxowu40wINmVIKnkU4R4hGG6etSkn&#10;AGKX5iGO0dOgoAhxwflpcfu2+TmnbRt+8RRgZPFAWEGdvT61ICMAEjFRkeo4zSZUYBNICRsZPyjm&#10;oyGKthKUcx/f/DFLk5bgmhAMGcDmmHO5fkqZgflO3igYy2e1AXBF4+736VKElMZIQHnrSK8ISTD+&#10;mKUy8KFYZz0pgMYEMvTpVeTIAzHkbTU7sHmjzGePemybSR8h6d6QGM2MtkfxdKI48ToTjHpVmRY9&#10;2dg4qLzAZQBFkgVRDLCbTNHiM4xzV0EYXiooV/cEmMA1KRy/7pqktDSD5nTqKhzICwBPWpSGwRng&#10;U1Vbe3SgCLJJkO1ufenruI4Q/Wk2/OeDVldixqdw6dKQELK5DjPPrVb7Mv21XMjEjpV4EGRsZxin&#10;7fmfCkkimA1UOyHkDrQQN4GeAetOKuNuXJweBSEDeeKEBAf9Zjb9KTnaOPpUxXLZyQBSbfm60ACd&#10;Adop+QHjGcZPLelLsBQdeD2NNYfK24npQApPz4HIxwaYScMM9uKBjkCM4+tNOdrcZoAQbtoOR9Kk&#10;GdgyOCKj/h+7TwRu9KAFKpuXahyPenBVKL1pB9w4Y9eaXcA3GaAJFxskwOgpjYMXKD696QvyQc4z&#10;S8ebkndxyaBiBV8s/JyOgpRjH3cCnLt5yR16U4DMz4cdOKBDCF2EjnIpoB2MMHmpCG56daTv0pAM&#10;cHa2EJqqQPN6Grx3Y+7ULBsE4HXikBT3kTZCDg9anDDygd3WonUEsST1oCnYufWgZIBkZ5pdvzGp&#10;02BMFlHFIxTBwAc9KBEQUeYCEHNOAw2Qp6cmm5+RsjHPSnknYdsvUc0DGEnMgDdaYemDnkUNuBxj&#10;FJn5ulAEQUDzcDIPWoykIj4hOAc1O2Txg80xo5vJbnp+tAFZuoJYewp8bP5w9M8Uxopi3JOBQu4M&#10;Qe3SkBsKzNCuEX396Rs7x8tVoifJBwemOtOLNuHzfhTAk3DzCNtA7dD6VDk7n+btSozeYvHegCyB&#10;w3Bo2MUXpTg2FYFBjNJng8YpgN24Z/l9KXAwflNLuwCcZ5prvnA20gFB4FNb7nC0fwdKQnk0AMP3&#10;14/CpFBzjjmkxk/jUij5347UAIyrwcCmFV2ghBipQp2H5qa2cj5f1oAiP8Pyim85Hzdaew+Y8UgB&#10;y3B9qAImHPGcEVWZV3coOtX9p8s+1RsoLH5B05oAobYyF+Un0pURPtD/ACt0qyEG5v3YGKlVPvfO&#10;KLCEiONxC1Nj92flOSaaFOB+7NP42f6s+/NCGNP8JyQaZgESZLc1Lgc8fhQQvmL8zZI/KgRCB8xO&#10;D09akULhMknjkUmPmf5TxUo2ZB3Z45FMYmAZTnOM0pUZfjqKfxg+lISM0ICPYMZA6daVVTZyR160&#10;7pupcAj6UAMP3yNoxmnDOwAClwdvT8KiYsEJB5zQIsBcoTv47ijA2L1+pqsGfyCcdxTyx2Dg5xzT&#10;AlY/uxyMdqhLHHBzTTnH3uKaQQCQTSuBJuPqBxTweBVZc5bI6GpcjIoGPOd33aaSC7EZ60hyd4x3&#10;pv8Ay1OBzxRYQ4fw85pcfuxnPWm/Nj/VfrUo5jY7M9KYDSDtQbeKiKHzXOz6VYwRg5HTpQM7RkCi&#10;wEHl8D5evtQoOGGDj1qw3I68Com3BDQA1TxJ859qlA+XkA1CAdpyRwalXZuJ3EUIB/GD+6ppAwvy&#10;04FdrHA4NIQN+N5oAafp+FN9Bnr0p5HBpnGTx9KAEYjjA6VFuO8YFSYBP3f1pCrbs4HSgBMklxt7&#10;UxvLOz930brUwX903JpNuVPygUAOQjcMxkDHFPO0OvOeaiYsEjHk9O1NZjub5T2oAm53tlcUz+Mc&#10;jFICMAb85ppMQBG8kg9KAH4TB6470hf5OGYD1pNyE8elNHQ/rQArSN5kOHb0p247hxULDLrj1p4B&#10;3HBzxQBMD8pG2mfxNycZ6UnqTQMfnQA/PU+X3FWDzGpDdhVbPHWpQ6Yiw4zg0ALgbjknnrScfMNg&#10;PHB9KCRyeKaWG84U9KYB1T7vf1pePKc7uaRQdk2VzzS5TGMNmkA7javHakx05pfl2tx+FKMErk4o&#10;ATsOKQ9DxTs/LJ8vemn7y/LQAhz5iEAdKPl2j605QDJycUSIAFG7OTQAz+PpSLt3n5hyKeFGX47D&#10;im4QMCCc4oAXtwaTJ8ojAOaTcoHI4zSZG7oPzpgMYNkfJxTct83y9uKnbBQehpgAy/y5zQAoZvLT&#10;K8etIc7BxQfuHjpimknA4FADgeCOOtKfunApi9W+Xkmn/wALcc0AIDzgDnFSr9zr3qIYHal3Nuzs&#10;AHcUASE/7H/1qQEbGwaUlNn3uTjimnGenFADgZMgBByDzSYPr+NINvGZOnSg/eHzCgBvRxxSfNzz&#10;3pccnmkbIfp1HWgBNuQCRQQQg+U4pQTtPI9qYzSZb5eABQA/LAnpyKeADFINxBqud+8fI/TIFP8A&#10;m6lznHAoAR0IikAJPTmmj/j3I25NWRsaDO4gjqMdaaEGWOM0gKzqCgyp6dBSxLjePLBGOOashfnJ&#10;wMelIwG8kDnHSgCMfcY46U5dnyk9M03H7sfL3owdknzdhQBMXQFwEB96bujMLfvec9KiCjY/zgU3&#10;aN2cfhmgCYHOPl4+tIQDGPl7+tMXhv8AVnFTjG0nA4oAjTOANh6U/HqKeASudwx6U07cvxQA1VBd&#10;cng0rqQFweKeu3cCVHSnOUKRnI49KGAwZ9R09KaQdo4zTgU2SDjHbJpp27QBLk5oAQ48sndzjpSD&#10;Jj+4OD60HbtwePxpeiLzxQA/ByP3Zp3ygdTUO87lFIWOcZOaALOF2rUJ27OlIG68dKkXbtPy5oAi&#10;bGThP1pgC7JRsPOKe5AmGD/DSLgscHtQAoGFHyilUHB+akJORwAPrT0XiQ44AoAaQ3z/AIU3a+7k&#10;DpTyD138d6YWUEEO3TvQA7naCG+tJnrwKaQdnLnFNbG5eT0oAlzyOBSfNuY7ab/CKXOI3wQeaAI8&#10;gnpS4+6McUD7x4qQbSB+8HvQA0ZyRinhFwDuHSkA+ZsLT8CgCMo2B8wAzS4GUAXIx1p55CfIevrQ&#10;QeuCDQBGNvzdOKTK4IOT6UPu2HODTV8zLYAoAD/D8tKoBC5XvTDv7oMZqRer/Ke1AFgIohJ4PSoy&#10;Bzz2pC3KAyYGOlJlS74zQAxuUHy9jTV6p8vfnNSgfe5ph4kAyuc0ATDbuY7B07VBJ944B6U8Y2sM&#10;EnNNIBkB3dqAIF3/ACkAVYUfuTlTx2pAMI/I4HSnRtGZDuLZPTFAEoA2R/Jk9x6U7gA8delICPNP&#10;z1FI4DqNtCAmzwDURcYC4PU0wuhVSCfcU04znNACEtubg9eKD/qqMnB4GKd3P7vr05oAbgfu8Sdj&#10;S4OEDA8Hg0vzCUDZzinkSbM+Wc5oAaQfm+U9qjbdg4U1MR8q/MelOAG1/XimBWCkkZRsZqzhVRQV&#10;J4o+bPI4xxSEksnFADiQWOENMxzy4ozJ5jcKAO1GcM3ymgBhyGJA7U0k7ctD3pwPfpk9PWlOMc9K&#10;AGjkAkDGOBUyhduAx5NQ/NvkwuR9aQlxLx3/AEoAtDy8E4PApMjaCFqJS2G/d9qT596dvWkBONm7&#10;o2cVIpHJCZ9KgDc43Dp6VIjdBuGBQBKBhmJA5FMI+cfLUmQVfJA6U0jkn5RQMb5ZwmSOTTsfMV4w&#10;OlI2fl+YY9KYT8wIBoAUnBAyM96jP3cH1owDLkg9KUgYPtTENABZxg44pCv7w4JpOjt8xpRncvz0&#10;AKoHmr+8IABz71ICdo4OPpUPO5eCOalHLE55xQA719xULDAxnqal4yflpnG/gZ/GgBoUB2O0/WnF&#10;v3a/KaDnGc/LTR060AOQ/OcgcCnc75eOO1R8h2HvUoI+fn0oAjw2UIx360DODxTj0b5TQd2HGD0o&#10;AQFd7fLyfelPOBke1RlcwkZP3uabyJpNpJwBwaAJiSNuEzSSMvlDMffimhhsHB6c01s7o/n6daAH&#10;fLheOoppxt/1g5NNLcuNvpxSEcp64oAkUp5xy+Bt600vnAC8ZPNN+byj8oznpShTtQ7fwzQA8H92&#10;mRzk0q4MsnyY44FIcgZCD6UzeoEuc59aAJlHOdgqTK+U4yDzxVNpV+zsRuPPT1pPMJVMKc96AIQV&#10;2EbefWkYhQcnFNG7zF5z+FLgGJy/HP51KGOBHlD9+SSePakbcZMNI2MU1ggT5Yh780p37fvVQhjF&#10;flB6AUoLGFR5pwTTODIwLnp6U8AbRiP6UDEYTbwA/HpTxnfJ8pBxRz5p/eHpQC2H+Q9aQCjeHOee&#10;etO+fE2IhjHHNICcr8/Wj59o+agBMg7cBuadxhuO1LnBAwtOH+rHA4NAEJGY+SM5oUc9c4qZguBx&#10;zUZ4ycY4oCwx3QhMNjn06UHlQSrduaaBkH7pJNTjItRlhgUARNj+6DSj7h5PtQ3OMHNR5IJ+SgCd&#10;XAV/l6/pUxI8hAX4PtVFiwB+Vjx2qSNpPKQFMe9ICc8bvlzxTcqXh4YfNyKVt/AzyaO4yg49qLAO&#10;yd7cfSo+jnrn6VIQvA3H2poJD9B0PJFMY0/cOPxqL5+P3lSc4IJH3utOIi2AFznaaBFcg7Jf3hHH&#10;p1pYdoVT6NURb7i5J+Y4pyl9z/KQMUAXRyxIQ8r60uPk5bvwKijYlMEHPbmpxnqcdaSGhmASeBT9&#10;p2cg0pIyflWmszeUFIBAPWmMQ/xcdBUefkwFzSlvmHFMb74PPSkIfu+VcryTSnIkzjHFR4G4fNSg&#10;cNyaAGgn7U2V6nipiHMbZwQBxSJ0GVUmnMThRjHBoAgzhQcdTTdxJp38TDHbilxhG47UDA/e60ED&#10;LDOcCkycrlcU4fxHGKQCjkoRkDHelBO5hnApMHZgt0NL/wAsVynfrmmAhfB6E0HOB1PFHykgYBya&#10;lO3anIHy0AR7m2Lk8fWlyS5/eColGZ5AScdjmlA2swwevWkBYGeaRh8uBKOTTAwyOT9KU/c4GDnr&#10;mgBCp3oNw4HpQWGDwcilOdy/L2pmflkGwDimA7CkfePShR8knzd+BTVxsT5ec9afz83NIBpHzZ5q&#10;NzgmrJJ6VC6jzYxke9ADU3b2OOKk/gbDcZpyghW5GKTB2n5eopgNDAK+AMsevpSEnDZ4OKaVGzqe&#10;DTRuyPm/OkBIufepMDafnFR5GRmmqT578Y980AJx5pxnr0p2D5g47U5Qvnsd69KXnJJI69aBCfxL&#10;wetPy25hnimHqaRSfNbnoaBkvG5MuuM96YSN7/J0PFP6uSY+g9aYSPNPy0APA+TO4YppJ2OARTSw&#10;wBmmb/34G0deKAF2nI/d5FTqAEyPTmhivkqNwpOSXAXAxQK4ox5jkfjThjYaiYjZ3zTfMYQg8Bif&#10;yoC5NkCQ4YcimEMXbH41GrKcjDZqQFs4wQKADHbA6UpBMWSRgUcB0+lOYHySTjFMBpH3BkEU0qey&#10;tQM7DgCrETKA2RQBACwGCtB4UkDJ7VI+DO5wOT0qMjp8xHPFFgEDEnkHmn/LnrgjvQQBxk/d61Gc&#10;fr1pASA8D5hwOtMOfMOSMDpSgH5eKD0bNMQny4pRjy3y4BpMDy2444pCPlHNIB3Zu/SkydrZPfig&#10;e4pOMdqYEgA2L8+Ka2PnGSDSH8faoyeTnv3pASDOBkZI75p+WOc1EvbIp2eKAJBne43dqa20DoKj&#10;J5enDBU0AKeWQbh09KbhskY708j/AFXfinYGelAEYHJwetKB+9bgDFObhj89JnkAx8k0AOXdtceX&#10;360vUcindAoJ520KFwMyYoERNuKHApqgBWBapz5JGPMNRfKJeRnI44oAT9ajkHyy9fu1MApc8d6X&#10;aN5BoAqIownB5ap+FdiCTmpdoCtnHHQUmDkEigYiqTDLknrTCuUfirAz9ncbuvtUfO0fPznrigCL&#10;1wnYU7HyD5zTzt34JxxRhhjkdOKBCrnnrTDvEhG3vT/nyvzLxSk8rlRQMic7XXlM4oGCB83FEwTA&#10;yH5bik+Xy1BHamIazNtwEBAPWmljtfj0p2AI+lBA+YZGSODSAg4yh3HNPB5bjmmspCODjd/Ko8sJ&#10;Oo+tUBcXqTtHFLzmTnjIqBHP2cYBJ3VMD8oO3HFADM8jjilV/mk4HGKGBwDgUz+I4X8aAJgQf4Rm&#10;jcvk4Izz1FQjOBk0AdfnOKQEpdMdRShyWb5R1qDaPMByelSouAuT2pgSAdeCaUEbR81N/wCBU1iM&#10;daAFJHmjk9akX70nA4qvkl8BaVS+9+CKBE3ccU7AJH7wVHz5qH0p+RuOU/WkMCF3n5wc1ESd8oz0&#10;NTHbtbpxTcDecLxQAwH0X9aMkx3Azzxin7DlTinBH+Y/LTAiBYKtJnluakIcSkbRgio8HLA+tADv&#10;4RTj0HpQR8qcUg+/9wfXNKwC8YOBSHq3FO+XypBkE5FRsV3IMGgAJ6+tR/vMADdj1qXjP3RmnqPk&#10;XjHNMCuN2F+8acCcudgzUrD97ndjj0oAPkv8vX3oAb82E5B4pQT701EcF/mJpVI3t84znpQFx3O1&#10;8ngipeBE3yio/m3EH8KUFto+WgBcD5z0PakIYZzg/jVd5MCb29qejlowT8vHHvQBKf8AfH5U0sAx&#10;AIqMsdy85pRy4yvakMfk4kOelJzkEHvTRygyetLg4BzQIn/eEH5htI6Uw5x90imbm2EZI9KiZ5iU&#10;4GB3oQEwZvNQADn1qccKQWBqiWYuoDc59KkLP5XLDpQBaJQA8jn3pA0flEY71ULHdjy/xpy/dPy8&#10;UAWMgn7/AE70mcIPnJ/Cmrtx93vSnIJBU0AClt3Q9etKd3nTHcO2BSErsUeYPpikGw55NAAc4B2+&#10;tNJc46Yp5x60AD+6KAGDO6lYsGY+XwKecBjkdqjJYt9ygABO88dBQADEQWz81RnO8cc4p4I44NAE&#10;3G1eegNIpGM570mU3kYH509QpccADFADMc/doKqVPWn4G6lOdg+tADNo2qM5GaGxmX5QOBinH/8A&#10;VTedjZyfegCPt24FMwQHIZqefoKT5drZQdOuelADB06in9B92kAGE+bjNLht7DJpAKMccU4D5+ox&#10;mkAOeacCARng0ALtAJwPwpMDL5BFGVz95s049PvDimBEd2xv3ZPoaaN4jjOc+1SHovNKB8xy1IBq&#10;AOJTnbinDOT6CkO35sDrTGOEX5h9aALH8DfLmm/wt81RoyFG+bmnZBx8vagA7E5BpMYU/ORTNxEg&#10;AjJz0px++Pl/WgBxI+X5Tn69aAT68UnOOlBHJzQAZHB38Gmjhzk0nJdVJGKkAAB4H50AKPukhf1o&#10;Of3fyZGT3p2PlX5xn0phLbk9KAHr98ZxyaeRzKREBxTFxuPFSDbg5UZ+tAEQB+bKnOadg7Tz2qTj&#10;euaa2PMz0x0oAY33Vwwqu7E7gVINT/wNz1ppAOwbF6dTTAgTd/dPXmpz9c0wBxKgPXdUpx5mMc44&#10;oQBn5cYI44prAlD8wyKQn94wPXNSJgxvlwPSgCrJ989elVwMMe4LVoFMgcjOahKkSZ4H4UAKMCD6&#10;007jjn+L0pxByo4A+tOUDZJkgc8GhAGB5rYRh8opeRuGM0EnLfOSQPSm5cspNMB7bsjD8YpmX+b5&#10;m60qj5z14FSbF8hs4H9aAIwGI5OeetPGBj5qbkdsZp2EJX5qAIJMmWRgCc09ceUPkHSpFCfMC5xU&#10;mF8t8KtACKw28jtUch+Xr3oPb5R700gY79eKAADLdacVbypDgdRSgc4LDOKCV8lst37UACrl3OB9&#10;31qP+J/l6HrUqnDqcHJFAB8wH/aoAgIfzgDGfu9acFw5+U1O/Eg/djp61GGO85AGelAD1GGNLn5W&#10;4qM7skE0uV44NMAOcrwaYeG+6amXGQMdqkxHsX7ucHNICqMZPFC43D5s8+lKQdsh96jLAbQSAaAL&#10;yvAJIyccDimSSwtcSFSAaztxMsox0NSEHbnAzjrQBOQRjkH3pB1PWowW2LzmpxuKElRTAb36/wD1&#10;qcD8rcfSkHfijg7u3FIBwb92xIGc0jlfkwO1RYP7sbv4jT8YkyU7etAD/lCrzSMcOB5uM+1ICmWO&#10;Tz0qNuZzleooAkZ08sDGSPeoi3TntS+Wdy/NyD0prDlSV/WgBCzCN8DJzTcjbkjnuKfg7m57cU1g&#10;AjZFMQgchnGDwKBLlW+XvVVnHmSdcZqo08aygCTnnFPQDXD5CfMcUmT5rny8gdvWsyOYlGwf4ulW&#10;BcBPLDRpg+9LQNS0wG4HYR7VGWw0hwcdhTftELMoDEkdab8vmMC+CaBlhSd6kSKD6Gobi8iR4RJE&#10;pz3zVeZ1WzfKsTnjFYN4zOuNjfNjn0oEbr3Fu5YIy/cplurm4LE8butY9oqLHH+8JJreQwraKxlA&#10;bHCimC1NJDjnk8dKBMd7DyMVniYGN8OOe1IspWUEyqflNSM0Rgs2QfenbRgHDHHSqkbl1BGMknoa&#10;uREFHzLggcUAN2sAcsTk+nSlEbM5IcfL2NTLKqoSxiBJwPWmsVLqNxyTnimA+FMzvth4UfMTxT8o&#10;JnG4VVaSXzAPOwO4HeoS581/kYHPrQBe3rsYHb9aYSNrVVyCysIzu708Z5zQBJkbcZ4zTwpLN8xp&#10;iAZ5JBqxkbhyM0AAA2DjmmuAUfIGcUbk+cbl9uajLDYeeKQDcHaw2844xUZztbmpOqg7sUn8PNAE&#10;WCSvy0/CmNsgA59aU0o2+U2V6mgBnccU7qrc96T5SUHI604dR8vfrQA0dR8tK5PlSYTpjmlYruI3&#10;rVd2wD9R3pDFMg5HOQRQZPmUDP1rNkaU36hV7cn1qSMzG5YGEgZ9KLiNdGB79qf8uTzVaMoFbKmp&#10;BIuGBU8HigZYGzJ+cdKicEo3fpSK4MxzipW3GVfkA49aAKhVSx5bn9KXGCRxnHFTkc9ajIwxJHbi&#10;gRWOdw44pCSdoBPXvTm6HOM5qFt+9CrL94UgLAB4ywNBzubmrIVPseRJHkqOpquwHmuvGeKBkY5l&#10;HLYxUmz/AFmSDk0m394uePpUhJymP/10AIEIVSPwo3HcRt596nXGyTPpxUbKfO7dKAsIUGx+vIqA&#10;xDLYU1bGPLGSM5oZ08vgYOKYFQDG0AGl2nnPFS8F+vel9M0gIAuDJjNJtYYxk81Pt+U8n6U8KMg7&#10;u1AEa+ZtXgdKccBJPl7CnbYwMbjRj7v1oAYO3HSnELtXLDr6VLgbXG4ZqMnlPl70BcQ7SrYJ/Kkx&#10;yx285FOJ+9kDoKVCNrdetABzuHFPABVuaTjzPuj3p4MYGQevYUAN4wcE0HG1+PSnSY2sQpwBUO87&#10;ANq8+9MBDjccCj+HmkJHmrlvrTHbhiGFIBzN8jFcH2qIE7HynOfWo8nd0pw6A7j1oAeSMH92C2Oa&#10;AQVbmmYUzN8pyBSYfcCPSgCwr4Cjjk1Jg9eaqqG8xeatIQCvFAC4Gc4Oc0hGXB3dvSnyFcg4Ocdq&#10;iBJCkLimAHb8/HpQNoVvl+lOx97IpCDsU4oAbkg/Qc0ZO0/NRgZ7ZNNI5HUUAOBO4U4BuPn70xd2&#10;0EgYqXBwvFCAd8wcgkU0rmJzmjOX98UE/JwD1oEREKAPmo52NTsENKCo6DFAA2/fFACDYQQQenWh&#10;hwBvzTu4GOaMDBOCDQA3A2t8mSacNoR/lGaQ9elMG/zTkcdqAFOS42qaf/BnIzmnqMhdzIOamCJl&#10;m3IeKYFZgSF+YU4ZUgFh0qUIN7kvTCF3nDDrQMjz+8bk0ZPA3/jigjsV5zTD98fL070hEoZTu+U0&#10;v8EvAqP+McHGakxnfz260wGEeij86hbO85xwam58kZcE5pDtMLccnvQBX5wvLDJ6+lS7mA+7z65o&#10;2psAyetJgZPHWgCTf97gVC0kXyZz3oJbzF+tGxGZsx5wRxRcCRANvAHTjmn/AMJyaTEWzGXHpS/w&#10;g7ePrRcBeA3Sm85pTt703jk5xQAsn+sxjtVcgkTexqVmHzZz0qP/AJZHiiwCYx25+tIFj8wEqc0u&#10;MyLwenFP/hxgdaEA791s+Vf/AK1KFXcSH7c0g2hZBjsKem0KwCHFADcKAeDnPFIQcNwSasbkESYg&#10;GTmo+CCcUARD7q89RSsD5kfUelS7AQTnjHFNx8owO9AEZwHII4281FxvcGM+xqw23znzzmmY+YfK&#10;OaAEX/VtjkZp4znpSfJuwfwp+F2j5f1oAcN2GO0ZxTWIwhznPtQCQ457c0xidvCnOetAEgZcD94P&#10;amM64J3cVC3G4FT060zPIyw+lAXJ9w2nCng9afuOFzjmoQBgcdaXD7jlsYPBoAnR1N0AYscdaUsN&#10;5JaocNljvHSmYGw80ATBwVfCk88GmEkr97io/wC58+OvanAcnmmIUDKN1xkVIvG75eBikXjNOycP&#10;8vOPWgY/gqfkpPmwflOD3poJ4yBSh2xg7eDQA1lfj3pcfe5p4dC3+sHSo93z47E0AGBtpf7/AD6U&#10;mQdo96Qkjd8nSgBpxvHNOGM9Kb1kYbe1ShSLdz5dAEJ3Z6U84wOaXnbGSp70n8bkqPY0gFGMn5aa&#10;d+9setSYGT8n60nOfu/jTAjyxB4GR70Dcwb5h16VKFXax8s5PvQBhV+XHNAEe3A+/TlTlsnj0qXA&#10;3pzzzTTkNyPxoAe237K6iNQcDmosKFUFyfepMjA+U1GzfOBsGfWkA/K7B0AxxSMeMhqjLcNQSfKb&#10;mgB28FhhTQMktj0qMKcocDg80/nc20EHbQA7AyRuIpCoBNPTd5DZUE0fNgkrQAgVdnKGmlEBPDVJ&#10;kYX5hTSenH1oAj6bfmFLu/eNx2obZv69R1qEg7l4oAl3cNwRgetKvzDh81B/y0PPU1KoZVQkDmgB&#10;CSLh+e1Rb2xIAp681OcEN8tB25b9yvPWgCIMPKTg8GnZOPwpNhzkEcmnbWwKADK7EO8d6aS2zKqD&#10;81PCHDZPAHapgFwvyDH86AK4U8nB6UY+XrmrBJ3DjjHSoOd7fu8c8UANyPNHOBSmTAbik53cxdaj&#10;YHanHc0AKHBkbIHFSITgnbUeEyMIckcmngMEGTk5pIB3Ujk4zT1kxvBFMCjafnP5UY5A2incBGf5&#10;5crUayxt5ozkg0jqS3Wo1jxM58rBOKQyzknb1pwBy/y+lIOgHtUgHy00IjbOR8tRgN5uPLOKsfKH&#10;Xig53Y4zigCA/ePNOHXrikbABye9IMZ5JHvQBMCMsB1FPG3HJNQAqJFO05NKGw8nHfigCfnIwD1o&#10;Pmbmyo/Kow+DHnGe1G+U7s8D+dAAfpk0mPkPNOUZ42H60jA4fjvxQBGcb/vdTxSjiR9x7cUhxuUY&#10;o/hbI7UAGFLD95uP5Uo3bGOD16UgA2cj6mn9xSAQk7EGMZ9e1GB+8IByB+dOIBzx9KcAuT81MBo+&#10;6Pk7U8Z2tTTyQMcUhJ2HjJoAib/WY5qFGA1eEmVhgEAY4qUglxk0wgjHyr9aAFMh8xwMk7jzUe5x&#10;uzKTzT0A3ZMeCR1p20ZIKD/eoGR7h5qgL25qb5PLYnNIqjJ6fWnfNhshccUCHfJtTCfnTlU4+8MU&#10;n/Aegp3G4cigBSB5qEL0pxY5JyKQFBGw603jAzQA49D8tPH3SM8cVFk7iDT1I2t8pHNAASN+OKZg&#10;5OBTyF3c0oK7eQMeuaAIsSecp2N0596cVzETu6dsVKcHb06VG+eeKYFfDegpRwxp+B8+W9KQ5weK&#10;AD5RJGCp5NKQpZsL2pmQWjznPapB94/OM0AJxnpTxjnNLxzzQM5HFIBxHyEjrSbSVGT+VIN2MFut&#10;HOTxTAU/cAx2oDEbqaeD1qNidnAbOe1AE/BweaOMHn9KjUHYn0p/bO2gBRjtSjaVOTg5phIAJwfa&#10;k3JtVjnpQBJhfL6rwPzpuBuc5qPLFV+fGOlPG7C89qAFHUcinEjngA/Wk9ORTOPMkyp6UANJXByG&#10;5p3Hk496jIPlqcd6cp+QZPOaAHMP3Z9OKOjDjpSHdhhtGOKM8L9KAD/lpy4zinDG1uab6ZFHPzjb&#10;2oAcC/2iICQYPtUwzvYkDpUAI3AY6Dg04Mfl6fWgCRlBU/KRzzUDjkYFS7iY8FaacZyExTAh5wvF&#10;Lhs96l+XrjnFRln86L5h70gG45BxzmpWDFThR0ppHz8kdeakXO1Dv4oAi2/P14px4LVJlcnk1H1Y&#10;ndxmgBPm81OBjmk2odhZjkE44pw++hPWnNt2jCDrRYCqUPnY2qADTtnztyB0qwSo5NMJB6xigDOG&#10;/aQZFABFK+794m3PoRT8AouGON3NHyicnPUUhjET90cymn/L5Y5qIt+9Ubj1qQfcbK0ANbduX5Fy&#10;TUq8IflGe1R/LjgGn8bTwMkUwEYEMvyfWozuIWnAuJwdxI285pcLghmPHpSAQD5fWnZPpTMjb98C&#10;jgoxWTNAEgzujyB1NSfKFc7segxVcY2MST2pGY7gN3PXFAEx4ZsOpBpoIOKiG0vnJHHrUnGKAFIG&#10;zgUhztXOORTxgxjBPFNPXkUDGgAt0xUgRtjYINKoULJ16UKR5bAMeTzQIaBy3TpTgGEIBQHnINOY&#10;Axrx0pO5+lAC8YTn8KXnB5GKQAeoxSHGDhjnHFADsr5bfJ1FRnzSp/dgAULnaASKnGwn/WdBQBUK&#10;yMuOQM9aTbiIfPz71ZwBvGeM1C+3zD83bjigCtg74zgHk9ql48ofJgZoAOelLlljYlcigB42bxjF&#10;RySNyKQOTv8AlPIqA8sQFc4PWgCUSsWGJCOOalBXy6qDIf7pI7VZycxjb/DQNDufMH7s89afjk00&#10;F/MOEGPWnf8ALRuaQByHX92OR1zS4XafmPWnKOTnPFBH7xqAsKMBjzUJz9ok+ZsE08DgZY9aXCls&#10;55A4oCxHlfOB56U/jYDSHHoKQHlPl470DH7TlTuB4pp4z9Kk/iQY6rzQAxV8LyD0oAjUjcOvSpML&#10;sX5snvTf4vuY9RRnqdvagBT944Jp+f3bfL24qPd8r5XAyKdli2V9PyoAaAflwOtSBQUkPoKBjyOQ&#10;etBPJ+ckfSgCLHMmY+/BzTh90570pI8sYU5pnHrSEOOdpOKbg4JzxmjnYcnvTWJ3Hk4x0oGBbEvG&#10;KeCOcv1qIqNjEZ6dKah+8Dn/AAoEW/l3IVmGMc0Db9nQ5H3jzUC42t83anBm2klB70DJCcIKQFvJ&#10;b5s5HWjqi8cU7nPX8KAIT9w/McmkPIQ7T16VPtwh/dj2qJvvjDdBzQA0jqcUiKCX+XGOmalCr5Z+&#10;f8KeoHB3c+lMBpHI+X6+1KFXCZfvTyDubimEkqcoc7qABx8rkRjhahjDEsSCPSpstl+mMU3IJ4Jz&#10;6UgG7v3hG7FGflyV4qNh+9YkHINMdn+f5M4XpQBHI7eYwCjFKpO5GYHnpTFG4Z2d6sgDyXHftTAe&#10;pzHIQnH1pSwBj+YZyah+YEndxmg/fXnPPNAD2LYk5Xr09KQAFDwaQBSXOW69KnBXCemKQhqhhJny&#10;+MVL/D0/GgnL44wBTe+M9qAYMT5i4APFBY9MmmlTziQ0wBxKPlbrQA8ZO7jtQoYKMjq3XPSnc7hx&#10;3oOMn5frQBISNgwp5pB97p9KaSdrdPao9x+bDHIPWmFyfgt1FPC/uMgVBkZh+cZJ6VNIxCRDep+X&#10;kUAhpH7xPm60nADAhSfWlU5BHbPFR8edkNQA7qopcDApBjcRmhgdw+Y0CABNx+cDNLhdrgSjjpUW&#10;0mZTv49KeEUM+Jzk/pQAw53A5GO9J8u0HYvtzT2B3fepOcDmgABGBxxmg48xec5HFP2Ao3PGelOV&#10;QGbHYcUhEK8sTs69eaeoGV+UVIQB/EM1G27byegoGPJ5I4GKaTxJgZ4qA8yfePSpAR8+Ae1OwhwO&#10;SpHcdKXogzjrUfOY+Bw1PZsynGOBzQAhZt3Q/wCFNBznpio2Y5xvHTpSRk72ytAEo+8cPxQQcKS3&#10;elXb83BAp+DsfKA80gBTz17UueTURB3NTRncByTQBZ3DYMim7shckUz+F+vFRknzEx60AWELZY7u&#10;M9KexG0/L2pgx5Y6fTFNb7x5oAcC2F5z1p3JA+Xv1qPIwadlvm/eduRQBJgnaNwxTSPmwG4poJwP&#10;3hAxUZkw6fu2PPpTAeQSvI4FM/dlY+DyTTv4c5OKQH96owKAFIO8DYOnFIAcNnI4p5HX9/0FIPvD&#10;580AQMXMbHrVfaS6nafxq06jJ+Y8mm4+ZM0XAiVXGBtzzUyg5++eR0o4y3PQ075NwwGoAdhjEvyg&#10;c004zjYKkB+X7vFNPV8j0pgRkfPg04Dr8ooI5yG+ooAbI+bNAEgHHSg5Ij9Bmgfe9s1IR8rYjHHa&#10;gCvzg/LQEy/1NTBc4+bFOwNqc96AGBUAOIufrTey/KKkOzzW68imHIZf3n14oAZ83mN8n60vOF9D&#10;S4GeCaad284WgCRerDbgGnY+fG3AHeodx2nI4pd3zZwaQFgE+WRnPpSn7pwCKhDZVvlGM0/I3vzn&#10;imAnPPNJx6UZOPu5GaY5bz8Z/hpWAfzsxu/CmsBtxyOaVc7SSRTHbg8c4pgMPDLwfen8kjtTDkop&#10;3dqCyhec0gLIVuOO1PCvs7Yql9ocIw8vj9acLhzEmAevSmFy4QPlximnZtj4H3vWq4c7RnGaaWbc&#10;AAMd6QF2UxeRFtKg7eRVZVUOTsOTTQMsfmzx0p653k9eOlADQw85uD1pxxtqE5yT2z0p4LZOV4pg&#10;Hlx7TmPJpdqgLhDT8jyWOO4ozyKQDf4uExT1x5MpJPFNIOW+WngfIxJoAZgYGQQMUh+6PnpSRmcc&#10;4GKbwT0OcUAMBYk4xjdyaeyjAGO9OCnaBkChuvsKAInIEiYA+7Tc8qOMZocfOnzU7YpHQ9KAAD0o&#10;AbZ079amAAiHIHFHynowx3oAYu7c4C56VMAcDrSx4DE7T0pjn94ue54FAEb7/OyFzxTlyYidpGKc&#10;v+sHHIFOJPzenegCLJ3fdODSknPFOAPlNjAGeRUTZDmgBWI8xOR9KeMY+7VZiPNBBNSqcSJ83WhA&#10;SYOVyKbwH+7xU/yBuX5xTPlMwwSeaAGgJywzk0oIwMmkOMyfJj0qPacHNAFkchuKeAhK/vgOvFUw&#10;WBbk9KjeQqRwTRcC7kbj869aj/iYY4zwc1WU7owRux6VOu4J170XAUqu7kHP1pSq7WwlAP7o5JoB&#10;BPDcE0gAA7gRtAA5p6AFOSevBo2ncw2dxipWBCj92OnSmBA/DsAnWmcFWyTmpWxuGBjI5phC4PFI&#10;BqsMsSOMUoKYBGR7VCwPB6CkDHYaALBYbB9ajMhMmNn40gwR1PTpTwoyMDvQA/nj5aruB5mCeO1W&#10;T9xqjxiZCTnigBuwhF6cjtTgH3KMCn5PzcUmRvHXNADgfnX5BgClIAIBA5NIOjfNyKdtG4Zck0AN&#10;wNzDNBHzdad/Aw2nrScbwfamBHg7icEU442j5alCthyXXI7VGwxnikAzJ/u9qYfM84DA6VMB8x+f&#10;9KCF3HmgAXdhuOMUxT8x+914NS/8sn+amEIVOWFOwDlPzDmnE8HimYXyk2tSH7q/Nk0APHT7lIwJ&#10;UYBwD1oU85zTiTlvTvQBFhvMXJHNKA/mS5HTvT8Apg9jSkHEgwTwKAIyOfufrTecL3p4XgfMaUq4&#10;ycA0ANEi70BU9Kc3Kn5utATgnC0/HoKAIHUZX5qZ0IwKkbA58tutM7sSpFMBwzh8oeaQZy3BNSDP&#10;k9e1PTALHA6UANXAAJj4I6Ub18ogr2OBTSWExPvUbY+0BiCc0XAaA+5jk8n8qXPynMZ/OpCG2MAO&#10;tNVQXUZ59KAFycL8p6U8Fvlo28EZHBp20BT83JFADedxOAab2IzSqMRODu60NgFRg0AN/iWkCgkc&#10;mnDoB6U7jDc0AOHRD09RTWYDODnjilOPLXC1Eww4+lAC7mK/6lqafuLx3qQE+WRgYzTec/doAac+&#10;WeKjG4eX8xxmpG5LfLxTSp+bnPTFAAWfKkNxQC21hvb73JpoVsN83FPC42fvD/jQBKRlMA54FNKI&#10;WOUzTgeOtHGeKYEJVFkJCYz1pXPC+gFSOCR06GlCgqMj60gIFyQh2nGasfP8uAOaXavye1HHOFyK&#10;AEUtkkqAKdxtwUHPeozncnOOelSBgWkBHpQAAEysNnbik2tuILHGaQFhJkMfpTt4y/y9xQA3ByOl&#10;Ko+6eO/NMckSHsMfnUeX2J855bmgCYkbqiPRueM8UE5k+9jCikyNy8jNAC54j49aCW+bMP40AHec&#10;j6VKCBkE/pQBmzxnBIhPI6VgtaXzaqHLsFGeK7Ajg8j34poEYlP7oEBevpQFjllE6F/9CYioSt00&#10;zfu3GW/KutKW5hBNqD83FNaKLbHiMAY6UAYEKSBlLSAEDp60yW5C5BbBJ+XmtaaEGKUDOKyHtA9w&#10;QHJI/ip2Fcoy3shR/lBwvSs2K5la6HmSoRuOfpWjNYTCYH7W556AVlXFjcJFMfImLE/KQKuNiWmb&#10;Ec0IaIoE6jGTV8Lcm6INtwVByDmsS0s7ltNtQ11KDnJBGMV0toXRiBCzDZjBqZDRE5CWMxEbEhem&#10;etc99ru3a722s2xWw3tXWSGJjMv2VgccD1pkNtALK7P2aPJbpjrSGzJ0uS9MrKIXZM8sTjFdVEAI&#10;1HlNk/pVeGO3EQI08RlTwBVrzApYjbuxQMY6AXYcsTgdKaGJJJVt2eKGfcY/3WeeeaQ7/MfEXTGK&#10;QCkgnGDyetOABycZJpoRvNU5AHvUwXLnBNAEYOGOEFTArsHGOKTymzJmVenAqJiwQ9z3oAnzhx0p&#10;h5cjzTj1zVbJxwD+NIWbeuD0NAFvaojPIOT603C+aBkg46VWSTN0+QRjFXQVLg4XpSAYd+QNppBn&#10;keZmpDtweajx8zfL0PFNgL+NMJIRPl7mnfN8p2/hQff8qLgRNJJlf3YwehqsZnEzAr9DU8obanzc&#10;elQ7SWJ2fjUsBqmXzZCZSQTVgLkDg8kdaSNCD2x6GrQHJ5HHpQBWZIzcxFYADjmnAENnI6VY+T5+&#10;nao3K8ZTgjr6UwI8nAIAqPL7l447mnZPBHSnYOGxQAqk4Y8VaRs9Gbmqm1mTkcZ6VOMhTj0FAywQ&#10;M8AdaRkBI+Y4qNW+U8jpSBmw5Ck4/WgCJ0+ciq5jQNIRcN9KsMZCrnnrVaRHNwo84AEdu9AhI5B5&#10;zrljz1zVkYGPvH8aqqiB2O3kGrH/ACzHy/r1pATDbuXjnFBAwcY601eC/FOGdwwCeaYw+UIfkOM+&#10;tPOMAgdqcqr5vXtTiF2N7CkBSlJViSpIx0zTU3OrntnipmGQwIpAFAOBxQAoC9z2p4B2g54pOd45&#10;HTpSjO7G3jvQBJ2HyUn5ClUr8wGRzQcFh9KYBjLglM0xs7h8tS8eUcg9eKY4G3OO1Ahg6PyeaO9G&#10;OAc9M0H73rxSGL2yEP508L8j4QdBUOcEHnGKVS2CfNzzz70AKcBmG3nFQZmDrj14JqbaS7nd1PSl&#10;K8MC3bigCJZJyxDKMY5qPDGRwQ454OelTBcAjBpflw/zjP0oAh2tuf8AeEjtTPmLSKEPTvVg524x&#10;07U4Yx9xaAKYVty8ng81YUAIvHanHbiQ8fSmljuPFADiI8HgZpgx03j6VGzDI+ZeD0qPepuAQnUd&#10;qALn/LJiD9aTKh48Z5HIqJC2OvFB/wBc5x0AoAsq2WGVyKdhcNjjmoF5D4TjI71LkeYvJ6elMRIP&#10;vLS8eS4Mbc9DTQ3BOwcdaaWYBjtHTmiwEihNozt4PTNNbb5rEDHFQF1wchqNwPTNAyVSM8LU4wQM&#10;mq3Ow5GKeHUFuTQA7HzNx9KDjIxTQRgZI5pQRufBBPrQAdS3BphA2j5T1p3zHsaX+JhQIQLlgQfp&#10;TiPlb5P1p6jgZI604lcP1zjjigZB6cU7C8nb29aDtMK8fhio2OFagAY8j5DTEZyXBZgM8c0w5KqN&#10;1O+XaP3fQdaBD98vmgYbH1pRv7cHtUI2ZOGpwYDnOeeaAHgy7znqKU5z0pu5N57cUmVLkhxQMfng&#10;dOaaX+Vx5i8ikP3lO48UmBydnSgQyMf635W+9xk1Lz83NN52fd7U4DOOe9MA6oCF+tM4weCKkI6j&#10;FBHyLx0oAr/NvbjvxUqkgf1pD94+wpUxg4zyaLgSZyijAIpOw4pcDvRxk0ARnOCO5HFAH7og0uPl&#10;B70nf3pAHGBj05oGPLX5Mc04dW+QUpxub5R2pgIAuxeDUbBQx+9zT+45o4zQAg+7904pQSI+h60p&#10;zuGU+lIwOR8h4FAAzNtGPWomkIlIBB6U5v8AU/eI5qm//HyvJztoAviQ7Y/mB4pwb5I/rzVWMZiy&#10;BxnmplB35LAAdvWgCU45+Wm9+tLnhvrUbEB1wxzigA+TPQfWmhhkZJoxnqtN/if930pgSgjA6H8a&#10;UFduDGCCagyd6ADqeamwM/ezSAeQhQfMOetRNHHkHHJFOPEoHl8Y9aAfmc44pgNA+TBHal7HjNOP&#10;bjv0qF+Hk5PQY9qBCkrvX5h+dOJXctUn2i4z5TZ7c08Pl0+dck9KALWSQRtWlAOHAI7UgJwTtHAq&#10;QMvHPJ6UDFCkYyB+dJx82Izmg/xEk9Kjydw+bBxQA/5tw+U+9A2Yfg5PSljyWOOme9HP2lhtwAOD&#10;60gGYGeE6HrSnluMDil/5ad+T0ppDl/ukDvQAAtvA4xmngMWk560gGFk46EVIB8yH5s4pgMUHeOa&#10;nG3y8bjioXIDNUTO2AP9k80gJNymU5Ix2NA2EnB6mqYJ2sN2eakUsN4Vx7UwuWyQGAB/hpBn5xgY&#10;9agBJYHaKlXfsYlRmkBKc5XnjFJ82eox2pvDKfkwM9KdgZGJDyPyoAdxzzUbdUO3in9NuVH0pSV2&#10;r8tADD9wjZ2qEqxYHdVg/cPH4U0g5GF/CmBCuPPxs6rxzUzAeT/q+c9KaQNwO2lOS5pAKPvD5D7+&#10;1B++cZ6cGnHAt5fXFQAs0yhVbAoAeCd5O49eajO/a2J+M9KkI+U8VE+3MXLe4oAcCdtGSVbmjny2&#10;wO1A6Hjn1oAXI8xB5YpCBuHpTsfK3NLjkUARbTmlJPTBFS468UbTuQ+X60AJhtkZ46U0ZwflNPO0&#10;AntntUn8IO09KAGDbxkEe1OLR7wAcfLxTPm+bjjNRZzKcr06UATbvkXI707K4P7ogY61D1ZsL0p+&#10;SUfjuKAHEcHA7VFjrzTv+WOPekJTJ5yaAD5SjVAwAI69KeT8w45peDuJzwOlADAOxWpQOF4pMcNg&#10;HtQM5Pyc/WgBxztGKTHyjil55yaeAPmyooAiO3zEG0+1Cj94w4pZMeYBtXIoHfHWgBxCjac1ExwF&#10;GTzUpXKMPMxULBt7YJI/nQA0u25/kH1phaQnO4nNOZfvc9qFRfKcB2BPSkAoDmInbn5qdtG5RtJB&#10;70AMLcfOeD19adlsMeKYC7cIRtFMbHlx8nJPQUoYbcbqU4+bCgnigBjAmVuegGDUijheaY2Nh5wa&#10;afMCNhz1oAtk4RQXI54prfxc8Yqpum8xAR+PpUmfkPzE0AK3Qnbzio1Knf161JgY56UeWMAhyB34&#10;oAkUN9nXKjrxzS/PmM+WcZ5pyoDEOH4NSbeuCeTQBF3GFxSgcR/Pk5NKwAlOT26UzDbvYUAOOPLA&#10;wBzTM5U804A7jh+aRQRI53DJP5UAJtG4fKaaUA3fO3JqXJ84EkEU/wCVudnSgCvj50G3OR2phB3D&#10;5APxq4VUKSuM45qMAb2wc5NAEIHJ+Q0zbK13HmVVXB59asEHceKTClOU5FAES588YkJHNSE/K3yn&#10;rShR85CL1ow29uaAGgkLxnpTRuyvyGjH72T5Mc07D84YcdaAHLu3Hnp2pQzBmHcnikUHY+MdafwS&#10;OOaAHYO7kdqb/CnyHrSnv8n60mRvJyPcUAOB+YAj6CmOB5j444pWYc4YfSo2ZQGHAJHWmAwnoQhP&#10;NJn97jycZHXNMY/Jy460oB+UhunWgB56t0NC4884bjvSgNtY9qcFTzE5zQBJx1AoAYsOcAGg7Qh4&#10;PB5pdxyfoM0AO2r5gBcYx1pm0fMMHrwc00MfNYfL155pxxuJA4oAYcebb8kDnNOG3acL3prZ3qcU&#10;vG1+RwKAHD7ppNy8jb16c0h27ch+tMGDJjYeKAHMTx0xR8pU9KilKZHyk80KTucbSBgUAT4++PLH&#10;SnpjZypHNNUjIOO9K0hOQQvTigCQmH5T9l+hzUXV5CE4FNA55NKeeMmgB/yFM7QeOnpUOw5PPGad&#10;xjt7jNOBG0HcPegCM5yuCcUh+6fkNPyPMlwF4HTPWly2WzFQBGQNmM96UHg/Pxj0oI/0d/nH0pIg&#10;cSgg/lQITI88/LgY70zPyjnjNEhAdsgk54pq48yAjOMdKBllcYHNOGMnntUAYbGyuOelKThQRyaA&#10;HknBORwaYwBRTj8c1HubByB+FDE5X5jjvQBKCN/+s7U5S/P70cdqgXB3nH4VMMbgwTnFAEgJKDGO&#10;tLgZXgc96ZyGwRQc9d34UAObOfu8ZpjEg8AdKXjY2OnpSNyeI+O1AERLEpwR7U8bwT196CPu00lw&#10;5whoAgIT5vmGcetRErtYEZOeDTCRv96YW/fAbB14oAUkbl+9nNSISGY7hnFIQT1FCgCReSM5pDJA&#10;DvbIHXrSjGOWNGPlyaU9TQFh21fLJBU+uKYSefkXim/LuGJSBzkUoHByKAK7bjMR6CpUV/m2kdeR&#10;SgHzj+659aVdu9juIz1oESADD5B9qrlDmQgH71TeYN3zQsVPQ1KSpVcRgDFAyptC8+X+tTgDymIP&#10;apQowoODTMYd/l70AJxnI44peCg+tRM2CBg+1Jv+Y/KMEc0ATnjgRjp1zUP7zcfn70gOZAN2Bigk&#10;b1+bqfSgCcFtqAtnil9eaYDxjaKdkBeVpAGcSLmM0h5lY+YOBTZWJK/MOBwAKhViWbJxwKAJedxy&#10;PpTwSI2/dgc+tRjJZvm4xTvl9KYDixKkDJ9aOehYe3FNx9KUEb/woATA253DpxQAMMc9+lNJJDDP&#10;enrt8sgg0uoDQo/ujI9KdgHHKgemKTnecEmly2+P5Op5pjsIqR+ccqCMU7aMy/L6UvG/BOBjrThn&#10;awz360BYaFAA46UEDP3qlJ6fL9aY3Ln5aQDQ37p8DjNG4YBB70HGSDTQVyvAxzxQMGYLbrhGPNKS&#10;MPheqio2YlMFh14pBu2PiUUAOKjY3J603HA5GaXJ2kHpSjvmgBVYAEFe3WlUnqHPBpPlz704YAY4&#10;xzxQApySSKQ9OooIAHD5BPPtTDjecHOe9ACZO7HFPBO9/bFRsw3EZJOKRd2G4wc0AP3OM7U4pEaX&#10;JO3vzUoBKMCmad+7EI+VR+PWgCMhjKnycDrS4GTwSe1JkZPzU4EbSQ/PagQ052r8hBNIc5b5acTn&#10;+lMw2Bk96QCjcEOEHWkOPMxtHT0pec9ajYnzVOz8aAH/AN3mlG3J+XjNOHUgkYApON5oGP8A4j8v&#10;QcmjIx96omJ/ukk0ZO1hjFAE2TtX9739KQ7N49c1XB/eyjOAv61Jn92SF7etAEy7cudmTimkqAfm&#10;H0qNS3kn5DnPXNM+bzn3Jjjg0AThx5qYIHHOaYXY+ad6gBvSoiADIST14ppJ8tvlwCPWgCcuNigM&#10;Ccc0isdsuIqhRifL/dnPPaped33aAFO05PrUBH7yX5e3WpTja/THam5JKfKO/NMAiGcgAZFSHGH5&#10;70LkMDtINL3b5e9AhMLtA/KkI5NSHIz8imlGMdKQxiAhzgZ4qXjyx+7Bo5yxGOlISNpPzdeKYhT9&#10;5eB0o4y3NHB7ijBwvy0BYQA5TjpSNndndThnJ4FObkD5QKAIRzjCml7yAoRxUoVd6/Pj0oIBUfNz&#10;QFiDI+fPPpUJP7px5AyG6+tTlV6EHk/ypGQbeV/GgRCC2RwKfzkknBzQUUd6MN8n7vg96AJgTtUb&#10;egpOd2dwpF6n5u1OONuRmgAyPNX5etSDGScVBk+YnFSAnyj8tADgfmbA6Uvy+UuCSfpQuNqfLSu4&#10;3RkIBjNICPHz0vGc4pAT5rfKakXbtPFACc4BC8/WpOPK5Y9fSoush5p3OxRmgBjldzYJ6VGRJvPz&#10;cVKVPmA7RxSY5FAEJ43DaDSjG2nMB5ijOM96ToTxQIQ7iB81NZjl8LzUrEb1HrQVARTt/WmBWbcW&#10;UFe9Sg/Kw9hinkD5c569aaFG4HDZ+tAxFyJAOTlqnG7e/wAvpSceYf3YqZEJjZt69KBERXJY7T70&#10;wKfbP0qY788S9faghtucUhkBzuX5aQDlqmwNpyaTB2pz60CE9sU05wefpTj91TTQTnBB68GgBAG3&#10;cMOtKeuCakOAFpp7/KKAI8gKeuKYCxnA+6O3HWpRjn5OaeMh3xFzjimAjZ8uPbJRh+cp060HryKM&#10;thh2IoATcomPy9qcrZibg8GkAQSxnbzz+FKwXbJwBmgCKZm8pTsB+bimg5AyOcUNkqoz0FC/8s+P&#10;WgBx4U4WjkAGn87QDTSBtHy0wH5GxfmApAVORuHSmEfLjHFMUKrZ5zQBOAvPNJ/C3OadgEg5pQPm&#10;HShgNyOKA6+cwyc01gfMb5aao5ztH1pAWNy8etMYnjgGo+PXmnZ5XkCgB/GzrQS26EZ+vFNz9/jo&#10;KVSQgw4yT1oAMEFvk6D1qM5yP3vGPSnndu5bk9aZIcW6kDJz09KAIXEu5PSnAHC/OacpfevysBtq&#10;RMCUZJGRxQAzDGP7nf8AOp9n7hD9oxx92gBcKN4zg00F/MbjoetCAUEfLxjFLhCXOaPl+big5/u0&#10;wGHBcjeeKQA+U5JHFKR/sgmkbcVIBAzQAwq/lsd2Rnj2oIOJMouMDvTxkRhduQDTNpI5JzmkBCw6&#10;nYM+lRjduU+V34q5szs+fmnBMDlFouBCoJZSAKlA+WT5emKkjRPNkG8jim4cNIBGTg0AA+/wn60h&#10;Y72Hl9D1pfQEc03/AJajIA/HrQBE5fzodoz/AEqQdT8tShRkcCkxw2QMZ4oAZzvXLHipR09ajyu7&#10;gUA/M3y4oAkJXcvJ6UwMcP8AKOopcjc3Sk3RBIssBkmgB6D99/qwfxp5Aw3fmowxwT8tKG+Q5PPa&#10;mAjE4HFIOp5pT/D6UvpQA3HUhB9aQU/na1N5Loc4pMB4G6NgVODShI1tjgnr37U4EeWfmqMsMnpQ&#10;Aze6oAQCBQGBRj5ZPHSon3FaVd3lLx7DNADhKGAG0IKeGXaQJBUBUbpBtx700q3lke/WgC3uGDyP&#10;zqJzmmqCEOTn3p5H7oHFAEe1D5XzGncbj608g+WKTH3fkpgN+fzT8h6dSaA56HFOPQDFR7RvBOet&#10;ICcHpzSEnJ4puMEcfhTgGzypoAbj5Qc0xlynTvU56EbcmlI+UcY9KAIAuEQbR0pdxAPHNS4O/wC9&#10;QVXYeBQAwHrSHGF60hzuAwTSnO0/KaAJfMUIPpTPPB35bGfWo2HDcDpVKVbpjhIFxn7xNAGgsisT&#10;hwaXLbuv41Bb28scUZMoLY5qzg7eVNADOrx5PrTTjeeAKlI6+wqI4z060ASLt3qdo6U4csee9VyZ&#10;AT8vFPXO3O0ikBPkbj8vXpTTtyxCelCsd0eVGMHmk7ZzQAnf7tLk7eg4FN+UvjBzilxyPSmAoY5T&#10;5aeH+ZsLjjvTP4utI5bacJQBL82RlBxTMk7hjHNVt0pkUkMMVIgy+d3OaQFjkkgN2o5yn7vnvzTO&#10;QQNwFKCTIOcDsfWmAfNmQ7OBSZOaU7uOvXmmnPy5bH4UgFLdeM5qPndJxjgU4KNzcnNKAO6n60wE&#10;UYXr0NHGTzTmxu6UzBz9ygBwxgfNTx1amgHd9007sT+tAEm3CKQ5yaHxuAJzxUG/58bjUbsDIvzn&#10;OKALWVxnApcnzGxjp61UUttGXJ5pQw81uDzQBaydx+tPB+Qcr9KqGT5l/eHOarSzsLmICFvqKANQ&#10;+Xk/IDmm/KTJhFzjuKqRu3oeBU24bhQAEt82Y+h9aYTyvPFSjDSABvzolTCL8y5zTAructww6UgL&#10;l/p7Uu3KY2mplUCLG0ZOOtIBQSHTKjpTRjzJD15pXV8qCoPFM5DtlaAHcZHXNSA4hfOCT61XOcf1&#10;pOWReud1MCUsSmCBwaa33+o6Um0/3TQM4HrQA3uOe9SH7xIFIFHAJNOwAo5oAbltpyR9aeMFjxni&#10;jHzjjNGCGY+1ABgbm+YCkONzfLSNgMMsM1GWGTw31oAlK8fSgDgelICd6fuzUjdenFADNq+cSG6j&#10;8qBnb0Xg8UhxuYY+lSfJtUHIwPzoAgOPOXLdqcMmPr/FTjjP3MUgz5g+UCgBx6jimgsN/wA1PPUj&#10;bTSORzQAnOOtKD8p+bFIcZQc5pR1ORQA0gZBOfvcU8gb3IUDgU4gY+7xTSBjBFADcHaeeRUZDGN/&#10;mH1pzbsEhc80Akoc8GgCPGXQeYTz3p2x/MPHFSrt4+QUmW3AHgZ60AMKjB+Qn8aTyzuHt71MGTON&#10;pyTxUv8AC3GOKAK4VgvL5oJILcAelK2dzZJ61GwJAAfvQA8Hk9KT59jgYFRAN5i5zUufk+7QApzs&#10;X6U0k709qUnnFJjjkUAMO8zOVVQPQ96csa7JDtAOKUAZXnOetShjnBXtxTuBF5YMEQVF6nINQGGQ&#10;A/PCBu6EVdYj5ByPSmMPlxuOc9aAIPKUkbtucdhUiqohYC3XAPWncbvvc07+FhjjFAEZVCYz5KDP&#10;Wk2KG6HjpTicKwI4zxTS2AxK+negB6qPsspwKoukh8wic4wau5/0dhuOcZFQjjrB39aQFWETK8YM&#10;pIz1xWkPuHjoKgG3eflOOxqUF/myKAJgDsU7KcSCjAevaoWZwQQ/NRtI2cheo60ASO6AYy2aol/n&#10;l+Y5zUjcs3HJpiRy7+YuM8mgAU5TjOQafslJkIPFToqiIgr171IMiA9BzSAzmDKG4HPepI3fzTkn&#10;AHSrDoNo+tM2qNpx170wJ1JJ+6elTBMoD5g69Kp78AA85NBnXzY/kwRwDQBaK/vR8lQvuDOcDrUg&#10;eQ5yMjFKMmI5jGfrSArcmV/l6KKTDGNskdakIPmDpwaU9CdoFDAZ83y/Meaeu4M3JppKiWIHOKUm&#10;MlsHigAJ+c1C2Ssi4BBalyN0ntinqPkGOtIBApzwOMU7GFOBinADa+TS8beo+tMAGeab8/8AdFOO&#10;OMsKQnC8ikA4BcLlmyanAHlthBwKhA5HNSDARuO1MYzGX+73psi8HoTSk8jOKaTkLx1oERhVyeuT&#10;2pdp9qd8/mYIB4608D5R8uPegAVcHpzThnIwaYCPNGZjTv4Tx34oAkz/ALH61GxOW+c08bsEjGKh&#10;fdk5QjmgBcjAzin7V8o8nrTEA+XPrSO5xx60gHso2L8xpu4bTyOKYWY/wdAKawzITggYoGTgjZnA&#10;zScbDmmD7g57UuWy2VFO4D8ncmDnmpGJ2qO+Kj49KYr7p5U2MCO5oAfxiTjoBTG5xyfangN5rZXJ&#10;6U7AC/dAoAhwSV5pQDvHBHNP5+YY70HGFz60gF4yflpc5DAqMetINu6lAHz0ABOX4T86jP8ArX46&#10;1JgZHzVGT8nSgAwfLOBSgN5RPHWj2pzA7G9aAIjt3Cmt1fg1IQcDntSEHnucUwKlxFvtpcEghxg5&#10;61HFHKuxQcgL1q7huMxj86kjKhgrRr9aLAQAfu8ZI9aAG+b5h14qZhHvn+Uc9KYPpzQAAYQ/LTs/&#10;KOlPUjBGOxpu3kEOcmgCGRm2HAPWod8mW/eHqMVaKZRwcZzxSNGn7vMYyB2osBGCOcoDVgKPKHC9&#10;KAqbh8o605mXj5celADWyM81GScN8nPFPO0xk4ppVinGKAImceeODx1qVGO5vlB9KYY0xyozTsAY&#10;5A44oAmHX75/wpwP7x+O1Q5X5v3i0BuTQImZiI2/dfrULTlUjJA9hignPfiq8qBpEBDAY7UDF+0R&#10;tcf6zHPIFSFo2k6j86pNEgL7QTjrSxgiQHyyAfeiwjQAyfu9vWmlRtHy1ImPKUhh92mMy88d6AEK&#10;nzWwlMbAJGxuafuIJIWoXY+YvK4x6daADGZV+UdPWnoF/eDB61GCuIyJwMnkVMuPn+QcjqKAHcYz&#10;T+MnkVDlwyjZnNTgZjUEd/WgBMNub5aATtb5qU9qaT83T8aYDjt3L82aDt3OM03+L7tIMY+7QAEf&#10;N92nKB5cwDgHHFNO7BwtGTkZUDnrQA7DfuuSafg7XG3FQs4A++Kh836A+tFwJ8EMOOlJxg80wOWU&#10;DcCSetL2PrSAAw8wcnOak7v+FC+WHfdHxikJXzByBmmA3n0pq4ww25pz7d3WkXb5gG3mkA9mO0AK&#10;CR3NAY7VOACBz700hRcY3AnFSoB5TswGPSmBCd2X+SoimZYiUGMc1oAReUP3ZzTCEBB4HFAFcBPL&#10;TA/Wk+XnikfgL8uBmmqeeSBQBMAdgzSYUjG3mnLyQWHalwQc4GM8UARlRtApArZX5hipG6thScmk&#10;H8PFAAEAkztp5CD+IGkG7cc5prdB8vegBp+8cA0jZ2qOmP1p3ybBkN+FB5CDHGOtAEZ3c/vO1RFZ&#10;TG2H71Y2ZY/NyDThkAYkPvTFYptFJuYHHTjmoUhlFzMzTHGRx6VoHqSX+lRsDkemKAGBvmIwelKC&#10;dh4z6U3DeWfk7etLHnzclB0oAlGTg7jzT1X52ynOKMpgcj8Kcud3fHakMlULg8du1IwzCcYJzTCc&#10;fWmBmLPwRQBZwhVeVB29M0w5xUYz5oJJGKee/FACEjzSeeakLDaPmUDHFVXzuT2oUsTlovl7c0wB&#10;yCXIfp7VAd553HAFWAF3uMil2DDfNQBWXGR8nOalCDzG44NSbRxk4qTB7UARgDcuBTxnecLk5pCG&#10;83BYYo9D+tACPuDc5464pu8YUFh04pWDF1J9elQkf6TnbwB0pAWEaQ45AGetSA/vWye4xUC4Gcnq&#10;acWX5un50AWHwCoyMgU0kc81X8xNuDuJ7UufmXrQBKSNyDd+OKUEbmIxTMjnnpQSNgoAlYMR0pgC&#10;lMBVGD2p2cRwfvAPl496aCdzZH40AKcdQTUL5x171PwVAJ6UzDc+meKYEY9N+TilwOBk9alCqFUn&#10;ORTTjqVFIAHcbeg9aO/WkH+tJDduaN4Ey5Tj1oAdg4Ybu3WkPm+SMOCKQFSSRJ9BikJbB+Y9aAIy&#10;f3qD1FTZBj4k5pNo3tkDpxTTgbqAHnOBzUZx5bfP+lOG4qMqMD9aa54HAHNADB/rlwxyamXHmriU&#10;4xyPSmDaCCNpanDduOStADv73HSmnAU/LnmlB+9kUwk5OAMUAJkbkGOvSncjdgDrSfxcijPJytIB&#10;3JxxRxu+/TQefvUoJ3k7aAJAIgTlutBxsJDjHrTDtJIGKVseSgxQBEWXOcjJ6805T0GB160xo1HJ&#10;3cjjmmKHwwzj5qALPyi5Y4HK+tIzfNwq8dqrEDLfvTnHrSgHA/eHpTAmO0uOuaT15HHSo+QU+8ST&#10;Txuy3yGgBx6c9Kbg5GFNPG0J0JGKejDyshPzoArgHef3ZyDTx0YVL160wgc0AN47CocsJfugDPNT&#10;nOcYqLb+8xQA8bfMPGeKOxwnGaaAQSDg89akO37P0xzQAADY556VIoURHPXNRM6rJEPmxt4xTCxO&#10;cTc5oAvrMmdixJwvX1qF3bZwD96qynkZzmnjOD60ATZzHGcDJHrS9jzUKk7hlicVJ2PQUAPOdpOz&#10;PvTGzijI2dRS4G1cqeaEBHzleBTwQM/KRSqsOD8zYPrTSoycyrj+H3oAfuGDwcYpikYOGIOeDTCD&#10;nrTlH7wnaPrQAHflsv3oBYE/umJxTiowQV79jS78D+Hp+dAD175XtSEfI3PGajYscYXHPQU9SAnL&#10;YoATHJ5zTe5O3FOyN8gCioyTtc7e9ACnlWA45qQN+6I9qh5+Wn989KYD8kg8UyVSVjPnhcU3OC+R&#10;9KU5JYk5AFICHEoYHJI9aUZ3A5bgcVKikIMzHrSkKH5UHnigCIjI+70p42DfjBpWI+bkDjpUagDm&#10;mBMMYPFGTkYGaRfvj5c0/jI4oATtL8vWojnD884qYgc471GVO1/lNAEC5FzkRnOOuamJypzRtOF6&#10;UAHcfloAUfQ0uF3E7jThjdgjilGAxwD9aQAFj80E56cDNJgfNj1oOflOwdetGcn7tADdsWW5Yk0v&#10;Yj5RS/wnOKTAI69utMBDnng00DIyUNOXdgBnXAJxSfN57ExDr+VAB9DSgnGcUY5PFL2oAa2fmwnO&#10;OKjy+1vlI4FTEt8vIqM5ySUwaAEygQfI2eMYqYElPw9KYCAw4XpxxTgxw42jBNACEcgACpFBEE2Z&#10;B/jURb5wAhJJ/KnZO+QFT0HPrQA9UiIzsJphABOFAwaeC2Dg8UhxtPNAEWF3Z2g80mD82AakH0pD&#10;nI+bigCI45GOaQjLH5SOKU4y3GaO4+WgAUMJD8vQU8Bsj97gemKT/nnzSkjd2zjpQA/jj5qYWXc5&#10;IPA4pvznIZO/WlKjyx0GO9ADgc0vY80wD5idnb1p3G5jmgBe6800lsSZ9uKd3OeKafvZyKAMluTy&#10;nH1pijNxFknFSFSdnBHNSgHZnapwKQDh7L2pSAAvy9Kbh8r1xUhxuGaBjCRtPzGjK+RJyScUp+42&#10;E/Woulx1GSKAFVj5a8jqaeM5HzU0LnJK9c4p3dgSvFADucDLZpcA7vl7cU1M44z1qXB44oAaP9Wv&#10;yj2pQTs6UpzlPbtQQfNY5XheaBjwRuHPbpTSRlvm71XJYSMd38VSAjzc4IyKQDWyWXkdKjAXuvWp&#10;cdw1ACbHy5BApiGgfKeBTyMoBgVArOZSBC+Aan/HFACLuAppb5Bn0oc8n5OM0zndyTQMD1GF60Ad&#10;eOtPCkgHcOtOxytAhoJLLnFSDbtP86aF/eDJI4pTtw4KHqKAEb7qjNNywb7ooOMdaQ/dbigBwILk&#10;ccinA4ER2g81CvU/Lxn1qRwD/wAsxx70hkgK7nyp5/SlX7o+Y/lTB9ylJ+Y/LQA44INIcBVO0dfW&#10;m54OFFDf6v39KYxS6g+5pdw2j1qvnIb90Rz3p46txzSAkyfmOzt60wlducd6X5sj5P1pMEkncODz&#10;TQDeSW+Q0gBBYbs1J7bfwpCvzNhj7UAC52rxxTwMo3y9KBjHLCk3rmQYJGBSAdn96flGMU4MMSDa&#10;OQOabzsOCPpTCMsdqkkGgCXv39xTP8aTncwKcY9aMnPUUAO8tik5CcBetMTGD+8HWpVdgkg38EVX&#10;O8Nn5cZoAnLYVgHHT0qMN/q8knJNN7E0nIJyD0pASLjc2V71J8nluA3I7VXyQDz3pu8Z+8aALQXK&#10;ggcY5pMDy+9QCSTYyqn15qTeCgO3nHNAhSfnGRSjBVuOtMHLAY4zyKDxK3NOww53de1KVYqOe9L2&#10;NALCVflJoENw/Pz0n8ZqbbkvgDPegL85+b9KQyAgnJO4cUYJix5RAz1NSHrjIHNOy3lsNo4H50AR&#10;DgKCe1PBzuBH401l4GCBxSgDYvNADvlzymaQBTGQVGKRsZPFIeg4oFYcCAYlCA5zz6U1s/MNx68U&#10;jdDgfhSZOV47UxgWGxeO3rSRj5z1x2prZ7jjdUigZQBzQIm+YleenSlIOTwKcPvHjjFOLLg/L2pA&#10;QjO7n0pVK+W/1601sbHyegqHIB65oAtZxjkGn8fZpPkB6YqrySfl4qRT85AJ6dKAHA/vJMJjp3pS&#10;TtXpQNuG47UmPmky3emAqlieg6U4HrzUZwCaQldwGDQBPkHPSkB4FQ5+U9PaozJiXBXtzQBc429A&#10;ajP8Y9qYj5jOAcZ7ing8dOaA6AqjYD5gweuaCoIHzUY+Tp3FBBB5HOKLiDABHIzTTjpnFG5sNlQK&#10;By/TtSAYPvqafn5BxT3UCFcgdajxznAxTAcN208mmnHmRj2NA4DUoCGTODSAfyCpGPxpflwMuKjf&#10;dk4PGKTH7obnyQetAEjMNrDy8k9OaTJ2HnrUXOW6HNPwMrg0AO5PFOPWLJGMGmj7gJ4IPHvSEAoM&#10;k0CGNu8xcKcGlCtlvlpycrMMDanvTxnjigBCo2RHA70vGenBpeMj5u1ID8w6ZoADjbjHWohnfjZx&#10;2NTZOenemll3uRF24oAADj7tOUkIMq3Wm/NsYlMUzfmQZP6UASn7+MDH1qRf9YuT+NV8jaw34pSc&#10;RRlZGYlvyoAkcfM/IIzUWflPHFOO7YpycYqJ2I28E80ASZPHNIfvICPpTSeB9KUH5icCmgHg/ux8&#10;oqPPA6mnf3/lpCF8rO7nHrSAcmdxy2OKeM7Tzk9qjj/1Zyo60HJYYc0wF5x97JzzRxkccUDAfJZR&#10;TWzu/wBWxx6UAOwDmmneJF+bgDp61Iv3T8venc7WwopgV8jIwDnPOaYgO4k55b8qsEfPjyxxTdqg&#10;ryaQCDHmt82eKUgZHzU053NzTum35qYDeNzYBx6k03A+XLDrUmF8s/OOvSnALkfIfekAoBwATxik&#10;yNz/AC0uRg9cUzjceKYDdzbx8opOfl4pcHJ+Wjng5pAN6kilAyx+U4B4pdq7ycHpTlK7T83ekAYG&#10;OnWgAYUFjig9uKUHluKYDeC33yKQ7vUGnn/VHvzTCHLp8tAC4LEjIwKkUfIoJ6Dg0gU5Q4+tTgoA&#10;N0YppAQhSA2VOTQivtk4wBUhYE8H/wCvSMQFaiwDBnnjvQPuZxxmmM33PTNODJvHXFADhjco/Slf&#10;YEUAE803ILDB4FB+tACc7Tx2pBgYwKPmyaXnFAEg69O1ISd2d5pOdvWmMw55+lIB4wOQw9+KD5mB&#10;h8U0EHofrTv4eQaAF2k43EUjKN6nP0pQTnqTTm+/1NCQEZ2/MOckUhI8pupwKVs5PApmeWwvPegC&#10;M5KdutKP9TgNQQDjil2/KuOvvQgI2J3xYBxjmm4beOBgGpdrbznFBUbSSTkUARsfmJ5xjpmljf5M&#10;YHJ4NNlB8lxkio4gys4IyMcGkBoqVyOQOKDtwOKrKTtHNSA/KOB1qgJMn+71oGMmk4wBn601wM8U&#10;APL/ACD5BxTOD/DxUPO4ZXj607JDHA7dKQEy4DHgU4hfLAI57VDnJxk07I3479qYAcbBimH/AFYO&#10;7saew4PFNONpyvakA0Fsp83FP+bkY+lRZJ2YAxnkVOAcHigBPm2ghqB345Jp+BjpTGX5m+bGBQAn&#10;O8cd+aX+E/NUa7skbDin/wAbc0wJE4mY7wfl70bnK9BgGoMHefm/CnruGeOlICTomd+eaN+F6Ug+&#10;63y55owmepyOtADsg7SB2p/Gz7tRrtJzxinZAZTu6UANIOPufhTOMtTySZHO3vSMq/LxyTQAzIDk&#10;4HIpVViudxBzT2T5QdhHtTgBk8dqAGgtwPMbrT2IKTDf6YqPB83r36U3kyvkkigBxI253DpzUanM&#10;4Gz8aCBnO4gU4cHr2oAcACp+XjNSBTsHzLx0pn/LLA9acNu7756UAP2gAHjpzTW2bE54oP3e9RsA&#10;Yx8x60AMLATH5uM8VOv+qb93nNRCNCwBY1OoA6MaQERPK/IaTnawxU5CktzUYXGeaAEwNo7+1IFF&#10;S9QuRgDtTT3wKYDTgAnf25pVIKLhRjNQuCS4O6nRKEjH7wk0AT4ODUfHmIPc0/dyx46VCzAbzt6D&#10;pQBOMbmIGMipFxs+4OtUlfKpkoOT3qZXbzF/dj60AWNo3dBzThGoEmHGeKjDgPjbk0jOPtBG45I4&#10;oAMkE4UVX3HcRs/iNTfKQ3XimKAHH7taAISD5mMUu1Q3SpBgySexpf4jgUARhRt70pQfNyfanEHL&#10;fKaOeDnjHSgCBl+YEDnFM2PvyYhntxVk/wDHsfl53VINvln1x6UAVBlQ+IiSfelBOeT0qcr8wP6U&#10;xlBebB7DNACFv3J4/WmiQkxgMevQmoCJB52AxApBtD5yc0XA0l+8OnSnjBPQ1SRiQecY6VMrSZXP&#10;UdadwLLg5J3dqgYNvJLcUu8sV64x6U4f6xwY8j+VADBjZ0o2nAwoApxHzD5gBnpSEkq/z8jt60AA&#10;IG847VGOZD+8wKcc+QcqTjrTBtJz5Z60AOBw7HcPrQSuxiQabwSM5pSoy3cUAOBPlHBzUoBwvHWm&#10;Y+XqABSgruTMmcHgZoAn8qIxMS+CKrEJvAMannrUpkHOMgdsVEc+Y5xSQCAnzT8nFKclMUfxfQ1J&#10;xuODzimAwY3jin/L5TZH0oGNjZbntTTyV69aABRyuZP0pGJDLgHp1p+E2D5jRxuYUAVg371M4+9y&#10;PWpiV3j92RxT9ib1YLyB0owPLY5oAZx5bEjqabzzgA8VIQuzDUHZgADtQBFn5wMdqXPy0jY3Lx0o&#10;Xy/NbJIOOOetAEikCOUYBz+lMAxgZpwHyn5O9S7fn60ARgHaTt6UhAKjrU+wfNlh+dNdcI3IzimB&#10;Cdm1DkE59KXJyeahIODzR/EOKQE+Mwk470YHGVphbEJAQEZpwK5JwenNMAx8/SmHGH57VJlTnB+l&#10;RHbvk5JNIBmThTilzx1prY2P+7429c1WVpC33TjNANl1cYbinYOfv1FuYRg+WfepgcgcdRQAL0Jz&#10;2pp/1QOO9ObqPpSYHGW6daAGnHy0f3qD9KiyN55oAlAPPNG31FICefk4+tTDG1eO1AEDj5U/lSKA&#10;cfPwKlIHmDPTNJ+538bqAGkrkEcAZzkVGWzjBqYovlNwMZqMouclT+FADAcM+ecj8qTDEr8wwTUg&#10;Uhz8o6dKUHjOKABVPPycelTwlxIymAhfekRh5p3R4FOLMWc7lA9KAFPLH5B1NR4HIAoyNp+cU3+L&#10;rQAvU9BjNI33gREMYpe/3f1pONw5PB596QFaTb8+4EHHFQjGDhRn61ckCGPmPGD0qLZH5mdpBoSA&#10;VHG2P7wOPzqQP+8qHafNJC4GKeMgctmgB+SXkJTr2zSFiDjJ6cUoB4+b8KfhMcg5PSmBWyTJwh60&#10;/H7voKm2JtHy4pDjccNSArncQflpykgAdATSENlTj+LkUnzea37o5pAWQfkPy5NKP9Xjbxmo+cfc&#10;NOyAOaYDsKRytOUL5hBUY7U0H5TxTyOTigBSYw4ODURLbuCcZ9aCrFx84o2EMenBpgLgkL8v4Ubc&#10;Zzil5w3J4pTnavy80gEVV3scU8D92/yj2pMHHHGB0oH+rbJoGM/5aYKrkGnd3/CkwOf3hwaXgDjO&#10;fegBd6gLkHNIfmDgscZqPPAOwZpVzvcbT15oAlwoQDBPpUbL85GeKmP3Tx2qI8nIzQIaBz90e9PA&#10;G37oxTemCVNKMEUDFIG4jilwOeaAPnYYIobaHi+cmgAHVvlpwCFlJVR703I3gZpQ0Y8wNjpwaQEg&#10;HJ4owpBOe1RGRCoHFO3ptfBOcUAJ349KZSbgLhMg471K3lkEjPAoAZ6c07cNqjpxVZ3Khv3Yxn1q&#10;AM7SN+8xk9KYF4tw+CpzUZPyioQH5+filfOw5Y470gHZGW4781Ip+ZeapNIPLwhye4zUsRby8lDQ&#10;IujGGbIx6Uw7TjAOMVHliVG4g07HyuM9DzTGKQNv3s1E+7MmAOgp/GBz0qNv9Z17UACsN3fpTvly&#10;vymosAEjmpARhcEUCJR/Hx2oBG08UzLcYXipV2eYeucUDGg/N0HSnD/VngnmgDl+3vTht2Plu9IB&#10;nO88dabxtOV69KdjrSEjLfMM0AICRnjgmpF5UDFQ/wDLFsnvTgQFb5j0FMRaCAocv34qJ1TeRvzk&#10;cGmb3wo3HbmmFnLuADgd6AAoN78kYxmk9Pk/Wm5k85ixBFPDAy8NjjpigBwEmfajBwcDPpTgTlue&#10;KmUcoQw6GgCsUbev7oe4pu3DqPKxVk42uSR1pCRuXjmgCuQ48zAPNOAfbhlB96mPJPzUhA55JoAq&#10;vvx2xiqUrYgY7icHpitEghjnGDVV0X5s+v50WGikhyVO5/cVfhYkABiOeARTFUDICDrU4zuX92OB&#10;xTGywoA25A6U7A2Hg/hUYJ2Ie5PSnZPmj5gDjkdaCR3emHOfak4+b97+lJkFHO4nHSgBAWBPpimg&#10;jC8/xGkbOwdqQFQwyrUrgT5GDxTGClD8/U0wuPm5ambs9jQBHIHMjYGOPWq22bP3ScHnmru0FJD5&#10;p7dBTVUBX4OP50ASQBfsw+ce3tUnTzOepFQ87D8n4U0n5x81AE5I2GmNKu5VMB+tMx+7IpCpwvAN&#10;AClhtbrxVZ5iJcKjE/Sp8DnH40zC+ccRrnFADY5ZTcKwjPXvV3e/y/OaqgfexEPzpokYTqogP3+t&#10;AF7zpRvAjXFHmI7Dg9KGUYT/AHeaYFAc4TpTArXRkKnaAPWoIfNbzAzkAYxVyWMPbkLuBPemRQzo&#10;uHKnjqKTAnUuFQMvTpUjfd6jnpTeiDAPvTC3+ySc0wHhjuGBTh94YjPX1poXJzkAYp44K0AP7NyK&#10;YQMNzxUmI8N+9HHJph2/P846UAKP9TnyhgjrTVH7sZyBSZ/0QjBwDTWJ+y8AjmgBSzZOMYzRxvPN&#10;IM+Uo29qYSSmQvegBSeRxSHlT0zig53nKY47U5QSTwPegCIr8qDFKFx/SnuP3bFc03jYfpQAqA4c&#10;+XzU2MA8UxMDfnHsKkJwD81MA/d+SctSDGMiRck88U0lfLPymjs3HUUAPyOen1pjZ2p9eaOMsMni&#10;g480/P0HPFACHBkOF7Uwb8gEjAJxUqgEnk4pv/LZqADjA+SoyWCYAxk9amwePlIpu352zQAqsDGA&#10;fTilXftXnqeDRsxHwOM9KcOooAMEMxIpME7flPWnnG04x9Kad2T8oz7UAIykPyOtRkDceKsLgxt9&#10;etRv984HHekBHj5R8v41E3DL8v0NTg89MCmsOSRmgCD5jIM4qwAMHk9OtRdN3yntU658scdulADR&#10;1+7R2+5+tL3NHfryKYCkrtGQenFMDqV6nrxmo2OSw96awJCgGkBbGc5204nAU7qqqx8sfNnFNLtu&#10;PJxigC2DkSHbxgUfMScqvPSqyONh+VsVNGwKOdxPPAoAXHX5aaV+Vgemadxg/vKRiCoGR1oABnIG&#10;B7UL0bnpTcncePwppI3OQvTGKALG4eWPlqMgE8rTAcEZHFJvXcOTQBNhvmXI4ppA8ocikHX7xzSg&#10;cJkjntQBGAPMU+UfzqUAbCSKQ9c5OBQSMICwoAG6HiowGyRkU87Tuwfwo/CgBF96U7cjApvfpxS/&#10;x52iiwDAW8zlc805c5J3DpSMB5p4HTilQptHXOaQCDAdjjJ71MNuE+bt+VMYHrmjAG8mXuOKAH5U&#10;gA/d7Cq7nDHk0+RsIo7+1REruzs7UACqCQTmpNv7oc4zTVOU+5Uxx5Qyy0wGYbzTznikJ+c8U44w&#10;PmxTGHB4+lICVdvP7sdPWjoDgDNR8fOenSm5fzR1p2AkzkHnilJ+QdOlMO7y8AjGelRnaHYHOMUW&#10;AlGC44NOAOSeMZpq8LwualZx5UY8rp3FAEeOGGKbn5z1xinkEqfn9O1NIHJxyBQBCC3zt5Y4PekA&#10;+flCCalI+R+R2yKeAfPU47dKAERMQHpknj2pcYcjf+lSc7Tx3pMAyN8xzigBuOVIXk5zTT1H7v8A&#10;WpePKGBzRgbk6ZxzQBG2di8cY6U8MfLXKj25pxxsqJf9eeO1AD2LERfuQBg81XkKBIATzvOOasYL&#10;ZBfCmoXhCzLgbhn1oAkGDFGAv8PrTgGwRjn60Ko25zjAphY7nAY9aAHsVCdQDiowVyuc9ajckn7p&#10;xTx908dhTAUHg9fanEtleaTaNpII4o4zQAmfmzg81KgTnj9abgc/IKCX+UFRx6UgJBt8xTjtTDnz&#10;XwmBuoJJHC0hzuYYNAEfHm/jRnhvlOM9aXjH3RTsDjgYoAVPvsNvbrSnIjOCDzQRhfu8UcZpgRfL&#10;nOPwpeyfL605ivOIv1pwxuzjmkAgD+Y3FP5weKMH5P3hoA/fEbxQADsdn607nYvFI2NrDGSGHFOI&#10;HmDDDG0UwDAIbEfUdajxh2zMOnSly/msNoH40pCkAnk5pAIMfL8tGV2Nlf1oKtg80h3eanyZHemA&#10;jdGwM8UwMSF+UinncGlHlkA9RTON3Dd/SgB4xjpSHtxThRzzz9aAEIHlZKHqKcRw+AO1N53ff4HW&#10;lH+sYbfpQAcYB9qQn5jxSsBl+PTvTGP/AEzP50AO7dKRg3kscjinAfu/wpDjHJOT0oAjydqnbS/3&#10;Oec0v97ml52rx0oAQbgw5Gacc+Ucjq1GG+fK+lLxsAxQAemDxjmk4380HG00nc8UAISQx56VGWb5&#10;cbuakOMS89hxScbFO4fTFAEa9znoeakx935eo60u3iX9zwRSYGFG/wDSgA5znHShcfamO3qMDNBH&#10;zHjpS5GJMRt0FAC9GbknmlODFjb+FM9aUEiRzx0oAfztHynGPyppz5fA+lIC2xs5HHSkyfQUAHOF&#10;4J96YRlDncOaeev3aRRmdvpzQgZUOMx5A4pfky3Ldqad27p25qMMcNmLBJ4pIonH+u5cdKGxtPyU&#10;wYz07UpYEJiRvypiGsRtG4HGaaMbx83anEZMYOO9KANvUCkgEH+sTr1pSv8ApJI4o/hYYp4ztTnt&#10;QA5cB1wnIzSnLAcjA7Uwk7femgHcPnIzQMk+XKc+tISN+DIeabkDflT92qzk4X96Bk0Bcc2ftYyx&#10;xmpk/wBaB8vTg1TIlwv7857cU6JZADmfJPemItncH6d6icuWUbR71N/yzTLEmkx84+X8aQEiq3kA&#10;8YC03B8gjcetPUHEYMh6mlOzByCPpRcCAj54vm5pMEzE47VYAXcOuM0/aDK3ysoAouMijxv5TNSy&#10;eXhQMYqMghxhW5zUZHOc0CFDL5jYcdKjZ8lvmHB7UhUHf8zde1AjGzqaBjRku2E/Wl6A/MTk9Kdg&#10;rwQM0fxH5aAYoK7hiMVIVJDEORim9jxUij/WAnqtAhrbtmOtR5+U0rElCPemZOfu/ShDQ8ngc007&#10;SpyDTeMnO7FOXqvymgBcHjp0pR3560o+6OeaXAxnFIYmGEqjIxS/MJHzgDHWjHy9CalAAjOep70C&#10;I8NtYgjpQMeWw2Z545p38OKjO7epxwT1oGHy4OAabgbidvNSAAEZZcdueafgFRz+NADAHG04HT1p&#10;B0fB704qQqZOfxprH/YxQAh6jijChHwecU0su7qaMgg/eGO/rRYCL5txG7vzRhj/AMtDirG1dqEy&#10;E8UuFEMpxigQxQoThj19KU/xEDmogSZH+U9al42E5oAjw3TbTdjZGSMZqUffb6inMf3gXHJ/SgER&#10;7Rk/NxikwAr5J46U85DDuKdxsPyigZGP9WvB6Uv8FBz/AM8yOaTPI+U9aQC8naPen8jd82ablAVy&#10;T04xURJ8txgnPegRYyezfWjdwn70H6VAg5HznpSr/Fx3oGSnbkEN3pM/MaY5GB8p+tKCPKX58cda&#10;YCktuUBQakIfZHyOlMHKRncOO9LuyMhzSAOPSmnbydx/Kl+YDkg0nOOlADCT5o/dnHc00lsHauan&#10;DKEwUGSKYxGwgADJ60CKpL+fEdpwTVpD82c44qBsecoByAeeKmDR7fuYoBEm5gnXNNLfuz9KeFQ5&#10;znJHAqNEbz+RxnrQA0H9394mn7VCNkdelTbFwwyMmkY8fdzgUARD7xpcnI5NNPRMEdaXH3uaAJlY&#10;7vvdacxfY3A61Eu0Fqf2BxxQAHJVhzScbBzmjjA9aUbin3e9AEZGXX5jxSYA3fuzk04qQTyMkU5N&#10;xXlhQIFHyx5xwKeOtJj53/dY980vOfSnYYvGR9aXJ81js7Uwscj5c08NwgyKAGlW8yM4+tPHU80p&#10;yV96Np2A4oCxE5JGM9DQMYf5j2pxA804z0puCAeMUhCHr06U0E8Db9KdzuHvTlUGVPbNADBv85sx&#10;t+NK38XPepsHa2T0NNI9hzTAiB+7x+NOyQHwBQQMKO5pSG5+ZfagBvG1OO1KCpPVvYUh4KnNIM+S&#10;x2LmgQ4H53+Xj60Z/wBoVCXwDmM5xUMTZvJS0bDPSkBd/hBzQM8nHSocnzcbuKCzYbqOetAx7vx0&#10;Oc9aM5TG/qetR/8ALNs4z2pATgkr0oETOW8oAEEkVEcnPYinpgu3B6U7ByxxTAgbf+6XPepQ2CuS&#10;MYp7oTAME5xVYxT+WMtIo9aAJ2kXLKGXlahViW24PWoxEc8yseKnUFWUeWOnWgBw2lz1yBS/w9aD&#10;g9RSDG7rjNACnduUBjUg8r5gepWmjAbOc8VGd3nEgjkUAObChiASBTUYMh4+lJhskE5NAH7xeMYo&#10;QEpCnZx61IOj/N+FChMDLYpCyhgB69aAJBwCc00nKfePNRiQbm5GacWj8s7lwR0xTAaM7vvCmOTv&#10;OCDxSjB3Y6UhHzcJ+tICPDfu8mnEqEJz0pdrHZl+9DD942TngUAIrJ13U7cdxO6oivbbxTox+6OV&#10;/ipgBdw2PK6ng0/nj5TTuNqgmpD5flqcndQAzoTxT1XjrTTjK804YwuePekAhChmy/RajTaYJDu/&#10;i4p5IOPlHPem/wAHTFACdzSFgFbg07j1/Coud6/jQBIGUr0NSrsLgFjz0qFOd3y8ZqYH5Rx0HpQg&#10;JONh4zgflUDMSTkU5iduA3btVc7/ADVAYc9KbYDyR5y5AHHrTj9z72aYFJVcvzmn9Cvp2pARcDIy&#10;eaX+EDb3qQgbzxjjikKjyl+bPzUAICcn5aVSdjDb3ox8w45xUhB2ggge1MBvc/NS54HGMUHgnJ7U&#10;YBLUAJnJGDTCMseCeKlA+UDrzUoC5U559KQFVciWInrmpGbqd2eelD5Mp/dcU3uvHegCTn93lO1O&#10;53EegpV2/ugXOT+lOJTc3zLQBEw/djJHJqHDfP8ApUxwQ3zf/WpmDlc/nTABgKc8mncGI/OKjfvk&#10;5pB1H7o4+tICYhPKTkE96Y33SNpAGKUY3MMcYqVWVQMrnn0oAgZRuXqePSmEfe+WrDyBnAFvgCo+&#10;gBI20ARgfPw3JFKSApy1BI805Y9ODSAnaP3Y+tAETmXjavep13G3XIpuBuz61IMelADSOabgAuQS&#10;KmGN3WkYD+5gUARjPy8E+9O54yBS8+YmDS45fK96AFpCOTxS8bwDnmnHbtI3CgCHHPal3DBH5U4j&#10;heeeaix+8OTigCYHJIzSZOX4HWmL0IzxmnqByNhoQDucHIHWo5MgZXnipQDt980h5P3aAIV5VSVI&#10;Oaf/ABHnFO5yeBimAnLZQY9aAFz833OnvTW6qcE+1OxwctRgbYyXIOeBQAznK4yBUiq2w5PengLg&#10;gluvHFSKuFfKn60WAYOMfL0NKT8x+WkYnI+6TmonZPMPy4OO1FgJix8kHIP9Kj3EK+WA6UwF8AZo&#10;yfMcGJeg5osAobBzsDcdKTfkN8nfinBRxTXGIScd6LALxleaX+I+1RKQZB8/H0p/8PSiwEvduKOw&#10;5qME/wB/NPJUAfuxmhgP/wCWZ5FMP8XFLxjvTD908dqQC8bhSFjzzkUwA55fnPFG1srn1oAlRiXb&#10;5D9anA4c1ApKl+R09Kd5qCBhuI/rTAlLLtGEBIpjFfkIX8Kh3gjhOe9BbJGENIA/5bZzyaGzgnIz&#10;6UAcHIzxSAc/dpsBMsXHHamNuKyDaTz+dTYG1RinnbsXAGaAM5o33qQT1qTdKscnJPIq2Qm1vmyK&#10;bgbW+TilYCuJGBIMZzgc0vmrtbjp3NOKZaMnOcVC8akrwBzRcZPHJmQAKTnvVn0yByetRIIxDCNw&#10;6H8KcCfkB9aYiYJy/wAp7Uu3lfmNPjZfMYFgM08lPm+UHpjFMCBsbetR4bLfKOvrT3ON/wAvaoh1&#10;59OuaQD+/SkJGDTDn5OfWkwMH5DQBMCm2TnoOKahBM2VAGetQZb5htpyL/tmmBJhNr8jp6VVcKGY&#10;jceelWgeD8tNKqYic4NJoGVwoCoeMntmpVZcn92OnXNMfYCMk9OKgIkHAl4zSA0kPCjYtSblyB5n&#10;TtWfE74j+bmpd3zv+778HNUBOx/eDA6+tRFjubCAH+dOO0ock0m0bV5oAchG5iVPvSOyEkEqOeKT&#10;b8gGc80hWMljgg0AA7fMDTs4bpSqieWoycZNJxgcjr1oAMMQw2nt3qMg4bCAfjUnO4Uw5z1oATOU&#10;jG4A1IufM5fnFNwm3n8KUdv3X60wJscU08JncpxSfNgVGwzkYPNICbfllwg+oNAJIb5QMVBFEqfa&#10;QZHJPShi4YDacUASDJkPPSpcfIvzVCjARPkGpUdHiTEeKAA5yelJk8/J0PrTyvA+b8qjZeACxGTQ&#10;A7PIJzSZGTzT9g8iP95z6Uw4Ct8opgNOMNyDTCFEsfrmnHbvXk4xULModsj6GkBMHTeV8zOKGmPl&#10;yALk1RYnzCdvNNBbafnOaLgWw0vmcyn/AAocynd/pBHSq658wfMatYAj5Xr0oAb8+I84PvTsHn5u&#10;KPTmmN5xyVA60wHcYHNGCEyG71GCeASM4pN3GMmkBON29enSk4G8luc1Huw0fbmkkcmU/J24NACN&#10;1A3HmpEUbQAoHFRrna5wDUy9DgflQA848sg46U1MAj5s80bZPm+Q00/cJIOaAHu26VNq4x+tBI9K&#10;gUN5h+cjjpTxnAzmgBWPJ9ahbHzfPU+OV5BqFv8AXL8uKAHREljyenSrWeTVVQ/mnpjHUVJvOGGw&#10;fWgCTjeaVVUzEbuPWo9x8vkrnPSlD4ccfSgC0BHsI9u5pr+VnOR0qsznb9zJ9KiBnMv3QoFAFrC7&#10;Qc5NRnGDzxS5wi5fJz1oOcr8tCAQZ68U7jDc4pwHPemn/doATHA+UZ70oHyUDOVp2D8vzUAIMbBS&#10;gDBo43sD3FN+bf8Ac4zQBIyqSvzDp6VGU+fhhTsnA+lOGd4whoAYuwAApmkYLg/KBg1KFGOhznpT&#10;to+X93j3oAq5PmfdPSpAeR8gIzTyv7wZBpSB/dNADG5kHy8GgLz0p2F8zkdqMPt6+tIBu0d1qJ1Y&#10;MDuFP/eFTkjOetMKsd/zenWnYCE79y4GPenqDtYENn1qQKN4BB6UuOny9zSsAgBEXTvSkjB55pcH&#10;y255zUZ4BOKYClh8p560u4F5Ovam4PzfNTdp2jHvQBKPvE7qfkZ61EofcoOfrTzgDpSAlwuxSGOT&#10;SYGTzSAna3NKCNineKAGNkA8ZpnzFz8uBipJW4UBG60w52/c/WgYHG7pSBmDzfKO1Oxw3HGRTNvW&#10;gQ4NkjLD604YI+9UBB3Dn607PuRSAec8/NxTGY7nwPSjA3HrSDk5oAcspEy5jzTiXIkJA61DxvTL&#10;gZpxJ2kcYpgLkg9qjY+vPtSjOT0x60uFAHGfrSAiJIL8dKbnJXaze5qZkGF5PSm4UcbMe9MCROi8&#10;5OO9OLJ5ZGSPm5zUAyCMsOvXNBxkcDFACMCWfJahQvOKB94U4FRKMkfiaBikjYeDUbAndyRxUjvA&#10;Np2qRngelH7ol/8ASO2aQFWOJFctuOc1fTPlAkAiqZePeQHB9KkSaIJHuQ5J9aYFjnd9akBXEvPp&#10;gVX3Ju5c4xTS/TkdaAJ2B3HimFRtPXFMDMZIsgEk1OQQ5O0jA6UCIiBkEJkZH4UuAGb5QKd2cg9T&#10;QOQ2euKBh3PPSlJ+U4x7UzBxgnnNBztXqKAFBO4gnjI5zTyRlvm9KgA4b5u9SjoKQAd4c5ANJj5V&#10;+bP4UuRnqc0pwYxhT19aYhhBxjbUZ3BWx7VY5wcj+HrTSMqvABzQMgy28Y9KmUZVvm+tG35h81PC&#10;kRyDb6UCGlVCKMHnpSLtVuGUH0pzBvJY5PAqq4cyKxYjHpQgLG7l/UGleRtiBencZqqxO4DODS4c&#10;k8nrTsBaDDy4xtAGO5pQTv7VFsUqpJb7tPAAAGDikBPlBnj9aUEYfLVAc/JmlQHzySflPQ5oAlOC&#10;o+TrUGD5kudp9DVobctz9KhcDH3B160ARAYQ9OtOCna3zCnDbhcsM0E8HigCJs7RgE803Hzsd7Zx&#10;UpAJPFJs+T72BQAgIyP3RwB0pNzHHTGfyqM7t5w3fpSDcJBnigCxj5M5pNv7wYCjilz8i0uRsUkG&#10;gZAwbbynOajAIVuasN0o25P3ABQIjH3IwD61IoH0xQVw568VHyGJ4HvQA51Tyx8561AR2xxnipXY&#10;kRg45FIAu1sp0AoAaM7n564xTufKyD3pwxj7n4CnActlcDFAEeH3P8p4xQynKnFTgdMk5zQeq0AV&#10;iv7w4Papo0G2ViBmnELuYDFAbAOSOtACg/MPl6Uq/wDLX94MZppySOe9MLYkTGMYpgTAHbxUgCct&#10;z7g1ArHD/KKeDkDIAoAGyJX2qMYpBjaflWlwfNGW5xS44zQA3jevzHmkO7dnNP4yeaMfIox9aAIj&#10;kk8H35phBEijeeakOze2WPWj5cn5OcDmgBFztbjnP5U/BO7twO1Cj5hwfangZk6dutADB/rOT2qM&#10;59e9Nd4xIOpIPNJuBLfL1HFADSHEgwfpUibt7EimkfIBupwzk5HbrQBIQNmRg0hBygz2oA5FI2aY&#10;AM/aV+fr0p3zb3xzzTP4Puj2p3PmIMkAigAYEqx8scHsaZIXWLKx7iBU6j5l/maHAyeR07UAZ6zS&#10;eembcgE1cyMkZ5K0zagnUeWCMU8ABz+7HNICRD+4f5Bz3zSAcj5uKQEZAzSnvxTAUkbB8460AnY/&#10;yEZHrUZwWXigudoBAxSAmXG1QX9aQ9/rUQYHGAadzuHP0oAQ9T8x5pMN5hIYjipSo5yKMYYcdqAG&#10;c4I5oJbHDDpSkfL15pv8XWgBo384K4PWpFzl8r+NN4+bijJwOaAHbejBh96nY5f5x2qHe2QM9e9C&#10;kmX7vb1oAeR0OKZ82eBU6hSjfMfam5AQZXkHrQBVwTM3zHpTgjgr++A5qY7dx+UZoJG0H3oAhZRl&#10;iDikG3y2ORUzDMBBHWoSMA4BoAY2Ap4oVvl+9+lPKqU5BpoA/u84pgPDKfWmsWBY57UmMMPm4FIQ&#10;xZc4+tADNzfPkenOalz8p+brUZX51BGc1JgZHyfrSAaSNq/Lxnk04kbARGKkCoQflXHpURLDaog4&#10;zQA4OPn6Z9Kk3qUHBqJk+fPlkHbTcNs6c5oAmd12AZ/Cot3yHHPNJzuHzUAfKBuoAeD0p2Rtb5Rj&#10;60wDlfm+tP2gryp+tAD8x+Sh3HPpS54bmmkdeBjFNyMOAOopAP8A4uvQ0v8ABkDjFMG7ag+uaeM+&#10;VFyOtMA/u4A/Go/nE8nzcEVIcBwMdqTkqeDQBCAPLb5e9G1uMtnPSp1C4OVPSlA/crnPXikBGoHy&#10;fNTnUlxz2pwK4YMp6cGmbjluPoaYCjsCo4FOPKtxUe4cfKacD8/SgBpzuGE603DZPFSEZzQABG/B&#10;oAjIOAd5zTeoP1qU52qMjrTsfLHnGAOtMCHnyxyRS71VJMg9s04gEsOSM0wqcfcHNIB6yKSNvOR1&#10;NOOPLILc4qMKMrgKOakPUc4oAaoPmAb+1O/iztxSgfvPfNBB+6XFAC5GDnHFPyvkjA/GqxB+YZBP&#10;emguAgEmAKAJ88rwfzpwLDdiMVGDlR60/nafloAWQ/Koxz3pBjY/zfSpAMx8gbsVDhvMY4wKAJVA&#10;8onvnmmn7rfMc0ibcPyc5pT3JFADRnBy1IcbWo7jilxx0oAZg4FO454xTwpy2VHzdKQqBIw9hQAY&#10;5PX6UmOKDxs6d6Tdn+DnPrQA8Y3DmkGd0hMmeOKdhdp+fnHSkA+UZb8aAHYzChHUNSH73JoHKEZO&#10;c0jB96HAAz60ALtHHy9R3pcct+FKrHuBSsyiNsoetMBvQdaYc5ODTjj1HNNOcZ5zSATbkLx3qbEY&#10;x8x6UwbsDihmO37g6etMB52jkDJphGc8nrTNw6c0Bj5imgB/Il+6eRzSscJnJHNQSOVmTg49M0gd&#10;ju+YYz0xSAsA8dMnFO7H581EufMOUPTipWzgHyz19aYCD7x5o7Sc46Uhxhcjv60pA/ekHsKAEy2R&#10;8xqLDZnwe/SpMHC5FKvAb5e1ADAf3Z+al7txSkDbigAZXJoAQglTxThjc3BxtHNA+8OaQ7eeMUAH&#10;HmDnvQQ2f6U0n5gMHJHFSqBtBLgc8UAN5wvBoGMxhpgCQccU8hsHJHSomJ8wMBzigB2E2DBNLgY+&#10;8aaD8rZHPFNLYPK8ZoAecHvScHb+87HFNDDbyKGP7oNkcNgUAHyFJQQc54pxHyk4A44pnH94cinE&#10;8UxDDn5eBz1pRt3ZxxSfxLxn8aeA/wA+VHHSkMUHC8MPpTSfnOWFNYja+I2A7c0zPzoD6UCJctkd&#10;BSEybJAZFI47Uwnn1pOdpPTmgYnzDOAME08bSxPNB649qad20Dy+p60APJUtyc8Ug3bc7uhqMg7u&#10;I+vvUwH7te1AClWKOQp7UBQCTtIJFSZYQ446VCS2TwKAK5R8NlRURU4OMcCnAyGEBpDx2ppP71uT&#10;0oHcaCuF565p2TgfKKjyCrHjrUq7iq/N29KQCjFAHzMMcUgyGHA6089wADnvQMT+I4pO7ArSEnYv&#10;y8Zpcr8pyScUAL/wGncbV5pMru9KCR5v3T0oACPkY+WCag2LlNwzzVjcCRgYGKQY3n93zQBE331A&#10;C9OhpEHLdM4qYgFOvOabgeanzfSgAGfkO/vzxUgIDg470wDnmQcGlJ/c4I4z1oESEr2WmFv3o5Ht&#10;UbH5SM9KApM69aALsYBVT5gzjmpOCqZxgZ5qruQOfnIOPWjcSR++70XGiwWTHA7VVYDByO9Oyvz/&#10;ADDtSEjYMLSuDIjuGMAdeaDn930pT5fqfpUZLbulMBG3bvfuKVC/mnEQxikJOB8gxSqOPvGgB/Py&#10;8+tIWYIP3TE+tA6ct0NP53jgUANG4j7tBGEk+nFSAHaeaRgckbfxo2Ah5wvA75oRyHP7rin4BDc0&#10;McR4Cj3oEP3KWXKgZFOHBPGargtujGOM1LkbjhqGhkq4yx4HFP8Al8pPkBz71VL/ACTAZ7U4P9z0&#10;xzSsA9h++J2jGKZkiTO8cHgU8uCecYz2pp2mVyI+3FDGI2zzg/ksCfypyufmxHwKjycPmM0wsvyD&#10;5vekBYLHY3+cVCSCzYNVmkxIwy3XoaerRlid5zimBOAcsdoxUqkBY/kXoc1HuXyfu0m4b9pT05oA&#10;sYbb0pjqREeRzino3OARwKlYKYPujrQBV2jy4+cZFNG3a4xk1M4/coNoAHSoQCXPagBSF29e1AC7&#10;05Pel2twDnrzQy4bsBjikAhH7zqMFhU7KuFGP4etVSSF6Ec8VJubEeWOO9MBzqTFyBiq4YeZtCng&#10;d6slhtbhse1NKqZAQvUUAJGgKA8AAHmgoCVAGM98U9ARuGSBTwzhTgigCBUkAIbGQTjFP2jyCeM5&#10;/KlB+VwRznrmjC7jx2pARMAdvSoJEcxp8575q38u3hcDNKcYHHGaAKUYl3pkEAdqsY4B3AVLtBJI&#10;AA9KCuFQnmgCLtyDTWICx8dTTjnzX+TAA/OhguwcmgBmBnkDpQfuA5ox83OcUZG3jnmgRCd29/3S&#10;9akVW2pzShcqxw2M1Ng7Rk9KACMkDJc9OKlX/XKMjaTzxUeD8uOnpSjq3egAnMiylQMjHDVGAxhj&#10;3MamYElcjtSY5FAEWBsUrnJPftS7WCkZH1qUhdrgjqKYV+RcMc+9ACD7y8dqX+GmYbDHphulNYt5&#10;0Y2HnrTAm+b5jt7U5c5bikXGGBJxSqRnIGTSAXH7xuD05oVQGBwB1p3G5jkUMTtPy9KYDHxvAxnk&#10;fhQ3QYc9PSmnG4dD7U7ugIHegCIhvTjvQuNtTtt8mU9MDiqeHJb0oEW1cAjI71MzJ5Zwwqhj90ck&#10;8U9QWWMByCKLhckz8x+brS4GE5ODmk2HyxlelLjA+90pATIpyenTihQBLPwOe9M3/JJwABVeWUhI&#10;8AkbutMZdBXBHNRkqS3SqqyOZTljtC8VNldrE96BCjGJOaUf72c1H/E4xT8gEYJpCHAAqfl7Umz9&#10;2vJHNClS55PFShjh8ouKBldlT5vk7CmEDYSMVaIBQDZ39agbPnyAHpQBFxuFHPmRjaMZpCPc09cA&#10;nJOBTAcVI6kYqIAkuO24c1KxzggH6VGOr0hFoBAqnIyU9KTBIX5D161DlvLbgdeBTgzYH7oD15pg&#10;WY1Id+RwO1ErFmAwAB7VCrLlgJD+JpQy7yc5B7UDEw249gO9MPIX5qk3KZF+bAxSHbvGCKBEePmI&#10;pyjKv+8HtShVynPemOG89gJWwO1ADuPSm/L0PHFLztbIpCDuHp3oAjyu4AuPahd284FPMcZAPJpw&#10;RhC53emKdwHA8fdqCQt50eGAGOTUxxtH0qJ1BYfTmkBEGG6QbM/jTlZTu5pdnyMdrZzQsY81fnxz&#10;QBInGOaRi+5SD1NSYw+B0zQwANMBFzu5YHjn2p3G04PFRgN1BOB1ppPy/eoAlyNo4FB4XGOPWq43&#10;Ejp1qwv3M+goERszblGP/rVGGODgc461IwUEkZ561Fg7zgZzQMsIx8p84pATx8xqEDg9fzqUFfl9&#10;e9IB+cgfLTh/F19qjA6/Px9KkBAOcigQEfIh20mFATKj61KSrQg7OAaiONw4pgheAy4x16Uu7CuP&#10;WmHBHGRzTSD55wGIxSHcM9DjvSBVJBIOM035ty+m6nZO9ue1AiQ42xjb+GaUDIbke1RZGziY5pwK&#10;71BkOc0xkm0+WpMmfamYPy8Ej1qQEhXzjtThn5uM0WAh4z0wak5wBtzTT1T5h15FISBIQDnigBwI&#10;3DLDNOAj8t8yc5qvzk7nzzxT+PLHzigCT05FKCcN8v0qHkuoAp+cMM0APOOcGo8cR8HnNP3IFT5M&#10;805nYjCoOnXHWgBoxsb5QTRxz09qcgJRsHoeQaRwPmPlmkA304pcAxk7f1qMMPMA2mkkchuBxigB&#10;TjCfN+FO4K44FQgkx/jSg8keX1xzQBMM84IpMZVvl7VGxG9uSKUE7zx0HWgB4H7sgUwk+W4ZyfSn&#10;E/If5VHyXxjtQA3JJ4Qn1pw+6uRTgAE6ijnHQ9aADGSMR09VOSC3elGdgwadnLH5h+VADmVQIj5n&#10;8NIQnlpzmo/n832xTs4VxiiwCHOBxTsfuX+Tt61HtbJO/gU45CdDmgBpIEqcjpSBo9gBfnd6UzB8&#10;8fPxmpcLj7q0AOB+aQeUOgprDjtik53cccUpHLc0AIoHQgdakJOM7AKaFBI4pTnIHYDmmAmeSKQm&#10;UJkQ59KMDy25p4c5jxjoaAIlEjTAkkCnttDcHIxSsWKj5RUffJFADhu3HPI7U4Z44GaT+DrTh97O&#10;7tRYAB6GhpD5W0U3s3PemZHB2tQAhJAPJ6VEASW9zU2Mg8UgUhuCTjtSAbg7hhakUKGyQfelXOeU&#10;xzS/xDimA49e1IB975OtOA60HGVw5zSAbtTCnYo4NMwCDgHG7rUrYx04qPI3SfMBikA1s5iGfwoI&#10;GSNxpdo2xnPNH/LSQFTnFMBU6fd79acVPP4VGMeXJ8vQ9KkUoByw5HOaQCAD+7SksFJCg80mU2HB&#10;6GnHoOpz2poCLJBXOaaSmDmP6E1JgZPy02RAU/GgBOOoWpR2JxVc7gowenal5OzErH19qALBI3KO&#10;nHSgEEfjUADeaMhuD+dT8Y+7QAAfvDxT/wDlp0oGNh+cZz0px6dKAGjG3haTC+WwJOc9qcM7HyvS&#10;j+LIP1oAVguFxGB8tRBAY3+UVYUAwvk45pp27hxQBWwMHgZ9aTLbVJ5I/WpCDuf0zUeD5hbGSP1o&#10;AeGXapPp09KXePMXBPJqAlsv+5xk9KOBInBwKALHJmGFzkd6jYgZBQ9aMneOgx707KkbmPTtQAwE&#10;/wBzt608dTgfSl4x04pMjPWmAZBz8tIuPl+U0vVqRh14oAMnLEAcnig8qOQDiojnfjBFSKBnHfFA&#10;ERGQAeuetN2Z25B61MR8p46U9cbicdqLARFSB90dPWlULkcGnkjJ5pM8ths+lAEg6OcDFAPI+Woz&#10;u3GlJwTzQBOPL2SHcc/ypmFyMbTUO5s42tzTh93v9KAJcj5Mj1puB/dzk0zP7vmlBBC9e9AD/X5c&#10;Uxl5Jz24pSW45p52eU2XOcUAQAtk5XAB/OlLqASc9KMZVvnHFMZf3bgY6UAOV9wbknJ/Kngksw9q&#10;hijYIeR1qba2V5FADgTlTsOQO9NYMU5B60pyFY46EUZJYcCgCLBKEbh0pAQJEG7gmpxycbO/rUTK&#10;RcH5R9fSgCcPhQQwzTXYH5t4ztqud2XGwjnrSqPkYZNAE0chKydTzTt2Q36VAFIBw3el/iHzGgBz&#10;Nx909KiJTy1BQ5J61MFAXO3JFPCodxwvTpQBQZWMj9KTadh+btV0gbT0+lRlOPu0CsQRkhycdqsZ&#10;byxlgai2/MvOB3qRQOeaBknJtx9KiJfZ1OPrUuB5RGT1qA7sn60ABC/LnPNNOQIwBketKANuT61I&#10;+3ylwlAAAnkNucdKhJT5cSE9ajkdtr4ShMeWvygk0CJFJLMNrYxzViIKFb7w+buahU4RwVznpTQz&#10;4bKkjNAGkGYwSfdxjiqw5kkyoIqAvJ5sP77aPSp1zgYBPHWgY3GXfA705VJ/gNP+XA4Ap2RnvQAz&#10;Hz8A4qNlJB+U9atDG3pSMBxz1oArgMCh56Uw5LOPLOM1cZFPl/J2phX5xyRjtQBVAbzm47VIAf7t&#10;SYTzfvdTTyq7zhqAKjg+ZFhT1qdceWuV5xQQMDgUHAwdzH2oAeDl8banCL5bZkANVMgKxJxg0nnR&#10;edwGx2oAnIxKq+pp2w5OQcY61WaV9xbANPa4IKjafu+lAEwVc45PPNOcAKPmHTiqnmswwPlIYVI2&#10;/fGBITxzRcB+G2qdwpQOORUfzEtyQKUs2xsR59aAHHGcYqdFJich0BFZ/mrub5myOuaTzdrTHc/I&#10;Gc0AaAYYBJHWlB+UcYBPWs5ZUOSHUj0zUglIcDHFKwF7+JhkEdqYd3mpgjGKgWRvm5GM9ak8w+YT&#10;vU/LRYA+bzF+UgDNSLtEY3AdarNKCScr04FV3klKOMU7AaD7RGp3A5Pr0ppKnOFxWOksn2twXJ55&#10;FXvNYvABFn5aLAWB/rVOO1Jg5HzDqabuHmt8uKcCOcg4pDGngGmKDngfWpiAVOMcik2oBxJn1FMA&#10;28cijC7U+Zfzpjlgcbj9KARsHAHrSAUkcc9qYQMthuccU49V9KBjzT64oEVmdgkhYcVB5rFVKo3D&#10;VPKreZJ8pIyOKr/8vSAW8gGfTrSGW1JaJeOcdKeofOA9MWPiRjLg46d6lUJuXg/e4NMQo6kFOe/N&#10;OIXany+tSFIt0rGbBwOM9ablMN8wouMrsD5hpw7U8gb1weO9G1d7EOTQAwjKAjrmhAflqQoTj97j&#10;6UmGG7LelADNp3vwOO1Rup5wpOasfwnk1CSN56ZoAjUN5v3TUoB2r8ppy7cg55FOLKC+FJouA3jk&#10;FSOKTrTgwIPy0mM5x1pAQuE4LAn6VBldrc4GeKssDtPCkA9Krun71yScjtTAP4/vDpVObfvP708j&#10;j2qR9qqT8xx2rLubiQcbXII4xQASG5woD/x9c1Wnu5VMLeQw2jB561D5rOuCZetQ3ORG2F3EL0pp&#10;CbHrfyNexABlA/iNbkM9rJFb7uCG+961wpkZbuJmsztLcgVu2UsbAYYEfyptCT1OubaD8rZUr1ph&#10;28EtnFV1Lm1sxubFTFSCMkdOakYhkYAEdc9aa13KInVlBz0OaY65ib5u1Z7RyF3/AHpyDxmhDNy3&#10;mZrYDH3ulWxnavArDt/PBXB4B6Vrxn5FIfPFAEp/1zUY+cgkdKVQxP3hjNOKL5gyDxSERhCQcEYx&#10;UYP3eO9TMMAH5sCoCRuPJ4NMZIM7j8h6UozgVFuAKjzKTeuTyaAJudjZwOKQHIXKNwajWUfaAPLB&#10;571c3oPL3RoPk6CgCLrjCn2pDu2EbzSM5yQCmN3rQWGw8igBPXpSYHlj5c0vVSdven/LnkE0AR+W&#10;pRM4PHT0qZBEIZCFx6ZpvG4mnLj5snNACEgr/qwKaO3P407H7s8VGQ2G+fHFICbH7mQ5Xjtmmkpt&#10;j+cfSolG2Fh5rHrTUBCjPJzTEXEIwMkDionKjHPVqgYk7/mIxioy+JV+QnjmgCzjLD5G6UhBx900&#10;oc/ZMNCp54prMTA2ITwPXrQMcOgOKU52rgio4iTD7bqkO3PXr2oERYG/PfNKw/dtnr607jpkUvy4&#10;+9QBDhgQfMzntTx9/lRjFKQNz8elNOeaAHfU5pd+FHy1H/EmBxg08AeWxxzQAB1w2GAyKY4BQZ9a&#10;a6Lg/K3XsaVfu8ntQA3aDnIPTinqDnr1pwBwOeKfg71+bigBi/6xPm6e1PwCCPm680uAS3HpSAkM&#10;3zUAP9RnHFM53PSE8tnNM3fM3BxQAjtthB2iodxJQ7XxnrTzj5vmowcdRQBKDlVGzt600J8x+b6U&#10;1QxdefwqYAAyYzmmgIzkE8Ypw/1agueDTcHcTinKyeWSR0NAEnO0YGcHpTsNsJCKMim7ozNGBIBx&#10;z70u4HcMjNADh35pvGB0o5+Y0h6tzQAh2/N8n0poL4c4FBAy3y9qacnOAeaAHlnPTHSoWeUIp5xn&#10;nmnEnI+X9ajwd7blOKAKztJ5pPTnmpkYEKNo4X1pGVSzcHGaaEwGwpzTETqRvTj1qYAbV5qsgIT7&#10;pIBq2D8i5UDigaDnAox15604j5Dg8CmnGTQBA2fNXjrTw3KjH405w2FO3vTMEuDgcDkUAOzIfNGe&#10;O3NPH3Y1BJOOSaRAu1uTgdaXB5IU89KQB7fL160EHzEOO3Wmfwng1JHuMUmTxmmA3cPM5xjFLlcy&#10;fOvQVE4GenekAXa+CelAEgxgfLTCBkc96QEkf6vv608g5fkZ4oAUbcDCU9SAJcp24qEtiVhkdOaa&#10;X+bp2oAtRtCzrlyOeamcRiJj5o46VnAqInOT16etNMhMY5bGaALpK7E5HIoAAjOSnJ4xVPccuNxx&#10;j8qcM+TyxPHFICf5dhIwOKZxsJ96hJPlHJPXpShk2xDJz3oAm+U44ApQADIQ/NRFl+bPHrQrI0zY&#10;3YIpgT5O5eKZI2BHiPPNAJ30/C71JBxQA0Nlo/3Rwf0px6Y/WkGS8g3jH0puBvbknmkAZ4PWlAOR&#10;gnnvTTnYTsPUU/5sKd3AFMBrbNq/N/8AWpuDt+6BTmC7j8vWmYHzYY5/lSAMfeOzt609AoOTnpTR&#10;n1pV/i4yRQApAy3I5NJgbxigAZY89eaBy/GOlMBQBydv60453phBSAHa5x3pT2GKAGjcXOSTQB87&#10;fMOlOBfJwhGKUjrx1pARFRvJAJzSbW2Z2ipCeelJv4bOOtADV37h8nFSDIzRkHij+MUAIR9/PYU3&#10;sPkqbHDZj7cU0jA5bNADMHZ939aeqjYp6Y96af8AVnn8KYCwc5zj0oAnGMKcjn3oKr5gAYkY61GN&#10;gjPynrUnbpxigAIHmYxSjvwOaQ7dp60cbRjmgCNyxH3aZzgcVITnim4+ZuBwfWgBqqSWGO1SBQAx&#10;BJwalVU8pjnnAzzUgCHKhRyMg0AQ4O0nae1Nc4I47VI7DAG3A9KgbBGcnNAATkD92T6nNKp+bkdu&#10;majyvKgmkJyc4PHSgB4Lgy4TjNKA2F4PXrTQW8puCOalH+qUkduaADZyeBTscDjvS87oge/Tmkb+&#10;LigAOPNU7BimOMgHPSnHhcn1puTvU0AMxiTO/k0hXCsNtS/wc4600g7xhqAEA6HZ+tPGScbKFHC0&#10;9mQb8KO2aAFAG1/wqNiu5RzTWY/KAuRScb3+X04oAcO/NO7p8vTNJ2ppB3HigBcjJwpzTieo/KkX&#10;7rfL2pp2l+lADi3TDLx0puW2ZZDkmgBOTt7ipDzIPl4xQBGdxYdeR+VOCgg5PanKDuJxx6UjEblw&#10;tABjC55pP4B8tJkYPJHtSZOD8gNADwRn7tByQ/zgjtQBmJ/pUZAAJEhPPTHSmA4N0wKhcny+v8XN&#10;LxtT5gfanKvzPxx3oAQFvMt+n3eRUgd2d/3QUdqNoKilyvmL8nAFAAxfaflqItJtXCgDNOJy6/Ma&#10;jw5aX5DjNADxnd9w1IAcP8v601QcpyPcVKQcHFAEZA+QFQaaAmXxBjPfNT4Xa3y1Hhd6/MevNADC&#10;W3tmTtxT/m+ynMowTTXH3uDik/5Zjk8dKAJQfuZbORQMZHBqNTyvAOOnNPJy2cjpSAfxzznjpTed&#10;gAU4NISm5Msc0mW81jjPFMByFfMO5wKX1570zk7TsNP7HK0AIerZFMJOGGKkO3P3scVDuUz8OOpo&#10;AePN27vLBpRgsco3TrSrkq3YCmMw3nGeKAJjgq3I4xURKiXG7nFMJXyHyxzmmhhgfumzigCTJyxo&#10;XaYwSOBTP7o7+lOxmNucc9KAAZyfnyKDt2Y2nrxS8bB83bpijjP3c0AJ8uA2Kdg+WDimlRyR2NOx&#10;lwc8AdM0ARkg4+UfSpF3hQSevfNLhdxPA56UEtubBz6UBYG+82cY7UwIDzs79c04/wAAJ4zT8oN3&#10;z8cdqYhuMAZYdelNIT5wM9qVv9dwOMUd/u5NAEe07mOO1Kv3E5PXrU2Pkb5scUny/KCBx7UgGkHJ&#10;+Wk4DjOcYpSRhyGOPSo2YeZgJkkUDJNzYICjGKjHfio92G++aUk8miwrlQscD5TkUFvlPzdvSm55&#10;Azk4p4HzJ8lMY0KN3U5zU/Oxfn/Sm8h8Z7UuCE5Yc9KkYv8AFzSgDDFW7VET+8QFjnvTvlwflPPp&#10;QAp6imH/AFhNSYGDTMcjigAGd2c00+YVbEe7mj5RJzJjjvSq/wA5KNnI6UDH87ecDilDIGbLUz5t&#10;xAyPbNMBBuFBXHoaALORskO0kkdaawxCmCSc+lOH8A39KUsdynOPSmIYdoWPkkkc1GTndhMcUr8i&#10;QiVutJg7emeKQ7DQCXXI71LnaRiUdPSocttHFOBXym+TmmIjdhvHzHk0gdQvJYHNOKjH9KZtH9wf&#10;WkNEwfK/6scU8kBc7uvaogjBgcjGKdycZQj0oC43JMi4iNSc4JLjAHNICoAHmDHpQSu3JDcmgBuQ&#10;cY9fzqUhhbFtjYpg5dOB16VMzSeWq+WpGelADF2+WCAeRS9G9MUrZ2DkD5arbxuQEk80DLiYJGR0&#10;HWpWUbDiQHiqathD8wqZZYvs/Q5z0FDEGPm6DrzTG++3GOKXJ+b5eOwpOey/rSAiYHcoB6nk0AqJ&#10;FG88L1xTzjacocml2kRg7Bg9DmmBHwHI4Oc03HyZxkZqXaMt8w/GkC4QfPgnNIBPmyp38Uv8P+s5&#10;+lHGACRUbE7lAYc0AStgsvy/jUBDC84cbcd6kUHGCaUqctwKQELIGz3OeuKaF2kcdKsqPnXLdjSn&#10;GCcd6YDFByuZTjHpSHG88dalAXefTFMK8nHpxQAKWDsc96kaQlk/fjAqDP7h+OSKphZvNky7deKQ&#10;GmHLSdzxTtygNmI/Wq8eRHjAzUqn5GBAJzQMlBBH3yOOvrSPyWGScEYpcjZ2znpS88N5Y6UwGlRt&#10;X6U35PUZqRQhjkycVGAvmj09aAJRja3yCnsyhTwoqLICN8hPPWozyyZQ/e9aLgPZlPljzOd3pTAz&#10;l5CQB0xSHHnN90fLSDfsTLA5Y0gFz8ynFPVjv+7260zGOKb83HB9qYAznewwOtKrDI/ed6hZR5xG&#10;4jNOVcNJ8px2NAF1X56dKcSMnDjFVAeCc0hfCckdaQEpA3H5qVSgifODzUG4mVf3hxjpTCzAL8vr&#10;k0BcsMV2qRgZHHtUGeuRx61EXJGAGPPpUi7iqZGOKYFtM7Ew/UelTqq7ZOnWqqMcDOTU6umPSkAM&#10;D5i5I4qM4MmBJgYp7Mu4fODUBJ3EhB14pgTA8n94PypNw3nr9KhBbfk46cU1cljyBSAsqRsO5Men&#10;vSsOW+YH0pBg26gyA89fSjChgRLnimgGEHIpp3CQ/MBgU9u/FJxsOSfrQBFz/e5pylfMA82lO3MQ&#10;IPQ0wK/mOQD160CHFiZXGOPWnYfdL83AAo2nCgjt1pRjy+o6daAEyMtnH1oDJkDDHJpoU8ZY96VA&#10;eu1eG7UAPyMyDb2po2bSQOM+lKSBJIdn601WYjlB0oC44bcngU9duJPn+mBURzsTjByabzjPNArl&#10;kEHzORgdfamMep468VHxtcZOSKQBwq5IwPegBxGS1V5DiTaYz1qx35zUTqCycgcUhEQKl2w3GelS&#10;qf3rcHGKiWMiZ/mGCasD73CjpQAoIIkPl+negHMZHNC9+RmnHOBwBQMVdoBAA571IvU8dqgyAuNj&#10;e3NKG+Y7sDNAFobA6ZPPNNKpuk65JqMMhHzEDPSkyRIw/I0ANZf3y4cdaQjDN0NSYHHJzSEDb060&#10;CI8/OeOgoC8Phz1HanBW3r9adgg/6tqYER2hxyaaxbecMRxUh6MMDNM+bYOD9aAKxH3SCR83IqdW&#10;k8onyz9KjIJyMjNWY0by4ySO3agCEuPNYbG6cU9XIiyR3p0iKLiTgc4qLHzGgCwjLk5GTS8l3KgZ&#10;GKrLu3jj8alXdvY7iD60ATAfMvOMmnnG05znHFNDNvYMi7e1BPJ4GM0gAdT8hphJ34x1IpwOXXOM&#10;U043Ek80wFOPMIxQFYs3IyB0pOOcH6UvJYHeBgc0AKVG0ZbtyKj7jB78U9nDOoAJ+WmHf5sRGAaA&#10;HHGB83NJn95SknPKjNNySTlAKAFcSeWxXGB1z3qBs7AC2TUxPCjdTSBtbNAiEEBjg1KjDyWPmD71&#10;QnAfHNLnAX5eM0xlgnIHApMLtIyTjrUYY5TJHWnl18xBzuNIQh+/who6DpSM20uCw6dqh3crkcZo&#10;uMs7vlb92O1NJBfJOaYzLtTAqEtiUZwM0XEXw6lFCoMY6UuV2njBzWcJGBkImAzTvNYKo8xST1oC&#10;5dLL5y/OOByKlEiC1IIUnHBrJMr7G+78zdaTe/mL+9brQBcYjef3gOT+VReYu5/lPXrVaR/lfA5q&#10;De+f9Z+lIdzR3Ha/7pc8YIpwP7s5xzWfvxIMuTmpN/AO8gUXFcumQ7V5oEp80He2B196oPJhRhhi&#10;ojMBgeSckcUXGapbLE72xikLHHQe1UI5CYuX70SSAIMkgZ4I70XEaIKFeZx7U4NHnhc89axxJ23N&#10;x0qRXkO7nHoKOYZriRBMCEA4pu5d68ZBbg1m+Y3GZc4FPV1AjLEdadxXL7snmoM03e4bkLgHtWbJ&#10;Opc/vOnTFRCWQ53E4z+dK4XNrzW81vmHA61JuP2bLTJz2FYyv+++4cbfWnK8nmOeSCeM0Bcvkp5s&#10;fznmmsTubk1XDjyzkH2p6t0OPzoC5Kh5cdelPYnHXpUO4bzwAAKQO25/l47GgdyYf6wfKOv5VIQQ&#10;W47CoVdQI8uMkmp8qw4l/SgBAB8uSKDtyPm4p+E2YaQZqFvTcOtAEhMfkttJzjrUau2F/d496TH7&#10;z7pwepqUL+76/jQAm7g/MMinA56Z6VFtTePmPNKGw9MCUnkDBzik+XcTnmmFss2aQHg8UXAsApgf&#10;MM0yQtkYxxUPPm/fI4pygiMbpu/Wi4CcedkKM04HAGTzmoWZVuHGeKcMHbkjGaLgTZPy8UvdqYOW&#10;604DLZyadwHqfk/GjsfmpAAHIxxil438kYouAn4j3pv8eODxUoRCow4GTTGXbL6cUAHdfrTtpywy&#10;O1RFlA5NO3rnvQBJtw+OvFRE8jmmtJ+7c/N0/KmqzFc7B7UXAkJGG5FN3KJBhhTCMspJOPSnbVz9&#10;3rQBMCuVxnOOaUdRzUQxlOKkyPmO00AKSBznvURJyTnFKdu1+WPpTMDK/JSANzeYev504MSH+QU0&#10;KSy8d6dhsrzihgOByophH72T5P4uTT+ASM01m4Y4oAdxuB9qB/q5f33PbikGCgIl59MUv/LPO3vQ&#10;AgB2KNoznrQRmY5z90Yp2QCAc0qgeYxweRQA5EAT7q07b+7DeYOCeKaSwY4WnKRhMt1NACYyjnae&#10;tMIbb0qzj9y3HOelMb/Vn93zj1oAr4G5Bt/GnjZiQYHUdqOQ445xTWYqmdooAeHh80qUycdaRiuM&#10;gY5qJcnDYp6hSwJkbrxQBIuN4wOlSsPlqIEBsEd6mzHgkyDp0pAJxt4pOMscYoJXK/MKTIx07UAL&#10;k/LyMDrzTeN0nNJg7epwaOAeSOaYCN1600AAE0/cvOYgeOKiLZLHyz16UAPIBYHGCBxVaQsFf5Oc&#10;9Ksf8tI/kNKVJYZP6UAUV8wyrww5qwCPOHy9Kk2Da3SkwArcdutMBefMPH0qJicfdJ5pwzgHPNHO&#10;3JFABn/VcYOPWnc5J3n8qQgbemRSA8/c/WgCQL8xOKdtHNKmcjLACnMw8lyDznigBmBjtSErscbM&#10;HFNyTjJFOyMjIFADMcikw2zG/wDSpMjH3aTjk0AAA4+U4pWC4fCnpTSQIhkHrxSB/ujI56UAOCtt&#10;GY8kUuDg1JkGI5HOaYetADCOBzTwF2cHBFKMc0jECJxjntQAiCM3S7vSlcDMh3rjPFNw2cEYbHBp&#10;Bnd06GgAwQye9KFHPXPanEnachfakBP92gCRRycjjFIc46Um4/NlRmhiV8omRevSgBdpw/fikAOG&#10;PSjdkfcH0pvOxutAADgnmhtpi5PNM/jHPWnelMBhB3DpzTwDt6imjbu5bOKXPB5FICRlHlpnHTqK&#10;h/vGkZ2w2XPNVw0mZPm+lAEryNuQBupp8ZJc/IcY61WG8zw5i71bG3d90UAOXb5jHvihiNmCwxmm&#10;5UM3WkP0oAZwCfmNITgnJpCeDxTCfmHymgC2n+olJj+nNR7SS2MdaaGIB4HSlLH0IoAQjAIBNJ35&#10;pCfmX902PWnBRuXigCLb855704INjjeeMVNj5femsDle1ADdqfL8xpccgBgKUAYwR36UuCH60BYZ&#10;sHmk8HFWMqsb8+lNA+5z60rY2tlOo4oAgZ3+3ZCEjHSomnfzn/cEc1YVMbsuTzSFFKv+5H1oAIZc&#10;soLDpVzcnc5rN2gSgheTUqs3mMNmMDrQwLZfBGKaztvPyjNVmLYXjkmmFjsXhuT1oAtDlunNKThM&#10;c9Kan+sjy+KlI+eTkHpQBAByMMaecBn5HFO2/vAM9qaQPKmGT0oAYdjIenvUQSLnjrT1BEZG7vSb&#10;TtOT+NAC7Yw6DzOtIQAzYBJz3FKox/SgluTtFAEJKiQnaB71IrH+8Sc9aRskN+5A5pCJAEPlnkcU&#10;ATbjuOAKXJ55qLDEcNg1LtIiUEnJNAFdh+8Y7Rk+lMKFoXBzjFXQmYd2eajK5duT7UAZgtypjxcM&#10;RvznPSrQPyA46AdKteWhjYFcg+9NWJQ564o3BKxECSc7jTG3FMbz1q4VjxgAdetJhcn90ooAoukm&#10;IyJD19KnCNg89hVgBQx4FSgDAwgoAprCBKW8sH1NSbQBkL9as/MAOB70mBk8Ch6hYpHf5hO9utSK&#10;xDc56VOVXzlGKCgzyFpWCw9SNq89qa2MNz1NIoGMEj60pGWBz2pgRkx7zlSTt4pgZMyncc56U9l/&#10;ekY7VF5a71OD1oAmycLz2p6gESHFNUDeQVPSnZx/CORSAdj7oIB54prI+1iEj4HpRk56nFSK4MUn&#10;POaGBXCyDcTFyetLnMWCc81MTkMTimEjJ+THHFAERG6N+WHSo2EgA+ZuPep+eOKD9zp2oGNQuCSS&#10;CcVKrYDDIquck/6wgUBWI3F2HpRcCwSpYYkoG3PJxj3qLbj+MGlO7ch8snrQArGPzRg9qiIQv3yK&#10;Afnf5B19acOq8fSgBR1PFSbcgnNI2QSO+Ki3t8w2d6BD8fM420/H7o/N2pm8YUZ5pshbIwKQyTYP&#10;LGG79TUW0+Z/D071VlnnR1BbCdsVAJwXP+kHk0AWJI3Imwqnmqf2dtzbrcYzxx0q/GSShD59eatA&#10;jaQVWgDJFvbADCrnvx0pr2loySZxknrWsyxGIfuc4PrUZC7T+6A46U0By93p9v5VyFYO3GDjpVWG&#10;wvhaKY2UEuPxrqmUlZBtHNNC4dcKfzouJohjgvDaRgqFfaKk8udVfJJOKtZfHJJ4qQFsfdFA7Gd+&#10;8wf3b/iKps7JcrmAkE9a32UtvJRc9gBVW4tmaEfvVBOMDFA7Gd5sS9eM1Zjmh8xPmXB/So3tQbcq&#10;QCQfvVRnt51tioJxjsaBHUIYvswfzkYdqXch2/vPwxXF251f7Uw+3yBQ3Ga6KGR/KTdtzt60AjQc&#10;5Q9KqnOWynenGSHGDKc4p8fzI54x60ARlAVPBphjfJO8GrR2gN7VESu1+egpAQbD5meetMkaTDAZ&#10;61LuJaUAn8qQL14PPegBkat8mTIauADaPpSJgW5Bj5oB+ZD05poQnryacMc8UrY3Y4qRFXys+YvF&#10;AEQB3NlGp3GMZpfn455zQygqvBB9fWgYfwcNTTncMNjijjYRSDdjnHWhAIRwaMHy+vel7KMU8Fcn&#10;INAEDA7j8hNM2tuk6CrZKj+AnPYUhHI+TFAFcAYC5OO9SAfIPm6ijHMnHfp61MpXbD8oHt6UgIQF&#10;Ck5pM85zUuF84hj16EUpjIQcg+lMCMAbGINR5cZG3P4VJtG4fP1NOA/ejDDGKBEBZty4Q9aeMlm+&#10;Q0u1vnAI+9S4YNHz2oGMw2T+7NPJOwjPekYnPvTQBg+9AgPO3mnYG1vk7CgY2kUeny0AL/GOM03J&#10;D/eyM9KM/N0ph+6eaYE27mQgdqjBIWT5RndSYOzGT1p+Bj7tADByRkGjnb1zT+dw+anEcfdAosBX&#10;IbzE5HWn4+cc9BTsLtIowKVgEz83B6UEkMfnHSkYjzFGzkim4yzeooAaznKjacetAbCED1qRgcYI&#10;6YxQIzuYGMg465oAiwSRlScDinopUPyxyelSBcBckZFPOeScCmA3Lbk4pSTtyFIpuQUb5+e1Pydu&#10;CynA60AHy4bjtSKD5RGe9ISNi+tOz/os/wAuDkYNADMR7m5x+NNb7uOwNNLZkAZucdaDyD0+tMBD&#10;1IxSxqRkls/NTgo3dKmG0QHk5zSBjCD8h2jnvSceYRjnFP6qflxkUzu4J/GmApYAdKiEql1HHBpC&#10;oLjk04xqMkjnFICZmQqpEoxxxQuzzwdwqqQArDYfzpwztXI555oAu/ut52xg+ppcKeS+MdKqx4HV&#10;zzUolUA5XoaAHFSCMnr3qNsgvjjmpXnieLG0DAqvknORTAMnaflpR/qzQASE+XqacRhsY5oAZgc/&#10;LQx5YkdCKfjk80znPT8aAGsoMytg/dqJg24danPQDHNI+Mx884pAVSHMb5GOeKRQRK5JHSrJTjk9&#10;RxikCfM2U/h9aAJEVTDwopSi+S+ZDxTBxbr8x+9T2O61ZQOpHNMCIj5uMGmMP3kfXIFT8AEFj93j&#10;ikAfB+QCgCuA+H3LnnrUqgADBxUrBdpyM0zJzzGRSAA3IGKcHcSE4WmBVKHJPWnYGwUwJx973C80&#10;09HOe9RjcIpcy4J70oDELh+i8+9IBSR2P407PC8npTMDbjbjnmlB+RM8DHBoAeScj93nioeMSnuW&#10;p+SWgwOeaiO7z+/PSmA75d8XzdR+VSDgrg01QcOcDpUg7YIpAAAyeeaaP4+OM08cuOBnHamfPsPI&#10;wD1oAdgc/NilHrkZxURZcHCtmgE/LmmBYAO5jvHTmoz1PzjGaUFSj/PzioyV3J8p70ANb72M8mlw&#10;NxzSggyNhR7UuDt+bH50gAA5Py9KXDYHH40HHqKMgDoaAJAPl5c009CdtJu/dtls8cVCWk3KdwAo&#10;AeSd/wDqx+dREkyc4p3zbMY/GmkHep244pgSjPPFOG7ByOlMAPqMU8EDdyB7UgF53Pz6Uvc81Gzj&#10;Yvzc0xmOF6gkcUAPO3d170oK/aH4GdvrUOVO0MTilIXCnJ46UASswzy1NEuFbOAe1VHLGRBs52nF&#10;RKZCRuPOTxQBc3gnJFAeQlv3YHNVl3BTknOamTJU8c59aALC7AGGzJ65oVQWk/ejr8vFIPvgFuSK&#10;Vf4iDjmmBKFbzEHA4oHBlyRnNPDZC884qsxYGQ8cng0gJysPlk7W3Z65pCev7zIqurjAyRnPrUo2&#10;7Sc9RxQAHG5vmbk0EfvAcdBTTkFMjv1p4zzQA4KN4JHNIwJdcAYxzR/GvPekJyzcduRQAgyCCKae&#10;Q53dTUgC7G+XjtzTO/3RjNFgG4O9ODTvm3v9BTvk45OcUzPzod2KYD+4pcAs3HagfxZYU8j90+FH&#10;XrQA0g4f92MgfnTB9w5Hely+QCaPTmkAvy8YNBbEi89R+VHHNLwSPlH1oAbvXy1AkB55zQSCuQO9&#10;JiIlwSd3tS8BWOAARQA07STx9Kac4zRwG4AJLU4/cPFMBylhCcJ1FHJjb5R1pFAAXjtUvAVeTyKA&#10;GBE3k+WaeAu4Df0pAXxypNNZgCDsH1pAPfG0fL3qFt21PmHHQUuc7vm5puP3uSh6+tMAH3x8lS4+&#10;VvmApiqBI/ynp+dLn5ZPl+hoAeQBjB7c0mf3bcCmZ5HJzQTyaAHZ/dnjqBSf3sGigf6k5Pb86QCc&#10;/PlTwBzTPlIP7zv6U8s3kkDHNRAYc8CmBIBwcCmymRbGQrb5b61IM88Uxue5z3oAqrI7Kg2fNjnN&#10;Tru2OcdxTVQiZ+Vyak2kI2B0pICZSDnnnb+VISdrc8hqjwQ/OPu0/jaTimAHPNMAXdJgd+lPxx70&#10;mBk56igBmW8tuDyKhbO0jmrJAyaYVOwnigGQDG5FOTk9askMET5hj6U3YNsWR71Y+byAMDGOKAIQ&#10;B5g+bjFAxuc7T1p3HzA9ccUo6cyDNACc91/Gl/u89M0c5GTgA9aPxxQAnGGGD2p4Ay3ODj86ach2&#10;zjpSAnA4FACnO/pTe7c8UuRkZPNOI56UxDM+/wBKcMeaM46U4qvcnigg+WWCjGBg5pDI8LknnOaA&#10;OG5pBv3D90OvrTjjY3I6jFNCEyoIyTyOKCT5cn7ztVd2HmkEE8flTwMxqOaQDiW8vkjrxUJLZb95&#10;UmPkUHNJt4+4aBjB977tSYIY8UoX96/TtTyOBxRcVijsG7Ow1IB8kYIpA6hcF+/pSZPmZz3qblCs&#10;OT8vao9q/Lhn5J71IT975gOOlM3HA4BOaEMMANyBT88nFNyShO361GSN496BEylc/MTz3pOpPBwD&#10;UYIwc+vFO3EBvlz+FMY14wY5PkYcHvSwIFi4Y5JNSgMYhg8Y6UuAI1+Q/hQIbjKsefrTQBnhhnPe&#10;pDnZ/qwB6VGdvmuQnaiwx+eOWFIDlOrYzTf4Fy2TR8u4/MKAHnG0dPemnHl80LjY/wBaeFYx544o&#10;Aixwnz9+aTA858JipCn7snY3PakCgb+O1ADSGyPlNKoyV+Q4zS7jtX5TT88HigLCsqjaMdu1NP3u&#10;uKeT+7jHmDmk2uC2WzQMhKnnpQBJsQeXnmpSORgcU8HG/MYoEQ8/aPujIHSpCRuA3MM03KkDmk/j&#10;HPFAx/ylFAfj1qrIgDNwDTxn5SJDw3SlJUyZKjpQBACfNYbDipF6n5h7GmsAC53gjHSol3l8hzjt&#10;QIuBvmBHoaUBDE2bzDZ61Bj5OSfpSKMM3zN+NADmdhjKBqkjkkKN8hxjvVWRXYHBIGatQ8IgPzfL&#10;RYBwxkfK3XtSkx4cbGyRxmngHLkAAelRnov7wdelIBAPlOc04ou+LGe9OAy3TipePl4oAhEfTDfn&#10;T1Rcg7xnHIqQlNp4A9qb+7BPfiiwxOPLb5QaZ2IAHShRGTICzde5pCOSOhoAUY2j5qBjP3T0601Q&#10;x3/ujgdKdzzwaYEbgeX261GQNx9KlJ+VxTWztGGHSkBGMfMQ7cjpinLnaDt70J5m47gvHanHOc7v&#10;rQA/eu45UdO1NMh2kA8VA2fNjAbjvUuPk+9z9KAJA48qMgDPfmoy53H5R1601lbaflP0pFX953Ax&#10;zSEP3SnaMDFOyRF97J3cUoU7ZMMSAaYSN/CdqYCgnzRn8acMfj2NRAv0wMCpOCU68UgHAHLA05ch&#10;2O3+GmA5kbg4p3SM0xjjtOD5YpmPkA/WlJH9w4z0qRh+5U56DmkBAQdvtUTqNjYHWpSSSoLDGaXG&#10;WGD0FAEUajPLt92pgo8snAPNNxwaXueTTEKQm1cQL9aQD5+tO7Dn8Kd/y04PakMjO4ocN0NJ8vyg&#10;seaWQEx8ZHNNAO9cnJxQIdjEcm0Hp600Z6YNSoB5RGD1pRjcMUDG8bD83GKjATcnznvU5z5P3fwq&#10;MLw/FADQH8vG58butSjZtAyelKAPLYUHG1sRjp1piG5yR8vHrmhseW+T34pG/wBUBnJz0pv7rA3I&#10;5+hpAPBJVeBTgzbHAx1601f+WgBON3FGBk8imA4Fieo6UuF+XJqMAg554NKxYyZ5HFAEmBuX5hik&#10;PWUYGO2Kiy2xgUY81J2XntRcAI4HzdvSkGNjfL+NPA+9TlAzy1AiPBpCBtkGD04qRsbT834Uz5t3&#10;XNIBgDFsAfjTgG8s5U9e9SgHa3yjFIQTGxDd+aAI/mxg9B70u0GNhu70hBwAeaeM7zg8UAREYI+T&#10;t60gAzHwe9TEcHIo4yTt/CgBnAZfm70YPzYIxQcbvu08fx/hQIZ1lTjjBpjAeWnJA3VOMbc5px27&#10;W6dKAKyg70+XtTgG8w5OfSnbV5IkOfpR09zg0ALuXjJqTHyj6VUQnzZiUxg8VMrt/eBxQBPwGXjt&#10;S7mww2r7GquW3k+/TNSq2VkyOccGmA1z+9+9iowJcH5+PShskg7T1pedrZJ7UAIozLyD16elTbm5&#10;547VXZmCJiMnnn2pd7fN8tAErEGZOD0pDtw37v0pi7y2TGMdql/if5fTvTAbtPmL8w96fj5SCp5P&#10;WkBOTwKcCpZgWHWkBCxf5Tu6DvTN7ENnAGKlKjP3jim7Tzx060AIrZiXEffjmlGSTzUiqu3Bbin4&#10;XZ0GcUARrkRE4pQRhQV4oI/cv2AqNmGxBvyRQBJ8uThBTf8AgQ68VHuJYAA4p4KBCNmT2oACT5iE&#10;AEd6Ccs2YgB2qMlP3mQO3el3DbjjgUwDPyngGgMMt8p5IquXG+fCEY7VF5jYPzr9MUrgXmKckRqP&#10;lquXwrDysnsfSqskkhtmIQHnpUQefGQgzilzIC2XOU+Tr6UwM32hD5zHA6YquZAEyWOSfyqJpSJG&#10;xgkjrSchlxnBJOSeaZ5gAXgdaroSeh/ClcPtJ5ouInaTLv8AvB7YqMu4wC+fTNQc7c7O4pr7jIME&#10;Z20rgS+Y3PApobKY3H73WozkRc9ajOMj5uKALhbAxvOAKbvJk7gdj61XydjHJoy21Bu6dKAsWd6/&#10;MNpyRwai3fL92mHHl09sfZnOzoOaAFBHtShwN/GeOOarjaPK+Y5INM5G8bv4utFgLDMDHycUzeP3&#10;XzAkmmHHOScVF8vmk4OQKQF1WOQDIo5qR24ChQV+lUI9xklYsTk9KsjPPzk+2KYEuRuj+T60u7GO&#10;9Rc5P8qaSNxoAk3Ll/lI9qdI4+zjjtUK5Pbv0pcZb7tADQT8mYz1p5JATjinYG2g/dxs5xQAvmDA&#10;wTkmpFkIk6L0qAr+7Ye9MwQD8+aAsXRIpk+8KeHGB8rYqipGE5PfpUivw+ewouKxfQ5kH7w/d4Hp&#10;Shh5kimVc84qgJTtLBuvalDjzHOD7Zp3CxrEWQ0m3kbUlD7j8mOtCNGUBEpyRzWO5dhHuIwDwKse&#10;aCsXy42jpilcZqgqScv260hEIjf98Tk8VmCRtzfNkU/zTvNNMC/n5hgjGOalBXyFwTk1nCQY+70q&#10;QSKWX5uR2ouBabcFQFxnNN53H5Kh8wkHd68GpN2Y8g55qgH/AC5HNNJHHydaYx554pDuwaAAyHf/&#10;AKoAfWmmQ7X68jgVEw+YfvD7ikA+Zuuc0ASK2YxkGpUzgDt2pEX93071KPvHjoKQyZB1yKfgYPHb&#10;rUGThuDTiX2EBM0xDgyheQTxVd2YxnBI5p/znOVx7UGMFH5PSmAkcgCcsT6c9Kk3MYmOSarRxMJZ&#10;Mk4zVkDCkY4oAYcGJcke4pB9wYjPT1o2sdvy96nUEY/dnpzzSYDCuUHyCkCnyzip8jaRtpQQBnyw&#10;eO9CQEIU7Dhadg7IwY/1pwY7j8uDnpS87jlqAFwPLJwc02gk+XwM80nzZJ2/hQA4bc42gVG3+sPT&#10;3pzY/u9f0pyoAHOVJ7jNACJjI+XFP4wflpoFO4wcEUARsTs+5TAPkHyHmpecHI6VGxPlr8meaAAd&#10;Bxml7JUKlmkb9yRxUrfcT93k7qAHj+HilP3BTQW8zPlmnknLfL0oAbk+R1GSelHOwZbnFIc+X9w0&#10;Z+eTnqBQBKCSv3uO9OG3yW/eD8TVMtw3B6+tSK65B8vNIB4zzxnnrQR8wG0HNLuUGT92QM0ZBSMg&#10;54pgISFiXCcVEW68GnENgAk8H0qMlvtUILrkigBNzbzz2pQzdS+fSoSJDc3KmMgg9fWpEVvKk4z9&#10;aYFhTlFz6etP4GeRUAzt6UZPmtnPSkBKzEjrUZYmPt1qMb8SdOvSnAN+VMB6lgy8VZHEKHYo49Kr&#10;gAbyT0xipCzeSOmMYpAI7qI8FcnPUU0O20emKdHGhVsnvUoRRG/zUARDcYmJXvzRkHGF4pW/1QyT&#10;jNMJUN3PHFADwo2ninAHeuME81FuHlN8ppjP8ykRnI9D1pgT4+Vz5YHNRnA/hHPvS7s2/wB3vzQV&#10;QvHw3A5NADDkHALE4pymQkgjtT9uGPzDjtTefMb5hQAY+bNBAwOKeo+Vck45obAJoAaByeKdwIn4&#10;HSgHk1FIRvPAPpQAg3EHim445j5B4NS/L5GSx69KCPvfNQAqbi33h92p8DJJNUn3hlwT0pQ7Zxls&#10;4oAt5OB+6GKY2zy1+Tv1pitk8inZyDjHvQAEAetMcgFuT0FPBOfu1GwcufSgBgYeXn5gM9KdlOCA&#10;ai2ybn+fjHSgEgNkD8KLgTZbf92m7JGMnzHp3pFJyRgVbhZMPlWJ7UAVlD7UyD1NP2n5hmlZl8yX&#10;heDRvTa/7smgBMDB6dKbz60pZf73HpQBwMCmA0Bt6naMU11JQkMc5qY7McqfpSny/LOAKQFQg7uR&#10;g46UgHX5TUrg7R8xPPSmjdjlaAAfdHNOxzRj5M7e9KeIx8ppgNOcj607sRgfXNIQMNz6cUYAK8mk&#10;AfwZC5pnzbQduD71PhdpwfwoK/eOKAINuQMg9akUEbuRjHFLjhhjjNFADTnFOQ8Dik7EEUmcM5yv&#10;HWgCQnJ6Uxi+78KFYbeSCMU47CnBzTAagHBySfrT8N5mD07UiKw38jFPZsAfL2pAOCsSeRTioG39&#10;4DVUycYJPXoKA5N1ENxA2/lQBNz1yKQkbGGO3rSZG5gMn3oCjcDk/SgCIkZ+6aUAENUxQf3RQAAx&#10;wn60wGhQRJlQcCjACL+7XrUhzk/LTSPl5HSkBAzDzgMMT646VOhO0jccGm4GfuijuPl4oAlHUU3a&#10;cgBRSAjjOKCW3NxjigBDnaeMnNIP9WcyDmmB1Cr8rHLU8lcrk9RQAnHFIByOOKdgckLRigBhxnpS&#10;7uRz9KRsZxk1ETgnj6UAWkOZAdn604gllOarIx2udnf1qbceP1oAm+Uofm4po27gAoxUf8S8dKXj&#10;ceKAJBtweOO9KAuUAK96gJAYcHpzUiKWR8TAYOaAHHaOsffpTSDkngccU35/Ok7804YJ6ZP1oAQb&#10;QR8vNKC2/wC4ak2/O+T0HFJhvmoAYGYFsjvS5bc/y/Q0hAJPznigkgt+7NAwBO7PIp/8P36h/eby&#10;fIX86fkfLz25oEOOMMPKBz703cckA04j5XG44qDY+4gN39aQEuTzzTgBs6dTVfDBj8ho3PvAoAsH&#10;B7U/Hyfd7cVXy2B096cHAK+uaAJCOCMEcUwL8y4NK0hb/lmMU0twvzKaAHkHbgkE+gNRndvYZPNH&#10;BKkHintnKcHpQMYN3HzHFNPX7340v987vpSqrGU5TPy+tACADIyQRUmBmTL8Y4FQOGFw3yMBmpcN&#10;tTrnFAC4GOhpMkZ9KX+E0wgBT84P0oAPl3HK9T0oGAxOwcCgfdOUxzTGJGeSaAHswxnmosgk/LTN&#10;wyowetKeWPy/rQBIqjJJAznjmnZB3DeuRWbNJMrz4RyMjgU2KaXep+xkZYUWAszoGQfKOnNVUgXf&#10;/qPpzV5gSzZVs4HSlUEEcGgQQoisckgEVP8Aw9c0zkIxGCM0uV3J+9FIY89VxHjjn3pBtEY+QUY5&#10;PNHOetAiFwwnUhseopvWX7mM1Kyt/eFJtYOfpQMAG8sgsMZ/OpcDCjPUVGpIPUY9KkUoCx56UAPH&#10;G0g80vzEyfOc8VGSSpww+lIrMHb5h070APKjyxjktVSWI5X5D7kVPuYo+H79aCz7nzjoKYFARDtB&#10;SMvyqfNxVw5OMAAVHtO+XIXqME0AVcPhSIz0Oat28g+zE+SQSafsj2ff5pCqq/3e3SiwEMjymaTg&#10;5wMVBuk+bOc59asnksODzUTIxZxxyBRYBFf96D8oq6NxjjJCAZrJlinVmyQMHjmlia78wDzGIFID&#10;XfAzx2qIlvL6J9KqzPKI4hsf3xVRmlUn9659qEwsaW9CU5IPPNTIwPY9fWsuORPLXkZ3dK0IiCW5&#10;5wOKYF1fLEw+VsY4xSHG58KevFRnIz85FNBBkHz0ATfJ5bZjHNMwMjrilBHIxS5UHGD70wDb+6+6&#10;cVFxvIyealLt5bDI61Ee/wAtIEOGQH471A7S7157c1MPL2zcntTGAGDg0AQM7BRnJGeaRJ185wEP&#10;C9TRIMq2ABjrzVZkyD+74x1FAF1ZcuvzDr61cJAtl3yg56e1YQWQY+ZgA3r1qZJZBJgliAe9AGsx&#10;TtjkUzJzwKrbiRgMQKepfzT6Y9KBE2cjgdqcuzyUBU5LGm/NtBEdO/h5XnuaEMYyjc3IPFRFWwPm&#10;PtUvc/LTCQHOc+1MQKCCeM8U4Bsp+6PegEbGNTDbvXOelAEWO+05oCjLcVOxXJwvFQll8w9MgUMB&#10;ABk9etB6D5eKZuUjOO9ObGFy3agBpI3rgdKf8x2gZNQk5STA7jil3gZO3tSAmO3g7eSKYcYFMEiE&#10;fd4B9aVmXP3D0pgNIBcEEHn8qeoHmCmZyW4wKfx0x34oAmBTAyF6UpaPYpyp/GmumIUzuFQlRu6n&#10;igCU4J+9xShc7v3i8CgAYXsDSjd5snP40ARYIZiIz19aU9Rlae2PKk57jimkjYflweMmgBpzvj+U&#10;EEflTTnyyNvU01mO8deBzSEjzF47UAIBlhxUiqu3k8Z5NMjZTcyDcQKmBXOAOh5oAdg+auIxyOua&#10;TafLcZFLnlvmPTpTG4DdaADkKnH1pDu2nCD86af9X/rMc09ceSQevrQAnG05U9OaX5dnQ+1JuGAN&#10;34UFgZVAj7daADaPkyOtBChjgHGOtLkbUOTgdqC0ZVDycmmBFICUOGHSq6iTc/z55qw3CvwetMAH&#10;mg7jQAig7TxjNPXouW79aDkFvlo4MbcUATL15mXGOKeeVOG5PeqoHzdTgdBUuTiQY545pALl8nj8&#10;aZlvMxsGPWpVSYxA7eDTgq+bHkjA70AIoGGzio2U4bBGcip9vzS8jrQVGPWmBECNwAgLHZTcN5aH&#10;dj5jVjCDedg+gphxu749KAIyBhhsHSmqMDhOM+tK3EhGe1PApALwQfkFAC+Wo+tOIHlnJ700nplw&#10;OaAEP3xlacoHly5ZeTxTTjbnIxTWzz83pQA4gY+6MU05x9aUY8kcgnFIc56UAN5wM8+1PBkERPkD&#10;BYYOaT154p38BG44oAQhd0h3EfLTP+WK9+acxwBx35pd0e3BHfpQA07tsJweRxjtSpnA5zzTgeXG&#10;78KcApRiAetACD7xOOtP2gqo2t+FIQAVy2MdKej7ZZCQMlfSgBNpEWNx6VEd2xgQOtPZskYbqajI&#10;UueDmgAym4/uhTMruAp21Qp+U0xyAV+QmgBMt83fmnjHljgUz5fKOTxTlA35B7UAPTJlb93261E2&#10;8THMnGakHG7jJBpSoKSfSmBDuG7qaXeNvU8DiggbT096jZfmU7u1IB24ERkS/hilwM9CaaFGxqlA&#10;JcABs7emKYDgPnX6U7A6c0pUiLrg01OGb95zjqaQB8vHJqA7t/C8Zq2FHlsd3fmqzgeYDk8DmgBh&#10;B2kbSaMOWXAGBUq55IUUu3k8HP1phYYB/sU4j5OnWn4bHSnYbBOM8UARmLOcjgDt2qMxckiYc9sV&#10;bUgQthT+NRHbuOM0gINr4QeUM+tSKp8o/IRTsZccd6lJwjfSgCPA/d5OSOhpT0PzYpo+83Hel5+f&#10;CZ6UAMy/ykEmo33Fl+fv0qRg+OwpmOT8v60AMKoHQ4b86nXf5K/JgGlCrhDwcUHPyDP0oAeMbV4F&#10;HykkhKYfunIoGMg84zQBIMZHFMOcNwe1SfJtb5jTSD5gIoAZ825io6jmkbHl8kdaecZbBNI+0wY2&#10;8g0wEI+RjjtTOcH60pLeUVwccUAHJ4oAkUjKkLxt5pc/uuppoB/uml53EHd+VAC9h8v600E7mGMe&#10;lJh/NJDgrnmpMDccdqAEG7LfKOlLxtTjpmk+bdy1BLfL81AD8D5zgZxTMSbHBUYz60uRt4k+tGSd&#10;1ADSi4hPPQ5p21dv1o+bj0p4CbeW5FADDuCnCmnBvlqJnbDLgEZpOeRntQBIXJGeRTPlMbcjA60b&#10;W8s8jjpSEEZ5OfagBwxtOEpcHD/SkAyF+YDHal7H5qAELEIvyj3pCRgYx19abgkyEqcUoRdkh35+&#10;YUAOO87v3XH1oUYB4py48uTBPHakP0oAO/3f1o4zyO1J65p38Q4+tACYYgAr27UuAN3XpS8iEgN3&#10;pP4j60AMycIQnfmjHynjj1pSDhvT0ph3Zb92fzoAf8vmYI4JqTGVYBuM1DhgoxjIHQ0q5yMluWoA&#10;fkZHygj1zTvl2D90T/Sk2fumOw4B9aMnINACkdKTvTSw3njA9KbujOTuOKAH+hxS8EqDnmow+EIy&#10;MZ4p5Y5+529aAFBXn60Z4NIdpDgKKZk7cA9KAHHOAQnb1pB1TPY0HIRjvPAGRUbNlCdp6UATkgp0&#10;79KaM7j9KiU5j4U9akGNx+boKABj8h5qPJ2Jh+9ObaSSEPJpuDv4oEKP9Yf3gPHFTAjyidwqL+E/&#10;IfpTRu3/AHDTAlB+YHeeh60o/wBXnJwWqHDYYZ4qXKeWVKnCj86QCnG1vpTRt8teO9NzycflThjB&#10;zQA11BOQnamruw2V6dqmwcrg/L3pjFBcMNzdOfegBB0xxk1J1UjuSOaizxwTTv8AloCDzQBIxQSK&#10;ccbeaYSpD/MPamEvibKnkimc5bgnOMUhlX/lmp6808fc++aAIx0JzSc7PekUI2DcQ/OaACZZDxin&#10;4+Qkrz2pAPkbr1osFhwAxJx2FROP3S8gnNOY4ajqTwOaLCIc4C/Kf8KlTOH6/WmEADrT0z5ZGOKL&#10;ASgvtTDDOec1IM8/NUY6556UE4YnPamMazDKjcevFNAO48UH76/P9OKF/wAmgBfm+b5TxScBmG0c&#10;9KU48s/NznrUZzvjwpOPWgRKP4uM1KpG7HmEDHpUXVj8uBTxu2/dHtQNE/BZcyEcccVCw/1nzcA0&#10;u7gZbmmtjcTnk9TQMTsOaPm3j/Oab2ApBu3n90R+PWgQ4FhcEmPGOlSkkhsgdKbg4GQfrSEjzIsu&#10;cE8imBC0qq7DYWxTBLmKQ7GB7E0suNzZUYqDjOCvApATBjtGUJNSKTtJ83j6VXTtgjPvUq5DD5xn&#10;vxQBIBlmwo+tIcfN8vNPBGxR5nGemKj58wfMelADHUHJMhFJt+VR5g/KnHZv3bm4FJkE52n2oCw4&#10;EYHXpxQScH5RRhiVGe9S7V3P83brQBCd3pTxkCP5s9aYQM96AfmzgdKALBPy/wCsPSo+rPgUZGTl&#10;epp4IBk+THHWkFxB2+c8UpduBuBx0ph5xz1oO3jjvxQAbvnb5Gzj1py5OMjnNNCsJSOCMU8AhhxQ&#10;MeFG48jgc0zku/XrwalGMLlySfankD7NL8o9qGgIizBTjGKQsdoPHFBA2gbabtbe+TxigBD/AK1f&#10;rzSHAYjk+lPcMI0bbx3qME5ODyenFAgJGeBSEkdgTmlwwU5BprdASOaBjsc8gcUvOThTTM/N9acp&#10;XcxLqOKBEoBwSen8qXEeyQ5Oabg+SSe5496aSdv3uo9KAJMgRn5x05qAfNvOMUw7iq8seTUoGI1+&#10;XtQAg653DpTk+6x5z9KTA3nk1JnlQFSgBvzbRlRQenXjFP4JboOKb/Cc9TSGMB+Z8U/J2ffNJgb8&#10;UxiA6jae9ADs/KfmoHQ80wDg0vzALzzmgCTA2H+dI2Qp4zz2pVxnk4qQhdjDcORQBGMYz6ClB+XN&#10;NA+YU7jJoAZK5CR4hc/N+VLkBAR6DrSseG+6cDioyBkfMBz1oEyVXOw/KpI70FhtX94OvIqEhuMM&#10;aUDkcUATbgc/MKCTtPamKACcA5qQj93nbQMbk7W5p45gb+VNO3anzde1LkZHynnvTAb8uVwpz9aD&#10;kF2AApe5pw3YA29qQDQSIyOpp2AYW56daUKM5z9aAozKfUimITC4T5qbtbL4YDFScZYY9KcCNsmU&#10;PXrmgCMBsHgcCg/8e4JP8VSHJC4IzQy/KhJP0pAMH3Rx2ozyacAu8/MQKaQxPBGPWgQc/Nx2pMjD&#10;Hf0PSgD5eXNM+XzAcfWgCbPAx6Uh6DGabn5xSccmgBefkBbnFN5wR19KUgb1JY09QS8Zz3oAB1Jp&#10;OfnPGKkwCzk8elNYAKMk0AR4beMODjrS9utOUKCCN3NIcZP14oAYScZycUuTyaRuuPaodz7iPL7+&#10;tAiwCMfdFKejcdqjHReKVuoxJj2oAhOAT196aCP3uGI5496n28t0PFIqqQPlXAbmgBqBiwAznHNS&#10;qDswSSN1LnGCEXOKA6lmI4/CmA/CZ4zTWwN3zU0k5JI9cU0NmP7hH1oAYwfj5T70ig7n4+lSjovN&#10;PwuxfkA4oAOBGn0pO7cUmTnBHAo/gPFAD+Pal7DJH1qPcvy/IST+lPBUk8YGKAF4GMZoPTrTMncO&#10;RinDkg5osA75snpwKcCNh+f9KiJ+c5XrSb1Ebjfz6UWAlIyB83U9KieMCSQ+aMlelRC4QSkNgDtU&#10;EszeacyDkjGDRcLkmSA/BJGetQmU5xlcUxpQZCCwzjsagcjjKjOaLiuSs4GAZeT3qDzl3MBLyDUE&#10;jjeRxynGKqhU88tuYHHJqHIaLokPnz5zjtT9wMDYIIqmN+F5/GlJbGaVwJyTsT5qjLnafmPSmDOS&#10;MHpSqGKMaAGB3MRO4cGj5vLBEZNSBI/KUc7ifmNKQwjXJyM8GgBBuCIQxzTy5wuVz65pp2EYOab8&#10;mwcjr1pgLltzfJx9aACR96jB8tgFHT1prb9i884pAOP3hkUz+OQZ6UoYbxu9OlOG3YflxTAaAfLP&#10;rTDn++asYGAd3JHNNAXnjtQBBkbxlzyfSpiR5TARZJIzzShV8t8pkmkbG0HaQKAFKoycsoyB0qNg&#10;MMMEjjHNLknbxz6VIOmcUARbTjBUHjg0mw4Y55qfjzACMDbwaVSNpznGeDQBCoIDjafrR3/1nb0q&#10;Vz+5JCHNVx9/lcZNAEgIJPFNOdsvB9qeFHPUUuPUjNAAisIQdozTsDDAsOadhvLzk4prHrk0AO+X&#10;afl/GkPV+PSmE8HC0o8zCYwaQCE8klvxqMglWIZsFvSp9gMTAsckU4Z8lcKuB3pgVcSfLjrg81GD&#10;JuIJ71bZVMsIEjdD0FMKtvfKD60ARoDkZHANSkZPBFNCkKxJB5qRcFup4oAbg7+9KB83tUhHX932&#10;4oIUIp4BzSAUBcnLCjK7W+aomZfMXjnHWo93ynrz0oAlZgQ2B365pyyDzGBXnHFVD99gSeRUiiTr&#10;2oAvhv3fbrU6MQhJXjsayyX+XnPrVlHcwxg9jxTuBf3Kc9eadvG4gJiqhYbevakVgQAW/GqTAsnl&#10;j8lKqneuRwTUaZG7AyanRhvQnAwaALKxjP3j+dIVIlx5gFNMkY3devBpw6tk8cc0AIM+Y3IqRMDO&#10;Vpo2+ZgMKU5xyaaAecb1wKkHllDgkevFQZOxiOuelKWbHzYx7UICTA34zTeCzD0NRgnK8nNPHrTA&#10;JPLEqYI6U/5ggOByKTap28nrTunGARjrmgBp/iqNiccVJ2FGF3c5xQA2LBeY7xwKU/61+KAEEL/M&#10;QC3AoOODt7UAN7nmlJ+7+89e1IQMrzTvlGfk+lIBpYeXtwDzSg/eO89BTCPn5anfw9O9FgHZ+XpS&#10;goQcP+FIFYkdKAg3ffx9KAGnPmHg0wAkNg85qUoNw60D5WJx2oAUKPK4x05NRMfk+9SlmP8ACw9a&#10;jx97PXPFADlZxJjaMVMMEueahXO5/kOcCrCkbQMYBFAB/EML+tMZSxP7ynsRkAHoTRxtPFFgK5jw&#10;CCTzSBfm6HAqcsMD5jmm91+lADRkOOe1SjAGRj6UgXKqCRTGJ6bTQAST7F4tAxPf0qqN7zM20g5q&#10;x5ZLfe+pqUBRGBsHTg0ARfOHGSD70Y6jfxmnfNkcGlAHzEpTAb/H7Y4oPsnepflyPlpcDn5gBikA&#10;1VHXYc0NnCcjApTwIQW57UEHPSmBHzkc1Jg7TzTcHzVGaMHBGaQEgYbh14FOLL83B7VBhRGmWySa&#10;QsN7fSmBM/Ih+cflUJxvf1pyk7RkCmnOTk0AJgYIPWlx8vShQce9SYOFOKQEY4I+bjFSBiA42D2o&#10;2/Iee1Mw2w9aYD8r842nJFOUAoBvOKjAJKfvOvSlYkAY3DFAEvygYDAimOR600Y8ofNzmlwMUANO&#10;cD5ajYEoRk1IM7sE/jTwPmU470AQhZh5Yzx3qQ/dPNTjbvfn+GomxkYFAEZ/hG2griEkxjJ6U/HC&#10;560DGG4OaAItrZB2npTlYbZCCQQRUxB2AZFVpFOTtbrQBY3DA5B45o3IY24H51SUSAgFz1qQghWO&#10;OtAE25Nw+Sq00iBGycc08Y8tetQSxbhkntxQBF5j7owDzmtJHbyFHy52CqUceBF+7Gc1Ywu5iS2a&#10;SAixJ9qkJJwTUxxg8c04bQygqenFNH3vv/xUwABy5/cHr61Z2kW+dwpivGCCQucUplXyz0OaAGcb&#10;mNJnDvhMmk3oQeKPl8yHkDmgB4zu5g6d6cqjn5h16U5cYPzg8Uw9TkYoAcQucbgaQKpc/N39KQnD&#10;HIoH1pgBVROoaQc9DSEKFbnPNPYBlG4kkHikyNqjaAKBCHb5KkYyaTIyPmxxTwqF0yT1pJABnIXr&#10;1oGM43nnpTSVzjeaax47fSmqXL/dPWkA11kaT5ZiAarSCSN9pJOSMVqhcRjOMdqRhBt5IJ96LAZ+&#10;X3Q4ixlOc96BJIJBzjFWGwcjaOlViuUHzn2oAkExMoXrn9KkZsnpjiq4XEbkjkVMgGYiV60IBcHY&#10;vy80uB5g4J5qb+EAt3oVeRyoPvQAqH5m+WpAV3HmkxhuVB4pwI2/dFAAxOCMUwD73zU9iMt83ao+&#10;dnIGc0ALk4IOKbldqjJprn5sBT0pBkq2WGe1AC5O7tUbMcLyMU8K+QCKj8tvO5fjBoAFb96D7VKG&#10;O85zUATaVywxnr61ZVE8tCGPSgBAuTyuBmpAqbh+8U+nFO42Abf1phICHKnrxQAfL5h6UApukBzk&#10;4pAF3csRTl27+cdKAI2zlRupuwsWwvTvU5KZXI5x1pB/EDn2NAFfaoD8HpQm7eSWP3ulSHb5kg8s&#10;05R+6b5OaAEZgJhz2ppLbG/TFNOfNz3zTjjeD0oAU58lvnGfeoy57OwBqQjLS5fNIsfP3QR2oAVS&#10;Nudw4p4IyuAPrTCE5+SjjPAHFAEu5/PUBRg9/Sn5PmvzioMjzOXA4qQMQw+YYoAk4wvSoWJL4DHp&#10;UgOXUbTUjIAeE7UAQKriQkMOnSmEMGY+U31qfHzHk4prbguAwwTzmgCMb+pNL/D3+tI2em7jFHGB&#10;zSAXgladhdrEkZ7U0kb0ApcDaTQAw8ZqJs7fxqcqCF60bRvoArgfvDy3WpVRTJICx9qlwm1uRmo2&#10;ZcNhscdaYCgYfjsaVjk8ke2Kq733YKscnripVOVBPBzxSAkQZZcEZqwMbnGQDnmqaNiaX6VMSDtO&#10;71pgSY/0ojYDleuaYxbEy7T8pFN3MsyHPbrQSxA3NyTyaAFwfLOTg0mEDntTeMkEk0jDKc0hiE4L&#10;c1FjOcA9akwdw4p6hsn91gZpARiMbFwcUu3kfvP0qdtoJAz0qE9VJXvTsABcyEeWv1NPjjjW4kJj&#10;QkDilBGEIcU1mIbdjvSEKUUTStuPJpuJPNfCgcdTUqyKSSIu3SmMfmzz160DGYzGMN0JyKaoy8vA&#10;4xUmRvXKjOKRTtuj8p+6aBDsjaQG5HWkIG1vmpuF3MSTyakABGcUwG8bgfajBw3z96cQcdeaOf3f&#10;40DGALgd+Ka2R5hwaeSnm43duKUD5G96QiDJ29JB70wLIQwLscng+lWudyYC89qQ7gGO9TzxQMZE&#10;hUMPPJyfSpcDJyaTJ8xCSOlJkfvMSD8qBAQpRgBgj0701UZvMHIwaVSQU5B560FmEspCcn0pjEIw&#10;T9aYxi88ZLHC88U9mJA5GD71XLYkAM6cjnHWgB68u5HTdSsr+YgJ7dRSrjYeBTwTgnFICo0e5nPz&#10;dcdaUqixLgirAyCOeec0zb+6I38FqYDT9yP5RnHXFRNExRsgHJ4qzhsRDPHan87hweOlFgMswKs8&#10;hANWow4VsM2e1XML85MYOKTjKN5YFAEZP7oZ3ZxTQV5Hmg1ZHlkR5YZOccVXkTE0p2/xDFACF8FP&#10;r+VNaZfNxhvu9aR87zkduuKQKuITx37UgI3mlA/1Wfm60B5PnJkOOKnaKMqpK80hQbv9X2pgQGeQ&#10;N8sPGKQTOSP3T9akKjzWAj7dKVV+b/VAUCFG4xnKdqXAIXljyeMU5du4c80/+IHgGgBu1TEflFJ5&#10;aGXlRwvFT8bRyPejAwPloGRBG2t8vBapR06cY6UuPlAzSdFPNAiXPQ5pM/ePvTOMH5qXsaYC4+Y/&#10;LmgofKyWXr+VHoKUY+fdu6cc0AQyEKo+XIOMVG0hABwOlTMoZ4xuOB0qJ0PmrzxQBHvlLEhuKdzu&#10;+99amEYC84yelBXCj5ccUgIhjcMNyacejZ9KaCPMHzjvTsHyMhe9MBgHznk0Pgq3FPP8POTimY/d&#10;nLHmkBXOfMUA9+tO3HfKC/IxTij7cCPPNSeWPkO0c0MBqHIHB60u8jfmM5B4qURgbeRn2pzLmMkI&#10;KAI2nZ1iG4EUuSVkwD1HNQFMO3AAqQb8dOBQBZGMD5h0pSV2H5ugqtk/3jSjeYX569qYEhZcnjOe&#10;9NY5V8Lg0wAnjnpTwrhOTk5pXAb8u1skE96Y2cGpGxx8oOajYkY/d8YPemBGD/qsAcmrCkbOozmq&#10;uP3qjnGauRBS4AXnHWhAO59O1BOQec5FOwMP65qMk7uQR6UwIsDKnHSpASD0oxz04pcUARnBm/1f&#10;frmpBsEjfODxSED5fk70vyb8+WOlACkj5Bt6mmO6/ul7gc0jdeAc9qAq+VkCkAnUn5aXA2t82cU9&#10;du0Enmg4EZPuKYEZ3eVyKEBLv9KcQDtBXvUgC4TCdqQDQRvPFOGMPz6UBeBk9z0p+BgUAKXP2ZwM&#10;dBg1ApYuxLH6U44wwIPTimYGwjdznrQBJ85jk5OeMc0uXEafOfeo93yt8hzigN8o5oAeST0NN+b5&#10;uaMDY5HpxRhyifL1PXNACc7vu07J2tzQR+8iBY57U/HzNx070AIM+WDQdv7zMY7U7pGQc1Dlc/d4&#10;9aAHEHI54pMfMfm4HSl4IHzU35/mIHpQA4L8/TtS87m4I5pRweRTx/q2OO9ADMfMfl/Wgh8H5TT6&#10;lG3b1oAovkSqCO1GRnOwVLKBnoM5qIgiMfKMZoAkXG77o96lynlYGOtVx91fm5pwKgHjB+tMB5Ix&#10;TM/M3NI2cg4oUcUgAZKk7Kk7dKQfdAxQcBWOPSgAPagAbCdopCeOvOKiDnGDG3WgCTK/N8goB+U9&#10;6ZyW5UU9cZOUIpgKNuRx1NPJGemKb8mRzzTsjH3e/FICMgFx8pNIR83qMVKenTk0w/xZGKYDAF3Y&#10;2d/yqRGCytheeKb2PFJ8gXp3oAnYhnc+X6d6jIGHAII45puRsHy0nzZ4Q80gHZbcQHNINuH45pAH&#10;82T5OpGKmVQJJOAPloAjwuVytP8A3eyQeWScDvQQMA+Z168U3j5sp34NAAvVQRT/AOI03C5FM3H5&#10;uBQA9jxwwqHc25SIwRSEnaacPuJ+7oAaC+/hQCacSuCTuyOtKR+9B3fw07aMNkCmAgwcnNLn5SPN&#10;HApSBtH0qPK4YeQd2aQC8k/f4NRsCJUwPrUoAwgwacyrvAz2oAiTA8wDJI70/wDiHzClUAbh5bE5&#10;5zT1C7lJBBzxQBGciQ/LnilBGTUhCZb5ifSmkHP+rpgQlnEn3BSB3OQc9ae65ZMg5xSbQADt4FAD&#10;gfmXA60pDbhk8A0g29RkjtSjdvB9qQCEMWXAFLg7zz3pB1TNBJyOtADs4K4kFG5/3PzL3z7VA24s&#10;eMYPFALbj89MC4oXyyTJzzUYHA54yai3HcBu7c04MOMdqQEhBz7Uwg5JAHFOGeeKTnc3ymmBGQQH&#10;4yTT1z5YxQcl0+hp2Dt6AUAKDymW6+1BYGSQdCBQMZ5FGOvyd+tAEJDc4POaeOg4qQKTG/y9/WlI&#10;IRe3FADeeAacR94454pmf3qgntThna5x+NADNp3AgnNIQMkZqT+JMH1ox8jfLzmgAUcuNvGBzSYA&#10;BxS8b165o4OQaAFIH90ZoxwfajgBPmzmlJIU/KPagCPgvg8D1oygMnzjg96YSN2M01+Yx83GetAD&#10;sgu33qUHMbZYcGmKPm6Cl58w/L9KAJAR60DOaaAcdCKOhXigB469KMEvEAVwOaDnyhweaiJYFCM9&#10;+9AFolcrhCOPWmNxDnjrxUYY5Hy0HJdctQAAfu25OcdqYVO0dTzUyLj0zmnHljhOc0AQFFIY59O9&#10;AzuXnGKlcRndkEDA/Oq+SGPAPNAE3uG/Sl7D56av3OaXv070AIcYbL00r87ggYxxSkj7TIhUZIFS&#10;4O45HSgCIBdhAHSnYXe4OeBxSlZN2QOKOMtmgBVxt6Un7sI3H6Uo28/OOnSmkjBBAoAeNm0EjtTH&#10;2mMYbvTcjYwGOnFMYj5cjnFMQp3BjjBoB/eHLg56VEW+UeoPapVBz/qxjFIBR1bOKB7ninY4X1pD&#10;1zigY7K7gN/biom3ecOO1IQPNT5TntRkbfvAGgQ4BsfeHWnY+b749qiycj5jRk5OWoAkO/zVG0Ad&#10;yaac4kOOB0WgZyuVPtzR+FAFc/dkyoJ4pnGCA3eh2JY9jjpQm3y87zu71JY/PyD1xTfmBjy5703J&#10;3NxxTgy+Tny+9CAQhdwO4g0oHBGDilO0ouEH0zS87ep6cU7CsRnPPFKmdgz6mgnoSTUgyYyA3egB&#10;wIGRkChQxJ+dfrikIJQZXoOaTJDQgRk8c0DFOBIvTHPNM+U7ePWnDG9iSeOgoP3W4oGKBlG+Qe3N&#10;JtbLEkHPSk5x1qUZMbDeeBQKwwZyMDHPOaaxA3detSOP9Hx5J68e9J5WUyXz8tAyPfy2V44p2QN/&#10;zjBxQVUbuajKjzWwDyKBByXGAKVS5kILY544pmCZvusABUyFfJbKtkH0oAezMFXJzxVcuPNYnPJ4&#10;NOcOSf35xjpUO19g+XnPWgLDmZSPvcnvVcHqMEnPWhkkyhLsBnpT9rYc7e1MAwcA7QKcGUMRvNGF&#10;2j5icjpSBF87OT70gLPH2eTdx/d96j3xYA8o7vU1GxOHJJ4pMFpI2Kgf1oAmOecoozUeDl/3nWn7&#10;SSPmJ4puBluO9AEqH92x3/jUxR/IjJlNQAYjIHrUmZiOW4xSAaV54DUjKfmG01YQNjOKYwbfL160&#10;ICAZxwtKFk2NlDjd1zSAsGYkU4+YfLP2jIzyMUwH8Z4FO456UzPzdfwoJIzn8KQCnjB96X+5z1FN&#10;JzF7Z4pjFvLGMcUXGTqRvPOBigs3y88dh61CM5XLEUo+6P3meaAJk6EhcUFoiIwRioS2F++QMGoY&#10;2kdJCH6PwMdaAL3VANxxngUBY95IXjHeoQXygLqAOvFO5yMOaBEvylRg1EVysnHHrSg4DHac47d6&#10;eDkfd6igCEBSmMEmoXRd2MkVbGQxxHj8aY+Nx460AV98vkRgDIHajJzEOelPIXbzRgdaAHLjOKsA&#10;r5J+VagUcHnGD0p6g7CA3egYhA2nCnn3pMDI4pxpn/LRuaQDz05pvVSRk80fxHnNPCr/AHP1oAby&#10;SD5ZphHycrVgKc9QKTbgHJHvQBEFOzBWnbF2/wAVSjl1OQABSE/K+OmKAIWEYOQ31FICPKJ3Z5o2&#10;jcTz1p5VPlJY9elAB/yzf5h92m9IQS/enMBhcLnnpmmYXB+Q0AGfvYHFLgjb8nenKFw/bkYpxzkc&#10;9BQA043DgdOlHO4cUHGG+b0ppI8zhuaAJBjcTmnKUy4J4xUWV+b5OnajIxJhPTimIe2AW+UGkUE7&#10;v3iAAVGd3k9R9Kbtl81f37dKAJDt6+9ODEmP8ah/h5b8MU9CvPJoAUu24DA609c4GZuKYQmH4OKQ&#10;qdnBOMcUgsTAnzEI29eaaSfMAMfHXNRgYUfMetGCSRuPv70AWFYEv8nO3ilO8QElgeeKq4cO3z45&#10;HFP3nB56UCHKf3pHHSlBGxvXNRbsLKfLNKjqGHGeRmmMm25VM56UzaPN69aczDzAMcGoyfnPy84o&#10;EAzufjvTh9wUoHHTmnY/d9aQDCQCeKkA+VeV+7xUL8Y+XvSEsDnOeOhoAtBgYofkAyeTSNjj0qrk&#10;FFBbvUqsBDLkng0AOIO5cAUwE+dMCeho3jI4NJkeYeQffFAgP3l4owuTkCm55k+Xj607jc3FACf3&#10;+e1IqNiRsNnPAzT/AJcmplYA9RigZByFTI/CngLsT5BSNgyk5708bfLPHamIQIpJz6UjBARgjBp5&#10;KeQvyt+dMymAFbNAC7Vy3GenJphA4+XFO+YbfmGM0xi3msSeMUAPAGPu/rT+MHmo05BwePSpCG+0&#10;QemeaAI2IyM9KAPlTn/61W3ji8uQ4HQVWIKsuWHSmgG4w7fu+3Woz90ipHLFcBgeelVZGKzEFQGx&#10;0oAmG3ap596VmUR8HrVZpFCx4cdOaikk+VMevOaLiuTtK+QM844qtLIQZCJBn+VVnlfaR56cVX3f&#10;M/NQ2FmSMxLgnJ5NRkyYH704HemqMsefwoYNvJyenNK47DgOQd7HnqTTstgc5pgHyJgED69aQBxM&#10;2EPFIBQBzlj1phHP3TUo3/vNyjGOBSDJt2PmDrQMjXfjBAIB4p2BtIpB/wBdDUgHLkHPHJoENyQV&#10;4FCMwlO6M4xxihgN/TvS5TcAGzxQA7OC2U+lBYmHG7jHFNP3m+aoz35zQA8Nwvy0pAMfIOM0ikAf&#10;dAGacM7GG4cnmgBOPkG8j2pxVSmRIOvOaUDgkkYA5pAP9FyM530wGqF3ghexpcDb93qafgZ7dKPl&#10;84fNSAYQxIHP0p4Xg8MKXHyNzjFN3gpjqccUwHYbK/NSEDy1yBjNM3HKjAxUmRkcjigBVQbs7B0p&#10;cLu471IpXBycCkYplcL+lADQEFvLuIY9qTA8uMEDA7UnG5/loyc80gGN0PFNAPzd6kwSGwo496Ye&#10;o5OfpTAM/McR/rTkClh82M+tN45pMrt5Y8HtQBZbAtJgSelVFDYIz3608uWAILdKRT15pAOCqSuc&#10;g1INoB45pgY4OQPpTGY5bBpgSkyeUMIB6GlXYI2+cc1CC2xgX4x6Ug/1uRnBFICwBiRMHgClOzy1&#10;Ji5z61EGJxleKfxz831pgMIG/wC7x6elO4z8pOMUxiAG5/CoTIQhw3OKALO75R8uBULgFARcNnNQ&#10;CRyXynAPFLhvNzuPagB6bgx/eUEHcSAKeMbjS5XLYFADVV9yZSpSAEXmkBGQe2KU5IPNICM/eOFH&#10;50Av6kU7+JuKCD65xQABn+XAyO9PQncnyd6jVSHX0zUmVEh+XtQBIXfzG+fAFAklMZxNxURKnPNC&#10;58xulAyyj4VQWJ561ZDsQPn4yOlZ5aMFt0g9hQs1v5smCc+hNO4jcXohyMEVL8pDcjHrWEs0jBfm&#10;OAevpVrzv3ajeSeKq4GkNuOCOKjJG9RioUYZRsnGOamBQxg5yc00wHDO4cU/H7s8U0U7neOeKYEi&#10;kAJz1U1Ep+U8nlzSNkqxCdOMU3BKcHFAEzY8sEsPakGc/hTUQ5AMxpzKMTAE8d6AGFnadMw4xRn5&#10;elNIbavajaSo+U9aAHg9ORS/NtPSmiMC4H7xiMVNhPLH3s5pAQ/8BpR9wfL3pWAy3y4oOAD9KAHJ&#10;nLHJ+npS78H/AFi/So14Q/N1PNNYHGdhoAsBgSDweKZ8h7Hp1pFGEY7DzilOPWkAEpsOSMk0gUEn&#10;5RTTkMf3eajeRlQYBzmmBY2kOOF9+ajbAmAz2qusp38huTUw2lgSaAJVzj71OOMHn6VExbIAUEZp&#10;5DB4/wB2elFgEJYsT5Rpf4BlKeoyDSt0PyfrRYAAG4c0w7d1Izfu1wpxUe7Jb5aAJgU3N81ISNye&#10;nrVV2PmH5j0pEEm9QWOAeaALwxhvkBphxhuRSAtxgn6Uny7H65NAACNlOBXb0BqFg5XIyAP1oAYF&#10;uPxpoCYsMAFATmpFC70G8dKrgDzRx3p53bmwp6DmgCRv9a/I4NR8+XRkfMOaQ43Hr70ARPnyz8p6&#10;0zDH+A1MduwHd3qwnlFogVGcdaAKwznpxQeq8fjUkm0SHC9KhJxIOO3NAD8ncKUk7Op4qE7txw1A&#10;JweKLgWl3EKQwx34p5AJXJqAN17D0p+Wx9/pQA5sfLhenSoyTxSufkB2nGaiyd3WgB4IwvFO4wOK&#10;YchenelGct1IwKAF/i+7TgfRab2bAP0pVB3n5DQA47t+dval4465NSEHYaacZXke9ADSOTQBiTO7&#10;vzRng96aSfMHy8YoAkYqZBgcYqI4+XjjmlP3mO0YA6Uo2ljQBEw5+79KQZw3HapSvByaadufu5pg&#10;NTBRj5QPzetP2naPlNIMY6dKfnkHd35FICPaPOUeYRzUgQCXG0dKfxv4j+lIT07nNMQYXJ/dg+9M&#10;wu37hHNOJGSMY46Unc/IKBkTJlxzz6+lQuCH4c+1XQRt+9UEgBfPH3aTApFxuUbSaFc5TKHAzz60&#10;5o1KysIf4umaUI4WMnbjNAi5GR9kQ4I9qXJznbmq+4hlz07CpAx34AoGT9PKOwEHrSZXzMY4qFnA&#10;Iy4xQ2PLJDA0ASkjdwy4puRvY+h4qA48tsM1LHv8tsr34NMCyGG+I7hnHSmuylBwetQsD5yHOPak&#10;yfOH7tutAh21TKhyc45FSJgSN+76j1qDP70/uzUi53N8p6UAEhbLAMcfWoSGIXkiplx5nI4/nUm0&#10;bjhRSArqDletOO0A8D61MAPKcbaQgZXmmBFt4PNNAIZfn4qfY27qMYprgAN+7pANG7cetIevMjU9&#10;ATAfkPWlYfOp2A0DIDI2DzxSiRjHgFuO9P2ISDt/CnhOAQoHtQARsflzzzUrbf3hBxnFMwcjC5Oa&#10;U8M+QM8d6YC9SvyDmkAAfkj605SOPk4FMb7zfNSAUsctyCM09nTyABEPu1XBPPBpcNuUBuKAIGcG&#10;QfI1WI93kQjb+tGyPKDKg5pWVgxPnDryKAJgScCgj5Mbag3AEnI4p4lVgvyjPrQA/K+QB5fO2ody&#10;4TqDk0/ncfmHFMJHnnMa0ALk4Y5OKbvAzx1PFNLHDfL+FNGd7/uR045oAsK439F6daNykcdycmoM&#10;Nt6kU7nI6e9AEvHHy0Afu25+lMG7DcdqeA+Bgj2oAUDvtIoOSExIAAaed20D0phHsaAGsOPbNRMc&#10;BwvccVOQNmPemFf3p9qAK+cKCwNPWQbzheSRg0/y1IfduxSCIAHjoKSAsI37xetOeQYf5iORVYAg&#10;H5qikaTnEIP40xmjuj4/eD7vWqrujKyhz161TD3GR+7JGalBG4jaOnNFhE279zjaTjHely2G+WmI&#10;q4+6fzqTHL/Ke3NACpncTs+tPH3hTNw+YYpwZc45z3pAP44yM0x8byBIKQkc8008yP8AIaAEJ5k+&#10;lQkEhPkbkmp/4hz0pzABQdvemBEoPlgcGpQo2DK9QcUgVvlyBTuNyfOc+lIZDsBmzu59KmBGxBgd&#10;KY4YMT71WkZg6jaSTQIsscg5xjNIT+8HyjH1qJVlKH96eo4pSOM5520AOLHz0wDt71MCu0Zwaosz&#10;hHbdjkUxnO2IhjjcM4oQzTPY+X1pmTulGeOKcjK1tHgHIQZppBMv3uc8UAL1FNI+RvkGDUm1wzhg&#10;Me1B+6OKLgRKRgYj4+tK7IRIPKxyKP4hhvrTXyFf5gcigRXkkZUyq87sYqwpDW6naRxzTVSMhCcc&#10;Gpf4mwePpSATjIBHaj5tknyg5PFNYjcKCRgDcKYwO7evyjkc1L020z146Up/iBHYUAPyS6AjjtQc&#10;bzz9KaCoA+9jHApcjeeTQA1goYMEBNA+6DgijjeSD260nzbD8nOelACc+d1pvPm9ScGn7SWfg8Up&#10;GAo2+tAho5UkgdahfI4CH61Pz5X41GwzIMj+GgZUeQKDlWx9aI51ZxiUnLflTWQFpPY8ikiSHzzi&#10;Nsk0gLLkHGScEVX2fvOIj165rQ2oUTco+UVBIVUnNMBELBQOKmUHzG54NQ4BC/L161ZXp970oAXt&#10;9zimcYGE49afyAcmkkH7oEMBjqMUXAOMfepuBzTT95Ru7U8dfvUAHY4yeKiy48tfLfnNT44c4pO6&#10;5x0oAEYbBmLmlLJlv3ZORxScYPzCj5Mk4B5FADRtKOdn4Gjb+6XgYz1oY/OpxjjpUgKmM5NAhvBY&#10;j2pCG55zxxSg8Hnv0qQEbQQO3NAFYA+YTsAJ60xgd3Q/WpyTsam4bYvGTk0AQc+Yvy0v8fU804qS&#10;w5HFAXk8mgBwP05qRdvlr82Aaj2Ngk4xTjuKR/J07UAOyA4GPpSn603C5f5RwRRn5j60AKo4U49a&#10;cMb1z0pMrjBPPpQd3mxEH60wHMw3IBFzTRvL0fNtHTilUfOD7UAOyMjCfWmMPnXKfjT/AO9zS4GD&#10;lz70ARYO/O8/SnZbd97tTCQGbAPWoyx3HjNADlUCWTC8E85pxz5UQ2kDJpF5XrUnG8HPfmgCIKd5&#10;OD09aUJ8iZPXOKmG3c/B7UzuQDQgGfxEdqBjY+Ez70pzt6Uozt+7QADdznvT8/upeB92oicFfmFI&#10;WOxuKAFPUZppBKjFNZsspAOKePvZ3HigBhA3EBqcA+DhRUvBj/1Y4PrQwj/56HpQAgyXH7teB60Z&#10;PlghehqLIDMORz608Z2nmgB+Ac/IOnrUBTkipxnb/rQfWkx8z8dqAKjBt64UVJGxDdCPemsPlbt8&#10;1AzsX5sUATEkTy4Y9KUkFACM+hpmBgYB49aD97OygB3GYzuIAHIprH5gdnH1pTkqQR3oA4b2pgOG&#10;eOaXAw1N5yMCpFALNSAiwd3Sk+oxUxU7m+SoTv8AnzHznimA4EbxxQxyrDA4YYoAU44phxv6GgCf&#10;C70O8fd5o7j0pnBQDFJnDplhgCkBKD8x+WnArtPzc+lRLyzcnk04J++++M7aAGsfmXioyRvHFSFe&#10;TnmkRR5vPTFADVWQowK456Uu0/vMDuKkwdz4c9eKDnBoAEHzfdpcDaMkijs3Wgk7kGB1oACRz+7F&#10;JkYky3pSc5b6008iT5e1ADtwLdARim8buVGPrSAYj5boafg4XK9qAEAHHHWlwfm7UuOMAdxT8fvD&#10;85xigBnp8v60gIGaeVYR/dHXioskFvlPamBL821zjoKhMkgDjZ16U8n5fSom5b8KQDPN/dMNi7s8&#10;1VkaTz4cSt15AqwYlJb5WHPal8sBYzgEg0xCoGGep4HfpThu3KMdqkwfKXAPTpTMHz0AU0DHgHYS&#10;F4z0NLjCr2yKX5djgx/Tmght8WFz6igABTA4NGF3thjg+1KcAnbDkd6bzgZHOeKAAglW+XpTccn5&#10;alBwrc0hJ254NIBuF2EFTnNL/CeOAKO1Axv4WgBuRg/IKXjAyKDkJnZ36U3Em98qOg4zTAecEdKY&#10;ccfMelOOMH2pCOMDrmgBAw8rIQfiaUkbTxTNgLfePXmnEDr5fQetADTny3+Qn0qVc+WOe1IANrfO&#10;PpTgR6UAOH3kO31p4298fnUeRu+8OKQn5W560ASNs+TAye1Q8+Y3Bx2pfn3D5+B1oypfhCBSAbk4&#10;PPFNx8xINSYGfam9JDx25oAXaNp4/wDrUnQHDUHOG4P50nJVu5oAd3+7S8bOUPWmAtsHy85p3Vj8&#10;uaAJTnDfL2HFQjAeT5uSPSncc8frTGJ8wdOBxQAqkYHzfpR6cHr1qLLB2/dNj2p4bK52mgCb5jLn&#10;PakGdy8Z61HuG84LcCnqfn4bmgB2WwcgUhP3TnvSEkAZmGfSoST5p+UYoAsjO9uBnFR8+ePSk3MB&#10;nefpUbNw2IzzTAsHGw/KoFM/5Zfepqt8pO7qOlLyVH7s0ANUnzz+77etK2d54+lKFxn0p38R6ZoA&#10;jCrk9cmkKnH3ean7H5f1pp+8TSAjwNiDZyKcFTcOAMjinY4OKQFfOTg8daYC5ww6/lTN/wA8owOK&#10;fISUX90evaqx3CV8Hr1oAn3jDHPAqPf+9X6+tRDkMCrflUuBsxjtxQBZ8xPs5+TqOaYGYsMgYqI/&#10;6o/TimpnYcnPNAE7E7DgHqM0ErvwGB4pqkEsMU4KTNJ+7PSgA6kkr2pFPzDApV3fvCRxnikJPPz0&#10;AKSd5+UUoJ2t8vWmHBJpc9cUAPO7IwppvPPy0mWwBxSnGeXFIBCTuQcdDS8ZwZOvSm4OG46YoxkD&#10;OOvFMBdjBTyCT3NLsx5ZJGMmlyfLb5W7d6XI2D5elACBfv8Ay9TR/F1FOB+SmYTzgQ+TigB64yOK&#10;CFyPlo7H5aaSQWO40AKS+xh6AVHyVb0oduSMjGPSmA/KODigCT+DOaOCq8dKQcpgkYFBbCkhcnHP&#10;tQA8Ft0hwO1BcdRnNRc46mgAeYx3dqAJAWMjZTHFNxyCVH1oz83TvTJSfMXafw9aARIchW4xSjla&#10;bz5Kdc96eMYFAEqiLzFPlfNjrSHORnHJ65poIEhpGMWCMk+tACncSPmNMIOSAeT0pwKkDDEU0kbz&#10;gnNADCrgAb+c9abxtNS5yp60wg7hxQBHzngHkflTgDsUMevQ036NipB3+Y4xTECouxzsA5607BCU&#10;DGwjzCaTIHBakCAkY+8PpTSfv4HamHaXkwp6+tHOG70DHgt5cTYwOc1XVszygnPPBqVRIQMjjsKU&#10;IQZDtHagQnriOl42sPMwT0NKc5PSj5eOaAsID84G1iMdfWpAAQvHrUfJccgYNT5j2oN5J2+lAFD+&#10;M/IeKaejUpfcSSignpSHr74qShh3YGGABFIH+fBVuWFSYbcDt4pQBuB2rTQDx9xeDwKb2f6U/IG2&#10;mnnB/WgBnycZlqZCu3O7HNRYXIOFye1SL/q1+Tp3oBIkJGTzTfmyfmHHtRkbVymMjg00E+awwAKC&#10;h/vmk7nijP3srxninZTMh2DkUAMAOPalH/LTk9qQ7spyRg0wlPOwCc0AT/NtH74c+1I/3JPn7CmZ&#10;OeTxSAqZPmxjmgBByV47U7nLU3je2MYzxUm4BOTQAig+ZwOccU1ftXmTb2jxnjFODpuI5HFMLfuT&#10;+8PX0oAkIG5cMeDzSlMjlhtzUIZSM4OakDExSZAHIxQAm0ecwyCDigpiQ9uKdkByc9qcGGzr1FAi&#10;ttb+6eKaS4GFTPHWrBBPcUg53cUXAoMJyoIRsFqmjD7WO4dqvhH2J8oxt4461EUYO4YHJNFwsQnO&#10;9T6Ckz80nI6ipCvXmo/LG4nnk+tADxnzE471OCN5BcDAqDBBPzikyfL75x1pAW8j+8PrUTPhDkZH&#10;rUak+WeT1pxJ5zg0DGjaWyH4NKOpHFSBU+y8EEZ59qbg5Py4AHWmA0/d4jyRTeeeKkO7ceKQYz68&#10;ikA3HTmlCj5+3HFTYG88cUx88kYwP1oEM28HJ5ppHymjcTtBbj3oHLdO9AxwRDwW7U/bB5S7SRzz&#10;TcACT5j06UnzfL8opiFwNx4peMN1oAGTQep+WkMM8NzzSqflHB6imAEOx2HpTsv8v7rFAiQ7Q8hz&#10;2GBTMsVIzwKjJkyPlFOGcHg0DE+f5OCcmnYO2TPpT8DD9OKCH2A8YxQIhAbK8k5PWpf4U+f9KZ82&#10;1RkU7d8q9KQA2SUA4puBvkzjtTgQS3zY44pny+Zksec80xjidpHy84qRHG8Zj7fnVcOoKnHrTGf9&#10;6p+UUWEXjJHziHHpUbP8knA4FUy5Mp4wMU5T8wGOtAEu47eTzTudg/eGoCBvX5jSgn589qQyx837&#10;vin9m4qBdxT/AFnbipQT5CkjnNACHG9OO5p3y+S/7zP4UA5jHNHG09aYEbZw2MfWkIOxvlOfWnOf&#10;3A+XIpsTMUfK4yeKQDQW3SDC/L39aYwcyIcYwas7Vy1OIHl5JwRTAg+YkHOOKT+PpUndfQ0HGAOP&#10;rikA3A3j5eh9alG0oW3gAdjUfVfu08bNrjGPpTEMK5eX94ecYp23AFOwBuwKVs+WnHfmkBE27zF+&#10;UAdzTgQIj8w60EdiznNNKncBtPSgGIT8w560nO9yBzxT1Q7xkHFS7Y8PwMY60AQkjccoc4pjDrwf&#10;p61KcbhyDQActmM8Hg0CK2/5ZMIQCvGRUYLZHJNW2XLNmNfwo8tdg+U0ARruLKdnAqbjyXPmcjoM&#10;dacQoiQcfdqNu/y4/GmAmWEcWcHNKXfZwhzURz8w2nGeKZvIVu1AFgbuMg5pjkc/OOajSQuc7hwf&#10;SpCBlcsaAIjjYpDd/wAqQv8AMPmbJqXYvzgL3FKYmzyFoERKzbyCBUqlyfajyzk880u0KoPPWgCY&#10;IgMeZCOakbyxExEgPtVbd8+D0oJfn5RQArE9c09Arbhvpn8CZcZx0p4/1qHOOetADyoBXk8mlwRE&#10;TikOct16U0tIYolxgZ7UAKcen0pmF3A5IOafjlM9hTWwefegBd3XjigMrO4I7c1CQ3zcmkUPszvN&#10;AEgYK0mG6U3zjlssevpTGK45JJph2Bc452mgCx5p2khj7il8xDGpII55qiZE2r+879MU1nwAN3FI&#10;CxLKhmba5G0VRd1brKxJNRSuDLGN3WmFht6Dik2A7euXAfPt6UhKYbryKr5XzJT5Z5pxLYA8sfWl&#10;cBcJlgScnvURBw2HpCTvHBJoOfNHzduBSGOU4XlhT93DfMKg/wCWrA46U4YyOTzQIkUkuueg6c1O&#10;v3X/AHnQelVl4kX5u9S7sN26UAKxzIvyHJ9KbgcDeQw68UZBYEN3pesmeM45oAMJn7xyPajJDLjP&#10;+NS4Gw/KMmkH3V/dnOOtMCI9Acnk9Kj4Ew45qwQ2wj8qiKZI55pAHy7WPmCm5GDTtq7RhzmggbR+&#10;76jrQAhxvXryacT0+Q4x601SgBBb5u3FHzbl44zQApb7/wAnb1qWLBik+QgdqiAHnNk8YqQcRRgf&#10;3ugoAfhQi/vhz1GKbn5JPwpWwAPlOabydmZMCmADOOuaaQMNwKdj5jyabzkcUhETffBA5x61HulC&#10;TfuznHFTlMnJamENnhh+VAxiPMYow7FueKt5/dqNvamIp3RtsJwDz6Uh3GRyccUwJvl8zr1NB3ZP&#10;QVWLJ5bj5s0BnKAHNAE4f93IAhqJy3ldqXK8cc1IuDjK8UAVUdjjljz3qYAng1KyR7uEAHtUihQR&#10;/OgCvsOeq/WlAO0/MMVMQCFBYnk03C7j1pAVX3+YgDkA1IvX73NOZMyDrT1VMAlR060ANwdx+Wkw&#10;MDnpT2OBimjcS3HYUAAzgnFBb5VGec1I2QEGR0qPA8z7tAETeYTkrzio9jcZBPJqxj97z6UvzBzl&#10;eDTAhWM5xtbrTwjAnKcg1YTaTnzBQwfLfvF/KgCv1cfu/wAaMEKwANTqBiP15zSMGyeOccYpARgD&#10;5OacSOu8dORTdpwoKGnBFwSQ3T1oAcceWePxpPXntS9Y1xyf5Ux9+G+Xv1oAXIyvPekZuW+XsMUh&#10;xgcUwlsfd60ABICnING5tmN3ao/nMmNjH3px3bXPlcjGKYDCpLNl2x2pm0Dd+5HXrU+G+X3qIlt0&#10;o2jrQBNHhQ3XpzUyPGTw5681Ty2E+bNOBYuDtA+lAGtHKd6AY6cVcU4liJfGRyMVjIVwmT0PFWvN&#10;5RSy4x1zTuBrg5wQ4x61KoLLw6nFZKyrtg+YnnkYq5HN8y/uXA9aaYy9sxn5RTSox936e9KsiEr+&#10;8WrCsnzHaB71VxFcKQx/cngUw/fYDIANWyybx+8XOKhkMZkGMCgCHGZ+DgYp+0Yfmg8NjinA+1IB&#10;jdW+Wm8+UBnvxTmHyryM5pA2FkygJxwaAFPROO1IQuG/eAcU0/f+939KCeAM0AM2MVP7w1MqMsYy&#10;1MBOB8wpctuPzGgB+flAB70zu1Axk0wv8pGB1oAVyQAQveqxWQzMNxxnmrKks6ggdafhRO1FgK7I&#10;u2P5BxTGYBG+U8DrmrD48w5bNUZslD85HrQA9HO5P3nQ1Z8wmRazIygfAB5NT5AcmmBf3KAfl5+t&#10;R7yZXIUgCq4clkznANWMr8wEWKQBk7jxSD7jc96Xuvy0zJywzTsA4hSY8J3pQDmQdxilTJRct0NP&#10;IO5zntSsAL97p2oIyj/MetLx5Y+TOaaxbL/u8Yx3p3AMkFRg4xTc8NzSDPQ5qTHy8KKAGjO7rUnO&#10;MbqaoAcgnqKd0UDBzng0ANIxInz5JpDkZp/JJzj2phUlBmgBgK7sleMVICgOQ2c1Cy5YfNim+WeD&#10;vOM8CgCwxJYc1GFO+kOcqKUFs9DQBIEGX+Y5qMqvzDecbqXLbh940FjtBKUAN7Dimknd1OKd8xPM&#10;XHbmnKOSCgoAaqvgfPUgXk1IAflG0+9OAHycgHNMBhX/AGTSDh249KuBUxNl1zgVHIYVT7yHI60g&#10;IyRliE7UKf3cg3DnvTCRtXkVXdj5pGODQBYLYGOvvQNpjYgnOelVgwCP1pRICigDHNAFnkFOOcUj&#10;ZwBupoPKcmlydy8etAC4bzBx2/KoyT5gwx/KpP8Alm43HPajacpwOBzQA3qDyeBzTTt65pG3b/un&#10;5jTu3SgCPJ84kRrg+tPGccgUhAz0qBmO4dcUAWt53dQABULSA3QIkAGeaibAjJLHkVXPqI/1oEXA&#10;+ZupwehqdT8r896oqwC4YcnpgVOp+Uc0DRYJGB8tRNkhQBgk04chcvz60hBLLtkx81CAlaPbbQ/v&#10;VyRUYBxJweKVsqoUuTTA3y4HUmgAK8j5aa23JANSNuwOBUWOR+7INAFdwxIAdsetWYwRaSAkk+tK&#10;F+QVLz5P3RigBgWngfIfmo429KbzsbjnNMBcj5fU9KTOQ2VXI70nGRnHFJzkUCAffbOOnrS5JTiQ&#10;fe6CmbASSXY5puGDrhD9aAJ/+WiDPQc1Lxk8CqRYiXnNPSXLE7fxpAWD35poK7lBzzS8ERnb1zTv&#10;l8xfXtxTAY5IEQDYGetRsGzxIPrTZQTJgdQaVc5+72pDJAX2bdykDvil/vfOM0gA2J60mRzjINAE&#10;mBuXDDnr7VJjAB3rx1FRc7Pu9aRjyvUf1pgK7kREj1quCfN+8cmnSCQtCAxxnmgKAVwD0pAOVvnk&#10;BBGKcS2JcRE8CmfLkgg+1SjOB8w9qAEXzNnKjilOfKXj6U45Lj5qYQcdaAI+d5OMe9DBs53tTiD0&#10;J4zTsAKMrxQBU+bc4OevWpEU+XGQx4NSMq7RmPvSg/L93nFACEjCjHelz+8c4x8opMMXb5uM03nc&#10;BQA/AMjYQU8I20ZB603adqHed2an3fu4gZlHHagBhU7k4OMdaNjeW5yOtPMkHlkeYTgVEXBbrigC&#10;QYAHripI1BlQGQdDVQuABwxOaaZHyDnmi4Gg6YlkG/05qBlcMT5xxx2quJW2MfMJ/GpkbOCVPI9a&#10;AA9RxShhjvS4+cZIpD90ERjr0oACw8w5btQMZfkdqaCglAMecr+VNUgFh5ZGDwc0APK/MQQOKiZc&#10;pIdw6VIWUsw5zik5wvyevekBVCkA/MakRDu6YyamwB5mUHalRlDD5QTincByqwCgL265pJFlMLBX&#10;Gc0pxwdwzu6U4k7j2pAN8twsf3fu803ADP0/KpwwwQXNRsFx1oAj7j92OvNSDnzPl9KaccDFLn5e&#10;tACdxxUq9srVUnLPx6VLGwwetMCXA8w8d6acb0wexp/BkXnmlIG9/kAoArnBDDYeoxTGA3MdoHSr&#10;LKAtVyCcj260gGl14zn3p/BjYgnpUUcbb5N6kgGrAUY+7j0FMCqY2+b5uvXPalEP+rGwYzzV7aME&#10;EDoKCORg4pXGNi2qGURj7vWn85bgdaTA81cjp3qVdvlEnP3uKAK+XE7cEg/pTgBubI69qlATz5Pl&#10;4xxR8vyfMO9AEPygy8A8VWfcY3Af6VdIjMhHmDJFRFcbvlXrxQBWVXAhPm8nrUy52yHNKQfNxxgL&#10;SqB5Lk568UAR7CJT603B2nrxUxzleaY33D8ncd6ADjCdckU7ueKFHzAY7UvGGOPSgBhHXij5hCx2&#10;k88UfjTVcjdknpwKBC5ctymOKlzhCc1DliB0xnilG7aRQA/c2/A9KTPztkHrUX7zzIzvPBOakPBb&#10;5fTvQMUnkYFM5+cgc4pQz7yNmOKTs+U6n1oAq7Wa6lJXvzViNUxLwuQalVAATntyKgGQ0p4GWoAn&#10;OzHDsahdUZiDbnrTsrsfpyKCwCDDrjHWgACgKcJ0p3ZunSoS47Dmn5JBO3mgBOfN4c5qVT8rLgGo&#10;v4vwp6j5Pvd+tAB82JB5OMY5oHQjd0pS3BHmCjdHg5xn2oAdg8c9/wA6DkSMdoFSh7VrNyJVyrDI&#10;xUErRfNwoPHegBD97PvRn5DzUIdSXXOeKcD1+WgAOf7xp4zsHIyBSc9Cpx2pwAwfmFAC8mVsrTjt&#10;w2Kbgc4JzUigBDkD60AQMf3g+U4zUm6LYpU445zQ4+Vfm78cVHgfNx6UCF48zO39aX15qHLGXj15&#10;qQ7vlPFAwLN604FSyccioTnLEjikXcLjIB5PJoAnyA0wwc5o6xjDHOfSomxzz9aVCcr/AL1AiUjB&#10;H7sZ+vSjLZkOwcYppz5k2W4wMUDOKLgPyNw4xxTv7+ZV9hiojg5GT1pOPMQl8c0wJjjcvHFO+UBz&#10;tI6VHzknzB2xxQX+VsigBfl8zO0daCv+wKaMlThc1KANuc4OOaQEZ4g3BQQM1Gjbg7BAOfWppApU&#10;qentUI2hxhMUwJARlOPWlAynQ035QCSnzYpyk4B46mkAbTtyaTvIfanE8DJNINpBwaYEZAyPl5qN&#10;sndwQKkbbhMk8mmn7ooAaq5k+9xmpWA8xiM8imxgZNTH7oGaAIxnK80v8J4o4yMmngc9MHPFADAq&#10;7vuinHYADuwR2FNJw+CKjOCyk0AKNokkwp6U7PI5zSHPHFMOcGgBrAZODTF+8Buxz+dPJ4ANKgXz&#10;Tux7GgB6r83A7c807BwTlcZ6UKD5zAuKXHKnPHNAEZH70VIFGxjk/WnDHPFOO3yDwOlDArsWG0gj&#10;jqKQSABOvJ4prZ3NgE81C+/d0AosBc3jHLrTGkyz/d4xVNsjd8rHmk+fzOEPJ5pgXtxzjA6VEWBD&#10;naKegO0ZPOOtLt+XJAoAbGTtGFPWp8JxmmqDiQbF7U848oDYOnWkAzIy+0Y5pC+N2fbHNNOMEYqI&#10;n5zyc9KAJ9wLtxTxu5/dmqyl8v8AKOvFWdxwOQCRQApK/LkGnAJhyD+tV2YmSMcEnrQN248DPtQB&#10;NxnGD14pM/vcb+nWm5O+X5v4eKRVf7xx1oAcMEkZHWnEfM4DCjGCMKaUFcn5KAGMP3yYB5qUKCr9&#10;elNJAkA9qjLMCw2jFAEigAOeM0wtxyBjPaoyzcDnNQs0n/PPjsaLgWyWLkhQBjgVHyXfkZwKYhm2&#10;r8pwelP42S5XnI5oAX59o+QUMBtHNICMEH0p4JPO3BzQAz5yI/pUig4A29/Wgf8AHy4YADHBqTA3&#10;fe49aAG4Ofuj86TAzJhh2p5xvHzA0DHJCnp1oArncHxmnDftkypBxwadwc5Hegk7RnAoAjXzBFg9&#10;c804btx+UnApeMpx3p3cfLQAz5tnMXf1pwDGJ+SMH1pGyDLlxyKbH/rcMzD39aAH44oIITpnmnEH&#10;nIPWj5N2RKfpQBHj5iST9Kbg73zyeO9SkqVx5eMnimHg4I7UAHy8nHIpnOKfxg+tLgFV4NADAOpF&#10;PGdrfNzRg71+boad8uWwhpgR/wDLRvl5IpueJORgGnH/AFg55qNv1pAG4eY2BTgTs5xUWDk/Iaci&#10;PuB3A0AWF57Uc5PIx9KQFfl55p/8Z4NACcUHGX/ClxllGG68cU7YwkwVFFwIT1HanBTlvmHSpyF3&#10;KMHNIduV+U8mgCLb/q+/NOwRK/yY4qY7dwBpj/f5XigCuQcHjpUZB8vqTVnHP3aYdu8cdelADU27&#10;RlhyaUqA5+fg0AAEAg5zS/3gVPXrQBF0L/J+NAztA680/A3rzSfN5o+WgAIBZqaRyRUqjJPy/rRt&#10;4Py0AMA5X5elMkAzGABjNSkcr65pSvzk47UAIioQvTpU20iNvWoQMetPO/yaAHHGOnSo+MvhhmkL&#10;cg7ufSmZ/ffdAzTAkGcHJ5zSEncvy0ZHz8U3BwaAFGct8hpOM9aX5twBYdKQY3D92c9qAJMjYOe1&#10;NIT5yD2p5AweKaR8ifLx9aAGjBI/dLjtQeQ4OKeB1+alIG3oQaQEG1sAUoBz92pe7emKToOUOKYC&#10;DA/hH1pwJwCHNNLJjOMZFIrAkkAYzQBMoyj/ACZx0FRceTLmPuKtq6iKQiIA4qFvu5IHJ60gIscq&#10;fL5+tLj734U4kcUhLc/J+tMCE581Bu7UcjcShHNS5Xzj06UMw2rhR1oAQYzSbVxndz2pQT8ue9Lz&#10;uU7lGDwPWgBBu2n5gD2FKQ3z/NSnGaON7DOM0AN+cfwg+9KNnz4QZpR2pD5eX5Az+lABkbWwwpCT&#10;h+O1J8ucAg0dj8v40AREsQeOaBncxDZOOKdj94KXsx3HpQBGPM+X5z1NSgf605HbNCnMY5PFPwMu&#10;QueOaBWG456VE+QoPHWpfm3tzkGmsATHkHrxQMBgqOuO9O6E8DNSAL5cgKjoKAB1zQAzB3NlhSsy&#10;iIfN1NIxXYMuevNRNnaPlzQAb1JbH600keceOopCPnfMY7UpHMf7sUAxd2ViGCDzninjJB+tImCT&#10;lBmpOMJ8vrQAjZIYjHSmMTtc59KlGN464I4qNuuCnegCPjOQtP7d6aMcHd+lOyvmKCrcjg0CFyvI&#10;GOnWjI4IFOwoQgCoecr84xzQMTIEzELnjmgA5zzzTvlyRjnPWnf3flAIFAh6Eb4x7cUjECeVdp6d&#10;ajywdjikYnBO4570AJziQZzg0o25PzD2qMFtxOOtOGN7ZHpigYvz8fL+NPDY+Ug8deKTPDUjFvmA&#10;4BHNAFBiNw+TtT1JLHANR7Tv3CUjA5FODYiYHFQMm+YQnC9T0oyPLX6VAXbbGAmfSn5GF57VQD8/&#10;M3HFSDHlsO26o1BLPx0qQnDcc0wsJhPm+U9OaUFfLbC9qaT8j/L2quGYSYx3pATneIowQM5oG4Z7&#10;nFIWYxLwp5oyuRyelAx4LfJnaOtN3Lh8g9aglZWVeBweBTN7eadx/h6CgVy7u+UfITTNwMzfIOnN&#10;QiQ7GAA60qk+fjI5FAXJs5PTtTQBlPlPBNA37X44HSnDOw5XJ9qCh4UZJ8w8daacGaQb+1KAfn4+&#10;ozSYTzMgHJWgQgzgfJ3oxx1o3f6McjoeMU0N1yuDmgY7HtSZXawwetOBzFIQ44qDnzZPl47UCJlY&#10;f3P1p4LbVxxUK42k4PXpTgx+YlugoGTjJXl8+vFKpj8sfMM5qHzQIJBtAOKg3/u1PlknNKwi6J8M&#10;R5oGKXzSxH7wcHoax3kxKfkI9qmjk3Kp2NzTsBosfmQ+amM007c531WOSoG0kVIP4PlPSgYjEkrQ&#10;MbR7mneny8Uoxk8ikIB1PpigEFjhxT9rGFwJAAacFCxphuQKBjVGGOGPJ5pSQRgr0PWmv9w/J+Ga&#10;r7238jAx2piLHHJ2/rSd+AM4qIF+7mnEjcfmPSlYZOhJjX5l60HHIzxioFyWA6L9akbgLTQhhGY2&#10;6dKRB8knPPrTwRhhxSfwnigBQeQcU8Y+XpTMf7NIWky+IuKARKeg4/Gk6u386iQljMMcDrzQ3++c&#10;dqAJ8/uZfmHAqLd8qdevXFV2LYU4c5apAWG7cn8PpRYCX+MfNT0UnP7wdPSogV8vG7vSrJ87DJHy&#10;0rAPwA0mHOc00FvLIyxyaFyUxnvTxjZ1oGRHJJG2jkPGAOtPIPksC2T9OlQjdluDx096QD8AsM9O&#10;9B+6Rx14oIyDxik+be3y8YoEQur7vvA81CQS7cHOOKugfIeaTb+8YbSfwpgVYg2Tx+dW0ALpgDrS&#10;EAB/3VOUgKDz0oAkaPbNH0PHSoyBukwvGakyCy/MelNx1pDEXovA4FMZjsf5zz39Ke3C8t2qM4x0&#10;6igB6NGDEDN1FLvTzjhxjBqBtuxhv70ADHBoEWByr5wOKeijy3yOmcGmKD5PbGaeSNrcdqYxVx5c&#10;mTyOlJlsKccGmEnY3X3FAZty4ApAPwvlHORSZ+VflXpSkqRJ8/IoGNo4Oe4pgHO4/L+tIcbBz1PX&#10;FLjk9fpSMOB8ppCBcZHy9qkXJibg0mPmPNORv9J27lztoACG8uLIXigZDvyCT09qa27zVG7oORRk&#10;g8EUAPzgR8+tNOPLPFIeh5/ClyMD+dADRwwyB09afk4bpimZXnrTgyfL8p6UCE/iGB1pST5YBIxn&#10;rSH7rEL+FB+6PpQMY33DxTcHninHbtUBzn6UzH7wnd+lNCEO717VUlAGcuPunAJq4SBH078c1RuR&#10;EbqFmmZcLzigCC3J8z73VzkVprg7Ru9cVTgiUZK4ILda0AhAJwDketJANB+fJYYp4YgrwSD0Oajc&#10;DHIwPSo4y3nvhicCmItlhzgUxjyAAfrSqo3HNNdTsO1hxQBXLYZRt7805HUhuD16mkx+8OYu3rRz&#10;8w2CgCTAMgO49amGOf0quASgIbgdaeCd2PNJoAmBGBTgUyoxUQ+70pCSMfN+lAD3K/aAMqKUKcyY&#10;6YGKrkp5nLnOaUSnzQPLP1oAkbgJlT1pjEBRjNNkfLLnHXgVXZ/38fJ6c4oAlLdTj86ru45GRnae&#10;9NY/P97Aqqx/fTdTzSACfm49ajLPvbn0pxI561FlQW55NTcCPP7xuO9R7n8+QYJBPBpzpKWBEgAB&#10;5py7d75XkAUgFUOVOfwqdVyke4Y4PNRhhg8dxipQ3zDdjgUAN2Hk8AZqNoyHX1AzxV3CmIcnpTSq&#10;/Lgc+9AyliMgkA5xzSDPlL+7PXrVllG+TgDnmmbZPLb5l6c0CIsEuOKb8wdx71LggdMUqKN0mFyS&#10;KAIhneOKsxtGGceSfm7+lM2NuHBpcEHlBQBKMbm5BqTHyjGORUWRyRS5OThqADkSgbe1NwOSTign&#10;g5YUfxngdKADjyX4A98U0j93gOCM09erZAxigA5A8v170AN2x7GIjGSOtN4/u1IANucYwakCZx8g&#10;6UAV8H5+B/hT16DmlbIlbCrjvRgBRQAq8A/KuMc8VGwypp/HPy0HGTzQBGFby8Hd19KcR84AY9KV&#10;3bao8zHPSm5O7imgJRjyzTOMnIGMU0njrUTMuxs7qAJCxywBxntSAJ5yjvTFIJUbTjIqcBPPB46U&#10;gEMZIJES4FQY+cfLVsuDvG0jiq7Bi8nyjH86AIxnzfu1YX7owe9Rqp8w5XtUgB8sZGeTzTAeCf7t&#10;O429KZzmTCdMd6aSfxpAS+2KQ5zioycbskDApokXeTvJzQBPtfLEFeOtIMlkGDihGQpIQe/SpFIE&#10;nXmgBpVfKzknmk2gSfe7VMf9UBuHDciomx5kh2j7tADCRhzSDG0ZprnMTEDv0qLMn948daAJyBuH&#10;NA6sNtMRl4+bvUu5A7gJk4oAAOQfLODSHGw9fxqVSNw6AYqNgS74QdfWgABAdgV5IpQTupNvB+aj&#10;kKaAHdutNbaFH1o/h6U7+FuBQA3janNNPReaVs5anIMyLwOtADNrEthB09ab5Rx949etXAFDP6e1&#10;NyPMOCMUAMKAQoc9qrkfLLgr1qw5kIH7wY9KrPwHG88mmAw5JB24zURH7vvn0qRmURRgnotA2kAh&#10;SOelAEQVtn3e/SgiQFMSd+9WcDyx8wxTWaPaPlyaAIcnCn/Z5pm47TmM53etScbun0pSBjOM+tAD&#10;ld9g+YVaW4lXYAykY6VR/hOCevSmHuQrHigZqR3SLekFWIJ7Vd+0/PJiPjHXNc8p+QMQevpVgMcL&#10;gEg9aaEbS3GWXC4z71OkpKtx171ip95cFs9hV6EPtAMmTVIDR3HJwKcCwA+XI9ah+URDpkU0vyeT&#10;TQFgsMHjtTBnYw8snNRqTleKlGOOlADuOy0uBiLk9TmlHlkH5xS8YPNADAB5sny8dqToG4p4z5jj&#10;YPzqNl+fhTSAQnocUi4x93mnBf3KnPQ804j94MLxj86AGjdu4X9acc5bk005246UcZPPIpgIeh+T&#10;qPWq8u4Wx/dgmrHGSTmmkA7sE4zSsBQRZMLleal2Nl/m4xVsKuV4FKcCZcY+7QBUCjcCM+9WVAyv&#10;HakCj94do6012A5+b8KAJCcLgkZJ4pVHzt06VAnM33m981Pkc4oAXLbuIxgUu7qM9ajYnKjNIcZa&#10;gCTd82MVG+/cdrGkUcn5+lSAx7zgnmmAsfmYYFR7+9TLgxkbCKSMbg42gVKBgMCRwKQDNv50mGzG&#10;MjAqXsRn8KaaYERV/MQ+YAPSngDa2Y/xqUHp8vOaQ9TxQBEwIDfSoiDtOG7VMQ/kudowG6ZphxxQ&#10;BB82V+Q96eAdnWg84+bvSrnzSN2OKAFGd5+XtSbSXY54zwKkxwpzRlfMxntQAmOF4pp++hC4p3/L&#10;FwTjmmHrjcelMBnmOJlG48mkLnew3denNNKAAnnqaYqAzMd7HP6UgAyvyOfzpQw8tcq2M9zT9mZD&#10;+64zUm1MgGE0AR/Ng8nFGwl4/l+lTYwHATipY8BAMD60AVGRtyfuT0PenxxJ5YbcRj9asNt3HsMV&#10;ESc/j1oAYSBg84zTsqd52npS7EOcg8HpRzuGEoARS+wHGOalB4Bx25NM79KMnB4HTmgBpfNxg4qX&#10;5NhGOe1V8HeOR1pQW3v8v60AOIORxUYRy/tiph1OakG7BA4oArtHG1oFbOM9KRYI9q4I6d6m53MO&#10;wp2OnJoAi2LjJFRlcDkd6snZ5b5THSo2wYXOOAKAIiwwBz7U9N2V9zUQHJ+XjFSR528NnnrQBJzv&#10;5Xt607bHlSFHSmkrkcUoPIwQfWgQu085ApwUbTwKQk5NAPL0DAjnNRn7q5JxTzg5O6gjhCDxTAYM&#10;YPFNbdt4x1p5B34zSMvzDkmkAgHyrz25p2FweKQYyeaCRn71MAP3hxTCfnYZPFOzwaTGbjJTGV60&#10;CG4BZf3YpCq8fKKk47joaUsuG/d5FADAHwPmqQFtuR6UwEFsZOMelSAfKBmgaIwp3Mckk9afhtnE&#10;eeaUrzkinjPHzH6UgIz0bjHFM/hxjPPWrBVfl5BP1oUJuBKLwaAIskKODgLSg5iyUq5thNrcMJky&#10;OoNUCW+0N8o98UASYOR8mRj1pCOBg/SkVsI4GSO9Gckckc0AHcHFP/5Yr+6/Gm4GBS5wF/edPagB&#10;4UnPyGnbV2imiQKRgZ9aczxMoIGCeozQAzau5jtzmgjKKAKNwI2kdqaT89MAIO45HNRMPmAz2qUn&#10;Ktk81E+Dg457UgHx/dxjijaA2dp60znPWlycg8470APJbceOtNIHluNnUdaVcYf5D+dNz8p570XA&#10;iUNubj8adglRyakA4ox8xNICBlbzEBjbFN2kebwcdqtA8HPIBpSpJwAcUWAo8bR831qeNjsHHemM&#10;mHk/dn73FSKCAKAJgw3r1zT/AJdzfMOahH+qY7cY60vH7vGeaYEmEAGAKbgbjSgHceOlBxu5FAAM&#10;bz8lSALhuaYDw/Ipcrsf5OaAFbbtGBxVZseY/wAg69c1KMlBlO/rRtOTxzQAwZwc8808EkHAoPUj&#10;d+lMyPMIzSAeM4HNOyAi59agJGB97j9aOcjg9emaLgWDjMfzjGKjJG/GfpRkbseval2gfWi4CDG4&#10;cVINu1cQnk8mo1wZj8vQ+tT/ADeQ54yD0pgM3EMcipPNtv3Y80Zx0qszHzFG/tWVeLL5bujMJB0I&#10;pAbnm25DYkGOnNNJXA6Y9a5y3Fw8ab7xs7umK1kM2EQq7DHDUJgXVcieMGMfd604N83XJ3VXC43D&#10;zWNTIh81TtJ4OaGBJuBYdc07AxkpjPvTQpA+5+tMkL+WeKAJjtHfNN3fKwA4zVIvMNhIbGaUStz8&#10;qnnrQMt5O3OOlJuj2ggnOagEnyNgjFRsWzuCfUUAWyAcZBFHQff+lVRcZV1MQ4IwafvDbju6UASH&#10;G4fLTs/IOPxqI42k7j7VE5m8qUjsOlAEjSIJMFhSh18qX5161RwS5YuSaeqkuPlPJ5oEXASWYgcU&#10;8Zz93FRKQqINhxUwYENzQMhl3Y4j7VFjIB3DGatkDB5B/CmbF/2s59aAIx1Xj609c7QQad8vnMBG&#10;O3FOIwFHHrQAKIjHIPMySelNwvlsMgmkIXL7Rg555puxtx/fNmgBCHyuAc+uaMNtHzc+tS7T5bZc&#10;ZzRszt+c8dvWgCHMoSQb8nFNVXIO7vVjYN46gUjg5OI+MdaYEaxgux84D5agkTHmsJcjNWxnJ+X9&#10;aik2gHIPJ5oYGf5g86LIP3qvKSCQT2yDVSRB5vBP3eOKli3mPJBzUgWO7c8U0sMdKjJO5h70iq4Y&#10;knPFO4yrdykQSbQS2OKxTd3ICAzBeTk1syxlnlbziMD7pFZDWjNesRIzexGKS1ZLHrdymJAqscnk&#10;4q9AZ2aMknBHOTUUMGIm3QqMHgetaMSYhfIwfSmIkQYfkjpUoOF/rTQDs59KPXC0FEpY/L071H/y&#10;0BwcZpR905WmsJNxwtAidT8zHbTuoGarbiARTg48s/epjLBIyvB6VGcYHy1CZUJ/iOKkBJQ/Kc+l&#10;ADvlp2BtHzUzsPlFAP7z7xpCEb/Wx4/GnY4bKjpS/LtPy4pp3eZ7Y9aBi4HQKcZ9ajKjL8/lT+cc&#10;GkJYseaAG56ccHrzTh9wU1lO3lefSl4BzntyKBDwH2PhAeKaFYrJ8ueaASJo/wB4fpUg3ea53HpQ&#10;BHz6VFk7kHlvz3qwRmPv1prcgDYDimAkYcb/AJj+FSjO36imqG8vGelSDbhPnGaADBJ6dqQIMD92&#10;2AeuelPzHuYjGBil81AzAR49eKQERB4+QmkOd1O3g7/mH0pneQbB065oAXDZHzjFDsnkDCd6aM7e&#10;BSFcupx9aYER8z5sL6YpwB2DjnFTYxjg9KTqKAEUdPlxTv8All070gPJ+Wg5/LtQA1ic/dp6bsHL&#10;0gGSfk/CnAALwTmgBkmM525pgIwoJ6mpT98/KBTcDzGO2mApCBZPmJJqMgkD0qTHyTkD0qM/dPPN&#10;AEbfe4Hamqr5bcc8085wvy0oLecp3HG2kA8DlueopwyFHzUuB5Z4J56Uxs4OF70AKWGBgimtuMIw&#10;cc1Dz5jfKamVj5QyAKYCAEFaUqDIPlqTClOHOfSmHO4880gE2AsTgdKaFw5/d96kydrfLwKRnTap&#10;yfemA9fLBYFKcSu58YquWBJ5p4C7m5OTSAcB82cHmmkt5n3eKdxk89KYSuB83NABjJ+7QY+G4604&#10;BvKLbMqDyKcdu44z0FADAqrsIYEY5FMBYlsg4zxUjH5W+UUKvyrgDG7mgBmPn+6KcActxUxUYpoH&#10;agCMAeYOKlG3ZTGPzPhcdKbzsbPNAE5Iy3SoJJNrIFGc0mf3bcHr0pjKTLGfSgBVZiclTT8EjkDN&#10;OUEc4FBwG6d6AE2At1OacEALAyA0dd+BgcZo+XIGDQAvHHyjFMbGW+X8acB8jfL24FNUHdKcA89K&#10;AI2zvPy05S2fvClZQVHHfmkwQ4wPrQBIv3UO/k0vdM0gMfyHaRihihkQktx6UAOJxjioyx3gdu1K&#10;5XaMevSmHaSeO1ADgRtbAOaXjYMrSKTuXApXyMkD8KAHYHy0DHmHLUwF8ZK/hS8bj8tACEkjPJqP&#10;dJlf3PGOtP8AwpOnagBwaTygCMfj0oGc9BmoyQeCT1p4K7OCcgUASfwudgPvUbMMr9KCT5P3O9J8&#10;pZck5xQA9T8p4NTADHTpUS/cb5eM9Kfn925CjpyM0wAfwke9L6VHkbuVIHpQzHPEZNIAP33GzqeK&#10;bjk/LTyPUdqb/EeKYAMfMcUAHapxwaQ4weKU/dj/AHp6UgHfKNmQODUm5C5IwOKhLYTqOlRKyAy5&#10;j6+9AF9SuRlBjtTiU3MNvQVQDr84OOOnNMklbymwcMaANAmPyWOUzVfeNx9apBiYgN7Z+tOXPmYJ&#10;/GgC1vI2/N1NP3cEE8Z61Vx8rg5HPFAJyBgnmgC0SPmU+g6UY56/SoVI3MQT71ICN557UAOw24fL&#10;29aZ+82Acfe60/5tuQD1puGDYJpgHG5frSEHefm69KXHGKT5dx5HFIAUnecAU8sdwzUJZSXwv4Uz&#10;c3TYMZpgWCeV47044yfm+nFRAjB4pcjigB2U3AlRRkFj97r0qIg5py/fPH4UAIw4BzS4XcM96e3f&#10;CfhQdmCcDOPyoATPzrhRQfvfdPFKuwoPnxmnfwn5qAGEHcOf/rUDovIzS85HPFPATy2ODnNIBATj&#10;G0c0mF55FJzvHz8UmRuJAI4pgOURh0/enJHTFOJHmmmAHDHI4o/i470gDuDjvSnG0DzM5NMGf3ox&#10;nml75pgIwGxhtHI6elRRqyow3jrxUhIBwFJOaT5txwOcUASFgCM9MUhY7VBBx2qLqr5U9aYc7jzw&#10;KAJ/n2P8ueRQT8uMDkdKj5+znr971pcEBjt9Mc0APGc5MOOPWl44yBTM8LSgn5icUAS/KIhwD6VG&#10;PvnC9felwD3OKUbdrEA8GgBOPlOKd8m9Mkd6Yxww+XimEjaT5bde1ADiT5zcZX1ph3eb3p/O3pQA&#10;d2S44NADe4+WncbDkHnoaBt3SfKe3enY4Y56daAG9l5pePm5A4o/h6UpGe1AAACoYKffikOMHJo+&#10;b7Q3zYHHFKQMsASeKAI+M429ulOY/u4eVxnmkIBJ9KTC7m+lAEgZd5wBjFBZMgBTUfHknGOtIx46&#10;8UASNg9VHNNUDecn6UoxtHFPAHmgADp+VAXEKgnPGKUKAvXPvT8RgHK9/wA6aevWgBDjfjC004G7&#10;5hSMUCKOc5qBmPnDBbBHegRYyNgHlj6007ducjNRA9xJ3obqx2mgBxZRnJHSkByseGGAaj2k/n0p&#10;4UeXmgZNliowVNNCDy+WOc00FApw3PpTwTwc0CF2gDrSYXEg46UjE7CAD1ppY4jwKAYwn5ZODSD/&#10;AFYJTqaXq5IOBS4+d+W/OgBvJZRvAAFG0lvvDGafhgRyOnIoyMkc0DDHC8Up3eWe1KMHPFP2jeMk&#10;UAZuD8/0qHB2EFupqwc/vPkPbvTSCJEBqbDGKpxGAvAqTGA2FNPAIKjI60/5djY6ZpgINoDHJzTQ&#10;fnJBpG3EAZpOdnTFAXFJHc81B/y1Y+pqUjJXnvTtuE7j3oAYAwYg+mc1BJIwGV5H0qdyd6na1QlS&#10;ZAcjrxQBCgZhnkfWptgMI5OfWplXBIK8AdRTgBg4B+tAWIVThsqfY+tSKr74+Rx2qUhsMOAeMGkG&#10;P3uXycigaJFx5Q+cdelA+8OKiYgYyD0oVgAvFDGThTk9cetRtjdjfn8KXf8Au8ZByaYWARvkGaAA&#10;dGO89eKUjLR5bp0poKbQC/PanADjINAAUxI+JM5HPNJtG3GO9Px868mpfk28qBgUAQAHg5NBH7uQ&#10;88inllxjmmnPln5qBFdlIIy1Mw5yAD93jirPO8Dy88c0YOPuigCh5ZJO6M53VOqqoADAHtxVklSU&#10;yg9qbgbR+7FMByDiMeeCcdcVKSoH+sBqMAZT5BTXPzHgA4pAPY/uwVANKCu1OmarJuMiruY89KsE&#10;YfOwDB9aQyTpIB3pzYwR5oqLjch3EkimHzN6nJGDQIJCcH5cc+tRIOTzUrYCryDTlA8tcHt6UAIq&#10;YDH2qMgbGGD14NWPm8r71Qt/rF+XtTAcoG1OeKk4yeelRA8HJNTLuMf3Dz3oAj2L5oJJ4FSqFMLf&#10;MfajH7mHI+bJp4JAGFAoGM42D5f/AK1N434J7U7jfy2KO5OO9IBgChnIUe9B+8vzcZ6Yp2PkOTTT&#10;9KBDyyfLiEdKiYsUckqMDnihjzg1Cxfz+nHtQBIuC/3BjFOCjcOAaYDkxkEcg1KhXcvy4J75oAcA&#10;RGw28dqeAdrZFPYp6kDHpUW6PDjfnnrQFx38ajjg0ME3DpUYYEg56Ujk7oSFUZPNIY5h85+TAIpM&#10;j5sjinAjynG4cCmHHkcD15oAAw2j5TwamVv3c3yLjHWqfzYXpmpxwkhzzQAMV8rAXnNRnI2/WnY+&#10;d+nNKBwvPrQA4BjIT5QCgUnPmp+/XockUDGTmQ+9BK7OByT0JoEJwQ2D1Pemsrbm4xShgGCk8j2q&#10;Xgw5A+tMCthPMGVJGKX5Qqjb3qY7fMPyimkfMDsFAD12+W3z4yO9NJO9Pao2J3KMCnqRti+brRcL&#10;jucHKc0oAwvzdjRwWHNPBXDgoaQyPI3MQQOetPDfK+XUHPHvTCOT9aYQuQTn2oETknzR84+7xUMj&#10;vsI8wfe9KADuHzfpTzt2cwLzQBGXYoo3Y47UxiftMJBOfWnqo8+Tk0EfMTjtTAf8uI/nOe9ObGB8&#10;+SO9VSX2RnZzk09TLsXIxQBMCvlr8+Tk80p6nmmru3EkgUvy84pCGnPmL83AHSk3DZxig54BUH2p&#10;OPLGEoARWbzhjvT8nc/P8VACCQbt3tilx8z56dqYD2I8p8Efc61CDmMDeDz0p/8AAeKiP3TxgnvQ&#10;gIZScgFztqozR+VIA5LE9+1SymbeB5GR60yOJtrFgRk9aQySyEqzyb92DWkSv7wDpniqqj/UDb35&#10;qcjgfKfpQtBDG5ZuT1psakTt9Kk/j/1Q6cc0ox5zHbjA70xDhkHrTSSUf5u9OKsUPz03CnBEnPpi&#10;gBMKCMP271CPvyc8lqkfd5i8DFMUfvmyO/WgCTB447+tIR+9T5x7UvGBmkwplUnI9DQBMvLLxRLt&#10;B+92po2Bh87detIxUk/KcDmkBGfvL+7U+ppNy+Y37tcdqhZx56/MeRVZpABICTnJxigCSV/3xUFc&#10;5qPcgkwxwcVXJG4EvzUDH5+WpcwFx3zHw44NVWb55DsPSoWLeW/B6+tRsxG35WAHakBOWzt5pRtx&#10;xnrVdTmQ8cYqcY2rQMlIAilGc8DvVcdyMnmpj/D8hPzetTBVMq4UdKBFJs71Ow5x0qWNQzJmbBA6&#10;VK4XzRkg8VXYxiUkyMOOCKALauQZAXHBqTeuxcdc81lCQeYnLElueKtq2YyQO9ILlg4J4xTQDmT5&#10;cZNNBXK9KmHRsMKAGAfKcIPxoGKXjP3qa2cphu/FAx4I2MNxqM7s8tS5O7GBSc5PNAhQBg8UzHOd&#10;x6U7nA4oI+VSOtADQv7lf3gPPOafj5R83NJj7vyZ5qZ9pjUiFQQBmgBgKiQAnpSAku/J68U0n51B&#10;Lc05AAqnvnii4C4TYBk0jGbyzhTjtUpViDlTQFbfgq4GPSi4FUebv+aLjFSfN9izsPXirOwnAA5P&#10;ao3SYER+S5bsAKAIMHgh/rT9p5PlmpEiwz77qTgfc2nFSsbVEgBnJZj6dKE0FmV9jZztHHWgRsFP&#10;BxVlpNMSzkV9ctt7MMZ4xUT3vhqK0gNx8QfDkRVuf3yk/lTCxFsO04BpDE2CRE2O9Dat4FCs3/Cz&#10;vD2MdfMWsa68YfC20lm+0/GrQxk/dTDEflRYWhthAA/ynP0pzKQi8VxkvxD+COMH4tQkg9REaoS/&#10;En4MKGI+Jj8d/IJ/pRyyeyDmR6Bs4TG7cfahUfzCpGDjrXlM3xU+E8aEp4yvpuOiW5B/lWK/xj8B&#10;CWRU8F62y5I3spyfwocZLoLmR7msb7pMkD3NKEYpxkjNeMWnxa+F8tqqztqcI3chozV5vin8KQF8&#10;vxfcIvYeQT/SjlfYOZdz1xYpTDNi2z65PSoWEOGC5znnPSvIpPip8MS8ajx1ckZ5IhIrbsPiD8IL&#10;lFH/AAs60BwN0ciFSfzo5X2DmXc7h927C5PHNIiTBT+7frwa5m68a/CeKzjI+IOlx4B4ByWrlL34&#10;o/DqGGTZ4lmkbdgCOImjll2B2R6sBMASFHHrUgcFSCnOOvpXidv8Xfhy91Ek/h7UgM4Mg7fhXoOi&#10;+L/hbqUa/ZfiRpEbkDMczhWH50nFroCkjrAwwf3g4604bChxk0RtoDpGY/F+kuf9iVT/ACqVVw8m&#10;3yvYqc5/Kp5kVoys6/KxHrUZXDg81o+VLs5hmP8AwE8U0R8rueUD/dqrgUQODhaUFgPuCrJVR5mD&#10;kjrURDcN5Z6cUAID8y/NxinAHLfP3qPB3tnNLhtv3qAJDuD00n74J47VGpJmcZzjvSseQD+VADgR&#10;gYpCTsyMZzTF+842DpUuF2d+RzQA3scrQC25cPjmnkJlMvjio2K7gcsOKAHFz5o/fdu9NLruJ31X&#10;cN533+DUZJwmVYZouBdDkynrwKMgk8d+arx78qSByOKsIpLYPBzTAieMMmSR7U3BCuNoBAHOatsF&#10;GRvyM9PSoCD5khAJyR0pARL3yc4p4CbW45pdvLfLg0mD5n+rIOaAEAG8fNTTgPjP6UjlgwGD9Kco&#10;bBJxjtQA/ZmMHd2pu07Plx+VO5CAYyfrSbpBJxDkEdaAGbPlbjJzUyABM7B9KQOnmuAOPWnDnNMC&#10;ZMbche/pVqNhsHI4qugwijPXNOXoOD161SAtg/vU561MgJEnGMGqoPMYyeCcVYQt3QfXNMB+B5h4&#10;/Glc/u8cHmkJGCQwz6VDk+cnzdTTAmGfLQ7SckVcTZsbnBwKqL/rOX/OrAI+Xj1oAeeGbOM+tLj9&#10;4cMv3RUe9vOwYM809goYnB6UgE7dOtRtkI2Aanwvlg7u3HNMP3BwKYFck8/u+nenD7h5oI5HFJ0L&#10;fLigB46HgnNNIbdglQM1PHIqqf3I4FQOS05PlgZPPNIBONzcmmkfIeaf3HNJ6UANPTgZoIG1vkFO&#10;T/XH5c8VLscxvkL1oAhCtgfd4FKynYOeM1KOiDHOKUj5R8g4p2AjVchf3WTg/hSEHY+VGQalBAYE&#10;Zxioi2ZPbNAEYV8mjggDYvB4p46nApOc0AIXKscH+GolkkEmS7ZzTmA3NlccVFg5zSAtCQfNyCcU&#10;qyBml+dRt681RMb5Q+b35pyRspuSCcsOeaALu84XJPsaXe25yXz0qqoYqMsc5qZRjHFMVyyCfl/f&#10;HpzUQ3Fn780p6LxyaQEByduOKQx21cyHke1IuPMY00uQxGOooRRnkHrTAGJy/wAp46Ug5VTuqfau&#10;V+Y5xQAuOgoAjAPNDAcc1KRzQo+RjkDmgCEAlRwKUKN2cnmrI8sKg2nNMZo/KP7nv1oAZj5W5pvJ&#10;PQZoLDK4OMjikyPNTJxmgBDnOMdqbyWONxxUpHzLz1FNxhmwnPrQA3njgmpRjcegpMcryOnSggZU&#10;GgBQfvHbmmkfK3ymnDG4fLTGJ3vwuaAG9hg04Y2Z3c56VAT+9I3U9GXpnv1oAl28n5DmhlXnrwRT&#10;92UQb+e2KXnLjafrQAzC7wRnpR/E3FS/wgECoyVAOQPrTATt0pNxAGBnimlskgCmlnwpCjrSAecl&#10;YyG4zzUZLbyNx6VKN23FLtHynaPegCDHyNx0FOBAjXjjNEh/eKMcmo2DlVGTxTESEnIwopOQXIXn&#10;NKoO1eRwOaeAdvBpDGru8x8g/SkI5YgEcjv1qT+EHdzio8nYSSBzQBIjZZhgYxQXGXGDwagJGR+8&#10;AqHevnPl+1MC4rKZG3A9KnCr5WRcA/hWV5hyvuTU6zYjgG3BJ5FIRaYHyziMZqH5vM/1eMilLfuR&#10;hiBSBv8AWBlbGODQAvGG+tNZmwMc+1OwNoyDQw+UHGMUwIwTu+6abz5p5PXmp1ZBBINhJPTihQSx&#10;yo5FIBw8sIpCDOOabldzcdTSEDa3qaAPmHyjpxzTGPB6UnzmRucYoUfMMnjFTgDyn+QdOtICFjtd&#10;MhqVdpjbk9aG+ZTnPBpg6n5segoAsBd0bgZ59+lQlcOAWNKGPnY3NmlfnJLL9aAIiBljmhiREcGl&#10;JzGPWlGNoyeaAIMtuTnr1qUMu1uDnFKyqQAF6UcCOP5aAIX3Fid3QUxdw5MpOTVnaML9KYwHy/IB&#10;QAo3ZGXFSHPzcc1Dgbj8p/Onjfzhe3rQA4htwOMYFRHOQMD61L+8woZhnNKBw3yjNAEYU+Sv7zJJ&#10;6elO5+lKcgN8vSjBMQ4PSgBB98/LznrUmFIAyBTcfKOOaQ7sj5sc0gFAAAGO9IQd7duaMNkDfS9h&#10;zTAcAQgO4YoJbcfmNNPK4J703ByuDigBTyFGR1pdp8sfIQd1KAvmE5Oak3DCEqeKAGbOuR1oIjCL&#10;zSliSOCDUf8AEtAC5xjDeuKiy5fPPBqfC7G5OccU3/lmvA+tIBg3cny+cU/JMZGO9OJBAGKaSAev&#10;OKAIi375uR+dMLnJ5+hpkwJ8zjkjg1SO/wAyJRnIP507AaS5JJznHU0mDvzuPtSRbvKjGwA4596l&#10;wc9hSAi3OduQelSAcAlqdtXd984oG7LDHFACgfO3HOKeo45559aYOgFPzx1p3AlPkiLPmYqvIx3P&#10;g+lNkLeU67CQfSo0VzsywxjvSuA6Mqzn5ckGlMZMgO4YHXip1TEvRc47VKBwcsAKYFJYV81SI+c9&#10;asgYjPI/KpTnJXHHrTSCC/7o/nQBGdu77oqRSQT0pADgZfnNNOMucfSlcZKxO373eoSG8wnNG4Yf&#10;K013TYOB09aAI5WXy9pjFUyVXHz9DSSyDDjd8waqLOSJPnHUZpAXTKBOuB15FQyzt5jMMjsRVMsc&#10;ryfzqMsSz5GfSlcCcySmRsDjPWtCBiSpG7HFY2Ttbj61pWrERRHIoTA2lDbAeDTWUk5A6Co0fg5J&#10;+gqdWGwfL3qwK5QeZnyKmRQGUkDp0qZsEpliKZjEp+b6UgGso7E9aVQdjt0xTjjLijD7V+Tj60WA&#10;QA5+7Tyf3fAyfp0o/wCWhBibkUoA2sc4OaAIgMSZ2047sj5qlKoIAd/JHSmY6fL1FADMYL/uuo55&#10;pBu29T7VLj5jQVIjzgDn1pgRHG4/Lz9aas0Cs+58GpXA2t8/O3jFUzGCrZgBGfzoEDXROqAJF8uO&#10;OKsNJhUHlk5NQxQoJUIXnnIqZlYkHZg5GKAGscPnZ2ppOYwcDNThP3qqQ2SOtDLjg4GKBlYAnzcA&#10;HHSjacKDIue9SfLvfCik487ODnNAERC+YmWbO6n5IZvlFPODI+UWmFFLH58UrAB2FHO0daaI0xGQ&#10;B15pdrhGGR96pAQIxx24oAjeOMnOzrTWVsEA+nWpwVyQSTTGOCSEFADQpBHP1qVEVjJyoqAyLuUE&#10;9acpJlT5yBmhAP24dhvB5oIPznPpT2zhRTMnavycc80wGlRx8tRFT5b8DGeKsMP3a4YZqEk7hkUA&#10;RkfKmIRyealXI8zC8gDihQfLPPepjjYnIzjmkBH83OUwaYe461IR869c4ppxvJ28/WmIBnaARTs/&#10;K2KB0GRSjGR8tKwDSGyxGDS4GBmpACWX5PXNAKYYGPvwaYDcp5cg246c0w9G49O9PK/N04PelUfK&#10;eKAGqG8w/J2604A724NO79KQMcqCR14oAD1XimZw0nAyKkPU1C4G1vl70AMZn5wR15qMli0Z8w/S&#10;pABtGRzTCBsGPWgBhZ96/MeTQWkLtgClIPmgEmmndnO8imAoztk+Y7qevm7OZifemAHZ945pu5hc&#10;Hgj5aALaFdp7+9P3AI/A4Iqsh4ALdc1KNu0/KfzpAPB/eD5DwacCOeeKZzuXikJO8cDFAEgwd3Tk&#10;cE0gHzHgZBqLJJbOcDpUgOIO/PQ5oAcejHoajZ8NGA46dcU0sfnHJOKhw25KAJw/z8qMY9adu+Vi&#10;CfpVRlJt5BvPsaWMSeQckdaALWTu4jbpzRhTERkimbjuGAM4pQSVbimAjqRGPmHWmjIA5HWlkb90&#10;ee9QAgsASeTSAuZ5PToKjJyv3qrP5u8fve3SpYt+PmQfWgBcMGQjFP8A4jxS4O7n8KOcMc4NAAd2&#10;8ZA4pMjJ+YUE/uwTUTMgz8yg/WmBOPuOMCmkf635R1FNWSIxYJ6njmpRs7kdOtICPnco2U8Zx+FO&#10;+XanJoBUMfm5xQAzK+WxKnmkJA24BJNKcZ5HekGcH5aAJ1HyZphyWcEfSgEbCC3enjG1jk57UAN2&#10;jjODTfm3tyRTjneRSd+lADsnjmmnOD8uaBjJozzyQKAGcbulL3bilx945yaQA5XmmAwE+euQOnFG&#10;QAMyjr0xTWH7zJ5waQ43v+79KAJC33fm60m7knFRD+LLfSkGQ59aQFjJ8vofenZbYfkBqMMfLQEj&#10;OacckLyRTAeDzThjcSOtRkgMBk9KMjb0oAm5II2jr1qJtoaUc9BzT0ycfWkbO5/rxSAZxgYNHPpQ&#10;MAYJFA6daAIXYAL2NRqTk9xUkqbkOTSKpCDge1AEykbKlUrzwMY6VENuwjb2pu75GwO4oAmyMj5P&#10;1ppHDfLUOTui+tOZvmAz2oAXoCcUnqNwpmR83OafhvLBxTAYcgnEZJzTh0XI6joKdz8gLHrTwPnG&#10;UA54HrQBCW+UcHNOUHJ5HSpGX942YAOlGRziM4x2oAXgbiDyBUTE44lPJPalJPrTx90cDNICAbsc&#10;qalXdsf5TxT8HzPuDFKFO5skUwGHdmMhieKCRhvwpfmyOfWkI9qQCZ6fvP0pT908UnG7FLx5bEim&#10;BA+ctxwKhOTEcMTzVvanmJgE5oZG8pyLfjtSAoYJBOWxmnKG+bJNWQny424pwU7wNlMCFQdrgQ8k&#10;jmpgpwKmVACOtPIHHy0AQ4PtSKGz94cVN/EeKTnccrikAzDAAiPvzzTSScZAqwMYIxk4qHB2HJHX&#10;rTAFJ8sDcOvFSZG5Pn5FQgfvFHPWpMgeZ+7yccHNIBrE+ccjkjtSZ/ctzTDyjdSQachXycYOaYCA&#10;HaCAPpSMD5uR681KB0BNOKYIwwxjvQAijg/L2pQF2kEjrxSDouSKXcu48c9jQAY+cYo6Mx24p2Bl&#10;ee1NPQcUANB/eEign5Woxlo8ORweKYRz97rQA75dhAOB7UMwHQgmk2ptf5z2o2qD0PT1oAUNyM4y&#10;RTt3ysD61ENuY8tzk4pWySuV7UAOJA3Hb1FM3PhQSOtK33QMZoHUfJQA/uPm6Dn3oBBJ+U9aX5cZ&#10;OeTTTjPUD0oAkJIZiEGNtM581cseppD90jcacB14oAXn5h5Yz60cBh0zik5zyxo7mgAI5YDvTNgD&#10;Nlqeev3iKbznofzoAG6HKYFRndg88CpeeOab/CSVA5oARe3Oc1JyC3y9qXC7hwKXPBoAOc9KaC+C&#10;AgxTlK7/ALxyRzQSAhO3v60AH4U0ABT8venfLx9KY2fkyxxmgB3emnG2kO7zIeDjBpT1HFACjbjg&#10;U7I2mlVT5JO0YHvTSflxQA7jnmmf3uc0hI5yabuGRQIfkbgd46ikJ/ey8YytMO3egIPtR+881DkY&#10;xQMeu3LfMeO9Kfu1Hlsg7DnNOLH5sxkHtQAHGDxShQUclOnvRxlvlzSgnDfLigBFB2GnEkLIc5A6&#10;8UEjbH83rUL+aZvvjHp60CHbgdh568UrMvnKcjg1Fg+bznGOKXH3vmHJoGOY/O5C9uDUeDvfg9ak&#10;J+VBTlIPbFAEQA+X5T1pfm8x8OMcVIc7mH8JXrTNoFAhw2bz8wzTsAqBuFVyGEnTvTxg87aAHcCQ&#10;EDt3oGPlOTnJpDtEq5zntTvm8if90vXg0DGn75OKjyfMAI71J1Cc0h7nOKAAAZBGcVIOr8AdKi56&#10;Yp4ztPzd+KBWAg4GW6U0/wCr+6Kfzgio2DE9APSgBuUEaYkOSabkeeW81sY5FN/56/ujQR+5jHlm&#10;gLiH74+WkO3zJf3bdBTj9zrSDBMgIPHfFAxBnJI9KOdg5NObYEBw1NGN478Uhi/xdOaQj5Txxmn8&#10;CNsyAGmErnk0DBSm5OB3qUn92o96rkRbsrN17U4E7eRwBTEOPJA2DrxT9oErAoo4GKRQgdTgH8aG&#10;I81j5m4t+lIYu752wi+9N3fJjyxjPNB24YbaQle0Z+lAAx/eNwaTccH5e9IWcO+FGOKoSzgTlfM5&#10;zxgUIRddslsL/DUIPEY5zzUavIVH7sVIFlLcgYzQA4Fto6e9IcZPznmnFTnGeKeqjdIAnOOM0wGB&#10;SWU5Wpg3ypzS7V8lic7vrTCDgDPakNDy2WbDjPGKOSz5brio8Yb75z3qRSDQADdzhqeMZPIPHSgg&#10;b2/dEdOhpezgx5pgRBmMrZYClHIPHFMcKFOQwAq0kZNojrOCMUgIsHev7wD60hACPl+/FKQQy8c5&#10;9aU8uhIHvQBCWbeBg9KjPmk5Ck1bKpgdPyqAr84G89aAGruDIR6GnOzCJOWJ3c+9KF5HFTKFyckZ&#10;x6daAIlwXU+Uw+X1qTB8o8n60rEbT8o4pD0PNAC/LtX5RTwcIh2ECoN4BPPSpVLGEEhj9BQA07iW&#10;IIx6U3nrUiqS5+chc9KCp+fjvSAi53A56ipkYDcAy/jUJ64pn8TfNTAnLMZB8w6mlAfI/fEVXDAL&#10;7YpRIuRiT6UAWeOPlpDt+XkVWaSPamHXPpmjK7VOee9IC2oUxHLDOajbGWwTwKFZfLPSncEcMKBj&#10;ACUUkdzUTpymAeD61N3IxR/B9/miwhgX5T8o6c0gPy/fbrT8KXYZIGaRwocYk6j0oARpPlJxkY71&#10;Xw5kH1oblzxwO1KO2GO7FAixnMart6UEggAk1GpG5+KkG35uM+9IYny/achj93mkHcbj1pOPMAx2&#10;p4A2nk+9ACc5Py08bqQlQuM9qUbdnIH1oGKAdwwvHekOfMI8sY9aXOF/1v4YpcjPOPcUAJk/vMAc&#10;0hV8ryO9KceW+AR6VGfN34845xQIcPuuSBmkBO0fM2D1pyg+XgnvQ2NpBGOOaBggczAeWAPWmES+&#10;bIDL3oQv8/PG7rUw5aQ4zgCgRA4ztPPWnlj5UY4xQ33BkYGabzv+4eKBDwRlflzUhzgYYDNQEqAg&#10;yfehXBaT5Gx2oGTE/MOCRilAh2jMZJFMydjcU0HlyfWgBzDk/IRmlz+6HFNJJZ+fSgbdzgOx/CgB&#10;3GVOe1M/CnZ4NGRv6UAIANwyo5HApWA2DkdaP4DzUZzk4VjTESAfd7ChjHlcoaTB8puO4pDkDG2k&#10;A4bjIMBQoHenZ/dy/L3qMquzG9gMjNIGPnPj5higB/BHXpSnACHYcH3pg3eavPFTEfKeegoEMBbL&#10;j1pFUC4/1vy/SlOPkJJxnmj/AJaPgnGKBjZdu9fLRT68U0j90uY8HHNPA4BJ709sZPQ8UxEAwWFT&#10;jPp24qPjzBjFOBy3fNICb93sOYs0xlXCncaVduSMHk0roVOd3WgCP5sHkinYX5eDk00Y+YFwal+T&#10;ylO8cCgCIj962FXGBQFODwOvWn8EZEfH1oGeMseKYDSo+bA6VFjlQc1Kf9Ynz45pjswkbGPu9aAE&#10;ZogiHzBznPFVHlOBkjGaR2G+T5wMVTYkknfxUtgPdunyk56VVZlIkwDupSWDJh89etNX7zdOtJgC&#10;g+TFnk855qNg+w/IcZ49ql/iFSDBzlhwKQFMZAbdGaCrlB8nHY1PIrbB1xSLvKAeYOOgpgRAYBwO&#10;1SDG0cHGaZz84wRg1IA+yQiIYoAXDZTr1qTdwRnFMGSudtHPnsO1ACHduJAPT1qEhhxtBODVr+Js&#10;5AxSKFJ4Qk570AUgG28xdT1qRQAB87fSrbL+6bKDAqAq5bCr2oEND/OCE781ZVl2r8oPHUVCIZfI&#10;bI79KQB1fBbtSBExJ3nijnC/KcU3B555qRQ+B+lA7icjHJzSH/Vr160/H7w8j6U5gcHEWf6UAQ55&#10;X5SM9KkH+pPH8VWY4lNuxa4ChSM5HWmXtz4bttBvLi58Q29tBDH++ml4H4A9fwoAMIFGN5+Xn2o8&#10;tvJ3ANgNXKSeMvhSunzNF8WdKlWIHeAME/nXH3XxZ+F0BuQNQu5ipOBHGcH9KcotdBcyPWNri4Tc&#10;jHI44qRjGAyhZNxPBxxXzNqnxmg864Gm+A76Qn7rSRkKK4DUfiX8W7w3It9WtbSM9fKhwRn3q4Up&#10;S8iZVElofbDzWkSO9xqmjwqqA/vJlH865LV/G3wztJJPtHxi8PoyjBjhIc/pXxjs8S6nDfTXvxj8&#10;RtKBkxNOwBrBksIF1WZWmld1HJdt2fzprDyvqZusfWtx8WvhvBMxhu9VuCAdpEGK5XUPjNuSU6f8&#10;LbtzuI3ScY/CvnuCBCxDQwAA9Ngq6yRqkIVY2bI4C4Faxwy6idVne6l8UPi/OuLOy0GzVuh8rcf1&#10;rnX8YfGiQtv+LoUkchYBx+lZGxWkBMWMKMYprqCz5XB46VoqMV0F7Rli51X4kXIP2n4y68QQeIyV&#10;/lWJIl8JH83xZ4hlZnzl52Nayr+6ALkgHinbEYMSvIIxWiikrWJuzDNpdFQ39raxgjp57UxbFPMJ&#10;d7hv95sn9a33XDoN3AXpQq/P93NFl2C7ZkQabby3EifZAMtxkirE2mi3nRTBEcjjIBrQUlTOQrAh&#10;hgg9KjmmnkdSzkgDinYE9Cnbw2RlnWXToDxwdopJIgHXYlqBk/8ALMVZRJDvO0dKcquZF/d855Bp&#10;tCK8FpZvu83TLduuWCgU17LTxcSbBAFzwpQVqKGHG3B29KrSB/MOFUnPNKwFH7FYByVsIs9yVFMN&#10;nYtbyK+nQkA8EYBNXgJPMOV4A45604KCH+c8GnYDJGnWWcrpc3HTc+cVZS2sVQAwwk7ehUVojAIG&#10;8dKQIvm5A570WQzNNrZFJSum2+P4hgVTfT4Nx8ia8gOD80b4/lXQEDy8+X36Uw7QznZjjkU7IVzO&#10;s/8AhKbWQSW3xp8WI2Tj96xA/A10Fv4q+MNqimD486nLg8LJFn+dZg8sqeT1pVUGR+F6elZunF9A&#10;uz0HSfit8XbSQfbZtD1CPPeDaw/EV39j8bNHLxrqHwz1SJuNzRx5H8q8AMUe3sDmo3jIdCTbOoPI&#10;KDOKynhoyWmhSm0fXmmfE34M3Lw58dyWkzN92eLAz9TXfWGt+Cb0ZtPiZ4enYrkBZFB/Kvz+uLTR&#10;5VVhoUefYAYNUlttVgvo3tPFWu2rKwIMUpGPyrL6pbqX7Vn6RKdOZpd11DtwTvzxTRFBIpMF/FIA&#10;eV718AxeJvi/DpaRr8a9TeMLgCRMt+eKt2fjP4x2sxlh+KkpYNkxyQgg1Lw8lsw9t3R91tFIs7n7&#10;JIBnvmmmMEZYdRxXzV4d+MeqpFbQ+IPCMTjgNcW6dffFer6f8Rfg3drbBfiUsEhA+SeLbg/Ws3CS&#10;6GnOju0VuQCQanI/djKjpUWnX/hK8hU2nxC0Gc7cgJIM/wCNXWVSAA0mQTuwpOajmKTRWZV8s/Jz&#10;imAEhNo5zVvAATPmnjupqFnjDEjcOfSqGM2gbt20nFRbEyhMXAarTcwg+WelJtG0EimBXZogjgWv&#10;PGKbuJHBI4qwQhZAQPyqBhgDAPXjigBAF+b5mGevep0C/JiIEdzTAPlztPFG6QTYCjmgB4AMko2D&#10;OetChRcSZQEUgyC53Gg8o3NICNwpk42UgXgc1IqRksctxTSyBuPxoATbhjlhTiB5ZHJGKjydzfMe&#10;T0p3HmL8woAiwvzDaKcOg+X8aftXbId/I7VFn50+cYxzTAn34ZQT/DxTFYkt82ctULBihxIfpT4w&#10;AAM/Q0AXFJDx8fWpC6/JyeM96rE/JUeeT8x/xp3A0Fdvl6804bt5+X6VUVznGV4AqwhIYnd3GKYF&#10;wc4yg+tTDHp1qqrZxxVlcfu8kYpoRKMYbNBJ8sYBzSttDDEwIxR8nlMQ/O2gZCHfDExgDPrRuGxc&#10;g4qE5Djk8npmjnYfkNANkhc5YBOo60q/7tMCrhSGOO4qUZ3H5TQApyFH7sfnTCSJPumps/K3AwKi&#10;LZ5PrQAnPHFRseRzUxX922H7c1WbhjxmgCRCcn5aeX+XlW/OoMHK5NP2/KSHB9qAJlPLZfg9qcXU&#10;I3HNVgcMvz/pTCRluec8UXAtF1MQ+7kjtTB1B21CoG8cEcetS9uTQAmeWODyelSAZb6igAbSMGpR&#10;sC5xnA5FNAQHcX5WmBTtPNTkoTGR07ig5PIxgdaAIQAARgc1KAOTs/Ck4yo2/hTuNzYHpQAjBNqc&#10;im5bfH8nFOPQnA61GzEY4GaAHMeT+75x60z5sNyaaSdpwTyPSlRXwCSxJoFckBOFIUGn5GxvkP8A&#10;hSYAH3aRiQpwvfmkMtKV2DIGadj7xDKQB61SL4U/LmmpIA0vUg+tMC0GxKR5Qx9aaWXaeTg00BT0&#10;c8npQVGw56gUgDe23oDURLbpCAeOgox8rEAmo8sHH7o0wJkBJB2U7HzD5cntSZyqEDAx0pw6scd6&#10;EFg+baoMHOfXpTjnCncOtNycycelISdwGwkUASjbknB5HNIfu/dpARtA44FO4wx9qAGE5IAFRsvB&#10;xI2cVIPvGngIHY7s5HSmBUIPlN8meKgG7938p6n8K0Gxk/KKgIbL/L17UgEi3+ZJuAyRwPSp1MmS&#10;MKKiwREoCtkGnHhGwpJx60AT5Plg7vrVZsHdycZpwZi+AOe9WBHnduj7UAVkB6cVaVUwMqM9jVf5&#10;llnGOAOKiDtlvmPWgC8uDJK21cAVGcbcgnBNQhz5bEA/nSh8qBuHSgBrL+9PyjrUyqoUZHWmc7OD&#10;UbOxcYk6UATnYJEAHY03nHSogcYODwamMkZXkAelADP4WGO1NGPKIK5yeKCy7Hxn6UowSPlNAiGR&#10;AQnzEc1GLdzGSJOgq33+6KTMgM3UDFAFB0fyIB3yabGGFwMkk44q+2Db48vnPWolRfPY7uQKLDHj&#10;O1+BjHXNWbeMs2Wkj68VU2kRNk/lUZnCoSFmyBTEaMg2mQELwevpVeSRMqATyKzRcPJK+dwJPQ1b&#10;j5UfKM5pXCxYTf2C9O9Sr1GWHSoiG3ryRSFlEjcnrQBISpZvlPWgD5mwvPrUanLngYqQdQc0DJOB&#10;spu47eo5FRNndjaetQ7JRI58360ATZHTcOTTiPlPI6VBgmIkOetBL7sGNsAUAPJ5B3YHrSoB9sg3&#10;y5TvzUJI2kbT16U5DiQ8npTAtSeT5igAggdKiPGCCOtLu+RgcUnG88d+lACFzkcdaTfw/wAo4Hem&#10;OCZfQAdPWmMCM+vtSES+ZIVH7sUvPPNQLuyvz96nP3V5zTGhwzkUcYFIPujijI3gEc4pASdXHFSA&#10;HOM1XBOfv1Kp+X/WDg9KAJQo3/cppGCeeKXcpU4pjN855NFgDk5Gymj77fL0FLkbW4pMjsKADgoT&#10;ke9N3ABf3YPWmMfkk5HXoDSjYAPTHpRcADOWz5BFOz8zcc44qRdwi6CmEAkcDPagCAu3msMY5qVc&#10;7F4Oc07y+Qdo4NO2jdnaOBQAgyW5IzikY/ew9PO3YMEfSmceY2R2oAjVm3D5c9eaXPI4P50EABvl&#10;70vGWoAf3HFMY9eO1OHfmngc8gUMCmRuccHBNKYkGTx7D0q6FXys5HFRsQQ2RSAgUNnBAp5+5Jz2&#10;p6jLsNhwByaGAIXoeaAKyM5z8nepxtyQXOSKAsfI4HNAHEmSp5FACjAHXNO9cAigAeX17dKaTyMf&#10;hQA8bODk80oAKdTUa7yV+XoenSrS4HVecc0ANAwVyxNSbo9wB6UBotrAxk81C3Mp+Xg9KYEjMBMv&#10;TBPal3cf1qEKM96kG3J+X60gHgEovPc1GQwz0xThjY+WP0pV8sxufMPsKAKchGxun51nSv8AMo8w&#10;kZ65qxcnEkoxWS7ZJULxmk3YYOxJl6VF1Q8kZqUAbcBeM04qpU4FTcCrhgc7WPFKBJ5ePL4z1q0F&#10;ASTO047UF4xG3yZNICDDboxs6/pViPIfHOM0oCeRGwc5PUelRkktjZ+tAFwOwlbBU8dzViOYBVDN&#10;/FWWB8g+ZqHLGLAcg07hc6BXBxwMY45qUMNpGzr0Nc3FLIsBzITgVYS9At1BAHNVcehvqV3sdq8e&#10;tSKyZiye/asIXG4D5j09aetw/lnDp97vTFc3iV8+QHaOKY3l+UuJB16CsxJiSdzr0qbzE2x7ck9x&#10;6UCLOcg/LTS3yDioFLEPlRxUg/1jZA6UDH7lyxx+FDMDGeCOaiKjMnU80xsiRcL/AAUIQu/5oht7&#10;dTVlSuw8Zqm3WlVj5oG04ApjLykD/lgM+tSIFxIfU9KrK7e2BUnmJgYA6UgHsWwx2jpVc7ipypGT&#10;604yLtkG6mlhnpz3oARQoJ4+tOwm5sDGaTu3POelOOcj5MZpgRMOQNp6daMDYuWPfmpSG3MCBgCo&#10;+OfmHXmgERtn958vekBG09cUN0X5uKZ/GR3pASAjB4qJs4FWFUlT0H401omDqcigCq2P7p5qVMZG&#10;emKlZBh8leBUCg+c/wA2c9KALmUKgknikJTP+qGM1Cu75gV71NgbW+cUAMP3zwaONi/uxUxA2Pgd&#10;BUByXbmgQpIwDgAUmUyeOtNYfunGzPSmnhlG3nFAEhHythaT39qQFt4oDcNnPWmAdxTlHHNQTNtM&#10;R5Az0qRSNin2pASEnJ470ArvcZ4xSFSYwfMXPHFIc5X5KYEwOYnIpVxsj+QZ781APutkEYp2VCA5&#10;oQEjshIIAFRgHOc9elNzlcFh9KNxwPnXii4DxnjimkZi6DhqaXG08n8KdG0e1/lbmgBhHI4pCMj2&#10;qUg7H+XvTOePloAYVJHAFN2gsT5TfnVjKgkAjOKaBiYHg5oAaVGAABUBH7w/LVqQkFhjtVbqo+Yn&#10;0oQAMY4j61L+gqEh8t8hGOlP/wCeZOaAJQRk5FO+XDYPaoed7HcduKkXb78igBcKKZjhPlHepG2+&#10;UgCc0nG37tAERDZICdqArYGTUh+8/HTFNyN3SgAx14puPmHy08Y+bKnFPwvPJoAix8x+XrTSGBch&#10;z0qUfdb2phxsY57UwKjklEyG6nrQp+ZBhcY61MwBhUEA4PB9Kgxh3wx7UhFlOQf3WfxqfHy9O3Aq&#10;sN+I8SVMofz4xznFAx/PyfKO9BA/vLQAdz/MetMbbluee9AFe4JwQM8jpVEecGbMTYJ4rSYZ39OA&#10;KjCkhOR14yKAIUU4TMZGTV0Z2RgkgCmqMKKcfvc0ASYJ28jHpTTn5sikBIgcbhyaD9yMiXJxRYBO&#10;dw+TNOwTjPQUgwJAdwzjpTwyAnPPFACAAO3FGeXFNLx5YBunrUbMMsdpzigCY/dPGT9aaxwwFRK2&#10;4A5xzxUo2+aOO3NACgjEnyc5FLxnp1pMfvHx3p3y4FAABxkL29aTI/umgkjPy/rSoeZSccDp60AR&#10;tnjHemkMTwKezZd8QkY7U9QNoIJzjpQBEFO0Hyz75qMqTJIdhq7x5THCgVGdu8dPyoAgVW2NlBUw&#10;H3ee1GDuPPAp2B1xQAmBu+6KNo44peOuPwod4wmS+PSgBPmEoxj86cSpYjaeoxUAKEjbJnA5p2W5&#10;GBxQAOQGA2c/WgdsjFMO/wAzIXPNS4G5CSTx0xQAYJEmQMZHNGPlXjt1pf4Tk9+lObado3dqAI+x&#10;4pmyTCEIMZ5NP5HGO9PBPqeKAIiCAw28kVDtJnb2FWzt2vlqTC4frnFAECgAdKmI/drhTSbTtyVP&#10;WpsHygNvSgCL1yDmly2z8OKVs7GJQZqMA+Z3oAdvcwvmOkOBbwHZ168045waafvDOeBQAgzxkCnj&#10;7xpgH7uT5SRkcU47dwwT054oAfkY+9ilyOOaiVSXTOdv86cfuuSnegBSTv8Au00Zy/y0owCTvwMd&#10;6RmUbMPklqYAPvDigAZ6U7IxkEdKCRu696AFAO4U4M4trhcZ3EfhSZ+ZvmXHajv1oAaPvN+6ySKX&#10;Cgd8kdfSoyzCVcKaC58tiVHFAEvIAG4H3puWBb5QeeKhy5fgYH1qTGGXIFAEhZPOXkDK9KaByoLZ&#10;5PNRlFaRm+brSgncwx0HWgCXKDcOuentTDjcASeaiZjmYcfWo98nOefSkBYGN3AprZ45702PaYm/&#10;3qkzycimAgztfgdKQ8K+FFHUnJPvSkLhuM0AMDkOCVPOafkGMcnJPWjClR8opQF848c46UAMlDHy&#10;wMgDrzUgGFXB7U8BSvfrSYUycjjHWgBoPTAx+NJk/KdwpSE25BNKM4YFTQAg6YweelKwUFeSeDTS&#10;GEYHGBSBlxjnJ70AJwWzt59M0A8LTsR7RwaOPNOKAE/i6Udc80v97pSfxHigBOM9KXC/LzR2+7S+&#10;uUNADsfL92mH7j4546Uv93+VN+XdKQp6CgBMnaDtxUgZfKGTnng1ERnbnNKB8q9wDQBKfummf8tY&#10;/m60842P07cUwkZHTrQBIOkmUNIQdo4pMviTa68Y/Gj5vLf95lh2oAG7fNQPumk52nKHJp34UAKP&#10;uscUw5w2F7UZOWyaCR8/PpQAgJxwBn6U7nyzxQB8xwAKXHJoAblto+XA9aXnYnyd+c04j5FGAeaX&#10;HXPagBBgu/yj2pcct+lMw3nMR0AHFOYjyGIoAQtICgGMHqKaTynBzk04FPIkUxAHI5prHpz0oAQ/&#10;eP7s9fWjAIPAxijjaeR1pwB2vjsKYiMZ2k0/ksvNN5KDK1IPKwQV7UhigYZske3FOCnfId49hUZP&#10;zD5jxjijeMnk0xAw/en5Dy3NBIwwx0FDE4JB7UzJPUjNIY7jaMUKMsTk9OKb0TGT1pefM9higBVD&#10;eYeAaa4UNnZUgK+YpCN1pWXLOMg4oAjKvhDjg980uCHbmpcYtwTxz0qJj+9zg9KAG54B296QsCHP&#10;T2pTjYxz0PSm4G48UCA4JXco6dBQO+CBShTtGYz+dP2oAcMaBjMjav7sE0n/ACzxluvrTyB+99OM&#10;UnHPsKABeoGPw9KcQMuNgIx3qMMMMAaUNwfnJP0oFYdj5uh6U0gBRxjn1oLfLGc/xdKcRl5CWAUK&#10;MmgYhwHxknik7DrmgdJCpU80/I8huAT64oCw0LxkMOhzxTSF3JiQ96kP+pHbjmoxtwxNAEJI2nIo&#10;DHfHyMelM5wPmGc0v9zAHSgYkvmeYcOmB2qIs2UBwKewGUDEj8abhNxGR060gH8HaSelDDITqBih&#10;ceTHyOppxLfN8ooAgI+Y/KDxxTxnBOKcQM9DQRjYPUUDI+ftBLbsYp4b5ExjrS4JAw/NPwmOeoHF&#10;ArCjOW560nOY/m79KeNvlN9OKcB8oyO9AypN5nmgZ421mmEm4lO88n0radYzIpL845FMCLtBoAqx&#10;ofJT+dWUOFkXJySO1PAAWQYHWmkndwUPHWgQ9goK4Azt6VGjSeZJuYfe6UmCXUeZ3oO4Sv8AKM0D&#10;J2+90HSoXUmXJI46VMPLKjLEU0hN55/GgZWYnzlG7HHWpEzljuyO1NZRvQ4NC/cbGBTEWS2DHhxk&#10;01mUtnoRUfy4A3dqM/KBt60gBsl3B/u9aVGdbUDe2AePegDjrxQdu3OBjNAwHvkZHrUnzeUxEfOf&#10;WogPu/OcVIM+W+D260CHZJVfl6VGc7n5GKcM7U+fr7U3GPMGOfX0oBjcpu6nJNKGAbvRs6/MM44o&#10;Kv5HUAigQpIzwKZnLEbzikIxHDnO7PNKAePkNAwAGRwKsI6KPu9fUVEAPNX5uKbIegDDg0AWXkBf&#10;7ozjsKjyct+94PTioAw3LyM1KC3mDgUDGMTvPB61E3+tb5D05qaQOMdPwp2yQQwllXmkIrjJVcdM&#10;mo/LBmPGAB61bwm400g7c76dgsU2jgUMd8hPY5pis3ly8HJPFWmVsEfZ85P5UnlsHIMJFIVgj8zy&#10;1DIfu1aT/VkZ70ij5uvalyN/3TwetMY7+/8AN+lICm1hsOSaYSftH3zjHFP7rkCgABPnDKcVHL99&#10;sLkAcVIzHZFnrnmmHlz836UmBEAcqTnn9KQ8OxAXpUvSN8sKbxuHPSgBvOFy2MVMCPLHzDOKiYdT&#10;7VGrN6igCbI3/cGamUEkZBquGGSPMqQyHdjHRaAHsBlvlHWmk/KOhGai3OQfmIpDnYPnNAEgztOO&#10;macuN7nac4qIEjPzGpNxKjKoPekA/JHoeaQb9zfIaVMbxz2qYAjkt9KAIgH8w01v9YfWp2xtU7+B&#10;2xUJ25JLHgcUDGKG57DvTwQS3zZzUZ3mIDzOS1ICN5GSKAHn7j/OevFO5+b5qVSmznpUwNuYSVCm&#10;gRCRGWG4D3NMKqFADDAapG+9HmIA0nccUARk4ujg8baQlhv+YHkdqlIXLfItNIfIyB0oAAAZMnOd&#10;tIzKNw2HrwaU58g8d6iY/dNAEmch8N+lSL5ZHXkVACNz/Oc464p4I+T5cdc0CZKBz60o+43pSKRv&#10;X5cih+d4GBz2oAN3z8KMUn97O0Gk429e1C42rnP3qAH7QVB9utIQAh6Dn0qYYJUbOg6U3C7uWwKB&#10;EQ4KDBzipAV/efP3Ham4QSH5jmkJ+cnA5oAdgYfHcc0hUeUevWkBPAzzmpMr9jnJPzUANx+6JVwe&#10;OlR4YE0IEXzMyMdw/KnZxEmZATk0wGYPnodvAFOBOJSIhwfWkLEDaTzSZIf7p596QEyleDsGf5UO&#10;7b+WqIkeY3bIFNOcuOORyaYC5XzS2TmpSU8o55qFegBAxTiG29B7UALuUEYdeRTGl5lyF9qgkBO/&#10;gZHvVdgSMeYeaALRkHy5K8VXaRTcH99tXFVskRsDIx684qsxOAfMbqaTYXJpZF89R5nalyDApzx6&#10;1UGwhc9qnXJhUYGKkAIzIOelJjg0/Bz98Uc56cnpSAiw3mA7uMUoADE7j7044BwVPtSnqRtoACw2&#10;qCM4qPqcgml7+9OAYg44560AR7chst3p43cjfxSlV3oC56UzjzGwfxoAlymwfKenNB8vcPmPtUWf&#10;mHyHmpRs28x0wAZ8v7ueak/hz0pDgkfJ24pwKeVgxmkA3ks2RjjmkwmZCJG4xzUm0bl+btT1X9xM&#10;PJGSRimBVJn82T5zg9KQKcnjJq2YiBgr260oilHlkwEL6+tICJI2ZgAgJqZI3W5UPMNoQ5NRXVzp&#10;1vp0lxNfWkMaJ8zyPj+deKeLPir4UsdSFvp2hzancAkPIpxFF+PemlfYTPb2SL7OHzIcyHHyniqt&#10;7qPhew0x5r7x5pFvGF+ZXYZr4+1H4o/Fe6e5FpHpNlEwIXZHlgPqa4HUJ/FmoCWe+8bapM4cnDOc&#10;D8K0jSk/In2iR9T+Jfin8Pre0u49N1S5vpsELtjwin696+fdf8T+Mtcmlkn8RqkMYYW8CDakfrx3&#10;J9TXGwWyebCE0sGQryTzV6W3dVjD2ciDHy471tCiluZynfYx4NPhOC886s07Z+bjPvWgthaKzBjA&#10;xHQ7RVpMeSo2k1LGsjT8ZwF5NbcpncrokflsFgt8Dg/KKf5abDgD7w6Cp3XbD1yS/pSEZjGJQDim&#10;IZs/fNiWQE4xg07ZGs7sZfmx97NA3CNgeTTTyVBXOT1pghQRvBwKd1IIxmlKEQgiNulMBbqUxz0p&#10;gTAOWbEZxxTSj75CU7DvVm1lt1+2qznJUYFVrib/AEtOGALUgGngryetOyQCcMR64qRkUwKw/u01&#10;GYWN0MrnOOaAGrgjKyEinZYOTgdKSMYJGR0oY8csPrQBGTmQ8DrQdgQBoxx0NNRSbhfnBG6rsto7&#10;hStyNuwZHpQBHAYW53HG4cVpT2sPkRzRSNwnzVneRLGijzfxxVqO4cWbIZ0PzYxQBXiZDJy5+8c5&#10;qCfy1uW2klSeCKfcLIskZMSAseaQmIIivBk4/KmBVypZRjvViND+9Y7scY4qB4iHBE/GcjBrSt1k&#10;bTtrYHpTBspMgM0eI2GDzTwr/PgdutXnin8s5jU8VS3lZnGcc1IAc+Ug3Y544qMgeYQakZowyZYU&#10;wMDKc468UxAY12uREc460KPxI7VaRvlIyKaVXZnJHFICHnf0pSpO/kcYo+Trg9acrJ5cv3c465oA&#10;rlZEuB8wAqTKkMCtR/M06He2M96lYDaCc9cVSGRMIi/BBpCoKMCo4xg04qob+VKuct/OgCtJbWjB&#10;d1upHcetUZNPsf3hij2E+lbGPl570w43PmIAfWkIz7RNbtry3ktPiDr1vIr5HlyMBn8K7aw+Ifxv&#10;sryFG8ZQzxJgDzoQxI+prmY8CeQ7l7baewUyvujJJHUVlKjGQ0z3bQ/jDGUt49b0SRen7+CH88iv&#10;VdH8cfCTUpVSH4vaUkzAYjnXYc+nNfFxhjJk3WsZHoVFZ1xY2/yPFdSRHfwU4INT7CJSqO5+jw+y&#10;vaW5h1WykRkyGjbcMfhTVVzET5MvB/iUivz+0vXvifpTR/YPi7rWwfwSneB+Br2nwn8X79Bb2viT&#10;QYJhuA+128e049SK5ZUpx80bQqX3PpvbGSnyn64oKAI37tfrVDRda8LapoVvNpfjLRbmNowTH5gE&#10;in0I61pSJMZlKzXAwOV2HioTuXcqMF3nEY5qNgfMU7RnFXPLzDMSJMjrxUGDt+9TGQ4OTxSfwt9K&#10;e/AOcVAxOPvEUgJkYbZTu4waqhl2yEkZLUfN5Mv3sHvimKh2sdrdeM0wH/8ALQ8071zTQrZGVNO5&#10;Ocg8dKAHZTzMEnJphAMr/IOtPAGFJX6U4YycnFIBoHC8U053dKee2Dk/WlXG6mBFzg4am8+a/Xir&#10;BwG9KZj5j8pxRYBVABPqRUwLbTjmogPucc5qYHPOcVSAnjOCoIHWpSzmdh0AAqoQcn5jjvzUqMdw&#10;5OcUAXBgx4LEcU9QfL6npUKHkZHfirIPzR/LTQhuEMqYDZHU04j5x83FPA+ZhjAo5wvPrTGKFTZ1&#10;6Uh3+WcEcCoycZyTQrLuXk4oAjxJlj5vFINxfhhTpCu98DsMULnHKY4pATDPlMPbmo2HynntxUwG&#10;V6imFTuWiwFdQwlj3KSCDT1/1znZipSBgg+tJjlOPWmAzbw2MdaNhAzxkVKB8659KkAzGcNzSAgI&#10;/eKRjpSgH0p/c/L+tKuO9NIBMfMny8d+aDna2G7VONhU4QUxhyOAKAIFCZUU0sMvhO9S4zKvyfjT&#10;toBYFfyoAhG7DnZ2pvz7B8pJzVj5P3nytnFRbl3N8p9qQCc7vu/rQwG4nZS9/XijkHBFMBygfLlV&#10;4NTMF2nkcCohywzilJO7154oAUgYPFNOfnG2nd6Q9elFwK7DAbjtTApMQ+UnmrLKCr/Lg44qIK2w&#10;dM+tAiRGYGMbB1qfeCj/ACiqwI5BNTRhdj/XrQMafvH5aAhJkPmDr6U4kZWjOA3JHFADdowFyPrT&#10;+PlGcGoySVPrmlUt3SgB+0bj8n603Bw3zdPapMqQaY2dinIGaAGfxCn4+U/NUZ/1gByeKbvPAII9&#10;DQA5ifypedjYpnJGSopw4A+Q5oAaSfMTjj1pRv8AMY7hS4be37o9qeA24ZNAhpGNnTNAyUPzVLjh&#10;8j6UhBGfl5+tAFchsRssnQ1Isr7Tlj0pjHIIzxUZOQRxwaAJycydRQQMH5ahQNuUkv1q0QQIyCOh&#10;oGUnKgrhm+lEZHmMdpqVkJZzx1pgXlOB1oETE8tgD7tNAXYfkXk0eoI5pnG8Dbjng5oAGJ8vhj16&#10;UmCWJOKmUfeBjGO1K4Cvjjt3pWGQhX3k7QMetOUnym5pTuyvNJnkcHk8UxCKW2cHOWqT5jMoJApu&#10;Bu64pSD5MnXOKEBNsIL5UHimYHNIC4tkyec+tIXwy4XtTAcwGBzUbopTGE/KgEljnP0zUmR5f3aQ&#10;Gd5Ua3aMEOfXFTKWMqYkGPpVg7iHXaoGKjAAUArxngiiwEm49DJ9KiIUuxKMasERiKPG08dKMgj7&#10;qimAxANhO407jBGOO1JnDgY6ikz8w+tAEhwHX1xTACWc7+KPm8zO4dOlL/B0pAC4+UED73Wpth2t&#10;mRcdqhBGBkc0hdyUGzAoAWVYwY9qgn1pm35aeBhZMnIx+VHdeaYxoyJPudqcuCG+tL1BJagFdoJ4&#10;9KADB44pcDcfmA4pwIwvPPNMLDO3YSfSkA0IN2fc807adh57U4biU57U/jYp30AQqhKjJ78U7aBI&#10;58sZHQ1IxwowOO1RhhuOX/GgBjBw/Tn0pirL50ny4Hapc+rEmncbvvUAMG7jmk5y2afxuajcNq/L&#10;QBGM5PFGV3pweAaU8qnPU004Bb5uuMcUAPIUqp8zBoxjPSk6q2TSL5mQPKJGeuaLgP8Am5wDT1De&#10;Vzijn93+87+lGeH+U0AIxPHznBFQ7mBIySKmI55/CoyG2N8woAjycnI5p39/5/TtRg96Djj1oAdk&#10;Y600nrxg0BTv5xx2oUDeuePekA6M88ripwQYWPpUXltlz52KUBhjrQwHn/U/6zBzVZi3njB4HWpy&#10;MjBJ6010z0A4HakA1X+WXMfI71GWDMdoNMIkEoyON1PH3m+UCgBRnzOvepgOW4qL5cr9acWQFjTA&#10;nUcPwufrUZHzY3d6oNIx1FcO/tVyPfzufk0ATbWyvIzjpUZ8wSn5uKdhdxPmnNAA5+XrQAoJ80DI&#10;AFSELtU7u/pUYxuI8s/nS7hs+4PzoAcdvnJyeafzlqjDL3QZx1qyudi89qAIjnJzmo32eUOR/Kpn&#10;xvYnFULiQCQrtBGOCKT2ApzFfPf94OW9apmM+Y7b+c9KWZk3SfMcE8Goi7rblgkZ5HJNLcFqShTv&#10;6Gl5UDO3BPHvWfPqdlFYXpkjtRtA+ZnAArynxJ8R/C1glwiQ/bbkZCQQNwPqaUVcG0j2FiomBLHL&#10;dAOlDRjfn7SoJHAr5bHxV19rhmX4VQ+X1w0oziti1+LFqEj+0fC28XP92TIP41UYPsSp3Po/EgDD&#10;ygQAOQacsa78liMivLdA+Ifg+9u7eN7EWkjY4mlGD+NelR3VrNaxPDqWnMpHGyQH+VKzvYcZJ9Sw&#10;6lWbAzUDhtx/dEVKHkwo8kEEcHNGXKcxAc+tKzKImRjbSgLzt4qmsExhbJBO7jmtDnaPlpeR9cUg&#10;sVgpCdWB2+vSmoZQ7ZY4Bq1j72aZglgNnA6H1oGCyHbL8j9KmjmO2LtyciojtGBtGajOS6YQCqUh&#10;GxBNEZVxOST1B7Vb8xDPIcIBj1rBXgn5e3Y1IjALcff5FNO4G0HQluelMZhisyKVzDzHzuqfeCh4&#10;P1pgWdy4zk89KepJgBCniqqnMignIxVtHQW7DZQBEXk88gRnGKC/IGD7VKGjKn5Tk5pGT5GxGPY0&#10;ANBHlkhcsT+VTIfl6/WohEROuZP4adGB5jfL0HWgCyM7jx0HWnZGwDfn0pF2Ewgt1NNnCgxBAMY5&#10;ouArEbl/eiomIBJ96gZyJHGwn3oDuUH7g9e9MB7tkjEY461DlzO37vtUjDIPrio1ztyQRzSAux7C&#10;g+YZ71IcAtVQNx0pdxz16mgCR8Fj8nb1qDcATgDr61IAdp4NU5lbcSHP0zQBbMigR4XmlMmSTgdB&#10;WVm55H8IHBNSozeXyc80WEait8x5p2Bj736VVjIwOBnHrU27kfLQAMDt4Y1ESvmN65qwMFSC341E&#10;RxgAdetAyMZ3ng0uDs4cZpwVsk7SKQqcsd5z2ouIikKfugw78cU9evYCpAnTIFO2LuByaBidjz0H&#10;50xiNvFO42HjntUWRtPAFMA3nJ+XtTZXXIx6Uxj86jJwajfHGTjnrmgQ0M/2okTMDjmpR/q5P3hP&#10;NMwOMNmnqHAHygA0ANBfPDZ49Kepb5CTjBqTaMLikZfmTLcYoAXdJlvmOM0bm3rxmmgHH3u9L8wY&#10;/IaAJMruf5euKepGScGoPmyvPY4qWLOGJPfrQA5uTnZnj1pvy7/ujGKlByo4qJgSHwmORQAhwZF4&#10;696XA8uQN6jFIMZI4NP4yf3Y/OgBMfIo29BUg4VQV78UzJ5BB5o3Ltbpn+VAxWx5v3hTP+WjfWmt&#10;jBBJ9qFHBJXtQIeerGkwfUY70vZCSMetMLMD9we3NAEny8gMPak5EhwOaiJHmp170oJ5JP40ASjo&#10;3y85qNyoRQOctTxyvTJpCuQuRzmgCJgPMVd4zjk+lN2qHkHJ96nC/vyDjp1pcf7IoAYAdq8DjvUo&#10;ORGB2phAAQEnO6lJBRSsZGOtACuQA3y9TVckb5cHnAp+WMnzYHFN+XeOPx9aAEXOUywqbChCeOvS&#10;mgw4fMZBA4OaTc3y/JTAU53DFBzyc0g6ninfjQBGRwOTUe5g8nyA9Km4x2pjLmM4ODQAAqWX5cZF&#10;HIDHA/GhUIIyw4FSYGw5JpAVtrnLFRgmlCkxnnvVgAfJz06Zp+E/uUAQopUjkHng1Pg7JDjtRhQy&#10;0oAyOaYEYziTJFJnC47ZqQgbVzimevy0gEb76dTTgP3jcdqD9w8UADigB6IDHIeM/wA6XgMmUzg0&#10;cb4zzxSSFCuduPxpgNOTLPycEcCnJxbtuUZzUOTvOD0p/wDyzbLUAOyu5vm6DrTVJ2czcc9qjOfM&#10;Xg+9OH3RxwBSARmG0fvBioCHKvuI68VI4G5cHqaXAKjr9aAI4lZWkwnUVYAYxHk5z3pi7uBjv1qY&#10;H5lDMo4pgMw2DhxS7iCnPShvvNTO44wKQDgxMknAqORpPLXGT81GPmbBPNOIyi8c0ARgy7Y8zZp+&#10;SHP7w5+lOAGRxSFTgHOOaAEy/wBojzk8VKGOxsYqMKwU/P1pCpGfmoAnVvlT98vSn7xnG5elUsSB&#10;xgcetPXPmodp680ICyTndxmmnGD8woyd496Pl3HLYNFgEON33hTecnApxVSx604KTjAFACrkREE0&#10;3nY/Q8jtSNnaAcDmmFv3Y5NAEu5AqfvV6flUbOvmHmq55kkznBpRwijHFAA7fLJ8w6VDGzFZAQSN&#10;3WpgilQSDmnqq8fIKAFBG0fKelKxHJweKcANh4o2EL7GmBH8+7PbHFSBjuQGTAHtSbTheKa4b5uM&#10;ccUAWflMcnK9KgxxICB14qsGkDIPmPNWQykfdPIpAOVT5YwalC/uyCQeaarxiMggZNBZNmd3NMBW&#10;wJTjHSomBJPOKQEE9TzTwePxoArBW2vwfvU7HLcVJkb+ufWm5OG4GKAG8A08HCHG0nNKMEABTwKQ&#10;jG/5QKADcu1v3DDjrTMneMS5BpSR8qnmgAeYCAAcUAOy24DjrxUikiR/lxxUPTJJyc04vwvzD8aA&#10;JifvfKKYSdjcVHuO5ePWmZypILDmgCcE46fSpQ2WIKgfjVTLbgMn2qYZ+XmgCY7PLcbFPvmoABsf&#10;+dOwflGeaQ4xjGOaAG5PnKPM69eKFLeaQH4zzTto3HJ+lG0BzhcCgAO3dnB6UnZqP4k570uR5j5Q&#10;DPSgA7rzUg2bGO6mY+8NvSg58vpigBTjDYIpp+6QKaDx93mngx4yW2mgBvG3rS44bAA6Up2YXDDF&#10;IQ2w/LQAmDuJI6UpGQfm4pOwFJkBhwaAHjbuFOwMsdozTcjjipFA3Nk44oAQA7yeOBTTgxt1PIqb&#10;C7Dyc00g4b9yeKAIWGcYUZNIq4LAuetTEfMB0p4C7W6fWgCIFg4+UHmlwxdgSOnpUpGWRhUbN85O&#10;AKAExhRzTezn3pzN83CGoGZvLb5O/rQA9iwQnBwBTAzshyhA3cUnzFiMdvWn9l6DigBCRhhsJz3p&#10;pYDfnOcU7ne3TGKTjP3BQK4q4EAyGNS/wA+YRxUfQoMipjg26EAUDDA2Hio5OF+9S9wM9qRgDtG4&#10;0ARgnv1o/gkBjHJ61LtG5MelNOQ5yhz24oEIMbiDkDHBprffznnHNSYBU59ajOd5+WgYANkfKCR7&#10;04lgGy2elRn5edzEk0/I8kHZzxQA3zflRTH+NL5ib2bnpUbgfvScdsU3naeFAx6UCJfMYrJ8x688&#10;0B3Mf3B14quigyHk4J/Opf4QACCKAJCRg8cnFPXOc7agBO/BA4p+Txz9aAJh1c4zijr/ABVFvIyM&#10;nkUhf5waBk5A2qRJx3BqIn9/KOgwMGkzuLAqMcUvHy5AoAAPl6ClCDy3+cZBpwHy9aTgGQ4PSgQw&#10;gfu+h9qa23LA7semac2fTvTG4JyvagBqkb3+U1Ic5+90FRKDtHc5p/zZJ2mgEOPUYFNz878dMU7s&#10;cr9KYepoAhGdpOO1KpBZgG7d6jVgHXMn4elP3ISSF/SgY0l9+DECP72aiON569OvpUz8haiIbzGO&#10;e3IxQMaCfKTcc88VKpGBx0pADwNp/GnYXdwnNICVT8w+Qe9LwWzimg8HgYxTvlweKBiYwTinhQWb&#10;LDpSdzSevNAwBXdndmmsyeWv71uTTSWyTkdOlRnBUgoKBDieR8hJxxRuxHjec55qI7/KbBPTpTYg&#10;SsuWY80ASyMTjCZyvanwIvkf65h9aWNQZP4sY4FObIzgCgBMKHQbyeajZgJG6+1OJG0YU5qB9+XI&#10;Y/lQBKjAyMdxqbK8nBqqpUhcLT+duRJwO2KYInyMKCah+Xz5AGODSc5cl+OKeuMjoOKQMTjI4pwy&#10;VGDg5pSDs6CmE/MAUNAE4BKgFqRR8zjPempjYRk9ak789aAA9F4zimnB2Yxgin4wTQV/ej5OnvQA&#10;znYflNLgbk56ilGdoy2KcApGPPGfegYhzkELmmnBT7p61IQQ8eHUc07D7ZPkzQBBtJl6HpxxTPmD&#10;t+7PXiriNtdf3QzjpUDsDdy/JigLEJJKrzTNuSeWHrUoA3E570/5fl+UUCK5VeflalUtuPP0NKzc&#10;SADjdSKX2fd+lAE2XKg7BgUp3eUMsTzQP9U3r6U7J2/dHTmgQw7sqBHnNPAycYprFhAcYpqMPM4f&#10;qvemMnAHkuNvJPWjtguMY64ppfITjikJUk8NSC4w4BI2nr60HcATkYp52EMDxjvUDnARRzz1oC47&#10;uvFO/hXj8ajUjBGakPCrzkUguNbqmEz+NOH3m+UCkHNynIwBT+N7YYGiwDQucGl2DaOCKkGSWGRx&#10;TjjY3ymnYCqydR600oAgxJk1YI9uMdKibAOdjUAQ7fnXA6jrQc7wfanZYo3Ax2FLgZNAgAytKAu5&#10;QCaABk4kbFBKfaANx6UDAq25sNxj0pB/qDkHrUjMoRRjvxSMch8+lIABAEfPJP5U/cfMb99ngVXY&#10;4C/SlGdwO4nikBNuwe/J/OjKFmqAkZBOamUYkU+1AwH3zyf8KTB8+QkduKkwNp5NIw4Pz80CGjJ3&#10;5fgr6UsSIsZHmHl80uBtFPUfunOO9ABKTxwTxTR0HuKkPTGBQAu7G89KAGgfIxKHPaozv59McVNn&#10;jqTg+lDgGNSF/CmBCDmHIGSO1RjbgEKTnrU21s8IAPT1pwHyOAijmkK5CQcL8nUUo28jB5IqxtUq&#10;5weAKNgwfl7UAMGQEHGCacBkv8vYUEYQcZpQV29TyPypiGEfuwQ4xmlx86YUY9aUY2N9aaccjccY&#10;pDJcHLEuvSoZCBEMEt83FREPmYbm2jvUYySP3hODxmgQ+SVvNtQsahQOSafvUrxGMY55phVCr5X0&#10;o2KAMA/SgCQNynXOaeCPPf5TgrUJOOePpSq2f4qAJcfKMjvRxlTnvSAjcOeKecZPTpQBBLk3qEKc&#10;YqQA5XJHWlAznn60pC560wFI+YEHjFVnOJVBjbBarPr7U1wpWMkA47UAKGQJ/qWJ2jFNJwknzDpm&#10;kJIjUZHSoJHUiMgDOOaAIpHDMpUMB3qBioQ/uiTmnO5CSYjXAFVC5yuW71LYEjMMOvljlePaqrcR&#10;yfIfzqSTcWkwgA2jkVXw2G+YnpUgNUn+5+tSoT5f3D1pihvnJUYFSc4HNADsrjGw5NBYfJtc/T0p&#10;pDmNvlHBpQvzHigCXC7Ycvj5TSAHaOc80YOF4NO+YGT9ye2DQAxsiQjuRSjOetHyGSI5NPA+ZzgY&#10;45zTsAxiSynyhyvWmYGF4qwFUqfnA5/Om7VMpIHAHNICIZznAPFKOMgJknvT1UlnAjbG7tUhTCY3&#10;AnbQBGofYnyHryamVXYyAbeBTkjk8lCQwGe9TyFfJh2PyfvkjgYouAyNczKDIPrmpibRI3LOvTk5&#10;rgPFHjHwRo9neef4gs5Jki5SJ9xU+nHc180eJ/iN401RrmHTI5rG0JKhh/rCp7596qEJTE2kfQ3i&#10;n4h+AtH1C4t31dbm6RTut7bDbD6EjjNeO6l8ZdZljvl074VhSMhZLh84/AV4WtlIL2WSW/llZ3LO&#10;0nLMx65Jq+ttaiJD9n5z19a6YYdR31MnU7F/XPFPxE1e5P2/xJcpCSdsMLFUX8BWTaxWwtyPIy3X&#10;LDmtCG3t3brjB5p8iIJm2rgAYrdQS2Rm22QJHFtb5avRBFsWUEksearpnacr34qyDwMpTsIYhCTo&#10;ylQQ9WZpXmePfMpAXAAFVn2jf838NQo0oIwpINJILlkwyhAdi4+tTwMkcdxuswd3fPSq2+TyHG5s&#10;Y9al2Z0l2E5Djqp70yRWZHkjBiTaJBgCmXi232m3MaOOBVdSwMYDHO7mrLkPsJRMBe1FhlcA5JCn&#10;lTUlvFdyWlywspSEzkqCaf8AJ5IweSelS215qltcXphmiXcoDKVzkfjTAhR5WRlZBjJ/So2V8Mdv&#10;HanStM1+74A5yQPU9amRZXE2CvA6UhIqrsLdADjmkPlmNwy96kcRBz+7+YHpmo8IZHyvagY5WIQD&#10;cdufWmHJlyD8tSiP/RGO4YB7GohgORg8jg0wRIwwikTE/LVRt/mdGI+tSMwKgf7dSts8hQCpYAZo&#10;AS1B8yQED73HNaEvnRrGQwxuBYZ61RTydwVmG5mGMVoXcLJZaeWuGOV6ZoBklzc28lrF5QAIiwV9&#10;6zIYok1C1kkuWIMhJHpTHAALBR0quJJ3WZXi4DcGkBq6k0DLG0SBtsPrVLTyjRSmQknPU9qljhnN&#10;mWVdy8ZBNSqkZZRsAJ9KYBdfYFs7Z45G5b5h6URzx/Zl2zZyPpikmhwkv7vjb+dZrK+B8xGD+dAL&#10;U24p5C8wljBQp8pHasorK+qXv7whd3BxTx9p8iDbMeB0xWhblHTa8IVh3x1oAzBC5YkyNwasRwyF&#10;eF59a1ZogNOZgYz6c1UjkO9MsVwaAKT71mKhMkn8qmHmCLBfHH51LP5BuZCsgPGelRx7mSQl+AOK&#10;QhOCD8gqIxKTkA/nUmTvb5OM8U8FQpyKBlZgwCfP60fvDD97pT2+Z3/d96CkitzGeRxTQESsdzfI&#10;uKlBG0/u84pCv+zQAwkzu7c02wLBEJgU7QOORmosJuYbuoqI7djfMetKpJif90T+NIRat109dStf&#10;OZgrTAFvStDU4LSC/ge31eJ0aIHFYMjBiAVOARTzlgCXfG0A5NIZKZATMrKORwRUJUbSMfSncbR8&#10;o4pV5Zxs/WmIF2bOVXPpVa4jiZQBBF83XI6VakjCxRuSfvVC4ctn0AoHcgtP7etNYtZ7DxLq1tKk&#10;gYGGUgZHsK9n8OfFrx5ZCyi1rSIb6BSqm4jUCQD1PrXk0YzEQzHIHrVeWFcvhGOfXmsnSixt9T7N&#10;0v4kfCnUJLEf8LQt7WaRBmG5i2c+mcYruornS57EvbatpdxGy8PDID/KvzqltrUsCthhs9VGK3dH&#10;1PxlpU6XGl+NdYjKyKXieQshHptPFc8sO1sWqjufe3lyYGYOM+tMEa+a2Vfp0NeH+Ffit4flt7SL&#10;xBp89jMAA1zEhaN8dyOor3jTr7w1qWj2txpnjLw/do0YwY5RuH1HWspRa3N7orbVH096cFTb90Va&#10;ure5Q/NBgHFVgjhVyOSOKQyMjr6UbTilw21+COaMNlfm4zzSAj+b+53pvb7h/OnkcNx26U0f6snn&#10;NMCL/loAM5ph3iRh5rdanbaIx90mmY4YAjrxmgAUkhevTrT1ySfm4FAAAXjnFB3YyBQA/nON2afl&#10;ufkGKr5YNwtPB+cc00BIWyx+UgYpVZtkJJzgmoiQXbjpRk7vvcUwLyOuFBYA54qzG/B5FZqDcPvH&#10;OatJt2txz2pgaQZCq8imnFVozhjlP1qUHmTjuKLhcf8AMQMqKY2Nsn7vPA708Z+bnjFGF2qVU8Gm&#10;BCFzn5evWp14jXmlAIYZA6U7vj0oAiY/vYwNwFPHTpSEHaQTS4GGwaAGbm38AUwbsMSD1qTALYBo&#10;YEA5PftQAqnljg4oJODyRn0pFIwOD1pzFdwwvakAD7zcdqO3tRkbTwKYW4Y7egosBL5m0/6rPHrQ&#10;CrMSVP3umaqswbICmnKWGAM59aALo2h2PHSoywCOcZOaj3OYiNwpOefloAerHDcAAjrSDBDcDrTT&#10;9zFN4DHJNMCcAc/N261G33R8vT3pwPyY3Cozn1oAUZ2DKH86Tf8AvMDPNLx5T/McAUgVfkOe1Ahy&#10;k5PzUoIJX5aTGHX95z9KXDAKT070AKckHrSHGw96Q5w5XPuKb0cZzigY5F+cEYHHOaeThfbNN42D&#10;ig/ebigQ35vm+elyQ49x1oAGTyaGz/e/SgBoL7z0xTwflXmoudx+Q8U9F3Fic8DtSTAeN3mYK96e&#10;QNjDJxUZCg/e+tBI4O+mMefLMY+lRYHljC9DTgRvUhTUmF3HIoAQD5Sdp6U5VBHDd6eSv2dgOMCo&#10;CSWbAbAFAFwhAo+Vc7agY428g1BvfyCck81Fvdmb5D09aAJ2kG1htNR7nMi/OcYpvBhb5R1owfl+&#10;U4xQBMFJjf8AdDr1zSbB5q9cGngn7K3A47ZqJpMY+UZoESchufwpd3ynj6VX8wksCByKcN2RlqAJ&#10;uNh+WkwMJgetM5xxEaeQDHnec4oGNI5PAoCr3HenfwEZzURZQ7DaaAJzjjCcUwqhySzdKj3dPnPW&#10;pOBjnPFACEHn5aTC/N8nbipDyOtG1CP9Zk4oAjxkD5aARtj49aOdjgjo3WnHG9fnAG2gRE2SfUZp&#10;P4sYoPRvrR9B3oGO7/c/Wj0yppwB2nIGc0ENu5A4oEJ/F0pT904x9aOzcUDG4fN0pgAB3JzS8bOQ&#10;PrQTweaYfvPz6UgFAbzAMDHrU4GN2VXGeuarM6KhOO/SofP6AvxmgLl4jpwoFRkHI+UVB5qnB3Dp&#10;UiOCqnJxmgeg855+U0wAkv8ATg1KQdoAkHFM/iHHegQLnC5zTh90UuV3E0xj+6bg9RQA/GGJ4OR6&#10;1G4684qMhsH94+OKkb7qYyeBQMfHnanPakAw0h6/N1pM/vDhzjA4p4KkE5oAX5u6CmndwA46dKYX&#10;xOozkYpG2lwdrZ+tAC5byyD2NR872O7jFKSfn59KTjDfP1oAkByowDUZdvmB4z0qTnAHFAViOgPv&#10;QAzf09hQGXcBj8aWRME/u+famAN5nQ9KAJRgE8U5cZNRij+PgdaAJh1+7TgwER61XzjIOadzvOel&#10;AD2cZX5aa7TlY9oGPWgDMhwy07ueO9ACqX8tct25pDnPSm7vm4B4p2eD1pAKM46UhHB+QU4D5G+c&#10;fSjA3UAMwArnYST70YO37n608/c9s0vy7jl/0oArb3Ekg2fSnCU74wydDTnCBid2apyM/mtgA8el&#10;AFtpk8zOxgAOaYJkOMMQaynM5fG3GRx71JAjhWJXndyKfKK5rZBjY7ATgVHxufp2pgDnADketSIv&#10;KYQ57k1Ixmf3wGf/AK9KFO4/Liptq4BKDrSnZ5qgMc4p2AiEY3f6lfarKgCPp9KTHyuQOKTtwpoA&#10;To2cfrTxjb0qCTO5PmIpu9/OQcgAUAWiPl7ZzSYXYuDzTVYc/wAqkABLYzQAmAUOTUgIEI+cdabj&#10;CN8wowdrd+KBjGc7sFRjPWsq4ZftE+ARntmrsvXiQj2rOkR98p3A7qTE7souU3qPOwM+lcj4l1S0&#10;svDuszPqEYAh+VS2MmtnWbm2tdNvp3uIwkduW5OOnrXxz428QXureLNVjW+ufsy3OFCnAfH9KIq7&#10;sgk2kUfE/iTxJqOuX8cOvXywGc5VGIGK5iG1KuGe6Z2PLM3JNWIoVRJAH52jpUoxjlsV2Qgkc19b&#10;gEjKDCsAeozRtQKArRqOPvCnAthOeB0pCMzrntVNBck2RiLBb5gvG3j9a3NJ1nVrIJ5OrauDv+VD&#10;K2BWGAuQQT+NPyCkn7tM9qhwJse9+GviJIslpBqelMoyB5gbpXt+k6x4d1HTYzb69pRcYwnmAGvh&#10;cKN6l4mCHoc96ltptRg1gy2+p6lEyNlWSU/rWbpmiqNI/QBxiBQsMRbA6N0qURboFbcAQvIzXyPo&#10;XxB8SWk9rHd2j3Ee7HzMc/nXsWjeO/Dl0I90gt5MjMcrisXA1jUuerGMGM9B+NV2U8DeKqWl5ZXV&#10;qXh1SyI2jdtkFX0VzIg2o2T97dScGkWmmVtr5HSnhTgZAPNWTGy3cymFTgA5zSjYJXDAj0qRlQDk&#10;nmjj0/GpJMZIIHXtULj5Dz06igRKuMHNO3cDrzVdWJjPHegk5PNO4FoN+8HQDHJpPO4fg8NVdT9/&#10;JxxRz5DY55ouBfSUYXK9qnWbIbhevHNZBJynzGlDjJ+VqExG5ubYhJXGPWlBHljoKxlkbyud+A3A&#10;Jq0sv7peCemafMM08/IPmFNO7zPvE5qnvGc4/CrEbnAORTQEirnnYvWraqn2YYiX3qBM4I45frU0&#10;mAYFWckkc4oAhZfnOOnemFV2sCo5qfjLA55oOzngHFAFXC4HFG3585qXa25jsGAaTIxyooAcE+QH&#10;BPsKGjyHJJ4XpTkcDHDcU4tkMcDPFOwimUHJx3qMoB0Aq6MbiNg680x8c8DpSGZ8ayC6JLvjuKtg&#10;nD9PY0YO3OQB6YoCAIfnyc+tACgt+759aeOSvFVmLnA2kfNx71OoOCCv8IoAf828jbwetGODxSgH&#10;5eRzSkHzG65xTuIM8A7eKaSfLXtyaRsbelRMHKMRzg0gHEtgfLTMctxS/NsB56ULu3feNFwG4GU5&#10;HQ9qjZCSOvSrJX93TcHPei4ESxny/p+tSBWAXn6VKivk/dA96cw/eg7e3Si4Ff58dKVVzD0PXrUh&#10;Hz9elHPPygAjnmmAzaQ2CO1Jh+cEcetSDIWTLk9KaNpyBuzigCLLY7UozgAqcVJgYbLCm87hz25o&#10;ACzbcYHTigMxiOfWkYHK1HkgyYyaAJhjeflqRcZxs7+tVg0gdshamDfcPfvQA98CYLtP3ark4Zxt&#10;x81Pdsu2Dnjmo+TzmgBTnacinqQMDyzSKOB8vf1qQj5ASmaAGHJx3yaiYv5oAY8jipmB3ZxQE/ep&#10;8w+9xQAwHHl5B704ACR+AR/KpGX94CCCBj8aQA7pDjjigAyBkbecUv8ACctQQfagYyw9KYCjB207&#10;jj5aQ7d2QtRs3zLnrQAvHzZbv09Kb825hxjNH8PAPXpTSG3nmgAw2elJhPLbjvTxjYxL/QetBxv6&#10;UAR98H1p6g7hkDFKRwmFJweRSg5YkKenSkA7CZyFHTmoz1Tj1p38DgrxmjH3eKAGYbAGw1IgG0/J&#10;3pP+BU4Z7A0ABzTe4+X8aViOMjv2oBy6HPQUwEONvNAD7sb1xjilIO1uKaQN/SgCTnZ2pmQHj5PW&#10;lP8AqunfpTW4HReOtIBrFzK3LYp64Cjp1pv8DccU0/eHPegCU53lu2KBjavy0vGw8HHpUTF8Hb60&#10;AOlb/VAA1Hzz8vFOH3RxzilIOTQAigZYjpindhxTOdyjtSsV9DxQAEkbTvH0xUeT83H0pTzxjimg&#10;fOMHNADlGSh2HrVgBAhO0VApYMOBTycxP8oOKYEcjfMuFGahBkLygsevFK+ecdacq5474pASLnYu&#10;W7U/HHINNKuPLO3jPNSZ+cnHagBu0/LnFADZPBqTgpxnrS7TtbmgCHJC5x3pT/qR9etKQ24/KcBa&#10;hw+5OvU5oAnHJHFOAJ3Zx04qMA4FPGc9KYCgHI4FHyYA8vnNHI5KdfegbthzGM57UgFJ+THlYpnU&#10;kYpxLBGyDQOh+U0AAzzg0h34U+Z+FBHAppPP0NADWJwepNGDjginjAOQB06UHGThRQBHj5+lC9AC&#10;Din4+9xTh1J3DA7UAKVXapB69vSmEN5impSRlvlxSZTcw5pgIAN2dvOafj5PumoiR54IJ4FKJF34&#10;2NSAceo5pnO58kY7U1zznzD15FKGX5vlyeKYDtibBg896iIxn5cc1KCNo4pxHynigCs3bC04A+We&#10;RTiODyKTvwaAD5sxsBwBzTxgtwnU0n/LPnpRltgxjigBCG+0nI7cUAcdKkwhUZlOR2pOCZyIjwtA&#10;Cc7TjA9aRR84yT+VIADD0PWnDPlPyKAIyrfaHyOvTinYOGp+P3a/N09qUBfmoAhOCo560wqpwdzA&#10;Z9ac4w6jacU8AbDleBQAzDbePSgD923FP9PSjPzAe9ADBu39OlTKT8vyUceXMSOgFNJGxec89KAJ&#10;CBgfvKawwH5ySRg0052ygIOMZoHIHB6UASgcR/N25o/5Zng/WkQ9s9DzTyRjk/hQBEd3GFNCh8P0&#10;7UpJDdBTxjg+YevAoATnaATyaNpGwF807HyybkxxxSHGBz0oAiI5Py0hHJOwGnno3NMJA3UAOG3J&#10;wOKdxtbioegQhzyeRUgb5mODjigBCOvFM5z0yD3qf5Tn58e2KFUgSk9B0oAjH3G4HSmoz5ckDApx&#10;2YY7DjNMYja2OB6UAP8AMGe9P3vskwB0qqPunC/WpBuMh54oAkEmXTgdeam3r5PQdfWq4ADyfKcc&#10;VG5UbjzQBaLrsyCAKjBzv47jFVN37sjf1pU3AH94D9aALJY84HaoxnIpBnc3FOGfMkyvpQA9ShU5&#10;bDZ4xQ33uD2pCBvBGeKDjzBz3oAYQxbhx704DvxSBcM3zkDNPwu05fpQIb6A/hUoA2v857U052de&#10;lRk8thiaBk3y7ux49abuHlcoevWoh98EcDFO/hbjtQBKrD5QVNK0qZYeSOVqnI7BAdx60xZckfuc&#10;80AW125AGevPvTyAT8qfrUQztJ2MOBip12+TK27oBnNADdhBwwUmkI4FOLDbndTCT5bYAJzQAcbZ&#10;AVXGKj2H7ORtGD71IcGRwUxgCnqSIJeO1AECgBExz6UHHlnKmnZ+QHdxmkO7zBznNAiPA7HqKUYE&#10;RHJOaeQRv+UnpwKjOfMOG/SgAONjfKKi7HmpOdjU0/e6UDJogBkgZ45p+PkmPljqO9NG3yU+QdOa&#10;MjMv7rrjvTEP4KgiM8jkZoJ6/SmMxEYAVRg1EWbeOc0BYcpyFO4jk0nXb8vPrmkI/dnnvSEHdkA0&#10;WAf3Py/hQCwWbEQ+b9KQbvOXLcZpxCj+I/WkAnOF6UzC714OD1NP7txRtzuoAym++BnqOnrT1JEX&#10;NWDC4ljzg+lOZV5BQA+tJDsC7SsQx/DUgHCkEU1cCZ/TFLyAOTjNMqwpzv6Cm8jedwHFPyPlyeo4&#10;NRndzkjrSCxEHO9/l4BqRX3ROenNRNs2ACM5weajUgRH5DnPNAi8pUvgkdOuaRmTMgBIqoSQV70/&#10;OSvrQO5L2/1n4mq7EiU5bGTxUpI2qCKjZc5O2gB46jLDpUsYG1+VxUYX9yoIOfXNSgLtXIPtQJC5&#10;G0fKKBsMueRnFRlhvkBj7jGKj3Ayx4bjNA7k0inzcbe1MwwQ5I6VMvIXJzTWwHPOM0ARhVwMEdae&#10;QuGOew/Gm8Zo55G0nkUAGFDHp065p+F8tCJM0hCb0GMg0MVy+EAUDimMGJB4J5xTT7sKRyPJJ3E8&#10;9KQZ8uP5T92gQ9T844p+4Evz2qAE/N8h9jQM7gTmgCwjEAEoKeWG4kAZx0quSu856YoO4gcgAd6A&#10;J8rhAZV75qIn97KcDAPrUeBlmJ7VnXH2nbcBZmX5hjApBexrgqVi/en6ZqYMcR/P+FYsRkS0i3TM&#10;TirCzj9yPM+Y5p2EpGoQN3LAECqv8c3zZ+aow2VOZSpxTC4ww7noaVh3J+N7fLxjrml3Lt98VWQy&#10;kHcT/jTznKDHOelFguSAZQZI69aeCggc+nSmNnynyQDgcVBuY4+X8qALIYcEEc0zefNxsFMT7zHJ&#10;6UYctJ8pznigB0kkeBmQ7sdBVdWLTyZjYAHiphHmRzjJJ7insHELDyEAxxSGICwC/PS723thlzxU&#10;OGwg6deKYQ/mZ569aBFrcNsgZMn1poIO7gAZqPnyxleacMELwaAJBs8r+HpUZcjPyjgU8htrjyzx&#10;jFN8s7W+QcUARq7nORTt/wA+ATmkZP3ZHT2qNlby0wwzmmBOjkSyEk8mrinJYHGAOKoRxv5QyTnP&#10;WrIJAyVOMUASFgJgMA5NI7OVK/LgdOKqyPi6X7uCacHwx5OeKAuGD5h+c/lS4G9+Tninj7j80cdz&#10;QA3PX2FNB+8fan8Yk+TtUeVyvzjr+VACZP7nch+92qyAu1vSoeNrAsOvFOBbGCOPWkIa2PtJCq2A&#10;OtMyShxk4NTg84JH1pv8THFIdhi4HlkgH29KlDcP1qBjg8k0wFvM7YJ60AXQx3DikJBzVYMwY4mH&#10;NP38/wCr7c0AWMjaxx3pN2AOlRKW2jkYPQUhIL/eHTrQBMH5WlBzIf3g/KoBu2MCee1SRmMwg4AO&#10;aAuSkjjnHvTv+WRwTxUO4HPzZ5p4c4HygigQfNgfMaUc7xuPQUjH5T0zTctluMc0ATAjymwDimsR&#10;sP7zBqPIzighvMQbQBg80AKN2R82cUuflOKac9Md6UZweKBACcnJxmju3FNb/Vjmq3mSC5lBjyOO&#10;aBlhgNrdfzpMceuPSheXBIzxU0bQrI2QMe9Aivk+b0qTgR5zz6U1jEbpfmwD0xSZbeMAdDimMYeV&#10;c9x2p4KbE5AJHSov3wAY7RzSDJfO8cjikInyeqjgetJljK+UIoUpsfLAYpAU80/OCc0AWASIxhRQ&#10;fuHinLjYMDtSYHJK859aYEY/4+BlsDHWgnDOdwpkhxvBzjPFV2dsjCsF9fWgB7uQxINVSy7mOw9a&#10;cWIZcsc81E2CrHd3qWwI5PvEVCcDOT2qZgCTxUJHzH5R19aQCZXywPP5z3pOqvjGAKbsG8ZU1IoG&#10;XOMUgEUZtw2TTk+7IT0pMjpupylSignGTQApHzKR0xR3HzVIACqfNUbfxnHQ0ALuUKnz8k+lDOg8&#10;4FhnAqFiOeO/FRFczAc8jmgC0GPHI6U05y2W71EqSggGQnFSHfj7p60AOG/7RH+849Kfn/SWHI+U&#10;0ij5hkHNS/IjtuZCeM0aAJCzhboANy3HHWpleNAN8DNnp7H61xHiPxd4K0uK8+0+K7IPFCTIkRDM&#10;p/uj1Jr5p8SfEnx7qt/fx6a/9mWBLIiqMy7f7xb1PXiqjBzeiE5JdT6T8S+OfAuk3dxFe+NbeS6W&#10;M7bK0G9gewJHAz7186+JviT471K4vodMs/7NtSrKFX/WbT3Lep9q8ts7ac6zdyXGpTSFpyxklO9m&#10;J65JrZkhj+2RyC0CAL2710woKO+pi6rOfENzJqUD3Oo30rtOWYyuW5PUnNbsdkPJjaPbgL2pC1qb&#10;kMQM45FSR3JWSXYGXPH0rotYjcaY5AzhnB59KQrLgbYwcVIzsW+ZySTViEJ5ozNj5eaAKG2ZZVxn&#10;k81akVWjTIUHb2qaZf3/AEU5HUVBwttLucj0NAiAKRKgMuRn8qlcsG5K4Peo8rhTzSKYmuCJD8u3&#10;igGdRothplzoHjaSS6iVrewLYLcnjsO9cpBveGfbkYncYI9Knido7tXXUZeMgYOBg9iO9Wo5bL7S&#10;WKgbgc4HQ0tUwKC8Mu9+rdTUhLhxiTjv70ly1uZ7YB2OXOOOtKAcj72MdaoQwgbycc0mWBf5zilb&#10;HmDntQBlG46GgBY8+dH8425p0mDcMR0pue2R7UpDeWe3IpgMdsIpAJJNSxswZj5p5WmH7oBTt1NN&#10;G5nUBf4qVgGSAmRyCc76nt2tDP8AviNouE3Y6gd6SRWWVVK8kdqrNGpnJ+YHvzQI6vxRZ6FDpXw+&#10;utP8TN9nubfDQBdxLDrk9qxJoJF0iCTYcbAQRUAdvssSfaNy5OFYZA+lWVlu20q6j3IQo+VfSkNl&#10;ABSh5GSeTQOFY98Vat44/KmDMMkGmKgM6IXwDL1pgyFQmZD5ZJ3Ag+laBa5e1gLTFgq+lNvIVhmt&#10;NtwrhkH4VEryBI8uv0oAhYgzMCO3FMVVMsfznk1LJsZ84x7UwkBlGO9IRfVZVtyFlyNvSoI93nP/&#10;AL1OifLqOchaikk2XBZgeX/KmM0SHZEViB8nBrMdCL6QFDWpAUks7ljcABUyCaoSMvnMd3c80gGx&#10;ECVsKOBUquxuJcjPpiqeTtbrktVpMBfunOKBEcjXG7HnSMPXNMXeCd0nOanOdjcGpBHEbJWDruxy&#10;DQBXB+Z+vNOQnnnjNJkkHPJ5pil/M+6OtAD5eGj2469KkQFs8DO0UhC7B644qFGYXcg8sj5euaAC&#10;Xesi4JJ3DpUjy7ktQSBgelKTEUBMvNQHf18nOOhoGXIvKZZ8j+DgntVVC7TTAkD5jTW8zdH8sgyt&#10;OA2pkn8c0wGMGBPyd/zqeLb5T57rxTHJMCfKM5pq4MkQ3kAt6UANI/eP8v8AFQP9YBnvV17a4CSt&#10;5YxtBqnhhICVP3utCEDRt5v+sYAL1p0Yba3zd6twy2mLkOctt4yKrPjzjtJ68UDJZCWhjwnGBUYR&#10;sOc1JHFcMSFkXrUjJNHNAJM8t270thEcScvnPSnSDEZxGDmr7+T9lUiLadtZ7NyMgZzSWo7EZHzR&#10;gRgk9sdKAJFuiwj5xhge9SxPs1G3MgDKTkn0FXL1rB0VrQ7k2jJYYOR1obsBg3UW9SRFHkNz8mc0&#10;tjc+ItP1FLjTfFmtWzqQcRykAn6dK0450WxYG0XcR3qj87vMfLUKG/OnKKe4XPf/AAL8Vt9vbWPi&#10;iUZ3BY75VwP+BD+tfQtlPplzpNtdWniDS7uB1yrwyAkA9OBX56SW9g0Uoa3OMcY9au6FrXjLR9bh&#10;l0vXNUTE4LRPKTFIPQr0rnnQvsbRqH6DeUxvJctgY6njFQN5W7asynmvG/CXxV8M6hBYWeuaV/Z1&#10;4FCiU/6uQ+ue1exxCwuLK2uLTV7KZNmd0UgPH4Vzyg4mimmRFeG5GajcDLjcOlWW2GGUG3bcDVY/&#10;7pqShoX50JL8HrU2Fw3z03LeWBkU3J2DigBeMH3qQBMMcVECBLgt16cU4swU8c00ANsBfkdBVOT7&#10;xHmHp2qUsMZPr2qIjMiHyuPWkAIT8nBJweTUwJ3dOBSBRzkcY4pwwFJ7U0BKhUSH1xUquMyDbzmq&#10;O795GfOGCeanViQx296YF7OVT/OKmRvlHziqQcblywHPSpgF8zINAWLyuPm/d88VJxzyKq5BIzmp&#10;xjYvynpQgH5XJ5FISNxIFRyDKgZPXtUkK4i5BPzcZqgJPl3S5JzgYphqYjMwwAflphUAknsaVwIT&#10;uwSN1PAcwtu61Mu0NkKMEVGx4k5oAhx85+WlUN83OacB8o+aj+McUwEKrySG/OmlRhual7tk0Hgf&#10;dFAEBCAE7eM0n8J4qU7Sw+Xqac6KIwfcd6AIFHIwxqXoGowOR7U05yvFILi+vNJkDb3o7dKaPvCm&#10;IlG3eny9aCB5jfL6UwA7ySaUnpxQAfN9sxgY280vOZPlHWkGdxppyH+9g0DJAV2Nkcmlz/tHA6Uz&#10;jfgrjIpwH7wgqR70APBH7z9yPzphwY3G0Hmg58zG400g7z8tAEigbE/eDpTSRubkdaRe2c+1K2CM&#10;kn2oEAZt6/uRwOaUkHd0600/dPy9RR0iPHehgPwcp8w60wlhK42Y5oycgE0vBKmgYz5jKP3fNK6/&#10;ujyeSKkGKVz+7jwv60AQ8jHGakDEDkmmd2460oIyOaBEiltxyBQRkvyBSblwMnk0gbMic9TQAxlA&#10;UYJqPBEjfLirR++eKZ0P3qAIh95uKdzg4xTvlyT60Hb/AHqAI3xtkyW5FVguCRyeatPs2yDHcYpA&#10;o3DpzSAjUNuX5DVgHjlAaePL8pfn5x6U09BxzTQD8jaPnHSoy4zN+6PTg02QHDcY49aqjftOXzzQ&#10;BZZ8ohA6GmH5mfpVfc25RsY89qn4KZ9qYXHDAUng/Wn5IZeMUw/6txsP0puRhOGJoAmziY5XtSEj&#10;bkKeKiDAucoQakxz0pAJklT8nWg7g2PapFHyjnvTipMjZxQMgxyMtTuMHjvTejAYOaUK53fNgZoE&#10;Pyck5o5w3FOwAcZJ4qNs4bAouAFjg4AJBpM99lMwDL8ytxjBFWVUhlO4E44oAhLNt+7SL95coQfp&#10;VkpgMS6UnygAYH1oArSRsyEhTnNVzbORyzfQVpKRx3pS4AyF70AyisKBVPOPTNTqjiNzlcVM+1mO&#10;R+FR+YqoR5PB6nNAJCD7nWkyd7Ug5APNKR8x/SgAB+deKlAOO3FR/LheKejLggjnHWgYrKAD8vb1&#10;qI/cbFPZgR96m9Qvygc0AMyduBUgKhGpCAHXanUc0gzgcd+tACHGT8o60nzHI25peCw+Q8U7+EnB&#10;+tAAFHynbSEDceBTstgggUcYJIoAaM8/NTstsA28Z5pvzUo3Ak57UXAQ/eX5j16VKFO/7uOKj/iT&#10;Ljg8VMZFW3QbehoYDdg3N+7OccmmYUB/mHBpTIxWTtkdaZtyT9aAGkt5/XrUyLlG4zxUZVd7eoHF&#10;PQ4B44oAjGPNZSW+U9aDna5D5GetOYKZnOOTTCCCnHegB6qeOe3NSAYkOcdKaQRx7UpJ3de1IBCQ&#10;C2QO1Lxg/MelNAUrJleSeKATk8Y4oAlwShAYdajIcOwMg6DFOBwoAam5O7oT+NACFeD8q++TUZj+&#10;Vfl9c1KQNgBLdadxg59qLAVTGnlf6vofXpScbn+UDkU9v+PqT5jjaKADx81ACjv82cVJnkVHxvkG&#10;ewpuW8o+uKEBY+bEB7buKG4nPC5NQ+ZizQGUZHakDZZGLdKGwL21hGpLdR0ppB2jEnFQtKWjUelO&#10;WQ/LhQaAFK5Zee9StEoiUE9RQrDngU92yIfnG0daAIcD5f3J9+aeMYNG45PTNNJ+TpQAE1GXIDnH&#10;PpTiygHIqIEbyfL7cGhgLy8icc4rMvGWKIsL3IAPFXS0gumII4B6GuQ8Q3TR+GNSfbjbExNRcpK5&#10;4f8AFbXvL8PXFolyDJcSbSoPb/Cvn2FQLckxEknJatnxPeTXvxF8RytK5WO62oD7Gs9g3lQ/vBjy&#10;x0FdFKC3MXNu4i4zMSvbvUT8r2IzUuflHFMOMMfL6n1rpMRg/wBS3JqUfdU5P3ab8ucbaOc9RQBK&#10;AdoBNKAct84PHSmBvlFOU/vDlAOOuaQDiHMKjzOM8U0BxLwpzt65p+V8xsnjHagY+Ug9qQDGJKyB&#10;ohwKRWL2WRE4KnjDYNSHBUjbyaaMhWITBz1qXFMadja0/WfE9lLA1vq1+dpHymQ4x6V6XpHxR1GJ&#10;4Yb7wlN05dXz+NeOnayKCxNNIhMXzQfTikolKbPrLSPH/hu5EH72JW7h3wR+dd7barplxArQ6tpc&#10;hK/c81a+DwsQIIlYcdV4q3az6xFepJB4n1aLHTErc1EqaKU9T70XLhD5sWc8gHOKCs3nPlc8cV8i&#10;aR468Z2MqpParcoMYy5yRXq2j/EvQp4rdbzT57VuAd5BH51k4MtTR7FscnO5sA88UuPlPNZOm61o&#10;V5HG1v4m0N1KcATrmtxS7Ryn7LZcHgrKDUtWLuiEgZPFABy3BFWERvNBymOOM047TK37pV+lS1YC&#10;ttfcucUvGPuirBXAXrnFMYfN938KAIjjdwKcPuEijA38mlA+UfL+tABl8H19acJZFbkMfSk4yPlO&#10;aaSO6jOKYF1ZiPJy3HpmrcUo3EgY47msIPhjluKmEgAXBPXtTTsBuFxtkwO3WpItxWU5XGRiufM8&#10;pePEJPsDUy3ciucqOnA9adxGwSfMPzHrTM8mqyXEb5+VelWsp5afKAe5oADjPKCn9vu/Smk/KMkd&#10;KTJ3HjFAx38FIc7DzS8fP+HFN52LzQAEHaDtzSNna3PpTxnzAPzpxXJOSaYFY4yvI9uKcpGSDmiV&#10;Zd8ZVSRnpUoT9yx8vnjNIA444PFOXOxsgn8ab/GgweaRiwY5AoEBwScKKG4CjIFNJ4bLfSm705+c&#10;e9AxdpyOKeisJV44AoEse2PqfTIqfGYpG3L09aBCxCJnnyQBULGM+eqpghutIB8s3zkc9qAORk0D&#10;AFsqpxwOtMLN+856GlYfvBzUZPzj5uaLCHBs+X6k1JxvPB96i/ib92O2OalAcoTj8aAFAHPy0hVd&#10;8mAMYobOw80Fh9nXOce1AyEqdvrRuUF/lPWpWIOcA1Ewyx+TjFMQ3eCDhTmmHGAcCnbcJnGM1E3V&#10;cjrTAMZ/izUmCEJ3c01NuF64zVj1HGKQEKb/ADpAQfu1LgY+9+lK23avy8k0hztoAjZgJE4B5p4c&#10;7X579KjZSSOe9OVflY5IoAkP3cUD+HimgEheDmn9GoAU5x1pBn5frSdTICMDFKGG0fKaAJcHj5ea&#10;jOfLf5e9LuJkTIHFMZhtb5ucUwImYYkweQKp+eGa4AiOQe9WWzzwM44qmUffKRGAc9R3qWwLcDHc&#10;Pn7danyC33h1qqofyFIHOKTfIFbKFSOlMCxJjcpAoB+Y5NVwzEnpTlE3mNmP6EUATl+JMkdOtRq5&#10;8r7xxmmskhJzIfpTgqDy8F+R6UAO3fLwKUFtxz6daYQNx+UU9MZHFAD1zzkjg1KcHODxioOdyjec&#10;Z5qQtiM/L9KAEZQAmM0DdtJpjMP0oDNhT2/nQBISN2S1MLKSTu4o4Mgzj2prYzzGPzoAkyNyjdTS&#10;AHYiMY7803scR/rTh91aAFyMDim/8C/DFKO/HNP5AT5RmgBAp2CnY+Q/LRvT94Nh6etNLNhRgcdD&#10;QApxv+4BSP8AdPGeKZn5hnk4pjE8/uSAelAEgxheaT+F84FKD6AUhzkfLQAgxtbJ5qMluAM+2Kdx&#10;jk80qj5gaYClXCodpPPIoPBYZOMDin5cjl6GwFQlAaQDMJ6VIAuCOeTTMnGdgyRSA4aPIxk0AT/x&#10;uM1HhQxx1p4IxL/u00bduSBmgBc4UcD86duO1eBUTYKIOetOA+VeKAFLMdwABNN2klsn0qUADPHc&#10;VPiMIuGBOKAKwU5PWlwu0+uan/u8LnnnNQsRvYlenSgAIJY8mpU2q4O3IxUIYBlxjn9KcSNq/NRY&#10;AfHmOSM0gK+XJ+hoJXAyRTMqY27c0AMdjxwMUzLeYeOlSnZkjcKbtGH/AEoAeuTsyRihim0Zkxml&#10;ATjI5zTWCGQE9umKADgmPBoVSJnyvagnt7U/jyoxnvQAwn5hSEnAO0E0rgk4NMx/tY/pQAEZyc84&#10;phGMnvipscNz0FIFQoc8ZNMCuS+wfKSaAw3AYJzUxUdjyaj285wAfWkCJFK7ehqcMpjbFVh1bmnD&#10;hfagBfl3t8xzSHqvP0qJsmUfPUgORGfypgBz5XSmjOWIU8H1p5By3zCo8MARuoAlDAkYU1Jk5bHF&#10;RLjatSZ4FAC5bAAA60AjD5HQU3/loMntxSAn584HPFIBC26NRgnGecU4cRDknmk+YMcJk4pNwyTt&#10;IoAHDeSMEcUibsHOc5oLDJXec0meBzTAk7moz/DQC3Gacd3lH5e9ADTuyMMcYpVJ3tkAUuDgZHam&#10;/NtHyfrQApGSe/qaXHy59BScY75PWnc45A6UANyNsnynkjFJuO775+tId2SNgx2oAzuwmMj1oAVW&#10;+YZNSBvvfN0qHY2Vyx4NSfKC/HUUASK7bOcHmgniTAHaq+4gKvvS5+V+OtAEhJ8x/kNAxnnFR/Nh&#10;OCadk7+aAFK8HpSjA4pxZdpGAfxqPq4oAlBGDkDinbhg/NUWBuGSaXj5crx2oAbmT7Qo2jb6mlwh&#10;ZjuAOelKRnvRtUQs20n3zQAKBub5RmnkfKeTimLjg7e1BZjngDmgAYjaeagbr9TUx5yNn60qqC82&#10;QeBxQBWCkhzswQe9Ltx1kOanK/JzIM55pSI9ynyx0oERgHdgelS4+U9MgUgVgT8wAoyfn4I6c0DE&#10;7nilA+STMgximkncfloz0piAFTGvqKUD7pK4NGU2kbaMnK/SkAqg7Wz2NIRy2AcYFLzheeM0Encc&#10;DFMY3jK80uRufjvTed33acOjcUCGlQWOUGBSqqgqRACN4p3G0cmpMD7OSVI9KQEc8kZJxa7eBxVU&#10;yfeGSPWrLeXlODyPSoCimU/KOTQA9GLRDg0rM27oKAMKRgU3kls9e1Ax2f3j80nz7uM4qREHmd8Y&#10;p5+9j260AMIwgBg696a2ORv7elPJcRqN4IqFnGeQc0AI74K/N1/Sm54J3duuKCpwTu6j8qUI4ib5&#10;l6imhAMbcbs80cYbBPalAYuMJ0HNPGOOKAF48pQJD+VHY00n5eRRngfL+tILDj/F7VEc5bj8aeC2&#10;U4PfNSAE53RjrwaYEShsoMckflUoUBGOOlO7jlcd6Q5wQfSgLDDjAIH4005280uRlfmOfpSZ+YDH&#10;agBV+8PmApeNrkHFNxw2RSc7SCDSHcZl8Dk/nSEE7uDR2PNPLAquBzSLGYORhKVv+PWUbB14pTgd&#10;aYx+YDPWgRFk7YxznPWnbshzgcijDAP7daQY2jJ+lArkiqmB8g6UGJCG/d459aYmehHapwT5TfPg&#10;0DIDGAj/ADc1Hg8+9WGPyJz61GMbyevHSgBoxtU8dakAGBxxikO3YPm69RQvUnPFAiVQSD8pwOlO&#10;yNwDSYGOuKarJhQW60HAZQW69MUDIHU9kzz1zUKgiVsgcn1q02CJQQAO1R5QbRg5NAEinG/92c46&#10;5qJnO8/J+dKOBNhuwqlM8nmr+7z9KLAXQx2E5GKNwEefOHNV084xA+Txin7Qf4m96AJAf3XJOc08&#10;f6sjaTnpQg+UDHFO+XD4Rs0wEUDzM8Din8eUPmNNx+7YlOPrQC248D6UBYTBxx+FNw3mL84681Id&#10;xL4IAAqMk80CHnG0YJ59qYfvJ8nH1oJG0ZWmOx8xThvegCR+Vjw68elRkHYSWX8qkGMLhuo5FKAO&#10;enNAyky5kiPmY4NRhU+0LkEYPWtMIuwk4OB0qErlx+7HXmgmwiqhB5PtTgqluV4zxUgA29AAO1IW&#10;AVfmBJPSgaQ4ACJDuB5pjdAdo61KApiX5efShgd+McYpXGQEZDZJPSlVD5n3TinEAkcnGamHJGJR&#10;nFFwI8cjjAxxx1pcDY2BzQS5WPMYIVutOO7C/SlcBoz26gU7rBKN3UU3nPWlO35vWgCMqf3eGGMG&#10;oiv7ojJ5NWOfMHGOaUhfn/CgCsAcHjPHFSKrBccU4cIcHipMgZ47UACds96GztB2UmRlPxp4KHd8&#10;w4pgV2J3EGPgjrRHHl3wx/GpGXIPHemoSM/NzmkInA5AGBxUTdAMd6cWPuoxTM5z3oGVJBum5ibg&#10;8YpF80SsfKOD7VdHTsKNx+zuCqk9uKBDY84z3K0p/wBWSeOelRgtuJyRz2pWxs+6Sc+tMYjb+2Pp&#10;Sqo8k/Pg5pOw+YdKdzwBSAQjBTCnp1pSCV4ak5ycmnj7z8UCE+bcBto5yQce1OGd4O4cGmn/AFzF&#10;QTx3pDEK5DHA6VGI28zGx8YqVQ3zk4xU4C+ShM4zjpQIokcgYYYJpygAtx1FTHbknZkA0wAeaeD0&#10;oGN24ZMDgU9Ordj3NKOI3JUnngU4YwcjtQDEwCr5Y5BHNIAAjjZTjwpOwnJpmVyMUCHD7tO3KFjy&#10;e9QknzOhwKMsQOTx1FAExIJ70meCNwxUbZIIDimkPsXDCgCXIwPmWjc2GyKiHJYgHpUvODwKAHgj&#10;C9qUAYl/eelQZ46mnbgJSxA4WgCUgkrUO35mOwfWljk3zpk8e1POBIw7UCIX3LC5B+bjFQBnYtuU&#10;jjt3qzJtwcSD3FU2Y5kIU4AoGSB14x070xpRjhyPeqLyfJ9/ktyKqPMfMQGQ8nnApXCxpmR/LYeZ&#10;kHrzTVlIHcj3qmCPKb5jTwTs684pAXN5PG44PWp4GjMp5xjrWZuxuNSRPh2POKEwN4OfKbBXgUb1&#10;8s5kH1rMWThv3pPFO3rtUbiadxFmQ5g4lBOahbcLdMkdajZ+OM8GmPIcA5GcdKLgNbryegquXbY+&#10;OxpCWLucd6aQ22TjtxSAcGbA54peC8eegNRYbbytOz0oAkYrx1pvGWAHWox5uyX9x8ueKRfvMQrU&#10;ATjBMPAPXNJ0kU8DmnJnaPlpSFIJK0gELjMYJoO3y5ODml2jLfIc9qac4OMZoAaoJZP3fGfWrARS&#10;65XHNRp/rk/eDhuauMwDEi3GABk0ARFVMoAXovSpUhcruZyF/hGOTUdxPYQaVcSTSRIu9fmZsc9g&#10;PXNeJePPifpdhNLZaZPFc3zQYlaFd0dsPqOrH07UK7dkDaR6xrWs+GtM8P3dze67YwwxxndlhvZu&#10;yqOpJr5h8YfEvxDd3d7baJpps0KMolY5ZUPf6kflXluq6l4l1fXPPvtdv2USEwwsx2jPUkdKSG3t&#10;FsoysRL5+Y5rqhh7WbZhKpfYz1trq4u2lutcvZXMpYiVi2WPUnPWtBLcC3UKqg57VMi4dzt4xUgP&#10;71B710pJEXuQpvURja3XrUss7eWqFj92pjgbcgc1VYAzg+WPvUxEkFs7Wl2yx7tvJApAgy/7kA5q&#10;zDLLEJRGFBYc5qGZ2MoOwZPWgCM9Mj8afGJvKmYZ6UwA7c4H0zSrIwhlGG60WAlRpFOC5PNOdtwc&#10;GEY7VCOcc54pQCGbDHoetFgIpGIC/IMZ6UEIbZDj60q58+QMBUTLKZseZwG496AAJzw7deM1dh+z&#10;rJD5tuComXJHpUCA7Zf3ZOFqHDln/wBIbG7vQI3tcj8PLDoj2WtmR2iBeLbjYfrWPHKRFtaEgkdP&#10;SookmWSXewPzDBq15ZaQcLkLQlYCM/eAI6ilwAtJ/fGTw1HG4DP0oAVNpuoPmO3dWzOloLGxK7OR&#10;1rCJKlSc1dtS0gZXkIXtSYIJvsxePMqjC9u9NiVQWZWXqKdNbqsY7gt1qNcrE4AONtAh8h3FTt/W&#10;oMfK3HIoDHnp1pQSWbKCmA3C7UPljNEYAnYi6OWFKcbCM9DSoYvN+Y87eKALECEtOdpwAeajwBLG&#10;eThzT45JElbAGO49aJvLIUq3OMmkBDMxaWMMrEAevSox/qmwc8+tB25YZpQv71AM9aYCZ+Vfk7UY&#10;G4E9KeyBZWBAxt65pvGPucZoAkhEimZhC5PpUjvbFk3Ih+YEg9qVJQLSYZTO2qR8rLZ67qBk1xKh&#10;kQwptXaMj1ogCSKMnHtUREfzccY7U+3kRLuJivAkFABMkiXSAxYXtUibhGSdxG2p9TeM/YzG45Ub&#10;qt6XcaWkssdzZgiW1OGxnBxSbsrgldmcGHlKR055prsDbKd7YwelMmEi3E21ZhALptu9cbgfTNR/&#10;vFeT92pVsYxTQCRs29xu/i446VKch80YUAHI6UpAOMOM0CJQ25FwT09KhZW8wkq3B5JpwWYRSHyQ&#10;eeMGnSzp9lh3W3zHjFAFRycw4zjNWIXfcBtXGaRkH2dfu89qIwgZ8D8aBmsxV4bYrYoEQfM2aybn&#10;aLlAhyhbrVhZH3lRKQMcj1qo+/z3Bj47YpIBQW2DvxT4yoeM453cUij5cYPXpSsDnhgMUwLrzSkg&#10;/aONvSoJCohTDA5NV8/Lj+tLyVjGTwaQCHmZv9F28etJhs/eNWQm6P0x2qFlw5w+aYE0DyLISGPB&#10;9afO8r3cLMRwOtVlP3vSp41BdeSeaQh7u3lLz2xVTZP57grwRkU64JXVFUL8uRnmpd48xcA8DvQM&#10;IiC6BoOA3rU86xqwKQKAyjOD0/Cq7HuF5z0qUKXgl2hgwTnmgRB8jOgIGN4pZolD4S7O0gVACysw&#10;YEfNUpI2sc5OOBmgAwvyjaOOtLsiZI+CMdMUzJOM447UZbcdqjHfnrTAr3NvG0IJtkIA7dR+NdF4&#10;X8TeL9D1GCay8W3kluJh5tnO5ZWX2z0rGfHlgeYfpUKwRm4b5j9zpSaTGmfbHgrxj4R17TrdVvrS&#10;zvzDhreZgNzd9pPWu6ktboSSAWQIzzzivzp2XEE9pJBrd/DMLoMvkuVIYdCCOa+h/AfxS1CO407S&#10;fEkqyfIqQ3x4JHbf7j1rknQa1R0QkfQrRMrPmIj+lQEEK3etOGW2udGhnt9Qtp43gBUxnIwfpVPY&#10;wiYFxuLHFYWsWncpsDsYhfmoQjyjuHJFSMOfv/pURHycA5zQMBsGQVGM9KaSdrbQuM0/YSBwaQj5&#10;HAPPrQA0/eTDH7vNMYEhlK8Gpdp8tSXXH86UY2g9aYFTYQgAQ+1PQurcEYI71YIPltimgfKetADB&#10;vLA8/e6VfQr5a8AfLVVSAGyp61MNpjyT29aALyMmY+AefWrI7HA5HFUEaJYwdvA96k82MMuBnjpm&#10;mgNCPG5j5eeKe3mFlAQAAjiqwmt/sylcBu4pfNbaTgU7hctlW/d8jpQB8hBPWmI6tsDSKBil3J5r&#10;AZ9qAHNgLH0+lVzjj5P1qTI3nkUz++R+NMBPXC0f8sz8wzSEkRHA700kb157UAOGcLyenNJzzzTM&#10;vk/Lmn9vu9KQCDqeKeA2+THt3pvOG6U7PynDGgQc+YeOcU3A3VIDzwtOGwu9MZFtG4/L1o+UA5Xv&#10;UjMmw8d+aiJOT8ppCHEp5a8EcUix/JkNkUz0+TipFLhZgIxzjvQMcUwAM05Y0LyDevI61C7Ha3Tg&#10;+tSq6fZkAGDn1piJhANqneDTJAB3H1o8wDeN56cc1FuGDknrQMUjg5ANM5Dkg07necChslkwvOKA&#10;G+lMbftx5ZPvU5wEG6Pv603v1oAYASvKClx1HqKlIBh/1nANM4z1oENOdw+T9aTv0pTjcppxA2ZD&#10;HrQMYOg60wlt7jacDvTskO2AOlPUExPgZJNAEQPI44NI3+rTA4zVny8QqSR9KglyMAHtz7UCGZPA&#10;yDT1A3IMd6jQfJznOe9TgqEfjnHFAEoXnOfqKbgZfj0qMOSSccZpGcbnwDjigY8jkimc4bmgEkZz&#10;QRyaBDeM5welKMgLyCKdtXI5xzQdisR83SgCUCYiTFuhwBnFIQQzZx0qtHKyzSkS8FqtBlYA5H3e&#10;fagBuCYT+NV2XMYyMZapmPB5OM1GfuYPY0ARYAnHyggipBtLNhcU8AZ69KUgbm5oCwg6n5uKXav9&#10;1Rz1qNgQMc04E4OaYDmJ3rlV4PWgbS/DHH0pmTk/LSZw5wBkCkBNnDjC96Y8oLLiMg5xUBdjIRto&#10;T74O8feHGKAHnII3OealGwBsTH2FKQAVJKn2qMkee2BigCXdyCAOlMcnBYuo4pgJLzfJ9KNg3cyN&#10;0oYEIkbIxj64p4lbc2YyPSlKfMcEDnpR5X7wfPn2oENMp/2sbqUEkL8+felKA4Hljk9qTZgnGfxo&#10;uMkDDAG9RTueOc1XwBIOByasKEMbj5sgUASKfvYXgim4G7/VjrSjOxfl6ClO4RyHg9KAHDaInBXr&#10;+lRZy5wwppdSJAGBwabznIU5xQArMxKgYpFB2p83rQRycjvSggFue1AXJFA2fcobovGKNw8o03dl&#10;sBT0oGOHUc0hV9+d/ejuOamGzy3y/NADBgPzySKQk5ODwegodhtQbelRqSXPyjGKAHjcSp2jmgdR&#10;8n601sgcJ3pwx8poAcB04pGGGPzCnHaY2Ix0HFRnmQ9c4GKAE4ymI+mec0o25XPNNI4BxQex3UAO&#10;OzY52mk3fdO44pVx5ZGM80ELuXgcUAISDIvfik53L+749c0jMocZFSDyjGcO1ACDORxTs4dTtHWg&#10;Z+UDGKUAfvMp06UAITmVzsHSk58s5Tr0ppJyflo6gZoAk/D6UYOOlMzzwn4VKMfN8p6igCLB89D2&#10;IqQ4yflpG8vc2M9KYSQxpAKzJuA2jkUoxg8VA4TpuOc0o3Z+8cY4oAf3+5+tBxjpR26U7gAkjPNM&#10;BD0yI/1qN1Pl9wKmJOSeAMUxt3lMBSAo7SZ3IBqZFIiwT3qRVby2zt69KlCnKkUWAh2cAZPNKCFR&#10;8DtxVlVznio5EyVxtHNICEyMcFY+cc05ZG2pmOn+WNwBCgY5p4RfL+4SKYEikkDjtTu3SkQdeKfh&#10;SE+cZzQwImBLpgAcUzDBh+4Y81P8w38A4xQ0jnGVA4oAqSBB5hEeDtPBNeTeP7xIPh14g+b/AJdX&#10;xz3r1eUr5UzFhgLzXzT8YNTiTTUtEk+aRvm9hSS11KTsj50V3Z7p2UbnvHZz/KplP7oZz14qNRmG&#10;PgcY4Hepj/q3wBwtdsNEcrE55+X9aO7U0ldpxS9hTJDvmk7fcNOJX5vkGcCmhiTJwMYoAP4ulOAG&#10;zHm803+9xSn/AFbELk5pgPXbt+6CafztPFRjHyDGCakP3zlunWkAEnb93v60dzmk+TYclutTJGWC&#10;88cYoAizg5wOnrSbh8xx1PU1cNqw+8Tjig2kmxm8ssMdqAKZzs/1YIJqQF84D44pwin2jbCcds09&#10;Ynwp2kknkUWAi+Tfyjn3JqNo4tvILe/pVwxkBTtYetIUwASO1JpMNiohuInzb3mooc9FmI/lXWaV&#10;4r8YWRhAkv5kVhhZJmNcq6R+acu/4Goyj+YxDnbjvQ4XRSme96T8UbYiOK98C3UTjAMqy5H616lp&#10;Xi3wbd2dqU8W6fHLkHy5pAM/ia+LNi4l+RTk9KRYUDTYluVA54c1i6TT0KU2foVHe2EsKMs2msdo&#10;+5MCP0qQshRjkdOgNfBWnaprNjcRSW+v6yRv5Vp2xXpWlfEzxFbTWon8IpdRDGcvhh+NJ0rLc0Uj&#10;6mBBCEMB7GnqTtAKtn1ryjSfiP4Hu5LUNpk1o7gbhIwwDXptlqOl3FpmDVtJnVkyCkgyPwrNwZV1&#10;a5abPPyGoHBPerClHi+RjkN8y+lRtndzGeTxipatuCdyuUyhyabscIcMetX8KUGAPekfy9se3Ge4&#10;pDKeZBjCnOKdx82VFSjG9vkXG3vRtiKN8xpARrlWRlPAPrV1J8ogwcnqTVPBAA7UYO4fORimBqiX&#10;bKFK5yeuauq8Pkw4ZiSfyrnQ8vmt1wO5qyssg8olx14p3A3SEySB1AphB+XnHNZ6XSbTlzjcOPWr&#10;Hnxb2O5RhRkZpoC0eAfnBFPU4UfNVVZEMX3zjPIqQtF5gAZulAFxTHsk4U0F18z7q/SqBcZJ3UBz&#10;vzu7UATux8xzsUelVyWYAAnGe9OJP7wY9KcuNy4oER7ZMH903INV3DeU2YjndWiHYBySvHSq0nJy&#10;T3poZUUzebGDGMA1a3navzEZFNAOTik2tuPOTQIkDgAfL9aeH5GBVcfeb5P1pC2Ekz1yKLASliZW&#10;G0c9KaN+7lAM9KdGQV+6OlTYXcpDd6AIx9zOO9KrDZye9PfHPA6VDlsMRzgc0gHSsNmOaRZYNsS7&#10;R75qhKzlZSo57jNJEjeWCxOc8CnYDV3IYyQF5GKYeAQAKh5EanbT+dynzD06UAMbJDDNMIYhjkfd&#10;4p7BQc88mlGdzfL24oAagOxamX7n40gA4+X9aCRvbj60AKc7jTc8HmpMEng1ER8zDigBRg5wKcMb&#10;CNh+uaFX5TTTt8xvmGe9AEmSQOR0oDIEl4zgVAxIlTnt60m7knbmgCXPyA4xSHGRzRkE8oABT9q/&#10;Ltkz6imBGWIccCo2c7jhOp71IcbT8mPaoz95Pnz+FIBox5hJzzTwBsb5abj5T81PA/dg8cGgAwDC&#10;cetRtks/y+mDU2B5UgwAKjK8rhqYDP8AlomCMBeanj/1Wdp69fSowvzKc1NgiOTB+tIBSeWby+T2&#10;zQTkZ4pAUyB7c0HHOIeh9aYCY+YEL1oHakyM0A8/eFIAJO45FJuGMF6U4O4Fe9G1Ocpz2oAjBXqB&#10;1pw+6OKNo352YpwA2tkZoAaTiTBQ89KTDncNo5HenH7ykngU7HK80AC42AbeQOakGPJHyDg00A4O&#10;aPm85T6ChgS/LjpzjpUZBBJwOadltrcDtSc4HNAEL5y2EHI5pmDkc8U85+bIPB603ACNuYjnp60A&#10;PC/e4FId+3AIpm7kfNS7iW+6KYCjdxz9aO7cinc4J2mmFBk8nnrSAXBLD5elOA+Rzn0xQobYeO9P&#10;4wflpgJyAPpSH73K4HpSnPB5xmnbScZXPFICIbTKwBPSnAL5fJPXipAhwwEWOacEO8grQBF2Hy1G&#10;S2V+XHNWCGyw2U3C85QcUARpu7gdamwPKOcU8GAnHl4+XrTJD/osvQkGgBu7DA0BhnJxk1VLHEYK&#10;/So2d8qMH71AF0v8rnPI96YdxkUb+opMcjgYx0p4HzsMc4oAUDDtzyKaT+7GW70MwwPlqJick9qY&#10;CF+X4PSnDIhyT+FRkDYOB94VNjK43Y460gAEYjITg1Jldo4pnPlqNowBTQRhhjNAEjE7ADnk0gOE&#10;HOTTOdi5ycU4A8+tADgeM7KTP7tz+VLj5aQj95x+dADgVIjyTkj8qMHJzjpxTiAqAcUwk7jhaYCK&#10;CB3HPU0vbpRyUGV6GjnGMdKAE5yOKTnDYA7Ypx60cZbigBpB4+XtThjaRtBpMH+7TsfPJ8h7UAR7&#10;F3j5myac68xAMenSl3AEgkfSmuckEEfSgAHQc0gzuX5eM0nJHHWnqVDDLc0gFONw4H0o7NQcYbmm&#10;55PymmAvGR8tIMY5JxTefm+WncelAEgbERIAJ/lULE5bCdaXko53HANOwMjjtxQBCAfOj+TrnvQS&#10;N6/Ifvc1IARIDxSgDc5I70AKMFl+lP7EZpoxhwE/WkyM9e9AC8ZpnccUNuG7gUvzbWNADeQR168G&#10;pPm/vGmnJOO2aUnqPbigBezHy+3XNMH3RxTu3LUzs5x3oAeep4PNMbBU/LThnHSgq3z4B7UAR87z&#10;+7P504Zz92kIbc3y8AU5c7/egQuGDH5efSoyXDMNgqZh8/PpUTA+d93NAxn/AC0PNSqV3KCDTDj9&#10;58oHSm5/ejnvzQBbyoJJqPcPMkAH0FMBzkHNLjlsR5NAEiFsH92B/Wn5BiOVpgBwDjpSHcJD9PSg&#10;AyemOtJ6/J6Ypv7zzOxGaf8AxH6UAPGfmOOcU5SMHMXUetR5ypppJDrhsDFADiVOMDim7vvYwfSg&#10;/wCrfB701FBkOCelAD1LFjnHSnADFLgADPAzTtp3MQ2eBmgCI8ZO0dabg8nIqUljwU4zSbUBOHzQ&#10;BFnCE7aZnEsfzd6nYDa/zc4qIhdj5k5xQIkDEjBzz29KUg4Py8VHHkRY35571KxO80AIBwD2p4XG&#10;ckY28U1SPLYbEAB45prNmbl24FAD/mMBww+9SBh5jfN264pm456cYphLbnPHamBORlVJApmD83BF&#10;Jk+UMg0uRg8UANw23Ge/egAbhl+Kef8AVP07YFRnG+kMlz8i8Ubjgc1CW5HLUZO9fmoAc3OetIFB&#10;zwKbzzx3p7N84+793mhCYhCqjnYenrTWObZDzjNVpGm3HGcZpVLGNcsT7UwHo0omA5AzzUxzg5aq&#10;37zzGwRjNTZfgFR060CFOTKSOhFKuMGkH3OmOakGASc/WkUGOop4z8uST6UxiOeRTGfBT3NMRMSm&#10;T+7PvTCflpMZHBxk0uPlfg5GKAuNy29jsGAKUbSHINNYHKgg9emaTJEyr7flRYLi55Xj60Z+fFNJ&#10;/eD5KBncxoFcjB4HyfrTWIBGTR/EPmNNYHKk0i7gzjJwaYTmY/vGFGB5g557Ug6YK0gHg4VwSSfW&#10;msflT5/0pepUE0w5xL8n0piH7iMDzBUoK5PzDrVQDI+ZGHzVYwAifMRSGSHbubj8KaOoHFLgjGSO&#10;RSDO5fmpjGHHmtgUqldpBB60/aBJyaR9mxdrDkUgGll86T92cEUwykBtvJHamS7jDGAeSDUUQYBi&#10;TyCaAJg5LKSD75pVB8xz+VMyCO/XipFxg8dqBDznEvy+nFRFcsnyU+JiJ9xU98g1OWQjO1QT6UDH&#10;wKvkPyMbeKj24mm5A564pzD92vJ56YoBO/nPTrQAny7Rzz6U0h/k5XFLlfPUHv3p2BvP77GD0xTE&#10;A+4c5601iMryc0uBsI/2u1M9OaQEUjN5SlYWbnnmnJvMZ3RtnNKQ26McYyamUNtBpghhHI47UmPn&#10;HHapSDmlAGDkjOetAEYznp0oywAIYdDQ33z04HWmjOVPIJ6YoAduPlNxzS5GwncM0xs845pP3oxu&#10;ixx1HekFwLHdjdUZ+aeH60rD5l47005BUiEdfWgLlsYUDIPI4qVgn2dW87JNVQXwoOelPJ/dHJ4z&#10;QMeMEnDUOB5R5PXrTF/h4pxI2Px2pDGbm2RjZ0HrQT8xwDRtHPzGnAHylBAB9aBC85OBTv71IM7B&#10;8pPPWpDj7G/zfMWGKAIsgkfNR/yzz5gznpTSMSD5u1IcFRkdaAYuVw+WFIW+ZcKDTWT5BgmmAHJ/&#10;d4P1oAl3kSL860m9cyY/OoGDFpPkbkCljVsY8rHP50wLeT5QPtUbE7T82acuMKM9qU4IHy+vNAEL&#10;EnAOPanR5weaCq45NKo+RiMUATBRs+Zx165phAy2HBHrUZYkqNhPPNJkgHCY+XikA5sBQR601QSH&#10;O4dqhZnJHynPpU0ZxEpKnJPNCEBzvHyHipBjY+RnnimEjqepNKC2Sc9uKBiH7wwnen84J2c03+Ln&#10;1qQBfKOc9aQDMfeyTndUhGCMZxjrSYHl46nPWkLyeao2AAdPWgCVQcnp7UDZmUkHIWkyAGJHUUwt&#10;mM/MvTrigBF7k9Mmght64xjPSk9Bu704H/W89qAuA2h2PJ4peQsvyZ4pFzkgOcZ7ipHjmWFC7DDD&#10;rQBWYv8AugCPelGPlz1o5K9OMU4MoI4oEKFzHL+6OOOaaFfy5MRnjFP3nBITg+1PDgRtngfzoAYI&#10;87CWwaSUoFUAg8VHLcQ74gsxznniqEkr/aPvcGgC0HOZPmGM+lOMiZPGTjgis0ySec+WGNvWoxJg&#10;ZMjH5uKVwsam474wQKUhmjk54xVRHHlxncM+tTrJgNnByeDTuA+3jlWZwZQR29qnLAGbI78VHkfM&#10;d/bioWeTABA56GgB0jfORntWfK7b2G44FOleUvCdnzZx1qFs7xkAcUmxldvvsd5yT0qDkXZJTtxV&#10;ttvzdBURxuPyj61Ih46dKkGPL61X3YK8U9W+ZeaAHH+L600bxuIenEjFOQA2/wB6gAy5Djb6c5qZ&#10;WIiQnpTAOnymn8BBmgRIWGJMc5HHtVYuoLZ3ZzTzs4G88VGUBYfKOvWgAQkxnKnOakGcf6zj6UEA&#10;KoyM4poP70UAP/iXuKMfMeBQQdhOB16Uh+8uaAJMuYiu0YApgU4XkUAkAgKOTT8tuB8s+1AEigfL&#10;mTr7UpB3cNkAUz5vnBpyq3yfN35oAT5gmfQGo1UFIzvJJbjirTo5EWD25qvdT6fa+G7u5vL+CCCG&#10;Il5WPQ9gB3J9qAFWPF02UbPsOtc74k8Q+G9H0a4m1DxNZQiOAnykIZyeygdya8b8Y/FLy7XUrLQL&#10;ASX0gZXvHGVt19h3Y/pXz1c3GuX+pS3F94jvZ3SViBKxIBPU4PWtqdBy30JlNROz8XeOPFuua/OI&#10;ry5sdPjdlt7dMgqh7se7N+lcpFbW6ad5sXiGLf5m50kj3M5PXJPNMhib7NgxRjNW40RUUYHX0rsh&#10;CMFZGMpXGZkNxMfsqcxjaR29aWJv3UgKnINTAZbGBUWAs0w3qOetUQSLnY31qWF4llw4yM06CKaR&#10;lAjLYPalliYXcwKrkD16UAMuXRtQhKqenamqp+c5FRtuQEBR1qVJB5TAxkEr+FADDkIMHpUPzEud&#10;4xuHNTOVZFwGJJ5qeKOIWG9wAOepoAPs8q2SyCQMu3rmoQIzCCUAbNOZpmj2pMdqg4FV/nHU96AJ&#10;hGQzHI6dc00swR8Op4pSlz5QJBxjimAfK2YmyT1oAjBfzDz1anNv3E7sf1p2BluaaAc8k0CJogxS&#10;fkDA7moXBVyNoILUrb9yfMaaVf5sseR60APDDK/OelTK53/LwaqKrAsNx69akDFcktxnrQDLDKvm&#10;MCBnFTwRQM/z3BAANViy+UCRkkdaiWecedm1JXPB9KQi28cZMoUg4NVxvUsA5ABpbWXGpzgwsQ+N&#10;pNac1u4gZvKU5GSaB2M4TTNG6sn3TwfWplXNpN8wJ28VAVIkn471JE8flglu9AFdEcTOWGeeOady&#10;JGOzv61Yl8kBj5uelRY5XKcYpiD935kfJ6VBICWTDD71K/305HFKAfk/3qAJJA6w2nyg5Ap+1jFK&#10;+zAC85qQsny5KnC9Ka77oGXZtUdKQFUbcnnndTxkA45NCxoJeZM8daUfLKvHHrTAVjlRkmmnGcgE&#10;DHSns0bb8EdKi58k8igZG2ORzyKaoBHL5GacwH7r5yT3pcD+5QAgGC+CeTUmAAxMeOlChi6rge1P&#10;eO6R4yykhgaYIhkIIUEd+OarzGVoG8qUhllU5I9KuIIicNIN2eK1Y7Rzol9ItvGWROmaTA6qyv8A&#10;wjqfgSytNU00w3ENuFikjTbzjrkVymqWdvZXcATVZJo8ko+3selUrWciWGOS2j2iUgYXkfjU2o3M&#10;6SxRMQ8JA2kjOKz1T8guV42s2spDvBfnIp8QhFvcfuic989KZb2rGK5kW3JGwng1XV5fMkUxH75r&#10;QC1G4WQ45BB61GxiLv8Aul5bioz5pU4hbApAQGHygZ75oAnIzsHoaJUZUzs7cU1RIX+UgmlLTHcG&#10;OTihgRKThjjBp3zecp8z86dEAZJlY8EVPBFETKC/APWgBFRySfl4HWo32+o61NIyDywlyepzxWdO&#10;6h4/mPLjNICwBGbu12seX61cmjRQeR90VW/ceSnl8sUBpGkP2dtwOc96YDlE4LMD2qLEjNLmI9am&#10;hZWSMF+COlPlAUcAUgIFHyAbacjbbxSWwoYZoOMcE9qaQozu59KBE95Lp73Fv5VuVYLyT3qBQ+U5&#10;GM1C4G8fKM1PHvBQjAoAftcyjAGcHNRK8i3E3DDnrT9shmmcXJBxzUPOeTzk80AOPMrZFGMRHBNK&#10;P4fWlyN4yuOaAHKFMUQI6nr6UqRqss/z5yBin/J5ONvUU3bIVYKGJBouBOywiwJEPz+uaoNu89QH&#10;IyKsgpkq6N94ZpJfs4lQhDwvWgCAY85Mtls0y8hSW0O6LkDhx1FSDYJmYj/61TE/uwPUUxpnQeDf&#10;GXjfw7eqsWsXF5YfaB5kEzFsL3xnpX2B4U8UeDfEHhuKS01a3ju/IBktZGAdT3x618LmNfMQDHKn&#10;g96k0641Ow1+O5sb++gmjuAw8tsfyrKpSUy4yaP0GeORXuAYCD2z3qmwO8/IeteW+AviFY6nY2Fh&#10;q1xaxXyoFSR8KJMcfnXrkiOZbXYpKsuQQOD+Nck42N07lT5gZOPSmnd5UvHHFWDHIFG5CDmo8fd/&#10;dd/WpKIo1bLjYxHUU44DnK/lVnOFTO0ccVC2MtxQBGPvNjpmkA4fninYAK8UvG3JoAiOMHOeaaWA&#10;BOwnHQVKQuwkt2qLHB+T8c0ARmSQtyGAJ709Vz5P798+lKE6ZAPNWYgmCdoHNMQ+NCBnnkVKGPmS&#10;DPH1pVdMopQ8CnBV3qeOc0mMkV1AJ6Adc1MjKXUgkjP51XwCuD3qWPg9AMLTTYiYnNyhAqYZy3yi&#10;kQDew21MCnIwM5qrDIm27ANvNR4Uh+VNWdpOORioBGFlm/eHrQA3b8v3uaMD0px75ppJxQA7C+oo&#10;O0RH94vIqu+8hfmPWjEnHzD6UhEwK7k+tSSBRsIf9aqkMAeKZl8McN9c0DLDFg4+RTjpTMsXbPA2&#10;+lCHJGc596sBVNtJk9DxTuIqhhiPDHqcDFQyPJjAJzmrLBcHpjtULf6qTMX0NICoGk+1MNsmO5qY&#10;yYZwSenUUz5hg7efTFA5jOQwOe4pATq6FQNhzn1pW3iRcr096gC4U/zoxKWALE89aYI0lIMJY4yB&#10;URYbWNRqSEUFx0phJw3y/SgLFjcAkfzHJqTK9xz2qiSQg+YmlV/mHyngdaLgXgD8nzKB/OnKoIf9&#10;4vFVfMXYmSeDUDSP57sJHGKLgX2GCeO9MKgP97kioFnYowZQSMYNPy7OSc9BzQAp/wBZHx06mnK3&#10;Mm0ngU3A3ilI5f5Me4oAlZ8woOpFRgEsfakCkFMmlyAr8c4pjHYX5v3Q4FMIyBTkZQVyvUU/jYTt&#10;FAiEqcYBoA+RgUxzUh6UhJyfloCwmBlPl6CnZ4OeQKTjAzimnO8fLQMRidwwrc1G2c4Mh/Kphu2y&#10;DZyBwajKkwplxknmgRWIb5vl6dDUqM4VAT1pGDBnVkPsaQhtqnGOaQFk42rgg0DGw8VGg+XO78Kk&#10;UHIOe9MB+B5Y5GaYSd33KmIGVByMmlIUA9ME0XAhVX3k57UjKfm+bnNSkhWwTwBShkLKdw5oQEGC&#10;JRx2pAgILeZzu6U9gQzcjrxR8wIyce9AELriT7vOKbwDny+fapSBgggn0pCp2jPHrQIaXwoO3B96&#10;j3HmpNvyjKgmmSLhQcEHNAyVOUPFSALt6HOeKroSFxuXrU6N+8wWXPtQIkKuDyq5AoIxIPnAp2VI&#10;GTTDjg7vxoGICu7r2o4O/LAHNOwChyOKaMYPFADQBkZA4qUbdhwKiPBHFPBPmDgDmmIa5OB85HNR&#10;yP8AuyMn61NIOT+7PIqMou0Bgc+opDI41wzEjmp9oxJiVe1MXjg807K7fuEcUCB1U85PSoMNh+e1&#10;WAVwQQelMwCDQMiAbYvFSD7h5NOweOKQhg6kKOvTNAD8Jhf3lMJOeh601s7uVHT1o429O1ADsE7v&#10;anY/djntVYyrkjdk5qQMTEMMQc0ATcbutOAXn5RUeRtxntSZP96gZKcbjzTTksMDJxTB1Pzc07LA&#10;v82PegBxH3eKYc4fnHNKDw2ZMnPFP5oAMfJ93oOtMJJTGO9O/gxuGc0Db8xxyD60AQlQX6c4pRkM&#10;3AqYgZPNMwcrxQA5ScH5uadk+WwOOlRfMY3+XpTMncSSfahAI/mB1AU804Z3UvO4c8U8K/kt0waA&#10;AY45p+U+ynDZyaibiJcrzmmFhgjFFwHsVAOKhLtuXjvTyPl6d6jIbzWz0pAWI9hbmJcgfep/y7XB&#10;XPPFVsfu/vnOaXc20c4wODTAkO3IHtSdCcE0mScZI/Knc5HFJgNydw68U9SuTzmmeuRTgV8wcfSm&#10;A8+yZ/Gl5G7jmkJ7H14pcDK5IFADhnk04fdpBkuc4wR1pT90ZH0oQCjaWH70flUo27GG1etQL05p&#10;4wQ3FIAbo3I4HWoiT/eJqYZ2LzSlCYy3y9KBlUswVjzjFVxcFpXAUYxUsqjy3AZ/eqgVVhkwTncM&#10;0AZ2qXSJpl7++4EZyR3NfHPxDumufiNNl84kNfUfiyQReG9XYMf+PQmvjDW7ozePdWwSf9KIDDmq&#10;hG7uZyTSKKLgIAT0pCG5/e8d6lGNnIpjAba6zJkZzhsDnik42NS/3fxpe3SgkRQMp6mgqwJPmd6U&#10;j5X+bnHApV3mNR5ZOO1AIMn5+OMdaVcl3AK9RipvKcxpkEcU6OLFxAdpzu5oAlSFsdAT9KettPvn&#10;JiA471pRqEuIW+UgLnFNnnd7vccKMcAUrjKkVpIUOduSeKrOlymp+VjC7hWik7tJjZgDpTrlI/Ij&#10;kEnzbvWhA0a9pHFLYSRLHGZBGOpqZ1gitAqqpcAhu9Ymny+XqzH7Qy5gPzemauRtJ5rZuCcyN8x9&#10;6AK2GDyEsmA56CrSx2/9lvKL6EEDhfWqE0kaXbKx5IPI6VQYoLa5K3LEA/d3UASyTFp5SAm1W6VC&#10;8oIY7R90VmGX/TJsDr2pSzEOD0zVIRZyvmHMi5IpuW+b5ycNUSDLngZp2OG4OSaQErBCownao9o8&#10;sjc1S9jz2o/gb5fxpgMAYKnKkAd6coj2AGP+I4GKVfu/jSn/AF6ESAfhS3C5C8UbE5tdozwwNXrS&#10;61i1dWtfE2sxlWGNkzYqDaD5vz8ZHSn5YKowOlOyC56poHxF8SWogju7GC7ACjeflYj3r2XQvHfh&#10;O/SNJLKC1mOBl5QQT/SvkdGiYnfCmexxVeVY1uUbNyjFxhkYj+VZSop6mkalj78imhms5THJYscA&#10;gpKOR+FTlYjAQAEbb6+lfC9hrfimyu7ZrbxlqwAIOx5GINetaB8SbgLbpqPhcSAEAsj8/Ws3SKjU&#10;Vz6ICzeVPvhGAeDnrSL1PNc3pXirwfqC2vk6jZxyMoykkgBrqd8LeWBcRkf7HNYNW0NU0xhDZ470&#10;1gd0mFPapyribG04I4OKeFyyZXAPtQOxS2tuILHpT1XMMeSTg1fMKZYluuOlRMEVRwevWgRCFjEm&#10;SgpNqfanO85pzZweCaaM/L60XEWBKQYgW7cipPOUrJwuPWqpU7AdoJqvKGDryRTuBpZ+Vj5pI4qZ&#10;SNy8HrxWYko3AGNsBfzqwswAA29aaYGmufM+nvUmTljmqUMiMf8AVnOatqXJUbBjuaAHOM7fnPSo&#10;wD84OOBUhK7iCT1peOee3WmBFt4Gc9adz+849KcBl2+cdPSjnYwx83agCu20MvGarsD9qGc9aslJ&#10;d0g2DGafHCzsWDKNg596AGx55/dcgVOOR7VERIG4jPU1IuePlA4oAR/uE5qIZ3DBFTknLjbwOlJt&#10;XdmgCs0cZZ2wc0bcKo3VZ+Xy2GzmomPzINpoAaQPl571Oqp8xJPSoP4yAvan7iPLzIvSgCQBc9AR&#10;mnFYecEjI6ZpqPD5bkgfSkLDax8vBNADDgHn1pM/fx7U47SDk0zC9MHFACqxEi/L2pDgtJ0+9SFl&#10;VScg1GHQuSFINAE4LBjnpjgVC3LSEHGaXcpBGeaUbtw4FAEBSXcnznFKA284HFWsfKwLAYp2BhcL&#10;2oAh42dKTcdw+Y8U5wN/PcVETy/yHOOtAEm7rzzTSfnwCPaohu3oMZPeplHfbQAd/vUoIy1J35Bo&#10;4oAdxh8g9KQYweaeOUX6VDltx+TnNAEoxlOaHP3uaTjoaUg5HyfjQA0Ebj0zinZ/duN2c1Hj96aX&#10;kDHbNAB8oCgE96TPzsdv60447rUfPmtk0ASfwnkcdaVep5OMdajA/fHMecj1qXK5ztoAcB8vU0EE&#10;wHDD71G4+Ww2jAFRB3KNldvzdaAJiOANo6CkOcjBpQVOPm7VGx+Zu3NAEy52khRQxHlE471BuxAf&#10;mFVmlOzIzjPSgC7n2zQCNjE+tUhIDGOc/Lz7U+ORTGM5+91xQBdIyiFe470xl4OTzigMv98YxSkg&#10;luOKYEGzk4U/WlC/ITtPB4qb+6c0/nym+UdeaQCAfu05/hpp2hzj0pe/XjHFJ2Hy0AOwOfpTTgo3&#10;NOwcH5qac7VOwfnQA7DYGAv41KoPqOBzUBZQgOe9G8gkfzNAF3GY2wBwabxnBIqr54EDfKCc1GJo&#10;SJPnOSeKANFBHtkBUDI61TbaWlwpGGqPzfvjeKcHPk42L17d6AGneV5X8fWmEyfZ9p5GetPJb5Ti&#10;nrgqMxrjFMCvt+eE89acAomYlOgqzhduCo9qb8o6p3pAREjd9w9eDQD8knHSlkGZRgdqTbJsGFPW&#10;gBjE7kwKOcNT9mCMkdKZhtx5oAAPm+5+tWBtMXUCof4OQc0hz6mgCY+XsOJD0pqgeXKdmD2NMGcy&#10;BYyTtoUy+SQeeaAHgDcM0owFf5+1MG/cuQRx1p3PNACZU7SAetO+U7sUmMZ4HWj+EcUwF9qP4T7U&#10;vXHFNOeeKAG5Jb7tOG7LdaUDk04DleaAGkEnoKAv3OTyeaf3PFOBbH3RSAbgCTAI+uaSQygZ+Uc0&#10;yYoARvPaqc1wwhCsVwB8ppgOkbE5+QZx60AgkE56VnF2aZD5p5NW1J+Q4OABSvcEToSJVOepp+75&#10;yfKGc+tMGTuA29KcANvSgCwApQfJztpBkhwY+/FCk+So2jrTiwES4K5pgNIGF4/CkIO5vl7Uu5cn&#10;k9O1KNuxumaAGqB5Y64zzTiBlsdB05ob/Vr8vapV2eUny4PrmkBCc8c0hyC/PpUrAbyKhIbf1GKY&#10;DTnJ5PFKCxz8pI7UbSWxk0pA2MMn3oAU4yPmPI4HpQer8elIc8dOlIvQfWgBeMNSHg9adg8nHWkw&#10;MjIoATjsaCBvPOKkwu1fnFJtXacmgBg3+Yx7U/5tvWkwcoOaQ4J64/GgB+MpIQy8Y5puCAfUU75M&#10;Y55oIbceAMDjmgBBu5zyc0z5i7nNPBO4ZPOaTtJlTnNADSOTSfxNwBT8fvAM8Uh6NxQAn96ngcLl&#10;/WmY55NSKF8psj0oAZkgud/Hv2pcncpDA1G+7zXHl8Z4pRu8k9OPegB5PyH5u1ICCj0w58tumSOa&#10;RNwB+bjFADyy4+/1qIvl/u01jx360Dp978aAJF3dCSfWrUQBD/OBVUbvl+apAJP3pJPX1oEiVyoX&#10;gA80Hd2JqLJzgpxSjcSPm4A60DJfmy4AHSo234YB+lKCc9TTgUKMcnOaAIxnyjg56Uh272PFOJAL&#10;ACm5Bj5HemIad3y4UU75fLOX5pD1xmkPTpQAhK7wAW5pjMfnwM04gZPFJ8vyHnOaAA/cgPPFDZyf&#10;nOKfj5V55oOd7cc460gGEueOoqQEmM5C8GmdN2c/WlBG88HNAxx8vfjJLUcnuajJbcvyDrUmZA5+&#10;U/0oAYd+7/Ur9aMtmTIHQVLg55NJgbXyo6cUARAt8w8rNNJXYwx3p5GBnb2po28sM80xEJ3ZzvH0&#10;xT4w5fAjPSpSE2p8gzk0KWUtgKMjk0AIFxkbeh9aeAfL+90NMBcq2QCd1SA/LnA6UAIOGPFIzDL8&#10;d6GP7wZkOPpTCcvnygD296AEbcWb5M9O9JyWQFB14qXYcD5xkipFVAoPl80AQAkSPhucVLuGcY5A&#10;qJg32xjg9KhJPmScHOaALIIIbLnjrURYfPiTPPWhQ7W8gEw4PI9aNuHHAoEJydp3d6fyF60chW+U&#10;A0jHk/LTAi53H6U9eUJPTFM79aUdGxUliEDduC+1MIOxue1SHb5fUjA6etMONi9SaAsNwfLLBO/r&#10;S9h7iljzyMkAHpUpU4fEgx9KAsQ7W3RkdPepcAJkenejoF+bODQck9KAABsN8pPIowMPhT0FKB8r&#10;jeaHZ8QAKDk/lQMbkZXK/WkPKnEY6U1t2/rwBTQfuncaQDihKwBn4GelN2DccOuM1IPvdalUJzxQ&#10;DKzLmFhg0gX92pDn3q2AvGARURDB/wDW8dxQIh2na2TzilXPlg4BOeKcRw3PfilAHlp8wye1Mdx6&#10;F9gO7JxTst5J4BpoC5PyfrTufm59KBC7SCm4DmmHG48d6m+XyQGxkGojt3daAF3fuzhRn3phIAUc&#10;kk0duFoyN56dKAFxyc9KRnIMY35BNRYcuP3zcHkUNguuFbp0oAsgncuAO9LnKHKioVztB2/hT8nP&#10;3qADseKMHcPn4+lHY04d+aQwA+78vOOtBVjFkuDzRlt4pM/vZPwzQA0qNrcnpQAAIvmzz6VJ8n7z&#10;5Owph27j844oAXjeTg8jmmnbnoakHlnyzuHfimHadx2j/GgBRilyo3jaeaTsfmFIS24HAOKQx2W3&#10;LheMUm/EkfynrURLdTGOR+VMDH93kjAbmnYRfwwQ5x0BFRuWBX5uo4pvmZzlTjA4ppYGRQc4xQAu&#10;WMZIjzQFxCmeKVPuNzxmlbBWTI7ikFxDt6YB4qM8rw1PwN7Db6UmOfvGmAwZ2daePujig4z1GKQ/&#10;xDBHP50ICTPzL/jS5bc/I6cVCA218HtSfOEXC85oAkYnaMCo/mB6fWl52ncR9KacmVvnxjrQA/q2&#10;MU8CLywCpBzTV+71qQFgc7AcUCEEaFiRIKQrjYN/HNPBXBOw9fWlxwfWkNEJALZxninAcGn44+7j&#10;2pwC5Tn1pAMwfm4pwz5dHy5k5+nvQeEJ39ByKAEIcbaaAMuSQeevpQX/AHYw/wCBpm75GAXNAXHO&#10;Ts+vaozgRA980xt+7/WnAFMLLtUnP3qBEwb51+UGlLDc4wOSO9VWYecNvTHGaQlgyEsckUDLrSR5&#10;jIlIAGCMdaRpGYKDPlc8E1mM/wC7chsnPQ0qshRf3rA9+aBGqoXGQR0pcReXI3mgtVDzcsqhiFHW&#10;l35ZwGOOKVwLH7wq4+UDdzmo3OHGRxioHZvNwTxxnFI5TynIlzkc5ougGuR2VOtVZMfvD3IpWYFB&#10;tPIqtliB8uCKTdxoaS5Odx56ik53oCxAINOwPSncbHymT2pAMVpfMwJW2g1bV8KPQiq6qdkvAwKX&#10;JwcUAWRMQXOGORUTySHYQD1/KmZHlDg8mlJHPydB+dMYodzu3MKj3jzJP3o6d6j5wevXpTWBLn5e&#10;9IQF90wwmBzSchQOetSALzlQBikyuBwaBEYD7s7geakw24/J2qRVyR8x6U/aobBzQBEufLPyd+lS&#10;ZX7MgLEe1HG1ugAqPu3y9KAuThvkxtFKWG0c1Wy+9QF471IC3zYA6UCHqwxkDg08E5qA7hGOR17C&#10;pE6HL55oGPPRckkmgD9196gcsMMKUBd2C4ouAnQr1x9aQfcPA69aXBw3PGadz5ZouIbjk+vapVWT&#10;EeH5GePWmZ6emalVsM5HpxRcB+PuetXYEiVSXXPHGKrj7MNOEklywBONo5JNcL4u8W6DpXhrVN2p&#10;wI0dm24r8zZI4VR3Y/pSuBd8VeJ/DmkwSyXOv2keyMllByQeyj1Y18teNPHfiDW/Mgggube1EpEa&#10;E8gf3j2yf0ritevtb1jxS9/dRXKW63TG2t3fOBn7zerHvVGJM3AJgClR1ArspUVa7M5ya2Jbezjj&#10;jhxOA5JL56kn3qwYwJkyvJP51N84jB25YdKe3MVoxzlc5A710mI4BfKUbB07UxsYOG6EYpxdWSPE&#10;ZHHSo9p8zJDdR2oAd85fPTjrQUj2EliTipNyEY2joKTchVvlHB796Qi5pd3FFeXqkYUp8xI6VWMk&#10;ba5qLAybWc4NQjZ5rlVUeo9aZIzb1CqOnHFHW4ErFTIp4xk8UB7coqnPOeagTcYpmY4wKjjUiSUC&#10;RevSmBqWxtUaXzCMHpVWdkbVCBO5ReQB0qBROzXIaF8DoM0BsOx2Yz1yKAJhx5xCFeKT5tgymRu9&#10;ajB3yJzj5qtPGytHkScr3HWgGNZ3KqpbjHFVhOY7l0MKkFhirCq/kAmM43elQzxYaFtnJPWhCLBC&#10;s4IQKCozUTgDtUZebz48jIwOlSEkn8KBiEptHUGrCRq1lMQ4yBzmqZDCdclcbqtthVQBm5FAMgI4&#10;z71EULfeU4zUxP75OOM1ODCWHUKOpoELAkUnyllGCAMmpLlFhuQhiByo+lU5UhVwyXbHnPBqV5N9&#10;vGWlzjHJoAgZlKphAMNxjtVp7u4MFoDn5e9I0DNpwZFBO2oVRjChMZBB5FLcC4Wge0mICq+zkGss&#10;My5xHk+ZzViTywy4fHHNRLjk4poRL8gdzt6gdaupJafY3DxAfuzg5qk4j+yj5xnPSmRrG2dwOfc0&#10;DGDB83PI3nFWFKiFh5Z9jThGoRRnioyeZRuGKBCchyDF265py9MFQTmoyH2jMhxml48yEjPBGaBj&#10;/nEvMOBioGLGQjzCBuqzNJuRQIxjbzVdQplJCHOKEIUKAwIZulPJT7FgzMDu9KQ4yvP4UHO3GzIz&#10;QxkkSKd2fQVI4iWXgr0pIxndt6gDIp0sUphkcIp47HpSYFZnAnQKhyRxVyGU7kSaTgrwfSqAX94r&#10;YyQamKsUJ3DI7U7ARzqVupWEZPPBq3b3N0bORUvGACcim8G0kBlBO3pVVIpF34DHLdaYEsJcXMpZ&#10;FJJPNPk8traYMmSQcZ7U0CTKkpUbeaGkLKcDpSAlsZrqCV18xtpzjNJO8b3wZVVTuP0pqSxlOYic&#10;nioZQfNyvSgCwsxAIAXleeKi+UxHkE7qhAOw/Kaeqt5rHbxjrQA5fM85Srng1KzYaRs84puAu75j&#10;nFIcZIKg5pgOVhuDbSMg0gkImUZblqkiTM6gqcHoKSZFWdsqAQaAJFT5pTkHjNVJUBcg9zU+cWoO&#10;4+/NJhDzz0qQIo12g4Ug96HLFhlalIT5qVVVp4VJP3uTimBHHuUpyvWpHO5/vN0rYOnA2U0i3CbU&#10;jBIzWQAu6XAOd2KV0xCKWETdDmmvnyBz/FU4SMoMsRULbBKuWON2DxQAg+7zgnirAjuBEGEJKZ5N&#10;RzROscLK/wApxTxczJHs4KNHzQA9iotXO1eVqoPuRkrjDGoi+ZSPn2l6s7QM5QcqOlADkSVtxWHO&#10;OSM1VmkXzYxhlbPcVYR5knwrd+lTTNp8scXAEmOeO9AFeJztYspPNW4XUef8wwVqqFCkAsDzxinX&#10;D7YbbMBI9qAJd6MkxO0kE8VWyfMY+WOvQ01cYOD+FOHLnjpQAADc5A60uD5anHPrTeAx4wakUjB+&#10;XigA+bKAnp3pwC/aFPmKDtNAx6cZprKm44ZuRTGRTRTMiPC7iRJAVKNtOfUGvZfAHxK8R6beafYe&#10;IEku9OMiolyRmSDsMnuK8ato5TrMSea53MRjPWrOoQX9syLJYEAx8A8gg0nFS0Y+Zx2P0Jtp9K1H&#10;w7bXmneINPuIJLYMvlsDj8qqNHIobehB3cCviHwX4u8SeHvEUM0M17Np73I+0WrMSAD1K+lfZ2ga&#10;7oWueCUvNO1G3cfZ1LLn54yeoIrjqUXF+RvGaZabkLgHGKZn5hxT3yGuAd3btTcMXj+RvesSxOPn&#10;9qYS2HwmeKlCjcR5h6808CMRv8uTRcZVwzbfl70oAAGV79c09iNhwozntUZ3bX+lAEuE4+bPHFA/&#10;3qhUtsf5gMe1KOW6Zp3Amj+8pz2NTrt2Dg9agXrJnv0qdc7ZPk9O9G4E6kYXJHSpVxnGeoquOkXP&#10;4VYUDfwW6UIRPGf3h4xx1zTBIoveIz160vAbk1GFB39PerAtB2yTg+1ICxLAsOajH3Bx2oONg4oG&#10;PP0puMr+H5UAgg4HTrSkYkb5hSENAGwruyQacAM9MUmPQ96XB3jL0xjTnD88VGRkJyOtTMvytnNQ&#10;knaPp0pXEPB+XlB7UpJ7SGq5LAn5Sadu+YcGgCTufm/SmdXHGOKQlc/e5pAHBbkGgB/AJJCkj1oJ&#10;iJc/ZwOKbg4JIpxB2f6wZpANwDbqQfzoVDsJwDzUqoBbxkA+4pwx+846nmmMhYHOfK4PvS7VKSHa&#10;RxwKkYDYBu79KQnGOMmgVyqR0PvTuAV+Qc09yuxswnqOAaCQUBEA4A70gGYBJ+UUgXjqKmVMq3yt&#10;0qTywVb5jwKdgKu0eYPkGKnUHyxxTwq8naeuMU8jC/cHAp2AZ3NJ3XnjFLwVPFIcZUZ5oAdzngcZ&#10;pMcnincbDxRxhuR0oAZyG+7+tP8AnLcdOwzTMgBee9JkYkIc5A4oGTAZPPrQ4AJ4qMMu1SCfenhv&#10;3c2VHApAKFBIBXinYGeGFRlvkwDTTu5waAHNkA8d+tQ/N/dqQ7sigfxfhTERknO0r1H5UgRtmC5I&#10;zUpXJztHFAxuagBijDLwMZq0qp9mPz9KhIBQ/WmnI53Nx2pDJXY7SNp/wqLLZ70hP7rrScZPOaEI&#10;UMcqee+aj5wT71JgelGBzzTAbklug6U9c7e9JxnoKd/G2AKAHLjcBuFJj5W5GO1HY8UDGcBjx1FI&#10;BhLhegNNJDY+Xp2qQ4wBtxjrTcDecAUwKcofzyRCcE9jSKSGbAcYq6I+EPmHIPT1pxUB+ducelAi&#10;BHc7wYzUv8KjNPKqYyAgpu0ZX5j0oGOyoUEZPHNN3qQdq96RlGznHWmcckAYxzQIlHRwygGmsUz9&#10;5evrUWTzycVXZW3PgsSaBmisgGM7SKk3oykAJgmsYNJghiwwasRNyAM9eTRsBccAMeO1REjdxt46&#10;U7BJHzE80wjNzIQMYoAcM8HaOaOdo+XvR2f8KArZ6ii4AxBjGCRz0ppb5Rw2CO1PAGGO/HtQAQxP&#10;lg59e1IRCGJfGG4FKVdmAGQMVMAPMk/dr2qVAoYZXPFMZS8vCn5BxTlCpjLklhwPSrfyhX4HWomA&#10;3r+6PXg0DIwTsJ2HpSAnyc7cjPNSFfnoAOW+QYoAZ8208Ht+FP6hhmpAPmGFP0pWBDj5T0oAi4zG&#10;eehpcjYvpmmtndxHnpwKOQhBXHHSgQEjzFzjpSmRAACB04qMkbenFMcHy1Oc8elK4FlXBHTinEAg&#10;8moE3fZ+55HapCTkZHamMU9VG3tTgI/Kk5X2zUeflBpgOZPunPegCdcbMilRwElBzmo1YDAwMZ6U&#10;Fl3PgAcUAK3Kc7frTQYzJ1ApnJEgBxTdg2n71ICbjzAVHGKQrk8g49akjXCL1xTjxJyv/wBemBBs&#10;OByOtIVA3YBqwcZJ96ZxubAzSQEQ7YQ4pwPCZGKcenbFKMc/LTARs7D9aQKQq9OlSKG2DLdKGz2I&#10;pAMUqAwKA5pepX6UHPGQKTjceKYDx949adlsMMduKhJbcuMYqX+D73agCNiPMHIFRhn+1L6Z9afI&#10;jMwpvksWjzOePSkBaDDB57etGX2NycY9aALcRW6+YdxNOcDCjdnimBS8z97nysc4+tVZRJ5zDyxy&#10;wNaAjBzkrxVGZgsd4wXGENQNM8k+Jt40Hw68QEEZa32j24r5EjJNzckrktITkivfPi7qqnQDaouS&#10;ZxurwaLP2OAbBwAc961pJ9TKbLGPlJ8vt61CSMMcd6lJbngdKhbGDyPcV1GRH/Ex9TQM5T5ietP4&#10;29B9KadweMr60CEKuXYgYqeHzFmiJGRu/OpCvyA7ecdKau7zFDOAM5FAF55Xa5J+zKPlAxT0R/KY&#10;70A21Er4k+bYR3p05zB8rgcdBTAk3ttbBHvk1CxLY5GQaqYmDoTJwO2asKy/vDtNAFvKiyQiMe9S&#10;s0J0kjkkDNVBndH8ny00kCXpKR6YpWAkjltg0eUOd3Iqxc3FsdJ+W7CkD8a5+5lAveIQADVRpg5c&#10;bWHqKALL3DtKy+YM47npUO2Uqf8AS25NQhEJBMxBFWogNoA5x3oAWNeCRn61Lj5V+U08BcjkjHUU&#10;75d/TtTARQd6dOvSpMfMTtpBnJ+YYo52k96QD+OOKb/D0pvHmcDtQTyeRx1pgKSQgwOc0o5JOOKZ&#10;g7x8/HpThSAeM7ThiPWlLDH3aYMbVBAobOCcgc0wF4J+52prsSuCqkZ4zQu7nLU9tuPuA80JgNxl&#10;Y+cZXnioSI1ScjcTuqxgbD82KjcLzwKGAkS3XmSmO/uomGCpV8V2uh+MfHmnToF1C5mRGwVmYsMf&#10;jXHKcMfnA55p7Mu6U+aOcVLinuNO2x9I6H8T9MuPssd94YWCYkAvu+XP416jp+u6PdCIx3uluCvI&#10;WUZr4YlEfks/UD7yjqaktLi4t7pJ4NZ1aB1wQUlP8qzdGK2NFUZ98i5bz5fLuotmOFzmhpHcgYAJ&#10;bkDtXyXo/j3WrdrYXFi88eBl9xBr2Tw/438N3kcSl4on4ysjAGsHTfRF+0Vz1dSoRgY+fWl2jaTu&#10;FVrKXT7i3kKeIrIMUyg3DBpsnmo7q7xEg8gN0rMss7lDHPIxVdwdzcjGaVfLMancBx0FNYfL3JzT&#10;Cw3C+ZnB6U4EAcnvTMcdDSncQeBgUgJt+1jh+oqeOebyhhzjPeqWMlQcil6HANNMRpCbnkrycZqy&#10;sp8lV3JWEx7F2xnoKdGziaTEx6DrTuBvjO5cyLyKlAO4/MMAVjByZo8yMQO2atrKCrgMD+PSncDR&#10;GfIkOe1IhYYxkUyJkNu4Mg4IwKkIbdncMDFMAw26TIXnvUQVwZh5jHnipuQzfhSZ5YrgYHSgAUDa&#10;vydueaaQdoxRnljjFIzHngUALgl8eYKY6jacP+dG47aY+ST8poAjy2SRVN8/aFO5+CauEN5a/Iev&#10;Sq8q5ZTtoAfA+TLleB6VICdz8HGeKrqGDvhMDFLk7l5I5oAsblAXPegkZPpUa7cc9qlTHp9aAIWD&#10;EDA70whhIQR6Yq7hQxIXiojgk/KM0ANVB5bkjn+dA/h69ak5CNnFB2ZjGw5780AMbPmj0xU6E/Z5&#10;AZRzUJGQeaUZweO1ACMDvXCDFR/NgfITT/7+VI6UvdSoye9ADQOW+XGTUvOMAUgH7wjeMAVJxgYa&#10;i4ETZ3ngZI/Oo8cr8vQ1YAO18rk5GKYwAYfJigBN3yn5untSEc9KaM7m5GMU4EFByTQADpmpQDtH&#10;FMP3x82BUgxg0AJjhztqDBE2cVZ/gbp9KiONykMaAAf6mU7B19aaQhQDZ+Ip3ZhgjI6UnRCMnrQA&#10;5QCwG04x60hA3sO2aVcHPHSmkpvxtPXrQA3Aw3XnrSkDygNvSnEcH5e1MG/cpKGgBDkMg6UoBIzu&#10;qTDbG+UUmW8v7o6UARlRsbjtzVaSMBB8tXOMdOKQhWXJJ/KgDLAl8+QbuMcnFSgyCIrjgn5attGm&#10;9sL25phjPmKCQB2osFhY2Gxc46VKrDyxlKj2Zxx0NOUMGfjjjmmBPuHy8UpI8uTpntUXIAG3vTiV&#10;8xeD0oAXJ352jkdKX5dqcikwBs+Y4zSPgMMelIBefLP1oOAp/e9B0pvzbW6+9RNguwC9RTARnBD4&#10;FNOdhzkjNJtAVvlOPrSHOxhv5x1pCGSOm/HlEAj86rkkMABwTxVkoxjTPOD0xUqxJt+6cimBEisS&#10;MtwVqVTLsGAeDUgVgoIjH0oyfObKYGKBjtwGD5ecjpUgYj/lmMntmo8ZXpUbK24/vDmkBOJP3r/J&#10;2o3ngNBxzUCqfKbnvV1QnkIDGM4oASPbs4SpgBnAI61EpwX4HAqIyLulIzQBMRDuYmQ5A5oURbBh&#10;DknvVXzIzLGOzNzirIK7mGB931oAYync/wAo7U3aMDip1wYZAc5FIMZHyCgBoU9c/UYoZSGGAQMe&#10;lSfwk5H1qdWT7ONwQ496AKm3Kg7s0gHLe9Wz5flEhAPWo3aLylwFyfegCDB/vCk52+1Nzl5BjpUo&#10;3YHGcUwGcZXn8KT94M4gBGafgBzgmpjtEHT+E0gIRnanpSgoB9yolPLAt0NPJG08mgBXfggRJTC4&#10;HBz92o2wUAyKjGcv9KAK80q+YMSEZNVigkEXLnLVcCR4yYkJ+lWUVBH/AKhaLCKqQYG0wDj0NS+W&#10;Qv3R04FWht3kg44pGMe1/wB42c+lMERKkYCEA7u/NSAAAcd6acbxzxR1Zs+3FAxSG3Px24qAh/lO&#10;TU4yY2OQcHpRjntQBEPp2oBYJnbzmnnPODimnqeKAJA/HIHNG5sn90uM+tQN91uv0qFnG8AFs44p&#10;AXS2ZFO/tRkkDniqimTqRU6sAOccCmBMf4elNb/j4Py4yKaHQoRuHvQCPMYeYTj2oAO4OKXjC8Uu&#10;DknjFKQdw+YdelABxn7lNz8zUvOyUfSmenBoAXJ3cfjSg+1MweT5Zpfm4+WgAJfc3PbpTcDbGGDD&#10;5uKkwPmNMIbzEwxI70ATDBfIA6etOJG0fOM1EuAG4NNxmTODxQBKCN45zj2pD9+TnvxTeQj89xxS&#10;j7/3qAHDqeO1NIOD8vFLngfP3pH3ecvPbmgBjEhz8ueakGdrehHFLhcPlQOlAxuIx3oATIyPlpMI&#10;cZNPx8x/dYpD34oAYQcMPQcVHn5T8vfpUw7jdRgZPegCMrkkhVHHNG0dCDUpA8snd3pegP7onNAD&#10;AFAxil/rTW5I+YioyfmPHSgCQY55o5wOai3R4iwG681Ifu0CA7tnXvTecsO3FId2wZHGaDnjmmA3&#10;LF8jA+Wnj/j2j+Yk7jQBx92njHy9KAAf6knBpAcqOKU5ww3UYGRgDrQA3nb92m8bcFT14qTB5x0x&#10;yKaQ2Acg8UAAwRwCadnlgCKjDERt0GD0pcjc2EbkUhkhB44FRnAxle9Lkk8kcUny9QhPrQA4Y2r1&#10;wehpw3bZfnyc1GpPmSHt6elSZXavz8+lAC8/L9KB2+SkYjzDx2pASFf97+GOtADivJBX8KYFHz42&#10;+1BJMWAzdaBt3nk5xQA5cbTmE801lOBlTUgfAwVXFRlnMwztA9qAI+hPFSDoelNwpA479KCBjaS3&#10;QYpiFx++b5cfLyaToEGM80hPyL8tL2bjoBQAMT5i0/8Ae7XIj4xUfAZTjoamBJRaLgQ/MUOVwc0g&#10;GVIKAehqRsZf5QOnFN4+Yg0AN5ywz6cU9QNzfKKaPvjinjZtc7+cii4WHNt2J8g+tVmwUFSv91fS&#10;osMAflBFAiH5vM+5+tPAO1juFNHJprNhjyetIseRhkIkP0pQPmPNIrZjAzT+5yKTGJ/E3yCkJcs3&#10;X/GlOeODSfN5pwnagYvJVaXnPIpOdiA/hTj1X5qYg6D7tGAV60mThRknk0gL7o8r3NIB5GSnPemm&#10;MbzzTv4vuinDGRzzimFxu1Qo+XtQPrTifkhIBPXNIc5Q7AOD0oEHO9Du70MM5xnpSgncKaSfNBGQ&#10;KAIBkPICoznrSqBnk0N/rWJIpUzzhe3GaAuSDO0ccUn8Jo3MFRSBkg5poI2NxnB60ALjO5uTio2P&#10;K/MQSe1SceWgyaY24t/q8YFIBUxhOe1PI+ZulRjIc8Dj9Kf/ABYz260wDA9KMNx8v607ueKOdwyC&#10;OeKAIznzQN3al43Zz2p/AJO6oyeRx3oAevXkUrByoxJjnpSDOB+9yaU52fSgEMYEBcMT60E/6s+a&#10;Pyp3frSbRzkkYHWgYufk6/jUZxjIyeaeu4wjI70nHHQUAN4DDgnipARtU7SCe1MP385HHSpFcFWy&#10;V9jSAaeVKmN+O9KeB9BTHchzz2poZ2QErRYBx5QHPWmADpuGM+lSYGMHNGF3KDxnvQA3HDfLTSOY&#10;/nPftUpGcA5+9Tht3ZOBxxQMBuCLjFPZlGPlySB+FIBwTyBiost5h9M8EikIU584YYdqfxzzTB1X&#10;ipBt2HnmgBuB5a4Y5I/KmfNs+/8ApT/4sA0KBtbLde9MAGMGhgcIB+dKNoUjrSho8439aAIu6c9+&#10;KdtOXOOaeB6sMZ4pARuYZoEABpT0OGpmSFYd6iZ3z/q8c0ATMSAMetIzth8AZxUOSSmWI5qTkv8A&#10;c7daAHoWKoSckdTmpMjYfmzTVA7rzSk/ulOTndSGROeYzg9aYf8Aj5P79uVqZvusCP4eOKZhQBmM&#10;knpQIjzzzgkHrSM+1etRSF9/QjjkZquHcvLySM9MUAT7z5iHLc1HJIwY/KBx6Uwu4VBxjB4qi8pB&#10;cGTgjg1Nxk5kbecqM4przP5Zy2QDxWcZMFSZGLE0m8kAFDQgLTzAyrhyRn0pxlTfHyQQPzqkSBKv&#10;YUx2JYEOeBz70hmiJX8w424PU1MrvsP74DBrLjJK9D1pxMpWT/Ssc8cUWFc1GkPynzATUMjn5P3h&#10;A71R3SCMZbIz6UMW2LwetFkMn82MlsTY560qsMqM5GaqbUCLkcn26VPHtyxEdFgJ/m80/J1PrUnG&#10;TxVcuOct+lIZSJQdmQRQIuceX05zULsATUfmDK00tGbhsMDmgB7fM6DoPWmkDzBhz04py/dfPWnD&#10;PlplEA/vUgGgHaeKXseaXv1o4253HPagVxrD7uMn1pfl3twMYFGTuT5xzTwADzt6etDdhpNgv3xz&#10;Tj97k1VaRAzfvCPSo/tEZK/MoP161n7WPc2+rzfQtnHnIOSTQVwznaRUSOu5OASW4OelW1BLgNwu&#10;OtUpxezIlRlHdEWOaQ5wfmJ4p7BNq4Zzz6U3nI+Vhgd6ogaN3y4TipARvbnvQM8AyDGKY7Qi2mJl&#10;5FS3YqMbuxPgCItyc9T6VHlQ43ToBms6Se4ZisYwmOW9ar4dpI/9IdjtPy1ySxcUejTy2ckn3N6N&#10;oj5oABOKlKtjJyOK4ua8ltmi87UIwpc7BV+31V3t9vmxsmRz6ZpQxkZPYVXLpQVzoQAJYwQoJJ5z&#10;U21cPyw5GTikSXTF0RmkuEBEWWcnpXiXjr4i6VYrcWWm3UNzfBGV2UZSD646mu2C59jzppx3R0Xx&#10;F8XWej+GBDaz2zXr2pBlJyLYH0Hdm7elfId7f61f60bi6uLlsTsYY3OQuTyzepNJqF5rmp65Pc3+&#10;syvJ5rMi9FX8O9WLQxfYgps0yRjOa76VLl33Oec7kaiQxQqZCVUHHbk1KoAjA4OT1qyPK2SDaN2e&#10;Ka23P3QK1MmxoLF0wTxU+4Yf5BnIqJNoPI4pzFWRyqgYFAhz4yCGTp0qBZWaS4Xy+BjmqhE32yAl&#10;iAOoHergwVJEYHFMBPmzkLRk/PyO1Ku/fJuwPl4qMFRntl+tAySKOQ3KnLY3c+9F0ssd5bnY5B9q&#10;mWQJDIcZ5Bp81yZo/wDUx/KvBpCIoYLmQy7QuGYYBPWop4JotTVNsqyrgncOuasWspF0CZ8MswKn&#10;0Iq3qlzd3Gpb5VhGIlAYDGQKL2GkrFBGkLvuC5x1pkinafm70h4K5cE7eKcCSjZAHNMQRCMOpLAf&#10;MCTV+7vonS1T7CuRHjcBWeceZGMNyeKeyEEblAPrigVh4lcwqDHgfzpshJtwPMzzUZLBsb8nFID+&#10;7OV5z1zQwEwRt+UUp4yacPunNJ8uBlRQMF2s6nPAfvViYoUhwOgqFRHheMdaPm8wem6gTIpW2tH8&#10;x5PHFSRksGOOM051QiQMnQcGkjBEL/KfagBZkAEZCk881GcFDhKlJLQgelAT9y3A4oELHJMI8CRg&#10;O1IzSlGBenlcWwIHUflUS5CNlcnPFAxhVtnOc560hD7FOalblE+b1pmDtXMnFAETZJXk9akxHsxt&#10;ccetAADHmkO4qBj15oAvwNE1o6m3BOw85qpsIyGYDDmoU8xSo80j5ufap5txSL94DwOlAEUhwpww&#10;PNRbpA4BiI460x8mfq3bipGlJhXNuBgcUATYbYT5RxjrUceNzkE9afHMxgCce/FPcDEeEUUANOOK&#10;TdgEjGcU7BIYZOKNq7DntQA3c+ZMMQcdqkR5PJwLlsjO7Peo8DzEwW605lxnoCaYDBhZlwTjPPNE&#10;hPnArIcYpnR+W5pwzjkcUgJE3mInJyKkhlYJcKycE8ZpqPiBxjntUILGRiR3osBdV4yVO4fe71fm&#10;l0ttCuB9kXzSo2+1YjHG0Zp0ZjLuSwBxQDEQNmb9yMg9KkwpjPPPpSnHm8N1HWnAHcn40XAjwc4x&#10;TeQ+M96sAABsxkj1HaoJWh/dDgHdQMe/EacDpQu0rGTjAfvULiQLHk5zSD7q/LgfWgRduZVdbQRQ&#10;bSpGCKgk8xryPfjITn3p0YxLlHHTvSfJ9qZmlHB5NIBGUmNwIxj60xcAEHnFTbR5iN5nAprBCznJ&#10;5NMQjbfLBBOTVmJo1VSVx61Xwm1PmoAfMnyDAPHNAF6Sc8iKWRQU+YE1ngnaRvB+c1LwV5Xk1FtH&#10;nDqKlKwyQE9R60MBk7o15NKw2x5CnGOajV1dcqjcGmIl3N9nVdxIA4FVpFZhH83QfnU+PlH7o8+9&#10;NPb5aAIo1y2CRjAq1nCNyM9BUaKMEYHTrSMG8s5cGncBm4iYERNu9qUKpVz5h3Z54ohfbMTsO7d3&#10;FWZDGfnwASOcUAQDqOSeeM06Qn7PyAcEUw9D8ozmlJJRBjHqaQCcc4I+7QgbA3PjntSdQORTl6dO&#10;QaABgnmZHTFNBO5xs4xwadg4X5f1oXGcFP1oAlQgJtMa8dM00FSJcL0NDqGRACQR3pg37yNoGCOR&#10;TsBL86PaSJbnzFbIIPpW3LcpeeFh510plVMKuPSshiu0YkP3ORiowJPIiVJAME8CkDK7JiFkC5GS&#10;Dn0rV8K674m0DxvFd6deyvD5+ZLct8pHcY96zT5olkBYZLU6SKI2UbR3ADjkr2NJq40fb/g/xT4X&#10;8S+DVmtPs0OoW8Q+16fIcOh9V9RXRvHOkspbGMccdK+A9MvdWsvFVhqOm63dWd9buCGjPDjuGHcG&#10;vrX4d+PdI162Nlfi2s9WjgwVJG2UjuPrXLOFvQ2hM7xmGxv3g60xW+8CP4amuYmS6uFL8hs/Wqi7&#10;vNlDQtx7VjY1RYUL5S9Bk8UhHP3qcpXbEDnoaP4XOPp70hkYHzPx6UzLCTpx2qXqOozTT7igBob9&#10;8nWrKMQrc9u9ViF3j5jS8jB96ANSIoDASCeasAqZDjbWVExJHyt171cVl4IwKpO4i8qgruyDg9DU&#10;gVTnCAetVQ6AKCx59KsqzcYwaoEJj5jntTZNgRMN1p5OVHHNRsOntQBFkcgNTwRn7w/OmnAlP86i&#10;bcXAAHTrQBbTHHNK2QwG7t6VnrKRj5WJ3HIqUTP5w/djOOpoYXLi5IIPPvUMiMHzvpBIcNlh04p+&#10;cxtypxSAi2Ng4IzmpFiJdeOQOaVWXKjyzkn1qXenOXA+XrQA7yrbyeWAwaYUQdAenWmZ5Hzk81IS&#10;fLUHHFOwxgVN7ZJpdsZf79IdvGCc0gIyTsNADyV8sDHeom28gHmmkjcODigZ+YFT14NAC87x1pwH&#10;DZApwC7c7+aQ5waBIcfKwMIDxUTY3NwKcCBgbc01sccUgJ43VYnBgHTrUTyfKuMcmmEtsAxUTAja&#10;Nv8ACe9NsCyjjaRhTnH4U9sBwRjpWd+9C4+Y89ql3sLZcsRz1pXAukHY37kdOuaiwN+cn601ZSQA&#10;XHSpPlOcY+ooAAOW/CmtncePxp4HOQRimnGTTAQZ7kHHeoiRtfFPOCD1oIX5CEFICA53Jgcmpif3&#10;Q6ZphB849BjpTgDnqaAFX6VJz0oGMHI5phcdcjAJpgBB81flqZQA7ZA6VDuXzclxjFSFgYuEoAe2&#10;3kZ+tR9z83FISDMoK446ipMDLHeBSAYd2U+U80058xs4AxSlsHGDSZUooIOSaBjCORxnFPC8dRik&#10;P3unNPUcsSQKBDG/1iYNHd/wp7bf73SmjGwfKeTwaAFxzSc7TyTzxTX370weO5qVUyitv7U0BGc7&#10;SMcnpQCBGcnmpGChh859qjJGBwKTAX++QO1N+fbnIpSfemnZtOQaAuOz0+ekz83JOaTjP3aTB2Di&#10;gB6th2BI+tKT97DZqEg+amSKkJGOn0pgJnLHr0puMl+e9O4w3NNYgBSFH3qAJFVcuflqMrlmww6+&#10;lIX+QE9eelMjcl5SFHXg+tIQhjbzV4ByOakRAN3b2xTucdT1pwz83zY6UAO5wcZ+tJg4fjrQD8xF&#10;OywKfdzTAZxu6UoI3n5hTHYmYjbSBP3knDAgdaB3Jsjj5AaQn7/zZ6VApbz2Bk79TU+G2EZFIBMg&#10;beMVICPLJDAYqI9eQ2PakHD8g4xTuBJuYjkLT8jyz+8HT0qBv4eP1oBPPFFwJS2NvB600uC7VG5+&#10;Wo8sCOmCetAywsm1kOwfKDQZFfcc85qscnaOop64A+6AaAJsZPQU4J8zEt2poI44pTuKj5sZNIBA&#10;DnBI607aDnDginfIICCw3Ypw2iFyVA9OaAGNhYfucnpUG7luKmJVoXBPfr6VGVXJwe1ADCDz8tMw&#10;+49KsDdhQSKQqCQwamBAudzdenSp1x5chMXQ8UEL3UU4bQD3GKAAAbyfLA4peN7DAAxTwB5aHcc9&#10;6Y27cThfzpMByn92fmGM8mj5PmO/J7Uw48ub5uABUQPzfd4oAlckkHcBgc1Gh4PpmjAJOWNNyQVw&#10;ooAn58vpSE8n5f1quXcPjrn0pyk8dfegCyMiN+tBHyjL/pTMnFNBOW47ihAKw4GJDUYLec3HQVMQ&#10;CrdKiONy89qYDhypJSnjaUHWoSTgfJzTw3TgCgCUdRUgI3tkDFMAXuKc4xAh2jg0ASOoLR4iGccG&#10;mnORyaXzGMcXyjpTHZctwaAGscEc8noKwNUkEelagfSI1syN+6ByMg8Vxniy58rwvqD+XgLZsx59&#10;KmMkmNJnyR8QL7zvinqsPBCyCuIj6SKGzxVnVZzc+PPFN0zH59Tfb9AagjZMKwh5Irrpo55jxkAf&#10;vmPsaa3335HSmOVyw4pE3En5x9a0IHDJI4OaljBMfLd6QYLHIp5YmHAjA6YxRcCwqSBT+8H3eKTZ&#10;+4JKHr3pUB8tNxbgVJ+88pyWTb2oAjVP3Ug84YPc04BBbSAyDg8GoXJMqAAjLdqdt+dtwIGBRcCs&#10;WzdoAGxnnNXB5Xkx8nOOaqSsFnbahwOmBU0OXgB5yPagCbzsSAeWvtk9aZNfBYZVXT4i231okhyk&#10;W4ODzg1lTRqHbgk56k0XAhcl/NLOoJP5UhiPlu3mqML09aeAuPu1C+8zOuSBj1oQCqTk/KMfWrcZ&#10;Ih6ZyKogYMR83nPSr0f3UyOvSgC4Pux9BkUmDtfpnApVzs6U7+FeeuaQAqgI/BzSkt5Y+amln3AB&#10;TSDzMtuX6UwE53/WjGGY4607jKgk0ZGCc0AHY80o+5y2aQ849zQSQz8HOBQANjsaATg0wY55PNO/&#10;i60gHcelICSDyOOlMx93k5yacM46YoAkBJQGgYw3PNN4yfmpoLbW4PXrTuA9lGAcHrTSoMknzHoK&#10;XJ2gZ705ivlggEUgGqV2sNnUVHyImG1SAeM07A55pQCc5HBoAbEqssgOFwMgGkG7a4R5FIb5WU4N&#10;PwN5wecdaCp8hvl5z2osBu6Zrvia0S1MPi29YI/3JGJ6V6Zo3xGjSa3j1Hw5dbdwBmRs49yDXi20&#10;fN+7POMEdqQqpypmjA29SM1Lpp7lOT6H2TpHiPwzdx2pg8Sac3Q4Mgz+VdlHIJFZ4ktGGB8wccfh&#10;XwHCGiuI3hv7uKQSdUfGa7bSvFviuxmiJv7iZFYdXOaynS7FqpY+zwhMZZh0HOKjKj96QX6eleLa&#10;D8RtHlt7RLuVoXyAS3QV69p+p6Re6VA9v4j0p42A3FGBI/AVjKm0aKafUnw/lLl1J9aXBIHNSulv&#10;uQi7TGODmouVC9cnpioKGFDgnOSR0oAO1sgZ4p5zkAnnFL/yxPy0AR8g/fP1p6sCSPM6HtUTBm2j&#10;aevrQF/eD90w4oAtrOw1GMLC4+Tg1fjmcwgtLg7ulZSgfMe+eKm3fIM4ppiNUSMSpwTzUuMxFlYc&#10;9eayo5GEZG4H0qcTEQn1z0zVJgWyegz2pvzAnk9agWRC6Dack1cC8c56daYDB94+3enHkZ3cVNsX&#10;92Sp6cj1phHzn5MAdqAE4wMDkionU4b5KlO0AfWmkHGcigCuUYHpnFKiqzp8pHFSZO314qP5+DjG&#10;PSi4D3jw2Rk8U0ZywDYqRGPp+dKRznZ1NADh/qCM84qErwhODUgz5qjaehpTg27E/wB7igCPGWxv&#10;GDQcZyF/Wg7Mnk/hTuNq8UAIO/y8/Wl52E09R7ZNIcYQ4I5oAYRlRzSHgN8pp+RTGwCxz3FADxjD&#10;9SRjvSjOGyKjbGM/Nkio2kG1vlbOOKALGTvJI7Uwn5m5PJ4qq1wgtwGk/HHSkglZxJl14PFFgLTB&#10;NzfuycY70hPGMjpT8HPSmnHy/Lzz3oAYCu01KjLuBz3pmBhqQk7HGwc9DQBacQnBAP3fWkwvknkH&#10;2xUAbOwbx05p24gMPUigBCTuPy0hzk5oypZgHHSl5xzQAwHg8UmRsb5acTzTM/LJleTQAx5VVos7&#10;8EjHFTF8hcRkccUuwGJFaMEe9NbO8AEDAoAduGQN1NJGW+bNBH7tvk57007sD5T1oAdng5IpQV28&#10;VGAcD5GoAO8ZU9aAJxznCj3pSB8wPNRAt5gPfGKduP70FRn1oAXA7Y/OnL/q3DR/jmoxwB7U4HLu&#10;Cx6CgBTkdu1Q5G7BK1MeSearuh89TkUAPBPnRjacc5p5xuB5H1qPHQhqkbBiX60AMYvub92DSc4P&#10;y0oGZV4JPepcdPloAg2ncvzdelKVA3HbzUrDsQPamHIABNACLn2+tSj7jdOlRY5XijJ8pvlJOaYD&#10;znzBhu1GPm6dqjLcgbiOOacGbamcdKQCgNgjPelxyuT/ABUoB28tzS7fnRjMAADlfWmAjYDYCjBW&#10;m+YBC+c57UEruxkcGoyOOlAC7yC555Wq25i5XZ1b0qUZLLzUoVcg7VoEQpGDKDuPHrVkkAAhhmk5&#10;2v8AKKQgZPakAGQ7R82CP1pnm9cuCc9KjKnfnBPPFMZF37ihz9aYyVpSZOIztqrJPcK3Bbk9u1TB&#10;ecBeKXavlv8A6OOvWkIkWaU2IPkE/Lzz1pE3MAWLdelNUfvBwOBUuMLIeOW4HpQBMu0HsKcZVDOQ&#10;49zVcnBcH0qEn92OKY7lzzFy3yGk8z5Xy+Sao5fchMvb0pSRtTGck0hFlCPMJ4NSBnw3ygYNUBuF&#10;+nztyRkVNI4+3RAdxzQMmYfvBle1KB8nJNIMAqS9SFlI4IpgNGzBwn4+lBLYPzdKecYbjFN7D5f1&#10;pAJ8v90ZpeiHgUvPl8kZzTSR3HamAh+9waaD8zc9hT+fLOAMmkOcfcFAAPLJc4OcU4bBE/JqPK5A&#10;2UwsfMXkcmgCXjqCaaR87ZakUnHLCn4by1JTgmgBoGQvzHr1pxijLyEIOlHGBzRnDD52GelAELZG&#10;MAZzRjhvXily245I604A7FoERgf6UfWrAz5hPlj8KbhP7nJPWnfNuFAx/d8gYxTfl3MQTwaikZhu&#10;GzqKYGOVG3rQBZyu0jHbmmqQRwKZlj1xxTs4XO7FAEoOAcY5FM5y2fWm/wAYy3ancYORQADqB7UY&#10;PlvzSYbIxJ+FIxOF57UAGRtPzUZ6c1Cc7sbhSF2wq+Wuc9qAJ9w2qRGOPemkuZTwAMU3nkFf1qSP&#10;GCMY4pANyd+QDT9xJOVGaVgvFMGcjg0wQ4nk98U0MdoO3vSHduUBeKCDvTmgCQM25fmHSnjaVnO7&#10;nIqHB3Nz/wDWpCMZ+btxQBOfudFJxQgHlzAydD0qtz5XLvnPNAb9237w/lQFyydmVG01Gx+b75pm&#10;45BFISSF+c9eaAHZbcePxpBjc/y55pw44z2pmGwx20CEAXd93HtTsndwajJbcMnipRjAoAUdego/&#10;hNKMYoPU4XHFMBONo560YXzeDjApmTuUE96d70AGW3y/umOO9KCCg5zT0dVgn/dgkjimjAtySgBL&#10;cUABJ243HNJTSV8xeeacOi0WC5GRz92jd8p4GMU44LkbqiYMCBg0MEx6kEL8nfk04sAZAOelRrv3&#10;tkjHan8F6Qxu44H7sZ+tODLvBI7dqT+P7tMIAHTFAEmRmQhD+dMbdvJJ4x6Uo+/14qQf6twWwAOt&#10;AXIwR5IGO9OJOGHGO1INuF49aPQ7TmgQ1iPLPzEZpMja30oYHLZkOCeBSfL5YynQ0wJAZNqDYox3&#10;prE7iA2R60cnb8x/OnEKfL7CgQmD60/jccCkBXtnpSEjCfNg80AKf9XJ8uelAYYT5egpoDfNkrn2&#10;prZwDnFAEvJXIoH3zxUO4+S+KQGTYODTAsANuPA4NBPzP8w7YqJSdjZdiTSE/dPekA8ZA5fucUFm&#10;xJwMZpmeD8xpf4TQBW3HafmAH0owC68/hTyEwSAPpQFXc5A7daRQ8e0S0pA4z61GDzknjdUuRt+7&#10;nigpCEcnDClUHzDl8CgbfmHY0cg4CE80DGtgSvg1Hz5kfHrUziIJn24qLB8xTuHA5FAh/O1TsOfr&#10;TcN3kNTqBt6cmm/L5g4pBcRSNje3WngjysEdqhULi4znG+nZIOR1A5piH7j5RwgxnpUYY4J3jPYG&#10;kJYlzu4zzSbV84c84oAcGYnO1QO9SgZiP7scDrmqxV+DvXGelTDIwST70ANI+VuOtRjJDfOcZ4qZ&#10;s72IkGMVEQS/RaADv+HrTlHyjjvTflDDPU1LzszsNACYPPOKUqfMj2zjpSE/K3HP1pmcE5/KgYFW&#10;3tkHnrz1poyMDyzUqkEg4OKU9fvUCE4AzmkLuzkBV6U1gNyjdxQvU80AxRneeKiO7K4Q1PgeW1Jh&#10;QoO4+9AyMZ75p7dBzwaacbSKAOfvUCHr03Dp3p+U/dfNksDTSP3ZORjPSmEgA/N0pAO3ABxwOOlN&#10;BQgdPamnlSMmgAbfuE496AH5/ft+7O3bzUbEGRWVGxmnNv2IQg6dM00EjGSBnsKAQuUOR5eQDz7U&#10;8BdxATjHHNO2qIs+Z17UmPlOKQw9KdhCEz2J5pvOWpD060ASFsR/dHWj5cDA6imY/dNl/wAKbzvo&#10;AlB5AAPNRfP5hBQ8U5SRJkD5h0qQkBAWjBYmmBHg8Z/Chf8AXtweelLwVJwaP+Wq8cUASKF2jMgB&#10;pj7ioxjANPJXyhgHNRuf3T8fw0riKsjuElwMn0qr50gYFjjjvT3ONx3E4FUpfmHLUgLTXJwuJFxU&#10;8dwoKnjOKwTw42twKaJZN7DZwD2oCx0qyBpLrBHAHamk5OPPXJ6Gs2KRxGvzcYp6uv23JB4IxmgD&#10;UjCl2BHTvUy7QkufXiqplg2w4Hak8xCxAk4280JjLRbkfLxjr6UI3+tG8c1UDMWjCtgc5FWYQgmT&#10;52Jx+VMRLjkfMajYNuPI+tTf8tZzgdaAV2zAqegoQFEiP7Sd0naqrYDsVxzV+VY1MfOdwORWfIF3&#10;phj3pSQyq7SgrxkHOapSEGN8K2c1Zm8wOoyCM1VPEj8c/wA6mwEJ52n0/Sl+bd1zSkY3YTnPSjnC&#10;8HIpABzhRnjNIFOGBTt1qTKmKLj607K+nFMCJVlHcEZp2G3HPf3pxPythyBSc5XABoEhw+6uY+BT&#10;lCmVyFNIucHIIqc7QgGB0/OgoZtXzBlB0poGJZsHjHFPycMccChMF2P5UAQ7SQeCOe9MkXCr+7bF&#10;XgHwCICeasLFI28tAo/d9KBGKf8AV8M2MUsX3mwGODWmkP7uXkfe709LSUSZ38H2oaCxXjMjAgRd&#10;qlCN9mIPIB5welWxAV2FpO3btUgjiWC5JuSxOOKLBYzD984QkEU4K/2djwF9as7YgX2qe3FU7mQx&#10;6dcoWXb2FROairl06bk7IgdgrDg8nrmq+9/OUiZgCTuqODzZJIzuYqXxmt5bPdPCos/k+zks3pXk&#10;V8Td2PoMNgVFXe5h7WllnXecEio5reCJoNyvllypJpY5mGvXsUYjZBIcOeMY61ha1fiW5Cx3bKqK&#10;QWPfFYubsdSguxoPdIqMEkQDdyc9aYNVRbi3D3mFZgAT615xd3+xSf7RwApzz1rjbjXZ3uLsJcyM&#10;iy9cdfpUwrSUgnhlNao+oLeeOTT48XVqMICORVhSWkiBKA4OCK+edJ1+5FpEJJ7gYI5ya9B0nxHp&#10;n/CT6JBLqCq7x4DE16lLFxlo9zyq+XSWqO+l3KWLAjrms3bLLK4w6rv7jrWicyqG2sYychvWrIVP&#10;LA2cBOwrkxWL1sjty/LLLmkZkylLKMJaKWIwMVTuJbO10S6klvI95iOfUe1JqN7BGyhbnlUOfavP&#10;b64lub9C983l+Ydq1wpcz1PXnFx2RlXt7Jca3OzvKsaufLBpkGr2kMwElxtC+9Y+uXlvbxgfKrbD&#10;ivMNRv3lJAeUbiQK7KGHlUdkcOLrQpxbkd74t8Z3suh3dlpskgkMBV5geI1PHHqa8WhtmLztJPIz&#10;NKWLMcliepJrRjWRInKxnczfMTTwDsyVJ5zyK+lwuH9lE+PxOI9o9NhixgKgCEfIeTREm0HJPWrI&#10;dWaPIXAPSnShfPUhR0rpOQgcnBwy7vSoCZvL988Zq8scTRsQTuHamlVGzIzg80WGVlMm9MpxUiNh&#10;2wp/wqORpDeri32qKdn5uSMmgQ9lHlg4Jz19qRWUMeMZHFLuG1hk+9IDE0Q2qePagYrMxUkJURXO&#10;/kn+lXDG/wBhVgiHA9aqqR9qcmIgY6etACfNsAzkUoU7Hw3IFOOw7yBxmmK/78KA2cUCEjBe44Jy&#10;CQR61O4mVHV0kPoaWGNvPVlnUYfJFPuJZGmILrj0AoAgyDsytISQW4OKaDIJ8FeoqZlUqPm5NAhk&#10;T/OG2jg1M8+5fmTnHHFMRCpYFRikZeSRt/LrSGMJ+Y8801f4vmPal2tvJ9+RT/lGDsoAUDKNwe2a&#10;Q5waYZUEigGnB4zINzHG8ZpgLk7fu/SpQyKoBQknofSpZlgVYykqncg49KYJLchh9nBbFIRE7lpT&#10;sgc5FQr9sF1GDFtXd3roNMFmr3pntoiMcc9KiuzA1/KyBAA44zTQig6sNuF7VCcgSfvDwK2SluNO&#10;kJdS2zgVno1oLuRZBuyv5UARLNGbNgADz1qLI3jAGPWobhFS4k2RSbS3p1pYyCjAelAE2W3kcYpC&#10;VwcvioNz+Y42EYoBYk5Vs0x3FEmWYbcYqRXGwZjBBqHA5Oyk+bHCd6QEp2HdhDjPSkO/KjtSYcBf&#10;m/ClOcYzQA5fKMyk9MYNMlWIF9j9x+FLg7GzTQjHeSRx1oEPQcDjtTgwJHLYB701D+8X5sDBpMDc&#10;/B60DJAeBjjmnH7tRjr9DT3YFFOznFADUbDcgVI5BXp2qE/dApflymCaAIcn7SDjvVjnA4qMqTI3&#10;yHingvtHA4HSgBcYWmqH89+hBPFPABhOZAPUU9BDhcSc+lMBsqHbEcfWo3Rvs25Y2zirzBTHGueS&#10;vApqGVFuUktMgjg+lJgVELHb8nOOlTAuJThe1QscSHbKM7jToy5Y8mgCxDOFuk32+5Gf5qL42j6v&#10;CYdMKJtHOepqu5c7AVUAHpQTJxyMD9aVguIwkZgCvGOKtQwO1pcERE4HNNj2lJc+lSwXDxCdA2d6&#10;kD2oAgXK7+BjnOaiUKZsmNsFuauQCA3jCcnac8iq8zJG6rG5YFzgkUADfeAPTtSfLg800MxZsqAK&#10;XB24CHpwSaBAAxpQJgh+TPPU0wbwPvdDVuOQEKCV7UARBXwcsDTsJtPGD6VYkVVViGXcRnjvVTgu&#10;T3pgToU8uQFQcjvUabVBIAAye1NjX95Jum78CpDtzgg4zxSARt2D+7qEgl+pqc/dfDDp0pFVfLJJ&#10;Oc0wID25OKaC/n4MZx71O6thCMYDU+ZA0cTLGPuc4pARlRsbOPam4YK3U+mamhCtbyBj0PTNKR8z&#10;89OlMCuAQV+T9aTA8wHJpxDYk5XjpToVLzMAOQDmkA6BYzeENIApB59KWURB1KXIYEnpUZB8yUbj&#10;welPRDtl2g8dqdgG/wDPLC0cb2G3HvTl/wBZFz/Ec0Nt8+clR92iwCEr8wDjNNX75Oe1NwpzTx97&#10;ANACFmz9z+LmpQcMhB79acFQg89qbtG5yB0oADG7TMzP1HrTGRQRhmHPrT18zByx6058YbjPFAFd&#10;ADPKwAyHGDUrLf2/iLTNRsLySG8guUcMp+/jsfrTVJDoPLQc9AalPmLvYu2D70mNH1n8PvHHh/xB&#10;pdtaXtqtlqkVsqPG7cSEd1PfNemTxMqXCrGCB0J6mvz/AElmS+tbuzvp4bm3nV0ljOCCPp1r6x+G&#10;njWx17wylhe6hBFq0FsFKsceaB3FclWlbVG0KnRnfk/d/dDryaP34kDFBt7c1duYCjRBjllPK+lU&#10;mbaOc4rE2uIAPPkJJPPSg/cbgdaASdx2cfWnYGDxQBHzlPkGOe9Soo2rn+dN253HHAPrTwPmHHSg&#10;TJRtGMKOlSZAP3T0qIt+7b5RT1OWOV/GhAWIs+QTt796n58v7p6darpxI+4/Ljipsg7cg4piHh2C&#10;j5aeC5wPLxx1pqhcrwetWfkwPmPSqGQnJB+XqKTylCkkHk+tSMV8ziLFNJIAzk0gIjGmM7AOe1MZ&#10;QJB838PHFSFh5mNrUpHPC5pgUzuywO4g0sbSiCQeQ3XqTV3ap2nyhx2oKrsb37Y6UXAqAvuXL5/p&#10;T9y+Y2C/HTiptqbT8gpjKfLbAGc8cUANDfvc4HSpVb5RkdahIIH3R+dR7283kDFKwF0Z3McUhPB6&#10;VXDNkjsKAQScsenFMCZeR04zTwCRioAcRMcgAHp61PGQVyVoAdggMCmaTA2VKFBP3x1pHwofB5xQ&#10;BX7n5f1pvYUcb2zIcUbTlzSuFxexpME9utDZDr8xo+beflNAAF5HSoJA3mnI4qz1HIxjtTCGIPzd&#10;qGJlUEhe+SanRiCw3cYpmx9jdaBGwVf35PPekBcjJ+zz/KPalUj5eAKrjPksNzD0oy/mxccd6dxl&#10;z5CrcLUDA4JzTGY/IOlToFKctzimBD3BC9RzS4GQdtSuFCA4GKjDKYnO/wDTrQBG3ErDjlelV23b&#10;SBjk1ZYDceD0ppQFh16UgKZLblOGNWY3O1cowAFPMYABKj2pSP3fA+uKAFJzDg59qRCQzrtYjPBq&#10;vkhm3FuvSpVdMn5j+NAEr53x4XqKauNq5I60ZJHNKAfn/dHAA4pgPH3elBDbWFJ82GHmccdqU/fX&#10;B7UgG87s4p2T8oJ4qMuoc5J4NSKykNlByKAE4OBnipAzCPgjFQkfPTs/L1pgDEl+I+O9RsCSMKak&#10;OMe1JgdaQEGJcH5ePWpVVthORxU+0fZuG/iqNwRMo80njpRYBOiA0oAGOKfgbOlBpgRsudmWPek2&#10;8daex+Q5NHybV5OSKQDAMFvl7etRlT5h5PWpTt3fep+VFu2T1P50wKjAbiN3WpEiVQMSZ9OacQu5&#10;sL0p2PmQ7WPFILiADnijHyCnE9abn5mOKYEZHL4br1pyg4OevajjJ4p3c4YUhAAe7YpQD5XLHr1p&#10;wzhMCj+JuaYxu1TUgGY+GIA6035umyhSQ0vBNACnjjFNJ/cg4A+bmgg7uveghstlQRQBGD8zU0/d&#10;bk1McYPyDmkAO4/P+lAyEby68NinkfKMVIysA3akH3Dx9aAIypGOKjIO2p8fujl8c1GR8n3TQgIl&#10;80Sk5JBHenhzhc9qdzwNvApAow3NABvJcnBPFLubEvz8enpTWBAxQM+U3H1oAchBTluM1ID8w+XI&#10;xxUAX5TwMVIMcfvMAUWAnUnY2Y+c0mDn7xpRnDASDHej8aQCHbtbjtUO5uPlFTuBj7oqFs7+lMB4&#10;OVbLHkdqB3+Y+1QZ5X5uhqcHheO1ACEZjPzEZ60gTAT96COak2gschhxQQvzYzQAnGPu01ly/pQp&#10;GJBjOKfwSvFADAo3qcHODTsLgDyxkVIc7ScU3jJNADeccLSgDHQUDo3OKT+6S4pIBTnDEL26VGo/&#10;d8qRzxUmRkgg0owC2FFMBNp2jAp4QbjTgR9nyT/F0pxZN6Y7jigBgyG70jbjGMqfzqX+BsikwOvt&#10;QBBlvlGDTWY7l5705sf31Ax3qMFNy80mAyQqLe4yhzgV4r8U9VS2+FPiUb9pNptxnnmvY7lwtjen&#10;sAMV8g/F/URP4wSyWbI3rJKB2x0FRGHNJBUlZHjtu7SQ5aEYMrEL3q8pAjI2/So7ZEWzi+Tnb605&#10;tu6Q7u9d6VjmvcjcMRIdwGVpYP8AVlTnlqXKYySBQssfnALbsW9h1piLOG3gDBOKsRriLOzknvTY&#10;kJYZGOKnKsASHyAabAtwQO+QuMng5ou7SSOziVpXYk/w9qdA8qopUhT2561oNN/o8e7BAGSTSSAw&#10;k8pI1WS3kB7ZWnt8+PLiPTpWxqFzb3fg2yjTQ40lifmYDlhWTbHy5bcnOc45pIco263IkixMu8Yw&#10;Ocig+Usi7WUHNaM5V5ZCNoBXmsoQONYjdrz5N3zUxDp7i4NtCFhBwemKzZ9+8ZxyK35TZiBtmwnb&#10;WJNzK5yOBzzQBTyQg4FUHdzeEAYz3q3OSEnAIJ7CqCsRLETAfvjNNIlk6h9h3Kc7q0YfvAnONo4N&#10;NLB9pFmBhB0NSIOVIQ89fahDLaDMZIB4oAAAzmpI9/kkCB+PQU1yQXxC3B54pDEB6fKOnQ0LnfzK&#10;fypuQVyM5xzRz5p45xTAU5y+E71EUfcP3nepR068U7+IcUAMAPPympNo2N8vUVIijBOeh5omIByE&#10;JO3tQBCNuxvl71H36VJjIXn8KacZbigBpyCAT24pecGlONpFL12+tIBPfjpzSD7p64pf72R2pijG&#10;BuB55oAk/u0uF2vz6UmDtOB0pec9OtAAMZNLjhf3RzzTgUBPyDrxV7zLNtMcfZfm29aYGfxnqPpS&#10;+26mcAthDyfWly2eAOtCAfgkcKPzphUY6Gn885UdKbkFxyeFoAb5asy5TnI79KVlbIG8ZAwDTxwr&#10;EL3pDy4O40MCq8XyhgTnPOO9aenX+t2Vx5lt4k1OEqw48w7T+FV8fI/+FNZVJGV4AqJQUgPWtD+I&#10;epQz2seo29w0eQC69vevZtG8V+Gry3tDDrtqSF5BI3DPtXx3saSRFXG0D5sinxi5iuI3g1S6jdT1&#10;U4qHSS2LjUcT7wS4gkt98UkLDH8JzVhMmFdzMMjjjpXxjpXi3xvZSxkeIZ3iB/i5/nXtPhv4g6FP&#10;FZR3eqwQysQG3jAB9c1gqcrlKqr66HtCCQyEC3fr1xUzKwf/AFQ6VSs9QtJ7SN4Nf0ph5YOUcHI/&#10;Crazxfavnic57jpUcrNU7iHaQ2FNMJAYDFTOBvY4XHsagk4B+U0gFLDA+WmBmJPz4z05qFicIQSf&#10;UUwlxKv7tvb2oTGaaMymLCAmr6SKbYkSdOoJrB3vxwT7VLEzEtuVhg/nTTEdDHOvlFSuTkYx2qUs&#10;Dt5HSseNk8xevvV5GxIvzdqpMZb43r0qM43n5T+dHzEP82ACKaf9cPmFMQ0g7j0xShfm7c07H7p/&#10;m7ijuOaAG9JBhRTgWyAVGKaep+Wg8M5oAceWpvAjYc0mf3bEGlz8pwvegBvycEfjSZwq/u/1p3G0&#10;8U09TxQAoY9Nh68UdW/1mBTW2bDy3Hamjrwp6UAS8bz82RTcDA6UEZTBT9aAuF6dKAHArucYyQOO&#10;KhIG45Axg0ZxI2QaPk4+bk0AZ0pRdhNkSu45FPgiQXKusTqGPIz0q40YIlyi8kcYpSCEjw3A7UAT&#10;ruBlDAYI4pO7D34pu4fJ06dKdmMs424O3jJoAQA+WfkOPrUbgiPIB4pwLhXHPDUpOWkHA4FAFLzM&#10;PIDFwD0p6zIZG5GMVHLGxllw/BqGGP8AeNmM8NRcC4nMzuCcd6sAjYPlpqhRHgAAAcCjPzyfL0xQ&#10;AvJblDjP5Uo2+ceMjHQ96YSfLOM0wu3m5z2oAubsnOOfSo8AP06mq/nKHJOPvCpPMHmKcjGKAHEM&#10;SSSOn5UBk8wUAny35BBPSlwnZR0oAeGAiPyL7007SRlcCmkfu3OR0oyDHGCBnvQA0/dfAzj9KQZK&#10;MwQfnUuBimlfagBoGfJO7g53ClOAHOKUBdjnPSmkDPOKAFQ8Z9qUYIc5PXvSDpwaUYwwwKAD5sE7&#10;KXt0xS4Hlx89O3pSnb5hJHQUAKoAKndyRzTjxHLx24qDJAJCk0oJwzZJwOlADsqXt/3hxg00bfm5&#10;zzwaTghW2jO77tLjG4baAF4BxTMYzgd6dg4FNOd55oAaAS5OynrjYM+tOCnYeeM80/8Ag/Ci4DSR&#10;nhaaR+9BJbOeKdxjgUHb3OM0ARMQADtOSfWk5zGc8U87fL5AIFQkn7RwuaYEuU8xFMXX0qVgBkKM&#10;8dM1CMfMdwp4PzPg0AhzdF47c1G2PKb5ecjvUikl2BBHFMYLg8UCEy3ygRrgDuaDjJFIAcEEn6VI&#10;Au1/l5xxQBH3bAHTrQeQuOlPxw1OA+VsigCMA/NxxSc7SNvepMNtPI9xRj5aBldzwPlpi/d5GOKn&#10;wT/AOPWkAO3pSAiCMVP7vvUgQbV/dipVA+zvx3pC37o8CmIj2oJlOOSKif8A1+RGQM1PuQgkAnmo&#10;2zubKDApDIGeTzVwvA96sIcrnFM2jP8Aqh9KeB6cZpgThhhPmzmnkx8fLVXovHrTWbg0gLBK715x&#10;xRkYPA+tVdxO3g8dqerABxzTAtg5iOMDnk0zA3HFRgnZy3APSlBG1ju9KQAQfUZpm09Mj2qU7Oeu&#10;ccCk+cNzGaBDNvyjipMMbZfnwB0pM/I3H4UEny0/ecDtQMTnGM005ob/AFsRJ4x+dPG0BB1JNMBh&#10;DeWDt6mpAAIEzxxTW3biOODS/NkUAGSHXpSd25o24aVtw6jihgcqAaAF+XnKD3oAUBsIOaaDjIPJ&#10;o3pvYbsmgBQRgjn6U7I2NwOlMznPOKM/MRtoAMncnyd+al7/AHaYCoDDaaYSfNY7D0oAkblzh+1J&#10;t+9zSLkrIQSOehpdr7F+YdKAGlclTjtSADcRtWn4YKcqaTjd15oEJj5vuHrTs8ge1LgbR1+lNJX5&#10;sIeKBknO0c0nZKaCdmdtJvXL8t19KAJDt8s8mjPyghhTCy+Yo56UgKbzjOaQBn/WHac49aQPnOY8&#10;UEfIfk/WjuOKYC9qMcdBzTWzg4pyglF6nigQuBj/AFfX3ppKgH5cCnlf3Y47UbfmI2ii4EYLGP7t&#10;PUZJ4pSo2MO2RSAYkOBzigBCPm4UdeakTaI5CUGKZk7m+XikJPlsN560AOPG7HOelNOdp57UHG4Y&#10;weKcQMcMKAIsjC5IpNxymBx3oZe+Rj0pAvDc0xC7vnPy0/5sf0pg70/15pgO53npQN+8fusg9fam&#10;MPlXjPPrUpPyuTJ2HFIBh4c8EZphDZ+9Suyl3644pRgq2X4/lTYwXqOKX5gOE6nk+lPwBsweMdaY&#10;xPkL67uaVguL2qM5pcnaQFHI9aYR8445pDFXPljil5PBIx35pONr5PORTWA8zq1MVyQduO1OOcD0&#10;zTFK5Pyc/WhiuYxu9e1AAev3etGBtApeN59MdKXPHSgVhMcYpCPvU4k/L8nFIcZ6Z4oGMJGRxTcj&#10;5flPXrSkcIcHrTuN7fL0xSATI3Oct24pwCkKMnHakwM9KTDY4WmIUbdz/IAO9IOuPfikA/ezdOD0&#10;pes0JCgADmmAv8bAtg9uaYcDf8n05p+BmTn0pD985YYoAYvROPWng8DimHG5h708YPegCIf6uTKd&#10;BSEgQAj1pfmwOfrT8DDELjipKIedy4HUVIDncNtJh/NALcY4oBC5OKCkyRcfIWxntSbm89zkdaYS&#10;OfnGaaCCFyuMmgVwZgf4z37dKdEMhmMmDUZHL9KkjIEZBagLkgbCSdeD0xSZBUEUw7jGn7wc03OB&#10;nzD9KAHkgoF8zgvzxUjeXhu3AwajGOPmHTpSY+Vsv1NIBRnDUuRvTk+1J2Wm7j9qjGRwPSmBMOv3&#10;qX+F/m7VHkgn5Rn0pMnLcDrQA/8AhPI4po6N9aTKHaM96cf9W3yduOaBiYjLJnPXipScIcHjFQEk&#10;RE7u1JuYwqCDgDg0CGSlvPXAxgUivIWAKg+nFMOwsp3c56VZUfJ/CMigBVzwBgVIMbJe+DQFGRzS&#10;naEYFB16ikBGQu88U4Ac9TTAf33TrUuQIyd46Uxidxgd6XA3sCvamoULkNmpAwGQPzNIREQCzYAF&#10;IB15qQjIk7VGwIiXjvQA8gALhjgiozt8xiKQsQXyuABxTQQQcNTC48Y4GKTj94SOMU7IwcuOBS/K&#10;VXnHWgCMY8pvmPJp4Ee3Gzmj+FeOlLySKQxcHIGO1Ic7SN/f0oHQc0uCS3zD8qLANyPM4f8ASjGQ&#10;3zelKPv0vOQf1oAY+4RZCcgVAjSkvuXvVhwx2neetGDtUlaQhQDvPAxjqacdoiBM3Oe9B2CxmzKM&#10;8YFVC7GL7nagCwrDeg4PvU2F+yud2SDxVaEoIZN0YLYp5bManaOtAEbM+85cAZ6013Hl9e3PvTJD&#10;+9H0qrIx2yD0NFgHM6FG6ZIqlKRscBqcxh3LgtuIqsd29Mr17+tS2NEJBO0e9NUKP4mBB9KnOBxn&#10;txSLgNyM56cUDAeZsJ889OBSh22kGc5J9KUj5x3pmMSfc5FJMRZRznG8cVaRshuBis4Y38j7x7Vb&#10;iYeVINvy+tO4XL8ZG8HB5FXARsGF7VmReYdpEowG5yKuhn3RAuOD6UwLWTtB5HPSopWORjFLlvN/&#10;hxjiq7k+Z3/xp3EBOZySe1VpAnmE+YCCKY7j+9361CzL5LncOtS2AwhS8hBzzVdlOWPepSRsXacC&#10;mE5j6d+tA0QlMK3zc5ppWTaPnU5FTkA78ntUY284alYBAOE44xTDneTntUmMKRuNIcYbntTsIYM7&#10;unen7W343g8Uig45J69aflcseeMUWC4o3YHy96jZpPtZHkjoKmw2T8/G3inxKdxyASTwaQxIl+Yg&#10;ucGrkUaBpAIVK7c0kaqRNw24VFczwwR73u0GUOFqJS5TSELuxcCIY4WF1ty3AIq2Bb71zfLgjk+l&#10;cJJrEz3capANu/APrV+NtSPLu5DjPHQVzfW4ndHL5tHXFLfe22VWywwR3q2I9iDdDnK8e1cJJqM1&#10;rqGm7pshpP8Avmuvs7yK6tQVvIshB8ua2hiIzMKuGlT3Q8o29sqcE1G8Z2ycKASME1pmP/R2xJux&#10;WXfsUs4w0YAx13VrKaSuzGEHKVipcskdsxFsWIXj3rn3huLiUbo34lHA9K1YGknnux9nPl4GGrSt&#10;YAHJJAC55r57FYpylaOx9Vl2XKMeaS1KaWiLpWVZUEcfPFZ02p3KWF1GkwwUIPHNM1/UCsVzGt3H&#10;GBwFH8VcNcXTC3sydSBZpPnUelYxlzK7OyrGz0NG4nSHSp5ZF52OcA/ezXl2r6ooh2LeyAtOeAOa&#10;6LWrtpUskimZsx84HUisG38Pa9dNdTPZTFmHy/LgAVvTpOWyOaclc4W/uZZEjRZ2Ktwear20Drex&#10;loRnbx713cvhbUULbtIl6noaYNJuoyhOksSq4BJ+7Vyp2V3uVGaZix2NwY96MCytnB6HNdr4Y8Nz&#10;XXijTbi6vnjVZwwAPYdhTNKsrttRije3BQyjDA9K9R0+Form02p8qoAQK4p1OV+Z1Qpcyv0OuIiF&#10;jYxQzKIkhxjHpVV5QLO62zqFELA571LE1usMgnm2o1uSCa4fU7qVZJNmouUEjdsZFYczbOuySMLU&#10;XlOoSMt42PObJx0rntSubOHQpHKgP5ZO7P8ASrWoXsMenXEjXcQAjY814trmttcyyomouEExUvji&#10;vRw1CVVpI4cXioUI8zKGq6nc3WvOouflWfAyKqFSWJKgYAqhEgFw+JM85z61dDKGGScV9Vh8OqaV&#10;j4bG4x15N9BWaDdgtg01sFwBKMAVFO8LXEbKmOOaRSuByBXUcAY5OG/GnAtxkcDvU6LaG3uN14Q2&#10;3pVb5tjAtzu60DJ4prcXbIWCk96fIFE8uJlYevrVJkjM0BaPJFTEgMp244xQAjKwlJBHPbFNPV8k&#10;AgjFDFvMAD9qlt442lKtcIgJOWNAitceav2dgzBWHLAdaS3kQyThk29O2K9AsP8AhEYfCk8F4Ibi&#10;Q2z7Zhjr2/KuImjTyb0lEz55w3TjtQA/5w6lZDt2Go0GVkyvV6SJiYwpcHAHNSyq6qMEc9KBkLqV&#10;IBbIBqE5W7z5bEYrQhFssTyTxuVDjcB2HrWhqDeGFtNEGn+IJLjfH+93R42H05oEZMToXJXd05FS&#10;GMswJdfvcHNQjat9kQ/JkZqzM1v5S7YSDj1pAQkY7Kfc0w4yuJARUjeUYEHmcnsDUeE8snGKYAzs&#10;COMjFMEqmUAxEc0NnAAXPpTCUEibogPwoAtfLh8L2FQsQTgHvT1VmDBEY8VBuVbgKwOQ9FgAopbN&#10;MIXy5ecZFWwIWU4boORUeFzgH1yaEIjtobyR5cRzHb93APSptqpcyZjO71qWyurm3kuzGyHepBJX&#10;pVSV5WuLhy33mJFAEu5xMCLhuTzTW375T5rDkU2FMofmp7gbDxQIcsk3m/MGK8c5qyBatDOVmXIW&#10;oINvAaMnINRbWF9IAz9e1Ay7FKGspkaGMkHAJHSqxj2zSMoUfN601yy7RtGS1TjH2SPL545oAikC&#10;mNSBzt5po+4TuXpThnd1BGae0ThQSCBjj3oAicKbdziq8e/zVbdwD1qc7dhGe9GFG3kAUAMZiWYl&#10;e1M3Hyosjv2qZgn92mMAB/qx1oAZk54HapBkj/69OCxGEEygcVEABK2GNADyMDoaXk2/XjNOZw0S&#10;jaPc0wkBaAE42phjT2MAiOMhiKiOdx+X6UfLj7vOOKAHoSSDge9OIO4cnrxxUKZ83rwSOavMU2xg&#10;RgcUAVxzKn+9UsyqHQ7cDApoDC5PK8nNPkJITmgCArzkAdKmjVNxyB0qPkFR5Z/OlB+9zQBLhxKf&#10;mJGeD6U9pZTGVYrx0zUW5to+YYxxTSc7cqOvGKLAhdqFnJHOetLhg6/MMZqNhKZ4sMcZqVxII1ym&#10;fl4oCwjAmReaTCbHyQCO2ajWRDMqlxkHp6Usi5cYbt1pgPyojYd+9Ip+Vvu4pqKQrbiTkU75QYxt&#10;PJpAG7octin7o/KYNGORwacygRDp+FMwdrEouBSEIoXcOBgN1NWGALDHTb0qJfKZc7SOalix9tt8&#10;924oArshEq/veM02UsI2KkjGK6KeyH9iXkpC/dG3B5JrIia18iWOazYHsaAKqSErGC7ZPrV1YgbS&#10;Vt68deag2Qm4i2hSN9XJ44lhgImbpzzQBTIIHDUsbcOSVIpHHzxgocEU3btBwjYxTAkP3ydvGadn&#10;gcZpsOWSQbe9KSRvyDnPFFgJUWEwXPz/ADbDgZqrG06QzAyLjeetDH7uJmBpBvYY3DgdaLAIpYTs&#10;d5yTU6hmLANwBzT44i0Eh4OF/KqkZk+03Ay3DcGgCXC7ZNrnIogZkkdhweetPyAenPagY8s5Ye9A&#10;DfnaXcYiSSckVetIZpJL4KYztjyQTjNV43RXj4zz6U5mY6g7Rylfl52mkwIGyLu6xAAQ5BGaj/hk&#10;ye9WSkhaZmIJPYVFKQojBGcjkU0BDzuGEHWnjIkwSATUY+4fmwQ1K6sQH3nNFgHuWSZsq+McHFOR&#10;iyKwfgmrdnc2f2KSK40sMCpAbuKqBIVuLgR3RdPMJX2oAl2kKp4x60EAx4zUZJ3Qjf8AhUjEL/Z+&#10;RjL0gIAoMrEdQe9DF/nDSjBrRuYo47e1YFcumcCs9sEDOetCGNUxILjCD7vI9aksDqUGr2F/Y6o8&#10;F3bXqvG6NjOOx9jTVRCq/KDkUojbziVjYbVORmgaZ9m/DvxXp3iLwXJFMIYdWtLRVubdm5cD+JfU&#10;GutuYWF3ODBgA18F6bqOuaZ4z8N6jY65cQXVvd7ldOjDPKsO4PSvt3wX4m0HxN8MWuYUgg1K3gVN&#10;RsSfmVv769yrVy1YWdzojK5oKpEq5UkY7dqeQcH0q3IuxIFx83eqzfe5FYXKuLtGeGpQo5OTmhQM&#10;Hk9eKfzzxSBEZX5881MuMc9McVG2cjg0AtuHJoQFkH5AMcZ4qwu0seAOlU8/MR1qZCd6nJ61aYi4&#10;P9YB5Z4HWnDOGqMMM81IpJDHbjmmNCgjYwwOTTGxlz9Kdg/NkfSk7HIoAQAcfKDUmDjjHFMOO4oL&#10;4LDp6UDJCPlztphPXKdKTzfmQMvWmFmyxx36UCEJXzvTilGcDDf/AF6UYIXKLnFO42jLCgZCwOV5&#10;qLYN8h+bNWwFKk0gwDyRQIrhH8pTvB69aAM96sAKYyMkGmbSHHNAWIcdOM1KCQpPfbSYIJ5FMOMc&#10;igCXzFwxINQvLwo8puvWo3zkDd1p6KSAcMBSuA4GP0znpxUy/fYbyOKYqkRD5D17ipVAz6UwEKne&#10;uefenhcRt82cd6bxuXOepp3zZU7vwoGNOM9KT8Kedu0dKYSSr9OKAEA+dvWjB2Abh1o7DJFNO0Y/&#10;efjQIlAG8A+lRPje2GUUuVES/vMk0wgsh+cDnjmkAwnEo+UdetSCVsSDAxSFOVJHbsajC/vHw6+1&#10;FwuSk7ioLnFIc7Zf3WPShceacg1KAdoye5oAi53D5elOzwvHrTsLnqSaQ/7oFACk8D5qXOO44NR8&#10;ZYUq9Dz3oAfMEaMYiUHaM1V2jZj3qf5i33qTGGHrTAF7c1YVTljkdOtQD744qwhUocvigENKghzx&#10;wfXrTCvA5PFSsUymDmoScFxntQMNseeUBzTiqhTj0qLPPejLlCaQhwwSelJhueeKQEbR6ily3/PQ&#10;imAY5PFOwQTxSil+X1oGJ83PX86Y2BGcZOT3FTbeFy1MfAHU+1AhmT5Q+cUwt+8f5qeQuAMU3YoB&#10;45oAbv68DNN3HGM8fSpWVPsn3RktShBsToOKAIgwwwz1IpSzbOQKlMcfmJ82eKTYMnnrRcBFb58e&#10;X2pxdisg2jA9qds45cZpdg2sTLzjpSAgJJAo6E89BzUpVMDB4zzTGwCQTjIpiG8ZPAp4C4HFQuyA&#10;8HJFRlpCRwcE0DLo27hyKYx+d/3WBioNx3Hmp1yU65470rgIrjaSM8H0pNzbz+9PWjA8vJwOe1MO&#10;Aw78dadwJM0u75W+YgkVX3jcwyMAcYpoaUq37sgZ60BYtoF3KfQ1Mxi4wVqqoY2/XnNDBhLF2oGT&#10;swLde1NGNx460nzApwD1pvzbj8n60AKyrjqT+NNDrwNgx2p5yIwO/eoivA+UUAP4Ljp059qYcZ4Y&#10;8Gl2jd989OlIVOMbaAGHmXl8cUhK7enGeual2jcuWp2xCVJ7HigBuF2r6YprfxYHWnMD5iDYcd6A&#10;vJyaABHHl4wcinhv3JGRTAF+XDGnd+lAAzLwMnmkwTIcHtS4OTnaQRRt6HcRRYBCox3yKQZ8vGaU&#10;7sRncRk0YGKAE3t0Bzj1p2XJ64qPHX5qdzt70AKAwmU4yMc09SPQVFuIx8uTVZ2lyTsYDNAGqNnl&#10;jAHT1qI5+btVWN82kg3txUyMDaqSeaAFOMt8tMY5EYKHANLklyMH607HABANIBh74I6VBvbziNvR&#10;vzq4QNhG76U0IvmAmED6UwGAuWPyMBs/OmjzAFwWPzcVYAXaAT3pcDPQUACk7BljUg6NSALyKGGA&#10;cuAQOtAEEhGHxFnFVw42TfKfxp8jsBJ8gPzVnyOTcKPLxkgkipqJpBcpavPHF4buWL8CBmP4V8K+&#10;KLk3fxt+Is/nAgXgUDPYV9eeOr3yfh14oYNhjZbV56Zr4ndXPi3xHI0hIkvCaqhG7uZ1didCPLbB&#10;6Co3K7UxnrUoX5cY5qB93mD5QoFdtjEkXaVUbCanVCGBUL7cVCgfadoOT0xWpbqDCm5j7nFJggj3&#10;AJlOO9S/I1wkfIB96mkiAtMiYE4rKklKyMV3bs4osBbkeIagkfmPx0xWhb/OlxuTgDgE1jxYKozy&#10;cjpWlDvYx7XIywFAGgfKEDjMQx6VSby2cgSJkHtU13Y3QWORdQHIGcN1pqQLE0RMgLEetAEieSIN&#10;pHOOtVpFQs+2QHJpLiUI6ZjHzelJALd5hi/UMR+VAIqyxYGTLjjnmsiUkw3g2t97rWvOR/ajQrcB&#10;zjkisS6barLkdelUthdSg+S8oDNwfWowsvmrxxnrSbj5rncetWYuZVJbigRfgICt+7/h6mrcecg+&#10;XkbqghKllVsZ9hWjDNapfRA2p2kH8KQ2WVmSOK2ZYASD0xU9zd6VLpa7dGVJv4iBxWXdSPucRyLg&#10;9OOgqFFP2eP94Ce5xTGOx+8bAo5x1p4HAznp1pMHJ578UrAH8I5p3Y0zJxggdKd+HWiwEqE+VIdn&#10;603d8jnyxj3pnJH3qQlsdADQAo+8Oe9MbIDfhUh25XNRnrj1oAaPvj61ZCknh1xiqpIDVMX/AHSd&#10;enFCAafvnB7035TKDgjNByf4j7U0jhOfWhgP5zThnaw3GowfmXJpSTv4FIBTgOg3DnpSgsCwqEke&#10;aeRnFSqoJyWAxQAuW81Rt7UvzZPzk4NAK+cmW4zSsV898HvTAXAJo2kMeKQHkAinDJcg5xQA4dOl&#10;IcBe5qTYdo+denpUbZ5+XvRcBh+/j1NP534wOlNwPMPzdqVWxHJmMnng0XAahZbpxkYz61KckE7k&#10;PsKj4JORUZEnngiTAB6etK4CvGGAyjmmC3QtcAxBDt4INWQx3NkLgAU0shdAXNO4WH6dqPiOx1Jm&#10;s/Eesx7H+6JWK4+nSvW/DvxJvYlgj1HTjLHuAMqjlfqK8fb7+QBk1GwQrIdkedvpUygmNSaWh9re&#10;H/EXhjUYo2t9dtCfLGVLDK/hXW4JaViExjgjkGvz9srrUrXVbWW11q6t5kmypQ/KfYjuDXu/hL4k&#10;QILS11ctEC6r53VUPv7H9K5509S41Lbn0SUXy24BINROrYXuR7UzTb/SbjTInj1SwkLwhkKOCCD6&#10;etX9qu8eHiBB5Gawasappmeen+rGacv3ZDjuKnkjcXMgK5x3qMgjHyHpSuMUEc5zVuJxs+/yKpZP&#10;lk+lJu5yMZqrjNlJBtOG79DTpMeWuJcN3ArJEnHUjipklJbJYU1qBpqzblGwcL1pxzliW7VVicb4&#10;8yDr1q6PKZBhwD35qhMgJGBzSg/P3qQKMuN/FLsG1OAOetACDG0/L9aQg+WaXnj5h15pf4mwR7UA&#10;N6EHOM0hwJZDmgtGAQYz1GDmgcmTkEAUAM6k4iXryaUBNzYxS7Y9uTPk+gpBtyCExzQBOoUmHEY6&#10;08rzLliORTEYiVuQQRUu5CkxLp19aBoqugznbmojwjfJVtwTEfnUHNVH3bmyv60CHL95iZhyOKaS&#10;oB5FRndt6Uza3zfMKAJeOOOlG0GRc54FRjrytSR4zyetAD1DZIL9T+VLtJkf5umKlBjycx8YpJcB&#10;Yiso5PPtQBGyj5QQcY59qjCYMn73OTxUkhczwcMflGaeAPKJ7ntQBX+bcMIetOy28nAqfbmM8dvy&#10;qMrgrnFADR2OMnvUbIWjyT3qQdT1605eYnyKAKnkx7wfLbk9c9KmVMMRtwuOKlAAz3p6geW3yjmg&#10;CIZB+739afn24pSF5G05xTMt6DigCTI2SAHOcY9qjbmRsLig55+T9aaN25sp+NAE6cpyDkGnkfKe&#10;ahU5K/KetSgsXU8UARFR83XmhFO4/Lnip8JtbIPtSAAK2SORQBXOftEowBzxSjmOn/IJQuwHPenF&#10;V3Dp+FAEQ2g9+tOGcEVJsG3O8cUzB5yRQAvG1+RnA5qHaxUksT83AHapCOBkU8Z5ww6UAQgc85zj&#10;8qkBQhsA5Hc0zPDZz1o4wOAKYC5yzfuj9c03nnOOtNJIdRk5ob72fLP50gJsrsxu5xTQy5PUc00Z&#10;5+XAI6Uhz5WNg+9QA8lN5+YUHbt65qE53qcdqXfyoMfNADnIyCF/CmHdtkI644zS5Hm9CMUmcyEc&#10;j3pgKmdkW7GQaXKl5AGAx0pCGKYxg5p4VfU5xQAgLYPPenZO08mmnO4AsKT+IcUAPGcDOOO9OONn&#10;rzSrt25Jb601iwUZK9aADIL9R0pdx2cuo5pmVOfUikAHOfzoAfkbm4oJURH60z+L71IerZFAEvyG&#10;2HzDqKiYjzl5pB354pf4D8ooAlGdp+UYAqM7CGG8Yz0pmW3D5qUY352jJHWgBwVQTgilIGw5IpFI&#10;+Ye1IR+8XigQoU9aTCfMfU1J823G7jNIQcqOKBkPG45bilIB38cYp7BQMGgY2EYHSkIiRQE+4OvN&#10;P2ja/wAuRTh93rSEtuTnvQMYAd756dhRzsb5QOeKXnzH4pwVehPQ0wHjORx0FOG3yZcvz2peOOQe&#10;KON7cDqOaQEHzB1Az0pVz5j5SnuV3N81RjOG+tFgHY+RsoCBSfwHmnD7nJ60p7c0wEx8y5FGV8zG&#10;DSfxnmj14FADmJw3yD2NBPy9O1N5zy1JzzzQAEruGDUSr+8Y45qYD5zx2pf+WgOKAGYXe5IOQKUY&#10;Ip4C4PvSfKBQAfLuAx1o4yxzg0ELtHNGOpoAVd24fIKUM25wenrTDuDDntQd/p1NADnZzIuAvSkV&#10;OGJ69qT5f3uSenFNydq9aAHjcDkYoPRuM5puflal5wxwe1ABwFNICDkCMUhxtOSevFOGMDgUCBUB&#10;ZugwOppcDkFweaVseWvzd6bjlfkI5oGOHfBpPkwSXOQfSjkSn5OMUfxYIA5/OgBMLzxUo2eSRt78&#10;GoSfmcbeKXOMfWgCTnep3UE8ucVHlfNb94vSnAtgcjHrigBT90/J+tMPs1OzlRTTk5wOO5oEKD79&#10;6M/Mabxtal+bEfTmgAA+c8U9dvltz3ppz0zRkA8qaBjvlyPmFNbb5ZOe9NzlyMjA6UvHFADOcH5h&#10;TT5myXAXpxUmBgAsetO+YAZU07EkaK3lqeRjrzSsR5T/ACnpTzna/wAp6VGdxjHy0wIxwI/lJ571&#10;IAQzABsEcmjny0GBn6VIpfbyijA4pWATsucVGXJ3jZ360pDeYvynmgY+bjmgYig/Lx60uAUb5c0D&#10;dj7ozmg7uvFAB3HHbpTfl809qXHzrk04KvlyZpiIiR5p+Wmksd/AxipMYdc4zS4Xa/akBHkZjPm9&#10;e1PBG5+3FKyKYofSjAyOaAD5isWWHDevWpAEKtyc4FRjaT80Jznjmn8Z4NADed68gil4w5BHXrSH&#10;09qADsYbeM0DHYG8daQ9/nPHSgZ46Zo44+U5oEIVJPB5xTdp2L1HJzT+zc49KT5ipOKLjsKMbjxz&#10;UbnLcin/ADbG+UHIqJjwo8sjnrQJioYhGchutI+0HIbik+YbgGGOwpTyR+7HvQA/GF5IpQP3Ex3i&#10;iQjzSCPpxUJYbGwp/OlY0uBLZ+6MYqFtuMYp7bgq8U3HynnmgQ3gk/uz+dKufl/SmkHzRh8cU05z&#10;9459cUAWht+U7APfNMbuM5pmQYh83cU87t64HUc0AOyTEgK9BSYyOCKUDhvSnFVIYj0oAYA3mOc8&#10;Y5pM8H5TilwvzYWk/jXODxQA7HC/MenApq/fU57Hmm8/N6U0MdycnvQBMMiJzu78mmE/MKQnJP3s&#10;ULnMhMZwO9AAuRK/y9qmGSic9ajG0FvnOcUc5oAlP3fvfhUY/wBZnjp+VKhUuNwI+lOKfLO2ehoA&#10;rshF1kZOf0qypIBBXt1poA2fe7c07kxE7e9IB245HSkyxT/WEn3qE7t6fIOvrVj5Np/djJHNMLEf&#10;IXnFJ/EB2NPI7bTRt/2eKQAMYyFFMJ+7kn60uWAlGwe1M+bJyRTAcGbd9/AyM1LkbX+YdOKrDBLg&#10;vwDzT8oSuCTQAORhRtzzyKYcbchcU47TvOMdKUBtrn0pDG/8tBn06U4FzAeR14o2528jFSBWwp3d&#10;AcUAIM7U+b60/jeo7YpgC4+7xmn/AC5HzUALhvLPHelA+R6Xk4AkGB1FPOzBB9KBEBIz0oB+Uc0x&#10;yN688E0h/wBWuPyoAmbIRfnGCKTLBQMjrUALbB+8bj1qTJycCgBrrnJA4281EFAUcDrVgBSfvkZP&#10;SneWAQCSaQFY9D8tAHUZOO1TEAFsCmADqDyfWmA3aOTtqo6HzZTsPWtAHAALjrxUDgmUsD2pBYzX&#10;CBwdg6VSZnMsYEZxurVkQ7ZMxgnPAqs64K9MDrx0qRorYOT8o6etOjxhcpnnrTiPnYgd6ToeRx7U&#10;hgwHmPjkUzAIHQcetP8Al2HDGm5jEhBLZxxQBHyHUgdM1KhUwyDBwKaMHae3NIPunCN1oAtQzERO&#10;uSasLITIpzx65rPwdq+x7VOnCSZiPTimmI045Ijn5zUMhBYfOTknnNUwxB6gHNSFiPL+Zs45zQwG&#10;SKSkgO4jNVyp8vGOKsOxMZqsWJlb9zjjiiwCgDy8Y7UuE2YwaUEbG+Wm7l5GKBh8vIC0gWLLfOea&#10;ARskIYcUwtFgHzxgmk2kFmx4ERB/eHHemlECtjJ561WeaJRJmWIntzSwXtsYL7/UtgjvWTrwXUv2&#10;Mnsixg5XKHvTuBHgt344qJbu2bcfMj6dDUsc1o5xuQf7JNP20H1D2MuxIqoWP3vzqyoUQcIQd1LF&#10;5IVPkQnPSr5jj+zIfNQAryR2qnJJXEo62KEzlLOc5/g4ArjLm2vrvUCft02zfya7CWGWS7iQRgqW&#10;5PrV02sUFk7eTtGzvXl4nEa2PfwGD05mjlrLQrj7VYFpxhTkDFXtbmS20WBFVQ+3Cr3/ABrr9Fng&#10;+1X5niBjFo5Qk8ZAryXxHfxzalqLJLIwSaQcjj8K86U7M9ZwSOQ1TUJ3EbC9w3mnII+9UujaxeQ6&#10;1bj7RIPmHfgiuNvJ1kKJvzm5O4DrWtpsW+dvLIKIVBc1Kco6pkVaEZ6Hr8XiVftMKiUIzYGCc5Nb&#10;svm3SRI0UrLIoLsD0+leeabpcLeJUdosxgqVbrzXtWjWf+gopCqgQZLClPGTkrXKw2Wxi1JooW1s&#10;yW9rEkC42VJfGC08NXzfaVLuOENdLcDTbeAubiLcYScZrxXxDqc0+s3JjnPlpIQpJ+9iudST21PV&#10;klFGPqsu4vK7Elt+FNchHLBFaz+dI7ySyMIx6elO1K/LlEN2nyg546msPTxPN4lsXaQER3XU9hmu&#10;umrK7POqyvoj1Pwvo0RgW5ubEseWUOOFzXeRyWccCgW8I+YgAL0rhZtduE04QRtEIYrdQMAZY1mR&#10;X/iS4vlS2gZY/MBdyO3oPrXYsaox5Yo8hYapVmeg3BsPtDM8tmBjOSRXPX72dyLqK0+Hay7eDMJM&#10;Z/CpotJvr27h8+GZFCj5d55NbUVoljfxRNbsFZPlOTzXmVcTUb1PawuA5dZdDlLOyitpN7aVKJZG&#10;HC5IFdvpsFq0TF0CrsySx6VJdSaTbaQJDLD5jRnEZGea41NSZtQnEmoHBl42+npXOnzN9zvlKMVY&#10;6jUUZ4oX8thBuIBA64ry/wAQ3dpHcqrXiqoQlse1aeu+I5YdMeEXUaxpEQF7mvnPxVrt5M1wIr+U&#10;kzkNjr9K6cLQnUmkkcOKxUaMW2QeLNXluNV0yC0uJdnmMHA6VzKJEbdVeMYxn8aig+1NIZHdVOOm&#10;OatbGJBUnrzX2mEwypR8z4THY2WIm30GZUbSmcYI5oVv3Z+XvUu2MqoOBjsKQAb3/d9K7DzwjRmZ&#10;8omc96SRJFPzW+M9KazkSDAbIIp0kssioDk4AxSAcFT7M7bOccVArZCgjBDVOrSC1O4cYqIBRbM5&#10;iPJpgWF2+W52ZOOtQspYqACOeKODFF+/XBNOxN8u1ATnpQAbeF9cdaVFHmncCVI9akIkwpMBHFBz&#10;h8juKQgC2ygMGkGGyoY5xUNxJaSLDm4IOeQO9WhLYAxb4lPrSXcOnNEkkCnlPmFAFJflQlF9O9Wo&#10;JQJ5vNtt4KcH0qmpO1hs44xTwx8xsgDH60wLef3E4+XkniqflqJNwKgZ6AVINx3kSGlRv3hU4Jx0&#10;oAUEEKc9RUEgfzF5PX1p8m9ZlyGC544qX5TCfnHHagBEilNtKy84X1psO0yxh5ABuPFSLI6W06rG&#10;SSKrFTkncRzQgJp1kW+jMQQgCgbPLVmXLE02PeHOSfapiCXTMffpQA+JnWcERg4FNn+zvIzrCobv&#10;UmU/u44qs+wSvtoAYgxJ9089TV/7PnS3kDIPQetUjgMpPrUhkO3/AFsmNvTPSgBItglkV4RjFMYK&#10;fMVUUYaoyx8vk5GahzILh9oPNAF1AixgZJypqI55zG3DHmow7LIhLE4cVqyyWbaVb4hAYRjc3pQJ&#10;Fa3aIOSVbH8qWWa1aeYRQkNgfMRUMRKyYJ4z+dTXKQiKCSOVPmHzcdKAKe5/tQLISM1aBQwoRxUS&#10;tCbfqu4DpUn7n7OvHzd6AHqI/nyhp5LFIxuPHaoF3YOM9KblhdR/O2c9u1Ah5GHz5f502RW+z5CH&#10;NLcOxhi3YA9qdE2bZQWBAFAymGfzV+XAA9KlXL7sN2qO4JQg7G5zinWDpicMSPm4oAcNqzrlOoqR&#10;VRluCIzwfWmXSnz0wGyc4p9uwAkDqykr1oAhGN4B4+an4AljGVILDmoZP9cw25yx5oCqUUea/WgC&#10;9LGuIiGXBXrUYjhyfm/WjI8lR5gwBxQuCScUXAVomPl4ToaQld7AjkDipw5ULz0IpkxiaUFLUAkc&#10;0ARDcSMSnHep0QFJD5owBUS42crQN4LbY2PPQUASZjAUGInc+BTZ0ZJcHbyoIwamXHkTB4AOOAe1&#10;RER7FzMzN2z2pAVGdgYgVGM81OBEUQgnOOlQyAGVSIsBW6VZUR7PvAHbyKYADy3y/hTgJecrxkUw&#10;K+449aHaRYj1PPIpAVZo2N+WS3weO/WrLpcx29kJLS5BYZBKnH505WjAXdGcGtdtWuX8G39lJZWz&#10;R4BjOz5hj3p3Ayn2m3ixjPcU1gSsGAuciooWQhhtZSDyDVgbfPiz/epCHPkRKCoJ2ioefs7g561Y&#10;mHOdvpxTdpMijZ6ZFAFf/lku0jPpSwiUXWTN34NSzxlZFC47cU0D50UvyfSgC1LLfLNar9tcqBkD&#10;PBqB3MlzuMQAx6U8jy7qAeWzY9abKyNdkiEDPUU0A9FjDrjGKfK2ViG08GoBgKAUNPJcxDCAjtSA&#10;HbdDF8o4oyv2UqDk1GQvnIDIBz61K8MghSQAY/nTAWIxJtyn8PNI8kBlYYGW6c1XkwUI3kc02NY1&#10;Yna2SeOaAJHU7uvBFKinGEB560pyWGQadvVZVxj7tADk80LdqHPI59qnhl0oW0iFiZudox1NVVbc&#10;0uM59TVu3t7YMjsqu4bj2pDK7yQqwDQHcc4qIZ8kHBzn8qlv1UXUZ8gEdsdqroW8rp06807CJQTs&#10;b5FJyO1TpGvlSNg5xVYEZHBqxGJR5hVh9KQDXcgRlSVZc/jVN5We7smNscgncRVxwC8hKgHHSocY&#10;H+qWmgGkDzD83UcVGzMEIDHOehqYbdrDzhnPpTjGB5LOWIJp3AhjLNLHmADIqzBsW4ZSB9+n7IhI&#10;hU8bemaYQAzsUbpSYx9xCy3ELrKrA+lJxtOeoxiqiTP9rKGJtufWrGTvk4PHQ0gJwz7huiY/Jjnt&#10;VTaRO2V4L1MS+zlwRnpTXZQFJIBx0oAUoQmUU5HalDLvB8tlYjnmnxZWORn3bdwx9KdMLfzZCiHG&#10;BQBFn96cRrnPfmtPw7q3iHR/iNZ6xYXMq+TcqJ41PyvH3BHQgisYuwk/1Z6etTW8mJ7lWXKlSCPr&#10;S8hqVj7u0TVND134f6LqdjfRgy2q+fCDzG/erjIolYZO4L0zXxp8PfFdz4d+MtjDPcXK6Td3oVie&#10;RHuPX6V9pzC3fTrW6hnt3SaySSKSNsqytzwRXFVhys6U7op55b939eaQSIFbIHX1qrK58kk5yW4A&#10;rNmll+1RloHyQOlZjubZaIs/zgDHAzTRnfxJ16VnK3yIc9PerKuu9DuzzQFy6GGJDz0qWIkxjgda&#10;pZkJlK7cACpoi/lt8nOaaYF5WXe+Ocdasqw8thsAzWeu7DHH4GrKH7vpVXAupsMGc9BUePnXO7HP&#10;NJlsZ4HsKXJ9BjHNNMBMN+85701l/ee2KeMc/LxSjGRxQBAV4U49aOMKQBUuDtkyeKiOADx25oAM&#10;nJ4pDknqcn3o7DHSlwu5SMk+lFwEXzfLbDrjNIx4Gc07jfIMdByKj+UyPlmwOlADtz7iBCOR69KU&#10;FzuxIetARtj/ADE8VIoTbHhScChANwcp+tNIPmcA4qXA5JJGKafvH5s/hQBCVyzHnNWIyRAgCA89&#10;KaFHmHnAp4B3NgngUAOkkXDYiGNvNQgrsPXpStsBYntUEjccZoAnBOw808bgp5yDVZGHl8g04P0A&#10;HFAEucfwdR60wZLEbP1p/ZeaOFbk9u1AxPmIYYWgICCNx6daUuOMRnrzSE/Nwh6UhDCoHQnpTCo8&#10;sAbhz61Nj930P0o/ib5elMCDL5HDEVIByMqRxTwOTx+FI2Qy5z0pCHBowRmPNPypkBPp0qMAlwMD&#10;k0jjDjk5xQMUsNwwO9Nz87jH0pwX93kGk+X5uKAE7rxxSFRs6VIMbTxS7flY5HAoAiAYBB6GnNuw&#10;/sKcACrEHjPNIRlDz0FAEJf92vHBoMihVGD07Uxwd4AXjFRMHHHPSgRYDEt/re9SBl+fr2qgCxc/&#10;Ngd8VYGWUlS3Hb1oQyQnnhRyeaATzkdKdGhJk+UjA70jAZbLd6AHZbLDyuuO9PGdoG3nFQnPz4bA&#10;wMUDdvHzdqALBIwCFpjOd4/0bPvnpUBY7h+8I5qT5gwO6ncCXcuV+U0hbJ7VDuO2U4HakLfMh3L3&#10;4oC5IuS3Dd/zp+M/wkVGhAYkg808svm9D0oGS7Rtyccio2Rsj5yBml3qFI4pu8bjzQIeq/vCccAU&#10;0kiQZfIx27U3f94cYzTTy7DdjigYjScffP0xTfMJQ8/rSYHzcDntTCibhhTn+VAgeRgBgde1IpJV&#10;tzHrS4AH3QeacAMtgYOOaQh20FRxjinhQCAcc9KAf3bDFP8A73NAEBA3Px3o/wCWa/Mc+tTBQYyS&#10;rjmmFR8x2DpQMQN8gBpcAyH3FRHGw4X8KeN21crQBIIkDDAHNShV8o8oTmoS+3AwTkipMruyRzig&#10;BxCeZwn4UFQzJ82Ka7JsGACc1HvPy/LTGSkqJDlO1R/LnG44ppJJfAPApgJ80nZ/9egRMcbeGOSa&#10;Qg4IzQuSzHb+FSqAYm+bnNAyLkFeKTnC8etTFVMeSQMUwjg4PFACHouRT1IAH14pmODTc/MPloAl&#10;+bzWIAORSlcYznNMRxl+MYP51IZPmJyOlMBnc/J+tN4yeKGZfmGO9QljuHz0gLKAFyAe1OzGI3yo&#10;4NVkZ/3gy3A60z97l8y5yaAJiVMi4YYp7eWAcODmoEHyEHIzRFDILmfMjEds9qAJBt3NxRj5OVqb&#10;ywAPmHWoWJ3tnFAB8uxcrTSqFWIbtwKQk460oZRj5DmgBqplOmKmVAqL82aarfI3FSAn5uOaADCb&#10;JDt57VGTggZHSpDgxmmCNmZsA5xQAwN8w5HNWl2iFgSOe9U1iZZwWnOM9KnBBx3GaAJR95Rtp20b&#10;TyacAMjBBGOR6U/5dwG5etSBBzsb5TwarTM3lP8Ae/OrrL8043cYFZ8wf94S6gL2poGUnc7l+U4z&#10;xUDH5Lg8/d64qR/+PjoPu1BMypYSkjqfyFKU76D5TxP4p3ax+Bb5PP8AmZeBmvmOMfIhZWJLZx9a&#10;9O+K+qrN8QdQt47jKpIigA55HWvOlUC3jOT9wcGtqEbIxqTu7dhVAPbHvTJEXeRx94c1IWTCjcKc&#10;kbOQAjnnrXSZ2L9tbv8AZt4iXAHJqU4WM5VantRPHbRoxJA9abeoPLRw3bkUhWEs1eWa6QDkDjJq&#10;pLagalOpkjBB5560xJJE2uJWGD2pkpladWCzMzMOc0xCbJTeACIEdK2IoJBpbsLiPIHIz0qkFdIg&#10;XtuoGDmnbmG753we2aBjvMvQHQxOUHQ7s0iH91N87klh1qFZNt4eHxnnNWEkhMs5MH8PXNAFe54M&#10;eSCSeBTYYo/tKneQcc4pWTfMzCUAbuMmpIcfaJOvC4FICjceRHdXZW6ySK529fO773PStbUQse/d&#10;IS5YnHpXNPNK8yqeAD6VUWTItRbWsIT3IOang/1pGDjPBqvCCBCDGeDWjGq5J3ZBAzTEi0gO8Y25&#10;21MpO1wSpz1qJQNo5apABtPFSWKMfL+849KnULgVAB0+YYzU5VxKT5R+6KEBO7L9kx5YqHIMa80x&#10;mGD8xx3pVZSW/dseKYDyY/3Z2nvQADInGBTM8qcEDdzmp2KFOBjC0AJIqfZsCRd2ajAIU/Nk+tMx&#10;IfMIfvSgEFslunGaAGk8ZxUfPzetK3b933p8e3EmV5IpMBwAKkFBQQPm4AGKM8cA0hxk0gGbhu7Z&#10;7Uv/ACxGfWnbIS/LikJQORuzQBHzmPDd6d3PuOKU7PMIA7VHn75560ABX94jgYwaCSHHBOfenKWM&#10;cn3QAe560sixmB83MYP1oARlBRv3gxihRjdhgfxpiCNYJV+0MWOOacqEu+0v93qBQGhKMdcH2pMt&#10;uPYZ60xUuGtM5lBBOAB96kKTi2lMglUD2qtQ0JhLKFYYJ46+lAkBQfd96pbiIOS5AbnAqxFFK6Zi&#10;t7hskdutKzFdDmkUuuYWA55ppfMackACt230PxHNYrLHpMRBbAjZgM/nUk3hzxclurPocAAXOElD&#10;E/gKtUZvoT7WPc58OPLHPApwZTk76ley1RGlDaPd49NtRLBclZD9ndMdiKhxcdylJPZjlJ5wPrS5&#10;T+KEY9arHzBL80bLhunrUpOXHBHApDJMDHA/Wm7RluKTpvweBRuBycinYCJ1jL5x2qtJGkjbWhwN&#10;vLetXDnDfJ+tMcEwuN4FFhGxoeta9pt3aJb+JL9okfKxuxIQen0Ne7eGPiJpclzDFfWPlscDzA/3&#10;T7g9q+apMrb/AClSQR81OTyPkY5JPcHGKylTuEXyvQ++LLVtMuI43jurOQMgOVfORV6S5tDGpjYA&#10;hhla+G9M1rX9Pv7N7TXrgKsgzG7Erj0I969y8MeONMubtEutLit5hgPE78Z9VPcH9K53TsdEai6n&#10;uW7fK4+zouEHANRsHG7gVn2N3p02xopkIZQdu7P5GtUKfNA8s4ZeKixoQDPy/Jx9aM4/hP51N5Y+&#10;zynOcGosDB5JosIsKx+X94cY6Vag3/aIdrvtznHrWYzHKqATz0rUtJGTZiL+DpinEGaqFSHbyyPa&#10;nHHlp8mRk0yFkIk3RfePWnsQuMyDG6qGM2ruY+Uee1LhfLTGCRQwYEnzQQcdKhkLbG2k5oEI23zR&#10;8oqI4LEb8cUATNH9zpQu3fIWhPApXAaqv87edn5qflsP8p6U9SvlEBOM9KCGJP8AKmBVaUCaNWlA&#10;OD3oRsAD5wSTg5qC4jiMpJjOQRjmoQ584jPRaANaN3LKHIPFKwypwB1rPjY4XLd/WrQb5GxJQA8B&#10;ty4j4780jD7520qsMgYH0zTmKbfvD3oAgOeflNOGce9J64peB0PNAEgYgg5AHc1E8iDZgg5PPNNY&#10;kRH5DVdo23KcOKALYmczxjyFAx69KmDbt2ABiqSI+V+dhyKuADe2IxkY70AODNt6duaByCD6daOQ&#10;DlOlLwWbIFFgG90G3vQoXz5uDinenzD6U7aNj/pQAw485Pl4xzSZPy/IQMmlbqTwMAcUz+9yPegB&#10;zMmXG3tTR14P0ppztPydO1OUPjOB9KYDvmyOKbzlTin4HmNmUjA6UjHH8JxSAac5XCgU3fhu1Izd&#10;flP+FMO0gDa+cUAT+aNgJJppkzu4B+lRbGynpzVcK63sgwSN3WgC1v65WlVxtb5vpUe3LufNNJtG&#10;1sEdaAJy4MfU80u8ZA744qmc7uGPFOBJydvNAF1WyrZ60fLuzxVbLqseeh71MCCE96AHDHlghSRS&#10;fLgcYox8p4GPSmHdn7vFACkJhTnJzS8ebGMCodzCQDbj60u75mx1xQBY4w54FRE/N0/Gm5PlPwfp&#10;ThnyCRGTigBRkoQU/Wm7QQvTOamUDyz9RxSjGR8uaLgRYbzVzCp4pyAYOVA5p5xtzk9abkbxwaAH&#10;kDDfIDxUQz5zDGBinEjenP4UHO4GgBp/iOO3SkGfLbjnNOP3ScUdxzQAAuMg45pvynPzHmht2/g5&#10;9aUDoQ31pgNHE8ZA4ApT3yeKRh8vWm8+Yvyjr60AOJGOvJpQD5RO/NNZGAHH4U5Bw+SenFAC4JB6&#10;e9AUFBQVOwnbxnkZpMjJIzQIawXb1o52qMCkwcin+lIYq43D5af8vPIFR/w/dpc+1MRINojOQOe9&#10;N42t8vamcgcrxmkDDzCQT0pAP+X5P3eeepowAxz3pMjyTnHXpSZGHHXpzTAUY3f6r9aTucITSfwM&#10;R6Uws4Y4HakBIM8HI96c20LnOc+lRcFeVoY43Y6YFABI+UHQcdKIn+WQCY57Gq5DbuM/SnDzMOeM&#10;mgCwCu5spnJ60E/K4C9TxUILDO7Oak3LuHt1oAlAOMe1AzjFICvltg9+RTxtJ/CmMZj5qaOhyPxp&#10;xzhuKTDbhwTQITGSPlP0pwB2N+7oz859qXPPvmgYo4PQZxTSeKQ58xsg8dPekym5qAHZ+UjI5pn/&#10;ACzbvk0hxh8A+9MOd6EGgCXdiF8x5JNMLZjjwgpcZUn0NMIYSpllOKBCk5Y/KM4qTkxnnFNAG080&#10;q53kY7UDF42Zxn1qMn94vAxU5Ax944+lRuqh8kkjigQDB5A604b/AJsMOlNwdi4wOlIwUmYG4YEA&#10;YFADhgRrlxy3SlJjMgGCvFRjGRz0pcjfzQAuRyBnrSgkhumMjmoyeXIjxUYLGQjc1AFvMe+IiY9D&#10;TT95uO/Wowv74EHgDrT+eDmgBjMvmY2n6Uh5JwacQDISRzSYHagBAuG3DJyKcjsC2U4zRzz8tDLk&#10;ZxgA/nQBLkbQMUc4IJHA4qMdF5p42ec3zN070AJwAKPlwpK9+tI+M/dPWlGN33uM0AL82eUpMHeT&#10;tBHpT/l2/eoBX0OaAI8fOTz16U0nDZKH86lJUpL+7AwKj6g/IM+lFguH8SGpMt6rUTcM2FHagNy+&#10;Aeg60xDsvkncMd6blfm+Q89KjZiV+73pQTvTIoAlBH2cDqd3Wnrt8yXAbJTjmouP16U7PzH5f1pg&#10;PydiZPrzUfy7nyhHPWjIz2p/UHNADe/Wkwu0/MMVIFHlt1xioWGAuCeD3pWGHyiYYQ/d9aMqAvXv&#10;SZyrcfhTCeUxjPNAh+fmHHf1p3O+UYGSoxTOtv8A6vkHk09duU+bnFADC03lj5AcGlBXcm5SAR1p&#10;+Dh+O1RfOY5FKLjcKAJQRuBzmlHYZpq8MQFwNvBpe5+bmgAPUc9uaU7fLXjqajYja2SPYetRFvlG&#10;T25oAs5TJAfLY7UwkEsPSoQQPJK5980mWzKVJ5oAnH3iRThyxHAx3qBCDv4OasADB+aiwDSeSN3Q&#10;0xv4al/v8+lRt95uO1FgGAjceKUcJwO9NX7/ACcU5h8pIBp2ATdmTLc4FGE8p/3g+lR5AIGTkim9&#10;z8tSaCsV2A+9Cg5PUUvO0cd6fzkZAoEAUcAjJ7VE4XnkdfSrO8BRiPJweaqHcXYkAc0CIgSLrG7g&#10;9ParQB8z7xqodn2hflJ56+lXRjykJHOOKBjh068ij+E0AfMxJGfSgkBOpoGJjDCmEcOQDnPNOTcZ&#10;PuHGKfj69aBEQxxx2pnH7z5e9THtTecAgLyaAuR/xLwDk0oLZkyBQc+Z92kUHI6daAuOXO9fk/Gk&#10;bO8DHFSbSfT600gg4JFAXBQPtA6e1T7TtbkdOcVCAcjmnhnx+PBoAYdu5uD1oHYeYfypRy3an4GG&#10;+UUAN2jcKeAMPyQcU49uab3GRSAljPyzFh0PFMblm54z6UzJ2/6009SoccjpQMYwBcVWcSCZ/wB2&#10;AMVfBjEcx2jpxVYkFJO+T1ouIrKp3EjJ5/OpsfI2AKdgYjwvNHYYSgBBkj7nWl5G/j0qQDgdOtMk&#10;BBJ8vt1zQMcO3Hanc5zu7VCN3lx5x0p28DH7zrwKAHDHByeT6U44w/tTBjcueakOCv3h15oAARv9&#10;6UEENls4pmYzKflPTil48sfuuc+tAiM/6z7hxnj2pAMGTntUnzADijjGC31oAiw24dPengD5zvoA&#10;G2QAelAI2scGgAY/NFhutSAnI+amgLg+o6Uwkkqd4FAEv/LeMhhnnJxQwUrjK5HtUecBMHJPWkGd&#10;xO0jjrmiwC4Gw8DI6U0cxnjBB9Kdn5eAetSADYgEZ3GkBTl2hB0zWfIeZTg4I4FbEkIEibs7iKge&#10;OL7LMcqGyNtJoLmKgl342sBk8nvSkjcue5q8/C8spG3sKozELCcgdeKQxhzvYbTioyP3q89DTAzE&#10;x5YDJ5qZQTIfl7+tIAz8rDIqRfu5JAxRsGZOeDil+XGNxosMQFPmO4cU8t+64dTUDr8wGKbtkDnk&#10;+wzQBPwcNk9KTcS2cCkzjGR2pjFgpxGeTzQBMCuRyKa/ldROAcdKh53RnPJqORGacHGMdKYhruFI&#10;PntjdSNIdh2so471DIG2g7wF2Guemu2M6Ipdg0hGR/F/+querWUNzrw2GdWSSNea7RS2b4Z7DHWo&#10;UnM1u4W6BAY9OOayJEDsuXOdvWrloqQ27sbc4CEqSeBXl1MS5M96nlkYLXViXFqxhmkGvzFyuBCe&#10;MjvzWRILaKzYf2lIGznbnvUF7qp+2SHcdihsYHeuX/tAy3V0WiyWc4x3rinV1OylQW1jopby6Fnk&#10;HOF5ycVHaahdNuZbxnw/PbFYJcy2swaZgT17ZxUFsZo78+jcA1KqtddTb6tDsegQatqAmKkSYEJ+&#10;YngVt6NrN3cJcxLps0rNNjPQAfWuJWK6k0pI8sQXHI9/evT/AA5p4t/D0DNaqpKen3accXO+rOWW&#10;Bpt7HRWskEc9vvJBPXPOKi1e8glu9Mhjv28sqckDqarXO7zFADZLHBxWJdymKeQ+SMiP5cjvUyqc&#10;z1O+nS5FZbDdVvPI0CGBdTPmyRN8vdRXm13d4tiFljf7+Rt61Zv57ltSvpJ7w7pCcNjoBXGXVzm9&#10;tURixbcDiiLbZE49SnY2k134zuvLDhEnO5z3z2Fez6D4W1K403Nvol0YImUTOg4Unpz3JrkPCtjI&#10;11CkkhUG4BeQDGB3r6Uh8S2th4K0uy0vwxEFjtMKrLnL93Y9+a6OeMYtPczUZdCJdC0/TPCemvcR&#10;20cxtsrG7cqPUj1NYd5q8S2UqRXIAGeR3/Gue1PUb241m9k1HxVduz5ZySQCPQegFefalqvm3EsM&#10;EuyBGIB7tivMd5ysj0o6Jcx113rE812BJdSrCEYbj/FXmeq3LNc3m29yquxUA9aivdRufIiUzrtU&#10;YGBXPXdxH9luQCS7Jjr0rqo0GtTmq1U7pGdPKZLpykjE55/CtbRoNRm1ax2CRFVvmPrWTaxEXdkQ&#10;3c5OPWvQ9ADRanpmbJCm/wCb8a6ZqyOeEOZ2Oi03RzJrSLLAwy64JHBr1qx8N3MGnmX+z4hGtoX3&#10;npxzXNQ6loMM1junhkcAHb/cqHxF44u30O7toLoQwLBtIHU1yuaijtpxUXodros/h17i5ln1G2ij&#10;SYgyM2NuDzxXE+Ptf0OTxX4Zj0x90cCMJJCP9aT0+mK8lOpX8v2k/brgbmbGDx+VYFxJeyXgP9tI&#10;piYl1PU1koyqFzlyu7Oo1PUr5pwXuW+6MDrXOTalNFLbGK/dpGJyuOlUrafUrq/lij0K6ZeR5hHA&#10;qXU7Q6d4Pv7u7mjLfZnKhuDnsBXoYTBOW55uMxsaa03OF8QatcDVZ1aZneRTzn7tcZFhmuGaRWLS&#10;knIqNp/PnklYuZJLp+DzgdqsxIBv4Occ19PhMHGitFqfGY/HTry30Jdq7l/dAc+tDtsUgHg9qX+D&#10;rQwBRSYeneu484RUdvmDLgGg9JPm5pImYTSqWIB6UkpCq3160ARDBueUHFPk8tc5UDOKjXbuf5Tn&#10;1q3DHEwuN56LwaGAkTQFESRh5e3ripIzD5OoIAGUqduRVOTYFkGRtJqxZXNhHq9mtxC/lbxuIHQU&#10;CKCDdPKqxSny5D0q4juYpD5LAjqCOa67V9L0+Lwpaa1pfirT5LRmHmxMRvDDtt61yzXUE93dS/Yg&#10;heJQABxSvcCHzn3geVxmpisr2cpSNTxyM1VYx72XvmpklMZfOBlcdadgI/IQqN0aZHvVuKG4+yy7&#10;EY/ITiqLBi2d7ZJzjNWIbi6jI2z7TtweM5FDAhVJPPO+3KgSVbuFtvstuVZSwXmmq+95SeOcn60w&#10;hipyhPPBHekAgA+xSHaAQKqjGEJc535q+NgiIKHkVUdUJbggbuDTuAy8mlNrAAgIyO3SmowCk7Rj&#10;aM809o0IQcEYp6QruU7jj0pgLldycHpTCD5eMVcZIfs3P36rMGCx5U89KSYDd4WFMpk5/KnLIGly&#10;rnPQgjpUDg7sbSeDTFDBwc9aYi2xPmON1Q5+b74PzU0knedze9JtG4sJGGaQFj5S4AA5NNYYL8dP&#10;emqpC53ZOODmoStyzyEA538E0AS4BB61MiYt5yUJGOvpUaLKJYQzDpzVtnC2xjMH3vWgZQIHzEDj&#10;NKQDDgM3HpUh25Kk45/KjCiMYI3HrQIYN3lHOSQKRt3lsGkJXFOBkwcoBzVnZEbVQSCTQBd0ew0q&#10;7lliPjCCGfYfLjfhXPYbjVG9t7q21y5gmSIOknJVsgjtzVOWAJKxE8gyeCpwR+NSKsrpEXvJmKjq&#10;xJJ/OiwWJV3CZDu4Aqb92IiTESGYVXdJR5Z2kDHQ0+KWNiqmLktSA1dulSeGL9fKPm7BtJPSsFAY&#10;zMpzw/c9auzZWUEYB28EVA0M7Wk0u7Kgjn1oQEkhgeyxhchRwaqKqjOFHUdKYwbbHy34VftoVa1u&#10;GDdF9aYCB2XynNvuOOvpUwks3t+UQNu54qtJ/qVUNnBNVsESoSMZPWgC7IsRdQsY4HBqqUbzcBj1&#10;qU8SxAseR1pxYRyQtgE7xigBRF80YKuOO9AGHcbeh9avzzWUljamMhZFT5lrNDEyyjj60XGPP3Cc&#10;dKjySTyakyCnERyDTCcHJRqAAsodODyakR3W4UgAYcVCCO7D8qcORkH60WAtzzxvljbYO0ZxVfK9&#10;QBU6CzazIbaGqSGGIh8y4AziixJVidBdLvT5c8mrMgsy77AOnFQSRjzZOdwDVF92VAcYNAydPNFw&#10;pDjAPNX4Y4ZDc5ZMbeuaz/7u2Xmly3lkBmBz60hDp4D5zbLtcKenrWzpa6Q9pdi4tkQhPvE9DWYi&#10;xnPmXePlHNXJIrFtBdo9UXeOqZ60MaKdxAqalebHVo9/yuO9QY5T5xw3pUis4hUFzj37VFuTP3Tk&#10;nigRNKG8pMkYqGF1FyuXIx1p7FyuO1KiRNbzfuRux1oAZK4N0fnJHapF/wBWxCEn2qMbcIGCimmQ&#10;LMATxjgigC3BJbfaWEq8HgE9qZMIlu5dpypPBqsux7+Msfl3dqvziHbaBHyMc0AVgcxyfID70gLB&#10;Oo69Km2ZBIUY700r+/UmOQZXjigBmFeQn7MVyPX0qPzpwrxDOM8GpySP4jUJCkZ24OetMBm6ESMp&#10;kJbin4+QfSmL9nF6S0S5K9acc72O/jPApAJzvX608CPfId3NJ/Fk/wB3io2Xp8zD6UAXokV4bgK6&#10;7wOBTrZyjTpOrg7+CazYzIkyOssgbfV55Hmu4mkdBiPt3oAW6wZXABII4NZ8Yk+0XIY8djir4UZl&#10;Bk7cGmgJuZS2D2NNOwEPRh83OalG8Bh5hNNYc4KCkBX/AGsgUgHO4wpx2NV97hCSCDnvT/l8yPnu&#10;acAu9gwGCKYFZ9xYHyzndzitAOfsKLhSNvQ1XO0RjCAnNROz5jOzHPPNAE8jYjGE53U9nQ26fvF3&#10;YFJtZoZGAGNtViMAdD81AFry/wB4reQMbetRkDzGH9ash3/s/wCZAfl49qp5czK23vQMlA+fGD0p&#10;5S3IjDFid45qAsftBy/NOZ1KRny8H1oYjYc2q2UKbo/uVls8ZmCqo69agySvMjEZqaJIwsjFwDji&#10;lYBZEARCfz9KftgFsuJgzHsKhlaTDANlTTIwVMX7zA5oGJNGJbWRTEpIHy57Zr234SeNXsNVs/Du&#10;s6nPLpss+y0uJGy1m7dBk9VJ/KvGlILSYIzn86jljElvIUZ0mikDRkdiPX61M48ysaRlZH3zeW7x&#10;zThdrx4DRupyCp6YNZTLgsWCgjoK4/4S+JxrPwmvdOuLlPt2nQhGV2+fYOAR3Ir0CW2l+3SAbifX&#10;0rglFxZqjK2kr97pU6ghIzkdKtNDtVd0wBpu37nA69aQx6YwB5nbmpgw2cKAQeagUfJIQTxSLu2t&#10;yetAzQVgXXCAdM1bAxvG1SDismLzReRZjOD3NaZZQIjubpTW4E/OYsIMYNP42H5SOfSokOQvzGrH&#10;y4X5xVIBvOF44xTW+6ec1Lj5x83WmMBub8KAGBjuj+WmlW3yfIRzUwA3Hj6U45y2R2FMCAAeXmnY&#10;GOtJgnIwak2/6OpB6UgIwq+a5DnkUux8nleaU7ccntUTeYIuH7+tMCR2C22TnioY55GlmC2zBfXF&#10;KAxQBuQaeMKowiD8KAFJ/dvz6Um9c8KPemuZAG4GMcUxDwSUwc80ASknDfuzSeYoicFDkihnJtCD&#10;HUQHCEpjmgAfGAA3UUw429O1SMR02GlVWEYyoPoaLAiDDgHgcU0Bvly5q4VzG3ysKhZV2Hg9aQrD&#10;lb92PmySafzt6VUkVwRhT1HeptzeVGMnp1ouMsKDjP60o/OogT5agnJxTwflXIxQA8lS33aaPL8y&#10;bdkdKRwMj5x0qL5trZbNNgSSOqwkhc4PFRiUtvyoxUTZMJBGCTTcrkn5RwKQi2Cu6LGfvVIm03LZ&#10;C/d71SRj533eMVNnLMc80DsWW2Bmwy1Hxu65GKhJwwy3OKN3ytmIckAc0wHuwAI9egFNDN9n5LZp&#10;2wBR+9zxxUgC7FzGPxoAhBn4wox3p3zY5OamCnqE4+tI3figCMqM58ztwKjIyeVIAFPwdwHmY4pw&#10;DEHjOKAKRXMjYzxUybhGoBFSso2t8nakIAjJ249KAH7m2Y496acbjTR90ZNOBGTxSEBX5ciomHzj&#10;5uKlOfLPzHmouQV+tADgF9KX+9xRzvOcYxxS8daBjGwUYZ/GkVV8tSGJ5p+GJ+8Kd2X5aLCGYO5e&#10;tIx2q3y88VIf4s00BcElBzTAh6yISoJ5puTul46dKsFRhaj2sSOnWkBAWJYctnNSL52Wzn2p2FBb&#10;gA/SlDDavOKAFUDaOue1S4Gw5FNz8hye9Oz8x+XFAxrbNrjb6YNQciRiFI45q3hSTxmonXBU4HND&#10;ARSBHmnbuB7VCemMUDAIGaALBk5X5TSZzv5qPnb1p6gc8UBYYwOaBn14xTmzgc0Dt8oBoAcVj4OO&#10;aaS24/TinH73X6UzAyMk/WgBmASMnnPWpRj5fmFRkZKfP2oAIcHHagCT5fNf5W6U3DeWv7zOD+VJ&#10;lssCBinDJQZXrmnYB6k8k4pQ67P9aOtRkHC5kPeo/KYsTuOM8mgLk4JJzu/ClB/ePlahUAZ5OKQs&#10;oYfKfqKALGVySUGB70w7ecHiq4bcrDaetSL/AA/MBxQAnygg+Y3Xigk5PNOySCPLBANH8Q+QdKQD&#10;QfmJzRg84FHG4e9OXcJgdw9qdhigEA5NIfvntUjHn7tMyd5+SgBOfNj56U8ysAeRTDyUwOtRsr7/&#10;ALh/xoAsB8xr0pw2lznb0quoTYQQRU3AQ9elAAVGWO2mY4k+b9KkBG4DPOKcecYAFAEHAC80/cdw&#10;6GlKfKeKAODkD2pAOBJRs4BpPMdYiRyc+lJwcfKc1IkRZJW3429aAI2LssRzyaAGF3Fnue1TfLkD&#10;jrSY5HP40wJhkMR7U1l/duSSSW5pBkkfIc4oIfI+R6AInfDgbGxt49qzJ5CWnBhODjvV2YELIcHp&#10;WVITtbKj71TuxbkaEmacbOEwSc1xPjfWTaeAtbeNAH+ylUHpmuvkDqVfLAbDzXzR8VNZk/tW6sop&#10;RuwNx/ug1SSvbuDulc8Yme4ufF2r3U1w5LXbEbj71Yd23Mdq8gCqy7xp0g2c4pIRIZQu8/e610wj&#10;oczkPSGdrljzjPU10NissdtGTbhuuDiqUaOZY08wbsdasme8icplCMcHHSrbBFq4kPluSQDnj2qA&#10;uj6cyggv9apSyF4pFJHPemwBlP3u3BoBjWBH8Xf0qfzCLSMIgLA56UpjYs2Q3NNDQJKnyk0xJEhd&#10;5Yoi8xBGOKmDRBRubgL6VArwmYg45NSKf+PkHbtPQmgYxtrPkAY7cU4BBHjb9aTKqijzMnNRlpt/&#10;+pbb64oAR0Tz1KzMowePSjzVj0y/IAZ88VG7IN2VYE1SJLXbrs6mhIRiXE9xJqALK2Cxzmq4SMup&#10;39617yHYtsDtOc1QRR5n3WJOcYFUD1JIt2cFAeOuKtIcSY8oDkYqJDGMghs56GrSLm4iJJUDv60r&#10;jsWOArfIc4puW4Bib2rdsdNvp03RIzDGcCq+p289uLbfp96oboXjIA/E0mmgMsEefHhjj3q0J9yy&#10;LtXgcVRU5835gR7U6MxmblWz60AaAWMkAqMetLlQ54TGah6ocEULt24KmmA9yjZwmKFKrC/y803g&#10;cUwFSx/eKKAJR91TgVJujKgeWOKVVX7OubgZxUTxMFLC7HtQIewhKDDpnuKr5+eXG0e5NM6ZzJ1q&#10;vKFMkAE5JGTgUDLO9N4GDnufWkY5cqDk7appDqE8zBFmG1sAAda0I7XVA0SnTLzcRj7hoUW9iXNR&#10;3ZENohGZQDnvVd/M3japYk8VsQaD4tubtVi8PsyiQZMkgQY7nn0rtLfw7p1vHGbnxLCxWMbkQd+4&#10;zXTTwdSeyOeeLhHdnmm4AxbmuQxB+6ua07TT9euV/wBH8N6i+77uVxn88V6aX8Kw6ZcR2/ge2M3H&#10;71xmhNQ1Pyjs0eBMAD5eMV308pnJXZwVM1gtEcQPCvjYvGW8PWarxndcrx9ee1WV8NN9pk8zxFEo&#10;BAbHIz7V0lwbmSUsNQvV3D5syHFITOLGIfaGOAcEmu2GULdnDUzaXQz20LQY2slHi9p3x8/yYxV5&#10;LDQYYpAlzDI2zlSOtVsjI+Ybs+tRSIGaBi0ow3HauqGVwVtDmeZ1X1Nq3i0dbRl/sKEbpPmPXHpV&#10;C+h0r7RKG0yEjjcB6U3e8cTqJl5X1zVJiWuixlya0WAp32M1j6vcsx2WgG0MqWUZIHMZ71PHJpcW&#10;APDkBGOgYVRJAU/MRnr6VG2CeSaf9n0uxp9fqvqaL305BVN6DB2hT0qst3eoVYandhg/UuT+lUZB&#10;wpVsn+VN2SCAEv2rWODhFWMniJt7mv8A2kWklLx2zNgbsoKjL6fKzb7G3z/s4FYezc3R+TzSqERs&#10;4kBrOeXU5q1jSGMqRd7ly906GWzaS2iDkfeXuK46WKZL64DiQEDowxmuztriZHjcNJw3ArfgTwtq&#10;EM8d3HHDIFxvUYP1rwcVlM4O8T2sNmcZK0tDyPd+6b584bmnkKDD/pJ5HQV2WoeFnXVrsWfiWwuE&#10;3ZCu4U1kS6Rf27QvPJBtVhwGzXI8DVX2TsWMpvZmWgJ2gRyE55q3BYX898saWpJI7HrW+l5oEVlA&#10;G8Fu7qv3gx5qsmrxw67JND4ZNuzJhQSSKulgpSlZmNfHwgrrUzJtN1eO4nR/DRCKP9Zu5P4VmvHC&#10;t1GHtblWz0KnB/Gte71PWZry5eTUlDmTIAHGK6DT7+xbR1F3otnKqgZYqMj3rtqZPJRujkp5vFys&#10;zhB5Ru7jCgDPrVkRxGMH7U6bfusDgitPxHp5SS2v7WxC2k+CChyOPX0rnkli86INK+NnX0rxatFx&#10;dmj2adRTV0d14f8AEviTTr2FBqEs8KvwrscqPrXvfhnx1ol2sMc155T8ApJwVPsTXypkbCQ5PPBp&#10;ElmW9hzMy4b744IrlnTvsbqTPvmO6il+xtBJAUK5Z1OamLDzJPlNfIfhzxhrOn3dvE2p3NxbhhgE&#10;/Mn+Ir6D8OeK9B1CyVV1exSUKNyOwBBNYyg4msZpneIq/aVJIDY4NX4gwGdqn5qzEaJ9gFyucZ3K&#10;c1qW+4wLl+AfyqVoU0WwZC8RHApJN54LnrUwXp1xinbeGIX9aYEK53HkninDHmdV56CgjDgbT0pH&#10;HytyQRjFMQ8tk4EYqIg7gfU0oIIUf1p5BXGWBHbmgCMgfaFwegoP3W+fntTjtwvzDNNP3eRSApS4&#10;O75GzVKOJjqFwwY8YrYKpsblc+lRiJRv+THPansBVZeU+WmfNul4OAK0fLBRAR9DUciZbGBRcCkD&#10;8yfvGyWq4MYBB/hpmwCYfKOBSg9cpRcCYLlT1FNI/eH2p0ZOD2pXZMOTjp2oAj7txT8eo+lMyMgF&#10;x04zTznyI/3q5LdaAEx+8OQKkG3a/J6jnNRMRuOeTjjBpAW2yEAA0AWCU/dDeSSORURYeb1xzVZp&#10;MNksQccYphcBnbeuSfzoAtgnzOnIp+W5qmrnzVOMhh1qZmIlA2r065oAlYjcuMZJqMlRcKm4Z74N&#10;R7h5oy2BjrSL9m8xxG0rOW5yKALWRlR5X40HYFHJ46VCSVdA8gLHp7U4OmWBCjjigBCTk9eTRg79&#10;3mjpyKX5QjZXjIxzUm1VVmAPT1oARA5BwoBz0NSFWxn5M464poJ3KdxB7VISSjZUBt3FADSuTyOM&#10;U0iPafkGRilffuXce3QVGG4HTnqaAAg5GFpduQcAYoGPY0oJ3H5MUwInQYXB60wABjx+NWcAkCkK&#10;r8g+XvzQBEApjcHP1pFKeYo3jg9KceFbL9qrBsM7berUgLx4ZcdKaS3OAKh3nzF6EYqRTlCQCeaA&#10;GOG64OcU1Adpz1zxU/zbx8hpRt35AAOKAGAcdKXB4AIGDTxtBGWzRJsx8rigBAW3Nx2o3cNUfO9T&#10;kg4pQOuRQBY4MWcHpUfzeY3C0qkf3uKU9TxQBAT87fuxxShj5Z+fPNPKN1wKQIflJYYoAbkEjBpS&#10;Wwxx0oCkHlR+dOxwfloAjOfmIJ96cM7aXnHNNbofkoAQkZXnFGFJB3cg0hHynKUmSEJEeeR3pgS5&#10;O4ZyeKduAUDPPamd2yv8PFMwflJAzSAczZB4PWq+5hPjJGamyQxzGcUmEY5I6dDQIcA2RwPenDp0&#10;pwVvK6c4OKYA+Mn1pjAkb3+XvTH8zGQB15FLx5oBPWl9ck0CEGfWk7U7Ycg560ENtBA70AM2v5hI&#10;zz70uGG/gUAnzB8xxiplwV60ARDdjGDmn7RhuKCBwTQThFIAzmkAh6NgUm0+UxB70jMvA3DrQSQu&#10;N2OKAFUDa3y/jSOqeWuGJ5qJjJj5X7c05d+xcoenWmMBjc3PNM/jPy9+KlwBI3yUmBuoENXImbry&#10;Oafn94vz/pTcMcc85pr7tyYSkMnDDf14NGfncharAuHUYqbI28kc0CFy2ZMxj86QH5T836U0586L&#10;in8gn5KYwJkLcMKbnLuQp96cSQAaRc5bKgUAJnpxS4yhwRT2GVGPWm9j+lAWAFxxgYpuB5rnaakA&#10;GGowPLOc9aAEwfypf73OaQ7Q0Y3EcfnTTuyTnFAiQH5SMDFPJGxjt4zVY4w3IpyMRgbe9A7kvAb7&#10;vSmEcyExEjsaDuLvlevTmnDPltlj1oAiCjJA9e9PPVhnkCmnaHlJQ8+9KM7QaBAF+U565oIyCMDg&#10;0ueTlM5PrQNgk5fGaAQcbVIFHduKbkbm5GM04Hk0AIc80mBTuc5zSZ+YHFAAB+8Ix2pSXwwxjBpD&#10;940Y+Qbic9qAEyeflp2eKjOQx5HTmgkFaAH85PzcU7jOdnQ+tIuDjig4J+5QAjOeeelV2Zgz89qn&#10;P3FJQZzzTHX92cLQBGr/ACMcGpFI/e5c5ApqJjeD0xTgOSdgoAGIMPGTzSAEwk7e/SlCgjkAfNwK&#10;lH3M+XggUxDVUeQx284pBgv0/GpcjZjd2pgyFPp60ALjDHjnFREnLfN3qRj055qL+78/f0oAUFPN&#10;XnvUwZPOIJxxUJGM8ClHfK9O9AEhI3HDLioyX/vcVG+NvGR83rTlYFEzxx1ouAvH50HyCr5lIPam&#10;n+L5aYceUwMAJoAky4jPIP8AWlGAfuiojny1GOcUob92SRg0ICcsdx4+lNAUyudhXjpmoi/yqCMU&#10;Fvukp0PJoAlLfMRg8UpOVPNN3As52ZJHHtQM/LnA5oAjYP564fj3oCkiQ7O4qcqu1vmOCODUY74F&#10;AEfO5vkNJg+WwK1ZUD7RGTikdR9okNMCJMBlPOKsgrl+MdKrE7WwF60bv3nTAx1NICcleeBwKZ8p&#10;GQ1M455pC2HUYFAEmG3p8h780mWDHinhsxkFf4eDUZzsOcHn1pgQEHH3KeoBRjuFR5GDQD8oxk89&#10;KmxbJ1Hyk7eKafvY2GmbnwBhsVNGfkY98UAR85b92aUBcN8mRSZcs+ccGjIyeaAG+XH9pVhwCKkX&#10;JK8sQM80mevy0/PygBe9ADh16UEDaeB0o5x94cDmmAtvPy/SgYbnGz5Rj3pobL4wcZ608kbRTMjz&#10;DxjigQpP74jZwBzSrsKk+YMZ4pvyAtzye1HHz88fypAPwmSQW6UwKQw54yacM7elP/ukjrQAn8eM&#10;0hVf3hD44oCku37wcCjA2tyTzQA0Y2R/vD37UwngU/jB4qN87h2HpQApfBHFAMmG6dKjwfJOSSKV&#10;N/mJgtjHSmBMHbC/N+JpeS4J5pq45G00453H5qAGkA7+uOKTcBxz2xTuxpjDJGG5zSAkJ46Ui42d&#10;B19aYd21CccCnKTg9CO9MbA4LHil7/eFBC7V/en3GKXAwcyH24pCEVpA5+UYp7bTB90k5/KlwDnL&#10;cVG/yoB5pH0oGBPygbRTCB85AFO429aQY7A0AJl8x/KMd6ASXkAc087cPkHHFKMFRhe/NIBgEgQ/&#10;OCc1OCPKbLc7evpUZwAefwqIltw+QYzTAnyCind60z5inSmgtgfuzipAPlb60ANIbyzx+tNG75/m&#10;47VOwyg5GAOlR9zxQIARvX3pMfvDmNseuacu0hvm5FK3MDfPzmiwEfzbyAw4oBzwcUMAFG1CTxmo&#10;yDh8ZzigB5faARGSCasruM0Dhlzt6Vms7CJSG5zUJnKc+cQTjmlcDZZvnbcqnnrVd/L+bMdUBI5W&#10;YmU7eMYrStrd50Xa+7n1o5hqNzPdWOQo7elUDC5ZgTnGe9d7BprtAQtvk7etVJdE1Jp5/LgJIPzj&#10;OKhzXc0VKXY4giMRuSjZHtTothjOA3JrR1GGWCaVXtAozjFZ8QO4kMgFPQnlsSkMJFxGcY9ajIyi&#10;nBHJqfPzN8wp3GBkDp0xRcLFVs56H2oyBIvznJFTOr7uHXAqu2Sc9DQKwMRkfKKU7ti+mKi3ISfk&#10;OKcDzyxwR0oEHz7FIhPWhhhY8y45p+47e2Ko3k2yBSIzyOB61E5KKbLpwc5JLqVruaFZpEKBVZTz&#10;nrXONHbpenDoQSSrVrx2slxLKzzAKFJ5PSq7WkQcg3RIBIJz1rw6tZ1G2z6nBUI0oruMskR5ZMEE&#10;DPNZ2rXgitJITIMMrY/D3rodPt0ign2txuzye3evPPE09rJ4lv4IwcBsbu5I9K5Zux6Ckc+9xuim&#10;+YEs7ZBFRWkaLcu+3B5/CoI1JunQowxVkTWke5ZBLlhwAKyZVydseeD9oxk02WW0WONVcuxYYAq1&#10;YafcXl/KS8ot1+ZmPHHpW1b6VZL4mswLQku+FLc7cVEpco4PmdkdL4Tt55RbK9kACwxnqK9caARa&#10;TEv2g5KDC4rkNLtWhjgaORxtGQcV0sU881xCZHYbWGTjilCSsdCp8r1Gqkv2gu8IHy5Ge2K8/wDE&#10;Vw7LqcqxSBFyAcYBxXaa3qMEYiRZFCrEfx9a8h8Q60LnS4bOEpsWcl8DBY0viehM3ocpeXrvbMPO&#10;bzW3Ar7VFoUMD3OozXBGElG0GkezvnAnizuK4IIwOKmgttWMUiCynOWG4gYrvVGVk0cftIrdno9r&#10;faJFZQOJo4nVBtAHWluNfbbN5M0Kjyjj5eSexrkI9N1WSGEG1ujxwoFa9v4f19pV/wCKek5UfM7Y&#10;20o4Gc2EsXGPUyXu9duGle98VCUB22hYwoA7DisicTtHLtMvfbtWvX9K8HXUscbXWsRRxqct/hXX&#10;p4d8LJpwQWyN8uN3Gc+td9PK2tTgrZrHZM+Ubn7eGUNbyndJ/KmGF/PxJGqFlG0k819J3vhPRPtY&#10;OYiWIxisG78FW7XAZYiW2/KQ1aSwTRMMfB9TxFFvRd2yR7eHGT6iurhvPKgVWdgzxgBuu2uy/wCE&#10;Q1FJHIJJHQ+lVz4X1HgFWxu7jNZPCSZ0RxsIu9zjTNd/2xG/26QENndngis7U7iCTU/luBu2/MB0&#10;NekJ4Tvn8wm9kVQOuOtLD4Mt/t4Zpxy/PNZvAPsX/aMN7nmNu+o/ZpVh0qR2bgH0rpdE8Lavd30E&#10;s6SqhlBYkkA17BaaB4etbW23aaGbAO8+ordDWyWLFPLVFT5dorelgox1e55uJzdyTUTnk0zQdN8H&#10;SyeRaZS2JZ2AwAOtfHnj7xLPrHxD1KC33pZQXbRx46SEcE/SvXPiz4udNPl0u1vADIhWQo3IB7V8&#10;5rbqqxHYMg5/OvXw9C2p4GIxUpE9vGEtYuUOB1q4isJdwYc9arqB5q5BAA5561bTkSEdMV3HCIwI&#10;YjIpu47SOOTS/wDLQDJOTxSNHmYYfpQA5kUiHGMk0+ZALVAUHK9c1GFcS8ynA9Ku28atNM0sNwyi&#10;M9AcUAYmf3v3eM1ajLCOQbQfeoZgv22XauF8w4GaejfNjHQcUwAp+8kPmY46etMEatC+YBkmph98&#10;kp+tPX7zEKOlAFYKQkaG4uih/wCWe8hfy6VKq/Ko+XA9BUwCmIdN2eaaBkyDkEdKQiMIv2lW2DPe&#10;mXEZZ4yWIx2zVgYD4Mi/eFOcD950OVp3Aqwjc5zu46CrTW8wtg4UbfrVZN6tjIznpV9JX8jHnHG4&#10;ZzQ2A3bEtmcud2ORiqxbhsOeoxTriQG8BVVwV5GaZ8uAdopAAMnmMGUdM8UhwVOVoydzfMfpQOnW&#10;mAgQGVQGI+U/jTd8kcrAqT83AqX5tvApjbiRlenWgLAZcse3HApRLlwuVNRsiDBwc55ApipGHBVT&#10;knvRYGSlVDucmkAUr92kbmLBx1qMyBWC5OSOKALSLCykMR1qVY4vOTcg2dM1SHEZPmYz1yaczMVG&#10;2Rh7UAW/I/4mRRbgbduaqO2y6KnO3ccYp6yOsjEytnZik3J8xMQI96EAxi/lMwc8ODWhJc2UnhqS&#10;NtPUSqBhwazHKeWQA3J6VETGZDwc0CJoGtWacSAghTk+vpTAVDY2HG7g0bFIk6A8UjJJuU5zgdKA&#10;Htu2uCrcjg9qt2iF47hmv1UiM4z3rQ0a50NIb+3vdC81JrVxv7o2OMVm6fa3zajqESwSzZncoAOi&#10;54z+FICMJcST3AQA4JwM9ahXz1mQeUylZOeKstHfRazKRbsjBuAaYZnN1ceZt35+bimDJJ7pWMI+&#10;y8BcGok27wyoBzTWMBXGwZB7U9Sgbqo+X8qAJ3JKL8ucUis+xxk7SOlQNJlz8wAzijcRKBnqOKQW&#10;JNq7QdoxUZeRGOC2Cw71OiuYiNv61VucC4gBYgc/jTAnkWP/AEci7U8cik2RGLlh065qopUrnJ9h&#10;mtKztxLIG835QPmANAFIH/SUG4H94B9K0r22jjtrJvti5eMHHWqN3A8V4TsO1n4OakdlMFvl2OIu&#10;M0MCoQgkUiRsmjkSffGPWpMZGdgwDS7E28A5+tAAryA5CqcHvUvmRtn5VHrmq0iOJBjpjoKgP+ui&#10;JmI9RQFy0+0Sg5G3PJp6q5gcqrYxVd9rRAAHgfnU0Mzo8YLDHpTAeirsckHPegSSfMFlqWWe2E8P&#10;+jja3UVbigjkWZo4VA25IzSArwvi3m3xgk9DUDFCzfKPvVbkS2wQZsY4Aqrtj3ECQGhCFB7eWafn&#10;gcVGN3z4HSnqkjS4AJJPAoAa5Yxjg9akESLB5guJMkcjNRzRXqyx/IBzUq7vK5XnFIBN6lXAixnH&#10;FJg7wOBkcUySOTzVdZPlA5xTVaQ5PftmmBaAYwkhe1PjDCF8sKqI0wA/eAc+lTeYu1skdOaQDJMb&#10;hliMk1DtYR4LAjPGalOCGGOKCuAuGJ4pgNTAU8frQWcFCAcA+tBxs5NOURlQQ+cdRQBehV3XCzJ0&#10;+7mphOIhqKPaIW2jaT2rOjZ1u42EhUqelE7b59xJzSAcWBVzs5PJ5pEBKodp60wFQpB7ircasLOT&#10;jI280AVpUUSpuUDj1pABt4PbimyYKud5PpzTYslTwTg0wJN5EbFlwKRXUwMRCW5pzqDHyvGKmtfI&#10;RZkkjVgRwfSkBEOY0BjX6UhwHPzYJFSMq+c2JBgPxUci5eMheQaYEgLMhOfu9xUbllCkxE81ZjC+&#10;Vjdg9wKQhDI2SMA9TSArBunzdqsxxvIkuFThfWoZPK8xSoxjrxR5y8hC4OOaYEeGEjnym4brSSbm&#10;KkMM5q0ssZ09lfGee1VUAMk3y8DpSAchyANvbmmuoLJ8x61NhcOQB7ioJHA2/uzyRimBZjmh2mPe&#10;F+XBqAqFMhExOWPNKkAbzH8ofd5OaD5fyqrnI6igB+//AIloG85/lTF2+V97nHSmHbzx35FDGMhQ&#10;pwQKAGtnYSEXoaiQuVfMIHPHNTfKQetM5GfkB4qkBMm0W0w5yelRhn3ygscA8U0ecVkIGADUgC7R&#10;83JFJgPUn5v3ZxSgZxj0Jpv7weYdoxipbN1Gs2Cyj920vzH2qQIkbLDEX8XWrsbD7S2IVyQM07V/&#10;sH/CQW62gAjVBux61XwyzowDAhRQO9i5pOq3ujfGDQNVtLu6SSHU081l4UoT8ysO4I9a+97C7tNQ&#10;8C6Nqdld27LPpEbsF5AJHOK+ASEfSr4SpGRIhGMda9X+C/jBtN8XTaBf6m7abcXwS3mdubWRuAPd&#10;W/Q1jWjdG0H0PpiVZN7BtzHOc+lQ7OVG88VsXsTJMDuVgeQ46EHpWYwPmfd7da4zQjyQvGOQadGF&#10;8rkck9aQg5PFSKMRnvQMmQ4BHykZ/KrCiPL/AC9RVVcENheh6VYUjYMHoAM04gixGBsToasjGz/V&#10;1BEF88Ag4xxVgEYf5h2qhDuBim4G9+O1AJ3P+FPDHcoMQGRxxTGiLPAPPWjB28tTin3vm6UfwD93&#10;170AM5C9KCfkHz0Pjpn8KrSlQw+YdKAJyR8hx2puVwOKrBspH854bipufmwCelADiemRxSD7rcUA&#10;ZYAj604Bd8+FJ4xQA0dCcd/Wm/xdKaFYebl8jdUmDlSD3oAUZ2tmLIpp3YXnHpTyCCQXPNJ8vQdq&#10;AsAyAp8tfxp3ykDIpnOW4o/jHNIBWZiqjYMU3nZ2NPCptkAOcCmEja2Oue9MBQpIzkD1qJhwOOjV&#10;OpHknIxgVAx/edhxQFhedp96kGdg4zmmA8dKdwVxvYEmiwDuMt8v61ESM9acykSn94MY7U3HIpAG&#10;xySxkGPSotgMjcnk1OpIDASH6U0538KfrQIao4GacANj8dSOaAOKU9uaBjXID8q3TiocsHkOM81Y&#10;ZSVHIzmmbT6c5oEMD4zlT09aDcZXleB3ppUgn92c5/OkaPJYGIjGOlAD2ugHiUqcEcYqZJN0bdfr&#10;VXylE+7afxqYE7jxg/Si4FsDMQbfgDrT1AMTEOOvrVFmYRsCePbvSpIVjbnv060xl1h+5bkZz0ph&#10;2fZlBAzioVc7WOB9M0ikls5OaAFJxt+XoDTQRgHmhg248Uwbwy/ITSAsZGwgr1phUbR8/FIOVan4&#10;JJGD0oQCf8BphLddtPIGzrTSr7wd/GPSgQDdk/MRTtz/ACDyx9ajPRgDinAt5ZXaPrQA/Dc/NQAc&#10;8rSA04HJJI7UIY3+FaTHzPzTz3/lSHGWwrZxxTAbkbx8o96jYfvPvDBqUAmJhjBpCAANynr+dIRD&#10;vUJjDUu7ntSuIdrfuqCqGFQFOT156UDFUv5UrAtnFKAxWLc9ChQGH0pxxv8Au9vWmA3Awec0zA3H&#10;5alHU/LS4+duD7UAM/hb5DjNOxggEU75djZNMyPlHcmgQ4AHjBxRj5QMil4GASCaOC5+YDigY3uM&#10;DkDmj/lmMKfc0pUZPWgH58ep5oAQjodrU09f5VIcgMMjAqEjLg4PtQA/jZH+7x75pRjyx8wOKjdj&#10;tYYPQYpAfk4LdORQBYQxkH5+M9KkO3zGxjkcVRBfslSo3P4UAOI+Y5NJsyVyuM0/A2ilOeenAoAZ&#10;tUOPl7U3adzYkI5qcn90OBTD94jPXpQOwxeM9aMPux5ZFBBEi5xSk9efrQAhU7jyMYoxyOKkPTqM&#10;0w7w5+Q0AGP9mjAAJwPrT9vzMSDSMowck0AKMYHAoyu85HamkYXHtUfOMbqAEd4i6FU6U3cxVQFH&#10;Pel2DLHAqRUUsOG4HWgBVyTzAcnp7VIM725o5wAVGBQfvE9eKAH7sRn3pvylRxThk/8ALLjFR/Pl&#10;v3BxmgAOfMB2mpQX8ubnGQOlRjOQM1KOh47UWAb/AAoQo6UuOPu/rTgDs6HrTvqw4oAP4Qc96HfE&#10;XUdaax5GTVWU4RuuMUmNISaTMEgyc1mskhdcRZHJJokde7HrVSeciNVVzgDJNCQmrMyNcuzb+EtV&#10;cyqALZyue2BXxJrl5Le+ONdn88sG1N8k9wDXtPxW8U4txp9tfKZGUq5U/dXvXgKFNsYVG5GWJ9a1&#10;pUne7MKtRvRE7t/o8ZCr9zmoYHYPISXPz0OkjFQJMAMMU+NZE1ez3YKlhnA611GJr26TySb1hYNt&#10;4yaJJAZ2RlGc9a37aG5kNoF0iY+ZD8rKvUCq1zp5U72t3H7w9e5o5W1sDmloY+2MLKfLH51XeRt3&#10;cDdxV64hlSGNn024KdmHSsmSaIoxCODuxtIoaZSNJLpxZsnkZyOD6VASCnQDniqaSbcbhkEVJ5qs&#10;+FtGpJgSr1XjPz9c1fxmAYQ/dqnGp8xCSQB61dhkjQzh4N2TxQwI8SEA+WRg8VOzstjMAI2OKXzY&#10;jFKPs6gE9O9R+QrOjfbAuFOQWpDsZU8jGRmOAAKyWuit7Hsjwd1Wb5gL6VFmJAbrWSAPPlO05J5q&#10;xNGpPceZYxgp8+4Uti8Sa0BI0Zj28n0rNLeg+vNTQQyTXxCGQljhuaTYzduBp809t9nsCME7mHQ1&#10;JFaTtJFt+0ceimvXPhz4A1zWJ7ACUQW5f/WMuc19L6X8K9Isryza48c2UhUj5fs46/nU81nqTc+V&#10;PD19a6fYQhtEvJJ8ZRXQgfrWH4r1fxFqNz4ltptJ0uO1meMwpGg3Lt9xX2V4tsfCVrouqW7+CdCm&#10;HkKpfy1DHPcHtivmjWvD+/UnOn2N580h28Ejntn2rohDnWxzymodTwh/NRiot34AB98VPAszqzCC&#10;QdMcda9Rl8E+L1t/Nm065aNuRsjJyfwrNk0HxFDIFGgasFAPSBuRUyp2NY1Lo40sAIt4IyaU/e4f&#10;gjvU2pwTxzqrLcxnzekiYyfxqnjL/wCuOdg4zUFplnB8sfL9eaqnAuSxcbakjfdeKnl5OOcGrcdr&#10;I07D7NdE7uQFJpqDfQHJIq73MQChsk8Ux32l98h4X+9XU2mg65NCGjskRP8AbOP51fi8N2yXLfbr&#10;j5fUHiuiGDnJ2SOeeLpwV2zz6OYS3IEcDHJ4A611Gj6DqVxqEbvbSImc5buK7Cy0rw1BcNJbeHd7&#10;E/NK5z+QrYmnkSGzVbqMBYjkgYr0MPlcnL39jz8Rm0FH3dWQ2tnotnLFuihaQLnlehpby+V1Yx2l&#10;kv0XnisSaW5kuWLTNwxxx2qMEfMPT3r3KWBhDoeBVxtSo9y+LmUxSYnkBz/CxFVmZ2LhriQ8etQE&#10;fIfm700GTzh8y8rx613RpxWyOZzb6ssxgAMC8fXrU2DvcC5GMdKyyJlkYNI2AQQM04zR+aOXHy+t&#10;VyCuWWM2XBfgZqITERMpL+x9KgZ3JfDkjFRHzMOdmcCmoD3G3E9tDab31AA56VUTVLN3hVr+Mrjg&#10;D+Gs/V9O1m50S4kjYkIpIQHrXDta63C6ONJvT8rY61w4vFypbLQ9DCYSFXdnqiMjwMVvVJ9N3Wgl&#10;sW+FYkn8q8ps5tcDLOPEchxLjyiMYx1rpIdWvPOhDKMhOo6ZrClmUZ76G9XL3T21O0YPtOT24qHL&#10;bgDK1U7W/t5LFgygOD61ZQOzu2Fx65r0IzjJaM4ZQcd0OLnc5A/h60u5vsyAuSd3emEANjeSQORS&#10;NgxuSxHPWrJJPMxKCIlz9KGkGCTABk8jHSmDI8vkVFNLEBKm8gkZJx0obS1YWvoE1yiQkiGPb65q&#10;C2vrJ9VtczRp+8xvz0ridRvWGtSL9oYR7yAR0FVreO6fUwEt7jG8FZc/e/CvKq49c3KtT0YYFuN3&#10;oeyeJLeCL4b6NewaldvOWGNjkDHfpXI77u60K2X+3JoWaPqxzg/jXTQAz/s9eIYWvD5tpDuUMeSM&#10;dq4DTZp2sbnzLSUZLCNumD9KxzDGunTSW7IoYf3r32JPsviOC7G/xHa3UJbghBkVZuVuDoEzCMZV&#10;cgkelRWN1Kuvz2s8ExMjnymJzW7eq0Xw98WyS2uCuwQnHXNfLxxNSLTbO6pBNWRxEV5517DwVO7B&#10;+orqFLjw42U+ZozuGOtefssg1SLy5Ar+cr47Hviu8XUrSa2sUj0tVl+yBXUc4IFfZ5fifaxszxsZ&#10;h3S95HQ+CJmurnxFo1xC0ltNYSNGG5MbgcEelcHqCfZvFevWrwkNFqDKM9xnivQvBcb2/j/T7yS0&#10;mVGEgZiOORVf4jabD9os9WiiIVpgs20cEE8GvLzjDNvmS23PayfELltJnEpIBEg3Dp2pH3FJP3/W&#10;qMTAh2XHyxjdVyNiVJ8xelfO2PeuPSQrF0UuWAJxV+MyIUkTU7lJQAQ0bYI/Ks0lAg5BO70qfPyM&#10;d/VRmk4pgmeqeEfGetWeq6VDea3cS2xuQplbloz7+or620G7tr7Q4pkkiJMCk7TkEdiK+DPDcNjP&#10;4zMM1yApGAT05r6l8BSSabqdvY/8JA81uRmEseVB7fSsZ0uqLhNxeux7gCDcY5+VcHio2yS3ykc+&#10;tSqU8qIh0+YZJFQNLHl84yDWB0C925zmggbwAOMU1WTEh88fTFMJ5H748e1FxDDuWZyNvU5qMyg7&#10;wDyaJGBLdOnTNRJEMOdwpgSIWJzsPX1qZc5/lUYwCevFSIYyZcyjP8NOwXFwccxjPrmgAkHkVDLK&#10;uU3YP41E00fzYc8D1pAXTuyoO3FRSEjPuapPcJt7+3NRtcMUxk/nSuBdJHlHCc455qJSBIMuDz+V&#10;UjIPKH73vR5nD88Y5pAamYjG/BAx61FuXacMCD2rOaQeQcOSOOKaJSPM56YoA0CU2DKEfjTcjDel&#10;VDLmNCc+1MkkOD8y8L0FFwLm5M/fH0JpiyYeXkj8eKzFl3FgVI56U7edzDPpRcLlxnO5iSD681Fv&#10;BUcHr3quXUmTBPamZHOQaNQuXBI+G4GMCnNL8vfIrPJcNJhiRkZFPKqV6uDRdgXPN4l/eHJWo0ur&#10;lGbFsgOTk1UGfOk4/wDr0h5diadwLf2gs5JmZjn06U9ZU+0sxjY8cc1n7WwcMBzzT+cx4ccCkmBo&#10;ee/ln9/j5ulW45WZMiXCleh7VjDGH+XgGpo5cQuv+TRcDZDHJG9fzp4MnlyYkBJrHR8yEgEHd61e&#10;VwHAaQg7aaYFomTKDe33Tk1Gsb7JP3z/AH6RHXD/ADZ561YDoMkrnIpgMGQyACpcHBoBUlSE/DNN&#10;b/WfeoAdkbwcVGWGW4PWg9+MDFRsWw+EoAdkFTlc5puwYHy04A7B8napMfMflNMCttOXIapoRgpx&#10;3p4AxkqOKeFGGIXkGkA7aTODvXp+VIR9/gnNAP7xvl+tJvQKMjmgAwN7fL25qHjd93jNBkT95z9K&#10;T+9lx0oAByV+WnD7rHNRjAc9SKlDjacDI9KYCj7q4GMg09S2EBH41EGB8z93jFTLzs+akAuX3Abc&#10;0vzbTljjtUmFEb/OOlVy3zH5+fSgBc/OfrRzsX5ajDZIztqXcvl8dc0AM/h6de1MxxjFTnBRs9qj&#10;ONwxTAb3FO2j5TxwaADk8/SlYDb0oAaT8p5puTkelIc5fj04p4UZYljytAhpOSCFyD2oUjcR5RGO&#10;uanh8lRl0BxnFQyMpkY7VBLUASAnk4+lK2fIXkYPSoQw2AZOAaUupC/vBjFADMHzVI6d6dzv6HHe&#10;mlhs4UYzSBh7+9AMt4XCc+tNYL5i4bqKgEnDLk8U4Nk8ZzikAhB3nGPelVsRsOOvWo26P15NMCyb&#10;X5z+NAD2Yle3WmAg5+b8KQ5BOATzQA3P7o0CD5cj5M561IozGmQcDNIF+/8AL6UvzBGAIwOtAxV2&#10;5YbOc1JjJbEi9OlQg/7XXoKAW804SgCQkjb8o5qLJ/55859aeclGyKCOByTQADOW4oJ9AaTuKYc+&#10;eRjtTGBwZRyBxzTgAV6HFR/IfM+Q/eqZd+2P5cCkIADj75o52EFieafkbnGPSk580llA44pjEGNv&#10;+r/WnjHlj5expndvY0uR8ooABna2RSKDvHBoJGeGFPVlCnv+FAh3OOlHHlABB1ppZdrYx0qDf8p5&#10;NAyU/fHycmg9Gy9Qbjn7vftUgKmNzgnmgQhA3rThjKZUdetRgncflp2fnAJoAkJPmgBASOlOAPmt&#10;9OlR5Gw4H69KeDhzxzQFw2j5js60DhTS7h5Y56GkyN8nXtQAmD81MYZY5QY7GpOf7v60/jc3yfrQ&#10;BX5DkeXxThtyvvUpxluO9M42nJ5zxQAjZy/BI4/Cj+E/LTsjGMDrzR8uWO4fnQAq48uY7QORQTkg&#10;7u1RkjIxIcU4ZIY5GMUAJg+YflzxTQOT8vfipR5fl8SfhSfuxA53mgBwHXjOKaSMdKaC2JCE6+9G&#10;QWk/dnqKAA52npS8bhyM0nbG40Db5kmFPUUAGOG+Whs7Bgj609iOc1HlM42nkUAHGDyeDUhIVGPG&#10;COKjjJxPx34FIxB3cHI7UAHzZXGOnrS87MZxmmDYzSN58mRjA9aU53nKEYHFMQhOZPu9uaTHA4p/&#10;OzpmlCku3zfpQAwbiW44FAzsPPapCvD4x1o28jLjrQgK5xgZUcHikGOPlqSRQH4UkUo6DCCgBB14&#10;WgjMfKsOaB95Rg1ISuGB5oArnOOlIo/eHKmpAD5q88elSBfnY7OKAIGH71cIenSgAgEFTVkKc546&#10;01v9aOBjHNADMH5fmA4pvzZ/1hp7ZKt8nHFIeeijINACqXwPmXHepABkEIOfeoTjnCYyKYGKsxDH&#10;NAFog7F+YdaacbmGQTjiq4diW64zT8n1yRQAHG5yRmom6f6sfWpODznFIw+9xTAjBO4/J+tSKPmP&#10;ynnvTAPQ8VOpGMEUrAGDuHH1pCB5ZBY9etPByp+YYB5ppICSjZnpRYCvgZOFOcU4LlGxnNOIP7vm&#10;ly+4EYFOxY05zHyOBSgtz8w4pGycZNAz5ajuaQCfxseaYx+Xp3p53b1G36UgBIORg5oAYD855PUY&#10;p5JC9ql2D5+BxUbADZnGeaQAHBP3wKcTwf3hx2qAA5OSuCacCC/HtQA/KblwT+NL1LANgilKtu5A&#10;9sUgA3nJHNADcEucvxikH3Wzk81KQNxy1MJHmvgdBQA8EFetPH32y+BVcEHAC0/cMMMUgHMcSDEj&#10;8Ckj3kSDijk7Dt7UfMC/ykcUDAkAAh889Kb1mbikAbOMfjTjjccUCDkkDA4FHQSfvF/CmcbW5Oai&#10;4EwO48mgCyCdsfIxQSRIaj3ADG4ZPSmhmyuWXk0AWVAwfXA4zSd+tQ70W5QbsnFP3AsOOTRYY4Kp&#10;x85+lM2sryfSpvlw3Paj5trc5oAgUtuOUPWn/NkkA9OlGPlbJ5NNYkBeWHvQIfk4IprEeavPUUwc&#10;gAjIzxT2G2MkgH0oAQbQgxmpI9hQkr+lVsv53K4qdPu9B1oGheNrY9aMkBgAKkwCjjPaom3YOVI5&#10;oAQh2VxvOQetKF4OWpB/rH6jgd6l+TyTndnPFCBDRuCkZqRMbJM9aiY4yCeopu4kfdwe5oAmJ/21&#10;NRc44JpB99Mt35qQFcAgUARlsOeD0phkQZJOM02Vm3N8o6nFVWztwQDwT1pCLIfhvm796iaQ7JPn&#10;Tj3qkZT0LtUDFMqQxHzVPMOxZeT5T861RZh5jnccZ705zHkcn7hqnOT9jdmugoU9T6VnJ21HFN6G&#10;jHMoRsKCewFbemXUUGrx7yxRxgexNec2Wq2n/CUEG+QRKrjd1yauxanYnUbotqZVFlJA29a82viW&#10;3oenhcP/ADI+jtNhuP8AhHJZY7m3LPGSBnpnpWHK3iJGvEe6K/vDz9a8osfGL29/FGLi6MQYAEk1&#10;6Naa7o9/pkJF6Fk8vkVi6112PQjRaZBLb2sltMk16JpCTk+hrHn0pktXCxfITxzzXY6fBYh7t2kV&#10;m3ZyT90Vg6xPczalcJaW0hSNgNw71pDEuL3IqYVTW2pyv2e4W4P+itgGgbF80lG7Vclur1TFHPZI&#10;vHWsx5Q2CI22kn5jXoUaymvM8qthpQe2hZmMXlAhMZFUmVfLkIkzUMkjNsHmHGD0qESOLWb5c/3a&#10;3RysXJ81hkdai8wm5xjj1poWY5O4Z9M04L0OzmkBKSRIQ0Xy46g1lIst14se2S5ISMZkI5Iq3duy&#10;aZI3XCnr69qm8H200epeKrmSNpJZ5RsftGtcGMqWVj1Muo80r9i1eWMsFhbiJ5G3LjjvXPXYSCG3&#10;DSglyT15zXo940JmtwFHCEk4rzvVxAZLhjCSwuAFOf6V48mlY+ihC7KFzfQ2/hK7cyNv+ztha8Su&#10;tRj/ALZldi5ka/O0dzzXoniqRU0PR0wPmiycHrXA6RpN7deJvtE2nhEWbO49MCplPmKtY7LS7SOe&#10;RZJYgr7FI9Oa6RtM0hZDJNDbqAMnOKbE1lHZxRxxRyTBMBQ1T29nqt3NGk9q8cAf5jnnHpXJOo+a&#10;yQRhKTJ7R7GSQw22kvHDG33x/Ga349PnItJFETSIcpg9qu6fpALWaRWxiiSQBpCO3/167u10u1bW&#10;LKJJDbxrDuaVz0A6mr5Ha7Z3U4xh6mPpsN60kKNYYiCfOx6L+NZuv6lZQ/Z4YFVUVvncdWNXPEep&#10;XSme102fNqmRJPjBlI6/hXnWq3dl/wAIvGXmQSmJsn1qL30SKk76swvEGpM6IEvS6k4Ygct7VR8K&#10;6Pe6n40uiYGS1twGuJyOEz0VfUmqPh+wvtS8VvEBJ5KTkyPjoD2Hua+i9LsYrDw5YQR2EEaqmQg6&#10;jPdvUmvcweDT1a0PAzHHqCsjOg0Lw+ljCHtiRjAXpj3/ABq5HpmhKAqadaqR6CrrDMkxMjc89aZk&#10;gdT1617UYpKyR848XN9RVs9LilixpsAfPsa0m+w/ZoAtuFYDketZan/SXO9t3vTw3JJDA0KKRlKt&#10;KW7LbyOYXVcqgPQVXOQwO5gT6UgK4Pz9+lO5IXgYqjO5D8wOTMzHd3qyjz+QGXcce9R8Z5GcmpVK&#10;rG6t0I4xSGmJ52QAUG0nkVUnkAVmRhnd0Ip8nVtvOAaptyDkUNDcn3I5JnZVBAHqBUDsw37Ebp1z&#10;UrKMcMc5qM4Gz5sZ4qGrCUn3HI9zJBbLJLkJnBrz34ieI7PSfhjqhF3EJ3gZYxnkHFdpql5a2XhW&#10;8mkvolCW5JY9/YV8Q+OdauNb+JVyDdy/ZobtljQHjjuaqlBzl5Dk7K5zi3F3e69e3d1NNIXui3zG&#10;tIgv5u1T8qjC1Vhj22UKgpx2FXYm2MWAAOK9E427sjVW5BQ8noam3FbUjHY04uWyWReelKGiH8Kk&#10;kUCK0KzK5JkL8nFT71BkwhJLc1NEqeby3U8USQoZ0O9FHpnrQAqvbmMfIpO31qzDe3cVhqcUTQBJ&#10;Fwdygmsgoy6mpWQg571KVm+1kkEADigQmyMXM2+Qg5zn60wjEgCspHPNTEEumZcnvTCFCzDyW9qB&#10;kfJU8c4pUD7zwOR1oiyTJnjmppAvlqRIehpiGHap/wBZSFhl/m7VSLMJWJVzya1tOijlF0rlVwnG&#10;T60AUCAsefMJy/r0qZCScbgOOKiuIzHfSxlRkS569qXnEZEZ6daAHY/e9DkE96XOFxUZ3HByc0AN&#10;leTyeBQANt9Oo49qEOY2xnINLjsRSDAbHGMdaAHMTv8AujpSAkilAyec00giX8aBjwWDt9KNwwx3&#10;d6afuHntTPm3IeOhoESFh5h45xzTecvx3ppK7lBbmlGMj1zTAV+hIGOKgIUyqd/IqZuvYcUwAfLi&#10;L8aQDMMSwKNx39aaRLhcA1ON20+oFMQv82UxzQIBnavzZpxJw3FAzscle1NVozEBuyS1DGOB+ZMK&#10;tQlfnkP+1VhlA2fMelB2fZ2y4+9RcVitD5wupQbViCODUy+dul3RBcdjVy2Deajl4toYY5pNQns3&#10;voALQI/A3L3oApIZBKW8hBhu/etK01HUre5u3hMYLR4JIzTRZXP9nh8u6+XncOlZo8zc+YwMMaAL&#10;st/JLuD6epk87O/PSrrWqXFlDcRIxZIxvQDrWdbxxsrgxk8E8Dmuh02+srfw9rKG12S5+Vz3/Chg&#10;jmpIwGUeS6sGPWosKHjLoSN/SrM0ksusSyMyAGU4UCkdA2A7qAYyMGgZv2+jTXvhy+kt2iVkt9/D&#10;ZJA5PFcsCw+0hZi5SXb+I61raXdajZrH5PiGeMiORcdRtbgis+MWyz3bb8L5rMR7nk0le4EiNIDG&#10;S4GO3rVyR7J4I99mCT1aqSsjorKT1NSr5fl4aM9abBEMq2wI2DipIJpEt7gRswyMfWmsI9sowenS&#10;o49wzgDrQhFiWUtp5ViSy+tVozm3UZpJMmdSDg4p0a/v4/lPWhAOJwvIpARvcgHNTuhOTlsD2ojg&#10;meOdkt2wq/NgUAMUjdyP1psqWrrAfMOd3NNaNhBG2+UjeQcjGKj+T5P9IOT2xTAeQodMCmugJYg0&#10;8ZI/iP4VpWsCyWswDruA6E0gM1Le4Z0AhjI45JrctVaO2uVZTt8vg5rMdZI5tpkcNv45q4Z9unhX&#10;dSTjvSYyhdbt82IH5bg0tpC7SEPckEHg1cZ4fJXdblsjjimI0apISpWgkbNC6ysA2fU5qoJJxfRe&#10;WAcNzWmrRshPJyOtUto+23B2dTxzQgJmeUshIP3eOaRXiCEM5zml2OLbJPGfWn262r3wDgY6EmgB&#10;0bW/ltl8EjgetQTCLC4TjNWLy3WO6twJFZT0IqsyShxgHZtouBEGHzgICaYQCe4OaeFAZ8oRz1px&#10;HOcKBimAgBz71J/yzPy1GM+Yuf71SuD8zbMDbwe1IBgAOcnjNW4LdS8pSReozms7J+b5+M9RU8ch&#10;WQ4ZxQBYuYHjuVbfGQR61VZyqgmPIJ4OKsTfNDn7QxPHGaqSSOYlUxjGOKYCEgvHx/EKmZ5dpCsQ&#10;AKyy8wv4OGwTxgVohWMZ4A4HWgBoILctUqjCt8lQsP3Qwed1WkA8jkHO2gBueMU1iN/TkUp25kBT&#10;txzTflKLwKAEdjsjIY8NzV6XyG0OArdDeFyRiqG3KgbjU2wCzcZGSOmaANGzht5rCZ11BVdF+YNW&#10;dKSLu4XPRuvrUkKstmxAkXJ5IqGbmQkdzyaBjPn8wdKaSu4nC5p3PyjHaomMfmw7nAJbFAiYAbUO&#10;3r0q1FCxtbxknUYXpVWUTLGmI1ZMZyO1NimO6YKzDj86AEUkibLHIakAbewYj6ikIm+0Bj3Pan4G&#10;7NNDJEaUQzgSHHuauWlq08knlRDzQpOPUCqfyYAyRxTLe6vbbX4JYmYYk6g9vpSsISfCavsZGRtx&#10;DA+opoVPNf5ieOtdabGHWbS/mgEQvEtS7RjgtjriuVVZVco4YFZCvI5yKSZTVhpK7eE79KM4ZTtI&#10;zUqxusqmT7pP3sU2QxeYikgjPB9adyR4X73PYUMBlef0pckHhAeBTSSTyBSGQsSJANzHnildboTK&#10;WgcLt9KkCk3EKhRzIDXSSNb/APCLzK1rEXEa4ouCOXXHnFxG2QR1q00u5yNo6CmELkHADd/SolKe&#10;ZKNo+tMC5kHysIuQOlUL+MrFHPbxyxzR3KSAr3KnIqyAMsVzz708BzEw3jaRg0hp2Ps34ZeJbDxL&#10;8FFDXSx39jYRxXcDfeQqMBh6hq6to5FWQHj5yB74r4k8D61deG/j54euzdyCzurtY52U8bSe4r7t&#10;ka0udD0q9tp4Hin05JFdDlSCM8VxVYcrOhWsZBHI4pRnbIPcUp5hJ3H71MPT7wFZDJYwfNOAOlWV&#10;xg59apqTgnPNWA2FztHT1podi7EQXJDjOOp7U4MPNl6cH1qiZBtC7cDuQach/eA4AGODTCxpLgn7&#10;vapwy+WfmBIqirDK4fnmnqRuk+YZ9KoC1wSeKQkAP8o7VVaTBH70dajebMj8Y4FMCWRxuP8Ao/41&#10;XcKyqNnFHmIXwcZqQE5bOKQEYSMGMANj+VPGPNf5x04p3zecQUPSlVctyOAppCIiVFxHmTI29MU5&#10;XO2T3NLIMLwAcmlVXMUp2HjFAxMjjjrSg8Hmm4TJO4k0uDtAz1NMBwI7DJpD/rG4p6IPnGxwac4I&#10;jXNAEB28/N1pOfmxGfrSkYZuOlGW8v7oxj1oAFVsE71znkZpwTIbk9KjBTzF5fJFLvwzA468UCGP&#10;uVBzk7qZyXGVx6VIWUnFNOdg+Wgdhed4+WkJODzzTTkyDjtSH/W/doAeDkr8xqQgjPBpqDDkEduK&#10;lBXa9ADNvz/6vr1pQpxJjnnpTyznYDil/hB3HNAiEjGaX5SJBtHTrT++CBTTjysle9AwGOPl5Hej&#10;tTSWwcxfTmlH3myD9aAFOMSfL2pg3FZDkDmnnbu604gALz2oER/xDKg8UuBsb92tOHXoKP4c5oGV&#10;3jLIMTD3qvjCzASEnPetHamJT5pBxUCqpcjI+uKBFPMylflbgcmnq75UlSFzycVaMfIySxpxjXyx&#10;xRcB2VMKMHXp0oBBwdgqMKAMYOB0p4IwBg0gHcZH7sfnQev3qjY/MoLc0mTuHy/rTGS8elNJOW+Y&#10;9aQ9SOfrT12ll+bjHWkA1RlT8uSKeFcRsf0p4wFY+Zz6YqPe24AhvqBTAT060D7pOaaT8xHvTMnO&#10;Cq4B60hEmRl/kP1pATvPFICcgbh0ph3ZGFPWgCyAhMgLEHbUbEEYJ6HrTASHY+1GRvbI780AOxlh&#10;04FNIH7z60jOBtHc0qt8oJA+9QAuQGTr3oz8rfN3qUlef3YHHFRYHzdc0AKM7h0pSRt60wHnrTfU&#10;7aBj88pz3NB6k5ORio+PMXJqQEZXPenYLACd5zmnDb8xHSmHaGFLkbfuigAYncOD060mBvzmlY8J&#10;8owKBjK8etAEqgc5TIx60mzKjEnfjimB1BOZBjPT0qXfGUBXaMUDIyhEmCc8dTUeGzJzyDU7Nld2&#10;M0wjjOOooEQ44+lO5G4FTyBg0o6j5+9Oxlj83GKBjCW8tMHoKejHyG69abjIPBpQOnpQIaz7VX5V&#10;J9KYXkMHAA9KfsUygkHNP2erYGO1AyFd5XDA5z61Jk85Tp0qUKfLIyOOhox8oyo+tCAiBHmdamBO&#10;xTtDc9KYwwACg+tAfawO05xxQBP/AA9R0/KmMVDnr04qvuy0nzdTSbjtOaAJd2Sflo/h4FMUnI+X&#10;rTxgMvykUAPUD0qf5PLfhRjFV/73zUvG05H60AOO0ysdvFRsVEeNw60uSAvy55pZFjKn5CCcdKAB&#10;H+UAEVKHJU8LVYqA0XXpxUibRn5efrQBMAOeKegO4c0zIxkLyTRuOF7c9aAJzjfLkDpx7VCQPm+X&#10;9aQsd4+lQuW3cMRzQA5jhuRVSYnDcDk8VIW+VQWzUDMWZgUACjg1I0UZFJcAMCT3xXD+ONTFh8Nt&#10;UeOWMOluQCfU13chjWC6IBO1CSa+W/i5qzveabZrMcPOSVB64qoq+hM3oeM3873PifVrmS7eR5Z8&#10;884qMf6xQEPTiq0KOFztwxarQK70PQiu1KyRyBIjkYNxjOK39C03U7nVUjR1kJkAjGO3esaDMmsw&#10;p5PylsAn1rvtOt9UtJtPuIPEJilVSflGdw9K1px5mROdken2Ojahp/hxjLf6dJm2B2cfL615zqUe&#10;q3PifUXNrNDapIQpC5HuaujWNSl1CJJribcrc7nIB9fzqS/8a6Nb6TPZJ8ObUs0G0sH3DPrXc4x5&#10;bHEm73NHS5vA0/h6y0dNTe/up433uIsNER+vFeb6/pF3aeIrxZNLdYTKfInUZD+x9CK0tG8S6DY+&#10;L726X4dhLqeQZvFAPlD02+9ey2DeD/EcbBNQMcssH76EoSCf7wz0rndJSWhv7Wz1Pl8IzSTr5nKn&#10;hj3qVd6t/rk4I6V1/jrw/caV4nvIk1PzVEmRIoxuU9j7iuKgUmNSZGBA6HvXNOHKdEZXNASMxTjg&#10;cYqcgeUSARzVRD87fusVZDD90GVgD0NIoaQcggNn0qrcs5gYebMPxxWjhUdWOD0rNvZoy4PlICRQ&#10;hmPIxGSXBJHGagBbZM2B94UTEliNxAz2FMSObdHgOwZx1pibsWIoy+pRqqt8w5wK9j8BeENXvtds&#10;WXSZdhlzyP1J9Kzvh/4ekv8AxhbbtPl8sOuTt4NfaNkmkaL8OLSGDR4BPLGqll+9jvQl1MXO/odZ&#10;4KsYdO8HGzhFms6QgCZe3rxXRyygyXG+fLKOxzk1yejNDNHJ5Es8ErwnBJzgnrXJaxr9zpXjexsh&#10;pU17K0+ZGL4wCfeiFG8tWRUq2Wxg+N21CXx6sRsr0o/3TtOCKzNJ0zX5olt4fE1qFWYfJ5YLc+9e&#10;kalqdpdeA3caNAkzWhyjKCRx61F4Cspor24uZxKT5x8rI6561vGo4JmHJzM29JsLix0e1S71OGdi&#10;nCNH0rrbe20m5sYwfCemYaM5/dDj3qa6ghk1q2Jk28c5FTzSWdtp7qLmMYhIyPesJ1VK9zeEeU+X&#10;/it4Z0yS18QtJpGnmFePOjUIcHoQR0K18qNoF9/aNykesRyxRy4E+cEr6Y9q+mPix4iRx4r0lNXg&#10;cxyRsQp5GcHBrw+2fECHzJN+MEZ4r0MvwntvQ4cbjHSY/RdG0i3mke5ljZEj3MWPU+laN5qVm07J&#10;aeC9OhRTtD5yW96pTbZLGVDNIOOcGq0MNrGGxM5PrmvpaGX06fTU8GrmFSppfQ1Ibi7y/wDpjhiB&#10;904FEsl02Ve/3fN1qsphMseJVGFPHrQxXyyQrfe9a6PZpbI5ueTWrL6TOlqUVk5xUb4eRwTj5fWq&#10;qvECcofu0nmxfZ920daFBktoeYwpP7wE5qHYm9skdecVVedS5Cg5z60zfJtYgkEetbxiyNyeTAEZ&#10;Bz+NVj5n2lWyQB0pC7eUwLcmlDZtQM5+Xg1aGo2ElkJgYfZhkDrmokAIHTimnaVHA5p2Thvl7cVR&#10;Q84ycIQKcudzc9qiyctwMUqEbiNw+7QMsGWZY4V+1cc0CSMQ3KvbQFXhI+7VU8qep59acp9bPP41&#10;MoKSs0VGbi7pnOXGjTSJftCiqGkJJ6VHb6MyaVMu4E85JOSa7NZT/Z9yhOAQOlQoIxDkRNjJ7150&#10;8si3daHcsxna0tTz94r+G5kzbtsU8CpIr2VEZ5LlwquOK7KaO1d/ntThhya56+01MTSICRtzjH3v&#10;/wBVY1cPUpaxZtSxEKuklY07S6ikiik8sbWUYB61olQySYjjXbg4zXnTz38NnaFLTOJsbc42iuo0&#10;69sZYrIPdEMMbxnvWtDGKWktyK+DcVeOqNvhUwwB+YYIrm9cukE0Kx3SqVi5wK2NSuLNLZvLnGVi&#10;45rzi4kluNWAUvjzzU46vyRsuoYOhzSu+hqWNtDcRzD7OH3PnJ6mungggg08nyYw4jx09KbplisW&#10;m2M32nkRnI9anuWXyiDAPnJwc9K4aGHUYupI6sTinJqC2GwXkollJkwgBG0cZz60saoblv3EJBc4&#10;xxjNZFwkrWA8tJOueK0NNLtaW7NAwaMdD7V89i8RKpJ36bD5eRXR0Xhqxsrj47+BLSWyDyStJ5YI&#10;5+v4VtfEu0hsvA3iyyWazaaO6hO4MMgE96xpIvF9vF4U8R2EMVs9rdlYZpMAvk4OFPWob+3TVNU1&#10;S8v9avWmnhDTHJxI39MGscJRliH6GXtGp3ex43PO635SOzeSRrcD5fpXceDfD+syakl5cXpihUkk&#10;P39q7PS9J8IW3hos2lLLdNMSzt2HbFa8txCLGBEAVNvAXgV9PhKDg9XaxWIqqUbIsT3Aj0prdIrf&#10;YHGCBWgsKX3w38S2M0aMsmmNtz1BA4xXGXPnvcWwF24BauisJ3j+yHf91lB5r01FVIuL1ucDk6bT&#10;Wh4U0c9vqN9A5bzIr10IbuAcVPEyhGBl6nua7/4haOPMtdWggZVkVfPVemfWvM1KN5QIK4X1r5DF&#10;0HSm1Y+rw1ZVIJmoSNy/KOnHNMLOYzi4PSoFIESKZ88mlOQ0eTn1rmsbpmrosph8beGi0zY8whj9&#10;a+oI1dfhj4Q1S3uSTBcosnPUNXytp5RvFFiHVlTzgN3pX1toFoF+Al5atfq6zyxMnOcVnN2RS1Z6&#10;lot/LJ4X09yrn/RwTntxWq8rSISIwpPasOyiWLwtpUaLjMC5PpgVejYhX3ADjiuVs6YmnGCLcZcc&#10;e9O80CTHk5GPWqayHy+cdPWoJJgsYYr/ABUmiizK0f2uEhCPm9eKlWUAEb/Ss0yhgCIwFIHOaazM&#10;D2+uaQjTaVf+eQyB69arSTcSEDkVTLngknNROWMinB5ouA9pHM4OT+dNLPvbk4FRkHectj0xTh0H&#10;NIBrMQw5OaepPlN82TUZ5dOO1HTzPk545oAkyMphaduGT8uBioCwIxgDFR7hubmgCyDgycHGajY5&#10;A5OM9Kj3nPReaYZOUwnegCxuJwASMCkGQ0ueTTAeB8opwz/d/WlYAbp91RTW3E48w4zSnoOKcB8n&#10;TFADRxL17UpYYfDelOxjHzCovm3N8vGetAEynI+4KdzhuajGN3XFOBG9cnkmgAIzg5INIQuT8zU9&#10;wRMBuUjFN7jK0ANHmbzwMU7GY+UJpwAwvynmpDtCk7celAEeCIzzSEfvE4ppcbR8poy3B3n2NAAT&#10;+8k4P3h3qQSMc5fJHQ1CfuZwSc8801dwLfKcUgNFJF8uE+Z61ajkyGPmD2FZI4ikHHapRny/vGqT&#10;A1N371D5o4PODUu7O2slXznGc1YRm3pwetO9wNHqg55oUNtOc9aYuccuOlShv3KEp37Uxj1+91pQ&#10;W/eHjtUYI57nPFKd+8/LQIf6cUNIRG3TGaiJbI+XvUTb9zZ9e1AEm8HccdqjG5iTzjPFNGPtGBEQ&#10;O5qwikD7wpgQAfvm4pwHzFipqTjMn1p+P3YyoxigBgxn7o6UhHbFOGC+KQ4y3FAhMLhRnFKHAK/N&#10;0qI4z9ymcGNs8c0DLfmKRJ9Kr5+dzk9aao+Zfl7U4/dJoAB3560u4joeKYcDd8tNBbdynGKQE+9u&#10;QQDT9ylH6+1VT9z73OacNvy5bnNMRYD/ACphO3WlBc54Wofn3couO1PXksCcfjQMP+WuOeDzUzOp&#10;tgNgGByaiI+br260xiMntQIR2O2oWKbmGWJxwKcc7m78U9UcxK2FGKAIV87aMg8HgVIVbnipNvJU&#10;n8acB8w460gISAFHJ5NJhwrYQdRxVjALdaQrw2F+vNMLEeMSIdnO2ky3mN81SAZ6ikYHj92KQC/j&#10;Rz82DRx8op4HXOKABRnadvNK27j5TSg9Bt6UuTtPAoCxHhstgjtRg88084LCkG/zV+QdaBjAr70/&#10;dN1qUg+tSMwPlkqOKYWUlDtIyaBDMc43DrSMGDNnA6c5qRgNrCoMA4yG5PXNAAd+98oOB1zQuOuc&#10;+9K2PLHy0Y5HagYAJvfnqacR8zcjHHSnIgw45pWDLEDhTz60wI/4m4pjFtoBckZ4qTjKH1FJzk8U&#10;AR54AzR3Py0/AzLmm9ulAho/1h4pw3DJ3jFGF55NL2z70DIt4MjjJ6+lIRlqkURCWVTGASetIQQx&#10;+Tv1oFcVQu7JQ4HWpMjg7fwoUnYx3r05GKaSQMt69B2oAQjJ6Ugz5hB7UhK5HB60/nbnaevHvQAg&#10;++flp3ZuegpD94Cg5+figYDHy8Hk8VJuC7vk5xUQ643Ee1O53OdozigQpbr8vPelyM9aaQfKGXGc&#10;1GdoVfmOSaAJiw2HhfY1GxYl8AdqY3+sbKkgDikU/uzxjmgBXLBgdx4HNIoYrnLYIp2AUwWPWplx&#10;iPKgGgCMBl4K5HrS5HlzkDHpTpAflBPGKjzHsYYPPegBQQGX91zjk0jbiGHOCaU4LLz2pxHHUigY&#10;g4QAMfapAeTz2qPA35yenAp3HlnLnrzQIXvQuMEmm5/eIMfw8UhZvLlwBnFADyy7fu1HzuOCOKiX&#10;OE+fPqMU8dR8mKYh/HrSHbhuegpRjHK80nG3pQMjO/yoNpXJJ/Cpfm8o5HPGaaNvltxz2o5CcimI&#10;XPyjBGQaeScEd6gbbtGT360/P3j320ASZwQNtMY/MfmqMhtkf78E5NKOh47daQDgRuB3E04Y2MAK&#10;amdi/WnHIJNACEnK85oBXY+V5ppA8w80mTtYbOnegB3G1Rj+Kpc/I2H4wMVXDfcwBk5p2TuY7gOO&#10;KAJN3DZT9aQkHfx6VGueMkmpTjy2+UUAM/jFNJ5PNL3Wg9RxTAaScHimn7p+SnHbs6nmm9vu/rQA&#10;i53dO1KcfNzTgBtf5OfrTTwygjrQAuDtX5xjNLn5J+meKTgnHakOMEBhQA3Pz9B0pexoABz8vNL+&#10;NAwJGCCKYWk2tiIEZoOzZNlO/WlG3ywNh+YdaYh/OKUH5qj585euO9PwozgnOO9DNBwI5yB1puFy&#10;hxRjj/Vn3qRR+7OT0qBDc8n5RTMfN9TUnOQMcUEKBwaBjcncR70whjty3Hc045yeKbggnDAcc0CI&#10;sDepDscnpTgP3jDnHFPwefkpxGeQuMUAAYeS3PbrTedopCOHGym9GXr70APyfl/edu/alI5b5utR&#10;bVy33sntUnOEG04xQAxxtjOHHI7VEhzFyTnPWpG5YZLAe9R4Ilf0oAsIW2sN3enbhiQEk5xUakiJ&#10;CeBTx94YWkAuV81CDkYpcDbIcgU3jLgdzScY6UAJyQOtIyqQfmPAp43c804E+aRtHHrQBTIO1fk/&#10;Wk2nYx8s/nV4ovmrkfTFBTlgRwO1AXKMaSGSVvK6etWQuHBAGasKo2Y4AxyKqSbvPGHbvQBPuXY/&#10;Y4HNLubZFxnI5qsM7DknrTt43A8dBigCc587BU1K23YBhTxVESN9oA28dzVklDGoGTkUAIecYQY7&#10;80ij5gCCBjjNOAxG3UYNIx+QfN0HpQhiEDJ+WnLt8tsk9eKaCPJalG0BQOT2oAeCfl4pCwIHBobb&#10;tfIGR0AqIkbVJQjmhDHfKW4Bp4+6304pgC7RyOlGTvIz0pISEZHKN1zg01chVGwj1qwCdvNNIG9e&#10;cetMBvOG+UnI4pV+43B+6aeuc/eGKSQkSLh1Ix6UAVmx5ZweMGqTE45PGeDVmRlDnjiqpIZXxn8a&#10;TBFJ/wDWjg9ajIB28HNTOP3j8dDUWeTz+lRYYAIVOQtYeswajL4W1b7PCTiBsYOK3Fx8/wAufSpd&#10;kn2G6RZwJHQYHtUVIOSsaU5csk2eFWc6w4hkgKyCdgwY9DWm0kpGRcryOgFM8WaJqsOq6jdqH2q2&#10;5gD1HrWZp04l063G4lumO4r52s3TlZ9T6WlyyimizK9wYSBcqCepxWxoWraha6nbJKzshb5ZV6is&#10;2a3kH8HbLc1mTeepj2uQVk796jndzoij3zT/ABFveJPtiuMgHtXo1he6Q1vEY7aFJDD869cV8hLd&#10;X8VznLABAcCu18NeImj1q1E17Iyu4HzdqqLZSgj33ULK2u7G42SRO+TyOMHtXJz6b4mtNGuzLoZk&#10;iVvllHoa62zNlPpFjNb6tHuKZYZ6Vp3F7D/wj8dvPqivvQjywvT8aqFZwYqmHUlY8bFwhvFQsQ4J&#10;+XFWVJKf6okbvSma7DLBeyT29h5h3nt1FP0aaKeyunkniQ+WflJ+6a9ahilJas8DFYKUHdImOCy4&#10;hPK9M007Vh6MTzgYp+5MyFZww8w4pjSEM22NMgc11Kaa0OF05J2aMrUZCNG4Tkygba7DRluIvDdu&#10;dsag24P0yK4i93PPaxhzhrtc4HvXocUci+HtNVLaQg26YXNeNj6y2Posqo2TZJp0Xmaxq4eRWJs5&#10;GXPbAzXml7KW1/QyVDQy3k4dvcHivZ9PSKCK5lk8LyOw06RVO7puGM/hXkE0EB1W4hJk2xXszb/q&#10;eleXqtz3VDQ858TvaifTlOWX7V8o9eatQjU7nRo4rTTCkUaIHwcdfeodRtln8bhTbSsqTgBvx9K9&#10;F0ewuDZRqLNoo43QMyjuen1zSd3pYiMOZlPRtFjSOF5Iy820HBPC/wCNez+E9Es7u7Cvb26pHGTK&#10;7EfJ+HfNWoPD1lZ+GLSfUPEMCSS2geOIH7i+pPqaxl1iG2urxrNnxHCwB6Bj2JHtT0g7/gbtcqsj&#10;tdXuPBOleFbn7bbWbTSxOtlbqwDHtvYdgK8Xm1XUZLe+QeIZGh88ktt2lge34Vi3/wBqutfvru61&#10;27urmWZ2aVycKB0VR2A9q526uittcebq0YIBCgDGcVMm6ktCYx5NZM1dY1WJNLEcc4IaPkCvN5Hv&#10;r3VwIzKVEu0kDkn0A71qWkc99dXX7mY7Z9owOWJ6AD3r2Hwx4cttMigvL3TrVr5rc+TARlbVW7n1&#10;Y/pXrYLL/tSPKx2YqK0JPBWlCw8HB57CJLl8sUODsHb8a6tnDOx8zPzVWkcneAxxvzx71EGIQDzD&#10;zXuwjyqx8jWqupK7LjxAAsGOAOeetQs0ZRMYGGqvJO5cJvYDFHGFG3tVmQ47fPi6k0ZJBO/+L0oY&#10;HbGFc9elSMD5SjeDxQIRdoDcjmpsr5R45quANrcHGalAyqcdqBj+qD5O9QyGQbunPSpezjIxVeQM&#10;QNr5NIEM8wYwTjjrioWIx95etEin7O5yMgVQ3MZM8/SlcGXf4Rx3pAjrJMZEBBA2KKRVk8q3JJ2k&#10;9e9ee/EfxJ/ZHw11KWK9iSeW2eOIsfukjt6mp+J26ieh5X8Z/E0f9qWOlWepqZLe2Y3JjbIQt0XI&#10;6mvBrGCNdBV2Dea8hLZPPNVoXubi/wBVubiaaTzL5nZn5LsTnJrTGC444A4rvpw5UYTncVRgAZJ5&#10;pRt2/fAHPWk53A5GKQgHHHatCCwObWPA6GopEkJjw+MHihCADywAPapcgoOaAJEV9iAyEnFDBuhY&#10;k44GaUFwjYYU0l/PGYh04oATP+kxExgYpJZM3EY2CrCiEowaI7scc1VKbb8g5JzQIeM7x0PFMZm8&#10;45xSOrhiQz8+namkN82SaBgH+U4AAPWlLMYcZFMKnYf3dNAkA6H3FMQoH7oZZeD6UFpVjbbO4OR0&#10;p3zbW+U49Khk3/LiInnpQMe5kdoiWJbb1JoBO0KQBQFfb0IOKl2x+UCSM45oEQFsKmFB5qxEQZU+&#10;7nI/CqzhcKefpSpjb97vQMuXKkXMWJA2V5Iqo3A+6Rx1qZmb7Ox3dF71XEgcKNpPJBoQEoZvIXBz&#10;+HSjPXIPtUJWVYztc49KehPlsSgzTESjG0cfWm8bwQvFMGSpO7oelPyMt8o7UgIZCn2u1JOPn5qe&#10;XiNiBn5QRVeWNXlt9yt8r5qcBvnGeMDFCAau2RUO000qUbhSKkyqo54GBUIkd5TyRjt60ATqQSCS&#10;M5od4t4BBGabnOANvTpSbX+0xh4VINACjyi7AN25qMJGHU7sANT3hlSWORbaRYz1qJw+5Tv4LdKA&#10;LMw/0eJlfjAzUYUyRSIseSRxTXMhghGwgfzqaB1jvEbZnA4FAiOK2u1JQO7EjgbqqtHdJcXhaNWw&#10;46nkVeke9bWhKjhAB8oBqF/Pe4dpHz60AaNtf3C6TdQB/wB1InORzVIohDkXOcN3qAFAXOVzinrv&#10;aKPaW5JoS1AfFJLHNIysoJBGKid2ZP3kIAL8U0JMLqRpN+3sMV0UMGl3PgXU3DxiWEfMCcHHsKAM&#10;SK3kPkkSn7wOBzXVvceAP+Eatkn0jUGvDbYkwCAhHfNchFJcQTxiO4DIsh610ekX+mv450pL/SLF&#10;rKSNhO5Ubl9KTQI5uSXT/OuRFOSm87cnmotoIU7Dj1rp9fh8FHxFbmwsWhUltwU5Deh9qwQAEuV2&#10;8A9aE7gLHhIWG1ee9TKIdwDXA5X0qoSdgyMjPrV9rC5OhLdLexgKnUmmBUZgEl+QE5NQo/7oL5Z5&#10;JqussLCX/SULB8HB6mlJYTlWTHI5B60XA0o4JPsnmBGYA09golGJQGwOopbSVxL5LXBWJyAGI6Gr&#10;9zpWqPPaCOZ5V2bt0YzkfhRdAVVZzHJnYMLUttdxw3e3fH87jI61Elu41RY3kLIwweehqG4tI4b8&#10;53EmQFDQBqXUlu1+QdOVVZR0rHkijGoLsUtzx7VvSiA6fpG7HLKGOOmafd2cFvdYS9EpeFWQ+tIL&#10;GUF2BGawbbjsKtReW65ityCWwMHmpEmU2txG0IJ242kdKrQLdR3UpVTgtwKARPdQTiO3aTTJjnqw&#10;Bqm1rJLbSGOCVnAzj6VunUNRW3RHitymOQVqOO+tBq1s4t4VIcE7e/tQDOVF0Uu443ilVwcYZauL&#10;skjl4ya3dbfRb250qeLTbe3dXUSKAPm96hu7CRLa1lijypgGcd6AsYgaUOVAXGQKkTPnvnIGKkjh&#10;JmHyMTvGR6VfuLK6jFmwglKuBgsOKBFKRv8AQ0+ftVRfNDrhj16DvWukEZjn8wqAE4AqG1WMXkzF&#10;wyrPkj1AoHYmtYPNkKvcupIHDdasMkUV8YZETaynD1a1eXTp9G0q5skaGdY9rJ0ziubY37RKZp3Z&#10;x0JoALkSfa2HlkoCcN61Gm0Rvl/zNNaVwIg0DnLYFaNtYTTY2wuDkYXPXNFxGcObjGD1q/HLarBP&#10;HKqspXj2qneQXtrraJJa7Tx3zUTCNpVyp5FAF/7Pbtpt1JFdREqeUJqnKJUtoGNowBP3scUwqy5/&#10;dy7SOoNOae5NnHC0iMgPAA5pgNRwzKPMXPoKfLHJiMqMn09aiSFUlLBT781bMw2RYGCBQAyOMGIN&#10;sGccgigviZAYzTl8zOQ/G7JpzKrEEIvFFwI9pMoPGM1NJkNCAcLt61CyTBo9sR+9yK00hV4Aob95&#10;5f3aBooDlWynGKREJRsDjNSFXSWZXhxgmq5Z1kIEnBHIpAOOfWmOk2xyhc/jQpJf7uRu9auxkLLz&#10;HjkU0JChpv7ARWhH3emKpDrFwcbq6KdrNNEgJt0ySMknpWZcJbCWzEVypDpzjtRYbVikwIbj04oj&#10;jaW+t1a3Q5kABz0zSlZVmkDZI/pUjQzfYopoLlsq2ePWgRc17T9V0+38NNJBN5VxASjYJU+2aw4U&#10;kEsMnG0g810cms6vceANV06+1VJEIQx70+ZCPQ1gwt+4QeaTjilFsB2WLnDnGelBK7iM/SlwwJ4H&#10;WmOpwhyOtMBwJ8zp9abMv7qFschuRThjy8+3NROWyP3nFFwLEV3qltfWc9lrU0E6KQGX0PUEU7zL&#10;6a5nnluY2dn3MQuMnuarKuR96nAuGYCQ/SgLk8k0jIi+Xhcd6rNjKnFOy27mPjtThgrznPegCRSm&#10;1d0gBIpzbBGuJlOc4OaiCxFWGR0qVLS9azkaO0uGUKTuwcCkAkbcn5R1qysj7LgH+IdzVIE+TkoV&#10;O7GDQyzGMnY2MUAi0V3REGMn5TwKqxRyedIuOS3c1btXAhkG/JPr2omTklbo7hyMUx3BY5YyQ8XB&#10;HBzU0e3bJkfQ1EskrWaq7gkUu4Bfv9MdaVgRVvYvN0u+Q5YkZT/ZxX0b8BPEs0/hvxD4avNVYmCP&#10;fYmRssB/Eoz2rwFDF5hOwn5efas61vtS0j4reGdUsrmeN4tWR1YdCM/Mp9iOKiceZFxlZn6CXSOl&#10;/OptgoA6A9aoZHljKkcVJpOoWWsfCrwfqtvOmyTTk81Qc7Xxz+tMl+WeRSVyB0rgubj48liN6get&#10;SkSAzDbkEcGqifKW64PTnpVyMtx8+eKY0PUKVHy9qsxqNoGCPaolKkH5SKsxZDsWxwKY2BRw6YRu&#10;aaVYyuSzcjpV9GXym+UHml2wllzLjnpTsIzNo8s/e696QJ8v3T9TWrNCiwI3nIwPYVWKnaeBjFFg&#10;KmxdwypqZc7MbDyPWl2nIyw69KCTujBGOOBigQ/J8oAnNIrElgYsAd6Z3pc4Y807DHnowI70qFgX&#10;AY805R8ucjGKYf8AWDGOtAAMeY5249acu4PF25NRljvcllxiojIu4fI5wORQBbeRiU5XHfFLkGOY&#10;lx04qmD+7bC456GhS24jLdfypAWOdy5X1oI+Q4Tt60wFc854p3Y8n3pgMYYj5QE5qjISJpefSrz7&#10;xE3U1W2sWY7DmgBseCwODmrA/hOaYow2NgAzzUmCJFyVPFADShLP8+KbxtA3d6VslvvGjb9/5TjF&#10;ACj+LCcfWkIwg44zSqrBWJbPtTu9ACZO5c9qXeST8oph3c/N+lKMcYOTQBIOefelwTGMAU1jiP7o&#10;60oJwGIwMjIFAC4O8BlY0fvPkG5cZpzY3D5zjaKT5fMADE0IEJznt700sPkHl9DzSnbvk4PWm8AH&#10;gUgHfwt8pFMLcPgjrTmZvJYYGMUKqiAcc5oAQElaaScofL6GnlThiIqCPmXIFADhIxdvlXpTScp1&#10;xTc/vWwv8PNIA249TigB+RgfL2pvpxSENkU5c+X0PXpQBGeT90GnKOSNx69aX+M8dKX5cvhPoaYh&#10;f4OAOTTcN56EI3TpQM8c9KlBG7p0pDHhTgDb9aQg7gMYpC+EPzjiot53Sc/nTsA4jIPyVA+N6jt6&#10;1JuODz26UuQW/wBXyBzSAaANyYzSjO40DO1sYwKUBvk+U0XAb2cgduaiy21flq2yjb93HFQEDLYB&#10;7ZpgMGSSClG07TljjtUgA2N8ncZFBA2nAzSEIGzj5D0o43N+7Pal/wCAjrUm1i6njpyKAIuu3APO&#10;acB8vSpsfOf3QwOgpcLvfC807DKpB8w8DGKBkRHIHB4qVlXLgj8agIYFsMx9eaAJQMr2zijB3nj6&#10;UxM7T+tSZHzdc54oAUA8koTRt6fKakDfuxkcAUnmKQcDnPegCu8Z4+X8KQZGwFP1qyTkgHA5qGRV&#10;y2GbpQAKTtJHNPP3V+lMGdq88gUh37TggmgB/wDyz9aQbs4qMbw75Zue1PBIfO/PFAyUH5T+tN42&#10;9KRSCDTsjn5P1pgLlsLx2pMt5irg89KaSu7G8UoPzg56GkA/5sP8nb1pmRgUEjc5x9KbwT0oAGYb&#10;TzSBXIHzA5HFOWMHf83FOG0LgE8dKYEOxg7AJ37mnBSAMoOKeSPm4phbqcn6UAP5yOKXnB+UVEc7&#10;V+lLyFGFBoAl3DYxKKM0wsPL6d6ZgncCOM1JtAYdelIBobkgr16U8btuMjFIAN7cdqcBiOXjvQA3&#10;PzcCkzweakwNqDy//r0hBMyrsOMUAMDsAfnNOVsgnHU9KcUYZ4/CkwfQD2FADgf3v3O3rUTkEcA9&#10;DTsHilw2/ODSYEKqwglJUE+9VX3Zb5COfWtJlBhYZ7VQcASE7+lJjOf1+8S28J37ABR9mJYn2r4h&#10;8V6gt78WriYsdqysqD0Ar6M+LOstbeBdSjEiq8pCJ9O9fJyfPeTSlCWaTv2rfD00tWYVpdC8pBkY&#10;bCAX44oaF/Mk2z8lhUqQzMCEYjkYwOTXb6X4bv59CmuTJGqJHkgtyfoK7Iq5zOVjL0mxjdGYyINk&#10;XXNdRZRFH2vd3e1W+VthIx9a3/Dnh6WfXNKH2NPL8/5l80b2x/s9a9pu7XTbPw7awSfC6xihkt84&#10;ADM5HfPJrrhTsjllO7PnfXYvDLeANYuofFqtcw3MaSQgbSdxxXmt/DDFNPHFcxN+5VucEnI9a7bx&#10;fahvGXieaLQp4oZZgAoGANtcfFZxsMf2i+8jHzNj+dZ1GaU7Fazt7uS2UJCPmPJZc16/4CXUbO7k&#10;ddUtQy8twMkeleexbreztoRqLMwPACevfNdHp/mQ3lvIfEMrB1+bH8qdPQKjuema/BaazBfIYoku&#10;FhOOc7se9fON9BdWvjnW7aWRx5UmFyK938Pwag3iL7QmpKIVmGULctk1wvxMs0i8e30vkYdkj3HH&#10;XNOtC6uTQlrY4KFn+0Ek5H1rWeW1bQighUvn8qw7Ty2uADMcAc49a14REtzJkjGOtcbR2IqO8xjU&#10;bG9vas26wMksBx61r3c1usZ6Hr2rnnBlvY/3cuN4wKfQCKGOaV8KAAW616T4R8L6rqOt2Srb3DRe&#10;YPnK4HvW94C8Iz3+p2ryWMqwK4JyOtfWOi6doen6VaW9vYQNMyBTsHSmrRepE1cp+GtH0bR/CFnE&#10;ljAZzEMtjvV+92S3DFpgSpGPQVLqG2KeJXul4XLZPIrnUvY5fEQto7EjfMoaUn7oprVmEr7Hoekv&#10;Ha6K92wt9qWzFnZgAK8xcrf/ABZ8cX7wuY1mXaPUCvQtb0iOT4faDbR+KHEa7WkCPy9caoS01WC0&#10;gVp3faCFXn8atuxEddGdBoiQ3uvwRG2aOGM/McV7JYwabbaO+2NGxGApxxXD6YbLTvDEtzN4JkkM&#10;kOSinkVtWutWl7YWog0t7Zt2PLfqK4qle+h2Qw9tTUmZ3upGCOAW4OK5bxJdWVv4eu5Ly98qAKqt&#10;MTwpPAzTdTt/iZ9p1B7FLG7RI96wfd3Af1rxzxtr2q3Hw/8AEem6t8L9atop4ChKqT86+/bFXCCf&#10;Uyn7p8++OEto/jx4weLVftEck8brIHyGBA71mREkkjABQVj6jBfRJaRie7YLcNsd8ksOwJPpWnbL&#10;jRLRvtAzs5Br6PKq6hLlPDzKk5q6L3UJ8w+7zTSUCoChOTUIbO/5h24zUxDeWnI6V9Je58/sKBH9&#10;oByelPEsY37oVOfeoQPlc7u1M2Luc7nPNOwDpZIiwCgA4qIOBYOhiQgml2JlzsYkConGMHaTzzir&#10;jYEkyI7Q7lV4xzzUq828p8zoO9RjGxhjvTiflUVRZG4YsGBwKcudq/Ke/ejjb1pCR5hyvGO1IBxz&#10;jpk1GSolALjJ6U8MvlSYYZHvUJC7mI+9imDJgIyTmYDjrUscdsFmLaguAOtUiAU6nr0pSg2gbn6U&#10;AT7k85wDnLcU9T8zZKjioEB8tsHp70u1fKU+cxPpTAsjGSR0p4H7o8VWR+SuRjHFSbyV6jgY4oQm&#10;iRWQRLuZDz+VRZd7yI70I5+QVC2dhHJ96agYSNhuc8ZNDSe4RdmY+uaZLJpb3FtZsrAHKjv6158r&#10;XEGoW7q8ilX/AHma9q81l0rkgr0x9a4fXLXTfOkkVlUMuZOOteJj8Lb3o6Ht4HE392WpgXd1v0y1&#10;PmHLr1zV7RLVHbzNowueP7xrAeMPDGI7g4V+ldlpYaPQYVU8leteZh3KrNc3Q9LERVKHu9TpIWX7&#10;LDFtGST+FYWsC4SWIKrNhl2nPrV+381Wctnr3NJqAWW0iJhAwh6dq92tD900ux4EJXnqVIWEdpbB&#10;72EsY+gqxbzQpqUTKvV8njiuR+yasb+ZkvXCc7GJzWvpyah54El9FLtfluma+Frq02mevKF43Oo1&#10;S/1O5s9LSfUpmghT9zAnyqn4DuaZBe7rWGEW8QYgAe1V7pVa2hIBH7s5Fc5JK1vqNq7A7XkOOele&#10;/l0FGnocjSZ3O90mKsy8J0FIsiHeMDrxXOxXSvJuN31T7pNWonxK7eZ1PAzXo+0RKptm4fu5wAfr&#10;UsbjEWZ2Hzc1lI5Z1JIA54zUymMISZCRu5PpWkKnYylC+jO4iaG98GaxaPGjRyWRUqeoPYivnzUr&#10;Wey8b6zayJ8q3JMbE9VPSvabQzwwWdws42FgNue1Y3j7R/tvgW01GwhDXMCBpYx1ZByfxFcWYYf2&#10;keZbnVga3s3y9DyxC2GOAR2NTHGUy6981jwysbYkxkZUD3BHWrIYs0GJXI3cnFfNPR2PoVsb1kQd&#10;QhTC8txX1N8Pnmk8N6JDLFclfKONwPFfKFhn/hItMGGGJAQx9q+w/h7e6VcabpC4hVxa4ZeOorCe&#10;zLjG8keoHaunRgA8DgVUJffH87d6syCQxSHIwGIX3qpj5wCecVyNnWyRXPlsN2eaHOU2npUYC/Lw&#10;evFO583OCeKAIwSJB+7O2n7htI2nrQ2AzcgU0lQB1oAnBGIxjqKdg7Hzg81WDDzFAXv0qYnkZ9KA&#10;EJXeh2Z61GS2JOw7VJxgYxQyjbJnJ6UCIQD83zk89aCDn7xqQDhccUjB+eRQBXJQdj1pGB2p7inl&#10;WypMeBninhDzyKYEG1iR97FSImHGAMEVOFwDzkZpCF3NhPpSAauAc8cE0vpSlT5Snco9qTKD14HN&#10;MBxGAfmzS/MF69qYuS/UcetL83mnhuRSACW82M7cDPWl52tgUAPtQDpmpQjYb94PyoAqnIK/JyTS&#10;Atub56ldDkfPn61H/ETikBMpPHB6DvU48vaA0fPtVLJ3HPSjc2W+c07gX8HZ0GO1I2csCueBVVXb&#10;yzyTUgkGRluT+lIY3B80/wCjDGOuaP4TUhkXAxBlfWmE8ggfhTEJg0fLhcP1oyPmweg6U3uOKAHD&#10;BY0ZG0DPNIOvSnY+YnaMd6QADgr16cU8P8y9evWoiVy3GKgYybgQykUAa4uE+zthcnbUsMybRmUD&#10;isNGYM2FxzzzQzkSkYY++KdwudCkqNKoO0H61MzqQMSHvk1zCysJE+VwKtpcMUdRNggjk96akBtK&#10;/wAud+RjqaFkQb85OehxWeJGG3gZApyynJPkoc9aOYLGjng/dHpT1J2MB6VniUFcE9+lSrMdpIQE&#10;CmmFiyMb85OKd8vlt8x68VCXBhQjaOeVzT1f5H/dPTuBJ2FIeo+Xg0gzgcY/CnKgIk/frjFMRC4H&#10;mqQOKbhQ6/L1NSHq3PekONx+WgYvG5sEe1Jx8/BxSNj5Rs4B55p2F818f3aAGENg4UU0g7V4NTqO&#10;OppxB9BmgRXCtkfLT1C4cfkak43Nz2pwCbD0yaBjArbQd3Q804qgYtzyOeelHQkbeM0ZbzP6UAL6&#10;cVEQMsMdTT2ZwjDAxTCRsjIUnP6UAJtPnR9MelS/KF4FQ8/OfcU7k4OTQA/+Bsgc+tJjlvm4yOc0&#10;h27fvsfalGzZgBvagBzLiSIheMc0z+M5zjNSbXKyHAxx3pCNu8GLt1zQIT5fM6cEUmAHXBNKA3kN&#10;+4B+buaGPKZXoORQMQbcHKfjS5XywdvSkwDcDjApCSDMMcUhBk5XK8ZpWKnPPGBUJJ2EZpoB5xk5&#10;9aAJg47ZpwdSGxmoSsgz8gHFKAojByevNMCRidrfLyTzUTvIPL2oDzTzjH3u1JgeXnZmgADNsYmM&#10;5wKUt80eF4zSbcxNyOvSkUDcxx25pASjJY+lOwNp5pg6n5hgU7IyRkUwE3OFYqQabnKnluvegkc8&#10;jrSZX5vl5pAh2crgenFLkgnrnHFNHKggd6eMljzTGMyTyCevNH93mmvuEw5OKcAdjUAL+HFN7Nhq&#10;U/dI9qYc44FADxtKfdFGAE6mm/w/dpwJ3/6sYxQITJ+b5eKM5B96aQdzjf36U5Rgk45oAcNu6T5V&#10;4FOBY2bZjA+bimfKS/J6jincZxt4A9aADHzk0YHzHmlYjcvzHpyMUwtlzxxQAv8AEOKM/KRt6nrT&#10;QV+fk8Gl5weKAA55GahO4GT8MVKfvfeGO9IQNxO00ARZJLcU4D90R5Y69c1IQoB+QU3+HpQDH4+Z&#10;cfiKeMbydo6UwBfLbrS/KGUbh0oAQmTzP9QPzoAOcbBjNBPzngmj+MfIfegCQDKMdo69aUhcdVOe&#10;1Qhseeu3Iz2NR5+dzvbntQBMSPMXKoOOlNb/AFTHPGeahO0tzI2c0/jHQ0AJk+dH+7PSlwdzYbOT&#10;TxjdnApmD57AE4zTAUA4HzCngfIDv/SkUfvRlGHpUvAJFADMfL0pjZwak/hf5gPamNnK4NADcN8w&#10;2Dpyc0nzFlBHGeuaGB6lCSeoBqTAKNmQDgcYpiG4BIXGAOlKoGyT5B04p2B60nc8jNICJVG45jPB&#10;9aeAOOwpeNkuce9R5ykh2t16UATYi8ogMT81JxtqAbwpO786mAbyydoNABgbgdvWmnGD9acQMdBS&#10;H/doAjyNyjHeg43j1pxH3uRxTcDJOTQwH+hxR/AcHGTTSTzR179KYDueRjtTRu8wcZBFOwxyBSYP&#10;mcsKAAZxnAphDYJ8s9akB/d9aYc/MTSAOCUI9KMHPXn1pM8DDDGakODzk544pgAHyt8opCq9fL6e&#10;9NI/fdDTzjJoAQjAbDenFNIOOSKPl8zkd+adxubmgCMD55DjjFKARCnyjrTs9topxYeW3yn8KBoU&#10;Y3Nnb09KQ4Ab600kZYAHpRnIzjtSZY4YMnLkU71P5VEM8cVIP9Ucp9KQCYOT9KXja+GPX0qVB/o/&#10;3xnHNRHnnaOtIBhxuXHpRhd7HnNP/hpMDC/LTAQA7MgZpjbsqd3GelSjdk80mBh/loAiyPMPIoAU&#10;tktTyjBsbeo7UgGEXOOpoEPUKAMrz2pjuMsCR7UE5h6jPtVdmYsMxng0AL1UfMOtSBCVc7hwKjx8&#10;w5qdejcgZWgBhBKgd6cN2ccdRSAYQfOCdxpc/MhOB81AEjBBJDi4HvxUTBt037luvHvUzBN6jfnj&#10;NKz5Q5CcLwaQFfdwPlNN5Lt+8OM0pxjhM1Gpcu+QBg0wLCt8gwzH60/LFjl8Z61FkDAxSZ/djmkB&#10;Z/diTP2onAqs4y33ieaXGUAOaUg7V5x6UARFTg8cUm05PtU3O4cGjjDc44oAjx+9/wBX2qQEfMNp&#10;9qYD82M96ec+X1oAMnLfJx2oyM8jBxTWz5bDPcYNOXkjn60DF5wMISKPXk9RT23YT933601sgphD&#10;9aAGkjA5OKaz8vllxgdKRi2cGMDjtUIPyk44oAkzyPm6UBm8wfPnJ64pFxg5jBOadjA6ChCHnovz&#10;/pTwMmQlz261Fn5jTux+WgZLmoWJxKcknt7UpDb/AOVJg5ztORQBXfbtj5BJ/SqhMgmckAAVf2rn&#10;nGaruqFZc0mgRVcrtJ2jnvVc5MfbGasMpIAbH1qMo3lKeMbuBUjIP4SRShpA8ZE5yBxxSSMgcDIH&#10;FAw0O4EgZ4NICpq0U9x4O1FNoYi1b5e54rxCC11O1v78rZzBWuWwxFe+RuguYd0LsDkfSmXmn6ZL&#10;Fb4SNSUOSBXDjMJ7TVbnoYPF+z0Z4oZp3R1Mzlqz5Wn+2bTDnkd673UtHMV1NIpChSSSOhrmZ4I1&#10;hSQzK5L4x0xXz9WE6bse9SqxqK6K6Ro9oTlshOlUXjZZ7Vluivz+nSt62UbJgYl5TiqdwMeaBaMQ&#10;W/KnCo0bpWOk0DxBd2t9aRvq8wBwOTxXuOimC/toZYtTiaVU+dSckZ6Y9a+UZVuHvYtsJARxgjvX&#10;oPhLW73TvFtiftUwIXCsTkAHqD6g1bdzWLufRP8AZsDSvFPbxcocn+9/hXnOv6TaWmtWfk3s6xyy&#10;nG31969DtdRhvvDxmg1VY5hETIh7H29qwp0kl03URdTvITJhfk6fSlCbT7FTpxa1OMS2vo8Hzoyj&#10;R9d1Urlp1UEO3OfxrUv0u4p7WNobpYWQ4J71xeq3WpQSWsZDGMuTu9a0dWSskzmeFi9bF6zOrz67&#10;ZqmmKALsZJ/ir2mFZAPDaGERrGib8968z8MSeasczBUwo5A6GvW9CsNZ1C9v1i01pkgeMzMWxsBP&#10;GPXPtWFSUpM7sLTjBHZ3tvbL4U0SQ28apNoUzN6DaOtfKUt1ci3M32n/AFup3Crkfewa+h/iReX+&#10;m+C/DNoZMbtMZREp+YhuMnuBXzXqk1uyeArZQFWKCYyMO5auRV5OXK0djpe65Jna/D/RF1bxN4sl&#10;nvjElqVaWZl+VFOSdvYnFeveINS+Fel/C/TYbWyhnnZWW0tR9+SQdZJD1AB55r500rxF4ms/D0lh&#10;b+JIoofNfAVBuOfU9/xrOl+0vJezTa5K0sspMjP6e3pXXOo7csTghGd/I76fW9SudKhiuPEU07rI&#10;SEB7dl/DpWc91IqEzXSxq8RGMVx32uztoxJHOd+3hic81jT6rqFxqgG6SRi2BgdKxw9GUpWaOurW&#10;hCN7nQ3mpPHIBFqOUw3bmudEdzeygxm8Yi7wAqZLE9gPetrRNA8R3/iR1DLHEjBrq6YfLEn91f7z&#10;N09q9p0yx0ewW1Fv4dskaOPCuygkH+8fc9a97B5cou8jwMbmKtZMp+E9Eg0zQ7a5u7G2/tB7TMcP&#10;VbVT3Pq5/StieaR53JY53nr3onkZg4aRtxfJOap5ct97869hHzFas6juxxI8wfKMYpg/1kg9KUjl&#10;Bnmlz+8XPUjimYhjI5A60oB89CDx3FKNxjuPkPGMU9QABxzigCwg+Ukim4BkGQcE8UnzZT8alUco&#10;enNAw2cAA5pwDBH+U5pylfMOGNSHbnl8cU7AQFW2dKYyMA3I6VOSPLfg+1V5HyFJwKQJld1zDJ93&#10;kdc1RdVCRkRjmQDFXmx5b/OKFRChYqMKmcetQxsy9SuEg0HU5nuMLDZ5FfEPxD1y61r4rWcP2tjb&#10;WU7hVU5G7POfU17p8Z/E0ln4GsNOtJl+2ahvUuD/AKiMdT9T2r5d06FEsGZpXZ2kJLHqT3NdFCl9&#10;pmdSVtDVtktl010+yY44NKDCGcYAG6nx7fIIK9TxTJogGTawOTnNdRziOsfmDCn7vFQHfubtVuMH&#10;5Qx57U6RIy6/KQcc0AVU271znrV5WtSmDb4461UKN5iKq5JHHNOkjuI/s+9lO4/lQDLWIfPiweAR&#10;kVHdTxm6hK2YHAzj2qLbPuYLGScDGDTCGE0eYyGz0PegROkjEwnYvXvSTmQOZDbHbjqDmjyZJJQF&#10;HOOAO9aEU9rHpep20+nEs8PyuR0ouBnw3Ef2W5It1O9eCah3r0OMlqroU2kBMfvWq1BDC4uGKkHZ&#10;xk0xigx84bt69KjDMPOBA+9UQWRbiUbT944xU0aOZEBUZLdz1oERF1D4IOafuUkliuAvpUlxEA6B&#10;goII4quykMf3ecr60DJN6NGpUk+nNMy2G5P0qLgSKBn6VKOcZH8QpiHYXBBHOKCpEeT07cU+UjzI&#10;SE54qwYbiSxDiVAFTgetAyj8+zkHaTxSgRgyEbAcUCRvMZXVeDTxbxNFcyLe4YLSAWPlpSyjGOPe&#10;qsjNvbB43cYqUN+5j/fAkHGKkCE8+WBkfKaBEMedmeeakwdznZ+tOZHViDt5XjFMGf8Anpjmi4Eg&#10;cZUGLtwajdlDEmXAqcbCwzGo4pixpJeRjaNpfFFwHosUlpd4kGQMgetMQwCLJiCnfip7y1u4BbOl&#10;iwUKCCD1+tVlXzVlO9EY/wA6LgJdbPPgEZb7oJOabmTyEzKeCKRI51vpFZt3HHNTlTg5WgDRhuXN&#10;uIHghZHwBx0pl1aRQpGWv4icZ69c1mEETQfviCD2onffHArNIdo4YnrQIlAdrTKqGIbpTW2KCcc4&#10;GRTYS4C/ORz2p9zgiNgeQvJAoARMfu/vU+QqQwGQdvpTLRZ3cAsoO/5fet+SxT7DAxki3beSDQCO&#10;RMU5jn4J54NXLJgsJWQhSfWr0yotxGnzEj0FJcpZPDp7CRhKc5XFAEMlxCoQYRh5g3DFTxvbfarg&#10;i1cK6AEBsA5qhJEhjJDcgc0sOBplxknOeKLAatvYWh1O8V7wbSmRzWfewxwttDgt5nysD2p9ubkz&#10;lfNuP9WeQCageHUBcyloJJFYnbntQhjF25Qi5QnAyTVpRAEl+4wxzzVKNQs8u5SAM5BNU55VVbrN&#10;wqnvzTAuX01gLS1BkZWCnJrl73VdR/sryIdRmKjIXB6ZqO+luZEhjRA+c4PpVK1t5DNjHzIenrSE&#10;VYJNQWAD7RLuDkgn3q6t3qSy5Nw2B7VYMJErZixSIgaV/lHXoaYamlDqYNjCsjMFB7DkV0Nl4qvr&#10;Jf8ARZwysAJFkXPy9xz61xxt5PlxEg/CnrCRbOHtVJJ4YUWQXOjm17S38TapMLSSNZJFKQdkPfn3&#10;pl7r1i0luF6gAZAztrnXgjMDD7Ih+XrVOO3C3JHkAIT8xPenoB1qarcJIgd0ZCAd46/lTpddhZ03&#10;XMo2kBcjpXMxpGryHa/X5cngVFcRb5oy23djnAo0A6xNa04zA+QCeM+1XR4g0jzlUxRJkgZJ6V5w&#10;0ADD92+M094rFrIIY2BzwwPNAHqEmp6VsGfJKlOqtTbSbw++op/p4UEH73rXlsUSo6f6VKFB7mpL&#10;mW5+yRmPKMrcEd6FYWp7ELXBbNgxikPySIc/yqQvqsMMkYupTHtGAwNeV6drniqAQouu5QDjeM4/&#10;Ouj/AOEk1Mxx/a7K1kXs6KBUtDR1kEw2XxawBZXBJFdbZ6vp7Wtha33h2KS1mgIWZT80JHSvM7PV&#10;dMku3K3KKHXDA1ubIjoheK+ibDZ27ulKw0ybVfsw1IC1uZGXe34jtVC1W5SWUNCcE+tW7Z4xMu+B&#10;WBYAt/drZ1Wyt49O0Ka08YW8h8kmWMjpQBiuUbaCyqFHGOKa7RNYquVYjvVGRpHQja24nFMRZ1fD&#10;CT1FArkkyObeIpEA+7gkda39Ov5INJuN+khnKjac9MVhs900UWIsbenFTeaTp5BQZo3AXUJZbi+l&#10;lkXn+IZ61TBgESksRleBTiV+UNLn5h3qtqIdxp3kzKoQcgelMTLKO0kdzHDpzSE8dOlVzDdR35El&#10;k4OetSaZcXFvcznyAVcDDY6Gr11PeNcQlrVSGYbW+tAFKTcJo/kbFStHbtYb0uELDG4VqQWsnk3a&#10;zpGd0OVYVg7ZIry5Qhh++O0juKQEgDKGy3H1qRf+PKZg44PSkwvk4Z+DSEQ7QvmHZ60AS2punFyx&#10;tJCqdWxwKmSQC6ikjvQGXPWtnSNS0qHSPEEE+iwSQXFqQT/EhHQiuZAjN5cNGH2Gdtv0oK2LkrLK&#10;JJGmyx69qoNkrJ14PWr8SZyvHKnFVnTbKwYcFuDTJGJkKMY4okM37vg53cVLsOxenTiq+ZPtsSs3&#10;8WBQBruqy+Fzk8ogzk1iFyNm27wVbvWlcNssNhbGY/WseKMSxXBIbIbqKa1GXhMZLiFPLQkpgkVY&#10;X7XDaKBcZUsflIqhbxpHI7c78cZq4HeSJsnmlYRHII5A5NsM+tQBCG4j78VcACo+TSgjah8pSM9a&#10;AIVKrIN65GKR3smlTqAB0ptwhLR4IznkVXlaP/R1CDeevtQA8sMnaBjNINu4/LT/ACtsMXz7twzn&#10;0qSOKdoL51tWKxryTQA2P75wvQVOUH2dm96rQYKZychjkEVtKLJvDV0y3KB1HKmkMy0VS4ye1Ryb&#10;hKf3JHoQamhVwJDhzk8cdKlwNqbkON1O4ivtbygQgztq0mo6zHo80MU0YiP312cn8asskf2O2K45&#10;WqbBQxJOKQ9ioXt5DGctndyMYxVxGPluNg2heKrlYTISsag9yO9TKBmMPMFXNMQfII+g603IJ4kB&#10;PpSyqRJKMKRjOQarQsv2kqYyPc0MCfcd4+6OaWcwGGJhcHcDyKawxI44OehpgG4viNelAyeIt+7w&#10;64PWpJ0EujXERtEOF+Q+tVog4d8888CpN8y3K4QH5gQM0ID2v4Aa9cQeMfFfh26nfyriEvarIfuO&#10;OoH1r6OuIIl12bMjjLHJNfB0F/daf8S/BusW7Ok0OqRNIF7AHn8xX3hp9/Yav8LvDOo27xnzNNQu&#10;V/hbHIrjxELSutmbwd0V2C+YwAyA3XNTIP3YHPWoygBjI3c9QamXqOaxZoiwg/eEbe3FWlyD0/8A&#10;r1BH9/lqtLnggVQ2PBOT8o+tPBBHTNNCtuHymn7WwhwBTFcXLbV5bGOhNIGGH+YCggb+tMbG0Ex9&#10;+tACnG1uBUTE7uQOlP8AlAhxKM+lIf8AlofIyxPrQBXJ+Z8KcUnzbydpGKsgcP8Aux1ppHPShAND&#10;NvVe1NLHzpOeAKcVYkHcMDqKQDhj69KBEDZLHhjSqrEtwBipz95QVFNIwTxQO4mOV+Tp70oDbj83&#10;b0p/G1ec0Z+6c9qQhAV8rkHOaXPPWmkjDcVEzEKTg07jLOTycCkYHd0TAFUzJIYGxH3/ABpBJIYy&#10;RGwIOCKAL37vYxLNzim7QVk+U4yOc1AC3lgFMfjUi7t3LHGKBD9o+fjIx0NOUr5C8mmAsZOtD79u&#10;QVwCOKBinbuySaRivmnBGMelDdVyR92mEjavH45oERMx3MO4NNV8Akg9akChj1GfWnMi7j8uKBjd&#10;241IrYkT5ARg8VGVAIwD0pPmCjigCzuy7fu+3elGPK6qKoq7+ccuetTbsjO8jmgCcg8YqM5wTSM3&#10;QeYOnakB+Uc0gD5vLPAzn86eudi5Y+9IPvNxnij5gaYExIwMHtUbDJ+8RTM4Vzz0oRi2cLSAft5b&#10;HWnALuwZBTMvuxxSnG2PI5zQBIQm3huKaPvvx2pRjn5qARlzyBQhEZH7yQ470mTtHNKx+5hGJ7mg&#10;7BHkhs0AR4+Y/vDyaUdG5/Ggbc9RimH7z8jHrQA45GO9Rk/Pzk072zQMZb5PpTsMUfeXrT8DJ6+1&#10;MA/eHLHpwKkGM8mgBR16U5XAYDbnmomOGQ478UmTuJx2pCHyPyPl70meCcelR9+Tmn5wv3qAuOO7&#10;b97oKYM4P7w4pc8HIpOd4xigYn8Q+Q1OpUeb83OBURVhFyO9RMJN4+8RQIsGQ44fpSq5CNgVX4Cp&#10;l1+lGRleRQA8klvvnk0u35z9KcNu05XvTvl45xxQMiYN5fGODzQCPKGRninEDPTk0n8RpgPXBSbC&#10;/wANIoyr/Iuc0qD5pT9KX+MHJ60ADEiL/VZwPWmhl8ocr7Zp+AQck9KjKAqMr+VACDBb7+ad3PSk&#10;AAwMmnFehHWgBrcucgUw7QZcn+HipP4l7nFJtPPy0wGRldpO4daefvN2GKZsHmHKnpSjgkYpAJzi&#10;TMBOBwaVNxj5i78VIMZ5IpSV45WgYxgMr6YpBuAPHanHqfmFN5wcrxQA5S20jPPehh8rfMT+FMGd&#10;5pwL9doz6UANHRiAKdgc/LT1Cbmyppx27fegCNRy2QeKl8ttp/eDHtUeeBSiQ7e4z0oATZiQHzf0&#10;pex+Y0hZiGzHz2puflIJ7UAOLDHfNNO7ccSYpAu5o/nxzU5EYjP7rn1oAjUyYXkHil8xlJI5ORTi&#10;oMg7DHSnBBhMoOpoAcCxCkrzt60m0729zTgDznjinRk/MTjPai4EQ2Bjx+lPUDzCMgUpHzPlRyaZ&#10;j94DkUAP2nceQOap3apHbXDmRSAvFXFwScv35rlvFV0I/CetuJgFg09jnPfFSx9D5N+MN99o+JUF&#10;qlwCIyucHoe9eVom1AARjaoxWrrdzJdfE/xRMzlsXjBcmqY4KnAPzc1207cuhyS1Z1OgQ2puk8y4&#10;QEL37V3+niJry4j/AOFh2VvGnSV5AAM+x615qJrGPw/GyXBEpXnmo2tPC99pcL3XxG1S0kQ/MiZw&#10;35V0wnY5p07vQ7/WNR0vTPEnhm80z4uJdatbXPPlnMTqeqkDjBr1O/1j4hah8AtDuNP+GtoL24tA&#10;ymSXItQBlyPXd29K+SXtbO28QX8dtqtzNGR8szclq9W8D3/jwXGkWi+L72a2S1nWJSCPK3j1HWtf&#10;aXWhj7Ozuc/qniHX5bfxNZXHg6yM4nVWuQ2PLI+98vfNaHhzTNIudRSW71WQqqjIztG6uit/h/4g&#10;ufEF7LceOtKiZtQkdpWJO/J9K17nTfCOhhl1P4lWtwNgLJDgEj8KzjNSdrlum4q50dlpXhA2TKfC&#10;tlcOsH3Qw5HbBFee6rpmo2+tatKuitbWnnfug7Z/DnpW7D47+HNsLddN+HWqzMq/edjx+NW5/Gnw&#10;/wBT0OW3v/BupwxuR5ij+8OmCK6Uk0ZJa7mJ4eN9JqNnHBHKzNeJ0bgc074t25GnSO6fMLSHJ/Cu&#10;z8N3fgUXcZt9Dt4ES4TbO0vI9OKxvi9Ppd14UuktjA84giD4bqPaibuiqa1ufN9kQFXCn5l61q7p&#10;NsnAzj1qjYQukJRw5PsK2BbxNHEC1wOeigmuCbOuOxizC4Nxjz48Z5NejfD7w9dap40tVNiWUXCA&#10;ZXg5PX6VU0vw+s17btI175LSA5ZSM19SeALfQtN0rTZI7Msrx/60JjJHYU7PluT7TWx2semadpHg&#10;mytYbaEytbKGcDkkipbCNLcpKySFnGcsM4rUnRrlvthQ4Y/LH6Ad6pTX2nowilkQkRnKKM4rHmux&#10;3uc9rr28t/K4DKVX145rz2a7tbHxK876pFIgcFlB6+2a9GV9EuW12LMKFxjMjBT+teP+K4vDMOtJ&#10;YNqknEhLvE2/r9K2jMxlG56NH4/8IDSVH/CA3zSeTjb5uR9c0nhTxPoh+JPiW4m8EWqpOo2SySg+&#10;Tj0B9a8ih0HX59IC6V4c1y5g28u9uV/InFV7vSNQstKsxfHxJbvk4VIGP6itlyvqRKM4q9j6Y8Qa&#10;/qLeGZfsHh+zcuf9azghR64ri9H1bxC3jvSYZbfe0xJ86NcCPAz0HavMLfxHp1t4DFv/AGvqc0yo&#10;QquhUj65ro/C+tTbEnzDkhtoYDI9q5vqsbm31xtan1HpmpzLbWZNxKsnTPPFdELPQbu21dr2x0m4&#10;F0o89XhXjHQjOf0rwTRfE2/XFgvNKEUckm0SgcKe2frXpFneahDqskbMGh8sMsgOQAen1pww7REq&#10;6Zx3jX4R6JqFre3Wj+JoYZACTAUGGHsPUV8y+J/BviPRdI1lr22n8ot+4nVTskI6g+hFfbKaxqH9&#10;tbY0O3zPvA4FN8ZxWGt/s9+PLCXRbUyyaUWj453qOGU+tdFGbpST6GVTlqxcep+cEeRcoA74z19a&#10;2Bt8qLDHJUVmzRy2/iPVrSe3ZZINTkjwRyMHFX1I8lcE9K+0oVOeCZ8lVhyTaBQwnkzzQfvU75i2&#10;ciomJGDW1zKxJkbJBnkiqLK4lfDcbqnQnzWO6grlM88E/jVRdmCK/OetIWAU/SkYsDNwBULZMi/L&#10;24961KF3rsPyGkDsfNPkgdO9GOG+QdKAAF6H60gHYX5OOcc80Y5bg0n8XSlOcfd/WmAp/j+lNBIi&#10;Y470fxS/7vFQoZWeYFMYPHvTQE4PyPx6d6QnlufoKUAbuQTQGUSDg8H0oAZ0Rsr34oBAf/W06Rwc&#10;4jqIjLAlT160xE4J/u80uDg/NTQwCpx2pSf3bHzD94cUIGDGT7LgIxG7k+lef65cMdT1CIfw4JH0&#10;rvLi4SK3uWOOIfyNeV3kry+I5X8hyHuTvI7eleRmlXlja+56uV03KV+iLmjRTz6jI32EKucKPXHe&#10;u7VIotNCCIHkfNWbo0KrYq24Z8vt3rUkDCVs7dueMVhluH5VzNbnRmOI5nypjDuYptm/h6UjAm3d&#10;DP14NMZh5hIwOKAWa3UFz9RXpy1TR5kNGmZcizRXKr9tJRWPFOUopVvtqjAJK5+9Us6kQEiHPByS&#10;aqrbQn7PIZJRzyCa+HxmGlSm+brqe/SnGpFWOwtH0W9+H9wiXiJeQE+YjnB9iPWuQ1CBmt3jeFsq&#10;flY96mjhT+1LOVZZUdHH3TjI9/Wuhu4mm0lCtoxZIskgdavBYv2b5H1OapS5ZXR50HaJUXexOe5/&#10;nVy0vGOquGydrADnpmtG9sbcaM84VgCcMD7Vy3yw6hIxlUozDGO1d06/K7HXCjzq9tT063MXlQHz&#10;1J2ZwaY8knnXI+zAAHg1hWN3b/YYc3SnCjgVclu4/IuCsIPy8H0rphiEkc0qDbNJLu5Fpse+JUH5&#10;Miuw0W9tjBGj3AZXhKSAjpnivGnvLp5bhFV8B+BjpW/oN1cjUwhcj98MD0rWni03ymU8M0uZdDnP&#10;Femzab8U7uNYg1vcytJCw6YJ5H4Vj7gJJQDztFelfEKMv4c8IXHzlYptre273rzCFkXzXMe7C8Y5&#10;zmvEzCCjU0PXwc24am/pTKb6AsCeTu46V9TfDCzSVdEuFjk+YvgfSvnvwnYJcuhdl3F8hMV9Y+AL&#10;a6trfTlNoQiowXA9a82rZRvc7IXcloei3Cjz1US8AYIqkVPmycDg9a0pdn2q5JGeaoEjdLyBnpXG&#10;jrGgL5sZ5zS7Wy49xSg/IPmH5U8DLHimBUcZmGFbGaYc75Bt6DirpXk5PFRvH+/tzuFCAqoH+fKH&#10;NNAuBdndOWU9q02EZU4UA4FR7OuQKBlcfeBAPNSsf3Z+U9aXGCwwcClx8icAe9AEYC/N+tP+TaPe&#10;kVTvbgc96ft6HaRQIjI+UjtSY5NS7fmIpwjyc5oGQc4PHSkAGw8VbMfLDg8VFIFV0HOc9hTEV2GS&#10;OT9M0bSEU8Dmp3EaxSEMS3GBUyovlRlo3+YDtQBXVV8tyCd2OtKQ2xB5qn5quCIFziRRxTGiI5Bd&#10;mxkKBSAgIxImQelGZPMOWOPapYfMkEqtbSBgem08VVEudYnt1gtywPV324/OlexnKtGG7JdoJjHm&#10;jOD2qF0+VtrZOegFNnkuIr5PMjsBxwUlDH9KntpImlfy7qyDcYZ3A/nSughWhPZ3KxV/l+Ug989q&#10;YV+R8kVrFU811aewckdpBUUsKJG5aW1z3HmDimXcyzv3gjIxTQZfNb5x1qypikuQqsvCnJTnP5VK&#10;YUMQJMgO7A3KR/OkFyFmJijAwBj0puTmT5akdUFwgFyuAvJxSDaYzg5Jz+lA7kYLfL8p69acudzc&#10;cUqBi3Q9amAG9+AKYDEPzNlaCQGlw1KVweoqLoZBt44oGP6qhxxnmmkfK4xwenNMBOVGKfnJXNAh&#10;oChx1xShcJJ8g/GpBjcCR0NLK2dhEQ49KAIVCY+4M00qPNUg9W9KmyuwZQZx0phP7uM578UwH7uc&#10;5OTTC+W5dgfSgdXy9KoXZzGKLAPDyYT9yOlSrIdmPPGDUPIA5BOaT+MnaMmiwWLfnKARtJyeKtx3&#10;eLdh5KcDqaydxELDcB+FNBJT73UGmBuLdb5XKxDAHWnq7GYnzj7+9Y8ZIhQbh17VZEnyjJ5ppgaB&#10;dcE7hmnDBx+lUC7eWoIzjvU6SYUAkYB4p3EWyOuQelHGwYcVC0mSh29c0Bs+xouBOGbzOgqTqDxV&#10;cbCnLHIarQDeQ5KEUxjOMvkdqTBIT5+AadgYIx3pcsGXkdKAIsncOe/NGRtkIA6Up+/93nNMY/Pg&#10;gYxyfSgQmeeQTT/l8oYFQFk4G/PNPQgPkhvbFAEig55YYpx6vgDgc+9ITiReO3FIP489CaAFxlUx&#10;tBzTzjaMCowV2j5snPWms5Lt64oGS5wFHmEc0pbphe1Vd3L8cYoRyRIDgc8GgCy2fLHyn/GkwM55&#10;6VHv4jBYmlLnbwBxQBMpj3ZyajbmRsJ345pNy7ucCgbeOlArBj58bBTsAL90U0EfPx1NOd4/sz4Y&#10;5pAHO5h5nb0prZA+4KYh65Ap+Rs68etMY3Ay2acAxYcnGfTrTedy9OtTEgIOFBA6UCGMCHwDjioC&#10;XEkh2jipmIMjYYdKjA+VuKAGZOTyeTRu4Ip+OBxk0wj5/egBmW8wDnOOtPDDuxzmnbeGwBnijunF&#10;AAud+BnOOTUoxt4fIzUYLeYePrSsQEPyYHagCZgvA29ehpgz574U9OtNVjsjzJmpMja3060AJxlz&#10;5Z680wrkjHrS7lwAXpueFIoAcf8AWLhMcflTfm3sN/en/wAI5NMOAJD04oAXHzNx9adj73NRrjbF&#10;83U09gMN+8b24oAUDkYoPVuopO0TBue4pDvMjEhcYoAaOpGBgUvZuKBjHOBTgPlPy9ehoAaBxwKd&#10;zuY+1SEKIF5qM5x2+tAD1CnOTQxG5hnOOlRjftHr2p3/AC2BzjigBcfKPn/SmceZTmbETemOtQ+Y&#10;vlr8uDnrQBL0jzkdaX5Sq81DkkoQxqTJ3JnHSgBxAxTDuwTntS5GDz3oJ5HTFAyPscLmkOdrcVLj&#10;hPxpnHzZODjihiuMOdy/KORTx0NAC7eRz2NHIWmApI2t+857UgLbM7Rj1pCOOR0pTygwMc8UAOMm&#10;2GPKjBNSAqY5CTjgVWcKUAYfdPFAkXao8ojjAoAskDJ600kCQjINIX+SPntTQDkkZoAcRl+CcUA8&#10;twBSEnd0PSmZJQ5UUXESk/K2cVCWbJ+bgU3DFWzknFKMmJcxMCW9aYDwQVPB5pO5xTsDONoFKc88&#10;UgEUHHI6U8kbOJOPSoy+EIxk+lNySGIixQBJ8uxevNNYtv4QnJ4pvz5j54qTJ8sjGKAE/j60cYk/&#10;Sk+bBwDTD5m7hBxQMU53LS8bZPwpDnYmQQSadg7QeKBDwOv0ppGU6E81GSwkGHPSnB8MTuFMEO6E&#10;4TAppGXk4wT05oJO4Dd2p4+7yo69aQDCrADMY/Ol7NzTiTjGDmmntkHOaYCHd8o29O9Ic/NzTjnL&#10;UzI2x/Nyc0AMP+sPy1J/A/NNbGTzQD04oGIWAH3gKbk/PwKc45IxURxsPFAhxJDtyc44pRuw3JpC&#10;ASBk4zxxUpHzkZBAxUmzEUtkdcGgvhwCp6VJLsKqFGMCoMNu5zn1oJHFiNpLN19aFYtNJhz0ph2k&#10;tlulRjAdsP1PFAFwFfKb5e/rRuTanyNzVc5y2c9BQSePmzQBazzSgj5qp7m38KSO9AdfOIyTQBc5&#10;Mg+aoirhmyB1pQy+WPkPSn9c80gISDlf5UmOvNTbRh/mA6UxguDzQIjA+7zTu/Sk+UY+tLleuaAF&#10;9aG27AN2aFBIOB2o46k0AMJ7/wCzSqV8tvk/WkONjelKm3MhbgbaAQE8tzxiowP9Zgd6f1HDcZpe&#10;55pgNGdh5JpQPl696UD5D81GBnNADh2+Wn8dDnmmDp9D0pWIznZ+tADjwhxzzTCp3LwckjNOVjhT&#10;nnNPHUndznmkMbtxcDjPFRtkrOQoGDU5ICSEgDFV8kt14J5FABzhfpTgfkX7wyTSgLsUiQUhPI4F&#10;ADgzGOYFTij/AJYj5weOKQAlW5pAMu/BoAZ8/nLg54oVeAM5p+35+dwpylQc5Oc0CEKjHTvTNp5+&#10;cVZyMZPpzUIwfNwpODQMTbx900fwcJTt2IyDERSMcg4Y/lQA8bdq5XtTgPkcbRzTOPLH8qkBGOna&#10;gCBgN4xGenrVdlXfzVhjmVfmphXLDnvQK5nMJDOfkGyo2Bw2CcE8VqsgIIxx3FVZo4QE+Zvu80mN&#10;MymQFkzH1PrTwpEAUQHb25qwq53HHA6E96R9w28AmkMgK/KvI/KkZpQjgEdOKlKsVHHemyI3mJgH&#10;OBxQBQmUSWipIhbOR061574gtZIF+WB9vJbjgV6sIh5UR8jGByKr3llbXOlqjQRk+WRyOtcWLwyq&#10;R8zrwuJdNrseCQ3rrIo86MEPgAnrWoJCQ+9IsFBzn1q14j8KyxrNLbySE+bkoD/KsCC21dbBYpLG&#10;9Y4wuAc/nXzs8NOLskfT06sZRvcvJtEz4WMjd60Tu/m2xS2XCtyc81Pb6L4ke0mlOmXaoqZ5zUdp&#10;b3B1y5DeadnBz60RoVF0NOePc9C8K6kyXlvG99Iu5AN3pXrdvcjEYkmiePepU7a8CNrdRWOmTLO6&#10;sLpSVx2zXpum3V5LYQoluQiqm0dSD3rVQd9QVVNaHoXiyLS7rwFpUlrZxq8cQ3qPpXh2rW7z2Vug&#10;kj3xSd+4717nBbGXw1dfv9pEIBjryPxLpmoW3ia1kjuWKsTuHZv/ANVU6dndlXbRFoSXUNjdJGC+&#10;ZUAQcketfQPhLV7LRRqkmo2Fxul07dYYU+WjY5ZyODj3r5z0L+3X1q/SF3jkiu0YOVyMZ5GO+a9D&#10;8XeInn8I6DZQaFb28EOnYuYsBnmkA65PIHtXDXm47dTop0+dWZzPi/xH/aXxH8RzjUpple7bdO64&#10;83HQIp+6q9BXld+7f2hI4k6twKtzmU7p8nOWyMYAHb8qxWTUbiOMw2kz/Oc7R1owWGc5dzStVVKP&#10;LcWNwLwu02KfPfRFnj+1k5QgBf8AGrVn4X8eX1yFNn5EAYbnZscV6HpXgnTbdLdri9SR/r0r2YZd&#10;KT10PMqZjCC3PKLWy1S5uoYo7e7dTLgADue1exeHfB8dvDAbtESV0BbofLXuM+prrbSw0e18nybC&#10;AMF+U4q+0x8phvf8TXqUMLGkujZ4WKzJz2LDCxi06yt7KzEEES8KOrHuWPfPvVNmbM2WyW701nxG&#10;ASeTTD/DhzXSeVKTk9SNifO7YI5oXHPPGaRgw6r9BQOgO00yR7Y3EGkDDeox16UDocGlGCwGefpT&#10;QEmX25xRkDb8vXvSHdtGccU0k7ugIpASoSZsEjAFP3YkYFj14qrn535PanqxMq8dKdwLgYiT7w6V&#10;Vu5mW3BRDuH6UOzDaCBn0qEgGQkxk/LzzSGOhuJHt0JznHSms7eo60gA8uTCAe1MUfMuc4BoYh2T&#10;vA2cE03Urq3tvCWpTvIERNPdix9AM1MQMhgnpgV8+/GjxPcW3hy30m1uv31wSkrg/wCrTuB7npS5&#10;W3oJuyPn/wAUatdax8aLq5kdxEl5IsaZztQHj86hVVWMqJFwDxx1rHsAP7R1UkDJVc59a2mGGXHp&#10;3rvSsjCUrkuHWOI/ZvlPSpA24KP0x0qqZ7nNsuwFQ3AxVsMpWR1ttrFRmmSVnlCXir5THJ60ksu5&#10;k2kkkdh0ofd5yEqME1KPs6LyoOV4oAls0LTKWnwM9T2q1fQqttKxvFYqB1PWsvzE8oHzHXk9KN07&#10;xkm4JVeoJ5oEJDdeXeJ/oLE7xnNad01tPFaSpaKjBOfeswCIgHyBnPepw4W2YADH8qBhHJMko246&#10;9afcSh7aPdbJv3Y3VE5j8vqOnrVd3AdeDjHSgC9BDatBcbpUDBMgVH8wVxt/i4xUKFNpKl8nrzUg&#10;yX++SaBDGDrIjGPI3DNE0kWUKgjgY570rEBJNyE5xVdlQyAkcDsKYCKzS3cPmBjg8CtBVt/MKEDc&#10;V4NUwE3KQBxQCftB5OfWgBsq4u+SKaoOEwR1p0gBfODimg4IyKEMkf5o8lSMdKmLsNKRVuW3FOlQ&#10;ZxG+OmaFKMxA3ZxxgUMRSKS+b949eTTlEuSQZBkc81beO9W0eR9JlRN+FduhpxVhalip5UYNO4FM&#10;KAcMW57jtUiGcPGFkO1T9404BijYXvRyLlRtb7tAE7+ZtVgVbiqspxJHlD94cZqUEg4wetMfYXJY&#10;dKQBOQrw/OeUGBSB5AsRV2HGRUsIikSTMg4XvSBf3jFBnGaARoW2pMyGG5R9hUjcR0qC5t5EMZid&#10;WV3JyD0FU8sWk3IoBPU1KJHWTHnMRt4B7UgJUVhLCSzlttKy3AFwCGJxkHFTW0q/bArIjZkXFXb0&#10;tHqbbPJKvCvSlcDIto5THIXi6ZwaY6xMhH2dshuatxO4mn+ZcEdKrgM1/Md44J4xTAaqv5GBbtyQ&#10;B7Vfktlj0rYLxJCVBJzUMpn+zpGsA3FxgirKxSpFbh3Y8AnnpQBSBkiSPETEZ6+lW4LoESAyyD1B&#10;JpbsjfDthXaE+bFZSpct9oaHTy58znmgDXDKRO2UBwcDFVWkRrfiJQVY4HrUjQaitiWNlJhVG5Dx&#10;Ubx77S2eOFVZRyM9aAK5YmQkxtnHIFNCzM+BZvy4xxSxuiTzNIQGzwvao59Qt/OVlvACF5AHSnYR&#10;rwS6najUP+JBbeV5Qy7HJNZ0urKpLK8bBpfuH+H/APXWRJf3LJKn9pOQeMEcCs5oSXLecck+lMZZ&#10;1e7lnEbRJ5TggkDvWesEs9vaFmlB28nPWrqxAKMxg8dasxkCLAX8qRJTjt4khTLjg9ak2oN7LCAc&#10;g5qd1j+znDt97oahfO9QCelFx3GSHfIzeSvQZpF8nep8nHB5FKOZZFz1A4FNGPtDDjaOpNMYuf3M&#10;2EzioB52TyAM8Z71aAxKxHIIqswm+3k+U2McHNAEhVlQMGU/LzUBw8WPLHfJq2EZnUGUhc8mrE1j&#10;dCzEiSK0QXPBpAZUUbfvVOD6GnPGBGwzk4pYz++j/dydTU+5GlmGDnH5U7gUcD7JIfLXOec9qrNF&#10;FvjK8k1qLHFk5i6tzzTxbf6TI8bqMD7pPWmBgTxsGi/dk57UjRt5GfLbla25IZNw3Ih5qCaOTyIU&#10;RdxPT2pWEYXlLlf3xzzkVKqqLZVaRmUE4z2qV45AzZjxhufemceY+QeBzxTAreWN8hUyDB4INX7X&#10;UNRgnVWv5nUn5T/Q1GBIV+SFTlx8vrTWaMX86GwwQg4IoBncaZrukf2rBHfkQRyDb5oGQpPQmu2a&#10;DTfsUYj1eORScqyvwwPSvBXhhZt24kgnGTV+xvNVtbiNG1+cxAj5Cc7aVgPZmtALgO0P7vbwyjpV&#10;T5TdSkqCucCsez1yZdK8r+0EaJwM7h0/OtW3a3kL7LrOQCAOaWwErEeSQIUxg1UXy9/MJ27/AMqu&#10;PFKt1taYnjsKYqpmdeKAM+6t83oKucFRwDSQQ/vHUuce9XZbe9Chk2gA9Ceta1u3hw6HZJPfvFOw&#10;IKhePzoCxhyRHDKqR7APm5pqmQQBTE7L2BrU+z2ceoORqizRk5BzVOUg6lNtUBV7etG4WII7y7hu&#10;iHt5Nh4Xdzio5mZpQx2EFsitDy7afTbj5kGxeQetYvlyBJl85mUOetAFlwhRSvTZUKgELyRgmnQr&#10;IIpu9IQVY8dTSEIYV8pgS5y/TNadjFI8WoqmkSsqWxyVHSs8GY429q3NG1C4tL25VDETKmG3LxQB&#10;zSSzC9mCrLgSsMt2q2GdgN6nr3qXUOfEWonZD80uTt4BzUK/60AnrjFA2WSG8hmVc8VQbzBOjblB&#10;D55q0ZjbXTLNE+11+UY4qOVraWLcm7Hb2piCYiYREKQRHgnPWo7dZIyVaPgscEU6MERqPLO3NXuD&#10;Cp3DhaBgsIMYZ4GC7eDUCKnmyhWUDPBqz9pf7CYiBj6dKq5RZoiUOC4xQnqA9ixgcEdqfbtB9ldH&#10;dQDJjNSXS/JAwUbSg5rKkSZphs3E7hnFFwLd4kkV4qhEbcnBB7VRSHF0WLHk1aYOrRlp5DgD71Wo&#10;2tiGLEZ28UAV1O1WI5BHU9q09PvIYzcxS6bHKkgG4dOBWdNsAfAGC1QAHlgOcYzRYCe6ktpNcv2t&#10;7ERxbuFz09agAP2gsHcZHSoSG8wDf37VYAY+WBngc8UCJVlZS2VBXHNL50EkRAJx0+lVflFw4yel&#10;QgKHYDI+Y0DNKOV4451Z1K44NQSEtasyTDg9KiOPspBJPy80+0ERWZW6FDikFyONiDyvfipyQwBP&#10;pUYVRK+WP3jilO3cTvFMB8aSl5sEnjpmo8gSuCmPm4p6NiQEOac4hLocnJHNIRES29ef/r05PvDg&#10;Dmgry3HFIu3zHBznHrQBaKSbUJiXBHGDURG6QgMeDUx8wRBSh27e5qBGXdMQucPQMviO2e2McjAr&#10;9lft3xXuf7PmryNJ8RPD91ekqN0lqrHlcdQK8HWSMPA5IXEi1vaHfSaR+0Z8OdYilaONtUiSXHTa&#10;xw2fwqJx5ky4Npn2xNHILyZCvRz9arg/Mw9DWre7JYdHuobiP95p0cgZTkMGGe1ZW1yxOG3E1wXN&#10;yzGxKnCcVZjJLN6CqcfAX5uc9KuRqPmycHviqKuWkbnPvUhZd+AKr/KEcB8ilTcyj2poTJeSR8tM&#10;f/VONoIpxYAL869elMdgxPHamAnAMQx1/SnDIY89qYuAj8LSZG9gDzQA/J2nnrSYyg5NISNq560o&#10;dPLbrQA3nB603nc3y9uDQx+8ASKOfl+bnHpQAnO1fl+tA+nHrSAsZHHTH6044CnpQIdjgfIcY4pM&#10;fKPm70uf3YPmLjHSkLDcfnz6UAOK/dNJ+7w2U6rUTPIIxhRjdQCSOQOlAxgCh36ZPQU7AETcqCTS&#10;gDL4XJoI5Bwc96ADnCfL1HNA3bOhNOB4J3D6UjNhH4yQKAsPHQcfSoyThuTUaOxVwVxg0fMWTrjN&#10;IQpbLgleg9aVQpHORSbVBPynH1qXJwAFHA5FMBozvb5O/rRk+Yn40mOD85phxuHXOetAFgD7xKDp&#10;61Hg7D8p60ZPl4LKOlKW4+8PegYwqmGyOe3FNKkN1yDUhI2r0+lMLZdsFjjtQBHj5+lOAPHzHFKB&#10;z0p4C4kyfSgQvzZPy/rUZL+Wep+ppzZ2thqaeq8UDEz8q89uacm0ITvweaayneuAafjn6UhDsjav&#10;7wHnninZG0/MD6VCejcEU0keYR3xTGT5X5fmFGf1qt+8Bj+TjdzUm45JoAmOMfeHPamtjDc1ES25&#10;SB36VKFywIc5xSAjZSR94ikAfByeMVaCja/FMfAdfk7c07gRgDBG2nYJjbg0gzzxxmnKw3PjdnFI&#10;RGd4JO0Z70xS5b/VADPWnsSdw2d/zpRkIQB6cUAOIHPH4UznZgNUrjMYGO1RY5POaAIyT5q0oL+b&#10;GBEOvNGDubC+lL8wf7h/A0ASMQTjyj1p0agMxLdOgpq9B81O5zJ8+eKAJpCnlrgjpVdm/djnsccU&#10;oPye1ISMKSOhpjKuJTK2Yzx3p4/1jfSrDBTGfn6ioyvy/e5oFYFdAjYx16GlLL5Sk469c1WcOrri&#10;M4J5qJi7HAYjB5pXGaI5II6etLwN3IqOASizQfa8j1qQmPyzwxbNAkLkAA4xTd67+Mj1phLcAsCf&#10;WkBXdjHNMZYBG04br2pO44qPK5p+R83y/SgBfwpCTsUhT1pMjAOzofWnLnzCQoAxQMVVYkEgcU4A&#10;5NPAOw8d6MdeaQEDeuO9M4yKlZQQ/wAoHSkAG5qYEJByf3Zpnz7STEetXABj7tHymV8HnbQBXVgE&#10;UlMjFPzkMfKbB6U8quEODx2pRkDp+FAEWOMFecUdCOKceX6UhHzUAA6Hin8bG+WmHaDzGadwIzyO&#10;lFwE5x0prZwMCgE+W3zd6jJBY/NQAuTuUg84peNp4pFX7hxipMKD98mgBVHA+XFTKAT25qEZJk+Y&#10;duKcrEMOAeDQBOq5ckLxT8AEZQVV85xckCM4z1pWmYynPcUrAW8riQfKTtqIYCOCB96qjySBWIZu&#10;o4pFLEtkt93g0AXFOZB8w6UmCS/PGaiiA8wbpscVPxv+8Tz0FDAEX5nwDllPevIfilcm1+AvxCcS&#10;kMwSNeeSW9K9nAI3ExgDZXzj8eJpR8MtFiClfM1Tcw/3elSx3sj5XRF+2XDG5yTy341Y2MQuDVS0&#10;UmOF2Zs7uRXRgWsWiXM0sMWNo5JxXdCNkccmYwila5RSrnD9AauTWqrZOzSqCF6EVWiv7OPVQVMT&#10;/v1IAOfwq3q9013KHt9CeFmgAKA5Ax3/ABqyHJGVPd2sNjIeGcxYGBmsO38XeMLa11SCyvFgzN+7&#10;kCjeg79aoM2pjUtTje1yAeMioobK2N6s8yEkPkgd/wAKrYxc7na6R4h+J8oCzfEPVmRjwRkEflWh&#10;IlzPc3zXN/dynGd0jE5P41Y0dbN9P07Zp5VRGd/Fa00UP2YHy2Ayc8VtF6Ci7o5+2giTz9sUfudo&#10;q1GUWZx5EeCeuwcVL5SiRSt+xyOFA61u2ljJ/Y0TSWYwScE8E0c1ikr9DGcMyxlLu5Rgc5VsChvt&#10;0sg83UbmTamNzN1rpbayhkZ/9HkI6DaK6fS/DOqXPlLHpF0QW5O01M5tOw0kecWkKrMS1sfvcDFd&#10;voZtm1a1S3+H9zdSs4AHlZr1fTPAkqRQtOIBx0K5r1DRNJ0ax04+XDYgqnzsUANZymrajszitG0O&#10;+ngtnvbSztbdMHyFUZau2vZdLg0CxhisLZUjUbflAxiodQvwbtkjsXwr8EDg1wXiTV0ji+d8BYug&#10;6msnIaR6rp93JceHLwwz2JENudymQAgewrx3WNbnj8b3tvYaddXVy11j92hYBvSovC+l+MNX8Qaf&#10;eRSa1p1pEzgTEsN6nqNvfNe26HpXh7TBMIdAtnmJLSTyKGZmPfNZ8yibKk5dLHk0Hgzx5qzQ3eoe&#10;LbmxV1B8qMlSB9BXpOh+E/CGlaZE8mlQ3c5HzS3I3sx/4Fmusa4LlycjnsePyqrM0rId0nGOKic2&#10;/Q3jCMehKL+4UbYLHTY4QPlRIgBTTeQtJ/pHhjTJc/34wR+uazWzwC3FNONvriouy7Eeoad4BvIr&#10;hbr4P6Cdw+/FGqsPxFcDqfg7Ro3WTTPE95bYbIjfBH0rv2cggbVxiqc7FzINxwapVJLYh0otPQ8g&#10;1rTvHENvEsENvMoUEsnU4rpvD/jiztfDFlYax4U1oOiBfMZCSv4+ldevkq8W+FyM92qG6sdIuZG8&#10;3SbIrt++UFbrFNbnM8JF7aG7aeJ/h8ng3UbsapE8eACCQCmfY16Jof8AZF74A0eeDWFlRkJLAdAe&#10;gz3r5x1jQvDH9nPGJkQKhLPnaoHfPbpXmrfF0+G7x9FstOt9RsreX9wyyAEH+IZxz7VcZ87sjOpT&#10;VFalf416SdN/aivbmOBRa30SyBgON/euAVomtoCs4zt5Fdf4y8b+HfFfw68ONHYm2vYrgme1k5Zc&#10;dCD6GuFskZrWVxEfugc+1fV5ZUagos+XzGEea8S6G4br2pkpPlnpil/hI2/hUcoYxkZPTpXsHliQ&#10;gfaslxjFW2e3Me0RryOvpVEBvLiwCAOtOUYnbnuKYylMVGohdzHJPFKOmMcduavzJEIZDsjJKcdK&#10;zlx5ZwejVcWND8HdnFNOefSj/li2R3oJBZcnAqkNigEk/N3peBkbs1GXUuwWQ8Y4pVDeY5L5piHK&#10;P3h+XjHXNKOoz69adxjqOtJk7x8uaVx2JlYLFNwv3KrcF5eO9DEl2GOKaMbzxzTQMd3HNRknccoc&#10;Cnlly2cilUoSTvGfpTEQlx5R45P6Um7Kfe71HIR9qUc4Ge1MXG5x5w4/SpvYdjE1mcIZ081T8oBO&#10;fWuZiQn7SieWd0i5PpW5qmn3st22Ar/P8q560mnWHkm6E+7LsMjPp0FeBjaU6tS1tD3MHVhTg3fU&#10;3bUiHSIVUAnyRzTN0hMuS/U96kby9qgR4wPWmDbuOSDXrQioxSPLnJyk2N6A8mgPiKLkYLHinsV8&#10;pMBevaozs8xBjkmqJsObDPyDjcOKjuDL9oQC1AXaNoHepwAqOWm6L0oimsGvohJKABnNeXm1BVKd&#10;+qOzAzcZmTJcPHeK3mEAMPlxXpPhy+sjC5l0+Eo1vhgRXC38do1sJF8vG/p6iktr1YZbdQgK8fL6&#10;V8VUjb1PZnT5jf8AFEMxsLxo7LETyEpgcYryKQPFrFwrpJKrD5SRXvdhd213oF5BLp6lRF3FZFr4&#10;Jj1Dxe/k/E20t42fmORBz9GJ7V0wxUJR952aNYStZLU8gWUx3MLqsign7vWtiOZmRP8ARdVCkjL+&#10;Sdo/HpX09oHgTwBY3+lpdWz6hcnLCSblGx6DpXoN5pWiSeC7yBNC8NxwOm0262yg8dOcV5lbiCjS&#10;lyr3vRnqU8ulUXNsfHUVvAIFYx5LDpitKzjgjuA4iTPY0a8Gtvjl8QLIxFEguE8tMdFIFQqx8kFU&#10;J59a+pwdSM4Ka6niYmDjNxZ1tzFHqPw28V2/2ZDKNOZlHrgdq8Us4WW4niEZ3JesrI3XivX9Bu4I&#10;vFelGS5cR+WyOMdmqlNoKf8ADQ+nBfmt7zUN6sowpBOTn6VOYU+ZcyDC1OV2IvDT6haeJNJnTQ7i&#10;RTMvyY4I719m+HLq1k8Do8dgEc2q8MOlZumeF/DUfw88PNJp9r89sCBgc4rbiht47Z4oLUBdo6cY&#10;ArwpyVrM9mnFrUsOymAESNnd81V2K5TC5P1pG37WGz8O9V9svmAgsBmuU3L6CMkZx06VIMbJMODz&#10;VAMefmIxUyMmE+djnqMUwJyTzxTcMVTIOBTgR5YPHXjNTLkhV8vr6UagRgcscVJgmN8EVMqxBiJJ&#10;Ih9TWfqGpeGbSxu3uPGPh+BFXJeSZQfypA2krk5B4yv60hAwQT0FZml6v4Sv4ZDaeN/DkyhsEtcK&#10;rKf904NYfiPxBaaXqtyLmTRWg2KY3S5Ul89enpSbOaWNpp2bOxVYwg/0jr2qUx7YCTMhBHHtXjH/&#10;AAszwYJmjXw7KxXg7HDH9Ko6x8Q7Q+H5F07R76W6cApAQQaG3bQl46mup7ghtmmADZO/DEDpUN7d&#10;6TaljNrdhGCvAdgD+tfMcvjr4qjSLprT4S28TtEQJncsQPXaO9ebvP8AEHVfFN1LfXviBpWmH7yV&#10;yqLn0U4Ax9KG/kc08xs9EfaceueFmtLkx+JdOJD4LGQcZqtfeJPCln4Z1KZ7+wkZUzzIox9Ca+Sd&#10;CvdDsvjtHZeJNfvDYw2mXktmLb2I+UHFQeLtc8I6hqUNlp/gXUlgS6cRSNN8zjPBK/40XbdjJ5nK&#10;9uVnusnxP8FefNH/AGY6Yk++vzA/pVB/iP5l7cfZ7JPIX7rPgE/hXgdj4fvbhrAHxKbYP92Nbfcx&#10;/Kujbw9fWWi3G7QdZu5GjOweWVz70SsramU8XVktEemzfEa8EbZ8PzkYOGHT+VZ7/FLxYtlMbT4S&#10;seSPOmJ2mvNtOtfF76fPGPAc80bTnCsuNp9M1budB+Nl2IoIfDVlFaKfkjUAfm1Q6kYl0vrT2V36&#10;Fq5+KHxbbVbsxtaW29sArbHaPxIrMj1j4j3+q3U114z1lmZfvIxUfhjFdLp/gD4z38NnbXl34Rsr&#10;RBwzSAsfy5r1PQPhpqNqIBd/GSxkjjXPlRQ/e/GsvrEUzGrl+KqO7TueDG48Zrqebf4ieJVnRc4Z&#10;nK/jnIp9prfxDfW4IZRf3xabC+WWU59iOK9V8X6FrUNn4j+w+MLNYxEQIxCNzfjmvnZtb8WafJr9&#10;vbymOZpSsc0kfzQ/3sZ9aujXhN6NXJllmJpK9mr9T1iHVPEserXCXnjG/wBMCRZdUlMrL6fnXH65&#10;4p8cnUbuODxd4jlhBwryBlLD1wcVydl4ka1sL/d8PYb2/lky15czlhu9Sv8A+qr+n+Irg6zdT6v4&#10;J06+D48lYwEEWO2B2rq0uZqNaOrbNfRvFvxQtpoGtfipqUZ3gbJV3Ae2DX1r8JNP+Kfiyz8YtqH7&#10;SHgm0aygRlgfYrSD/wCvXyaLzwPc6jNcTWUenRlcmJWzn6VhHV4LfxmkmjfEbxbbz7WUNBK4DqfU&#10;CpUVJ6mVXmlpd/Jn3Lrem/EGy8W+K4ovD/h6/SLAUwXylpAOpCjmubg1zUrbWdHi1LwLeWiyuVWR&#10;/u59M18lafr/AIx03xZpeqReLPFctxHdbiZrqRlkBPzAgnGDXok3xMs9Z1bTrfWfDD2dmIwN0K7m&#10;Vu7Z61zOUoysldHPQr4ijNvXlXfVn1TazWjxXASe1YbQflYHGfpUyoDdujKSCOK43wnP8Hp/C3w+&#10;h0b9oPUXuiz/AGuCWAlpj/CM9sV3N1HPaXkkl19lEXAjYPy2fato6q59Hhcxp1Vq7MqlGzcAHAHc&#10;1WP3mGScHrV5mtZYldLxSG9D0qIxkR52Ng96Z6KaexTC/NEeoJ/KplA3nk9KcQPL4kGPSmnqcKTT&#10;AUEYbjimHrTscHnioz/+ugBGzlvlpRjGMdaUgbelCYIJx3pAOA5U7R703vwDinHb+8+lNGdp4oAB&#10;nLAjNP5wfmpOm78Kev314poBAOf9UT70oAyo29af82Mh+B29aARz7UAKVwp+XtTf4VPr0oLNtIyO&#10;lIASR8x+lAAWfeOT0pykiIjJxQ2MZxSZHl9KYDhMeFMTEA8VbVvkXD8kcVnEtgkKODUodt0Z2gcc&#10;0BY1EYcHYvSrPnt9nA3ggmsZZF2kbjgn1pzSfuiNygAU0wNfzf36jA5p2SWfpzWZG6lbZhngmrqk&#10;ksTIOnFMRKN+4nI6dKRlPlZ2Z5qaPGD8opxxul+XvTAobSX5U81KAuxee3FTMMJ90daj6SYxnigA&#10;5yPlFM+bjJpwOWf5D7UoHJoAi2yZOFYj0p23kHAGRzU6keSw3c1GCuxuaBkO3E7YxyBSeXceY/y8&#10;A9RVgHA+6KXdww3npQIrYO/7/wClO/5ZfjUhxgcHrRxvbCt09KAKzLJvjw/HepAG75+tSd846Gl4&#10;5znrzQBGS2xhtHXtSBW3/e61OBEWGc4NJkeaevtQAwZ2sMjnvS5/1YwCBQSu9+MCmE5JwTjHNAC8&#10;lJeW68U3I2k7W7UnIU4Jp3O1/wByeRxQAAfOPl4FOX7opAD3P4U7+NeKAFG4B+BzSYzjinqBsk+c&#10;Unf7vNAwB+X8eaTAKj5adwB92nAL83JoAjx0pjBSDn1qU48tsGoOsh4oExMnzMCI4x604MRC4yaQ&#10;j515PvQVYHtQA0k7HytSRLIY1IfoOmKYM5IxxxUykgAA8E80ALk+WufU0zA/uCpMDBw1NfGFwR70&#10;ANyflGwdKcpk3OTtIxxxSALg8/WlOfLIAGARigERsTtPSnRhjC2Ubr1zSkL83PalGfWgBdo2YK5p&#10;wyARkYI4oJbynxjPpUZYhRle3rQA4n5xxTWx5Q9M1GWHl8EipBzEMuDxzigBR91PmyKd/wAtF+U0&#10;gHyKCcDNPAbn5ugoAbJz5YIGMVF5abT8oFTYypPpUTD5lO5uvIoQDAvLfLTx/rG+bAxSfxAjOB1G&#10;aD9aAFGCjehPWgI2wYk/GncbF4+XvSjHydTkcUAISQozUZxuXke3FSEn95xUPz4J2qSDQBKOnSmn&#10;Gz7lKAcDJwKdgeXKSPoPWmBEobDDbUgIycqDxRx5RPbNMIy4wOaAGHl2YDjJ4pgzsxt71YCjaeB1&#10;owfmoAYoXnrmpATkDFNI+fIA+lOPXI9KAYZO8/KPY03opzSH7rmmFh82fxoAk/hb5xzSYfI6YqME&#10;ZPB6ilJ/fqA5xigRLkZ6Uw5Kng9fWkGMNj1pDnJ+U0AM+bzJAR34NPTdsciRevAp2BjlsUi7A7YV&#10;icUAOyML83IHNNHIpGLYc+UPbmhTgwYPOTkUDsSAf7eB34pQPnYg4FKASrAp36U4bQg5b2oERH/W&#10;KdvGKYDlGwWHPSpzjaOagckJxjg0AMbquEO7601QPMb5jmlPMYO4gemKcOfM5z8tADgRsY7sgHmn&#10;hhvjGwYIz1qHB+xN+743+tLxlvl7DFMCfu/PfpQAPm+XrUPK7uvXpTwVx1pDJFC7X4GcU0hPLT5e&#10;ho3psPORTQzb2piF53k0o+8fkHPTmm/xH605clxx0FADCDuf5SeaQKCP9X36UpP79/nAqTnk8UDI&#10;uzZzSHo2VPtzT+dp4zTdp85Tgj1qTQT5cj9KeOWkJccKMUhA3NnHNRtwF2setAhGUGTlD16014yx&#10;T97jafzqQElhux0604Y45xRYbI+cLz2pCG2SHvU+0HORThs2HJHWgkqgHghx09KZwLhRjJzzVt/K&#10;/hjGe/NRHGVJQZoGKpBK/MO9SKQC3TOKgzxyPpUuYlsoycbj0GaBIldk2xjbzTATxioA+XUEA+lT&#10;joDSGIQdwyDg9KbxuXjvxTyHLZLfw8CoizbG/djg0CJdwRj06VXJJcEE4yaZIWLQ5bvSoPmGUI+b&#10;ilcZKv3jSnJD/Keopy588nC9KeR+7PPJPNNCIsfdyegoH3iMdOlOO7cMikBwxPcigA9OaeOjcVHl&#10;tx+Q4zS55GFOKACTftkKgZxUCGYqdx5zxVsgeXnnJqJs4HygUAKMfuv3n6VJkAyEKOg79aj/AOBd&#10;vSoju8p8Mc5oC5MXTzMFMk0ZXGAarBZNwzyakJYKvyN+VAEmW3HgcUjH5UIfkdRUeR5bfK3I4pF3&#10;mTJY9KALUJXbI25eBzmnkoEB8wcmqg4z8x5PIpjmQqCGwBQFy4zfvOMHApF+8O3NV4wfmLE5JqZc&#10;hySOtAyc8PggHI60zjccY/KkLJj5ueKE53ZwDmgBDjcnPXvikIO9ufpUh27I/wB4OO2Kaw+ZTQAw&#10;58vryKjDnGNxNSsQVYc5xzUOFzkDFAEgIAOAAfU04MNsny88UzGeD0oG8TMBCvPfNArD8MVY7OPr&#10;TGjcscIvsPWpxnEYyetX40i8tXaMAKRnmplNI0pwcnoZTWxCQ8AZ96Ft4y53oRnGDW7Ilm9pKULH&#10;CjGOxrCLXa35jaAOM/Ka46uMjB6anfSwE5jnt4srgrx2zSJasQ5G04XnmrXky+SSU+b03V0vh+yF&#10;5Br6paIZI4x5gZ8Y+nrWX19djV5ZJK7OGeSASrH+7B3d6sxLCUYjYMYzzW9d6FEPElyk1jsbecYb&#10;rWZfWNvbzWIjln+mc5oeMXVFRyub2KU9vp85iza8bfmyetJHZaInlkaXbAA8ErnFK32hXwIMn2NN&#10;3S+VlsDngVUMRTlpdETwtaC0Tsi2/wBmMDIkMG0of4cVzradon26aT7KFLPyAvetcsWLfOnC8YNV&#10;33kjIXH0rqUUzl9rOL1Mm/t7T+yJY0skGFJHFZGg3E6eIL9cEKJlAOa6C5aEp1wTGQAa5mxSNPFV&#10;wGnIzdgivMxdNKV0d2DqyvY9p09rkpEqquAoOc1V8V6cbnwhb3ESoGi5OD19auaaUfToVFtIAIV+&#10;b1rpLe1tpIZoD5h83T5Ayk+1cM2tj3YvQ+f1vJNPkjuY5Iw/lkHC5H41ji4W5TVrkXweWR2MmRjP&#10;0HtWnrsC2+paxakOwXUpOo5xmuLE0Nu94Ukdg4OMdAa48RT52kjppzsVrmeI3LQNeH55tu0LzXqG&#10;hWel23hzSM6ZCW8nPI6ZrgNG09LnXXupbd1VZwc44FenSeSohRFICwrzXu5bh/ZxufO5rjW3ypmg&#10;90cBEiIXtg4prS5gQJLKGHXmswv/AKrMn/1qlWTkH2r1mzw3Nvc0kd9oJYk7eDRuO7nrmqiyYR+R&#10;2p4aQjlcD1qbkFsnITg9KPm2DLCq4LcZY0pYYPzdTxTTAl+b/npmlGf3eJCOfmHrUYDb1Bxg+9SH&#10;fsjUID6GmIccb+OmKRSC5+QcNijBwpPX0qVNhYEgg5oAcQN2OelQEfLLgc4q023KgFT70zC7Dx26&#10;0AV8DbBx6/jTgBljShW82MZyOaMgOQepo0AmSMeXuaUfd4qHu5xj5qMtuhH2g4GaYTwcyL1oAXt0&#10;OcdajO4NCCw5PFTDPlYyuT19qr309jb+G7yaSVQBEW3Z7DrilcYy9m8jT7iYyACPSZWJPbAzXwN4&#10;i1KfU/ilr128z7V1mVYlJzwG616340+JUtzpXijTNL0WRjLG0LXJOBCvRsepIrw22idbiI7y2ZSf&#10;qTXXQjbVozqMsSpGl1ARalSwG4+tWiSbccjoKS8+WK0MiSLnGGx/P0qJHUuw3kHA7VsYEsXNwoLj&#10;7wq1INty6Hb9wYIqsAPMi+fkGnPuM8TGU8IcUgJRtKgYJ29TimlA6ITJwp6UkUmLG5QxqSx+96Ux&#10;ZD5cmR3oAu29vC91ao84AMo7V0Wt6JYW3hzTbyHxLH5jquYeof6VyYuHUYWZM7T07VK13dSWNhHL&#10;qEzJEW2KT0zSYFTc5uM/ZwFAGfrT2IMDnPGaaThzhgckmkx/o7fu8cdqpAT20InMojdyV5x61C6t&#10;/aMge2KlTjBqxZzyW80LoE/1mSCOvtV/V7iyuBocsWmpFKR++GePY1LbTBIzAXK82y8NUj7cqVyP&#10;lqN1m2wHDEcdKGJKxksOnaquIidjt5BqPJ2tgVIeS2ScZ4oAUop44oAnhRmik+dMhT1NVyQFlyOh&#10;pCGBixLJ155pY/K/tK1MrHy94BoGMYp5QIbOT0pcfNFwKv38OkpJY/ZtYMhaPJXHSqa/dPyjA96Q&#10;iysdubf/AI+fmxg1VaC+hlR1hYxmUHdjOKsJHO1tLILNsKPmx0NXTft/wjF5A2nxgNjB6kYoAl1C&#10;8km8NWEPkRGNEGABjmqLzRS6FGpjCNGoHTrVQNm2UjPJpyGPzQGT5SD0oARSVVsMOBVTzHa7JKD7&#10;1WAP9Il4OM8ZFIVXc2QBk8U0ADdtzmmtu2yfIT8tOAl3OMDHatG3stUmsp2h0xmAjJOe+KL2GZls&#10;YRdZZBz2z1qzJsj3tDKOW5U1nbSur4mtpIiJSPrU7sy3CgkYxxigQrszyKzQqOOgpUWMyoGYglsV&#10;E5coNisc9BSQx6vMdiaUN2DjLc0AbMmk6qNME0YSQeXlSrdRWcjyeVtbzNyvghutbWnNrq28cRvp&#10;UMYYbWPBzVS6VFu5Glxv3dR3zSAzi8a3R5kyT1qZTlXYNj3p0sMJ09mFyDxk8UyxWJ5XV5VA+vpQ&#10;FyEPepfFmYEZ4q9HcykENuAJ5BFQyCA6vEFlyBKOK1ZBYi2l32+GMIwRQwRUcM8WIkJYKaSBnihi&#10;YvIredlvl7imW1zGl1IPJP3+pGK2muLOTT8eTbrvU7m4OMUhkn9o272VytxbBzJb7RIoxjj0rA32&#10;8UUm69YqGY/Wqdxc2yyzYuFTkheMisRppnMe+7UoHPA700hNlu7uoHSYJZMAW4Oay1VftIz+tTqo&#10;a5B3jB+6MdKsiIDcdi9OeaoVx0NvbMCPNA5FW5IEWIZdGwvGO9RRBeMqwOOtPb+DErYz3NAEbBfs&#10;0YAPWq43BpDsxVzCiQbmIFMdIhkiYfXNAimWHmENjjvTSqsrbZlzVS6uNPFzcRfaVMhj556Vztve&#10;XJ1eeM3D7BLxgUrFWNyeSSKdnUglT37VUe8gMgL3yrnqBWrqGnySeBrC6j1IN5incnQriuGa0vhc&#10;jMUoUtw/UU0Fjp11OwUorXhwBxhc1IuoaYxf/iaDrwCMYrJtdOlLzqzQuGj6nv8ASozo2pDziHHE&#10;g4pgjd+2WeWH26NiWGMnpmtGSa5j05FXWYSrIOA2cZribrS9SjvolW2uH3ICuKqPBqUUwPk3YwOo&#10;akB3kXleYpFywAGfu9aD5X2hzsl5HPFcVBqWpxsuZd+D0YV01jqtpNC8cscUbtwMjgUAXxsKqRMD&#10;81K4P2oFbpgcD8aesJN3mPawKZG05pMMJFzEQdxyaBXJENuxYOHyB1prJtkjxOTkHBpVCGNgAuc0&#10;p8wGPMYAzxQBRmi5c5zWU0cqCXdEDnviuicLtG5DjINRSRRz2l6Y5ArLFjYe9MZg6eRHr6FgGDXC&#10;4+neur8fWdjBp3wrurONVE+nNvYD7x965FIpop4z5rPi7GeOlel6/bNd/srWk8ZDPp18CcdlPWpl&#10;LlsI8ljObeAFm5zk+9S4H7wlNxC8ZqC2Ja2gPGMEH2NWQybjyc1QzV042L6TcwySPudG2n0PaorK&#10;+1aw1Rgt60qLdcI3Vf8A9dV4JkE8f7lAQ3B9KuXsJmskmVMME6jvRZEtHpWnajbX9heSxJHHPFGB&#10;LE55Ge49RV2xktF8QRieCQqZR82OteL273MNxFJ/ak6MCfnQ4/A4613GlawsktrHNdxM8cgIyOtT&#10;JfcPY9A8TxrHbWE8EN1GhUADnBrnoJbc6WyyWisW6HuPxrt01/QZvBes2d54dimWS0HzAYKMOhBr&#10;hRs3MUh+XzTtz2HapirDbvqSzW95DFZu6S+U4yrZyKhVg17GfNUDcM+4rZgupG0ie2nt1ZNvyEjk&#10;VkTwxeWzQyndu5qkIdeiLzo2t7xl+Qbh2NVU8xoj+9yV60+NOYg8oHFadtBakTD7dEGNAbmTmXz1&#10;xwPWnOf3bEj8atXCRrPKMZHqKr/uzCgYE/N1FFgsTWm0O+6AsNwqzeS2BUGOHaykYAqk5ZET58cc&#10;VUZwfNPy+xoAlk+a5jb587Oc0kUkH2pcq+R7VV86bODb/KOmKvQBCQTbDOOBRawInkaOaIBirALx&#10;kVVClYioUYDVvLZs2hCRLVflBLjNZRVDKMr/ABYHNIBFCbR+95x0oJkELfKDio2Ma6jb/vADvA21&#10;sP8AZDFArWeMxjDZo2AxtwwDsqVzG1mg3D6Us8QW5xtOCM8VSZgGiXLZJPGKYE5lmFqIjJkduOlW&#10;7N44ppCwX5lrMCSiU7pM+nNW4ypIDIOnHNAh146yXbFYQB7d6oqXG/ANXHQhYyGA68Gq6DJk578U&#10;DEXJPJJ+tTDHlS5yCBxSAAduc01t27O3rQBHnk8dutSRyHa4A5xT1jcwvlCcjrVcjaDlMUIBnHng&#10;7jndTjkMx8k05FBB6/UVKG/dOvlDpxQBGSphXjtTlUmJypHFNRWaTGR3q3ZtpyaoI57hgjvjeP4S&#10;elDC5SZnDICCcjrQQuyMjOc9KuX9rcQeI7qJp4Wi2BkYEdD0qqgIkGM8ZoABnJG4dKXB85Bkk9qR&#10;gRKdykGng/MW8vvQBKeAAfSmjYt5G/kE/MM1Ix/0VmFuz/L+VVEkcW+Sn8R4NIDWu3geC3EdkVKx&#10;jPPWqUeMY2DrzR5sT20BDENg5BFKq9T6igCyIIjGd0hYZ4Aqa6haXwnqAS8XfCgZVJ9KrCUqm3aC&#10;e1Sxq6mdi5JdMEA+tLoV1Prr4Qa3Z6t+zJaQDUN13pqmGeFz86AdD7g13bbghXg4NfH/AMHdYOk/&#10;tVmzeRhb3/yEg8ZJ44719nahHEt+GSLG5M/nXHUjys2i7oz1ID9Kk8wbTz0qPBz94VGVbIwh+tQi&#10;yyGyW4YZqwrDyuv41VXP7v8AcE+pq2oYRvwOO1NARsjEqVlbrUuDt+5zj1oUqGBwfpS5JPJAHamA&#10;bAdhBYHHPPFJjlqkU/uz65prlMDrQIhcrwe9RsW+c47U85yBmnYbvHjNAxse7AyOaU5y3zn8qCxD&#10;j5DmgsCw+Ug4oEO/iX5+tI+NjfvAc9OaQlc5JNM2pknLDn1oGKEYxZw2O9L/AMsDzxTt2IwP4c0z&#10;O6R/lwOxoAOOBs5Jp6AeaMnuKYVQbcyipMqAOgoAe5XzDj86hd2/eDA9vehmJZwPwqPB+UkcgdaB&#10;CZB2jackUMDiXk9qUnAY8dOKTJ2glsH0xQMUDgZUdKeAcN8wxTOcDKGnFlyuFIx2oAXPNP8AlEb/&#10;ADdqZn5j8opW6GgQmeRxmk7t6cUuOtLxtHNAEZxlfrSgcse9SAIZeWPSnY4znjNAyIg4c+1Nxyx5&#10;PtUjfePzE1Gc7l5oAPmz9007qW9acqKXP73HrT9m1Pvg/N1pCIjk/wANGGOADTzjdyvNIM8UAKu3&#10;acNzj8qXHyPyMigqQCcA80z5tznb2HegBCGJAyOtSBI/nyy5A6g1C5IdeTmjDE5wRx607gLkFcBh&#10;149qdt4Oc0YAPal3kE5iGP50AJj5j9asAR4GJs8VVZgWXGcYoDEBsAe1AFssoYgOuaYSpmJB7dap&#10;M/zHmnI44wo4NKwFr5BHKDkmqpLgyDy8gmpmkiNuPkXJ6HNNDjaf3fOetCAEI3L+75ApxILNxSfL&#10;ls59qQbcqOOvrQA5icH5TTAMxPycipcdMBjQw5P7vFAES7cjryal+X5/k6YpOABx34wKMsf4SAR1&#10;9aYCfxHIpMnP3yBT1CleWP1prAcUmBHyGHyg1ICDEeO/Sm4GRzQCDI4HJ9aAJR2yOgoHVsnPpTOd&#10;y+tPHbJoGBVSq9Dg81GVjFw7CAD5al445ppz+84pgQjGWwT1pPnw3JJqTGQpwKUDkUARDo3yjr1p&#10;efMJx0FTBVO8Z7cGoyDg8H60CG59+aTcvd6dgZSmlB5m7c33aBj15Qc1J0JqIZ2qPelJG2T5gOKA&#10;Jw6BuacXj2n5s1msWwPmOc9qZ5kmV/dH60WGXyRzycGnhhk/IOKqqVIbkmnj7vNFgLQ27SeKCflb&#10;K9cYqiZB5iAo55qVXfzEIFAix3HFRufmPGKXcTvOBS4Owc0DI8neT7U/s3NOCnac4pBn0NADAHLK&#10;NwwBTWDc5x1qU4BPFM4wMj9aAGAcdOaD998jinEg4+YU0580UAPGPl46GnHGWOO1MUHyWHGfWnDO&#10;0ZxQA35vm+XHFGWCHMpPNOwMryc0xt21v3ZoAYxOQAvJNSbRznrimBeeRUw6cigBNoyP3Y4HNN2v&#10;vlwuQKlBHmrkdqcWAjf5QKAKzLPuQgjHpmpYS4uOVPJFGDg/vG57U6NT+6G4AZ60kA+drj7VGUkb&#10;J6CvmT49XEo0bwXGYyWMzEivqR1zDGyy4ZHGa+Vvj5k614WYRqD0AH4ZoS1CTsj56hltVgtXfIAi&#10;y4x0rkPEOrzTMsKRyLFv4AatfWbuBPDaxiFVkkK8jrxXGX6RmxgfcpbYP5V3x2OCUtTa0oDzYJAG&#10;wFHJOa66O9kij+VoySOeK8602e4X7JGQ+Gk/dnHBrv4bdBZWTsSdy/lRKyV2YTTRSuGjlvQ6qgLN&#10;8y+taVnZmR5CsLBBEecd8U1LW0F9G7ORlulemeHNNvL2zaGz0kOWGBj9Tmoi1LQ5p1UtDI0GMLpM&#10;askXmea27/8AVXQXsAOiBhND8qknivQdK8FGOdC3mtK2N55wK3tV8EXA8H3cyaimI48sjnAb6Gt+&#10;Zpo3pN2PC9Kt3m8RRP8AZ3KCTCjbxXtFh4eS50iyLGYKVwMLxWZ4esbaLU7SCS0QH7WByvUV9Q6T&#10;aaDIvhy0hnh3Jaru+XpVSaQQbv5Hluj+FtKgjtwNPMjZGSUzXqdlYWtt4bt2j0+BWJHy7K6Ke3ht&#10;73agtwFXuvWqt5ewf2dCGtI+uAwHSueUm2apmRcSRoyt5acKMj1rlNSvIS9ysduFPc54q7q93axw&#10;jNwuSudueleb6pqGYvl8oDaxbDc8VGrLbSSNK91C0t9A1ieZrbbHbnHIzu7YrJ8G6De6v4lOpaha&#10;yfZftW6NHHBGeOtL4V8M32rX7ajqct9Hpi3Wba2fIa6I7kdlH617YrW8Gh2kFtbwRoiBQqjAAqJS&#10;sb04X16FmR7eLTIre3htkjjjCqEXArIlkdXbJHTmnOzFQcZNV22vA3B6+tYs6SJ5ZP3WJT970pfP&#10;ctACxximeU3mIQ4z6UuzBJxz3oAnLIxB8sdKQjGQKgyA+O2KlU8j5aYETA+cPkzxzUJQh/8AUE5P&#10;BrSUZP3QTUsy7bWAsie2KEMwXjH9/GOuaw9Rv4LXTbx5LqFVWMnc5wFAqp4u8Q6LpXh/Ubi71azj&#10;CREhS4B/KviTx5481/XNQu7eze8t7D7R8xDEPNj6dBVwpSnKyRjVrKmt9TvPiR8Q5J7LWdM0m4kL&#10;u+xpkPbvg18/x2sxvA7XcryFtzysc81NZ27iV2kX5ynBPWr7grCTuPAr26GGjSXmeRWxEqj1DSZo&#10;4viRocZibMkhG8Hp9frXt8Ea/YMiMKPKGR618+F5U1iGRD863CnJFe86bcLP4B8OXCzgN9lAdc96&#10;9PAzvKx5ePpe6mkPYEhx5Z4NNbIhJxyO1WSWMOeM+1VZA+FxDn39K908McsQe2Y+Yo+pqBgVeUZz&#10;zTlU7mzK56cA00q+Sd4wP1pplIbkbGypxiqjKcsokB/CruMoucdelRyKokOAPu9aaYIqgERkHJ96&#10;Rt3lyDHAIp3Pz5c4FRkEt6enNaobQqhd4+UdKeSNtMzyOe9OYrnpQICV2r8tKD87kcDFMyMONo6c&#10;GjcFiOW/GgBxzupn8a896h8xN6Azk093XylIcZPbFO4JAesnFRhhtzvxg1IDH5Df6QPunnFVDghv&#10;Y9qTkUokjgllOR0qEY3vyc7qX5tsPXnNLmPnPBqQFYkhcAjA456VXZiSdxyR3qXcpZxuGAKqyYEq&#10;euDWbNEmKMkkhcAUMxAPGaZvJEYO0deKeNogXHJLcYqRiZ/dqPf8qVvL/vLxTSCJyOMbaglYBDmM&#10;80AJJIPMVSG+71pI7eEzw41WUMX+UFOuaqyyyJHADZ8zfcOOmK7HRls5NP0pZWuPOeNg0fknC+h3&#10;V85m+OlC8UexgsOmrmNLbRwoPOnYptJV1ORk1iFJmvp3RIh+8GwE9RXttzpGjr8L9KtI7cvNJPlp&#10;GOc7j1B9q8v8T6JqGmazokbPcGJ7bdFcgHbL6j2Ir5X2yk73PWUG1pqamnTBdJBMyJlMMRXfaNa2&#10;0uj28k+pXscKscTR54PrxXkmhyxS39pbyXEjbpCAuK9005blPhdqmnqiBCnyylckbv8ACuHETUb2&#10;FSoKTszvPD1rKx0pbb4hWOoqGOAzAPF7epra1GHUoNb00ujjF9HkeoJ7eteAeTr2l3tpLa+Jr2Rk&#10;vEkEiuRnByQR6dq9Nn+IGo3Vnpv2j4F6cpjtoxHOt190qOSQeua+ZxOEm5cy19D6XDYiEY8r09Tx&#10;X4y2yxftWyXMSYMujQ+aFHGcVwHnXKWcJyxDv8pHavdfEEfh3xRrfmOX0u/EQXI+dW29DXkPiTw9&#10;4s0e5g+1w3Utk6kw3kMe5H+voRX2+T46MKcYS0kjx8fhXUnzQ1XkU0uoh5LmTaQeSa9U8MXVtdHQ&#10;4vMhLrOpDE84rzfwXompa98UtJsUnmW0ETtcXGz7qjoT+NfRGm+CtG0/UdBSHxFdSvDMzS3B483n&#10;gY7Yr0cZnNGjFqTRyYfLKtXWMXY9ngWZvDOgRiVikVouM96lxthb5lOa4abWPEcEhSLwA91FEgCM&#10;kmDge1V7fxjoRvTDfeHvEVgx43PCWVT9RXzzzClUd72ue/8A2fVhFaXO7KM1wwBUnGevSoXEglkB&#10;jbocVjJquki2lnS8uRHjPm7TyPXFcvq3jvQbNptnhzxbfSdvLtG2j9K2U4vZnPOm476HeKko2g2k&#10;nJ+8R0pzyW8cTbtRtFGOSxxXgGq/FLxTLaXUen/CDV4HMZCyy2rnH6V5DqOveKL2W8OofF3xTbyN&#10;KR5SW7rT5zCVZLZXPrTVPFPgyxs7o3Ov6c4UElVlGSfSvNb/AOKlo108WmfDLU3y2Fk3Z/lXz8h8&#10;LqrF9H+IWqTbshnhkK5q6t54smns4NM+E+tQfvVK7dPcnj8KlVYpXZyzlVnolY7zxP4k+NMuiWUp&#10;8PXtlZ3WRC0e7OPUkdK5HTNE1G8mu5tR+KMylpFKtJcluT7H0rrtdX48XHw68PRP8O7hYjZbSPLO&#10;5RjrjtmvP7HwR8ZpUdofBfiAhnJ3NMVH6mlTxVKT+KxMsuxUo6J6lm+0W8t/GOq+Z8S7O2sIkVo7&#10;9LrHmDuNo5zTbLU/h+x1S1u7zXruORSo1KWViYyPRT2NX4/hZ8WLtY/tN7swSRHJOSB+fFdTpXwZ&#10;8RebAdR+Jui2sQYZWIBmI9PSsauLoJ/Grjhw5iJtNwZ5ZDqnhPTtT15rPwwbyR2byJZCMD3NYja9&#10;rR8QpcxX9vbXIkOx0RSEB6jFfV3/AArH4Qw6dZxT+JtWMnljL43Fj+HStfSvh/8ABG0vrSX+w7y8&#10;dXBHnD5c/SsoZtQj1uepDhurpdHzJ4d13xWmqTtJceIL9nOU2WbEKe/Tgg16Lp3h74weIdZUx6VP&#10;pVk/3p5o2QgfTrX0/GNFt9LhGn/D3wpAqRjafsqZ4pV1m7+x3AcL6FEXH8q56uaR3SOuHDa+07o8&#10;Gh+EE1rqayS/tBCSUj94xtt/Xr94mt6x+HXguzvIZz4n1O9uASWd4woz7CvSpNWjLsBZyj5+M5NT&#10;w6hHJuzp8ajbwcVyf2o+52QyGnHoceln9mhkNhZWMFwGxHK8IbH51Itx4vSVvtPi/TpUMJG02gH5&#10;V0croVbCxkb+tV3VmikzArAgVx1MwdzthlFO2y+45TzE+z3arZRCXzCcquBzWxZ3F4NISN7g7c84&#10;Bz+daMFjZD7QxSPJPOT0qyYbJVb5ojyMGolj2+payyMdkQxK5jhZZL5fXMhrTE8kcMQF3cfcIOWJ&#10;qo0o+zKm+MKo4wKlUQvp7E3CZ7DFR9blLS4ngktyjeW1pNpx23O992XQ1wOreE/C2pzv9p01Ymzg&#10;yRp81eiLA3nK6XgDc9O9TIsiP0Us3U44rnhiKlOfMmdLoQlDlaPJbT4a/CyO5j+0eM9XcZ5AjxXU&#10;x/Dn4O3FmyW+tXiuIyAQeR712EgDB1e2iOSOcCrFjbpHqUrKB86cn6V24XiCcqnJUjZdzzMTk1NQ&#10;vE8av/gppss1ybX40kfOSEkQDj8K5S6+Dvji1Fy9l480qVgpKkRjJr6clMhmiVdRm27+ME8fjVkP&#10;qEcalHuWDDjcTj86+gpY6nL7SPnqmVq790+F9U0Hxlp2qFdW0zUp41JyBAVH51Yt7n4Rjw/ALmW4&#10;tZxnP7rJzX3FcQw3OltFeeGrGZJIyCHjBI/E184/Eb4d6SJZb2y0wRqcsyqBxXYpxa3PNxGUqSsj&#10;gPDurXdh4otr3w9oy3xNyCEaPBKjrxjIzW94s8d+ML3xP4dmk8OavpUqMipAwZkJ/iznjmvNoLXx&#10;lpuoGWw8Wxo6qQCAMr+BrYt/El3I0UWuXemzfvjmUQqCD+FTz9jwK2AqUpb6H0b4e1XXZ/BmmzWu&#10;naXczNEpkhe4CEHvwa9Js9Ss7i2treWaG3uhBl4CwPI9DXwzd6ky+KpJtMvdeGSMGKRgAPwNe3/C&#10;iDxdqXxQ0me+ttXSyhsZC8kgbLsQccnk1jVrKkrs9DLJYjn5N0e//LhtobAbrjrSHOZPmGCKmnEs&#10;W6IqdqSNtO3tWZ9qtDdlDM6tnoVwDUUMfSquykrn1E8POCu0WuCCA3NMYPtb8KQPCc7Zs8+lPyCy&#10;jf2613JmI0bsAg8g9MU4dPvCkAPPzc5pT1j470AL/G+H5xUYB3Od3f0p/G5qaeo5poQ7B3D5T9ac&#10;v+sb5u1NGAoDOTSbj8xB6mgZNkbSAKQH90ny85qMFd+N46U8Y29aQhDnn5jkUgPvSv07dKiJbr0N&#10;AEhY/L+8JyelRMW39aYCM4IP5U7BoQDt33/kPT1qMtJg9cZ9akAG9QWPPSkZDsPzd+ooAaXG3iMk&#10;+maUs4Cc9vyqEhhIP3RIPepFDAtwcdqaYF2FyA/yk4PWtASr5SjHWsVS2BzzmpQ7AvnOeMU0wNtJ&#10;V8xB5uBjrTzI25vnB96yY3LJw3Q8GroHyLzyRVXAsZmJxtPT1p8ecNl8/NSJu8pAXzUwBCSYj7jF&#10;MVhDt5GePWjoV46Gl/vZo+XYMtjnk0AO5POF96bz8/HpTvl2jEmRjrTgBzkHOaBkBB3D5jz2pQPm&#10;b5e1TMPm6fjUZxiTKigBh37E4BwaMkk8Cl58zGKaQS/YAUCFHTpk5o/jY04BRt+bJJ9KQj9+MsMY&#10;oGJzt6cg0hz8568Uv8T0dzQBCc+auO/6VIAdsvI6UhC5PzgZFPTaLdgXJJzzQITHKfu/rzT+QsmA&#10;OBTR91PXNO+ba3agYzDZb5qD0ancbRmmkj5eetAB/EP3f607P+1TOeM4zTvwoAf3HANGcRP8tMz8&#10;x5pP+WZ5oAD1HPSkwcnGKUZ3CnFTtJJ6dBQA3+7xSnOxqCTu6UhJwtAiE53pxxmn8+auG4pdpKHk&#10;ZzTgoAU8jigA/hHU57ZpAT2HSjIx1oH3hQFwXPmg7M1Myfu0O8HI6VF2U5pWY4HGKBjSVy3ymjPB&#10;NNIO9hyRQu/5c0CBi4WUgnOODTAxMAyOc1LzhQTzk0mOTwKAEX/Vt+7FTLt+Y5xTQPkIpP4OlAEj&#10;7di8jOeaasgG4e1NOSAMjPNRMGypzxmgZbRjtUHHXrSPjLEbRgVXJbySBximF2C/d69eaLBcmG3D&#10;5PYU0EEMc96QEHbkc08joQBQIapAJ5GPSncE5HAHaoCV8/BzzT8fKRQA/jzepNPAjLfeIBHpTF6p&#10;8vepHIIOEXpQBG2dhHPWmEuCuW4z60/DGJhtNMKnyxkj2NMB2eelHODzTQDgA8mlP1oAfnhADQB8&#10;7etRgjzJAV9KePu0AO79OaRseVxk80ZGATjrTHcjePLGSKAIyWyBUZ++wzQf9Yv1qYIpIODQAxe/&#10;B+tP2/N938aftffGdv0pxwCOgoER4OV+bihiwdhjt1p4+8RSjo2emKYEHO9CetSLt+bJHI9KaQBM&#10;vy5pOS4+WgBWxlRu4zS4AaQgdKT5d+CaQk+YeO9KwE6keWpByR1FIXHlyZA9vaqwZwSQwyRQTnad&#10;g6mgCxkZX5x3pgZfn/d9+9MGPmw3anDPl5I70ANYkjgYo/hU+aenIxSsBgcAU3pnIxTAASPOBXk/&#10;d56UuW8mNSFznqKBgsppSBycD60IBuSZQMHGOtBz83PanD768ik4wTnnNADATj7vFSZ5Py0wAetO&#10;7HigYAnceaUH73zU3ncnynvzSZ/fH5CBQApIDgYNOBPmyfMfpTBgjOwUKcy9AB60CJFKiU7iRxSl&#10;ht4kHJ5zUTFTsJkB9qQ7c9O9SaEzbd8Xzg/JzUO1hK3B61INvlg88U453Z3dqLAR84OUpBmnleT8&#10;1A6t8tAgGeDvNJ/C3OaU7AnTv2pB9xsY6UARkqGwMningblyeD2poX94CCTg1Pxg/LQMrlTkZH40&#10;0x7zHlyAB1q04TYBnApmV8w4TpQIasYUnC8AU8ZAxjNSA5V/m7imnHmLgdqBid1+akKkhsIaOSw4&#10;IGak4Af94cY5pAVmTLrkmpABwMjp6UpA2MR69KD904JoABtCDANAyR0oHVOKfhQRyc96BWFG4IAQ&#10;DSHBRxjPHFKd2080h+8OeaAsRjogz603IBf5D1p5HU04D90fk7c0DG7iYu1NxmL2p2F3EeZgEU4B&#10;dg/eNQAi5AGSDUZGZCQrc9qkbO7/AFfApQG2kkADFAWGhTg5A/OlyRxtX2o/5Zt2XdwaQsoVf3ZO&#10;T19KYhh3bvuoR9KQ7dmCp61JgFZSAeO1MOec4pANpBncwHtSsDihR+8J2imAqltoOKk6r049ajw+&#10;9+R14qQZAGWpDQmD2P4Ypo8wTSH5ulSc7W+b9KdlfKPz9umKAGKcjIB60vZabkfNwKQkBj8p5IoA&#10;cSPn+lN42NwMU4A/3uMUYUs3SgQi9MjpT0UF2O3gck5p0akyH5RjFUL6WOO1JS9bLIeMVM5cqLhH&#10;mZZubuwjRS0sYyvHPSsOfWbNVjRdQkdmJG0CsoLZT2OoCXUpN6MSKxk+zK8p2xsQxAb0rx69Zyfk&#10;e3haSjHzO3h1qKLSEUSSAvnnbVGbUbn7dbNFcSNuboVrCivbRNNnWSzt2YD5SccVkT6vbokR+3wk&#10;hjjA6VyuzPRp1OTZHcnULkOudU2vsNT2Gs30GoRsmtuGViQUOD9D615adXtJEmcMzLvx9Kcup6as&#10;TfJKzHkNnpU8iNXXPZrnxDdyT2Lm9XcG+YHqakOr28pbzLXJwOfSvJ4tR0prTcblt46KeK63Tw0m&#10;lNIJw3A5xScXY0jNHZQyW899J5aDOwZANOmt8K/J69MVyPm3cGoiVJJEcEHPrWzY6s8mo3BubOR8&#10;ADfjGPwrHkt1OqMoy0LM1mfs1q8Ql3EHKVk3R1FBAG0x1GPXrXeWc+nPOCrqUxx7E1ozp4daEJPb&#10;IS0ZGB710UcbKDscuJy+FVX2Z4leXqeQiiIb8kADk1y162owavpJN26yzSbkUjhxXsV1omkQ6hLJ&#10;HYBtzFs5zgVz+q2GlXC+EWXaZbe4bJx1z2qqtV1XqccMEqS0NXw1quof2baCaNgEVeo6f416hpuo&#10;2Et8XivPnjjA5XGM1ymg6XYy6a5Kr+7QZUHpXX2WlKbiYKgijSIlsDGcVk6PMzRNrc8R8ZJIvxO8&#10;VvlfnIIPY5rySSHVX8YaPFHBtga7+Z8Z/CvXvHIVdcuishILsAfXFcXoLbtUlPlAsj8Fu1a0KKcy&#10;cTWcIXOuhhMOiWMKrEgWFSxA7+9NeUl1yT0xnFSzOzSjK4wvNVWPyn5Aea96EeVWPlqk3J3ZKJVy&#10;QUPNTCRsoAcAL3qqQ3lrwPpS5YIuBz6VZnYth2JX95ketW1kJiAK8A1lBjh8Dv0qQyPhTg++KTE0&#10;abTRouCvUcGlV4yowzc1l5DhQQcZ6VajdRnGO1AGoHASMhCc9c1aT7iHtiskP8/3voKtI7fux5vH&#10;cU0wL2SQ52ACk+bKnaAKjAYqwMnAHanjmOMCQnnpiqEPJ/eLgfhR/Cvy96MfOOOlSgDac1IEDb8E&#10;BahfcHQ7ecck1b4EgJHGelVZnBkfGRg0wG7kODgn1phICoNoxml42HjsKjk3gnp+PekxkqMn2xwz&#10;naV7V598SJbiP4P+JhFM6v8A2XIE56Ajmu2DAZJOBvArN8TaO+o/DbxXbR3KmY6LIYj/AHjjpUrd&#10;DR8A6GI3s/HUjyndbXXI7sWrUtZD9rQtZFQJOPl/WspFksvFfiqC4tJ4Zl1aSOaNxgkqfStJZZ/t&#10;kDx3MZX+8FzivStocstz2HSX+GMnwP8Aiklzf28kq2Km+aXCuWx+7EeeeD6V40oYSwgH5Wmfb/u9&#10;v0p19Ck9/p7vHNtDA4Q7R+I71YRFWYqMldoAJ7UJWJ0Qnzbe/wBakiI8pwVHBpZAASOo9aaufMxt&#10;HI60wFKkknIGOwpnzZUbRz0qcKvly/N+FIVUmM+acgUgKpTDg7H560xkbeMScA9KtlytndDCk49K&#10;bG0bWTARndnk0ARpu2NlBwafz5bAAc0rBePlxxS4+QcjpTAiXbswYz1pDsKw8MCGp6Kd8ny/xVNN&#10;A4SB9qgbex60CE85vs5QKv3OT6UkZj+xTZBznioQq7flx15o2kH7x6UDHoFLHC9qTAAbnvQBIrJ8&#10;4xmkmDbWIBIxQIX+HpxSYHlsCoPNRxv1BfIAqYHJ+99KBkYGHX5etA5mjA3daeQnl5yajO4MCAeD&#10;QI2I75YtGv7b+zUJdPvZ6VlH75YAfepWV5BKdgyFqvGLkO2YjgGgLkgYgjgYzUjn92mAaacfNwBS&#10;gsIXHlA5osMU9sSDO3pigByCG657VAFbex3EVftYyYZG3cgd6BFUSeVqVozLkCUZHtXQ3esotpYj&#10;TwInaHDccCucnXNwwwPvdPWo0UrLMTChxik1cadiWV5ZhJ50AYl87vemPG2xCAMgcfSrDPCYk2x7&#10;SByKbuGwgJ39aYhqB+CHAwelXALvykkiujGyHlgetVjuCjEEmT3pxdzby4dwQOR2oAvNc3LW43yb&#10;pMDDAYrOlNyZzvRgccZOc0qO24Bmpzbix/fE0gNHTYo5bTUA4Xhe5xmqN1bwRyoUunViW3KOlRg3&#10;CyLsmYDaehpySSLfWizQI4duCTQFyOxRhqILPn5snNdLeQFNM0i7jtLlos/OyoTj61nXcUC2iSQ2&#10;1woYqCxBwp9/rW1o+rapa2F/CEtni8v5g6gjntj3o3C9jBlfTnLEQoQ0fJAxisedYI7WVIrtyxOW&#10;yfu1p6rcaZLfSmDS1tZXySinIX/9dck77Hn3M7Ddxz1pxQmxs5mMT7rdSAODmq8XlsR+9IA6D1pr&#10;zwsJQJep/Kmxt5crYsiSy8H0psEXlJA4IqeORd6pvOTWdE7HH7tuGOc1fjEZWVhAckc+9AItAv5b&#10;kFcKDmpLd7ORJ1ZjuHTFQK8Sp+8jKgjkVTkuLGMTNFMA2w9e1AFm/urWKxkYzrwvINcZcatcv5wj&#10;sJFBOFOcmrP2fUtRvLoRKXSEksAalso7K31e1EtgoPnYIYZx68UJDsYdnBNPqGoM14yMi7vmPJrX&#10;s0jyrhRvywDYrodfsPDj6JDeaf4yYXHljfbhMbvWsCyEq6eisPmwSKAR12nWuoS+H75Pt8DAA4Xf&#10;0z7VqafpH/Emu4pI4GYscBjXnzSarHHcNDLdI56ENx+VQpq3i2KVd2p3bD3HIpWYNnXahpGow3MR&#10;WVkwSVwcgislL6SO/RJYywDcE+oqsdd1eXSJM3shaNcBWHIzTLB7ee8BurT5d2G7daaQHVTajows&#10;tMmF9Zs7DDrkcfhSJBpUs7s3l4kwQwOcGsmfQLCS2vJLfzUK4K5fO78KxJIdbt9SQLrRCpIOM5pJ&#10;9gZ099o2nNZ3eLVTII8gjjNcFdWU8N1EUZzmTjPFe1+E4o9Sl1CF76HzPsJOwnByBVbWNFZl2Po2&#10;MSsFYd8e9JPuCuzya21G7trpAqzAKR1OfrXZxT2V7psUltLEJRF+9hPXPtWPe6ekVw6SWsmCvytj&#10;rXNob+x8SWk8ayjbISjY4YehrRrYTVjsyZYvIzG4DSEZI6VO29pUO8YAGB61Zt7qx1PwXE6FFuIT&#10;+/hx09x6g1X2OiHKsSCOtRcCVipijzGv3earBQLmJkyDmrIOOo6imf8ALQ89DTCxl6iJNvmxwqMO&#10;N47V6N4JYXfgH4v2Ek3/AB9eD3aJT03KDXGRmD7RIkluGjfhhXReFJI7H4z+EopYysFwXjV+w3dM&#10;1LVxHkdsZYrjWoWgXi+dDnsQcVZCHzcmFQM8c1veN7CO2+NPjuKO0IjOrGRSPRjmsNfLMQ+83yjv&#10;0q0MjkX59yjv0rorCRG0xojF87JjGelYJB7EDC9KW3mkTUoW81gPNGGx0oAfcIyX92jbz8x4NVFD&#10;Rywyozb1fgg9K370JM8Um1M+T271jlCqSDzgwzzxQJanZ6BqEMt1LHcJGG2jH1rqpNgW4HlgA4wK&#10;8chScanC0EkmfMyTnGMV6RpM811HCHvx5qxEFT7VLFsaW9wUxIRxS7z5igqeTUDrcJNKDbE7W5xS&#10;LJuZST0PpRYotzL+6QFOo5NVtjfaYys0i4Pr1p8j5CnJxt6U1ZFaIAMcg8DFAE7Pudcsfu80gAJX&#10;nHPWoiMIQRTXLBocMc56etFgJ545fsbcE8cVUWEGDH8WelWzOTCI3YKSABmhVKN1DEjg0AJAsapI&#10;HsuNp60nKkMFbbuPIqRmmMBzFgA1CJ7Y3MMZnwCcDjvSAsJe3Q3ILllQoR9afbr8k/IYls7q2IdE&#10;mn0C+lQK2yPcCPSsOMOuoyL5jEK2KNAIZYw2pFinQ+tTBpjCFaTG08Hrio50kN0SshHt61LbFgJF&#10;e33cdaANmC48OR+GL2N5hNdOvGR9ysPAN1PuKYzkcdKgmgVNRkkKkBn4z3pzhyrEMCcUJagO+X95&#10;gZ59aryMUaI+STzTofMCzbhzngZp0jKJEZoVIHOPpQBpQQ3M1ombVvmTg+lUJEeK6lR1UfNxXb+H&#10;9T8CHTlF5rN1DOtuwMPkkqT25ritTaN/FWoGKYtGszbG9RSjK47FSST94hCnGafiVrfcGGB2qGNQ&#10;UbcuRuqfaBCdrEcdKoQqzMI1XeeO3pQzb7c/6OclulQlTvB6etTJJtXHB/CgCdEcafJtiJ+XJFV0&#10;OULKhGGwc1cU332XfFFlSOahVVDNvkI55AFAwIwNyhclaoyR/v13gElsg1akZPmw5Aqrk7ny2fSg&#10;RK5zHFullbA6lqkSRMHEGPlqtgYc4OO2akjERcZbHHPNDAdKwMP3R1pIidjjHGeKfKoEQHBzTI8K&#10;snyg5H5UAWBI4VACNuOajkWPy0PzHJ6VED/ozYOTv6Yp+ZdmCij5aAE4DcIuAeKnRlIfLD2GelVu&#10;NrjmhQC0R3Hg0MRbABlyEJ5FblraXEttcGOznZxFllAPAHpWIm7zHG09sVr6Xq2safrquNPiuFEZ&#10;AQ8cnp+VS0+hRl3kps/GXwuvYBKkia2u/IwV2tnn0r7+0+6h1D4a+Ab2OdNs/h+JmKnI3Y55+tfn&#10;14nuNSutM1S5NvBHM04aZAnEg9h2xX1T+z1qct78CfG+mSaozfYbxHiVz80YYcgH0zWVeHu37GtO&#10;7PXcD5uOjUADYo4609h/pcqkcbsGk2rvbIGPWuQ0JOAq4I61JkmMjj61AuMMAxp5IAbBOcelUhjx&#10;uwDgYGaiLDzFBkPJNPTd9mYmP+KoZcm6gPkgYHIoEPLHBxmmAuWcZ47UEDaaQkb247UASkjYnbjm&#10;mBnKx88ZqMun7v5DjOBzTQf3xG7jFAFgEb2+TtSYXzH+dc57moGcc4DVTklXe+EkzuFCA1CVCg7l&#10;681GzAswCcfWqAeXcB5b4wKVpGy+I2AxyaYXLM0qC1XgZHQVnJPM93tGQoPLetRuWYS8seelWoEH&#10;kKSCPakFy4rElR7dacWHI2A81AwUQk4OfrUUZkNw/wAzD5vzqguaKEHOV5zSZ+ZAEJyaReFA21L2&#10;XAyaSAj2k54qRVj2qDmn4G1cMaU/d+5zmlcA5Kfw4FQkYkOMEVK5HlZC1HkGMYVulAwGMfd/WlOM&#10;n5aQAeVkg5zRkibBfrQIARvx5bcnip2Vf746VER8p/eLj0xSZwx5NMB5B2thQDjrUOW2Muf4utSg&#10;naecCoSG3THjqKQxTuygOPu0DO88Z9qD0xyeOamj8rbJ865xxzQIqvv3pycYpcnyh8xqV8beEBAa&#10;o8fvW4wNtAxAWI6mn5+dRszzSbV2nhs0oHzcGmIm+XYOB19aYf4eKafvA7ccUuT6UXANpMuSw6dM&#10;U/BAI3Cj+Mc445o4y/zN2oAacY6UhzgZWkYErwSOakx8hye1AyAhf7tHY8VY2/IQGGKTbhicDFAi&#10;oYmLE46CmbMHkNnHFXS370Apgdsd6HHz/cXOO1ICjsznk9vwp21uP3lT4P7wgfhSbfu8j2oGRnOV&#10;+Y5x1pQV2k4JpzAbT8gGBTO46UwLcMqrH/q85odiW4A+hqmfvj5+/pU4K5GCelJoRNlgqHYMkGkL&#10;DYR5Xem7kO4gdDSkgD7q9fzoGM57Uihizjb+NPBTeclsY7UhJwcRgjPrQIUbNzHA460iookJ55zT&#10;Rt82UhsDI49aUsfMwFHvTAkP070uBlRvFR54PNBOSMNnilYZISN6DbzQ6jtjpVUlt5+Rgaevmcky&#10;npRYB2eCMdKepBBwpqPjY/PpSbuF5PtTsBKx+ZjsHFNB+UcUwH922QSRS546fWgLE67NrZUZ7UpH&#10;OMDpUGTuenZ4+6eOtAAwwufeoD1XK1YcnMY4ximZTeRtzjrQCIto2n07Um3DDkVNxsHHFKdvOEoA&#10;jGeemD1pSBgAZpcDnK8dhSclxkEe1ACYJ6xrTgDg9MU/aPl5GM0Hbu4cHigYg4I+Tin5G1eB161E&#10;c7jxUJ37Ww/Q80AW9yZAI5NLztID8VTywb7/AEqUON/U0APyeflqMjKrUwwwJyetIUYv1HA5oAjV&#10;RgjB61Jj96gxyaMfI3Tg9KcCvzfLzQAuMEcnNIcdNvNAJ3cgYqTCbvvdqAGcBeVpOSpxTyqEAZJ5&#10;qRV4bg8d6AIFU4BIFOwNw4qRgu1uaad28/KMYoAafvGmdzxUuBzxTSefuimA0Y3DipVxhevWoh99&#10;qUFg+O2KALobMVyu3hlFfPXxe0ue4i0ZgmTHcjHuDX0BDg3UfHGOa8++IkRPge4cQkmNwwIHpUPc&#10;aV9z8/PF9o8HjLTlx92MEg9+Kw44LeTSmbyiXzwCa7PxysreN9RuXR9jBAoxwMAZrlIEkZF2SDIT&#10;j8a7Yy01PIqSakzT0Kxa58QafbJaxMxfjA6V7bF4G8ZjwBJcx6DNJCtsxDjrgdcD2ql8I9Gt5PG9&#10;pK8BPUkmvuvTbazPg6G3FumyKNQFx97PWuPE1GkdWGpKr8R+ac0cy3UieRM+JXVtwwQR2x2xXv3w&#10;lt9V/s21SKCRWMhwSpzg5/Sofif4bFh+0XfzLpO2zvjHIjKuF3fxA9q9f+GVhjSJpIkj5gChh6Yr&#10;bCT01POr0OWpy9j0G3hEMEHmQRuxHLe9XbyGyufCN/HLaP5bKCyhsZK9Knu7aePTrbneSScZrCur&#10;txYonkfeOAAeldKd2dCfKjIt9L0RtUM39lpuj4Az6dK7PTIntoUuTEVzwi47VhWgiW7syyfxA4zj&#10;NO1rUdaGprGmlwi2S3G0qc09yb33OsmvJJJ2DSrtIzz2rm9SvLYzLErDCqSG968+k8Qak2p3iGyn&#10;REyAxBxXM3/iOCMakv8AaAeYwtjbyR9BUKLQ+dN6FDxbraW2uzh9SkLuGCge1WvAXh/X9Vv7fVdQ&#10;nu4dOF5mCJ+DcEHrj+6P1qt4U8J3+u+L01TVoLmDT470NHFMMNMR04PavowG3gtLC2gsoVjhtVWN&#10;UXCgD2rGc+2500aF9ZFicokVqkfl7RbKuVGAAOgA7VQODFL9Ke8rtHL8q8etV8tjpWR2rQaWO1QO&#10;mKFJEZPljr600gZGQBz3NGevFADwD5x561GR80vy96XcBFnB61EXXCfMeTSATjcOKCHBiyowT1qO&#10;TYC/71eBnio/NUiMbicUAakTICxPAx6dK898feKbHRfA+o3Ml3AzrC3lIW+83tXXySsthcYU84r4&#10;k+N9zqcvxymt57m6FrHpcbW0YOFcnqTV0480kiZyUYtnlPifXfEfiDxzqV1d6te+S12fLiDHbjtx&#10;0qhBbRoifusnaOR0FJZKBbTbolBDcDNaa7TETg+4r36NGNNKx4NSbk2IqjYn0/Kqkyy/aSPN4Iq8&#10;pYggK30xT/KPzHa2ferqzsFODZiyxkW+7jpXofg2cSeG7uIyndFLwPUGuNkQNG424BPIrU0G5jtv&#10;E0C712lwrfjUYatyVEx4ilzU2j1UnEpG0kYFIyqQoxxU0aZiLbuDGCCO9PPlhkGRnPOa+oU7pM+W&#10;cbOxWKRqGxGvIqIqPK5XIPvVqV4jOP3eMDtVNjmY4zjtQpA0QsCJF+UnionOWf5Tn0zVhwdrYPQV&#10;X53E7Occc1rFklR2xJnYwx1qPeGVcKw5NWJApMnyr2qBuCBsNaRaKYp5ABFHP92kJ/d9KQ7vMT5j&#10;wOlVcLB3GcgVGT8q9Mc1Jx83Woi3ygcUNha5H5aCYkIefelYr5Y5FDcRucrge9VWZC7HzlwF9azu&#10;aJXJTjYOe1QlvmlGByOuarPcW4iILnqelUWuYDMAJpT9eDWM8QoaXNIUXL0NTzMQxAFeCaYzkxTc&#10;rnjODWU00BLf6VnK/dzTFMjS/KLwrk42Jn+VZvFxtqylh23saRmjEWSTwOc1CJojvPJ4PbpSw2V7&#10;JEo+xeIWGei2rc/pW/pnhzxhc3SC08BeKHBPGbVgG/E4rGWMile5qsM2YCNk5Ebg5PWpYy+erkck&#10;HFelR/D/AOKEsCsfBFvbqR1eUA/lmrUHw28fuxVvEOmQgH75Oa5Xm9FfaRustqvXlZ5lGHaAny1H&#10;zHkmrtpY3099axxaHdyM6cYXjHrmvV7b4a6vHqafaPiNFcjGfJC7VJ9SfQV7DoGn+GNN8N2sEmk2&#10;l3PE6tJIUA3MOQB6AVzTz2itE7miyms+lj5GS20z/hYGhW97qU8MUF4d5kjwd2ehB6V22r6po1ro&#10;01vpup2MrtbAEpECcema911/wz4B8RfEQXkrJp121nsuoYowEmwPlYehHf1qLTPh18PLW5RW8dyz&#10;SBzkvH/npXyGZ5gq09z6DBYGdKHdnzxFrHi1fDWlD/hVmorEhJjkJyx9TXZ2t5ba/wCAINOvPDk0&#10;FwlnIys6cgqOMHtX0fB4Z8Dw2tsHngnUYwNo5rSTS/AMfnyJ8O9MVhty6nB46dK8mpXXRanXRws1&#10;K91Y+Rvh9pXh9/H2vwT2ZSaO4kUtKNpYjgHB6Ada9x0/TdPs/DPxI/ta9t4oGuYVsLuP5xIWOMED&#10;pinfEjw/bXPhK51XRrKCDWILbLLF8onQdRgd8V8+ab478R6RpfiG11X4V6vfWF4rCNLgNmJx94An&#10;OMmuSrGVbSLszqjSUJbbntV3oUT3V7CsU8m613qYgXVkxnORXl+qaJqunXgujoWuXVhPHI0QRXyS&#10;vUY7Yrrfh748tZ9I1izsfHdrpUs9xlbe9VWaDH8Ku3VX/StrxTf/ABauLyRNP1rR0b7PiC2S3DxT&#10;DHzEN0G72rCEp0pcs2EqSmro8+8M6F4k1jwTqup2Gni0+zzSMIGb5yE5JPp+Nem6DfW134AFlquk&#10;Wdxbyq0XmMuSHGRkZ9DVj4d2ep2Gk+Irm48SSxyanYypfWJUhIGIxle3PtVG0hht/iHb6eZtGljg&#10;1KSUPFOp++c9ATmor4q3wHXgKLT942dF0jSdF0nXhaaZaPLczl7i5AwZV/hUDsAOOKuPeg2mTpzA&#10;knHtWnPaTPErw6lYSBlHyvKFAqGOC0jBN3qugooxlfPXmvPlOc9W73PdglHZWKNmzmRhvKgk5zTL&#10;iDMz+dYadMrN8p8sZNaX2vwX9rKjxPo0TBcczrg06eO0GmI0XjXwzIM5A+1J3/Gn7OVro3p1YPRl&#10;NFjFjboNMtlxg4AHb2rRgkuiZS+laCUGMb7Zf8KyVuraKWRpX8P9OXF2h/rVS513w+izIfEmkNlx&#10;uVZl4oSryVk2auFHrFHStJDuBHhvw6mei/ZkrMmsfCUurxTT/CXw9LJ1H7hQG+orFm8R+Blgtnbx&#10;3YRsi8oCDWdN428FB3/4qy1OBzhKPZ4paq44xw/8q+5Hdpd26Wm22+Gvgq1VV28WaHH6dacbzVv3&#10;QWz8OjI+8lsqn9K8vfx14L82bGpFuRyFNV28d+DhPltUukwRjEZNZvDYmXc0VXCrpH7keny3WqkE&#10;SS2p+bgsOlPF1qnltjUIFUJ8oVeteayeOvAMlqxa8uGIQZOwjFY0vj3wcGAS7viA3GIzSWCxL6M0&#10;+t4ePVHry3F44O+Yjg5O/FVnYr8zamTzyGk/xrx9/iD4X81x/wAI3qUjHoQSMUDx14REimb4capK&#10;R3Ex4FX/AGbiH9lszeZYdfbR69HdWrTKu6FnHcgHFSNcXLXUKR6ExGeSF4ryM/EPwcsKtB8IL9nB&#10;5Blq1F8WNCjAVvhHdINuMg5NVSyuv/IzKpmlD+dHqFzPMLBsooHdR1FR2zW08J2lQyjBLd68om+K&#10;HhZ55WT4CahMc5LGXGfwqBfiboAww/Zzvl56Lc1sssr/AMrMJZjQ/mR65JBIJGBjgxng8VC0ZSGb&#10;Maj3zXlo+J2jttCfs9X24nhTcn+dRy/EiHcwf9mmVcjjF9mm8qr/AMrEsyofzI9VUMyQkNhR15p5&#10;cqAftjKoU9q8mT4l2CWPzfAG4bJ4X7RTh8TtLypb9mCfg97nNL+ysQ/ssbzKh/Oj0+V5zBbFGnDF&#10;+e3FWIYZ3imJlYAL1Jryw/FDR2V93wGnGf4fNp//AAs+wNoQP2e7llA6facUnlFf+Vh/aVD+dHq4&#10;hhWCIjUGZsHI9aAo2Ou51znnHFeSj4m6HlS3wDu4uf4bjNW1+KPhkRAN8HL7GDkb6yllmIj9hkyz&#10;Gg/tI9Ut4JxGv/EyRtrcAGtD59p3RJ09a8cg+J/hFJi0fwM1RWwc/v8ANTRfFbwgLyTf8CtTXB+9&#10;5pP6VcMDXW8GYyx1G/xI9awGuQoiwSpHJxUUs8lvYOkljPgA/MB0rz5fip8M5BF53g/UYSBxhScV&#10;NJ8U/hi2nmNtBv3Q8HMRJrOplVVu6i7lfXaVviR6LpTT3GlJ5UUWDITh2xnH1rtRBNL4VCNFaB48&#10;fIpGa8FtPiL8IGSEPc6xAFb5QsTDFbp+JXwkX7J5PxAvUYD7xhbiuKOXYiNS6T0Oapiactmj1i3f&#10;ZdW4/svcAmDkUlwumv50Vx4JW5imzuQnha88h+Ivwne2G74rwkgfMxgIx+lXovHnwwaMsnxg0yRQ&#10;RwUwRWs1jIvVOxK9k1o0X38G/Bi4vJmn+FEkTM/zBbhgP51C3w1/ZxkhbPhO4ikLcMZd2PwJqwni&#10;74WSlc/EnRiSw4yBWpHrfw9liby/GmgZxwTOlawxmIgndOxzSwlKfYdo/wAO/gpA1t5b6ZLsbKrI&#10;qge2a9At9D063hh+xWmhqgTAWMqOPwrz3zfDsvmBPiZ4d6/dFyg/rUsX2mOaFrfxpoj7W6G/XB/W&#10;sKuYzqx5ZPQ3o4WFPWKR2t7pSPhv3OT1AHesWXw9G9xbiRY13dCFpbbUvECFA2k+GJh7agmfyya2&#10;k1nEarPoSR7hxiQN+WK5oSV7qVrGk59GjnpvCc3mN5HiwIccBkzmsm50LxHAHBhMmBklBXokOpWT&#10;RpsPzBuMjrWxa3iZ+fS4ySME5zxXt4XMalNWk7o4atGD1SPBZPtKThZNPvF+bqVxiot6mdBlhx1r&#10;6HePRZTL5vhTTiMchkHNVW0HwBcQtu0iS2bH3lPBr2qGZRlvocc6DR4OCy8ssZGPXrTS6bcFT16+&#10;lewXngbRpIm+yeNJ0yPTIrkrzwd4hgW72anBcAdCAQSPxr0I4iD6mEqbXQ40EkYBB4qNWYPMC2MV&#10;oSadqtv53naFqka/7hIP41SdB5Y2792e4xWvOmRYbvHlt+6zk0eYQBliKqlpQW/dE89+Ki3nGfLJ&#10;5piLxdisYDMcmnxli03A+tVAZBH8sRPrVuEfuGHOSeKAJlAPPBpcDKHHrS4IJpCGy2RnpTACVG0G&#10;OlA5PPBFNPVO2TSsrLInU5HFABg7ANnelOPJTmlYssJJOBTsfLGeDkUgITncowMCjDYb92elSkfe&#10;+Q9R3pwzxzTAjhyBwB3q/G37qM5xg1VXaCxxTg5yOnvQBqB4/KBPHPSpo2djMcjAHFZwbKHDHkci&#10;rsDKLUfIxGehqkxtFjupx1zSkDYo20gK4Xkjk08KTnBFUSRHgAYxxThuxjcaV1OH5PXimYIH3uaB&#10;j8nYw6gjrTcDZ7U8A7AfakwS7DaOnSgBg6Nxz2NIR+8HXGKlVVEWc9+RSBRvYYOSaAI+fOj+Xg5p&#10;TjaD71IwYAgoMimHGxuaAEP3Tk4pvPOOlByWHp6UvG4460AIc7egpSMIh2DpSEcA57UjdPvcgelA&#10;Dt3J+UZzTifmUCoAGyzAjGRTyTjI5OKBEmf3b8c7arsp8pDno9TBSYVyCKXDZkAGeBQBH825e9Lz&#10;vYYAPHen5XyiGUDFQuYi4IY9KBkn8XSkyNyfKfrTM/eG7pTgRuX5h15oAed2fu0hJwfnpenmDcO1&#10;NP3jzQAZJY8ClAPl/eph/i4pcnLcntQBL/COKYScyjtilJ/dLgcU3jzD3GKAZH8+9hkYp+aABsuO&#10;OnSoSXEn+rYgnrQIsgjeSU4xRwQfm600btj/AC9B0pT9wmgYoB/eEEY9KMAgHHenYUI3+7TWz5Kk&#10;HJzQAED0pvG85U+3NNJIDZPpQpTMvzjJPFAEvymPI6Y5po29dvGajBOHZT9RTsnjgUCuPODK2Tj5&#10;euahbOUAHHenjJ3c0n8T0DY042nBI4pijLR5AxnmnfNljwAO1KwOG+UnpxQIcMeooYt5T4PaosuJ&#10;1Hv09an2sWByOlAEa5xH+7GcHrT8H5eOhpcY55FK2S7c46UANyOflpF2+rcmnEc9KTA+bKmgZJwH&#10;yOmKQ9F+tMzhTx0oL/uycr16UCFOS7ZUfdph6GgHIxntyKMfNkUwFHU/LxTSwBIEb9etO/iYU4gf&#10;L8g96AGZYjBWgAESDjoKXnPXvzTlwHkAIPH5UAMCpkHbS55X5aXK7m4Jweaj+bzGOOhoES5b5R2p&#10;p75T9aOPm4ppP7xRnrQAbj8mAO9LufaMx4GKaQDv+9x3p3P2NBvJweeKYDGLblJGeaUlgwwvBWnd&#10;vw6UEH5jikAzK/KCpHrThnC/N60oHqKdjhuBTAj2fMcgUYGRz9KefunmmE/JwASKAsGPlPFH/LMc&#10;96P4fu9qQ5wxzwOooAcMmcjZxj1oKrufLk89DSBjwVIxnml43tQAYHIAppGVX61Ic7I/TmmnvQAz&#10;AEyfJ29aXAyaXng5oyBG37oZJ4oAQdRxTgpw2XGM0m35G3OAfSj5sLyaBgRwBRtIU/OD70j7sP8A&#10;So+Qi/OTn9KAF4wuO56U0jCjAOKX+AZXHpS/w/hQIbn5vu809QSoORjNN7Lk80mXDD5RipNGTgqI&#10;2GKjJb5vkPagHg9qOTI+WHNAidAdgJXtSH/VsNuaUf8AHuMseBUL7ypw5HvQMdldvAOC3NOAG44x&#10;jFJGD9nww79aBjzD81Ah+PkbnFRlsbjsJ54qQY2Dg01uV5Ue1AxCSTH9Kfj5D8y5pgxt+9Sc4bmg&#10;B2T0xSZO77w9qQclNzc57UELkE5yKBDycEcdqiLLsfj0oOCpOT0qIfdoAmUnLfKelOJ571GMYHzC&#10;nqfnA3CgCRcbVAY5J49qU9TmRSaVP+PgAsMAdaY3+slIUZzSGLk7VBOaeo/dt8oPNQNt2cz4NSFs&#10;Rx4PJFAD9vzJ8velkYYA8oDNRbn3fePtSHcUX5qAHYOSCop4HyDioxyo5NAbBxtPXigCZv8AV/dp&#10;mMJIQvPqaXeu/Gacdu0AkfWgBu3IiBboaY49O1OZv9Xj3pMruXJbrTAI/wDlr9KgwRNKd3epmwHb&#10;5iOOajAG0HI68UgGttG4k9qhWSNpmCzHjrxU53bjk9RTVEYEmzAOeeKBDwfkp3rxTei/e7elKMbe&#10;STQMYzPlcE5FIGbDZxzT6YQd/SgBpYBDlTzSqymIDPfgU4qvPy05VUAfKBQIcgyx5OR3qfahU4cn&#10;6UxGj8sAgE5qeKSNQf8ARzyaAYyIf6TJ8xwDXIeKJQk9oI2AX2712GR9uZkG3ce/avOvGz+XfaF8&#10;zjzI328cEisMS7RNsOryMEajpytdRvepuaI5YVgG6vxLOUJYM7bc1RgtQ16HeKUlpDya11jQGLIH&#10;HAryJO57kVYyFOotdy+bcSYLE5qZbaCTzf3oLAfNk1sTLbJpzPI8YQIWyawdPm+067ctBbSBPtG3&#10;dnriovY29oSxafebdTSHw+7jHBHGc1bs/Dfit7OZjpUaqX4LOOK9T0yG1Tw1CHt03uowcdTXQWdr&#10;cS29wm1gAucA8rTjNFRblseI32ga3DpI3XClwQcg9quWeq6la2VtEbebI4xjNeqXFtG1vNHNcu2C&#10;QBjmsSXS7Pyn/wCJXHuZvvGic1tY2gmc/FrXmSR+bGAfetm21KxV3DzphxjIWsXV9Fdba1kjZkOP&#10;m9K5Sa4nttRtUMysGHDEdPWsZNPRF3aZ7JY3dvHc2Zj1AvumGfYV2V00DwQushRzEMADNfO0Gros&#10;+4XQGOhHOK6/SfEV00sKyaxvjJwFKdK53G0nodMa2h6rC0y2U+6QsxHfmo00+OSG5ZIdzEEsPT6V&#10;UtL+we3tMyLhuqn+E1oQ3EyavM6PIArDY23g+1VHU2umZtleXth4lhVnnVPtWGz6V7np0+lz+Btd&#10;eK8gd208EkHpxXn8tppmo+HJs29ul4sOXh6EehB75ri5m8QabFOiahqEcTZDoQcMBWvtVFPXU5qm&#10;H5ttDD8ZxA3yLkltspB9cV594XyyeIpj0+0FQfTFdTqWoSTvI0iu7LayBcj1FYOgRCPwwyMQGa9k&#10;Y+2TXXg3zyuebmD5IWZvIwMrfvCcmpgBsbmoEUh3yOM8VZGNhJH417KZ80xhHX5aj/eiMEOD81Sn&#10;cUfCjAPWo+d5xTAAX87Jg61KBlW55x6UgJ28tUoAEJPp1pXFcjU8gbSMVIPvNznNR/xrhvxp/Q5y&#10;cmgRYRsOMNzipw3J/e4Pb3qmCgzlv4acjZUAsD6EDmhAaSSsCoyOnNWFkO3g/SskEgrlh1qZJcbx&#10;5hzincRqI2OTkk1KZPl45JrOidv+eg61YDEyHLjHrTQE0kjFF5GccVWOSmCOM05xwDmozuCcChiH&#10;HO4VE5+ZAXFDOo2g5PFQO67lHOcVLGJnhgQMZq1bvKLqMrKPlxjNZ24Fhhuc8ipY2AlJ+bp2pMDw&#10;j44eCJb+xOvaVaIuoQwZu4Y1wJ0HfA/iH618tadfeQjCdZosSlJAy/dYdQR25r9KVmtmhEc+nq6O&#10;dpHqDXy98ZPAVpa3Gs61pmiB7ZyGvrVF4I/vjHp3rooV7e6zOdO6ujyBJjJbghUZcDaRUvzeVKN3&#10;BWsbTJohG0fkSFQo2nHT2/CtgSxbQPsx5756V2MwIAJVaIM5+9xVxo28tSH7daj3IREpUknNaFvN&#10;ZpbTJLZKwZDyT0qRmeP+WvzduKajpv2szdetWCIjGSiH7579BUOI/wDngMmmA24x+72oeR1qJCys&#10;vzYJHPFSESCVAWXHaplRzjEYz60AREk7vk7VYhi8yxlInA2np60zyrnGFt80yTzI0i3yFQzYyKAE&#10;ZdsjDzRz70rNL5RAuSVFWhbRvaz5vF3CHKnPWspFmW4COo/1hxhs5pICWNH82U7qcWUK2ZBjNP3K&#10;MYyKicZiPPU0CH70Ef8ArFxmkDpscbTyKg2cAbieaeAdw+UYpgNRP3kuE/i4q2qgxv8Ad+534qmd&#10;/nKQcEHitrS9P1G+8Q6XAiTFpW2gIM8dyfpSbsMx4nQ3FyvmRECTsauTRMtorjB45xV3xH4dh0fx&#10;JaxnxHJI8qZGeMnuPwrJgkuPLnRn+UjuaFK+wCBbr7PKyjGB+dKHJjwfXpirHmHCrmqkp+cHy8Et&#10;2poROgRmbMuOKZkiST5uh6kUgyVXk9KdtU8E/rQBEzL5Mn7tiabHNP5beXI3XFTY+XAUHinwJbi5&#10;JZ0X8aAM8mf7S5Ld+tPBbflnYknrXR28GhvBqAeYFhETwec1hhW+0Y2EKLg4J9KE7gWYoojDwpHH&#10;JNRsY1uVXjO7tVp3tRGU8zadoziqXy+c+M89DQBqxzW39lyq8UedvBrHZ/8ASZAJOCTTjjzIxuOK&#10;a8QM2RCce1FgF+bbH8xJBOfapA64H70Uqohs5Qs4WTZ0qvBHI7SB4NpEmOvWgRYZm3LgZBGc+lWr&#10;O0u7nVNOaOx3Yl4DNgDHUknpiqV1DciWFEQ/M64IPavc/h9omnPHaJf6HdTWU8O+d4idxKdOV5FR&#10;UqKCuxqNzEYzw+Bbmxv/AIXJJb6jbgwaivBJj9B2x+teRazqNpHf3FtZ3jbi5UufQcV6d8UfFWn/&#10;ANrppmlXpKW6GMZjIECjjA9zXisUFrLp6XLXJ85ZDlf72aqmrq5c0oxt1KrTXCFi96drNxkc571T&#10;urh/Nh+dDlOCO1Nv0cyhHuckHjA6VBApO3JJG7jNW+xCWhYtRa+cxMJLE81rgJubCrgAY4qkqIJl&#10;/djNXo8Yb5Tz70gY4qCvCKM0+MlJJCCM7aXBDHKYGOKJTb/2c/zZbYeKBBHPpzXoWa7VTsbrXFX4&#10;uJPEl9Glw3l+bxj0qzJJBLehGhcEScAdvxqyqBTLiLkjgnvRYaQ/Snu7K9heGVw7kDaehHfNXr0e&#10;d4iac26qWA3Y6Zot1RrZsxZIH5VYIxbMCOh4NAD7S3jKzf6VHu2nrVVYQl7egoGJbgjtU8SyGRdo&#10;kJx2PStOBLVLrLhc4yQT3oFcx5LbVVsJ5l0i4Me7KyY/pWckkUmqx7pYlPRgwFemWN/GUuYpbSDy&#10;ipGCOCKzb3R/Ds0k8kRjSQkng460ILmHFp2iSNCwnTzCwDkdPr+FdHJ4V1RdK863s7W5iNvvEquB&#10;056d8Vzs2la8ligtNaRGUnKHneO/NXtJ1vW4bC50u4ivggJMM+5v3TfxA+oNNBuZMt1qcVzYBtOm&#10;U7mXcG449qpyh3Wctu3F85JrYv3uJJ3zpqABvvZ6+/41nkH5cxNjZSBobp9xPZ68tzHrdwkgiIYj&#10;uD2rVs/FernXb+K5voGtjcDaHX5k/wD11l2xtpLuRZbQKPOXGe9W9Z0rT5hZyR6aUlMIBIOA2KLI&#10;R29/Bbz+H4Z/sKMklrmNlGRn615ncx3aLqUUscTI8hwzL0H412nhHUWt7TWNG1NJfscy5t5yuTBJ&#10;2GfQ1Q120drTWwZEYBj5bL/EOxoUrDt3PPrSa50/xfayLKRG0gBI6MvcGvR7gRy6RBdRbfLktgcL&#10;yAa86njkOjWytbSlQGxntXR+Eb//AEHUdNmDFTuMJPJU+n40wNCFkaMYyfmx9KdKGEx+U4wOaZtd&#10;NSvV8plxOeCKthJGRjgEbetIDNkH7wYBPyGumsIZLnwPosiKzXFnqgYnHJAOa5qQS7zhecHBrrvA&#10;lzCPEur28l1GVmtnRgezYOMUmgOf8dy28uvafejcpkso45MjuK462SGSC8EefMVM4z1zXr3izRWX&#10;4bWaTKpke5lbeBwecrXjFt5kV7druwxGM/SnayBO40pdpeSrInU/LUjLLhNsoJB6UoM0k4Jf7rHN&#10;S4IdsLz9aYGhZsojmRkyGTr6GqdyQl1INmSzcUu5UhJMhB3A/Srk6RTaDHMm0sq/NSAzYy3mwsG2&#10;/QVr2styjX4g8sTF0aMk+nUfjWEm792fmGDgCpcy7omSaQEOCMHpSauDPb7H+z77wGZ4sJdRRKt9&#10;A3VT2I9QayZYYgxw5xu6YrjtNvdWiaSZW2KVVXwcbh7100Wpsb2IS6apicApIO5oSC6Lkds/kzP5&#10;YIC9G71NbWge2unCqAp5Wo5blZZIliuAMD7gqPzrhFkADKcc0mGhHcRMlxBhGwTUkXkhmZ1GeOtQ&#10;yyXzpbZuVwOelLuhaOJWOGHX3oA6QaDJd+Epbmznt55wwxGGAIrHubZ7G6iS9lQT7P8AVq2ak0+4&#10;1C2v7lrfWLlA6YwDwaydRTVJfEqPI9y20khmyc596QFkSCXfiAKPQ1VltPmZvKO8cjjpUiMFtkLR&#10;FWzyKvJcoYl3KOnU0wRNpWp6rDpuo2w1FgHj2jIzmnpDGlpdPLdjO7OT3zWbNHy7qVB65BpkN3HN&#10;bywyNIoCEA0DHysnnoFuM/N1FX4DA00Y3JvGMg1jxwzi6wFJUyHBNXfJK3dtJ5Tna4LYPWgXUvX8&#10;XmxRgRbXUdPWsiMFNQVZYmVSvU966S/vNKbR9GlSHbOMBwO2Ko3rWdzb20hKbliGQBigDKk8rznK&#10;gYzxzVcMjPL0AB70uD5rbYmx2zUckcmQQi9aYIsosOw/NAef7ozVhFtmZv8ASQvtSWtpNLZSFVbz&#10;NvHoahMNxDdZlX5t/HNKwCTIiXBVXzuPFV28zz2AByAKtyBjNnaeVGDVJ3KajbEsf9eucimgEMkn&#10;n7XtX56ZFPBG05Pb0rU1OXT5FsDGiBzCuQKyzgJz7UwJ4ri6ispVW5GCOBio2luHVtwQYpMHy2+X&#10;jFRcc8nmiwCnlCPahF+Q579KcoBj65OasCM7VyQB60Ah0RtiwVojyPypk0apM7LCACeOal/dL5n3&#10;OBxU8c1lJbOHgH3OuaTGUAwyMg0h2kcCkYR72KsfvUoPHpTEHGV+QcmnDG7lvxppxv6UuRg8AfjQ&#10;AMIdpKzc96QDEbDHGaQADByKVWzKR5QxmgBzed5CmOfDA9D2rTtmWWEF1UOqc1SxjnZjinLxMzBm&#10;BFJgXtsci3qOyMfJYLkdK734B6yunftA+KNPmtG8u/Tyi4PKOp+XjvmvPowDMSQAc/eBqra3N5p/&#10;xd0a+hYJMniG1dJexAYZBHvUyV00XB+8foVeKya1eAMSrjPTpVbOQwx3qaSX7R4e8JXIaMG40CBz&#10;tORkjNQLjYOBnHWvNW7OhokBAZPlGanUNt5UE/SoF5MfyAHNWlJDE8ZxxWiEDAeXweppjKC338HH&#10;SpS68/Wq7OBJkimA0r8/FJtGW6e9SKylwQDyKXK+WfnGaQFdowRjIxnrR5a+XJiRgeKlAOT85x6U&#10;/BD/AHR0oAh2Dbyi9OtSRwwMki/ZVB6ljTs8inhuASCOe1Ow7ETRxhpQCuMdaz5o38ohVP3q1SQX&#10;YEGmsEIHA60WFYxUik84DyvxrSCYt13IOnpTyP3q/IKkyCnKnOaLAVSowflBz09qckeFH7sdetTY&#10;PI2/rT/k8puQDQAza2ScjAo6EcH60hYnAwPwpx3+X2pALnjg0w7suQwpf4D81R5/fPkEDtTAcQSv&#10;GKbzkdTTsnnjn2pMgSIdxBxzxSAaN+4cHn9KeOrHyCMH160o5dqkx8g+WgBmCAcxZyODmgAEck1Y&#10;VRsILDJqCQlWAYAknjFMAIUHilAyD8v41FISrJ+7Yg46dqsx7fKGeMrQBHtO4ggUGNA0Z3t1qY7e&#10;O9MJP735O3WgBgVTMeD0pcr8+VHWo2dQoG9RUIdjI3yjHb3oAmbjoKZ8xJAGPSlHVaeCOO3pRcCF&#10;mYSIpjzkjmpRjcvzfSh9u5MuD6UmcOPkHsaQEgI3NxztpvPlP8wHNNzkEmo2zkYZsg0wLYZfs6DZ&#10;z3NRluTxioCWxjJzimEttOXNICwGXD+tAY7pOarIRlTvzzU2fmPyEdMUwH9l4FOPXqaRfvP8vYd6&#10;fhiv3aQEYIy/HQ9aMqVT5h3pGwMDDE1AS52npxxihgSMV59TTDkhsfnSfNuXPPvUoHBoArsuME56&#10;fnS5Pk8OelTSHKRgg5qA52g7aAHAjyzx24o+d8AueDnFNTPzjHFShf8AaOKYCb23gbBgU/PyvgNj&#10;0pCg8pf3mfWlAwn3fxoAODu/dnjGKXoXPGcU/AyBmmsOG+WkAhJ2g5pODn5vrS/wjikUcsdwoAUD&#10;5wRjpS/8s5fl/Gnr9xgeaZyCPl6n1pjGYYqSFPXrSYORlc+9T/wnJ4zTWxuJCAUAMIXA+brSHG1u&#10;KfgZ6daUqPLGX5oAgJkL9hz2pQTlv3nXHakcNlcMaAJeN0WPQ0APbOUOenalXeZW44xTeemakBIi&#10;YYHSgBwChM+YOlMJyRzUJxuUFzmn87RxQBKMbx84xinfLsmO7pjFNjC71yOKlAT5hkigCsQxkfD4&#10;xijBx0PFWPl5+UfWmk4VzgdKAsRnOF5qBwdr4YjpUmch+RnuKYuTu+QYz60ARjdkknmplAKHLGkw&#10;vB5prFuobvQMmDAbeByaUGTzX5OPeq4JydwOMcVYQAocJj3zTAd/G3y9BT+PLBDUw58wZYZpDu56&#10;UgHErgDIp4I59hVb/lovFOBPnKN38VAFsLlQc1MoPlEA9aiDgIF4zjrT9ybY8Ag+tACsEKpwc96j&#10;OMyc9KVs5qME7sEUAOOc9KiYfKTjNTYOcEDNKQOaAIAF3Dk81MU+QkEZpABg/pSc7G5oAcmBcKSO&#10;1ZOv2hufBWqoAhLWrYXHtWtHs+Xcc/NSXQOw/vwDgYx6UIZ+c/xDi1qPxnrVnPpDRIL4GPI7Z65r&#10;kIUijsL3ZIN4gX+Ve9fHFYj8StMAt4wVhPzAdc4r5/jLf6Tgn3BrWMuY8fEaSZ7Z8N/Ednp8Wned&#10;ZR7JJtrS94z649K+ztD1qxk8J6dPHfwMURWlCnO0HoR6g1+Y1nLer4hjjSRyQjfKeh9q9u8F+IPG&#10;unadoxfw5emwaZvkZiWgGex7g+nOKipG7vYdKvKK0Poz4ran4fvvhtqqrcwC7S/gMUQHzKfXPv3r&#10;sPhjZ3Efws0iV1YKLcEEg814Zf3OgalbG9hnjSdUDSRE/eI9q7fQtf8AiP8A8K40KGx+GUaRlXWJ&#10;mfoBwT+NOn7gSvVqcy12PbNWuLXF0x1CKPanVmrzS8vIc6lIuq2RRGz/AKwVzs2ifEnU7n/iY+Or&#10;azjaT/VwsT+db1h4A0JYFF58V9ZuPl5RWwK2U4payOiNGUviRxl14tRb6SJLeYhWx+7+Yk/QVVOv&#10;+PL1Xt9L8Da8XbjzJbdsD8TxXt2laB4F0199v4V0qSXP35kDn9a1bq7PCxxadEpX/lnEFz+WKh11&#10;bRFww1utzw208K/F670+VtQ8d6PZwEHKqoD4PWuq0Hwj4I02eK7lunvbwE7TO2Ru9cdP0rqLiSUO&#10;fN1CbA5JLnGPpXmPiTxPp9pc6gBIW2jC4bvThKdTQqUIUtbHqkl6mxTJeWqKp+RUICgfQU9NRteq&#10;atp59d7gfzr5B1PxR4rutQK28zxLv4J5IH0rc8N6L8QdX1G33+LNYjRm++WIGPWtfqTSvJ2Mfrik&#10;9Fc+rEnimJKzW4YDkIwOasHGwA56Vyfh3w8+maXAJPFl9OVjJLyOck1ty3A3nJUEnj8K5ZJI7Yyu&#10;i6xTy2BK9u9QNLy/7oDA45rOkn/eHgAY65qiZ38yXnIzUNjua0kzBuq8D86oTXEoUYlXjpxVUyu0&#10;q/MQAKYc+a2Yx1qWLcUzzkp+8ZjnrmpVkl3Jlj1qMbQrjyxyRSnOV+UYxQxlkykwTYI4IwTXzp8a&#10;NGe4m0C9SzY+VAylgOua+gMEqwqnqlnp934M1i3lto2V4CrAjv2I+la0nyu6FKKkrPqfnOCEvr1T&#10;vBEuCMVoW5medRtKjPeul8ZaR/Z/xR8UQtbfcusocfeU9KqaLaTy3BkktiqZ4J4r3KVbmieNUpOM&#10;rEsFvJ5WWQkY9Ks/Z0wcvzt6Yq/qF1Z21gmIVZgOvSubm1G4e3maOBACRWTldmsY2RaktlBGZlOT&#10;zjtWLcW08d1KwRseYCCPase+1HWY9VcLgZAw2c1DFrV2WjSa1Rhv+9WXNYu1+h7zoF0ZvBmmksSV&#10;hAIPtWu43spEIHHIrhPCt3btbsI3G1h9zPQ13aZ8uIbupOK+mwVf2kD5jHUfZy9SBozuGMdec1G/&#10;lhf9UQc1bcMCPmP4VWlLEj5BXacKZCQvlv8ALnI4qrKrCI4dDxnFTNkRtzjFRp5ZMpLN09aq7GUQ&#10;d247GAzSOQEkzCOAMGrEjKGAAXr2FUbhlFtJuYgYqoz1LsR5+Ymms4AbLfnVLzwrLtTdxxnioT9t&#10;knVis3J+WOJdxP5VrKtGPUqFGU9kW2nVVyOefSonkDQkiPG7pzXZ+HvAfxS1hbU2vgXVo7ZpBia6&#10;iZFx68817ho3wRlEVi2sfGSFQQN0FpHkj2ya8XE53Rp6OSuepRyuctbHyZL5h4TUrpnJ+4i5rodI&#10;8N+OtSlto9O+EHi+bn7/AJDBT+JwK/QLw74A+D+kadZNB4Ft765XlprxQ2SPY8V2RvbcSCO28OaJ&#10;bgLgLDEFwPwrxMVxItoanoUcm1u2fCuj/Cf4ptqMMl18Mo4lDZCyTDJ+orvrX4OalcXoa9k0KxTH&#10;OH3MfwFfUzTX7y7Y9SuixHTacfnUHlaq8gBnuCDnua8WtnFWcrpnq08vpxVmeF2Xwb+FkBg+1+Kb&#10;+4ccsAcA12dl4W+Hmm2aRWnw10SVB/E8Skn8a7prG9Egc3eRu6VbW2hMbB8YxXBUzGtPeR1U8LSj&#10;sjlbWG28yYQ+AvDMShPlxbJzUUmmeIZ9UhY+NrG1iDfLDBagFh9R/hXbRw6clvIBcCRv7oHSq7uo&#10;mQLaTA5PYnFc0q9R7Sf3s2VKH8q+4wDp1oiy+ZqNzIyxjJLEbv1rFvLeBXQR2UwAPJDHmuquluWW&#10;NjbQqwP3XfaMfU1yOvav4NsdPuTffFXwbZKq/NH9qR2H4DmkpS6s1UVYwnSMahdxyWsjBh8jhsHN&#10;Zdwihb8NHgkccVx2sfE/4P2yuLW71fUXCn/Ux8Z+vvXmuqfFi+ubC5Sx+ArxZbCS3EvT3wK0hQqN&#10;7MTnBddT17zxHqUWLfDAnLE4/Wr8F1fNczFrvSdoP8Uyg/rXyldeJ/iDeyziSaK3VlO0x54rGYa7&#10;JF+98fa+2CeFmYVssFKer0M5V1HbU+xpdTsYpXa58X6BEo65ul4rOufGvwyt2jSX4wWrbfvCJd38&#10;hXx+bCMufM1HW5Mn+Odj/PNTrZWIEf7gDB6HnNV/ZuurJ+s9kfS+p/FH4XRxYtv7fvG2HlYCF/pX&#10;muteONC1KwuLZ/gJavDMjDeygFPcV54kFsFUCzten9wVOscgeIiBMDOMCto4CnFp63QSxcjCudOs&#10;ZXYxwzQqGPlhGwyfj1rtvD/iTx7pXw71TTYdSkuUEoNnPMS0kAP3hk8kH0rKCLv6EZ7Cn7RwCrD3&#10;rSphoVFaSOZTad7lvUvEfxJvNkb+Nbm2jMWCIBtOD15HNYNnFfWuux3Vt4n8QrdKWKzvOzHLdcg9&#10;c1plF2jg0bGwPkpU8JThokaOvN9SKW88bylQ/wAaddwCSFUlf5VVlXVZI4ml8a+IpmU952rQ2Zk/&#10;1Y6VIIWEOdoxnrmtFhqa+yvuF7afd/eY5tJGch9Q1Xp189uKb9hiKj/iaeJAP+vx/wDGtvyzkZPb&#10;1pfLyg+Zfzq/ZQ7L7hKrPuzCGn2u4f6f4i983jn+tL9hs9gzb6oTu6mdua21jwDmRevrT/KXy2/e&#10;wYyP4xQqUFsl9xXtp/zP7zEWztst+4nH1kzmpxZ2XlnNu557mtMRpu/1keT0+alZF2481c555qvZ&#10;x7IXtp/zP7zMFtaBn22K8+tSCKPHIiGBwNoq9t55zgClCKcnbRyR7C9pLuygILfY+bOPp1wKaY4d&#10;gAtIM+yitLyiXGSaQph/unP0oUI9gdSXcyxDFn/jziOe+BxUyxRDaVSPgdxmr/lHYf3c3PoDUf7p&#10;ZBmG8zj/AJ5mqsuxF2VPJiMo/wBDiGD2Ap4SEKw+yW5H+4KsDaVP7q+JLf8APM0/Hyn/AEe46f3D&#10;RZBcpbIx923gHttFOEahZP3MHT+6KsgDbxZah/36b/CnAjLL9g1IHHB8lqLCuUiqiJD9mh4z0UU1&#10;YlO9hG/tu7VoFf3Zza3uc/8API0A9P8AQb/HtE3+FKw7lIKoUKII8H1WhE/fTfKmMd1rR2fuoz9h&#10;vf8Av21MIVYDm2vx6Hym/wAKLBcqNHDtjzZQ9T/DTDFEYFXyU/AVb+Qsn7u/Pp+6NO2n5f8ARrgD&#10;P900WApCGMQqBBH14yopPKjwc2sP/fIq62BgGG7/AO+DScnI8m56f3DTsBR8pdpxBD067RSeVGE5&#10;ihP/AAEVoBTsH7qc8f3TTlQbCMHj2pWQ7mWYbb5R5FuST3QUohtxuIs7bPH8ArT8k/aFPlSDA4OO&#10;tI0bhGIjB+bsaOVBdma0EbMMxWgAHURiqptbYXgBhiYEnLbRx+FbpifyQSrYx1xUJRCy4miDZ6E0&#10;uSPZC5n3Mk2Vq27/AEdAPQYqL+ztM+YjTnJzz82K3jHwoAj6c4NN2DymGw/hQ6cX0Q1JrqYx0/Tg&#10;SP7NuidvaWk+wWeARb6wBu5IuWH8jWwU+XAJz70qIwUZJ61Lowf2V9wc0u7MU2kanibxEuV4xdPx&#10;SLa3QBI8T+LVz0xeSf41vMhMh5PSmlG2gfrWbwlJ/ZX3Fe2l3ZkgauixeV8RPGXmh8j/AEuTj9a2&#10;LfX/AImxJCqfGTXDsHAlJYj8TUXlnIJQZxSeW32ckJ/F6VEsDRf2F9yBVpd2bsXjX4vwuu34s7vZ&#10;oRW9ZfE/4xwht76dMobrtwa4HyRlMxnp1xSiCUo58hsDqaxeWUX0NFipHtlj8a/HEUcIu/hdp1wq&#10;kZ2vg13Gl/Hvw000EeofAvW4Ex80kUgbH4V8q+Unly4Tq3OaUwxfu828BGP7orP+x6L6P7yvrkz7&#10;qsfjP8EWtwyeN9Stnx9yaE9aq3fxQ0i+1WJbH4qaQv8ApC+Wr4UMM+pr4ZktNLKuG0aFiTxgCo10&#10;/SAQfsVyhK8bJMEGs6mVae5K3qVDF6+8j9NtG8caRLLp1tf6R4SkVoUBmWZDyfau2udI8DX+mwyx&#10;+H9P+ZAd8B/qK/JUQ3caZXxZ4iXByAJ24Fdz4f8AHXxl0iyhXS/ifqUkAfmO7Jdcf8CpQwFWP2tS&#10;liIvoffep+C7d3c2+rTL8pwGWvPNW8OeI7eNQujyuqZO5BnNeV6N8ffHVtaINV+DejXuFUeZA5Q+&#10;/Fep6D8efhXehU1bwbr2lNnBaRA6fpWd68Jaq6BOEuupgxpcGPDbw6nDK4x/OrSYViDOvX0r1i11&#10;X4E6/YeZZ+LfBUr7fleO5WOQH3HB/SsDVfDsqPJJaX1pdIBkbHBIH4da6aWJUnbqRKnbY4zH7oc9&#10;RRg4bip2iuA6I0NwDvIIZCMVI0Tqqsy5A7iuq5kU9rm5s8x5AJzVpkUy4wcU4DLA8UrZGc4zSAiZ&#10;YS2xrYkE8HPSm/IJHAXaAPrTnB6BsVGR1y340wGFuccUZHPzCmk5k4XoajYnzeVxxxQBKcEH5v8A&#10;61REsA3NLlfU0jA+ooAtROAIuBuxV+M5jf8AeDr0xWOj/vYztGcmp1lYSDJPNG47m9EAY0O3HFWc&#10;/ujjA5rGiuVQLlzjcK0I5YmkGVAG3girQmWweB8o6VG6ggdetJuXa/P0pwddq5A6cUwGKCOjUZ5f&#10;Gc5609mh8o4HJqAsd4+bgdaAJCRuHz9vSnAhQp3D2qsXO/oOnFRlzyNp475oEWGLG6BM5x6YphJ3&#10;vk96rljxyfrTwfkHUj19aB3H/wAR45qQZA5I6VXDfvDzihmO0ckntQK5YbOyPnAqI58w8UoPyDLc&#10;+npSZIK80DuPxlTyOoowwkK5BGBSdjkc5qN2fz2OeSOKBFlWB3AD/wCtSFsNnIzVUOwYdBxzS5Gw&#10;AMevWgBzFjuyM81FheOTUuBj1pcDDfuwKBkWDu6VIuzYSW5zQeuKb3HFAEufmlIhPQc03I2GlGcd&#10;KMDmgBv8Sc+tLu5b5lFL369uKj5/unr1oAcp/eEEdqUdKBtzksOlLj94OOMUCF4x05J4pT0I2KMU&#10;w9CAOaaH5O5jQMed21/pTSfkUds01nfAGwUjCTapP5UCHbwZowCOnJpyuCZOCCp7jrTFU5JyOlO/&#10;hX5AOtAxeNpzzSsg8ncIlxSjBC8c1LkApleDQIrgfMAAOaUdOVpz43yYx04ANR85X5j0oAcvSnAA&#10;7uTwOKaNgJ47ipRnj5R0oGMC8n3NOx94/Sngjc4OeR1ph+8OvSmIaAgdspzTgF6bu9RZyxz1qRdw&#10;XOB7UhknHQ468UxsA8mg/dB296M8c4oAQkbVpeS+MLg98UwnkU3Pz8n6UAIc+ZLz3pCFyTt5p3O9&#10;RtNByHGRjimIRR3AGaUk8fPx9KTnb0zTjtAGSecUAR87vu/jThu3yEmn4G48/SmZO6UY445piFOS&#10;aMDfkilOMICKbzsPyc9qAEx8zEDGT+VPwcyEg9qUDCHdHmkZsqRtHGMc0gGnrTH3cADNBJ3qCKCT&#10;sOQRyKARIu37OAZMHNO/djfh/wBKiPKgHH1pikgEECgCcdQAo3ZpCf35QyLkCmlvkYbfxo42J8h3&#10;ButADwRvfjvR2cUE9eh4pmSIx1zk0ABPzL81MJ+R+R160YBLeppcZLZoGJn92uH5NO/gPzdKQ/d6&#10;Uqj5Rz1piE454p/O049aaQfTpTl/1XzHnPFABzkdabzsbPY047fMkGe1MyPLb5SRSGISmxcsv51E&#10;XbzDxkZpMIXHzdzTwMMv0piAE7m64Pqadn5WwvTFJjO4Z4pnzYHQUgJCSR0NJ2PPSkPJQ7ucdKBu&#10;3N7UALhiyfMMd6QkZk46GncZ5/Kk4xwtAC44Py0zBzUpBweeD2owvHznPpUmhXO7yZCAelMRn8yE&#10;nd1NWSpIfio9pAOSPrQBJvbaw4xQCPLfFMH3347UoHzNhcUxD8nYpDH3oGM/dpjDkcGjtnGaBkxL&#10;YOE60nO3k00MwTgUoLsj5HO70oENdgAvBOaUFSq/NTXUkx4UcDmncYA2LxQMXjb92kBTA6indmwe&#10;MU0hdiYbqfyoBide+BSjbtIxx2ND4C8t0qJi2AcfhQIWUrvgAbPNLvB2AKelVn8wzgeWRxwaljTG&#10;QXJoAnDdCCaQnvv+tMAG3ijGCvtSC4/rg+1IzKAOacP9U3y/rULAm6j64AoAnjPzHjjFPOPSouN2&#10;OKfuXL/MO1ADiee9MzxJkD2pQOB84+lMwCGwpoGPBAQnaQBTdx35J70jE7SCSFxxVZpSJol+zMee&#10;uKVwLIdjn5Dj1qUMu0jI9qo+Y3mEeSQB2ppkJdcI4yevpQmBdLEs3SlyMg7Og4qBOd2c9Km58t/1&#10;poBwAIU+Z82elPxwxDDp6U1VGSeenSnHABwMnNAEfOPu0oA2jNLg7B8tB6nigA7U09/mpecmmA/v&#10;uhPNMRKueTt7UH/VD5e9Jn5hhjwOlLl/LkwgPy9aAIif32DEMEUu7iICQYqJs/JgHOeadzgj2oAl&#10;Uky8qcY7Vg+JbbzvD+ls0KMV3EccithSw2DBwKnIje1QPbltoIHpUyjzKxUJcruePTRgQRf6Sd2w&#10;8BcdKrW8bSwSnePlJxXpGtaWH8Pl7W0RnCklQOvrXBIpgiuI5bGeJiTtGO/evLrULM9ehXUkc7qa&#10;zyaesQMuPMwVHepNFhFtcw5uFVQMlcetXbkg6c8i3UOdx+9xzWba/aHiuWlmjUBSAc9a4XBuVzrT&#10;uj0CDVoPO0tGuFMSXS7T6ZPNek2F1aL4ll8u7B3W6YIP9K+Z4ppo9VdWnLRCfg56c12+m6nJBK0q&#10;3fzLb/IWORRaz0KjdO56drt9pkfiY/6cis0fz8Vzj6palsJqhZsHA29a8s1bXQ15fSNOZZHlOWzW&#10;EdceKOxYTnzmkAVVGcg0mpPZHTTlc7/X9c1k2trGqs6LJjAGK4LVriWS2AN6D8gPTpUepX2qO1oS&#10;UUFQSB3rDnXUZjFsjfB+9V06TetjRs0rSe3j0K7HktIzHjnpWjaX0sdvCwfktjbt+7WbptnfTajB&#10;FHbvgOAcDPWvQLbwd4hmlhJmhiUKCd3XFbSwzl0Mp1oR6j9O1tk+wrLqm3DjbkdK9e0HXLSTTjBM&#10;0BZ8eWxFeD+L9JGm2XhqNdeSSSVjhQuMkdaqaLqlwkcCPNINrDbnqprlnR9mzWhW50fU/m3cWuW8&#10;gLps2lWHcHsa2NSvBeW1hFNY2wXyeMDnNeV+HvEllMLa0vLkqTGBG7dzXaws326QiVn+cYbsB2rn&#10;q9DtjLocxrlgVsImTTAqktwB978axdPW3+zQxvZrFljjPeva7eDSZ9J1W3vQvNqQnqhPQg15hqeg&#10;a/BcbwIZ4452ZJkbG9ewI9q2wlb2ctTkxuFVSLRTZEBb5V61XfGMcYqaFy9q4KFWV8Mp61DMp89e&#10;ONvSvoYSUlc+PqQcJNMh5wAJBipI1yXAA6cGmIo2OP8AaqwuMHnn1q7kAoAzmnELlRg4IoB+Q9wD&#10;S5ACZUmkQAVd3HT0pjYDHjqKcPun5+c9KDks5x0ApjK7kb0+U5NSRlgqEMMgelMx8xJHOOKOnlgn&#10;OTQBPuJHXmnoGIbjBxUWOvGB6VKhXzPvmgRbQKPs52k5BzU6Mdz/ACnb2yaq7xscbfoaep+XBYUJ&#10;gXSRsPzL04qEthlDMelR5GGDHgdDQD8z52kEflTuFhxKlThBVKQOc4TODV0eV9ncgnPYZqqwPm5H&#10;4+9SwIVQ5GYznPrVhR8kg2dqAPvUmTuPPagB0ZKybvKBwO9RX6/aPAvi2Ke1idJPD9wMMOB8pqVQ&#10;fLbLnHeq2qzxQeBfEk8lyqxQ6BOWz7rxS9BI+D4/si3GpQrBECmuXCsD2AYgVfMMK27bZgflyc1j&#10;zeQ3i3xPKkTHfrMjYB6AmtFSdq/Pj5eBXpLZGVTcVdvl58ofXNNYKwi/dk8nvTyDtHynH0qaNWJX&#10;CtyKZkRgfu/9X+FOOdpqSVJlaLMRwelQHmc/P+FAxAy7z8p96mjkCkHGRio8ASgFOCtMAAfPYH86&#10;AJjPcfaMplQDwKpTtK9yS0uRkcVaWSA3kCkDa0gB9qkv4LeO8+W8DAop4poC1YX2jW0N0l34Gkug&#10;6jawkI20zUp9Cms9JlsfCs1rJ5jblMhYH86qi2vptP3RWjSBUJIC5qkCVTZ5RUhzwe1K2o7kvzEK&#10;SgzjkUdx8vGeKbnBXI60vGD8xNMQh9c8UqYPk8HBfGaCPkIyKVWC4Hlg0wLU0aopDQI2VBU560+w&#10;1rxFp95E2nXECSNOp+ZM8Dquf9qq+/dEoZzhTwKgI/eMwK8NxUNXEzZ8S6vc614t0m8m0VrZobEI&#10;tsrZAPds+9ZAVgoyVxipFKFj+7weOaWXAZgSMYFCVhjBtw48vmr1jbwTSzq2owo7SqE38AVl7iGA&#10;B4JpZTG0TZuHB4xjim0I19Z0vVbC/YzQ2hgkRTbzxyAiX1xj0rLjw0q5bAx1pJJZntdJWS/vGS3R&#10;hAruSFz161EG5XjqaLASzw3gvUIlG3tUflutwCSTxxzWratAUG98rvXjNP1hNMC2zQ3q58sblBov&#10;0HYyEIW5LqzBiDnmn7sgEqwy1VgF2IT/AHvWrORtUcEYqhDSv737jH5KjVzhB5XzFuM9qmV5EuAy&#10;RAsrAgHvXVwr4Lv/AA7tZ3tdQ+zHcpPDEelJuw1qcxsfyY38s7SOoqOOWQRuhQlXbjirFtM8U2q2&#10;k1kpAchGz1qpIt3tnaO2YgTDGB0pCLphG1XUkfLVy3tZT4e1B/NQMG4JNFvJZDTZRLeKZBCNqYxz&#10;VVZbssOJNhkOADxigdhuZftdipnYYY5yK1bfxb4/0i11hNN1u3RZ4tqyPHu8od8A561RkeLYTj5g&#10;mFHvXHXbah/aVwJX+VGO0Z6g0+RS3E3Yma4urrxhqVxdXyTTXEpMj+WBlvwqRImi1mTeoWNnBA9a&#10;gtfm8nZIv0xya30jgn0CeN5D50akoT3q9iG2zjtc8v8A4SBHjgZVKgAHvUdskbISxUALUmrbfsFm&#10;ZVZds238qW1VPsUhzkGMVLLWw9fLDyARknPBz0q7ErEnMbYx19aoxbhfTnI256VpxSszk+RgEYxQ&#10;hCFiBJjp71mXDYhlbeuSOcHrV25J3SYY8DpUFpZyy3QY2zMpnC4z0J70wMu0hX7XK7wBVY/ePapp&#10;UH2nCXqsA/BrY8T6bqWnt4dtZUijEtr5kU4b/XA9RjtisO2iVrSJku5C27nPtUlXNJQ4t4WXAyuP&#10;rT4VnacLsyd3T609YZ3QEomEA6nGa6bRNMnaczyJtywIU+gpk3K32fyLO1/4lkn7zHzkVn3kG67j&#10;dHYcdu9dvqZL3sWZYFjSMDYB3rAeMAyfMWw35U1ZiMiCO580EuxUCrjb1ihHmSkkE5BqyIxgfvWG&#10;egp+wCSPJH3aa0AoQzXOQWmm4b1NWGMbvO32CNi2M8c8VKkaNNcBCOOoNSIoUHpy3PtQBOlrbSac&#10;jvFtXbjG7rUEtppaaex+0ByASf6VedP9Dj/fYwBwDXO6pcPFp8/7sHccdaECZmXtu09rI0EyxlDw&#10;BU+lapHBqWmWusRSfY3faLlBloj2z7Ve0e0u5dMv5ZYnUeWCqZ65qtqWgeJc6cB4XnMd1kq2Mjj1&#10;9Kloo7O8g0S3022aHUrG8jePcZVAOAelYdy9vJY2QCuAysG+lc5plvrdj4gaC7kvRbyxnargnp6V&#10;0cfktpurEMpCtxxSSEed6lLfwa9PCYEaGU5iGOlZiy3Nt4m0m5iRUYXKNs+h5z9a6LxKn+h6dKqk&#10;Ms4IrKk+yS6Msr25EotwMA+1FyktD0XXmtpG8E3tt5JW90hC6r0DAc1nxPJ5bYGBjGKteHkhuvgd&#10;qSEKZbK7yoJ52n0qryLRidwIfGMUEvQgbIhbA/iNRWjeR4j0m4juJFkTV4cehBPOatnGxMqCMVFs&#10;Z7xVUKS0q4GPSmgZ7T4vYv4MWFrTOdIiliYDpkZNfNOoK8epSOY5P9fyMV9IXMyzfDL4diV2aWPR&#10;zG5x1AHHNeeS6ZY3UOqRhQZAHwcdaeyCJ5xaCB7e7Ksv3RTTHMl1KCQwJyCDVK5tr228TX0DCdQJ&#10;jsNWYmuCIco2AT1NAWIbo/6JccbQBzz1rT0iWE2ksbRnawAIPaqFwu6ORdowcd6S3DJNEfOxj0pA&#10;WbqIx6zIpHynlaiCsJUxMVxz061dnR7m2RxcMGj68dRWeChkcfagSOCMUAaEM6sYlYMFOQBXT6Qy&#10;NPHbyhFXJ8onnFcLi4F1w4CgjoK2Yp3A09l3ZQ5+tO+grHbvBJFfOVVwd3WlLzGQ7gCSOtTW99p9&#10;54XgMWpqLqFAJ4ivPtVSRnSY5B6d6lO49yyM46GkCDczegpkbqYycVIWbb/qj+dAEkUgV4zsP3u9&#10;atxcqbHThtQKx+bjmsccpgoBjtQ7J5Ue98DP5Uhlu8+zGK0VQh+Tms/5QyK3Tsc02Qbpl2XRKheS&#10;KuWMentqMYnu5ESRSEcjoaBFuG1LaDdyG6IAQkAnrUUFrbyaJNLvhBBbBz6VHdrfxieH7eZUB+Qr&#10;6VnRrdhMb5cbskZ4oAuKt59mkJlG1CcGpYJm+ztkqQWxzVZpD9nYEkL6VERlI9rnAbnHegRqPFbM&#10;GHlYyuajhRVN6CwIYfyqASkW2CvAXimLMcH5CaYywfK2XHCZHSqwEjzgeTgZp0aF7obVYnd0Bq88&#10;E0a+YXZflHakIt2zyw2+0S9egx0rP1JybkfvCWyM0wyyZf8AeZzVC6LefbMJGLDNCGPSRsxncOB0&#10;NVZ3eS5/491xnrQAWIbkeo9anCHyZHC8YqhEaryO/pUuFIOQOadEyiGbdFn+lRt94YHegYrFAeGB&#10;qIZ3PhTVmMW+1t7kHbTYlYrdYZcg0ARqOR8h/OpMsCw38UwCQF92B81RTYE8GJCMnmgCUnMcxER+&#10;uadFDM6uVtc/jUBB3AbSMj1qe3muY2n2scEdKAJWjxbcqqt6VAm4Bvl78VLIJpMsX6cnmmKTk9cD&#10;pQAHPB200/NG3yt15qQj5W4pdh2qSAM9aVgLsNmX0iVxcx/KmduazcETsPer8blYsCeQZXBFRvby&#10;rGWLqdzZ60AIrHyVG4dKUffUY696YUAXkNjPrRwPL4I5oAsrkHOzJDDvWLrryA6a2Gz56kY74rcT&#10;aI8hznAqrqMAm0WFlcb0lBwR1qbjTsfbXw2vo9R/ZN8ETAESW9ssEyE5KFRiuoKuWCgcDvXif7Od&#10;1LL4d+PuntcErE8EqKT0OMGvdTt82UBm+WQjFcVTRnTzXQxVxHgke1SY+7j0poOXHzcZ54qQ4zUg&#10;V283zcADFG3LDlvrU8e37RISo6d6nCKXk5UCmBAqgRMcZwKjx82cdTUxGJQoJ680EDc44zmgBo6U&#10;0l+OSfrTyDnBajbgnoaAIsn5floyQH47cU4quD96kx8pO2mAwMxkU7B155pQRnkGmnHmoQpHXjFN&#10;5Ep479aAJCx3N+76HinBuTx9KYASZCJcHvTGJz3oAmLDC4OeelNJ65A+tVmJzJxjGKkViVwSOn50&#10;ATDqflNSKBzknpUJY4XnjFO3AY+akA4/8e/GfvVES3BOKlYkgfdApjA5/CmAwnjqKcD16U0qu/75&#10;5oAYS4LcY4pAPU4LHAx3qTcuE+brUDYxICe3FV9zeUfUNQBeZ2LYz+NIR90mTJI6E1WDMcfMR0zU&#10;hYfLgtkCmBICd4+X86UyHaRsHB61AWGxj83vUW5t5Iz05pXAtI4Mhy+Binb9zSAAYI4qpuYxONg6&#10;8jNSxbdj4z1ouOwbBuYlzSYQIcA1MenSk4wSQKBEf8XTrT8/I4A9KMfKxAAFHGPvigAHT7lKRzjI&#10;pdyebguBTZDHuO2bPFMBMjLcd6dhipODUIZQT+6JAIzUxmT7OQsGOaAGc73OR92mgdiOxoB5Jx3p&#10;5++eKQDUSMMBuIHNSgDavz9zUY+7Ic9qcpw6fKSQDTAmHlbRgjp60nOAOaizh34xzUg2l13PzjtS&#10;AYxOG+QdOKjVTs6d6mIXByO9KAuxiMHPvQBGFO4cUpHOMdKeAoVuKafutk0ANwdjfIOlR7TkdcVL&#10;lcAYP+FKrLlhuJwetAEQRst8vU0/awZeOMc8VLuXcMEfSnFu5A6jIouBXwdx+fI7CnhRsOG/OllP&#10;zJtiPTpTCT5Y4I/GmAueTzTS33eaZ/E2T6U1lYt0NADyeSMGmqZDLjAxTsHanTpTto8xeTQAgPBw&#10;vepFOWX92MZ9aZsG0jJpQrquS+eaAHsV3H5eopvVKQ7uox16UZXccEg8dqBjvm3LiPI7n0qUeXtb&#10;5TmoGJy/zkcdPWk3ARLwc0ASlR5n3B06UxycYDNgdjSg5kB3Hg0NuMrYjJoAiP3GzGvI9ag/eCUD&#10;zG6VNIrGJPlcYNLsUW+STu/u0ANHTkCpVzsb8KjA6/SpAUy3BJI4oAcnAHNPyuPuHIFRqTgcind+&#10;TzQMQEEH5D1pvYfL196cQMD5TjPNITGwbDjikBD5f7wsDjI5HrQiEB8r1PrU5JEZ5qAlsg7c/jTE&#10;SAHAHBpu04z+VPQnL5Uil7Dk9aBkQXkfL260+InfKCcDtUuP3gyvQdaQhcN0oAacZA29/WkwSxO3&#10;9aXjPSngx8jBzQBGccHbR8u0ZTJJ6047eu7FIfM+UAZouBGzHccJgU5Xb5f3p61G4bcMggHtTSjm&#10;MDcKALIlbzH5GMU8H90vzkndzVVQQFy3OalJG08UAWd3K/LS5O/rVYEYBIOBT1ILN160XAkz85+X&#10;j603qvSngAkZFSYUBvl6CgCLB2feFRzlvsBOMkr19KsKR5g442morgxjRnw3JmHH40gPjD43lx47&#10;0MgHhWz+OK8I+URNhOWH5V798cUH/CxdTUlcpHAV/HFfPM0hF5KMEDyRzWlI8bEv3y7p6s+sHCHI&#10;k+/6V1k+peI4tNS1TWisYXj5O31qx4A0yK88X6IskRMOJGk/2sdK67xV4daHS9XvLfULcJFn90x5&#10;Ye30pzavqRFS5W10OE0641xdVikTWpxg5K/3vWvsz4eazFN8GfCm+xCyJG6jjkk9a+J9NmZbnlTz&#10;cqBntnrX0d4W1NbJNOhAhkjMSlWB6E0qrsjlp4l06i7HvzvcrNKGLHJzjPQGkSf94eHwBxzVS2ke&#10;fQLKbzzgp8w7+1DK3mRYI61imfRxlzJM2IJdykiU4zyD2onMfnQjZkBSetVYwoAy3PoKkuSq6OzH&#10;aP3R71SV2O55t421oWukvHHKTKyYH+zXzrfS3k2rXTSu7kkkZPAzXdeNb2GTx3doXztxnB6VwVw0&#10;gSQCIt8vy49K+iwOFXKpHg47Ety5TsPBekNeeK7QMibfMyz46+wr6k062srHRrONYolfyR0HSvCf&#10;hdKA8wbG5VO32r2+WVGjRtx3HqK4cyqS5rdDsy+C5L9S5czSm3LEkntzWSWLFsseaRpG6dvrUe5c&#10;jk+1eUrnpDsfL3zn1qMDkfuW5PWn7mx0FBdgwBB6UhoRh+8AKj7tG3Kng0ZYsx2jpUilN42vzTQx&#10;qq23Pagj7uVbrUjTQAqWWMY7A9arS6jpSLmT7MAH5+amot9CXOMd2TdHUbW60oU/Z7s7o9ocde9c&#10;xqfiXRI5JfLkTHl/dXkmuB1Lxhftb3MdvoIQbvvs/P5V3UcFUnsjjq4+nDrc4n4y21o/jTQ2QRec&#10;6xq+OpweK43CJolqgiQBbdcgDvU+s3N9feOtNmn1PeyOflpbkBbR894+a6FSdLRmSqqt7xwWrZe6&#10;uw6kqCOlYRAMCqiMARjrXRXq5u73g4JGaxGVFlCiEksDWySsYyu2c1qQcWiKFZsnIJ6isHLFEUoe&#10;vWuv1GJgLVTaklW4/GsG4RBdD5Bnb2rkludMXodh4UmeO6ixcSZ8wHFe22siPZ2rAniPIGa8E0gt&#10;HbwHPIkHNez+H7iza0Kvcr90d+RXp5fVcZpHmZhRU4t22Nzf8i9O/FV3Y9djAZp0mBfTAIQOoqpJ&#10;KdsgKE819Tyny99RJSmyXp0FZrybGlHmHH8qkmeII2Zckds1SjS9m1VIrXSLt5ZZQI1jUsT+AqKk&#10;1CN2aQTk7EbTn5COQc9eKW0t9Vv9YtILXSNUnlaYBUiiLficZr6M8AfCPU723tr/AMQXFzbWIUFL&#10;Y/LJcH3/ALqj9a+l/D+i+BNFsng0rwToSvs+aUxAsce/X9a+cxufU6V1HVnv4PKJ1Em9EfLng74L&#10;eJL+KK81rxZ/Z9r5YKxlf3sn4dq+jfCvgf4V6HbILLwfbXt3/wAtLm8jDkkemc4rtzL5jq81zIVX&#10;+AHAFRm5UNIVsVU544r5LEZvWq3V7I+jw+Ap0ltqXUg1F7ZyLnTLKDGFEYAOPYVTl+zQW8yLPLK7&#10;N9885qGaSWRWPzpxwAeKZ+7S3iJbcc9Sa8yTctW7s61FdhhXUWiVjtC9uKs29rYxhHdNzFsnmqrT&#10;3TygLZtj2q9Ba6i6KfLkCkfebIxSt2CyLM08CQKy21uOOcDmqq3m6OYLp6qcffHOPwrL1rUPAuka&#10;RdXOr/FrwzFGgJYNOufoF6/pXgfiX45/C+wuymh/DnWNWkz80zkJED/M/lVwpSloldilNI+lLdLi&#10;SWNxp8rx4P3siq2o3vhWy0fUJr3xx4RskU/MZLtM/kea+AvEfxf+NGp318LHVrHR7SSJlEVqp3hT&#10;/tHmvIZm1e5ubtr3xh4tvJHnLHz7tyAT14PFdcMBJ6t2D2ysfePiP4vfBPT2uUtLy+1OdVIZbVfl&#10;J/3uleJa58dPGN3pl9BoXwd0qwYyEJcXXzso+nSvn2GyjUviGMDPUgEmr6QqFQiOPjqR3rojgoLc&#10;ydV9DZ1fxb8YdWQjUvi/rcKf3LV2Qf8AjuK5V7O2cQtPqetXBJOWnnLZP41tJDK2/wDdHoOasC2U&#10;CAOUI7GumNKKWxLm2Y8FpZJEmzT7Yf8AARVtYEJT90B9BWgRp6KPMv4FwORmovt+kRxsAN+D2FaJ&#10;dkT6kSxvvb9zJjHHFTLDKwkOzA+lVLnW4ViXy/DzSFjgDptrMl1q7LMBZQRkAYOfu5qlF9ieZHRp&#10;BKY5f3cf3hyTTBFF9qZWurbj1YcVyUmo6gbmAnxBtRW+ZcYzmql3eWIncvLcucAjDkVSp3JcztwL&#10;UXci/akIA5b39qlWS3jhcMJCT0wucV5+NRk8lAI3WMdWJ5WoZNev45o44NaVckgF48/zp+y8xc56&#10;SChERWNSSfunvU32bUCGDabYrnGAZhmvLRqmsMJGN38yHkdM5qnNfuZ5JH1DUQzDlRKTg0eyXcXO&#10;ezLaX+whoNJAAHJuFpfJtlMhk1fS0HGT5gOK8Pa4YxsTJq7e4mb+VQbwy/63U8g8KZWqfZApnuUp&#10;8OJG5PxFssgZ2gCqBu9DEX73xdZRpvHzEj+VeNBZfmZri6AB4yxNLJHG8UDFrolTxyapQG5HsTar&#10;8PUZQ/xQkZsfdW3JH51GdX8C/Js8RzOc8DYRXk3klbONyYs453LT1Q7YgIB0446UWiJ3PVH1rwQs&#10;ShzcSMW+4oPP40i614GVIz/wridj6m6/+vXlRhnMT/PHgH05o+zTkHPnYA7d6LRCzPTJfFPgZJSp&#10;+E107AZ+Wc4H400+LvBnkLs+Es4YfwGfp+NeZ+UVidcjGedy80x7ZSIj5a8jqBRZDV0en/8ACXeH&#10;VWQt8ISQF4H2imL408P54+ArA+1zXmRgUPahioX69anFsHB8qaNWB4zSsh3PRP8AhM9Ge7I/4VQ6&#10;MP4fOzVeXxepuJnT4UIoJADGb0rz8W839qlH8gdMtuqYW0R1B1/tkEKOR0p8qC7O7/4TKZengK2U&#10;46FwaU+NtTBP/FvtKxjg5BxXCSWsACML6PGefm5pqwfICBwOuW60WQHoLeNdW/s52/4R3TEyPljE&#10;Y/nWefGOtm5U/wDCI2EZ3cng4rkDCgVy93ExxwoPSqwEP2tgZU2FeTmiyA9DHjjxBGTjTdHII7xA&#10;0h8f+K2V1Xw3oXThvJGRXn8a2Xn7WnjXGep61IUtxHMUuYchsdaLRDU7P/hMvFbLIWj0vBPA8oVE&#10;3jnxorMi6LpBG3gmEVyO2AKoN/Efl9aaBB5NwGuYSwbjn1o0DU66Px14+Hmf8U7ojDPGYxxTj498&#10;YHcH8H6J15ITpXIMlu1u+6aMYA6NUXkn7P8A8fSDH45osg1R3P8AwnXiTJB8HaTgqMDaKk/4TXVQ&#10;r+Z4D0/pxhxXnxi4RQ2Wz1Jpv2dw0v7xSSOpajlQrs9GTxzf73C/DvT2AHzZI4pB47u2kmDfDSwX&#10;Ho4rzgWzESbb9EBPIz1NSixmbZnUImb2NHKguz0AeN7ol93wvsgueMSCpG8bab8m74MISMZYT1ws&#10;VluKRlxnBqBrEjVAp1GHYCevrRyoXMz0VvHdnKqKPg6mO376po/Gvh9YyG+CDgn7x+0/0rzhtPlQ&#10;27futm47SD1qNoH+0n9yjHHShJBzM9RXxroTyqh+H5jQ9i9J/wAJV4MbUFST4JzAn+Nbnr+FeWGF&#10;vnDQIM/dIpFhm325S35VW2sT0o5V2HzM9bHiLwONx/4Q24gHcGUk0sfiHwOZkI1R09VKdK8h8icw&#10;lpXzJuOCOg/Cni1JtkAhQyZzuFFohdnsi6x4Be9R38Yqo7jYeKnbVPh68xC/Enb7eSSPzrxUWzAs&#10;Sm4gdKeLeYKSkTAEd16UuVBdntouPDbIhTxxa7Nv+sC1Zji0mV28rx/ozgDq0ig/lXhBS6SGRRfX&#10;ABPIqi0W2+V2XUSueSJCKXKLmPok2RJfZ4h0qT/toKP7O1oQvtsdKbPIxcLXz+Xv1a2aPW9UCd08&#10;1qcLjxANQXy/HGsoAPlHnN/jRyA5nvclp4hFuAPDOn5HUiYHIpM36WTw/wBgSMzDlwD8vrXh41Xx&#10;SqIB491NSM8lmOa0bTxR48jhQL4zCqpwGeINuqlTXcXOeqmFjINtrecjkFCKj2JtYEy5zyCDxXBR&#10;+MvGZmKz6nYHGP8AlgBmpV8V6iLh2m8CWkwz2kxS5CuY7oQkliF4x3phijwVyhOemawIPFlhIp8z&#10;4abeOV8/GKsQ+I/ArTTCTRdStZCME53AUuRg2kavlsUAAFNkjnMSqEIGP4RUMereDGhUQ+PmLbx8&#10;rwkc/UiryXdkZ8x65prEqOrDFQ0WmjOW3lCgkMQTyDTHt1aNQYodpbugrfJkMKf6DZMuM7klBph8&#10;o4yFBPak4+QcyObW2iGoFbe81a3bj95BMU/lXU6b4j+LWkqi6X8bfEUqqc+TdSM4x6c1D9mtj5my&#10;4GCATT0tZRMxRlI28HNZeziuhTmzvbH4tePEijXVfhjod4MAM0OVb/CvR9F+Jnw1uoLWO7i1HTZH&#10;wCJwGUH6186y2U3mSkHr1GM1mz6dE0OXiUbW7L1qXAOZn2/BPo1zp6S2PiPRrqIpkPFMCRn2FBSQ&#10;Of3LA44yODXxRZnXbG6hm0/xhrltgjO2U7fxWvTND+JPiizaKHVfCMV9bkAedHw4H0pcjRdz6I2v&#10;lRsHPvQVbYc9BWN4b8V/DvWbKJLXxBBbXITm3uWCtn2zXVNbSK0haaMjsFOQR9ahMZkkPgARr0po&#10;iYwnJX860HSJXYE44/A1A3BbDduOaYFNlAg4XkHmmMCbckRc+manIO5uT15oJXeAF470AU8PlPlG&#10;e49KcFfbktknoKnKnY2DwT0owo6KelACLuIUZXkdKuWqyKZdz7sn16VUJUODuPXpmrKEb87uMU0B&#10;f3Hc3zH6VKCdjA9DVZSuTgVOhXeQcnmrQDvm5IXgE0oHy5zSgfO48zt6U5QQCCgIzQBEQcsNjcUz&#10;ByeO9WCTu7YzS7Rk8DnpigCoQ3OI6RRIA3ynHFXcDgYPFId2Dk/WgViuRlk/ddqNjEnjH1qztXyx&#10;81BHGaAKuH87PGCKkH3STnANKduW4HWg5y/U8DNADOf8KTnDDcfY07B2g46UYG9TjvQBGVBeM/mP&#10;WnEc/cwMVKAPMHAwelSYUZ6dfSgZCAQmfbikJHz9cVa/dbXBC1C6L5i4bjFADOMqcUYOG/djgdaP&#10;lCqNmDuqQ5+Yb+w7UARBnx92kAfBO/j0qUjn7o6UfLiQbMkigBvO7pTPm3J1xml/h5BoO7IoAdxx&#10;laG6H5qachutNOS7AjtxQAvOc0oVNhynU0AJsbPrxT8/MnPTtQBGQxZsRHtTsNlRu7U/OWGMAA9M&#10;UZO+X5O3FAhFB24yKCBuB2nHrR8uE+tLz+9H0oGQM7gMAON3Wgs2QfQU5s/NgDtUZ5B5oAfubK4U&#10;dKMDcPlI5pAG2L2xUncnPOKBCd2zTwSFOD16UzBw+RmmgneOOM0DJSTgYXNISME4pg3BvvnFKQ3y&#10;8555oEIP9ZzipQVwR5g5NRgfO/t2pjEeaOO1AE2TTMg7c+9MB+9nGKP+A0DFOcn5h1pBu3Hk4Io4&#10;y2CacO9MQi7wfvDJPWnHdtwcdetPG3aflHPem4AZzk9qAGkkE/IabmTBxGvtmnHf5j4bI7Uq5yMY&#10;zQBPGpIBKduaGVctjBqNXILAuB/Wnkj5zjsKAIz/AA8UevNKSqu3JPHSo9ytgZwaAH5bYRt4PWog&#10;GEuNnGeuakI5J3nGOlR5/eocnA60CHEfIPlHWm49qccED5e9OBGU47UwI8ZZ/lNNKgYO2ps/K/p6&#10;UxiNv3qQyE52D5Bn61Mv+qxg8ioTn5zt5pwIoAk5wvpScbOlJzg8cUc5H1piDnzQNnX3p+W3thBS&#10;ADzCD0xRxsk+U9eDQMQk7/ucU4fdBHI703/ln16dqXI+bk9KBASpYndxSfwthjjimc7iQvSgE5+9&#10;nNAx2eD8tRFmxwi49KcfutxSqiZYHPTrRYRH83GU/Cl+YnA/OpcLjhjSHqeKAEAbbnb9ab/e5qUA&#10;YwTighcHjtQBGMeZneOaVdu2c4Oc0mBu60fjQAhPO7acYqPJK5WLvUh27cEcClXrIRjtQBMMc/LT&#10;QBuJ3HNOzkdBnFMy2eV+hqDUkGcGg7PKPAJpgDfPlgRigcLjtmgAwMjgUh27etAJMh6daXnbnFMQ&#10;g2eaDnqKMfM/zd6UAGMAjndSt1x5fO2kBH3X5eKcCdijzB+VNOTAuRg7utIMbOR+NAC+nzdaXjBo&#10;GOeD7UYOAC2KYD1A20793zlMntQoxGMsvPembiGzxQAjA/uwA3J60hVtzgQMeKkEr7GG1etOBcp2&#10;HWkFiDaN6nyzThjOMD60ZyqcHqaeB0+WmBHg7kGfxpCCJlBx1qUghutRndxnPHekA4Y3SY9KMfIx&#10;AHWmg/vMbGz61J/F9w9aAKzbzIh3EcUi5DP8hq0QA5GPxoIUk/KOlADBjzFOelS5GHwowaiA5Hyk&#10;805yRESB3pgDYPlfKOAeKYqLvm5XBpuGzGfMPIqVeCcikBEUOZhtXI6e9NAAQZQflUxJLnnnFAHK&#10;/IKLCIxyRhT9amAxGc7Tml+QQsPlz6VEWIVDnjJoGS5AU80pK+W5z0qDJLQe5pz7iYx04oAFY7m5&#10;P41JkbOlRADAyTT+RxgYoAU/73agYwelMLHLDvmhT3oAcQM574pmX3OD+YqQ4xzRj5SSByKYiMA5&#10;bJyaGzsY0E8njmmnoOfpQBG2dsWDnJqePhgCcfLUJ3bo/m71KOHGQckcGgC5HIoilH2YHjg1QudN&#10;0y7tp3KRhwf7tTAnC/P9alVyMYmx7Ck0mVCbjscBqvhfzAgFrK6sf4Wx/Kucfwr4sSJo18PB4FPy&#10;yecM4+ma9ojuG8qVSM+ntSRzy+ewMT7Seuaxnh4yOqnjHHc8Ll8OautrJnQ7g4GetZzaN4jkgCKL&#10;tVHGNpr6MkaIsmYhnH50xfs4GRa2+c/3aiOEgjX695HzYPCetSMif2VqEmZOQo61tW/gfxAJk/4p&#10;BUwowzvkivflmVLhGitYFIHUjOac1zctIP32M9av2EehX9oNbI8gt/BM5ZftFqhI9Xrdj8HaOI4R&#10;IyjA+6hruzJJlt0sjHPHPSoS7mdD5hHrmrjBLoZSx85Gfpeh+G7OZXh06Evjq3ODW4WiX+0CLcIf&#10;JO3mqDMBNneenY1naxdpb+B724e5wRaPyT7UNJLUx9pKpLc8B8eXkk/xU0yPzmbyN2ee7GsiNYja&#10;ZLLuC8EVUupBceKL24Z2JkvXOT6Zq/EkBRR5ygjtmvEqfEfSYWPLBIltrmRLi1DzvtEnyuBgivcv&#10;B+vWzWM1ldXAPmhBHITyhHSvCJYZnyI4gdvOM0+yu72HVULblKTLnmspU+Y6oz1PtWMWg05PMld2&#10;aIZde3pWbcSSmSOMXLleR14xXJ+D9VuLrwoYpH3vHEu056iurdCNQhIXowzmud0+WW51Kd1qcTqN&#10;pNFrF7LHpRIcZZwePyqjw0IKqGYivQNfij/srR2jCiKaBg+OxrzlS0OpQRtCOZTgk9RXo4TEJPlZ&#10;4eaYK654/MjYNvHyY554oTG98kYxVycRNcRlUPK81UdGBztOK9VM+daH/Q1CzTebjfwD6U8CXeV8&#10;vtTxGfNXkjj86ZIzMeUyWzin/KUY+lRzKyyRAsvJp6hvKkxjFFwHhQSuTgZoKgTkjHAqNSwLAyVI&#10;OVPzGmA0BgZMr1PrSqflI2DGadtfcnzimsG3H5u1AiTKgtxzinhm7AZqsBmI8k/NTht4G7HFDAsb&#10;spjByKAGMf8ArTwelQAr5w65PSpgTggZ5HWkA/5sLjB49elLhsYNNXyw3+rbJNPIy6Hnjv60AREs&#10;GYZHFLxjrTX5mHy9qbz5lAFmIj7QoBGNp7V5z8Vb5bT4Aqv2kK97eGJRnsBzXpECnyZW2n5Qeg9a&#10;+d/jrcF7z4GWK3fzJ9oldfY8c1pSWo4NJngMMcy3L/uVIdsg5rRQcRZZiN1NhUfZUzng8Amp8AMe&#10;AK77nLJ3YuZPn289McVPG8okO4qAcdulQqw3cN9aWR8wOAg5pCJri5b7NsMSN6NVZMFt3l49qrhR&#10;uTc2fmq0oG7O0AbaACYr5QOB1qIk+TyR0FOlxtUbu+ahkEgXOD0FADZI2EkLKM/MO9W2ED2Rb7YQ&#10;yJjaarJI5YBm/Oh0ADnYeR19aALGn3up2kuoeRfoFdCORnrVFzM95M7TAsZSemOTTlXKoNwzmrgt&#10;pvs0r7Vwo6ZpgVf7vydBQCNrZApCTz1/wpg6xZHc4pAS8UfLsYgjNMcNtY7hjHHNNiSZnVV3bi/A&#10;oEPJbcvSnLtKsofJHUZ5qC6E8WpSxvC4YFcZGOtbkOjX914W1y60+9szeQCPFq8gUzKeuM+lPRDM&#10;jLCUAJ/FVhhhCZARlPl96k+x6kL6C2ktYVuSBlS46+maivE1OKaKK4ggQqOisD+tGgFbHBGwd+c0&#10;9EQxndKn3qhBH2kKQ3T8qk2p5yDJ5PHNMRI6xeSQF7jpWhYQaTJaauZb0RusXCk9TWTM8cLxb7lQ&#10;CO3NZ099EJCPsjsX53DjGKTuOxpOkpuplSZvlc8A9qUQy4h3byOa5gas41NdsLABTlgOmK2LbWLO&#10;SzwWP3sbiOlAWZfVIi7DOMk96UKBj5jweKaWgONt6hJUGjJBAyD6ZNFxEoD7eo4FRAIzTN5+xh0I&#10;605X+fkAEnFTXNu32SylC8nrg0AQLBcskbi6LMCcZPJrotCnEGsTR3GkxTQkAuh/xrlZZbhJ4xHI&#10;/T8qmhmvQspF0RuPehq6BHReIE0W48VaPNaaeYGCESIDx7U+0gkXT7wOsZQqNrVio267si7Nv3cC&#10;ujndl8O3gRWB+zZHPSp8itzktUMi3EiRTB2DcADpWLceeWtzJBJvZPemfa9upXm8EgzHDdwa0DM0&#10;lpahrJSy/wAXtWsVYyb1MISyJLGUBDJN0Peuv066t3urESaW4ViAWANYE8dn5/mNDzt5xTbW8vF1&#10;GzZXgWPd/EKYXOk8X6Up0KKeK0LKyBk298VyNs0P9lIAMNswQe1em6Zex3eiahaTpGVC/If7p/8A&#10;r1wOvWRtfFFuiwuPPJKMOhxUIFIpxAeZLwPv1bIl3x4Ixx0qpEoEMSsp3d6tjd2LY+tCGQXbAPGS&#10;w7DNd14Rs4pfEWj25hXM99G3XPAPNef3iO0S/uzjvXc/Du5C/GvwNG92WH2Sdhn/AGRUTXuspaGR&#10;8WZhL+0PZWyzMFstJjTr0z6VjabCGtJSzKFSE49zWZ4tuxd/tLfEK5LEJ/wksipz2U4Fblv/AMgq&#10;1KqnzYHFEdEOTuXNHstVvfElmsWjzyrDK26MHG73P0r0qC31C28K+KFn0UrLhVt8n161F4PElvqb&#10;lzEuSm5x/Fmu78TvaPpenRrp4ZmKkkGldt2REVd+R5RPBMkEQlj5HOd33iazHB3gHHzCtzV5lim+&#10;e0kx5QBbqFrlhcRPMjC4UKGOK1incclbYsFLnzFAiBweMVNJHMLePdjp0zV2y8tlmZX3FSMijUdv&#10;lwnaAd46UXJuRW0CoLdnjcK4JLZ61IpszqcinkZ5xUjtN/YkG4EgQfL7VSsdjT3DGNsljnNKz3GT&#10;3KqpLJM2W4XmuF1Ayz+LbG3QFts4LfnXZTFjqUyhfljgY/jWJpFlJJq+uXLXCkiZsDuauOxPNY7r&#10;R4QLGAtBG2JIxtB+9XvWmR6OPCfi+KfTbUxx6DvJ6kELkYNfO9o9yuoaNGhZQXbcor0Vr+WPwXCq&#10;3j/vdNljOTycjFc9SMnJW2EpJPU8s1PVrS7n0uQ+GoUEN/dJEeuQDisnT57cprKNbsNzEj2pJLSe&#10;LTIoS0TiO7kZWB/vHNZatJE92SVIIOD6V0T0satq5U1oSSaPeA7CUJII74rk7VkfR78FAGU8c12M&#10;0ltLoV6VQl9hDKe9cW0SxoAs7bvNJxUbjvoeg+DY7x/C3xQaJWU28URx/f3dc1OpYtqIlmiGH9Oh&#10;o8AXJg0j4tebCGM9rEqr64zUEjRDVb0Pat+8uSc5/ShEF9bS5fTpZFtmIXv7VUiSb7azKhBSQBQP&#10;1rZsru4C3a/ZtqtFioQCupTFZBky/hzQB6HbLIfgdq8gjDG2njOe/wA3WuZjeQa9pMixhd8gDDGM&#10;12OnBV+DPieIwlhcPHyD0K1yd+ri6tAgRWRlLAelZqWth6JXKXjPQzJpwuobRTILTedgzvGOfxrx&#10;2ORjFDgMf3xUg8HI9RX0LFezH+zkbaEAAw3NeYeOdNS18a6bqMFmqwXLqLhVHyo47+2RWidxp3Vj&#10;kWVCQftHzAcrVcMBM3PU+lSzyWxvI9j9QMUrxHyy21SSnrTES20/7zaJ1BIOcVFIirLOwixluvrV&#10;VNqynKYOM5q9GDNol0wPzIOF9aAIlP7xemCwqwXAlAXZ1GKpqLjykDJg7uKa0cguSfM9MnNAG3YS&#10;mLxtbSBwm/CyAdDXfXds8tpBJFMpXaCc8V5ooYWsbeYrOsq969CsJ1fwuA04G2NcDPQ0rBewImyO&#10;PBznGRUp/wCPqIhseopjjlf3Z69c0xgVMRbcScc0gL7hNnQfc61ShjeZrpHuDtXoPWrUEU9xeRpG&#10;zhgvQDJP4VDewana32ks2n3SJPu8piv3sdaSAesHlxQlELHf0J6Vt3cvhabwlo+L6WG7t4yHh8vi&#10;T8a59Zro3bgnjaM1KBE0yiVlUE8nFAblf7WjXA2O/wAvBU1djlhNtIDGpY9KpPDZi4lKSg89acgj&#10;EozjGPWmMndA0ZO0YIqmoxJIu7PNXFK7ZQJDgDioxG7pKUhyQeaBDTtCoClOAQx8IOnFRSFyygx9&#10;BSo3C8gEGgLE0IvIrjeq4yatz31y+nsjxIDn0qAySHZgEgLzjmqrOjCXcBndwaLgOjkXznDLgAda&#10;QmECYNGDuPBqNkJRfmBoC8/6s9KAsM+UAntnsKesjeW428Y6Gmtt3gYPNIFG4HHemMUHB+6OvNAy&#10;QSGPB9KewBRflpqbvMUgdDQAhUcfLzTF3iRtoYED1q5KQVUhMfLzVIFtx+ZeSaEIczPjlOQKWNUk&#10;h2vJjByKGAMTZcHio0zuU5oAkIAnjG/oOKVgPXFGeJMoPY0h5T7uaAHqTkn2o/ibnvTUyWOcj5Tm&#10;pFMZiciToaVwE/hHzDr+VKxlI68Aikbd5DA46cUxHzEvydKdgJlJLZwM1MXP2F8TuTkcVWwNn3j1&#10;5p4z9jlIIyB0xSAfK2Y7cBiPk54pmZNmDGSAetMVsxtlhw3SrRdPJtl2KvH50APXpHkYOOKfOSuk&#10;XxGCQnAqAEgpkkkmrhheXS5CoUEx8j0qbDR6H+z/AKq1v+0Z4lhMLCK/0vyyc/dZTwK+v7xUTUrz&#10;5MEydK+D/h1Nb2P7Sfg6KW9CiTX4wknTYSeh+tfeep7jrkOEx/oSHPrXJWV3dG0UyiD93jtUvOT8&#10;uRUQ3kgFD1qZQdvWs0WPXZhyZKh35kcZPBp7LmMjzSOaQKAQQO3NO4Blt4/fHg1Jzk/L/wDXpmBl&#10;fWn/ADbRk0IB38I4oz8nTmnADD89qjboPmYDPWmA4ZBPyjpTTnYevXgYpgYiTvTd5Mjkg+1ADiFI&#10;HIz/ACpmBuH1p3GTRgZHFICNsru4YjHahQS6jcOT1qUDOQe/XFDKBKp8wigCFlXMwznimRr87Eg8&#10;HirWUzJx6VGzRLnJH1oAhcOHxsJ+lRkuYyN4qQtkkkj2pQF+U85IoAiXh0xuPNW8klyfSmBRlumK&#10;a5AhOCDz1oAlBGRwOKaSMHDA1WDHcOTzU0YXzW4Iz70ANckjoKrEN5w5Ix7VeZeW+YdKi2/KMmiw&#10;ES/xHNOwcdaftHFP2nyxzigCMbth5600j94/GOlT7Rgc0FRk4LHNAFQhhipVbjoKkKHHP4kU3bz0&#10;oAfuB4CHOPWjcMjkVA2QDlxTQRvTPc9aANGEIVlJZcAVA+wSzYI600BsD961Jj5/u0wIyMs3znk0&#10;gIBGB2qYD7w4oKsP4aQCDpzEMkUbQFfilGc07g5ypFOwDADtGOaePuMNpFO42Nk0wn5VPvSsA7jD&#10;jjpRkFAPkwO9N+Yv/rOopoVg5x3PNMB3Zue/FNJ+bAkGfpSkfe6jpSEdDtP1oAYXbgbqehBLDPao&#10;mGIwfL5zTkwCuB2oAnBOE+ancZOcVCxAyMn2pm9zE+Rk0gJmOdx+XOBTCfpUSnLtweBzS/Nubr1p&#10;gKpImcgdelLvfnJNN5wfn/SmdxzRYCUMd4+f86fk7BVdg5z8pp2H8tAT0oAuKIjA37vkik+UI3yL&#10;VdGO7r9aVmPIyKQEgZSTzU4XMfC9qpoBnknOanEjr5f7sHnFMBTjavqDQT94/SkByXyAPSnqVCHI&#10;70gI1CEtzyKYxOSBUrFTsIXFRk/Opz3oAciO4J2DgUhCh2ycYNSM7YGMAEdBULBty/I31oACU+XG&#10;cAVPA6bm+QEY4quAfmzSYwBgEUxl9TAVl+b5s1UJHnyHcc1GGOWzKcGnBhsTKCgBP+WrcZpTnymJ&#10;b8KfxnoKYTlRlMc9KAEUj90TnOeKmyPl45xVc43/AHR7UuTszmgCbt07UbQLecAVGrg+YMnIxUob&#10;lM+tAEA3bMEt0NKowGwTxUzcsT7Uo7cCgBO33fxpp/hG6pDng9/Soj5pA/dDOaVxoXPI5pO7HNHd&#10;gRRghgOKYB/EOKM8GjsvFMPUUAOBXcvJ61ZiZSqk4BB71Qyd2MHNKGm35Mfyg9aLAaGEJkzGvtUT&#10;IwZvn4PahTljzzipSCcZVqAK4XJbIPtSgcNUmB83Hbim45XJoAZxuGBzR8204Bp+DxzzSqG35K4o&#10;AaCQ6fMetS7sh+fSmsBlwcdKVQABx3oAeAOcsM1HME/s5t8iqAwOfoamAG85GDj86gu0iawfMjjj&#10;sKQHw98Z7oyftBeJlMh2okWOfYV4pcKxvFxH/wAs8V6t8W1K/tOeLlkU7XMOD68CvN5oiLm1AYDA&#10;zmtINRPDxM7VGepfDa4tbWeJ5dyrHZynJHXiqfiXUdSvdS1yT+0LiG389hGvI3DPpR4Xt7iXUPBs&#10;UZBabzN2B6VjeJ31AePNVtZLAxrFNsXA/nScrsKbfK0tjISNfKiUTgNvGGBr0TQLbXP+Ed1KVdVd&#10;/J2GOM9W9fyryUtdWuuQu8jNCs67efWvdNFubcfD3VbqG8sXeGzVjGsgyQR6d6dTVHjY1uGtj6F8&#10;CXoufh9ab1O8QFXUjkEe1dQfvtwfvGvEfhd4gtLnxfqSFUjySBH0Ge9e8MF8lXKABnOPestD6LLK&#10;/taSvuiqhJK7WOS1cz4w1I2ngvV2+1qGWzIH1rrF2idmLj5VyK8T+JE0smnX0Sy43SL37CtqEOea&#10;R2VqihBs8dV5rnxLqs8ruWmuSeT0FX5YUNnKVuBlB0qlbgAyg7RhQAalkLgDEh6YNfZ0qXLBJHyd&#10;SpzSbZ6F8PJETxZGDJwykfjXvyQq+kxsHIJycV8v+EruODxra73IX7UOfrX1LZSI/hixKgEeVkMP&#10;evns0puLue7l1S8bFHynDPwOvXNMZSsXJ5zxVtvMPb+PntWff3EccC+ZFEGA6A15UYOT0PTcktxc&#10;oIpSzhQB1NR+ejRgqYiN3XPWuJ1PXbPFyiO77eqr/Kuak1u+csI9Djtx6l85r0cPllSp0PPr5nSp&#10;u1z1Se6to0BlubZBj+/XM3/iLR40nWK8eVh/dHArze6uL6aSQy6zcNz68VRdIt0fJz617GHyS3xH&#10;kVs6v8Jvajr+sSCQQWJwW6lulYE11q0kX7zWJi3cA8VEQ3n8SEegFSJEu5dzcZ9a9WlldGHQ8qpm&#10;FWe7KHlzPdyk3Eh781RvyiWc7GbH7s549K6SX7HHDNvlRRt5NeZ+KtWtks54kkjJJ4xW9SMKcexN&#10;G83dlbSnEvjC8fzs/vK2tQ5fqAAv51xXhSZm1PW9z4LEFc13E67oHyea+XxDvO59NhX7ljkLhPlu&#10;jtB+bmseUYnyFXcBnpW/e7hdFfLOC3JxWa6ESoRGSNvpXPJNrU1W5gXYL85G7Fc86D+0GHljOe9b&#10;1zKqeI03QttLcelPa1je881VwSvPvXMjS5Haxx/ZoASpw3PvWxaXcsPimyUPhS4BGeKoRw+TM7SE&#10;ldmSK5+7uw2sTmNQAjZU7umO1dFKo4O66Eyhzpo+iLYyy6dCyqNr24OapT7Usr1iF4B5NYfhfVGu&#10;Ph3Zt5hVlDKQfUV0mhaXrOs/ETR9OgsJpXlus7V4XH95j2A6819XRxkfZX7HytbCSVW3ci8M+HvE&#10;+v8AjLTrOx0q6dp7wCNQOGA6ux/hVevvX3V4L8E+BvC3hGJ5E06+1VrVTc3MqBizgfdQHO1V6e9N&#10;8HaLofhr4fw2to1tNqM9sv22/K4I/wBhPRR04q28tzJ4mhUC4lkfO0HJGO5NfE5vnE60nCLsj6zK&#10;8pjSipSV2zQvNQv7i5jZpGjiUkJEnAA+lLbi8KhxaSqu7qRyav2Ftah7x5rcBsjhuxqxc3MaBQPs&#10;+FU/KCK+ZlK77nuKKS00FiVPI5c7j1qJ8+Ywx3qC3TWrm5Ro9LWNS/Dk9R9Kn1e/8L6R4U1W81bx&#10;dottBFD+8nmkALH0VT1P0pCJUhmJhAk+8eCOatSQWMNlPNd65plvEi7mM8oQYH+9Xyn4z+OegQW8&#10;1r4X8Ftd3bbgt5Of3UQ9QvevmbxL4n+JfiG7s31f4peI5VSVilvBI0cS/wDARgH8c10UsLOb7IiV&#10;SKPtfxh8aPhRompm303Rm1u9XIlEDAQxkdi/f8K+b/E3xn+NOravqi2GsWGi2UkTKsVrGd6qf9o8&#10;/lXjMdnbgxkwHcerPya1IoAY0IjUkHsK9Kng4R1erMJVLmTNHrF1fXMt74v8SXhedmY3FwzZJ69c&#10;0Q2kQmI+zRAA8DAroVt2O8Bgp44zTmXSreDdc+IbEPtztDiupRS2RmzOWIK6BbZuepxVu3tc3WcE&#10;Z9ahGr6Z5zrb6NPM4XpjArNl1DVpjfFbSOEoDtUdq0UGyedHTSR2scce/U7boc5YCsmS90uIzkzo&#10;5HO1DmuRuC0tg4nvbvcH4AcjBqgJFjMWyPoOrHNX7LuR7U7Ia1csmIfDpUMcF2P9Kz559WaaZm15&#10;ljP8IFc/9ouHvLVhwem0DGKv75GgZChBCZFP2QlUZaVGcxhrqViDnOTVC9uI47u1jQSAnOW21JZT&#10;tFqtuJV2q1wAWPSuu1Oy8KR6Jf6k/jXTwkcChosAsWboFHU1VmhXZ522ozFnAVSBwRioDOJIpV2S&#10;jcwPHbFNvJdI+V42jLFicA9R2rMS8dJpsabE7Z4Gai/mDZoy+cz226aYjIx26U5orh7hXN2iBAAo&#10;PemIPEMtjLP/AGLHFCU+Uvxn6ZrKll1EybSzspbAZe1F/MRsx28smolP7atV4/iYAE9qsy2Qju7L&#10;7TrOmZWQZKMDkdq5ryMyx79Smxjgk4xU32azVIS+pB8n/nryKXMgOsZfD5n/AH3iCCGIKAZEOT+Q&#10;pjRfDxJvMT4pX0j7Tw1q2D7VyksWliOTHn528APnP1qkRbfYcGO7D7uMx9KOcR0LX2kx3jH7EW+c&#10;4YDgipRqegiaMnR2YdWUd65cgtbhR9pLAZ5TtVu10zWZ73Tkt/DOtymVWMf7ltrY689OPrT5rCvY&#10;6X+3dC+0Ix+GMLpkYiMuBx79asz+JNDNlIIfgdpULEDL+ex6fhXKm2uEd1bwlN5gZlKk9COtNEN8&#10;NO40e8YBzwIydv1qedD5l3JJtQu7jW5Ha3kVSwxHEucelaitrS2lqzaXPsKfLleQKoWD6rba3azW&#10;dvdPOSS0H2YvwOuR2r13SrO81DwjNd/YNtzJIBFbMm3cR94n0x2rmxGKjRSb1udFGPtNLnkEl5Mt&#10;5IPJmHzfd29KmGqar9gk/wBAAA6Pt6V7DN4YVZV823tJHK5OFHBrOn8PSeTIqaZCRnlcda5f7Vps&#10;6fqczyOS+v5QFCcluoWiS61KOOAMzFdnyNjp616b/wAI+VK79EZfcCmy6PAdNnH9mAsinGR96rWY&#10;QexDw01ueXyXNx9njJZzk/KaZ9ruVuImWdwRGR1rqTZWB0jxcBJJ5kJHmhlxjPTFcY0Ti/Ee18m4&#10;ABIwOa7qdVSMJwcdyX7Tc+cC085O7J+ag3V0ZyxnlyOmDWlqWl6lYT6ebi3g8ua1DRSIwYOD9D2r&#10;NjwZlC27cngmtLmYCacyzNuuS2eOTgVOJ9RMUpEN1jA7GtXTYj9tukezTBAJ4ya3lGILvzdNbbtw&#10;u2KsKtdQNIxbOLjN88iAfaFBz1700w3/AJ23bdlt2VCgnP5V2UNtc+SrxeHbmXcx+8m38s1LDZeJ&#10;RcXDQ26wM4wzNHnjvisFi4mnsWcS1vqbSRM0c3I4NKlrqBnIxOPmGTk13tvbTCW8jazXcnPmH1PW&#10;rMNpHvLvLGAsnT1pSxsUXTwzkcMdO1Nr2EeXOEKjaxPWkm0zU1dsTyMQPU166bWz/szTpTfJhk5Q&#10;DkY6Uv2GR0kIgJBXn5O1c7x+p2LLnY8dt7DVJLgopuvMIJ2DJJxVxdM8Y7VK+H9YKhsAlTj9a9Gk&#10;jvLPVbCaGLawfKsyZzXaaXrt9Pp99FdaDphxGMbVAJ96bzG3QiWXNLVngsun+KI3shKs8bzA+Wnd&#10;sdelEGl+KzdKU0W7Yk8b2x/M16xrEiNdaVLDGiTx3w8tivC5PNR341xNWg822tmR7VCksLZDZ69K&#10;2p43mRzVMLyPc8rvbTWYzEr6dKrr2Vs/XpSx6fr39l21xBc3bIxPC5JB78V2lxHqH9tRu9oWRk4Y&#10;jNOspbm31C7WKRSr5KgjIU9+Kv63oZulbqcM0XiddrB73PptOahe18Qu1qWs78F2PPP616gH1GTJ&#10;/s2AvknO3g1Ey+KJCqweE7OJfMG6ZmGWA9BUrGrsRyrueeTQ+JorOyiEGqyq4JQiMnHrUkNl4uKB&#10;xod3kZwXGCfwNepSah4liXTI4/DGmKscIBcqCc1XluvEc15Aw8JJICRlgdo/Kj66uw+Rdzz6bS/G&#10;C6Ok72CoqHIUNktn2GazwdbRY2bT51AB+UivU501FbVytnLuODtJJAqjL/aLALJ4DWXK/wCsAxxQ&#10;sZ3Bxj0POIpdSkvERLS5kJJwQp4+tWS+pR3GDpt0CDxhetek2tzaw2skf/CnUj3Nyw5J/wD11ce+&#10;sE/s8w/By9aVl/eOYWIHuKHjV0QKHmeUNeXwnhj+wXXmMflUocmpWv8AWEtx5nh/UEQtwzQkD869&#10;QjutIk8S6NLJ4CnWeJnMb/ZzxxzxXsmi21prHw5XyrTRCTCwKNbrk44PHal9dWmgezPkpr+OUuWt&#10;pVGByFqKW808ZBmlYccbK+h9T8LWcEt2/wDwj1kP3nJSMY/KsIeGfD0twzS+Fod5YAOBj8cVp9bi&#10;TyM8T+02xiP+iSBccEjpT3kgOnqwkiHHODyK9bv/AAPo8915OnfFfWWnZAWtpNOfZ74ccYHvWI/w&#10;81NFbb41ifaDkRxk/XgHtWsMTCSvc5HXjdq+qPPBJZtaQN56k96k3WXlAedHwOa63UPAXieHRtNu&#10;YL6N4pi2wzgxFyOuAa50eHfE0a4fw1altx5W5U/1rRVItblKon1KYEZikJRG9D6UvyfZ4Myj5T61&#10;BNpviWOfb/wj16xGchOePwqqy3qROH0i+Vg3CspqlJPqVfqaZRTCzPuGWHIPSoHiHn5SDc6EEe9V&#10;fMuzZbz9oyGwE2HimtPdLLbkSSAMh5I6UyrmjOZvs4y8allAwq03Exht0Z7o4Q8q5FUVnIhg3/vG&#10;3nmphdIGXO0ZPryKBGtaz3UJiZdT1FWCnpKePwq7Br2srPcGTUmcB/lfH9K59prNnXGoNk8Yx/Op&#10;1iQ2rAPGcDJam5AkdXF4kul8rfZkjHUHGK2bXX0EIZ/ORTzndyK87URssgMC5GOlNOTcDM5XAxwO&#10;KlofMev2/iHTnliZPEURwQCjrituLWdPfzA9naMOM7TXgxEoaJlK+4A609Zr1MlGnUlv71QqWpfO&#10;fQ0dz4eljUfbIVYkfKxwKnn08zRSvBfWDAJ90EV8/peagMq92xIXgVoWOvXkF3KUl1JChwSJCQPw&#10;odPsCqdz1GXTNRinEhtb2Nw+VeHIx+IrstB8aeOdKe1huZrnULRThVmJ3qPTca840vxtdoAlxb28&#10;6berDnFdnYah4S1O2lInjgkLgMjrgZPvWM6bjrY0U1fc+kvDfijwhrejqkOpQwXO3DW1wQrqfbPU&#10;V0MkE6u4808H8x7V8p3OiXsVzFNDJMOjJNbNyPQ/LXceGPG+q2Wo6dY67a3E9tkJFfY+eP03eorn&#10;5WjVs9udSHT5+opjAgkEjpUwn0650i2ntby3lVowQY2zxSFXwpMbDIouCZWORMuFJxSk8NxTyo24&#10;xTWXuTTGN42EBacrBQSeBScfIKa65RwTxSQF2NlLKQwPFXYgMnMg5PFZkSf6Dw5/Or8RwEyGPy8c&#10;1omI0VBIbEZ6UgxvfnmmRyMCOeoOBTsgu3POeTTGKxj2f6ntSn/UAhsmkbB8nLdKVsc8YoAb/CMG&#10;jja2aDnJpM9eKAFJTeOwxTCw3MeTzTCDl9y8dqcu3YMqMk0AAALMdhGaUA8VKANrfL/DxQQNg4ya&#10;AI8DLk1Hwed3GfSp/l+XPcGoTwzfL34oAUkBR34qAygRy5jbrUhPAyDzUbgYYBFoARZVPGw1IGBI&#10;+eqwC5YYANPRW2n5sHNAFgkFSdhzTS5Dj5D1pTjYMzdu1NA+X7tADi/71vYUzd8nB70z+EcUFcj7&#10;goAkLttI2A9KZvyCMHNKM+e+Qfu0ADc/y85oCwm75up4qUcoKZwBzjJPpSg4DdfY0ALkbgM9KXpz&#10;UTkhxkHkUoI24PfvQA/dygxUmRt4kFRY4B2AmkbaREy7hQBLkZj+buaY2/fLz3FMGd2CaM/MM8UA&#10;P5yflppAxS/NtJzT1UlXJz14FAEY3Efep+GBPSpDsBxik420AA2/Lx2qNg+/huM9Keducljmo2ci&#10;XtnHFAC/hTgW8s/Nx2NMZiUakDPtGSKYiXjD8AnHWoWwVfLU/Lc80w/fBxQAznavtTgQDypoPQYQ&#10;4py43dBQA0k5OBTwf3T80hAwMrmmjI3Ep1NAEgPyRkGl7jjvUTHlQF4oDYYcCgCU9GG8cGkJUIe/&#10;H51AOZXHzc0/AwnHSi4WGgjJ+UgmpAx5xJxTDjD5X0pfl8mP93igCUnKn1qPBLv+FOA+aP5c/LTi&#10;rBGJI5xQgG9YSAD1pDjc/wAuOBgUEkE/pQSNykgZx1oAad+5eB3pyk7SCuMUhxgZNJ/y1Py/jTAc&#10;S2/G3tSDGWyOaXjcMGkOAyEt35pAIf8AWr9KTALMCOPrT+DIuI+vvSFc5JcD0oAAIwmAnXvmmjJD&#10;EjoakPRRtHSkA9WAoARSMAg/jTgw2NlhTfl2dKTK5c55xQAMW35C8YphZsscj2pp3lhhuPrTyDsG&#10;cUwG8ES+vFAPy9e1SBEwn7w9O9GBxwOaTAbk44UU4Nwfk6e9I2NxxxUZz+8+U0xErMuAAuCRUbMP&#10;L6k80zcd0e6H1pDzOflPJ6+lICYHKrkdqfldncY71AQBIBuPSpB35pgBxgYOTmn4/dsaj7Lz60pJ&#10;w3zkUANbGR6Upz2JFKcY+8KM89qAJwrbW5WkIOwcGpFAx1GPSpsDyzwCKmxoVBuzIBnHvSHOU+Q9&#10;6nk3bYvlUDNQYbf98HHtQAAfLzmncbn+cc9KXjy3phKFlG2Td24oAM8rwaMybifLP1pSJcjKDPpR&#10;lhNj5QBQAgyQPmxwaYRkHD9adlOAWaj5A3DCgEKufLXPYU09vSk5yeTTGI7z446UASF12kEUwklo&#10;xvPtxUIOXYBs1OucfcyQKBDPmGPl71KjjJ+U8UwhiD0FNO0EZI6UDLOQQ+YRz05p+4bVHlfTmoEA&#10;8sEN+FKeWY5HHWgCdQWJx6U0qRCBuB5qMOQqfvF79KduGWPze9IBGByuM9elPAb5snrSAgIpBHXp&#10;Ssx81SGHTpRcBykZOVHTimErj7pqJmIlHyDmkd8K3y9BQBMAMAbhTG28AComb/QQwXvSK2dvHagR&#10;JxkcU7neBjtUZPzfdNKHbefk6UwJOMninjbtOAeelRkuUJx35FP58zrzilYYw43jnFRHBdgScdqm&#10;I5IK5qPB3HBHBoAevJjGP/rVIR854qHc248DtS7nLKfMJoAVj97ikAO1fnNNOd/IzThjFAhuPnwS&#10;enWlXocDvTs8feph3eY2MdKAJSRs6jketR7u208VTkZjKo2vjd6VKrE4+bovT1oC5YAO5/m6n0pQ&#10;vHUVEpbeAJPrUyn5x0oAXCA5xmkO3aoEZHPX0p5xv4PekPMh5AGPSgBnGDTSDnrStuDKB0xRzjrQ&#10;AZOcD8amjYGNQex61X7n5sc1IueflOP50XES5bmkOdp+lJkAL+8/DFNYkp98cd6AF3fu84HWlDLt&#10;OV+hqAM3mdOKeN24+1AEhLYb5iaaM55U0oJxKMcYpmTjG4UAOb7PlPmYE1wnjkXTeC7KESkAlse9&#10;duxi8uMFjknj61yfihDJZaLG7nmT5qyqysmdOFV5o8i0rSZXimLwoeThiak1HRbq3+zvHdKxbJI3&#10;da9C/s+VdEXy7eXAjHINVLPTL64u7pJYLoxFuCxNePNps+phayPNo5JIihbIO05OelZsklk+qQld&#10;QcyPLzgZr6G07w14VF3Ktxosc37o5UvwKrz+E/CKayktr4LEaliWYOWH/wBas3JApI4rwpqtxZa9&#10;pxa5URidQTu6fX2r6KS7tbjT7Z47iMM1upOK8z03w74VbUrjHhO/cq33m3bQf5VryTW8M/kWYcvE&#10;AoQckVlJI2U7I66aRH0m8jedcKh289DXn115b36AzfvIpTg57VZd/EP2+1BsLwFgcAryfqKie0v1&#10;e4ln0idWPU+tKG9+wTqc0XHuLE6+SQxBIFQvIRuBcYJpbeNSLgrC2M85NVZoNQadyNOZUB5Oa9al&#10;iY21Pna+Bmm7K5OrHZkP3pC939ojw2FAPaqomczBfsYVQcZLdavqGLLjaAB65rqjOMup586M4vVE&#10;W2Q8tNkZ6U8Ag9Bz0qyYysXMbcgd6aEJJ/cnitbGRHtHlMdo6UiCTkeScE9c1djiyjgg9akMRB6E&#10;DFFgKoVguC1P8t2jc4H51KEGGJZgQelJ8wLYZqVhFQqQf9Wc4qvuzJIABwa0CDsOeaqssfnk4IJo&#10;GNy3mJlRUqE+YPQjrUOD9qjBc4x1qQD5oiJzwx4xSETbzk8KaRmAIBYgZ4qKQjzz8w6U0E/Lls88&#10;8U7AS8BAfWhANw5NJnIPA4qVATIuOOaVgLqsE0e6IZR8uW96+MvipqJuvjc+xyXhHlIc9Oea+pfG&#10;F+lj8OdWmW5jUx6XIWbPfHFfDsksl34svrp5yS2pSEEn3rrw8NGwk7JluIYgt/mO7bz9an2nYAXP&#10;tTCcXC8g4IqWSaJQxZM8DBFbnKRpkTSAjjNJKTkDIAxUkbxswLWhwRxTJtoLHZ0oAYnzMBkc9/Sp&#10;j5exF5zjtVPJB4delPB+70pgPkLbchMnHSnJIXtYR5eDzUR3bhyQBT14boOlAEciHzznHHTBoZmE&#10;CDeOnWraxSvabgjY5qExSCMAxgndQBWBYSqeenWpBNcgricgc8UMjDrkDsKQhTG3XI96BByS+Rjc&#10;RVqGIMpXzRjaarDzMRgRZ9qcHdSxAYfjQMd5ExkkQDcFbrnrUDmeHXNPYLIjpICpxwaXzpUkkZJW&#10;zuBIPetA3IuLeISWsKuqdcUCI7u4mutZWWazjz5YHyjHSofNaG9hdbu7RwRtZXIpY/MW5k/er19K&#10;klgmlgZ1tCQp59qVrgRTytPPLI+rzCUr94Zz+dXYtL1J9Esbh70MCcjfJk4rJkQbWxgfjUqz332G&#10;JVv5wq8Y3HFFrBctSw7ZTmNc7eorLuJFWLHngE8VowyotvcmVt/7s8E9K5m5lSTU7Lao5lbPPSga&#10;VyrNcCO/jjnu22dR3pEeWXUFWLRJCpGAcdq7zRPCd/qNi981mFt0bALnk++K6Z9P0ize3SPQo3kU&#10;EO5p2NowueOyaXqeJHj02Rf3mcEdaryWmpGdFOnkcDBAxivXmB+1t+4UZbOPaoJ7e2kZSkUYKjke&#10;tBTg0eXxm9iuIlMcxww2ua7KEWM+iWzqwSVE+dM1curWGSNwbeLIQ8gYz/hWTbQoi3eyViQTlc9M&#10;U2jCW4rRT/aYgtnO2DyAKjuWvyYVjkYAdj2roLTWLePwpqif2DAZyu1ZSOlc60szXFyWblmzx2zU&#10;iFwzRAlBnZzikjA2j9y2N3WozJIsb4jFOje4M9kmxf3j5YjtimJHQ20MP2MOY2wAOcdKl1C4t18M&#10;3MccrO7x4zjpV+JYz4NREGZAuSOhwK5K8njNxIETGHAbjqfrS3A5d7S8JnmEOGWUkgnrUsE1x9qt&#10;VNrgMMEelaUrsD8q87Omaz4n/wBMnJUZDc1qtjMuSo4DZWPBHr0rJlEH2+EMXXDcYrYWMSD5pm2q&#10;c4qO6szLZ+fFcJvUcp6gUrjsa+hTWK3uwTdCCXJ6e1J4muHm1C0wkWY0xGMfrXOae6rrMgIlUtIo&#10;I9TW1rVvcRWely7AwAyCD60nuKxh2wl8tt5ywbkVeBXIIGOKrR7TGrFSCRzVkbS20Mp44NJlCPyo&#10;BjBBPPNWNBkFn8ZvCk5nQKI5UAPbeCKiYHcPm6EVl3ykarpbfaWGTj8e1IZvax4Q8Ub9UvltI5UX&#10;UHlRU5Mysc8Y7iotMVmt2jbTrkALwHBBQjqKjXX/AIg2enw248ZTyCKWNrfeufLUHJU+oI4rcvtb&#10;/tS8a6t/DdlayPaoJkRQBuUckfWgEdRoU0jabfR/Y2L7flBOOR7+9blrf38usWkV7ZwxhI2Hlh87&#10;fTmvPLPUJoGSRpGb92R5ajp61cTULJopLlPtCn5hsY9D+NUkk7iuy9rt3CgvI2slMbOQHPYVyYtI&#10;HjWSC+ZR1IP+FR6jqDyWSxzWDbGmJR8dKLGUNbW3zvywAHSmmirtrU6LS4ruOxvmZvkcjDnvVyOC&#10;5ufEVnGWG1GyAP4vrW3HY3D+BYW+xswWME4NTaRDJHNLL9ilKrCwZ6RmZOr/AGRBZRLdR5HDCq1v&#10;HbrZ3e7IHlZB9KxtXSaXx7FtuwUF2Sfm681f1CYr4e+XAJQDPpTGVVkh8vWWLrySAauWFqseh3Mv&#10;2s/O2QOlc/ao82tWUCNKzSXCgDFdpeRwwSabA92vyxLnHTND0Bkduk4vLVkA3CQduMUuv3mxLeP7&#10;Uo/c8YP3c1chmt1uI91wgQREsAK4vVjHPrkj7m2bzjJ9KE7EpXZTZ8QgG9kYsSep4qsVtvLYNCzZ&#10;PXPSmlgJRtwwBx0p7FPsd0fLB+T5hmkaWKNysQtpXDwhQpzg1xU0gbULhwrZ83Ga2Lx8STgSyAfN&#10;gZrHsozMb1DeABZwcY5akkM9D8MxMmjahKYztaPjNWmhzcSZjBDOSD6Vds4pofh9Z7rUpvUcHqaj&#10;AbzI8HtQSJH5gCDzBwP5VftvJkmyEO4EgCoEVfLmPByvarmnxuup2hMBy03JoBnpFqIU+H3h5SYc&#10;7HZgW5P4Vye0zal4odHgbBAGWwRWZ41nlitfCT2l9cQ3NsmchvlcN1BHSuS0g6hda8ZDdXQkXk7W&#10;IB9c0mromKaO3QHypkY8iTOR2xWoYtM1DwvqdrdW6tHLb7Sp6hh0YH1HWsZS6tzuyOvvU8cgEylV&#10;I5qS7Hi2sabd6b8Q3trkM6eYTBN0Doen5d6e4jW2H+lFspnjpXtOsaTZ6xotijhVuILVynqw+teI&#10;y2tza3Or2zzFit4ygHritE7oLlVGV5nzFwG9anSR0mUiTAJxTQiruIi4K880w/dHT71AIuMW81CN&#10;vK5qA4JO5X6mpkRmicBiQqZHNQMxCSncBhhxigBN2LW6w7feGBXUaVIGsxE07HdHlSOxrOt7E3fh&#10;/WngWIyRW4Lx7ufwqrpMlwl/bI8bKRfgfN7GmlcTO+hFydPX94cIepHOKvOkrWdmTExRlOGxU92V&#10;khZooo0P2NcoO/FV7a5vU05EkjQosvHFQ9xpDYDqtpfW04vRARKGjuODjH8JH+10rqfEmv2Op+Hf&#10;hyBoMUN5FEytAiZXPdgf9rrWVqp0Wfw3oJinlWQAmaI9DisiF0R1aONM4GMr0xQNocI5l377ZlOM&#10;kVKNz2sxjhBwOQetLJPK8bl1528HFVYHdbiQrnJBpCB0A8r5ee9KFTaQR0NSmO4CZkXq2RTDjkbu&#10;nWmAwZDH5ccdantpDGXYT5JY9qqyNlIsycD0pm8ZUFTyO1AFi6eNkldYxk9hVACRijCcL6itCBYT&#10;BOrA5xTDBGhwHYgn16UDHRN5alhKD8nOaqv5bOpLOfmNOYfOQScelIchTxmmADd0EjVIHK7hjg00&#10;E/MfLIpD/H8gP40rBYBzIT5Y6+tOHVflPXimDO4c1MBIHQ4zQIQ+YAflPPtUQJEkfJBzV87GhXBH&#10;0qk4IkQkHFCAshXMKkRE8VWkRe3XBzVuG4UW7J9nHI6+lQsV81+O9AFSNdsbgsxye9O4yMJipePm&#10;+TvTTjnAyaYDR/u0Z9qkxwDTMDL5FADkYAz5QnI/KmoF8qTp97inYG0/L9eaTAzgZ5FAEyeWXBI4&#10;71FJ5Qf5RkE8VJ5biBsn+GkjjJgPLE88AUgFTlZcgcJUXmHyXXnG7pTmYKqZJ68irUa2jQS5gXOz&#10;g5pCKPHy4HJHNTLu8piFyQe5pjLiR8DgNxUqfcJz1HIpsZKgPmx/uyPStOJ9iSYBJ7Cs9Cc8Y4FX&#10;IHXe2Yc/MBn0qWCMt2kT4j+GbpQUMfia1bI7/MK/RgHzfCvgu5wCZPDVsT36rX5x62fL8S+FeSFk&#10;mDA+4r9AvB1017+zz8MJ1zhNAjR/wXFYVnorI2TZq5XI/drQuw5IJ60MCJXwDjNNyN2Olc5oSYOS&#10;faj5cfc4+tJz5ZHHalGMCqAaR9/5ee3tSchGGAT60/ueKYwO8EP07UWGN3EbhtpO45pfl54pTt4+&#10;YUhDcfK3AJxQFGxuT04pRgv14oP1zQAzJG3HvTxjaKYxO9cU4n5TxTAAcOwIJ44prMnluCD14NMY&#10;MVc5NG0EdD0oAU52kbsjHaoXXdABtOM1MqruHzmnn+HDDr6UgKwjCheW6flUg6PzxUhP7o80wL8/&#10;+sPPtQAH/V49qYUVmXlh7VMqoCTvPTpTcr5j8dDQAiwgScy44qQIBHMd6n8abnj75NJkbmAYnJp2&#10;ABuDY2ZzSHoR0qX+I+wqJT88hIGM+lIA6BOMmmyeZ5bYznI49KlxyeaCBlupOBTARQfJjypBxzSB&#10;wpBK0MeBxUDklAMd6VgLTHNu+CM9hUGMxmoSW3D/AEjjFPH3uuaLgDR7tvIx35pEiG7BY49akH+t&#10;c/NjHrUyNGEfMAJz1oC40qRtxzxSAE55pxZPMb5CBj1o/v8ArTAQdDxSfxL9aXsBScZOc0gH4/ej&#10;A4pcjdJwOlM7tg9BxTfnxw5zmmArHhsIfzpgzt5joO8DnAwOfegNhjkZoAeAcdKeQPKP7z9Kh3Eq&#10;cEjmlDMMjNAD/wCMcU7H7k5HfrTcgrJwOKj3tljkcHmgBzA4HyqSfXtUeeGGetKDkfePJ5oG3D8H&#10;NIBgDGQk8jFO4ww8sYPSkI4U7qXjemadgHqo+X5QKUgjecAcU5TwPlH50ORzhs0gI8EquE7etJtH&#10;y5BxmpB06dKQ9etAAAobAzQc7W+YGm7ZfNkAfAyKlVRubEnJHJpgRhR8vB/Om4XJGDUxHynimfxq&#10;MH3pAGOTTT95uaac+a3zHHpSDmVvpTAdube3ApOdgGc804hdoyO9JwJDQMX+HBxUgxtIxUORuI29&#10;OtKCdyjn2oEWMLt+4D+NC/fPTGR1qLkY60u485WkBOxXa/CA4qsdxRhlcUhLf88zjNPAXAwx6dKA&#10;Kx3eYab821MqcbqsOOvGOKhYPsHU807jJx94/N/D6Uc/N9eDUkO3yVyvbkVKPL+bIzg8UAVcfP07&#10;80pRTFg5qR8ZGAMY6Ubvm4YdPSkAiIqxjbIOfanEjcR1ppPyDmoskyKc5pgTAjptpSTuUbCR3poI&#10;Ln5O1OU/NJk96QDgV8xOD04oY5546cYpVCkHoOaeEAR/3mcUDIvU4pmcD7vQVYO3coEg+lMZQHOQ&#10;OlCArDcS3PenkfMPmqXAyeBSH733KYiFVOchc880EPsYbRgn8qk/jYgYAHNH8AwtAxoJDdcVKZWE&#10;bDcDVeTPmLgnp0pmT5ycHn9KALAfLn5SOO5pwJ2rkUxUZn6gU/a4dsoeG/OgB6hvNbke1S8hW96h&#10;B+c/MAAKdn3zQAp6jjiljVssccZ6Gm5PmIPL/i9acC/25MLxjkUASHAKHHf8qV1J0y7UqpBIwfxp&#10;UBN0y5GKllWUWZAEeFcZOeuaGB8LfHC2C/GrW5D/ANMSD+VeV2UQuL8IMsNij6V7n+0FEq/EHTGV&#10;eZbZcj6Yry7wZDaN4t0TzDhHk+Y+h7UN2Wp87mHuzcvI9B8A2klt8WvCcUigqobYT71r/FTSI4de&#10;g1KLTlKTJiUAcEjvVi2eGH48/Dq3iiw29i79gO3Ne16zpVlqfw+1a3e3jcPpxwvcnHUHsRUK0lcM&#10;rxPtU4nw28Cym4kaOIRlQME9f/1VbOjzQeG4NQsfHE4kj+/AHzlT1GK09T0uS08c61YXHnhBqDKh&#10;PGOeM0sOm6jb6iwW/crgYBbIbNWpLqznxicW0z034RW9nL4001im2VpC23vnvgV9V3pVZ3hUA+XA&#10;uPxr4ds9T17TPHPhu6jtxbyw3itG68qwzyCPQ19g+GtZ0fW/B9nqNtbKt0lqo1C0J5Vh/EvqD1rK&#10;W6ZyZdj1Rq8rejLcpkFnc4ikLeXzivnrxpcyT+IZkRLlWWYgq64xivpVZDv3/wBmoY2kwK5PxToG&#10;nX2nSSLp0KTCLO5Rgn8q78JUVOd2fT4iHtoe6z5eQBQFZyWI6+tPYEo/yn7ta2r6de2uqXSPHJhZ&#10;jtOOorIDAFyZGxx2r62hXU0rHzdai4Mksjs1OJiD/rBX0VoOtWq/DywD6hbKyIoYFhmvnM8vGeAA&#10;D0qqtxd/aZh9uugN3y4Y4NZ4jCKvoXQxToK61PpjUtciawcwyxkYGcHtXn2o6zPKFiV5cMCM8157&#10;Dd6iEwL64bj7pPSrsdwzum6IZB9KeHymNNmVfM51E1sawH7xiVOM5P1ppUbifmHPrVU3AEsQ8rAO&#10;ak3EkZkJFe1CmorRHkyk29SQgZxnigAYNNG3eRzzUgA8w/d6c1diGIMCaQlc8cVG8sKb9ygZPXPT&#10;8KkL2axT7rhMhflrhdZ1Ei9njgIeU5BK9BUVaipq7NaVNzlYi8TapHH56BwW29AeleTyLc3OrzyS&#10;3UwXcSARXXPZXEl4XmSVixySTVoWMf2Zl8lOnYV4GJxDnLyPboYdQXmczZSvBqNk8cZ4kA4716Tb&#10;ywzabA24q3k8isiw0DULiZfJ0a+fn5SqGt+30XxDa3UYl8La6q9z5DEGvNqyS3PRoQfyMK5R2kf/&#10;AEY/f6etYtzM0T3g+zL/AKnCkivSZLNhZvusbwM3QNERz+NeSa+92nijX4lKMVAyOmBXLOqrWN1F&#10;pnOXFwpmRXRQPMY7sd66jRonn0q2dYpB7nuK4x4JmubBnhcp5h4z1Ndpp+rWFr4Z1aP7MhkWMZx/&#10;DWKQX1LOtfZbfw1dhthPlkMf8K8sSNXuptqyYMmRz1rc1DULu8u5C5IjLHavY4rQ0axWeWw2Qkl5&#10;tuMfr+FNuyKnUUUd34H07UrnToo7axWSQuAI84z7n6da+3fh1oVho3gO3kEcMl9eDN1d4+Zsfwr6&#10;KK8A+HuhXdl8VvASpdGSKeJ2NwOj8HjHbFfVtsYvtNjD5mNic4NebisxnGDhF6MWAw8asud9NjYk&#10;Ysox171o2JihjnkaCNiUzk9RWM7SKB8o27etXtOSW4a5ZoXMaOAoz1rxObufQ20NFpdQuI5HS0VE&#10;KkFs8j6CoUj0e00S4u9Q1WxijVizy3EwUHHpmuM8b+OPAnhvSbv7VqsM93FbfLaW7bthPRT7mvhv&#10;xv418ceKvGPmXV/qdjpyOwtLGGRgqL6vj7zN79K6aFB1P8zKU+U+n/iL8bfDun28+n+GNMhv9QZS&#10;j3Y5gth04x94mvkXXtX8e6/rsc+t+NtauB5xMcG8iNc/7PSqVpa265P9lc85yclvfNbFvbTPHEVg&#10;xliMGvUo4SNPXdnNKo5GNDY20VzGUtVwE+7j+taUEe8NiIj5vSrVyY7UoZls/uHAWQNn8qw3vdTn&#10;vo4LSwCNJJgMR0B711peRlexsObKNZvNvrdMLkgsKge+kWxs/snhHVpxOxEEgiO1sdeeldD4D8IL&#10;q/7SOh6XeXmoXQW0d5dmQoJGAWPop5969r+Ib6L4P+H/AMMPDq6Vp+ozy+e73clsEMSgnAX6dM1T&#10;g00mVBc0W77HzSIvE8yyedaPaZzhN3zEVUuLPw3DbK08088olBYtKTg+lQ6nq+py+LNYf7QUWRwF&#10;VeiCsmbBgfJkO7nLHqTW6p22OaU79TQubu2EoMVjbxERgAqO34VlTzuEm23MikjNUnmsoo133cGQ&#10;ck7s5qneapZNDCIrZWyOcjFU2krGfW5cWSRyScgYxk1WkKRzIWuUIBJ+9WG99OX5iYL2ApkMF9c6&#10;zaxx2ly8ksuI4gevufT8azcx7G79stPMbFwoKgkgdqpy6tPvPlrjjAJ7V1Y8E+Io/Ba3Nx9jg8xf&#10;3avIAzj6HHT9ajsPCe65tjLq7t82dmzj8TWbrRX2iHViupxjXOtzmFA9wVMnCqvT+tdNa+GPGV3o&#10;STMZvL3qIVmfG/1OD0xXrFvoum23gu7ms9MsnKIolu7jCkt0AVT2FYtxZePpra4/4ru1SMMoVI2x&#10;tU9+PSud4rsZ/WUzjpvDen2epWUVzeJO4VTIVkwvPbPtW5D4Vsz4t8LSrFIInjMm3dlXC88ntXQH&#10;w5bpZ6e03xHu9QtwA1wjIVLv2AOc4BrQjvEjgvrQagOUHlkDJiA6CsaleT2Y41bs5C98N/EXV/FU&#10;C2XhfFiZNlv+9CIAvBZsnj8auz+Cv7OvjBqHj0wAQAl7aAzB/XJHQCvftF1bw5b/AAI0mDVfhFcQ&#10;Wd+sjXerC4Mckxj+4sa5GM+3Wq+h+N9CfXLq0s/2X7m1hu7SQNcupun2R/dyOSu4frUuclG/Q8mr&#10;mUvauK6dTwbRfBOkX3jTWRdfF7UoNPEJNvPFZMzzeuVH3ce9dzP4N+Ddr8P9A8mx8a6tcPeOjzgO&#10;p9MlB0C9eld0vjHxFb6Z4gGkfslWWnvf6gFF9PDvYCM/88v4d30FdvHqPxUHwJ8ZalF+y54ShuLy&#10;wVf7VkZdzIo+cpB1yfYVj7WpLVbCnjnKPuy1PK4PDHwmtbXwLY6Z8Gdd8SaldRGS5uGJEcA68joN&#10;n0ruG8JeFU8Aahq2rfDjwxPZ27KRDbMvmyMv8KoPmO3vxWPo938ZT4Nu20X4a+H9LW/vhCNV1IiN&#10;yGOJCisB+FOku5/DHjy1tBp/iDxTqwtRKk1yWS0t2flgQflIJ6VUZKT5W9TgU8RN6y0OZ1PT9Mbx&#10;a2sQfsqzyafeCPFoUMbyCLpheuMdcda07q3+LWoeGoLnTvhf4f0XT3AjsrVrXZJMg+9jIyMe1Xy/&#10;7UWtfEHQ9Rh0r4f2iR3YW2je4RIYFJ5IXPP5V2HinR/jrJ4m+Htufj/4I1KaFIzaxW86xRQO33iS&#10;ODg1HLJO12bKvXtrJNI84034f30WuQ6lrOj6eun21zGzLPKI2vJG64BOcKfzrvNd8NaA/hXXpdCt&#10;fCQn224niuHSNZFbujHj5faqniXwP8Ub/UdJk1b9pvSdWnsoYlg0yO9EEK7up3ZCtt+lZ8vgzTr7&#10;xvo+hXv7Z8csum6dxp0EwjWMydjKPvbTxyaXuy3lsJYyo9DMs3+E/h7WPE8U/wAXdOutRm0lzfJb&#10;6b5sQfaCqCUAqOeOtc3b6vdXfw/jubf4FabZCfU5s6gtwAwRTwfLB4yK9K0Xw74SsPGt14Xf9ovw&#10;7q08cE0k+kizSQy8ZUG4GTx35rn9V8M6pZfDz4m6vc+DdK02GG9EUenx3yv9qVjgFVB4wK87FUXW&#10;a337s9DLcVONW8nucXb3SNGXGsxv1BJPGRUkV5btI5ZEyoOCpz/Ksy2g0Oxh0qLUNPlMM2XSNpdr&#10;ndzjrn2rpYINAksLd7PwLLbIAfMDybi3p1ry5UpQbTPt41HJK2pHDO08EqnT4toUlRt7Cq1q+jyP&#10;rYexAPlsGDDGCOlaAg1AOph0pVODjnrUMel6rJDqEsmnx7ieMHGauh7stWaLmfQ80vrrwqNcvYZZ&#10;7cOJ2EhVBn2z61j38PgZ7Uf8VNaAnp8oz7V6DL4Q0y48TajdXMzQ71G4AZ3Ed653XdB8BQWtsGu9&#10;SaZH2+WFIDg989sV9Jh8RBNJO5x1qL1bOTGn6NNbWaN4/hCJ91HfcCD7npWhHoWhi0fb4q0gjqBv&#10;XmhfDPheSFPs3jNgdoLoZehPb8KY3hGAq+3xLqJIPGJDzXp77HE426GhaweG7R2Mt3YMzMAT5gNd&#10;FHq3huKzhRdA0mRQv3m21yUXhbSUVDN4uvQQ33Dklj6ZPSu207wp4Jm0mzkuLy/kk2nNuspUD0z6&#10;1xYqClua0247Iik1/QhpyE+CdOdQvAVwNv5VzN7rd47IsHheOJXfCsB2ruF0LwJbXbkaTIAnJUvu&#10;/nU4vPh7GkfneE5EKg4KxlifoK8+UYJe7qdcby30PN41ie4b7R4jmhDD5pRETt/Cty3X4dR6XiT4&#10;meIJ3z0Fg4rvrXUvDz2rfZvglJKjDIknh25PbgitK1uT/a9r5vhPQbbOQF8lTgduorGTb6HbShHo&#10;zjdKg0KS5sGgS6liDnJkQrn8DXbpBpzpbGK0jXAwwx0xVW9a1TWblv7S0vn7wQAAfQCo4NR0eOO7&#10;Y6kvyjniolBvpqdUKqWjehZvrDTJ7ExtYRt+7+9jkVxZ0aaHXGkis7goUIyuTWxL4ksl1iALpxdd&#10;xHHvW1pniLww93cwSytE/HyyRnHPv0qHQqJbBOvTl1PJdXt9XLOhtJBl2HTGR9ayLGHxBC0UStey&#10;26sTGJCTt9RzX0NfL4ZudGkYS2GUAJIx830rET/hGFVEa3t93cgdK6qErRtY8uvHmldHk91fFdFh&#10;E2halGCGBCQlunv2rlvtls1y/l/2uJN/ANswGPrivoV204WmoJFfacQFGQYwf51zH2jWTeeJ4Xh8&#10;OtAroYJFt1z75rZeSZyzg9DltLETaQpj11NwHJkXac9+tPlS7k1NNmqnCSAHBwOa66OHw7JY3K3X&#10;gz94wGJo324I9hWLf2VssUvlavINwPy9/bmk4Sk0ZOJFJoPiZ3gaLxDpOCAdzSjHNK+kazDEvm/F&#10;TTdwH3Y1GBWGbbUhZSD7Zqed/wAuJDUiR3ogwZr0tjqxNa/VWidDf+wX7aQqt4xswT/y12j+VXLH&#10;TbhMtcfGC2uFA+WMQBf1rmJnvFsh89wzAcLuqCL+1WxuF3y3TJGKp0Z90VGUVuj0e3gsljdnvNPz&#10;v6EA4rct5r8RxpFfaD5TLwTEua8rH2tVhzeXJO31NOW41FBE63dyMP0ya5amFqPqdEa1NdD0uW4u&#10;4tQJXT9JefaQHEIxg9ar6FNqFp8TLa4TEURuTujX7uW68e9cwmpMfD1yz3UqyYHBHNVY9UkWSJ3v&#10;TsP38jp6VzLCVUayr02tj6CvpWVY43+HD3RvLYsjjOE75rFTSrl4oWNqyMshZVCdfapdD1+4ufh1&#10;oKx6pYGa1iZUfAJKmtmzm8UTIzJ4j09UUnfuVRj860d1ozjW9ylcXXjttN0Oyt/FPh+yjkRo7h/s&#10;a71TpndjNchrV5ouiX/w2s9G8Sza1qMupYubuaPbHbM55zng4rtrp7cG4E3ibT2f+J1kHH5VwHif&#10;xB4JtNFjtH+E8GohpAZ7sOEKEdACMEmtKTex5GPwyXvoseONFv5P+EWvPEf7YugxRRaQWgtrJFG0&#10;uM42qe1cLpHgfxNdeFdPutPQXMFzduI7+6uxGJFz94KT29hXSaFffBi81Brm/wDgz8Qp82LHyXjk&#10;dV2DgD2aodRuNG1mw02a5+LNx4T0exmkjtNOhmKuq5xkgHkn09674xcVueL7aS0VxIfh78RrTxIF&#10;tPG3gK+fch8p72P5s9RkntU/ivw1Fb6FqM2px6JHNEsWVsSsxOfvcJnpVmMfs123hPwzHbfHr4hX&#10;+pGfyp5pLmRPNaTgEHjG3NaOm2HhLw/8VbK30b48Xeva5JCJDo1+uYZN4yAZG+XK/WlKTTVmZ4jG&#10;VI7JnkDaRbzaxZQWPhLWp1mhzBLLZMgkwOc5HGKw9U0CaKcC48M20ecgbWHJFe9eIrz41TL8RbnV&#10;/jP8M/DljaRqI4LCKN5CH/hAXnNeVSeFfiddy+EprfxHqWoW17I7WktwDE8o6k7W7VtCtbdl0cXU&#10;3k9Dho9A0EafLJceLvswGdoiiMjfiB0qODw1p11bqLO6uZpTIdsj5XcPp2r0z/hHvFuheHfEF7N/&#10;wj0RfZ56vcpKW+i84rl7u+1L7TYS2sMkbTE/OqYA98Voq19j0o4mTV07nN3vg7Vbe2Zw1yp8s7gI&#10;yQfxFcVLa63bPcI1lcMhJxjvXtdnrfiGDTZUn+IN1NuB4+ybxz24Fblpf+FTpE82pfDOyc+WTu27&#10;TIe2Bx1pxqvqaLFNbnzOs94rMN7g56EVIt1MBnyk6+vWvoCGz+G2pmc3Pw3bSd9yRG6zAgjsSvbN&#10;c7q/hz4cpr11bW3i+485IQdw5Q59+la+2RccXFvY8tgumZJSYFUA8nNXEksXjGLpSfc10MPhK9lm&#10;1FbfWbaYAngsFJrAv9B1e3vNv9n3mRnJQFh+lVGon1OiMkyWMAq/76I4U9DVTYY1mPltgy5Py1m+&#10;VqsSygJd4DZ5BqzFqE5sJY5IoiB0J61pcotoI/tgk8vI2YwKu2V9qEMl1HHenY2cccjPvWOlxC8y&#10;jkDHcVbVUJlBugTnnBpPUDsNI8UeObKTEXi8yqJc+XN8wA9Oa9X0zxZ4H1WK3t9T0O2sr1kCtnhG&#10;b1B96+eAkSvKVvHzuGR61JIY2nGbVwSg8srwSe9RKmnsWptH2Jox1jStQtprHxBNcWLDcYN24BfY&#10;17jo+q6TqfhmB4LiBZolIljJwyn6d6/P3w54s8ZaTcxJ5S31juwYZ3OcdwDX0B4S13Sr7ydU0uf7&#10;Pcwyf6bpzP8APFnvj+IH2rknSlE6YzTR9G+UMyKX/Go2RBHLmRcg1S0+6S90CCRLsghP3keOc1ZI&#10;/dyDzGP1rK5aGcbjxQNuOUoKHyz1z3phzvbg8UwLSYz04xViMZk/GqKMNp+vSriMNoAfgn8qtMC6&#10;Adyc9qmVRg8Hk1CjKYo+T+NWUK5QY61QB/AAY+KTHFPZW248xMA9Kb/Fx17UAN5wfl603+L/AFbe&#10;5qTuDnoadng80AMPMagVH/E3NSMw8vGe9QsRvB5zigCVWAAyvbmkLJtPHU8VBx8/Peo2Y4YEjGaA&#10;J2dcDimDGGNQ+2alQruoAQ7i4ww5pjEBTkd6lIBDHcKZtUswGfegBvy5OYyfSpABtJI9KUIQvJFH&#10;y4+906UAGV3L8hx6UvymI81ET8/I47UgbMjjHHagB+BjnGO1SgDYw2+mKau0xP8AJ3HGakLYMY4z&#10;igBhACv+64+tMONikelPZly3LfSoyT8+BQA0l9qZjB60vO1cN2pTnb16U3/loMMCKAHY6ZQYPWl2&#10;j5sPT1A8k5PeozjePlNACksJCMdV/Ko8fKQHHWnESYOSacAAytnOBzQA0fdP05pONnANOz8rZjHW&#10;g+4FAhB5m/PGO9SAsFJI4pueGGaaxO9R1GPyoAduzJwTS7l5BYZqEH524GKDjLnZRYdyXPznjNRN&#10;nDYUdeKcDkcCpMDa3yZ9KBFcl90Z3jpzThjPNSMqlCdnA7Cm4O0fL+tMBvzZbmnjkEe1JztIxjBo&#10;O7LYzQFh38B4oXPcd6QBiJTvQYIx70/gSr8+MDmgB21wrlkHNQHOHHvxUzP+6YGQkVD36tz+lMQd&#10;l+XtSbflXrwaU/eX2NODDzCeelIYHAVf3dNGMnrzSMQZHIc8Y7UAth8kdRQAp4OcCm9V6UMFMi89&#10;P1pQDtGaBC/Nn7/Q08lyG+XjFNG3Y+c9qdxtwGJ4oGM+bGdlBDZ+5x3p2Dt4wOaUEDquaaEQ5fCZ&#10;B9uKXJw2McipGIKtwMZqHA+b5e1AyWNlAwRkUwkGZgQMZpnO08ED0pQrbWNICY/8s8f3aXcuXHmD&#10;oOKYM4/nQR+8HyjNCAkBPHFB+8gMeeKZ8xL9RjvShiGbj8aAAj2NN28etP6lqO5wKAGhflA28Aet&#10;B2+WOadk8/KeKQ7MdRnH50AMOfl5GAOlBK85OT2qFvM3jCkLnmnHG/PXj8qAHZPPFN529CeeaZiT&#10;zSNvyk8GpRhXAz25piAgEHgZxSADZLwOven9nwx7UEfKR3xQAzB25DLRxg5GKci5XPI5qYIvHJpD&#10;sQ8djTDjaeOtTuu3OVHXpUeOfu00Ijw2eG42nNC48sfL361IRz9KBncnyDHegBu995/fAYNTrI2c&#10;Ejp0FZ8i5UAhqRUlEpJlPA4qSzTaSNljIPOOaTcuZOPSqecSgAckVJkDkxHmgZbHVRtBwKeCBu/d&#10;R/XFVVlQIflPWn7zgEJ16UAOJyWIHJpnBkOQadk4+8KPl3Rgy9RQAhVQfuDI701uSPlP50/jdyxp&#10;CPlbn6UAMwuRyKiYDdJ8g61Nx/epMLnOTzQIYqpuY+WOlSc4+90HpTjt5BT8c0wnqQx/KgBBjyup&#10;qJxnHznr6VNzkcinYARMN2oAq8gNyeBxQpO0/MeRUyhS0mQRTCq7V6daAGDPmcJUyEfvMuAcelIq&#10;t5jgYppC+YOOhoAmynkkiQZz0puR5fU8iq2G+1kq2Tjp2qcbgRkLn+VIYrdPwqLa25jn0p+MkZar&#10;USLkAyD60wKpV8Ac1Iq/uzk96lOPtRXzR1pDt3jgZzSAQhc9BTCQDINvOOKmYDy924cVEVzvbf3o&#10;AYCdh+fHPWpAyB3BOcr1pjcBBnOaaceYBigROP8AV9cn+VRNn5PlPXk0p6GgE/KCvHrmmAYO846g&#10;U9VG1smnD75Ge1N6OeaQCdM4/CgZxJnsetIx+6A1NJJRRk4z1pgSYG7/AFX607aCjnHFRKfu896m&#10;7j5sUgsRMmOPlwfamAJz8w/CpWIJ6Uz+E/u/xoAjA+8QKlBGKacZNIOuAOaAJs9OKeNvkykg/nVY&#10;sRs+fPPTFKJBlhnr3oC5N2Xg0hAKn5qi3OZFBY+1PBO4nFAXJQgzk4GD3NOGdyksOOwqPrKRk/Sl&#10;ZsEDaOnHNIAfb5rfL71A+zy1BfOT0p24lxwKicZPbOOKYC5+bIHbp6U4OAhz1qPaQmdxznoKRwdy&#10;cdqAF3HccMakB6n2qIriNOOalUDj5hmgQAHe37rPIrk/EonGPkdmS4jxx1BNdtEhKsAQfmziuX8S&#10;TLDaSboI2kYjYPTFY19Y2OjDS5ZGnHcWCeGoY/s8bP8AZE+THOcVVjupFttTI08AKnA29BXCx6pL&#10;CYJ7m8jBMg69AB2rX1DxL4c/sWyMcihniwyqteHUXKz36cnIzL3W9mv6eYtRuQ73QGADhvUV6Dpu&#10;sL/oubX5TbguhHX1ryCS80t2t5o7SA7Jt2GAH4V01trunPc6eV8OfZysYGzqPr+Nc7lynXGnzHuW&#10;leJtHFvfRL4etnh7oYsMnqc965fUJfDz/E/R77TdP8lfPzcBl4kb6VxH9r276ghSVFbyznCAU631&#10;OJtN1ZjaL5iOecYpOrd3LjQaPV7a/tpvG0k0umwHdsBYLgAewrtr1PC82nIp022wbcYOe9fO1nr8&#10;SQATTSdTtIQ8Vop4hmkVQmqXBQNxkYo9t0NFSZ6/Z+F7SWKeSOJCo3NgNjiua1HTnF1PHbWryRhi&#10;MDrx1rAtvF+uwWZMF3LuVNo9MGtPR/EEY1+OS/1RYVlYktsyqk/41XMrEpMbFo+iOjrPYOkjKQrh&#10;z8p+lY2oaLqdotuUuXkG8kEeldtcy6Xc3krWmqwsCcow7/hUEd4IlMd02758KhGat1mupMqEZ9Dg&#10;gbtZbZXsyBs65rQha3Fn8wXcSeK7ZbLRLi7crAyM0eenFYmp6ZHAikW7kluMdMV1UcwezOGvlUZa&#10;x3MmNUBJV2PzVJINyk8YqpLcCMQZspF+TrU9tPFKmNgwTzmvUp141NmeLWws6T1Q0R7sfKMgetVn&#10;jZWlzitQodybRnFMcBpBuXBxWxyNGaQuxSAenNRbSWkJVcDvWi4hFs4HXvVUYKudvfrTsQU9rEvh&#10;AcdOaZz5v3B+FWXHzHDYOKiwAo9amwyMgbidhyfelXaI2+QdaCTjpUREhx8maAHFm837oxVqIn7L&#10;dHbyF4zVPCZGWGc881acwR6NdSSykRi2LZx6UpMErniHxjvzB4L8FWXn5a+u5NwB6Kor5osVEVvE&#10;vJPnsc13HxB1ptS+PGhr+8MVsZlVQchRXLRxMISx5/enHNd1FWgiK2mhMoQy7hLghT1oK5jXfIjf&#10;N0xTCo4OTTTuyetaHOWQcInypz+lMJDvIiqS3GAKT5hEvA4Wo0eWO5idMZ3+lMY/7NPgfuHBUE4q&#10;OPaPPGCSDVqW7ui0ICqCY+eKpqH3MSoyWzmkFiXgoMtSDv8ANg54o2ykMDFkY4Oajw42YjYYPBzQ&#10;Bu6bexQW+qRTeHI7jzU4fdjyv8azpJ5DfYC4QSEquKo7pBJEWGRnnFWA8Xlg+XjHeiwhzyl5MmMj&#10;jFViSJidh+91zTnZQF+YYJp3y/KCOSKYFiORFaP93k+tRXJjZsqoznkCohuGeRnPepRBdGIOsDEE&#10;/Lt5pDKhVjIODy3pUyqyz3OMZCCrcEFy14q+R8xXgHirkKWSjUEuQEYqcNnqR0ptiM1SpjXnnnNW&#10;EuZo9Pul3ghlwKo7tszDfn96cccYqwRbvaPlucUhkSx+YwzMcluOaSSCZJmUzEhetPTAdPn4HSrl&#10;vc22b2KWz3h0wGJ5BpiMefZ9nk/dk7U9araBafbPHUCpCpP25VVM9Mmort2XUdQQTbfkOPavT/hL&#10;oc8viq4u3tZQkI81y3AOTxzSbsjWmrnrktnHp/w7FtHdnc1knTjHHNeaXzI0l2WUgqw+tel+IZ9+&#10;t3aiL7qY47AV5rd7XkjwBkzn8cVEJcx6cIJRsZiDd5zBCB5Z49qpBoGU+UZNxkIPFdilqDYWgWzT&#10;eYvzqNdLf7RDttSpaToq8GqVjOcbbI5GRSkEweXrCeAOlcZuuV1i4HnMA0h7da9Y8QWS22k2zPGq&#10;74+SepxXlsnz6gWXGFfAqzhraJMdtJL/ACqeKq7JlLbo3bL9QKtHeGbB5xW/pL2p0e/WbSYZC+Pm&#10;PbFBgc3scgE2hK4yfatfTo7ZvMlEQJj7Gr0q2gN0Bbrgr8oz0rPgKoLs7iCzcUikXTewx6pdySMI&#10;0S1ZRx61wlxcSbblFPy/bCyHHJya6i8WD7FM0twnzxEr+FcmpUzI2BgSnafpTihS2Lcsdx/ZcM6F&#10;sLH8ynvWZFIGLsLZg2/Brfgn3zXCPHGEMOOKyfLaPxDGTCfLM5INaXM7Fu1uUjnkSW2J3jjNa8n2&#10;H7BGsN225o8/Q+lRao/gu48K2DW/iaVL+KPDxtEQCRWTYzFoMGRfNT9RWbVyiixuItbmMiAAzDqK&#10;6p2lufDTgSBkWMbAevvXPaokklsshjOF4PFRaRdyxXUSyXP7stwM0MCclRLcIFyExV22hme3uWWD&#10;JCiq935b607Rqqg84B61age8WKQo6jkY5pgMZJNoyrZ3dKpX4iOmxO8WzYMk59K12d2mQNIN5xwB&#10;VS/t3lsRFs3ZHPOKBmJdzxT6Lok0F/lyhSRNvTFU9Ouri28Q7GtGaN+3SmRA2GtmCaItGxLRtjp7&#10;VWv55pszrCFw+EAGOBSEegW8ibrKQWsJRn+YH+EV0r2VhPo9tNBZIUJG9V4ryrSb8SWt3E8rK/lc&#10;c101jq2o2elyRGdpYTJ0xzTuM1tZ0nU5NJmltrAGOCMEr1JrmbEXbzgvcbGgbiMDG6uvGs3LeHH8&#10;nU0CkgMpHIzU1pYW0l2joq+Y4DOvY0hGhYa3c2/w48UWzwOPO2bZW6x49PrXcWF7o4/Zp8R3P9q6&#10;Ulwtuwl3yKGyRxgHnmuCvLKSQRRjy/lYZX1xUmqeGU/4QPSr6SyvhHkBmEpC57ZXoaLXA5qxW5l1&#10;e8ld32B2K+9JqNyxtLZPLJUSN+lWLK7t7fRtYjljZXWM7CR1HauXkuBMbrbcAkzHGO1NIEdP4Xlm&#10;bxTqFybaNfJiIjH161avdQgl1DxIpkUMrfKCec/Wuf0yZ4LPV8XRLtAQB61TtbeZrq6lkLEecxYk&#10;9c0+o7Fu2vdUM9yC7gK+A3XIp9wxd4gZm27T8opQI8x7IMAZpJNy+YfJGSnBoY7ECrGtqmLgnr17&#10;VlXtyq20mwnc3HXrU80ijT5iXxycCuaZLma4viHUAD5QTUvUGVLl5vOtdsjFtx/WtLR7Z5fEdqBB&#10;Id06s+B6VlwJeteSKbXewkwBnFemeHVEFnqJk0yJQ0Qy5HIpMm5v3chksNPj24WOEAKPaqXlnco8&#10;wcCpGYG6J3HBPAp67SJjsb86oCvKk8Ulntzhj0rb01t2oWYYrgRljntjms/azBMnJA4NMZ5o4crc&#10;KrH5R7A9aW4MzdeuI7lNSmEhKCcqhPtWd4cufJ1SLfMCGukDfQ1FrKTxPYIYUERUlSD3NUdKaNNT&#10;jLn5ftA609BpaHqeqeQniK4WOZCv2dG49xWfHIhcAknjtVzVbexTwv4TuY5mZp4MnBzjFYsb7SrB&#10;gDjripsFzqNNkZb61YXDdSK8r8bpHF8U0lMTATrnjoea9At51V4f3oJLdcVy3xAi36X4TuBEhIcj&#10;NNKw0zi3EbWsRWP+HkZqr8oZgV4xUkDKLEDfnIH4Ujq2wHj8KYkiNGI+YSt9/pUsyhlVhDgleD2q&#10;IZEEv7jINTwySCxnj8rIPTPUUAVrS61K2vHkhLq+CN2eMe4qS2mmm12R2T949xuwPUGkkUDjI5FQ&#10;RGeK9gcHP73r9aAsepQSFrTT2E+0iIBvatF2UWMhEakbM7qwdOCv4XDbc/OOM10Pk3S6VA50xhG8&#10;fyt1BqbroKNzKinhIuT9mLfNgU9/mRMEAA9qUx2yhMLtLMc00tAHALkZoQyUOCsIIHHp2pwRtxKr&#10;kgg0LbSvBI0K7yFzimKLsKoJIJJBFAWL+6eXarKBtXjms2TzVeYbeAe9RSf2jHewZuXGW44q68V4&#10;Y0MkKkFRzRYZQVssD2JqdViIbA5B71FJEyvIABjHFQxtMsj7m43cGmBf2/PGTxx1zSSMAYhvYihm&#10;ZrcBQSSRj2qKdLmNLbeoOV4xSEGTkc//AFqT+JvwoUgxZKke1O+U20g5z2pjJUKtE48oZA4qAiTJ&#10;+Yjn0pkbMtxBnu3Wrc5yVIPYdBQIpllA+/WvYtbNaTq1vnP8R7VnIkfzhlByegNadqiBZN0mM47d&#10;aAHzxQLLaANyRyaqzrC0cYEoyP1rSupLM6RcBCm4LySa55LiMTOrqeG61KBiFWF8g5wXGKsycSSf&#10;L/CKmke2e0iKxlSFqmWZg5BHFMAHThTwelK/3SRH+FIpBiB3AnNLzk4FACAnCcVZhQPqKL5Y5I4q&#10;sQ3PzdBUsJlMsbJKAyvnNNgO1O3uYL2xBik2t7dargsAuFH0rRuru4lgt0Z0IC9xWcPuk55JqYvQ&#10;CRpJDGo46dKmgkZCTlc49Kr/ACBAGJ56Uo7emOtAgnKyOPl781NAqhGG7t1qA524zmgEg/fOccDN&#10;MZLLt35CnFNT7w/nSIZNsyvH16VIu3y/uEYpCJAT2J96mjYiWPaw696rAjHqaljZw5JiJG4YIHSm&#10;NGl4shsW+GPgC8iWOOaO8IkTP619jfCKUP8Asj6MgfJhTGPTNfG+vQyv8HbmRA4RZEyPr719L/s8&#10;3rT/AAI+Jlq03Npdx8HqAV4rnrfCa01uexyMMtgd6jycJjHelbBnb/eNLj92vy965jUcg+fljzTz&#10;jL8d6acBD3/pUO8BfvEnHFMCckYI2k8ULtwcuMZqqXPyDknPWhySq8sOaLgTyvCHkwB92qwYlS2w&#10;9eBTghL5LDpUmAEHCCgBvzbU+vNScZI60zjrnmoyw3Pg80AT7QYDwRzTOc9Kj3Nsx5hA9KaZQFXn&#10;j1ouBbXAc8CmnO1+mMVCH4B3LnHSmmUYPHPai4Exx5fWm5AdiFGcVAWPmgZIz7VID+8ZWAGRwaAH&#10;gN5fIGc08Z29OKjB5T5gTmnFwSx24OBTAcwHk9QcmoRkMcRHpzUgkTDABjStt2sQwBNDAiP3SQBS&#10;ZG1uPpSnJ4BzTSfnoAduGaj3YZfrR/FJ83pShQSDzSAlR4hIxbBHpT9y73IChSOKr7FOMk5JqR0I&#10;jj4A44p2AazHdjaOagboealwN3NCIWZvT1oAai99vapQDsJwDS7dsY+cGgtwMAUgEbO6PjHFHdqU&#10;5wcij5djEnmgCM4Mi5Y1JkbW70fLhDnNA2eUeFFADCX2/eP19KUFtrZPOaXAwaPqKYB/y0YkdqQn&#10;5jhM8+tGAWUZ5qQKnz9uKAIGLktlSPegZ2npxUuDlske1Ox8vIA5oAhH3hzQRy3apCoyv0NGCEHr&#10;nrQBCM73weopMN+8yPSpCMPTRgE8UAGAFX6UvOxznNH/AC0Hy9vWmno/GMilYBwYfLlOtLxg8ik4&#10;3YKduKUAeU2QKdgE3KD905pQT5fTjNRsD5ifN61KgO3hTQAgzvzuJGKUnBbin4HPFAUkr8o/OgBV&#10;3bVO7oeaUlctgUoU4+5n8aTHDfIBSAc3KDBqP+EfOCakAGSCOtMKDK5BoQERDbj+7P504KuBwc96&#10;f0YDPOKMnZLluvtTAY333ApPl8tsoM+tB9CKVdvlt8o6etADcNnoPrTucYLDHalJPlA5Gc0D7vvi&#10;gAIHlg+tN7tSj7jjOSDTOjHmkMkAYheRSsG8sneetIuOMjmhjwwK9+KAGMchxx2xTA2EfnJp235h&#10;8wpcDnihCEVsF/3dG8bj8ppDjK81Ed2UJXjdTGW/lOOmaUmHY5HB71CCMYwRTCSfN+UdKAAt+9xu&#10;J4pwB8pcnnNRqMGM8ZqfPy/cA96AuJg+fxLxtoD/ACSf7wo6sO1Rsvyvx2oAV5ANw83sKYLhsyDc&#10;dox+NQEOZQSh5pwjG/mNuRxRYCwsha5VkyBjpVwMSrZfnNU41UbvkAqTIyOKAuT95OOc03nI+ccU&#10;1SxduO1NIG8kA5z60DHZ/eRgDtzTvTpntTORxs7UhJwcAfnQBIRxJ8vaowAR0B560obKjvUnAkT5&#10;B0oAegHyYJzinnJZuTxUe7gDI9vanKSATkZoAZIjEId3ANAzswPSl+84G4+4pykeY37vgUAG0bk+&#10;fHHNOJ+TOBRgeZjJxihvun5uKADfhlO0nnrUk5BttP5cZmUnn3qs2TDjHOak+YxRkrnawxQB8l/t&#10;FceNdAYYBaFAPb1ryjw/5Qt7N0uUUpCCTnnIFeu/tBxiTxH4BcS8DIYflXz/AG0Gsvq8CWbupMWO&#10;D1qIq589mkbt27HtHhiV7rxvaSmMnZdAbz1HNfTdlDcItpi5Rh5ClSG618h+H7y806+soLiFVkMn&#10;zE8ZzX1B4Vnup/DllKS5VfuDd61Kg07nlZPOUa7TOQ+J3hhL3RrrVLWBFvI7bMqqOJlHf2Ir560+&#10;7j+z3sFxcMJYZSrBz09q+4bqNm026R40bfFgDtzXxJ43sYLT9obxtbNayRiS5V1wMdeatRTPczXD&#10;e0ipIY0dzda7otvC++RixCYyQB6V6X4QPiDTPFfhidTfRtKJFCBT869GBXvXlsAvYLzRL2w8TxxX&#10;Nq4K7xwQOqnPr0r0p/Fdzd+EfD93bwafZ6tZTrmFlyh/vY9Q9VKCS03Pmp4aDTd7NH0No+rWc88N&#10;uYowxckqeCCevFdS8Sgs32nKgDjHWvn1Na0678OWmsWSJa6nayx/bbIsBz3K+oavfPD+o6bqXwy0&#10;i6t1Tc1riePuj45zRDY9vJcd7ROm90ch4p0C0u9CunSOIs8ZOQOc+1fNus6deWuoXsckcgxJwSOu&#10;K+w1BxcxktgSZGa4nxXoNpqGg3jpBCs6jOQPvYr0MJi3Te+h6uKwqqLzPliIPh/mxxjntTgqAkiM&#10;EhvStzUtNurTWJFljkwXwCBwaynVQj4evqKOIU0j5ytRcGyZGi2qSNuPWkMy+fLt4z7VVJcx8OCA&#10;aaSxcnYBxXpRmedKlqXUlyAC+ec5Par8c0fkjDDjtWFuYblCnkdalikZV6nGfSrVQl0joI3XIO/k&#10;A9RUEs6DazOcYPIrIF0/nrkHA7+tQy3KSs+2MgDgis6uJVONy6eH5pGdqNzcSTyLFPNjnJqrZWxN&#10;yjNFzu+8avGS0UP+4G4mmiVN8eHIyO1eLWrTqb7Hq0qcKe25qeVYrAN12M46VPZWkU+qQxo/HmDd&#10;x2qlCsTq5eZcKpzXU+FIjL498OokQ+e7I49KyVoxbY+Zzkkj6I8AaPbQaDps7WlqAEOwsvWvRZZL&#10;fa4Ok6SwHYwjpVOyhEPg7RIiFHl2o6etRMym8jLK2PTNfOYis6kmz6WhTUIpHN+L5vC8Pwl8U3M3&#10;hDSiosT5gWIA57YPavzw8Qtu+IesTqGC3FwxRc9uwr9JNTs9GvfDutW88CvHPZsjoenPAP4V8P8A&#10;xG8Nrp3iLULZPM/dXxaNyPvIen5VlCSvqFdPk0R53o1ne3d1FBFZSSSeQ7YVc7QOSah1zQNStdA8&#10;Nag1neGC5upEYuhCyFeoOehHbPWux+H+ojTvinAs1jEUuHRHdhnaf8PWvoHxvZ/2l8I/E0EWm2ss&#10;T6aJBDGoBDAZBXHQ12KN1dHjRqNS1Ph5jG2tRRx2rDaOB9a92+HWg3VyFP2f7iDHq2f8K8ltbRk8&#10;ZwxPA53X6qHK4JwcYI7Yr6u8OvbaVefBOBLUmTU2kBcfw4HFcmKr8kW+wq1ZOUY9z0Pwtpd3bax8&#10;96hSKI+UT/DnrXo1sZDex7ZDu38msO3SVbu9jZsMuCxB9a3oHhi025kISONEJeRj2r56VX2l2fS0&#10;MMqMUl1Ns4cwAXKCNCN7E9T6V4t8UPifaaTbXOieH5rebV3tik9zF8yWKnggY4Ln9K8/+KHxFne+&#10;uNG8PzyJLhkuLqNuIgeDgj+I/pXhtlZMNzG8llleUvJLIdzsx6kk813YbCc9nJWRVSpbRDLmXWr3&#10;VIJby5vJH+0M6+a+4hj1ZiepNalnCvlzL9nc8ddnWtGG1jitHllvY1X/AGu/0rH1PWSlvfQ2ttAC&#10;0eGfHSvWhTS0ijmlLqydrnSrcTmW4TKKTjqa5ubU9ZvDMLXTZYI2ZlVgcHHespI5Jnu5Jb0kh8kM&#10;etWVuyluyJFGnzADH8P/AOuupU7bmLmWIbO3hFj5l/cs4ck75C3J+tW4p5Y9QvGiiDOpXYwHAFUr&#10;a11K5ur5w6hFTq7461pQ6j4W0zTWS68q5YAlo43BJPpmrS1Iex9ZfAG+8O6RH8Udb1TTtNkS6tIQ&#10;ssjAMrIc7VJ7MfSvB/jf41m8QftVeIrm4j0m3t7C32QW0DAiND05HUkcmvKLjVvG3iHVLDSNI8Ma&#10;4ttHva3srRjhFHLM7D+tc4mg+IP+ErtrafSgJJZXzJJMMpt+8WGc8e45qZVI3uyPbckeW4SarAPt&#10;SQ6UJC7EgucFarS/8JHcadYs8GsJEc+VmFlUj/ePH616x4X8H6IfHngC9v7G5uNEtrl5Lm5bMZvJ&#10;EORGik52g8EivdBqfge7164vvE9n4U07w5YRD7NolhEpluDH/qwSOfm7isJ4lNaHDPFwWkdWfJ2l&#10;eDfH18+hfZvhvrbrcufJnm+SNh67jxgV31l4Q+HmnXepQ+IPiDqEt7BFma1s4W2qx6AN/FivVtZ8&#10;f+IdZOr22m/CJ7bT9qR2NhZQlGjjThSWHIyOtc7aNrlnqvinVPEGi+GIERYVs4WkSR8njLDJJx71&#10;wVMTK++h5OIx9WT5U7I2NA8EeBL/AOHl9qd38Khp+krGwXUry4EbTY6FUY9u/HNXrHRfhWmr+FbL&#10;w34B8SeKtauGkNxfCIrBAF+7yDgBe/rXI3+sx6p8QtHi1XxX4m1DTLFUNtp1jEyRsG5+cJwAPUiv&#10;Yf8AhYdhpXwi0fRPCX7L+nW9/f25DXKAfu0HDZkHTPvWfNKo7rZbmFOrKzTnr8xJ/h5rl/4bi1DW&#10;df0qJNNgllNot8FN3t5CAZGNvT3ry6O18c3Ml3fW/wAM9J07TjqJS38ycFnEZ6ge9Jeaj8QL/X7e&#10;FvhvqwmllKxAakxiUnh2LZ2+9UL3T/FcXiHwxa33xgja2s1fyvJnwiF+o4OG21E46WTCM7Pe5R8Q&#10;aT4lvbf4g3t9r8NmkC2wtEtpflf1O1aZ4csNKtvNubvx5qkyLb5Nrz+9btz2q3qsVrZXXheNfiLd&#10;3sd5GzMxB2oR29KzJ51FrAEsy5BPGOuKcFJRsz0sO3KPqa9zc6jcQag48H3MUJB2bFJAA6GuE0qY&#10;xeOfHa3EVw4nnj8lnUjaR2Ga7Ox13xPDYbF023ELA7UaPOAKxyLq++IcV1JBCsaSgiNUxnFaWaO9&#10;QVj3Fbaxu/gX8OZNZ8OHVzFBIbeGHKC1HYkDg8URa9caF4C8vw5+zjocV9qNyEk1W7HmvGB0VIjy&#10;Pyqx4R1aK40HxdaxGCCQ2GImdQRG6jj8DVGJb+Ozmubv4q20fiBtYCWkQtcwQKWwG9DnrXI6jTUb&#10;9Tz8Tg+ROcVdm2LD4lNoV5qusfEbwLoQa3V5by4Kbnz3WHqPwFcHq2vhfEnw7itv2j9Z1qa1uJPJ&#10;do2hghZv9nhWzXo8Xhn4bT+LdXTX/wBpvVNd1dNN3XEMl35dtBvHBTPynae1eF3TeFrL4z+KdG+y&#10;W/iqN2l+xS26iIWZPTc6kA7fWteVrZ6HnUFKXxRsegX+i+LdY0WbXPHH7Smj6TpGnGM6bFY3QDSt&#10;1BEa9/wzXb65e2Wpfsi6k0/iDRF00wwRLrcKp9oZF4BYD5gceteJW2geBbfw7pVz4n/abv4WDTvH&#10;o0Evn567EPJA9Oldxog+G5/Z08di9vW0K0vdRTYDciUyBDxiPJClhVwWjvujnxCkpK10h1n4S0S+&#10;8E6GdN/bT1y4srVQLmZJijQlumVB5H4VBf8Ah3wlaJCunftb+IdSFvg6m7zuskRbptGdxH51NZ+I&#10;fg9ZadqlvpnwS8TXHnwost3ET1AwJNidcdeayPEmq+Abex8L22g/DPxDr3iPUIDJPqdzC8ENsF6K&#10;U4DbO+eKl861uZxXOrLr5lbW9e+HVl4f+HtsLTxv4i2GVjLNPJbGI5zjJwX9utY+meIvhpd/Gvwf&#10;LP8As9+OrGzXT7j7UITIzTMFynzjnmsZ77U7rx74L/t34a33iOZLn91Y2VsYUtyvZigGR9eK9T8a&#10;a1rtl8Lvh9qFrB8PtGW5hCvp8NrHNJEqdsDJz61dNJq7VzpoUIw3erRzGi+JdEh8c6idK/Zk13R3&#10;vdVaMalcb5ZEjz1JbJ5Fema1qPwut7/4dWn9geMvENw1m814gMhjilHKsRnsecV41D4o8b6hqnhe&#10;1tfhxBNNdk+TI1r5attGSTxxXt1tceLdO/Zg8f3j/CTwppF6s0XlXkjJNLPjrtTrUVLxV7HdNKlD&#10;R69Dx7xtd6HJL8P7+8+AWrX11eyzCNn3wpGsR+VcHuP1qTwveyXaa+X0PUbfG0CJomCIB2DHg1ty&#10;f8LG8Q6fY6n4h8WaBZ6BbXUZt1eNIZWI6kJw3P0q5rNx4om8b6TYaZcaJfWT6fH5XlIsflxqOWZh&#10;joK8PF05uNo/ee3k+KnzR5ndMlaW3hhhL6jDs3+tZtzreiot7nVUQImflOT+QrKuY7GZZoU1V7gp&#10;KVkKHhWHUfgaz10mxjuo5BpTs7t8wY5Fc1GhdLmep9XKs+iuSP4oUq6weE9TlRpB87pgfhVpLyG7&#10;srpLjwVbbXi5RlGfzrbSwiXwhcSJBakqn3NgGKwrea5U3SHw2wJYhWI6160PZr4XqkZ883utDhdT&#10;0Dw689zPbz61ZTLJkmKU8/hVa3stejezki+Ls84GPkkhwcfWu1vrDV5SXiuY422naMZFVLbSNdWB&#10;R/aqOSx524r1aOKio2ucVWi3K/QxRNqK6g/m6Esisn3x0BFMF9qaPKV02YfvflGe1a8mi+LQ823x&#10;vbFS52xlOlZlxa69ASJFRyO6itVUpy3ZlyyRrQ6gkts3n6OVJ27nzWhbahottrEU39hWsv7s43xg&#10;4NcuqXX2YZySe2OlSKJd0X+hZIPHGaxlTh0KhJo3NQ8S3kk8jwafZQMq4ULEMD8K5h7/AF6WXfNr&#10;MzFycNjGPyrYW3BOW09OV9KSdLJIbNf7Cny8oycGphTpw6lupKxjqW3Dfd3bnBJJY1MgElvIgeRl&#10;3cnFdAttA2p2n+iqF8gc46VpQ2EO8FZUwH9KJ16cTSlRqTZxf2UtNEEtZuH4O2t2LTp5LIkQxl1i&#10;ySFwTXUrAiqw8yLHoF5qyjJHLCVgwQvXsa5ZY1PSx1LAvuefu17Eki/Y7shZOME849aYL2NZnkOm&#10;XW4x4Ix0rrrkgXl+5tUO85IArJleEbT/AGEmT0O2uijVi0cdWnKLtsYMN66teEaXdHfnr2p0NxJ5&#10;LqbG4yXJya2CqMRjT1HI/hqysIIbNgMBOwrf2kEYKEn1MY3rCSKMibOOMLSvOhnRGUluCAetdBbw&#10;QCGUyWKkE/KdvIqRLHTpNX8xtN524471KqQG6bOf+0wKUJiThh1qeS5tmCEWkWdo6Cte40nTTbyF&#10;bh8ZJK4rEa0CS4WORQAchhTVWL6mTg0XI77w5HbAS+DvPb+/uxtp017ojW+5LdV3Jym3pWMY0aEk&#10;Q9WIJ7VALZjdEYOCueKu9+pNi3Jd6SVtdtvh+dy46VXae2xL8idsVWezuA0xW1LZYcCkNvMIy0kI&#10;AK8A9qcUn1HckxM8ilWTB6DFEsGYGEu0Lx0qBZwoIAcnd0Hake5fHzxMoPQ9avkEdD4Wks9N+Mfg&#10;Ca81e6jsJZmimbkgb+BkfWu28Z3ENrq+u2cHiC6MLbHDRyEfK/I5FeRyXMrxQeZAzIrZVsdMV1jX&#10;Wlz+FNHnlRpClsVuNzZzgcUnTT3Q1KxUSbS4rO3Avrwvt+Z2mJyT9aj+2eGYLQNq/hF7+JbjzUCv&#10;gkryAema5+I6PP4n05ktJhCl5iUFvu5NdfrVroltpPh2dPBwvY1K+ZbmTsatUoroYVffVn1PY/D2&#10;veINS+BHifU7NfhjoFimkyJAJIYWlZVX+71zivDo/Duu6hNoN5D4S1LWjfX1w0MiHZG2wnccdBWL&#10;Pper6h4hk/srwrLZwSW4zE2obEQY5+QkD9K6Kw1Hx7ouh6bp6/tHTWNrbh1RBZBgm/72H9653Dll&#10;dHhyoyhddTufCvgDV7qKCe++AkZjW6PlBJB95D7ehFXbbwiI/jv4y1fxBrejaXY2+nslrHFeK007&#10;4wvI5GKr6L4q8dweENE0/Rv2iYL66vb4xxGWMKtv5hwxYnp611kHgTSn1/UYb34/Q6zqcMSvcWb6&#10;hiPfKOSpOfuk1F7tt6HDip8qStd9Tg9H0TwFN8VbE33inxA7jUJZfmmeVLplJMasCSAKn8deLteC&#10;aFHLY2VjcWsEkEF1afcs4OgAReCzD8q5bxo8Phnx/aadonxbTVNVLEXqRxB47QP/AMsxJyCQOOvF&#10;c/B4f8ZXHgn4ganf+KE05La4hkSHHnyTsxyTgE1SStcw+r+0cXey7GbZaRqF1qOmXEniHxDLHO8k&#10;kTX0zqJT1Jw/FM1C4ljt7lWMRWElSqAcD8Ku6mfGOoXfgVL/AFrXL+C0dPsVvDZNbh1XqCQK6LVL&#10;3RpPCus29t+yFdWdxdtbRz3HnNJt2cbsDOMdTVQg7XWp2utCnZIpaZ4wgs/gtqVjpnwA0Wa8mlBf&#10;UrsjKjvgGuHu5dYu/EtrcX3j2O0DX0SR28FvvVCxxk4r1iOw+BVpHoi6l8dPEN7dDTt01laWLIGc&#10;j5U3eueKRPDniG7s5pdM+FOk6QHnxE17eqxMeeGwScHHNDko63NYVFJ2sQ6p4J8Mw+HryWb9rmzE&#10;lrp8DXLCLG7zBwFUHtVXQtF0W21Ca3bRdX1xLqwlltbhomjA2jP3v/r1asvAXxVuPinPCNI0DVGB&#10;j8qUakoUA9SV77etb+oaz4h8N/FCx0XVPF+l39na6VKXewtRKVdh9zcg4wTinGbdkZTlKN2jyRpd&#10;TlvL+4h8G6tYoNQkRSS2CFODXR6bB4il0fVLq0i0qZE2gmeRQXPfGTXP6n4h1e90zUoQTZwTaq/l&#10;B7bayRg9s9SRVQXVgttZKVv2hEWVCSEZYdyB61qdcJScUbjWtre+JZrJtFJ1FoWdYYIiwwOpJFcV&#10;rPhxVtppV0aRZBMRhgV344PB6YrV0nxXqem+IPEkmnauLe7uSqmaW23lAOwJz1roUv4L+e5vNc+I&#10;7KSPnaKDgk98CmpNM3VWUdeh4+9kfIkQ22yRU4A71gn7VDdyE+bncea+gZvCuuTaZcXdpo0E9nJg&#10;wzSOEadT3CnniuT1Xw/aKZol1QMRGC7Y79x+FaxqXOinXUjzmKfMMWYVC7gWOetXxJI14kv2mFY1&#10;j+Va6uLw5oT+Fr4QeNS9wIyWhZcDI9DXnF0lxDqU8TRXCmOcjBzg1qmbJpm4pka4UtOdi5Ktmrul&#10;6hf2niuxv9P1yeC6hc9D8sg7hh0IPvWVBLG9iFEAB28jNTQpEss2R97jOelN6jPrj4deNbC++y5v&#10;Ira9UgT25PBPdl9Qa+i4jHNYxyRQgkxAsAelfmTA89vqOnT2upTQ3EM26KRDjHsfUGvrn4SePILu&#10;3hsdS1VILtAF3N+WfcGuOrS5TphPQ95Yfux8hHXOetQ8FSe9aNwr/akJmjbdHu3L0IPQ1QdR5rsN&#10;3WsDUYB86+xqdSMsNw9qrt/qz8vOaVWG4ZTGehzQBpQkb4wXHU1eU/I2AM1kI6gqDnk8VeRl2sN3&#10;PrVpgXVJ2cvQx/dN+96e1VQx3D5s0hZiGwOtUBNuXB+cUhYBzxVY7vNA2kZHWpQD5a5YUADMxY49&#10;KTOU6gmggbhjvThjAOAPSgBg2/N81NKjIPpS9mHv1pV5Q/LxQA3HP3eacMYbCjFIcfLlhnmg42/c&#10;AoAlAj2vx2pDkFu1RncDHknGKASYDluc96AHsxwuDnjrUbE+W/y9KaSfNjBYAYoGNx4oAjOTIuB2&#10;pqbg8uQeOlWABzgDpxTwEFuS2w5NAFc79qkPjApVZxGfmJPrUhKlVwlRuDuA9elAEgPy9SSTTuhY&#10;GkA5XNOGNkmQeehoAaeo4zSALgZY0EHeuRTu/SgB4HyL81J/y0yDik5yRuOKTPzGgBTu3LnFO42n&#10;BJqPIyDg9KeDg9KAEP38c8mlxzQSN/T+GmB1Kud3fvRYB3rxTeq/e4NJngHZ696QE4X5QKAI8DzK&#10;cTyBzUmOCcD2o+TPT8adhCgc5wfzpecD580mev6UA5JJoAl/hPPbmmH/AFmPajI+Ybx9KP4TlqQC&#10;DHmUuDtfnjtRxu5JyacMYHyY/GgZHjpkE5NRuQZJTjgYqRs5Hz8elRYXzGGevemITHI+U8U8Z+bg&#10;UDdtwXzg0/Ax939aAG/LlOT3oOd2cUvGT0/Kkz8gGOvegCLOS/y9/Snj7vKdR61GwYSZ4PNOG7J4&#10;Pt7UWC5LhCw+UUd24pBncMkCn9YuQv1oQDD1bimq/wB4bCeaU/6xfrQPvMdgHpTEKSu8nB6UuQc4&#10;J6ikPQDb3p5IEI+VcgcUAMPBYFcnFMIzgA9KUEb1Jl6jn2pw2+XIenPFACBeTzRnbIAc9Kd3HPam&#10;t1oAdzgEYPHNNyTu+anDGxRnqKYSuOgpDDueaTPJ4prE5xgdKi+bLkg0ASlnynI69KeC2CSO1Vxn&#10;5cgZp3z+W2XPXii4FjLeWBk+9N43tx0FRgnecg9Kcei5PU9qLgKc5fgnpQFXAzng05Tg/dHTvTs8&#10;nC4ouFh21TkeZjjg1E6p8wwwx1pxI8o4J68GoyRtHPWgBQWDkbB055pc8tUYx5qg59jTjjd1xmmA&#10;7Izj1NOL4ZsEDnrmq4JEb/Pz2oGRG2ecn1oFcmZiQORkd6AfkKmQdetV+cfdPtS894mAoAsANl+e&#10;MClOBnihDlTwcAU7Ckk4NLUehBxkZANIQS0nPHFKATGeO/SpFPAwR06UihgQeajc5xSPnyl44BNS&#10;/wAWd5Ax+dI4YxxHaeOgFAFMtyw29elTDf5UfPT3pGU7+n0pmG3nBPI4oAssUCRkBs7eaarAhcqc&#10;9j6VCpfG11p43CNcJn2oGT9e1L1PU1CWk2HFux9qEL7sk49qAJeOf1pvBWgD5CcGnZAz81ACDrTS&#10;OetPXYS+DmnYT953OBQBGOq0vGxvkoOCjcUuCEXLE/hQAADJyvSjne37kYo9MMaMjzHDOTxSAVgD&#10;bgjOagCsQPnx81TZGaTem1vl/GmIQoBu4PQc0oUY+8c0pLlExggHmjPzjmkAHr9z9aTJAYfNz+lI&#10;+N4O7GO1HcHFADwDsHJpOM8E5ppPQUZO9sYoGSA8t8nX3pMr53CjrTMtlflFOAyWJc9O1AhW2Fzj&#10;HSoQOWxjrUgzh8Lxmkbbt6jrQFxBnAoJwq8HrTCRlcMeTTjuGcnPHFAXJQTsyTjioyzFASo/CkH+&#10;qbLk80nykjk9fyoAeBx0p38C8Un935v0p3y8cUAIB8p704N0Ge1IQuDh/wAKjbOeFzigBwYc8UhP&#10;3flzSfwfdNChfMJ3mgBw+8flNBVt4IPWlBGAN1LxzhqAsRTLxDwvA55qqvy3a5UkVccBkB5z6VHs&#10;JH3V6d6BDgQXyAAKfkiP72R2poTEbYkHXpThnn5s0DFV/mzt4xiomIM2NzYyec0p5puBvNAAAcqT&#10;JxmpRghuPoaaAdgAXjNPXbh/mOfSgBOAnI5NNH8PHepcfeO3tSAAIATk5pAIfuH5ev6U3tjaafxg&#10;/MKbyN/TOOKALETMttIVUlwh2ivK/El3cN4rWNt3yk7Se9enRE74j5nc9q5HxTp3nR29xFaDzAOc&#10;fxCsa6bWh0YZpS1ODuorG60AJLJhu4FZLWFslvAvm5AU9a20sp0dGYHFLMLXDK+B+7/OvMnC+57t&#10;Odjk2iiadUEq7VfkA1swImEPH3QFOOlQJb2R1BisjZMvrXR2+mXkjP5Y3gJzg1kqPNojeVfkVzLc&#10;XqYZJVAz8vHX8atRSXHlT5uEJMYzgV2Nl4fvn0dleHgHgbulV7vRY7XBku3RRCzZ65xSeEsiY49G&#10;RAy/2TdsYImx94FRVYTYWVsxlS3AxjFc1N4hsI7ifyrQtGfMUk8EEeo7VyFvq18+uTF/ESlWnYgB&#10;eMelcypxbsdUa7Z6499HHHbBpECmMk4xxSR634Zlsgo8ZyttlIMTwEYI9yKwNIXTboHzdaxlD8vf&#10;NR3uha+z372ltYSqgJ7DIrXkWxXMei6brGmxgeVqrKxXC+ma2U1F/tHmPes7EZ3Bc4FfOc0niqzc&#10;ef4O1OAeZhZMZU4960YNe15FtvK8QRxxlh5gdQ3880SoXEqltD6c0zxJo5naE6sEk3gfMmMV2UbX&#10;U6QbbaKWNhw1fJ8GprNeXH+kxbhGPnUdSa6PTfEvxBs8pFqcUsC3K/u3H8J9+1YVKbWxpGR9E3ml&#10;Wv2bJsYCdvKgiuUubIJPE0UBABPy1f03XLS4stPzcos/2YZjLdz1rbkMP2WBjGSSD8wHSlGpKD3C&#10;dONRWaOKSWdXCPbsv7zrVpguRxyUzkGrV/bs0e5YsryeOtYkUtxDOyvbMy54LGvXw+M5rJngYvLX&#10;C7jsSyBgG4BBJzioOfLxir5eM2rsFjBI6Z6VTcHyTwMA9K9RO54rVipJtL/eOKgOPMHzdqsN/ryA&#10;o27aiVQZIgDkmT8qlgNVSW/i9+KcElaVAqEAHlvSqmsatoul6Jq09zqlnDDHBmaVjkg9lUdST7V4&#10;bqXxfsku54tP+FWozL5hG+RwuR6496qMHLYT0PoQwWpa0Uq7ENkn1rzj4ieILCw+HviSIatb+Z9j&#10;aKMA87m7CvLB8W9YktrqN/hU1qrQER3AkyYj9O+a8c1nUNY1XxpLc3UtyFEp8iPJ2xj19y1ONCTY&#10;udIqwOjandOz7pWuGZ2Pv71dzjcNzHmqsUcayD5Dx27mrvyEOeMgciu61jnlK7EJHdRQAP3nB+7T&#10;SR5a/McUoYZxuH48UCLMRs/7PmDFgxquASpIIxk4qaJo90m6NCNnSmLgGXkdTQAwozKmEBx2qLkT&#10;hSD16VZTI80CUZJpjKPtDsH5BFO4E8bAWkq4XpUe1SFGD1phIz1NKGAKkk9aQFyyk0WPVUhvbKUw&#10;y2zhpB1jbHy1XtfsCzsrkuhvCFY/3c8fpUUrRSBBsXcCOo60j28pt2dEfAxkYoA0tWt9JWW0aGdH&#10;IRSVBrO25khYo4yvyjFIqMFbd5h6VsQz239kTR/2avmGMgt6UAY0ili/yDAXsamsbu5ht3VFUhX4&#10;Dc0lu0Uc8wkWQh3PWmFV+1yFITgtRuBZubyWWa3cWWyTGMrxiqbLPILcNdsSCac4II/d/wAVSEyB&#10;TjH3eaAIHhdd371G6c+lTBY/ITCgHbUZ3FDksfbNJk5HJxjpTAnEcZtiTMAR29agKR+YpOM7utOL&#10;fIuQajm3rayttH+pPekBTdbNtdfeVZTdR+bz1x0r7e+HeiWSfs4eKrl9BgkW608OER9rMqLxjHIA&#10;r5L+HehNqfjGI3EUpik1hVRMH52zxn2Fffl1pI0X4ceA7W3upXY6SQ7E8MCORj2rGspaHdhYI+dN&#10;Sj/0TUbkJsVmkVVJ5wO1edwRvLcjbJgpcHI9c17B4ptljsEHlnyvMc4+vWvNtJiVvEYjQPxecjHX&#10;mtFotD0pr3dDqNN0+4azgJQ8J3/irt9P09/sqPJpSLvU4BHX/Ctuws7VdO0ova4YwcH1/wD1VoNJ&#10;HDb3kk14pjitGYtj0GeKy5mc82npfU+Xfi7dPH4p+HdvFcDzEtpnfHQ5wBmvK7f/AI8Qzs2S3Jre&#10;8Y31zqvxo1ieO1JjGqSKgB4VAayCrrBMPLHQAfhXUzza71sKxwjkqSCKt2JkUALKdpP5VRjkGy4V&#10;492BjFW7VZo1JNqwRuRzUmJoSrmW3IlPJ7mq8sT+bECcEnpV0Tac9vZGSLBR+Rmorue1k1zThGMf&#10;LyBSAx9Vjb+xYUEpMirypOOK52ONsouFyB6102qKXaIvvQqOo6NWXY2N7ceKNPitwjs0oyueMeuf&#10;arT0JZmOJY23rIa1YxczaZZT/Yx+7f5s8Zrrr/w3q9syyy+HPNs/KBFwrcZ78e1YFu1u+s28ZvQs&#10;RkIIHT2pKVwehy+pEPrVu50iOMFcDbx0qKAOmqWkikgbuST1rS8UWOpw6vpj7WMJyUZRwRVL/RH8&#10;JSN9r2ybcYpiRsTu76RdKtpGVlUZPYYrjSHi8ToGVym7kdcVs2Utwmi3sbOWA5GayfO8zxBbDCp/&#10;pADjrQNG6FSS2haK7bKn5lPpVqMAyRkO42jgZ61Rulax8QeHjLuaC5hyHA4GPWtVmt3dHjYFSBwK&#10;QCFmNyWKEYIqSQ3DRErCx5HTrU1vLai6j3xDZ/EPep8x/wBqxMCFzkAY60wOa1eC5n0V2Fv+8iIK&#10;cc+9ZGmYlt7mOa1TdG4G0nBrvLiKUxSBrxBlxtOOlc9qllax3llMLlkcoN5To1IZy+q24ttYtpYC&#10;yg8gg8ZrVsb6KbTdjwRFxjIqKcfaWhtkkjZgucMcHiuduI5bfWBt+0rtcdQe3WgR1s0cnnxNHNKG&#10;JGQvStvTtV1GG5mRpQW8seWT2Heubj1bT00+ParKxhAcFc896lhudJlQYv1DDOQeKEI6t9buhbXm&#10;1SZC2QM108Xja1n+E2p6TdadcyO0sZXCEeUV9D3zXnCJa4/5CYOemB0zR5F5HcxHyoQMfeC9Qaq9&#10;hNHRanqGkXFtaxpoYVjCAx+grFt4LddxSwYAnrmkEaqnmFVALjn3PtWolvcYjxeQhdoOCaAJLe3g&#10;aWNzPgj9a0kihBAazba4IOKjjNikcIa+jYAfNziodR1fSIbWwVdSt8KpLqOSfQUrFkd0gihmJulV&#10;dwCn61z+pXgitrdf7SjOBk/jWdq2twz28YiV1xwB6VyLvLJK7NJIcHgZobFcuXVzfS3hb7S20HgA&#10;1JarfSXltuL7A3Izio7ZLbbI5nLsCAVrudB0xZp1eW42Rgg7jSTCwmnaVJJqMMipIqjljnrXUmMR&#10;vIgJC7BkHvWpJ5FraXEcRjZsLhx3FVGV3ieTPJAyKLCKyg71+cflVnBCAbRxQgiCoS3OKHK7JWIy&#10;BjNMB4IEcj7lAC965ea6mk8R6gv2biFhkqcg1o6pc2p0KSGKU73XBA7Vh2b2Vtpt2vnl5XzuJ60A&#10;Jcus333fy1PGT0rKnZI4pP3kYQIcHNJeXcAtZQIcMCeh9a5iZnkKDzpcDPOetIaPR9Bvr2fwtbW7&#10;aq0kdvcuYgw5AJrfcp5bZxnaO3SvOvDc/l6pAuf+W2D+NehSkbpQTkbAR+NAuo9XPlJiYfWo9cSS&#10;f4ValhSxiXco78dargnyRg96uIHk0rUYwWI+ysMU7iPLbAmSGb9wThsEVemDC3U/ZHGTwTVAi4t9&#10;U1AJKFK3bYGOvNaVvdSPbhJooydvAoKRVPmeXCNy9M4AqJGk+0j5APm61cY8yn7OVG75c1TckXq5&#10;hH4GgCaQchieajhA+2LvkXHPWrSSQNbygW2SB09KqTJyv71v8KAPQfDql/AfxBIi3fZwpwT2Natr&#10;qV/J4StrZhH5UTtjPVc+9Q+Ao4JfD/xLtZJcNc6eoQk45FZttFcw6xqdvIQVW8YBgeozUxBFx9xe&#10;PDbju6UkttetCWjt3O3BYAdqtvEiLE/mnbkc06C9v4dWnKW8bIUAGRkGgBmn3Xk3VuQ7r/CwYVJd&#10;SSDUjIsCld2Rg1UndZb64Y2qDLZwBjmlGRbt948dDQCLwSS8tiy3AV40zs9aLC5tzLdwTlgASp3d&#10;QapwSyxXiHfjDZBFU9XnszqdjPGQrk/vABwaLAatzDdo858tTFv+RweoqGK1upbiJY42JI6KCSfo&#10;KW2vHl0l0CK6KoyM9KfaXl/beI9PuLa68mWOcbHI3AeoI96TuguQtBfQ6lJFLA6HPG7rT5DJhVYb&#10;sDjNafiI3tzr1vdtdRgvChKoOCe5rGK3BVd0mSAM01qBI/khYCFXJ6ilkSMRQFZQTjmowheGTaw+&#10;UdKYgfzo9xOB15oAY4mV1ygIJ4q1AWzIDGpBX1oTY1zKrvgBDjNLbq51SMAuRuOPoKYDQhF258s9&#10;asF2EXUDipJntzcOEIVwPunvWdI0xyDCRg9qQg+R/tgWJyfXNQCKPzBmInLjmnRsyGQhu3SpAwz1&#10;H3qB2JZ8eTZhY8ArikhTOR5Z6VKeY06HApI2Ub/UP0oArMgWc4QgEmlByo/eHr6VZnAa5gIwAByK&#10;rMGFw2V4FMBeN0XPbmhDtlcjjNIcE528Y6UoxuyVNACYO+QkfhmnsP3OfLHI4pMZEmEJ5qXj7MFJ&#10;z6e1ICIbDDyuT/KjK8YXFPUIGbcx6VGcAyfWgQHO8GmkfOTTkxvG4nBPappPJIbZnAoAjVi6joMD&#10;mpQflXC9DUBAwhD4wPzp0XmiYHg80AOYvuOIcHvzVu1aQG4R41CtwCacArJKfLGdtQgN9pTOR83F&#10;IaOl1FW/4Z28aReapEc8RHPqa9l/ZsYnTv2gEwAPs9rn8q8VugT8FfHK7jj9zxmvYf2bHQXH7QwH&#10;/PK1GPwrCppE1jomfRxjH2m46Y3nr2phXtg4zUsw/ez8N/rD0qL+H7xNc5ohjEcYfHy1AqkmXKYw&#10;etTEYJ+Sjo7ZHakMaqgE/KCfWnADkYHtT+P7woBO9Oee1ACY+Q/L+tMbGANnennA3Zz1puTgk0wE&#10;IHlMCe3FVtp+br1qwxUxpg5PcUznzG+Y0AM2jCkqaiaP5eVB5q3uXy2GDxio270AQjaIiNnb8qaM&#10;5PHfipNvPWnABWJKDOKQDQT83yjp3pu5dxG4n3pGyZWwcUm35/u/U0wHZ5Xjt0phbM33vw9ak2/u&#10;6bhfNQ7ATQBKhAUdO/NSxgN1yFz1qEmPLZU/SlEg5G7jPIoQFtlG0kAHHpUTRyEfKnJPT1pDIm04&#10;kbPHFSCVgUAY/lTAhaMqyZHOOeaXCiIHdTnIMhO4/SmZ9z70gA9Rx3prknYC56cc0j47etRkncFw&#10;TnpTAmGCEBGeDmpF+WEYHBNV8sG4TpTsnHI6UgHPkhqiJkG0CMcDin9nwfSkPQgHtQwGFm2g7B05&#10;oBBVssx5o2jnnpT8cGgBefl+lLjOPk/HNOwPJWkGc9aAFXBZvlxj1pSDkfKfrSg/IRxSM6iFstTA&#10;B/renakO7zG44zxTEYFvvHGKc4PH71s+lIB2TjO78KUbcjiogOFzx61JxnrnimA4fwe5pSWw4wKa&#10;CvlKNw4bpTiTubAU5XuKAIj1Xj1pONnSnnBDfLSkDY/agBgBx0pQvzN0pw6YApwzkcUgI8ck7aae&#10;3yGpWB3tyKZhsuCe4oAjwdx4xUvSM/NwfWmu0YkA5ycZpTgg/Nn1FMBAfmzQHUBetN6A8Uxtu4cH&#10;ilYCfzBk4FNLjGfMxn2qvnk8j6UwuokbOetOwF/cNgO4c0m/kjmqQKhR8zAdaUEmR8A0WAtMfnOT&#10;TGJ8s/TjimDcSf1FKf4RuH0xRYAUkjOe9PxlF6/nUWVAP7vOKcCSkZ34oAl6KRjtQN2ByKOdrcmk&#10;bqBtI980AAzvAKqPemn7544z1ppJDj0o+bY3TikAoIwuc5zUu6IFhhTkcEmqrbgcEdqAAZFG48UA&#10;WVKlx846U1sbFO7nNKu3a42ik/ib8OaAIznY3HakGf72anCDYxKnikzGFf5eaYxg/wBWT70EdDjF&#10;BZckY4oDL5Z56GgAIGQNp59KUK2xvmBGeKkHfC0ny+Y+Ac0AKB0wv60bT82VHFNO7B+YigE+YCc+&#10;/NAx+wbBlAOaG27R8o4p6SxC9tw6DYetNleI3svlxDaelAELA5XDYGeah+fzwMfKOpNWScxtlcGo&#10;SPnUZyO9Ah4JLEKR+dOUjeoL8ZqMKPtLFdw44zTHGJh1yetAF1Wj2zHCmqh8sz8lyCaaAB5pBI4F&#10;OjyXTLDg+lAx44kfHTHAqRSctx0FTEJsY7x04pmVJYhaAIz0Pynmm8hlGGPvUhxg5FM9aAH/ADBW&#10;ITqKUF9jjYeaaGAyQM47U8vmBSqng9KABd+xTtOc9KmGDG3ysKjU5wdv4ZqRSPMYnH0oAjI+b7tW&#10;YxhV6YK9KZ8gLDd16ipFK+ZGBG3CnBosB8sftAxEaD4YnCDd9rxn8a8a8O284msbhbh12Qhvrivf&#10;vj5C7fCzSXGD5d/z+NeL+F0Q+GVd5owiQAcnrkVOiPnc3UlK5z2vX4ufiJ4SuPMK7bko+OBwcCvq&#10;n4dXDv4OsB9p48gDOc18ja7b+X4h1+MbCpuN6MOw64r6R+Dt5ZTeBWVdQUyKgEik8jFO2h52Bjy1&#10;YvY94RgZAGgfYJOD714Z8ZvDn2q30fWLW1IuYVVZsD/WJ2P1Fe2N9oP2PawCKxzxU08Nte6VeQT2&#10;CFGtypqJan1zipR5Xs0fDS2LTW1rEyyo5VQGDY5969D8G+CL6XxnDJc38j26RZKISfMJ6c1o+IdD&#10;lsPHupwNpkxt5LgmGQD9Pwq34b1rxHpfiKVY5pJYlkBEcgPI9iaum7nz9fBJTNfX/Den6funjsrp&#10;JQp5HRh6Gp/BGu21l4nsj9pcQXcnl3UBPEbdAwFerLqfg7xB8NtfcvDBcw2B+0W8mAytjgj1yfSv&#10;D7DTvDF3rPj2D/hMo7S+tZnLRn+LH3cetTezPOxVD6pONWDPp3YG061eK5ikDAMrD0NZ9xE6NMRG&#10;SMDPNeWeAvEk0V/c6RqWosfLuCkMzHt0FewTodsZ84srDIOeCDWjPqMHio4iCkjz/wAQ6La3ujTM&#10;LGMSGMkjHUj+tfPus6dPa6nKstpMuJCM4619ZyqwSIZXZuB471yviLR9OvbO5DWUefI5IHP1+orv&#10;wmLdN2exOKwqqLzPkqcypckfaGVf4adE6hypmB44NdD4j0i8tpbiKXLLHOTHNjAdfQ+hFcig2vM3&#10;z4A719fhKyqRPmMVS9nI0mkHOFXoaZESY3OTjdVWJtxPUAn061ehVTHt3L1PSum1jnvcjcjkCIEk&#10;du1VYxIZnVY8knsK0lt5tzBWZmPAFel+DfCWo3dzDK8bKmeWZePrXk4+so7noYSk56I8xjsZfs7s&#10;2mXGD/FtNTxWkBih/wBHuOvZK+srbwdo66fGJfiDbsMfdW2wB+tbFl4d8H2+kXajT4ZnKn946Dj6&#10;CvC+vO9z1Y5a+rPjaa3iAVVnYsRyvTP1r1z4Y6V/xV1ncNA22GItyOpNdfrngvTZZrq5s44kk3Fm&#10;C/df8O1dP4OsJrbwtc+ZpYWViQe2AKitjOaDRtRwHLJPsdVPNJtk+TgdFqruzb7go/Gny4DN9aqO&#10;zbox5Zx3xXmHppFhTFsYGP70gOB2ryD4uaIbrwg95Ba5mitcvgfeUCvV1O1hkE8ZFY3iOdR8MfHc&#10;k0MW3+y22k/wjFRa4ON00fn2ZbqPxHfGOzDGOdWXPYryRX0/8ONVg1XwvCiaZNHM1uQ9uTuKNH1/&#10;A9q+cryP954wlhEX7zUG2HPYGtjwz4wv9Bn1A22iIs088Ze4Az5W3qoH+30NduGrW0PBrw949B8Y&#10;eG5pfj1pl1DpM6G/u0Vo44TtLKcFuOB71oW0d0P2vvgPpL6pPdf2ZBvkZE+RMnoT6itGx+Iuoanr&#10;0sq+CJLdZtLZMC33C2fH3g3+2ea7rwG1sdNlX/hClN5dapI13dyLlzz8vJ5xXJmEFyvUywuFlVrR&#10;fRM7zVRKnjLXGjm2q8MXPbA614F8TfHVxK7+H9GvMMibby6jORHnggEdW/lWz8XPGItJLrQdFvoZ&#10;NUkt9l5cxtlbRTxgHux/SvBNLtEjgVB5kk7yFppWOSWPUk968XK8HKTcpbXPssVVSjGK3Q2ysoxb&#10;3CiJmYybi7H5mY9ST3rYhMdu8+5C5KjAFPma2hjZBIquIzk+hrkb3UZI4biNLxGlbOW7KPrX0sIX&#10;06HmylZmjqV5vupXmvd3lxnyIlPCeufXNcfcyGWyWQFFCyn5AefzqkZ5G3ZlYlnIPOahlCw6dPK1&#10;0QMjKnqc+1bxtFGLqNj45ZZNQkHlyr8uM54pJZrC3vLcyXW4ddoOeap2bavqHiPS9P07Q5ZJ7m4C&#10;IqDk56n2roD4O1tfjFpOju11LcyBWKxDdn+8Cf4ce9TKoo7swlUUd2c3e6rqdzIqQR3MEIQgBCRx&#10;7mk0jSNRvNUtgLfUH8y4xGiqWeQ9+ByBXvreGfA1o2g2t9r9nugiH2nTbZgzTv2y4ORjvXo+h2Vo&#10;trYWXhL4b2X9vaqdsk0ib1tIhxuP93ArieNu3oeXis0hTfKtzkNHa78PfAPxfbp4b8O6RfSpGIb8&#10;urzT56jHVcelY9nJ4LW9jvLzwTqmr6zcpuOxyELDkEAHH1xV7xjo3gPTPiJcWGp/FfVdb1iFN2oC&#10;GYmJJDyUBHAxV3wRY+I7681a60f4UBo4pBFZyTdIweGYk9cVzRm5y9Tz6mLlU0MiW28cX+q22oax&#10;40sdIsLVGXTbGLABU8EbM+nc96qSw+Gy2h2OleCNd1TUbi8LOWYsu7PGAeK2vFh8Pad8Ro7G+8eX&#10;OrXaZe+EH+rhY87BjjPatvwNdeMk8S+MNR0P9mJpVktAtnPcqQttjrJnvjrUNtOxwVKrbRk3UHxH&#10;03R4oPtPh7R9QuYlSK3YqXkjPBJP8OKZofhzwVdfEOzsrv4opqE0RE2qXE95+7tm64AJ5596pyaV&#10;eal8ZPHOpaz8VrrURbpMdSuDKYo4WP3ViOcEIewrqPCHhz4HnwdrGqXnxOuDZ6TNM2oTi5Cy37Mc&#10;xxhM5IHT3pO25HK5aX+4f4h8VaTaS+K9B8EfAa0/tC9QRXWt3FvvDRIPmCE5Az0zXn88Pjh/AYW2&#10;vPsRupdiabCA8sp6SMZBygPJq1cat401Lxf44j0LSYrDRVb9zCluBLHCO5bG7LDJrbsh4hsfgd40&#10;voNPfTQWCpq9yfMaZ+4jRs4yeMgCldRWmlxtqEVtdEFt4a8Zx/D9bKb412Wn20K7oEMuZpC/38tn&#10;IANZdxp/gS2k8PR3Pxu1/VLiySQtaKrBZGb1f0FZEio/hjw1e3vjrxRPqjzuWt13srjsx/u1o2Jt&#10;5tPukOnWpkcDDkDcv9aeumptS5p6vYq/brBNNvVfw1JcZkPkRn/lh+PeobNrmW6LrBEhxwD0ArqY&#10;LO3XTGWe6sI8L8rZBJ/DrVKPTrWTVLVB4gdFJZmK8bgKrnie9Q5Yx0M55GjMqNcxN1+6M9adBdeV&#10;Ewi0Ys5jPOKtGK1OoXXlWEnlCTarN3I608QzAzhYoQTgjijmR0cxY8PXV3BqckjoEWSUhlzjBNew&#10;2kYl8LazBd2tpIJrB/KkUgshI4w1eHSx3Un2jaNiiMhh610PhvUbq0s0tp/GgNssrNbrKctH6jJ6&#10;j+Vc9aF1dbmsJa6m5YeEvCMXhvxPqGu/HnxO0VjbXBm02OJgzFgfLzL1PbvXL6FN4WgOkr/wqfWI&#10;1lkuRI3lMzyoc7SW6jAr2qw1DR77wjqFobnR5kuNomTC5yvQ1y15/wALBtPFHjKy0rw54fuZby3j&#10;a0uJY1AtkT7w59RWNOu72Zz4vDe5eJTs9K/Z6t/DfhO5k0Px/qV01zO1zpywNI0pzkDcc7cV1V54&#10;T8GXXw1/4Sofs7eI9K021mWMaO9wzvqBbhcIc7MdzWLa+I/irF4Y1Ww0r4A+FrfUpZo1bUJLdZCC&#10;OGKrjvXWWsXxhHgHxpc+I/2mPB2hg2kcUAhCztKzjGPJH3fr2rplUSV7Hy9dVIt9TmbSK9ttM8bX&#10;EPh34e+E7C2iiaPOy5mmDYIB6nJrJs38f65rusW+l69od3dRSIsEEVksZkU9XLgDaB1OaYfAFjaJ&#10;Ldal+1sx82RnS3hlMzXLv90bBkjPfPSpdJ0L4gaZonjrUJ/j/wCEfBlhLbNC9wLhZbq6ibhSiD5l&#10;yPpVKPMr9Dei/ZaSWrKP2nUfD3jb4t6bqv7Rng63u5bJY0ngtkl2u4wUyOmDwTXIT+EfiBDe+CZf&#10;+EO08z3EsslnfTaksqyBuQxjJ4z16cV6B4e8HfBObQvEN3/wtAa4tq8kl7qF7cBXkeTowDHPy9e9&#10;aFvZaAl/8KJ9D1bUvEv9malNHfS394bdIY5DgBA5AbaDgYralD2e8tyKteLd4xehzb+E/jHa/C3x&#10;brWofGHwHZQ21xbJbpBIm+ZnPYDpg9a1NV8Oaxb+F/C+u+IP2ztHgW0tYXhEc6yhd4yv7oHk8+lP&#10;8TaT8Jm+KdnBN+0l4vS2itjJNo8E7TRCVxnbvBI68VDqHh34XJ8MPhZeXOkeJraxWa4Go3l5cuwh&#10;ycRHYxIOeO1FRf3kzWrOU4q8WilrNroGun4FSWPjp9RlBkS/vDKYIpf7p8knAI78VZupfhl4c1LV&#10;obr4r6jf3q6OwltLSFmjBYcL5o4/WuT1bX/g7YaX4WsNF8M+IfEkywSNPdJm3SFSeAAvU49vxqHw&#10;3Z3GvX/iXzNasNH0tZ1ENhcwBpJH9fNbnGa552tsdGGjJJJXQnh6ID4bfFHVxrel6dBceIU+zWks&#10;qs6qW5OOtdJc3FpHNCkOqLdA2aN5gXHJFc7feFPAUPxDmgk+PV5JNZMjXkMLZjGfu8A44rdb+xTc&#10;zxWUxk+zoAZ2GPMH09q8GuuWWr3PvMtxUakOR7oybzV9WigVBpMxRpB90GpEvb2SCBm8PlUEfBqz&#10;K7iJv3FuXxxkVkfadRE92htAy+gXpVUrLc9RRkl0NBppfsUTLKVO7JUelN87WZQvlPIvyYGB0qpA&#10;J2fmJwM9K07eSdLjHlDBxzj0rdTshuFyK3tdcWQM15Ic88mm3i3JiRTZynn+6TWDrmqeI/7Sufs9&#10;pKAhGzFZcfiTxWpUnRoGcADa68Guyhzz1OWtGEVubhjuTJCG0S47gYU81GryRXL50hyCOhFRp4o1&#10;8pEW8C6eGI4w3Sqd1q9wSZDpyuSc7APzrq5ZHNp3L63LFwwsZhtY/wAJqyl3M0tsg8PozM3GV5FY&#10;1v4hsi0uLBFcLyrJ0q1ZX88+tW0y2qLtk7Cs5rlTb6F0lzSSRvOt6pi/4ly/dGeMYpsjX/2eXZby&#10;j931Aq28l7KzggbtnUCqF1eXFnbW6MQzs2BuHY14kcfTqStezPdWGcI6GXLe36RROWlXEuCcV0Vo&#10;8kmnQN5sRzHnNYsn2e60+bypIA4TLoOuabpEN+n24NcsUEnHNdsox5d9TnhUfNZm1cbxbznZkhhw&#10;Kxbi5uBIw/sY5VRhSMcVqzi8WS3ZFDgMCVPtVTUruJ/skn9moHZACFHTFdeGjdWPPxj94pxXUzEF&#10;dBA44yauxXF+fP26GvDDJJ6Vhz38a5I0XL4+VweBWY+q6iYbhQr4brgV1exk+hxqdmdkb/bKiva2&#10;+4kZXPSra3J8yMrfWSZYZG4HFeU+ffPqSgtcEknnnmoxFMl4rC9vg2ThdxOaawl+o/bM9pvZBDpV&#10;lKrWj5j5ZWB6+1czcX8r2d9jTMttxkrjFcdYTauL5BDa3825+Y2JxW7qNzqEOnwufDI+cDeB7Vk6&#10;TpyQuZNM2LPStefQbCdtBl8l5MjHU/hSzWl4l5cv9hnjVIxgMh/nXPw+L/F6SwxQ6LHFEiAJu5Aq&#10;W58QeL7uzlWfV7cRsmCFiAxSlGo/Iz0S3Jbi+ggEYzHvL9TWVdzzSzBvOIAAwBWRcx7orRvtU5dX&#10;JJxwTT4zIsZZgxPGRXfSp8q1epk3cuqigTZVcnFOYKbdlNuhXNCMkoKILgvgcBTXRadpk0kO543V&#10;B03DBNaSqKKu2SkYKKwtUzZSFShBULmtvSdNuP7McP4fuhFOW2bhjFdHaWxiClUtWIfhWArtocTa&#10;fpoeax8xMZVcAAelYvERd7GipS3PJH0KVZ7oQQoMy7nQHritVbbxK0NkqeBLq4Pkn92DwQvfPtXs&#10;eo+Gjc+C7G90jUrSO7VAbm3lmA80DqVz3FN0/T/GUvh27S21HSIriJ0Co5GJfX5vaoVSUkc84tas&#10;4SJ/hfp/gPwnf6p4E1+fUpXl3QiZowpXoNuQD+VbmmW2pa1BZ3Uf7MFm+lSo3+jz3AWV1XuATke1&#10;aOr6J4qh1TTbrVfhZ4Y1sWzK9uI7lF2sOcbeM1Qt/FunWOvfEDUbjTtbt9Um0ry7fSxEywQBRwVx&#10;x+XWpjPm2PKxScbX6mrHoXw4m8G+JIG/Zu1LQjIhVrpbo7wR0K88eteY3HhV7XxD5+m/GfxtfCO2&#10;m3cSb8Y/vDriuh8H6j8UL7x7p+q+I9SE2iCW4aG1ki8nzV/HHQdDVjxF408QXHjPRLfwt4HFha2V&#10;w7RRpaGUTAH5w7gHg8jrVX5XscMeR3Td2cDoPhHxU+m/aB4avWt7y8mYXVwP3k2DySTyMe9aGmah&#10;e6Jd/FGT7He3MsDxrBDtMu455ynPSunuPH3jjUpvDenWHwL1OCcqU2QQsQ7AfM3+yCe9N1mTVtL8&#10;C6ZJa/C6xg8TalcDbNu88Ii/fLJztx7ik5X0sJpW0Mubxb4muPDL3MvjPS1je3YG3OmiJos9hkCu&#10;B/4SzVon1GKHUooEef8A4+zAHIB6ity60H4j6lpUF/d+JdIu4pJgkOQlupc8NheM7TXofhXRfCNh&#10;oR0OT4Oy69qF1cpJcSuuEQeu7oAv15oUuVbk+zVr7tniEmu6UPEWk3EeknULgSqzQtbbdxB69O9R&#10;a7eeO9S1m7uBo2oafBLGgit4r1h5YHsDXq/i6++F1l8eNGtH0PTWgi0tvtj2sSlYHX7qFl9TxXHa&#10;hr3h6fwjdvY/s/3tu8msxRm8ubojYm7GQpPcVSknqJycehn+E7JrfU5bp/2svGVhPHpdwGRDKwGV&#10;PAOcHNa3hRPH9rovji40b4YaFqbXt3M/9o6ncq0kgU5JCOc+9SX1n4PtvFep+Z+0HaIq6RCzWMNs&#10;JCruowNwznJ/KuTle8j1rS7iPxJdL5UcoTyrkqoVvVQccj2rTcq3MaiWXjPUfGWlanrtrpYhgaZY&#10;LeCMJHu75xx+tHiOTwLZ+FvCDW+kWDXZ1ArcxrMp8sE8Gqdnf6vJ4ZutML6/NAVleJEgc+7fOKyb&#10;TSfBb6abm4TUECXhZleQ5Yr2INU9F6FxlrbZI7KDS/DdzqPh2K1Wzvrqa1VzZSKIt3GfvnFad3p+&#10;lQzQWsnhDS9Nn3AzRLMsyEjoN2SBXLat4p8H3Fn4SisfAF9HdQ2jI1zF8rRAcYG3k5qto3inwpZ6&#10;brFrd/BPWLy3u7tJJ5pp280OhyME8jJ96jmckazcjY1m/wBaudY0CA+Kbm3axj8uEISqop4yVHB4&#10;qld6WFsfMb45R3RYZaEW+3J+tZWrSX+teKfE2pW2mHTknEaxJn/VIgwM/UUW+h/Eo2KskdhdRY4P&#10;mAFh+NXHRGsER/ZQs7utxgZGQp6/jWRqWm+deHmB/Mj54H863fs+qwXKpd2gRgPnjV84/EVKj2Pm&#10;JH+5/wBepwXGQQeK0UrHRGdjxy/s7+z1SUGOfZv61LaTROYwY+AvzZ7GvV9YsvtesTNPDbR5s1Cq&#10;pyCB0NebanpN/A88sUcjRJL8zKOPx7VvCVzpjK6EDMDKfOB+bgVatby7i1axuLWcxXcEoZCD1A6g&#10;+uayLdy5Zfs5VgvPNWAAC5CHf2xVNXNIs+9/hN4w0/X/AIW2VpJdImp2Nvtkic/MR6j1FekzBluH&#10;Bz97rivze8N63qukfELw5qlpdzxT216vmBTxKncEd+K/Qvwzrel698LND1K1kh3SWK+fGrco+OeP&#10;rXHUo21N4T6MuOX2n93n2qvuYEA9C3FaDRv5YIkQjHaqrIDKDzkDpWBqOjZiqc9K0of9SDkE1nxq&#10;QQcnHpVyIfKCTjJ6etVEEi+v3vufrUwA8lhsHWq4z5Y/3elWAcDkVYDhsyuYs8daifaUXA4zUxph&#10;H3jxx2pgMwMdKO+Axp3OKT/lquBmgBcLvHHWmkHdgKuMVKQM5PrTXKeUD5gz3FAEDBdnOfvcUuP3&#10;YJx06UH7oxnFJk7TyenFAAxBjHPTtTPl8pcnjNJ/GeKX5fLk4OaADjYMgHjjNAAAPWheUwX5B6Up&#10;C7jg/hQAhJwOOMUnHlsMnk0pGQTgZz0pSBvGVPTpQAAHj5TTyB5bZiyfrRyD7UHGJPmPagBABvU4&#10;pwBy/A4phKgqAwxjmmbsGTv/AFoAlPbmm7k5GTzTc5X736UD7zcDOKAH+nFRk9Plp/1pOBIaAGZ4&#10;k+c9sCmlmCH5hknvT268L35owMjpQA0s5CfMMbfxpMZa2+U/eOakKjIyORT1HMWF4FADCr+a3ynA&#10;HSmqG+bJ71a+Y3EpAAG0VCynzHxjOaAGjPHFP425HrTePSm7lyeW96Yh7h9rYUEUAfu0+ftTMt5Z&#10;AZjTs/OOKQxy/eJ20w/eA8s/M3rSkrtfkDpSbh02/NTF0JmUYiw+eKifeWA87AzTWfDEeg6UhJwc&#10;AZzQApzwSeKUAbjxTlwY2yOQPWmDP2h+eKAHrnzMbe3rUvHzc9uKiGNh4prEhuvagB5yFYhRmkAG&#10;IiQRwabu6Ewg4bpUkksLsu1TgKPxoAYV/dyZAOTwfSohvG0frUx+6PmqCTHmqQ7Yx0oAcWzuGzOK&#10;UbduMcfWmDqeDyac2QeRQA7PQe1DH5G4phB2MfbpTM5OMfjQIfuHnKQmeOaXnLHdwe1R5YMoKD/G&#10;ngt0C0DE5HRPwqQltgG5TzQMAsfQU0Bckbz96gBxyD9ztzzSZTGcZJpePLPHekbHmcqOnSmAh+99&#10;38KOcHmjsxyKUDg/SkA3ncSDSdqUYwPl/WkJXqc0MYhB9KBjdJwfahSSxx0pSFwME0CG4JOfMXvm&#10;gYwnzGkK5H+sKgdvWmjG4jFAE2Tk5HWl7GowRtPNOHVOvNKwXD5hv/dcD3pv8SDHGOtTjb5c2cZO&#10;KTagaE9sHNMBBjb/AAn+lJwe1IxXDlQ3Panx4Mancc5pgNK8qdoApMDDU9sZcAZxSceW3zD3oEQs&#10;XymFGKeNxXlcYFN53LiTvUmW3AhAaAE52DHFG4gDg4oYsZewGOlIoIEvTjFIZNwBJ+FIcbTxQN2H&#10;OOlNJHyYIyTSLQ5f9W2RmlJbyfv/AEpM/MQRTudpBAoAUBS6ZA6dabgbX478U8Y3H5aaW+bhF9uK&#10;BDMDg9SadkA54FJj95y3FDcxLww5/OkMkV/3MnyqT64qL5cHLHrQuML8tSApj7gB9aYhhOFGAKj3&#10;/M3OKR/9co5xUefmb5OM0AWkZN5ODk0p/wBYWHpUaH92eRnPBp5PX1oAUZ2qMinjJbGFAC8mox3p&#10;RjHLHnrQUOwSjkbcCo/4uvFISw2AZ78U448pDnvSARsFhjPSmYGPrT/m44oGSvsKBCKMFeKdg5JD&#10;CgD1PJNNY4K8jnpQAjbCFO41KVA06Juck9KiXZgDB61Pn90o49qBEAzvJK9KicncvX73ap2I3J8g&#10;zmkwNx+TmgCMSDEoELD5eCacpPPzmlKjByop4BCGgBTkocSDOajZcjHrTx94Z604bfMH0oAj24QY&#10;XPIqT5cjp0qTIJYcYxQFTyG+YE565oAiKkKcRg0wITKMsKnIPyAD6004ywLlWxxQBEciT7y9aX+N&#10;v51GUYgfvSTuqUjCjJHSgBh5D4pRnyvvZpcAqKfjEY+U0AQnJfBBxUgUbXwDR/y1APAxT1x5Zx6/&#10;nRYCPjNH8I+YUMPn+6Bz60jcPnHagBR1PPNKeFB8zgdqTcvln1PSk5yflNAADGWYgHNHOAOtB2Ex&#10;8nNLg+YpxQAh27Ad3JNRHdvyJMfLUzKSyYxjFNCsFNACr2zjjvUwUbm5yKZgbW+TmlzjHFFwHtgE&#10;4Y8iocyYYcGlJG4gg+2KaTQA8hdi/uxkY70w7uaQk7zyelC7jGxxjmgRIvCLgDOKG2Pbyo8YK4/W&#10;ozu5+alLHYvIzSauNOxgXemu7u0Tk8/d9a4HV9N1z7cR9jkwD1Uda9fiZ0uiwKkk81K5tmuSzadE&#10;SetYypJnXTxTR4Pb6P4ra7i8nSLp8yAA4xXsGh6fcWOhILvyjcvEDwcha3I3jWJgqxDHTjFQSlHZ&#10;W86TIPOTRToxiFXEuWgebKdm2QgA9KkeK2nsgsiBiEOQe9UyzCUjy8VPAcXyMePWteVHMptM+dfi&#10;VoUVn4ltp7eyKw3qN5hTpuHt0FeSwpOmp2oSZ9pJ4xX2h4r061v/AAJeoLVGIgYqO4PqK+W/7Mur&#10;XxZeLJBvAvCqA8dTXFUoW1SPbweI51Z9COwm1KK/3ieWPHQjnFd3Y65exaV++1aYpnqBzSDQr9ba&#10;zA0tdzRBsA5xmgeH/FMsV+qeDIiqgYYygfpmuNx5meldpHofhzVdCu4pLa6g0+5t3wAJEBKE1o6x&#10;4C8J3do81gWt3P3o1f5ee4rzGw8PeLbbVtNZYpID9rUkDkAf1zX0PpkN/wD2BbBkcP8AZV3KTiuq&#10;jT7nnYqtJO6Pn668HeJtP1R3Grx+QqFhKCDwPasy0u4JZb2MasWHm7fm+Ukj2r6nitrV7S+iuNCe&#10;VWB6uflritd8C6BdBJ7bSTDMXyDEcbj7gVnWpxv5l4bFTlvsePSP4gtdQsJFvZ0UcoQ3B/GvT/DP&#10;jKPy7ODU5CFJCiZVzj60o8KXqaAY7q4yI4/mU88dua5650KxjtEMVzGgVzjJ/wAa8ycLvY9WFRJH&#10;v9rNoM8ds8GpQsGQFgOhFZ+r6ZGfJkWNyhBJwOleJafd6xp+pWi/b5jEXGB2r2C08S6e/h/TUuGw&#10;GUZytTFOOxTkp7nMNFcRX0v7uQpk4JNOViZwodc+gNdNfz+GbmJhb6pCxEHzADGCa4sK0GuwESgo&#10;WPJOcV6mFxXSTPFx2X7ygi8y/v0ypyM0MAunztkA44PrUkjRtDauJVzk55qBgDbXgaQ7VIxz1zXo&#10;30ueFJWZ8qfGS/kk+IHhi0TU51S3t3aXByCzeo6HivK7WG2TTMraYG7PzDk5r074t2D2/wAcPCUr&#10;QsYb3TGYHsWQ1500hKNiP5RwMCu+kvdRjNsY2GdR5MXHt0obeM5ReOnFSRgCeI45NTTR/KT3xWhk&#10;2UusgOwj0p+AJGG4Dj1qIF/tjrtyB09qXa3muTu68c0ySYgbfujpUDKC/wB3PPFS546HOKaeg4wc&#10;0hgMZGHb8auw/YsAtLzVJivyjd2pgVi3HPGaAL90sHmxeXc5JxkVBP5iRxEq3K+lU97NIw2SLz6e&#10;lWFmuGjjV2QqvTIoAaCxQExkGmt5vH7mrgA8ts7eRwatIIliti0KkF/myetAGXbGMXil4lIB5Oa0&#10;munAvEjslIZBg+lVb6O3OoFobNlUoMjNRx48qMkEYNADiZPJOVOS35VMPPWFn+ztz3IxSPINyP8A&#10;ZicFeB3xUl1eNNLCDaRxqIwMAUAVJWkeZcxjgdqdD5gJOG4PcVNbj/SY/lB4qW4ltmDqIVDDgsKA&#10;sV7lbnzbQ/ZiVfkEe1PC5i+ZG6daYkt15SAzghW+XI6VZklU2cQ8pd2OTQBRYL5xwTSoFNwuXwM0&#10;DG5QW71YRIfOh8wjb5g/GgBkioDlcFSOD3rLviRaRDfIAeldlqFtZLo+ktBGrO0YyQeK47UXYyWM&#10;AtV3texjI9zzST1tuNK59R/s96Z5/ivTHk0391BEkgyvcmvo7xpfJ/wsMQ+enl29oqj0XPWub+Ae&#10;nRR+EPEshtEXboEJLY9FrP8AEX2q4+IHiiZFJUX75BPXB4rBPnqNnoUE0cl4pWKbR5hEyOAhI5rl&#10;/DNhEdSR3hAUXGSxGDxU2qSamNV0+NLCVmNyQR2ArVgF2l1pKFFVCuWwOprRnS6rS2Ovmkia4tUR&#10;xwhHHYCuA+IeqPY/C2yXPzXiyxxn2A5NdvbJGZQdzg7ep714H8bbwi/+HdsL5R9ms5dwHYuf8KqE&#10;bs5pO2p4fZyXiQzSbATJeuWYnqDWnlZCWWHGF6UlgunjSo451fHkkgemakt0DSyJFHkKSau557bb&#10;KJjlaRxHZgsX6k4rudOg0if4a+L1N9Cs9oke8NwTnpj1rjyt1/aUZEyqBJ09avOV8ubbFMjugDMv&#10;Q49fWkSVJoHH2rczZQZBHeqkCyfaWcybDg4JFWGkuxcW4OSADSpDqU8kKw6b1Y85pgyo05Y6pC90&#10;kuYiFGORXNWkusWuskweILmJ1uGwSDnB7Vu6nbpb31o4nYSrMCwB44qprDNJaW11FDEokt14XpkV&#10;aRJrT+LPFh0WDTJbhGiaMjcei561zcLMt7Kv2sbQ+Vb0JrOj+ey1ASbSWx35FPt1VYyvmyEZPJNJ&#10;Kw0jrbm6vZ/B1rE1+rLGhO0r0rjkaEWs7Fcr5pyPTFakVxKJLJGlJDEg4Hao7nTroS3TQ25aNkLE&#10;Hih6AZU0xeORklIG0YFY8TlfE4coRmQbatOzDAMoxuIIA6YrMlkP2qM+WRh+ppDPUJTa3fg+BJoE&#10;Vlt8oT7dxXPabMo1gWzvgZIRz3rV0eS2m8F35ckt9nwCO1crd/bF1azkW1cLHOfmHUigWx2boFkZ&#10;Syde1OBkF7GSQcAbRWRZXKvFKDNnKDGTWtGcxId56+lAzSjkDRXYms8sU+U5qr5IZZiwVkWT7rd6&#10;eCNkYLtnHpThjI+Y4zyKAMDU9Ps3m0+4t7lknVwSF4xisS+k1Zr5zceG4CCiqHAH54rvwuntdJvh&#10;I6fMPWo7u3t2voWfypAISCR09uKLgeZNp5kguGiIDKmSuM1jyJKkjZUj5uxr0R7C7SHUDaXpRpHO&#10;AwyMVgzaTqq6pE8mnPINpOQe9DQrXOfgurqKQETMRnoxrQGr6r9pJ+0ptx0IqJ7SX7UC2nzglz8p&#10;HFRvakykKj59cUgsW5NXvWeD/Ro8A9M0ybVtRdlxM6ALwM1TWyuzIo8rnmpUsLkqSYz14A6mi7Cx&#10;HLfalIwzqM4HoDVFmcsSZJSSe5zWm9hMtvGWnO4vwoWt3TNGuZ5od1pIoMi8sKLBZnJxox3HyM47&#10;Hitmys7iZv3ekyAkgZ9a786DAuowhrKEqIxiQH71a8FtBF5fl2aqd3PHTFAGDpmhW0UcclxYrIxT&#10;ITOK6K3jjVI/3RClyMA9Ksy5LqxL529AelQqY2jcGUr70xFiSABEAlY855NBR1tzlzjjHvT4/M+y&#10;kecSccGo3YrEC75O7gUAQMYVjdpGYLj72KqT3FjHpd88l2Agj7/pUl9cW39iX3mYDbMqMcVylnLp&#10;91rBjurgJbhGw/qRVWAfD5MkOoTtIQoYlWPpXPX80XmEw3RJ3/MMdaTVrpluHt7W6HkiUjcPSs6J&#10;XCjcVJI61Nxort9qe4c+The+TmngR4wIwKthRtly2ABUDfxcDGaBjYJTHrdgwlwBcANXqPnRvYWj&#10;Byf3C84ryoi3DwM5b/W54Feg2UufB8EiTjYqgBcdKWgmjQLYPK9RV6ykxcSKI8ZjPNY7sTDGN/JW&#10;renlhfRBnABbG760COM1lSPHt/hB80nFQJ9mAvcyjK4zW14igMfji2y6kEZ3DvmsOaMLexuYHUFe&#10;vrVDNqBYZdOkzAD+7OPasF41S/vgEJO/ua0bG6WOK/jkRdvlna3pWafmvZH3thpCc+tADkyEc7AG&#10;zxUrqz2SlZBuB5FMA3qWEZ47UROBdwgI4BbFAHovhTavgn4gzEndb2yAEe4qrYmSW91dhKTiYEAm&#10;ptEjlXwb41VZkCGFDNn36UaVFDHf3YZHYvJlSDULQR0B8k6Fco4T/V/dz0rFTACp5p+/3rZEcMl/&#10;OGcoCoxmqc1vIskxTYQvQimmUVXG2QcDpSgsYCdoph3CL5txOe9KhzuHQUxDTguuRz703yrR5m3w&#10;jGOTTyB5nL96a7FUb9xuyRxQBGsVvbzXIj3/ADdDnikDnyp8HPzA4q+DDJZSBrT5vL49qyXdYbmK&#10;No3y8nBNAGuLnfpkAEhBRcFTUW/923J5qsQRcR5jxuA6dKn2MHHA9sUkhkcpdFR0kOe4pgmDIxyQ&#10;c1MwUoVY9e+KhWFNzYKkA8nNMQ9yzxxMsRDDrz1q7afaPt1uy3SoVGOR1zUMyyJY27pA3vgdK0LN&#10;bZ9NkczhXWI9fWkgYt3bAPJMsiMe5zVACV2l222Qqc1FNLcpJiSeUq0nBpfOnRGZCoDRnNMCNVVo&#10;5f3WCCe9N2tjpTIi2HJcglzU427gc4pAToyiIDK5K/lTokJkuzgAj9aqlcMcTmpY2cBvmbp60AOZ&#10;mDxkJnD0XLxt9mKoQwXkUznkZB5okC/ZEIHOeaBEeeF4p4YFJcJjimDlefSnAcnoKYyWF0QygwZD&#10;Dr6VXZj5788bqU4+TMgHXNMUnzHB243DBpWAsYBRSMZx61E24Fc561q/ZYm03zY9QQOiAshNUGce&#10;Zg269etFwK5Nz5ybYuB3pzNJvTMPGe1XlaHYFKDO3iq7ZBPKdeBSuIuCKBtJEgnRX28rmqUTZkYF&#10;gOcZpG5Xgvz2BqMblnUnqaALqnDOC+eakBzIowMZ4qsN+8Eg4qTL+fDhsc0xo34v3vwx+JUY5KWy&#10;sR9BXpX7M85/4WD8WYmC4mt0H4rXnOjFT4c+LKFM79LGPriu2/Zy3p8bPGfGBvlrGfws0T0Pr6bA&#10;1K7G3gSnmq2YwT+957VPc+Z58oI584nGPeqbJ8/SuVmq2JAMDIYE0n94kc5pAPnX5mGBT+Oc/nQM&#10;TA3Lz0p2xdgJm6dKTcgByM1E7ZK/L9KAHHG84pu0EH5x9KMcDimhjk/u8HFMBrg5P7vkVCSAhJJq&#10;yN2Hz1NRujeWvI+9SAiQkqOc89DUuMhvpSDHy/KOlLzvA2jGKLAIB8p9fWlKkxycHpTwBjljQzDO&#10;AwoAh2jAwaXnJwKP4xz17UmR5jcHrxQgEP32470w/wCrbinHHGRTSGLD5OKAImPAxUaht7nymq2E&#10;yfpTwPlI2AUCK4DZU7QD3qQHDvz6c09hhxkdqjIIkj4OKBjx97g07sRtoTbvk+XHy8U4L8wy/Q9a&#10;LARtt3dc8U3+LpU5VNrknHNNZRsztoAQFcNiLr3p3ALfKKaN3y/LximndluRQBL68VESAhHvTdz4&#10;HFPxwp46UARnG5Tu604EYPGKCOe9AxwcfjTAk7ud3YU0k5PNGQYupzmg9c4pANI+dSJe1RuCXHPa&#10;peMn3pu35xxTAQA7VxTsths5FSIo8s/P39KQglmFIBmc96X5stzSYIJ4pRnYuc0APAG4dev51Jg4&#10;6nFRhsBcrzmhpBhznHHSgB5I80AAdKiLncfm5zzUBZyx5x9KTJJGWx70JAWlI3Ekiguu0fNnnpUQ&#10;DBDk5NMO3d157U7ATbjvUc5NKS3zcemKiHQHGcU/nigBpHzsTnPan8+Ww3Gm/wDLT7tSLjy/9Wfz&#10;pAN+YKc56+tBH7tju5xTuMijjI+UUwI9gwpyenWkKLgjAPNTHBRBsxTB95ctgE0ARlBsbmnqoHIw&#10;OKewHIByMUw52/dpAPIG0cD601k5bnNNOTjPHNPzjHNABsQRZ65oGNhIjPWlJYyrxjijDEufMHWg&#10;BPmBPNGeKTLZGc0HscUAOwMx8nkU3keaMelN3EkANjBGKXLeY2WB980wGnnPy03gE8VKQcdKZt5P&#10;akA+LqeKsYXY/wAo6VWH+rOH/SpQ/wAo5+ppgObheg6VAxHPQj2pjyZkwVOc00MNo+TntQA2Tdlc&#10;LxmgZ8wnyyOlSLnzMnmpOSOVFAxyk98cCnZyHw/Wov4T9KZuPyk4HNAExzu/Cmno/HahWBz84peO&#10;eOtAELCTC/d470KrjeNxxVsIC0eWpzRqAreeOtAFX5ieUNAzvf5cVNhdx54xUZAwOOKBjd43gbeR&#10;39ajcs10MIeaUjDnKnOOtWQF+zWhUDOeaBFbDbz8pxQvDMcfjVlgcn9KiI7bO/rQMcN+77xwKXcu&#10;T6VFzxx1p+DtPH0oAeGBMfy9TQ23d0ppU5TnBxQA3OfzoAZl97gD9KUb84GetTKOF4qUKoLEhelA&#10;EYV/Oj+cc04NteRSPoajbdvb943Wm5bzRkZ460APyfMzg8HvVpCRFLkLnIxVMEeZg561ODhkyppg&#10;eQfGi1MnwM11hGSEaNh/WvjmG41C2liUTSmJiOh4r9AvG2ni9+DnimAp9/SXwPQ4r4Zn028B1yMR&#10;5aK5kG098VnBWZ4+ar3VoYl99sn+2SqTkRjqe1a3w/1q70r4r2eNRcQvdKHHYZ9qoQ4+zNG25SHI&#10;YHrWLeotvr9nLuIBk4YDitb9DyqbXTdH6J2N5BceFdPuEdNktqrDHv1rQhdfPkGVUYB614x8KNXW&#10;8+GltZteI0lupCgtztPSvV1JSacFDjd1qJrU+noz5oou6vpdnqWhyIYIROseVc98dK8T1fTLqHUj&#10;DONk8EhMeVwJAPevcoJWEduVlIO7IpNX07TNV0wxzWwjn+z/ACyJw2fWs0rBVpKZ8/WOo+HX1aOG&#10;aY6fcowRp1OAfrWV4s0DVY7pdTstWgNzGiuJY3+WZPf1rJ8d+G/Een+IroNcXTB2JgnVPklA6gns&#10;RXnMmt+JD4SgsR4mv41jucR7mOUPfPtVx12Pnsxpacskep6ZPp97o0Ujaq1vqNvAd8ZGMsPf3r2r&#10;4feKEu9Mm0nU4Y/tFvlRIzcsvYj1rw7wraPJpFibq2jlDwj94hxz65rcutJ1628U6Ne24kUxSApJ&#10;Ec719GxSUuXR9T5vBZjPBVrX91n060KgS4csm75G9arPENk371fx71geFNcguNJtre4fEqxYy3UV&#10;1cqx8kFipHBp37H6FhsRCvBSizzvxPoNpfaBfD7OgcxZZf72OhHoRXzDq9pPb+KdRt5IWysu3JGO&#10;B0r7UkKEQ/uwOeWry7xv4Xt7xJrm38kXG3PHR/rXr5ZjnSnZvQ5MfgVVjdbnzkkRXyVLK2emKuW1&#10;tdG6cR2b4LcZrWfTbuHVlilstU80SYC+UcfnXpPhnQLqU20tzbOkYOcMMZr6SvjoxhzJngUsHNzs&#10;0N8EeHWuNXtZLmAmMMCSw4NfQ1mmnW2lrHbW8W1UwTjFcva+XbW1vHFHCgCYGBVrzXJH70jnnFfI&#10;4rFurLyPqcNh40o6GzJI4kc+amCeOKiDq24NKRxgH0rNR5NjgyE+lSL90guDz1rkudRppsSAKWJz&#10;3pyuyyfw4xxiqAf5oVOc9qm3LnlTTAllETHPmDk1VKplugIHBqTH70/vOMdKgbkgY/ioAj2t9sgO&#10;7ofzFcH8TZgn7P8A47RZ33S2yIuOMA4zXoaglogXHyqa85+I8Eknwb8SrtQO1tmMHvjrUR3F0Pjf&#10;/QVtZIjeA/Pwc9zWaNOvZ/FXh61gQNJda1CkYxncCev4da5++nmi8T3EQV2PnNtbPAr6i+CXhWV9&#10;K0vxDqssjKof7Aki8n/a+npRXqKnHmOCnSdWpa2h6ha6VoWlfD3wdZJpWnfJpkZuGMY3O5HPP1ri&#10;/G3io6T4TmtdLtbVNRvbNkWYDm3TuQP7x7Vs+NNWjttV1SWS7ijjWNhHk9SOwr5omnv9S8X6lezS&#10;zbUuSIUPpmvHw6niJttux7coQow0WpFpVvM9+7yi6kmmuXaSSRiWZj1JJ5rorqTS9P0GTM0Xnsh5&#10;J6U+WS107wo93O0Ku0RESHqTXkOrX13darNLJNIAZfu7ugr6CnTSVkrI8+Ui5fanNJeXeLwgsDzX&#10;ONNM80SrFJkuepqOQp5ykNnA9aY8/l2hbCBg3y8V0rQ53Js1oH0+2i33MwJCErH1LGsmBNW1Txjd&#10;RQ2MhDRu2wfdjRecn6V0fh/SIbqOfWNZa6h0lI5ER+8suCFUe2etd3pS+EbLwX4aFlczS6pcXkra&#10;iWj2jZnMQHoMdaxlVS0OTEYqNLzZD4Q0bWbDwdfarY6dG11JeLDbzynDjnDMF6gD9a9B1XVP7Ov9&#10;M0bQ7kaj4o1iGJdS1d48eQH4Kxk9MdyOlYkC63IniyaTVWjlkgQ2io3yoqcthR6jrVDSZry++IGm&#10;TQWiI8FvNHFdYwULAhmJ7+tcdR8712PCnipVU7nWy6BDp2t6XoWk21zr3ii+jR7u63l4tP3feLNz&#10;z35NaB1DXtA1vxHp2l/GnTU1EaaYtX1ERg+WXGGSM/7PtUVn4ltPD3gPXfD/AIc0681DxJqJkOpa&#10;1IhZoVfqFY59fwrzCbSJ3urX7f48uIgLmSWZlJLM2ctuPck+tZNa6I8tU9bye/fqdCJPCkcmnW+m&#10;aFq+t6ncXcj3+o3CnAZjycnrXovg678Yf8J/4e0SH4p6VpUFxbSgyfKBFkfNz615zYS+JLqTR7HQ&#10;fCMERupjFbyuoDyAcM3P516Dc+EPCnhzwJaX/in4yS3F3d25ki0+0mzIWHqQSRk/SktHsaw0lda2&#10;I4tJ8CWP7RU1rdyNqFva38s+oanJ8xmcEkY9RUvizx18Qb62hsfCmjafpOnmOSASsgRpY/usQSOO&#10;K5uPWtUutB1GWz/ZquIbWaYRxXN5NsKr03Dd97iqU9taFoJ9Y+JcwstMty8VnZx4eVm52/LzUt3Y&#10;K0ZN2/Urx2PhWD4dx22q/tAanNDYB5ptNs4DuuZn+Yh5B1GeOTWx4K8OabqGiePNUuvholvZyXCj&#10;S4JbzaPl6M0ZIz7ZrntOj8WXlzqLaT8GobOG/wBVjSCS6IaRVB+9tbkjvXup8M+CNDtdC1bxd+0K&#10;l1aQWkcs2n2VwF8+UDKxqinPXrSknJNLcznzNNR3Oettc+H+hw69Z3ysl9NaE3U/kYWQAfIi9unF&#10;eZnxDNrHji0iuTfWunW7StZWMcJMbY6FmHGWrY8R+LPBPiT49eGJG/ZnlWwhgZUs4fvSIn3C7Dkc&#10;deat2Fn8Q9S8WaVb6X4E0S0tLq6aPTdJsoRK7KpwWeQfd298n8KxVPk1lqzJUOVe98RgRX3jKdNS&#10;h074S6TZ7w0bSzkElemRnpTNK8N+JIbmaWXxno+9SzunnL359a9Wufh74zsvDGu33iD45eE9Lihs&#10;y6wC5QyuR/CVB/DivFL+PSXt7O5STWNr6iV3tcMBKAe3OOapS5rtHpYe6tFo2JW0JLhz5M891vIL&#10;iUlV/DpUQuZEnVjE42KdgHU5rQM/geHSFkh0/wCzstkvmZ+fnHfrjNZ9jeaXNqrSQESMXIChc/pS&#10;TPXopW1L9iLh7VB5OxWkJBI6ZqC5S6S41UNcfKgBjZTkt61tG11X7FPP9mtEXoqvIFLfQGs6aO+g&#10;06OebTrBAJgFUTByxPtRc0vfXYxZjqJ0G5KW7jJ65IqOz0aW4smnn8ZRReWvyKWqbWF8QL4e1gkR&#10;2jyCIwFcNuU9fpVTTtMubl743PjG7t9lovkBcnzWxz9K1WqLUktWxYm1Cw1lprfxMVkilyD5nDe2&#10;O9ei2XjK0n8Pu91KLaaKH/WoSd2PTvzXmcugyXMkUa+K5opI5CPOY8H86kn0eCDQ7GNfFdjNLACb&#10;idpABJ7Y9qznSjPyZrGo2rHskDePJtA0/W9D+Iti7SExLC0eDArcMxHc4qOHwDryav8Aa9P+Oeq6&#10;nqcgLCC+lbymaT7+WY4G3PFeM2PinxBYC/hsBFOscqkqZMLjuOPWvb/CnjPS77wj4khv/Dslnb3O&#10;lMrxpNiWGUDgq45wx96xnGpS80Y1cHCrotGc/YeHdP0n42akqftXlfENtYSt9kcfaYQXHzLzkcds&#10;VbbwZrurabpNzL4c06ORtQl+0apqOtbYnyeoiYkKB2wK2/Ddj8PjO1wl29pfrJcLP57b3OfuHceT&#10;msVPh/r2ofEXTpdU/aA1w2TaoxMNreMqbS3yjaOBW9OrFKzerPOr5TVck0m0upV1Hwj8KdMstUj1&#10;D9vDSorq22NLbaWpkXJ6AhRz+RrCuv8AhBbzW/BaTftBeIbqxt7Z1e3gtmtTID90vjBOPeui8Sad&#10;4Z0X4i67pFh8BLuxIlts+JbxvtGS38W1s5rtta8GeFz8GIdS1D9pvwZJCLGP7VfQxRK7FhwFjHIx&#10;9Kaq82j6dTCvg3GzSsefWd58M9H1CyeHxNb31vDP5ktlJGGeY/wgyH0rqfEvjvwXr3wkgsJvg4oa&#10;eeNHhJCLCAflPviuYt1/Z5stU8FWlpoPiTxPcMjve3Nx+5iQ/wAI5xWf4jv/AAjeaPqkdp8BNP06&#10;WC5jEkiXI+Rc8YI65qnKMrLp3OzD2S5XuS3P/CCaRPo2nW37PWmajPfz27T3S3CjAzwABjp3rtNV&#10;02yu31me516DT7aPw+rQRWo+YsF4GF964SOHwy2u+Cp/7JZTaWW65ufP3AccZGcV0T+MvDUfh3Wb&#10;bS/hJPe3ruqpe3Mn7tCO4XPSp5Fa/Yynzp6K9zlvD98q+FPFkdr+xhe31zJPJHLqmoXBhA/utluu&#10;O1c6F1TTYdbuLzxXbs7XeVtIgCEDdFz39K9T062n1jTNQufFX7UVlaWlgilrHToxGRu+7wp+aqHi&#10;LTfBt94TtbPQ4bi7nDAzalcNsAUdAQSB0rnqU4SV2ejls6tOok+p52db1gojD4TTuGUFD52OK1LK&#10;71aa1uGb4bTwYXli26pZ4bqy0i3eXTTJDEFUzIMqCPXHTNQReJpTq2l2Q8AXEUFzMENyq7gvucdK&#10;5406bufWQq1VuTx3zRSDzdFkAJOGHNV5dRc3LsLc7S3CnjFP1O5iTxLqVvFHFJ5MaHcRw2etc7c3&#10;B82c/ZsZHykCiFCLZ1+1djRku5nuH22cYPfIqNow8JfEQbGCMVhpdFFYtO5O7hQtXYrtjHk2sn1x&#10;XWly7Mxeu6IZba8EybCx6n6VnyXBQyboC2CR0rpo7hmgk/0WQn0A5NdP4f0F7zVctoduvnTDAmYK&#10;AD1PNE8bGlHmnshRwbqO0TzSxt2vryGKHTZCzS8sEwAPc12EUFlYzzW6Xs80yxjzVMZGw17ZPpHh&#10;XTY9IsrPSrEu6BprkYOWHp7A1TubbRLpruWTVNMs5DtW5utgPnbfu8e1fG47ieNZuEU0kfQYLJvZ&#10;rmbTZ5e2qW1noETJpV1cTSSZ2BTkYqlNb+IdVuo7uTwvdwhocRxhT0HrXqBf4fWEM8ipc6lchfvN&#10;EFQH2zWf/bmoumsSQ2+mWCeRyNgJC+2fWvOpYpbxg0/5m/0O+VJ3sePR2OoWOvatNN4subeRZ1MU&#10;RQneo+8K6Syn1OSy8Zag+gmz0yO1HlSSHkuBzx7muv0nQ77WNbh1K/uxbabaysUeVdpnPfr2rifi&#10;R4g0OWC30XS5bdbW3mAuZ4z8i47D+8T3r6TBVp1rK3q+x5WIoxp3ewPqCyeC9IdNQ2s0zBvp2rMm&#10;aRdCvS+tJgcjjkZrkNGvLSXWvEtlJDOIVt4zDJ6mtm78qLQZS11IzKeF9q+pw9BQS7nzteq5sqnU&#10;LOOPLPuTHBIwc0y21E3OsCFNAZUZTmTHQVhywy3Dzztpt4Bsyioh5x7V6T8PvDni/UpXNn8PLyTz&#10;LxU3zLsVVzy2T2FbVKypxuZxpuTKlrZ3zLd7NPDr5eRheSK6CPQL+P4bXGqXFrcQrLchbFJoyrT4&#10;+9gHsK9UvLn4YeEP7aW88daVqmqw26mWCBN0UD4zsyOCc9ea+b/GvxD8baz4zs5BNZwQQI62dpEo&#10;CxIe57ZNcMKtSo9Eb8kInd2waCz1KZjpi5jXOWAIz6CqN/dTSLbx/YZWiUghwmcZrwuRtWkvvDc0&#10;/iHVpDLqIOA7EJg9wOlfY/hrRPEd54E8GPaeA45FuLFVVphs38YLfNjgVljav1e0pO9xww3tG+XQ&#10;8jNkJpIPK0qFsgc5Az+Fa0ehzLZxyNqiKcfNFt+9Xsuv+GvCOn+G/CFtD4ltP7bSUtd+VKGT5udo&#10;x6dKw/sMzSBIVjnn+zHahbAJA55rgnnUYpK9rm1PLJvU80WytsNG1huBPGBVSa0sgQq2d+vzY+aI&#10;4/OurZfGkOpXh/4UlGWEpKhZw3Srlv4o8Th2iu/gJpEqk4wwUMCK6qWYe0jdO5z1MJyOz0OQt4jF&#10;av5RVWYjrHzU5fXtzA6gzcfLtTFaF7q15ca2qR/CCO2kkfru4UUs/wDawtbcIiRyMBztyBTlX5tz&#10;J01HZmXt1028rESBAeTnFS2baxHcSutzc4V84JNX7n7a3g2423MX2gModc43Gs4i/hsbY3fi20if&#10;yuYUAY47dKanpoS/U6hLzVpdPncS3xZbchFSQrj1ziq+k3vjga5FE+i6jJa+cx3B2yvrzWFHLrY0&#10;wS21s0ibz8zfLx7A1as/EviG0e9UeHreSTYNvmrgA/XvXTh6rehw4nTqd9f2Hi++XSZLWz1m3SC5&#10;R1eS4bDlTnGPeum1yHWL3wN4cvb74ReGLKHTZ4PlikSSS4K92A+bBrxZdT+Pmp6vcG3i08QqpKxi&#10;ZY4wo9+9X9L8Sa7btqum2/wq1K61m4ulWS7muGa3hKnnjO3FdVrbI8rF1YuNo6s9mvFtNU1jwzqG&#10;qalbR6LbaYscekIBB5hA9eOtVtQXxPbeE9Xl8La34KsLJmGzTDapKypn5h5vXkV41e6X431rxD4i&#10;/tP416Ss2nWgeKztrlUj6cjAOCa6D4f3HiyCW6gtPgHq+oLJfmO5e9umiijA4JDtwc+xqfZve5xU&#10;KcVeUtLnZ6nrviey+BfiK40rwv4a0q6kSKOe8MCs4LcMV7jJrzqXW7i28G6jp+jeH9YvvEt3bB7n&#10;WbmJnVFYZcIDkDNb3izU7aTxt4y0FdFxOBbyJDav5sUQ4LbpFyKteB7hx8S/FFpNrl3Zqmnp9jdt&#10;MLK7Y+bMmMYH1pQejI9kv5jzu0+26oPh/BqnivxHbxaReM/krE8SySE5JJ4716Pcw/EGHRfFmr2/&#10;x58PW2nPbxQNCIVMhRuMhuoIpnj2Lx/b+DtR1e6t9DvNHs75S7WkQDXAJ6ZGeneuH0bxLZww65eX&#10;f7OGqarp168D29gl0xNsY+clV9fcU3G+iC8aTu9Tuz/wqHS/h3ouk6Z8EvFnivV9WXz9Tvri0cJE&#10;3XO8jovtXk2raRaXHxU0SbXviVYWGjGTEUduACuONpA7j1r106x+034iu/M8OfCvw7omm3OnGK0t&#10;3sRHIsajDEuwz0rx+48Nah/wsLUdM1KfxTqeoRLK7RxxOYUbqxDAFeKnDpp6sl1Fe+6K2s2vgO4v&#10;Luy8OWi2otIMSavdTKzXAPfaT+Vc7ofhe8u/GEdnaazaX87XwVRJeCMS5PLfMeAvWvYPC3hDwbJB&#10;4Kkk+B93fGW2uzOkeoFWzHngqCPpXmWvHwb/AMJFqj2PwW+ImkTR6jJG4jaU8KSOo6ZrqslpcVHE&#10;Rd0tT1GTQ/ixpP8AamgaJ8V/DF9c/ZkKpDaLIIww+dfNAI+WvMdU0jWNN17TJPEmsaOIjcsblbeZ&#10;WacnqNo5BB61X0jVviNZ/wDCQJoPxI1SziubdkkW6OZVBHzEM/IzV7wzYynxZdtN8I9a8QakbxZE&#10;mubktErZyc5OOvrUybixTly6mTc6j8ObXVoJdNOqFhGSyyWJGD1A5FafhOO+1TxVq+qXPgHwzeWn&#10;m/vrSSdIiu37uAcda7eSHQ7/AMbfFabW/iF4L8N/ZYIElsIbZHGegIYdayxoPwSutd8M2tj+0bfy&#10;3kjyC6lWTyUlBPyj0+WpVTurGiqaKxh+IdTiez+JdpB8G9G0o3k0IE8V6reWsfZQDxmsiyl8StoF&#10;+Y/FtqscNsAFN0ATx6Zq5rHhDwlb/EG70u1+Id3q96HBZVuPkjB7bhwfzrMuPBdzHqiRroWuRgv8&#10;zLKzJ+OOuKuKVtHodMJJ7lWG/Y3FzHdhsiTmYNuNb7WXwon0LSyfirrVtesP3jGE/Me2V7V1mgfD&#10;eKSOylj+OvhkSowZonA+UjpkEnpVLX9LvNP8Sastx4I8OX8l3DhtSimUKu3phB0qVUV7JnSovscq&#10;8ENuZ4B4qe7i2jy5cY4ND7D4U1O0+xpLFKASe4I96ktRbyy2tt5AkuSz7EjOeB9KZNvgd9sMrAsQ&#10;QRypHWt1KxpHTY8w13T9SstSspRZSiKUYDY+X6E1SgmV7OceT8wxuHevWzeadd+G9a0+506J4p1A&#10;UtwyOOhB6ivKtU03VbHxLKzWd8kO8eXMYzsYdhnpW0ZXOmnNSHqQbs8AAIBkj1r174ReK7jQfjNp&#10;Fnc38n9m3l2IzuPyxsx/ka8djkDWcm5o+QDThLvtUXy3DclX7gr0qaibWhstD9QyIiweF18maBXQ&#10;g5BB54qF1XYh3HrXjvwT8Syal8HfCVhd34e7tUki3M3zFV6Z/CvZZQQsn7gjEpBrkcWmdCehX5zw&#10;RVlSOCX6dKrsoAXkdOlIHwOXXr3pJlJm6gB0xCRg9qkXHlHJFZazyeVAHbgDirAlwhIJ+lXcRfHl&#10;bICLg985FRnG9sDjNVd4KgZAyeg7VKG+dRnHFUA47t75U/WmZIpSTgdTzTXI8vJBHNACO/K4Y80w&#10;nlhkikO3J44zTT9xeKAJhnyh8vI75oOD5gJ7cUg+6vHag470AKF/dj5hTSBubikJPluAxIpVPyJl&#10;hQAmB124/Gg98ninEqWUFqacYJ/2uKAI8nfwvGanB+dOOc1F/EQUx+NAYDB2n71AFo5BOQM44qEl&#10;tknQ8iomdi65TJI61MD+4UbloAiYjAAHNQEjzTx0q0yg78r29ajVQExtUjNAAgOBgVIcYJ+lMPTF&#10;Kc/L65oAdxzhetJj73GOlJn5wDT/AEoAUAbz7d6OMZyKaWO9Rt60cDOaBD8cE+oFALCRunFREnJG&#10;38adkb5Dt9KBjiw+fKmmEqd2D6UxicrxzTRjzGABBoES9gc1GSMycAcU7g5yeKNvK/IadwsMyfLz&#10;jkGng8t82elLt+bp36UvGfugUkNiAAk/KeT60HO98DpR/D1pedvWmIYn+tPyjp1p7ADJBySaaM56&#10;04j5TjOe1AWGEtv4B6etOH3Cc96CpG4FR270Docg9ODQAh3ZGT0pDncTu6mnckKOetLgZf5cdMUA&#10;R4YnJb8KULwx8rGKflcvx0xQSd33BjNACYO1fl9aQjMZyARmg43jjPtRk4jJzk9MUWC4o254Ue1I&#10;c725oB5YFaXHP9aLAN5546VHzk8GpCByAxzSgDcuRQA3k7OO1J0kP0qbHPFNI5OQKADnkgUYI5A+&#10;tAzuQZ9acMbTQAhGVP4fhSFB5gy5HFB+996kyxlj9AaAHAAI2UFKceVwvWlbocLnjrSLgq2VI44o&#10;AjPVAG79aUr8/bpSYGWG3vxThna+QeooAXaNwxnp0pCq+QfrUqsAh4OQKYSCGyvbtQBE2RGpx34q&#10;IjLOT6CnnG/Bl6dqMHef3JAx60AIP9S3y/rTx908ZoCkKpwOaeB854GTTAYMYI29fen87CPTFJs+&#10;Xhj1p5UhV6cikBGfvx/L0pxz82GA4oIYMhIHWk4yxx3oAXpkhgSetMPUfvMAZzTj1akO3yT83P0o&#10;QMgb1BJ5p4LeU/TnFGF+XgZpx6KcAc9KYhjkjHFKCSrcdqG+8+I/TvTR5m5c4AxxSGWkc+QFMXH8&#10;qYQORjvxU3H2eXCAnI4pjBi8RyMbelIsjGd+ckZp3IdvnJFHzhsFeh496QlsuT7UCH5ILU3d8pGc&#10;ZPWkJGw8HPpTW+63yfjQMkAHm/67IxTm/wBVGMAYJqP15px+/H+NACYORigZ2Hn6U/oDz3oz8p+T&#10;nNICPrtyB0pSqFMbakwCB29qaxHmrgcAUxDRhY0BXJA6elKDlTxTSD8xL0mRtPJ6cUAPJAVTtqMt&#10;g5prZ8pup4qLaTGx3sefyoAmjbK5z6/hTl3YHHeo0GI1+XHvU2F2rl8k9qAHjqxwMU4hdi4wOaaB&#10;xzS7OM7+BSGI2dpHtxTAPkXLZOeKeQMsQxpDjyjhxnNADR95j5YqQbdvPSo+OPnqPd8zc0wJGx5i&#10;YB6/lUgX534IPrUQzhDjvT2ZzC37o5yKQhTw+dn601uVXjrTW4IJJ5XpQSdyYQ4xQA4leB7UIR5g&#10;6Yx1pgAxJ8x6c1GzYRjszyKALDsqoWL4qESqEyI2wTVKVnLIN3HpSfNtADnhemKANNZRle3HWmu4&#10;3H5h9RWcNw4LsSOpFPVgem7rxmgDQVl8teMfWgkbl4qFATC2SetPCgKSCxxQIefvngDinbz5fQe1&#10;RErtfrnApMt8h3HvQMnBBAyo6UL/AK05UgVEp/dklj19KduICcqT6UASkLvxtznpVeVsTooXtSli&#10;ewFJtzKp68UAMG4oKkGd3TijBEhpSfm+lADuNw+UUqkeZ97HFQk/6QvPepCUyvzGgCQEccmglPK/&#10;GoSfmyI+KbuYGTB7UMLkmThuaaxO5cHj09aYpUqxwc5p/wAuaAEBfcTs/Wp4kRpQGwPlPOelMwNh&#10;4ow+4DfzsP4UAKwj86ba4ODUR3bT8x9qSKPas2ZiSXqTjefvZouBFlsrml9OKRseYT5ePxpcHAOO&#10;lFxB/EOKcCOOvPSlAGTx1xn2puCJGAXIxwaAHjG4fL1FHy4PyUDOwfKaUAktxTAbtw6nyyalHlbT&#10;l+opuHHfjPSmyZGBsFAFtGjHngRkqYyDXjvizTAfE9lLHEoZL7JP94ZzXrMbYlt/mxzzWJrtor3M&#10;GdwLOo4/iz0+lZVVdHXhKnLNHP2s8Q0azLso2wKME9K2LNHuLqHyZ7riQYC55qPUdJ021j8FQXni&#10;SO3nveYoVG7cB6+ldvpB0qwsod1nbh9g29OlcEVGTPclU0NvTNIvHFmX0cEjbyR0ru30S1FnY5tn&#10;STyc/L2qDTtf0CHQkLmKR2iPlj/nkfXPeq0mvNJDqLQ6hEx8ljk+n/1q1lUitF0OGUruxnXFmIdQ&#10;w95Fhuhz6etZ95c21tpqyrqyZZSAhrzHVtc1GTxZd7PGE/li7be2PvkHoPQVn3V/Lc6QEbUZyVU9&#10;sZrhk7s7qdJ8ps6nrV7IL1IpJGDnBIHWq+k6PfX15bLcXsu0TglFrk4LyZRcqU2+W3Vl+9WnB4iv&#10;LIRzw3wL4IHHFS3FGkYSPYn8OeHENstxpAyIB5YOccVkTaNoss90v9ixoA2FIOK87bx5rz7RJMkh&#10;3fd2CrP/AAl4EBMtmysy8AHpXJKaR3Qg+h2a+GpVmd4WVSU5+ccis3UdG1iPSpBFpxuJCDxu61jW&#10;viSSW7hA8R3URZvlznFaq63q0eoSD+1VIDDBPOaSfVFuL2ZiJDrVto9kJ/D96hdicYJ/DNTRSo/k&#10;tLbPGgBDA+o6V29trNvJGPtWn2u3Iyduc1dmh8EXUF1LEkalI1M1uDjeexH4100sW4Hn1svhLpZn&#10;xF8ZLvf8UvhfANx8jT7g4/ulv/rV5NaSD+zpgVLfvG5x0r2L45wWsfxo+GrxqiySWMqyY6YHSvJI&#10;Y2/s9P3XWQ5wK+nw0+ammfN5jR9lPlGIxOws2Dk1Y8xtkgJOMcHFNaPbJynGOtWreNTaSZQMu3nj&#10;pXQjzjOUjzJT8pyeaMqQfmqy0cQjlZSMbzwe9U3wDnb9RTsIf8u0fNye1A6daYCpQ4k/Cl/hbbzy&#10;KQE2Ido+QEnrSMQrKQMU0Z3R9B81TPtK8AHAFMCqzHd91Rk0ieSJlDSZG/0pH+n4U0MhzhSDn0oA&#10;1Lh7E2eniIvvx8wFTQxvJpY2lyVUkjvxVG3Kee5KqeMcipI5bqLULsrLgMD+tKwEDyucAR85IPtU&#10;O4FW+Q9fSppB+9kO0ZL5NWo3sRbbWtl3FeTjpQgKauNmOce4p6pGWQvG+AOoFNlCtsZHHyt0q2ky&#10;G3T5FyVwcihgQrMm+QIOgxz2pNq75DsGTThEFmlPljk5zQ3B+4TQADd858ggUH7g4zz1p4cCEgjI&#10;9KRmBjlwnbpQBEMGZuOwoc/KBv5NNG0EkoRk0whzLJjPUYNAFyOWY6fKis+4Lxz0p2m2jzeJNA32&#10;4LjVYwPfmqn+kwlWNq5V3HzV2XhxEk+IfhYx2MuP7Ug4GTyT1qHLldzSEbtH6HeArVbD9n7xDMIQ&#10;Hk0eFc4/2a831B0M2sP8o/fvj69690+zrB+zrbovOfDEWPcletfOt8Jha7PMb5blz9cmuTDyb5n6&#10;no0UZ1vCJJ03W6P+9JJPWp7qAfa4gtuMKBg1Labw5IyCFGRSXEmboEykAggkDoa2jubPVETSSrAN&#10;j/Ns6e1fJfxDvVvPjlGolLrBM/mnqMjgV9E+J9Rey8Fa1Muoosiae6qf94V8lWrPJ4z8TTSB3jkn&#10;Y7m6knvXVFWVzz6stxyF8zYyQOAcVYt5fK1KN2ZgCORU+21Eys18scP2gBmC5Iz3xXbt4Xs5tEtJ&#10;Lf4l6DPugVjlgpIPPr2qLnJY4xpbOTUcspXEZIwelQR3RKyKYwwEpCsVwRXUR+H549YuITc2LjAK&#10;sjhs1hahaTx63fRGKIFSMEU7iI4pbX7bdCSFW/dHHPSm2q6xPc3CacSsqI5CnuO4qi8RWJ5HuQuI&#10;WwfU0vhrUZIfEVm0l3tzqQDlRzgn2osNuyMN7vUR4g1BL3w7KmSysknXPTPNQ2ckateWklszQuWK&#10;ZPKk19H+PvBMmpfAu61rTbGP7TZaSJlePj7TGBlsgdxXzLGC/h2wuP3nnLMQfw6iqhJSV0SmnqZr&#10;RmLxNOru4HmHbz2qzk/aIiHGMdas6nDJNpGm3ax5UYDCs8bAmPtQPyiqGXBJIJ9wdQRjGRVu41G7&#10;fwpfRxXK+cI8YH8IrLyv2dsTMTg9qoJtF7N+6kBLc89aAIiB9ltgRk5OT6mqEyszE4UBTWjcpKQD&#10;EcjdyKpyQ3pExNlJgJ971pWBHSaBJte7URZWWEYBpbxpV1VgrJgsRtI4rC0q78jVLbfbkhZeVbg1&#10;0F1NZ3OoGZITHnHyA0gM0+bEfMSN8hiSuOtaen6nEZtskaod3KnvQrABFdYz0HSs6/siT5lvGecF&#10;lzQB3iy2klvuVkBIG1fSnooMkqnrjNed2t7eQ3rLLbSrgDG4da62yvreZExfIHHY0Mk2CjeWdjAZ&#10;bnNMKgTLnzDzyasRZMeWiCnHAz1pxDbWIjBoGRI0v2xF2jZ64qzOB5tmfPQ5U7kx0qvlwXUIeWFS&#10;YzOx35+QYoBEXl2RkUSaTGULYLDqM02XStJab5L+PJTO7FSq21yCeM9MVISMEoWUUwM4afbi2cCy&#10;UsX55+//AIVYisrVHGNDUsU4JNWlZsph+/NWWeQxj5VyB1pXsBnraWq3SytYwsSTwR0q4HkWIqsS&#10;ZxzgdqlXZgbgPpQWO7AVcAdKV7iD5/sMeXbk/wB7pTh1Xk81HgCIEb8FuRTz5QyPMOdoP0o2Ak2t&#10;lyVG3HWqrBdz/I3B64pJpW+zttcgZ6+lU5b6KO1fNyoOzrimtQLYlZQp2lVzjPrWdf3BXT9Ske/W&#10;MrHlW9P/ANdcze6szTRpHdkYfkAVg3U91NdvHLfSmNipH4U3YqxZuNQvLrTblWkAjEvXoSBVB5oj&#10;b26qHQBcDFEwwAPs5CbABioPl8wc8AelFwsMCxjzFIbLHJzUyH5MAnGetMCgg/vOlW0jbyxhf4aQ&#10;ETZ2Dk4zUDbNpwG/OrjBViI2sckYJqu4ID8D7tICtI3zRYhXrjnpXRaRcMtlqlu1ygUgMqjtXOOD&#10;j7h69KS2Mqa0ro5wDzk+tAHfIztaRv8AMMEjnvViKSTdFmTo3FZti140Lq8e6PqrAdKtkhZwMnOa&#10;ZJFrgmezs5QrZQDbnmuekkuZLMLIuQqcEV0OoySHw+wNyML/AA4/rXOxkmG4AA27e/amNFb91hAw&#10;IX1zU/PkLhBgDiqQGbmRTMAoap2aRtm0/Ko/OgB7NKEwWXjpigmQS2w3Rj94Me9Ruf3bZLEY/KrE&#10;KBkgzE2Q4waAPQ7OKZvhH8QljYmSS1iIw2CcVzekzaxFqunl77IS5GVYV0UBWLwvYgNKrS7RjsRX&#10;NavJ5PiW1Bcgbc5WpW4HsSDRrpLING0ZkhAJX1rBvYbi18QXFsbvzVYZiYnGRXPeGvEVnHcywXOh&#10;l0eVfLmHWA/1Br1rWNKtb74eaNe2oYzpakuBzvHtUt2dgTvuecTI32GVmQLjPFUrcMwbEbkZPQVb&#10;Y6j/AGfcQy6fdFS2FLKRjFRwTGJHUWfO30q9gsNdQJVyT0qPjdkAZpk0zmQ/uf4+1OUrlc+1AEqS&#10;MLpTgfeFWb23trjQpJVZBJGASKpuFEgIPGKkgZftoRpmCNwTQwaKkLTGxeNyrAH5fwq7bglHySTt&#10;4qKeDydX2iUsrcg1NG+yaA7cnNIbGyEbjnHJxUKIQk42vyc9alu2d7+JltNq7xnnrVphH5cREDBt&#10;gyPWi4i/pssI8PeIUeGJyY/kDdqy1K7nHlbSZ+maMTqXIhGDUDb2fd5bAikI2biC2ksIg1zENsNY&#10;vlsEdS+cMQDmkYys6ESSgK3TPWnSNtaHIPT1oSGMCj5htBxTlQm5jGSQTQpTcSeMipEZFkysvPam&#10;BLNBIkIYhcFfWq4K+9SPJK6SBiSB0FRgHB+SgCZEJYYTtVx4W/sadgPlUc5qGKTYh/cg1d82KXSJ&#10;lMRC45xQIwxLH5bfIeuAaVipVP3mBjmnulviQCI4zwKYUBRxtGMckGhDQKA0b/LmgKm9sHmnRAra&#10;OPNB5poDbshRmmCGkShSBezYPXnFPQOAmcYz3pRksRsp+1gP9Z0PSiwDTvNxJhfTFNJJJ5NSjBZ8&#10;UwjrxmlYQ5Q/JCiniORsHBbFRjHlH5T19aeskyuSjjIFFgJB5iwSqY+vT2pi5L22Z2zk44p3mStD&#10;JuTvzTkyFGFHtmgZ0WkFV07xcxjGDYnJz7V3/wAAAf8AhcPxDkRCQt5+WTXnVruX4Y/FGQqoaO1T&#10;Az/er079mtZD4w+MrMmSssJz9azavFldD62vBjVLrCA5UHFU8Lt/CrN42dVuiPaqnJLDYuPrXGjd&#10;bCAHByD0qM9BU3O3H0pCo29efSnYZVJfJ+XigZyeanK/IfpUJA8wcUrALnKLx0JpP4UO31pDna3N&#10;Rknc/wA3TFMCTJweTQeh5qHcvljLUZBAIagB3Hy8+uaaWXaTszTG++tIMlT8h60ATbjgYHUVHx5g&#10;O4daMfIeaAFznvikA7jJO2k7Jz0zRzhsrQMjGV7dqYBgfNljjHanoE2nEnFR8c+lOG3a+AcnFIBx&#10;PPFMBAH3RTiOTy3FNwMMSvagBxOWB9ulAxx0pgPB4P0pVOZFGON1NASZAkGIwM9aUHlh1B60YQM+&#10;5GHFJ8oMgzwetAEhA8yMEAgHpRIVIXDcY4qHcNzYfmpBgg8UAR84OAKiJHmRDd681OcYPSoirFzx&#10;9aQCZ+YDrRuUPzu5HFKFyD9aUhfm6dsUAMLptJA+tRh1LsMN09KcVXr0FOCrluB78UAOH+qjBenD&#10;7xpo+4vTA7VIOhIFCAFH7zOKXA9PxpRjIOOKTeN5IiY8UCHdsbx+VMwfnIc896f/AAjp0pnO7jmm&#10;MDjd1prcIuFNKd/mkGIjnqaGDbyOOKAIefWmnOXx2qTHOCx60xh+8UhuB1oAYA3yZT1zUq7RgmHO&#10;D60HoeaBkHkcUAOkcEr8nao1V975A5HGafxuPy0p68LQAAHBGOKUY2rxQM+WeKX14oADgSSEsMcU&#10;f3vm7UnyHcCD9KT5dz8GkApYdd36UZG3pxTCOBxxRxsNADt3IyTTsr83zCoeDkU8Abm4OcUAIXTA&#10;G/r14peMdO1GFx/qu9Bz81AB1OM0/HJFJgZXjHFAxu6nNADx0zinHHBpufl6Ux5SE4hGRTsAp3bv&#10;u0f3/pxTVJKqd+ADzT/l8uTAznGKAISWDLhTz3pyD95yCKlAzuzIAB0oO3k47dKQB0c/LnI49qT+&#10;I80xm5UDPSnKQVYjNMB2RtX5aY3Crx+NGf3Z+U59KD9xCemTmkBXO4uf3WfSnAcDnk1MMeWcIMU8&#10;AfPwKYDEABbntS9xRjnO3ml5yeKAE5xSFF3ITgAdR607A54OKUrQMjAjByBSk8n+dOx/sio3C7m4&#10;PagCdW/dMfMHFN3Hc2D6d6rEja2M/TNN3NhiB6UAWd3P3aTsOMVBk4zmn5bP3s+lAEmOVyuRnpUw&#10;2+W4CU1Xi8tdzj6U1pIyW27c0AOydy9aQ5wcITTSeG+XoKRX+VTk8HkUDJNoIYeWc9jSqMRuCnfg&#10;05HQFyegWo2aMtxJkZ4zQIdxkYFPHNsOBw1RZOeTjHangptkBB5oAG3faVHlcAdaeG+VgUPsaaAN&#10;r/vCPSmHO05U0DJffHaomHzIQBxQGUqM569Ka2PMySeBQA5R+8OWHT8qnQZU4HfrVUHn71Sq7C4V&#10;SnHY0wL3lmbS7qPauPKIYGvk3xzpr6X8Y7qdtOYWt3ckbscBj1r6uRsyZG4fMMgcVyfjzR7LUvh/&#10;qQaxjZxb5/EdCPQisqiZx42j7Wm11PiDxFBFB4ld4vLKvhuOnNYs0Jm0a5id0IaHKk/TtWl4mjvb&#10;bxF4ns5Y2JhddhJ5IrH0yVpFMeGDAcZNOm20fMqLhe/Q734W6i+m/EjRVe5lVJJTE+Txz0zX19uL&#10;GykSclWTJI6c18Q2SSR6jM25dwlDe4xX1/4Cvo7/AOFPh0tcASxwNHID1yvT86qaPbwFVSVjoFkm&#10;W9I8shQa2rWaQSk7s471kSpJ5swZCMOQalhyrR/O3XilE9VM6K4t9OvtEvbe60+xlikXG2RRkH1B&#10;PQ18+ePPhmnm6peaeCD5JaSFOfNHt6MP1r3tSrRI2DnAxg4q5GYyjB53bJGATmm4GdSlGorNHwt4&#10;d1nUtCvtXtr3w9f3tg8zCNiSJIG7gg121lrt5Jftc6Zriy24bMtpIcsoz6Hn8q9N+Jng5pNH13Vd&#10;M063NwYA1xbog2zqOpA6Bh+tfMNvY6zJrsNzoszwX9vKd9s77Q2PvAg/1rGVz4fNslkpOUdL9T6R&#10;Tzb3wtb6no8LpeWyk3Vj0ZgOpX1r0zwrrNtqHhGzXcpmT5ZIX4kVh1yDzxXyz4e8Y31l420dNT0p&#10;rGX7Tte5j+4rZ/iHdSa+qPCdn4NvvGulaxDq1jaaglqVulikHlTB/uuAOD65ranSfLc8vLszqYCq&#10;oVPhZ0EsEnnnhcEdKpvBGrvlC27sTUl3dWyfEjxZpqa/YTy2ZRpZY3BB38gDHpTWdtnfO6lsfpOG&#10;xMa8FKLuinJDYDYf+EfsuDyzKCf1qG4cG3KhIwu0fdGKnkDlJclu3esuYMWHJx396t1JNWbN+Vdi&#10;Dc3mkBz1qwjvg5waq7SBkK30p8YkK8xkYNSxsvJLtwT+VTCVMoQVAJ/KqX8A46Coh0ZsN15qQubH&#10;mxkJxyO/pUySAkfv+MccViKz4bEncZFXEZgiDHNVcDUziIMCSc85qFpBlTtxyah3ycAsOPSonDZ5&#10;kXgUrjsWTI5guBuGQykD2rwb4vatrqaXDDb2U22aHy0YHhB3/GvbcyBlIOSO3rXEeP8ASra8+Der&#10;zrHGJLch2Heovy6hZy0R8XaZo93qXxX8I6VBA5mn1uPeTydufmOfTFfoRZWMFr8PfDVnBGgjttBS&#10;P5Rx8owa+bPgzpfn/tG/E+/Ntn7FpaxRnHRm4P41698VNfuNF+CM1va3aC/vlaKJwfmjVvvEe+K8&#10;7FVXUfKjTB0fZpye582+Nby51L4967ALzda2E7Iu1/l35+Y1FZx2lp4fvZpJItijIyPvEVQ0u0wu&#10;lDzJ3eeVnkZjlnY9ST9a5XxrrA/tFNMtJ0JhXbMyHhM9s+tephKCpwSM61TmdzF8Rard33iKV3lx&#10;BASIk3cCuXkZ2jtl8zljwahIJiWMyMf3mc5qUhFiZnkGFx+leglY5G7sJEMNhIZMZIz1qK2tL66m&#10;h/dPl3/dj1A6nFX9LiivfG9i11MUs0jZmZmwPlHA/E16j4Z8PX1z4X+IuviJI7ezvYlQOcebGDyQ&#10;OwC+3NKUrHJiMQqa8yfVm8j9m39nTT10YpFN4jOd6n523Yzz6HmtbxrBoNr4i+F2m2erQXOpNpVs&#10;+oXEagKd2Nq8elSeLlur3wx4O1RDbJo2lvBFp/QfaXYjeR/umn6uPCs/iL4WxaTqHnXSaWjarOw7&#10;kZUbvauGR4FWspO5p6OLW3+Lum29yjTyvobx2wDfKhdcH61yly95pl54p0yCbbLFqEryMByA5yK6&#10;1p/D1vrugy21z9q1C1jPmgDPl59+9c/cWet6n428dX23yDNa5Mm3PCj0qE7s5Kc1JvoXPB0XiXUH&#10;1C305bNJjKFnumjBKA8Zz1qTxTYafZ+JbPSIvFl3qF9EyveSQJuUMf4eKf4NuL2x8MatFa+LFhaa&#10;WVJrnZyQeDitaPxD4P0LQ/E1vpWkvqut30x3ySR+YVc9y3PTNZVaiSstznq6ySSv/XUqaQ3iGHx7&#10;4Lv5tCFgmm2kq2qbsFywwSR+tdboen+H9X+L/g37foOo6s82qtLPG8xIQKcjOTwteOC58Zz/ABOu&#10;E1TXJXkA82eKJshQeQMDpXrfhbxfBYrr8Fj8DIIrifT3jbUJJfmBAwuAenNZS0WmrCScdLk/xhv9&#10;Ln+M/gSxbV7JILDTVU6XZqEjtwPuksMZNcUt5cyQWdto3wjv59Rup0zf3qERbE7AN8pqSGTwNZ3N&#10;7qniD+1tY1q48SecdKhUnIDZXc3p7V09/f8AxZ8XfEnwxBY/DPRtKszAkVlawRiFbaMdXkk4wAKu&#10;MOdamc09HJ2/UwzpfjtfGlnrF/8AGrSdMNrCI4fssgfAPDARDrn6VR1iL4aHV0jfxr4i1W5RRJIL&#10;qQgKx54VvXtxXt0HhXwbpXh69linsfE2radpkr39xNqIFvHJjOIwTtfafTNfOpu/BF/47n1XU8xy&#10;f2w5vDCuBB5Z+RAo656UUYyi7PYvCwlJc3yVjS+2+KzAlnoPwaFlNdxmOO4FuWaSPofmx8vFetfC&#10;5viXpHhD4u6XpHgfQU1G/MaPqlzfK4sw/EhQk/L68V5R4m+IOry+H7S00Tw6mmhrRopHMGJhGBjI&#10;J+7uFZui6rdL8JNbsLLwV4s+0ahKd92bl98TfxEHOTuq5XvdL7zvpUZ7ytofQy+GPg6/jptOvfjr&#10;q/izxDHOr3ti2pFbcu55CknHyk4615r8QE+Hdn8d/DOlS29vJa6Zb720u0kBSN25CmVeuPrXKaZ4&#10;Y8aHUdF+xaTqzajcI6wNFKfOORyWI5H1NeoReBvAWh+HvBkniTx9DLrNxOxbRbWQXF1qErdFZuWX&#10;B4NKVSLSWnMaU6Si27njn27Sxrvj1rfwM0MOoBAltIdyoqdMMfWoUvba2sIzp3h600+eVyJZWIfb&#10;+B6Zr23WfAF6vhbV9W1/xX4W8H6TGqtZ2BdZbx1PIIj5b8ga7bwn4E+GNx8DLq7j8Px6mlwq/wDE&#10;21C6FuZSPusqNjAQ+3NSovojop10fJF9qWlrLpUt34v1u6vArDLMybM+qe/ao49Y0BY4XNtqIIlG&#10;ZWcsintnPArqPH+g+EV+NeuW7fFuxubm22Lf31vEPKVWHyKoHDFR1IqfRNL+Gsfwy8Yw3fjW1Ol2&#10;i77282Dz72R/uJGn3gF9q0jZLU3jUXZjvL8WXOm+GGi+Hc9zFdxk2kiyZVwOpz0GKoTHxpH4s0vT&#10;7bwNatdyyAKRKGSP13HoMe9UYvEWtReEprXSfGV/Z2ul3wFhbSQEm5ic8hmP3cipb7z11awubTX9&#10;UtE1KxzLajLM7Y+Yh+q8+lZXUd9hznJaJHQLDpVv4ia31L4z6RdXkShJ9PtyNgaTgDePT61kX3hz&#10;wd/bGs2h+Jl4biIB3tjMdqB+QN/fFcWdLRbu4aK11pmeYsWYEsT9TzV5dO1qdY8218iAjLEndgep&#10;6nFYOvFapnRGhUbT/Anm0TRrS1sUt/Fckrbm87P8WenPtUthFNBrli73DFWuUEahvX2qzbxWuIIE&#10;ubycJ992Ugg1o29pF/wnPhqWVrhIopDwQcGuSrj9Gmz0cPhJN6o7/WEjs/D3h+8S7jddse5lPKbu&#10;xHeupSYW/g7w3epqWoLBM8bglz16/rXEalaRE2s66/cyxGWMmAg7cD9K7+a+8MtpvwukbTRc2UEa&#10;G5sBxtZegz7mvMlj1utz6PC5W5NJnV69rvhnWfDmgW6aHdQ3q6ekT5tyxO4YDH+Yrjda8JeF7Pw/&#10;4JjvPEHikQ2bGXVNTnL7QW5QLD0YDpXpWnfELwFa6lNdW/7JGhG5lEYdHdcLs+7781neIfE2r+If&#10;FGo3994R0eztorYRW9pAo2KDwC394/WuFZ1yNu9/I9HGcOU6sEkrPuc94Vsfh3qOsa/b6f8ADmLX&#10;7WK3X+0r+R1tDCAPl2jg1j3fhz4IQ/FPVZ7/AOK+uLbrG4/sK1xJlx91WlHr71t/2OX0yG3i8Z3e&#10;mSyk/aJ7ZdvnqegIHpWdJ4LtrfTpDD8WXmZpMu0kGWbPXk85rVcR0I6OVjwo8G1Lu8k+25g2dz8G&#10;l8RS28mi6xpCNcn7VbjMwmTPy/MM4OK3INO+HOpeJfEGn6H4Bihhg08ySXzyhWbAzhVzk5qBtM06&#10;3t44bfwjJK7DM87w7mkPtUNhp00HjLTpotD1GCfLmA8rn1yO4/CuyOeUpLTr5mlPhSUJayOO1C68&#10;MwRmK3+A2tRyJcuk2oyzEh9px9w5/DNek/CE/C69174oabrF6zG+s4xbx7vK2MAed/GOamv7C+uL&#10;QtPZ6XIztuKBQM4qxosXgj7N4hF18LoLbfBskmjkw6kDAI71pTzWm3Zq6O2OQ8i0ep7m3hD4Rt8D&#10;/GvhyDxBpNvc3sZ+13buH9o9hJ7d8V8y6j4C8a2OseI9PtbvSAkCM4vCAwuUH933x6VvGz19kZdK&#10;8RaldraysYFMp8xFPqe9Ogv/ABomo6ONS1G+LW+5Y42c7lDdd3rWjxtF/Cx08rqReup4jc2pi1ez&#10;kmaV2LOrcYJIrVttI06402wkOsKiMxyGXB/WvS9W0OK68U+EpIrmIZuiWQjht3f8K9F0/wADeHo5&#10;NOnvNenvcW24Rx/Imceg9K5auYRSeup61LLkraHgKR/DOyQRyuZiYjvZo881yV5rHhVbpoofAMzI&#10;0jfOf0r6jHhrwI2pah9o8EwFftXLYz3qW68J/CRru3gXRrZJJYuoXv2rioZg7tO7Oqrg42WyPl3S&#10;bzTJNV+S1t4ZVlBjDgYxXoFhdP8A29fTajogmto4k+zi3l25bv8Adrf8U/DazTS7+80zWXMkcRIt&#10;XGBMvfDdiK5fTdN1FvB+m2dlod/cSQRyN5DMcnu3J9K481qcySu9eh1YXDKOyL2rXd/Je6FLDo/k&#10;wnKqPMyUHvVWS1dYrVjq8rsRu68D8KpYu/IzJcSKqzY8uc7MMDyBn0rI1bXdNtLe8X7RG8zW+NqN&#10;kA44rxaOCqSsoROqdSNPfQ0p5BuYfYFmYfKEjXJ3Hp0rq7PQfDGl+ADr3i3xhaQWccfmrpquPMlb&#10;qi46nPHFeVaL4t0DSfAHiW/m8681i6vMW+mlPli9GLV5N4l1bxrrvi+3n1LUNUYBsw2yZMcY9Ntf&#10;UYDh+Td5vlj176djyMZmMYxfLudh48+IXiPXNVuLaw006fpatshtLY7P3Y6biO5FcJZ2c0j2RnnY&#10;IhyI/f3Peui0bw/fSpazJ4F8T3DEcKtu4U498V6poPgHxvqM0bjRtFsbff8AM93cKigfiecV9RSh&#10;SpR5aasl954E5zqb6nC6NZWTTTPugbA5XAGa6Cx0m/v/ABPb29v4f1CaR5cIgQ7SB1yegx9a9Ph0&#10;v4RaHJrcV58QrPU7q1hDTx2rAoG7KMHnNZa+KfFV294mieHYdOiEEgjihtcsYx1JkHciuHFZl7LR&#10;HXhcr9q7vQ3tM0DStI0O+vNa1bRbe1hjDNbx4klncdEA7Zryzxz8SPGC6pYxaRpf9iW727xlLZPn&#10;ki6DkdCR6VIz6lcCCSXxJfBmvTvEzFwSDz1qheQaTJ4gMs+nW7xJb4DFeprgwmNi615Xd+lzoxGA&#10;5E1E8Z/4qDU/EFsrm/dpbwmOIn7zHqzE9/rXb6f4Ps4bea41jxnp1tEsf3FfLUl2Gi1gtaWSgM7D&#10;gYx9DVdvt8oka880JCpKhpc7j9DX1dOrFrTY8CrRcNzp7TUvhhYabqdvY+Gri8Zp4zJLOmdxHQc9&#10;K9U8O+LvEWpjWbeTxHBZSWtpHHp9pD8gtozwfrurwrw5ZXUmta5NLoavDPINse3GMdCK6a6s5bfV&#10;7S4+yTefvGZY2I4HQH6VyY6gq1NrqPDTcZHs32a3GrxP9ru3dCWaR5CxLHqeamcsZbYRXrIwBw3S&#10;sDR76Cfw1IPt6LdxRKGBP3hRPNeLLeE28jZYeWF/WvzPF4ecKji9z62glON0dVbT3KFT9pDvnkse&#10;tWnWCWeSSbw9ZMQOWTFcW01yVt1MUuDj14rZguNsQU3BH7roTXFVrVKS91tG0cJGpo0aX9l2Vxdb&#10;hqUKgIcccisq+0rXxpWqfZbaKd1jJVWOMAdeasJPItyjx3EoDN+FbdteXJRgLsMdvP071WGzirR+&#10;K7RlVySElpoePwW9/LLcF1vIysjhhz94da0LG20tY7h5bd5ZTN/y0Odv516TJHZG4mCadBkqdwwO&#10;prkr3T7iO9VorPeJJeVB6V9DRzhVlZOx41XJpU9dxX/s2Uacn2cngDCfKF/Kq1/osc8bqfEMbBIi&#10;Y4NmDz/td6ftu4t8b6fKgkKhSFzWraLc/ao4XeXHlfK5Xr+Ne7gMZFPc8XF5c3E421094GtEuvFu&#10;pRWayNtETNux3BIqlr1v8RBZwPpXh+ePw5OgEdw4MckpH3syHkfmK9NjtFFxaY0uSTbKWdSuQ3Ne&#10;UeN9c8f6ldeOtHbxzrsejwlBBpttYMpkIA/iA7e1exDFQ5ldnz08qqJOyOFjl0rT/FZaT4f6y7LK&#10;sknlagz7ivPJBPWuw1vUfjVrfw5tNRaC70vQPtqQ2NjDKbYyjOCxbgv7nP4VyNhoXxFi+DXiC6t/&#10;gbrqW0s4YX9ySZFC+iMc4/Cs/UNV+J2r2Xgmz1G58XXNrYQlLWCK0aJIx3J2gCuxVYVHaLWhzPLp&#10;04+8meteHvEF3o9tr2h6d+zauozy/Z5b29nlL78c4845wO3Wi+8dfGG8+Jd5pVhonhawWWzyml2l&#10;qsr+XGPnHmAE5IBziuO0jU/F1v8ADj4g6WPCmvPb3sCAMbVvNj29cP1q14V1DxPous2+paX+z94h&#10;kvIdIuo4by4hdygkUh/lPJrVQjHVmCwspT7HZeIPiTe3X7Ll9olt+zlb6JauxR9RnujIySrw+I26&#10;lj+Vc54f8W3Gi/BfTYtM/Z+ju9V1aVjHrd/GxjwnHyxn5R+lebyajqUuuiXUfh74lunTXpJkjNq6&#10;JG7NuOV6HJ9a6m78R+LNT0TxXZzeEJLS0ktoVtVjsSDbKg+baR/eofI76PUiphpXV9bM9W0T4yeJ&#10;LXTrOPUfBmnavfSRurQWn7oQAcEDaT19q5a++Jnjp/F3ic2KW3hu0nO0W0mnGSRQ/wB794wJO6vN&#10;9JutG03WLOaz+Eeu300d0paSWJjuIPPHvV3xNrXjbVvGL3Vx4XlsrKOFRb2MdhjYAO5xkk/WsnGL&#10;LjhEpXse5+HPiD8GvDui+GXh8B+KNf1uSGV7wpnbG7ckBcjr3xU1t8WPB1/428bC8+FOm+Gku+Ip&#10;nskfY3ZiG9+teEaR4ksNMiims/2fLA6qzfNf3cO5SPZTxVa+v9Iv/iKNV1rTbaeMjI021CxjI7bh&#10;60/ZqT1uRHD+zuorR/eezXd5+zlHri3WrfEnxj4i1Bi7Pb6XEsEB/uhip/z6VoJH4+1L4ayz+G/g&#10;n4Q8N6Vd3HlLd3l+qzFM4yMnPSvFW1D4bXvi/wAMIvhCLwnZx2cvm3KKLlpXA+QHAyM1m3Mmq31v&#10;pKXfxz1ie0tdXWK2hjlMSGNmwG2jjP4cU3Sbjyp69zm+ryUnroz0DUPBXg+HxtcWU37VN3qepCAN&#10;LZ2sDSo8jDoZRkcH1rEX4afFPE32f4WtON7GOWO6Csy9sDIOa7LW7TXfCngm1vdE+OHgxxNbW0k1&#10;pJ5c0uCMkb+TzW/YfE/xQ3hme9g/Zms7mKCzTzJhqBQBsc5X3p0k9b9DOt7SlZvb7jxq003xjp/j&#10;I2Q+CXjNNQ5LFkc7h6l+R+tdtL4j+IFr8Gdatf8AhXWlWt3PKFtruecFwoPzgqeQfrWh/wALL8Ya&#10;n8QtbWbxRY+FbOa3UQI2lNLJx1Idsk16X/wj/hHUfh78NLz/AIVLH4puriKY3Ooyal9kVsdMJkAf&#10;lSVpuz0MK2MeHd5I+WZZ9ReVGjn1KGeQ5leO5OGbueD61veG/D2v6xL4xN18Yk062tEVke4uCTLn&#10;72Nx7V61q3w5uZlumtPh9oXh5ftHVtcjuA47YBbI59K5TUfhvcw6TI837RWrMFh3FLWBmH/jpqXa&#10;D0O/DZhGor3OP0290XQfjp4YGnabqPiBoPN+1IkJbP4itPUvEGg3vxC81/h1faStzIT5LxtjIPOM&#10;9ap6Jd654e8SaxPp9rq8sjwukrzaU7mUdO44/Oua13VvFWr6p4bkvLwQPZSzC1iFh5efMPOTgZq6&#10;dTWz1OmMpOSaeh293pnhu90vzrLV4hJHgsBxnFb+lHTL7wPqmia0mnyQTRBYXCgOjDgMG65FeM6b&#10;L4rsdReKa4uDA75DheufwrtFW+SymuBBckjDI2Tz3Nbt9j0YXumef+LfDuoaD8RILee586zmDPZX&#10;a/ddOwPuO9c7CzusznymVX6jjivd/HcljqX7GWn3XmRvcWesQhR1ZQThhXgduskcNmpRtpiBbPuP&#10;SqpyujrZ3HgzxDqGifF/w5f25kaJLxRcQ5wskZ+9j3A6V+gtrqFnf+B/Dl7aXKywXenJIhA5Bxkg&#10;/SvzRQIzpGWXDRnbj1r6o+AXidHsdT8NXV2BLEXksmc/eB6qKmpC+pUZa2PoMmQqDhh14qAk8Z6Z&#10;9a0riNxENyqD5h4qgUJaQYzjFc9joEDt5yZZunFW4WkMmCeP51VVMTKN31qygOTgDpxRYC4jD7V9&#10;wfWrcZB7HrVABt6YUcN0zV1RibAXqtWgLbbdiYHbpUZOUA4x2ppPuKXsTnmmA1gN4+XGabhcDIxT&#10;zjHTA9qdgZGcUANJHlD5B+dMJXLDnmhgCzZkOAaAP3w4IwfSgBvIAxnGKaCuwfuDnd1zUx6ZzTTg&#10;CTkdqAAFPMZihzt4FJjLocnqcUnc4HFO7mgAP3nOeOKaQ2wAqMVJgbW+nApD0GW70ARsDuGUOKcN&#10;vZDz0OaVs/NzxxTDgsaAJNwx396Xjb0qDIJUGMjniphkq4z2oAONx4FKQu0kkgYphIG4ZOKTqPuU&#10;AKSpTIUnJ54pwPyrxTDnK8UnOM56UAPw2c55o7H5etIM7+G/Cn4yWB9KAIudy9qOdv3V5PX0qQqu&#10;08mkIGB8xzQA0qfl+YU0j5l5p+cqRSqG83IbtQIYMAD5hTstvTGMZ5p2Ac5XHNIVO4cnigYE8txS&#10;/LtJ80Zphx8/yknim4YF+PSmIeCCg+U9eaUZ2HjvTRuwflwKeOtIYvpxTtrfNwMUg2/vfYUbm2qQ&#10;+famIQ45wPxph3bORUg2FcFCDntTHH+s+QEDGRQAzPXmlZgFOT9KBja+B6Uxxl4/mJw1ADwASxxR&#10;gYHy0Hbs64GKbltz5HFADu5+Wl5zwRTATk08FcsM/SgBNrebGdwxzSgDJ4PWn5GeRQ3c47UDGj0M&#10;Qz607+H7v0poDdcj6Un8fDGgQ5j80QC4z1NIQKVQSTkn2ozhhk0ABz5keMnmmn70mGH5UpPyHDYq&#10;Lgo2U/WgCM+bk4IPrzT13bFye1JtwWO08j1pDn5xn0pDJAR+8zmng/I+D1qDn1/CgFsYximBODye&#10;tLuXyBzURJKjgU1g2BhB+FADw53PgjkUDftyUGM/nUQ+6eT9MU7+I4ds0CHbU85G3AYFKd+xRkY5&#10;puP3jHJ6injr1osA8bjC3TgU3oRTlxh+wxSEptxvBNAx+SI84708YwnzZGKrk8deKbu9XPAoC4+Q&#10;jzfvk56UgK+oNMB4owN45osA7PzDAFN3fvEGKbxk/N1PpTSJPOXHb9aZI/gZ/d5JPrQc+bwuBikb&#10;hQTn6Uh7HbnigB4bp8tLx8uQfrUPy56EDFLu+TnkikMugjaOB9aOMOd5PpUQIwuV9e9BZRtAPepL&#10;HnOV5J5p4AxwOe9RblDgE9qlXGc+tADdowTsFGF2HntwKfycjcAcUFRleucUwITnnilGNknHPFIc&#10;71+U4p2MI/AJNAAc7hhu1L820n0FN42r81Ju+VqAAFfNi+c8k5obOcY78UnG/lelPUr8uU65oAQ5&#10;2H5T9abgYj5B61IxGFHvULH5ozkZzjFAh2PnpBj0FOA+eQEdqM/Pz69aAE6MnAODTjg4wOKZ82W4&#10;z70Ejyxj5cUBYeCOKdub94PmFVw/zNnHHepEYGP7wpBcVi4ZOKjJJkbBJxQxyUBPPNHO08Ae9MYu&#10;Bg8UnO4/KKlB/cMCOvQ0mOnGKQkC53AUrE4yGJ9qQiQMmEBzTDu2n5TmmMU5IQbsVKm08blzUBGG&#10;TBPNPAw5JI6daBD2X5pMMpx71XfdsZcZ5qf/AIFSfxMSOTwKQFQRxlk4bmpPK+ViBjng1YAAG3FK&#10;MbMEj60ARpGoJzg8dcU/yovNiPGAaeu3zPQ4pMgBjtPWgB2F2t8vX9Kbk+XIBjFJuXcRv+lIe/FM&#10;CFs4Jx3pQrbIvmzntinYUsOtSbR5aHAyO9IQDIjGQKaQmJODmnMSFaot3I5pjGgcjmpQfl61GBwP&#10;m+lPGQRSEP7ntSEDjnnNOH3utIAcjimMacfOdvQU3jBNS/Lsb5xnNMP30yDxSAgJl8xdqHGfSl42&#10;sM1Z4xIMrjFR/LuwaAGqMD7o4NKSctjmn4+XlhnNMwu4HGOKAJB2+alP+sb1xTVINwAwwp71KQgk&#10;4f8AGgBDwhO0cDrTRu8oksOvFId3mqMnk075grZXt60ARkJsztzmm9m+T07085LNgdulABJ5BHFA&#10;ETbt4wOaeCMEFqdg5655pjDnO3kUCJQcMuD9KUEiRh5hGR6VDzu5Y1IMZX6UAPy21BuXioyGAkOC&#10;STRkbXxyRRvO1uBTAWPd5rEpxjis/Wvth0OJopDvWZXx6hTWgCOPnoPkhGP2dmdiBye1TJXVioOz&#10;TPJfEOq3V7418MT292FaxtNhDnJLd61bW71a58IGR9SlEiN8y/3hVrWPDttJrF/c2iskjjLqOA34&#10;VyEk+s2WrW0Uto0UPmcEjj8TXDKl7M9enUU0jsku52tLJDqU6IB86nr+ddnoNwssUqRpKymIqCDz&#10;zxXmlzILnRLSW2vrMtHEfNj3AZpvh/xIun6lOZkdTkhAq7sH8KUV5FON9TubrQ1j16MzOUUTs7Ej&#10;qDW5aReEXs5Atxab0XlTweK4DUdb8R6jdsYri42t0kKY4+lZNrZeMP7didp5nQEkzdMj0xU+wb2R&#10;X1iyOz1hNCl1QRRW8CpuAGOpI681xmt2lulhiPUrcbWBKg5rWm0vXp2Xy754WI5brVVvB/iVxIW8&#10;YsAyHcSCaX1d63RrTxkVuzlYBaurMBGpVevrUhFm4hDTA4fk46V0UXgrXvJdU+IKgbuR5dQXXg/x&#10;XFEjL4rickHGY+tc88I2dkMfBdTNZCETy79FZAMYFWItTVL7bd2F0q5A89Mnb9RXM3reI9PvCl7p&#10;E6tuPlyAZVx9exp1tfWcyq3m7MnkMM81zyoOPQ6qeJjLZ3PW9Mv9Bm054hrsBccKXOCfTrV3fNBe&#10;6fmMjdE53K3GO31rxS6Cm+t3S6ZWzxs4zWu1/rq6Jp4HiGdo4Yj5aMMmPPXnvmoULbmkp8x5J8Wp&#10;ryf4i+G8T7mQyYyecE1wltO6wnIUDABHvW94surm58d3jfZyx34yO1c/tQW4/dElh196+pwX8JWP&#10;kM5d63yQ+V3LE7QAOgpbe4miuHUlSj9eKr/NuGSaDguMhRXWeQXy1iTcO0hCBSQAO9ZgMbszAErv&#10;IAqchCrAsDgUxQPLcCLtQgIioBYAk470oE4iOYHPPBFW7VH+225aJWX7Uu7PYVu66NNiutLeKa3w&#10;1svA55ouBzIb5lyjDFSvLiFcJnpmrEc2msrrLGMkcYFQNGxW4KRADHB9RTQA8unvbW2YdrjqamS1&#10;eTTZJEMWB155NZyqpkG8Jw3IqyGZUQR3Lr7A0AMcTrlTbHBPXNICRkbmOCMZpWbMsY8xsYo54Oz/&#10;AOvQA7JMknyjgCmH/VuQM0p/1LHyzkiiJsycxYFACRsjHvjPSrG+0HmBiAeMEUx4wG+WEcjNUXj/&#10;ANMXO7r1oA0S7ZfEg27ahLNjG7PzcUpCC3TEvO3kU6AFpuQOopAIS20DyjgjvTwy5X5scfnVi4hu&#10;xbhzFH5e3gg1nJvaGQhQadgJTu37Sq4zwal2EBSGDDIJGaqhpNygg9ODijdKJW5cAj1osBvyzQSe&#10;EZR9mQsseOexpmg61fafq1owaKOSO5DxSFMjjsR71jK3GGmbGegq0qwPFITGAVTOcZ6VLXcpSa2P&#10;vfwT8TfDOtfA6Kyn1mO2vY7QQzxP96JsYBUd1b9Kgu7Qi7g/0wON5ZWXkEHvmvz+S6ul1SS4s7i/&#10;jmRyFdcoRj19a9J0P4jfEKx023hvg11CmNrsvzIPrWKo8t+U66WISVmfVssRSJXyc454rKuHVLG9&#10;LtxtzjFeSWnxc8KSaa0d7Y6ojbThvIPymlX4kfD2e1mhfVtSAaGQKfIPB7dqiSknsbuvFrc5r4j6&#10;naSaJY263qozXJyoOcgV5FbSoLi3Bj+UnGAKk8Q3YvfGtnJFDKVjuZCuTxgmkt/ltmBtVyenHSuu&#10;/upHDWldjbmOYayjRjahTqeg/Cqhgufttts8SaiEwdwWQgVrkqY8MxwBUTG3WEYznNKxjcsafdaj&#10;DDcRwveoyg7Gdyc+vWo5J7h3eSa4kLeYck55qr9pkWRwIwPk4OKrSTStbANGgBfg0WESXkivHCpg&#10;OwqcDOKwLJlj8c6QhTCtejduPTmtU+btfKAhVyMVY0awivfFn+pCuHGEz96mmkG59ofD6Z774D/t&#10;B20N2rPZeFiyox4ZGQ5x9O9fCtuNniPxvA6p5Y8Q3AUeh3HNetaV4v17wz4q8c2D6EZrK90srFIH&#10;xJbYGGU92DfpmvFb26N14o8RXkOhCxim1UskO8nHPJyfWlhoqMWiIwcdzZtlRb+4s5WJhmgfac9D&#10;iuUa3lg1aWNhIwa5bafbNdYFebRWeO5BkhjBGByfWqFxiXRo5xFllfD+xFXYZnFHGweW2MdapXKs&#10;siYlBXPOK0/PzCV8kcpjNZ0h/eygpwWGKZRHC6pdws0W5UbcR64rtbfWPA0mj2zTeDQsgHzKDxlf&#10;8a4pzHiHEnY/SqEixiVwsKLgHFKSuI1fEd1oF7qlhcWmiG3lYlZgp+V8cAgdjWEj3McDhL1z6ZFI&#10;F/drzhg5wcU+XizLbxu9hUjCK6vxcjN0Pqe1a0GplEy9m5Uvye1c4yuUQgfrU67xaRLleFP40IVz&#10;pbuazvrZWXy49iduCawilzEGKXsmVfKsvUUWYw6AkZaXA5x1q3qMV9bSWwaNNkiZDA5BobKWpo2W&#10;sXQWAy6q2R2K9BXT2mqWE1zGq34iHckcZrzMtGzH5RkYwcVMkhQIqgn5xQTZHrkjuZISk6kKPmYD&#10;PFG9cgb2wCOQK81OqapHaokErIMgE9SK04NYmjCebdK5CDJ29apC1PRQYzAw8o/MB82KAkavt+0c&#10;kcDFcdHr0D2tzi6AK9QVqyus2Ztoj9rXf3z1FA9TpmGFw0g3E/lThjyWxISeOlcsNbgaG4xZlmTv&#10;2qvD4gskmvwbd1Z+3ULSsxXZ20jRrYykuNwUYAFV4XdruBWtZV3Hg4rkBrw3zMLIsPNGGPb8K1R4&#10;h0EQ2Mr6zcCRJVzAIcg496Wo0dfKjJax/wCiyMSfSufvpnj1WJWSSNdmeRyamvPGUktnGln8FIEe&#10;SFds8jk4x3x/9eucmXxTqYvbm41S2TYQGIUD8AKaVwSJLi+cB1SRW54welY05v5lT9w7AcdK0YrC&#10;zt1lafWFOFzjd1Nc5NqF0mtXwjmVYwMKMU7gRPGsN0VOzcDls+9MKs80jAqeRgCo90kkjGRWLM2c&#10;1cslX+0to3DPApDKkv28yJH9nBQDg1FLHdJa27fYJOTwa9S03RbRtAuribeAkRY56tXPX99oJtJY&#10;jpyJt3BOM80WC5yEfMjFkIyBWgobyIwJcDcKz1ZnvJSpAQMcDFW2fFjH+9yQfSgRJdMTFD8sZxjp&#10;2rPdv3rfKOAKe7rsKlz0qqSoRzkdOpoAYzAHv9agTl7r94euRQxLbsKTz2pAGIZlOMEcUDO78Pyu&#10;+nKkjhY/4cjmtK5+zpdtyB6c1yGn3Iju7PdKcbwGx/Ca625t2ddNlE+EKfezxQ7k2Mu+3HT3+Q49&#10;qw1Em2Rcn3FdDdrts5FMisVTnBrnFM4kkJucrv4GOlCGkM8icNMfJbpkAmkRv3TAoR83IrctpbFo&#10;bwSHafJ+VvesfDD7b+7ViZTz7UwsO2BlOZvlxwK0LVJTFCFPPmjAxUCpGYbEhyCeq10OmxRm9VRE&#10;d64OR0ApPQHoXNVulS2+H8WFBQEycVR1O3Fx5U0JXcsAyD3qpq80UviEkxoEU7Tg9xW7pn2P/hG5&#10;VZXLkfLz0pdBGJptq0UkbXFt8rzDbx1NetWev3tj4SkghddrW5Ee4Z2E1w5FyYI1aOMqrcHHSrS4&#10;ax2NGSMjFK2oy+mra+9vei91SyuHecmNliC7B6cVVkbdvIC5qvIsQMYzjC/lVmz8lLk+arFW/i9K&#10;psbIBHlhnsKaV+eJTIcbq0HMAeUq/GeKz3kX5jhSS3FJMCVkdcDORt4OaqkSMp2yEYarG7Ij+bjH&#10;A9KMjzD8gFMCDN5tU+aXKqeTS205mZB+8XbIcgj0qQlw5Kpk59abMJBAsqW6q/8AEAOtFgNtUt9k&#10;TEgDYc1nJcN9svlWAMu/AJHSn291bNpbgoxIHK+hqM+T9oVgdufalYk0lYCK3E0JAbhWxwKjnESF&#10;VVlYMM5FQzm6NhYowYRk/Lx1/GpYkKKVO1vkGCT0pAU3x5YITqeKibaRyDTrpz50QWMDB6YpB0jy&#10;P4apDEwN34U0Lhj+8Y+lSd+euac+zyo+oPegBuQG600ShZwrQEgng0045qVfLwdycE8GgQkm47sJ&#10;/DxSwSt5W0n+LpQxwwwwOKIgWumzCMnvSAmbBZzhcYqsFYXA3O20uKkk/dyMrHPPamsSUi+UcdKY&#10;ElwkKzx+Xc5zGMj0qJOYzk9+lOZfkHyc/WkHytzjrQAMvTEhyaaGA4O45PWrShCpw2aiYAPyvUUg&#10;GgnzANoGO9PJxHgj6VE/Edu4JPz4YVc8qaSzaMW8m4Rbg6iiwFUgYOM8ilgCi5fc3eooy+1wx5BI&#10;zThnbJ8vegCy5XzpAsYxxUiE+bGNoAqou7zFzn71XFH71Tvxz1oA18A/DP4iHJx5KZ/pXrH7NIY+&#10;Ifjz8vIEGPpXlssTD4G/FWQPkosBGK9X/Zpz/anx0lCcLFbisZysmu5cVeLPp+5P/Exk5Gcmq5YG&#10;Q4l6dR60k4Y6tcMQ3zOaiI+Y/L29a5UbR2Jd5weB1p6yR723dx6VUk8wW4O5eG5qMSbpIjnAouUX&#10;wRmXn6VA5I2jqc0iOOcnvT2aJmi2tjHWgCP5tq/Sj5Mt0460r7grYZTUQBO4hzzTsArBPMPyimYP&#10;zfKevSpBxMnyg0589doHpSAYFGF+UdPypW+82QAO3FIPvj5u9GW3EEHGeKAGbQOQxPNLtBK807Ht&#10;T4wCec5zxQBEQNvTvUR3bxyatsuAfnHWoztDNwKAGbfmPFSKVETDg56VGfemgcjigCVjkLwKbzlu&#10;3Sk/i60o+70oAYd3mRnyjnNLhtzcHg1JkYPzfpTd4CseOaAGSNKY4wR+NNAkIfOetSEg8YBx0pV/&#10;hzigCDD4k+U529adE7EEFsnJqwFB7jpUbIowcDOaAAtHtQ5Y5PSnAnJ5qNVHUydDwMVISNykCmAh&#10;Pzj5aecGPOaYcYYiLJ470o/1beoFIBjYwBTMnKjHenEjeaRc8A4HvQAoBBPHQU5WPlt83f0p2SPT&#10;OO9RMRs+6etAExYccUm7k/IuKg+facselCnDDimBPg+lIcY5fvxxQjoQoyARQWXaSCPvUATkoUIb&#10;GcDHFRtj5+OQPXrUBZvO6gDHSmhstn3oAmyeOFHHWmnGCN2aTqGyppe3TFIBCBnNHGadRgZyR2oA&#10;coGw/L9TQwXyjhjTSRtHzfpSbmyMxj60AL84hXlTzRj7xx6UAHdzIeaOx449aAD+M8UmOfvUuRtH&#10;zU3B35PFAAcfKM9aQ8Z4pxUb1Jfv2oI460AR/MHyOoNOLPk5YU7nI+Qn1pcdMxsMnigCHcQ6jyzz&#10;0NTcYGY2zSgEMcqDS+mR+NMBn8btjnbSfNg8Zp/y596UlQpzQA35to560bAFc+XmlzzzinjO0dqA&#10;ISOvXFKOE4bipCAQpzzTSADxigLiZ+4aQspfimPwj8E8VBCshvNxnwF7UAWTg+YPK/GlUH7L0P3q&#10;Xnfwo60/PtSAYc7M9+OKTjFPIOe1RnjPy9utMB4xx9aGYl2ARcBeTUf/ACzHOTmjkNJjgnFAx/YG&#10;nrkSt9BUORhgR+tKGGV4x70AT8bTTWI3LznFNLdMgUgPJ5oAfwc4zTWUYmyw6Cl4wemRTuNw+UUA&#10;UyDu/wBWfzowNg+WrBB3cqetJjr0zj0oArgLtPFSD7jDZzUgxkgr1p2x9h+T8aAIDGpdCGOQORTI&#10;4z9rVvNYjPAq0UIU5BzjmmhiNpwPagZJt4JBHFIRhW/dgVCX+bmTBz61KScDKjketAiMg/vPlowp&#10;j9s07tyOc0oxuHFADVxsGEB571IN3mHP4U05BzSjPGRQMk/d45U7geDTTklvm4xTQfmUYqX14oBF&#10;R8jB8s9armR/P+435VosM7wV4xUYRQw+Rc+tAEUHmb5N8QPoavKyByGVenFRFB5SdetGDtH04pgT&#10;j7ygNwWqwPL8uRHjDIwwQR0zUCj93GcdBUgbqdozuHGaW4j5E+NHhy5t/iA99DaSNBNF8xHTNeD2&#10;4mVYJYlYPHKcgDrX6HeNdLgvvhhrcTWyuTYkrx0I6Yr4V1K0ubXxrr6LbqDHdkFcdRms4zs7HiZh&#10;Q5XzWJo5IpNOt7hcBgn71CeQa9a+FmuRJ8TtLsWn2pcxsAM9GFeKlQWWWOcqGxvQVr6G7WXxX8C3&#10;iTnaNUUkg+9bXWzPPwtZwkj7jukzeMwfOQCDng1XJHmRAnp1qzp8kNx4X8OzKUKSWCt+lQyD/S5P&#10;lHXtUNWZ9RB3SZYhcDZtORurYRrYxggYIX9a5lGC3FwNx61diuCCo4A7GnfQvY6KKRGtLiNwpUjG&#10;CPWvAviL4DuDcajrGiSSJdLE7yW8XAnHcjHRh+te1wOhQHzBkN1rWiMctvIDMg4GVPek0Z1aSqKz&#10;2Pz1sovPk1C21J3m2ySBvNXbJG3oc85FauiXXjbTdcs49M8UahNGIZfLiLEsqDOVHc19G/EnwFDe&#10;2epanpVrBDqsVqXeOLhLtQMngcBgPzr5o0y4v08b6bl7myvLW6YRTODww+8GU/lyKqE7Npnyea5T&#10;aLsr9vU+zPgxY/DLVvC0OovFqVtqNtbXbanYzznzJpcHawzyVz+VMj1GM+LPGNrLHZxyw6vKEVJA&#10;wC545+leDaV4iCeOdKaTxLNp14Q0I1O0jyIt/BLRjqD9OKmurDxXofiXV5hrP9rWsk/nreQ3AeR9&#10;/JO3k/X0rWVSEorSx4GXY6vl9Xln8PX0PoVWDR52Nz3HSo2hXcMsfyrg/CnjLw/dwWdvLfQxyDAK&#10;zDac+nNepxC1lSIxhNrR9FOf1rBo/RcLjKeIipQdzAkQb/uj8qhA/cv8vU1u3MIFs37xeG6YrHkV&#10;xtx0+lSdRFxt+7/9akIHlyZx7Cl2t8v7zn6UhzuceWenWmFiJVHnE/MTipC4CNk9utCAjJAJJJ6m&#10;opBnfle9IEOWU7OHJz+lPWSTLZHaoVUYX5R9Kd25obAsqWJXLn7wql4gVX+HPimJgQs2kyD8QOKs&#10;Kw3xcH71c94subj/AIQvU1Q4Z7UxoB78VDBOxy/wi+w2HhL4rXMkkSpJfySzTMegj7fjXiHi7Wr/&#10;AMQ/H7W70mRbK1uzDZQg8bQcbvcnrXZeLr4ab+zvoWi2d7/pmpXBa4kVuVU9a4nRLawtdFmkuXjS&#10;C30x5ZJWOckDP61jDDqVTm7FKq+TlM7Wr2DSvCjyiSL7RNZukGTyMjkge1eDIs7PqjtO5aa6ZixP&#10;JJOetbniHUrjVfFDXTJIka3bpDCDwqA8H6nvWMftC39rGIn2+oFevCNkck3qShMQgkd+Caz7yTdN&#10;DGEfCnHHvVy9kUWwUAcDtV3Q7C+m8R+Ev+JPNK97flLdccNtOCSfarMpy5U2zvfh7othqfj7wVZX&#10;dqhsEhknvSZdmNoyMn69u9elXdtrWoat8StL8P69M+nGB/t+5PKVUgB+Vfw9Otcs1tYReLbTR9PS&#10;5N4s0U2oXMLkZEZ3Mgx2A4rufFup6nJ4SbXbHQItJsnghs4YUG1rxlG2QkD1rjraa3PmcXieeVin&#10;aJb3n7N/gGTUdCWy0fTp7qKCPzeb2VeCcexrlfD+ka9e6hrslnYNZaf5zf6TN8pZR/hUmsxazJ8H&#10;/hxE2qXAtbS6E9vbLwFLctn13VZ1rxD4rvPA+mxQ+DLfSNPisY45DG2DOQMZH/1qxV2cNNu1yyL7&#10;wlpF7Pb22ivqd5JuEj54B9c1Z0bWZotL+Jf2vQ7W3E8IFr8+fvdRXDaabIanp6x2VxLcSXKiWRxx&#10;g+hrc8WadZW13ppTxBJNiKNmjU8KT70nvbuU4q5Dpun6xLqOoNP4qhs9NieRhkjMm7n8q1fD0dhb&#10;6prrWosCDHKHvZwOc9wT6VyZkvLjSyLmWWK1WMbcORnHtUFyLybw/CiT3UFgDyc7TIB/Ok6DW4uW&#10;5um/8P2M2qrZyzX+ozXTmS6ILbmPYewqzpQ1430l5q17BbW24MmQF3HsAKpWRtbfwXaNpvw11G4m&#10;luVj8x4jnceOPWjxppnjyx0f4aya48yGezZ7KxiOfLDDOWx39qhxSdupSpqWiL1x4i0q28Y3JtvB&#10;YvrlgCJGT5YR6k11emavrDaB4uvtR8Vf2bpR0qRZo7Vz5l0SOEQg5X04rnNMtb6X9li+sLP4VSS6&#10;nq1+vmahKm0xxqfU9K6vRvC+n2vg7So9W8QxzQwQ5ZHl+Xdjk4PpSX7peZ0ezpVGryWhxdrH4s1X&#10;TvC1rpvh7xMsAu5jY2sMzGQKx5aQggkn/arudL8A6jZSwX+tx6FZQQuHNtLOhkupOoymegPWp7/x&#10;v4X0HwPd6f4H8PwT6xeAm91WVd4tF/uxjnmvLrBviPqPiO8u5bXxbq17LFK6y3VwyxRY5YgNwceg&#10;rRSVTyOiMbR9yNonouoWPg//AITnX9d1zUNDtrNIFEcduR5l8y/cXyx93HQ1jS+OPDkWn6Uml/DC&#10;yW5mkZXXYNtnGDhXJHU45xUPhHwLqusR61q+q+Kns7G2S5+e+l2idlByEV+yn0HNebxxqt346s9M&#10;cTW39ukPfFADOiHoPQdqjkVndlUsO6tt7HqEPj7VdO0zxLYeG71bnW9St9t7rsw4tomHzLEOikeu&#10;PwrC/t6PQ7jQL/SdT1rV/EEheQ6zqKNJFbSH74TfkE56VDa6Hrms6roSeHvgNq9iqWYjvLmYMqzn&#10;GC249BXs2heDksvhrqFn4m8e+FLqws1M0FpAqeZHJ1GXHJ57VUVCJ1wwPs1ornjFvqfxZ1RvG/ie&#10;9g8R6re2l3E0dxfTnyIhn5gIm+Uj0FT+d8XPGfxEhggn16K2s7aNFhSU28FuD99gowGPfjNa+qye&#10;Lbm+8ZwJqAi0e8v4vLSGPYWWIjaCB/k1ag074oz6tpl3b/EuWzEGnNDCsEJT5GGDnH3jj1qZ4qnC&#10;7vqawwM2rKO557q2mS6b8YfFWlv46tNQSxZC1yr5G48spP8AFg+tW7C00uTWHu44J2kERC7shOPV&#10;Ohr0HS/h9uvtGY3uvSutzJJczSgnz3bkk+2a9Os/CUKC1UaUSVXAO3AH4V51THRabR6NDK3pd2OQ&#10;8Ean8Mrfw14ztNZ+FT3MOsQSC4lEOWtHjHyFT2De1WNO0yG4v42i0lYLRb5/s5kTJ2Z469OK9Jtv&#10;DN0GcReHLBj6bVwa2U0vxIlo6J8NrRjjlvPUY+gzXzmZY2rUsqcWe1hsvo037zTMK00XS0iUk2c5&#10;CjgxgVJdaF4cltJJBrKwMq/cEWQTVu5GowCyM9syOWIJB4H1q7bq0mnxsFBG8FlPevBq4itTd5Nn&#10;rxoUnskefyaFpSNPIGtnO49IwN1Z82k2j2s2bfb83AC17tF/wjLaTFHL8LWWTgNMkx/PFZmuaJPD&#10;a28tjbJcRFdwHdvb8Kl4uq1dO6ZrGjC+x4skOLFYTbZCjGStMa0ENsjLHI24k7CvFdw9vdvdr5vh&#10;1oyxG75emKgu47hd8kturRrcIqBV61lDFNvzPSh7trdDntJsLObUp5JNGnVmjIUkcE1vx2F3DZqn&#10;nyOpuNwUj3r0zQ/DWvap4V8Q3djb2ka6dpXmNAFBNyNuTz221x8lxc/8I9cHylJNy6kY+6VOKqvG&#10;UfeZ24XEc75TMlnvpNc0/dbhFVQBgeldJE68I8K48vhveudhldky6ruz0xV1WYgss3IIwDXg1MfC&#10;UrONvM95YJpX3NWK+vbW+RlltjtmyrmEH9DXSazNYav8N9LubfXNPXU7GAs6rGF3L3GBiuSScG7s&#10;luEt8YwvA5rQMFhFPZype+U5Ulwp4Ydq2pYqPfQipgb9DjsancafbXC219GCGVcgjJHXiq0Fu7CN&#10;jJLvVzwR1+teopLozWAZtWtfMCEbAoANZMjaS11bgWsMRN2qlx0Oa9OhjYy0ucksG462OKjl1Cy8&#10;XWc9vdTq7A544/KrF6kk9819My+c75dQeuPavRdY0O1jsLKU6hZbhaqw8tgwYEcdK49rO3UahNJe&#10;SEJCfl/vHsMV6NGcZvSWpzzpWexgGadvEvg+UakVjhLbU6Yr2O3u7Vvhx4feLW4jLtIkBPSvEIEl&#10;l+IWgmSydIt0vyZwAO1dYwhjsZkXUZ0XeSoY4H4etXJN2FBHVzaiiW+qAWsZZ0+XjvXEtqdwni3T&#10;pJIo2BdgF/u+lSWrSl7gvqOUMb7c9jXM6rDctocrGZoS9wybhzjPArklVnCeiujrhSjJa7nYX2ta&#10;35GyeXSPsstq4dxMoMPHGPXNcMPFfhjSbK/CakJbsxybfKj3bSenI9axfEP/AArDS/g7YpqPi7xL&#10;c30UJeC1dmQTlv8AaJ7V5ZZ+LfBqwOH8CRxrkkK+18Y6DPXmvWoYGpXtPlbRwVsVTpPlTSM7ULj4&#10;m+KvirDDBp2tXE4klNtbQRGOPYOpYjA/OkPhPx1CoF94aeJlnKgPLnnp+lb8HxP1C3i1ddN+Ftha&#10;yuFWN4oxvRe/I5OaR3+NfiCxS8jia0s5InWN7iTZx/E3PPPavrKdHkilyqKR4NeftHfmujNj0/wl&#10;YymTVNRtbiRFyY0kAx7ZrSg+Ifh+w0nWIdK/Zs8HmZ8D7VeAOwA6EDmuk+FPwq0zX/iT8TlvPiBP&#10;crpWgTTSW5lx9pk254bOcA/nXF2yeANO+JU4v/hFcyHT/Fs6+Vu4nMb/ACq3PH9a3fIlq/0OWKc3&#10;ZI1k8U/tAXtroD21rZ2cF6XFsBpvlKyr1IJHT8atG38VXEmnR63+0BrO2E4FvbTlFBbruwea1PEP&#10;jDxdr3iO0Y6VY6ZY2+lmPT9Ps7faIEUeo6k96ZpWn+f8IbQS/DrV5bu7vZCmpSSMpwp/umvFx2Pa&#10;uodD3MFgUtZIy7vSdPt7q+W0iM5a35leTJORXV6brOu23wR8PaVZeGdNt5TdS7rwoN+xjyPxpum6&#10;Yseq6QZvtLIHwd2ea9RsrT4fNNZ/afDqv5Z4bzCAT714CrynL3tfNnrSpKC0R45Jp2o/2hBt0W4K&#10;mLcoH949T+NPj0meZvJOm3m4qc/IcV9MWk/w/hjjMlhp0aRx/Km3JrNvtY8LsJhb+HbKIF/9YQAT&#10;W9Nxi73OCrBy6HgFv4J1aW3lSW7gt4i5/eEZb8BXH674TbTNftTc+MPtFuzgwvtxn6jNfRt3rGkR&#10;2LcwE7D91/yrzbxZd6JqPw/tIFkMd35rbjkEKOxr1MLmPspqN7pnmYnAe0WxwttJbW8Vo6X1qymP&#10;oMYqnqOp+ZvWOwjZm9DnFZyadFAghGq3FysgPmEsBj9adb29rBOQtq8ShiVGd2T3yc17/tlJXTPF&#10;dBwdrFjQXmTxPdNLJIm4gYJxnNeo25lN5AokBUpxkV59DFZNcC6ujLGEcbABy2PUdq9U8Hy+FbzV&#10;L+M/EHRY5RAAkUsijH4mvkM+pSknJLY+gy1xikmyF41Plg2nGDjjkmrNlpsUt7Z+bJMmcgH+7XYz&#10;aUqTxSDVLB0BJDIwIYe2KfGv7iTEK4ZsBsdcV+e1sY4p2ep9NSoJmXJpeNPEQuxIEU7XxjOf8KoQ&#10;2N7BNI3mKy7zznmuuX5bcZJ+7xmqhWPzc7T97PJriWNlr5m/1cyY4GacE2hbeeBnFWFsbl74JBpt&#10;9K46qEJA/Gr6qr3C4ULtPriuy03X0tbGwsx4YsCjRvuuwBuiPb65NEMTK9k7GdTC3W1zze6sdahF&#10;sZtEjiJJ2hiCT+HarsFq0uk2/myxhgDjC8t/+qtq8nN1q13NJKZG3t7ADtiq1sxFrcfMOH4pvMKs&#10;dpPT1MZYGLWsSGIXcFuwSOOU/wAPyVLAmpyXE88Uujw7PvbrZSSfxq4kjCM4jU/L/OnxufLK7MAt&#10;nIqZZxiGvif3nE8DT/lRzurSay6wLceJ98P26IGIR7UPPp0r0uGynitrNovh3oNwpsYyFEKDORXH&#10;3wgfS7qICFnZlbOOm2vZ/DbRN8G/BU7TIZZoWU9+F4r7bhbM5VYuMm2/U+fzjBJbI5p7C4e2t2/4&#10;VroUDbc/LCp/lUwsL77DsHhPSAxHXylFegwZLwqlpgqfmVqLmOf7UN5PXoB1r7R4r+8fO+w8keVz&#10;aIWkk3eBPD0hJ5HkJz+NWv8AhG4f7DXb4F0NGaM9IFya9M2xJFAfswJ4y2OtWplnMFmy3K4KcDHS&#10;peJff8SfYLsvuPnlvDU6avM0Ph3S4nMh5a1Uill0ScXdr9t0XTpIyQci2AFe5SGVZhG7RyN5g5Cd&#10;BVq5hiltLOM6cijyepTrVrE6bmToJvY+fNZ8OeCrjw6oute0q1gMO3yxpquSfr1rze5+Gvw8ERkh&#10;hvbqN+ceUyD9TX1hHYWX2t1eS1jxJ954wQPwNWLpZ3ijt3utOkhKcEQAbgPTHpVwxjj1FLDKXQ+G&#10;9b+HWhtb6cul2t3YSZYSlx5qyfgTxiuJn+F+u+RKYPH9tPJ5v+pfKZHcA56+lff76NZfvcQQ9Dhl&#10;wRWRL4e05ldn2sc9QcV1Us0szCWDj2Pg1fhv4s822R/CF8zf7eobgfTviqVxYa94e1m1h1L4I+JL&#10;q0nv4neKF2McxQ5UErkDFfdV34ZHkKU1e/X5ePmORWFPoXiRbGRf7Ts7qPJwtxFuP4ZroWMcn5HF&#10;iMEpK1j448deK9T1nxB8LrqP4I2ukR2elSQxRx2ow6gYy30HtWNPrWpTfD74Q6fD8TvE37o3ZnRF&#10;eER7jwMjGa+xJdEsZI5kuvgvYAqM+dGoOce3pWTqXhXwTqfhWa1eGzgmVG8tkgEbqe3IxVyrxbvY&#10;5J5RGpvY+VNL0rxJNqejCGLW9QuZb3dFHLqzIMKeckt3r6K0rxFrlrNbWVx8LNC0Q+TFEbx75LhU&#10;Y8ZIPqa8v1j4YfEGLUxJY/EUyiIt5G2Zkbb6ZBrjX0jxhpeneIItS+C/ibUd9yjb/tchxtOTz71o&#10;3CcGk9WcFfKpRkmmfVGqvq0Fl4hmuv2x/h3bx20cRmL6XGQPM+7tz1z7V4B43vo28WeDAPjR4U1S&#10;ONHa4aG0SLbu+70rjvFHi3SNW8CWGmL8A7nT5omiRblrxiY9vByD1/GtHTvDnhC6+CHi0rAhvgIP&#10;LlkvArA+uM1jQwjpvmlLYujRlG90zn5b66+26qjXcEkIIKqV+7+Na+j+IpZbqbT7vwTbGBuI7hXw&#10;VHuK1LfQtdj0OeBfgr4ZvHMQCXLasin8s1z194W8ZW7T3sngqaAg8pBOJcD325xXpwXMi5YhQ0Z2&#10;f9n20UDGN4biCaQExFvlHrxXjfieNY/iz4m2aYohdIzCq/dBwM11mmahPDqawTz3qK5wPMJ4P41b&#10;1XSvtOj3TRkmQRFlI5J/GnBtOzO6hVUloeYRBvtdnIXwwB+Wt3Q9Ru9N+LXgbU7dnVrfU1ZiO655&#10;BrAHmLqF1G6ESJORg9asGRDa3cRjXJThq3ep2LR3P0w0rULTVfhV4T1SAxlbjR0bg/xY5H50wfek&#10;Owg9xmvBf2ePEDTeBvFXh+4uyXtZGltMn7yt94D6V9AuhBj+Q5LtkmuV7m6mpbFcAFmJU5xUi7cA&#10;7+9DDlvrURPoBUFF5CC6/vAOatIf3jnzO3FZiMoMeWJJHSpwx2qd1NjL+VLrkDP1p2TgjNVImBm5&#10;Lbh0q0M5U7RmmIfn90mApPpTsrub5x0FRnHmngDikJIj5TJLUwJ1j3TjGOlOIYFwQAfSow+0p+8w&#10;cdKjkkdpQc4+lADj91vnxz6UYBRyW6VFltjcDNKpPlHkjNAC45+lLx5Z/eCjB2DPXNNOck4oAXK7&#10;ulJkl3G4c9KTuKT+Pp9DQAueMAfWmnOwnNGGzztz7UH73SgBBzJnbTstvAPFH8XTilwNhyo6cGgA&#10;HV+OaUbtnrUYJ3cj8alB4c59KAEYcLik/jxto+Xc3z8U7nOcduKAFAwB8venEjceaTvSMeuQOnFA&#10;B3b5qQ52n5uaQD5DR6ZFAAPvjine28CmjG6l5wfloAkA+djuyMU4BdrHdUXO/wC9xinqRhARxmgA&#10;I/fDHpUbLlqczKZyQ3emljvyWA4oAd8nzYft2pSB5f3wT3qHcPmA2nnmkDDMg8s545zTFcec8YcD&#10;+tIxbyuFLc03A3ningcFi4zmgBVEm3JB4HSgkYPFPGctlh9aQ7QD8tADPxFO28f6zpUfBlOR1qTP&#10;yHAoAjb74+lJ2x6U5s56Dj3poxj7tAC459acACp5H5UgHUZFITIJAATQApX5j8x5pd4w+QQR7UfN&#10;5QyR1ppBIQ7B3oAdnKjqOKUhtv8Arab0xnt1pM5hds8Z9aVgA7sj5iKaS3y4P40m5Tu+8TRzvX5a&#10;YD8HLZ6Acmk4+f5+O3FOyNj5TJyO9R5O/iMigB3YUmBzzzQPvEE0mRkc4560ANP+sUbT1pw+64ya&#10;Q5Ln2FCngHb3pDHADZ0NIRhWxnpTyeQNwxSjOw0xEOH46mmOWG0bec9KsqQH5UkYqB8GXIiIwaAG&#10;7j/dOf5U8E724PAoGNrjy+cUvzeUfkyKADLFWPYVGfuLnJyaeOi9aTjPOAaYC/wnimEkA/KetO6K&#10;w4pTjZH0J5oEIDyOKdn93jcetHy5HXPamHrnjNADv4yNtOUnMuCB0603tnf9ajOfMAO7r1pXGWHB&#10;6kLwKrMSVxvyAamJzxuJ4FRsPnJAJOKAIz160A8H5Bn3p2BluKceFQFAPemInw3ycD/CmAt55qVS&#10;fJb5iKaF+8eScVJYgwZVO3n0qXP3eKjQkMp5+lObJc/NjFAIXP7xTnj0p4Y7ycdxVc53jn8akHTO&#10;c8Uhks7s7W4CLgCkH3OlRjBlXDY9qeCNzcGgBpGT0owcMAD04pS3D/hRuImXA5phcQdYyQafkbh0&#10;AxStgg9vaoWzzwaAHErsGfXioWx9pjwcjNSfMVHA4pu37p3HvSESbgHX5T0600nJOQMZpQAZOScf&#10;Sn7DgfMPemMjz+gpDny25zT/AJQG449KABsb5jnPHFIRSffwQhx3p0azFTtYAZ5qyQcJkDAPSggi&#10;XjjigA2tsX5weKAPlNKMbmzIQKMDzBhj0oAO3SmZPmDIbrSk88nk0hz8+AOlMCwCNi/MfakI+bIx&#10;VeORzHIDDjHSplJKKCR15oAUA73O0ZIprY2rkfxdafwZV+VhgcUpC7B8o4oAjydtAz6Y9KCreaMt&#10;hQKeAuBy2c0gGlhkncelNBBVTzT22GKRVYdPypg/1cQx0oAeuctyc07aChG/g0oCbPvjPpR/E/y0&#10;AIUUCP8AejAHBppGASAx96Vsm3lw4BqKPeIXBkPXmgBQTsOV71KD+7Pzj6U0dG44o+Qg/IaAAn5B&#10;UR/hpzZ3DjgGlxmT7lACADd92njHz/J6UmCDS92xQIX+LjAGKYTgYxQT8oGKT1osMQbSh7UoOQSM&#10;4puFBfOe1PGNh+XvQA0FfNwB2qTHTiohnzskcDpTizhhiMGgBzcZ4z7Ux2KxklD2pMnzAcnk0184&#10;wcGgB4YGOM569qQlsJ8x+9UH7zIIhxj361IDkDjtQIsjG+PPYU1upxnrxUSsN7fMaeSN6kN2oAlT&#10;7o+UYpD5Zzwabk8/MaXuePrzQAAjABz14NJ1JPYZp2SQBtGKM8CgZEQuWO0nNROX3REA4zzVgk8k&#10;Dt0xUOGMbfNzmgRISAE6HK0D/d601VZQQWzxxTgeD83NMBD95fk/WlAfzYzsOAetIv33JParIK7R&#10;yOnNADMt50hO3nGfwqhf2OjX1jJDdaXE6FPvDgg+uaunIab5+KQg4XBGPSplFS3LjNxdzkbDwjos&#10;WqXbfadQdGPUyY2j0461sQ+HvDMd9I0Wk2+4Ny0g3fzzW4rsIiPMPWgOCWyOgoUUuhq8RJj4rTS4&#10;7QAWMAOPQU8LB5W0RoADnGKgL/IBn8KYJOTgnOaLGTm2XAYg8jJagcYpDLPs6scnpmq2/hfmOcdq&#10;MnzD1zTFzM0IpyI5CIgCF9etKLhmhcGMY5wTWcCcSEE+9OQnI+boaLCuyprGmxX/AIL1lGsoG2wk&#10;jI5yPSvnR7U2vinVLeeB9huDsOPQ19Qwu4u4fmODwRnrmvIviFZtDr8VytmgRgWOB1rlr01Y9DAV&#10;3F2Zxq+W1zagHgdAf8a0ZltxpF4rXSb/ALMcAd65eK7RrV3EgwDgr3FVbnUI1jB85uODn+HNeTy3&#10;dj6OLurnmessY/HBzMAu99xIrJDI2/EgxvParniOSFvF/wAsu7dg1lx8Z47da+nwqXIrHyOZu9Zl&#10;hgmOGySKaIyzABMknjmp44Xcp5e5jg/KBSPvj2ht6nJAz2rc84lS0vHugsdlM5MZJ2j0qoxdGlV0&#10;cEPjkYNX7S/1G3im8nUkV8ff2g4rOuZLmW+WSSdC5YliFxQgEMkoDYuWUeoqBxIdrNcORnoxzVyE&#10;w+SwcgjvxSSrFtx19KYyOONHib/Rx93jFT2kU7GdUnkZhkBcdKW1dUb/AFXO09amhuZor67eNowS&#10;eeKXoBl3EbR6jEGRgdx/GgKS3DgVbud0lxHIzrxnP41AqjYDz1piFSGTMr+eoUChTkuN54PpTm3b&#10;Jgrdh3qFS6y9AeOtFgLSFfMUMOKSXAdSsShSc1AH+bH5VYVUa2fdN0XpQAquGlj+bovPvTpFQwMc&#10;LxVPlC6gnBPFKC/lOCzH8aLDAopEZ85s55pdswmUiXAx+dKp4GKcSxUj24oAc09wbdIy7Fc9CalX&#10;aEO2Ajjv0qm28Be5zVjzJBZqoCnA5NAhsmd2doqMgEL83GakTAYZbORzTiEw+F78UAQYG9DtHWlV&#10;rhb1XR+A4zxTmBBbEbnHoKRXU3CgHB7ih2GX5n866DNbQq2wbti4zUkiJLod2iaYjdN2evFVgQsT&#10;8MMDk0iyyhZChYZHNKwGUwUXYU2EGRwBsFSso2KBBark9NgzVgndJyFyCe1SGKUQxt5LEZ4NFguR&#10;JGgSMbFIqcB/mG0Y7VZii3uoG0cd6guluI71RhSn94GgAGSHBTjFQnbtbMWQfTtVq32yPKN4GE71&#10;UfIuJwJBwTn3pgMRIiWy351oWttpLwMtzfiJNp2SDnB+lVIRut+Fye9Ndf3wUyNt70WJaEuolhtL&#10;pYlWQZP7zPUVi2N/9l8V6XJHqB3Jqse4dMZPNW5/PRUU3bFN/FczqgKeJdOPkEo68kChxuh9D0z4&#10;keQuqaZPmIi6063dCvTkc1w5sZJY7aKMtI/2IvhfTGTXSayZLn9n/wAGyNGXFqVVSTklRUnhTb/w&#10;lukTtGoja2MWCeDuGKUfdiGljjNKuGT7ZGkw5kKZPbsatgCC51S3dd0dwM596qeKbGXSPjFfQec2&#10;xr0yL6FWORU9w/mafDIsqkoi7h6VotSTKlBS5nXZxu4J7VVcfu+cH8a0pQssMzDIIQBhWXJxlQCc&#10;HpmgZC5HkqAvY02KDzoYyrNvycj0pxyd48s/d4NOs5Z4by4ZrZSjHgjtSGUSCL+ZGJ3AfSmFGMMg&#10;wCPU1rXUVvNO8yXaq6Ll19ay1KGduc8kUmgKpVwSCgx9aQ5O0+aBipZAB5n7zp3zUEWPNl3BiMcV&#10;JJJnleG9iD0qYzX7WSxyXbuq/cDc4oVC1pN8o4PAqHoEyxzTGKVYpnC4FJg7wRjFP7DBOKX39P1o&#10;ATB3npmgbt3zxbvQincfLigkgA7h1oGKDEM/6IuT1NTIlqbe4d5BlXGRnG7NVyBlScdeuaGVMSfI&#10;+Mc807gdBBa2j2zgazEqkDKA8n8avR6JbvLPsuoAFQHJYZP0rjgWFvKUubgEH5eTU8d1qgNoRNck&#10;ocghjQB1g0myWaT/AImbjjDZHWlGn6IsQBuYGIkHG0dayl1otHGktgCNuN3Qg1YiurWR5CqhfmGV&#10;zmgR0Pnwx24RI4Nxhxnb0FV1unj0TUEMoCgkk7sVQM9qrNvljI8v7oPWuauzcy3cn+kOIw/Cg9qd&#10;wRLe3NzPInlzSFVk5OetViqszP5ZBwMg+1AAELhYSOnOakXc3BI4qWMlRiY3O0dMCnwTSpqFuU2Z&#10;FwpOe/NVwsvmOOAuR+NSOgO3jnHHNAXPVbzX9C/4VlLFHdIl1JYqrD+7jr+deUOyy3F3tGVD5Oaq&#10;+U4uZGeRmBPJq/Ctumnz7SMkiqvpoCHRiNYCdg6dqgldcqBk5anEgRuMnr0qs7LiI8gBuKQh8qsF&#10;ysEjfL8xxwPxqluLzRp5R5OOTiul0i8sorTxJBd2yPFdWw28coR0wa5+ZEN1OVnG1ZWxjuO1A7Gr&#10;HpeurpHmw+GbyYGElmjUnaPwqpb28h06Qi2YjzSCDwQe/FdX4V8V61pekeJIf+EYs76OezKwi4P+&#10;pb+8OOfoa5O4utUbW9TuHZC814XfaMLyegApIm+o8JGsj7gACeR712en3Ak8MtaTOFHlfIc8r6Vy&#10;Za1ljtibd1ZgNy/SrNtMkeqWoJkwXxk02OxsJExN2hckAkbs8kVgzCRLqdDbyBDJ8rEYzXTYZJwc&#10;nBYEfSsfWbiGXU7ZUtEIVRnHFJMRRXbsbHQUjhCn325oyNkf7rqB0p4XOcuOBVAJalvtLA7sA8e1&#10;d3pgSPw3r8zFQxsW2ue3FcdbwuZWOc/NgD1rSv2vINAhiyx3R8YPQGpauDMO0VpbmUyiQs1+xznt&#10;mu5t4gulptjXO0Y+lcbpqO2oxgp0Ycj3rvVjmWKL5m4QZxQNotN9mbRIyhAcJ8ymqiuwC9MCoXBJ&#10;l2yv74pkYfaeSfrQFyyTukGFzk1POZoE0xJtNulWcfu2ZDtP49KpHP2ZsMQd4IPvW/LrV5N8Ohpl&#10;/wCHLG4jAU21woAeIj3oBGW4O0KW4IzihRBscGEYx68iqyCRp0JlOAox9BUjFcSYySRQO5IAgViq&#10;HketOAPkv8tVgWEKDze/Aq3HgwZJGc9KAuV41cT87vvcVohZDHhrchGHXFQO3zIVgAwRVwXAaCBd&#10;g4XpjpRcRQliSJ9yKgz1z3ppDtaoR1DDpU10Cy7dj8kcVUQXcV0iNbybD3HNNAbE9xIvhm0iMKN8&#10;vAxyKzYPtHmMzGQZ6H0qZxIVHykEL0PpUtvLGR5blcHoTQIjIBkfdtoKJsX952pZlxdSDeCAOD61&#10;FklTyaSAATvHyjOaG6nmo+d0oHY0Z4IyTTAX+DOwdad1jII4pByBzxUiq5SUhSRt60AM2kjp2qWH&#10;H2lTmiEEoQQfvU44TUG/d444pAOlRd7sMH5e9VsLtXmrrDdETk8dqquPm6/hQBEfMwBvPNOCPsfO&#10;SO1HO1fmAAq0s9uLXabXJK0wIosog+8c0Pu3glRz0p8bIZjuAC0yTH2h8ZK+tICHlScIeT0rc0u/&#10;MRuP+JbGc27Lz3yKxDnnmnIcOME5oQ07Ecm5bxibdlBnY4+tSoUIGQeRUshYwRgqCPcVTkyqpzzn&#10;gYpiLSlNx69Knix5y5uBj+VVYx908dBmrkSIs7lSxLkUIDYvi8XwD+JeyRiJJrdee/PavYv2dEli&#10;0f48sIW6WnJ9SK8R8YC7h+FPw/WO/CRPekzxD/lp6ZPtX0n8E4o4fgZ8RphGoaa4t2OB7VzVlZXN&#10;YLRo9q3DfIG2tk8e1RSkJIo3dRxWYJZ/PlwT061IWYp8zMfxrmNbWLL/ADRthuMVGFARABxmmoVB&#10;b5cADgVKMEHgUAhu7l8wsKZucnCqanx1OwUoCeY3yDOOtACqFNt0PI55pQpC4A4pRt3LyOD6VYOz&#10;BO0cDpTGVvmBG7HtRhiD84P1pX9QvfpTcqHc5xkd6AGsGDjmkP3Blu9Odl8r769RUJZd3B7UASbg&#10;D04p6n5SN3XpUBb5etR7xkcmgCwTknkmkHUHb+Oar7jvHydTVlWOCCg6cGgBp/1q+nelUEu3Ixij&#10;+I8/hRk5bBoACOR8vam7uvFNLLz8xHNRtnMvXqO1ADy/3fkPNCqd3+rI/GnoV2p8mSBTyRuckj2o&#10;AaoXjr7005G7nPrTjjyTyPaoyBjq3vQBJk5GB9aXc+AOMZqLjDUm7ErEg4xQBN0UnZ196jY4HCCm&#10;Fgdo9KRi3pQAu/k4P4elO3EwDD5OartnLnYenrTV37sqTjcKALQztGY+1LzlaTD/ACZIxin/ACeh&#10;yelACZ680n8X3ePrSkHccN0PIpRjzMcUIABXb0pMA4NO43fdHWkJHz5pgRsiBQeufemFvnA8ogH3&#10;pWzjAJ4poBLr8ppXATI3fdNCKPNdt568CpioweAKUD5x+7FAC871+Xt0qTnyqiJAV+DxSbiUQZPH&#10;tQA843ghuMUdwajLc/cOMc0m9DLw3QUATYOGPGBRj5TxxUQkXLAA4704Moz8woAmUjcmCKRxjeCR&#10;1GKgLdfmPAqs8swMhO72oAvfLkjb2qRVJGd6kCqKOxiBIFPExG4A0wL2yPBPmYqMgYbGevNVy6kq&#10;T6dM1MJUw/y9uRSsBKANvWlYfKcGq4kBB+UDnpQXX5/XAxQBKSBED8o4qu00e5VAJ560xixzknAA&#10;xTAgyCQBhqALGfm+7S5YsOD7UoCbT846etPBXoFHFAEXY/XmjP72AHPJ5pTjLDHemE/NIMjIHT1o&#10;AsBlEZGzrTMnc/GOKgJPlt2NNDtkYTt1oAnOdq/IO9MAA2nGKNxIJzwKd1VNx4pgLkZHPUU4H58e&#10;1Mwu5SFJHekJQSKdzZ7UgFLKG5B5NDnMwIHBWoW3F15GN1SKDvXJGMUwF5x0707+BuKf8vlP8w47&#10;UwnrxQMgYHcOeKT+ACpTgnkUnyneATwPSgQg+8ATUqfeYecTxwcVDgZ4DcHmpAAOATQMXpIpLGng&#10;/NnafzqJidigg4H60A/e/CgCclfMAK00g+YoDL0phz5Lghcg8c0LgBfmbIFIRIvDtn0qYOv2VgGH&#10;Wq2RsJJ71C+7cMM2c9KYyaR33AcnPtTRnePl7cU35sAE9uakGMLQAJHA0pJU5B9alYLkjHFRcBJi&#10;FI6ZOaAwBb5h060AOKHIOOgpOgPFNMgxgNjJpu4lutAE3y7ab6ULg7hg9KcBw/TAP50AJ/F90U8d&#10;GGe4pv8ACeKTscDmgY/JznHQUnUGm54bikBUE57UCTJWY+UBkcCmKx25BpjEbThD9KBnA4oAl3uV&#10;THTPQ07eMR5NQjr90mpBGWkQhjweRSHYke4T7A0ZiDAkDn0r5J+LWltp/wAWLbUFsn+x3eMkDgMe&#10;or6yeJT52bbO3GCDXI+N9DttX+D/AIgs3gQyLal4D3DKO1QotO5jiKXtYOJ8SX/kJpxlikUo8WSB&#10;WVp13KwliaUkCXdE3dCKddRT2nijVLC780CO8dBu65HHNU0iaK8my+ELfI3rWiPmZ0XFtPdH258K&#10;9Tjvfg1pMTTgzWwKOuecDvXe3IX7SNqHnNfJPwm1u4sPimkb3IEU4CuN3HPSvryMLJFJJCSQ8edv&#10;pmiUT2sBW5427HPynErnOCSajV2AX5mPNaM8JLPmHHPP1qo6bISRg4IqT0CZJlBjBmZRWlHdR+Ug&#10;E7cCueZck5cYx0FB3iMYY+1FwOxt7os6r9qyvc5rxj4meC5rm41jV9J0+D7cId88CDAuAOpA7N/O&#10;u7t3nW4i/fHAfpmuriuInttjORwOaEwlFSTTR8D2968WozOgaC8t52DQ3CdSPvKQfXpXbWl/ZX0v&#10;hG907xrf6PqNuzJLZ3EheEk8EjPGG7elepfFHwFHqFpqes6TY28epR2xaaCMbVu1HcY4DD9a+V9O&#10;1SzsNY1m21TwTdTxyXm0yZ2SQspwRj/69HtE9tGfJZtlLtzLU9X1XTtUj160e88N6pFJcAvFfWUZ&#10;8uQnqfl4FdB4d8X+KNIvYre5vTfWfnARyMcSIO+c1Y8M+Lr7/hWfiu10m+0rU1+zRmGxvlHm2oHX&#10;aTyQR6VzOs/2RdahBcXfhzUdMuZlAfapMe7+Qpxm1uj5jDYirhZ3Tt5H1T4e1rQ9X0svBf2RkEI3&#10;xGQBlP0rXa3bc+I84Y5GK+LbNfE2meJbW4tb2afYwZZbeXBI9Co619I+DvF8d9pNulyGjnVQrrIM&#10;EHv1oep9nl+e06toz0Z2rwruHBGc9RVN4yEk+UnmumbyZrS0aO4gK7eCvNVJIf3DEqcEdcUj6GMl&#10;JXRzbKwziM1EVOW+bgnpWnKB5saiPq3UVWlQDBAfpSGyr/CmPSofn3t6Z4qcjCnoTUY+/nJxmkwF&#10;Udjn/CsHxHC3/CNTM4HlxW7Pk+3NdNEgaYkJ39a8z+LmsDT/AIQaPZRyA3mp3ZjUr1SMfe/OokI8&#10;BuJ5dR+JeqzFZGWGTZEpPAArlvHmqG38JWGmwyZluQfOIP3Ez0/GutsmtLHwlrt1cTRoF08u2TyT&#10;j+teDahdXd94o1S+kYjN2REv90dq7KMboibsELIjRRCwZj5YJar0ssCWrSGNRiPGCOTVy2hWTwze&#10;BLiHzVhyQwwTiudeO8n1qxhRJmcy42444rqujFmZKXa5upNrAEt1r3T4f3drF4K+HM4toGNtLqCy&#10;My8ozZ2/zrxy7SNNYuYDYyBwyqwPBzXcaEmrR+A/FFpbafLNLPqNu0KIeSc81jVfus5MS7ROm8F3&#10;f2f42fEq8vYjjzJ2LP7nIA9jXoGj/addj8d6rreqG30DSIZWsLJFwsknJGB3NcFew33/AAkLadP4&#10;S1KC/OnRtLAkZYAY67hmvSvCbW03w68UwXV1aQWel2EhMcjBfMY+x6nNcdTY+YxNnO5h6ffJcfAT&#10;4+X8+j2wWw1OJLOKRtpKscDAPXj0rG15ftnwr+Ce9JbWK2uHcbgR54PJHvjpWcqi81W3823lit/+&#10;EkXYFOFcbuMjoeK9Y8UaHqU2seG7rUbTTLHw/o3hdTGY5AWkZl43KORmi1rEKytY88vDJJ4B1W7t&#10;tEgt7eysky+3knHXNX9BiTVfgP4uZ7DddRW8jpK3X5Rn9ao3Or6TdfCjxFZx2dzDDPMU2lMBgv3S&#10;D3q/oUuu2/wnvdM0nwJfyXF2+z7WyMAiNwf0q0tbl6PR6HAWEWsX97ZpBo11MqXhQRDIBYHHJrof&#10;Eem+IYp/ANtPcq8p1W2L2VuvMKbh97HqK7DQrnw/oXxZ8K6RfXNuFa1ka5uIl3eVM33QceppfEOt&#10;+G9Ku9eurbUU1DXL6Vtob5kto/4T9cdqirN2uZybUkoq56XPqGnweNPD9xP4b8N2NnYeGIRaKNub&#10;qTbyWXtg1w+reLdAOq6ldXmgwagWnJeSblbbH3VjB656cV4m1zruo+MrFZNS1i8ubi44hVjg57D0&#10;ArttH8FeM9U8btHf3Wl6bplkyMXeVSgT+Lnoxx70pRT1Ip4SpJ2lL7h1z4y8b36yrpvhSKwhED8x&#10;RcbF77ug4qjoaeN7zTNY1S9MNzoi6qkE00l4FIdzt4UnJ59q1fiFrGjIvhjw14RWFLGzs2S9u1QF&#10;rmQ8Md3pVD4d+H2uPjd8C7DVLzxDLo0t1cTy26s6gyR8jcvpn1qeamt3oe7hMsbd0tDQ+Imn+D9E&#10;1/4N6dokuoJdmxW61u6aHKuG+ZEDe44rY0LxJZ/2lNqerRJb2lrZqmn6Lax/NKyjlmYdm96+g/Ev&#10;hPTvEVppdu+q2ukR2wCCVLcPJdIn3MngjbV7Qfhn4Nt7PSnkjuNQbzF33N0oAmK/3VHQCvIlmEYN&#10;q17H0Esok0leyPmfxnbfEPXz8Hb8WniCKxv/ADlsNEs1aNbVE6l8cEtjqetdV4U8A+JjDp/m/Du+&#10;jgSZWPmfKGI/Hmvs2w0hFvrQLZ6esaQqqgRjAA6AeldT9gmcW6N5JUDCqoArz6uYTlsmj08Nl1Ki&#10;tNTwM6B4zuLC2jn+IcVnaraqqwWEWw4A7kU7S/hv4bufFGnhfHWvm4DszxTSlluMeuTjivoq20M+&#10;Y5nubdEwMY5Jq29lbQRxtBBGCFb5wMGuN4ys+uh0+wprVI8d034f+GP+Esjt7mKzEruwUtyDjpgd&#10;B+VdePCPgi0vFtm1u2Dpy/yD5ankjv31OeWLVJ450uvklP8ADz6Vce3uzqtxLcXk0sk0S7pcY3f4&#10;Vx1Kst7u5caSXQ5y403TotQkW28VwyoOqC3Az+NUWs7Rr6JDJcBpYnMYWI/Njriu4EVvHpEsaxRn&#10;IO4gc/nWhpl95EOlIdBspxHI3lM0YzFnr9aKeLlBaq5ToKWx5BBFcR6zIqrf7d7ffjIH5mql0NQF&#10;28i6devKJOIwxAYV9CaheRXHhi9gn8MaeY5I/wCCIBgexyK4wWKItuwhQgscZHOP/rVvHH2+yCwV&#10;1ueQ6pa3mpeF7ZU8BtYzIR5pMm7zPcelNs9E1ODSdPWa4WJXP3gcnA9q9mj06Brt2VwCsRJOOGrF&#10;uLVhcM77x+9IAPIP+FebmFdVlqrHXhsM4aXucjBZWvmkJMXRU5kbua0SsY02FRIwAJGMZFWruCVI&#10;n2qMMBtUHrWRdnxUNDvZLf4aTvFEgLybvlH1NfKXqxlZI9mlTil5kVxZxkRA6ajMwO4qOa818RK1&#10;t4o8LxM8awO7iRSOc/w119pqXjOXVFaLwYiYyPMzux+HesrVNL1C98S6fPdT3JC5OChGW+nbFXQV&#10;WK29TdqJ6v8AD7xJ4M0n9l/4sJNcFb1dNnS5H8TeYuI9o714RZQ3DaNfF7eUZ1CWRQR1DnNdd/Y/&#10;+j6Vv0dt2TmY9JQOmR7V0FpYwNZTqZLZWEY64Feni8felGLWxjhKHJUckzx+Z1XVlQ2LIc8EipCM&#10;OCcj+tdD4rspIbKaZbdDskBzjqB1rEtmiurOF4ba8bMQHyoSMjr0r5LEWvzLY+1wk+eBWaNnv7dk&#10;D5B55rXWK9ZbYvdBVEfBLdalh03X/sTMdDvEBPDFTk1DcpqUZtUPh+8Oc8gmuZVbtJP8TttoVZAg&#10;uMZOc9jTdvmEg3e0Ac+9NYPsztlyQcgjpWNdS3QhjMb4YyYxnpXbQk3o2RKnfWxso2uRXemol9cm&#10;HzDwzluKl1KSVNPhIu920ZIx3p+ms40wvLdpuMfy57etULt9ryB1DRmXhx0H1r2qE9knqebUgr6o&#10;n0+50M654Zk1GK4ihctvMaknK9Bx6111g2k3/ji1a78BwvpsaSCMJLtMI/hY45bNcFI58q4aOwhc&#10;CIYyufyqpFc6otlHJF4muLcBjhP7xr2YVlHRnn1KDlqj2aXS/Caro6wafdeVJdEPkHpniuQ8bW2m&#10;2nhvxfaW+nXKk2iSeYykgkDIwak0S48d3Xw41h28daYfs90kkEexd5VeSD35rb8darp1z8A9HuDJ&#10;FFcXFj5IthECQyjDHPvXZGUZJNHnyjOLsznJdB8FeJ/2OvhLca1YWXnQW0qR3MSKHBHHJ9sV8/6j&#10;4C8KW2pXirozXCqTtlzjcO3Fe7/DkXN18LL7S31G3RbPV5HjDNgESc9/Sui1bSI/LubcwWhwBmVG&#10;BGT7jivUoYucI+6zhlRi37x8kPo9lZRJJBp1iuJ/4kBIrd8P6T411/W/GltF4n1KSC1towY4iUU7&#10;h7cDFes3Xh2zmvdatvttgJo2XGZBhs1p+HdN1zSZPEK2z6bCs9sRNNHICzjHTANdVHMW/i3JnhYW&#10;0Mjw1p194a066gh1uZNQEh8y6jkJ8wH+E4znjiqOo6F4Wv8AxRq1xctbWzXd0ryoIwfMkBzkemTT&#10;Jr9n8ZLaRzgt9obfvbkHPqfWrzCY3V4x3ObdVLAL0zXn18ylKTXQ6aeEUEnYz7/QZrYW11Y6rauy&#10;oB5RhHAHTHrVP7Z4gFpA95bSOqtwkUOAg/DpXd6ZcQ3F9a7r3WMxDHkfZWAP1OK6i3aytYvEs7WN&#10;gFmVRIkkY+f8D0ryqtZ636ndCaVrnh17q0UtxF/xLJUVIuV2Y2+9Vo72L+yZgLxiVfIbPJH0r2VN&#10;DiuPHWgXlz8OoINM8mRzgYW5Hue2K2dO8N/Di/8AEVvFpvwS1K7ne62sm9kUAHBJJOABXNR5pStr&#10;qb1MTCMbs+fpdQhl+wCPWb1nAO4BSQKqfZ/FF3qttFb6br8zM+Fjjjb8ya+nvEvhDwVpF94Zksvs&#10;TXAn23WmpiQTM391v+mf1r0nwl4R1aSzuruPV9D02KOBSlxLEN9xnqEU84X1rsp0XfqznnjYJXSP&#10;Ffh78F/Fmr6HqV5qniuy0a1XbtN037ycn+6CRgD3r2I/Cf8AZ30rw9GdX+IWhzeWP300upRgsfZQ&#10;a8w8Rz+Lr79oTVdDufj/AK3c2NpN5UE9g7RoC/HIXjIryTxPpeh6X8YptIuPFviTVpVtd9xK96xW&#10;Iv8Ad4J5r0eejRSdr99TzZQq1W/esnsrHveoaL+w/FNcK3jO1QJEclJgwJ7d64Ip+x9DNrPleLRK&#10;om+44HJ7Y5rxuQeEotTlSTwDqFy3ZYwTgdulY+qWfh+6g3r8NNagwwwogbkflXtYfNqUoWSOKtlU&#10;73bO1169+D1v488Rvc3ejKk0CbIImDhkxhcAdyK8s1ST4NOLt9O8IeKHuGVwI1Dx7Se+70q1Hpeg&#10;fbNOksNJ1oXKXKbpLm3Zgozz96tHxbp2pvYTNB43idGsozCI9PCs5A+dTjp7V3wr0px1V7nm1MLU&#10;jL3W9DofhIPEOoXGp6WjW6R6fG7Ms95kkP0wW64r3D/hH/FEWlS79NsdpdiHSdSMD0wa+YPAHh7V&#10;7v4h+Hriy1nxTp7x3mLg5dfk6Pkd8ivsrTpdJXxF4P0mB9VaC3tHBeV2+Zj94kk9zX5hxTgqMa3N&#10;B2ct0fY5NWquFprRHmEzXCXDxSWtwQHxkKTioxEzGZgJSQBjIrvvEMT2muM9to4ljMhOAmfrWRbQ&#10;6pcvPInheVQwGFcbfr1r42pB02l3PfTuc48CNZKVu33Ec+tXtL0xri6gijnZn2k49q3hp8Ykld2E&#10;fzBdvvXY2Fto+l2Nnc/b2eR7dt525xkdqqFGpOy2TK5+VPqeaX9pPbF4xZ3L4JyUQnJ/CqWmwSSN&#10;qCvDKrsCUVgR0r0jUdRlh0FZ7Wwi82a4OHaHdgfSs2FrR7iO4ubtHuZovuqm0LXNiX7FNX1BLnWx&#10;yojVVgwxOCwIxUcSSmW9zcWmVbgI4JGfWtHxBa3MngvX4bXXfs9xJjbIEzwetYnh3StM0/Sp0a/v&#10;rq4nGZbiWU8t7DPFRS5J0pTc7S6Rt+N9kcU6DvoaXkQqLh3Ys32KTgdyRxXZ+C760i+F3hWC9mKF&#10;NUnK7zwAWOK5l2giimBCMAO5rmv7SW5vfF1kLeRTDCMFe+4dq9nh+tKNVtM8vH0LxsfTkUkZv45Y&#10;4Yjvt1+dDwR2qwzSsZSyJjPNeUfDS+vpdDGlzXb+fZM7Qhzy8Z9zzxXqTnBw0UinfzX6PCpdLW58&#10;lVo2kx5U+WwNv1FK5lFgVWHOT+NQSyzqsH7xSqkc+grbtTYNaRMt0jEJyuO9bKZg4WKEQj8mFhaj&#10;dnncPSr5AeSLMRDbBtIHSoJZoTKG3xrtb5hjsKytS1iYaOY7E2ylwVebGSB3xSlV5RqjcTUZLVJY&#10;wbSOVheJ5oU9RnmtHxjpmsXXh3wJfaBpM0X2axQhCp2zKR84J6ZxXGxpKW0nbqOMTbm3c7vXNdjB&#10;4s8S2Gm6tbLY6feWb2u1IiuDADwSD3zWaxLejB0Dz201lT4zewbwFcwRoAJZnkziT+L8M10VzEnk&#10;syTjGAeK5jWLzRWSRo9NeMNIx3EY2ue2am8OXzEJbX77FQnZIx6g9BULEWYPD6GvK0xt7QZY44Ax&#10;U8TBY1VoYSDycirJMPnXgGxgRlD2xVKNkaZwwUYc10QxT2uYyw19bFndockkajSFV2B3Gufv9O0m&#10;S5Qf2dEH3HJC4NdhaaXYtHJKPHSRSM42r5Wa0Toc7b3bx7bzlUyQYtpxXQsRLdXMvYLZnlMmiWrR&#10;/LeTj5sH5ulY+oeFZpIomg+KkEWE5hmtw6sfrnNeg3Yjj1a6VL6B1DY3KRjNZsu4TW7GQkKcjJ61&#10;pHGtqy0MXg1e54NrXw48OT6hPPdeDdCnuCQXmt02F8dyAa8o8QfD/SBdXTQS6tA+3GwSMoOPoa+x&#10;riVDhxcouRyM5rh/Elq09jatHDAJM9R3raGOqJpNk1MNFq9j4nn0bw1ZP4hj1LXvGEDLC7Q3CXUm&#10;FYDIG3POTXqvwe/tK2/Zv/aV8R3ujyXsK6jbpZR3kxO+NTy+GJxgc+9dFr2j2kt0I7vw+SWi+WQx&#10;5Vv6V5nrmn+Kk8Ea9plp4v1CCwnQ+fbRggOB/KvYw2PUPiPnsZlftW+XQ6LXLr4C69q8/wBk1bVV&#10;vZdPbIt9PYKZQM4BHBwe4ryjT7u70/WL21uDPJ5N2ySq6nKqT8pIPI4q54euPiDpcnho2s2i28On&#10;iYxTyWiEnd1zkcmqWr23jptM8Wa/f+GZHi1q6PkXZTb5mzqQvYfhW9OtKc99DloYd0VZswPF1hbS&#10;tBqVgqhxzOi9GHrXFKUNoGLgMTzxzXa6bNhBbySyGKaMjaR0NYWr6fqMF5FIukP5JZvnHQfX0r1a&#10;clsehTlpY3PBWsT6N8X/AAHqkdwRGmrJHOufvRscH9K/Q8yxTeENKvIpomik0+KRCOhDjNfmBbLN&#10;JYSIYmGVZsg9x0r7j+CGvHVP2XvsEl1vutMmML5PJQfdqa0W9jWLs7HpZc5OFByOajJ+dgDUjIRP&#10;cAt0HzVCQuRhufeuY6UNDASYJwavRlcJx2qlsG3JGatx7dw9lplFyLG/7nWrQ3HcM+lVUP31D/pV&#10;lPuyfvOe1NCJRj0pr/6pfm70HO4n2pGyd3yHtVAQneXGRnI61IudrDZz2p2FKsccCk/iGCaAFAOB&#10;xRzkcVIo+Vvl70zo5yB+dACfMA5xn0pjF92GPXpT+C2AaCrbmyQcAUANBO37vPvUm1fLOe4qP+A8&#10;1IMlQCy8HtQBHjk4NIN28jNSHGCRk+1IAPMBAPIoAB9wfL2NRggqMA9Tmnvnb1pmD5Z+b9KAGjdu&#10;x1/Gpcjawx3FREYT5WYnPShc5cFTnHGaAJBjP3Tik/5ajjgGmhn3RjYMFqmI4k65yM0AHelA+VsU&#10;w5BH06U3dgsNrH3oAk43UnHrTcjj5qkGSsnA4FACD7o+YdelMOdvJxSdS3UdKPXk0AJ/yybk9KaD&#10;J5DEk9euaf2OenpTG/1icnG2mIYzNtwIyTimKJcjJYgiph9xuAeacOBnNIBgBzwAPWngALzSn7y/&#10;McA80rHIJDZpgJkZHXmk6iQYPXg5ppU7uvQ0uRvfnoBzQA4sAB8jE49aC4IUAVE2ey55pf8AgIoA&#10;fkc04EBJKj/hPGfajneeKAFy3J9+aXI2r9KOdrU04wM9qAHfNkjGOnenqP3b/PTBjbznFPz94bO3&#10;FFhjhj+5Tto29Kj+XauWpzEf3uMfnQAxlB83J9Kbg+XgcjPrQSSSCg/Omfxnjr6UITFUgT/6sdKX&#10;J5OwAZpcDqVzTWyQ43MMChiH8cZbqKMfK3z/AKVHE2BIrAE54qXDAkk9aBjepH0ppU5jwp4qXbx0&#10;APbmkbIJywoAhO/LdqcP9V9/9Kfj5D+8GfSo+PMf5O1Ax4xuXGOlP5I4X8aaqkIDuHXpUnGW5pAR&#10;Hd3WmnPzfNT2IBHXrTSDjIOadhXAEcHFKNxWTCAADrmm8/N8nORS/wAfLHpzSGBB3dKaS3nDBXpS&#10;FvnPzd+lHylwcU0JgBl3Oz8aD90Y9aOdpPYH1phYZA2UAPAP2gjHAWkG3a3ynlqAWCAeZSZ46Zpi&#10;RIAOPl+tJxxxRng5pCfm6GkMM/d+U9aU5y4x2FMyTGwz3o+fGR6jIoAXnenzdKGBIXLnFKO5C4wK&#10;CXEowtAFhcgqNnfk1LgFDwPrUXz4Hy0BhnBBHPrSKHkDeAWPI4xTfmAlPl85p2RtGelDDKg7hg/r&#10;QAu0bRyM49KiIPlODkfN1FKd2773P0pSzbgfLz7UBcZhQ/8ArckdKXcAJOecUp8stHyenT0qMqNx&#10;+Y80ABJwPXFC4yuZaQhuchuoxTto2g55x0pAId3mRgMec4p4zz+85AqJi/mxjJxilUsHyT170ASg&#10;N5QIwSCc00cxnjPPrS4bemHO6gkAAgMSTyPSgB/zcrtXpR0jk5FIxx2GMdaT5SG5H1zQMb/Afm5p&#10;2TkdKTjcnPrQc+Z939aAF438jrTuO7/QVFn95yoxTsnnKjPY+lArh8u0kjNH/LIgSHrxxQB8vINP&#10;4+X5OaYELbvMiHlkY7007cSHfVk/dYlQfl6VCV+Ufux170gI8qCOuakU/KeO9MK5Zee9LjBzuNMC&#10;UM3yZx0NIX5GQBTMoXQ+aR7VFIJCsvy89jmgCyrn7TnOcL0oPmeYn7wADNQR7/LQFRnHNWAflGUw&#10;T0oAbgYU5OcnvQAdzdOKcwG5eCTikPU9B+NADS/zDAzzTd3zORMQMdMUgwZZAQRTSp2r6UgDcxK5&#10;Xqaf8uec8Gk2nLcfjSHjNAE2/IAEQ4HX1oycDJFQ8eYOOTTtwGeOpoAVv9YAF6mpAGCsQM4A4pF2&#10;70+TI7c092wT+7xxzQBEWA6uck08kYzuPIqL5cr8vU0o+6+eOaAHfxDkUceax3dKZldmPMpynCsM&#10;DnvQBJgeXzyc9aZuIVhgUpLbFGSTnpUf8ZBFADwVwKON603+E/LS/NuPy8YoEDZ8yIbu9KV4GWpT&#10;kyAkDpSOM4+cj5qAEcRlU/esMioUDh2HbPWrG0AJlweKAG3n92frQBCytuOH70oxvPOaeQehbJzT&#10;OgJwKAJAflFKOGbLn8qjLDY3yHpSISVYmMYFAFjI2n6UnZhuzUAZvOUFakHDDg0wJMDaMdQKjwN5&#10;PPWpB/rTwAMU7GVOBQMbhjGTuXpzTMdeTjFK/wB0cnrSrkrnPSgQigBe/WndyaDjB+f9KOqt9aBh&#10;82TkZ4pOdxBPApeMDLDvTCQed3figQh780zc25vkH51IQTgc9M1Ht+YEP60DEy25sx8BeuaASIXI&#10;A4BwaBuKsGUH8KXadi9h6UhDYmJGefvVITL53UDinKoAxsWlKnfgjt1zTAUGTy3OwcGnZIjfuTTV&#10;A3v83OakVRk5bHNADoy3mRfvDxWX4qs1vfArrHADItm+FI9K1cASdRnFWoyTp9yPLXITj3zUT2Kp&#10;uzR8eSefFqt/CLRgUu3V1PHT1qC8stRm0NJEiO0Nk8fexXoviSwhHxW1v/RSplugSAMA81tXNnax&#10;/CW7QxRAm1+ZhXk1moyPpqVVygj5Z1OM/wDCRRMZRkYH41HgCKXnqtbGq25j8VSKTlJXZoyfbrVc&#10;w240OXE6FyCSSa93CO9NHzmYK9S5mW1xf29+GiuRkN3HUVdvpUuBbStIisE5UDqazQuduWz81WI0&#10;LP8AdPA45rqscBCoG1+vJo53rwOBV5IVZ2Uvg44xUNxbyRPATI2GJ60BYrD733P1qQCYwsd6kA85&#10;pg28c9qkTOYx82M0XAaxYRhh0xzSKxKg4wcn8a1YfsP2SdZMHKnt0NZjRypM4EJK7uCPShMB5Hyt&#10;yT60w4y3zUmTg885pD98/uzQBIBGcEls0rJH5fDmoweTlD7Vai+zlsPJgFTmkBnhF8zpkhvWrGOG&#10;64x0qdo7QFcXoJLc08RsYnIHbjFFxFQjkfujz0NIBhW5pkjSresHBxnirAeNoPugfLVDIxjNO+XZ&#10;yw61GAu6LJI5/KnHiVTvPSkAYHm8Z5oIAdvlPJoP+tBPTFSKU3pyvIPegCI/eGW528U5f9Uec/NS&#10;uMqmHJIPPFNGfl4I5oAv28wGlX6LGhLkfMRyKriOIXTOW57mhWRScyYGKePs72JZbzkHlSOtICdX&#10;s2DJIqbSDzVQqQzAYKB/lqMRSG4twmSxPTNW5I9kMUfngyYyR6UCIJYG2rJ8oAYVfBvf7MnAeIRA&#10;Lj2qlN9o+yA7JCNvH4VZ0+eH+yb4TWkqg8Ln1pgBbamQ5B2VTcg2pDTMeTjNTMV3vjn5jj6VA/8A&#10;q/ujrSBEVurHUbMLdAMXwAe+a1rqweGeNpYmJMeQ2eDmstPLGp25bd6rjsa6tLiObSTHMAw8rg55&#10;HpRcDmwHS9jHnKQVOcVFKM7zvHXOPWtCSKLfMQpBU8HPaqMgi+zsxmYMFOKaAqTLBJbo24qApzWB&#10;ebXsZCAoCsQrEVpKzH7SjkhDJxioruMDT7xE2sDAeKoSN3Ro9Ql+Dfiu3eKBoTbM0LFuScc49fwq&#10;r4FYS2Pii0lYlrfXExn72M1yui3lwNQsLWXWbhI4LphbrzhN3XPrmvSdMstOsviDpl1LqESW95ew&#10;ieQfd68VnLYJLQ2fi1o0F14O+HGqRJEJYbNYplJwXXt+Irxq2S6hEUc9r+6mCgOG/KvoT4uyaZbf&#10;DbQYV1K3Zbi1j+zmNwQQVJyCOtfM1u+ogQJLqzskT5jU9s1rF3irCjfl1N+dFi1LGB5bIKyL1At7&#10;xKMkDpWlITJo7ZdtwXjnpiqKp5mn7mk+ZQc/hQCM8sfOiw+MKaqs026YZ4zxUuQRKdhBWQ9aYVO0&#10;ktUspDAW8qT75JHY1FhwrfKMdjU38Q6ZpGAzznHagZRcfKwMhOTTRtyBkdKsSbdh4zVLpIg4780r&#10;EFtSwhbAP50uGLA89KhBXYozzzUiuApBk/H0oGOG7eAQBnpS5YFhgdetJg7Iz5ynnijP7xsjFCAe&#10;MbX+YfU9qWRGW1gZ4JfLY/K2KrsrHYBJ/Hmu40HVfBqre2mreGJWgmsSpnQZaJscECgDjFZMxgSf&#10;Ljr6VINuyTdL9DUuoQWKXiCz1qSe3a6crIV2nGeAQaqZbyWDR7sd/WgGSEfK2FFMO4bf9JAB9qQN&#10;mMH3pW27SOelMBrIuG/dg8cGqyNMlyrLI6kN1q2AOhDY7c1FIhK8CkwZL9+8XF82AMgZ/OrS/wCr&#10;b527dao24AVvUmro6FtvJoQIVtuQN5/KnJjc59utNyuV+Xr0oG7JG3vxTGTAnzAS/TtVhWi80hhj&#10;I4qqM7l5HTrQzfKOV9jSELIr+bKC4xjgiq53CPhhw9KHZWlDThgR+VVXki2qAzdTkU0BNLJh1wq/&#10;c61Bvza8nd83TFVyJC6feGelSLuUZ3ClcLlgyKbZEMOEA+Xjmoow4nkGcgDjNCkgyZCnPQYqeIRF&#10;CPMOS35UwuTxmD7PIHtWYD0OMVEQTEoWT5QTjPapdjqrBgT74pMoRkKBQBNbo32S7Y3KOQOPamCQ&#10;rb3G+0DHzgR7VGQwkXDMKlURs2Cx+4cmmB3NsLabwMZRcAOkQymea5GeKT+1Zh5R+aT86u6S0qw3&#10;ETXpH74Ac9c1p6pbxQtan7Q6y+Vkgj1pWEY/kzbJCLBiuwYPpULqgEAWUlucgc1aiupo7SUPKhBj&#10;YYx61W01Zo9WeUw7w9xwMZ4JpjNGxExt7hxKFEY5z1rMvrqV5W/es3zEfStzVjbRbCke1niHyg1z&#10;kbRi/gV1yXlHSkJo2tCim2SO+7Dy8E13qpdG3lKxK2Y8AVh6eIfsU0e9PLWMbfUVfilvEldo5sBV&#10;OMmgdtSFhPHPOv2cEk/lSLkRnA69qQzeYpdpfnLndkVGGO9s8DtSETclMZ6ilRX8tQSpweKFxsfp&#10;jHWnIQAOOTmgaHJwz/L25qM7y0mEOM/nUozhyEySaXcNsf7vByOlDBlYJIGBIqRFnLOQ3Q1dkCGE&#10;EKPu9qrRvtjkG3rQgJQJBC5OOlJEww5EZJDA01WLQODk/NzT4tqzNlF5GM0ALPMXuISkRQ8A1bSd&#10;Et4mJVzvBII6VVeMeafnz34qPkSoCBjPWgRsXU+mytHNFCUYRjeopPs1tLozSR6gpYKSVAwQayZY&#10;5I5EkWPKsPmFX7Roo5Mg8FeRn1pIGU4yxWQOWIBIFIc7m+U4zUly8H219gAQnnPrUZ3G3wPwNUAo&#10;Az9wUxh1pwWURfNk03DZyVPWgBSf3fTtT1N0bVghU4Ukj2pjD7oLduKmsJoYdbjea1Z40lDlDxu2&#10;8gUMCrDMDcHCMD5mCG4II9RV6R94gOxRirWr32ianrMF5b/DwWEzoFuNj/LJt4BCjgE1SZAbdcAg&#10;qKQFtApsZORnHrVJypB+Qgg0+NhscGZsYqswf7Q58zjd6UAO5z16UEd9oJ7UwkF04P1p5zsLKncY&#10;oQDhkr0ANSKAQ3IBFQswVRubBIoVnKE7SCD+dMCRkIkJI6D1pAOhBFNLfKuW/OgMCw7UWAshh9nk&#10;UxA+h9KhIDMgJHBqP5ju/fHgelNXPmfeNAFoJlox5igbh1NWpfNVI9kKE4GD61T2hhb/ADtkOK3I&#10;Yw93bjHAZByaEBzGuXN9cReE7aQuqRz5Ofavsb4VwSp+zXrjmDaks0ar74FfHOtGL/haN/bheBJB&#10;gr79a+8fDMC237PngW2C7R/YcT9OpIzXLipXsuxtBW17mgNqIn7zJ29KYX+9z3qqXILhgTnpUYZu&#10;DtB5rmRrcuo6meMecwyTVtRKrN83Uce9Z6AGSNgV61orgxjk49aYPUmVn8zDKQak3L837xTTQGKD&#10;g9OtIUww/eEGgQ8PHtA3ZJPGKjaQ75QT3pAuGkPHWmMgI+poGKXOxv3h/Oo2ZimN2fUCl8vaoygJ&#10;xSAfO5zQAAHy0G9sYp4ABOE5+tIPv59qkGcj5T9aAGkctlSKTau0Ak09ip6nnFAxnOKYCBRjrx60&#10;7PB470/jy24HI4qEsNwG4CgB2QHyB2ppPyH5hmk65+Ye9KQuF+cZzQA0YwMqKU7svkcVKE5YEDpT&#10;9vyc9hQBV+XzVxngU0mQu3zNgGp9ox3oK/KPloAh+fA+Y09c5f5vSlKH7THl+MdqlwoD/L360AQO&#10;eP8AVnpxzTCCYyCanIUgfNSdG5wKAI0RRGOT1qQg5bik4zjHenDG/riiwCbflOeahfdu4iOPap+M&#10;AGnfLvA8voKBFcnC5O7p+VO3SYBGDtFSNs3Hqc1HgYTDEDmgZIGz5ueD3peNh5Bpg6Lk55oPQkLQ&#10;AuWBA6570djkimcU4YwQSetAChQVJzzS4pQOFFIegyMUAKPvLz1NOAG1+OmKjyPMUbakHcECmA0/&#10;f+4KYekhwOlWNudn70DNDKAW+cfWkBm7nMh+UgbqeqZaZt3pmre1Mt8inpSEDeflAJp3AgCsE6Dm&#10;kZDtB8ypjkscuKQ9fu0AQYP97r0pSBlsj8xUpxzzSANkZYUARYBiI5xmmEKBkAmrJUbs7e1PCxfZ&#10;UPmZOeR6UAUSThTsbpxSKzFT+7br6Vd2rg8LnHFOCgKMwrnPFAFUbtxyhpCXyMKfyqyV5JzyTQAm&#10;SMAUAQrncoqfsccUgUAj5TzThnB4oAjw2fv0pL7IwM/eqY44+WmlgGUGPtwaAEY4AGOSOlRn7xJO&#10;CKd1LZY4JpSuFPAosBBglsgMefzpwALYycYp5BCLxyKTgHO48mgBAAD7ZqRSN5+TAx61Gf4uc8cU&#10;mSYxkCgCUsNpGR1qJ2GwnZxmmhTvA8znFG1sHJHBoAeMGIcVKDy3znheKjA9qXcfLOEB96AJ02GG&#10;RiRnNMOcLg01M5I20rMgI569KAEYDjAzzQT1xGPwoP3Oo5FKAdooAcPvZI4x6U0Yy/zDrxTsnbzj&#10;NNIG7OzB7UADEeSy7Op6+lQgt5kvy8ACnsORUZB5+cjNAEmc87W/GgEbx8velAOyMZ7UHOQdtAxx&#10;PB4H0pDknkDNJyTginj39OKAGANt56561IMZHz0x92+P5eppCW3NkgelABKrYfEmORUZ4iH7zt6U&#10;453N85NN+bK/JxQIqyMwwQjHjsKljMvlJgsTngVPtPl42Djr709AoX7i+1IB0bOC2UGcU/Odx2Yp&#10;MJkAueRSjGTzTsMQ59KTufmp5xj71M544oAQ5GPUimnGTnFOIyGyKQA8cUAHOVJ9KPXv6VJj5Pu8&#10;0mQFY7VFAAOFAJxT0Y+bxJx61AS3mfMzYJp/8RXb2oGXMgqdr4qZPIOnkNglWx09aojjy+asRsoL&#10;Fn4xQB8m/Grwq8fiq81O0szi4Tc20cMw/kf514La3tjPoFxbTxMkqKynI5BFfol4h0601DwLrlrJ&#10;bI4ktSUz2YdCPQ18FeNdEa38e+IHitfLnt7srPHjAkA7/X+dTGST9Tx8wo68xl6NdJHrWnLFeurw&#10;zkoxPJ/xr7Z+G+vRXvgnT4ZrpFuYogrZ6/Wvha1heW1SSGMi4RCx98djXpPgXxO1t4p0nzBcwTLc&#10;7XyDgY9fUGt35nFQq+ymn06n3PewIJYiGJDjrWJcQHY4B4Jq3pOoi88F2MiJC4e1UjBzj6VoCFvI&#10;YlcAdc1k0fRRmpK6ORaGUXnyxnp1qu5kE6goSC3GK6qeOMltqKMrzWTJCwbPseCKhlWMteZvvsDj&#10;n2rUtpGS2l4DHPXNU2X5nxbnrTlI8qPAYcUAdAs0b6XbKzYAPzDNfM/xn8HQtctrFno0JeYD7QkY&#10;wJMfxY7MB+de+FvkBDHINWpI7K50ae3urRJYng2lD/MehFS/xIqwU42Z+eAtdetZdMvLKXU1ZBlJ&#10;4CQRjqGAr0zwxr3irVPD+r217b6ZdIpCssyBZFI6H1rq/GHhvxDofje/u7K3W70+a63gFeGGclSO&#10;zD9a87vYl1DW7/UdKu5NNv8AyQJrMfKsm0dvetFJHxePw6jK01bszq7iOK01WwlzqlqytgZy64P8&#10;6uWF5rcXiW7uo30zUYQVZlLLC2O4x1rh7DxX4p0+WCDVvBMN9EJeEuUIPHoxr0jS9Q+BetlZJ/7U&#10;0nUJSqSRLIVRW6AjBwaiW9zwa1GpTTcdV3R01t48mtNf8MFdA1eC3myskTKzpGw9Wx0Ne4aX4j07&#10;UNDtzFdWUUixgtAZAeo6g9xXzRrmifE/SLLV0tb3QtW0wIJYn8sM7x9duOucehrkdI8S+FR4qjdt&#10;B8S6LIRskkyxUOPUehrSMovR6Hs5fmdairS1S+8+243tJFlBEZcjqD1rNlMnn3yG1KBTwT3rw/Sv&#10;El4il4fGGn3KK2VcSA7h7ivQ9D8R3uqXTRyfD+8QbcfaUH7s496JR1sj6TC5zRqL3nyvzN12j3Sf&#10;P3qMHlvnHSpLgQo8MYkj3F+eagbyxdxBWJOOtQ00erGrGavF3RctzIZCFUjgnOeMDrXy1441BtW/&#10;aL1Vlcva6fKLeBQeNwPzEfjX0H4s1QaX8BfH10GVZnsTBbtnks4xxXynbyQ2fgzW7+4c7VSSUljy&#10;ztz+ZNQpa+hW2px/xDvUF3pWlwTfvDEr3JU8KOy159GqfZH2sdqoOCOtNuLi6vPFHiO8ld9894xw&#10;ey9v0qzCmbOQkEDHXHpXoU1ZGEtWPiLfZXk86RSowuOM16V4O8LeJJ10S9msZIo5JiYS6EM49cdh&#10;Wp8HPC2neIPidq8t5ewGx0uSORrXIBuWzxn/AGV6n1r6ruYo/wDhMvJttAhEMVsI1lVQFIXsB2x0&#10;ry8fjPZOy3OzC0Of0PkL4p6Fp9j4s+DM8NuPPvLaRblh0kZSADj6VP8ADlVtvj/aNeBVgGkyugl6&#10;KwBI/Ouy+N1rdHVfgAywONtzdMGx3XBrh55Uk8FaNftBLvubYxxsOMlODTwmIdWCb1/4c8zOKXs9&#10;EelR+LorjWNWmj0fStPkgubiMMYlke5XOAc4yK5W9sL658G+JNYlim+xWerx+d5blVkLnuB1rzS2&#10;nmXxLp8SyyCV3YKD716drl1qUP7OHwg05J7xbWTWWm1UKhwxByoZuldk53R8tVpuNrkUnl/2/oc8&#10;mmJDp9tapKVB+8QMrzV7Un+IF/8ADrxHq3/CH6gNH1G+hjlZrg4kSI4AUHgcDtXI6tc63qGjFrLw&#10;vdjTLNIhO4ztbt97pXsGm6pZz/s/+A4byeGx0TRoCGiz815K3QAd6xkubQxjGzOVudN8T30nhCWy&#10;+ECLpNjJb+RGWCsScbie7VHrnjLxRp37Qj2kOiaV9jtNHWE2sMYOWdfvFh3XNbel+P4rb40atHde&#10;DwumW/h24jjUcGIuv7sle56Vxng620yXXvihqOoXVxstzez3pmQlhvyYhg+vas1B09b3FGLnJqSt&#10;FLQZpkMbeJdQig8P3GsatqlxI4Q8+Up5JJPTYP5VFL4VurbRfiFqWoeIrGC1sTt3lwzXkrdETv8A&#10;KeDVvwZfSad4D/aR1aO9ghuX1yC3tfOA81YpWw21TyMg9q7/AOJMOganN+xxoHhvR74PZxR3mpb2&#10;JDyOQzO/b1xmrrVYxjdux0UKUpVFGOpT+HFv4D0X4QfEbV9d1Oca1qFsbXQrGW3ILGYbVYE9Dz1r&#10;m9f8NfGyw0fwlompLfxQ3WovdW0MF2WaSOU7sSMDwAOxr3m38G+JNf8AFfhl77WLH7JpkVsLEi3C&#10;5kTue+FNew2ng64bxQlzf+PLi9uGtUWR5QSAqfdC5PAFeVUx6cdN1+J9ThsmSkpSe58paH4FlF74&#10;UkM3leSVfZ5WTIRycnvXtPhSwhtPipqd9cWlkXl0toog0YHl47qp9a9Pvv7CslZIbeCedB95V4XH&#10;YAV4x4q1edfFVhdTLBHJCCB84TYp/wBnvmvBr1qtTTY+jpRp0rHsGhQyvq94xurck3LHLHAwT2r0&#10;FY4EghL3unDH3VSQfyFfGF346dVtI7Dwd4t1CUW7s3lKyIoAyctg1xVl8SPEd34qFrpnwh1t9Rmm&#10;cW2btisbL94mu3D4CUoXOfEZhSjLlbsfoQdQ0OCKRri7vVUEbSkLNn8hSr4q+G0cUjSeINYTaPmZ&#10;rR+P0r4d034t/FPT5fEllqPw58O3ksEhyxYEQn0J6GsTUfiX8TdU17RIY9D8PwNPr8CRi3tw5ILA&#10;YCgc56VSwck9UKOJhLZ3PvSTxh8O2tpzafF+9dkbmNrV8j2xitS18R+EJ9GUyeLLiM8ZJgb/AAr4&#10;f8Ua34p0b4x6rZ3fgGJJ5bCwMDyDyzGXHO5D/er16N/iefhVfA/C/RzEbe3a0mtJVkaHf13bfX3q&#10;J4Waex0Korbn0gNU8BvEMeK4945yIiP6VVl1fSJblo0uoSijh8Yrx3QPCnxj1Cy8QrBaWzvbLAzW&#10;7ttkkB6gdxW9L4Q+PjeKNR2fAa3t7VokEafbQdpA5Oa5auFnZ6HRCUbndPfaZ5SGOMyPg7l7D8ai&#10;j1HSQ0XHzE/dx0rmV8F/HVdOwvhK3YmcYXzxwO/NT6p4X+Jun+DfEl/d6RogVZ7ZLaNblS5LHDHG&#10;e1edKhUX2WzqhKD6nTHV7fzFQ3luMjgHFQyavpG/a10rFU5UdqpJ4H19ks7hvEFpOZLSNgplCnLD&#10;JwPauF1e70jw/wCPvE1nNpc2u3c6RktE2Es8fw5HBJrmq88Vdqx0wUW7XPRIdbso45mOnsUzhdxx&#10;1rPl1XdrdzE+hBAqhhk9jVfwkNF8VaXryS6JbeH/AOzb6DeHuFY3GTwea6/xn4U1ODSWvbMrciGO&#10;BWCD+E4G7PfFYVKNWpFNK5vFwhKzOLuLzT2AzaShijAcZANTWniO4T4AfFnQB8MkeW/uF3Xplx5a&#10;jHTvn0we5rZvPDka/DbVrqD4sWLywaask0MsIUycZIBPpXzvqOva2l7cfZ/AuoTKLghJCCoO3rXJ&#10;KnWoyUuXbyOiMYVNG+v5anr3h6606xmhJsEkMcXVhxn8a6tNX8G3hnNzolqGJILRgAr+VeHv4h0t&#10;PDPgW7utOvo2muVF1ZKhJjUdSD3yK7bX7rwMfh74d17QNPSSxt7dDeF5MOHPYp1/StsLzOLk43Lq&#10;wjdanU3a+GHCrb+O5RJuOI3gOB+NZE1pbCJFEHnzFSw2vjpXnEXiyyutVuSLURK8SgIEGI/TLe9U&#10;bjXvEEGtQx/2MpQt8tz5vQH0FY4t07c1r2NqOHlf1On1PZNZvFcaAfK2sHj3dh71zEd/dWH9mR2P&#10;hiBbeSZvKjKZPHU5rUtbqaQgzzBlkkXdk84NdTrlh4UuvhalxpXxTsheaXCpmsnjALhuu09TXyWK&#10;hGpdrp0/4Y+gwc3SaUupy3/CQay4x9st+RyPL6e1X7a6W7tAiS6es6ZHz4GSfrXIlrYmQBV3GP8A&#10;XvVNIi0hPmyBt/UNjFeKqMXrqrHubrQ7a30LWm1S9a4XRtjK2zZMpzn6GuavPCfi83l/5XhO1ZPO&#10;JjK3C8j161WeHUIltDHr2qjIP/LVuKU6h4pSCJY/E2o5XPzb24r06FSGmpi1UWxPZaF4xgtr8XXw&#10;xmlRY8hVn5b24pbKfRZdd0ywvPgrr+nQzSSRzBwzEt/CwbtjrWTJr/jyK5jkXxneACTjIJH61pJ4&#10;21k21ut14f0WX5uZREA2f/r17OHlByXRHPUpzaehqN4dvbC/v/Nsbi5sNhaK6iG5mQ9AVGTkVWNj&#10;4GubKDb4h1JGit5g8TwFfMYjjr0wasQeNrne5S0KMCPkY5X8qxNY8S3F1HqK3Gh2lsSo8q5ihGR6&#10;8Ad69hODfxanm+wqp+RPpmlW9t8HtauofG95/aUEk3moWOChztAXvxXK6Tf6jq7ppM/heW1a2srq&#10;S0kcffIGTx71mR3WsGe8kg+IbzbeUDx7fwIPr70+DxJqlhdWV1ffB4rcSxPGs5G3YDxkdjmtqCae&#10;uwqtFvdakfguXUHvfifE1neFYRMk6oSORkDmvUNC8yb9nrxXa28MgvVnlbyXkJfGT0J5rk/h7LeS&#10;+OPi1Fb+DI7hdVtHkkctjycc5/GoD/wkNl4jdodWkglgvJQDj7wzypHeu2FZR0vucFWjd2tsYH2L&#10;xDL4muIvsutxT+cQp+bJx710lv4W+Lirp5g8BeJJZJ7WRocux3KOpPJx+NdPofii7S9c6l8KdKcC&#10;TKToQDn1wfWvRR4011bKGWx8RWkC7wF3Rg7V9OfWs61dLZmcqbWlj5Te1vIfG1uZ01CK4hv3EwdC&#10;DuB5FeweDtMTUrvxxGPFen2jSyWxV5cHdtPvVfxVFd3/AMQ77UbjXNLImjU+VFGAAe549a5n7Hq1&#10;vqmiyR6rexq7Fd8ZPRuO1cFStfc7FG8UfUNxonij/hEPEC2vxC+HSSLawpDMFj/eDoT+FeXX3gfx&#10;3PqetNL8RfD9wI54WiEc6gTc/N06YrmtL0bWrrxHBp1v4517ft3Ru1043Z5OBntXd2/h/wAT6L/a&#10;jXlxqlxC8RMTtdNmQ9wAa8uX1lvmTuvQzlOMdHuKLnVl+JHh7w/qtxZJo/kwt9thYEqy/wAPsK6f&#10;xL4q0izutSttLTQLVDZJHJdRFVedQMAAjpkda8nl1bw1b+JoLnU5Hgg8qfMSv5jMewx71xcI0OfQ&#10;vF+sal8PLiKyXUilpCbs75A5wrFc8Yr08LipQjtqYzo+19D1eTX9Mg0zTLuPwMJpoA5gSSTcN7dy&#10;e+ay77XfHElx4L1i++LLxS28Uqw6VaviOCN+oIHBJHrXKppd3Jpui2ml+KprqZxvFqBnYjc/e9q6&#10;Ox8N2lhbPPq1wZHaMs8TS5LMOg9sV0OvN6XtcpYaEFrqZ9hc28EHxCvo4/KkeeN7dJDlmYnLc9ea&#10;rNF8P73x1a6rqGm38MhtCJkySZWA4JrL1aVpJZZItP2os52AdABWdHNM1xAd8QAI2DbkE1w4rFuK&#10;stTqw2FUnc6SXV9Cs7Zk034e6RlpjtmuIQXb061z954p8RRSEHSNC6g8Wi9DUF8kj30cjrhgRgAc&#10;cUtu1mNY06S50uOSNWGeK5KeZTT8jungk1qaVn4yCn/SPAXh+UMnVbcIRXQ2niLwhcSmWXwlZR/u&#10;jlfKUgMOn5msG6PhCbVQR4WhETR4Kjgj3qWz0jwrJLIIPG8Nq+fuyKCD6V6FLNqsIa3RySwEGzo7&#10;DXbe3+1zxfD7TpriWf8AeooCCNB93p1zXUW+s2N7qdjI3hKK2Y4ARMZUj371579le01G4STWLK4G&#10;ziWMjB/AV0ehxSfa7BiBgS5x9a8PEY2pXq+9Fs64YeNONkz0ea4t49EtZNsSssRJEi5z6da5F9V1&#10;GeXUHeK2bOQqQdVA9h1zXUSwJPFeR3VqCrWZXAOOowD+FecL4Y8dWeowPpV6srLcOwkeYZIPqD6V&#10;deOsXa4Uo3Wrsbum33hx/wC0n1DxTrsGwnbH9ic8j3xXQafq3gyaJov+ErgysjKonj259Otcp53x&#10;ugRvN8D+FblSOd8aknHWmrdapPKIL79m2z/eDG+JwpB9c1yqFRvbQ6Hy9zvTbWpS4MV3anbGSPly&#10;CD6dq4iUSReIpd0LMolO0gVdjsfFdpbwvZb5YyM/ZZJN20egNW549Zl0tG/4ReNJQR+6Ld/rWOKw&#10;E6sHaOthQqqPUyrvAhhJi4kj9Olc60EZuEbznTk8V009vqCabPJdrax/KAiBwa52UqbjC3SnHoa+&#10;ehSqUnaSsVKSknYzLwr/AGfGh81irnkGsrTY4o9d8aTeVHl40259hW40Ra3m5XO6qklm3mR/v9qu&#10;hyc9TXuZZU5KiXc8vGRvFs0NOvjDr/hC/gcxXVvI4ljQ/eU+te36dfyXXh3T7l5ERZQTGPU968y0&#10;bw/I+ieFY7fToXvrx5ANz/fA+vSukEWp6ZELC8sJIhAxwCfulua/RMNP3T5PEK7OwnMzmLZMNwOM&#10;exqGa7hs9KujHJeSFSA5VSUy3bd0rlDqMv8AZ14V1EKzXKRjJ5AbjivcvDo0az8NW2j6v4X0l9K1&#10;C1VoZpMeaJWHX16+nSumn7zsjknHlV9zzC3n1l4bsz+E7NIpYfkb7QCcGqflRwae/wC5YASsVBbP&#10;J969c1H4cu63s1p4vlEMcbPDbq5IlU8rg54wK8l1HRPiJb6pJBJ4W1GZPMbyVCk5A75HpROMlYVO&#10;SlsY76iE1SKNtJmGQeQacl3KyXJFs53vxVy00Tx3Jl/+FN67PgtyYiOn1rdtfCvxTnsbaSD4AX6R&#10;ljgySbSfwPNZckm9EVKSS1aOHuTNNf8AkvpymNgCGAxjFZGrW2rPpSiC6ZcSqVKnkba9Uk8H/FRV&#10;fd8L5o9w7Nnj8Ky5fDnju2iZrjwVq/lAE42MeO/as5Qkug4yi1uZfhPVLeW5vrW8nRXjiRT5hxn3&#10;FdNewQJeyCPUUOcEgH196871LTIbgBraeWOTJ+YfKcjqD9KggvtetLS2iu9IvpI1GBcDJ/Okp2vb&#10;cHTuepWc7pfaeg2n1PpVvUpteLxNCi42lfNST7qnqMe9eZW+sZjuit86HacBh0q7ba032IbRPvLk&#10;Fs5H+FbRxVt+hDw9zsYbPw0E0eUu6JAzGazL5Mzt/ET1HPNUrltCn1z7LbanEZF4dB/Bu6DNc/mW&#10;Vrsi9lDPAxyTjtWlpcGmaf8AD61vprYT3lzcvsweUwe9H1jmaBUeU7nT/CNgnw88VyatPp1gBLH5&#10;N69ypLlumFJ6V554m0CysfF/hnyPiPpN+iWrG5jSReNw+Q9agvIPEOqXKPceKr6G3TGI3nIRB64N&#10;dDo2kfBaLTfEUl98XtQvZbfS3+0qsxOHYfLgZ5wa3dRSasyXBJPQ8+lts6JMtxp1oYzKccA4z0wa&#10;5a88N2U5l8qBjkZ4Wu/gW1Ph+aGJJ2jF9IY3k6spPGfwq0k0sUEYSCJSUxuIrajitddjhq4Vbrc8&#10;H1rwZI/hm8zEpCOrbRxux2rznxUdfuPC3huwmlP2WxtylvAkeFTtX0vrM+ovBcwqSS6nDjovrmuB&#10;1fToo/A00jXVu8hibPy55rueY8q0Of6jzJ3R8vWmlo2t223TMFJfvMMZo8S3+iR3A0T+ybczX1mf&#10;tdwGz5RH3APQk03WNV8Rtr3juztvDe2Sz6yJwXB6ECvOLZL0axJdX1ncs7amjb92T8pzX0eDqSqJ&#10;N9kfN1LwqNLZGSi3lvqr2zxGN0mbar8blPevZfgfq76b+1PptqblFtdVhaJ1J439q9GvPBvgrxN8&#10;MtE1C3c296+jRhZ4D0dRjDCvD9Y8P+NPDfxA8HTXWkXWItdiltryLOyQIc9ex9jXVLFxk+VbnoQp&#10;OybP0EvIQt5IwAO5s1luuHbIqbTL611D4S+D9Ut7oyRXPh2BgT2bHzD8DUcp+SMGQZpJ3NSPsBUi&#10;f6yQ5A4qszEPt2fSpo9pVwWx05poZdj2lMk4watL8zAFsehB61TjI+XKjkGrSfeiPvxVLcRYxh0A&#10;bI9aDv3nCNT8Dy1+Ygk0EqGz5nOPSqAjbOT04qBjJ8gzn5qkyDM5zzikwMg470AOUtskIHQDNIxz&#10;JHk1IMYfBAqJgC6nNAEg27z+7HSlXzDEQWJ54poPI+YDinBxsY4P3uKQCEHYeB7U0/6xjg0pxsUm&#10;QdelNLfeG4cigBWYgkhR0pqknB20wElvvZNSANwSmOeKYDWzvXGM0oPJ+QU4jv046UwBuCQOtADx&#10;uyRtUYHWmkjy2xyd3pSN5ol/1R56GgbvmJjxmgAUfvF6VOCPLk4570zjzPu0mTsoAQn5aibJJw/F&#10;KSeOelA/1YJIBzQgYzLEKA5qQM21eucUmBk/LRj7vHfrTEPHf1o+Xy39cikHXkdqXnYflxzQAHFN&#10;OQG+akOOBtNLg7G+X9aAsR5O/r0qQH5gN2aaw59808KdoOPxoBibv3jjg/0oGeeecinBB5jZIBx1&#10;o2gq2Gyc9TQA3HIBOTRt+98tSqvAOwZxzxTsLsXK89jQBAMZPNGPlbmpiBz8oFMxx2oCxCVbenz0&#10;vXcPSnHZ5g+fHFIM4fKDrwaAHfNzSfxvlBxSjpimknzByaLAO9eBSbjv4PGKcOhHl/jTSPvGgBRt&#10;555prHiMYOd3WkUfMPlp4A8xSVpDEGTn19zTgp86NhKD8vek4yaM4I5IoAdx5svJ6009fu/jS5+d&#10;h6ilBXbIvmEcdTQBA2d/CdD1qxljCxJ6JUeOc5ppP3utMQ/eoVcg9akyjLkRj2qq+7YOO9SDIVeO&#10;1AC8ZbKnPajI2E470pI8snbzimbsxj92woYIUtyNqtnHNAZgxO0VGCRP16ijnDgAc9aLDJCx2cov&#10;WkRnZ5eBxVf5vkBkPfNSQ5HmAMcjrSAkH3jzRzluKU4Pm/KevAoHQfLTEKQNnCKKYOpqTCgqSx5N&#10;Rtu88/IAM0IGREMZW4OMdKTnLdalycMSBjtSEnY/yjOKAIuRgE808HGfmpcZRM560EHy259KYhuW&#10;81fmPJpxz60pAzGD2puH8yT91wMc+tK4xwU+W53dKUAZbmlG3aRkZxUefmNMRN/CRmhtu1uQKjON&#10;7U1i2T8ooGXWLccd+KZyHGBxilbGwDHemkEucP8ASpKsGSxPytgNT2/1AAz96kGdq/IOBSk/fylA&#10;DST5hBA6UoIxkN+lNIbn5c08jr8o6UANyAc4GacDx0FM7nil+YYoGSE8KOOlN5/OlXBj+9zTSThs&#10;ADA4oEJ1YZjB4pONyjbSjcY1OVzT85Yd8CkMQr0+X9aUcA/OB+FPA/1gLenGKibb56cdqAFPMKAK&#10;dvP1poGIiN2eaD1Py8fWl5wcmgQw9MZpuTv61KQu1TkVGR874HpQMQsm/hxTlPyZ96hwPMU7akCt&#10;kgH60AO3SEgbV/wp24bgC600D5mG4dqRlU7+T0/KgRYJQAEOOlQlgxB8sfnUA3AkE56c1YVRhzuP&#10;QUwAbsHK03bljz26U4iTzVxjGOc0qkb85A9aAGDOxj5Yzmgj5QNvfrUp2lBhaUBfI5c5pARAHmpD&#10;t2qPMyccCm5AZx5gpP3fmqAec96AHZzGTtNHyeUOO/rSkAZ+ZeB2qLPKnGcGmIl+TcvyDpSYHHzH&#10;qaau3MhIPI6VIM7P9Wc4NIBDnY3yfrUIDbgNtTR/6lt3UGg42HrQMhKkMPlpMfM/y+nepsN5YyOl&#10;GMk4XJoAjHCr+7A96dwQeDTmAC8kfSoyx3SYAA4oQASfkBHPPSm5GH6dqj+bc/zEipAFweaAEYAy&#10;rx0FKCOM561IFOCdoHNMP+sUcY70WAmOBBnZQIw0Jl88dPu1E5PkNx0NSK6i1UDuOlMQAja3yDGe&#10;tKceW1NXG3O0cNUhGc8fWkAzI44NB38kMOTxTsfuhgnr2FRnbuPPJoGOBbA5B/GnFiY0G0cHrUHQ&#10;mnAHP3qBDyQW+6eRTML5hwaePujLetKNpj3AnrQAzHy/WmhfmH7vqPWpSAQeKZkZ5amAwKfPAI78&#10;D0qRfun60DHXeRxzTwODhhQAgGHzk9KUMA5/ecelI/3Se4NQN+OaQFhjlu3SjgY5HNQZG0/N0FNV&#10;iWJyfagCaSQbozsH3TzUSzDC/d5PWonzgH2qILl2JiOcdjTAsh12SZbcc9KdlTgBR06VVUEE4R+t&#10;TqOCcHNICZWPm5C9BijI2t8/emHGCN3elBGWPJpjJ8HeuCPu/nS4+Y/OB9aaM7c+YoxQCfMPv0oE&#10;NfPnIRwAOacuOTmlwhJ+btScb/ung0AOJXzmG2jI7DrQNu9ztI/Gmf8ALUfN3oAsKckgKp45q1bt&#10;B5oEm4KynBx3qrbkC5nP2YYBHJNWZiHltsBBt7CkB574ogt/+Egtsxx/OeD34rA1JWHgiZAOtuev&#10;fiuo8WKft/hRgmfLlwR9awfESCPw/oHzAhoOo968HMJ8t32PpMB70Uj5s8XiWPX/AILOUIWWS7AO&#10;K5kq/wBqWPzmwWbnPrXonxHt8eGfhfKFJNvfSk8dQwrzuOWJ0RgNuU5r08lxKrUdOjZ5Ob0XTqX6&#10;MYVCPt468UhcqMCE5PTFGHNxJmYYzwTUxUeVwM8c17J5AxZZftMJ8t+nWppnnmiiLD7vTimKwAA2&#10;Z544p6v++OUGMUCKpjYN/q+1AxsY7hVzdD5fJUEA1mOfnfBJ+amBMGO7G4+9TpJILeRfMBBHUiqO&#10;T5nLYqXJ2tz6UAKoPnONvepguIwSBgng1Dk/N83pSmZiFHlggdKAHzYCjZEDxzVYFiI/3Td6sbvv&#10;YTGaT+9yOKACMRHqGzmtCKaOOOcYBDAcntWXyJ0w3GeRU5TMTZfjHFJoBJ2hdpiIh1NQRGLbbgr/&#10;AB0/b8o5pu1PtEILmmI3PJ0k6bbbZlWQRkupOaxXAJbH9+rGyNYTkuTjg5quuf33BPzcUrAKCu0Z&#10;UdOaeuwCLCA/NzUZA2NmlGcHAJpjLkkll9nXZZbWK881S/vnuaRlkyh8sgUvZ+KLADYPlfL2p0ar&#10;+6yCOaj+byuMZFSAnyIyUOCPSgCd2RHVmU4CcMDVQSSG6hYXL8ucE1L8jW0gbJG7gUgACZW3YqCO&#10;QOlCEbXmQN4eGLVRKByT2rLVZxcZaRGTP3QKuxYexlYug+UYHrULOiyLmQYzzSAjbG9vkAyvT0qu&#10;QcAAip7yaz8iAxqS3G4jtUCsrIxAI+UZpoAVQVc8DANSW8siSqPsxZSx5qNcLnEv1o3PHPNhEPzD&#10;v0oAuO0pkkPlMAR0qqREd6MWHy8ZFWPMYWcr+YCQR2qKWWOW2B2xq6j86ECMmRcB8KPvevWom8oG&#10;2YghlU5yatspwflNVLgLi3LL25FHUXU468jm/t+5cTqp+0Aq1dpEdVu/BrW5uWaPylUNn7oPU1zt&#10;9GjnOWIXoAK19Cv7O3uYYJZjIpGXUcbfQU5K49ytqsHiSOXwzp13rN5d2lpC7WMxYkLu6gk+lYDc&#10;XCDzQXDHfnjb6V7DHfeF5J7BbvSGis2uVSRgdzQk9CPrXHeK7DRo/iLrENtcJKq2qMJYzwykZHT2&#10;oi+g7nO28iAPuyQy9RULnZLMARh24qpGHV518xsB+M1K25olw3K1WwmQzjEJ/dpkkciqzbOnmfw8&#10;irDljHL83K449apNn7XISvO0Z5qQQelNJO3gdaccc4H1FMOBMoOST0FAEUgGxvpVNgOPlrQYNscG&#10;PGDVKQHz+ZOKTEyIBijYJ4HSkydhyODVlRFjIBHrTJAu5Rv/AApCIg2FX5jUinI+/wButNI4m/d+&#10;mDTf4BkUAT7myfakk2mOMZXPY4qLJMTcmjOA/AJxxQBbjWU28aq5wM5NKQdqgsOvJpLOZY76LeCY&#10;yOaW6e3a7kMM77c9DTGJhdjjYD6UYbC9KjXb5acjpS5Pmj5z04p3AkGN3NJgeWOePU1FlvMPz9+K&#10;dzjBcnnmlcBBsE68jrVxd3lqdxJxVL92ZslCACKvRliH+ZcDGKEALnYfkHWnrt2J8xyTUbZAfIHB&#10;FP3gJKdgyEFOwxzYHmZHYVWZxhsY56VHJL97Ldaqs0hZP3h4BxSFckdnDDocmmbfmB2UsYOck1dT&#10;yvs0oMOTng0CK6H93KNqk4GD6UFQd2CeauC2f7KzqBgA5waqoPnb5+hp2GIFb9382MCnKCHf92Oo&#10;5pW4UZ9aTK+bgk9KBFpppDBEGmyMYxio/LAY43c8inIqEEngA1O7AxoFTGBigZDz8+VOMUIcPES/&#10;Abj3pCTlgV4BpvzEyfL0xQBrxxvIEkjc70lUkZ9K2NRuDcRWZdR5iwqGPriuds5HS6uCI2OVAHPS&#10;tHDM0mWBOOcdqdxldoztXAHNaVntidJDLGNiE4POaqRxyB2wxOaoXbSJ5kf2g9OuaBFbUr2WfVXO&#10;GI87ANbekWsb3SPIRtVRgkdTWDBDJI4QAYMwzXbW1tcxHTzghDENtJuwGi9sqlDHdgt3HtVmLH2m&#10;BXyF281VdpFIy4BFSIxOxt2eOTQwHyxSPejy4kCBvzqee0vkskY2ZAIGDVQPdLdttlGPMBxWxcXz&#10;SafbRtZ4UR9c1LBWMja+yM78+uKX958p7CnBlMa/ucAE8+tPTBnlVumKdgGB5MLiOo2aX7WpGcHr&#10;x0qxmNSAUfG7g4pjyWu6TMbBvXFFgJY3+YgkY29zTWJCrg/xVWBT5Tz97irDD7mcjigCVd4YcdcU&#10;+QwgxbkON3QVGpURcsTTS8Yl5UHJ4pgaUZiaSArCQNveo7lItqFSepJFMR28gEbRjpUcjk465xzS&#10;EPjldopU8vjGBmmbGBYF8c+tMU4kPOOfSnkjzcFjyKYxJImMAGzt69abCxHy7jx605WnyQZDhTxQ&#10;xBZiI8HHNIRKzSbByMZ6VOpRoCPKAwlVQGIxuPWp/LlAfKDGBzQwKjyRiXPnBfn9Ktymzk0iAGRC&#10;47iq9zb/AOgZC87e1VrZZAnfrRYC9GiiAEADHTAxSnO1+eKljybZxvB9qTaNnGTzzQA0BDEhC/Wm&#10;EHJBQ4qZSoeLKnG6ll+a6bCPjZQBCFHl9B09KaobzCNpI3cEU1GyZRg5D81YRlCsChz2ouA248o2&#10;6N9nAOOtOthbFE3twT1NFwo+wQjzQTnoKgOfIZdgxgcUASXYiW62hRt7YNRovyH5D0FRhP3wOHI9&#10;zV5VtxCD5nzelAEG1hyENIoHPXOalMpCyqIPl9arAqJs/NyaYFpSquuWHJ61s2CSNqsQ3uAIy2R2&#10;A5rGVVYplvQ1v6ZdwW9pr5msQf8AiWOI29CRUtjSuzl7aOG7+MWrSRwSsH8U2keT7Njiv0FulWLw&#10;94UjCAbfDluAo7fLXwx8M7P7R8ffCluWDb/FInkOOgVia+5tTkcay64UqttGq/hXLWaUrXNI3djG&#10;dWL9OM1GgILg+vHvVpsYPNQOFLDr16VzmpYjwJPu+1XVYB04HXk1QB+QZFTgjb0PSmhmiJMAD1pd&#10;z84UnJ6mqiFvKbI71Oj8YyOlUBOCNqYU+9D/AOoGI/4vWmk/IuUH3qXn5uee9ACEtsX6UwAcjFOA&#10;OevGeak6BhmgCMBtuREDS8YXJ4zTicDhaaW+WX5BnigBjfe6dqjywVsAfSpONuM0hUbh8xzQBAzy&#10;Z4z06Co/3pCbu561bKjY3yCoynBye9AELLIScS49qljBCsfNOacEcKPmBoIXDfIPzoETqcYOTyKf&#10;uGOlVPmyCEpQzEvlOlAyySmDwvTikBGByahGfm5JoLYDcUAS5+YnIphYBarliQeTmpQAcfOenNAD&#10;9xIf9zxxik7HnmnhTsbkVGdu/oc9qYBn5VPFO/hPyimYBL8Nj1p5BCjCmgAGcNxTsfOaaoOz7hqb&#10;aSe3SkBCc5YiIbf503navAwalIwjA44NM5z0oAOPSjHynkUuBtxk9aacBjzk+lACfLjpSrtMDfNj&#10;ml/h6UdEPy96AEyAyZXqOKMkseFOR1qozSfbQMEjtTx5hYZyPbNMCyvUHHINOYusKkqD81RgkQH6&#10;/nTh7g/jSAf8vyHHbpmn5JL/AC+nOai2/Kx3Himb13nEvXpTAmyCv3e3NJn92flqMMoTLOBzTS6b&#10;5CD0FAD+x+Q/SjjJ4pVKYjxIc+lKxO78OKQCAfvV+UYxS4X95xxxTC7eW2FqMls/xUwJHyMYApAc&#10;tjfSc7B+8J4pBnaAeeaAHj/WH5T9alPCHJHHWomwUgOOh6U4HMzE7cYGRQAh5YcUfL+8wo7UyRlE&#10;gxMCM8ClGcg+1ADwcNnFMLcHjvSMH+Y+aOB0pD90cd+aAFDgo43c5oDEsuFGKZhCxIyOOlPTaB/q&#10;uSDQAvz8jAxn0pvzhgfM4p5I29DTcjjkUAN53N8xOacAf7hx2o7OfpTwGyfnYgUANI5XjApcDYPr&#10;TsfvMluMU7A9OKAI8DcTz04pf+WS/MMmpSF8o/Mv0qEYzJ84BB4zQA/HI+U4xTTjyjzin5IU/hTG&#10;JJagCPd8zdaj5Mhy3Q0rA7+PypAMOx9qBkqkYxk9Kec+XH8nfk+lV1IyTtp5Y7TigQ9mxwQeRxTN&#10;zF2GB060dQOCeetKAPm4+lADxn5OO3NLgcHy+lH8HTv0pCwDHJP0oAeByfrT/ly3QiqzMcNgAjHW&#10;kRnLLgHoaALBVvkORg0o+6OOM1GC23O4cHpU6hT5eHUetACEDyzxUJDd2FWirCN+AeagYDJ4NAEP&#10;HmcDFLn50zjrTeOflpoPztnNAyQZ3ucfrTh0ximKV2HLDrS5JPD0CJFOI2/djmjcMH5G9uaiyMYy&#10;f8aax+Y5FAXJA4LAZNPJbcflqum3cwUHpUoI3qPQ0DH5fe2FwuOeaXsOlO2qYmPmHBpAMAjzOKAB&#10;j+7YZ7Uz+Hk9qcVBSTg4zS7AUAwf8KAEydy9O9ISd+SaeUYKoyOlLtOBkCgLjeyfJ29acN+3G0EZ&#10;9aQjnGOTUgB3Abu1AEsbj94oiOCR+FeGfF7wrLc2V1rFjpw+0x2OLyFRxOgHDD/aH617gjspkIXO&#10;eOlPaJZdNv4prcPG8OCD71nKJM4KcbM/PTSbKaOa7YO295CGBHT2xWXfrd2/iaQNbyLuOY5PLwD7&#10;E1758QPC+p6X4wutQtNImltJp9+EXj3HHQ1yWoXdjc/Arxhs8OWEjqYQIGwHBzyQevHWrdS3Q+Rx&#10;anQnZrQvfDTxtLZa7ZWF9q0i2TXIAlPJt3PTjup/SvryO7WbQonWWF1aNGBjbIKnoQR1zX5r3EIG&#10;pQyQ3gWRVGB26cg17Z8OfHN3pkdjZ3+pXEloZtsbudxtieoJ7of0rVrmPRwWMcLJ7H16y/KGyMFR&#10;VWRSQ58vgDrUel31heaHFLDd2rLsViI3B69xjsa1pE/0dwLdArKO9ZvQ92M1JXTOckX0Bxk1TdXA&#10;X921dC8WIlGIsZqo8QPpn0FTyjMXB9DUsZdX46561o/Z8xphwT3HpTDAVwOuKmzAjlS0uNLmgnsI&#10;JI3iIIbt714b4q8CyjW5Lmy1NoH8/crxL1+oFe6+WpjZfJIJHrQFzAyTTEqBxx1o5Wc+Jw8K0bNX&#10;PlyRbk2l9pmseFNO1GLycJOqbZY8d+Oa5G+8LaJ/YOrX2leKWkkt5QzWM2FkPsD14r6U8WeGp7nS&#10;11HTddjtL63OWj8vKzr6EdjXzF4jPii08Sa59s0TU4ZpItsc6IQgB+9wOuaS8z5WvlVWjO8dYnt3&#10;hOe/1D4Y6YjeIY7C8s41TDy71I9uxrlPFGm3Npe+IZ734Z6fqsU+G823jAK49APWvDI7/W4NIsxZ&#10;eMNVjWKd2VSxyGPUk+9dbpfjvxzFYQQXVhY3yDAzJkED34rV0k7HVChTlBqSs+45h4NlbQ7nStd1&#10;/Tb1UljubGYHbgjHU8V9B/Crxr4f0r4eaToniHwlCbGO9lkGpQjfI+45wQOa+cfEeq2N5p8U0Hh2&#10;2spmj/eLGBkn6ivPhd+J0aDytZvQgk4B5/nVQXI7nm18ucrqL16M++/E3ir4MXPjDTm0nxpqkYlw&#10;GjlhZVjI/wBojvVyCSKTRrSa1vNKn2soIScEkHuAK+FINb8SizMdxZWU6dgIgD+YxXTaJ4mu4vE2&#10;jtaaZq1rdICquJSUAbg5XoaJxc9URhaeJwv2r/ee1fFrURca18MNIjcHyGaW5CcgMegP0r58+It4&#10;q+HfAukQ8O5Mtxg9h90H+f4V6TYBrjxN4jubm6ZlgsZJ5WY5wevX3r5z1u/mvvih4mvnfCNqbrEB&#10;2RT8oH4fzp0adnrufY0akpwTYyFG+zWp4BCYwParbTRRaVdh3B3jAwOlRREm0hIV+ZQOR0pxhnfx&#10;7okcM0bmLU4DyuRkkda6ZSUUapXPoL9ny1vbaX4uatM1zBarp0YiMuV3FieoPavpnf8A6HYGMR5l&#10;dm3r0IPPBrG0HQtNPwc8bxT2g26lpNsJNny7tq8Yx0xntW3Y29jB4N0WxTU4SLWIqpd8uwP68V8T&#10;mmJ56rse9hafLBHmnj2xTUdDMEaQvcWpaSInsSOfzrw1NNmXQPDjanctaWNlHdGAbf8AWvycY+tf&#10;UcliP7dvQljK7yKSW5xivEficsjaFo8CEvm/MeFH8TcfoaWXV5Qk1fQ5M0oKrD0PMptNMfw/+G3i&#10;WYJCsuvSw28C4JnBJCn2xXa/EDW7K1/Z5+GHhqDTNOe/1GOKS9lIG63V/ujPXJz+lU/Ggs0+GX7H&#10;nhm3v4ZLq2gFzf7GBEZJzgn8awbawtNT/aL+LF1dXxkj0y0sgibvvtjC/kRX0kJcyTPiKlJqV57L&#10;+kdvqcsGn/sz+C/CVtJaOxhhudYvQgG0tyEB75+tcbd6npQ+KPwfhvLa8GlabYTNJFgjzJSp2Er3&#10;5xV7xVc6UfGfwU08+JIohP4ntm1SUc7U3jYCfTFb/iHTNGuP24/GMzXdi2laX4f091Eagxz4XPGO&#10;DjvWkX1MEnL3mZXhay0xPjd8NdW8WaPLb6Nqmt3EnmOMeayZMClT0U4r2rxf8Ovik0Wga3HY+AdN&#10;s/GF/FJbW8F5Gyy2tphlbAOMlOSK8M8batqGq+D/ABRqjPYRaVZ+ILK10e2BA3gNiTA9xnpXqFjq&#10;XjWw8V/C6z1bwH4rvdDPgoJ4RT7e7LYGZP3xGTznJ47Veri5WtY3w2GjXnFPa5y9j4ah8SftVa9d&#10;2azLpNgbeO8ugpSKSaD+FV6E5FfVvhrwVpb6tql+UjjZookkwnzTqnTB7Csv4a6HdW3gK9s5LZPs&#10;g1eSaIhNrSM7End64969xtRNDYw/u4kVQAqivnsbU9rPyPscNgKdFK2420toILcxxabHGgjADCvP&#10;fFXiuwtdcutMtJvPuFT/AEh4jkQ56DI7msz4j+M0srCTTtO1CKTUpY9sjxnK2yt15/vfyrhvh9ot&#10;1dfETQ5HjuZFfUBNcTSjJbuck+9TSoK2uxpUrcui3OltYvF8tj5sPhqRJriNmhafpgc5OeleEeLd&#10;L8Sw+MfF3iTxHoouNMtPEVnFHapPs+1O7Yzjjha+3dZt91jrDQPB8kCjanGQP7v/ANavnr4qWmk3&#10;/wAFrCV9SlZNPvSLq0LEBy2ArfVTzWPuqa7GVZSlB9zyv4qeNdDtPB+geHPC/h7Q/wC0brQbdtSu&#10;orddtpE68RhwOpBwTmvEo7q603w/pFtpSyvq09s4kniiLfYlkGHIYZ+Zu1dFoHhp7p/jHbT+OBbw&#10;TLG8t3IoMgUD5VDda+ifhBJ4Dsrzw1Y2vwAtNUeLUM3mqXgGQEPXk169OrBKyZ5EMvnWldngei/D&#10;3xtN4G06e+uPGOn6feXW8TS2rPcXRPLEg8gfWurTw74h0D4p/BW60/wJqcUv2nzdHvruMsLlkOSW&#10;Q9Me9fdPiH4l+G4tTSHTvgNpLRxBF8x4gRkdQq84rzDW9U8R+IfHelXlzpGnadbW6bbOFYhhARyw&#10;HbNePjs0dN6Wdtj6bL8r2utDzSPQvEHiT9qS78Q+NdXtrzzvDBilhgXy1dkXEWAMbdprpvh9B4p8&#10;JfEWC6BvdS0u48YKt3ZXM5kBjMn7vbuJxtHFdvBpF0s+igaxcTNOjGIqhw2Ov0xWpJpOpDQX36cu&#10;3JBZn6/h7V5dbOKkfebPZhlava253PjG7160+KHxX8U6R8WNOsZ49M0vGjrIGR1IGRxwc96cPi7q&#10;7aPH9q+B8ZP2RfnS5YZOOpHua8zGiWTLGZNdvpdrgkNMePTPrUNzZWiXikSp93BGeMV5lfinljrJ&#10;Ho08jT0sz0vTvipdiPWi3hCcpPcqOJD/AKMPbPXNdE+q/BzURYX958SvEayRBHmtZC+wN2+XoefS&#10;vDorTRvtEgdgq4y2F+9TpodNWOMQ2L/McYPce9cL4xpPRtP0NVkHa53Xj/xLodzr/wAOo/DXiPVj&#10;PFA63Ey7lRI+w9CTXmxe2bWgDpMrSsCZWkXJLHqcn1raskhXWLaKPwpbTNJgbN4Xn6129x4X1xtB&#10;sJ47vwskpiy0IuUyvpzmuT+3qde8lqjdZX7K1zkNIPw8t11qbUNZ1yzlaPLGJXw5XoOM1t3vxAP/&#10;AAr7QbLTPHV5cr9pbz0ltyPLVT8o3HGc1nXPh/Wn8PeJ5NQ+JnhbT47O0aRuEka4wMhQP04rmdJj&#10;8D6n8OrGR/iRbafILqWOeJYQWODgNn3612Uc5hye6xPLVOWvQ1dT1/UdQ0CV7nQ9OtYjLGpSK6Hz&#10;EdM9Otc9rup28em2cM1tpIKwLhYtpwMccit2DQP2c7ZrJtQ+MXiq4AyZIkkbEh98Ua9f/s5ReFbS&#10;20j4I+JtQlkYh2mkddmOh3E8/hXPWxUpxcm7I6qWGjCSik2ecf2x4eF1pedDjlC5aV3jBCY7Y75p&#10;Ne8T/Dy48EWFnp3wm1SO6vrlft+1isUAjPXaPlO6thItIls7qNPhZbwmULtbdyg/rUx0zQYdMVRa&#10;WTyMp81fLAx+NebQzZxTV9D0ZZfCXQ56HxF8L4I7KxuPhf5FpfQxpe3akExuvCkHqPWsW6uNDm+I&#10;+saOustHZPdQNZ6mX5iHXDD3ro7vR/Cb6QFm8OQqr3AJwQcEHg1zWqeHbFtWuZYdUm3vCgz0DADj&#10;itpZjTlH3la5dLCWeh6rJokyQaLPA9pOi2aDckoOQB1wOuaq3GnxfZ5pVkkR/LIxnbn1z615dbP4&#10;0sH0oL411hIYrtFiViSoDHBz7V0XizV9RgvdOtl1y1unaziMs0TDau4dsV85i8LKtNOlLfzOuNNw&#10;3RmyyKniOFBkjzWyQeBV2NkEcxAYELyQelQpDYt4assX6uz25Yt3Bp2jW+rXFn4hS18O3l15UZaY&#10;xgkoo+lZSgmvTRnqU1ZK5PHcFodrOxAPy57U8uNkuSMGqh3eRA32B0XzGXDLhsjrxUMzn+zJjuYZ&#10;5I9hWXs02aShdXRuxW1tPpNwqiInZlsisSbSy0bN/Zw4J5HbFeh+GfBXxE1f4XWupaRLpIjdm8uJ&#10;pwGlC9cjPFakPgv4zRSIkvwnaffE52xzAhtvXn2r1aGU4qylFPlZ5s8xowk4uaut1c8Fu7No5JnE&#10;6qNpx71lG71JUiU2WoyosoKk254r6p0TQ/ANlolrqvizwrLbrJcSC0t3yXlkTsU7DPrXd6FdaZqm&#10;m3Etn+xd4OeBLjCPcXMUeQv3SB3zX02AyidVJSdjhq5rGDdotrysfFGnah4dT4hm81fwvqQtZb23&#10;EsSqUxtI5I4x/Wuw8WNpHiHxP4ybSvEWjyWmnWtmLSzYCMygj5sE4ztr3X44eErGT9mK98RJ8PtL&#10;0q982OO+s4CHimUfdZSvAI/CviWBbmDUI547C7lCWbCMJIVMZIwemM13vDPDXhJ3vsy8PXhjUpR0&#10;a6emh9H+G9H1vTtX8MCHw2wkvNLZ4hE24S7BllDD8qXSdH8UeJvix45jtPAlrDNb3JWeGWYK8GDj&#10;dtPJz14FcB4L8X6ha+B/DcE/xgvbSWyvZ/ssU9sXeEyE9yCSDXs3g3VvDcvivX77Sfifa6h42+wS&#10;+dFNJ9mSVWH904DEU6GFVSok3p1OTExnC9lr0NC3+G0mm6N431nxb4l8rSbCwYolsC73LsMDAHQK&#10;eteVaFe+B5fHmrWt3fXH9lPfPHHcoMGPefkOPbvXc+M/ilrGmfBKHRZ7C+1LW765nW6huIT5WnA/&#10;eCluJCegx0r5fi1WVLm+dNEYbrwSJbgZG7vVY3Dwp25dTHA4WtX5nP5aH074k8C6lp3gGO8g8WXt&#10;/bRjzBtRslG5XGOvFcrp777XSQbC8wWwqSxkfqa5iw+KvxVTw9qNkPDGpXUWIhag2jMIVXqvHUHp&#10;VseMfH19qXiCST9nhWhlkgNvHsMXlFPvHPfdWM8CppNMfsKsG1JHor2l3GNLvLW8v7O8t0JtriNC&#10;dpPYjuDU8Uvi2/8AB+pXV/8AFPULm/02QqmmSQGNWWT+MMcAmsS+8XfFOfwrENM/Ze8LWLGOJVuL&#10;i9DY29fl96wU8U/FEeItRGp/BrwndxMsflww3QQxkdcsOufetqeBlSVn1MHR59X0DxDpOgWet/CS&#10;+m8G61cHy7iTVAqM6juuByKw2vNC1HT4Rb/BGIQF3AeW+2g49FJ616Vd+I/itdfDjVtP079nHwPZ&#10;vepHFDcTXySGFG4cjPXAriLrwPfaD4v8F314uieI7CJ1nuLeDUli2THnGARkA0PCQvr/AMMbUkkv&#10;Qq2tx4l0nQtSktfBeo2hni/0ScKXYAdffFFjF441LRL/AFC88U2MNt5jL5l1cKrk+uwnP6V6pD42&#10;uGmspf8AhiDwy2bcCMNfITtXoACcdKx9Xl+GGs+L/Csdz+yxrVrfalo14062d6wjhaNcqdiHHNbz&#10;wEXC6exl7b3rSieQazeWFj4fu7WLx1Bf3Hm/OyKMJu7ZHWrNppviyPwBFfv4UcQFQ6tI+C/fjNcl&#10;pemWsvjr7KtveIF8WMJFuAQVVXwAxbB/OvQ/HGqa3dePtM0q3nAgs9JiRUhb5OnXg4NfOVqMXdHq&#10;wag1bqZVjPcXmqSqNHuQwtz+7Vc8AdaiZQ0kAEzBWdh06EdQavaHaa7Y332r/hZgjla3ZEtVtN+9&#10;XGGy3sKrvG0HimWOK51O6gZ2YyG3Zfmbkj8DWNDC09bv8x18TJNJFnSofDcmqMbn4kpAYshovKz+&#10;taE6+B43Kjx1cSqZMu6RGuXnspjc3Gyzv/muV3hYj8y555x2ruIr/wAAWdpZ2sHgLVr9/sS75Hti&#10;BuxyMkUVMJGWz2MliNCxHJ8JoNGtZJPiFOmVG7eGZif1rZ0/xJ8KbeEiPx/PMDjrbsMV5JqFuLnx&#10;feSw+FLm0haTiEoWH8qT+y/mjBSEEHPCDms4qMO9y/iW57DeeOPBZ1CHZe3zIvfyjxQnj3wKF/5C&#10;erM2MDEbDFeQLY3H2uEC33LsIOI6jexvQX26fcsvp9mP+FUqqfT+vuFyLuexN448Kny/+Kquol6k&#10;mJjWRc+NYN961vYyXfzYALKm78+a8zt7G+Z1M3hqbywctmPBI+hFatqnwxXXLGRtG1x54nyYSrKp&#10;YevbFbwjJ6Wt8lYxm4rW9zrdP8R+ObjxM6weCLKFGcYE14Bs+ucda6+7t/H1xYyMnjfTYXVQdkRD&#10;A/iK8T1i5tJda1mb/hBL6ZSAFhjuTHx25GK6bwtra28GlJH4O1iFcN5iS3DOUPYZOc5ruhQbTTMJ&#10;VFo0a9zb+LYr7N/qWoyKUPkEZKg98msOR9SguZS1tebWl+9tJFew2XifRJdOaGfwnbgvgOsnIz2I&#10;J6VoXH/CIvoExkXR4I3TLFmH6A18/iMvnzSk1dFrFLY8ZjmvXgUmCT5l47YqnfXUkEGnPLdsqeZj&#10;afU11uqr4Wjtr+WHx1lEU5RY/vemK88124sZ/h/DLHFIWjuemOTXnYWElWi+WyvYqraUHc9Q07Wd&#10;Li0/4aJP4+m05hqCFbwDJiJPHHoa7LX5dTu/iP4n+0+IrK5VbG2K3MZGJFxweO9eO6JptjqHwpnv&#10;rq7t4nsnjHkyOB5inuAfSvRdPtbCLQ9NngkvmRYAzEsW8zHYV9th5e5q9z5etG02b+h2WhSeOBcS&#10;2MlzDYRiSaFn2AsOVB+tP1DWLvU/G2oz3GmanYyhtliiZK2qL049/pVA2Wqv4H8W6kdZ1G0/tLU7&#10;ZIbExFC2w43ZNeq6ho7xfCa0aLxd4cjvX06GSa5+VvLAGcAV0Uq1vh3MJRu/IdbeI/iDYfCHwTJ5&#10;ir/pyp9slJywzjGw9jXT33i/xXb3WlyH4YWt0bm3jdFjUt5XqRjrurwC6u9Wu/E9kL34kNcx20RS&#10;EKmxPTO0cV0+j+K7jTrWySQW0620jGFpfmIHpz2q5Y+7s3axl9W6o9Y1H4j+JrTw9dXE/wAObC0h&#10;mjQWYlhK8j7w565rgL/4xeJRFOIpLdJWQBIoYSQvvxXD+I/FN5ruvebqPhayuLS3B+x2sX7tYMdS&#10;T3LVyFrexNqGovbeFtPtjGxxG2HJA9z61VXM5Rso/eZRwEOqR3cvxR+NU0x8jxCRkHC/Y+g+lFv4&#10;6+Ml1bSpcfFMwA7hiSxA3DuBkVwsGtaxF4ptLiX4b4XzPlIUYbHfFbWo6tqGoSaPN/YBDRH91GkG&#10;0Ad81zrHTl1NFhoR2RpPLeLo+tzz6iJZ3kDRlVwPc4HrVSDUxPo9wDpsBBcD5vbrWVqOq3P9nmNf&#10;BF4JDBjoSPeubtI/EzSDy/CV+gMmVLcA1zuo7s3todrdWmmO9u6gLkAOq+tWLeDTVk8vzkbaASB1&#10;rnlbV4pIvtVjdxJx8yqWGa0LOZX1O8a20vVpX8gn/UtyBWDxUtrGsaS7mvcs262UTRxqD0zzWhp9&#10;54dj1e2Gp+KJEto7KQoFj3hmxx9K4Sa9jnd5PK1OIl3RldCuCOD1xWc4vRp0ii7QxmbPz8nn61j/&#10;AGgoy9DRYa6NfUL6+uNRdVlmNv8Aa3ChGK7lzxn8KqW1sg1uz8jTbhTvBfcc/mO9WIkdNHgk8tCA&#10;vy+9dTpcITS7DUbt7e3ge5CK8nAc9sVks1cqijHdlvCKMW2V1F5HqTMIyylBkAYx+FNlNw0ErGVw&#10;AeOK9VjsdIuLex+z6VMXWyLXTopKHjK4I4ri7m2b7ZPm1dV3sMFSOleinXTvbRnE4wONlSZ7MnyH&#10;IZwCx7Vj6tYTDRrgiN2VoPmz3rvVgWSz4uFTbLyMUt1HC2nMjRAny8Fv/rV6+EpOTVzkrTtsfC3j&#10;Cx1Gz8dape2VmGc2zpKu3hl/xFeM+bqUSPvgZkedyVIzya+3PGGkL/prCzUtyDkfeH/1q+OvFEV5&#10;ZfFPUImjVohcBgpHY819jl9bXlR8pjMNaTl3PQ/hF4sis/HsGj3c8iWt7csITIeIZj0/Bq+kfEdn&#10;a6r8IPGGm3sFurPaM0UxXJRgPlIPvXwje+U9xpV5busbQ3sTBVPJIOa+3tEvpbv4B/Dq5kYl7jw3&#10;Gr+uQMGpzKnySU47m2XzTXKy18OkvYPgHommzSwJ9jupUyDwVzwa6uYLnAdWGeDXIaYrRRPCjSeW&#10;JSTzXSKY3jg2eYMDBrfC4tVFZ7nRWpcuqHHd50RA4xViMLsb5cnNRKvCgynrxVpF/eqNw6c4r0Ej&#10;mJEP7g/u2JB/KrMZI+8MAdBUKZDnkdeanCgn7xq0BP5ycYWnBgYz+559ajjSPfIfKqYbdsvTjtTA&#10;iYNkHaPzqRMlTz+lJxgHewGOlAJ8oYJ60AO2ELk4qPCnOQaGYncCTSL9w5PNAC54+92pjFvmCqKQ&#10;sndselHBYHd2oAiIfeSVbFLxgZjNSMDj746+lSDb5bExjtmgCOPiRzt+gqbdnGQcnpioyPmPSnE/&#10;J9wHPQ0AJk5AxzS9eoNHVVPHBp2eBk0ALk4H70+1HGTzmmgsN/A6c0vybGwe9AC/hTDnAGOCDmnn&#10;tgCkIOfvDjqKAIgMFgAfpRwe9SfLyfcZp0oQQRlQCTQBFzlcCjIwPloJX5j5Z7UhPzZxgY5p3FYU&#10;7Sw+X8KXDbmyeARUYPJwh/OnYkyx8w429KAJgFLrhO1RkANL8x60qk+QRs4BoJ9WoAZ3PFLn5SC5&#10;56U7Aw1Jx83T8qEAucgcmlz8o4+tNP3Rlz+VJ/y0PNFwLAztbOOBxUR3bfuHBPemb8fx803cSepN&#10;FwJgfmOWXGOahZiF+4cbqcc4JqF+WYbu3PFDAYWO7k9+KljDe/NRqo9O9T4/fLgkACkMfjCKdy4p&#10;jK2EIxQSTuyeM+tIOg+amIXJ4oxkn0pD3p3GRzQA4Z2S1Fubjgge9OzgNgU1ifQUAGaUkYAMgqL5&#10;vMGOmak6scoKLBcUH5RSfN8vB4NIfuH5MUo9aLBccd/yEoOetIe/NEjY2knjPSot2ZXxzigLknZf&#10;loOCRnpmmAknoMU5uM8GkMM/vBxwR608N8hxJ9OKiGcLyQPSn554UUwA/eYgHpURzsUeYKk5/efJ&#10;TW2kKTj8KAGhfmXp0qVV44kxk9ai583qwGKkzyeKAJcjCnePu81H/CvemnGTyaTPyHmkA8n5VAHe&#10;m5b7RgrjjilGdp6UuD8+XB9KYhmG3Mcg04D5Rmjj92MdzSE/M3yn3phYdhgrA4pmDtI3Gglih+UY&#10;Bpf4+nWkAmRtNNO/bHl+M0pXrn8qMcLx0FCAcuQ7YHamYyZiZe/pTz1bFM5w+U9KYhQenp60mPkN&#10;HHlr8vSg53Kc8dxQMuYYvk+lNOMMRg4pVJ2DnrTcHfxIPyqChQXw2COTT+2Cai6bcmlDNvHSgCXj&#10;y+o60HlacCp2ZYZwc0h25bA/CmAwAbxyaQ/ePFO3Kc8Gm9jmgAycfdpTjL/ypD0X94M5oOfMONvP&#10;QUgGf8tAQ7VNx5Mp3EHHSkAHcD2pGOZkOOMcmgY1JHLNlCDnpin5TnKg1Gf9cflxxTWxsJ3Yz3oA&#10;Uk5QZ4Jp2R601V+SPnJzxUmG3DlfrQAceVLkc0ztzzzUnzY+tH7s78IR0oC5Hgbhk9alwmxv3jZy&#10;OaaSMAF6VenOMGmA7A3n2Xij5fKk+Zaaeq/LyKTjaTjnNIQzAx945xUkXCXG5O3ekJG9hx04pFzg&#10;kmgB7tmCPBxg/nTcAwnDelI4GY/l6rSx42E/7VMBGwEUbjSj7h+bn1oOTI3z00YG/wCtACsqlDkY&#10;OeTUXyb5hg8dDU7EtbgYANVzu2gYUmgAAOCN5qRFO7qAAaBnuO3SnA4/g/WgCXAG7gdOtNBP68Uj&#10;MfLcZOSKRQ2yM5PHfFIBzDn7tLzg4IoJXd1pw27jyBQMaAxbkUvIkQ+lLlQG+YZxUZOQTsoENYAT&#10;ucnmmN1fKndipSBxnpmmHG7JYk9qAIlU7mzjrT+PWn/LheucUxt2VJXrRYB4Jz9+g9+B9aYO/OeO&#10;lMZjuQep5oAkbkOODxTV/wBX9wcUin588kEcU845OMUCFB6fTpS7iI5CMbgahz83SnckH5sUAP3y&#10;YOQtRMf3xOO1Keqc1GS20HB6+lAEgzxxTt2FyJATUQ6nil9MHvQBIS20naM56ZpwbIHzH2qLI8zO&#10;e1NyRnGDQBaz15GaQhvMJ4FRqQYicYPpTiSQozTAd1zkd6cSw2dMUgHyDmo3LbXwO9IBJHJzjAz2&#10;qIbtzHcc+9GAXQlj0p4BzypIoAYVJwfPNP4ERwtOxiM4PJ6CmtnHWgCLDEMNpIB61Nj5JCIx09ac&#10;uwRyDy80zDAPlf4utMBCDtX5RmlGdjDd1pRnK9aUggE9OKABSOPlHT1pPXsc0chRk89qcFJB+U0A&#10;Rk5kQDP1p6+ZuH73I709lxEAUGaaQfQj8aAH5HpTgSWchcDFRj7rA85PFSqD5eCtAB6Cm+gzT+OM&#10;0MBngYoAbyZkwSBUyMfPXrww5qLC7RnORU0YBI4pMDjPFsqJeaQTIBwM1yeqXMTeE9PSS5Vgsqke&#10;1S/El79I9H2RSYebk44GO1eYS6ncSQWiG0dQsYBU+3evDzCnzRkfQ5dKyRr/ABDt0n+D1rNHGm6L&#10;T2LAfSvnDTJWbSLdih/1jD6V9J6jPE/wG1RnJ50eUAH2Br5w0sR/8IzEVTrfzcY96XDEnacWtv8A&#10;M58696MX5mgc/JkngU5JJPs0w3fmKZglVO7oalGwLzEOWHNfWWPnWEfmFl/dZqJ3xqDFiQO3HWta&#10;1FsSd0gUBetU7uODe22RTljk0hEOYSw3RvUmLYIQQmD3qqhcvENg64q28F15UxEKcAY560wIHWMy&#10;5AxxUZHLH0pctvCuTgdMVKqjygexNADY0VnYGRc4oaB0j3CVWXdQyqG53dOtRHztoHmNgNxzQBN/&#10;AuGHSj5dknABxTV3YbI/CmHeWxtOfWgBV+9yOh61ZGDCDuzUSK525cde9PJQOARjNIA/hPFQMTlf&#10;k5zU59ulREHy14PWmgGBpmQZYYHaldlW1c7yAKeQgVcyHmldrbymRowcr2oArxF5BDsQ8yAc1tra&#10;tGZGd4wojB69ao2/lJbS4jXIbg0k0s7GMm5Y46UCZckkszpkqLEoI61lBW3sM5x6UFX85GLdR2qW&#10;P5ZQQec0AR/Ng8Y9a2be60j+wjHJpZyqkZx1rKdJDdk5+XHSpUeNYZT5CnJ54oARY83kgjBKA557&#10;VdV0GlX6AoWyMAjrUdrLaEXnz7XK4B9KoP5iXEpM7EiTIOODSAe32tLadmhcAHj0qS2w8wD4wwHO&#10;a6DTNQ8LnRNZhvrIymWLAGMFTjjmqEunBNCaaDVMqJCVU9QD0ouNrQqXtrFFajYyMGqpFEFhUGbJ&#10;281MGlYwCVvug4NKQpC4i+Yk8560ybkZSIrw3fmhoD5Ik3jgetDAq8OQQCDmqsjzO2N7hQ3C5oGa&#10;Vv5H2a4SXDDHFROLESkiFuvQVUjJ4yp4q7AqSX8AxxkCgCu3ltcDEIAIxWddRzfY7gJFuKnI57V0&#10;F9bNFMgJx8mQcdazdjtbSssqAjrk0CZzwG4IDGM+lZNzA0eqRyJGocvwPWuglikR8ZBySQw7VSuU&#10;L6bOwZgysCpz1oGmQlrtpImEuxdo3KeRVkiTyifNBG35Sx5qjF5wtUYp1GM1LCs7z7DOCOdpBoGZ&#10;c4UXFwcYbPNVleMSYM46iuh/srU5JtgsZXYxM3HcDk1zU8cSxSOInZTPtUtkHIPPFNCJH2C9YFCd&#10;yjkVWkAFy3zdasgKbdePmCD8KgfPlg+QRjv60wRH8mxgPxNRjBP+szimtj5uBnvTlKlThKQyN2Bf&#10;G5s4quUJJ+bnNWXGGkPlckcGoJXcRpkj5qRLIykyoflB9xQMYb5M09Gcqql8jcMGrRSAPgsOnOKA&#10;KqI7Hjn2qJlUSkYYHNTCTy747R9DWhHFA2mu+9C/OaAMjHymmYYhsYqyIx9odTKchuPerItSyKwR&#10;s5GRRYRTjCmCQDkk8UjwTguVjYgDnFXpoVjnUrIudgyKqi4uFEgUgZPcUAQxAl3BDcUrYy+SODQ0&#10;hK7tg3Z7UjlTsyMcUgFyNq4egHhgQc1EMbgN1O53H5aAHfxt8nf1qzG3H3iB6VT5yvPepN/ydOad&#10;wLbHmbKjHHeqruokGHJzURZmB4b6ZpApwc0XHccFkaXJ5Ge3ensOWwRwOlWIh8kfzZNSx/Yftswl&#10;kK/LzigCkp+VeG6+lWSRsTGM45qOUp9qcK4IzwcU1SOSc49aNhEyvcAOPNcD0z1p8Sk7suv3qgO4&#10;gbQWJPSrIt7z7GZDbSdP4aBj5UXyGKspwOhqphggJ55qWNgWkVg+CetNcETKu4YA4pgAf9yQV5Iq&#10;aM5i4bP4VTHJI3cmrUSspHz8UAPYHdj1NAwGwSd2aeQTI446dadFGfMOeTjqaYE8aHI+QcAVpxBe&#10;+cnHNVY0fCBlwd3HPFaUgEVjE5bbmI4OKQyvczRwWcoUku4wvtXOzMfskheZi5mH45qaaVmmGTkA&#10;nHtT7SCOS4dXtZGy+RjvTFY19NgjLW+4gEKD+ddgqSGxAMhCqvDEdax7O2VLZ/kYHcMfhW2sxayu&#10;ontFb5RjBxU9RsqGNyQpbIzyc1Z2FLRBtQnHFRxkr52Y2AB4pJPOPlASDbg0XELtJhPQke9B3lYw&#10;cYA6UxAwbktUp2ggkdWoENbP2dAuM9uKdGk4ilfynJA5p4MfmEHaMLUkV5JHDfxNArI/CtQNFu3a&#10;CSBy1soKr3FULnyNuBGpIl5pyyOIsDjrjFVSS0sjGHnNAx4CeWn7sDiljM5lmDQ/KOhoAyIyevpV&#10;hdu0gk8nrmmKwsfk+au9+M0yZLc3Bw+V7UTCPCAEHI7VAN/lPtUDGKAZZH/HufmPTinAnyQfLNMX&#10;JgUEd6tQvZksjkLletDBkRACRk7Pzo6g5anvBH84+27wTkc0wKyqwLZPagQn8RG6nKPkck85qMA7&#10;m+WnBgHTKnGetAEpJDDABNR3M1yLSAC5YjdkrT5M7FO3ANLGEaBt2Mg8UgBJy8YwDjaAc9qaQ2ZC&#10;pHBBNDRlCuEJ3HripMEDpjjnmgByMTyNwwOc0DzAZssMZpI8GQgr3qdguDh2BNADBjsDUiswcHcB&#10;gVCSOgQD3ph3hCdrHnrSARl/4mLER98mnykfucSDgUhLGPkc4qHPzNkUwJQB5jZc4x3prbdp+Y5z&#10;QSMYzQOgyec0APx+7GR0FQsy8/M2asrjzcMQBjmo3VTI5CrgdKAEVlYKATU/lpsYh1yMfhUAAG75&#10;RU0Z+TjmhgWERSoIPIpuoAL4ZnZ5eCQAKmiyWXII54FY+uXJN1osWNqhuV9TU3LSPYvgDpwm+K3x&#10;KvDDk2mlxBSe2419PXDo2r3Zwv3uteN/Auxe1+F/xSvzkG6uYwv+6or1BZCTM3PMp5NcNRpy0Noo&#10;tEje3zjrTXAzjaMVW3/Mx2fWjzHO7gYrMolyu/8A1gxinBwC3zn6VVbAOMnmk3fKnyDpTA0Fkf5/&#10;kHano7GY8nHpVBdxUfvDVqNsdcZ96aEaSkbFzwDTsr5rYc5PeqQlT7pcY4wc1KPrn3qhl4Z8o5bn&#10;PFOPTGc8VXDjanB461IT8mcYoAU58wfNTON0h75oP3iMmk25oAXueKO33/0p2AIk+bnNNPG75T0p&#10;AP8Alw3PWjK7vu9KZzzTeozvPSmApJyOKacY++DSNuycqPakVWwcsTzSELluRngnn2pwAKn5ulBD&#10;Z9BQu3aOeKYyXbwPlpuzKH56cGOMbhzSkEYPqaAIzGdq4UdetLwA/wAvpUpJEcnzJjA6UzeuzoBm&#10;hABDeXnkdM807b8q8gioDJ80oGaY0oEHUdelFwLY2AZyKiYneSCOtV/MBwN3BFSLkxZ9KAH7mEo4&#10;FL5hIIyeO9QtnzBzUTF/N+7jFAFrePlO3PzU9yPtAIjA+UcVUDOUQYA+brilYuCOM/WgC0SdudlQ&#10;qrlpzsGAaajk7ep4PNWw0Ysn+YbielAFc5Cx4OeaCBuPFDHLj60uPXGaAIzk3GQmMCjB+b5/0p+O&#10;nzc0Dvk0AIB8p4z+NHz7W6cUHJds+nFJ82w/vT70ARP9oy+GOMVGudmGc5zU3aP5znNJ8vmEhMcU&#10;0wK8hkKjAP41EhlVGLPyDVs5z0GKjZckcCmBKkg2qflz6ZqQMMt83SqLRy7CfLPXrUqHEINIC3nG&#10;PmHJpGJ80YA6VReUCXGw9PWk8+PaMFsg96AL/fpTd2Qx461RM5wfmA+ppFmDOABg569qAL5ZiOAK&#10;jJIZznk4qDdJyM/jSfNg5koAnLJkZH6U7cfKI5x2FVsgFehpS+FY/TFMC0GXIGTk0pP3u1Vx/AQe&#10;3SpAeuRSAlGBupo/1j/P9OKUZLCpBjBO7FADT0HNKoTcfl5x0pMrvcbcil3Dyz8goAQlt7/Jjmnp&#10;gnAByTVVnYsvy96eGcOGGeBQBfATbJ869PyqI9WA9ar7m3H72D70qsNg9M0AT9uV6Cmcbfu8Gow2&#10;QBz1qTK7emKAFJXcMZximFk3Hk5zULO4DADv2pwXLKTxQApJ804U/WgDg85qUhcp+NBMYI4A9hQB&#10;Ht+f+VJ/G3NPyPmpOcE7OKAFHCZHWnBX2o2QQM0gyYWBj69OakQkRlAB0oAj/jOBTDkTSZUc1Nhs&#10;AFue2KbtfPKHmgBmAQOBx3pQBn79Lj5eVNN7DigBSVBFAlTzpAVPT8qYQdrfP26VVcEhxjBPegDT&#10;SeMowNypx0FPYxmPIlHSsZEwyjJJJ61ci3BwNpxn1oAsFf8AZFM2/PIcdhUhyGXJ5oJ55WgCIgbu&#10;AetICoJyPxqcKjRjLHJBxTGRhCSWoAjPU8U1lbeDkVJxxxRx6UAABx90cUcYIz9KMnmkGNg+YDmg&#10;CYZwME9KXI2PkUxSAD+8GcUyRm8g7Qc5oGSNIRtGVpFkcEcjBNUmRzPAxdsn9Ktc+UvHagCcyfMf&#10;lGCOtPV0MDd/m4qnxgAseacgAA+c9aAuXRtbdiMEgc0cZPzZqEE+v5UpfgjYPrQBJxkfLnJqUMwk&#10;fHHHrVbcuP8AWck+lKD23fjQCNKSPTbrw5c20+mwOjxkSI4zn3Ga+XPiL4NeyvNTvLFLr7O7lnRA&#10;cY/+tX0qjkTgjg5qe4jsbrR2t57eJ1eFlYMvTNRJGOIw8K0bSR+e9loQv5tVeDxnaxFWwRJgHPpW&#10;BqWleKdPmukZLeVck4VgQw9jXuvxI8B6nYarf3+mWN68BlMjpCThh9B0IrzrSpdHuLFIrvxBd20i&#10;ZVllBJB9Oeaakz53E0pUXa2hkeD/ABtrGk6/peNY1SFI7nC7ySqA9VYHqp/Svs/wt4o03VPCenzE&#10;TKHhG4IpKhj3B9DXw14gsIUuNR220UiB8rIq4Dirnh3xn450bT9Ng0/xHbraox2W00AYA9+f/r1t&#10;Fxa1M4YqpTs4fNH6HKIWERjk+UDjJ5NIVO5yU6Yr5l8K/EjVp762a/j03JI3CMbcfhX0FoOt6Bqe&#10;maiYdQtd8O0Sxs4ypPT65qGrM9zC5hCsrPR9jUfywHIRgaqEne/7w9avyqWVcFPwqqVbLZA68UHo&#10;ER3ERjf0J7UuAUb90pOO9ShcRYI+nNINwdeDk96VriIysqx5EGRtrP1HRtG1LwtNBd6RYMGU8lBu&#10;Q9iDW5uXywGUHjipI2jyn70Dg80lFWH6nyp4t+G+p20mpy2cDXEDEkBF5x+FeE6lo2twalMAL+Fl&#10;blJUIz+dfpIJSJlBnjYH7wK5Fc/r/hvwvq+jTxzaLZJ5kRAljUBkPqDUq6OarhVPVaH532jGPUYV&#10;uwThu44rtba08GXFhCv/AAnCQTd1aPjmuk8e+AvEmk394+Lm9s95KXMMZPy9gwHQivMbSaxivrUT&#10;aNLIySdxjd9av2ieh5NSk6b97RGvrOmfY76yK69azoFJJQDkVU0eSGbxBFssgBuwSVGRXdaXe/C+&#10;ZHW6s722YoAxZtwq7PYeD217w6+karFNIbxRKqjGQTxn6Vppaw6dOE5Jxa9DL8YXQ0r9mfXCj7br&#10;VLpYUOedn8WPwr550+NH1Jw7fKsYbn1Nem/Fy9EnxW8HaUtwDHp2jKJADx5j8n8QP5155AoDghSO&#10;grWCstdz01oaM7GPR7rbs5U7eK9Y+Fnhu3u/hh4o1SVGaRtfjSIMOWKnmvGr4Tm40aFMs0lwqgAc&#10;/NxX2/4J0mDTfgH8D4hD1haac4+8555rhx+IVKG+524anzM9WLGPwZ4fgCKJF8P72UdQFXPSvLfh&#10;7cWut/EX4u6jJa6jGbDVmgiRnI74JK13WnTtL8T5bqZmZPsxQIDwB06VzTxz+Hfiz4ou49FWTTdZ&#10;1eMtLGMCJye4HT8q+Sq073l1Z7MdEjpLxNZTVb5LfWzBDu6mPJwevNeZ+J7ezFxFm0Vjg4kPQsa9&#10;4keyl05yY43WWyRgVHBBHXNcD4k0dH8MylBuViWUnrkVnRXs5K7FUSnFo+RtSt5LPxd4guC8zSP9&#10;0uxLfhVTS7t7Y+K7sLIXvUHmAn+70rc8Z2+oNrTMiPvFwqlfTHXNZesRWUnhnwPa2Pk/bJbiFJiW&#10;AAycE/hX1tBe6rHxmPo8smnsy7b2Xhu9+CHxSvxdmTW21m2C2zNzGgPJH1FXUTWLm41230jSpWi0&#10;/wAMA3geTJGU+bJ74oi0W60XWviE91d284tvD8JhuYZAwmaQdNoz901z+l67PYfBH9pNY7S5TULm&#10;9iRpHBVxHJx9089K2a1stzgVHm0OLjke50LwpatfTstjrNyzR7jtyWz06V9wfCnRvE1/8J/B19qP&#10;iCWW3tgo0uCdDuiTnJ57enFfHHgzTJ7z4g+DNOSMtJea9A8x9Fzls/hX6T+H7iyGua1pcEFur2Gi&#10;2kbRr8u0YwMAVz4yvywcU9z6HBYVKzSPQLFIYbWJBDCF8hckDpXBfEbxKmleC5fKvohPPE6RIG5H&#10;HWuk1u/tNN8D6xNNf2yiOwZiWboccAepNfGWs399rHj+5urnXH8v+1gsMW75Quen4968mlT52enU&#10;nyo9f+GnhafU7bUPEGq2k8tu2qn7NFI3Nw5PLEn+EV7y9tLpsupyLa6RFH9nUKUdRwew9a8/0/xP&#10;otj8LLSzaz02GKLRYo5kWYbbPI4bPv1rmfCGr+Er/wCKfxtude+N86aP4cto5LUM+PtMsn3AP74B&#10;9M101YP4UcMZLfds6rxJ4g1jR9GmuLzQbwpfQt/ZUj5X/e4PX2r5+utS8R69dahpNroOqtPfanGY&#10;klhaJCAcltxwCB9a7PU/Gd9qfxckGv8Aw8g13TtP1IHTI0XyhaxZyvHGcjrW1rfi3SrrXvDl1FHY&#10;wR21oFt7S1sgjQj03L1rxsTXp0H78kezhcFUrJWRnyeFrFYdF00eHytzb2ifbJ1kOHbHQ9iM11cE&#10;ekaN4GWOO2tDcSp+9KAA49M1wj+IvEdxqk/2HwjrW6T/AJayRNVuz0X4kaozeZfFEIPJHQd6+YzH&#10;PYU72kkvU+mweT6JWLlzrtjGiNDaW7XG/hQgbn6U+wuPHN94gjc6ncRxnAWEQYA9810ei+E4dPWS&#10;WQxTSLJu3yc5PcYNeqWGp+H/AOzI0k+H1thYdrSLxg18NmnFctqevmfQYfLVBao5OxTxnD9g2/Ga&#10;KJYYmEaG3BK5681dB19gwm8fzzjfkgJt61qy/wDCPTXCbZJ4ZBIeO2DV2C10kF/+J8CAPm4r5irx&#10;Pi2nd/gd8cFT00OfEbqiH7ZJk1DLChJJMn59a7OOy0UxuD4pXr/dpG0vTtwP/CaRqAh4Kg5rxq2a&#10;1Kr96R1QhGOyORWGPyQfKUjIzx1qwYGNuT5S4x1A6VsPbW32abFwvD4H+1XQadZWjaVbA29sAASw&#10;ZxXLPFtK92aOyVzz17Vt7MrXK4HXJBrNmsIi25Z/Ee7J3Yu3/wAa9Vmj09jcIIrXAcA4I4pX03S/&#10;Jhb+0IASg5BFVDMJ0+rXzJvGW6PGbmxvDb2IF9qp2I+zfKxCg9cg9a4i1068tfE2uxPsS2uLgNbv&#10;vGS38XFfSL2WlNcCLzELmE89jXkXivTVXWtGnW9YeTqO2M7sKMnvXu5Vm8pS5L2T+eu6/r1D2cdz&#10;OS2gW6BNpC3A+ZsHH4GrbTWiQon9nWpJP8MY4/Gu/h0bRRoHhd7nU7aCUWANztcMJNw4xXN3dlp8&#10;evwpDqMcsTSfKxFbvMpyunJ29TuhRh0RnK0LQowRQ4XscZqq7KJn3ykFzwMV1Ri8K2sls899LK2z&#10;OxRgLU9uPDd1cTt/YwTDjYPUVksZK99bFOnHscNcQtugzMChINMaNRfWRkbdwNgFelS6b4Vezvwm&#10;pOHjVfMUj19KpXGkWwXShGZXIOSSvUVvDMpSfKc7pJanBXiQyl4pbWJ4zDjZt6/jXODRNGX7Wy29&#10;yQrk4dyx/WvWpNLgIiKA52ncCOtZU+nxx20rG8jUjPHXNdyxMqcfi9baEK0nY8V16SfTdO0KRbO4&#10;MdxclYguTnHUH0rW8Na34m064168s/EENkLjySUeMOGA5Iwf73SuwurSGXSbqNobdiUYpvAP5ele&#10;c3CGCZYpY0CG4IG5uBXqYPFwqRSUfeW77r0Onlez1R0Wrajfal4w8Q6idMtYGljjPkRjCggcsB/t&#10;daxpJS0khLkZtXGPQgUkTsZhiUY8vt6VBcRutjbHy5R5l+kYY9MscVainLXdnSlGMfI+1fga+h2H&#10;7Kvgad/Bmpzz3s12Z3NyyrwW2hRnAz7V6veaozaX4DU6svh4z3sgyP8ASGPpnngH3rn/AAnp+h2n&#10;7KfwQ0e9l02Ix6LFLNdQTAsuRuOAuSc1uvqHhCTxJAun/C4XMaxhJbq5lK/d4BVWz+YxX7FhKKp4&#10;WC02XTyR+RZhariZtRlq31utG0nq7a9Eec/EXwrrF74e1O5Ouw3d5b6W72TIgEd0uORjorelfGUl&#10;54v8l7dfH+u2osL6ZDEJWjaMk8ggda/QXS9Wurnx98TLEeF9P+y2NnvkCzhzHgZG3HX39K+fNdtf&#10;gDr/AMYb64/4TA2uom6eC9CL5cUjg4B3fdyO9eJjqbg7wdvI9vKq9vcqK9ra6fijyB/Gfjm8/Z81&#10;3wSdG1HUxO6yW14xZnhReXz657c15rpA0dfjP4Ce806VrKDxDDFPAw25bdtJb6Hmvc9P01vBP7W3&#10;h+fVtTs7jQ7rSLp7fUYow6ScZWMkZwT0ryrxdcaNqfi3UNYsNNhtVv8AWpnltgNv2TY3yN77xzx6&#10;15kp1JWlU6dOp9Fh4002qUbKWt+l3ueiePfh7rA+NGqaxa+G7IaZH4ft5rdlXCTjGcemVr531dpJ&#10;fG891am4t7qKXCz252N8vuvPFeor8QPi3d+Cb3RbjX4rq2W2SK3O3a0SDg5I65Fef3SbNXvI4YZ9&#10;wALIEzgnrk1viK0E06T6IvCUql2qq66Gmuqa1qGneBf7XvLG8lsLOdbaV4gJFDf326sfrT/COn3l&#10;18TfD1vF4Nsr2d5ZwlvLIED5zzk46VPoXhjx3qWpWyWPw08Vzsy7hthYLj1JOB+te1+GfhR8V5NV&#10;8O3lx4fNj5GswujC52uQrDI4OelYwo1K8rtOx0V8XRwsGuZJ+Zh3Hh34waZpEKrommWCNe4hP2dZ&#10;Q6seRkcjHvWm/h3xd/ZUlzd/tH6a4igH7iOzCnLD0znivqLVdL1a98d6ZaQ+PpreBdHiRkkty2WU&#10;ckMT1rKfwd4VHiJIY/Gmo3N88Z8wOpCtj26V3LD1VL3Nj5+WZ03H3n7z16nyDNomhG7kW7/aS8U7&#10;sHCJAygE/Sqtn4asZdO+I72/xg1WSHT5oQ/mK26TzPTntXuniDUfBdh4/wDE+mXd3p8H2dAJ5Gtw&#10;SzHoBXmdxd7LjXprSxhEMkoJVsKXHYla6KlGrypyZrRqp6pbnNt4O+IMl3o39mWeq+RbWkjrdtfs&#10;uQwy3y5qjb+A/itcaBc3aaZd3duEuJI1k1fBl8vliFLdq9BstU8W3ZsLWDwprDD7FJ80e4Kq45JI&#10;4rtdD0iaX4feBXS91Fpra3v1RDeMitvyGzzjirhgU4ttjniHHZHzv4Q0DxFqtzq94dUkhWz1JoYI&#10;vtmC7g4bjPRf1r2Ww8D/ABlt9QvtQ0vxbo80sSL5Ejpu8zd1BHOAK5/wXpOkWnxZ8Twt4gLiDxBK&#10;ZZftOEVnbpjODivoxbhYzFYaZ8c5orgqnnt5BZUVv5cVtRwt6b97Q4cZXd0kjwe48G/EGLxZqeoa&#10;z8OdOv2vmBuVhkEIkI9DkYP0qJbv4bWviLTbOb9mvxDbybG+0TAPI0RH3QTknmvbNa0/4w2/izw2&#10;jWEXinS0iM0MSSmJ2I5Oee31ryPxh4i+InnXM8f7OM+h+fKEEslkZSQhxgk8D0rw8dR9jF2t9xWG&#10;re0auyCTWIEurc6d8KLQI24KbiPDfXnmudvdS8btJcMLfRWBkyYFgAwB2zWSur6tPrMsl1qMTuIQ&#10;FAQIFPfirpv08iMi4CkHk9SK+AxOJq+02PbpU1az1NG1n8XXnh/UvKmstKESqId9qGM5/i57AVS/&#10;sH43TKjwaz4ZuYzkoVgC7qq3Gp+IH04RxeICibSAfKxwapQ33xFWwtorP4u6zFFCG8uMRk4z15r0&#10;MFj+W/tGkvmY1aDv7qLEmi/H1ZMS+HNGKLkADHT61Sl0P4mGSFn8G2UTg/e+0D5qUal8Vydr/F3V&#10;WXdggxn+dV5n8Xsp83xhq7nd/fYYrerjKTejQo059UXlsfiNHCixaBpUcsa/KxkU5JpBN8bIbQq3&#10;hvw5nf8AKSVOaq510RoP+El1EfL1LGo45dd+1Kp8U37nPdicVzU8Za97P7y5U2+hZa5+Kw+ab4Xa&#10;Kzn+JZwM/hWfct8Qpopw/wAGtIA4O5ZVzx+tSyNrX9oORrd8xC8fMcZqpNceKIxDKdQvB8/3gxx+&#10;Vd1DMUu33/5mMqBlXsepR6z4MkuvDNxAlyXGzngr6mug3wNptmtvZwxSmQEMR2HWmz3GoXGnacbv&#10;W4pFRCYxs6VzkrXkmvWvk3kuE3KSFxgGuunmvMmrfMxlhle9zcvL131u1S0DMywjzCBwCOtWIZJn&#10;YPeW2sHAPljDbf8ACqenwXMNxbhUGcklivJJru4pNZl8NwxtfWBBnUiMxDOB7+9edjM4tG1tH1NI&#10;4aNzBl+z/YPC7S6ZdpHcCT7OXiID46/XFYFx9gFxcRxvKzeaC8Zjwv5165qF+t23haK606xENjZB&#10;beJIgNhxycj1ritfVHsgIrWFAHBDKmDx05rz6GPhGpa24507obaWNpLptmJbK82NDkqjEDPbIFei&#10;afrMNn8ONNsl+HEM00N2rRTluQAehXvVfwraTXHgPSJ3scOUxJxwcdD7V6bpumeGoxE8vhCOSeQf&#10;fduAR0wOlfbUMK6lOM1sfJYiuo1Gjg9S8W63rFxqgfwtcZt7WNLWzhtyoXA5ORVW0svGN1Y3DCDU&#10;4wwGI5Jm4HfrXq5t3t73UXt9P0qKScAM/lDpXVeHdO8Nzfa/tvj+2jY8bBgb2b37AVqsNbbqcs8R&#10;psfPUnhXxiCbhdasdikFozIAfekufDuoSW9tI2vCNlQ4A5BNfRuoeA70tet/wszTXjVWeMpPgleo&#10;BXPpXmMlpqS6tNbmKYxeeyo7cEkeo6iuOpg5p7GlPERktGc9oXhjfoV4bjVP3Yb58cFqtz6F4WtZ&#10;1WztrmVnmUylmNdfbCSGwuFaWdvl+ZVUmqLz6Ys7l31pWMmBmzfGfriuvD0VtIzqz6olt7LQZZNN&#10;WfTLZIo4lwhUcmrFxHZCSNRb2YjGAuyIDjsKpb0kv7cpqCHA7Y/WpnuraOB0laM5HB9K1+rxjsYS&#10;qNo2ILbSHXSVT4YWV1O8i5BIAx6k1n62LX/hLrm2Gj6bCPJTy1QgYPcD1qOyuNZ+z3Ulo82xIzvI&#10;XkCsHWQJp9Buy+oPNbysYhECxbPXOKmpSXK9AjPVGkbdBZ26yQ23L5UFc4xWtZ22osqi313SoMxk&#10;bhAucVk6XHqV1Z27myuEXy22JKCGBH1ro9MjXzwrTyiRJCG/pXHGjd+R1RqmVe6HcSWJS7ttMnAb&#10;McqRhdxP0rlLvwbK7l45ZF+ThM8GvaIkIdRJA7ru+WtNFsioDWoHy9R2rpWCi1ZpagsQ0fMNxp2r&#10;WdxFFPolw0SydevFP1xlv/CPhCE6mUtrKJxHbj5eW7n1r6NvrOwksZPNtkI2Hb8nNed3+ieH3hvp&#10;BEIplk4VcAP+FYrLIRd4o1WKbVmzzLT9f+I2leBYbO08ZD7FHPujiktwzhepXd1OfrVseKo7vxDe&#10;vd6fLBbzRoFjMRGxh1Ofc1rXts8Vwq/YFkCAEZGAa5/VPs9xo10ptLJGwMYQDpXdzOK5ehlZN3O1&#10;ijtJNJgmt2idSuSyHP8AKqpjWaG7ZViUxNyM/erzfT9Rv7E3DWWuK2Iz5kTNlWx2/Gt7Rta03UJL&#10;xrcJDdoT9psXkw0Z9R6hq2ozs1rY5qsOthniOyjn8KatIsGHWAkYHpXxJ8UdMiFvfX4DgrcKCcd+&#10;mK+9w8bW94kkQQ7cbCK+aPitpOyx8QW/9ls9teyo6OB9xgQTXvYKvaSZ5eJpc0WfGUbRPpmqmJpR&#10;JHH8yHoOP619ffC+6+2fsdaAFkPn2V1KjDPavF9T8L2cHgzxHfR63FGZrSMPCFz5mBj8K9B+El7a&#10;W/g3XLIQ3ysyt5gaMjrXs42cZ0ro83CwcKh6lbzu1zbAnagBzjrmtqK5uFs5THAruG/SuLSdY9S1&#10;EGVcG4O09e9dVpeJVmPmxgrEcj+VfNe3cGntY9lwvobsUjtp5kJXI+8vpVuJwJAQWDEd65aD+0V8&#10;a2cSz3BE0jfKFyBiurVXxHuQAhq+jwWLVZeZ51ek4sspyV9S3WreSE69hVRBiUfP3FXwAQuYh93r&#10;XppHOCkeWpHcU9ch5DkUBRtHpQR+7cFe9ACM3JHlj60z5jF97oacQdgo3Yhcc5oAafvDikyd7kJ2&#10;o6p0oA6cfjQAgBPWIcU4Hj14oH3V+andnO0DjigBed5+U0vHzCmdUOW+lMLdPloAlPU0hxtYZHWo&#10;gSVOUwc801lY/wAQ60ATE4GcnrSlh1wenSok345YUfNkg4oAfnhqaM7iC2BSHdz8tNxJnOCPmFAF&#10;kAeXGctknim/8tpPlHTnmmM0hC8jGKXjeMnFAEnPy0jEEKM4yaDn1pvIZ+MntQAp6AbuMVESfMI7&#10;1LztHHOak2r5acL92gCsA2F6cU8Z2daewHy8etNwdh570xAB8o+U9fWkw4ZuafxxwKXA29aLgMyf&#10;l4pecN83pR8uGB6+tHZcDvQAcZbj/wCtTTvz0IqTjJ4GKR2HlYC/jQBB3zs5HvSgnZzGMZpozvxt&#10;NOI4HJoACymdRgAduadgfvCFwQfWo2AMi5J46U7+9SGPzxxGM0hPaod4ErZJHpipBt+c55piGktv&#10;B2nGaXks+HwcClwORupcfMPk/WkA5c/xFcj0o7nmkwcA45zTsDJyD0oGJ3PzU3nectT8YV/l7+tL&#10;jj096AGYG40oHJpeNo+ajK72zgUARnmRuKXnK4peN3WmZO4cUxCuqtGoINIsaqMBzznmlO5nHGOO&#10;tPyQBx2osMQL8j8cA0cAucjoKd/F944NM7dKQARkZxzTecHAzT+PlIbnuKAOtFgEGePk/WngZLfI&#10;BxTTt2n5xjNJk7UweooAcwweSKZ/CeaDk5GSTRxvGRQAnpgHrSlSM8jpUmF3HLYpj44Az060wE/h&#10;H7wZ74oyfs4y3fiolyN+cdRTGJ3MC7DmmInDDKksOBQxHPyioRjYQX6YqQEbV56jrSAXjb1NHOOt&#10;IpGMZJNIwbb170xWH5Gz74pOx+fn6VF0kAIp/wDCeKBgc7G+bkUiljEx3Z5pcKerUfLlTnGKAFAx&#10;kY79aeSu1u2PWomI8wc0pPyEe9Aixuby5c256/KaO4+lTgjywDjjpxUeBuJ+YHtUFjcEntikwuQO&#10;etLxg85xS5XcSc0AOGNhGz/61NIbeee9BYYf8OKaxy68nigAO4DOc0xmYZxEMY9ak4wCCajIO5uR&#10;gmmAoPzLkDpQCSR1GDxUgXCcdhTdp2seDzxQAvU5HYc0gJDIMDBJpcARdTyOajB+Z/Y0ATZHGBn+&#10;lMOMtwOtNJPlNg9KbhizepApA2ShhhcKKeDlRlgTmoMkIfloBOScHI7UwLiYy/BPy00ZZmCwDCj7&#10;1NjYh2+fqKmDH7NIAi0gIwBsB2g80zaw59+madk8fMBTSTg5NACEjewx1FKu7YRkUnJjXC5oOdx4&#10;pgIoG/J9Kfg7fu0KBkZ6YoLElwcYBFACHG89+OKQE7Dx+NIxG4EZGBQjxbSN/JoAOcLhuueaUKBG&#10;M54FBwMfLSk5Y/LxQAgLYb5fwpmBuPygEml9cCk438LzQBLz8lKACG+lMzyev0p+eV+agCE7/NQe&#10;Xxmpz5n2VxtGAKcwUQDjtQpH2EncpJB6mkBXUnI5br3qT5ecu1NOzanzAHHSmMxB4UcUAPwu58t1&#10;Ip5PzAZ4xVUsfm5PNLk8/OelAXLGRgDb+tIcbsiIYqAEhUzzk1Y48xTsAwKAFH3l+UGnbQUPNMOd&#10;wGOtOBO7igCMryvC96j2jg579TUp5Z/mH0pSV8sZU+9AiMAhBkipCEMf3utRn7owOPSgkbSeOlAD&#10;mRNqkOvTmoz90A560ZyF+XvTl3EsSo6UAGG2Nx6U1h84+YAYqXI8pxmmlVMQxng0wK4zvf5OM+tS&#10;qF+QVKAnl/eGfSmll24K9DzQA0hSzAvxQFKq2OQelM6sx3Dr0pNx8z7xoAczYjX5D07UkLlhLwOD&#10;SfNscFe9NQYDfMaALGTtalUSPFIQoAz3quTxgOacshCDEwxu5oAn2KOu3OOmaTPyKDjrVcvma4JR&#10;iCBg5oz+8Y7uKAJlI3HinqpLYOMYqBCNp571LvIJwy5xQA9QOT5f8WKY4yg5700ySbxhVHPNSYyd&#10;3mKeOaAEweBgdKBncMjrUhA2DjvUfRm+bmgBBgs3y9DTxjZ/rP0oAPlvkdxSDbtbrQAh3Zf5T19a&#10;VVOyXvleKXgMBzyOPapQvyqC2eaAII0kEZyT1qSNTtyzt97uKufL5DYUDA6VE3IXdjj0oAjwNp+b&#10;pRx5YxQSMEHNGV8pfmye1ADcnevFTRkC4iJc9TUOHDtlFxjjmpF++uT3/OgCpremWmoeHpIjAhkM&#10;RK8elfOfiLRNastYiWTS7xkDtsdYzhh6Ejoa+ooXCPKRFzjr6VNKLWXT7lZLWylUxncroP0rnrUF&#10;NHXh8VKnofHxmV/BGu2pZ+LKQbT1HFeH2rNEJIfK6ahJz6c19N/EnTrPT/iZ8P7iFdsOpQzpKoHC&#10;uvSvn3U4Fi8X6kpRP9ezZHcdq5MrofV60v7x042XtqSa6ajo43kjAEZ4Xk1GysFILdG9OatWbTiz&#10;lK3CjHQEVA5YzyNsGS3WvoTwrkW6YbNgJyMH2p+1yIwR6mnDq52jtSHf84CMTgc5pCI9rB+oznjF&#10;WRK4szuVwD3zUagbZCU7UyRpDbkY4HSgCF1ka7JVu1SL5qtEpR9vYmlhLAK2OQafLKXueY1AGOne&#10;mIVmRo5SvI9fSogR0zVgQySiYxquVTlc4yKqDzBK4MfegZOvlE96jIIY4HfimjOX9c09hyMjmgAU&#10;naMuc5pcDzDz3FN4IPUCl/iOFoAX+Nj2xSc4PIxTkZQZAyDGRUcpAcnHfigBsjAoqsgPNLsUYxHx&#10;gdaVEXuwoLKJRz0oAeApCfMRwc80wqqouAfvc04YLdOlPIBjzx70AMIJK07A8wHd2pqlcN1xuqXd&#10;GGbCr2xQIRSQ2Q2RimH/AFZ6DmldjgfIKaquyDIPU8UAIuzfyg/CnsEKEZGCOPaoSsgdcxt1pwHT&#10;rQBWaI+YxULkHrVmOXVQkam/fZjn0xQ2Nrn6U3Dkf6w/40ASh4fMgB3HMmD7VduYXSBHW8iK7Qc5&#10;6VQAXD4VeKjYTblBeUr3560BYkdpSqncCAvWmKDsJx3p+39w+I2x6ZpoMoGPKOKAEHDDnipopQky&#10;/Pglxj8KrOWwhwwG7nIrQt4YZrS5y6hki4HrSA0JJxNpcpeRCyoPwrnpEfduET4JPQ1PAGWObcJB&#10;iY5qxISwysY2bevrQCMiUZa3XzSflOcms58Hzx2zW5LBB9jDLI+/PSsS4QhZQWOaYEbxS/Y22KMb&#10;Dgetc0ZdQt71N0UgUz5B9Oa6GCWTy41e52qrHk1PPax3Gj3a7lJUAqfWkUzQtdXujp1lNb+W0iW+&#10;NuOfeuN1SS7l1aaWTSyhaTOAuAD34qeD7RaX0b+ZhUk5B712pfw5qHgq9MUsH2hbUl024IIHb1p7&#10;CPPlXMMLBTkimyKcQZZsb+atWokMc4MZAE5GD14qxcxYQMUG0jtVAY0qxfaXAj6qM81XAQFgF78V&#10;bdWLzjyxnAqAK2W+Y5HrSAAN0TYUYA7mqEyqfJyehNaSxkwt87Dmq80YUlSgJ7470CKAOBFxgZ45&#10;pd7ea+BwRxmpPKYsBv4HaoWVw7/L34NIkCW8xcRjnrUsbMJRi4YetQA4x1qQkiJf3Y69aALUTIdQ&#10;ZnIxnk4qxNNcCRkEuF4wR3qrAR5d5kJnZUWWKklieaAJg0nzbmyCODUbpmJiF5A5pMjYetKruIpM&#10;MOlAyug/dYKdz+FO2SMzBF3H0pTnymKjPzdKWMypeRsr8jt60CISpV49yHvRzvYbD1rsEu/A7eEr&#10;wXfgm/N8IiFaOUhSex4NckmTcSkJhd5x9KQ2hhzkZpy4JPPFTbDh/wB3xnimkAHj8qdhDNpKMQeh&#10;5HrR8u6PrzU8ez96MYBHFN53nMeBnigYqNIDFgDg1G5H2+Q7etSHOGwppYli3EOvBB5oEMCnLkJk&#10;Y65poB2xYzjJzU/HzAAgKeKbgbhnHB5osMCzAhhEOO1a9rfMLSQC1GNmAD2rJI/eD5RjNKCRI22P&#10;g07gSMQL2RhBtyT+tBAMGSxPNKxBQ5XHFKg4QZHHUUARBT9pB28VZHUjPUjFWY4gUlO0YxTR5Xnv&#10;grntTAZGCPMZlOKsxb5LhQluAAevrUiRL5AL7+uCBzXS2FpZx6Y80kscaqu4knrSbCxnxRL9lm8x&#10;gNqZweKxrq93xm38weWGODinavqKT37LBFtRDjI/irGAyZhJCynHGBQCJljkYw4nBbceK6PTlnD2&#10;6gDfnk46VlWKRsuVnYlWHJr0Dw5a202tXCvfIDsHzEUMGMCzR5V1QgqCGpihxcu27itTU7Wa31S4&#10;QyiRQc789azFII6mkDdxWJJj9+1P7RfIRTQkhmi2xE/OKszqVlt8qg+XnFAFdi/mf6v5ajO4k8nF&#10;Sjlp8FTjrzQVJLEHgDpQA63jifULcSXPlqXAya0L+zijeBY2ikAQEMDWVuJk2m2O3PBHrTs3Hmp/&#10;pcuQccmgAyQFGOlAzvPOc06WN1T5m5JFS2sTSX9qgniBaYDk+vvQBGCQi/uhye9OOdq5Hbius1Lw&#10;7riaF5qjRcJCGwtyvzD865AF9zhhypwfrRsCdx+1i3AB9acoUOVK9aRDwQHNScbh8w+tACbTvPQD&#10;bzUTRBlwXOd3BFTdQeaVsh/u0AQ+VeiOUiVmCrxzUaTP9nUlcfNg5q7G0gVh5nHvUUiRsJgYhz6U&#10;wHxkNDkSA8VPsVrGQfu8g96oxRuiSgM2M8c1KBKJiSTjHrSESKWETKyAjPFPBTIPA5pqNExOM+4N&#10;LiMq/FMC2rZgf5VI4qEqd6nyXx3pmCIsLJ06c1PDLeiCcNaIwI6+lAEJaESrluc/lVoFGjjwnJPp&#10;UB+zt1ePIPSmIzLdLhuM8UgFuVZZE+QgetSRMmI8uMbalkHmQSEyjgdKolWCnAJGaAJ5iC4Awapt&#10;kSJ83epR91ux4yKUqjMpBagBOdo47UoxhRQ33TSAMJM4HGKLAWF/1c37oH8abxtbnjFLhCoO4g45&#10;5ppA3kYOO1AAu7a3fmpUTDEkHOKgBOV46dKtx5+zz7iT8tNuwIuWrK08ZCA4PpXK6+Vl8W6d5cD7&#10;vPGQvcDrXT229dM1BxKNojPWsqwFvJ4kV9gZ9zjJ7ZrJysWlc+xfhxJpsn7L+mC1uImZQFnQdVYC&#10;ulaOUTKpjVV28Ed6+afhX4ij0f416zpV5OVsb+8VVkY/6iRjgcejdK+rLxAscOCCvUEdwehrhloz&#10;aK0MMq2SCgxnrSD+IbD7VNJnzXw3AxUfYnOaRQnUD5aABgcUhK8ZPXtTcsJTnoKAJAcBef8A61BJ&#10;+b58+9RlskYzRnk80CHpgltzY545q+jt5HViO1ZvyZHLdeMVbQ/dHsOKaBmgh+dOBVo5xgEDis0A&#10;7125GBzzU/mgpznNVuMvAfNGeKcVYI3A/Os8O+5eTwfWpd/CFrhuvIpASMx3vnoBxQpJ2jb16Ugw&#10;ScenSpMYB/dH2oAco4PPekKgbMP9aMoAo55peMjK0xDcDP8ASl5+cD2pG2hHLHAApUCmEFbhie/t&#10;QMQ5/udvWo/k2dRT9wzKDj2qFwBk5JpASbiFX5RwKhMj5l/SoCz4fk9qbhizc59PamBKWbaCGbnq&#10;M09dx65pix52HLdeasDjvQA0j5TnFQtHkNg9u5q0QpRue4oAHbNAisiY5AJqUCT5OvuKsADb0HFN&#10;b/XZ2fw+tDAj+Yl/l9KXY2BwMGlx8kf7zJ5yKDkNwx6UDJF8sW7fu1ziqr7Mp8x5PpSty5znFLj5&#10;0/ecAdKAGqCHIwTzUoHzHigDk9OvSnYO/IxjFAC9j8tN54+X8aNxy37o9aP4W+WgBecHikIbccUo&#10;yQeKXOCflBNAEWSXBwRzUbMRIfkGMVM4zngdaqyEDP7sk7aAFLZQfL1NKD8/QD05qoXOCMDOelKC&#10;S4ySfSmBa3HeMinfLtXke9QBhg5z7UZJdcE+9AEpc4ceWDk1Gc4A3DmnEHHSoSsn2j+I88UwGvH+&#10;9ztxxzVdlI58o9fStFVkJ+bj0o8t8SBlFILmLKkkjRABs56CrsMRVB1zirSxBZQQ+fm6Yq2uzzP9&#10;WuQPSgCoFOO2AOarSK4kQgNjdWiQPmOO9MfOPuCgCGNFJXOecVZEC/O2MjFIq/u/ufhVyMfuWBXn&#10;FAFYR/uDjjml8v5P/r1OTmIgYxupgK71G09aAIsP5n3DinYbYelSEikO3Jy4pARbW+Uhl6UbG54G&#10;Km47qPpSZPmDk45pgRbRn/V0wp97g4NWPwpjZxjbQBCAPMA8zj6U/wCXYPlGKONp+X9aXtQAeuFB&#10;p4GVYH0qJc8fPU2f3ZwBmgBqpjHIP1qT5Nqgp60wEky5XsOlIfumgB4wHTjIxUTgG4BFLz/dGM80&#10;hI83jPSgAGQ+SueKfxgHafbmmbXLMQvGKcu7PSgBcH5ufwpf4uB9KUnkfJxTWwXTDUASKcPnYOlI&#10;XbaPlFRE/vV+Y8ChWAkkBGc9/WgB2c4BPWkAPzAninEDYOO/Sm5G5sHtQAn8EnOfeoSOhKHip8Db&#10;jy+/rS4O4ZXAxQBVkwAMJ3qVBgR5c8irKRIUOV43c08iMMuFHC0AMHKK2fWgZIyBwDSZG37vGaQt&#10;IAMYPPI9aYD+MjH5U0sTE4yPYVEZD5smI8DjiowM3AIZsHtSGTdhScbRxR0FJkDPPNADgBj1qMr9&#10;7k09SNrncM+lP+Tyvu80CKhIEo5zUw83YhVc89KSTyst90ULKFA5HIoAsbWwm4AZHT0pCDjrx2po&#10;kLBSZAfxqXKYPzg+lAyIAZzgU4bdv3aDjccLgYo7jikIMnBwhPtTT9w89qd2bmlAyThh160wIgz7&#10;ZCIelTLuNsCVxTiq4YF+vpSEHGM8AUgDOFUg55qQSThlO5evpUXYgClz83WmBeVkltLiOW2iZGXB&#10;3DIrxLx38NLO9fUdQ0q0t47vyyzxx8CT6DpmvYgx24xxkcirnnjYoxLkAYIJpNE1KcaitJaHwNea&#10;RrkN/PbXlzMqqzLtlXHI9zXIX2mXSMw/clQxIK85FfoF4i8P+E9X0u7S68Pw+Y8RBmi+Vgex4r5d&#10;8WeDfEmjavOyXNxc6eznypsbsD0PvUp2erPFr5e6abjqjwJBfw3krR3FyjLyD2Psa+gvh14z+E1l&#10;4cdNV8O6tbX0uRJMjEgMvTp1BriP7O0G48PzMvjmDzw/zW7RYOfrXOXmjMIbjGmZIGQQOtaqetme&#10;XOnytPZn1loHxE8Jz+NprOXRrxLd58W92G3Kw7bgOlewwyafcWLSQT2LJ5eQUfPFfm5ZP4h0/UBN&#10;a2JJAOVl5B/A12GkeNPGtpqkUsbTRASZZBL8v5VVkelhcdOOktT7wKAyW7CRSAxBB7U+dYg8IXkF&#10;efavm7Sfi3o62US6l4PfeVAZ434z6132mfEX4d3TwgeJ7CFuOJpFFKUbHsRxVOX2rHppztUeWM01&#10;V5Yjuay7XXPCU6fu/GvhokgcfaUraiktJCfK1Hw+wK/w3Sk1LTsaxqKWzI2wJUyBnFSJIgjKMGwT&#10;wRSvDN5eTbw4zwVfNIIvnJdyAF4wKkq45po2sGjl060kjZCCsgDcfjXl3iDwN4L1C4llh0rTYJWJ&#10;LKqgAn8K9AZ7dr90D3CgA4G081WkSQBQVkUgnJBPNTyXdzKolJWaPnK/+F+njWF/4q6/hJJxH5YI&#10;P41kaXpNvpXxLngGpFjaaXcS3MjDhtoyvHavplJVGsq0qghYGxkE18reO9Ta3j/awvUnAaSSO0t2&#10;z1Mnykj6VUFLmOang4Qbkj5s1K6nvvib4yv5JmLT+IZ359N3H5DAqeAKXf52AAyfwrNt1AtLckHJ&#10;YsfxrXi2DS79tv8AywY9PSux6GqOk8A2a6h8eS8kJaO0tmkAxxkdK+8fCsVtcfBGxjdow0FxKrAj&#10;kcnFfH3wcgxY+PrswDdLdiNM+g5OK+tvDJdNC1BRu2OOceor53N3zO3Y9XA7GjBHbW+oXYALO3U1&#10;oTpHcaDJazafE8MkDAo46HsRVZQDOzbBnzO9XSym4JYZCpjArwuZnckc9o95PY3F3p00glgWR/s7&#10;OfmRfT6VfN4bi+MIAaNZPuDtzWZqlik+oQTxLIJbcnGD98HtWXbtcrqNwIjIkxwCGHT1rLmtuaKN&#10;9Tyb4g27RfFfUgml3Xl3mnkoyx5VWUc5PQfjXmngxfCZ/an+CS699pOl/wDCWbL0K+3GWwu48YBr&#10;7EewS48Kz21wlq/2m2YPLtBZSe6+mK8Wi8I6No2j/tX3Ov6VFqFj9gDWFwSFeVyMqAvYqa+gyzFx&#10;kuVuzPBzbC86ucn8X73w5pX7d/i+DQ9DB0tLSwmitTP50fHzfe5HIrybxDfza38VvF2ptoNjafbZ&#10;LdXtYRhE8sAA8euK7az8P2E37E/x18TN8RHN5Y67HF9guOZFjkI2fMeTgV5hZrL/AMSBAZCzzqzH&#10;HY817EoqGrZ4uHp+9c9u+Dmn+V+03rrSeUxh0+Dy26gAnJxX1bbm1i/aHjuksj5tzZEPKrYAC+o7&#10;18+fCiGMeO/GMufmGnxAE969o1K6S08Oz3rjZs06faSec4r57F1Oadz6qhDkijzn4weIr++8UaNp&#10;FrqEwjScmco/TmvK7qWK0Tw5CJJAFsXZDnkEDrWa+pAa5461C6IcnXECbz13N7+lZmv3SS+P/HJS&#10;+Qx2GnWgHP3jIMmvRw9BqCPAx+K5pNJm1oMmq3Pgz4lQ3EWszrqmpIqoGYlwh6A9q9R0fwXq81p4&#10;fe8t7q3tIpIngtVckkjpv9fxrf8Ah/pY/wCEW8DtHoEG77IrE4yOeeDX0BaIizxrLb4bau0kccV4&#10;Gb4+VKTUeh7mTYBcqlLW551FoSvqN4THbDzIY1ZQBnC9MiuksdC0yK6tmNpppIIPKA1rXMmkx+O9&#10;RAt0TfAPNffxkdMCs8XSG9yv2g7ZyAM8n04r8KzXM8TWrTu3ofrGAw1ONNaG5cJCLJFS201F24wi&#10;AGoY7y6igijguo4wTy2OoqVbXWJbjTYk8O6qZJseWmw5avT9B+HWv32lLNqF5ZaWgi+QSNl5c98Z&#10;4xXlYelicXpCMp+mpviMXQwyvOSieWNPPJcwqHlI74PFX1MSW0AMKfMPmPrW74p8P6toHinQ7eWe&#10;Ce3ulYw3yD5Jcds9iPrWb4c0vVNV8Z6hBHqmlxQW9pJJPLLMo2gdMA9a46uEqqp7Nxakuj3NYYun&#10;On7SMk49zJkkb7ZhdoOeCR0q9BJICA2GyvrWJJz4k1qJdSRzFfyJ5g6NtOOKvRZWIhjISWAU+9c9&#10;WlZWe50Jp6mp5jB4vlZRz360zzpRKMs/t81dnp3gjxxdeGpLho4LVWCGESt98HufSukb4aa0nhz7&#10;RP8AEO0Z1tSxhROOn97PataeU16keaNNtW7HFUzbC03yyqRu3a1+vyPK4Xdr/lXO0EjnirpM7I58&#10;26GPu4JAqldwywS6jAl2rvFd4LY6gGtuGDUZ/DkjW+mzMq24LsBx+deXWXK+3Q7uZNXMN2u2u42V&#10;pht4PzdasJPcIHBMx47sahgt9ak1hkh0LXZHM2AkcDHn8K6+38I/Ee4tvMXwBcRjYP8AWuFJ/Amu&#10;qng6lbSEOZeSMauKo0l781H1aRz4uJv7PIZjk988iuU15ZJNGvY5PmRrdseucV6Pc+FviBBE5PgS&#10;5lVYyWEbZOB9D/KuJ1WOb+znL2N2u5iuGQjDDqD6GnSozw9WPNG2vXQdPEUqq92Sl6O5xuizXDeE&#10;NEhE1w5guZFYPISQM8dea12Qi+tSzShfM70ng/QPEd94u8epY6DNLKlxGVy21UBPJNejat4M8XW+&#10;hLLdaxCGEWVQLw2OoB9q9fGU3FyqW9zdy6anbDG0YtQlNKT6X1+443T4tMfxnHHfBTavHtzjPJ6H&#10;8KfLbCz8W6lBBfRzRJ8yyAfwnoPwrWs/Cni+48O3V7YJPP5SsTbFcMwHXH0rGitNUF9MpHiAO0pV&#10;le2bKnoR07dK4ZN8vMn7r8nujWNenKbSkm1urrQn0yDVL3UPEBt7u3BiQszMQM4qVL3Vvsb51xFw&#10;zKMRg5I610Vh4X8RMkBgk1mISRHny2GQeua6rRvh/r9zaX6f29Fbok3M0iZL564Ge1RThOrK1OLb&#10;drWRyYnMsPQTdSpFJHjRuvEDX7g3REZkPzYxVe5FzI8EaTMWwT8zYHvX0fD8LyYVaT4wwsmDwIQA&#10;f1ptz8MdKNjGP+FpgEIxJCKNx/8ArV7X9n42Si3Sdvl/mebHiLAXsqn/AJLL/I+WZFlF9CTK5w2O&#10;nSua8S6ak2iOywuSYiwx6ivdtc8IRW0lr5PxQtpphqSxhDGB5oJx+G2qfi3wVruk/DPxTqV14shl&#10;t4rO3a3Cx8Sh8buc8ba68LSxFOakov3dz1XmFD3Vz25tr6XPmPTJbEaBdDdfNJDJtlXYSF9MntU9&#10;zPey2NjE2oRGL+0YlgXaBtLHua6TSrq203xR48tbrwray2et6cAspQfunxwQap2EPg7frljqPjCe&#10;3aC4JH7rJkDfd2/T2r6WMFOaaW9n6d/ueh0+3jy6n1FafDj4nR/CH4Z6tYfHm/a/i0yLyrPzjJEY&#10;3HOTyDt9K6n/AIQfxk1raif9sq8S4a1+YRWfloCw+YZ9jXhWk+IfiLovw2t49M/abuLixtp18qyv&#10;oDvCt/CC3P054r0OL4marc+DfE1tqPwZhEM9nFC08NxiWFnGN+OvXmv0PC4uhyRhGVnZaN3Pg8Vh&#10;cW5yejV3ayS0b63vsc/qvhr4leHtd1OXw7+0VompXjQzi6jmvF3Mj/eGM8k9s9K8eXTfHN5pmsaT&#10;HoFvBeT3skqWgIWRucyuH6nHXrWh8QbDwhpvjX4TLpnjn4lahqQ1iN9SUSS7SJmGz5hx8tX7TTvi&#10;XP8AtxeHLSDx5BbyWPhlfsd4Qf3ccw+cEfx4HBrxcZL2k+W+z7nsYOl7OCk7N9XbsWNftWj/AGHf&#10;F9lF8e31RbG/g2wTpuliccOgZueDxXl9np91d6boqiO2RJnhj5cAqemStfT6eAvDOkP4pv8AW/2m&#10;dBmtXSR7uNnRQ8rnhgO+Ca8M8Z/8K1s/G3wz/sj4p3mpXjy3Bv7iJCscYPMShRx+VeXVdSE1dXXX&#10;U9TC4ijNWg7v0aX5HdR/CTXbXwneX0XjSzvZ20gzJbKu37SoXJ2nP8Ndb8LNE+H9zr/gqC7+HenX&#10;U+oXU7Xskjf6toclVA9iMGsv4feMtalmvrTVdQkWDTPDF0tvI7EHEikAY6movhlpPjufW9TutJv4&#10;YpbbxbcNFJLJwFkc7jt75FezhqcE4ySueXiq1flqRlJR0dntbsfZsNx4esfCWryL4T0uFbe1ZQkE&#10;IGQPugY9a4a88b+Ek8L6ZJqAvLO4aSRjFtOF2/dHp81bVxBcaX4bur7VvH8ctstoplQQZDMev5V5&#10;Pr/iz9nm4Bgvpo5VBy2bTBUnpzwa7a1eptTsvI+RwuFpVJuXvVNfiTf3anoPh74j/DPUpra2vF0/&#10;T5XuNg83G04OFO8dM9ea7S8061kl1y5svE3h1pmjjaFo5VOV+o9a+Srgfs4XMcptPF/i2xbB+YWb&#10;snsehrs9A8MO/grTb3Q/2hfE85W5IQTs6eYp4OAccCpw2P5XyzXNLydjorZTGm+elN047NSTa/p+&#10;po+JvhsNV+IHi7W57u1aSTTRtsgwCs6Dht317VheA/ANtPrHiefxLoNlmK9IhU3ACyhfu/LnoO/r&#10;Xfa1qp0X4d6Bpr+LoNQum+cD7QAUPVgW/SuY1C/udQ07wHc2/hcwSzW8itGt5xHgck845qsZiOW0&#10;l9zO7B+2qQlDmST2klsvn3OpvfDdm+n6xb6T8UtB01ZISkixQI3y4xjORiubsPh7fQQr9o+M13Nb&#10;LbzbliG0uW6YIPFdBo2k+GF8H6DNJroFyZZDOpvfvtn69q3ZruGDT7cRXiMqyDkSbgo964ZZpKO9&#10;khNVebljJuztrHt5nz94N8C+Hz+0742tb7V9Rlt7W9aUIWKm4YnKlj6L+tfQB0TRrWDXBDoEJa7l&#10;QPKFGXC/dGe22vK7XUXf9tfVGSW02z2yRlg4CnAHevoS0SZUljn1HRfK3jYxmUk5p4fHylF2d7Mn&#10;MZSpOMn2Wn+X3lXT4QmlQxxtNJKkI3Oc9P6YrZjtLu48OzpP4P8ADl7A8wVd8S5x34PpWjp8KR6n&#10;rYVbIo0S5KuCT9MUy7R/sd0LXxzDZukbea+A3B/2c1TzOlGajVe+nQ+WxGKcpNR30aer/LVHnWvf&#10;DT4XXd/cSv8ADTQYXeA75be4ERB+gIHFeQaj8F0SK7m0r4sXDnzyyxSxhhj03D0r0PUr34TWul38&#10;kvjHxLqtzazyNcBLthvc9uCO9S6H4+00eCybD4H36RRzkSJPdYK56YznOa58Zh8FUi+ZqN/66I9X&#10;C18fTinBufk1b83c8B1H4d+NYmlj/ta0nZcZVIiMU2Lwb43g06Jlsmc7eAIa921Px1q0U8/l/s5W&#10;ytKAQ73Q5rS0PxZ4tnuLVZv2fPDUaO4xKdQTj/gJr4zG5TSmv3VVJelz34ZnjIx5nQu+vvJHze/h&#10;vxVkvL4QvjkHOIiKxLnSL1XKt4d1X7/IMR4r7ikvPEjO+34L+EpF2Ag/bo+f0qkZvEHmXTS/svaC&#10;yYyxiuI3JA9OK8enkmIlPSqmv8MjNcTv7VFf+DInxE+mxm22m3m+5ypTBFZ0GkOLuUJFKwLdCMGv&#10;t9ZvhPcNEL7wEtncl9rwz2xXaf8AeAwRWwnhz4UzRq8fhvw9INucpL/ga7YZBioxf72OvqVU4npx&#10;+KjNfJW++58Dvptwl4QIUBLd6XUdLi/sSBjdRyZTlDxivvV/B3wuklH/ABbvSHbcOPPI/rVa98Af&#10;C2eHa/w8eJvKxuinYYPbvW1LIMXJKSqR09dTJ8V4bZwmvu/zPz3htLc280aaZeuQpztQnAFV/wCz&#10;pPMk8jT5yxbnKY5r790/wBoVjaXwtrzTl8xm3SvAGYg9BTG8B6LJffvPElt8xJwlsFzXL9Wxiq8i&#10;g3530Nv7fwbXx/g/8j4M+y6tDGrS6SoJXg5610WkJdSabcuNCnxHESQP5mvsm7+Fnha4exJ8SXQ2&#10;A7lVeG/Wtmy8EeGtL+Ht7Hb+AINTuWO6bzWCebjoBngYr1anDeMq01zWj9/6M5Z8SYVP3W3+H52P&#10;hSSSQ3BU6fqxw5+7bsf5VVvDctp1zGuga8++Mkg2rdR719pHVNIsJpftP7LMloGQ7SLMSbiO2RVI&#10;eM/C76xpcMn7Ot2sUjNukGmfdC/h3q6PDEtHzrTyYp52+lN29Ucb8NtAgm/YZa/fXbu3klv3WZJo&#10;CCADhcZ5461v2HhbU54vE/2D4iaVqL2nlbY9wUtuHT2xW5oVxqXibxx8SLWz+IN3pemWkSRrp6af&#10;sJzxuPT09a7Dwp4a8O6fqvxEgi+Il7c3qSL58jybShb7oK+lfp2EwShSjFa6HyOKxb9pJvd62tsc&#10;FJ4d8WxWyNdeF43UOgfypgxVe/Q9q57xFYw2Pi7Qvs+h6pHazRIbe6bOGb+IH0I969U1TW4NO8Pe&#10;NoH0m6gvIrlQ91uMqPk/Lgc1z2sa9pWqfAzWrabVdP8At0TRNtEQBb0K+nviidGEOuooVJS6HKWt&#10;1osHxH8BFvB/ijU3lukEqxTvhcHg4BxxXpXi9PBzputvBqy6veaLuQLlQgQc5HQEfSuK8IQeI4r2&#10;+ey0XT5C8sOJJgMIB15PrXuN9YaW82lX0sOmJKmmMjgEANuGDg1NKDcZaXIrTUZx3/ryPCPhvcae&#10;2p+P4L3Sbea4u4Xe3jdQcGEEkZPSu/8ADF74svdUmn1H4Y+Do9HdrmJZBEu8bSVHHfP0rzl9L1TT&#10;/j3oUFl4ht2M9jeyLOgDLECDlSR0JHFbPgmb4hvHdW81jbi0i16YWsYk5ILHc5Hp3rClKPMtNjac&#10;brff+tDodY8AeGZLaG5tvEzaXKZJS5JBjlLfd4JGPwql4O8GNbza4ut/DbSrzzdQ/dTm5BGzPBAz&#10;npV3xE3imPxgv27UbS48PxGN2aJwJEI6gjqanbxp4Bl1rwjJZa3qMxtbORPs5ypXjHOeprrVKlz3&#10;7HM5VbW3v/SLA0XRYPib8V7OHTtOto7/AEiHynkICoQPmC5615naeHtd0/xn4/u4PiH4a8mx1SMx&#10;wSFXFwrHLYPbFOn1fUdb+NY+36BILCC1nNtBHOYzF7sw6lq4zVBp7voHl22qQwWl1OrQC6Y+duOM&#10;k98VnioQkrxNqHMrJsb4h8Ql/jB4xlit4ljjWBQsa4TOPmxjg11+iSWd7aQyQ+R5hiBfmvJdYSKL&#10;SbZFRAm4lVAyefU9TXN2GtatpniOHy5ZzCzckkjbntXztXGRpSUWj2YUeeOh9P8AmpvWJcb0UjgZ&#10;/M00uyQRfvFz5nOa47wf4o0X+0dUeY2z+bbbmR8ZyB0B967SHX/DN1KySfBExZmOHFznkHg16lG0&#10;1dM5akXF2sc5rXiaG11CztIvCl/eTG7iEzKnywKT3+tbl3Bot3O88di6Kmlqdp4+Yiu80WLwRejx&#10;AyaJZQ3L2YF9DLEBv28IVY+ntXA3lpqaXfxARNU0wpbykF1kHQ9OPatXDlW9zKnPnbSR5jqDW7Wd&#10;+jyxrJFM4YnuO1YdropuCL27GyyiRhGhODNnv9K7qPwpbPpes6jqnxf063tkugY1XBZz9O9M1JLG&#10;Ww+zWniU3KJa9k2ggdOK43Fv5namlp1PF9Z0jSIlhl0/TrmMxzkyqXJEgJ/pXl3jOKe0u/BWp6fe&#10;S218GJd4zjIHZh3Br6d0Kzjl8V2sFzAObWbII+9gcflXzd8W4Lm20PXAl9G4/tIhGU8Bd3IH0pcj&#10;i1Yc3dHc+B/EFpr3gy6jniih1O0gCzqv/LQf3gKqeNYI28JafA9qr7IpN7MvIrwTwZqF3b/GzwpL&#10;ZalJG32f983UNgZIPrmvfPE1+t34c0KeOGMzPMA6DoPU/jXtQ9xK+55SXM2jxCLSbibTbXOjz/ZX&#10;uiYXkBw5U+h9K7GwtbGCx1vFhYGaezAlZUA+6OMVsztfNHYxPdQGNIV2hFxtzVY2y+dE3nswUjcP&#10;Wsq2OUtLmkMGlqeXPKi+JNTia5Klro4Vj0Ga7TSnu02L84GAUbP3qbr+kaRdLBNboEuohuXB+9jq&#10;DTdKaVrGKOberxKVBIxj1rRWmkRKLgzvNHvUj8c+Hlms7b99FINxx2HatW7yNYvCp3BpjhhXAxpI&#10;Nd0bFndSeXKTEEySM9elddDcj915i3K5OAJE2j8zXdgGqc1qc9eLaNSINtIaQ89q0Iv9UBuz6VRj&#10;ZdvU9asg4XIzX0yd0eY1YtAnYcoRzSE5UfLTfMBhi+Rc4pm75wQv1qhD2YBsZPTpURI2scU7OUJB&#10;6HimD/WuDjNACBjhcR8fWkycnCDNSkL5WcDrS4Hr2oAjPm4b936UmThck9Km4weRSEAhvl5wKAIs&#10;neT2o5yPlpSnyHr1FShQGGcdKAIiBvPB5FGOY+SeTU5UeU37oVGchzzQAwg7R8vP1pwAwhPrT8fJ&#10;UZIBIIPOKAFI/wBJ/wBUAMdKfkbWBb5Saj/j4fjHSj+I80AOIXzwQGxjnmkbOWyuBSj7jUxh8w+a&#10;gBxPPWjI55pnWMn0qPJO7imImyN4+YUgbkjdgUxQNjEnnNKMfLlKAJgcxR89z+FKFUHBk69OahJI&#10;RsDvSBjh+vahAycsoA+YUwMCOGFQtkuvz44pQVyRsPTrQBIep5HPSlGMD5hSA5UYWjC7jQApb5vu&#10;nBFIOgytDD5Sc0Dd5YJU9aAA53thRnFJStnDYTrjiou3CUAPBTccEfShywjT5e9NAIDHBzTiV4yM&#10;+1AFQ7xcM3lHGRVhT98hOvrSn7rcdqFB3nC8/WgB+DgEIBQd29BnqKeB7ng9KkIGBlV4HWkMhGc4&#10;20Dr92nc4PJ603ncfmFADlPByexpuRt6U4Y4ORSd35B6cUAMbd6GlH3RxSn+LnvSAcmmIGDf3Ox5&#10;zUZ3eUDsbjNSttynH60844yR05GKAIA52r8hpcjByW9qVgdmOMZ6U3HzH5aQxyk7R8mOaOwo5xn0&#10;pOMsMUwF+bd060p/1KASd6b/ABHijjfjLZ7cUgGE4lHOOKZ2JDNgsKe2S3WgDEf3ehpoBw/1oBc/&#10;d9Kdjk0mBtY7setLkFsgHpSAUnEQO3vUbFtg6Ypzj93H8/U1Hxub5zxTExpJ9Kb/AHvlFPwPJfDg&#10;4PNKB86/Nzj0piEG0xklu9O5z93jHFAHC/IKXHzNzQA053/d7Uq/dYgZ5pf73NNyduA3BPWgEOIy&#10;BkUmOQccU3+IcnAp/wDC3FIYEAkfLSMgyME8jvS56jFPyvlsc9xQBCAwUELmnHqcjFSNt3phONvr&#10;TW6mmBYywJOMmnBmP93GaiywbORTMsPMbbnJqSi1hdyHA5zxUZwVYZAIbikRxtkHfHFRE/vZMr1P&#10;BoAtbVx97kCgeXgZmBx7VULHzU+dvem7wJH4bHakBZ+XPFC4858kYqJGdmZeMdjTzkwOAATu60AS&#10;EnHUU3HPEhpjdFXcc4o5CnigB5PBGe1QqOWxIOtOH32BY9KeAuE59aYDcEbhtPSo/mymEJINTDG8&#10;/Mc1MyosMJEvJNJgQc+QxIP0qBmIUHYetXnDCEjPUcVUCPtO6MmgBokzNwrYwO1SgnBwTSFQbZAF&#10;xhvSmAv5pXOMD060AS5BIw568U4btwJXBxzTBjA+f9KkHQknt1pgPx/sjgfnSMDtyHHHWhSdq5PO&#10;afJ5QEREnUc+1Ahg5GN1MO7c/wAo4NP/AHZUYk6d6gkIyw80D+tAxGJw/wAnpTQB5gO3FLj5Iv3v&#10;Y04ABU+tICTPCfN1p2PkbnvUZHLDFLGR5gDE4x1pgLjnpQdoY/Nn0qUm3w2Zz+VQMRs4XBz1oAVi&#10;g2/OelCsmD/Oq5+/1o2/Ifkz+NICxI53oA3GPWo+dwHmHAHFIE+RfmYk04hcHKmmIUc4yxJ9aYeh&#10;570v8JGO1CgkNkUAK2Ci8jpTSSDFhvXtT2UbBz3pMYVeeaAE/wCWi/WpgRvY4OcVFghscZxTsfK3&#10;zdqAHbjn7goUgkkSfhTMNs+9603DeVny8duaQxxYeZzTgwxJ9KjwPLYEdqaAwjX5RjNAEoIz0ppO&#10;VlGO1INvyEBs5p7FTJu8sA47UCEUL5EeM5xTuRIhDc0h4Q85pof1SmBJwG49eTmnNwrYI6VWZlMu&#10;Fk7c07d/o6DIGKAFUrwcnrTWJ3v8vekzggEjnmkIYo/HpQAxd3mTfNTlyYG+cZ3d6Qg/us5A/ixU&#10;ioMAlT7UAAzhRuqMlhK4BIxVgKAoyxqJhhpcxfj60ARjHmKdx6HNNCnbIfLI59alxhTjPtSHlk+c&#10;5xQAijKEZPJ60Y5b5hgYqRQPMcE8Ec0pC7SAPxoAiBXpmgY5+c/Wk2sQR5ozntUgC+WAe9ACcbl+&#10;VuvWpA67WCyMCMU4g7FA5pABuBwBQAokPmH5T9TSscpw1RMo3sMHkckUDaCgO4ZoAkLnEY28YoLY&#10;VqjOduM96TnbQBZDAkZUHA4NShl2qfM/Cqybdg/eDoaEI8pyz5OeKALZliK8Sj6VVaRg7fP0b0qu&#10;dq3X3utO428igCzuBC/P29KQE7kG7vUQGdvJAp+cEZi7jBoAtYzGp3HOKOc9fwpEY9COlOOcSEL/&#10;AA0ASqf3T880+InzJevIqmvA5zkk1YQncpxSYLc8x+KljDP8OfDUrQnNtrQIwORmvlbxdA8fizwm&#10;yq+2WwIPvivtPxtbvP8ACDxUqJ862BkVR/sivk7xdEH+G3gS7EJysrLn3HWvOqTdOtF9D2MLSVSj&#10;NdbHEWrk282EYEDByaVi3mLz3qnbOzGYkBTVo5AGX/GveTukzwJR5W0Ln96MDjFKsjec3yYGfSo+&#10;mefpUi8gDK5pkErlQ69OlVyzlcZGAeKVlmEkqvHjptOaZ8wblDmgBpzgDmjIyeO9OOcsO2Kaq/K3&#10;J5zTAmVpFbMch+7jg1GN2GJB5bNSxgLE3JzSHa0jEjp2oAFCk/e6kU+ZQk2PMByo5qFlcE/fC9sU&#10;4ZYrwcDoaAD5dhHFIWQB8tQSPtG0Ic/yodCV/wBX0oAYVlZcow5HANRqkrXUpaQjaOKso2GXj9af&#10;IEMasoIJHNAFcBwGzI3TihR8jZPenDdgZfNO5xQA0BcDim+YpmdQ7DAwae2MH5aZhNzHaufWgCEJ&#10;dB7v5gRu4p6h9q59Kl3NtcZqJCRu4I5piLSBSYf3DHmt02cS+H4Z3uo0ypwvc1gB3ATbKOlR+dqL&#10;CNGumZUY7QegqWn0Gmh7kfaJgCSN3Gabz5Z4qXaTFEfLYEjk0zHC8n8qoSE3IFYMnBHWmcblxJ0q&#10;y8dv5MH73kryPSmwxF5tiAE+5oC4zADr8wqxHhgw3qcYwKSaFo5I1ePB7HPWq7LKJCV4+XqD0oAt&#10;Mv7yUAISPQ1LbRSSG6xHwq857VnxeYjn96xbOSSavQ3224uc24AK88daQGfMZhfXCG2B+fGantGM&#10;esWZIKjHI9alYvNI7Raad+7IGetMuI5F+wkjDjqPSgCxe7Tdlltwu7sKpnd5bZZhgelPaR8RHrgU&#10;rTK1neobQAsowfSgRDsne2YqucVnTxlvOyG+71rQtpLhHb5+MHGac7RYmzbglpBSaGjk54+QShAL&#10;Vas3cIyh8YxgE1tailodMtQkCA4GT71zc6ShFKOwbb60FIZqgGZBsU7l7Vi2D3MOrwhDIFDHJHcd&#10;wa0m3G3gDyNlT3qN1fZuSIfd4OKaEdBHppvYLieyvbb7RENz27Hbu9cVo2lnZyaPepOskMwUiRXH&#10;cVxUV1fxatZTQ3VxE6NkFD6etdYNd0i40xTKQLry9sh24waLgjkL2AReIblfM4EhwfUVEVj2q2eD&#10;Vu9ivDPlhu3yZjI5GPrUcafLskjw2O9MRRckBQGbk/lULAmOU5yR+dXpI4wSq3BY+uKg2DYdp+Yn&#10;mmIo8iVW3Dj1p0kUZsGbzk4HT1p01pfPsEcO4nnAPWk+zXv2Jle1ZQrDv0pDM7aACBg80gV8T8dC&#10;MirBCm8dd/3VFNbqcPznmlYQh8vaD5TbiOaj4IPP4VJyVAwKSRP3anGDTYhhx6mj1p2O23PFIwGO&#10;aQxO/Sm/MJgd3angNheR0oxkt8wzQIMKWGEX8alCYUnzFzUPAc5FLl8Dkn8aAJsuFYYzTeKN3yt8&#10;vOKbk5J2c/WgY8DcDgd+lM/fG6KlQBinZVV5c1bCx/ZbR/PwSDniiwFb5/KAyODSEZWMelSYyw47&#10;mlRUO4Eke9FhCRLmeTk8CopEkFy53sBuqyyXUdxARuGR6cEU92Vo8MvUdaYypzhfmBOKFL4kHGMU&#10;FSCfc8GpIwPMm+U5OOKAJI1BTl8fN1p8cbebeZxkY709EGw8jjqKtwwTPJEyWzsrnB3HHSnYEOUH&#10;7BEnOW6n0qS0s3Ezkh2LOMcdK6aw0m7MAdtPfZs6kdah1DUNMstPaNLSN7ts7tvIWlcG+wyWNbe1&#10;YG1hZjFnk9K468u76V5UN5LsyflHSg3d9Jf3Uz3kx+U4B6VXQO8kjBQSX5osBHbqGWVWJ+96VtR2&#10;4LWe+cBcYzjrUlrbMRk2SH5hhs1vrBCLMlrdCxYYGaLgX7DS9O/sTzDJyqktzitPTFs47rUnjlLM&#10;DxzTbdHeGGIjggAANjGfWppUttP1ZElSEuwDZRwRihC6E1+6y6WHLur7uQe9ZAVBGOSam1C6tpns&#10;WWMxj0A61CkylSPKXHHNIZLHK8Nzat5SsplBIPtW3rlx4QnsvCs1gtzFdG3Ivbc5Kk9iDXPzEebC&#10;CxwBwKhUIPPBjXkdQKVgJEEvnOQnGeeam3P56jHBIotSm8hpuCDihkT7W3749eDTEXnSL7FGVWLI&#10;6jNUJcecu0kcjNNKss2DPIc+h61cMKfYUIdc45GelAFeQkwR89BSRRyOZyobhOcGmSkrJCM0+GSR&#10;bgEEjmi4BGYls7mGTUtYdS/yqZW+U05QAz5HGOPanucyOwiXJ9qiHLEMT9aB3HDrx0BqZNp8z5O1&#10;Q87Pwp8WcvzyaYiYDCLjHWmOSA/HQU/LDHyn60jhTE5IpDIlLZUlSKlwStQLuwuSeDUwYgNxQIcm&#10;BNGHOU3jNT3JtDd2piGAE5qqcEjdxz0pRsAP7vrQOw4kFmxAoIH51GfN8pdsgJ3dKcOWHBoI4B2k&#10;elMQIz5YE8/yq7G5aCZFf7vUdzVWBEbWdPDMqhpgu4n1rodS0bWLO8ilX7EQ0CsssUgdSD9DSAoJ&#10;bQPYyyC3IYqcZPSqKpKJTlwQG60pl1RZyHh3c8sOKn3r5EeWOaAImfaGGxsH0pgeMxMFlB5qZmg8&#10;tw0YPuKqukAlRklIyeaAJRs5459aXAB68YqsxuFcZjAHb3pvmMV75oAnJPTeeT6U8AndhhTUki8h&#10;w0ak46+lLGRvkPO3NMBGyHTnrUhzsHyntiozkyj5Qfm4q4jxBGEka9OD6UgK4RvtJ4H3atxcJNgd&#10;+M0z93uGHOSamRXMmNlTJlJFPUL6KGwgh+xMzTnbGq9vWt/wdpzXGtXjGzO2OPc3t3rg9aeRPEWh&#10;sAMxs2dw9a978CW00Pwl1+5eM+ZNp5ZcjttrlxcuWnc7cFTU5pHkvjOHb8RtJnttybT1XuyHivqf&#10;4c+JzrPwdWRnkNxYwpBeRMeUIGA3uDXzPqSmaykfaWP2yTn8a3/hFr1jov7QpgvWKadq8iW879o3&#10;JwrH8ayhFSpruViFyVLdD6x/dHzsNnuOajI4YYNamqWctjr1lvtg9rcrvt7gH5SDyBmqTYySEQfS&#10;oRlIrMPpmomyNxCnOasHGTyDTCAGpkjB9w/SkP8Aq2+YU49DxUJPTAA9qAHqfmHy1JG481z5mCD+&#10;dQ9+nagD5JMAcmhAWnncSKMc+op6uphJMw61Qxl065z61PGg88Es2KaEakOSy/Nn5RiriCMzsGHT&#10;1rOh+WQnze/Aq6HJQZQD3qiiypUMwAHWnFyYmwgqv2j469KeMhicDigQ4/cHy/8A1qCwHYZHvUbs&#10;d7njp+VQEvvT5uvegZPkFeTn60ZOxsOPyqNR8py+TUgHOc0AIQ21CHB9qQg/KQpHFS7chhz1pwXg&#10;5yPl4ouBVEeQMjPNPVOnzjFTAcL84zTjgJkN9KBDSPlIER69c0h4I+lP6L3oPJ/1f60gIjnzBxS7&#10;hhvmFKQML61Cykspz0pjJC3UAmnjHcEZqJVIXmpRnC8cc0AOIXJ4IK9/Wozt2E7s80FmCYMWSTTF&#10;B+3xgqQNtAC4+Y+45p4CgZB5xRx5rnaRz0pP85oAX+Lp+tKCMjJ71GW4xmojnCnAJz3ouBdd4SVA&#10;wPwqIkf89B9KiQEowKkcdalVcKev1oAT+JjjmnKcuwI4x1pG2jy+CSTzSjKq/ABbtTAZJneACear&#10;yb8ntirZGZUOelRyKpkzntSAo7M5Yrzn1qRImMZIiOc+tWFVdoqwANo+WmIo7W8wAocZ/KrKJCD6&#10;HFOYfvBn0puHyMUDF2rvI4prAZXDD8qk+XyM980hA2r9OlACKy4GYlJ9fSpeNjZUZ9Kr4XKj5uvW&#10;lcNvABboM0ATZj/uLx7VAxUyuQRS4b5QU7etN79B1oAbzzinDPpQAdzfhilI2lCT1oAtps3w5Axt&#10;5p0jICcSDrVNpCIW+aoHZysbY5Dcc9aQFwlPMJUgAio85L+oNRKfl6nBHSn84ckkc0wJRnCjFKcF&#10;sEDg1BnAGTSbyHY47UAWtvz5LduKGxsIzyD6VV81Q5yx5qVXyqHtzQA9uHTC0E5B57UuVKD5gTig&#10;HhPlxQA0R/I5DDFM4+b5PxzU5/jBJA21Hj5TgUARMCOQn60Z4604kkKM00AhjwOlIBfl2rzTu7Hd&#10;+lJ3OaM8Hp060wAfeYbe3rQAdw+QUsZXA4zzTv4nz60gFBIDd+aXjeCIT065oH+rYYpBn1pgH8Zo&#10;75pDn5MpzSjG37+PSgBkgJUnPNVwW8//AFeMCrRAwwxnNNMfOdgxj1pARqfl++Dz60mWy/FIVIl4&#10;zmnAsS2VH1pgOX7y/L161IxAcYAqMYwcmo5MELy3J60AWPM4HzrTS585j5q8D1qrjKghnyDyKdtB&#10;BIBAxRcBxf8AfHLEjNP3ZJwpwPeoMcSfMfanpjaARzmkAuPmzg9am2jB+9jvTeqpznnpTyX2jOBT&#10;QCfLuSkAJd/lxQegwaUZ55oAUIPmIY9Kbn5j82fwp4J701gPNHyAcUAQuBg/LnNVyH81eKubcs3N&#10;Lt+TnGM0wIIwNzcnFWVK4f5s4NAUbOq5NOCgoeT1pDBuWXCml7HilYHCDdQeijHagQevFN+fHCjF&#10;L/D1pP4vwoAM/MOuakzGY2JmwR0460zHz89McUxiipHlwcnpQMlOwNwwPy9aZn5Rg5FRbmLMCpxi&#10;lGf7tAEuTk8U4cM5280zH70ckU5gPNX0x1pgTowyCyYI7U+VLCfSL63udHt5oZFI8txn8RVQ5555&#10;pYSwc5LdalxTA8R8a/DWGaG81DQroR3Sks1oThZR/snsRXgF7N4tsdSlt7vRLnzI5NuyeMqRj3PW&#10;vvbzJVuEwAUz8wrL1rRvCWp6c8V94P06bfGR5gQB1+h60KOpxYjBQq67M+HkW9u41f8AsCwBKDd+&#10;+Ax+tUrnQCxRvIXL9vMxn8a+ldQ+EGitdSXFh8T9bgj3Z8pmzj261lav8O9VOg2SxeNZJViQjbsI&#10;J/EGtlJdzz3gJx6Nny7c6PMl3MphgwP+mwOP1rKm0iPcSIpiSRjY/wDhXseueHtK063jF5p+vEk8&#10;ks3496wrd/DsQLRGEoq9HYZ/U1Zzypyi9U0cBHpdwIlCaz4oR8f8s5H4/KrkVr45t54nt/iB4nHG&#10;QGu5B/Wuyn8RRQ29ysC6XGSmM+UCcViNrfh+Vo5LvxPPvGcqkRGaye5lKpOO1zX0zxZ8ZLF4CNe1&#10;CZFI4eYt+hruIfjB44js0S5+ElxMwTAZVI5rzS28R+GkuStv8EtYvWx/rJZCB+QzVltX8YXd/iz+&#10;BtlGMYVSucD6mspza2VxwxVWD3t6nWah8XPiPKsotvhjZ2/yfKXU5FcxL8QfjpKrkatYIpPA2gY/&#10;OlbRfiHdQky6PpduT7jjP0q5Y+Crh9n274hWyYI+6/r+NTGoupUsdNbmZa+NfjbPrlrEPFMClpQr&#10;MIwQFPBrM+JV0B4X8L2jMQ8kwmuPm5Zx/wDXNenadonhG18SWMdv4ztLieygdryNWBL7vuY+lfPf&#10;jm5nuPi/rgeT5Ybnagz05rppTUjvwdd1EYNqsv2B96nBYbfpVu9Zk0GKNZeZHAA70RgmS1G/ChFw&#10;PWr9hZm9+Mvw+sQrESaohbHovJ/QVrN2PRgrs968C2YtfAnhKBABI1sjPx1LV9N6ZbND4f0SLjcb&#10;cMx+teFaDCo8fWsYUkJJGgx04NfRSqy6dZt8uRbLk5r5vHTTu7Hs0IcqsVpdouX+bHA5qIklHPnH&#10;7350rsrxcNyGquGBL43ZXr7V4fU6iTJ3IUUgkjJqWex821d444xLlc9s0yIjzOWHXg4rdhA8rJY8&#10;qOlDVxpszTCEgsC1zIuwAt7mquqaZp2p6HfPd25miWIIIc8HPRsf7PWtuVIpLYIZAOeoqezFukYB&#10;XcQpB5604PkehE4c2jPmnxb4C1yL4N/Fu00nxXdXzXVxBOLcJs3LGQduBwSo/Ovm+0kCeP7yKW3n&#10;iKRpGqSJtZXXhgQenNfpXNA4+xyRop+YnP8ASvJvGHw/8Ea7q1zeoV0zVWA33MCjZKR0LJ0/HrXb&#10;SzGy5Z3t37HHLL1vE8u+HruNS1wxowMapux6V2XxEviPAXw7tzJtN1PKAM9lHNcHb2Hifwp8Rbu1&#10;1SRJbO+aNbXUIhlH29QfQ896yPHutWL/ABS+Ekd1dXC6fF4euysyjOHI4/M1rCKqTTTugrNwpvoe&#10;eWs/hq6+LSR6pf3kOjWmrx/aJYwTht3GceprO8VvpMnxp+OK6XqhexnnshbS/wB5AAOazfD7xvce&#10;KInmWW3vLmfeHXHIJ2HmptJ0u6bVfFdubKbf/wAJDbANn7ybv6V9BzKnG3Y+djR5p3fU+rPg/feJ&#10;LHRdSs729822UW7WRcfNHkcgnuK+o4tY8OSXlrBN4a2F7L95Mpz5bY+XjvmvmjSVji8WQRiTAXT7&#10;dfyFeph8JA6Qjcqqc18PmUlUm2fe4Ok4QjY6PwjbaFd/tueAbDVrN5LdzcyeWXwDtBKk19XaR4e+&#10;Ccnj68e20axe6tJ/3qlN0Z54weQce1fD+kalJD+178LNRuLBXRI545kDYwrDHWvpvw/4+8BaZqNt&#10;Zz+FLy3sZLmR4rtF8xlYkk7u5zXx6wuFu+aMW7vdHs4qFedNOEpKy2i7Hvk1j4ZuvEsJtZbFLq0g&#10;5VYABjtzx0rB1K50cav4WOq+KryDyppIoimQtyzcAEdsVDY/ET4IuMR/ETTI2lYbzJGVOe2Tit2Y&#10;+ArzS7m6fXfCF7byTxso+0JwQeCOeK9L6rCnZ0lHXdJHz0J1Iu1SM7LSLe/pf/M8A8Xya5F8RP7D&#10;1qzum0K7vVOm3W0k27OeMt2qW/8Ah/4Rh8C6nPH8e9VhuLTSWed45NonBHyjg84/Gu6+L+q+E4/B&#10;/wAP7GfXdFjN/rNssc6MrmFUI6ememahv9T+BMng/TrGfxvaZh0uETYl5Pyjqe9fM4zL6dTEVFJq&#10;6Ss9j36GMqewpyUZRu3dJJr59rnzToGm6hc3k0VvY6jcFbtydiHoD1Jr23wV4f0w+Ib6513TbaG2&#10;jvIltUncKZZAfQnoDXTad4y+Amj6IYdP1CwbcDv2QZOfrXnvi/xp4E1q3W3bwtrERiZja3KHbtPu&#10;q+tfOYnKaWGlGrOqpyi7uNnqux6axuIxV6cKcoRatz3V/kuh9JazceGm0iC2fx1okcYMW+KO4UHA&#10;6AEHiuL8b+KNMtfh++n2NzA0stmiiVZd2xf8TXyusmnL/ZrTaTrMwlLgk3TfJjoamZIs6diLUApc&#10;7MsWA+pq8XxRem40qfI2rJ6PbfQywvDMYODnPm5Xftr3NOaRm1/VXdw/moMkV2HgrXLKDxRDp160&#10;H9n3VxgzEcwsOmfUGvPCWW5QfMc96ZKsHlKTC2d44B5r5Gk1GopyXNrf1PpauHVSm4N20+7z+R9p&#10;W+u/DaG4MMfirwnGyIMhQufrketTXPijwBGo3+ONOIzzsbp+VfEl5bhU0iQaLqqxyJ/rCxwfxqt9&#10;qjF2sUenakq5GWJJr7LDcTRpwShQVvkfJz4Tg5XdST+f/APuyw1zwJdCUWvj3w87dCHlAYfg2K5b&#10;xNpfg2703xWv2nwyxl053uVSRPnZRlSuOhz6V8jMFZVYXGoqMDO0lcfiKlU3SIdl/rOQnBM7H86y&#10;xXElDERtLDq/y0/A0w3DU8PU54Vmj1b4SeIvBNh4h+PcOp6xpFmR4ihiVpDztBIXnrivf9bufCFx&#10;4PBk17wpcQFEdGS7T8CCD3r84NXjf/hbfh5jaTSNPvBjVsb/AK+tdJHbXKaUjjSPEaxbuA1w4GfY&#10;VviMypywcaMqa95Xvp9x24jhv6xXVdVXF6X+S6dj7H89XgdNN8a6Pp0q4y6lSsoHQYrmLvxTr+n6&#10;/NDefC3wZqILDbPEyqW/nXzcLbxalppbfZvFMSTofs4VnJYVKdL8bO9jGLXWUeTcYg8pJbHXJJ4r&#10;4+jhayqKSqppO6VrpfK9jvhkVLmftHzJ/J/+Bbn17p3jXwifD9s2oWGn6bJ5Z8yLcrBPTkev0rWt&#10;/FfgWe6ghsvG2iHcfmDOFzn0z618LSW80V3Ilzba3G6uQxfceRTP9EIJGq3nHA6qRX0WGzGdJptJ&#10;vulY4qvCNCUm4SaXa9z9G4otJntbIrPANsR+WOfI57+9Yd/b+HbaJZL7xhD5aFiF83BPtXwpa6v4&#10;wtkiW1+KWvoEB2I1wTgfjUE2seOLm7VZfHeqSYJyHbpX1K4gwzpXcPePOp8I4mM9Kvu+mv3npOvX&#10;MF3+1lCyazPb2BuFFs4JwCPb3Ne0eJLjRL79jL4m6ZNq+mvc2fhkiZPMyQCpKkHvn26V8lNdak15&#10;Yu2pYkhbaknbnrTbiXXzJqVtBqmqOHs2Yx+YcgY+bJ7+2a8vDZ5Fe0Uo/EtD38Vk3tI0lzWdNp/d&#10;/mVjZaBc/ssavd3d9FE+n6pgMOXlxjG0dePauEtde8IWPjPTL+4+FD60olhEZk+TyCOhIP3q6Oys&#10;9WvrDTbWykkZ8zlLdzgMV+8SD6Vxxm+z69rtte+HtPuk81hgAAIw68j0rtoV4ytJRd03pex6UIcq&#10;cW+h61J4i8Ia14iWf/hnDTJVtrVJZpGvRCI9vIG3gGvPNa8e6A/ifxHJYfs6Lb3BuYkaY3m5AIz2&#10;TGOa4a4Ntd6hcxw6XfwRq5BWOQqD9cdaSGztE1HTYJdMl/eK3l7VyWx616rxEWvfWttlpp8i6WFj&#10;u3odpqfi/wCJF1b+GrhfCmnW1vew4tv9F3E+X1Jft7ZrNstV+IEnjq31AePrn+0baxlS0mQY8tWG&#10;GUgdc+9a8Uutr8J7W2Go2ccBnxHG6jdjPI55XNZoN3a67o6xeHrmF5xmIuCQ2OpFYVKkowvGy+9/&#10;iyoSpOfLY6TwbY+H9T1bU317xt4xmntJJpLqzaV23uxypwe2e1UPEFhZQxa9cWOlxxSJersiIBbb&#10;njj6V6b8HjZr8fPiDFd6dYyz3+lI0Tsg+Qp1AHrWt8XdG0u01vwXf2dsFmfUCt6ifdlUng7exFcV&#10;ZTnBVVLRPbp009Lke3jTr+ztuec6XbnUfBs/k3trb6pZQqxjZ9v2lCOc+4r6n8LL4EsPhb+zXdT+&#10;OYdLuLmK4imKyfLPK2RyenBr5Sns/D9xr2vvp/xDnF5bWULPbYKGRSPmAPt0ruPCV/4Ludc8Kafr&#10;mp64+n2KyfZIUjZ/IlbOWJ+tfQ5LiVGFp6t7eR52bUXVjeLate9uujR9LeLn1zSrL4dC9+Ikmp6V&#10;dT3BP+j7gmfmU5GcivN72f4Yf2z8Np5/hq8sN5qhE8gsRgkH5MjHAHevW/D03hG9+D+p6PbfFvSr&#10;uO0mGxrtl324JO0fNjpXE+Mb3U/DnhtJprfwVrNpO6ws6FAbYNxlRzn8K8jiCeOwU1Uowc6cu1tP&#10;Vtnh5ZUjb2M1eom9vd5k+u1k9fwMv4tappmn/D/4SxWMXhSFL5CZJYbONgiKMqCQMA1V0DTfHesf&#10;CTwvqWjftWeHvOis3jjsVRIyFIw2VHOR9K4F4IXtPENv50t7psyiQQM254zJzlc8jHtXl+sWfifQ&#10;/iB4Mm03xJ4gtXlila3uIpmClf7pQcZxXlZXn9OviuaomrpK19FZav1XVH1H9jTWFVOE1zpt3ave&#10;72t6aXufVPhP4Vp/wml3c+IfH095Em5xC10QZ5G6kt1wpr0f/hHPg9YwahFNfaHEhmAZTqQyM9By&#10;1fGdrq/jG/8ABvh8X37SXxOVQZxHHb20ud3OQSozgmsi3hUzSrP+zb8YtUf7aSLh7uf5/fDV+kwx&#10;FOdNcseY+WrZViZ1Xz1uVbWirf5n3PJ4T+D7rA8M2nkbASseqZLZ6EYauT8QWXhzRNFlkt9N1G4t&#10;5Ay3K7y+0NwuK+etMsZLiewtrb9nP4paddSWUr28kl5MQPLGSfQY7UaL8T5NOsLrTNa8H6leWy6h&#10;JH9qlQloWQ42vkdzwM14uIp08TzKUeTsb4fK69CSarOqusfL1M7ULvSk+L+jWsGiazAP7bj/AHhY&#10;hofMPHPWvoLVYfh5Y2/g2O8+LGvLdR6CGMccjsZi444Ga+SNa8Sa9qnxR8bajbeDtMt4ZLqE29vx&#10;lFj6HPq3WraeKvEknjiO+uvB11iC3RYsIZNoXrnjvXzGHnLBOp9t9NfPsz6jEZVLFRptPkturLt3&#10;t0PfLHxHq9l428EyWlrrU8UEtwWR5W5RugOaTWfiPHa6+Jz8J9QL3Ujqyi44iHfqOc156njrww9j&#10;bf8AEh1C2meIiUfZyQp+voa848Rat9q1VVhuJFJJCyNH2P8AjXzMZ4zFYhe2i1FNvt+Ja4fw795w&#10;s7W+R9JeHNW+Et7LLn4WWtu9y7GWR5gRvbuc+9c345TSrZvC0Nv8Qpop47xpBb26ZVl7AkcHNfO1&#10;lqFzaIYZdO1JInOQwycn1zXWQa//AKHbt9pEzRwMIzKMsn516GOeIkkldpbNdTiWWxo1OZPTtv8A&#10;meiz3l2/hKx1PVvHE1nZrCVggCEncOOT/tVzTtc3MUM8N34iiUqxQCdxx2OM96u3My6t+zZ4e8i8&#10;s2ntdYBubQkAvluCB7Vo21trUmv6Xax6Y7XDWSBYwmNox3+leHKvVgrXfPzNWvsla339zsjShq2t&#10;CHRNRvltZLO68c+IRgMYJPtT5B9DzmlPiz4radqM8dn8QdbVBJgCaQyLjscHNdHH4Q0iLxHp93ff&#10;El4JAGUxIm5WZuBk9sGuf1zR4rTVBBeePZRukBt7jyv9erdOPavQw1XEwkpQvZrXTZnDWp4aV4tJ&#10;/I0IfiN48Rcalo/hC/y3VoQjfmK6K08f6aIWkX4GyxOR8zxXnH5Yrze78MXUWmtOdTguYfL3Kytg&#10;4PtntWXBALaOKWWzv3jZvkKIWA+uK3r4mtF80m2/z9DkWEoSVkj2Q/EWwM6o/hbVYm/hImPBrVt/&#10;iUI2t1ku9RVd4xubPH1NfP8AqUtubm1zbT9M58ojH1qm6rJYIGj3D+HHeujDZtUgru+pjVyylLoj&#10;6xf4o+FjpFqIfiAwn2YeNoc7TXPz/EhX35+Kyx88BLX+uK+ZZIdKWCPy9MmSTZyx5FMhMmI12ru5&#10;4K9a7IZmoy5mnf1OL+yKKvaK+4+il8fakupCaD9omRSOkb22QfbBHeuo0b4qaqZb5b7UtElBf924&#10;h2fnj1r5QOGuYoxaxgsDyPap4jcK+11KjPymvRXEtVRaS0OarktF6uKbPt/T/iN4euNRtYrnQ4Yl&#10;Lf69AsgU9jtPP6V2MOt+HpbW9lh1zwleRxWUkkxWFQ8QUZxt6kmvgWyvIYda06ZY5POjBC5OQQet&#10;adzr0lu0FzHe3VnLu2i4Vsht3BBToR9a6MLxD7XSSaOCpkVNbaHsnhf4i6u37TfxHubf4b2CWdzq&#10;iwS2gCoyhDtEmfU9TVrxHeatJ8e/H13b+Lr23MsMJkRDgFewrhfAKaPeN8U0/sywN83kzfajME3D&#10;qSBxXaSeGviDqOts9oPCNvZswVr64vU5A4Pygk8V9rhMXUdFdTysTh4QqX8kRa14iM3gDTNNtfDS&#10;tNuBuLyVtxTH165rntLLnWXuGdjLFDgehyO4rq38DssmrQx/tR+C3u4VBlhG0Lk9Buzmubk0/XtP&#10;u51uYtHXI4kiuFcMB34NRKbk3ciNuh6Ho3iW2stIgtJfBFxJDcJJ5kyybfIPbnvmuVuNY1qXxRcB&#10;tR1pIN7i2xI2EU/zqro13HNrkNrPofnQTk+T25HXJrrtcj1GLR/Aij4P2cUTJILefzhuOPVetVGp&#10;JRdiXGLkVfDU/l32uxf2gyk20hBkfLHPXBNcV/afj+y+IMlxaeINTRPtMywxyoQGBPPWuo0LSr26&#10;8Q63K04t2gt2kR/MHzFeTxXGa94gvr26WP8As+5ufImliQw2xUjacHOBWLvuDSNOzuvHc+t6q9zr&#10;O6KRj8jXGVjz14zirxuvBtncyK2kvqF2eZPKG1Iyfcda5rSdF8YN4N0u4GgapDHcTSeQDKd0o75G&#10;ePxq/c2n2HwrYm40SeGRJjvYLvMhP97HT8a05ZLfQWjNOS5tbi3uTb6RNAXj7PggGsXVIGh0DQ0a&#10;SYeY7FGJ64680sVzbPpN/Is8YwAQOB+VU9bvTc+DNKVXUeUhAXuM023YcVqUIi8sWPJ3KcAHqBiq&#10;9/ptjcaXfqYFEip1FM8NSyxa3qcEjNJDJHlCRypro5VUT3WAQsgOTjrXgZhRu+Y9XDTtoePumpWd&#10;zcKLuYorfIfSui0jxLdpIiSXTkqOATgitq/s1c2u6NGDE5rh9R0eZr24NpIC4684z/8AqrzqGKq0&#10;Hud7pwqbnrcXjO9/syKJpQu2PCsnDgH3HWsiTW4C2o7Lu7Qy/fYzE5rxqW18UxTTB3uCoT5QFrNF&#10;zqwuGWSy1gMW+XbGx/lXo/2vZ2kiFgI7o9x/ta2+y6ar6pKyQq2wvISFz7Hikh8RaRb+eRrVtvLd&#10;QRkCvIILHxNdvCq6d4xKHoFtZBn9K6Ox8E+NrpgIfhz4sPpJJGwB/OuhZhKduWJm8LGO7Ozu/Fmn&#10;Jbefb+IXWdImGUjySD1H415D41nj1H4ayudMMLDzD5JbJGe+feva9G+EPxGn0vW5JfEnh2zZIgbe&#10;B3DPN68dsV47440y60zXdW0p7gvcW7gXLY+UE+hrop1puzlGyZi/Z6pO7R4X4LFyPFHjNd2DDKAj&#10;Y6eteyaZJdvb3avNIVDfIf51w/hyxjh8R+NLljDsZ0IXcMn14rvbSVTLOyQbYxjaP516OKqpxuux&#10;5tKFps2I/JW3Qtkk55ParFqIme8V7eMgpxWfM7vp6bCNvc0Qk/ZJmafBELHr6V8/dt79T07aGJfZ&#10;g8SXapJx5nBHpVaUxy2UhWTa3qo61BJOZtD8WXixuUtbkI/+zuOBmqUDXS2VrLvjID5257GvrsNF&#10;xgrni15RcjtfDY1KC2v7uPVoDLBdxmFZEyHHcHNe6Iukav4RjSTwxZBbi3TzFRArI47gjpzXjHh9&#10;reW4gAmCqxHy+pr1yxnFlNpG6B1je6QBiuF6+vSny+9oTdNanI6hY/YfEV3aszEKMAk8qKrBlKjD&#10;jFdH41eCT4gvPHLEwlso847YFczEFMMPJr6fBtumrnk11abH/wAS+5pwOJ1waeAoYAr2oIX2rrMQ&#10;7Him87ixJPFSgZxmgqdjdKAETBiOfXvTyRzxjikIAGDjpUZI+bEZ/OkA/H7wU8Dr81RAsYskc56U&#10;pPzLk9famBJj5D8tPCHY53DOBiq5flh8vSkV5OR57dODQBaxhUBfJ5qu/wB6TkHnimFm3LnPfnNN&#10;z+9GV5z60DH5YAcU35ip4FP+UliSelHGw4kFAiPB3NTsfuxls0715pdp2uSaAGAjPGcZpe7GkOQ+&#10;M9qUA7Tk0AN7ZpoUFgM04D944JFOzgdMUxC4Hln5O45pp6/dqQFdo+SmsCSvAxmgBgHy9OlIQM9D&#10;ipSOFHOcU04z0oGMKkhSFHWnYIYmnjhTlvpxSH3NIQijMbnjg9KT+9waCD5icHGKdz1IpgGR8vIo&#10;OctzTfkDP8x60o91oAQcs3P40pBEYwaAMsBsHPvTgB5iZ4AoAbjjjuKQ/eIzTx/rXye9JhcjI60A&#10;MAPHtRg7zg1IPvfd6UwlQ56c0ASg4AG6jcuOhzmqjuRkheTSCQ5I4HvQDLTE71+btS8GMZbGaqbm&#10;81RvPNTjO2gYYU5AJ60cdQx3d6aQxkj7AdTThjLHHekAhJPmcDoKAD5XJI5pRt3E7jmlO04O00xD&#10;cjIpcnzQd1NOD1FKuM5PTFIYHmRTkUp+63zUwj5l5pc8HigBDyyfN36Uvzea2UxgcUYXzUIp4B2j&#10;Ld6AEx9457U35z0UVKeAo61F0fPIOaAF7cJz3p3G37wqMFvtL55p7bSScEHHAoAQA8jd2oz8sXA4&#10;zSZOw/IMk0rEApzzimIRivHyfjSAoZJPmGcU07skeWaDjb0oAcMYcjGM880gxkgjGelNI/dNwScj&#10;ikzyvzDpQA/+Ec0ZOxsgU0kYIxTTnAG3vTuA/qPvUxg3kycDANGV+UZNO4KqNp5NK4WDnamAM4p4&#10;/i/CkJAV/lI+XpipIgptuHH40XAib73SmfwH5uaewzKehpuP3mfLxx1zTuADO4c5FOzkZ3YoA5bn&#10;txRz5YG7qTRcCU7Sh69KM/IfnFPwdlMdeRwT7VBQzcd33e1KP9Vnvmnoi73+Ujgc09gv90UAVSpO&#10;7IoC/MucVOuzyZgEPtSCN9rMC340AKm3HQAY6ingpvGGIGOtJghB8tL3HC0wEIXGM0nOaQqdkhDC&#10;lQdOaAAdAc9ae31pD1T69KkwNxJXtQBDlt8a7BzUhLbh85I7UEcn5fpR3GDSGG4hx8tCuPNX5Gya&#10;kIG0/u8+go2/KPkHFAhGxtQlF5NVmGJ37E1NJnyUUuetQNjcSME4oAUMcx42ketLuG4jdyTUHO0c&#10;kdaaQ2/PnAHFAiyWwelRNIuD1IzwKYS/luCx+tQYJZTk9euKBk4cbkxI3Q0wEl3yGIz1pMMCSEXp&#10;wKeA+0HHbmgCZceSMkdePanjOwHPWokwY/8AWDrU67c4yelCAZ82e9ISRIPlNS4ODzxUOHyeh56U&#10;wFBIyfLHTvRkkMd1PwfpxyKQqCh+bnFAhnPl5x3pR/qxkkU4D5elId+7lRj6UAPVvkzSEgk+/Smc&#10;lAADwelOVOBluKAF6gccc0L9zp3oYjaABnikUjdjceKAHnGCGYY9fSjsAOnamuQYSCTinIAUjxIO&#10;BQA7b+7yT6801dqxtlz161NkeXINoPSoyVyAVUcUDGZz0BxmnkZRsnqKiYMok27DzURmxsZQDg88&#10;UCuSgDI5PI5owex4HSqT3mXIFgoOfWjzZjMAFA+TtQBayPmyRUgx5bHK1mguyr+8wd/JqYsw8xVj&#10;LZUc5oAlZiWbngmoywD4IGAKhXcRJ14Iqx5QySwYgqOc0AiEMpBx0zT13EnINSeWoA29jT8fMMsM&#10;0AIA3y9qmwcDnimLjzJM57VKCN69BSAADiTKKRipEGI1Py4z0pm75hx2NIrDYxyTg0APJ+d+etNP&#10;MQ5phPQgYPpT8jHb3FAEWDnmkwu4VJ/e4pON/WgBoznheKORxt4IqRQdjZU9elKQP7vPpTAiG0AZ&#10;NIPvcZ68U5sFfu0ny5PSgB4zxzT/APgJqMYyxx2p4IDn6UAKANhJBHNRucISEB4NKXfZINo5puB+&#10;7/ede1AEKlzH93BzUqKxjJKtw1IQ3moOAB7VZH+pIDDpzQBGwiFvJ83J7VWYPtUBgRU5CYkGOM0z&#10;blMgjgUAMAG7OzPFTooJHyEc0wFAvQ5zU6lc856c0AKxXygu1fbiosvwM/SpD0OF6HikIbcOeaAE&#10;BbzU/eNjntUqsQME96j+fCkL07U5c5YlaAJDktygp6H5xg9uKj48wcjp0qRceZHhu/NIBbtBJod1&#10;H5anfp0qkH3FfJmqW7TeFPGuntbtugvroqpH3SpNfXqBCoBH8YxXzn42tm0/9o7xGBaDyb3Ry6Ed&#10;CWGD+teVmNNyirPVHq5bV5ZWfU+ZoDm1JEYz57L+XFWyx2D3FVpkMOv6jAWcEanKcY9TVuIRkPuY&#10;Z7V7mGnzU4+h5WMhyVJL5gCNooBAKZB9qaQRIgCNyTinKH2yZjHHQ10WOUmLs2Mr9OaCAT9abjgj&#10;bTgMqDnGKQEZByny8Z5pGyJFGwYxUygFnGO1MdSJBnFMAyPlG8Uoxv5Haou7/L6VIpPmsdgxtoAS&#10;SUFY1GM5p8QJb7ucmoiELltoFPDOGBBHXmgCWVDHexndnOKR25fDA5TrUTO7M+6ROnTNJkGPhh04&#10;osBFlgxPOd3NXYJbUXCiSE7Sh5qrh9y4cU/Yu8ZAPNDATKG6mCqdu84qUCHYf3+DipI1iWFiwHK8&#10;1Vbb5jgPkbuKAH5jwmVJ55prbd2VhIBHrSZGOlOydnsDQAAYK570kqgsu0L0p0nMS4B6CoSwDDOa&#10;BCoB5bfIRk881KuQz/JjjrTcr5YwOvajdEAv7w5xyKYE4Z/IOccfpTNytKnHOaEKFThu/SrEYsgt&#10;0JCQxHymkKxXZm818gYxRC7DzSMg7uMUEQ+ds8/dz1oCkXOflwGHHrTGbcds89rGfNV3A+4TzUE9&#10;q0N1AJbbAcjBzUDXDreNNGSrqq8A8flUV1d3NxNAZLtiFXoBS1AfeQxxmErOGDJnIqraxo18FYJh&#10;m71GzSny1ZiyjpmkyA7YR844INAGjdq8Vygh1CMOE5A9KphrnMPmljuByaau7y1JR938RJqZZMW8&#10;y/Zwwb17UwIxjIGzIyaY331+UVKAME4GDTJMBSTSEJtwCd/HbipPLVrQEAEk9KIJYWhmQRg5/Sug&#10;srO3GlXLvPwBwTQM5aZI/s6EgkZwc9qyrhbfagDAnHHtXTXqweZchSnJ7VzcsLC6uZAh57E0WAxm&#10;TIYMSSWNTW4XyZkZ+N3BIqd0IRmxxmoBjcvy4yaaKRHJAyzNiOMgtkNWLewTC5Rv7O3Fzjeq4Bro&#10;izbm3MO2BU3mxGPy2giYeSccdKQjnLK9kttasIbqMvAbhAc87Qfeu58QaZbf2PbXlpJYuq2yMNkg&#10;+cEelebX6ss98GgkPz5UEdR9ais7i+jMSreXzRkEoGY4GO2KYXsapY7UdrV1bBBG2oiBgYjIre0z&#10;U/D8sDx30EcJVsFtuea3I7LQZpbt/tlv5As25U8txxSvYLHFQSyxurLKDg8U6WaR55S0S/NgVCUk&#10;jmvovLkZPtTeW5GDjNAIKIcHIcDmqEQPZuLqUmALG/JbNVJYdrDBz7+ta8zTN9mQudgH3QetQMq+&#10;YPlHB6UAzKMbhFAPOaU5NrdjaMgCtBkVpxmJgAaa8EPnZVuCvPNAjGVlLp8xBAORipQDtkzHnJqW&#10;SErcbgM5PTHWgBxIMwOOKQDCjCFOOtRYUSj5zzV0hjGME9OlREKZunPY0AV8YJ+U/WmfxqN6ng9K&#10;nkWX90AOtRhVUsSG5PWlYBAPlb5aXjzgACBjipSvyMRGPpmlABVjkcCmBE65RsID04qygJgUEjIH&#10;T0ppWLyh97rSq0a3sasGOR0FACjOSPfrSf8ALQcY5pzFvtUmIlUY9aaMF8KNxLDtTAsNPM1g42Kd&#10;q/jVdTK65NuOvTNTxwXL6idqMBtGQvOa2rbSNSeWEDTpyzHjHU/hQIxXjPlxboDjIwAalWGb7Swi&#10;tCSQOa6m50fXba0hlm8LSC3LqDM7cjPt7Vppc+B7GO0SXVpruVog7rGmMHsM/wD16m43oZOmaTLc&#10;3USiyuWlxyApxXYpYeH7Kxnkv7ghIVDMidSR2rnL7xlqf2NoNJ8CaXYpjaZiN0jD1PYfrXLjU9bk&#10;vJvtmsm4Rx/EBjJ/AUbisdnceLLV3vo4tISG2SBliUdQPU15qWzc37m4BRrhm3MMk5PvTblYP7Vd&#10;BMQpbOB0pywMSFaVtm3jAp2KQqAM0p8r5cjHvWhbwYlhJiIz3qtAriP/AFWcS+nWt+FT+63hsDG3&#10;jpQwHQrL9sUbSF4xzW6kSmGMeUxwOADVaJAs8wZGwUG0gZxWhZmUSL+6yBNwT6UMTJY0mexvAtq3&#10;C/3sGo5bSyNjYt/ac5bzMujkkjHvWjqKOstjJAZcmMZVATn8qyGefY4ezkXPcjrQDNEQ2EmmBg0Z&#10;2r0rL24vHCwAAnjmnIziMgSMAe1KM7+5oGOO7ef3YwO9RAEk/ITzU/G7BcDirNjF5t3IgmAPmgA/&#10;WkIoY/egrkEdhS5kBY5JIFaGrWF9aapGCbZg6AhkcH+VUBnZgoaaAckpMZJgP40sbzh+dxGTilQw&#10;hsOvBPFTMYVlIMZ5UdKAI2AMindQMAqCee3FAzlx70oxvNKwiT5toIHHvUef3i8d6mGWiA9KZIjC&#10;WMH0pjELEqNpHAp0OBcEsO4oVYwxDbsEU9Am6UbieKLgSTOhmGAOnFQkjyUByTu4pAq+ZJyfvd6d&#10;/EDgUhCjJx8vapAI9jZkwewpFI2SZHNI69Ouc0wEXHmcgYpWK+fwoxStsITC4p2zBHOTigBUCk9T&#10;UTuftO0ocbutPUSBpMxkLSYT7UuRj5eDikAMoJXAPMRBqW3kvodOSGK9vQnmElZJCw59M9KRc8gE&#10;mnurmDcsLEg9PWgC07qYIw5GWFVGBLMNw6cVK0tu1lCotmDD72e1OVCIZG2Z4oAor5+JtqAgHnNN&#10;HnFTlOh61YdVZVwxHzdPWjcqlVYZ5xTAapVoxucfSrASAp9xc5qIpHubC4+lTIG2+ppAOaC08oN5&#10;gyR0qq3lKsX7w8k1NIx+yXarb5fHHNU4xME/eNk56elCYEuRlfmqXgnlOOKaVxAPemBmDNh+3FAE&#10;kjMFjZAwx7Vq6UWeS+LRY/dEj8Kz1EzWbbY1IwSRVmy1HSYdL1ncgaQWki4zgocUhoxZo4L7xWYl&#10;zn+2Y1Yj64r6gW3S28O21qiKFi8LAEf8Br56+Gdi91481+SRSRFepKxx6tkV9G3zKW15sEH+zsDP&#10;pivEx9a8uVdD3crp2u2jwC0bzF8YxFUKw6pJknrya5jVotqxSqmPLu1YN6EdK6jT45G1v4yqluxZ&#10;bvcF7+pqvLFHP4augYs5OGFdmDd1YwzKnZ37n218INe0vxT+yclnebZbqwt1trtCfnQgfJIp9xVL&#10;V7LUtL8QxW89xLLbSyH7Ldjo4/ut6MK+Z/gn4mj8O/tLwW11fNHpup3EdtcP2VifkJ+h4P1r9BNX&#10;s9LudJuIJ7GCW3urVXTGDjP3WU9iOvFW6aVzzos8TiWM227zsnFAAKv8nQ8c1a1TS9R07UZ43uGl&#10;gJ/c3A/jXsCOxFUN3y/65chRu96yaNBrkbh8px3phC7j+8XpUh2kONuBxUbIvmD73SkAuUwhDnnO&#10;aTJ3fd4owOeOlGGz900APGcipVONw45NV84V8vx3FAYfORk0AW1bk/Wp0kbBDcDtWfG2RISrdelT&#10;AnI54p3A01kJIHy4A4NTBuPvDnpWUrjcVwT61ZjLYHzHg9aoC4dxkP7sYxUiriEfKOtRr1Ub+lSn&#10;BXp0xkUMBcHbyvA96Ufd6UHaYm4H0pDggcdqQDw4Cn5R0pm6Q7fnBwKaR905GPSghvlPPFAyQbiu&#10;M0vYcVEuOf3wGTxUo5xzTAXJ4pmGJxzTvm+Y7OM+tGVDOcenSkBIqEgHeOOgpjL87HPem7/SQ0o3&#10;GQfvCTjoaYhpxx8vH1pM/K2TTiBuOaMEzKN31oGNByEOD1qToAMDI700qojl9iKFPX5jQIcw/dsd&#10;gxiqzH5D8vGfWpCecZNM43HgdaBkf/PPjsacAdw5HWn4yOoAB6U/jYcNj0oAar4HK45qZSpjz+tV&#10;2UEnINSJkLjbxQArZ3p8p60vGTwaYd28cYFPO3aPn5piHcbDhB7UzI2r8n60w96UD92vzDpzRcBC&#10;eT8opdwwcOPzpCmWPaomUgN1pXGS7hgD1qZdnlNj1qkM8DzDwasqV28senPvQBIfurxxTMts6dqb&#10;k+YB2zS5HnMdmOKYDv4GxHnmjgR9uf0o3fu1pp6k7vrQA5c56Gnbfl+4ORxmhc7evegtg9SfTigB&#10;Ao2LkgHFMfG0dKazHzF+YjmmP/FxQBBLg7Qc00D95Dhmxg07jIzgetOVRu70AKobcpxxnpmpsHCj&#10;b1pFHyNz3qZ8eWuNoFAEBX5lHfHFMIP96pDnDdTTTy5+XnFAEDD5gdvbpUigiJRtPBPejAB5zT+x&#10;4oAem4Pg4+tSZ+cjNQk/KfXPSlB4PrQBY3DDfL2phIMC896jBOW5pcrg8GgBpJ2/cJ9KcM5GVHtz&#10;SnaYj0P9Kbz2JxQAMefu8U0dNwNIwYk46AjinjO0DZxigB6g5+7wRT2ChHII6U1SfKOOBULFsOAz&#10;HPagCTzUEJUKcnrSFl2KNtQgHumBT9pz0FADi3yn5hkdRTgeF+lQBGM5G3AyOalICy4DA4XigCUE&#10;HBp3PHyk1CT+7+7UiyKIuEzgc+9ADsewqIqN7Yc1KrgxOfKxyabzz+7JpAM/hyBTcIT91s46+lTY&#10;XDfKKaDgt0OOtMBgBGcKKft5AyOabuzIcZ+lO5OzFAEZUFDiLv2pgBEi8fjmpzu3DBI9qjOMjOc4&#10;5NADh93oeT605s+SCrZJFRtt2DEijmnxgnjfQgGAPgbio5p470/by2T0NKR1ODgDtQAwYyecml5w&#10;eKbxhjtpw+6TTAXIwPlo48vpUZdvNThfu0fOWfkYIpAL36U8HCOAByaiAIUjdmlOMEbTkigBWY+Y&#10;nXpzTiy5TnrUJ+43HOKiVbgljzwaALZzuAxQDycVEPMBALn3pQTvHNMZL827pUZVDg4OaeCnkyfM&#10;OtISML83NIACnAFA2/MdnUUZ+QnFBxgfyoAeufJbEeeaUZxkx1Hzs++evNG5goBY0APw2clT1qQY&#10;2nB4xVfeMj94OKBIgmQedjIoAsZG8dMVIC2UwxqruBJBYcGpASIwd/4UwLvmHyo1YkYHGDSxSbXY&#10;eQCCazy2ZI+uc1aRmLE4XpQgEv7Xw5eW8iXfg/S5gwwQyDivPNW+GPwxur5ZY7ee2LHLLGeK9BJz&#10;u+XrUqySiFRuGAaVhSgpbo8QuPhF4QZ28jxBzjpJWDL8Hbf7Yxj03TXw2c+YMH8zX0S0jGRv3Z+o&#10;NMEz5Yb58eu405JMx+r0+x4Cnwy1iGykEOl6OpHpjJ/WuY1fSPiJpMBI+Fl7Ki5/eQoWyPwr6m84&#10;71y84AHHzGrEd1KYXDtbso7Oucj8aylDszGtgKVTofAereIfF3m3C/8ACIa/bkZHzW78VxF1feLp&#10;1lzrXiwrydkUD/0r9JbqLw7JBL5/gPw1MD/egXP51mx23hKK72xfDrwzHuXgeQppWscqymN9z4w+&#10;F+l6gNR8X6jeeHtaj3aPKLd5ywLgD5sg/wBa8H1KQz/ELx1IxBzr8559AxxX6GeM5NOt7DxFOLGy&#10;hjt/B147lFAH3OOBX5yK27UZmycvq0xPvk1phvifyO6OHjSikjTgG5ISI2JLdPTFdX8P03/tQ6Q5&#10;Zv8AR9NuH/JT/jXLRtIkMpVFyEOT6Cul8HRapD4hGqx2rCB5JI/NPAHYiuiunyv0NaLXOrn0p4FM&#10;lz4gWZoQN2vSqM9cKxr6MCD7PCPLO37Pya8A+G4iPiKJMKB9pZwB7nNfQZYhbxRgZUV81ilZHr09&#10;WczMvl6vICzbZHwPatu1t7YaRMSIyWGaoXse6I/MvXNT2s3l6PGrJls8E15EmdSJvJ+RmEXGfSnB&#10;mFuOB145qy91H/Y8xMSZ2gbPSqCKWSQq7YHJBqEx2LW5fJ6HO3mkiKGRiHOcnPtVUsNlxz1Iz7VI&#10;hACsIxkrzTYI3ILmVbRo3sQysDg56VVnhjMJkjjIYA7lzVeKSXypRjj3FWI5JPMhxbk8HPPFZNFn&#10;mPjuNJ/BGl28mkfaYknZijDkHtg9q+fdc0S61LUfBUEUEUQiWRZgeSB249q+wtS08y6NqjOkSs0Z&#10;Kx4zv/wrxjSNI1CP4w+O5min2CVQu4EAZ9q6cPNx2ZyYiPMrHluieAJoPEUMt3Jd3FqtrIf3aFeS&#10;OD/wHrSeHdP+w/FTxo1xPNc2xvM21w8W0tg/dKnptr6ptkkSxjBuoiY1yAErDutLtbvWbx7jTIUD&#10;KQzImPxxXTPGzaab0MKOEipps8xtr+E+KGlM0AUXiBvmHAzXuUa27eHrGVJ48CzU4B68V5Ve+EtP&#10;gbV50u52BJKOG6+mRWno897FoFvHLqcoCEquT2ryK2h9HSeisWriO5l8egpMFwxyc9a347h0soEm&#10;0uJmjzjkEGuO1OW5j1rTJUmAVlIZg3Jz7U6O5njt4Ge3vGDHKtgmvz/OMLKVVtPR/L1PrMvqR9mk&#10;9zvkk0yTTgzeHUUluACOKkVGMBEd1rcabgMpcMFH5cV51dayqxwmIXSOBjG3j3H41YXxROPDzQHQ&#10;LgJt4AHOfrXif2firXi5b93p+J3N02tUvuPWYvDetXdpBI0zyosWY2kvNzAewJJqgmmWUWq3Mcui&#10;XsrIxLB2wWx71x+l69dNY6bJY2mqLMl8vnK0xHlc9cd817ZcWPjfVPDWn3Vt4K0TLaST5ouVDPgc&#10;/L1rgrYPG81rOXe3T1EqtJKzskcgLjQtsSJ8ILdArY3GYHdit21u9LFnCn/Ct7IEt1LDiuRi0v4h&#10;qC0nwruHja5cLIsvBx1rV+yeIo7KB5/Dd+uI+FRSTj3xXJjMBUiryTt3u/8AMulXp9Gjt7NvA8t+&#10;hvLCSPYR8g6N+VP1zUdB+xWltYWMSRDG4bckfjXnDvqhhBS11AnshiI/pU9smvSbt2i3ajYSS0Zx&#10;x715rweiu9F5mzkrp3NRp0M8pDcbR29KaJshna2j6HaM1iicteXcQt7oFXIIMZGKuWUN1cXNzGkQ&#10;YpExILYwBVvD8q1NVNM9L8M654Nfwte2Ws3UI2S/6tounphsVrX+r/DW20C+Nl4TsrpnTAjKgZPb&#10;mvFoIbyf7etvpc8nkzkPtTJHPepWttS/tW1H9naiWCH/AJZkCumLhCm6dl1eu6/rock8PzT5uZ+l&#10;3Y7WXXdLPhBIm+HFqHlLGRlYcelMg1Hw+PCumStoZMvkSiSL1P8ADzXGzMxt4kFtdA+Yd+UPJHvT&#10;7eSNFui9nuxCcA9q4vqsbfPudGyOVvdVsLb40/AO+vPDR8r+1roTpngE/cFdn4l1830nheO10SK1&#10;eCTe4QfKo/h9jmvLfGRWWx0CTyEzHrKsMeua7TR9I8Rai8SwW0cCCwUtLIewHPFfTyhH6tSdrbp3&#10;12d/1Hh2ue7ex6Ro3j2GGx0m21PwLbTqkIVrtFGVI6fKf6V3tn4w+GcljcszxRKyZY7Mn8K+atTs&#10;7y21R7UyPdsXIVkT72Ov5VTjs9VFzbLFoOq5dSQjRnBA68+1Xha0YatJ6abdAr4GnU1Tab82e66n&#10;4t8Bvr8gXwNFcIHwsrooz+FVjN8O9Qkh3+H47Yl1VmQDAz06V4wi4lkcWJyPuqe5HWrNvc6il/Yv&#10;Bps6tIG3pjIAFcVb35NpJLrsdFPDqEVq/vZ9EWvgjwR9tika+tGzCCpNxxz0I5ri/FafD/Tb57K3&#10;sYrrUHjPnzRSfLGP4RxxmvNLjWNae0t4E0zxQNgYIfnAGetY7NMsVnIyXwM0rbGlBBYjrkmt6tKn&#10;KFlBpvre5lRpVee8ql0ulrGnM6/Z5h5PWTcPm6kdK9i+Gtv4U1DQvHtxNZQrfppMiz27vyoA+Up6&#10;g98V4G3nyeahkVSh6h81bs7vV7S4Mtt4nmhuUtnSOeI9FYYYMO+R61WFpU4zi56pPY1xUZVIOMXZ&#10;9zq/DksMf7TbFpY1EP8AaSYUgLyCBz0ryjWLV/8AhINeT7xPiC4YNnsWPet61F8urRv9tuSnnOY9&#10;ykOHb7xJ6nJqxcWpzscHcGzg9efevSliFCK5VZXZFONpau+xnaXpsI026kmW2wsY6EAk1a0u11C6&#10;+J2lWenaPZT3RuAvzEYUE/e+g6ms24+1Q3aLscpLxkPTNCbUE+Kci2Guyw6gLhGilD9u/NXhvfqK&#10;Undb/idGImlBpH13ffDHwBbfBDSbnU/F6LMbZTeXZn2LJI3QIp4AU+lfL+qx6pZfHLUbG58U6Zqd&#10;pp4zYXUagfu3GQpI7gcVr+K9f8f32u6Xaan4nuryx0+3VYoIZdqlj94kjqfrXIkJ9v8A3drOFbsz&#10;liv416uY4mlODjG2x4mV4evCbdSXNq+ltL6G/oWrLZ/Gnw9qIV0SPUwHIH3Q3HI9PWvXviTcPcT/&#10;AAOmj8sw3UjPIycrjtz05rwmKKOTVYY/7Xt7clSvmsAQM+1dC+ralafDuPQdzX8Iu90Fy3LQZPOD&#10;6V4iqr2Tp91ov1Pdq4ZSqRn1Rm6rZ/ZP2gNF1FLsPB/ZhXCDAIIwc4613/w2utdsviX4hS3+C1lq&#10;0GsEtaFguIwvMmWPTiuNvxLJ8PbtRdF5fs6lcjketd/8N9f0jTfAVlA1+TcSSMMyJxD6gN/tVvlW&#10;NkpQcpWUXb5Izx9HmhJKN3YpeLdP8dL4p+LLW37O+pWa6sVNnLBfYW38v/WE7fzFeHXrawR4fSf4&#10;j+Ip1i1RRHHLO7Luz82c9cV9d6rq13eW93jxDYxxGwdEiWQMRuGCwNfOesaBqdroUgi0/ULtY9Ua&#10;QyGMjqc4rqxmc0p1VTVRPy/4fQ58DhW9Zxs0bmj3/iS3+KEEll4akvGXS1McLPhcY+bParHibXP7&#10;W1DwIH8IR2dxbXzMwL7tpB5GPesP+0/EMFnp89v8NZreT7EEMhbJxjnjtWx4Q8P63qvis3TabZqs&#10;cpJ8+cJktnPU814McKpTUlFc2ys73drbJ2/A9iLjD35aW6kp8XfE1fEkMelv4et4EsxtWTTlZcoO&#10;fmPrVuD4v/Fi30DWY7v4W+EPMLAQTfZggXaeTjP8Vet32g6VD8KbqO48U+G7cRToZBA6O7HPGMHN&#10;c7rXh7wPeeBNTF54kgS3WwVXYxhHYkfKV78e1fc5fUq4aC5nrY8HErD4qW19TzRvjZ8WpvD/AIjj&#10;tPBXhCGWRQkd0YxmEfxYHP3q8/sNXvJ/E3j3+27O0Y6nOjOTAFCOOjAds16VpnwqtpNOsnt/ibb3&#10;UMN0zosTjdMM5BODxt/WuZ8T+F/FFv4muUvtYhlQ3MS2t0sW0SLnG0j1XofWssXi6lTR7d7HfgsL&#10;haMnyaN2vqco8clv4+tVaaXa0yLGVPDBjgdK9C1GXXdK1Tw9bW1s48+zWSZza+YMHnHQ9a5vW7J7&#10;XUPBULzb5IdQtNsjfxgkete+a9qF9pmj6bcf8IdZzCfR7c27PGD8wHevnMXG657X5Vqvy/M9VT5e&#10;VLrtrYyvCUen3+hePJJfAmnoy6cXmEkAVmKjOcHkCvKdXvtGuLrwTJbeE7aAPq06TqAMDyzjrXp/&#10;gXWNSvfFv7UFxeWVpDM/hnASNcKoCHGBXg1s7DwrqgcMVHiK62+vLmueGXwhCNRXu3bfuv0Ip1aj&#10;qzjLayPV5tDn1L4Y311pmuaT58RiX7OwB3A8E57betZGo+Bdag8K6zOfH9o/kW0biSKL5Zc/eA/3&#10;a5rSNTubSx8VwWz38M4sjtxIcOCO1WfBHi3xJH8QrXS9YmmfTbyaaOMyZJhds4yT1Br18HQpuDS+&#10;Lz/M4sTGprpdE+kQQ22o28//AAkU7ql1GUkU4DEdQQOte8R6uIrFtTt9IieWewRZHUcxgDnA968v&#10;1jRvsWlRH+z52thcu8TryDuOQKu+HNe0uCNvMaZsW7qbeSM88e9fMZ5gqlOopxTdjkpNVItM9Bt9&#10;fs59FvrZfDELeZOGIlfkODnIJ96bqNtquo6h4efURYERAfZtrDCAdq8iur25l1DXJo9DeFPtRMUU&#10;Z+6M9yK6bRL/AFNtc8EF7C5a1ExE+ZDlT24r0cDj2oxhOOu3Q4q+E15kdBcXVrF4s1G0ks7oKsKg&#10;gk4cY7V2Wh2om8P3I09rGPKEtHJGG/nXL+JbaW8ktprOwVLq3jVtwGRMg7fUCus8BsjHULkJPkWh&#10;EsJBU7lHTHGM17EsNCrbmWp5s3KCdjJaK8tB4gF58JNIvkvJxtZ9q8L1x6VzWoaStx4o8Nx6P8Mz&#10;GLlXJiMvCFRz1r1PU7mLUtM8NiPw1PFcHUJFFrnmPBxkketSzW9jb3Hhhl8QCO7ggYNtHB3DkZrh&#10;eHhBPS4RqSdujfQ8TuPD+sRzzrPod0hVjnbHuHHuKwNQ0iQxRSRa4VkUkbXTaD7V7Vf6vq8Gp+Ut&#10;vYoPMDFmG/cP/r0+9l0u/wBAsnf4L2Nyj481I5thUjuCMda1q4WnOKtoxKU4ng40rWLaDRJ7jRoh&#10;DPnZIsgbOPp0qaW1nkVils6jAxuHWvY9dstGk074VR2ei3Foghk8+BmZgCOnJqpb6JBKlzI/jaNG&#10;QYEQi61KwMI9bkSqSetjxlrK+TVrJWhmIONpVc4+pp2owWataieMSLvCiP1J/wAK9ek0bVgvlxT2&#10;8ZkzhpByQPr0zXjvidbmH4o+FITbnzLd381c8PWccE4u6+Ezc76dTv8A4X2Hhmb4x+KI9Q03VGtb&#10;S2jE32eVg2ZPu/d5IFfTuoeDvBsmk6HpUDeMLOS6t5Ht76C8lI6ZwQDj9BXxr4G1G/tvir8VpbXx&#10;gLG6uLGM2peMOrlByCDx9K9hb4h/ESTwJ4bsLXQF/tXdcK13Gm5gg+8Qoztz2r9LympF0UfJZlSn&#10;7S6PatL+H/gGy8MhdR8U3d3IFPmyyX+1nz0PUHise98BfD1p3e3+MElvHkl47jUVkU56YzyMfWvD&#10;ra48ZS6OLm4+FXj+6SR5MSy3Ei7iD83B6DNQeXYLHBcXHg7xKgklI8prt8A+nXBrvm6ctjz406i3&#10;ke/6JpvwptbzRrSX44abdS2d1mdY0BDlj8uWXOAK9G1aH4eLp1rdajqFq6Q22EkDttwegULwePSv&#10;mHRb7S7EzyR/DadfPtyGH3zjHc1DqOpeLZNG0dbbVz9ihvma3t5OdpJ5yT1/pU+2pwtFJNilhpyd&#10;+Zn03oWm/Dm4tNWuNNtS0csZE6mRgwHbg8iuFvPAutp4o1u/0j42afHDc3hLwSWKnKg8gEHr+FeX&#10;6B4t1/SvHU91cWwlt2sNrwxjbt49B1zW+PihqPnzSJ8G9SMBuCUQuQBn3x3p/uX1SJVKrFvVteZ7&#10;bpS2ttoC2svglZ0WHdJP/fcc8L259K828f6X4tuLXSLzQfBtqx1CORNStZD91UHylewJ71zx+Kd2&#10;JFI+ATof9q5BBFZ+pfFHXJLWNLX4X2VqRIpDGbP1HBxzWlWrSqJK60ClSnCXNY51be7tdO8NWWq/&#10;s1+IbUTpN5V9EWcF1HRgPWuL1R7iPQrMDwBqkSvPJmZwQHAPoa9Bv/ih42lsbmOD4X+EYy0Sqkkz&#10;BvL7EgE964y813Vb2K4TUvE+kOmwkRJGqjJ7CvNryVNPU7qUZSexS8JR29xqPiSe58YWNlDa7QkR&#10;ILTs3QD2rs7jyXhuVxp6TRDLRrKCSD0OK8rtrCBvFZmg0O/kl8iQBUc42nvgenWn6F4P1WHxnY30&#10;XxU8STH+1i7pM7YAY5KnJ5x0rxalR1NDvhDl1OvmYNqCq1vISEOB0qCKG0+eRryGNwx6tjNdnf6N&#10;ezaorw3EcC+SgGBnnuagTw9oscxa9sL65YjhzMQM/QYrmnhXJ7HRGskjjboWpgdjDEzg5B/vVpaf&#10;qiwWlu0Xh/R9wxl5LdSf1rpf7A04yh4w6Ju4VnzV+LQNNVJTLqkKqI+Ao+9ULAvqaLEKxBZePNcj&#10;tLqGDwV4auJWUCOT7MFEfrnFWU8R/E+8k2J4ltbXccEW9uBgd8GpYdM0CC13LBF/rCWz3q0L2xit&#10;dRZbO2yEAQgDiuuipw3dkc9Tkbva7Kby+JbXVtOuj431qW4jtmCSPM2Mnrx3ry3xFpcuoX9/Nc3A&#10;kmuJWLswwc+pNdtql/JJDbq0koZn+TC8Cubnll84iSZunY9TXS8RFO0noY8rR4prmgQafZaaINLd&#10;pmmPn3Hm5EgPT5e2KqrE0Vpaj7QhUxZHHXivSfECWA0YvIZS3VlJ/KvNrts3VozMEVc4U1datzRs&#10;tiKUdblsOg0GB/MODkGoIyrNbh7rCtkfnVCS5g+wPFJKqxkcH3rNW5jS4j3zERiQZJPb1pYTCuck&#10;2aYisoq1x1+1va6b42061aKR9Rmjdhn7gXmse2S5bTGXz2GOBz3HFWLgaVN45T7DqOp3VxLCA0cM&#10;RbH5dK77wx4C8c6hrMQdJrC2L5MkwOcfSvqrJJeR4T1bKXhdlj8XeDoCzPKZyXC9AB619C397ZTe&#10;DpLCTwQ04liU/KMFCOhBq5oPgrwdpcAwkl3c7R511KRkkdlHYV2VvbWim4I0i3CFRhtoyBWUaUjR&#10;1D561hbmOW2V7OZFIAUMewqKHHlQ4X+D1rqPiAq/2tY7EUAXPGBXJpwsWAc+UtfRYG3s7Hm1782p&#10;czkfd7VHuOEGB1ppLY4U035s8jmu0xLSkYGGHWnZ4bjJqFQ3kj5Tgning+9ACt0J29ueai48jkH7&#10;3WpGwVfjoRQEBVzkdOlAEZZtq4UdKTqhyB0oIO0/IetL8uxvlHSgCJgcxfMeppy7vLxxz3p2D5XX&#10;pR26UAKc7QKX+I8/Sm87TSbj5p460APH3vbHNGBt6Gm5OWGOtOGdhyRQA4Y3nkjjpThnycZ5pmFI&#10;Yl/woB/eHGM0ALxnIj+vNLgHNHPy/jSZwrUAJ0d+OcU7ja3yj2pvO1uKPxpiHL1HAo4wMEUAcMcj&#10;jrQdu2X5x2osA7nBpmBg0m4bDgilzlxzQAn0oONgwppTj+9SfNzyaBijfuH7s0c85ppZgF+fvzmg&#10;H52+bJoAQn5nIHOKBu8tD1yaT+8dpxS87W+XFFxWHHcP4/w9Kbnk89+tH/AjRxk8UXAepGSdwPri&#10;lz7VHxsIz0pN3ynJGaQybI245AzzUD7fMYbx7GkZ+JOpwORUPBQ4jYHPc0xMCDhjgdKaAPKXJ7ml&#10;580ZRuF4p3O4kevNAE8aru5I4FK+PMOAdvamAnyzxjnpRuPyjJpDJc/usbeo9aZ/AOKjJOOQaeC2&#10;T8goAeOg4o7HpS4+QUoVTIBzQA0DgnHGKQ42GpAoy/PQU0hdgOe9AEYzsHFPAyGOBjFBHUdqD0NA&#10;DM/MeAMU4Of3PycFqTam8Eg4xR8o45oAkO3e+AKYc+Yh2A4pVzscYPWjnYfl5poA+bDHAIJphJLH&#10;ijPzDOQKTI8xaAHkEqeaiO4zDgdKlGPLbgUwgeYPm6UCAb93QdKMDJ+tO/4DTSRvb1pgRsSHTB4P&#10;WosfvJOe9WMKUbrSFBknPFADBn07UDp0pzA7QAKTnI4pAL3PyUnO5uKcM8/OKdtJRjgfnQAwE7OT&#10;xjmhWA52tj60h4JOOlRnO5iAAMetAEnz+cxwMfWn8kn5vpUK58qTa78HnNSKwCcKeBQBKCPkI696&#10;Q7cNlRnNM3ZUnPejne3y5HegC2MbRTlCnncOlMB+bmJs/WnDGN20ipKHDOxfqaQgYYnoDQQPLU+a&#10;PpSZzGfmBoENO3zG/dAD1qQM32cruXGaaAhiUEnrzUmyFXBN0RkcZoGR7f3yZI60oC+fOdo7UNs8&#10;w/OPzpVJKOABjPWmAwj5kGDUgDYOCMClAO0ZkXgU0sQe1ACd6duUFvlNRFiJG47ZpAxMYPHWkO5M&#10;Sdn3egoBXyT0zUYOYzkjJ60hK4bgUCJsnIyR0oBIifLHPrUI288dqXcfLGc0ADBtpzziojnZ2xmj&#10;5twyTSjBI4FADMcv8pA4pGQ7j1qfDenWlGOPnGTTArqMkgsMYNO8tBbIDcKfn6VIVOzg855oCxgq&#10;cYOPWkIZtUsfmOMdKNq7nwvpUyj96cgEYpSFz0AoGQBVBJEYzUikZPI6+lIxAbjFQ7juxtHNAi3h&#10;Cmd5HrTDgK2GqAOdrAluopxOCvyUDHc+Z06UopuSQOakH3xweRTENH3hTuMckUuCCcsOvFNbb9lI&#10;2c56UAJ/ExwPrUox5TDdUOV3geWxOKUkgH5aBiMDlTuGKb/y1B9qdkcg5PpRgbTx0FIQ3I2uD60h&#10;MuDjHAp+0eW3yA+9NIYRoQvOfzpgAc+Wxzz6VXZnZmxLjPrUuBh/k61EFYXL+44oAhMqxlQ9w2cH&#10;nNZclyBPNtuEIGcjHWpr9csgLHJ6VixWty17Mx8wLnr60BYLi6bdEqs2Xk49q2NON3i43wMB5fBP&#10;U02K1t96N9nJZRxkVuRRkWMHy525/GkKxXjQmQjawG/INX1jjx15ojB+0ncsecVMSu5SMUMaImjX&#10;bKAE7U4A/Z0BjIxTwUD8jIxxSMw2kBxj1oGRkKYnO3kNTDgkHcOlO6qfXFNORjEffg0CG0jZIYbv&#10;0p5HyPwMVHgelMABI3HbyBS8eSMdzUZ37W5FPXmInPekAE/N7UueT24pG2/3hSAj5eaYEo+517UZ&#10;5b5qRT+8GSOnWg7tw54zQBICflxQc7nPegffNLjg0gGc7Rkc0h27R83NOIHmLljUfGWOON1ADlxk&#10;4NNbOG7UHGRzQT8o5PNMCNWfzGGelTDGwfvKYF+U5xkmnc4UFMYP50gJQw8sjnpwaj/e+cpUcdzT&#10;ju8tvl4wOKQ5zCAcDJzTAf8Aw9aACd3HGadxsGW7elKMYHzUAN2J5inJFPA5b93ScZf5fTvTiRtx&#10;jtSACDkYQcdqDnIpARgetLlPLU+aM5pgGDg809V+VsuKPkNrIQc+2aahGzrnnrQBKqjfnB4HWnBf&#10;lc4zzxSByYl46U4SIVHGOfyoAsw4+0xZGcqc15N8TbIsfAdzvGYLxlckdVNerKU+0JlgBnrmsTxN&#10;Zx3ng/V4MKWbT3aM+4Ga58RSVSLXc3w03GaZ8SePLFYfF3hi8SMBJ4cMQO4rmgGECHOSwBwK9J8S&#10;wS3fgLVIig821M20HqpWvLtJl83wqSx+eOdlOevFTlM7RlT35TXNafvKfc04WHmJlFxkYqzP9mK5&#10;RMEgZGaornP0pd2GALfjXsHkjsSl/lJ6Uvz7CCOAaVZRnAxnFOZZPKBJFIARRyS4HPU9qnkW3Fs/&#10;+lKzbelVvkKkFuSKTywu4liTn1pgRnOG4pf+WJ470gZTM3FOwdp4PFABkYYd8UxwwjPBp44kB8nP&#10;NLM+4piArxTA0tPstPuNLnP2sCdUJKE/erMlikivkV4ivzketRo88V1G8UrBx1INTyyTSJG7nLYp&#10;K9wHIsRKHcR83WnTqI0blT8vBHNVgyrZOW/Mml3xvpcIWck4Oc0AQxmRxPlzjPy07yyIhl881JEI&#10;hbxqYDuLdc1I4BH+rx7UwIAOelOOcSDtxQSvycnpRgbaAFLHpuHSoz0bjNBDeaMjPI5qVgOzDOKB&#10;EQz8vpW3pVrZ3OpW8bS7T5gAGPWsVvujjjNSQXF/BqEUkTkHPBx0pNaAzc8Q6amn69pyLeBxIgKu&#10;Ky5FgNiCJAW2jFF5dapd6pYyXF4XCx4Vf7tQqy4lDIR9KSTtqIp7ZVuyxYkE/lVndl/vDOKcUUjG&#10;8/Sq3AmYEnrVDHHcGYl+M1Im3Yg8tuamtzZbikkr7t4A44q3dW0kMoYuTG8YMZA4NK4imoBlHHU0&#10;5kUO+DxiowSZY8Kwx7VMD8hyDyaAIB8p9Tu71et1je2nH7rJHQmqbhfkGDzTkVQpZWcN060ATtbX&#10;CKxZBtHcHiq0uwpKDjGPzqyn2xoZY/PJDOMAmnT2jxsm9kBKZGD1oGZkCTrOSqcHoTWk9zqCaDcR&#10;C5yD09qiwAifMPpSMQwGUGOOtAkUIS+Y1e6yxfk1oR280guwLQnC/Lg9aryIvnoBF+VW4ZbhHVkm&#10;ZWVhtJ70wMe6ikFzCjW7jLHgjGazZYWLMFQkg8Ad66zUJGnmhdxHuVB0FYhjuPtG9cjLce9IdzIN&#10;rfebg2jnI4OapKk6XN4GhOQ/HNdY9wkTLGZl8zbxx61ztyLttZZjGgJ546UDJ86W9jCs+nqzFSNw&#10;HIrCuYoUkjRLdcK2VYdxV8O3mtmRRwe1SqkL2EgMhLbjj1oAw5LOxlspJI7mNZtvKk8E1SjbWLee&#10;HFxLhW4weK15LZd1xtEiOWGBmle2vRDBvUyL5Z5p3AkgvoJ4h59rBv3AEgV0llpFte22oeTqCFxE&#10;DsA615xNHIl6jpDICGOR2q5Z6zrVtfW8lvrM1u4BG/bkEemDSsBtX2n69ZatKk3h6QI8mIpQ2QRV&#10;VowAf3Tg7eT61bPie/l028hubeKfzO5HKn1FVP7Ss/JiDaadvY+lNeYDduRnZ0FJsTdnceauRXWj&#10;yMMSmM47irq29u4l26jb4HvTAwWT0I600oPMyVFassRSWRfJB6c1XMUpuJB9hnIK8HFK4rFJ44T5&#10;ZThgPmxURiBDZwRjrW3BaTucfZZhkehq2NPugzg2QGejZ607hY5Nkl3nCqVH5ikELtFJ+7Brs7bR&#10;5ZJr/FxGD3yaZPoXiCG0LjTLWSPOSwlAOPpQFjiWgvPOYi0+QDs3WkAIBDRkAniupNlL/wAS/Kbc&#10;ygct3roofDcr7y50sExqcCdTnNFg0PNjvMZKW71PbwzmUZ05mY9K7O8022tLsLLe2SYHZgaqG80K&#10;KByr+YQOwosBitp2oSMxj024V2PUKTXQ6Z4b1OW3I+xagWOOPLI5psXifUYtMuktLCzjkYjbJJGD&#10;gCmTeMPHI0obPGMSlzgbIQCtJ36ArX1NxtIvdKs9Tup7W1iiLoTvbJOPTNQz+NLeO0uk0r4c2CTt&#10;GAbmbnb9B/8AXrhL/UvEl9Jbi/8AFN9OiDKqW4yfas8CDyY1Fvg55IHWlbW4NrobWpaz4uvYSLnx&#10;exQP/q0GF/KslkUvCC64MfPr+dRqkwQERsTnpTwWJb90c55yadhDGdFwgjON3FBG9UBEmNwp7BNq&#10;klcg1o2lrcyxTMkgwq9AOtMZTjW3F8im2Y7lGDWzHC5C7VDY7EVEltKkyhkbO/OcVsxEiGcG2yzA&#10;AH0pMRDDbq04JjUEHnFbcVvhPurt4zxVaFXBibOCG/OtdpbcafN8mHMfrQBKfLWxCi0RmwMNjpUU&#10;gK2SFZRux0AqbS5LdY7sXcRxIp2N/dqtK3+kzhMlfMO0+1ILElpe6hA6GPVoFcrgF0DD9a1riGa6&#10;8LSyrLA80QJdQAM1yjhDexrJMy7jwRVyOa/hLFL98FccdxQBXtxmf5nYYYjpWutrm1ZlkXIUkr0z&#10;Wej/AOkbjtJznpU73LfZJyI23AfLg0MCpICJQTG45IyRTFkuEEpjDDKnJzVuN5JLaMSbQuOeKicR&#10;/NjAHahAQwPMVkL3U7Esc72JxUuc4x0qIY8wjYOanwdiH2pgRkZ28ClAfefkJI9amxz+NKpPmN8o&#10;+tAhBnaeOcUzjDc1LgEjmmlRtkoGSQsgmJY4GeKsTvG8sGyAgBearx7cyloxntmnBl3g+ao5oYiT&#10;5NnMZzioWEokVl3e4x1qQkh+SM4qTevl4wMmgBn7pmjO4gngjFSSwTLFklcbeKgwytuBH3qc0k5V&#10;FaUkE9aAI8N83yHgipRkoT7VG4kAixESSeKk/eBCCgBK9KAGHGV478VNGWE0jZHaoWwCMn6U1txj&#10;wJAOetAF6VZzYO4yc9h0qqnmFU3oB6V2ugaZNd+DvEKx6lZySRW+4wlgGI9RXMTQSR3UqnnEzD3B&#10;qU9SraFZdv2kDcBk9avLkO5GMAdajjhVvMJJ4FKSAhG44+tUSVJAftzHjk9cVMHk2bfMG3PAxTPl&#10;MhwT1oOQcmI49aQD3AEkQ5yR2phAMrD5M471Ip3o5EPCiq7K3mEhjndQBIM+fjHerLkqq4cZoWBR&#10;pu77WC5GcVXLfu2yh5OKYA3mGRmyvTrTBnYxL85pYwQJwZCRnilIG85NAB+dNKAyAbz9Kdj5+ooC&#10;nzd2TmgC7BuW1uh6x8c9K4+9WEawwXdvknAZR3/CuxL6clipk1JQxQ/Liud0K3N78YtRCxlkjv4R&#10;nHq1ZTdk2a0ldpHu/wAOtLWy8IaxLJaYkuvKI9gM121/87api3A/0boD1p90kUOs+HbeEqqrp0e8&#10;Ae1QXToi68x2/wCowOe9fLVqnNNs+swtLlikeVeH0jH7QfjiMqpFxpk3TpkCseNPKu9UQxhgdQlA&#10;/OtDSi0X7TOlHz2Jls7kEfUGqtwLhdcvh5RyupS7sj1Nelljbuc2dRVonLa1B5V1aTxtki6VxnsR&#10;zX6F/CHxBbeIP2UvDUhvs3unwJb3Ck/Mu0cH6EV8FatGZNNiJQAKhya9S/Zy8T/2X+0NfaVM2LTW&#10;VEW9jwkqn5T+PSvXcbo+Zm7H2/fWlldaZNBMilWgIx3B9R7ivFdY0y+0vWgk0800M0x8q5xhWH90&#10;9cEV73eQ7b67AZsAblI7g1n3lnbXnhW/tbq3hmt5kw6EfMCOjKexHWueURwmeDqzbl+YHjrTskg5&#10;fPPFWNZ03U9K8TQ29zPNJbykm0vAvyyqP4W9GX9aoq6HkN0ODWDVjcnB+Y09TgmocgSNn04NMZzx&#10;z3oAs+ZbYf5fmzyKMpuJ3IBVLBy3TJoIYvHkMB9aLgW2kj3YVetMDnd1NQFXwQq9qdF5hZ/3YxTQ&#10;GjGf3Y+RTVlSQpB9az1JwBu5NS7v3oHPTrQFzVVgVGARUwJ3SEOOAOazkc+S42j2qwpGzljzTTAu&#10;AjY/8zThgx/fBqAHKxDFPBKkkGmCH5XH3hS87jjrVcbzM+V4zxU+fkH86AGkN533DwaUk9cg8UhY&#10;9yKjYncPp60AT7vlXkU3+I/rTFJKjK1IAccigCIq/moMHHepFyP4ieeKlG3ymyR0qM7PkO4demaB&#10;jt3A+XqKXOF/Co2+62PSmZPSgBxbJb5f1pxYeS/zd6qssu9j5hxSfwDKHr60AWuv8fNOwNp5qNMb&#10;zmPqPWpeMnj8aBDONzfIeB1pATlfTtU+F8tc7abgegoGRgHAwwp3GR+8GRTyECnk8ioMDaTg5oAl&#10;BAjmDEE44qsXJZhyRu4oIcsxOeaVUG8nkcUAAJ3CpAxCNgU0qmPvkmkOcONh5HWgB4Yn04oJzn5v&#10;0qJFcb8rzn1p5B2HpmmA3nzEwvHrR3OD0NGPl+9xTsE45FAC9s4pVxsAMg5NKF+X/WrmoyDuY7z0&#10;FIB+T5qH0NPyMscECosjzMGnDp92mBICCAcUhA2H6VGSdqc8+lIWHkk9DmgB528YzSMAV6d6T+NR&#10;tHIqSMjLBk7UgItgwcp9adg+U4yegpzEZYgg80wl/MQhRQA0lsJhPrRl93fjtmg8PjPak7Dn8aYE&#10;inD5MY6etO44xio8nB5pMkqeQKAJCBhef0pmANwp/deh4pD94ZoAaRyvHIoP3Tle9SYGVpD91uOo&#10;oAiOfNA29uKUZGeORSFSHX588U5Q26XIJ6c0AOG3I/dnNOx94fpSAMXA3LUwGG6UAMAGRgUuAP4q&#10;f0kfgcjimH75BWgCNidv3cmmEnzmyBwoxSktvxz16005yT0oAccEAe9LzuOE6YxSALl/mNSAHZnj&#10;pzQAnOW+UZ+tMYtubpipDt8qLJPJpjKp4ycY4NADc8rz60Hbscbe1KBhOTn0NJ/yy+/+lACxsgCA&#10;yjqasK4Ib94uKokHeucGpU4U5AHPrQBMxBI4pg6vz6UndeeKd/CaAD+M9KkXGDl+M8VCScjmk3SY&#10;U+VQBMSN7fvB0FQP9wkA5zTgf3zZBzinjO1sIpoAqSb/ALMh2c55FWYcmJSSRjFIV+YEsKUEhX+U&#10;dqALHybuB1FCkeXLhxVUu2evT0pd/wAgBHc0ASErlvlFMynr1pu4ZHPNMckR5CjPpQBNwWHz/pSn&#10;o3XtVaJyRynJPFWVPqBx3oAeqk556CgKuzl+aXJ4oP3jQAwr+8HPFOx81L3ppzhuKAF4+fKjpUf8&#10;BGe9BzkZApBjC8kZPFAEL4BByevHNKC3ckfWklVsSjccY4py7PslvlzuzTGSr98ruHSnjyyG+YZF&#10;R54HH41C7OJUO0e1AFg8SoNh5oYrg5WmIzNHk44NS9SOccUAVGU+fOfLPT1qt+8+05IOB0rTOAuN&#10;mWzURXhiB26UrCGxZ24xnJqckbuB0qKId+nNTCN9zENxTGhyhDMfl5A61OpHILDrxUCh9q/MM84o&#10;Uv8AOSMYJ7UgLJAyMSCkI5+9QPL+xxtvGT29Kid08pCJB15NAASMjkcVAxO9+O9IdxljO/8ACg58&#10;3pQA0kYTC96aW+c9eBSk9RkYzUbZEDfL3oYEbtui5zjtVYKpuYCWOVmUfXJqz8u1dwHSq+4+dIWQ&#10;4AJWoYlueJfGi7aD4K/tEKLhsva2cKHPQPtDAfWvhu1X/SISzLhUBH419W/H+9KfDHSYQSf7R8UA&#10;nnoIhn+dfLNuqmWQbOPs68/QVthr22Iq7llpvLN3vt25t2AI6cjivX4LW9j/AOCf3hpINKkea78Q&#10;M6Mo5A3E9a8WupWbTbSIW3H2tRur6xv1h0/4DfssWJhjSO40mPczDoWFPEVHCLLw8OaRd+FZuk8V&#10;aek7kSfY4wRnvivpRjkTgOAQOtfOPhzy7b4938EcoYRSW5yOmGr6ImytyQWx+5Q/nXzmKnzI9WEe&#10;VkMmflHH51mTwXTyhknclOdoPWtNwTcQfNyB0rStYoClxumwxxzXkzbOqKOW84tcW4JkHYg9sVpL&#10;I4gOGA6VaurCIajckbWOMgjvWOwZbpUJbJbrWLbRdjYjjDpdYRThOecVPDEVgXcpxk7aq2MsKz3I&#10;l27S6hSGrop44zFERjBjGCOlO90FjHJ+ZQD35qZS24EMfvDFK9u3HI/OmBZUUkuCMcVKHY1cu0MZ&#10;EiEhOFPaoTZ28iOxaHfkbiF61DDJ9z5MHdxz1rVhKME/dUot3sKSKsNgEa8JVTlR8vc1TnS6Tz86&#10;aq/Nxx1rqoY2MkbCQgq3GeavSpA9rJu8tiVHOKr5kqPU8zmWN7ORJNP3brVwx9+1cno3h7V7vU5l&#10;Et1sivW3SMhAC59PWvZWsrJZbZjajlst6V2OnyLFpEAj8OWpLgfMFAzTUebc2UmkeLXngeefW/Cz&#10;pFerDHKPOds/vse3atu/0CFJLQR6WBEsajOz0r2qG6T7fZQzWcW6WJiAF4GKs7LV7Q7rJdrSEcrW&#10;NTA057q5vTxk4LRnjkeh+EG02NZ/C1sT5Y3PsHFWYPDPw9ljMcdzFEcdfKB/nXqz6fp5UgwQZ4x0&#10;qGTTNPEsBFtCnIzioWW0f5TT6/PueUv4E0j7Tq32fxX5fmhd0qxYDY6d69R0r4caovwMa8svjdqk&#10;l/b6ZK8NpHKdrKB8wwDnPpxV2aFTZQRRKAjDDN3NW9Nj8QwXenGz16+imWNxHPuJVFbqCvfNdmFy&#10;+jFv3Vqc9fF1JrSVmcBBofjYfDPQbhP2knRZNQkENm9tl1IPz5z6GrQ0rxejI1t+0VHcAxYcvp+N&#10;p7jmvS7W3jh8VaVPNAk7R+Z8mMI7P1Ydvet4QWP9l3//ABLoG81iflAGCf8ACuStkdOonFpWZvHM&#10;ZQtqeQS+CvixJ4RF9H8TPD7M0qmOJ4VUsM8msC80f45wG5jaPw/e2wRSDGArH2r2101jzNGhkkvz&#10;ArHy9rn5c1o+Wqw3Ae8fAUdWPNefPhLCtaRszelnVSL11R81yQ/EFHIn+BNuWuRgSFguQvXrWbOv&#10;iO2FwV+COsRlhh5onLD36V9O38Ru9MsVksji3B2FeCc1lQxX8RiCx2piMnR1yfxrircJUZdDtp56&#10;2fPGhaxqmnTeL2i+Gs5N0EKySqflI6jHvWyPGeuBLhJfgPBPuHVBg/zr3m5i0SawdW8B6VIwUf8A&#10;LMD61mDT/CqQW+zwVao7Zy2M4/OohwpSjpZfcOWd3Z8933icNPIP+FL3EI29NhyDXPz6vaSupPha&#10;8hzEwb5fXvX1HHbeFUecTeCdNlZj0MQ5qlLpXgOS5uCvw/0+AE/NlRWC4NoJ8z2LWfO1j49votMk&#10;0VYhqV0W+3By5TOMHOK9PsfFWgW/hfwqlv4P1m4uVsfLnMcZUcDHOK9pOi+AhHL5fw705yH+YkDm&#10;o57PwzbW/mW/w00ksEwyBB82fevQjkcIrlVvmhQzW93c8UHiqxhull/4UtJ5m84ZlLEA9etXpPGu&#10;mTaYE/sm4tSYWVlNnzyOxFepLa6A2jTTv8NNMRjID5eAaqXWmac1vJJH4L0pVaAkL5Q4OKxlkcY3&#10;tFW9DdZsn1f3ngMs9m7xsI5FHnMS23kZ9R2qa31CCG9sSYZWdZgVURZLfhXvnhHwhpmr+LrGL/hD&#10;WghFz5mpXZQ4kCHhU7D3rauJPh5a/tL69Z6P+zXpGqzPe2scU0sipGrxHDY3ccGlR4QU/wB67JDl&#10;xEoy9mrt2v8A0zy3TPE/23xHpdi3wjt1Zp4wxlt/LEYB6sT0rD8anSrz4p+MoV1jR44EtYU8yIqF&#10;U4wcY9K7/wCISXt58bfi/F/Y2l2DXGjWSTwWzKfuKBw69/XGK8lk8O6aLWFDeagG3ngynJ/Gssfh&#10;sPSapqKbXVI2wuOqVEpN2v03/El0vw94HOhwwx/tAWolP+taXGXJ9MntWvo+l/DCx8aa5HqHxXsG&#10;S0tDI+SG8xyMoBXLz+G9PW0bfe3SjHBSTmsxdD8Mi6/eeLvFBJHObdm59zzXF9Vw818Db6nX9bn/&#10;ADHXXOpeBLjTmu5NfsvOF64eMRbdqg/IQO9cjq93ochDQ+KDIZI/nbZjgdK6LSvA7X11aslz4lkj&#10;MnyM1oyrj3FdZdfDyxhjjafW7kbIunk8n8KdejGdPlULfcTHFKMruWp4Gbi1eKRQ0rjeRvbjFaen&#10;aVZi0u7xPFW24VxtVTywPUZHSu8u/DdmZrmFNHu5lII3LEVNYFx4Z8RW0SPaT6mcNkxlCSR9KwpY&#10;f2drRuXPGKfUxNQtdRdraO10S4iXZkylyxbPWlso7eOe1S71mNY8Ebj13V0ukr4pk12O3bwrrHzW&#10;EpLGBgBtGTyeKm8K6Voup6z4vmv4Z/KgvWRcNwhzjpRi6KcPhNsLiXzbmPJo4McUw1S1aNs7XEg5&#10;H0rRtZPCtjpSG4uDIxbEmF3YJ6ZPavSH+GoudIvJNM+K9+QsYIt5VI3A+nPb6VBqugaPpfwXv9NP&#10;g2OW8uQPOuZGDEn2J6Yr5jE4epBXm249l29T2qGYQk+W+qOeeDw5c/C3xJeQeINLh8m3YupcbuRx&#10;gdakGkSW37M3wj1CWWBk1HUJl3ImQoycZbtXI6d4ct7jUbi2330cvkNtJlKpJx37cV9YaH4ZeX/g&#10;nT4e0tfstw8Uknlh3GTyclT7dsela4TKo16M3CbdtV01X/AObM81WFdN6WlJJ+jX+Z8/Hw5epb20&#10;scd8hMSuk0U+QM9OM06fU/GUNpFZya5c3ynAEQseRj1YCvpvw94Y0Cy+H2nQ3aXdwfI+Z5HOScdO&#10;vAFZesNLAs1ponwl0+eee2kInKAhAByc+1cEctqqPNUkn8tf8/uZzLPqdSTjCDdnvol638vQ+atN&#10;bVG8V6/PqegxW9tJLEieaNo54yAa9In8F6JdnQ3j+NVpHH9kP7m2vghYt06HtXlfilPElw17FqPi&#10;KWZEab92kfl7GHbj0rz3S7Zoj4RkubDxHPHc/aQNt46mLb0OM8125bBRk5vVxtZK66eb8tfwPTqy&#10;nVglGfL+Nz6V0rwDa6T8RPC16PE3iHVVKTZSa5ZowSPlODwcV5d4/uNet/i74WS/k2BEuPJhQ4SM&#10;N0z2Jx0zUvhXx14h0rS/sk9ze39lHqG2JJsma2BPADHlh+ddl4yg0DxLon2uzQSappOktJc6bI2y&#10;WRGGQQDycV9PW5a1H3Xr26nFh1UoVV7TVdzlPgvqEcXxp+INlJdXoa+tXltBJISoZc5C59favT/H&#10;em+Mb/TfAUUHhJJZGvJ3Yq2PLCcj86+bdGe6TxB8MZ4NUeyubXUZ2M7r9wqThCD69K+k9H+Ifh9/&#10;DEb3yazaXcULCWD7OzZZe6n0ftU4bE06tN05uzj/AJ2NsdRnCoqlNJ3Rw+keF9U1Px74bvdc0R4L&#10;e3vFWCEthrl0OASPQH86i+NXiCC1vfAOkWiwG4FhvnyvEMfRR9TXZW3j7wzceILqe+8J6nZxx3AW&#10;3dUyqEnA3Y4Bavmz4iXf2v8Aaf8AiRcOg2/YoViGc/Ljg/jWHsYK8V70Xv8A16lYWdSrVg5K3L09&#10;TqfhZqTT+PvifbvZO32jwnPiUH7pVeQa422I+261aNaphNfuCGz975jVrwRqVrpem+MZP7PZpp9P&#10;lSNh2DDmsKzuIh4hnLO+TdyNz7nNZV6cXFqHR/5anuR5vaN+SNu4EaKrxxruHH1rFv50aKBV08K6&#10;zK/mDqpHNbjC0exuZftYwei571kqUE0rNpykMrDJrjo6O7V2jdK59BeAte0i++FOo2usPbNCkKRH&#10;zD8ySHhWBPvVi68MXiarfNc2dsD5hMU0aDEiH7v44r540Z5/7M8XwfaZ033aSRsD/EpyK+ufh34g&#10;g174Ry29wsAvrGNIblGPzgLwrgdSDXZUpxxKdOe8dn69D53MKMsNL2kdnucPZ6JJJd3dvHe2kMhi&#10;JVnAwK6HQvDTwC/M+uTXBaf5pNmAT7CuzMXhZfEvid7vSbtIbWSEmQMVM7HoABz9aivdSvv+Ek82&#10;C0ijhcJiLbxtHT865qeWQovnfc86WLlP3Uum5DcX2gaZO0N9onkwGDct7nO4joMe9efr4/0iz8We&#10;LJ4/hk1wLl8bkkCfKvA+X370fEC8nvLe0I07yVVAGTOefWvM4rKzM0JeMBtn1rDEZl7Gdo9DXDYJ&#10;VVeXU9VtvH2m3VuG07wNFbXsgdZBNIP3ee49c1zWpax4n8pxPqtqB5hKlJATz9Oa4a50+y85/LZw&#10;xOMx8H9Kgaylijh3aheyZHylmJ/SuCpinVd1OyfS2v3ncsvjHobja3eCU7r6d2CHrk1paf4g8UR2&#10;kAj8KTlGlJTLkE1zOmRRvq2phDGWQAsGHWuikmnZtMZtN2hGwoUdMVnVxs4aLV+Yp4OFjoE8TeIp&#10;rqKObwlbR4TCsG5Wu18Ni4n0bx1dS6uqJbvC0a/3m9PxryO5mU63YECVA+ATg10EFxfW1lcwrq77&#10;JY+3Oc+tLD46SmnN2R5+Iw6tZHvFnL4fv7iHUp79raWw0eYT2gPyuQPlYV82X8M914t8YXZKNKdS&#10;nKB2xlQe1b0WqXENq8AuJh5kb5bPr61x9w8z3M+1ZlHnHGDjNdVbMG4pRet3d+RxUsOqbd36HU/C&#10;1vBlt8eGuPEdrCNOl064+d1JCyqPlHHPJ9K6jU/E2jw+Ib+88M/s/Wtndvqkym6uHLZjDHaVTPG4&#10;VxvhiBrzXp7NbWJpVYYQgHn1rq9Xg0yz161tzrEU95CF+0xxp8sOegyOtfcZVmU54ONNR1u9fWx8&#10;7j6C9u5X6LQfceOfipPZR27+FNKVWUL8kQUc9TUz3OpTweG4LiaRoo3DeWsX3T3yarrIrTwsLGLP&#10;ljHFW49auoFmRdHtn55BTk4rqp1KvNqcrjC2h2drLo0NqSvjy6tnfTmQobAuDkY64rlp9M8UHRNB&#10;gs9P1O5SO6ldZFjYbtxzzRH4l8VSRlVt9KtULYTNsrH9auR+JfiXAuItf0yRCcjMCiulXbvcyaS2&#10;RmDRPiRM+V+Fc4ZVwpkbA+vNbNpo3xmW1WOXwv4XuYO1u21Sv/AqtHxJ8S59Hm239kreXyRhcD86&#10;xv7T8ZOrCXxNftychZWHP504vrcT22Ozs9OihGdW/ZLtmQxHdLFqAY5x2UGprab4BSLBDefBDxNY&#10;s07K5aNyBzx82a8+W88VLeIyeKdUDK+VDOxA/Ors2ueM9sKzpp7qy4V/syk/yrWNVJmEqbkj1NvB&#10;/wAFbnRb2ex8KXE6x2Ds8S3DhmyOCOR0618132i2ieIpEdLspDqz+WzMRlc8A+uK7631fxdHfu8P&#10;i6WBuANsIAx3GMd6v6dd6Tc/ECRNY0KI2LKAGTgxsepz3BNZYlKrZJmlCLp76nNadctbajDDBodl&#10;GskYzqG8MUx/Dt966qC9szcSqwtVcjHBxk+v416HN4K+G9/oVjJoXjmzglRCZUknyJD2yD0/CuRv&#10;vAXjOO6Up4SsrhRkrNa3QJI+mc1y/UqtN7X9DRYunLrb10GJNOQiC69xzVkoXgBN+G2sOayxoniu&#10;KxkWXRNcRgxCsUOeOxqnJHrULw7rjWh82APIY5/Sr55JpWKsnrc6sR2Hlg/8JO4Oz7pU1VdZgY/m&#10;4UHaSc7q5OPUca0VuNYbaj/xJtK+vWrOp6/pbx+HY7eDZ5AYNLu+8T7UkqjvoOyRbuTevI6hsjP3&#10;QabFbzeQA8EZRXB5brWEdVhMaBHjVmbJJPWpPtM8lpO7XEyn5dqpk7qToOW7D2luhfuzA0l/GGt+&#10;Y8DgcVzKQOZr9DCu5JeGY9a0DtVmZ7S63HkZGM0x3RrG6kaJkG0hR0LGqhh1ez+8mVTqcdriaelh&#10;qgutQtyoZDtHUkV4Zrl7Yv47v3XWZggjVY4ET7oH0r6Ji8IavqM5muL7yoCxMe9uorcsvBvgO0UO&#10;dFtbqbd8zyAYzXdHDXacdjB1j5f03StU1S9tvJ069ARvlLggN/8AqrvbDwLFPq1vHqHjlwMr+5gX&#10;r+Ne6z2GlC2VYNIt4gE5EYx/KqNlbxR+JNHBt8mSUkZPTFenRouLOSdTmOg8J+Gfh9omkoLPwVpo&#10;ZwnnzyqGlk/E8gfStvWpJY9RiEOp26W7xjy1QY/DipB5D2wLWYVvJIzu44rjNTe/k17w9GY3WCAy&#10;HeD616KiupzG7DJxEftExbd15xW0JV+wTESfdhxj3rkdNuJmjuUNtuVXO01txk/ZZzuA/GtFoiTy&#10;3xuR5mnZbJ+0E8fWuQTLeXgHlBXQeNJWbxjocapuUuxbPbFYkXDR5I+7wK9fBRtG5x4iV2O2jI+b&#10;vxShRuJyc07/AJaDJ6mkQ/O3K/e4rsMAON+CTwacc/PhsikkP75vlHI7Ug4I4oAXIwvOadlTNGdz&#10;Dim4G7nFA6rx3oAcc+WBmox0IxUh6njvUf8AGnPegBf4/u0uDl/m9KO7UZ46daAIyDuI2Dr1zSHO&#10;WxGMfWlPG35Oc0H+LCY6UAKfuL8vNNLHdkk8Upx8wJoA/wBqgAVhj7o/OnKy7ZgAfu0iqAy8A9ae&#10;QNwxGBQA1mfyU+UdaTLc/LipOPmytBAzQAgztJx0NJk/L+lO52H68ikO7a3yjgCgBrPyPmPIpu4G&#10;M/KaGHz8ntTccD5etMQE/OvtTwTk/PxkUwA5GBS4bKduaQyYlSyjB6etMBPmE7ujUAHfJmPqKcoI&#10;XlhQA4Fdp+Uc0mMDoKMfKCcE0h68R/rQAD7zHil4ycikJAUZjNKTlBhTQA314ozyOM07+EZFJwG6&#10;UAMBOWPvxUTE7jwKm4y/ycnvUPzEKBEfvcmmIByh+Snc+UnYZpcAD5t31p3PkoOaLBcb0x8nSmf8&#10;tJDgCpzsyARTCq4PPWiwDBnb0qTClTxTD97HWn88nFADcdMAZzTl272PA45pPm2EmmYO9cgj+tAF&#10;ncNucA0oZCOMfSqhyGI5oBwwpDLW9A7ZPaoi6eWxAA+aoaAOfpQBOCSgG89KUlgDhM1Ac4HPNKom&#10;3NlgBjigCwAxwSyDjvUTsQGxjhqY4Yso+0NSDcEYbvxoAeWHlqRnPFIGY3D8tjA4pgBynOcGnjPm&#10;khCOO1Owg580devAqQcsxIHamZUJLwM07OIWJXv60APIUMOD0ph5j5HemMzHZgnpTgSU56DpQgDI&#10;yfmpON5PemNncv70AUE/OPSmIdz50fJxuqSQru4IxioRncvzGnMRtNABkbWPJyODRltw+YY71Fn9&#10;6mZG6+lSA9iRSAX5dx4PFSdY2AJNR/wDAyc0v73zDkgfL2pjIz9//V9/WjA3FsHpUqoBHKSueeea&#10;U7Mr0C0gGYxGf3dA2+W2COo7U4svmLmQDj0qIt+7HyDJagBxPA5phP3TvOfSgH9/ypxjipBtwRt6&#10;96YiycljxTsnLEqKMH1pCR5MqGHndkGouWKcfvODzUZH3cA085wPl7Uh/wBYv1oAVSFfkEg9qZO0&#10;hQcryw4qTH3sNTTGxZTlqAGjHlx/Nxto3KEQUpCZOaYcea52DGKBDS5LP1+maAfkUb25PFN2sZpM&#10;RnGalQDyyCvTofSmAqg45zTto2r8x/CnLgwvz0NOON3B7UhkRAw3B5poznG0gY4NPbBQ80wn514+&#10;lAD88j5frQRkKMUzL7yNq4707BBFMBACS+UPWnqMI3qRxSjYEx5vPpikyN+MjikBISfJBGPvdKMK&#10;Fz3xyPSgMvzdKjzIZJskY+tMB/ADcDk00jilGfLUbRSH6UALkDb8tMbrxQ2SAeMCk/hb2pARNu2t&#10;+7JqMg5TkirSgkn5uPSlZR60CKYY+aFwcnrVlgNqndyFoCxhxmTBz+dSfLu+6KAITsweDn0p6nEY&#10;+bHHFDACYHAK96YcM8ueAe3pTAkV0LMd3ejdlTxxmoVVVjYLIDlqfziT8KAHg/IQQBk0pVPNbEhP&#10;y+lNXaIwDGQPSpV2l2x1xSGQDG9z5fGad/yz+52PepNrb2OBgGkIO8cYwOaYDBxbIM96GyBGAxwe&#10;9DnCtx3FAI2Lz2oEIAdy8Z4ox90HGT0p7E4PycU0HgnNAFOW3zeQM0xwOgqRY+JdsIKjvirPITGR&#10;1oLORwoA+lAESAAL+7TgHtS+ZIttMqqAWPWnetMOdr/L0FAEYZ+pb8KRpSIyApyelKOYT+6PDd6X&#10;CEx4j5A5NACoX8lBvycc0u5cnpTVV/n+bofzpkqcxDdigCYFg44NSE4jHzgDP51Bki2YGReFqD5y&#10;E+ZiM0AWiTszngmmHG0cUqKB1546UEZJ4oAhJPmZ9etSofkcA9TShE3N85oxgPiMnpSADncpx2oO&#10;BtzTvl3dSOKjJO77x60wFz844qVfvDgdajUDBpeMtxyaAJnKhlw6e9S5T7DkHkmqRPIymeak3fOq&#10;kgYXj3pASsxx91c4qPI2n3BqI7tx+c9aeOvvTAFZNmNvOTzSrsO35sdaAjkE7ehpSgznBz3oAmUR&#10;mMhnHPSoCSly2JQx7Zp+ARyDRhMT/uuuOc0AMy/8UQw3fNIc70pxA2AZ4FOKfuwcnmgBATvT27UM&#10;0n2ngccU5VHzcU5sBl70AOG/GcjAFAOFTI7nmgcIeMnNNbOGwo6etAAS28jy+M8e9J822UfZ1xng&#10;5qEGYFczDgmnF+BknJzQBMpOF49c0fL85A60kZYq2R0p43fNkdO9ACjIA+UnNOG3DA004ycH8KQ9&#10;+aBD8tui+cnnmpH2mBQVIOxutV/myDzxUkbIbiIPwvUmpkVHQ+ePFOnrbfErV5BaN5V1HIGUDjJ6&#10;1873Nstl4w1i2I2iS6eSM+oJr7R8c2Jl0cTxQqxVgcYr5X8eWMx/4Qi7jjffB5qzYHUHp+VeTRvQ&#10;xC7S0PUkvb0H3ic9AAbWT58nJzQRwAYzisfS5ZiZt0y/LIeT0rZJzsO7jvivpE7ngtWGlQCcJk4q&#10;aGTEVwrc5X8qYod5lCr1bgUSxyxXm14+SODVCITv+1EjPWpAX8r/AFZ60HqTTlJz0HBoAZ0MvyYy&#10;Binqw2AMe9Ky/I37wYAqupQOAWP3qLAWSR1CjpzUlu9oWdXI6Gq5H38MvGKesSFmOBkLzQAjiIFw&#10;Ijy3UGoskPgOelSYUREb/wCLvTMfMe9MCNxvgYMhIz2NEShVIERAqXbiPG04z60h3b+Dn8KBDgMk&#10;c8g1PyYm+YZC1EOCoMfNOJG5uDSsMjJJbOB15oH3Mnjmn4G2XngkVKkW/IAFMRBg4GF71ajih+zT&#10;jcd5X1qKRCoIBbI7VGDLhufmpAIySiWMlsjdQc560p83PQkd+aMNzzTAaMgd/wA6UE7vvDnpTwil&#10;WGakWNAnIOc8c0XAiBbBO3tUZUE57ZqzsbfjevJ4FE0M6REiI5x0pCEiZFd82ycsK6qDUtHbw/qN&#10;pcaCGzAPLcnlSK4yIvkh4+/Oe1WUKKZcRk5/Sh2GmOZ4nlu9kRASUjkdqhbKywZxjPFPBJa43FOn&#10;bvU8EazW19GLVjsHHqaAKrN86kquPWm/vN3E4xinPDJGNhD438e1N4CsC5IoEWoPOZQRKoHTNaRt&#10;Lhm04NqUjAAkA1kx5EZII+8Mc1qpcT7ZCJwCkYxmhDTKkybLqdTn24qmyStJARLjDcrjrT5J5Gu5&#10;HlJ+/jgVNuizGyuuNvNAtByQybw3kqRt5qFxiRhxg1YjmLNIFLgA4xTJQBcc+lAFYKQ6cdT61biV&#10;N7iSH5CRyKgO05IBHFXrJ4PtASYjaVPPpQBHc2GkMsj/AGgqRH1zXMvFbrfmN3JBbhvWupuhbF0V&#10;ZzgMfxrLeCIk5wWDUJAmYs9tbCMlUB461RUqkqHHOa3p4m2ry3SsiaBzHIQSTnmjYoru8Lagjkxj&#10;5eTU0dxEIbhSqsCOT6VSEUX2pVk3bSwwa0mt9OWyutjfMIxkZ60IDJmWJ45tsEZy35VkXNmpgQqm&#10;QByMVrsqB4gAwG7nmpMxeYBvUfLyMUxM41o9twALFzuOAcU9t4ijQzBiD6dK6h0iZ2HkRexxWXcW&#10;o+052HJ9+tAGWn+sbIAJxgipPMdZF/4mUoJbOQamNsxDDzD97vVKWCZbyIiNiSe9AGiL+4F5EdxZ&#10;QBgmr0et3gkfGk27AHGaqR21k+kzFrso6pyMVmmF1juGABG7k560ILnQy63rPY28WV4ATr+NZx1L&#10;xB57MdcKnntmqKrcPCVYDGeCR0qOWC5RjlXwRwaAubFpqWtpJO7a44y3Wrc2p6q8UIXxTcljwVye&#10;K5jLlVAcjA6U6MSLcKeRg0WBGxLPeiSFZdVcnaeh9aghuHivjJHqOo5GeszVVlJaQHcThec1Cqn9&#10;56E0AW5bi6mkAkuLhy74yXNJLFNbi1VrHIYZDZzVdcqu8F+AcVIsmoyWcm52Zc8AjkUATGRD5IKI&#10;cD5QB0qFyplJ3J7YpqxThUBR8AcZpghlMrkTNj3oEPUcLl/XmnLu8+H5+BnJx0q9bWMr6bduJwSq&#10;5xnrUccN1jiAZDEc96ARctXsvKuAwBOOGx0qOSFGuAwUjrz61Zt7acs/+hqCWHGetajWsyqgktOd&#10;nXNFyrHPrZSO2fP4we9bWnpNBayKLonn0q3b2YXB89mweeelbVtbxiQ71XBxjI60C2MqKK6a6csg&#10;cM3B6VqR2yqk2+Fc4HFatsNITXIYLq+MSt/y0Azt9KkvRp63N0sOtLPt6SYxuFK4GOoj8qcrBjHU&#10;VFthZocsfvVaiU75hkYI7VWIC3P3wAH5yaaAuMq/YoVLZpUjU/8ALZenFP2yG2bMfGBiq7JcBWwH&#10;PpSENmt4xLuLAnPWgeWsoDLxt4J7UzExAyxwD0zTiAQQY89MUAIoBlmCoCS3FNlR14bAPHFX44pU&#10;KSLFzx1qzNFbyWEjmAF9vQGgGjJBXy0BAxirvk2zaPGyzpnPINUlVtkgMWOTihVlEQHmkjd0z1pi&#10;IirLeSjyiRxjmpRnZJmM9OtPKTenOOhqAvP5+37MeTgUkA0yESKNvG7GasYOc4xioXjkEqebAyLj&#10;jHerUeG+7G2OOPWmMjUuCvDE/SpMMfMGKsvDOsEMi7CAeVPWos/6SjAAUrgRlf3aZ9DkUwKMH5Dj&#10;d61NPKokgAt3JNCZ8xSY+PWi4hjjhB3zTtkgwD3XinShPNXBOM1MDmEjZ0xTARELogwMZxTZYZUu&#10;SCQRjijcwdCHx83SpG3mUZY5I+tIAVTsU4FNJBkk4p8e8TEM/bpULkee2HOM0ADoh2Hdz3FMEIIb&#10;LdvWpST9ml/dc/WmIx2SDyz70wJrCe/tNVWWC+ukbaQCrHoatmWR7i5dp8s0mSfrVLqn3uM8ipAU&#10;Dn5Tk4osO5c3OIJcR+nNQN9w5Y052IhAGDnGFzTP72YyDgd6AIQT5uDGAM1ZcobZBt7VCeCBnrTi&#10;SMDPbigRGvmefHiTaAOfenPyCAvQE1ECd0nPepRtERZWy3egBsbn7OwAfrUWQZ5goBx2qU9DwKI1&#10;gNxMwU7s80AR5bj92ck07OGHHNXo44GEv+lKMCqbKqySfvd3z9aADIMgyT9amRlWQlowVK9+1MjQ&#10;NKMZ4NVtYZItHt2wwLcUAlcxdRnjk1k+WrBA+CSa9V+FOlRt4l8d3kkGI40gbJHUjOK8ms7dp9Ut&#10;Iwx+a6Qn2r6f8PW9vZfDwxrgPNEpYd+BxmvNx9flha+56eBoc0jTkld/F9xJg58wBT7U6+S0ksb4&#10;/axv8nJUnHNOtEczXT+QPl9TWFq7qseqEl+WG1ga+bvqz6amrNHDRJGnxu8LzM4z57itXXrZV8UO&#10;/lLiaDcOeprnmkb/AIXL4LQggF2PXOa6zxlHKNF+GVysjhfLkBA716OAnaSscubR9y/Yw9OGkumt&#10;wXuBG1hIFIHRscV5vbTX1h400ieG8lE1p4nSWN164Vsj867q3w8ErMqcoetczqMMYvJZPswKsSGa&#10;voYM+VavHU/UTwrqdtrPwG+H2qxCL974ah34PRwvzfrVv99uTbLjEhyK+cf2XNWvZvh58ZdDl1eN&#10;0sbhLi0Vn+ZUfhgPbNfScwIvB8rKN1Y2M0+hBf2enX/hjULS90yOSOSP6MrdmU9iPavBNc0fU9K8&#10;SyQTzu8Dsfst2BhZV7K3owr6BU3ABG8Y3dO9TXthpOqeFNStLzSI2jaH1+ZT2ZT2IrOULmkZnzRF&#10;81u5JXKt0zUwUeWpxVjX9H1fR/FUcE8kstvJMxtLwD5ZV/ut2DL+tUIZomV/mGccisTVMnKncM46&#10;U3pnn6UBiVY7j1qM/wCs5Y0ASgjOcjvSqwKnGAM1WXJmPPAoyRI/JxmgC8SuRyOlOBwfvjnpWbvb&#10;c4EnQVYRv3AOecdM0xGirfMPm71aBOz7oyOlZMbxYVs9feraSASEhO3PNGw7mkm/JyT7VYBBD5Pa&#10;qsbloQd6/KelWlwfLJXqOKaExwOSpAPenAfu0GB3pwC4BIAIPGKXj7QMvxt5pgmRFQc5o2kRtjHt&#10;T8jYwA79KQ9PwpDGAHKnI70/K8DOAaTj+7SnYVJyKYAep460bf3Y+Ydai/jT5RipBuw3BoQDscoc&#10;DGKaQu4ZTHNPzwM9jxTiUMTZj7UAQEcYA53Ch1IQDA49Km4JY4x7U1sFm+UcD1oAj52jI7UBmDgY&#10;HNBxt61C+7crcZBoAsZ4YY/ChS3z46cVApyKm9g9AyXJMZNR8+lHOxee1O52nmgQmeTlfwzSHkin&#10;Ecn0pDj5/m54pjEAXcx6ZpMjgZxSMP8A9WaPl8wcHNAC4+bmU80oB8qUfkaeAvvSEDIAFAEeGxFh&#10;ScnmnEIHQnI5p3zA9OKjc8jIoAcwTBwc596ZgdMmlXO1uDikw+T+7NIB38DcDpxTMcDgcU7scimc&#10;FXPPvQAjbvN6DGOaADlskcninYPXPFKB85xQA5CRk9adnOTQAuHyvpwKMp5yjeOlACN937nekB+e&#10;PjHWnMwywAHBpB1XkUAMPVvl6nrUfccVY2bm79aidSGf5TnjmgBD3B9qcR8uO2OKh+benzHrzUwP&#10;oKYDwP3UfXApTtwpyKQ48o/LTTt3pnOBQAuSGA4oGd7L3xxSgDePn/iFSME+dgMnigCPueKkH3Pu&#10;frUXHfFLuHmLlhjNAFjaPLXkc9eai3rvcBgQDSFxlx1FV2GJJffpQBOXyw4pu7gc1WJYgccD3p3Q&#10;5xSuBbAG37gphBz2pEbg88VOAu05LdKYEKfw8CgngfL+tGAA2B0NI2Np45zQAE5B+XqeKeF+TrTA&#10;TgcU7PLfyoACF2qcd+lNxwKdkfMSvpSErk8UAMKNvPzr+FOCnLggdeD60EkJKdhPSmlxjOT06UAS&#10;Y6cUh4i+7TS42qc8UBiVl/ddqADH7zJHJHT0p+CyqKjyCvBPuKmQkOOOaAE2/LL04FORR5QBPfrT&#10;8rtc7u/SlDIQAeM9aAIXI2j5R16ZqHLeYf3ZA7VaaNd7ASE1EVGCNx4NAEeOGOMUYXEfr6UAEZ5o&#10;wM5INADcDzTzigY8pxsye1P49aUYyvrQBAA3nA7cVYQjJ4+poI5ByeKTkNznrTAfnAPzUhJw/wCF&#10;REnDfMcZqJ2fjHPFIC1vTeOVPHPNAdMDnvWaoYz7yX3A9Kn+YgcUAWuCSCTyKcnMUw24x096ZFt2&#10;vkjOasArt4FAEY/5Z5jBA60bI+ojPWnHGKcOnWmMhb7x6UwKT/D/APWqQjE7fWlBG8460AMAAZcI&#10;fc5qYYxwKY+NoO38KZu6c44pASHo3yUny8ANTcnaee1HAjPy80AhwI2AYBwaQt8p+c4ppON2OOlR&#10;nJIOOMUwLAk+Rh5TFu3tTfMfZIGTBI4NViXAOAOtMBbz0DSc0BclBPnR4mPQ5FGGJUc4zSouJZCQ&#10;wORUo+8ckUCEBwD9KemN2C5+tM4MjADgGnADz/TigYH7zfu8e9QuAIh8g5NWjs2n94KjYDbJlB9a&#10;QGbKSHHyHGM1EGZ4rslAFW1bB/CrrAHzBgH5fSqdwyp4Z1ZgqffVQPqaxnsNHxj8fZw1z8CbcyDc&#10;tteSMAfVlArwm3HyRNu6oRXqPxumMn7VD2vmZW08P264B6FhuP8ASvLogTb5Bx8+K7aC9xGFXdk3&#10;kltV8DR4z53iKEfm2P619XfGFXh8Bfs2oEI8rTLPp2GK+cvB9jLe/tK/BawJLKfFcLY9g2f6V9X/&#10;ABztlPgn4dsAv7iCNT7YBFc+N+A7MGveOX0t4l8b6PMhO+4+xZYnrjFfS1++dQjYIOdOg4PbivlL&#10;RyX8J+D7lZjut9ThDEH0I619QNMs1hYTCPG7SIcD8K+flHnjr0PSnBpkiuftMJKD65rbttv2afBU&#10;nAzXMKWYwgSsMyV08S24sLYicklBkDvXBVhZmkGStu8kHYvA496yby23WbEZ3ck47VqtjYhLYwOK&#10;ibmf738PPHWsZq5ojlfLK/YnImALEYrct7xltHie4BUp8jelPvoi9rabCu4P93FMXTJWt0zOdxjJ&#10;K/8A16xSt0KRp6e8UsLDzcspOc1M4iM7KbZsFsVy8aatbarGoLMjMfmz0rrNOmR2AZVcmUc/3aHG&#10;+pTZcTSmaz3C5G7b8g9akgs7+KOQNBIcdGArs4bezFhFIrrnyRuBNOZ1+xS4ig2qMmmo2IepzMDt&#10;jlWAA71PvTC/vF61oqbWdmJsYl4PAqubRXb5Qx2sc809xrQjG4so+XFbNpK4WFPOUjHHFZi28yhC&#10;QxycYzV6zhnOuRgbRgcE9KcXZjZ00McbKkqAeYOua0N8rW53Wy9B09qyklEOprG5h4XkqwOfyq/D&#10;NGRPz34rVGLDZM08eN/3xgZqrdC9OvzoL8AxxDP41qW8qK8m7HGSKzlCvresSNc8k5xVXGLbpfC0&#10;QNd7j5hwa0y2rQ2N15dxndF6du9UYXGWDOAA+AM1pt5rRKFkXbs5OaadmJszYtU1gpbxf8IiLkRu&#10;dimTaR681sjxA9vpiLcfDpkLpxtl3bcfSsaRUUvtLcPyRxVaTAVySG44zzj86HXaK5bnQnxNato9&#10;m40/UNvzY2QlsY9cdKZba94WkkjkuNT1OAnOEaFiCRSeGtc03TE8Yw3PgFLy2vLfJKoCYiAexB4P&#10;tium8NaJJqPhufUj4X077JPdyfZYMDcBnr+FdsYupFOGr6nO5KDfNoujE03WPCzLcOfEMwYdEMJ5&#10;9KS7vtIZRIsSeYW65wD+FY+vaHq2neIEJWEwSyZjZVHzeqn0IrCMNzNr628NtMXaHIQd/WuWc3s1&#10;qjWLT1T0Ougkt2vJHe+sx+74QMO9P8lTsK3Vj/rCT84rg1tUinuh5F4r+YQwZyali8mPUll8u/JW&#10;JhjzDzn2rJyRdju3htWeAB7bfgZ6c1RuoA3nxm1VcgYK9DXEyS6gVkWPXZ1JckH0Bp8Z8ZDw3q11&#10;F8R4XitpFEsckAPXtmk6i2KSZ1a2e22KnuR0NQXCWoAjVd+U+YmuNj8T6xHrttDL8N5HzH/rkkwA&#10;fXHvVe68YQw6tciX4TapKQ3JQHj8hU80ZaF2aOoKQo8KNbSfM2cnpUFzJcKZcSL5e3BHrXMHxnZX&#10;F/aRJ8LtaJVDuURnKfXioZtYaYsieFbqDcnyhyf61y1pqKZ0U1fc6AeKfGFnbW0Fh4i0mzhjt5EC&#10;eQrFt3XOc5PpXnc0+pmSApc3Ym+2SOLhRtYFjk8j1qoZNvi4TSyyEGcbUzkCu4F5oTaZKz6XACY1&#10;CgetedLEVMQuRSskdEYRhLm5dWcnblYtXs5bi/vyHB8yRyWY/Unmu98PH4O+Rqz6v4v1aYuuIwts&#10;wWE+uRVCNtPa505D4eglUzqTEe/pzXpcmq+FYPB0FrH8CtJd5rcGaIwrhCOh3YpUcsd+aTvbuRXx&#10;elldX7FLTov2eYo7Vj4kuLqYTE757dsHngbSMcVo6jq3gFLUpaWugIks6B5zZr8gHTjFcjcF7ics&#10;PDlhAHfAjWNRtA/CqZstPU3e+RmZQCFYAZNdtPBwe0bHPGo4u7m36s9S/tOzPg3XGtfil4fikt57&#10;ZXzaqu0ORjA759qyvFenRz6u9w37S2k2ZtLODeohRgC44JGe9efyWtlPBbeZZzqySArtfHTpn1rR&#10;XS7BkuHuJtWbzolJBYkNt6ZreWCUlZon2qjK6dvu/wAi1Fo9+kuuu/7Tmg3vkSwlovsapnceMEGr&#10;N/p1+dQvJbabQ7i6t2gJjDqBIpxmudltbb7TlYNSUZxhSfmA6Zq1DDZQzq4TxAJCvXD/ADVksvil&#10;Y3ji33OniuGe6+Jnn6VoVvFb+GCFhWNclmXnnvzXzF4UW4i0744IlugkHiSWVFbpwxODXuflTNe6&#10;iWnucGMlgxPIHrXjKXKN47+NDJaMsLXyq3lrwu3jn0zXzvEMFh6Lmvs6nsZVX55Wvue4+HJ73Uvh&#10;Rp1/aeKo7GcSCCeER52sOCf61R13QNXhvrq1udft9Tku9LkmgmRhkFRnH4V5r4f8Q3Nn4C+KNvBp&#10;7gfbYd0w/wCWWe2PVq7nwHLeX/xY1GSTWbqKO3sR5MLuWA3dTk+vpXyVHHU8RT5Wvfeyv/W6PWqU&#10;qlGcqifurXbpZW18nc8HW81M3eqx3PnRlLmdIvlKsCuRg96+p/hHcq/wH8AJd+KrdBbtd4jml2nk&#10;nHXrWDr3hjSrj4pzXz6YCkGl3RuFjTAuDg4OOxH614Jd35Hhf4ZvKdUghttT1BbeOCQjzOf4senv&#10;XHgsY8FUd4+7LTl89/0OjEU45hS5VKz79j6I1TxiLTxn8WrN7rTby2iuU3Shwv2fPRV/vZ7+lcPc&#10;/EXUINJ1OPTfh7Z/PMhW4eXJRQcnA/2hxXz7M73F2rNqeoKBKxVSTzz/ABev40iIySMz3F8mDgAH&#10;IavQqZpJL3El6q5dHJ6ajaWt9zofFPiC/vvG+rXsmkJB58CBbaMfLGQOTnuW6mualnuZ9C8LyW9g&#10;GltHlZ4gccH2962IvKl0qZHsVULzEW6n15qK1i0z7RLPDd4dJNtyh4/SvLWIV3Jr3lvbb8D2KcFB&#10;JLY4u4vNTfUdPux4ZW3kjvkaNTyGKHPI9614tU1y7+Nv9tDxLPpmofYo4w0QwjKowVZehDdOa6HU&#10;LK1dFmt7ZJQCpdR2rElt1Fzfedb7PMRfL4xg130scnH3VZmqt1OrsNTsW8baw2rfs62cltJ+8V4p&#10;8AOnO7HGd55xW2fiN4Le9RT+y3apGwZGl8tcALwMnHevMl1OS1tZrO6s7iRLm4jjiuDn/R9xxkk8&#10;GvQ9N8KGFddk1nxxpseiwiGWOcoFe8LDO1c/lXVGvGmruK95feTUgp6tvTzf5Hpnhxfh/rXwx1G8&#10;g8PxWECJMdTsbqIDcV5Qo54x34r5T8Sm3k+L/jd4FVohfbV2nI2rwOfpXpfjrxHPceHfD+j6R4al&#10;srMHZi34Mw6AsR7e9cCmgXsdkMeJ1DybC67ckZ/Gt3i6SindK/47fka4DCVIzcnt0v0MuCVRp8oS&#10;1UYH8VCxwszMEjBbvXpmk+BNSvLdXk8Z2trbmMfv7hdpf6AkVf8A+FfeFknlRv2zNDVw2CgjQgH6&#10;5qqVF1dY9fxOurjadN2bPHibhXwj5wDxmpIPNlWEFouHOctjFerz/DG8NlNLZftJeGbjCZVTjLfk&#10;a8v8QaD4h0nVLBL2yuVdmbyLhCfKk9eelaywzjvo/Qqniqc/hkVrm8htjIEYttG4gD72OcVv+HPE&#10;0lp4p8KeINNS4tnF2Ib623fKBnHzeoNcXHBcT3JBkIyQGG3OfxrVtNPaztPEkDmLyroo3XoRSSp0&#10;le/vpr/gr9R1oe1Ti1oz7attT0TXvDGiSQJDHdHTt7REcA4znPcdxVPyr2DwhNLdXUA23RVBn5m5&#10;9K+fvA+tXWn61pUc0NyIFnAjfumf5g17VrUer3Pifw3eLp8i2KWQeJ0k3KcjkkVx1sUpvtY+bqYR&#10;0ZcvQxPFBtTYaCXwpuUOOOmK4crEqxIJMsQcE9hXW6yJbnT7MK8b/ZnOwegPWsy2t4WZXMCvtwDg&#10;/dNfN4u1Wp7rO7D+5HUwCrK0ARdxboxqncDUvNj32yhc4HtXpVroV5cXkRt9LilIwcM4UD88Vd8T&#10;adotv4T8PBdN/wBOSQG6CHKjHbPSqp4KpbmdvmW8bFNR3PFHjvIPEGkTWxd3OTOg4wPeuotNStC0&#10;wksEIJAKkcoaam2T4s28v2MJDKiq8fZccZzT7iysz498SpCEeFSpDqeMntWNZqaSl0W6/I2crotS&#10;W003iXShG0O2aIlAB1xWiunXhiwt7DhT1dgP510fgjTYrjxhNvST/RbBggbuW4run8P6bIukwyeG&#10;pp51vmZtsxTzBn1BHSuKrRqpxSPJxFaMW1fY8kfT7l7aRT5RIX5dpz+orm7i2vv7TMKiMyFSwQdc&#10;L1r2nxTZWWl6LbzW+gvFFLBhGEhcFh1GeeleTWKyv4nN42/zPJlyhPY0LnpSfP08vuMoONSN0aPw&#10;tMkvxx8byJbTjyNJcEhchTjFemR6GJtXzkvcXl7MVYjLOQT+eK5b4NSRw+KP2sJmtITGWiRcjkbs&#10;8V6hYTXVj4m8H3bgTraSztDGf4fMz+fWv1/IqSlhYNHx2aycajOUfw14mhnhP9m2zKd2zfIFPHqD&#10;UFx4b15LXTrmW1jjEzkIw5U49SOldlq13cXupvPLfT8Fm8tCVC+wrIk1fWX8KxWLXMqWpuMlCMtw&#10;ezHpXuewieSqj3K9poZS1lmnvbcqqcNnqfYUw2ETSXBbIA6Y71H5t69/bD7VOkaAYGfvVtrIq2G8&#10;wRsWIHJpPDp7D9oxY/Ct5N4GkvI5doV/kUTYLDvxWbYeH9Qn8TS2cNzFkJwWfG49/wAq2DeXQ2pb&#10;XlxuMB3DecD8K6fSm8Mf8IAJbvxBd2OoqsuydMnB7cD1qo4NS0uQ6zR5rf6Dr1n4lvYrnxFEyoww&#10;qrwc/wC17VX/ALI8VNdw/Z9VaTJ+WPy89feuunuLubRplmuZZ1+2fJMwwTg9fxqSPULyO7hESIoM&#10;IHSs3glfctV2cy/h34mLJCzeANJmVkHW5RSD+dI3hz4hyXlnbn4WRRSTZMbC4DbgOvT0rrXuWkRd&#10;51JgQSyiZhyPemDVfEa3Whyp4nnha2dhAOW2joQc9cj1q4YSCJlWk9tzlZvCnxStJ2lt9G1GICIj&#10;es+Afwq9pNj8fVmsjY+JbtWSU7Ue8JBz1yueRXR3/iPxfcCKOXXR5TIAVVcf5zVK1v7yC+tZor+8&#10;SeMN5b+YSOeuR3roVCK6mSnJrVK5Yltf2kBemOX4haDGzY8oNbZ3nuM+1Yl/efG2x1K2W48beF5m&#10;81SUNmpH0rVuNY8ZTFJJfHMzBHPljbjFUHuLqe/aSa+mdto5Y5pSoR3WpVObtqZetwnWNc0qZ/BF&#10;pZP9kAuZIjgSMO+B0qpbeENEknUf8LGdQGHmYjBxXS+ZJ9nChRz3ptukscuplI23TkZwafsYu10P&#10;2sl1KS+D9FEOreVqss6xWLu0ucdBkcVheFbCS71/S3t/EkZEd/KHhKg4CnvXqsr6dp3wh1ee81cR&#10;CW2O5jyeR0A9+lebJrfhW38MJHoHgieDUL2V/tU5bIjX1HbLUlhkmmT7Zu5u6jb27+Jrza1vhOCF&#10;Uckday5rK0dtP/0Tcol5XGMEVZst6aXZl5pGlZSWdu5PWrqtjzDjP0rV04voLnaIXmdYltzbOqeW&#10;ANpxisK8kkjtrlI5Mnsc1sv89w244GeK5q/WZtWKIzYU9fWqpxSE27EQum+x20bRfMx5NW4ot13p&#10;zeSwIb73pmqCwq19bbscSDPvW/bgf2x8ztsRVwa6oK5i3Y2hbusFriZiGhOWJrmtVWOPTnQT5cv1&#10;9a7SYI2gwFJckFcKO9cv4hiRLTTyY3DvGDgjpW7jZEXuVrCN4/D0bKi73SryBhp8wLEsEP4E1nWk&#10;k39jW5OQAMAVfVnFjcscKBGfxqlqiHueM695zeP9SVs/I3PtmqSg7V+lTaxLNJ8RNSbagXz/AJ/6&#10;VCDyRx06V7dD4EcE3qS/NuAx1qJwqlMOck0E/KxHGDTCDuyT9a3IEB+eMbjyalHemYBOcDpTwOGw&#10;CTxQApb5k/GmfNvX5j1oIyDkUEAE5XjHNAybIzjA9qB0bjmowUKNlDinKQV4FAh3bpSY5Ax3pxA8&#10;lvXNR/xHI5oAcQwmbOCMdqOPm+b0pCTtbnnHSiP/AFf3T96gAOfNzjtQM7elSED56T+EeueaADHI&#10;4pw6cEe1J/f4B6U7HynmgBvG5fkHfnNBxvpx2mI5Heo2J9qAEJ46U0E4bk8imn7jfPTcNv4Q0AP5&#10;wOT3oH3V+WjBCE7Tz2p5AzzQA3B8zipMEpj8qacYpQRjI55oAeMYNS4txCAR1X1qo0mJH/dntwKa&#10;XywO1jjtQBKxOSM4waMciostuU+X9alH3idpoAXkoMYow/ydBgU4AbTxTyCInGBQBCTwRRg5HNNJ&#10;OGO4dOlNycLg+tAD/m5+X8aQZGOaB0PFHc8UAPzlHzjimHBHJHtS/wALHPFNwpKnd+FABn7owAKB&#10;jI4oIG4kml7t+FMQwk7jhaX59r/vB27UHovz9+lJxjpQMUEYJA4pOqjK9+KD91vlFJztPOaAGEHA&#10;4JPpTf8AgH61Nzg/LSHG4fP+lIBoxgHbThjAo4w3yjAoGCc7u9MQDO9vkPSncmPGKUf6tsDjvSdh&#10;z2oAOycgcU0gcU4BSvORzS4GB81ACAdsUA8ycj7vFHc8cU07do4NACY/dpiI8Nyc9aGzsxtxnrTg&#10;eOPxpGxubA+tMBo3ZjUEfdo3MN4yODSc5GGpOx9aAF4JTAwD2o52AFQaVc4bt6VIFOFycmgQ3aMd&#10;OtN79R1pzdxxS7VKrhiDQOwBR8vyjilKjcvXmgdDk9DUmfn3ewxQIbsyv3elGCGb5xgClP8ArWPq&#10;eaa5TPSgADoY1+duvPFNJGxwVz6e1NUJubkDmh9pDkHjHODQAhKlfuEZ6c0zHzNlyPTFKcbeCMel&#10;ISvGEPSgB+PkPIPvRngdKi3NkelDNCCAZCGIoA0jwV5pBgzt3+WmbztUFR9acCBITkc1BY/j1phH&#10;znntTjncvHBpcfPncOlACLtwDg1JlvKcYH3etNBGUyR3pjNzIAcZosA3kumCO9NwoL9etOz8hpeM&#10;cr+NACAnDcUp68mmHO4cdaUZBXLc+tMQ7PtTuMnio+ctlqAxAPyUhjucN8h4FNYfODS5yBkjk0jn&#10;AjXvQBESQ0hGPmoJODhiP6Uny7iPmxikGMjhsZ/OgRIN2V+XJx1zTjnCgOM0oVwOSuc8UjE71OBn&#10;FAxpOG6mnIT8x3H6U3gtgmnIoAfPrTESnOU4HBpCWw/y/Slxll59aOQRl+9ADB0z707A8wkEA49a&#10;QAbiMH2pxAEPLd+tIY/gFeBTGzl+KZkGP7xJz1o/u/NTEGBnoOvFLzjOCKQn/SH4428CkZmMYyBg&#10;UDFKqQCZDkdPemBVJPzmgZynPWpAwG4lMmgQu1OTuamgHL88UpkUrjbimhhuoAlbJ25XtSDGTz+N&#10;NZ/lHIpu4bWO00gJyy7TiSoATvkx60h4CcduKUcqMYpgLglaCDwcjGacDhxzUo2+X99c+lAETA+W&#10;3z9x2pMBQ3PYc1YIXKrk1DLtEg+Rs/WgBmTsGewoJPk/eyM1GS3mH5c00iTziD07c0ATDO4cDBFK&#10;QMucU75DAgz0FIM/LyRQA0qNvSnDb5cfHOeaXutISfSgCPI85sZ61FKPkPzYOfSpTnzPvgUh2ebN&#10;uwRjg0AVgreWwJJ565qZVG0Yx0p+Pl+6e+KMcJ8uDzQA05yMDtS/3+PSnEDApP4TQAmBk8U4fdf5&#10;h703+NPn70MykMNnXjOaAGnbjG7Iz1pcfPkAYC0qhd5AftSkLniMD3oAaTynNJzk/Nmgh8PlelKM&#10;AD5Tk9KAEwefnqH+MHnNXAEEDgg5PSotpIHzD60ARqzebjaamx15pArCRM4o53MS2OaAJVZht+YU&#10;rH5255qFv4RijPzsdhHHBoAl79aXAwRnimAn5c9c9KkJHy/KMntQAbMkHfwO1O5yMdKQkgY3n8qa&#10;X+Q4XoOaAHcZ/Hmk71EC2W+T9afkDtQA/uMZ5PpS4UPJlzzTAzCQ8LQWJRuOh60ANfHmDHpTlBCD&#10;KjrxmgbTgjrUoBaNVJOM8UAIuOcGnZO1gR3pdp3ABzgDimHiX5j3oEPbaNnzDpULMMDLjGfSmtNH&#10;5xBXk9Khdo1Y5PJXIoGTNIQVG0Yx1qtI7iN8OOGFQGQlF/enGTVVn+fqetQ7DuXLgJNpV3EyA5g4&#10;r568X2jQ6rqdtNYfJLbOYWxww7/lXv0bMHLFjjvzXI+N9NF94M0+aGFPOt0dlAH3h3FcVenznXha&#10;3s3Z7M+MrO0VNQ1OF5cBbt8H8eKukMvyeYDhutGtx3EPja3YLIBJKwIIxgjrUKGQvyMjPWvWw0ua&#10;COLFRUZvzLcbEBTnkHrT5ZZHWPdLnHTNQFR5g5NAHtW5zEoBMf3u9IwXJAJPFKQf3X7zp2p3Gw8f&#10;jTAjzwMIxNMMbMBgE88VJuUTj90OR2qeF13n5By/HtQBWCOo5zSBpAXxwat3pAEZA52ZrNjZm8w4&#10;/CgCYByWJNPFCk7BwOlGTt6YoACXy/A7VPD5O6QEAVBxj74puSGXg0wL7RgxTEKOB1qnxz704udi&#10;/vn6dKbu5b5fTGKQCqOB35qzmZbQuky8LzVcZ2nORxVq1ijeC4xfNweRQwKyyh1lPP3qDkqecUTJ&#10;5dzjggtzUyxSNas4hAUJx70CEUKXUEE1HJ8so4IGaiSRvPK5wwfip2E5ZC6DAPWgBQI8AiXnHOaH&#10;ZRgbhUcoxLERnlaiCsVJEbHnrQBJuO4fvD0609LmYghjkdvakAHy8cY5xVebYJk4UDPWmBNL0Lbw&#10;OKS2ZCsoMh9jTz5T6dFhvmA6etVslVQ7KAsWzt3sMhuetXtNMovb5kCggCshD8x+dqvRMUsbgoWD&#10;EcnNJgPumuH1K6Jki681QYEMQ0gPsKsIEZn3zNuzzg010TdKVJLAc0AOg8rOCOh6VMShuJNkTjPW&#10;q8a4jkIc5Iq3C7q0T+VGevHHNAirKuZ0UxtyPSqzC4wFW0kPzda1mlhm1OJzAsPGBjvWhaT2US6t&#10;Fc2EUyvEdrgdPSgDBj80MSQBwKVnJlHIzmrQ8p3mI4XzTt57UksIWNGXn8aAIRxvyB2qQbRnJHWo&#10;gMsM4zjnFOYY2nvmgBGI4Ozv600bg8zbCTgU8qpXk8UiA7znp2osIQhjGckUhhhNq2LcnOM+9THH&#10;lHinxl1ZtyIVK0DMCeO1bUsGNQcYwKia2cxT7XOQP0rp3ttOOlyMjhZN3IxyazzGBgZPA60DucvL&#10;CwikYw5VepqlmIsCG5967e2/s9pbyKe3IVkPJrEvbTTFvj5V2jfOeM0AYXyF0IlI57UFW+bgc9DW&#10;iIIQwjEZZic4xUDxyfatuMYXvTuBS2R+b8wXpzQYrc252suQehqVkymfLIIY5pgRyofLAYNK4EP2&#10;S5awu2WNSNhwBxmsmKG5EE5MoZA54JrdhlleylUSyKoJHStWDSIpfC95LDrMRZQSyMwoA5VPKJjD&#10;QcDsO9XRJZHTbpSqNxgLnlfxqCSEINv2sMwZgag+yzfZ1cJJy2evWmMqGEC4cercGgoNzjjORVxl&#10;fzlzGcbRzR5chJZYMZ7+tFxWKwiQSKGYAnvmnmGMSNm4U/Lx7VMImJGUbBHr0p4j5QbuB1NA7FUx&#10;P5LAMv3uCakRXWaE+Ym4L07VaSPlhyRnipntnEQ22G8svXdTuFik/nGSQ4TP6U6OI5b5AeckVfit&#10;z9lINrkntuq3HBgr+6HPXHelcRURZle0CgrnqBWlHaA2jFmZvkOSO1TCMeXBhSTnuKvIXVWUOBlR&#10;nIoaAoQ2sosxi9Y7T98jHX/CrHlXG2zWS8Z+DnitgXWnnRZ4m0fMhIwwOMVW/eYQ7lAA4FFwKyJi&#10;EYc5JqQtIHTMoOHBFEgYg4B61WG/zmypoEaV8tnLaafLHckOqgSA96oPnzlwuAFHfrVkeV9ikUxZ&#10;LdarleIxuPWhIZLC8q3DEQnpwTUk0UDwF+Q2csKahO4KV7Urb/Jb5GHH50hEpmLaZaqXIAGMVPEw&#10;NkoaYYA44pLOz87T9Qb7XEvlLnBI5qiX2xyrgsQxANAF4m3+fMYxjg1SYjzAVB+9SIxMWG/vetTh&#10;f3kP7wBecmmA03Fy0EaB2AFTRSSiJvm/OoiqeYu3JOe1TBSO1ACkghj5YyaTAwMNT8J5K/vBUbH9&#10;4ee1ADXabyyRADg0gKbAfKG7PpTg2YWGDnNNUPnlD7HFAhZZC9qq7FPIxntTI5THcRH5OGHGKftU&#10;T9T0pCnzEmMZ7GgC1ezxyLabQynbyoNVkPMOSeTUagecmWyan6bMgcUWAszxouno4t1I7mqgZTCQ&#10;GwMdPSpXd2gtl+0fKG4GKaYdt25CDlB3pIBmG8k9eKljLAA7lwPamNkHBNKD+74I60AJIF8xdpIJ&#10;PNSxuVdm2cjHWoz05WjcvzgocdqYFmeRHlWSOHaQACPWqjlzvPlnnFPyDKmCRx0pxZRxt69KSVgG&#10;LngEHk8+1SbAHkIx2oGP33T7tLGD+8yDjdQA05Eo4p2G8w+gHWrLREwI20AE8Gq75BGTj5aLgPii&#10;djM65OOuaR3IBJj5FWdNWeSS/VY5GO09BVeZGE9yGjIO49aAGK+5HbyyMDjNRsSdp3N1p658hVKj&#10;r2pjBgyjjGKYCgDc/wAvOBT127edoOaF27JDj9aiaOZuV7c9aAJsDaRT4wuGwR9MVXQ5hzg5zg1Y&#10;TIbOKAEfAhkKI+4jpVJGc3bAs2c8g1dDYvSCvBHBpiqpv58Rr98UgLcYdIgwjDErxzXM6088tzBE&#10;zDaH4ANdDfSLb6ez+VljCSMnpXL6Ol1eeINRlZCVFyFHv9KUnpuXCLbO08B6Y8/im/cwNshRSxNe&#10;2u6AXJEeNiBRWJoNiLHwQ48qNZp41ZgDyB2qzeyrFpMJdyuXGT9elfLYytzya3sfVYGhyRT6s7LS&#10;o8+Cdbmb+9hTXD+IGZbBFKffuRye9elJbPH8K/AKm4KtcQmQgDr3rzXxAofXLSM8jf0HfFc6Vonb&#10;S+M4gRv/AMLf8EyBlGxWDc+or03Xo0k+ENluQERS5we2a8vnO34teGQJAAsnPNe5WFpFefBX4lRm&#10;3Vm/sF3GeuVXIxW2DnyyTDHU+eDR4XCkpS5CysAhOPpUFyA2j3ihg2VParFhJ/xKLJmhkBeWZD9V&#10;OKfGoNtfA5Od1fUxaaufFyVm0zb+B+uf2V+2P4PZryVbe5vRaTAtgEOeM/Q1+kt2qnULwiLC7UZC&#10;D1DV+Roka0+KXhyVdy7NehlBH+y2a/WLTbuG++FPwovorhSkvhG2Jccgnbz+tRUWplLQnKnevA4W&#10;noSGyHcfQ0Aq0rZznFPAXdwg61AKw29sNL1Dwfqlnd6ZHNDKmGB+8rdmU9iPavmvxLoes6H42SC4&#10;WSS2ncmxvR92Rf7rejD3619OqxEpxGR9DUd/Y6PqnhjVbDULGOW3lhIJP31bsynsR14rOcS4yPlS&#10;B5DbruIJyc1Z3KQeQat+I9E1vQfFpt7kyz2cs5+w3oHyyL2V/RlH51nKQbcMCmMcc1lY1uSrt2t8&#10;pphHJO6ljIPftUgA2Dp1oSAgdQAxCU1W/eJ838NWsDcvFRkDzWPlAe9AEG0mSQCQ43dPSpQ8ilMM&#10;2M9TTjs3N8gFIQMjgUAXEnAMfBOcZ561rRXCmBQJB16elcw+BLHk9T+VWYmcFTk9KaYHUm4i3IuV&#10;znk1Y/deUzecN2Olcur4KjLffyK143U2u4k9qaQGgDlWO3B+tNGcHiokZTKm6QDK05nwz/OnDcUD&#10;LCBTuJakITc+OmajR1Ljr7U52RZIlK9R60APx83brSnGW5qPepzjrTWYgqMc5oAecbRgimHeICcj&#10;OeKCUGcPk4FGUJkBwPl9aACNmYNxyBzTkHztl+MUkIQEhphkqeai80+YQVH3jQBMwUp1PBqNkJLA&#10;CkZlBjPmYz2p67Nx3TbeOKLAIq4RflHAp/fNRMyBD+8BOe1RGT5uq/nRYZZJBxjAp474NVoypugu&#10;4AfWrhRFC/vAc0CGk8N7VGcno/GfSnMF3fWkHTOBTGBHI+U+1HOXOeeKdztAwOtKM5oAaCcN8uah&#10;d3yRtGQatgfuJDtH3qibySoO0g5oAg3gRNl+wqu9xbCWLNwmd3Sm3gBRQMgEdqxI4Hl1WQ7Zdqt1&#10;NK4mzqIZUZwNowRxUrEfNgVTgVUhhAxkCrDcgdKaYxP4m4600Ebm5xTuCpBNNA5FADhjAp2efWkx&#10;0o7NxQAjE+XJjk46VEfMIjO3nNWMDyidnP1pDg9BjikA1RwTjnFLn3p4AprdOlMCRCN336Hxk/Nz&#10;9Ki79aQFiRkCiwDCOGwO1AbgfOKcwPzcVGVXdycelAEm8dMryaQlf3h3Y5FRbVCt8xoAk4+c89KA&#10;H73w/Tp1o3ymBRsOKXaflyKcAML8o70AJzsTLdqTs2TUhpv4dqAG4J9aT+I5qUN8hFR/xikAbeW6&#10;800ggNxUwPzMDHnjjmkxweaYDEIyTipAx5wc00hehbqKZkbwPekBKWO9cJwR603n96c9hQMbPvUZ&#10;PHy8UwEB5GWJwadu+Z/l9KOp6UY/eD3oAcPurz1/SkP3eDRlAJTsJJ7+lG5PlBHegBcNg5al2qUY&#10;hRTjs/56c4ozxQBCQOfmpPm55qQj5zTQPn+7+NADfmDdBxSF381Oe3PFTY5OVppAwfkH1oAjLHJP&#10;mHjrSGQbk4brSEJ83ytz0pAMqP3f0oAtq4K9fzNKckkYBqDGD9wdKfvGzOMc0ASHbl/lHam5G4As&#10;MYppYfKC3BpnO9umKAJTjJw1HJJ+btTFPzLzTsrvbjFAC8YBzmon3ed1I4qTcMqMfSkOdy5AoAjw&#10;cc9aNrbm6GpMHj5hmpFxtBxTAgC/LwABTsKB2qVypBOeMelREHBpIBucTthB93rTjJ8gyRgHim4P&#10;tUMikyx9enWgC3vXzMh1Py0u9Q/MbVSCODgsfrS5b5gcfWmBe3qS2Ixmk7NxVNWbcn1qYN+8Xpj1&#10;zQA/JJJyaZ/y0Y+1SAr5cmQajAOzueaQC5GfvUvzkHJH5VH3qVOSx8wflTAjx87hieaXHytg1KQM&#10;D5RTOOOKBoiI9qVFyWzyeKlXHmgkDpRlPmZe5oEKceaeOwxTGJ3tz0pedyjOeKQglsEgfKeaAI95&#10;ycLShpCyZJ79RRHGwY/vMnmn4ORx0oATIHQnJNMd8rw/cU/AzUD4w2EPNJuwyPc++Q7x05qpeg/8&#10;I465JzcK2PoasqP30YJPJqDUdqWCZcDGkXDH8BmspDR+dfxNuhc/tf8AxalVsgausY/4CqiuWtcG&#10;/hQDrKM0utXDT/GHx/cEE+Z4qusH23nH6UyyO3UI8ns2PrXfTVor0OeW56x8H7fzP2/fh0oAYQwz&#10;SE9cYB/xr6A+M32mXwpewxhm/wBMTAHoG5NeWfs5WYn/AGjfidelGP2Tw+QrEd3OP6V6z8Sr2zXx&#10;34MsMW5lm855j3Rc8Zrixkrqx2YXdHkvgRn/ALR+KemSuSDZQSw7uoIHOK+ldDlkb4b6QWVg6QbG&#10;B7beBXyjbXTWnx+mnU4QXUSNgcFTxX1bojwt4cnYPGUe3VlI6c14kj2pr3UzWjBBiPAwO9asDnyh&#10;yeG4zWJGHNy26Ynnhavox2D58H2rknGz1MomvuUgkPn+lSAjqG5+lUUK7FBPbrmp4xL5qHeNue9c&#10;ziXcvw7ftW4xZ44rUVo2gZSjYzwcVmR5whzxmrvmP5bERjPHaptqUVrmNRdSAxjATirOjwIt7ITA&#10;ehNV5m/fRMcHJGBW1aq6RxcAFk6Y6U1BXFdmjFJcCOZCXwXPOaoX1xeJbTKnm7WT+VasKljGNqkm&#10;pntw1vPG0cbDFRLayKhvdnI2t9cqAf3m0Pw2K6WzvkZmIVRuXB56VG1nGFhUWcZQo2R6VizWswlj&#10;MF6VZZ+cDtWDlbobtJnXpODcsAyHHPNWkJdLz5kGIzyDg1yai6Rg3kOxMYyc96e91NiPNhOozwaF&#10;K5NjbtliinOy5nY+aSd5Jrdtndo3/cMRngiuZikVtOkKxtnZnkdK2dKv4f7OnQW8e7sCeRVxepDV&#10;0a7tMHtgoycHiqf2PxDPdYt9SRCzcZ7USajpqRuhhj3Z6k96uWF5bEEf2jCrbs5V/u1omTZojfRv&#10;FkPlBvE9vIxXPyrSoPEMcZDxF2BxjOOK2/7TtVuImGsRbk4AY1KJxPJPKstrwo/iHelK6EtTPi+0&#10;nTplkt8HHT0NRRxXG5g0W5T0zV+SbarK32cMR1U5xVUTzr5+22U57ms2ygRLuGeVobaE5XBV1yCD&#10;1rftNb8eWnhuKDTrK2hhBJG4BghPXAPrWAt++27DW6FQOOORT479/ssx+zEAnua1p1nTaaexM4Ka&#10;s1dGjLqvja7gmfUtdgljD/cVAoB9gKo/2j9m1/QLiKWQT7GCsEJAHpVF76Nm2tEqA991VXuZkBxP&#10;ZlAflG0HGfes6te+vcqNNJWRqT6lC+oyzNbtvckn5cc1Qe+by3I0pWYE/LntWe8ztuBMPI9AMVAH&#10;tlFsHk2BsgtmuWWJNVTJpL+0NtdN5SQksAfmzg1r2U0o8EeI4hJLJDcBCwRc8jp0rDGm2kstsi2j&#10;OjzbmO7HArrm1SKHwZqOnWHwssLZ5IVDX0kgbYV9FPrTpzb1Y5KxjKsIW132KBv4dw5Aq6qhY3Ik&#10;0MhsH5tpP61gvBq08kpn8bLHxgssdRDRNO+x27P441KXc53MXIApOoOxvpKbe81qaKLwws06KJpc&#10;ISQOgArMha2vPFMsTwwtL/Z8xXYmNuB7etc3faV4ettWUpqd/LIuDkzkjmprGe7g1O3uLa5Cy8gs&#10;RnaO1YVJq3c2jHqctqUF5Y+FfDt3caLqIhm1G5RGaM5BB7iotHGpXMNxtjmAM4MQb0rvr278QXVn&#10;Et5rtpNEmdkfkgAZrEEiQ31l5SqpMwzgdK8RwnzXWyOyMlax6J4PtdIg1y6l1mVAphTyWz9w9+O9&#10;dw+paHHrOvgeBLG+tPlMMpIU15U0kj/2X5k5OIulbcMijRo0EoGCc19Lh6jUEeXV1kzv7XVfCD3h&#10;a7+DCQxE5EiT5wR044pt3rPw8lvpX/4VEHZSASHxwOnpXn7TgxbduNq8DOaqiWQ25/0VQDnJAruj&#10;iE1axyulre7+9noq674DfULfb8BI/lI+bzhgYq5eeIdLfSbiKL4SadGTFgOZAdv6V5fG9ssMTGMY&#10;38DPWrDzQCCVlJbKj+LpWntulifYq97v72b9ve3KajcsljZqWcEKygikvNa1mS6lWK701WQqNogH&#10;H6Vz8U1v50YkumjB+6T0qxAyxajcORFKvdgKyepqrGpK5MRlnjhG+yYM3Tkj0rz74fW+k/8ACyf2&#10;gNMutOsporqUu5ONwGcAr9K6LV7pp7BBCoxHnzDnGPpXlunah/Zv7TPh+7ksrgo2nz72TnOBkAjv&#10;npXz+fU06L5tUeplz96y6lnXdKg0fxF8XdOeRjHqU9vLp8xH3wp+Zc+q1b8FanDp/j3xIz3YMMr2&#10;6s2f9URxn6etch4o1/WdY8W6fdzaW8EVvcSrZwY5iUnkn1LVWsCrXFmzhgNjKwz97d/Ovx/EJUqr&#10;nBuy/S3+R9zTi50rT3asz6X8ceIP7P8AhXdypdWvmXmklI5UXckYZexHBJ7V4RoWseALXwJ4SttX&#10;8Fi4zdzyTXAwShY5GB6Gq+pajKvwj1HRJJzPGt4skTStl4BnOBnkj+VeaztC2oyZtFLCMAKx6ge1&#10;dLqrFNOzSXTTt+pGCwcaUXHq+q0Pc4dW/ZumnIcJES2MGHGPyrbgtvgpdRiO11bw+yk9GmVTk9Ou&#10;K+XJhai6yjQK2/JXaOD6VqW1m8+g3z/ZpYnUAqA+N3411yhTjFO1vU6/qU07qb+8+kLjwV4UuI51&#10;tvHmmQsq9BMhA/WuF1L4e6wt1q5s/GWk3LlRnb8u706ZFeOPHfR+QYNb8RRShsEG4cAn65rodP8A&#10;EHxF002si60xGeElm8wMP510RjTla2n4fgJUa0Hfm5vKxsnRPHWnrcpP4Kv1DMQtwnzr+OKgfw34&#10;+u4Ypl8PSSgP8jSYT8QD2rsdO+I+uSQL9q+EmkyIF+Y+d1P0NdND8Q/BP2UNeeEntMHB2vkfkKKe&#10;F5ppKa310FLE1ILWBx2jeBbhNM1e/wDEniPTRYQW/m/YowC0zpyAW7DNeQ+JfEGr6v43nNx50Ol2&#10;160On2kTEJGqnALepNfSbeJfh3q/hzxLHb+MQzy2TRm1kJUrkYBGa+c9W8O6/peplLjRbqW2e6eS&#10;3nRSyOCc4z6ivSqU4Um7Lpv/AJdmXgsRKU7z+SNXSrYxw6bLqGuRCAgCH5MkA+p9q6nUbvSLOz8M&#10;RaX8OZdRvLh/luS25QT6qOlcFY6jbxwwx3MAeBmw0TNyv09K9W0PxT8M9Pi8Mqnw8u283LXc2zf9&#10;nI+6Ac9/avLo0W6156L00/A9ivinyXir+hatfBXxV1i2sbvUviVc2QCAQW1vkDafYccV2UHwf0Rt&#10;OtB/wt7V3m2Zll83JLH29q5Kfxv49vvFurtpNhqkVocLbqLY/Io9/es+68S/FO2u7SQaJ4pjffu8&#10;2NHYMfccjFfTRx2FoyUb6vrc+cr0sZWTkmo+Vr/ea3iD4UeKrHRNUudK+LWuXk8RDx229kLr/Fg5&#10;xkDpXnUGrSRzt4f8W2s95pd8THb3UqYmspumNx54NejxfFbxWmlRw3nwu1m5mONs0ds67SPXtzXn&#10;Pj7VV1zS45H+D66fMYyyyg8lh3x6mqxOKhZNSTTKwCxDfLVW3VaHEa/oPiPw94zskZ1uNNusvYX6&#10;jKOh5AY9mArAuJHNwkpupHXfkrnpXvXw7urHxF+zb4u0DUokkm0/Kqz/AH8fwMp65BrxbWNOubLx&#10;tqdnK7rJDdsFJH+sTtx9K46ySmvTfv3+Z9Ng6/PeMt0advOs3h15VuY0eMLtGOtepeG/EOtH4Yat&#10;ZPesqrGBAG+bGeuDXkWmiBbidHt8RyQkfjW9pBuYTqMHmhkW5zFk8sD/AIV4teKTbXR3XoTjKPN0&#10;O2M10v2xVuJCCCS2etdVpsER8GabJHb3JuGLF1CkiuMUny43aPaCVzzXr3hWW4awS1ttNjZpoQeU&#10;6ADnmjK8Kqrd1qeNiajgi9oMFw+mXT3N3IgCHaoODV2+0/TZvCtzI+vWttFAjmcyEEzemCag1CR4&#10;vCXjV40jMsN7CiBTkAk4bkVieNI7c+G/h3FHdTFhYl50SQ8sQMZFe5WpR9k4tfoeaptyTTPMtTVc&#10;agIb1UQz4O0cuO3NS6HBeu+sQWth5smFbLN0A6kmsi6a5j1ezgGnO3mNy+eE+taeh3j2niXxXA4U&#10;/bIUjEob/V54618lGEXVUXpG/wCtj2037O/U9Z8HrcLq2ryB4Q7FUO08ZXrzXS6nNqg1mNIre93+&#10;UfLZAeR/FyKwfDcenWmgarbjWra4e3uEa5KuCU8zkV02oarLbefi/sdiQqU+UHgj1rpxVJSmrP4d&#10;jxK7ble2pxWt332n4TeINLFjcF1nDxGQHMbA5bGfWvMbORUlCsjiRbGUNk9MCur1fW7m48XJ5ek2&#10;JBOMqQv1zXEasLxPEJZbRVDwNkg8c9a8jESdWpyy00N6UeSOi3O7+DqxzeFPjwplAd9eUuSR0Br1&#10;S5MQuo1ySqRgDPrXhnw4lurVviZ5LgJLdxln969Oa/L3t2xmiGIwAfXNfsmQyTwsbaWPic0v7Z3N&#10;JpY98o2LznJFZ8nl7nJiTGaprI3X7VGfmJ6+tK0kZhx54BHpXrppHnWJt8QBO4kk8U8ndEh8xyAR&#10;jmqaFRjHfuanH34BngE5IpXHYnBuE1KCRJPmA6D0rbjktp0TMiDI+ZfQ/wD165xJQLy5bYw2jAJ9&#10;K3vCscF38RYoVXMa7pJWHQBeauEr6IicepdaW3R7aEwoRjkVBMI/MZliAwelVZpYZ/iprM2VFumo&#10;yRjaOPlOKuS7DcOQhAPStGu5mmRBnEAXzB0qsEk848uRmrAQYUnOc8VdgMQhlUqMEHHtUooyihN4&#10;jGU8DpTWjbcx3Nk9KvMp89j5f8RxzSE5LDbzjrVXuBSO/wCzOCnIFLEpEbZXnNPkYBIgRzup6EEO&#10;x6YpgSKu54Rsbk10lnZxQ6S9zPJsiQhhv747c1l2r2CKZJZl2oN2O5x2rK1jU76/jC+f5cCkrFCv&#10;GAO59apWtqRK5neJrzUNS19ttmptkgKwwZ+UcdfrWVounCHRxusooitwxZTyW5rRto7gpGuDkDvx&#10;V5VxG+VbIb1ovdgtB7sSkZ2LwMAY6VOoYafIcEZHNQ70CIuwGhZXJdPJwO1DEAZcSZTNZ0sf72U7&#10;eW71okjeMhPpmqsuRL/rMccVpTsD2MWeGbaCsxUl+TW3aWuoPo6hIY2xgu2eSKqHd5UgLHmtfSZD&#10;HbSKbkjOc11U1rYxl3NaxSJbiEPNkKR19azPFjQmWzcohAUY4q+rKbqACVQ24k+3pXIeIri4a5ij&#10;edNwY4561szMih3vZQsA2Nw4x0p+pTf8S0RLOAfsjM2PYUy1a5TwnIRAp+TjFYN1cR+VIQGEn2aQ&#10;HPTpRFq5LueUecJ9a1BvMlGdRkGT3wa0RkLHnJqCCKFbjUh5Sk/a3OfTJqfHznKfjmvbpJKKscD3&#10;HjOT8wxingMVcZFMAURnknn8qfn7o80DitBBtwVG2l/vDNByQvPNNyd4OztTACBgEHJ9Kaf4/l9O&#10;9JuXzANx5PpS+lACc4b5BxUiD5nGQBmkyTJjHOOaMNuJDUAS/wARwKYQdzndzSAtyMA08fc5BoAa&#10;e+RQMbTgn8qQ4yKjYnnIpAWAQVODTTv804UjHWmKf3ePennO0/KfzpgSD7/+s/SkzxIN+eeKYSM/&#10;dpuevFAEpIyvzDpUTZ3OOOvWmkqVxuo/5ZDCH60AOwOBtowMHMnGKcACB8wyBz7U4gYPyCgBnA/j&#10;OKQYy3FKRwoxRjj7tABxg9DTf+Wf40uBjqc0pB2dPpQBGQcU0DGetTMOgJ6iozjmgBy7vm+YZqTI&#10;3Nls1Eoz3ORQz4ckKB/WgCbenqaYznMuT9KgLDzACp5pwDfODjAFACgjbSjGB81M42Din8YX6UAO&#10;wv8AfFKf4vmA6VFmTeR5Q608bMS5HORQBIO+TzSn7vTpUasc4wOlOZuPSgA7nmlHDHgU1CuJBvHA&#10;py48qT5e9MBpHzE7aj+YueDx7VKDwoI5NAdN4yg49qAIhkxHk9aeBwfWn/KZHGzAFMwPMOKQDyB5&#10;bc84qIkYAJyTUh+63AzUZz5jEIBx60MBjEbwM9aB1fn0ph38fu808Z8r7tMB69MbTSEjzDz3pP7o&#10;70EtvPyiiwri8+cnz4GKXJwM4pM/vGyRjFNO7YeeM9aLALz50eD9ac+8Rx5Xr0qMD5x85xmpznAB&#10;K9OKAIfn38JxS8YenAHoDTDwefWmAHOW+Wm84fg07jYvPOeKMt5hyBnFACYPykSde3pUilg7/KOl&#10;N+Xc44x2NKN4XpmkAhC4Py96XueOlL2+7z9aacZXK0ABJ2MQD+VNzII26U/I7MKbx+tAAD8wJI4F&#10;MfJ/iPWncZX5etLxkcc9qAIRnP3u9PXIkIIpWHzHDYpQD5A+YE7utAMQ7cP60w9etOOM/dz+NIAf&#10;7pHpTFYTjYRim4BDcLke1SbRvA556VJtIJouFgO7KfMDk9j0qQbgWGD0GKVVQuT5bYPvUu3luScV&#10;FiyMZMn32xjpSlv3SHPQ0/aM9ajIbzPu0wHKSQMoM44qICYtcEyd+KkwwjXCHrzTiB83rgUhDV6i&#10;pP4BTe44o43fePXmmAjcsQVHtSqPmHGKDt3NjnGKOcn5vTFAxwpjA7BzwKk+XaPpTWxsOFpARDhe&#10;BQxyyg468GpP4D8vamFFbZjjmgQmOQMDpRhvkwQADzUgX5lHt1pxUZYZJoAiz8x+Y0H72RSkfK2B&#10;xjpQoUjiQ8jp6UwHKpLRkIepzT8HBGD9aaC4JPmfhTt/AORSGGCAPm4p+FKDJ700Efu+OKCwBbCg&#10;80CHENhDnIqNipGPL7+tNkkk2Y2fSoxuzyw60wFJbzR8g9gKdzuPHWkAG1vmA5qTjC/NQA3uKAV2&#10;gFTyaXj0prKxywA4FIBecggUHkEZGaT58AYGB+tNI/fE7SePWmA7H+wOlRkEFemB1p/zYfr27U08&#10;5GKAGZ5Ge/Sn5G37tRnJTAB4NMG7n92aALBOMfMTxUa8Mx3N15FPHO35elOKng7h0oATKlozz0/K&#10;lc4KkTZOabztkHlnGaZlcdDkdKALAZvn55PelZlMeQlVt5BOEJpyMdr9s9aAJOPLU/5FPIXy0Hl/&#10;Smr0IzUnY/KDgcUANGMt8tLn5V9KTjLfLQcYNIBe9AIwefpSDp7UufmHNADWX5TheaYAvl42HOal&#10;LHA5o53L+ppgM52kEjpSdz708geVcDeenTFQRvm62iM8UAS4bKH603BNS4+Q896T5RGeOe9AEB3Z&#10;Hy00jjGPpVgYzwKRgvmH5qAIgVwpBxxRz5fWnMuYz8oABp207Sc8AUANwcEYOaVV+U8DOad/d60n&#10;GX5OaAHgjI4ppILr8hAzTGzg81Ed4KnzPqKALD9AQDjpikPRcN1FMDt9mdSuc0AnODGTzQAhIyhD&#10;Hoc03nyR8/8AF6VKQMNwKaw55NAASfLTjnFM8wZxyOO9Pxw3JqJlBdv3XagB4dsr0+tKPvrxwTzU&#10;IHzYLd+lTDaHb92RkdaAH4GeHGKYAc9akVR+8Oz9aco+Q8DigCE/cb5DSqRt5NOcMUT03UxgRggd&#10;uaAJQw3H5AB9akDnY3I6VUI4HzGnDd5jA9AOtAFtZMLjCnrzULOOpx1qJseWMButQu3C9etAhsmD&#10;Opwc1AW+diXPWpZGXYcOOnIqoxLAEHvUsY5mJAxjAqFmO0EJ1NDZ2sKZ852cnjripaAerdiDyPyq&#10;yqLJaTptUnb+YqqB7dxVtCBcQEZGFqHG47nzJ8WNDltdRiu4rNhE9wWDAdG7ivHbOYm0w2MA8Gvu&#10;zxLpthqnw81G3ltVYtZOuMc57Ee4r4P1yw1DR/iVqtjcNKV+2N5TkH50J4/KunDaE1XzL0NlQWiz&#10;2oA5+8Kp2jzC2VTchlxnFW+PNUjvXYcxIdu0mmEgqcCg53fdpvGTz9aAEOfOwVTGKF2iT/WY5o48&#10;xctUgWEpgZJ70ASeYjyOpVThcAVXZI1ViGHfmrAtpGVTFKN+0/LnrVQBt8isGBDcihgKvROOpqZh&#10;JkbYwQRUIA8xfkfrUyM3mMQxwR0oAZhtp+Q4zzUgCmJf3YPFB3Yf5h16UgLDkmmA1lHHApON5IAz&#10;ilc/KeOM0qgc4Tk9OaBFqDyDHIXAGVPNQ2bpFrWoLJbsyF8jBqPJ2ncoxu9ahnSXdG6yP7UgNm5m&#10;09/NDacVBX5cdqyoZZ9zJ9sOwMcDFRlrgW4LQ9RzxQqnaW8ptp6GmBswWtm9tNJ9rUOqnIzVA+Z8&#10;wMmQrmiFmVXxK/J9aa5YGT5e/rSAlKoyp8p6dKlRmWGZRAuCODVBHmM8mTgdhVjefl+U9aBDlwJF&#10;JfgsaqXUcZyA/wApPBqy+wooyfwqIDacOSRkd6BleJjHJApj+U8Bs9KmkA3sBznkUsioS3yHAHFR&#10;K4JACkc0wAEhh8i4+tSgv5fQ9KQqMcqce1SxeWzEE9BQBCu8Pnbkl6s/Nlf3Y6UpUBcdaVfvEbsm&#10;kxXFAO0nIpCf9Xz2NPZW3Y9ulMKtk8GgCHIG0AEktzUzK+yP95xjpTNpBkPk9x1qYByGH+yMUBYf&#10;C9tjGwjjmrivD9muleAkEfKc9KzSCHQCAElqtfMGUEdF6YoAh24YkAtk8n0pvGT8xwamY8D5T9Ki&#10;IG04FIBvzcccU07tq4Q08YyxwPwpuQS4DcjrTEICctmLjFSLygIt5MZ6GnQRv85KAjvU4KbDg80h&#10;kO9uSLYgUmE8xGaP5S3UGpSVzFnjLdquR28LWzbZByucGmBUIs98QaBMFhnHarF9pWgtoP2u2vyJ&#10;cDzY88Pj09Krsse2VPs43BsZzUK+atzEu99h7ZouBnNEmYnSFVY4HvV59OU+GNUkIUuQuOxNEqMt&#10;2uNp+bOKtPM7Qx/IcADjNMDm1tQJo1e2bay8cUG3tgSCB7e9dA0g+cGBTuA7VWdLZriNjByDxQPm&#10;MF7SIRkK6EFvmHSoZYgi2iR3twDjkqxx+NdG8UbuCQB6gd6RrR9oKWy4JGM0XEtDkhYp9rYnewLc&#10;89aviKNI3XAIZeCRXRy2F3HZrIbaTBA2YHDfjVcwj7O4Kjdt6GgfNY5prLIbbADu6+9IbNjFaKsr&#10;AA/dIroIYLkRTEzBtr/LWjPFZto1rIsieYFw6etArnDy2d0Jxi3DfMM89BVr7Ei6c8gtXwwG4n+l&#10;b6rH5u1peCDj1FPkZ20cQvEpCMdjBaAuc5BFDvcfYU/2TmrbWzqY8IfmBzg9KtiOFcfIeCMtWtbv&#10;poMRaMMVXnJotcaMa3tLf7PKG1LLqDwRiomSFYSq5PJ713iR+ELjw9eyf2mkEqxkMnqe1cLJEwup&#10;lSfcRMcH1FFkDG2+4oMqcc9qkfgj5asRDaB8g4Ip0oia5iYQ7QF596BFJI2a6OIueKtyIUjUHOdv&#10;NOiIWRuB1pkpJkdie/FFhDImi8zJ3Y2nNQscTyYQnJ4NSqEzJmJccVPEhbUIwsS8yKv50gI40laB&#10;Ds6HmrawfKpLAccCr99bX2n6hZx3FnAEmtg8To24MD9KoGZmK7WwADimBA8R+2QYYsWbnirBjA2h&#10;0IJHFRrNIuGEanBoluHkCkxAYpALtCMSDLkn5sNSTR2pu4CsgUsBupm/MkR3nAcFh64qS8fTnv7F&#10;7eBkJUB1J6kUARNCBcADOMfnUgUi2mwuRtqQmQhSU+UJxSb4/K7+4oApqCsg+c8npVve32fgD7vG&#10;aiYbm4HFIQQOKYEKySefMDA3XrTv414INP2nk4H0zTyGCkmPJ4oAZ821/l7U8PvjUbAF9aYQecdM&#10;c0oBAbkUwJgYwvMP0NOYgIq/Zwdw456VHmPa25iOOKiRnEwJlzg8GkA7YFGSx5PegFjvw3apHYOi&#10;A5H4VGoAWUjP3aAEw3yHsM1JukBQhyQKAUMJoI+ZTwBjn3pAMZgzk9MjpUMbsLojZwx4NSsAF+5U&#10;e4KyEJn5hQBbbH2WXMJ5HFRp/qo+PzqSVnMcZEQA2jAzURYBXyvOBTAeCoY/c6ipH8k5+QDiqoAO&#10;fvGpSAIhhjmgCRFjLjBbr1q4YmWM85+Xiq1sGadF8v8AirUuhcRW9v8A6GWDJ8p7GkBnGaY2sabx&#10;hWORUL+YY5RjtwKQ+SVyC24tyvpTueOT0pgbGiyy29w0iQq0hhYAY6ZrOvBfG/zLCcNMzbse9RGa&#10;5jaIx3QUiQY4qxfXF1M9iDKoCxfNgdakCtxsb92T6U04wMPSDeLYKGJw1AU73+U9KoCSFJjDdFId&#10;2OtDrIIrRhIVbnK5p1vNcRvcDyjtx3phcNJckL0bpQAZXoWAzSq+12xzxxTcBoSCQOaeI2Hlgg4J&#10;AzSAfmMxofL57iiML524QP15pJ4LiIQEAEEVC915Wl3GZR/qz1HQ9qNBrUwdeuWe8sbcSHk4x616&#10;N8N9K8651WU2yrBaqHkcj5d3XGema858P6ddap4+uN086qdSUTTqu4qCcBEXuzdOK+s9es9N8O/s&#10;9+G7eLR0tp59GzBZLy75HMkrdievJrz8fXjGPLezZ6uAw3M02cibyzuPFcyQXshCS7Tx6e1ZHiWS&#10;R9R8LWkaSZm1+2jwOpy1UvA8dxJ/wk9zLEWfzWIz0FdR4VtW1T9rDwKhtswWl89xKxHH7vmvlm3z&#10;H1UYKK9D2fUo1PxC+D2nRxKEs/h+GlUHvt714tqh3eN1w3AvpRn6Gva/DhS++P37R+obCVtdNkt4&#10;ueFCjqBXhAkEvxU1hAo2pfXZ3fQk1peysRS1lc425WI/F65ZUbMbrzn+lfQ/gdll0rxBB5Rw/g+7&#10;J59FNfOVmZJfiH46kVtxTUCBn2NfRfw7KjUdHB6yaVOjj0DDFXRauXiU+S58+gSHwazRS4Np4xul&#10;kXHUFzWgIx8zhVCmEHk+1R3UL2fxg+OGml2ZP+ElmkQH0Zs8UwmU6bCuXABIr62nrFW7I+FqaSdz&#10;ktbhjfUNNkWZQwDZwOtfe/7PGsrqP7INxYvcM82l6s0RzyQhGVr4T1SMxy2R3kfKeSOtfQX7LeuQ&#10;2/7QHj/R5IcR6rogMRJ6SIe31FTNamb1R9rgAXAwoHFP43KCeN1S3kZjvJwqtuExyuaagY9UA46V&#10;KENbLXIWNc+vNW4kQSKzQsrADOD1pI441d22HOOak3ZbqeKdguQ6nZaTqXhjWNPvdEjmtZYMNn7y&#10;t2ZT1BHXivl/xJoeteH/ABa9pcmWeynkY2F4B8si/wB1vRl/WvquM4JIUjHvUWraboereB9Ts7qx&#10;jlikhwVI+ZG7Mp7EdeKynG2ppCV9z5EgZDACoOT1HpVlSMDirviTR9W0LxY9tdB5LaWRvsd8B8sq&#10;/wB1uyso/OsmOSMoP3gPFZFlzPFRnqeaYp+Xg0ufn/CmMXnP3aUfd6U3uOaXPL/hSsAhUeZGdvTt&#10;UikbsbselJzsNL6fL1oAnABVTtzzU5l22ZwM5x+FV1A2N1+lNfkN+GadwLYmf91x2qZJl3fNN9DW&#10;cQN6fvG6UgAErHzqOYLG358Xkx4ZevJNRvKTcxt5nQViznMkIDHipt4FrHiXkLyKVxo1fOGxugyf&#10;XpSGZzgeaMkcVleZmB+COelPjkYx/KN2F60AaHmMGPznpxTllOH3Keepz0rNSUNKwMRXFSAjP3zS&#10;uBdMpxnec5pjuSeHI545quBlSCTT9q4GM8U+ZgTxTS5ZXUEYpsszGPhT1qPD7ByMZpki+h6DkUcz&#10;GME0gPVjj3qaOQ+ZEd561UIGG5p8X38cdaOZiNaFl82VscheSa0Fb90m49enNZymP7PGoJySM1bG&#10;MJ83YVYy0uOeB7UEA55zx0qJG/eEBSOKechvXNIBGdf3eCRioHfaPunP1pWB80/IaRwnlMSuTjpT&#10;EJ5hKkGRsHtT1YbgMcEVXPl7Vwv4VOn3etIB3BI3BSM96RVjE85WFQOxFIT15p2OB8v1oGNx+8k5&#10;6mlGPMbpSnoQOuaQ4GcoTxQA4Ebz8nb1pwMZzwfeoO3Tin4OG49KYEh2h244xSbhim7XwOWNNwdr&#10;cfhQA7cfLYhgTnmnIcqf3f15qq2Qxwcc0EnBG45oAubhg8UMQVOOeappI/nuvlYGOamB+ai4DyW8&#10;3A20YfPb60gI8xyV7UZ+c/NxQA/B24IH+FBTIBBHTvTQcScg7cc81ZDQmNdq96AKuw5U+X0NPUff&#10;IXuKnb733RikOzYP3Y/OgBCG3HpUJ6HB705sYYh2z3qH5iDz+NADs/KPk7etNwSwyKX8KTnf06Ug&#10;AZzyRTCeRgdal2thsYpML5p/djr60AInO8+Z2qwNmOmeKrk8t8oHtTQ/75SM4A5zQA9878FTgnik&#10;2nLdakIBg+8ODTwV3RnI6fnTArgMAvzHGaefuj5DUpeItjaPpTGYZ6DpzQA3PzgY7U8f6wfLzUUb&#10;J9pkJHHanFh5nU9aAHtu3j5B0qIg7jlDjHWpN3DHI6dKTd8jfSgCJfN3sCoxng5qbJ3AYpivGEI2&#10;nmkyNo5+lAEvYkDmlX1zTUf5OgHPelycNz6UAPOcn5aaabu5NBJ+f5M9O9ADc8p8q96cAdjHYPzq&#10;Ng3UBeO1SDHlSZj5470ADfcHFR4JBHJGKfjOBzxSHG84yKADjdHkHoaeAPn+Udqi34kHyHpT94KO&#10;dp96AFxx0oAz/SkUjnB71Mo/eIfMHIpgQYIc/NTwOnH61KUHXnOajeN94+bHHPNIBwICNx9KYXwX&#10;6e2aYVYLJ+8OAKbsBjOWPXsaABpgUwIsEdaRWO1PlNL8mxB5KjFKANxJA6UAKMljxSqFMYy2DngU&#10;n8edw68ikyvm8Z6UwJgBxxnioWX271IXUDlWpc/KMmgZAVO4jb+tIMeXt3E1NwV+8KYwXzGGKBCq&#10;xCKNucdKNxOSXXr0phHz9MYFGPn5TtQBJ8gkj+brT9w3cYwar4YxgndjdTsMAMDPNAyyCNo7U0bd&#10;6/IMZqLJ2qNlPBGW4oESOE3MCeD6U3C7TtXAzSrjcDtH0pWxuJH5YoAYf9ZHyBQUwyZagqhRsseD&#10;wKdk4jyDwPWgY5du7Gf4etRbhmRdpzninFm2NwKjAAdiAOtAhuTlulQsflHHSpmHXk1C4bevynGO&#10;algRoG+1wDP8dY/iSYJpOot5gCr4TvCST/sGtgBvtIIBxXn3xMuVtv2ePitc+YQ0PhSZRjrlxjis&#10;pFxVz87dzN4l1Uhhg6xOxP1NXIl/0yU8EeW34VStQfMkbnmZjV9QRFeOD0hbP5V6OyOa2p9S/syK&#10;q6b+0veFCFWK3UH0OSa2/iHYgeJ01Rppy73IUHOcAntUXwGtng/Y0+JF0Uwb7xbsVsdQnFaPxPuI&#10;4/g9bASneuo2oB92YV5WNlrY9PC0up4Rfkf8LMliMinEcZZvqK+hfBl9cR6dpVvPvMUluDDIfavn&#10;nV42i8d64SvzfYbZifXKg179oqGX9nD4d3CbBNbBjx/Fk9K8WVSz9D2Iwuj1VipaBwFBI556VYjx&#10;5jVxvh7UYrtruNy6vCAJImPKn/69dfA26ZT8oAJ4rKozGUOUvDocZxT1cb4Qd2N3HNQk/TrxUQLG&#10;5OQMA1ghG8r4S1xnle/arsUrBZgI4ySPWsQOdikyngcCp439A2fTNJxBOxdQPJqlqoiIxNk89a6y&#10;EHCloWGIwORXMWpYajYNkcE4rqklzExaWLIUcDvTSGy3G2Li3Gcc4JrfjjhW2TDKSeua5Te26MgE&#10;nzRW9HK3kRnacbBkmo66juNu0xOAuNpQ/jWOEZWuModpbg1tXGHS2wOR1FUJt/kMvljArKepcGLb&#10;/O8Y+zLgdBVswI0ozDDj6VUtZCm8YxV4MflwDmpUO4+Yasah512x4aMjpVOz08f2jJMl1IP3hyM1&#10;eaSMCTI6CoGnAtyFlYc9BT5UFy1Jpmnyl2a5Bfuc1z97p0lvcKbe4uQ275MOec1u28sxSNgjZ3Dg&#10;mtWWKBntGMiZCjK5qJJ9B3OBex8Sfa7B3S4P78cBvvDvVrUf+ElgurhIdEu3gNuhDiQ8+vHtXau4&#10;/dBLfketTSGWWxfdZqhWPG4Co5Zdw5keZQ3vigNF5Ph+/ckHJZ+n51t2uoeLPsyrJo5YtJyncV08&#10;UcEcUf7lW5JPy9amWNTfwuAq89AKm0uo7oypbqSOBZJbWZRsHRc4+tYeoajcO9mIfPO4ZyBxiu8k&#10;jid5A8MJVo8HgVkS2FksVxskhwDkrilOLa0Kg0cabq6a2G6CZSUwDnpS293cRQSb2mYclcmuhFvb&#10;h4WaEFQSClONlpjwsnlhSQSDXFOM1qbJowxfRfZoXZmXJPy55rLl1FGmIG/5W4HpV3ULOJZAwORn&#10;GAPSspI4d0wNsmQOa8+pXmmbxppnpXh+aGXwb4hY3I82BUMa56g9axdY1CdLobLS4BOPXiq3haJz&#10;r1yH1EohuUwuevNdjrVtbL4ivi0FuSLdNowK9OlL2kU1oYTioyOOF7q66bbSf2fMSY+AaHutYm0W&#10;ELps0RL8L/WumWOEaVYmSS22M/HFEixfvQscXCDoKtRbWgrxRyUVpfuZPMu2BKd2rTsIEhtp1e4B&#10;5OPWpCArzEu351HG6GRd2QMHFYOlqa82hPHue8ZFhchpgBVDVfs8PjzR7XZHvMal+emelb1lLZx6&#10;bdu1uu9cmvP7uSW7+IetXYnYN5oWPnoBXXDDKZh7VpnduI0igUXqA+X1zmp7SeMpMjtyuec9a5uE&#10;SeTCHkk6c896RrlkvXDWkmQMD3rrWHasc7qXZ167vKysRySeM5p5lCwKpMAOOcnpXPQahNHYszWz&#10;hT/CwwR9KpS3Ns9wWkimPJ2jfjFNU2TzI3i0ZE5DdD+VQfabaNLkzFwp7gZrEa6T7JiLP3+hNI01&#10;wUTfZrntkcGt1Ezc0bVzf28uh26rYNlcgnGD7Uy1v3isJYjCdpQ5YmsxJo9yr5ahj2xV6OODyy0s&#10;a+WUOc1XIg5zMvtRSPRr1vsbFhnaA3T615nHquzxbPdT24YOjiPcPuV6RcafAUcJdblYMQp715H4&#10;ohxaGCCPD/2gmSB0Ga8TOqalSlHyPSy+dqiGT6vbyT3AWYuWlbdlMD2xVmC7ka00rCgGO+THPQE9&#10;6b4jt9ISy+HBtnieWSwQThVAGcD0rMaOcXEqIJCHiUjn061+S1KFPp3f5n3sJuyNnVtS0u3+MlxJ&#10;JpIuV/stFVg+FjYjqfWuI1Axjxfpt0uqvujWU7M8ENWhr1hfp4Q0C4ZcxXErbTu+ZivX8q5tHhaS&#10;zWZXVRcRqT3GeK78JQioqUe1mdFN2djpdC02+v7lZTZSxp9p+Z26fWvVE0dJNO0+wtpQ7RgMJydu&#10;T3/KvP8A/hKtO0nUdW0waKl26WURTy+BHuHc981Sj8UeK5dRu86SkCsvyBHwwBrlxeFxNV3S5Y7q&#10;7/LqdvPZHa+JdHFv4C1yY+PdJmmhjVfJTAZyeOO/BrmLPw1cXPwba/tfGF1NqNtMDc2MhIyjd1/3&#10;R7VympS6s3ivw7dva6lmBnYq0hKvn1FdNpnimeWCS1h+H62cs0ig3yS/cAPI2991aU6FelSTi1Lq&#10;9tPLfX5Eud9zn70XFvJgrfMvlDLEEZJ6j8K504fVRi3n2M3QnNdh4iuNSfxHqsMmrQOsdqhhj8sA&#10;pxyffNczp8d/JLMBZFtz9cdMV6GGdocz3sRLURHkiu0khE0eOjLx/KvUfDPxEv7bQ5bDVfAen6pZ&#10;mMiMTDLp7DPXNedXUGqqRE2luoYc5HX8a0tHsNHXVdPu9S8RpFBa6hE4jRdxZgcgEe9aqrFK71f3&#10;mcqKnoerNq37OE1rpFzqPwe1/Tp5UkMtvLGyhSOm3nB3dsVmp4x+HiW99a6d+yDA8MlwAZbh1ywU&#10;8HJz9etZfirV9N1/xrFNcQaGLfStNiSO0ihVOCPlJIHOf0rmLW70p9ZmjewtliWxlC7MDaccVDxT&#10;5bKGvXTa+wqGGf2m/S7PZNH8c2NxqV5ax/CrQdOhhs/nuA64THQAcZzXG6j4s+Jdx8Tbu3i8c+HN&#10;PsdrmF1tFlOF6Z/3q8Ck+2paXimLUhnUpMYJ6E8ZrrfB2s6BYeOtOj1Dw7qjRSOA15IpKQv/AAg5&#10;4+Y8U6uAnHmqRtN20Vu3Xf8ACx6NOlT00PonwLqHiubTvG11rWreG/ssUTLEsloqvK3Y89jXF+Mp&#10;tZ+z6Ebj4Y2+ni6mma3lSQMs6A9RjgHFU5NRkufG/i83gSCF5YlhjWTau3+E/jXrHijTtP1T9j3w&#10;daWdxYxajoNm8yq025p0YZO0/wAX4V42Gw1SvWk20kldLW3TbW3roTiJKhKLSupOz8tHr9+nzPCf&#10;h5PdWv7U+gCGWQJfwukiDoSPX2rtvjdppj8Y/CS+gtQr3NpKkrKOCR0zXnPhRtQHxa8BXQtUVodd&#10;CjzW2Dg4YZNe3/FXU/Cs3gLwtC/iDTGu7cq4jiYNgsORkV9LCanSkrXlDX9PyM6t6daEls9z58sY&#10;7kqI2mUFZARk1dvWuYtT02ZbkFoT0B6jvVMMZ2m2MIgqjBB5aoWkdRco5LMEwDnOQa83lcpXfzXq&#10;exP3oHpOmzRXVposguxhmG4Z6Yr0rSNU1W38aaZb22nyqktv5fnqh+UEYPNeBeHLuOK7u4vmVRLl&#10;Ax7nrXq+keLZtOnuUk+H1pexNcxmNgRuh55I9aWFqvD1rPRLU+exdFyT0uevX0cFr4f0LTvIVlur&#10;tWluZG5jZjwTn3rH1ey00eK00+Dxw17fRWcZnKL8qhh8oyKxNa8R+F7jUzLLdXDQzacpKqOUYDoK&#10;4m18SXVrrd1cWfg0oWugPPkfcWUHofqK66+OpSbVzzqWGqXT/ANWtLdPGniG0m8aNBLbMrTxhM7s&#10;8gBveuduXTzUSK0YI0gHLc8d8+9a+rTi+8Ta5qR8i2M0SboM5LEDrmsFArCUNdYwDg5r5mclOV+x&#10;7dONo2Z2Gi6hpdlqF3FFbXcz3Nuv2mQyfcKjge+aZresa3NYRRR6C0SsxAHmZIHr+Nc/Y20m9vn+&#10;UsSWz1/GtYRR+ZhjKT65rmxFROae9vU550kmULa2vJLKdTeXBI5yCcqfrRc/bxpLJLJIxS2fYT14&#10;Faam4ik+SUBSfmOKSZ9z32UXmwfjHtWHtW5X3IlFWNf4dwT3HgvX2RVZl1MiRc9RnvXoU2mIs8ZS&#10;7kI2jB9+9ct8JI0Hw3+J8wz82sYHvzXo8m4TwptyFOR+NftOQw/2aPmfn2bT/fM5l7dFltwzsF7n&#10;NWYltFkUZXB7mtm8tI30uKQZbYuSo71zLxzvO+EICngZ616s4cu550ZJlm5MGyQIuBjtTFuoIrWJ&#10;EhDnackmqUnmiOceVnA7mqgKr5hMA5PrWdmx3NYXMT2F1GwjQyAgN6ZrqdCvtG0bTI4hc+fPc2E3&#10;n3IHEG4fKMd64aKCCSSJt7DDjPNTTiL+2LeASqx2g4zRF62Dc0bCUJpl8m9m3X8sjuepyc1s2t5b&#10;SWdhmYlgxG0jFZ9tGpVAtuo+TH1q2LMrJCRGQwORgV0JshpG08tt/Z8HyEMRTIzEbcYduvemwQTM&#10;sLODwOmKmMbqARAAN350yQwojU+d1qI4LqQRnntRI2JBmJulRiUBXypAPQ4ouBWlaACUO+Dg4FOg&#10;aI2SgAfMSMVVuPKe4bCcgVTZpYzEQxOHHFHMOxcnjlV87T909+MVkKZluJioLAvwPStVpHMBDPk7&#10;BVBmCy/cOc0XuJlyGVzexloyAByKddO2WKNt3HiooQzbiSAAppsrYs1AjZm3GqUibFiJ1Nrkqc7e&#10;TVm3C7MsT0OKyA8vkKRCeD0rUhkLWKkwAHHTNUncRUbeurSDeSC3Gaju3G6167T14qWdk+3Jhu3S&#10;s24uCYplAjOBxz0rWKIkyZpYlt1IAY45FT2cpZGYW7AtKMVzQc/aDlsc9TW5aTRR2aM9yhOeldEd&#10;vMxb1NW9uvst1DK9hIF2ruYHNcbrVyLnxHplx9gZBFAWB3dvp3rQ1e/ElvIiyRuBGd2a86ku7lnv&#10;la+YhWIXHalOpoNLU73T9SR/DpYJkOGXn29qwtQZv7L1KTy1ACnHPrWRp5uPsihLngOcKB607VpJ&#10;F0K63ytyozinRmpTsElZHNqR5rFf4mOamGcdKrQ4KcdM1aG3jmvpYKyR5ktxDnen7nj1zSbWLL8v&#10;fqTUnbrTgRlQc9KokOSgPOcU3ByakOzB2038aYEeB58R8sZ5p54A4ox8y/WnFhub92TQAzv0604f&#10;dbmmnPHy9ulLgc80APRQS3P408j5eTUIPDHDYzUmRj7xPFADTjBHtUZACtx1HFIS/nJhR16VMFyB&#10;xyBQBArHYOGp/Ow9aeV+U/KB7UEMEPI4WgCP5snI/Wl/hNIf4qUEZNABg5TkdOaQcOOQKkP/AB7s&#10;NgJyMUw/63ntQAblDsSTz3qUY2t8xII4qLCZI9aXjfjBwBxQBLlQhzHyeho+Xa3ynP1qudxlX5iM&#10;VJk88E0APOM/dpuRhfnPPtTSx3dBjNIcbl6UAS7lyOOxqMcRtkg5bj2po3bye1O/5aHmgBhzknaR&#10;7Uw4yf0qTs/zdT0ppzg8UAQ4czfdWngnd04zSheX+U9aUIfN++fegBMjcvNPGNopQgwvzdD0p+P3&#10;vQZxxQA0Zx0pOcfhUmB5Up3rwRTR949KAGYYRHjPSo23eW/zHqKm42v83Gajx8xAFOwDEf8AeMM9&#10;RVgFfKA7ZqHCb/8AUjJbrTz/AK08dqQEnOB8tJxlvmHNNGPLlGeuM1HkBhzQBOGG5jn8KbkE9Krj&#10;77HYafyW60ATdSaXjaeT9ahJYHGRQSe+eaAH85TkYzSc75ORgCmgNyd/SgkZHH60wHc55Wl4z94U&#10;3a3zHPAFG0YUhiaBCkZP3aXC+UeDSDdk5Xilz8w+U0AN4wPlpyt8hG4035dshz6UnGxsKSTQBOMY&#10;VhKORUTj9yOP4qjJPksNjffHNS5YwkFckAUANRTxyMYp2PYUg/j6g8UvJDZegBwxlf3eePWj9KOM&#10;HnoKD0NADCQC+c0jEbR0pT/F8vHFRNt2dcUASgx7VOCPU0gzubcmOeDUa7eB5Zp+TufKjtQAuAT0&#10;pUU7+31pvy5zS5OXOT0oAlCjLfIKadufugVGJOvyY5pWY7TwKAA98LmgZ3P8vp3puSUJBPWjPzHj&#10;tSGOGcNzUgYeQvzr1qH+M0xiML0PNAGgpIYfKOnrT8jEeGzmmc5U7SaQvt2gR4oAlx+9gxjnNDEd&#10;oxnNVyzZGU/WnDnq5FIY/PyfcGcc81GSNoJfPNNZf3MnLZNMiUjG6PufoKBEgK5QZ6inAjDYB4ph&#10;UCQ8nJpQGES5YUwFOOSI+opVwFl+bvSc5XjNSFchcYFIY3cOPmP5Uv8ABnPekYKsi/vMk0v8L/L2&#10;60wHqF3c+lSbI/JlO/v0qtuIt4yDn5j1qWNz5YzjJPFIBwUfu+ueaTpO/wAuOKkJG9R7UyRhgYAp&#10;iGEcPUaqFWQ88mpQYwoPndumKYWzHj3pDGZG4ndTGJ85cA9qc4QKRtbpUY3eXnbxigCXcQW4Y8il&#10;JHlcMOajBOxCQMgcUjFdic85piJOdvUE56UY5PzY4qEMuR8jVIu35uRnvQBIOZOen0p2MGb0yMU3&#10;jjkU4MNjfI2aQx4ClR8w5HSl2ny2OKjVhuPX6U7cfMUHHXnmgBpDBDheRTcMd3zCp5ZITGoUKDt9&#10;aqhwBjaDz60xDzkQnDDrUbEfIRGMjrQwLLjzj16UBTnORQA3594OB+dNYEt16VZYDylOeTTMNlMD&#10;qaAGR5yMnNWOPMbjtURVcKfKwN3HNSnOBnpigA2jzBmXgDtUDAb2wT19OtTlv3cGMZxzTD/rFOBQ&#10;A0KvGWX8qcSuGwnTvTWIy+Qfaoi42MB+NAFgEc/OuaduHqPaqCuiqQSc5qZGUxqdh4zxQBPkZOGo&#10;IYqTt7etVfMBmxsbBPWnq7YYFm4HFICXJz0ppJ5+amqc/wAJp5HK0wDP7oYGeacScEewqMdSNtP5&#10;54pDHfNmM56dabwGYqi5JoHCjLDvTwV+yMShB7CmIAwzjcfypM/e+YVEXQGAFeTmnhx5BG1etAEg&#10;xk8Co2YeacL1NNZshOeabkbhkn2oAlG0sQW4NP4APOKYNm4ZAx2pGcZxgc9KAEYnDEDNL/yyU8dK&#10;UEcDJ5pRgxjk9T2oAiJXKdaXAO7Jp+xdp+Y8dKaQAc570AJheflp2UHcYpMjA9ajIOXzntQA/chY&#10;YVuTQd3mjCHpUI3BuBUylt+c9qAD5vl45o/gPz/pSkkogLd6b2PFAC8Y4A/wp4Hyk7RmozjP3BSg&#10;j5eT70ATDAVcuMkU3PB+amM3zA7R0quznzm/d4BHWgLlkk5AyMU3jbJ1zUQb5I8yAfMalBPyA4yR&#10;QAYI6nNA+6ee1BA3KSefrR3NAhhKYJCnrVV2OW+SrjZ2dBVd1/dN8vUUAUWJycxH6Uxv+PdsY4I4&#10;qwVGEBY5qtLkN1xkVLGiPPzk+vrTd0guvli6rTht3Jknmng4JxjNIB0Z+Vie/WnqTtOMdai53jp1&#10;pwznpSsBbjaQsqgqODXiHxn8LHUPh9baja2kf22xjZ5FUf66Pv8AiK9pX/WL8zde1W5obSbRbqKW&#10;JHWS1dHU+h4pqXK7kyV0fnPpV1F5ixSsww+3J7EdjXUq24SgFSAo5FV/iD4dv9C+PeoxmNnsru8a&#10;a1mC8MpP3T6EVHYywf2e+FO4qAcnpXoRfMro53o7F7svNNIO5/kPaglSw681IAxIxjAFO4ESoC6g&#10;qKZkLLLycBqtsm2OAl+TmoXUbWOwUAOEkqzQtHMwOw1EWfzSSBndk+9N5+TkgU8DnkHpTEOV/wB8&#10;AY159qcxX5unTrUXGRx1NDB/JHI60gHb7fygS5GW9aaSd64jY/KT0pGSDEPBPIyPSrqyIIp1WBAT&#10;HjNAzOjE7O2I8jdV4RSeRLnZwRznrUceUeMHJJY5NWVztX5ep9aBFmC3s2kBcbv3JPXoRWS0yfbm&#10;Ur8olIA+lbHCW1zwf9Qeawh8zBhjHmHGaANWOa0bR7wfYU3DoT2qg8g2oBbsBnrTo9oeYFWy2DV9&#10;o0ezjxCgwKYGcD04FByWPzEe9WGWNSoaVBxTSYtg/djHr60gKo3CQZXj1qX5tzdCKU7S4yB7c03n&#10;jDY5oEOj6vlgOKjk8zbwT1qby5WUlY+QlVkaTdICvAahDJ4yRCylQTjrVebaCGVV65I9alyRcg+V&#10;gEjBqR4yZEHlMcjjFAEcbAwD5v4SMelUZWniuEJgkYMeCKvGNoplDwvhh8pqQbSVVwu33FMVyGGe&#10;TylH2djxnkVYQ/Nu281AAn9oMNwCZGDU7gCVCOntSAfvzMgPU04MftLgsM+tRcCdCEPTilUHEh5o&#10;AlkVuP3jHA6+tWrE2pd990Adp6imRgtZrm2J4qkysL3IiIycdaQE8+RdsY5hjecGgSyEx8jp1xTN&#10;jhLjM4x2B96Qw3irE6K7AjggZpgXgY8oCV3EVDMIwpG8kY61WBcGHczbg3PFXxFG9pu/tCNTs+6e&#10;9IDMDxAcIcFup7VbSO1bTrmRL5MgjIqo0a75PnGCSOKjClIIwjk/Me9AjUXcY1AmHC0BTtxtY89a&#10;rRFtrfIc455qYySeWf3YA6UxhIcLCAo+8KveTe/YNwVgpUYOayMjzGBbPcVIdQ1AxogwFXgZpAiy&#10;2FWNcMWJ60zZNlizgjsc1WElyyuWRcDvT45CUfLEDPHNAiRx90BxnNRndkAdcetXXt1bR98d4m5W&#10;BIJqSOyv5rMmLTy8giJCg/exTHYyW8/OQBgDvSAnEOTwG5FVUuZ21O6jnsZ4XEhUIynOR61aJiEY&#10;IbnPrQIsmS2EkK/MDs/KoHllC7fPOAarlx9vhJjGdvX0pMN+84zz1oA04b/WP7KmgOrrJAv+rRl5&#10;X8abaJNPfMvlszMeQKpJ8owFGaVLzUbe8329qpcmgDZntWgF2WJ4j4GelYKyqZLgZJCvzWi95d3K&#10;SGaHY5QZ5rCkG3VpFEiEk5JoQ2aO61yrGPBxxUcjZRsOMZ7VXOThWb6075vJGMEUwHN0wOhHPtUI&#10;jY+ZhG96k3kK4AGCKhEoEkZ80D5u9Ah6xvuzkgdxnrUmE5w3IWmeZmZc3SgY7UnmIHBV+R1ouBJz&#10;jPFMLHJ4o3KUwTnntUzrENMiZZOT1oAhUjdwfrUsmw2hBA68VWbHlIQ/VhmttLWB9FuX86MlIwSM&#10;+tAzHCYhBUktjnPanxECUN5hBDDNSW203t4rHCgVG4RXlyvBk4JosItXTyyvZBrmZhHH8ods4zUE&#10;SlVk4FRszhoQFOMdaeWGxDv7UDHkJtJJH0pNgMBIxnPSmlGaGTD9FzxUtsUPmZkxx1oEQBSGJIAA&#10;q8llLJpF7PGYP3eON2DSNHAUiHnEkk5qMmRTIomkC46AnmhAIrv9nRDgnPHsajYcH5eachA3ZUkk&#10;0/zEY3GY1GAO9JARrtUHPWglSp5qNtuQMU4AYHy4pgIeQBnvUhLfKpb+GonwCQRTQWyOeMdaAHgH&#10;a3Pelx+7fJzQD931NOPCH1xQBEwBKjb1NO2gRPk9BTV3eXIep3flU4KEYK9RRcBsRhaC4O4cCmxg&#10;b5MsMetPiEH2qQeVgEdaawUSKMHljjFICURrhf3q+4pMHLYowfJbOeBR8+Pu0APWSAGGKSFeR9/0&#10;qMJ+7vkKo3OVNNYMUkwpLAUkHnBmYlxzgZ70AShB9mj/AHxJzTJYnznyjjAqwSfmzgfLU0JRoNrv&#10;xzzQBRjBB57d6kLRFCM5qSRFEnBzzUZCg5CAHNMCRA6gskoB28Gle9v2sbONp1IRjt+XpmmMQEbD&#10;9Vqt0zz34pBYT5v7Qdsfw1MMFG4qA7ty/M2aercrkqKYEqmPKhyAPX0qRfI3tibIzjNV324cbhjF&#10;JHkIRnPPakBbkjVMHzgc1EXOeoqNmJXGWPNIeifLzj1oAeZSSy+U2M0rPCUj2xleOaZkY5HakBjM&#10;ZPQZoAeNnlLy2c9KmaQm3jHmAAdKjHlG2OMZppVmt24AAPPNDAtPLKYCBIG2p0NcnqtzHKWhSJhm&#10;QB8VoXs8UVlGUv23kYC461P4U0W71LxzHGIW+a7R5nx9xc/1qJyUFds2oQcpH0p+z34VtmuvEGq3&#10;WkI5to4/sauMqjHq5HQkds9KzPixfPe/HzVbKByIYXCvITy5H3semK+jvBNva6Z8A/EMi26Rxx6I&#10;+CeOUXua+RYBc6p8Wr9n1GRGu/F0g8xVyVQt2H0r5itiPa8zPpsDTSl6GppsYtPh/feWxLPGVXaO&#10;B+Nek/Ci1lg8N/HvU/7Ogd4PDMiIzkAAsCTyax/iHa2+nSfBnTLeyitrc6XllB3STueMt3H410es&#10;C30b9gnT7Ke4kS91m/3JGmcup9SOmB715lPR3ep61WVo6dToPhUsp+G/x3vZduLhb4qx6cDPX2r5&#10;70Yyv4h8W3Bfj7dfFTnqMmvcLe+TSv8AgndvLnzptJkiiQdSXGDk14xo0Sp8KvF9y8Unyae568Ak&#10;Z61cZ86dkZ4eO78jlvDMZkn+IMpYnOruc+nNe+eAMDxt4OUk4d2A/GvB9BmEXwu+INzHCXY6yiqA&#10;vdjXv/g2N4vif8HonCq/kh2Gc4yM1pHSSHXd6bPFviDvtv28/G8XO2RkOR3zU/kkpKvlx42ZA9an&#10;+NEU9v8AtsTTi1XMtrEyN/eGazDPMX0pjlP3Q5z1r6nBzcoK58ZiIpTZkawiHTrZHhGeeKr+A9Uu&#10;tJ/aR+GN/EzKbfxpbKfdGbDA1u3ht5bWM7FZgOQB1rgL1vK8UxsoAK3kbj6jmurQ5bH7A3YDxeHr&#10;gHi40eGQH/eGaiwAg+dc45rm/h5qsesfsifCnUDKpZfDkET89GRcH+VdKw+fOCPlFZpEiDOV5qQD&#10;7/GOKYPvGplBLgEEe9AhBnB+Wp4UlyxTA5BOD1pUhIYlpM++alBURN8rZzxikMz9Z0zRNW8JarZ3&#10;2ko8UtuQcj5kbsynsR7V8m+ItG1Pw/47a1vZp5bWWZvsF6F+WUHorejL+tfYymXYgZ4wPasrxHou&#10;jar4B1SxvNNgkhliyrYG5G7Mp7EVhUhbY1jLofH8bnbt8xC2c/gamLfIPkzUuv6HrWieN4rO6ad4&#10;XLfYr3HyTJ/dbsGHvWdE+VXLtneR0rNGhe3Da3HPFOyd+c1EvUc1IOB0piJRnJqQcJ16Hiowfl5P&#10;NKSwjB2DrQMV2O8EelAPyvkjNRttyecUg/1gPqtFxEpJIHyAGlx8rc0gxxzTgGLnkUhjWH3QE/Go&#10;WUiRevUd6uEfNjFK0aNGh2jOaBlQK4kYEfw8GpU44VyOanIIiQeVnmnhRvX5VGaAK+MTKecmnrnz&#10;DxirG0lJASuAvBpiq2xcEY96QEi/7vQU7dwTt703GABkZxTSW2mmBIzLuXG4A9qjJHmtzj2phY4G&#10;VFJ1HTrQMUj98flH505FxIxyaMDAOTmpQD5J7E9DQgJo+g4IJI/Cr6FyxAXnA61RVcCL5+/HFX0w&#10;JUBC8r1qhDwD5g4PHepl+4f3maQH5AKB3O2mMX+JfloIJST5e1LxkUf3qAKzKVYfKPrTsfI3P8NS&#10;k5KmmMV8wEhulAiJA25+4zxzUpPyNxjkUAjcflp4+7g0wIm3eZkA5xSr5u1sqKd/GD3xRnqDigYo&#10;HI460/gE0ikeYMrkUrYwfl/WgBNwyeadjKfePIqHOCuUqwo5Jyo44oAhkjPmodwzio9j+a2YznHW&#10;rDdeWo48vkd/WgCqI/3pOKcQBH9/jNTNjng5quc5+9SAeM/MeMccU7ne2EqME7+9OBODQBIqMY2J&#10;lAw3I9aVtgAwwxUJblMyYqB5BleDknrRcC4CSQPMP40x3G5skZqqXOfvHGKbl9gJYnnrRcC0GO58&#10;MPen/NtU8cjiqe7p1zVlTgRnB4oAeAdx/Snjgk7RQCCzfLSkZTJpgISfMHFR88/NUndeKCDn7ooA&#10;gIPyErSbTl/lI6VaULwS3bpT18tl6AUAVfmCdBxTSTgZepJCBKgz1NMA/fZKjpxQAz/lofl61Ie3&#10;Wm/8tGp4B2jJoAbjg8U0hucP+lTDblfmpCfm6ihgRjd2pOfnOPSpPl7EUICVPIoAZgcfIKUA7lw3&#10;GakCHCfN3NSKjF1Ixwe9ADQiFe/4Uu0At1FShWw3TFPI/cg7M8UAUz/rU+Q8HrT+NrfN2pzHocVG&#10;cjJx1xigB2FIPJpu7aTmEn0puThvpTecDIJ96YEqtmVvk28UjHO7p9aT+FeBSEnIG3FABh8R/OuK&#10;YQfMbjvxUgxx830o53jJApAKq4Vs9qUMNp4NL8mz5m5xUDsoiTBOC/50wJvOUEAc1OpVkfMpFZrY&#10;3A4HTinozhe/WkBeKjBG4H3qLH3hmmrKcxjbU3HyktigCEj56XGDJwO1PIGR6UvylT8vFAEHQt9K&#10;jOCrkMc1MUJzgDJprDhcjHvTAhXO/OKmJbb2oA4HSjvSAVSdzcdaO7fNxSLnIHtSqBukJUjn1pgH&#10;y8fP3oO3Y3Iye1Owu58jqvBpuwBQcHr60AOyuMc9KQf6tue9NP3l9aaN245FAEvHl/eHSjIJODio&#10;AzhnHlYzxk1NtxAgP1zQA8H97jHTqadx8vFRDIlHympsPwc/SgBhYeZjBNOJGwkClC4Z846UgHA5&#10;oAj53/cNOAHldacQemKUA/LzznpQBEw+SM4PIqux+cckcVbdT3biqpz5gBIxg80MBYDELo5YAFST&#10;9a8H+N91s/Zj+KieYf3uoWqD3ywr2zCnzsucivmX9oW7SP4ReE4BKc33iTOPaMVCinJBJ2Pku33f&#10;ZIcYPPT8KuyHGgaiSi524/Oq1sMQSZOD5S4/KpZt50dFz96+jH1rvexgj7c+FqmL9g74WJ5JAnvZ&#10;5enuea4f4s3Df8IB4YUyMDP4ztFUfRhXrXh+1Np+z98BbHYoMfhGNmA/2lzXiXxnaL+3fgFAjjI8&#10;RK7KP94DmvEry56h7tCPLFI53xZGq/EXWvkPPhm0Of8AgAr2HwQ5b9mfwKCCA88vP0JryzxaA3j3&#10;VTg8+GrUYH+5XovgGQN+z3oEO4f6LqNwpx6EkivArSvGR7EI7Gzdslr4niu7WFS8sYFxtPDAe1df&#10;pGpQTRxBZQDgZHoa5EQh3mLyEAhsjNZSLc2k3nQXBIWcllJ6ivPjXS+J6Gk6POe1xyI/I2rj73PS&#10;pfulTk/erlNG1Cyu9Jh2bUlVRvVm5zXSxuNuGjOe9dcZKWx584OL2LRbg/LVmIy+XKdyY44qo24o&#10;mUGDUsRIVTsPWrRka0Dv5kZDcjoa6K2CfY4j5vIBNcfmUbtitnIxWrbXEuYVCsOOTSTBnS2zjbOz&#10;HgPxnqa1UdsoWnBG3pXMzO/2XTWAJYN0FLJdERx5jkDFRwKJRuCdjrQ/ztkAcjoaqSSsbycbOMet&#10;YsFxP5KqzMNzfKD2q7IYwkJD4bHzDNR7MrmLILbcrjIbnJrQilAX7oOF4rDRyZ4FHOW65rTVgGlG&#10;yP7o70nCwcxO21sfKMfWoyi+UxwvFQeYBKwJ7nGKaZYyhBcgnpT5Quattk2+FmXI61oxKQkgLseR&#10;yTzWDbCVY5StwoORzmtzzG+wNIQCwUcDpS5CuYkYlLmNjkAjg1Ztrzdc3A2YG3GCKzlmzsMlmQO3&#10;tVqMQiJ5FtF6jJzR7PQlyRZm3l4+EA5xgUsYb7MDg9eKheTJj4fhc0efC0A+bBUUexdxe00LBONm&#10;T36VBK0ZgfEfNRCX95JuI5HFQPLlyN6jPcVnKnYpTRG+PMYYJFO8t8Rtu/gNVGM321ATkFutajPb&#10;jRbzeF3LEMZPWplTutS1Oz0OWvmJilAkGeeK4xbxF1q6BVSS+CM1v380n2iQFSN2dvtXmGrTSW/j&#10;jRR9hmdJpjucdFI9a8HE4SV7vY7qdVJHqGl3caeINNlZSNt2m5Qfeuz13UbS41oyLbyRn7PGH5zX&#10;jlrdRf2lpJZxkMMYPFdxJMZbeIC1RSYRnHOfSvSwiXJZnNVk27nUwqGS0DZKFAUO6r03lpp8gDxF&#10;jjPPIrm9Paf7HgzY2g9TUsyyv9kcXDqC5zzXbGEVFmPM29QuiySRt5e8eWT1rDS4eSYHzCoMpCjH&#10;SptSuVis5UaQkhcKc1m2sdw9pNIkiEhgcD0rGNk9i3NtFy7ublNOmRJtzNGRn0BqDTYQLRMlzIZC&#10;Rnv61m3krnU7QrOqOjcgmttLq1Ph+JjGq3AjwCOx9a3prnd+iM5SsjpY7a5Xw1dSNaD7vyEnnNYr&#10;R37TRlrbfIsmcY6Cp/7Snfwd4ailuR5kcrb5M4yO3FXbW6gj0zxfc3EcW2OFBC2eWz14r0LKyOS9&#10;2yrdedLBYyOI1CDAUcc1TihgfUJCz/wdjTXu1ms4W8jYrMcc9PwqlA08OoXTFxs7NnINQ4hzXHSL&#10;GL4DzCD53Wt6MF0szJAGiDL93rXNSySyXCsYVG6bjHpWmlwsLRD7YvllAGU1UIptXJ5mtjp9SttP&#10;GjLNDAgKwqeO1c7dTeZo9umdrZGMHriszVNTvI7UwQzyGOReuOlMsEJ0aOSS6J2oxBz1zTlyrYcZ&#10;No0JL2FNNgCvnbEQc9jXkXiK9ii8T6afKjeSe8IxngCvRL0wDQWP2QguGy1eDeJHu5PEkKR2E+9J&#10;xsY+mea8LPLPDyXU9TKot1onYST2v9raWHjVlCgqAc49a2tDn0Wfxj4uuLh1ihsrJVjHqWrz61W4&#10;eazVVbzI4Pmyc49a29LhdZ/ECsr4lwWHrivympSjBPXX/gn6PBaIv6vuf7PGLrekNwxhyeMMc9K4&#10;e9SNdWuV+1Jgx5PHeuluHLTOuHOFO0Zrh9QFwuqSySXDKokIT3rpwEL6XNILW5FA1q2s3DvDljIA&#10;WYcnFb9ncadFqUs8ultNtGEbdwn4Vz0ccrXEeI+CuRgVah4jvEeAfMCATXo1oKXU6U7ncajOZ/Cl&#10;i8OixKJO+eoqx4T0eI+LvtlymLWAhmB6O3YVw0c+oR2mlwDUGMSTkqPrW3dapri6P5MNxiIRDp3r&#10;gnQnFOMGrSvqW3dCeLpFb42eIJ43VY3KiJVPBAFLot4Uu78tYwqTjB9K5RpZ21FnuJZiSflLVZRb&#10;j7XHIJ2GV6V1Sofu1FvVK1yFfc9IvHubrT7Vh5AESHDdM5qg2i6g+mWs0ExMS2srzs3I4Ga45rzW&#10;BEy/bZsDsBWvYat4pXw3qEH9psYDA6hCOeRzXIsLOCupItHHNcXW67ZA4V5nXKn0Pen6NKU8SxmS&#10;J9mG6nqTSsqJFbo8ZTdM5A9yaI1wx4B3dCK9luPK0luZO6Zs3U6FbpQI9xl6heldNoGteHUs73St&#10;a+GelXVpdXEYS7KgMsg+6ST05rkLXKSR77Mtlx16mvT/AAlpvg2W38fvr0tiI30rFvCXAbdjgivN&#10;ruMY2d/Jp2d/L0OiErK/Y6/xN4FtG+B+pao3xT0uGaGwDC2WUENFj5QDnk4ry/w9e6jaN4BN94k1&#10;aGBp5IbC5dz+73cHdn7w9M1BLcTL4d1zSn1DWpUS9Y25eduEB+Ue4xUeh6r4eHjvwtD4m8yTTbVX&#10;e3gSPrKvKDPuaypU37LkSbtr5tdGv1NITbUnJ83VaJW8jsta8M29p438GS33xgN1aTafcTFYY9jI&#10;WGVJxXj8/wBnGpyCDUL2RBqL5MrliFzxyfat7XfFWoXnjfx9J/wjQt0vZFSJS+RFCnC4HYkda5W3&#10;w9+7eXhS/JrqweHrU4t1H00Stb8PU7Ie8lc3oZLY3sAMUiZXk54NTqbcatev5DugAyuaypXXzRtX&#10;OB2pyXKojkhfmYZHWqdJvY12NMfZnubuSO8EWCMKR19q6mwmg/stTJ5ak4AXOf8AOa4ieW2a1TFq&#10;ysYzyO2aZpd1LBNcxSQzPGz5VielYVsK6kH5dDlqRvqenSYNijC1RRjjvUEboulXW66wu/jisxLr&#10;PhtW+1j5VOAazY7q5eG5VrfaN/515McLLW+yZjouhuSzRKLRUvWdicnJxkUreY8E2yIZyvyg1iYD&#10;TW5KuSq9qt28rCXILAhT1PSqdFJaEOVjsrF5jpcaC2C7Y+RnpVyKU73B2cN1rhI7+5VblVmdiZcb&#10;umK3bOf92hZGyFBIzXn4jCSWrOSpWWx06SqLgCSNSpBwaqzPH9i1yQOMixkCj8Kzbi6i+wxFLdsq&#10;/wA4z0rLmvMWOpkNgNZP8v4VhTwrbWhzzq6HsXwqZm+DMcMaLvk1G5d/fBrvTKpnl3HBEuBjnpXk&#10;fwuuni+Fvh+aSbYWursLz1BJFd1JqFqsEkYVFzK7Byck55r92ybD8uHh3PzbM6n71nSm8C3EqfY1&#10;K+TyQen4ViSSWgnjkVQQWbjNcvcaoD5/lzW5cDlTIBXM3msXQQKthgNkEg8JXpzipaM4FK2p3Jki&#10;k1ORRKqcnp0qrJDKbpiMFQeR61naHFIfCd5cTai+C/7kYyXPetiGRhdW+6NslsAVxzp8uhvGdzKk&#10;llXVAhkkG1uABircSO+uxSJ5mWA3e2K1L2yidIpGuQrkZ+7Wvp8VqugTkLFvMZ+b1qfYsrnRNaAC&#10;a3+bPA5robd5GvSoEZITg4rmoGxbSfMBiQ962rHeSGXqPet4x0E5GqHuFLgpHnkHilAd4H/eIQDw&#10;M1C255G6hu9QEhWfl8gdjTUSBZfL3klOcdKpOw+yXGIVyelTbnKzkqO+Mmqw3fPzTjTHzWKXl3Jg&#10;uH8sDHQVTYyGKZW+8Oh960nL7mG/HHrWZcBgXBXPIIwamcLbBzFWL7SHmDy7m3857VOy5denA5qF&#10;ZYw0pZwM4HNJ54+0KuEAI6561KpsTki7E4CAbx971ouGiWEtuBO2slpSbx8KA2elCSM8koKqPm9a&#10;pUu5LmWPOUQIxiPzHuavxyk2kZ+XPoO1ZVzCJLYqLkDbjG2tGxj2aYySQkkj72a2UFcjmJZfKNkB&#10;sIJU5Nc21vOdRYrNIUZua6lkGxuG9806GKNr2L93gbeRWyhYzcrnG3AjRxG0oy3TJwapSyuttgiT&#10;buABrV1u0STxFbHzpf3ZJUKKzlVpZY41tMKo559KSCxmahJssC3mgZtzk+tcrbOHt2+UAF24ra8U&#10;mKPw7AyMRhcEVyNhI/kKS3y5HIrlbNoq51mmvIuq2+JABzwal8QFRp9mFmjIdsk+lULZ911HsJJA&#10;9OlVtSP+kWeZ25foTW+GV5pdyKuzKkW7bx/dqfI2/epi4+XtxTsjJ4r6uKskeS9w5zkNTue46d6b&#10;kBlFKuduScc0xDv4Sdn60oz5XBpvpk80o6L8g5PrQA7IxS/hTQPmI35p5wE5NACY5PBpGBMR+anH&#10;O0+44pOdrfLjigBmDuXk4p+MZ9qbz60gJ+Tk96AHqBvXJqZChhc7jxUGfkT5fWjLfP0HTGKAJSah&#10;bdhyKCTuT5j3phLdN1AC/wALcdqQbfIbJPXimjzuPk7/AJ04MArAqM5oAXP7sdOlGTtbmkONvWkP&#10;3j2oAMsHY7Rml3Exv8x6VFzwDGck1IARn5COetAD/l8uFg4+9RnlsYpP73FNJ5PAFADxtyuQSRTh&#10;jcfl4qIHnpzTyfmGQQKAHHbvTnGaQ58x6a3SPAJAFPH3OVoAZ/wGnHBjkG4UhU7eSDzSAP8ANlcU&#10;AKOABxTw0YZeuaj52tz9KQg4J2imBPxk4UZpCT5p4HA61EpbK9/en/KT15pXACE2Sdcmoxu2NwOa&#10;lOPLIxTf4elACAHYfbvSY+9Sn0Peg9RgfSmgG4+TrSnIlJGM08FdjDYKb6/KKLAR7m8w/uD1pc/M&#10;eD9Kdjleaeu0NncOlAEeM7OOaftHmD5x0oJH7weVk545pP4TlRSAaQPMzg96T/lmMsMClP3l57UY&#10;9qADjBwKQAYancbuWp3/ACybAoAem0K45x3NGBsYAEjPBpoPyJ64oMmHjXyRQAY5zRgbie59aa7o&#10;JEB70in5nBXjsaEDDksf3S4FMI+UcnrUgPzGk539KYhij5xx3qQZ3THHYc0EfM2RS8bMds0wDnHX&#10;JxTWxgcnrTvTK8CmEtliQOemKQDjncASM460Enceeajy3OWzSk/uhz3ouA/PHfNR4Bj+6D70AnzD&#10;lQARQTySEoYAQMn0oz1wnSnHbvzzgYpOzc4pDDn+7zSk4yCx5HpTRjPbOaaxPnA4A4oAQ42r84xu&#10;44p3c5HFJwQcoOvFLkZXk0AGPlA7Zp3Zvwpv93mlb/Vg5HWgBp+7TERt0pzxT8/d9KUEhTyaALxL&#10;YIMffg00hf3gY844xTscn69KD984QdKBkeOFIbgU8A4HNIQdx+tOA+Y/qMUAKOpyOKQj7+Rx9aef&#10;uHApuWww9qQCcYX5RRj5Rk5yab/CeKdk7lO3tzQA7DZxTRuG0U7cPYUhOWyOgFMCMkmQfuuKCybc&#10;bscVDJIQUGDjdQy5fkOPl4NIQu45AwMZ4pm9jMenXinLGRbN+9Jw1GwbmwozimMerOYzmQ9aVmbP&#10;3RTVU9NtIQwP060gDdyQUPX8qcGU9FNRqMkYzR83nIMHFMRMOWX5uPpSHbs+6MZpccD5f1peMc4p&#10;ARsBvOOai2t5wycVOcYbBNOA680wI9p2D7uKXHYngCpxtC/cGKaygpJyO1AEYOBwpNG5yxwoHHel&#10;4EagHpSMTnNADSfmjO8Z5zim7kOfmNN5LglcUYXecnkelADXwyAZNLGoG4mQ9acFJB5GBTto5OTQ&#10;BKCMghTyKX1HltyetRHPlt8h6cU9CfLbLd+lAEoDfICuRinYYDqOTxUeTlgH/Sn54X5jQBHx82Sa&#10;cCvlrh1/OgquyTntVcodnDd+aAHsx3DGCMUDdgjBNNVQAoJNSgDacP8ApQA1ydikL29ah2MScK2S&#10;asBVyvJ61JgiRsAdKAKflKVbMR4NPUME4kHPTirHy7WG0ZpuVy3BNAFc+ZlvlX8qQK5cHaw5qYn5&#10;Tml3MQ/7oYAHPrQAntTmJ8tgOBio/n+c7M5oYthxs7UAAJ+XjFTDHlHJqsu4McjipNw2vweBQA5/&#10;vJmM8jioWZ9hBkP3uKRpJjNAA6lFPSoyx8zhM8dMUAS4XzVJOcLSEjJwetRnlDlsZNPVW3E+SRx+&#10;dAC54A4pf4zhAeOtBT94hJ5x0qQKuFw/X2oAjOcDC45p47/LkmnELjHNOG3EfqKAFUNmPIP41IQR&#10;G43L04pwKeS379eBzVaVx5q4K9PWgCUN8i5A6U1seUpCd+tRZBU/L+tJlsnJoAcSdq/uyeaUg+U5&#10;z2GBTfmwuHHB6YpTn95lj2oAjBbzB8gpQRk8d6cBz1oC/PKSvagAG7a3FO/5aHL/AKUADyBhu/Ip&#10;M4L/AEoARiMn6U1S3lDgU1g21fmOKUKSQd/GaAFIyzZNREZ3bWyAe9WFVMk4NOCoB0oEVcHzk9Kl&#10;z+9j+UkZ61KFXPL44OPekx146GgBxCEZ55FN/hPJ6UvZuaT+I4b9KBjcjso/OmHqn1p+1d5O48mn&#10;7Qd2QcCgRUkUhmyBVaRFZSCo5q++0s2Aaqsp2n6cVNgRVKIp6DpUfYccU9wQ2C2Sai/vc9BSGSDO&#10;acMZPNRAgxOfemPIm8fOMkUAW1IDZxVqNlNu+CM7uRmsgyYiUmSr+nQXd1qUYjtZsE4+tFgPO/il&#10;4XvtY+FV79mtYjf20DS264/1wAyVB7H09a+NrJ5kluIJLe5jmiu3jkjkXDBl4IIr9WrHSETQBDPb&#10;+aGkUtnqDnsetfHv7RfguPT/ABno3iLTtLVPPwl4I0wrOOhOOASPzrooPl0MJrU8Ghfcj5QD5cVY&#10;jIEIBOTuPNY1jPHJAGHGeCD2Nay4KSECulogkJn3soORjimBiImUtnJqUAhY/nHSnARFpM9cdTQB&#10;WJO7OBipAx2HgU4pGIuDnmmEKA360wEY425xUq7DEMOOaiYZgYe1RoVV0XnigCZgcsQO1Rr5gOSh&#10;x71N5iGMH0PIpsjoyqFQcAZxQBLG0bbgzDr1qcqQ0YEifeFZy8TJkEDNacHkeeu4E5IxzQIuzxyD&#10;T2YwrgxDJzWFgbyNoAya1tRecW0QMxEYQY96xFz5i/vywz1pAWBklee9XhIBAFDdqoMVCfeNN3p5&#10;hwxz3oAJVLXbEyNjHrUYL7wMHAapxgg8ZFJgBjxxQBInIOVHQU9kXDA7e1Vm3hk2v/FU7HgfJzto&#10;QWJFdlHDYyuKpuPlJ3fx80/epSTr1pJEn8mJhZzMNwyFFAMduU27oyjBTg+lPs5njm5UEhvlY9qg&#10;fHloAjAleh7UwA7W5ySeaA2Nm7mtpLS0It4wwByR3rMVk+fIPUc+lMJOwfSm5HcUAOdfnOHz6VJG&#10;x8iQFSeO/amrgqwz0FNBPmj5W6mgCVSdgO/vT0kUKQFPLULtMD8DrUfHzHaO1Ai+xu12bJRgrxxV&#10;aTcQ7GXnvilSaUoi8fKKeqxkOwkBbPSkBq6auizxRrczyopbazgcqT0qW8N3puo6haR3lpNGVBST&#10;g4VulZEkd2tos0RRSOGHrVRnlLKZBKzE8ktmlZ3HexK5LM5yCSc1GwJIJdgMjoaRHIuEjWDJY8ZN&#10;SXKsoQbO/rVEhhxG37rgjioGD5X5jwasw7toyAQGFS3CK8wKf3BkAUgIYC3mEblAI71HN9pjudpb&#10;cjN8ppmdryDcevSiaSVrfbtBAPyj0oAmCsdreU3K9qiZRuXKEc1JHI4tYlwNzMBj0p9yriXkJ9wd&#10;KAIxt2yDcSCO1RuGGQsnBqMEiQ9cZqfIZZRgdOKADdN5MZVHPy881d0vV9QttW0/NtKNs2VPXGO3&#10;41ngyZI3HFOLMC21Yye+aGM0dfuobzxPPeC1gR5VUFUXAGO/41leXKVixnp0p+5SyZUUvmgKeWzj&#10;ihARsBhcx/WlHQDNQs5Mg3FuW4FGfnk+foKYif5fLJ2ioTt8xCJOaAwIAzwaAvJwaAJFLbxz2qBr&#10;SZrlpFLk5zinYYdyMVahuXjDjrlcYNAFRWXLfKSSMHPbFNb7oHmNkmmuT9vJAUbnzipM/MwwPamB&#10;HtJA6e9VZLc+a2VYg8jBq4cjFGTnlieKAKgRVt7gGJskjHNOUKqEHGTVkFSh4HWkESNOv7w0ARZG&#10;x+n3aWORvsrqQxBanPGRNLwvapokTOG2gCgCAkAqPs/JNbdlbXL28jJ5+0pk9apGOMMzLMNwHetj&#10;Tr6VdOkidIgQhw2KBmSsY+2XO1efMwcmpGgjYSB4c8jGDSRtG2vakHBWPeTkd6sB7f7Udu/GDigR&#10;FKkC2RT7JlivB9KyuPOIJOM8GtrLGNwQpGeM1kyAjUJDtIBNCAmiJG4BTjpTZRIstuBHwz9QKajk&#10;SsCB1q/vja1AJXgfjQxjHJEMPAOQKYwHH7zORQ3CyLuJHvUBLhXKoxPFJCGyFw8eDgCoWK+cCVbk&#10;jpVvrbOWjOTUaqguYg3GZBTATJCrmJuRwaUbNg/e5OK6C5sd/hcyQ3VsTHGCVz1rml2ifGBnvzQB&#10;NtYqCEzntUZIwBtPXpT9zrKrKowD0pZCjyFgoB28igAHrkfd6elSR/Mrjac4NVwfmbA4JFPDlZgV&#10;m5oAftI8wgHpTARyfLPXvTy52ZPUmmAg/nSAUlt33PpQC3B64BpWxuHp6U4bMLj8qAJoArxy5U4N&#10;NbguuBgGpIyFVuMZph+aQMM4B6etADoeLgsU4280FmaWLH3Q528VNCjtMVDNkLkADrQQ4Fy3lqCp&#10;xgigCJzwc8cVGDiM8/xcVKrI6Puthx3zVx7KRvD9zOkoKIvzc0MDPdh5f3u35VBlsMDnrSRsCJAS&#10;eGp52HotMBv8R5470DaQPkpP73QU8YwOKQCYGzBOaAmQcDtSnOTipIjtmIZ8kj8qAK6ISZMo2Kcp&#10;CtjYfxq0XAdgYwPpVWfcQDgmgAyCSduRn1pf4zx171Am4oQUIGRVhh8qc9RQA3GV4H1qYqv2Ifuy&#10;KiGdw/eYA9qmJZkwU4FDAtW9tI1pKUtnkIjJwvNY93KIoXbzLhQCeHQitKGXVba8hmttWEZUEgsM&#10;j34rmNXvNX1HUGRponAnG9kQLk/hSbtuUldmdGZ7jXon2OR54AGK+pPhJpIjj8fTmzBd/sqJkfdz&#10;nNeH6Lp6RWaSSWy5UoFX3r7H+GunNF4TspWt8G4vIm+oFfO5xiny8q3eh72AwunM+h0/xMvbbSf2&#10;W9NtlmKyXVoIooV6yMw5OfavMPgvo0J1Hxjq1xp8JWw0h3hlmHyRvjOeeCRXR/Gl5bzxd8FbCJc+&#10;XIdyKcsWbgcda0/F02neHf2OdI00MkV1e2aJHbxfflZh8xY+1ebSTskepTjbbdnjluLzXf2rdQnb&#10;xPPOreKvLe7cE7UDfdROwx6V6h8YLLWppPhNZWfhuAW1lZxKxeUbpm6AnP3fxqh8CtEEnj3XNTbS&#10;C32PS3fzX+5C7DIOOjH866XxhBYw2XiC6vvGuo3tzrPjKCOCGMEM4V+wH3Ao+lNpWk7mtSo4yUTz&#10;r4lNe2n7NnwB06ezhtpZyGa3SQPwB1LD1rlNSjFv+ybanzk/0qM/KvoAe9dN8bI4h4r+BVrHpaoF&#10;0WI7jNuZ8joR1GKwPHcRtP2e/grp7PiSaNSE7nPX+dY4fa/mdiSUV5nDaZFLH8IvB0auwN5ry4Xb&#10;1+avoLw5FIP2jvhb85xFpo689q8ttYV/tL4I2jRxRrb2wYgYJBPrXtfhiB/+F3eEJBFDt8tt85cZ&#10;jA77eprWMlKaRhXjaLPJfjbBcP8AtV/DRTpORJp1yyMpyzBTk8DJGPevNYZbS5sLFoLi5wk7q25C&#10;MEHGK98+K2heL7j4o6frml+AblLbTbOVbrV1k3+cG7CLORj6V4bpuDpniJhr6XHl3hyhh8sqxOTk&#10;V9PhI8sD5HGv3yS2WQ3sqBQcDHvXFeIYNniC5Zp03JcrkHqM+oru0lij1G1mFovmG+iA54HIqn8T&#10;bGL/AIT3wVcx6JZwfadGQzyRThluCBwdo+6RXVdaHGrH2D+y7fy3PwB+K+lTXHy2espJGCfuq4zx&#10;X0S42zMu8EZxXxz+yje4+IHxxtTnEujwEAn+7X2NKCdRbkjEzYrGKs2RLyHKvzcEGrKKMxcEc01Q&#10;AY+ccVP8uT836VoJDj1bI70oA8z7opMDBwRTsfOxxSYCkL8x2frSqSBHy2M+tHplOPrSjr9wGpeo&#10;0Y3iHR9I1fwfqNldaSjxyQHDdGRh0ZT1BFfJ2v6PrWieMZLO+imMTzN9jvAvyTL2BPQMK+z84ROm&#10;c8CsjX9G0fWvAmsWF3YwsslsSjEfMjjoynsRWEo2Nk7nxvHu3RgzAnH51YB6fLRr2k69ovj23sb2&#10;1nMZmb7NeEfJKo6AnsRUELFj9zvjOetIZcXeVb5QfapVXK85701UkCScHqMYqyEkPRRwOalsdiAo&#10;SG+U4zzTdh/vjFXgqfMfLqQIuV+Qe9FwsUcfLtMJOe/pTgG2YCNVxo2W4j+RsfSpNo3HEXOKBlBR&#10;J5yfumxmpmDZUeUR6GrQXh/3XcUhVt3Q0gIih8lCXyTSYO1hVgoxjPFN2HJ4oAhAbB60oHzdT7VM&#10;Bhj8poZcbvm5piIcgq2QOlU5C+OEb71XyoIIOaNo3/6sGgdzPAkIUlCKnTiMfKc5qchMEBD16UmD&#10;uPy5oENzyRtqVcZGZBgjj2qII5llxzgVGjZlxskzk8YpjRorkKvygj1q1GjuxKqTgjvWdCzfMGBx&#10;u4Fatq7Iz7U61QFgKdzAg9KTgMo9anBYiX5e/NRsD5ifLzjigY3+LpRxjG004ZwOKcSQqghTgUAR&#10;NgKOKZzuPAp7AYly3pgU1egwx6UCG5O1f3dKMbRwf8Kk/iP0pQDn7uPWgCE9+Kac7RU+BlsqKjcg&#10;nHlfrTAYCpU49eaXJ2LyaYcZbgc0mSTndxSAkJ5OSMZpwwJWIY4IqMAkt8n60n9/B5xQBbyCpwBg&#10;Cm8VUDvs7Zz61NG6mUAqfegYp372G3jNRkc1Mc4IB4zTcDzFywHvTArkuHPyCpFJKfc71NtTcecg&#10;HimuANxz3pAVXBO/5zz09qiCcnOTVsjJYD0o2nfxGx4pCsVwDleBg5qZVGCDGcYp+07m5IwfSn4X&#10;Y53dKdgIVQbz8nfjNPY7W6CnHPlCmMASe5oGCtlzx2oViZpeTigfdOO1N+YE9PemBaXb5RO8fSmg&#10;jj5zUG4hTyaAckUXAs55+7x3pONpG89ar7jxxxUgIw5LDNFwJCpLjMf50EDj5BntTN/ykmlVgSPn&#10;H5UANA/fNx9aDu28dAKsDyvLHC59qY+MN06UAQjBDfhSHOCe2KUjBIwaGztGBmgBM/6rEfUHvTlJ&#10;CrximE/IOKDu8onI60AW1Zfn/d9ulKHTynA4PfiqYLbSd2cdRTjIucZxx3FFgJjJw4wRxUaSuA4J&#10;BUNxVdmZpHIdSPWmhWGcMaALpYbG4FNYgxpxVdN2ACTxU4AKnNACD7uc07gqvz0bcA8mkJGeEHvT&#10;ACfmHy96XgKTge1N7tTT9371AEpMZjTtjtTSFKsQjnP6VF82WII46+9SgvxkDpzQAo2/uuOcVE6A&#10;sQcdeKsDPljJ6Uw7TKcdcUAVdg9xTsEbeakI60EDcM0ARZUMvzD29qeHfLDeMepqQxx44btyKhdM&#10;MBsbBoAsI3CjdnJqYYwvFZ6sguWBIUD3qysieen7wcH86QEzcTdO3FREEr94dalyhaT94vrinBVJ&#10;PXBHpTArnouDximMcKCCMZGamcIFxuqA7TjgnmgBQTjr2pMnL/vjilOct8nYcUjY2H5P1oAAx8qM&#10;gHqc1IrZC8HrVchtp4AFKC25Pn4B5oAnJOWBA9hSDJfgio2ZS/DDp0qLcQ33iOfWgCxkAtuUfhT9&#10;2YhheBVPe+WOFzj86jMh8l8sQTnpRYDSBBjj2nPP5U8sASNy+1Yxkk8iMCeQ/NzinmUb4eGztosK&#10;5qk9CG4xzSowPUiswSE7hnHI4zUgkXcCG4xgigZp4yQMr0oA+V/rWesuJMYPFTi5gC4wR9adhXJ3&#10;xtHH15qhJjJA9amkljYEhe3aoMuQDsUkdBSGQ4G6X/Zgavjv9oiXcnwJjD9FvWwPqK+xXBW1uumW&#10;j6elfDvx9uYm+KXw7tUmDG30SRm9i7Dj9KUF+8Qp6xZ4xaqDYRsQeV/lT5WXdovyddZiOPYGiIMt&#10;pAmVzsGPerEcLzeLvh5brGS0muRLj6sK7ZaIyR9/aBOLnwzZu0GIovDlosTE99oyK+aviRLNP+1b&#10;o8DOSlve2aoPTLZr6fMNvY/DfwXax7Q50y33n3IFfMXi2En9tbWEyWEbWjsfyNfO1prmdvM+joL3&#10;Vfsi94lwfivryY4j0O3DD/gNdL8O7gf8IX8UrcjhNRiZD6Z61gXQN18QfHFykPW3iTA74FafgZAL&#10;j4pxFXx9oiJNeJJp3R6VvdTPQZmZDHtHVeeay77f9ikIPGRgZrQmwYz8pHArJuMmLBBPFeRiorlZ&#10;2UG+ZFe2lniuFlindGA5212ej68z71uJymOAWHQ1xiKBEQXOccVCVkeRVzjnkivLw2OlS06HbXwa&#10;qns8Gp27MA09s30YcV0NtPC6IRZxD5DjLdcV8/C31CGfT7iO6uPl4+8efwrfh8Qi2+wLdWt6q+YA&#10;HGcLn19jXt0cfTq2tLU8WvgZQ6Hs0Eiu97tlDYkrV+5DZknG73rj9HurWfTIpo5o1DJ8w3flXQRS&#10;RvJAn2ofLnvmu5Tj3OFwaOlgaJrRAzdvlpNgDOzYPzccVnR3CC2CiFMh+uaviVDG7bw3yjIrRakt&#10;FoHEanYcdqjcyc4JGR60+KWJoMeSBjt6U1sbpsjAA/OkIYHnCkDPsc9KbFJdC9us3shG0baA6bCT&#10;Ig+bvUiBWuIgFHzHrTAuRyP5QO0deeaS4dPKgc5GBkjNWBDstSud2FzuqjKqFlBBOeDzTJJI7xjF&#10;b7bJiHJB+bpV3+05odPaNrBd2OPmzWZFancw8/APQA1BcWxWNgZnZtwxzzRcRq22pXLW9/5uEznC&#10;+n/66t2epuYnRoyAJOma54xnZAeBgDn1qSKEm4mJYgYHA7007aiaudzBf2pWYGVRlO4qtLdweQds&#10;MWcndzXMx4AkBDZxwRUaLF9ouiJ2Yk+vSnzImx0kN5FJbbUlAK53E9RQHb5NvPJySelZNqgAvydo&#10;yB0NDzJ5iqpkJwc4o0YanR2/mvZXBIQhBkfNVWWWBbmwmniaWIOd0QOKwhdXkWn3XliTJHTPbvWM&#10;t3ctdXaNfMU3g8jqaVkxpnTa3Nosui6TNDovlEN8yZzXmeulHtroJCjMYvTkfStq8uLw3LRJEoV8&#10;BT6VWmtY49LilluQxKk8VzYmjGZrTqST8jltOKf2dpqmWUNHN85PWvT9PZl0e3cPkm3O3JrzcmP7&#10;epWFctOM46AV29pKv2WFCGUCIYPYV5kY8srnW3obdoWLo8kj5804XNaktxg2sQtsA9yelYkMsZLD&#10;Z/EKdqU21YSF+Yw9q7FJoxauZGszK+qJGDHgHA5rb0BrODRPErtJv2WRwM9CRXCziJ9RiZriU7dx&#10;IB6mu10RbW3+GOv3F1bMBcwyGFWPOFHFOEtG2TPSyORhEsviq6mluJAqzMdma6GE2piV3VgMHIPt&#10;XI6Lc3M9zrUktsu2W+fCHjAB4rYuJ9x8sbFCY+Udq0pTstCaiuWbieKS4tgsMwCuQAKbcTTpZ2zS&#10;limQVUt/SmI6/ZZGVbcbQCc4zXP6pcNI9vIZyAhA2Z4FbqcjLlRtf2iBBcboCFYYH+zUjXkh0dFU&#10;ybQ3yknpXHTXsRs9vlLjA6HvWjp0t7NeWSmxARV7mtFdiSR2cDg6bZblOVGetOkXzr63XewTI3Y9&#10;qo7vkAwRgYqzZSp58i7NxIOD6UrhYsahAF0fO4kNbMOntWfoEtwfDskUlzllunznsM8VsedI9lLG&#10;0aFTINpNVpktIbq42WYEkluTnOM4FDYJE93DK9u5edPLwMYryHWTbjxr4hj86LMUanOPWvR0v4T4&#10;YIeV1VXfcG6givIb1kl8beJpPPU+bc9M9hXzHEVVQpW7nu5LTcqnoXNFVjqGqTCMgbDtPrityCaD&#10;ybtnuVDZYHiqGnmJNJ1VFIxsGDQiqSw2ZySTX5tWfNJn3cWVGcjW8AN8zHGOwrO1CGCa/iJu4ygG&#10;QMcZFbmA1vMkOmFp/s77T6Ada5q1kt3guYzMVImfOex711UL/Euh1UEmyOAMsrkBR1AOKY6DzCdj&#10;ct1q+qQ7P+PmPC/rVeZ1SMHg/NwK6VJtnQ42Ke1jc25wTjtVyIM0wVicBTtqKM/xbQM9K0bcR7yw&#10;AJAOc0TkCRWNqkkIJkTqcjHWlEJWCIfLwT+VT+fGJxmHA3HvUEsgN2hzgc8CoUpPQuwBQS2YwacN&#10;37zIA/d8YpokQbAFPU05WUX1uT0paj0Kd1bo2m2rbDuy2eKitI4vJUtEeG71tzTfu5FFkpUr6VmZ&#10;dXz6nnitYVG1YmUE9SxFHLPrMSxafJIwUkKo6BeprXFvbXKaZJHpGoSyRq5LITgFeufpWXps+pW2&#10;sX0ltqUcbSRMhZlzhW4Na1tqOp2WkXtvaTWwSTeWcqCcv9786xq3urPX+riasi1Y2a6jb300Wr6a&#10;JLeJ/MR3VTtXr164rmP7CS+vTPafEuN0S5YCAwAnKn5sGsySGIXk7Il6jNMSdkpGd3XpXSaF9utt&#10;Ysfs96YmEZ+fbkAHrke9axvQTlCWvRNLbr3HCTichq1nDDq93H/aYdolG9/es2CUureVEWAOMjiv&#10;Qdb07TJ/tTDUkjkdGMhB++TXncUN5axXKCUlVnbblccV6OFqxq09X7y6HbCpzGigOIwQAeepqORY&#10;/wB03zE5PBqgszPdQ4fdtPzYNTm5zfoDFx2Na+zkmacyNBXZtMUNCgwPyqCF2N2nTaJOcilVlJb5&#10;XII4APSmYIlk2gYb3rPlWpy1bpnRNK50ySNIcDaPmBpYpFEcA89gxPPFU4HU2IPlsvH504sPlOyM&#10;4964pU90crbNaKdvtzBUX7nep1Y+ZMD15rISWIpj7Pz6irLSL5KHJz3HpXNOl5D5lbU6KO3jfR8g&#10;RAh8sc4qSZhHZ2p+0jLMAWrFt5n2RoHdiewJ5qO5uFFxGHU/K3TNczoSlKx51WUU2bcszY2bQxdR&#10;lqpXEii0uiVGRaMM/hVFLy2MikRvkDjmq+oTB9IvyHAJj5P0rXD4X95FNW1OLEVfdbO7+H/9sjw3&#10;Ks2pk2n2uRrePH3Dnnn3rqrya586ZkaQ7ZMKPasbwrNFJ8E/CQS22y7nEnvg13dhBbsYt9krMSCQ&#10;a/X8H7tKK7JH57jG5zbOIfSLm4ufOaLUFLEbG3ECtm20O88ywRr0sMfKp716XFb3L2U4bToPKUDB&#10;GBirltZ2y3ofLEqBg+tbuZyqBJpumWsHw/0uN5o2ZUYsMdc+lRx21sy3O2LL+aMDH3a1v3wglAZc&#10;YFJCpWSQ4XcR2qJK7uaJ2IJ4ZHlsVazU7Y8dahEBjZdqNgHhc1M0syXJGGPzck1LvO1jkfdp8oXK&#10;jQ5uoDkKpPzc1btn2a8kSu+NvLetR8FoyHO3dzmlYxrKzBRnHWmlYLmnIzhnCk4IPIqAM/2Yqeck&#10;4NNhYPBEFk5Lc+1PuXiQwoDlsdu1UrBcikMYhhDT4J7VXLjcihR14qvP5m+JjC5XtVfe3zPkgKvF&#10;U0K5POz/AGS5ZbYlQvzAGsFr5PNWPCkB8KW61eub+KPw/cEW6EsDzmuKkmtH1OwkkdlKyEhR0JrO&#10;T7gbOpMgsJ2F2C4dfl9q5fUtYeNbaFPDUrI239+H6H6VmarPr0viOdhhIGAEZB7VJY2lxIHLuWG4&#10;ckVrGzRlJvoaiXOrmOxOzO+P5R6Ct2yhnkjhbzJt2xiTnvVvT7G2VtOzL5hwPlFdXBZpHd3RygG0&#10;bFxTsgvYwdOhuzNOWgmAEvLHvXV29uWnTcBgr1NTWg23F4JBEAw4461Kd37/AGnHJxVIRUuI4wGU&#10;Kud3rTIVAf7/AGqANN/aVwrA8HrVlAnl3BwaYGXqkLLcW/zJtljOeOlctEpGsSokRJLnpXU6nv8A&#10;sErbjhRxz0rjUuCmvOwJwHAHH3qljW5w3j+Ux2mhwb1DzXXIHYCub0tXOFWN9vlj5j0NW/GkyXPx&#10;igjXkQWyDYD0JqzA0celwp9nCnYBurgmtWbx0N3TlCHUCsTZKjmsjUyx1zTxvOA54rpLJQNCceYu&#10;Wjya5y4wdbuSYm4fjNd+BjecfUyrO0WKoByB1AFIc7yoPNAb53HlgU8bdw4H1r6c8oaAwIyOcdaf&#10;/CKcOj89qbh/UcdaBCEcgbD0pVztUE07HBpO44oAcuAx+Q8g96a3KoOMbqPwpDjzDx25oAlUt8gy&#10;OlKc5PFMTAUc8ZqUFNrfOPagCLB3HOKNvy/eFTFV253EHHSmEkYBk6D0oAQhgBnHSmYBBGacSdp9&#10;KYcbh+lAC+ny1GTgZwKkxy3FJg/NQMNzFACowOgpOMH5Bn1p3rRg/OQR060CGgDHTvS9utAxtFHO&#10;ZOOnWgBmf3ig81IMeW3OM1Gduev1FPHViCaAE4ypB4pvVh8vFPA4JIzg9KVxH5vToOmaAIwP9mn4&#10;ORRT0BMp+YAYoAbjj7gxThjYBTsDb+NNZT9pj46deaAHEKGIxn8akA/dONgNMO4OflH50BuOF7UA&#10;MKgqPlxTMDP3KlyM008b/lzQAwjEhyRTCTuXEvf0pxJ2vwfpTQOCw5IoAcpOWycnvUg27W55xSKq&#10;7EJcfSncGB8pigCDnJ+al59KeQdqfvBj6U3HDUANGcoc9jmj5ihIx1p2H2jEbEU8If3g5HA4oAgZ&#10;n2j92OtKM5HGKeUHHzd+Qaa331wO1AACPMX5aU455xzTB95jj604Ec5oAdn5uU4x1pwHyHr7U3t9&#10;0VImftPA42/lQA3HyE4+tIf9XwvanPgF+R1phxtPzUAMPQgD6VG2NyHzDmpOQBxTSB5jZGT2qkhD&#10;MZkJJP41PkbD8p+7UZxvHHA7Uucs3FAh6keS+TyDS5Pp9KYMbDzTyy+Wfl5oGBIEZOO9N3HZ92om&#10;OTjtThjaRu+tK4IXc+PuZpfm3H6UYw4w3FGGDPx3ouAwl9y/uxS9146GnEA55pv8bZJxQwQr5MQG&#10;0+1ARhGpEnbkUHdtX5+BRn5uM0AB3CHJINICNgOaQ5yeP/r0YIBO/vyMUhjjjyzx2qPuo8zqak42&#10;rg9qQqd2c5FACc+lL/AOKccbeFpuOTxQAwn9/H+7/WlPR+pqUIMHk0n/ACzbHUGgCL+NTjjFKPu0&#10;7b868j6U4D5pOnagC9nj7oBpOcn5qTuvFSAcqSDyaQxmBuHNKDjOF7Uh4cgn6U3PzEEUAP55703L&#10;Z60gx8/8qQsPKYi3wRQA7v1pcN5ZIx16U3cuBj0pSSV6UCEYDGNvFIS3ksM9RxQS25RtpjEeaQfX&#10;igYiY80fulP4Va3gwyD7OBxUW1wsZKnGak6Ee9AhkajDEt+BqRggjcAimHiTleSPWmsR83700AKC&#10;oVRg9etKNu1yFXgjrVWSQ+VL8gPsKgNwRAv+j4wPzpgaJwXkPlAcUmDgDPAqvDMrwLmTnPT0qzzj&#10;kmkMac7famE8kYpxzuPFN/v8ckUxDAD5nU1IM7H4xyKAo2r85zipNvDUgGknYuGyTTOeecVNtG77&#10;xpGSPbyx60wIucc5JoIJVsEdqfgb4sIfrmgj55cKee9AEJDALTlX5mO7tUm04X580hLhBhQaAGAB&#10;XY4PNO7Hmj5iyDB696RsCdMN2oAkxlKZj5+tSpjY3FAAyP3dADB95ueaPmzjrRj96x74pcfN1oAf&#10;ldnLimEHeADjikVfnIwT9ak+XZycGgBvBYDYOOtNYr5bYHenY5PzCmuMg880ACkbkIcHg5pzMvlg&#10;78HPIqNEK78v24FHG3p35oAdvPyYQZxTeokye9Ic8njOKaCSeVoAkGOBtGAKPn2SkOAR1GKTJ3/d&#10;OAKcCc5OMkUANG/yxhfwp2NwBK9qCBvOX5oAPzfNQAbeB2qBt3mONvA71ZGcLkZppxh/k/WgCsqY&#10;B9qdj5jgjpUrBTs9c0zPzD5cDtQFhuPkHX3qQt+7UBMY7+tIOj8cUhzkfL+tACqTgfL+OaUE/Nzm&#10;kzyeKCRkdvSgBScKflpNw+ag43detMyP7v40AOBUBxg+9RlcuD5hPPSncYJA5oydy8UAAXBkKuee&#10;tO+Ybsinc45pRu3nge9AAMZpDuKkFuO1SAjC5AzTT/relAAmPMHOc09twz8h57UwbQyjJqZmBCZA&#10;FAEWPmcle3FMwxIy2BUm5dxG7PFMGS5yAOeKADA3oPU1IF5b5TwOKYQu9eehqYOucYH3aAGHGF4p&#10;oYZIDZ54prMDInz4yxpx2+QWDLkHpQAHd5jAwfjmlPf5aYG+U85qUMnkjMYzQAz0+Xkmn4QKcnni&#10;oiQZE570/Byc0ABxupuTlqU9RzSjGeoHHWgAAyW/djNQS7fLA3jOTxVhiRC5HJFUZD+9UlcHFAio&#10;247+c4qs+VjkOATjmrb9Jfm7VmP5gV8yKfm7nrUjE81RC4PBKnFUFk+eMFicyGppFuDJEq2ylj02&#10;nOM12vhnw3cTXMElxAwQMDjHWiwXM7R9G1K9vIT9lZYg46969d0zTLWzsgq2UZbyuW75rVtLa2hj&#10;EUVqihY8ZHWrOCCOASD1zVpEyaIIh+9hyJMl8/SsrxJoWlav8PvHFjeaJBPBdaeUkjYfMeOGU9iv&#10;UYroVOW/1CZq7CV3PmMAkYyDVW69TNu5+RXjbw3qXhX4/eINNuftMlnNes1rclcBkJ+UH0I6Gq0O&#10;PJzkYxn6ivvb4+eAbrxB8K7m6sdOtm1OxtHkiix/x9xgZKg9mHUV+d1lJex3V5azJcrLb3jxyJKu&#10;11K8EEHniumLclcmR0haLaMtgbOtRBk+zsd5IycVFGY2VeARnmp9vEn7nGRxVEkWSYycmpPmLMPL&#10;J4puMRgFl61KrMCfkA+XigCMH97j2oZE3HAHJqdYY2WR/tyg7uQaZKEU4EoJyOaLgRlQEYYBJFMU&#10;IpOW5qQbQUyD/hU0i2g02IqCXPU+lFwK7hcrhhnFIjSfNycA8GkAJC5OPwqYDCglRg0AE0k8trGh&#10;n+UDpimRoBAfnHBpWIEoATtSgjB4oELgEYKCo/KjEu4E5J5p2V3J8/PNC583mTgnj2oAlEfzMc9B&#10;TDtw3zU7LCVQJsjBqu5feMA45oAkIbC/KaYRLk5AA+tPiZvLGT3p0mfk5oAjBiCt8oJPSrEN1fRz&#10;OUlhX5f4lyPyquuAWBX6GpNhO1tw6dKBFl5rWW3Qtbqsu/qB1qtKgEjjcMYHSonD4XEgHviohJLt&#10;fcjdevrTGSYGT8w5o2rlztpm4F8AE8U9GwzKe9AApKv2qwD+5cYU81A65jXDHOaeuQh+XnApMBxA&#10;Egweq805cAnK5FKgRpFBYg4pp2LNg4pCFcAFiIABt65pqg+QjbznJ6U0sc4aViOwpVwUPP0oAmaa&#10;RtPaMykj0quAvmxjzT14p5x8o2j61G0bkRECQHtgUxGrt0wWRJkBmROOazTI7l1aJsBuKEjOCzSs&#10;xz1pzBQHxwTigZGMggK7AZq1FPIrnCLkuAc1WyfMX8ad8m5SXC++aQiW/j2amjgKRJEDwaqj/Vgg&#10;05mZgQZieeKQYCKMUANZtpj4JbP5VKzk+UG6ketQnBIJI4FIu0yLwc7uKAHN1Py0qFMsTUjRFecj&#10;7tR4/dHMfemA8Mu8deT+VOfy/KdvLOcVXUkTnJPSpCx2/fUDNAApUgnace9V3abzXG0EZ4qUl/Nb&#10;5V6UmRtXOO9AEYzuGTzj0p/GH45xS/LyeKB1XigZEDyvI4qYFfJ5zTGAJHyd6RyRGnPemA7cmAO5&#10;9qMDLnY2M8GowQJFyDTyx8iUZHXg0ANYDycjqGpyg7Dk+lR9UAJyc08ADHznpQArD5+pwab0c805&#10;X+Zh8v5VDKx3x4Vsk+lAh/IGM0BsEnP40q52jPpzTME7iAOvFAC5Jb7zYqZf9W3ymogF2jLHGO1T&#10;RH94OmO1ADcSZHDVMis0ZHzEgZ4p0/MEZyOO2KrxPMHJUgHFIC0ixm3lO7nNKGAwcAcdcVWLEYy4&#10;Jz2qRZYzE4ITOOPagCwJExKuMkiqzq7DiIn5jzSBk8zIQ5NPMjfJjaKEBVlRg0RCP70xHl88svyg&#10;EcHvWpGGMbBgMEcGqMyKt4RkDnmi4FgMhkGRzjmnloN6/u1x3qoSdi4Xmk3dMrinYC27xYbEanPT&#10;2qu+GR8jHSlXmIjNRncMnIxuGaQDmlvV0+6iEkpBAx83Wq0QG5juJOOSamcyecuFI+WmhH8wkimB&#10;K+Psyc96YobzcCMknGKm624BQdeKchKyoQo49aLgQSBlnwU6CpYhCYZdyAehzUcpZpWJbvTMTbR8&#10;hA9qALBER3fOMY61CoAlb95wD6daAG2jcj4oIfyyViyfrQBIed3ydB606MfKAT3pI87YwT3q+yxB&#10;EPy9OKQFYhw/OMVIgZi+FAGKikeMXEALn5uAanhBEjL5nUcEUAPia7hkmlTaWU9fY1Ulume5nIU5&#10;I5GMfWns06XVwhcnI4aoSq7HPy5zzQwER1DL6k1a+13Ysp4VLeW3as7EnmN8nB6VIN2BxQAY+eQ+&#10;V36Up+59ylOeORTSTnNMBpx5g+XqRSsXEnC9uKO7U5T8xOz9aAAE85AJpCzAv8rdRSkjfQQcdKQC&#10;Fj5RbaTx601ZGeGUEj5e3pQhHmyKc4PQ4pyoqrc4iPJoAYpO4/u+B3z1qbO6ADng0zaMLnPNPHp5&#10;OB60AL8u5Rmp0TIBD4AQ5pohDEYm7c1Xu5TbaXdZ+YlePegEZWq3gS2Qea5O4gKO9WfDlreyu8n2&#10;I/NOCSRwBWTZ2s93rSvKsm37QOAvvwAPevapLSDRvhPbyXMUYu7qzHkWw5Ma9i3vXm43EKnF9z18&#10;vwjrSStoUbOEXPxF0ywtrJtsd5D5pXnLE9K+39Cs1trDRY2WNEttEjA4/ixXzL8FdIll1fxFqdxb&#10;lmN2rKWHQ19OebIZZvmY4GPrXyMqjr1rdEfS1aaow5UZFjpOlXXx0u9Wkst8kELM8krfKqr0wOnF&#10;fPPxI1tda+P5jtnne3ttQ+zQYB+Zs4OB9a9+8c6xb6F8AtTffH9t1GB44Y14JyOSfYCvBvhFok+r&#10;fHWGZ7DMUGoCaRyOAc5rury5I6bkYZfaeyPrXwdpI0f9mPw9bm1hSa4sUlmwMH5hk5PtXjWo3sWp&#10;/tl+ALG0jijismeS6uWG4NsOeF7Y9q928a6ja2Xg8MZohFb6FJ/wJgOK+ePhEBdeL/2i9VnRDJDp&#10;ExikbouQTxWVSUadNeZFOLqTcmcD4oe21X9vfy4BclI9Uji858/P5ZxkKen4Csv4qTyyfG/4bWKR&#10;/LaeSqjqWO6t/wCH0dxqH7RPxK1aedJDaXl4/mbQB944446CuEvZ5dU/ai8SXUV+f3OsSeXIVz9w&#10;+lRBJWO5bpLodTptvfT/AB51dYfAX2fyLK1NzcPPkID2Ck9Wr3PSYrFPilpMyeDHATS5cT+ecRHH&#10;J29930ryP4ex31z8Ufj1cy75gs0EYnJwIyvUY75r2azhdNZuXFmocWEgy0mF5H5UqMvfZOIa5T1j&#10;4PxJqPiL9oC3n8KLeWT6DciaWR/ltTjhghOD69K/P7xHbwWP7TH7Q9jD4ke7t18YzCOcweWWG77u&#10;3tt6e9fe/wCzrfXafE34+239jW8tu+lzm6uFlG63x0ITq4+gr4f+I6WJ/bt+L4tvEP2qCTxDORP5&#10;JjLfN0KHkEdOa+qwFnFu58dj2lOxyi4+32QKtjPFL4yg0tfCvwlnhtL2N5YpvODylgSOnXpVlox5&#10;tuVlxtY8etUPFe1vhVb7tQlE0WoRGCMISGGeee1dtjgTPV/2ZrgxftU3sWcefppUj6V+gNyI01KU&#10;EjPnfiMmvzW+A17Ba/ttfDhpZCscsioSOxYV+lF+F/4SK8cLksikc1k3qS97ExTaI+nK5604dHyt&#10;V0d/OIaFgCox3xU2eev0qgJQDk8VIOg+aoVIIXB5zUozuPFSMf8AKMdeac20YycUg+8vNRzhi0G0&#10;kcc96ADGZFO7pUqM53AYwCOlQR+b5ihk49aljVVmkwp5f1pNXKWhi+ItE0fXPDOqWF3pcZDWTFZc&#10;YdHA4IPY18UeJE1jw38SJNP1SzuZLWS7ZbW+xhXA6K3oRX3sWdZWAT72DkVyHjfwp4e8R/DfW7O9&#10;0y1Z5LMhXAw27HBB7EVhUi46lX7HxrF4h0rao89SAOM1dTxDozFxugyB/erwjx7ofjbwp8RrnTr2&#10;LUZLR7p/sF8VOyRR/Cx6Bh7nmuIN5dyTWLDU540YkMQ3etKdNTWg/aH16niDQPKAY2nX++KnXXfD&#10;xIxcwDHTmvkF7u5S5tkGoXbD13GtCPVrhLck+ewDD+Lk1fsA5z63XWdGZZM6rblf7px/Ortvf6ZI&#10;jn+0LfhDxntXyDda1cj+zlS1uCrsMsG+5W9p+veTMA2qzFPLGfm6UlQuVz2PqJL/AEcqMX9tkOcb&#10;mAxStd2Wc/aIM57MMV8yy+INHkupC80+AeAGNWV8T6cloixrdkDsXNV9WYudH0l9ptDIoF5BnHQG&#10;pllt/MJNzYAbf+eor5fk8TsY5AtvOuUIyJeRWKust9quNsup55JJmPel9WYe0R9dGW38tdt5YFs9&#10;A4qKSa2RCZBb9Bgbx3r5Rg12aG8gP2rU03d/MJFak3imVrQDzrs8jqxpewY1JH03HPZlyWktQMfx&#10;OKjlvdMXzFF/aMc8gMOK+VrjxG8iNG9rf7duMiYjbTItYZLS2KX93k5+XeTij2Ac6PqpLixadm+1&#10;Woygx8wqTzrJbeRnv7IfN/fFfKT65qWyUx6jdIQB/EabZ6rfyaqr3GuX+0H5QXOPyo9g+4c6Pq0X&#10;WmgllurMfLyxcVWW5sXnn8vUdPwG+Zt4z+VfOE2pyu4X7RcgbfvCQ1lteXn2yIx3l8pBOCspo9j5&#10;ic0uh9bQ+W8lsUWPaFO8g5zWhEF5AGMGvLfhXqFxdab4vgnupSYvLKFjkjPWvXCio8i+WCc8GplG&#10;2hUXdXF5COABUqpvi6j5aiGcE09SQGOTUlClRtAHpxUJX7+CPelLHc3WkO7cnXHNIBpA3DI6UYU5&#10;xikJ+6C1MLqAeD0oAn4AzgU0nn7496p+YzD/AIFxUuQFJwM/Wi4EhZd7fN0qByu0/MaDyw/dn60h&#10;xj7vei4EZOJFwe9OH3n+WnYG8Hb1oPU/u8UhCdmp3O0/L0oGKXOB170wImQFgQCDSrwjHjNSnbsB&#10;38+lMNAxSx8s9OlREyFY1LkgGpQOOtLg7wQAOKAGjOBhzjFKfvcNSkHDcUm390CHHWgBOME9akRi&#10;Gb5T0qMrksC2OKheSRbcrtH3uoFMC0XUvjI4puRuqmrSHB8nvyasK3zxfLxt60rgSgndINucUEHb&#10;1J/CmgjeeaeW+Y8UwGEfMOetIc/NxTj2PahVySC3brSAhw2D6ilGfKbrU+wZILnNDLggYFAFf5ge&#10;lN48zjGamIwwyKQAYb5BQBErNkEqeTU7bvJBHeozjA45o8zlBj6UwFBYA/Oc5qYn5M7hnAqPGQwz&#10;3FBC4PJwaBDi42nKnOOtNyCqnc3FRHJdv3f61KB+43bh97igYvcc0EcN8vpSbhlvmFJvGTk9qAFI&#10;4k4I4/OojkoRtHbFPDDyefWmf3uAPegBABxyPypx6tzTectxTsc80APTO5j6VZTaYx+8/SqDMVZv&#10;mPIFRNdMisdvf0oA2G8sKv74c9Kh/i/CsoXQM8eYDyOOamEpyuc4x1FAFxvvsO4puenPU1V3nJ3M&#10;3XtUZkl3IAxA96ANAhcnqKTKjPTNUllwQGLEnpTZJOc7mHFMC20h8wjA6UgcHJDd6zC0glH7xiS3&#10;HNT73AXsPagLl7dlvejI2A+YTzzVISLiX945NAaT5Mv654oFcul4/MUbyOOpqrLMQSpcNzxxQFyp&#10;JJpdiFBkD2oGUZZF3AhGJNMWZvNPz4bjn0q6YEBI8rBI61RmhKyE7STT0JLa3A3D5vmGPxq6L+Py&#10;XRYV+7wawRFPm3IQgZPWniKTzWO3GehzQFzW84l48gDJpTP+/C+Sv1rNWOQsim5OAeTUyow8z5ye&#10;etA7miJPmOQM4qTcChwaz8Hah3vkVOp6cmkMsH764QUwgh+lOO0MPmOMUxiNp+egCsxw0hGDz0zU&#10;buzIcKBUkgQ3BIPbtUGDjrg5poTYIH82Ikk81LzmT5fShQcgEDgUpye/U9aYhvzf3B7VEhZrqVTE&#10;4weD61cUDyo++KczLuOEA4pAirt/0jOT6U/y/mk4I49amBTanFTKFwzbjnbSGVVV8DOTzRIp+cbQ&#10;eO1WsHIOaTH7zJB6UxFDO2NsFvelWVhaswYk9uanmRfL+7wVrLfKyAbmAwevepYyy06+UDuX7wB/&#10;OvgX4yur/tkePU8xtsSQKPYYB/rX3JIMW0xDHlvywa+BPiZcJN+118W5VZiBrSJk/wCyqg06KvO/&#10;Yhy0OUTP2uFS5zt4rtfh5ardftf/AAatn5VdeVz9Fya4Z9v2iFlk+UYNepfBsJN+2N4VlxxDp87A&#10;++DXXO1tQpq7sfW2sSyN8TzAY28mJ4lLdhzXhWuwo/8AwUC8SW4dSkughg3X7q+te3TteXWvSRJp&#10;6gyagwd/7oDda8uutMkP7ZPiFV1R99r4cl8uYDO7K8g18zWTUm2tHc+govp5GP4aWN9b8chmzjUi&#10;see+Diuq8PQqniz484VcqbUn8a4jw9I0Wr6hklj/AG1NuI9mNdz4TkE/jb9p6QKQgFiBz7V4k38V&#10;j2YL3UbLHJmJTtjNZ0uMZBH3hxWrcpttJDuU471nKFdmO4hcda8+eqNoqxl3DAEHcRnAAq/ZKgsr&#10;hnAJONpqjfoglsBu656Vctt39mWgIfO6vncVDkuj16MrpGoNv2eLDt7iqV9CZLDYzwbSckFR1q6A&#10;PMiyuDgVBdOQ6KI24HUV59OUoy0Z0TipLUrWj6nEsaQ31xFhMbieMfSt2y1+/hniWa3kOH5b1rNt&#10;tjQli3bpTZY1ZXPlKfn9K9GjmlSnLU46mXwmtD0W21zT5fL2MivgdW6murs7p5LfomWAyAeleEeS&#10;RcQuvmqQO1bmkXmuRXNyPtDuAfkUn+tevh86g17+h5dbKJR+HU9vjkQTR5KqcjnPSp5bhRdQBmG0&#10;jqDXkA1fW11OQXHhZkjYZV1lzjFbNvr1tPYDCbSh6MfSvToY6lWV1JHBUwU47o7+6a3C2wd8DGdw&#10;PX0rRsLnTnsJV+1wiRWAAJ5xXnMeq282qKHgj+6APn6Vuwf2a9xayMjq4bG5Twa6oTT1OWdNx6Hp&#10;W4G1iVZYjmPrnrVDHzuSMYesuJ4Ykic6tGCF+Vd2ae1xKwcKqkkjApymkRytm1GbcXloQWYhTkZq&#10;hdT2/wDaLsyyAEHjHen2cc4u7ZjcxMOrAnpUepvAbi7VLKDjG4g9KmVVJXQcupW85Dap+7IzJxzV&#10;iN1+ZfMHCgisdZIlLqy7juGKtLJGZvltxwmTz0xWCxFynBF5pcDrg560RCItOwnXJHIz61QdppUB&#10;ECqOgzxVdZI4VYG5ZsvwfSr9rclwOiUvFaXBNqWVojk5+7WWkzeRO/nAbXOBVCe/uN8Si3IXHX61&#10;C8n+ixjyGUydDWkZ33IcGjUS4Lr5i87QQAaqSgnyiByXOcCqIbybWdQ+oOSQcpESB+NVJdQYOg8m&#10;QbozzjO2tHUSJUWzSOBPt3KSD+VZms3RTTGAlQnAHXpWD9pvH1KVYdSk3vN8zEdBVLXFuf8AQEMs&#10;jfu+oPX1rmrVbqyN6cEtS1YzRMb+EDLhlLH/AANdzpymXT9pkzgAqPXFeT6TKP7aWNS5Cgg54Ner&#10;6MCmkwl4ny5O056V58Y67nTLY6CBbb967TgcAAD2rJ1W4gSzuybxSSuFPp9Kly250w5y/wAprmdb&#10;I/t3w+pydiNn3z610SdjOMbsqW7l763VRgLdKcnv61teKb9k+HOrbbwBo4IkgTHAz14rLsmtxqFm&#10;BErFpMsQOlXvF9vav4a8LKJVE0330+nQ1PMxuKZjWMw/sK3xGM+QpYD1xU/mwbg/2vBbOQe2KyLI&#10;zLeXcbROFWMAHFVLyQDU7YCI4DHPNdlNqOhzzjfU1pbhSJtjP8ud3zda566u5GFyjWzbN/AzzUxk&#10;g+0Wgw4wD361Tlhkkk3CKXBJ6A1tzIys0hUlti1sTDwsgyM12dhc2QlIEyLuhGB3rkoLOPybeRxK&#10;wL8IPWt2y09pZmk+1bGjXKjPUU1V5btjjFs6ATqfO+ZcAHA9KvaXJbtc3TG9HQhVrmZElW7TdGxQ&#10;yAcGtiEQJdwskIUeWOM1n7Q09ma93cpGtspdVXzclgeRWTdXtxLq0BZlWOOPCtnrSMscl1qm4ZUL&#10;61iNjdtMmNsvrV8yJUTL1afVPtuoRfZSEdflZfSuctIJftE+Vk3eZ6112qOzWMH+ildqgZArMtvL&#10;WKTEOS3evh+KcQrxSPqMipPVvQvxxWn/AAjMqiXEioc+9ZTTyx2EpDAMxIBPWr7KSsZG7OORUIt4&#10;mWRmBPBwM9TXxUJK+p9Uh2nyzxade3GwFhZSgZH94VwEbLvvvnbP2pzwfU16BJLDD4Wuw1sG3wOM&#10;ema4jTrWMS3WXz++Y5PvXpYRpRm35HTQuNh81pHJaUKDxV1wBaqXjPTip40iDXKl+A3GRTJcGPYT&#10;x2rWU7s61HQjjO61DKBw/SrqvtR9sJyR1NUI1ADc855qwGfy1Hk8Z4qJpMIXHSIzqh4qNI5A8pLt&#10;09KtxMdgySD6elPJUAcc4rPna0NLFMLgEbT14qQZ8sZUdeKbI5WVR5WST+VSLjavJ6UPYCfcBAx8&#10;rPFJGEeVyYQDTVYh3HHKU+EMs5IGeeTUbFFS8jdVVlJ3DsDVixW7uYgkWlTNIVOR9KfdYaAkdc11&#10;HgiWwi1bxnLctGqf2HIIGP8AewaJVLU27bCZmQRw2M+nf2n8KJHS8t5Ba3Xncbh149qSGWKO01XZ&#10;bAb934Dtio2m1S40bSYp7hpUtdSuDAp/gDHNX7aBDbkNb8Y4J75rnqT779ddDI5wxSGKF9s7YlJA&#10;zVC8QzSW6NZgYXlweo9K7C68iK2WFVViQctjpWQ0J8mAtGeCfxroo4izuXF22PPLm1K6wvlI6jYc&#10;qPaqkLMVmXABVzwa9AeK28x2NmoLIcv/AHfSuP1C0/06NlZ1cscqBjdXt4fEqpo/vN1JSI0d1YDA&#10;OetLK5WeAZPTpWazTLJDmKRSrcj1q/C1vI+WlABwPcGuiULakTlobNtKn2GReGwDj8aoSTssjkI/&#10;3+lXvssiRwAM2Gj4x1IqaKyV4H8y6CYBwSOtcfNBPU4mpGOt9m+CmJlPrV9LpwkgJXAHynPWoptP&#10;jCMy3ByCedvWqHk36yx7ojtLcEjqK0caU9jKTklqdHaPc+YjKQeOCD0zWzDZPJb3crzcgcqetc2o&#10;uIxpbpExywyM8V2unkyMztcFVCCvNxL5NUefJXZjNb7beTCdCc5rE1Fn/wCEevdswG2VR+dehTxQ&#10;HI2EjYckCuH1eFUsbhdxJk1y3CjHX5ulRgqynUSe90c1ZWgz3Dwvawx/DnwpGEAYafEW45JYZr1L&#10;TtLuDqVtKZ2CeWM+lZXhywtHGmebCAg0WAvgei16XZpE2m6yqOBHGo+tfrGFjenF+SPgcS/fZDLb&#10;wDRyFOQQOM4zWQ63K3bAW7bNoxitNvPeEKGOAxxT8yLpbrJCMkcMa6eVHNzMz1PyH5zSxEi/jcFg&#10;R+NQxxzNe3S8hApKn1qJry0hXYWDuZD14xUtWKuT3HmPcTv5WBkc460yXI0yQqc/u+aqpqFg+pSw&#10;vNGH25KKen41rAWraPAxOAQ2CKQbFDT5YXVlacgAnB9KdL5Ye53TAqDndmo0jijiupCibQxCnPU1&#10;j3MlwRcKWbYQdq4pbFLU6C0ubf7LcMjbSeDUbTF7tgIlxu+93NcaJNRj0/UwsDIMZUsfTt+NRaLq&#10;8kviW9WfSGhdHxGC2Q3qfxoUinE72WXZbBMqzYHHpXP6hNPbxXLvIo3pwtSz3UDajFm4we5x0rB1&#10;UtNd26PMSB93B61UpIlIzPL1C4mdjHKqg5AB61He25HhibeIw56c8101kUXQLoC2G5VxmuZ1RmJj&#10;BZstuC4NZAZkSk6PY5YsPNxg111nBEtrZokIG5Bz6561ytqs6RWaNbs53knjgV11iHMyP5qnany4&#10;NaJ6ozR1NnawK0G11+RcsxNbsZgdocTAmOsG08xpmjD9Rk89avnMbzkYU4GRmtLia1NeRISYmLAY&#10;HSqrE/v8qOKgSVzbpudiDTXZCcGQAY65q00IaVQecwVc4596h8wAKcjG7nmkdwtpcD7SCQDj2rnZ&#10;7om2uwLdxgnafU1E6iiilFst6ncWm8o12MMnIB6VxV5cW0VqWEYIihcjHPNaIjaSWHzpemSpJ5rF&#10;1JYVjnjSZGznnsK4JYz3rG6onmEGJvEut3UgkEj6kx+b0zW1cy22NOUZIEq7toq0dL1RryBntI0V&#10;ifLK/wAVVtXjt9N0/RA6u81wsh3EelDalsNRaZ0c13pdvp9i6XQkP2YZX0rBeZJpnlEYGTzXJ2E9&#10;zc6xK05ZYyG2iuhtI2EBxISPMbrXq5Ym5+hzYp2ReCnyydmePWn/AMA+bmlTHlkMhJPf0p+BkEtj&#10;FfRnljRjeadnk/NTSVwPmP5UznzBQBL6009Dz9KBznPpS/hQAADIoONr/hSc7ulH8Lcc4oAb/H17&#10;UzMm84J/OnEHeuWGcUD77H2oAXd8w5bOKQu3mMR1ApDjf0603H7z7v15oAbvcykeVjnrU4YHaCwq&#10;MAYzkdeacB+9lIjI6UASjO3rSdN2Qaen+rYH1pfUEDGaAIfm2qQ3enkHYRg9ulP2L9nfIBP8qaVw&#10;sRW4OM85oAQZIY7QABScc4JFLxl+abzt6jFAANoZvlyTSgAr1PWjuvPNOGcUAHy7l4zTGwC3y08k&#10;AHrnFRtkiPDd6AEyNxOKcT8p5pp6/wA6ONjcUASbv9XgnpT1/wBcc55FQnGfcGlywCnrQA5yRI/O&#10;cVDvO4kMaDnd0qM9QO9AEm4bwN55qQE+ucdKrFThOD96nneGxnt1FAE3y4J3/pTC2EXk0DoMjmmv&#10;u2L0HNAChvmBDGnByWkyuKhY4d8v2HakVlDYwSaYFoFNq896b/y2I8xTURJ7qKQHk5QgdjSAtxvg&#10;P+5BHY09nj2v8oBHf1qkWGzHp0pC6nGENOwXLLMSfvrwKhw/PpRHnn1qTByMsOtICPBwflpybN1x&#10;nI+WpcKHT5s8dKQ7cN+759aAIgRzzTt52qAaYccfIPrSHoxx2oAcSS33qU9DzTDt3A570pZhjIpi&#10;Ak5GVpvJVuacoBVjk5JoA6ZY0wGkfNzmndzjNPOMtR8u05IoERHdhuRxTDkxgbu9SMDg/Kc0wYyN&#10;xxwaVxpDeQnAyaeM7jxSHbhhkgZ4NPUDaNzjp1pDFx145qQZMbGmcZzuPTmlzlWwcUxAT8vHXFRg&#10;kxknbxUh+6QTSBfm5I6dqBjQCe+KAuBgtk04AYXknrSN1zjBxSAbkZA3U4Ebj0pp27jljjFIDhl5&#10;HWgB5zyMDOKaP9awO45FPzlhTfm3HkD0oAXK/aMCPAx1NKNwEhEWeRzUR+5gkE5oV2EcihccUAWC&#10;TgDoSKQ5w/PpUKt8i8NnNSAEq/zAUANxHmM4Y/NSkkTyj2HNITywx34qNicrkj3zQBpc7hzTwcLz&#10;IOlMGNrYBPPNRvnByppDByfMbAHX86QDkZpij0BxnmpgD5g+UcjmgBDuBXAzxULF/MjwBz3q0AwR&#10;eBgdqjbbuz5ZHpQA0fdA2D608Btp+TAow21SAMbqeQxY5bgL0oEQkkKOaAo8wnJ608gkNwevApXG&#10;NvzDOKAHl3Ii+709KRnXy48IPvetM4ERyRVSRx1waBk8skfHy549elUZZmSGTEX3ugqOR12YGOfe&#10;s25mjRrYOQSTwPSgCZ5pRDy5Xg4rNe7X5U+0ck9hVW6nk+0D90xBAwo71Nb2F5JfWLj5eMvkZp2E&#10;adjOwkhOCTurpVZjCTgfd6VjwWgS5cBiR3JHU1tLGqQECTccdaVgE7Lx60nGBg0Hgjim7vlY0wJT&#10;gqPmppyHwfSlBHltg9cUmOe5oAcpyExnGTSnIxkUcBQQ+MGnEoQCWbOKBhgZ6frSAAHG8jPQ075d&#10;p/eD8qRguDg854oAbyNuFBHNNGPLkGKOfLzg8U0nEh+lAh4DGIEEcGo2HzDK0FlEfHr0zRnKnnmg&#10;BQzDaNgqUY2KcioOdw9qOeMuaALHy+X98dKaNnB259qpuxWZQH7jIqXedp9cUDHswUg7OMcmm7gV&#10;HU81E5B3EyY2jmmbh1CE0CLII55+lP7H3qJB8rZY8gcYp2RhsD0oAccbgdtMPMp+Tt0p2PlO40gP&#10;70EHmgBuPkOEPSkAO0c1MciObkc9aj/hTnnFAANwbgDpTwcEn86QDnkUpChDyT60AIx/dn90CSaj&#10;JO9mBP3OlSADb+NIceZjB6UAKjExAkUfLz81A6thBigg/P35FADCCcdcE+nShV+aXIB54qYBRsGR&#10;wKQn5j60AJhd4O0dKjZRu6HrU2Vwck8UEZ/LmgCsUbI5agBuhz7VYOfLJpn8XvQBEQemO3WkO3yj&#10;+86H0qQg7+1K0Z8hcP35oC5F26fhTsDPtRgjvxSkH070AOPsKb/DSOR5w+XsMU0539TxQA/ICnGP&#10;pSg9Pm7VGYsqf3vXrTlUCADeTQA1i+9CFUjPWkdsqOB0qURjaTuPTjmmMkXl/wCsbOKAGJncf3h5&#10;FPXAjfMh68VGAwX7h60/jcPlGcUCAsu6M7TzQxCox2nGetKMYPyrQcYfcvFAyFnPmx/uuApwKRWk&#10;/dgxNjcalKLuXIpdvyj5KBBnG3CgUBv3Z4zz1pf42JSkwuwnOeaAHgnenyin5O771RgHB+tI3X73&#10;OaBjwzef2wDQ7HnEeBUJJ81eQKNz5xngUCELSEpzgZprZ3j5RS9j8xoJXDfMOBQBXk3fvMRDGKz3&#10;t55pbdEjlz5mOK1IYrm41ECK1cKJACfWvRtG0cIEdrJMgAkmjkYrmPoHh9Ve0eWFsgAkt2r1G1SG&#10;O22pbKoCYGKekSraHZbqMKOKcgIVOGziqjBpakykiNFAnkODkk5NL6/XrUpB3dBjFIR7VqkZsj/4&#10;DUqN80eQSM1EfvLhuKdtOAcH2osMuOIpII1dcoR68ivgT9pXwbDp/wASNA8T2GgrGl3KY7wxJhJG&#10;HQsBwCa+8UZvtEXXHpWT4p0PR9b+FfiTS73S4J7W5051kQ9SezKezKeRSjLlfqI/JG0YMsLrdAqW&#10;zj3rYLA7fmX7vStTxr4U1Lwr8c73TruaeXT57pmsbwjAZc8Kw7MvQ1hPkB+RnPBHQjtW90xNWJGC&#10;k5wevNRgtuA8ggbutCt865YVIei85yKYhkhzJAA5HHamAMX+Zj0qXClxnFOOARyCaAEwfLOB2pBg&#10;pGC+Kf26UhRiSQnTHegBCuAOO1COgc/NxSyZOMDoOlIgh3nKdqQE0j2xEGAF45FMXHqOKlhhgeXD&#10;OAPWo54TFcY80MO2Kq4hh2bidnJHWnqBjseeDTAAVOWNOUSDBHY0AEmPtcDBHUFcUnAUAITyealk&#10;bIi+ZcgelVCzi4PPH060ICcmMfw4zQeV4x0powVOUHbmmkOtygwcZoAPnDx/uDg+tSjeQuAQB71M&#10;WBhwYVG1eKp5kAb943WgCwUVQgM3am+W7K4W1DemKrP9oMDHzj8rZI9as28kiz27pLggcg0AV1Vx&#10;dShoSpHXNKypgN3qzdS+bfFzbKBjkjvUHVTyCtACxlTCh3A/0pzj5Ww2KgTck0g/h3VbJiNgf3GT&#10;5Zx7UhDY2jNs5ByaryKzMOSPmqCIyoyo46yHFX+No5Gcc0ARYYQn5B92nQ7dpyRnNLuUZBB5qHBD&#10;nB5JoAmfcJBgD7verltcxx2F2r26HeuAx/hql8xC5FMZVKEc4oESM3XEmSWPIpAzEMDg+9NdHS2t&#10;VS3Y7h1701d//PM5z0oAeA2ccdeKm+zzyAjyM4XsaVACijbyBVkzTRaeGWEF94NIaRmGK5jY7rSR&#10;evJ70IwAYmTjHWr97fC5sbJRpKxNt55rPCp5O084piFH+qzjgmon8wBCuPvVYwv2aP5OgqMfeHpQ&#10;gHK7kL8zfd6Uh3bSN1BLAthB06UwsQQChyTxQAuO+PxoAPkjAJ5p4yUbI/Cgbx5vy9qAIcgPgtUq&#10;7CrZYY9arsjebGx4GTUgwVJFO4xx2jo1IpbikO3aODTSfm+7QFyTneuTTHIIIyBxSg5UjcM0Mqlu&#10;QeKAIcPtGGU88mkwef3g681NtAbKscY5FQ74vNcd880xDgAM8U7jctNyCSMjpSZ+fG8ZpAGSN5C9&#10;KesnyNmFevFPVCY5PkPTgVChBef5BgGgZKWO77i03A84YZvek43D61INpzx2piBdpbhB6dacEcZ5&#10;HWmhTuOGOfarGyddhKt1596TGNAzGQzYGKYoQKdp71PIF2sAmOBxVdhgjntQgFYDJPlDkc1WVF+2&#10;Nh2681Jhs/fYj0qRV/e8gjigA5DHOPamn7zZY9asfutg3Ae9JtjIO1gSKQhVZwqLzjHFIfILLkMW&#10;J5zUa+aXBPC5+UmlOz7SpyM47UDH4j81R5SgYwOaieKZZQTkg/dNOYkofmPDUokXYgaZjg96BEsc&#10;ZEOSDjvUbxxng8jdmnF5Ni43Be1ICCeZAMdaANeO3tW8M3MhngBWLqTzWREyGOTOG+brSSoTAAs0&#10;oXHK7uDUNumydxvJzQBb3Q7D+7xkVAxGDipGxhgV70hQeZw56DNADVAJP7s81YVolCbrfIxVmCJW&#10;tZTx06VVkjYTkb1wM0ANaSN4MKqnn8qkiVCSCv8ADwaqhFDTHYM1IpcKDjv1oAc3ymQbR14qPe5U&#10;gt06CnO+XXn+Goh99qYChmO07FwD3q0ivtkIDZ8uq4x83pUqTMshAZelITBJT9mvFa23MW6ntUQK&#10;hyTgD60xiS8hz/EcimE/K3ykknoaLDLLGLMRVh93moG+4x8vqaaG+bpxipTgxEYosAnOx+elPjCv&#10;KqmRVyetQEMFcGQnmgf60nd6U2BZnjWO6I81TwOahx8tO+Qs5bPTuaUD2JFJANw+0fuzSKQMg560&#10;/wD5ZsMnrTPl3nmgAx/pCsBTyck/LxTMrjp3p3GWPtQAZGPu04BsthfSmqVKHBPWpASqsfKQ8dzi&#10;gB4IUSP5qjEZLZNcw8s154nRUWUxC7AB/vH2qfU53eeKNJGAaQAhDnJr074c+FNR1DxbEFtRFBCV&#10;a5umHywr3A7FmH5VjXrRpQcpM6KFJzkkdb4G8O2sVve391aWwEGnmRd/3Y8DOSema4rVrm71v4pI&#10;kJmaJtbEUZGeQDjivR/idqtraeG9G0LTPMjt9m2fYfnnI9T1571a+Evh4GdNQuLIHZICpZflT2Hq&#10;a+KxmLc23frofdZfQVCndo9z8L6XDpvw80aBLRVK6am/HUkiuwsYDJexNsAjjQuxPbHc1lqZ5NQK&#10;rGQowAB3pviS+/sv4Y3iNcD7Rd2jBADjYuOST2FRg4W+Zz4iftGfOXxX1v8AtX4y2FtBLL9ksnaK&#10;OT/no3RiB6dq+i/g1oo074OtcPZqs93AHAxyqY4z9a+a/Dmjy618VLudEYWkGsKZpiPl4P3V9Sa+&#10;2IGgtfh+pEaKF0lFQZwFVRW7vUmr7IdX93SUV1PDvjhqyp4D0ezGoqst1eEbFPLKOufQVU8HRf2X&#10;+xP4+1D+wHme702YCINtyNuAS3t1rx3xxqY1b446syee8UGpiIybuDzjAHavafiWz2P7MXwZ0u2u&#10;ZbWO9htUNpEMtMSv97tWOJkpzUVsiqUHCCfc5DwDHFp37N/xm1qYoVnguvLXoqcHqe/PFeT+BQoj&#10;+L+pzQKxEE5Rj91S2TXp/wATJLfSf2Ofhvo39oeS13bR7YFHzSnGTk/zrzRRHZfskafGbhhcanqI&#10;WJQOqj3rVpqOhtDV3PZfhJay/wDCh/izen53n8RFxnjA+td9cxs/w48Vv/YgnkFgcW3nbC3HXd7d&#10;ak+Hemm0/Yx8MJNEEkuolkKd8Y4rn/Fsqx+E9VWOa4G6aNGCsRu5wRkUsLrFto5K07yscb4XHxcj&#10;+I3g+88LWU8d3b6g+6b7TxKufmUpn58D1BrhPiJNqkn7YXiubUfD9umo3VmjSzouwSOPvfu/4efY&#10;Zr7Y/Zz8P6BcfE7xxcSeGDJLY6XCbVzOcWjP1YLkBiffNfLH7QFnJB/wVH8cmSRHZ4ctKvAf/gI6&#10;V9Dl1TS1j57NLOp6Hkjb/JB87nzDmqmsXO3wLqEJiiYOUwSuT+fatMLuS7CoG2yHJJrOvY1bw/fB&#10;0Xgjg969Tm6HkqPYi8ASrb/tB/CSc3SjPiiBS3plsCv1Wn5udMJcf8giA59civyV0EMnxZ8Dqrkg&#10;eMLPaPT5xX61TD/iX+FjvbJ8L2v/AKDUt62HNaITeTI2BxUgxtFRADy0Poeak/hY96RCJ0xuOB2q&#10;XBJPzH2qFd+1sxnp0qcfc/AUMY8fdBCd+lKM4XKAULxtzgc1K3Ck4zUjG5HyjbSgHJIA6VGM4Hy1&#10;YQDDnHagCPnjgniosygyBlITzAcg1Y7NxUbtGBJmHJx60NXGmcP4/wDCPhzxL8PdRs73S7SVG0x9&#10;67QHYgfK6N1V16+9flz468K674X8fmzuvts+m3F8/wBg1HYQsyg/cf8AuuvQ561+v0TPtXAxk5+l&#10;cF4+8HeG/E3gO+tLzSdOYGwfzIggDSEdHQ/wuvt1rnadN3X3DaPycQxvHGRKh+X0p+35k+vSuj8c&#10;eEvE3hX4lPZ3KX0+nT3kn9nXxjIWVQfuP2V0HBz1rmYpVbysIcEV1wqKauhInKIdoKDH8qURxeUR&#10;5f0p6hCG5OamG3HQVdwKDQLjIjqJoJxH8krgE88VrADccqcYpQRsP7scii4GP5ExkjJmcADgZqVY&#10;ybqDE7AA1pALgDHTk0jKm8nbRcQ+QIbeBRGmdvzGqbxgSoMN71ZBGR9aVwSScfhVXuIqeUrS8wPm&#10;p1iiyMSDpVlVO09OlR7R5h5PWlcACKASFFI65MR8wrhqmxhB8van7UI5BoAXIFoi7mOV4pi+aokA&#10;mf2z2qZYwCvC4HSiUsASF/iGSaTQJ3Z7T8Izs8cXURDHzLck++K+hJ1HmQnacMTXzf8AC+Qj4r+H&#10;W80bfLZT+Ir6SucC8QYJxk8e9c0lY6IvSxWIILfMfpULOQ4G0c1K+dj4HaqTxzedA2Seagq5ZL9e&#10;RSbvlqIqQDlR+dOGA3ekAHcc8UmP3MmQMkU7DZB3/hTGJ2sMd6BjVVAARmoyH3Hk4zUhPy/dpo3c&#10;fMTxSEx4b5FGe1OGNkvTpUYHzEU8ABjxQMQ52L0x3qMk7gu7jHWpGHzcCkKPsU7DzTAblt6jZwKU&#10;k4OE+lSKj+XyjUFcdKEIjBb5aCRhOo5pzA7j8po7rlqAG/PjoT7U/PypyOlQszBhjnmjrkDrigCc&#10;FeDkc0fwdKjQHDkIcU45BPH40xinBCjbQQuR8gxSenPHpS85IxRcBFQbWOwdabsGep61KpwjArxm&#10;omcZmwnQ9+9IAOdqDPOKFbr8o596jY/KOPrScbXOT2oAmPVucD0o3cjJqvu6HHA6jNG9d2d+Biiw&#10;FvcdtMLNkDcKrbxsOJgRTRIArYh+hzTsBaJBV80mQF4qoZhuYb1BIqMyy5A2g07CuWGYGTBXvTQV&#10;Dt+9HtVYu2ZO3SoizEn94x9qdhNmiZDlcMmP507eDA2T0PFZgP78fMw4pQ03PznGeaWgy+XAXPmD&#10;6UgkBXGD1rPkaXy5ydwwB3qOJ5TCxLYOelOwrmoWG47VOcUwk4zgVXVzsjzgHHFTAja/FFguI0hB&#10;HSjzlwASKjdQR0qPYeDsosFy6sgwuFyO9O3Hcv8AM1WB/cDHrSEuJYee3NFguWHDeW52HmqjqdmN&#10;ik5qyJAC3PGKaSh3dCc+lJAysqLlP3HOOc1Mqn5QQQBUmM5+lIAd2d2abBE0YUyjcoxTpVi8z5Ix&#10;09aYN2evfmgg73+b0pFEZGSSYxTccKNhxVgbdoz0pfk5+cYx1oArKAC58sZ7e1SKMgABQCKcQp3d&#10;acAAScHpQIixgnCjrSqSUX7vBpGHLZY9aYAQ4680ATlkCt8p6VHubeDkfSl/hpuMufm/CgCcSMUI&#10;2rSuoZk+UdKjGACdvcdKmUjJ9cUDIGixGMgHmgoABgHGKt5i+f8Aec4qFjkcAE9qLiGBYyvKfjQV&#10;XeuEx+NAPzKCeg5qZduzO8dfSgZDg7hyDRlw75Ax2qwI/kl4U80jR5Q/KaAKhdjj5gRTAzbW46jr&#10;UnlgSHA4p2wZ5oEQgHByp60uPn69am2tlzS7V4+Ucj8qaYNDe5we1R9Ih9etS4JLDZik2Nu4Gcda&#10;LhYbk4UYpMNtb56ftGV5PXmnFeTjNAiIMgxlh+NToxI+6BUbQlgQTgDuKljCjaGfPy0DJOcdKUfe&#10;HPenALtGG4z0oA+9g9qEDI329dgxsNZ06/6MMEYOa0HAwOvWqpGZVBY8A4pNB0MW72RafaA4/wCQ&#10;dcOfwGa/NnXbh7n4t/EG43k+b4suTn23nH6V+jfi50g8O+HHDf63w7qGfwWvzX4bXNXPdtXmI/On&#10;QXvMh7EzlFs2BXoBxXr/AMDIg/7QOvzJC2yDw87sfTPFeSbP3E+5P4fSve/gHGouP2hJhEmU0uBA&#10;T2BLVtXdoM0wybmj3O3fV4fFzzeZH5M1xID7c1jymzt/jXdXUl5EGl0G6BzzuJU45rZu4jHoPhqV&#10;9VCxT3pXaeNpJ4/OuV8U28sFnrPzv5sNiTn0BXivErK0D16UnKoef6Aki6drksqMDJq10wJHbcSK&#10;7T4eBn0H9oiUJlpbyAKD3xXE6FLPL8OpWeYFl+0ZwPrXafDVn/4RPxSfMK79TfcPpXzNR29ofQJa&#10;ROmuw40q7LIfuDisVXIsJfmAy1dFq+DpUIEjncxzXMMjf2PJ8w+8Oc9K8xy0OiKEmA8u0cpux3qS&#10;Gd/OiA08bQ45qKc/8SCy2/nUUMhWByQuOOK8atebdz06SSSOncq0lqRGRlBnFVJ45Hlb98q4I5pb&#10;aVX01289QQBgVMfLOzBbpXlu8GdaswRERBz/AA04Bdo+cdaByshz+FIB84OOh6Vm3c0SsWFEeeq8&#10;r3FPQeWD+8JyeveoHeMRr03ZHFOz/ozZQ9jmoaYySRjtUYc5HUtVIxgMFUsoJ5IpysftTLkkDpU7&#10;nbDESMZ61cJSptWZE4qW6IBZ3q3tkU1GYktwAa6Qr4rTw1qSwX+/dsK56rjqM1X0+e3jwC0ZIXkn&#10;nFbMd4phYIrKGbpVyzfEUtFscbwEJvYisrnVPs1tJdWE4lEeI13nAxWrZ6zcG+mhktJhjOG9KoMx&#10;aOIEDAqGRjsB3xgL1wBk1tDiStZJozllEWacniG3h1KaGTVNRDbudqMQPxFSDXVbylWCT5icMWrl&#10;GvJPtvlC2stjtzuQE/nV/wAmxMsDBowwAyAw5r0Y5/spRtc5JZRZbnZ6ZqEP9ohZolK56k9M+9b1&#10;wjgySRSLnySQFOQR9a80aC6fz1S6AUQnoaghn8SW+k2sEfiyaOOKZvK3DcTnqM1ss7pX8zlllcuh&#10;2MU/iT7RG15OEt5pWFtt6jHXI/xrQjjne6VftUbAHIJ4rkWu9WawtxI3zFRz2/AVbttSRbO+in0+&#10;6OU/1gyCK9ChmNOfU554GUeh3kVvHujaRojj34NXZltpkth9miQInBrzX+39LGnJDHqWpjaT96Js&#10;g/Wrdhrdr9otPP1e5VPNwrBCcfhXU8dS7mP1Ob6HsGn6nfWXg7U4T4R0a4E1myI0iDKgjGa4KWC2&#10;SxlJ8sMZXJGM43VzHivxfa2Gr/D5I7a5uPtF0qSMBhYQxwCfrWhe6hbCeICQkG2RsDtuFZ1MZBxT&#10;uXTwsr7EMNpsfUJNqCMZIYHk/QU3WdO8SW3w/wDBuqT+DT9h1C4cWs6ybi+3r8o6V1Pg+20S8+Lv&#10;hRpvEeBb6TdCa2fhcOuN3PXHWuc1fUtVtdZfSY/GUl5p+neIp20+SRfl+diSuDxx0rlWNi0036Gz&#10;wlmc/BZyHVrW4jtJ1J28MhXNek24C2emLslO2HPTrWFFe31zqunvNqFrhIxiNIwMflXUQXNuUkzC&#10;pJQAjHSroVGyKlNWEQmS8svLgfcA3GK53VUB1uBmLg8jp3rt7cxxRKyiEMwO7PYVzOqEN4jQhIMD&#10;kgmuuozCEDJ09AupcRNkvnkdah1uV5PGOil4ZFRYSEJ6VrWsrvdXAMUSqo6gcmo9Z8ryvAzNbg+Y&#10;77sD06ZrNTbaVhOC1ZzrvMImxbMVOQMryawZDMLu6D6bdFt3dTXds0R+z79PQYAwAOmOlRT3Cu0R&#10;bTYN2QMBO1dsW0ZSjc4+K3aVYX+xXIO8YUKa3rOOb7fLCka5aMYBXqa3Td28OiuTY2wxH/dFY9jc&#10;Tt4ltLoxRhReBgucZwaU6righTTZegsL1dRPnWyp1wrYpsojt9UGJydw5PpXcHxH4afX55L74Hxl&#10;GtlBuI7juBx8vvWFq9xY3t3o0kPw2WxjDsB+93GQdj7VyVcTy7s3p0bvQxtsMqrvukQFuW/u1K9t&#10;Ct1p6L4qWZGjOXHGKp3cQEF2q7gfL5waxraZokdHlZg27b83IrOni+fYudFI0Lm4s0mu4Ytayykh&#10;j71VtxATO0t7br+8Gct0rEuNi3BPkuCzmsHUpZV0/HlXbbsk8kV180pryMVTSZ2+uX2jJ4Ovba2v&#10;7eScyJ5+BkIO2D71m2DRsnIQYRcZrzdrgHTRHHY3AL3S7z6YPrXbWzp9giPndLZeB9K+O4jpJ27n&#10;02Uu2h0Nw0KySKCmTH1HasoO4dFMuR5h5qv5o2Ku9icn8KFLMJzlfl7V8pGlY+gGaqxOkJGq5OOT&#10;7GsWAbHU+dnKVYvvPeyuZBcqoj/hJ61hxTDzUG187sHB6V6dCk+TQ6cPNI6J/LOk+ZsRTn161GyA&#10;2IYt16Cq6I7BTuXCgHGaZLK+8DK4WkoM7bjx99+B1FXogRcYPlkHH4VktKvlKdmTnpmnpJIZISGY&#10;c9zTlB2EtDZmVVniy8Q+XnnrTdjGHORiqWN8qlmbjtmp2dlSJS7fKKwcS0x3lqZUywHPWlEUwaUZ&#10;B54qPzAdvyke1WIpIw04MvPGOaTuGgCPG0+Z25GKs7E+xwEunzE5APNRXkkCabAR171hmaY3kTi7&#10;IH93PHNEKbnrsNuxrXO0WvDggqc+1O01XaOSMl8A5GKzLp2NnbgRkZcYrbsd0dnM5TH7sYHrTnHl&#10;h6kORfjeAT7TGFy2M1qSSxDSoiFBIjOK5t97fanMbqA4OB3pBPK0bfM3C4FcUqNyCVJS8kheEA7j&#10;gGp/NzZzqY05HHtWQxf7O3qH5x71C8wVoctJyRj0roVG+wXsXp/LFrAA+SMnFYVyFM0TMIyxOAfS&#10;tOSWI210xRRhBgZrDu8vAcStn27V2YeLTGp8pQvrV1hU7IxvHy1h28F1FqjOr9ZBkHmt9iz2Mas0&#10;rbBjkmq8cdwLkgsww4wPUV61Oq4xauW5KaOksXJt8tCSyrwTWiux5Ys7Oh6DpVGz3BLxfLHKrwav&#10;mN1WM4XmvIry1BIaY2ycyRkbvSqd8gKWCDTlIB4xV3nyifNbr60biLi1Gzd8461lGo0yKkVyszFh&#10;vPLZHt32Kny8Yrf0gH7NcI8MvEgwcdatykOMsiKBEucCn2d3D5t7GtjF93AOKyrVnOL0PKlFXLk0&#10;qxs2OmwZOK5iVba6+MXwvicEQy+IUfGO6n/GuiJi2Slogc54NZ9hbJL+0j8DYwo2tq5YAeg608qt&#10;7eOmpw47+Gz610a3WOyUywOA1mvO3qMcVrQrGq3mwkhm5561IZ4BpV1EtzBhbRAeBk0yzETWjFbh&#10;OvIzX7FSdoR9EfnlVe8/Uj8u6M85VCB2A71E6XuYkZJOvp0rSUupAEyD5+lWHlIac+dEd0GASK05&#10;2ZWOXnMsQJWdi3fiuK1V3Oq28ogkEa53ds1308cyaTO2xWdrjKn05rhPFN1BFakStAo2KCR61z1c&#10;Qo2TNqdO5k2b2Y8QRyeXKq+Q+SfX61etNb220cLTPGpuH8okZ71zAs/F1zc6LHY3NsWklUQwSEIS&#10;rdWJPQAc12U/gPx/HdWqx6l4euo/IQrJHOOC33h+BrBYqTeiN/ZJbssfbbZ7Bi16rMrfdB601r2N&#10;jbf6MF2j61cHgjxNb+HJLmXxFo67WXdG0wG8nsM+lZGrI9rp0iPZ2CssY8wrKCTn0qniLboSpdhZ&#10;maWaQsiqpI2qDWbdQQJvlih2k4+as/8AtCBdOiCwnIccbqddanbvZ2qhT8seGXFUqsd7i9mzWS4t&#10;n0+HLnKpycdKy7m7QXeFxgMPmPai0aCS2YEhEK/dx0ppsrdrt/8ASgyZ5GcVE8TbVajVM0I76GPS&#10;rsGVSWjwcGsuNbqZ2zZyYDkjNTxWMI1eBjMDGh6Z61txjZclkliVMcZHWsvrae6sDpENraXklvGq&#10;2sgDRkZI5FXLO2uIAIWZiQWIPrViHUZYmfE8J+UgDHrVrTDPLq1wzIfmJIyKuniG5Kxk6djTsUnC&#10;o2HJDHNSTxX0l0oEm0lxgZq0ZHWzmVAN+fSqKTS/awfOy6n16V2qfcytfY0/LuEt4A+Dtj4NRv8A&#10;Z/sRLOetU5L2SQkBmJB6VXkkka2yU2Lg4BNU6iSFyMZdPBsOxSfl5JNc9eTOPswFuueT0q+8pDlX&#10;iUqPu46muQ1u9CQ3WGO8nsPuiuOpPudEEVry9ujfMWkYKo6j+VctqWoyiyu/9FaNfLJX1yOn50ya&#10;4nd7WQox7YHOaztUkQaKS8a7fL49ya4pytqbxWp13hnUpr3wFeeYsaTwT4KZydvqPrXL/EK6QXHw&#10;xJiDRq8gkx1BOK5bS7zULPXbOaMSlMkEDJ4PqKtaxqmkXN5axSpuJlDYI6GrpYqK3G6LZJagC204&#10;x6fISx4HqDXXQj9xEvl4YJzmuVka+a68Fm2nhiVXGQOSQK6ou32+YsoJ8pcnHevp8oSd3Y8vGrl0&#10;Y85EuCTmkYthuDSbs4I6A9KU8sTu7V7p5ginOOKdj5R+7P50gzjkjBNSfLsfAzj0oAbzg0diKXjH&#10;TigAb1+agA5wfl/Wjja3H0NKQvltgnnrUQzu+9QA8/6w80FT5bfNxS44PNP52kAigCvzuhGaXsOK&#10;eRwPakI/eD5aAFAXLYU9OmaMPt6ilH3DxQxG5RuPPtQAchvujpTt3yr+OKgzyfnpuTyd3TrQBb3f&#10;I2cUxjy/7sdBjBqoWfMnzMQfenKSFGFzz3oAsDJPSkB4kwvGaYT1x19KATt+lADwTuHymgnjG6oy&#10;XEY5B55FKdvynvigA3N5nT6mlAbd04HemjJVjkDAp4J8qTAFACgDzDSgDc3NNHTpTh1bigBSV3jA&#10;7Uz+98tBHytx6U0Fsj5aAF7YpQOfvD8qPUZoBGaAAj5vakIXaOakwfKYVGS2fuj86AF7de1KNpVv&#10;lpoP3uad64NADcLuBMY6VEVTaxEfOamwdp+WkPQ9OlO4WI/nwcAZ96Rg3ljp+VSj/VnkcGlIXJw/&#10;NICqc45T9aVQdwzVjCkMMDI9aTaMDIHFAAOo+Xp0qUY8vp+NMwNo+ah8AY3UASK5JXpxnNGcg8jr&#10;VXkvnGB6Cgk+Y+FPvQBMcfLz1ox06c9KYD6GnZO4/NmgBjLlY/3mMNUhKZUCPjb1ppAweO9JxuHy&#10;Hp+dMQ7PT5BS5XOdpqL5c4JNGV+Yc0WAlLKVyEGM+tN4JbK1Hjg8nFLzvznHrQBIGIVvkzTDklvl&#10;7+tLwUPzUnO40AACl+o96XngdaQDlzSjHmL83XNIYY+ZjS7jsbkUjEAgZqMk5fk9qAJVPIPl9Qac&#10;MBSd3fiokJDNlh0pCTmTJyM0ASEjD4APpTckvjJ5qP8AeeWoC8A1LhcL8vOKAGsrGMdKTAz97NSE&#10;/K/y+lN53S9ulAC88/LTSeG+X9aUgeSMPye1Ic7moAb1kU47UxjgH3NPP3elNIG5vlzQAg6rkdaf&#10;vARvkJz0pmDtYlSKYQSMbzx2oAeJCQ3FIOcZBpoHP3akAPmE7h92gRogvtk4/Ol5KjL9qQliB0o+&#10;XagOBwec0DJFX/RrkhQcYxSfN5foc0sRUGQYznvTmUBWIYHJoGIPuqcEnvTT99/3h6enSlJ+UZYZ&#10;pvPzEyduKQDonBicFAfQ07Pyn5RVUlllix0qKeRxFIQo4A70AaG6PHbpzVV2G45Ixnis5JZGgQ7T&#10;nJpGmQR/Pjk8c0AWXcl12hgPrVMu3mSAmoxKvnTAHjHFSRo7smIyeaYrkJBYNjPBqs9g8mpRsbhz&#10;g5wRW6sJAViq5q4gTycnFIZmw6da+fGxjViE79q0Fj2bgqKAOhqbI3YB6ClGdopgQ4barbhkZo+Y&#10;xhsk+oFTlYwTukHI5ApoMXG1R96gRXYHdGdxHPTFLj5p/lHarDYLH92vHSoMcv8AL3oAOhUA9qQt&#10;jd8wNIxOelR4bJ4NAC+YONqnOehp+W2t8vamKBub5eMU/B2vxzigY8MxQYNPGdoBOeahU/uk/d4O&#10;acGGDzQImYABcSdRzxUWCVmOelO8xORlMYqMlCzDdwfQ9aBkLZz0IpQW2g4Jp+AX6Dija25vmwKQ&#10;hRzyAaDkKx9xTtvQjOMd+9NJ4cEdRxTAicAknHNJkGIdalHKClIGRkDPtQBDg7mG3qBUmBgcCpvl&#10;WOb5geKYAuwfMcUAKPvrxSfNlhuGKaSNoG8UxnBk4PQUAKzsIj82eO9QLMShwEznpUU8kaWd03mq&#10;Tt6VixNMzy7mYDfxz0ppXE3Y6iOQspBZMjrzUnG485rOtlUJEDMSeorR+XaDnFJqw0wyOxp3y5Pz&#10;U3jaBtFOGcdKAHALyaRv9Vnjg0D7hG6mN93OD1oAVeS5D4+vag/dkPmgY7VAWImAwQNvrTep79fW&#10;gCclfMU80Z+9wahB5XK9qTcST19qAJt3I+U0/PH+sqsGO05B9uKcCcjPpQBP0wCT160jAFDjmo89&#10;flqT+D0oAbzhfmqQEbZBuHbimbV3Pl25pVHLfL+NAhTnA4phxgfNUnO4UxhJliGBxQMjJHmoN3OK&#10;TH70HH8VLtPnMxapDgMcelADu78dB1qM49e9PDff/d8mo/4zxQA4482P5vpSNne/y46U4BePkbkf&#10;lSlflX94T9RQFiIH963y9KXnzD81P2grnP4UmAYw2SOaBCc7/u9aCD+8p2enNIeMdORQMQZCjIzz&#10;SjliM9BxQAf4iKP4uvfigBwZRC4MPPaoivzMRin9zk0DOTnHSgBvOBg0zJJx79asDbgZkA4pvybD&#10;kD2oAgKjeKXbiUnfjindD1J+tISPK60CG8b2+Xn1qe1s5p7pVWJ+ZBVi1tJ5miKW7nLivStJ06KC&#10;2iZoF3lB26VSQblXSdJjggh3QLu2g5rq4kCmRRABhRjnrQqSrbvhVLDGOalXOMnqRVomTHLuBOI+&#10;1O52jmlB5HPNNJ5XNUZgfY0h78UHqOacfpTEQNu8+Pk04FsHp1pGIITnnBqPcQpz17GgCUlfMXkA&#10;bangZPJP+kN96qTMNp560wM25f3nQ0nqB5R8Z/BcHiT4Rap5Wl251C2tHlhUjHnYHIB7H0r81pk1&#10;Oy1fWbG6s7oSQ3zoqyjDZU4IIPORX7DBy4gRjkE84HI9/wAK+Uvj18M5tTtdT13RdLt/7Viti88c&#10;QAGoIvJ4H3XUfnTo+7ow5r2R8bWypJasd56cirW3AGZOgrn7O6lju54ZbeeOWO5aOWORdrxsOCCD&#10;zW6rBiuehGc5rZiasPx1+U9OtMKMGOXyanxJ8g2nGKU8Lyo5oJK4ztzuzTtzDJFPIOH+QdqYQfMw&#10;QRxQAx/M80YQsamijkYMfJfG3moAXWVucnPFadtOuEUnaGBHShgU96rIyjPXvUqvEYZT9nbceBk1&#10;FcxqL84ckHvUUZkVgGQ8ng0bhsO5Ep9c0NuycPjipCVzyRn1pv8Ay0PzUwIFLeaq7yc1KyNh8jpT&#10;lVfMzzwc1MzwGHg89+aAK6n7uQMCpWGWTnNMYDI+UUqOoBH8ROAfSkAp25XntUb4CucgcVKwAjO4&#10;ck8VXILK4AFAEsexrWXEi+9MAAB5oijCSuWbkilJYrJx34pgN2kxt+8H0pdoS2jO5vmbgYoCj5f3&#10;vfmpnkYWFygRNu35RikIFTMnKD7tVmZhJIu4cNU1rIGtEBl5BOc1XmhuW1AlVPNA2KRukQ7gSFp0&#10;bRlHzuBDYNSRKmWUvyKrT7kukIUY3c0CLrrGEQkgnbxVdShY4YHBqzEkLplroA+XxzWe8N1HPI3n&#10;H7xxxwRQBb3Hy+IRzTMgMc4BzTFLmIc/Lt5pAAyEe/WgDTtJ4d1zvtwx28H0qq+ftDlYzyT0piGN&#10;WhUyAEmrJMSztiRTgDtQBChO9sK4Oe9PLDyx856U5pY2vI8xqMjsKY+zzTgKRQIhZQD90Ypo2/L8&#10;/GaeWy4GKNvMZ2nOaQCSFfLG0c7agjLYPTrU7Y84fu+1MGBnnqaYx+SGQ+hokMZEJCDOKicthOOS&#10;agYyDdiMnmi4i35iqj/ICCevpTtyMoIQD2qqMtGAFPI4FNGVJBXHPrQMsYbccngUm3DH5hjNQs8p&#10;C7Y+aniVzCMuN2ORQAr4HlfJwaiYfe+WmyySC3ZcDG/gYqSKWIwFPLOSOppgNwu45BoODGxOcZ60&#10;wsDdbTgVKNuQCB1oASN4iHAP14pywRNaXZERL4OOKYyYmdgAOKsQ3DJFJiMZKntQBmoSNuYyDvxV&#10;l4o9qNvyTinFoiXJXktxxQSdic9qBEe643DZLgbcdKaiOHfMi/eySKkzjNGRnrjimMXY7LIUVeBS&#10;RpII5w8inng0kbt554fpxUx7mkA1Fl+1xFWwM9a140EljMWuwCielUIWh2MGbHHFNEjK8i+Y20t1&#10;zSERvJGwm/dEFWx9aWNSbWcmUcdc1LIlu1qzqVJA5FU1DNdIpjZdzYJzQMkXdvOB34qTzI8t8y7h&#10;UzIiFkLg/KMEVTaLLyFR3ouIkJB6Bffmo88S7X4xzUXlyj/lo2TUqA4Ynj0pgaelyaSNYskvdOkk&#10;tnjcsQ2CrAcD8arzSWUniGUx6b9nUykLFnOAOhz71XwQ45GPpUlv5S6hGZInwT97FIB7qVZ1ZVzm&#10;oXjyVOSQB0qzcnLKyhuaqwtMZxuX5QeKAHgp5ajcfcYprDnpirBVGnkwMcDgU7yv3ZyvbtQBFGfm&#10;wTUuxRg5OKrsGQ5JHXilDSFWO/imArbfNOPwpFdlmGWNJjDqS3emOG2R+5oA0Yn4mwp+7VOR3LzY&#10;A4b1qaNlS0fL4zH6VUwNzt8wy1AEkau6vhxnHNOZWWPBJ4quDKHG2bFWC0pS3JibkHnHWkBFj5lJ&#10;yODTeNh5NS5Uv8xHSl2qd2Av50ARZXcoyaQ43t1BxStgMoNHGRTAYOsvTr1zSt93G8H8KaUUyE+f&#10;9aaeCee9AEoHA4pWVgrEFc5pmVwozzUgJwAaAGNjy15YmlUDYckZpW+8MntUQYi/thzgygH2oAl2&#10;bzKBLjb701HcJMpccHFaWrWNzaw6JNHcEpcQBo8dG9aylDNK5MWCQO9JMCVDLtn6mk/56c55pdxS&#10;d1PdRyKaBkyHbTAVQpIAOeavCOM27kDBAqtAo87IJ61ckBER5IAHX1pXsMoykrEcIenpXM3sl1NK&#10;8cd9KiBvmYHGa6C+u4U0oAW6s7cAVR0qwvLzXrKMCTL3AGEGSM9h71nVqqCuzSlTcmrHVeAfDF7q&#10;ni2CGJJdkciG4uWGREvoPVm7V9cao2heGPgbbxw2UKSvZlLa3B+Znxy7n9TmtX4deGbLRPhPbTTa&#10;dbLcfYDIsRP+ryPvMe7H9K8c8fXt7q/j7T7WFpWX7aykr357e1fI5lmHtXZbI+qy/BpNaHB6Fpes&#10;eIvjHI8l3IttFqJkvLthkKM/cQdyegr6phSws/DOiWdtZQxQxwhUUdfqT3J615pYJZaF4G0yDfFH&#10;K8O4qPvEnufrXW+HpZNSuYSsj4jnXcD2zXhSfNJHtV5WjZbI9M0iIraCRpMll3AnoAK8A+K2uTX3&#10;jWw0+zurgxtdrC/l8tJzjaB6E17n4tv4dN+F8xXaGGksFUHkkivCvhzpb3vxK17W7sIUtLkyebN/&#10;q0I54zxmvVScYq/U4KCV3J7I9Y8LaOdO+H/gOzOnxRTSRRsYh1Xd1J9TWr8T9ZXT/hbbRLMVzpjK&#10;ADguxH9Ku+Gr601L4m+LbuKNngsbcp5jD5Q3bHrXzt8YdZub34p2enxsxjtZsOV6u79vyogrO6ew&#10;Ne1nY5jwVZreeK4w8VwfO8Wws7hSQPmzgetfQvxAt9Rvv2hP2e7CO1ht4LHS0lFw5DbwnX5e3FN+&#10;G2jx2tx4IjNpZq8GjiYhlBKEjJJ9zU/iO8trbxN8WNZmlDGDSZkiLHjdjjHp+FZYeLnNyNa8tVFH&#10;zb8XNTGp/HTwdZRySvBYzpbxH+JyThjjtntWj41iYal+zPpMfh0QJG1oqxI252LnknvXJ+A7a91j&#10;9pm+vbl1kEWqSXEjEfKBnIAHtXo/hSGTVv8AgoVrd2sivBYXu3c/IBjPGBXQtJeSOmMFGOp9YzQx&#10;w+F/h3Zx2qokPhWAFc9wteGfESeKPR7KL7RMGl1dBEgQnzMHkZHSvdUmjl8bagkkQYLZtg56Yrwn&#10;xcZLjx74Jsxr8NrFNe3J87yt7OU6KPStaUFFOx5sleR9A/s2atbQ/GzxbZy6LIGudAhIJcjytvtz&#10;uzXhP7Vun3lr/wAFCdEvjaweTqWmEwSrICXK/eBUHK/iBXGax4m1zwx8Sf2b9Ws/Eb2t3Fr+yOXb&#10;lJkDYZZR6EetbH7QOv8AhnW/if8Ass63b2C213eeG3bU2juPNikcDOVGcJ+Qr38taUPU+ZzOnL2t&#10;+h4s5cYKg5L9BVW9jZ9F1B1QkpH865rROx4HZZST5gqhqEjRWGpDyVw9odxB712S0ZxwZzOizbfi&#10;h4BfjP8AwmNrz/wOv1u3Z0Twe2OG8L2pB/4DX5CaKsh8YeFSxJx4ytcHHT56/XrAHgL4WcHJ8I22&#10;f++RTmrO9txSeg0nAUcn0qxH99GKkHNV+BInTPrViPIkP7vgjrSZmi4SDImIx92nL3y4NNjBwcH+&#10;GpFKbvfPrT3KQ7au9Dk5qcltgx6VD3xipF27gdh+tSxoYQ/J2D2qUD9317UYYheQOakO0OMDtSFc&#10;jx975P1oZY/LPyjOOaeSMnkUqgZOVGMdc0MZVYSbYwB0Pakj3iU/KflGc1aPB6ZNRf8ALQZAyfSh&#10;q6DY4P4geEvDvij4T69aXGj2UjGwcvFswzsBw8Z6q6+3Wvy18X+GPEnhvx6LW7hvXspr6QWF8YyF&#10;kAP3H/uuvT3r9hA8i30QSLaOuRXnfxO8D6P4r+HttbvdWELJaytPGsIzKQOHQ/wuvXjrXJLmpyut&#10;uo7n5SQvn78gBHT3q0CPWrXirQNa8P8AxUubC7l1Ge0e9kWyvniKhwpxtbPRh+tVEhvW0vzSqIuD&#10;tyeWrtp1FNXQb7EoZcY3JzTxtyfm6VnISXY7nGTVqMkNyV4FWTcnP3ulJ8u371KSPs7EnFLHGpjd&#10;vteOeOKYDCp2jBFOjxhfm/SpdqhJMygmmAYHQfhQA49elNAP979Kd3HNJ74oAcOWGPWnsUHUtnFM&#10;6E80h5K5NMROGyhwx4pZGBhTPIzUShhsG3qaeMnVSnl8b1wfShrQaWp6L8NJCvxm8PKUcAxufyFf&#10;UkkhMcZ3KAeh9a+YPBKbPiQxCLlAgQj3619MsgOjaWu452ZrknZ6m8RWJz2ppIwBu+lDEEx/N/DS&#10;dgcVCYxD1HPFISm7GR+dKRkNyevFNCJvJ2t19aQx2T8vtTCyZPyGn9wKaVGR8tAEfJ24BpFI3Sc8&#10;ipTgDG4ZwagA+dyO560wJh97O2k+XafwpRnZyaTbkE7wDQAcFl5AqdXUI/Heq+ME5YdKaScP8nb1&#10;oAumRPLX58HHXFQE5VjuH1qqHbOC4FPVj5eMEnNMLi5z347mnfLl+tRZG8jAp25d33RjHWgBfl/f&#10;fu+cdc0n8IwB0phJw3zCjd8mSwFAEnPGGNIxbP3RgGod4DYz2pu8GXH5UgJDKPPwFbpU0bKXP+kr&#10;j6VSbODxzmk3EKflp2FctvINzARjjPOagLFoWzH34pmfU0pKhOG6+tCQ7kbSASL838NHmj7M43k/&#10;NxxUEmSevNRBX3ISpAzTsK5YJXy0/eVGW/eONpHHrRtY7xggZ4NKV56UxEWTvOHbr1zTgGLcSnGf&#10;zpONwGaeoOfSgCJgPP5Y8jgU5c7ydzVMFG7ORinKACPlFMBm1twyvNNKvxzxVvkqv7tc5pCP3rEd&#10;qVx2KZH71cDtTwDnG6pSo804b8KNo3ds0xDSpOcnNRbR8w2jkcVZCthMnvUuxdvVc9qVxlAAj+Hv&#10;TwzfN1q0VXuoqIp8z4HXvRcBAw20oLbj6YqPB4y/6Uv8YO09OKYh3y7Gy5ppPenKMtzGMYp20YbK&#10;/Q5oAhy4bp3qUE7QNnGRk04KSnPWnqAFHPA9aLjsKCmBg9qAPnPOKXCbgSh60dAPlqRi/wAR5pQO&#10;TxUTMQy/KPemiRsj5Me9AEzD923y549ahP3FwD96psqyn5x0pyhPLIwDz3oAUbtg4/gFKA3ktjGA&#10;aCCPLBTrT+BF057UDIiuQMDqabwC4K8innGOv0qLkk5Q+xzQBG7ASqCGzUg6HikK8ckUdE5YUCJM&#10;LgYzyKbuHn9OQagZ3y/zHpSKXwPkNAFs4MpxxxRjiX94OlMTJB4Oc0/BCg4GaBjVVtp+cdalyTbu&#10;px2wRTCRjoaQN1oAtqWEa/KTx1NIzHyxyOvFVfMby0yRjNJudnUjIoAs/KSuE7UpXAbgColWUMxJ&#10;OMdakLEwtz1FADOd/wB0dOeacNpjPA61Dk5HIzTwD5fPBoAfgfLj3pMEMevI5peeKcM7eeaAGYG3&#10;7nQ9al4BOVGKZztGWGad70ANKrvwMkE+vSn7U3A4PA4FIOD96pAw2vyAKAEIGDx3pBkGTEZIJqYA&#10;eWuWBJpcgD7g+tAFOUN5i4iPPrUHSYDygTgitRhG9t80wBQcVThC/bkfZ0yF96mQHmHxTuDb/Czw&#10;zJkZj0DUB/30vFfnnbkG8bK9LuRvzr7m+O08kfwd1LMgzDp5U465kr4XtlJeQ+pzV4bVyfoTUikk&#10;aLOwhmIII8luB3r6E+A0ci/DD9oa4MZxJeWsak9zyT/Ovnldgtrhi+QLV85+lfVPwbgEf7IHiCTy&#10;gDP4lJz64OBVYn4GaYX40b/xGub6NP2WrC3to2e68Tq7IX2qyocnJql401GN7n4wxLMu+TRLJIsH&#10;O3C/Ng1zXx+kkj8Ofsw7Zp0kAmIZDhh0xgiuasXun+CPiG4uJppZ44oFMzHkg+teTiFalfuerSd6&#10;he8MMF0jV4SM+ZYTFvYgV2vw3IHgHX3YYJ1qYfka4Tw8xLaptQ7hYv8AqK9E8JoIfhft8vDS6jMc&#10;/jXymIlZTv1Poqb5kjqb7fJaSbUTg8VzV0oj0S4+ckt19q2ndh4fuyHbcB681mMYn0s+aynccCvH&#10;q1fZxZ10qfO0YytM2lQKJsqvtyKUDMMuCxIHIqeSJUuJgkgAKZ4qNQ+F45yc+9edzJ6no8tkWrF/&#10;3hUxkAA85rRjkbcqheCx5rJQSedDhiMt2rpkt1WwgzFlvL61yYhxWvcqCYxPwpTgK3yHNIvEsQxj&#10;J4qST5SgZR83vXF1OkqsrEqzFgB0pwlcFRsypPpVmRl+woOvTHtUCFVwGiBz0qk7oolQR/2hZsVO&#10;D1pL7P2ZBs6Z4BpFcBpMpn056UkmTAwMZ5I5qVugZDZAADcWzu6k11MAUIuYgemcdq5cfdTA5rp9&#10;PErwDaB9wZJPpWGL1VzSnuX1GXHXrxVDUiUjtzl1BB3Gti3RftS5XscVl6q+WWJ412c7eOlefR+N&#10;Gstjkh5suozEMwAfitBd8bgu8p4GMHrTYoo187IzluDVxI/lUFeo716dSa+RzJMuJeNHZMyA5aPu&#10;ahSZ5IwWuD9/IHpUZhTOOcVHGB58kYhPPeufli1oNI1TcH7LCC4DKeDmnrfXHzmRIHx907aow2wa&#10;4QGdgD1PpT57eVG2rJI3+0BUqSWikJ0k+hqwX8TNcFtJsJAEIA8sDFLBNaC4nZrS3GWJAIBC1zQ8&#10;9L6DEbFWfBrXRYeQqHBUU6k5R+0/vHGjF9Ca/t9Nu7cCWzgZQwYgjkkciqgmChP3/wA2QvPoOgq4&#10;QFt8lj16DvVG4W2K7haMuB61EK0no5Ow3Qj2Ou0zxD4R0/UtPkufDGqXM0luRviUgQfj3zS6rqHh&#10;S/t5Z7HTb2Nkcs8bxkdeax7aaEeHIStpaMQ2CGQGtNCBoV2Xt7MErxsUD+VdP1ptK99Dllh43ILC&#10;SY6RqsqQskhXCZPSrcOoalFp0oeRXO7P3aq23/Hmp3r988VbKRsMGMVvLNqkLJGf1KEie11i+N6w&#10;ngmCYOzH8NZc2pW8viW58y+kTa+ODyB61fURiC5BjjPA28Vw2oxw/wDCWXTxQkFmwee9bUc8lUbT&#10;Rk8tij0qyfRDpetzQfFNJZLZFLxNHt27vTPWsi41QDUrUt86GQ7QecfSuQjSWNbXDg5bkA/z9akv&#10;JEWa1I2jgfhXTDOJJp2uZzy5WZ3y6naNZKW09EAT86oi/jAvCqoGxnLDqK4hb7Nyobk7e3QU+a5Y&#10;wMzQOOMDHaupZ9K6vE4/7LW6O0iubS5s5zI0cYTUokfJ/vHANdhq+k6fZ+OPDlhFrdvdzSaCJf8A&#10;RWDqoK5+Yr938a8PdpzpMaQyTL52oxo8g58oMcbvfHWvrT4d+F/hxbf2w9p+1JaP/Z3gqZvEcl6V&#10;aS5eaM7BGWwVVfbPpXTRzGWJi4pa9iKuDVFcz2+bPE2RNmn+Xe5C3rjGc8g4rYxcLcwg6lH/AKsD&#10;JPSuGspki1nxaF1EzRJ4nvPKJ/ulztP4iriX11LrOnwx6FezTOW2BcnaB9K+dq5jJzd+h6ay9pLz&#10;OnnRkstWd7+NiIuPxrzqW6P9tn5AUjnO9y3Qmuon0n4nXFhHNF4Fu4oWR9k8zEAKPvHBrmJLHTGt&#10;plTxJJM+4iSQLgM46/lXXSzRU0nJGTy9z2ZcuvNOitMl3CSNpVfWsrU7vzfDsJEEKzC2OI8cscVU&#10;uI9QWJQl9MwjUgYrmbx9USON9zqwJIY16+FzlS07mUssaKGjXGsyat4kF3oSQJ9rxCp647murSfb&#10;LGqkMA4Gd1c7Ebm5W1lEw3cg49q1rW2TzEZpJCVbpmuTNatOq77HoYHDSjsdUkQwZDcxIpizjOaz&#10;LmZ0uYtl8o5OSDUcocwr++nGF4GelUPKLSj95Jnaw5PrXgU6avds9tUXYnvpgfBWoTPcxjkKAD1N&#10;c9YSssdwpjQq5GGJ6Vf1q3QeEPCVuLt8rI5kOfvZrKhh/cw4kYYHFepRhBU3ruzSnSlc3jIfLAW6&#10;/h65pgYlFDSZGapKjZXcx6etTpFLsTEg69M9axcEjr5HYuoM+ezMo2jircWfJHBxms0pgqGu2zkV&#10;MZJtgXzeMcVjKNy402aCMwuX+ZNuOD6UO8jSPtjznvWUGkEjAyMQBxip0nn/ALPuAYQvoazdErkZ&#10;a87aQjRDO772elTYlADBsjPNYCtK8kgaRz8x7VbtpLxBKplYjPAqp0LIfIzQmM0kEiM7A7flGOlZ&#10;oWRJo915kCTvVkySb2IQCqdwSYW/dZOexp0otadGPkZ0ECIzx5YMdo2ituAKbHVAZU3IFIUHrXFW&#10;814sUiiFixT5WPatKyuZka9DWhLFupb1rmrUG76kTizoxLH5Z/0SLBGDVCYxDaROgJPCio32rDct&#10;tXbsyBu7mucnupQXzZ/8tOPmrKjh3J6EcrN4sfLuPlUYHPNZF7cN5tgiwrt8wCqhuvmb9w/KevSq&#10;ztF5tozzMSJckCu2lh+V3aBwbNtipjjXev3AaaApDYkXORnnpVZrnT98W2FyPKGfbFNF1YiU4t3B&#10;P60Km10YlAuGDhgGQ5WohEwlYbeM9T61B9qiN8rCByoXpnpV2zuY55JwbEjBolGcVctRLUe7bKdw&#10;3My8jtirhJMYzL0HeqzvaKpGVJ74PSiOSApgOC2D+Fcc03qb8mmhbGNp/dg4FRx72v4NyAKTxSxy&#10;x7DuYnHbFNimt28U2wIKqD93HSoUXroZzi7M13MK2xDSHBj4amafCRNLJk4LHFQ3Tq2p2+HQKO3a&#10;rsU8a2zKsseWXr6VzSTS9Ty503qxl5KyNH/o+Rg5Gab4LmM/7Yvwd3j5IYbttvp8pqvc+WIyTfAk&#10;yDIzVDwXeafD+1dq0j6htjgs9okx8o3DBFevklJOqm1t/nb9Ty8xi/Ztdz6xtrmGTXA+5fLa8ZcB&#10;umDXWxQ26PIYbtiuwEheeTXj2nTQm/ung1mzaMXRZUEoPU88V3mlalaxahe7tYswjxgPucE59q/V&#10;MPOm46vU+CrUZJ7G/iYapOzXUnB4HapJPNawnIYEdSM9MVmnULd9YlixakcENvFRXd1axW0wGrx5&#10;ccqDkCtOamc/JIbqd2y+GkaNHGFIPsRXgvijWJ5/FPhmM6G8scWsRSOd+A2xgdp+vSvSdb1SEaVF&#10;AksfzRtnngV5C8e/W4F8xSFnYlye5NeTmFWMdUzvwtJ9Udr4j8Qx6x438H3GlfDa90iZdGjhuIY5&#10;vlk2jGQRjbmrtqfHkGmAw+Pb+zCjiP7aX5PXjNcRcRalFpsyR6jErsnzFeuPY1iW32iC/WV9T1Np&#10;Sx27pmIryFjWr66nWsMelXJ8X3M9t9t+K+tzmNTsAmKqoPsKgFhMYrhmvLyfyxn5pTz+dczHf3nk&#10;y5tJWzj5g1a8F/eC2j8yB03Dhs9qz+sOf2i/Y26FXKnWoiLVxgkHJ6VLctsgi22gdi3yjGMUkzA3&#10;LSLGSp5Bx3qu9xEE82a7CiNCQCOuK0jiNQ9i7GxayyLFEHjRWIG4Z6VbeWMSNxKMgHINcBYavYT+&#10;ItadrxkMk4ULnhcV1ourZI9pK8oDuPYVlWxKhu7DWGb6Gis91htkU4GDz1qwkt61lAJC5G84IOKg&#10;sP7VuLhY7SPT23NzvcKB+JxWjdWHiO1tJnm0/RDEiZ8xLpDj8AayhjVK7voglhJdh8A3XsA2uRvG&#10;fau4tXh2wNCAoSMAnH515THrFrFFNJLdhVzgKFzmpD4v0xLJxHBdjceT5RrvwuOpN/EY1MHN9D16&#10;SQ+Wrx7T/ezxiqQBNwGa55YHgCvNpPEtjJo9ns1m4LFeRsIxSw+JYU8kDUZHOeQUrseZUl9pGSy+&#10;p0R3skhjMuxTuEnTbVW/u4mtIgI5N4UbiOK4e+8W2QcKLO4aXy8YCcZ+tc5L4jvmW7A0M42nc/8A&#10;drnnnGHV7zRcctq32O2u9TtLZEP2wFhC3XtmvO7jU1kvNQBO4M5+bHTNclf6jdzam5a4cAS8KO9L&#10;uIsfuuN688VxV88pJaO50wyyfY6eG7jSaCJGjJIJLHkCuY8R38f2aMfdVH4HqapRC6F8R9uZVAYj&#10;1rC1LzGUeZMGC3AwD3ry3msqkrR0O6jlel2SXmp3MPhy2eK3VXkXA3ViNLePDbTNOD8wZuO9Q604&#10;+yaUCeVQYAqgs0v2GOMD70B59MCtYuVSKl1bO1YWEUen+CJbu98Q+PJpXxHaQRLAueOetegNv+0O&#10;dqjmvM/hjJttfiIrMGWSRNp9xmvSHdjdSgQFvn4YV+pZLHlw8T4PNtKzRMM7V9aeu3y35pEDNGpE&#10;TdKXgEc4r2DyRpxuTKHr609W+dvlIpp6fhRzuPNAE3Ge1J2bimd1oyNw/SgBSR8gA6npSj7zDHNI&#10;B8x4p4B5yCOOtAAMBWy3PamEknp+tNJ4UE55OKAPmzjFADudhwM5NOOQ4O3t607oCM9RxUZzt/Gg&#10;BNz+YD5ZHWg7thyR1oAO85NGPmPPNADcDI9zSBWErgp+tO7cjtSg/vTkDp1oANijpzQAMnin5GzB&#10;YUcYz7cUAR4HmE7e3X0oAORluhp+OoNOHBXLCgCMjEhIzk0AAo3zd6m48p/3fOPWmenFADR/qx8t&#10;HAU8mn/LkjeMY9KYQAOnegBRndTv4G5zTM9Oe1G4jrH9KAJcKRH8x5pjgB3+U8d6QFtpw+MUxnJc&#10;cqeOtAAT86/JTc/v0+bgUnJ6ilON2cHpxQA9nG8/MOnFMz1O6mbSWxginYIK/ujj60APX+nWnfNw&#10;AmaWLb8wLDpS8CRiCetMQHcACBmkYJ5YPOT703I3t1o43LxSGJg7TgU4c4yT7UnAOSaRs4BX0pgS&#10;YGaaf979KarNu98dKeMmNztGc+tACE8dOgqJslgfM4+lPP8AADTBxnOKQDeAHJb0pwJyT7U4hSrA&#10;qCKTadq8HFACjrThjY3zU0ent1oJGT8tADxt25z3pSBycmmjgH604Elwd+BigBoX97nywaRgOflF&#10;P6qvzHrSEn36cUwI8ruGBS45Jx6UHHIx2p642kH8DQBGRw/yZ6d6eAvlZ5Pt0o4ygzQzDGcYwOKB&#10;C8YHzDkU07fm+WkypZeaRj8oGzvSGMPAb5c9KaATI/ynFOP3lBXtT8fupM9cUARYOelKN2RxTxnn&#10;igABmBxz6UAOBGTk0vY81G5AUdabuPzHYM8d6AJuCBxRjluaZu+bHHK0oP7k5bPNAEmBubk8CmHG&#10;DUTyYuYiX6jmnFvnTABGODQA7A3imnq3FIWGPvUvGDmPjHFACj7hyTwaRguW/d8ECnZ/dnBGSaQk&#10;/IcDpQgGH764HajOCeeaD1GeKaCfMkygpiNLHyjHHNMbbvI2Hn3pSRtceUe2DmjHyDCjrSGAyFXA&#10;GOakBAQ/Kx59abgbFOKXApAKQCAaYxwrAZPHFPXbkdMVBMUGOc0hkTu23oORVGRyI34J9qnmZMHD&#10;dBUUUUjz9AOelMCBZOP9Wy8dKqTxzz3qKkzqocZJFby25EuDInI9KlCRq4Hlpn1ApiIIbFRCjMAc&#10;IOverkaBJkKxcY6Uu5jH95/zqQf6onBGRzSAYxcTDJHJpDnDYYU47NvBb3zQAnOBTAYN4cHORSkg&#10;LCRI3IOaXbweKVlXyw3Q+metAEQJ2Plm9qemQp9fWmY/d8ADmn/Lhh9KAJDw1MNMy/mfcGKmG38a&#10;AGYXnj6UmOvH41IcDBIOKTK4+8KBjB904xim8YIpSeGx+NBzkkgdKBCHPl9Khc8H5vpUnPlnC0z5&#10;Om05oArMuXUB2GRUsS4jH708HjNP2rzhT7VKuB5vyelAEwxsi4B+WmZ+aTK0AnkfpQerjIzigCN2&#10;YwR7Tk84qIeafLypJNWBngjFKM+3FAEfzGADbilGc/f/AEp/y7FO8delJhg7ZUYHegBh+706mkY8&#10;DiphsOznuaQg+YwCdqAKh35T5OKgk6Nh+3FXAH2yjIPrVK4KLbSgZ96EDMqXO/kk5PemqDmPDGg7&#10;mSM/7VW0QgbiBkL0zWhkT25IVyZiSOi1pIxMDkxgZFYqSqb63AVQTnjNXjJhcs4JzUtFpl7cBDHl&#10;u3QUpc+WnHB6GszzX84bVIHf3q0ufJQmQmpKLYbtgf4UHfkBcEYqrz+8yT1qWPO+X96egxQApH7w&#10;AJ+NO2jGM1IMegp+OM0AQMrDHAx9aYR8xwAKnbJbhhgDmmnoACM0AM4xH8oPPNI23A4pckM9M5yc&#10;4oQMBuyeKcN2xx7cUDG7rQSPJfg5z1oARmbyuoHpQHbCjA69c0xgpKAnvSMirKT5uePWgC2hXzFD&#10;DIx1oOfMuCI+O3NVvMGwgU4OxUDfnA4oEyTnH3aYT8y/KeaMjYTTkyXPyjGKADHIywzTlUeYfmPS&#10;hgFgGcdelJkeapCD7vrQMsqFyeB0ppx3YdTUQcZbnAPv0pB6mTNADycM2IxSHPlgAj3pCflPvQMb&#10;GBJ5oABnc3y46c04gbumR600H5P9YP8AGlPTJJ6UAOO3DcdRUfGRS5Gw4XjNRn/WZx2oAXjHSkP3&#10;OV70dUOVx7UvAFAhOTuzGSe1GeFBi/WlG3KnJ56Uhz5mNx60DEb/AFTYXpTY+cDyW5brTmD/AD8c&#10;CmoZFaMiVBtPI9aEB6Z4chhTSwxjTt1rsAwMrkW2OBt9q4Pw/cI+lFTMAVPAJrsoJGEbKyk9MH0/&#10;Gpu2yWmi9n5Y+T3zTflCAmjOUB2HilIBVgUJ6VuiWLzjO3qKD9e1Iv8AqSMU/C4Hzc4qiGMVuBk0&#10;xmHHuacfvLzimORuTnApiGk/vF4pkoUquM/SmkkOfSm7uMHnrzigBhLeUTkYFMz0oJXypMg4qHPB&#10;9BQC1Jw8mVw+COlRl1aS5jktyVlX5uehHQioi2MYzTd4wxGM4qWFj47+PXw0aS/u/EGi6ZFHf7Ge&#10;4iiUBL1R1OBwJB+tfJlhduRIksckbxyMkiOMMjDqMGv10uoLG68K6hbzWscqNGQ6N1+oPYivgX43&#10;eALrTfHC6vptjmK4dm3ouElI6qw6Bx79aunO+jY7HkFrdSt9pVkXGflNWmbCDGPzrlraXzbF3iuJ&#10;EmimKzQuMMpHWtaCUlZQ6/ex36Vpcho0Q2eQKBjCkNzTcqDgjsMVIoY5wtMQ0qCrHJqJTGJowZDy&#10;1THeHIx0pojBk+6DluvpTAvxvaeWd0aAY6mlDacUky4U7eKQ2sY09Ga85GPlx/Wq00KlYyJFwByK&#10;gZAWQzuASfmNBDjd8pphG2VP3eORVlnDKo2AfLViGxsNjnY2CuCaiCAE4J5c9adubDjy8DFRs7gM&#10;QO1ICQr8ozmkCN9oH7vvTEdjE/HTrmpfMjAXbu345GKAJGwVXHYciowFDsR3PrTkMbQsTLg56VCw&#10;InBGevNAFiUKYlbJ6cj0qBTkH5u9Ss+bZhkdOlQ7Qu0ljyOCaAHcZY5UcHmhQWtwcNjPFSKitFJn&#10;btx0BpD5iwEbTtB4oEU3wl5EQcbuoq5HNN5TbWXpjntTPJMyvtU5A6UghkhlCSL977pzQFyJ2db6&#10;LLHk8mpXUtavmPPy+tLIFaDp249qRSfs0YEnOfmoAhiOworNJy3BzWszxPo1yDgkRjBrMmIZF46U&#10;kbgqVOelDC5DbvKZrlS527sDirDDZEPl6mljCrcodvG6nzgl1x0A5oAhwpAO0807JBfk81EWb5Rx&#10;S5G+gCZFLOnGOeamdEDqN/aoUI4pr+YZM+YcCgQpz5rYI61YiddvIH5VVBGM57c07cgAJYdfWgB0&#10;oP2lSAcGmAEsBt706SRfl5A9Kawl2swjHTmgYMAJsGM8jg0wqR347VPCy/YbsvLwOgxUYZS0u0A8&#10;0CIFyCCGI564omSNvs5Oc7uTUkuNi5x9KjV4/LZSEJx3oGTpsWf5gpXaKS4khNzatFCQQeagw2wD&#10;nGe9OAUMeKYEku1owyxDJTkVVQYx06mpzu2uB0I/KkCsImyBnvzSAiJGBgEkmly/GcVahWD5Qzj7&#10;1Pmih+0HEgGR60wKwJZR8xxTPm39wM9auRwSGKcrKnyioWHBByT6YoAaOrfKKeMZPFREAR8k4LU4&#10;cY5zQIcwHrTVXITr3ofcEzs/Wnq3yZDr0oAmjWPy5PlB4/KoOd5G8fepykBZMk9c1AWQzBgpPzd6&#10;LDJyAQvb1qMqSsY3DGalJHkO25eFFQoxLSHbwMUWAk2Op4Y7dvrTsAqvFKc4X5j06VGWUIOR1oAm&#10;APzHzCeO5qMsQoxTATjO7gUpSQs5xn0FIADMSAQOvAp5Vht+U5xxSqkmxyIjkDpUhac+TmIZA9KY&#10;hFYCSAFRgsAc1NL5i3TROIyjBdpHbNN2q4DNBjB6etSsmfKOWJA6+goQEsyQiwt8XattUbhVDBL5&#10;4HoKkkWRQeSQT60Lj7OT1OaEBIgZcnA6Ub3A65Ge9NbO0emKiG7aTngUASt5TRhWQn1qMJgyEIdo&#10;FKMlWIfPHSkMh+zSLs+bpQBHnKcDvTxkxqMfrVZdw3c9+BU24B48nHHNADZAwwPfpQp+TGccUjtm&#10;MfOcc8YpkTDzDuj78UACvEJ1JzjfzWmGkkiVV8raF+X2qkEtjOd2drH8qcVaO6UpdEqPegBJIbpf&#10;MBCHn1qEi4CHCv1qd3YqP3zEnrSpIPIILAELxkUgIM9CVPTmmnkLyRS5JaXd/e44ocZRMPimBYjh&#10;3RSOwOAuc1WfkvjOAanE0o0uWERkgn72Kj4wueu2gY0bcIcdacM5HHANIRz0GKQk56mgQ5ueRQqj&#10;z93yjjvRhSwG7vUjjECgHPNAF66k1Gbw7pcZvsxWqt5SHtnrzWTGTszsIOak3zYI+1sFx0pNvHQ/&#10;41MVYCNxm4QkHrVlCmxwI2J7UqKAPnj4NWUMW6fEGPlptgMjO1gRGPeo7m8sY7WQSToXKkLzVC8u&#10;ooojiVSzE8elY9raXV3q+fKkbMwwayq1FBXbNqNJzdkPhjubnWiogkbMwxgV9L/Cvw0kV2l1NZB5&#10;nuYxGGHCAHr9a5Tw34cigtbWSS3UysqkA/w5r6J8Km1guoUVY98drnH92vh83zq8vZRe+lz6/A5R&#10;7OHPJanY+LLmSDwa0EakN/ZnPPJOK8k8NabBEdWv7gRGQF2DP0QCuz1S4nvtSCo5ZftBD89MV574&#10;t1JItIWwt7vZDHETOVODI3p9BXnVNEmzuo3vZLU4vxNqE0/i+9lEpbdfqiAc8ZxX0h4D09bXwgJH&#10;t1BfT43JP0r5g8K2dxqXxNtcxuY49SRnJ6AA9BX1jPcxxaBFChIT7CqgDjoMVOGf7w2xVnFROE8e&#10;/bNRvvD9tDcybG1BvObP3h2FZHie8sNG+BvhnR4bmKOS5kRUt4zh5WbjL+2fWuiaS2ilurqYI6ww&#10;O/zHCjHOSfavIfDEFz4n/a7lllvZpoE1oSSykfKscRyFUdAOK9OU+r0OWELK3Q+itOSbw/8AsvWA&#10;k0mN7+60QypbJjlmXIJI4469a+ZfC1jqmr/F/wAR311IDDDrE1xeXMg+VWU5CDpzmvfPiPqajWfD&#10;9qjuxEHkxxg8kdK4nxDJBpPwe8K2Mduq3mq6jGnlxD5iGPOaiMW47/8ADF0pKLbtr0PW/ARtH8Of&#10;EvVnuZpmkieGNCMLEE4BHY5rwH41aqsHw30yxjvyJb7VnaUKeSo7V9E2vlab+zloNp5ESk6KrLFk&#10;AA4+Z2P6mvg3x1qY1b45xRQzXMsMGq+V5uDmR88gD07CuqguWLMqS56noep/DC0tNP8Agr8VdYlc&#10;NMvhyUeWRhYsr8vzdya6j4B24Gn/AB11RklkmOq/Kx4ClySQPWsXx06ad+yj4C0hr028mpND/okK&#10;/PKcfxMORXqHgGzfT/gB4It2tEtpLiISzRKQSMjjJHXis9Vdt7nTWneLsej2suPEGpSm2PFhIS27&#10;uRXkd0Gm+KmhSYjIgklwT6ufSvQ5JoQ92jJKu6E4cVwUXkjx5fs8JldtSQB146nsKdGTSORKyPIP&#10;jqfKuPgTbGBBFL55lHUsP6Vx8Npp48B/DIWut3UQWOQzWshMg9irHpXUfGWe3uP2lvBunPpapHbe&#10;GXZ5S+TIWGenbFcp4ckt08EafEt87hbuUAOvKjJ717mWSasfO5r8XlY1LUS+XdBN+wNS3Zsx4Z8U&#10;RyaT5zS23ygvgqR3H0qx+8EF28a7cMO1V7wRf8I1qMskKlvJ4IPQ4r156nkx0OA0Oaf/AITTQ43Q&#10;7R4xtQpx0G8V+vyZPgrwAeCB4StOfT5BX5LeFraO4+L3g+F7hkD+L7XL46AOOPxr9aiIYvDOgxKr&#10;kx+HrUAZ/wBn+tDX4CkxqjOCD9asrjy48jFQDb5FsRCV45GanB5b5aT2JLkedrgnjFKqoDJhT+dR&#10;oflH7w/4VYH8XFUthiru2ngmpB9xeOKjH3hxUhzj7pPNSwHjp1pecn3pnzbYx5ZHHTNKQd4xSAbh&#10;vtQ+XjFTY+WmHODxS7sDJzSAU55prBPLHNIzqY2xnjrULSIWjHlnGaY7j41yZsDoOuanjYIQPKOC&#10;/XPNImPs8nA9qaB8/LGk48yEjzD4reAdI8V+AkUppiXFvYSuVSEBp8DIKnqGXr71+YninS9f0nxq&#10;lldHVnt1vZY7S6kiZQ4U4KtngMK/Y0vKlzZmOUgqcjNeY/FPwLoHizwBcBYNLgni0uZ7iCOEBpiB&#10;kOhHIce3WuLllSd1t1RWx+VMe3yyTKmakUgg/LV7xL4f1nR/EawXMepmE38y2t08ZUThTja/91l/&#10;DNZFrIDCg3jIc9a76dRTV0ydOhdBHIIJFTqV44OPSqZP7w89+akTO1z5vQVoK5McmaQ7uMdKcufe&#10;oc/Lkp9aElDXEylQABQO5YOPSk5yRimnbsx5meaQEbhzQBJ+FLxxxTfTilHfjpQhkiFuO/HAqSHe&#10;b+YA4OcioMNg9uKltmJvY8OoJlUZ/nTb0BHpnglk/wCEusyJF3LMAwzX0l5pNhaHAH7oCvmXwRGq&#10;fFvxkAxIVLcq3Yk5zivo04GmWxVST5S1xzZrEtAvx8wxmrCJ8hBfArORwfL+Yj5hnnrV/erfdBAC&#10;9KgY8A7h+74ye9IcYNKCPLclPpzSHGD+7FMoOM/dp+BtPP0pvG0/yprFthwegoAYR/pKkKc49abt&#10;bc3ynrSg8EkgfN0o3oZADIBxSGNxh+lPyAOnWoJJYQ2Ac/WqbTHzHwB2xTtcVy+2NwNVnYcdcZqA&#10;zfey5ycUxnARzlT8tNIVxxYGc9dvoamEihQAozWcu8sx3cE1Lz5bDdVJBcuCQGZjleFOahaQZYgd&#10;GquqjcTlh602QN5qgKcd6BE5kPnPyecfhTS771GetQ7eVO1s56YqUKpkYnOcdPSlYB7E+SBjv0pY&#10;iB5jAjgUmFyn40oC7JM8fSmAFiCQTnIpm4gnk4oOdzc8elIASmdvQ0wELsJWHGMUbiQAUbrxinbV&#10;xkggYoHbj60gA7sDmpAOvNAA8s4FKQMmgA4wKAPlppPGcipAe9ICAg7m+TOKcF4YiphjJp+1duQf&#10;wp3HYrc7fu/WlwdicdTUhTDZH5UhU7+WNILC5ADDPYU07jnDHmnHH92nKF+c4oGNVW2qd/PepVUB&#10;l+U5JpRjyVO4delO5z17c0gEYDDDb39aXB8s8dqBjnGad/H1ouMj4wtRndg/zqYjNHlgBuTmgRXR&#10;SRL+6JA70oXhsKKsDd82MYzyKOM0wIgoAB29uaBsy2UqTPJOagfIzheaAJCU24C0z+I8cVACxY8D&#10;AqyNvGDQAoz5fC96aQTIAAenWn8Y9qcApxwcigCJ1Py89ulR7T5jDyj0q9tUr1NKEXZmkMpIDt6Y&#10;56VJltwOzvUzL0O7ikx8qfypiI8vls5NLuBVuD7UpVgKQqChw560DHgAqvNPEfGcDANNUYXr0FOD&#10;ffGD0HegBMfe/cCmPEGRuTUvOCMcU4Zy2HNAFIxOMZjp4jI2/L2NXMAqc9BTGYYA46UARkARnGCc&#10;c0zseTS5J3cUDOfvZ9qAIysm0kE+9MwduDGRxVwfxcionH3uO1AFI5wBjvTlYjGCOvFDKd4AB69K&#10;jdXBIJ5xQSW0lm8zB6H1qfjYMyD8qz1I4JJ4FTowDHnvQMsYUSr19qXghhuB5pC3zA4PSkBXDkI3&#10;SgY7ncvy0v8AyzPNR7jjOMc08E8ZIoAUjlfk/wDrU/HHWlIGzhuMdKTI8xcFiSaAEJHqOaQAknip&#10;nT5eR+FNAGTxQAoJwBtFO55+amFsL939aQkZPvQCIpHYM3JOV5ot2bzB8o4kGeKZJks2QcAUsOPt&#10;8C+ecvyB6YqHqM+cP2gJyPh94/QuMm9sgOfUivji2EnlsQpIKLivp/8AaFunZVQOQJdbUkeoTAr5&#10;nhCHysE4EK8jtxXRQjZGc9wnyNLvMrglgOtfZfwvjEf7G/w2Qxcz3sjtx1GTivje7Rv7MZt4IN0m&#10;a+2fBqmD9lb4UIIiD/Y+QD7iufGyskvM68FG7Z5b8eLhbjX/AIHxouVhikB+uRWRp84/4Ur4wgMa&#10;5mjt9vr8taPxZSP+2fgK29S0r3W8fTFcfZPIIGU3J2mPpXjYmo1CMfU9fDwu2zs/CSIfEJLybUa2&#10;cN+Vel6eix6Nbx+UwUSyEfia8w8PtPH9olNizR+fhcdzXrlv/wAgHTmxgsnNfO4xrlsexQTbRDN/&#10;yA7oq5znjismUH+z9PyW4bnBrdIUwum1eaoXaRrp8YSTLFTkeleDiF7tz0qGkjPXk5G4jHepAvBO&#10;3n1qGy24l3ueCcGrnGJT7/nXmT0dj0ErktvDu35VflkBrolJNuBuz+6AzWJahgIyD1znFa6NiJQF&#10;Oc1wYiTN4RIjFm4U7+9Ne3V57Ym9bCnkEVoBflHyjOKhkZVimPHA7VhGo76F8qMudgJhGWbGeoqT&#10;ahhHz5+WlP7y3uD5acnuKswwYsY1DsTv79q1ckl5hYzhgTAAE5BzTyW8pQScA8VNdRKl7GBICfUU&#10;wIxU/N3FVdNXHYjzgD5ud2K6TSiVu7ZdzcxkiubuVISIbSMyiuz0u3VotOkAbMcPze1c+JaUL9yo&#10;bltn8tZ283DDJBrkrq5ludYLFG2o5FdJqLKtvP8AJkkkAVzMI/0m5HldfSubCxSTl9xdTsO+TKcd&#10;+9WY5F81ckdODTEhLXKn7RgA9Kn+zRC5B8/OB0BraTXVkJFhdvz4Cn5aSJCGdvK5JNMiXbeyAbuv&#10;A9a0YyQwJhXAPrXNKVikrixq/lH5eO/tV2PJt3QxxEOOpHSmgktLhU+5yKdbeUWuQZwNua5ZO5Zm&#10;3ccXmw7VTCtzxSxACP8A1YOaZdOommBBbEh5qa2I+z9BnP6Vtryq4Jk8CI8wyg2jsTWgtvZPJKmy&#10;Nf3ZHWud1B5UhjKSEFW7GqtveXouICLc58s5JNVClJrmRMjdjsriKW8RJ4ynmHJzV7yttghN5kBe&#10;Qao6ZKk1hrhbVCMyjCk8qau3gQaSgF3navzDNKUnF67mdrlSDH2q4zOMBuADWoM/uhjqPWuetT+9&#10;nwGCg962YXzIhAfIcDms60m9+g0rbFt1m8mcLx+5PNcPMHGpODGzfvm+bNek/J9jnHybfs5Jz9K8&#10;7lkU6zcLs4E5p4N6yHPoRiK5aUEMfUc1HcIHaAFjkdea1U2+QfnIGB0qlOu2/BEhzmuxS1JepWh/&#10;soa1oySWzbWzvY+o6VJqElt58i/ZVVA3Qenaqc7ROXGxVYc5FNiVpQyr8zFgMmtuXZvoRGCubWnK&#10;hQMu0ZxjjNXJrUSXd4zajqQLlfMEUpUOB2bHX8adBamPSrRhK+7aMrjrV9Bycqc4GRmvNqVpQk3F&#10;2O6NOLWquRwwWqwBEs1A8vnnrV2xuLi0vbWe2mijnjk+V2QHA7j8atrHCbe3ZQoLLyuaZ5cPnANG&#10;mSeQTiuNzk9Xdltq1ixqfiDx3dwTo/xEeG28rH2eKPA568j1rlo1dYJlPljk9B1z3roHjs1e4BKH&#10;5OMViyR/vZCrvw/et1XdTczUIx2IVijEcC7hy5JJrI1i2gk0y/5QMyfJj2rWyPNAzkZqhdx/O5Ls&#10;R5Z711Yeo4yTuKcUzjLFBAJAqDh+ueOa3I9gR2D5JGSM1jX/AJkVhH5dqQzXHA71ZtZAbVD5mPkH&#10;X1r2a15x5u48KrXNjrG52/w+tZ0jbSx3dCeaUs2772OPWqchBMvyMfn9awpw1OxyuRXsjvaaZmI/&#10;MT26YpkWPIH044q1PsNvYgFflTkelVSwEf8Aq664vSyOiktCReAp5J5qzlgsXHb1rNMp+QbSBT1M&#10;hkiy56etDgbKRO7jezMScGrETBkB2kDHSqwUCN/nBqRD8gwmTn06VnJKxotSyNm5jjqKVRmObK/x&#10;Ug37OYMDFObYFB3H6Vky7DgIwPuoDg8U0HBcjuarMSZUAPepsx7gAzE9+OlNxYE4H7pz5Z+6aptw&#10;c56saunPlY2jkVTzH523AJB5BpQBrQeD+4QiY5zwMVLhfMQfaySRkgU1FJjYbAKsJbuEleNwdqc5&#10;obRLiMmIMNt/pD8qRjNY0gOWHON3rVmR5DMmY8ZY8elV5Cee/OMVtSjymbVhqACUjAHy+tTKv7lh&#10;gH3qmTiaI4OPQVfjJ+zudw+4K0mmFyMAADaE+9zSHyfNQMo570LwknA+9SOGKKfRqXUZMgh84/ux&#10;jHQCtiy8oRybZFAKnPFY8OTNKQQCFrViJEMY2DOawrFxVx3lf6bKQcgtmrCJFlPkwQOtKhwQQB0q&#10;QAbjyTz1rjlJm0Y2I2VjPEd4H0FWLeKNrtwAN2wk4FMO1bhMkH1qzFLHFcSskA3MtZybsE1ox0aE&#10;yuCrDkjJqRoFEf8Aqmz13bqq/at1426DbhuMHrU5niYj/SOe4rJxkjhaTIJ0HkodzkhSBXPWke3x&#10;QYo2SPfKTMx5JreupSCCrqBtwRVfRbB5/E2rFLmBpSwY5YDArsw1V0ouVzixNKM0dPp1tJBfxzx3&#10;d2j+WQD5pwc+1aKgf2zbSSXd6CJc5Eh5/CpWt08u0HnqGCYf5vSm7EAT94TjPBrzauaV3L438jzY&#10;4Kk90bDyTTxYHiW9jC8DDHNQiTWILqMf8LEuZ4yPuOnT8aqQsAsv7r5scHNK0g2kNbg46HPSsnm2&#10;Kv8AGxf2bR7EWs3M0mlxD+3JYSqklsfe9q45bu7Tyv8ATJGbdgsTW9qJRlgEuwK4PzA+nSuVlhkN&#10;2uJyU3+nWvQw2LqVI+/NmdTB04bI6S3v7nygJJAwZeCW5qSdZ2s4pElxzwM+tc4Y3addksmVj4qe&#10;DU0jPkT6dMCT8rjJFU6lWXwu5HsILodHDLqEVrahVQnHORmrcbapIU3oQgHy1HZXejnTYma5y+eQ&#10;R+VTTXcO1wvPy9PSuGpiqsZdTWOHi1sTvdXMektH5HzKDtPY5rnL6e8l0xo5HO0E9OKutJcPAi8B&#10;B0Heq0md68AgL+VXDGVU17w44OD6GdZW1lFPAwiwScsCc10K3BYWw+zZGSDz0rBZsXKnzcANzVyJ&#10;8xZVMALjPrVYnEVKqV2bxwsI7I3kkhAK/wBo3AG3ojkH8xU8f2Y2zIl5qgXuHuWbB/E1yk2/C7Zm&#10;Hzc1NG8m2ICVydvPNYxq1IR0luN4aD6HRzQ2wtLYC/TcHzzzUc0yEQAwWhwgGRGKyFm+UHyXJz3N&#10;Pab5ZMWvPH4VzuVS97v7x+wj2JJTK14m2GIAegAq4uBaofJiJ+g4rPBbyn/dH3FTRzJ5Uqtbv93i&#10;plKb6v7ylSiuhOWXyn/cw5IPO2qoeCO1uAVXDA5OKpPcObpYkQgeZ1z0pt0su9A0wxtGcd6uNN9X&#10;uS1FbIpwRpJrdwyxALv4FXLgkRypxlehxTbf/WyeW6hlI49aW8JDOrQruMRwc10N3kiFAyIDL/ad&#10;wzMWGw/hXL6tIPtagMfmueBXTWzqYdd3uAApxg85rhL55H1mMEEbZWwBXtYKnefoOULKxT1B98lm&#10;PmJ2jj0qvH5wl6HBtm/lVqQfum4UHNOUMLK8bYceUcGvZjK0UjD2TO5+GII8P+ODuyYb3nn+8TXq&#10;Afa8SgAE8kHtXl3wsJMHxjBOVE8Jx716YBm9uQV5GM4NfqWU/wACPofmOcO+IZeSQhyNh5HpTz9z&#10;OwdfWoY8kxkPx9KmYZiOScV6h5RIFQpEctz1qI4B6d6eM+QeaYfuyZUcCgY043cUgHPWpAg8ndv6&#10;mggdRzQIBneuDxS8+Xmm4ODxT/48EUAR4JP3OnSnqBtbkdaUjg0hYb25NAD+cDC5NM7x596ATzgg&#10;UvGfug+tADeN7fLSfNuyGpwI2ucHGacf9V6e1AEePm+6APrSEJvI2t9akx8pyKTB39aAGgHDjZ3H&#10;elwdi8UmBsJ20oDeYP3nagBflJHXpzQQuw/NTDkFiMn2ppJ+fPr0oAfltx+Y49KATvcVESdydTzT&#10;zgHG0mgB+TvPyjFRkncoKjGaXHLdaRgc53jA60AL8uV65PamttJUbs+1LztfCjAqM4+b5euKAFbP&#10;lsATjFRquJEIJ608gllGOM+tSMqBocA9KAHfLuGVJ4o+Tc/PemHAJ/eZoBJYZU9KAJBjc/y8Y4pD&#10;0XmlGDBkMetNIHzfhQAfLtbMZyenNRhvmcE9T1oOdh60wgmQYQ9aAJgTkCl7daaAd3OKXgznK9qY&#10;C5OD8tKpG5skdKa2AT83FN+TJOTyaQD8fNkEUKSIzlu9MO7PGelOTJhckDg80ALzu5ANJ68fjSjk&#10;Hmk7n5qAFH3elKzZjiGOhpF2lGyuMfrSHGG46jmgAPXoaXjBpgBD8EAe9PAG0fvOT0piDuPlpP4B&#10;z+NKQNxyRTCV3nIPSgZIpOxhtFMckwgDnntSHHlyemOBTMny1OSDmgQ8Y/dnA5HNOUgOASenWmgD&#10;ynyvG7k5pH8slMNx/OgBT99/lOM1GS24j16U8feb5x9KiIPmLzQMNzAEeQM7qlw+2LOOlRYO9yWP&#10;ap1+6vU4WkwAKfMOcdKXjpnqKXv1pODL07UAR45XBNKMgd6dg7GOzHPSmk4Zsg4oAQ8oPl70nG5+&#10;CKduXywChpGYeWuE5zQAg6LRxgjHejI3H5egoXO18k9aAGuqMrA9M00D5cDPTipOOMGg484Yx0oA&#10;iVeRkHj3qTGc5c8dKP73FOGMv8tMBB/CMetPA4HNRfxgbgPalBGWGeRQBIef4BUZC9dwpSTsk+b0&#10;pvB3ZAoEaZGAPlp2D5bHtSA5Ayh596eSQsOCfpUXKGnOI/l7UAH5+OmKUnDEEmkJxwEBz3oQDDnz&#10;CSvTpVZkYtJ8468ZqyQ25RgE4poA85+DmgCGOGP5225J9amRVExJiqYcDBHamg8DmmA8HKn5s4bi&#10;mkJ8wC8+tIc7l4FHO7rQIUD5EwfWlJ+9mmE/NSZG0kntQMkycPhR0qE+YN2DnLUsZYs2TUuSD9wZ&#10;zTAcAfKh+Y52+lK2CH56Ypu5y7ZUdKZkZl+UjPfNAC8fMdxyKacAYBBBpm4gvmM+1JkFs7CCKBEn&#10;GcYpQVGeOfWmDHPPSmtv2thDyRzQBOWyvQYHrTDyoxnFIudi+w5pf4fugUhigDI54pTgxN8wHPSm&#10;jr0oyfl+tAhowHPAyKeEHlSbtuTSAncBnkGpMxAzEuQSBigCIKfMX5eOxpTgDkng804FS7DzB70p&#10;xsfI+lMZDz58vPGBzilBOG4B5pcggcUvHH6UCF4ygzTSQZXJBwBxQf8AWDjvxQSQw+XtQAowWA2H&#10;p1p/VDzwKrZO9f3p4NShuT81AD+/G3bjpQSeD0pDjcee1H8DcUARn7/X61TmjYiQhwVJ4q/8oZ8+&#10;lQMCfMwVA3cUgM0w7YwMj72ayb6aaO8kHmhVMfBzXQyhRbynnPFc7qFuXkUFWI46VcXfciSK2ltP&#10;Lfu5ViiSH5vU1vsCcjYcZqlYoI4YEwAAOg/xrROdwxjiqkxJDYNwl5PBq768AVXQoGOWWrBMZjA5&#10;69qhloTOZiSO1Srtw3zGosglRzTgTsHBBzxSAlIJkXlhzUoJ2SD2qHPGM54pQeRk0DJVOUHyDIH5&#10;0uMxcnvUJYDHzHrTSXOw0APbIZflJ560MAFGM05QcNls07nA4oAgy4kOF7UvOJctwT6U/nLZFIeA&#10;floAgcDPDHpVUufmG38auMpw/IquUfH3R1pokpZuRMwL96sxucx/MSc+lTGMmZSUwcU9VGB+6Gab&#10;AVCWkHGBzU+7B6GmbYwi/O3SnD7gBHAHFSMY7Z6I2c0cmP7/AG9KXko53cimDOQfKGfTNMQmQCOO&#10;PrUyMBG3AH41XYZc5OBTTuyPnoGXgyZPK0zPyNhqgjBxye/rUpDd8Uhjs8rzSMxy2FGKYc568UDO&#10;DxQBJuGRyeKB93O7PPpUQ+6xMg68U8OqoQQCT0oAmCptUmQg1IUi2FhNziqpkPmPyOgxQzy5QFV6&#10;etAic48uL98OD0pj8kfL3pqFSgBPNSEKJF+cdKBhtHljnOaryA5b58cYqz8oI+ftUXyM3Xq3NAIf&#10;p1zdQX7Bi4XeMMK9Q0rUYZbaONinKjHtXlMiqGJGeAOa0bG5eKeF42cYb8qSWonc9sjBDD97wV64&#10;4FPYMGb5hmua0nUfOgiWR1A2dSa39z7F/eAgnitYszem5KMYHPNGeD89Rg/IOeaaWHzHbVkji3NR&#10;sRuPFISCPvCoyRgZxTARicjj8ahYjDYPpQzncoxnmoiT5g4pXEKScdOajLDLcU5iu8DnpULHrQMG&#10;Pyg+gquWG5ju60rsxiI9DUBPGdnOPWkwBmYOpWU9azNcsNL1DwDrtjd6bBNDNZMJY26k44ZT2K9e&#10;KtDOOX/ipjJIzOwkbKkZ561E43Q1qfnD8R/B2q6N4/u7y2eWeE3bbJ0XAmQfwuv8LqOOetcFDLHN&#10;pytFNhweVPXPcYr9BPGmn2Uura3Fc6JBNBe2e2aM9CezKexHXivi3xt4Vu9H8XXU1s8r28rl4JlX&#10;hh1KkdmH61wYfH2qeyno+h2zwt4KcTmobiUxSI9v0YAZ7VpxzKpXJGSOKwILiGRUfj72Ce+R1yO1&#10;aAMLCIiUYIr2L3OFxNZmU8+YM4pqs+99q5IHArPUkSxgzZHY1bQt5qMGwRVXM2rF37S7aO6tbknJ&#10;wPSqUbTZlDONuakJzIxMgBx6VCwOACw60WAsOYyifMuRUaqS3EwPtioWRyMh2HFRo0q3K8MPm60N&#10;AWnB+U46mmfPvftUjOGx9KaOGbtx1osA4ImXIXkjmpo1QWd23yZ7cVApHmIdxJwakGc4LECgCLYf&#10;MU/NyTTz/FlqniSc/aT5Q2qeuail4IwOD0OaBFfH+kxEucZ7VO+x4du3A7UwhTGDuOQvIoUMBnNM&#10;Y2P5WZfMOB0q4jqbG6BAycAVVKjzFPejPHIPWkxFhPNiePMqZHI96lumSbTbYmUCRTxWdPvYQtlj&#10;g+tKjZXGTjtSsBIhXZhsZxUGP35IJHzUsqyq6MEyDUo2mAfu+q8nNMBApYtiMHj1o8qcFmEQxnjm&#10;mqSskY80896sguUHz4BB70AVz16UwsfN+8atCOLega4UA9DmmyIizKPMUjHWhALbpbveRBpVXMgG&#10;T2rS1KwtofsjR6pE4aIE4rHbA24fnNOLykLmWQjHGTQkAAAbME004z/TNByGIyDgU3nEZ2HJ9O9A&#10;DSHL4CHlhW9Y6fbzRtGXRm8vPWsiIoZvmUgZxVhftUU9xcW+pshjxxnqD7UmBBe20cGozIScLJxk&#10;02No+f3oHy0+6kknJZ4SSF4OepNUSu1VHmsPemhsmbIDjgqe4qugxI3znBNTjH2YL5uST1qFlcMv&#10;zDNBJL1LfKcYqpJH84YOeDnrVtc7CC+fSlCpkAimMjV0eOI9GUYIp/O8fNVWVHivYmKsFJqcEHYd&#10;w5HWgAYSb8g0gE7JLz6cZqZcYxuJ560jfK+BIOnagBgVwxHzZqN1myc3bDirSeacMWU4NE7WzWJI&#10;+9nkUCKUUrpIcTSk54OeKnDsXLedg4PUdah/dlWHy5xThghVJHA60AShXYR4GSWNTgKFIaLHSoIW&#10;ZbluntUzsWC5YZzSGEyj7NbkOpB7VXCj5iAQM1MqkyKDPwOlSPGQP4enrQhFdsZpu0bHANKVPc1K&#10;q8r8p5IpgVypBX942PQ04EfN8mM1akQ8DI6cVXGd6gjoaEMkGdoXyyTTvLBXJU9anjUb484HFTcG&#10;1lO0ZB4FIRXVU8t12A5HBPanjIi4xkGkYLiIBjmlHAUY6mgBxLfLgc4pd37lelKR2Kg1G2RjC0AP&#10;+YgcDgVLG/8AocwIHHeoUZS5Bz92m/MC+E6n86AJHEjWh29V6c1WRj5DF/lOTgVMXIZQep607bG7&#10;r+6JbHahAVWYF4cNjr1NLuxaTHHPaobyKaOK0zEQHY7Tmo4zJ5bq6jGPlOelMLE8EjBpR5WDTZQ/&#10;znH/ANemcAxnze/IqZyDbAiMA4xQx2IQchfm5xR/eyPSjbxjFOAGzrQIP4c47VGhUNL6E1LtAUcm&#10;mFTtNAC7htGGNG4hm3BuSMGpUKADMAPFW44BLZXbKqjanegCjwXj+ccGnukR2EuelRIYftaq8hUl&#10;z+lTSFRKmGGMcGgBAECv8hPHFR87vu1IpXbJheKYD8/XGRQAoLbQCVIzTgCHbioxnI+apAwGc9DQ&#10;AFfkU5qP+LknJPFP3oTIN4AxUAYCdssSN3WkBOpGXBjGcetL8xjUebnB9KWRIG+yOtyQ2ORSqC27&#10;lcii4EfyAH5OpqzIYPsVrjAbHSmbFyobOM1MEgEOftKD60gI1Vmtx+8A2dc1Sv7jZYjZIu48KB1p&#10;Lq6iSCZUCuzHGAaq2Fne3OqEiGVm3j6CoqVFBXZvRouo7Io2trd3GrgGJ3JlH617f4Z0S1t7FpZL&#10;dDII1OMfd/Co9B0WC1spZZVh84xAjd/DXRrPKizcL0NfC57nPuuEHqz7jJ8otaU0aM9xbwWbv9py&#10;+z5R6VV0PU/EV14ukjs2dNjfvLk9Ix6Y75rBMWoX2twW8SSHM+GxXoiWlpo/hKzRVh+0PF90HnJ7&#10;mvmcHhnP356v8j38TUilyI3bvVLTTvDeogrFJdyw/Kobp6sfSvAtbvr261xgly5aS8wxHfNbWu3F&#10;2s18zSsZZRkuzdR9O2KydAtGN1dXc0qkI5256Zr0qlZSV1tH8Tlo4Zx1e56v4Pgh0+x0xCy+Y6oz&#10;EDkZr1W8vdP+wEF1Gbcce9eL6Xf2i6srSXT53gAhScfhWlr+pwwaPPMzCMeQSFLfe9/aow8k53Fi&#10;sO1bzOf+Iuu3J8N2unQX3lxXFxiTYcPPjsfRR+teufBDRv7O+GvjjUri3hEkmkrtyPujrXzFpdtf&#10;638R7mVmuZC2tQxxAAkAE9ABX3Fq0cWmfAXQbGK3AabTo0Cr1J285rtqSc5xium5zV0qdO3Vnltj&#10;HJqnxv1/UZDm3trh9ryfdAXqea4+O7k1/wDbRsBaI7WWnXJUSuvGVPJAPr2roPFGsWGhfA25DeW1&#10;zdwulvbx8M7MOrY6AVT+DWnva+CfiLrN35ImuVLRDtGOT+Nd/Ly2S3ZyLa/RHT/GHW4LH4a20A1H&#10;5/7GfdGrfM3YZPYE183fCDSLjVPjRqF3Lp8Ritr1ZZJCPlXJ4AHc1V+KWsXl58Qbm3+3yuz6kWmf&#10;OS3PyqPQAV7h8M9OOi/s4a3qlxbIhk0h5vLJxtAX5cmtpQtHlXU1pLlg5dWcf4/ePVP2wPBWipAY&#10;lsbuDfcZLF9xHAXtx6V7taNe/wDC5G0qHw5Gtjp/hWMy3DSDcG28fL15rxX4TW8upfGn4p6/fTxy&#10;zW1zPN5sv3AxyVGenAr0vw1cRzal8etXGt6jczTaoY87SI4wOgB6GuZ3v6CnokjpfOYaXqTmUSjd&#10;KBlcdK5nQo2l+IWgNLcj/j4lduOgHNakrkeC5clt7gkLjjn1NHhaPdq+tymDBtvD1y5OeF+XOa22&#10;aMHqmfKvj+7gl/bN+Id3vmkiiuDD5h6dcdO1S6V9lwfKaAptZtoxxmuUe5N18X/i+ZZxcLP4yuB5&#10;gXGcPwMe1dza6VLZnRHa2mCTWjFWByOnevXw0nFo+cxaU7t9BUuHOmXyebuUS+mMVn3onl0C8AnC&#10;hF6f3qubVETjzAczN2rN1B2TTJiLjjv717seh4z3ND4Y2v2r9qr4UwMAAfFETNx2U5r9RbooNXlX&#10;yCcWEKg56ACvzR+Dm9/2yvhIVjAJ1EnaO1fpVdlv+EiuOCMW8YrCc/fsV0JwV2Qjntx6VYQHzZPo&#10;KppjOOeKvxg+lWySZMbhxU/Ow8VGPupmTkt6VLIW/dgR4HHNNAOGMjmnAlSD3qNe3zU88lfl4qWN&#10;A5kJzsbkdqWISfvMyE04Ft0I7euKlJGDgDpQAnGDTeCXBxyKASRyKT+NeKTAEChGBWqxjlM6kgAb&#10;uDirePmGSKfyYgARQAm39yh2HkVESAzc1PkrBtL5HaoONp4oDqKdpZODkCokaWPVYHUOGAOD60/k&#10;YOaidnJjzGnHSpkWjzP4r+A9K8UfDS/e307TRdpYu1xaKgX7RjkPGR92RevHWvy/8RaRqWjeO7iz&#10;vLW8MYvpEguGQqW2nGxx2Ze/rX7HwSSrdpgsMHjnFeLfGb4b6Z4n8CanfWFhYR6rHZF7u1VQBeKo&#10;+8hH3ZF/Wua3spXjs+gKPU/MUSKWB2sOOPepotzA5IxjiulvPCPiy28Qz2qxagw+0yLEzREP8vVW&#10;HYioYNNubFTc33h7xBOF3eRClu2JWH97A4ArpjiIPZlKk3r0Mdn2g7llXp1HNR7lMmQuDj0qvd3d&#10;5Prk80ula3GS33PsjhQB0HTtUcVxavdndNOvHRkx/OtlK5Lg0X8krznPapQRtORVYupSPbKMbutT&#10;DGCcpnaO9MksLztwvanqPmbioUYZXJAz71MCSGACnmmgAhsde1RgFPKOGJ8zjHapiG2x5XvThuKz&#10;KAOSOfSkwR6Z4BRz4mvXJ+8E5r39WP2CAbOEj6+tfPvgDzl8USoZMqzKATX0Cxj+y7fRBzXFPc2i&#10;AYYXgcVKk0nm7VXtVHIznNSZ+5lh04pJA0aiSsY25GM1YRsuTnAx3rJRlAXr9KmL4TIkFVYL2NLc&#10;gkwV5oLL03DrWI86jbiRyaZ9ok2glz0o5R8xrysobgr09aznlG/hMkmqxm3AYkfkUzB45OPWmohc&#10;dI0hIwvbrUeXMZPP1qdVbywTzxSlRhuD0qhFMt++iUu2T0NTAP5h+Y9RUmwbQDF370/b+7Y4FACc&#10;bRlOlKADGe9KFP7o9etPA4A20ARgfNx3qTBySMDinEAN1PSozuyw5FAAd3ygqvHekyA7nPWmgTbg&#10;Mn604g7SDmgABTzBh6X/AJZn5qREHmt97p61NsGH+TA4oAr9xmpFHyjBOKCp81RzSoHKnsc8GgAI&#10;Gw80gH71uR09KtRoxYDb06n1qbYAZBsAqeYqxTA+6Dg+9OIyxGamK5IwgpGXB6jOKLhYpkHzmxnr&#10;Uq5zjaafhO6n604dFoCxGSVeMeXng05WBY/vD9MVNtQgfN1FQlf3rdqBjs8R89zSkEvnGKZ/F1p2&#10;TzQAnPrSsMAHHGKbkkoCwxk1KvfKdqAIQy5QAetOVwXwCck+lSbU+bpz7dKeEiG0bQPU0gFWM7mz&#10;jIpp+9Jz3pwJDH94aYx/eDpzQAuRjqKTJ3Nk0oVeR60h7ZPFAB36UuTsb5utBPNJ6c4oAjkDAJ83&#10;1qud/wBpOFP4VYOTI2T24qSIAMCTg0ARCJvI+6c9qXa2wcnpVvIAOcVEcbhx1NFxDAoyOcVIAAOv&#10;NKFbLZj4FPCjH40DEpjE7sZBFOIGymsOGOwjHei4DsqduD2pSeWO8dR2pgwNvOc0vO1uKAF3Et70&#10;3+JjSEkMM0E/KfmoAY7dRmmqw+f5cE0jglsc00q/kjg/WmBMXwE5HWlV1y+XPPTjrVMbgSDuPFSR&#10;5KnkjB9KQrlssxz8+M0BWJbnp0NRDlcbqf8ANgcH86BgVw7etJjgVLn5V4ppJByIh+dACfxH5aTu&#10;3PPFBJw3I9qAB5ZPpQAFBuzgexqtIjEyfP0q2rKCPpTWwQTxz7UwM/b+7I2jrTuQw+U8CrYQehpp&#10;C4YkGgViJHy68n8anAcr9yolUZB8sc1bXHlp8yjigZGF9WHSj/lqx7g8U84JPPFABI+4cetADMt5&#10;h6Y2nmpI/MZNy42gnNG3OAUNOwwVQoIXuKAHjPlr8xNDbvLOAQR3oH3AM9+KaS27GKAGDdnkUc/P&#10;Tv7uQc0Hv8tAEbAGHGDyePamWip/a67iDiylOfQgVJ8xRvl6VNbon21GPT+y5934LUpajufD3x4l&#10;MjfCdt/Mt9eFh9GAFeGQ7hHcrgAeWuDXrvxmnWXVfhGo/huL/j/ga14+5YQWzbBxgHFdOH1jczkt&#10;SWRXabw5AGbE2rxD65OK+8rGGL+xfA1miKI7fwbCrAdm2cV8NWcbzfED4URREkv4gtwP++xmvuJf&#10;Nt9duJlSRimiQIU/DGa48xekfU9HLlrL0Pmrx1Pev8T/AANbTTux09rsMx7724/SskebHChaNsPM&#10;oUj1NWfF5aX9p7VEZyAblC4BroPs0E/ibwvbLCONTtzwOgBrxq6vy37fqerSi0d9b2CWPwwjacp5&#10;p09JAPTcMiui0iS4l8BWErqoYMQR7U/xILZrG2jEe5WtokH/AAEVWtC0Xh8IHK4UYHrXzuMXOnY9&#10;ilobKJF5e4SZyhzWRPgyTr5uBg1qWu1re4/eDPlcVhO3+maiMj/WkGvCxOkDuw6vIhQbUUf7Zq0C&#10;dkg/2arn7vUHmnJnzgM44/OvNlrqeijV08r5NyrLnng1sAKIweOTWPaA5J2qPpWmpYttPSvOr6s6&#10;IFtmi8tAOpH5VUMcxecbjj1q0qoCRwcDrUwyYjhD1rlUuU25blBIikGBnFXoFPA3r07ikKkSgHFW&#10;Yo/kdsH7hxzUyqXGomDevt1a2/dE5bB9qsKrLbKfLOcZGame333KMzdJ+lWbswbbYBORGAcVt7RW&#10;SQuUxp3Zru33ooxKOK9B0aaBtPuUWyQMbcZNeehPM1h1IPMgxXoWnQQw6bkXADeSOc81hjWuRIEj&#10;N1RQATsGQTjNc9CMNKQB949a3dTcCIZKnAasGBl8tSSv3/Wowyfsxz3LKsvmgM5AzzT8p9qUCVio&#10;PWoGYtclfIHPcVKuA4q2rEo0Ik33JIdRx1qR1dWufnJ44pkBQCb5hwOKk80NFP8AJjFcsr3LsVIn&#10;uP7Q5VsDOeamIumju2QNnHakRTsRixyzmrUbKrsdh6c05Oz2AykWVryDfIcs3IPatdUjVI+RxVeZ&#10;B9oUjHLg8VZmBGmxHy/4PWlOXNYZl3qq+owDcxAz0rOmjnCMFVhWvCN07sWXg9KW4G14cxZz6Cto&#10;VHGy7CsYtiJF1IATszFsECuimBSB9wP3PWqVskcesgtavhnHOK2L4QumUbcRGKmvNSkgSKtkFNuh&#10;yM+ZzW/FGu6ZmeP5UB2iuatiy6hGu9OvY1rJLILls7wTwDXNV3BIq6ldzjT9Q8qSY5jYAY+7XFWZ&#10;vHvDJKjKfNOPevQbtV/se8Jt4s+ScmuQt32yzBrEkM7bTXXg5pQlZa9yZItxzFZQnlkkkZNOmw0s&#10;g3D7gqiCx1CRvLHBq5bz2wvZmeDoRya2ejuLl0KklpP8oWJvm6kitS1tEhhti8iqSDk5pz39szbc&#10;QqFb8qjkdnMRwQpIxzSnVbjZqwRp2Z01hJE1myG3XBPU9qS4jKzzYYc96z7WVVMahhhgMj0rfh8q&#10;QqpXqnSvHqJpnXExGedAoXecDK1WGoQG9u1uPCsxK/dkD45+lal3BIplG8YGcYrnnG6SXjnPNbUO&#10;VrVCmXIb1GubjNuAAeMnoKkuby1GlSiOIFivOKyGhPGLjkjnjrSxxgMQUJ56mtvZw3/ARJCWMYYo&#10;eWPFLMjNa5OcCpxE4VcAgZ7inyIfszqJFPHY01NXugscdqEWZ7Vt2MA1QVVVVxOeD1re1BYUs5C0&#10;vIb5F9axsL5QOF56Yr2KM24I1pKxDmb+0rYDcR24q48bDkbelLGuJVJC4I4qyT+7HzLwp5qpT2sa&#10;21Med9s8QyTxyar/ADM7/P0HArVFujhibhRgHrVURt5Mp2gDeR9a2jNW0OuEHYrNEWtIGCgHParc&#10;cZ8jJY521Oqr9iiXeDipMD7Mp3DgcCplU6GsafchjTAmBAOCOtTgL82AKbGAcZQ5z61KzfN90Dis&#10;pSNkiQjKqc/w1WcHBBVqsgqVXGODTuM8qKzUrF7lSNPmizEOvU1b8pPMkZVUjaMmjHIG4VIoby2+&#10;tKU7gohtBVeFBJ79qpSw4vVIlGc8+9aZyIQWUcniq+P9OORwDUwm0OxEflWBSO3Jx1q9bjMVziZd&#10;pUZ5qrMNyxnd344qJ/NWIsJZOmCBT+ITjcjuVUXs5BU/Kaxgk7x3B24w5NbIDNbA5I9jVV1YDjjP&#10;WumlPl0M5RuZ6L1JDnk9qnUYt7r5SRirSKA0YyORySKRgA74Geea0c7kKJTiJKNjP3qnIHkzfMM7&#10;RVgKuDhAOOlHkhsfPj1FS5q4KLIrZTljtYkHmthVzHEc9ulVLaGRJJt0+cnjitYKBBGSAPSuavPU&#10;2pwGKh5wTwOc0/sRkdaXJKkZP4UAfKa5G7m1gAU+Zlf4euarRqfNuG3Pjccc1Z5wDTF3bpBtAA70&#10;09yJq6KjKv2knJzmmMW3sckYx3qZ/wDWtwOpxUe0+Sp80DmtkzzJFW4eZoVVYpGbHXHSrfheKT/h&#10;KfEk3nzZCqMhuKepxdWyCOLLQNuJra0G0WKwvSZHYTXJIb1p1aqhSktrnHVbbOkgRTfOzNIMj5ee&#10;lSOCJc7u57VYRE8iLHUGnSgBVJRT0xXzE53kKMbFXB3j5P1phDbCNjn2qxgbiSanXbsjyq4zxU81&#10;i7HOXUF0ZIw0EgUNlRjNU5FO8k2+MDmu5YxvGg2oMRHnFcneSKJJh5SEs5GfTFdlCs5aWMakTLaV&#10;EgmCRoGKkZqlHE8jFmERIbIBFSlYvOc4bOamTzBHEwjbnivRT5Voc7gLEg3onlDO4ZIrZijzMh8o&#10;HIwRVC3C+a/7ofeGTmt+1iJljJYjI+ua468zeK0ImtrnyiUiJAPSqNyj/Zbo+YBjqPSumzOHiAxk&#10;nArC1RUWW4Ik5ZPmA6VzUal5IpbnMuQ023ccE9a0bbb9n27+lU7eMOLknAw/c1fSJFCYAJPfNehU&#10;atYtIndQVBwv5UwAjccirCh2gbEfRearZwwJhON1cyGkOAJVyO5qxGYlcBiuSRUJeEoSJlzt+6Kp&#10;3UjC0tXSDJB+cE9KpQcnYLM3JliFipWVM7csM1hT31qYQPt0IKvg9BisqS+Y2uo/O4cxEKM9K5oQ&#10;FpiXkn+a4BOD0rtw+BWrm7Eyi+x6HaLD9lu2UozMoPP9KqXsuIIO2G5FJbxqNNhb7ew2Qj5fWqF0&#10;VYkbv4qzjT98fsWTwygeewGOPWs7UZ7r7K2ZCSG+R89c1Kq5hb5jkDnFVb3D2ttGZVX5xiumlBKa&#10;H7LQhtWlWKbdGxLw53HpXLXTE65nIz5h4rtpY1j8KXC+aDtgBJH0rgWDNq07mTgNwK9bCWbkyKkb&#10;JCyscupA564q/AM+HLlSQMIdpNZ8gUTWv75CS/NaUy/8SRDv/wCWJ6V23+FdzCa91nVfCZf9M/aF&#10;VmOEmt8n0z0r09VAu7g7uecn1rzH4Uq32P8AaOJB/ey2u0/SvTS2I2Tyz93rX6tlf8GPofk+a/x2&#10;WEZQuMdzzUm7KHB/Sq8f3F+bpUoI6gc16R5hJklFw/eg5KnJNJ2NJl8P+7oAlAXYMyNjuKX5d3Bz&#10;6VDklEBIpVJ3cqRzwaAJCP3h+SmscODuJxTv4uGqMg5l/d8H3oAXf8xJ9KhLNu6DGeaMPtHDE560&#10;uMFjt5oATndjJHoacDxJ+9INNx+84TrTiP3yHePyoAchk3uDjp6U7cuJMg5zTTne3NMcnK8UAWE5&#10;KYIwKG+8+MVXDDDjJHHBFOXd5JzITz1NAyT+JOe1Jkbn5qMn5FO3JBoySTwBQIk6k80hA8sEE570&#10;zJ3CpBnA4oARduQdo4px5DcE+lN4AHFIWk+XbCO9ACttycdTUfPlP8v60j56Fec0n1FADyfkHHam&#10;kklBnvSkcDigg8HaaAFGOeaGY5jwTjBpp70DOKAAYBHy9+aN+XYYPTikONlJ8weM+VzQBMuNuN1O&#10;53vx9KYMZPvTucH5c/jQAhxg8UDPm/e4AppJwKaCeDt60ATHHHHNMOcn5sAdvWnZ+dsk4xxTerPl&#10;eM0AAVS5+Q9PWnEcjIBGeKQH5gPlFKSABzQA4L83DU1idhwo5NSLjyyO5/Sk7DnmgCHDbj8h4HWk&#10;P3G5NSgHpv5+lIScAYGM0ARrgq2H/OjIBPIpSBnaM/WjYNrfL25pgMPKcZPNLnlc9MU/og/dmmHG&#10;4nJ5oAXPLYWoiTvPHNP53Pzx/Kjqp6fWgBVwTjPakIJlYY7daFI3jOacf9YvpjrSAYR8wyeM04AZ&#10;PHQ08qPL4kzTfU8UwEOMNjORSfwdc0jFi44FFIBeNikLThndyxBpqEeYQT2oOOCXzz1oAf8Awn+d&#10;Myd0nznrxUZJ6AClz8w+X9aAJiSUT5j1pm4kk7V6UnPIK035sMMDGKADje3yd/WkxweTTxjEeWP+&#10;FPGwlWAxxQA3nApmQN/JzUjNGFlXDZ7GosHePl4IoAM5ccfjTyf3T89xTQCGOZAefSnc7GoAMjK8&#10;HpTSWDSHI4IpCTuTK0nykP8Aez3poQE5YnHajg7uTim4bBGKCDuU5+tMQ4bPK++3J70fN0zSYYiT&#10;cBj27UhGHPzHBFIDXyfMB9Ogpc5JyvXoRTGwQxxwB0qMt0w30qEWTc5HpQuNy5Tv61GpJXOO9Sc7&#10;XyvahAKfv/dpAMMwz3oBBUEMcZpwxlvpTAT5u5NBHB+WncEnNN2v8534FACNnjFG4/MCnbg0uOTy&#10;PpTT980ANO4r070D7oG3vTwCd3IxTiANtADegPFLxkcYBpMAbhuFQM0pmCqSfWgCwzR7pB53pURO&#10;XTL4HekXYCcoSSep7U5tvTHUdaADaSkmCD0p21fKPyjOBmkAIUfNx3p3G58H0oEICm7IAPFJ1WMb&#10;8fMaCF5PvQRwMmmAp6P+7yeO9OULnHOccUwY5wxqRSfMGMHikMMfMefrSd6lwCn3+9Rt346UAOUA&#10;JcE7B8tVCQzDr944p5LeSw2NjPrSoo3HC4OOhoAB/qHIyKM52cVJtHTFJgYPT2oENO7zGGzt1oy2&#10;xRsIp2BtHXrzQSN3HpTAb0lBMpxio2K+b1qQn5TxUZx5g6dKAIzu84jZ2qYA/Odp+lNUoJDtZj+F&#10;Sg8vk+lIAB5Xj604g7Rj1pn8R4wKUk7fvUwBiPNA39uaadu04kzmmE/vHOewzQpXzI/l6mgBkn3R&#10;mMdOeaz5lza3GNowe9aM23kYOKz5iMSDafu800JlaIsZW6fdq2pfn5PpVJFkCtiTHOavwrMdrbz0&#10;6YpiHJCSQ+TUuw9vzNSovzgFzweQKm+XcRljxUtlWIQpyg46UgDBuXHWrGB5T9M+lMCtuPzjrQAo&#10;BJPApm35zxxU54jfI7Coznb979KAI2GVVT60gDbj83GOKkwO69KUAY4NAD4vvHjtRIQI0yDyaYCR&#10;upScscgUAIP6inOsisMoRkDFAGc81KxkIXdPnA44oArFX353DpzTsfuqfz83X6UxioZQVNADCrcf&#10;MOKcB8h5Gc0YGWwxxik43dOlAhy7ct8n1pQBkAmmj+M4HUU7Pz5LUDEZcSDG6oyATNyMmpefm+am&#10;8Yf6U0IgIO0cfWoX3HjaQeMVbwMN8ppSvBOVyKEwYyFPuKwbp1qY8bhmgHCHKdDTWIyOe3FJsBMf&#10;L07UKoPGfxp38PT8KXA2Mec4oGQyoT5WJfrUWx/NU+YOlTANzkmnqi7ZPnbORQBCF+cnPXrTjnHS&#10;nsAGj+b1phIKtznpQIADxUqY2nk5zUY+4aUsvlSYznHFAEhPGQtCmMeWSygYP4VRLts++aqyzEGX&#10;HX3NAF2V03SjzeM9abBcFJh+8UKAfmI4rGkdmdA0hxnoKjuHlNtbor8bunrSbGjtLS+eO6tCZnCt&#10;KMOOgr0vTr5XtbVfMXBTpnpXjWnvG9hdxucqijGeq1vWd00T2pW7kBB45p3E4nsaBjbyMsynHY1E&#10;Sdx6/lWJpGoRzwIDIFYLyc8/lWw2/wAxd0oIOcEdK0TMnoKzYTnpURZSo5zmmsVwQzEjNRMV2Hap&#10;6jiqEPk4aMBqiJ+Rvm70uRhue3So3C+SzDJOeaLiHFl8sHrxyarsxIbHY00n5F7deKjw3mqfM4zz&#10;RcZIR1+Wq75+fnHFWGI2sNwqCQjb3ziiw1sVcrkc+uajdxuUqxAxzStjJyOSarvxOmRn5aGNHO+J&#10;4DJ4cSRCGkjYEDuRXk2t2el3nhnybjT4pYnjIdCOVPqD2Ir3G6WCSynQj71u1eRXMLrqWqwFSSJH&#10;28dq+Sz6m4ONSO6Pdyyop3gz5I8YeENQ0/Xrq8sXeW2kYkhejj3HYj9a4i2kcqibZBiUgg8EGvrq&#10;6hSSG9tZSrIyvjcO9eAeI9EaPV9UkgtSHjnJwoxvAr1spzL2kEpMwx2AcdUc4VYRRfvFzt6VLFkL&#10;y5PNZEd0WBAhLMH2kE4ORWnEUIJwQeM5r3U7njNWL4BIBGMd+adIF8mP9yOvrUTBvIypY8DgU+Mg&#10;xoGk6HkGqILNu8HKSwjBXj2qrOUNzN5cQ254oIP2kAScZq8Y7A6S+27UybefagDMTfl/3Lc+9OPm&#10;bgBD+NSQthZRsB+Y9qbM0ilTtHWgB4VNh+Tk4zUTmRd3y8dqljKGI/vee4prRlgw3npQBfsZrSSy&#10;uc3IGF6VDKqfZvllJw54rMSKZLpCucbuauuSVHTp0oERKCAwJyT3p2DtHzcZoVWD/NcKRilYxbgC&#10;3X3pjHDGOFpMDjINM3R7VIf8KNxMoOaQiUgADPSmYhEpwpGRxQ2ShyeKiOTtIB47UDJcvsHII5qE&#10;PtuApXAJ4NT4GxCGHvTWhLROd3QdKLiFdQbeUbQcrxzUELN5Eikng8ZqSLdjadwwTUM42srBj96g&#10;B8yhxBl3+UUseCFAZzg9zSxkmM8DtxVci5j1PIi+U9aYE0yMXi55BphEh2Yk4C1OAxgYg5xTRknI&#10;jb6UgIgHXd357mpElInhJjOAeuKsCN2gB2djVcKx42KSDQMncxtKSIQuewqLa25/mbp600ZwBnp1&#10;pd7ByMDGOtMRKNnlwnPIJzTHUEHK1F5hyx8sDmnKzZfNIB0aERY2k89aRh97NTxkbHHmDioiQZCA&#10;f4qAIxt2jpTC2H+7xup0qOqRMysAenPWmjZ5bnOTjkUwHTESRqHYbfL446VWttqmRGYFVY4PrUob&#10;93KGiPTiq2V8wsqn71AF1SnmuS20DtQVjkSVo3AxjcD3qLg4zjoM05VIlOGPI6CgBPn3gCU9ORUT&#10;LgE7m5PpVgrIGfCDjrTkAL4JHAzigCoB8zuIs8VICp8s7Tz+lSOFBY7FwelR/KFHI9qAJgqiNBuy&#10;T+lLwY++M0REbCd65xV+3stQntJvs9qkjiNiV3Y4HWkIocbMhj70vJEWS3epUjia0k/eHcshDL6E&#10;VGo/eYIPXmhAHY/MKAzbFwB3rR+xB/DWu3Md3GDBs/dE8sD6Vmr/AKofNk4FMaLKfMnGM7T+NVNj&#10;ecxKH75p65E4Pmtw1WCys5YIo5xikAzcoe3HzEk8D0qY8E8EDFMGwXQBUdR2q8Vt3sGIuVJyMihi&#10;KWFxFgc4OaiJH2jBB61YKssi5QcL+dVX/wBafk53UICbei5yrZ9afuRmyAQMcVHtY2zj7KD0zzRu&#10;UAcDp+VOwDudxIUcnrSEjC5pu47eo4NRsRkZI4FKwDmwfM+T0/CpYnKLNtTJI4JqoM+Y37w/SpQf&#10;l4bqKAC4a5kit1aUbUb5RUHlyCEkwHBPBzUx6KCagaSUfKSSv8qAAhjuwhPFJG42YLEc1KhUR9cD&#10;bURA3OQo5NAxWaMHGeqnn0pkbAhyAeGpMHZkqDz0qQlNvEfOKBEucocrTDjecAdKcpG1huPSoQF3&#10;khj96mMkBJxgHFT+bMsSBOmO1VweODxUg/jy4oC5VYO0w3MM7qm+UIoYN04NObaNnNLkZI69O1Ah&#10;V6cCmtkMvPFKScDJI5pCHIU+b29KAFX7xpxWPnJHtUSlssSvFOYBg3B4oATEeXxGOe9NCj0GKUKw&#10;VcZPNWAkvkMxgbFFx2IwV8vG0YzSoSJD1HHWpdv7gMEPXmq1xJEsCjA3HoKVwSuTs6hQSV6HPNYl&#10;zMS7gPJt3YGDUxKmNw0oOSMLmtjRdGvbzWbgR2L7ElTzH/hUGuaviYUottnVQwsqskkrmTpOmanc&#10;6swWznYGUYOM17NYaXZ6Vo1q9wsAuJIQUjyMr9RWhDJo2iaPEsejrcX8kYWCNVzgnqTVC20/Wb/x&#10;E0s8tz5jSh5Cx6D0Ar4bN87c1yxfLHv39D7/ACjJo00pSWppwxXF0Xk/fBFwSR0qC+aBTZRoJi7S&#10;BQiLlix4AA681017La2Xhx4wsYItCMeprI8GCSTxTqmozQoxilPks65VD9PWvkcPCeJm30X4n01d&#10;xoR0O/0PSo9I8FPfXdhbvqU9gXigZvlgQjqx9cV57fajPdanq0huHaMTt87fxEensK2/Eep6hfXh&#10;tY5ZlgWQfaHU/M/sD2Fefa7dQww2MMAXJi27V6n3r2K1T3Y0Yb9Tx6FByk6kvkjKv5muvENkvnNt&#10;Wf5yPQVpXVwqWFnDHmOMRjgdzWfZW6x6bcSyyFcJuJNNi33OpqVgIiVuSe4qfZppJbI9FPl1fU6P&#10;SriWKNphbI2zlSRwormvEmoz6hq1pAhuhGblVbbks7E9AK1Ly4hj0hoEAA8s/iap+G20q21XU724&#10;hjuLkSj7MCPkh9SR3JrrpqNKN+pz1Fzu57d8LdGFjq0MzWMAmiiiO1gDs3eg7mvZPFlyDrOmo7Rg&#10;JYFkDnAHqST6V5l8N9QF94z8T3H9lOILS2DNMxwsZ9P9rNY3xZ8RW8Phm6b7VOz3oeK3hU4d1HVj&#10;6LXVgIqpeb32PFxacqljxrxvqqaz8XdOs7N55YYtcSEz4OZ3LYIQeg6V9K3v2PSv2dbWAW0cEcPh&#10;IM6k8ghe59zXgHwf0m4uvi3dX8lihWyQSB3X5VdvbuRXQ/GrXCNLs9Ki1Q77ifdOFPzMo6D6V2R9&#10;6Wuw5xVowW55X4R0i98Q/Hh2adkthrpkubludqBuFUdy3QY6V7z8Yr37D8LfhxoNpdCNLtV82KNv&#10;nMa4Az6ZNP8Ag54fWw+Hdxqd5JAssmntMqNwkEajOWPcnrXnIku/Ef7YGpXP2iSSEa1tDP0WNDgb&#10;R71XPq2iqvxKK2R3rNBof7Gvhq0e2nW51O5jWOKMYZ9/HzEV6dDHqFh8APh1YGw0+AzWcUn2VACQ&#10;WGSWYdSa8t8azQX/AO0R8EtAGvrbQWl7bNcTKm9sg8AD3r2LWWtU8V6XCIZGW20qFMs3IAHXmpp6&#10;yOWvLQ5jX3ul0vSbUX0aJIimRFHL49+1WrKZNO+A/wAXb9pSQfDE6fMcBfl45rD1aYSa8WRAVhIU&#10;OT94tWL8Xbqaw/ZO8F6eNQ8t71t7xqOXGM8n2rRR5pWMptqFz5Ps5ZoZDcKwV7jX55QSuR97OD9a&#10;9lt/EEF74Lslj0B43itws1sRlIz/AHg/+11rx+2eBfB2iiVpyJBIABGcfnXpWim2j/Z/a1WDd5l+&#10;GAC/MvPdupr1cJHmlr0PmcZotC5OFWwsXkljRnc8LzxXPa0kT2lun21dhdSQO9a1zDMyQYcKiQD7&#10;zdeK5C6cvfy/vSAhOfevbTskjzLdT2z9nux879tjQJRETHaWDMfxr9Bb0j/hMtTwDg459K+Lf2Wb&#10;YS/Ff4wXZQf6PpsSg57k19ozhm1uRwDw/NZtXkQ3rYsJwfujJ6mrKkjb8veqyZEjAqMY4q0hOeCK&#10;pMZOHy2DB6YOakBOetMO3A45HvTgepCiqAmUL8uW608gYNQ5zt+XvTyflOI6kCTjbgDjFJzsI3DO&#10;abztHHen8bidnb1oGKM4B29qPT5f1pOzcelKfuE+1ABnkA7uacp27wYs5X1qA+ZlRx161OCCFG3+&#10;GkCAcxPlcj+VN2p5WRnrSciOQZHXpSevy0hiHbkgg1G6jb3xmn4zLjHelYjeelJlIrZG4AtxUM0l&#10;/HNYMl3j9+MGppNh3DI/CmsVMKqUBFJq5Sdjzz4i+FptT0S51DR7Owg1aKHzXgjQBb4KMn6N/Ovn&#10;OHxJKkN1Dd6BpyzRSmJ4prYbldeCCCMivtWFpPKT/SFGw5Q9DXiHxV8FQ6nbX+u6Ro1uNWjsi11a&#10;RgKt+ijkgdA6/rXj4vDu7cT1sBiIwfLNaM8yiutButKBbwx4VYtAdym2T/CuG1Lw94LvbuVZfCVr&#10;HuZt0kEYBX34rB8P3YPiHUEmnu43j1AxmKQFWRgcEEexr2eENbx2rnwtYPviB37wcZ9q8xVZxe7+&#10;8+heFp1I3srHz7ffDa1a3u20r4pGXG4i3uIdp+mRXk2r6P4l07V2iuvDOrja5w4jYqfxr7cneza7&#10;iYWMcPy5O3HJqncGwuLFoZrexmwCNskQJA+prqw+a1E7SV0efXyam17mh8OpLasMC5IcdQ3FWUYi&#10;OPDDluDX0X4h+Hfg++e4uLTXFs7qRDlET5GP0HSvBfEXh3xZo9/sudOv3txKfLnjQlSPc9q9uhj6&#10;dSyvqzwq+X1aWrjp3K6yMV5ZadE6C/QFT81UYpITaWW24BBPTPNXYl33hXCjGCD6V2cxxWPVvA+G&#10;1cFYwCJlyBXup3eSWKEDyhkV4F8N5oz4z8VLuBWGaLk+9e+XboIYcSfwDgVyS+I1T0KrsgC5Tgnj&#10;2oDgqPk+lUnkXPOTimCZRnBakh3NbdwfmX35phcYwG+tZ3mrgne3Wpo8tKpBXpziqTJLJC+Wx5ya&#10;h2P3kPNWlXgg4+9zU+2DYnsOM1YynEjYHHfpVxVBCArxmowQGdgo9MU5XG7kHrzSsBa2qIzjoBUR&#10;/jIjPWgSR7+hI96GfMpII6dKADnzYyCOnNKRl2/d459aYDweKlGe2TQwDsB2pu4c896k2neeMcdK&#10;ZtzIf3ZqbjEPJFIB8y8GpdvJ44p20bjQmDRDkbwChqdUykpC9qQIuGyT1qQDGfm/Ci4WGBcNnH1q&#10;QBMnK0pzk/IKTjNK40BVPMQhF6VJEsfnYYD2NREjBwRSbuW5PakMvMqCdsEYxURxzUYcHYd5+mam&#10;zySVP+NADCPnQfWkKjnLnpxUp5XoeaQ7tyAAEY/KmBXKHbximbTsj/GrHGw89D0FJ1DAsPyouBEB&#10;jALUELu/Cpht55FMYgk4U07gMAXCdB1qNgC1PIQg9eDRtO7GKLgQqpLHr1q0qsF6ihUAY5YdRU2V&#10;yQMGi4EWDupHZVtm+QE54p7cN94Z9Kgbnt65pAR7z8+EA44pYmLMcqp5NREYfqAMU2JtsrkNn5qd&#10;hGko5HyHHeo3AC/d71H5jef90AY5pHfIcY5JoGHpxR/CaTnKYx707jeeOtADR91efWkGQzcY4qTF&#10;PxyflFAFQtKY5OG69asJnyYfmPSn4GGG0UYG1uue1AEwP7vp1pNw2rwOPeoudrdelIFbY/BzmkA/&#10;PJpu75SN45pfn2gYpSq5Bx0oAb/c+XjFLxspSFKMQvFInVzgY70wGkDccgdKABhenND9T2pozuNA&#10;EmBlT5dKQDE37sY7Uwv8vJH4Uiv8rYAPIoAd5TbSS3HakwQrDGOPSlZzvx0AxTC+e46UACgfKS3r&#10;T+CBTVB+XipRt8wjp0oAbxg8CmnOSMAVMUwAA/UU0gbTxTAjweKTJCNxnmpP4G4qHjL8Hgc0gEYA&#10;luuSPWnqG2oNw4FMGeMMMelTxqdw+ZeaYCjIVsBTgVFj5jnpmpXQCcgO2KZnk/LQAwdHBC4PSl+X&#10;ygOevFNbhG60q53R49DQAFvl5WnJJmNRUThs8j9aaVbZwQOKALokj2j5R0604lf+ei1Q/eZHAwB+&#10;NTKvyE5YkgUCJiy4HFN9PT1pNoLKTKfcYp4UBn49OKBiquWHI6U/b97imHpkCoyzgnljQBYHlb1A&#10;YdDmmpkaT4nfy8bdOkC/iKr8ljyQPap5SU8JeKc7vl0eVz9AM1PMCPzm+KNw7/FvS4gQfs5mUD3L&#10;ZNcEWHlQj1PStLxNePdfFnxTOR/zMtyqk+gbis1UZhGeMjv6V04eNoomrudJ4OjWX9pL4Txqpwuq&#10;bgD7AmvtJJvNtddPlBWS0Aye+K+Nfh2Cf2mfCTk48mC4f8lP+NfV2mXkL+BfG1y6bFjtpuT3xXHj&#10;7Oy7HoZfK133PmvW3aT9of4hzFWYperhQfSu38DLNcfEyS4nTaqpwh9q8+sp7e4+KXjeZcsJdXkO&#10;T2wa9T8FqTrvihhEcwxjcMdM149fRu/ZHuU0m0dtq7ebLHsc5RzgU1Cw8MQsyfOQB1qrIR9unbHV&#10;jmlR1NtIojY/NXh1Yt3PSgkjZik2aXEFhJJiPI7VjS5G9RvyZOTWtbIfssuc4EVVG8plbCfxda8H&#10;Mko8p3YPdkMYAVcP/DzUmB5yn5sbuTUWB5rgA9RU0n3Idr9CMj1rx2eikatsDuGAcFRWlz+9+btU&#10;VksX2SPqzeXz7VNgmWYk9682q9TpjGwK0wERERPzc1swAGNf9HP3O1U41j8shkPI61owShLK5+VO&#10;I/TrXFVlfY3imVHjP2iTjvxU6cJJ8x4U4qCOWV0uWEXSTj3p7sxh+7jjpWbT2ZdiOPJu2O0Hk8Uy&#10;RAxmOAMA4pY/lkY455p38D/LVXsx2MmHemuLvOQZeDiutQgohFw5Pl8gVhKgadjsB2yjK+tbubfZ&#10;asls6kw8g+1LES5rdyVGxk6nLE1rZK1oc/NyW5OKwI8t8wQgBsDJrormG3njGZFVo3Jz61lRQxHU&#10;cbyVSQdO5rehJRgYzTuasMWLG0Ji+bFNnjkCZSPnbnAFXCJDKAFGAi4qxjbE52LzEQRXM6mpokjA&#10;jlby2ZYznp1p/nsIWzCevNZN1K0OrsqxyENKSfQVNGSzHlsEjNdbpKyfRmXMXxd/c/cnP8qsxPK0&#10;oODgjgVGLWRo0Kr/AA9MVaiXY7cEnbgHFc9TltoWrkv73zEO0Yz81JNJ+6cbD9w4pziTyZf3Tce/&#10;WktoZJZXJR8KefeufTd9CrFGz843bFonx5nWujxb+VYfIh55pk1v5ek5wBkjC45qi7t5aRpuL8fh&#10;Uzl7R3RSi0Xbl0a5ZV06LAAywqjfF105WWJ1UxHkd6uW626Sr5m7kgHNO1yWEaHYRrCiqEzU0/iS&#10;3EzmNMeT7a2UfPmHkmukV32Odq5zxmuc0+a2+1SMXjIQ9PWtOedy5cQcMwxg9K6cRByltYiGxr3U&#10;qPo0YfauY/vetctLMFmRVji+QHB69av6hLbjSrbzXGNowQ3eubnNuptnWRxnrk5zWmEpaeopuxoW&#10;jBpr7MI6HBzVKdir3P7offq1b5FpdOGx8lVSys7nZk7jXVFWkxp6EMMQe7ikw6j0z1rfhV9oywxt&#10;456VXtYi0RJVQAelaDKFKAr1Iwc1jXqczsaRWgRiY34whGHGDmt17yGHyE24YRDLVXjt1+wRMJCT&#10;syQDWZfRA6bPm5YNnj3rii1Ka8gk9GX21LTTcxB9aVTg8dc022uNOlvXAtUO58bs9a5FbaL9/m2f&#10;cTwc1VjuTb69eII3JCZAPevTdCMlaK1RzxbO+u7cxmE7MgjNVofL8z5mTA5qppmsR3ls9u9gU+bA&#10;Y+1aclsgZdhkOV6+tcNam4Ss1Y6IyuhWMkqTMiLsRMcCqRJRID83LH8KIpLuPV5Yhbt82B9a0JrY&#10;/Z55WfOAMKB1zWVrFJ2OG18g6t4PCs3/AC13Y6Vlx/LCy5YjfxmukvYd2pKBFuCk81hXKqjM2Sc9&#10;K9jD1E4Rj2/zOqnHS4gcgrhaj8xsD5JMFqrxi5e5B+dVDDjFbAWIpFuUn5ea2klEuKbZWR23yg7s&#10;bRgZp85DafFsOCDyKjm2KXb5sAdKrwSF4rj5GAzxxSUb+8d9L4SdWzEnyjO3mnjgoCDTUQC3jJB+&#10;8alKgqnzHg1LauaIchwkmIycjikIYrjB60rKymMCRfxp/A4D54rMtEaKVckE4x0pxYhk+UmnYGP6&#10;U4bcn5aTYxEO5nPlt9KuxECJ/lFVd6hSFUde4pyBwzcg5qJK4ywX3lBkCkUErMdo471XmDCPIYjB&#10;GcURO32lcliuOanl00GWVMeXBQ/SpJQn2PPlCoGckzbYlwDS7/3Ei+XyV60rAVWGGQjIBWoCrsPl&#10;U+9SyMRbxDaDgmolkkw2GUfKe1bxuSyFjnf8tIO/NA8w+ZujxzTlUfMACT71rsKxKPuEBl+tIufN&#10;BCH35ppC7lyWqVNuWwDUMdi5Hu28gHBFXgN20FW4XiqcYBjk5PWrSMw2kHJx0rkmbR2FKOpJ3DFN&#10;yPkO9ec05i5RTvP3uVqrcFRHIeRiPPFTFXYyxwR1WlXiObnr3rGtbpJJpRzhWP41tQKXtCw5x2FX&#10;UpuG5nJplKX7hIySKr7mZISY2xn1rTkjJilxgZqgUwFGDwxzVQkmjzpxd7lcsyrqH7t8mA7TnpxX&#10;d+GGRvhx4VMkZLM8+ZOvQnFcPOYl0XUGbHCFQe+TXdeH43g8A+HIQWJS2ZyxGfv5NZ4xr2L73/Jf&#10;8MctSGqNtWXYcRuPnPWklZSsY296rCRzA37o/wCsOeKUZYKDjg18446isTup+xq3GPrR8n2Zf3/U&#10;HAJqNknMLqX6EYBpMLt5fGB+VFgSJBOy6cy/ZweDk1yN27m6BKuBvPSuiJTzbkEjGyseYx7gPKTl&#10;+tdmG917EVI6GPOxWwBwRk/LVm1aX7BNkDBXgk1Bdhm1bT1Mi4x92pJFRIo8z846DtXpacq8zNQ0&#10;2L9sE+XLHh+a2BdhYJESLHyjmucguVCootgeOtWUc+aw8rHHBrlq0m3qdMcO2a3269CL8ucA4BrK&#10;vJZPsrNJccsTwO1PG8rGS4xuOaSdUNuw8pTxwaiEIxktClhnczI2UW7ky8FuQK14lP8AZYKk5AyO&#10;ay44QZiDEMeYK1/uxzKMfcHANbVWuhvTw9tyBp7kQyFVw2MYx1qlJNcsHXaqj0qy7A78jAFVCDvP&#10;zDGKdNLsX7JR2FgVlmyZHJJ4OaS5DsSDcjBXqKakgEvMo64qC435kCkj5eua1UW5XE4rsUXiVRNj&#10;GSOtPtIrhoXzB0fg4qaJWwu6TrWzb/LaPhV5HpW06vKrbkqndkKoREpMhz5fTNZM277XKM8Z4rZk&#10;b72V7cVkSgC5UkHJbms6LuwnGwkW4bgSTxzVR49+qW4MjDEo5zV8soQjyjkjrSW0YOpAkk1vGVrs&#10;ysTawIIfClsinJdPmOa88yhlu9o4D13OvMv9h24LNgKa8/i63B2HJk55r0sArwb8zmrvYlEaNqtt&#10;uRynmDjNa1+sS6fMEkIX7OACfXFUI2VbxP3e7pxS67MYfC1vIVBAuoxt9cmu2F5VILzOappBnonw&#10;xj2eFPiiWGDJPFzXdtkSgcYDc1yHg4NHpusALhZLGFuntXWr800zE85O6v1nL48tKPofkuaO9aRY&#10;j2/aQN2BU4xvlHlYHaqqj9yfUOKuEKZI/m6JXoHmiDoOKk+XY2fTio8jLdOtO3DFADCDuX93n5qG&#10;JyNsY/GlzyeKd8vkPknOaAEBbHalIyo+WmnGR81DH5ehzQA9M8DZTZEXBG49aaGPIKClLcetACcB&#10;jgdqOcdPpScZNBPWgBed1M6sw2duDTzn5uKTjf70ANCjdn160uMr0pTsw/B7UjZxwvGKAGZbacKf&#10;pSDuNpp4+4aDuBciPtQAzt171GHcTqGBxng1OFyh+tOVF3ZK854oAMnDfITQCpIIJqxtAjf5l6VE&#10;VXcMLQA0bPNbI696TC7j168VKAOcqKT5S54FADRu2nKDr60Z7Up+4cMaZskEoO/t0oAQhSi8Ggbc&#10;dB9c0/GGJxTMDc3HfmgBGxgDGaMHmn7flf5cDjvQB8p+XOKADIpR/qz9aY2Nq8/UUD03mgBSDu6U&#10;0chvpTv4jTc/Ow2+lADv+WYO3v0zRg+VnaaDnzF+cD1HrTh95xu4A5oAiYHcMoMduaOcHNOYHy5O&#10;Btzx71H1XkfSgCXPQ7e1G7kfLVdidvBPWn5Pltz2GaALILbZD5YyelRfNukGfSnKzGNMOeByKYCv&#10;2mQegoAkXcXTA7cmnOCFX5jnPIqDc22TC4GetIXkyuQKAJWOSAWxxUfG8c1EzEhxuPFPUEkEsenF&#10;AC/Phvl7U1d53gqdueKkIX5vm6Ufw0wE9OO1Bz5LANjNOH3W+f8ACmckH5aAAMwjjGznvmmkgk9a&#10;U45zSYO8c0gF7HilH3upxRxzxThjL89aAGHJc4UDimfPuX5TUmBtXB/CjnzB0x3oAao4bNO2jYeT&#10;Tj1bDfhS4G5uSeKYDfQ54pP4jjnNPP3Fzk4Pam/Lk49KQDSONuKCAOPbinYx5fXk0uzgHOcfpQgY&#10;KOB8g6cmjjZSE4VuKYSfN6fw0AOJHsaTsR60mD5Z+TjNNGN6fMOKLhYf2U4o42t8o5FAK5PII9KP&#10;42+tACEcn5f1pOMnmndQaT+NeKdxWE7ZxTcDcKf+FH/LU/LTEaTpzL16Cogg8yM7jgCrPyFcF2z2&#10;qM78qBERz1qC7EQyJT8wwelShvkk5XIFN2t52DGaMYdyY+o6UALuQW5+TkntR8xK/NTCM+XknrSg&#10;/KAVoAkCnzFy6n6U9t+5vlxQh/dN9aRi/wBnBLZ60AN+XcTjnNK23YwIPTrUAclMGLgnvTmc7Yhg&#10;5z1oAUHleTinZHmg7elR8EkZpASGUHvQIfzmRqVQPnOe9R5JePBOPSnAuEPyGgY9gm8HavSm5Tee&#10;uaM8MSKTPz/dFMQ/jZ1pGPCjaKcOgoweTgUhjVK7mHfFKer/AIUoH3floOMHmgAA+V8r6Un8J+ak&#10;P8PP1oyMA560AOPCAbh0/KoyfvDeM07Ayfn4NRkKJ1yO1ACtu8tOe9OBBdMn8aZ25PegnAJBHJoA&#10;tYXa2Jeoph/i+b9Kg34dRu/Cpc8UAB9lo52kFqdnp8gpDncvycc96YDP+WjDyz9aAAQ3HSnqPnb5&#10;+o/Kmjjv3oEKAdjful4prD5OtK2eMOaaS2FORmgA53Z96Y7YOSQBmnkDLe561UmDDefNyB2oAJpI&#10;1gzk5rLS8b+0ZIxGGwRioryZliX5ec9KitI1N4kuWG4dCKpIls3A7sTmPGVFROrGQknA+lXIkjaN&#10;y7AYHAoIAUjaOvGaTdhozyhzjDdavRkiE8cAYHvTHDZHIPHPFSxAYIPpQ2CRYUDbkAU/BySQBQoX&#10;aKAf3jBsgetSMUDlPxoYfKwDAmn8ZQbweOtRtgAnHSmA3+FSWPvTzt2HAPbimEjj5eCKDxGvyjrQ&#10;AHGMbBSEIY8ljwacSDg7eoph6HJFACjbu4zyaCBvPNMGQTle/rQfuscdqAH56nI4FAYlTwTUQ3bR&#10;lSKf83PFACndu4zUYB3tkmpCDhvnxx6U3nyhknr1oAXjmkI+U0H76fN2p+DgHFAEQ3cYb8KfgESD&#10;2FLgb8HPNPwQHOzjA70ANx8o+boOtJ/Cxz2p38I96btYjqaAGliFzt70wlskgHJqSSP91GBITTMM&#10;HQZ7UCFAIQDeOBScnHz8fSkBbzSc07nKEZ+lAxR0+9QOvMhxTsDJNKo+VuaAG8Z4HSlA4H7yjA3r&#10;60p+8Tt70ANYHeeKZt4NTjmU/wC7TMfvDkd+tAiM8OowajYnbkP0B7VK4bbnGSBVY7sDIA5oBlZs&#10;4b5yTzWY6TGeUtIfvdK03IyvJ9qpyA49eaUgRXIAIOMZFRvv8o4ccCnPIgwDzUBYGQbWxx2NSBJa&#10;zNDcShpeXYAmujB2wRkkDcoIPpXKsFMo+XPzit23lZ4BH5IwEGeelA0dFp9xJFdK4uGDdsHgivRt&#10;PvoZdI5nH3R8ncGvHRIQfldhz3NbGnX3k6rGxuSAWGeelVGQOJ6wWJjiPlOMnjIqFyfm9qitLtbi&#10;yQiSLiEZXNNJIaT73XvWyasZNWJSQGb5RnHrTGZvmHaoGPzrnrigM2D8vPam0Kw7JweM0uRspP4G&#10;yRyKjZvkX5uPWkMVjw3A6VXYv5b5BJzxSk5A5qElsD5xxTExj58xPm5xVZydpGRwetWSU+bIPTrV&#10;STbsfvxQK5CxDF8RjIGBXnPiZJbfU7G5UDBmw5x1zXoBbDph+cHisTXreKfwvcKWUnys4P6V52YU&#10;VUpSVt0dmCqOE0eOa0sgv9PmRRg4J/GuX1izElvbXAgTlcEjoa6q+JFpseX5UDCs/THhNpJazMsk&#10;bh9p7g9q+HyyvUpTcJdG/wAz6ycVKKZ89+ItAC3up3tlEFlzmaNejfh2NclbyyFHVhhgcEEcg173&#10;rUMNv4gIZJMPIVPow7VxWq+GftFhNd2MirLycDvX3eGxWiUmeDjMDf3oHExXDLPGM/gauny3uWZV&#10;OccgHrXL3cesQa4sVxZyxyrJgFhw9a1pJLFcW7yRsA4G09RXpQkmrpniyi09jYUqVk/dY57moih8&#10;xyCw/GrUsunPaW5DkSEc4FQ5Yop+b64qyCIbhOhBxzUxKsF+TvTCPnXmpF4C5PrTEAtpmZpEUDaM&#10;kZ604seuOc4IqdXcQyASnnrVSXJUkA5pADyN5wwi44oOSspJqsdyyJkHoelJFKrNJ82fm/GqSAvQ&#10;pEzZZgFHXmmyxw+e2CMEcEU5ULhBvxnqBRJE0e0Ficrxz0pdQK/l/dAmXoaERwrAtk560pAHRjSh&#10;m2jJpgGcSjr0pp6j5+gqVsFY8gZxUTD7uBzmkA0lhGCOm7mpFdg8hB6L600glcEcYpqoMMCT065p&#10;gHmIXUnGcmhvmQ8Z9qTy48J1qRdu0HvSFYjVZBMML1xVmVJ/s20xN93rimfwvyfarEU8u2IOqnBo&#10;Az4XZJJInHUjrV0pJiD0IODWdqLudVt3W3IGO1WYbh2sLb94eBj6UAbNq9qgSOW4ypjOTjoayLkR&#10;jUEMdxkeYaGY7WyeMVECCc7SBmktwHfxfd+vNIeo5peq5z0pDjOeB+NUNiYj3R/MP8KftIY1EwG/&#10;jqTUwLeUMr2pCsMU/wCknAp7YDuQaVQu/oKSTGVO3igBHYG0RSGODwfSqpB83IbFTtnc4AJ4HSmE&#10;rjqBjtQBpR29u+ivIL+Iso5U9ax5FYTTDbxu4qZT85dRJ16Z4p8jhgT5ahiO1FwK/HIxmpVkQMfm&#10;5qMY5560uF5G0cmgQ8uTIeO350xWkWYEH+LrTtuAuTzS7Se1CGOkwVT5frUBChyeMY6VY5GRihRb&#10;GZFkbBLcUAQIyjcePzrSsrm4imaSK9kRvKYAg9j14qaexsxodrIuqwFlOWTPJqKNLRrWUpdL5ir8&#10;y0CuUYzKlzMQp5mJ596tjPlSvsXPFQtt3vkc+lKrHyuhxQBIXkMO0TOPl5APWo8ER4BJ54pBt+08&#10;tgHPPpTwf3v3u3BxQMZgibhB09achUSHdnAFI33ic00btjgjPIoET5XDYBJ9TQoYeYdxPtQMlT8u&#10;D2pWPMPzHoaYCl+VIfP9KrzFg4IQfWo/MfzrgGD5c8YpwJKH5SR6UgJY5JQx44xUMhPzlV3EtSn7&#10;o5o4DcY6UxjPn2RHnP8AKmsCZRmSnM2CooG0xtlR160AO2gdGB4p43eYoz3qE8uPkOcVIjDAyMUC&#10;LUkFyBGRGCCuRVNlO+TKc56VaM8wSEeZjapx7VBkshYnnJpICNsBj+7AwPWmoQWcbuKlKoYxk8k8&#10;0m1VK+tMZGfvKBnpS/3+BSsV3kbuMUwHnqcZ6mgQfP8AP8tODgW5BXvxTyp8hyR1HWoU2knK96AJ&#10;FUFjg0NtyRg9RScZOCaF++fnoAkJYlPlHAqaNIiLkmQAhKr87x+8waCW4+dutICZPLKzA+pFRjId&#10;9r9DTM4OM84oQfO2RTAc+3nKnr2qRGjMYG0jA/OgKuMMoPNO2YbIjxikxodEV85/SppZ8WzDICgd&#10;KqtJCiTbpF3fw81QmmzbjdOmM9M9allImmvkFmQkiAgH8axt9xI7fuJGPmcY70+3t5JtWKiwfHmg&#10;DB65r1zw/wCH7CCzW4vrNVXaCFY8gV5uNzGnh43k9T1cDl1SvJJI5bw54a1O/u2MtvJBChDSyseE&#10;X0B9TXo8txpVlp8NjpVuo2gK0vct3NLq2rJJYafZ2FnFbWqrhtnWQ++Kv6DokrfvZbVmyQ30FfA5&#10;rnLqpt6R6Luff5Zk0aFtLsm0iyuCxuJow0zAESOudua25ZI7a5L/ANqx7thwccH1zWleyW9tph8o&#10;Bv3IBBGMYry7VL+S411kjbrJg4r5Wmp4qb/lPouVUlpuWJmvdT8ZwwpPOYzdgM/t3rvL02dl4W0+&#10;zgtVQrbABB1J7k0aDb6bpPgC81C5toZr2aHFtB1CZ7muVub4rNqFzcXKNK7s2TwMemO2K9VVHRio&#10;xWuy/wAzzqkHWnZ7Iiv7qOz8NzyPKGklBwuO9cDaedc+Irq4l3NmcHJ6AVtQWuta94hvFinWOztp&#10;N0878L9B6n6Vav49Psolt4JVLbCue7e9dNOHsY661Jb+SN1BX8kZuoziXUdMtUb5Sp349qt26GLR&#10;lMb7dv61XsbQvMJGDbzLnIFat0B9ttIgpy4Cqqjkk8VurRSSMp6u5zF0t673Mi2xMeTgniksYyIC&#10;MscyYIxkknoK6TU4Rb6RY2rbDK2GYA8jPrTtGtY5PElirX0UEYkVmmIyFx2x71pK7jYyv1PcvDEc&#10;ejfADUVuzZtcXEQmForACJeuXbvxyRXzV4n1J9Y+MGoTC4lmQXiwRFF4Y5wAi+ma7HxvrqjQZLC1&#10;vLnE6CNV3Eu46E56gVc+Efhs3Xjv7VJZxslm6u8zL+7jJ7DszfyruoJwil1ex53KoylOWyPZvCel&#10;LoXwFgluIbaOZtEe5nUkDYNuRuPqK+WLGC+8R/tJ6hPLdTMkvirG7rhFbhVH0r2/46a9JD4Q0HRb&#10;XUmEl/KPORD87Rr645ANN+C3h+K30fWtWuoIA4s8W+/G2FQMsxJ4zXc1yxst2ccZ6yqP5HbeObnR&#10;tI/ZzitJFmL3GmJFBYxNh5mxgZI6D1rkvh5otvpXwy8Xa3eLbfa5rCSVYVYbLZMZAz3auS8S3cvi&#10;P9o9Laxv5ZLS11URvdHoxB52j09K7L4kXNrpX7PvhrToRMDdweWsQOWbA5JPWo5UkYXb9Wc18JPt&#10;eq/tWePNXm0nzzbyTymd2+WIZ+UAd69V1CS9n8U+MHSFm23LF2LY79K4v4LW9xZ/CL4q37IA1xME&#10;jHTgda6q8aSPw9q8/wBuBa5uMFF6GnRne7RFaPvJGHFE9zrFvEtxIjvq0QIz6GuI+P8AfI/iv4Ka&#10;eJUEcekuJOecgAZ9q9U8Kxxt4u85rdc29k7knoOK+XPiJqVvqX7TF9/pE3kQ6nJEkrdyG5x+NdFJ&#10;a36nJjZOMLGPaNeW+lw2ks1tLbcmImMZXPvXe6Y8aeFLeNbpQCCUTb931rji0MWo6ZHJESpdQpAz&#10;muxVrdbixCxomIAcY5Nd+XRcqjb6HzuL+FDw9kza+JtAklItCIXD7dhPf3xXDmC3jstYYeIvPlMx&#10;yCuOvbHtXU3r7dL1OTd0iJwK4+BZHsGuGYAmVue1e+up5yufYP7KEJA/aTfHIS2zX1m7H5tpJ/fH&#10;Ir5Z/ZQBNv8AtKA9THbf1r6jOf7VuRvGA55rFfEEtyxlgYCW25Aq2hGTjPSqsGT54dFYD7p9KtR5&#10;2gh+hqgRYHQ5BzTwfl61F/Gn70c5qTPXj6GmBIOo56mp0HyTHA4xUI6DinfvR0Bxjnmkxoc24Oh2&#10;H86kDAp1FQZOVweaOMud1ICYY3LginE9KhHTpRkZ5FAEmT8w2j60uflIDmmZ+UZ9KCeT2oQ0DH5x&#10;8p570ozhjjpTT1YfSgHjrRYZCZMXqgqevXFPcksfcUrFdw/drTXI2riLFAxnBfAUDimNtBbMg60F&#10;vm71A+4j/WKMe9IEgZ0EjfIeU9arxSTLdjJym7rTZWhJhXz+SDn3qsc/uxlsZPesZK5smfJnxz0u&#10;DSfjb4Y1q3sEij1OXErRrhHkHcgcA1w8GuTpJpxe/n6LglyQPqK+m/jhpTaj+xr4qaK3SW409Bcx&#10;jGWGzk4P0r4N026uJ7K1ke3hCbQu/wAzkFexFfPYug4yuup9ZlWJTp8r3R9L6fq2mXENtvgjDhPv&#10;A9M98Va3eXrErtb2Tqzghw45H0rwuxuyl5Gy6gQwH97oK7rTbqxlfcxlWQMMkycflXHUjy6ntQSZ&#10;6oTbPJC8UUaPt5XOas3EenXHhyaC80TT5VeBlaORAc+4zXGGdo0tTDqEbAgEjd0rRt9RSSdFZVGC&#10;AHB6Gsk3vsKdKL0ep5P4o+Hejpb6xfaPqdwJSjuLIjhj/smvCJYtYttQjW8066gd52Clhwcdj6Gv&#10;vUQ5tbQziBMr+7YH71ec+MvC+mahZ3oWCBZjauzJtwspA4IPZh+teth8xcLKWx89j8pT96C1PGvh&#10;vx4p8YH7OAHeHNe93MkKxWo3ksIh1rw3wXbzWeramkr3IkfUmRFZcEhDXr8rB5bc/N9yvYpyUtUf&#10;Nyg46PSwyRztJ2DOeaiy/kkdeaeRkH1ojBEi5ANaEix72V8oRWnbkLbRjJJJ71AqptYBQeRitCJF&#10;wP3Q+6OlNEsmRXzgk9OtT+WWgcbj9cVLEsmCWiHA61cRUKZzj2ouUkZiwlYzh881EyS75AFPtWwY&#10;33Z8qlKpgAxYz3xRcdjEEdwJEG49e1SpHLubPStXYuCOM+tGxCYtz4JNHMFjOCsFXAJqeMOWcbcc&#10;jmrTRr5vB4xShQI2Gwc9DUt3HYXy+mZATikZPkf5AMCnKSCTjnFPwCCCcUAVkDYb5ehpTty5AqXk&#10;TYO3ocYphxu6ChDI8NvHPFKOnWhm+bA6ik+fEh2dhSAd/EMNS4+/+FIM+WMK3WlOBIfp1piEKHaT&#10;jtUYHXDE1YJyo6ZphBOPlA5oGQ4bePlqZZCAPu8D0pRt2PknpxVYhvM/GgCcyfMcAfiKVXfH3jjH&#10;SocHP3anQfKcoOtAAuA+R3zwaedvln5+c9KcAu/GB+VPEZ2Dp+dAFZge2M5pecdKkIXcOTTeNpO7&#10;vQA3ALHBAp44icHrijjLU09DxQA1j8p+bkCogxEqnmkfJLciqxE3mLy3XpQBcDFnDA88imnd82RT&#10;I928kjtVkBcNlOtAFNh8z4FQNlUJ2j6VosnB/nUZjQ4yp9qaYium4wqcDn9KsIo4yBmnbAEA8nin&#10;8BVoYAAAWIBz9aaduQC/PanE9KjZSTGcnOaQx/UU8YwxzTOehAwBThjbg+vrQA7HK8d6fwQx7Ui5&#10;3IDIOlBzuHpnimAwnkYpy7ctgjIFNOdyjaTzUjoQV68jmgB3BhJ2rj1pP+WTYUEYpg3AKCxqVQef&#10;m+goAi78p+tNyBu+TrUzL8/3uMUgX5TkjGaAKzBt3+qzgUdYmqwRll+lMK9TjFAFVgxMeASKkAwj&#10;Db2FS4GO1M70ANKEjO4cUvl/u1zmpAVwB3p25cDg80ARfN8uJDgU8nkHdSZ64XFRn/WDJxQBPk4U&#10;YJpSSGTpyKhDASoS/Heh3BuAwB244pgLuHnAAHkc+1SgIQSTjmoFb5pv3Q5NSl+Y8AYx3pARlT9o&#10;GOmaeGYMcEUhbJHPPakYnzF5IpgKzcx/OT1qMtncMY9KQgmXFLs55UgetIBwMZVvmHFGV28GmlTt&#10;XA6+9RjPmNlzjtTAnODt560hADc96B9080hOdp2frQAmOfufrUgxkCgA71BI5HFOxg/d7+tAEnHX&#10;YePelGNp+akGO7U9Svlj5R9c0gHAKTJ8vYVEwG1ue9SF0DpznmoZHUTSY6HFNgMOAEAmOWX0rH8V&#10;X5sf2afi5fMQWh8JXAB92XAq+7fvARIMelcJ8XZGX9hD41MNy7raFfrkis2NI/OmWQvqkb7CzG/m&#10;kb/gRzUglcRSEWxIdsFfTFVxlIrNhsLPIc+wrZsPs5XVndCVWDlQtehCyRzvc7v4WW1pL8SPG881&#10;zsS20hfnHUbif8K931RrZPhJ4tZNQgS3Oly5IOM8cV81+Cb5Ydc+IEYuxELm1XGfYk1d13XdUnSD&#10;TYddmeJZD5gU/KfyrhxNHnlc7sNiORWtuU/DDEavqgMJ+a8chiOwNe4eBXhMvxvdowpk+zCL8Ote&#10;Jaa8kbQ4tl3KwH1r2zwxx4fumMAVnUE47/WvGxb5nJnv4PodM6IZJAJM9etVVDJe55HPSrlsC09y&#10;TIBzSTKu45xnnFeHK9z17lqGYNG+Ac+WarKGAmwM/OTSWLYl1EOpCmM7TVeK4i+1yAXUe3zSDXh5&#10;tBtLQ7sG7NmhEqN5pA/So1KG5nyejVbg8gzwgNjJ5OOKWeAJqxUE4cg5FfPt2ep6sVoaunljFONg&#10;6VrRouXzE3Ssi1OxJQMHkc1uK5ygwP8AVg9K8vEXvodFOwxtoRuF7VHuG6UbwflqvcSfvyNnODjB&#10;qCBj524sfv8AIrJU7q5q2bNuAseBGDxRLu2jKryfyp6le0GcgZ56VJMPlzsYDZXO3qaJaGfzhzjP&#10;FIDiNyWJ5pGByRvOB0qRFykfyjk1r0JFgP8Apq/vcZNaMrsIXDKSNnyttxTLK1x4itix3KWHFdhd&#10;QWR0sfNFhYD261y1qsU11FqeZmdTdMMuDvqeARfaZQJxkn0qa6tGa8LAJGizc+9WIIraO8Vs7v3f&#10;X1rrc48uhnZtluEEluSTgYPrUlw6iKHCk8YIqSDLO7AhcZx71DKoZ5F8xck8kVxX1Ksc5qKoJLZ9&#10;i4ZvxpsDYlsjhfpV3U4ibaLEX3DWSrqpTcygbhivTpvmgjB7nXWsjfO4jXIHT1qckFmY2qLlxj8a&#10;r2gRrazCuhwAWNaDfPdIuwDkV5dZ2Z1QiHlAo4LA/JU0O+NECLGOTmrsqxLpYwg5SsmJZXuZD5jA&#10;VzKTkma8tizcF38nMmSGohgQPM5hj9zVxIQLMlpRkd6ikB8mHMu0EnmoU+iKsUTFv1VvlzyCB9Ky&#10;dajma2lxKcqAMV0ELIb5QrjcqkGsW9uZI7m/il0mNw+drZrqw8pc6t0MqiVjE0uweRd3kPhc7vrX&#10;QiALabJIvlJ61BpV7HGlwPsYw5PHStOTzprGUhlAVs4zXRiKsnLUxirbHKavboViAmYqo+Xng1gv&#10;GxS1jIJAcY5rptTjvGt7U+YEjD4HvWDKyJcqqz5ZiBz3r0MNN8qV7kzV2dPNZiH4c28puICZIRgB&#10;uRXPQIBj51Of0rYZZB4etVeWcq0JJBJrKtVUXVxw5G/iojLSWpaS0NmEfuYR5RIJ7dq0GgilawK3&#10;QBRxkZ61Wg4tLg7+ccD0qINIrhleQYJ5zXHK7ehZ0OGiifDIyiIck1iXTmTzj8oANQT3aG1gALng&#10;9+lZT3cKrlpHHzYUetOjh23exhN62RqRKpi3beh9KzLu2s21C62oA7Jw3pT1vbcQMGkTJXgA0kTh&#10;rSaRUJPmjINd0FKL2ZCRnx2HiC2sbq9XRLg2VvcL5s5GAC3THrXdWl/ZnQ9MnaeLZs6D196p63rF&#10;/dfB3RdMNvAkMMgZ3A2mXHTP0ri4GKaVf+XE2JEAAY8cV3uj7RprVrqv1MlUtvod751lLrNs8dxF&#10;nzAc5rcuGiOlXzbI8C05574rxa6OoW7aM8evncznfEORzXT2d9dtoFwrsV2xDkt1zXBi8A4PmXXo&#10;dFGpzk9q7udQd4tp89vl9KheCB7yNnjyFY4FNtmKh8kZYnmp3LCOLkZL1jrGWh7EI2ikVmWFLqba&#10;kZz046VFL/DiPHNWrhVVYiAPugms25eQw22yE5J61tBuVitEVdRwsVgqjcSMtTLVZPs07bUHHIqV&#10;llZ4t5GQBT9hWNyJ+uK6lJKNjsithVKmUYbORz7U5MedMAejU1SobOwZxzilBG8ncvNZs0sPdgWj&#10;+XtUkYj2nMnaohnPOOvapkKGV+vSoYDMfOT2zRhfmOetDYyeO9Jk7B+7OKEA2Pcb9R5JIyMmtEKn&#10;mkbuNtU42YSL+7FKWzOnJCknmlJXGnYmmEQsyPPDHmqEJYXYyRyafLAVEW6+XBbI+bmpEhJhf9/j&#10;GMEd6uMbLclyJvlLPgKTTQDggsOKrEslyVyd2Bz1pTIitERJk7+cVPIylNDJekmASc1CiykgKDnd&#10;UlzJAzIU+X8abbM4nBEv8XJraKaQMk2sJWDPzjrSqG2v8/elupY/PX5gDjnFVt75jO0YPvSSbGiw&#10;cZYcdKcnD4B43DrVYuoDfJ+OadEwzktnn1pOLsWlc1V4m6cbalAA+6RnPGazknj89MvnPQVMZUMn&#10;3celc8oMtIssw81F3Nn1pxWJopFIH3O9UJpGMcYEYBH8VCO/kt82floVNrUdhYLKFbi6Pl4yCetb&#10;9h5cehorWwJ3ths9q5qSa58oYcbs8An0rQsZZHg3S3iL1AXNOrGUo3bM5QVjXItzK/7gcn16VXlS&#10;BbggY4FRckXG2RRx61H8yxgFwTu7muWMWjHkM3VhB/Yy5ZVzfxA59zXpULwR6XBHGkTD+zYcN68V&#10;5drCs2iwI9uQGvY8Ed+a7lEdLLSBiUEWMfXtxVYuP7mPq/0MJU7yNC4ukW1aNLMF2PzcYxUcEn7x&#10;c7h8vNVmYNOMgZ29RTlP7s4/OvKcFbYFRiWZJJWlOTIMHrUBZyrD7Q2BT45gF2yRAjBwaiO1t7E4&#10;54ApKNug1SXYVmbB+YEheD61m3AIkTdJt3c5rRAByMnpwazLld15bbpzhQfxreitSZ0kzHkd/wDh&#10;IbZiHZQ4z7Ven8su+IcfIO9RgEF8hT83pSMD9oiBjYjcMYrvbva3QzVLW4sUR8xQG71pRLgkEA4q&#10;ONf3q8kciriq27IIzmuarO5vGAqK/lNjHHTIqF+BIdxq8M7Vw/IqpdACCLGSWPIrCLuzXlIYwM7h&#10;n6Zq1tQo3zN0HNQR52qfLPC45q2mPs5Gzvwac2FipJGAAMD1qhMpKkBjgGtiXAtgc855rPkDjcTH&#10;gEcVpSkTJGFNk3SgFgQ1bNraq1tM8k2PlHU1QKxi6JO0/OMVohibqy+bAwM11TnokjJLUVYVWW4D&#10;ODzwasDb5K4WlbP2p8qDwMHNKM+avHY1yyk2XYglC+VJxnpzWRII2vE+cfe4rTvfMFpbBZtuQd1Z&#10;cMUvnwEyMR5mfrXRRVle5lULhRTakYOdvNJAhWNye7Dmp2xuHOOOlTJFvjjy3yjkn0pc5nY5bxJK&#10;iwQqGXiHp9a4yMH7OmSc+ZkV0PiQL/aJCzEqJgAPWsyMZgU+Sp+UYOelfQYT3KK8zjrayLdrFG0y&#10;nBGSO1Z3jVDH4DsR/ev4cfga6SzjASLd1IyTjv2rmviG83/CHfDjdGF3XrAj19K3wUufFU15/kZ4&#10;iK9m35HrnhP5vCGlTbshtNjz+AroAxa7nxE6jd+dZXguEf8ACgvC8m0jFmM5610CqcsQq1+u4H+F&#10;H0Px/Mv40hykYA2YqYbsr8x/KokB3KDj7wq4R88ZGfu8cV3HnEYAznBowN5+WpQBjl+e9IV4bigR&#10;H/Ge3FQkybH4PDdasKnzOTmkIXzAMYz0oAg52pzk4o+bzQdpFS7MSLnqKQ/60Zx0oGNH+tfg0pK7&#10;u9L36UEHYPloAM9aARg5XnNLjkjNBA3g470AGeWG00dzSfxnn/61Lzk8UAHXpimgNvb1zT+MnNLz&#10;5bdOaBDcYbpSjODzQepy3OKX+EGgAx8yn3oJPOcUcU1gcDAoAN2Aeaczf6OnzDg9Kr8hunNIc8c4&#10;oAtIyEjoOO9NLN5hwo+9UAJxg/nSgnbjHNAFrI3f6sfnSFm3YbOO1QZPzZfNLuk+QlxjtQBJnnGS&#10;aBtw5LYpueelNz8h5oAkyMDDDOaQ5y3zVGQP3WGOTSk/7J96AH4G4Hg496THzfdpoHzPxTvm2jgU&#10;AGRlueeKaSCR0p7AZ+6M4qMgZbigBcZOCc/jTwT+8UoMdjTARj7uMUuefu/rQArB+AHyq9BTDnaR&#10;jtTs/dzIPpTcjzgd3UGgCPC4GKXkB/lHangDJ4ppB3fd70ANRnE5ITjvTzjEnNRnO3pzmlJbgkCh&#10;gP4wvygUhx6U0Z3EbTjI5qXA2jBoARVUM2AT9akyvlnAoOzK884qN84PFAAxHy4j/GgHrTSP9X9K&#10;McjLjkUCFP3+lGBsxk9aOPWnYO1jimMTHtTTnzOB2p2SHXmkz+8f5aQDct83y5oJ+U8cU/naeeop&#10;oA8oAN3oAB9449aU42vjtRzlfm5BpcjynyqgkUAJ0Wn5+UYbkioSVwtBI3g57UASllJ7dPWmkkBi&#10;AOtQ5XJFKD97AoAkBHmpyOlGWy2JDyefeoz95MnnFLk7xnA44oAec7V5qPnz++MUpJz9w/nTCcx5&#10;7ZoAky3TcelMxwPmzzSfN8mVPTipSCIxyKAGDbk4BGakH3mywFQj7wBRuTUg6tlfTvTsFx425Ipc&#10;e3HamAnK0vzZPy0gENIej9e1O6gAgYpuQAflpoTNQ538OKmQcL84qA7Qw/lUqFQxOe1SiyR9pZfl&#10;H3arNuyQVPHQ1PuUTR/IMZ5FRyMGmY7RigQzH7o/vP4T2qFN5kkz26Gp+OeKcEX5zzigBqnEAzjB&#10;NOONowTj3pvy8fLSnbyCcUAIwUxjgc0zZIJUPQYp2TkABakyxKjd0FIQzawzyKiYfOv1qY52Uw5z&#10;TAiw52kDoanxmNctxtqMZwcMaeScHr0oGVz/AK2PAJGTUoHI+fikwd5+WngEZOKYhfk2Jl+v6Uq/&#10;eGJSeKMDCg45FAAEjc849aQx5+8vPUUhAyetJk7hSn7x4oAZj1FB28jBzjinkAxn94RUbA8YNADP&#10;4DxmmH/WJlD1oxJ5vTgGnAMZeWwMUCHY+TkDkUx+IWxUuBsYZ4zTGUb/AL3agCqCfOjOwHPvVn5t&#10;gITNPEY2IctwaMYcfOfyoAbyGAPXHSnAnZwcUuBt5ZSRTf4jxxTGAYfakGSMr1pT1X5j1NNGPNJ2&#10;0HO9v3nH0oENdhyAxpF5TqPao3DBo8Nn5ulKGX5x5XOB3pAS5+4Tiqly8ashFuT680+QLlCXIwel&#10;UrhkFvITnpxTQGNdsJtcg2wYAPQVqwriKEbT1FZ9urG9uz5ZzuG2tuNTtiJYEimInTftPyHGPWnZ&#10;bfHgd6eucx+nenHgjAHFIZG4YBuO1JGeSfelkPCAt35pEVjK58sYxxQBaH0ppPyDilHQfNTT/q+h&#10;60ATAj7O3AztqIAkPmQ8mgfxU8H86AGbf3iZc9aU/dxTyRQBnccDigCE7g6jGeKeB8vSlO3bjcKY&#10;ScAgUAAxkjFKBxjPSkBOxiQBg07IxmgBwx5fIoxy3NM3EbsinjaQSPWgBp74FG0mLoetOP8ACeet&#10;SHGM4oAh2jzF4Bp4++3HFJ/F0pr5DA4BoAc3Lr1p4HOCn45qMZ2n6U0tgHLEmgCbHypxxTlEfzne&#10;etVDIOMNxSiQlByKALjY3EjjioTtyMgVGsimVgwwMdRSHGxv3nX2oACOT0pFDbjlvpQc5POBUg2G&#10;JPn5xQADq5HfrRkZ4Bx3pOhPyVG3RqAJ8x7HO4ZqMkA8OCagG7zOGb6VJwblPm7UAORjuapMAgfN&#10;2NQtsBIVuh5pu752+c0AOYr8/FQMvJIftTzyrcd6dgbMgc7aBMz2DebuAB4qo4JxwQCTWkynDcjH&#10;86qTA+WcR9KlsEY8yngA1UXInb5W6cGtV0dt3ycY5qDy38liMHDd6lDITnapCn6VPbEpcbvnG481&#10;C5IYnyx0pI5FKHr1pisa7OjeZmP0ppJMQweQeB61BGcyEEcY65qZiBIuG5HSkWjpNG1QpewRmSVC&#10;nTNd7BcRzW6ETEsfQV48smNTgYkcdSBXV6fqIS6gCzbSPXkVpGYpRud+2REvXPpTD0fjiooriGXS&#10;3bzAXxzimbpDFJgkgVqpGLRZDAqOuMHNMXytr89D+VVtzfLyAM80M6+Y+M9BmncCWTHmDB4qEkZY&#10;gGnbv3RGKgcgEfM1IlgT33dqqvtKD5zksaezL8+QelVWkAzwx5pgRuP3i89qrzKkiMrTYzGRU7sC&#10;UOMcVAu03LDPQHFRKN1qO7TVjx7VbZYvG3iC2mhJE0RaI+tcbIHg1EDeFKzkgmvVfFMO7+zblYwH&#10;hmPOOorznxVaSNo3hG+hRiGjIkC9M1+dZzGWFxKlHaR9hl9ZVqVnujL1lIbvR7CVY4zIIz5g7cVy&#10;trdSRamyBCqh8YJ9K6DTbqDbLFLvEbrgHHQ1k6lYTJqkTxyI2XzkdCK9jD13Vpo3UbaMg8R6Tpep&#10;+GoZUjgW4WP5lHU+4NePXVl4hs4LuOaxluLVX4kC/NH9a9lieaNmDcDA6GpGawP27zbaJlkiwVYc&#10;Gu6hjJ0nbdHNXy+FZN7M8GWeYWkjKqMo6DuKv2V47SRLIyqm04BHIrotd8NXhmNzpjrInmbntQev&#10;0rkXa2jnQT6XJDIFKup659xXv0MTCqrpnzeIwk6LakrG6r28jOUuEI39M1YUYuCGh+XjBrlLaRRe&#10;yMrEL5nrW+s8TRJm4UfLzXUnc4WjRk8lUYfKTVNiCx7A1ASxc4lJU9M1OPuAFQaaVhDRjcv7rPNR&#10;3MMGYGVWRj1xVlWYM2YVODxSyNu2/uFGBzQIpRPMjFWZjxwanMrMUzNwOmaTaDnharuh3EqSMDpm&#10;gZaOz5sIaaMfLyKijMnlkMg9ql2/K2FJxQAvPGBRg5ztoAPB6ccipOdjc/SgCE53U0A+V1qQkBOY&#10;6aTyCCQBQA052jH/AOqmgnn5xTmP7rp1PSjZlkO44B5FADhKoR/lH49qhaVBNCOmT1q46WJjLBee&#10;MiqzLbl3JtB2oEWMRvpk/wAqfdFZ6LsuHHZu9WA67mUEgjqAaUgFvu5oAd8v95fekGPMQBO9MIG4&#10;fPjmmSCUHK5yCKLgXXiZUQlG5GeKsQWM11bXht4omkUD5GbGR3P4VSjnuDZyI3B4xUUclzHqIZNR&#10;kTKkEKcdfpQA6RGivpImZC4OGIOcH0pwDHHyE042shsnmUE4ck5brSQuQc8UAI2Rupu4fZkULklv&#10;yqWZoTbxkSHfnkVGCmxsA5K+nSgCy8E8VjayNDjep+bqKz+CVYxnknI9K1IronRLmCUBlB/d56iq&#10;AA82TigCP5cSAoQMUwbdj4x14NWdqkyArxjiogmHkwB1pANAzGDUbbs5ER4q2ACUHlt07d6btHUP&#10;zg5pgMRmaCVsDg0ZGDTQNqP6E80uMuMLQgHjBB+TrSSxbhCVYggcmngHcOBgU4ltz9hxTAo7JRMS&#10;biZsngbuKeBIs6tG5z3HrUrg+aCCAMDimbW3Eg/SkFh/zsw6ZxzUgXAjyahCkOTtIwamBypzTAUZ&#10;y2EHWnjOD8uKQD5X+XjIpcnPXtSADt29KTgqCAaDkhuKXjJpiHrjY/7vk9OaaeHxkdKd8uD81ISp&#10;PUUgIyF3khB0pmSM4pxb7+KifcAv15HrTQyUYOAWqFtomcb6UN833gOOlPxCTkDLGgQ0D92xx0pg&#10;3Aj5Dg1LgCNsilAyyfMRxQMaPvH5aRs7W+X6c1IVXLYOePWmH745oAjDOd5MGAPerURj+YEfLio8&#10;DaPlFHG4jFADJGBnbAwPShMGVF8w8g4OKJFIBxC2TSwyBZoyUyQaQg8vEjZyck80wph8E9+Ku3M9&#10;m8cHl2RDd+arBl3cg9O1CYxGL+TjdwF4qFA37wbCRnrVhthjxg9acBH5LYlAYDvQIgGOCD3p4CY+&#10;6Rz1pp+8OBQrKpDGLOHHGaBocwIYZVuemKNp3/6uu2tbXSb74dalJZfZkvba3zNZSsAcf3lJ61x8&#10;SkiX5SCJSCD2IqVMejI8HrtHAp6qcA+WasbPlbjp2qpPPFEEBwc9qq4rEsqT/Z1KwuRjJxVb7ZCt&#10;tcY5YLgAjoarvqlyrbI7SMKV53Vlot1NqcnlxgZlGSBWc6iir3NYUpTeiHMWmlnyGDGTucYrZ0jQ&#10;9Su9S2RWMzfvFyd2QK7bw54Q1W+uFMulyQW42GScjovoPc165K/gvQvDkcdppEbXBt9sascsW/vG&#10;vlM04hhQ9yHvSfRH12VcPyrWlNWSOHtdE0jStKSS5t0e4MQKIei1nXV3d3kyIGuBGHAAHercra1f&#10;61I88zFWlz9Ae1dpoem2ccrGTS0ICcE/w18VjMxbbnUd5dr6L/gn3OFy2FFWiZuhaA09xAx091SN&#10;Azsx4GK7WS6sbOycpLjEBXZ647065v7e20iRViVF8lsL0z9a8m1TUbu41SSOLLDzvmYHr9K8SEam&#10;Nnq/dR6TkoJW3LGsareT3s8cQLBpCMLVa2sQsMTGQCUuCQT0rQ03TwrJJKGD7MjI6VJdm02PJ/aG&#10;GAOc8DivRUowXJT+fmZSg+o7Ur6aPSLWNrwbEg4VjnJ+tcHs1XUtWljWeZYRcDey+ntT5PtmoeIR&#10;FG0/lLcYZgPvV3UMGmafoEBaZI2NtnOP512wthknvUe3l/wTGMOb0FkntdO8CRQRJsVYMBF4LN6n&#10;1rjbYXNxrM8rqZGMvfsDTby5e/1qJYJrho1uMFyp+Y+wrs7C1s7Pw3dzy7BIbbIDdqdnBe98cvwH&#10;JJehL/o1poCt5MZlMPyr71VtDHbxnULiJJLkBvIiboCe/wCFULJri5vtQuJZALaKbhn6Gn6nIzzh&#10;wmIVj+U9jW0P3fvPc5J+/otjNk+0PqupSzCWSaViR+Pp9KuxK9r4Vummug0sjZRM/dFVLSR2lLlx&#10;8o4Y1R1GZpJ5Va6OwOMkHkn0raCkpcxlJprlMuKC4u/HVuxuXXzLlUMoG5lB4wq+p6V9U28+neFv&#10;2d9LifTYBdy6e0lvZFvnyRnzJT+pzXnPwx0ywjvPEOsXWmWrNaWxNuZiPKgwPvHPBNeeePfEMmoe&#10;JNXK6veSpLqLRhwTukwcAD0X8q9GnBvVnl4lubUI7dTI09Ne8R/tG6jcT61PJJNq5M10R8sUQP3U&#10;X6cCvo3xxqej6D+zZZWUShJ7rT1htLRD88gxhmb0HrmuU+Fmixaf4V1i9uktFmNiJWLkBIVAzyem&#10;fWuG1CQ+Kv2opFt9UnOn2uohJb1hwyqeVjHv0rqV279DnrrRRWy3O9+E+jJFoWq6ndRhrm5uS0SY&#10;4jXv9TXN/Eu5ub74o6UirmK0HlID3djg17gVtdP8PRtHp0cUcHh8rFDngYXAYn36184Ibq5+JYWS&#10;eSVrjxAztIOw3ZAA9qyxk3Gm7LUyoJTnfoj120kWw+CXgjTZr+CK4ubiJltYmDSEMeenqKn8Tzu3&#10;iLwtaW+iNa20Ojhjub5pGxyT6VU8K21mvxZ+Kup3HhSWWTT9ARLS4uXOyJyDyAeCazYReXHie5kv&#10;vEjzT3OqufMVcDbngAdhinh2owS6hKKlJs67R5Psfwg1W+e53T3WnXflxngKqA8k18XfaBJ4l1aa&#10;4toiZNbnaOUkDJLdMe1fWHxEurWL4VeH9KhsbtxdyJCkEAPmSucYAxyOetc3qPgHwB4b/ZxsdW8X&#10;WUt7rerW4j0nQrebG0uPlLkdCO9dtKyTZ4+YzSSR41ozB/HehxzefHGwJNy0ZZIwPfpmumDWz+Jf&#10;EUtvLcTQqQiSupXdjrwa9Yj0Sw0D9hSwm1dLOa41CVn07TY4wwiDDI3Tc/dryCzleW0HmXMf7ybO&#10;UTAA9MD0r2cup2jzdz57EVFJ2Gaozr4TusRIzOp+TPWuNSWYeHbtMMqiYYHpXU6w4+2xxpaSrGIf&#10;lcn75/pXKuE/s3Vcsd5mUAV6iSOZuyPuL9lOK4Xwd8frkwMFd7dASO4HNfTpR/tL7ccSkkfWvJPg&#10;Bposf2K9OnaILLfXRmcY7Y4r1sFzO2EbBHXNYxd2TIsR8Mny/WrWV8tRVVd22L61Oobf7Z61bBE3&#10;V1GO1TDoePpTVACvjPanryzcUgJFIwPkP50HftXDHrzSc5Xiky3zEEnB9KbGh4xhsZpwA2N8wqPJ&#10;w2BQc54kGcdKVgJOfKJ2kU0E4GRUANzvbLZANTZNFh2FH3h+8/SpMjJG36VHzg8UmeW+apGO4yvz&#10;CkJ+Ucd6Zn5T8tJlcAhjTGKTy/HpUZdvm5HPtTGJJ4PHeonK5b5geKQJDyT6rwOaqs6DPzk/SopX&#10;BD7Wbjrg1TLYnizKef1rNuxokSMo81Gzz9aYzptz5o+90qKeVOdsp46+9Ui8ZmPX7vrUlJFu9SC4&#10;8J+LrV4gyXPhO6THXJK4r8knW+074rfES1FvdM0HjO6QozEDCuccduK/WWB9ktmDJlS5Gfqa/Nr4&#10;1Wn9nft6/E1RYhYbsJOuBgHd1xRCEZtqSNFWlDWLtYz7K8tZ1aZrMwFVGUL9/wD69dDb36FsecMY&#10;GCGwRXmsIBicq7HjI5pyteBpGM0gYnPB7CuOtlUZXsz1sNnbjZSR7hbXb+VAFndgRxl/zrrtOlRL&#10;eNlRQpzvQnpXgWm6o3mW+6FxtYDO7oa9I0y9EjAsy5QAcNxg149fDSp6NbH0WGxcKyTiz2Cz1Ft1&#10;pFLbM0SE+S5f7hNaz6lpHnrFc6srFlO3y1yV9ORXlMN5bxapc207OYLiPCvu/wBUx6c11HhQaXDr&#10;OqW93bo7iUlJJGzlT0wTXFOTsdqim9R+r2mjjUfDF4l1PHN5rmJBD8so9z2xT7Y28lveMI8uF6dM&#10;V6NcSWUnhe7hj0yyZYwNq7AT+Bry/VUuLXXbKVbGdEZsPxxXoZfi+S0ZPRnhZplqneUd0TMjbWwB&#10;yfWk2/ICZO/arkSK+lWrhs55IBpwjBl5jYDFfQKSeqPlJQcXZjIcZT2xmtSL/WAhcdKrxx/OPk5z&#10;V6NMvIPKbORg1RBbQEkj0HIq4gHGfSqqIytJkHPGaur/AKtcE9Km40KGOw9MZpjsTtyopT0X8ajY&#10;fMc0hiZ5+7S/xDpmkxy/IxxSfLvX5sUwJOMH5P1phJ2g4ppbkjAqIs2OhwKAHNJiTOU6dKaJR5g/&#10;edahZFYOSrdfWoSjedxJ2ppXAtiQbzwetPUkgZWqiKQ3JB5qwoIYZI6UWAmwCOlOwQgIA+lRgqAR&#10;g8mnEsT940hj3YeSAIhUI6k5PSnAn5xn0oydrfL0HagBAw8x/nFPxyDmoRGd+dvG6pj/AKs45oEM&#10;YnIwwFNAyQd/enn7p+WkOBj5DQA0g7umalBI3UKEMbnnPpTWOA2Bk0DHGQ+YMJ270CRtjZZuvBzU&#10;J+4abzlfSgCwZBgjZRuBfAU9Kr5Ow4IPtThnaxI5oAm9aTGU4FRgnzGOeMVIDweaYDSpD8r2oVeQ&#10;cDpTi33vlz0pAQQOaQCgAMD6g0A/K/Pcc04YwvXpTT9aAHZOelNPMqj1FLj92ck4ph3Z4/CgCTJ8&#10;s4PemHoOKTkq1J3NACg/J936VIvVuccVF82zqKkHf1zQA7C+WGAbk881CSdy/u+/Wp8DzFGOMVBK&#10;H884HagCUNxzSlhtFQjd5QBbNRtuMgwM460ATiToQOM04ybo0Jf8arY5JxxjpTCSGPBxTAvgrzxn&#10;PSnhl2ycelZvmHk+aRjt60qyfvlPm9e1AGiWHljFQllyOQKrM53EKT9KibzS7fNxQBeMoBYZTpTV&#10;cGKT5vp71UVDv5LGpcPvboeeMUATkjYMJ9aYSciko49KAGuzhRhOhoUsSuB2p+BwR3o4DD5aAEw/&#10;lsdwqI5JGW7VYwNr59RxmmEKDncetICA52805TxjbgUrDjr2pwX91Dx3ouA5furzTv4RxRhsD5vw&#10;p3O1jg0wGnOeRQAcKfapip+zLgjNAUnZjHC0ARIP3sh28VIwBAwpABpSpCvwD0pT/q19h0oAjYHJ&#10;FM2fvVOakI+9wRijt1oAcFUkfL2pu3CH5c/NxRkjb0/Gl3DIwfrQA/B3Q/KelIwODjilBGX+b8KU&#10;kYIzQAmOSdx6U1i20DIxQT8g+WkPXp3pgRvvK9un5VXxJjlzzVhuMYPekKsCTx1qWgKyqcwgqScH&#10;FcB8Z2CfsDfEvcVHmTwhfrmvRxkXMWemDXiP7Rl20P7JXhK2S4bbc66CwHcLU2vZBex8KxLulsC0&#10;gwSf0FatvLPE8xWBGjMZDrjNZECg7WM5B24ArWtvkiv/AJwf3fQ9670rGDZmFpl1Cd4mMZZznB6Z&#10;rYsLcoSWzuY5ZjWHGJH1mNRDIQ2pJuUfWvS72zt01/yo7dfLFnD8oPQ49a58TU5I+p14Snzy9CGw&#10;SP8AtuxBm4L5II617VpIZPBsLi2fnvXlsNtCjWn7rL+YmK9n09JV8DaaNiANbjg183iZ3R9JhY2Z&#10;dtwFgjw4LHBIqW5UeXBwOBzUNtkWkp2MSXGTV2UD7NExGfl5rzEj0pGRJJttLgcgeSwzjpmuZIZd&#10;PUCVji5LE5962NTugkUMaWJYyy45424qm6r9mXKKCQK8zHu0kj08BBS1Zt6fPKbIFXwyoOMc1qQ3&#10;TvfAGDOw8E9qxtMUrHeNuGPL496mt3X7XdkgjLHNfOVqcW3oeyo6JHR+bF9tHyoqkjvWwrkW8bYX&#10;JX17VxuA2AHc/vATzWqsoS1VjM/yrjk8V51agntuXGLWxPO//E4G1m6fNmrVsMFWEZIZ+ayBc2z3&#10;MTK4Jz8ykVsQXdosCg2qjLDvWdSnJRtYqxtwjM5IzyBxV6QExxDK8rWSZWjurRxtKsv3R2qy1wCY&#10;ioAAWvLqQdzeLVipKP8AS8bDjNPhx8w54fih2V0fEZ4Hao03BVAxnd3q+guXU6G3bYjYIPAzmmah&#10;fyf2ZFEAylm60/T/ACpBNuAAVeRnpWTqeBLLtuQwDc8dfxrlhTTqajlroTQMrBxM52hc4z1pY9hu&#10;pNsIwDWfa7p9zsxRI1xjNaEIwhw+Rk81rUjykuNi2uQE/eEcnimkKZXILDjkUuWKSH5QQOlNjb94&#10;3zr0rnsSMeMSWcg2ZGw1gNaqvlBo9w8w5rpgR5shwcY7VnXrsJYlFsMbDk+tdFCpJOyE43JbJCLe&#10;fbkbQO/WtyxjV9QdWbnGfrXH207Jc3GbggHOa29PuQ12XW5GUB3ZPWoxFGWrNYM6wqpS3AI4BBFV&#10;MWsdwvQFm4qrBfAS3eyFGc8Yz0qlOblrpC8oBBJxXnRpO+uhrc2pnLRkJbHgDgGq80ZbR7n94ytt&#10;PBqrYzyJLKWQk+hqxdyNKx2RgMR0zwKXK4yt+Iipp8TLHcFrnPJ5rK1yBXWylF8Ayy8Ad634EdNC&#10;1MMv8HWuRvZJES0Cxsx848E5ruw95VLp6kVErE0UGbON2uVUeXxU8DzLa3QNwxXBx+FQhJpNHgIl&#10;dQpB2+tLMp/srjOQnUdq6Ja6M59iOWYypArRl0WQ/JnFUXtEk1e2kKIgEg7+lZ8slzvlYTMm0Hp3&#10;qS3N09vjfdn5uDiuyNJwV07Dtc6q+iK6PA26PasHAz14rCtg3+kFbcnrSGS7a2Mb3EnHAFa1nbXS&#10;6aZGJCmM8kdawfuJ3Y7XM8STEkLC338YFWH8xUgX7LKAw9KWEAXrsRx9o6Vdu5zhVWGMkKM8dKzb&#10;10QWZy1yLg6gkahlAYmqs0abU3S/wnORXSFDJMpMS5x2qlcW8Zyu5R712Uq23QUoXXmctbwltYlY&#10;TuCsgwD6V3NpaOXsP9HCqV5PrWCqGOVWFgr4fpnGatyavqwdUHg6OMCPCsJM10VW6u3TzRkqbSuJ&#10;4jE73GmwQqww/wAxUday7+NofDGmBpB8y9BVxb9lglaQKXMncVV1A+fawF5xjsnpXbhqqpws9H+Z&#10;zTptyv0MMKWiUjcTkY3Gteyj8y6kja42/IOM1mlZvtVsqRNtDiti0SIeI0MgcHyhgA9aitK6udFC&#10;OuhppGUdlaQ4A4p6Mjy7Rg7Tz7VTnuIi0yK5BV+Qe1Oikto7JQmWZ3BZq81021dntQ2RenUmyi+Q&#10;52nisd5AI8eWuR3q3Ld3TvPixziMAYrHckw3QZsE54rSjTfUtwbtYnjkDXMmWA+Q4pI2UmfdJn5+&#10;DmsqNpfMmBDdehq2hPlrtjB+prrlSsdidki4QxlGAMY9ajG37WmZwo3VTaWYTP8AKcYqsZW+3xb1&#10;f745HanGk2O5tSvtR8SjnvUkTqumXLl4ySvFUZtphgHONoqu+PJVRIxx71CppoepoRSq3nN5sYAP&#10;OTUxmtxuPnxEGsMpGAo811z97BpjLFmELKWG4Zya0+rpkudjb812iPyrgE/hVG4nIts/a8Y9R1oE&#10;tnHG/mXCAiPgbq5DW9W0m2sppJdViJ8tsqpz9K3w+ClUmlFXOaviYU4tydrG/cTKbW0b7fjnjc/F&#10;aVrPfLp5+e0YcY2yA/yr5n1fxBqV5G0aW88duspwqNgkfWmaTrGoW8Uxi1DVF2no0pIP4Gvqo8K1&#10;HTu3r2t+tz5etxLShOy18z6duHuF3NuAJQHd169qzJLgBR8yrubpnNeUWfjWRoFins2YKwBauo06&#10;7sL+8LRakhKEblDfdz7V5VXJauHvzxsu57GGzejXS5ZXfY6kSSyXZO9tqjj3q6rusW4yMozTrVIg&#10;U/0VQEXhj/FTLlnLDhSN/avLnFXtY9aEupc2xy2ykTYIHOaZkh/9YeDVNWZXmKseUGRSeYMglMnd&#10;WXs2dDki5kZXDAUyWWNI4sjDM4GKg8wBwTETz0ouFLwQERqCCKFBXV9gUzUj8gg4wBtBJ9asHYcY&#10;AA29azoAgUb1IHljvU6ndIQqvwDmuecdTeDuiRJI/NkVnY81IxVT3GQT1qAKSGO0D5qbMXbyv3BJ&#10;A9aXKmUDR3Mz2QitRJIbkKqFtuc98+1bd7pdxYNpyy3ikvArRsrZVs9QD7Vz1yZTp1uscTDYw5DY&#10;PNW5ZtSfRdAgl1yeVIVPlo3JTPuetU4tpa2Rz1W09C+rATMElkHyjv3pkjXCsCSxznBzVaLdmP8A&#10;dkfOOPWrd5G4hZwFxsHGfWuflSZm5Mx76bUM6JCtlI5l1WIoT0AB5r0y5kc6nPtkyradCAcdCBzX&#10;nTyak2ueBLe20hJpWuCQrHAwOp3GvQy8aRQJ5SB2iAb2PesserU4aLr/AF+Bim3JjEHyw8+vap0B&#10;O/jt1puBz0qcYCKcHO3kV4kmb2KzEHfwtMU5ZRvP5UFHM7YkIG/pUqKPnAPO3qaeiQJACAx7fKQK&#10;z5MkSho1zu4NbP2OVrWN/PGAfWq7xQrLIGkU4HNOE0iZIxgkjNtVGznmpRBKLpSxJ44Bq7GQl8jq&#10;QwVulW5XaR1dbRT6KK1lVYkjLcMJIDtPLelaFuoMibhwe9Ekcnlxs1sRzUsTnzCRAOAOKynO6LWg&#10;+UKHIwPrWdNkSrk444rRmJMqFlOCPSsq5IO7rkngUqSuxj4RI86DCfM+BV+eC4hgVWtgzYzkHtXO&#10;Qm8/tWLdJKqLIMEA12jvb/2LDi6YyrGPvVpXXI11Ic+xjuCbVTk84wMVn3TuYYVIGAOMVfnkVgcR&#10;KMHnFU3TOCCcbaKTtuN7GO4+eI+U3JqyoceT8rEbhUzJhY8jOc/NipozF9nTIyR0rqlPQhIlIyqn&#10;dzsFC9/pTc5GNp47Uv8AAR3zXOBWm+eRRuIHpUXyrGoOTzxirbAAH5R7VUYqG+6DzW0XfQiSLBC7&#10;Izt5NPTcI73EnWOokJGSM9OlTAFre4zgYgY80RWpD0PLdWmD/ECK2Ds2zLEVctIy+ODkSDArlllk&#10;n+Injy4RG2xXgVW9Oa7fShO0e5rUoAvQ96+qxFP2VOK7JX9WrnAtWa6qftEICDt0rgviG/map8Lr&#10;YTqQLwkn8a9AiBD7t54z1ryzxazS/EjwGqksX1yNR7fNU5MubFRfa7/BmOLdqTPofwu/l/DXQITN&#10;tVLFARj1FbmF8+ceYAoOevrXGwzCDW5bXzGG2wt8emSK7O3jg8m4L3u6QQgn0PpX65gJrkSufkuZ&#10;037RyJkAGw56ipw0m6MArgD0qBccjdx3qXHBwTXonkCg/PIfL7+tHHkMQCPmpyglD0pzK3H7s+4p&#10;MCMfdxnrRxg5xj1pSrBj+7+uaYxG4g0AOJGzIzTFBLCl/hPy5o53D5qYARyBn8KTueCB2zUg24c7&#10;xmo3Yl1HlnHY0DFHVsYpv8Sc+tNw24goPfmngDA4oAbtOfucfWjByKkyRnAqI7t5wB06UASDH90d&#10;aaCMsCx68UAEwjIxzS7QC3yjNAB36Ui/8tBt7cU7scYpDjzDhQOKAEz/AD5pp/1Y4pT3+UUcnd8p&#10;oAjYcDmo9rntVnaCMeg5pCpDj5qBFcBhn5OaXk7MoetT4HJ9qZg56/WgBpzl+O9Mbf8AL8h6VNgb&#10;H60oH7rHmDI6cUMBg3YU9OKfj5RTSrfKeOKXna2V5oAcc7evamheHyDTs/L92jcuGwp7UAOA+Ven&#10;Sghcde/NA5Iyx4ob7z8emaBiYHmLxTSCC2PWlOcZC1GxPzfLQICX2f6vqacPuDntzUfz+SnPepVH&#10;yu2RkCgBhGQvU81Htff0zU4x/jUgAwTmgCEA5jyepqQqC0ZDDoacQm4/vOe9KB8rAo1AEWw7eT3p&#10;m35m4qdiP3gCngDim9eQ1ADOMfd+tAA8rpTTnmmrvy3zGgCQ4/efL2FMAY4560/A+bLgcDNIc5X9&#10;5geuKAGkcrwKPlz70zGXyPWnEMGOSKAFJO8cU4dDTD940oxhsCmIQ/fc7hjFNHKxkIevrUgUfNn1&#10;HFSYj2sSn4UAAwFwQCSKT+99KXjd1AphPzN84/KkOwmV64qMlcN+5Y+tKf8AWLgcY9aMcDp1OaAG&#10;E5f7uKbj5D+hqbafs5O7p2poA44NADAPmU7TUmGyPlH50c+U3HcU8bTvG3sOaAIjnIyhpR98cfrU&#10;hH7s8UzAC/eoAT5trfKMetB+4o28UvG08dqUbfky/fmgAUEHjHSnlSVA8wAUfLu4b8M012UBhjJ7&#10;CmIbgiMfMpNR5+Q/LmpODA3yEcetIPu9KLBcTnAOKdk/NTC3DYAPrTS3yj5uTjFAXJOxwBSHduXO&#10;PrTTnC/TkU5MZfLE0xGixO4fKelNDfMOcUMTuUBx0POKbtyo681mVe47chlbg5NPBOFyarbG88KM&#10;j5etWEU+VgtnB607DJ1EYU9etPyPmHtUPGzGO1ID85yOKEArH5SNh/Oo8sZCT6cVISvb8KZzxxQA&#10;gx52QKeu7DcfSmjO7lefrUnc4U0AL/dpAF3NSZOGwtKT86gg5NAhoHzjnmnd2o7rxSjcFzxyOKAE&#10;HRj7UfL5HEpJzRzt60meR8g6c0AO4xH82OKackt+8zzxSEfICJDn0qPe4QfuhyaBkh7DI604N0Oc&#10;eoqHHzvkNyOtB+51PSgQ92O88CkVzlwYwRjrSceWAWJJNIcZf6UASAqTHyBzQcbn6dajVlGTtNP+&#10;UqvJxTGOHQ4U0Y6fNTl93H1pePlBXv1pAN/eeoocLsOZTnHpStxIRuPSkGe5ApgRYba37snHfNLg&#10;+WQRT8ZkHzmjjmkAnyiCoxzninN1NN5xTEHy+1QkEEsSDk8U8f6xeTmmSsQjHafpQBBJzG58s8d8&#10;1i3Exe6KKqtyOR2rSmm22UoUD5lwKpWsShpMRHLHqaaYFu3UbIjgA7fStMAAJ8wPHYVEihYQGAJx&#10;Ui/eyDg0gJRnjGM+lObjPTGBQm0O2WHSpBtI6jn1oAiKKxXJxjvS4byhiboalO3y25NM7igBBjav&#10;PannvSDAB+WjPyH5O3HNADTSFvkbDDrSsV8j7xJ71XYna4CmgCxuGY+vIqQYAPFVVL4X5enSphuw&#10;xwO1ACkH5jtphz5ZqXnB5pAF8xQWIFADDwG+cUZOCKe6ATHBBGKibgx8djQAvAIySQB1pysoUksT&#10;np7VGuSvKjrTgASvykYNAChxvT5TTtzBySx68UAfvz8wxiozyX46HmgCXgqfmo7ZzUCk4fI71ICR&#10;tyO9AAxyFw+PwqIhsSHcOBUrH98MAYxUBEhnxuGCetAEWf3nWlA+U4JqXYhlU5OR196UjBBGB7UC&#10;IUwJPvHrVvup9qhAUs3yj8qnG7aB+tABx6UjEeYoK08kbV+YUwgkREdc0DEDAocg0cFmGAPxp+zC&#10;tl/4eKgVGEzZcmgCUD5Sc1GQ5IIenYyuNxpx/wBWAMjigCsw+cYU89acOhwKkYExsM0KoEfT8aAG&#10;jO08Zp/Bjfmja3mphgARS7W2nMijn86AGkIVXufSqci5LDBHPWrwA3PgAj1pTGTCpEi+4pNCMcqy&#10;vg84FQS7g7fOOewFXJsi4U+Zz34qpJuy529qztYZmy/6xBtz81IUQOCIlH8qnwfNf9wMY60qxsyH&#10;GSKaYbiIyBxlh92pwSYuoxWZMJEkjCwsWZsVoW8cnkxh5H+ZPTpWDrRvY6Y4abjewzJDN83erEMk&#10;izj5hj19Kimj2tEDJwQSKgUgSf6z+Lg1opGfKdlp2oMjREPlRJjnqK7hJVfToCkiY252ivHkkHnL&#10;j05rpdM1JkmgUzMq5wAa1hO5lKJ22Tkc96bld7ZYU+J0mtGeONSQnzD0qsdp3HH8XNbJ3MWiYk5P&#10;FRMfnUbicmmknGQKjyxQMOoamKwsgxIRxVNy3mKelTuwMoPPTioGI+QF8D1xQMhY/OcjqKjUsGyF&#10;JOeKHKBm5zxVfdIFJzzu4piuV9RhtZ7G9Q4GbZgR715UrvH4f8YabdW+8BJjDuHTivVpNj30bDjI&#10;+YV5x4pjK62sqIu7yXU4HUEV89neBVendbo9fK67hO3c8R0q6OzU4zNGwi1CQZI5XmtoyyyRRkXJ&#10;Kg4OeK4m4t9QsvFOsvvyHvSy+4J9K6WGVpbGKQcEwjIFeRgrR0ufR1U2roScEXtwpbIOMHNRMI2V&#10;NzAAdRmlZlW3uA+WOCVqGDyZbd2EZDZ5UmuuW5VJ6anQ6LbzfbQ0RD7ZVbaT1qh8QtB8PXcthfW2&#10;mxQX0kIW6RfuSY747GqsNzqVrqdsyTPGcHaeoqq99qM2vTedeHaH6DvXFVxM8PLnjsjshhI4n3ZH&#10;kFzYzW2o7JRLH8/ygjhvxqSVIhEMIB8gx83WvarjTdO1DwxIJtLiYpIORwa8+1vw/eRQu1tHIwQD&#10;Aznivby7iCnX92WjPBzLhypQvKCvE5iGfMKL6Hn1rRibK8SDgVgmOQSSF4mRw+DkYqyklwssJXJw&#10;OOOtfRRqJ6pny86bi7Nam4R0yTj6VE27dgMaYtxvs4MwkEDpinBl2g5XgGtLmNh6eYEXLg4PPvQ5&#10;+ZvlHtTFdWyN5qQqAUAB68Gi4ANu1eO1HzbuD36U87Q+Cf4eKZnn74ODTFciczC5IK9qeHUrjcOt&#10;B3EA459ajZeCemaBkhK7h8wpnGW4puNsT5Bz2pqOnljdGQSaAJOd6EqDgU7ny/XHvSccZxSdGb5c&#10;UALkZ+71pOMdKcOw+uKcFX7ODvP3uaBEREYZyEGe5oByFHalZWLY200K2x8Kuc0ATyRwiyRkuVJ7&#10;io1b923HNMxhgDLninLtwfmoAikJ+0D5e1JtBi7nmpsL3A+tOIiB+XOe9ACxyyqNvmPtK4xTeMnn&#10;HNBK7ugpuUyvXmgBDjacHnPpSYfC/OMAU4n95Rzk0AN4yD1p6keZnpxTMDeMn6U/5towozQA7OeA&#10;KXGWT94OnSpVimMBZrZwMUwCPzEwxzTAeu4FuFzjrUbZ8tuB161ISPMIz2pvJQ88ZoEQhAY1+Yni&#10;grhGBcHmp9pAXOBx6U3C71JY0IY1Q3ltwTxxTTu3v8pzUxcCIBSCPpUQLbjkdaAGYPOUNLjhQGHA&#10;qXIwnzfhUbZ84EQkUAPAyRxTSDlvlxzUylQF9xSMH8iVtgIA4oEJyD06Uwg7hzUQdzADhs7qcpk3&#10;cr2osA453tgelKc7m/d/rTSXDtx6UufkPy88UgHkTbARbPyOKrOJQ7fK3NWDNef6MBMmxRwMUx2J&#10;uRlsZFOwES/dOV604AmRsuelKM7zyOnFSqVCDpk96BlYouFJkJPNKqsGAD96snoMqp5pPl3MdopA&#10;MK/KTiowTuftU7A4PJpgxz8tMAXO5vlpXzz83SkydwOe9DncQSuM0ANAIKf71SEfvCQmKiJARfmH&#10;0pys5ZvlHHQ0APMrCTY0aE4qIo3mAhh1NSBF8zcW+bvQWjE8Qycn0FIQioglU8ZPU05oy0zAAjHt&#10;QxXPDcU6ORg6jbnnrQAnlzB3zGeBSBIinOetOmlnwwRAM1GpcRpl1zSHcc0cJX5Jz16U0wyZb93z&#10;71INgl6EEmtG3AZmDnAC8H1pNjRlxCZJ0Zb+dWAxlWwSPfFPkYLEjeeu45PFR301rHcsARuY9Kxp&#10;ZXYSAyv14xUydtSoxuTy6gwvAPmPOM4qhPMrXBK2kjORjGavWthf3F5GqWfBdcYGSfYCvY/DXgae&#10;URSXmitBFtDMzn5iPbnvXmY7NKWFjecrHsYDKqmJlaKPJ9F0LV7y9bdpMjEsu0KemenSvfvDfgvQ&#10;7DTILnVYITJ5YZId33R7+9dOn/CFaLp6NbeG7QSCAgPJISeO/Neb6vrut6lrlzHb3E0UCzYeY9W9&#10;h6Cvgcdn1fH3jS92HWT2sfd4DIaeFs5q7O21jxFaQaalpp9pEFCFEijHU9Oa5GLTtWnkmnvJGaZ2&#10;3AEfdHpWjoejxrePO915r7QfMYcD6V28cULHLFAisNzGvma2JjRuoPmb3k9/l5H0lOFltbyMbS7G&#10;JYhutTuKjHtV2/urS00wgyRZ2E9elJrWraVbWKeQ0e7yCOvJrzBnvtR1mZpJ5li8/liev0FY0MPK&#10;v783aC6l83Rbi6jf6nqGp+XC8ixCbDN3YVuaXpcMRZ2sjkxAlmbpW3o9hpEUD/JlggySKz/E2qWF&#10;rpQSJkDeWcKp5Y13e152qVKNl+fqbRhGmuaTK2sapZ22nQIGhL7SAo6k1wsY1fUNTKGadY/O+YIO&#10;cGqltFeXd3JNPZ3LbrsFRnoM16DBdaNYWDtFpsAma2wA3O0+teiqccKrJc0+/b0OJOVeXZIngg0f&#10;SfDkbMYTO0HyIev1NcPfXepX2p3WwEKkwGPWor66vLrWWZ7ydy1wckD1rq9ItLG20nUJprAZMIIL&#10;HGKdvZLnlrN7G+nwon0Wyt7ayM09tbhxBkDAAWse5mv9V8USwxyrBplq5e8umOA2P4Vqa4vRdqYk&#10;1NUjWUh8dx9akjht59IuLOG0dbeJgXKtjeff1q6LUbzqLXz/AK3OKq3J8sSJZobwWtvbQvb2FvKA&#10;W6eZt6n8aScS3mqmKEMtrBGNzD2qvcTwRSxWy2iqhcIgj+8SeOlat1JHYeChbGFBc3Ee4oPvAH1r&#10;amnUlzPRdDCbVOPKt2c3cyxfaTBAp2qcMR3xV/QdJudV8YSwQziKGEB729k4W3jHXAPUkdKyoxHD&#10;EGYO80s4UKBk5bsBXW67dHRvhHpWnxhV1DU4w5hjOHCHqXx2+td1Nc702Oao+WPmyLxhr1s+i2nh&#10;3Q1mg0a0GLmYMfMvJB1JPXGfzrjvC2my33xGtjtURQzAzTuPlRR2A7k1n4UW8KM7GSRxuK9ST2r0&#10;mM2mifDWyeWVPtd3bbre1X07sx9PrXVB82lzk5PZru2TfEXXVh+Hum6NZSXEUMzLG0cR/e3DdMHH&#10;OD3rofhjoUlroELTPBHdyRrJIo+7bR9QD6se/pXkWjrdah8WYr2WV5njvflJHCn0A9q+jb17fSfh&#10;Q08so86WAFY8859zXRe2i+Zx1Vyx82UfHurxQ6HcoszZkQRooPLnpn2FcN4DtpZPiR4gma1DfZ7F&#10;SGI4Bf0rmr241O91K7uLhW2hsoT0/CvR/BSPD4U1Cf7OxaS5yT9K8/EVeetGPQdOHs6bfc6XxFOY&#10;fDEUJutouJ8tFGMM+PXFVfDIWS91eZdCGy0hADvyAT2FZerXEsuvbxahnxtDH39B2roSLiw+GGlx&#10;+fArtZyTTKeOcZGa9Bx021OaOiPO/G2rXtl8Q/h/f2mu2cN9aXrPAs0YdGXOWBzwMjjNVNHvbnxv&#10;+01pk+r67d2Ol2l3axSSkFzbljgiFTyxc9x0rzD4nyTP4B8EXTeM5FlvtacfZFX5plVv7w+6B+te&#10;lfBqLxOnxTvJm8F28FtYaNDNb3rsDFZkDJLA8SE9uuK7JUJqlHWzZ8/ip+1nJLoe6/tPDTtE8Efs&#10;l+G7GytIrF9CMjRvIHlkGBtZicspOc18yIkcFrohSSP/AFWfb860/iXf6tr/AMfJ7xvEmo3ge5ZV&#10;uZScOI/7i/wj6VVsI9JfwfqBk1F5Zkt2QW5yCDjG4H2r3MDSlTppSd35HhVZXk7o5XVrwSXqnyWI&#10;VsE44rJxHLfaTGqfe1aFSPTJp95A1vZyJL4pineW6YqAoBAzwD9OlbHgzTrnUPjj4HsIbZju8XWe&#10;4gdFDAmu2UUtSYvmVj9RvC9qtl+zx8NbNUAx4QtDj6qCa1o8bSAW4PT0qGTfHbeHkjZj5WjwIR6b&#10;Rip03CaF84yeR6VnFGXUtxjLnIPSrQxswF6d6hPVP3gHHQU/Py1Vi1sSJkNJk9qlUnFQ9QtOBOTz&#10;ipBEuWKn5OfrSZwG6jimbsyPwcUmT83y/jmgY4E/JmTHPelODKfkPTrTcI0LBi3XjFCK6xDLggdK&#10;AJQPlPNP7NxUJPDUmTsFAEx5ph6GmE/MM00k4GcUmxpDs8jBIpGYY6io+S547VGTktyKTZSQ5id8&#10;hCn61VdjkjA5pGkkIYL781SlmCtIGH0wazkzRImkKIpyy/MPWsySQG5lwx6cntUU8o2S/uGOenzV&#10;mmUlWUxkAnpmouVYtSPkt0OO9VC7ZfHrUUjgxDnn2pi5KHkdeaGyki4kiK0YKPzICozXyP8AtNaV&#10;C3xK+B+pxWq+bLoc6OAPv7eRX1exj32+CSQRXh/7QUOPBHwPu9jfu9TdDxkYYVLly6ijG7sfEVs8&#10;gIyGGZCCD2rQyTnkY+tWNYsWj8QyPGzgSwh1Cjg+tUIRlIiJSeec12QmpIxqQcXqThQH4YjntW9p&#10;F9NBcagkhYxyMu0k/c//AF1jYIxx3p+0NCykAEDrmorUo1FZmuGxMqMk09j0V5hNbQqsq7QVON3X&#10;8a6/Tbo3FhbIspFxbKP4vmI/rXjWnz3MbhWjZ0Dj5i/Suvsr6NPE+kTxwFDvCttbII96+XxuFdJ+&#10;R9vgMdHER31PpvwxILjw9dsr24lt1G9GPzfXHet2/t7K58P3DNbWzIYGV129DXkmmTyw6hZXqzyK&#10;AyfcbjB6gjvXp8L3CXpx5LWt9aB1IbO1q8i93p0PW9nzR1PLLGa5sPFk1pPqO+2lvX8lz96L2PtX&#10;UMQTjcCOqkelM8YaM0kPg67trJo59z+c2ciQDpx2NZenzP8AZDGRmVFxhvavfy7FqS5JPXofJZtg&#10;knzx+ZuRl8vtUHNaUbN9nRdo4PWsmA5uFGxh/eFXVe58+RPsiFezZr2T55o0EwGIP51MCMt6Zqmj&#10;ezGrAK5+6QSRikJFgY3gijA2jOOTUZZcAZOcU7eRBjIOCOaYxWT5gCe1RFT5bYQ9akDbinHPan4b&#10;c3C/TNAFQgYB2kkilC/eBxnipyFH8VMDDd0H1pANKjaf3Y/OoyuFzsB54qccnlqjbO/qOvFMZCVX&#10;5vl6/pThwDx0pxHLc00DknNAgOcDC5pwzs6dqTDZPvTvSgYmBvzg07HLHFAxuIJ7UmeBz+NAh2W6&#10;EDHamHOD81Ifc0n976UAL83mAAE5NObf55GzHH50sYyp+To1SuP3SZx9aBkIJwcpg03j5uaU/fXJ&#10;qMltudo60AB6jFKFcheDye9A3ZHHUU5M4lBDdeDQAoRRISeTjmlIBKgD8SaC64gATnnNJld4Owig&#10;BhUb35P0pozvb5ccdc1Odm5zsHTg1CRwaAHAnbTcNkDeakQfuzTsetACDZ5SjHOKTPL4A7Up6thP&#10;1qM580AAjigCQE4xuprcyHjtQD8yZHXNPOPLkODwOKAGdhQOrUYI/ipcfe4oAOpYFakGd/TIxTOc&#10;D1pMkDpzQBKSu04I601+SD0qEMRuyvGadk5TjtQA7ac9KcVxu5HbPFC/fXk9aeysXLF8CmBXb7g5&#10;71C6t8x3dqtHG1/lzgUxcEjMRxigDPdXwcJnnmm7XIXlxhu1aW1TIvzYpcL5rfKKAIEGO3VR1qUL&#10;82ccZp2Fx0qQD92cY460ARndyMA8U3DbT1px+8Oe1OHQc0gIsfMPl/Gngf6w/SnH7yimnHzAg9Oo&#10;oYCj7xpMH9524pi+hHenn3poBjHkHPU0m4bjxUm0FkG496Aq8gJ+NACALvY7OvvTjt3L83GadtPH&#10;FNYjeMAdaAJQV3scL0poyGc571Gc+Y3ynpUe5hvyDQBeV0yCVPFP3x7lIb9Koqx+Uc5xTw7eX/DR&#10;YRZwpDncOT+VRHHzc8jvTdw3L8+Rim7h5jfJxj1pjH85wQM0mDg/LQpG3leaf8wUHFAEZCgKNpzi&#10;m5+Y8YqYj5xk03A3D5eaQDATvIA6Ck+baeTTvl3qMHJNO2nP3f1oAZkgH5iaUE7TzT3Q7ByKYoba&#10;3TgUwGnqfamluSOtPKnaM0xgeD5S+9JgRZ/fx4z96vnv9pp4h8HPgzGGA3XcpUfSvoVSv2iP5ejd&#10;a+cv2m4pX+G/wVdc7Ybqbd+IojuhHxvBu2W5xn1FaJJ8hiGA+Q1St1H2cnJ6Cp5j/wAS6RlY/dwR&#10;XYZWNDw7EkmvXjNwokHWvShbDYj+YTl14J54rjfCUMbaR4kkZOAygfWvTIbC7fStPlJYKBkj27V4&#10;2Pn71r6I9rL6fu3sQrFv1GycbQqKMDHWvQreSdvDtgwLEqg4z0FcmY447a13RyAnocVt2twm3So4&#10;3fL5DfL1FeNWd0e5RsjpLZw9lcssWFwOferq43wqz9utUICqWs8flZAwePen+ZGJoszYzG3WuVHS&#10;zl9Rl8z4h3cKRgiELkgcZNSXBIEKkjhRiogwHiHVtkC5abLN1NOnGZE3N93vXz2InzVD6LCw5YI0&#10;bTzhJB+9YKeoq4qgandsBjIHFQWhBtANwPAxitDYfNUqpORXlVZas7lqPjUi4RfL6t1zS6kbhbYI&#10;XwuBgVPFtE6EoSRjj0qtqRlZkJxgelc8dZJsuLKdkgaVS0g3AfhVwkpJcZweODnpUFsCI1IB56+1&#10;TTJuEg3OCcc1U3eWppEt2t3K0ap9scAP3rUWZtxAyMdDnrXORBUu7cFvvNya3CBsiIbPyjmuSvTj&#10;e6NqcEy+tzOivwuAeDinG6jeazP2MrzyRWXFcW7ak0W05x1x0q8I8JExQ8vxxXLKmo7rU19mmbC3&#10;aL5Xlq6My4NVbucC2lV0AQ8ipo4oDDEdwJwDVDVQBYwngYHSuaEIuaRToqxbsC8lndCF9y7hurbh&#10;8tRNulQbVHfvXN6MWFpqPybN6jaM9a0ZVZbcr9obJ9KjEQ99omVFWLsjr5z5cAg9QahDqGI3Mcnn&#10;2qlGDg5Lk+uamVQHU5IrLkSM/YMuxXPlxSnyVJJ4BrNu55ZLrOVzjAx2pZChlA28e1VmAAj+bODW&#10;lOCTvYmVBkUMLm9fMhPFMMd8l6wDzBWbIAq/GQHUgkEr1rRtUmZDueMkAleM1q6ttw+rsw7ea5i1&#10;CeXyJxkgDJ611+mOsqM0mOvr0rkdRlc6jbRkqNrHoK3tHE6aVd4hOGHBNY4qClDmtZmtOg+51N3D&#10;aLYW8qSxDKncM1hPOixRH7YpJkwAe1LcmRtOx58p2/w5rn5VDm2JmkBVjxXDQoqW7LVJnayTY0CI&#10;f6Ku+H++DmuKvHt11PS1F4hPmHgH86oXWTcRlbm6BCcnccVHb24cwyCaXeH5Br0KGGjT95v8DOpS&#10;bOytWifTJ9qRDanQnrUbqsmm3e1kyqnjNYxN1iNAXXjtUUrzR6dd7buQErgms1Su9yPYuwiW+nlX&#10;km1ny2Wbheu6unE+g2/w512SVraObCiBAAfMz1+mK82WSZ55UWZ3/e/NkVPfpcNaWUbRsFCfKN1e&#10;jKhfli36+hEaLZt20tjNrEOJY/v56/pXY3dxANAsY18nIiwQpzivMLG2CG6KvIpC5GTWhHPIZyix&#10;zAg8sxzXPXwyb916IuNFmu0kiicfZ1wx+Uk1VimnN3fK6pkEYpOQUDyZyvQdqiiiIv52HmHNTGCS&#10;ZrGiiybmVLS5AiP3ThvWsN7ub/SCxkI3cdsVozZCbckHJrJlQGRQycbuK6KEY9UKdNItRTNJEMB8&#10;AUwl2uYyJDhT0JqzZROHfKryvygCkmt2/wBJ5cEnIxVOUVKw1DTYr3BgFspMAPyelQWeJJJchlUH&#10;jNXdu7S7QMgJD4zUkkEn2RNpRcr16YqlNJW6k+zT6DYoZjqPyhcBuo9KmnRI7qJjASQaksTJ9qkD&#10;SjheMVaujuthlI+Ac1jKbUrGkKa7GFIiNPdMx5bBzRCcvKCEPTGajcyGY7oyMycCklBSWLrnbXQl&#10;dWOuK0LxZ4w5UD5hWTMx+0THZkk06e4lSxwI8gkcntVOSRxAHNtyQO9a0qT37g5pB+9+1Fm4weBV&#10;pcbyfM7dB2rJmuCYYsWhHzDvVuCQeTITGM4HeuiVN2NVJPQsZTzDlGIJ/Kmv5YhLbQDkdRTZp1SO&#10;INZD5sc5pfOt5I4wbSIKqetSoPsVzJEweN7eE9MLz71VkdEgnZ5UVAp5J61k3F/b28moM80AAzhi&#10;eleWa94hnudQeKLUXSNSRwetergMqqYiWi06s87GZjToRu2d1qXiDTYBOg8tznsa5O48S3EhBWMx&#10;7X4GetcE0iFWbypiSf4jnJojKMsoaDBPTnpX12HyOjBaq78/8j5LF8Qyk7Rdkddf6xfyRx5kkGYw&#10;Cd3WuYv1eWO1ZtaO0AkgnOc1lXxvNsGbiUgHtUtvtkitwTKAI/WvXw2AhSScVY8HFZtOreLe5UIh&#10;jt1H3uTk1FmNmfqMnpWksIa5lHknnvimPaoEDeW5wxzXswskfOzu3coFWEkapwGznIrpdAuJLK5l&#10;kjaYvuG75uDWE7piNRGox3zV62z9iPJHzda5cbSjODXRnfl2IlTndM9m0zX0linSbajbQAwPHNb8&#10;mp6fHaWQNzatlhli4GM14KZ7iIwlYmdWcZqHURqMqW7I0rgEHZ5lfJVOHo1J3vypn2tHiN042auz&#10;6TjlSS2crbW+GQEFWzimSqASc545FeXeBdQ1AanrkU9jKsPlx+WrPkqR9a9KlnZrpT5YGRg4r5nH&#10;4CWGqON7+Z9VgsdHE01JCguzptBxnnIq3HnDHb271DEwAceSpyKnU/OwyOlebM9Gmrj/AON8seTV&#10;6FsGUb1wV5NUODIck8dKA0m5v3f0rGUbnQnZmgCd3B6k1G8ihnz6VXDsGwYzjHUGojlicyVCp66l&#10;Op2FLE3CcnG7nmteFVEEeehHesiERmQgueGHGK2gf3KZK/c45pVtNDnluI/3vlIHpUkCmb7QjTSA&#10;8YJNR5HkSnjj3pUY+da7ZUQtcKoc9FJPB/CubUzZajfTm8Y6HYJO/nxNmRwMFPTn3rrbiAq8X78E&#10;hBWdqWmeHrXVfCBX4hx3GrmFXu5I4/lcH7oyPStiQztbRM8QBEQ59a4cbJLltfbW/frbyJptS1Io&#10;V/ew/wCknqM5q5MoEpIlGNorODYdMxv161NI4KRYQ9PWvMkm2bEnUURbS0o8vJDetOjH+i3GWQEJ&#10;xk1BD5ouZmBAJOBStowNHLGEKZnxkcCqU6f6ZINx5iq3ErecQVLE802ZcMxGSduMms4ysyDHtwwk&#10;m5J+c9a0YyyvEAvrzUDKBFlVOd/Sp0YCMDjp1recr6lJEjyTPDGCwOCeOlNDEFdsag0gxuwW6jih&#10;EJYZc9TzWQxJGmZSSowo9etZ827zQwQ8NwK1SpEUvAJ21QdWyMAfQ1pTkMdbgvgbVxkHp0q6y/vC&#10;cgnHGKrwqywXAIA3DrU4BEUOJR+dKo9QI2Ee2TMZHy1VGT5g8vFWn3+Y4KA5HBHaoP4pPm7iiImV&#10;nB2AbVOD0qI4UkiL8KmkA3r9KhcP+7wueetdESADHzH+T86cOcVJsHkhiccc0wHG/kdKBCNn+9xm&#10;oCv7xgf/ANdStt4BY8mkGMVS0JkwVep46VQ1Gdo/CuplSxka2YAe1aagngP/AAmsLVGX+z79iuNt&#10;jKMepxXRhlea9TKo9DzTw4nz/EsNGWS51KPZx3U816FaCQlQ20bYwBjvXGeGInXw7ufIIv5SM9Tk&#10;16JpcIY3u7GODuPavfzWr+8lrtp92hyU46AqKbS9Jx8sZ49c15nFDHP8f9HR4Cwhu94U+oOa9Zvf&#10;s6Wk22VNwhPTvXlmgOH/AGlNSkdceXHJu9s9K0yBc9ST8v1OXMpclJne3M0x16eQzrnP44Wu+8OX&#10;MF34b1KVLxX8pgkh9DXm16FGoCQO3LOCPxre+Hsnl6n8TrbJCSBHHofWv0vBNqaV+x+a5hDmg2ej&#10;qIxNJmM420oZQrDCjJ4qNj+/wSPlHWkydh57V9Cj5os/KIlwx5p4lA6MOBVMvhEUnkCogASDvB5o&#10;AtySOzDOBg9qgPJ5NMG45+cmpQAT90/nQADdk/NTuNzUmBufIPAHFKAM9TTEITzxn3pmflOelS46&#10;VGQM5waAAH5RTifv4FIo+ZvpS4/2TQAcbQdpz35pRnzC3oKYc54FITxjBBoAlXG7OSeeKViCspIG&#10;QvFQ54xmms3zIf4cHNACoQA2QdxPAp/zbW5NMUg2a4jXKv1NGTvJ2/WgY/j5eaVciVjjtTSR5n3O&#10;MU0s285Ax2oEWEIwcr360rbSi9aplufvGnhmMYycenFAD+dx44oP3zmgbipBYU/HydeAKAIjn5hQ&#10;Puj5ulIM5Py96MHeCVagCTPzfUUcbwd3ekHu1AI2MNvegYrAgPwD0qMj5mHXpTySQMg80g6yE9cc&#10;UCIy2MHbnnilLMXbA5A5p3VDk1EQuSQ7YPWgCZTwTntTTt8qU76YpO/Gxvxp+0mXOcDH50ANGwxr&#10;gg08H5iM4pNqjOF70nzeYPmoAdkiTOKcSdnfrTOe9LzzQA/Kb0Ow52+tG99jZC8VCwfeORwaY4kw&#10;PnzQAO8m4AITzUoJ8sfvO3pUSIck47VJ26UALgkHnIxTcKFGJ8cnilPU4U4x6004yg2c59aAGEkv&#10;93qeTTySQoK8CngcrkjoabjqT0zxQAYXcOuc04D5z+9OaTJ2tmMYFHcAkDimAYO9jjtSj7nXvS5G&#10;U+X1ppJyPloACRvXjtS7vkkye/FMP3yM9qOw6UkAMfm+7yKaCfUYpSGyOM0nO5sqSKAFGN5x6cGl&#10;ydzelABwOOlHHyHZ39aAH5/dfc7daYx5PzD8qGyd/wAx7Yo7Lx2oAaMbuDzj8qcM5fJPamgHe30p&#10;PTIoAfn5vvUvY5amj7yZ25pxZePm5zQA04wMGmMwyTzxUmQXI3DpUDYKyAg/epoA3JvHzHOPSnhl&#10;2DA4qLauBzzj0p67djfJTJFJOw89WGKXPy9ccU0A5kBxjdxTyG8t8hc9qAIzs3PwetOA+bGCQB8p&#10;pCOUzEM4pcsAhGOvFADvl2ZJ5zxQDhyeBxTHH7mTKEntimorBMuM5oA01JwflFSDuQBTDnccIakG&#10;AAcE5HSs0NBuTg+U3Tril7qduM96nhMJhnV4lGR1ph27EB55OKZZEQ24Dd1FADhX5GaeQcE8cdqa&#10;ecnHagRGTkscUoxUnHlk7B16UuPm6UAxhzj7vepVHHDHJFM55yOlLnJbBNACnrSfwA8depppIGOl&#10;N/d4GZDmgBcjfEN/rxikJbGN/fimjO5vmPWnlVwOTmgAB6dKDg/nUbY8xf3bZNOwMtyc8ZoEPyNw&#10;G38c0MpMiDeKBnY3yenenf3eMe9ACEsE+6OnNRd/u8E/lUx3eao5x/OnbR5LgtQBXPQfLn0puW4G&#10;BipGGJFHYigiNWUecucUAQ9+RTgxDrxxTipLKewPShkBH8XXmgCT5cdc5FB3bm5NMw+4AR449aeO&#10;pGc0DEz84O6lONtIQuR8tIMbm+agB5xtPy9uPamDcSBu4p2GKn0Bp4AAzntQA0AFR83HNRuOF+vW&#10;pWyGxsGMUxs7fumgCIkYIqBjGZWDTYGw9akLLvYeWRjvVS4Qsp/fYOMUxGUVeTU7g+bmNZSAPWta&#10;BQsEZ2gDtUdvDstwMZ+arwUgf6tTyOKEA45ITCZOODSqhLkEYNTBQQQARgUnR0yfpQAw/KX+Q9cd&#10;al/d7UAPakP3ceUQQevrSfxj92PegB+OTxTSOvIpcjaR+lNGd+cE8UAJxtHz/WlB5XmlCjLHnr0p&#10;GUhjgcY5oAaej+4poUmKT5x7cU4bTnJNPUAYoARE5U80/nc3TH8qdklRkDg8U0hjuO/0oAaev3e9&#10;KM+cck89KG2iP+dNG3CneTg0APyPmwPrUZA5IU4z61Id3ncEDApcfMeR70ANCHeTgYHvSsfm4VQK&#10;Xs3J7UnZqAGkkqCB+FMKycEBeOvvUnOOgpQcg8jPpQAgUeSTkZ7imAdee1OOcDBPTpTT2+agBh6n&#10;5T70qBip+U4FGGyRux60sQbzJMtigBMN5rcHpURMvmdiM1aYL5mNx6UwBctkZ54oCxGv3gehxzTs&#10;047MS89hUeeVoAfxjhTUqngAqPaouzClH3DzzmgCU7vOQZPSggfZ2PHWmgnIII+mKXKmXDR8fWgB&#10;mAFUYHSk43HBpCf3jADjPrQfvfdoAM5BPtSr/qBz3pccPx0p2PkHzc0ALn5V+lMY8Yz1FMbOeDxS&#10;BhlfmGc8UASpjzOW4x1qKZ8Ku1gBnk1HM/zjB7c81SlkHygnqKVwIp3YTMd+Tjiq5Y7kzcD2zTnL&#10;EEeUTk9hTfsOoS3cYEUiRgglsVEn1Gk3sadhYm5uJz9qQKi/Mas38FrH4fkWI7zv7dTVy1SO30q4&#10;UTMxaLA+tVRHJ5LeZc5JY8e1eVicWr2TPawOA5tZIx4YDuiY4ycZPXFaDxMFiKouQnp1p/kynYI5&#10;gBu5FakJthakSSRjC8g9sV5sq0k73PejRio2OXvAwt7YnGSDxWNJnZ/qu/rW7qk2nPqVvtlcKr4D&#10;f3jWTOpG47Qfk/SvZw9X2kT5fF0fZTa6FQSHDARkDPXNXo5W8uLdcIuCNp9KyXIBUe9OZv3AIXJV&#10;M4zXUjk5bnfaTqbQ6nbK10DGygbvSu6EcUkO6N1IIyBXgtvdx+VIxD8Ngg16F4f1mNUto5ZGKjpz&#10;92tYysZSgdZOrpIoJWqpc7U543Hiprqa3kWJo889aoMx2H5Vrfcx2LDEbVJYcj0qo7fJ0HXikaR/&#10;k+6B/OmE53HaMd6oVyBtxl9qQldg57cUpIwTv4zULFeeDSEAI+1KRGACOteb/El57bwEbqA4kFwh&#10;PGeM816Hk/J/viua8ZWf2nwTqcDx5WTw3cFeOpC1E6anFo2oT5ZJnz34rXzvCXgXUIlAV7MCQjoT&#10;isPSbqNtMYG5IIJ69qZ4SvZLrwP8Q9HutT3pFfSm2Vh80RUngGsuFVhuJ4zJki4YY6V8RX/c1Grb&#10;a+p9nhKirQTOncyyWzYZTtibpWNpj3MerXAlvCALg7T7Zq/ayYhXDAY96ZewSOYpYVAZVJYDowrp&#10;jP2kbmiXKzT1FoGhsyl2DhDn8ax4SRKwzgnIBNQRyNJBP+8YFR933qPzXMkn7nDAcVy14cysz0sP&#10;LW6Oh067uYW1OOe7+RmGwir4lha4vGyXVsZ9K4jzbrDCSUjn5RjpW9pdxEFeN8kE4DY6V4+Iwsqf&#10;vx0PaoYqNT3JBqWi2t5BNJDZxK+3kDjNefT6XrVtqMudOJRc8ntXrk6zxtYPHNIMckjuKJPs9yjh&#10;rMFtnzDoTXZgM+q0LKWqPKzPh2nX96OjPFPOZRcfu03DOeKrRzmWSUK5BVua9F1LQLaXUGa3uUV2&#10;PB6A/hXFXukeI7HVd8/hebYTlJAfkf8AHpX22EzehXStJX7HwmNyetQb0uiBGlEihk6960IXJhIJ&#10;z7ntWOLh3uHBtokI6ruzirMMoLvh1GDXqqR47jY0GdPk+ZufalCjbGc55phktRaEOqMTSje1uhDj&#10;A6itEzK1gckNjbyaTnPWk6tndwDSnG44YHimBISPLTgGodsfGVHPWngHDdKTjLZB/CgBAp8z+LbT&#10;WJEoGw4I4qUDCgbxgHvU/wDoxjAKKaLgVFkyu4AU5WBjb5hnPNDJblxiLGT2NQNESzAOw4oAtDfs&#10;T8aQA4JDfhVdFuktSDNu+b5acruJBmJhxxQInVcxj5BTW2hfu85pBKuCeRg9DSMQShI474pgIMkn&#10;5ak2nBNMXZgjeMVJ8hTgmkA0D5OlJtJRjt79zTvl55ppxtb94etACMGDLwORSDucUvz5A38DpTgo&#10;30wEAJJ+WpFwEHTOaMfN071LL9mNhGyuN+eVoCxZW4k+ylCiY28cdKpKQJJCXUcntSAjCjd2pp+9&#10;nPelawDsjAbBxuoydykMQM0n90YoYN5iHkDHrTESSH5E+lV9xy2M8jig5w3J9qFC+ZHk9+tAxrMw&#10;8v5RTl3luRxjinvGpZsngY70gwABu6CkA/uRinf8s8Fh1qMkbBg/WlJyppgPd0+z8J0FNjdjGwPc&#10;0i+UWUEcEGmLwZgG79aBDyPmPydaTnBGaUbvJ+9nmm8bG4yaBjGbEw+Uc96P4Vw+KRwSeTTWHyY2&#10;96VgJAT8wxSMRnrS4G04ByQKaw4/1dFgEAO4/MacPuDjimjPzZU+1PAyevTrTAUMcpTt2BIMDPFR&#10;7fkyCetH8T/J6UALufcuGJyaQn5jx3pPm2g7enan/wAXJ6UAA6LkUvBZAXwMUfwvxQcZI4zSYiPA&#10;Mic5GeamGAp+Smf8tM47U49etAC7vm5U4prFCWICjjinAfumORwelMA65WgYgHAFO2/u1wefWnLt&#10;3knAFXrWKOa8iRTFuJxgnFIcY30M9RLkgyZ5pzIxI+etG/tLq0dBOtqoYZTbIDn8qwLi7hB2q5Lk&#10;4AFFxuDTsWjJGjIWXgdfwqOW+jdSYp1VlHTNZyLqL3AH2cEbuF7mvQvDXgbxTqt0kkfgC6RON0rn&#10;Ax7c1x4rHUqEbzlZI7cNl9Ws7KJ5mseoT6zOxiLHzOMHOa9L8NeFNfvJ90vhW2gtgAWnllAwPYZr&#10;3jSfh/4O03TrZtR00T3DKCEExAX8jWnd2mgFLeO3huIYlQnYjnBxXwuacZ04txpan2OXcMbSmzmt&#10;M034f6XbQsII5bkJ8rPkgH1A5rP13xTaQWUca635khyAiDGPSuX8T36i4tIrSUqysynjk1kaLo93&#10;c6gryWzyyGX7x5AzXzs28TH22Jk7dI7X/wCAfW0aEMOuWmte5GX1nUdSnMktwwMnAHYdhXfaLoYW&#10;xQy6cPu52iun0/Rbey0+BjpcbTMgOf7tass0MNsH89F2xHOR3ryMXmSfuU1ZeR3Qp9XuVoY7OPTA&#10;AvlqqHIIrkNa1a3jsLjbIqoMj/eNZniDxCwm8qNi7liAq+vvXGi11zU541lguFjE43BVPT0rTBZc&#10;5WqVnyx89/uHKV9I6sqXN6894wWCSZ2mAGDnPsBXf6JpGttYRST6MkCiIMo3ZOPetLSvD+hWGnwT&#10;Pbw+d5QYKedv50/UfENnBYTxx2ruxjIUbu9duIxEan7ujG/n/WgU6bhrLcq6rf2trpUAS5UFoWDL&#10;juK84t4Lq88Q3E83mGNZyct/hWg8d5d6gks8vy+dkp6Cr1zLbwWaJHsXdFg4rbDxVBWWs5bvt6Fu&#10;Htd9EE1xa2ulzFIFJCDC46VjRebeyvJs2rnnJqnLPIY7lTbMzO/BxXWaDYu2mIzQBEVdzMTgY710&#10;NKlHme45W2iTaTYQjzXeGIRquQWHpWPr17LNJ9mSciMNg7eN1WNa1eFpY7W1l2wo2GK8FyP6Vk2F&#10;rdz69H5kDEEjLegqacGn7SenZENdFuWdGscm7UWTlB/Fmt64lsbTRWRYh5jKQAD1PvVm4ktrPRgq&#10;KE2xHjua82vr29m1s+VvYCUZFOEZYqWvwojkVFXe50mmy6ZY3l1qd0yXmpyo4tYSP3dqD0YjuayH&#10;kuDc3d1capNc3Mk7MXx1J6KBQI2FtulMQYxZwxq/plvC03nyTqFjJOD0r0VJytH5HmTpWvN7mpYm&#10;10nw1DrOoadb3WrXCMNJ05jlIP8Apo/061xEk1/P4g1m/vdUkuLy4lLPK54UdlUdgOnFauoNNda1&#10;eswYxLGQhJ7D09Kxre3km1JI1kKRrL87H0HWuxWfuw+f+RyWa9+XU3NChia6ku5EQiNy25+gxWP4&#10;g1S4uvFQ/wBMldAwjQY5x6D0q9ql9CmlC1t9P8uFIsFgeWPrUPhLTDd+NYZZ0IhScEuRwPpXZGKS&#10;sc92/efyPV/h5oUn2a2mkSNI0Akdm4CDr1Peq/xA1eG78U6fbQSziztn2s5zmd/YdgK6C81vT7bQ&#10;9Xt4NOMlra2W0orbdzkcEnvzXjMU1zN4jlNxdBi97u3Y4AJ4ArGtJ04PzMoR9rO72R08e1PDVujI&#10;xLMML9eletaK8cXw/iQWa4SyOR6Ej1rypDM+s2kZgjUJs2HPWvUp0Fr8NdF8y9USTxZMY7emTXn5&#10;fTU5Nt7BjZcqSMqwhnuvHttGLtEUStJJIeiheaxPiFq9jDougQzeLJo5b7xDbwQJGCzyJvAY4HQY&#10;rptOiENncTvq0al7N22k4CqOpJr5O8Y+IJLj47JeWEpb7HfukM8oyJWU9Qp+6B29a+jw9F1pW6I8&#10;PG1XTptrdnV/GMab/wALm+EWnReHIrOyt9EtMXXnb2naTBJ29Ur17SNQax/Z81vSzIctbQCCGJss&#10;A3Viw65r5f0m9kvvih4huNX0y51C4m2gXTyHEBHTC8D29q9k06PUF/s6e3d0EEZ+aU5AB6detejV&#10;ouThD+U8FVLJye7NG6F3FqSCLS3Yw2XHy43bh/SuZ1Ga8s9A0t5FIeeaQhV6/jXZ/bljiZtQ1OIm&#10;4k+VwnQiuM8UTWlxrXg77PqcJ8sP5wI4fPSvUgrWR58m3e5yZM011fymGVnK5LMeg9q+iv2a9LN5&#10;8ffEd60GYtPsg5Zh0YnArwSaWGPSLn5UDEgcD1r7C/ZpsZIPh98brvy9olu7ZAcdcDJrSbTVjJpp&#10;H1e0jf2m7E4HTpnFWkKkn5TVKHLWxOwbeM1bUgGIjOSKmJKLSk7x8vapBgqP3ZqFN2Sdx61N0zzS&#10;YyYfcHB+lOH3jz24qMH5G470ZHFIomGBngYppxxz1NRknyj8po5CjLUrDJcncPlpdx4qIkY+8OnS&#10;kJO771FgJMnB57c0D7g5FQ85PJ46ClBO5sKffmkFiQk7lG31phPyDnvTA3Ay1RSMR/Go9OallpFj&#10;OQ/y8beaqSPHslBfsagaVirYHQ9c4zWbNOfOk+RDgevWpk2i4q5O9w+ydApwV4NY0kpzIftO7npi&#10;knnyhLXqjJ+6BWe8g8yQqV+71qTSxI0377qfcmomcEN++XJ7VULFjkyD73NRtxKCGUgD1qW7Dsiy&#10;ScjOORT1Ztw54qlvUr1pyv8AMcN0FTcDQzl4yPevOvjRB5/7JDsUBeDUUcE9hXeIxAY5PHQVj+K7&#10;e5v/AIF+NoRoazkWDMsJfbvwOTn2pS+Fl0tJI+Joo4JNGgyRIVsyAGXBGRzXnixzQatqMLSDaLti&#10;ueuM17vb6W8uhRSRRySSRs4kCpj7vbHt0rzvxPpM5htrqNJdzTHA24Jx1BFcWCxVpNNno5jhk4qS&#10;OWRkIGMdTVnYGhyEwcc1l+bGLz/UOvAByMc1qxkfZtxIHIr273R4IxImbeoaVfU10WkW5H2kbxgj&#10;gse9UTJbxaY5IjZmj6AciqNvNdieQrPIczAgelc+JoKrBrqd2DxDoTTTPZPDt2VS/tpZ9yiM7dx6&#10;A9q9A0G6Y2NvapLIqQXLtGrOWKgnJrwuDULWOfS5Xs5Y8yorOD616lbNYwLp90mpumVjVmzkDf61&#10;8hiMP7KWp93gsYqsVY9qile68PzxC2jYbOGz3HpXl2sRta+MPNEgU5z9cda7rTBLb6LOq3W7KqyH&#10;d/e5rK8VaVJJoVpcnUiG8hsjHHIqYXg1JIdelGqmmJpxSfQLO7jhTypIzg+46/rV5EO5K5fwVMP+&#10;Ea1ax+2bvs927ICeSGPP6114HP38819Rh6nPBM+FxtF0qjQ4oAoxEtLtO5Mbafg4NKcA8Ma3OQjJ&#10;5XPvTSBsUZPWlJ+YfLQc5OV+tAx647vgYoyojmwGyR1zUBx5mDn7wpxBMvAGAKQBlvKXjPWo8sVJ&#10;2Ec1MFOOEGPSnbOGPFMCNSwkGQTTzjHTrTTtCNwelR5YkHcaAH8bTmgY8sfJzmm87W+Wl5wT6UDJ&#10;PT5OPrUbcg88Z4oy2xMc+vtTTnccN2oAAx8wUAgg8UzadzHaadhsn5MY7UCF9OKbu+fqacMZPNMI&#10;+cjFAyRHAz8+KcWJA+Y4FQBeelS4bn94QAOeOtAheDjI4zQQm+T5sjjtTQCUped/3aBkibcn5eoq&#10;XZ+5/wBVUAyGQg9DStK+V5HAoANo8xcDFKVXefnFR7hkfMPejIKDDdaAFOP7v60mBxzSZ+Z/wp3H&#10;mHigABIb7ven55PPWkwhVvm5yKADlvpxQAgIKjg0o27l+Ud6Zzg/LSknIyBQAuBuHy0nPzYNMycn&#10;k0Z+Zju5xQBIuzYmWPOc04lNjYWos8dKbz82R6UwJSRhTnrSE8NzUfGwfMKPm3Y70IBrY81TjtT0&#10;xt696D1UlTxTgAJDhe1AClsdWFAYEHrjtUbLnqx603GJBg9KALAI8w/Kp45oON47VGq/JI2O/SpB&#10;jap3dRSAQ9OaQEbTxznihsbW49Kb6dCaYDuCRSZYAc8Zo5x2pTwG9hzSAaeoz3NPBwuN/XpTT5Zg&#10;J3/xdKaei4Q9KLAPH3l5PWnhcsv86gG7zlySOatLglyfSmAjAbQdo603A/vU9s7DgdKj52HvSAbz&#10;vX0p4+lQtkE88U4H5G+lMCUkYYZqHje2GoySeh+lKQctxQAxGkEikbT9akKnaSzc59KQKNvTvUow&#10;U5Jx70AVsHPDDvigA+UcGpWHyj5hjd+VN+XL4JwRQBEd2eopfm3LzincccU4A/3frTAduUABgOeh&#10;qUNwBu7cVAQuzJHQ8U4twDt7cUgJlJ60Hkpx61WVsYqxlsD5elADeS6ipATv4php3G8ECgCwCCsY&#10;I9ajKqM8Hml43DB7U9du24JA6c0wIM5ZFwOKikwGbD8bamK5f5enpUMgAY88gcUAV1P7yL93kGQC&#10;vmv9pq9t4/C/w608T/vWO8j2r6XXHm23I4uk4/Gvi/8AaWn3/tG6RFv/ANXokfHpkCoTfPFB3PAL&#10;QD7Kx3A5HTHSn3O0aTcgRgAsKLUYsYvnAz2x1pLwMYBiByNpruMbndeD1z4bkUp9+6Xp3xXvjQRf&#10;8K7sdzxoqwKSTxXiXgyMf8Iz4TIYfPfvu9sNXuuo2F7J4BmlfKW0dqpXB++cV8zmj98+kyzWFjjp&#10;mmnvVUbNkUJ2ADrV3QRcyT6tuso18t8BuuKXSvsz2jRrb4dyRk9q3LFLW1k1KMshLnOQe9eXUqJR&#10;sevTplqNc3MmF7c0lyIxot9J5ZBROM1bt8b5mKr04HrVbV948LycHLt2HpXPz3TOjk1Rztr5fkXs&#10;hZSzP69Kgk5kILNy/FLbY+yyf73Spo13X6fvFHzjrXz0naTZ9LTVor0NfTowqWw2MBsPNaYJwAOz&#10;GoxHsslxKh+UZ5pqsd6/L35rzKj5mbpWRa/hbgc1QupOEQHIzzV8qVKgOuCKpXCRCQYQZJ5qIWuC&#10;0HW+T5HAAC/nV6MKZJcjqp5qhbgieRdxwOlasa7Y5DyQVrOq7HRRV2Y0ozqECjvN1rplWA6bCqOC&#10;ViG72rnLphHqtufL/i71pwSoLZdiMemaVZNxidMNGTWyQrqrOsS5DfNx1rfLgopMAACVUjW0OkSO&#10;CkZAztPU1jXNzcATfuu+OtcTg6rsbKVjpohIYpXWVTt6oPSsfUriBoCgjy7SY+lXNKMg0W6JDBmX&#10;oTWTOsba+rfZgMTfnU04JTd+hTlc2LIeXp9vgkt5XzA9qmjdneQsj53ng1DutwYjHEeVAYg1v6db&#10;pLK+Yv4MkjtXNWla7fUGUQCGQbD8xFTygCOIEAkoKu3FrIJGxMMo2SAOtUJSrLuFwu4D5lPbFcqk&#10;pbCSMq/kWGytmLEbs9KrW1zA1uqhQ2TknuKsXitcQr/o4Cr0B71LommXA1DWJfsiSgxfKAfu13x5&#10;FT97cndjFJkWdRDIPQ1atJZoLe/DSFvl+Wpkjljv7ouiqmWwtZc9xA014gBznAFYr39EtC7W1G71&#10;lvJ2eGHPmdM8112nbjo7kAAKuMdMVxttaSiVpd8nDevSu000qItOD2x2s2Tz1rLGNJWTuaU0W5be&#10;4GmTsLZclMgZrl7lblIV8yFVyxwMV2F/KqhZBflFWL5RXGXNws95cu8pKgHaBXNhLvW2g3ZGLPKg&#10;lKiZOeprUseLGY7VJBFZotIHvQzBgFfj3rStobhLm5DIcBflx6V6lVx5bJmSTZonDIWMgzjoKz7+&#10;a3i05wbcM7xnrV6COTe43A9eprAvGV/EU0bRblUECsKEU5eS1FJWRT01wZrgeQCGl546VrXVszyW&#10;DiXOP4c1HYwRrK23qxPBreitbj7DO8gOOwz1rorVfeujO9lqYioxkxwKmkjgES4kXOOcCiZWjkT5&#10;uPM9arySAYy4yU4zUXbZUWmgQs0Uh3DAzzSG4lS2QgKCW61WaQJZToQnXOQ1UzMD5QIIAFbRpX6A&#10;5WNKVy6oSBk9T6VJHbs1vEyx71z941QgLPdRIG6109skgso0EwAB6VnUfs0C95le1UrOW8vovOaf&#10;cMNqEW45NW518qBAFBYnmqDlzv8AlHyjpXKpOTua6JFcohaD5OhzgVJcKXtCokOCo6dqsQKj29zh&#10;1yD0pjcMg2kEdRVqbuSZ0Mbx3i4uGII6VPIA23/Syvzc06VGOwhR1qGXItW5OSOla83M0+oLQrzK&#10;oaM+ar7TmqF7LHL9kZYdrBMMKV1lFwitKck9KjuEVFtiJwcmuynG1uoSlZaGTOZjGi9cN61XnuU8&#10;qKH5mIH5VqXESfZ4mDgjy8lhXJot0Nc1OVvsjQ+ZxlwDXrYan7T5HNUq8poSN8kKFMjHGKdFI4M3&#10;+i8cBcnrWBqOtaZAkygWG8L03g4rh77xBeOjiN2jDPgtntXq4fKqtX7Nl3ZzVs1p0tXL5HqmoXEK&#10;w2oaS1Xj5iZBXMX+taRBbyCOcySFeqnivM7m7nMuDqly37vJJc1hXMkzwkKzkknmvcwnDy05ndHh&#10;4viNJNxWps6tqd3dX2TcyABztjVuPxrAijkaedmLD5s9aLeMgy79+4kck1oIBvGF9K+oo4eNGPLF&#10;aHyOKx08Q7tiKeg8jjHU1ImCYifXrTbghTCVixx+dI7Rf2UuLmIOexPrW6gkcspMfNKQ8qeUhAj6&#10;VHZMwW43xRqpc7STVfZOiMwh3/MMnNaMFm881oWncY7dKp2imY6yaLNtKi6nBtjQjByx71clFlNv&#10;USQIqxndg96vWmlyteJG0MpUrgEVbbwskUVxKviG7LlGJjwa5Z42jDSUrHfDA1pq6je5wfkQPJeJ&#10;FOp2v61bhRkh2GYE7utVbuzurbVL1muboKZuMLw1WYig8si5dvlHarnVU1o9BQoOm7NalrowxEcF&#10;fwpgEYkBw+c8fMatrtaNeB0qrMuLlRgknoBWFzdxa1LlncXEOppJHMy/v1I9OO3416vaX6z2Kv8A&#10;2SIy0SArvzg9z+NeSxxuLMk4JDfdrpNGvAl60bxN8rjDZ6V4WbYVVFdLVH0eTYyVNqL2Z6rbhw8h&#10;x/CKvIjKcl+D71hQ3SmQ7Y2K7VxxWzG0pK5Q8r+VfD16biz7zD1FKxawd/CcY9aX+NecZpR/q2+c&#10;DAqPksQqE/N1rjsdVycovkKwlXODmqjqwVSZMZParZT91ESHyOqkU0rkPjPSlGVhkcG43BO/qOOK&#10;17eHzPJQXJBJPU1QtlbZNlvoMVpRBtinBGPQ4rGtLsZyL9xDpi6RYIs7s+4+ZiqzR2h0253Nwicc&#10;1Iodnb92xJqx9kDwuWvVVcjj1rj57buxnsSWVhcnQdGu2tmAmnIjZmyx211OWFlAGPJQVi287G1t&#10;LYTsY4R+7H161rDGIfnye/Nedi5OUtSaKtcgkLb1+UdOuKnVGaJCAOlJwZlyo61ZBAhIDfw9q5HL&#10;Q3RSkjmM8e7fhemDViBE8wfvCDilJfyevINJ0KkHnaaTk2rAdDYxQCzvGM8RwvzZ71jXkifbgRAB&#10;ljx2qW0DPZXZaZ1VffrVS9Lf2YmU/j6gdKxhH37Mye5AXXyGOAWLUm5vKzvXPpiq2xvLB809PWp4&#10;45Ci8SdeldLSRqixwbFGGM45qWM/uIwyk89RTCCLeQYHSnxsgtVXG71PpWT2AVycY55FZ85kCMQM&#10;mrzLIAWLKFz0zVKcsZVIUYxVU9wRBHLMwQGMjHvWraKrQzebuCgZUms23C/bsMvRgfrWq53bBnAC&#10;Y6VVVroN6jHeJvtWD7DiqDEgIMDrVzy9qud2cGs+Uj7XByev5UqaTYnsOLAgHy16VEzZH3e/FOcE&#10;BB8vPTFRYPznNbRRArF/KYf7NMiIMLk9SaQg7j+8NPGQY9sOTnp6VoIhbfxiInnpU0aEpFwal2SY&#10;J8gipFOInzj7wqXLQVircOIoJG3DOOc9q5/U2iPhi9YyfM6HaBWxeBXuBlgQCOKydY+zL4Uv5BAA&#10;y2rcV3YRLmj3uc1VnN6ST9jn3QgYlIXiu201XdHj89lUgbmA6VxPh9Z5dFsJHOXaZ849BXo1kuzS&#10;7iQhQEQjp1zXZmL5ZNEQKGoxIljfkzbgsfDZry/w9/yU/wCNFz5Y2xGJR7E16Nqjk+HtSwTgws31&#10;wK840Df/AGd4kbDAXV63mKfRTXq8PPlUpd7L8b/oebmyvTOxdll0RsSgtvJzW54RKj4kaZCrqc2r&#10;78HrgVzEbxpYyAbvQYroPBaFfjd4dAlY77eYknvwa/QMFUbmj4HGwtBnpxybiUBW4mansDtHpU5Q&#10;C81DIBHmtx+NRBRgY7GvqY7HyL3ZWIYzk4HShQ2WGxgM1YwME7RR65FMBqrjHzHBNTAKMc8etMyM&#10;gYpCRlhmmIlOcPyOlRcfLxzmnDG8fL+tMbPmqNo/OgZJzsIzjIpMDNMY/ux9adx5i5PUUAOXfhun&#10;1pp4Az60vZuDSN09qAGdd596Tn5qcBgHHrSgfP1oERYP93rQy5UAAgZqcjg8UpxxkUAVQpBl9AB0&#10;qUY8l8A4zUmDlsLj1FBH3qAIiDsBC8ZpuOelSkHb0o/hbjtQBXx+86VIv3lBPU8UpwFbPpUZOVjK&#10;jPNAFgEhjlaNx2jAqINmM5Toaf3B6cUAOHXlakAXyZOnSohuyefwoY/KcGgAJGPuD86aAMmo8Nn/&#10;AFn4Uo+8fWgB+emVpTjB4pO7c0YQqBk9aAFGdy/KME0YXJIj6035huwD1oJG3pQA5vvf6v8AWmgn&#10;B4ozyefwpxIOcjnHFAC5AVMr1pvG5eKQk4xkcU3nzI89cGgB/O7oaX1/eEcdaQF/LbjAFN6gc80A&#10;NH30+bPJ5owMrkceuaTA85yUGMetPAyrdMCgBRu34wQMU0nhyFz+NAYZYZFNA+Z8kYoAeN3l9T0p&#10;mDmMZ7mn4O1utLxv9KAF/u/LmlOMNSAnawxS/wB7mgBjfd+8BSEAQrzk55pWGR0pAOT8v1oAB0HH&#10;WjjgZFGGB+8KMfOPmpgLwWPGOKQDKgYOM0ox5cnc4ozxH83XtSAAF2nGeaCPlyPWnAqY5MCjOE5p&#10;hYRfdeaDtynHegE5che1Rvjf+FIB/G7pxim8cjJ6U0k7UAFLkbxnigBf4ugqNuNtL2IzwGpTjcOP&#10;rQBG27cpDk8etIN3zfLT9vyNikx0waAADLgjjPWpVUbCSBUfHJxTs8D5iTnpQApUbTx9KaA3zfpU&#10;oPIGKkAGyU+1AFYh/wC4KUbtnPXPrUpEZhXL856VG2Njc0wGNuwTszSDIwAhwafkeWOv0phJ3jC8&#10;54piFycjj60vyYY5/Cmlv3cv7k5zTcHqYzyOlAjaVSUY9MUHGUHvTxnYTnPvTTkyIdv0qCxDuAUB&#10;M80pKgA7OgpOxGTmk59TQBGxO4YHOe9Ku47ueOKeFbAyR1peAy8igB2PnTnvQcFiecgU052U4b9q&#10;/ux060wGDr92k4yOaUnlBjnNNcEk4bBx1pAKY8yZ84dPXpTQo3nPY05ABZygyknIxSZbj93QBIMb&#10;hwOlKTH5LfMvWoSWJJ29qibPaPHNAFliu37ijjimAjj5qbjgfSmgP8wMRFAiTjDfMKaS3loPMOM0&#10;Y+VfxpVTLHjigY9ScrhqU5KnPXNR4xxuNOHEjZXtQA7C8/WoGi3XKsJDwe9TgevXPWn4GD2NACLn&#10;K9M4pzA7QQwBzSYIRsS9B1qDc235pyfm60AStkbfmBOKac7DSDaBu3EnFO58uMkDJPFAEbAmThu1&#10;P6Z+WjAD4IpT/qwc4oAAcb8gdu9If4PnNNbOcd80pJOMgcDigY4ZyTmgj73FC8ilz8n3f1piK7AF&#10;hkfXiq7opuEyWwKvnHA2CmEfP90UARoieaMDoOBUxC+dJ8xp4XEbHZmjC7Cd3NIQL9xsY6YpGHyk&#10;bu9NB6/N1p3oTTADzHACTnPWlA+Zjsx070mee3tSc7T83UUAKFyjNnoKaB975v0pdw8kjze9MJ56&#10;0AS9z8vWjDEP8pxTRt4G48VIrDyiC460AR4IdwUXpSkL2FIxUlevSgMBj5T1oAOdxwRQu396TcAc&#10;+lMLjzCNwIxSEgnmgBzFNp5Bpqjgc96FVdr/ADHtUvyhF+TGBQABUUghjnHNJlsNlR1pepIzTDwr&#10;ZfjPegBzt++QbeopvPBycelMf7sJAOR1NPUsVJK8+tAC/wAPpSehyc0/5Qx9aaWOD7CgY3I555zS&#10;Y4b5v0pm4GReDnrRv+960CHEgp90jJpRkNy3amA8cml4/vZGOtAEueR8vagA7X+TP41Dnhf3p5pQ&#10;SAOlACkDcfkxmmZG5+OhpxyZSduOKQKxkznAzQA8fXpT1VjGe+KMfIoLCpRjymO05x60AQZPmgD8&#10;famFhvf61KQpRuOveoihB9eaAGg/OPmpd37kkZPNBHzg7AMDpTBu2Lhcc0BclDHHSgsTK30qNmI2&#10;gj6VC5bYf3hGaBE748iQ7hmqrMOcqSKryyN84PI+tQeapgyN3WpbGiWVzvXGenAqgTML9yyt2qZ9&#10;xcEOOner2n2t9capAiQEqD8zYqW0txpXZqaPbCW4kMqoEDA7j0FdHdRMVCW+wRKgyQB81dLpOgxf&#10;2HZme76k5AOMCtW+tdJh0eCOC2KkEDHXPqa8vFVr6Jnr4SlGFnJHlk5Pkx/IQc46Y6VlM9wdQRfL&#10;IVR19av+Jrv7NrUcb2VwsLFfKkWPPmE9fpiuTvr6GBtLU6uglniLInsPWvGnGUXfc+ioSibFzO8I&#10;T/SIxlumetYWoaioinY3aqBHyc9a4/U9WRpLhjdyOQxwucVystxfXVzEqpcsDIBtFXTpSn0sE6qh&#10;e5qXmuXS6nGVm3KLxQMDJOT0xXokMjzaXbPJbJHIbNTIgbIHHHNc3pfh+3jbS5bm4XzmXKoVztB/&#10;rXZGygi02FUjKoEJxuyT+Ne5hqLgj53H4iM3Y56f/VnnPJrL85h5qliRurbulUQKRERnOPeubuAw&#10;u0YHb83PFdRwJFmNo3S46YzzxjFaVvMkcCfNIBu4I7Vg7pNw24x3A71PHK+1vl5xwKFIHE9J0vUn&#10;xHDKflwNrmulkKmKMqseCnG05zXkNncukpSeUfeyjZ6V3Gm36KkSmcbSOM/w1vGZhOn1R0XIKfOc&#10;Y9KYTh2+tQh5vPGZxtxkMB1pSwO8gnFa3OdjmIKkE1B/CPm6Uhcbzk0wuuRyfamhWGM3zJhhyfSk&#10;uVeTSLpGUNjTJlU/UYpXH7tshSabG+Mrv4KEEU3qVE+BI5brSvj74uhZZVb/AISuY/VS5/pXoOqQ&#10;20mraZcxKPKnt1OR2NZfxqsGs/jv4cuktlAvLR2yBwSpqDw5qBm8HXdu0QZ1UFMnp64rwM3wjVpp&#10;ep72X4lKSXQ0FWSO62s3GOGq/b3MQnkV5FUOQAc9M1l3TnbHncMnp3FQbVY2pDNx+teHRm0fQuKk&#10;rmldW8cF/G3nMQwySBwc1Qdl+2od6j5vTtWxu83RPL2ozBQDnqKwp43S+kRpgcLwR3rSdmaUpNMt&#10;TmJreMqwzgfhVJ57iKC5K26/Lgg1T89o5gssxUNJwatYRhjJYfXrXPJNaNaHdBqWq3Os0HV7eWOB&#10;ZUjboMN2NdbcaXdy6abyzjZWAzhejCvJEtrkTTTWyKrRuC6A9R7V6n4a8QmO0s4ZZE8puMf3TXh5&#10;hhnT9+nqux7ODxamuWe5huJvtdpmOQSqTuB457112jX2iSWT2GseFraSwuJ1R5X58tu3PYVoaxYa&#10;fc6ZcXtnc2gmWPLop+8PUVzOkSaTFr1vFqGmyyWMzlJm/uM3Ab8DXJh8S1ZrRoMThozT6knjL4X6&#10;Y+nyXvh69McyxB/szS5SZT3Vu1fP2qaVr1hqRS9sNSg+fAJT5WP16V9q6EstnPqNmfFP2y1XDwuH&#10;zsjbkAHvgVe1TR9DvtH1BZdH02eN15SRB+h7V9Ll/Ec6Vo1NUfH43I4VG3HRnwrbY+1nfdRlTgAl&#10;ula0qtG0W2+UgAZx71614g8BaULy6Not3bkuSFJJWvMtR0TxVp4laXQ7ie3BOJYyW49xX2eFzSjW&#10;SakfK4rLKtF6q6Kq7iV47DNPIQY+bmstr2PyLZlkU/Phg3BB+lEtxuvYcFOVGFBr04yvqeY4tGkT&#10;8nemB15BH40gP7hc45X1owMSZHbrVEk3y4UGXPFROpCtz0NMIO0Fd2d1IzvwCvcUATocMvIP1qYs&#10;mWwiZxVQMu/7w4FL8xk6Hr1p3EyfOVIK9+tKBlE+6cH0qJVYbckU8b9xzGw54oQhZI1bcTEPwqFl&#10;f7Kdp5A71bGMHKN/hUbcORnrQIrLFOsKsLnnHIqQE45XtUhLfIPMPenBchjsH50DK3mwbypZvf2p&#10;Q8ZV9rDIPenmGMTynYMkfnQIYmkPyDOaAFXq3HQU9dmG+YdaQqyzuCailVtqhRyT2pgWMjBGRUJU&#10;bm4qMJON+WzgjnNS4bEZL/WgAXG4jHalzkEZ6Ggnr8pqP1OKQE4I2ydOn5VXEjmVgQcZ4p4OAoye&#10;aVACWOwYxTATCb1O4ig7ccODTTgyR845ORSADk+UcmgCT+7856U1gcueOMVGW/eINpqTqjcdqAuK&#10;MEdKf/A1MP8Aq0PfmmI7mcjy2HpQFybjHHWm/LnOR1pGOGYYPNM5wMg0APPAx5qn6UAf6HIxccGm&#10;BFOeTk9aCo8llIOD70AMDwmZMSdak/hfkcDrTAkQJXZ24qQDCmgBqs2fu/jTvmywzxRzgcc5p+H2&#10;DpkUAMAPy/NS8gMcUA5LipBjZ0FAIZz8uGHFJ/D1qYomwESLnHIzTduVyI+falcdhnGzgUHOG+Xm&#10;jB37SMfSn7SEfLp93g0XCxGN25eKcByeakiAKx7h3pZRGJYysowfalcLDNh67G5pdjCdASM7quxN&#10;GLIsxjwDwM1Tubu180gWK5YY4PSlcfKPlRljRjGACOPeqhxkfv8APqAKpT3s+22jaddm75fagTSK&#10;CqWHms4GSD0qJVEupdOk29id5Y9pwe/rVKS4Ed2oW9kLBuFBxWjaaXrt1qcSwaFLuLjAHJ/KvYvC&#10;/wALPEd5LHLe+GPJjfaTLNJg49gDXnYvNaOHV5yPTw2WVaz0VvM8OWPWbu+UCK4Ybhgbyx/CvTvD&#10;Xw4+Il9JFIPh7JHCxU+fcSBePYda+ndA8D/C/RFgmbTY7i6VQd8rbgD7A1u6n4nsrewkjs7RARDh&#10;QBivic140VO0aKu2fSYTh9XvPVnFeG/h14H0qzhudV+z3NwI8/O37tCPQHrXR3+u2EOnm30yG0hR&#10;U2gxrjivO9T1y/u7uXz/ABKu3eflVsAfhWZCbuTzPLmJQA5OMZr4rH5hicZrOTSPp8JgY0lsdBea&#10;i5aZ31CVm2kklsmvOtV1vVTcotrPs+cqGxk+9O1i82PDDGd8rPhsHpVvRtIkcQyzafcYZgVUKaWF&#10;w1OhH2lRXvtc9KUukTJ0jR72815ZJYpGzMCxx617PY6fZWdhAF0fa/kDDEdKhsX0XToXeURofIyu&#10;7+HFcB4q8asZnjtJ4lG4qOOW9/pWdSeIx0+SmtPwRorQtfc6XW9Xt7Yhn8RRLhG4NeTX+s61f30y&#10;289ysImIDY5as2FdUvryeS4S4lYy53E8Cu406ztIIFaS2twRGMD+7Xo0sJSwS9735/gi1zT8kZel&#10;6LJ9rtnuEyzEEs3vXoaPoVjoo3X1rkw5KBfu+5NcbqWpxRW8YXUlDAHivPr/AFDWLzUVhheYqZMM&#10;w71rDD1cW7t2j38jXmjT82dNr/iOaW88m1MjjzSoI6tWfZ2rtOJbzLOygjJ+5TLKwgtoEkmKtMyA&#10;jI6VJM95JcKFIC7gAc12ctOmuSnp3l1YKLk7ssTuqNiPJ3HAI71nmG+ln5tCDnjca6SxsU3I01zl&#10;gAVUc4rQu4BvsZBYFFVPmYH0rn9sqe33nTGKaMSy0m6zFJOIFQDJJPQU3WtStk0mG1t79VQ/KdvB&#10;as7WNUnKi2hv5toOOP4qoaTpN3cak8szzNmTqewrqhTuvaVHZdF3OaTV7RJ9M0+ae8lYWjsAwJNe&#10;gY0u00i3YRKj+R90+3c09zZWHhWBUkhjfy+B1P1NeW69q1zPdiGGd2Jf5mWsoxni52Wy69AbVJXY&#10;us6objWpoY5iw83DEd6jtIo4YZTxvK56VFYWsUVpJLMF3uM4PalHmTXTlGKxiTDyHpj0r1VBRXJD&#10;ZbvuzhqVL+9IVUlu9TjLSSiONsyP0H0q9dSo0MEMKmOGMAcdX+tDlBbrFDHtjC5z/eNUbma3jtoy&#10;zfMyHj3qpO1ox1ZzRTm+Z6IillKhYxL95cdamtkMemXeZFDkZxmsuIM0YlYMX8zge1SXE0KQ7y8r&#10;SNwEHXPpiumnHkWm5lU/ePyQxoxPqdtGFYs1wFAUda9ND6VpPgnRYCF+23CAQW68n3ZvSsPRorXT&#10;vDsGp32mxNdyQH7NbE8RZ7n3qhG00mu6rfXkm+aQHZnoinsPSuii7atnJibSskTalLKbMxCYBM7p&#10;Dn7x9/pWDDKPNt8SA7ZeDipZyZLnYiS7WmxxyTWjBYvDc3Hm6ftzbgx1z4mqpCpQUUdNoUP2nxVY&#10;RtcNuE8eGHYd67fXZ1m+JPh/TreTbDbwIbh26jFZfw7jtFvfHFyLZZp7TSJXk835Y7fg7TuPBzUO&#10;gR+ZZ/EDWL3XFmnutWmKvnCIiHt9K2wkEo81tWebiZ88rdCh8QtUtLTwRYRRGV5bkCGGJD80jHgD&#10;2B714/4y8DPon7NPhjWtX8epBqurXCvbaVBEHjMZ5yZFyFIHUV1uhpY+Jv2t/DNtJ4nu4dOTxZDb&#10;tdJEXYZbBCL3J9R0r6E/bU0XQtD+FP7DnhzS7iCC1bQWeaJ3EkzsAMOxOWXJ59K9zC1FSlGL3k/+&#10;CfN46brOy2R8L+FlCm/d4eH8sIfSvf4AsfgyG1kLKJIUY4/TmvOvC2lW8din2mU/M0RQgZVF+vcm&#10;vSdQkTzJDEuUSyVUbHXivYgldyPEq32Kt1b2s3h+5VtrBYPlB9vevNb0RR3oYNK2bgBQB6V0F3ea&#10;jBpc3mGSTdIcKOM5rIRNZuI7iWPw1CEiTLlnHT2FbrczsUZ1Mt3bRiMnM6AADua/Sn4U6L/Zf7Kv&#10;hW3ngCXF5apcScc/MMgflX5+eBdMvdV+PPgy0jjY7vE8O7joFbmv1BVCkeiwh0CwaTDGPwGKiV72&#10;IkXbcsv2dfNIUCtAMh4C8Cs1RiTDEE47VbjIBLBB2GK1QrF9M7W+ap+eearKRtA5+lShv3Y+akwJ&#10;M0A8csKj9OaD1z3qbDRNu5AwMUgPBO/86i5pQRj7tAyQ9SdozRkU3PNMJGAaGIlP3hj0pufvU0MB&#10;uyp6etQyvGsakzAEjp61I7Ej455wMdazp5oxHJlTtzwc9ahuLhjHtDoflOcmsOW5jNtPmbcN3Sp6&#10;m8Y2L8twCsK7yBnjHesu5nt/OTlwcYHNZ73EZkk2gkKBgniqbTBlyUBDZwaltmli07De5L9+Kql/&#10;mfO4jtVR5H/eDzD14xUJl/d8kis2xotmTAXnqaY7jzSPNboKos+HU+YTSow81yYuo4OaQi8GPmDL&#10;HgcVKCCp+cjmqSnMq8ClZyJQQOvWkBqo/wApGQRxUlw7P4S8QwhBzpUo44ycVRRyUOCak/eGC5AU&#10;5a2bgH2qZK8WiouzTPC/Dz3EL3oeHDJrkqtlenzcVreIPDl1c3ckzQ2krXGls8bRgBScenYim2E1&#10;q3xS8U272ylTeMCcdCK9EtA4s7iOORsBeATnH0r5/SMm+p9VC1Smro+AdctryDxFfQzyN5v9pyKD&#10;swOD0PoahhdjBGNxBAAINfTPxP8ACK3+km7sWtU1LzV82EL8t2vqP7rL+tfOWr6X4i0vWtBi1DSw&#10;n2i3zBICCJMdQfQj3r6LB4hVIq+58tjsO6U32YyJT9uclHPoSasqCt3nYoG7moISd7AgkBefakmc&#10;+RcOFcbWAA9c12nFHc9R0nRDqPwv1+SIqJI4g6J13beTS6bdibwnqlk28Ezopz1Uoa7D4VkjwwEb&#10;O1kPXsGriNahGlftP+N7dlH2e5uBPA2OMN1FfP5lSv7z2Ppsor8r5e57ppcrronhsvcth7NcHdnG&#10;0V1N7cNdeB5IzpzAm1bOP9nvXlNhexjw8hjSUpDIm5s527vb3r1CxuYv+EfgIhiZf7PYBvTcK8tS&#10;SR9PUg2ro8k0udbP4uaURJII5booSf8Aa4r1iRJI5pAyLk8r9DXkWvw+XrWiBLhGdb5pCyjpg5r2&#10;CzkW58JaPck5Emkx4PoQOf1r18vrJpo+Vzmg4yUhmfmHFIzfL94U8qdjfKKgZf3kZ3Yr07ngj8jc&#10;OetOOMPz060wsPLOUpBgrkA0DFyuxyQOtCnhPm6imN05OeaUEhUyMelAEq54+ennOX+T9agOBj6U&#10;m5ii4Y+9ADmPIGDxTCAQBu7+lBJ3DikB4685oAfxtHPal4yPm/SoiX2HGDTgRnlTyKAHcZbmkVeD&#10;gd6QEHb8x5p4OMZU0ALjnjFIQcnmgn73pimBgSDk9aAHbSJGzijC89DTSy/xFs+tJvyhwh60DFbA&#10;249aQMSScjilOOcg0mAFNABxk807IMbfMKhJG0fN+lGQATtoAlJ4qPDb84IxRk85XjHBoB5AJoAd&#10;tTax3855FA/1Q+XNIMY780o2+goAeAD1pSCFkPHtSbuozSEnyVzn71ACBm3n5BnFNRpvNkywxmj+&#10;Jcml/iPyfrQA4keZjFR8734FO/i5FN6RyfOMmgBfXIpvJU804ZKqG9adtXB+Y0WAFGVXmlKPuBB4&#10;FPBQbBu7U/5sN6d6AKxVvMHFOAJzyetTEDaSfSo84JOAKAExwtOH3m4pCwyaNwxnj60AKxG4cc4p&#10;i7d7g4JzSlsnlQKVdvzHHNMAbrwOtMy3z8DrTjjdy1J9TQAZyehyBSn7hGaQ9Ble9DYwfkxSATPz&#10;Nzn2pu87jwKU/dY7P1pAAdufTrQA+NkLYIG7PGafyHYFahZR5iEHpS7nJJOOBTAm4wflFPydgGRw&#10;OKrZG07jx6U4Odq4xigCwPvcjtTcDDgc4qvuYyH94RTg4y3zjpQBKQCF+Wm45lOPSkVgc/MKXn9K&#10;ABB+9B3djTgRlxnPNNYnYvPOaj+bzQSB0oAlJ9GApv8AC/PpTTne/wAvel7fdoARvvdM0z+Nuc+n&#10;FP8ATNJg7geOlACDqDzzUnIRvWgAbSCuR2I7UDofkPPegAz/ALNNyPlpx7cUndTjpQAoClshafwC&#10;eaABtJz2qM9R6UAP7nk9aaGbc/TANA2lWyxyBTgvDnb1FMA8z5DtI60hl4xuAJ7VGy4Yds1GFHm5&#10;PpSAuRSoQufQ81HId3mfLnJ4qqc7o8DjJp+5wj/IKLgWIVBvLNSB/r1/nXwf+0FIX/bR8XqXBEen&#10;26genFfd9oR/wkNgpJ5bODXwB8dG8z9un4nAP0lgH6CqgveT7CeiPMIc+VAmzJA9fWnX0kqaZbw7&#10;1Ic+nIqWBY1lc5xwOTVO8ZX1i0USjHnKAK6jI9P0Lfb+CPDjqSSuCce9e8afeNd/C20iaQ4jhwBn&#10;1rxnTIYx4P06Jmyfsozge1eneEmT+wb+LAYLJhj6cV8vmKUm32PoMubja5nXHkQ38EaFwwk5fGAK&#10;trFfNdaeI4pGBILsTWlq66e+lXMccCFwclh1yKbo14UtLaOazw2CFJ614UpXR9BRd5GlCMXVoolJ&#10;wOara5Kz2unRpbAMFIC+tXP3Q1cESYBkBFUB+9/aL8BW7MBCyOJccjnpXN7S0Wdqhdo5uH5cDy2z&#10;WnaQh7yIu7Kufzo1a1aD4zeL7RLkMkd2DGR6NWnEpXZuILbfSvFxMuT5nvUVzJFooqw7VDEEdc1W&#10;wQ7ZNWHc+V94AGm+WXgZg2dq8815qfc35SPc5ZTubrSSkM0PGMNUA83zJB833qjldj5QKqOQK0jD&#10;UTRpW4+e7ODwBitmDcWIEJzjisi3GLVzk4+XFdHZkBwGiGWh4PpXHiHZnZho6HNajEjaiu6ViVPQ&#10;VZsEAhmUgc4xU9wsX9qTFgPvnGahV/8ASRgAc9vanztwSNXGzJZ0Pnp++mAHp0NUhHM+qqCxKhxi&#10;tSWVHhiGOQuOlNtYmN8uWPLZqIz5UU1c2Iz5FtCPsxYGD73UVzm6WTxLOBGcCQ/hW3fXyRaWYgsZ&#10;YpgE9qo6er+TK7wYLsfmNZQ92Lk1vsM0tMjaTVZIo8srMN2R0r0GCOO306VF25ZAGf0qjoVlBb6M&#10;07xqHkBPPUjtVmaSJRIcNjJPWvExlbnlZFN9DPvLmW3uCpVHBH3j71zVwqPqQmXUGTf94VPqcvmN&#10;919u8fLVCINIUDRuuCAK6cPT5Ip7PqCTJ0SRYhGZ1cYOD65ro9MfyNLXaxDHOT14rnbiGdTbbZjn&#10;IxzWtbSRrpVyr5DBOKK2sd9zSMNS1c/Z5J4/3TgkH5setZI06BZ2JOcknNXhcObRV+xqSCcGmJM7&#10;P/qeQ3IrGEpwTsXyontUgDbXgLAnr29q27a3VroMIgAqnGelZtrH5l71AwOAa6Ntlv4WnldlGUO0&#10;Z5Nclabbt1NYpWOU1eQmS/QL8q9T61z6JEYFwucGrc915s92MKMy80Qx/vGOeuMV6FJOnCz0MWkx&#10;FRcwY4561uWvkCO53opzHwSKqeXtB3InIGMVKFYxMfLIG3rWM53KirGddXC29+D5bEEHke9c27SH&#10;VJXjRm3Tc8dK6C7iTa48xfunOapWYiH20CIAA8sR0xXbQlGMb9TGrqy7ahdqkxEHjPvWrPJL9lhG&#10;SAE6Vio7fapM3AGW6jtiorq8mE8wZotm37xNRyOT0MJofMd0yjAOKx7/AHGPiNzt6EUou43viArn&#10;nkjpWqDvtChiAA6HFdEU6TTaIi7nOQ2s7knMxJXJGaikSWOXabeQ5PU9q7ixgIlmIjDKuCoIpl3a&#10;W8l9du1wN2ASAtWsauaz2NPZuxzenxyLeQsQAVlHU11zNGb2HarcxjpXI3fzXtoQHXbMAMH0rpIn&#10;f+zoDtQ4jHINY4pOVn3Cm7Ghcgf2dCzTruHQVjNIqlvmXp+dWbnz/ssbeaScdAaoCFpZV3Oy46gV&#10;z0oq2rNGy1aeW00hRDk9RSzZ+2H5h19KuW8UEcaj5fuVQd/+JhJ8p5kxRe8nYAI/eH5jjFVrtHOk&#10;owjHDdzV+ZYxHxfINsZZj9K4+bVTLd3UcavjeRuPTiurD0ZTd0tiZTUS3cyR/wBjQyGVgyjnisqW&#10;5ie3t9sOcIc7jjFJPdR/2ZIJDEpCnOegrzPXtciht51juV3kELtNe/gMvnXlypanJicXGnG7dkdD&#10;q2tRW2iz+ZqNuoCNxkE14pqOualcTakYGuY4jKQz+YR19BXP6lc3899JuvbghpSSSSQKhW0kk0tc&#10;XD/IMgjjNfpeV5FSw8U5e8/wPz3Nc+qTk409kSnYtywklnkZsEHeeKlElw0rBbdyBjBpLK0Jjmke&#10;9yy+/pVuIjzJ+I87sCvcdNHgrETluwVJeCXbcT61ZVAqMTjPanbcxDHbrUi7fLGYhwO9Z7Gyu9yF&#10;kO6InP1FWEUfZ2OeCOaY0gWAjyckt0FXoDHJYzqLU9BkkVMpWVzWFPmdkVY0Msm0OdoBGcVaTTNN&#10;ZLMT3Mz4YkYOMflWjClpFp02TyenFa2n2iyt5gdmKuC2eij3rhq45Q9D0aOX8+61K9ppNs8capHI&#10;o3ABmz+FdZBolrDDaebqIaXAJIGOK3YoLVNKjC3QP7tScL0/GuP1zxDZWurwothNOwYB8cAY7Zrx&#10;JY+riJOFNXPbpZdSoRUqljtYkEcEIjs4cEDDEU2cztcA5AG3B+WuY07xHpdw1sDbvCdwxGxz+tdu&#10;f3kCskUQwg3CvCxftaUvfTR7uE9lNe5ZnNXFlp89g8M9hDgo3z45FcLdaBdRfaRDrEixCRmLeXni&#10;vVHjH2ggyEEY5xTv9IaznjZYSvlkD5etXhM0qUna90PF5XTrK9rM8MTat3cILzeVfGcYq5GjfaXP&#10;l5JFamsWFvBrmobW2+Y+5Riq1lv3gBQx3da+njilON11PmJ4NwlysesKLDJ8hJI5qKNWW4LrjIcc&#10;eorWkwMrwxK8kdqrCNlaU+p6VzyqX3OiNFRtY6fTdSgEcIaJPKWRFkbupPt3ruoWlV3xPGyeUCpH&#10;TBrxieOUQW8sLMrJMu9ccMK9R0u4WXwva4jUE2q7lJ7ivn8zwqUVJddz6TLcU2+V9DdLN97K49jU&#10;1vLH5kmMHHJFYPnfvSHjdMHA9DVzdFBFDPJcIkPlMzknoB/jXgOg9urPehV7my8ryTh8IBjAAoJA&#10;t0OD97muatNTtLye+lt7aUQLIVB9cd63IJI306UBm6elY1cPKm7SVrG0aiktCwsg2kg5+b863oI4&#10;zYadKZwQc5HpWAgDKo2A4Q81esTdSPHEsRGJCMZrkrR09CZM6FVDWwZZVGSKtwWc8uowBrgqgHUH&#10;rWO0N3Fc3C/a2fABAHat7S7lfsd5utpC+zn2xXn8l3uc1WbSEeCKHWCoIJ9atIDhD5zEZPBrLNws&#10;uuTNgrtJ4Na1vte3m+cYz1rixCaZWHldakwB3AhDUinKyjgYpyg/YZPm6CoUC+W+XIPqa4tzpJAB&#10;5bk8cUxM+W+Tn5qeuPs3+sVjupx4C5AHFIaJVljWwKiJ8s44HarsqRPoRBbB8vkEVl+dGpQsoxu5&#10;4q8l3avFOWg6LxiolF7pGUlqYwDLNtY5w3XpxV6KWMRyDyhg96qyvHJcSkZ++cVGF4Tr1rdq++jL&#10;WhccoVOGA4qJMiVj61IiKYJCZeAtMzymMYyeaz2Alfb5QBZ+tVzjdHkcVLuG0gx5J6H0qtJkPu3g&#10;DHSqihji0AuVHnKCR3p6SM1y67jhe9ZM6M13a5lbk9q2bVCII1Dp0ycitJxSjfqMsx43tmPOentV&#10;eaPLzr5XVTV5E+fO5RxUyqVaRin/ACzPPrXKp2YWOXCyqYwXY5c4z2qQqdx+fHFWpo1Lqc/8tSai&#10;YMAAEOCOtdanfUzsQbRtck8j9ant4wQC0gGDTcfOuTVhWATAjHTrQ5aAWA6+cAWG0L6Vm3TxYO0H&#10;gnmrMpZYJvug4HNYtw52SBgCc9RVUoXZM5WRW2zTajtEhAUEms3XcjwRrONq5AA961bfcGnYMAxX&#10;1rO1CKWSzeDErPISeFzXqUJctSPZNHGyl4ciP9i6fGoIO3hvSu8iQHTTH5bFQpy3vXM+HYXVL2N8&#10;4VgASMV107vDZr/o4KshwR3rPH1eao/McdEcfru2LSZcyKFaMgg9q4W1YLd2saMvllicitTxdcSS&#10;aRInmMA1yoOD71z8IdILAbGO2EY/GveyyDpUlPq3t6Hl4+XtFynU/uvss/lgEgce1dd4Gjc/Ei1u&#10;GIxBayAAep4rh7Qn7EDv4VTn3Jr0jwSoRdT3Iu7OQfrX2mU1Pa1Vr2PjM0hyU2d/Jn+05h5hOCST&#10;9arkt5kuHxz+dTPxcOSVyT1qu2Ou2vuVsfDsd+FH8HNCld2C3brT/lwPmGKYEWAGzjtSHbh+O9Sk&#10;Ah8sMim7f9nr0oERgja5pM/vH+b0pDgFvrSfNgYABzQBIOp+QUE5Tp3p+Dj71MOMnjFADh9/rQer&#10;/N6U3PzGkz7cUDJBt5HWl/hJ7VHk5j47808nJ4I6UCGljlsCoyxwuV70455HFMAb5f3fegCZS3lr&#10;k8gc0pLZXkUwZ2nnk1HJ5m1duOvWgCU/eb5qOcnikGcRbiTlO1OAByc8UDArw3y801kIjBAO3NSD&#10;aV5YEgcc05mH2Zl468UCKwABYlfT8aePuuc+mKGC7OWPWmjoKAFJOxvmPSmLuy2TUgXcknJHHFMX&#10;h3y4zmgB2ANpzTcnzGPTNLlRMuSTntQMeYcZ5NAB8uANtIcmPGTjtinlZAoPFN44yKAE+by/vHNN&#10;IFSdxzSHOWG3igBg/wBaPk79c1KfuNx0FN4yvHrQccHNACdWHHamsTuBqQAbXFNYHv2NAACxmOem&#10;2m4+9x34p6hcg96fhNjHPNAEJAKr8x6c0qZxKShHNSc88D2o+qigCMDiX5BTsfKODjtTvlz15pSw&#10;zjIH4dKAAgDPNN42txT8qWAL8VESCw68mgBTncKM8Cl+XgF8GkOOoYUAIfpS9+FxQB+7HBxSjG5s&#10;uAMdaAHKPll3FeBxTCBtI96YGU7AS3LHJp3GW4+lAC/uxHGPMxnrTOPn+cEjoaUgbQO2aQAYPy9a&#10;AHKOOVH507uOM0zLb1oJG4c0ASIBnseDgVXkJ3HAPXpTg377qenFPyckkLQBAM5pwALdeR0pxVsE&#10;5HNGCM/L+tAANnmqCnXvTeN7cd6eMbh603jB4FADhnH0qPnyj1IzUn8fXrSceUtAEfOOlAz5rHpx&#10;T8L0INAHPSgBQ3znJFHmDZIMUxlXAIznFViH39epoAsll/d4PXNIG5kHcGmBfmi5xx0p4HzNhQPe&#10;mAKWyc9aU9G+akP+tGcZxS87hhaYrDTnd96lzy3FGBkgjmncY5X9aANQu3rxTwQYySpyaiw3GPyq&#10;ZB975ccVBQ1idynaPrTCf3a/L39aG7/vOh6VFn94vzn3oGWwRtcEDOOKAvythCfeqx52YY5Eg5rR&#10;ne3iEGJ1YtCM+1MRXOflphL/ALvkgZNM8xSspH97vSnJKnZ29aADB80HI6U7gkcH2pvzZ6UobsKQ&#10;D8YQ4jpjL8yEucU4FwB0oO7zPvHrTAQDjpimlQSQGNSAfKQfypAVJGPWkAfKI4RjkCjjyR83elLJ&#10;vOU/GkwCfucCi4DDncvy1Ihwr/L1FIV+d8jHSkJAUYbOKAA58sEMOp4pgBBznGRSgjLcUrYEHHXP&#10;SgABwqg471JxioMgmI57dKkBUqxyaAHnJUY445FVjxKwZOM1MHOAR0FNJRiD3PWgBBwenFPJ/wBo&#10;j0qPPEg+lNyd4470ICwNpByeaQj5R8wxTMgqeKYxHy5BoAeT868CkH8YxxjrURJMnUn2p/cfKT7U&#10;ASbl8rIdRgVHn5EPzGoJVZpYts23ae3erH8I4BIUdqAFBbcRtFLlt6fLjmgfcIx36U7A+ppiHbhl&#10;sdqYSOKQ4w3OOKaR+7PzdqADPzYwOtP5yAfTrUWBsIyetSD73rxQAuR8h+tMb/VDjvS9U+6aVeVG&#10;R3oAjIfbH+7Jz6U7oV+XHFSHbubg/Soz/rVw3agCQdG4PNI3AX5aYCcGg9R+8J5oACRg800kYHSg&#10;4z9wdPWnKE8znHSgBPlI4TFN/wCWvMTfXNSHy8MQw4HShOYnbj6UAHy5NKD+8HAxSH7g/Wm8Zfn0&#10;oAnyDnCdvWm4BIBBAzSK2CflFG8lycL1oATA3vkrjPen/uwuBKKQ5yfkGPrSFR5YPPU0ANYjHIqF&#10;j8qAIcE9af8AJg5kpcDGflxQBGM4+9zQPvDK5qZV+T8aGChOCaAIPUgUZO0fKRUgC7W6dqcVyego&#10;AjUcE7Oe1PwNrfJj0pwVfmG80knAHIJ9KAAfc6U8AeXyKiBJA4/CnbsbOO/NACsQG6E5HSmhm3kF&#10;cUpYbmO3jFIv3D8oznigCTI3Lz1NSAdcoagwN2fenhvnclR0oAXALtz1ppVlBOFPtRuG5P3mOeRT&#10;iT5jnzM8UAV5Adqny6quDs+52NXHPA+fj6VUc5c/Pxj0oYkZrg724JOaiIPGCBxVsg5fk4zUJVdx&#10;w4zUDGMR9nTPdwDXonhx7SKI7goxGMZHrXnTxyfZywuF4kGRXQW10x0xdskYZEGP61yYmVkdmFpq&#10;UrnrT30YtYVW5bHoKrNfWnmSCS8jxkYz2riobvNoMMcqoyMdKrMTdak8YnYfvV3keleX7RHrKFz0&#10;qKHw/qOn3yJBZSvEq71KgkZ7r61wfiPwNbzRyy28bpKqnHp+HpXZaRDY2M+nSwkI6QERgtnbkc7v&#10;XNdNDetJE6G4jZScvx3qZTXQ0UZR1ufE2t+G/EMHikrJpMxVZsNIvRh6Y9a6jStMsrS3sZWtY/MZ&#10;RgMM7a+jNbtbGa3uGWzUsFPO3rXjms2V5FvZVZiCxQH07124Scb6nLjJ1LaFFn/0kHYMbfvelPWX&#10;NvMpDEE8c1QiffaRHLABsMCO9TNt8wEDAAFekeK229SvdKzRAeVn2Fc1dx8YJIz0Fdc3KScjpmsa&#10;8iDB2UgsF6etZttHTBXRzakhJcoOAcZqqjyiSU+ZwWNXJVXfETv3FuRUEuBaylbY1Cdy+WxIkkZn&#10;YSQFv7rZ+7WjbXMglnypI7EdqwlLbyCQABzVi2YmWc/aflB6mmnZicbnpGl6gfsSLImccEE9K3Um&#10;j2PlQAemBXkMN3IviBtu7Z2bNd1o9/FKpjkKbvQ110p3OGpBrU6FsfN9eKiJO/oOlSSLthHykqeQ&#10;RVYk+YnymtrGRYRi2Bx0qJ8LdpwevX1pu/DthCKhmYsynePlPIppCTPFPjvpRuvh14AvI4svZXc2&#10;/A/hYV8uaRfXFvPbSrvH7/HPtX3f4ntI7z4beIoCpIk0GbA/2gvFfn8okTXtbieNlMeqzKAR6HFE&#10;6XtItM2p1HHY9euT9q8Oadd27pzADJGOx71VtZd0YVmAKnGPSud8P3zRSPE8h8p3wMnpW7cRumoL&#10;KiZBOcjpivjMXhJUJNH1uAxcakUr6mosjR3ULeY4+lLMYiBIIFJY8knpVRHV7dTv/h5HcVC5kBUe&#10;c23dXMmz1Uk9UPuobaeyRhFkpz1qlbzhdQVZIiq5AGfapDJNFcIGXCM3BzRfRJJZW8kW0kR8gVS1&#10;VmVe2qNt/I8uzlt71lbySHA6c1iSC6gi+S8kOZ8jA9apQXE8cUGZyqhjuUity3e2uY4/LuISVcHB&#10;rKdNx6XR00qnM/M29L1PVIBblmuGiMYy2TgD/a9K7aN9Lu9EBiSAMYz5icc+9aPhqDw/H4B8R/bP&#10;AFlPa3caDUGeT5zt+7s7jHtXO61p9vYeILS60e6LWcg3eWJd20ehrwcTho1LuOjX3Ho0MXyvlkaO&#10;mahd6fqMUbtcGATfIWOSvt9K9WsNQtLrSiYbmIHYCwVua8Y+32VzYxK2nLjZh+OQ1TWU1xa3plt7&#10;+bK8sCeCPSuDVaTVn/Wp0ToqprE9ymjtLnTdnlIH2YJ/rXH6lpVzHZyD7CJBvyCeQfrUuia/o89u&#10;qPdxQy7wHViBg+31rtmH/EtJ+3QyIyA4ByMH0NaUsRUoPRux59ShGWkkfPet+GfBd3DfNJ4HW3u3&#10;TmWB9oJ9cDivFtW8O6rZX8hju5ZIxIdhPpX2Tf6faSLOyBUcL8y9d1cXqGkwvbzxTWSsjD5SOor6&#10;vL8/lFas8DGZPTm9rHy9BI6xgyIFwvJY1dSe0aPJkTGeeelexW3hnwdHr2ovrEjtp32Zw7IcPuP3&#10;cAc8V5/qXhmzhv7uSx8Qw3NmZ2MZJw+zPAI9QK+nwubwnvofP4nJZp+7qc1NKi3kQVjtPtTdy7pc&#10;oBnoalktziRFib5TwartHc7EzafLg859K9WniYT2Z5NTCVIbomQw71yx5HzVZSS32EeWuC3BNY7S&#10;qqMTtHODSCRWSIqAfm9a2Ukc7g0bDMwmIKEjsRQJXEijA56ZrNFzcrBt+yqeOPpViOe3eMb3Iweh&#10;HOaaaFyF8XECxkuMBm69qHZZJomURjC8jNQE27WkqNEpQ4waptBdCV3hvyMAceoouJRNAhvIJ4xT&#10;U87cw3HbVRftuzH2pjg81IZplB/0VsBaLi5SfMvmyHPA6UoJXJ569apx3UTE/IVy3QipxIuWJAxR&#10;e4WJgwIJyeTQCMjk00SwMCFi60nG44HfiqJJfw/GlGfLYYzUWH7E4z0pwLCReCOe9FhiENkZU4pR&#10;sIfAJNPdm2MNoPIqIkiTgjgUgJFxtYGMcjrTeBn3oB+VhsOM8Uh6dKAFKjd/qxz707HFNzyo3Hin&#10;DHzYFAxrKpmhIXtzQV+aPBHuKU9D8tBzvfgdqBBtIBB5pq4Dn5e1HO775pcDf97mmFhTtMJIUE98&#10;0hxtGRzS4+VvloIbepG36Uhjf+A0Z+Q4p2DnG2gqQ5+Xk0XAYc5bMY+tKB0p2xiq5zTwnyt8p4FF&#10;xEfIIwopVx5soPepig+zIVY7h1WmBZN2Tbv7UrjsQMuLh8YwVpFEm1OvU9atMCGH7o9RUhRd6kzI&#10;Pl6Ci4WKWH3Nlz+BqzHkDofvUx0OyTDggGqvmTC9QZIG3jikOxrSQvKkckUHRDkfSqQAFuu4OD5u&#10;Dk1Lb3RSOfDr14yelZN/czSXUu2FOSOhqb2K5b7G+FhMEYE2SI8kCsWaaQPehYAMHAyaqwtrX2iw&#10;EJlLCQZwM7s11un+G/F17q4I8I3rF1GAvT61y1cdSpK8pJHZQwFSq1ZM4xpbkw4VZSA3rT0V3iXZ&#10;ZuzlgMZr3TTPh1q/mxtfQ6fbRBwWzMMkd69Bh0D4JWFtGJvB6zzBBulkuCfm+gNfO4zi3C0U1F87&#10;8j3sLw3Wl8Ssj510Twf4x1HUVEPgOYp5i7pHkAH6mvfPDvw00mC3jl1fVbGFQgLJG+5m9RmugGte&#10;GrWz2WcSIgHyqgPArm9Q8S6g7zeRZ3D8kDf/APXr5DG8UYrEtqlDlXd2PpcLkFGjZy1Z6Raw/CvS&#10;Qz6b4JEsuMF5eSSPc5qtf+MXSMqJ7GFdvCK1eH3eq+IZHffOkfJ4Wuekj1Ce+J82+lJk+6uea8d4&#10;WviLuvV08j0Y0YQfuo9V1LxipE26+8xiTgLiuXj8SWEviKwEjY33S78jt3H41FpnhHXbt4CbB7dD&#10;gtu5OK7iHwj4Vs4BJcxeY4h43N39aylSwNFNXcpep0wTudppXhf4ba063NteXtlINMLyRGQlWZRy&#10;a8m1rUvsus+IdPttjsl60SyJ3xxW4NebTbfXYbEBTLaOkb5+6DxXFaVDCPEd1cXN6HdrlnZm7k0q&#10;FKLhzVLu2yb37f8ABL52m10Nzw/osrzNd3gfh953fnXRPq+s/wDCQ/Y9MsLRnEW1ECgl8Vy+ueIT&#10;Fo32e2cgMuAFHWq3gi6WL4oeH9RurmZUhvBJKxGeB2x71ssNKt+8qaR6L+uheqXuq7MvxJfeMxry&#10;Qaj4G1i2MucM6sFP0PIrN0nSDPqhkm02Qg3KgHOSSewFe8fFzxZ4H8R+E/Acem2UVnLY7VmhFthr&#10;o+u7tivKYT4ig0pbiw069LxQgriMsBx198V6ddRw8VCk4q9tVdGuCjKquaaaseyaN4QeOyT7b4Ut&#10;Le2TRXkkeSYKFXGdxPqOteE6veWg8R63DZ+KWu7eO8kVLoDb5mD0A9v1ou9b+JWp6UbO7+KmsvbM&#10;4DwLlMgdj3qSHS40jtYza4JQDFcNLDqi3KrJSb2S2Xq2dblKUrJWRxn2fXbzVAq20pi8795JntXY&#10;w2un2elW2UQSNH0xyDXQtFZWGjQkLGHKEgf41wmq6ir3DCOUSyl8BV5yTXcq8sRaMFaK7fqS6cYa&#10;vcuyzF9Ti5AAcACtJbW6PluNMcjAwQeKj8P6PqD28813lCcMFJ6Cukv9S0+10eCNLePcIiMH19a5&#10;q8rS5Ie8/I2p6q+xWSSG0tfMlni3+VwGNc5qWuSTLbW9rYPksQ5HesO4m1G/1oqsjlfM5wetddpm&#10;m6dbNYySshcYJXGcVoqEKKUqmsu3b1InOU9Imbp2jTlBNPb5ZiGCHtXQPPZWWnvmRNzR/Ig7Y607&#10;U9ShVAkO1QI8cV5vqF5dSajAvlM/7wjNFKM8TLXREtxpLzHa1qk9xeJGlxKd0hBaqtpaxQW7ySRg&#10;ysuRurSgtdPjsHlkZfM25UGue1K8leVliwzF9qhfyr16MVZU6asurOOpK/vS+Rbup55bq1jFyAgP&#10;IFadpFJ/Z0kbTqqDBAxyar6Vp0yaZDLPcncBuKn3q9cz26RysI03BOmaKrs+WOpglfWWxXu5AkKA&#10;sn+r4FYCBpbuRnUsPO4z2qGeaae9cjef3mABVyPEayhgQRGDW9On7NXe7Mpz53yrYkunEcMAjIHy&#10;dPWtLw7aRyT6jfXVrGIbddwd/uj+lZdpFNPqTEIfLDfM3tVrV7yabSbDSrRGjh3gSbBy9bwXf7zC&#10;rJJWiSTXEureNLryDMtpbSgBj0cj0rQuyBH5RUqVjANN05Es9EVRagfu/Tkms29nZtQBMgJZxkDv&#10;Uzqa2ic6j3NLTSY9WWQQROysNhPOPwrT1Sa4adGJKs0fze4qHToSljPcNaybRF8gI4JrB1yfUV0u&#10;2ma6BaS5IKDriso0/aSSS6mGIqcivf0NnT38QajaxaNF4quLXTpbkPePAu12Vf4dw5OaveP7630z&#10;4aeH9LtZdjT2JiiiVvm2AYLN35rX8GRww+FPE+oTRIqJppK7ugwM14X4gvZb3xvrd7NcTO0l86oS&#10;eFUHgD0Fe9hqSbS6I+exNd04N31Z2HwZ13TNG/aj8E3F5qVtaxRa/EV1B0DLasWHLIeGB9e1euft&#10;Q63p2oftHeAL1vBN9Pb3HhuMR6mlyZIr3PQqOkePQV87eGYvD/8Awkeox6xbTG0uo8Ldg4W0Prk8&#10;Gt26n8SQX8mlWniSDV9BF0DbTSgM+1uoUnp+FddSkp1E10PDjs3r+huaG7p8JjHI6vGt1mEHkoD2&#10;3d63LiSM+HNKRZQN86DaKzmtoR4T063isDbosO54icnP1qa1MS+E7q6W3iuJYYX8uB3CgsOhJPpX&#10;sU4qMUjzZSu2ZXiRr638Xafav4Nto4Dpqslx5wLSEjuvUYrn7e7mXT9biLEF51EbBug71Qun1CW9&#10;e8vNVna5uL471LEgKOigdgKndbeS+0GOCGTzJr2JCo5wScVtbQm59U/s5aJZP4/+JOq/ZCUstNjj&#10;gcjjzG5Y/WvrZHD3MhIbmU81wvgDRLXQ/wBnnw3Zx28SzTaVDLNjqzOM813SJIsMB2jIUZHrmsYp&#10;3IlqaKZ8x+vCjvVpMbWwo68iqMZHm8KRleamLhZByeSK1TA0Q37sgR9RT0OF6HrVeM/uH6cdqsdb&#10;YtjkdRTYyQnhuKM/Ifl7cVEhyhxnr0qTI8w+tSLYcDlF696Ufc6UwlfkBz1pc/LJ1PHGO9A7iMw8&#10;xQIz7803JO7nvxQOnQ/Sq800Uds4ONxBxzSZSVydnjEU5KoQEOecVzd1dKVkUKSu896q3t18p+dx&#10;82MA9a5+aabzZA7YBHY9ai9jVRuaU848l/lY/KMc1kmZVWbJHJ+XmqEsz5mBn/CqTyx5b5c8cZNZ&#10;ylc1RflljLOd3T0qLzgYyQTWW0yCb0y3HfNKZCOCo6dRWbZaRfeQFlyv8P5VXLKXPP04qr5j8fNS&#10;eY2XwQeahsbVy1vGQQh9yaUSJ8oZ2x9KqMxyCR26ClDcnkUibGiG5+6cHvUgY/KO2ODWeHby2HGK&#10;mR2JVdnei9hNGtC5DdR901Kkji5Q7TkgiqKk55NWUBM0Z2jAOfrVX0EeMX7SW/7QvjUeXGplKuuf&#10;1rvNHvpRCyizicFDkluVrg/GqM3x18OTqrqXtipx/FitvTU222RcPnbwteBXfLUaPrsDaVJXOov3&#10;gezMwlzJGrHbXzv8TrZpPA1vfqdzQ3bebGRzj1Hpivo2CFH0C6d7RuEJK+teU+MobKT4d+MWSEOw&#10;06XcmOOn9KmlNqaszPG4aM4N9j5f09mawJLfKScZrXBtRpkyG3BOcmue09pG0SBVwP8ASpA3PQA1&#10;txKv2C+YSqSGGc19bH4PkfGtWbPe/hrl9Gs8QFcr0z0AqD4w2VvGPhXqSFPMS7MM2P4gTxVv4btu&#10;8JawyhspbDbjr05q98R7aa4/Zh1S4Uhyl9G6Ej+6eRXm4mmpxZ3YSo4Ti0cdoV2//CN+J1iiQmfy&#10;PMJ5249vevWdNkY+GLJBbsFFrxz3xXhfhSRU0jxzKwkInitQijsVHNe16JO7aTpZGnrhIDkZ9q+Y&#10;rR96x99SfPBO5ymsrKbxmSBwSkm7PtXd+Bp/N+DVook3GC+mVl9OTXGeILqI6xpiCzWMtvDmtn4d&#10;Souo+LrcXWT5hYr9a7culaojx84p81M7lgfMf5j/ALtRfN83yfrVudCJmIlHU8YqoSvJr6Q+OE4w&#10;PkGKDyBggc0042/d70A8nKGgYH/WH5ccUvJD/dOBRz5i4xjHSmcZJyeOgoYDuDjrzTCG2x4TuaVS&#10;PnywA9Kcdu0MsmcHnigCPnL8elJg5bHfFO/hYj1pQOaADjnmmhiIsFM8/e9KmUJsfMYz65qNvv8A&#10;SgYzJwPlGfSlUkBssaTjDYFLjrQITndmjn938uMmlAxmncddpoGPULyMA8UHIxhV68UgI8o/L9ai&#10;dxuGM5xxQhDy4Mifux05pCeDxzUakknKY9qk/jGV6UDG4JK/JRtOW44qQEeU3zjGfSkyd1MBOd2P&#10;LGPTNNxyvpTucD5aOM9aQDf4GyKjyc8GnEnO3AwTzTvk8rAQcCgCP5iXwOo60uX2RjGTnqafj92A&#10;c80pA+T93096AFA4XK8gUpxxz16UbTtc7hSHO/6UANJ+cEDilA5bjrSYO4YxThnI+XoaBAOuDT+N&#10;x4pDjc+VPalwN3DduKYwGM5C0hJwBTG3bF+tPYNhfpSATcMsMduKaSCpBFRkNuOAB+NKN2w9M0AL&#10;zluKTa2xfmqQ52ryOlHG40ANwduCM00thzweRxVlVjMb/NyB0zULA+aw2jOeKAGqSRnIFOHC96TY&#10;wU5FKVw6ZagAYkqBnjNPJYxoM8dqYVP94U4DlMsaADna/wA+RgdqbxsX5B+dP/v9MZFNx+8PFMBe&#10;c/c/Wg8dutLnrSEqT/KgBgxgnFMIOB8pqXH3vlxR0JoAZj7wx6U0r8zY7gVP8uB8oprbS447UAMR&#10;QMYPbmpB0607C7GJWozt54Oc0APJ5xQBxjJ/KoQQZKmBbAGRxQAuOG4o+baOKk25jHy9OtOwNrcd&#10;BQBAc/3P1pwHyjLdelS4Xy35A6Uw/wAXPpQAfNhumMc0gI3j5TjFKcZY7G7cCmk/OoPYUALj73NJ&#10;g5bilG3kE9KkAUs2HFAEfzbG4FMwcDINSlcDBcfSgKxJOOlAEYDfP8h61Pz5X3/0pQMRk5FMOd/A&#10;oAa2SwzFwKbtUrwOKmIPPzYpp4jb5jRcCBlHy4A/wqN1/d4Dnrmpm5jP1qMnlef4TikNEltn+2NL&#10;fKkCNv0r89Pi9IH/AG2vi1Ic4/tCMfoK/QyzCeZMcEbYH4zX5yfFU7v2tfiU3nD5tXXP4Yq6fxA9&#10;mcwu3CgR8sRiq1xDCvivw8ouC26dS2PrV+MBgvOPkHGOlVxEf+EitCZcsLlMfnXSY2uetWDqtvKB&#10;GMeRGMV2HhiQReKfHkJuD5VxbRlH9GxXFaWofUJhlcC1TH1roNMNwniTxGzWY2Qyx/Nng5r5rER5&#10;nJH0GFfLZs7m2t1+1XmZtzedyT3FWntIH1y2YyIoUcYqeBFksjKoQDyBkA1HatGNQLSSZUPxk185&#10;ivdTR7eGd3cguX8rU0jMfUcE8Zqhp7k/Ea7kMTKUK7JCc1vXEK3d0T5YULgKQeaint7O1t7dEhG/&#10;yzl89DXkVKyPaopNeZiXG+T4seIZ2uGO4oM564rb2sbhOOoFYlqjHVb1m3EtLnit6InyXYDPIFeb&#10;i5ts9nDq0R1zbxmO2VZicJzVaGK4ikmyJcN6jitdFAt4WLLk89ae7k2so+zjAT0rg9s0rG/KY/lM&#10;Wk+7yelZd0MalaIO8o4rahZPtVwrSt91sAislIZpPFEzmUgJIflx1rpoy1bfREyhY34oF8y223Sl&#10;TEMj3rZhBCyLsUERnBPesu3UiN8O33hV47/s6/Ofu151aV2ehRVkZM5L37qdvyucUixMZ1O/vwMV&#10;Y+zSm4kIZhhvzqbDqyg54PXFXz2VkW46kkUMZccH7vUCtaCGJYZXLKAqHrTLVkWBAbZWDUt3Iotf&#10;vgYXpXHObbsVZWOV1ERtqNsM5zOSK7DQ7V5o7GSWJvKQjaAODiubtLd7rxRDGF+Y3AGPavYEis7P&#10;w3p9ugjJWAbjjvRjq/s6aj1IS1K0vml7Y7Bt2YUdsCsi8cY8vC++O1aF1cwJpt5I0jY8v5eO9ciZ&#10;zIHk2SZ8zj3FePQpOb5i4rUkmRyEURZyfyqZYkUx7ohxHmiOZXW2Ai5Dc+tTXBHkTngHycCuu7Wj&#10;NrGYZRJeEKBhWIxmrUCxMJd9yQAPSsazwj3+WH+tOOfWtMSILTBiAOetb1IWdkJO5dj2CSRcgg9D&#10;UsYRZX+UEk9az1lTy1ATnvzVoywmCMADIXnmuaUWWmjXs3txfrIw2qikketY2taqZryCJYWCAkAA&#10;9KqzzSCORRcED2FVIYkOokmE4zyT3q6NGKfNL5CluRQxjdKdrDcwrWh3GeQbT0GKlaOEQJh1/Cnx&#10;IRqFuecEinUqcwWsXINhuEWQNyKmlAVACcA5qZhEsxJ2/cBAxVS4YurkvjCnArivdiMWYj7Q+cnL&#10;GqcrKLWZFXaC3J9anuFmypEb8nisuTzvNbIYYXvXp0Y+ZzSlqLcOkWnWyoQWZCSSa5uX7VJJ895J&#10;kydAela7iVg2Q/FRW8Uh1ByYl+93NelSagm+phK72JtOt5FZiSOegIrsbC3V7a9O+MccKazbaMTF&#10;1QMGUjI9RW2IrhJtsa7SVAJzXmYutzPfU2pwsWoEAmjBZTwc4qG4IFyubYKGzuOKsW8Fwl7OTPwy&#10;9zTdQB/smMbhyp3HFecpe8tTpucPqS2/9qKRKmwse+MVdtRINGjAbcC3r0rCvoJPtMBa4c/v+Bnt&#10;V62maKWKNXGCB1Ne5KF6as7nJ1ZtyybYYCRn5BUaSEKpMYG7v0xTZvL8qA+Yg56ZqGVoyiAzr93s&#10;a5FAuxd8xST+8OCp71mh3N5PlRjccGkDItq2JFIB5ANUZJlEq5gyvqD0rWnSJcie7lP2KIKBvCsH&#10;BPUVxd7NY22lXsskMSgZYnpV6+u4o9csZpLgBI4myhPWvCPHPiC4uteFtbSuIlc7gh6n0r6vI8ol&#10;iZqK0W7Z42ZZjDDwu9y5rniZru5WK302SCISFS2/JNczMkcquftEmRGTuPOawo0vGhtmNs2VcFq6&#10;XdGNJt2EJI8sZGOlfotLAQwySgrJHxGIzOeJk7vQ5d48I3+kEjzD1HNWUnEekzIxXmPrT7kqb1sI&#10;APTFU3i3uDhiFbp617kNYo+eq+7K6JrMX0qlYbSbDZLE9AKspDJHI4YZO/rupiXskGneVGhUnhiV&#10;waYkgDSlrh2JIOKmTsVTi36l9ZrdUkLSgAKeD61Hpxkm1S9JVgp3bM+1W7bTVuZFl/f7d4wmK7aw&#10;0RftVuWCxqIvlArz8Ri4Ulds9jCYKpW0SORsbCaXVLsvq7RR+YfmKZxj2rsLTTXktQsTTsu4AOyY&#10;3V1tnYadEsn7qFtpGM45NbBdxbhBZQp0wyrXzWMzq+kT6rBZG0ryMnSPC09xfXCzTW+yODIDMFrq&#10;rJfDVh4d8S2h+EMdwZ+JZjPggjoR9KyZJrwtb4vJ1IIHysRn8qZK90oyzlvlHWvDqY+pUeux7dPL&#10;qdPYgu7mG38M60eAPIcoD1A7CvF765hl8NQkwxeZJfOW45HNeieJJFHh+1IcnzHORXnJSL7Qx8oD&#10;AHGOle7k9NW5nu3+R4OdVfsoz7RoUvnkEEx2kEDHUivR9G8SGXVtEtxonzSy7ZW3/wCrx7d81xYU&#10;ec7JHH/qT8mOtWfD0CjVdRuhAQY75N3tk16mPoU6sG5rZaHl5diKlGas7pnusmCqMbMDMQxVcsQ6&#10;fuh0OKnLO1laMTy1qvH4VEyMREMnj2r89n7smj9GpXlBPujjfFNv5ugafMEKyRMc47iuR0sOzXLb&#10;ySON1elaj5bafJG1sSrIRuxXnktvPZ6vAnzmKSQlWx6+tfSZbX5qXI91seBmVBqfMtjSRIwzZdu5&#10;zUUjxiBsKO+Ke0i/ZkHl9uDWe24zNgnviuyMeZnnzmkh6zOLW6QGMq2eo6Vc0nUXj1JYJWKr5nyP&#10;n1rKMb7QRnjNVUgunuwzu4CSjHvWs6MJxaZnSryhJNHqyzg3qCRFaMJlHXtWZqEkt1KbdrmTyyCq&#10;49Kl0gw/2WI9xY+Vhg3WtZLHbE0iuNxOQMdK+YqctGbfbY+rpzdSCJ9CsrG20eyt4wNpDEs3cmtz&#10;ylSfAZTljkisETkwRJjEivjI4rVtpvlcPuJAFeXinKcnJ7s76MlFcpp2+wGUnfjoPetrTVij1iHr&#10;l27D1rPs45JbiOCGIu7JuZVGcAep7V1WnQqjXrSafF5kVzGVUt97B5rx6t3p3KnUR2OhaFJqg8Vw&#10;211YJeWlqJCs7hN6nrjNbnhDwjd3vifX2bV7i2S1kdWUQFluGHBAbpgGm6Lpej6n8btC1N/H11aQ&#10;pp6ie1gkKFwo5zivR4PE2o23xp8GafZQyQeHZ45Et5/shLyup+bJPPNFWlRgqaad29Xc86dapryp&#10;P1/pnzzr9hBbfGDxHbLGyNFeFZBng1NbRxpAdtxyeoq94zlhk/ah+ITo0mySZcAjB49jWdBu3uGH&#10;PavIxb89D0cMvduXgW+b5aTbGyBd317YoVT5LfMevSpUjTO4ZPrXnN2Oor+WAibZSSDTmEmADC4B&#10;9amKp5pO84zk1KHeSdQdu0LgcUcwWK0kaG3XMa8jkVEseA/yvyOOKuuNoOc9elOUKxbLHp2pKpZD&#10;sZ2z94gEfepvKcDBA6VopEfL4EfBOaVowR99utS6wcpnADGQ3FQjb5kmZDjNaht18t/9JA5/OoJr&#10;RhHG4bPrVRmu4uUptjyl+lZ8wmYADIGa2GTESHd9R6UwiORmTzAh45rSE7Ctczol/wBXlCcdSa1I&#10;T8rfukwPemNGqKg3bgBjIHWnBUV3J3ZPUZ6UTlzFWsXR/qxx1pCz+S3zn7tNQ/Mnz/pSyr8x5PSu&#10;XqMpuu+WEBgOvFC28xGBGSqnriplU7Rz36Vqo2Lfpj91zVupyk2OWum8uVRs6n8qiWQ+gwRxV67R&#10;PKlywJ31jkssz7Y2xjiu2laUTKTsx88zF0BPQetUWUssnytz0NOKMbp2KsOeRmrsSnbu2ZOcYrpV&#10;oLQxbuZGydEcmNyNwwatW9zLHfwOJUztIGVz1reW3R9MuvMdQCny8VktDGI4wEU4m64pqspbkSjY&#10;cFf+24m8xdjPk4GK3p/JGlzsTuH2M7c9uKpKkBaBpJlVVQcCq+r3Nsvha8KEg+UVAzWSvUlFC2PI&#10;9Xfzb63TcxzfEke2auJCRDGwGMQ9xWcscr+IbtzGdomGGzXRymJbK0TzVzsGRmvrZy5Ixiux5FW0&#10;pNmNHKwvrKBVdnlugAMV7R4ZgaOK4VhhjEpNeXaPEs3xLtZRBEFt7dieO5r2TQ/JOm6o+8ktJ1r7&#10;ThqndKTVj4riCqorlRrSMC5G2ouzClAYyt8+AM0EDB+cHnivtz4oFA/d8dj3pSRtPHemnPr0pCeg&#10;wT60CEJOT8xoDncQMkYoYptbPpVYsA5IfjPpRYLljPzDg+9HRxxVUuAZDuI4FRibIfLk07CuXyyi&#10;MncMexphY7j+9Jql5kflsoQ8nnJpyud7kN6cUWC5bzyeM+tOGMDAqJSfNQbeoqYZ4zHz9aQxPm45&#10;FIN2ev0qQ9TTDjdQAL24p4H3fqaArY6DFSMpEanjFACfKGYFDyOKjbgPgHrxTiThuOlN3Abfl9aA&#10;HceXAd/GPSkJG772KUuhtZeMHHFQJ95wy9e+aAJQUEX3T9c0gKkAhwfakIHlEYpNqg8ZoGKT8vSm&#10;j7o4/Gl48ts+tIfvE+Z9RQIUs21gKZ+8KjKqT2OaQBt75RqmQDDEt24GaLARfP5g/dk8Uvz7f4hS&#10;mWNS3AHI6c0pdDI2ZVHyjtQAm6TaDlselKCd68DpTCQE4lGM0u4+ZERkjHNAyUFSRhTT+Pm5xVcM&#10;PMb5169KeWTzO/4UCHnkcKKjIcuPm49KAwD429TUhxk80AJ/e4ppLY+4fzoOdhOKO7ZoAP4fu04f&#10;6s/LSdBS5X5u9AD/AJiCQBjNRuewFSFhkYIHFRHO5/l7+tAAcZHzjmo8tl/k70jAlwQeB2pQCVAJ&#10;I/CgAG/cDsGO/NOA65AHHXNJ8u48ml+XZIPcUAN/i6k0BsI2MZPvSnPNMKj5uvWhAyQuxjI2L0pp&#10;yYQCSOe1JgbGJYDmn9qdgTEAw6/u88cU8Zx1pw3FHGw4oI5pAN42nC0xioKZ6GnkttOIx+NNcIdu&#10;WOcc0AIB0+Q0HBY4Ue1PJHlgAcbeahOQ64yaAEH3uuKeGYBcplT3puPv/hQeCfm4oAnHKgbscUmP&#10;mPFNDDZy4oVuW+c49MUASYw54HSoW6qNp+tPJXy8kHP1pp3YkPtzQMDj17cUq/6kguPb3qHnaeaX&#10;+AjkmgQ5WBc/KRg07+JefWoM/NwgxUoLYPyUAO7P8vNMCjnBXOacP4sUc5fDdaAHLjcMoOnWoiAJ&#10;XPq1P7ffpMDBySaLgIN28Uo6dKXb0+bjHT0ox8zZUY7U0wEXYJJOR92mF4irDY2DQwXdkj+H1poV&#10;2YEbcL2ouBtjcGJ2j7tNJbyiRMTz6U3cdq8HPem87emOaRQp285HOKadvz4XnFOPQA0zDeaemPWg&#10;Qqg+S/7s9KgPEsSs0hG+rDkCNCemaCUMcfyjp6UgGttNwcRADbTt5Ct83pSEEOBxgikYDYRkZoAe&#10;WJkUbyMLzSjbsc7vSoQJPJUFTktxmpsHaMgfSgAB5B3Cnjq5x3FRNt8wdvSng9Bt/GgCY5wpA5ph&#10;wQ3yDFJn7tKSdsnbpQAh7c0qlvLYlgMGm87RzS4/dnnPNIB5I9Mepqu5H7za2cdsVMOseWqNlBkB&#10;U4wefemAgA8uPnBxQSR5QIJ57VIMAEFc/LSAcnKr0pAN4w37umbu2SOKmI+cc96pyhxfRkd+wpiJ&#10;hjgbu9PUr5khBJximj/Vj1qRAdrAqo9aBjpFG6M4xR5fB689Kdz+7DMetTOf9HGQBgUAQYUY4/Om&#10;MPv8YqQ9RzSH749KAIlUiU5xTyRk8ilw25ecnFNbhlbaPpQAhACHBOKXIJcqOnapTzboTjB7UzC7&#10;uCBkUANG7OSKONp+cU/jyWyOnf1qswJlUqzdehpgS91waX1puP3n3P1pwHGcikIPejnBpSefuCk7&#10;CmAoxvGKXjfIc+lNGMjmnDkHIoARiCn3OcetM2/6ORj+Kp9vEfzdjRt4PJ60AQgHA57UHbuHygH2&#10;qxhcuCCPlqIAbzlR160AMAPfHHXmmkZJG805gBnk5pGLGFf3WOetACDGOlSLty43AVExPOIxwvNR&#10;F8Y7ZoAnZh83yjg+tMO7D4A7VDvTapx35OaXerOzAuCMYHrQBK2em3BwKVSCx56UxtxVcx4GOKcg&#10;PleuTQBLn5T81LuO0LkYNRHIYgg9OtOBXePmxQA4RrgksaNoAI3cU7jJ+akUNjr1oAdx5UeOwNRy&#10;5ELfKxyR0p+DhQAOtSjiFMxrz0pAQqsflxZB5FIABJKQTjHFSkL5h+XtUZGGOV60wGkjCgqM00jL&#10;rx0pSDvJ5zikGdw+bFACALuyM5oOeTup3HnLn0NMxy2AfrQAhzui+fPHIqdQpRPnNQgNleMdamzi&#10;PGwcUASbEKgF6hYAFwD0NOEke1+ec0xsbmIbqKADC8ZUUcYHNABKnmkKnaPlIoEMlPyqQKqk8nhe&#10;RVpxyVLjG2qbn5fvdDSBEEjH+6OlVTtw5Bp7E7peOp4qsxk252nOaTGyY4Noo55PIqsJEinQGdwT&#10;90ZqQFt44xUU0JkkRy6gg8e9c1enzo6KFTkZoR30i2kwEqMf7taNhcxIxmF9iQuOPSuLuIboToRL&#10;J07Co47sRRy7rxzgEDjpXjVaTTuexTrJ6HrMd802pRhr9gMDLZwBXeWMlkujwsNUBYrhQP4a+W31&#10;i8WaREu5wDnGAc11vhzxFdCSCKZ5GQyAZfqKyeqOuDvofQQeQxkGxZwW649aydZ0vfYIwijXMZJF&#10;QWesKdJhQNGBsGFP+NXTf27NCrykZXG0HNOM+UJQUlY8Z1Szmt9U4Q7Wf04NVCriIFsZIr0TXrNp&#10;EQiRMgEj3rzmZJxdKHnHLHk+1erhcSpKzZ42KwbhqgG04y+ORU0lui2xby/mKE9KyGmZtds4o1J3&#10;XAHHU16Xc2cI8E6USiiV7TIT0xU1sRadkdOEwrlBto8iuIB9rZwoIDntWdIpKyfIuA3pXVTxf6VN&#10;+4PDkc1iTLiSTCryDVqdzOcbOxzUwxJINpAx96olZxAy4UgDqDVu/jk+yN+67dKoLjyB++OcflWt&#10;7nOwViJFO0d/wq9aXbJqETCYqUfIYf55zWY+PKPz54NUgwEoPn8561pCTRDime36Rq1pPp8CSMmA&#10;uCO4PrVyUbbmXFwCueDivF7O9uVuxtLAq4w3pXpGl6gbiOBJPLVgoGQa7YTTOGpDlZrs5wvPrUTE&#10;iCZgWzkZz3qaZJFbGV6ZFVHYmEDcMDrWpgyRWBVQ8J2mFhn618S/EvTX0348agUtV8q7leaLjjk8&#10;19qAsSpDYUdvWvAPjdpkk3h/wTqcUYH2W6dXA/ut/wDXrSm7FJ6nz4DJi0McwJ3g/wCNd3plyZtM&#10;njbAxEBg+ted20wMUHGPnPAHINb1jM0dwG+0Yy4/CuDMMP7SD01R2YWv7OaZ1oAQkbv4zU7BWspW&#10;Ug7feoMGWyEitjCDOO9V4WlE0ys5wDXyFSDi9T7PB1faJWGzupt1idWIP3T6VDbzXENyySHKMRtJ&#10;7ir0qoXYiMcCqzhGh+dMkdDSUtLHdKnZlieOzeEFU+8nIrOijkttRtGjkbiTJweCKsRsu5QSOlXY&#10;hamaLzGOwqcGjmsrdAUddNzrLSeS4stHkh1y43R2zqYtxwM9cjvUyJeWOiW0e7UdsplZQwJUk9ea&#10;5S3S7h1q1eK5KRl8hh0Irt5dV1KTwdcxmK0kgCAKwQEoe/PavMqLlkv5WdaV15nLJc3GxvKliVhd&#10;Hch7811EN/oosWFxfeXKIwGTHQ//AF6wFttGntpmS/Mdwgy3PX8K5+7jneaYSNIpLgKcdce9Kph6&#10;VayehpTq1KXXQ9HNnaT2E0ttqqGTZnAOMitnw9rmq2NzFbXc901sJMKshyYz9fSvJLXU7yyvYkdZ&#10;mUH5WU9K72x1HQ75LBZY1WR4zl/evOxODqUlquaPR9j0KVanXVtme7wvBdaTHNbXKHKjODk1FLaq&#10;zxbic5yfevONNu9QsJ4vJumZM/dJyCK9EsdQ0290i3eO/Kzp/roGXBQ+oPcGvJUmtUZVKHK9TO1H&#10;TNJkZGOmFwQNwPTI9q4+/wDDmmu9zLDDLE5jOVVvlf8ACvR/MYXNwvBUjiqxt2eWQqp5B4zXbh8x&#10;nDRnFUwyex85alpep2tzfhvDclxExJ81Oqj6Vy8v2ZrWJo7kFFc5Vhg5HUEV9SzWUZtbwNbxGRm4&#10;BrzPxP4QWZrq6s7VY7gcywrwkw9R6EfrX0GGzNS+1Y4KmGjs0jzmy0rw/qGnFhpRjkH3gHPJFZOo&#10;eHryC6LRxsF3fLk8V1OhRmy8U6nHcRyIu5QNx7//AFq768tUfRM74pFePIIPWvRjmtWm9HdHLUyu&#10;lVW1jwdtN8QoUb/hG3ZWGQ6tnNUpoJvJlZ7YRkPyCcZr1U3LW/ifRoTbqY2ZuG6HFdMbb4e3Vsov&#10;fAkReQAF0crz+FehSz+1uZfM82vkCl8LPA1aMxR/6VAMLgjcKSN7g3gC36cHjBr2e88C/Du5Um01&#10;PWLeQnO0ykrWJL8NvFUaSvp93ps/TG6faT+dexTzSlNXueRVyerA8633SzODGvI+9SiVyMNGu3Pp&#10;XRaj4J+LsIV2+Ht1IoTJaGUNx9M1y8ll4kg8wXPhzVUIz96M5zXTTxVOe0kcU8DVj9lk3+jEv/oi&#10;jJHPpVgfZ9q9M7RkViNJLkcuvPIYelSQSSvNKFgjJyAAzAV0KSfU5ZU5LdG2EibZtK5A6U8wThQQ&#10;xYjsKy3luYWBZISMdVbpUsWpFlbYRuUcgnmq5uxHJ5F1SRIhMR+8OKLhnkuFZLTaAo71UW93lt0C&#10;feqwZlFkxKBVPU+lO5PKMVm5BfJwaaol2r+8J+Y4qEzQfLtuY8/WhJlC8zRn5vXpSuVylhXk86TK&#10;AAdKlG8yHjoKUvYmzjIlUv35qq8pBYAjIIqrk2LoVj0AzSgSYfIXimQuHgcCRN2ORmkcyrKg81c5&#10;6ZoBIlP3M7cc1E3K8SCo5jcfZpMKuRjHPWoVLBCS6jjkZpBYtfNu7YFPymxhtBPrVVS7SR/vTy2K&#10;llWSKYeZFGNwGGDUDsOAG8/N1PenHG7G7FVnKFWxex8DP3qiMsPkLm4Xii4WL2+NcgsD7015CVLY&#10;U4XpWZ51s2/96hweOasCaDYo8qPPpuHFLmQ+RsuRzoYAREQSeR6UpmhEzZmQHb61mSyXkc8QXTrd&#10;1Y9Q44pDBfSSuV0aN/l5zIBUupFdS1Rk+htW91Zrc2zSRhxuJPP6fjTb7U4Xu5jBoqwrtA25z+NU&#10;rfT9baNivgqVhuHAkB/rWnDoniC4mTZ4Pu1JwMAVjPE047tHRTwVWT+FmQtxO08AMkeGIGc9K3JN&#10;K1WXQLi4h1vTgsMYPzSqC+fatmz8C+I5LrL6VMikjJZv6V6hoHwue4Xfe6hqMMGBndcEb/oK4K+c&#10;Yem/iR3U8nqye2h88qb7c6gh3LgYDCpvsXiR7tAmhryOPnBz+tfXkXgX4NWUAEuizyuqfMTcH/Gk&#10;a0+HMN0PsnwxtyFb7zy56fU15OJ4npUlc9LD8Pub1Z85aV4M8Z3sMYXw9duGx32r+Zrv9P8AhjrC&#10;iNp9P03IUfeuRxXo82pa01xLFb6TDawKuFEZ5x9RWPcf8JG6Nt1vUsFhz5rV8vX4wnUdkrI9+hw7&#10;Cml3Irfwt4d051NwumO64O1XBFXZtUlhilW0MESeXgbV5/Os9oSo+e4unbbklmJqnOYBE/GeeTiv&#10;mcTmNXFTu5O3Y9ylhIUUkkiae7vp4F8zXNRbJzy5wKybmOMq5kuZOMc5rQgillQCO3yPc4q+mkag&#10;6AOUAPTnNY04u91c1lVSOUc26hNiFjtp1ul3Iu1NDkLNJhcCvRbDw2TJl7bdyO9dzpeiJHcwn+xr&#10;ZADyxGSa3c7L/MydRHlWm+EtWur+Hfpsg3MM816xpvhPw3p8Fl9otbYzFVO0fMfxrpyyxACKx2gc&#10;bs1zur6vpttZzvNqaGTy+m7JrKeJey1M3K5b1K5sLa0Ah02CIGE89zXiXifXLRI77Oo7mYkAZ61i&#10;+KvF5Z7pYro9wOa8XvL+6udQkZrqRyZeK7cvyepiJc9RWj+Jbqci01Z0d3e3Mk+9b2LJk43NXUeF&#10;9I8T6ldeIjFq9ggtolLM8oHX0Hes7wl4YGqjWTJbSlYY0MhaTaFz6etdxJp2maXcKsWv3YIj6pIc&#10;H616OMq06UeSOr9EaYbDznK8mRR+FdV/t9hceW6bs+eDwR9K07230O30WWGGaEMEwN2Bk/jWDeeI&#10;tcFqIYNWGxeuTkmk8MP4fvvH9/D4invlt5rf93dQkgwN64HWvMlTqTjzTdktbLf7j2KceToQtCht&#10;HYyWTSAE4UAYrRstb8Sx6ELaCS3jAfYv7kMTur0Lwx4W8HXXiLx6tvrt1d2Nmyk3MzFC4J6AHHau&#10;P8Y+TpvxM8LJa+EDZ2MqubaeY5NyE++CD09q5qdeNWo6a1e6vpt5G3OomK+l+LINduJrzwDdIph8&#10;1rscQ4POQ2dufYGsS41bT47lpF8Qhl5AdhjkdeDXq/h/4yeCLT4P/FvQdb/ZbfxDpF9Fs06yDhZr&#10;GUAgt5p5Kk/NwQR+Yr590rRrq8vNSaeKVIZNamkjj/55xMcqme+BxmvfhgEoKpXfL05Vv+J5sMfK&#10;pUlCNNq20tLMfcX2u6pqywwTzrCJcNJjlvpXeaJoGj2hinuJEabyw2XOcVft7XQbDQ41XToARD8o&#10;7k1zl9qkYODdsu7IFYVMRKovZ0Vyx8uvqdSilrN6nQavq9hFaSLD2QgH1Nec/wDE0vtWlwszDz+S&#10;KuRWd/eXkK4dg04OewFeh2lrpFlpyhPJVxGMk+tKLhhY3XvTf4Du6nkjDstOjs7SJ3/1pQfKP4aj&#10;1C9ijhkwy7vLOcmk1bUgJJQL1QcED3rjVg1W+1GQGWQReZl26ZHpRRous+eo7ImUlDRDvNuby5uB&#10;CCypN+8OcCtVU05ITmyJYR9/WtS1k8N2WhzL/wAIl5snkkKpkxg9ya4e/wBSeW+kjijXJmxhR69q&#10;7oQdV2grRRjOSgryI9Tu2aWOONm5crxVzSdPigmlluIpC7YK55xmrNnp9rFaCa5TdIwBRT2qW7uQ&#10;kSneOAMA10uoox5IfM5lFzfNLZEt9MVgH707jHwBXHPJLLcuFuHzvOT6inT3c0t+oW4/jw3NaUdv&#10;EtnJIZggCgj3NbUqXsleW7MalVzfLEjtUihg8w27Ag8ZFPVJrnWWYIBGzDcaaHubjXLCMFWXbzgV&#10;vBbWDSZlClXC8micmterJjaKsVL2WO20dLeGEbmTkiodGt5VvRcTRKeeM+9VEW4uPEEWH/dCTlj2&#10;xW1K8UZRCWSIxHB9xVc7St1MfZ3kR6lcKrygOuCvAqpoGnXOoeM7aIF1Q3AaaT+4o/xrPhWW88SL&#10;FG8jAXOAcda9Ub7LoPwvecqn2yeEJCi8nLcc04QfbVk15RjEyvE1x/xUmg6fZNDHZWVrtkbH+sfv&#10;zXNR25udasVeZm33IUKO1Z9y1+QJJfNImlD+2Tz1rftpbfSvDNxqVwoeYw7baD+8x6H8K9GhR5Vp&#10;uz5/EVuaTb2Qzx9fG28L+G9As7kRK1qr3RU8sPQntXiM0mdW06JZCYhKFeT+lbOq3t5PrOsXNzJN&#10;JcXMpOeyg9APQCmaTbRTXlxDJakqIy0hA+4K9ijDkWqPmsXX9rKy2OrjuEtvhprNne/CZL+ykiT7&#10;MittMTN1bzP1rV8LR6ZawTILeBnIzbo8ufJz2965c3OpLZHTYfEDSad9vUKhTJBz/e60mvaXrFn4&#10;v8JzRwXKFrNcyJISrA+o7V10IKWrPOqSdrXPV7uxJ0OV38U232qXpaRkE49civNtTJhu7eyl1G4V&#10;ZZM8EgjHr6VraLqv2HUxcz6JNNJ9nIildifLJ74rnNVnS78aa1eSXPmyXE4O/GAPQAdq9FRtqnoc&#10;lu5XuUT7QjfbC21ABXrHwX8Ovq37RekmS2DWthKl1dM3RADlR+JryOUOSkQiYkyLz/Svuj4FeH30&#10;z4Ca/qM0QW61aRG2d0iQfKPx60psp7HvERSXV9RG3CLCqqfQL0q9A0gJBBYA4BPpWNYq5ubwFz/q&#10;yx56AVdsrzS7m3vBa6nJJ5M5WUFCu0j+dZ7GadzWUgs2IsDNTr0IKKeeKrj7iAZBxU6bueKoZai/&#10;1z8H7tWc8PxVVcB/v1Lv4xkdKoZMpAZvl5xSlj5R+YVCG+YZWgk47CgRJn5Uy4yelAMm5sR9O9QM&#10;6JE5faxJ+Xmsq81IiJo0tlAx97PWgaNC7vYI4jloywHY1yN1fbrqZ2OMk7eao3c4eaXZAwyfmJb7&#10;1Yk0o2sCPwzWMjZaF+S5ldnCw4UdCe9ZU8+GlzKSx681SluDtYEkjPABrNmlO5j3PcnrWckaRZee&#10;cnzSM8j7p71SklJD/Njjp61Rklbj5AeexqB5Msh4HHTNTYu5bEy54J6/lUiyHLfvCax3lIdwIFAI&#10;65p0M3y4OOvWs2irm3vO9SSelODnJySazRKC44FSox3scHp1rNspK5p5BC/Mfamg/O/zd6qq43sM&#10;r0qTJ2SdKVx8pdUnB5NTxsARzxu61SjIMEeWwc1aXuNoPPFO9yeU1FILL8w5FXI2/exjI6VlIygr&#10;kAYxjmrpLeXFjjPfFFxNHmXxFXyPF3wjuFUrnUGVsjggmtO1MY1AbI9wW3RhjvmofigjH4e+CJCG&#10;3Q6ouffJrP0O8ZG0lvJR/wDQR17cV4+O0ex9Llck4Wuej6bLHJDcD7TjEZDKR0zXIa/psBg1uNLX&#10;/XaTcAntyprpNBS/udS8QyLbWykQsWXcBj8O9SBZpNL8QJJChP2ebyz6kVw3a1PQnG6aZ+etgjR6&#10;h4yhYyB7XxNcIVPcbjWwN21CrkAOMj1qnqazRfHj4oRMGVm16TcMY5Bq1uC20w8s8DrmvsaE7wT8&#10;j4OurTdu7Poz4Y7V02YiJSGtGzntXReL3Qfs2fFiNUz5dyuxfTce1cv8NGf/AIV5A5HLs3NdL4rW&#10;3/4Uv49DOFWYoBz1Irnq7M2oL3oninh/dHpUEYlHMi/rXtVhmHR7YJKBmNe+c14jo4kOqmMW0rFZ&#10;V2sPSvZtNtbx4LcktnywQPTFfMVoJts+9oyaginqscM+oXwbTX3i3Lh+mCOaX4aH/iqvGU/nAs0+&#10;wA9sGtK8mj8nW2Nt0s3UFR6Dv6VkfDRf+J78RH3NtF6SCOxzzxWmBj+9RyZl/CbPW7tl+2kb1Jx/&#10;Os443kkt96nzbnuSfNJ+Y80w8Fc49q+oPiHuGFMinBHFO555FP43kbaaR8x+U9KBDf4hQMFB84qQ&#10;L/o8jFx9KqbsT/6pvvUADqCFyx60qZCkAn7v50rPnpCevalUMByAPSgB/c/ux+dIOpw1Ie+TTcjc&#10;DQMCR0z3pM/OwwOgxTCODnt0poJ2E4I5p2ETevFL2PzVGuT1IpwIEh+Q+3NIBwK7x15p38T/ACnr&#10;1qPu2W4xSg5UDP0oGKSN/WoihZhg96k2/OMyGplU+WTweeOaBFcK4ds7j0qXHJ57CrG0CPlwOKry&#10;ZEi/Mfu0AJxk8UhHI54pT91Tv5xzRzjpigBvOBxQe/FO4w/PpRxt+9QBHglwSh+tO2ruPz8mpFx5&#10;L5YZzUe4G45496Bkg25HNIetISuegpMneeRQAv8AepGzsHNNLNuPAzmmHdux5TdaAH9hg0m5t7fJ&#10;0PBoIbBU46DFGD83y0AO3Hex2H60A/e+b0pp3eWM4+9TCWCZ2c5oAmO3enJqQZKyEDoOtV1IJ5A+&#10;7xTtzhHG84JoAbxvfBye9SKF8lqjGBI/HOKAfl696AJiCMc81Gx/ede1IT+8XLmlyvtzQBDuYSH5&#10;X6dqnQg8hmzSDlh0P4U/sxCgUAPJJpO5zjNNz93n1pD0+7QA/wDjbjtRkmM8jApmMlCCO+adghTx&#10;QAgxsGCeTRnk0d6D94c0ANPbBpnzbJPmp3HPNGDu5NMAAJIww59qkxySW6VEchx8tOB+XmgBxBAF&#10;M4wOc0vJQZA604rwhoACSVABpDxK3HpTv4T8pphxu+9zn0oAAB5hOO1HYfMacP4R35pcHen1oAQN&#10;0+Y80/eMnGcmmv5ayKB6UihNpJOKAJASVPy84pQpMUmZB+NRE4I+bNO3/MPlINAE2B5afN2ppHLH&#10;cOB0oLrjBA47UwdzQAzJ3ninKTlsCnYXgUuMOeMGgCTAITg5xUg2jb+8GSKj4+bIPTjmo2JKrzRY&#10;RMGTzJPmGaiOcnr7UxSu77w6VIpOe2c8UDF5ynBwRTyDtbKgU/GA2SvQfhUbGgCMjlhjtVdtokQY&#10;J4OKsHJLYBBpo8veNzduDRYEJa4+1PwRm0kzX5zfEqLH7WXxKDqcPqxK/nX6LrhdQX99kC0kNfnT&#10;8SpTJ+1t47Yqw26qQQfrTp/EN7MwY/8AVoSAMLjNR7JB4v8AC++JwssrFD6gVP8AKLODjnOTmqJn&#10;1GfxdoMYUP5LnygB0HeulmUT1TT/AJbxNlpId1keR2IrodKinf4f+IPMlbfNekhjnOAa5/SpJhpd&#10;jGIlErSqD+NdpeebbWWlR/Z9rbVMmR6183XbUvJnv0krI6PwVJG/i66sLi6KxvZkRs56nFXdX0zV&#10;rHUcOxeN7smNx0xmuMeUJqulyLOVZL2Fsrxx3r6A1yFNU+H3wpS1nQF1hLSYyFHfJryMVSU9tzvo&#10;VXB67HAgCPTIW8wszxDGD0qb7K8mlXrSXEagx5yTk1V8Sxy2HxcSzdpvKOlxNBIRxIMYbH40951O&#10;mw7J25hPFfG45SjLl2Pp8I1ZMxoikd1MAVPzEZPer672XABGW6isYGN55IzwfMPzehrTg+0wpFlF&#10;kUsK56kfvPTp1lsjREUge3JEpO2tSNd1m5WD+HmoYpiRn5OUHBFaUGSp+ReV5xXlVZtHbGzsYzwq&#10;Gdvs5yeuBWVI5W9nkKYGccV2Eyj7BcYUDEZOa4ZjcG8vg1q2PO+X3rfDS57+Rry2Na0lXzB84O49&#10;zWqCCVJbv0rno43Vrc5YDrjFbCvuSDhenWprwV9DppPQvZAVyJ1+7S7XNozHByfSqrci2Oz/AJaD&#10;PNapaNIrYfZyQ8PXPSuSWhrdGfv2pgMODVG6nYxuozn19Knmybm6Ufn6VWtoXm1ayjRXYm5GTitq&#10;cUvefTUmx1/hewuYtMub90GT93d1xXQzzgpdl5lOBmqN5cS22h6TbmUA+SAMdqwWkuDfktduwI4r&#10;yq0XXk5MpQZYuLh7kSRLbARpJ8pPfFVMkll8hQQuMAdKiYTLqZ2lsE8AVPET9un5QHZWqiorTY2j&#10;GyI4EK6mMISx/Wr1xuEJ/dHgcioQWW8jZIssHrQLK0cpNuATHzUzlqmFjmpoV85Cs+TjJqIFjI4Y&#10;thSMe9XJYz9ukClh1NVED+bICT97g4rrjK63M5RsX41TGdhzs61G3LSASnhu1Kn2lWHzDBXkYpwC&#10;4Y7cZboayejKiiNQWuWBkwM8Gr8SsJWzb5ATk0xEiMOFlGQegFacaEoflIyBnNZValjSMSKJCzcK&#10;OtXUGJIuentU8aoIWUR89zULsfMB2dD2rilO70KGPIf7QXeRjHBqFg7SFipHzHFX2gElsjBwCOxo&#10;ITygCY+F60lJGM9GZ7RtsUDZ15J7Vl3aKbi4/dIenAq7POyMBs7n8KxzN++JLsdzHtXdRjLc52m2&#10;NMUYgcle3SmRW7sjfuWBZ/kA71bjJYhfLYktwAK17GKUXRLnJH3citZVnBFxgLY211EZHZdrEDBI&#10;61rBGfe5I4IzipIjO82GJwp7jrU5Cq6ZUDI6Zrya1ZyZuokDByiZk4I65qleMzWUabMEA4PrVp2G&#10;4cHGTUUigwZ3tyOlRTdmmNxOKuY286TdBg7uMms2aCTz4mjd8564rsJrdHH+u5D8cdKjjtpVN8OG&#10;4G0Y617NPFqK3OeVK5zTxTLaQSPqUp+UBRjrUPkTOUIlm6ZNdqLGVo7TEqkj+ErU39nSm4AG1sLy&#10;AOlP69FC9mcOsEi2spE0u7bgA96y7gXaQEfZJcFSeOc4r0P7G321l3ZXJyu3pUR09mupB5KbFsJT&#10;09BW9DGRctdbnNVptrQ+VPHmqXanwnHHLIrStLvGewwK8tWYx6mrnTN7NIAM88mu61OE6h8cvFMU&#10;g3RWz3AUDjG3NefqZ/7UbaVKrfsFz6A1+3ZNh4UqEIpa2u/nqj8uzmvOVZ3el9Dr7a3vBKryQwoJ&#10;EBXnrWlthLMpC4EZ7VQtsynTzJfSjYnyoela5aBLWctByIyc1vXqcjMsNRUkcrcKTdrttSPnI5qN&#10;VeKSKRtuN4wMda1HvtAksZU3XKzCU4Kxk5qFU3LDISzkSqIoQM5NbRr8sddCJYbmlpqC2s97qloW&#10;0qOJVX746n8K6zTtBtdrNIWx2yvWus0DSSumtNd2CrIyKwT0FdfbQp50/wC7jTjAUrXzWY557O8Y&#10;n1WWZApWlNHJWlhHGE8i2QkEdRjFdDDZs8LubgJgYIrQa3K3dsQ/POMD/CrsUDss4IxnGeetfJ4j&#10;Mp1NWz6/D5dClokYX2QCZiJ3bBqTyZVWINJJgNwMV0iW0aQAHaSR8p9Kb5e51yqnHTiuB4ttnasM&#10;cuwP29P3LEH7p9ar3ZlF7bAhgvlnFdiIIAXD2ytlDgelZVzBD9lYmbgOSOK1pYlNkVMO0rnl3iwu&#10;kfw8Qo+2QTEe+K4CR2jB3XEZy54z0r0HxvIRH4QlaNf3McoA+teVKvmaojHeQznDZ4FfoeSQU6MX&#10;bv8AmfnWf1PZVXqbEEgdztbkkZ5rr9OiiTQvExSVQ0lzB36kVwcnmWsJlazYp5qhecda6KF7p7VA&#10;swUm7gJGfU11Y+k1HTY5MsrRnJXPdNk40fTMxLkWcff2qzEoIZCVOUqKZZUXSd0jfPpkWPTOKaCQ&#10;kJ8wjmvzPEfE/U/VMOlyL0RFJbKr7WkXb5mcdc1zHiPTbi40G4e0vUEsS7ghX7yjrXaggsMnPy96&#10;gm2LAcx7dynBA9avCYuVKafYzxWGVWDR4ZFcMWSNi5YNtOeMEdauxFt8o25APBrU1/THi1i3mjCg&#10;yMTkDg1gRyyLewrJC6/PxxxX2tKpGrFSj1Piq9GVKbUjZjjzIp8o8tT7gusSr9nByw6Cr8BjktF2&#10;xR5VRVtIo9zFiCFU5yO9c1WsovU6qNFNXRRt5dkloyylXGO/Wu007U7eWfyn8veEwcnFcmbeJpon&#10;OAwbg1Ito/8AaFrJ9plVt+dy9683EUoVUejQqSpvXY66WGE34bawU5q9YoGvbNCQAGO5/Qdqraf9&#10;sn8xLi3TYNoVhxmvVvDHhm5uvFnhsWui65qBf71nHbnbnsWfOAB7159PCyv7+yPQq4mMY6PUz9Hk&#10;ktdP8SQ2fhS4M97cRZuWUk7Qecen4V7ZoPhS3urO1ub7TtSto3RBE+05mY9eM17b8Pfh3HHrKf8A&#10;CQaRaW80m14IFUEOB2LdBj9a+nrfR9Bj0ixhHhzTSkZXaPLHGOlexhcgWNTcbI+NzDiinhpcqvN+&#10;W1vXqfEN54NGm+KfBUdtY3EVxqMf+jzSuQu0dc56VmSa02l/tF+DrDVvFmkG0sIWLTpbqyOW7ZAw&#10;MV6p+0Pq9vDqvgOyt7uaOeOFwHjUjyweu1h7cHB4r481G4Etq8LSvL+7bdI5ywP1NfK5vhqGCqW1&#10;lJPv+h7OUYqrj6CqNWT6HReI5NMv/wBoj4k6jb3MEltNcR+SyDggdeKoGNBOzCQD5eBWboEYh0Hb&#10;tYh5jhmNbLQK1+7+YFAPAzXxOKqN1Ja6H1uHiowSBc/ZyQvUjrU6hvLPAwRzS7BjaeoHGKeiMFXM&#10;vHNcMpG45YFwhEp5HNL5LgKQtSIGAT5j1qQu2wnbz2rJzYysEG9hgH60qqA5ATtU8YJWTKd6T5gx&#10;4/GlzANH3eCaC3yKAB9acA25yXIGD+FNCg7f3w4JpXAjYAsmScbqkJYk7W/hxg1KEBP3jjNBjCvJ&#10;/u0cwzMlG133rgjOKqRYM1wSnRxitScBrePcnJziq0MUmLgmLoeK6ITXKSG5MEBQfl71XIxeKRUp&#10;EgeQmE9TSgZt4jsAO7uKpOwXJeOyjoKTLs3AzTOrJlyOMVpWaQCG63iPO3rWcnbULlW3hPnzNk8H&#10;oasyYEZOwcVIoIkcb+N9MumC2QyB06+tZc3M0F9DAvWycjGc81nBRnGCcjOa0JLaaaZCA+0HtVho&#10;oltowLfG1evc16MJqEUr6mEveZkeUNzdTmpo8rIP3fTrmrwiBjBD8+9RyxuFQ5GelP2tyXHqNlnz&#10;Gg3rgDpis+SSNQSUGOppky3C3ltuVyDnGBUE0Tm1VmLcqcA1vCmtNdzGcwklimtJDDKeCMqD6dax&#10;9U819IZUBJ2YxmtbSbQxtrjvKRvUkA9KzLh1WS5Zlz8zcCu6klGfu62OWUmzLjt7KHwHKZARKWJG&#10;a5iVpmuomBkCZPWtK4u3uJJUZAqo/QVTMsYEUflLgtivfoRlfVas86tJJPU3PDqup15yzF5f5AV6&#10;r4Wlgk8Iai6Sq2y4ZTj1ry6KaG38Pq6zD5dOl/UV2fwqWV/hD41nebPm+IH8sE+/JFfpGS01CKR+&#10;eZ1NybZ3Iz5uTG3BPenBeRl+nSpHADTcjtzUf8LZ9RivpD5sRgBuPmZzUY37GO3mre0bBlOKYVXL&#10;nnnpQIpt0Xv71RmYqWzjFaTDnvVKVdxbMeOTgmqQmZVxK7NBsZh6ihPN8sbcZxyDT2jYXCDHAarK&#10;o3k/dweaokiDErnyDweamiZjOVMZHFOjU5RTFx2q4iHM37hc9qQ0hEJ8xee9Tg/vZT5npxTQoCAY&#10;+op4ALL8vekykHzGV/3Rxig48peMYNTDOxuM+tRuR9pA2jkDmkA4N+6HHanFjuHI4HFQEgCTn6Ui&#10;nLDI7UASNkx5CDr1qL59zZAxiphkxgUuDkn/AGaAK4Awx2Hr1pR95c9c08AbRhz1PFJjCZ2/jQAv&#10;/LRs46U4gBOtRg5HKc5p2eufwoAaTjnIxSFv3b4xTmAw3zHpVKUkQSEMQPWgCZ5zHGC0seRWZJeB&#10;p7gC5UAjkVmXM52zK2W+bisGUyLfGQSk56oD0ppMlyOja7jUKBqXRupFTJdIWwZx14964ySdSH5U&#10;ZPFOgnb7amXByflwelXyE8x6DGztGrqyEAY6/wBKmV3Cv8q8npXMwzfIpAk3Z7GtWCQlEwjc9z2N&#10;JxsWaykZXEZJJ5PpTicTkBcnA7dKhhZ8Sgx5PrVtMYJ+UHb1qBgg+Vuh560HoMN3oUMFbn+LrSdS&#10;MqR70AO/gbnjFIPu9aaPvn5j1p2OD8tADuOMmkJXmlwNp+lRk/MDtA4oAMrn7p607LfvflJ6Uwk/&#10;P8oxgUoKhetAC8ZPHOKf1U85qIH2pwLZHB5NAB3NNGd0ny46U7I8wjPal42NxQAYbB4FKQPLbmj+&#10;AfSk9eKAEwOODzT/AN35LfP82ajOcj5ePWjDFOTgDoaAHb26DGMU7cDzx0queZs7/wBKXkPjGPeg&#10;CVi5hUFv4qYSd49hSE/K/JPvQPu9KADLfvOaPm2kbhigY5ylNzgAkgUAOGMAYpezcVGeo4pAfmHy&#10;dfegBxzujynOfWpOPm6ngUwH587u/wCVOBYXB+UZoGOIXA+b8KbyEfk9RxSknf2pu75F4HNAhABu&#10;XJNLtXf60qsu1cryTTt3zPhAOlADMLuHy1KMeW/bFRHbg/vaP+Wf3hxQA89T8tJ3Yb/0pm7oM9qZ&#10;uOw8HOetAEo7ZcA0Dbu6io2JJ+/n09qb1kOQMYoAsZXn5hxTWI8tj5g/KoCSCaQ5wOoFMBxyc85p&#10;yk7uQBx60wAYOTTiBg/uePXNIEafz8U4A7OmeafgYwDUqKmJW3GgZERl/wDV0mw72+UgY7nrU5PI&#10;5oAyzAk4xzQBE4iNmQyn2qNQnlN94egqZlznBHHaoyp2v0xxSAaN/mHAHA70nAZWxyH5qQfdyT0p&#10;rDh+O1AWHOwZ4ydo4ppzxxTQMxsCehp4A2pgHpxQMaBl4+OpNOIYN/q/1ow23IYdadz5ZyaAEy2B&#10;8g6U0ZKsQvf1pecHml45+Wi4hvzeZH0A2nNJtxAv7xuXqb91gHL/AEpCfund36CgCMk7gM9qUcIT&#10;jqadgbfv9qaAd0R35waAHAZjOWNP2YCE+lRhsXJJtzg9hT9zmQZGAKAAjKNx2qJVXzUYAE479ql+&#10;b95xx2pVHJO3tTAjIwwPIz1FIGAlzzUmCXJJGB2qIqPNJzSAZJMfNXgH5ulSqXMbbnPbioyilWOw&#10;ZzTufl4B4oQD8neuOwpWXITr1qJs715NSqeBnJoAVQwX73alA4bJByKT5hJjr7UH7z0APBUQxYmy&#10;OaZlcjg1HniQBSBmmZYSN8woAkYvuxjimrne5OM07Py/epcjD/u/oaYgJ5B2/hSfN5kXBGDQM/Ka&#10;k6o1ADDu39OaYSw4IqTHyk7qQ7Tzg0ANXacYNSfwAimcZPAoyd1AEin94Tg+9PH3m471XDff5FOD&#10;JtbnmgCzkHJMS9OtQNs2vx1o3g5xmkJXHOc5oAjIfjL5qM7txGeM1ON3lEbhzUbBdpOTQBBIyiNv&#10;mPTn3rPeX5ckDg+tLdOFxnOPrWHNKCWIZiQDTSJbH3d0EeMo5IL8oO9aFpeB2tT5AVfLPHpiuXVn&#10;E1wxhLBvUUxrmUWs+zAw4Ax2q7E3PRraW3lsJCrhvmIx3FWdpWGIZB9K5rRZAJLcm5IzH+FdQ2DG&#10;pKtjNQ1YtO5EytufDL2qJlfc3IqX/lq3zcYpGDbGxzyOMUhiAnamFpSU4+fp3puGycg0pUj+CgCY&#10;HoMcY608Y2tkiqykhmXaKC67SMZOaAJiTnIQnmkwSqE9jUaMMDnqelSHO7kcY55oAYfvDjjFMbdn&#10;AApxIKdR16U3PKYYZoAfj5AeOBSjBwOlQvv3njHHODTot43Etk0AWMryDCMY61GQDGQB370/nyz8&#10;y4FNyPKYZJoAi2RndxgbeaBt2rgmpP4HG2mkHcMYwBzQADIZsAdKQnhhn6UFlAxuHNQOxBIAB44N&#10;AhGLYbg49apsU2vlG5PGKezsQAZMc1AzNsJBBwaVx2GFVJTLnqajI4bBB54qcn5kO2o2/wBYOe1S&#10;BBj5jjueaXC+XHlu9O4wOKcAC6jBJz6UrATRNCYpVa3B3D72Olch4hGn2+lXcyX8Ks3OwjrXTX0y&#10;QaFeOAg2WzFie1fM+v65d3/izVYYdRk8iOdgzZ++R/QVnOkpaGkKjiX73WrwXQaC5VSHI3lQf0p0&#10;PiO8hSKWTW4ZZNpOAgH8q4Fnn3MPtzYyecdarL5heYPMHIPHFJYCKN1jpo+k/CPjO1urm3hm1FR8&#10;4HzcEGvbbO5iLBkvwQUB9cV8FxLKk0ckU0iSdRtOMV6d4S8b39lfWVtql9I8Blws2OU+vtXDicva&#10;d4no4THxk7S0Z9aC73zzrICUKHk9sVw3iCJWNvLDcEkbyQv8WK19KvNLv9JSWHWrdkaEMSp7VFeR&#10;2u4BFchVO4nvXlJumz3vZRnH1OH8LGZ/Gep3DsP9dtTePu4r0+W5uiI0Nz8qwnGRXAlVS5Zo7tQf&#10;OJKhcdKtnUnlhuFDnCx4x3yOtEqjbuOnRUNh1yyvqEuyLJMhz71lXEPcoc88Vny6hHFrtkXuNoNz&#10;gV1Unkz2FrKmzb5QzjvXdh6rkrM8rGUuSV+jOOuIc2LhkA4/OuUuQI7iXEYGT613t3Exs75TFkbe&#10;xrkryAtaJ8rt8p5xXbBnnTh1MRmJRhtGNtU2ACggknd3qR9ykYOBuqKQnaxCjpzXRA5pkTSyh4x9&#10;pAyeoHStSyu7uG9heK4bKyAgFq56V0BYFRncKjExVxiNjn3rZaGLaZ73pGpW95pJ3OgdY8OpPKn/&#10;AAqedSrqCw5Y9K8R0/UpoNRiZDIv70Z59a9csNQtp9Hw+wv5S8A9K6VO5yTg1qXQ5DMNo6cVzHi/&#10;T2vvhV4mt1jVt2jysF9WAyMfjXRFlO/DAYXkU2JoGmKuW2mNlI+tVGVmZn5926v/AGlq+Y2jaHUJ&#10;EZW65Bx0q87FQP3bZYDpXY/FHR59L+NskyQfuL52dXQfKTn271xUDhgwMYJAFaSdy07nV+H74CSe&#10;CYnay4BPat67h/eB4yc+3cVwKebHNLImNwdeK7ezu4JNDx5hMnkjII6V85meC15onv5bjuRpMVWz&#10;GeDjAyCaaVBQ/u3IB60/AzJ8p6+lSxiVopQkRJPb1rwG7H2FKSqK61KJWMxEqFLbuRmoZpSNgUKB&#10;gZFaCwStdWwS3cO1wq4PSpvEmmXWnzaL50HE9srJKpyr+oz04q4u7sOUWjZ8PS6dOttDLGGDNtZW&#10;PSvRdY0KCH4ZrNo1ynmxQb7yzdsi5T1UnoV9B1rwi0edL22mgu2UpINy17j4buZbnwo+b0t5VoRJ&#10;h+eR6d687GwnTalHWK1aN6TUlbqeYlBNYz3lm8iyq2JISMHjqKW3uLWaGWOaNQwUjnqDXQ6tprpN&#10;BdWF7IrpcOZoAvEgJ/nXKGOG51S6liTypAv72M8cj2q6dWFSN1/w3kzZwa0YSQRB2Bi3KT1qpJFN&#10;HHFLbXRDIhJUdxVtZipCOh4fBz2q0y2nkhknAynzZreEuj/4BzTpuDvEvaH4hjfTlhmvSHViCr9R&#10;+dd/pmo26G2ePUFDA5AA/T3rw+4t7ZtQn2XSiQtwVGKW2vPEVldSJLFJJEOVfuBXHisohWvKm7Ps&#10;/wBDrpY7RKevmfYGlS2974fmlgmj8yIfvos/MPcDuKtqJhcg+TIB7184eHvE+3VNPlt/EDw3EUvQ&#10;tx7gjuDXvuj+JfD97BbLd3UFtKyqG4+Xd6g+9eBiMDUpO0otGrtundM0fJV7q5k/iHbNVlVv7QkB&#10;k+XPStyeyYRo8GoRyKUyDG2QR+FZEqXKuzG0mzn0rljJx2IlFS3MXW/DGh3umTStpGycoSJUbG4/&#10;QVwccGo2N2lldwzG3LYim9PrXq9tqltHqtrHexzJG74RgMhT71s3mm6VfWM6/wCjOrJwR1HoRXRH&#10;HzVrvQzdJRPmvxBpt0NQtJFQuqndG6jhh6VUs2jktNrXzo8YOVIweK9sudIu7d/s0mmSzReZmJiM&#10;8CuK1TSrc+MpZk0FkaRFDbRwce1erTxsZR1Zn7LUwLG8uFd2G8bc4Y+1akevXxVcTy/K3ZiOlLLZ&#10;MMAWRVdhycVgSWE4uy32tdu47ecZrop17rRmdSl3R1y+J71FQf2lcD5P4iSKiOt6dPNKt14Z0a5V&#10;m53RgEVyxtS4KAQls4GWAqjcWOpQX0a+bENq5YhgQacnN7Sa+YoQgt43R115Z/DKWLfJ8M7TJXLb&#10;Dj+VVLbw38IruGcpoN3bHOGKTHOfpXLfar1Y5EYLtwcGqnnzKYZYdVlQq3zD1rSlicTT2nf7zRYb&#10;D1N4L8D0E/DDw5c2Eos/H0obGQJGJrmLr4U+OoNRmNr4Z0K+Gfllhudp/FSavad4ivreS0Zddfcj&#10;DcvY163pfiaC50uLy7yVZSgyu8jFdcc5xNPzPPr5RQbujwCX4ZfFkSM4+EMLHOflu1/xqpN4B+MY&#10;tCsnwNuiCOonFfU66tcgLjWLpWx/eJxWpba7eDyxJrYkXPJYGtFxJXXxROKWTUD4pl8EfFFBJv8A&#10;glqWDnJ83/69UW8MfEJEwfhLqAGf+egJ/nX3+NS0me0ZZJIFJXrjvWNe21otu7m1hkVgSjCoqcYy&#10;hFvlvb0Khw/QkfB50jxTFMvmeA9UjOe4JpDZakZCW8NX+4jqQa+yCNK+0P5ulW2N/wB0p1q5HF4R&#10;eQg+ANNf5OuAK54+IEOsH+BpLhSL2Z8SCy8RJO5TR7/cehCmmDTvF0kwYaRqZ54+U192W9v4NFxg&#10;/DGwUFuWxmtuK38FDGfh3poBHUAV2UOOKVXRKz+Ry1eGlBnwVHpXjVbH5vA+sScddpqP+w/GcpjK&#10;eDtaUbumw1+hSJ4SMBVfD2ngAcKYxVtD4cS3P/FI6Ucf9MwK1XGEXtH8jFcPw6n5/wBtoHjYQuv/&#10;AAgGsSFuh2kVq2/hP4kTsif8KU1qUH1fH9a+7Hk0fyZDH4e01TjpsFNt7iDzgPsUAJPULiplxcux&#10;f9gU15nxZF8N/ii2CnwKkQEZ+a7H+NaUHwv+JkiASfB+MDPJ+1j/ABr7LkuXEmRaSMPQEiq8t1OG&#10;B+3yoCPuAmvOnxjVvtobRyGkj5Pt/g94ve7UyeD9Nt03jJa7zn8M11MHweslhBnvYwdo6T//AF69&#10;xu9RZbeUnU5sKOcua5K51dpJCsd7fM+TwCeBXPU4qryd0dFLKKUeh5y/w48DW0wFx4kveG5AfO78&#10;c8VsWnhP4UxQRhfAOq3DY++90f5AitwW11dC5d9TjjjVssHbk/nQ2p+HLKFgLqKV0HO3nmvOrZ9j&#10;K3wPTqd0MFRjvFXH2ei6EsTLp/w4UcjLMp4/E1rCw063hmea906Jlj5AXvXHXvi3xbLCVs1tbCDb&#10;hX8jJPvXLz6u5Nw1/wDEd5iBznA5+grhqTxVd6zd/Js6IUILokemDVtMgt59mgRXEvO12OAvpWRP&#10;qviSdZj9vlUdljBAUfQV5lJr2l4AhvJXO/8Au4GPxqRNT8XTXStaLFADEAvybs0o4fErd29bnSo0&#10;0dpI955YM+ryvk8g8VAJtOG4LdPknmsezsfG1wC9xd3DKXySV29a6uy0cLJDvtnJbrWbwM5u0p/m&#10;N4iENkVfOUsdqHG0de9TRrqDbMQSbSTjiuug0nTUid5IMqoHWoLu70+BSEa1G1OBWtPB0oaPVnNP&#10;EzltoYa2l0UTzGQdeo/rWbc2mnC8iQzF2aQcLzVsXGrXuohIo3WLfycYzXY6XpNpHFG7xGSQkZZx&#10;3p89Km7pEtze7Mey0l3jjZNOeNNgz711ttptstohMb5yOprXSSGDT5kMEfzKOapm6XccvwDxXLUx&#10;DbskVbuW1SGJ1xEo4HOakmvUS3JF0AAtcxfX4SVssijPTNeZ+KPE0EKTxx3ReQpgAHhKKeGnVd7M&#10;cfedjrPEniXybWeOK8j3+Weh6fjXzv4g1+/lvrkG/ld2J4B6VUvtS1G4lnHmMMucnOTzWXDYv9pQ&#10;797mQZY89a9/A5fCj71XV9EdShbYzY47ue7zJBIwZ+BXrHgzwjp1xDr91qEKxxwwqwLNgYqjp1jp&#10;qPb+ZgM0Wc+hqxc3euFLy1GqzG3JwgTjI98VticbKV4wdkdNHCt621LupatZW2pXkGmTmOBCVyhx&#10;ux3PrXHS3+qXNxMDeSt+9Irr9H0KOfS9aa4SQ56H0qnJp0NjdXIVFbL/AC7uP51wQq0Ytr4pd2ep&#10;CjKyZixWbIYTJLLucjPNbaizhltW+1QgkDGegrKvLpd9oJLy3AHYEViXF001z5UdtcsobAYZrb2U&#10;62+iNXKMD6J8FeK/hNpVr4oj8Q+MGUXlj/owt1z9mcdGbb1rw7xdq3iDX/jBepb+OJdV06x1Blsr&#10;v7P5OUY9AvHSo9L8L3V1fGSTS7hI/NTJf5mYnoFXqc/SvW4vCuv6fbaHE/wt1aCa50h5rSMQkpIi&#10;DJLOBgHHYmuWFLC4GbqwvOo1bW1l5pb36bnM1zNtuyZxGleHYYrKGWextQ5iz8w4Wrsl3Z29tKsa&#10;wEkkD8Kyb/xA8thaRCeSOP7TImMYJZTgg/Q1yU76hPNsjaRh5gBIrWNGrXd6jsvMLwp7LUv6nqch&#10;nIUvJKzEKqnPNS6TompziO4vmkAaQFY/QVraJpemwObi5EfmBQQG521rXuq2ccXyaijAdFAwBWsq&#10;yprkpLXv1/4AuTmd5E90YLHRZRDDGrmEBR3rh7vUJ2jbEsu5ie/enXV1eXurW5j81j5oAVelby2G&#10;mW4RrnT42l8oFec4P0qKcI07OoryY3JvRHPWFjcXMiyTSyhAcsWGK3riTTrfRtqXUcSKhG0Dlqo6&#10;lqcUenTKqxKAvAXivOrq41W+1GOKFZBH5+GIPWu2hh54h3b5YoxnONNXerLGo3ktxrDpAZGXzMEj&#10;+ldHpekRQ6StzcbBIwBRW7VNpGk21rZGeaNGlEYKoe1O1G6cqd0vAXgZ4rpq1kkqdLbv3OaMHN80&#10;thmoT7hGwulICenpXH3s8krqqRtjdgkHrTrmeaUhY3YjzMECrtrbLFb75JFDFehrejSVJc0tzKrP&#10;ndolW0tbdYpJJA27AIFOuZ5ZpbeNZPlzjaKZcTnz40QElmI49629K03EbzzccZLHoK1lO3vT+RlG&#10;NtI7k+nWyw20cxK5C85qpdTSS6vd7UHlkjNSaheRmYQwEFemF706ztmEKu7kY5IPSuZt/FL5FNdF&#10;uWreCNNNnJXA2ZHNc9c3LzanHCgP+swa0tUvohAqoxA27Qo6sa0fBWiXd54oeR7MrBGN91O/Cxjs&#10;oPcn2rSlHRyl8jGrNU1bqdN4R0uOC0vb2a3QH7MShfgIO5+tc/qep2134k1R2LSRQ3JWJ26N64Fb&#10;HjXVQmi22mWcyqu7ErJwWWvPIo5P9GCnACZaurDU23zM8XE1Oa6TNfVbuNtP0KFVEMayBmwMl8fy&#10;rmdavZ7u60bDlYreHCIT1PrUt3IfLXbknJAHc1Fb6azRSTXerRQRkZ+Y8j8K93C0rtNnzGNxPKuV&#10;dTmSZJLmcyWZxvwW9K3dF1OLTZfFSt4EgvRd2flxsXwY8jGarTx2zahdxwXbvDuI83H3qistPvDf&#10;3f8ApO/ahI56D6V6EY8zseS21qdD4bs5pptY8q1jYW8pkmeQ4Ee7kAZ612craXFaWi3+sTKbi8RI&#10;E2lyTnHFcHpt7YxWuoQy+Jp08zUUVgqkMpB746iu+1JBa6n4YnltrZ4xpm+3OQwJxnOa77JLlscc&#10;tW2Y3ji3W11b4eW8dlaxxGzLyMrAmbPIyO2K4wmDzJ3FmuFTg9qS+ubi41/Up5NSnmlkuyCWPQdg&#10;B2AqrcZFu0O0KHde/Q0lHl0C50vgfT7/AFb42eHtNSI75/EcILDnZHn5j+VfpVBDb29jp1hb2ypB&#10;Z6RBEmD1IGCfxr5M/Zx0NT4++JGrz2LgWumpFG5HG9uTg/SvrWMq+qzY3ANIT9Klu7CZpRoyR8xH&#10;JTkg9qsWscCedss4UDNn5Rjn3xUaswhRNnyjpUyg5HHfmrsZovqRuAz3GKtDvhqpr0Ax0NTZ+f7t&#10;CKLA9RTuSw/dn65qHJ2HgU9S2Wyqjj1pjJhv8vhc/NSOSqyFpF+7nk9KpSXKxk5m4zxmua1S9lc8&#10;S/LuGRmk2Fi/qF6mGKk8HBGa5ie6Z1bKMVPfOCaqXNxndmMcr0z1rHluMGT5uCvODUczTuy4Iszz&#10;kMwErgZ65rNluosz/IW6DrWdJcKJWV7lm+Y44qlJKd2DEOnHNZORqoly4uP3cai1YZPXPWs55nGA&#10;ZAeODmq000hBxKvAqgX3BiWbIPrUlI0BcLvkVsnP3T6VA8km9hwc9DVBn4OHwMdKiEpyMke2aiTK&#10;SLcryl4cXDAc5qeFm8oDiszzBg89DxUscrb1G1cVmVZG1GzlQrJxj1q3E2IWXccZ4rJR+FHmnk+t&#10;WkcfN8zZB61kzQ0wf3iEdqnVgY2ycZqgjHyeoq0hXI+U9OaVxpl2MkIuR0q5A4YzYfoKoxng59MG&#10;rUSxqpIGMn1qkDRoKFaWP5iDWigP2XAweRWUm4ED+tX0yEQiVsY5HrQhWOb8fxtL8E9VLKCIZ4yP&#10;w96868PSqljFNJMfLR41X8a9Z8Qx+d8FviLCYhzpLMAT3AzXifhfL+G9OWRgFF2QSf8AZPSvOxi1&#10;R7WV9T3rTordNSjuBasc6NIV2SYBJX2rmtIvdTFjZG80W5iWbULnyy2eAGPWussYrKXwjps9rckE&#10;R7Xtyc7Me/vUGoPbPpVtE1rAgWJgcjGD7HtXlqTb2PZk+h8W/FGyW0/aghuFRPK1CyLhh03A81yq&#10;bXt7kCAkiQbea9X+Nlkp8M/Cy7imBNrqkwYjnKn3rx63nUaaJRwMpn8a+py+fNS1Pi8zp8lZpbH0&#10;j8PFkHw/CeUcIuePetL4gyKPhj4dh8xl8zUVXavXnjNVvh8ZB4PAWM7jCpwfQ1leL5nuPGAiyzR2&#10;qgn/AHv/AK1Z4uooRkGDpupNJGBoUD23xI1+2NvHIEt4CJO2HFexQpNDo9y8WoLuWxbg+4/pXnfh&#10;238y/wBRmYzMzyjcx7begr0NYL+Ww1Vba0yRZlnGegUV825812fc0o2ikcxZavcWfgj4iW9x8L4L&#10;uSUybJmlHzBuv0xU3wtZZ3+KckWjyRRx3y8k5AJ6j8KwtTnj/wCEJuJAzgyCVQPdetd18MY44P2d&#10;1lEK+Ze61M78dgcCuzBRbqRZ5mbVLU7M62Zo98u2Ej5ulVmGVGc47VO/+sf5e/X1pjfd619EfHjE&#10;OD9/oMU7cu046GosDD4UD2puW+bK5+lAXHsTtOGYfjTBjaRwfwp+BsNICBIeB070AOUqB/q169TQ&#10;xBP1NNcEo/UUijCKC4oAU53n5D0qDIMjgDvVpSvmcsAKYyr5kpVF56UARD7x4pf4RxS7Tt60Y5b5&#10;qYxgVzK2XAGfWpCMHhu1KoPlv6UHG44oENx8pPtSr9wfWggZY4FAxg+1ADieTwOlCMA3UYPqajJP&#10;tiqshYuuGJ4oA0hMvP7vIx3NJujKv82DnisnMmSSxIBHHap13bl+WiwFwFdr5VvpSbuDzVcu/I2d&#10;fanBssRznFFgJdw+b93260Kw2sCpzmoieW+WmA4duaLAWMnB4pcdKjByfwpc8mkMfgYJyab74pN2&#10;F6UmRk5JoAdgZPNKu7zJORwKQbdo5P0pPmCSHfzQIf2UlSck85pVBI6UzJMYP6VKhIVz1oAacYb5&#10;aQD7xwKevPnkRnGaaThOmefyoAZjlcEe9DfcHyk88UvADfLTwVGTgZx1oArkSEgiLIzzUoAxnaae&#10;GGx8LQDlQA4oGNwvzH1700j7v7v171MduwAnvTWHvRcBg+8flpe5O2lCrufBPapGUKicg8UARD1x&#10;TcNlPlzx1p/8QOOCakHl7myx4WmAwD5qlwfLOGqszD96c8CmecPLzk+1ICwcDB2GmjnmoQ5+UYJq&#10;ZWAVvlpgP2khMBcGnEDLYaod/wAzjLU9ShLcNmkAEKZufSo8fMf3Zxmph94fOPpSHJduKYETEjGE&#10;JPagk7Pwp5HyH5ajPU0ANUsXYBwMjvT1K4UHBYng1H8gjlyDnNOB+59KAJmJ+XimZO9+R0pMts69&#10;KQZ3SHJPSgAJPmrTTnyz8tP/AIH+XpijnJO0UAQfvPtHqP5VLnrzzTgPlbj60uFx0GaAIk3eYDtO&#10;PrU5J2jimgDJ7Up4LdKAFYnnioS7Ej1qXja3Apu3IOADQAb22Nxnik3L5a4Q9aaVPmfd7dKNrbxw&#10;aAHoRxyMZqUH587u3FQBW3x9O+aeOp4oAlLtk/MacCfk+bjBqEZJJIqXJwOOlADiPlNV22/N8x4H&#10;FTFjtUEcVXcjzJvkPTg0MBqN93AyVibcfrX56fEzYf2yvittgGP7TXgD2FfoRFj/AImny8G3PI9q&#10;/O/x9IJP2v8A4quBkf21j8sUUtZDexkhSwAMQwUA60mkMkfxetYfIQ/IwXvyRU6jbEWcHAXis/RG&#10;b/heGkyi3DBNUUkH0yK6p7Mxjuj0fS2b/hI2jJYMmpBjng9c16xfrDeQXjNEgP2SPGPYVwF/Gp+L&#10;usTxWwEPkRE7eATXX2MwOn35ZcBYcda+YxF910PoqOyMu7iZYNMVYZWYvjPbivUfCuo6ovh7TrY6&#10;35MKuNysvJHsa85srwv4p0uxazjw1wxjc1293C0OmxYj5MXbjFcE5W1Z1RVz0DxjpKa18PNEmsL2&#10;0kvdJsZHSMfemUjLLmvF9GvJJY7uN4HV4rko0bjBBHBGKt6TrPiSy8QXjx+ILhXWQsqHOCo6j8af&#10;qN14avrptZsbmC2uZZv9NtRgAOvVgPevGzGhGS5vu/rzPRwlSUdL6GzdW1sNNtytvhjg5HaoisiW&#10;CtvkOE7il0nUFuI/LkRG2D5SB1reSESLfl7cKdvAxXydaTpu0j2aEtDL08+bbXOGZTnuK2IHmjcq&#10;ULfMKZYpCi6uzzKAvQAdavLC8trZzRxzBRJzkV51eab8j0qFZxVwuJUNkMRqpI6Vy80Uo1BsFsl+&#10;wrpLyL98gRG4j5qmp2uhZAfm9KVCfKtDvVeL0K32a+e1wVC4j44qm42PbItw7EOAeK6dbu2Pk5mi&#10;UsuBmqDWyi6lcXUZ3Pzx1q41u5updggQs5BljA2g81alZNkaLIrbRyRVVrecxXIV5Rx6VVhjnj83&#10;MsxJb+KsmlLW5tGQsm/7SQFI3tjPrXY6RBZwaXK4WJX8vIZuua5ONnbXLMMFOxuAK6S4+fyMeYoC&#10;jgVliJNJLa5vSV2RXGZtYZ5ZC2G4puxSQNp4PGKizKt9Cvlua0I9gLkqvI71ySbikbDVWM7hsH3O&#10;prKdSt9jzW5k61r7smTCACqcwAmjBUMS1OnJpgIysuwh2JI5JqVWYKP34ORzUkrH7Lajyj07CoFa&#10;MyBRbMDnrSvdCJETM7kIOnWo5IU8ttqICvJ961okUxMNuMjoKlaECH7hzg5rL29mOxz8a74ZD5L+&#10;34U8Qlto5+bPHpWvH5KQ3ib0Y/3ccmtG1tFNjC3ReSQe1OeIsOxz8Fq6AsASS/T1rehhdrKQmNAc&#10;D61aSNDHN8sa4OM+tVJWkjdgsv8ACec1zTrOoxrQeAIyV8pWbHr60qpaIymSZTnJYe9YjTzgSnyz&#10;uDHBzWfdXUv2WPdcMMnAwM1pDDykyHKxsXd1bhSqTjodoFYM0948SeWhDBzgZrOZbp9Utgq3R+cY&#10;VVJ612qaXLZ2ehz32j3MUdxbEw+YCC/4GutwhQS6tkbu5zAiuylqZLo8g4zSpb7roAP1PWtWaOaU&#10;kpbuEE3HFWRbTJcab/oo5AOc9cUPEW8n2CykFrAiiN/LXcqkcitFCPs6DC/fJzio5JkeQfIgwgBA&#10;9qgZ2+baxyDXDOTkzZLQ145UEMoYx8r6VSmcGL/j4A+aqmZGhfdKw5pwhLwgi8faCM8VmoJO7Yh+&#10;T5Y/dE5FKrt5mPIYjZ6VaigkJgG7KnueMfWumXSLtLDR5J7aFFuf9Rggs4HXilF8z5Yq7JlNROQA&#10;VxJm3A56Vq2tvGYkyU3AV1D6FcxadA82i3EcVwhNrNj/AFuOv0xWTLYW0cymTxnJbARsSSuQfxp1&#10;qVWmveTiiI14y0TIkjjX7ThcsyHkdqoILhJj+8XaXPatKKGVdAe4S7le3adgk5XhzSxGI2l0ptQX&#10;3Dv1ri9o02VoZ8kLO8BRR8zZPGOlUJgUuNT2SjL6bIje2RjP4VrzMyXm0qVXy+OKpMif8I/r8mCr&#10;f2fMFHc5FdeFqPmWpnUirHx3r1hpen+L5YbLxLLd3d1PdyTSxpkEZzjjpjpXkumQ27S+KJ5Z8Lb3&#10;wwnckmvfRpOvw2Hi64hZmlMt4RHLHk4Oc4JrxLTYbZrrVwxl803kpkjI4JB/xr+icnxMXSb5ubRa&#10;/qflObYaTq+V2ar3FqpjkFpGoVFwucVcsI9V1XVvs9r4Zn2ggF+w9yafYaJb3l/4UK63evK2o4ub&#10;JYziNc4B3CvpfRdL0HTNGSOLTIS7WynIUA5xXDm2b0cMu8vyO/LMsqVn2R534b8H6fY2PiY3hsZJ&#10;Z9Ocb2QfIccYzUGgeH7SCTzbnTkklXUZCrEcAZ44r1WWFHa+meVvujCZrLLJukwRjdXx9TiGvVvr&#10;oz7PCZJRppaXaM6eIfa9wiIyoGKXawUfKBwMGrj5Ifn0qOTBCDvkCvMlXc3ds9mNFRVkNUn2JxzT&#10;1ZgjEEnmpTauLeNxqCtwMgdqYwUNw3JWsXJM2SsSM0hiiOc8c+1LHIimb5QeOlOsXT7VqMciF12d&#10;QOlRBFFxcgI24SH73BxUW6DIy0jOv7s855NVZAS6KCMYOc1o4Bilzjj0qvtDXS5fhYjzWtKVmTUj&#10;dHjvxAR/7K0vDDkPXnmirbCyczWrN5cpYV6x40t2n8PcI2USQivI9Jcl513gOHxg1+p8OVE8MvI/&#10;K+KqTVZOw3W3urmSzeO3WKEP909yKr295drfQl4WwLyEbh6A1qasjbbUbCOR06CptItrKa61GGfU&#10;YlPkgqSPukdB+Ne3VtOD7HzmGcoVYpH0lE0Nx4f8OsWQj+zIv5Ux4lMsgGR6YrH8E3MEngHxjHM6&#10;b7O5iRQWySDxmuq8v/S5QrZG0FTj1r8hzGLpVpLzP2rLpKdGPXQzEilDqN5609onIQm6HsCOtayw&#10;ykPhR9KgKp9sYMp4B6V5yq6nouBg3trDLp8qOq5MRxntXlepQeXqZia3k/1p2kr1H1r3UWkRt0dr&#10;4ADJxWTf2lhPbGOSOByVOwhORXr5fmXsnZ6o8fH5eqsXbc8bhcxpPsYnaBnmumsZEl0d3aIAgAEV&#10;n6lplzZzXLxiZ0MnJxniq9ndwLDKPLK/MAVHrX0VRxrQ5o6ng006Ds9DakyYbjCn5UyCO1SaVJdS&#10;TRxvcW+AScsRnjoKjSSzZ4A+swQoIm3nqRxxxXs/hPwX4AuPhJ4P1x/iRdXK/wBqM9ysQOMochWA&#10;6fjWmCwvP8WxGNxapRumbHw78BfEvXNdWW38By/Z/tCO7O+3EannH1HSv0J8F3PgW00eLS4PhZHa&#10;3CW8aKrQ4kmZOHO7rx1r5/8AhT49s7X4161HD4Lvjp39mIjyQIx8jyxxuC9j9K+i4f7O1L4k+DfE&#10;lj49jdw8iRacbUKACSGLHrn6ivVxuGisPanbmemqvp5Hy+Ixc8ReM0+W2jTa1XR26eZ6rBJaXBtE&#10;Sx82PH7xyMGMjoAfX6V5d8VfiDpnh/RTY2l9ZPqUuntufcCLVccZHdm7Dt1rH+JPxO0Dw9b6ZYad&#10;Z2N7ftGTciKQBLcdwW6Fieg7V+ffirxHqmtfF3XtQk0m8gSSVvLt2nL49ST3Jrz8Tnn9mUXTiuao&#10;1o9LJnHlHDVTHVFOacaaez3a/Q6DxB4y8V61f2sd/rUNxHZXUpt4xGA0QfqS3Via4fUrnyfDuoSJ&#10;ZEFurE9Kbboi28hWB1JYnFZviAzt4QjjaOYbrlFyB6+9fm9Wq8ViFKet3r+p+sUMNDDUuWCskj0b&#10;QmWb4P8AhB/J+8zlj+PrWpjrwcEfyqvpMEtp8M9CtQIzs0qIlfQkc1aUKVj9x+VfMY1p1Zcu13Y7&#10;6b90lj/1PQ9alwCg+Tj61CjBWOMZzipg33+CeOlefI1THZOwD2peSH47VF+9MRKwHr0pN0oSUBDk&#10;j8qnlHcmjcbVIHrmlLDCgx96hjUBG6570/58jCjpSaVwHZBYcVOkSm3kZZUAHUGqpDeWwAGe/NOQ&#10;SHaCZcZpNBctYPk/6sjg01SpT5sjng1ahy2Q0WAB+dMmjyAPkGOnvWXNqO5mzgefbKHJOTxUseVi&#10;myF6DHNTJbp54BnOSpoVIxIysxJydta8ytYxbdyuwOQGCk9+KgYL5TgpgjpWh5Z81vl6DtVdwmZN&#10;0IAzzTjMVykIx+7+cE+lTEFLOQm2YbunNWII4DdRN9q6c7ajvZg/lqAnGa0vd2C5Utp5GuXX7GQA&#10;3UmrUsbSTAMxx1qqsluLVgdmQecdaQ3mN4FuANuAatwbd4qwX8y8T5ViAip6HNViYg7bjGTwRVJ5&#10;HeIncSAahaSEMd2SexBq402F7GoWtzvPlqvyjoaqymEKP3mTu6elUS7bJSA5GKqebISSU/hNawos&#10;TkaUki+WmY4iAOc9q5+9u/MvCqW5ACnGB1xQ8kv2Yjc5HmVXLItwZNi/LAcLiu+jS5d9TlqO6Kst&#10;7df2OFRMvuIxipba0j/4R6/mu72NQYDjcelYkVxu1S/JK7VlyBiq2qXM01isZmmCHgAV7FKik7W3&#10;OGcm9jElFv8A2reGO4UjzzjB7VGYmkvbUCJwfPXOB2701IlAlC54Xua0tPkcXBXauc9xXuUIc04p&#10;M8vFvlg7ljWlgTw1dLGmxG0puCehC16P8LhGv7LfgAmQ+ZJeXRb1+8eteb+IREfBuWuGQeXjg+te&#10;v+AdPns/gd4WjkB3tYmTGPuBuRX6JlcGn5WR8Dmsk0dC3UAt3pOPKH7xTjpTGLbp8yA/MaYvKHDG&#10;vePnyYOdwJQdKN8eGypzng1Hj7/PajaPKJMnNADSwDSDy+tMZSVwMU3kLJnPBpA3C8HNAEflthv3&#10;dOSP5DkHGan34jwV/GjeuxgVbpVXYrEez5ciP/61PjB3N82T608FfJUc4zSN5fmHCkUgEPQHHegc&#10;babzu+/T/l2vlugoAXLZP8qTk85pMHBpwK7W4+lAEZHbb29ajG7eAEJHrU25Cfvjr0pCDtPIoAFP&#10;AyO9T8bjz2qofun9709qXLZUBs4WgCXcok4U04bTE3IOKgUtuRuOGwRUi/66XAIGKAAn5uY/ypox&#10;uHzj2qT8RSbU3OfLJ6UAJzsk47VXeMN5an0ORVg5+f5PTvTMt5wPA47UwMW4s7cvCBER14rFvNOm&#10;GkXrpEy7T0Bzmu1Jj8pxtHHc1UZo1ilHJBOCMZponlueRXNtcg2ZMkoHmHp3qeCKZZozhy2Oldrf&#10;x2oli/0X5C2SBVJIrVr2J0iYDH3SOla85Dh2IbBbjzk32r8jjNdPAp2ELCuCOKiiTMUY2g5I7Vqx&#10;IoMZ2H7uKiUjRLQSEESpkjuKufLgjnk1EQgbiLj60A/ITk4zWYyYhSTn1puBvI3cY4pqsfLdc80A&#10;NubnAFADgF8ofKOvrQQNg+tIOF4ennaVJ3Z6UARkncOOKbwVb68U453txgcU3jzVG0nNADuOeKix&#10;wx2VIc88dxS4bJG1eOvNAEa7+OeKeActUhVdvDD3FMPDJjkUAGAM/JScZBxSkny5D9n4yMc0h+6P&#10;pQApKhcbeSOKbn922R1pB3p42hSNvU0AJwVTB45ppz74+tOPQ8AUp27+tAEXOXG3vQOXPy8YqbHy&#10;njOKTC73GByPyoAiIXD/ADEZo42qOakGPLOFB+an/LvUHsOuKAIwMAdcU0hSvJPtUhwd/A60fL5b&#10;5X6UARYO8fSgAYHy0848sfWkycHA5oATu/y5GKTuMNzinEnymxSLtL/e7UAMY/umIj78803LGAja&#10;KeR98bON3FIF+dvl9KAAY8tfl/hp+BhjntQRgt8go7cUAM7p8vXNL/Cf1oxwp/SjHPSgBD1Xim87&#10;WGKccYfn8KbznpmgBOhTn1pRjjil7k7eM0vO400IQdJOOuMUpBwBg0opQO/WhMLCAHBIFLg7Vy3F&#10;PyuG+TA4pAQW5kOKANbnIyozikydh5qFS3GX5x1p5YYUEHmpRY4kbP8AWDkelMk8zKFHIOeaYMbn&#10;56GpP4evUUxE4/1MpOM7eaYFVowQzU3JIwWbkVYiMShBsHXigCvyAvynqaXbulUh8VNMczHGMYGM&#10;UwfeXnFADSvynjr1oIkKJ+7AC1OOQg3U35vNzvPTikBAFOT8zYNHAIG09fWpm6HnvUWfmbKjr1oA&#10;MfMflpp3hR8p9qkXBkGZAOKdjIf96MUAQAncflpedxPGMdKNoEvMh60/HCjHFACKv+swPxNOx8nb&#10;2pxC+WuR+VRH7w4PWgAw+c+auD7UozschhweaXjaRmm/xH5R9aAHcFulG4hDwDUHzfaHA7r1xQXO&#10;V6/hQO5Y3rtxg803PB5FViW39Bin46ZNAEgyVmPHApIW3rODERj1pwzvXDUpzibCAcdaAEOMmmZw&#10;x+lIu4x9M00kc0ASbiCcHNLuXagz1qLHyg88ilwMoc/w0CH5XC8Ae9MwOTk5oUDayljnORinj7uM&#10;dqAY5eV+7zmpNowPnGPSogB18wjApqucseOtAiQ7QowTzUSnEz5J608HJOXGMUzjjkdTzTAlUjc3&#10;yZ5ob7rYUY9KZlcE7TnHWmcnH74mgB3ajDEDEmKQdCMVKgXyyCD1oArsrZA5yDnNRuzARHa3XBGO&#10;tXW5CDjNNA+WTKDkd6QEJJAj44205SdwytKVXDc0Do2F6CmA9Rxgmhs+UD1po3eYmV5FOz8shyBw&#10;etAGFepuS66jA/Osy3jt2WTCkEN6VvyrmFwQCc1VEQVCQqZPUimiWYd/ExtX2CMEDniub2ugdDub&#10;L8V2F0mY0wXJPUViSxH7SOD9/jNaImxraYD9htgzYAORXUmU/Z7XO0jbjHpXLW5xDH7VprIQseOu&#10;O9SwTNXf+8fp7U9ZRhgSKx2kbepMjU9JQzHgAY61Firm0H3DAVBgdT3pwcc9OKyQ6YP+kHg9qsxu&#10;PXvQO5JIT5wIPOaRceY4LenbrQ5Uyfw9O1MBbn5R060DJWB3MQBnj8KcScjlqYB8gyTnNGTgcUAP&#10;BQPJ8o6dc1ET8xOfpSDGMbzkmlAcCPp3oAcBlc7m/GnHPmD58DFCjIYZ4zUbty2AQM0APDERH5ic&#10;0nmEDBYHmoSX2qC2ajIzu4wMjPNIC0JEJUEnmkLnLlSc1BuAmA8sAAdaRpMZxjFFwJm2ALlskioX&#10;K+ZndgbagaRS4+Qgn3qMueFyORSuFhQ0bbsRk5brRtXNwCMdOhpq7FjciQHB5qNn/eAknJ70gH7g&#10;JAM9B3phKmR/mB5phJyOafHDMzu4hIA70m0txpX2Dpt6Hk4pys4lUiPkMKlMcmD+7PtUIjvluF/0&#10;SQ9x71lLEQjuzaOHnLZHM+PDOvwQ8etD5m9tIY7R1wBzivlHQ0kNhPKWfcbt85r7G1e2ubvwnq8a&#10;6ZMWfRZ/lx1wK+VbaJILm8hbepN9KMEYwQa1pVoS21LqYacVqirMYhPKQIxgc1neaMuyNk7jx61J&#10;eo4urgh3+cHj1xWRG0gjYFf4jzXTGzOOaaLjXUgKgw/rUAN20d0DIrIT0PaoZMGWM5wf51EWl3nD&#10;FQe+avlRKbR6J4N8U6lomu2ST3d1JYyTjPJJtz/UH0r640fU/DuqeC5Lqz1OymbyF8yNWG4Z74r4&#10;FVuLhXbcGHet7wxr2v6N4u0qez1O5CpNkoTldvdSO4NeXjcAp+9Hc9zLszcGozeh9kX9u6Slhbkb&#10;lNcRem5gu7eRLhlBnwxxXa+HNb0HxF4CM9tdW6XUcA+02m75o29V9VNUNXsJPsUysARknbivn5wc&#10;dHufUKalG6Zzmq6fDJo+jXEerhn2gmMD7xNdRokNwnhdBLK6nYP3ZOcViaMl2NUmjmCmJGAjY9q7&#10;JgUCKFUDZXoYKi2rniZlikmkZdxH/pIXPG0/jXP3i/uG2hSx3cY611bpnJ3ZIBzWHdIfIiOB949q&#10;2UZQepyxtNaHnF9EElPHJl4Gay5S4Mo2gcCuh1lFF3pwwSXJx+FcxOSLmXhhx69a6qbOSrGzsZ9w&#10;o+0g5PA5qsGBjbrjPerErZZz5Z5FVCWwhrqicclqI8qgxrvYAnritrS9Ue3vIf8ASJiVfoawiVMn&#10;WIDHcVE20MGyvGcH1qloS9T3jS7+1ubRGV0VhF8w96vMSPM6E54968T0fUJItRssamVG/kelesWl&#10;1Fc6dEyTKHEfzD0963Tuc0otHHfErSF1L4TzKLeMz2ttJLEccnA5wa+QrF2CXwZGEi3TIQ3UEV94&#10;Soz2N0hw37lgR65r448b6TNpvxkvQ0DCC8uXeNxwuc9K2iuZAigGG0HByQOau2c7Jdt+8HOKzonX&#10;7MgLdsc05lB8pt+MelZSipJpmkZOLud3FMjWsbDb0GR6VehlZHypGcelcPY3DpcXCtPkcbT6V1EU&#10;mUU+Yg4FfI5jhXCT6I+vyfG3smaol/eDewGM4I681S1e71OfwbFZyXzSww3Ia3V/vIe/NDEEKNwP&#10;eo5FBUE9a8uD5ZJ9j6aa5kYgeRXtMOA2AGFdTYr4gSeO80rVZFnijBeAsdsq9xXP3ELFnKQ5IXNP&#10;06+vYJAVvWQ8j/61dqtNX38jjUnTlqepabrVpcaddxXGlxxXDY3xn+Fu9ZurWenG7E9u5SbGXC8A&#10;4rjZg887XEM+LhWydpxurW0/Vv3sUF3p8iSZwrEV49TBSpS56e3VHpUa8Z6SEaKKe1lfylVwMHPH&#10;IrJaO6TcHlYen0rqbmGJ2EkUnzYyVWqQEclvKrrhgMYNVTq2NqlG5yNzFJ5qSwzsWA+YZq7YXYkh&#10;ninEbrnBJ6itSO2jjkuw0LFWVs+1cNdGWPXpTFIApmJr1KNqy5TyK0ZUpXOmu9CspYZp7PU3ilHO&#10;A2Kr2N/4jtLlLe5ikljBwsg6r+NJpWoJ5zRyvIoLYDehrolhkuNZWOOO0dto2ksOazqyklyVI8y8&#10;+nozopSTV0zqNA8XeIrF7UprN1JEGHySEtgenNeyaZ4q0nUdPtz9ut45QBviYAc+orwUabq1kbz7&#10;V8Nrl4bi2JS4jO4DH0rkze3C37eTcXMWJ224GCK8irl8KzfLodfPbc+vymmywMfKSRmTPToazDc3&#10;1tdDybu7VtxCgAmvA9H8V+KbMRbtT89M42yLkivV9L8WaTc6fE0tgYZdoDArlQfr7159bL3T3Vx8&#10;6Z1Z8Qa5HbE3ThogMnMWTiq39s+DbwySRahZxzYxLE+AQfXBp8Vzp91CQJLZjjsKzbnwxo89/LMN&#10;O8uY4y8ZwGrkVOMLrVAdDb2+g3GlOou7UsQc8isu98JajLauYI7eXc2VXfjNZ8Oh6zalBHe3DKCd&#10;pDGumsLvxNBpflb5zsY7WOc+9Q5u+jIk2jgbvwX49Cv5fw/BAB5F0Of1rNs/B3j5tYhF5YxQWyyZ&#10;ObgMzV7Lb6vfMQJZps5xnJrS+12zAFon3Fe7muiGLaVmc05Ns8ql8L6N5Eok0587fvbzXG33hW8F&#10;5dtaRRuoP3C2Mivf5UtZI3zCpBYZGao3VpbK2QhA2Do3WuiljUtyIuSPlu70y/tb+QyaJOuT97GR&#10;TtPkv4b0NFK7ESZAJxX0hdadp0mjsG0qCQnrurkb7wossUUtpBAjluULYBrphi4z6ltNoisZLy48&#10;M6O6W+HaM5H06055NVEiRlPl3V0Gk2E9hpMNvcojblJRw2ce1SPBC1/ncgy/XNa3TOGV0zn1uNXE&#10;kgG8KpG3+tdDZalcG3ihlu2K9s9qWa2tvLTCjPc561V+zRAvwBx1zWE8PTmtUHtJdyPW7g/2PPJB&#10;Gp2EdO/rWPa6vbi3iAuGWTbyprolt4f7Ou4fLVsxkg56Vx0mmoLnUCNq4fgivHxmX046pbnpYfGS&#10;as+hstq90oZkv4wfLP8ADWpoerme01BZL9S6OdpxjH4VxItUjjbdeszYPU9Kt6HEo8SS/uzgjP1r&#10;mw+FhCWhderJxZ6PDeYmZjOTluOKum/DOhwQuMYxWRHbjKMfu1d8u3EMYG3OfSvU9hC+55PtpFoX&#10;pxJic5xxVY6jMpUeeGcnqBjAqC4FtErZu4wwTJNcje3sfnusU+WLEYWqhhYyD2sjrLnxI0UWDewh&#10;VHOe341y134q1Ga48u1s2Yk4DEcVRttFnu2upruK4W3VgwUsQWNRX9peJvGn6Xb54VQcD8c1tLAU&#10;52BVpIWS61g/vL/xDEiBciMGqC63dRx6mkOj26tNwl0wB8sD296zLqzhjuAdT8dJlVyYoznn04rE&#10;klu5DMlpokpXOEY8YHrXTDBU0tVoUqkmaV3qd21tMJvEknlbySfM28/Sudm1q0jeFINNuLhvNGBj&#10;jNa9v4dnuWsxNY3MpDZABIGa7jSvClnG6M+n2wYYx8o4xVJ0Ka0sbJTe55lNcfFLUYo41tbe2t9g&#10;CxRqAce561r6Z4L1+cQGZ3AJBYu+a96sNDsIrYubVXIXnJreSBfsrbLcIqjkgda5cRmEYaRSibQp&#10;t9bnmFh4J8NR2dubqwnuHGOFfaP0xXbWmjaRBDB9n8J2caKB15I/E1vLEBGjEHAHUmpDe6cthcBj&#10;/ByPevGq4+beivc6VR01ZUW2CrGz2yLGDxgdaJ20iG23tcxABcnPeuY1TWrxvISFY1AYjNcnJPqF&#10;zqmJzcbd3GDVxqSlqxciN3VdZaSYQ2ttIVLEA4rP07Trm41SHzoZTunBxk81at4rZYo/9XkHgkUs&#10;k2pQa9pssGpEbD0A4INaWbIlJLY72Gx0y3jiHkRKEhG7HemvfW4Py7QB/KuXfVXMMxluiHZeOM4r&#10;La7/AHuGmJOeormp4abb5tjN1PI6i5vQ7TFEICrXN3Gony5yJcAdSe1VZLpUEm+QKpHeuG1/UrWO&#10;1cR3ILGNixHQV34fBqLvIuMXNkOv63ds9wkV0/yqec9K8umlkmvn/wBPLfMdzGqlzf3tzessVvJg&#10;zEE45NdBpej6lJb75bVolIBBJ5NewqUcPG8rLsup3UaV9Iq7KFvCcHEW7Lc811FjbSZ409egwc1t&#10;WmjQgR77eQjjnpXTWtppMdvKXkRdqevNeTisensetQwfc5Nra++2wgWpx3atOK0UzQeZIoUYJJNM&#10;1TU7WKKUJEhHIUmuXmv9Rmt4At+6qxOAB/WueFOpVSey7nU+WGx6PPq2hWumafFFeAsVwUQZ5FYU&#10;moaTeT6hHeeCLvZJOiC4VyCueAcVyFmk6XkrTOGw2QxFdILm0FmoS2j+YYORUyw8aTuryfe/5EqT&#10;L2t+DNH0+bQ5P+Eysrv7TbB0jSUMQp555qOxttDhtrlho1qCgGC1ZRjnDySwm9ZwcnfITx7ZqncX&#10;jMj7dPZmxggN3FbOdWrpzNoSi5LVHe6br/2PU1kg8KRTXKyr9mkf7kfr8vQ5rZ8V/EP48J4Xs7N5&#10;fC9pZ3OmsIUWNXkwRg/Ofu5ryG1TxrcSgQ6PEEDcHI4/WvXPDWkeFbbwp4gPjKbVpYr21/0Rl3kW&#10;xA+9u7VKlDCO8mpX6X5mzHEYZ1LPXQ8QsLK6uZgZmBP2pmeTbgAk84raEOn215JsuM5xgn1rsZ7a&#10;Kd9TttBspruytFlZrx02GVRzgZ64FeVX13czlRBZTMBcsm7HcHBrspVJ4mT+yuq7eoSpqCNi9vF2&#10;3O2cnK9jWPbWd/dz3LtFKsStzk4zWrYaaBaxSTXIZgoJUnpVu6vI47Mr5MKrs4A4raMlT92GrfUm&#10;7lvoi9ZQWFnaoyTx7ljJ59a5vU9VT+0Lj/iYMWBIyeawb/VbmSby4JJD82OOauaTpEst9BLd3JVd&#10;24g10QwnL79Z+i6mUqutoozLew8QahrM2Gk8gtlnbgAV22n2OkWVoQpDSBT8xHer0s8ELQQwWZSN&#10;Uxkd/esDU9Qs44QxvQHKnAx1NE8RUrNQgrLshxoKKc5DtSvFW3+bCqc8lutcTc3c9zdxxxJLtDkE&#10;gdaq3Umo3lyp2TMPP5xwMV09pb21tpcbSJGj+SCo6/jXoU6EcPFN6y/I4alVzdo7DbO1tILEmTbv&#10;8vOD2NZl3dFpJVWQMd+MCoL67llvkSN3OXxkV0Oh6LyJ7l8AgN8xq3aK55v0RHXlj943Q9MkeR55&#10;4yF2k7mHAFT6xfD7HFawSHYHI+Xq1X9X1FI9LSCLyljAwoHVjXPWMUsl2ZXjy3mDr/CK5lJzfPLZ&#10;bI0cVBablvTbZFt/NazYyYzz0WptSvrVdEaOMfMw5A68Ut/dwwWEyJdqAYcbQOSawtHstTvfEcIM&#10;Uuwz43Y9aqEee85aJfiTNqC8y94c0y81HxRHI0cgijk5JHAHt716pr2o2Gj/AA0s7WNoY90X7qBP&#10;vO395vb61aRNL0TwDdMy2++OzLbc8lu2a8CvbvU9T8Y6rc3F/JIz3Ryc/KF7KB2Aropr2z5npFHj&#10;Yqs9uo7fc3Gp3FxJqcju85Zs/wAqtNPsihImw20jHrVaTykICkAeXwBWVJKxXJkOAxr1MNS9pLTZ&#10;Hi42uqMNd2WhfJFqJkmt0LkHyweeaz5Jby4kunn1OZ9xOEBwAO3FZ+PN1CZipIB4NW40dQRg428G&#10;vahDlWh8rN80rsu2QlRdovYkUnG4jO2ur020C3IeO/WR88nPT8O9cSkjbJ42QkFxhhXb+FZlh1e7&#10;E/h8yr9kbypTJ/qjjjI75rpoQtqznqSvoYviKxT+3NLmWLZO1wp3KvDgHkEdjWhqurW8mi6Pbw2c&#10;kcS2yKEY7iDjnntXU3aiL4aeKb6a0tLu7dnEVruA4PQ57Yry21STZK05BeSUk+i57fhXVcxtYmm2&#10;LHvSNAQueaq2oubnW7cRxXEkkuoxxRqgySzHAAFLqKSeTAgvMKSMkele1/ATRLe9+PEt6+lxtBpN&#10;okihhlRITwfr3pSdlcPM+s/AmkRaJ8AfBGnG1jS4fT1muj3MjjPzHua7ewGHnLTEktwcdKpv5cms&#10;XQZTxt/CtOMAeXwg6YqI66mV7ml/y9EeXxtGKnUAS8ioE2CJMTg5HTHSpN/zx/u8DPWtLDLgOGHy&#10;04cluR1qENwODmkMu2PJHPp60rjLhZFHzbeRWZdXkSlMHGenvWdfXiqBzgkcc1zNzdb4JsSA4yc5&#10;qb3KSNK+vSwH77Iz+dc/dTg7R5nBHY1lTXiiMK1ySdx4FZU1yNgxbvjPJz1qXI1jE0Jpl81x5bH0&#10;Jasua5bzCvlnb3YnrWdPcjzGHzY28e9Zsl0DEQYmK54IqLtlWNOWaTDAW6njI96zpJ2JX5zn0qib&#10;pmcbVIA45qvJMoycAndxU2KL0knyr2J7Zqt5n38cYFUGk3TO3zc9eaYWwynI+nrUvQqxbMpyd5B9&#10;Pam5UxsfNB56VSZlLn5eaVW/dt7GsmWWg4IOPWp43Al7H8azwQH6dTUoPToKljsbCSfOOOlXo3GI&#10;+vJrFifPk8c+taKsfs/+sXrUNlo1UlXzSpxgrw1XI2IHX+KseJ1DYaPtxV6NsqeMc1LQ7GwhGRwM&#10;7e1WY2yTz0PFZkZPygn+LrU6yKshGVOenNCY0b0TDaPmH3atxyHbINg61z8cyYUFx17GrqyOHUAn&#10;p2qkFrmldFH0DX0MYO/SpRj2xXhWgAeZdwqHKJrMu0/U17HeTSLozKLSfLQMM49a8j0zfD8Q9djx&#10;01IlVxzya5MUk16HqZbLllr1PcvCC26y6vBJOSskClST901uXFlp80upW02mSDdZS4cHB6cEGuS0&#10;hpl1qHbE3Cj5h2r0W3uYv7RtPPtk5tmG4gda8xxPam1ufL/ifS2vPht4u06RC00FpdNCW/i2g18o&#10;WRZvDU0eWzHrBR/qpxX2x43eaz8TeIZFiDE6VdkAdww4r4jtWf8AsTxMwH7yfxS5QAdMtzXr5bJ2&#10;aPmc2ivdfW59Y+CriO18EXt00KlYtBHyt3O3isWzW7ubvX5Zrdd0uoMwGexNNtGcfDfR7TbIGexh&#10;MwHGOK6/R7AN5RWEj5B39K58fWvp3O/KcI4++yxZxw22jgbIVJiyRxTLS91KKbXCt+V86Fl6djTt&#10;cgEp0QR3bxvGzecoP3gOlZKyFIlMgcDyyBmvHtbQ+jT0MXWUJ03w7ZRIGklviqIOuWPJr1zRLJ7D&#10;4c+GLRpARFZjkDqx6/rXnnha0Nz8Wb27kuI3jtEJVs5GT6V6fM85mIM8ewNxXt5ZR3bPlc4xN5cp&#10;IxbaoJHBpvXtTAxKr+9BOKVTl25NeseEIQeOaTbnfhulS/xn5aBjpuFAEQDbfpQQCvIHXinHqvPf&#10;mm/x52dOlAEwAKp8wwB6VA/+tPtUhYEdRnH5VAA5ZskZ3UXATHLcUL0bvT8fKMkGkPRsoPamApIw&#10;eKYCMjtSnAbpThjB+X8aAEHR/l/WhckD5qUZ2rQBg52YoC4p+8cPTCflfntSkgFulIChGAAaQEQy&#10;WPHamlchgFHSrDryOaYM7ic9qYEKxDAUNxu5qbYcHtipQDvfLfSkJbcenWgBhAwp2KeKZxuPA61I&#10;cZI55qNsbqAG5GOtIduWpONxyp5qbYfJUmgBig7/ALnf1p7D5xg8YpTjavPameny/SgYhB38CgY+&#10;fgUp++RntT/k8tfmX/GgQDZtXnntSsFMRGB1ph+8g3etL/F6c0hhlcpgnGKfl8ycDHFJg+Y/yKBj&#10;rRhdh+b60APVws7e6HIxUKPuMxHTce1OJGegphYBc+WoJNMQ/PyjmhiPm5pgxnp2qVRGQ4yQcUgI&#10;/m3daeMbs56GkOPl+Ud6axYIpCd6Bku5cZwevSgH37VXy3IxTsnc2QfzosK5YyNrcioi/Ay7f40w&#10;HnrTGPHFOwx5OZEAzinb/kAweBUff71AJy37v8aAFI5Py03BKsPJXqOtP5yPl5p3JdTt7UAM4yvP&#10;PagnDNRl/Ox5ZxikK5YfN+NACEtk/wA6UM24jfSAcKN54p2BuNAEgPPWpATtJ3Diq+QFxmnB0VTu&#10;U4zQBZ7kEDGKicMOPegSplf3WRjk56UwuvmnDAjPFACdjwKUZ3kbD0pf+WmN3G2nHfuJ3KRRcBuR&#10;vNOXaVYeYM9hTCTkU4Y8xuAOKLgLjg807C5OSc4pM8sN1N3AtmgCYbdhphztPymjcdu0YyTSE/Oc&#10;jGKAF4wTTM8nINKM4bJoGMdBQA8D5l4qZFTY2MZPbNQjsdpzSkkHvn60ASFcMMLTTjIpAzEcml6+&#10;n1oAZgeYDjnFPAGwnd3pAOF9adkYYHgk8UAKEy5ww6UBRlvmA5p4wMfOeRUTthCdp+tADJSdvB6d&#10;aqZyCTMMYqYkNChGT1xUO35eRzSYAuBo2qseP9Akxz7V+cfidZP+GnfihvZsjX5Dn24r9GbgkeD9&#10;aP8A06Nxivzj8YT5/aG+M0yg8asQP0q6K1B7FRJZ5Z50EZwgPJpPD7qPiyI/sLM0s2BxyCOah0yf&#10;bpVy5tGLM+Qak0WfZ8bdIultvlj1iPIxx8xxXRUWjM4aNHtVxIU8A+LnOnXIb90NxXp+NWrFgfh7&#10;vF4C7xjI9K9C8X2kkHwC8Ws9nbYurazaMBRlc815RYLcQW9tBNEVjkiBVie5FfPVZ81/I9+DskdP&#10;odvC2vaXKYiXiuQFye7HrXtWoaRdSxyJF823S1dR68ZNeLaRLex65Lt8PzSFCCW5247c19EeE7q5&#10;kOhPc6ZLgxkKD2rza1Pm0sdKnyq58/X426k7CPEiu6SKRyMcc1x7IqzXDRWsyAzngHrmvc/jHptp&#10;py6DqVtYGNry723AH3Sexx2ryVvJOi6SyrHlkBJFeNXU6UtdmejQkpxuitZ3d7aXlrIsDD98pGTX&#10;qMPiDSp9KUfalS4a2UFdvWvLnQS3enI0hA8zniuktbCxhcOwTewXDZ6V5mLw9OrG8lr5HZRqyg7I&#10;6/TbuJtauVZPMzMufavUrW404Wb7dLjAFuM56V5Lp9sf7SuJBcpgMnI71uazeXkWnQiKI/6sbiK+&#10;UxmHU5qMdLnsUZe7dnXynT5Jbjy1iBzwtZk9llJNrxr8pIFcfpmoZXc9y5Oec121lNBLFJi4XIXo&#10;TXHUw86D9DRTucbJaym+uw8cp2y/LtpfMuRPysxKsNvHWu6EVmxfa0JYZyaILOz23YbYXwdp29a0&#10;+uK3vI2p1ZRZhW99hf3lvBwg9KdcXVhKBgQKxGBg9Kq3ensurKrCVczH5RVa70iYR20ourpcLngG&#10;nFUpNPmtc74Yrui7YQf8Tou8in96O9dTdQw+dYHYMbR0NcXZfaxIQzyPtkGMd66VrhgkW6GQAR/W&#10;ubFKXNo7nfTrR7l9VjyxEaE7CM4qmsUjSz5GVEoxzUMd9bGWNVhY/Phq2bYQtfuwVNhAG3PeuOXN&#10;DdGsaqfUqtGEU/KpBSq0ccbXBL7OvAzXSyWjNZShokyFyAG9abY6STLEzrIQ0n3c9awWISTu9R86&#10;MchkOP7OZgVwDimx2vz3D7OvI4rvJLNRp0qJYgjZy+KwYdy3eqQ+QW54cjGKyWKve3QqM02Y8MU5&#10;m+W4wPMGfYVrXEJEdui3XmEqMEDua07DTbyZ5xC0QXzPnc9BmtO+tdLs9Oiij11JpzF88pHAJ7Cs&#10;Z17sHUSOGktXi1ON2mBfIPHIrZWQtaR8gKI8Y6VSmkRbyFNu75s5zVO5ulEzhUwMCtveqWGpEt5K&#10;yRAJIvLVnPMDgF2zs4zVO4uIFaPzbuMDHADCltbbWLu9svJ0m7jgedVW4kQhea64UFGN5aLuyZVO&#10;hWcyNdlVVic88Vt6boOpXTxSuskduvJaQYDD2zXc2fhmzs7mJpfEMN25CFVjGdzHt3r0K38Oa/eT&#10;aMt5rtpY2zWp8q3QY3ccZI4rlqZg23GjrbqYzrRgrtnn9rNoNjBp9tZfDm2ubiQEtPKARlfTNW10&#10;vx14j8a6IjaTqFy8bbLeCOEokC9ya9h8N+CtEtNXttR1fx9o8sFrfgxW+VGTnjPPNe22vij4J6fq&#10;2pkeNfCEFzLAnneSoYkDoPlBxX1PCvDTzGqnVly36N6s+YzfiH6vFqjTdRrqlonpufNj/B74ipbX&#10;ijVdPAFi0ilcEuQMkda8I1SC/g1t7OeOUPHeSIXYFWypwQQelfom/wAR/g8sd+W+LOngR2zNyjZb&#10;H8I46npXwv431zTfEX7Uuu3dj4NjtYppyMKRysfG8gcbmxk19JxfwxhcsoRqU5Wl2bveyOTh3O8b&#10;iazhWp2Vk72t18zhRa3Sq7qZSPUDrVyx03X7mHVpbbRo2jgTMjO4U49getdBb3Vomp2y/wBnAFXK&#10;kkcHFS39/pseqaQIN/mtqUXmIhwoGec4r8yhiJSdmtT7d1LFLR9D1y7uYfK0+9kZo5DHF5ZBYL97&#10;Ppiug0rw9rdzpmoyWuimTyrtlaNvlztPzdfSuk1zxVJb+P8AwlFoup6fC39iqL64WEFTkfdX096y&#10;IfF2r2st6iWYHnO/mSIv3t3U8etaU4wqNKpK3p2OaVaq72Xp69TsdHt/hXLp2p6XqV+9tNNtXzmX&#10;A8wdMN2wazrxYNO1XxrZ3GktczaZ5Qsb/flJo5Om0cjKjriuDv7+0ntYkNopLuW4XkH61JJqOpTe&#10;EPD1sISRb5COxy34nvXTUxlOMLQXK49e5zqjPncnJtPp29D0O91q5n8I/De1eytytikjTYxmcN0A&#10;9MVwGv3dl/wkehTSeC53sZch7HBG7H+32qtbm/FyZWvm3Iwz6EV1ur6/4Uk/Z38S6RBoCXOoXcsO&#10;bkw7fs+3rtP+FZV83liIxhKN+7XQlUPYO8U3d7er1epzv9pre6UmnweHbPTdPij/AHcAO4k+7Vzx&#10;MsWrwoyHCz9RzkUvlXdvZeHVkinTzoTsbaecU9E/eFnn3E+tebK12+j/AKuejF6ItXckU18mIdqr&#10;b8471lKJWhuFO/AjbHHWtENh0UAfMaWTzYo482qsGQ5IFFOfKOSujzPWlun0cwp5Qb7NOCMYzx61&#10;4Lo/hi5bU7qa4mjhD6jN5b7eevpX0xrEP2mGxkS0EQhlPmkHls1km1tysRJjGB97H9K+4yvPJ4ak&#10;4p/F+FjzJ5dTrSu0cv4X0bTNOstXCan9olnlBMjQgFa7CS0T7JGTfqxC9h0pUdFglAtYslcZxT1a&#10;UWl0uGJbpxmuTGY+piJ80menh8JCirRRkTW0q24kW5yQDkE1zsoladv9CKEP2PWupuo2Wyh825cA&#10;yA/WoZooPsCkTKd0Xp0pUa1lqdVOBzo/1eSv8PrVOVhmMA8kVoFCLg7iSAew6ipo49Pk+4drA8gi&#10;u6MktS2mUrWWQQ3Y8lzuHc9KA0hnbdBtGeKvGEIsoLjJ71EkZM0m67+gAqedPUOVhpheLxvpcssa&#10;mAX8bS55yoPpWz4om0W5+K/iC6098W81tCFAXABAAPFUUt3a3f58Y7Y60q26CEBYuQetZyqLmv1t&#10;Yr2bZXgjkMcwMY5HXNV5YZEMheUbCDjHetRmVYFQREHHJrPlE8kQTDYzxmqpzbZFSLtY5a/gjl0q&#10;6GzpayYGPavmO7Z4PHwEatmPVXB29CCa+vJ4NliAbYAG1cH3yK+UNVS4t/iV4mjNsXP9pSHBHOM1&#10;+icJVubnV9LbH59xbRfJFrdMvalPGbDTUWHLbAc1hGa4W9MiwTK+4Ac9a2dMhN1qpZzdRosDldyH&#10;GR71j3LOdXuBuRts7AYHpX28FH4T8/qSlFqR6R4N1Apql+Det88sSzLn8q91mnkF5aD7OQvkpj2z&#10;XyNpl01t4phkG8B7+IOPxr6zibztNtpTKufsEPQe1fA8U4FU5Ka6n6RwnmLrQcW9UaZmcZIAz5Yx&#10;VCS5AnJNkQx7U90ulukHmdVGOKY9tdMJn+X5U5r4iMY31PubtoBcgrINwGRTBKBcZEQBK9TVO1jP&#10;26cGb+I1fMMfkSqZtpPetHGMWLmvuZ02xra9jkuYnWQEcr0rzW80qSLxHdlLsBC5OT6V6mLdPuhg&#10;Rnv3qhe6LcTzWmzW0A6MgHXNexluN9nNRb0Z4+Z4T2kLxWp5obezNzarHaNJM8gBYyYX8e1dz4Nu&#10;vFln468aaPD48isLK6to5bqBgJBME5wnoT7Vt6BD4G0a7+INt4m+Gl1qdhe6U3lXUEhEllIB8rAD&#10;nrXHWlvp3/CQeFNUsPGMl0YdblZYZTs3xg/KpJ64FfdUpwlFWPhK8J8zjI+kvBPivSdP8I/HWXR7&#10;yYalfiKAwXlmQEKZG5Sw6HrXcQfFm90b4P3dtcaNax3r2MvmajGMbiw4CoBwa+Z9a8U+JZ9Rt5Jf&#10;hl4WtIY7ZVj8iRQzEdzgZOa89vb3xJfa8huE2xhhtTqMVGJqU4JtvUWHpTnaKWnoehT+IfEWreId&#10;SlnguHSTVHeNi+G5PU9ya1bdbx7+xii0eRmZhlv7tcdo1tqDeI9F/wBFVAHAxnjmvoW2s9MstJgB&#10;eJpDbBmOOpNfmmd4rlnzPW591l0VShbqZFjp0Yjg+03wTkYGKf4qtbd/B1pBDBAx+3wsGx0wavRX&#10;HmarMsluRlvlbFQ6x5Rl8PIszY3Eye2OlfKRrS9on21Oqb5vmW4Jc2MYL/dsY16+gpA2HkO7giq4&#10;2COHBxlB9KeoBil+Y57VxzV22dUdkSJKSWBQ9etW4XLPKBMOCM1ljIcKXJOOtNEky3ShZAM1LpJl&#10;KTR1BmhWBFEaltnUdqrRuFmjzDkb+hrKWZRHZjaxbnLGpfP+cZiP+FYexaL5jYdoTJIUA6DOO1IA&#10;hidjNjFZ6TRqk4+z8MOuelN8wHd8pA9zWfs2PmHs4F24Ehzu4q1aTMt6olddoPyn1rMLqJT+7ySe&#10;tIz427o2z2rT2d1YnmOo86Fp5NqqPrVeeaFZH3XSggcAVjxu7Qvxj5apuQWOZjkN1NZRw+uo3I1f&#10;tf72QecB68VG85AQhwcdM96zJHj2Ljlu59KgnLtaD/SDkIcY7V0Rw6uiDdS8Hmx7SBkeucVDdSE5&#10;PmBvWuctPtCTTFmYhm6k1oEzFTyfY1csOoS0YJpokNyUV/kkHy9fSqDXZZ5dqseeKlckqV2A/JzW&#10;ZlBJLiz2kN1ropUo72JZLK1xuhfz2BBwF9KvoH+zxEtksvWsuZlFiCxThhyTWvCVOj2x89MeWMAV&#10;pOPurQE9SFpGiwCT8wx9c1V3OCVEZILZzU9w8LJbkgZU8GoQwMa4OaUVpewmywXRdNKLnPYVFGPk&#10;YYYe/rSo2NhKZxV9DbMEzcRJhc596WxLM/ylEbDbng8msO/OI4sYxk8YrSvrsrflQmVAOWFUMSSa&#10;Y8ptjsDHkiuyhGSak9jGo1YwNsKx3TG35ZuOarOQxJ8sYC8VclA8whwoQc5zVNmgMk5RlxjtXrw1&#10;1OGW5lNGy3k7mcAHtRp7tJ4x0yJWG3DGQjtT5i7SMd/AzTNMDQz6zcqq5ZMKDXv5b/ETZ42ZL3Rn&#10;ie4RktrdQMHXrZB/30K+nQHg0Lw9EpUBfDdtlcf7Ir5aW3+1/FP4YwB2ZpvF8DzEegbOK+qtUI/t&#10;lwFACWMKD8Biv0jLPgPz3M3Z2Mot+8OUOd3BpQVBYA+lREgufl5FKScnKgV6Z5BLx5YIYZzSHdhq&#10;iBwCMZ5p2fk5zQMYQcA7c0gUkc5qTsOlAzycUwItpA7n8acB1+WpNrHBJ4zSHp0oEMAPHy0hEgzk&#10;cVMmN5zyQOlNfeSeMZoAjwNvWngYVB39aTD8UvOOTQAp69KMnawznik7ClwNvpQAiqmc7CTnr6U5&#10;lGOJPzoUN5qDJwW5qSZFSaFfOU5XtRZsCEryx2im4+aTvTjjeuCeRzS85zQBH8mO1Srtx15xTdpK&#10;5IHFJg+UvBHPWgCcDMO4x5HalP3EIA5FRKx34yTxxTyT+76E7uBQBGwIY/KcmmHO4fu+nvU5x5p+&#10;lMwfn4oAiK5c5zgCoyihX4U8cZFWOfKTOM5pkgwEGCMmhMCmbdCq7kVsnoajNvGsx/cIBgcCrJLb&#10;yC3ApMj0z+NO4BGMOvzL9cVZHFtJ3qupUuRs5qfPyn92M0gGAsTjAo+b5SGp2Pm6UoxjJA6dc0AM&#10;xiRfnJJ7047uBkYzT8AoOlJ6UANyN5xgcc08Fdp5FMKrtkxk9OaZgiRPnPIoAk5LMNv45pRkMen5&#10;U1Ae55zTstlv3f0oGHGDT12bXznNN/gBz2pm755MIcUgJDkBu9If9WOO9IGBzzRk/L8tMAOcAZOM&#10;Um1cck5oOMt6UzJDMMH60CJsIGOHHSmkjYPmBOahLDevXNOB6/LzQA7PPXg/pShlDsMDp1qL5tx+&#10;U0YkwOaAJ8ttPA9qaeh5puThMnmnHGW+Q5oAbzhsGlJO1Tupp5OA1OGNpBbtQAv90le1ICu2QEDk&#10;8UmRuI2kelL3BxQAYUsvNMyd0nycZ9ak42njPFR4bjBwPSgA+X5+O1GRsHzA49qcN2DnvTCBg/LQ&#10;A1vvrgU4E/Pwe3FJg+lKOh4oAXnPOaOx+ajnC5fNAxvPygfjQAvU9aTs3z80vG9vm4xUZYfNx9DQ&#10;A9gdjcLkdaTHA6EVHyVP+sJPXmhT+6Gc9aAJO49KX+NvlxxSDHrR26UAHpxTuPL+9UYxuPy/rSFm&#10;ycquM+tADmI3rx2pueX4pB/x8deNtHzFnPYUAbB+7jHagA4A39+tGV2NhWIBoJUtBhW560rlCYX5&#10;Dt9aUj5U+Wl43N8oxQT15oAX5cH5QT9aVeY87cc1GD0+Yn1p5ZuyrTESg5CfIfzpj9MbKNzeXnaA&#10;c9KiZ3LgFFxjrQBIruEQ5/CgyfP1FR/LhcS9KABvekA4t87YxyKbkbU+YdTRgZFNIHmN1xxmmBNj&#10;rwDn3pwxggAioedwABwB609c+cMcnFAE3DJ0471C2/5Rz9adxzyRzQWyrDA4FIBMthvm/hpvzeQD&#10;u/ipD93INNyPMUFuooAfn5x8vanZ4Wo+z5bgdKcM5J2nigA/ib5e/rSf8sXyo5FKSoI5AyeaDjc3&#10;zjoKAKw34YiM8Nx71OuSgJTrT1A3LlsU4EZzjgGgBhPzL8tGXyRg4NOOOef4ulPbBAUJ29aAI8jH&#10;Q1Hhd5wp+lSkcY2ng0LgMSPSgBn/ACzHyGkPU81MT+6xsHWmfJuTsM8UAIMA5x1HNGPk6HrT8DYf&#10;lo6YORQA0kdCn61HsBHBPJqUjg80nIJIwaBDPmyBtB465o48o/IetOCkuSSafj5vunigCtl8sPL4&#10;p4U+WCCevepcDDZApw2+aAc9OKYCqg2g/wCzzTCMAVKSAG+XvUBZsv8AKMUASDJVsEZphJyw5NN3&#10;ZQ9Kbk5oAfn/AGTj0pFzmQcdKUHkc4waU5I6qATzQAmMuCcE5ppA3NleDTjgOxVM8DvTJGXC4HzU&#10;gIyvyrgA8daqycS4x2q9zsk6AVVkVwRyOKEDRSkx5bAKCSe9Zs0bGcD7LuHqK1yF2yDYTntUOBvO&#10;O1WZlRY1WOPHpzUyg4XIPFDe8mct0qdduV+XtQIhaNSi5bjNJtCqQCatkD5vTNQMG8z7p+tMCPLf&#10;L+6+vNSRs4TIc8GkwTu4FKAM9KQIsxli5OTy1Xwoyv7zqKooFMSjntV9ACAO+BikzRBhg5wOMUmP&#10;u1MwPAwBjpRhfKHLZpAQ/wATHZ+NL8u0jr6U/J8nhe/NRFlAbC/TigB6n92xHpVdjkx/MQM07qqE&#10;PxTSfk57GkA05wDtOKYxGG+Xildj9nwMdelVznIO7oOlK5VgZjtHAxzURJUDLHk8UsmAr5PWq24k&#10;Al+KQD2YbUO9cg9KhLfvM5PI4prDOeeMUwZwcdulAh+79190kHrTdzfuyq5ANSBT5KfN9RUchjS2&#10;lJcKAppN2HFXdiymWY5tgRkZGa6yyk0oaLeAWIJZR1PQ15P/AGsi37ouonmQjJHWtIapCsY/4nKg&#10;legHSvHxWLcnZbHs4TCKKu9zsJ5ZV1IhbEbf4W61IZb0JGWhX7pwQK4t9Xt/swA11M45GKdb6zM0&#10;U6jUUYKOcda89y1uenTSTO1srnbq9usk0BAhcHj1rwTxd4dEnxDv54Lu2iiF1LICB98k5/SvRVvY&#10;DflmuHQk8mszxAIpfDt48V4jMluSVzjP0rfDVnCa7CxFNTgz5yvlmiv5opbNSC5/eA8cVgym2Ljy&#10;1GOQfau1ktLufzxsVj9oYAHqa5/UNB1uFGuIRISi7ngYcSDvg+or6CNS/U8GtStsc25fLARg/hUb&#10;FxEQQuKvE282nM0cuyRDh4265rNlyFTIbnpXXCopHBODWpCzSeZw3AFRiSXyG/eEjJzTzuBU7qiO&#10;N82Y6szvY6Hw1rut6P4w029sdXuI2SbIGTjHdWHcGvsfwn4k8O+JPB1w8bW8V6lsBeWTMA0bf3l9&#10;VPtXwplijgBdu4da0NN1HXdO8S6Ve2Gr3MF1BKCjI3DDurDuDXnYzBKrqtz1sFmMqfuy1R9q3UU9&#10;v4pslkRxF5hIbHBrooZIHRG8jJ24615n4S8ZaNr3guOC6NvDfxRgT27nkH+8pPUGuztSLfWdNikv&#10;2KOflbGcV5mGk6MuWWh6OMpRrQU46mzJ/rT+7AyOaxLxVIgVpD84bGB6V0M6r9pODldgOR3rIuAn&#10;mRjb0U4ruqq6POw8tbHD3satKp+z7tqnGRXD3iubu5/cNjd971r0y4RDKoMv97jFcfew7rgY2ZEp&#10;3e9RCdjoq0+ZXONfJTb8uMdapnowCnGeDW5eQCO8AYhd3TFY8oIUfvM812Reh58olQgEdDSEDDZC&#10;9OtL825s03qDk1rcxKjiTziVJzvHSup0XVZoLy3VncDIAb0rmZMhnINQSTMLaLawJ3dMdaqLJaPf&#10;rWaK409ZoJ03hMumeteXfFDSZL74eTyxWC/abdfMjGPvY6gUzQtUmgktd1yVG4A89K9Dla2udBkz&#10;Ij7ohwPQ+lbx01MXc+KbeUPbw53BlkKup4II61rpjylHGMVf8baQ2nfFq/eJD9lupDIhA4DdxWNC&#10;26GIiY8djQ0JMtZ+ZmWLkOO9b+nzoQ6u7Dp+Fc/jO8hTjcMipUd0us5IG4ZrgxuH9rHTc9DA4j2U&#10;1fY7YtmSPZyNoqYBDEfmbrWPaz5P+v8A4B2rRUyhT+5I544618fWpOL1Pu8LilJLsSlQSML/ABc1&#10;WvdMlk09praEM6Jlkz1qwrZcfPj5sVr2byQiU5LbvyrKFR03dHZOCmcRZSX6XB/czJIsv3D7V1EH&#10;k3R5MCTgD5T1zVq+tY5biC6gtkEkcgZ0H8Q71TZtJm1RZERrafYARnAJFbTqxqK6RlCk4vXY0lbU&#10;bWaAT6bdgMcI+Mqfxqd3tnnlYRBX2ZqFNZ1WDSZrO9jgkgLZidkBI+hqvKRMBNBHggfMqnqK4Z0r&#10;a/8ADHoU6rejL9pJbutzFLMnzZGTXOa1pE8ayzRQsy4LDHcVJKSHBO5SPet/QNa05dVgtr21injZ&#10;gBu7VpR5qb5o7dSa0Y1Vyvc8mllbcNrqu04ZT1FSRXl6rQmPVrkEKRwSCK+i9W+H1vq/hW/1HQvC&#10;brNFbbpIkY7bgeqdsivBtQ0jVrTVpopdDugyzFfnQhgR1BHrXtU69Oov8zxatCpTlZFy18S/EWPS&#10;YLePx/dPbox2xyxhyoPUAmqTX93JqFxJJFGZHb5mCADP0qS3tdT+y7o7CQjH92h4ZQQZLFh6krjm&#10;plKm3svkCVRLqMN5dLcwHzUC9wRmu08O+IdCtxrNnqulN9ivrba15EuXtm7ED0rgZFhb7swzuwVP&#10;enSW4EEPy5ynQjIqJUackuZDVSS6noyXt9ZzmTSvjQL6PzSVDx4ZVPQV2Gk+ONXiW3S+idhwA6Lz&#10;+VeBwrdxMGS8kTEnAzXQ289wyhvtsO8JgBlFcWJwMH0TX4nZQxF9z6k0vxr4PlltFn8TXNvk4O6I&#10;kV3VpqHhWZ4mh8XaTNux0IH6V8VxzXalln05FOcpIBwa07PU3WRFTxPcROD1zivCxWUc2sf6+46u&#10;fQ+1GsdKmDvCsW4jkLVCWwuEuPmtLnH94Kea+bdO8U+M7YwmDxvM20jGRu/Q13um/EHxR5apcavA&#10;cgA5gHNeXUwlWl05vQzcG9j051ZC5FvMBjqaobrlrp8iYqTwTVbTvFPhy5hRbq+hGXyflxg10rXX&#10;hp7CEw+Ibctt4UL0pQhLtqYyXLuZ8SksgZm2555qjf8AmpOQk74AyApq1KQyER61Fy3Ss2SC8Mq/&#10;vCcA4wc110oNNaWRPMY8k+ovJj58LnGTmsx21lLskSPszmupS1kLAi3kz7A81YXT3YOWgOAOh716&#10;qqRitiXTbZzEc909uCbwAJ1XvSpJePID5hCZ71uNoOpG6Dxaf1PXd1pRpd4tzGjQzZOflHQ4pe1p&#10;kexZBBvEU5OSfL61xNwdbHi/xfJ5tv8AZVkjEGXAPvxXpMNlN5gRFkba3zDuay9U8PfaL1ZALxG2&#10;/wAJIDfh0rgrpTejKpwcWcBNcRA4cAlmGMGul0SGYyX8ptSoMQ2Z6kVesvDMa6lbvNayuFkByT1N&#10;dbHbQRSSj7AQ3l4HoK4lSfMrnRPYz4pZDaRF4mCBjnIqhqF/Zx2kxRsfLV2+NwLaYfZlAA7d64y5&#10;jM9yY1tpC7PyvpXYn0OZU+pUnutQup4ooXmYM+MDsPeuk0jTIYLYyzRBn4OWGau6da6VbeHZWL2x&#10;lwNxJHWi51CyWzUG8ywHIUV1U0lciceyK+ra1p8Foomk2xJEchRjp29815tL4gu7rUbhbXRbqNSS&#10;Eb0HrW/e2M+qalYCOzuSfOP7sL978K6PTvCGsxLG0mmW8aYGC2Mn8Kzq1oqOj1ZdGh1Z5tHYzNe2&#10;pmSV98ufmOea7SwsXEYA0eJs4weldr/YarsBaDhhmpxHo8N1HG9/EH2du1c8qra3OqKS6FGxjaKW&#10;4328CqIxnHatGOcZmdYWwOmVqYSeGY8+dq6b93AznPpT5b/w9HEV8qLlR0HWuWTvsilYgluro2ab&#10;I7kswOFANW9PutSGmSh4ZMF+Ay4IrJfWbNZgYXjXB4ymaoz645uVZ7y0LBuOQBij6tKotmUpqJ0t&#10;/czm0iHlOAOmK5K9uL4zhPlGSADn1rJ1PxLp6sA+vaYrbPuq4JFclc67E858u9UnnnNb08JJbqwO&#10;bkjvng04Q2pe/XeBk81lTXdtHdXAiMRwvB9K4I6hqsl0/wDptuqk9TIM1Ziu9Oht7jzdUtmYrktv&#10;HFaRwtr3BXZ1KXWoTXKCOGV/mOeK0hJeYhDxlR71xEPiC2QSC2nsc4xkkVHLrepyK2L2xJP+2KJU&#10;FEfLc7d5IhcJuvwPXiq0l9pEbXH7wFscVwT3WpPy+v2o7lQ4pBJFtDrd2rHcNwMgqZNR2Vy4Ubm5&#10;e3lzNO4S3Yrzg5rk7izvLiZibSQAORyetax1HTkdMrCCRgAMDtNOkvoDYybdQhGF6Adal1ql1aNj&#10;0qFGENyfRNF0SC2kmltomcNnB6A1uTz6XiIC9RQp+6B6Vwc2p3Qt9qXrMB2rKe51eVgP3hBPYYpS&#10;w1Ws7zkd0akYbI9Gn1mz8qNUuIlCjHHesC71JmLeWW3MeDmufW1u2+z/ALi4++OgrrtP0l2jZzZt&#10;gICdwrKVCjS1buaKpJ+RhxWF9dSRma4YKGySfStcaeiBFS3ZlAGM13+lN4WtrDWE1HQop1lhXafN&#10;2+SR396wNRvrKV9V/s62iaOE4G44rnli5z0S0/BEcyvYxGhtVj/esBkciq0v2LyCFlQc1XCa1czu&#10;To8gQHl/WpRZTGSIMsuA3Q1tZR+KWvkabmlo7xDUwtw8iQ7vmfGcDv8AnXoOl3n7PllrNzLefD3V&#10;b13dWVVkIC46jGe9cRGkKW0IkvIVULyMc1ialNpH9rQFLeLngnAIPrXOoe1k7cyXl+oPbc9i1bxf&#10;8CkttPl079nzXdOCsfNQBmW59PnzgY+teaeLfG2o6vpei2Fl4YtbDTheIskYUNJcEnCqGPQfSpJp&#10;LvUfhdo+mw+MdGhso5w09q1sgdz6+Z1q9ZH4Z6R4V1p7rS11fUWtgtlaJxHA2OHJ7kHmtacaSak4&#10;OVRPRX26J7JX++25jyuK0bt66kFzpnxms10CL+wWsrU6OGjFsN5aNhzuC98etcCfKjkufKmjY/am&#10;3h12srZ5yOorttI8VeO4fFGlyN4hkkIvcqkuWVUJ4TB7Y4rlPiPey3fxi0+5T4RXGlvPZqZZE4iu&#10;2/vAdBXfhKUpzcZcsdL6dfXqzOU5K2lyjLqFnHZXIkkjZ3i4AbvXKOb+5vDhJdnnYJqa30ySbVUd&#10;5Z8BxursY7S2hsZNttGoCDOTXop06Hw6yZlLnnpaxnWOk2UEKSvFE8rKCAcfLWhLdJGGzHHnbhee&#10;lZd3qECWtwN+4bSM57iuNnvLiadxG0hG8jNOFGpiHeWw+eFHXqb97qbIrn907tkD2rno4by6vneS&#10;GTaHzmr1rp8jwo0k8nqQRWpO8EFgiiZQNh7V2Q5KOkNZdznqTnV30iQR/ZLcECJM7OpHTFYV3dXV&#10;zqHlQyzsS+CRSqNUvNTWK2gkIMuC+K9N0XQLOy0u2muWheYpnae1VOpGguabvLojKMJT92C07mLo&#10;GhJHaRzXCAMyEgNVrVr6zgtI41vRlVYADjJqbX9XtLe3CRyAylSAFPSvPEh1K71lpJEkP77OPY1y&#10;0oSxD9pUdo/mby5aC5VrJk8cV3d6l5hc/JcjjPbNdM729vYvugVc2wxz6UwixtdF3OFDeT90GsKF&#10;NQvtZVAszqZgBgdK2k/aeUI/1oY/BruyGGKa/wDEA2LceWtzhsLksT0AHvXu2j6dBpPhGKadbNbk&#10;6eW2sflto8Zyx6ZIpvh/SdL0zQ4biaKz+0C0JVnxsgGOT6Zryjxn4juNU1qTStP1C6+wLeEXd0Mh&#10;rls9B6KP1rSnF15aaQj+C/zPOxVblT7syvE+t3Ws+MZ7e0u7gafBdkPL0Nw3r/ujtVFYVt7fYMDM&#10;Ga1rHTYYbWNB5SKLYlmJArj9VvQLyZEu9yrIwz613xXtXyQ+Ff1r5nk1JexjzzYk85ITa247m/Gs&#10;7E8h2kOEDZYiorCHUrrWbOOGKVnabGAPWum1WGLTv7PgZ4zOUDSjr+Fe9hqCpq3U+RxuK9tO/QxG&#10;8xPs4XT22dAatgsLcAxjpxzU8t5aPptrss0J7rjvTxH/AMS5WaCQEkYWuunC+pwSmSQ2+63ibylz&#10;jP0qRJpoL633pKFeQAsOlTqk0VpbEEjKfd9KguZW+wXCyRRvkccd67EtDne5oalNOYNNSO7ZkdQW&#10;w3QVkzLH9g3LG3HXiqFoZkfDXD4L8Bj0FSX95hUhSBBlOoNNRYmzNDyTawYh55/0hVG0ZZmPQAD1&#10;PFfevwg8N3egfAe5kuooU1HVGSaWL/njHj5FJ7nHWvl/4JaFPqf7SFtM2lRva6f/AKRcSuPlVh90&#10;fUmvulmDTkYIUEBR9DUTtezJlsa1shdzIJvmPUHtWlGPmAJPTis+3GETbxx0rSjOJdwwT9K0SS2I&#10;RcUHg7DVuMAryq8DnJ6VAuGgcgx5x0zWdLcFfMU5A9QetD0Glc0p51jWLZEGYthVz/WsfULtxags&#10;Y97LyA3Sse6vI9zr552nvnmuYvLp3nlXdIV/vFvvVDNEjSvLsOi/vMj+764rCubsKI8lsEcAGs+a&#10;4wDtc9OKx7mbCozXA3FuBUSui0i3LO32i4LQgFuhrPmuJxBKu9SuePeqUs+ZHOSePzrPlnbJ+Uni&#10;psVYvvMxA+XHy96qtMRb7Rt5PcVnPM5kGIyu0dfWoGkyrHex55qLotIuPIcnBX7vaoC/yN0596pl&#10;zscZzzURZSWw57cVHMUkXt4yuPSm78u2RyB1qpkA+1G8cc1LZVyfc2HOcnPSpFYlB24qqCPm61IP&#10;4z9KhjLYJwuKmU/JhsH0NUgRwNxHFTAneeeBWbKRoIVHl/uycGrqsPLA2jketZaN+7bkYzVmI8Nz&#10;nnipepRqRO2xfbNXI2fcp3Dr2rKUhVc7TikaYhFC3YznkHvUOTRcYnRNPkwL5T4YAcdqtRWsrT4F&#10;2TyDWZpkkJkuVmvrcKsWR7Vp2N3Y/wBpTL/acRAmIHPSuapWeyO+nhtmzfisYSIyEAymG56Gtyy0&#10;60jIMfji0lmI4gcY2+2TWHNcBFtWjuo+n8LZz+FVZU8y93v9o38FWRsY/KuKdSXc7qdCO1jr57TU&#10;GRxLpcShuQB2x3BrhLywt4PHNxdS6QrSTgBrlRwwXoMdAa3bfxDfabDJb6rpiXNldQsthOj5lhf/&#10;AGx1xVRJ9RS30tb+GBo7i93KU+YIrHjn6VDlK12zoeFtsi5o11YyeIYo1a3QiZRh2Ar1ycaMllpM&#10;F34ejzJDxIj9T2IPfFeMeINCtI5VubXxPGW+zIwjU46+9ZmleLJ7KaSz1HSpb2KCBxZuZPmt2PYn&#10;+IUSrQgrydkaKjKWiH/FWKyjj0J47iaaT+xLlXAHDjHGfQivkDwNpCXWq+Mbi4iuI4bHxA5IlTGW&#10;LZwM9a9/8R65rGqarHH5MVpbfaWaVTgtMB93B7Ae1YGFKurG3EQA+4oG/HTPrXLQzulGbpwd79TK&#10;plkqiTktjdiS3kh3RW4y8aDp0Arr7WRbbRFUoQWjAUd65fTNws5HI4BXj0HatG6mdrqJgh+5jAGQ&#10;KuU3J3ep6FKmoRsh5Lvql2zOPvAk1zviW52+HpyIYztgKqijl2PSrtzdQRWc3zZbyWPXk1jeHI01&#10;HXftct1IUiumCow4BFVTpub0M8TiI0oXZ0vgyyvLP4W2hnMiz3EhkkQtyoPIFdSrjYP3rHn1qpKR&#10;iAfbThOMYqNWHnOecYr6WhHkikfDYip7SbZspKNhGwHnr6VMHAY9ORWSrjy1G7GDxU2870+cniui&#10;9zE1A/TCDpzTwVHfv0rPifLd6sBj5+Ah6UDJmxjvzTR1Pz5GOKifdk5OcdqaCPmoAsZHmL70xsiX&#10;qRUasdw4FO3HeOO9AC/NtIyc/WgZw2c0uOThsUc4+9mgAByVIPalGMmmDOfahg2zO/HNAEw+91zQ&#10;7Hy+x44qsThvvmmbuGGT0oCw/BIbB780/CfL8h6VCu7D5PenEkE/KaALAbk8Uwg7qjBfYKfnn8KA&#10;JBjg9uaYTweKXcuwjA6U0dSKAQHO8/u/xpeOeKPWkyu7GetADjsJU7MYFISPlGT0pP4mHl/xDvTX&#10;Dkj5RwRyKAHck9KRg/OApGKd/Cfm7Cg+xPWgZDl94/dnFHzZX7x5qVgM52mgf60c0CEHQny/1p4w&#10;CoJ69KjY8P8AOKbvHBHb1pAWXYb4gCKiJHyjH40kflksTKBjtTSQZmIPU0AO4IPNNIG0ijH7xeOA&#10;eaeQm18M3agCvnphqcrSkgE/jSuDsOIh1oA+UErimA/J9O1IBwepOeDQfuEYPSmqWIJ296AFwcLx&#10;QPuj5jR3bnilX+P5vSgBecj5P1owd/WndgQfwpCf3mMZoAQgc/LSqPlPPU0oIwSQOvT1pSyhvu4o&#10;GGQMjmjK47/WmA5DnHenDp1FIBzbdy4UEUo+4MxcUhBEZGzvQTJ5oLYxgYpgGOJBu6jpShRs6AZp&#10;w27n+f0prldhGTnNAFWdphsIhO3dzUUjExAmPnFWSTkfKMbeAe9QlHymUGMnNJiK2X2IQ7cnt2qw&#10;m4MucEEcU4RtnA2/nUgVAG68Gi4IkXd5mcDGKfzsbkYJpoAwo20p4VuKYxODj5aXnLcUn8Jwabzu&#10;UmVsZpICT59y/LQyja3yij5d5xJ6YqY4+cH+7QBUYOIh83OakCnEeW5xUoRdrAk9aXA+XAPTvTAj&#10;O3c2AaQU5h975R1pExk880ASAHPWlO7NHG480uVyR7UAMXO4j9acgBVtzdTRxn7opuf3q896AJO5&#10;wM04AdMfSmD77egpCf3nBoAmLxYGNuR6035GjfIAzUGwHnLfeqQgKyct7igCJkC8Kx25qFziLlDy&#10;2BmpZXfcpAGAOlVTKjYBXJGfwpNgU9curez+DnxFvZpoxHa+HpWJJ7kcV+amo3K3Hjz4g3BXifUW&#10;Yfia++/i3IU/YT+MLb8eYkCZz2JFfnqzojaipXlkTB/CtaGrYpGxZDOkWwMYwZCOlaujRWosPjI+&#10;6MvDqummI98bznFZ9soPhxGFyuVhYkVreGbK6n+HHxQuYoJJZItUhym7G4Z/pWtV2iyaSvJH1t8R&#10;Jkk/ZY8NSI8W1tF085Hf5RXkeqCGf4Z+EnisWeW2MbHbxuHerd5q15cfBPwxpMljKRFaRhnLeg4H&#10;4VSsL4weGPEcX9nKzQWw+TGSQR1r52pBJtnt0ZPZno+lXuk3Xw/02G10tY2mMKzJj5lYe9e2WDpa&#10;6TYq1rAoSzTjv04r4+0PULxNXe5hmBU3wcxkYHynOK+oLG8t9Z+GmrXtpLGl0dNVTah+YyvUgd89&#10;q44zjNtLdHTVi4xM34q3Ftqf7LHjJkgTztP1W3ZlByRmvniwIHhbSjudv3Y/DivRdRvJf+FNftH2&#10;3mTNtnt1ldxyD715vp0sf/CPWibV5XrivOzN3WnRr8jrwGkTVh2S6jBhUGB1963pLe7XSSXd3yuR&#10;g9hWFFbzPb3XlylT1DeprQ0++1SJ3gu9PZlAwrnoa8OcfdbXQ9KNrnT+G5hNdyqsjALw4bsa6jU4&#10;gdNhUFGJjbdzXM6MLEa9eyqEjLL+8VT19K35GxNnLn5uRntXzuOVqt0rbHqYd+4cFN50V9t8yQBW&#10;J4HWtXStTUR3am6mB2kKTV26hLXjSJAMEdxWZPp995O8WZUMhIwtdPPTqxtL7y7NPQ67R7nM92y6&#10;ih+boWzXdWd1afadN3mLJB59DXiOhOIvENwuy7+WQ7twOM11Us8v9qwOjTAlxxmvJx2AXtGk+h1U&#10;ZaXPRJ0V/ELPmNyWGAP4a3xE76NcRSafBg2x2sR0rg9Nmn/tqFWt5gWUEk9K7cXTNC4aXpFgV8/i&#10;VKm0rnXTVzm4bW3t7e/2lOGYs23JrAvtR02WHS47E37zb3EivAQEP1NdjE0IvJy7gAy8VeuYomNq&#10;Vg09lGPuoAfzFXTxSi7zTk+munz7lSi+jscZpWm3UtsmQ4dn5JHArWm0TxCkUxhv5ADzgV11uY0i&#10;ObZUUKOQvT8auvdW+yMi9ViBwM4rCrmM3K6WnoOKdtzh7WTV7TTbs3cGoSMeEOwmpB4guYooQfDu&#10;odTgshFdBqer7I7NEtrYtu4DRg1YivJ7nSIxLa6WBsGf3QzU+1i1zzp7+dvwNFUa6kOneIJJdMdJ&#10;PDwVSw2knrV9jY3RuRHcafAxA3bnANZ4sLQb3NymChIVRXm+r2LyeIpHF9qAAl4VHIzg+1VQp068&#10;7X5V94Os0r9Ts9Rudc02fZH4iQROh+4c7q55dWnklbzDIzANyTzUFqju9tEwuWjRMfO2cVpNbaUh&#10;jJsGBDg7uxrpVOlDSSu+6LjiWzkZdU1B9ajjt9M1RmNzgkRMcV6Do/gv4uaxaq9r4esoLb5S1xfT&#10;iJcHqfm54+ldNpWrW1l4duxbfB7w1ePMqlp5CoII6e/vWXqepeNdRvSr+JL9EZdqWltMY4wPTggH&#10;8av67Hmjy01FLdtpv/gfNDnWk01F2fmtP0Or8PeEPg5pnifXE8QfG631S8ggDi2t+YhIOqhhndzx&#10;1rH1LxLNe67qulw/DSwsbKTVoktfLUKYEQ8Ekf3hXH/YPE1trWhm60NIU3loMSBy3rk8/rV67keW&#10;3mRNiEyASOo5xWFaSlJOXvPvfRfdoRSvdyct+noe7yW2hx+ETcaXpfn3lrZQi8i83cpJHBB6ZNQR&#10;anqp8Na1HdQszyojQWwfmAjk/NXmOmXOqW/h67sLLxk9vDc3MTS+Zyzbfc88/WvR7DTNSnh8QTtq&#10;ej73sY1tl+0DLcYJrOcY3vQjq9GHwpqT8zhdVvtTm1C8ea61LyzEVP70hcDtXMWUOpMbi5tvB87I&#10;JWxJJJwfzr0K80e6lS2tJb2wSG2ud91MkgLEHnaPrVe6aO6vdPstN8MajbWtnp8m62VCTc7RyS3v&#10;XPHE4ij1cZeTa/J7s0jCnLVK5wBSSXXEQ2F28jbt0ca7ufQY61HpnlWXxC8//hG7/OxwYplKsM+x&#10;rr/Cnjbw7oXiy4vJ/wBm5b2WKdljWWUBoiDz94EEmue8V+NLzxB8YPGWpxfBWGxintYEii8xcwhB&#10;yxIABLdTXuKjVr4WU6lbVfYk27+d72Od15QxChGj7jXxq2/a2/zItlzceIbjybWJA07EgkYXJ9a1&#10;ZdMsVij8+5w7RH505INR+H9Y8EKkqan4XuvLYgSeVIcsfqORXqmm6x8HH07x60/h82draWC+Vcyn&#10;cZSRwFU5Oa82ll9WtFuL5XHp1+8662IVP7LZ5bbWlgNMuljhlLb+XYcmqcwdLpYhp85U/wASxlq1&#10;7vxH4cksJktvCUyFrp9s5XGVHTj3qbRPEKI88cWj6YXdtu+ZRz+fSuF0akZNy1X9amqnpexQisdQ&#10;Wwhli0KWQEc7hjir1latca1pVnZ2UJuJJwGZ2AWPPUk9OK60eJfD9jZ36al4RiLS2jFTAwbJxwMD&#10;pmuCTxl4ShOo5/ZyvR5+oBn2XZVmwcg5HI/CrWDlOzi+dPtp+ZKqN3VrHXa14auLK/ljf4gRP/oq&#10;lsLgAnt1rz51ni1eSIajbPiXKSBQM1t+IPHkeo+H5Yo/gaYC0USrM13koF9u9cKbuFpncQyMwQYB&#10;PQ1vPByhJ2+Fry3ChKTS5tzpbvUdSkj0WO4voXWIkRrs+7n3qNZN2oov2RjleornjexvHte1YYcb&#10;c1rQXcSbCJFJMeMGs50HFbHWrGiRm7Ube/Aq5uQQyxyTJgx8E9q524lm82NhOeWycdqjmmLRxAXm&#10;SQNy5rNUG7A7WKmsvt0wiNlUrN8zBqyJnjew05kkG7y/3mKi16S3h8Ps3mEkyqAN3UmnWlsP7Fk3&#10;3q82wOAfWvbo0uWkpPuyqULNkUbAzEbOncVLHcyLeSqEXgjk1FDHJGZR9pyN3QimusZvSTNjK1pa&#10;LZ0rQbqlyJY7QlPutwMcGq8DHym3RjGzg5qK6A+zLiQn5vSokB2g+Z2FdMYrkNqb0EuCAR+6znP4&#10;VnKCjTsHUDzAa1ZEd0YeYBheKoRwhbybeQ4PQV0U5K2o5In3tIitsb7tPXr9wVNGqBUC7cZ6UjqP&#10;MJAHSobQywkmImG0dKQSKFOSMVV2uU/1p+lKUIx0rPlXcq9gMkbMfkA+Y8momlHH7scU5kzF90df&#10;WnCPMLnYOK0jZGUmUp/NbTbguhG5flH0r5r8QTwp8f71/JhcB8EEV9QzIz2EA3AYs5CfwFfImuZl&#10;+KXiCYXOF/tKUZ68g4r7rhCPNUn2t+bPiuK6ip0lp1PQLC7srjQ5UFtZovksCFUZFeZalbpD4kLR&#10;36FDct3rW02dIba8YFt2xgATwaxLxZZdVDKxx5hOCelffYejKEm2fm2NrxqU1ZbFJ0ll1ZVSM4F5&#10;ESR0619XaNKf+EX01jbsR/Z0Qz9BXz7oFkWupIwUZnvogTjnk9q+mrLT54tJtYmiGFso8D8K+X4t&#10;xEeRRfT/ACPq+DqTUnLv/mPWWQyAhCcDqe1OMx8ucFsZXnmri29z9nmYWo2ggAVBJZsZUJjc5HPt&#10;X5vzRufpalZGVbYOp3R2A/NxV19xSb5SCV45ojtWS6uz5x65qQbmuE4IBHU1c5pu6JT0Mve6wyo1&#10;s5JfAYHpW7p1ndiSKd7h0Tbxk5zUthaST3t4E0qUqrgkkfertILRWt0MhjREgIUE9/pWlOXM9NLH&#10;NVqLY4a/tJJE1mRrFv8Aj0bG5cg8V4jfwO9lPG9zdwpFcOY2iBGD+FfRd5q9pZ6fqFnJoFvcLJbS&#10;K0+7kZ6cV893P/CWR+KLlmuLMWaXrtbBlGSCe9fU5LjJaqUlp+PofN5lhefVI8v1d9Zg1nw/I2ua&#10;o2JSYHdmwyg8/Ka9V8L3gnjRrhIzEET95nuaxNbsk1LUfC8st6sCW1pLkKn+sPt2rB0q21+ZltNN&#10;t58z3xTr0XOCfavq5KliqKcnZq/5ny6nVw1ay1TPpKWTQ4PBdncQ2Vq0kWowAskwJbc2K9Qnz5ds&#10;d5/5B8RCnryK8l8IeA5rS8R774g6hcQ4jk8ljlS/Xv2FemXsgF5IiksEjAUjvivyjiKNOM+SEuaz&#10;PucvlKcVKStceXTyrg+WgOzrmsF7mWTUZ4sZAkG4jt6VPO5Fi/yvucHHtVDQ43Ot+Lt2DudMN6V4&#10;NKklGUn0PRlFpnQqwNnAjgZCjac1ci3r5isnUfKRUM6QLbQqYyXJ6+lTx+Z5cZ8w8KOveuGb0Ohb&#10;DJM+Y/7tuBUHylh8tWXZ/MYBByPSoWG3ZySe9TEq4BWDLyuDUw/jwqnjvTFViPuuOKdnBHSpbGNP&#10;BUgnAFO3EqgAPWld7f7HuL9D0zVeN9xY7wBnp601FtXEXlT92SXAxUErDzMbkODwarXVx5dsMSBu&#10;OlU7aSOW5WR0lVd3SrhRduZ7C5lsbMUo35B/hwaqSOv2lxtxz1p4aLzmKRSfTFQyJIZJTt+oqYxS&#10;YXG7sluF/OmRuvnzApj3zVeRJwqFZCdr8jHWrXk7rKN/mGBzmt7JIlyEY4niUKCGfr6Vqpn7Kq+U&#10;udtUYEdjzAcBT29K07WNpY7rDMuFIJIrCowUjMmnt0Vw0KlugArOcTHbiBQCM9a2l0+JUlZpDKBL&#10;yc8mnMtmCrNasAMDaO1aRqRjtqQ6hy1xEJNMnRpJxk81cs1aPRbRDdSMAMDI5rq4P7HNlOXtoWKx&#10;nBOOK55poV17gxMFduBWyrOa5babkcxmXLzrelW0+TaSNpxV2Jf3C7UbGM1anuLaS1hDRpuDHjGM&#10;VRkuClnJsuY8bau7kkrWKTLcaqxbc6r65NYt7JCNVjSO7cjd1BqzEzyadcuZdvHrVeOzTc7NKpJP&#10;rWlKCi3zESk2tBha3MZDMnABx61HLd5s3jRAqAfd9aWeK2R9vnrluozVaRbcQoPJOR0NdMFHzMJN&#10;owbpWkvIsXLFBnJ6VDHHCktziQlSOOelaF6kf2CYphTsOcGsyy8xNHnJRm+Y4BGSa9Wm7w0flY5K&#10;jsyndF1WTCOQc84qikrLaIBLwd2KsXVzJsniXTpw2eWZOKq2dtNLcTtJKyiNCRxwa93L6TTTaPEz&#10;CopI2/CPmRfH/wCFcz2hZZJrjg9iBwa+h5XdppC7ZJckmvHPAkdnd/FjwfJtJhsLW5zn+Jj0r2Sb&#10;/kIPiFgA7Y+lfo+Wxajqfn+ZSvMq9S3BoyMtyO1OwxibkdaAo/dnvg16R5YzB3j5f1oH3wNv05qX&#10;Zkk46U3bhmyRSGAA3Nmn8lVG7imYpe9IY4Y5zimsR8vSmP8Ad6d6TsKYhMt5hw+P6VINxVe9MGeB&#10;gdaDxI3zGgB7FtoyR1pMcA7+KYzfuTyTTUY7cGgCTnJyPwoyMnmkyucYNGevyfrQBIBlB8+BTCDk&#10;Zc5+tIpGKd8h35zmgBvzbm5py/dHzUmFJb5qfgbVHtQAcbsgHmlLL5ajb3pjH5j+76e9R85bnpQA&#10;12PmHk0wO26UqxzkdakIyv8Aqh9c0zbhZgU54oAsKQWUnOcVOgHPy4OapgsAOBT97Akk0ATyFQvU&#10;dKps7GWMHmkckrJ83emAHjBoAYxHmP8Auz19aQYz0OKmKse3ekC4YjcTQAKF3H/GlXeWb982M04g&#10;eWw2saTC7R06cUASqRtXB+tB6/dpBjaeKXj5qQx2W8tRTezfhTD93igbNz89aYD9xGz5B1qQlCB8&#10;hHpUXGO1GT5rc0gFxwRml53DCfrScZPNKuN/3hTAOctx2pNuAPanjg9KCRljtoAhxhl44NGc/wAJ&#10;p5wRkKaTAJFAhvOegxTersCOPWnkfL92lXG4/KfegBoCgNlO/FOGfMOMZxS4G1uab3GCSaAAkbzx&#10;9aMqY2PA9KQ43HAOaYPv/MCOKAHA+4/wqUNxwqn+lVwF2yYU5zTxwrAHt1oAec+ZkKORyaZzxxzT&#10;QX2EbeM9acFHJ2tn60AHPGRSjJU8nGelLgbTzSjbsYZNACjaEHJ68ijIw58oc+9MJG4mlyMHJoGI&#10;S20Zx1pQoPXNRnnoueam7J7CgRHhcDikxx0p5B3udvFHJEuRRcCE7vMAznjrTwDn71LtPln5uaXj&#10;nmgAB+U4X61Fj5/9X+tT7V8sHr7ZpmFyQUOBQAzny88DnpSkAj60hx5rfMPpQMYI3fh6UAGTkfJ9&#10;aXnZ0pcDFKRy1AEZGTSbRlcg/XNSY4PAwKOMUANVfel/g4Pegn51yaAcyfd7c0Aa+07YPkHGcikU&#10;oWn+UdOMikViZSTL26UpK7lB/OkUL8uB3x1FQvv8zhBzUhxtfnntTRkA5POetAAAfJXApR905Y0m&#10;TtAp3OU47UAB2bUwzHBpAOTTsLub5e9OyNp9+9MRGA3707Bgd6U/dNJ/Cf3nWjLfN8mAO9ACnqKP&#10;WgYzSjvz0oAaBwPnOQaRpSqtgc5FKzL5OMnOeaiP3SSAKAHbiWBwenWkyd5O40xiNo+cY+lND4GS&#10;y0WAtYw7EDqKNi7fmm+lQeYmF+fp+lIJPVs88YosImJOT8jYzTyxET4/KoPMyVGB0qQcqOaAGvkq&#10;uYzkEZ5pcjGM8AcVJ8vltkjIFMYx+XH++INIA3EPGMjoaduHlOcd6oyTRBnPmg4GBSRTKU+YAfNT&#10;sFzRGNynHagEZHXmmIxJA2ngVKfugnHtSGNIO89KP4Rn14o5wooAbAxnrQBJwd2fSozjYPm79Kfi&#10;QFc4zSYG+Q5GeO1AATweKYT874XnNDhQ6/OeRzTVJ2/eHsaYDiTkfL+NPAyP9Zxj0qLa5kj+bPPN&#10;Kd4kHBHPT1oES/3SGFO52Nz0qL+N8t+FOB45JHvQAvzeYPY0/aCQcio9wLLyetOGcj60ADjkfP8A&#10;hURB3YO3GKnYoQw2g8cmosN5Pf2oAjUfvF+TvUuBs5FKi/ugSTmmt/rfvUAJjk8DGKjA+dzluvFS&#10;qP3n4UYHzcdaAGYGZeufrSALyQTUuFwvz880EEZ4HTrQBXOcN8uaYfvH5qeAxlbMgxmglPnGB060&#10;gKTbhK2EHJ61XbHmHAFWpOcLnms65JCQ7cgh6tESA48wAE5zVlR0+lQLnbb9MlOT6VMmcA0Ejyfn&#10;Y4FNwcH3obAkGSOamX/VplRQOxAF/eE+Yc/SnjAfBi7VL8uD0+tCA7l59aBpDogNhyO/rWhGVFuC&#10;FHAqi23y3HlnnuKkjZwUG3jPFSykW8sfXBpMkNLwOgpCRlcelHYH3oGNYtlv51GSpCguDz2FLITv&#10;lBUD5ar7sKcKtIViVj/o4wwOe1VWY7Pv96VnHzDcpqq7RlXB/CluOxLlcv3OOuajJ/cMccZ4NQcZ&#10;XDH3oYNtbJPFIYyQgzwfMwFM5zg+tPI+U/L34px7/ux061KAQKMHg03CbD8gpTu9aQfeOUOOxqhD&#10;l6gbOCwrJ8RFo/DNxg8mDt9K1x/rEBxjcMGsDxI4k0HUwHUlbfGAelY1noa0FeaPKxcXWyQeSWO9&#10;tppFm1IzDKyYz1qOyeRWnV3XAmbGa1ZZbOPToGDoTjkV4crNs+pp2UUik8k/kvw24jqabb3jQy3T&#10;AsrFeSTWddX0Jlj2lsbTgAVliLUbi5jWJrhiW+6o601THKSWxtzazfHeE1tF5PzbelPt77Wp7Rov&#10;PuZgTjcq4q/pXhpiIpL6REUEErXdwW+j20cQgs4VITg7cmocVF6EqWmpwsOl6mmr2MzxiI43cnqP&#10;pV+7vLQwXcUtlEFeMqjY6Gtq/lRoZALhmYnkV5trw1VL/TitgzR7x8w71vDE20ZzTw3Mro47X9G2&#10;ajNcW8gDGQlgvRhXKukphKyRNkH06V6nNNbsvh9JY2XOA4Pv71S8Q2GiJo0DQ3kfmtb52rXoUcRz&#10;bHnVsO47nlT5DoCG+p71Bn95KNvep3EizASz/IJGwcd6gYdScY5+avUpzUlueXUpuLEG3LDaajck&#10;yxkSYw351C7ODDmQk7jRujLjIIzWhmmWoZr+28Safc2t7LFLHICrofzB9Qa+hPCnjEXlrp8NzNEs&#10;8cQ+96/4Gvnb5TFKCzY29c9Kjhe5huYpbfVHSRJdyt/Q/WuavhlU6anZQxcqenQ+/tK1SyntbSNg&#10;iyBcFM5/EH3q3dxECSQAADtXzR4H8TW0mq6MJ79Y5kZQVY9P8Qa+moLiyutKgCyoQ8a5wa5EnF2Z&#10;0P8AmRyN0XLSEJxzXHahw1wRnOenrXo2tWN3ALVvLfY68NjiuCvEUyt8vOeazmtdDpjVTRyFwXZl&#10;LFifc1lzD5W4yccCuhuYWDDK9c4IrGljYCY4Xhq6IPQ55pmW+cr1FQDh3OPSrUoOxj7VSBzuOT96&#10;tFIwnEWbBzhOaoNgA9Dz0q9L/q4+ee4qkw+aQlD0FaR1Oea1G722kAkDcMV1+h6k8N3FG058sjuc&#10;4rkAF2MD0xxTrcos5JZj83Bz0rSLM7HZeNtHj1P4dag9skDzpbtLGn94gcgH1r5ltpNj3EbmVZUu&#10;mVkYYIIPINfTuk36hNhnYoRjB7V454/0qO3+INlqEVqoiuZD5pQcbvX8a2i76Es5pJYiG65Pb0p+&#10;Y/lVpep4rOheMyTYjGauqqlQSTw1KwkyVrmeKaLD8ecmD7eldvHdR3BRtqIq26AJ71wjqGQgp361&#10;agmmTYVuiNrjivHx+AU1dbntZdmDpSs9juRD+/LByO5FW7OZPtM6OwIWQYJ61kWl4jQxFZOdnzKe&#10;1Wim6eeWJmBA+Za+Xq0mm0z7LD4hSSad7nS3M1nF/Z0kZIzgOtZmrabFc2C3Vmy+aAGaNT1qEES6&#10;WVfO4LgD3qKC5vrSaEmVvv8AGehHpWFO8Xdbnc7MorOz6UsNyi5B2gN1BqESaxp8xMdo0kbsD68V&#10;t38Wk3cbzRWyxzBAWUHgn1rGiu5YrqCC8ICF8IxHauqm1JbX7x/yBaHVWknh6+0xsyosvkfOmMFT&#10;XJajpmoxXFzJApk2sSMdSKtXdqFlW50+4IcAFlHQipLPU5/tG27Uoc4yf8KUIum+aDuuqe5cmpKz&#10;0fc1/CPxH8b6Q2kWieIXS1iu/ljmjztOeRnrivaNV8R/DXxD4Vs57jwzbxarJbgOkcfBYD724ete&#10;DanpOm31k81t5IkCZYL3rB0+bV9L1uMOkhiV+Ce1OrThWi3S92f8v+REE4yXOrruepzWN1Dp6bbF&#10;upKfJwR9aw2QTnbNaxKuSM4xXRWWvSXHhd4f7YtWjZeAVG5arSRxGIkQglvSvCjVqU21K9z2I06d&#10;SOhxN/oZXZLFcKQwJGDXPMupwwTB9Pd1DcGvWrW0drqNGMm3d35610V94f8ADv8AwjEDya9bpMdo&#10;GcAEnpXdRzN35ZK559fAxWq0PDrWTw7LaoJbuWKYcFHBAzU72hUq0HzDeCMHqK6bXvCt5FchTBYS&#10;BkDK8Tjp+BrknOq2lz5bxSlAMKx7e1elGrGovcevZnnyouG6N2KOV7IrJC2Co/CnS6PaTLEyglgv&#10;Y4qhaX87RXCN5YyRg+lb1tcusMRxnJGT6Vy1HOm7rQ2haWhzVxaazazgpLPtGcc54pI9Tv0iw06t&#10;j1XGK7WUecsAFvklehrIuNFupPN22HzHOVx1qYYmnNfvEi50px+EzrbxAkUyGW3uAM9UXOK6ez8Y&#10;2CKv/E21BVOOsZrkTpmo273Sv4YYDB2sRmqCeclyRLpcBG48lBW/saEtYr7mv8mck1P7SPYrPxZo&#10;ryoT8QhHxzurp7bxJpbsqwfFbTy4HRiP614FCng+SV/tOiLy3LI+MfgK66y8OeErixiktNXBYYLx&#10;+bg49q561KjDfmXyX+ZNOnI9rh12dUO3xrpgf+8CppP7X1r7bvXxdayAOCEwOfWvLo/DtsNojtr8&#10;kJx++JpzabqMEkIGp6imAcHdmsFTpyWjNLNHtUXiPVjsxprou0ZVTnFTt4ltorqwNxcXK7mAz5JO&#10;PxxXiar4mEEIi+Kxj2k43wg/nmnMfHjQyK/xX0uRVPCm2Xms5YWEmrMd7H0QmraWUiubdHDGL5zt&#10;OKpNr0Rkm3yovzda8HE3xFFtBBF40t3XGFRYQOPrUTQ+OjKVl1VQcdQKwlgnq0zKN76ntlx4jsI7&#10;didbg49qw5PGuiKs6yXykMDhgnQ15NJp+ovcr9o8RXBGeR61rW2n6GEgE8qlQec9qX1W2sjZ2tub&#10;914u0t7kAXUrAvwSvSrEGtWZlEsbMrvHjdsp1lpfgYW8+fC1tO+OpkHHpxV77FpJjYJpMAwuAoFb&#10;RwcWZquktiBJ4Z7iPddSbQ2fvYrct49F8pGZ4T/eLEcYrLXT5f7OlK2R3k/KAe1Vn03VnLKYZlXP&#10;ID4NN4TXRg6yZ0Meq29prdrJb3VksitgnjAHpT7vxPq8lzJ/xNrZeOMOP5VzsWg5jlEmjXjjbkku&#10;av2mieGhIxfQ73IbkGQ80pYWm2mzP2j7lCfxFeJdkT6xKqk9RzUR1axuJLYxXd+77Tz5R4rsodO8&#10;HK6E+CYnIb+M7s/nVueXRbaKZ18PadGix5+SIE/pWbw8dzVVltY86kGsO9q0Hhy/lkL/AChgRmg2&#10;/wAS2uJj/wAKr09Y+ArveKMD8avaj4rL3E0dn4fIYcK7oFxXJ3E/iK6iffr2qgM54SUgc/Q1MalO&#10;GjsbKDlsb8mkeLJIibj4heCrBPMwx89WI9sZ61Enhfws29tQ/alWcbslIplX8K48aFNLcDzW1w5O&#10;c/aH5/WtKHwjaPJETDqgz3M7ZpSxtCnu2vl/wTeGHnLY6qPwl8JmZTF41hkfHO+7XmrP/CMeConI&#10;jvrNyU5C3AP8jXPx+DLAddZ1YY9JjzV6Hw1DbsWj8QatkD+KUnNc9TOMOl8TZtHL6r7ImuPDHhQo&#10;T/ZF4Wx/DO3+NRQeFvCeAZPC2oyZbp5jVO8OtW6wEeJ7jaM4Lc1Ul1vX7fy9viiFT6mIGnSzaEtI&#10;xuZywVRPfY2o/Cvw+KjPwj1FzjqJXFWP+EZ+HEZw3wevicD/AJen/wAa4y68WfE0MRbaxpbL/tRL&#10;zWc/if4pk7X8MWEhbptI/pXTGcp68yX/AG8v8zP2VRaWPRDonwgSMmb4d6hFjqTdMcfrXP31h8Am&#10;mdf+Ej1O3fvsmPFc6NR+Is0QM3wWimXGTi4A4qxawRT3jyXH7LUg3Nhj9q7jr3qnOnDWVRfKS/zJ&#10;dOsn8JBP4f8Ah/LEf7P+NFoW3/KJ5Bz+tZN14M8fiKVrV9DvY8ZVoLpckfTNdyug/DmWaxabwDq2&#10;n7lO8pKTg/hWrb6f4Fs5Y/s3xn8QxHZxG5Yg0pZhRj8EuZ9tzWm6yfvaHjR0XxpbyxC68F6kh8wZ&#10;OMj8xmuqsYrFIlM9sy9OGHSvVIdW0lY5on13TbhOxlwG/Wuf1eDRbyzvwk+nxBoSN0bjg9jWU4zx&#10;KutEaQxns3Z6mXLdeG4bCyaPxDZs+zmPb938awLnxDKYL1beJCFGM5xXnt5Y6lbeJL+2fXGmVJiU&#10;kB++D0/KpbZAH+dmxnmk8thD4pcx0rFyeppTXOr3DMzT3LfOcgdK6DQLixgt9eivvDs8yXEY2uGw&#10;YiP51jC80yOM7ZowdmOag+3xvKALlOTxgUVKTlFxUbI6I1ovVs9IguZW0yOGyginbzcJCMAn0FZ2&#10;sXWuWV5ZR3/gHULKR4sx5QlH/wCB9P1rkrVtbh1SK6tLpxJDeIwGeGGeR+Nem614p1HWfDegafdf&#10;D7TLSzWKJbg43ySuP4g3VfwrzpYdU2m1zR662a/r+rHT7Vu1jzh7u9uDKDYTjJx1qWKGD7PdLNIN&#10;wjyuTzXfzaL4eS3tTb/ErT1b7Ov7qRenHrXDeJh4d0+2snm+I9jJcuCRFAQxb646VvQmqslGmrX6&#10;LVhKSjuygsmIJ1/eYBOCpxms176yjeckh5MYyeorCGp3c11MsGlzkdASPWtjSNHupbm6lns5GLHP&#10;PQV6n1WNJN1NPLqcyrubtEjt5teudUia3tWjC3qbS3QnNe52tj441fwX4xsp/g/pmqNYaPHIDFIB&#10;JCoHJQ9WP0rhbaxWHTZVlaKNd3ykcVs6J4n1zSPHOgXFjqrL5CsokeQ4weu4fxD2NefWmqs4qKSS&#10;6rf7zokpQpt7s5CUxwy8LJHiZlMciFXUrwQQeeK5nVNUw/lm6zlSMineONdudQ+NerXatZtJNL+9&#10;mgUKsrH0UcDFYNpYySX4MsrcyAkmvYo4GNNKU3fTQ5Xi21aK1EtLLVL0XmyTKRvlyWx1rfsdLht4&#10;7h5EViCME9K0imnWlvbbb5FZkGVB6/WsXWdSMkFolsjFuhRe5rV1Z1XyxVl+BjGCVpSd2S6hqVrD&#10;CRGULEYUAVnWVnqeoXUOZHEYlBb6U7S9Ke41mGS6nCneCR6V3kotrOwCQwwqBCPmB61nVqwoK0NZ&#10;d/8AI0UZVHrpEs29ro+m6PAVhgaYwjAHXPrXL6vrF2tvIDeOzMTtUVlX+pTG5HlySPIWIznNLpth&#10;dyXUs9zG7Mefm6CsYUP+XlV38u5s6ijpAzLOyvbvVjPMZ8BwfmrqJDY21lMQIw4iqS4uooLB41kg&#10;yF+ULWNb21/e6mN1vN/rhgA9a1lUdTV6RX9aGLiku7KMMV/qOuqvk3Ai8/HHVq9o0LSbPT9FE0th&#10;b+YLbKqeiD1PvUOkafY6fo6SSW9uZtgIQ4+WuP8AF/iG8N2tpAj75l2qkZySPfHSmuau0oq0V0/V&#10;nBiKygvMoeM/EF3dzLY2M8gQ3BWXYeZPb6VU0zS7az8OC5ubeMO0OVB7GrGg6Vb21tdX19IplZdw&#10;V/4a5rxRrjT3axQvII1yoC966I3qNUqW3VnFNKlB1KnyRnapfyyXl0q6g6rkg4PauPaOSXUvLiLv&#10;mcDIHUntRI1y9xDEiOXklA2ryxz6V7Z4L8PWGn+ENQ1vVTbiK3smkjWToGA/nX0+DwvslofFY/Gy&#10;rystijbxad4Y+E9ve3dlBLq97aEWVmeSuf429MV5rJJNcJqMt5eGWeW4Ls/pnsPYVb1nULnWPGus&#10;ajLqJCfaHSFW/hQdMDtVK1iZowgLMFkzuxXZTg5M8eVo7li1jXYoSBQAwyTXSiVGSxUQLhAMcVVt&#10;oIWWIZCKF59qWYKkiOshAU8Hsa9CMVFHNKV9yzfy4FqTBgEcVkZDy3J+ThfWo7y489I0DjaDlsdT&#10;Wa8kaQ5/eAlcAevpVJEtjriSNLSUNBK8j3CpGqj5ix6AD3r0nQfhd471BNCln1WysUkgDyK7ZMat&#10;0GfXFVfhd4b1DVvimt5cIfs1jdq8s7LlIvRV7Mx/SvsFnCLDDEjxwpEqoAeT7n60pSaFexkfD/w1&#10;pfhrwb4ihh1sXM9zInmvtxtx/OvS7dZfMBZUzjPHbNc/YxySO6GO7JXDFgh2j8a6q2EQgfMJ9Bk0&#10;klLUmUmzUgC7F+YDC1JubbKAc46GqMbjzMGQDKnPNUrm8iiR8XROTgACraFHU0Z7p1tox5uB9eWr&#10;mr6/l/fhY8gHrn71ZN1fH7RMS7ZI4Oelc/Pdh7hQZ9oJ65600aRWpqXF5IYslfmwfxrDe6cvcZDd&#10;D3rOu7o+YAO3v96sp7m43uGVcEcEGsXLU0SLs11PvyJBw1Zs80wnyQRnHOc5qrNLJuGAvJ5OetQv&#10;Mv2RR5J/GobLsW2nYq37wfdqq0rEH94lU3Y+Sw2Y4zwarl0KffPX1rNstFppWMxJbj61GW5J3/T3&#10;qsWHTacDpTd42/dqGMnL/vhyBTHkUTMNuc4qEsDyQM4ppPzDipsNFkP8wyx57AUbm8xuBVbd15pQ&#10;zYHAosMtqflHJqwMbW5JqnH5hzwKsKw2uR7Ck9BpE652LUwLbjnFRfOEz5CknGMGraxTSRRssUQA&#10;+9vbGPzrJ3LSHKx4CxZx1qZdwZMqAc8DNZt3f6DalfP8VaDDiMlj56k8e1cvJ458HpdzrB4R1K+Z&#10;SQsobaualRk9kVsekxFy8mVAVbR2JPTAHJJrz2LxHFNqvijydJieFLtkEskmw5BwcA9q4bXPGviu&#10;6sru2s/BdrZwspDN5mWb2+leeGO6ba13rdw7vITsiO1V/Kto4eUlroVGvGm77nuz6/sgkVLZX5xg&#10;SD+dc9qHinW7G5ilbwkXDplVEvBH1ryf7RYQ3NvE/iPUICX+RQrNu/Gtdb2CW1+z3NxujMeAW61n&#10;9Ru9zoWZxS0R6VoXxT0//hJ9JgvvAeoWsct0qC7WTesZPAyuOle8Ra5Ewh23lsd0AIYHsehxXxY1&#10;rpcLO1vDBJmYFVODg11ekX3iEXWpyz6pMo8tAkZb7gH+Nc2KwkEr7WOrCY51HqfTUsts+ozOUiLF&#10;TueSTK4PoO1RxeIV0/Trq2NmtzDhhHvfJQn0614lDq++N0fUJScgMu/BFXROw8s5VgcYy2a+YxeK&#10;9je2p9TQiqiS2PVV1PUZdJKzeLb+G1kvl3BQW2bjwM1uXeiIYtNaHUwF+zhiSc7s981xnhW+sd3i&#10;CyvbOAw3CKEJ52Gu/wBLS+gfWbS6uIHtFXdaXJlGQD2r4LN8xxE5O7tb8V5Ht0MFBJNbnEarYKlt&#10;bSDV2J3YArOhRTLab70BVccetavje4sLXw5ozR+IUkuZNWjVIYl3b1J55HTArEvWU6vC9vZSKgsY&#10;zg+pHNVllSUVCpPZt2+RhiaLTaR1k8sP9kxi3VslRlB3pI7tItLuVa2DSPF0PVa5+01SCy0/WLie&#10;1ilne1KW0B7E9/wrmhqs8ek3rPcm5vZ70rBAi5O5+mB7V+h0H7SKaPFqVFDcuahfOdeiiTT3nme5&#10;EaxR8n5uOgr1vSbC307wFp8Bto/Oa3DvjsW5xWJ4U8OR6XpkGoX0cc2q3Ee9S/Ii3c4APcV0kplN&#10;07NIzE8knpXu4TDcvvM+UzLG+0fKtirIzNKCUHzGjkBh7CnEHByo60w4216B4xIrckkflU6El5AA&#10;AO1UuNo+b8KsxuM43AEe1NAaEZYcYyc9anDEseoPrVJWXyyd4GasISSvI+7VoZaGdq9aUJ+7b5c/&#10;SlUjYgyOlSrjaOaYiMp88eB2oC4nzuFTkjy+1MPVPxoAecbjkDFIcDA9uKaGGQM81Gx/eg+1Ax52&#10;bG5OaZ8u4/N/9egsNp4qLJ34IoAeQKZtXDDHp0p/pk0mTuosMbjkYFPA4ejjPSm5HlPzj5aBDh9K&#10;acetNVlMYGw1J8u8cEcUARbv3y/uz0qRGYu+cU0g/Lzkd6BkP9KAJuCelIRy3ANIp+YZ6k1J3PFA&#10;ERAweSKABuPztmrGAVA468ZqJkk3L0+tADfUbf1o7HmlwMDI+tMPQcY5pDF452ntzSfJ5ow3zYpM&#10;kOAIqQbTIx2mmAMCdwPY9ahbiNxwM4qz2xUbAb+RSEQ7CQpEjYx61ONuI/l6CkCtu+5xTsENgimA&#10;7+IUpI8gjPeo88+5pDnk+3FABld4xnmpAOTzUa/dGccGn+nFFwFIYkZpoHLDdkdqkA5GRzSEZx8p&#10;oAbgZ60Y+dv504DAx3peNx+b9KGAnrTSetHpzSHlhxQAEDBw5pMfM/PPFAz8475qQKpQkyYNADfW&#10;pBjDc59DSccUvODzQMXqh+cU1tocHdxTuMk008qMgdaAEOOcdfWgK/lhiMgGk289KD0A8w8HpQBI&#10;duF5IOOnpTDgNgNxTuuenSk2ts69D1oEBHOc9qac+YOOM1Ln5ANpzio2xu96BgDmUYHalBOJsvxm&#10;mH73BIpPmw4I49aAHZXHQ/WmnPzDdTwPujNBK+aMhunagCESL5snyng1KJo9rEA54qvtzcP+6OM9&#10;adsfzAd4AzRYRa3gjJHGKXcnOJBiojkWzjv7UigA5BPSgZOSD2NMP+s+hoyoJG3rjFP25HIoAQH9&#10;4elSdjyTTNq+cpw34UmXBYknk8CgB56il7HikVl+X1p5zuf5eM0AMG4I3FKpUs49QaQn5x81GVwT&#10;tFMB6YEcmWJO7rUnBCgddp5JqH+Ic9qQZ8wDew/rQBC6t+8yw4NUyp81OB34rQmAEXM3PeqJA86P&#10;EjHmoe4I82+N7hP2D/GK+Zy+p2wAz/tCvgCYDzY34JECZz9K/QH4wW9nd/AvQ7GfWhbQTWlxI8p/&#10;hMYyMj0r8+WCm/mQT783uwEdCF4B/Gt8ORJHW6bDGdIdpJZAq6fJnHckcV0HhW/htvgD8R0XT8yt&#10;raFyWxkVz6NcR6TNi6jZRZHI79Kbp6Xh+FGvFbGbbc6qNsmMAbTzWtWN4MdGVpI9T0yaS5WzMdqS&#10;vlJk+hrp/CcNq/xs+JEM1mrMPD5yCM7eKxPAhtxZ6pHIFyIIyue1dX4Q5/ai+JjC3xHL4WlyfTat&#10;fP1rK6Paoq+pxkXkw3niCEQIc6lNsI4xzXTeENYu9P8AGNq4vJgBc8ANwR3Brh7t3N/qDLIedauB&#10;/wCPGp9N80eILZGdiM7hXhQi1U5l3PUlDmgfQfiiytn+DP7Q2qRRBhqtvYvHFGvKlR83Arw2zW2T&#10;TEUXSkpt+Y989quS+LfFVn4rtIl1K2uLSKIx+Q4+UKeCPesOa5sH1LXJkt5I45Zt8VqD/qyevNbY&#10;6l7RKzMsM+R2Z3MMc628DEqVaIEFT1q3uSS2kUoDjGOOlYuh3aNBapIGQKhA3HNbpSJXuR5ijcDg&#10;g9a+dr03F2Z6dOSZQglaDxXCY2c5cd+K9ASa1OnWsrzAO0Xze1eYlLga6BsJO/itqOS7EsUTh+nF&#10;edjMNz2Z3YerbQ7KJp2M/wC+iI84dhXWwi1bTyssSnEY24HSvNrKSePUJlkuW2kjn0rpFvLpYWCb&#10;duzknmvCxNGSdkerSaN9NOsZJ9QYR2oyPvADJqi1jIL2M7lOJOT6irGnXltHY3JaQSMVJzngVLDf&#10;rNJeKljHhXPzZ4rhlKqm+qRurGjCFDxAGLKIK1FC/YZjvjPPTNc829txDleOTmrFp5gGWnZufXiv&#10;Pq0+ZXbN4Ssahj3Lkr16c063Fyt3MGabYvSpYGTzYwUBJ5FbEZbaoNqPxFcM5tKxpKRA9zO2lpGE&#10;5B6Y61myRyCSRyWyMcZq1fvHGspWE8dMVg/apmu3DuQRgBaKNNyTaM73Lk7xSPbFolBTpVi1nAur&#10;kNNgNjBqoUP2csZQOM5qBUV5Rhzw3BFbciat0BSsdStyiRMGgBzGcHNZtraGfVrghsLvJwR1qhN5&#10;261yzEKOBWtZXiRm3LQsrNgLheK5+RwV49SnqbS2Wlw6bBnT1d2J4rkdaniUNHHZJkvitTUtUWO5&#10;tk43yKeeoUVw9/qFoLyFGeQO0uQcZzW+DoVJyTauc1SVtjsNLt4/7CTfPcZaIkYJ5p628m+Ii/kX&#10;a5x61nadqDnSYgLU4GMA9q1pJ5HeMlAo2jGKzrKcZu5dPVDGkut0sf2uYgH5Wdify9KjEfEhW7QN&#10;j5h61ZQRGObMiZ7VC0TefvW4/i9ayUvkbIpmG/e4QtezYV+McVT1FdaiurGa21jWgyR4G2dgAD14&#10;zXSNLELVcuAeOMVHJ5WwsVA/d9PWtKeIlCSdtByVzlYp/FK2Rkj8UawpaUFgzsdx75zXTWniL4gW&#10;trMtv41t2SWEBka2XIz6HGaYokeGNfJTAPAApyxKsiExjg+lbSxd3flWnkRyPuZNxDqFzqZku2hM&#10;kjFgqrgZNPjsLpYJQbNgCOg4yK30aEvGWbIU5GBVs3UXlO2+PAXisJ4ubN46I5NNM2xylNNbPmZY&#10;E5p7293K6BrJgq424HBx6iuutJoGsdQLRj5gccVBFPH9rVRHF/rvTpU/XKl2ac3c54w3JiWP7Lja&#10;nB2VB9lnFvIDaTYbODggmu7Mlt9sQGe1wADgAUly9vJeWzYj2hcBcVisY10L9oedMLpGhjitJmbn&#10;5pfm4/GqbRy7rk/ZQWbqSvevQDHbi/m3CIZIxgVDcw2YSRvssZGwgfWuqGMXYHVsjzpFKrdL5jO3&#10;c4pgfaSFiLNv64rs4bSwMbhpAhbdk46VXjsbJbiVfNDDzc5xXasXF3uZ+3aMCeYJpsbPpbbtnDAV&#10;WtZ/MFwdzA7xgGuyntrT7NKNiCMx9CM5qvb6fZLCr/Y0K7+gPSpWIp8r01H7dmduXyEy2AVqB2hY&#10;OpYKCw+bNdXJZ6cbS2VUyWTnnpWW+nWDapYIL1wS5DHHSsadWFzeOJTPPfE0cA0KONbuRv8AS4yn&#10;vg81rWckf9g2wBfJtUBz24rQ8WWVrYr4RLXEbieUgHH3aqy25XRtN8oLjywWOeua9dVFKjBdLuzN&#10;6FWLbdwIBif5c4X1qJDAXl3RufkPFWLcAqAcnjmpJbd1jVxbL87cD2rBSSdjq9tE5u6YYjxtx53T&#10;0qEvJtT5cYAo1OK4SYrFGGVmBznpTE4tU3RtkIM5r04RXKmEK6JWY+THhyDn1qP59gJPGetQs2Wx&#10;hhz1pQ7YX5xwOKpRL+sInBOF57GnoXzjPA9arK4KHrxV2FAyEtMFNTJWKjWTG5IB+f8AGkZgNvzG&#10;pzb3DKNt2jA1JHZStbz77tVIxiovHuHtV3KLMcpyfzpQxAA3HpSz2WoJKX3hlA9aljt5pNLYlXyB&#10;1q/d01F7SPcoXs2zTZH87ATRrgnnGPlr45nmmOpTHCtu1mYkk+pr6616Jk8B6gzFs/2fKD7ZFfJ7&#10;WSBWL3GCLyTaPXmv0bguMbVH/h/U/POM6zlGHL5lqPymsGwyD5OOaz7h2h0+6f5mImUYHvVqG1Jt&#10;4D5z4384NXhDCbsArHjcvJ71982krn5yk5M7zwJYO+v6OxiJPnxuQfzr6KuJFaYY2ACBQRn0rxXw&#10;VganebSD5VuMke9dxd3TfZ22TEOXIOGzivzHidyq1VE/UOGqahSv1OsinRVmB1WMAdB1qncXymYC&#10;IDOcMa5W1Ny0sga8kxjnNXkV98+FBwePevk5YdRerufWKqrGtvkJyUJPHXvW/wCHtMm1DUvETs3l&#10;QW0AeR1G4478CsW1RPL055ojnfnaD2FdnYeJpdNsPFP9m/s/aer3EUazXcl1kMo6/JUQpczaMq1d&#10;RWhvw/2INAKaX4kSX5GEsjQ7SCPY1xWpXc0EDxtezlwzZJUgfhWZca1ezeIdclt7OK3yASEXjd34&#10;HvWHd3mu3MliLu+NwV3eWFjC7R7461ra91sY0ot6sz5C0l9NJIJD+8JAznFQahpaXenWTG9mUICQ&#10;ADXUabps72ju0UmSc4IrbFpt80PJGMpjAFOOM9nL3XsaVoKUbHnltofm6JaqTGqqhHI5FdD4a0LQ&#10;7C/uCvL+fkkjqTXRxWibXKSH7p74p9rG51N1M44BzW2Izyr7NxUt10PPhl9PmTaub13cbLGFFzxD&#10;yRXOGe4WdW2lhu6GrFw7/a9hjfA9aapXaT9nzg+lfOczb5patnpxikrIsMyy2LyC3wfJNL4SRWsf&#10;HcjxfMl6nJ781FK6pYSsHOPIbgCs/wAN3U6W3jweSpjluU2HP51cIc1Kp8ia1WzR3s0do2ozndGW&#10;8sY56VHDFI3nD5NqnrWcikqjfaiMjPWr0TZtXzeLw3r1rxpprqXGrdbD2UZfA4BpvlAMH8sknHBo&#10;M0RdwFQEKO9SrMBEwLQ5x61l7yNOcaV+fIg5A/Op1tojZSOYADj+9UYli82Ib13HOKk3sfMBuI+P&#10;RqluSFzlOO0tjcz/ADEqeoJq6lhaqhKMhGOQTSb4ViPQ5PPtSfaLcFyWPC9M1XPNhzimw04Rvutw&#10;5PJ5pyRaSkMXyxDnlcCsWW/zPMI3Iw2OtUJ55fLY7CSeuDXRGlUlo2K50kz6ajExSQk46VlvPH57&#10;fuTk9wKyYpFyC0xyDxmpZpUWFWypGO1aKhZ23HfzLiv/AKUCYxt39Kuyy2LQwx+ZsUMDwK5uW8UW&#10;kR8s/M3QDpVN7ljOu26/DFbLDSl5CdVHewTWOVjUxYMf36er4Vh9pjHJBK1wyXBDArFcE7eeKl+1&#10;kWMoW5ePJ5JOTWUsHJsydVHTtI0Ul+ftEbKUJXJrAk1L93c/6IC+47qxbi5v9gEWmTTburFsAVDD&#10;Bq7Oc2O3d156V10sFGKvJr7yJVYkst9cyNIsQYZOCRSrIltaXcxV3ZYC3POTVqLS7tcSPDEiDPzb&#10;uWP0qV9Pkd4cyqqdeec10OVOLSW3Uy9ou5h2ep3V3ZwyP4feH98wII5x61cdF2Lm4fbnIFbdtp+k&#10;KqFvH0Su4P7oQcce9SS2tkYlH24nDdcUVK0FL3VZf13D2qtuc4Hk3YF3tVV45pIr1h8rC4V2bA4J&#10;BrfWw0/K/MznjvU32aL7QF+wxhCvUr0qXWp9rmTrtHPujyK8nlykjHbFRvHcPGm1OnrxXSFXW1mj&#10;aOEqCcAda529N0hb/SNoB4A9DWlGfM7GNTEPoQ/ZLHz4ftPiVIlKHcQM4qBr3wrbWepJCJ7p/KZU&#10;lK4AP0qi0Gq3Ek3kqzDyiWJPFYUsf2fKlkklZzvIH3a9jD0r7v5HFWxEpaFwTXMmgqLme0AjdiCE&#10;AOD0qrHO8ltcKkaiNI2UHuxNZzfaWdgxJBPTOM1cstp1C1RY8DJzz1r6nBNNo8LFJrc9F+HFu8Fz&#10;crJIpLTM2QO1eqvIhvJCFAAbGa8/8KlV8QMhTAMXFdygX+0L1NwwDndX3uCd4HxmN+Nj28sLL7kZ&#10;pD91OeMUmDzkA5NIR8p+X6V2HEGW/vHk00g7jyc0pHBytIMjHNIABIL5HSl42fepDjP1puecFqYD&#10;jjK0hxluAOlISdpFLk46UAL2BxS5QrLzyBQNpQccg0pK7R8uDnrQBBg7j3pqgBpDtOambG7aP7tM&#10;UMMZYUAGOSd2ce1KBlJCW+lAzuPHek/h6UAJzuxt5p3zDo+fqKUg7c4ppBwPmIoAeDhgD+NKT1xm&#10;oTuyMc04F+7CgB3zbl6nmlIXzM7iOKbk4PP40n8J4oAU9eaX/lm3zUmBkUnODwKAI2DFMbqZh8rl&#10;ugqVjxj3pMtt6UAGMkcfjS7G81TxjFOBIAA5pSx7jt1oAOMtwBxwc0gIDD5hn1oY/umyM5pvZDtx&#10;z60ASDGTwOtDLHhTgZ9aZn1Ape3WgBv8RpecN8tKANuC1OIXylwxoAjIORj0prDPr9ad/Dyec0hJ&#10;yuCcUDDHGMcUn/AsUuRgUDGV+YdaAF5yOlL3alJG1gUyccUwfxZPegCXqFweMU/HzHjtTEKZZcGn&#10;5XHYfjQAhBBPydKaANzH1pxOSckcdKZk88UAH8X3uMUgZ9o/dKTnig4xmmbgcEUCJP4zlMcetNO7&#10;awxk8U3JKffJOalHIU+3FADO55HT8qjwu+Tk5NSMBmlwNi/uxQBHjDLxSY/eSHcOtSsOcY5NNI45&#10;4PagBh6v0pAW3c560/8AhHNJhS33aAJVAwfn7cVExI8z5e9LnG392TTCcn7nFADScsMU7B2vxzxQ&#10;B+96D2pRneeD160AKud5wg4FOGdnNN/iHNGTjrigCUHJGG4x+VNJO9ueM0wFdzHceaOzDBoAce59&#10;qjJ6/NSnJFJn5jxQAKw2uADj1NOGMHJpvy7m6U4FcHCEUAJjknYKcAu09KTjziD6UHqMnvwaAF/i&#10;wCOtKQQWyRnFM+QZypyT1pT06mgBp+993vzzSE8HnNMOCfu556U7J3/6rAA4oAQkbiPUUgwJm57U&#10;E/Oeeab/AMtWypHFAG2F4GH60p5P4cU7jIGRSkLg5zQMjAGRhaa56fJnJqTjApcKY85780DIgOPu&#10;mjJDrxgZqQhcqNxqMlckY+lArko/1ZNNJYR4IHtTC3zv8uOmBmo2kPmODGenBoBkhzsGR3pM/eHH&#10;tSDcY+QcA00j5889KQDiT2A96dlfUjiouDCdxPXtTs4boMY9aYCAHLk460uQUPzZPpSE/J97rQAN&#10;5wwyRQIhYqQq9+9V3HzD5jjFXgnLccCmvHlT8nQU0BnAN8xDnn1qVS3lN8/4VYERAcnOM9KPKAbP&#10;tQK5ArPtGCfvc8VppgwLkDgVXSNQencVZ2gTr8p+70pMZEx+ZsselUZpQkbszjgce9X3zvlway7o&#10;QsqRksQXHahAzFuZJGnjKSnGecVeshOZINzcY5PpTzbFbr7mY9nFaFpARA2WBwTmrbViUncvW7BW&#10;usxKQVGKm4LjGcVEAPKACk+tSLtBfrnbUFkwKkLx1zSgDYPlA5qEMu1eCeeKfu+VufSkA9gpdc+l&#10;RYG48nOKdn5Dlu9PwMv838I4oArMo5IJ69aRUG05bg9qslR5LE7Memag5w3FMGL0Rfm/SlOT3pMH&#10;ym57UwE5c559KQCkNyQo+7TAXKfNGetSg/KOOo5ppZt82UGBjFMBBwQPbp6U/I3Y3A8VAS/mjCik&#10;+cTtknOOuaQFnKHdhTSBiE6d6hXdtP7wEZ4pRu+bhvpTESl2yBkVFkb2JPOacoGW+Q09lGD0oARf&#10;+WY5Oak/hHFMUfODspzZDZxx3oAXIxTepAxSfL8wzSqcYwe3pQBE6jp7VBhTKMk8Z5q0VYtIwUjG&#10;OKjYDEoxj196QFJx80mRyOgrNn/1Mvyng9615FPlL1zuqldRqygeaB+75xVImRTtyxQc5q+NvkqO&#10;vPFULWJltyPMzhzjNaH8K/LTJQx+QRtqVCAE5PTim7DvbrUir+8iGTwDQNDud6/uz+dPwdydhQci&#10;MgjODxTueDgmpKSG4cqTuXrT9rgwjzh0PGKAGJYeXgUpx9oX94c49KBkoKiL1OaaZBg8gYIxmomJ&#10;2ryOtVZXK5yvakA6Z/nk9cVTMkmxuelI75I2sMehqq24Cf5j70rgK8r7cgjkc1FG5JYMpwD1qIjk&#10;nccZqRQMP83apuBKT+9kIT071NlvLHGeKgwNi/MCalXOcZOccUwHDGE6Yo+facITzS7T5TcZxRzl&#10;SHwPSkAAEl/l7Cl2/OgyOtGRyN1BPzoRjPpTAVkTcRvwdtZU1lDIl4GSXa6nJ9a1cjLMSc1Orkwq&#10;rAbQemKmUeYcJOLPNJPDVy97etDFuU85zj9K5y+0HXvtGwWdyvYe9e6AhQZFbagxuHrWLqN+okfa&#10;I/uHoK4amHitT1sNjHJ2seXab4ZYGJ7q5GAOQa6mG10a0hzb6XD5hON3U1Xku5JPP3TSH972qBm/&#10;epiRsY5rzalZHrU6TlqSXk0nmvum4UZGDWOdRP2mSMTKSVIXjpV64jBVRuPI61i3VrHFMJFT5/LJ&#10;zXNKomaKi09SdHVWBmnB+fJJ4qdzZXMCqLEFeuD7Vyyy3E0+15CQsvQVv2sqRspDICEFc1St2Oml&#10;ST3OW8QQoojkawVI8YQ9+K5aN7KaMgXpYhCME9K9L1C2N4DGyZVl4FeXappWoad4jZsTGMuSrAcf&#10;Sqw+Ks0m7BiMKpR0VzNubCBlvEdAAQcN6+lcfNE8U00cjkr5uEc/yr0i0eC4tZGMWGVfuk1najYw&#10;PpdyHtQd+f0r38NifPQ+exGGtpY89mDiVP3Axt4IquSNybmANXbiOeG5kjfeUBwje1Z7jMblcH5h&#10;j3r2aVVSPGq0nEmVk3PhyRikO3zB8hGQeaqnCzk7gMqM81MkkZQ5OTn0reximEPnx6hFLDeypIsu&#10;VIPpXvngXxg5t7WKbUdjo6j5z0/+tXgjyINo2NkntQkrxXkLozhuvHpWNSkpI6KNbleux+nWgzaX&#10;rvwt1O3DWrXMOn7jHnkjHDKe4+leQaxYSx6lchN42yuGDdeK8Y+G/jee017QEbxFcwmC5HkS55iJ&#10;PKt/eRvfpX01fX2iavawXMdlbRXL2wNwkbfKx/vAe/WuKceXRnZCV9UeMTbjGCeCJCNuaybhMu3J&#10;A/nXdavprJcM4+X5snHRhXKXKQbCRA+Tx1rnTszoa5kczcoAyAMCNprPCoqKPN6k9e1bk6DDgqel&#10;YsoVXcFTntWsZMynHyKkxPmAbuMdarHd5TjCkZ4qaQfuWODz2qAEE4x0rqg9DknHUaceSME+4qH+&#10;I8/jUrfxcE81Dxub5elaIyaLVpPIt4AUIUHg1q6pFb33gPVoWRWJtiVz6j0rn1OJVIb/AOvWnbzN&#10;vVfNAHb2q4ysZyR4a8c0HimaJ8geYw5HTFXo2kEWDIuN3Fdl4v0ovC13DAvmqu5gvRgOv41wdvLb&#10;SWaYkdWyQynsRWidzM0cklMmpSMAnbgEdfWqyEGMdOuOtWQWyoOdoXim0NMbFcz2+pwZmYKXGDjj&#10;6V1cN0TIjoTnYMr61yrqhJDKMbuKlguBHPKrSEA42nFeNj8AprmSPay/HuD5Wz0KzkhlsJpY5UEi&#10;t+8jPUVptFp9xo1xvcbhGcDuCK4GK4Eeq2rxXjKxxuA6EV1MMqTq7pIqlUG4A4zXzOIw7g7o+wwe&#10;MjJWZk7pYLz5hNgyHDetaMiaXd2cCyTDcBgcdDV1PsbzmKe3TaUO1u4NYc6XNrrCnYCnn5DY4IpQ&#10;fNtpJHo/D5pkT/23ZanBFtkaH+Fj/dqx/wAS25trhgw3Drg8g1pvfW1wQssMYXyQPpWPdadOJZZr&#10;I8g5YZ4NbRkpPX3X3/zE122IILrU7PVUHk3HlluDzjFdSkuiX+lyCTyN5UDPQg1zMc9/9iKXGkJu&#10;3ADd39ab9mX+1/MhndAEztB6mlUpxeuzXVbMdOo1pujQu9L1G2eV7aSV0Xn5D0q7purzKtjHc34A&#10;EuBvGCD6c1FYazcW7XUd1pkoDMFDEZGK2Xs/Dd7FGy2tm8mA2FfBz+Fc1XVWqx0/mR1w7wfyOltL&#10;+Jp7kxsozGtdN5FvfaFCktnOyhCThiCCK4e2jtotMkBQqy8Hj0roNO1aNIRtdFIXaT6Zr52vRabc&#10;Gd0Xe1yq8WA6xXd2wQlQruTjH1rndQjVrW7WbTlPHXHNdbqEF1A+kXBikMN2paORR8pPfnpVP/RJ&#10;Y7gOsbkYyKrD15U2mFWlGotDyi5iVJmMXGG9asWF8sc4juU+RmGG9K7y50WwljlKmVMjj0rkNR0L&#10;VI4rg/ZnljU5UrXv0cXSqq0mePUwtSErpXOws57EqCroQ23B9K6VUvy1tJAI2Ji/lXhcV1qlreqq&#10;h9o/gevQdC8QRbbRTdMjK3AY9DXJisDOHvR1R00cQpLlejO6QPJGRcWUTfMQcrjFVLnTvCsrqsli&#10;iMeMitm3utPuIfM3wK2wbgD1oubawmt5GjWMuByuf1ry/byi7XsdHsk/M4W78KaW7XhgjLZUkFX/&#10;AKVz39ma1Y/clu8hzsbeRx6V3VzbeIIpUkt9VuIsDB7jH0rDubu9+7cvJJn+Lbiu+hjJTVnLmXYy&#10;qUIroN0bxJe22sW6XmmytFuwJByR9a9e0+78H3unxGPWLNpXHzQuQCPpXg882msrA2ypkHOap297&#10;oIulX/hKdQtZQ2FlRTgHtV1MK6usE4vyu0cqah8Wx9F3Gh2En3LYnJ5Aqo3hdAUcvdjjj5jXk9j4&#10;w8T2N4Ek8VQ3VqpG2XA3AV6dofjzw/PFbrN4jtzgjIZcFT9K5KuHr09bNruhKUJ3sWG0HVkObe/I&#10;4/iNUxpnjmO8lZdBtrgZ5zMBn8672PWNDnXKatCyso6cVfjuNIMMgOoscrwN2MVlGtNbg6aZ5mtt&#10;qpmuhc/Dh0z3EmcVIdOgktVB0uRRn5lzXopNnuP72LGPrmmFdMMbfMhz39K3+uS6oz9hHueZHRNQ&#10;W+jms9Ymj2nBVmOGqZ7XxnGhdLWB8L/e5NegMlhsOH79jULCASSAXLcgfxUfXn2F9WiziYJ/GogJ&#10;Hh0emd1WoL/xFvdJdBl3/wAJ9a6OZ7eKArJqkQHXis976wSY4ubdjj5WxXRTxTnsjKWGSIV1LxWC&#10;ANI4zwD3qdb7VjkyeGnBPUqOlV21S3DljJbjA6VSm8QYRttpGRj0FU6r/lJ9hHubEOqxJq1mJbW4&#10;C5PIStb+2fBkd4DcSXKscEgwlh/KvObjXrkJmHwlHKTyVwBRa63PcfaPO+GkMOBgMSD+lOcVJXvY&#10;j2bj0PTmn+Dt6d001oHb7xWDY354qKXQvBkyr/Z/jO0GegZxxXn5ntXT/kEBPTC1WeK6ZC0WsXkL&#10;dmWuaWFjNas2hUnHY7G50zWLO62vc2UykZR1IORVF75othYSLknGRTdGj1U6Rtl8TXVyyufvnnmt&#10;uXT3mTa2nrnjjFcFfKoSVr/idlLGyi9Uc+dZsS0QXU4Q3OVJ6GmNqTAupmhwV4cN0qa68Cyz6g0y&#10;XjQsQMgPw34VUfwtqdsoDXtnIoOcmfk1508qimrXb9D0I4y63Kc91PNbKnn7s5AGOlUINIvZ7mNW&#10;lXaJCea2WspYct5ulrgDGZlqtJPqMcN20Jgdgy4KyA01ha1PSMSViYPqbFt4UtTGjO7H1/eYrZTR&#10;PDUEEZMkW4Hhd5NeeXOueJo/NA0+Zv3Y2hZOtYcms+MJHYjTjEM9zkn86xeCxc95JLzZvGvA9sT/&#10;AIRCKHMsqBtvdulZ1/rnhGG32QhXbPGBXik174jkU5EnT1qjCL955vOuHY7uD6VpTyjrOp8kxut5&#10;HpN9r7MzNHYW/CcEgHiuB1G+u5rqf9weScsOKdjZJGHnUDHHNMkn0pFIf5iTzgV3YbDQpO6jzETd&#10;1qcc8N22uEltSILf89DWlFHdRTxldWvUwO8hNPvr2MsfItlUBOMisIXN9K6/upMCTn3r6CKnUj2R&#10;58lFPY3Z7m3yCXkd2Xkk81lXF1dAKv2GXBPBxXV6QPDX2ffJ4duZ59oBTsn+Na82nvdLOIPB6IgA&#10;OMdqwVWnTfva+o7Sb0Wh5qsd1LIh8hgC9bMFsgEW4lcLnpXVvZ2UGk7nOzYp+VlxzXG6lqCHcIoj&#10;wcZFXGtKvpBaDcOTc1Wu3S0RRfKqjrz/ADrNfXLyOSYW9vI3B5xn9KxVWSVMMs5yeQK6XQtM1Qam&#10;skelFQP4pF6CqdCjTTc9fIuDqSehyd1ceJr6+UP4n1ZEL8hGKk+2BWzpvh52mVmguXYr96Vtxr0m&#10;PSdNTVHuJYbZWKZbjA/Kq95q2jwmP7NZKuw4ZyfvYrOeYtrkoxsvI64YS+s2SaVo1na2peW1tkym&#10;SzY4pmpatplrbslvKhOOSO9cTrPiG8mV0WV1X2brXLBr2ZJifMYlx1pU8BUq+/Vdl2LlXhS0jqzo&#10;9Q8QXciTj+0Hc54Ve1R6DpnifXPEPkNc3drZB/8ASLo52xD0HqTSaZogeeZ2tCcMpbn1r3DSba5f&#10;wM1pZRWq+RaFpIl4YnHX3qsRiaOEjanG8u76DhCdX4nZHlWs+GtN0bWdDRddS5+0AlZM5yB3x2rM&#10;ubpEwI4Y+I/Xmuq8RLo9v4Zt5ZvFd1JqTzOkenlSW+vtiuO0fR9RnvJ5LoT/ADOTtB+6PenRq+1h&#10;7SpL7+vp5IU6ai7R1MUf2leaoyKlzjzOTXcaTpllaxiSexQsoDYY/wCetX4YdI0+GcosbSFTtHpX&#10;O6jqRJkxIxZmOFHerliJVfdpqyMvq9tZG3rOq6LJqulvY+CI7Hy4Cs+Jd3nH1x2ri7y41a5vSqPO&#10;FLYznrSwWuoXEzsxkVBICeK6qCDS4tMkLSR7gnGeMVTcKLT0lIUU5Ky0RR0fTIYg81xKmQM/MelT&#10;6rqsa2pjtrYDjaAo61mXd1KxSNJDt3EcGrOkaPqdzqkB8pim8FnYcCpa5nz1PuFzcui3K1lp2rXN&#10;5ZNJO+5pB8g569K9JJ0XQPDmmPcPDPqFzAfs9qvLD3Ydqr3d/pWi6SVh0yC71FoiIYt2Qp/vH2Fe&#10;bT3GoPr2sXV3PcXeqXb4UnkRg9Ao7AU4QdfWWkVsl/WxyVq3KrLdmtrWs6m8RAnkaed+I0P3c/4V&#10;Z0XS7W1s5NQ1G6DXLxblEnOPTrT9L02zs9Nkvb+dHnZNyIx6Vy3iDWvMNyWlbABCqDWt3Vfs6S06&#10;s5ElTXtKjE8Ta5MyTIlxld+1VTuTwBXLalb3On+F/D819DGL+7Qtb2SkM209C3pWEr3TT3F0YnKx&#10;zgpu/vdq9E8GeG9f1/x7cXl5qYjihtw9/fXB/dWsCjopPG4joBX0uDwkMPDX5s+NzjNHVbs7RRpf&#10;Dfwrf33iW5vrq5toore0M15dSnENjCOT8x4LEflWd8RPFdlqurxaLovnpodhcbGmBwbx143f7uen&#10;rVj4g+MtLn0G28J+GJZrPw9bXGy6ulJEuoyqcMzHrtz0z1rzyG304pp8cVlsCxjJBzuPr+NehSUp&#10;O70vsjwIVXLXZC2saiSUPaMAYsKAeBW5p+I4CNmS7nnHSmpAiW1ufOJY9ExnFX4wqCAGPJPbHrXf&#10;Tp8qMKkuZl9AgtISXGC+W5xxWJrlxJKtvBa252KoyQetT6q4j0lIxcnc+PlDc1nWoKxgFWzjOTVq&#10;JkQWsNwlvIz25GEOSTV3w5pV/rvxf06xtzLHBHKDcXOOI0zzj1J6Csq+vpGnaCOKU/vQgVRkux4A&#10;Ar6l+Fvh1dH+FQur23i/tG+AkMfUwofug+/rQ5KIWPRNJsdJ0vwRo9hY6fFDbxQAKg6s3d2Pcn3r&#10;ahDMHyWORVFU8y5cqxAAGQa1YFdfL+XtT0ZlJanX2Oo36eBtJsFS1SNGcuRGN0hP+11qTzBFFB5r&#10;KWY5AB7e9YsVwkduJPLUsF4Q+tYN9qc5uXGwZPUk/wAqSGl3OhvtStfMlwmBt4OfSuVub+RpWK4P&#10;B5JrEurrI+6WJ7CsSe4Yux349RnFDkaqJrz3MhBJmYnfyPWsiScfbC2ecetUZZZWDjz0wPfrVJpV&#10;Eb5Hf1rKUr7GsYWL0kkhkf58j1zVNpWJcEHrwM1TllGBtYkfWqxkGRw1Z8xbLruSFy7YA6VCZPk/&#10;1ZxVYvlSd1QGQ5Xke5pXAssxMzfM3I5Oaj3J8wEn41A7tj7q1FuG4nHNA7lsMdv+sJxTWc7Bhh15&#10;qtu+X7p/Ok3HLZBxtpMaLG45X56CTtP7yqiEiWTLNg9Pap1z844PH6VLaKRODz26VIoPlnk4z6VX&#10;i3O6KsLcHknpRf3+kWlonnappyfJyBICT+FLVlI04mKhQzkbgcH0rN1DVfC9hZTNeeLLMFslUVgW&#10;b8OteW+IvFOoTStb6ejwQkYafGXf6egrz8wJJqUklw95NIxz5kkhI/I1tCi5bmcqiWh6jqPj24LF&#10;dL8GYQEgTTtkt74rir3V/Gt9MWuvHGpomT+7gkKL+lYx8pInC26kDpg1UNzmOUlenUE1qqCiR7Z3&#10;LixWSzu8rahO5JwZJif51ZhuoklOyziTH0rnHuldcLIVIcZA71G0kn2p8wv0HOaFBEymzrvtcZFw&#10;5uRuPbNZ8+q2gRg2evBxzXMAXcmskrcTgL93A4NbNppN1PqsckzHagyRipnNRWrsEYykxj3eqySq&#10;9vp6Y6ZMecVs2emaldC183Xnhyw3My4xSW91DY6v4jjTR45EZV8vI+4RUc+qarIw3OoXPyhBgCuG&#10;piX9lHVDCd2dkNLs7LTXMerQzlYcks4z+VZUF8hknWRWIN4p9MAHkVzWZ/tkM51K+eXHCbzgVbji&#10;ndHJUqXYbhXn15yqLVnfQgqeyOw1bWPD1xqmm/YfADWzpbIs0ol/1hHfFWLG5ZnlBujxt25bn3rm&#10;1s7ZLJ2N4GfA+WkjkcapD/xKmDJ9yTdx+VeTWw8JppHrYfFODPWbK6lNzaBdKYCPBD7+tdsLi+vr&#10;GPiZYbcKJP32CfoK8gsLr9yu4MpDDOD1rsrWaMm3aMzIVA3qGPP+NfI4/BJO9tVsz6fBY5y0udpI&#10;ljm0CaYuABxId2PoTV94VNinlxKDtz9awbe4XyLlsMdu3Oa6G1uQ8Cj7KFBAAGa+drRlE9dNSRx2&#10;t2UpWwut05ZVbCAZyO9SfC46I/x68QSz+FRO6Wx+z3Erf6h+/wAh6n+Vd5NCvmWimJCuPT1rkzap&#10;p/x08EXsayRxyyMs7Rpndnp8or7XIc2pzUYPdHymdYSUIuS2PZLp5ZGl35J+0NzntniqhKhcEjp3&#10;pZnDmJllbaYgemOtUmJ3N87Gv0KL0R+fyWrJSRzheM+tMOMjDfjUW/5j+7+tPUrknaaq4rAQfl+t&#10;OyFYnbk4pSQQcDj0oOM/dB9KBD1kBjA2ngdKtRM23IyR6VnY+Y/L9acJbhZU2oNoHNUgR0cXk7XJ&#10;YZ29KkDA7jz1rEjmj2ja+eea0IXJkH7wfd4zVIaLobIyD3708YEDZjH1qnuPnjn+LtVhsYX97n1F&#10;MBBxuOR1qNgd4ORTwMoT70h++MGgCIbt/wBzjPXNPAGD8tH1p3brQAhB2dKYcmnEElvn4HamnGOt&#10;FhjckE4Hagbjb9CeTQAf3hK8CnDHBwOlAhi59/pTvmBPFKPuk9OelKR8oxzQA1cbz8lOHMmAhpg4&#10;kb5e3rUqk7skgHFAELFlmA3dalDHby+earyBmlP7w9aiPmeWcA59aAuacboCSSuAOlDTRtDjHf8A&#10;Ksglwh/eHrSFyIxlSR3xQBoseQAOMetJk4qBGJiTczYxUmQWYelKwDudxOB9KXjB4poxvbI5zQSd&#10;x4+tOwx+Vxgg0hJ+bDVAXJYjAABpARvPzmiwF6Msc5IxT5FU7Dt6d6pq6eX1IpxkPln5+PY0hEjY&#10;6YPPSo9khTPmDg80u/KDg0u7KY9TQBHj5hhe3rTxtCjjk/pQQCG47im4HNAEgZdxzninhgCSG/DF&#10;VfmycMOlGT5QO7JzzTAs5O4HbQNu0+455pi5JY8/SghvNzjApAO/vDFMJO7pTx0NGPmPy0wGf8tO&#10;IzT/AOAZU08A+USR3pCRvJx2oAbzvk6Y4p2Rz1pmRnAPelONwG3tQAEncCPShc7gST70hA2fd7UZ&#10;496QyX+M59Kbg5JBFMVvnYc8VINu9vnpiFGN1OyDHJ8w4FREtgjAxmkOcDg5zyaAF3E46UnGW5oG&#10;Nzc8YppJ8zigB3Bc/TigD5eT3oGShzSjOX79KBjh0OQKbgfNg0pQ7j8wpwHysBzQAigbR8o96XA2&#10;D5T+dLtbkY4pCpx16CgA2nJ+WnBQQRjv1pB0TnHXqKmwBE2FzQA0hcD5Fp6gbM5HNNJ9VqMsR9B0&#10;oAmB+c/KOtRylQ4I27cd6YGXBwVpMwbnDTEZFAD4vKzIdrEGnHHpUWYxBIFj+XcM08lcryT8tAC4&#10;Jx6U7txTk74YY9KfgY+4KYEfGOV60zI/u1MR1ytQOYwGzI+cdhQBHOfljAx05PpWa8jhhiMf6zip&#10;JXyhKzNnd3qsclrf58nPPFTbUdjx34+yzf8ACmvhqEkdTNFOpwe2Oa+HU/4+4ApORMa+2Pj+6Dwl&#10;+z9EZAN0N4cfQV8TDIuoCN2ftRz+da0OpFTY7Pyoz4EndJWE/wBiY8ntjniuv09U/wCGR/BQAjDy&#10;63dDOP7rGuVMJbwVezC5KldPbK+2KsxT3b/Az4S2kDP/AMhq9MhHYbia6ZPRkQlZ3O68LOYtQUM2&#10;C0YHWvRvA/PxO+P87FNtt4afafTK8815LYNJDZQsSzMIvxGK7/wHdGfwv+1KyKwddGjBOeSMc183&#10;jk+VtdD28JP3ku55zHNK8+pMV+X+2ZyPf5q9D8D2S3mueMnktiQujSLCx/vYrzrzLUW0qRhVC3j7&#10;gfUV7X4HVo9B8NTfY8C4uW6DkjOM15iinLax6tSdo6HhMsVzDres28wn3rrkwbd14atqza2TcGiL&#10;nZ6VueL4IX/aX+JcMaQhYpY3+XpuYZNc1i4W/UC16PjI71VXUwjpqdBaeZ9tgckgF+EBrplnuDMM&#10;WzY2jBNckqXUVrZzmHA9CetdHp5kmtw2zHFeViIJbnVCT6G7bhJLkZZVYJwxpyyN9rIYxkhzWHdm&#10;+W6tgsbgBuAD1prSTK1uTIyE4zmvMr0eZaHbRq8rO0tpbd2lDQIF4ySehqxcS7LYoGY5XiuTjuE8&#10;qQnafnUkbsVume3ntbcxyLlY1BU/w15FXDuLvbQ9elW5kVUuL9VuEWaUKSeTXR6a+zR/uso3ZOW5&#10;JrCMNyXISIE9ya07WC6EKBmYkdvWscRGMo9EbU5s6aC4nZ7crn74GD6V08Jtwk+5U5jH8X51xkMs&#10;axEYC/Ng+1bSCP8As+SR9QAAT5fm614OIo32Vjrp1O5rvdRpqNkscYI3/eJ6Vty3sv2cEmPhAciu&#10;FjljYTE8gP8AnV4TQm3ZWuiuY+DmuKrhE7aGqqJnWiW0lsm33kYyOBXPX0mkx6rpCC+HmSSHLY4F&#10;ZyOEg/5CZfL9M1PJZwXFg7+VKsgxtyKKdCNN6t2JlK60Oke3lfQ7UrfWZATkiQZP4VXUGONyLaPB&#10;Ayd1cxHp9wNSsZF1e/3rIAy7zgj6V091aSpp0GLx2PlAuoNTVpRha000zCFaTexI0tmNPkJyT/CA&#10;e9a+mxST6bKTFEpx0IHSse2trc2enthiQ/zKa6iIFZomRSAIuQK8+vJRVlqzojNyOI1+2uote01w&#10;haMEhjWO1pBJcWknmwuwbkEdK77VAZrYILdSC/cdKpR6dF9klkHDLGPxrqoY3lgujWgezuZ8MMSr&#10;BhhtCjPFW5mbyPlUH5hTUSfBU27qA3GR1qQrzyQcGsZzu9TS1iwyKbK3dZtrbPmGarmbyrIBrZiW&#10;Y4NBLs8I5AX3qQrucoYyx28e1ZrTfUZTMryKrC3f73StAZNtAXOBgYFPihliiuB9kQg85qsd8k0g&#10;WKRtr4wKJNS22Q0WxdRCPP2SMdBkmoLi8gWOLdJbjjswq1Np0cmkwAuV4Hyg9arw6HpiSxNKty+O&#10;dpfNTD2W8m/QTbexFb3kDCdRaYDKcE9qryFEkfhmHmdjW0bK0W3ncW4UBcAY60kVvAml3DHTicnO&#10;TS9pBPTYhzZRN1JjT9sZCY6Y61I2/wCy3EiWnzBfWrOxZIIz9jjAXpTGWUFvvkcDbU3WlkDm2VbR&#10;pPtbM1weTzzmtcMxlX5+3HFZTwlbm32Ejc2WGaum4QG1QR4JHDEVFWPM7oqM7D5mCmE7Fz71nyTS&#10;yOUJZQtXXWJ7mHNyRtWqrIPt84Vk6c0U0l6g5XYzlFRcg8UEgRw/KAd35054mLRsW6N609kjNq+W&#10;OQorQLj3W4dLdPJONuSTUXluAP3xwPQ1JBJduJIiAABhTUsdtIp+a7PLc5qW7dQTBSVtocZJ2nFV&#10;wt608wKYxznHX8a0kjG8/vl4H51pQRwjS5TJdoCYmLcflWanYdzyHxY11cav4JhMrZW5Pyk9ADWv&#10;bwzPDboZyqLbAbj3xWb+8n+MmsM0IKQArGv9a6lxF/Z1tiRQQTkV71WfJTpw7K/36nVQW7M6KGJZ&#10;Jsy5JfGcUXhfYI42/wCWJycU8vFtILd6jaSPzIQB/DjdXPFtu50NnFyyyi8wtu2FlIOe9QzuGeH5&#10;QOOavah5Y1aYAIcZJ296xDPExAEDg7yK96jHmSaQ6exKPuSEAdanSNGjGZVGEJrPlLLaIfM4LdKj&#10;ElwShVZenSuhU21cu5dUEySFYwcHsetWYScvlcZPNUY3dEYmI/dOQaSGZTNLz/HzUSg2mNOx0UeR&#10;JFgsRuHerjyBgeMcDjNc8Lhism1tpxgmp7N4vtOJL6Qls4OK5ZUmrsJG0G3WzqUyMetOb7QmnQDa&#10;uzdwMdaqxvEJbg88DgetOFyv2O73YOPupURV3Yybsc54waU/D3U1BAJgGQO1fL15GrazYIfOIeR9&#10;oVSRkdcntX0N4ou5X8H6yBkEwMB+VfPMl5Jb2l9FHqMTSS7s7lHy/Q9q/TOEYOMHc+H4mkmkhiuq&#10;JcYgUheDzUMc8Mt9HkFQjZB9ay0eU20m7nLtk5p9q2RcKYxjfyc19643R8LGWp654Ald7n4loowz&#10;RxbBntzXp1na2ayXZkuDlcHB614f4LuWtviFcnzCFkdARn34r3Yjd4i1GQx4LQpkdq/N+JIONW62&#10;Z+l8PTTpJE7CFjhIFUBDzjrSWkbeVflpFG0k9eanRJ2kIWJV4qq9vdfa5Al2+WznHSvkb3urn05c&#10;guIg7K57kA56VI2wtMPtLlcdN1YBjmS9YPNnDGrUTEkAMxJPQGlKlbVMcbdSzAI49VkGOG9s12el&#10;W9uoeR7aMk+orAsbVRqFrJIGJ3cAiuhkuY0O1UH3eorgxNRvSO5XNY28RYkCNGoI5wKriBMzA3HJ&#10;B61hreSfbIwI3wT1NXGnfbdfvSMKDnNefKFQTsaSQhbKVtq4ANVLaKQ3c7qnfkVh3N7ei3gRJnwM&#10;k+1Q2OrXKrOzQlwM5J4rVYao433DQ6ia0Z7nc0kS47VYtraE3ABhBG3vWNZX9tLG+YZVzIcbjW3b&#10;zBVmc3MZwMBc1zyUoO0uhm2+hXvoFQRKLRMMGBz05qrZaVCN+ycFTJkjOOtT3l5CbK4V3jBU5AzV&#10;uwki/sq0maTIOeA1L2k4we+py1X3LRtlS3njKsv7sYxzVdLJSqEajIoYnrVkXbm5lEemsQTjJq58&#10;xji3nGBkVwyqSj8xKqUorC3N3ltUb7p/GqM1kTfD/SJxiXp7VvQoGmjDbx8+aszgeY7i3XsKz+sy&#10;T3F7UzY7JBtAbJ2Akk0osbZUv5EmfkfdL1MWfHIbgetVHdi7jc/Q0lOT6lKq7kABJOOgJzzVCdck&#10;AI3Q8Z61fRGWGVisnJP41W3fOT9m/i9a6IOz0JdV2uULK3ie9vEa3kBzx6fnUk1vKt7bKrr985GM&#10;8VpRyMEuf9HUcj61YjiRi7hQxJGeelaSru9xKo0jl7u0lfUoRHdu3A3KBjFaMVlff2fEP7LOMgFm&#10;NdbnTks3C6ehd9uWxyCKQzH95+7XaEHy1Esa2krbCcn3MEaGWSJmvYVyo/ClGlWMUMxMm8n26VpN&#10;O534kcAN61EZjuUtk/WpWJqPqTdmEYCt620AKwPVaRdMtHAZ5sgv1/8ArVozzJkkRoqqeAOtIsoK&#10;IVGQfStlWmldBa45bHSks1HnNnbxgUg8swAG1AKjCkUjSuC3sD15qssyskrbcYPOaSlOQNWGSrKW&#10;hBkfaCcDPFQiQCeBd+RvwRnpVW+v7RdOmYXXzYxt9Kp6VIk8V2x3AA5zXVGjLkcmtETzHYJZ2pjE&#10;nlQlSgI5GfesjUZLZAFVVUZ496rXF3cRWcBF7IQMjYK56e5kuPPDxOpEwIFOhh5Sd3sRJ323NuK4&#10;hWePMj7Q2TkVau9SsPIs9kyr8hzxXM3tyEh0wb964UEBaSVTMlk0OlOAqjn1rpWFTs3syLvYkur6&#10;6do/KjcbnwzU0LIY5RK5IMfU1Yhgb5y0PRecVJtjPUE8EAHiumKjG1kRK/UxrqW6h0NhbyuAVYF1&#10;HSuUjWU/aC8xZiWJJrtNRubKHwu8KxLvkb0ziuXhQBGxPuyD+NepRqNx2OZySZiBpDM4MTkK+D7V&#10;vaUsA1u23wt8w4qOOKFZWYxJuL9DWhDH/wATK1bywQqdvevey+spNJHl4paNs9K8Li1HiuVmgDt5&#10;R2c9K68qBrk5Me3eTkZ6Vw/hgt/aV6235lcZrvHAM07FSWIFfoeA+A+KxvxsYSMkAHhqX0+Wo2z6&#10;D3pc5jWu84hWIOwY5pnZs0jEbxlT0pMnY+RQMU44+WmHO/7tOwuOlAC7jxSEMBYySfuxTuy88Ur4&#10;BY4PbijtwhpgGeTxTMne3z8E8Up6HijaCj/ORxxQAfxrTsY/hoUA2qZfBB6+tHO773196AExz/Sj&#10;BwORTvkJ/wBYRSsFBOHJ4oAah4GV4pep+7TedvSlyOeaAEOMvhBnijnY/r60Z5puR5nAzzQA5Qcg&#10;YpBtyevWpFb943yHFNOfNbBGO/vQAnc80nOTRxuPzUhzzhP1oAQgEnDCmgHjIo5+f916d6cc4Hyg&#10;0AJld6kkgUvc8/Sm4yBkd+lKejYFADSxEgyT0p2ThevtQAM8kUpBI59OlAAfvAbSad1B4NIDjHzD&#10;3FOyNrDFAxOcHC0nGBmgHrgdqbyZE5zzzSAcT8x47Uwjnp9KecEMM9MUcY/CmAgJ4+UUhA3dOlB7&#10;0fLsckcmgQh6nJFJnh8Nxj0p2BhQecGmtnz4x5Q5XGKAGbxn5TS7nwgI78VGIyJZfnHWnjcSnA4o&#10;AlXdnBbqKMj94ARx2pP4uvIpnBuCQxz3oAsKyFPusQaQ7flwuKBxEeO9DFhn5hxQAnHPy0pYbnIT&#10;jFRknY/FQliJWGDgjigC0OVf5RyBzUigeWfbrVMN7HipQ7CgCc5+Q8Ek/lTJfv4z2qNmIXh+/Sml&#10;juPJ+tADh95+MALSAgoCAeppOzcUgzsHFAxxLfN8tMwdrYp/OTz+FHHpQIafvqNvX3pD/CAnenFX&#10;+X5elMy4mOIR09aAHHOGAIphPKjJ56U4ZweeaCE3Dg57UAKM7xhMVIuCG+UHj8qr5fzzyMY5qXJ3&#10;EBucdaAEYthPkOM00jr9eKCWxjcoAbmlxjcd2eKAGjGclacDH8mVbmmHv8tLk7VzFx70ALkfapBu&#10;bacY46U8begOaZnJfgZpMnc3H40ASDqSFFJz6UnOw0vvigCPnf6HHHNB8zYRuFOPek28nrQAfwik&#10;5yOadxkEoePejpKfpyaANRcbo2ZuhqfcDBIAR7VUXG0Aqc5qUn5U+XBxQMcMgDMgpdwwcjiow0WG&#10;DMORS4O2PDdRSHckO0gHb255qsSfNf5uO1TZyo6A45qJ8jPyDNMQ0HJPBz2pcjy5SY+QRihQcg4x&#10;zUu0bXOD1oEQhpy8o8jAyOacxfy1GO9TBfkA3Cnbfnzkg0DKxDZPJ6flTkUmT7hxnrVlU+eXO72p&#10;cKCKQDDGgRQyduOaRVUYHmcduKcc7zljTgRg8UAJhPL/ANaST7dKj5wOBnNSHGBzxTWA+UknNADi&#10;VKMCozgYowvkkblNRn72cjOKQYB5pgiYLwcEU8KvzHzTmq7SELgSGnq5MRGaQDHGXPI9yKrOq54R&#10;T+FW/k4BP/1qifd5ijZjJ60AVSsnmqSwAA6VYgIzJ836U4gZbODQqja3ApgSceah83pS9pTvB54p&#10;nGPu/hTT93pjmgLCktuXB704EgHnmmDsMjrxTsHnIoAduXABU+9NaYCI7YWYjtSHJ28HpULEho8R&#10;ck8UATIzsCWXGRwKlG3y/SolU7QTnpUmHC9PxFIB2Pk+gpihzu4707OEALjJPWnrjzT8+Bt60AR7&#10;Tvzu4B5pDkucA4x+dOO77RKNoIJ60oz6UCIyBuI204qPLORmn4yegyaY4JXhec0DGDbuXFOAcSk+&#10;Z06UhVtwyy9OlOU8D5f1oEO6uxx3pnWMY3ZDd6eS2Cd3NJzznb+FMA+bCfSmktvxk0/Iz14qI/fP&#10;znrQAu47WOR9KcDznNMIBVck9KUbdooAeC3JDnk1FIfmznknpS5+cDNHWKTJ/SgCJySyYGMCq5RS&#10;7fP9at4baAdtN2L5gbJBoCxnshE7jORnirCDMZyOnapWAMs3rilQfvFzhRnrQKwmBu+7UuM2zYXP&#10;4U3jzxwOtWARtz8ooGVhGcofOHTmlIOB84wPapWIxjPUUwABJMqOtACY/doRJjjmmH/WH5/0pTJH&#10;gjy+3FVmkXnj8KAHuyj+MVQmwykeYBx1pzsmJScjP6VV6q5x1PHNQAkSkO2X/GmPt+fnqaeQQCDj&#10;OKiYfMDmkAgA2EbPpTgBk5YdaYOv3aPk8sgpyTwaAJSRuHNSDO9D5oHrUOeY+O1P6O2V7UwJwRk8&#10;9aQ9TUOTkDcMU0M2Vy2eTzSAmPVvk7cUDaSo81QO4puQT0pwAIXaDndRcBSRwd3FWUUmFzsHbvVO&#10;4eJUxJFGM44zVVr+2VNi3SIoQ96ynWjHqa06MpbIsXs4WyvVWVflj7HpXCSzttm/0nGHOc1bvrk/&#10;aLlllySfWuaupT5smU5ZgTzXnYivdaHs4PDcti4u9nJUE4bmpQcOTvHHWspLna5+cjgcVMJt7rlf&#10;TFfNVq0r3Z9LRpq1i87fKfmGe1ZN9M6oqueD0PrVqVsMg3EZHSoJ1ik0m4DKC23isY12bSpJnPSs&#10;sYZ0UbmByaqR3qfaLfdNID5vcUss1vDLHDPPyxOCe1U5It0MrLEmAchhXYmpHO4uDOxs7gNfROLk&#10;KEi6VfuIYL3w9dLIsDnnjHOK4K1vFWNwbhtwO3BrqbCWb98BcHAUY/GuOrBx1Z0U5JnEX+jahBLI&#10;9uxZQxwV9PpWNvnMMsc7kBfXsa9izafYtR8ySEbo/wCJuhribvTLa6upZInjDBiHCt94VthcY01F&#10;6I58ThlJX6nnF7aiRHAkiYHOff8A/VXNNp08d4quj+Wfut6V6veaRbQ2lsS824nO3PXHvWXP5B0O&#10;4V7AA+WQCa+iw+NVlZnzuIwLT1R5ReWcsN1uMxKHo2azWZgilem6uoutjXCxtAzIHOOelc5dxSo5&#10;XYoXnawPWvoKFXmSTPDr0eV+Q+Jw6R8qTj0ppYrMyvLxu+U4qlDujuGO49c5rorMWFzbPuhjzjr6&#10;V0nMZkbMmoK8ZZCGzXtfgHxeIda0q2vL11KyBY5yc+WT2b1U/pXj1xaOr3AySAPlI9KokzIIGQnO&#10;705rCpRUjSlVcGfoQkthf+HJiklszNa5ZQc8noQa4O5s5Ibe+EkjOxmOPl6CvHfh54vmtdU0i1u7&#10;ybymkCrIx5iPb6qa+lgIL3TWdJLYg24JxznPcV5U4ODPVpVE0eS3SN5mQqcL3rnLpAHLGRD15Ir0&#10;HV7N47lgVbnOOOtcrJDbvHKsgIG044qoSRpLY5BmY3EgCjAPX1qFgAevetOWBU3AMSu84NZ8uB5W&#10;UIzkA10Rkcko3KxJ3Lg00nmTn0pWwMAnvUZPTkVsmc8kHOAd44qWNlDMdjHjjFQDG0gjJxSBmEnC&#10;irM2azGOXTtrJwYyCDXj/iGwks9ceZY8wyXHJUcV6tDKRuBXIxxVfUrKC70G5jZImzCeD61cXqZS&#10;ieUxMhtUKsMbRjmr68xJ82flrIlgubTV5YnilwJiFOKuCY/6Nwta2ILW75GzHk9qibDRtmPnNKSD&#10;gYPPSnhV8sncelJopOwxWlVUxJghh19K27W8VfLIkIw65Gaw2CkH5TyfWpoURoro+eFIIrzcXg4z&#10;R6mDxzg7Nnp8Yin0aOaFkZtq71HUGpJY1fSzHLErDbwe4ri9Kvp7W9bbcFlP3lPSuxhvLOe3bA2s&#10;V5HvXyeJw8qMj7bB41VYpHOT2zQzHEjFdx5qa0upFgmAlYjoOa2pI0MRV4y2Qa564tpgQ8A4Vzlc&#10;9RRCano9zv13NhTay2LBnUuVwD6E1zd1Fr9pdjEbSQmXIYelSJLIWG2ZlYH9a27e5mMMkd1DEy7B&#10;g1pG9O90muzHdS8iOwu9NvNI1BJIbYv5YBB4YGqDWF9BdzzWepXIO/ON3BFWZ9KtZftE9iWjnU5I&#10;DYz+FVrS61a2u9t0hxvxuI6iqurNwenWL/rUpJq1/vNC21xopkh1KzkUNwJAOldbYR2d1ChtdZtZ&#10;dy/KqsM81zsx8P3loR5NscqMgYyD7VlrpuoWt3DNp2vX8EquCvzcGuOrRpVF/JLz2/zR1wqST7o9&#10;KuG8YppGm6fNrFx9ijkYxRNHkrnrhqpJBcq3ytOCO/rWDD4w8V26RQ6x4UguYsACVUwwx79K61Nf&#10;8B3fh7S57fxVLBeK+JLOWPHT0PTmvMr4OvT15bx7xs0/uOynXpu2tiJbrUY4SNgdc9xyKeuqQmUK&#10;I4uwZSQdtbVtLoNw6t9jtxuQAjdwaLzw/ocgLxJJDKVydsmQa8+NSCfvpxfkdThdXWphX1l4ZudK&#10;nafQYGlAyGQ7Tz9K881LToIpIjDcuDu4I9PSu6u9G8UxTALO8kXYDuKyL2C8FlEraPKCB0I/rXq4&#10;bFOFkppr+u55uJwykuZKzM3SNTNve2EdzcTCMuBv9K9YsXt3CvBeg5QHAPUV4fdmAPtlgRfm4J7V&#10;d03V7q1uYwmottU/Jg5rTF4D28eaKs/wfoclHEODtLY98SG4fy1MJKMOWPaoptIt9k3m2KSZXhgK&#10;57RPE9lLaLFchUcgAP7139hqGnG1ZWlhdWYYOeleE6cqErNNM7HPm1R5ve6BYZkP2HAY9RXLXWiW&#10;6efi3iIGeSor6QhttDuAnMByORkVn6h4cspYyYgwBPKkHB/Gt442UNOYzfLLdHz1peleDP7XjGo2&#10;90kLSYd/MPB7cV33/CCeC7uyEmm+MlicxArhgQfSrOr+Eb1jOYbboOVzwa5y2sfHWmZkt9PuJUD/&#10;AOrMnavQp4/mWs7N93Y5qlC2sEJJpPjzSb8R+QbmEPlGB6j61uadrP7xFuYJom3AfOcYP41EvjDV&#10;kmjh1P4d3IhyPvHJH410kH/CBavpreXp1qrmP5lDbWB+lFampa6a9uv6ERqSj8SOgsnjltG8vVrV&#10;go+YCQZGa14raYwzss2QO1eUXvhfxHbaks2l+JrssOURpCMj0z0NVk134iacVXUPC2o7Ccb1G4fm&#10;M1zVqM2rr7tmWnGT0Z660MiKMsSSaoyKvnsTMQe/NcbZ+LLeaBB56I/HyyHGDV5tQMgUsVJYjDKe&#10;K4vei/eWvYvkRtfYp553VrWV0LjDZpZdGhSeINp90+R2BxVJdW1KKCFRBnAG3AqQeIPFIK7JIVGO&#10;8ea2pVpJW2JnS+Zpx+H9Ie23mCfdjnJIqX/hHNHMYPlg885asNtZ8SOx3QZBPVVxTP7T8RFR/o1z&#10;16AHmtvb+Zn7N9jo/wCw9FVAPsEZwvY0z+x9IWRmWUJwckiubbUPGuMxeB7px2LMRUC6t4reS5Sb&#10;waYcMON2SapVU+ovZy7HT/YtOUr/AMTWDAPTaBVKWKwW5lZb2I9BtFZkZ1OeK6J0m5UhPlAp9va3&#10;WCJLK4Dbj3qnVXRiUX1RLJqNlYoriJ5JDztUVQn8Ya1JG/2H4T37nAG522it2PTQ0ZZtOU4/vVOl&#10;hGCP3cK/N2HWh14eo40m9zgZtT+Mtw0my30yxhI6iUlhWctl4xa+ka5+IWsuxPRZW5r1R7TTPOhD&#10;XR+7/fNX7GHw5EHdjGz9i3OKPbxlstQdPlW55TH4WlnlEkuneI5WJyS9w4B/Wuq07w4sEPKNCuOQ&#10;0hY/rmu0u9X0qGxch7fdsIGO2K8w8QeKbsKUhQDdxv8ASsI1pzbix8q3RLq0OkW1+xEiM5PUt1/C&#10;udnOsXRn+xeC5XjA5I4BqTRrDVtRluby7unW2j+bdIcA/nW1d6xpdpp9rDba1GCHKlI15NVTw3tJ&#10;80nt9xp7fkVktTlks9dRJA2lEMeqk5xT49P1M+YWltlJPOWArVF74huJSsPguV1JBMjuB1rSh0HW&#10;LqZWe2vecZVHIA/GiXsoN3d/Q3jKpJbWOWk0pvOiaTWrcndyA4zQmm27y3BTQ/MO4AEmvSrLwv4d&#10;gvImu52Q7cktKWx+tast14BsYSI9IWd1XhnbA+tYyrpu0EzW1leTueYR+F5pljzobKMZIHT8617H&#10;w1oKTYkt7NAPvNIeBj60ut+OmjtbiK0stOTggECvK7nV/FV9dTAeIb75pDnYOP0qoUMTUXxcsfO5&#10;alBdD2C4Pw/sbafZdabLJtOSoGBXnmreLGW7aPTUiDAkFyvH5VgQaP4kuJT5l7ebM87u9dNZ+GbN&#10;REZsHuc8Yq6dHD0XepPnfboE3OS91WOCuLnxlf3T+frN5Puk+7HHtUflXR6R4dvpLcm4SQAkHGOl&#10;eiW66Ba2OFt7TIj4G3+tY+oa6IrC4A1C2jU54AGTWs8wlU9ylC3oiqeHS1myxa6Z4es4Sz28Dybc&#10;fN2/CnXetWEFoUjsrXgewrzG/wBfmZpdjyOS3BNc9J/bN3Nk3VxgtyBxWtPLatT3qsuVFfWIR0ij&#10;sdX155AwGoqfREPWuTY6rctLmN9pboOK2NN0K5eUE2E7erHtXWJp8dvbZZoRjseK6lOjhtIK77kv&#10;nqb6I4y00a5kAP2d8D+8eldFb2FhBbrvvLcc889Kj1TV7KG0SKO4iGByE5JNcbNd6zd3YWCwm29C&#10;xNXGNaurt8se7DlhT82dvd6tpdsq+RcFyBjjvWPDrXjd/F2nz6dqV5ayJKPnXkPnsR3FN0nw/dvI&#10;Jbh2+8CWfoK65I9NtFChYA23hqwqOjR2XPLz1X3G0JVJeSNrwp4Y8S6z8RvGV9NYxXF3CkUt7NLw&#10;sUfUlF7kjsK3/FLWCeINCfQfBN3bWg02RLi4uFIF1In3jg/dA/WuNg8Y+I9MS4+x3cTy7W8srkDP&#10;+1j7w+tYtzrPxS162vob/wARsbRrtTJDZ2wQkf3V28896876tiKlT2k5RjTVlr28l+WxUbRdtzmr&#10;q8llvGP2l2Y3LqWPTPsauaZpmoSXNw0qg4bOW6AV9LaP4U+DWn/s7aZfeJZr8XWp6bIulaRDCd8L&#10;qOHYjkknmvn7WrjU7LWLG2ktyFuJpDbuOGZAflDL1GK6cPj44i9Oitr/ADS7enUh/E+boXprnTrT&#10;SGQSwM5TAQCuULaneXtyo0uRI/N+9u5b8Ku2Njd3GoI7xyktLxntXe29hpWn6cJrq6iDGLOGP9K2&#10;5o0v70v62M5yb0WiMfQ/D7ytG8vkxQxxlneQ4AUdeTTdV8Q2kYmstHhRo0Yo1x2YjqRWNrutXt+s&#10;9naTyWtgjfvnQ4MmPU+lYFrbyzMIba1IiRsNL610xpX9+e/bt6/5Hm1KjvaI/dI+qSOstzPcySAF&#10;ic4NdbY2lrZWV1eXfltctDlFY/dp9jaafp+nvLIY5J2j+UHoK4jxDq8jNcD7QXbcflB/KlHmry5I&#10;bdWTUtSXPU6Ddf1l2knPnysxl2qBycnoAKb4d8JeINUvrie81eG1higMs8kxwlvGOeT3YjtVfwzp&#10;8t3qnntbNLcCQEZGY7ZfXPQn+VevWWma7r14dFtdXNhoNjEJda1MtsQqvLLv6E4969/Cwp0E4rR9&#10;WfG5rmcqt7O0UcLonhpde+KM1tpUvk6DpjH7bq842xsq/fIJ4Jx0qv8AEHxpo0eiQ+FfCkflaPbM&#10;UublDiS/lHDMxHO3P51N8SvHGiDwpb+DvBlt9n0K2YRXN1F8smoSLwWLDnb/ADryCys7ZdOleSHf&#10;I2MEmvWpUea0pbdF+rPkYuVdtvRFG0t2kubsyICS+SyjH4YrrtNgiWEMJjx0U9qrWsW2eI+UBxwP&#10;StWIFLhsrjnjivSpw7lylZWRpRId5YKCegz2qtqDvC1uDLHuIHy96eLhI4p2aVc44HpWO7q7Xkrp&#10;JI7SfKSa11uZskUCS4Z3hlLYGGJ4qneXKxI4GwtsIVR3Jp01wY7RMp0PAHetXwl4d1XX/H8/l+dD&#10;ZQyqby9ZfliX+4nZmb9KQHV/Cnw3Pf8AjddUurJfs9nNu3uvy7+wA7n+VfUS48+LAfC8AE9qzNNt&#10;dLsPBei2NnpcMNvBbhYkHXPdmPct15rVgRiucfxAk+lLlUmZSl2NSEBdreYO2Rmr0k8CxbvLAITp&#10;nrWFcXFsg4QbivrXO3V/Ibk/vGx/Oiw9zorrUUZAFusdelc3c3DmQn7QAfr1rKkuAbyUgDJXnB4N&#10;Uppl2S/L29etJ3saqNy1NPMI1dZ8vzketUXkT7JKxvGYsTx71SaZTGhyc7iMVWkkX5sRY5oa0LTR&#10;dLxFBvkbOOMHpVeSQFH5JxxVUuPm/rUBblh+ZrnszRyLgdu6imNI28DAzmqbOSPvmmgnaxLAmiwi&#10;0ZCZOoIqElvNuCE4zUQIBI3Hk0wvhmwnWkNE5ORk56etJuOz7+agEnKggc0BgZOcCgdrljd9DxTc&#10;jc2W5z3NQF0BkJuI0VV7nrWBea7olnaXrSRrczYPlqpwAaVrivY6vcQhLJboAv3mbGR+Nc3qniPS&#10;LaCYRQLcSgEBI24z7mvOb3UvEWqXLx+dNDEX4CNjI9KkttKiht2Mkp3FM5ZsmtI0e5LqE8+s+N75&#10;LhEvRaW4JLLFwSPr1rncEveeY99Kd2Nzyk/zrTmkhQnbfoAM5A71z9xcQbn2Dnd2PWt4xSIc2STz&#10;SJHHttwwDDn2p93KjaVabXCts5XPJrMeRtsOSck1FNDM72zCRlAPPPWrvYhq4rSyYQeccVSujOzE&#10;Byq45I71LOG3oBIvSmr5hU/uD1HJqJSLSFto/wB3t3LkrwT61vWWjXL2kksviyMgciILWWsQzxby&#10;l8jGK1IG1RJVb7S2AuCD/hXPUrpG8KLe5SvGuoLh0itwDGeGI61v6fqF8nhK5WSwUSyKRu6VQd43&#10;mn822BbeMc0jszTwLifO3ChU6+lcNarzLU6qNLlehE5mJkZiDhiSSOuaW3jZrsqzuwa5QD5eAM+t&#10;dRo/hPxZfR3cisY4UhaSWS4OxEQc8E9TWhGNJTSljiFuyrIy+Zxyy9TmuGpXUVo7nXCF2RT2WnQ6&#10;iFikRlFsh3Zzzis8yf6Xcf6MQB0NSyFQwPnucP8AWoJDcOrgRIqDHzV5/M5O7OnlsiQMWTODwKi3&#10;jz8bXLduKFcrPbjdNz1wua3dP07VLjULdlsHRNwO91xgVE5KCu9i4xba7lSD7S1tABbuAHBJzXX6&#10;fdERSLnDDaMmtuDSrNLZvMkTd5XA96rNYW4nlYAZ3ckeleHiMTTq3Vj2MJQqU3dnQafKpnfCKfkH&#10;BPSuhtnPnFt+Sso4rgbedYtScCMjOAMnpXYaf57R3LbgeOMdq+dxlC130PosLUctDs1mkd4itoDw&#10;vetiaCVZNEvo1tzLFC2FZcgAjniuNhuXjMH+iOT5oHHv7V6RYKreGkztIMOTntXhqtUws1KPc9Cp&#10;QhWjZlK1njn09mAXcHO5O4NKVInCnPTmsueNo9X82CVgQ5zg8H8K0YZo5IIjsO8jle4xX61kGeRx&#10;lNRk7SR+aZ3k8sPNyivdYmD5zcg0uH3tyKlK8Nz39KjOMc55r6Y+cGgnbTtxOPn6Uxg3ZTQAw5K/&#10;Q5pgOyc9aj3MHfBxT8jIGfpS4G37ooAIg/nSNyBjmr8bnavzDg1R3gW/APWpARlDzzVIRrLKNqjy&#10;uTUwk+U/OtZqHM0QBHTpUqkebjPeqA0N/wArfMPpSc4HzGoCRsQZOcdamXoDzTAkGcDjOadg5PrS&#10;KWDr8tSNjB+Tv60AGOCAe3NMKjZ0OO1KTllOD0pM9Plx6UAR4PmH5uKcMAvzinYbcaTt2oAb/Cpy&#10;3HpSkP5fTtSZPmKM80/cO9AEK7sDKk88VMuNjHPSmnqcmkH3elABhSz/ACmmlG2H5hjFOGSxyKf/&#10;AAtQBW2AjAA5NJ5eN2VBxVnBAHTHalI+QfLQBAARj93SgN5jfMcU/wDiOcUDgHigYw7vMb5OPWhl&#10;zExz9Kd3NKNu7BOOKBEGzn/69BU8HbU56gbu/pR2PFAFXa2D+7OPWlUAGrIH7kgnikIHy/L0oAjA&#10;PPFPHQfMKCBjmk+XcDjHNAD8x4HzGm92PSg48zp24o/h6UAIe2aMDLU4Z28mm/Nu6fSgZIu0AZYU&#10;4kZbmoyow37wj0qMHBkG38c0rAWCeVpQRjOc1XB+QZpPMcNyhxmgRdON33eo9ahLfM/qDTc/viPM&#10;JAUU4/dJxTuAZGD8nNIdxOSw6cCkOcfeOTTTv/d89BSAkzjbkcdqYCu5+uRUfzdC/Sngf7P60wJM&#10;Ag8Cg5wwEhoH3ulBA57GkA0lt6cipAG81vm4xTCDgjJoc4gBL8haBj+N/wB3tTcdQKjjcGNSVIOa&#10;lyNnLAc0xDkQ7Tg1KqN5x+Q9aQPGN3PYU8SA4IYUMCUR/vj8p6dqcix/vsnkVEZxlOAPl61GJR5z&#10;ncef0pBcs7QGPWo9pL8ZqLzXDSEspGKcsihcnbz0NAXH7Tv/ANWDjrTGP7sfP9Kd5yFJMyLg96gZ&#10;s+b8nToaYxCSAfmzVaSQBclulTdpOO1VmC7T8o68ilcTIfOXa3yD2NN85DlTux2NRyIhdhgAY6VA&#10;4OyNdy5B44ouJFsz4KbWJOeR6VYEo4JfHHYVkhcFvmOcU7eFt3LEYFFxmykzCeM7geasecu5j5o6&#10;/nXPRzg277RjnjNSJKBLGdhPHNFw1OgEhOcU396HfmPOOpGc1mRz/JKVQEHtUwmTy2BJHvmi47Ec&#10;oHnyHyQOahBPnW2SeJRSSHJTD87ualiUGePMnRhgUhnzv+0iZRpf7OrIJNqJdqSOgJHc18fR7i4G&#10;5cC5B/Gvuj41QWU3wF8ZSyoC2n3sMkZPbcMY/HNfC6BvOssAZa66e1bUOpnPY7Ka5A+H2uwtaurP&#10;ZgIw7YH9auWQdfAnwR8nq99eefx2ycVl6h5Y8KAk4/doM46Vt6Ml0uk6Ejj5QxMeffrV15csWwoR&#10;5mjethcf2zdgJncAE/GvWvDunw6f8KvitMsIE1zpBe4P/ATgVwWmRRH4peCY3xtkm3EemK9llhSb&#10;4XfHaOKLLp4d3bR3CjnFfO4ufNF9j3sLTUZK/Q+Z7GJpn0BVY+bc+JmRV+rV9O2UIg1zw7awrGVt&#10;PDgxgdwuTXhXw5s45/ijrt1Mjm30yGZ1B6ByeK9x0CW4m8WaqxtOf7HvWU+oCk1nWp9ex1c13Y8N&#10;me6k+JXxEvHmLGbXpdzHtg4Ap0PlLf3ZktiRndu64xT9EeKfwz8cvMZM/wDCSy7ATyCHPSpbMR/2&#10;ffs5H/Hm6gn3GBXLPSTT6Glr7El2zTaLo06rK1u8hClenFdPpM2nGwtVaWNSQBtNc9A5j+C3hKxR&#10;Y2kGqzGVyPugkkVMYI1a1b7aAdi4KniuLGLojooxudtdRKI3KBSVjBFc3dI81pKFI3rnp2qzb3U2&#10;dvLDZjJPSoMTLqjOqlVL8knjFeTzWfodPKzCCXBaNXNwMPzz1rYt5J0fKTOpBHHrUsk+nyX8MaeW&#10;TvG8juavXMEG2ErKoPljOKVWpfRqxtSTRtWk8jQhiw3FBWpa3N2bqZRER74rE00xLbW4ZM5fgntX&#10;SxLiRtiIflHNeBiUk3oerR1sMuY3/s84vRnflj61I0oOhWiLLKTkA5NSsjGIjaOvapobQYVmBwDw&#10;BXA5K2vQ3ZWJuc2scULFmK9as3EWomKSLyHGUXLDtWoI4BE5GM7ePUUsX25r61VHBGeciud1l0S0&#10;CzK8Nu6W+kRnzGIbLN613MDBtHtl8qMBFHbBNULONDfpvgRpAvT0q1eSJHa7hbbMsBXlYiq6jt1K&#10;+Es+VE9yjBlXHYVqJ9l+wyjOCVwSeaxrITmSQpISWA7Vui1mKyl9qnZwM15laTTs2awXYziTGrYT&#10;IL8mtdZ4xZWTRzKxwN6moPs90NNuhJbD/ZOaxhvV7lCSpGcGsrKfXVGsVY3JnhYuQiqSBxVaKY5c&#10;AjAfnNZMLXZeTzEf7x2EDrUc66qbyJY4JAjH7xFXGhra5op2Rs3dzBvi/dxcJ9KxYp/M1OdNrAeY&#10;Oa0YdOupIg0l3wF7jrV6DTZEd9tvHgnrTUqcE1e7DVspOYFuQPLToMkmrMc1qXkISH5QO9Z+tWF8&#10;Y5liunAAGCKp2VncDToN95ICM7iapQhKHNzfIE2nsdMZP9EJKx7SvXNVInjVpjHGnLVlTJdgWaq9&#10;ww8zjrzWhHb3f2aNvs8hAXtWLgkt9yuY0EebzIyVzg9Cac19HFqU4kjT5lGBnNZxjvWeFdsoI6Gq&#10;76VrD6tDOb1dqNnbnrUwpwb96ViZGg+oMbpla2O3+HAqZ7snRTiAYCmqtxE4gtFym4Kd3FV4mJvL&#10;RRMOhzx1pqnF2sZ89inFqMYF2rWzgiT5CasrfgyN8hJ2dcVWvEsTfoPtMChc5PA5rPV0Md7EIoch&#10;x84YdK7VRhJXSsc7qeZdF5INUmLWZxjihpnkKHeflc8AVmTXEUMsCmBmyOpFKkzIWkHlgMDwea09&#10;h1tYPaF/7SyySA7s560wXDhrlg5OeuapxTJJ/aAMKgAZBqks58+RfsbAAnn1qlh99A9ozoRdSGyX&#10;EZ+tVnvLkeYpsmwe9ZK3UheY/YCNgP406C+R2uDJbqPmximsLa/uh7Vmxp9zK+syBoGX5euauSXU&#10;wnm3ttwxxz1rlpdQ8q6hWO0kAkbg4qVjcTXFsDO+SRRPC31asmCrM6RLuUGM/ZWILjoa2ZJQNLnf&#10;C8wevSuXAmiVIfLLFgOT2rN1S+lgto4zLKyvGenaudYTnklFFe2Obtr4j4x+O2QEDzlCntXRx3M7&#10;3l0BatkYxz1zXJaMts2qePpmRWZpIygzXSJOok37FB2gV7mMoxTSS2jFfckdtCrpuWNty2qMXAUK&#10;PX1pLqeOKxcRgMzKfmz0qrdzu1um2YjKHJrnpTdfZCPtxxzyfesqVDmtc357jUEkmo3D+cpyxznt&#10;TnigEW4NETuPSsdmuoobtRIzFuhBpbRrsaddhxgE5yTXr+ydrpm9KWlkXHTLqCmcHirUHlxo+6KM&#10;8cCsdpbkSttiY+hqxaLcO0nm3AVSeOabptLc0urk11KDtxCoBPAplpBE8d5JG43A8gmrT20yrIGj&#10;DZX5celEMSRxS/vgpPXFTzJRshvVibETLCMZP3qsW/ksXBYDnrVfadwJmzkmpokG2dt+OKxlqM0Q&#10;1gij96rEeprKv57ULBskOcHgVEYo/NkLTtjB71EsNuIjmRsA8Drmqp04p3uc9Rt6HOa8JP8AhAL4&#10;tGil0O09zXz1dx251a4jypYz/MxNfQniYOfCrMQVAhYItfNd+y/2tONzhmnbBr9I4VXMnY+E4kvF&#10;K4+5SJL0Is8bBVHQ1Faj/Srw79u5hjNUCAA/Mh+Zerda2bSJCXZ2QAAYxX289InxVPWSOg0AqfiB&#10;pqEnJmX9K+h4SxSF2dciBQ3bAFeD+HIAfit4ecujZmGBX0DLbt5cZEwX/Rxur884madj9G4dukxs&#10;k0ot3WKQ8kZNNa4mS3ARCWI+ZqhXy8Y+0DI60hJSdMRBgy8mvjOVH1gCGeeQEM3BGea6fS9LRXiY&#10;oxyRndVbRY42ednl2YlBxjrXYszEW7KyqNmCK48TXkvdWwlJFO5imExAEYGwbcCsqRcT/dPX863G&#10;lts7ZZIxhTtO6sO8dmeDaygCTg1wQu2O40o28Er/AA01pCYXBb8c09pB5CEzqQByTWbcSRYQhgue&#10;vNbQg5M0UbkskkIt5yWX7tVLeGZ4XcOu0ydOlQukeAGvVJPQVrW4Een2odwcqeRXTbkjp1FPQv2s&#10;cDW7eZcRqET5cd6cxC78TsMqcZNZEcpW8PyuQXNF28kjQhCwK9MHpXM6TctdjPnSKV+0v2yxGXZm&#10;m5OelegaNa7vDkkj3jIvlAhWrz1A/wDwl+io86czrjJru9Yu/s6aTEsatmBclTgVWLpuUIxSPMxF&#10;VXudLbRL9lZoyhUN83FTbc3kIaMH5hnmuRsb25EBC6iyrsO4YrWS4ujp0Un2l8EnoOa8CrhpJmcZ&#10;nVOIIonJaL7oqh5q7blmuQq7hj3zXHXupOsCK8sgJf5QT1qi19OYIl/tBQCw4ohl02rsHVSO7ZoS&#10;0a7oyOPmppSLEnyKcHnFcqt3cfZAgtjIdoIwaZDqOqie7WXQ44juwvz5yKawU7O3QtVUdPO07Wyp&#10;HaxgBaw3W6jkcmBiWbgitS1nj8mYtMo4HPrVXVby2TTiIowzEdcdKKUZX5bbmj1RMYlbRU2vmQjk&#10;DtVuyUW1leySjczgbcn+lcVbTasL9Wi8ROhL8grmr1zfXX7gSW00mCNpHSuieGl8KadwSOqmljZY&#10;SAoAINVZplzGQDjHesq3muHtyPsbHpin35AsIyX52VzRoWkkzRU2yzHLH5tyXmhUKwzlqbczQ7VK&#10;lQvReeTXGOJZLlc3cwHmjHPWtZ4XNnGWlcsIhgg12SwsY21GqUnoW7hX8mRjeQKMd2xTbRkMU2dR&#10;gGxCQA2c1zF5aXt0YY2166iVW6Ln5qLDTriC+hI1C8I5HzE812fVoKnrPXtb9SfZNbm99sb7VMHd&#10;RtYj6VRmun2yfvCBzgirZs49r/6cpZutR/YofKVWug3zjipiqadyOXoYkvmSWKhdMaR2mGD7Vu2g&#10;e30+ZRYhd6DPFaFrbxx3ikRISE/Kp7qP/R98jRct1zVTr83upaEqCTKAiLTMGCEbM1mXMJD8RgfN&#10;wcVqm5tkijyytgcgGsm7vPNl2xWLBsHBHNKkpN+REpxXqRmJGhi3xg4rVt5rBbO5BaNdqDHFY6G8&#10;OiS7bdtynn2rDuP7S+0wg284DSjO0da66dNzdua1jGdTl1Nu61GQXLxJZqMt+dUHnvXdeG5IAAqz&#10;FZhomkefawjGM96s2yQJeo8kY+9x7VfNCO2rOeTlIqXFmw0qAyNlyvBPVc1mtDFHGgBXpnrXYXoj&#10;aCJhEWzH970rjL8gXsKjIyCWGa0w85TdjOUVG7Kb/NcIAxHzVr2MkGy/X7xEPGayI45XuwcMFA4z&#10;3q5ArrLqG5hkr2r6LLY2kefimmjvfBrbr7Vun+s61375WX1+avPPB6Mk8yk8sCc16EysIE3XI3M5&#10;yPav0vL37iPiscrTGNy74B5FRANtk68CpMjA+tGeB8tegcJEeR0pRnzW+WnjiXH5UvY8fjQA1eow&#10;Kdz5chAJ47U07QB831pd3zPgCkAq52DdGetLnCNgdqbk4bMgNIWXatMBCOWPHFJ83ltx2p4wVOR1&#10;oA+Uc0gI+do+ag52mlOcN8vFNyeOOM9aYAScJ8oyOtKCfmBcdeKDj5cHvSd+etACkjaPrSdzkUHB&#10;JBpwHC/TrQA3t16UevzU8gblOPwoIUbelADOcHmjcdpp5C4YZ7UzAwRigBBnc2V4pcHb96ge9KcA&#10;/fFABxxzTGP7wClOcVEWbeOmMdaAJRjzG5zQerelRqeZARg9jTgTsOc9aAEOMLzTgeTzzSYGevbi&#10;nhflFACcbugoyMkZ+lAxjFMbcHQ44zQA87NoyaZ2bjHoadx6dqMHygCvegBVPJ4PA5NH8I5peAq/&#10;Lk03nzGoAQjiTB5wKcv+oJK9DSqDtbIwe1Ic5JC4oAUYLD2ph5zlzRkbcHOSaCfmHABoAQffBwen&#10;FOwMZ3UmGyRhfan4/dAcfWgBnccUYO04xS8ealSY/dscADNAEJLbl5OM0442nINBC7jzS/JgfOPe&#10;gBMfKeKAq8fKpPrSlvkPvTSV3D5hQApVcNimdzzRkZam5ODgUAB5J45xTFDb3yfpTv7tLj94p296&#10;AHAcDkAUpK7GpeMSAjrSAnb16CgBw+lH8Lc0mY9qnzBnvTN3J+U8nigCYYwP3h6VGc7AQKTPJ4pe&#10;sSHcByaAEAHzfLzmmktuPQUrE4II/GmjOeRzmgCZYw0LNuxheaix8p5NS5OxxuPIpmOvH40AM45+&#10;WlAAVue1KQcqMDPrT8Dynz1oAYMFRjPWlIOHwOmKcoIVs4PpSfxH5aAIyDtQ7e9OKnqGHSl4JHGc&#10;Uc+S3yAHPrQAnPljjrSHOD82KXnAGKaRwCVoAX+MfWlOTIxyaaAfMXOOtSf3jnpSAhJIccEDP51E&#10;zP5j/IMetWD061CyZQ4OOapAawDbM7G61IM72/dHpU5x5cYCgYPWgjCNzk+lIZUKLvY4ODTxu2qN&#10;pPFScbW+WjjHSgLCAcD5e9O25bOBjFKPuHBoyfLwG70AOULlRx1NOONowmKYv3Buzigk5Qhx3oAO&#10;cjmlydwyRTDu+bJHXpSEjzB82OKALIYbOq9PyqE/5NViWAB3NwaUPk9PrQBYJAyOtJn5eKrlsu2C&#10;Rxzmgtg58wGgCwT7U0Y2ZJqJWLStmBwMe9Sc7mG2gBDkN3PPSmlvlbpT+/3aaojLOcdTSAjJyyEK&#10;R61MhOxf3fWlKjY/A6ilIAVfmP0oEGB3ApMDJ4FHOSKUdPvUx2AAk8LxmlER2f60UY4br2pCenzk&#10;YoCwHgDimbW84HipP4G4zSfLjmkAgA3McY555peeDikOMHPPPSl6Z46UwEw2DnFIq8twPapcIVI8&#10;wYoIUFQG7UAJn90cAdOaACYW55zThja3XgUvATOOPakBGFOSDUnOB8vagcqeOKc4H2aUiUZAoAYO&#10;i8UlRhv3RyO9SKQVB6expgOGeeM0ddxBpccjEgFKCPMb2oERYYyZw31poxl/nPB9KmZ13P8AKR6V&#10;Dg7XBXJoAGI44pMjn5h7UnO0ikAGR160gHZbcflAFGODx1oI+YnFL6/PTATnj5aX5sn6cUHv836U&#10;g6thucUAJzuH60/5DGpAb3oIzGfnoGRD8oHBoABjc+W7U04/On5OT+8B49KjO3jnJzQBGwOfuGm8&#10;+XwtTkDY2WHFCCMsMuBjNACBW8tDjtTHYiKTC55HFIzOJSBL8vf3qF2O1ue1ADt4xwn1qJ2byx8x&#10;PtVfcSGPOM0ucRcuTzQJisx2gHAzVc/65+DT3K7u+PSmbskYPWkwRG+4ggqCO9R4G44Tt61I33Dk&#10;UxiNi4yfWpGNw2TlqRs5xjtTj908fhTcc/eJNIBh6g4NIQPLWpOd68446Uh6jk/lTAaM7F9afn93&#10;kHJPakH3BxS8bkIf17UAJwUbg4pAPkyE7+tSBVycgYp6hDMOWHNK47DkQn+E9PXpWfdXPlQ3YDJk&#10;HhvSrN3PBHbXAV1U7eea8+1W8LXzRK7Et0NcmIxCgmjtwuFc3d7Et9fTyXEoF268H8azIZh+83yy&#10;naetVvmCLmYE9+KhDKJMeZnnnivnsRiZ33PqcNgoKK0L7PC86ERyDceMmqd4jeX8oOcdakRj9thx&#10;tBrQ8nfHMdpNcTxlrX6nYsKuhyLysktrmQDnqR1q+J1MURWJRgCoNRtbkSSD7HkFsofWsuOSRbll&#10;kCrggdetTWSqapmtJOGjOiSRmk5D5I4qUtIsTA7T84xVFJSFhAxjirsYZrpRuY5SvNldM74xTRz2&#10;u2tlcSWpV9siwnPvXFPd39pHJG9wXTzDtPpXoupWzpHHN86gNj61zOp2FtNoT7YiH2E9etdVCvyt&#10;J7GVWipmNbOJg8pjjXBzwa6K0uLgSIIy5JdQo9K4GNdTtY5Q9rLsWU7WJq7Dq6i4BW6VXDqeR0x/&#10;jXdOnKd7a9jz2vZs+htC8C+OtY0y/um8F3Zt8L5YEhAcHqw+nWs3X/DkXh/WPLOqpIZIuJPM+8e6&#10;7TzxWFpXxT+Jtl4Uns7LxUIYTbBLdQmfIyPmx65rl5tQ1vUfEKXF/wCKb+7nMpJZzwCevHSvD9ji&#10;FOXNpDp3NaNdTepbdppjPueNlWYEDPPNZeq2chVCLAgGEgY+ldJYabOdSkZ4blUODk5rW1NbOPw2&#10;8aQK7nHz+lejRxXs2ktR1cOqidzwWezaOa9WS2YqcndXKXin7KE+zuy7yFNewajDuVQbdc7fz+tc&#10;79jsit0JEiOQc/8A1q+mwuLVrtnzWLwbTtY8mnikXy1KZDKar2tw1tqQXeSDIMH0rs7ywX7Rd4j/&#10;AHZJwSelcXqFsUnAI3cnac4r6DD4iNRbnz9eg4M7uBDcaVcMrRlljBYZ9a5+9jliOGtWIZjg44rM&#10;0i+kguoT9qkHz4K+leiW8Vnd2YY3EBGwb0+vpXS2c1rHAKZVliliuuVYHivd/hz4zkhu7azvb9gm&#10;VVZGOdmfX2/lXk+qada295GyORGW6Z4NZGGhvXmiSbjHzDpWVSmqiLp1eVn3jfR215oaOhgL/Ztw&#10;28gg9CDXmd7DPFHgsSPMbqORXH/DfxiQltYXupEwrMqwysfmhJPQ+qn9K9l1yzSSFJFgiO6BWOw5&#10;Vh2IPSvKqU3B2Z6lKaqLQ8mnUsJ/nwD096xrhSNoOD1xXX3UAEtwphAUDgVzt3Guxzt+6etaxaRP&#10;LbQwznAziq5xs+7xu65q9Io2kiMfdqkc47cda3gzCaGfNnrRk89M00kbTzTf4TzmtUzBkisRyT1P&#10;c1djkTEZ5BHfNZzeUYADMevSnIRtA9MU0yWU9fsTc6PdtHaqZli3DA+9ivMYPO+13qGI5V8YPUYr&#10;2iJ8BvQr0NcZ4i0pvMa8tol8wHc6Do47/jWsJGckc7GwKQ4celWnXEZ4ByOcHpWXDKkkbA2iptPI&#10;J5z3qwjj5h5pwB1NaNEkxxtTC1CyyBtySNnuPWpwVxEA460pHz9akLjonyoJODV+K7kjnheNiCp5&#10;HrWUw+c7QelX7WJHSQNHkn9K8/FYSM9T0sHjZU2d5puoWtxZBWRN2MEZ5BqeSLalyDkgng151i6g&#10;1RXidwUkBwO9dxpmoQ3NjtcqHEYBU9jXzGLwUqLulofZYDHxrJJ7kM1qCSURRjr71W8u4ATdC5XP&#10;U1vtbzKsrecAOo5prlDYlNiMcelcqq20PXUbmQlxLFLmKOToOAa1RJpN1o4E1um9jgqexrMkjkCn&#10;bET161AqvvBz82eMdqppNXWjLhJ7D7jRL6JZJdMmcSddpbqPxqpFqmuW8qx6hocyYkx5gFblvdX0&#10;ZbfK2FAwa0/P0K6tgtxbwyZTByuMH60/buzVSPMu/X7zT2abTi7Pt0J7G68O32h3SSQWbkxdD1FO&#10;l8LeH5/D0sllrtwLpM7ojFtBHs1YE/hnUZblpNEW4aYIWMKvgke30qlHrnxE0xTbXlrqsSKSMSWw&#10;yvrzjn86IUW9aM/k3Z/8EfNyq018+g+Wx8cWFzlTLLGG4G70rRtPE1/EbZbmLUIyODuORVqx8SaX&#10;OqJNrsTM3USDBzW1JZ+GbuyOYbZtw6AVzVuWTtXpW87WZtSm38EjotG8T6NJaRq+tQnj+LqK6b7X&#10;4bubWUPpNjKGXh14NeOz+F3DSSafOwbP3S1Z7WXxYtdxh0Z2RecrIrZH0Jrz5ZXSqu9Kry+UnY6F&#10;iJQXvRv6Hqt54Y0G8WdUijBPTL46+9cBq3grxHbTzm10xJF/hHmCs628SeLIJAt5p1+m18HKY5ru&#10;dM8c+Hmiihv9Yu4gVxv2FgPyq4U8dhfh9+PlqjOSo1dZafgeUPa+JLWeZZ/Dd/Gexx0/EVtaZrWr&#10;QNGkyXhizhXA5X6160NR8A3kDeX4y0yYEc7k5/Wsa/0zSXtLh7W7smGOUwOntV1Mcqnu1aVn9xm6&#10;Cj8MiOw167BgK6k5XPTPNd/pnijUfsex9QzHj+JeR+NeRfZLNLW5VFO8HOPer1ncQralJXOSDgjt&#10;Xm1qEd4IrlutT3WDWLFvLY3MbMw5BPQVfeTSJ7Nz5cKkoa8TtpbFxFs8QyIQehrobZ9S2xAa7E2D&#10;xyK46lkrNCVOUdUdNdaZpFzZ3oNnZuFJ5IwTXJyaAkN8ZrWCeNwpwUbFbqy3XltugYHAwVbirqf2&#10;k9k2EZsenpWsXdaS/ELtbxMrTtZ1mySOK/0c3luCdsgOHT/Guz07VfA+oQsiwadubhobo4/nXHXc&#10;V+yuBpTH5TkYrkL3Tb4207x6fdK4yQVBU1rGtJNJv5mToxeq0Parjwz4AlMrTfBy0BeI/vbWbH44&#10;FZw8OaLDbRJbfaAgb5A7EkV43p/iH4haZOoW+v5Y0c/u5ssMenNeiaR4z0y9ltRLD9kn3YZH+6W9&#10;q7JQ5lfdeRk1OJ0T6S0QIMKthcjNVfIgWePNmec/w1pG+uHDEXcLjqNpzULXchZf3MTNjpjpXNLB&#10;t/CwjiV1RABYrHdO1ioAXIzVRLyDMLRW8Skz4BZalnPmQqGGNzcis6W0vWWIRXMQCN09ax+rTg9d&#10;UaqtGW252sdxALWJp7q23mHOAOn5VlyvpX2yeZYYmkI6EcVxtxB4vWdvLsWcADB31RMniRJMyWN0&#10;p9lyKxjQad76Gl7nf213p6STS+ZAhIOQRSm/sQLp1SInJ5rhY5UkglWYzZI4OMc1JCYlUowkOTxW&#10;ipeYuVm7Nrbi4KGwOGb5SKwL/VNdMjJHv6cBfSpysZVg1svUYpAgFw5MS9q0jTURqGmpRspdZl1O&#10;03yzg5xjJrqGjuFS3DyMMj1qqv2ZYo5F8oELyM0yW+tDBAP7SQuAdy1SfYzlEydVUF5AqN8qHOD1&#10;rhbi0llu4QLKZlFxnPeuuuruP7ywTckk8daxT4i02CWcL4M1GZ84XER4NZpVua8I3ZrTjG2pu2ll&#10;4uvdPs7YedDYwIM7crn6+tdRY6B4Nh2yX11AGC9ZO2K8/t/EHxAnP/Ev8PX8KhsYMB/rVC8tPjLd&#10;TXMsuivIgjLOzzhOP93itI4OtUerUbdLg5Rg9EevXOqfCyyhGPErSuPuxQxE5/GsHUfGCNbpHaWP&#10;kwgdFX5j9TXjsS6ifPWawbzEmIYdSMVu2MZaKQvp0gA/vDGKh0I0Ot2i9Z69DoZdY1OcShRNjZyS&#10;eayGgvrm8UFJiMnPPJq4JLJIv9WAR2xigarpVtM0mIt4TjJ4FR7Wcr8sdS1TjHcrxeGbGSRGfSr1&#10;mLc9cV1tnpGj2djAG0eBMjgkdPrXn15471MLOlpqMJIbAAhGPzrk77xT42uBtfXyQTwqqBXVHL8b&#10;WVpS5V5s2+sU4rRXPb7m+0O3gZhPZDCc5OK4HVvEmmqZwNWjPPAXvXlzHxNeXH7yW/I3f3jitmy8&#10;PSyzIZzOTkZ+ldVPKaNHWrUu+yM5YmU9IohuvEWpyXLxw2UjEnAbGcVWi0/xHeXcTPJeOS2SB0Fe&#10;kWGjaBbwsDpUAAQEux5rSlv9Gt7JVt/sqYHXFbvGU6WlGn892TGlKWsmcpZ+F7r9yz6fGp29XNdH&#10;Fp2j2tiGmvIGYfw9qwb7xE4lkC6jNIcdFNcvJd+I72+kC2l0iF+vrUKFesrzfKu7NEoQ21O31DxJ&#10;p9tatHbWkRbZgYFcFd33iTULx1F1cKrOcheDit2x8Pl7qB57qQZPIxXZW9j4atFk3tGG8rqT0pqr&#10;Qw/wrml3ZfJOfkjgNN8NalOQ7oQit8zOc5rtoNP0ey0xT5MUkgHTsDVG61kQm4jt5QU5wx/i/CuY&#10;m1HUJTKvmztlznA60pyr4jfRFqNOn5s6a81KNLdx5iE7ThFPSuUkuZ7qZVWKYDzOcGiGxeaaRnml&#10;HPOT0rZjTTLSJf30ZYocE9qqMIU9vekTKbnotEVLfTdvzygAcHLNW1aaxPpes6TcWUlgssV8jAuA&#10;wIB+YEH1HFc3d3s0j7I/NkO8gBe9aWk+HLy6lWeaO6zjJXPAonBSXNVenYz51HRHdeL/AIkeJdc8&#10;X/DGTSvg7punvptlsXIEiyOerYxwCa56z0nxFe+MNQ1HVr95bmdwWLDCoPRR0Fddp+m6ZY2EbvcW&#10;keAchgM1zGueIZvtV5bWMaKnRpTXHTUF7lCmorq+tr31b8zOUknzSZtX194Y0fR2YW0N1eGPEVur&#10;dD6n6V5Vqmo315d3Et5qMxDy/cU4AX+6BUcg8y8Z2knuLhpRjnODXWaToDPLDPeW4wSCE7Yrupwp&#10;4dc0nd9/8v8AM5JVZ1pWitDB0/S7y/NukVlJbWKYLk9X/GuyZNJsvDgSNYUVExnucetX9Q1DSbPQ&#10;mRLaCNViwqqfvGvGfEer3MlvdeWZgCD64xToxq4yaitI3FWqU8HHmk7sm1/XiZZUimJJJG4Gsjwz&#10;ouua34wu4onliton33t8/wByNe4XsWNYWi2cmoa2Q2oGOMTDzpD/AAr3xXuGnzxzaUNE0VbfT9Ks&#10;7PfqepucKqD75Ld2b619RHDwwkOWK17nw2NzSWKnq7RR0mkWWnNBNpOj3dpa6daW5bVdXnPyRIv3&#10;/nPViM968z+JPj62ufCi+FPCdvdWnh63m23NwmVm1KUdXdhztJ6Dv9KwPGvitbvQx4d8OwXVvoVv&#10;cYmkXIl1CUdXkPXHoPxNcPaWpSxiEioCV4XHNdOGwXI/aVNX0Xbzf+R4WJr+291aRX4lfTbFvIaS&#10;RiNymuhtY3b7MDK21XNLDAy29uGkAxnite2EAZztAIWvXhBt3ZySkkrIaFYTKwUZHAFOkMqbS7Lk&#10;rwKdmENMWlOc8Cs2aTdecu3t71ujKw93geO8R0O5jwRVaZmSwjxCFVaazRxiZym526VBbQajfahB&#10;Eiz7TdqmEXJJPQAdzQOxb0XTdW1nx5pFrCZFj+0DzpwPliTuPckdK+utNs9M0zwDoVhZaXFDBDAM&#10;Iv3nf+JmPcn3rn/COhWuj+CbVW0+AXRtQxHUru9T3PrXVK+8zFoeAc7j2oZG5etjvaXKYG0EknpU&#10;txexx2hVWAUDnnk1hXF2gDrHIoUdcd6w7q4DIf3rNn3pEqJqXF+XmXaGIyeSetZM9yrNtOee9ZzS&#10;kAHI5PIquZGMsv7sfc4NGljRF0SqC4+Yg9yarTTZK/O5GelU97eU+ZATu71GGYrncvB5qblpWLDP&#10;mU4T601pBgDgZ6VUkcmVQI8DFNLDgFmPpU2KsWy5KN8g6VEWOCDnjvVYyY4w2PWjeCufMNQxk7Pg&#10;kFPpTdxMh6fWqzNycsevrSb8EYA6VLKSLTNz0ppxuOVIFQp5zNGBGeG54oupIYYSZbm0UbO7jmpG&#10;OJQKmTms3UdX0qytoTKUaR1PlQpyzfUdhXPXus+Y1zHZ2okwcNIzAD8K5VoQ+qzTSakWnkPzM5zg&#10;DsB2rSFLXUhysaU+qaxey3fl6dJDFns1YEi26XkbS3DEl+ATmrFxe28Vqkf2rjP8I5NYj3MTXQZb&#10;UsfetlBIzbbNtb+ygup9ums52jYRxiqt1qlw6ZZWXd0+bmsSR3feDAAOeKrbX2qTOSQe9O4ki08h&#10;kcks5H1xmmbEygJzz+VRDG/7uOal+baxzj1pNlJDZTtB+YexNNEz/Zgoc4zTWHmZXLYDjIxya2IL&#10;YtG7Lp7BQgyWFYzqxibQpORmpGDIpIb8aurE3lAGMcnPFX1tXaPiYD5vSt2K2sY9KWSW6heTZwmQ&#10;MVxSxDk9DrhQUTCsnjjupy9mr4GEJHSpG8t9VBkZgC2cjpRczaelzhSXkZ8BEGeau2uk67dfZyS8&#10;Me3Lcc4rnqStq3Y3jHyLVvL4WRZXk8Ji6mIwuJsAH6Cta3ubSJUf+xLSNt+UjKhtv41PaaBosFoJ&#10;FvJ2lyN4c8A1rQ6XburusTkg8nFcWIqxaumdFKjJvYydU1TWL3Slt5vFNxFbbfmigOwMPQ461hKl&#10;r/ZpEEkhReK7o+H0lbLSsgLDJxxW/aeG9HjsiW1oyNjhduAK82WKhFayO6OEqSd1E8wt7eVkhAgn&#10;Oe23OPxrpLHQ5pYoy8jINwzkV6Pa6ZZxxyqJLTqMfL0qeRFWULFsKhOSBXkVsycrqH3nfQyuT1ls&#10;Y1nomlW9tG7QwSNgEFlqzJKojnEdhCvy9uKuut08IUXXAPSqz2jAbjfHPpXnuc6mrkepHCRp7IyT&#10;LcsGyrDk96jDyNG2GbANaZgQuoLADvUsdvahXzPxnsKFTRfKzjdQW9E8LoH4OeB1rZ0rUrtLC4ZO&#10;SqgbWPI9eK25LRXicR3sJ+Q5XFcrcaZPFd+cutTI3nfc28Ed63UYVI8sunUpJ02mdrpt1qRvWma2&#10;jGD9089a7ix1G6+x3CfZiFYYzn7tcBpW1tMlYMpKEYUtzXQLOI4ZA1mSvk5yDXhYzAXkrL7j1aVf&#10;3dzuLOOaR4UN1HuLZx1xTdUsdSt5dHvbTVVSWAMWj6iRe4Irzex1m7OrStBdsPKuehPau1j122nl&#10;jjZXgZocNk5BJrnpQr4OopwvoY1o060XGWtzo9OuIb7Q5JYY0SSNiLiE9VPqPUGlZCpbKd685vJ9&#10;a0vxdo15F57p5rbgq/KytnrjrXoljeWV9oMM8cqgmPcydwe9fquT5pHGU10kt0fm2a5bLDzbS91i&#10;NxE2APp6VXZjvAyeRUspU52Mw55FQcFjnB9OK9lnjIenVfl7VLj930GB15pi44qU7dj/ADdqEDIi&#10;FPGOM1KfucE1Fg7WIUdemaTncME0xMsI+JQfbmnq2b1f3jYNVcjqWGM08EeaCBnFUgRtIV2qNgzV&#10;nDeWuAuc96yo3GByOnNXUkAK/vM8VSKLIZg5OV+7S5PPAwe9Qsy/MQowfelVsdqYibJ6UcZOCOaY&#10;WO7/AFozjpTcncTjnFFgJgDheB0NJ/yzPzVGD833jQSd5/d/rQAjbcqeaYD8x+apTg7uKTam5jQB&#10;Hlvmwop2RvX5TmkKqA2GpPm3jtzQBIM5HzGlyfmGOKaM7fv/AKUuQQ/zjOKAHggDPl5ppyUOCBzS&#10;D/V/M3elwcMSp6fnQBH/AByj3GaeM8jOTSD7hBB60vpQAuOpxxSYXk7KQthj8vHel3DJ4PFADh0F&#10;BztPNNzxjHSnjaX6UAM+beuU71ISuWwo/OmODuUg8A0iBvMc44yM0ASbS23OOTTvLK7wcHipML5Q&#10;Ic4pS3zgjB4oAqsMD7tIOVjIJ4PNSseoyODUZHQ5xxyBQA3OXI20vGRgnmk9eOKXsfloGOzwflqJ&#10;gTt5qQEbCecelMySV+f60gEwdrfLSZXa371T+FPAG1uTURHzcGmAodArEBuetSIcxE5NQYPzfLUq&#10;AhV6e9AD8knBWnhR8/vio8HtmpVwB1oERsrDB2N1oA4i4NWDgheneo2++OaBgeBUW9cPwcZ609v9&#10;VIM/w1CiEwNkH71AiUEHGGHTrTHJLyAjinKI/Lbj6Upxg8dqAIVBDN/KpOcHilGdjcUhP7zG3qKB&#10;iN98cdqj3ybVwDgDtUj9+KAvHSkAzdJgkoabmTavoalI46HFPAXzl/djGKYEGZMqCknQ1GDcZfhs&#10;Z6VeQL5g4HXipinBORQIzl837Q2WOMdKsLny2y5yTVlkTy+npTNg2HikBCzDZnFQv93NTOq+VL85&#10;4FVMt5jZBwKQyAk5fKdTULYEh45pZmOZdqcd6qAsWznmkImBXLcGmsFMIHHWm85PBqTnCYUVIxgV&#10;Aowo+lPIyr4A6VIBnIoAbzZQwGMcGgCBWZehYZ60u71B6+tOZTzlQOeKaANucfWgBwkwRweatQOf&#10;tEXU/N1qoEJV2wcA1cthlZG2nC2ErHI9BmgGeLfGicf8M6fFzbICJL20Vvb5hXxfaqpu9G3ZwDmv&#10;qn4q3Pmfsga5MZWzdeNY1Ge+16+X4Fxqdinkgn7ImCPpXTQ2+ZnLUvai7nw5Ou0YN5EPpzXq9/Yw&#10;2WifDVS43SaNG4XH3uM15NfD/iVIuef7WgBH417Z4xZf+Ez+CcJkIMXhGEhfXK1jjqnLBeZ0YKN5&#10;PyINEW4m+I+iyCyYbEbGDXu/giJZ/E/xctXXk+E5wSehyprx7w8qReJNH2sQ92km3PtXp3ga51C0&#10;/aL0q1ls939oWM/lkdfl55/CvFqWktD14vU5jwNozQfBT45mS7SOWbxhMoZl2lVRuhrqfCzJ/aPx&#10;BKzxk23hS5Ab+9lD0rp/G0MZjgt9NsnLzXLm8jhHAPYnFcXqOnalpPwH1zVhr8tu6WDo8JXmQSDb&#10;z6damq7xsaQld3Pn7QmkaHXsbh5viS63Ef75rpZYilhL++BATnBrB0aErp4/fjBmdyQepY5zWpOc&#10;Wd2PtLHI9a56jTlJnbFaIltJQ+k3kRjGfMHOatTCRLaAAuRsHWse0IWOfO45augMiHS7ZjFkGPuO&#10;lefilszqoa6EVrcyCOf/AEcj5h1rTe6ElvHG8QUGMjdmsND5kuVUgB+1WnjHkxEs2QOlcE4K/Y7o&#10;bE1jaRpqEZW7Y4kJPNblxuH2Yr5vzMM8VgwtOvEZBIxnJrpra4haK0SaNG2p0x0Nc2Ibvd6lxpXH&#10;l9sMACkZAyK0odRt4rG8UznLJgZ7VVb7K/kqqncZBxjoKtnTdJkbYurX8knl8hIScZ+leY4wlpJM&#10;6eZwNC0vkOkMDIDl/lPpW/aXcP2Gc+fGxXHBPWuLfS7+GymEV65w3IYYZfqKfbQuBcq+oyMcetcV&#10;bDU5XtI1hUbPQre70mbzcQhGVeeeta1lJYRo5NvE+QedwGK8v+0NbQkrpc7JvGT3NXFuFnA2Xlwm&#10;UGB0xXn1MA3qvh7lub+Z6bb3VmupzMTEBk5IbpUOq6jYSaNcr+7bb0I4rh7RJEa+BlkbI6l+tRXP&#10;nCZAIpuXA8sf41yRwEeffYbndHb6JqqrNHmNGQtjk9K6mbUt2oWzLnacZ9BXn1haJHpt3K9uwDxg&#10;7c9a2LL7TLCV/s1kUOMFj1rhxeFg5NrY3pzsdlNd3jQW/wA+F2cCs8BTfW7PHn95UlvDcmMq02QA&#10;MAU6RD8vDHAryrKLsjq3NyJbbCmONMlanZofsaK1pFlW4IrGspH8ydSGGOxrQBCvJuUsQK5KikmF&#10;0DzSieFfIAU1ehlOXIJ2lRzXP3VywEI8gEBjjFOgup2VM2J4PAzQ6MnG41KxtttLyBUyC3ekaGAR&#10;j5ck9TjpWe97CjgvBsU4+Y0sl/beXDsu1YbckgVCpz7A5I0ohB9i1EfZ4s+XwcVVtWvP9NBkQ4c4&#10;4qiNTsV25dG49elMGpWYklZAuGHOTWsaFRp6Mh1EupqO7kqcxghu1TRyHY42Pt71gf2npfnlCdpJ&#10;yCpzzVcapIdRvwUt1BHA3DkU/qtRrYSqJs2Ln7P9ruN0wXiuR1G+jt1uDHGzuFOCB0qPUdSiF7aK&#10;x480dDnFLNPpGy3Z/s/luF5bFejhcM4WcldMzq7OzPPbvU9Tl1BnGjahKd5x1VV/xrS0q5VVkLJJ&#10;ud+QW+7W7q81vNZ29vbWVqqbBjaoBrn4tOu42vG+0cDGQe9fRp0507KPKcN7M6qaaxksrTc0ZYHp&#10;VGdJF0+dmtZViDqC5+6ufesdVsPtixT+I3gVvvSYzt9667Udc8J/8KH0zw5aSy6lK1yJJr9o9hTB&#10;yAD1NY0sFfW+iB1LFEJBHBZeXIWMgGcU6Z7UXVmo8ssSMgdq7Xwd4P1XU/BviTVV8c+HLWz0/SJN&#10;wnmXfIQvYHmvJHlkiv7g+e8zrqsqq+OuDxUfUp25ns9vMfto7djf1CSNNRs1MYVWt/TrxWRC0San&#10;bljuQyE7CcZp++edJjMigpHlc1nzRSTwQul4vD4wrdcVpRodH82EpdTRvNUtP7TjjXw9DkuoQZ+7&#10;681fN5bQbcFWbYvA5wa502QCIzg8kd+akEZ8+AI5duOPStKuFhZW+YlNnQf2tG8oE1uy8fLVKa+0&#10;5hqvmWjMFtWCKR7VkT4+2Qs9ryD90VNcTWX2BJDbBcR4VcVnDCxTTSY+foc/plwsB1lvtP3rhsKf&#10;SrIv5ZL2TNo6gE55qtHBbvfTu0eM84FW0hXzmxEDnjj0r0qnI221q/wPSowdkWDcyy2ErLEoCnpn&#10;rVbzizhdj8nuanNtAkY2F+vIz1o2IJyRbntWK5FsjqSZBLt8tyQCcdagAYQKPn596thN1xcgKMZH&#10;BqfyuWyVOEquex00oSsVI03W8o8s5xxULJOiDDPwemas+bGrMMqfmp+Vd+cjKU+Zr0NWPtrx2t5f&#10;3fKR9zVRbpWuJla0cAycHPWoDDJ9omCpLnd09amkiP2JCsYBC9PWnyw+/wDAi7LxSbEG1QQR0B7V&#10;ZkkhW1t1I5x+dZNjJeK9wC7DngHmpJ3jW4VjOc4NZyp62GpsfLIN2dpx6VEJoxbrgbiW+6ByKohn&#10;fJB43nt1qaElLlyIQSYycGtlTSMm7s53xXdAeFn3QFVEJ61806i0n9uO4QEmQ449a+hfHshPwguJ&#10;2tSoa4UKMdea+eXcSapkOo4H4V+j8KUrUubzsfA8Uz1sMi5Q7lxzW1ZLxMftBBPr0rKkVvtEX7s/&#10;eH41owtMVuMRgbVGB619fV2PjsP8R1/htpR410xguGWfivb5Lqd7WNQZRmMA14r4YVjrNq5iYYlH&#10;X617okZ8iEGA8wrtOK/OeI2k1fufo3D6bRlSRyB4CL18sfmFdDp1u66aS8mc8qG61BBau+oDzYyF&#10;VsqPWugCExIwPO3G30r5GrVurI+mbsLG9sky5jUccVbknf8Asu7K5bA4ANY88F07xYJBz0rStYJB&#10;ayqQTkiuWST1MupnxHzLkb3kGG6Z6U+fO+EGQ/KeKv3tvZxW8bpI28AZAPWssh2RWBP0rNtPU6aU&#10;NTPvmuCbUpkYcZGaryEFCXaTGwEYrcW2QhC5Yg4J5qWSO13gCwTOzAzWkaySS7HbynH3VwFs7Ugy&#10;NucDHpWtbyzHQ42e8VSANoJ5qe7sbeSGyAiiVjJzg1Y/spdkJOqsxVRkDgCt5VKbilsc1SLGRsrR&#10;nrwnpWa12UvrlRDdbtpONhwR9a6CM20ThMwscDPNWruSzbTAptrNcKNpAGRXNGcU9VdMxlF2POUu&#10;7u5+InhNYkuExf8AIIPQHmu91HMt3GonlIjiXr3Pesaxt0/4T20Plw+pKjtXYXAtDFMwgAOzH1rv&#10;ryjyxko2SVkeNVV5NXMVJ5AHVbJlVY8cVbt7/UlsZkUjBPAIqSD7P5cwIhOE71VlwiuQpLEnAxXm&#10;zip9EWlYhuRPPeWxlkIK9hVOe3ulSJhqJbAzwOlWjKDbscr9apy3vlGIDTWkYt3NaUk9EkRKy1LN&#10;lfSRy7Wjn3OCNxFdFpdjLPeySy3MmAc8muFlvLhvEaKNOwgZSGAzg16PY6jZDRrMEEOYQHHTpVV6&#10;LSula4qc1fU0pIF8gBYpAOmPWsqWNTLGoUH5qstqB2T/ACptBG0VSnuUxEYrMFi43c9K8qVGStpd&#10;+R1xrQ7lpYII722byxkr0FXpYYTZZCQ/Me/aq4eMrBlACEBokuLfIUtzjrmuGfM2bKrC25MilF4K&#10;H5DVG6WSSOLchwuSBmrCS2pjlL3iALzgt1rGvdRRtT8u30q4YlRyF4FOlTnKWi2/ApYiCI1CsY0S&#10;0Jw/Udq1Xtb42sJVmICDNR6WoN1dPJuDcEZFXLu5uVeTbEWPYCtZy95JEPFb2KscADgmSEEdcnFV&#10;rq6HnQKGiwvGVpgstYuJJ5DK0SkdN1QNp7JF5SvM7k8nPetYqKestexhPETkrIqXN0I2XLEliOFP&#10;SpI5ZDDI4jl2lODjmtjTdItzcXTXIZmAyARXQmysDYSCMRKREQaKmIpR0WpglM4JbucQOFupQcnt&#10;VAnXZ7hgZbsJv6mu1WDSY/LH9nwbt5yTUrNZtEgW2XA6FR0qo4qEdVH7xOMurMGz0t3UF7hj8vzZ&#10;Nattp1ol8ub1enPHWrAci1b98ehqxb+Wyg+Yc+9ctTEzfoWoIUQ6VHZaiBYLgjgZ6msUQRi+RgYQ&#10;NxzkdK3bhIPsiN9pOQORXN3xbYvls33sEKaVCcpPcqUdCpfMitKREGODwO1ZcX2ia0ujskBXpxXU&#10;2unIdMZ57gjdESC3Wmx/ZIbCRcRElyM47V3RrRirLV9zFxuzIhe9OkMpXICkcj0rmbqP/iYSMY+S&#10;xyc12zPp/wBguyZ9rLEeAOtcbcPHsvmDggynANdeFk3Ju1jOasiiJCLkDacZ4FaMY/cyBlfczgg1&#10;mp9+Lci/fHWtYO62N1IUQ7Y8c+lfVZbF3PHxR2/hbJ1Pctu21E5PrXauULyFQcbjXKeCjjQLuUxr&#10;yTgfWurYYcDnkk1+lZfG1NHxmOfvjP4sYoH3ZBx04pQARLxnmmn76fuwPxrvOIUHAGTSZHl9e9I2&#10;M/6sfnTDu3ngYxyM0AKQpPemlQCxCnn3p6j5WAHepFRiG6ZoAj+UxqTu+7UZ2lc44qzt4NRsnyn5&#10;CfagBiSDBBXvUoOX+9xURQbTkEVCWIYgDtxQBcJXY/I6VBzhsxdO9NBHlnJ4zUgzzxQA0bvl96ec&#10;hRznnikOPlG3oaXgk4P50AMGdx44xT0HHLVGfuHrjPrQJCJD9KAJyRkYA+lMOMvgdablfnO7vzS4&#10;/eHigA7k0Z+YfrSkLuyCR7U0hQWwT70AH/LV/wB2OfekI5b5QMn1pRjb96jrKPlJH16UAIRxnFRl&#10;Qc1Kc717DNNP3/u/rQBGMiSMbOCakPR+OBTsHyz8q5460oIO/jnFACceWhx1p2DuUdqiJ6/LUgI2&#10;cn60hinOD8tMOKMjaMMcfSmknzBwKYDgfnHFOGMHJFM7H5aXjrg0ASYG4gCkI+UYjI59ajDrn734&#10;U4MTgbTSAXnjjmj5TD909etNZiJEpcrtI25oAaceZg+nBoH+swUwc07sfl6UjfT6CmA/+Mn2oJXa&#10;PlqPIwaaWP8AdOKAFOzjjnHFA3EY3noeKjJy64yB3p4A3Dg4oEOG/YBgd6jKncCCR+NTDoOOlB+8&#10;OO9AEGJMtncRjimgHdntVrI2cR/XNRso3n6UAQjdvPy07Bw2BTiPlbK9xijjH0oGNP3SMduKcM+W&#10;AWoxwSDwOtO4x1oAaM7jxxQfuvx/DS8Ybig4DjHpQIrgHcP3Z60/DYkwe3FSY465oIG44XtQA0A7&#10;UJH1p2Dh+nXil/4DR/GeaAG4GOcUmflfHNPIUq+Se1JgZ4NACDOMlcGl6quScZ5pOcnilycfdHvQ&#10;A0k+YwA+nNNycHkikO4SH7woHXOO1AEgztyPWj5iV5HeosnJ+Y49Kfj5Qdv60AB+WQkydR2pCflw&#10;Gxk0D+PI4pfl2kgjrQAq52OccY5peNo6UzLBXAUYPWlX7x+X9aQDiRk4iNJ8wjIz3pOMNzSZJXhh&#10;mmAvXHHal6oBjvUeR8wyeKflMplu3NAGyMbeeufWg7trYf0oAGEBbuaXHzNx3pFEfPmD0NO/gb5e&#10;hpxGMZc9OlNG7HX8aYDwBszs6D1ppztOBnP6UA8gbj70d+uMUCEGfL65pu4YYYOc089W59KaAcKS&#10;uKAE+UpAfm680jZ88DJPHpTsDcuRk0Bv3nQe1ADMZkxkYxTGRizHzMDNTKDvb5PxzUq7gWygxigC&#10;t5ZCY3E88ml2Jv6GrGW2tlcEnpTTneOaAsKgPlcSLwemKcQNz84OKQFAkoyQTTWJweCTj1pDAZKM&#10;QBkGmkneoJGCPSkyMJyRkGl4wMr360xDh90nf39KH3eYuGA45pwGI8dqbQOw3neOPxpQOvNOBXac&#10;gZ9c9KTPzsSlIBcHJwO9JgHfkelLnqM07sTkUAIAuRnNBHLYB60n8Y571KOC3A6DmgRBj5/xpSDt&#10;bOO1SkAF/lFIF46cUwIQHyQq89jUnO3BApxAC/fGTURIxnfzSAcWBVRzShh+8znAXmoP4z8woG7a&#10;fm470wHpKpeUbD1pWYbG5qNQoZsLyT1o6pKTn71ADuMLyOtOOzzkJlPToKj2ksmJB06U3LhCCgJz&#10;SAnHRv8Ae604H5+nJFRqXwuYxSguWOUxQIm4wMgdKaAdx+YZxQvPBo+UNnv2pgN2funO8U3HyH0x&#10;xU55XjHPUU1gR25oAi52dKXBAGFpTjcBTxjaAE6L1pAR4zI3ymkxy+D0p3O5AcE08dTnrTAACVHy&#10;GkCHyZcEdad/Cw3d6UH92Ru7UAREANGCg6cmm/Juk2qDyKsFR9mdt2cHoKrNuAX5cUARPnLfMfao&#10;mkwIxnoKkcttYYGAKoSFdifMMnNK4MnMg5Gw5x1quWyT8+c1Ep45U9aY2PMJGQCaBEm4bSA2fTik&#10;+fa2X703cAuPl/KmEjYvJ5NK4xx3YT2NIu/zkBOOKONowMml5BOeuKQDtoKucDrUJAEjny8cVKGO&#10;4jP6UxznbnIGe1AER6Kcg80H7g57UHbzjOM01s/L83egBcnzM4FG5tx6U3jcBu7UAHeg3ZJNIB4B&#10;8v3xSqCYvU59Km2AbM+mTWRqepJDZXQht03CM81M6igtTSlTc3ZFue5topYwzrnHSsu71PLr5ccS&#10;gDsa4k3l5LcXjT32dz8U8PGxYea+SvWvIxGNs9D3MNlqa1NiaSdzfyNI5+TrnrXH3jzLclx0STvX&#10;RxfaBYsrzgjPU1l6jAzWE5WNScDAB61588RzSu9j1aWGUFZGetxG8B/d5yPyxUUkgG8gEHbWbKtz&#10;DHFklQOv41PG2+FCWHTrXn11zPQ9PDuyLFpcH7UwZGzuPNdRBLiwcBlzjniuKZtsxZZFB5zWvYXJ&#10;FnODJn09q8+vF7nbFJmjeOGtbfrna3HpXEXcMzF5FkIZZOmetdtgvCxCjgGufu4h5qgOcljkA1OH&#10;rcrCVG5kRTXavEkm0YHGDW3aXJ85MT4+YYOKypbfNmzIf3iryCaz4JbmO6xK4H73g1vUgpq6FTvB&#10;2Z397JFLocQcrjZyPSsONYGk2ll9MCneZvsl/ekgQ5wKjtIkk1KBorhlYyEFT3rzVUcGzuVJSW5J&#10;eWWnS6XNDNYxYaPhx615Nq2mRRaxKhVh852sO4r22a2uAZFa0dhgEc9azNS0/T7nSXP2L94UwRXd&#10;hca4NanLXwyl0PG7CaOGcq8q7d2Ax7V6z4TvPh6ninw82rs6WLSk3E0fJjYfd4HJBPWvLNZ02W31&#10;CX9+7BXJxiqVjJF9qhzOwj80BlbnmvWq0o4iF09+x4tSLpu2x9S+Itc8D3E+NH1YPiECQ+VtG3+H&#10;H4da4O4nyZA0qnj0rmITBHYQBIQS0YKle9PMj/MWVwOgOa8eWGdFXT1O3DVOdWZclSCa2nHkZJbs&#10;cYqimmHzLj92pxESSTVmJyJLdDMgDSDk8YzW9NCI7QbbiEt5GSVkBqqWKcHZl4igpo8i1GCZdSuU&#10;dH2bjiuVvLSFzJmDP416dqybzbf6OuQGx71w05jW5lWQMGJPWvrcDilKKtufLY3BOL12Z5zdwGPU&#10;IGWLgsfxrX0PVEh1qBHLqpmAOT0rUmsWmUmPJzmuTu7WWDUJjJbyKQeDX0VCsprU+cr0OVn0Jaad&#10;4b1DSJlmkbZLbDbKhzsJ71wepWNxoXi27tNU0JrnTLtCLa8QcLn39RWL4S8Qmw1iyiuLuUwSSYyw&#10;zsz6+1fQEy6dqPgCezvNMt7iymtQykclM9GVuxHtWzVn5HPGB8y3MVzp+vxSQarK8Ekxe1uB91h/&#10;davpn4YeL7G+8Hvp19efPFFtKucvDnuPVD+leWHTtK0/Vb/StU33OjXMpFveAYe3Y/d/KuF1Ox13&#10;w/8AEjTZYNcynneZY38JyksZ/hb8OCDWdWnGqrdTWjUlTdz671uwZLe4dWDKVJVl6MO1eb3PNndD&#10;aSd1bfgfxdpmq+D4rW4voY7lIgstu5+4f7ynup/SrXiHS5YJWkjjBRhnI6EGuCS5NOp6UXzrmOAf&#10;ICjoCKpuB5kuM9B+NXbrCxxA7ck8e1VWwET5+1XEykVGAz0B5phJAPNSN9+QlKrEnfIdv0rdM52r&#10;gSeSUH505WcNwFqHI2nJPtTcthTk96oho0UdtqnKg459qlypjlWQAqy9az0YbB85yTUqHrlj16mr&#10;Rk9Ditd0t47s3VuW2mTLBehrC3h/LCoVAXkd816vmJrO6jeFHVl6GuN1TS9qTT2y8jJKdjWkZdCG&#10;jFtprdUlVySc4UkdKskHEmee9ZJYGJcwgMG5B45rRhaL7HHm45x+VXYEx3zmPdHCThqtxTPGJf8A&#10;SEVgvSoVdxKu2VAAfSo2hUyzvkksOealq44trYuSOz2SyrMWkGcjHWo7W5dbpHXcrh+RVZDIrxDz&#10;cEHpimzByzMOD3wOtctfDqasdmGxUqcr3PQ7DUYJIIY5pOv3Wz0rWZAJdygcrwR0NeT2s22QrLek&#10;LvBX2rt7PVIRDbIb/wCQAAbv8a+XxeAlF3ifcZdmkaqUZbm2VbKhhkE9RUUtuRcqdxACZ9jWjCUm&#10;s02NG4AycHpVxFtSJllYKPLrxpVJQdj34pM5ZSw89ZLfIY/K1MKYkAjPJ9K1JI4y021W2eYcHFVl&#10;ilW43hSMfrW6qJoOV9DW0HUbyx8WWEsmoSxqkD4k5OM+1dBd65ZX1pdbp9MuvnI+eEA/rXMhLVrW&#10;PzXBJXp6VTe2hXzGhlQHPO3tWL5Za7P8DVN2s9S1d+H/AA9d2ztFYpb3HXdEcAn6dK5yXTviJp8r&#10;eVbzzQg/I6ODx9M5rUS71a3uY8XTtz0Iro7PXLdikdzbMuSMnqK6Y4irBWaVSPZ6mbpQls+VnK6d&#10;4q1a3vhFeQTKwbksuK7S08T6XNNGHvFyfelurXwfekiTSLN2x1HBH5Vgy+G7BLsm1MgyeMnNY1Fh&#10;qutnCXlsWvaQ/vI9PtovBV/o0qyQ6e7tF8yt1H0rmb7wdoTtP9nsI1JJwGbIrh5rDxdaagrwXF0g&#10;U5GDkGtey1/xSuxLi29vMBrleHrU/epVLrtfU0U4y0nGxHJ4H8ax3DvY6fCBu423A5/CopdA+Nls&#10;iutgWUKeEmU/pXQxeJmW5t1k1y7jye+cV1uma9ob3IF1r8iKRjzFbI/Kqljq8V79NS82rjWHpyek&#10;rfM8eZfiKjM0/hycnJycVGt7qSyHzdHuI2zzkV9DxXPhqWfH2mymQng45rSfRfCFxYlj4YsJBt+b&#10;A5rklnFN/FSS9NCvqXaR84RajHuQtcKpx0GK0ItUIkXZ4gusgcKM165eeDvBErSBfh/eo2PvI7DN&#10;ZDeCoRtFrHOmOm9cmm8ZhKiur/hYFSqI4628Q3yqwa7nCj+9W/a+K54wjf2vOikYzszVh/A/iJpI&#10;iohdQ+cYxmlk8LeLolAb4U21yoxgJKOaUqNCVraejM5Skt9S/b+LbEZL6/EWJyfkFb8HifwnJaLv&#10;8QWO4DnKgYrjjpl3GjCX9j28b1Zbn0/Go5bXwaDamf4L67asVwUwzAn6ihYWjHaX4pmUqsn9k9EW&#10;++HM0aebf2DOw5IQcVn3Wm/DmZZGSC3DluqHFcpHaeF28g2mm6lEdv3HU4H51pxQWvmWo82bcXwK&#10;Fgbr3Kn5kuu1ujZsI7W2vo44bubarfxPniuuQWDAOpQMUG7Jrkksr1JTg8GMc5yatRWutCFyrthT&#10;3NUqEqenNcwnJT6HVLFYFcmdD7VYVdNEcv7ofdHO6uUjj1N4wTqJUjilNvqYVy3iEECtORvqZpHX&#10;ibShEMsrEDnmoZLrR2Dg2cA44zXHSJeedb7dVOQOcVZitJio3XzNg8gH1pewuvIpTaZtzDw20Rza&#10;WpJXtgYrDuYtJ+Yx6jGpA6YzirSafhmDJ2/vVXlsNjuQvX72T1pRoQ7lKtJGM8V0RJsm3kdOKoPD&#10;4gZDs093GeOcV0ayQRJKRAxbHI7UJflkYJpbqM9SKTp0111LVWcuhy7af4tk2Ztiq7uQH61bh0oo&#10;sskpUSY7txWzJc3TSNslCKBzk1UneDyz52vwdcn56z5owldK5soSkhsaWalVdLcgGr8U1jE++Pwt&#10;YSPu+XMQ5rm577w5A5La5GxPTBzWXN4osUKiDT7yVuduIzVupUl8MBKko7s7qS88TST/ACeD9KtE&#10;HR+Mn8BWbc5liYXniy6I3kkKxXNcHJrvj64klEHhaVFxgFv0qp9g+Ity0rXfiHSbWLOS0kyqcfSs&#10;3gsTVXvNR/ryLU6cPM9CNx8P7ayld5bDeIv4z39ea851vxHprSCO2ug370gCKPO78qjudK8KpFCb&#10;rW9bv5d/+rhc7WP4Vp6fpd7KCum/BiKBAnEk6/d98mumjllOHvTk5Ptsv1JliXslocZcT+KZYyVt&#10;8ZUbQ52/zrGls/FRl/ewQEnsJQR+le02vg/Upjcf2p4kOyRh8sBxj2yK62z8NeEbOGEFU2rHnMzl&#10;ifqTXV9Yp0UuWKu/Iyu5PVnzzYaBqssgP9j3bFj0jTrXd6f4N1QWwkk8By5x1llAwPpmvTtQ8Q+B&#10;9OsSItW0hSiECOJQWY15zqnjvVJklXT/AA7Oowfmc8msJV69Z+7e33I6YuKRqfYdEsLNDd3FojbD&#10;tjUc1zl1rVhHdS+SY9oBA+XrXIvN4vvNZllubC7maRz7AfStm08Oa3LLA0umLGpbpuycfSspYeEH&#10;epP7mbxk3sjPu9Vv5YCYllbBPyjNZsNtrt1MC8lwAW5OMCvVbTw3HGLcyNFGuwHBHJrde38Nw2sI&#10;/teAnyyGG3G38ax/tClT0hFX79Tb2Enq2ebad4bAngeRiWbnLc12gs9Fs9JBe9iLlPlUJ/Osq98Q&#10;6Faloo9RWeUOVQIM4P4VyN7deJL68Ki6aGEnLEjkg0pRr13eb5Y93+hcOSC7s6K81eCN1WKaIsBg&#10;YFcpc/23PdSN9sO0nLNmrttY2UcEplaaV8jBJqw3lZKp8ihASCetaQ5KT93XzY2212MiGwMi/wDH&#10;y5IPStE29rBDExlh3beA3aqtzqUMJjVLbLHgKPWst/7cuLweZoLLERndv59q6VGc9ZO0fP8AQy0X&#10;mzRnu3+0II7fjbzjvTYLO7vJl8278mMN8zHrj2rQ0yxnb7P5emySSk4C4ziu3j0uwtdISfWNUihR&#10;hkQK3zH8Kn2sIWtq/wATOUmVND0mxKOtp4eVwi/NNJ0Hvmuhn1PS9N0K5QXUNzdEEJAmMIfc1xWt&#10;+KlGmpYaXYpaWiJ8zqcPL9T2rhW1EvcQmJLiWfzACMZ5rN4WpWd3t/W5zuoonRalqmoPdyvdyzgy&#10;sSgHQe2PasCK1v7m+kWOCUKZvmf1roIbG9ujZfapSPunaF6V0z/2Tp+nMxntQ6wjauRmmqsaOkV7&#10;xDpOq7t2RDpGlaZZ2qz3DweYFz8/asvXvEVvGJEt504GOD1rjNa126mvbkLdsqlj82eK5STdLaTb&#10;muWLKcFRXdhcrnWkp1fu/wAzhxmb0sLFxhqyDVtWuZtTlMmpux3/AHQarxXsM2hagjWsbfJhR3FU&#10;7fRNWku76SMxyFSSfMfbgfQ01bea2uozNEFDBskHivr6OEpwS5VsfBY3MKleTcmW9JntIrqWGTV/&#10;ssMs2ZJscqo6jHvVnxJ4h+0+G7LR9HjuoNNjcecEGJLuT+857j0FcZc+dNqTrG0zL5+MheK7TTLL&#10;S7TTYZpRHJcNH8if3TXV7NJqW77Hm3b06FPS9L+z6atxcOgleLMcfoP8asBQbkkqc7+BVyWS6klV&#10;nLEg8AdBTURfOZtvJHeuiEb6y3MakraLYmjQkD5Tuxxz0qRtkUblx8zdKbvZX7cDiqszs6tu7dDm&#10;t7mAFjsm3RgnPBqs7IIGJRTg8Zpm7IHzZ4qi5upbtUSyuSGmCKEGWdj0AHvT2KLMMV7d6zFFBYzO&#10;POVSVGTk9Ao7k19G+D/DtnpGm21zcWls+ptagxxHlbQEdT6uf0rL8D6CuleHbS4vLK2/tOSDdHEe&#10;RaKw6n1c/pXbvKsUDO8wLu5PJyaFKzIkrrQ0fMlKTGSbPzZOTyayru/mO2NJFSMA7iO9Yd5e3Dzq&#10;ASMtzg9RVV5HMYOf4cGk3dhFWRO0pM0hF1IQW5zxmo2dSceaRxVZmTywNq5J6VCzrmUGPk4xzUtl&#10;pFmR/kyGU4PemF+h83tVJ2/d7TuHpikJ+U9RwMVJaSLDOCoHmKaaGG0kH9arEr8+QaYWOwdRSbKL&#10;ZfBHNQbiScetQ7jg8mm87G+apuIlZyEP3Tz3pA2XP7wCoHIwATziogGw3J/OkNFpjyMU8PEtszOR&#10;ntWZdXdhb2jNNcxD5OBnmvP9U164mlkjt2dYt+Cw6tQk2DlY7PU9ftLaBkSdGlYYVR6/WvP5bi8u&#10;9W1CWa9unJPTdwPYCtHw3ok+sa7ryHVLWKG2tDJc3Esg+QYzxnrVpIPDNs2o+R4se9xKyhim3pWq&#10;jFPzIc7kdhFo62E73N5Ip8ltig965O6uH+3ySLqEm0TMFA9Ks317Ab9k2EDnBHNYx+03H2gwaSRG&#10;gO52OM1rsiRWfcyuz5LE8elIu8MflUehzUcUTmaMNL0PNWnSI7Tvx8tQ2NIRcbnPm5NI275zk447&#10;U0JHtO12xnrV/TbW7nvZtrARI43SN0HtWU6qiaQpuRURJ3lfZA+QBjNXbexvZbuYG42LuBZmHArp&#10;o0023ilcwtLIUwuPWtPStJ8QajcIsGhagIzN85VDgA+9efPF302O2FBR1MFP+Ebt7SXKvcT8BQq8&#10;A1btTqVzbkDSJEiVuoTgV6leeHvCGh+D7CfVWtvtcsOYLNeZDx1YdRXKtqF5LZzxW9hbW9vn73l8&#10;81yOpe5tFdEY7xQRogeWMNt4QdTVeTTJLhBslnTLfezW9ZaPCs+pXE3iO6upnIKDb8sQ/rXSWNrD&#10;9pk/0oqBjHFc1bFxgtGdtDBVKrtY53RvD1rBcxu8QdwQWdxnH0r0i3tLdbNcOBlVydvSn2kMZSQC&#10;8Xhh2rYEcCxru1GMfJ0rwMXnCbsmfS4HIp2TcTJuLPS5FAMigcbscZxVq2XT47eZEhUKFAHy1YK2&#10;BmUGXPvmnKYVllX7NGRj5WryqmZPltc96nk8U1oMRU6AkY5pxTjJZjnrTndcD54c47VE84EYwoPp&#10;gVyrF826Ol4FQJmh+RB5jdOOaY0bCI4jwai+1Q/arJGfG4Ek/wB3FOkvrXeR8o5xkmj2i7ErDjgd&#10;ig7eccYqvJIdp55zzWfc3Dm9P75B34PBqlLcSgAhTyPWtIxcloQ6SW5deSLzc+cTwfwqvJOQjgKM&#10;VmyzSgqTaDle1NjlDQSFlQeldSpmPJE1IJWWaNllYEVakkeWFQypkA8YrAEpEy4djzVpJgLgMVbn&#10;Ap+yfQiSiiAyra6xaFr2bDy9B0FdVFfWUlm6CKPLRc5aufuYkltydqnCZ6ciuc/0iG/GZJSu/jnp&#10;TdBVF5oxclA7GC1iivdSlXBLSDAB4NaNspTxVZmWN9rOMHHSsmynWTTckZKqCPmrotOm3Q6jLKsL&#10;MCAiAcqBXnYqLgnc3pQ5lp1PU4obW58IJDLFbbBadSORXLxQmw1m3aO8m8p3YbQOCBVBNYKWsix2&#10;kp24ymetW7W/1W9e42+F4YFt1w2Tubn0HevLweJrYOftYvZ3aFisDGtBxep0UbwTWyyo4wRyPSkC&#10;8v8AJ+tY6tc2tzZP821mJYY4roIjDLZJKjqM9R3r9TyrNKeOppxfvdUfm+ZZbPDTemgg+707UfxN&#10;QwAYAsM4puTj+tewjyWLtXJ5P+NIepwOlMO7zI/lY8cVIAR1H0oENbbtHA60oJG/pzTjswf3g9qY&#10;c8cdaAJQW8tcE571ZikXE+V7DHtVIdRhqcOJQT15qkBpLITtx0zUyl9/Az9azo3AAyGxVyN/unB6&#10;8VSY0WyuAM538d6XDb269KTcSecH3qVfucnvVAIMZXAoJPzcYpefSmtuxwaAFyNx55obcYsGQH04&#10;pn8YHlnOOtPAOc4pAJtGwDBpQBlvl6e9PwOaUbcN8o+71zQAwjg/LSfwyDy/xpxI2/eFRknb90Zo&#10;AeCuEGalydg4FVlJ+b5e3FSKW2Lz60BcVz+8Hyjp0FIAcGnDcG6gmnDqOVznp6UARlfmBzSEf6z8&#10;KmbG9Qcjio+MScdelAEZzz8tJuOPvU7BO35qjdTubp1oAkDfd+YU8ODj5iMHpVIg+eCGOKkZlVUA&#10;HO2hoC4X4PzrwOlQsx+XDtioRksTtNSehoAkGS4OT1qYAFJeOarg84zTw3zpyeTQApAAPNNP3RjN&#10;Pz2xUZPQ5GcUAHPy4UdKYvWT5Oh9acAPMbnvSAfMxx1oAXnsgOKXgg/LTQSdnynPenfLz8vWgAwn&#10;Hzmn44+9zUZxuHJzRuIJzgUDJTnHvioiTjG80FyWU57VGWG4k4FAidC208d6flOfnANVQcSf6w8i&#10;lynOTjjrQBZO3aOQSKj7D5jimAnD/OckU4Z2jIoAcSpVQAfvelLzuxt6CmnGwArz2NKu75eMCgBc&#10;nnikYZUYPelx0BbNPAGV+XvQMZgf3c8DrSk4FPcDLD6Uw7sD5e1ACfjxSj7gzzzSAHb97k0Hd5Yz&#10;60ASAnsB15qfPXnsM1VTO9wWqZf9Yv1oESnGF+nNIeI85GDTzsGM+lVmK+pxmkA1wOfnGCaqORsf&#10;oPmp0jAPnPQVQLg9JDgnpSeg9hJQf3fydutVmBBbIPWr3BRM4GBxzVdufNP5VIiAbuoqZR8p/eYq&#10;PBwgLH8Kev3CKQx4JDnB5x1p5wYz+8HWq5LYYYFAJ+UFiKAJDjfSgDc3TtTQy7kyD3pSV8z7rDJo&#10;AuIi+UMsCcflUowuh663yYGiXB/8dNVg42KRu6YNQatKIvhh4ukaTbnTHUf8CGKUtionyP8AFG4k&#10;H7Lnwah8zibxjduRnrgmvEot3/CRWgVh8luv8q9Q+K0jL4b+AOniUkxW93KcHu7DFeZWsF/9uaUx&#10;EgRgKPWu3Dp8mplUetizcKG8QeEU3j954htww/4FivbviTCsHxr+HDbG+XwhZ7R6jbXjllbXU3xc&#10;+DkBgbfN4vtvlHp5gz+lfQvxstVi+MX7P8mCBJ4UVD77B/OuXMY3hftf8jfBytJruZehoLn4sfB6&#10;KIrvaZ8KDyB3Neq6VA4/by+DcSyOyx6NfDdjgHGK8Z8C3FvB+1T8LZ5J2ERuHjyTwC3Ar6R0izMX&#10;7YOmXTRqcWtx5ZPo1eJFq0T03fVWNKXSNWhvfEXleNrfz5NcEkjtHnCBs4A+nFcf8UrxJfB3iWCW&#10;xlFvcaSi7lGAGQdR+NeheIpnj0TxvLbXVqbuOTcxL/dXPOR9K8i+K1+Zv2U/h5cwRRBZb0CVlHRu&#10;h5+tKs1sh4eDVrnhelW7Hw88YllyrNknrjtS3ETDTIwrsSsnOavaTIq6iThcG2jwPwrSvreN/MKs&#10;ANpJxXmuu+Z3PYUdDnLfaJoMqvJAya6YxL/Z1sC6cx8Gud27LZ955EnFX4rpW0wrKzg7PlxWOJvJ&#10;KxtQai3cVcR34PGN/wCFW3mhefjYOORWFLO7M6iB8BuKswhDInBBx1zXPKlpdndCaexoBtkjnYSO&#10;+KsQXTNNcY09lBx1qJI2CrlweeMipxC4BbgfL2Fc0+XqdUbk32y5TVtMaOFcB+Qa9t8H3mpDSbm5&#10;trTw8SxXzHk2lkx7da8KRQbyLcpqxtvor9JLfWb6Ny/IRyAfwrnnTg2ulvxNJRuj2/xFqXhA3/iE&#10;wvNc6rd7Bcsq7Y4tvp2z9Ko2HhvxJcaR9si0awNu0e4Obhdz46/LnPH0rzV75tkBngXeAMMByT71&#10;1ul6vE1lYGHxBfRTRngrKdv/AHz0rgqUr3urIqEFGyi7s2pLbRTaTKPEG6RCRIjxbQCOwz1rJ8hf&#10;NnZYYgNwwBWwZbGVrufUdRCL5JMRij++34etP0e1tbqO+mOpCLaX/dk8n+7+deLJuF3fQ7uWK3Wp&#10;TgtZC7kvJtwOc1uwxW/2VlKI20g5I5rLjv7aHVrq2u7d4gkxAfHPHqK0I77RpbuHytVhUA9e5/Cu&#10;erCpLW2hHImLcXdsGhRnYY6DHpSRarHuCma2KBwPlbkVn6w2mtJCRPEAUwxFc7ZaZAuqSTfbG8qW&#10;YA5k559qdHCwlFuTaf5kThJNHsdhf2n9n3X+mxE+UMMDnFRm8naZ8xwEb+BnpWDbWlhbeHtcjTQS&#10;iShD5pl3En2rGnmWOWUyedGNmEbNeVLBRlNqOv8AXqaapHokLlr6J/Ng6DOD0q7dTxi1ZlkQnZyM&#10;9K8etr4W93IU1m5k8xzzuPFLPrN23CzuvykgmnLJpOWmq7gqjPR57y0TTo5HtYHCk/ebBz9Kk0fU&#10;LSe41zzNPWKNYMo5NeMrPPcakJpNfuGK52R54GPaul003cukamG147SpACL0reeURhHV6/PQj2ju&#10;dJqGqW0928f2aNlWUjINYkV9fJrc6JBI8ZU9uK5Z5Vt9bhikWbYZjg9x9a66y1Pw5aS6G800dziT&#10;cYQPvc8ZNdVPL1FJJXT/AKuRKb3Zn3dzcrdH/Q7kZYnBBFc9e6zMFKieRccHJ2112veIdCutYmuE&#10;8I2kLvsQRIQRjoKk0GD4QSt8VI/FT6vC6aMG0ryYW+aVhxyOvNethMDT5lGS+ZyVajSbOU0nWrWC&#10;C/llic7rdgNxzgkdahsdSNxLqCKtxJtnZt27HXpWTbWO26mEtrlRfyhAehjz8ufwrbtrSwt2vBDA&#10;EaVMsc13TwVBXfUyjUm7CvcyfaYhsfcJOc81srB56wtcTMiKoKjdiucltYjdW8v/AAl7giX5oPL6&#10;/jXQojTWtuovZFAhwCK4K2HjGzW/kdEZuzNeFoY7WaZbR3MaYTbzioRPcyWN3JJZyKVbjPGapWF6&#10;dOfU1l0k3O7OFPb3rNuNUu5tRRTaxFTN91eMZq+W8dEvuMeR3JpcO8wOlkqT9+s2CPWJPEMEOneB&#10;nupGl5+YIB+NdTBNpyQwCS3j/wBXk81S/t20g1yT7P4bSMhuHVscjvVUaUOuq6oufNbRGnaDXlj8&#10;aWd54H1m0udkWPLvmCEe6g4q1Fps5S2P7reJBmuTk1+RvEGsXEjO0koG5i3XFQjxJqKb2i0cyANw&#10;C9E8Cpve0fVihzLod1rNrDb+EppZ5IFQxYDBsMT9K88t5GS/szBPKIzNnaT1qvqGo63qepaW0mmT&#10;qkanCbztH4VZsI/313vVslMDA6VpOnCjTsVCnKUjZuJJZCNs/RRmqUE1zHrFwEjGTgbvSg7EG1ZC&#10;Tu5NCqVLksfm71yQrU4prl3On6rJvcub0bV3EjZ+Xk461zOuTX0d2xhspJIkcBgBwK6WNgIP9WpO&#10;09aytSllHhy4iSxX5wd2Rya1wVWnz2aFUwkraMpadJLLbXjsdpVV+Wt2AAmfbjhBXMaQWSK6jdJB&#10;vb5cj0rcWV0vFZVOc8j1rLFw99pHsYOn7iuaPlHYpE7MQTuGMUw+URkA5z1xUZuXKbhEQd3SoJ5W&#10;aQFIyBt5HvXEoNnYqauDMVv5QGPIFOBYyqAJOeprLkmlWRQ9v+NX7SYvG3+jEHbxgda2lTaVzpSs&#10;iX7PH5jk+vrT47eQTqSWxuHFJuY3C5D/ACtU73IUZaDAC1m5SJaLEijcrKy/dHQVVdGMY4HfFRG8&#10;jIUCFRz1zRJOCEG4Y29RUqEkNIhCsrS8Z61VlXKEZ7mrKSxcAzqOvWo2K5d+CC/T0reN0xqJWRFV&#10;YxuB5NaCrCUiBZfY1mtPB9okUD+GponyyY9eprRxluUlE5vx/FFJ8NrWLzUx5bnFfMflSLqchDg4&#10;l4HrX0n46f8A4t7fYc5SHGR7188whfJD7sEyt1r9I4Sv7B66XPzbi5LnQkjgpaYQAg8mr8IQPu2n&#10;IIwTVJU/0hMkcMcCriFlnjBh+845r6ypsfHUF7yO90SSOO7sgwQBrtAT6ZNfRNon/Evs1d0IW1Uj&#10;ivnTSrN5rq0P2kbft0PHfrX0hcgxuyqgP/Ethxz7V+ccS03K3qfoWRVVCJLiLCDdHz3qVlRbZiJ1&#10;4WstAWaM72AB6ZqSbzNkTCfJ6V8ZyW0PoVU5tTQt5Q4OEjO0854qwLuFY7keUgz6msaCK6Wa4drg&#10;7SvQCsjUWuHuLbZHIdsmPlqYwTe5a1N67uYWaICBMY5OelZguIftCAYH7wfjWfFFcs8mYp/u9fWp&#10;xasPLZkIPam4RW7N4SaWiNea6gDQKAvCjvVZ58lRkdODWaYXlu3HmEbT61YMIWBd0rHjrip9nFW1&#10;1NFXd9iBpSL9MyScnjmtZrib/hHrwpG5LR4BFc+BNJrkKi2mwT3HWujiXy1t1NjMMocZXqaurGKs&#10;ctbE66GBbW94Jbua51JkGSVyetQ3D3UjCG3kuJDnO4A1Pdwancalt3TqFkOEAOMVo6al7BqixnRk&#10;BZcbsZ4rqUo3Unb0OCdVsj0L7S2p6pC+nSrKsIxKc8VsSx67iaMWysS/DVN4dtbubx38U5X1VPKt&#10;1i8tABlietdd5EjRKyRPu38cdK58wxMYRj1/4Y44SbkzhorHW4riV5LJyMZPzUszXDW9qUAJyRj0&#10;rsbqO98+Dfdt8y42gVQbTX2gC/Kck9PWvOhjISeuhUpSWxyTwHKg3GCTkgU147Y/Zg79D6V140lv&#10;KTOpDgcHFOh0hWuYlwjA3C5ycDrW0MVT01MZObMoR6LB4SmuJI9oUAkhNxNNCWN1plvPazy7Tg7S&#10;mDXoFzpUCLpkaC3/ANQMrjcKl+y6NaaHI8t9arIT91FGFrKWZQ2s7i9jLucVBY3DtloJlAjFQ3UR&#10;iAZR/Cc8eldzJLbHTLYw3cLbl5KjpVMQWL39oJplIz1xxXCsc767dupr7LTQ5HTo764d3M7jBOA3&#10;er81jdGUBYizexrp7qysliLQ36jp93pU0MLR2Nu7zgnIwc9K562OTd4qxtCi1oYNvoMj20bzyTMo&#10;YEIDjNb9va6dHbSltPs48x4XgEir7XgXTpAkRYnGRWNe3VmlkS0J3svHzVxPE1ajSOhU4xRBNEmS&#10;FkjIDHBAxVQRjLnytx7EVUjluZWujG7fKeOauRyrHaz7pQzkcGtnGS33E2ieORlKBsbc9KuqtqTL&#10;hFU+XmsXbLLbTkFhzms+efUYoXCxybicA4pqm5vR6iukb/2qNUkVSmS2M96mRlNnP++wNvasOG1m&#10;/sY3EjyFnXII6Cqtzc3EOnkqrMSODT9hzOyd2O5LdG3N+xFydwJ+WoLeW4FxclLckZ5zVCyN3Pey&#10;SyabLkt8vvXVxRJHYKBbEsR1x1zXTUSpLlerI1exlIkz3TS+coXP51pRqv7kgn6VKLbLThoggMRO&#10;C2MGsuyuZhrd4j2B2rNgNnqKwd5ptdCi5MlxJc7I4JcEjJ7CpjZW1vAN7F2Yg89jV24u44hbqsEY&#10;Bx0HNY17qMDyYMoBVegqIc7VktDTQdcyStdRnzMKkP3RWHP5bIP3pCh88Crkd5ZSQzqkbtNsOQO1&#10;TWtrdvYSFtMYDJ69q6oJ0/i0M5NM5i5LAtIHBHlkACuXKXL6mqtHgbycZrtJrZ11W4/fFlCndnoM&#10;1g3ESRxSHcA5Y4avawlRLRdTlrRujNAzdRhlGFPY1NfPIdBChyFZxj8Khi2/bBmXJL81d1ARDQJm&#10;ABC2zEexAr6/K4aHgYuR6X4TER8CWf7wfd9a6jP7wHB9jXHeAA0vwRt7l5Tma6kC+wFdeSuyEDGF&#10;Ffo2DVqaPjsU7zY8g4OBzTSD5bHbmhWYEAt+NOJ+U5IrpOYjw/kqcDrTSPkbPpSngn5jjPSkHST9&#10;2MAcc0wDPKkLnmnl8EjJyRwajGdo6Zz0pPm65ApAShgSvJ5NOy++Qhh0qsxAkXjqKcGGD0HvQBId&#10;vlN1z3NVyAdw4609j8h+X9aaGGB+4wfWmAmF3YzwRTsyb2wi49TQccfKaMHg5NAAd2E+fJzSgjOC&#10;xAAo/gPFNbrzQAmSUkwQRmo26txUoAwPl47U09en1piIsneOtToSYuSOtJtHmJT8Dr09KBgSeaAf&#10;mfnHFN45yeM8U70pAJ8wXIwT3oB4B8zJo7nmm9Nxx1oAUnn75NJkeYOOlGOSTnpxSr0GTg80ALwY&#10;XPzDnkg00EfNh/0pedhAk570w52nigBxAPc0DI34AzTM4XrS/NhMk9+aAHZbzFG38aB918uKb1Jz&#10;u+tOGAw+U0AKM7fucGkGR5nBHIpwP3wfwo+bbjg0AIAuJ8g5wKBnao3DpS/NgncD/So8jcOuRQMk&#10;ABLdPalOMn14pmSFf5j9KaHIZcqOtICcKNmc8ntSH7vUmmlxzwB+NNLja34UAI2M/czRxluBQCPe&#10;lx14piGsV5Pl9KUH90DRhf7tIc49KAEZjnPWnq67nzHniq77s8pwaBn2xQMtlk2NwOKjzleDUeOh&#10;oyd4GR1oAl4yOaXu/NIB940pB+XAoAb8uHx6UDd5Y5pe9NbdkfIPbmkApPI+tIfvdeaT5gDnmgbS&#10;p4pgO/vUn8J+b9KP4ulJn5RlTy3rQA4fdHzgUHd+8/CmvjGATimlwF6HOKBEu4CNRjmmde1RAkxj&#10;dnJ6U7nD5iPagY45/vVGxbkL2NP7EUnrQIb+8LAkDpThnBGc07gqAaCV8tjz7UAJhccZ9qUh/Iz5&#10;Y68c0ZXB+Y/lTiV8kfvAMCgYwZ8sjbzTgAEGAOtM5Kkb8eppeMoFlOcUCHFeGG00dl+WgHEb5kGa&#10;YW+UfOPrQMRifMAx2qLJDMAOhp3JIBbPpSAHJzHQIXPz9T7Uc5Py/WlP8PPU04Dk8UAbQOScxHrx&#10;UgyR0pnzZOFp4J2n5/0oKFOMdaiPf5acxHzcHpURY4YhScUAH/LRqepOw/KeT0qLB3fzqVXCyfdH&#10;SgA4KpkGnYG1AW4pD8zE7gMHp60pIEZyhJzQIQ5yeT09KaFA/iGc9aGJ+bCcDFC7cD5D09aAHgna&#10;frS/wLSdj2o53DLUDsB7EnpSkcZAHTimggg8g+1O7tyw9KAsN6uTu7UDPljBow+DxS7XDtl+3NAW&#10;GsDnG3jHWlXbkfvP0p6FFWXIyCOBUWczDAIwemKBEmUI+4eaZkccUvPHQU8D5c0ARH7xyv60ozwA&#10;M08ICD1/OjHfOKB2E48xfloz8o4p5A45pDxnrSAZ/wAtOM04E5PzE03JAk7dKj3YaQEDkcGgC6AD&#10;GeB+dGVA6mqisDE3zN1oy+V6AfzpiHEqZjw2e1MIJyCO9O53N8oxTu5pARbTvHNKPusdpxTz3NNG&#10;3ypDk4HUUwGfxLgD/CnYX5vSlUDbLgZGRTipPRvrSEM6nO0ilAGB855HNOCfMuQfpmpAvBOwYBoA&#10;jwA/Un8aU5MbfPzn0pxC7mO4DjpTSHy2KYxw+6OO1Jx50Z8vI5zSYOTlxjjijI3tgccZpCHZGT8p&#10;6etJu+Zv3hpvB7njrTSD5g47UAPXO8EsOlPAO1vr1pgB8vOeM1J83kL8y4BpgI2d69OlLlt2MjFO&#10;C5lbBXAXnmqwcm6kCqeCetAFxYz5LtuHHaoMneny/wAXNCswU5lamFj5hGBjNAFsFQ3JFQOyHziN&#10;pPaqzyrnH8Ppmq0sgOcM3I9aAFkdgc7weTnmqmE85mK/ePGelKTHyRK3Xp61EWbD5jHTrSEPbyz0&#10;I6VDg4+90pjFgvUmmBmLt+7apbGPx82cnmkJxGPk6GlXPHNNfBznJ5qQGEkxk89KcDiFP3xJPrTc&#10;NwAPwpSG8vhc4NMABYOSM5xTgTgAnnNMGdxO3tThn94aSAfgED5Pwpu3hsZxThnZ97NNJ5xg81QE&#10;WFEqsHHfNTJsEBJK5+tMZEGeGHHes67urdI3AnB4PAqJzUdzWnSc3oSXd8I7a/5UsIzj2rzm8uLi&#10;U3geV/mJwfStK+uUZJSsr53DcK5u5k/dThY+oGPavKr1+Y+hwGCcdWis5ZbWMHLHd61YtpzsIDDj&#10;36VkvNxJl+cYqe0CK2fNJycsa8qt8LPoKNJNm4LlA6A3Lkt+lTCVSwDT8Z4Oax5HgMigRjFRtJH5&#10;aYnbJU9uled7Q7Pqpu3lnHNYqFRcmPn3rlpI72CQRNA+0OcN7VrWN3cCGZJLgsoPynoRWrMLefRl&#10;YhS4iIK45oVZPQ550HA5JdjMwBHIpY2Md1EBI2N3NQSRTQzSHedvmE02OaKR22uOhHSoqQv6GtKp&#10;951kUh8pMSAL5frQ8abCxQZwcmudSa4jsoxhziStqOYSWkfzAYj5AryqsHB36HoQaZkypMNQnwhw&#10;T69az7m3Rkc+Xj5Tg10UaEzLuVsbj2qC9ty11ZyxT4KH5oyOoq4YjlaQ5U1JHF291eQakUaVyhJ2&#10;muq0ycm5tplhYHzuwrL1G2tje2sqRhSANye9aGiz2qX08cskSocZ9Qa0xEI1I3W5FOThozvJCXaz&#10;YRkloxkVWlhiVn3wkbhk81n3F5Pb3FmRdq0IHBA6Cteznsb3Rrsi6AdR92vJaZucHrFjFcR6o4jj&#10;HyEYNePX1rJDqcyFZFPmnmvoDVLa5REIgPPP1ridYso7rSLpl00CUJz+Fe5luLdN8rehw4rDqSuk&#10;cXpGpsot4pLsjaSELDOK6uORXhcM67WcEMK8yuLe6i1GVfLbKvxnjpVm11S8huYQ+7aG+6ea9+rQ&#10;VVXWp4a5qUj6V8E6D4Z1TxBqZv8AUCbe2WJZII2xJIX4BXvgd8VsfFLwr4d0A/DH+ztRu1luLaQz&#10;K0pZZ1PK9ehWvEND12/h17T7rT/E01rcIuFcHIGeoI6EV3T6jr+pjTG1bx1cXot1YwhkwVJ5NfKV&#10;8HWpV783udtf+GPRoVuZ6mDDaNJb2vmRPguT06Vh65o1h5MM24ggc8V6bFLYtpmQEDLx93pVDU4b&#10;aTwhqJzGW2E8V6GHxDpy0eg8XQVaLR4Sv7nWhEzEqT8ppdU0i4uNKlaO2WQeXnArWltJJNQnZbMM&#10;VcgD1otpdVtpZgVddx4DcivqMPjHJJrc+SxGDcb8yPGb63ube8ZXsHxvIBIrv/AvimXT7qGxvrmW&#10;TTpJtqSNy1qzfzX+VUfEDTz6ou61TacngdTXGTRGNFIhZmORz6V9Hh63PFXPDq03Bn0h4gs45NLh&#10;Dm3uLW4t90ciHIIboQa4qO1txaDTNUluJdNkyIrnq0J/hIPbFc14V8RvbW9np19qVydPkn2oz8m1&#10;Y/rtP6V3msw3cFjGjJHLBcWZaKVOVZSOCD0rqSMbs8sv7LV9D+INiU1Z9om32V7D9yRP7rduehFf&#10;TXgnxJpOt/DGa1lMa3UVria3Y5aI/wB5fVT+lfNt5d3w0iLTru7Z7bzWMLSLkr+J6VhaffavpvjD&#10;S7q01ieKaK4/dzL0K91YdwenNY16KmvMujUcH5H0XrOnPFq0mWcxlm2tXM4YRryeGNdDo/iDT9Z8&#10;IKJGihuUhxcQE9G/vKfQ9azLiCSOaQNKG+Y7WA7VwqLWh2yalqjKcD58n0qBuvXr0q0wGZee9VJA&#10;dxO7pWkXcxasQEnzD8n600E4X5eKGB2ElDUZPyg5PXpWiIZOrEcYWnZOwYfvVXPzAepqXI2t0qk7&#10;ESjcvqVBU7RygyM1bjNk1lKGjByMY9Kxw42jnHHTNWYyp3EIcAc1Zg0cn4g0uWOVpokDRvydtcmk&#10;i4KtkHOK9jQQSWM8bsCGU5B7V55rWnCK9uZE2lS2Rxwa0iyTNhZ9x54A6mrqHLqd5AArGSYGOLEZ&#10;64xV1Hbaew470xmhszNM28Z29KhPmfMC/finRsN8H785zyKfcgfIRnp0pDKbqrKQyjG4VYBAhtwr&#10;HAYcVGQOMinpsyQf747Vz1aV1dHZh8Q4M37K4vre7ieK8lAAGVzxXZ2N/YTs4lmCv5f61wvIsL5g&#10;q8RqcZqnbXELTk/anVhKPwr5rFYJVW3ax9fgM35UlJ3PWPLJjbqV5wcVCEGFDuNuTzWFY6pcIbdX&#10;O9AoA46V1lu+n3BjAlUdPl+teBVpzpvVH09GvGorxZlvHCfMCOWwOlZ+yRbtipkGT69a6u7tYIZY&#10;HiyG8o5HasFniLz5iYZbqKmE2bKVxFMW4+dAuMDmn+Rp7rMERfufiKjZN0QxIDg1EqyxynaWHrnv&#10;WnN5icSobfU4598GozKQ557YrSgv9aiaPdfqwx3WnpckJIrWwbJ9elSObCSJTgL6g05T5tGgs+hq&#10;2uu27RzLLEmScHd0rUX/AIRG4iTfbQox6lW71xj2luyx7VOM88dakWymxEY7iUbTyB3rJwj9ltF8&#10;zW6Oyk0PSpLUCG3tZwccHrWbN4dhjhuT/wAI1cRkp8riQ4z9KyvN8YwCA2+quuOgJBrUOteJ/sVi&#10;l45bGCNqf1FPmlCOjuu3UVlJ6qxShsPEyW+YdSnXk4JPpWpZ3nxat4iYtfsyiHqwXP5GtCDVrF7e&#10;IsqgYAINWhc+G3cZ1R1J7Bv6Vipxd+aCd/JFSg18MiWDxn41gij+328bKF+8luCf0rcs/iFoRx5z&#10;6hGe5NsQKyobXSZAWj1qNuejDNXjotzJYu8OgadcAD7piAz+lZwoYeTaa5fmZT9rFXvc7Gx8Z+B5&#10;du7xzbxjHIZcV0Eeu+EXsvMt/iNpDexkGR+deMS6BbtI/mfBSRT3ZWwPyFQnw9p4cEeCdYh91ZsV&#10;o8FTe0zFznbVHth1fRmjP/FQ6fJkdRio2vtPaLA1TRtoPRo1NeNppV2qgRPqKqDwCxqyumamcAal&#10;qC/L70lgo/zA6kux6g0+gs+Wk0oknnaijP5VEV8MeaG8uzDbuoxXnK6brqzxn+3bkKPUdauJY622&#10;R9suWAH0rWOFUftGbqPqelQT+GfPBm1KJRtA3A5xVszeDz5oXxqgHptxXlbWGqjAAuxk+pNN+xas&#10;PveccdxUywif2hKrboenyN4VKOV1aE8c/NisiV9DzOBdqVwcEvXBtZ6kdp8m669iafHp+rGKcGC7&#10;OemSaqGFUdeYUqrfQ355dKV2ZdaUkE5GarwanaLeNmZgN459qzE0jUdp3RSnnpUg0q/A3yaRLsGe&#10;RWvs1a3MRzPsdDL4i8HiRM6lcZC8jYetZFzr+mO0hiju5BuwDjFV49FuJA7J4d3kt3XFXofDWvFJ&#10;SPA8SqOrGQCsVhaaldyL55NaIxH1UmR9ujdepJrNn1PxGZ2SLwxCExxITxXcQaBceW//ABKombJB&#10;UtgD8auRaHOqL5lvb/e4UNnFaShRve5cZTPNlTxFKgLXzjOc44praaWmh87UrzJPPz16sdItFWPz&#10;b8xjHCgdakjtfCKmTzTLIQOhOMVCqU1qkV770ueVx6TZCcEaTNIQe/NaUOlXYVRF4DQ56EgcV6A1&#10;54KgL/6dYJzwuMkVnXfirwtDENusWpweAo5P4UniXf3YjUdNWYKeH/G0iqBJpllGV5cn5sewpy+E&#10;PD5uN+peO9evJO488hB+AqjqHjbzi62uk6xPg/KoG0VgG6+Jt/LL9k8DRQpwC8knNaRlVnvoS+VH&#10;o0Fr4Ls0t1istKUIny7wCR+Jqrf+KdEt7OaPz9PChTgI4BP4DmuPtfCfiK5uSdU+IoiQjLhZsBfa&#10;tX/hG/h1ZNFKLi5vpwcKrPuGf5VEuWOs5BZ9DnLvxhr0rTrpugXpO7Cu0RP5CuYvbn4lX2Bc3+oQ&#10;IW5C5Ga9Rbykmtmh8PWVuBjDbBViVbdo5ftF1YKCgJfIGfwrGpjKdLaPMbQoSlvoeT23hsSXNs01&#10;zcM/VizZrsrHw/YDaEiiAx1b1q219o9vb6iFubVjghBvBzXNSatqrx3XkLOx3HCrxzXHWxVas/d0&#10;S77HoUqUIrU7KSx0u1toN+r2edw+UelNm13QbeBFh8v5Y+r/AP164lLfxVdQu82bfjlmbPFOi0ey&#10;EoaaS7nYngk8flXP7GP/AC9qXfaJ0c1vhRPqHieedrj7Na3Ez5wBjC5rn5IvEl1A5uNYkQE8xpxg&#10;V2EFhYruIs7WMqM8gVDcS6bE0pa7iJx0zW1OrTp6Uo693qybSluc3aabZQy7k0aPG370hySfXmrb&#10;SQIh3SRj5qz7vUJnuCsNpIw3EACsqSHWZGBlgnVS33Vrt5JVNZyt67mcWorQ0rq9jaUiONR8uODW&#10;UGunjvN9zJneNuK19O0fU5r+FY9LnIzya9E0/wAM2MAjnv8AWLKJQASHI4FDq06atHUG++h53Y6N&#10;PNcLIbGUkgZYivQdM8OKLLzbi6ihiVMtJM2MD6GpNR8U+EtNEkWn6RBdSqhCtjgt615dqniHxPfX&#10;V39svrkIzZSGE4UD0wKI061fV6Lz/Q56mIhT9T0a817wzYJdQaRZQTzR5DXDj5QfUeteXavqGr3N&#10;/dzT6tcXU7ycIDwPYDtWeE1m5khij0OS3iDDc3VnrutK0SOKzV3X5/LBJftW/JTw2snd9t/x6fI5&#10;lVnW0itDh7PSNTu7qMzCSJTICwHXFd/ZaZodrAG8y2UJFliw5qG+vrC2OI7mFSo+bHOa4XU9Vubi&#10;eZY7uQLnkg9fwrTmq4qyjpH8DKc6eHXNN6nU6x4gghgnjt5IhgYVsc1wVufE2reINUW3EsgjbM88&#10;j4jiB6fWpLDR9SvL9Wklmjh3Zkkbj5fbNT6/rGj6Z4aex08RcR4ITq7erHvXv4DK401teT6s+WzH&#10;P27xhsQahp/h+zsEa9+IlvNPgnyIV5rlpNauDKkOm+GERQ+POkXJP0FYdpbeI7251S9WYyMkwLmR&#10;u3oAa6mwNglw7SvBC73MSb9uRGT1XH+10z2r3I0Y0/M+WqYiVV8zMmS41LzQ1xeamd0oBlVCsefT&#10;cOM1pOiTW1jHJIzx7gcjr9K+pfGTfCHT/wBiTwVb3Gl+HIrm50QMvhy3ZJJZXI4nM4yV5+bqK+S7&#10;CZ4obpUnZ1WY7Sw6Kei/h0oScl7phCqpN3VjduRZBIY4fAlvAiQ4DhsmT3NZ8IfzySj8N1J6U+O4&#10;kcSEqxwe9PDcqeOtdcKVtWZyqt6Inyuzv0pgZA5HmAH61G7/ACgBagQR/bSxbHHXNbGJalH7r/WA&#10;kCs6RgLUnJzu6Zp80g82TbL355pILXULu7SODTZ5GLgHYMgUXsBFEHN7ZKscpd51SNEGSWPQAd81&#10;714T0Cz02wt7u80u2l1Q2u6KJlBSzVu/u5/SqvhPw9a6bbwX13BaS6j9nxAhGUtAep92P6V0k15I&#10;trfKsSM2/LEnk5pbiLc1xbfY7stE7SM3c8g1z8txJ/pJKs3PGTVOWd3uQxUjPUetRs67SChosNFg&#10;SKQxZee1R72Kvy2CfWq7MnJAPsKTcCB89A7ExbLL9DUeRvIaXr0NMJ5zuPTpUZPGDQykyYk+aPnz&#10;6Uhbh/3lQZwg/rTGbBJBBNSFyYkb1O9cYNM3cD94AMnnFREpwScZ96jZsAc55pWC5PuwyAsME1GS&#10;2/kk5PFRMflUlhjHSopZbNLWZpNQhRVTOWbFKyGXMx7GbzQPrXN6xrVnbW8u2UNJtwqj1rk9X8Qy&#10;Ga5htIXEQYg3DdXPsPSuatRDd+KtIiur/UoYJNRUT3awl9qDqAB1zVKGmoORdM2uanrrJGt5M7Td&#10;UB2r6Cu50/wisdrC1/47it5jDuMCxksq+/8A+qvWNNn+HVt4Tjj8LeCNzQaWv2m6vYthiIHzOS3U&#10;9xXmV/r+nL4nuJv7Vu5XN2Q07L/ryOoC9gOgpxtsjCc3dKxUun8Padb2yx6xclbresZUkNJt67h1&#10;A+tcFc3Lvr06wW2BJLgEDgZrV1pIdR8YfaodAa1SO3G9mf7/ALhe1YheKO4YK+SDgHHJq0rFR1N1&#10;bLTrTSi9xdJLO8WcdQuayi8rW10IUKoGOccZpUlke2bzrjPzD5TUuJHKpHC6pjjavJrOc7bm0INm&#10;erYmOEJLPitnT9M1y9udUNporSrbQhpyThVz2yeDVi10mUypJK2wZxz7118V1d2uhQ6fFavHC4LZ&#10;RThj6lh1/GuGvibaI66VHqYlvYaDFpjf2l4jhgeS9RRGoB8oZ5+ua7LXtG0h9N8CRaBqU0EaIpuR&#10;Gpfzs+4zya8/v5vD0VzM12sl1Iz4WFDz+dW7bxB4tit9IttH8PpZQxH92pHmOc+5rgqe0mlJO3rs&#10;d9KlDqe0aN4QLDTpbrRbCIC2B/0iUAKPU571uap4isdE0QWWlabpN1dKCFkUAohPc464ryK20n4r&#10;axLbHUPGnj3y2lGI4VcZHoAMV7X4V+F/iOVLDzrWW1gwCZbtjvx68+tefKrCh8U02ehRwjqdLI8V&#10;uE12+8VXl9fahe3N3NL80jgkKOwVewHtW9aWEKWc/nXWsliAQqWjYH6V9gaT4c+GWgWAmvvEPhq4&#10;mWL5DMyEL9FqO68a+A45bhbb4aaPcgHCstqmDXj4rOGvhierhMqXNqrnyzbW9wzyRwaZrQXA5Ns3&#10;+Fb9rourvGHFtqIwM/6hhXt7eM5pLhxZ/s3aQRjAMiKgz/hWDf8AiDxc5bzf+ESsGZThLdA+fQGv&#10;CxGKq1NdkfVYTDRp2SieefYrhVbBbPQrjByKjaxucuTKcFf79W55NXbVGkk1qKRnY7nChR+VUJft&#10;QdG/tVScn5d9eam29z11KxWeK5TdjBweTuqnLNcIh4J44ra02y1G/XxMbO1MrW0G+4RpNu0e2ev4&#10;Vm3EayaWpSImQBwVJ5JHWuiFN31RP1mJlJcyEzkyZznjNQfaLpSw+24AJIzWYrML64Hlt/rCDk+9&#10;XAitJyD09a71RSOapiLkL3k32gOFyQcZJ61VlnleRC0cp565xU01sQ+VB+g70wRN5XPXPSuuNKOl&#10;kcUq7YLPLtGY27Y55FWWkJig/fCqzRtsBAAwelSxxq2PlfINacpg5XJC0jLjA6etSInyKSP1qeOF&#10;SDlCABU4jwuNh6insRe5AsfyM3kjkcVAxIdhgHkn6VplTujG7+HpVWWEMZeFyfSnczaLVhLE1ldD&#10;ZlinTPTFU72DdZOQhzk0lqPJnuQAxy3FaybWhVTIv3eahvlZLVzkbKaaG9kEgbaZgM13unmDcssc&#10;8asyjK7sg1yOp2zCYESMwPUAdfxqnp94Yb+RDBLtLYQlulPEUI1oaDoVXTlZ7HqjCNVRls4dzqc4&#10;7VoeG71bf4g2cs+mQFslbebzPlXdwdy9/wAa5W2uR/ZlztUHMPr0rHLlZJnW9l3C4BA3V81LCNuS&#10;eh7KknHQ+gdQhtWyfNjZZIyy4HGTXMW5u4NbgAlJjVm3+1UND1Z5dJiifJ2qAM8lTXR+U7LEWJDE&#10;8jHQVwYXH1curqV/kcGMwUcTBpomDoxDKSQx54p/bp0qkzvDe2aYIQg5OOlWgQ1u7Bx97mv1zKc2&#10;p4+mpRevU/M8yy6eFm01oSgHDEbfzpp7dfamHduOHPuPWncfKR1xXsXPJsM4IJweOtO42x5zjmng&#10;HDnaMelISoWTgH+lJARgnewx3pSf3gxnGKiPU4FNLtk4HNMC2r/MuO+asxuQhySRnjiqMXXnueKn&#10;DbZvvDpzVJi2NNGfCnaOlSeZ+5OWxk8VkidORvZTnkVKJMyxqQ2CeG9KpMdzWBbbF8/bvUidDxVV&#10;MjI8wkADFTbvvdOOtMC0QPLJ2io+Nr/QYqEs20fMcelO6p900wH5/cn5etMJ6cdVpMHI4IH1pTxu&#10;Oe1IBcHB+X6Uo2bjycmm8gR/P6007jmgCQ/eHFC7srwetRg/MOe9LlgzZ9vxoC5OQcYwaRSNw+UZ&#10;9aYzDyx8xFRM5804GDt4oAsu4OPmHSq7NyvynrUJJINSjOY/mHTkUATZXy0+fkim4+/lj0owNjDH&#10;el4weKAI9v7sHJPNMZVMgPPSpiARgnHNLtAibPUDnFAEa4VHxnmlXHkN838XFIcEE8UccCgBeMfd&#10;+vNOBGxcqPamdxxS5OxuPSgCTsKTAwOKhLHA4GB1qRSCAc9qAJQODzR36UgPFN+Ys3GKAHEDjmgB&#10;NkgLdR1pu1sMd/AHSk6Fj1AFACgLhePWmsq5PFKGG3IBoYjC8UDI9h7A/wCFOCjP3BTuzc+lH8ea&#10;BEZ2/McdDUZ6DjvUzLlDkHqKMDj93jigBBjcnA61IAfm5HamqMbsr3p+Vw45zmgY47v3eBx3oCkh&#10;+e4ppLllwRjvThjJ+Y0APAGTx+tS5UIwGD6VBkZPXmmZk83gHFAEpK7x8ppvJK80hLZU7+3TFO53&#10;H5qAFGM9KXa245fjHFR5AVQcn5qnUjZJgZ4FICJFzMDyAG5qxkDOFpMYHakPQ80CGOzHGUHSoJCR&#10;E5A4x1zUzdTz2qnJgDHNMDOkkmNxGvk9c9qpu53EeUw5rSYnLDjpxkVnSA4cbec1mwFSVsncrfga&#10;sIy7eO9UkDAEFqnUN5qcnpSC5Pk8/KKQ/Slx8pz60hzlzg9KBidz8tJx/cpP4DlD1pO46UAJklmJ&#10;TFAJ3J8vU9aa2dy8H6VKofKnBoAlj/1irgH5qxPHUxi+FukRhxun1eJB+db8Sj7TGD61wvxBk3eL&#10;/gTaCXdmeWWRR229KTdmM+U/ijIjftG+HbcD5bfQYQR7tzWCNqwW5CnOKk8ZzG4/aq+IT7wRFqKx&#10;g/7oAqfyQLONmu4idozXfTVoozmanw/he7/bU+C8TxLhNXLgH0XJr3v4+wKmq/s8XBB+UTxk15N8&#10;GLSSf9uvSpAhMdpok0jH044r3v45Qx3HwM8NXIiJNrrmQcdBnFcWOu4WRthnaaPFPClmLr4u+A4l&#10;TpqsbkjrgHJP4V9RaBKl7+098XJI7lfJ0rQLWGMDu56mvmv4fMw+ICXoTP2TSm3D1yK+i/hbbPJe&#10;/HLUs/NdawmFzzgV4FGN0l2Z61Wdma+o6do/9s+JjJLN/pUbCf8Aedc9MV4r49NpF8GLbRI3Rgmq&#10;I8Sk84zk17Hqr2c3jDxvGl9l9NaI3CbsEb+Rx3r5+8dX+jzfFrw0ILCbdDbstwc8EnpWeLfJ6m+D&#10;XtGcQyQqmmyRwuMRKre5ArWjc+SmR1j702eOLyYlBUKTkYpIwdo/eA4HPFeK6vMmes4crK00Mbvk&#10;oOvSmxW6kSARjgdKW7879yY8nHUU/T5x9skypBA5BptvluJb2HQ2m9Lsm3A2njjrQIrdVjX5gwY8&#10;46VsxzRh2KoinP50kscEkLExoGx1rldd3s9jpjDQy9xzHkk4qTziWAwcY4qKSOZWUBCRn8qYFm3A&#10;G2H1p2TN4VnAt792P3S5q0p/1ZKdB61RUOVA2j73rV8Io6y/wjNYzsdEMQmPf5ixZUIP6VHHaKup&#10;I8N867nBODTCfmVRuJJq3EsqzjcjYAyKzbcVvuP2uuh09vc3e2GOSaJkVV25Gc1qt9ot59Hu4bol&#10;VuVaRAccDnpXIxTq1/GQxwWAPHTFbm+RruKIyM0bRivKrUbS23O6NW8dTqL+78OXuoeMLs6KPPuL&#10;eDy1H3Yyo5/OuSlm0UXq+XpUscinG4PwT9K0Y0t44CqoAAOB6VmzQWbXFy/kruznr0qadHlutbEK&#10;tF+RWu2vnntMQsQW557VrWkb+TbHfISMZBbg02FFOkIdo4701xKISFlkyfSs5TuuXax1xV9S9car&#10;eC8sIRA7L5w4DZ6VsXm660czTROgS1ARdvU4rm7OK1TVIJC5d94yp55rp9RuJR4fhHkxbVhzgVn9&#10;XTlFxW3UiVVK6ucAkiw6xOZJywDnCkVaW+sGRnZFAyflxWddPDJeFmtCBv6GqssmnmxZPsJ4Havo&#10;qVCHKuZanmSqO+jNlTbtLG0F4IxJkV6F4ejtbfwvdj7XvZ+csPWvNfD1lc3PieGMW77VuFJweAK9&#10;avbeCPWgkLMIltowMdzjmvJzGmoystjqoNtHM61p80+oWbwTRoTkksOKzE0k7LYSavFuLYJ64rsL&#10;nzWSyHnrhXxhe+ank02Nfs7Kk2SgJBJ61xRr+zSV0bOF+hjRaBpsNlazm+eQgZIIzz2qpcXt8blI&#10;5IrVwjYjBgGcfWusgFyBcRs4Ksw4I6YrR+wQSgE2VuQADvx0xUOtLm3FyRtscZDapJG5eMKCQTu7&#10;1sx6fpZ8tnuhv8rjBq1qNo5W02TKcOBgHFMS3b7OA0xDBRjms54iUdW9ClCL0SOcurWE38qCFQDn&#10;gCrNjGI0nTcGA6E8EVuwWhF1IzXCE56mrTWFswRzdLkqc4OMVzyzBN2uaKhZbHJ6m0Pm2jKYsspD&#10;DFcjNGBqE7ecR8pPFeiXGmoInIKyjfwM1QOkMZGO5FG8cH3reGYQS1E8M212OBtpbuRZUllniAlI&#10;VwMk0jQv/aDx+XK24/er0ibSrC3bSSmoIZTnK7cjmpvsenps/wBGjkJGWb0q3mUL+6tGXHCnkclp&#10;F/aojaSXhTWnpulyTQXAineRkYnA64+ldzd6dp89yjJGI22HkCsq2tNQsdeiktNXlSUMeq5BzW6z&#10;BTjbmsyHQa6HK339pxTJFDcmEiUAll5/WtmGPVIrNpEeGaT7MDtyOeK2dTt1uHtZL0oZipLeWMZP&#10;rxTrCyT7MCt1Lx0yfyqJ4yLpq/T8fmEaTTuZFpbazcaPczS6I9vmU8bsk1buFkj0+xiaOQ5YZOOa&#10;7O1tbhLOZnuGbphccCm3AiZEDafGxB+9jpXmzxyc9Fp2R0KBxsZX7Qc7scVV1YqJdMcOANvOBXVn&#10;T5DqdsYbdnDZ3DHSqGs2U6WcLtbKMCtqOJjzxHy6HK27LK0hEOAvcLWpHA6h3Zl+58oNWtMiDWMz&#10;tpwTc2AK3PskDWRzeDd6VpXxCUrHdR0SOS2uzTbZej1KobymUupyOMCt17O3Tj7SCfQVCba35YzK&#10;O1Z+3TN7GEltczTSx/Z0x5nJPpXQw2YggiCeWcx/NmrcVqRHAFk4LZ4NW3hc3PzXDbQBwO9Z1cU3&#10;otEbR2MGa3crMd4AHUCsi4glMbAXwIC8ZrsZYxuG3djbyKy5oIfLP7s8vwc0Ua7Rbimc3b2eIGDz&#10;P1POaWS3nEEhCzMvOK6RI12J8vReKeA/2WUHYfoK3eKd7iUEjjYba5acfu5D8/ArVmt5V0vb9llY&#10;le3atyMRhH+VBzyanQ5mA8+PnoCKJ4ttryKUUjhPscw1JXEcxXHPHWtKCzvpXT/RJYlwdpORmuse&#10;NDGSREGB9KkSViib3j/dxHAUYpvHORnKGm55t4r0vHw61VJJ8+ZZPyR3HSvnC3s/MNwPtD4SV9oA&#10;+9ivqXxNNcP4N1FXOAYXCce1eC6TBLHLrGUXebhwM9q/QeFcS/ZSv3Vj4LiTDXsziULtqciHT3QK&#10;+CSOtbNtHE96gaIEKRVjVYSt7w0ZbzMkKKjtCA7uUYZIGK+73hc+ETcZ2O305VW701lJGNRhB57Z&#10;r6VlsoZJbnF1wulwlTn2r5rs4nOn2Dic4a9iyvpzX0akhGj6OrTASPYQg5OMcV+e8UXSjbufeZLt&#10;qV4bKZJL5vPUpnmnNHaqMfaT1qa9nW2tHQlHJQbm3VjTSo0Nu8U2Rj5lr4Zzb1Pp4U7uyLk8sX2Z&#10;0RxwORVCMxKzfu0OfWq5ltY43aS4A4yVNZLXqSatGqREAsdp9qI0pz9DqjBQ9TqjNAsEREUWcdMV&#10;Ua4R2bdb7TjqKyJbiNHtF+zMxPGQaX7RbxrcNPDgFeOaFQfrc0UkXlRReHEr8t2rYggiMTETwv3w&#10;TXGJqLPLMsNnnDcZ7ipVubtXO0zLnqN1aSw9TrozOo4rU7CGS3/4SKx3aTbkicZxjjmtnVrizjWV&#10;xBbbvKULwOK4PR5Lubx0E+zygbfvHpXY3lram2VnY4RTnnqa4sRBwnFSZxTkm9Cgt1ALff8AaIc4&#10;yQQM1Te+jVWZIAx56DpVMwW8l/MdsqqGwADVlfscS3EaaazM9jITIR0wK1SS7t9jnnexd8P3sA1n&#10;Wm+xuDKBkg8HFdxZ3cv2q4jMSKGXIbFeUeGJ0fQtRmaBc/bpQPwNdDHqGpNIqxaTNIxYj5RisMfh&#10;ZObXbTfY5eZXujuZLi22SebEMoTtPrWU+oMbmXMIxjAGKy0/4SBreYzeE5o1A4JbOaheQjH+guzd&#10;CAK86NDldt/mgnI3Ev4zbYNqBz13dahN5K15BHFbyFifvZxWZHDefZWdtButu8Hb60s9/ZxxhYtL&#10;uhNs5/dnCH61oqV3ZamfOT32o+IrcI6MxI4Ksc1PDqEU+k/v7F2dmG4E1goniG5gkd9OkZGcbRVg&#10;2uvpJHs8FySEgDO7G2tnQjZLS663Fzs3BPFFdXBt9HeNPJ4QtnHrWPJeanK8oXeMSHAxzWlp+m64&#10;04eSZlwPuYrYbT/m3mRI228nHU/SuSU6dOTvZsuKk0ULV75NJbzJmbcudpNWLa9D3FwkqSqqj5Oe&#10;tN+xXv2ls6iWUA/KO9a9hpitau7yBSH4yOtc1WVJpvqbQ5kyH7QTbhV09jluvrWLqFndz3tqfNkR&#10;VI+XHauya3MLjdbxugXIIFcrqOrqusKjWpABOSo/KscK5OV6a1NJaLUfFDaw6cRDeuzBPnBFQ20E&#10;0t1MSuMScDNQQTzTXcrK6ohU9utWYb21iRh5sRfedzA10yU9e5MDWMZiktWKxtlfmAqrfvC1sirY&#10;xc9fUUkN5C9wM279eM1n6tdQx3IeOwZiOWGfSsKdOTmlbU2bVjet0P8AwhN1AcZCAqT71m/Y1P2G&#10;N/LciXn0Ncy/iC5kDCLRmDCPDAdqiXVtSa2dBa3KsemBmuxYKst9CHOLPQGk0WJvLGn2gIjALBqy&#10;7jUbSK9VVlVxnhsVzUCsULSXNxuJyFPepJIJSzyi0LAOvy1P1eKl7zuHNpoaF9NeskMm2UB16g9B&#10;WXDKy3Df6UPvjqK3blh/wjsBSAnEA3LjpXO3H7yCLy9OkDdx0rWik1a2hm2y1qc6H+zxbTu8vknc&#10;MZ5rCtLbXDfyb9PkLySEHPIAre06BluI5JLY5L457V20P2COJ1HkMGQfN3FW8QqCcUk/MlJtmFou&#10;kx2smqymNDLLtZyT1x2FX7y8VbS7CRrHlcHHtVoz2StcKZA+FJyG6Vyd/JE0etSiZBGowFrkUpV5&#10;3ZexnXzloLd1lGfmPB61xV5cTSXsOYGA3EDNbKzRCRG+2sQA3yntmsGRlk1G5fyxgScAV9Hg6PJu&#10;tjnxE9NCaAD7QCVH3abqsmPBGufvOTbn+VKCN67WPIrP8QLJH8MtUZnYF5VCZr7PKY3ij5zF6Ox7&#10;J4DGz9lT4fnDFmlmwB9a6XJ2xnvtrC8Fow/Z9+G42jYbElR/OugYfOOCBX6Dhl7iPkcR8bGjnb8v&#10;P1pwI2mo8YPv6U8Hl/l9O9bmA8nhfkFMBB3Db29aeuCvTim8fNgCgYw43dKT58jI4PvUrAeW/wAw&#10;qMHnhR9c0CGEZxz9aZt4HJxU3OW+Uj+tJ68UwIiMA/NSDfsb5c496k25J+btShVBwGzQA5fuL8va&#10;lpM4DcUnG08/WgBTjBHB/GkBycccCk/hbFHBb73egBMkhenU0Y/dmnYO4jbxmkO75vl6UAIc704p&#10;RnLYX0pmeDyOKUE7ZDnnimIXt92k+fYwFv8AQ0nBLZJpQ7gYyOPakMX5tigrzij+FuKCcxqQ3fpR&#10;/A3PamITK7OIWyB60D/j3OVyQ3rQM7M80d+pNIYnb7g5FRgnDAt1PFTfL60bQHJ5xQBEOQvBqbCm&#10;Fc1GwbAOwYx604EZWgY/92OMjp+VIT84w459qhP3n5/ClyucfMCBxQIXnzBSsT5YxH345pvOBxUZ&#10;E3nsSB0oAcCxO3AzQysoTIYkimjdvPH8VTOzHb+6BwOKAEXBXkHpUZA2Z5xmpB16D6UMDntQBASS&#10;FPtTlxt6EntxSMCJQOMEipORIuOn0oAcN3/PPFLnqCB09abyWY+YMY4FHyf88znFADwVKJgmg9T8&#10;1NG3YQFPWl4OfloAjbBPOaTA8rG09eKkwctlOKb82DgE88igYv8AEBjtSEZL/NnpTu5+Wncbj8me&#10;KAEUuYui8UZ96iO7dIdjfe6Zp4zuB284pALztx2HSnAfM3zU0BvLf5jjNKeB05pgKSRGcYpuDsFN&#10;O7D8np0pVz5IzQAdz8tN52gZ607AweaP4hzQA043gbe1N/5aIfLJ609gu5PlOc07IB6jjrigBgzt&#10;IOBz6U4FtyAHAI5NGV+fkfTNNHLLi5Uc88dKAFwR1bvTTnA4qTgswyMDvSf8tTzQBFuwec80p6Jg&#10;5z0NSkL8/wC7U8dajAUjgd6BCHOx/l/hqLnymODnPrU+Pm5P1pmxcNknOaAIzuKt8vpilBcMcMPy&#10;qceQBy3O2oT/AK18etACZJJ5OaaRkn5CB9af2b5BUgHyLle1AES7twIYVOc4B2Z/GjYBC3PGelIe&#10;Np3jp0oAQAbh8tPX7vQfX0pgK+vOelNZuGzQBvNv5ylKAuYhuPTIqJZCVfKHOfWp9w2qQozjvQMT&#10;jI+XPtSYBYkRjpSfMX+4QSasIyqx3x9upoAqkt5x44HelIHlP0OTRIytcvgDGaXHyR4HakAxQAuR&#10;nrTct5jdPapCPmPqaFzx8vfrTAZgZfGetPA+WnDPJzSFuG+WgBh6g7qaWPnAeWcY60/5SxHPTik4&#10;+UbF+tACKFznzGBz6VM3Tl8im/wrgU7+LnFA7DutvF1ximEja2G9KeWwmMrUWThsgdaAHjY2OeQv&#10;Wq+UM0qrIDg04h9jncOaiRQssjAHJNAFnHKnDDinD9aNz4QZXFM3NkfMvNAiZM7iMDgdaG8vefmy&#10;MVW3NkZbnFNLMORjOaQ7ls48vrUbfxc44qIMSrAgD0pey/PQA07trj2pNrbG+X6U8BdgIbqelOLf&#10;MO3FMQ0/6qPgdKPX5aOm/LGk3ZY5zj1pBYdztPNLx60i5wtP+XERwQcnvTATHIoI+VsYpOd554py&#10;42N069aAJI1TeflH3aUmPyZPlXOe3aoskD7xpjHDMQByKQEpI2g7s/QU0k4z5hqIMQhwpI9+1KCC&#10;q8n60AO55qQbvLfBGKZlcNlh0qQE+WPmUZNAEZA+XPrTTncxCc46VNgELx+tLs+U4NAiEbgjc804&#10;KdqnOfTFSFF8tCWNNONse00wAgCOMk5zT8J5TAEAZqIEb1DD6e1OIUKDv5xQAxid+QW6c1CSC0ZD&#10;nAqQkGoXI7A9fSgBSwG35utQMx+0N1wB1pH4YHHaqzNx97tSAR2bc3B61XZx5oyD04oBcuuX9e1Q&#10;nIkkO4dam4EoPB4GaDkwy5z06U3nf93in8fvPcUh2IucRfPzk1JwYnO79KZk7l4HFBY7ThKQhyke&#10;anzdj2p42lHOFwKjXOTlgOKUFBbkGRs7qYBx5h+QcH1pCF3nBPPal4Kpz1pekgOMHFAAdpQ4FLjO&#10;QeOKFyWfK8etPwfKYnHAoAjCgBsK3FBe3SznkYAtjjPbFV57lESIGUA7umK5vUb3zLj5bhgmzHHc&#10;1lUrKKN6NCVR2HXupBvNCyELuIJxXKz3YN0R5rnLVWupp/tSjKgZJPFZxlUyuQeuQCa8qtWb1Z9N&#10;g8GorYs3DTMTsA245rPcTcAngA1ZjdvJYF8k96am8vJvTqflNeRVxTctNj6ClhUkYU8Z8+UhX/Pi&#10;ltWkCgGZuCetbEsb7lVmjCgHHNZcqlWYpGvBpOspI3jS5WX12kKdoPvTto2v938qowyksQVAxxV9&#10;Pu8HnNeXV91ndDUr5K3xIB5YYrRSaVU4Zc7RVORWEi5UdOtNG8rGMtxWakU6aZJeHzISTs4HSuWn&#10;DRaipWVVO7kZ6107r+5IPpWDe28TGVjG2TjBzW9Kqm7M4q+GsromimDogMmeBmr1vMq38Q87GeDX&#10;Nxs6XBUDHoTV4SJ+9LCMEY5zVVqCmjOlUadup0Vzc3QlsxDEDkcjFTIb+SyVvJOcdAPzrIjuVMMQ&#10;Djdkdq6zTpFbTDtuItyryuK8WrB0+h6EXdGFJCSgP2XJ3ZI9ax7+2jDT3CWckfyDIDfeI9q7K4hd&#10;Z4W3jh+gqrdxQSWYAtyDsORnrRCu0wcLowbC7im0SSCVwSEIGeorS09hbvuE7KRMMH1Fc5PAY722&#10;kiDg5O7HtV60u7CQKrzkMGIK+hrapTUo3jsRGVnZneT3UVxagfL/AKnB9q5koyXlxnaVDcHFTROg&#10;TAkIyKSRkEWd4PNc8FybGlrnMazpdrPb3NwloocD5tvevKdStJoLqZQMq2SpI6V7u5GY8Z+dCGFc&#10;drWno27aBkrnB717uXY1xsmebi8Mmro8o02WVNVXJcDzuBmvaNIu4U0iB3IClBzXkV9aSrqKFAVa&#10;ObkdM16T4UfTZ/D+sQXGoQL5SLwx5yfSvWxvLUhzL/hjy4JwdzcutUszqarFlQQMnHWtG1ke4s5Y&#10;o5C/yZIzwPxridUa2t9UKtIhRpMK4HAz717Z8GtDstR8S+LvtDb4ra0jnaNT80468Y6gd8V8zj5r&#10;D0nUey/E9OlNS1uea6jZXdnq+gSTeGriCK6jbyJGHyyY6/SsC/ila7ONPDjBOVP8/SvZviBeXF/8&#10;W72wXS0+yJqkUFvBs27eduR6Y71qeKvDmmeHvh5a28ukxmW+0NJBfO+fNJGdqjPG38KwwmaOKg9n&#10;LZdx4jDQqR9T5l1G204WGksPmkkDiRMfdx71wt/aRh1IZCuTyK9HdYmhbzY1b/SGwfWrg8PXF74U&#10;1V9O0M3F0tsWNqjZZlHUj3FfcYPMFFK7PkcZl7TZ4bPbKTGAq/lXpHg7X7eDRG0vWA82lPKFimbl&#10;7Nz0IPXb/KuQu7bU4NQulksZQgdlG4EMrDqpB5BFULRJjJfxm4UqyNjcK+moVlNbnztWlys9N8Ta&#10;XaRzSKbezmt5YQ9tcxEFZFPTnsa8vvLKZEztdkOeo6CtvRtWu4tKvdNu5biW1+0E25YkmI+x9K15&#10;GifTbxfKBHlEI2K6X2OZvU4LSrq7ttZLJfSLtlyG9Mdj9a9w0vUbfUNBTMUCSCEB492cEdx7GvFZ&#10;LGYR6oRC7EOxGKNJvru31C1KXk6lJcEE/oaxq0uY3pzt6Hsl1C8c53DqevrWdLkrwwPTitfTLm01&#10;Hw423y/NWL5488j3FU3tpo7mQGJwd3ArlWjOp+8tDNZhsUbW/LpULHl/lbtXRQWbuikRnOT26VKd&#10;OIkZmmP3cjK1SkZ2ucuVGwcOeKbzt+6a0riORZ1GDg5wcdayHdlEZ3E/MccVonclqxOMZU55x+VT&#10;JIwL4XAqiJEKg5yf5UjTEBAY+9WjCVmayP8AMx5zUzx2k2l3MU0QZXTB9qyVkkATAGcdKuxSHC7u&#10;u7jmrRmzz7VdPubPVpNrO0TyZRsdP8KoruKR5vFyOSM163JDaz2k0clkrAjv/SuM1jw/OlvcT2m+&#10;Qjnyye1UhGHE69QDn3qxvLSrmUdayI5SLgJJE6ODjaRVvcvmg7COKYy63F0BkYI4o+YCU7T0qusi&#10;5Od2e1WFLG2Y4GMU7DuJHJcsJFa5YjdipbiFBawyR3ahgvzAd6rqoDs25velff5UWJ2A3HI9axnR&#10;UjWnWcGWLO/KzhHmXGe4rqrO8XG6O/2sOnNcQIrdmbcAPepk+2IhMaOQG6+1eNjcBGR72AzScGrn&#10;rdhqym6hjuwcZxu61213aaAfA+mzx20J86I7SD1NeGWU7MkgdlHycnriujiutTOj6TFF4vuGghkY&#10;pBt6E9ea+crYJQemh9dhseqiV9zoTBNGjkDqf0qAlCUVpOpqOHUQsUMdzEwVjw2Ola8UemzMWinj&#10;zt4Oa4ZRlHVnqRqJrQyWibeMJn3FQujEMPLPtitmWG9S3kX7IDweQapItwN7MgBzwfWhNj5+5VV7&#10;1RAFZjxxxVuKfUdspMIAA64pFkcSMDH29Kk8wGKIlwBk9qUpeRUVfW48XT5tg07ctjpWorq0aJuh&#10;IC9wKzEEThgYUOO+as+Si7GDMuRxzWDkkbblj7PatKSbRRk9jVhNM083YO6VfkJ4NUxHfBcDLccH&#10;NTRzamiHKAgDvTVVicSdbPVPMJtvE08exjkY61o2178W4ZB9k8YaROkY/wBXIgB+lZ8d/OQitaqo&#10;A5YHpU6XVr5yMLuYMT0BOKI1Yp3lG/yQpRbWjOij8UfFCMxC88AaLLzwVOK2YfGWriLZc/DpoEK4&#10;yiBgPrXKrdQsYg+orgDgE1sWktsbeTdDbOeMZxjFNVFLpYwlCxfXxR4Y+0N5ktxHknP7g4FXovEf&#10;hNtoj18Nl+8JGKpx2thKJS3hrTiMDPAzTzpOnlJNvhWIeuFHSt7qxjJPobI1bSmWU4snBx0Ipf7T&#10;0zMW27iQ7umKwBpVkBOE0m6B2jhSTUkOjTiEybJByetZ8kO/4hZ9jpP7T03jcsXTIOKY2qaCc/6T&#10;Dz1xWFLpd69pbqUkYYOR0zVUaDclgVmmi68kZo5F/MHTY6uK901kcj7LtC5JJpP7X0cIwH2YYPXi&#10;uS/4RvV2MgPjtiuckAYzUw8PXHllTqBI9c0ckV1DU6M65pYAxPb5HfFVn1615xeQEHqMDFZsPhoG&#10;2cNrJbHb0/GlXw9ZBX3aju+bpup8sX1FZounxDgHytQgQYGcLWfceJrtZD5mu3JXHBU8fpV06DpJ&#10;tVBuHGByo61ZtvDuhHH3SB1zz/OobprcaiznW8UXJDCOO8f6DFVn1zxW28wWsqcdTk12EukaHGw8&#10;qytuncAE0JBoqRcwxZ9B2pe1pIOVnFJqPxBuZHQ3xKgHLmMfLVRofGs09wiy3jgP8zdBXoCz6RHN&#10;J5YjHynnbVaa+xnbPAOT93jNJV4p+6i+Rs4Q6HfvqUZuZ7hQSN2Hrq7LRPh1bxebN4aMswXgPIW+&#10;vWq91egxwB7ljuY9KzJJb2RXMOn3r4H8Kk5+lae1bXYnksbtx/wiJZ/s3wzs4mzxLn+lRpdFISqa&#10;tHBgferAjXxLOsa23h9W2Ah9z4Kn3HWr1h4X8UX+ohJfEkdugP7x8H8hUOo2rXGoW1H3Nzo5gnWT&#10;xrNcOzfON+BWe9/BEkS22mXszcYRELE16/4W+Hnw8FzrJ1XxjbTATx+ZNPcBBbKOvy5Gd/6V7BHr&#10;X7IXhq0h2av4Llure1ARViEp3Y655qqWFVR2b0M6uLjTV7XZ8Zm58dXt7JDZ/DDWSy/e8yMoF+pN&#10;dLpvgTxRqCStqHxAS1IUGaJG/wBWP948Gul8c/FLRLzxpKnh/wCHFlDBk+femFUe6bthR0Aryy/8&#10;Q+NruMRt4hkgiYkstvL8zD3xzRWpQpOy+82oVZ1I3tb1OwvfC/wy05UFx4yM86jr5+7P4dq5+S48&#10;PpJKtj4dSRF4Eh4ya5pYdTeS08vwzq0/nEhWLFmcj26iux07wn49nOipJ4cmsoZlYh25fA6/KDmu&#10;JUatR6XZ1Raj8TKX2lPsEvmatbDPJTIGKyrnWLVY4kihBI4+UZzRrGh2Eesyxtretz4uCpJiZBkH&#10;BBPardvo9qILQLYRR5j6Hk1y1IUqT99tvtsdsZc22xzMt94hnuGWHw2+0KdztIBx9Krppl9cNC0k&#10;94x83oucV6fp+i22xy9hdsxb5SchR9a1rtvBljpNp9p+Iui221SXhUBmb+tXHFu37mHzW7CTS3Zw&#10;9joV4gh/4l7KSgxhc11dtothbWrT6nqtjFHtzsLjcfwrltV8bAqbbR4ZSi8Gdo+W+ma4qZtYu7+a&#10;a61/UnctnZ5hIrSOGrT1m+W/ff7jkqYmKeiuelan4n0Czt5YtM8NQsyjAYnkn1rzDUtR8U6hqTNc&#10;a3cIHk4jRj09MVdt9MneYE2jg59c5rqtM0RUkaV7ZtxGdzdBXSqtGgr7tdzK1WrtojzuLS786nF5&#10;elyKpxl3OSa63TdACXnmySHcT1Yf0rrLmXRbO23SXVuzhc7c9a4rWPFkC2VysFsgIBApRxFfE6U4&#10;vtf/AIIPD0qS5qkjqZxo1pabpLi0DBeBXB6z4kjWC6himLZOMrXBXepa1e30iJcXLkv82Oi1u6T4&#10;fvpJoprmdYkAHLc4H0969nCZI9JVXd9uh4mNz2nSuqZiEaveXoC/avml7Amu00vQYraBLi7uYBJ5&#10;O4CQjEa9yc1cvNS8K6PpGd1iZNn7uMEFyfXHWvI/EHiTV9Va6t4ftFvaGTMx3/NJ6A+3t+dfSUMG&#10;rW2R8XjcynWd77nTeKPF9oLe8stNZZI1BUzqMbz7ew/WvJVW/n1SSRhPIzS5JPU1atrJnuT8xG1S&#10;ST7Vs6W8Sajcgwp9/ajelenBRgrR1Z5Um5O7NfT7i0i0OaP7Iyvswqg/dPv61lyySC4lIti25zkG&#10;r9xbGPUWcyoWZc5U1VVXNw315NEaXM9Qc7bEDgO1uWl1FnPAEkpYgegz0FaEUO23wxXOM4FJGgWd&#10;n2LuA4NP3nzcmUZNdUYpKyMGyZFQHHyj6Upx83JA9cVBI0S2buLjczH7gpI5HI5CgKvJNMTHEnyz&#10;hScGqszvtIFuCfY0lxc5jMaRHHmAZUcsewA75rv/AAr4U1Ce2lu9Q3RB9pERP+qT+pb9KbJOT0Dw&#10;/wCIdU1xljWSC0jkBubtuij+6o7k9K960vTNC07RrWODT4U2RdWOWJ7sT6mrkf8AZ9noVjBBZ28c&#10;UUZEaLxz3J9c1g3N35k8+RJg9DnrRYdy7eX7byFjbqQPesbMn2m4YzNzjPNMLZEZJBOahdj+9/dt&#10;yRQIsNxszIuewqFmOXNQ5b58g5xR82ANxpAiQlsjGTg0hK7hyOnSoskTKd56c0zOJyfU0iiYkkD9&#10;71pu4+tQ5IZ+D1oZjn/VgUDJMguAXA44qvuO+UZBw3FNY/MCFprnGw5UZPT1pAS7gWb5DTN2AxwM&#10;DuarTSxIIszqo2knPQAdcmvPtb8Qu+py29hbzMN+wSKMl2/2RSvrYasdbrOs6XZaYzPIslwyfuoE&#10;PJ9z6AV5fdajqdzJeSSpJsMvCBsZ9hXVnwndf8IRbajqfjVI7mcEpYhd8xz90EZ4z6dq6/wx4Lmg&#10;sLK81bT98pANvascCJD3YdyfTtTSS3Jcjk/BvhTV9b8URq91BaWse1ru6lIC28f91c8MzdvSvoyW&#10;XwboXguxtdM+G/h25W3tG8t7hV6/xSMxz161y2s33hTS/AUYmu41LH9xaW5w8je4HpXlHiC98T3l&#10;jpUVzDLYWE8oIXP72dB2PcCqS1T6djOfMzQ1jxTqWpXmuQ2Xh6JLVJCZ5II9iTN6ZGBgfrXPWr6L&#10;a2t3c3hivL2UkQx4ASH049qXVdQtv+ET0fTbDQY7WyjCl0QZkuX9WbrWEwJMAezYEqAozk0m0vIu&#10;MGySWef7XdSeYSz5zjgAemKoRrvkYKLh5Wl4AWr8lrfBLUCzm2bgSACSRXdaC9jHp1wV8FusqxgB&#10;5Y8H9a56tblOunQvY5/T9JlaWFrmYpkA8joK6LybK3LGPyZCBw2OlT3twfsju88IJJJHSuRudTTa&#10;6xsWJUjPavMqVJVHoehTo8vQ7LydEn0Pe3xDZJjnNt5ZAH41zOtXd2nh+2tIfFRaMSY8hI8ux7fN&#10;1rP06DWry8SC3+2O7vglE7n3r33wV4B0u0/s++17xDHJOTuS1Az5Y9z6muOtiYUNZvVdD0sPgKlb&#10;4Uec/DvwB4j1rxUkj2T29umGuby4HyQJ6Lngu3T2r6v0XQfg9oYiKaTZXVxGoCeYoc7u5JPrVC/1&#10;Szj8NwWNpBb2tmo5ji+UyY7sRXFzalbh5Atq8pJ6k18zjM/9tJqOtux9RgOG5NXkevXfi5IY5Vsv&#10;ht4fUhPld1Ax71xGpeKfFlzZXaTeNnRST8sDbRj04rzy5m1Ke5Ci7mjTPIFWbfTmMTFtQlA25O41&#10;4k8W73b36bn1FHJ6cElYHnsZbyRpLLVrhg/PmTE5/OtaK8dPJEfh+0hCp8rHBrPWTTbd5y1rbEmI&#10;hfmHBrIa9Vjckwlj5hxg4rmbnU2TsdsKFOC2N241XUnhmE2uiRc4URLs4+orDm1MrdRqnhicj/ns&#10;0xOazZJspIPLA/HpT7W3ubiF0jtJWAbJbsK6oUkl72py1q0Y7Fx7q4ZTm4x8uThqz1j1Ce6uPs9p&#10;qEhUfNkkAn0zXS6dpIF1Hi3uricuFVE55PQADrmvZ9J8A6o2gWb6j8RdK04NFva0QLvjQ/3mzwfw&#10;q4U2r8quebiMak9zyLRrmTTPD+oTzyl7u5hKLaRtgW46ZLD72aqWElm/iNXkuIwZbrGc/dLH0r3w&#10;eHvgtbApdeJILpsnDPcLwe/es29sfgRD5csOiW8swkBRVmyMjvwaVJczbtb8jleIb6Hzv4qsZtP+&#10;ItzGQpSWFJYnHRgaoQk7Bzziuy8f3ul6l4q8Jm00VoYbK1ZPMZsmcn+QFcrYwny7osFGOgrrU1yr&#10;XVHTCMpRu0I7zCRQLYkHHPWpliBfd5fJXmrSgA42DhuM1bVQSDgdKl4m2iKVHuZnkx4kGSSanihI&#10;4WAD8Ku7Pm/1fOemKnUOuDhfarVaTIdKIRwA2z/KM+lNeBlyxC5z0qwrOHkJiHOOc02RnbdwRhaF&#10;NkuKsUiCJP8AVKeOtVpANh4HJqzICI0/e5J61UcjafkPAraOquYyRVYrvOAo460+KUBnyQBnrUDY&#10;EjkyJ06ZquWzCQDxnmtVDmRi5WOg3xvY7GhjPy/Ka5PULdVut4Rh8+QQK0beZyxHlkgHua1nW0ns&#10;+iZEX3etKmnTlrsTKPMjA0+6w0iMGKsuASehrSgt5XnuwSP9YDuz0FYF3FNGW/0aQAOSCB1q/pt8&#10;fsk6yWz/ACuvOelXXw/NrHcqjXcXys7ixhu7eaWWAhsumY/pXo9lqJcWwmsim+NRXnFpcLsjkSeP&#10;oMrmugSW6aeyIeNhkcg/dHevi8ywjnLVfM9ulU93Q9GmhilhgARCDHwR/jXOyefaa1bxzSy+TI/y&#10;vjj8a1rK6Uaba7bxSAOVPUGtO6/s+50SJJIV+aI4wv3cVy5ZmFXLqqcX7t9TgzDL44iDUlqzFJBk&#10;iIVdpHBB4qJnfzWXZwD1qlC00Fy0ZdjD5hCOe1W3I3Ieu4da/ZcszKnjaalF69Ufl2Y4CeFm1Jad&#10;CYFvLfBz061G5O9vmxxTPMTnG/pxTVJIfjnPPNepY80k52PhR04qPHy9cnNS/wAK9M0jH5vujNMR&#10;E0qrtGTTd4KucsefWlxxLmMfe603C7BxQMeAfNi+fqetakP3SPlIA5rLXIAweatRORK4J7cVUWSz&#10;ZVh5cfUH609cfOdvP1rPRvmGXPtVqN/3TkqOvXNXcZbHKFiwz2FPUgo2R3qFNh5L84pqGf7VLkDb&#10;2wKBlzjij5SG4qLNODfISVxTEP7Jz0prD91LgZORTTJx9w0mc7/l6ikA4/fTC9qaTh3+b07Uwk/I&#10;Cf0pCGI4GDjrQA3dln+XvQASWPmDGaQBvLXI5p2DuU5oAYFImc5HWrS8FzjsKYR8i00EjOVoAsH/&#10;AHegpvy+Wxz3FQ+YuScjpzUIkbL9cFqLgXwI8r+8B4pHIDde1VwThQAelN/eFzljjPFAE2DtyOee&#10;aOMnLVEOWH71vpTsvvI2DGeKYEnfg0h/i4pOd5GwYpfnyOtIBpX5even4AhH0pQDsYFPxpCSIn4N&#10;AChkIbHOf0pwPz9OlQcgr0+lODEM3FAFnv0phUZHSojJyo3HOKcshODxQA4Kc4C0xlw5ycEU/eBv&#10;AJyBQCDznnPWgBuPk5FHGcZzxxUm07T8vakIG1soM44oGOG3YB7Uhxg/L0pvO5uaZ83mHjr1oEPP&#10;c5pnBOM9qUFtwGPWn9j8vpigBv8AE3FO/vUeuVNIMYNAxfXvR2+9RzknIph+6vNADht3DnnNSjG9&#10;qjGNw+tOHKNxQBLgc/KDijkDgDrTMncfl6+9PB5BxQA7PP3qaetLxlqQD5TmkAxs5FQsv7sH361Z&#10;bG3lhVSV1Bf5DmmBSkAyo688VWdGO7kAg+lW3wW64Oaeg+YZj3cVDsBUSCT5MQynnjAq8ljqhi3D&#10;R5GGOvSvPviL4vm0DwfpCWdpbS6jdlvKDjKwKO+O+a+cLj4mfHM3BP8Aws23iJkJEaW4wBTjBy2I&#10;lLlPs6S3u1J3WUw6djVZ0ZWHL/iK+UtL+L/xUtin9oeGND1FA/JKlGI/Cu70/wCNfg6aSNdU+EGt&#10;Wx3gF4iGA/lTdOS6Eqdz2wj95kinFA0TcNjNcrpvjv4LaheWaW/xZsYZXQYiux5Zye2T/jXcRGyl&#10;iQ23i/wpOGAI2XSHP5VLjYtMzwuJE4qXLDB2Crz2t0BllBwOqHP8qrOmZUURT9eflNSMfboXuQN2&#10;AGBrx7Wbs3X7S3jN96mLTPDM0SnORuAycV7BdXemaX4P8T6jf6ja28MOkShS7cs7D5QB3Oa+bElm&#10;t/hT8RtRlkZZLi3vZmZjyQ4JFCjdmkGfOMcjXHxN8fTEMxk8QztuJ/2zWy+0xS7mfhM9awdDyZPE&#10;DlsZuDz65rakIGn3RZm4hbmvQ6HM9T2H9nrLfFj4+XZhBMXh0BT784H417VrUtzqX7PHxEtLnRGV&#10;vs128akcrsyQfxryP9nSMnS/2jJvL/5aW4/ma9/ZQ0PidTaxgvotwoGOOVrxcfiXCTj0sd+FpKST&#10;63Pmr4aNJ/wjHxemIJKxuij/AHRX0H8F7u7j+GvxCuJtwjl8SFELezc14N4Bezhi+OkEt9Zo8WtX&#10;IEbsATuOOM+ldha+JU0/4AeIdNh0+ASK1yRcpJyxfpx6iuGU1CV7bno8vOkkdZd3lq/7evxwgj1a&#10;Axv4fiL+U4KlgBxxxxXjusKr+O/Fbgr82qso/wCAmsvwZJfw6/fXSTTy3Ejz+ZJI5JIf1Jrd8hBq&#10;lz5juG89yCfU15OY1up6uEpKJVwBbW4aUH5e/arlvEDY3bbFOF4IrNulcRS4DH5u1WtPklVdgmBD&#10;DnPOK8iz5bo7XLW1h0UWw3JKs3BxxmsXa0etlmSQF3PGOtdeoKzIx2cmkmhjdkbyYiNwzx0qY4jl&#10;1fUpUuZ2MB1/eQNvdc84q1HMM4LAkCtia2tW0oZUcLw1YslrcK1uRbOwLcGpVSMzRwcEWfOjaSHE&#10;IJ3jNaEsEZhhYlB8o4qhbxQ5k8xgrdRU22Z3QCeTHrmsptX0ZUVdFmC0iZ0wRkt97NTXVhILgBJi&#10;2I+feoYXkiuCGctgcVYF6/21nztOcc1hKU76amsVGxlGO6jmUvZSn5jg4q3vk+yf6hj8h7da6SGa&#10;CewZHt7djtz0pI4IQr5tkUnPy9ayliO6HydjI01bd0lP2NlBf7x9atXjXsQhlRQVTqB6V0mnW9m9&#10;rcRm0iUbuverc2kp8q/bQVPUE9qz9pFyv+BF5Wsc5Z3EVxp4beoYD5gTVh7dW2nziFz60S6DetqF&#10;v/Z98N3mfMpOKsy2GtQz2KzW0zHAyq1fPDdOwXZNb2wOnsizfw8Cmujoyr5pDYxkjrV+3jugtxi0&#10;lGEz9aqXMlzJqGlL9ndT52DhelcvtFz20NlKXLcoqII7l2WVjwS31pnmXMk0h82QLnGPWtW6s5Fn&#10;j2EtlByBVOcSwWyl9JvgpXgrGSP0raFaG19SG5GXNbK63G6LGV4wKxYRbHU54G0uTd5wwcdvrXZW&#10;ex7d2kk8uPacFxUq2lv5jtFaiRd/Mm3mux46MFqZK5Np1yLGzv0g8JRHfCA1yX5H4VOt9qUkaZtH&#10;ZRIc8VXe21EwxKNLuPvA4HStR21O20mGb/hBZZhlcjpXl1sTCpP3+u2p0U6s0rImhubdYQZNJm5c&#10;Yz61Df6tqK3kQSxXb5Ywc9qklvI5NPtXbwxMoMf+qC52mqcVpfXdvcgaTOgAJzg5xXIqlOTvLSzN&#10;faVEiW21O5lbcbE/L12961/+EisxZeUsLckDnjms3TLa3tL26M63uGBAURk5pj6ULvUpWTQryICb&#10;IIQjiuidWh3M41KrNZbuOa5tkMwj3OuDu4rXkiVZLbF7Gw8sYwetYJ0dxBh9QlTbgKO5qK8TULaX&#10;TlGpSlCRkk1wYmdOWkGrnRGcl0OttoEeC5DSqDn72ae1pEGUf2upx6tXHPqMgvBGsM2/aMlTTBNr&#10;El5K7wXa7cYwa4XRT1a3OhV2kdNcw7bcqLnq3rVYD5ZAZJMjHNQRNM6xhzMQB15qyWKqcAdOa45p&#10;J6MuNWTLbS6SljD5k6u/ln5SOa5ma4LX8uyylVS/A/8Ar1NOiyShhDNuJ6Y6VbiicW0RZUOB6c1c&#10;OWCu9WW5S7mVDeqmpMGs5FbI25HBq411ZPdszRBNq9cVo+RaTRwgwRswHGFqq9i32llWw6uAT6Cr&#10;9rTfdfMlSl3MO4vLdrkrDo95cP5nB2HC0sdykeu2A+yOGaZMr/MYrslSK1tbpY4bV5TbYDbB1IrP&#10;0rR3OrX1xcXO5nnyi7emav6zS5XfS3nuJOVzeeTzJJpEgEatbL8gGQMCqimyMU7MqgDIC963Jooo&#10;tKWNYFUmP7x71jx2Z3l8hgZOcmvIVVNt3N9Rbd5n3xwaW5Y9WA6CsLxGJV0VU+1q7GUY9vWuqKXl&#10;uyyWerxrvixKNgPFchreRHaEkkmbJJ9e9dOFnepGwalFAI9EswzKCUGBioJGuTBuTnB55q38klta&#10;FpflIArWi02E25H9rIQUBwDXe5pavc74NWOaEk/lSZs2zgZOaz5Zd+p267nULJkgGu0SxHmTAqxG&#10;wgH0rnLizCas2EzmbOT1rahVg2OUn0LEUzhoCHbBAyTV+W5gNo43Hds61UMSiKHMRzsqu0UhSU9O&#10;vBrKUYtnVTnpYbLeulg+FUEA5JPWsQXN7JKSwLKZOO1XpLZG2ZdzzyDTorbckp5AReK64ezihqoy&#10;tPcTpbRnI6gBc1PBLI7J8zAlRSCxEko8y7c5b5eK1bewKxgNdrkrwfSlOcFHzLjJtlZvLVDul5rP&#10;adxrVn8jbc8YraezdocGJiVP505bRQYw0A3beO9ZRqQXmDbZE0iGGLO7kdc1RZzunISQf1rX+zAR&#10;4LHk8cVXMNyLu3HkxlN3OBUwlFsiV0jk9dJl0C1j8lgyq3bqK8L1KY22r3kUdyC0k+FwOhNfRWuo&#10;qRWrbEAMDDOPWvA9RtI/+Fj6G4guJYo9Q3ykL6HNff8AC777Hx+evmicxctNFdoktrIXbBJf3p0S&#10;yNNOY7fnHFdF4tutIudf0l47FVP2RVfAxjHSuXt7iePzSsCkA469q/SKb5oH53VhyzOgt7mYeGrx&#10;Szqyaxb45/2q9x1KeU2Fni6mZv7MgI29uK8OtVt5I1XYpL6lATz719JrZWf9k2xktckaZF+HFfC8&#10;UVlBRTXU+64fpOp16Hmt/c6gUTOtzhRGPlJz+taOlT6q9laD7JPt7NjrXWpo2lSTO0lqjLvynNb0&#10;NpaRxadsEITb93b6V8XWx9Lk5VHU+up4aUXe5yEtrNNCC9uwIqvHp5WRSGyATXZXBUXagKnfAxWX&#10;KD54BDcuOgrjhi5bLY6vZJmHdJIILHy9MkbruOOlYU8epT6qiyWsyxqRjivRE2ebDjygNnIIqN/I&#10;3D5IhhvTrW1LGcnTXuEqF+pxUdlci6i8i1lIxyxFblppOoeVO0t8xypwNtbyGPfAFSLDMMgCuhh4&#10;tSRIvMfIrGvmErEywye5gaFZXMepSZTja3Qc/nXUGwkNpd5lbr0PpTtILDUr0/JsEw4I61s3Tob6&#10;QrLHwg+leJisTKU7nO6aTOZXTrYXUSrIvI546Vn6tapDHGFlRj/Z038q6QFluRtuoWbBJ5rmtVuY&#10;W03VZHlt0MMDgln659q0w85ymupjUjGxW8B6bZN8JFkmGd2q3BwT/tGu3gg0uC5Qx20GN44rjdAv&#10;raL4UxIFy32mQqB7nNQTarKHAOis/wAud4f7pHTiurGwq1607bXZ50uSB6hdSb7RR/ZUS/u+/es2&#10;CCzEyBNOt2ZjlvavKJ/E/iuWRYR4OcckI+49BVjTdc1uPUZQ9nKzk8D3rneUV4xbbXpdf5ieIg9k&#10;ewSSRR2duo8jAbnK1aafQZfCerWQ8FaYpuAhlugBuBHTFeT3esapJpbtOiRANwM9K5h/E+oHUBbw&#10;W85YnHmY4pUMqxE7uL237IiVaB7lGtjH5KpLbMqR8446VajubH9yRd2GWuArAsO9eKi610WlqTeF&#10;hK43FX5H4VsxLBIbfzbicOu0jDkc1nPAThvPfsCqxfQ9jvfKhvkiE0JbyVbcnI5+lZUgRplJmkwT&#10;jLLgV59d6vqEElsEYkiMYZjnpVa113X728EUt9aEiUBSMLge9c/9lzcXJPQ0+sxWlj0K5UpZxLFG&#10;hbqeamt7uNdPuPO1SElU+4K8/u72ePVbq2/4SKLcLYfOrA4zWXZNctfXG7xSxOW4PcURy2Ti+Z2+&#10;/UHXS2Ow1fxDbDThFFbSE+YQzegrz641LzdabFqgQD0rYW40X7Xp1vJZSO7TMCdlacmleH/keO7c&#10;GRPuqM16GHp0cOtYu76szlUlIwdOvL+XVfLj0kiIcEg9a05NOkj1C6mw+zIJUng1v2WlPDZ+ZFgg&#10;typHNWbi2u3hhVp0jArKti48/uaJ6GkIu2pmW91YC3tsRjfnDRnqKj1MRSDTmAxlSNorSt9GSO7a&#10;4lussF4GOKuNb2T3EALIox17VyyqwjNOLLs7HE2VlI2tajHBpjO28bnI4ANdTaaXNDdRuskTnady&#10;leldBZLaxfaAGtwxYZYVNezW6iBFuVO4jLCorY6UnZFwpGQulyN5UpniHznAx0qGWFIySNQjYjqB&#10;TtUvJIrK0QXTEsvRT0rlJbm8jju3djjbkZpUadSor/cE3GJtPLHHMC7wgZ5z3zVeaTTklR/t9rtZ&#10;SW6cVxF3eXNxdWwaG4yJflUVs2tks2m3rTXDr+7UAFq9L6n7NJydjndW+yKt1r9l/b9va2kN1MXm&#10;A3bDgeuDW7uvBYXJQ3A3Q9T2qrBpdlDPYSi8tXMRJVQgzzXQ27TXEF1/owjjVMfd60sTKkkuRbbt&#10;63HDm6mHDBOunK51OTc2d2TSxWiNY6gvnNISclQafcQXslzIoztR/Wta3+z2vhfVZWth5j2xAyc5&#10;qOfrfV9ikjzi9g26vqAyiDbzz0xWJvh2zBVH3sVJqd6Wvr3JkBMjmsS0kd5l+VwPMOTX1GGoyULy&#10;8jzq81fQ6C0DlvuniQE1meNpS+heE41kUItwMgVrRbUUkSr8yc+1ct4lbdpMPPI1CID8TX1+XwtB&#10;WPBxE7yPpPwsir+zf8KyExmxO324rScfNj0HFM0hRF8BPhLHgApo6kj6inkhmAwuQOtfcYf4EfLY&#10;j42QkN8v7o5FP7SdOlL3BI5zTSSGIyM4rYwFBwvBNGf3T/N/DUefm60/jd1xQBAd5YfepVznuPSp&#10;tq7RzzTTwU4oAMnJpfXmm8ZPNKOvSgBRkfwDigquGIJBoydinaOtDypuB+y/NxigCI7t6ZB5p/OW&#10;/CnZ3KuQPanAfvQMGgCLad338DFOGPLbCZ6c1KwPHyDFRHGT0FAAcbxnrimtj5jk9KbnluSeacP9&#10;WflHTigCNdpY4DZ70/aMMMUKODkL9ak53n5aYERUbhhaQA78gCpT25pp6HmkAnGT8tJzt6cUd1p/&#10;PksdvegA/hHSl4w1MJAPSmb/AJhxigCcbcfcBNNJbZ071EWb5v3hpoL5OW/GgCXBMn38qentTCfv&#10;4HINO4w3UVEd28AAfWgBx5OdlJg8HvT17cUY/eLxQBHk+YOcjPX0p+0ksfMPAowPmAHGadkhJOM8&#10;UANG0A85pSVIIyaYd2xsJzmkDDcPlPWgCYBcDD0E9eKb8u3HFNydyg0ABA3HikO7yiN4608dOlMP&#10;4igA7xjb+NL/AMtD7U09/wBKMHB56nrQAoz3FOA+TOOM1Gc+amZDke3WpARt6gUAOOc4z1HpSDG4&#10;800kbwPbigdTzQA/AwPmo3KIpuQeKYcbTxzmkIywO09PWgCQbfIQhuppRt2k+lMz8pHbtTdx8uQF&#10;OpoGSEjaR8pwOKZ6DzR+VM4yQePegcc96AJQMv260vHlNhRkdeaiGQ5/eL70v8LYyKAFJPHyCgD5&#10;Bhu1IBkJk+tH8S8dDQAvcYb9Kb/fOTS87jk1GfvH5P1oAf3yB2pMLlsdzQpGzBHOad2J296BDgBt&#10;+8famEgfx00lt6jacbaZ8wXgfnQBL/E3JoxgnDimYO1fXFLx5i9aAEO7d979KUE/Px2pT7il/hf5&#10;f1oAadvln5M0mAVHI4p2DsXMfP1pG+6uUNACDtTgf3ZJGOajI+U8t17U4Z4Gw0ASc7eD2pvy4PFO&#10;+XevIpp288mgBpHzoaRgMNlf1peMY3H29qOx60wNIBwjZfrUyNyA0vbimbR5ZGTik+UP2pDLG844&#10;7UhbdEm4MfmquWYbj5Y604liudvakMm+UkYT0qYf6wD2qnu+ThjnuKkBPy84oESnh87Txml4xnbT&#10;Mn5fmzzSFvX9KYCkvv8A9YfpSfMcjHOKFDbCdn603jccb8n2oARWO5zj2pw+593v600A7X+XvT+d&#10;rfMOlADsnOcDGKXPJqPHyn0z0pSMs200BcCclSRTwFKkHgbetRfLu5Hen84bgdKAIFEpnnXccbuO&#10;atIpCkYBpE2gZz9afkbjQFiPJ+bioCHyuOlWMdcLxTMt5rfIetIZHg7D8/fpTG24fjnHA9alYKM9&#10;eajwDIeeaBBHg7KlJGG+T9aQBcnrT8MXPFACAriPnr2p3975KdhfLYc5B4pfl+TjmmBGQ+8YxjHO&#10;ahIcBQRnmrhxvHHbpSGN9rEJQBAN2TxjipRjK85z3pQpEJIBzup4HzKcDGOlADB0OFppzlRipDjc&#10;+I6iOPM5PUUARuW8k4TJ9KI/mRsgjpT+MnDdCKd/ESIsdKQAU/cRYIqPA80ZwOKnyGR/mIIphHQY&#10;7c0AQYBxxx61MqnygC5wRxUqrCI360N99Rgfd4oAbHkRKOepqYMm0ZBFQZGyMc9fSmk/vPvUASM5&#10;JC7flHc03jBKuetIC3kOCB1pzFRGvyL06ZoEM5yeKYeOcH86GPCZdfpUUjqVGMcCgB5Ybvu/rUT9&#10;DhQKqPLz1PJpnnSfNjJouMlZgCM9/Wqjk7l6Yp7PlF3E/hTD5R3fe6UmCI/nDP8AJSD7xGO1Lhgj&#10;HfwDR8vlg7+TUgH8TECgYIGWIpGJ2g7TS9xkUCE53cgAZpuD5ow/FO+Xkc0o+8uDQAw9cgnrzSDo&#10;cxj604gYpce1ADwP9X82Pagj5vvcZ60u6IbAwPI4x2qMnDEFlI3cHNDGlclULmU5AAXk5rKvL1Fi&#10;dUQkDPOap6vfxxWpRZVDY4VT1rk3uZmt2ZpDk9eK462IUUeng8C6juy1dXtwZJB9mY8+tZjyk7iG&#10;OccioLmSU20e2VWbP3aqDzP3J8w5zyMV4tau3q2fS4bAqNrIju3b94QrcxnFYcLy7n3qwxIcVtSs&#10;TP8A6tRiqkqZOcLgL0FcbruWh6qw/LZiRSxFmxjr+VWd6jygHU5/SsoIoBIDfe6VPEXNzJ8oI45r&#10;jqJo7aepoSxrsjYXDnK81muuAeRy1aylfs4BXioJkixkH8qwVSzN+S5gyiVZHZYjwM1PZzhzJliO&#10;OlW3iUnBQn2qjJGq3SFFI9qqUlJAotGksgKuCw74py+YY5G2DC5rIaVQzZdc+lH2qQKzCdgNhBzX&#10;LJ22N4ps1RJA8L4nDEHBHpWddeWYzxyDxzUGn7nvnZbhtu47q1xbwu8hbdt/hNR7RxdypQTVjl5M&#10;GSNiiAD1rFvBcm8jaNm4bpmutu7eJZJVYcHpzWNKirPH8oxnoa9KhVUlqeXWoOOqK1rLcqctKQBH&#10;iul0B706zn7Y4jLGsPbCYyTHgbuR610Ojz2YvXbGAUAK+mKzxdFSg3YVGrZ2Z6A0cculArgsE+Za&#10;xXRgIl8tz8xxxUC6iqatOI7k8MOPTNaxuIDZSO0kIYKD0r5uSlFu6PRWpgTRjfMv2dSD1BrldQs7&#10;iO4+0Q2pUhs4/vV2UskLs7K65z0qq37yydHjGNhFdmGrOJlVpJmJZXsMlvHvYAgAEehrVeS32FSD&#10;uYdj0FcPqcE8E8rxmRdshPHcUllezNb22dRyQ3THSu6eH5lzRM4ySdmdqHbaMAEdqSdUlityQBtP&#10;T1qGxkWQyKX5Cjj61PMrrORsOCK8/mcJdjp9mpROZ1bSFngkeOBQ+3jB+9XATQ3FtqDqzzxNyNwP&#10;869a34kcmXG3oDWVqNnaXWm3ebTJ2Eggc17WEx7Xuy2PPxGDTWm5wdnfKyGG6kDo3ALdvxrs/D3i&#10;bxb4f12zk03VZDtug9tL18tf4kYfxKw7HpXnF/bSwzbTDN/rSFNSWF48d1HHOpKdmPOK9aphadaD&#10;0Uovo9jyG3Tdj3SPX7nxF8b9U1WeG108LfWyiCMfdfPL4Hqea+h/H9n4ZuvA/gO31f4o6dcy6b4U&#10;YuEkAEm9fk59RXxfp/2ptdtp9PupPMU/Oq9CDX0t8JvDOha74s8SS6/4p1P7Fp7wie0aYiWd3+7t&#10;zyVHfFfIZpladaEoS5VHZLodcMW6av0XfU8Gt/D/AImuzbQ6d4WuLw/aJipVgMxjueeMCtzwvcNo&#10;nixmupXt3abK3fLeSyHJQr3DdK+0viRH8KPBXw3aHS9J09by+0kqFjk3sQw455xgda+Fr5ri4vJ2&#10;lViJLh2AbtnmvoVUhCmm3dsx0xadti149k8H65fyatpukR2t21uwvoEXCTMv/LRV7E96+f2iJnjl&#10;RtpWVwy5r2i2tbsNcmHT5doVgcDjB61wes6TdQ6n50URMb3OWA6c+vpXqZZmKUuVvToeDjMA49Dg&#10;5DMLpXVU4Y8EfnW7YXsTIiy7FyABntSahpl0mXEeQYgcDoawDkBFMb9TjjpivrqFZVFdM+ar0nBn&#10;WylkFzsjiIaM/jmuPubfE0r4ILSEgjpWjZzsQqySuQDxk1dufJKjMPGOOOtb3OZMzNG1PULDxNp0&#10;gnYD7QuT2I9D9a+pNMtdH1XwzY3lvJD5i2qGaEEEqT3HqDXypciFnULb9uldv4N8SXWla7pofVpY&#10;o0uAFdzkKD/Cw7qf0rGtTvqjelVa0Z9EvYxQw2w+xRqdvTFYOoxboUH2YKok9PvV3lve6TqHhmG5&#10;gkhDtaAyRA5Ck91PcGsWeAPZzEpgDIORXFax0Jnn9/ax/wBn25WOMHyT8o5rzXU2K7QQAfMbAr0r&#10;xFd2Vjo1uX1mLzXV/KhP3mHcn0Arwa/1C8vNVvnjJKCXk4xk57V1Uk2RVkrGotzH5y4nTk4Jq4sm&#10;VQFgRngiuXCP5QO8jgZFSQXM1veKsqSFXPyNjOK25bHGderYUg9eMc1aRmy3pxisNZ0ks42RlJyN&#10;wzjFaKOvkwkSfw8g00J6GuksoEZWYZxWjDMdihzkMKwUdgxO0dKvpIPsqZZcg0xGLr2kmaS4mt7Z&#10;PMA3bR/FiuLQzq8iS2joykg7vavWoZFAXLcHrzVS+0ixvYrrb5ayFeGHrTQJnmoOQpEYINTxv8mM&#10;8A9KZqFh4g03VYo7rRpjC7nyplGUYfXtVWOVTcTERjPGRmqGaXOMbTTSGKL83eo1lOSRGOnSplkU&#10;xEYUkt09KAI2E3J8rjI/GtjS7jT47+4W70t5Ldkyyg8nHas9mfao2nAXoBUG4HymWUZVjwRWVWkp&#10;qxrTqOGx6HPffB9vCLvaXmp2t2Y2V7eRCeR7nP8AOuKhvdUjvD5NypQyk/c6isa4iV5lYxxg7uoU&#10;c1q2k1siIjqoyvB9K82eAUU3v66nfSzCSkjq7a9il0uQS+WcdiMHNalupKwva68YmUZ2nvXA3i3D&#10;WoeCVuDnK96bp93qWyXdeyZXjPevJrZe+W6+5n0GFzezSkepw6lq8Lut5pUkkY/jRSa14r3w5Paq&#10;y3ZQ45Vhjn8a4LT9VvUAWbxBDIM9HQcD0ra8zRLiYESqjH+6Mc15NfDcvS3pt9x9Fh8bGor3Oglg&#10;DKjW8kbk8EU9tP1L7BFugyNuQBWVFbeIRCWs7pXVOdpbqK1bXVtTiWJbuykAxyCOlcE4NLR3/M7o&#10;zT8ikYpY7kxguGI4ApXXWBGV27gnPBrpoLvwpccpqFqs7cEMeQat/wBnSeVOYnMhYZyMnNc0puL1&#10;X3nWpLucnDezqCZI5AFXk4rc0y+8HXAQXGvSIu4hwyEEGnNpHiBo/k8Iq4DElmYLx+NUptMIjTf4&#10;dl567Y+M9+azbpy3uvR/oaJnVG28EPCzQaxAygcgPk1TNlo5LeVfKcnvXKiwgjd5IvtSEdQX4/Kr&#10;iDU/ItwL1j6LiuaUNbxnp5miafQ2xpkRz+73ZOchqmW0uFiIWF+OnzVjrc63E0SnTnxj5cNmpTfX&#10;4lQfZX3MKXNVWzTJdOLNgTarEI/3N6OODg4q9BrOtxg4uJOnRkrNh1XUI7FYpjayqSMKyjK/jWhF&#10;qWmmWNX06NQVGTgULEVNnsZSpRRq23iGZLi3L6fDk8EY61pf2zO0mTaBQTkD/wCtWSI/C05iKOuS&#10;wO7pzV9LPS2kkLanGoCgLg10KtGS93oYSi47mhHqtx+7/cRtnoMdKsSajctAQbdFGO1Zog0tG+XW&#10;EI461I0Z/fBJIXG3g59a0UzFoab3eH2yMBnBGamE0+IQuoMMDnJp9vplsLe5Mtz8xXPXgVA9soY4&#10;uGIyec1SmKwkt1MtvJi+LHHTNUorqd5eLhwA/PNKum3Mt05OouFD81qRaZAkJ23SZx3aq54rcOV9&#10;yKS+mSCFhZ5HfB61E+p3xg3QaU+RGc+lWHtGZgjXEIUH1FaNpb2UUEoa7t2GOnFROcbDUDlFvNTe&#10;OZpLeXcX+76VBI+o7XIt58Edga7XboxmDE2y/N14p8l14eSFUSC3wByxHWsHVvayNFGx5y7aozfJ&#10;YXrdsBDUgsfELIgHhy7Jb1JGK7c6zpqR7YY7E4B/hAqhLr4FrcxtJp5Vhx8wBH41Uar7FWMaPw74&#10;okFqXmtIUJJLM2cCvQPDTaZo7XhurfTdQ/dr9mZlAFuf4j75rzm58QutgU/4SkbAx+RXyTWemtWT&#10;3cK3E92YWbBIBOKaqtu7JlBtWR6BrmueCG8ZNeWmkpaXJUrOYvuTn1KjgYrn5fE+oJC32SOaR2kA&#10;QRJubcf9lcmtWx0X4dahodpPaeOtbEkepQi605bQl5QTyEI5OfbOK6zxrpNvoPiD4N6loH7OGv6N&#10;KsEbRXd0rSwXnHziTOQjHtnFEeSpLmc0vISbhaLje55HqmnfFifXrL7b8O/HZN9bb4yiyBGUcjcR&#10;wPoawP8AhGPGJuX8z4RWx6/PcXiq4/4C2DXv3iD4kfGTUfCeiWGn/D/w7olvFagTyiHzGmfuyseg&#10;PXArzZtI8RXeq3d7qGva7c3dwwzIs7InHTABAqa+Mp0dFLmfZXN6dFyXvRt6mX4T8GWmoeIdTS+8&#10;dWVpFaSqb0DAEKnoFPcmvVzoHwS0/wAS+GPIt5UCajEJrya4Epdc8/KScZ+lc1YeGvFElrPDC0bi&#10;QjeouVUn0ySRmux0X4e+K55rpk8GiRbd0a6b7WrsEHUKuSSSPSuGGLr1J6J29NDOuoxXxJH0Fa23&#10;7LQ8QeCLvTokW7treMXVpDD5n2rcOq8nnPPFeqG++AOnWUN3H8MdclnWAMkEenySSc9gDx+tcL8L&#10;dJtLXxj4iv7P9l3Up3t7UR2xuV2CzIB38sPnZ+2Mn0r3uz8V/DdvCeq3F5r/AIK0+S1lZbyC82I0&#10;LDrkEAkd+lfZZNgZSl7SU4rya/HsfC5xivZy5I+0lbdqffW1kr282fEnxu1LSr5fCz6d+yPrek2N&#10;xNI1zfNZYF+RjAO0ARlDzzya+ZLjWtGtbaF7bwpd3U6qVRpAR09R7V9ffGX42eEpm1LRdD8MaDqe&#10;ltBJHc4hA+1yfwlDgFEQjOerfSvi1GvbjUZpZ9MtzK87MWRAAwPRQB/d6e9edxBhE695STStolb8&#10;j3eH8RUdH4JLteXN+Zn3evfES+huIlt7O1tsHIiG0gfXrXMnSknN28l3c3Egbku9eiWujajPdS5R&#10;o4y+Mniunj0Tw1ZWSm411JZCATGpwPxrw/7Qp0dKaS8l/me+6VSfxaHmNjokklrEsWjBQF5AXv8A&#10;Wus0zw3KFlMm0cclzjArYuvEHhuztmCNp0CovAHJNeZ6345lkuryO2srthnAYHGfwFVSeKxTfJF2&#10;fV/5hOpSorVnos58Nafay7722lYds8D8a8817xlbCKeG2aEAH+Dp+deW6tqeqTCQz30+6Q/Kgbkf&#10;hVPTdB8SahehUt5oIM5kmkHb29697A8Op2lWd326HkY7iOFJWhuJquuXst4+JLqaV5AAqfNye2BW&#10;ppXhzxDeRwy30rwRlQxj7qvvXaWWk+CtH0tZWfTTKkOWuLpwSD3IzXGa546tlkuodP095sEjznOF&#10;J9h1NfV0MFGCUacfn/Wx8Zjc4qVnrLQ7WG18J6ZpJcnT4giE+ZKwz7nmuQm8U2134uW1g1mS2sRO&#10;Em1Epkgk8bU64ryy4n8R6nqc7z6jqEpL8KMhR7AdKt2GnldWCza4LQKwYTFM7ceq9813xopb7nku&#10;UpO72On8d6FHp83hu4fxvLdXV4m9WHzLKnY/7PHaubsNPL26kXSrgfMPWtrWby4ubeyhj193hCKJ&#10;C65L7ehGelUYPMEW0zsQoGMVvCLtqTUkkyURmCG8BstzFCEwapwRoA5ZDu8wnjtWgWJBy+QB1NT6&#10;edObULhZ7oRDacSEdK0jBXMpN2KQW7Mo/eOQDzk5yKtKo+fMAAA55qy0ltHcXflxiQgkA+voaoS+&#10;e6A/a/mJ+ZQK0tYi5PhdwHnjGKiMJ+0Ftx6VHFHKssm92bPap5JR5YXcmAPWgRTlCiSFg3Rjn3qL&#10;y7q6v4o4LK7I80KSgOWPYDHrTlWefWooo7djmdVATlmJ7Ae9fQXhvQbbTNE0ySaztftjWm4oQCIA&#10;R3P96mBjeGPCdrZwabe6jBDJeG3DQ255W1B7n1Y/pXXyyxIZP3hxt+UDgU27uSsI23ruTId2awZZ&#10;maV/3Z5HWglu429mlkkbk4J55qplQi/Lzih8d2Gfaow2c/KOKQWBmPGO9NJbPBFITlmHGKiJG7jP&#10;tQNIf35PWmbm8sck800nhsg0xnXevzdueKQyRm4bgduKjyN3XjFMJHzYFJkbgM0DJMjIOajLr5S5&#10;lHekcDaOVHHSqz7crumHQ9am9gJd+XXkcms7ULmCC3kZ54y2zIBNZt9q2lwRyp9tty3OCD3rhimv&#10;alrl3Ha2utXjNdgEQxkjB7Cm47DRpvPrur6jNbWlteLbC4AmmVTgnsM+9eueH/AsFrB4d8zWrIax&#10;PCXij8vfHaIB95m6Fu9RaJ4f8eQ+E9PtU8Fafp8AKNLIzgvjv7kmvYZ7mysfhhAoa0iC2eFWSQGQ&#10;cckk881NSLexE1eOj1M3QtG8BWN/qmoT+IZNV1CKFv8ASLriKFh1wp4GK8/1zxHcXHiLVEtZftDm&#10;5YKy/d//AFCsvUL+81Zr2ztNaWx0tJt9/dM20zAdQD6fzrjL7VNJjmmh0m3ZLaOPyzeSD57hhwSB&#10;2FNO+jMoJNq5qONE0+PUdV1G4XVddmJFpZk5ig9Gbt8vpXFvcajd6nfT3utPNK7klsYSP/ZUdAB0&#10;qqxupblybi5JeXB/idj6DvWk2meIBp1mZtC1y3tWkAErW58sn0L9AfaoqTUNbnXTpNszmZvtarFE&#10;0rk4U44rpNN0uYzRSSLI8xA+XHCVr6ZYWcSIGgunkKjCpGWwPqK7GaW3svD+nFmtofMjJjjIHmMB&#10;1yOorxcTmCvaOrPWoYVW1KGmPBpkl5dSeELS9ufIIgSX7kXuR3rmtR1+8mub55LOwZyzYWJAoH/6&#10;qhv9UvLq+MdvYzgZIL4+9Who3hmaSaKa6vpW3SAlAK454lQjzVXbyO+jg3UlaKOLSLV72/2st+wa&#10;b7iA4r0DQvBEs01s93qKQQjBK4+bFel2Njpdpa2yR6Xahgo52ZIrYEgSQMttKxwMDHFfP47iGS0p&#10;6H1eX8Oc1pTLOiafoVhp0K2Hhi3VU+XzpEG5j35NWb28jinnU3ClymeG3VRnuru4tUhkvDDEqHKK&#10;uCfxrEhggOosySzELJjDHOa+YqYmpWbc5P8ArzPsqOX0qKSiiKSaeeed/sdzt39ScU+KGIlnNzzj&#10;oO1alwqiK3TMYyvIArP2yK8w+zyldh7VCndaaHVeMWSeZGFZktwQFwfeoZrycWir9mZcxsAQaotP&#10;H5cgCy43nORiqsksrg7bVgq8HPetoUO6Oari0noZDxXRvy0t9IzGUnr0FWkXEGA/QVYSKRmY+XJk&#10;N0ratNOQwiWS6Tg8oa7alZJavY86dVyMiy0+9vNRVQfKhDZeZugA9K6yJZUuNNs9OMnlCQLNJsy0&#10;p9BVy1ilkWKCLTpypcKoiXkk/TrXtfhfwv8AZbS2ub3To1kKBhGw5X6+9VTbn6HnV63cf4N0hLDR&#10;jqE+kRNeOq/Z435Fvn+L3Y/pWF8S7XxPJpNu8es6pHHMu+5EUhBuPTn+Hae3evSJ3lcxJFbsI0lH&#10;asX4hTSW3wbgnGkeey2Z/dE4zx1z7V2KfKrLc82Kcpp7nyoNMvTcsX1jVHXzADuc/wBa6+z0xY9A&#10;cqWbEJJJfOKxbXWY20yVn8PxTZlPAbbn2/CntrM0luUi8PmBM4K785rx6/tJXs7WPpKNFWV0Ubi1&#10;JeXnpKc81R8oCeFfPZRnt3rTaQsV/fqMnJGahnA+VlH3VzWcJyWjOpJWsCxMEBwTkVPGmG5Ruv5V&#10;ThuSxkHlYCnFaCyoIAfJXOOldUIPqcVV8rJNuA5wMlfWq4ON2ZAefWlLuQflbk8VA0b+by2MmuqM&#10;TmbJi4EYySefWjcdw+UYxSGJRB/rAeOmaYVcK2EPFXYlRbK9wy7U/eDJB4xVWEZuGBY85xWi0KNC&#10;zeaSfSoQgjYEhcbuprWLsg9k2zIltnXUZsyScniohbyBDmRuWOa3ZXgZFY3EWR0FVwY2yfOQY6jN&#10;XGrpoTLC6mYIUDMFkfpViANHIWWU53VKTGG+VRSgr5UmSuewque5CoK5PIVmtAdsedvIIrGuLWPb&#10;KBGwyOoq8HcTxNtGA3QHrV5pIJYnKxIpEYyKuMmZzpo5yyuJbe/hjkeYxPNgMT92vQreQLLCyXyB&#10;PJBPzZrjprYtbyqXXB9ulVLC4a210Qz3MrQseJCfuntWNfDqqtFqKlVcHrset2l7AvkExNl2w3P5&#10;V01jfuuqvG9pGY2UBGz615vZyxyx3TPFCQCNhDV0dtJIHjyo+Qgqc9RXyuNwSV7rY9ilU5ztLuHC&#10;8ICrrnjnGaw98sU1tDKsmwsdkhHFdFZTQyaXADKhDL0J5U1aFo01vfwPbwsnkNtbHI+lceW5vPL6&#10;iael9vI4cxyyOKi1JHLjedx8rIzwQamQcNx+tZv2h9O8S2drfSym2ku2WO5K/wCrJ6Bq13XbdgeX&#10;kFNwI5VgehBr9kyvM6eNpKcX6n5ZmOXzwlRqS06MNyhgCV56UvBY8ioHQPIpAbg1IqthsBzgeler&#10;Y80mU4V/kGMVCQNw+XuaATtfk9abk7jzTsFx4A9KcP8AV8OBzUOeDS5OF+alYReQj93/ALtWFKAR&#10;gzdTzWUHlzwKcrkzgmTODxTTC5uK64Yg5FWY3G2QYAyKxBIQfunAIzV2OQHnB9hVXC5oLu8psHIp&#10;OdvTBqETDYMMM07zFLjdIKYxxLbR8tG6QK2FzTGPzYDg8U/DmNipGaLgJuJlRtvbkVMMbBVbDhVP&#10;mHrytSb28xf3YoAmAG0fL1pccNUG7B5Y4xSl+GOKAHEnzB8vFROx3AkGpMqUB5HHSj5e6igCqVBY&#10;cN1qRVG3AAxUuBhsAU8AcY64oAjAfaCOgHTNOU/LyB1qTu+RgU0gYJFACDG8/IeT607B81vmFA7c&#10;9qcOHlwB16+tAB3HFAYDacD3prFfOGX429ajJGW69aAJ/MzDjycc0wElXAiIwe9NyM00t6A0ASc8&#10;Gk7D5aQNk8gYApeNze1AAQcmmDduPan8FDwaaSN7/hTABnzGOcfLSqWG0burdaTjJ4p4C7jlRSAs&#10;Bn8sZwflpu5dgPNICNvXFMY/vHwBwPzpgLuGGPbPelXoDiowMhsoBzVkLiNcDtSAYM7TlDnNLkDP&#10;H0pedpJFIccetMA8z5SfJHI70oxhPk9aYQP7tGRuxvFIBxxyDjGfWk29eaTPynJpcncRjtxQAo69&#10;aeOn3ajGM8qeKdhfnOe1ADsnc3y09aZGGMk/zAYx1p+Dv4IxSAdzgcUv/LOjHGeMA0uAVPNAyF8F&#10;COaptyWye/FX5MBRzVKT7zc96AIcfMBtHvVi0QNqQB+6sTMzewqqWAb7x6GoNWvrfTvgb8RtSkkR&#10;RF4YudpPqVOKVtBLVnyh421RdX/aA+J8yyg2umXP2aBRyMg4Jrzi6ijS5DeTnqea0/BJW40X43XE&#10;rk+ZrRkyecljmlv0XOftMe1G+U11QSiYuXMjncRtsba2CDwaryW1o3LQxnn0rRbbkDGPpUBA3thj&#10;15rVEmPJZWmZTtcc8FTg/pTU/tyCSE23ifxPCRICpjunGPyrXwCzEkcCmMD5YHUg8UrJgdFpnj74&#10;zadNaRxfFC8nQAfJdDeCB25/xr1Wy+L3juTw2kbfCbw49wUx9oDlVz67a+e5o/38bEgAds112irA&#10;2kOzQnOMZFZyophdrY7LUtT8Wa7qtlJqniedkSXMNshxHEfXHc/WsjxhrbxfCi80pIWkaSJVaYnG&#10;0envWtZrGtt8uciM59a8p8TyJL8QNIg8wkLIWkAP5VCpq5qp29SrpETLpcnTnkn1qzfyn/hHL8eS&#10;OIjlqswIghACnATFTa6LGP4V6eIriNpJS3nDHI9K3sRc+hv2ebKcfs5fGi5jgJkuNbQKPUIK9ftf&#10;Pku5T57ZJKkEYx2Ncx8CbQwfsPaPMJdj3WszMD7CvSHjtm1KcfZ+Rj5lGOa8nG0FUldHdhq/ItT4&#10;g8c2Qsf2oviDCftXlPerNGY2IGH57e+altkh/s3AnnYMnOTmvRfjdpa2nxH+Et3uBF1pciPnvtOR&#10;XmVi7/ZiSeDjFeRi1ZJPQ9fDyW50GjbIb6T5uC+R7VuyStJfTN5S8Ywa52LH8LD14rbt0Y2d2d/O&#10;0Y5rwcY9LHrYfcnARo5csvKEGqkFvJG87JIxzJyKXJQqGzjNXomBjOGrz3JxXkztspMhlnuAQPsZ&#10;PzCtKxdHmu1aQZwMc0gtw8fEpAAyagtYXGqXGHZvm61jKUXF9zWMWnc3JDZrZurbWbHPNUEu7Y3M&#10;ERSJRuwCe1QzxT/an3LLjHGOax7iOP7RB8j7vNHU4xWdKnF7suU7HTSW9tJdQKsgA4ORU1zp8qaf&#10;ZtDfA8fMKyYp5YoVKgScDI9K3re4la2YGOTAjzWNRzh6GtNRkjFeK6CqzWrHjqBUBh3FCN4+at+C&#10;4ie5nRpk4fFaa2ds8IP2uMEnioeIcN9A9jzbM5FEuEnQLekNmrcUt+boA3OAG6mp9S03U01G1eOZ&#10;WxIMAHqKtHSr+SOA8qREM/NTlUg0m2tfwEqck9hYrmZJ8pIQc469a0ftWvRy2rus7ISDgDPFZ6af&#10;fJGCwdkRs8c10mjPqLzagJbE7AgCblrjqzjFNqzRn7NtlKDWSviMuIb1SE6bSAa24tdDysJPC7sC&#10;f9YTVtNPd7idms7bBychBzVWSKxEdzGNNYNggkiuKdanLo18zaMWjotNvfDs0V4Q6LIif3etQ3Nx&#10;on2p1FjarJk5evODBqcGuW4trlwZJzuHXFblvpepyapfXEmoPxByueprKdCMXze00a07m6ldWaNy&#10;W8so2hzCj85z6CpV16MRmOK2sAjL8yvGDn865X7HqbX12DM4AbjNP/sq/a3Cr57NzgKvT8aFTpre&#10;YO9tjXWTS7vUJRJa20Q88bQp4Bro/L0y3tNOXzITnGQAOKxtC8P+RZahJd3RAYZClskmprq3dbiT&#10;F1McuNuR2rHEV05cqldL8SFTtr3O1sltmVR/Z9v0GGI61szwwyabNF5WmgBBnLCvNhPqCvaRrenO&#10;zoKtmC5cQM13qIY9gxryaqm5Judl06nVFJ9DsLe3007o1SyyG5wAc1uRWlvHYzCOyh+eI7jjkVw9&#10;hmC1SSTU2OJeVPWuhOsWO4fviRsGAO9cOIlUekW35o3pRj1LFlG0d1e5jtWHmH70YP8AOnyzENKi&#10;S2qk/eAQdKyrzXbMaUwjsY0JHWubjv3eaQ4uTk8nBqadKvJXd0U+RM3pbWabVrV/7URY1k5GKr6r&#10;ZWz6em3bKUABIPTNZM2oiKV4hNelnj4CoTWJJeeIFuIhHpd0Ee4G5ueldtHD1ZWd7dr6XHKUEtjf&#10;stP06KeQvAGbrzWwUsjHMq6dGNw64rF88hI2Zn3eUMgCpEvUAfDKeOlTN1JO+5PLEsTcR7VsV69Q&#10;OtNWIbYMwLnI71NBOk1uwCAYbjNKCwu5MhgAOPesXJrR7hyoka2Hngx20f3RxilFjv8ANDOUz05q&#10;eCYLNJ8vUjBqSWdheIFt5ckdulYupO9kKwxLZLe0YiSMseAcVWk+0CFvLj5Y8mr8Uhy5aNiPTrQQ&#10;HuGwWGO1R7Vp6j5SnbRSNFcF7ZSRjBPatS3EsYVkYtx0xQpIt2UQ9Tya0rUBYH/cgkjjIrGrXNIQ&#10;MXUWmcRFoypJ4B4xVSHIDK0jH3ra1KJWS03x9CSMVkxhftDKIWOO9VTneBTjYtQjaCOuexrj/F8E&#10;4Hh5Y3QNMWOO/FdYPN81NgJIcZxXGeJjcy/EPw2Az/6NB93PTNehlv8AFTvtd/gFiLToJP7EQPp2&#10;SAMktzXRWMVskZZpHz2yapRA/Ybc7xwnrULzhZYxtkJD9q7q8pTZ107JHRxoxv1YMuMHA9awNRjj&#10;/wCEhgYqoJf8K045n+xE5P3R17ViXrs2uWpLc8965cPfnOjTQmMW58hl4WopIEILHt2pPNVUH7w5&#10;zz7Ub3J/1o/xrrtK5tdFSeO2FvHxn+lVY2IfaGjxuqzNuO/C4A7VnqhNyD84+boa1jtuTc1m8jyY&#10;gqKWPUelTp5IFvmcEg9M1TAjW25bnHNJBFLJdGQzsFU9PWs5R03LjLU2N6MZP3XYfhRtB/hHWqjb&#10;/tQAc8VbQEp96uV+przEcw/dYDDG3rVG2ZWnlUbso5+8OtaTIfnzKoGOtUTLCt2m6e3XCnLAjit8&#10;NqzOrLQ53xQV/si0BVN2xiR6Yrwh9Qu01XWF+zxBXZl8zZkrXr3iW5jNvGBMxO1x9c14YZ9uteOB&#10;hSdw2kjpmv07hik3C58XnlRIwNRWQywsLpWBnJJIqoU2BWMpI2DIq3fEfYrRXgYlpDk5xTIVBgmV&#10;iQQgx71+j0FaB+f1vemyfTrjGtaf8gXGrwZyf9qvr+Z7ZLayL3lsPM0iD5dw/u18j6fZB9e0COOC&#10;Rmk1qLJ/Gvpy5sJPs9sTcXBzp8QGT0wK/P8AjKMZKGvX9D7fhiUop6Gi13ZpF8tsT7A0z7bNMCRp&#10;wjVB8vPWoYrPZZpuRs7OpHWmFVAbIwM9u9fnLjHbdn26kxHkl3O5UtxTFvbE2x+Qbt2BnipgoJwC&#10;uPT1qld2sbwv+45B6rVwUW7PQlyfQdLOvmqRC2GHaq5LyROkbvk+g6VbsIVcypuI2YA3D71dPbad&#10;AgikVotzffGKJ1YU/VG8Z3OTsLe7jluBJdlm3cZrdWdwpQjgJyc1py2cBYkZHGQBWLdRSLJL8/RT&#10;zXNKqqz1KlFpF+2vfLhKm0DKX61oyyRzwQrCxVivUt0rkGnSPwzqEsscSqkbEHPXFeFa78QNeXVd&#10;Ut7LQlTZKVLhjn9K9TL8hrY+dqa+HdvY8DHYxYdNzdke/wBzJdW9/Nu1OD3BkrzjxVqmlrpd0h3v&#10;K17GEdZOFyeeO9eD3PiXxbPdZlW9YluplPFVpLy6kudKBv5ZXOsQZDtgDJ96+2wHB9ShJSm07dj5&#10;jE8R0npFn1/odoj+FrFv7XRT/Z6EoR1yKLrTLkXFsYruQ5l5ABNcteeJPBmn6fo0Nz43tIpV0WAs&#10;iHJHy+1UIPiF4RSabyfiDcZJ6G3Jz+lfO18mxaqNwpya7pXRtHHUppXkkeh3Fi6aLp+JYg4Q5c9V&#10;rKih8T+bqDW/gO2uBt+WUyhc/ga4y9+JXhhLdFPw+1q9lLfeDBFPvVJPipoayRK3wk1CH5xgrPkC&#10;lSyPHNX9i2vP/h0wljaMd5o7r+y/EVyYjdabLF82fKVjgD3Nb0OgW/2KxQNbKP4mwM/nXCW3xW8I&#10;lys1+yLtwU8gt+op03xN8BCdPJ0fUJhvA2E7QSfepnlWYWt7CS7WWiJjjKLfxo7258OXSy28ltqz&#10;EkDcN2Qa0rPRLvYjT6o3PfpmvMZPHl0ut2wi+HctrGSpIaYkkHvzXWn4g+FI/wCyEmu3mlkkjTaq&#10;42FuOT04rzK+W4+yXJe/azf4HVHE0b/EdRd6JZPCgHiG0z0w8gBP51Bb+F7ERXTya8MHrH5m3d+N&#10;cx4l1Lw3F4isfN0S9ug3kyRBLgoEzz+OKoaxqt3dLo0kURMcc8B8pbjHygjOSPasKWDxKUVdxve9&#10;1t+P+Ro6tO531p4b0yPUrlgbjDt/ExbP4mtdNB0iO/dxJLu2cjFZE3ivQylhDb6ZKEWwiDdzuA55&#10;qteeJrlrdRDpTbmXANebUp4uUrNPXudMXSSOlhs9G3XbmC1GxsAkDJqXZpsLqYTAWIPDdM156b3W&#10;WRHF4VLH5lpsl3qJuIh9qklUJliONprN4Ko95ItVIrodLeaxcW2ouGnQnzR8o7CmSalFKLaRnmBw&#10;CB61yFvFc3Gq3LuksmOcVtW0lst3Ks+mOABwNtbTwlOKS3ktyVVb6aHXHUll0ePLBVii5UnrXM3G&#10;t2n2uSJdLYDJG4N0NQ3jWUiQi2lnyykeWo/nVWHR71LKWR4WVs5APOaijhqMbufyRcqknoghvtWk&#10;1pk+yXKxAZzk81clvbxr1Btl3K2CBzip7eC/NmX2KqkYUEc1v2NnaRaPdM0SOz8lsc06s6ad+VaA&#10;uYxFnj22JbTpXbnk9q5PVb6WTxLbwf2Tfc/c+Q4NehSCQywLFoMBJbq3AxTLvakdmGh0w4YdAMrR&#10;hq8YO7jftqTUg5K17HNadYyrZLPJZFpGX92mK6ODTt1pG0xeMtk7atJfW6zW6iC2BAHXFT3WoQ+f&#10;bo8li+U6BxxWdWtObdgjBKxSS2to72Bhclj0OTxWmpgXS7zAVc+1Z/mWpkjw6Y3Z69KzNVvljknK&#10;TWw2RjKqwJ5rmVOdRpGvNFEt5cIsEmEG4nnBrldQvrr7PcApOV8s44qZLmOWD/Vty3TPSmX5kTRr&#10;ULp8W5bpGAbuBzXp4aioSSkrsxqVOxws0UzizkEMqo0x3b1wf1rWW2so9JiK7eYiQRWjrWpW9zqM&#10;Uz29lGkdmirGgAAIHNYsVxFNKu1iqgHivfU5yjtZHE4LmuxbSORzIDuwHOK5vxMu2DTo+51mDA9f&#10;mrtoDFHYBsDO45FcH4kuFbxL4QIi5/t2EH8Wr7XCXUILueBVSc2z6st9n/CuPAAWUbW0CHj0wtIF&#10;BOcdD2qSzhiHhvw6pZ/l0SE/+O0jFd+QSPUV9tQXuI+WxD99jWA2de9RMF3nIOSODTyTluKaSp3d&#10;M44NamJARgHg9fWnA/uwdvb1pW+7yO9IOrc0gHZ+bGO1IS21+e3FM+X5cZpSRluc0AKCSRxSnAUV&#10;CXbzEwRjvS5ODknpTAeSfLbLDrTeMdjUfPHPFP4w/wCFAEq4wuPelDMD071Ec7CcdO1N9cg5oAmd&#10;ycc9aibdj7pIxyaQg7eSM5pecyEuegoAEBwWqT5dgOD9aaOjYAxTgy4QeYDyaAD144xThjaeajJO&#10;4fNkelIWG1+aAHkjGcVEzAlPkPQ00lir9MA0nzbW4oAeu7JGKlGSGGe1QDO0DJzmpQ3yNgnOKAGM&#10;W4GB35qMZ29M89ak5zzS8YfAA6UAOAHovTpRtXDAyHFNJAlJLfQUm5TIfmoAD1WlHReKXAyTgYBp&#10;+BgHuaAGANlcgc0v8Tc00sdvJNO42sd3agAHakJ+U8U3sCTjnpQc5f5vSgB/4/hSELs4QUz15NGT&#10;tPA6cUAHbpTeNjfJn0NITiNckZz2pCVCdD0oAduPAzzSjPzksOBUWD8nseakH33+WgBVKlSPLPWj&#10;AyPl6e9OH3RjFLQAzB5yfpTOBG+AetSjbvcUELk9KAIRyo6in84XijaNrfNjjgUoGEPSgYZGD0o6&#10;J0pp4jPfBpc/KTmkAufnceWKjO7PIpflIJp3Gc46UwG/Ng/uzSj/AFbcdqXnL8igdBk5xQAwD5id&#10;rZx0zTxncvyHpTwB5j8cYow25zxgUAKP9VKPLBOKj6/xAUuTnr9aadvmSfNnGMUAP+Uox8zn0pmP&#10;lPy00k+Znb0p5KhASc8jigREch059adk7R8+c9BUjDgKR06VGQu88mgAYnccoPrSgDj5aafvH0pw&#10;zgc5oAXnPSlG7DcA+lLxg0nG4cmgBezfLSHbtUc9aCTtbkcU0svlHJANAEmfmGR0NEmwxqd1VtzZ&#10;BGcHqKerZUgL2oAAfmUgjin5TY+Q2faohsDN1JpS3OCn40AOJXbwDimkjDdzR8uz73GaYW5xwcdK&#10;AHDbvJx2pf4RTcrvP7rjFL8u5fn6dqdwN7AOMrSFBsblulL/ABR/IevWn5ACnAwfekUVypCsArHn&#10;8qAG44IqwSvGABkU0EjAwO9AERUb3+UU8KDC/wC/p+ODkUn8AOKQXG4UAYcnik58zJA4p/pxxTed&#10;o4piHZJwMDrQD+8IwDQSB5Y5JIpv8zSAlYYRMA8imd24p2WxtxnA45o48rnFMYAfI3fAprf6skHi&#10;njBQDcelRNuyh8zjNAB/d+bv6Uclzn0pTjA4HSkXguCvOeDSAeM7T8nP1pp++vzg1JgYPzHNLhS6&#10;ZHIoATDFRzipdvIHl/w9aj/ib5+M8VKOXGJgMCgZHsfYuSp5pdi7e2amPC/fOTTMnjigQ0IN3+r4&#10;PQ03gSuduCKmz9zk+1R8fNQADcQo2D60H+Dk9aPm82OpDjafmGaYEZ3eemGHPWpN2Ff5h9M03Azz&#10;JimkRiYguOR1zSEOB5XK01m+QfOv0pAybHBfJzUJPzE470wJN3zjk80OyfZ3wuWOKYO42ipEQFAS&#10;gHvSAjAPl/dXOKkwfs+d2faneUSQA7ZPpTSjI7L5hzQAKBkHP8NN4G87cc0/5MLzyRTcfuycjg80&#10;AOU/Jz17UH+D5sc1GWX5fUjioHdwxHOPWmItHO4YK5qCTKqxLLmqzzYQAA9ahkkJCZbkjjmkOxZ8&#10;xAE/ejJbFIzx7PmkyWboO1ZZIMgzIRxyKerDg5PXipuBeYjeMOcVVldgGxTdx2Pl81X+bzVzIetO&#10;4D13EvlDwOpphxiT5uhpx8wqSr87aijWcQPucEluTSEGZPMXDj8alQEo2RzuFM2/vRmn4G0fvetI&#10;YsqttCiP+H1qIR4h2mUtz+VT/PuP3Dgdc1AXUMcqoJPBz1oDcU/dXvSqGJfAHFRSTWiq2ZQOOMVV&#10;F3DkkygYPGaV0i1TbL+GDrweTUjoVKlgBlRis0ahamSRXmiUbeKzZtTgW7IN4hAfjJpOpHuXGhJ9&#10;Df4IOIlP401g3ZlyT61ys2s6f5vF8AWIACnvUpvZxZFvtTNuUED0qHVj3No4Ob6G/K8UbfPNFn1z&#10;0rm9T1SNQ6R3BIx27msC8ubua9wLqUDPPPWqDp+5ZyWJHQGvOxGMS0TPXwuUt6sqXV7KL93aJ3dj&#10;wDUcd0zxSbsgnt6VHJtaZmMQzjiqDtIJjiMY9a8ypU5j26GGUDTZiqht7cmnxyHyz8ynIrIkuMwW&#10;ylskHp6VNbu2XzG2McGuKtF2uelQdnZl9jww8vJPSoTwjDH0qVTkqdw6mkI/eEGuLnO/kKE0cmOM&#10;8KapxOwflznJ61ueQWUMs3I+8CayLuMrc5EYB70/a82glDl1RchbMS/vM5NWht8pvrWPBI/mKDIB&#10;xWiGXaCbnAHWuSpFxZ0QakiYqglTLDpVSeLDOQFIJ60557XeA1xHj1pPOjaMASDAPFRFtMuxzep2&#10;1yDaywOwIcF1PcUtqkk85GxdoQDHqa6NkVoyChIxwBWcFEOpxBI8Avk+9bXU1roRrF6G7p1rHHpV&#10;+DarkrwasWoiNleq+SN52+1MgnRkH79QdnQ1MApER3Y57dK4JvVm6RmXkUJDYj9+tc7cxKSW2cg1&#10;2bRqwnOTkDgetZskNqY598J5PX3qqdV05IUocyOPxmKVfKydtV0llikRllAOSCMVt3Vq41K2ZJiM&#10;Zzx1Fc7qKyoWkEJ29xXt0K0aiPGxVBw2N+wkgLBvtgyX+Ymt8zW32e4jeXJ2jbg15vb3KiyATqW9&#10;elaAubj9yRfnjHJrixmEvLQ6MJUurM62NyLiXaMgMOtXgcyHIHasnTZoXt74Oqn7o47GtcIyqpCN&#10;g9Ca8ionB2PQsmrlLULdZUdPKU7oD+Nec3EE1tfOQhAExr1UMQX+7wO9cpqlszu+bfKsCa9DA4pJ&#10;uMupxYmk2rroVdFuoxJOxus4ZdwPau5VoLsbYcGTYPlrx10uYNSgKBsNcgA57d813itr1ha6LdDS&#10;Zfsk5RobocqT3BPatMbg+b3oPcVDE8ukibVLXUYJ4RJFMDu9ODTdLnjGqTQyLGqsPlJ9a9j0zT18&#10;S/D3VWs4bE3lvpqloc/NIMckfSvFda03VrDxMYLmCeOVJ28tmGAw7g+4rloczVpKz7m3tIye+pLr&#10;GlQS/acQQ/MmeO9eW6jYXEUznaxAY84r061u5zEoeUsMY5PSo54rSS2uxLDEMjrXpYPFzpPlkzkx&#10;WEU9Ucv4D17wtpnjV49VtLgWtzIu66VNzWxXp8vcGvZI/Hvw6j8f3t7p/jm+huVtilvcpAyqAeOU&#10;xg/iK8Gv9PthfXGLeIrk9s1RhtYgGwLfA9FFd2JwWHxTVRuSfk9PyPGcHF26Hsl7rNxqetRPP47v&#10;9QCXDsjygk88njFJMlq2moyhs7eRtrzOzOpQzo0F95bB+DjP6V1dlda7JJfLNHEyhBscDGfXivKx&#10;WEcdVLRd9z08LOMY2SO18L3+l2viWOHUrWE2lxOqGbZn7OT0J9Qe/pXoHirwBbXXhzVtR0KSCVxp&#10;4kn09H3CePGd8fvjmvDXmcHBjDYBByK7/wADeK9Y0zX9Ft21O9NqbweQ0jE+QSfuk91b07VnTUkZ&#10;YuhdXR4nqtlqlst3/oE8tv5zKQ4w8bDqrDqMVwV/A+9nRFGUPGOtfo/4y8G6ZrPw9XxDpXhu0Z5t&#10;KJ1Oyi4WcgcsmOjjrx1r4a8U6SLa83QXVw8f2yQBnXawI6qw7EdK+ly3MGpKLPksZQjO9keQQsVu&#10;nV0kB8w4PatqKQMNrNgbeKW9gDR7hLBuXqBjmscGcXSES/dbvX2lKopo+cq0nB6mvL9ljjkcxqWy&#10;Mc1BdDTrvRnaJ1Esa/MnTdRiOWEBkOcjvSG2CXKbUUE46HrWpkdl8PPFS6Z4ht7K/v7sWEsmFmPL&#10;Wrf1U/pXqvifxt4Pg8H3klp4ghu5ymIbVFIDsejMewHWvnKewiN6BNqKRBsEOBnFV309476JW1JZ&#10;Iz918VlKipO5oqrSsS3uo6ze61rV5c3k8000mWzwAvZVHYD2qO34tnHkMMngAVfjt9saKNpGKkZS&#10;q4MSAY4rRRsQ5NlTPzKM9SM1JPlrSMZQBR3FRYHnOQe9BJ2d/wA6qxJXSaaKZT5rsO46YrpLO5t5&#10;bBCJOg5XPIrm3M7RSj7MhA6e9TW0W1jItyUcdRniiwHYxuP3eH/A1bVs+Z+6xwOc1h2sokt5iroW&#10;XsDWhExJHPSpEa6N+7X5h0q/BKUYYdunXNY8T/Mm4jk1dypRcccU0Jo621uNJubSWy1DT4ZbeZQM&#10;sMlT2IPauD8TeDNXtL26udPBuLXaXCoclk9vcVqrJiWAeZ0bg4rt9C1Mq6209yxiJGNxzirWglc+&#10;bo5oxPMGWQEPgh+CD3BBq2P9ZEyOc+gr37xX4O8P6jbXd3Z2sMd60eW8v5Vlx344yP1rwLUrHXdL&#10;1rybq0uADIRHLt4b2PoaC1cnWWdbgfIhGO9SYQyuQqgk84qjHIHRSXjB+tTqR5qjLDI4oQFtkxEi&#10;kZwOuaQQozAFjzTN58nayFgDwc1IrkMjKyg571Mlca0Op0a0vJba5t7fSJbh2IwgHNVPEGm6hpd9&#10;o5vdFltjcAmI9Q2Ouaq2mq69Z6tDNZa6YJ1QhHCZAz1q1LqOtarf2Ca140aeKPzHAMY+92rgnQk3&#10;dnVGqlYh06wvL0ztHaggJ1DY696guYfEWm6jGJ5WaIyHa2OPpmvSPCEdgPDuoyBWBE7AjvgdK3L2&#10;PQ7mymgurFTG/duCD2IPauGUYu6aO2ji5Q2Z55pmuXC+VtvZAQDnJrstO1azmS8Fx4ZSYH+IDkVz&#10;1/4YmVHeylt5QoyqBxkj8Kx2fWLKNQJZYXPBDx8fma8yvlql8OjPdwmc8q949JbSfCt9mS1v7i2m&#10;/ug96aLX4j2DZs/FLyRqchWAbI/GvN4dYlSdWTW41lU5YA12ul+I71hb7tWJ7c815dXC1qaXMuZL&#10;ur/mfQUMxo1dpWZuxa74wMxF8jYC4OxdvTrW5beJpVtY4/ten+WBgpIgP15rCk1Kwe7hMmjwSqXG&#10;5ema1EsvAVyqsuj3Ns7LyBISM151SnCW6t6Hcp9ma66t4Tm+S78DxbWHMtu2CPfFbNtp/gq5gjNr&#10;8RLyI4+5LCSRXEzaIyxXH2a6jkH8J31l/ZPHtu5lt4b0BWzmNN2K5p4aM9nY0VWUdj0h/D980r+R&#10;rFrKAThyMfzrMl0bWopZzJoVy+0ZLRruwPwrmbfxP4pgMC3SeZjjmPYR+WK67TvGlom0vq95bsVG&#10;WZN4/EVz1MFOMfd1ZccVJPXYyxbaeWYTafqysTjcYWABpG02H94yaooXH8XHFei2niy0uYSreJ/C&#10;dxHt/it1B/LGaui48DXFrIJ/ANlNx1icof0rjdGvHuvxNfrkOqPLY7DUGtj9m1m0IUnKlgDSNa+K&#10;4Y3YWu4FTyJQf0r1RNL+HEsQMcOu2ZI52yFsUJ4e8L4lKfG2+Xg/ehJ4rneIqQbVvvX+TNI1KU9W&#10;7Hjm/wAQMz50e6dt/AD96tLJ47hwD4NyCBt/fjOK9UXw7YCZTF8T4J+T1i201vD+tCeSS3Wzm9Mz&#10;/wCNU8bJfYT+/wDzLtRf2jzN9T8arAqHwjg4/wCeuagOoeNwctoVzj/ZGa9Kk0HxMspaTw7CpxnI&#10;lB/rTotO8SAuI7az3DoGxU/2i+sF+P8AmHsaT6nnaap40Fu+3wZqEn0Ug1E2peMmkUv4V1tAG6CN&#10;q9JaPxxE4L6PZdeqKDTDqHilQg8u146g21N5i9uRfeylRp9zzd7/AMYtOpXwBrzHA+bDCm+f8QZE&#10;ZU8Aah07ua9JOq+I9zj+ybI8cjygKjF/rB3FdEjXnn5KTzKX/Ptfe/8AMapU+554tj8XHC7fA02P&#10;eSpxoHxenZVbw1bxIpy2bgCvQxqfiIRx8kc9ApqUXPiSUjakmf8AroRUSzap0px/r5j9lT7nBp4Q&#10;8Vskf2jxJDESPmVZORVqPwPaNIvnePbpefmw1dm1l45csfs9gvAwWuR0/OqsuleLyMSeKPD0IJ5Y&#10;3aH9M0LE4uWztfy/yI9rSj1RRt/CHgaB1L+LLaPGPmlbcTVttP8AhvbNI3/CwbeUjpEkIYn8Bk1R&#10;udM0aO3kOpftCaDCNnRZlJ/Kse2vPhZp+rS3EPx5aa8U/u2NrvUL3GOmSOBVrDYirfmlKT7JP8zO&#10;WNpp6WPXfBN7qNv41s5NJ8NXTvBcqtndDTy625fggqAd279K+h/Gnhv9qLW/gzcWMtp4TFpNaJLN&#10;Yi3/AHk2ORiQZMZ74FfM1j8cZdNi0aDRPgto6RQbdrm1DNK38TH6/pXW3H7R/wAbbi2tY9N+E+k2&#10;pEQDPcQNJk+w7V9TkuEoUqbWIb12tp958xmmIxFSrGVGktOsv07Elt8Mf2i/sFvCfAenwWwLKDPN&#10;twAO5OOK9N8OfCe9bQrBfEH7RfhCzRGy9rBdJujH++T1NfPGtfEX9q/XNM1CC6+JdxbWs3DR2H+j&#10;/L6ZHP61w0mj+L5ZFkv/AIteOizH5lF/IQfrzSq4PAUZc2ste5vTrY6tHlclB+Svb7/8j7wubL9j&#10;nQ7C7jv/AIsafPPBbfvCuos7E+oCHGR9a8ii+Mfwp0T4n+Jl8NfsteKtYEQItdVubspG+7qNjdcd&#10;uM18+W2h2AdRLpdzLlOHmk3H8c1r/wBnaekCLJBpyRjrjArnqZnQpvlpQ2M45NOXN7Wq5qW93/lY&#10;9H8SfHL9oq7muP7P0PwDoNrIcJHBB5kg9TuIPNeI3v8Awm+s+N9bvtT1TxNqE9yQZnDmOMkeqjAr&#10;fe78JWrAmxEhA4y2axdR8b6fbWF0kHheFh/CN23n+dTUzXFV0lBb6eZ1Ucvw1BWsiCLQRHqdu7xC&#10;IZ+YtyFxW7M3hmy0ppFu7OSZU4BYV41rXjbWLiKWMXaRgv8A6iAfzauJuNV8VTzzvH4ImHAAZ5s/&#10;pWf9jYzGO85WXrr+Zq81w+HVlY9l1HxRKBdeU7onPKqc1xLah4p1G91hNOtL25ljgZ5EL4YqOu0H&#10;k/hXDW8nxA8q7aZo1ha6UeaYx+5JPAx3z0r7J+BvwsGuarqGpD4/6Nba1pmmt9o0tcYh81TsbI/1&#10;gfv2FepRyOGFavHnf33+886rnXtr+9ypHx5Cus3uqSkaFqGVu2STzeNpBwRzXWW2izO14I/h/ZLJ&#10;FYM0kj3C7V465zX6j+Dv2ffA6aXPd+KLi9vb2e7ld7a1k8uCPJ4OR1J71zHxV+Bvwlt/hdqlzp/x&#10;jk0PyrGWWa3uLxcXKD0LEMCnUDBz0r6qWWunS5orpsfLVc1VVuPP18z8vrew8MWc9neal4wsHd72&#10;Xy2ZhyFPI29Rj1rN1vxvdFDa6N4ZnEPmCOO4aMgu3sv+P5VB40Pw3tPG9q1lr99rRh1VkN0xKLc7&#10;TyAnYKeMgc1j6trf2mTw1Jp/gTTNN8u0AkRUBEp7H2xXVh4XSbi/yPKrPVpsbf8Ah34kT6pp8mqN&#10;fr59n5qGSX92Fxnt8oqpYaf4YgkujeSNKVYhcHjIq4+reMZ/CqWV144u2tDID5H8X03dQPxrLuUL&#10;28Sg4UAfL3NdkVN6PQ5ppdDZ+16fHazSWVnb7lkwibeKzLiR5r4yvCBIw+ZR0qvEgWJQLcgAVJ/E&#10;xA5rVU7E3Yq7PN4hUDFSoPlkxjr1poDbF+U8jpipY0kZ5AWZV/vVohDXICKMoefzqJ4ydhzwWHFW&#10;jbPtLCV2A6nHSmbgIQMHrxTQma1hZNLFdbZrZdsXJdgMfnWbKlzBe3AcQ4Zzhs9aqPLiF1lWRm3j&#10;YscmD+lb2j+G/F+sXsYCXVvarjfK4IAHoM96om5zT3Uxu2WKGR3L4GwZJPtiuk0vwl8QL6dZG8Mz&#10;W0DLky3DbeP90817b4e8L+FdJntJTbW11dpEdrS4ZYz3OD3robq4kZTmUKoY8A4GKLCbOR8LeGtB&#10;0q3uroQLcX4hIE83Kx+u0evvWldXLG2fbcMcyNuJ6k0Xd5utWjVsKMd+tYztISflUADmgm9wYyFW&#10;zNnB/OqzbjDN8p4HrRn94mZTn2qJ3ysvNDGkQHt1phLBTyKccbMhc1AzDgZxzSKsSDhpTgkmoWJL&#10;sNx4NGT8oz2qM7fMYg8mkApPFI27a3tTTnYfmqNj8pyTUjH8c0gK7yDIOlRgtnhckCsfU9QsLTT5&#10;pJGjaQqfLQH7x/8ArUCNKee3is7hpJ0wFJyxxjFed6xrnnLJDaXVySz7dyKcsfQVmtcanqWvxxya&#10;uYoDOPNk/hC16H4e0fw9L4jlFlEphtIQbu9lTOD6LnqT7U7dxxRzWgeEtRvtW0g3fiD7Mkkwa4lc&#10;ZMa+gHdj+lexW15baLdXOm6P4AtFt4oUVb6UAvK56sT71XQX8ms2wsdBtvs1sCZXlmCgqOrHPX1r&#10;O1fVrK4d4bXS18tcCScnG5h1x9KXNzaIXNZ6HW3OtalbaKr3cbzyu4aKNZOOecn6V5t4i1Cyn1C4&#10;urjX7hrmaNR9nR+GA6DHQAVk3moXPlyRLK0gAwuWziuYW2kbW7iV533vkuzHsPT0ovyijT1uaE89&#10;5LYJGYWiiA4iRsfn61nrEPPX/WM24BVRep9hW9o+m6tqOrLFZ6ZfOv2xY2kRSSWPRVA+8T7V91/C&#10;v9m/xle/8IzfayYdIt3sxJJLcKGmhU9NqEj5j7kYrmq19NNX2OhQSd+iPmb4O+GtIvvjPbtqvibT&#10;NPtrdke7vp8FLGH+IKDgF3HAPbNfcvxC+JH7G9l+y1d+GLH4d6Fq9lDZqiafDap5k8o4aVpycg98&#10;559uBXkPxv8AhT4g8LSaKtjpOvXWlSAn7fbo5F33Im252MO2ePQ18v3NjbfZ42j8ObZQTvD4yT/O&#10;vnKmPbqOMunQ7aeEhiY6SsdVqPjbShFHb+Gv2etEsbKGNh51wu6SQkccnsv615mINevfEF5cXN9d&#10;TzzXBMkjDCgdgo6AD2rorOzdhEHjfh+VVMAV1sEDqlsItFY4H93rXnV8bToptaXPosHgXNJdEYmk&#10;6OENs0kMX3hyRgCu1QiExCG1DEjA4zU8VjqkttE0pt7eIDpkZP4VpW0UyOv2fQNWuGHAaOBm/lXy&#10;uMx06r01XY+1wGDpUErkVpDc5meZACTk5HarrywFmSG0DYGCdvSq95JqytALrw/rkC54MtuyKfqT&#10;wK7XwnaafcO7yX1pDGjgGVwMRk9BjvmvCxU3TTnNHvUa8LWicLP5Swku99u2nG2E7T7Z6Vhfa0jl&#10;mKWg4z97r+VfY9lpUDeDtetLq/0KeL7EdtstsoMefuuJO/rxXy9478PT6fqNnOr3TySXMgxHGdky&#10;Dp9CP1rDK80o4ip7J6N7a7k1cS0jhE1G5OvoGiHMv3ya6+KYm3tWEcbEgDjmvP0tJJrxCrTLiTnI&#10;5B9K9R0DSp10t5JJo+gwC2cCvocX7KmlbR9jyqtWdR6Mptp9vPdxiW+jt93JcJ0qld6HCk6eX8S0&#10;ZMg8Q4z7V0WoywW+oQq/8ciqp9SelXtW0aSDwt4buJ/ELJLcR5+zKuVUHp8/TmuOFepf3dvQi/L8&#10;T1OSit40miUbWIUBcDJJ+ldx4Y8MapqmtuvlvHbRNm4uXGEj9APUn07VZ8N6JYl4JLjxZZwu0i4k&#10;cg+UvcAepr3SDU/CFp4d06zt7zRobeOHC4lGWY9Wb1J6813UKLnbmZhiKz2ijL07SfC+jtamCCGS&#10;fGFmlTdg+o9Ks3F05uEL3m8s3ABqRr7wg6ASeNtM5OfvAmoPM8Lm6XZrtnt/v7wa73NLRI89wb1Z&#10;YiLFxkoOhrF+IDwt8B9VYiI7dNkA59qkm1DQY74p/bMUmZMA7sVn+KrS4vfg/qUEMnP9lSsAD144&#10;pU7uV+iNItQaPjOxljOlTZXn7W+OavpdKEK/Y/4jzmuejjmiutUgkSRXi1KRSCPQ1pqp2xdOSM1p&#10;WpR5nfqe1Gu3HQ2YdzyowkZQDzk1rFh9nALgjGMVRsoC8LDy2AyPoK2ntYlWPDZ4FcvLGOrMeecn&#10;oZohTzsLG4G7PSrgi4HzdBV2NP3cuRCqheSaqC5hF5KECsAfvZ4pKtFFqhJ+Y5iEWMMqg9hikKl4&#10;2ZS3y9ciqb3S/aLnNsHJbhs9KRr1xDEuFAPYVaqJm0cJJk7oFYZuQdw9ajMgHmAKOnrWZcXIWU/6&#10;BuOODuqGF5JCG8yJBzuy1bKV1oHsORmkCxkUiZhg9+9OkZPssySLkFeOayzcYMamZCN3UVHNOdnE&#10;HatYwbMZ1IxFcQAvtkPU9+lQphQSZn6nqar71wwIPOTwaYWYqo+bAPX1rpjTOKdYuvJGqg8c+9M8&#10;0eX98Yx61WI3RrmJx70eU5P3D+dV7NIhVGTbh5Qwx69c0sUiqJj5nJYd6YIhvClm6cc0phXaRtcY&#10;PWrUEupEm5GrDOpddyDG3GAap3tkZUmKk8AnIqsI7hWiKysfmHWujtZMWzZVR8gHr1qG+XUm1zmN&#10;Oup4NRjgnkl8oP8Au2J6V6NaXUD2KKsyoCRzuzXIahYwtLE3zZ2kjaOtY+nXM8ervFLDIq+b8u44&#10;rmxGHjXjdF06rpvU9etb5xrEkawuEGP3gb+nvXoejX0zw3TCCFvKC7svg15BZXFsbS5Y2o3fLgbq&#10;3rG8hF7qLCynRhGoUhuB9a+QzLK+bZWZ7FGqpbnpGuaba6ho4byLX95bEOMjg9iPeuH064vtP1iy&#10;0jUQZIHmP2G6Y8x/7JPpWpZ3dzMET7VNGUlHRuua0PEOmQX/AIOVEulW6toN6tnBJ60shx9bLKqu&#10;7xb1XkeZmuXwxUHFrXoPmtb3zU8u1kAIyHx1FV2aWO2nzZtnocjmtD4b6/YTawmja+I47gyeVa3T&#10;jaCRwAa9g1PwhchlkOm/K/MbouQw7HNftWBx0MVBSiflOOwM8LUcZHz+FvGvGZbIiMkcnjFSt5Yn&#10;ceYTx1r1W58LagVbbHIR6BcVzd34d1aNm/4llxwDjK12HGzi9ymQAbiRmncYbn8K2W0vVll50+Qj&#10;dz8uMVTnsryPeTZ3BXHPHSkSpJlPK4JDU35PNzmkeGcxsQSBUW184MzLxx70XHdMupIAHJUH29ak&#10;Ese5mAx7VnhZf3Z+0jvk+lLtzHcHefYii4Gis8RVcZznrU+/qfOA4rFjZUHQn3qcOvPL/jRcDVSU&#10;bsY57ZNW4JsNcbiPzrnPMcTMSrcj16U5Z4wB87dOtCkFzpGkXziQwzTGdzI2NuRjisNJwQNspHzd&#10;6kM5EzZlGcdjT5kO5tHjOWXOOabwQPmNZAuB5eTITz61MlzE7qQwGB1z1oUh3NpAu08nincbumKz&#10;kuE3L+9UVbWeD5gcHjr6VVwJ+PMb5aeMb24FUjKmTh8j19KaZV8tyqsST60XA0JMCMkDPPY1GT6J&#10;zjpVQSnPLgDIp4dSQVm78UXAmH3W9ab843fOx6UwEecoLLnFPYpkfPz60ANxliMmpONq8fTmockH&#10;Azn1pRnIJA68GlcCUAncDil+Xgb+1RZIdiFJ45p6FupGAD6UJgO5BNOzhz07UxtuDhhUYI4JxnPF&#10;MCY54BPOKQCQq2FzyKaCcKTk81PGw3HAoAaAQvQ0dGb1qc7fmy3U1Ay5IOeKYhD91sCmbm3YKcY6&#10;+tOwfl4NJhtzH5fakMepIcHIzirSyRi3mPmAYxmqf8Zpp27HBzg/rQBYMib5MSGonkJEWB/FUO3p&#10;gkGlw+BnbmhsCTc3PyqRnk04bjPIfLI44pij5OVGOxzUg7cg8UAOwOeKUYDGnjbsXJ57U09aQxwO&#10;SeadxvAKnrTV/wBac46UucdhTEOHE6jYenWpV+4RzktUAMhL5x14pwD/AGqPnmgCzz60zIGeadni&#10;XPpTQfkHFIZFIfnXgdOtVmB3Z3cVaY8sAOo61VIJlVQB7mgRTlOWUBP4umK8h+PmrNZfsqaRYoFV&#10;tR1IIRnB2jk16h4o1PTtD+EPiHWbrTXuEtwu2IHBYnsK+Evib421TxP4o8OyyeGksrW1t3W1t1fP&#10;B6knHJoppyaXQTdlcn8Bz+X4F+MEbJnEMDKfXPWq091A7XYByd5yN3C1l+G5pofh342AiAaaWNVY&#10;9x3rotOfwtb69pTXHgN7mPgzx+bjzM9cGu3lME7ow5LiMC1BurbJzyHGRUQkDBsSAYPPNep3emfA&#10;K/s4ms7XxFYT+XkxvKcbvTvXDXmgtHdXBidmTkKQ3btV8tkSppmIzkAHf2pUlbbuDAgUyaz1BDLm&#10;XcN3T2qi+5ZD+6kAJ4pDLszRtC5IHPvXUeHJCbe5jFmOnIPauJIJ2/6SAMcCtqwvDa2VwC6K7Y7/&#10;ANaBrc9EeaCHTbyV57dVWEjLNjcfQCvJGh1WXxtrNxJot1mSZmXAzhR3/Kn6rcz3GuaR5l7MUS6T&#10;aitwCT6V6WllrunaDpmpJZabqLnTcS2xbBRGH+FJJIDhreSzaGby72J8LzlsYIrE1KcNayxGTLee&#10;APauwg1X4bw6dq32r9n3Vlu2uifkuG2jJ5xz2rn9Wk8M3XjHwKumeHLmAS6zAJUdskktjFVy/cFz&#10;79+GVnJa/sSfBSGSMhzonmsD/t5NdVGANTgbYvDDtU9vAtv8NvAFssSqsXhC0XA/3BUY/wBYnJ6j&#10;FefN3ZtHY8V/aItJpvhx8Eb+K2lxb6rIsm0ZAB9a+dYwfsUBRkwYVP0r7m8W6bFqfwC8f2jWsbum&#10;hyyRAjOGVc8V8H6Ww+wa5FLu3x6i6KD/ALJxXjZjDr2PZwMuZWNu2Yq3RiMjnFdVa8wR4UkEdc1z&#10;SbhpkhEYOWHatOyuHDEMAvTB9a+ZxMeZXR72G0eptSIpdwFBOOPaqqJKl62ZTyRxWjb+WUnJQZ4y&#10;c1JLA7Rqw6D0715XtLaM9PkuS2jMPNHUFauW0IEd6Q3GetZULhbjBYn5uTiuh863/seNUCliOfau&#10;SreO3U2irjofllXcsZwe/vVXUbCyk1KE72TdgrjuadCsouVZnc4YHFWLu6gd7EMYgVIxz1rCM5Rl&#10;7rNnFNamG1vJDdyL9m3dOa2oVjawADgbkweOalWSBhhrVeRwanjSEsGREznBwaVSs2tSoQSWhRh0&#10;+JbgN9pkILk5FaWyUwEBpQAOMVpRR7beXDqcr6UwM6l8WoOfauOpXcnrqbKnZGRJ9tV7ciOY4YZJ&#10;Paumt5rQWkOUckxjdzWQ0zvcRRmyIO/kgdKvMLeN7VfPRiQO3FZVZNpK1hcupqxyWY2skSqDnIPN&#10;dJpLaa1teIbaEkqcPjoa49kIkjb5QpUHGa1rAz7LllVlUr19a86q3a6ZfKkjpYzFHcxf6XGDvIyR&#10;xUi6ZDNfPMZ7bgHgcDmudaLUpyPldVDHnNaVtNew6RdRud6jGG3cmuWfPFLXXsZpJlg6LYi7dlbL&#10;EnB9KUaddJFeSLck/wB7jrViG+Y2KMGcHae1XIdStjo13iLLk8g1zvE1bd7F+zRjJZSPHcOSqlel&#10;WbUTxJfKGiZmH3iKkjufN1B18kDcexqK8uIIrq2VLYjd1brT9tOV11YezRnTyXg1DBWZh5vOelXU&#10;Ek8sKtpu1VAAOOtXYZLSRYOYzx1x3rQQwI6qZ4fyxXPUq20tqXCBXj0m08ySQjYQgIzzmta1sy55&#10;KAeWQpIqH7UglUYySRt54NblvMPs6swtwfL+UZrhr4mfY6KdNXOdn0e4ZLgrdEjnkDpWAdJv1ldU&#10;l3KZORXpkFyv2Z8QxoBkHnOc1mSS20d1O/2xFO8kKe9ZUcdUWhs6S6HInSLdZIjPE3CA7TUoW2S5&#10;tFKW5QHptroHuYJFDN5Uhweh6VlTxRZRjGAxbpW6xEpfFcykhbm50+HT5JI9PsyTBjJQEiudt5rh&#10;o55Xt48GQ8Fa3JYIpLGLdOg29qtLbWD6AnMG4L2NdEKiivMxauc4qmSSULbrz6jpUq2FnER50Ejs&#10;WGFrYt4rcXq4h+bd96tSdIvMg3XULfKOw4qXieXbqNQbOedbdLmPyrNgSoAFWCkhhO6P0xWqkFub&#10;gj9304NWHgUiP51GCM1zSrotRZkxQRC5RmcjA6GpZ2jDKq26t8vXFa/kW5hUGYE47UwQQHdui4Br&#10;n9um9TVUzJgi2h2Mg5PAxUpU4YhQDitMQwgqRwOwx0pCqhlOFPNS612NQKsCOyNlWzkVsQxYWMZ4&#10;C1DE8W8Dyxn6VZEmJGO3nHpXNUm2apGbqakqgUkALWdHGVtpQAo+XrW5dKriI4GSDkelUxDKbKQB&#10;RnPrWtKraNgcbkelQgT3TPcJt6kmuQvYrd/iX42lEisFZMDNdr5bLpvySAsV556VxEgUeI9Xk8wD&#10;dNhuetelg6jvJ36fqioR1sQtBK0kbLNIEz92p0gGSfsoGCOfWriswUH5cbeKVZFEwPmrjd0rqdWR&#10;0qKIHR95zEQu2udnKvq7gODsPPPNdVJKjpd9OIjwK461NufEWuu1uwJkIHPXFdeEbak32C2qJwnA&#10;IPPvUgHLGl3KRMMcA8UIV2n5e9dNrGtxpHHCcgetVXkzKF+z9+wq8SvmKCD05pmIzOp2DjpRewDV&#10;QHYdo5xkGrigBmHmEcDjFMBXzD8pwMcVK0qFf9WBxwcVlUbKggIQyOBknHNTKQMDIPFV0OXI8sVD&#10;eTJHYEktuY4XjpWKTbskaDrgvJJMg3KBGfmHaufS1O7VlklmwZRhs1uK5FlYfvc7oySSOlJb+WXu&#10;mdkx5bE130L0zCo+Y4DxQltDo0MpaPC2j4J74FeGJJaPoGrTuVEhu3yO/tXrPxRnCeBfhzslIea5&#10;udwz2WvAEe4NvHMysEe4wE7HFfq/CuGbpcz6nwHEldRkktzVvgD4a0eQjl5eAR0qaJD5KcHBRe3S&#10;qt3LJKmjqLfCLt4FbVr3UqvKLjivsKj5YHylL3pnaeA7SOf4kSZhytqsbdO5Ne/3Q3aqSvKCNAOP&#10;SvLPhlHCutfFaVo1AWG3y2PrXq8k0RMjKUII6elfk3FuLbqKCdz9IyGglTuLIC6R52ELHxiqDwWx&#10;YDrzzStPHvIE4HPTNRSygAEOOe4NfEx5rn0uiQi2qb3AmAx0qQQwq0eZkOfWqnngRoTIevOayr+8&#10;zeWwhSQneM4renTnN2JdSKOiEEX2lWWRQ2OgGKsCW7RlDW5PPXNYYupfs9v+6cHyxzVsXLmKNiDw&#10;tZzpy66jVVdDQN3LuY/2ewAHWqM63MtrIFmUbuMEetRG4zGxEYxnoaUSE+XumVMkDGaUYcrukN1d&#10;zkPHttHYfCrwkV1SRjcJKGcHjNfKywXKalrJZmkLTEsT3Br7I8d2Ud58GNLgRHZra0dxgZPTtXx7&#10;ci+XUboAXAQSEMSpzxX6lwVWjKm11vr+h+e8TOWlikkWbm5ZQ4A6iqc7RSaho9ssEjNLqKBtvB61&#10;tW1xbbios3YtkHIxWnpVpbP8RPD8n9mwkR3YYqG5PNfofMj4RxG6vpIHiH55J5HNjFgyN7e9bWia&#10;Tp5sL5nS3UooxlRya2fEM+mN4sINtf7jAo2+URt/GrlhZyN4enkjuHOR6V5VWtFxszupqV0c5fwW&#10;/wBmkH9gQhl4DgDmsdrSz/smVF06IM0Z+Y4rq7hxHcNG1vM3ynqv9awzE0ksn7px+84GcUYflaCs&#10;5HJJpflJMUsZJZCSfu5ptrp2sSSzeZ4ajQC+RgxYDoa9EtJJoLW+dIIvu4GRnOasWdnPNqNuzzMN&#10;8+4rnAArqqVoq9znhCWyZDdreXN/prPKw2WKKAoxnA6Uy3hvzb+IZZfAciRWzKeuTJjvXQag0EGo&#10;2kcCpK21flA9PevRvC0NrfeGtWik0n7PJLaHbkZG5elfN4mtCndtafketRpzk0m9TyWbUZb+CJZZ&#10;LtDFGFj3KQQBTbaO6jvldPEt6CGGYyxw1ddqWh+I4dfnebQrSdVmYAoQvA74ptrYJKzZtljJ7Z71&#10;xOrR5bxtY6PZ1Oa1zZ0W5g+x6gGiUttGciuvsYr6aCNoNKd+pIA7VU8LaVpK6rMt/qjIv2dyAF/1&#10;jY4/KvTfDlvNDaT4WJFE74Yryy9uK+EzjE0ozbij6DCUpOKTOZtba6kS5i/si43FgOnSuptNBxpo&#10;aaeOJNvTqTW41xYxOsaQ2LySXA3MWAxV66nAks1MIK+UOh4r5GvjZ/ZVj2KVGL3MmO00azsfMFuC&#10;Np6iq/l6bc2dy0em2jLnjBGRVm4dJEQM2F2kYIrNt4EhvFMchA2sSS3H5VlCo5q7bua8qWyJ7LT9&#10;PGqRBGhVySTuHSrl1JbRzMZp4ZFRCMA1y2oatbwrIpv4jLuOCp6Vxs9/qs892Y5toxgEnmu6hgqt&#10;bVuy7szqVYxOxvtWsBA37uPCsSqKaxf+Ev0ZcRm2vY2VsCPyyQfxrhpEu1vvmvnZ2fLD1qzcSxx6&#10;FxoluWxkHYCc17VPLKKspXlfs7focE8S+mh0+o6trE1oGt4RGhUd+ay7a4virNJeSFgfvM9Zlout&#10;3VhEU06ZBnlgOgrrtN0hfJH2p5F4G3/bNVUp06EeVpL8X94lKU2jnbu5ut5jX7Q7uPvA8LVrTNC1&#10;GWO5nGpX0jq24B5CAM/Wu3S38PwXkSvp8bkLlcj+tLLdA3MhjhSJfKIaNfT6iuZ43ljywVr7vuaK&#10;D3Zwt7dapDdpbDTL0zEEKVBP61Vs9N11pr2R7a+BlbLl2POK6gappUN3LiSxkdXPXBI/GoZ/EFtv&#10;gC2kWM9q6Kc5qNo07N7vuZtq92xbaylE0fLFgRwK5/xTqSQ3SwqxMvk4K/3a3x4hiWyAg8KwCRpB&#10;ucv1Fec60txc/EvW5wwO9ExgcDiujA4dyqXqKyWvzM6tVJWT3MN3uJPMLPIo8wcZ610Vu0MdlYDy&#10;HG5B2qhHZATKJJiNrA1feeyViXaPCRdq9t2qNRicrlZXbJ5bgibT41ViWPSuc11Y11fw3+65bV4D&#10;yO+6tPSz9o8RSzFRsRjtrO8Rktr3h/AXjXIenpur6PDv3Y6W6HmTVmz6ztif+EI0lmU4bRrcKfoo&#10;qsxbdIcDjHQ1ch2nwF4Uw33dBg/9BqptXnO6vtKPwL0Pla/xsaf4uKTaM/60+1O4z0pM/OMx9OnN&#10;amImzpzmkOBK/wAuKduwW69KQnJJOKAIyBlhjuKP4G5pcHJ5oPU/KKAG7EKLzSEHdjA4FP7YyaTC&#10;460AMI4YbaPxpcdeaUfd5FACErkcfSkPUnIByKXnKjHem8hX+WgAGfWgbtrcUm7JJ29qdzvf5fSg&#10;BhH+s+Y80xcYOHGQakYDEvHUVGoIxkjrTQmPJO7tSHOzoM5px+/1pOdwyMUhiYBZc560c5J5AFPH&#10;V+AMCgf6oHNAAByTQR8gOOM0ZOI+BS+5FADD/rODTv71NOdw5pR06/jQAhAznac/WjaoHA6ml6he&#10;fWl420AIONw8089qCcSoRJ26U0/6xuKUAbWOKAEBPmYJXFPG0o4AzzUZ+4eKQE+QMKQd3rSAl5x9&#10;3tS4+8aQHg/Sk3fKuT+NMBSCCDjNMbOw08nlcCmHO6gCLB8xflNO9aOfMAz3p3c5WgAGcHmpFCbH&#10;Ge9RD74+Wn+hoAkGNnKjmm/xMfpTTjzAMGnZ4FAAM7jmMY/nS49qaWG3kniml0LLgHmgAwTu4pR1&#10;xsP1pASN+XAz0pfm2DLA0DCQKYMhu/pUf8LZ9BTzu3L855NKRwRtOc0gIhnB4qQdG4oxwBmnc7D0&#10;oAADtz1wKac7DxTyx2DkUwldpOcelADl7fNS55aotwEgyT7cUufmNAAcc9M0wqeeeKfxkUhB3H5q&#10;YEWDlMHvzT1HEhzT8DB4pQOtAhPmyhMJ+uaYx+9U5wAuWxUT484H2oAj/wCWZ+WnANuHBxTsrgAu&#10;o5pCTg5xj1oAfznoM0xtxDfNThs2qS4z9aafvAheaBjTkD8Ki4LOD61KT87dDTgoyPlGfWgQxOXf&#10;A7UAYWTDng1KoXb2zSkLtHAFAEeBgERCmkHfJ7VLziTn0ph78fWgCD5jng9aGB3JhuMVOA2RwKUg&#10;bqAIQGycxkYpwwN37sE4qQ4Kvx9KjI4PFAHQKAI1G8H1NNYjyWATOT60pUFXB46UuwjcMA8etBZH&#10;k+ZaDyDgA81IPuNwDzSEHMeSAF6e9Kxwo+XoPWgQn4UZOOG700ZKt9aU549aBC5+U9OlN7JgjPNV&#10;5Cwdxt/iHNTr97qfufnQA7A2nPoaROjfOetPRcp949ealCpk5PNADeNmcc1E3JAI71Iwzv8AmHFN&#10;+XBIPekO4nzfIMDpSjdsceZ29KXB/ecdhQuzymyDnNADQpzzyQOtN5BFSnG0ccVGSPUUwJl5jGVP&#10;tS4+RuO1NUnawx2FO/gY46UAMH+rAA70Apj7rZ9c0OG2owLAe1MPXG/tSAaXOTk454p6P8rZc47V&#10;AEkIl4BAJpQDtU+U+PegVy0HGODyR3FNyNyjdnmq43ZB5HPFTALlzk5zzQFxwJBPzdTSBwZMbm/G&#10;mnHz/OKYR8ynzP0oAkkz5Yx6+tRhWBjyT9c047TnlualVDtxk4z3NAFZwct1/A0gL+co9KnKA55H&#10;Bp2wBwcD60APQDy2+tPJwCNhOai3vtbCpw3rTZHOVOQKYFhZCDDgY60vPmSMwTmqRbgHzFzkcUSy&#10;jKLg9OOaVwsTyG3MS7cDnkZqsHGGGTVViNz/ADnGemaYzrsABGc+tK47Ezu+4HZ0bpTXfMhGMDbU&#10;G/52/CkZjuz+tK9xWFLf6OT15qJinlHKZPY+lG5SrHbmouS7nHf1pXGGF7rk0/AAbA7U0kbHwjdB&#10;1pCyiJTvyT2ppD5RGLfu/QmnKreYfu8DPWommg2oGkHHvUD3lirSMIwD6ZpNpbjVNs0lwGGSOUP4&#10;VWkkt1hbLZ3NxWBc6rZ+axa9CjPFYN7rtuLgeXAhwPvE1DqpHRHBykdwZF2jFwPu9DVG4u4BF/x8&#10;qfm5HSvNZfEF00jhLeVgTyTxVeTUL2W7RRaSncvVe5qXWSR1xy5neT6nCqjCHp3asC71rGdrH6Cs&#10;X7FqkkkYaS5Ukjjmtu28PHdD5motvOMDHSsHiVuarAamI+s3uXIEuT0FZ0up3zI+6O9Pzdq9DPh6&#10;3W2l+ZWbbx04qJdEiRSJbqDGP7tck69zto4eMdzzY3t+zLh7lfReaB/akhcG4uFXt3zXpi6JpTbS&#10;JoxxyaJNO0+2eMi/ibcM4xWbn5nQowWxymj6bKLhLiaN/LXkb+9Xry5Vp5wqqArYwD2qTU7x/wCz&#10;hGkgRApHFceZHVmBlY5YnNJz0NYU7vY3RKPNi/ffUAUkkmXQbzgg8fSsmGXg5kAz61ZDt8pE3Rq8&#10;etNJs96hS5ookbaY2YQjryM81TkiGOZhzz9Ku7gHLAYyvIx1qCRozC/yHeetTGsmW8PYxLhQpjIT&#10;qalhmlCx5kGNvBIp8yvsz5ZOD0qoSd44/wDrVbkmZcrTNWGXOzL8Vo/KbVmCA8c+1cuJCrw/vQPn&#10;rahlYWM23BOBxmvLrw5XdHoUpcyLWXMGQ7AY5HrVGQZSQ+YM5qdrhRbKpg5J9KiKMbd2QZJ61zqT&#10;N+UzWXAc4PQ1mveHaUaVxlyOa1ZfMFygaHAPTjrWDqEEguWJiGQd2BW9P3tzKScXdGtZWfmmYtJI&#10;QRkDNaiWoAUgkDoawtM1BQ1iBN1bacjpiu0Dho48AcoKyrQcDaElIoeXKDARL0zkVnXUcrThlAwD&#10;1roSp8yLgYHUVBNbys0rJbZAHT1rnVTU0aujmt92lxB+8ON1dHbzxtbgbgMpWBex3y3dti3+XPHv&#10;TVN0sluQTjvRKnzaolStodGZJUuVLScVSkmiNxdEqApqN7iJrFFLFj6+lUn+8w83JArnkjeMbssy&#10;OHtmKRghT0rFvYxLbuAi8qcj0rUjBWzdSWwarsoEjkEkZzW1GryOxFWhzI4Ga3uYtTjKEY3nIq2g&#10;kaGPBOK6C6iiZZmEWGB5561jOZUbBjG0N2r2IV/aRV1qeNUouD02LVi5g1S333LeW0gyTXoAuIGs&#10;7UC6XhF+XFedOofTmwp+Vc8Vc0+9cCNPNG4EAA1w4vD+0XMt0dmHrHdy29wYJZBDhfLySTxWTJhr&#10;HABLbj1r0TwSuiahcixvkLRvEVO1iGUno34VjeM/Dut6F4yhiuLOWSxuSWsr1B8kqn+Fj0DCvHpN&#10;8zVtUdU5J6PqeX6hbERAm2+8pxivQfhZqmjzajrvhjX7BZ9Kv2Cxs337aQ9HQ+1ctceWUhjds/IS&#10;vFYC/wBoW2tWF3bOwuLa+EiHscc4/Gvfwsvax5WeTjafLqj3HVtG8ceAvjr4duIdSu2sJr0SadqK&#10;g+TcR5yI5OwOOCDX0BPpnw3+IHwM1i6ttIsbfW4dKBvrONgHVwP9ZF6g9eKvfDvxJ8NvHn7M+paD&#10;rOlWjTHSRHdWkh/fW0oGBNE3XGeeK8E1Ow8c/Dz9pLQ431zUDZtqpbSNYTPlzRE/6qbt04Oamth5&#10;ejRwQm5eUl+J4p4h0jW9E+ItxZ3XnNGZ2+zTsuN4B6MOxFQ4jltdwzynIz0r7P8AHHh/SfHfwBl1&#10;TSdM0+LXrLTPOvNOQjNwAMmSLHc9eK+LFjvbfWLq3mtJ0eK6aORJF2sGHGCDyCKwlNTV9pLdfqep&#10;hMSqq5XuUrq3H2fIhJYocgnrXH3KyQzxkFhmQ7s16W6hliwF6jIrn9ZsgSv7gfPFkEe1duDxdmkx&#10;YnCX1Rz0M37sHz//AK1a9hfXH20L5/8Ay2VV49a5vY0cCpsfmb06YrsfDdnHP4v0km3YqL6ElUGS&#10;2DXdiYwcWzy3OVN2Omu7KS2msDcxhFkhVwx75q5DDZXGh6o0ZjDIFI9ePStX4l2nipPHnw/aXwLf&#10;Q6c+hp9mniVmSbjnJHAI9K5bShcqL/ypHYJGwbHTmvBnSuk1L7j0ozU4XPuz9mW9sr3wt8TdJv5V&#10;eJ7KNY97cxkgjI/Gud+LnwG8R3M/jq/0rUbG5lLM7wqAgvY+udoPySIOpHXFVf2XrG4m+IurvIH8&#10;k3oDqGILY5/Q19w+Lryx0/wP8QL6fVRHGnhO4JZnwBhTjH1r2cBZ1bLokfDY9SWItF762Pwf8aeE&#10;NQ0We4Ek12rocgNkiYfxAe615XJs8wkRHJHPNfTvibUr/W/FeuRTSiVEv742seOQCc/jXznLEYr6&#10;8RrGQYv3Uhhggg9819dg8Uk+W97HNi8JLl5mtzLBnVoyqjr0rQV9wXJbJA71FcqVaHbbMoxz70yI&#10;SPMSjj5Rz717MZKS0PEnDl0L8o3ae+6J247msy5knFjGmc4PB9K0DIDZ8LyDjbVWaJ3+YKMlORVG&#10;dyKOeUQxB58/LwB2qYS77aXLEnPGa58fa49VceYSBJzmtBWYlCJQOOQKYFo/eGSMUhH7rG7vUY+a&#10;NgxGAetNY4df3hoAcekYMx+8OKmaNJCwAKLtH8XWqW/N8MLgcVbZS8SASMBnsaQDYhPb6jvjnc46&#10;85yK3rS6tZA5F3GHDfMpOMVnW8PzEFGJI9etZ97aTJdPLGriQHJAPWhoD0HCGOAgp0GcHpU6HBGM&#10;VyGlXbNp77i2QwBDdVNdIjMSgJ6LnipA0l+8coMYPNW7d23RMJGyGrMViEj/AHh6VZRuPvng00TY&#10;9M8PaqodYZpQF3AAk8qa6fVNL8O3+mTrd+GrSaOSIfMByPcGvGoJEE7MJGzkZGeleo+H9ShbTYYp&#10;LkFdoHJ+7VNjvoeR+J/h/fxR3lzo0sk6IC32dmwzKPT3HpXliytHcyRy2U6SrJtZJV2lSOo5r7dV&#10;f3bZACMOGB61ymveEfB+q+aZ7C3S4ZMefCArE9icdadhRkfKxZSy4nBzjpTyuGYFuw711niPwH47&#10;0u+upIbRr60DFkmgyW2/7S9ciuGWWVbqWOWwlQ5wS/BBHsaGizSjdsAFTgDrU27EAZIwzZ6elZ0b&#10;OGkyrFezCplZeu44xyKlhY3bTVtVtpLYx6g0ZxwQuR+VN1HWdfuBxekr3KjbmsgM23/Vg4YYzUuU&#10;LtiEAYHFZypRl0GnYhj1DxTBeQyQeMtVi5+7vJH+FdJDr2pXEEEeqQ2l1GByQgVsfUVzzICDuQYz&#10;xULId+UlIIqHh4mkazR366N8PNXtEbTfE9xY3yxYkhlbGT64P9Kx7jw58RrC7dorQ3UStw8RzkfS&#10;uTxdLd71vpElByrxnBH5V2mj+LvE1oLaK48Rm4iHQSLyB9a5qlJpaq6OmniLPR2KaatrNuAt54d1&#10;JMfezGRXUaX4i0V1hDeJTFzyGHIrqLXxH8ONRsAl5caTHMVwUmhABP1ximz+F/h7dh5IfDtshIyH&#10;tZ+D74BxXm1cvo1V70beh6tHNqtJrU1NP1WyaNTF4mt5B2YNg/lXX2esyKUC6mBnsUyK8bvvB2rQ&#10;xyy6Z4omkCoT5EnB/Aiuba/8a2Euyez1iDDYBkiLKfxIrxcRkl3+7ke9Qz9faW59Mrd+HJbicah4&#10;ZtJUcf6xE5FPXw98OLgM0GsXEZYcA8gZ9jXzrZeMdVikHnaNayp3Knn8q7PTfGnhtlQvezwPu5GB&#10;xXmzyvFUbtK/4np0s0oVOtmehy+CIDcym28YsoDZBAxmq8nhz4oWyN9i1SCaMDgGTk0WXi3wqYIh&#10;/wALQQHsrREZ/Gukt/EunFY/K8ZW5BA6PxXM/bR+KH4HR7ek9mcjn4y27xhvCxbnoBmmvq/xQjmQ&#10;yeALwADnbESK9Gj160IUv4hs256ntWlFq1rKjbdT05lB5OwVm8RHrAEoPqeVf8JF4tJTd8P9T/AE&#10;DNSHxNr6wgP4Y1pMDs7V6k82kvgmWyJz0EVNMOgvdQl7G0CY5ynWodamvsFezjLqeZr4y1pIFH2P&#10;VVGOjMSaT/hMtTcn59WHPJEJ4r1J7L4fHyz/AGJbLxy3l5/GpEh8LJEVgbTZFxyDbAY/Ssr0W9YF&#10;qPLszyh/F+pq6n+19ZGV4zAx/pTD4v1wxy7dRuzuGObTnH5V619m0YEsthpeT6wilFppW2U/ZNJL&#10;begiFC9h/IPmfc8cHiHWmd2Fren5uvkkZqY614xki/ceGr9zg4zCQGr1dIdNVLknTdNOen7scVDB&#10;c2kd7cxXM9l5RmAWRIwNmatSpP7BNvP8Ty19R+I6mHf4RnTcOAq5/lTXPxYlQ+Xpd6gJ9wa9uL6X&#10;FOhGpWbfKCGKg5z7U43Fr5hIl529k4rJ4imn/C/Irk/vfieF/wBk/FSZcTeIddRSOQs7jH60+Lwb&#10;4pmOZPEHiADPLNdP/jXtRvbb5gEOc9NpqF7618xB/aTpjORiqWNf2Y2+4fs13PLofh6jPEZ/FlyP&#10;VnYv/Ot618BeEUU+brc0rAfdVQM11N1rOmpYkf2lbgA9WbGfzrmbrxFYRXzN/bGmg7RyZRTjXxM9&#10;Fcm1OO509roHhW3sYhb6BZrtHV0yfzNSOlhG6qlpp/1AAxXnd34304AofEzN833LePJNc/ceKNRu&#10;JnFj8IPFL5T/AFsmcH8AKIYbEN7W82TPEUl1PZJGgEMZ/tNAw52q1ZtzrFkkMitAj4XgscV5TB/w&#10;uC8Mhtfh0sS/3rltoH51bHhHxneTB9S+JyR8fPHa9F9s9K7oYBv42jgq5rTjsa1/4qtYpJt2paei&#10;gHo4z+VcFqXizVLq5kjstH1q4GcAqDzXoFp4L8AQQO9xa6nfSBT808x2g+uK1YI/CljYytb6doMQ&#10;jHUoox+Jrso5dRi7qN35nmVs4b2Z4wsHxZu/LEPhCaJWX+MYOPxq9b+C/Fk1zvv9Ys4fly0kkucf&#10;gK63WPGvh20Fyf8AhIbQsCeI+Sfyry3VfH+s3d6kVhpOolXuFQSSA8s3AA/GvXo4ST+GCXnY8itm&#10;M5X1O2Xw34HtIXe9+JUchCkk8KP51gX2u/D2yspBY6XdX8puhHAg6ux/WvXPBnwP+MHiXw/4gnn0&#10;W5kni0xJpwZ9sUSsNyrGxIEjkdlzXIS/CvVrSb4kFLjxLY6rZQzPZG8sWEL+V9/LEYHtXrUsDKFN&#10;yeqOSmp15WiuZnmOt3fxO83T0b4WSWkLxqxU52SBvugt0Bqzpfi34neG/EPh65tfE3ivT7sWx2BJ&#10;G+6e3mdGHsSaf4duPH+veH/EumX3xn0qDS7PVs3jyBVkHln+E8E5pfE3inSvsmvaRL4Ys9T08QJH&#10;aOU2Sl0GA2/qMfrSdFtpOPzBPkjJuXlb0PbIP2iv2gl+DaiD9qe6FwJSpt7iyRrgg+kjKcD0r588&#10;afEL4veINQk/tj4t+OpUMhYLJeuQSeuQMDB9MYFcBhXJZ7bB39Bxx2H4VKvkeYMWZ6dTya9enKai&#10;4vZnDUrRtZIjKq928slijSGIAZxgY9BU0KEzOCV6/lQobLZIxmlyQzlR81OMbHK3cmfEd1CrSAZB&#10;5pPXDk89TUaxyPNuZ2JzV9YgVj+bAxVE3KbCTA+WngMAnBBPSrUiSoRnTySSNvNWxEAtuWlRTgHF&#10;JjuVFW4IiJhYAD0qZNo3qXP4VPJcYd03W2wJ1yM1moXa8ZIba9lkklAVY0yST9KdriZcmuI10tkM&#10;6Y9Ki0y013UNT8ix0C5kXfhpSuFX8a9H8O+AdUuHs7jVbhraEjeY2PzYr2awtNGstIhgsdGtEjjT&#10;AfZgn3qkkJtI898L+BtDsIzeam4vr5o8rCf9XD/ia78zx/2QIYdLihiycJGuMflUsskrbl8rCjvn&#10;rWbcSolsnz846YpszumQzGJNu6dt2D3rEupSwcAHGPWi4lDvIQGOD1JrOlZ9jcZ4ppLcNxrlRCBj&#10;vVWRiAnzYFKzDA44z0qs5JfqSMdam40hxbk89RVZmI3DcTnoaVyuUw3PpUTg785HC80ihVZsE4HS&#10;ozjOcjrS8YY7P1pjdTxSAQnk8U3kMSMU0k7W+amsWA/1ZJoAYzkTJhck00SHD/ul6Hk0sktsLRGL&#10;ooCksW6YHevONT19zrMyWcQaNJ8eYf8AlofYelCBnR6rrAtdOuMWgZ5ciBc8vjqSOwFcFbJdX3iq&#10;E3+pXMcLyEvLt+6OwA9+lX4re4uPEcV1cSAO+3OeQo9h2rtBb6cthAotUZuMACq2DYpW2k6edOlS&#10;MzLHnueSPXPvW9ZT3FvpH2RZofKBPCgAk++OtVC8qLKptdgCDA9azZJVErMZXDZqXruNl28vJiXh&#10;ke5ELnko5GcdjWdLcxyWjwwpsjCYLCqswE9tKf7QX5VOe1Z0ciLHOiJJI+cACp0jqUo3GbfJMjnU&#10;XdvMPHtW1pFrf6lqjKjtBbIw+0XJHCjuq+pP6VY0vR552jkuZmRM5YH09K7WO40u3tUht9OiSKNM&#10;IoGOe5PrXj43HWuo7np4XBrdn13+ynpvw+T9pDRopo9Ha6jgI0lZ4wyQyc7mIPDSN1Ga/Q/xdc63&#10;/a3hWxiu5bO3mLE3KHJkZf4cDoO9fjN4F1jU9M+L/grULfUblWh8U28qurdMNnFfsnbXtr4i+DPg&#10;nU7C9smuYtNSZrfcD8xA3L7Z7V4dLEyk5e9r0Rli8PySv0ZWsLvxjLa+IbW6+Hmn6zabQqvKiqp7&#10;YIbg/lXB678Gfg5rNrq1zcfBqbRL2VCzS6dOMAnvtGR+le2aZepJ8ObmSz8Olp4LVle0LBGWQdQc&#10;/wCTWDo134ovrzVwfE0UIiuWEqtAMofTFdU4KFOMpO8paJWMac5Jvl91Lc+Vrj4A+CoLghP2s/EM&#10;UZkO0SaarN9M5FWLf4FeGVaFj+1NqLpn5WOnqP8A2avsu1huUhuRcaraXP7zILRBQorB1HVNPGqm&#10;3bwRbTW7LxKsoBJ78AZGPrXylbBYitLn9rCCv8Li236NM9OjmNWOkbv0t/keA6P8I/glY3TS6l4/&#10;8S6s5IxGRtQf8BXOfzr1TTbf4c6bFaW+lfs+6FHAE+WeS0X5j7swJ/Wujt9X0VZtlv8AD5CqSqob&#10;ALc+nGT+dHji8tofDHhuDzYA1zc/8e6qA7gc/UAV6scrUaEqnNG8VeyX+YpY6rVqKE3Jp/3rfgrH&#10;PeNdB8Ia/wDst/Ey3uPAPhwbvCd05SOFQ6SopKkMuCMEV+TVlqd5BpOoWipKxj1q4jCl+X2HAz9K&#10;/X6wiWH4LeO7iW5mWOXwnc/Kx4UbCK/JG70G6k8U+IZ4NQaLZ4wvX3kcbS5NeBj/AGU6SdRKPX1f&#10;yPqOGJT9pUhdtLbU9S+HPjItfXGnarazrCsqpBcsctCW6BvVf5V7jqGi2tzp6g6lp53W5cK6Aqy+&#10;qmvktRZx6XO6COSdWXKjgtjqa9V8FeN7ZjBpuplo7bISGd3+aBjxgnup/SvzfN8tk5Ovh42tul+h&#10;93CN9Geb+N9J+weNLWaLTx9muJztkRMKzDqD6EVzkV7NHNCVmuNuVyu4819XavpNpd6VqNvcW9pN&#10;azWZPmLgjn7rqexHXivmrXdA1LTtflj2X11E9w32eaKIkzKO2B3HfFellGZwxMFTqfHHT1/4KM6k&#10;I015DtRs5tV8L3MttCqtbxKXXPJ+ldt4bW61T9m7x1pkkBkutOhV4t/38AZwO9ef6bfyWt7lPtET&#10;bwDHKNvTqCD/AFr0nQ9R8LTaw0sPia30q9IXzScbJMdQfrXrwqTptRtonoc06akrnlIvLlzKm+5B&#10;SVo3UuQyleCCKpTbMruN+xLcfvDXe/EbTtCh8U+FdQsriySW8hYzxwOCs5H8WB92vO0+0PcA+Sy9&#10;Rkiuybbd76HpYf2cobajftMySpta6A9TIatQanqHmL/pdwAM8l6qS24SVWkuFJZSRjtWdIDuYLYX&#10;TktxtB/pW9GppaJz4n2a6HSvql6t9bv9gldcjLGTpXsvg7Xop9D8mZ+BHtG4/dzXhVlpOtXIt/8A&#10;QrmNT2IPAr1Dwl4X8Rz67YxR380FpE6vdXTLjav91fUtXVGu7WPErRUtTnPiL4Ovxq02p6fpyPnL&#10;lY+k6nkjjow/WvIbdJA6bopY8S4YOOQe4INfd0tpMXmgi8O232QW4UGWbrgfe56ZrzbWfh/od1ql&#10;7O3xA0S2d5CXUOnNaVKzslub4KqlpI8AhnKWmEETDFPM1zJuEccxx1AGf5V6nP4L8FWcUf2n46ac&#10;F3cxoylmHtzWFe6r8P7HZbWWkahIMECZ4ThyOvNcdnJ6HqwnG+iOJaPVmtNvlSHI55xip7bTJzpt&#10;2ftUGQhJy/SmX+sJtfytAY72ODnFYgk1ieKZQsyrvBba/UVcKU2uyNfaxWpBN9pjvroi1dgGIyvN&#10;U2uDtTIUEnp3rsLRrWKzIfTEYiAj5z+defaiYv8AhKbwxL8pmOcGu+lRu7NHLUxl3ZE8kzeXcbkZ&#10;sj16UlswZDh5cZ5OelV0Qs7ErLitq0tkNq5V1GMZBroSjFHLUqSkxiwDZnznPr7VMsA6bG+bua1I&#10;oRsP71MY5yasCJdpxNGQB3qlWitjD2MpasxPshEw+fjnnFSpAf8AnieD6VtoIkDFpYzxxmhp4xGF&#10;8qMj6Ue2T0KWF6maIMxA8demKa0LgjIAGKsmYbiMIAD0qGSbMh4PT1oU2wdNJEAXDZ2A81aCKIwx&#10;t1wfaq+47nITgY4pHndgmXXgc+9WZppFvCfKPLTpQpXyyMnrxVLzCZ1OxgOO9WsjAAA+tDuZTZoQ&#10;SsJYxtT7pHPOKztTsI3CSq2XwSxWlDEMT6H1q9DMcTKUGCMHNTG8HdGTakrM5S1vrmKbY6Sf68BS&#10;T0rvLOcST7RMka+Wu4g5rl72xtmunb7MTwSAp61nWc9xDrVsrTzBXmwC3arr4aNaN47ip4h0pWex&#10;7DaXMcVxG0cfzRkck1vpeo7GRRMWLrvweBXnEcqPdxKZFGAu4huorrLKSFZ72OLmORF3cZwa+TzD&#10;AKOvU9aniIzRsa5pslzoaXFrp2biOMOFj4Y45yCO9exfCT4nQCDSdC8TzuibxDBfzLyjdAr56fWv&#10;OtJuXhjvFkjDRleD/drmNdt0n1q7nTTo8s3zBBjPoa3ybN6mAqJS+H9Dys0y+ni4W69GfoHc2NqP&#10;KdUtGSSEPFJGcoynkEHpWVNaWDoBLp1qzDtj+tfN3wr+JQ01dO8OeJdSnfS5LtUsr+QlmsmJwFYn&#10;qh/Svqq4gia3imgns5YmtUdJYJAysp6EEeor9bwuKp4iCnB3TPzPHYOphZuMlocfdaJo8kJK6Zbh&#10;s8e1ZsnhrTHtHB0+3yU79661xcqx3AD6Go1dg3Vjx610PU4FJLoeYXHgmzaWdk0dACx5Vv6Vz134&#10;GzkozqQ3GRnNe4eYcN+8fr60pkjxzFx3oSBNXPnObwVfgSYt2b5OxxXPXPhfxFG7GHQnlAPK5wRX&#10;1bm0IybdO+eaQxacy/6iHnP8NNWQNnx7LoWrgZbR7lcHJGOlU59L1PZC5trgBOwHWvsRrDSWMmdJ&#10;tmBPPSqE+h6SyyldItxnrgcUnYI+p8dGC7Hnf6JKTkdQeKrvFw2bSX6Yr6vuPCumu8xXS7bG7nAw&#10;awbvwbEdxS07ccCkqd9RJs+aCVAYG0cEjg4pu6IISUOccE9q9zu/BV9iUrZI/PTbg1h3Hg3UBCxO&#10;gzH2BoSuNu3Q8qGxouHJGaeqrmfCkAgdK7Wfw3qcW/bpFyuV5BFYsmkaujSYgnGG/u0Si0HMYwYo&#10;nLPgiozcTbh8uVz1q/La3iq++3mJ9cVWMBwpNtL78UkO4qzyeW4AbGRg+lTec2+IrcjGOarOvyEB&#10;WAyO1MwnmYG7p3ouOxorMpSQ7snHeljn+YboyoGcGspmRQTvApqzBs4DYFK4G8Jl3H5/xp3nZUfv&#10;uM1iq6cjzgKkDNvYiUdKpSBM3hIDG3zrynFOR1/d8859awRJMA3zZwfWnCRvn/eHNMo6QzII5wIR&#10;jjmjzDsjxzk1gCZx0bOB3qRbjAJWbDH8qBG2WAkf5ccd6YGGWBAOO9ZAmlJlzLznmkM5GcBic880&#10;DN3K+WevtUiFAjcDn36ViJOTDgyYweKnEw3p8+7jvQmBrKfk+8etSc7KyxMdz5z06U83ADAbTz71&#10;VxM0xsyQTz2pCpEn3xWf9oTaTlcBhU4miMyDe2SvSi4E3H2hugGKGH7r7o6+tRFlIYkjrxSbhkj8&#10;6LjJRj+6KeFXe/7rnbwaqhm8w/KMVZV12twD7igBwU4GSMfWk+XaMKetWUWIiRi4GF4FMKgyrtbj&#10;HSgCP0HvSfNnoaVyPbg00ElxhepoAeD8jfuzRhuMnNOA/wBYTjpxS0ACZBOR16DNS5GM8VCeh5pu&#10;MdGPSgC2jx4GUPSmlkLOAAOarKZCoBU/SnquA3XOOaQEhDbgAwPtSqF8xuByKaA2e9PUEyJgknzR&#10;xin0BnkXx9cJ+x/boXA8zUkXH945r4c1mFE8J+ACEUE2rZ4+lfXX7Tt1Ivhn9nqwSUqsmpPJIueu&#10;OBXy7qttJNeeCEEqbEiXdjsOK2oWInoiMsIfCPhaFEbe43SZ4xXZ6XoXiG98LCceHV8j/lnIXAJr&#10;i9RkB8RQKIFcR+UGAOOBXtNp4n8KL8JbjSrbR5oLljbkTh+Bj7wrrgrvUwZw40u/g1i4jkndTsOA&#10;FBx+NTw3F2FihkViA5G71Fddf6jonlX8n9o2+GtYxg8kkDn865RprV594gIXORkYqmhqNkW4YfDk&#10;l3erfaxcWgKjY6qWyfelbwrHLHcyWXxP8KX0ZBwhYKw/WqAMJllLsNpH8S9az3tIhezPBfX0XOf3&#10;chHP4VDTZUdHqQXfhbX45rt5NKmjiQ53KdwP0xWBLpNwyyFbiSRQcdTkV1a6l4rtpY0Hjm8aNoip&#10;jlG7IP1qS1Fx5cxEtuGZySCcdaVmS9zzuezuklizbXqvu+RgpPSrq3HjJYgx8Y6oqmIDnPT6V3Mr&#10;X0EO77VacoScoDXPtdiR9xgiOHbPFDQ0YBu5REQ8MTnpuKck10vw20xNU/bA+EVnJAuz/hJY5pAP&#10;RDurFvPs509j9iiDCcd/evbf2c9MW4/a68YXvlbk07wqWDdtz8VMnZFwV2fZuoMBfSp2S3VF+i8V&#10;ngkhQMcU69Yf2nencT/pDZ/Oqe4GRiqt0rz29TWxtWzgwTqXA3xmMg+jcGvi74naBF4f+PEIRW+y&#10;6hcyTR8cZY5IH419hW5bzgSGAVgRXjvx30yXUvh98P72EAyaZcOJgBzsI4/UVyYqClHU7MHNqdjw&#10;mDa1ogBPK9MUso2GD5uriqOkyTvo8bKFOMA59q0bwAmLkcYzivkai5Z2PqKTvE6KBZm0aV1mBARc&#10;kVp6fKHFwNucJjmsSxaVLUKNyo0WOatWPnR6zfHaSDJk+leRXinc9Ok9jRnhZU3ZQZY1Y02EO87e&#10;eTzzjtT50V7ZSJCflzirGlFY7l2CAAjlT3rz51Pcfc61HU3IrZHs5BuAbbjd61zmoaRdJcKfPmZC&#10;2RzyK6uKYebkKo+fha05HtnQLIE3LHnOa86GKnSldHU6SkjzuBZyk6F3yq4BNXLNJY/N3XLnc3r0&#10;rpRZxSTTfulUnOGHesW9gvItQiURMfn6it1XVS6WlyFTaL8d2qPHuQnir0c0cip+6XG7rWbbCyM5&#10;S4Lr+4O046nFSIoWNtkuTvPA9O1ck4R+ZsmzrrW2s2SUiGIhoc+4pn2KzMMpaAD98TjOTxWLp91e&#10;o1wv2ViM881p/aSJHxazDc3Oe1efVjOMtGaqzJTbCS/s0Bflh19BXZJZWI0myAnX/V/rXLW8ymeN&#10;lCgg81vQTM0L53YHT3rhrVJRt5EziiaSKVdipcLxGRgViR2l/wDb7kTXMmDISvPStlpnEnEDHDDi&#10;rMbo8qE7eE6elc/t5WI5Vcpou2JwIkwFx061E8Ef2O4YkjjPArVK24xnbyakCw7WJC4rPn6jSMGy&#10;8lWYiSbLZBBFWZoC1n9wcsduRzW9FDYFYx5kYJb0qKZEN4AJ1O0/SolW1uNRM20hijhjUI2TyTVi&#10;dAyry4IPUGpsfvYwAOtWVSPLFkB5Fc86rbuaRVjJwWCqJG3Bhj2q3Lp9+zadJ/wmM6bdpEY71cki&#10;tzcK0YUZHIHarUMM+GKysQByCazde234lJEYYrMmdR+YQ4GTWbNFcyySGSaQYzjHepbqF/NlkMzc&#10;PwBUqTSCPGxDmPBzUw93VFNmTbtHFPc/JMct68Vc85pJAMEY+7U6RoUJMa/fNWIYVZpVAUehNaSm&#10;pO5NmYN9K4hjjVXBYckVDCZxboDdTHvXRy2R8mMho2IzzVY2bmF2acJt74raFaHLYhp30M5rm6KI&#10;otEABGOefzq7AWeZsyOD2OetJFpkrwysutcg8rjrUsdvcxyoMFsGoqSp20HG5dj81XA+b86tGVcA&#10;FiTihUdogSFGB2p3lxqw/d55rz5tM3jcdDIDMuYX+9V52TzJABHjaMVAI2ETHylPy9KrhW8x8u/W&#10;ud2ZqtCZ3wB84/EVATy3JxUpXKHvzT1jQnkdqE0kFrlLzHVyfIkyXFXklQN9z+AdanaNTEi4UYHB&#10;xVVopFmKkZOOtDcZDSaJDMu7Pl96Y0p8jgkc4NJgeWwMP45qBwNg+bp1ojFDuJe+YuguQ7A+SckG&#10;uItUEi3Lm46XDcE81199I6+Fm3MMYOVNczZRxul82APm6A162E92myqWrH3BCWcDGQAMDxmsseZJ&#10;JGQ7hQ/IFalzCkohVrwkKOw6UxIUigkG/PPWuuEoxXmdD1ZIExGwBPzWrcH6VxSFxc3jg5/0hhj8&#10;a7ZxJ9gndVbK2r/hxXI2MAkS5kM+M3LcfjXXg37sn6FW1Ho7nbwoFS5YPGShxU7W0ICnzj14oIGw&#10;Zx6V0NotCKQxzu45oYhUfCnp3NIA2xsbQKd8uME9vSlcBI3Y28hCr1xUi9E+UfWmLGghYYIGalUM&#10;CpBNS/IELltxwozVO+8x7VAbcHDggVe2jzFO5uvNOlEQtHycEjilHSSZV9DNlkzp1theQmKWML9i&#10;uRtfPkk1KsSfZIsyYO4k5FJK0KWtwy3kJcwMCMjmu2jHnaXcwlJRVz5++J1z5mrfDK3EuBGLjcM+&#10;tefyRxNpWjxrKqhGP41s/EF2Pxa8LqJHykUjMPrXPCQbIsg5xX7fkVD2eFp+h+WZ7X568kOJ2sgV&#10;GOGGa6jT42lVCYgoAG01zsOBM/7tT6Cuz087fDep5T5xeQgAdcMe1deYVeSmzky6lzzuez+CbDyv&#10;h542dtm66nix9Frp1jVftGWxkCpbGGGLw9p8ZiIH9lQnbnqcU8lS56cGvxXOcQ61V+R+o5dQ9lTS&#10;7lH7FuuvMG8DByM9aga3lCY2uQCcHPSthnwn3j9386iMsOwgqpOfWvGVSWh6Eooyo7VmdshulXIL&#10;C1CzlkQsTwMdKuqTztmTOORRvYH7uaqVSS2JUUykbRBvAjPXjilFsQqfKQo65FaUcw2OfMjGB3ps&#10;1xutsYj79O9c3tJM15IopfZrciTk4PSqUtvAbyyR2Y7pxwD71PJdBLZlMYAHcGsJbs/8JbYSG4Hl&#10;h+ATXVRpzlr2MakopHoTwQixiVWXb9lwARXh3irwtqb+MLSfTfDdhOjSMbiLIXB9vXNenS6sGuVj&#10;SSNiqjBB6U0XkYlQvaMTuHKtXp5bjauCnzL5ng4uhCummfJPia1vLLxHbpN8NdetMrmTFuxUe4bp&#10;UvgOA3n7QnhaKC1uXZp920g7SF6lj0GPevrm51fSvs6Rz6Nos0bRbSk0KtwfrXFp/wAIpp/jKK60&#10;vwjp0STXG66jUAFj/snt+Fff4TiyNSm4yi4u2/c+VxOQ2nzRkrdir4i0nxA/iC72+HNDKGJQW+UE&#10;Y9KwLSwuLTUCJNWQxsPnQDha7PVtf0aWaNU8OXBcp94SnCVgfabNprfdYSupmG7npXk182qy2Wh0&#10;U8FDr0M/VLTSDYJJHIGVkO1ineuHe0jRpWNzGdxOAK9W1O70FrLToo9PjYLFz2xXm/iK80W3gnMc&#10;Sh/K4G7pmvTyzHVJ9DlxmHgjnFJF8ybgQZxXdW1rG1lZFbtBmHk9M15np10jzO/2VsGX5c9q2ry+&#10;1FYEEV442xjhexr3MVOTSXU8ulGN2zq5rawiQF541YE/MTzTdO1/U7LUL6JbiHy5D8pC5+nNcdC1&#10;/eW1x9v8VPaBYG2SKM7iOgx71Us7PWPJWSbVJSnnNhCv3h2P4151agpQanJeh1QqPnuke3Wmpm98&#10;Kay91rkKyW8LFGJxvB7Yqno6G7vFEUkaudQUAg84z6Vwlnp+rXciKlzcQxhgCxz834V6T4f0O8s9&#10;UtJx4mu3c46oQK+bxjp0IS9/XsetRjKbTseyQaNZJNZM8cXywIcEjg96i1q+srK3uHW5jObbAUHv&#10;7Vzd/ca0ug6n5mvzKxg+Uqc4xXn8EXiPUNbiWTWrqdY5+G24GK+Np4N4ibnOaUU9d7nre15I2S1N&#10;mw/tbUPEzSSG9WBbssFViM/jXpiX8EemQpJZMSkQALHniqNpbW0Hh2MQvANkY3+ue9SKlk20uhcM&#10;vNcuOnCrJK1ox2SOrD3SM661iIzFVgIAziuQ1LxCPOeGKS7aUnDDaQFrrZ7CyMty6sgG77vcVi3m&#10;n6exD7bVto5UKAa3wkcNFq8W/mOrKbWhycQtpp5Hnu5Q2cgFu9SrDcnWs27vJ6hT0roofD804Epu&#10;Ht4Qfu4yWFb1va6fZ26CCxaaRsAk969CrjIRXuu/l0RyqlKT1OQtbG6fWZDNZyKCvBNb9tZR+XcJ&#10;/ZSsvmAfMOK6GQjyLdTp4BZeWx0qCdpodCviGUjjnpXnzxkqjstBqkkOWOKC3SKP7GgZAXAqhf3q&#10;pBGjajblY/u4I4rzy91ieXW9URb6WNVOASeprGc3r3jbtVuXXeO55r0KeWTlrUlbqZyxEY7I7S91&#10;qMJ8tozBU5NYk2pajNpt4ttO0fmsBuPVR3pqRI+lSiPT5HYgdB6VbttKvZCmInjyea6YUqNJbarv&#10;/kZynORzVzZNE0Bj1OaR2lTfk9zWvdabe28NmzqTvtw3Wuo/s6wgscyEOVILMT3rHv7+aWYKI8ou&#10;ABW6xTqNJa23Zm4WWo3T7PzdPmcyyDapO36VUD2Ud1qfJ3ZwM1Yi1VrdX26MZCUxsHH1qhL9kkkv&#10;7nytocEsh/hNdNKhOSb6GE60I6GZfXDFMblzg9KyUiuX0O9draTliAxPX8KuLA5lkJtJdrTArmr9&#10;xlbdVAXAjGQO1ehhlGm7GNT30WdIjii8Ot8wUlTknrWPqYSTxb4OjUbi2ogn8DV2KZDaxJ5TZB7H&#10;rWfDvPxK0iQx4WOXp6V7dGd7XOWS3Pq7SmLfC7w4xx/yDlBY+wxSZTyz8w+tVdDeNvhHo0bTqFCn&#10;oeandcSkAg/KK+0o/Aj5Sv8AGxhJ3YIo53Gg4+fjvSZGG+YdK1MA4J/nSHGzp0NIM7c7e9Kc5JCk&#10;+ooGLxk4Q0xyQnQU4mQYxH+FMZcjqaABWBQEqelHykjAPWk2tuPHAp2DntQArD5Vz1xSdunWlPL9&#10;aT5N54NAB36UHaYyCppD95uMDsKXjmgBm3rRxtbApx+5Tfl3cNQAoU7R+tNOAOV704d/T60p5Vji&#10;gBnc0gx5ig8ZHFLg7elLj5+nSgBh6kckHvUn/LOMB/0phDAAjHXpTtx85vlH3OaAFIPmKNwPHUUh&#10;6PzRn5cZPXmm7gZW4bpQA0n5l5HINHy7OlKQvlqM85oBHzfIcjt60AL6cUo6U3gqOPwpf4zg0AJ2&#10;Hy0n/LP7tLxk80nGTx0oAOsajPNGOoxTht+bn0pO4wKAFGfmO4daPlKLxTTnJIQ8dqON7EKuccik&#10;MO6jdS84f5e9IB8h+tPHO3nvTEMUH5DjrSspyPTFTDBCc96kAHznA7ZFAFYKTC3Iph3BBkd6uMAD&#10;90CqzfeoAYDw3A6c0Z+6M9TTc/K/7o9ePelHUEc8UADY4GTzQF5Tj6Zpu4ZcFe9McnzeH6jigZMM&#10;ZJ35pNwJQdBjnNR5URx/OM+mOtOI+dsjPAoAkUoFYbx7ZpwzjHHtUWE3ycDjFOyMnBpAPyPJPzVH&#10;ngZpf424AqMg7idw96YC5GetJ8/zfuxSDbsTkd6fnhsNQA0f61fnHvxS8b19jTgRuJK0vBD/AC0C&#10;GZOV+UAZ5GKeGj80nYenemtkJnI4qPcuByfpQBZJX7PJkDrUeRtHFRbuCNv0px7ZHIUUAIXBkI2n&#10;GenpTty7X/eDpxxUITEspyc7hzUpU5BWMZIoAY2N64iP50mG4zn86l2HYcnHPSkx84z+NAyIdCcH&#10;g/lUg68elJj5yNvGelSbTljg8LxQA35tudhNS5yo+XHHNRH7q/vDjPSlznd1PFAh5IBHPFMDDjg5&#10;7U07cjkUny/PhhnjFAyXLZA2jPem87FPvTMrnPOccikYtkdeD2oESYBVs9hRkbfunB9aZxhhyOOa&#10;aclRyTgdKAJMjZnIppK7lORURDlEO4jB6U4DDf6vPHNAHRfP5n3PxpwDkyAscDvUhzkDdzS5/dtx&#10;gmkVciB+ccdOlDchzsPHvSnp1BowMyHfjOKYEaZ85uBgDoafhigJfueMdKd3HSnNjyycAHFAFZlO&#10;9MLnJ5PpThu3ONmOnNOXHzfL3pf4SMDpSEAHzgbhzT1YCRuV6GojnZGDyd3anurKIzsHOOKYDepm&#10;IQ43etOGMKMUfKFxjGRSZO2MY79aQD/429qQEb+tJg78eo5peNx55BpgHyEnG45qNlPz5jxU2BvX&#10;kAVIu0mUHH5UAQIMIvzdu9BKk483qacyoXYZNNG0YJUcUAPLkW6oCpx3pmV8xiYueKONzUox8+SB&#10;mkAoADOfLHA6E9aCS0DghcZ446U1sggZGabn5h84Bz+dMY8D5Pv/AE4pDxmmlxgjPSo9/wC8Tnnt&#10;QFiRh8wOO9REjc/fPSnF2xjyiarM5DDEWTk96QWLK4BQk8CnNINzAFx9Kz3lAByDknpUJuJAzAJ/&#10;DRcLGn5qbSdx61E0rGTHbsc1ktK5jPzc7ulSiT9yg8kZ7Z7UrgXWceZGdrY9M1C82d4MmOaryMDG&#10;MOcjrUHXdii4FzccDEvRfzqPzHCjMn8VQIGCD95k9qXnrtPNK4h5cmaXk8gYpm77x3GgAF+9KUYs&#10;uOKBoajt554X7tOkZzBEByA3pQoVblsqQNp5qtJKq+adu4Bjx60DUWywAxC/KPbmlyN+C4GBwDWT&#10;cX9ulsoyCxHTPSuWvtet0Z1F0ucc4PWpcklc6IYeTZ2000KqN9wo57GsifUtOUSfvgcD1rzK9124&#10;knCpMygnr61kS3F1K8n7+RR6561hPEpKx3UsDJneX2s2yvJtlUemDXMXGsXbrKYyevUiue8vIy14&#10;5+fkVJIYuQtuFHlgDmuOdds9Klg4x3Ipri/mnLPfztz0HFLGJMnHmZA7mmLu2x5lQkA9BV2zAwzN&#10;OoIz1FY+0Z2Qglsi3p8aPPIHKKADliMV0dkLOK/zuVju44zXKNcwrI480D5jyKlj1CBFcicEnuaV&#10;5FuzPR2u4UliJlhGI+gHSq764sccg+0K2Dx615lcak5MjG8GMf3q5a51OX7bJi/OCD8tQovqZ1JJ&#10;bHu6eIItrFljOR/e6VpRX8N1pUjJIcr1Ga+dLWXV7m+VIrW+clsAJk5P4V7P4b07VIPB15Ld4jkZ&#10;AfLLdB2rOa5VcyvexsS3RjtFAdyd3SqLXDyRktMzY6c1FeEGwOJMkK2aybFt0UmbkjDkciuZ1XHV&#10;s6qOH53ewy+CsQpbgnmsG4jKyBSrAY4rp3SL98fNzyaxLrDTJn0NYrF3PUjgzMD4kweMDirsLkg/&#10;OvXis2VXKqQTwTUUcyrKVJYYcVNSKkrm9JuLsdBmQqn77gdsU8A+W4aPnsarCaAwQgNjjgVL5nyr&#10;+86LxmvPcrHoKN0IwARgQue9Zs4hCPtU8jmtJMyb235bvVWaMCRhtXJ60oVSalK5TgiWSKUFRjrm&#10;k87yrlwRtXdgH1p2XSSUBmAC1JFDBNanzZBgNkmnJ82hlGPKyUszQMRjhM1Sgu5DcNGs7NtmwBim&#10;TSBJZQjEYXGPaqlht/4Se2IjwTcDJx71zzSR0wuzqnjEluSbIArGDgmsyeEOHOwHKc812c1va+TA&#10;wYgmAbsViSRp9pO3A+fr61x06zUrdDeUVY4hoVW/t2SILtl+YY611lndK9vEPlAAAHsap3UB+3XJ&#10;8sABcn3rLgkCXQwxA804rulNVI2OXl5Xc9BjiY2zvxwlRh3DybZNvymsW3vT5e1rxgNtNN03nyLu&#10;HLcHNedKKV7nXG8ti/Jk2rq2xjuJBPWsqaGT7OSsYwM8d6smUlk+ckgdqXzFzISuBtNFOqo6FSpN&#10;q5yssk8d5GPLOC5q5G2XyE6rVu4jt2gnbYCSKwPNkguYFeY4LHFb2VRWS1Ii3HU6MKTEASelI0ZF&#10;pMOTimQSbrOFg5JxVxULRAFzuI9a5XFxNlNMxnUFm+Q4IrNuYspOPJGSDitm8SaO4iBkQgr2NUg2&#10;Sp2dc4NdFKTWqM6kIzTRzqfbYlkBddplABPvW7P4Z8YnwXf6rbaOZraFUbMZzvB5OPpVS5jJSbdj&#10;7h/WvXvhB4j0mza90bWo3l0i6ufLaQ8tas5wH919fSvVo1FLXqePiISo6rY8r0bVr6G80y5tr14p&#10;oplOD1Vh2I96+z/AmveCvFvwl1LQ9b0WzLtZBJ4nI8yF8fLLEeuO/FeFfFf4c6rpHjS31LSrJZrK&#10;9tPtFpLAcwXMZ5wGHAcDtXmGharqNprmj39re3drd2l/7ggjqrr3B6c1zVsPGN2uprGrHERvF6o9&#10;J+JPgbxZ4Z8XhZLWe702eRm0+/Vfklj/ALrHoHUdu9eTSl2tISlx3PBHp1Br9GvAHiTwV44/Zw1r&#10;R9U0nTpJf7MCXdnIR5kEmMCWJuuM88dK+NPih4L1zwt8XriG4WeXS7u4c2N8q/LIOyt2VlHXPWue&#10;jNwlbr/WhhSquTcZ9NvM8w0rVtd0j4g+H9X0zV57a5t71SSn3WXPKsB1B71+gmg6j4H+Jf7JniDT&#10;bm106PU49EBntnIMkEoHEsR6lSeeK/Ou5AEbrknOcDHBFavgzxN4g8O/Ezw/qFh4ivIDDfAh1zhA&#10;Tyjr/EjdDnpXs06ntFtqYYig4+9Hc9Qsdd+IPgn4/SaXca9qUL6dq5WCVwTmPPAP95GFd343tPDP&#10;jDwpceI9E0vTLbXobENqmmxEBbrHJljHr396g+JZ03x/8ING8QaTZadB4i0vRd1/pqHm6jAyXjP8&#10;Q7j06V4H4R17U7LVLeSK8voZY7ko4OQyMDgqw647Vji6FlzL5meH/eNSjpJBbMy3hSWO4jkWYq29&#10;cHI7YPp0q/cQPJp0h8jOPu11es/ZNThN7Fp9pHdBd0qRjAc+tYtuw+xukkRGOPyrwalRKV4n0VKL&#10;lH3tzz7ULVRMjGNeVOTiqul3+oWHifTri011YpYpiI3ZdwAPBBB65ru721t5LS8ItmIKHFec6hY3&#10;ypLJHbTbQxycdRXs4KvGquWT+88zHYfld0j0nWvF3xTuvh2ljH4ns0sFgYpD5Idl3D5irHpmsLwN&#10;equoa3ZzuxWZTsduof0/GuLtb+/js3T+0DgcANzitLTpQvibTpisagXsZJHua2q4flpShZa7Nbnm&#10;xm42sfc/wt8ReG/Db/Cb7T4mktTPqVx9qu/LytvuJ2gjuG6e1P8A2kviO994c8K6NpXiWFo57YvM&#10;sL58xezHHQHrivOprVLz4G3EZSF2t4I5RhR8ydeD3ryDUbexk8QPNbWMw/dBGZ3JyRxxnpXi4DNY&#10;wk7J8y0v08jn/sz21T2j2Oe0hXGoeH5QjiSO+YlvSrHjXSNKntb/AFCLQIUmkgXzvL+6SBwcdjWh&#10;b2t2q7kUZDnjFekeDdMh1CTxja3WnrLbS2YSUbvmRj0ZR14r0sJj5Kte+5047BRdP0R8ixxW8trd&#10;KFXejMrK3XisN4ZILi4ljz1PFeveO/C994e+Mcsc8Ly21zIxtb1RhZVz91h0DL3z1rjrq136Tcso&#10;UhkyCB1r7zCYtaa6Hw+IoKV7HDM5LRONuS/zLWnbvE25coDt4rGnTy7sqXbmQjpUsQdUlcISQQev&#10;WvZUk0eRKPK7EV1bSjULouhA5Ib1FZiOA67ZXYB8c10/mRTWY3EAgYOaxruBlMZER2k8MF4NMgeu&#10;GichF6c89KrvvWRh19KapwxBYjKDpVooGsiRzj0oEiKNRsyUNXkZMqOelUkJyAWA+pqwBxH+9554&#10;AoGjWgfD5Vx049qkCSGdmeUH5+TWbGWBPymrnmt5MeOvcVLQiDUIGW9t57ZtpC5ZR0arNheq0MwZ&#10;mzkDnqDUTytvhUsBkGsyZNlwkizYO7LAd6dhHbo7FbfMmcjmrSuweTkCuZsLqN41xc4wvIPUVsI6&#10;lSQwqdbj3NmAp5kg9ucGtiyuJYbncpYKHHeuciYbkO7k9avb8quARyKdxNHt+g6jDPptvDJcjA+7&#10;k8p/+uulKKJ8iI5GOleE6fdyw6nZlZH5x0r2PQNQguYnV5EB8sDntT1Ebqb2YhgxBX+LkflXF+I/&#10;BPg7VRdyPZxWt4yn/SLcABj23L0ruNro02JVyc4I6UkcbrMrNM7ZbkZouUmfJ3iDwV8QdKuLwpoC&#10;31nyUuLc5O33XqK4NXH2iVZUkjYNhlcYINfe/mQHKfY8oRyGOR+VcZ4i8EeCNUM8n/CKW1vO0fzP&#10;CduT68UaFJ30PkL+BCGB56g1J82V+c9K9F8QfDnx9p5uZLCwW+tQSQFkG8D6V5nMNUhvWS58P3ls&#10;4fBEoI5/GktRtWLPmfLGCO/FP4LHLYGKhBjIG5IRleCGqb935MYEinPbNMQzYPmIZiaqywqww6dO&#10;QRWxHGmwH7SN2PwFQyo6hgQGO7tTaDYxGjAiQpgtuxjFXYLvxLby5tPFmq26gA7Q+R+VSsU3Y+zk&#10;ccAUwqSDz2rJ00y1NnR2XjHxvAmHvbacDgkpg1ux+O4ZIWjv/B9u8ZA3Bog1edlPvAxZp8aW4Ukw&#10;R5z3FZfV4mntGdzJqXwZuXkZ9H1W2kIyTHEwGfp0qg+m/Du4Dy2fi2dyOWRgVNcx+72nbDZDjpsF&#10;FuWWeQtcRqM5JVcVk6DW2hqq1jrhouozWtsunixKK3KmVd3+NXotB+IkZTZ4amZRjpLXK+bZC2aS&#10;PxRqcU2PkaNyMflVm08S+OLWVNvxCmnRWGBKuTiueeFUk9Lmyxc11O0isvGySos+i3kGU+VjJnBr&#10;attP8cgo0XxRmQ5HyleBXKxePJmMQu9KZsAZZF6Vt23i/wAISvCJfFF7CCe8RGK4Hl0b35PwOmnm&#10;VSOzOjFr8YVVjH4z0+QAdSRmnLL8cxHIPs1pOFOBggYqBNY8JSLF9n+LdvIT/C0m3H51sQaje/Z4&#10;lt/HWm4zwTMK5quBil8C+5HTDNqi3kZp1b4uQ7xL8Obl/cKSMVB/wl3j6Ph/hvqY56CE1051fWoo&#10;lWb4gaGQT8vKtiozq+qMMN4m8Luv94qmaw/s6P8Az7X4mv8AbM+rOcbx94pRWDfCTUDxyeRTF+Js&#10;8cjeZ8E9bPHUMa3n1DRmLi61fwyM8lgUqoZvAciysvxC8OLjqGRT/OtI5bR+1T/FjeczeiZkS/FS&#10;zLsF+E16h4xvmxWbL8S4ZJrjHw2x05+0A1c1SH4OzIftHjzQhhPmKRKCfxrg720+DA1BGtfiPfoV&#10;YZATKtXTTyvDf8+2vmE80q9zpH+IWstdIYvAsjcjGZavx+O/ibLblIfBEaoQAARkj8a5K1u/hrFK&#10;P+KobgcM0BNb9v4j8AwP8niKNsEYxCacstopaUr/AHmX9r1U/iNuPXvi85JdLWANHwRGCR+FWI4/&#10;jDetMU1vV5B3Pk7FH4kCs+L4h+GYbljD4cLBV4do85P0p7/FyNI5VX4bGYZ+XnYK51lrk9Kdvl/m&#10;W83mteY24PCPjKcSPqXiC+Hfb5+AK1rTwn4WRD58Wq3MhbhPNOBXndx8VNSmUg/ClUUnotwTx+VZ&#10;U/xM8QBX+y+ALOI9mkYkj9K6KeWzT2/I555rOXU+jtO0fwlZ2pc/DrR2bblfMAO2tQatolrBMRZ6&#10;MuDwioFAFfHt142+KFyJNuvJEDn7iDj865i71DxVch/tni7XpgzchZCB+mP5Vu8tUt7I5ZYuTe7P&#10;sHVvH/hC2mlE405fl4CXQz+QrgtS+LHhtbe4js/Cuoy5PRT1/E184paWsnk/6Ndby4HzOeSfrXTy&#10;6Hd2mmaTP/xKonZAwQMrkj3xW1PK6S1d3+Bg8TNvc6DVviX4wn8+O28P2VshOFyCzCuMv9R8e3ys&#10;0/irXp84/cwE9/8AZWpxFE93I8z2u7zFJwoGQO341tSayltrnhu40j4c2NjNbR4MkknmCY9yQfWu&#10;ynhqcdopfiZyqyOcS01qGGzbUPA94iSrmN5+CfwNbEE9v52lqJ4IIknDkhOfl7cevSm6vq+t6pq9&#10;jJeiFSin5UGAPwrPwwt1G9MY4rR0E/Ij2nKffvwx/aitfDfwbnsLr4KalqFlFp6JptnBOsc1syj5&#10;vMkIberHkZ5HTIryb4x/tG/EPxh4UvNNs/hr4e0Gwkkbz0tQWnuB23SnkD1xjNfKTJEHXKJk/wCy&#10;KnVYlt2P2ePkV0U1GMHHuKNVxlzxdmR2X7tr2SVLyWSR8jy5So/EDg/jTZmke/Z2ijznp6CpwjsI&#10;uHyW444q1DZSsZd0yJhepNIhzberM1T8xARenXNWEVi7jbk4qV7bZLjbuzJxg8VpxxFCuII1JTua&#10;ZFzFWOXcxxwCeakCAoCGJ+b0raa3VYzukDMxzgVXmjYW/EQ+lMLkKLtdAdv3atZgEb42k/XpVRHg&#10;EE+9SeOfUUWdpr17fKmn+BvEly2/GVhYKPx6UhXSLBnQQrmUcDg5qkj3VxfskOk30zF8KIwTk/hX&#10;quh/DjxLcfYpNXvLaxhJBaMPlyPTFe1aNofhDS7KNbTwtZNIqALPKASPemK6PBPD3w/8Q3l1az30&#10;b2kBwWMjHdt9h717no2h+EdJt0+yeH7CWZY8CaVQxz6it6R5CCDLxngA8VW28ufLftSjIUpEM8s0&#10;k53ZAJ5wagZVMOPtHAHQcVbZE8wEoQAuTk1iXd3amSZY92MEfWqRm1bchupgojVZhy3FYF1KftUq&#10;tHknGCDSyyyeZKpYsN2Q1UJZU3OTCeRw1VsCiROcZHFUZGIUAHPpTpmGw/vc81TLNz9Klu5qlYMk&#10;k5cA1XkLhW5P0p7EbvvVAzHzSSwpACk7Cc4IPpRwY5yT3qIsSrdKaWIVsAUgSH5ABG6o2YZOMDio&#10;ycTcnrTJCBFHk9TxSuMcWwrZTJHaq81xHHpty8kkSqEJG44qleXlvbWkkkk6Z2fLk9a8x1TUbu61&#10;GQtNceSZcIidX/CmkIvavqlzd3UlvBLIlv5uGYcGQ/4VXsdP2XxMtq4LEbGPQVd0yyijginuYG3l&#10;cxQkYx9RXQxR3c9lMPs+EVs9P60xjPs8aW9ntlye9a9tcW0IQ/ZA77MDP8NZvKhQSOARWfNcL5ki&#10;LHIzbuwosJM1rueRp23TLkjORXPPKzTTbpW2+ZgEDJY+gFLNKwjVWZhx0711/gLTdFuvjH4Si1Hx&#10;XBZ20mrxJLeOuRaIx5wp6lume2aznUjBXZUYNs3/AAL8PfHHifV7qOz8OX0NrDPELm4CErCW6Lkf&#10;ec+gP1rpviN8M/GXgLXfCQ1zRrWWLUbcvp00eCGA6h+u1h6Gv2a+Gvhr4b6P8DPAkOg+GfDsNunh&#10;2ORHVlfe7jJmZ/4mbr146cV88/tieFb3Uf2H/DWonWVnutG1R5XdI/8AWxOOSPTFeTiK1So046R6&#10;nVRcVJRZ+Wa3ReGIKwA2D5QKh8uR9UiBVgPtUeR6rnmsuwExJG9lKtjOM816FpGm3Mi2rzTE7m+U&#10;kV4OLq+zTufRYbDOq0kdU9rpEq6bFp2lNEqxwAAckt3/ADNfV/wZ8VX/AIW8Yaut4dXnsLhYBcq8&#10;hP2fjqueD714h4VsbC3kV3CGTcD8w+6o6n61oa/rsN54p0S0sNDkis7e8jSST+O5YnBGPSvz+pmt&#10;WNf3NVHVs+mp5HGpC01vofqNptzpt8dM1jRdfspYbqNDcKnSQep9xXWR21sLu8uBBEryQgyMOM49&#10;a+Ovh/qXjDSPDsy2enyvaqkDPbSAlYyecA9896+k9M8W+FbnTdNivbn7DcsihoJ243H0bpg++K9b&#10;hvinL8dXlSrVeWS1Sb6+R8bm2TVsJJ8ico91v8zTl1HTbm41uyWa4hRrGQJcsdoJXqecdP1rxWzi&#10;1B/Gd00PiW6mC6lIsl3yd2DgKqd8171dabpN3pTLPZWE8TICvlNtyvsVI/nWZLa+G9Kt7eS1+HZM&#10;ywkW8cZJ3Hv1Jxj6V9HUy+rWm5Tails+lumxxYXFQo3tFyb9Nypp9nBp/h+71C+8nzhaExQ8fJ6f&#10;Vj+lcfZWGq6n49/tK51RwqzsZXk+5FGOir2HFdCbbWtTvbe4vbk29qgLNGxwEUdevt614p8Tvir4&#10;L0fwnqem6UsF5L5TRQxQPgSyDgszf3FPP+1+VcWY4hRSpU3deu7NqEKlSd0rzf8A5KX/AIt+P9E0&#10;/wAE3em2moWp82weGC3U/PdEjBY/3UTrz978q+FLjUZW0j7Ol1F5YuJHZgMFieSPwrn9b1bVLzxJ&#10;qt1daxcXV1cXRaSQnAAPREH8IXpxWeDdssX7lhwM4NfL5hOdeyk1ZdtF9x+j5Dln1SF+r3KN3LNH&#10;fROrzfNPg8cUNBvmSUpc7yyn5TxXRR2qvYXCtbq2QOvarJSGHS7Qb4yd2AgGTXJ9aSSUVr+aPpI0&#10;2zs/C3jS903w5NZ3unT31vvjWCORjuiB6jceoP6V9R/Cm98Jal8Q7md9D0N4rO1jMX2oLnTWfOfl&#10;P3w/TI6V8bw2lrNaO/lKrKucMMYra8OarPp/iWYvezxBryMLdLLtCAHlXHRlb36V48cLQ+sxrKNp&#10;Rd2uj+Rjj8G69CVNOza3PvTx98LvgtrWu2c8ukwabf3lu2LmwQCOdscMQPlz3zxmvgf4t/DrxZ4P&#10;8X2HnXVzd6bcXB+xajEp2SD+4/8AdZffr2r64sPidfReDLe2t/hZ4Zu7SOxXYj6mpaNh1IY889cd&#10;q+ePjV8UfFOs+D9K0ZvCGi2tkZMzwq4la6Yfdw5+4qe3WvsuenXalFct7aHxeXYXMMFU5Zvmhfrr&#10;p5dfzPDbG9hgilFx4befzbceVM8xOz6L2plxqEa6cStpAcOcAYrlkdyIS0jswXHtj0/CrcVqz3Uh&#10;8qVQWGcnpWTpJfF0Pq+e/wAJ2nhPTxq2s64WnKx2wQys3Rd3QD1zXrUGl+DbazjMt9pyhQMDgscV&#10;5No2prYaf4ghTS1/ewrhgccjuaqG9uZZb0y30rkklWL4H5VKlCF2YvB1asvI9ql8ReCLSzYReEI5&#10;2UYXkcmuW1Lx34iePybfw1p1nbE8BXyzfXFePXt2URCBNI5J4BrES51KS5nL6LMgzwd+c/hW1OPN&#10;G6VvVo2jlyi/eZ6tdeKvEZtpf3k8ny9PtO3iuTuL++vJZZDq+sLiQbohO2G9s1yH2WCS/klklvA2&#10;enmECrkjypBapGwiG3B7k1pLWyTu/TY2eHp09Tqm1fSbexBX4WfaZRDhWmuiQD61l2t94o1i/uYI&#10;/C2npZ2qlrmdYwEiHoG7ms2wsbue8cS6p5MRfMtw/wDCncAe4r0LTrPWNYFjofh7Sbiw0S1I+3X+&#10;z5p3PX5u5NbUaUHo1d9zkrV1D4TzOaHUbvxb5NnBP9mguQjzoud7dMKO5r1G18Pw6X4XtrnV9UaK&#10;eez3QWZ+8F9X9K9a0rQ/Cvh7w1ayC1gubxID5CMmQrd2Pv3ryXxLcarqXirUXliuhH53zyP/AB47&#10;D0ArsnCMEr2PNVeVWVl955trl8hvJ1tlZY/MIBHVq5+1gI81vMdyzZyRXdyaZZl1cxbRnp60T6bt&#10;tIJIr2IDZyAK5JYxapHq4fDWs2zmUEeD+6HT06Up8zbxKw55qywkEp4iIDHJFMbacHeorL2lztdN&#10;Ib58i5zbudq9SetKlyTCdzEcnNRMYXt5FZgeeMGoljyiYtnq0zBxSuXlm3RxfvXIBpWf95kK2ccV&#10;CispINueMYGKspHMwmb7IchCetbwps5alVLQpOXdwVjcYNMYXC7cqx+YVoRnMYBgZW8zB4rWjtZJ&#10;Gn22y/LEMk9q3VlucTlc5otOX4hYDAycU7yZXY7XlAHUYrsrDTF2/vroEb+QB2rbazs0t5Fi0tCp&#10;Xn1FDrRRjNnCWlrOI595kYEcHHSpzBJ5Lgs/B64612Bt5RZwqIVUbueKcbazCHdNCMpzmp9vfoYu&#10;TOOWI7wpJ5HB9KcsMwcgMx561pzm2S+ZUeJkzwahEh3SfIp9DWyI5rk1vGPKkDoPu8E1Tu9OjZVY&#10;yr6jAqQXBEsf7putTrNdSM+IMYQgEniqhJx1RMlzbnP2rSQaxPG0pIZvlYt6V3umXWyGVvKhIJXf&#10;61wV5a/vo3bUo0YS5xu60f2rplszZvXd9gHlg8EioxNBVYXtdlYeUoPXY9gW8Qz7RCyBgMjsaveb&#10;stZSRZkmPjLgZH414U3iPUZFAUFQpOAF5Aojm1e8imaS/wBXIDDC7iteBVwDTvLRHoqakeuTWWk3&#10;On3XmXtgn+jSF/3gPOK3/hX8SvE/hvXLDTdU1K7vNCk1dkt5ZX3PaAnGCT1Q/pXi1rp162owK+o3&#10;cabxktKec11j+FiYD5mvTJHJDn+9nj0rsy/NHgJe7K66qxzYzL4YmFpxP0csrrRNS8MW17pmvaXP&#10;CbZXaOKUMY93sOxqCUYd/pXxH8Hdbj8MftGaDbXvijU3028vvIeaRztjLnC5B4xmvuzUYdt2roEM&#10;csAkideVZW5GDX6Ng8bTxlNVIM/M8zy+WEqOL26GMGXJy1MdgS3pxSMBh8jvUPA/hrrPNJMsAeSa&#10;UvJ5B4XpTcrtOQc1CxPHJ69qYi1FIdinB71bSdwn3iOehrMBXZwKfv8Am5AFAGiJibuRi74471L5&#10;/wA0oDEjHSs4Nyv7rv6087fnwR25pjNBJssoZY8djionaHe+YYevp1qplcKBJnj0pC3zsCnamtB8&#10;xNJDpDwkNpkBOOuKzJNJ8PPuxpVtk9jVoM3mcEVIrfe68mkx3Obn8OaHIz7dDtgfSsSbwjp5kl26&#10;dEmR9RXoRkPIDgcetIkrKoG/PPBNKwkeSXHgxMTH7NH7ECuZuPBd4Wl2wcA8ZFfQYlxKD5THnoTT&#10;ZGiONyIOenpQlqNpM+XLrwjqAlfNpcBh0rIfw7rSvMf7ObAHYV9bMmnkviOH7vcVQlsdOIc/Z4ec&#10;9BQ7dhNdj5Il0bVVjOdLnGD1FVDZXqyEfZZwO+R1r6zk03SjEM6TC+eMjtWVd+HNJkhciyjU+w6U&#10;JIpI+X/ImUMTay7c9KYVfEmIefSvoqXwrb/Zm23MeNvIKVz8/hD99IVjA5420mmh3fY8RVH3Pulx&#10;jv60xs5AwxHcivVrvwpfKJhyTs/u1zz+HNZDzBbKRRnk4qU2DdjiA0pdvnwMVKCuzJbHNdBJo9+h&#10;uA1lcE4ODtNZjadqAY7rW5K7uDiqsTzFXcPkIyfxoDyecQUIGOKdNb3ixrtgmJH+zTGS5FpGW3ZI&#10;9OlBRL5zYkyMDsc0wzt5DZjYkHgiqyxzlnJQ89qkRZAWQvg45pWC5L5zYAMfWpxcuIW+UYGOe9VA&#10;B50uQcDoTVYrOJ25fBbiiw7m9Fcb1JZiQF+UdKkWf5icjHeshS+dpJ4FSAkAZIxTBGt5w3E+bkYp&#10;huoBtwzjLcGsli5df3h5HSoskiQe4pXGdOLobIf364K8c05LrMc3A+U9a5f58pl246c1JE8gfl+K&#10;fMI6VpVaFTuYcjNWoWTafnBrno5SY1Hm8lueOtaMcmNuFAz1ouFjbVvmYYHOOacdodt2Rj1rMMpC&#10;sBKN2Bx6UfaJSIg5ViDTuM0sITnJ6UmDnBbOCaprOSTnIOOKkWY+WfXPJouBdj2iReetS4G9zsxn&#10;3qiJXLH5E9qsRSxZfL4wKALAXKt8vQVPaIv2u2+YHMy8fjVVJV2SDcM7qu2JU+I7BsHaqsW/CmDP&#10;jX9oq9W7/ai8Paf9oITT/DK556M3NfPdo2pq0jtrBMasQAe9eq/Fe5t779uX4guk4K/amjYoeBs4&#10;5ryy42JevErAjzTyD0rehHliZ1EJGHlu75+hJ6ZqCf7fAZT9juFBYfOBmtLTIom1u33SOfm5Hriu&#10;wnVHsIVNpBgKc5A4roimZHmxv7jzYHN3OcEYzXRQ62hsbRXgRsY56VdbStPlhlcrCvzdQKzLrQl2&#10;wtFqIxtPAFNNoDrbe8s57Wy8tYAqx/MM81YX5mkK3R+Y8LivOl07XIpnaO8mzjsauRahrMFuwlt5&#10;WYHhttO4HaCB5Nctwzx4QjcCa05LDT5Ln5tXuIZPK+XZzt/CuGttZgaSMus0bbx1716P4P1TQP8A&#10;hN0nudO0u6liKm3gmmCrI3uT6U1YNOqOWuNL8VBJHFr4tuICD+9FjJtVfc9KwWgCorCTcpY9PUet&#10;fohoXxp8N6d8IfEOg63+x74OhjvPDtxGNXgSOUfMpCjaAT+Oa+WGvfgT/YWvG50C6tLq51C7fy1B&#10;bOSdpGOmetZqXM7CjO701PArtd8N2fMwAhyM19cfsu2FxB8Mfjtq0tsypcalHBC7D720ZOPxNfJ2&#10;rC2zOlusqiTUtir1yGOBX6LfDrRpdH/Y/wDg7p8qxrJJoa3U3HJaQbuaxrTtE3hozRuWU3tzznJ6&#10;1Av3h844PpUlztMkg2nJY1VQnjjmuE1saYmt4vD/AIguZptsUOlyOzemBmvDNK8Tx6kPizY3ukIq&#10;zaiyW8jNkMucDivVvEa3EvwL+JUUatubSGOV64A5FfK9pOiX/hgR2e4m7kMpBxgisa76HRh4637G&#10;Xd2c9h8UvE2nlHVDc+ZCexVuafMMTwqZM/OK0vE10Lnxb4Juise9bdklA6gDpmsy5yz2bAEYYV8x&#10;jYWqdkfS4aV4G/GwNjCCw4XgYre0xEkN4MqDtGDXJLI2yP5ACIxXQ6K5/ti3XcRz1z1rwMTB2bPW&#10;ozWiN14wIyATkHmqjShby3BB2g8YrYuAhurhTNEMAd+tc3qClZ7XDE4PIFeXSXM7M9B6K5uiZytu&#10;yliD3x0qL7VO+ssu1xgj5qqW1zA2ildmGUVet0U2jMXGe/rWc6ahe6HGbezOispW4HmZG3g56U+5&#10;kUrGNikq3HFYG90t2w6gk+tJ9quVMWYVIA6iuL2DbujdVEaUsBkCP9pTpwMU5YJPI+U9F9ay/tmV&#10;QjI+bpWxaXkDSxK9uucgfe60TjOKGmmT2MM6Xdw7MTuHAxW1ALZLS8ads5BKKF61GXiXUolVU+4N&#10;3PHNWy0GY1KIVx8pPbNeZWm29UbxVkVLOGafUGkSGVYxL09a62NFSMD7Ljgde9XrCGKLw5buGgy4&#10;49qsPDutUPmxE855ry8RX53psQ1czJGg89Mrt4HvmnuYcR+WQQetMljAhOQOCaS1gmZGPzAB6yTR&#10;NmRzpM23ZI2Rg9ahSW7b7dncNsfA9a05hJHLD+7J46etIkMhaRl2DevQ0lNLcfKzGgurkCXcQNr8&#10;YPNalt5811IwdgoAyTxUaafF9vLHzcl8kVtLCFgfJ25QdBiprzgthwTISgALC4BqNmbyZjuPC+tT&#10;7TtxioDDIznk/SuNNPc1sQxTy7f9U3B5rTguXEcmFIBqCOArBMQgPHPFRwlPNuAVcHdgcUSUZXsg&#10;VyS8urMaZhgc544qhYylzdHymAzxmtU2to80ZkdSN2QKne3twVMcCqBjOKcXFRslqD3KY8zAHPXr&#10;SuZwnBPBGcVdKRYX5iTt/KlCKT91eorMdyhPcvHbwMsrZPXIpy38b2rJLauCcYI71LeQIY1AYNgg&#10;9OlEVrCywFhg8YGKd4RjqtRpXLkXCR4U9OualZkAwNnTnPWmyFFKoo6IORUYGWJyM1yNmiVh6E5b&#10;Mh9ql3p5bZZSc+tVJiFVAHGSn5VnQufOuSbh8k8VSp8yuPmsdDHPDtPzgHNI5jGMtyTWJG3+lOxJ&#10;6/lUzStgcnOeD60nQs9A5zbhjQxk+Zj8acxjUtgqTnvWQsriM4kP3RULyyhiPJc5brWfsW2WqiNv&#10;zCWH7sUjMuGqjAZCAS+Pl9aXc6ysCpI3dah07MrnuPklJYBU61GykyRcH3xU8YhZySQOfSldo1nQ&#10;ZX72M1adtiGc74heZPCk7xxM2xQCM+tc/p0mdFyS2cdK6TxKyp4Su1VEy0qc5rmrFotobH/LHkY9&#10;q9vDJew26mlHdl6N088hs4z1zTmPLkDgVmFnfVWzZyBfM4q4Xma9EYsmAC9auVOx0c2pHc3Mq6Rq&#10;IWDrEQR61j2oK6RAVYjMjEj0rQvZI0sZALYk5+ZvSqaODYx4hIyK7aGkdCokaTBnmX5+G69qfk7C&#10;cDpSlE+b5QMjggUqI4hbc2T61vcsjVgZ3wp+tSNwGOe1ROrJLDthJBJzSlpMD92uBipKJFkh24Mb&#10;ZI/KplICPx2qsAPMI8gn39KnYhYIRsH1zQhEsbtiX90AQKhj/fXpJYfJJ09aYXhKNtl5IIqKJZVl&#10;chSCx/SqjBSJlKxBq7kX0Cx6jgBOV9a5VVupPEDhGn4QnAPAxU/iGR18ReH9t0doVzJg1LoUkD3G&#10;ozRygqukXG764r6DA0PZxjK1zzcTXvofNPiiRrj42+IJzOoEU5RfwOKzgCY3bI4PpT5w83xC8UsW&#10;wBrc/wCPzGphGAJMy98Yr9py6LjQivI/KMynevIjVctbOl4d3nDK16LpkTM2lqIhve8gOPXBrirK&#10;G3+3SAwsf9ITGDXsmjWH/E90AYjLgoSB2rz85mlDU9HJoOUtD11WdrKEFU3JYxjjtxVcg/MAx+9V&#10;1YjGhyjcwKOtQEHe/wDvV+L41XqyaP02g7QRG5JZeR92qE0UjYIlKndWkAATmMnkZqR496xFSFGO&#10;a5Ye6zZu5QjUCMZmbI75qTevnsgYnjrTriNl8r94DxzTYIjJcKA2M9CaUo3dyU7Fa4VhJDtnOCeR&#10;mqwMrXHMjYA6A1rS2kqsyGQE+tVRZztvxdhTnk1cHG1nuRLm3RkyFRvDZ796prapNeQIjPwCfpXQ&#10;S6cxtGzKC6jIOav6Rp+bbUm+2oGKEE/SqVVU9b6kTTcWcZPaxwJchVctt5YNWKLi4iguEGoSgb+/&#10;Nek/2dF596ZNV2jDZYrmuensYBHeEQB97nJx0roo4uLupanm+zk2cg8srLGSsjEdDVaOOae8eL7W&#10;4yeABXTtaqluwTbgg5yKfpEWni51NvNt/NVhtGfvetd0cRFJuK22MalB9WVLTQYllbzNfxujyPly&#10;aW6sIYdLuZF1i0QIrZ3Ywa6G+ktotOmmbWYwgiJO7jH0r5t8aeIdQvvE1xY2viR4bdJMOyN9715F&#10;d2V4WvmFW17JbvokcOKlChC7Lmv+IdOtrmeG3uIpbjzCGcHKrXnjyX954idp7y4ZBICAAcCrcOk+&#10;GmvbZrjx3dIAuW2xFyT+Fb0NlDvtxaeKrmdC4AQWpBP41+hYfD0MJBcr16t/1ofMVqs6ztbQfAka&#10;WUgEigeUAMCuhsLEyaPExuzvY8AjrVdbIRbluPta5AOBGTXZaREHjtVSzc56HFePjscopuLOjDYO&#10;7RQstDl3XDTSrjIOG6GusttOjawt2MayYcBYwvFbMVlcNYsZVCRow78mrjXumxWlxHDFCSqgZ+lf&#10;KYnM6lTbU9mng4w6F+y063ijsJRFEWGD5QFdAsk8k9z5lnarGsQChcDFcO+qHyGYXa5YAHJqnJq0&#10;7W0qRSOSF+9mvFq0K1Z6nZCUYHoJhiksLrdJGQEIOW+7WZavBZq3lTxYMhydvauMgv7pYXH9ovuf&#10;qWfpVW6nv38tR4jWIewzShgJp8rlp8yvaxO+n1DT4y0n9oZ3ckZ6fhVGDX7VtcVdgGGGDiuC8q7Y&#10;Mqaw0re/FW9N0vV5PEMJlnjRRKMjPWtv7NoRi3KX9ehKrzvoj0s3CPqEbRrK7MQNoPAzV5bFE1OG&#10;R7hmDAFo6is4UhtrhUgiLhB8+4GtGOZWJLEggY+teBWlyO0Tvim9WXhIQkqqV2mPGPSqdutqt5dF&#10;51H70bd1KGyZsRNim+Ss0bq1ucAEhgehFcivfU1si/dNCJYgWUnyhjC1zepPnTJFy20AjH1p02pW&#10;1s0iSPFI4BB9sVz1zqkcgusxKgYHb3rsw2FqXTtoc1VpdTJutE082dpOupgkkll9KZbwQxoR9l6n&#10;AyKoXerokTRiFmbPQdqqRaleyRnNsCQ3yrjmvpY068oe9sec5QTPQtOhto7C/YPbcrkkirKXmmpH&#10;89zEGYEAHiuBa61MrCXhlAGMKDVWUXtxq9sWklCqRtAOK5XhHJ+9KyLVRLY39Uu5nvFiTT5iuTyK&#10;yEhcRuWspOvpWzB9owgaArsh6lanVy0O0wJgNwcU4VFTVktglFyMLyomCAW+DnliKR7PddWq7yEV&#10;gWx3rbuET+y5mzGH42CsVrx4pVBUHIweK9ejjnKKSRwTwyvdkmqbY9Is9kcRXy+GHUYrgrm5ma7l&#10;ZY3G6QAitjUb07ZAZ06/KM9KxIQWkQlAQZMiu+he/M1Yzm0tOpu2kRBViTxFnmksljPjaMFzuaTi&#10;rSMn9nt86jagyTVHTmLePbJhH/y16+le7hopyRy1Pdiz6L8NKD4MvFZGIRVK81uEoVDKrYAwM1S0&#10;aNU8FWTBB+8jGPerZyFwQOvavs6PwI+TrO8mRkZL8d6hYfNkCp/4RnrTGByO1amQij5Pu/hSEjcR&#10;0qTJD4PpUf8Ay0OU79aAEBOW65FLgetNIbcOO1L3ORj0pDHjrUZOJDTx3pkmOelADQflYgUvYVH1&#10;bqBS5HP6UAPA+dfSn4UF8E1GCuVyTUqsMNkD60AMOcHimERjA556VLlSMZprBS6cYwOKAGcbANxx&#10;TsnaBkcCgZxL8n0NJgbOlABg85ApR0IzQA2E56ijDeYDuA+tADT/ABfLTT1fj0pxzvYHP1xSYGDQ&#10;A0n/AGcmlONgPHWlwMoC1BGEPNACe+etNZiF+7yTS9jmkGcKdgz2NACAk7j5ZFLjKv6U3+9mlDcD&#10;jvQAowXOWwTQ2wOcPk00hixwaaQQTyOaAJgV2HjNNJ+7UYLYGcGnHqfl57UAJubHU07vkCm8Y5NL&#10;2HzUAAP3xtyRS7sIctSAMQfmpMHjIoAcjuCOnWpfNTzRlj1Gagxy34VExGeB1NIC7NIGeIDstRHl&#10;etQhvlGetS8dT1xwKADaOPm70vAZsccUq/cGepobGxfnzzyaYDCBtOFFRt/rPuE1IOSTg0hzv+9Q&#10;MjVG3lsjANSHG084/GkOdk373txxRghFz6UAAzgDPA70oH7tuO9N59KMnd0oAd3+7SHo/NO4yw3U&#10;3+M8UANIHnxnBFO7HnNLxtj4HU00hstxQAp7c0o3F2AIHHWkxhfunikzgvjOcUCEkBKMNx4NSKv7&#10;o8DoMUi/d9TmlBwV5oGG0kgjFNI9T061JuHALAU1jjr0IoEM7cCpQT1yTzUYKbenOelGfmHynnvQ&#10;BMSCF+bk/pUWcByWJ46UnyjcODnvSEgBxjtQMRWyARnrTgW8mXkdKiwd2AhHPWnHhRhaAFydyjbT&#10;hyXxiouNwGTmnA/PNjPbmgQuBvHFRsEBJy3tUpI2pyc46UhB2MSB7UAMQg7QMA880/HtQqpwC2Dj&#10;jinYOzkd6AI+Sw4p+0lOgHNLztbikJBcHkcUAIR8+B6UmOH55z1pTjcnHrTM4ZsrQB0gLHPNOAy3&#10;JxxSAHacCnYOwn2oGM5EuABj1o4w1L2NIc5+72pAGfmPFMbJUDcetO554prAblIJOKYEin5hx2pv&#10;0GOaaCCufen/AMYoAcAnmJlx96pXyWz1wvANRfu9gYZznpmn7k3d6AYxVcoP3gzk9qUIfmypyGp2&#10;RkHHen/3vm7UANI5H7s9PXpTMcPhRn1qU7BE4+0A56j0qIEHGJmx9KAFUHklTRxk8UpP7pTuOe/F&#10;VSx8+QFlxigRYIUqvzDJppwGIUGoS48uIAYwfzppfDKd4H0pDJCcZ4pCH8k8jGRiq7S5nwYu1NaU&#10;4fLY/Gi4Di53ct+FBLBMk9uKql2+b5VxUby4ONpORSuPUsFzvB2VG8oCf6r8arEsQSZOKG5j6DHe&#10;lcZOJ/3Uo8w/4VBIzmNCvPPSomUH+HGPSlCthgHJ9KAD5txJbIzTWz5qcnkc1KANp7e1G1CD835U&#10;AQEL5Z+buKmC/Kp3EkLwaYB+9cGPAA5OacHj8pyWj68fNQOwbSWU5xnrzUiFMv8Auh6VWaaJY4+R&#10;yeOaYbiJASWU4XjmgpQbL2w4OR34FLtAjjIC4z61lDUYhC378Nyeo6Vly6nEGmI1AZ/u5pNor2Mm&#10;tjp1MazjgHjqar3U6p5TCdcDOfeuFn1pVWTF9ETg9+lcbqXiOTy7gC5lky2MjgE1DmkbU8JKXQ9P&#10;udYjRJyxiAx0/wDr1x1/4gG+URSKB/dHU15611rl3LLmeREBycdxUkdtKJHLF8nGe9cs656dHAW1&#10;ZdvdS1ia5l2iXGeeetUTFM32Z2kI5O7mtELGsYzHzjioJXAMi4PHpXNOq2ehClGPQakcYL5gXJ6G&#10;nlQIZiPyquJckjYcetEjxqikTZyOaxbZtZDuNjnIAxVVnQ9CTzVW5ncquMABucHrVOW7jS2fbGpO&#10;PXpSSuxc6RbeVhMhBQDvz1qKa+Kj5DzjisJ5XkjnAMhGOcVSVnHm75G4BwTWqoPqzN1+xoz3crXX&#10;Qj15qvJcS+ScXJGO2azWljKvhsndTre3uJtWto40nYvKBgDOTW3s0ZOTZLbrq9zqflxSXBLPgKq5&#10;zXpnh7wPdyzQS6jftDHkM2fvEV3XhDQrPTfD63Nzp9r9oNtlQwB2Z/rW291M8l+BMpQHIIrmr1Iw&#10;RpTg6jFsrDwxp+mTG10G2LLHgO45PvmsmSW+mur0+ewjDZODippZfMglAmYgdu5qiolWa4JUhfr1&#10;ry6uKTO5YRoikJ3SjPGwj61gA3Ed7djjaZCRWreSvHJZssWQ0nI9azr85ELi3IyBx61wKXzO6jHl&#10;sJ5shQDDEE07Cky/uOi9appMDuHl9FHNWUY+U/zHrzUydj1YRurkLRx7Zv3OSf0rEu4NshJhOSci&#10;uiJBVee/Sq9yiuudh4XinGq0EqSa8zGt3fy0yc4HFXQz7CCq9aovHKuDnADfnQkyeeq+YScelOpF&#10;SV0TSk07M2LVkE7q0jAN0q5JBw5WUEmsTzCrM52jaO9Sw6hFulXexz0PpXDUVjupxuTXNuwgjYuu&#10;7HI9ayC8qIu1yvXPtWw8weH5SeKy5UPmSZUY6mqp1F1IqUn0Ml2c3zbpeCck1s6ekQad1kj3Y5JF&#10;ZMic/KOOaYsl1E6bLg9Ohrr9jGcdDkdWUHqd7Z3MrWk8bT7sNxnrUxjJuuUI2jtXNWLyeVBKXbcZ&#10;Mmt03SG9VlcA7AGGK8qthnDbqddOqpFa/UmxjYbslDXKRrIQ7GI7vMPFdu5V7O4OI9qkHmsiWFXu&#10;S8VvgY+btRSq8uhU4XMNpHWRRgAEVIsgaXcLjge9WpYFPng23BXrmsCRvJvVXLYMh/KtXH2mxMXy&#10;Ox0cLsXG2bnPSrbLIvm5C8qMc1iwSDzMqSBtGQK2YiklrL+9YkDjPauKpBxZ3wkpIrMz+YMW4xkd&#10;aytTgDmLbAc4yK1pFl+b5CBmoeTH8zLwe/WrpTcWn2InAyLC6nhlSKSMctgH0ruNHtL++1eG3s7F&#10;5riSVQkQOM5964a5j/fhv9k4NdV4D1c2fjzThLe7A2pxMr9CNrevoe9dfs1UakvmediJypxbXQ9T&#10;1T4X/GKDwjcXn/Ck9akt/su8yQvvIGMn5c5/SvFLi1vIdZnim0+4icSEbZBggjqCD0r9n/D+tW95&#10;+z94du7bwzbzsNBt99sGG0/L1BPBBrzTx58Lvhh4p0O8um8GLpery23zy2oC/NjqQPlOK6lQhbR6&#10;ny9HiGaqNVYcqTte/wCf9WPykZA7L+75wd1Zv+k2+owvHOVYSEr6EDqD9a9m+JHgDx54U8bxxXOm&#10;zT2kzN9lvo1PlXKjsc/dceh69q8plile1c+WpweOeQe4xXPHmpvyPqY1aeIheLvc+2/gN4j8N618&#10;Idf8M61Cl1p0kABt5WzPp0p4EkR67CeRjp+h8e+Ofw11zw38QZLy3tfPsLuQtb3safu506hXxwsg&#10;H514n4Y1jVdH+I2g6haardW08F8pWVfuj1R1/iVuhzX6feBvEXgbx9+zZrmk6noumNL/AGOqX9g7&#10;AvExHyzQt6Z5GOldTXPax8tiadTBVvaRvy9V+p+Zng/xDq2i+PPD1/Z6xcwPFfDa46RHPKuO6t05&#10;r7v+3+DviD+zF4hsZrHTVv00TdcWjEF4pAPlliPcE88fSvkL4yeBNX8HfGu5hlW4uNKvpnayvgny&#10;yp/db+66jg+tcb4U8Sa9o3jDw5cWPii6Tybjdbyg/wCrHdGH8St0waxq0LO+zR71oYiCqU3qUtb0&#10;vUdO8Y+JbC90+YSWuoOiuy43oDhT+VcbdROtwpEIKspHTjBr6s8UXHh/xn4DGp2thYW+uWmnEajY&#10;KADOP+eievrXz1LZSi2vYXVvNilYAMOcVMK3s36m0I+0jZrUx9A1/X9G1yxeDUbrylusxEMcxZ6q&#10;T3U+hrc8Qy6HfanLrGnxwW91Nta9tkXCM3dh9a5maFDA6GHPJyMVShMsVwifb2CAmvTU1VXn+Z51&#10;Sm6E+ZHdaLqEoe3IZwMYOR+ddHP9na5Z0wCwy+BXBWMsWyErKpG/5gBXa2OJV1lQFw0aheehNeDj&#10;MG1K8Vuerh8WpLUmzCbSdQn8HHtWRcJKbOMbItiqwPy9c1fkttTsrhY7lJQrjMcmOCD71Zt0jdCJ&#10;NuCeM1xJyoyOxuM0eN6pZGPV7khyVaUnIrFjnuIbtR5+V80Yz/KvXNe00ZmK2wKlTjHevK762K3j&#10;rh8hj2r6vL8XGvC0tT57G4d05XS0PafDHiLXD4J+yweJyka2LKkbAEpuGDz1I9K5W4uNettXEclw&#10;7RNdsUlx94k5rhNHupoNYUfa3Qq+Aa9TsLzTLm3WG/RfLaE/vAPunsa4a2AjQqSaimpf1cwp1vPY&#10;s211cfZEb7YmfIIx9a3dA1e8ste8Nyw6m8c0eqKRJ25PRh0IPvXBJ51v4klhknuHtmusQXG04YE8&#10;ZroruxuktopIruGQeUCQD2NcM6Xs5fkd/Mq0LH0v4s0PRvFvwl1nyrGwGpw6GHu9P3jMmBxLCfXv&#10;xXwrqdprGi+K72zvIbh7OS7ZIZnXBUj+FvQivefBesarH4v0Fh4k1G0a0vAUuw5JjP8AcZf4lboc&#10;17B4z8O+EvFvgDWrm30zTItWTT86hYLgLPgcTQn+934r3MBj1CShN6Hy+NwDpu61R+e+rWu8o8Zj&#10;IMmRjvWJPHNC0IdMbgMEGu28TaR4g0TxB9kurO/NtJcuLa4dCA2P4WJ6MveuLuPNIt0kDMM8N9a+&#10;0wlduyvp0PmcVh99NSiz7ZUxjBI6GtcT50pYm8phs4GORWPc2zpDGVLfe4GarxSOtzc7oCAFHOa9&#10;M83YsSxlI5R5IOScE1ZtpIEtUSZhhuntUSOkto375zz6VC8TiMBgzDPFCETyoju5UgrntV22jh+y&#10;bjcjIXv2rPjkVYnHA2nAzVa6a4DwGOdxzyB3pgbZa2BLeaBwck1Sab/R5Ci78SU6xWKaa3SaUgbc&#10;tim30caaltjUhCfzoEPjcmSMlQCF9aVniwNzDk1TGN0ZWVgB1FEgyq89BQDElZ0vg8NuBjkjPUV0&#10;FncxyWkDBiDn5h6GuZDfNID0x1qxbTeXEdozl6GrgdqryFgQ2BxmtOJx5DncM7a56zlLk5KABPWt&#10;FGGAPOflj06VAzoreRPs9u4m5DHrXWaPeSRXsDLcMDnkZ6VwkbMbaPDDCmtS1kIukILcMKWwnG59&#10;E6NeWtzp0G66G8DnnpW6Y8Eck88V4fpt5cw3nmROwAwdua9m0PU7S90CNSEEigAgjp/jVJiasT7P&#10;mJEGM09d46SvzWpLEPMgPygY9KhaP5iQo6dhV2J5ipHvBclpGPoScflWPq+geCdU0y5jvvB1gzOv&#10;3lXDA+oNbrKwU8En0o8phG7biW9KSVh+0PnfXvhPcqLmbRdf8xOSIJpOfoDXl954Z8ZWDSLeeA9a&#10;jw5BkVSy/mK+2Q0u5/3cgx0O41OzwvbsstnaNnqHQMD+dNS7mkZLqfBJhuEkkVxt4/iOMVJGVPmZ&#10;WMgjg7smvsPV/BngDUWunk8Iwwybf9Zbvt/Qf4V5Fr3wt12Jrm40TUre5ABPkSS4YgfWlzodzw2f&#10;zxOu2FD6ULHKYARE2fSt6/0H4hWxujcfCvW12SfN8pI/Oshbm9jDo+hurgYKycEfnRy3EVG3rMv7&#10;tuR3ppH+s4P1qzI1y8a7Y7YeqhgaRImJfc4xt9aTi0CZUAXLFQeRzT1CG2AM3PPen7E819oOM9KT&#10;yz+8yfTvUjuIsQELDKnB60hQebgqMFe1SFflYBGxgd6Mjyx82T707AQeXF5o4jGVOTioWgjMTZ8o&#10;/NxhQKtb4/WlGwkHetS4plJtFSOysxJdeZp90QU+UpJjFQfZpgCqaxqSrk4xIa1v4f8AXMfUUu0b&#10;BicE+1LlQ+Yxfs+pLIxXXr/IH/PQ80nk3zZLa1qmcnI801tAH52DHgdKjweuFOG5HrRyBczFtYt3&#10;7zU9QJ7fOaf5FgGGJbz/AL7Na5ERhUrbAMOoqrJGfNhzaEZbgAdalwv1KU7FBkt2icCKdgPVqltb&#10;O3YO32gLj+92rcaylXR45m0y5VdnXYcfnVEiM24AdyC/PGM0KFgc7lR4kJkBeBhu5+UVF9mt9jlY&#10;QTWqUtzEgSMgDrTlEaw4AHt7VXKLmK2nRxRSXLtpsMp/g3AYFSXRR2AbRLUbupVR/SpcrziMgYHG&#10;aRQxST90SM9SalU1e4udmesCpMrLHg+h5xVhYkO/cicjrirRwFOFTNL82RiMHijlQczIUSLaw8pg&#10;A3fvUwjG0fIvB60o3bEDYGTwMVNyWHsoo5UCZXZCZF/dKAB1BpVH7t8Xt8Qem5yf51MVXZN+4PTs&#10;aaoXzEAkIH0ppBcikVTjMLk44Oah2srNmBmz0O6thIQVU+ZIfwpjwyJ5zLpzMccZp8ouYzkEvnH9&#10;ycnt6VeeMm3UBBnjg1LCr7VbZtI6g1diXT2lBM7kk/lT2GZ628f2qJZHKgrwcZqQW6GO5BsgcHg5&#10;7VqN5X2lQtrtUD7xGapnzDeyoXUrnkhsU1YhiKqrDAA8QCjgY6U4iMxz/IxLD1psggD4WUHHYHNS&#10;xWeqXN1Ctp4d8S3DEgbIrZiPzqrImzY23aAWk4aJWJzg56VSdZt5Y3gxu7tXp2j+AfiHeG1aTwZb&#10;6dBtBZ7mTDH8Otemab8OPBkKW76j4lvLp16xRNhaVx8rsfNkIvZL6CKCy1F3JAAjQt/LNdrpvgzx&#10;3fSQhrJraE4JlnyMD6da+obKy8IWVmkdj4D0OLCAA+UC34nrUsjuxH73jsAMClrciU9DzTQPAPg6&#10;zggmvb176dR9xx8gP0r0KB9Pt7GKO08NaVGqrgLHEBj8qdsY5OSfbNLsTMec9fSm1cixVbzpLks8&#10;shJb1OBUciPvAVT16ZrRjVRMdsZx2yKc0B3lwvJ9TTsVuZwjfByq+/NMcpGEJlA45q1cyQRxMSw3&#10;FenpXMXcu9JMyNgg5NFiQvrpWi2rKNvOcd65aZySdrgLk/jT55Pm2huAx/GqErcNhlwBk1Tdh2uR&#10;PIDFINwNZ0kmWUZONxpXclpcLgZ/OqshIJ6VAxkh+fGDzVVi/wA9Ssw3rxULdWxQ2UJkByeORULY&#10;O3LetRkjzpDtPWmkk7+4xSGDYK4z3pmfv/J+tISAFHTrUW6XfJjYFx940mwHknbuCg7c5rC1XVLG&#10;3spWeRDJsOFz3rN1vWba2triKC6EkrZHFefQpd3euSySzStmXLEn9BRYEy1Ncane6zOxnlYF8e34&#10;V0+jR6VYS3Fxc6VFdXZhxbIeUiPrj1pltYTrDF5MSJtXkmr1tbx4uGeRS4bqT0qvQbK5a/bVXlnQ&#10;FndiMDgA9q1Y7mZdHmTzkK7T8oHNMkZGSNFRcAVmTR3YN4yqCqpljmj1BK4s08S6fITdOXL4CYqk&#10;syRwXLGNXlMZxxkrUSGBreVxOGfcRj3rqPDOiXcuqx3N1cwQ24vULzSEEKCegB9a5a1ZJHVQoOT0&#10;OU0+K7ur6R98+xZsyMyYx7V21pazv9qaOKRDEg/ebsDHfPrXrHibSfCsZ8INH44tbMtpvFvFbhlu&#10;OOrMOB+Nea306xwmGN4yGLAgHG6vnq+OdWXLF6HtwwHs1drc9y+HXxv8f+FPBl9o1xpkmuaOykQW&#10;89wweA9wj9QPQdK/Qj4UeL/DvxG/Y1+MOlz+D2gaHw7cQTWssgdk8xTswfY1+MItZpNSs1UzFmvV&#10;AHpk1+gX7It3c2H7W2tafHeyrDf+GAJUzwWXJBrLFZiqEU3qOph+am2o/Drc+YZvC0ll8SPibp9z&#10;c3FrPD41uEj8yP8AhR8YIPfFdfG9mJIkg06QrDEqhyuOR1P41+jXxc+E3hnxR4in1PTNUsNO1xEH&#10;2gFP3V4B90sB0Yf3h1718VePfA/xM8PSWC6h4LmjhkkIiliXdDcY7bxwGHocV8pmNd1b8ruj6HI8&#10;Zh5JJ6S7M5aO5aDT72VnDym1IQA8DNdx8JvDces+Pbya51u2SK21KN7l2A/dBjwAO5b17V42Jpnl&#10;iVlcL5uCCeciu68MeINU0fVtRktLIuZLiJiu8gHYehHfNfF5jhqvsKkaX8SW3+Vz7F6x93TzP0Kv&#10;bO20+z8MwBbBI3tMW8YIJbA5LH3965LURo620sjWT3E7TbUhTrk+9efaD43tvEkV3u8CT2LW0EMd&#10;xKtx5j7jwNiAZwT6dK9pgtdC0nRLK8vxHNdvAGtLTIJUf3jnuffp7np+H5hhq+ExD5+aEuyfz3Xc&#10;8Gq5UaaVT3py6W1f5/NkvhifxZZW8++a9hg8oSLHcykiMDnHPHNd5p/io3ZvyfAsENvbwu013POP&#10;LVV6sDj8a8ye9vdUmuTcPb21jFGXlctsREXk5Y+1fM/xY+JFvd2Nz4d8N3U66XGzJcTRMVa9Zevz&#10;Dog/Wvs+D+JM8UpYehO9N/E5rm5V6t6P+u9vIxGUU8TJc0LTfbZevds3fjJ8ZdR1DVNZ0Hw3dyx6&#10;Ys7x3N9HlXvSDghT1WMH/vr6V8i3U1xNqt08puZXZ8mRm5Y+g9MU6NmY3riF3Z3ILAY6en0q3Db4&#10;tvMa4UEfw1+sOrN/E7v9T6LLsopYZaLUZbW7MATFkjBx6CtVTGinEUY+XgE0ljHqk13bRWmkahPJ&#10;JcBFEcRY7j0AA5Ne7eE/gn8WtU1jTJdRsodLtHg3tPdt8wX2QHOfrWP1WpWemvkepVx1DCxvUko+&#10;rPDlmldACIkUZyQRXTeG7XSJdRvJJdUAkRwFeUfKg+h9a+yNG+A3gG20y8N58SdTvpfJJ3ABUTHf&#10;AP8AOvmT4n2XhPTvFfg+y0jUVltWlnEsgG15GQ8bh1GD09awxOXVYQfT8TmwnEGHxU3Cm728mvzR&#10;l+JtPkGiRS2eq27BYSXjU434715ZKwuNNlWaGQR87yWx0rUuNUkt9HlEuruVOQEL8kelcLdX1xeX&#10;PlxW0kUIbkqMbqzy7B1UnzbJ/F2PUliEkJIdI+0SiGDXGAbG5bpgCfoDTBGZAV8qbA6ZOcVbhs1V&#10;SGkCgYNXUyouPKs42wAD617LqJaJt27swVKVTWxSht1VmyVxx1FXmnjW3VFOeOMU1re8eNBujUFx&#10;uG4VrRRWdtG+7wzBcFoxtzJjb61hOrfd3fY6IUY09TEi803E5a1nO7+Ig4q7BBbSXzCWaFE2n5jJ&#10;jFPvtQkGlJHHpdsic8Af1rlpYnmRt0t3gtyFYirpwc9X7q+8v2iWxsavbNBo8klrBb3QV+VDD+dc&#10;8s0yx2jPpjoxP3euK0US4SzEYmm2ED5SSelXIbYuhLgMQMcDpXTCUYqz18+pE6rMkfaJ7xf9HWNA&#10;PmYGtTT9OvJNQQx6RqdzMZAI440LZ9Old74e8LwXUunmfX4LaEzgyN1KD2Hqa+hNJsPD2mWcSWze&#10;HIYltgfPmdd2O7En1rePkeRiMS+x5NoPw91W4sLG51zxF9jiYBhZw8tt9D7mvZbOCKz8L2Fho3wz&#10;ijtYY8K2NuT3Yk9Sa5jXfHnguwS5WOym1W4D4RIm+Un3PpXmWr/EHxvd6bOLaPT9Pi6CGEfN/wB9&#10;VtTqKJwulUq62PbLnT76e1AmtNKVcEsXmUE/nWQ2l+FzZyQXEenvvBCojjOfbFfOj33jC6LvdeP9&#10;ZAMgwEnJYsegCivbfhtpOqC21y51Jb6aZYEMJnYhbZCO+eCSOaUsRGcrFOj7KN2zlfEehQQQBoFm&#10;CEtwe47V57qKRW/hy03XLl5Cfl9K9Y+JfiHRLc+HNOttQtJJnvD5jRkE9favItUtb+4W0eNpcCEE&#10;gqcHI7VwYhqnJXdkzswmIbVzh7mRY7iTAb5ugHeoo47mVFBjlUFutdF/Z0IELTXchkDcJtrRhigX&#10;AWE8jjK9K6KdSLjo/mazxLuYVvpow7bXyAO/StRbOVbZdtvkr90Y5Ga3bWOfNwVt920dfSpQkzTS&#10;uJlJHUHjpWymYTnKRgx6ffMVLhffA6VcWxlDRgS7AOvGa2t8B04ONWw+7Bjx1qUXVkqHzPs8ahed&#10;zCk6ktuhHL3KEGn20kjvujLDqMYxWglrsOcJj61kXWt6PHM4gs0cgEZVutYs2tzOpxBsHpmlrLQi&#10;UXudd5tvDqeWQYKcHFV576BMnEZyeOf51xMuqymdC5UfL161ly6taK186eGZ5mx82ZMBvwqoRk9E&#10;rmLhqdpd6jdukIhj+6OaypHv3Yl7+QE8muHPiBzdfL4dlg68AEmp4NYuJJbsNYOVxgOeM/hXbDDy&#10;grtGElqdUscZuy5vTkDuf6VY326iLN4g5+ua51Zi8cR84jnoDVoKuYSLliSOQabnbqSolvUdU0q0&#10;trRjp080h+7Gi/e+prkLnxHrMzMIfCYgUk9X5rs4oLFrCbcIGPYMoNV30KxlkZkuBCxHBA4zWsa0&#10;I7q5LTOIjk1WcnzdQlQ55yauPo948auL5TtXOPWti50PV42ULcq4DfeHGag8jxDC4zFdY24yMmh1&#10;1vFglfcqadttryQvp8bETKBuFd7a3EMjTn+zoVPlqcLjArz6f+0cqz6fd4BJ+4Rmrmn6tEjyo1kw&#10;yMAMelceLoutC61fka0KnI7HqVmtr/YmvXMtp586FRBAHx17/hW3a30w06yVpeo+YE5Cegrzuyvk&#10;MfKFcuOhznNdLHNaorgrHhoh36Gvl8TQknZo9aDUkamtwmaygljjiE0LK3AHPpX0X8H/AIjwT2Gj&#10;aBrt8CpjEVrPM3zQuOApJ7Gvmu0vI0khL7in2lQwPPBNbuo6GBefadPvzv8ALSRSpxk9eDXr5Jmz&#10;wE1d+69GjyM1y6OKptSWvRn3vdwOtycW0QGMqQ2QynoQayH/AIcAdea8n+FPj2O7sbPw/wCIL1Uu&#10;YoxHbXMrcnsASete03VrJFeECFSCMhs8MD0Ir9Tw+IhXgpwd0z8vxmEnhpuMkZXG7pSc7D81SPxk&#10;Yx7VCT81bHGHO4YUYNAPK8etICMjNBouBIrN8uDTgSZDyfaoAeHHHFP3rt+62cU0MkLSBRtUZJp5&#10;BG3LZOOtRhuQQKlyd4+UYI9aYCADJpw7jPXpTT1NJ1b7vIpAKS2XwnTrTMnC8UuSEnzjmmMW2lsK&#10;cHpQBKGwBwKhLyZOYSVz1ppIwMLwCMg1I/lHlZwQV6HtQBHub5cDjPNSBiVXk1GQoUYemEgE8UwJ&#10;uw578e1IZG3ZA+lRZGOuaOMtSGS+ZIUOWGMc8U3d8h5XP0qEnrSZ5b6c0xpk/wC5ZJFkSI8dcVB5&#10;FjiQG0iHofWmk8AikB++NxNHKFxrWWnsG3abatkegqhLo+jOsgNhCOemK0S0mepwOlPWQq7EPwV5&#10;FJq5ftPI5Wfw3YyRSbbWEexFc/c+E7chgEUc9MV6IJLsST5uAULcLT/MlCSZUEnGPapa7C5keQT+&#10;EsRZEPBHasa58LXIVjmQ/wBK93YxmIZhGPTPSottr5pBjXPGOKaFdHzjN4d1VZBgSbc9MVVk0vUl&#10;hdTp8md33sdK+kZra3N6h+yxEHtUEmn6YTPutIwAtTrcR8xy6dfLLljMcj0qm0M6ghoXIzxxX0pL&#10;o2lyMoFlHkk+2Ky7jwvYuJSHQYPoDT5WUfO8pkDgLYuxyPwoKzBX/cHnGBXt83hWIfdMZ+U84rBu&#10;fC98LuRo7nvyNtJqwapHljOAeSwwOmOtAJ8qM7Rg9Oa9Dl8OzCE5tnLjvisWbQb9ZGYQzHn06UrD&#10;uc2rsJolwenWrHnFZIgrZrQm0zUhakCzmPPXBrNuLO/WI7YJi2RkEYoQXJGuiQx8voOOaRbjLRHd&#10;gg9zVCRLzzYwbGVQF54qLbJ9pAML4PUjtRcVzoBOSpwwLduKlEsnlc5zjmufWQrOw3ykKuelWY7i&#10;V4dywHjgCi4G8k64iIl7d6XzuRh92T1rHhMrXCeZGAOwFWwcSuAM0XGbEcjbXJwTxWnFcBdC8Sy7&#10;13R+Hbkj6heK59G4GX4pNXnSD4S+MZlUBm0WVevqMUczC5+f8bXlz4/+Lk+C8p8R3fzseRlzXOCK&#10;VdTuUk8zcJzyTXY6FBMfip8T7dASf7QklOOwzmuWuZXufiL4ilxGsYvigUdPlOK70uhje5pWKSJc&#10;uRbsQQORW55sxQIIm2571XsmZI2wicryDVxniZziMDPtWkSWCsfJwCcY6UgZxH3I3etJ2+8AKbg7&#10;AN+eaoRMWclQVHIpmyJkbdDCQfUUYO4neelKw/dvyelAGVcafayeaVto1PqKx59IlQllu7gMOQyn&#10;vXVRhg7AlsVJhhcxOZQQDyh70rDucjDf+J4Gt45Ly+njD42yksQPbOa1XuGlWUC2jBEWQ7KOK0bl&#10;I3mybSICsqZFFhqTbioVe1S0EUjQ8F6Xd6z+0l8KtLRN2/xZC0hH9xGyxP4Cv01v1EdtbQrnFtpU&#10;UQ/4CMV8d/sxaPBL8VPidrU1vxZ6WsdoW7sx+Y/lX2FdtvuZmxyzHfXLiJGtO9zkrlsysAePWqcb&#10;fvHG8detXLvI1K5GxVXtWWzoHY9SRxXKbov3VzbW3wx+IV1LHGYYvD05Yk9fl4H418f2U0MuoW0i&#10;2+BLq8p2j+EFuK+qdXhjuPgb8TLYrOFl0OQ8DJBA4r5C0VzH/aaHzVkXVWU71x0OO9YVZHVh0W9d&#10;tLmLxHfzq0m2SOPaueBj0p8UitZQLtQkoM/Wut1q2lk8D6C+TzB87Y6CuKA0lJ4Vh8StKxX5gRja&#10;a8XGUXLVHsYafLoaG4+ZDzxWpYvOt0jY6PxWMDmMYIOHFblsp8tOMDA614uJhaGqPVoS97Q0Jr3F&#10;9DvSUjAyc9KsLJBOqhWUHHU1lXXlZskXcW3DPHSnMjRFGRm5UZFeU6UbK2jPQVV/I10hUDAUAZ59&#10;63rNFaAqzYOODXOWs+5+TwQM1rrII1jZJ85HJJrhrxk9DppPQlvY2QL+/DH0zVNGf7PNlXHHB61D&#10;cSA3A/0lvoakt5FEkIZgy9xUxg1Eu+pnu90zJ5dhKAJfmIq/bo63BcySE7RgZrRkeBYo/Jjj2sDu&#10;GKrsHMA2R/MQec05VLq1rEr1NezmZo5xgn5hnLc109jb3lxe7hblI4wMbj1rhtLhlXXLfzZZABMC&#10;TXqWSbC2eIgAxgHBxXjY5KD01ubxqOxdWZlgjR53Gxccd6RL0eXdjypF2t8vzdaznkfegMOf61G/&#10;zbm8nBxXjypqb1RKk0agunJUthtx5A7VoRXrJbbVswATxmuZSWONWDwuQSOa1YJ7WZkUaW4xjBrG&#10;rQSV0i4Tdzae4tndWzkhOhqE3CmMnYwAbqKUpbC2TKjITtUICbT+7XiuLlRvzFmO9cH/AI9txHtU&#10;v2yeWVgbBsA9aghER87cigEcGrMShPOxtArOfL2KTZJHPEChKqOf4qn861N0SCnTsax54vNlP31+&#10;btxTraB0mmBuGIA71DpRte+vYpSNr7TbquPLJyfypBJbtcvtgiUYrPZRkEbfcU5Ffzxg9az9mgua&#10;CyLvb5W4NWGljNpGAqD1OayWIDACSPcfRqpGRl1XkydfwrSFJrZkuSOgbyx5Xzjn3q1bxgxy8EdM&#10;Zrm2eRmYi5Gcj8KnS6v0YDzSRgVp7O102JM6fyCFbMadeppcL5JXYuVXrismC9ZzMHDqQoxnvVo3&#10;cYt2HlKSe+a4nSk+hspIayfvJCQaRAA3Lcdqga6GzonHvVGS7Kkt5B29zURpSehXMjQuBCsEedvO&#10;e9ZwVQ0ZUvksciqrzwyFWDE4PrUTXM6GPFnkb+QOtdMKMkrdTNzRpM0YT7qZK9CagTeWJYEDdxUG&#10;0yzszXDKNowKtYAiQNPnA44puPL6gncdvzJnAAHbNWIpYXXZujJ96zyrG7tlEy8k96vR2cfmSlrh&#10;VZV4IPU1MkrDuWWO22OGbgdKargx8sOaz5W1ZY5VMaMobj1NNjmxND5kLqc+vFQ6OncrnNTc2w4G&#10;MdKkXBdgWYfL1qq0kW//AFsONvrT4pI/NYjcePSsuR9iuY5nxY0qaT4Hj+cm51TknsAen41K9qsV&#10;xbr5QDG1TcvpxVXxRcpL4m+EduthKQt5IxwPTmr0t4sutSsbeRD9nVQD/sivb5XGhTsu7/H/AIBr&#10;h37zGhQHi+ROnXFSbQC37oAkdarrKDfgbV+9Wizp8p2DIXnNczutzs0Zl6gkf/CMu32deG6sOtYs&#10;Y/dxEkH5RitHX53/ALD0FTGFDz/KPWszK/Zrb5EB8sd69HDxfImEd2SlhvBwvSkJiG3ffoAAe9UJ&#10;5doI8iRj7VXEMrxhmkbJHTNdkKTe7sU3Y047iAzcBGAJzzSlrVZJn3qoJ+7nNUFhiDKA5B9ad9nH&#10;2lmaZ254wauVKK+0JSL6SMxYrbAAjvTRG7Plp2wQeAaYM4bjAwBUgyGAEhrBblEfkQIT87ctVpG4&#10;tFx1ibBxUB3n7qE5PNJufyFyBlYm/CtIK79CZOyPMfEdzjxJejjCWj5GfyrX8BoR8KtblYjdJZXp&#10;yfTBxXAa3dI/jXxWfOTH2ooOa9Q0SGK0+FFlG24GTw7M5/Fc193Qo+zw6TW9vyPnK1VSm7HyqhZv&#10;EfiksW3HXbjAH+9VkD925zjJqsjN/auvMFBB1mf/ANCqZiPIxtP3ugr9Swa/dR9EfmWOf76XqbGn&#10;cXm7KkCVck17N4RkEviGdvmZo1jzz614ZE3+izDbgbhjmvZvhUvn6x8UQxY+XBbkH868PP4fupPs&#10;j28gqfvEu57LdyyAWowpPl8+1V0f96fmI6dutJMkn2jJJwHxgnmo5HAnUCEgFK/GK9udn6ZTvZE7&#10;sGnRQigZqwAoiiJl/h9aw2affMVZvvDBqZJHCkMzcdeawiu5pcsXD/OMDPPFQiZgnEgGOmO1Mky6&#10;qFkI4qJInWCY7GPPU1cY3JbLq3HyfMC2epJqQSwM8QBYDvzWTgk/cYe1OjYAnBbvnNHs0Rzl+Wd9&#10;koDjiM9+lJos0hn1Ym7cKCeAaxLvcZogtywIzwDWjoYUJrqYfquTWn1deybZhVq9EW5L0fbLlBGf&#10;vmqrSloiogI554q3cW+bpXEJGR+dMWC6NlJhADsPOOazpwg/U4Jykjm9Tac2cixzpuIIbHaubtLa&#10;SG/up5NVCxJGzOd/p2/Gn+Ir61054/MnkknkchUHavKNS1nWZW1NYLG9cOn7xUyQB719jleVSqR0&#10;Wj6nlYzG+z0b1KfjPxF4hv8AVLi2srfUFt0mZFWNThR0JJHc1kaPpFjHp8dzcvKysfmEjbSx7gZ6&#10;/hXf+Eb3R4lijuPCNoFZWLMygkn0/HpUms6Ze6vrSTGSG1t7VJPstpCOFz3bHXNfZU1HCwVOKUY9&#10;WuvqeDUm8Q+Zv5HPR6hoVvfTiz8EWYXgFXG4t+Jro7TXQjwFfhfp8bsvy7cHNc7p+g6yuoOLmIRA&#10;XHA/vgdDXoWlWOlJqVgZLMSHeB9a87HVYxTb1+bNcOmnZo6fRZNIvtKufOMNrO0fG+MHBNW4tMe3&#10;uyY51fLkkhOK7OxtvC/9hg/8K8jjOxT5m7BJFRXV0kbqF09AoTjjoBX51icc5TkovQ+ipqNloc7O&#10;LmSxKBCCYjuOcVxogSPXHVrk4efB54rsri+t5RIF06Pv827GK5+eO3IuGZwB9avCzkrp9QrNO1i7&#10;NoujyWccsXjGF28oZTOOai0/SLX7XfiXxPbQjyztxzmsEsVDBLqQqT0DURyhZ2P2qYDuS5rttUa+&#10;LQ5eeJuSeGIZomY/ES+t+W2AQEg/jWb/AGS8CKj+JxOAT82MYrXh17W10c26+JrMx7CFDRrkfjis&#10;4zoyOXvwXYk9alVa9uVvT0KfJ0HwWxRxshcndkkH0rurg6VB4D8H3DRlZp1IlXdy2K88jvpop5ds&#10;ucg9s4qlqeqPNpNkoMrMHxz2/Ck8LKs7Mn26gelWmp6Mt222xZFCDIL53VdTU9EfUbnddJDn7vev&#10;GEW7ZE23TrxnG6hjeq0btdS4EgzWEsnpyfxGsMfboe2yaikQh2xxujnGc1h6hrN1HcRJGVUMhyQe&#10;lc3banZPoyIdLlkZYMI27oajgt2njvHMhBDZAJ5rkp5fGm7zWx0PFcy0Od1C71A63deZFcbHfK//&#10;AK6YJ7v7M+LkqNvf0q/qXnlIVeNSUkwAFqfS9PkuHkLOVjAHJ717qlBQTslY4Jyk5W7mTZ2889+w&#10;USsSDlitdBb6fcRG1cOXbJzxXTWtvBb2FwIrWJn8sgn0p0RkSCSVxGcMeCetcNfG82i2NIYe2rOb&#10;nS/ZJCYTkMMEDpWnZ2sohtWkUfKQSB3qV76z+0ti1t8s/K5pZtZ0mGMqLGDdt5O7OKwk5zVlE1SS&#10;3OleSyfT4DHp6D9yAfXIrGdU3t86oA2c+lY/9t2X2e6kVlB28Y6CshtQuJw4W9YBiQSKijgqkm7p&#10;oKlZJaEuq39qly3+n7mUEcVypvJfPmPluysT1HSr06afFbzb4xIwbOSetP0+zubvVbULG6xN0Xbz&#10;ivfoYeFOP6nDOo5HONAZdWVlZ2XcS4JrXhiHk2ijjEozmunubKztJQjQxABuCTyaydSNotrC0E2S&#10;uM4rohWc5JEey5feZWvkZLm2VbgkPGM46VpaDZj/AIS/Royyt5l2Mkd6yFW5e38wthMDg10fg4o3&#10;x7+H0D3A/wBZIxUn0HFe9hU+eKRxYh+62fQ/l+X4e0SJV4jtV4qDnzeSTU94+blVEGecZB9Kg/iY&#10;7j90V9pTVoo+SqNOTFBXnKUxsEdR14qIl9p4pV+6fXNWiB4+8KMEg0vGTxSdHb5frQAp28jviozj&#10;FSZHlPx2qByCqYB70gEJGOhppLHbyaeo+UDyqQZ3H5untQMcB04ppAw3HHanj+LJoI+ZeCaAI8Eu&#10;vy0hI2nmnnOeRjFRt34oATcAAM9+KVC3PB9qjIJIGBjNPUHJ/SgCYE8gNjjrTgP3QOKYOpOOlGfk&#10;zz1oAkP3F47007ScZxzTTnY5DcelQliGUHOcUATn7o9hTeOKYMkv8p/OlJAHOeaAHjaVAJ4pP72K&#10;Tjn5QBTGJ8yTANADj1B2/rSDOxcA4z1phJ8rkDGacCdwG7A70AIwOUGaADv5I9qlG3aTvBIPSmtg&#10;sp29qADvRjI6Un8TcdMVID83SgCIqu7AHb16UuOBTjjbJwOtNPQUhjTnghePrSDoPlxTXIDJmQ4o&#10;w3lA5zn0piJMj5QU60c8UnOBn8qQ5zQA7HGcioXHP3f1qQniT5scCmk/MuTzigBMc/doGd5OO3Wl&#10;52tSMGMYO49aAAF9zc1KquUUknGeahAHPNWVLfZyNvBHWgBjffHGOKQY2mnH0K9qQZwemaAFGNhO&#10;OxqMEbGypPzU/jI4NMI47Y9KADPzD5eMU4Y+bJHt7U3B2H5e/SjDZbCUDFyoJwuRinAA55A9qTAw&#10;tAyC3FIBp2gsAT1o79aVhnPH4U0Yz9KYDsnAweO9M52/dpeNp+ajHzDmgQYO/hsetNYnPT6U7Pyt&#10;zTTyTjFADAW3Z3HFSbsiL5R1NNOcoPfpUnGT8tAxh64z+FLl8OOO1O7tzSEL8+Ac8UCGe/pT8Hy0&#10;y569aZgY6HrTjnAGKAD5vNP7zPHSmEnY+HHLdKcQQB81LsXaTgmgZGckAjpxRhhnAODUgAwOBSH7&#10;zc0CGgtv+5ipB95/m9KjJXaMg4zS/Lk/LQBJkbhwKVjmGIAdzUJ+6TngGmOXFu+Acg9KAJiWEZBx&#10;TRjBqJdxhTK85p3IZhnnjFAD+MUELsyRkCgkYbOfpSgjA+bIx0oA6QevPFGTg4I/KmEjcoOaU9c7&#10;cUrjGknzPvDHrTwRuGJB+HNRlVLEEHbt65pY0Cw7QrYyetFxknGDx0FQO6+X0PWlZmUoCepqByu7&#10;ljzQBaCqIIWEnUcj0phY7z82KrmQiZB0G3rSl4yAS+aAsS7vmb56N43DJJPrVV2BVPnHWmMx2Kdv&#10;0pXCxfDD5iZT7CmtN+7Jweo7VneY+X569DSbztUH1ouFi/5qAudrE0eZ8w+cAVRLP5qZboO1RlpD&#10;IDvP5UXYWJ7i5uBLbLGgClvmY0/eMx8gnbyc1UcnkMwIB7UgC7hjcBii4y0ZOBgEjnNQPL/o54H3&#10;uPeouQwwufemZYy8qPpRcBzOxZDuxxSjdsbMlKYT+6565qURr5BxIcgd6LARAsHHOfUmnqrBJCzp&#10;97gVG7MrOHVQSvUVEJ08nDKARnnPSjlY0i26kKh8shSOKhJAjYluM46VVW9HkupkUr0HtVZ72GNJ&#10;cxo2VyrZqJStuUqbexpkxhZcuhAUE+9N8+z2ltoAzgA8Vyc+pZnUmJcZIxu6VnT6lutpMqG2N8m0&#10;1PtFY1jh29zuGnh3MAgPGevaoPtNuYL1kuE3KPuk9K41dRnaJg0MiDbhVA5psS3jyXRR5wSeuKyd&#10;fS5vHCGzNqTobrzIRkvwM9arSX8P2FG2YyCSu77tJDpM87HzBcbynDHtSNojiGQSahcc5+Qrx+dR&#10;7eR0Qw2uxg3erkxhor9ThuAe+Ky5NZ1BwzeUq9uuar6rZWkV1cxrKT8/UHFYYRV8z/Sh055zisJV&#10;29T0KWEha5ry6pdmDDXOcr2rAub25MMpDXDDd64o27pZ8oSOx9akitmMbgx4yfyzUSqyZ0fV4dii&#10;PPkjhb7ZMCwwVq1FYBoZPMYsC2c46Vu2drbRq6u8ZO3K+1Wm2gEBYwPT1qeZvqWqaWxnW0CpE+1V&#10;AVetKZYgMquTnHSluJNqwqWxnPA71nu42gF09gKzbLsJPLIZWxtAxyc1nPLkyDaBg9fWoLyaNTIB&#10;12881hS3hNldlQWODxRGN9TOU0nY17i8VYOGQ4X8qyTfM9vKcjGe5rnpZrgltxclm6VVLsSOGAz2&#10;rp9ncwdQ35bsmIKGc5H5VULEk5mb8TVS2LtMOwHHNXiiBgGHJPBzT5UhXuWLeQR2s37xDlTzis9m&#10;laRwzjG8nOKuGM/uFWFixPTOa9F8L+EZbwQSXfmRQkgsenHoKHPqPlZ57Y6Zql5ewrbaVdNmQDKr&#10;kfnXt3hfw3b6eLCe8hT7SUyoYZEf/wBeu/tbbwzpWg26W+mWi7YcKMDJ9STWFqN9PNbygA4ycccm&#10;sKuJUdjWGHc9irquoRHUljF42NpGBWVBLhbn/SGI39TWZOk3nRuR8xc5JoQ/vDukUfSvKxE7xbPX&#10;wlDlZuo6BSd+T/LNQSSyl0G8Bc/nVJGwQDKcFqknJJjXI/1favGlU5Weo6SaFkRio+6fas64FyYJ&#10;U8sYVDtrRi4SENM+M06UwCKfAGWXAJPSpVRLUyVBo5a1Evz5zxIe1aIztfrVeRngvol+UhieRUqF&#10;iScYz3rWpK6O6muWxMoQlMtjk9KldMIcPkbarjh056NU5O5wd+ABzXLKTudMUis9nI+nXD+chCdi&#10;cZrlWS4i12JvJwN56966yYSFY1F1Jt7gGqNxAptz1J2nmuilXUdHsc9WlfVGFqDyNZxlSQAvIFUr&#10;WUbArSIcMOadfPIlvbIWJ3S4zT4LImMMGydoPWrnFNepVGoo7nTac0DDUVNsGBjGCe1SzQrsJ+bq&#10;ag0iCVbq6Mj4XaK15WBkZWiG0g4Nec1ys6edSOXlXacbF5PFZsuDcgbcYBxWnqEN6Y8xsSVJOPUV&#10;m26yuYi0J++cmvQoVOtzkq07sfHczpHaxm5TbuOOKu+eA6EzEccVnzwFZpM23bKnNZrzTLLEHjOC&#10;eK2nGNRHPTThLU7C2uiYrkNOPQVdWTEIHmD8K4iKZxdw/vWC5/nXSQMzIMXAwBXkVqHI79D1ItSX&#10;maJMeJM4PP5Vl3tnG0M5WNS2wmrH7wSuGJwehzUsOfMfdMMBSBUwqcpMqdzkrSYpeyRSStkSEA+l&#10;dPZyDzjiRM5GR7Vz+p2u3Ud6D5t+cjvS6dOftbB3x8mK6a0FUjzL5mcZuD1O3kUPECu3AXmsK5Dq&#10;2AjEkmu28K+HfGuqW0407w9c3BJOMcce9U/EOg+LdN1C4ivfCuqQSqp+WSM4f6Hp+tcsKL+yr2NX&#10;ioPS+pxqBZIJAzKSFPFYzJKmp2REpVknJRv6fjWgvnfahJsIXeQfrT7mMO9oQfqa3pz5JeRFSHPG&#10;x9r/ALN3xH+zXFtoGqXgaxaVURnOXs3PT/ejY/8AfNfoEfsP9l7i0Bi+ziTzFPBXqCCPavwo0+/1&#10;Gw8ZaPeW2oSxzQzghx0I/usO4Nfpd8EPifoerfDuysb7UIlaK3WO5gd8vaseAy92jb2+7Xq0o+1j&#10;dWPgc9yuUZe0hfzS6+nme9a5pngrxF8OvEdhc2Gm31rKhSWKQYdWHRkJwVK9eOtfnZ8W/hN4l0Px&#10;Re3Gn28k9uWZ7eUcLcoOSjdhIo/76r9M7XTtDSK4aO3VmkXf5kb8MDyCMcVnavpWmal4Vv7C6uLa&#10;6ge3IkhYgOD2ZT1BWuWrDlffvY83LszeFn7sny+a/r8bH4g3auZJXFhIrCQpLGwwVYdQRXWeBvFW&#10;v6B8R/CN5a+Kbu3EF8DFMDkR5PKSD+JG6c9K+hfjR8LNZ03xdqF9Y6c8wdHZWRdqXkY7HssiD/vq&#10;vkOSMi/1KMxuNxYYcYIYdQR2IqacuV6bI+8p1qeMpXWt0fpJrd54W+JX7H/imzWysI9Yt/DjSy2R&#10;ILxyquRLE3dW9q/M66t72x8T6rp1zDdRzW+qyoPMUgsVOMEdq6/wV4r8T6B498OSw+KdQhFvf/uL&#10;hcnywTyjj+JG6c9K9Z+J9loni7wFF4m0jRrKz8Qwaf5mpWMOPLugoyZY8dyPSvRlOMkk/vPPw6nh&#10;anLb3WeNaFqF5Dr+k3FvqdxbzwyEblbt3BHcGus1NkuS9ytrEJnGZCv8R7mvJtOuGktFbDJLHMVk&#10;Q8EEdQRXc2l0SLRTcFU4Bz614uLounK34H0FNp6mNfptuQVjPPt3rDurS4ezYrCNx967vULY+VcY&#10;A/1e4YPWuet8SW9zmchkYgirw1dxV10M69FT36nLo9xai1BB5fk13dg19J4ae5s3YuoBkjB54rnr&#10;q2j8xQ0akbDjJ603QdRk03xVBvuG+zvPhs9FHv7V6cJxqx8zxqtOVCStse5eGdX8Lax4SvNO1RkV&#10;0/dvuGJIm6Bh3xWNrmja3pXiCzhlZ57KXLWd9Fykq+hI4BFY+t6NLPZ2Gv6Bcxi4S13Twx9JU78D&#10;gmuk8D+LdPuNDuNI12B5NLnl8rdKP3thMeNwzztzXl4vBWXMvx6M7aOKla61XUzoVhns5ISyklTj&#10;J5rzzxDp/l38x8g7snPHWvUfFGh69o3iuzlEoubF2EtlfwnMcsZ5AOOhx1qvqI0rU/CUFxGIY5kt&#10;ds0eepHevNw9SWHmnfQ65TjXjY+brmGVJZCEOVc4NWrPUruO2CPKMB/lJHSui1KzMd9LHIrDLEqS&#10;Oorkrm3InBEJA3c+9fZ0K0K0UpHiVqDpvQ6qXV9Xk0aGF5oDDGQQNgyPxrotK1N5NMt8TSjaMMDX&#10;CWTI8FxGxUcAD2rXtDJBNcgxBVPQ44rkxOHi01bVGVFuDuekwxztGLiyuo0uEOWQjhvw71pQ+IPF&#10;9pqGmzReHNVE8KMA0YYDPvjqPauHsL9xNEw1Blw/JHauqi1vXAUiTXbURleGMAOM14koSpy2PRUY&#10;1UdaNS8NeIvA17p3iTQrJZpywaUoFYP/AAsp7EetfM3jjwr4i8PeMVikSS6sJSWsb6MZSRD/AAkj&#10;gMor2KW1uZbsPJe73ZixdBj+VXbi+uP+FfXunX1kl7ZtA+yOYZaNscFSemK9vA5vKEoxe39bHj4/&#10;KudXifLY8toX4J+XnnpWTJCyyynLEk9fUV1ep2iwX2qslq53XJ4PHHb8qx2A+yx7oCWKnHHSvusN&#10;iFKK1PisZhZQdmtSjbuiAgW4xuq+0kTKSYFHSsqZSdu1sc88U+Mt5KhnJruR5xYlitmKgyFeO1U9&#10;jfbWQyfKF+9WjG0J4cDp19KjlS12FkkO4nlaEIzIpLmLVoWVuj8H1rSeQS3AYRqpA5qqwiICnHtz&#10;3qJS8cz5I9jTETskyySHy+Bzn1qPzD+8yq+xqZpGezjG849MVV4z90CgBepOAcGkAIVz5q9afxt6&#10;CmHOxs5+8PxpiRYikuhd2xRyMNyCfvV1cErm2tcdNnTFcgN4mh3MCQOMVdhurhL23XzFC7sAmk1d&#10;FI7aGThcNyRyK0YW2wud3OfyrnomASM+cuSueDWlBI25zuGKlaiZ11lKwCAzMPl4rstG1AwXkbpI&#10;wIcEGvOrdnzCMtwK3IHYx4AIboKhPUOY+mdHv7O90eBlkQPsAdO4PqK1XTBHH6V4N4fvbi01awb7&#10;ZIAzevAr3fTbqC60qMgx7vLG5f6itWrENWI2iYliIlPFM8tgfuEcVqFSJACMHNMZcLyeaQIyWjXa&#10;nzNyelGwAg+WSRWl5XzoGJ59qcEjC84xTCxkop+1kjzBxyc9afhwSRc3Gc8EEjNajJFtHPX0poUb&#10;j+6HtSsUrlUuHhjjn0+0kQjA3pmub1fwn8Ob0zfa/AmnB3XiSHCsM/SuswfNkVoFxkVDNHGZEKo4&#10;x6mi4XPA9Z+E9qDdyaRrKliSVhuJTz7ZrzvUfAnxRtba6J+ELzIufnt7gOfrgH+lfYPzBYuZeOmD&#10;0p2596kSTjnoWJo52Unqfn/PYa5b3cnn+FPEEJDfOssDL/OqzLGQzJE6sD8yscV+g08dnPbSx3vg&#10;zw9cxnj95CucfWuR1PwP8Lb1S3/CGG1cjkwPjJqoyXUpJHxYhtyCGKoSnWoWtiD/AMhFGG7jFfT2&#10;ofCbw7IspsPiRfRZ6RzLkfnXF6h8K/HkSk2l9pF6obhfMKmlzJidkeJfZ1Mn+qIz3Bpws5hKp8wj&#10;8K7DV/CnxN04SPcfB7xEEA+/CpcfpmuZMupiMpLpGrJjtJCQR+dK1x3KzRXAMhEi4U/nUfzhJOGY&#10;5qw7uVGTIp/KiBpDJcbrG12jo3mD+WafILmK5J8o/Lz6Z6VAjN52dgPNabi0LOd0OSOm4VJHHYfY&#10;iQ8W4Z4yKOULmfuIkY+S2B1OKas8zXDFLf7h4JFaAmtyFX9znJ9KRRbiUMWQEnoKXKHMKdT8UyWb&#10;W8viSE2u3/VCED9cVQUuRgyADcecVpFYTLgRjGOppjRMbbK30eQemOtPlC5GkcYtRi/UsOoxQwTy&#10;0w/X0qeFLUlwXUkjk56U1jDGUBZ2G/jC5pOIXKmHErAWzn3Ap5K/MpjIHGeavxOFaXNjuynGR0qE&#10;KGuZy1gpBP3s0rDuVxGDJuEDgbRznrU6AAghVIB5BNWVin+xhQMjnB9KcluqIxluIgSOPmHFFhcx&#10;VkYNdRhbVgMcnFCI/mS5kYAdcrVyNCI59t7asP4csOKbu4YFoiTn7nJJ+gocQ5hI/svlsVgZ27A1&#10;OPsQtnc26K+Pu06GHUHhQReDdely38Fu2PzFbdl4e8d3rILb4K+JGUkDc6FR+ZxSuFmzCiusRNi3&#10;jwCcZqbfK+d00K/SvSLL4b/EyUx+Z8NNOhBA+aS7X/Guns/hPrj3C/bfiBo9pCBlxCdzfQU2kuo4&#10;6nhbGBXwbyEk9twpMp5ibYCzbuAnP8q+nbT4afDCFYfP/t+9O7l3l2gn6CuusvC/w1smhNp8NNMV&#10;lHLSfOfzNTJ2BHydp+m+OLx4o7T4ba3KpkGGMZA/M4r1TRfhpqkywTarJa2SFQXjjl3Of8K99RrV&#10;FiWLT7WJMYASPH8qaDKbh2Msme2ScUnJ9BJo5PTPBnwz0+3SWPwJFcTKRzcNuJPrzxXWxS20drAt&#10;p4Z8P2qgY/d26gj8qMEkli5OeTUbLKZYtpwM+lJpsOcJpLp5lLXk7fQkfpVdgN5P2U59M5q+Imw3&#10;7sdqVIgXJKsOaqN0Ju5mGI7ifsmCPepFj+Qny14NaqRA7sxMTng0/wCzvu4gx+PSrIMgRjep2tk0&#10;4IPPJEYzjuK1/J27clM46Uzy1LN+6QALyc0CKCxOfMPkJhe+ayry6MfncA4HGKuX10yBVTptIOO9&#10;clczAu+9iSxO0mqSuDZVupneeYsRlv0rInkUW8i8Dnjmi5kImm+f+E4rDmlbypj5DH5utO9gSuR3&#10;DfvJOR93is1n+SU5bnNSTM+4Hfzis+SQ5OeuKy3KEZsgjI+9UDn5ZM5PIpCcoeM81E55xjqtO40h&#10;jMN8ZA7HioiTtk/e5pjsV25Y53cVEzfPJ+5xx60hikjBwpPNQEnzG+U5NODEOQV49aglkCxysUUg&#10;DOSaABy21+Oq9T3rjvEGsJFZmCGUFicfKapa7rj4uILa4G4nDMB/KuQiguZbxy4ld253E9KaRLuw&#10;ijuJdYlMm5ndgd2eBmu70XSpHi1Rokjb7PGDMScYz0x61jadZyj7W0cVxIyD5zsO0e2a7axMn9jb&#10;1iki2r8yjv8AX1ovqNaFcCVI3jJJUP681BKtmIXZboliOVFWnYyNIxUDLfnVC6jCuWCGM7f4jjd+&#10;Bo6gtWZbzvHdIQkjAt8x9BWfc3V9PJcxWulXewkeYwz81XpZrBIwHv4tzTDCqc1t2TqrRMlpDCFj&#10;BLFeDXLWrciOyjR5mjK0azgXzGuEYYYH5uxruXljbwy6xzkIpHyZwOK56RXvNSbaDHDHJmRwMBsU&#10;XkiPGI4I5Y40QKxHcivGrT5+u57OHgo+p0MeqahJot/ZizR4DGu+RiCy46YPasIWxOtSlp70MWHI&#10;UkYrQ0OzuZLkLHcSYx87EcAV6hawxQeFnhEKENjJaLgn/eNfP4nFxwzdup9BhMJOva60Of0XT4BN&#10;ZP5KkqRyw6Zr6R+CuoWeh/tneBrq9kEcb6jFC7kcIJMgE/nXjVlGhiZVZOLpCe2MGum1G5VdZE6K&#10;Qf3JUjqCtfLYvGSqzSb0Z9JPK4ui4pdD9irlEli02RL/AGb7YGK4T+DPI+oNc1rMNncaJf6N4i0H&#10;T7zTr62MaXWwYDdjn+Fl6g/zrjfgh4jm1v8AZh0AXe1pLaxS3aQnlgBgH613W+SHVL3S9UiM9lOx&#10;+z3LdVz0BPYj1r6PC06coXju9/8Ag+TPy7EUpUKkoPeD+dujXmfm58avh9rXhf4pWkiwzz6ZfXLN&#10;Y36L+7mHXy5COFkUf99DkV5HZiR5XQROcAcjrX6265o+hX3gvUfDGvaDFeaXf2TLa3EnVW/hw38L&#10;p1BH6g1+a3xH8I+IPBf7Qy2NxdNPZzXhk069K8XEOeFYdAy9DXjZpgHBOUV8j7LIc6dSPsqj16Pv&#10;/XUxvDWo6nonj+z1Czu0S7ju1MQkP7sjurL0IP6V9KS/Ebwtc+H5dQv/AATHHeiyQTQfacqCB1XP&#10;Y14ze6J4c1nwPoklv4qsdPuhbDdA5GHb1zwa4Z/Ani0XlwDrCtEEJ8xJt24D2618BjsswWYtPET5&#10;Jx9b27H016c2m1drqdn44+IXibXNGm0rTrd9O0ov/pAgch7gDoCR/CPSvNIFgi0i/je3aaSVRgr/&#10;AAge9Safp94NeW3LTJEb0Ibhlw2QfuhT3Nfd3w/+Fvw8s/hR4a1PxN4U+13F6iNZ6bGxKxqem4gg&#10;uz8E84HTnt9FlGUUklh8OlGC10/Nve55+Px9PBJTkrtuySPijQtB8Y6rqdrbaX4H1+5ZnAzBbkr/&#10;AN9Dj9a+qPB3wB1F9L0W68TfEm3sydrvY2uGZV9GcnAPrivr7StPhs/C9ja6b8PvCGi24g+RY0Tc&#10;o9wOp+tSXulI2lzvdeKNSmZ1HIchcD6cV9ZTyZ005crko6vov8z5rF8VVqvuU2qafX4n/kvxPPtH&#10;0n4K+G7fR20v4X6Y1wSY4rh08yR2HBOTnH1AFdnPFrl9pMbDxzPAk0YJtY4tuF9361FDYWBmhlFv&#10;axW8EDM082AqqOpyeBgd6+WPjF8aILRdQ0fwvcW5jw8T34PMzjhvL7hV9e9cVTEy+FaLyPNVKWIn&#10;FRbnPrKWtl89vRWPW/iP8QPBXg34Wajaw6rBfazc6dIlvbLNuZnIwXc87VXrz1r8ztd127vPEutX&#10;EuoF55713kkAwvJztVewHT3rI1W/1nUPEus3F5qup3Es0+6SaSQkt7DPQCqsNsTMrC2Gdvc1Nasp&#10;xSey7H2+UZSqF5bye7ZXS3uLrUHeS8lwGG4k9vpW/BDbrhIozgL8p20+CLBGAXfd8ypzz6V6l4N8&#10;BfFTXro/2b8OdTjgEgElxcRmONAfRj1/DNcFSrKeiWh7svZUFzVJJLz0PLXUhlV7xAT6c1qadpGv&#10;Xuq2Kaf4P8RzO06qpt4GfcT9K+9PBHwJ8B2OmpN4k1Z9SupI932dXKxReue5/SvefDmneC7bSJLT&#10;w/oXhe0itCUZo7RcqfXPBP51vDAzlZ9+nX7j57GcW0ad40U5W67R++35H55WPwa+Oc1kJW+Et8Cb&#10;cMonnCEZ6HGa8s8a+EPiZoHijwvDrHg2+txd+YYJEfeJdvUHGdpHvX6vhtes9UvLzUPjJZf2fbwy&#10;SFpU8tXUcndngBRX58/Gj4l2niD9omxj0dLMaRps0scl9Kv/AB+PnBKg/dUdj3r0K+XQoUXUXxJb&#10;M5ctzzF4qsotLk7pPT7z50MV/tSNsFd/Ujmrvk+VbSFjbg+XkDNRavq9jLqMYtNLJkyfMlUcMfoP&#10;SsWNLuR52lurksW5GTwPpXlxhNxvL3fzPsld9C8lzC8l0PswAVuDVlLkIj7IXYkjHFVI7Vt6kOQM&#10;+lasIijYiSCLdt+U+lKcop6a+RqqLe5dg1nVYdojWbG3oTVS+v7y6mBn1HVcY5UTHB/Cqryo81xi&#10;2G1T1xjNRZjMDbPPdmcKqIuSSegGKpVZWtsKdGlHctQG2wdlnH8oxycnNXbHStUv9SuYbe1vJ3SQ&#10;ea0Y+SPPQZHWt3QPBniO4uraW8vYdNttnmXM0z48uIcnrxkiug1Dxz4U0nTG0rwn4FW7eFSi3bId&#10;hkHV2b+Ln3rqo0ZSd29DxcXjFD3YK7Oo8P6B4L8OaRFqmva5pz3zRZggnkBSBfXaerfhXI+MPiHr&#10;GpQ6npvhzw9cW9ghAmu9u1529vYV5wya/qPiXVL/AFzxFqN5dSzZ2sxEcY7BV6YFb1tbbZIRHpYV&#10;QvG1OPxqpzjBuyv+Rw06cqms38jA0/T5/wDhJ7Se8e7kmZ8tJIc7a9Ytn086XGgvrIBYcYbANc8q&#10;IqnzdSsIkKndJIwyPzrPln8NRreMdWur855VG2BvxrysTCVb47nYo2VkdNNaeGsRyt4stfOL5KKo&#10;IrMuG0xRePD4clumwAiqNu41xlz4g0mIyra/C+2hbGMtcFyTXN3viPxIylIbu1gU/e8tea3w+Bqt&#10;pLSPqXGNlqelvNqA0qRm8MafaLtJ2tOMmuPu7/8AfYj1IDL87e9ef3N1eysGm1HVpWL8lpWxVy2e&#10;Uht6OoIGCa9KODcNbk36HW/bpcf62MEDOc1nTzWNw8nmahK7N99Q2BxXN3W8XUbCaQ5PQN1pkKuZ&#10;GZYZVbPNbqjpe5PMarR2iMioTnPy5apVgvGjYLFK3H8C5ql9junuYm+1TBgwyMV01k+q2qI8N/Gr&#10;443Ln+dD5U027mbjKWxyk1tqAuQrQXXPTI5qS1s5xNOWglxuHBFdm17uvJpJ0tnkYDBCgc1FLd22&#10;Af7OhGT271nPEu1kilQdtWZYsrMtvFvGjBfulOtTR6RZS283+nojE/dA6VMbyM3Mf+hDOKh+1zpc&#10;yMsIHPBJrNVZj9nErXGkajbqSlyZBj5eKqxQ6upkMsW3ngZzmugXW5FiiV/DkEy5+6WxWxbat4Xk&#10;BM3w1dW2cMsucfhVKrNbq/mYTaWyOViuXDhXsWXLY3YraikbHFzGcAcbvWtdU8D3MSAePLK3mZ8e&#10;XOuAPTk1nahoV7DNFJDd27qQCGglDBh+FLm5nqjnlNfM0YzI1vHuuweOPapXkji06WX+z4mIUlQe&#10;c1xc2oahat5culXjKRwdppLXV4pLqIN52BnhhjFUqcuidjCT13Oqh1DTLjT7oy29gNpIKuoH86yb&#10;3SfDV1bM8EtgsoHKhhg1nz2+m3VxtG9Mr8xQ4/lWO1j9mmn8rUNTDbSQwYnNdlCku9mc1SrbWxqw&#10;abOjQokjKBJxk9fxrb+wX4huG3FisY+UNXCQ6xrEEm2QS3MazcHaQwFdvomuaRMWX7WEkJXKSHBU&#10;1nisHdcy1OnC4x3s2R2014krpcQspEvyEjtXcWGs3UNubd7bzoWC+W+7BWq9xDaSoxe1tnPlgptP&#10;9awrm2vYo7l1J2bgVGegFeFisIn0PapVYz0ep0mqPM+o6ZcQW7wzQyrIksbcgjkc+9fUXwp8fWms&#10;aLDo2r38MN9BAqW00jY3Y7ZPXNfK+h3VncWOpW8sqbjFhSeoNV5rbUra/F1b3F0ksF2GRoyQTj3r&#10;rybOqmBqck9Ynl5plVPFU336H6HXlvMlyd6KGHQg8EeorLbvxXDfCvxlba/8P7ewvtThj1O0swqs&#10;7YMgHT61380U6XMytajiQ1+pUK0a8FODumfl2KwsqE3GXQpMW3LjNLnr0pzDk5XvUfAZiM1qco7P&#10;ztyKTcAR+8Wo35hHJHNQ5PmKdvamOxd3r8v71eelPyMtweKpZG85YZ/lUobheOtNAXFJ5OKCT8/7&#10;z07VCrAEgjkmnbhhuucUwHEjjNNJGyXDelRkncRmnLjaRgDnrmgBDu3HGKMnpxTSRvXrnmgkAUAh&#10;cnb1qJmIZjsPWncFSMEU1s71ywwBQOw4YCE5ycdPSlJyhORUYztPGTRwA3JBxxQA/j5OOvSmk43c&#10;ZNN3DMAycjPNGWy5wPrQA5QdrZBBAqLdzJz3oR2+0EkDpxSEruciP/61ADwR5eSfrUbFc4HT1qMl&#10;tqfPxzRkhRkfjQAZbzD14pctlz5hpFxtOfWo2P3hgjnigCUO3HSkDHeeRUZ+4Tvz7VGciRMMfvUA&#10;TuXxncc5pN/yEEkjFMJ5fKknHFRndswVI5oAm3LtiGz1708SYztc8ioBt3YPTHFM5yRsxzQMss7b&#10;BuIJAPSoogpSQlBgtSdQnzdPam5OT82PpSaC5O0UH3fKgIPU4qI21hmTNnCMdeOtBPyH959abuIY&#10;HcaVh8zIWsdMcACxgDEegqjcaFYGNma1tvunjArXXqMsetOZySNzMfSqWgrnIyeGrF4cpbQ8npis&#10;ibwvZK8riEFipGzFekRyMDgDAxUism8fukJz1NVoKx4zL4WmNtckCNfm4XbzVA+GL9NLuDHEhb0x&#10;XupMJeQlVzxxiopBbi5titsAc8+hrO2paSsfPZ0XV0jcHTps7vSqcthqSzSZtZgdvXbX0e8Vk0g3&#10;WCYz2qnPp2mvJk+SAF4+WhisfPKWt7vj3NJx14rG8Zi6i+ENyGVxGyEdOmK+kX0bSzIMQR5x2Feb&#10;/F/TUt/2WbyZLNCV1GJScdAxxRGDepVr6H53hjYj9pPU8Kvm28Vvase7OOcV5/pkbGOHKks0xb86&#10;9D+JkllBo/w20uFhvdTcXRU/goP5muQ0uLbbRNjHy/kK647XIlp8jVCqBGcEFasrsIIKjtzUR8ss&#10;v70nkdBUxRjtOcfLWqMmSlICIB9pIGOvpTcAMQJc4NMRJB5x3g89aeRIv/LJue9MQHoeelBICDJ4&#10;zSj+LOcY60xgjI377GOg9aAGuybs4xUfmjziNxzj0pxRQMHtUD4FwMOMbaNh2J2YYx8p96xtRJGn&#10;PGGBMj8+wq/ztXLZwTzWJJIG8VqrTL5ecdelJsdj6e/Zl1OGPxV8T9FluIdz6cstv6n1+uK+tjE6&#10;RXLEE4kbPHXmvzf8FanJov7T/wAIr9JXC/8ACRxRS4PDJI2Dn86/TW6MZtNAdQMS6ekmfXcM1wVY&#10;21N46I871Pb/AGlauzAZJ2r3/KsGYsJB+8/Cuk8SWzm/8P3CyuDG7ZHY5rk5m/0wndjIHFYs0SNK&#10;2lkUrtmTJTGCMjB7HNeTfEPw0ot4tW0+wjKJNm+hiUAoTzuGOo9a9JRv3ZHPXqKtAo+n3cbqGRoC&#10;pz0wfUVhNXRrTnys8Qhc3HwotPmUlIyrHuOK8rv9OuYdZtZ47pihnJdQK9f1G3+weJfF1qIsRz3C&#10;PADwMHqBWNdWxFzOWt0VfLBANefVTO+hLpfc84iuJPtjr5DAB15rr433Wluwxwi5rF1SG3e4haFy&#10;uG+ZVXqaZbzXAiAa1kUr29a8zE0vaRa6nrYebhbU6+NY96nCdRzU16YmtyqqCQgwQK56C9XcQYZO&#10;v5VeS4R7gYKZI4r52dCae2x60KsWRwC5WZtyMBv4xW7Ed9vMGk24iOKowqzmYkxgA8n0rRijj+yz&#10;v9oGdp+tY1nc2psxRKX1GdN+CrkfWrO+VZ1ALmsWaOX/AISYfvJAfMyMDiuktVcocwbiY8Z9KurG&#10;MUn3RKk2xyPKJASDjb6dKt2d5bf2iFMTgb8A1GFeHd5hJyhxxWdED9tlk2gAueK5OSMk7lKTR3MU&#10;kb3E6iCP7oOc11ulSRmxlV76NQGGBmvLYBcCeA7pgpPzD2rqLaezzB5V8zFQNwDZwa8jF4bTTU64&#10;1bo7uQQHUIyrFsAdqkMYcNjahzWHbSXzrcqr4wo5x1FR3WoLazwCSRmyeo9a8qdCSdo6suMk/Q6Q&#10;W8RVAUjzjknvWlZw2YMg+0RL8pwcYrgzql7JdQeXpErZI+YnFXpri/eBRsOdgzg1z1MNUtZ6XNFK&#10;KOsn8r7Rbqk0RJlwcN1pZgglVRIDnb0NcSh1BbWQvJISz8fNyKvw3kyz2+ZC2BySetYTwbWzuNVk&#10;dY+xXCHP+qGD71DGt79rmc34VB/D14rMN4ZXtg0eGz+lWDcRJasScjHrXO6El0NFURuqE8pSHQ59&#10;KRg4cnYelYEWo2CA5Uht/GTxWlHqELXSktalWx/EKyeGmuhXtIlhS245U4z3plzOkVhO3XMeOKV7&#10;izLEhUKjHQ1nahc6b/xLwywcnG3eKqGHldXiJ1F3GaajPcyyYmy0pwSeBW5c24MBKxEkY5qraz2K&#10;WQVTEAQCCa0hNjafMiOcZXNddanomjKEtzKNtcpDbuWc5blQKuBf3a8D7o7Vcku4glsGtogcj5Se&#10;1RXFxpSvCWkjUlRgZrgqOUnqjZWKzAjeBu6cYFEIyJNwk9qa1/ZB0CWkJBbGc5xWj5tkNOlf7RF9&#10;wHjmsXGSWxaaKbRbt3yN1pxhhNpIkkxUEccVIt3aeSx8mM464NNlubRrNj5YX+7ULm7FXRSazght&#10;4XF2TufpVSR1ivRmRPmHHeplnFxq1nHx8g654piRWUniu5WSXlWAUZrqinvMzb7EEl1sQkW07H0V&#10;c8VPBNdzj5dFulGcZYYrqYobG3sADFaliMkEA/SoHmywbyohycYHFYyrQtZRu+5aizMWCeIxOZGY&#10;sPyp4ecucrKPf1pZrmUyxKSuA3pULXUflybo14HBFZ2ct0UWWYtEqleh6k1GyIzhSo+7nNZxvLfK&#10;fK2d3NXIby03HNkoOODmqdOa1sJSXcdHbRtcnCSf4VsWkZVZhtXHr1qkl1EUYLAgwOg70C8ZLS5z&#10;aqcrhcGo1e5SaRhao8X/AAtPwkot4v3e/Bx61duIEMzcoM9MDpXLrMZvihfYLM0CAsPTPSukeST7&#10;QHJTHpmvSrU5RjBLovz1Omg1uZjWlwl1vS5c4blTU5lmEAP2IghemetWZryMiMCzXpzg1XWaN7li&#10;dirjH0qVeVro3btsYOpxTzPpvmaowQPlV/u1D9lJkTOovgKOPWnalcImsQRiRWBPBo+0LthxEegr&#10;16Kagrr0CCuXDDbx2Q2KjkqM5PSqvy75DnnHGKkUjdyxwVppIxKNnHaqcUbXIx9yT5QTnrU8cYaK&#10;P/SSOahTlZDvGQakXbjOCOeOam1wuSyBAABNnpUXymddqt15pz43E5HSqzSOjxccFuaSjdg3Y0wp&#10;8s/MowBWZdkLaXhycfY5OfXApZJ2EMnD425zWTrc00XgKKZs/Pp04TP0r0MBRvUVzmr1ND5/gLXG&#10;t+NWZJD/AMVOojJ6HDV9BXG06HaklQsXhNwR9Ur580ITSJbR7Fw/iQksOuS1e7a3I0PgfWJNrDHh&#10;pl57/Livv8fTdoQX9aHzFBrmlI+VlGJ9SPmDB1mfJ/4FUjE+SmB1PWqsBzZXHyksdSlPP1q4FzH6&#10;MMV+hYVWpxXkfnmNfNVl6ky4EEeP769a90+DaEa7+0E2B8iWQ/PNeIbCbZOQSHXpXvPweQnT/wBp&#10;ByB862I4rweJE3g6tuiPb4f/AI8V5nq1zGxvnJgHXOQeKoSq5HUdfStjKgiNmzheCTVconmPkAGv&#10;w6c++9z9VhHQyhHL9nX98pwaaYtsZJcYJq82wSEEnFVXkVmVRGeM0JiGoqg8OKsMf3YxKG/Cqcik&#10;wKRIc1FEbkyE7zjpV7bisXJFUQxHaOevFVVUeZMMqMinn7S7bBvbA7dqqukodF+1PnnqK2pSWxlN&#10;dSRre3yxZ95CE9etbuiwIPDtxIY1G+c8ewrk7yW6js7faWeRpMH2Fd3pCuPCVkWUsSnOO1RiG1Tb&#10;TOWb6FgQh33GCMJj5cmuQ8V6xZad4YnSIWwum+VGz9wH27muj1S5EOiTkBhsgY5HavmvV7tLjxjN&#10;dX9xcS7bhxDbgkBB6n1zXbw9lssXVf8AKrfM87HV1ShfqZGsz3N41vLJqql497DcOuetTaCsqeDb&#10;+eL7P+9kImV0BJFYGozWouS1vvbLcJ6Zrq9HKJ4ZsN9ryzZK5x1r9ew+EVCjZHxGIrutUu2Nk0x5&#10;LXzLa4C85OR0Ndj4QXyHvUuLfzTlRvY8GsXUbpkigS3aJD5YyM1raBd276bcI/khx/GD1NcGLjOU&#10;JNdjahKMZK5seIjAb9RDJGv7nnbzjNX/AApp0ItPtNzdEoj/ACgj7xNZyxR/bAWVfmmGSx7V0Anc&#10;R2kMG5VwNwK8GvkcbzxptXuz1KSTkmdVcPANOuSbyMIUG0rXGalqFv5KxLOCdhAb0qa9uB5bojMU&#10;Ef15rkZ7e4Z52W5YFs9uteHgcA6s7tbnXWr8q0IZCBaTO80a5l5bzMZrIvNQT5UDvtxgAVJcaJqU&#10;1xbMdflZEcERhsYpZdD1Uy2O2xh2gHcS/TFe/wDVacJK+/Y8/wBvJp2M9PtDEEXbBSQcE1ct7HVb&#10;zUrhYSCscWWBfFOC2QWdJdThTYcEZqxazaLHJcBPGahnTGzOAfxqpJ7xiRGXdmUUMWqXsM85BRyA&#10;VbrUsAU3ir/aL4MnUmr93bWbW1ow1GEs0nUNnFSeRpSW9osN6ZWGC71nKV4+ZaepeWO1RpAHV2aM&#10;c+lVv7PdtThdsld4woFayR2P2RSjZOFz7Vq2j26XsLG7iKcEg+1ebOrKndo6oQUtypFp1qupwhrW&#10;UKYfvHitD+xFurRUUThiGK4U1r2dyt14qBk0aORFdQkQOAfxror9vFETTGDT9Gs4BZnMhdcqPQV5&#10;lTF1OZLZnXToxseSR2E9rrdzG2oI+JCCAPSr6zQR3EIjDgsTmmi4jGsak8mqwlvMbng5NYt7f2wJ&#10;CWJL+YfmHau+MZ1nqrsy5lDyNe78kvCxKlgcnNLBd26qyC/XCkcDiuWkub1pIMyjpyT6VRmNx5g8&#10;qMvJu5XdiuiGDurNmbxKTulc7i41a2iuHEd4eVANYl7qN7JbOFkmAwcADrWSIXIgMkU2cZAAzzWn&#10;awajJL/yBpAvbK9apYenTs9/Uft5y0RjRfbmkZmubhCWwR6VaFpKzW6h75mL9dhP513+l6QXu4Xn&#10;jiA3DKgV6Lp9nZR30CeZpBjKDOQo/WuatmsYSska0sLKSuzwp9Iv1+whHkIdhnjpXUwaPFDoiv54&#10;yYhnPWvTtWt9LikiMS2xwhJCc7a5iOOSWe+cyD5VO1fWsZ5rzWsU8JpdnLNoltcW0TJeHcZlxmuy&#10;tdNt7G0sUF+kk0sQ3Ps/QCtDSbUG0meSEIRNnb9Ku3hjN/bzkj91gKoFYVMZUkrIlUkjznxFbJL4&#10;h0cyQSBkU45xXGXccS3t7GrjhOua9F8TOr3UbiIqBDkYrhZY9O/sS1u5NWGMMZARjGP8a9PLpOTV&#10;76EVtIlNZI4fAurT3PlRwQqSzFuSewA96yfhjfSX/wC2p4PkbekbJOIk9VArhtd1U32vXEEUMsdo&#10;kwAiBODjua634PKP+G1fAoEQCx2M+APpX6blWXK3PL5HyWY47Xkiz7EuQf7UnOeN5GPxpnOwny+9&#10;SXDFtRm4wvnsB781GScY4r3GrHjIjZV8zOzkCm8Y6U/PyN85NJjg/LSGNPQGkOdrfN2pCflkBHao&#10;8jyslj1pXHYdk7SNx4FNwpXp3p3oc0D7vQUAKcYUgDpURLiVzxUh7800/cf5e1AAv+rHXrUnHlt8&#10;3eoQTt5pc8rQAHl+najA2NTvlx96mnHmfe6igBMDmgbtjYp4AOOKY2dx4AANAAccYPamA8/eoONr&#10;UwZoAkYvg8A4qu5bIAJ6VPg4xTCOVBbmhghI3cleOKnGwpNkDtimAYSUGMcDg00dxgcigBScTDgd&#10;KkUKUb5m6VDh9vXmpQflXqOKAGlRn7/Wmk/PJjqMVIxXZJk56Uz5fLY8cjrQAZ/eMNnPrTvSmHPy&#10;nPOOtN3c9BSAf+NLzuXqKZk7h8vFOG7fnJFMBwA2tnNHOW6YpcjC8UwnLdB9KAGsqEjNGAN+Cegp&#10;xx3XFL/Cvy0AN53NTTnnmlJzkkim5O8HFABxtpMtvfIx6U7HJ5HtTlHA/dGgBuT8o29qCOTzSnIH&#10;J5xxTTnAyxzQAvGCAaVWf5sjGDxTecGk52n5j9aAJiehKj86T+F+T2qIEbxuP1NSHhVxIOtACH+H&#10;B70pHLZWl/dngjpSEZJ+XjHWgAU/KTg0vZue9HzFIxgcH86a20HtQMd68UHd+8OzGKbkZPIpuW+b&#10;5e9IBT/vClAGfv1HzuNO6MTn6UwHHGODmkyOeaQFdjdf8KOMMKAD1owu5cvSHp05pCDg/Lz9aBD/&#10;AJDIPnA5p/O9/l6VBxtPy9qerfuhz3oAfghvuj86Q9KCyeWx3c9qiZmwpxzQMec5I460h434HPFM&#10;B+RuTn1pykeeoPdTzQIXnIyc1KCu1skj2qAMfm+XODxRuGclKAHtgYwc0wnhvWl454ppH/66AGAk&#10;vzjFP+XacCjA2ryaTCbfTmgB427h0pv8cnyjrSHaCOfpSj72dvWgBMt5v3O3WjI2OMZ5pxyMfN29&#10;KjJODyKAEONw57UDfvJ3cemaT+FgWoHCsSp9uaAOn4+b5KUnBGAce9M3nymHGKgLY6lutZpjROG4&#10;XoOvWkMmBxMMGs9pQWf5G6/nUW4+aTuPA7mqRRddyWYtg4BqtuygyccmmZYx5z+FBPT5QfQUmwHt&#10;/AcdjUYOfM/d559aarnHPGW6CnMpCPx6UgJAAETGPpSMTuf5uaaDww34pTgg0AQtn7Qx2fjmmgEt&#10;91s5qYgZXrTR5nnttIOCMH1pgM2usgUq3409S27AxjHWlk85pnLFenpTBu2A71wB1oQCNjeczAZP&#10;U0q7fO2gk8cGoXmtNjbux/Kq1xeQJGCuw5jobLUGy47EXSDGeecU8NFmXj+Hqa5M6mEuHPmxLyeC&#10;awr3xCgmlVpYgN3yhW60nNI2hh3LoegNdhTLm2hYBSAdwrLl1EpZFTcQtlmPHavJdQ1xy8e3UZFD&#10;N2Oax5dUvSrgXcpUjG71zWUqtjppYN9T1h9ZhWIkzoW5By3SsW41tC0gWcg/zrgcSNpozqEplEgI&#10;UdOasokYjPmMzMQNvsa5p4u2iOuGAW7N6bWLgxOUlnBDgFCKiN5qrSRqdRIVsHHpWczwmCXdDHnA&#10;xjtUX2iFY5MqMnpzWcsS2dMcLGOyNZvPd591xLjjBzWhZwp5UmLhhsXOW7VzCXsapN5mpFckYwua&#10;mlv7kwRKFCgJnI7ipdRmnsV2OztriwMwBMePMx5hHSuvtrnRUtY2AtyxK9xXg8+oSfYLVVV+Jeg7&#10;1ai1GdTCd0wJT1pWdjSEYn0O+raZGd3kaeg8oFsuOa868S+NIHkvbez0q3QJEQZhySfavLLq5luL&#10;/wCe4vUGcZ3nFMitB9sA2uybhk0O9i1STJYrvVbmO4aadyguD9a1ILUuwUQS5OO9adlp8HkiTIC4&#10;GQelS3l5Y2lu6h7XcVxkHmsXK50Qp2RTlS3hEivGmdnFVVmCoxG0qTxXO313PJehxcZG7pmmJOxt&#10;2O1sgcDNOzE7I6gToJCTIwJIxzTbufEcTeWoJXghs5rmhcP5Xz4I571nT3z+ZKiHcvfnrRZktqxr&#10;XF2/nSDz0P41kXF6I4pdzsWKnac1lys/mTMHwfTNU3UyK+TIzN3rSNIwc7iy3FzJNCwmO0k5FVyX&#10;U5WJuT0PetK3tSliu9W4J5NR3EZwcIMhvu1vFJaGLTZmOXZ8+WOe1Ecc/nn9xwF4rSFu/lE+R2He&#10;rAjCpGxAp3CNNsqww4Vc45PPvVtot/2ZEDFi4worR06w1O81SGK10C4kLSDGBwB3JPavYNG8OaNY&#10;RpLez2pnEeSuchTWVR9zVQsc14W8MySXVtc3abIkUMQ/tXod1qVtCbO3gZVRRhAB1qheX9u1oyQ3&#10;uEDYwOK5ueXdLL+7BI6Ma5alaysb06TkzqZJZJXmMk2RgfhVaVwIIBuXg4HFc9bXM4WUMzY3cZNX&#10;HkZkj56EV5NebTv0PYw1JWtbUku13QSjZnMfY1hhGQsWZsljjmt0EGHGzgDmqlzGjRLiM9DXE6u6&#10;PQjTsUxKGiRhGwGOaljlbzOQcep71VUhBsPv2pNyNGSsnAPIxWEkjRI1Wkc+XiJQKrzn5FwzfdJ6&#10;UyF3+xOpK7ganUboHBCk/wAq5ajs7DSRjsfMgLCInEmPmqcEBowVx8taMlvALe2PmjJ6gCq7xEwS&#10;kI33eatV47XN1B2uQFl39RShlG3Mwxu5GKyLqV4xHtJxk1RF3ll/eMcmplrsawidMbqz81kEByU7&#10;e1V/MzBP/wAS2UZ6HHFULJ4TqDsCMlx1rqJPLEUaGCH/AFeeB0rByZq0kcVeW+/YzxNjcSPeo7d5&#10;FkjAOMHg1tXouN06C3UqPumsJ0kU7vLOcHrXo0KqmrHFXpOOp0NrPlPXkdq2ZDB9jiIIJK8+1cDB&#10;eGMYeYD560Rfsc7ZRgAUqtHqiadTWxsyAefNlh93ioIUtFhlQxDLPkYHSqX2gtKRvPQcVFLOyvGV&#10;RuvftXEm07I7uXQ0rqBPsAO1SQvTNcreQHyv9UvB710kbBraPdMfXFRTwo8N6RH/AAc1rTruLsZz&#10;ppo5GMfMysAeRitK2ndZZwWITIAqjMPLumzG20k4NIs0BguFDBif0rvlT542OWM3BncIiS6HkOCy&#10;DmqGcN043881R0e5nxdQmUgNIoGa3b+28tQSRtKDJzxz6+leRUpShKz2O6M1JFKdUkiXaACIulc+&#10;UgS8B3Hfhi34VtQtIJnQgcDg+tV7q2DztIJMHymBHrmtaNTl919TKpT5tT7F/Zb1SwfWdTtJIIWa&#10;707Me48q8ZOQPrX2TrXh7w9rVlrFhrHwO042bw7Y7sMu8nsy87gRX5M/DfxFqWg/FLw1OlzLGIPE&#10;0Tq/9zLc5HdT3r9d9L1abV/hBaXOmXlkuoJokMnk7sqwYfeXsQf/AK1evFNfCrp+R8HnKqUqiknZ&#10;bXu9Ox8A/F/4PeIdE1XV7vSbaW5tGLOijpKg5257Oo/OvmFGP2eQFHQrKysjjDKw6gjrxX7VwW2o&#10;aj4A1aw1rwrC6PblGbPOf7y+hFfnD8dvhnr+jfE+6vLXSJJbe5dnhuI1xHcqOdjdlkUf99VyVsPz&#10;dLM9HJc6cpeyqtcy69/P/gHzPLFwjAqTtOfejSNV17SfGmjXun6xdwzw3HykHjB+8rD+IN79KniK&#10;vAABIro5V42GGDdwR7UslmxspH+TcEOTWVHEOjLVn0+IoRrwfmfoX8Evi9p15o2l2Op3LRojIj7m&#10;3PZO3f1eNj/3zX0B4uTX4L/TdZ0e+V5U0wy7VkzFPHjPHY8V+LNrqHiHSvE2m3ljqsiSQznb3BU/&#10;eVh3B96+4vgv8aLKbRLfRtclnGnOVjDO5aTT5W7g9TEx/wC+a9VU41FzLY+FxWW+yqc0Ve+67r/P&#10;8z37TfiL4C1/SLzS9Z0eOJZp3hlL/eilBwCO6kHkV8hfHr4evpfizT9T0+ZJftSPIksA/dXMY5BO&#10;OFcDr616z8WvB32dE8S+GZ4VkFp508UDbobqI87hjjOOa848NfEXS73wPJ4f8RqZrGXdGkkozLZy&#10;ngFSecA1zzw8YP4j0MJhnSalT2e6PkbDsLdhEckssikdD3rV0jV9d026jSHXroQHcqKWztDdRn0P&#10;pXUeNNBvNI+KF5HHd289neStJZ3UXKyIen0I71xU1sRHIrvuJOQaxjNXt0Pfq0+eCYy7hT+2725h&#10;giXzZi8gXoxPJNaVo0T6Ueu9SKxCZFlt0adwoziug0yBrmx1E29zCZ4kyYs/Mw9hV1aMpxvvYzpV&#10;uRpPY7TS7K4vvD08cVxunW3JEZPJA64riL+KWy8QYlsJV33O1iRjBB5zWvp+oXdre28sN3PDNDc5&#10;GR0I6gj0Nery2WgeK/hvqtzaadbR6rDY/wCnWIwC2P8AlpH/AD4rzYLkeq06nVUqW16Hj00EM9ix&#10;jjBxBkEHvWE9iH0q4jltVLMCOTyK2kTUdN8Rm0uopgv2giKRwRkA9D6EVqajZ+bp8F1br8yx/Oqm&#10;tIzlSla+m6ZNWEa0TD8Fa9qGgeMbex1Np30m5vQkdw5z5BY4wf8AZrsvHmhLaX1trWmRQtbXUSyS&#10;LDyhzzkY45rk4X0G5tLqz1OJFjddocryrdq2vDevpo19c+HNcvJL7w/dOUtLxvma13cDJ7r/ACr1&#10;o1XXWq95brv5/wCZ48oug/I77wB4r0e48Ey6HrhM+lzrsVpOZLKQ8BlJ52/yrD8VaDqmheKpFF0Z&#10;9OvD5ljeRHMcqHkAkcAgVwvinSNS0Tx9pk1tepJZXZ86wvI+YpUPO0npnFes+EPEej3vw6k0bWdO&#10;MumTDYyOcyWEp4EiE87SeeOlePi8MoLmWqfQ6qcmnzR2PJ9VgF3Y22Gj3xISMda4O5jl2yjymyHI&#10;bNey+J9D1DRvF8CNdefaT/NZXqcpPGegJ6Agda4nVLVGSOdIV5X5wBWmDxPJZPbodsoKrHmPM5ll&#10;jvbZkZlOeR2NdhaNHdeG4P3i71jIYDrWXcwxt5fyeoqrbyyWkhZCxXdzXvcyqxXdHj1aXJctNJdW&#10;s7K0TMhk4Nb+nXiPAxWUHkYz2qqJNMvNGkHmrv2cr3zWbDstr9UaNlVpBg9qwq0o1E017wqVVwa7&#10;HokF5OIlKTHcB0xViZ/N0+IsyZ5yK5YXFstzD5d8CTEOnvXV6FaR3VxMJdWRIwfnY9s9K8OrRdJ3&#10;PUjUU4nC61YQzs2I0U7TkAV5hf2V/BNMGlUouSrHv7V9D65p32e/jUX0UwI+Vl7ivP8AWtNabRkw&#10;Sx2k47mvospzNJJNnzuaZbzXlE8eYbrONlhycnIqvmMzIDGy8VsS21xBeSI0LhfMOMiqt1H+7jZY&#10;k4TnFfbYespJa3PiMVh3FlJSMtlcjPBqyFRrdsIaz/MVhCN2Pm9K0bd08wd66jhITBGHBa1k+tRT&#10;wuYpytoThRxmugkjZrZdu07U6AVkOXEj/u3HOMetFxXuZUblVVTFgseM07P3vlHNW5YHa1kdYxlR&#10;nGKzVfMb/I2Q2CDximIsfNjgGpFT/U8tk0keNuQpz6VYUjfH8pxmgCX7O+xCZBkDpUTRKI5M7Tk9&#10;SavYBS2xdEk9V71aazkk026xEW2xg7QaZVjNgkmhkUFmZWHBJziujsZWa3ByD8/euchiupEuQ1kw&#10;VHx8x5q5byTwXcSuvyN905pOI7HoNqzAgMycrWvA5AcgnPqK5ayk3W6HzDw4roUAAG2YZ2c5qbLc&#10;k6iyfdYHMqcA9e1dnoWp3cE1sRqLbY5gOT09j6ivMLaQ7cebIMNyM1vQTrsCNG+3jJHWrT6ELQ+p&#10;9PuNPvdDtpUuEWUQjzE9Pcexqw8WJsYGMZBrw/w3q09rqVmhvHMe8AHPK/X2r3TTp7O60oskyb9g&#10;LDPT6VI7aDCo+T5R0qBomZQADjPJrVeP5gCjAZqMq4LkAAKOlFxmdsIi5jzQEbMn7penc1bZRtHP&#10;JPSkCgqMMaLgUDGQuTzUe0Y/1Z5PrWhsbA9P500ouVOfripaAzmDkx4GMCmbWCdeT0OK09hwRgYF&#10;OMYzjB6cUWGZIBwCWY80m1d+VhYfjWmYvkb5F/KkMIyMxk/j1pDKH73IAbA9qeJbxXGwSY+tWjF8&#10;7DGBjmk2kH5VBHvSsAwXWoHh/IkGOVkTIqpc2Pha6Rvtfw68LyZByfIUH86v7X8skBePWo2RsANC&#10;RUpNDRyU/g34SzlifhXY8tztbH9a5y8+GHwhmndkstXtct91ZiRXp+35v9UQBShZdshVx16EVXNJ&#10;E8qvc8df4S/DE8p4p1VT7k1Rl+EPhHaPL+K97GM90zXtrK5U57HpTSsmRl2ApXZadjwR/g7pfmuY&#10;fi/MxP8Aej/+vWfL8GtdEzGH4tWAHbcuf619GqrZA8yTFSYGHwtzn2Y1XMwufK1z8JviUkkoi1jQ&#10;rhOzrIFP61mP8Lvi2ok/4kFlKvtcAf1r66QziJ1eW5Izwd54/WrCs2R8lzgDr5h/xo9oyUmfHMXw&#10;z+KxdwPAVqmB943I/wAak/4Vz8Zopcp8O7CTB4zcKa+w2lucsNsoHY7jz+tR79QByLmYHPTcabqM&#10;NT5QtPhl8Wbqb/SNA0OyT+JmnBJ+gFW5vhH4+UfufFGnvz03AV9Qs962/c9xj2c0ZnUErJdDA/vm&#10;lzMep8y2/wAJ/iC5Rbjx/pNrGF9CW/StGP4OzG6H2j47SBSByIs19GI169ux/tOXAPIJOahZ5xdh&#10;fPPHqetLmbFZnj2n/Cj4eQrH9q8W+JL4j737zYPyFdvpvg74UWJhez+Glg84/juPnx+ddW6uXJ2n&#10;p+dIquVfIbPtTUmMahtYY4kh8O+HUG3jbbLUrXF41syEW6qRx5abf5VEuxWCsMktwMVKwbLDyh9K&#10;lq4FUNessiiW5CKvXeeaiXzTwbmfG7nLGrhExGBEcZpyoTt/dgYHNKwFNkPmAbxjHpTCr5YYfFaa&#10;xsA+RnJ4pwhfeTsGcVVibGFM8iJaj7C5y2OBVyFD5EWY2B5zWrFCxEu5IyPpUghPmKMDaPansBmi&#10;I46qPapxCDH2/KtHyU8znA55p6xMLgKDx2NHOFigsTCUfIBx1zTliHkDIJJPpWsIYw2S4Bx60vlo&#10;By4PNPmCxmrEQB8op2AGXBq+yARdQeORms+d9uWCYAHBpp3E9CvIEDtvcgFCcmuau55Ft5dk+QXI&#10;HPWrV/cu8IXzwB3x3rmLmXkfvDtCnPvVpLqRcgnmdd2ZckoetczPK7RSYuQcOeo61Zu7g5HzHqeP&#10;WsSWYFZOeN1U2hsrzuxSTMhOTzWbLLiLaVOD0NSzON+d3es6RgTKCFPNZSd9C4xsQykiNCZM89Kr&#10;s6EEmPqtLJ8xYc44qs5xgc5pJWGxCwBYhe9VmPzfwgUFhluQKhJ+c5NAIa2GVhtzzURIJfaGwPal&#10;Jk2SALn2rNvb6K30ufIjyFO0ZxQMnnmjiRixhA2ZyTxXm+t63NPLLb2ruI9xVpB1b6e1Z2o6jfXU&#10;t2ouZVj83kg/eqPTrG6me48vyyqjLMSBimhEFrbrks+S+7v2ru/DmnXV3PrKW2gyuiRYnvGGEgz2&#10;B6Ems6103Vbm01FLPw/K4hTMspOEA9N/TJr0K1uNQh+D+l2a36W6PN89rGozGR3Lj72aOVvYqLXU&#10;iu1vbXwVDp8OoWcsQLE7YxuJPqetc7aS36Wl2ktsVUnAz1r0CxXw+bJpZNQhe48sIluX5ZjwP1rg&#10;fFH2/T5oluhZfaeWSKNweG5GcelDXKtRzgujNOG40K18L6/cahp8MzqgNpCHxlvU+wryzU9V1S81&#10;q6lkvG+ZwAEGBjsAPaoZG1O6vJGle6YlhhewFdFpelQm5geVAdmCQe1ZTrqKZrSotvQi8PaPdXF1&#10;JczApFHyWkP8h3zXRXfmNfwQx6fJHbq4G8D72KW9nlH2eOK1aKJUA4br9ataRdM9vrsVzbp5aqPK&#10;kxyteLXrud29kexRoqKt1IpbicW4hh0oKioBnOMmtjQtN1u+vbxE8P3DomDI6odqA+/c1TsrO4ud&#10;blSOeSRDcY37cDFfQfhltXs/AN/FY+HIJY7SzY4KfKXI5JfoSPTNfO5pmaoQst2fQZXlkqzu9jiY&#10;9Na1is1jLxsD86lcE17J4SXTr/4ceLtLufD1rcpHYNJEijbIrY6qw5JryoXGq3mqX8s+o75vtLeY&#10;xj249se1X7XUNT07XtJurbX2jnSTClRkZPYjuK+WqzlUmuZ6n3VLBKnCyQ9oFgvrZHu51JvnAVxh&#10;gFPQikv7lJLqBE03ChQM561ozQ6zq/ii9vrnUII2FxF9tuETABf7oVR6+1WvEOka9ofi7w/b6t4N&#10;05FvtPWWxljuVZinXLKDlSR61zez5nde81dm860Yx5ep9Jfs0eMLCw8VeJ9A1DUhHDfzRNZu5wEm&#10;Hbn+9X6ASRaffaE8EqwhxHkfMMg9mU96/FMX08Pifw7dW0jRG31KORSjYJKnNfpV8NPHGi+JPgtp&#10;M0F2ItW02zhW4tvM+eJlH3gByyv+lfQZNilC6mtGtT864hyxyn7SG57FAZlurvSNUiLxO3+jTk46&#10;dMN2I7V4L+0p4Uv9V/ZytLpA0t9oaST277fmnhx8w+o6179qMVzqngDSJ4sxXEDb2izjJHo3b1FR&#10;2/kat4Gvbe5t8vHpU0EgP8YYbT+NexVjGclG94y2f6fI+dwlR0aim9OV+8u3n8z8v/Ar+D5Ph74o&#10;fUdQuri/DKsNv5hTydo5NdTFqVhDbNND4iuf3L8ISSPpnvXK/EbwXrfhb9oy+tpTqH9m6j4gdrC9&#10;RSFkV25ib+6w6c12fh/wV451nxLb2tv8M761sLK3ie5ZWypU8/K54ZnHoTivzXO8BFVG2rW/I/R8&#10;PUh7P2nMrG34A8PXPif4peK7+5s/s9omqwGS6CYjhVTkhR0Zm/SvvH7R4UttL+HixazpbG1tFisr&#10;cSq7ucY6dc+9eBwf2xpvhX4faTB8K7vRdNMoij2pvaZs/MXYZ5b3reuU+H+ga3aalLp94dQltS1s&#10;s8rFIxj5nbPyr618FheNK2XYyajTcotJKP2tP89/zPIzXD/XORt6JvlirO/R3f8AVl5nud1ptjdt&#10;b3E6ahDK0aGRVuG4A9ulVNQv9Ig0a5a81vRLPS7O1Lbrm5VWnKjnO7BAH618PeMPjX4rk8S6ta+F&#10;7O1m8lHD6hcN8sjDrsXoAvv1r5E8VeJfiXrXjG+uNW+IXiid5ZyGxdMI+P4VQYAH4V+4Zdnft6PM&#10;1yOSV4y376/5Hk0OGas5LmlotrdPQ+nfjh8a73VdV1LQfDdxcRaMk7Rz3MJKvqDKfujHKxL/AOPV&#10;8osmpXWtNNPNK7seWPAA7ADsBUFqkaTbhYyFmAGTz+VdVp9hrl5qOnW9rpOpO73CrsgjLMSegAHU&#10;mvLqyvUbgt/mfbYLLKOEglZKxm/ZY0UfOTx0XnJ9q7/wX4G+IPiLXGi0zwZqjRRyATSAYjjz2Lnj&#10;Jr6i+H3wGu30XwtfeIvE0tmWiVzpkAzIqns7ngE98dK+v9MsPBmgfDuytbWy8MaZYW1kT87KnTqz&#10;McZJ6kmtqWClJe8eVmfFNKh7lD35+Wy/z+R4P8M/gt4Q0e202/1uw0+/1EKDHbsN0Ft7nP32PqeB&#10;2r6AuZ9EsYNFgfV9Gs1kk228MMYBOOuFX/CvH9Q+Knh6bxpqunaLpN5dqJvJS/TlZJumETGSM967&#10;vwvoV+uoHV9b1BrjUpY90cch+S2Q9BjoGx19K9OnhYbQ32ufGY6riK373EyavtH/ACWyOvlFi1va&#10;sllcSyTWpEaknnI6nPTFeb+LfFHgTwR8MLi51TXLSS9uWla2soiPOnbrjHZR0yeK534s/Fjwj4T8&#10;K6soi0681OS2ZNPsoZQXlf8Avvj7iIefU1+XvirxL428TfFbXdS1XxLqNxPc3J3MchFT+GONeiqo&#10;44611zxFGir296J0ZVk1fFySldQe/p+h6V8V/i1498U3N7bGe4sdIe7ISwtHIacDpvYdh6V4ktrd&#10;zpAr3Pkx4G4DjPtWrFaQQxRubaSSUkAd8VcFvcS31hHHp+pPLJIAkcEZYknoMDNfPYrM3Vd9vM/T&#10;8vyqnhYJJFCGCGB48NHsxw23NXreG8n1PNtpUo5wZMcD8K9a0vwDerYeH5db8YR6d5wUpZxR+bMc&#10;9AcEhSf0r3PRfAVilrpMX9lxWUTRqSxG+R07knsTXyOYcR0MPf3uaX4Ho1Ksaau9D5b07QdYnu2W&#10;OPU5ZAwz5cJKg/XpWt4g8N2uk+GdBvdR8SKuoXFrL5Gl929Gb+7X05498V/Dnwj8LLW1sfDOhyXz&#10;QFbKwjAaWWTvJI3UAHnmvjG/vPF+teLtYvtR1Es7SmSSVjhUXsijsB04qcnxOJzB+1tyUtUm7Xl3&#10;5fJdX8kec8c57JoraNpWrXtwi3Ws2lpCLgtLKcfKuegFd9DdeG9JmtP7M+HNpqU8cLCOW4kACt/e&#10;x7VwZnIt0T+12AU44bG7FLHdWaXRdre5Y7eDnivrLWV7Wv8Acc1SUqnU6HU5vG+rWMsGpeLGitnl&#10;y0FsxQEdlOO1Rw6Vb2NpaoY9Gii8sEPuXIHvWPLqCSwBo1lVQ3I3Hmsa6czXAxeXXIAILk5qXUe1&#10;zONA6q61LwrbxzGOaa8mwRtVcKD9a5uTXfEsiSx21tawRZ5bZkn8az1gIcAxxAB+TUl0bcC3CTwA&#10;BfmAPJqotLpf1NVTSM+8e9aMvPqN9KxOceYcVz9zdXrEpFJIi4w2O9bE8jtO6RWckmRjP1rZ03QL&#10;+SIyTJDGm3cwdgNo/GuunUjTV5peX/DGtrHEQRX7Pza3LMX2jGScnpXUT+H57LQ9Mnu71Dc3Ee4Q&#10;FuYx2zXQrdeH7K4X7PpttcTrIAvQgEd6y71NZ1HxP9oe6u0Jxkc49gKUsZKX91dzN+RzYjxM260B&#10;54wKstHPLHGiWxjVV64612lro84AMk8QG0ZLV0MGl+HPsAMmuys+eY1XGB9ayWNTdkRyNnmNtpjK&#10;A0mpAnPTrWstqoVdqIFGOSK7C6j0ONJFt/DTABPvtJmseVARFsQ/MMALTlUnPqXGCj0M9jCiD/VA&#10;kcCqzXEQkQGReenNVru01Fb2/OyRlUDJJx1qgLdw6brtc5P8XStKdDn6kSqKOhqM1gzHIUH1zVc/&#10;ZNrFV9hSx2tp5OX1iBeORuqGSXS40l23SNxgAHvVKnbQ5p1L6ibecjbnNQPuDYJ+nNQNcN5bkW7H&#10;5uBU0OZpUBjljGOcrVcltTH2reiIJAqSg+YuCOeaYkr5wofr1xXRQ6Rp8jxn+12TLfMTzVuXSJ4S&#10;5ECum3hlGeKzdeC63YKlOT2OTltfMZiwkww7Ve0+18QQXG+08aaqm3H7t3LLj0wa2hGg8nDR9One&#10;nhhEw+ZtzHpip+uaWRq8EalrdyfZJF1Dw/azluN+3lferLaJot1bbodTtUZh0GAVrFM7GM/vl981&#10;EZJVIeO4lUq4OVaub2876aDeCiXX0bVbNLr55J0BJDKvIFJa3GlMApvQWEmMSJjBrX03X9UjKRz6&#10;FFcxCPnJwcVoTDwVqdhcGG4jtrrcQ0LgAg+xp/WJx1bv6Gbw0Xo0c3fabYOQ0cNqhaMlgACDmvOt&#10;RshDqUZKSAbztkQYr0We01awkMc0VxLHg+XIpyMH3rIu3STTGjk0+Jl5+or0sPiubS559fDKGqMn&#10;SdY1S2WJXRpolcbSWyQK9FtLmx1HTT5c6IxC74i3INeXyacVTzLe6dlBy0ZPSprWa4inWWOWdJFf&#10;kdKvEUlJXQ6FfWx3l1ZXNj4kspwHUFxyDwRXoOm3mn3WmyxPFErPEOfeuD0zXNOvNMks9Qg2uYsI&#10;7dM9qlt5FtdWcPdjb5oMTA9hXzmKoyctVqj2oNTj5nSSx63pXjrSdT02+uYpobwSDacBgDkgjuDX&#10;2F4C8W+H/FHw/wBymC31O3tVS8s3b51YfxL3INfHFzrTXb2yCwRIoYcM+ev4Vz9nqPiPT/ipZaro&#10;9/cwXNtOGOxvllUclWUdQelevkWcVcJLkn8LPns5yhV43XxH6GTw7JCGQ9eKpHPmxjZ+tZXgrxNp&#10;Xin4K2N/BDDFf28QS+s93zRuOpA9D1FaT+aJnGeh/Gv02lUVSKknoz83q03Tk4vdDJS/mnpyKrbg&#10;GUYOTUzbvnyx+lV3I+Y8ZxWplceMbjnvUgI+T5c8VSUgFiSeegqUNwRimFy2CPl5PWpRv6l+D0qk&#10;GwG+cYz0qVW9yaB2LGTxSZPPJqLemU4PejcMtx9KBWHDO5vn/DFL1ON36UzKbl+b8Kax+QkdcigZ&#10;MDyfmHNNJ5PcVEWXyzlT1FMZjwfagCx83zc8VGc7jzk1GrN5cnbBH40khPkKQwzkUATceWSAKYW+&#10;Rfm69aiZjuXA/hFNLHBytACjd9olGBUpKnO1jyOahBXacueD+dNLDzGwOKAJM4A9M00niMYJ55NQ&#10;k8twf8aOSmaAJz9zlajypI4NN3NvUcYpCVwOaAHA43cU04whyOtNyMkbxTGYbjkHrQA/JDsc/wD1&#10;qXcxXrTM5hcj1HFL8m1j53IHSgBcgSckU4FcjDDFVyQccGk5DMBKcd6ALDE8/LnmmZAkIyRxTC3y&#10;KcE4NS/Kyytx0FABnkcU05Krn1pnPmMck04EeW5Ibr0oAnU8AGlby/MIG7GKiyMD5uKdk84TNAEn&#10;y71+bAoGNxqP5tykin8ZbigBwzmkJPPFB/i4pnc4NAEgfg/Kc+uaZufik52n5f1pw+4xyKAHxu/2&#10;hDxySKwPiHZpefst+PIdshMOnGXAGSduDwK3gD8v1rTWFJtP1KBpIMXGiTxHf935lwAfrQtGVHc/&#10;FfxlMtx+0BqjB3ZAyIob0UVZtVX+ywGVgSeMV6V8Xfh/rehfGyedtL1wLNq8zy26xMwtxu4ZWHBR&#10;hzx0rzhW5UqEIVehIrqhHQdXQtBTlcIg9TVhdxjPznpVPzvkQeWCdw4FTktg8HOBWpgTrkbwQPXN&#10;SNIrRqNwzj0qAFdoySakyu9MRigBpXMEvIHpVJgwB/eHjNXM/v5V4zjihQvmNk8g0AU1Y7futkjq&#10;arvt2kbP1rRljXBOVA7AVQZGDNmUde9DBFaV0WByWOPLNc0Y5mh1CVZJCDISPatPUXkEVsgTJMoF&#10;aSW6roq52AmId6hFGZBLI/hgyk/vbXU4ZEOeSFOa/UHwlqI1T9mf4J6gkgYP4Tt1cjsyrg1+WcmY&#10;NUcGVtjZVh2OelfoD+ztqLXP7Iuu2DTAtpviB1x6KwyK56yLjI9Q8RYbw0vIyqccdK80OSWGenSv&#10;S9TSR9P1UGbOI+BivNJRtuHHfec1xPc6FsN3HJ6deasJNsiJ8jOfWs07vtDDPBfirPmYnUEoML3r&#10;NjRy/juynvvCegz25KzW1yC5Ucla5dLaeXwteyS3BylmADjBOB6V6SzgQTKY15Y596x5oLUQ3Si2&#10;GGU8joM1x14voddCdmjx23UhtQJtkUecR8w61cS3tpJIdvlklsEVpa9a+VaxkI4ImPzL0wat6Jps&#10;k+h30iSNlYuMetebJtSPZgk0cvd2kcOsoFUgbTkYzWBK8sGrEndtY8Y7V3FxbazHqEm+xbiQgE+l&#10;Yep2al0USAHr09a4a6tK8tjrivd03M22v/8ASJsSZDNggnrXQ2dxE12qmFeV6765KSwuI2lPkvjZ&#10;nA71Vt7oxPcl7W6zvxg9q5KmFhUV46lwryhpI6u5uIh4jjiYIFacYI7/AI11dswijkZRGVaBetee&#10;oySKkm1jgZAPUVeS6vtoUXMwGMYrjrYa6SWltzpp1+p1ss+6RWfyjycLnpVUG3MhInRTvHy1zReQ&#10;uN1xP7Uo8zg75c5FYLC2W43Xud/FIrWMq+RHgw44pmmQQQapMyuf3kvzAtXNWt5IoINu5OBnNTyX&#10;qJIH+zSuPMGVBrjnhp6xXU3jWR6gLoJbhUZA5UdO9Z08F1LqULna4B6Vz1lfWMkiMbhl+QYUnpXT&#10;2F5ai4YtcRMoHdq8mtSnTle2p1QqRsX4YJfssJa2KnH8IqxMtxFpgkVGY+lTJqFq6ziL7OAD0OKm&#10;XULD5FkitSwXGdwxXJyO97EufMY4luZNjCzkxjkYpwW5NvPmxkxu4OK1Bc2X2aZkjthjPAp8F3FJ&#10;bzKViUjoSOtDjfoTcyN90txFmCT7vFXYyGtnZrtxjoKilkAvlLshAJyMVYSTTDYzM0irjkZPSocP&#10;IfN5mZPA5BKzMBnNY91cCOOPfHd/ewm0nrXZQHT5bYMkygZxUrWWm/aYH+zpv4ILLkVrTqKPxRFZ&#10;vZmHosOvyWV1ulnCsMrvPIFRX8dsNbtUuLK681Xyh3HFd3bLzFieI5I4HGKi1O1099T012RWdUPQ&#10;dKfto891oiuV2OJimvpb1VGnyEKwUYat0PqUFxBG0M6h48hicip0t7ZbuRokUBW5+tabo0umwsZE&#10;Ypjg1lVcJ2aQ48yOQnudSfxEolnnCh+gPWrVz9rns1iMU4G0bHBrqLfTYWuLiWezXjHBq1cW0flK&#10;YpUHy8DFYpx3tsVdnnscWowyqrX0pIbpnpWoJb2LTZsSXDZQdc10sdnZtb3DPbkScbSfWqsscriS&#10;Jo4VKpjOO1KbjJ6oabMfTZJxeSOYpG3MdwJ4NdAwR7G8IjcDy/1rNtbaSGV/3ob5/SttWZoQqrH9&#10;3muOvBN3SNYSZhWUsca3hw+4SHOeta9hDJJfXc6xsgLDOTVV47X7eoDRZMoyOlbMQKXM2wMqtEMq&#10;Olc2Ilo9LGtNami/l/uVFzngZBPSoJ2CI2cHC1XG7MmQR3JHenZDIwcZx0rzFCzOq5BHtaRiU6g1&#10;Ve3kMgHmPzIc8VqQLbLdMWuEUYq7uiJG1YvbmtFU5XoK1zmJLUAkmNs49Krx207TqSxQGTgetdnM&#10;r/Yz+5iJ21nwQ755twPHQ4rSOKdmLkM+RBGyYRz8gzTY4n8udmRvmQlcnrjrWuYv3jZ6Bhx60XZi&#10;XRrorbrlLCTH4it8PXU5xi11IlCyuedaDMG8U/G6dYQwF1Ei59uK1gbgiUtM/J4FZPhyJk0Pxy2w&#10;bZ9TOGHfBrdIzG3yjgCvWxiXtLLayX3Kx04f4NSsVYEYJ6HrUaJJ5bHzmByatHkY2kACnRqWVuQM&#10;HmuaKOhs5O9Q/wBowBo3ZjLwfStJFj8iH5Rwg5qOXB8WHf8AdU9xVhwnmPhW8vjAr1Hsi6UbDc/L&#10;gA52nJqFWl8pgcHJPTtVnC9gBkUmxQw4asXE3UhiKFJYfMPTNWQhZCAjAlc1AeM4LdelXEZjEcLz&#10;5fNVGAnIqkEFcse+ajZd6JlTw1WYlLPIWj43GrXlqA/Tr6UOm0xc1ysYQUjzGCMDjFcx8QneL4be&#10;D8cCW3nCgdsDmu8hRS0YZRtAOc15n8UJgPA3h5PMz5CyBCPVq9HK4t4iCe1zkxbtTkzzHwbavJc+&#10;HsQtt/tUnp/tV6349KJ8K9YVXX5NKAyPpXn/AMP3C3aK6DMNxzx2au88fp/xaRDvH75GwPUCvt8T&#10;Vbr015nz1GCVKT9T5Xtgdrcf8vLVoqP3kuDjdioAhG0KVwZ2q2I5vOjKluvPFfoVF+5H0R+fV6f7&#10;yXqV7yRoraHEGTkY5r6A+D5lHgP4yssJzJNa8+4rxWW2EltaiSPdtHNfRXw1tVg+D+olY2Pm3OT+&#10;FfNcTYhLCzj3R7+QUJe3i7aI7Nt/2yXKn7opjMx8wnJ/GnnOW+8eelQtne2FPWvxZ9T9OWyImL+W&#10;STzzUaKQmdo5NS4BBGDke1P/AHfknDjpzRETKRRzcglzgHpV6KKNklBnjXjiowU2HgZzUUjxed99&#10;xx0FVJgjQjVopiYnjOfvE1WuYt12pGCfaoopiS6iQ5C/xGmx3Kpd3ByjEHkZpXtsLchnjARA6rkO&#10;MV2+niCPwtZE3ChWt/6VxdyZ50tfJt+TcDgnmusKLHo+nF5QTHCMjPXPWprXcTmq26GBrAmuNEvI&#10;44TzbynPqAK+StWvZG8WayHQbFvmUEdODivsi/lVPDmoSQ2RVTpsq9OcsOtfJj6aq67qscizlhq0&#10;pyyHDbjX3HBc4QlLmdtj5rPYycEkc2ZF+222LViPNTAA65rppdQsIdQsF+0Of9FXAUe1H2LydStF&#10;SzjkZnA8o9xSalFYRSov/CNTI5jzkjPNfpjqwlZXPh5U5xbMu61JZbqXy4ZwOwJ6UzSru/i8R2v3&#10;9sl6o27vU1XVMrOfsIHzcY4p1usf9uWCSShC10nLHHf1rSdGDiYKrJyOs8TX2vweK7WGPW2i/wBF&#10;jeNh70+z8da9bW0cd78OrK9zhVuYW2sR7iqfipbeS+8Mhb5nkjsgGx3GPX2rjg5jlRdxJLE4YdK8&#10;z+zaNZPmVztli6lNqzPYI9cVrNrtrOKCF1BZJH5Ga5/U/F6bVhs9GRmycMTwK86uTcTbWk1qfao4&#10;QcD8qZDbpukYu+CRg96yo5JTpyutgqZnKS8zcfxF4pF+xHiGJfmH7sDirUeueMJZgF1edE28nJ59&#10;azFsdIMUm7V2RyMgn1rQt4SkMUYLFiQN+OCK2rYGhFXtqZUsRUkxHd3lcm9ud5UknOea5y6n1Fpb&#10;cJZSk/aCCwOMCu6uLQxWGmgWHzMv3vWseW1RI7yT7Q5wuSFXNc0YUo9EdEpTZXhurqKxtX/tK4Yb&#10;RlS2cVqQa3PGHB0st05FY1vbPMjslhdDEnIYYBrorPSJjbXjSWgwycEniuHEUcPLWSX5GkJ1Og7/&#10;AISi2gRpJopFTvxmnHxh4WeBfKvLhcyAHcCOaxdS8PX8unO7XlpFAIn2PkHJ7cV50dPuk0O9SWFS&#10;wuz8yj06GroZLhK0b639f+AKrjq1I+jtN1XVDbu9pHKd6KRkcj3qbUJfFlwiNc61rBQKPlVmwB9K&#10;5v4beIvDTWx03U3t7a8JVILlsbZx0Cn0I/WveZ7WJdLKKts37kEPjjBr43NaX9n1rOC8nbp5Ht4G&#10;rLER0Z5BDAyRy488kxdT3NWrSwvXhuC0PJc4JHSvRF02A2sQM8LMXycL0q7BZSLdIP3agDsOteRP&#10;NVZ9ztjhG7XPP4vD97LIu7Vdq+pHSt6LwzbKltjWTM236ZNdoIP3TA3AKg84qNsh9qhyOxHauOec&#10;VHomdMMHBHOi0igaKIaLbPyMk4NXSGFkAlhFGTjt0rRMSExnz3609onARvNDDHPauOWMlLdnRGko&#10;i2j2y2ciGDe7pyScYrE1NHNtc/6ZcLhwVUOa3WFq9mzeVsZRxise6RiG4c4HU9KzpTvNM2INPkv/&#10;ALNJ+9lbK4IY5zW5bRyrLas2nyJ5jc+9ZelJNLdzqqgBDyfWu1topf7Ok865WTacD5a6OaKm7mFb&#10;RCRRFQG8xyCvTsap3EaJdKDIw83rxmt0zWMenOJLqCNUt2YmQgZwOgzXERyeLdZuIY9L8GS26C6d&#10;GvLgYVRnGRWuGpTrTtHY45zUFdmf4njtYPDU882q26xRW5LtnOBXzB4h8SNeXepWVlE6QxyDc/TI&#10;Pt717n8d44tE+Anwl0oa7c3N1qeuA3VyxxuC9ce2a+W4YoU8W+Lwzjd9kt+n0r9O4ZyGMV7Spq+n&#10;Y+azXNbrkgbMAVdMx5a8r97HJNek/BUN/wANo+FAWJxp9yf0NecR7TbsPTHFelfBfH/DaHhv5eTp&#10;1xj8q++aUVZHyvM5PU+vZcfaiSSP9LkA/M0hK5jGw9+aW4ZPtiIUORdSYPrzTRnzBxzjmsZGiGnq&#10;/wC74oyPLb5hgUrBQJRuOCearHeXx5Z60hjnxuO1DyKjBPAKDFWBw5GARtppHGdvf1oAjyNo+T9a&#10;B/FTsHbwaTnPSlYYzPzJx1NK3T8aDgbzjvTMncePrQAvO4c0o6mjseKUBcqd1ADPn8w4i/OkOdwO&#10;w/WpSRnJzjNNHR/m6n0oAVcf38UhGZwAeP50nQA9qdwcfP8AhigCPHJPGO4owuPu9acQQxznpS+t&#10;ADe/SmHd/cHtUhHycZ68ikP8XNADeoPy/jmgAeSTzwaDnb1pPm8t/l4780AKTwgz1FMz8+MjpQc8&#10;8U09T3NADgQc0uB/dpq53ZMYwD61IScnOKAGkHbgmmc5Hy/Snk9ePwpvNAx+OV47Uny7aQ5/vVHz&#10;5h780CJeAqgevSmDO6Q47UA5TkdKUld7cGgA5xkuab+8+UYOPSjgkZzjNO+fz0yw5FACYXbyKXH3&#10;fpxTwBufLdT0pv8AEOOc0AKAfMBMZFSbsbOfWkX74yDUbZ+0N83GelACuT5q/IcetN7k04keXwne&#10;mE0AOGPO6dqD0I20Av0C8UxuN2fxoAU4z905oBbC/KPakBG0jIpT0BBpAJubzjhOoo+bacNSknc/&#10;y+lMyd/cjvQBN8uDzz3ppDFPuE88UhI+YeV+tIG2yg7yT24pjBlYFf3TDikGfmyv41K0mUAzz6VF&#10;nKHKduTmgQHG/jv2p4AwTimjG0kKcZoJIXhM+1ADyYiThDkimfICgIOTTQ2QMpj2pSTgjH0oAU9c&#10;Y70YwXG3qBUZZuflXGaUt80aknkUAPPYbB+dRE5CjBxnrTj1HzUoBw3PSgBgzuceUMY45p4Ayxxy&#10;acFALEMaQH94Mc0AKF4J2nmmEESL8v61MGBAJ7dhSOq5c4NAyI9G5P0FMAJ/5Z4+apMDnIxSkcti&#10;gQHGY8JgAc0nHHFBzg8Ubhk5WgBPmyoPT0pe7U0E54XjPenEjzDg80AACk8gdKYchwKM/vR9aewG&#10;HyfSgBAen7sGmnJkyAcYpedjEFeO1MOcD5+fpQAcU0bcH5TS8+X1FKPqaANncd/3jUbEbuQeakG3&#10;BO6mkZHbr1rI1K7BvOH7wdOai6O54z61aKgu4Mq4qN9qOQVTGOOetMLMYMbk+bvSlWMg5BGOoqvL&#10;cWq6au6WPcScCsObU4o2m/eITu4OeKPNlKDZ0yrhG+5x0BpglUNdAwI2K4mfWOR/xMI8Y9cVkT6/&#10;AkF/jUhvZhjHNS2l1NIYeUuh6O81uk9p5kka7gTwc0fbbEBNqoQG4968duPEMCsxNxITjJBNUv8A&#10;hIlZN66bK43Y+9ikqsTohg5SR7cbuAsSPJzjnnpSCe0Ek5/tCMHbnI5rxabXZmswn2CSMcZAbNSQ&#10;6uxhG1ZhiPgsaftEV9SZ7J9ptjZvK9xGOTxn9axrrUrMW0oF2pwTjnGa8on1bVWUKL5gdx7cYrGu&#10;7jUpZUxqdyFLYJBxWU61tjWngX1PQb3WbdElB1GILnkA1y11rd0RP5ZkIx09a5/7KWcb5bjGRgk5&#10;zV+C0X7WyecpJj4z0Nc0qjbvc64YSK3M+5utVndGbUJ1XJyoNUGVim4vM/1NdFFY3X2m4eQrkt9w&#10;HgCormxm2SYlkXjjC0Ka7m6p2WhzZMRUfuvmwcZPSmR+aTMpBwHBBrWj02cTzgylmA+76Zpws3US&#10;7pxhWy3HSs3K7KUGiSJ1CjI5CDv1pzzMEB+1KMeoqhKuLlNtwxzjb+HtVe5kbysFSCRxx1rPl1NF&#10;LQsvcKJObrIcdTVJ58yYGDjOCT0qsY5HJHmH/Ck8ibf94/d5OetbqmrGMqj6Ci4nE4KmI4PQ9/wq&#10;0txLLDIoVlANVYLQNekh5Cd/zE9BWobeFJVCbSOORTkoolTkRomGHzDOPSpmGZG5wAODTwp8xeDg&#10;DGKGRgkme1ZylfY2pxs7sSFYfOUHAGc5rbtZrMJKDsb0zxXMyPtK4Un6VUluHKEeUQCOgPJrO50x&#10;kkdff6wfsBhjiRVC4wveuGuLgyX0vmSy5Z+BnNNMibABMfoTUA8rznbyhn1pxiglUJ1yFk9vU055&#10;Y0gbMi7iOBmqcroGkwASV9eKooJZZZ8xv97jmtLGPMWJZpJFUKz4J7UxYn3nhs/Wr1vasGi4YcVf&#10;aFFUlrhBihaBqZAjYsSUk/xqzGYVLfJEPTikmuMJgRhvTiqBbJTJflqdyTSlnUx2w2tgP0qOR4X1&#10;AskTKNg4x3qAtHtUGa3GBwCwqFp9ivtS3LY45FMDRJflQVJx0zXX+GfDd/qN/BLI8q26SfMzDr9K&#10;xvDGj6xf6rDM9hMsHngszcBhX0EZbWz8L6db26xRhLYA7R3olJQWu40+bRC2Vpoun6U8dtbw5VMO&#10;2OSfrXOX7SS3t+xZ8c96sG4Zo5gZSdxqq+ww3I8s7jjvXjV8a7s9GjhLpHK3BkUjMJALH8aqpOvn&#10;SDA461081sZNPkBjXIXgAVy9xZzQl2EZJJrm+sKod8MNyLYkmcG3idN1SwXAaGLNwoIOCKoKtwbP&#10;h8kdqoSuEn/1TB8dBUSSehtFWeh2qunkg4wNvFPjJaKXjPHFYunXCvptosso2kngjpW1E8IuF2sM&#10;E4rzqseS53U5cxRnQeYSYR1qgPLW4wJMAtzXTSRBx8zDbsJrFlgXzJ9tuT15zXMsTFuxs6TSuQxb&#10;ResSTgnrVoHEjcdWFZ6FgwBjfaXPUVohR9njIP1rPEapNMmKVyzuT92CRgjp6UjBR5/zjoKpBl+1&#10;gEg81pBImtVPzc9a4HodlJmBNAJI7z/RcjB/Gs2G1iMBQ2wJLnA711cgjWIAR8msyeOYCGVEAIJx&#10;71006/NpsElYdZ6dAqQMJvuuCa0bowlxtfBCAYpLIu+ls+Tu3dKgn8wXyAxgAd6TldtCbGbA24Mg&#10;2+tVZreNraRViz8p5FWJJVMAw56HNJBcQi3UFsszURlyvQpq61OD1K2lW3kYQHAY1iWkzeZKj3L/&#10;AOs4r1HULWOXT2ZVUnZkqK831C0ePU2dYMDnP4V7WGrxqR5WeXiKTpy5ka8LgPGQ54HX1rZjCSWk&#10;g8tCODXF2dwzgfvCP3mOa6+yJ8ggYzxXNiqLidWGrqej3LSrtUYXvxzUwJ5+Yfd5rTt7dGsHLY+7&#10;0rGnSRNTwCmMnBB615ildnfymbfWwkglxESdprl408rUHLKAvmdc13IEi2tzuRNxX5TmubvrSV1X&#10;HURsevWvWwmJv7r6nn4rDX1NLT7a8vL0/wBnaX5twsRcRbtoIUZPPTNfUfwl0j4a+JPhZ470+/0y&#10;Vb8S+TfRzSbJo5BwGVTzhTz718seA9Rtbf4t+Coby4mW3k11A7qcFCp4z7Z619neMfDV5He+B/Gv&#10;hqAwXi6bC1/9kJEV0i9CQOM16LpKTSenmeNWxbg+U8H+JXgLxl4U8dWYmt7i506aVjY6iinZKn91&#10;uyso9etecRvMzH5VaL+E55z3zX6k+DtS8AePP2aNZ03UdBsHmGlrFqOnykebBIBgSxHrjPII+lfB&#10;/wAX/h54m8H/ABRl/dXVzpdzdsbK9VfklTP3H7K6j868/F4Tlfuo1y/N1Um6VTSS/Fdzxq6Um6Dq&#10;oyFIIr6V+A3xRn0TxLo2l6prl7/ZxvAsFw5LPYM3G0/3on6e1fN8hhYW7A5Doc89DWW5lh1GzdZw&#10;rqxw+Mgg9iKeBruDSex15hg4YiLVuh+3t1f6vqHw7s7/AEXWLIXtvZed9nBDRXCEZ+U9DuHT06Gu&#10;Rttd8C+J/B3iDRtY0zTVnLNFdWlwQskcq/xJnkEHkYr4d+BvxdudF13Q9G1jV7r+ynvVS3ndiz2D&#10;se5/ijY/lX0R8WfDVxq+mWninwrqMSaxDpYlube0kxHqMIGQyleN4HIr0Z1VJ7b/AHHwayuVGpyt&#10;WXR9V8z59+NHwn1HSfFcN9pU8s7yiSSIxr8l5EOqnHAlQf8AfVfMnmzZv0e2nG2UqyONrqw6gr1G&#10;K+3vh38SoZ7ddD8UrI9oNSEXnXafvrOZTjDA8gZ71n/Gv4Z6XdW1x4h8PWunrfjS/MngtyPKv4QM&#10;hlxwHA5968bF2vqj67LMVUp/u6ur6PufEk8Vs8TkQKMgg56Vyzf2jYeJre5tbl0kDnB/hdT1DD0r&#10;pwsyX8kbJOP9JcFHXDKw6gg+hpl3DHJbLmME7DXThq/sna90duKw6qK9j6L+FXxTjj8NwaNrU1y+&#10;lyjyh5h3PYO3GQT96Nj+Vec/EzQjpnxpt5bO6ilsNUjee2mg5j556jjmvFcXdtqMTxTYy5wcdvQ1&#10;39lrmtSeBrOwl1dpLZJcxpKNxiJ67SeQK2xL0utjiw8HCViW3vtUl8PW9pd67cTQwM32dZOTFn0P&#10;pWfJGp2HLcGrLLtkkOUxtHI70sZieCQgtnHFeU5a3PbhFWMC6hzuYQqcHIFZkM11Br+l3lveSxzQ&#10;XSkEHAI7gjuDXVSRx7oP3jHJOQawL+3xuwuCcnjvXoYXEbJnHiMNdNo9HuLWDVfB8mp2OnRJdJZA&#10;3Vsn/LTHUgetctoGs3+n+MdMubTW7uCaHUTg4wUIPKOO4PTmo/B2uDT/ABRZLcPKIJJwsh/uc9T7&#10;V2/j7w15unDX9HggZns1e5ih+5OmM7hj+IfrWs8PGUn0v+Zx0arj7stT1Ca08H+MfANxcRW9naav&#10;FaA3tqpAJYD/AFkfrnrxXil7Hr2ieIrmxvrO48p3K29wQdjj0PYGuc8O65qdnqOjXdpqt5BdW918&#10;pOe3VHHcHpzX0va33gvxh8KtVhudIsYb9bP/AEq3ON0cg6SRnuCeeK5pUk7xkv68jqpqVPXofNGp&#10;QwOFkRl3EZYVhyyRvZNBOoZNpALcla7DWtI1TTPE9/aXSysEuCIpscSJ2/GububQNBev5BOFFFCX&#10;J7re2zCrSVVbHReFdcsI9Bm8Pa4zXmiXLlYZnOZLCQ8KynrioNTsNY0LxzZqb8T2kx32N9GcxzxH&#10;oG7AgVwsls4R2R5A2Dwa67QNcjbwbeaLqu6azeTMHmHLwP22segrtq0+dXWq6rr6o86mpUZ26Hr+&#10;g65pN54LuNG1i186wnjwrMcvaydnRuoANcnqmk3una/qdncSpcWroWtLxOVmjPTPoR3rkY2e18Rx&#10;R/ameMt+7cf3e2a7uLU5bjwz9mmk82ONMxbl5j+hrwqkPZ6dNz1acdbr7jzG/tjFeFRF8jMSprCm&#10;jgcygkD5cc16TfRQz2tq4tQDEW2+9cReW6ltyxsHDncor0cHib2vuRiKF0cwm+C6WRTg+Z+dbxMV&#10;3p0hwu5Y+cdvpVOaAPbBShOVPA61jLNe2zFPPOPM4NexFe11T95Hj1Icj12NC1F9HrRj8qRszgKe&#10;T+ld7byalb3luslncRLIi7DyK5/S5LRp7OczRh1lVmPXGP8AGtrxVrVlc3vgvypEtlt4MMoH+vPr&#10;7Vw4qLqyUeUmnU9m79DpGkUyQK80jErxk561SuLW7aSPZZyn5jggZzWHY3jGa3drrJGO2cV6BpGs&#10;WsepoW0+MZXCllzj8K8qFOVGorHq88asNjzDxBpUiaDcyy6S65HD7eAa8ekBF1qETxn7xAyetfXW&#10;vTW15oMkRt4zbOp8+Lbyx7EHtivn/wASaIFnnMZIYAlGA+8Owr7LLcckkmz5HMMA23JI81lhCQRF&#10;UGd5zmoAblV3JCCAeRnrWnl/3sUsB3K5HNMYQqEyDznGK+oo1OZHyOIo8jNPSrhBE+61JzjqelLq&#10;Jgku5JIbdF+XlQKxC8iQPsXPz1u6Sbd9RtPOlUKQc10HNymVC0okUM2OSCcVVv7QjbLDLuO0llAx&#10;mvQpdO0lklbzIwcZx7Vzkstk2rtClqBGuRuJ6kUBa5ydrNF8wZQGzjkdK2CsH2C2ZJFL9xjpVK/t&#10;Ylvp3WQDqTjvSadNEyzq7YIagksQx3DavCwm28fNXSW29TEBeyKM4J29aoxeULhmW2x05zXYabD5&#10;unBltULr/Dj1qood7GI1jcSXq4eTDOMBR1J9q3J/BfiiXRzLGICEtS7h3CkKB2zWsizwTW8ioUdD&#10;kFhnH51oJql/c3FpHL4pvPKyQwUFa1jFN6kScjyPTrmaLWtRgaXcsdyVR243YPIxXeWshmtZNv8A&#10;CgyKz/FmhPtt7qC8h3feGw/e/AVg6Ve3sbsu/wCdflwe1TUhZ7hCdzuY5MTuApGPU1pQyv8AaA3m&#10;bQuAfxrlRcTu7M0cYOecGtGCWTadztgrxz0rEpo7m0nCSRMbsdevYV6v4W1Vo57ci5IwRxnpXg9v&#10;Li2A+0DIfvXV6PdMs0B+0gBX6Z6VLYR3Pri2lgudNt3WYAlBuFDIMvy3WvMfDesiO4tka4GOPoK9&#10;Zi8qaxWVHGCmSBSvoDM/yx8p2A4NOdI9ilUA9RVxlG7oKjKnc2U4zQk2BUZBsiGR9KZsbzSCOg4q&#10;6UG4fWgJzJmP6GqsIomNQzfK1G0eWuCx56VoBSVcGH8aTZtlPyjOKAKXl5ZvkbmmlAGjBP6Vf2uJ&#10;H4FNK8jKr061SYimYhuJEY96ryGAShdoyT0zWptGFBYkms2aykOt2Mi37AAncMdaTaZSFKDaOMZF&#10;HlrtHzH8qv8Al5j+6cAClEf3Rg9PSpsO5mbFDc5pNilDwcZ7VptGpB/dCmeWdh+UUWC5nGM5P7te&#10;BzTSi7OlaWz5mGDUbRjanB60mNMobOf9WOnWgxncTtwMVeCNz+5bpTyh2jk/SkMzdvyH5TSBeTwR&#10;WgUyhBPHpSCNOm3gDrSC5TCjBBioATY37tj6VbK/e/d9+KURncv3Rx1oFcpbQc4P50hRt5/dkDHW&#10;rJjbc3zk88cVKEYooIPTvQBR2kHhT9M1GYozc7whDdzWnsOf9WafsXndb8duaYGft4+7k59KXY3X&#10;YoPfir4X96v7rAHSpNq/aSwhHT1piscxe2eovrOhPFriQIkuZCVzvHpitUx/ulPnFjt9KvvGjlsx&#10;nqO9KI+MbGAA4oCxRRBleGwR1qYRn5/kTg1dWM7WxGDipAickjGRzipbHYzmibzDjHIp8cThJQxB&#10;O4Yq8Vj2kljUiKhQYibjvii7CxT8v51xHgZ9acEXc5A7Ve8smRuMYFCp8pyinJ7UxWKvlrlR5Z5x&#10;UhRhIAYWA45q+ifNF/o3Q1dljQ2kR2qOKAMYxoZSfm5HNRuAC+FPDCrk2EQcZHbmsi4uUWQAtklD&#10;wKAIbmZUW85B47muTvru4MbDz0CZ4HrU9xO7StuYnliT61zl6wMEJ859xc4+lWnYzlcrXVx823aw&#10;z0NYd1cPtdSF4Xmp55k8ubKKTjC1ztw7mOfud/r1obHFENy+5+cYHU5rLnaPOM8Y496ku2doVCrg&#10;YGQKz3Y+XnapIWpTuaKNiFy+W+bv3NVDgyTHB7ZoZgTJknmoX4h696YyN2QSkZGT0qq+Tzx70pP7&#10;0HBJx1NV5G+Z+OuKYrDSY2ZyABgVWdxs43E5wOKlbaI3yrZI6Vh6pfW9ppjs06Fih2r3PpUgS6he&#10;w22mu3mDeY/lXPU15TqN5fXOsXAa4kAZ+QKddXmoXequ7XEmCx/KpraykDB8szmQcntTsK4mn2fm&#10;TOpBCLyWPauot7VfsgSK6nijN4is4HUZ5H41HBBJFrFqkkATzCuApzXXarNaWngu1WKwWe4MYKW8&#10;a5Zj3PHPFNK4mzs9e1DQofgnoGh2HhS3hhNvE00EbfvZXxyzOOevNcbazGR5II9LuHYxhUGMlT/9&#10;audsLtpbhZmkuvNLYYSAgoR2wa1LzXrXTdI1J4LC0l1C4jwkhHEXvj1rVVNNthUqV5EuvHQdH8OW&#10;xmuvtmtSgmNQ/EXoSB6V5S76vd+JZZpdTu5J5Xy0kjZx7fhS41a+128lke/nuJp8lzknJ9BXY2Gj&#10;zQ6exmcrKcff4Irjr4hLVnZTo80tEWbGz8nw1bzTQQsq8ljwTVkMJTIyRsqYGMHrinToTaWcb3jM&#10;I/4QeKs2bQJFelrQE7QE56V4tatzanr0KPLoZVwJGRh5DH5wBXTaRp9qbANK5yy8IP4azoo2k1MZ&#10;UgeeOgru7K3VRg2+0eWuCK8fHY32cLLc97LcudWeuxoafDFb6HdFYYt32+JQQOdhPzfpX1Rb6KNZ&#10;+Heg6b4XvprexsdESbVVWDLvIVySH/iOe3NfMMjYjsFawukVryMI2w7W55GfevrvwF4+8OeF/gp8&#10;T5m8O2816+mQrpelbB+4cry7tjkE89e1fnWdTqz5HF+827dfwPsnRdCi3ThzNdNvxPmnVre7g8WX&#10;0f8AZV03750MphMbybTjlDyMVl21ukl1NvlEYGcs/Y10uq614rv/AIj+INZ1G/02S8u7qRyEjCRx&#10;qeiqo44HFcZqF9CWLrLKX805VF+UnvyK6cPGo0o7u267/wBfI9aNW1NNqz7HQW2oT2rFIJFYJdK3&#10;zHhipyMjvWf4lv7vUvGelX1xZ3yXBgSOQyXDOGA4G0H7o+lYInjO1miO5l6BqjaaJjH+8b/WDBzX&#10;bSouDv8AeefVam79S9NFPDc2u8qdyg4ByBXWeE/E+saL8SND1HTp7u3mguQC4bKOp6o69w3T2rkA&#10;lw0nVyOMZPStm0tUiluGeJGLxdD2rSGIVF3epzywnttGfpZ8NviVp+r6FO0fhyyLtFENRsXuQjWr&#10;H+NCfvq/X2r3HT2iF9qUlnZabIpjBdI5gTGx6ZxX472uo3VhIhjS/wCCfLaKYoVz6kda+9f2Y57+&#10;4+E3xqv/APhJNUu7hryEeTNMSEIBOBmvTeZQnTiop31tbofH51k6w8Z1Fpe173s9Uj074raBb6/8&#10;BdYsbjS4P7SWGSe0Ij5Zk7A9iRxxWX8EdV01fgPa6VL4i0tJNOuHglhuGCSwsOCGJ5bJ6E17MRJN&#10;4KtpJoIkl39SOV55r4I+P9vd6b8f9Pks/Cuq2kV/pu5rm1nKreMMZLBehX9a48bQm3GrvdK/muxw&#10;Zco4ynLDydtdOyd+h9D/ABa+JHg7w9oJjEei6hfyR7bCwt2WR55D0YkZ2Kp796+KPEPiL4sa9vtN&#10;a8b2tnZXrPI5jjClEHITd1AHTrzXHWcsEWtNdNZazf3pJCO6tL5fsBzXT2vhn4teIJbsWvw08avG&#10;3J3W7Rr/AN9NivjKmV0XinWVJc7t7zV7W25Vsmu/XqfUYPBUsFCzlfz/AMzzhrfSYZdRit9VkuF3&#10;bfOVtu4D2FYksVqdQj8q2u2bfwME5NfW/hL4CePrlrZ9R1bQtNjI+bcS7qPQAcZ/GvatK+A3g6C6&#10;sHvviXqdzGmC6JEI1YDrk84r38NRqTlpdp9Xoayz7CUHZzV/LX8j5F+Fnw48U+JviDbILKa2sYJF&#10;N5elMpbr/cU9Gdh6dO9fo14N8B/Djw9pmnNY+CNJE8Ntxc3IDOD3Yse5/CuO8TePfgX4C+Ftrp1m&#10;2hTTwW2LbSdLdWlkbuZHGQPctz7V8X/EL40/EvxNDcWFlaXmj6dNMFe2sZGM83opkGD+Ar6CGG9l&#10;bVXPnsTiMZm02qadOlt5tef+R9sfET4t/Dfw7peqwwaxaavq+0rBY2bhhv7F3GQAO/evkyyb44fE&#10;T4la2WvdeFp9rH2uSNmS1gU/djQDgkDjvVL4R/DTxJ4g8TtLdWuoW9skiG8v5ssYl/55pn70jD8q&#10;+wfGfir4SfDL9nTw/bRaLpX2g2DJpekwMPtF3IBzJIeoXPLM30Ht24el7Ru7sl/WhhKNDLWoU4+1&#10;rv7l6/5CeBfAfgvwp4Z/tPUdU0Q3cOmM4mvHCxWqgfMw3cbvf8q+XvjD8e7641nXtH8IX8/2Rbl4&#10;pdVVTvvHHBEQ/hRTxnvXgnj74ifF3xlrmqLdeJdQg057on7LbSGOIL2XjqB79a5vQdHlOo2EdpoN&#10;/eXsk6xxtHFuEbHgBVHU1wVp8k3yv0S/U9TAZNOtP2+Jevbol2XkUpLbxBe6zeajrGrahLPMxYtc&#10;Tbm+gzyK0tOsrmfVLSC10PUJpHmChYIS5yeg4r6j8JfAbx9fXejXOv6/Dpts0QklDSZmCdcbQcKS&#10;PXpXsufg/wCFdAgsfDng221PUVl8mIJb7mefoCz4Pfng18/mEp04OrWlyx8/8j24ZxhqcvZUFzy/&#10;u7fN7L8z5fsPhd4nt7TRrzxD420/RUlRXitiBJcSIfVc4XNev+HNA02OQxaD8ObSzgSAGbV75d0j&#10;epXdzk+2K7uLQdd/t3TdT8W+IRLf3eXt7VX3R26nkJt6DHSte8aOHQbmS91bTLLT4VLYZwhkUdz0&#10;4r8kz7iOdWs6dJu3Rf8ADHbTzCU4J8ycn1W3y72MjTNM0oX17MiQOYomaa+vD8kYX7zZbge1eHeP&#10;viqsN1qek+F/Jm8t3ifU5BkO3QlB6D171x/xW+I13qVpc6FoMl5b6MJ9k80GVlv2HYY5CD9a8s8L&#10;eEvG+ueIYra20vUIoSR51wIjhR2GR3Ne3kXDK5FiMc9XrGDe3nJdX/d+/ss5Oc5Xk9Ft/X9I53UL&#10;6KTxTqN7ea3f6lqMsmXdyWC+y+gHtUtjp3xB1trxdM8D6r5MTDzWA2oPqxwK+lP+EA+FvhbRNEuv&#10;E3xAtjdTW7GHT7dfMmcj+8BnGffFcD4v8a3Z8IW+l6VoeneH9LLHYtvg3N4PV2X7tff4evCyUI+S&#10;v2XRJaJLsQqnN8GvocXdeG9F0Pw3p9xrvjO1udTuHAt9KspA4UDqZGHSud1KSGaWyWLQILSJY/uB&#10;sls+9Z7TSSXk7/Z70bj88s7lmb6E9KiEsjSXYisrh9uNzgZFdLlJ7nTSpyWrECSiSRPOXGOKswww&#10;wx3Mhd3kK/KvYVUiFxJeHeWUercVu2r2MWm6gZTDIVQmPJFKV0dVrLa5gTQ6pMG2W95yf4VNWtP8&#10;P3jX8xmimLbQS0jYCj6VaXUdX/tLRZbG+t4VDsJFMQbdXQ28+pXNrqRng1FycbnjiIB/KlUr1Kcb&#10;LS/3nHOdmZFzceF9JsQU0uS+vCdscUY4De+KxmXxjqZcyw3FpE3LKpPT0ruraDSI2mb/AIRSDzQn&#10;DzDkfgae1xN5GPJhVfM7DrUwxDSVo+9/M/0W35lxjKRz+l+H7KAxO14HfuX7V1iQ2Ma/JbRDHf1r&#10;LmnAY8NnbwAaqi6nJClGIzwTROpKe+rNoU0jVuiCsSqwCrz161my3cCW7DYpJ4HvWbeXvlrDi3Z5&#10;GOAM1Wsoby81m4RLadijqZGUZUZ6AHvV0qDlrYipVhDqSzzyFHUwfe7A1etbmyt/D90z26M4iOzd&#10;VDxEn9n634eiltIVeW1ZgofJAHcjtXnuparczSTQxWs+zJBkxgGvUpYaUl2OJ4hO9maWr63JLLdx&#10;xkMPN+bHGa50XFwxIaecZHY1UjiKuWMkrO0nAA4rprG1BaFpcBsggYzgV3NQprQwUpzehiR2upTS&#10;Hbe34Xd15rptP0IlGZr6YnaNwbtXUI9pBYKYraFjsAUFe9TxTTm1uibVASueO1edWzHRpG0MvnN3&#10;ehWtdItVXJMXynndV+WGwFljMHA6Baq+c5V/3r985NQhwxb5mrzJV5T3PQhhY0h21BMhR9vNaNtq&#10;CwXLrIishIALGseXzhEdu04Gayp2nZkbySRu+YUQpOfoOcoxW2p6B9m8N3V/G6WcdrKyff8AM+Vm&#10;+nauY1Wz1W11WYXGmMYwMxzRfMrDt06Vi/aWjt8NZSlCRwHro7PW4obSzTfHJGww0U53D6c10KjZ&#10;X3ZwzqOPoc6XtmQEXCklumRkUK64cfN15Oa6W407wdqOoxyQXU+mXLL8wRt0bnscdv0rB1DR/FNj&#10;f4fSZbi3xlZ4RkEeuBXQ6Gm5zrE82wwSAB9qSc4yaQCMXDOu5SBkkHFJBJC0MJKupBwwZcEVfKWx&#10;QfMOcdK5ZvldjVXlqT2mtXiwPa3FiZoD9x35KVBe24kTzbdiuU5WlEFvuA8tMbetX7EoJWVrxCvm&#10;Dt0xRCtGLTWiM6lByizmY3aOSJZndHL8AjANXmgsLiOVBOInABDYxk13T2Oj3mnmKeKFSU+R0PKn&#10;sa4LV7LULHUIIpriVo2l/czgcMPQn1r0I4tT91HlfVpRlcTZaR3VnbXdiV3nEVyvRSOmT71rPDMt&#10;hGss8kiBl2OvPH1rGhuo5dPvYbrT1ki2jH94ehBqza311bQyLGPtUHQqwyUFZzpc62OqnUaeh12m&#10;QWjTTgxp91QxB/pWpe6TPG5nt9QhOIc4z1HpXGob8QXF5YBJQGBngL/MB9K6e1vDdaE3lTSxShAJ&#10;ImbnNeHXw9SnLmT0PU54VF5kvgjxNqnhz44aLqECzm1mv1ivrcH5XQnBOOmRX3ik+k6j4P0nVNO1&#10;S1lgmtVd1jOShPUEDoRX5z3kJinuUmRzv59Pyrsvh74z8SeGPHFu6TXd3plxchbyykclWT+8uejD&#10;9a+vyHOvZ2p1H7r2Z8fnuS+0TqQ3R9rOp3H5MfL61TfAzk9q0LS60LVfAWhatpOrQz2lxbhsKfmi&#10;burDsR0rPkHL5BGCK+8jJSV0fAzi4uz6EX/LVSBxTsnB4o9KQ/dPFUSOBGT0p24/NVXPzdDmnc5F&#10;Ayypzng1PnAGCDVNTgt1p6MOeDnNMLlj3phz83zmnH74BAzimPgAGkMNzZ52/hTGK725ppPzGoW3&#10;GXoOlFhEuTvcYGO1ODAow9xVYBtx4OfWpQRtFACkt8mCKXnY3GKjbO/7568cUZPzZPHrQA45APNI&#10;c4PIqPknGKcCO/H40ALxxzUZZijARng9aUnlhjjtTTgooI70DDI83ofalDHJB6VHj96eOlOyMZoA&#10;UgHbknrR2zgUnc5NNbPlOMdqAH+vzUxz0xn7wzUe5wYv3fepvlx0AoAU4wnA+70ppIzTCzb2GO9K&#10;OVpgHORg1ICPLUBx71Ee1JzvLAgDPSkBOCPOBJ7UhPD/ACjrTATvbikO4MPk4oAeCNzDZ29anz+7&#10;chO9VQGZl+YdaspgLICCM9KAHf8APPg8j8qaSQXOKX1AbvT1HTKj6mgAjLE8jFPK8NgE0mRvX5e/&#10;FLls5BNADPm2n92aljRGhlJOCOlJklxnHSnDODigBQoyvyk881aBO0HcR6c1CpXDAjnHWlBOzO3+&#10;KkBfmh0K9sYIdR8NaHdqLRo1NxArkIeoyfWvnPxn8Avh3quo6xdeHvHD6PM5dzbsu6HeecAdQCfS&#10;voRGwD/u8Gpop5Uc/uSRnscVcajiO7Py+8Y/Cf4yeHoL24m8B6hdWkcxDT2KmQbexwOf0rySR5lZ&#10;VeK6jk3crKm0j8DX7ULdyMgSS3t3jKkbZV3Ag9iDXmnjL4Z/B/xHZz/afAunWl4Uby7mzURsrHuc&#10;cH8a0VRXH7p+UqsQI8ujE+hqQMcvmTBGOK+nvG37PnxF02KW40DxBb61AGdniHyTRr9OjfhXzPql&#10;h4g0/Wbi21HwH4htJklKuJ4WXkfWtlNPYzcWiW2aw/0zzWbzNnyVCcBJOcksearhv9ER1KNgfMO9&#10;BcNGhBbr0Iq0yCXuD8x9jVG5cBySrcLkCrD+Ypzt/g/KqUzP/ZeqM1s2Twp9c0PYZpaB4d8XeIE8&#10;dT2HhmRrbS9MaWdwfugDNZUEqtphBZsrcOhz6qcV+jv7O3g+2s/2BdeuJdFMd5r3hy+eVpF+Z0ZM&#10;IMfyr85tUs7iy+LvxYsJYZEMHju9UIy4IG89qzvZ26DWpl6hDE1tHJngtkj6V9a/so3PmQ/tJW5n&#10;H/HvasAT6ZFfK0202rK0X/LIge1e4/swX7W37Uni7TzIcX3h9x16lDmsqyui4u2p9qXKn7ddK2M/&#10;MB75ryrU4Zhrtwp42zsT716tqZx4pvlCEkS84+tea+KlmXxPpDA4WWE5/CuCR0Qd0c+XG8Dc3WmO&#10;7Ek5HSqzSIJgok6ZzTGc+SDtXGeawbNUh7sdhPn9OuTURkUwt82c9qqyOpYjBAYc81TSYrfL+7GA&#10;+M5rOSujSLsxuqpay+H5I3uUXMZyWHQ9qo+Gprm0S6gFyh8ycKGxkc9K1b1LSa1fKEFo+1ULJIYt&#10;J1Mm2Ut5wwc8iuPl38j0I1HZeZv6lHOl3dLc2UAWOEMrDvurz25g+0XGrGIHYjZB71paze6w0sCp&#10;bzuWjAyc9KwNJvmt/EeuLdyBA8Xy57VxYiUW+U9PD3WqIws2wbnUkEg5HpVOeCzcEmxizu5IFasr&#10;wG6uGjl3oZCcAetUJjhlKREAnoa+eqpwnZM9SMVOOqKXkeXGSluCCwytdBa2unvahmRT8o4xWTvc&#10;rH+7GM9q6PT8GNz5IOAK5a9VpXNKVFXshz6dA4Ais0U7Rg+lLHo7iFma4BAPPFbCEdNhUZ7Gronx&#10;auoYEMvJry5Yya0R2fVIswHsbZ7cRCBFbZw/TmuWvbXVIZyj2V4xDnBSMsCPwrvSFYIc87xXRWGp&#10;m3tUT+y7Fm4AZ0DH9aKePlTeq5vIU8Imjw+OO+/tGJhBrKgtyvktzXV2UcrRTr9m1fLIMHy2r2T+&#10;0FkRFXTdHJCAswgXvUqXkqxMDpemsuRlfKAzVyzeE94behw/UZX0keOvJLBHIrjUtzHBXyzjH1pv&#10;mRYXy9QvGG3JZgc17Bd3dpNaQr/whenLgYDbQaxJtM0SeG5H/CRR2kgQ7FEWQxpwx1OTty2+4UsL&#10;NbO5wsM8ojO26dgT3NWxfT7GDAqQvBFa40YRtCPtCMpl5YenrVt9Gt9jEXg2+XycVo6lF9tSFSqH&#10;Kfbrtw4N4SQeKpzXOps7Kbltu8cCujm0fGnyujNgN1A5rG8icSuDZynkDOK7KVKla7RhNzRpWWpw&#10;RpAkhI+YcZ4rrpNWT+zYHEMJHlgAg157c2LeSx+yy5OMEDkUH7dBp9un9mzyqRy2ORXNVy6jUd27&#10;GkMROJ38V/LtlbdheCfmq7BqUUkd6f7QUbU44zmvOFnnNhIotrlVYVNbvdpHKFsJ2VvUVzSyinbR&#10;mkcZO+x1B1ZReanhW+Z8Z9aLfV7/APtKBBpjsvnLklsd6wYpwiyBvA7yNnhi3SrMckrsjDRnQiYc&#10;egqf7OppXY/rMmelSX1y1ujGI7FiXp2qnJrdoGCRxSSMOOBVS2ad7GTc6BBAoIx1qzbrosUUn/Em&#10;i3FvvEV5f1WKbTZ2Oppcvx30TW0JaMj5c5PGKqT31oLedxz9OTUN09o9vOn2RlATgqK5EmaLUJNt&#10;tOytJjnt+FSsNzbbB7Sx18F/E+nXLDTmIRTxnmn212rWN2wXbwep5FYMcrxW8gGnt86c4FIFkOny&#10;EyMpaXlRRPDJK9yo1WWVnD67gRSPiXg5rpFu2jtHL24+ZQFUnmsCNYoltyIv4RxVzckud8i4VcjJ&#10;6Vy1sPGSWppCo0WpNRkWEkWDHnpmk/tGPY7uQnA4rLleIAhVDHdjgVYt9OeY7prry1K/KMVzRwUH&#10;o9GautItreRSpKESQ89qfFdSR3LgrIeRjmltYLOK5uURFwOrdc1MUhIlJjQdea0eAhawKtIm/ta3&#10;CRiSeReKmt9Z0lluYo7uRvmHLJisWS1gZ0Zo1IDZxQ8MR4WKBCWUDAA/Wo/sukUsRK51yTwvsH2h&#10;OV+XnrWHrdzs8LeI9lxFvXTpNxz7VGqCOeAGYsVQd65vxbPax/DPxC0dm/nyTRpuz03HFRgst/fp&#10;dOhpUr6DPCkkY+G+nhpiWN1KdxPqa6Bim49xmuasbd7TSdEt5mUMNOjcAHhsjJ5rQlvIdi7bKTJG&#10;K9TF4SU6raXX7jejWSjqWZ5lXygHT7470s8xQQMJkAEOTjnmuclNxNqKYgkQA8VeS3uivzSScWzH&#10;PXOK0o5a01K/UUsV0M+O9ebWdSLLGGSbHTHFXTcII0BlXn0rnbFHkuNacx7D9qI+uK0GWNIYzsJO&#10;7jNejUwUbqxpTxTsa8Msf73pz93NHmzGY5gYYPHHWqESt9qtztI24/WtnCeWTuXO2ueWFSaN417l&#10;be5lP7jHTFaEJUWtznOdvFU+PMTIz1p4K8nLfSmqCB1GXVCLbo3nIcnt2pDIRwF5qjlRKifvOeae&#10;m4xzNlcBgDU/V+7H7XsWvOkwTvPA6V5b49aWTR9NTypHZr5cAemea9Lcpuh+cAFDn3ritbQPIf3e&#10;AHwOM13ZdFU6qfmc2Lk5QaOR8MLHH4y8RplcC3g6d81t/EDUYB4M0WEXS/u7ZgBnuao2lstv4ouZ&#10;AzlJLYlgfUV5j4rvNQm8VQK0Fx5YmYEY9OlfY4aj9ZrRa6HzuJqOhSkYkIV7nGzoxI/Gtuyhla5a&#10;MsAQ3XHWsSHzPnbEgwBjjFdPpJkLSyPay5A4GOtfYVXyU99kfJUY+0qXt1NNrbZpk7fZsv5qKCe+&#10;eK970Amy8D6bb5iUjTYzz3JHNeP2Kape3CxDw1MI1mUlz7GvTkj1B4rbdl2WFR19K+Dz2r7Wny33&#10;PtsqgqbTsdA9yM/8swfSoFuYDdOGYfT1rFmWcalboIJB03HNQ3VreieIpcN0r4p4BPqfQ/WvI2Jd&#10;QiF0U8qNecAVVF1GWuAZYx83BzWJ9mu2M5a7bIHSqq2d8JnLSS8twN1bQwdOPUxnXk2dHLc/uo8S&#10;ISBzzWNLqn+kMBZfdbHFSfYpmht/9MdT61at9LRUnJuGOeWJHWqeHgk2xe2k9Cn9suJLZ2Fs4Yrj&#10;irFokotbgsZQW7k5ya1rezj8th9kjUDoc1PNDjTcCRTtPBx0rFRh2Lc5EGmm4j1i3eWXIUnavrWh&#10;c6nvvp4hpM5JPXPFZkccpuNxuzwnT0p0ay/aGYvGSH7DtWcqUZO7MpSZfGpskKpNYJ5eCCCelcL4&#10;gWG4ng+zLEFEmfli/rXYXNnFcNZ7rolV6qOM1aitrONIkEduVAySQOK68FXWHd4uxx4in7RWPKbf&#10;R5v+E68DTukzojN5gIxXR61pulTIAvk8xddvQ12FksF14s1dAIVSFAFA9TW5/YumCHdLqke5WyFz&#10;X0bzdwim3Y8GpgveaSPme+0O7Wd9k18F8wkbYiR+lSQ+EL2/g0qT+2LralwMqUKHivqRFto7CIW9&#10;jZM2MHdGDiqL21yZ5pDpkKsGzleAfwFD4tnGNtzl/siLdz5+8QaQtjbeGlzI5e2wdy8jHv3riJl0&#10;YXWJlH3T1XGDX1jqGj219YaWbu2jAizsdeoz1rjdS+Hei3TRMnxDniwcgNADg/WurA8U0f8Al5Ll&#10;9TPEZW38KPm1rIGWMxhirS/KDXXW3hDxpLpkU8WnwCEwgjnJP4V6unw0vDJEg+KkZYMNn7nA9u9d&#10;ZbeEPHdnaRj/AIXLGx8vCLsOBjpXZjOLKEY+5UTZzUcok370bHzJfaRqMDEXnhnVYxG/31Q4+tbe&#10;nXGmtoIg/sATzG8jWJ2wv1z9K+j7TQNdMrPrHxX03yxkBFtAxIPrV+Dwr8NV1NJJdHe+f7QrgLiN&#10;CQc5wO/rXkYji6nOD6vyO2nlNpKyPKtf8OqnhPwvJDr8synTQ+0xYMZxzj1rk7G30+PRL0lbYyGb&#10;B34/rX1DqcNjdXumF0s4Yra08uCBAMKvTB9a8x1jwNp0uuPeRfEC6ihyXNqiZw34HpXk0OIIzk1K&#10;XKjunl6STtc85lXTWitVNvbqcDkACk1SCVPhrfvDdZKWj4UD1HWusk0i3+wAPp7HY+FJ4PFUL+IR&#10;eHbpWRwn9nyDp7V0LMFJpXvqSqFtbHjmnC8m8JaYkmsy+ZHJMQN+c+xFYGnSWl58TZbF5VieR3RC&#10;w+Unp1q1EurRx60YdEvjM1zIEHPQ113h3wv4lfSfDFxL8NYyZdXVoy8wV3wck9c8V9isTCjCU5Ne&#10;VtNTxp0HUlaxwuqeFNfj8c2FrDo+rSTPeqyGNDheeGyK+tPD2n6tb/CPwcmo+JJrmZ7FQdylWUDo&#10;D3rrViaFbVoZ7AyDT4lJaMEggdM+1MmaZypkmR29QMAfhX51xDxJ9cSpJK0W9T38vy72PvX3KMMc&#10;PngLGBkgc9qu3ECRvFtuQTtGajVTum4xjpUg3EchjXxU6jb3PairFdl+RPkbJ60eUxGOg9hV9UzG&#10;uW7U848rHlc+uKz9qPQyWtyFTEgPXIPanxwCQFC23jk1ddNypwxwe3FWCsCWIk3ov7s5LHBp+2fz&#10;DQ5+aERyyp56nnr61GYz5UgKnG3riqlzq1gNRaGPQ728lMx2iNScH8K2rPS/G15HEzxW1hbsOA4y&#10;5FerQwdapbTcynVjDdmfpsNpb3l1cSXSeSZPmO4cfhWpLe6jNrKDSPDt/dI+B5jxlUX3yeK6qx0H&#10;w/FGgu45rsKm75m4Zu3FbUdyFgWEWGnoqthViQDC9ulfUYPh+clzVXv06njYrM19nU5uz8O/abm3&#10;uNZ1J5thDLAhKoCOxx1rrIjHi1gtktYkWVVWONccA+1SmRvskY2NnZxUmnxJ9pvZWBHlWEkhPptG&#10;a+kwmXUqFuVbHj18ROpufFf7T+oRXH7QXwR0yN1Y2Gkq0yr1DOwx+grwhkVfiD45AwWW1t88+1av&#10;jTWJNW/bU+Jt+5XEnjKWCEE8KkbbRj8qreSieL/HR6kxw5YHrxX6Jl9L2VGMfn9+p81i5J1GWo9o&#10;8r5gTjmvSfg0Mftr+GvmH/HhPx6cV5pHgX9qCeCDnP6V6X8Gf+T0/DhbaCbCf+Vds+hyx3Pry7H/&#10;ABOJOVytyx/WmZBJym0471NcqPtk5Ujd9oYn86pMzGZi2MY4rnkbIsnbngg0mMlsEDjrUKhiwOSB&#10;ipMjZJ/e7YqRjcDeRvpvPmSfN0pgz9pPzNyfSpNuHbjk96YhoyRnd3o7dalwoGCeaTgbuBnFAyL5&#10;c8kc96gYYZyAetSOTlAU78U7AO0lh0oGRjOeaYSOPnNPYNu+6ajYHH3TntQIUZ3ffNKxIRvkNMGM&#10;jjtUvHy5oAEz5TZU/WjnYeO4xSknYoI5ph3bu9IZJyUHOeKYD+8IxzSBgIyDnrTR/rScGgRKSdvS&#10;m5G1jvHtSNg45pv8Awv0oGL2FN53NyRTudp9aApyMlRQAzuny+tIQOSB1qRuO/NRkkkfKKAHD7zD&#10;NO43ctim59fwpcnHSgBp27jgk880f8sxzThtyQFGcc0xj8yjb60AB+91p4A2yHcM9qQhPLB3U0ff&#10;bigAIOXyOlJ2bilPR8jtTei8AZoAXjinZxn1puGyaUqdr/Kee9ADy3I5B4pikFskjrTcDKjByRTg&#10;CUbKdD60AOJbAP5UnO56QH5nHWgn94vFACjr9z9aaQcDA704Z/vU/scgg9qAIv8AgRoOMGgkAGgf&#10;d+7+tADAF8+pGJ8sZ9aTjcfWlB6koDQAwtyfem9S/wAtLxsJ284pV5Rf3fTOeaAAD5jxStkLnbTl&#10;xg5PNNbqOO3WgCElcikBO6TnApdrbn6YzS8fNkdTQBIufl5I4pwDFZeenSoxwVBPNTjgZoAr4JlI&#10;2Ec8U/D/ADcDipcDAzTWx5gx6c0AQOp2rgZ5oVW/eEuTheKk+UuBuxQQPLbg9aAI8AbCTyWoy25/&#10;kxz1pp3edGNgACGnAHBy1ADs8dKccZHzdqbS54PyD65oAdlc04sMdRmoSfnA9qYercUAWMqSPlGa&#10;aSdpqvltp65JpwPyDKHpQMf/ABDDjkUo2FpPl5B4pmRnp1FAJyOcUCFYt+7+THBo6hsdaQl96cDH&#10;0p+CEU7QM0hkX8SkoetOy2804gZcE9ehpMDC89qYCESeao3dqTgiUc4JoyA3vTwRs6ck0CE2nYoD&#10;fnSjGw8dqcdu0c0wggDkGgDWPykbowMj1qtLKFhOD749cVlahqEC5IukACHJJrg9V1/BVEu0CgkF&#10;h1NYSnFbM6YUnI7yfULfyrh1t0jOMHLelcve6xEqNi8VsZ+UNXnl3qdzMtx8s20DkBsZrAeaRhH/&#10;AKXLgMcgnrWXtG3qdsMJ3Ow1HW5pHj2zug6EA9axZ7y6eyiVNZcANn3NZCuvlviLIPc1VmmfMShR&#10;nb1ApynodlOlGO6uahlZsb76QgjB561DKsKxJi5Ocdz0rLE2VjwwGG55p7SRsLn5f4R3rmd2dEYp&#10;PYa6IfMDMWG7mrcKxiKMLIqKOi4rNBHmPhiTnmrUbgqBuANJrQ0T1NiJYj5f75RluWPerrGIGNVE&#10;GBjPPWubL5e5VrhsDHtUkcsYk2jzFLYyc1Nma3R0QQM2WjjH0rQt7NJNimBAucj8KwY58XSrnIK8&#10;Vu2t4FjQFo3z0IbpUtlpG3FZ23loDggLjpWrbaZpr6dct5bGRDlR0xWTaXaSNcbbZPl5PP8AStuK&#10;7QQQ41GMA5DACsJyZpCCQkVhaMVGxjg8gmrDWNv5e4Tw5xypFNguolu7wYi2kja2atLcWrSTqIV+&#10;4fmLcVBVktjMTSIJbm5ZLllbGTgVQm0W2PnN/aUwwTn5epFdJZXmyWZW8gqrN8wPSrT6hp5V3WOB&#10;ip5Qd6G3sQ15HnT6LG90kiW0hkDEYxUM3hu8kcMzyLz/AHM16ray2bhZB5EXzDIwDmujtTp7sp2Q&#10;j5eaFKSZhKPKfPUmg3auxKTn6KRmqM2nXcbjGmXSrjn5TX1A1np7wOzTWwOegA6Vny6RbSMAt3bF&#10;Mddgq/aSI5fI+Zzby+QyhnUhuBtxUJjUTuFlJ+XmvfL/AMOw75S0kDZB2kJiuC1jw5MIY3hupkO7&#10;JwvXFa8zurlJJnAL5YAyTyTnio5WQiMAHoa15LRxKysXyowcrjOKoLETqzx/Zpcf3ttNtF2aMloj&#10;gHcfvE4qnJDHmQm9kBY8DFdN5A8yYESnnjK0x4Yxz5Kn5e4qOZIaRx0ls32hCHO0r971qu8WLb/W&#10;ueTXVNHGHy5HU4AqvLHZkf8AHsDz1pqaauNJs47yrtrqMeW5Tf1rftbZQjkxhRtGSavrFAGQiIde&#10;lWHWI2zAA5IHFU6gKBnzzxR277VXCr1rnpLoyzyYeQDf+da9xEGklBhOD1FU2to/sch+yjCjPFEb&#10;PUUkyooYuxIOAnBNaGl20lxrmnQJCWeS6CgD3qEAtphC/wB04GK9U+Gehz/2pJqlxbsIokcQhhgy&#10;N6gegqm+VXM5NpGunw98HSWLi71K/SdrZTujlPB+lMs/h54QtdQ8yTxTfTqr5UN3ruGuAdTnBZh+&#10;+OM9qZPK7SxDzX2bTx615k8c1KwQoSkrmfM+nWumW8NtBGqAbRtGMViT3DmVlMoxjINXrtS9vN8o&#10;I5xXJ3T3CtjLZD9/SnLEKfU7qeHcbGpvczW+y5A4ORUitKJ7bLty+CTWVZ3EZiJEPPpmtASK8sRx&#10;gbuR6V4tZ2k/M96hTTSZuIhDH/cGazrxI281ME/Kc1ejdTbt83VRUTRnzZjnJyK8pYhxken7BNHH&#10;SRTRNlCPvnOaptDE8u/yhk9ea7Ge1EkVyfJOdvIz1rmXhkSaUbcAMc+9ejTxKn1OOpQ5WZTNLHqF&#10;uPNOwc9OldBp88E0ilJSQO4HpWS8atHLkj7pGKzLWa9stSTa48veTkj1pVffW+pVP3fQ9PhK/YyP&#10;KflcZqF4kCSHyvWsnT9WsJlsw2rRffAZdvSt+52YIRlI2A8V85W56c9rHsU0pwOQ1Q3C2ymNEzk4&#10;qDTbiRraVHb5tpx7Vp3oVgo2HB4IrL+z+Xe2jLJg7u/eu6hUTjZnLVpcuqL0cWbwuHbO7vW3EF+z&#10;ODgcdayom5j5Uc8e9aqZKdDjrXFWeo6JFsJeQEA88E011zpki+SvXir8SoZT8+B3ptyqCa32zDry&#10;KxUmtTpcUYcbTRiMeWPvc0y9lDWsZSLkDmr9xH+6kYf3OK5uV5UkILnkmuyl+816oxfujFkk2uCR&#10;mmMkm5T52OcjjrUa4PmsFHDdzV2PY0WCzZx09K0ehqrWLVvPGLa3P2rnbhlNZeoxQSCZhGSOTip5&#10;I/v/ALpgCetOj2AhJHGAhwaqnU5HdETpKa1PP5YAl87LBj5yeuOlW7G5ujfqBNtHbHbFb1/Z5gYp&#10;ECeT9a41zcQXoxlR5/X+le5TqKvGyPHrUXRlzI9O0p7j+1/DYvbueK2ur9Y4pdvy8nHzHoPxr1PX&#10;/hr8QLbTby/svBd3qOn/ANnxyi4tn3b1IzkAentXW/B3S/B3iT9nj4g6dJpVg92+mM0sLY37kHyG&#10;M9R+Fdj8KfHV9ofih/DfiJr46WuvvBbT3KnfZMGwFfPVD+lZLAxbt1Oeeaz6brofIUqyLPPGYrhX&#10;WUqY5F2sCOoIPSqUwI2jacntmv0q+J3wj8MeI/DFxq+g6dotvqr2KySRwkCG9UjIZSvAbvkde9fA&#10;Xi3w34w0HxY9rrHhDVYf3pEUzIdj47bumRXJUoOlL3dUdOBzeli043tJaNPc8lu4pItcilRSGFyG&#10;GK/Q39m7xhol/wDDy80DVDBNC1p5UqStl4CeNwHdT7dK+E7iOGSW3bYAMGpfD2s61ofxU8PajY6p&#10;PDJDqCsrD7uAclWHdW716eGxHOrPc5Mzy/2kHbRn3P420LxP4F/aX0TWNKvr2Oyn1LfZ3UefKdWO&#10;Wimxx09a+iY5vA/j79l3Xba40WwkeTR8XlkxHmQy44kiPXryCK574feLfAHj/wDZr1PT7/TtOaU6&#10;MI9Q0+Rh5kD44liJ5255GOlfOOqTeNfh1+07YW48WXJsWvGk0zUCDsmhJ/1Uo6HA4P51vZ1VKPU+&#10;UhTqSlbapDZ9/wCup86/EHwlrvhb4zavp93BcyWU15IbK9K/K6Z4B9GHeuBZWeGZGiyQTg+1fpV4&#10;tt/BXxG/Zt1uWzt9Mi1q00kyXVhkbw4H+siPUg9Rj/8AX+c+q2Wp6d4y1Wyu7S6SWC8dMupG8Djv&#10;XmVIOPqfW5Zj3XjyzVpLdHPSIAqskjhhnafT2NfTvwQ+Kl1pNxpui6zql4+mm5CQyyMWeyYnjk8s&#10;jfpXzlsjO/K8HkGs+WKZLwSwnDKp2n0HcH61vh66Wj2OjF4ZTXmfZvxz0KwaWw8W6DFZLK1qrail&#10;sAYriNukgA4z61yfw/8AiNqNt4Wh0zU9UuptMKt5MrsWksm9PUqfTtXm/gbx9eWvhjVtE1mSWbSp&#10;dPlSKSUlmtGYY79VPp2rhZDYRa9ei21w3EL6i5V9uAVJ44+lZYzVHPhqafuy6bHfeP18L3HxC03U&#10;NL1GGQzSSNdqibVz2bHqe9cCy5VQEBOT2rVzEYQFjwNgyKgBjE0hCsCehxXlqo18j2IQtGxzV9b/&#10;ALrPldAc1jRTSRyRckDdXczxI9rKSCTiuXuoB5kp8oV6WGrqatI4MTRcXdGtaTwy2RV7gkBa04PL&#10;DSARgLj5TXDxvLFM212ALV1GnzLLFKDOPlj6elZ16HLqth4bEX917mgygtnKgDOaijjsHvbUS4wZ&#10;QASa2tF0bxLfxaqbbwzNcKkbEkNjgenrWNfQNB9qBt5VdZiGRuCpHUH0rlV76HX7WN7MTxHp2jxa&#10;dZSQvDvFuS4yOeOK2PAfiqKx0yysNTluJtLu5zHuYZNmx6Hnqp/SuPumnn05MmUhf4SetVTbO1oQ&#10;rIFEJyuOvFelRqcsbS3OOtQ5r2O98d+GntNYgv7MQy21xEJVkg5SVTznjjNchpGoX1rrekXVrq88&#10;FxBL+7kB6equO4PTmui8H+KIrSyGjay1xcaLPcFI5H+Z7FzwCCedv8qh8YaIbDX7a4t5I5LS4j3w&#10;zxcpIh6cjjNa1I3/AEIoVn8Ej1SO70XxP8OL3fb20OpW1kftEB+9kfxoe4P6V4yYL+D+0beV2Yre&#10;MBkYyAaoaddalbazoV1ba1PFNFPlWXjK91Ydwfeun1i+S+1q3uo9PSOTyV3qvQnufxrjqOx0xgcj&#10;eRbZ1ZYjjHOKwp4lMaOi856+9dyVhcSI0ONyY/GuZmjMd9exPj/WcGtsNW/AyrUOZGfa3t4LhUlu&#10;unC55rq7C8YT7TdAKycHFcZeROsispXIGansLoeUuXGQ/X0roxGHjVjzJHHSrOlLlZ6hAym3DB2I&#10;J54rI1G2H28yx7QGjO5cd6fps4aGRWdcqoxitGXDJgR545FeF71KR66akjg2iCSKWkyxdsccYrMv&#10;7OGSOAliuY2z712l1bDYA0Y9frWSVhZJFMIwp4ya9bD4p6NHJWw6kmefWs11aakEZy0bSEBjXaaf&#10;ZaZeW1yZLiLCxkkkgbTWTqlpG0e5bVgMH9KxrWe4iLqLicAtjg17N1Wjzx0keFVpODs9jq2Fvayh&#10;Y9YVh5pCjFb9jcBirEpnHXFcVOlqNPhkOqhpCMlc9K3NLntDpR/06HcF5HpXn16HNG/UuhW9m/I9&#10;S0ueylheN4l2Om1j6GsTxDpkkULqYWdWBaKTqDWTYXLjUhhiFDDmvS7d1ufCdzbyohIgJjY9RXBC&#10;q6MknszvnBVFdHzPrGlht0gt2VwTuXHXFcYyBbgq6PwSAa991WGKDUJorqKQq8hCsqdfwrzHX7Wx&#10;j1BHgkLK3qtfVZbmErqLfofKZnllryWxw5XCuCB1NOtZkjv7LLna0wGemKtvCA2WlYkjIxWZMkjZ&#10;QjA3cHGK+qpVFNHyVWk4HqPkW58Nwvsdy0AI2muTurW2W+EounQ85BFZ+majrNsjQPqJli/gD8kf&#10;jW2ZFudPvQ2nKxOBwcdfSupaowObZoXmlUnduOMism8tbiC4t2WJlBbj3FdcmlX0VzITpxORlGBz&#10;iqN5HcMGWaZsKMDIxU2FY0NJgafRW2o7kQ/Mq9R9B1NWra71Kx13StuosoF+oBdeOT0YH1rB0jUb&#10;uw8U6c6XG0rIQrEZGD6jvXo0mnQarpOpXBmsZXEPmzIXCDA54NNNITR6rpkuhX32+Cb4d6Y0401f&#10;MiWblCw4dT3HeuV1fRNS0q60Vbu1creNI0EiIdmB0BboCK4uzvtPePT59Oj1C1ntMxljKSWxwc+o&#10;robzxb4jm8Gx2F34kg+y7smJ4wzZ9Qx5A+lKN7kTqNqxyOqzXqXEim4kwZRgFuDXI6osqT2s6Jtd&#10;sbsH71dU9vJevcSRauGEZyynjIrG1JLdLKFZLo5yRjP9a0lJWCK0K1jdrJEQ5cEDnnpXRwzZgxu4&#10;DDvXDQI5lnkhKHEg79RXQ204YjIIYAAj0rN6lo6yGUfLj06Vt2ksgn3Je7SF6H+VcfEzEt+9PBBz&#10;Wpbyg3LYmPGPwqLAer6HqChUDyHO/jJ+7XtfhfWpo5kikkzC2ACT93P9K+Y7KZSYfn2srjODXo2k&#10;aiqXVoDNgfKM+lLdWJ66n1JHskjR02kEZ4pWUbXwGxx1rhtC1R1/s9WnymB3zgGvRSqPbI4wQyAj&#10;HQ0ou2hTRn4O5eKNnK5NWnUBeFP0puPlP7vnNMkgCZ7GgpleTxVoqeBwOelKQTKeONtK47XKez5M&#10;7iaTZ8oG0nNXAPkb93nJ4p2wiIEKM9xRcLFIJwf3YPFPVfkJCjrVrbjcdrZ70u05f936UDsVdhyO&#10;aCh3RkMB1q2A2RwQKXb1O0UBYoYbe37gYzS+XnPy8fWrpUY4H4U3A3cCndisUjGATiP8TTSo4BUV&#10;eZcoQVPtTRGuOpIHWk2xpFLYcD5Bx7Uuxst8lXlQ7fvZAoZeRwc0h2M7Zhug603yz5bHyjitLYdp&#10;O3jPrSFMxEeXgD3pBYzvLzj5ABQU4kxFx61eKcL834Um35ThaB2KYRdq/IvShlbccQce1XfLHPyM&#10;PalKnYw2DjFMViltbAHl4GaXyW2MQaubf3agsKXHBwTQBS2fNnb9aVYwW6Y461Z2kq5CHr0FSeWc&#10;52nj3ovYdymkY+f5CeeKkCcn90BxxVsISP6U8Jz900rhuUgr9lFO2cjIIyau+WoBOSfanbAXB2KM&#10;daLoViiY08wK3SrA4iVVtEwOhqcRjzOD+dSKi5f1HrRzICrsyoPl/UZpwQAxnFWMDao2nvRkBGBj&#10;JwOPamncCMFd/wB006dgNN5bkjgVG7FYgW2AY61zl7eMZ3RZWI5waLg3Yhvbo+bIAO3B9a5a7nbJ&#10;Bmwe57tVm5lYpJ8w+9XP3Tgu5yeCKGZuRDczvtObk9OnSsO4mcoSs/zD1HWprqRPMkITjZzXPzzD&#10;7OQsh+8ecUIEiG4l3NcFVPAP51jzOPK+8SSTnmpZXbfKdvB4z61myMBv4bNJlxVhkjvt+/2qg7Dn&#10;kU6WQ7gPNGPYdaouwywyaSG2Dsu/86psRluD16k05z8q88Zqs5BDc9ua0sJDHbMj4j/WqsjN5kIw&#10;M+lPLfN/Fn0rNvrq3gtZpN3PlnAb1pNjIdW1CG30cM7R58s7Ezyx/pXld5c3d1qStJPI5Mx2ovQD&#10;tTr+e6vNWv3e9kIE2MD09q3dKtbOO23NGpYR8lv4aaQrlGztZ1vbUPCoz1OOgrddrK3lsg8x5mUj&#10;aM9P8ad59tDFcE3KSF+ijtVOF7I6k0jklt3G4ZAFMVzq9SutAuNM02ew8LtDKlqFkVpN25h39qzN&#10;MudSt/EVvfPZCeSO2kCmRcquR19OKzhdW51O78nw2URU5fdw34VnanrFz/YTWUPlhXk/eOByfahs&#10;IwH32pSvf6jK99DJPJMxd0QKOT6D0rnkS7uNRJcyEebw57Ui21w/kqBOSzDIAyST0A+te3eHPBKt&#10;8PbC8vfiBa2snklzY7MmJexZvU1yV8Qqa1Z3UqXY5nQ0fTyt1HpkRmEHyM65CVDeXl9eandvISCJ&#10;MswGN34V0t0I/OeCG/ge3hY5k4G/Fc5ctYNMxiKghsEDv+FePOspNu56dKk0loVVYm8XDSDAwTWz&#10;aws0rZhb761HaQoFiz1Lf3eldlp1sD9ozEuF2kNivMxeKUEe3gMDKrIsWtjbJaIXVQzRqQMdK2IU&#10;dYWxGWf7ZGFOOxPT8elKFcSoGUEkritzasdvA6RIX+UhevPavkcXinN6n3mAwsaUbH0C+ofCqy/Z&#10;702HVfAOgi/XTImttITazxMR/rC/Xk815FdG01PXEn/sJLK0ghLO7tzKAOB7Yo0TSZp9W1LUdSdF&#10;UWwZ7i5f5URewzWZPNb698RZ7DS7uGx0e1k/0/UZHCiQL1Cj3ry+V1p2j9neXRX/ADb6f0zvpxVC&#10;8m736HQ+GNKj1qLxdFH4E1C6gh1WBHuEJAgBOBjBG7P410vxg8OeEfDvgH4cwWt3p1vcXGnAvp3D&#10;yT5H3ieSuKwvD3jxvDvjDxHY6d4J0+901rmGCyuMgMJScb29Rnnmsf4o2nidPiV4Fu9a1NJrnUbb&#10;z/PW43iRGGVXaPuBfwrlp0a0cXBSbjSd2le97L8H36/muWrL2jumjxkrdbwQJASckDt7Vt21ofJS&#10;QzncSDgjpWmttAiKRIoOM8ircSlkZQy4HoK9+ri+ZaaF0cNd3Y+3RjHLiFAqgZ5qWeRxGNqOenGa&#10;kijC2cwDuzOwwq0rI8Qk86EB/LG0H0rzXK7vudvs0indNE/h+RWRhIWUgemK+kf2cfiBpfh7x14m&#10;0/VJTHY6jJBGbk9LeQZCkjup6E9q+ZnlVpwCFA3GgPEJk2Ku8MNpB/Q1vTXLpt1PLzLBwxNJwnrc&#10;/bWO5trrQi1tPp9yDbJJ5KSjEinkFW7jvXA/EfwNpvibQfAcc/jG50z7PqAaURwq5kQ9UBJG0+4r&#10;5d/Z08U65P8A2toN1qV7tgty9ncPKS9r6qO7KfTtX09FrmuP45v7U+LYmjhvo1LPGAX5r26eKpOl&#10;yT3PzHEZZWwtb93LbX+ujJfD/g/4ceHxFFB8N/DKKNOLm9vFViQo+ZmZunr2rgvFPxn+GOlPqcOm&#10;+HZdUkjnKKLMLHGzDrhvQH0r074h6FqutfDVbK18UuiSWn+k2avsN0uBjEg5Xb1x0NfFmq/Br4vQ&#10;+IruS28I2V4qzHY3ngHb2GPYe9Y18PTpxvFNt9jXARo4tqWIqa9m2v6/I7iX42fFLULbUW0n4B6D&#10;YwQwF5pry4ztUdeTgV88+Nvi78YdZl1+yi+IurR2DSlGjsMx78dfnHJH4itnxH4C/aCbw4lpL8JP&#10;EkVqCTKlox/e49Sp6Vx+nfD/AOLUt9aQW/wi1+PDbctCRjt1NceHhXhrZ/M+roYLLqbvGx5vb2er&#10;XerDz5NTJeQBnLGSQs3QAckkmvrz4Q/CHWptR0e/1TS/siiMOWnXm2hPoD1kcf8AfNd14C8DfDrw&#10;P4Q07xF468Z+FYdRMLPbW9y4ZbVe52HJZz644ryT4x/Hq91VtQ8P+C7LULPSTlJ9RX5J709woHMa&#10;D35P0r14Rlyc03r2/rY4sXj54j91g4eTn0Xp3f4H0j8R/ih8L/Anwmi03R4dDvNSSyaOw0u0cNuk&#10;7yTMOwPJzyf5fnDq2oeOfFPxj1zWdY1XWNQvbvUlVsAlVBP7uGGPsq9MLWZZWep3fi1HmGr3NzNd&#10;qplfMjlm6KoPJyeOK/Rf4C/DG301dN1nXPCtm+ppZq9nZyKDHp6tzk9mkb/x2pw6lUfLG7b3/wCA&#10;QsHSymk61X3p7+bfzPGfAfwN8dajceF5tYSPR7Axo7oTmVY+uAufvMPXpX2j4X8G/Dnw9LpSaX8J&#10;NEj8mwLSajduGdcD5mJPc9e1dXcrrD6zIsn2W3so4y7yeYBkLyc88D614x4xvPFviHUYNM066udO&#10;8Oi4Zb3UDJtlvNpxsTuE/nXlZznNDJYe0qbt6X3bXRdvU8apjMTmc1HnUYW1SvaKfdrd+W3kbGte&#10;JLzXda17StC1OeHTIZWj1DWBnD46xxeufWsHT9PtLLXtMeLTbVBbykwvJGGMjdySR1NfOvxL8SfE&#10;bwtqHgDTbHwY9lpYRhBdqNwvmH989FI688mvOG+I/wAW7+2W1XWdRHmSKix2kXzsx4ABAzz7V+W5&#10;5SzLiOMK0ZxhReqXN8ne35ffqfV4DI4YeHuSTT0btf1fzPq/4heLfD2kab/aGoXFpcag8JWx0mGY&#10;MzMB95j/AAgda+PNX1f4p+LvF00Qk8RzRNe4EFojCJR2UAcH0r2LQfhbrV7a2mq+Lviba6XE8Alm&#10;huZwZlj64JY8EjtXZyeKfDmnaFf6V4E+FPh23s7C3IbXtQUAZH3nUHlueQSea1yXJ8NlkOeTU6r/&#10;AOXklez7RXl36/gbQcaUlTpfvGl0+FeV/wBFd9zz3Q/hXoGi+H9A1jxj8XtE08yRhlsFw0yp6Y5O&#10;SPRau+IPiHpllpejaZ4R8L6Vo2iQKRLqtzEPtNye7BeSPqea8g13xJc3XxH8TXs2r6vrmoGfbHf3&#10;Eh8lW9EjPAA9q5qPTtc1DxKZp4dTvb2a4UC3tYyV56AKvH6V9Qqjk7z09dW/RdPnb0O6lgJTtKtK&#10;9tbLSK/z+f4DPE+vXup+PJ5LJNVl5/0jU71yxuD/ALKt90D2xXKrZyvq6MlvqF1cO2MYLc+w/wAK&#10;+tfCHwO8eaimky6vd22j2jBHMQXMuz0x0BI9a9b1+y/Z0+G/gvSr648MaVd6qbMrY20jiS4nYDli&#10;DwoHqQK9fB4acklGPJHbXd+vV/KyOWvnWEw8uSn+8n2jr972R8faF8L/AIialBa3WoXFtpGlLbGW&#10;4ubz5AkQ5PBPp0rnNb1n4f2Y1vTNC8KLdwWrtGupTcec44LAenpVz4o/Ffxf4jN3aJdrp2kPOT9i&#10;s2Kmb2YjsPSvDf8AS5lCoDHGMBsDrXsPDQikk9O/T7jpoVqtbWa5V2/4Jo3d87XEjNMJHZjnZwP0&#10;rPzeSJId8/3uRmtCy0/ZcNl5Dnu3auitrKM/aMpH93r6VlOtTpbanpxoyl6FHTJY47UlotoQjGR1&#10;r0rTPEeoxaGkUX9llUTgNCM8981xSWYaG7QCMqpycdqtRQxLpF9h3YhOgGMV51asparcawkPtHQT&#10;SxyXdzNca/bPJKcnZgAe2BVVpYCVVXj4PHzVxaiRmveLkBXPVqqNcSxX0ZLzgHvnitFTlLS+pEpR&#10;i9DuHEPmAs8WeeprNu7gJaErab+cDFZIlV7VHFzKeOm7pVm1kK2t6DbB8kY3dq6qNC+rPOrYhrRG&#10;z4c0HV9Y8S7PtT29rFIrXl2Vz5KH+FR3Zhx7V9GaV4e0K00W6t9P0lfLXTW8suuWD44dj1Yk89a+&#10;crHXvE+m29ytvYQNG/JAOPz9a39P+InxAcTxQeB7eTbkeY3AU+/rXp0YQju9EeNiIVqr0Oe1/wAJ&#10;+OT4q1S4utF1ie6nv5B5wVyCuflAHbise0+HfxZnlCmyhtoS+d8yEcGvXLTxZ8SBDN51/osrkghT&#10;HjZn0z6U668S+KpIsXXjxUU9YoTjP4isq+MjTlo1b7zqw2CrO2hyll8M9Rt7WBrz4xaEuACyKoyP&#10;xJpLrSdFtrkLHqiSgDCuR1x1pbzVFe4fd9ukJIwWnPNZFxf3LW2U0B2MYOBmvExeIlVl7rv+B7mH&#10;w7pr3kWZILJdPlP9l3DHsEQnFZbwzlJWitpwSv3HBFRr4k12yaCS28PWzt9oUPG0e/cT2xXT6nrL&#10;3eleGHk8IW1ld+Tm4iXpz0NDoNRT7ilWlB+RwFw1zHPGksO3c5xTY5l8xVJXnpiuk1CwN94O1aeE&#10;x+dbwFmjzywHpXmNtdYuABBclhKRyOhrtoUVOLfbcxqYjmOueX94o8rgjrmoUG5plETuTIOB2NV7&#10;Pz3uJRKHUEfKSK6Oyaxt1uWMCs5bIJHSiU40tjCUZz1Rlz6bqDSADTHRSgJJNUzpMzONwlUDODiu&#10;wfVkYxKLMbcctipor60kgZXmtuThScCs/rTXkT9XfU46KyvYXhkjvpSVfuetddYeIb2EW0NzppaI&#10;qArtztpt2tqluzfaYSTGThTnNYgazn0udSYN6g8Z5ojVnPUaoxWh1k9tol750sZsldlydgA/SuTn&#10;s7qLUpk83coJw4rAS7vbW9iZTOQs/rwRXcW17ZXmkLJHbL5iw/vIs/N9QKJUp3v0G2qfocyJgJiD&#10;O3Ujn2pTKgXicruzmn3ccbznbZ7cOc+9YskyR3EqmLoOOaaoX6B7eJ1Gm3vlOQ91v+b5ST0rpn1D&#10;Rbvw9fWV7aW8kcludrZG5G7EH2ryh5wIWYW7MT2FTW0ybiT5gPbJrWGG5ZczMKkovYzNUt9Zs76J&#10;hO80QnOJB0ZewP0rZ0ydJbVJIZIsgjzI61klSTT5YpYFeMrzkdK5a507UrO/nurK5kliZ8vEOoFe&#10;zGKnDszzpy5JHYR/Lqk9zbSPHIsYDpu+Vh9KtW8yNql4wDW9xvBB6Kx/+vXK6ZqNpPIyPOI23gNk&#10;4Ofeum2o9zY28nC5/d3C+/rXnVaNtJHVTlzK6OiW+0y7zaan4aNrMhAiug2Vb0zWZfaXqEKXZ+zC&#10;RRESrqcgjtUE9vdR2VzBcW3mx+TlJlPPtVjQNcaO3u7O7UTQrLiJn5ZB/WvMlT5buK2NHJtanZfC&#10;Txve+HviCtlf3M40u/1AI5c5SJzwDjoPevtW5hglsLS4haB45rZZFZGypB5BBr8+NfsIJbaS5tIY&#10;5IzFmWJeo9xXsPwS+IAgjg8Pa5rcxtTc+XY3MzcwseAjE9vSvssizXmtTn8j4jO8petSC9T6SIOD&#10;8mCOoqMg+UCCOM9a2LyAAqwEZVowyMp4ZT0INZTfek9utfXJ3PkGrFY5KdMGm/vAFzUpx830FRnG&#10;c7qYChsydKmVl3H5fpVY04Ee3FAy2X/eD5jzRlij8dqrg/vDyMVMG5OP7tADcr8v40D7q8U1Tlid&#10;nANOyAXznmgBQO1N5ycGlIXAwTwKjz1oAQkcZzzSE4Rf3Z5peODSEtvPAoAaSQU5OTThjnimtgsc&#10;ij14oACMSNgmm54HH40MThuaZ85C5xweaBj88t8tM57Cn8bG5OPSm91xQAmeeRRnhaMDLk007h0X&#10;NAD+Cvtnik7txSDGCBR/HTQAckg44xTewGKcQvlvzTOQByaAHE/Nj1pwH3gB3qPICg8mnZ+ZsCkB&#10;INuQcU4Dr8tRg8CnBnLt+649aAHHcJFwtS5yR9Kj/iPNOGd7dcYoAkB4HFH8PK/rTB90/LxmnHqK&#10;AJQRnrnjgUo6Gox0agPh1GM+9AE46DigFvlwmeetNH3TUox5b4I96AEwfIk5+lAZjDtKHIIpBn5u&#10;TUkZXcuQMk0gHq3ueFqQOPsjHcMZ5qBuLluOMUcbCDGcZpMCbKkqMmpEeQKwEzYNQDbkfPwKcD87&#10;fpQBqW1zOhwL5guOQSeaytf0H4d69oUltrHw+8NzqYyBIYVDjP8Atdf1qTPXjinI6eY2VPSqU2hp&#10;2PlPxl+ztYvf6jeeGPiuYcqxSwu+QD6Bh/Wvk3xV4N+JXh7W54dX+E+vJ+9O2aOFniYeoYcfnX6y&#10;xzv9o4aTIPXcavSvpN3plxBf6Fok6PblCLiEONp4PWrhVd9RtJn4rmffe28RtGVieSemBXUeD9A1&#10;vxD+0D8OtHsNGuZhJ4kgMjKnCxI3zsx7AD16196eKPgR8JtS8U3Fzp3xI1HRN9y7yQxxh48t12g9&#10;PpmvRvh14D8AeDfC2pCxu1vb+cH7RfyoBJL6Af3QPQVq5q1yGtDvoYrOzg8AadFDbJHbeHYINsYw&#10;o2KAeOlflp+0Zpklh/wUb8YP9hSOHUdPjuYiFwrE/ex+Ir9QHlZtSs28rpc5yevJr4Y/bMtIY/iF&#10;+ynfiFQz6bdRuwHUZBAzWcZczQlGx8glQZJSSMAV3/wNuY7f/gob8KS7qqzXMkYyfXNcIh/0VSIi&#10;RtGPxpNBu57H9o74V3iN81v44sySD0DPzW7Wg7n6f6owHi7xBsiJy4z+ZrzzxXltP0RihAjduPSv&#10;QZnj/wCEoncv8txodtIn4jNcV4uO3w1eZiyQvGB0rzZ6nTHQ8qnlH2tGB7c1F5qnZ+8PX1qlPLE1&#10;qx81wQ3Sq4dPl+U1ztG9zRllGOB+VZlwXCNtc5znFSMyknnotVTIpZ8c84qUrAzY025ibTblJNm4&#10;ABc0426/bJwblgWGQe1c82VdWDEYkBwK2rK8tpdTsIXvNrEYGe5rlqU30OulUvozd0Lw7reoa5e7&#10;/FFvBElsxQ+XuLY7e2axNZ8Nae7XaTXksM0c7BJE7H6d816ZoOoWunad4gaa9G8WxAjx97PTFcvc&#10;PJdnVZze7d077cjpmvNqxit9Tup1JXueSS6T4k0+3uJ5JGubMSgPLGudo7EjtUZkjkdyUiH7sY2k&#10;GvePDDwI9/Z3kVrIksTqfMGVcN2INcJrfgxrbxN4oks5b6O0kZ5Y0ALCE9SM/wB3+Vc2LwfPDmjq&#10;z0aGMV7NnAKi+TKdz4BroNKHzvhsjHIrFsA0kmpRDULZvLuCrMD3BrorBIo728Vm5IGMd6+Yxfup&#10;p7nt4b3ndGkQMKQR97mncHPNKyrk4243DjNKckr6BeleKz0kh6KfLI461PEF8y4ZkAAHWmx7uAV4&#10;4q7HECSQ4PI4rCcrblKJe0pZGjv3EJC+p71sLGxibMmPm4p9oqf2YR5CLhexqxtP92uCdW7M3DUp&#10;+WdpAQE03y48cxHPbIrSWLcrZkwBSbBnqDj2p/WET7MzdhMiHOR6VJIrG3jUFguORV6NEM6kqAAe&#10;hqWSJStxj+6Ohq1XXcXszHQFbWZQwIPrUYiV5jttYnfIwAtaCRMouM7h9a3fD8dmdRui1lESDyxr&#10;R4p23M5UV2OdSwlEcha0TBHTHSlTS42VvMuIgO429K9CvI7NRnyEA55rIZYGWXP4Y4zWMsbKMrOR&#10;CoJ9Dmk0izKjasBO7PIp501SCPMtgQhxhR2rcwAuFjI5pu0lpMu/3aSzCX8w/qy7HIS28EYmJsoz&#10;82AQKYsIMOPIVRx2rqjBEWH+jKoB4zzVK6QxGJ/LGGOAAOtbRxTl9oXsEuhmKGVFXPUDip1AO7J4&#10;4xxUmzLL1qzGqb2BXcampVb6lKmiDOY0ASPAHUiovLjYMTAnHQ4q88Y2KQq9eRVYxTbyfPAGRxWS&#10;qOO7G6afQi2KCvyrgjoRUTRqzg+WAN/51f2sSMtnFKUwo+XJqo1/MTpIomMttzkYU44pps42td39&#10;qSjrlQK0wvyk7BjuKVt3ksFT8K1jVTViXTMa1tyt9KS3y7xwe9b0sjm1UKDynbtVfBELnyRToUu3&#10;81hHIBu4yOtVfmBRsRxg+T1bvz60xztjjDOxOTV24SVEhB80ccfL1qsVlYHfESAODQOxAC5T7rEZ&#10;p5zsB3YpxBEcQBbbn0pgI3gbiSa0TuRZgWbz4csTlwOa5jxwq/2Z4Kto1cfaPEFuWx/FtPSurihW&#10;TWbdTMV44GetYmtRR3Pxr+DdowBW2leaXB9DxmuzCxtNSaIeuh195aWktlYn7KyqmlQBcjnIXmsK&#10;a1ijj3eWhUDk11mrXaposSCzXhAEYDB/KuLnkdo3zKQDjArejPmu7HUotJEAmhA/48BjdVozTLaB&#10;lijKGykye6nFVSmRDuEfFQ3NwIdA1r93GWMO0c9M11xSJkYulIG0eQtESz38hyD71tSwFrJU8kL0&#10;+aoNGhI0NMoQQxOD2zWwWHnqOKivNxlY66ULxuZ8dvN5SlrrgLjHrUpVkjX5uD3q6y9f8ajZcq/F&#10;YOobctijI5AJ8rp6VW82T5h5bD0FX9uFm/d+nFQuuduEAxVpoWpXE7hz+6/h5Jp8cpAwsZwz881G&#10;UJdx5TfT1pFjf5gi9+TQ4oSbJJ5G81uBgL61iSuxuSTbE5mGFI4rejhLFtxIx+OahaGI6lJGskXH&#10;arhJRZLTZn3cKSfYJEs4wfLAYelctqeg6ddtIv8Aa4t34ImEYbB9xXoIggVHVnO4rxVSSBQUPnR5&#10;OelejhswlRd4uxzVcLGorNaM4G38GQfZE3/EaN1B4cQ4/TNdHp3hm0inDyeIPPUjj93tHFbcK7Vk&#10;JkkOW5HrWkkzGCQAgDZjGOlbYrPK1RW5kYUsspRd0iOG2t4o2EdlAq9DirWIkSPyyeV5NVATh/nb&#10;G71pdwwWMmOOnrXz1bFTk97np06MYosEjcAY4z3zimtjYzFu3AqMNDgEzjJH5VEN5mfMgIHSuNzb&#10;6m6SQbFLStspwMYVshc44NKWAx8uOKgbO5z85x7VKcu47LsOOw7Pl5HSpvNk+zoMrgVVO4pGAWJ5&#10;JxTVKmVh52STxxTUmuoreRdLcKQW+maaWkMb5HGKrMZFkUPxzx7017gKtzm2mP7kjAXNNyuLlNCB&#10;V/sy/kO3Hc1Wi/4/RtBwTUumRX7+GNQzDOUkl4DDBq1DaTpMC1nMPTgmspVYxerMGmx6oR/y2K5U&#10;1Xn2izfBYkIcnNWrpbpoYxHCQSR26VT2TRzMZJ4ips3XB9SKzp1eZ/MmUbGb4adpdR8euhcKLoKr&#10;Z7jrXawRtIVMksrHPJJ9KzPCllBaeBdUe5utNif+0ZHbMqk4J44+lb8N54Xa8GzxlYE7vmGQBXfi&#10;HzSS6aHlzdmWcWi28RSCQv0JxUZJEwLeZhh6dK1Zbjw4Le3EXijSmyBn5lyDSJLpzToDe6Q+cbf3&#10;q14mJqSjJqza7jiQRxBoACkwyuQeatW9vJiTNzuOfl+Wt62jdltlFvordMYmXpWreWtnFo7MNRtU&#10;kMP3FIOK8+VRydkaRjc5lYCDAzaptUDp3Y/WqkzzGUtvmOG45NSSNOVlDt8ofg5qGOSCXU4YVuoA&#10;y9STWftG7psfKRCSXdjaG9m5/nTJYJmVCsmCx5I7VrfZVExCuGBPXNEyzLd26oFccZNOV7biTMIQ&#10;AOpdpSQO561ctlVN7eQOc4B5x+FP1O50q2t4Wn1SzUFhkbhkVagksTpkM6sJI2iyM8E/hXLNVFZ9&#10;Ck0zN1Gx02fSkIMSvtOGAxg1xk+k35tdsulRFFn+Vxzx9K75ntnVgrxLluAzYAqnM00cd0ft2mhV&#10;XgGYc10UMbODtcnkTPKLnSPD3/CwdKii1QvMyg+V5GFH411L6Q7ap4bdtUlb7MD5QQlRH68d6sT3&#10;uji4aRrvRomV+u9Sfz61nza/oaACLWtUnO3kRQM3P1r2qmY4vERUYxlZERw9OLudFtUQIN7MQvJq&#10;FUG9eCcg9axbTU9fnUi1+FHia4DHh2hKj8zitMad8UphEY/hjYwAvy0044HrXBHLsRUfw/ibOvCK&#10;3LXyc7VI9c03faqrb720UZ7sKsw+G/E8jRi7+K1lCMcx20WfwzWvbeEfCgYyXeq69dOp4VpSA35V&#10;10sgrz3uvk/1sYTx1OPW5zr3+gx277tbcnssabj+lVYb+/nLrZfDbxJcdgWhKg/ia9Qs9P8AD1u0&#10;qweDdKjYKMMyBj+tahZxEAJLTGOAkYX+VelhuF7v3/zZy1MzS+FHm1lpfjmeGUnwPp1mpXJeScEj&#10;8Bmr8egQyxBrrxNd3BDYKJ8qiu2/eByVacAjldx5pgQ/aQc4HpXuYXh3D0pXtc4quYznpsYtnpmh&#10;2u02/hjTIzxucqCxP1Nar5aVc3e1ccACpvKypOwnnpU6RRGPIRenJ9K9/DYWFNaRPNq1ZS6mZdIY&#10;7RSqFg0DfPWPp0TBLouGZvPJJJ611V1GV8PsRtwAcGsS0VxbXRZTktXU1Yxjd7kshOV6dOlZnizV&#10;BpH7Knxn1STaoi8IXCp6lmXA/WtdVyyjBrxL9pLVPsv7GfhXTg+H1PxCFbnoq1pQh7ScY9xVHyps&#10;+E7OJbkwXQ5mGrzSOwbH3zmuz03TriTwx8VLt53C2ottpPO4t6/SuD00XFv440iFy/lSlR7HPT8q&#10;7d9U1CBfijpA0uJBcC3LTBs7gORx2r9ApJJeR8vUbcipP8t3YMzB+n3fevTvg+R/w2r4Q5HzadNt&#10;/KvKoVJeM/aiQMZz3r074P5/4bU8EHsLK4x+RpT1BH2DJ5v9oXYDdbl8/maYU/dn5OhzSvJi8vuB&#10;gXDfzpDKrQSYwDjk1zN6nQloIMnbyKAPmkypzSIcw/dXhuT604keZnfjgUgHqFDAlOM0rlDJH8w6&#10;VGzr5YPHHXFRZHnKdmeOadwsSMfvAtnkEVEzjcRg57GjOWbjjNMKkyg8cUAKMlmPFKMeWM+tAB9a&#10;UAbjQA7jaOAPxpjf6qP5fxpxH7rr3pnOR8x60h2Ewo+byx7Uc8fLxTyPv5HSmHr0piE/iHFO52Sf&#10;P24pO2KTPztyTSGNx8h4FA3b0+TjPNOPfincbG+YZFADT3pMnZ1HSjs4x6UmRubigBueV+vNOIGT&#10;17U3jJHFSgDacmgCM/fAINNx87fSpSF3dqTjJNADMjyyQnemNjylO/qaceijAxnpUT5DR8HFAD1C&#10;llzIRgU87PT6VGufLT5TgClJ560AKM7xxTjjaPTNRj7x5p/Y5FAATwRj8KaCSTwKXAJPFOxhQcHp&#10;QAq/eH1qTgDkgDFQc7j8tHOZMuelAEmEMSkcnNNw2eJKhLYTAz1pd43Dg0ASf8tGOCfegAZJxSBy&#10;QRgAU5Sd78CgBduHJ2n86D0b/d4pCRjqKZuXHOaAAD5B8opT/qwSpxSE9fl4p2DsXnpQAwn5BiL9&#10;aZngjNPx+8+/+FIF+9z9KBjc9KBkD7vU8078KUjrQITnc2aZ8+Tzxnips8EcYphAJ+6KAGj7gwKM&#10;E7cqOtL3Hy0DO40ANIPmE5BpSSAcHtxSPtETEKck0whvKX5jnFADwzYz7UBhgkg4zUI34J8k1IOp&#10;5oAkJ6fKOlISctzTQBl8n0p6gFx85NADQDn7tJ2HFPOMHDDGaY275vl5yKAF/gb5eopOi/eNL/Bj&#10;jikbd0C0AR5O9Du4p2F2ZxUqhPKl3xMeOKjHDEbMc/nQA07s9M5pVU5ORSrjafmHWnZ4HfmgCMj2&#10;pQRzStt3v8o4xSHbhefrQAozk5NBYbW5PFNzy/B6CmkjbkRjgdKAJM4dcDjFBI44qEZ3OccY4p4D&#10;FCcjg8igAyuT836UoI2HPT1puMgEHj0pcDEvz8YFADiwO3AUj60ufmXKGmBVAOFIH1p3O/BYdKLg&#10;eA6vrEtxdvHHezKqgZwOWrEOWX/j5fcBkljVUupKkrFn1xSPKvzjzDmvNcT6GEUuhZkn2wRKCTxV&#10;cSOY5SSud3GKrFk3EeYelMMgyxHSg2uaCMWZsTBSEyR61SeYbHHmqcsaqNOSSexBzjvVNpIzK/JF&#10;CVxOSLjOQp+c8tTvOVQu1lJ29c1h3Ez4VfMHA4qmrPvP75+e5PSnyiVQ6MTLvcl+SexqzDcxeVKT&#10;g+h9K5kSERyAuSR0ppuJhZuuzj0o5SvaHSm4j8yRhJ940/7QnlsCUDYG0E1zCyk7QDwAMD0qQPGZ&#10;yzFsheKLFKqdC11OlsyG8wRIrK45yO4/Gr1xrFtKtoIPht9hEcShyJyxlI7+2a5De/lgksTu7+lW&#10;0cbATbsOODmk4JmiqM6W31crqMTLI6OV/vcHFWv7Yu2WUoZFYS8j1rkgsP2xG8rn61JJIVaP5QPT&#10;FTyrsaqqzsjqtwXtFW8m3YBbJNbMeqSmw2maQLs4APNeapI4lQkty3T0rUiuPmX52XK8n0o5FcpT&#10;Z3dvqEAstVV751LkY+bOKlj1FY7mORBu+YBRu/nXCiWyMV3+9JbPIzjmonuHEcZSYqVPQn7wrN0U&#10;2Uqp64mpsjQHaPnUZUN0zW5DrDR2yKbYYI4+bmvFba+PlsTdKSB3bpV9b8siBmbzN3yndxihQsOc&#10;4tnt0GvN9mC+S5Gf73Sr412QRKFuGHzDgivEE1SIXe37Iwwo5zxmtiDUWaFvlh5HXcKlwadwbie2&#10;f22HhiWSFD8lMa+gazkVjbEbfu8c15Gt7IEi/wBIUnPHNXPtbB/mDB9nUNwKmUXLcnlR1N6mlyTx&#10;O0Nt5hJGAMZrNktbVXRo4LZXCnPQ1hTXyCO3zdMzE8AdqiW7vfNGI5CO59ahwaKRoGKI+YDbxElu&#10;uKqT6fbvbNul2jHSpPtG0xEx7iw6elO85X3EyMoxwMVHKXc56WwiAO25LY6Zqp9jjJb/AEcnnpXV&#10;obcKhMq7i3pSlrTzQcr0PaldoehyZshtJW3mHHpVRrK8G/8AdE89xivQ7b7KUjLyRbd3pU1wNHaD&#10;buj3N9wAUOVty0keUTW10H/1A6cAVT+y6y8ipFoUpJI7Zr2ey0QTJK/2M7ACck8Vp21vpsBYLa22&#10;4PjmpVayHJpHnWheF5zLbz38aKgG4p03V6LHeQRR2kMbxxxxoVUKuB+VJfTyeQybwDt7dq5C5eZd&#10;WtiSwU1nUxCat0I9i5M6QyIbkt5gLNITnFXEZyhIUcD0rm0lYSRjcBleDV+C4IZB5vQ9a+exTcJX&#10;voephqKatYuSIrecQuPauf1C1gkms2O8HY2a6ZCkhLFwMrVO5iHkQEjIw2SK5VinBp9DvjRT0see&#10;PHLbxPtZm/enBqxbzvkggAkCtieDfBMBbjBJwTXPvBcR3L/uWJycHNdirxqmnspU9TqrWVfsx+Yd&#10;a2XiZbG2kYkKy8Z71xFrNJ5agg53jH4V0NxeXMtpo8Z3LGmNorzsRSs3I7qVTmsrF45yMEk7e1Yd&#10;3F+8lIJGTzWyCwjj/eD7gqpdKuIupJBzXHCq4tM6XTT0OWlQqsxEeTnrWXeiBrcFnGNmMV08kKuk&#10;Ywc5rk9RhnXWo0JUgyDAzXo0qym1qcsqTiyDS7L/AImVwcN80oKnNd8pkjtwHmb7gCknrWXp9vCs&#10;dkfNbO3rW84tmtUR7pOenNc2K996sqnJw2KhQlEOMgc/Wq00KvBJ+5bhDirjvNDFEj8ofunFWI2t&#10;n06Z1fnbiuNJp6HVzKSOahMqGQMTwxxWtbzMYF+cY3c8VVmRDO2cjrjFZhlnRihxjfwa0aUzm1gz&#10;pxIwnTnHFPaSPeGOenNYMM7GP72SO5p0k8o8wlRjFYTpNaG1Oae50qrFNpc5UHIjPFcpdqrLOfs3&#10;IbArZ0u5JtLhg7AbTgVFcIDuJjHzEnNZ0p+znZ6HTKlzRucirwrcOskm3PSr9pJB58iEAlpBg+lQ&#10;XlmjXiOzHC88HrUCIgukZJ1yo5Ga9NqM47nOm4s6e4jhElsnmg/IDj1rMuIH81SLc5VhVvSIr278&#10;QFFVmfzFCoa6vX/C/wAQbDQ9KvLz4e6jHZTxDybheQ3sRnj2zXOqU76alOvCNuZ2ucb/AKObdA3L&#10;CM5Ga5jU7SCS2nwilsHpW5t2gMUf7x6nkfWq7bCmfKILMea6MPUdKQqsFUj3Rr/CDxJceH/2hvCJ&#10;m1W5igOrIplGcKCf4vUA1+hHxE8BaV4o+FsPiPQtJ0tNZOgCaa3hI8q/jxncuOA+OnrX5g6hBMJr&#10;aWIgPG5Kn+Y/GvtL9mn4ppZ2dtoGs6vObAXapDNIxMli7Hoc8mJj+VfSU7VYqcXqfEZvhJ026kN1&#10;07nT/B34l3uieI7Xw74gu9TXT11UwQzXGfN0+XOCj55KE8e1fW3izw14F8UfC/WbW98PaLdw3OmB&#10;t0eCfmHyyRuOhHXg14T8avhodZTU/EPh7TNNXVhpnmyQwEeVqcIGcqRwHA6eteafBf4n3ej+ItO0&#10;DxDeaoNPTVDbwz3IPm6fLnBRweShPHPSs6seZPTX+tjxp0/aJVqL5ai3t18mfNvxU8CeIfCXxn+x&#10;zm5n0+ed3sb7b8s0efut/dZeh9a8qvLdTESD0Q8Yr9efjB4R0/xZ+zzqq2q6fNcppJuLbyyD5nGQ&#10;Ub1I9K/KHUbO9sfGepWN5aXEcsF9JFmVcEleMEHoRXmWad1pY+syXMli6fLPSS0aI/AvirX/AA58&#10;V/Dd7aeILuAxX/7uQE7VGeUkH8SN79K+7PFN14c+JX7Hd1JZCyi17S9Iad7EsC4YLlmjP8SPjjHS&#10;vzu1O3kCoViHO7nHGK3vBPi3xHoXjLw3NFreowpHd4hmRuYcnlXH8SN0IPSvUoVOdXW5GZYFxfPB&#10;ao6Hwt4x8U+HviXp6r4h1m1ns9YeNHbO6Mg/NHIv8SN0wa9m8aP4X8a+AIdYsINLtdbtbTdfWkeB&#10;5p7unqD1ryz4mx6BrkVj4n0600+3vxsGq2kQASYn/log9+tcHod7qFrqlpPbaje28qx4DKxxg9QR&#10;3Brnxf8AN33NcHh1USmvdkhZEuI/Ojmt2DRzEDI61GVBhB5GRW/fs94JZvJi8wNuYDjJ7mseQp5d&#10;iDxnPT2rzYzuezKGhjyQwGVs8nvU9sUEiDfgK3HFTPGBJIwVuTVZ1cBXXOec10KXMrXOOUeV3sb8&#10;cqYz5mMJipQXFnEXD7Hc7W28D6ntXPwTMxbLfMAeK94+GU/gm+8PeI9K1fw1DJFdROs8ij97AQPl&#10;dO+PpXM8O72RtLEqMb2PKYx99WmU5U4IrNniyH+Q4LcV3vivw5daVqGpm2vp7qx+1t9luCuC69lY&#10;dmA/OuLDB7cnK4C8jPeslzU2aRlGtE5y8tyMkRdFrOt55YppCHOM11EgSSFcA4zg5rDuoEDuRaHJ&#10;U4xXqUaqkuWR5tei4Pmie8fCvWYv+En8ORmUhHvAjAHo1ezeP/AT6lpev6hY+FIhdDTd7LFgLfIB&#10;ncMdHX9a+H/DWrzWPi4N9uaNTqiEMf8AlmynjI9D3r9M/hr4nsdW+D1x/o8AuINPj+0WhbLREDiR&#10;D3VuvHSlVwbg7xPLxOIkmpH5zzRzwX2pwMZd0V66/vF2tkHBBXqCKpy/bVeDacKfavrf4zeCLbUL&#10;fVNe0WwiTUooi15bxrtW7RerADo69/WvlS3lR7Xy3tZAdzKVI+ZWHUEdsVi04a79z28HiFWgmtzN&#10;a132837pD8hzmtzQ9blt/C+oaRqVibrTXc+SJTl7ZvVSe3tWehmFxswwAJwQKo3ECSRScNuDnI6G&#10;toVOktmFfD82q3NGZLYahJ5U6sgfKEdx2piSSLckbMZFYcck0N1bI14/3uAa0zIrTRtnnbxUVKNv&#10;NF0anR7mtCf9Lj/en73Wi/t4ZI5n8n5xjPvVG3lHnTA9d3Fa5c+UjbQOBXK7wldHStTkp4CZFBkU&#10;ADBz3rDnhMU6lD8u/rXa3cdvIwkRWH94VhzxFgymMcdK9PDYjucGKwykrrcNMu9l2d2CCVwc9K7i&#10;KeNkjZLoZCDIAryuRLiO4X5Xxv4Nb2l35SdgYxggAEnpU43CKa5omOEr8j5ZHoAUO0n7gsQnOTWH&#10;qFuVUuNOkUA5J9a0rG4B8vdMDlsqfSuszp83h+6SSwjLPbkYHY+teH7R0Zanq25jzRvJl0pcQpwv&#10;I9K5S/slEglS253cgdDXbXFne2t2Fe2LJJKTGw7j/wCtVKaMOu02uOOtevh8TyO6ejOOvQVRbHnT&#10;MjvIhhdRnHJrYsbOJbGd1lmLbCcZqtq9rJHcwNHbkHfk471Y0m9Vbu3WSPhpAvToa9zn54Xjs+h4&#10;U6fJJp7m3pFyv2mZJJQMSdTXpOnXirHDtvE4UY5ryzXrSay1ayd7R1W4hVkYfdYfX1q1YX0P2K32&#10;3hyXUYJ6GvHxuEdSKlE7MFVs+VnvOhW2i3vjho9Q1G0gie+hH24xh2txnkBO+7oT2r0D4z/C3w7/&#10;AMKKbUtB0y2jmg0BZri1U7lu0C5Mqt2bvgV4jpMHjV5NXu9P8IaxM+mxxmaaOMsFWT+EL/Hn2ziv&#10;R4fiX4gtPB0+j6n8MNXEDaPJHGLlXUxlxgnLDgDqBmoy7FKErSeqM8xw05ax1XY+NIYkW1Hm274a&#10;V0G4dCKy7mCEOSGABJ5r0nWbNpILr7PBJL/psrrIiY3bjnGPavPpIZgJ45jKp5xuGK+xwOMU3pI+&#10;SzHBcnQ52QETKd68N61cs7iZbq3U3K7N/T0qRLaFg27f9481nXEaLcTFeMNxzX0NKqpHzdSm4s9m&#10;0CfR5JoEumJjkAUyDk257HHcGsLxrp0SXsXlahBKpjJEqcbx24rm/DV2TPdxPG2d6hDnoa6HWrDx&#10;Kbq1LwziIQk5UlgwNa8ruZXXU818vzCc5/dnk1NJqF3HpP2VrzUBA7jhGILexPpVqVEjv2Hz8ud2&#10;VxTZIjLnFpEdi56UMk6bSF0cWFiZdWaAMg6LnHpnFQaoirrikT7kIyG7MK5m0vHXU2glGyPfwxHp&#10;W5dXVtLb2oSNVVEx8x+9TUrEO97FQX0sU7rDcOBj5gOKUy2E2mXQnuGYEHjuDWRPsMpKgc9cd6pN&#10;Mqjbtxk8UmythWkMd5J5RkC7jtOav2Nw/nyMzck/lVBArybWUdeDQHK35RUXKnnBouB2lvKCp6+/&#10;NaVuw+1JmUDnrXKWVxGbmNd5zittHIHCnrUNNDvc623lZTGVfkdDXS2Ny5mtg2NwcYwa4K2mc7QS&#10;enHtW7bzYe1yTkNwanm8hNXPddH1Jo/s6NJlfKGGz93NeweFdctldbW6uGa3eT93KeTAx/mD+lfL&#10;un3UnmLljwo79K7nTL6RJ7dvN6MMj0olHqxpn1e8UbAtHNE2cEYPGPUVA6EORg9K4TwtrMbXGmxP&#10;KwjOACWztP8AhXqMsIypBU5iByDwanm6By9TGCnJPNLg8g1bZPlXjJpgBMjnyCABx70xkGDz7CnD&#10;lfvVPsPzdKQqo48vFAiPadz8Lx70FTtbjNSgcHinbeCdvNUAzGdvQDFMwcv8vGeKs7eD81NwN2Pa&#10;gZCAPl6d6Nq7H4HapcHoVBNGGxIdnT3oFYg29SFo2jLnFTjqew+lNKv8/wC7OO1JoaIsHDfKabg9&#10;ianwcrQAdy/KBzSsxlcjsQaNp2yHZgVa2nzG+UUu3g/IKVgKyqhgBxURXkjbnmrhX7opdvJO2gZV&#10;2nYvynpTSmJCRnOKuFRgdaaynA+X9aAK2zhzt7UiqPJ4YnnnNW1X5QD60FGDRZTAOcHFAinj50wp&#10;A+lKFPmufm/xqztO8805VG7BapCxEoI6ICadjhsnmp8DK4JpwQ/LnHWkOxAgYzNx2p4QiRunWrGx&#10;QMYp235h8vagCAL146ClABhY5NThGKn921NkAQNlVBx0zTArgsZcCFcbe4rPunKMwNwgO70pt3cO&#10;ocIMMenvXOzTSksXuG3E4NBDY+8uHYsN8hUDj3rBmkbySxUDnpVidyI8eaD3JrBuJSI7jOeTxVEM&#10;guZR9oUea3Q81gzzDZOPPyS3HHWpbmRw2cjBNY80imeToBsppCSK8z7vM5J+U1gSthZMy5Jc4q1P&#10;KxnciXjnHFY80mN5wSe2apFJEMzZkkGWrPlY5myT061Izk7yWPvVGVzkdMZ4qbdy2yGQgYJYk5qr&#10;KcbsAninsw3P8v4mqjsu1iCRz1p2JGyMuEG7vVV2AZzk8DmnOcjG/wClZ9xPHDb3LyOmSvHNNjC4&#10;uVispZHaLAQnB9q8o1bUL281qbFw4i87Ax/FWjreqGaYRoz7GfBx/FWdawtsVzCg46elOwrlzTLT&#10;94NxjCnGWPatq++w/ZLaKO9UDZyFPJNZ0hiGkYDOWOMKDVaKMh2clySR1NOwMUCGNsEF2LcEmpmK&#10;kOfLUfL6Ukqwm4yVwNoquZlF7bqFxmQAe9RJ2KiiJrlxHexCEAdN1O0qwWS/kllLtibjjqT0AqS5&#10;thJrVsoXALrkDvXe6RaShYtlmirAFJYjgf41x16/LG9zsoUrys0eo+BfC2iJ4e8S6lc6PYXV/b6b&#10;uhtXkCx2aEffYnG5u/tXG69qUhkvLW3v5vs7XrbpM4MpHUY7KP1rQbXNRt/D3im2XwHcXMVxCodl&#10;nKnI6Ekc4HXFcK7O04klnBkaQ52jAHsB7V89VqTqyu3oetSpJPRbFOaaXzZEEU20gAtmprS0XznY&#10;RktuHSp2glbaGKjMgxgV1um2cKrHm4VThffFc1fEKlHsexhMK6rVkR2dtKHO7T3+XG04rp7ZYhIi&#10;4VR8uauCO6FgQIUwI+uKgtoJJDOys7MJwOBXzOIxPtb6n2eDwiopaF2TdJqduIbU43AZIr0TS9N0&#10;+30m5ur0wArbhgGbpWTa2ltbafFPdSwBlh3KmRxXE+JNau55FjS7nWEyYwD94CvJ5JYmShHRdWez&#10;NxpRuybxRrt1fXVxZwyzxWKzY2oxG/Hr7Vx0klwlnJElzKI2TDLG23P1xUbOWU7ITyB3qzbWrtcq&#10;WlZSzjJr3KVKFCKWyX4vuzy5VZVZEVqLlRbndKQdThyuehzxXv8A480Xw/afCb4f63cfF2/fWL7S&#10;bdY9BUmYKgH3g38OOpryZrOaNIF2q2WUrivSfDTrNdPb3lpkx+WqzTncqA8YDH/GvKzDEpONS2kb&#10;3t1TsdVPDSsmcHAl/PEFXSL3aq5eRlwB7A96nxJGVG049TXvGsX/AID0XwddxX2gabqUz6ew060t&#10;mXAZh992HQDrzXzxcXU8sJOR5huXYhRwAeg/CuTDVpYn3lDlj0v17npRlrY17a6EV0XEcZbPylu1&#10;U7+6kfUWkaVWcnlj0xWLcTpFp9iZ7e7LSBvKbadmR1+bpmswzvMijy3A34znrXo08Jf3uhnUq8rL&#10;11cAzfJBzjGQasWEDnczTsSzg/SoobP/AEXfhicDrXRWUUK26v5i5Ufd9KdapGEbROd05T1Z2vgr&#10;Vtb0rx1b31o0yzW9/GwOTgjuGHcGv0E8Dan4U8SaYt0DFBdsIPtsSvh7d17gfxBvWvzctr3beEra&#10;p0Oc8V0nh/xZ4u0vx9ouo6ZqU8Fxa3QPDfupEzyjjoQfeuKjJynaS0PFzPLHUi3DSVj9b2Nwl7qz&#10;R+FHla3sEFvmYDzOOaktrqd9Fs5riSG1MkcjYdvlUL1y3QYrxT4a/FfwH4h8N6Wl5e6RpeoxxLHc&#10;W1xcBdjkdUJxuVv0r2a+svD+o+ANYsJW065s7m0KskFzyc9CrKc8detfUYSDppxltuv63Py7F4ad&#10;CXLUi0+/l+Rz83jX4XQQ6KZ/jl4RYXF3IkO5hksvXPpj3rprDUvD97a6g9h4i8OXPlWRciAqx6ZU&#10;8dq+eNU+Bfhy6u1kX4z+MIW89s4jBG3+ED6D869C+Gvw/tPC1z40dPiR4l1F7qJUja6GBCo6gAEg&#10;5NXKpWp1YLk5oyerT2XmKpTw3s241Hzdrb/gkfmv8V9V8W6/+1d4th1TxZc7U8ZSxyNI5CRwRvgK&#10;qHhcCuU1OLwg3jKCPQ/AtwlvBFFC1wCS11K3HyqPevav2lvB0+kftH+F9Q+2O8OtTSMVjUqFdW5/&#10;MGvMdI0++j8XeFbm01Vkkhu4WWOOHzAGzwMDqTXi5xiFhqlm7aXP1LJKVOWGjKFj7Z+Bfwpi03Rd&#10;H1/XotPfVWsxLaWsgzHYRsM5bPBkI9ele0+MfiF8NPDXhWZ7jxPp9zcE4hsbORWllPfPYD3NfOl1&#10;c/HnU/Atnpt74007w/YSaZH9p2XH+kSADjH8Sg+ma44+A/BaF3vvHeuXsrW0h824k+VcdTk8cda8&#10;efG2DwSjye9LyfU8OrkFbH1nPEVLxvol2PS/+F4eCNT1SWyvvg5rNnZXFyiy3DXqnBz8u4L29a6j&#10;UL691G0shZ2mm21ja6cZG8mcbZVx8pyMDgc18N+LLPwOdU8Fx6F4h1C7mOqPHc+VHkSNnhQB+Wa+&#10;nPAnhTVbT4RXqan8VbewF9aQvPpUl4C9tHjpuJ4LjqO1fD8Y03mUI4qUnFrVxa2W234/5M9inleE&#10;waXJo+l23r6ehe0u6vPF6+I9CvPg8b7SLd5I7vWJfkVXHC+XnqR6itB9K+EfgLwvYXaeE9N1HW2j&#10;kGmQykE7uzvnoF9fyql4v+Ivw/8ADPgW107SbrRZ54LYiLT7JlIkkP8AHI49Dz1zXydqGsfEDxJ4&#10;u1yee91GV579FdowSfmPyRRjrx04/GubIsvxU5N0k6eHsrXu+Z9XFfqkl0RKw9Ss7P8Ad0n9lbv1&#10;fS/ZHW+JfE9/d+JNav8AW/GOsanezXZ+z6ZbSlYEyflGBxhelctNJ4rv7iOG9vZ4oZWULZWGcsP4&#10;VwvX0Ne8+Cfgf41uR4euNU1SPTY3jV5PNG+ZEPYA/wARFfWXhL4dfDXQpbOe18GQXN7HF8t3fEOw&#10;PcjPA/AV9zhclq1GrR1/mktf+3V0/PzMsXxBgsBHlg+eSVko/q9v62PkHwJ8IvF+q6lo73OiS6Pp&#10;o2tJJMv77Z6Kp7sPXpX2b4W8GfDnw/psBsPBekxvDZEveXWGfAHzMzt09e1WPFvjH4feHtBin1b4&#10;h+HYZCD5dpDKrSyf8BHI/HFfDHxl+Nesa3pt7o2h2N9p2kOcXMokxcXo/u5H3EHcdTXvU8pp4WKl&#10;N80073f9f8E+aqYvMM5naKcKb0stvntf8j2j4o/HPQ9Om1nTvDWlQ6jdKZI/trNiAOOCQO4U/ga/&#10;OjxbrvibW/iT4g1DVPGOrX93c3P7yR2O3A6Ii/wqvoKZcyXcs2BK5L/6xv73sKW3tZFdj9ngJ9T2&#10;raeJ6/gfVZbkFPCpaXfVmNBpqtcrK5fdgZJ6D8K2ltgsceJo/vDIAq5iYRgGNTx2xUuyNrSPYJ2f&#10;+4q5P6VxVcROW59H+7p7kgMRt4v3SDavT1o8xRGNrMATVGVnQQ+baawgJ+88DBPpuPFOEkMghKIF&#10;UDqe9c7pvqWsRF7M39JgWTVk/wBPCl5QCT2//XXeto1lDC5udX0+FTb7h8wJx9K8tttSsoLy6BjT&#10;5kO1t2OR3rDvvEGotPqii3up2YkCVpCR+XoKzlga1Z2joc9SvFdTZ1m60ePVboW10jp5rAHoWPri&#10;uQvJ3mhRRbjAPUDrVW3tbyW9vZ5XuC7nJJ6Ae1aZjhjjG66iHy8V69OjCjaz5mcbk6hHaiVbOEfa&#10;3A5zmtBtRsYdNAOJJC4Cqp61jzPdz7beCzvWy+CUQ9/etqx0JIoYmnlxIwBIbkitpTjCN5u1+gRw&#10;6myaFzI7s5kXIUletdFbTPHE4jgtwuzsMVTSCBEk2xI39KjuDttdwIx6CvJqVXN2TPRp4SEdS8Zp&#10;CbvfNId56g4xVJ/L3qRNJx/ebNZRuoyWxIDg9BVa4lzsLSuAWAVV5LH0xRHDyb1NpVI04mpJ9naR&#10;3EzDGMktUkN0/l3SiE7cAFvT6etXfDfhrxPqeoxiLQdUfDAt8hCRg9Mt3Jr6H8M/DrSbWLT7jVdW&#10;hnmGDHb7cRxfX+8a6Y4S7tvY8bEZlGK0PAtGsPEl3qqtpngrVJ5VbHntAdik+meDXaR/D3x9MVe8&#10;8U2VszvkoFLHn3r6fgS3t9NEFnZacFVMLshAA/EVgazrFvYafK914hsnkKkpHuGSf8BXRLDRprVn&#10;lfW6lZ6I8ik8K6d4f+HXiKe78Z3N7d3ECpbQhdqxj+In1rxjUNPs1uTNDFB88pYjbxk8mvQ/FniC&#10;/wBU1DTkbUClqk7ZUDmT059BXJXDxHToI8oqBe5ry6uIalZHt4LD2XNLcw4t22M+UhwvOBWfcXBe&#10;7K/ZmGJcYx1rpbNYZGlEcsYC5yTVa4hhFy2yCFm8z73rThPXVXO+rUjFD7FQLO4J8HCbEY434xV2&#10;GPw5Ncxw6j4W+xQyTAC4jnBMZPQkelWNKWSbUbOBECGSdAXPQc16Df8AgLT7iVHXxZdJK1mobacq&#10;SR27V14fDSk02rHz+Kx0YN3Z454q0nVNEuNNY6u93Y3S5t7pTlCp5A3dAa4e8jvjBFd213Lkcuqn&#10;jFfW2l+EoIvgx400LVvEn9oWs1hK1tFIPntnx8rK554Pavky2W9svGnizTZGmdYtWljDOOqg4H6V&#10;7UaKpq9tt79UebTxvtpWuMtbyK5SVHdFYgL83HNLFJrWneK9PnSTGyUFHByrKeoI96gvtM26g0iS&#10;zBXlBIAxW7axwS6NLBIsrgRqFLdRVTdO1116HQpSlodaPsl9p4u7ZVV/KzLAvUHuQK529sGYzN5T&#10;ByKp2kmqad4htpYmY7X4BGQw9CK9HtpdN1LRZpYooYLgQHfF6H2+tcD0d0WoWPLEjKkrJIuckc1M&#10;Uj8p/kzxxitjUrHYyl5my0x6Vjo0gkuIzEBgcGocmzrhCLLdm5RZQzqcsO9b8ZxLCyuvK8pjIxXI&#10;+U+WP2luTVy2ubiJJQwL4bgmrjUlHZkzw8ZdA1nRrCa++12V6YZ8fvYhwH/wNW9AurxPtFvf2Tqu&#10;8CJ25x+NPivIXmO6EqT36Yq6Hs5LcpIkDqZRjnkV01antIWZ593Qduh2SQO1i8kd5FJGIhlSckCu&#10;S1bTIxOtxaXh3BwXjxXSWCyxgtbzPJGsSgrnpn+dWp0haRSd8TlckbetfOOrKlN3O1JTV0cxp968&#10;N7aBtwDAKyt0PrU2t6db7PttiVUuA0sSHnd2I9Dmn3tn5kR/dqjB8qR3xUtmHEKje5OzGDW0aril&#10;KLsYypXWqufQ3wX8f2t7pmneGtfvdl5HFs0+6mOBMo6ISe4/WvbryOWLUrlHtSvz/KRyCK/PLVYr&#10;sanp09vFLBPbXIlTYcMSvOQfWvsP4S+N7fxH8NzY308A1WwtQhZz88qDgHHU+9foGR5p7eChPSS2&#10;8z4LPMr9lLngvdZ3pJzwvSmNtKEc9OTVi+WWORcWrHLc+1VWyAnHO2voz5qxET8q4XPvSZAzilbA&#10;LEt+FR5TzG+XGR1oGSqTu7k1MD976VUBG44kOR1qQMc9OaALClhnGOtOcsd2D6VCCNzfSnfwnrnF&#10;Ah+TxSHpTMsSuQO9BPWgAP31+ajPzyEGkJ9BTRgMxxQA4kcYUcU3J3H6UznYcRmm/NgfNg0wJex5&#10;oJQD7xz6Ui53AHHSozkXSHHGeaBkrFTgYANNJbC81E2ftBOzrS5z1FACqW3Yp3ADfNjiowQJWJz0&#10;qQspjzgUAIuQx78daOOeaTI2g0E89KAHAKYz+8FKANzHd2piY3ngdKccYflfb3pANONw5pQOSc0z&#10;nCZxnNSA/Ifk5pgHORzUgYBl4HSowRs5j/Wngfu5c46cGkAqsRO+Uz6VYG4pIfk4HSqoU5j+fvT+&#10;Qx+ZhnrzQBID8pwKMtn7g4pB1604Z44oCw8dD8vSjjauU/i60fU0rb9gG0detADx5fnjEv8ADTg2&#10;HcA96hxhwDjPY0ZfP3RSAlJOKcOgwRwarkkHpQHGTk4JpgWmZSVO00/cxYcdqqFh5eCD14pY3YO3&#10;AwRUsZbyMdjRzgc1FkY96eNpA+cUgLA27eWA4qInDHjvSEjcOhxSZ9x7UASKVG/5etOLDYck8c1E&#10;C2enNB/3f1oAmEz7FIlFRu7lx+8PSoz97G00oz5g470CJVz9qtfl6OK+Tv2ybGWX4F/Aa/VGK2fi&#10;B0cj0ccV9ZoD9qT614j+1FapN/wTy8WuYlLQ3UMinHQ1UXYpK+h+ZlsWfSoCsowIF4rMmLR69azF&#10;uV8Q2rH8GzVnST/xIrbJOduM1W1RSLec5b/XI35V1rQg/UaykguPhX8NbzzV2t4KtCX/AOACuY1B&#10;hc6ZqwDlv3LcY9Kg+HN4bz9gn4aXBLEjREiPttGKtQhFg1AgDP2dvyIrzprVm1O/U8Hvdy65cDcM&#10;CZgRVIO2Zj5nIbgVe1khfF2rDK/8fbdKyGf5XIxWW50M1NyG3gw6k45qJ8ASYA61XtyCgO/nd3qR&#10;z88hyvHvRygMdsxjnjNR2xiHijT8jBM4Knp0pDgs2WGMVWmwJ7Jtp3LOpU5qWrqxSZ6W7LJqMAG6&#10;QiJc8dPrV5UzGFaIDC5GKx9InC2904jiZ3hQMTW9k7pj5Qz5B79K8CvDlk+x6tKd0jASYDxdaKL+&#10;MZuRxuHavVIb2/OilEhtpAbYJJuAOUPB/SuU8GaH4V1LWvHi3Gl3H2lSHhmEx4P0zXRlLOx8Ty20&#10;89wMoQoxw2OnNb0ItRv0IqyXMjxnxX4M1LS7/UNY0O3urnTricvc2W/Mls7HJI55Un8q5Kw1C4+0&#10;ss2lX0b/ANyVCD+tfR0smrvps7wWE4RXbK8lQPcVlJa6JeRXsV74UsfMI/dzIgDZ+ory8bgoYi7S&#10;1PWweYOmlc8vifdIpMvUdzV2LmVs8fL3rZ1bwlrULNdWV1NNEOsZzuT/ABrmXk1aCzcXfhHVQsbf&#10;eSMn+Wa+QxWBqU3ax9JRxcKi0ZsLnDnjaDV+KO4IBUjp1rJs7nT7m2YR/a49qjcJEI/nXSWi7U/4&#10;/YiMjktXjV1KOltex1wqJmtYxutsgd2bnrWoqjzW+YDiqUcsAVibyAgL/Cc1bQxlAxmTGPXGa8yo&#10;n1GpJ7Eny7X4PHWo8YkJDggrxU0bROsmAOvarsFqGjznaB0PYVlJxjvoNXMrYWUDcw+birCAIGBG&#10;fl796nuIJFdyk4Yd6q8jHzLnHPNJOLtbVAIxUvKNgFW7BW+0yJGWXfIM+9Uif3qdM5q9Y+edbtSH&#10;YL5oz7VU0+UTZuXqyCxtQzfNs61lKXBPIre1gEwWGMEiIdK4aXWtHttctYja3FyGkxIUXIT8a550&#10;51ZLlTegouy1N8biZeuPWnhWLMAnA71PbvBcWtwYooxGYgVbPWrUSXKQTKbfqOGrmtbRMpsz2GM5&#10;xVSeLctuTjhuAa03R94Hkvj+VV2Q7pfk6dfatY1HB3uTuZk0agJtVe2ahVVDMA/XvWiy5KhklBx3&#10;FVGQpOCbkYJ71106ymtyWrCN6bweajkDYO1+gpzvEssK+YAD3qfEeFwwOVrW/mIowrKyTExtkNUh&#10;QksBG5x1q2hVGYY+8eeK0LeB3xhouT1FFkupLZliF8KQpyR61YS2kOz5jx1rd+xsk2VSb7nIAJqd&#10;ImByLZ+TjDCsY4lczTTQ2ZMVnEwUHauCM571bkQKhVWQjA6LUt4skNlK0kmkRocHcbhQR+Gawn1f&#10;w5GJEfxgWY44hjL/AMqTlUqKyu15C0RrOoljgVjGVVfvFelQCK12TYK4xxVCDUxJDOLbw14guUMZ&#10;w/2dkB9uRUDP4xZj5PwHv2XccHzq9OlgsQkvcdjnliKa+0iW4gHkuRcoeD2qnDpty8PGqAdSM1ei&#10;i8e/Zm3/ALOV02eQftOMVct4vHe8FvgJIo7ZuhxXWsNXX2WR9YpvqULLStQN+rrfhiiMSueeK5TQ&#10;WSb9or4jvLZFxbxKgOfu4P8AWvVLa31iJru4l0g2xOmvlA+4A4rzzw1p94niD4ty/uj9r1M4fvwT&#10;XZHmpQftFYKcoyn7rGa5qMjeI0YQIEQlQg/hHr+NZow9lI6ueucHtXUy6HGzFpNQyzyAkfSrSaTY&#10;kwjzgNseCtZ08ZSSep2qLZwDgscf2mTk4wp5FUNSghih0dJNXIeV8qCetemW+haOuqyOLxxzzmsL&#10;xNpekyeLvh7tt2LRyOZDu6jtXXRxtNySuJ0rmbaMkOlwFpFLGMZXPapjJbkM29cbxx3rcNhpbRIT&#10;p5YiJRkGl/s/SsH92QQvK1lVrxlJu52U4tKxjmW3NsxWfkgYHpTQ0XmxqbpASmc1uJZaaVUfZSCO&#10;hq0dO0Y20Ja0DOp4+aub6xE15TiZZz9thjjtJ5CWOWA4FVZrsRTKrwXgYjtGTxXoYt7EbQlrbr0y&#10;NvNOWKAXatt0/OMDcoOKTxaj0FyXPPY7sFiVsLph5fdCDVXztSa8Yrokyjfx716S8dv9tLvaWRJ4&#10;+VQBikaGx8wmOOAZHXHQ1m8wSew/ZHCRyasCM6HIfepIbW8e8vJhZsrf71deUxu+WJsdRikQRKpx&#10;ZlRu5561LzJdI6jVE5T7NqrSnBcdecULZX0ZyY5XfPU9q7NWOXwIQPTFO3nc4a3TGOtYf2pJfZL9&#10;ijj/AC7oPg6MxPc0ptb3cpS2AH8WTXXL5RiG2NQc9ajeKMyJl3xjjHrWMsxk+hapo5V4rryYdmlt&#10;w3zGlMMwiBFhK2U5GK6qOMLaSK2zG7j3qwNvlIPKiPy8cVk8dLoh+zRxQQeWynRbg+pI6VIsTGLA&#10;0ucehwa7FgdqjNv1/uCk3cKPLiH0WsnjKnYagjl1tbloy39kn5R3qNorwyts0Aycj5c4zXXuWMBU&#10;NGMjk1HkCEqI1yW6gUfWJp90NJGFDb3YXH/CApCDHyxlzVX7DdrKxXS1yXOTmuoO/dADOTgHAzUq&#10;nCY8jHuaaxM2+wuWxyZ0+8MkZaL5z92rMNreQi5ZtIjZscEiuniSU3hdrlQAelSzF3dAAvLAA+tJ&#10;YlvS4pKyKdta6j/wj0U5MZLZ3ALjHtiqD2fiiUyiPxTZ28QPTygzV2cSSx2SL5y8pyKTyYFkJ+3h&#10;SevNcHtaik2t/PU5eZHC/wBj+Ii2W+LsQJ/6dhWTqvhvVJbR2b4tyMyQkqqxYyccV6Yy2nlTn+0I&#10;goHrzWDqNxYx6Leub9Qw4RRySa7cLWxMqitb/wABX+RlVqRSdyHwz4a0I/CfQ3vvD9/cXjCUTyNc&#10;MA/OF4zxitG08OeA0s8T/COYv55+cXBG6tfRJ9Sb4e6Cq+Fp5ZCWLnOAATxW1t1Z7VjL4XEeyQbC&#10;HzX6fgsJGVNOSTdj4zFYmTm7GRH4Z+HbMFPwjuiccf6W3+NTR+Dvh1m6abQtUtgOgFyxz+telWNj&#10;Zj4eazeTXTq8cSbPXNcxcyNM5yTtHT3reeBox+wjmVeb6nDzeE/C51hWs/F3ieBR/B9oYinTaBqw&#10;lUw/GW/RAgGHj3Y/GuuCoIx/ePpShCHJ3sK8zEZRQrPWNvQ6aeMnDZnIw6Tqah/M8evcs/G7ZtC1&#10;HL4ZlkmkZfiBNbuTneqZxXZMo3JlDweKUqxRAJCOawhkeHi9i3jqjOFHh7xYHIi/aQuuBgbrTNPH&#10;hrxoLaTP7QvzMP8An3Fd0pkU7QuPl6460irJ5suXk5681p/Y2H/lF9dqdzy27+HN9c+XLd/tC3jM&#10;LkPjy87SOnFbyeDteMFoW/ambakAVE+yADA6Cu4Hm/NjzPxNO+fy1Bdj83rVvKqMrJq6Wwli59zg&#10;m8HMXxd/HG+fnokW3P5U5fBnhbBEmr69dDb3uGGf1ruZPNaSDjpTtpyp29KFlVFbRD63PucnaeEP&#10;hgkaM/w9naQS5zJcMRx6gmt9LXRbaFBaeB/DSoBggW6f4VebPAwelQMJfLkAOOOD610LB019lMzl&#10;iJy6kizMVT93Zpx0SMDFQSs77gZpiAeMORTYkl8t98uTu9Km2DcuFINawoxWyS+Rm5t9SsFUGLvk&#10;85NSEKGbDHB65qZkYyf6tsetPVAY1G04rRRRLZXxyflNOA54JP4VY2kzxAIaXbIlywMODjj0q+VC&#10;bIwGJJ9RUoVtmMDinbcKMnvTgPlFUkQ2MAbB2oOlRnfucBSMGpxuBXBpMKZckN1rWLJZDf7V8L24&#10;3ElmGaxlCgkBvStLVJI/slmjDB7YqjGuYIyFBAHJJokOG5MgY6jZLt6Dk18t/tUTRv4J+EiBk/c3&#10;MpwO1fVSmNdO1Sdn2rBZOznPoK+Pvj7LHd/CDw3eGMj/AInRHPYEjFejllLnqRfZnPino13PmC0Z&#10;LnQfD0mF3x30YJ7gg1rakEX4la8xd8tZwD9K56y/0Tx14ZhJJgnniY88ZNdNroVvi34iIQBBZwbR&#10;68V9mtkfOS3YibRDOBAvOCCDXofwgY/8Ni+Efn+5aT/U8V57GFCDER3EDPNd58J8j9snwW2wAmGY&#10;EevFN7B1Pr27fE9583Jmb+dU45XEUvzjJ6mrF4CNb1QFePN4/Os9v9fKPKPQVyXOlbFlJhjlnGW9&#10;etWRJmUcnG3pWVyEXLAnPWpUYgpk9aLhY0FYFyCe/FTg/f59Koq67m+U1ZRhsOVHX1ppktWLC/6w&#10;cUPuEy4bI+lLuT5QEOQOaUE9elMBn8Q5HNPHAkOwZxR/F9/9KiP3m5oAVy3lEjHFRlj5VvwDyc+1&#10;PyMjJPWmMU3H5cA9qAHDccnecd6fhfMPzCoVON3zHFKGO89PY0ASHq2McCoiee1N4MqnnPOaQlst&#10;xQA7I3n5/wBKQuBv4bNNOMnIPNLgFf8AVigBu5yZMpijeQhwOaUDgZzmjA2N65pDGZznBOfep1Yi&#10;PnNRgLtb5VpWwIxkj60APLD5sdabhtjfvCai7pzzzzUgYBXyD2oAG3BlwufU+lGU+bK544pSVOPl&#10;PI4ppB2HgCgBB1YYoOM420Y/On46HbQAwDAFL/eOKdyFGRwabjrxQA4ZAbil3AwS+xpAU+UMcEg0&#10;3nB570ALzuT5u1RtnfnfTzjzFyG6HpRgGE5FAEXO5vkHFJ8uw5PNKVbeuAaX5eMnr7UAHy7E+btT&#10;Sf32Bnj9adgYxmk55+T8aAF583GDxS/wnvTQTvp3H92gBcDjk809c7WyuKj43UuTntQBLg7UOORS&#10;HPbH0qPcxT/WUc7RnNACngn5gKQZy5zQQCW+U/nTSQC4x265oAQk+nNMDHDZk6Gk+YkHcKXH3Pk5&#10;70ATptJJwAPekO7nBHWogG3yDf27U9T+5YbmyO9AC5XzHyo6cGlwueGph+7HlRyeKdzzxQAbeG+c&#10;UoQ7X+cY9KjyQzgdzTtw3dMHHPvQMbjB+7zRn5hh/rS9R98daQ7QcFRnFAh52kdCM9qQ464pnzbO&#10;T1PBowfKPzcCgBfm3NhBxTu/3qhBIwdxzUqsvlt3NAyQ4O3oaYSNx45ppK4XFIc88Ae9ACZG8ZU8&#10;UvzYPz96MH5cqOBRxkcUgGkHd94UZwWOOlO/iAx3pOKYgwduRg0xtuzG5s+1SNt+UAfU0cbe1AEQ&#10;wVX5jSgAFiCenSlINJkh+maAJB9zhOe/NNP3W+U03LF1+Y07+LrigBflwvNIT8x+T9aQ7eOtNJO8&#10;dPrQB8mtKVPqO61A0/yOAgPORms25n3SxLuYbaptMmH2gfnXE0fRKVzYMxIj4XHfnmomkyow2BWW&#10;JTuYCE/XNOLnyXOMjIyaOUZcaQfKAze9Qlh5shEeM4qHc+OcY/nS8/N82aFoSxZAhfJGMrVbHzr9&#10;atHBAGD1phVhKM8DFOwiIqC2fak2th+mCeKmVYySN55qwITsBEvboRUsaTZS2/OT5fcZqdUBJ4qx&#10;5TeWcqakjQiJztH3vWpLjEg2na2FOc1IEnMQGOM8VaCDAwvHGatrGnlKRNz3GabdjZIoRoRJH87Z&#10;21LtJK5j7ntV3Ym4cD60rLg8IDWbkaRRngShx8oxSgzGMrvI9OKvBPlHy/gaftXa2SuMccVJaVjN&#10;2yllJQ9OcVFIxKOnzjA/KtYKeWxz/d9ajMKG437SGx83FA7MwkWbzCPPf7/FXg04KAzuBjg+lXfK&#10;i3PxnHTihYWYthQeKJSvuSoNDYp28qUPdb8jHvVm3kZLgEXEpCkYG6qxhGMqrcdaYkc258scAVnK&#10;bNIx7nQfbf3uQ7KdvrU6ai/zhr/ke9c00L+U2HY496iMU/nIVdgB196i5rodemoxCcHzImPvV+PV&#10;oljUfaEyW6YzXANDKQ/yygexpyJMsQ2zycDoaq5LR6F/a0AmRTECT0NTrfMTnentXnga4xDnccds&#10;VoRyyeWp81hhelCSZEk0drBds1zMCp+tSPLOclQ+AOtczbXMapnhsH1rftp5ZbS4WHR7py4AGF6G&#10;okrCTZVGqOk0iM5yGOAeldJ4e+3XmrRM8LhDJ8uR2qGw8NX1xdia6tCkavnHc12kBsbaARwxKu2P&#10;AwKyqWLi2jcubmSKxtoIjsQJgkCuXuXH2ksJWyOcg96fc3UrKcSKQB0rKYsWQmQ8tzXn1KiiddGi&#10;5bknn3DSHdbZGRglqp6os7WsTxmNtijgVeAhLyqYwAVFVZwySxKoZgQefavPlXu7Hoxw9lczIpib&#10;G3O7kdQatW8ytOx8srzzVKa3dpImjOMMePWo4vOS4JIIwOfeueu1NW6nTRg4u51dvMvkDL4Ga0Wk&#10;RrJQEzla5WKZGtpsN1bpWpbu3kgeZ90d68SvBwZ6lPUnkRCFzgDPOKyriFjOu0jlDits4+zMcLzj&#10;HNVGz5y8c56VNKvKDNnTUkcY8V7FeozLhVlOPcVq27zTRyHem1cYFad1bbxMGjJ+UHaO9c+vnw6s&#10;cQsELceldjnGvFq+pnCLpSR0qsPsoOf4arm4QwyhghIbr6Vly3ah2UTJnb0FLAqNJDvY/M3NedNO&#10;O6PRirq5O8qC6VPLY7hxjtWfPaB7uZxaOWPcmug8iKNEBgBZlyKmhiDQ3TF1AC9DRTq8juTKHMrH&#10;KxSzxXUMZi+UfdPpWqEEkMLGZxgE1Dd27l5mUDKknHrVayuGAdHYDkgZrujUjUV0ck6bgbEMsEls&#10;YZJA5yQvHIqq4mgnZQW2tmqdwZI1EsToH3dMVNDMJ7JN10vmDqprmb0bHGLJojC7H96vvUOp2ZGi&#10;QyRMC4BPXrVedJop1KqwPX61JFewS+RHNcELnGO4NEHs0VUjoYNrJOtzskHV62Hj3W04x/yzNU7+&#10;Hy7uUpGSCmVb1qxpsodLEFiWMm0g10Nc2pzR90bp02yWVCT9/vWw7lgny8YrN1G08nW0ZSRjBOO+&#10;a1LXyH0wZm+bYc8dK4sTHXmPSoVVJWK0kdvJaXSmPgxnnNcg0bRXxZS2PN712AidY5gZCRuNZVzC&#10;pVvlB4NaYetytq+hdSCep0fgy40xPidoMstzth/teDziP4cN39vWv1a02z8BeIPgpdafPo2iTpL4&#10;dhW4iBBK5X5JIz+uR361+OWntJba4WJcA7sHsR719LfCTx34hsPH/gGL+17o20eqKkKO5O1XOGQn&#10;upz0Ocdq9jCxjKXK2fH8Q5fVqw5oSaa1RkfGb4eeJPDPxYuNmmzXGn3bs1ndqvyTKP4H7LIo/OvB&#10;Jsi3t3CHCyEMCOQfev2e8QReCNW+GWi2euaHZSWuqWCkK4zscjIZW/hI7EV8I/F/4O6xpKa5qeim&#10;4vLPyGfaOskfXnHRlH512YnLoXTps5cl4ivFUq+klpfo7aOx8mssclsfdOKwIpNSsPG2m3tpcOk8&#10;dx8wP3WXurDuDWsnmI2394WFw3Xg+4I7YouY/NgdhbYOO3WuLDVnQk09j6nEUI143Wtz9C/gD8U9&#10;EvPBOkaXqGolETajRyuS9lIfQ9TEx/Kqn7R3w/gMV14v0XSLcT/ZVbUEtlHl3MXaQAcbsdT3r87d&#10;L1DWdJ8eaTe2eqTwzRz5BHQr3Vh3Br9N/gh4/wDDvif4Javo9+bZtukNDdWUz5kt9wwWTPLRnqMd&#10;K9l1FZTifB4zBzwVb2sFdP4l38/X8zyj4IfFSTTp9E0TW9aun0xrgR29xKxL2Dn+Fs8lCfyrsf2i&#10;Ph3p2teDrnxPoWnWA1KLSxNdRW2PLvoQMh1xxvA596+afjJ4O1rwn8dLtlSaTSr6+kl0+9RcxupO&#10;fLc9Ay1638FPiZEvhWPRdZ1iaXT9hiWWQlpLItwPdoz+lYV1FrmR306FnHE0vmu6/wAz40kEht40&#10;eI5DspRuCpHUGsC7hcS2+2JcMxxnnPrX0X8c/CUejfGHT9RsJYpdN1Wd5UaHmNGY56jgButeHSLH&#10;tAcBsRkiuGLdKXqfUQqKvTTMiO81CDS3iW4l8sr90npU+lzCTVlSSaNFe4UZ9KDHA9vMWjwMmsl1&#10;kjv7R0z8j847iu5WqKzOBxlSd1sezS6Dqq2UckQ3o1orBgeGGK5m7gMQQS2jK288Ed673wJrK3ng&#10;u7099Rj85ICYNx+YY7e9MuYba9utYtZY40vInbCngkD2rzquFa1idNDFuTtI8/RYXsW5wNprPMe1&#10;HU5wScVqXMVzbay0M1owBkIVsVFIqkJxk1yxm4M7JQUkczJ8l+GVsHByBWvoWpXtl4s0i6tdRaOZ&#10;LkNzyDjsR3BpstpM6Sulq5GPmAFYUpliunxARtPfj616NKSqWtuefOPK2nsfcPh640TxL8MJy3h+&#10;0Jms9l7aD+FxxvT09RivEPG3gfxFpWszT2tlcz2jlmikA++ByVI7MP1qD4S+JIrH4k6KJNQZLee6&#10;SOTJ/wBWT0J9vWvtPUJdHk0QwajpttJY3kKbZhjEZP3WB7etazoc+trNHmzxTw0rrVH5yxNG6sVh&#10;IPnbSjDBBHXIroBYtBpum3lz4eP2Np1Vp85AJ7H0rvvix4NvdH8dRajaxh7a5XessQ/dzp68cBh3&#10;9ayvBmsaBJ4U8baNrGmiWyv7IruP3oHA+Vh9DXC6XJI9X61GpTvHU828XeH7c2smpaTbqwNsGlhQ&#10;5DD1HvWn8LvHF7ovjDwyk2vXkVuNRCR3B5NsWOCkg/iQ9OelXITfaT4qurScy3GntqDC2mb+KMng&#10;H0IFN8d+BbweFRruiWqyxtZCS4giGQ6kZJAHcV7OHqRqw5JPXueTiqFldbM+jfGHjiePV9HeDUre&#10;CGeyRv3abo2U8k7hx81eDeJo/DlzrsOp6XLHG9wS13CqYXd3IHbNeVaL4h1VvBVxpc2o3DW6SECG&#10;YfvIiOoBPOK6a0uD9jMazkqV4GOlcGIoOldS3R0ZfFRWhpafLpX/AAktg89r+6L4cEdxUniC2tBr&#10;cN3Z6XiB1AODxmsyQZgl+Rc+wrq/Deo6An/Ev1jR2exul8trhT80DHgN9K4oO/Wx609NTjn0PUtQ&#10;0e/ns7KNpYYSzRK3zMBycCuTtppo9U8qeORMTFTuHII7EV6v4h0rxV4c8XaZead4ge4smlWWCWM5&#10;R4zyAccHiuR8WXGj6hqXgvULbSUt7ia1b7fAq4AcfxD616VKS5VGWpwyu3zIzHKG6tpI5BkL8wrV&#10;t5Ue2AJwawLUrukVnIyMVbiYx3W0zKcng1z1qd1bsdVGd9zfEIKuojHJHSsi8tL2C+k32vDAFTnr&#10;WrbSnyMlujA4rTvjHdaAhCjzIwOO+K44VHBnTKF0cVJGpiObQfcrCnSNJo2UODuORXUzSBblFKds&#10;DiqN0sJsGI09S3YZr1KFZ9ep5GMwv2luh2k3sZDRu2NzgLntXfW8my2tv37HOOQOleNyrKjxuodS&#10;Hz+VddpGqu9n5TspIwATWGPwSkuePzLwOK5nySdmd5fCRzbBgMCPjHNc9JbXjSSFdLm2hSS5GBgV&#10;twyq1gpNydwj4Faml6pZR3EVrqWhQSWck4Qzrw0GfX1B/SvHoXUuU9WsrLRXPLryJJbJmWG4OJCv&#10;3cgn29a4ueKRLyZ0T5kuA20jHTsR2zX3V4Zb4P2DakuofB+XU7SazJsxEv8AyCyRzL/00/vd6+Y/&#10;iAvhe4+L9zJo8G+2W4kDX+3Yb3J6GL+HZ06c19Vhl7KF29Ox85XkqtRrla8zqfD0/grxD8JrrT7l&#10;oI3S1CPbOf3lu44Do3Ug+1eSa9oHiTQPGnk3Vvdz2Us260vo1JR17KccAis5ftFr4i0+6tdUuIJo&#10;pwyuvAYd1YdwenNfRfhrxj4M1jwc+l6r4Ss0R7YRsJWDeVJjAdT6E1SvSu4+9CW6fR+v9eZyzjya&#10;9UM+F3xPu9AlkZvAWm6kUjUWsUwC/ZT3Jz9/d2z0rqfHnix/Gtvpky/BHTLKSxnRbuO3Qb715ThA&#10;oHOAetcxovwxvNS+KOq20fxV0i2toJN8986gBEc/IFH8Rx1xVfxFYeN/APxi8PJc6n4cvWnlEuia&#10;lBKG3qp+YSxdRkdMivCxGC5rzpL3vX8un6noUcTRk1zNc7VvP0NUeCfHmnePvh7a6v4YXRYdQ0SW&#10;e3upPnjSNVydx6A47E14l410uzHiGB4fFkd9by3UwS9SLYJCh547e3rXr/inxz8RvEulR2l54oNv&#10;pxeMmyiTLZHXEh5APoMVy+q2wXw7p8b+H59htR5eI/l4HrU4DEzoVE5O1+nb1f8AkRicE68XzI8E&#10;jW3Z7yNUX5CR83HSs2azjd5mWInAO7nriu71LTJZL3RTb+GL0yy3oSJIgS0zHgACs7WtI8SWWoyQ&#10;XHg65tLxLQOsEjDZKpHZs4yPTOa/QsHjVJLU+Gx2C5G00cBDI8N3uQsp83hq9B0jWdVeOKP7Wr4A&#10;yH5rg5QsjyMsLgByHUjBBHXim21xPb63ZzKjALKMn1r36VS6Pn6tNxZ2Otwx/b7yV7BfMkjyMcDN&#10;ctbCUTSOJCTv6H0rp7rVYL+wj2eFFjMaKHbfncaz47SPdKzyqoKdc1cnczSRzuqQNLA0kdmquOSP&#10;71Jpd7pUWnaml98PTeF0CxYmKGIj+dacq7JJU+0b1JO01z13C/l3ZEJLBug70kOxNK8JuZ9ul+UC&#10;flXdnA9M1nvGxkY4BwciiBphaMsgHDcZ6iphyv8AraLkDkMRRP3Jzjr6UjJbgyYR/mI3HPNRqWEr&#10;fKo54NTxgt5hCD7vNIBIyEvJNkYB4+Ymtu2uMSQq0hJPQ1zwU+ZNkNgdDVyEkwIyTfMOxFDHc7GC&#10;UKy5Zf8ACtqCX92uCoIPGa4q0lPlT7tzNkfhW9C5G0+ZyMVFrFJnbWU7iUAynpx7V2VhOfJT94Ov&#10;5V5lbygPFmTHHWuosp/3OPMJ+YcZpVNUJKx7Bo968Qjw5H7wd+le9eFddjls7S3nvFPGFYnlf/rV&#10;8p2lxL5cAEqjA9a7XSb6WOe1dbiRXSQbhnrU2srhzX0PriSNBAp8oEFcqRVIqAW+QfWue8L63b3W&#10;jWUEt4m4IByeRXXyxSLKv7s425BHQihNvcdjPPJUhTikKHbkRc57mrDodijA69KTBESc9ulAFfDZ&#10;wU5x2p23I69+amAbc3y/jTsfNjPOKdxpEa+WN2SeVpihcsQp5J5qXHB4pCDz8v5VNxjCOnJzTSq7&#10;SNzc1Nt+Q0EDbwh5p3YEG35I+M0YbzCCmKlxy3yUpzg/L0ouJEBGJPfFLtGW96mIyp/d0uOelIZC&#10;B8wwaNpxyKsBenPegqQe3vQBX4yMZoC8rz1qfblGwO9O28dDRcCvtOD8n1oCEkfIetWChw5Awfeh&#10;NwDZbNO4iBlGfuilO8og3cdqlC5MmR/FTtvA60rgV9uSP3Yx604KP+eQ9qsbB8uZCPWl2jJ+bP4U&#10;XGQ7VB+4MkcU9VzG2VFSbSR94fSpAOVoArbQHHBpwAyn1qwyfOAfTtTWAEMrMyYA7mkFyIvHFndK&#10;fmTI44rAursNdSbWOM9SOtLfXTPIyxldgPWsSaUebF83Y5460hNiXMmQG3ButYM0jeecOMHPWp55&#10;Mysd/wAucZrNuHiCRksvGeBWiRm9SrNIAk+VPI9awZ5JMEF84zj2q1NKG+1Ey9+lYlxKNg/fAEng&#10;etFkLyKtzIoiXAJAbkVh3DkzSkMACvSrNw5xMdwHHSsKaRTNLkt04obvsOKsQyunlPh2wTxWRM54&#10;/enrVqaQ+ScHPPSs2UgkZJ5HWm2XexFIw2kjpVJ2Jk9AKndgInBB4qk7Da/HU0EjJCfLlAizjrVK&#10;Q8oMDnpipGY4nBLHmqc8kUdpJJJOoUKTgmk2UkQXkqxWJdpBjk4NeYazeapdahcxxRTlA/zMO/0q&#10;5rWrSXN5MkMxEYbBx/FVWyuFj0+5JsYy4GBVxQmyrBbxrp1sZEy2DtB7GrcYZbf7wJ5wKXc7hiY1&#10;HOcU7HHSqFuNUKZJGJ69anja381A90FUqTn6VCccDPGap3RxEBg/NxUt2KSuMvr22a+SKIOV3feA&#10;os0Z9UUeaScj5sdBVWFYY5pVW1leVhwSvC123hywZp7iVoiQnMrnovtXHiKyitWdFKm2xttboNUs&#10;yRcZL4Pyk4rvw9uvh+yiUhV2Zx3/ABNZk08azjyY4UUDGSnWojJIYX+YnA549a+fxNXnVr6HrYen&#10;yhJeSb7pI4AUxgkmqUEbyXch8kKBJkmrsFqZVuXQLxjJJrTitsmFBaTFmlVQEGWYnoAByc1wVcRG&#10;C31PYwuGlN7WRNZ2bSMGEbbQ4AwMkn2Fe2eF/BudIa6vXt4UWzMkktw+1IkHPOe9WdD0nw54f8Da&#10;TqviFrMXr2gey00sC0YPRnH94+/SuP8AEXiPWtalniEtzbaasnFvC5Hm+m4jqK+SxOJq4mTUHaC3&#10;l09F3Z9dgcPGC8ylruq6ZN4jv7bR9Alayt5TGb1jjz2HBIHp6UaW00Vnds8UZOcjPGKpLAI9NBJt&#10;40VchR6Vo+HdP1PXPFd3FHfrbaZaDff6hIdscUa9Rk8EkdKJRi4NLSK3b/rd+R6rqKCu2Wo7bW9T&#10;vNRPntBYWsDPd3cjYjCgZxnpmvNby/0258QXaWmmSG2huii3B/5bEHBIHpXVfEDxLYXsNp4c8OvP&#10;a+H7SUJcXCcSX8i8FiRzt/nXJafDGII1jsiERVA4r0sLhvY0+eas3tHsu78326Lz245YiVZ2Wxr2&#10;0Cbm/dkfKMD0rYVHWJSMDGMVXjCCM52DCjHNW4VuZLhgxKoB+dclWbd9dD0KNNRXmaVlKkl0I3nE&#10;YFzGPMPOFJ5/SvRrubQv7W07TYNBvIdPWwUx3O0/O2PmYvXnEVs5MgRHwHHPrXoEFzqEvw9Fnd65&#10;o9lp1tBmV3Vd7jH94814mLSla39eZ6MKd0uxyGsDRVuLiGyuLi4UHDTyMW3H2J6Yp/hnQbrVNani&#10;Gr6fBBDMhvbiRwvkoT0XJ5JrktQ1fRpPEf2fTLJo7CO4ZTdv964PcgdhVa5uLqXTbq3trjVo4mnj&#10;D+S7BpG7A4616McJVjFRvyt9Xrb18/I55Vo7R3PUPjRa6da+Dv2d9F0v+y4rQeY8zRFXeQjqzOMk&#10;Z69a82tbLNtY/vwuFUfgK7+fw22m/D7wdPq/ijUPtl9Zhrexky5RMddx6H2rHljtEt7ZVn65wAOa&#10;ypYr2dJUovms371t23r923yHTo82rY8xW62dsodSDGM+1RJbv53EuAXFIqPsX94/3hxir1w0UelQ&#10;nzFLFeFHWuaUm3p1OuUVy2Fazt11fREm1GOGOe/iBlBztUnn866D4mSeD7LVvhRp2j6JCsB0ENeq&#10;sm5pXI+8W6j865CzWS71yJJrl4YFt3eSZ24UKM1xN/eW8viG++z3V5Mi3DIJ3By+OOM134OhJt31&#10;01/TU8rFVIxas9i/Jc2MTRn7Jqwy/wArxzEEfXFdb4d8WfEjTdY0+bRvjN48imWVdiS3kjIM9iCS&#10;MVwdukxZtxY88ArWrHA4jYpPggA8cV6KxHsbK97Hm1MIsRe8UfTNp8b/ANpjT3sBfan4emQtHhpb&#10;dWDD64719N/Cv4veLPEXjGa0vfhDo8EMNgr3uoxz7I7f3wchs+xGK/OeAa7P4R1YLYX80cN7CMbS&#10;zHJ6Cvo/QBo2ieANVl1PXINNtZtLhY2/nfvSMcg9zkVjiM+dKcE9bu1kefW4Zw0oN8tpM9l+MM0X&#10;jf4r+ANM07yLbRdBuZ5dT1+fARgQNyRk4HQda8Xv/Gvw00CaKw8K+ALXUriNvJiuJE3Fpem4d2Oa&#10;858V+OfEHiIR+H/DWi39joMd0EmeEFZb189yO2e351vaPpnhzwnoGj6nqOnWmoeIrhAumacoDeST&#10;0Zl9a+ezuX1mv7Su227clJaPRfafT9Fud2X4B4OkqcfhXfrc6J5tZtLeLXPFnizW7nV9QkV7XSY7&#10;hhsTqoZAcKB9Klv9R8R+Ik0PTAtxpOmAqb1oQWdk7KGHr3qxpXhbW9T1i/1zxF4302x3x+dPJdyg&#10;CGLqVXdgDiuW8UfFDwlYST6P4R8AWlzBbuYk1G4APnSDgsB1Iz3NfO0culiKylThzTjre3ux7JdN&#10;Oje71O32iVorfsb2qXHhfw0+m/2d4P0SOZrMi3achncjrIwPTHWvDtU1zWdR8Sa9JJrvim8lku/3&#10;t2bllRznhVXjhegxWa8niHVPGFzcXuo6pe6jd3yKUiBITJ+VEUflxX01ofw1t7D4YQXuuaf/AKbJ&#10;oby2mmR8fZ/lyGcjqx9O1e1y0sDH95Lnm+r7/m/6fYFFJrn3eyPnmz0O8lRrhjOsUdxGJpZGywL/&#10;AHQM9c9K/Qr4I+AfDul6DoWqainhttU+whrOxeVWFkjZw5H8Uj9c9u1fBEuqapPfX8BSSJbXW3AB&#10;QqJSrcZHtXXaV4i8dvrOqyTWviGXmFI51u3HlheAuO4NelQxMYS5qjSt3OfNcvr4ul7OnLkT3aXT&#10;sfqhrd6lj8PPFeoNDA6WuiyS7N+FYgcc/WvzX+J3xW+NV7FbWUXjK8s9Ou7+dVNoPKknCnoGHIUZ&#10;9ea+i9G8b2t/+zb4n0HUPhe0VwvhopBZLe75LtmHDBuoweTmviPxzH4kOp+AbC++HOu2kunXt1i4&#10;MDCOZXxtAbp8vT3r362J92E6LvF7vpex8zk2QRoSqfWVrH4fM4u8u7yW5Yz3+vXUrLzJcXDOQfbd&#10;mqKWmWVjFNkt0JzW7Y6ZqEt/aJDo2s3EzThVjhhLtk9OBX0h4F+CfxQ1PU9Jl1HTIdIsnjDPLdcz&#10;bfRY85yfeuaSqVWu7PqZYvC4OHNJqKR85WVjcvc2scejXTuzgfIpJyegGOua938DfBn4i61qMUlx&#10;ZvpdkFDSXF6pG1fZc5Jr7M8M+AfhX4Rt0vJIbO9vVtyIJbxVLA9yq8gE+tdfqOriT4Z3F/Jb3VvZ&#10;/MI4Ih81we3I6AGt6eCUWvaaPt/wT5jG8Vzqvlw0dHpzP9I7v8DxbRPgd8I9Ot431nxrrWpsUyI0&#10;OyPjrwuT+ZrudK8Mfsz2Oqaetv8ABfQ0cy7ElntWYbj/ALTVl2eoePruZ49OsvLgSX5pJk3cegJr&#10;0CWHVZPB3hxtU8aaBbQWsRmvC8SoqqnJJc8DjmvQwvs4z92CaXfX8zwcVVxE7OpWk2+z5fwSOE+L&#10;/hX4d/8ADPWseZ4c8KW9knhy7lkt1tlXzCFyreb/AAFT+dfko17Cmn2yx/vA2rzopB/hB4/IV9O/&#10;tJfGOTxNrT+FPC+q3I8PWt35d3qCHDalImAQp4KxKf8Avr+Xylb2k3k20ccLMVYfNSxtLD391Wu9&#10;j6Dh5YiFO9Rt3769S1ILR4pBLp0zsR8hDdM1f03TcQXshXOACNx4FX4razt7NpLi+j3GMYTuKbHJ&#10;c3rrbwNd20G/DzBCcivKlWai0naK3fQ+mVJydx0swMYjhtISQcEKakh0u1aOV7l5fNxmNc8LWyvh&#10;/TrOySeLxldTSOVJR0xtpb9gLiyC3EZHkDgVwyxKTtTd/M6qMG90SWrzW9vbpFc2CKUOf3Yz+dVp&#10;ZZyZczA4Y81j3EsitENzEFvWq89yyIG8oH5RkFqhUpTt5nXFRgi6Z1U3BMpaTdgCsq9uZMrGZ1Ut&#10;1wazHubh9Tfy7KU5bAKjOSemK9F8F+Bdf1XxLG9xNdQRGVWuLmQcQx/3VB6sw49q9ClhVF3luYVc&#10;Uoo5LQtI1zUdfmjsdB1B9sg86ZQSFJ6AepNfSPhT4f6HYJpl/rs8cl28YMFmo3CBT3P+0f0r0uzg&#10;+H/h7wXpFvbQ6RAFgxEpIaWRv4nbuSevNcJrvjeC3v3Nr4SF1LuG0O/LH8egrqnFRXMzxKmInVfL&#10;HY9ZsGhg0m2istL0S1t1Qn7oDfVv/r1zmv8Airwnp0LG78TW09w2fLt4GDMT7+leF6jqfjTUrvUp&#10;Ymu9NSWNTchHJzgcAHoPwrl4NPDapcl0vLiUEZkkbJP0zXLUxkY/CrhHL+bWTO/1bx34mupJU03R&#10;xbQYOSRlm/GvLNUvdTn1gtd63qEryN1aQ4+gzW/KxRTAdNMLlhsJHWqN1YBr2x81o1OARlu1cUq0&#10;qr1O+lCnSWxk79yWCqBtVasLbySF+GYY7nAArTm/4R6109dz25k8r5UDZNcdqOrTGLyYAyxljuI6&#10;n8aVPDXkaTxLtZGtdz2UFmohWJWCnKK3WuMutUvVvd8doXIl5UnGazZ5blrhSDKST83Oae0MskEY&#10;2gAEZHrXo0MLGm1KWpy1a7asjo7TXr5Tay/2OYX7qGzXv/w58Syaho/iOFifOsnjMG45IDdc+or5&#10;tW3jETfMDhBgGt/wTfXNl8aIJImk2yXMaSKOhBNdMK6jflWx5mKwbqxvY+xnieTVyWd1ZohkZ9a+&#10;T/ibYPY/tEu4tVCXMSyKccHnmvrGXzxLYTK5ybNCyemRXknxm0sz/C3wXqqQAvZ6jsl452v0/I1v&#10;UqOcdjzMDRUKiv3PKooLSTRLY+dCf3IJB7VmNHHHqZdUXPTp1o0Nt9nKpm7D+Kp78xLqDIuMeuet&#10;eBKclJxbPp4wS6EEqmWxPyx5GeKxPPv7TU7OWJZMiUbgOhHvWwrAYIcZH5U10Dm7Z4lxjn3renVs&#10;KUTo4H03VdHeSBoVuIkXzoGPIPqKwdQ06VZnKw4bb0PesFnltdZjntTcRuG/hP3vrXUWet2l2IY7&#10;zS/JlHHmg8H8K6GrrmWxik4vQ5hTIsjrLAVwcAmpFEOGDKuc8ZrtZdOjubeZkEG0KPmUjn3rAu9G&#10;1dAr+RJIg6MvWsrr0NlUuY1z9nTywJASRnA7VhzzXa3sDQ216QpO4hTiujNo/wBqj3W7qAfmJPUd&#10;635poDo2kRW1tYxKgwVKAlvxrSlXjT8zjxNNzehzOla7fQTc2VwVMozkHjFerWWpaPqGkxOLu2Sd&#10;YgMHHFebXkG6GQkWZLRnhQKxbBjFrEsZuJkHnjBB6VGJpQxMW0rNGVOXsmkz2CeznCgtN5nOQV9K&#10;qyKqR24OOT8pxjFPsLi/i023f+0obmMxj92x5UVqgadetb4byXXqh6Zr5+TcG09kejypq5mM+nXE&#10;BhngCt5JUSDrXBs3inw78WNE1Cy1a6jlivRJBcx58udepRwOOehzXb3tpewXsilRgg4cd6zll32N&#10;1YX8PmxMD5TkcrXq4DHcr31POxeGUk01dH2L4A8YaF4q+FYlhitItSt7RRfWJb50YfxL3KnrXROg&#10;8+UswUbiMfSvgPSpvEvh74laVqulandqYLwMdjcPH3VwOoI9a+4/Cuv+HvEnwus9SsfIjukgVb+z&#10;3fMj45IHoa/SMszFYiCT+JfkfnWbZd9Xk5L4WXHADvg55quxO77n61clUgTZTvVNlbAOOO9ewkeM&#10;g5DKQvUc+1Ad95GwUgIEMo3DmkBxz14oAtRthuU7dalypPSqMbAknjg1Ln94cOeKpMRZ79KTu30p&#10;mW3Lhe3SnjlG4osA3PU7cDNKPuN8o570fwHjikP3gNtAAchBjPWkPSTigg7T8wHtTGzu5NMYAjd0&#10;ozwKYRx3pMMHHHHfmkBL2PPaj5vJOHBxTc5U00ZxKfMPTgUMCKRjuYjpjmoo3kLA7WAz3qYgbGJH&#10;fpS8fL8oouA/dwuSMY5pQQUb5h9KhcN5TdeooQYCfOTxQBJgn+KkAGMZPWndzxTf+WpzmkBJzgDH&#10;alGcdKaCcOMdKcOp+WmAE88+tOBfHAH40hB2n5aXo+d2OKAJx9wg4zSZ5fkdqaCnkvlznNAALEqx&#10;xSAk7r8vrUij923NRA/7P61ICBu+T0oAkO0BRvHSkydx5obbhcP25FJxkDJoAkHbim4HmMcYpBn5&#10;fY08nJ6DgUAIRyPpTDjYeB04qXja1Iw5BEROBSYFNmYMv7okClZlCKSe3AqQqcOxIHzdKoXJYTIN&#10;jEnGBWTuaKxbEi+Y3+kDGPWpElO1gHU89awW8w3kkf7zcw9K0rWMpaMGcls8nNK7HZGj5nI+X8af&#10;uOF3RnOaqoAWJLngcCpGZyoBHQ1RJcQ+si8kdasMqYAEw5HWsdyQyN5j9ORUqTKSD5jj2p3E0afl&#10;uAuSOlG0eYPrVYzSEgF8+lOEg3sTOeKd0KxoRqPOjzkda8w/aAthP/wT3+JKAE508kf8BxXpMco/&#10;dk4xngVzfxOhjuv2U/GloCCX8JXpGexC5FTJlwdmfjppWBpaj0uXGKNXx/ZkOMZMbfyo0zKjXkIQ&#10;ldamU/gafqSu2lM/kgBAR165ruWxkfc/wMuUk/4J6aIpcfuNRmVvzNdjOY00PV5SoAa3NeM/s9Xp&#10;l/ZT+Kdksh3W/iNMjPIDV6zrxkTQLmIMN3koK4qi1N4LQ8Q1xJV1NZsNhpnJ9655ZMwk7MAt0rvP&#10;F8ap8PfDEqxKTFdFZRj+9XnalSoPl4G0Gs0mjRsvRvh8hD+dWPvfwvgn1rM/eFuF+XdzWlG6CzTb&#10;gnHPtTaBMUg7hxVa43mOMb8YI5qzzuOfWmMuWYlBwPWosO5e0e5uf7aERzjeoOT1r0B5HVZV8uRj&#10;9nHAFeW7ijxuA+RIOnavTPCOraVNPf21xb25kKKIi/8AH6j615mMoNu6O/C1Vsy14Q1CO0+KifuZ&#10;I/Nm2EE8HNem+JI0dGd4F+QhkcDnmvN9f0O8N6bixQ7MbiF+8hHTFaGk69evoj6fqmmS/aI4gsdx&#10;jiVff3FcVGta8ToqQ2kjqrK7uv7K2RahEUaPDgp96sadp18Q2ojtVUmQkg1p2iQJYztHICp5I9Kz&#10;NUYbbRkBVlB2tXN7S0jRRO3s7snR7KErbl2GDms3U7aaC4aWOG3Kn7ysgI5+tcdZagoZd8U5l38E&#10;Hr710zX1xcWcEby8KoGfUVGJUKis0b0ZSi9GVJE0OWzhWbwvaFipzKiBdv5VnHRdIms7iNdTvEDt&#10;wAea6i2s4pJrMC5j5l5Wt+5ttOh+yutsN20CvPll9N62OmOMktLnBQ+EVTS1WHxnexOykhmGf50s&#10;fh3xHFDc51KK7bYdoJ2ivREkc7droBtHGKl3zDkke/NctbKaU9GjWGPmup5Ysfjm1wrfAWRl8zmS&#10;O5B4q1NrMcNiFuvB3ia2CgZxAzD8COtenrLIdy7s5x1zUwllHlgW2mnA48yEMP1rzq/DVGqrvdG8&#10;cznFnl39s+Chp0j/ANv66WeMZRrN+D+VY/8AaPh5tQzFqGpNk8q0LD+de0f6O6zB9L0TftJUi3XH&#10;8qzJLWxkI8zQtKB3/eWJRmuB8M8nws6o5tfdHlrSNLcbliKKD39K3NMlt31QJ/a1oqCRdxZgMkV2&#10;MWl6KdQcSaMjLj5lBxmibw54LZ5G/wCEIkQZGQLhhn9axlw7UlazsaPNIlC/vvCwu54W8aWiy/2Z&#10;IqhMNhtvHT3rzfw/q3h+y8N6la6r8IdWeZNWmK3KwF/tCseD7V61DofgWM7ofBcW7PV3Lc+vNbiR&#10;2yWESw22kcR4Xdbg49uc10UuH5aqT0du99CJZnFLRHkaa/aOXXS/gV4vlG/jMbIorWt7v4kTIiR/&#10;AaFQQMGS7Uf1rsVuNRGry2zjTwDN0ihC8fhV2e1Ty+JbrBAI2uev51rHhyj2/FmE8ymcabb4pGE7&#10;fhFYbgvQXS1Ta3+KsUUjP+zzayjdkkXq5P4Zr0S1mvcsGmnXamB8x5qfM2JGWe6znkFzVPhqh1V/&#10;myf7Tn0PJ7rVfGQtNl1+zVqcew/fRt2B68dayW1PT5ZYkn0XxHbsEB5t2I/OvcpJroWSbjATt4BX&#10;NVS7PFtdNHJxx/o68fpSfDlGLvHT7ylmc+p4xPc6M1tCovdVYheP9Hb/AAqmNSnXbFB8PvEdyxPB&#10;SJq9zEUBaP8A0bSyMc/uVq5bu8DTCK20lCSP+WK5/OqhkEW9WEszkkeKwS+NpLcCP9nTWJMp1dyv&#10;861bHT/ip55kj+CkkCbuQ92Ofwr2D7TfeYw+0wYwDwmKDcXJVVF5NwOeTXTDh6knd/qYvM5nAR6b&#10;8UnmUjXNCsFK/OHw7fhQfDXiie7dL39pG9iXqfItgpIruSlyZ0ZZJhz3YmrBL78lQ20da2oZBhqT&#10;va5EsyqNWOMtPBfw6jkdru/8aarJnJNzdMFJ/wB0VvWlj4ctrgpZfDrw5bqvQtCrE/iRWkd2Sfkx&#10;joBTCMBsKa9JYOil8C+5HK8TN9SQ3NwGQbdLClSCqwKB+lQxySKSY2QfMecUzGexFL8wYDaetdKS&#10;XRGN2+pcaS8EGWvUwfamrM7jBuSPlPzdMVC+w26/OxweQKgkLi2ciLgrzjrTaj2QJvuZ+sTKnhbV&#10;D9r/AOXWTk+uK4bQ4mXwbEzysJGuJGP4nit3xIx/4QqUCYZNygA9s81nwkLaWYCD/j3WvjOIqyuo&#10;rbqfRZXTvqxWwX+Zm496jcxKoZpgMnjnrTLl0WaTBB9eayZnaRwGdgoPAr5aFDnfWx7hti5sjKd9&#10;winZwF56Vy968c3iuzP2j7uRVkeQu5RAzBjyT2rHlONfvNirtAGcHmu3C0OSTZolc2g+Oki8D8qU&#10;uBuOVG7uayGkwYzknjOPWnq9xLcgmMIAOFz1rqlTuao11lQJIQ+TjqBSiTManYc7ulZyjDOAx5NW&#10;NzbTiMHA596hxsUWZHkyOBmqksbvOjC9dTt/On5fLjPUCnBWwTntUyjcEVQLgSKPtjkZPBqcEYjO&#10;7vS5AU/uzmoyB5p46tWbplEwLb2yg6inlUydzMKi+UGIkhgCCQKWWdGmiItT0/Cl7J9guDLIfuSn&#10;rSgShhm3PTk1A0pEjHyj04ApVnkCAmMdeah0n2KRaGCpxGwpGLY6d6aJkIQqRyOQahaZhI/7odfy&#10;rN0J9hpotBiYzyMEc0m/AxsqrvXYMLnjmlDodwOAfeo+r1Ow7ovDJxx2pnOW4I59KrLJKGQbwQO1&#10;P89vOPyIRjqabozXQm6J1Dbe9IxRYgTzz1oWaIwzZlA+XpUG9CjZx16Gj2Un0C5Zj3G3lYbT+NMa&#10;YK0Y2qQWqgRL9pYox2nGVzUki5tnCyZIxWiwvcOYuySMFjIfA2+tRxXM321P9D4Q8HNVQsrWThix&#10;IjOKn06MnSpC0LZ8w/pR7CEE2zOctDRa6u2QASN1/KoD/aLA5uJuny8VciVRIxNoSWPSr++FU+aB&#10;Pu8ViqUUzkbbOakgvmiiYzTZ6YzUGn2dvP8AFbwXazyyOHkdnH05rdllbdIV2gemKd4SjST4wa9d&#10;yICLXT9qj3avcyl81WMXE4cb7tNs9IQRRW5jihRUUbQAOuKkR2G8b8jbnB9ae43TStsC5JOKTaMG&#10;vu1orI+Qk+Zl77bO3he4gaEfN1Pbj2rFCn5soOtXW2BQMnBpMLvUA55pSk5CirFUgf8APv06Up+8&#10;Oe3AqdlPmg7T7il2jPMRrOxdyHEZtnzHg9sUzYSqcGrOwfN8xp8fyyAtyRQBWVHEmQBwOVpZAMKV&#10;GCT6VaYfvHITgnNRkrhBt5zQA3A8uPHJ28mmhOVzIO/SpRgyN1FSAH0oAg2DKckml2YWTKnkipzw&#10;g4HHSj5sj5BSuBXKnIwoxikCfcJBNWCPm+7TcNu6f/XouMa8QwuNgqMKBK+DyatKG/55mk2kyNgU&#10;CIFBJbJwCtIiEZAU4zVoIvOc07YBI2M0WYXIACC+FUEio2WVk5UdeK0NowflqMrgH5TTuKxVAfau&#10;YTjFJt+dqttkAjZ1FMC98CmiWiuVYMcg0kYka4ICY56+tSscsBvHHar9hEraiMqQotnYn6VpEhnL&#10;XYd/FKRiLhRzxWvbWML+WWYgBDSaabR9S8UTyvBGoviqDPYHrWvdz6FDpzyR+JEdRBlvlxitOVt7&#10;CUlY4LxhILX4P+JYI3HmXuoxxoc87Qctj8K+WfjTAo/ZLhOPu3UXPuMV7l4q1O2v/EXh1YL3MdrJ&#10;L8oOQSe9eQ/GKMn9izUjtJ8u9j3H0ya+kyzDuCv3PLxNXmdj5Ds0iuLPTFMyNJHcRsnrx2ra1YO3&#10;jGGRoJFLWsYIPsK5Qq9vf+EHhuZPm1K3JYdOo4rufFBf/has33QraTbsoA4PHNe+keY7FT5fs7gd&#10;8d67n4WHH7ZvwwXIwyzcHvxXBR4KjlscfhXa/DRiv7avwg+YdZh+lN6IjqfY+oAjX77Bxhv61m/M&#10;Znypz2NamoKf7ZvAR8wxnms/GAx71xs6UV9p7tk5pMfMDUhB3PzUXGTg0hj1YhgcjGDVyLGRljnN&#10;UuMdfwqaM9OR1poDT+UK3Ip4I7OMHpVdcnOc4x1qwiIVBExwDV3JsO4J6YGOuai+XzGGDwae+Ser&#10;deaNq7idvbk0xEJDecxB4pQMqxK89qeQS/B7c049D8w60AQspx92mkYX7vU1NnnHpTWAwTjke9IY&#10;0gYPyjmm4bMhKjB6UD/VnmmswzgCgCX5fKU7e9Lxt6iq7OdqgAcGlz8qktxikMexG6kHLHjtxRnC&#10;Mdgz2BpR/qi20delADvl8iUlD14qM5LqNnFPyvlyDYwph4PsDQAEfP0p+AEbKjnvTOzc59qUdACz&#10;detADu4wRRg7lGVPqarliLlhjIp25t7YznjHNAEvG8/LTsp5b/vBUIPB9fSkz83NAE2RlCBkfWmH&#10;PPy9TTcrtHb2pTtw3NAAS37sbQfwozwaTnHXikHXrQA4E5Hy/XmncbcY701ceU2XA9KQ8EZYe9AE&#10;vAkHJ6UzgF8j6cUEjC/ODz0pZHU22NgyCMUAM42j5ec0jEY9KaSd8fyjkCgk7zk0AIT86e9OB+Vg&#10;UGccUHHOcfSkOM9KADI+U4NKuPIfI5pV+62UHWlxw3FAES8FsnvUw2+WQT1HFRkfKeacCeBtIPY0&#10;AKfunjtTeNoOP1peDn60vGeuRQAgzlOMc0OqgEiU9KUcoxBpBnbIRGevNADQBsyC3JpwH7kZA5NG&#10;flbCUZ5HH60AO+U4woHHekbOEG6mbjuXn60pwQ/JPFAAcZB20uBgfLSKVMPDgc96CWJQ5H3eRQAm&#10;Fz93pScZc47fnTc/u5flNNGfmw340APBGRk0HO0YUgVH/Gee4p2W5yw4oAU91PbpSDpThjcTg0mB&#10;zxQAoAO0hO/rUgH3gRxjrTQU8pcDHzUpI3scHoM0ABxzxSe26mZbj5BilxyB3A6UgE/iHy0AjZId&#10;nAHrSEN5g64phz+968EZ96YDs/uo+CTk4oBPmOCnbinALuBEYBAFBBy2XyfpQAoPy5xScFug+tJk&#10;fN+79O9LnpmgBP4gM0g7jFPP0pABzQMYC4H+rB5p3zf3TQ23cQHGARQW65Xn0pAfDzNcNuYsvI6j&#10;vUXlDzExKw5596FyILZd3APFW1HGeRx1rlPoUV9r7eJjjPSrTAi0IXHCjIqNQQ7cjG7iplAIJwc5&#10;5NDYxkattG5T09elWYo+JBtOM8VJFFuaPdKAPrWnFCABwKm4jOMfT92xye1TLASrZU9K2BAoVMoP&#10;apBGAcHHsaTkFkYggxJDttXJzzVwIGhUGNlx6CtQoyImQuCOKWLZvJEi7fpWb1KWhl+T1AY8LzTo&#10;4d0TFQTzW1stiw4GT1NOEce9FWNAFPJ9aRfMYhhJHfr37U8RkEABiAOtbT/ZvLIKR9OMVWfYII8A&#10;delSPmKHlyZiILDmp9hKnjp2qUSjptXpTwy8HHegpSY0QMdnykHHakFs+ZA8re2KvRuDHytSeYmA&#10;OKls0iZwibEZ2nIzk0gjfcDs471twfZW8z92D8tPEUXmklwAT3qWzSLt1MYQPtY7VPNPEIBz5ZBK&#10;1t7LfAKn5qlEdvtXKLnPX0qDXmOXaIC4iJlbnPanGKMxn5+9dJMlptdtiZCccVlCJd6bpicsegpF&#10;JmaYV3MNpHA5oEfK4fPXIrTAgM+D5g9SRTginzSsXQ/eouVcyxEd33Bjvml8k4GdvHtV5lxIOwC0&#10;1PMZ5MR4Hqe9A1JFHy08mQiIEg9hWhpeh65qM6+TaTLEH++wwDWlptn53iDT4/IUhrgZHrXudt9j&#10;stFtY47a2DLbDhR0pSfKRUq22RxOmeDNOggge+1EEDBZQcfhXXxJ4dihgS2sbOJEXAbYMms27unl&#10;eUtevw3AzVAy5EfXHtXHVxFtzWlh3PU0764uAR5eodFOQO4rlrlr/wAqV0KFlPHvWkX3Tqpcnjiq&#10;Nysm6faQMKcVxTxKelzsp4W3QzA8piVipBY9PSnFzuGHPA5FVSZViYFw/wA+fpVZpSLnOxgCKwlI&#10;6oQSNUSgwt13Z9a2LERyIqtCDyOT1rmbdlNycg9zW9aSJvVhJyWwR6V5uLk4RujuowUnYdrFrcRX&#10;dt9ntsgLk89aw5DG1iW3kSEcrXZP+8ihDX38Fc9faddlVnhkHyE5X1rkoYnn3VmdE6XLtsc6kjRz&#10;IDxluDWpFMdyZnPTp61nbVfzvMBDq/INORgLiIY78GtKiU1YqOmqN5Ln93GA747e1PE0fmqxZgSe&#10;OKzfmG/aPToKo3k12qQBCobeApP61506Dvozupu6OqjdmaQ+nrWffRBtmIjgoxp1oJfs1gTLksoy&#10;Peta5jI0xgCm7yu1ckans5HR7LmR51AkH9ujzncKzEA/Suw021he6t8gsqHrWVPawDTpN7gOHJBp&#10;2nXN3DFMpuFA3YU13SaqRv1Mk3F26HXXSIJotuDhe9UtqEyBnOD1xSpIzLEC7MxGfpQDFuGWIOa8&#10;2UX1NVIgkgGYdrMc5/Kue1G0njKulseOR711gbayZPA6cVHdNHNFGBBx5ZGKujU5Gl0KlHmWpwq3&#10;G5beN5TnJGKhuFmjltpIZJAd2eO9S6jBcQ6jE/2cBSSQe1WNOubSeOVJAuBx06V6UbWUlt1OaSto&#10;zZtmgn0SAmZTII+R71i6jY3IYyxQHIBOB3p/zW+ssElbburbWYGC1BTO5cH2rkcnSleOzLsnHU5O&#10;K6kfTGjkb50yBnqKlsnVNe0ovMoH2oZxVrVLF1MkqW8eScjkDP1rIhg1G4v7LyrKTzFjZtueyjmu&#10;+m1Ncy0TOKasd/4jgA0TT50BKtCobFc5ZTAXG0y444zXW+G5Fv8AwXrFs8LHYpXa/Dqw9jzXE6lb&#10;3Vt41to2tnXM5APqKutQ5omOGrqErM6hVVoZSCrEDpVCeNSHzCavWcF/Kg+z2bM4UbwTgfielWrq&#10;0vVt1L6U6sAMqeK8SKknoe0qsWtzjZYZDOE+z5DZw1aGgXMlp488OFgwUakh69MGrJBN8o2JjsO9&#10;Zt5FcLdwyoTuR8r/APXr08Hi+ScbnNjKHtYOx+v3g4aVq/wA+E00xWZYNFjcqp4fA45rqdmn3/hK&#10;7hm8MOLe6tJYirjOAPlzjtivhX9nr4oxaatpoWsXUv8AZsl4FjmblrGRvXuY2P8A3zX3Vqsmqf8A&#10;CBXVzpVzYSutms0KLgpKnXAI45FfVQleKt/X9I/HMywtTD4hp3SbvF9O/wCZ+Wvx0+H+veGvjBd3&#10;Menyy6be6pLLZ3aJ8kgJyY27K6+/WvE4ZI2ij22+S6c/UV+vF1cfDvxl8HfGOlX+iWTN5DRahYTY&#10;E9vL0DxnrweQRX5ofFfwB4q8I/E91KXV1pVxeObC/RfklX+4/ZXUevWvNx2Ga9697n3XD2bupD2V&#10;XSS79fNHkWo24ItWUruGc+9VtA1vxPoPxQ8NanpmuXtvPb3gZWQ8Fc8o4/iVunNa2+KSzHzdRjk9&#10;6wL6KRZDmME7Dg+oNRg67T5We1jsNGpG5+iGkeIvBnxI/ZC8U6dcQWEeoR6ETNauQZLeZV4kjPXa&#10;TzxX5/3a+IdD+L+owG4u7e4s9WljDOvDKDjDDuGFReEtd1nQfiLoV9Z6/e27LegpKh4TnlXH8SN0&#10;Oa+gvHdv4f8AF/wqtfEVhpVjb63a6X/xM7KPGJgB/rE9fWvRnbS2zPFoydCXLJaM0fDuuWuu/s56&#10;3pd88UsH9nSMsUjbpLWUDgoeu0npXz5cWM0D3kEoBdL2Ref7oPBrM8N3+q2WqRNBqdzFLHcSKCew&#10;PUEd66jUCZzYTmVzK2S/uT1rya8nTm09V0PewtFRV1szmJE/dgCI9fWs+VBvf92Pu10ZgclsIc1k&#10;3aSR3sasnUdRWtCsFejcyNOvL+x8ZaZcRTyo0d8rKwPHXvXuOrrJq/g3RfEGi3CRavYWqtd2ynid&#10;V5PHvXiFxErQScDOM113gDW307xwkVxJJ9muJFjLE8Jk9/avVglNXR484uEj0iJdJ8T/AArubiyt&#10;Y4dZsoMXuntw5K9WX1rzUieG9u43ikDJIVKvwQR1yPauq8Uwaj4e+PPhvXNPlkitbydZIpov9WGP&#10;3kfHGD7132raPpnif4dPrWjWtnHq0diGvLJCALjA5Zf9r+deXi6HK79GdlDE232OA8OyWR1S3ilW&#10;DbJJhiR0rX8U+Dnm01Z7GVPP8nd5Y4Eq47e4rzyFru38TxxSxzxut1tZWGGVh1BFe9TXt5J+zK17&#10;Za1GL6wQFkxklO/5iuSPNTkrGmK1Sa6nzDJHrOn65C0lvcwyRXIwWGASOx7c19ifC3xxoGqfC6fS&#10;dWBaJbQRTIzZltWPAde5Q9favAvtuia9a6rBc2tusjYU7cBlf1H41wd9beKfDnxG0eQ3V1FiTNnf&#10;IMxyof4H7e2DXtU5uaaXxI8nFYbmVnufZWraoula3P4Z8TIt/wCGtTRv7L1QfMbfd93LdscV86eL&#10;NAv9B+JWmsLvz7Gecy2N7HzHNGegJHAIFd3pniPQvEXwWutKvpVS4S0JTecmKQDgof7prjLfWtQt&#10;/D+ueGtetWu9OeZvscz8yWzDoVY9q4q0Xv8AeXgqcoM9I03SNL8TfAnV0s47YarbacZDAW+Z1UdV&#10;H+Fcf4J8V3OieIdS0PXbG5OntqTRB5lO6zcnGGB/hP6VzGgazqGifEzQJLXxJdp5d+HtrhTwg/us&#10;O4boa9N8fadp3izwTL4h0fQ7K212207/AImmnR42XagcyIPXvTw01B3NMSpc6TXus82+MPg+zt73&#10;TvEehQwBJgJLhLcZjdTzuGOOa8v0jUN1tGGOG9MdDXq3gnxTBH4W8QeH9atbmbTJYpI42l5ls5Oh&#10;HPO3P5V5h4n0pdN8YaaYbt5ILuaWS2lAwrKDXp1Jxrrke62/rsY2lRle2h0cMgeKTLk5H5USiU2r&#10;srJlR3HrWFpV2vlTKWHK8H0Nbm7KPlhjA6V4tWi6ctj2KNRTR0Gka7fR+D7/AEm9mkns25g835jC&#10;fQE9q5jUY4/tV8Yo12luB7U2XYrL8p9uKl3q1qhOcgdKOZ6MFTV7nPMrB0O0j5qkBBnyZB09a0bm&#10;JjEWC9O1ZJXbdx/f5zXXCamjCcHB3RtWcirIyvJx2Oa3ovlaNllblefpXH78pECrjJ4Nb1lORBGk&#10;jHAHynFceIpdUddCsmrPct3lvbNGrqFzgkisSNVa5nBiIxwua6hBCYlzPnnpVuDSWvLljb7EdQMq&#10;T1NYQq8uhtOKa1OPhsoJbyeKSxLZX769j24rktStb/TvEKFopArXHyMeAw9DXrk2j+K7DxDpZn8P&#10;uokYGKRW3K2PXHStPWrDw/eeGLW3vRb+ZNGFwpwVbsQe1enhMWr8snozwMdR5Jc8DgtG1GBktRI+&#10;N23B/u11V0LRpiY7VdptvmHUE15Tqmn67onjeG1uy7QyMGs7oD5Jl9CegIrs9G1GFvswkkTYUxk9&#10;jXNmGBdN88NU+x6GAxaqq0nqew/DLxBplr4qjs9VtoHt2uvLSd0ybUseMg9VP6V3fxS+F4udFfXv&#10;DmmWf2wWHnzWkBHk3seMlkxwGxzx1r5yujdLrCTQKFZWyHAyGHoR05r6M+F3xItbOy0nSNZkn/sy&#10;WdUikc7nsZD79ShP5VWGq8ySMMXSlCXNE+RLu3WSK5U6dKjrIySROu11deoI6jBrlZbS6tr5Jre6&#10;mVg3KnuO4r75+Lnw9sb+K48Q+H4tO+2tYedcQW+PKvosZ3rjgOBz718Z3tte/apl2MSkzqd64YsO&#10;qsp5GOld9GtKi+Xp5mEoRrK63N3wl4t1yNLazm1q/wDLDD7NKZCHtZO2f7yk9j0qLxDB4luviNb3&#10;l5JrOoX0vKyvcFhOi9Aik4XA/ugVwN5DNG0M0SOsqzhiuOGx2r7P+AK/BzVkvbvWfGGiW9xHeQQA&#10;XTL/AMShjkHCt98TcDd/DW6ouUlKGz0a7HkV/wB17zXw6nzjp2oPFeosnhyKM7toDOMofeu90tvG&#10;2pWOqW1vfRPaW95Cs8aQ75QZDhQigZOfbpX0h+1H4B/Z90v4UeHtW0LxDoWma81uHj02yl8xNYQ4&#10;y7csEI+9uG0H0r5D8C+KdY0fx1o2qWE0K3cE0ZVnAZVx1V0PDA9M9R2rjrZdy1E+lzuwOZrFUuaK&#10;afZ7n1Novw98V+H9e8I33iD4Rx2wuoUey1A4ljso+rhwCQruOOeRmuh+M2s/sWz/ALId9LE2k3Gp&#10;2mjyi00GL5bi7ueB5jSEEqFPzZDjOMbaw9f/AGhtb1f4YR6V/wAM6QvE+hSRX1v5hdrmTHDoTyih&#10;ucV8UahpGuXGt2017oUu661GQxoGALgn5U7EbRxX0NSvQwduXqle/p0PnK+W4rH39p7jTe17NHCq&#10;bKfSrOb+xYI7h7iXzHVuHX+Fcf7PTPesK6gEZjy6lWJ/CvT73wp4lsrDT5pvBGv2dvJOqi4aItDl&#10;unz52g/jWX4q8J+JdO0WyuLghkntVkjdOUdSOMN0zXbg81pyaSlueNi8C6Ss+h55b+ZHMpSTgv8A&#10;MPWuij2SWMisDtK+vSuUEkisn7kk78Vs2zyeSdzKv1PSvoYSueLJWLTxW+8DzeMHFY9wqiacEHlu&#10;DW4IkLRN/aOMISRVEiF55d0qkAn5qqQkczdxyeXEVhXp69aqxsDCBkZDdO9dLNCpjcYVuawbm3kS&#10;8VgMDHUdDSJaEIUqpDZz1qVP9cpGV49etQKYzInz8g1ZyoVMMcnqKBCkfMct606IqCMSDqR0qMk+&#10;Z99eBTo8EqSoHJ5oBFjdIskQUZZm4IrctZGEEwaA7sDv0rEjPlzTksCdp2mnwSXQuCGuMguTnFJo&#10;pM66CQkOCfusPwrbtpmEgxuztFcjbOzRnK/jWxBKdyEOeDj6VErgehWFzlV3SnOfmBPSuws7iMT2&#10;26RhkdRXl1nNiacMx6DGO1dZYTt9nA359M9qUUHmeuaNqNxHqKSRXJyjDBB7fSvofwprsV7pC20s&#10;0YkVABk8ivkbT5xG7HOCT68CvQdE1F7fVtPnjumA8wZwelTuEWz6inR0u4htOCOD2quy/f8AkPWq&#10;nh7VbS+0OBJbiPeIRznkVtPHtduARnrTuVYoBTjpSkL8+UyassP9kCoiBkVIFb595/dn60h3D+E1&#10;bAGwDAo25ikBj9OaAKwB+X5e1OxlDwCM1KVGFGOgoCjCA0XAgYfOMYpQuAealwPMfggdqdhd3THH&#10;WncCDncw2dOlP2tsJ2g809VJT74PPU1KQAI/mOccincZBtXccA0bW3H5jmpCq7geaVQOuO1K4EIU&#10;4OVNAXDEhqs4460m0bRkGi4iMDPBPU0rRpuGSelShRgjHbigA5GWpDIwoGflz6UEDYRge1TENlfm&#10;pNrGRiVoArkfMBsJyalKOMjyew71LtI52txUuMr96gRT2tu4XGO9OAAjyXGasMFEg3MOlVLh7cQS&#10;kOc7qQN2GyOFVzv528Vz11c7zMPMkwT1z1pbm4zMy5YKB19ax55Og3DBPagQkxjAyGGcc81jTyHd&#10;EfMBxnt1qS4f5WyTk9s9ay53/d53gNjirSJbuQTSLvzvGBnise7lXaw3nLHoKlmkHy/vDkmsmeYK&#10;2CATjj2ouIr3DKqRE/eYHrXPXMhBTMxJYnFW7uV2WAMwypPNY9y6ZiJmG4DijVFNIq3EmEUb2yep&#10;NZEjtskO8biTg1PO/wDrMkcnms2VxsyB9KmCsPXqQuxy/wAx6c1RkJ2qPMHXmnSMSGPPNUnbr83X&#10;OPar2JuNY5J+Y4qrK2EYZHFK5YIBweeKqSsgjk3PwRzQNEUs0KJcO8mFEeck8GvLNe1O9ur24jju&#10;mSAPgt/ex/StvxDfh4JYY5MIo+Y+tcAHMk0uIiFDcHPWqjEGx8RjE6L5Z5HU1oxRsbtGFyQvvUMU&#10;OQvyk4xWqi8MBDgKgqrk7kgHI47c007fnORTyeBVaVlFvMQFz2FS2WkLLIoPXgrVF5yXQR6c8h+1&#10;IAoBy3PT8alSMtHC5uMktjaoyT6AV6h4I0FrjxNZqdLijczoHuWGUtVbqB2LMPyrCrUUVds2pwuU&#10;tE0fUNT1dFj8JNZwxmFZtgLmJm4Crjlmc/l3r1nxP8O/i7pHhjwqtx8G/FlrYzWayxNa25lDoRkN&#10;Iy5wT6GvTVMXhbWPDF1p/wAMd0kUavbsyeanP32fsSw6Z6V754Q/aAhtTqsGo/s+vc28ojMQMgJh&#10;OPmGGDZUnkCvCqSdaVtk3v2NHWcXaPQ/POa3dY/LazvXAIBUR/vMjtt61NFB51pOsVrMBGw3xsMN&#10;x6jrX6Nan4u/ZOvfGGieJIv2YUg8QtexxSwfY1EcisfvFVwuffaPxqD4r+AvgTd+HvAviDw/418O&#10;6PrN1cWrTafBIjQ3of7wKgnYw5yf0rizLBVKNH2ikn5HZgMf7Srycjt1Z8Habp0k4KQaJeEKVD8E&#10;AE+9em21voXhvRNNv7qz0+/1qa2P9m2AIZYif+Wkn06jNfSfib4Wy6f8ItOuNL/aG8GTX89nauuk&#10;gxhWBALkyAnG3ryO1eQ6n8NvijqV3rU+gfBm8vptP00NqN19oytwcZ2w5IBK9ML1r4erOrVqKLTU&#10;X+Pk30X9eZ9thq9FQu3b8D5z1ifxFqXje9utS169lklu8uxY7QP7qjsBWkEiitrTy2wFjHGetOls&#10;tRFzqCy2PiVbmK+kSa0e0dZUZTggqcHj6VFBC9zqsNv/AGh5CDJmkm+VkUfeBB6H612ylzJLRKPR&#10;bHq0akUnZmnpWn6hq3iG6iXUFtrKCPff3shxHDEOuCeCSOlUvFfiW2uNAi8NeGkltdCt59txPGNs&#10;l9IOrMRzgms/xDrXneG7fQtGSeHSo5sXEyHEl246lj1xWTYWaRIrLGd2wAADpXXRoKCU5rVaxj2/&#10;vS8+y6epEpSquy2GWWnlfK/d4wV7V1xSKGzhAsIB+6GTkVTMgjsmLMM7eFA5Jre8KaB4k1zX735J&#10;YrC3hL3V5LlY4kHOM9Ccdq5sTX5k5Sdordv9D1KEFSijHSETNkGYhWBLAfKPxroUjhW2tB5y5AGa&#10;n1u80eJotL0eFfsMM5We4YfPdOD1z2FY09wsdrCTbc+XwM158+adrbHfCStdnUxTafBCry3MJAiy&#10;FzXnPiXUzfamI1NzFbLLjylY/vD71Uu7yeWYKJHKlyDg1NZ2QcsWPuSe1dWGwsaD9pPfp5EVcS5r&#10;kiZ8FrGzQ5QxqoGMd66/ShLBf2EotgzLrlsIwEyWG4ZwO9IlnCIrXmY/v1AVFyWJ6DHvXomjoND1&#10;62v9W8DWDXTWiNplvJKCIwerOvrj1rHF4rnVty6VJRV3uekeO/K1LUvDTpZ2Vvb6d4Sj2mRvnmYr&#10;zweRivCYngAlZgDJ9ocAeldDrGqNqfj3V5kM0SToN+18Kp9u1cxcW0ttdoCqzF2OxkOev0rxcFh3&#10;TTi3vql97O+m+WOoj3LLMRtXluOatx2txLCsj3aBEGXJPQViX7WVnDaPdQGS5mB8qFG5A9T6VUGo&#10;3cmmrGPOjTPK5/ma9mlhLpPZdzyMVjN0tyXWL7zIWtIC0cBbEhXrJj39Kz7eFFBxbR5wMcU4QfMz&#10;bwSWHFa8EDmLPldhzW86ipx5Uc+Hw8qjvISGFm3D5QVGRxW7pljDLezFtREaqw8xmHAHeqscUqea&#10;2xSQvzc9KinvJo4gicBs8jv9a8+cpVHaJ7VOgoo7I65Z2DGLS7a1Plqds8q/fb1wa871i48Tav4q&#10;LXvim7YtdKGJY4x6AdBVZw7G4dvMZj0wcVLbNbwsssl4N+04UnpW1GiqXvR1l00u/kYVeVHrGjXW&#10;jaB4VtBZ6LZ3Woy2iiJGHywkj7xPrTP+Eh8OaLPfa3rGoLrniS6J+xWKOGSDPcnooFeL3+p6hM8y&#10;IsyqWxuU/M1UrWzZr5nNndtIzqMvkn6DPNOjlsE3UrO7e/d+V+i723OSanVemiOm8SeJviF4h1c/&#10;2j4q1GGzD5jsrVysSDsCB97Hvmt7wV4M8S6t4mit9N8L30hVV8+52fu4geg3dCTXafD/AMBahqvi&#10;22S5urexsoIBJe3lx8qW0fcAnhnYdPSvftX+JPwt8I+CYNG8LeD9Nv5reAxxOuNpl6GR26sc81rV&#10;lNw5aaUI+S0/4PzMalRUnyQjzT/rqWdJ8O+Afh74L0XV9afSL3xDcRbdL00kM0bH+Ngc8+56dq0k&#10;8aXt74htjqPgi1hikQbXWYMV3dOK+S9T1HxhrfjzXNW1jxFqNzeXEu4s7kLGv8KIOigDjitnw5q1&#10;npl3rc99pst0WQeT5s5xBjqcHrXxmaZc60ZcsryfTe/prv5nTgME1epX1m/lbyXkenfFLQ9GbW/A&#10;E1ncafal45JbkoMKydckjoa8bu/FNraxrDYaOk21Cm4Hh26Z/OsXxp4w1XV7ya1tUubfTjdATPuP&#10;mXBHQA9lFYNlbwpNbkw/MyKEHXFejluUyo4eCxTu1e0ey8338un4LvVR6pfedV4W1jxFb/GrwFqB&#10;1i+F2vjC2EhZyQY3fBXB46V+r88fg688K29lrHwk0Gezbw9buXltAxy4znPUfUGvyj0rT55PHWig&#10;RSHOrQbdnXfn5cY96/XXw6viK2+CHw9GoaZDPdR+GLdbgAchdvGc9wMA172AxLdVU4xvF2vZXSPh&#10;OLp8vs31u7a2e26/rqUtJ0j4XadZGXRPhf4FS4CgIFRA5PuzZIpdXuPivJcWken+ANAtU2/PM92j&#10;7s+gHTFSa1oun3uhyXdgsiyGItLDG5XzcfyYfrXE6Xa67J5ESfHzxBDbtckSROCWQKeVGelfTV5x&#10;g0pLlT2toj4yjT9v73Ndx35rya/Eu3OhqL7QrjXvjG/2mWcsbWI7wVHUDv8ApioNU1A6jfeHNO0z&#10;RpItKtZQrSyJhrhhwQq+n8zW9DbaJH430eKOz1G4uJIHEdxLlxx1OTwK4T4n+OvAngP4fPd3kunX&#10;+vXUUg0rSoiA0j/33A+6inqT17e3BKDne3wv7/vOmNlJbymtklZa+X+Z3Ov674D8K/ClL7W/FehW&#10;EKaeTDbswEjEDsnUk1+a/wAbfjL4s8Xtc6Lop1jTvDxv8XAjYrNqAB43MPup7d+9eW+NfEvj3xZ8&#10;UNV1PWvE+pTia6J8tXIiVP4Y406KqjjpzVGxt0CbItKjJVcYA5B9vWtJ4uFCHLDVn0eV5JKX7ytu&#10;9Svp2lwiCJpNsSiFdxPtV6S70e3uWSHdK+MIFXvXrHgz4a/FfxFHIbHwdemBXG+af93Cmf8AabGT&#10;7DNfTfhT9nLQYtLjl1z4qyvdSMrNb2MeFQdxuY5P5V5K5qkm5/5I9nE5phMEuVyV10Wr+5Hw/oul&#10;RX3iWV9QvjHsKsUzkIvbp3r0Ce70Ows7WG3i00RpHhQUG5vevoP41/DDwloPgbRr/wAO+NZLa4eA&#10;qukzsCLsqPmYOTlSOvPFfGK21/dyQO1zqxl+3bZgiEgHPCj+VebiaFSUv3kuWC2sd+W5hSxcOeGx&#10;rX2qyz3d5t0wBc9QOtYQtr+S6SQPJ975ield/PoVxZ6dpUtxb28J+xhtjvyB6ke9cHq2qkQyQWsS&#10;ttfBdR1P4UYS0namvmddSvbYoaukcVhYk6jEXLfcB5qHTtK1fUr6JI7C6WIY3tzwPQfWtHRtHMzy&#10;3d9dTM+4FUJ4UV6VaXOm2OlxGFYt3lcKBj8a73iI0Vyp3a6/5HPJzmtDe8MeF/DNhpVlcXsVlJcK&#10;uYoWHywD1Pqx/Suh1bxKlvpK21haW8EecFlHLH8K8rvPEF47OSlw5d8YHes921K5xvs2jXOTz1rN&#10;YtwV3uUsFKb1NS7v7258Sxb9RmG5uZHfJP8AhRPDpSzPJJq/mSlQVUGuelTbNO2HLAgD5sdKzZy5&#10;vIz5swLcE5rmdWdZ6yOqFCEOh6BFrAk0+C3MlrHFGpAA6n6mrehSr/wsDQlMtqA1+B5jtgYJ968g&#10;nS6huZyZJ23sDwTVyzvbg3NpFOs+0zKUIYgg9jmtFh2ldO6MKrXK+56j8UZJ7P4weEzH4XVbZdI3&#10;RlB8twx757ba8fk1LWZLmbzi7EyE7w+OOw/Cvc7LWNGvfCtlpWv6b5sYt9sF2Bl09DnqCKwLz4bN&#10;cxrNpvxm0GRHckLI4VsZ4GM9q7KShLdI8yOI5U09zxyaePzLhzHOznAHJNVikjxTE3iglenevZoP&#10;hf4kEy+Z8SfDkfH3i4OKvxfDe2tmuZrj4jaZPIegEqhQPpXRzxgtAhVU3Y8StIo90oNtKw/vbela&#10;IhkO/ZBMOepWvW49K0S3vplL6bIEH3iwxTrm+8BQadtOjWksjHaiRncS34VxTxUm9j0IYdRszyhb&#10;HUX8zKTDK8HbXV+EdAvZPiD4cZbdyP7XiaUnsAc/jXZ6Lpus6jPMbfQjFbxn55GTAUHoM9zXoAPh&#10;zw34ce7vdQs3upF/0e23AMFH3mPeqpOpPfQwxWKjFNLc9EeLF7u+zkn7DGuD0GBivMfjBfafb/s5&#10;SWMmq263l1dxmG1U5ZwDyT6AV55rvxX1Gae5h0r4eARhiDcSv95vUD2rx/UtQ8QX/iG7vdQ127ub&#10;qQgZb7qr2VR2Ar1pe7FLueHSw0nPmehqaHHGJbss2C0S5+b7vFRajOi6lOolDHd1FVNOhuDqBJnk&#10;TKHNXZLWAG43Tclvzry5qKndu57kG2ZX2piANkh71csroyvdoyvjeAKjkijVOoHXFVISq3QfzYgf&#10;OHfrWyUWnZGjV9zqHt0MXMMZAXisyWyVnk8u2AbBPXrWi9xCLPO3LGEEc1RguZXN2vkSKeitUxT6&#10;HO9Nxllf6rbloz52xXI+9XXWGtQNFhtUiRj1VxkGuaS3hNvIGn5Zs5pr6danO28K8etEop+RDaO5&#10;2aNdXAEtvbJvX/WxtWNfaBMs2638ZQyqDkRsMHH1FckYdaguV8m/ndQ396tGPU9ZVT5thOOPWhQt&#10;1I5rbFS5hv4b11ltLxcjg4JAx71z18ULRsCQVccnjNdidfiRGSbSxIpXkFcmsO8v/BVyUQvNCzMQ&#10;f3ZHNdeHpSvtoc2IV1tqa+iXlsbQBr1wBGAea6m0uoft1ziD7pGCp6157aW9smn6kLa7EmGDE56i&#10;rsF+0c8Si0ZM4B3VwY7Bc97F4Su1uevwT289lMsih0CYBzytZt9pVy9k0tvNDMI2JKjG4CsfS722&#10;QyKwJWYAHBzg10iTTQX0flxHZtyx3ZDA181OEqEtD0rKSOCuLiaO6i/0W5K7tsqOnGO9bnhLWL/Q&#10;fibpuq6VeTtavcAXdkW4Kk/Nx/KurntLG/0q8ZL+0LmMh4ggBU/WvL9Ss9RstTdSLgDzj1HBFfR5&#10;Pm/JNdGeLmGXKrB6H39p95our/D7SdS0+6jaKa0DOg+9G/dSPY1QZT84LsDu5FfMfws8ZxaZ40it&#10;rq9lTT7m7RJgekLE4DY9PWvrS8hXz4Z4xA8M1mrxyI2VZT0OelfqGExcMRBNPU/NMbg5YebTWhgl&#10;Ru6Him9zzVsqvPPOaruuJDx9K6zhIyF3jA71OhG7jPSouNpp6dVyPxoGWF6k4qVcbHwT1qIY+Ubq&#10;lBIzVIA4yeaZ829+T0FScZPFGP3YoAiw23kE0jfcYYqX+I5NRkDc/wBaYEYz1o4Bb61Ien3M56U1&#10;gCelADRjHSmkncB2ox8+N1DZzyOaQCHmk5DH5eQafj5TyaZzu5H40AGSwPWhejdcg1Ig4J2gUcYY&#10;7OTQA35fTqKOfIlynIYYp+OetCjlsmhAAHA47VJ/AeR7U3B3CpQP3LAjtQBGOcfNTgpw+SDyOaRA&#10;2Xz2NS8CNc4oAaAP7op235SMcUfLxzThnYMmkBGQ2fvVIobDdaXCiUfPUiZIYY7daBXIsNuj6+9S&#10;/NhskYGKdheMOKYT8w470APHTtS84Y49KZgFlG5uvSpum0YPSgBo5eP3qUAhGA6GmjOF4GfWnj6U&#10;CIgv7w9eaGjRi26Fc44qbsKXGX69utJq407FHyv3ikxJyeT3pjRnIwx5rQKfMvXrShF3r+4BqeUv&#10;nKKL+9I2nNSYPOTVwr8pwAPwpvlkgfKee9HKHMUmXiTKD7tV44mLPww+atbyzgfItPVP3nIGMcUu&#10;Ud7lIKdw6Y203a3nHAxmr/l4lxt71KsSgnj8aOUOYrJG+1eGOBVTxVE5+B+uncTjwhfg/wDfFb6r&#10;8kXyjHNVfEyofgV4o+QZ/wCEWux+a1Mo2BSPxPhH/FW+OI+cDxXdZH/Aqt3/ADojLtxj3oMYX4m/&#10;FTnAXxVcf+hVJdIjaRcKe65zXdDVIzZ9H/sygNpv7RkW3+O0bH0r2/XCsmsXZ/hQkceorwz9mB2/&#10;tr9pRSRn+y4R/OvbL/eDejy2y10/865aqtI2p7HD63HJP8HviLJ9lI8tVZe/SvHrKQPYo4kz259q&#10;9t8TXkVn8LYLeOJGlu4n3AjoK8RsbedLWJQg5uWJ59TUI0ZrKPk69qdGFWc/McE9KttF+5t9o/hq&#10;MxS4OV7daTFYQFN/B69qlIG0kjqajhg2C4ke6UJnvU++2ZPklU896lqw0yJ1PmnBGNtUTHPHcrLF&#10;PJuWYMNhwQa1NituxInUcZqOWKQvkMw+XtUNFXPWPBfifT7oyafqH2e3vRYkW7yviO7wOmegb+dZ&#10;d/cynx7fo2mRI63DYjTBAHru968muIImgl3SyrtbcGU4YH2NW9K8VfZta061k8JLcK95HF5ry/Mc&#10;nHU159fDqKukdVGrbRvQ9203ULBbAeYjIF+9k8NVrUngn0lZYGtGQAdHGV/CsLULOV7WzjW3KJLb&#10;I5b0z0ridQi1S0ub1o9Xu/kT5ghyMV5VVJWuj0aavsd9ZxxPcjGN2RtyOldNFaNHb3DYVjgZOa80&#10;8H6lPdvexysNsc4xL3P4V6ioYRSYuCwYDJrGUTVOwkTzxahEyTy/fGK3EmvJdQUSDfwMECs2NeIQ&#10;QCSec1tWYxeA+ag/CstRuxpRLCNvyn7vrTJ0m3BklOMjK1YA+aUkADtgdaAWDtxj61TBCxIWUZBB&#10;GKldSrt1xgU5G+ZT5I681I53oflArKWpREGUMCFB46ZqP/noecE+tLsIZjvOPSnqOQMDk0rAPQDz&#10;hz3FaDRRNZgG6bOOmKodLuEe4rSTDb/mAO0VSQmymsIXOGPWpVUh0y2M9AKuFCDjPXGKeEVZEZkB&#10;IWkO5jvCV1dithk9SSelWYxftewItspX+LNPmZxdqfu5NSxO4jkbzR909KzvqaWMu5LRanMvkYy3&#10;JBzU0bEoBv6j1qvIjnVZchjk857VLEjC5l3HHpzWbmNIe+/PJzgVXB/fsNnWrbriNSZV5PSq21vt&#10;in3ocg5SxEkwjkwcjP5VbRUKtknINMjD7cLjB61ZCERtyATW0WrGbAJIZUAiHTk0hU7nA6g9amjd&#10;1lwYzTnjAk3CXr2quYQ1Wba64HSjJ2n5jRtPmHg4xSgcHmlcBh3buB0pj52yfMelSEcD95z9Kacb&#10;Wy2BTuFiunTg96k/iPHWpFVfJ4x1phKhJNwHTg0cwWEbIiypB+Xn2rMkuo0Mh8zBHA4zUsspMiBP&#10;eqixKJEZ4R/rO/SsalTojaEO5yXiifGmaSv2eQebfJsHqM81VuJJvs9uqKOLRcflR4umVvHPgyFS&#10;hS3hJKr3JpiODFEShHyDivjM7kpVFHsfTZbS5YXMtzdB5C8Ep4zTEW7kt2+U4zxW+DDjJiGNhzmq&#10;bSWalggbczfhXjp2R6iM/bdLa3IMIJERxWPboWuLuRt+Q54rcnkIWZjnmLG7sKyoWzaTgMuNxyem&#10;a6sPK7NIocQmOY+RmogzhTmVutSBjlfmFMm5A4OK3kzZIsxtlc7ScDk1MGIVsOcHtVWID7K2ZTtq&#10;YFCqnJ5pbhYlLgK/yHPHOaUu4izufpxUJIz1oBOD8vbg+lGwrEiSM0T5jNOB+X7mDUQDeXy6U9SM&#10;jK9vWkkFivLI4ZgFY8dcU0NO0YAt36+laKtCJIx9njJJ5JqdpIAi4gjzSc7FJGP/AKVmUeU/I9KT&#10;Ze/Z5BtdTuGeK2xNbi1PyW+4jr6VWa5j3xjyoz71MZuXQdjNEVyVTCy8DnNSql0IseUT74q2bmLn&#10;Mig564pftcO4jauccGnzvsHKUwlxn7jc0FZOpjxzxWgtxCVGfL+tVp5EOwjAxRd9gsUzJOJWBRwA&#10;PTrVdmmKNi1lHPWtZJVJjyISfwoZ4gzkxxdOlUrgZiPcbD+4f8aDJdbmyO/WriSxsJx5aDrimHYY&#10;lBC53daXUdkJC0pVgUIPGGzVtVkB5mOSahVAXT98vB55q1tkCg4GAaSWopEjFlt1wDliB+dbEEW2&#10;yRTnLAGsuN0+1QB5Ys7xgHvW2Wl+0BtxACDArkxL1MJolUYgceUmQOprPvMmOErdZIz8oq1JIxIy&#10;wzjtVJt24jbnnrWEZ67GTiVN7fY5ywwBC2DW78PImbw94+uXQ/vta2gn0WsC6x9gugeA0LAfXFdh&#10;4N2W3gbw9CQQstxKzMe5Jr6LJI89Tm7Hj5ndQsd1hBI52ZygxTXA2EdqOkgUMSAc1IcFeuK+w5j5&#10;lopnHnR5zyafgBjg1LtXIBP40m1do+c07hYcCcPhV6VGQSrZ9etP7UnO9csakAI+QfMfakx8pyOl&#10;SgcNk0/aNh4qW7DsQfMORmkK5PQVYCkg84NNI7dwaOYCMDA6DJ9qeB8rcelPCttxt4p2DuXjjFJy&#10;AZtyORmkVeH69alPGPmoByD8opcwWGFBgZcZzxik2necx9Ohqwo4GQCMdxS7RuOR3ouBDhvmGG/K&#10;gq2327VYAfDfLS8ll3EcDimmBWAPPGfSplGZm5xxSkHrjIz0FPiB3Ak4ppkkeCJgPMPHbFNw/wA4&#10;5PNWnQbozuOTUe4KPunOOKbBMg25j+6Dz+VI64t1wgBqxGFEeRu5z1pCARgjvVREygkebmTES5Fb&#10;VsYYfB3xAmlbCx6M4B98VWgQfbQfM781U8cXH2P9nHxLO0sKPOREgzyxPpXbh6PtHa5z1J8qufON&#10;xq3ic6teR2utyx2/9qybF6459aWO58XS6vCk3iSV4tu10UDkHioLGGQabZ7n+bJYn1zXQ6bDEutx&#10;fvjhzySM19VSwdOEVpqeJPETb0ZltZJBqEPlW7pHgkZOeT1rkvifE0/7HHxWhDZKWqMPqK9e1C3j&#10;FtDtuVkGM8DpXnHjeJ2/Zv8AjOoiwTopKj2Ars5eVadDNS5tz4T037LP4c023klIlGpxlWPX5T0r&#10;q9cZm8d2rvCwaPTolHHoK4lVePQtHuYj8w14bh9Gru/EjI3ibwxMpA87So8jHGQOa6b7GO9ykhJZ&#10;uB2NdT8PmA/bI+ErHteNmuUjwHiO49ORXReDCw/ar+EzbcZ1E4xRIm9mfbWpuR4m1Ahcholz7Vlu&#10;x3HjHFW9Qb/ia3DE/etUxWXvyPutnNcbOhMlDDnI5PfNM7nioiczR/Kcc1Jng0hi46etSKVBbDd/&#10;WoufWgFOMnB9aBmlG7EY39B1NWBIcoM9+1ZUbgu45+tXEJ35Cjp61SAvgjGRjrTui1XGNikj8BUq&#10;klOeKokf82T0pp2+U24ng9qaxfeOKTLY60AN6g4qNi+z/WAHNSDoeeaaR320AMG7aOM/jSEe9SDt&#10;kUjdelAiBgu7nPSnbcgZJ4IwKUqu45PANGT/AHupoGSHGc7hwvApi42Ph+p6UHHygk9aXID5weBS&#10;GO5zL8wOQMGmnpIQw4xSk+9JjJPWgBPoKT58Pg+lPI4qI7sk7jQAhDeav7snJ61JwCTjtRxzmY8d&#10;BikyckbaAFx85z601vuNgU8dB60NgxsdnagCIYymAeetPHEjfIKOQVGBjtSc46fjQA/B2S8cYFM7&#10;DmjnJ+akOcDI70AIc4H7s/nTMt5hJJ4xUhI37cc4pMH9421eMUAN5yT5YzmkwfKOWHWpQpJ59Keq&#10;5Yjbj0oAiw37seZgUD/WN7Gptm2Q5/u1F3Py96AE6nkUetLg5TLDrUrD91kUAR8Y4p46H5BTOcnj&#10;inDqfloACPmHFMO7PanE/MvFNOeeKADPyE0xs5Xr0p42/NxRkYXAGaABQ2wYfvT9p8uUFgeRSZGw&#10;euacWIGcc0AMIIfIHaozu8w5PepCw24LHPpUeRtJ569aAFGNx+WnfwNhgc9aZ/CvPNBJwvGKAFON&#10;vXjNL/Bn2pg75p+T5fTqKAGBSSOB/jSSKwQ4wTuHFSD/AFYBhOc8c04j5m+THA70ARhG8pWAPGM5&#10;NGAHf6VL7e1MIAP3j060gCmscIvOeaB9zrn3ph5b0pjFz8xO0Uu4/NwO1BHUk9uKjGdzHFICX14o&#10;yP74poI2583v0oyDjigAbGB84H4VHn97J8pwRTunpg0m0kD5utMQLnB5+lOycH5jQMeWAznPoKCP&#10;u/LjNABnnpSE/MeKTnkUh3Y7UAKWz1HFMLZLcng0BSSMnHFJj7x96ABnODxn0poL7mOCOPWlK8vm&#10;HPHBzShRuJ2fjSA+J4o1OzO3k9M9K0GSNLUr5kZO3gZqJRHHbSME7Hqaz2b5p2M0hYtxz0rlPpbJ&#10;FgFt2doqSM+uRlqp7gAAGJ5qyrEJkxqSTRYk04gRPHh8gVv26K0OROBxXNROcKNygdua14pHNs4R&#10;gMjkVNiWy60oEw54BqOSVCmRIvB9eaovI29htGKrll8zkkk+9LkFzGq87MqjfnFOjcF3+YBR05rH&#10;DY5Mw61OJFKMNwzt4I70+VBzG0JI8jGOBUZnJBPOfasUyT/N8/A7U8TP5mSozjHFS4oakabS/McI&#10;3I6k1E8zEIAAOeuaoSOQqZlOD1wahJbzFIkOB2qbD5jREjeYcuPep1lXYvy5H1rBeZVfBLfQVZjm&#10;BUHk4XgU+UL2NxZUKkgEUGVMf6xcfWsnzyLRx5Y5PQHpVV3LKcMc7hxmp5LFKbOrtJEMx/0rC9z6&#10;Vq+ZAbZh5wbniuMilIQAKwUAd6smeXZDtnxg8ris3DWxtCo7HXROpCkKOvI9KugDaSIzkjv2rk4L&#10;hgysLk54yK10vsIhMqnI6AdKi1jVSuaywByfmYDPzCrsNpEwQqCeCBx0rHi1KBWbMLe3FW49YjQq&#10;UGOehWok30Li0ajWCmJh9nRjnkelRjT0VThsDvxUSasWd380AkcjFStqLtpsu2xZmJ+UkYrPmZRB&#10;JYw73JgAGPvE1Te3iWIhVDn2q7591LbRwi0kZmYcL2rpbDSJ3toGncxrgZyOaHUsJuxQ8PxKsN3O&#10;bHayjC5Nb5nkzOWuWyFJBNQX8VrbQWKJc53E5xVBpU+wSgg5ZeCe1cNavdtiUXIrR3DtqV3mXAMh&#10;watrI+AMjFc7JIPtg2vgkmrUM0wgUGVWweteZWvJXPfwVktToIjF5qHaOQe9OeF2mDAscg8etVrU&#10;jyYskferYLoLcYxnb19K8mtW5H3PXhS5kcxcxhSxEJyWOc96wrk3CXduTGApzXaSJC10omA2g5JF&#10;Zeo29u7wFM7QhGK6qOKUtzCpRaMeFjui+nFaMUoWVeOS44rJyYbe2iMJbdKcN6VODhR83O4daqvr&#10;F9SqDtI7GIktalpVAIGRWwFJMWCoXb26VxMEz8A3vAjrq9GniMFwks6lU7+lfKYpyhqtD2YQTMPV&#10;7FDPJNDDtfBLr/erllExjm2qm/eRg16ZeBDASuDuyGx+lcPeWuNWjeIneG5A6GujBYu2jMp0exkf&#10;abiGGTcRyD1qCE3F1qemgK5Bm4FS30bOrFlG4EfL61Np8kcOpWW4qoLgE16U9UTTnynYQRIlsEwT&#10;hBk5q4QptDhGJx0NRI8LQzYYYEYyafHyjfPkg+leBifjPTpO8TKu4iY13xMFIOPesGaM+Shjcja3&#10;Su2dN1vIrxZATiuflgImb5P4j+Na4avyvUVSndENhcsS25wpGB61oOXDuyupGaw7hHSJnSL5wOlX&#10;bOSV9AuCWJOOc16MoKorxONPldmTS3L7kBmH5VJFJh2zKuQOKw5ixnULN0k5qwuQ0TeewwBn3rgl&#10;SPQilYs6mvmaZGhAPJriZIprbUYipYDfk13TfMlsdxwTWPqUMTefiHkoM10YStye69mRUpc5FHNb&#10;S2hZ0bfsFbOiwXlz4s0K1j07eZdUiVAfr1PpiuOWQxyxghVXzBmvof4QJ4Zb4xeErnUJohafb4jK&#10;y8kYPHH90nrivQpYdTmk9meRjKjpU5W3PqPTfhB8O7j4Fam134Qv5ZH8Mh5brzSrzvtzlFz8oQ9P&#10;WviXVPDPibSPideva20V9Ywa0/lXQYAPGrfdcdmUcH1r9dJ08zw5pTWsluYP7AYKsR+VkZcAjHHS&#10;vhXUdMg0/wCP2saTqem3E+m6vrExkDsRyWJG09u2cYqs2qrB0HK2kbnx+RZhVxNWfPLTt1Wux4Nr&#10;axW914S8SafoyRxzTxx38cX3Cw7kDpWp4y02x1H4Y6PrGnQRefFZK7og++Mc/iK+n7fwT4Abwx40&#10;0qPw8Ps15Z4uITIfvEYRlJPBXrx1r5igW/8ADXxz8X+GtUaaXT21Bkgnccoj/cOPTFeXlmdUswg1&#10;TktN0e9N8svMr/Cafw3P48FtqsINlPew/aEBwwZSdpz1wD1r9C7r4c/CDUvCFs9x4Ist8+kJtura&#10;facEfKVwccDHavzN8SWN7oXxcsLm2uyIJ7jzbeZRmNw3VT25r7y+B3izTNX+Gei2E19Kz2iYltXl&#10;PmQZ6Mv95D2x0r3MPg4qTbSszxs7nXnGM6U3Hl1dup80fFj4WeI/D/iW9u7V5LqyO57edBhZkHO1&#10;h0V1H4GvCGKywQYUgsCDnrkdq/YvX9Js7/4b6jYTWENzA9mytE/JYHgFSehXqK/Lv4o+DdZ8NfFy&#10;4jaC5ksZ76SS0utpCyqT91v7rJ0PrXNj8Ao+9DSx38NZ68TH2dR3kuvfzPITJf2ms2dxA2JUc8kf&#10;Kw7gjvmvtv4GfFi1Tw7pmk6pq8oswwjBmbL2DN9eWjY9P7tfG9yiSaWASDkEg1hxS3VtrVtcW928&#10;dwgOPRh3DDvmtcvzBpKMuh7Ga5RTxUGpK/Y/RX4q6D4ns/Eem+LvCmvzR3MVqZZUtWzHLGeeQvDA&#10;1zWi+OPBHi34XahoniXR7MtMvk3cUiYeCYcB07qQeeK89+E3xXgj0O00bWrudtPZ/LUzfM1i7cd/&#10;vRsfyqx8TfBFwusz+JvC11a/aRAJ5baA5iuojz8uOMkV7c7VY6HztHCumuSe62l/XU8K+KPgTWfD&#10;Hj4srzXOlXLF7O+iGUlQ9AxHAdR19a8sdBLp0TeXng4z3r6x8KeM/DmsfCzWPD3iKxZ7OQNC8dyP&#10;39hP0yCecA18/eM/D2paD8TFs5LpbjT52eTTryP7ksbdAT6gda8JxnB+9utn5HvYKtKXuT+88suY&#10;yJUHkgg57V0/hLXtU0vWfLkurr7HKCu/q0Gex9VP6VVnt3HlZVdm4kHHWqEqqVPC8NjFejQxCaSF&#10;i8NqXtTl0xviJq8tsE2S3G/5RwCeT+da9suoTwSmK2mZUiOABXHv+7svlTJ3/jivoT4dQ6ZL4Kkl&#10;WOFy0SlwRk8UVKCqK5nHG+yST6Hkfmv5M+FHmLLhlzz+VDIrxkm1z8mRmvavF3gZLzSL/V9Ax9uj&#10;gLXNiDxcqOpX0YfrXi1nMwe4R7KUSRzsjxyDDqw6gg88GuCpSdPVHo0K8Ky0Y230i9vEvDDpsnyq&#10;e/WuXvrW9tL+5Wa1mVQxKsR3FeqeHtSaHxThrRRG5xkdjXQ6jD4WvNfA1CKCCB5Asjj7wJ6EjtW+&#10;GxTjJJ9ThxdN9Bfh7qOh+Ivgl4r0DUUglkTT3Aik5cYHyuh65HtXAeFdb1Lwt+0FNY3uq3yW6a6Y&#10;1mOflGflLDuMdaPEnh/xD4W8f+Fta0rWZGg+0rJDcxcoVPO1scEEcVu+MNPsfFvwdsvEej2VpHrN&#10;lp//ABMdPB/4+FHLFffuK9yNOMt9meJGs4Oz6nqXj3wxY694RbxBoNtZjVYtOEt1awkbLyMDO9Mc&#10;bvpXlPg3VbhfEv2V9LlkWW5Ftd2kx2kAnDE56betVPhH49k0vUF0/UJ73+znuPLDyZMljJ0KkdSh&#10;P5V2/wAR9Jsj4o0fxDovkJNND5k6Qf6uZeu7j1HWvMr4ZQbTPVw7bXK9V0OX+IngjxF4c8aaPqNn&#10;BK2nXsaz2d3Cd0ThuShI4BHT3r0jwTd/DnxJ8Hte0jWtGt981qI50cjzbeQDCyRk8gZ54rsfhf4i&#10;0LWvg5q3hbV7CO6sLmJ1W3nOZbGY/wAUbHnbnkYrwTxx4Z8WeDvjjZst5em1e/aTTNSRfkmTP+rk&#10;xwCBwc9aqM09E7SONuTcozVn0Zy/jHwx4w8HfE2yElxeTafPdFtM1WNT5c0eeEc9Aw7g1SuL37a2&#10;nSyP84TnnrX1/wCB9X8DeMv2fPEugazpNlIrWO2a3kx5trLjiWFjzt78V8meOvC2v+Evi89hcXU0&#10;+nT3btp2oBflkTPCt6MBwaHGVZO6tJdej/4JdCs4Ssyodj2UgaMNtYFSe2K6/wAKa7PYeILMi+mV&#10;CQrZPQeh9q4BbhBNbhpAMmtVhbtpjMiIzEDOK86UXA9lKNSJu+N9OsZfHNvq2nRQIbhN1zEn3S39&#10;4D3rkNQm1G60XRYJ51lS0ifyBgZTPWtqOW5/ssRtdybQhwpNYzLi9kyWAJPPrW0K7b9DOph042Zy&#10;IWSO7iIZwpmrp7aeN7RczAKqjNZ96m+KLEIwGNUUEsbW6+c2CeQK9KVqsfM8xc1CXkdY5DwxdDgV&#10;CD83ypnJ6UljND5iglSCuK0JEgEg2RkZHHFebOPK7Hp05qauRqAxbPGQMis67i2yJ+5Bw1aMI/01&#10;FdwAXAzWzeaYDozyrfxMVjG5SeoPpUKfI1cuyehy9tc2IleOeyCgqNr46U+4kgCwGK8DDzORjtVG&#10;7hIJAhJ64qijyLA4IViG6HtXZGKmrnDWhKD02OwsZ1YMMD7oyfStuzvbm08SWLrckL5gBOema4+w&#10;ntC0hG1WLAFc10zRW8ulTOk3z+X8y5rzcRSUZandQn7SB6y/9u6h8PddfT5Yp7q2sxI9izZaVO5Q&#10;+oHYV4bqdzqT6zvNvdIFlON3DBx1UjqMGuo8O6/e6dr2ls1/cIY7wCOb09mHdTXrvifwvpviPwJe&#10;63oVjZR6xHpYlv8AToj8l4oGfMjx/F9KmNSNGykvn0OeraDs9meaaWmi+JfhPrek3iQG6itCYs/6&#10;xGHRlPWvD5oNX0jx5f6dqCXClbsiGVhgSKOldVFPqVh4zsry1mvLa7tb8gq6kEMD8ysvv05r17UI&#10;/B3jL4KayV02zt9cttLMksIOHV1Gd6HqQ3tXuYaorcstYv8AB+X9annVaPJJTiebafeNJYogWM4Q&#10;DBPOKvhbSDWLVZbC72XLhY5I0LFWPGMD1rzHT57221CMPJcrJHeNGyuME7TjkGvUNP1W/iuNKntr&#10;u1SWMgxtJGHA9Rg+teZisO6E7rVM9fCVoVo2e56v4a8X+PNAsrjT77wt4hutLCAxtLG+LffyCshG&#10;CO5Wuc8Z6fpl5qVhrVjqdubi5RmuERcLL6fL2I7+td5b/E+Kb4N67ompfs86BqNpLpflpbooWRZS&#10;MBw/XGea4jQ/DvxEvNA1ZdO8KalOlnMzzqgJCq3Koh/jIHBxmpoVqlXS2r0scU1GnNtrlS+48c1G&#10;zuDHJ/oyDOePSuLDajaa3LJAlxneN0ayFQ49DjrXums6dfpeyJPoV5bzB8OkqlSSOvB6GuB1XT42&#10;vLc/ZgCqZYjuK9OhWlQdpq1zKrTjWXNHUvaFrNpdPc2uqaxrMVrcwqsrTzGZ7XHTaTkgH0Bqrq+l&#10;WieI7GXw+dZvFVWMrrEdsijv+HeuZ1K38Iw6Bp9xbfFC5W7aYKbBoCd/Y/N2r134ZeJ47W9l0+71&#10;ewgtpmRI7swKxs2OcqR3WToT2ox0qlKPtYa7+7+n9fmc+HUFLltynnlvq2rW+p6VPBYw2s6XiqGd&#10;QVJzyp+vSvrT4a6l+zyh8U3fi3Sbq91G4ska206KNmFlgHJXBG4v+OK7Hxx4d/ZhT9lzwnfXPgOa&#10;01mfw/O0elWoaRbqTn975gBCg/e+8OuMV8pfDnU9LtPiTp5uZrSEDxDtt7+WMSfZFLfdZTncCOK8&#10;HF4j65h3OnvDonffZa327FwmqykndK9uqej6P9T7nT4rfsy3nwP8WeG9Y+GNjaaC2mTQrA9uC47C&#10;TrlXHUHr9elfCFz4i8KWviXxj4ZuvFU+t+FbjVJv7M1VoiJrdCfkUg84T19q9V+O2n/C77V8P9Ss&#10;NS0u31G50wG6sbUq0d/kcSYXhD37Zr5nlsY5LH/j3QEo2UI/zjFdeUVI1aUJzbfRdLNdn1s+u3T0&#10;8yrlNJOTh9rdXbOe8SaEtl4iha21CC5t59zwXEY4dO2fQjvXEy+aL1kZpNu/6V6TbSyWxsLG+K/Z&#10;ZJSIJS4JjP8AhWF4l0x4r1WURHcmQyHhh2NfouAxeijJ+jPi8wwvJJ2RiwSER9yNnc0oRS7EYUEn&#10;nNZ0LuFwYjw+CK2o44HSM/aiv7o5FeyndHkMplcS43EnHrUEsSPbONpPtVz9x5JC3RZhIeooAIbI&#10;izxVCOVmjMdwpEJ27upqaMb4mIAwOtal0iyE/KMAcjHWsgJMl7HkP5Z74oE0OeBvNRlnbPdaeu9Y&#10;ZAwHX1qbghgAccUjBd7ryBs4JNAiB958gq7dORUsTyBnDAcd80sZUIQSDg8cU5kjC7ucnFMZoW8p&#10;3KC4AHIrXt5CZZiCMZGBXMruG75sfLWvZu32ADAJVqljR1MEzhxyM4H4V0dlcENaAyYGePauKjcb&#10;YsydxkVrQTYmQY5yKzsM9Os5RjDFic+tdjp8sf2cqJeq+vSvK7S4IMRDt90ZFdTY3f8AplsDuBJ6&#10;ZqSkj2zQNRvba4054rqXKvyM9q+h9C1Sy1DQbbDoJljw655Br5H067K3KgyYyODXoeg6lc22sWc0&#10;VywImG7HSm1ZCv2PoeZGEhGzPNQMpweKj0u/gvdOjkR13iEFk7g1fKZJIHfvUJhsU1By3BpSF2Lj&#10;ualKkZpMHaeKYIjwd3T8KawHn9MZFTANhvlNGPmPPNIZBg5HyGlUD5SUHWpSGwPk+lKB14piIyEM&#10;g+TAx0FPXaGXnqPSnAHPSn7cDpQBGR8rfuxTdg3H93+tSdgSSPan9h8rZJ60DI8cdKdt+bHHI4p2&#10;0kONpPTin90OTkCgCLAyDto2fMPrUuOV6YzTgP3jZQ4oAj2HKZx0p4XDDDVMFHlDqaUbcvhe1AiD&#10;I8oqYxgnrTAYVmTcOMZzT3ChHPXmsm4nAZcSc9x60mxkt1cWWJAFY5XHNc7PKRG6rL3OM0+4kZjN&#10;lV684rLmZPmxx8vSkT6laSSQljt43dfWqUrrvX5eq0+Rx5TdazJpDhulUKTsQXDMZUO41kzyAoxB&#10;6GrUkmA2XGcHisSaQYlzjJY96qxKKs7qLgE55U8VjTSAxzZyeTVueZFCk5ZmJC1h3LsC4805ahaF&#10;pFWaQh5C3OVOOelY0rszXAK9Twanm3ASAyn3GazJD98iRqpx0BFeYkMMlv8AGs6RxhuGqSZ3KMSc&#10;4bp61UcN5DtvjzjtQJ7kDuNh+Q9KqMwMLEDNK7HZIPMB46VVkci2UKoznmpWgJEU0iiMEHJNchq+&#10;oDc8cUgyB87A1oaxexw2DAMu5xwvcn+ledzzbReF3JeVsmrURMbfEOh4yNpJ96oWURYTHymC7+Pe&#10;nL9olMgDHCtz71vW8eNNXCKMJ0qg3GxQjy49ob34qRsCQ/umUYqe3Z/JbDx5BPWsu+uHRzmZC3PA&#10;qbjSGXc6IQM8lfXrVS2We5vdqyFFZvnc9vYfWs4GSW4OXc5lAGByT2Ar1Twj4Y1e+1q0hWyuhmVB&#10;M8aEiEHoq4+8zdOOlY1ZpI3hGxP4W8OXt3rluLbS9TfZcIss6xl1hB7L2Zm/SvsPTfCWh2nwu0i2&#10;OreIdPultQxt1sHcoWH3nk7sep9K9c+GehaD4e8E+EftHg3SI7mDTS1tbyoGNuWHMkhP3nbrznFe&#10;x2Hi3SY9KZj470OeVppB9jOkKSCfViOn414mJqzntsdCs9j5DtdL+I8Wn6mbD4haHqkELnzLa9iC&#10;yAegDdT6VSih8Oz6vNHq/gTW9MlLFGnSzYIr+vTFfW+mJ4Z1e++Md7d/Aq2ub+1eJ4ZIrk2ysvXc&#10;VUgZX9axNQbw9MmlW9x4vsnsp7sLLEliGZCOo38/TNY+znCF3r6E0ryqOLR8tWumanbeKtTS38TX&#10;FzYJOGOox2JbbHnlQBnJxxW3fT6HNO50PwPrc0dtEDcRTTESXDDqQp5Wvr270NLX4fWV14T8V+FW&#10;FraI76RcQoRMOrZfPU+9cba+G/DXifxwdX07+xvDer2rLHqaFlWKVvZMgfiK8Ss6057trse5h3Tp&#10;rVfM+apWl1DwVqU2mr4hhdAV1DTJr1/NAHHyknPHpXo/w9+KHjTwx8LLuztvCJ1y0Ecnk20pKzWj&#10;99x6uo75/Oui8Y+A7W18exvc+IX0u7kgP2fUtPYPFen/AGkB4PrmvNW0DxBb+N7aaPW8XO8hJmgK&#10;w3K9wc8Ams5qVLRx32O6LpVoOL1TO3+Gvjrwbc/tXeN9a8YeBPDj3OrXiwxaktmgisOcKrR8+wLH&#10;Jrmv2svBHw6tdG8I+JNA+J2npqepPm40vS0Ei6lFwd4VP9WVHJOMGvN/Esmp2/icoPhRZWiTK3nK&#10;sgZbph1ZSMhfXFU/CsuqWPjG41zRrw6tLb2Ui32j6tPuEaHr5Qf+lbxr01Tu4a/IzhSlzpwm9OnQ&#10;+e9ONtJvKwyLtRQysuGQ9wRXTRvCl/AAeSvBC5r0DXdH8F6zrkur6Z4sbQ7yWaVr+ya3+UOOuBUH&#10;gvwxdal8Qb4J4kt/sVlua91adNkUEY+9tzwzEdOa8bG4iEIubdl+J9dhJx5fe0ZP4P8ACd7rHiue&#10;U3ENvZW8fmXl3NxHDGOTyeNxHStzxj4nsv7BtvDXhe2W30e2kKXN0i4e7kH3mJ7iq/j7xZp7eD9P&#10;8OeGYp7fRIrgpJLHxNqMg+87kchc9PWuU8K6Jqmo6pKP7Rt7SxtbbzL+7k4SFAORu6FiK8OMJVF7&#10;atol8MX0833fZdOup6VNOau9IoqaVpd/e61eJC6R21vamS+vZDiOFQPXoSa5a/utOk1DUobTWJbi&#10;BbhkWbbjeRwSPatvxp4lt76OPw54bhmttAtLorc3KcSX8g6lmHO2uZs7VIlAEH/LMAcV7dKjyQU6&#10;mkntHql3l5vt0W+opV3Udo7IltbYKjsYcjI610dsApgBiODjmqMUN5MxVbZkjVhlvWt8Q7LdA06Z&#10;2Dg1y4mt57nXQp21NixuUtbxblLGBpkQmIMuVQ+tcxrE9zd6ve3N5rd9NNPNlsueg7Adh9K2rRQ8&#10;0iifYhQhnIzipotHsme4dvEyyoqsfMYYH0rz6U4wk23qdUrNGLZJJLZCKK2uEiUfvHOcAfWk1DU7&#10;Czs0gsoQ8u0guzbsH2qhreo3w06w0+1ulitxI3mSIuDMfr7VzkMJEpJnJPcmvSo4aMlzy2etv8zi&#10;q4uT92JKqTy6lJNNLKzs+SzHOK2Vjj8nGwAcYwKbbQTugYRrtDcnNasUMjzBRatjeqjHLE9gB70V&#10;q9tBYfC8z1G2sILZyT847V0zjTE0lH81Qwj5zxVy6sbHS/CuiS6herHeTwFoLBRlivq/pXD3Nw9x&#10;dXYaCVEz26GvPV6zv9nv/l3PXhBU0XLjULUJJttnkJbArGluGkmf/iX7cL61EzIsDKPLO0nBzVGN&#10;pXafAzg9a9Cjh4pXS+ZyVsQ9kaKz7dOJGGyDx6GswxSOwZp5CWkyR6VcjiO5BvH3hmttLOXZEzMg&#10;XaDmrdRU9jGnRctShZ2RS+gfzgeB1XIFdbaCK1vY5nsYJZMgop6Cso5VV2ghRj8aZPNKzwbTI3IU&#10;ADnJ6Vw1akqr3O/2aS0Oo1vxT4xn0ODT4rmWCzZR5iwMVMh/2sdcVj6Xpoa9SaWJ2fOQzH7tWotP&#10;ubWztptQntI3eMMkZcEge4qhqGuJuMVtpXlqFx5meXNZylUqLkh03Zn7kXdLU29VvrK10wKHiZ/L&#10;+VFPOa4KVry7vY3nluPL8zO0EgYpI1llv5pJriU5bOTWg7kwWsKW4CqcZA61pRoxw601l1fb0HaU&#10;xkkOmG50kxRFVGMqB1IrrtC0y8v/ABIWUPDbQlRJPtztJ6Ig/iZvbpVbw9ot1feInU3b29pBcxi6&#10;uFUsybj8qqo6luntX3L4Q8G+EdD8P+GbzWNR8PwMliJLO0klUm3Rhy7jqzsOeRxXBj8TOEbQXM+/&#10;SPmzlxWLhh1ru9kt2cd8Pfh5dtrXh25aK5QwzrMcoSLTHK5/vO5xx2r68ttS8Y203hx77Srd7cus&#10;M427doPCtk+tfNnij4q3Gn6ra2Hhn4dxyWkcD/6XIuPtD9z9F9+tcZa/GjxbcabPY6n4Isr3ztZh&#10;8sQttddrfrilk+Mjh258z01fY+IzTD4jHu8qaUeifxJfo2fflpBHFrmpGNTsnCuFB4U9+K47WLEy&#10;/FPTRbaa1uik+fKq8OW9B61v+FtRhv8Awh4cuxCVMuixFlPVTjpW7cmH7XbqxgVyjCJiB19fwr9B&#10;wVSjmmXuvBppOVvkz4X2k8NWae60Z89/GT4haL4H+FmiW1vo9pfa1eWEgsrUEbgx6SSHqqg8+/Sv&#10;zA1y88Sa18TfEeseIPFuo32p3l2WYscpGv8ADHGv8Kr04r7m+JXwg+LOuftIanff2/ot7HPIpbUr&#10;m4CbY/4UWLPy7Bx8uc12Hg34F/DfSYJ73xD4oh1SWOHzAs7CK2gAGSTk849Sa87F1ZQj7OMbadT6&#10;7LcRgsJSVSc1Ob6LVt+h8UeAfh18Q/EniEpp3hG6htY2UT3sykRRg9ge7H0Ffa3gf4NfDXw5pi6l&#10;r/ijR7y5SLf/AKbIqQQDudrHk/WofEnxj+GOhabeaP4S+H2mX/2ZHjje2AS2WQdTkctg9+9fGfjD&#10;xt431rxHrdzqXjLWZzLcEGGKYrEB2VVHG0dK8rnpQupO8vwPUjPHZhpFexpvr9pr9D7K8T/HP4f6&#10;Q97pnhn4YLqQgDRxTRuIrfeO4AGWAPfjNN+FXj34g6p4g8a3us6BBcWqTnN2n7uO0Z/uRoOj+hxX&#10;yt8K/A3iLxR8Rgsdtc2um29yrahfsvyxL/cQ9Gdhxx0r7M8Y3Hw38I/AXwxZr4Xs22WrLpmmK4V5&#10;5APmmlb0B5ya+ezfPZ0F7q5qmijHT5eRz18Bg8M/ZWc6k/id7vzv5v8A4Js/ETwmnib4fQPc+JtR&#10;s7uKylcGIkgLjIAA6ZHWvhe/17TvD/h+OCPwrpc0w1KaK3jZBvdlOC7+mDX1H8JfHHijxB4j1yyf&#10;w1FJBbT7bu+83oHPyoq98DjNfLv7Q/hibTv2u9bmFhdR2d4FuYSB8oLffx+POK+QybGYrG5jUo49&#10;8tkmop2vvbbuvRnoZQvq85UZNaq8UtNHueRavrGs6pqU73WpygySEvtYgAdgPYVh2Vqsep3ObgMG&#10;YfMRnFaIgsmng2C4AZlGQpOT9K6/SvCnjnU5bs6V8N9cuEh2+dKEIRc9Bk4Ga/QozjBckFZPofQw&#10;pJazexjwz3HlTrGnyADJp3zPaylmcgdzxiuv1nwvquhaV4ZfV9X0m3nvI2Is0lDPGB0LAcjNcRfX&#10;cDBUiwEDYJ6E1ySi5Ssl8zvpSg17uqJIzD5yqLcYH8RH9atJdSNJKsablHAZeRVzw/4f8Va1eXMU&#10;Ev2LTbaDzNRvphtjijAyfmPBJHQZo1jVPAtlppstIsFkggdkF3IfmmYfeYVTo823vPsv1ZjPFRUk&#10;rmVcoTZyl7jBIOe1c89xChUF1OG4561QutSvLqUpDZXGwP8AMwB5NXLPRr2YpJJNIgGCd1d9LC+z&#10;j+8dvI5K2Ivohbq78yCPZZgnaBRZ287fa3dQpR169q2WsbWJiouFJVAenpVG5aR40RZ2AI5wPSl7&#10;SNuWP3hCjKb1Omgl09IG/wCJhAzGNcAkEg0ivdnUUki1i7UBxu2ylR+lcnb2tosV0zXU/mOehb0q&#10;dpJlgcLIzKB8w3YzWMafJL3ZXN/qkX0O/MmoSwxD/hM76EFRuJuGNUJrC0kkw/xyu4mYdTKTXnc0&#10;92VuGa5nABA2hzmpLGA3FzHlNQUG4UO+45I9FHfPtW/sZfE5GfsIQ1N7XNOurXw3pso+JOoahbzy&#10;ELsBAyP9ocV0HgHQLrU9fi2aY0MMDK11eSHKQL6LnqzfpXX2+hanqOk+DrBNOg0bRLGzMlxLcHkK&#10;PvHLd2qjrXjzQrDQ7nRPC3w9aeGD92l43Cu44LkdW555rspxvFX/AMl/keZica37sFc9L8T+KvCX&#10;hn4dwxx6fZPL9kK6fZKR5lw/eSTuFB55r5D1XWvEOr+MdZvL19Ymee6wWVTsUZ4VR0AFbi6drWoa&#10;7q1/qms3V1ezOCdzfKi9lUdh9K6+1EsGhWttF4ds0iiTq0Yzk9Tmm8TSppqPvP8ArY5qWFk3d9Tz&#10;xLOcW9h+62qFyF2+tXPLXy1xAowfSuivZowR/o8fJIGO9Z0cIMzHzYwMZOTXE8S56s9SGG5R9hC7&#10;NON+3K/eI6VFfr5aRDz9x3/nVhpokt8JKvXt3rMllZ2lIQkjpzWceaUr9DSyjoVZmT7PMzKciE4G&#10;awLe3kudRiK/aFRZzlicCuljtZ7gclkTPzZ71eCQR2wiS1jCKO3Ga9GhU5Fpv+RzVpqxV8pB5abi&#10;3yAZq1DGAmdqdKbHjL4QcNVlVZsgI3A5NVbl2OGU7jUI8w9DTifarEVudzna+AKs+VEGYl0Hy1hK&#10;pFCUWygqS7gwd+adcKxskJEZ+T0q4HtxG3+lxjnoTUTNbMk5Ey4VTyTUe1vobU6bvc5w28JdXKjO&#10;e4qGWys5iqjS4R8vUKM1ecobiRjeKSDwO1WrfKSF/tERO3pWsKji9zt9krbHNxwXNvPcYuJTg8Lg&#10;9KtNsk02EyIPmbn1GK1JnSRnOyLIzk1jTMUuoiBkbiCK3hVc3ZnLXwyUeZaNHY6NEjWsQWOMLtxy&#10;3Q10MqXkdnCjpKVzww5rzaCe5ht0dZWKmUYCt0r0nSdUhk0eSOZI2PljaT2rxszws4PmtdE4Wspa&#10;X1Fsrn7Nf3JVJCSy5Oa6if8AsfVfDbqzWyzpDjOOc1zjx2smpJsSNSTyc0vk31veSTQ2kjkONxU8&#10;H8K8Z2vdOzO1xuefa/p+q2WpI6LIrLITgr8rrX0P8FfH8U1jZeHNXvP3ZbbZSztzG39zJ7elcpJL&#10;p2qaILW9sIo2WHEcmMEGvH9d0jWtL8XRyxm4Ma3avFNCeuOQcjoRX1uRZx7OSjJ6r8T5zOMqWIg7&#10;LU/Q+9hKXjjyscZB7EdjWXiQ+dkdDxXAfCXxvZ6/4KtdJ1K8hTUrWwC29w5wZ1Axg+4r025iaK5Z&#10;WznzCPyr9MoVo1oKUXdM/NMRQlRm4y3M3/lrkDtzQM8e1OcLv+9TMqMnd3rYwJQV3Ahj71ZXH7wh&#10;SeBVDKFmIi9Ksoy4BVicihDLn/LPPl9uaZyVHyimgggfMenSnnvVXAbyQflzzQejjjkcU75tvbFR&#10;v/rR8h6etMBOfL+9UJ37wM8GpT/F8tJkcnBpANXHdaSYgFPl4qTtSOq4Pyg8dKYEasSM7adgbTzS&#10;gDaT5eKOCev1pAKAuKUd+aQdG+vSlA68ZoAX+HpSAKT1FOAGyQ9qbj5elIB4HzdKdxvI3dTxUfHm&#10;KMdTUpyGb6DFADlICtmPqKYQCuOcc0o96d3zmgQgXAUbTSnO5xt9O9OH3hgikOc5C96AHpy/3DwK&#10;cM/MMVED8rfKevSpQTkHNMQYHpSYGW5+lLz81NOcMRjikMliC72OQBmpDy6HI61VDsM5XvUitlzz&#10;QBZYDbnjpQOp5FClQj5PbpS5zJw5xnvQKw7jKkCl42cim/Lj7wpc84wD+NNAOLcL+7NSIRiXp04p&#10;hB8s5X8KUYDYB6mmAvOOnFL/AAfdoO3uBxR3OBQBIOrjb6UYOOtNXO9vl9KkPDgE9qQDRux0NPGc&#10;D3oySG4A6UZTcPnoAspuCIu0feqr4kI/4U14z+YYHh2cfmKkDYlQZqv4hKn4H+ORjn+zGH50rXHc&#10;/GTVB5fxs+LiBDg+J5T+bUk/l/2VKArZwOav+LofK/ai+J0ewj/ib5I+tUW5juAVAASumD0KmrNH&#10;vX7NUgX4g/tDR5OWsLfH619BzpcS+M9SUMFRFZjx6V8x/s6TY/aI+JkQY/vtNHGeu3NfVVyyQw+K&#10;3bA3Rv8ANXJWvz+RpTPGvEEySeKY96BsSMqj+6K5qWGJdUPGCVBA9K2LrL6vFO6AbtQbAP1p97Hb&#10;nUbYnBbyh2rNM03M0ITBHiTt3FO8t9wyRj2qyAvI57VIygB/dKGxWMLUUkOiSFd5UMOnesECTen7&#10;x1IFdg6E2UnzjBPSuZu12XigqwJbjjrQwK5e7A/4+H68GpBc3qx4ExYbehp5GYUwRgKOKgKruOCe&#10;R3NJoadirPLdSRsfP28HiuduoGMcbrES6ahHJgHk4Oa6Zk55PT0qlNEhcHa/A5wahruFz6X8N+IP&#10;BGpfDnwrHN4v0mKYaakcbSuFYlRhgc981qXfh+1m06ZrXVLF9ynbtYOPxIr44vbKzZGkNnehsjDR&#10;uVx9MVNpet/EDQ7u6k034ieIjDIg823mkMikDuN2cY9q5quFUzohinA+iLPRNV0/xdcj+w5kSa4y&#10;5XO36ivR4kb7NaFS5Gwbs184aV8SfGkmm6pLeW9pdQQyRgoEw7g/ex/u17h4e8Q+Hr7wzO8GsWb5&#10;jUocgZJ6qR2Irx8Tg/ZvTY66GNjN2vqdcD9zLnr+VakGd3B6qMe9YkbxPNAoEXIBLBs1vWu0X6Ft&#10;oQAYwetcSi7ndc1I3kEUSsvIp7OPOjzEPoKbIyFlIXtUJZd4b07UNMaZoAjBAAwVoP3AFHfrUVu4&#10;eQnfwfXir5j+RhzyKy5Sij85mQAjrzVgrthj+Xr3oaEiUcvj0p5DeX1HC96aGVWyLqIl2xkVtwLG&#10;w3eUxIAzzWNkNGo2rkNzzXRaRGTcRJJEzK7inbcGTMvyRN5K9OKiYnfgqetdZf6ba+RbeTeAEw52&#10;f3a5ZhMt3NG9o4KtycdazaYoyTM2+5ZMQcYFRR5+yn5TjIxzWpcQk28h2DhR3qhCIvObOeO1c8nZ&#10;m0RHiZgmEPKVmtBqg+1PhtqnnHpW8zEgYQDHpUsUsQt7sMyYKdD3qGrlI54SK1vGCWzViLowwc+t&#10;KFia+n2W2BuORinxxkTyc9W6Glqx6FmNfl3DHTmrKrJvGY2+uKliSMxouCOlam1PsmNyngZIreMt&#10;DB7mXtfeMKp/lVlIJxbF3l2ljwKnCxLDuEWcHn1qRncwZCduhqtwMyQOJlAk471GfQGrMitvkJib&#10;FQhrb5+nFZ8xViLaxJ4FSeVmJ8gkUgKbmO9MAVBDdyma+22rAAkDIpqaY+Vk7bUs5QVGB+lZczln&#10;RQr4x1xV35muMljkt0zRIqDeMoCBzUOdy1EyQpE2OORxTWckTRm1b5VOG9a0QExwsed3r0qvM8Ma&#10;Xv8Aqc+VweKlo1jueWamB/wncjFl+V+c0ySWTzYsR9uaRGik8f8AjEyISiTjYc96uSrH5hYCMe1f&#10;C5jJyrNs+rwSSporpMX8xRCRjrmmyKoU5C9KlxEIid0Qx15p6+SWyxVl29M15933O1JGJfSTCxVc&#10;LsyPrUIA8m2G3HHan6q1usNmDHh3ugEXPWpCoCRAuufJXgfSvQo/CjSC0ICpDKAx6U1gSBx3qUkb&#10;W+YUdZOlXY0HRlfmyhxtoDKfujAzSAH5/wB33pePN7cDpVLQQbjhhhenekO/b92mEDceW4NOGTuo&#10;Y0PCsxP74inNHKI4yZc+lQkkJGd+BmhnJAHmkjHTNCuIedxK9fzpcEpIBKMk0gz5Q6delOAHmHCn&#10;OPyq0gZD5LCZi0hPHTNKYhkYYg465q2ASq/I1MKlZifNz680+Wwr3KwhUkDzt3PNBhcPN+9AGOBV&#10;kBs5CsPx5p6KC4JRuvrUWKuVEt5gAwJPr70pgl3AGN8fWrrmTYdi9CKA77uh6UmmFyiICHUbnAz6&#10;1IYmCufNJFWcNiY4NCBvKfr19Km7GZxjYSZUP70uJSG/dP8AWtIRsShPAPTigZDyKIiW+lLmXUdz&#10;MbzkI+RzkVKlxIbUhg4OeBWiYJjEhK7RjoRUX2Yskw2r0p3QmQp5Mq25yRtkGcH0roRMnlwA3IJ8&#10;sDisi20+QIx8wgbuR61ppaspVsPx/DXLX5ZM5pbkylS5+U4x601gSJMA84708xt8+AwGBmphGDYl&#10;g2cD8q5LEGHqj+XpEUgUNtcDb9a7zQ4rp/AWis1mRiPdyMEZriY4Guvil4BsArOJLpnkGOML617t&#10;Dp7LpkEe7ywkQBOOtfU5BQlKLkjws1rRTSZgCeaOGNTGTnAPtWhGxMXblRUtxZS+aGSNZB3Oaa9l&#10;rYthIulApx8wcZH4V9LFSW54UmmIQd5yvH1oyu/7pxUCi+DsHs5xgdweasxvEeDa3AIHUoauMrmb&#10;QoTc45PSgrJ5i4A69anRRsYgNz60YJfAKk55GaoQwj5/uE8U8KNnpUgVt7DCg8cZqVUctgDn3qGN&#10;EG1tg/dmmsr+aP3XGK11hHlDdJg4HGKeYojOuOTipGZChig4+tNYMAcjOO9bDQ4RiFQfjVR1OJAY&#10;j064pPQSM2QgAAIenempnzT+6J44qR432SdsGqyvKLmMKAcPgg1jOVmWtTViXMTN5gAA6GnbRszt&#10;zz1p4G2zdiFGU7GooJTm7U24+tdK1Rk2OyeM4xTCBuI8vPPFWCp2E4pAuSuACaYhoVcoSoHHrShA&#10;VwSPY08AeYQxP0qQL8p4zjrTQXAr/oyDdkionjHmLkLkVcVU8s5Q444qUJB5+SrkbecA0xGayt8p&#10;wMY5pgTKscHpV2WK4/fbbCfrwNpqizut06tlMJ+VUriZLZRM96VLOF87JwPSvIvipq9ne+PPAmkW&#10;+ogxaeWe7CNlQ/YH1IrofFHiyHT9DvbHTNs+pzW7K8pHy2qnqfcmvG7GGLdNM3nTTy3LPJK55dj1&#10;zXu5ZQd02jzcbVUVa5btRK9sTHanABGSOuK6vRYIysjSxEYHyjFZVt5iq4EKffHygV1lsmIIXKjJ&#10;UZFfSRR4zY54kCy9CWPOfSuT8U6dJN8LvHEccLMW0KX5QOvFdthDJIS7dRlRU8H2drmaNrb93JaO&#10;pJHTIxVOLejHF6n5URGODxXrthc2IXGuy+WWGMHdXUeI1KWvwXDLh3t5ucdhXU/EfwfqI/a41yw+&#10;z30KzTT3MEyREqVB3cHpXH+InnOmfAPzb5JWh+1xPIBwdvArVdPIp6XIE/1KDfyema2PDkhi+P3w&#10;dk8zprygnPqaxY9nkhstjnpU1q4X4g/DOUEjZ4ot8fiwrXZmMj70vVU6gD5f/MPiP51lFMeb+6/i&#10;4Nbl0ql9LYuADoFvuP8AwGs4Rym5lzkLnjPeuOerOmOxQKkFTt4JpRna3HFWpI2AbhyN3GBTAgwM&#10;Oc471AyD5iox2pSMqcp+tTbQIicd6jbGTxQA1VUb+T9KtRsuz/VnJPrVQEFmA9KlXheBnFFxl5Sd&#10;/fntVhWHHzDnvVJSfLBKgnPQVMh/e9D0q0xNFzPznIzTfm+b61HuPkv/AIU8Z8oHnNMSEGM5xQR8&#10;maX5Np+YfSgn5fvfpSGJ3/Ck7v8AL6UE88LUbsQWOM8igQ4g4yAOTTMfMflp2cxKeKaSPMAwelAx&#10;xAyelNwMtgdqRg2UOePTNGT5oOO1ACZOMkDNLn5WoGN7ZHB7UMuSxDY45oAXjaMDikwMjAqIZ2OM&#10;nrUgI3YoAdgYFOKkAc5oBAxxSsy7D84HHNADOmeeKAVIkx7VGzfc+cfSlyu0YZaAH/NkfL0BpGZf&#10;LPyHrQNpRz5tMP31IXjHNAC4Yq3HFJxhv92kzy/Jox97AoAAV3QHOc5yKcMEH5jjNMYNlMY4pRnb&#10;JxzQBLuAVRnvSl2DtjAGOtVsk5ylKTxQBPvJThweai4LAeppF6dBUjbAq0APVQC306mn8eXIOM44&#10;qHevQ8UuRluKAHHGxMVGSMDihmypwtJ82Tz060ANySnGaXnceacBw3NLgZbigBgz6UfwDilYqNvB&#10;5PGKOcmgBmTinK43fdB470hUkHimEfOD6frQBJncwO3uRS4+XG3vS5HlsfKA9qQ9T/KgAIHlD5vw&#10;pmOoqRQnA2nrmlOzcSBz6UAM5z92mclwM498087cSfL6VHghwdh9jQBJlt7dKUnjrTRwnD0DG4ZX&#10;9aAJF27cjJPfNIxXKcHOKiZm3NgAdKeMYJ2DpzQMaSdrjy/pzSDedo2YzTv72KcPv8GkBHg+hNKM&#10;Y6UNw47DFJuHpQAjBfmBAPHBFHIQc9qT1+eg/wAVMQhDBzhM8c05QMLTT0Xk0rECFTuyaAHHG7OB&#10;0oO7C/NUQP7o/P8ApR1BoAd/DyaTt0/GkwNvTvSH7wG00AP4yPlpR0/lQOr4IwBQAcqc96AGE/d+&#10;XvzzS87m447UN347Unzbfv8ANIZ8VXDDeQUcDHUVnSEZXLfQ1ZuGyq4fJx6VVAJ3EoM1zH0TJFK7&#10;VPPIqbcuY8tznioAp2jJFSKpypwPahiLKt83KP1/Or8MhWbIVsbemaztzCRPlHTrViLID5I9qQmr&#10;lmSQkzEMv3vXpVZpo8nJIwOtQyqxu+FOO5zVSXsCxPzUBYvidSrLsY/N1qYOQ8u2TPyjrWUCAW+T&#10;mp1LeV1PToKYcppq53qd2eOaCxJOMDHv1qikg2INuBipFKGQHcwx+tILFgsTjO735oLn7O+Dn2xT&#10;BtLDlvyqVUGFyOT0FICE5Lj9z2qUBxEfnXjtV2OEF/uqOKmFupd8RipbsVymaGG7qc0EcScHketa&#10;Bthux5fak8iTyn+ViccVLY1G5RWQBo+GAqXzAWJ2t0FSG3PkfNHzntSJFKFYNEenBqbo05WTxyJt&#10;A8s9auLIQExKeRwMVnqjKVHOalDSKgxu47YqWil2NhCDCDnJ96kVUKvunC/hWT58wiiwhJ9BWtY2&#10;msXdxCiafNgkZYdqylZGkWTwmVWCrDvbdxg9a7XSNM1q5EJkhMcA7lcZroNB8P6ba21pJcy+ZJgF&#10;lPQV189xF9kRUjiiiReNoxXBWrJPQ1jLQzrWx0q1tbcrFE8pHUjpTZprj+0YR9oG0dhWbd3shuQI&#10;5e5A4ogMzJl3JO3JNczncag2Z+okv4ltw0jbVTiqEmGlkKyjaqHIq3e7jcQyKmTuNZdwzBXZIGBa&#10;M9OledWqPmsejRo3joY0xT7bkXJ4ZunapLKTJlLSHbziqLJOk2GOQzk7qEkZdqt/eyK0l70bHVT9&#10;x+h29oQdODg8BuhrRDxlZS0gUYGBmuQt7l/KixOcH9K3bbypGhDSsckc14ONoNO/Q97CVVJGgxQ8&#10;bCcikVN0DJ9jJ3H8qeylJAOPucU6F5FQ5IPB5xXmqry7HTOHNuYN7astw2YyM/dxWNLHKdg3Nke1&#10;dy6I9tLlQSe57VzN6DGZchQB0PrXqYfFcyszhqUuV3KsHk7jmU7iOa0oHkWUkSMOeorjprl477Jk&#10;Kc8Vq2l6jQQbpO3WssZh1KN7HThqzO1ikmkNoFuDnBGKrzWzpfIfPckk596zre4UXNoRdYxXRvl9&#10;MtH2c4NeBJOm9D0bXVzlr2ymLExw5JGfrXLzi8GsReZaMi5+X3xXpLf6ktxnHIrmdU/eWUyrYgtu&#10;+WvRwuLvozCdG+qE027AARmYk4A9q2PNkGpKVm+QYzXLWsc62rO0aqyngk1fimB3Zc5zzTxFG92i&#10;6FSzSZ2qEvBGVbJIqndRuHAIx6VnWt06rtFwMD9KnkuA4U/aOM15LhKLPRSKEsZLPmLPHWsy5NxH&#10;Ygxvj5WyK3C6b8A54646VSuIybdPnGMnPvXbQryjp0MalBS1Oe092dZ2Zzu8w9a3BHlE/e9Oorm7&#10;1bqHUrdozt+fOAODXTWJSa0s3E4DeUdwrqxEdFNbP8CacktC0qsLZBt6IcGquxSlyrINxPGTWvDB&#10;M0YIzgE1SvIwl3YMqndk5A9q4IT1sdTWhyl9a/6Uy+S2SOtaXhvU9Q0/xDp+LyRAkp2M3KjPVSO4&#10;P6VZuysk9qfLCnyiDxWFMp8tc9mI/CvYwmJcbXODFYZTiz9P/gL4sbUvh/babJfFjBaMfKd8tB3G&#10;09WRu3pVL4teHNbu9Ck1eOKFZNG1MzRKq83EYOWzjkECvif4T+L7jQvip4a83WJ4YmvVEN0BnyST&#10;91x/EjdD6V+oejX+ja58ML+T+zrXfcaDtuYVbcp3DhlPQg9R+teti6VLG4WUJdU0fmWOhLLMV7aM&#10;fdk1f1v+v5ng2hXMlxo3ha9UN++sYs44+Zeo/Ouc+Nngka18L9N8RaZaomrabpv+kQKP+PuFeT9G&#10;XqPWtHRSdJ+KvjvQL7USIbfWpZLR2HKo5yBj8a9W0TVNFa+vbSWRmjuIWjcOMBc8Dr2NfzlRxGIy&#10;bMnC/KnLrtbo2e5jaspRjVgubl1duqe6Pzysr+xvfhzqWlanbB0QFUL/AOshf2J54NVPCeq6z4c+&#10;MGgyR+IZonjvwbW7GdpTP3JB3VuhzXb/ABo8G6j4a+O8VxFHM+nahqEktpcovyHJyY2xwGXP415P&#10;dTCW0hE1uWQLww6rX7zgMyVSEZb3/M6aMYYilzR1Uj9TvCXiT/hIPhH4evNPmtoNStURbqyZsgZ6&#10;sv8AeU9R+VV/iT4Vg174ZeIrK50K1mkGnb4jjHnEDkqf4XXt618QfBfxq2i/F3wvFdazcLYSXgiE&#10;xbmEMcfMO6+vpX6WLeWjeHtJuS1s0ElsrmSNtwweVKkdQfavqo041YX2v9x8PjaVXLa8ZQ2u7d+9&#10;vT+ux+O2v6RfaT8QtU0+aSdki1CRYZJBgkA/dYdiK5C6SNnDCNc7jmv0k+N3w70zxDomqato1hbr&#10;q8NiWuLVRtF6gGcr6SD171+c2o215beIZraa0vI5EuHQiRMNkdQR2Ir5fF4ZUarcdj9IybN4Y2kk&#10;9JLdM5vNzFqfmR5BAPI9O4Ne9fDb4kS6db2Gl6vqN5JpbyFYpXyz2bH68lD+leLmMEsxccA5HrVG&#10;dGEWY/Lzg5BHWt6GKcdDsxOEU1dH0X8RPCcF6p8T+Fby1N0bcyXFvbn5LqPrkAfxYrzCLxFa6h8L&#10;Z9L1V7kGKVvIaZCZLWReq89Bnir3w58ZnStb0zTtQ1C5/s+a4wsrEn7OxPQ/7J/Sr3xP0rRB4jk1&#10;rTDZKLpEa5jiA2Eno644574rvqKMo3Wpx0PdkoyXoebSRFtOAWXdskIB9RXP3MTC4JEZGetdVFJC&#10;2lwkR4YxgNWfcQuQxITA715FKq4yaPUqx5kcrIM256FsGux+HfiBNJ+IOlRXtyV064nMbSHkRFuA&#10;T7Vz88KKmep71kXEWbEj5cc8ntXuYWumrdzw8Zhrn2y9zc6fqelzxPvtplWSKeJsoVPI5HFcv488&#10;HW2uaBdeIfD9lbQ6zFZ7r2yj4S9QDllH98frXmnwm8XxpDceHNbmeXT2YpbSSnL2jHgEE8lf5V6z&#10;/a914X+KOjRX+oTSaRe3WbTUI+UjJ6Kx6YNbYikpLQ8qjVlSnpufOGizwx+OdPiure4jxqWHEi4Z&#10;XU8hgeRg17R498Nm5+DGjeIdJtJfOj0tftyR8rNGBwwA4471qfE/wpZatp6+JNA0+0F8LTzLqCDG&#10;y7TruXHAbH51nfCPxUAZdB1K3aSyuBLBtmX57Z2GGBB5I/lXi1admpLoe7OTqRv2PPPB3iXTZdFn&#10;0HXrKW40m6JhYtzJZu3AZSeqjrTLzSvEHgb4t2ryXM91oGqENZ6hEcxSRN0ViOAwHrWf8TfCmu+G&#10;PjS0ghkl029vHm0+8Rf3cisc+Wx6Bl6c16r8PfEXg7WPg1qXhXxBpyXOmXUJRklOZtPlP3ZImPO3&#10;PPHSvYp13GKe6PDx1C6VSHTc+ePG2n20HxNtNT06G3NtqEJkATG0k/e4HFdH4Y8R36eFDp1zO8lr&#10;sYQb+WgJ6gHuD+lU/iJ4d8XeEvF0OmX1xcX+hXE7SaLqqAlPLborHoGA61w9pIi3Fs6XoILdRW2K&#10;iqkFKLuuj/Q6surqS1PSrK+vNL+Imk3tnqZikTVFdZB9089CPQ9K+5dHuPAvjz9nDWtOvdJ0/wC1&#10;DRgLq1JBkikx8ssR7gnnivz8SRJrRgzqQqYwe1dF4Y8ReJdF8VaHPZeJLmJ7e5zbvz8qn7yOP4lb&#10;pz0ryYSWzPUr0PaRvHcm8Qad4x8F/tGTxR6texTW1/vtLrBCTwk8Kw6EEcGvY7jV/Cvjr9nbxFZX&#10;MdlDqNvpu94XP7y3lUcPH3KsfStPxTdeH/H3wX024ijs7fXNN05zcWZxvbjJZD1ZT1HpXyUjeIdL&#10;+IdpNb3t7b3cGoFQ3IBAPKsO4PvXbQqpO1zglS515oqxW91DrevWV1A/mW14ybm7gcCte0eNFbBf&#10;l8YNS6/ex3fihL0WUcUk0C+cqjjd3P41QRlNpJ8vO3PFY1/3mvRnRSnyb7o6JYzL50iIMqoJGaiM&#10;DSKcxEAD0rOsbmdI8qzEnjmul025jFwwm09DulH4V504uD1O+E1NaanJzxk3E67VBU9PWqMMcR1u&#10;FJCFUnG49q7vXbO1XU454YtqvEDgdK5O7gUWsLeYCSTnFdeGxCujnr0eZFOeCWHVco6FM5yOhrZt&#10;5UfToz9qQFeoI5rEVpXikV5+FU456VDCzxSkbycy+vWuypTU0cUKjpyszoykbQkiYE7q0YpJPsux&#10;rmQjaABmsZZIzOCqkDaOM1YVmEykA5zzXm1IdGelCStcku7d/OjOASQcYHWm6foF9eX04h0q4lcN&#10;kqvFX4mmZkwQce1drotzqNrpOrNa3kcbmL52IyR9KzWIlT0RVWKcLnnuv+FPF1pY290nhqWMxrlo&#10;g2fMXvj3FZun3rG2X/SnD/dZT1B9CK19c8Q+OJPFdnFJ8Qpfs8eoKXUx/eGeQfrW5rHhmPUvCMmt&#10;aBHHHqUOmq97p6n5blQOXT/ar1uRV4JPe2j/AEZ41OpKhK72bOYuU3rEfMXvlfXNdp4L8T6tpOvW&#10;CR6zOkSXQMBZjmInqp9VavNNPvBLGgaKZJElKSJIMMrDggjrxWjMIyhYIR8w6V506PL7k1oes+Wt&#10;E+mfE+heF/FfgrVNd0XStMg12DTt2raUhCrdKBnzYvU9+OtfM6jVbDxTaXFlqV5BcW96QjcqwIPz&#10;K69/Tmu48L6t4o03VLCa0t55WSVFgPmEEbuxx1HtV/x7aas3jLQry/8Ah5pmnT3NiJDLBcKyXeec&#10;lAflI+lGGjKLaT9EccaTj7ktV0Z5/wCIEttVEV4lnZwX4hzOqABZT3OB3rlbK9mguBBdFkBlwhbo&#10;T9a3Z4Z0/eJGxIulGAevPT8a+pPhh8Ofhl4s8K+PF1O0i+1QaOha3jnCvpwI4lQj/WZ6969CNZVV&#10;yzV/Tc4aqeEbnfQ+fNNuguseFporu3DJLh8gEFT1H4iv09/Z5HgW9+H3nWuqaX9p0+NRHph4azZw&#10;d0jEH95v6gnIH1r8ufGvh3VPCP7QNzpMniM32ny3Up0+/wAFfOjz91lPQr0rY8MeLPGmh+KNMudM&#10;8SavEyg+W8UhBUHqpI6j2Oa6sshTwmIjKo/d6NnPmVKeZYdqnKzf9WP1R+Mvw48Na78NfGWoWnhb&#10;w7HrMeiySBywiSfaMnc3ADDqD+Zr8nLw4u7lHjUgapPEDu5LIcEfQevevcv+FhfE/wAS2tjpGvft&#10;Gaxp+jnUIxcTQOVky33QWUAlSevOOa7TxZ8E7AfBW51fR/2j/Cd3qUegfaBprXMYR4gMkh8/eI55&#10;HNenxLiMLNwhRkqj3bj5rb1Rx5JQq5cuXES92TtFWf8AVj4d1WxiW+ik+wxkMThsdDWAktza+IrS&#10;aO7ZMSYJIyCD2I75r0gIZbOVHi3L9okjJ9HXg/ka5K/sZo21CN4lOVJUnuK8bCYpP3J+nyPbxeH+&#10;3Hqe1+GfG/jy7+FGv6LBo2gz2dlor83O0yxhxzsZhuI9BmvGYZjBqeoI8g51OQjnkHPPFYFq9/EY&#10;JYdYvoHVyN6MR+BHcVpxWVzJHql3JfzyzZAOB1J6cVf1KlS5raJ9PM8yFSUZ6nUx3Fi107y3dy7t&#10;GB+9fdt+melb2heG/Het+ItRt9E8DX95LFZvLIi8ZRRk7f7xx2Fc5N4T+KlvoHhe5uPhhrQt763e&#10;a0njUvG6LyfnHGcdq9s+EPi/UNM+J3ga8bxMtpFb6fcwRzC33/ZGYENvQD5wT65rysb/ALNFzg1O&#10;3bW3yO72nPF8q1W3Q1/Bnwv+DupeAfHV7r3jK4hvYdPuFuLC6m8lrB0GC2GIJOea+bLm08Pp4m8T&#10;6XbfEUanZx6vMlndMMMwB6Y9q+hvi/d+FdV1bwdfW/xSvb7VLhrk6o9rEYEugTlCyADGP1r5n1nT&#10;Us9G8E3VtdS/a3uJjJz8pAPAx2xXRw9mE60b1JNN7Ra2tf8Aq5wZtl6lHmjZ6a2OO1WxktdZnBiJ&#10;RnxmqSM6sRtxxxz1r0+2S21nwNqxitI/t9rB+/tj95l7svrXnV5azwXx++U3nAYYIPoa/RcHieZc&#10;r3Pz7F4flldDQo85WCjkc0jy8Ooiz6U+2Ys4BQKvTOaZdIyX0Pz9TwfWvRueeUmP7zIj780yUlop&#10;B5S/d9KuskZR/lGSKqFWD4IAwOtAGSxdb2P5CPnqxJsN0g8t+V4ApLtLnZG0bqWB6eoqFXkXY7bd&#10;2Pm9qAsNZ4xqCr0Y9BV5djQDnGBVJ/s5uy5iGSPXpUqFtjkSDA60CJtrDIMY69aekjJcKNw6g5FV&#10;y7GJP32eTxUGD9pU+cR7mgdzo0lLTQMJOO4rVjdsqwbDZrlreZQkSmU/f4OK2Y3bA+cZ4qLWGjrL&#10;W4O+LBHBGc10ttMPtUDeZ6VwdsxWZDvH3elb9vOMINwyRxz0qWikz1LT7qMzQAydvyrvNNuspbkS&#10;jO/mvE7C4JeImcgrXf6ZcriI+YRgjHNGyITse9+H9WuLfWbZlnKkOvGeCK9vt7q3urK3lREXMI3I&#10;Ox9q+T7O6TYhaYjGPmHavV/DGryxvZqZ2YKOPpWLWpaaZ67Io83t92osfO3y9qltZra5sIJIrhc4&#10;+ZfSpHXHBUZoC1iuAdgGaQjkc1Ljk800jn7tWA0D52O2kIHzc1Jj3NNx1+T9aBCDAkPXJFOAfyX+&#10;YEA0oUfKcc4pcfK2TQFiI7SifKxzS5bykIIwKnQx+VlkHU80h8vapBBzSYxg4JO5Q2ePepADuOfx&#10;pgVWxlyOelTAY59qQCALukwvHalGd54IGOtLgZf5P1pQG2jJHXrVCsHPmcKetITGqOHlA+XOaJSq&#10;KCZBnbxWHc3BfcdwxUtjEu7kYASVjhjjisSeSQyDM38XNEkknnv8y7exHeqLuDu+XHPWhCYy4dwy&#10;gNx396zZHJ83r0qxI2VI3ZrOnZQqjcN1NahsQyP8yguBWZK482T5hT52+9wfu9KypJMDkt7VokZt&#10;kMrOssh4J55rAnk/0iU7zz6VeuJD5XMpJJOMVgzuNo+Y5J6U73AgnkBJIbsaxJ5SYl/0gkgntV2Z&#10;1+bA/hrCnfhyB3NSndmiZBM6tFIQX5bms6VgFHzHr6VNIw8s/NWdIxwP3ozVN9GPYikYFm5H3etU&#10;XY7JPnyM1K5OOoPNVJi2VwuPWmiWyu/3245xnOaxtRu4YdLdvMBYqdoq7dShLGdjIOUOMn0rzXU7&#10;wyXUoMjH94QD2pWE3dlK4mmm1ieaSYnOdvoBWTLuknUqWP73GafcO5S3RScZwcVsWtukentuVCxU&#10;EVYiCCHy05jXcVGRWgB/o/3j06U3YCR+9IO3vVyRbSLwx5j61EZWQ7UHUVNxpGFdShTMEVy57CsF&#10;Vne+uXPmudwBJPQ+lSLdXH9pyyLb7/3pGcdRXVaLp93cXMsosyEWQFjjjNY1KnKrnRSp3ZqeDfDt&#10;9feLY18uSGKOdPPuSmRCG6Ko/iZuntX6Q/DTw94V0Hwjo893e+DluEss2VvNOmbbI5dyT8zt156V&#10;8JLrWo6VpNotrFZtMI8ImO/qfp2rlrm68SXd/d3F3438UPLI+WAu3AHsMGvKq1efqdywjkrJn6mX&#10;F94Sk1O5kk8e+H5ZHkJOLhfyrA1DUdJt7+1aK90MEzKqFXU5J6Zr8y4X1tb1fK8T+JEAkH/L05zX&#10;daXqHiK3k3N4o1SVgo+SWQkD86ipiKUI6nVQyqbas7n6QWNrqs2m6o0fjDSjJPFGZrdLgJgduR1z&#10;Wi1j4jis9K8m105Y0YGVNobcO/PvX5/weNPFSRWyf8IPeuIwMPHespIFdrpPxe8bWkYj/wCEX1eR&#10;BgBZrotgVxSxNOf2tD0P7KqR2jqfa39pXEdxrEdt8IrsRSRIJWFzglh1461HFZeGbmbzLi81Czm2&#10;HcgkZAfqeM/jXhfhP4taNdXoGo+F4IHLgeYso+Qn1B7V7Xb6l4K1fRTHJ460IpIF+VZlVvbkVxuy&#10;d47BPDzirSQ65vY7Wa3js7CW+iGQWnkLj8Cc4qC98WKfh9dafe/ByK8tGlH+jxRYlB9VccjFaM+l&#10;2UdrYxQ+IYY4BF8pDbt341n6TB4mh8S+NHi8G2FzbxWmFnfBxn0HelOV3dq9jnVopJdzntf8M+B7&#10;n4eaBdx+L9RjE8QY6WyeZJGR3D9Rt7+teL6houk2upB2vr6ZX/49rqFDG0oH8LoOcr719P8AhqTQ&#10;7XULqW+1MxXE1+wRpIsrbEn0966KLTvDh+K+qnUvBej3P2izJt9UTAWPPQ+X0B/CvNqO97HTh1Km&#10;2z4ysfDunarqU+PE32FYyGnYpt8xV5K5PQt0zXvOl+CPDPin9nrV9M0Dx/aaUlhYyLeaLBgSySKO&#10;JDIpy4c885qh8SNC1EXtrBb6faJbtcMzz2jAG+X0IU5Tb+tcZ4YbxLpHxH0nU9HmvI2glWOWOWUo&#10;oB4IY9CPrXnV6ClKPtNI+Wh6k6spQTg/ePBB4L8TW3x18Q6feqtlFbXUv2m+uflSKFDztB4JIrlf&#10;GPib7bAPDnh1byz8P213sublMrJfyA4ZmP8AdPavoz9pa58S32n/AACvTo1oEktZV1JbKX/WM33d&#10;xXsPevl6x02UDDWVwgxnmPAHpW8qEaUvaz96y9y+yfd9326Lfc9vD4mVWmot27kul2djFYBfs4XE&#10;IwcVuQ26FSRIThuMLV7S9Ou7ifyQl0yCQZcR8Aex711Grro+neHtGhiELTTQMAAMkHuTXkYrHc8u&#10;VO7Z7GHoqKuzmiIYdNL+ejNtyEFZKvdXV6pVgoEmGZjjPsPWlUt9nvWlZ2/fcAdTnoAK9q8HeD9K&#10;n+HniO81a3ZGbTTJbxq5VbRQM7mI6k9cVzVsRDDxcpv0/wCAjp51FHG2NkieH5vOntQfIyBuFcB4&#10;mv7o2+kQQNIlvHqKiQo3MmT/ACpmv35fxveWlpqd29tBqRjM/IM+Djp6Cp9R05xomlMJhl2jYoTX&#10;Th6Ps5QnU+1ql29fM5qlZz0iX9Z09P8AhH9CeK3UFNPUsPqK5lIZSYAA+TOq4UZLHtxXdMZm8MMH&#10;ljBNioxuz24roPAHha71Txbp5k1O1t7eC8Vrq7lICQpnoCeNzdvSsvrypQk5PRPQ2hhrLmJ/DHw/&#10;+JusTeXpfw7u38rTzJLKTiNFA/vZwW9AMmuhuNF0Pwr4Z03U9Q1VdQ1q7aWPTrB02mB14Z3Q88Ho&#10;T+FfVGq/FHwP4R+E3hbQ9C+GlvqV6mnLDa21pKDiU9HldQS2Tycc+4r5tv8Awh8ZNc8X3+uarpV/&#10;d6tfvJLtijPkxp1VEA4XaODXLClXxM/dd4Wu7LV36X3surPOo5hXVWXtafs6a+Ft7/8AD9uh4rdP&#10;q194guri9mlkd5WZnPLDPQKvXA9qhNoq6ZcHz3ChGxvXB/Wvo3TfBsehfCrWPEOp6QdQ1TyJBbWU&#10;4MUNoB953z1I96+XfE+vXOpeKbUQLFHbJdSebPGoUXD56ADoF6D1r08DT9o3qrR6eZ2yxyre7T18&#10;znrmMm6Y/aZCROeB3rQtre+eOIRaXMxOP4a1tA0XUrzWyARFbrCXnvJhhIlHPfqa2DqFjBPcQWWq&#10;pcRo7Ik/lY3kda6qtay0V7GtGg29XqYMltJDJbrJcHzSR8vpWjGZfJYMTjAxzSRx3EuoTyyCVmLZ&#10;5rUhtJmLho3VfU151aqmenCnyIrBC4tUxyW6CtMpY2dpJI0VuZfKyik9CO9JJPZWVtPjTonk2fIx&#10;bpXE3l49xqVyfLmbL9d3BqKVKVV6fCKU01YS8uNVvNav5Jr66O6Xlix6DoAKjSECG4YyE7cc1Ztw&#10;Rb/NksRwPStS2gjKXnmQZJxjmu2VVQVlokRCjrdlO1SSWaFfL2qMc+tdElvZLPbf6XGzqo4HNVEV&#10;PtAjVApIwcda27LTnI3rbN8vLFjxXn16y9Daasi7p17rFlqRuNM1J4JgwPKblYj1U8H8q6O11nVr&#10;zxJqd3q2v6rLcOBmSWc7RjsFPQVy1zf6dbQy4W3LBDXm+p65PNqEsdtDPguQWHGTXPRwdXEpxirJ&#10;7s8vEzpwd5K7R7Fr3jfSLKyntz4Qt7wyRFIVRwGLHjPsK0PhlDo0sfxS1S+t9Ma+gliktYZLgBYI&#10;zy3B6nHFeC6ZYx/ab64uLtprlvuF2yIxWzDbGKPXC2paiWuL2FQschHfgfjWtXKqFGlKlCT5pL3p&#10;au/klfRfmee5us7pWR+nXw0+I+gXniI6ba+A7iOERKkEySg+Y44YbeuM+lfRTAXSwLNp80bRShsh&#10;un418ffs3eF7Wz1Tx1q2q6VbQ3Np4fga3SR/3VrG4JZyx+XJHJJ6VT+Lvx3trLVNZ0rwtZR3TAyR&#10;G9XpNIODs9EU9z17Vvw25YClKEZc1O7tH563+Z8Bm2BVfGOFGDctLvzZ9BfFL4l/D7wf4MR7vUlv&#10;NUuIdthpNrKDNO3qQM7VHcn8K/P3x98R/ip4iW/Gq+Kp9L0iacEadYyFHkTsrEc4ryZ9X1a48ZeJ&#10;tZ1S5vdR1e5mYpNcuWS3z0CqewrJj+3T+ILqaVrmadp/mkznk9Aqf4V6WPxkq6ttbqrfh6dz6rJu&#10;GaWFSnV1kXby8LQQRW+mPZ2zADYOZJsep7Zr134S/DjxN4o8e5Nnc2mm286G8vXB2wr3RM8M7D8q&#10;2fhV8Mdf13xil1qEU1pp9vIrXd3KvEKddiZ4MjD8u9fTXxA+IHw88A/APSdO0fw5YeY1g8WlafEc&#10;SXMg4Msp67c8kt19uAPCljacKioxXNU/lW+vV36d2a5nm3I/Y4dJzfXpH18+yN3xX4j+Fnw8+Auh&#10;WVtZaapj09lsNNiYeddyjrJKeuM8kn8K/PPxh4w8Z+KPibq99dajdFGudoCkgIvZEHoPbrWBq+oe&#10;Ktf8fa/rWueKtQuru5uyWUsdiL/CiL0VV6cV638I/Aus+JfitptvDaLBYWs6teXYX5YI+6r2Z3HA&#10;9OtRDB06E3Ofv1O/SPkv8zHC4GOFpyrVnra7b3PpX9lXw/c23gT4vapc2MgE99bxQFhwQoJb6813&#10;Pxzg+HNx8PbCPWb20S7+yztp+xQZEbH8XfaTXrYi0LQvhHo1jY6Lbx29rpOy3gB5YjqzH9STXwf8&#10;TPEiX/xPu/8AicGYQ3zrJMx4mYdlH8Kp0HrXzWaYlSxUaVGPv7zkrXS6a/keblFKpj8a8QrxhF6e&#10;i0/4f7jznw7ocbQwSvPYx7b2Rg8mMRRg8n6kdK7LXfi5c6f4Is9G8M+DtCt7W2jKLcOo3TSD7ztj&#10;rz6mvH9a1LVZ702trcXixvIEk8jJZ2PAUAevSvSfDfwgv77Q9DvNX+IkWmxtbma5gABaKIc8nOAW&#10;H5V9BgIzpt1Ks/i2iui8z7nFQoyglU2jqeAalf8AivV/iZdXt5rviHU9QubkKSuWAP8ACiKOAB04&#10;r1qw8K+G9F8P6FqfjTxPHDcT2vm2+ko/7xE9XAOea7/XvEvwD8FeFGOg+BrXUNVW1aOze5QEvKOD&#10;ISedoPOcfSvkjU9R8deJPiLrd9fa1fSy3F6WlncnaozwiKeijoAK+np0PaxU+ZKHf+v0POWMbahT&#10;jZdz0rxz8RJr7wemhaF4eGnaJHLhorddst63q5HOB+teeabpV/dPA1x5iICDzxx6YroNG0Sytby3&#10;ado2YICWccD8K3bi5s1u1WJ4wucAgdawq4mFJctJfPqbU8Jd3e4WthYW0EOxLfhBgkDipbu7SPTp&#10;SxBJQ4CjHSsq5uWCjdcR9P7wrDuNRhMbobVnyuBtGTXFGNSs72uup1qhGCLNhc3V74omhFpLFGuf&#10;3h71bvYjbXuns2pRktu+XHSk0SDxG66kbT4daxKxT5ZDEygE9K6ZPBHjCefRbjU/HXhqw3xSSTpL&#10;Ou6BByOM9SK6pUYp6WS+8lVlF2bOIa4tz5paNchTt+YZ/Kqdqt9Nd3ix2+qOWkwojjJGT05Fejx6&#10;f8I7azeY6zruq3HmFIx9xMjg8VZOv6tDJ4WtdM+FehabZxFt8m0SSSse5NVFJJ8quZVcck7IxNM8&#10;G+IGvrQ3upWFmrLucytllU/7Pqa9HsbTwnpgtpo7A6pdW8G228xNkaMerY7/AK1z6z6n/awuLvxH&#10;cySMwYhmwMemKnu9Z05kiVbWdmOABHHnJ/CuLE4x3tFa9TgftKvXQv6wvi7VtC+zTa8ttaNIWuYo&#10;X2lx1C8dhWFp+haPDJIGvLXO4KMAfKBV61tfFd3PJJbaJre3A3ZVlH68VoHw/wCJSm6SXSIWIOd9&#10;2oI/DNcUq1SUbX0LhTjD1GHS9HR4CmuHJGeB6VzGr3aC8vFjEYVY8em4121toNwsUP2j9oHwxExX&#10;cYwynC9xnNed+M7fw/DP4XNv8QIJ/thmWNo/7ycHOOgrPCt1KnLe/pc2U1F6nLvKskkQJPyufmrM&#10;vLhR5ixRz5LY4J5q5HYap/YQIubOTgn5HGax5JjHMEk06YOrfxJ1r6ClRV9NURVxF+pZgL4TfIVO&#10;M8mtJXt/JkAs0OSMEHpWAZVlvFISQAccVpwRgAkysOnWtJxSeph7Tm2NVZbgxhBakAdMVN5UjAZi&#10;cetRQzKpwsakY71KL9Rcyr9jUtjg1DqpaJAsNOW5KsCAjMhGKsh4lOPLQ/LxiqLTSsmPL71JGspC&#10;E8EVyuvJm8cNGJe847V+QDnpVK7lAjUg856etI7hZSTGWNZl3Ou8Zh7cUqbcmU6aRVnYtcSNuk6j&#10;JzUUtwi2bp5jYK0xnJVcx4/Gs6QFtTHzYGa7acL77CuWFcNGQFkxnrVoSbY1G5+nPNVgWUcRU2Rn&#10;Kn/Rnq2rlKbFeUCRuD+dVZbqEW7KUBJHBphR2J+duvWmrajzF3yEc+lbQjBbsipdqwljcn+1Ghe2&#10;lET9G6gGumgaSNpfmbG4fNmsuCGNSFCrww5xWlIH+zkYPEddMpU6sOVnkyw86c+ZbHWaXLJM820s&#10;cMoznmu/tY2igYvfREPGDtY145o18bbVCXD7TMACRXpsc+nT2bs+oMpaMbQDXx2aYR0pabHpYavz&#10;K3Yt3Q037XEy3CLknIX1pkls8mi3CtsmjC8K3JwetU5IrRYGJuFJzwu7mtPTmuPLn2Wjs23Cg9Oa&#10;8nmdNJp7HQ0pp3PPLqx1nSfEumatpGo3q+VfJIyrkFCDn8q+yPA/ifR/E3witp1aBL+CyRLu3J+Y&#10;OB1x1wa8jtdOjl8FeK/tFxAJUs3ZFI68dK8wsrrVPDvirwf4i0ya48iXWWS+thwm0HnI+nSvruG+&#10;I5RnySfZev8AwT5HPsoVWLnFao+wJUKylSDndVcj55Pl9Kvabe6Rq/w88OatYX8UkFzYKxxjMcn8&#10;SkdiDVVw4klVoTkN1Ffq9KopxUl1PzqcHF2fQiJ4NPUsMYY9e1N+XGCKaDwny960RCLqN8xxnpUw&#10;b5mPFU1OFfK9qlj3YfJPNCY7kzFscKPzpheQrjaOMVIM7BxTsLvOc1QETcAHtgc0wEbmO8H8aldQ&#10;VlG7jFQRw7ZXO48n1oAk+bdwPrRk+UeO9Sc7feoWRyyndjmgB4xkZNH8Tcd6THykEdqbz5i/LQBL&#10;xg/L0pAenJqPJ+b5acpODlcHNAEmQR1PNNO7IpcngZGKCDs60ALld65xn61J/AfnqEqMd81Iucx/&#10;NgUAPH3sZpwznpTWHznilwdn3sc9aQhf4jhTS5+U8ZpinMpHf1qQZ2vx9KYCD7w+X6VIOp9qTC+V&#10;9409QMN8gFACjpRxlxu54oPAHFAIy2VpAGwbuKVVxKf0qTC5HzcYo4yTimhjhnf0zSYPPX8KAPmX&#10;nk1IAfn7GgQxgflGcU4DAXkcCl42jcP4uMVJ8pVBt7UIAHQnjijjB6Up2gYK8ketNXdvbg0xDGz5&#10;sGHPJ6VKARJJ83YdqMfPkxjipOSoyg+lADlyD17Uh3GRvlOOxpfTijIJNIB2BuXBzTcEyklMYPFK&#10;h/eH5enSh3zcQDC+9AEqL++TI70zW493wp8frtJxp6n+VTR48wcc4qa8G74e+LQVHzWVA0fjh8Qs&#10;f8NjfEAhcb7/APlWHIP9HueedtdV8UY1i/ba8XgJgfbmxXLn/j3uCVwMHmtqatE1rL3l8j0j9n2Q&#10;r+2Mkef9ZbyA+9fW/inA1ma1TvuLY+tfGvwNkKfty+Chk4kjm/HFfZmqknx3r8rRHDPgfnWFfcVK&#10;VtDyHVodr6coiIAuu31qK42tPGVf/lkuK3NbazTWLON5gC+4jjpXPphmuPk4DYBrC2hqtACdDj6m&#10;nsD5HKjqMVZVCIVywOBTHC5UCMj0pWHcpMo8s/N9PasvUYjJYrhEDIuc4raYfMeahkU/YpQApyea&#10;YWONXfsYFMc4FMk+71zz6Vs3MLLKnIwfaqDLjqBTbCxS2/N948iqzr88mWIwa0io5+btVdl4XKjG&#10;etIRnOG+zSjIx2JFZsqZtpBvXp6VtyKpiOZiAB1xWZMgVI910AS3y0pIRz0im1vbadLNZED/AL2A&#10;HAZe5/Cvefh1pHhy58DfEO6sI7opcPASA5/dt3AHavHSls0d+slu3NsdrV618BbwQ6b8ebFo8st3&#10;DJCvqvIrnqpSTTMvY2qRmnaz1O+Sy8Q2cwaDVp5YxjMch5FdFp2uPG6C88Nuo8wZdWyCPpW9Mqtb&#10;xF8ZZuQRiszWdKjPhK6eGUbxDuXPTPp+NcNfCae6tT26Vbud7ZXHhi5e3Mfju2XdGMK+B+HNW5re&#10;NS225tpV3cMrZxXzJbeJ9Mgl1Oy1P4f69YTw3IX7RFl0kX+8CK7nStd8FyS2ywftIX8BZRmK4jOD&#10;+deZWh7Ne9odkYuWq1Pbre3i+ylmeIkEYINaJjHlylVUqEHNeb2+raUbRkg+I8E56NIOM10dpfTP&#10;pW1dX0t1z8x85f5VywqRk9GaOE7bHQfumt5cgg9iRWXcPhlOwgZIzT1kke3mVJtNwUxuMw+Wqjwz&#10;raRo+u6dNul+8JAD9K6PY3e5nzWNGwjtfO3tCCM5J3V0dvPp/wBpiIvLYbW+Vdw4rmorJ3t0SPXb&#10;ZVKjI3/1qjeWtla3EJ/tFN79QJs5rGaUNLlr3j1qCe1ktnzqce8Dg5rJvzC9xCy3kHXk8VxNpcjy&#10;nVbt1JUc7utaXmQfZUUXS5DZyXqE1NaMSjymndGxGnIv9oP5jDgYrDWKT7R/rlb56tPPbeTGXe2L&#10;qOGyOKs6ebOTUIirWhx1DSAZrKdK/U0jKxUkSUMPm28d6purs0g8xhz1zVzWLgRaywaztWBA+5ID&#10;t/KqSXEbaTNILSMxqwywOSKjlii0wt5JYnn/AHKMcHmrVvPbtefvINmG4H96se5ubdbKQi0nYBck&#10;qCSPyqjBqWmPbOrSy7lPGVwRUaI0szr5L3SFulU6gByMADpV2O4syXb+0FCFeM1xiSWHmB/KU/L1&#10;NSrJAYXXe3PK4NNWJcDrxPZAux1u3Xr1PWs99TsFafMzNtJ5AxXLAQG4lL2kzAfd+amPtaVScAA8&#10;jHUU20JU2dFP4h8Nf2aFa6mVs/f8s8VVhvtMmhlaFpyCfvlSKyFgsvtsZJsyuQVUgVpPPaoAi6fZ&#10;oNoG4Y/lUad9C+RoiubtkZMRFsHnHanC8l+wbhbKF78c1m3Ai3nMpJ3A4PFODK0EQ+0W6kr03daa&#10;SW70LUWzQiu2cBhbE/NTJZ7lpJP3LqOM1FEbWK1lBubUE/7Y5ps93Ynydrx8DsapKm1qylTlfYQe&#10;YLlmF5J1HBqHUDEthfTO5CxWbH73XiopL3RRFcGTVwpA+VVGcmuF8TaxCPDkkSTn96cE5+6v/wBe&#10;sZ1Kcbq50UsPOUloVdNYSQapPlR52pOV56AGrshXeytMwbIxz1ri7K+k+xrGtpcbQMgdKvJdXkki&#10;bbGTG4jJ7V8LiIc1SVz6ujScIqx0xgZog6T87emetLBC5DgykEHnJrD83UVVMBhjt60s0uqGzJQE&#10;EpzjtWTpxsWosfqUMX9t2GdTRmRvlGelITGIrgtLg7RjnNcdJJqT6wwe6lVlkNXbb7cLyUSTzlmI&#10;wD0ruhh5KKtsbRdlY6BWA2nK9O9BYEjEq9fypY7LVHtpZTGgVR1JxVOUSh3Vox+FLkszZK5pLJGp&#10;yZkOFpC6HzDu2/NxWJIspt3w7jHvUME129wIvs7HafvGi3boP2Z0Hylc+YKMHDfOtU2S6wn75uQO&#10;BSNHMCC125oVmLkaLe2MyLm56DipBEuwssqEd+azcuEb72N3AFE32yO2RxaykNjOD0oUQ5TZRQDk&#10;qDx61ZQRFD+8txz3Nc/i7OmyP9tYKRnFYk0t8JZCWnwfQmtYxMpJo7OeREvYVTUbfYR84zS+bpyw&#10;YkuAXboM9K4FWu3kG37SMnrkk1fSC/aCX/S34XOT1OK19gzn9tY63z7YMv79elH2mLacQg88c1yM&#10;Kaq/dsB8HNXSk6JK0kxUACj6sx/WDp0kjZWAmHI5pWeBXiBkQBujZrmEmfymVbxeR2qpNLP5cis7&#10;j0OaPq67h7Y7N2hWMBryEgjO7dUYurUK+VXAXk1x0EitJbq4mdA396tOZrf7NEFt+i+tCwi7gq+h&#10;vJe2jGPE6YB5qY6hapdr8kYLdWI6VydstuHuWLscsMAGrMqozw56Y5pvA36k/WGzqm1HTvLG+4h6&#10;cEUq3mkmzZRJbglxgs4H864zyrXzOVbkjBz0qvdw6NJe2Kyy3UpA4COR/Ks5YJLW5DxNj1KKe0Ec&#10;JF7A+5B/FxV0T2Xlz5mgGAMc9a8xiNvHbhVvZigTgbulIl1kkGWbg8HdXl1MM5bPYzdfyPSt0D2c&#10;jbogN3ryam/0FNOkI1CAr8uRkZNeefa52ijXz5OFwMGnM8y6dfMbmd8QEnk8VEcJJjdbQ7zwPLpP&#10;/DVOtvc6vDGIdIxbgjKtnrz2NezXuq6MRIBrNrlpSG5AxXifw40+3uvBPiq4n0titxqzIkxJ3fJ6&#10;HtXa3mlaIkBaSW4ZlYbcOeo6V+j5PhPY0Eu58bmWJU6rOthntcbU1G3OQeGfrWgLLVZPD9/KurWM&#10;SjlMTg5P0FeaOuLaLNvNtwBuz2oRJkkLQ6hqQ+XgeacA16bp3R53tdTpZ7jVzeQRzzfMhIDBPy+t&#10;Na/1ZIQvlW8m1gOU28fWufa417zIN3i1Cw+7ujHFZtz/AGzLqR8/xNM5x0QbR+lZfVCvrFjs/wC1&#10;bDkPbJu2jdtPSpo7rTnl3QQBWI5O7rXG2luim5Jdzu65GaRkuEu3ZGlAbtT+qvuL6wdu7xAJKdQX&#10;f5gyuasteWpiYjU4FfYO/WvP5TdiH/j8fkc89KrxxTG5hc+YBnoWqfqvmL253gvtQ3vjVYVGe+KP&#10;t1ylwrPqVqVx0JxmuPlSY5Iu3GF4UGqM+nzzojTahc7ewV8UfVA9sejPfHyA5FqFIGNsmadb6hAZ&#10;ZMzQbgehPWvNoNFuY5Hkh8VajgLlkLEipkjuBOqvcSBtx+b1xTeEdtx+2PQJJi10xSO3x5gyN3P5&#10;VNdW6KLFwR86A8dq83mt9VaSGWO+vVYdME9qzry58eCeEnxhN5KKABt6Vz1MA7rUuGIR64FZbWAL&#10;OGO07uelTW6R7ZdxUFm79q8Ol1TxcgBj1yYjjLkVRl13xSY5EfxhO3y8hBt/WrjhmtLg6iZ9Eyto&#10;6lFPi+y8zH3AwpFMO0Fb62I/3q+a4XvTeCZfF18shJyN5NaHm63KWQ+O9VZR1RcgU/qz7gpXPoRp&#10;bFY5zJqGnKex8wVhT65oMN7Kh1OFmzj5TmvIBFOtrgtqLOR1MhNXrO1VYomOn3hd3GQVJ5+tXDC9&#10;w5ju9R8TxW9nFJF4ZnnyhON2MVwt1458etb6g9p4I0a0Rc4llO8j8KrazKYp44Z5IFzDkgEfKO1c&#10;fdSs9vAsJwpJHBrRYduSUUZOaSu2bH/Cb/FxrcM3xPsAWc4QWy0+28WeN3+3C9tLWV2J2zKMED6V&#10;y8dlKrwhzJ1yBWoltOXQAOBj0617mHwUUveWp5lXFO+gOXm1czvGctIS+erVoQRrsJCqMdAD1qza&#10;2bts3Bvr0zW6lnaLGWKsSF65r1YU1FJJHn1JSm7sq6dGJNSXMZOGHyiuu2AFV8rgIKp6ZbiOHI4L&#10;MTyK1wDhgY+/WtvQkrbSJThVq1GMsgMUe0r1p4VS65AzUoVdudvTpinqB5f8VbPWG+Cfn6X4StLi&#10;9G+FLrbl7MScH3IP6V8Q+PdA1nRfBf7PUN8AJZJJ5H5yAW56+9fprtRtJvIjaqQ8JBJHBr55+Mvg&#10;q+1zwx8Lbe0/11pLcE8fcz93n0NLaSNoe8mj4phx9lI+X7op+P8AiceDjuH/ACMlqcfRxTtV07xB&#10;pHjR9P1LSpop1YgZ6MOxHrVeUM0EIErhlnVg46qQcg10X0MZRaep90aprvhjT/Cmm3l9q9qV/wCE&#10;etsQ7sMSF9K8qufjB4QGs7P+FQ6yIhNtE24Zx64r541W/wBTuprGW88T3lxKtoqIzH5QFGANvSue&#10;klnlaFXltgQ/ZBislRuPnZ9t+HfHnw61a8SCHxVaQ3L/AHYrnCk+2TxXd7FVsm1DKyZDpyP04r86&#10;/ItBLC8M86TqMmSM7eR9K9X8FfELxrpdxZxXOoy6hYq4V4JuXC9yrHoRQ6VkONQ+snAw2Afvd6gZ&#10;Rubmn6JqXhzV/ClleWGpQMksWQAcMjd1YdiKsSRlblg0eDurBpo2TuZvR/u08Z2tzU7Rn95wKgw4&#10;ZcsKQx6lgwxzk96nVv3jHuBVbnI+bip0xtGeuetNMTLKlsAZFP3Eq/7xeDwKgUjzFyw6VP8AuNgb&#10;fhvatLE3DsOeaXjZKc+nFM3LuXoOOvrTuMnkVJVxVOZGzjpSMBsb5xTQQHIJUc012UgfMMCgBQF+&#10;X5+vSm56nP04oDAuBnjHBxS5xtG360AJ8+ec4p3/ACyA2/rTH5KcAjvR/wAsmPmH2oAk+UBcuMnt&#10;TMqXcZIqJiNxzzSjGOoHFAD/AJsjilz+6c7eaWMdcyDNIwXyj83OelADM5QZFO4+bgVF828/LxTx&#10;yq0AB6/SkPqB0pwzubIpG3YJwBzRcBCMjHzD8acN2xx/sik45qRdpxyBxzQAmDtGSpxS44ICnOKX&#10;92cndzmlzhj06UANIwPrTTj5/XinMfl4Gajz8oyOKADAHYmm5BDAU4lfl+bvUqLH5ch2rkH1oAhH&#10;1oO7c/HfinkJuAz2pMfKaAIvmycp096cCSTzTmByM4+lJjkfL3oAeo+U/NS9jzSE8jr0prFAo64o&#10;GOJwRSAtiQYGM9aZ82wHHFAJzzxQIeQTICQCBT1bl8JzUJPX58UhMnz844oAsNt2j5TkdaYfuj5/&#10;0qNZcbgy00sxnXKjBoAm4wOM0celN7MM0v8AA3FAC/x9DTTu8w8U4YwAT34pxBDt06daBjOPM696&#10;cRyentS4G4cc54pWIKdOtADP43+Qj8ajOPmG7uKkydqZHamYGWOO9ADTjaO1OycMSDQTk8mmHq3B&#10;5oAkyuSd4pN3zcc1H12ZHOTRyJBlsUAOyDk4pP4zzSDgHJ704Ab8kdKBCEDzl69KBznApu5fPbnt&#10;6U4f6snoc0AI2eKQBNzZYUp6j60xlOelAARhzznmjk7+KAG3KScU/kM3FO4Bg7B9Kac7sinjq+ee&#10;KPTIpMBq7dsh5JpSQcfMcelHUHDYOabjnoc0DDPzLx34oOAx+cflRzwMUlID4bZjhsRim5+Vsvj2&#10;xSmPCsGmO4j5QBUywy/u8uQNp6dq5Lo+kGRnMMmG4z6VMoG9Rj5fXNOjjby22wu3z9QOtTSwSKGc&#10;2kp+T5QBTuSMONp+RcGpFPK4kH51HHFcNFAGRgDnOOoq5BZP5UxPmgg8ZoAjyp35C/WoTEpKHJA5&#10;rTe2CWDsducdM1XAAsuRn5umKYWM94yso/egil9TkVZmjG2PGenQVWwRHIKBAMfMxPQUqtlevO6o&#10;2DbAOetGNuMoeT0BpDLQeTzYMFeOox1qyszGc5RBxwaofMCuGYcdKOoI3miwGykx+b7u0d81Olyp&#10;lHK1z5LefGBI4GOgqZINSd1EVrOcnrip5NQ57G810gYg7TlhgA1YWdcj5E+7xWOmk+IjE7HSbg+9&#10;I1rrCShW024B9eacoiVU3BLEyghRwfSo2ZflyAfesxRcRoBKQvHc1RluZjqDAMwUL1B61KgUq2ux&#10;u703dV9uakjKeaxMsYA9a5yI3bXMY8187+Peuv0bRdZvNVQNazhGI49alwsNVnfY6nw7pujXOqWv&#10;nXSohlG5xg4//XXrq2mlWtrBDbaXEqrGPn6k1k6ZoWmWXhhTNK3mGP5V9CPeia8dLdlBZ2zhfpXi&#10;4mblOyeiOuF5LYtz3PlwzfvhwO9cpf6ndtBPHHASS4Ap1y99LOoK4UHlfWokt2W4UtbE/MMelYpI&#10;6IxSLthHOdMkeSA5wPmNbSbFsZDkcRnNU1niGnGPb/Bj6VCJGFrdgyj2rKc1DfRGyjzFeVwVABPL&#10;HHHSsy4E2wAMOOnFWiZPtEWGBAbmkuPmnb5eiivGnV5p3PXo0uWKMd8NaoGiGMnr61jzJKJ2JhOP&#10;4a6IoPKkzAxyarzR5R/3WAFreNRGk6dzKgbHlkn+KuhhkKpakXBBxnGK5qVXWXHlnANaFrJmSNPM&#10;Yt5ec46VhiaftEb4WooaHWw3ML2fmNIRxg5qzHJE0eQf1rmUIlgnCzj5M8etbOmrG1rCSGycg+1f&#10;O4ii6d2j2qclM2IdrGQY6pWFrFvLtsg0R2FWIrdtlA1CEAf8tRmtXWbaJtDWTbj9yMj1rmhjPZTi&#10;3qEsPzI8UuLcySW+cnY5yPWkWKdIgRyB0I7V0hjVX1RWsiN2dppltbK1spa4UrvO6voYVlUieY4u&#10;mzLtLjF/aq8hAzzmvRbG5sTZQq1wT+749q465s7ZY5ituM445qxYCT7Og83lOcetefi8Lzq63R2U&#10;sTsmdcvlG7cZJBzVC5iiN3CpjHzMcEU2GdzG5AUBWA5qeZgWt2HOB0rx2nBnfB82xTu7K3OnxAEl&#10;whyAetcTK8sV8yncp808GvTbZfMs7xgoJCcjPNc/q1jBNbh0hUTLnt1rtw2KV+WRnUpX1W5zlvcn&#10;zYjhhnjmtQvh4MynBGc1x0088Grwxy7wPMIB28CuktJEms1Png7VGRXZXw9kpW0ZtQq30e5sQhXs&#10;5XS7yQeRUpP+jyqxBOKq24CzoBldw6VotGgjY4OT+lebPRnfFXRjTxxnys5J2njFZFpPJa+JIRKz&#10;CJpThq6KVGwpUDINZtzDDJZzKbJWJ6H0NddCqrcr1T/A56tPqkd5plxaSQ4wmGQkYqlfQ3HmTOum&#10;E/MQM1zHh24MPi2ximuMoJxjPYele3R6ffapcC20zwRcXVzJa5jjXgHA5O7oK8vEU3RrJLXm2IWI&#10;UU+bSx4nIl0LkqbUKOfxrLkjZb24DJ8pBwa9T8QeFfiJY28ct18MNYiGTjdyDjsP6V505jaQh4SC&#10;ZSrhuCCOxHavUip091ui6denV2dzKlEgsrcxuu4HGcdK+qv2fviXLpXiXSdE1nUpzpzTqkFw5Jay&#10;Zj0P96Nv/Ha+YpY9k9uvkN8yn6VAr3UOp2U0LMskcm5CeR7qfUGu/D19lfRnkZrlkcRBprc/Uj4q&#10;6DBc6f4W8T6a0BuLfyWuRCwKXUHBUgjgkfyrjINc0WTxboUsujyRJNbRhsDHlOo7+xNcb8C/iJZ3&#10;3hCHQ9QuWe1KeV5Ur5kspD3GeWjY9PSvR/F/h6RRqbWlrbidYTJCUHy3EfX6A4r8449yK81iLe69&#10;3tbTc+Uy5fV74ao7tX5X3i/1R1vi7SNO8U/sua/ZyaRbNKdJZ7cEgkOg+Vkb1PtX5q3cFxp3i/xJ&#10;p9zZzfJqLxfvFwVKnBBBr7l8BeLHtL+30+8a5FsL0oNwO+1fPOe5Un8q5T49+BrbUtFm8RaPYQrq&#10;EdoJLqKEfLdxj+IY/iA/OvO4Zzuphqqw9fZ7S6eTf5M3wUZ4Ws6Ul7km3F+vQ+KrvzbbVtPljndR&#10;uJVj936Ee9fU3wl+KWoxeAH0S58RzpbCFo4JZvnk0926cHO+Nj0/u180xPbTaHJbTW48wMVbd95W&#10;Fc3cLqdh4isLm11KVJIpuGAyrL3Vh3Br9YweYT+Buz/rY9DGZfCutVc+wrr4mePdG+M8NjrHi2KS&#10;1+0NJZ3kScFCeASByCPyrK+Iem+F/F3hm/1/QYbOLW4NPL31jGu0XKgZ8xB3J/XvXz7qes2+q+Df&#10;DwmiYS20OArckE9eT29Kq6Trfi/T9V0mSy8RSo0EgMfHbup9QarE1+d2fQnDZaqVpw3RheVOdIvg&#10;YpkkiuHV0cYYEdQQfSqEazkHcvIzXoniW80bU5NF1KPRYbO9nj/4mNtH9xnH8Y/3q5J0UXJbBGVG&#10;a5FVSbXc+jp3lFXMCW3UO7CJOVOQan+1eIG8PWFp/b9y9rCzGGFjnZnrz39q0JE/0efCgntVTbti&#10;6c4rpp13bcxnRV9tiO3d1RgcY9/WrJYNEQS2CKps0eVG4nJqZSNgO/p7UmtblRl0A2weFyx4DDjN&#10;POjXL26NHE7KV4xT9+6zdgeN3zCup0a7uykVvb2MEkvlFkRjgEDrzUurOFrE1Ipx1PJ72y1O11qO&#10;VPMiljk3I4H3sdjX0N4C17w94i+DusaBq9rbyN9jaN4pj+8ifGFdCecdxiuSuG0u+mnSXRFil+07&#10;JEY4ZWB9K5fWvDfjbSNfs9d02wuFSFkcTQHKyL1IYD8q9/CYj2itLRnz+KpK90ew+E9Y1Lwt8TZv&#10;D2uX11JpMt/tsr2TnyVJ+UEnqvr6VQ+Jui3GjfGHw94j0uSJbW+mSXdCMxK/XPHGHqzY3mgeNPgH&#10;dRkWsOsWOnEvA2PMjdR1Hdlb9KwfCvia3Twrr3hXxKlzPpjXD24ab/W2EnRWUnnbnn2qMVT5E2Oj&#10;Vd9D6U8Ky+D/AB3+zBr2lX2k2Mk66VtuLViPNicD5ZYj1688V8U+JvD/AIq8J/Ha9tTPcLJDqJa0&#10;uCMLLEeisPpwa7zR7/W/CH7ROlGHxUTCl+r2d9CcxywseFcDqMdfSvqD4h6BpHxC/ZustW0jTrGL&#10;xFpmhmS509WGbpAM7om7+o/KohUjCGr3Mq9b6vJcy92XXseR+Dda8JeLPg5rnhnX9HhlilsiPKl/&#10;1trL2kiY84zzxXyl498K+I/B3xgmsruW4uNLubp207UAp2SJnhW7BlHBrVgu9Y0rx0JFub61vbXV&#10;iu50KsrIeUdf0Oa+kkv/AAh47/Zt13TL2GzS+isAJoHx5kEoHyyRnqQT6V6eBirtfZl0/VeZhVw7&#10;h+8hsfJ9jco1urCYYwO/Wt1XibePLXO3g1xmp6frWhfEvVtKvYLgeXdHyJiPlkjP3SD9K27adggI&#10;JPyjFceNwfJLTboetgsXzLU6awv9YsfEel3Ftr11BcQzZilU8Y7qw7g+9bvii70jV9N0nUE02C11&#10;FY8XcKD5Xb++PrXOAwTaYpKDOBkUJGQ/yt9c15vPb1O72Sb5kYksJNtbkO5wTnioIi4cAR8Z5rcn&#10;RhKB5eAR1rKYbZmIQdK6aVW6s+py4ig9yUPj/lkBzxir0c/z2585twYZFQRC0l0mdtyq6nkVWiBW&#10;5uAVDEkYOaVSmmZ0K3Lodmspnto0Mw2LFjFZlzb7oZVGw468/lRZFVilzPglKaxl/fbtx+c5964L&#10;crPQ0kjl5I54dUkVoz8zfKRUcyExhgRn612kFmtzbyBYFLqvyjvXP3lpcQarIkttIo3E9K9Gjibt&#10;HFXw90zJgndZEV5urYrbif5U5HQc1TuNPS50ZpbSb97GuWjPVselZdrcOty8UsrCRXAZTwRjsRXV&#10;UoqaujjpV3TfLI7mJ0WJQsmCw/KtOynnW85uBxOvU9RXOQSoxBBx8o4qzJKd0PLZZwOK8urQ5dT1&#10;IzU1bodd4s8NPfeEhq2l2iGeLTwbm1XpMoHJH+0P1rl/BXiNdP1zR0uNTuo7YagELkHdC2cEMP7v&#10;rmvRfAeuWtn4tvLC/LtZz7VEvUwlu+PT1rA+LfhGTTfFEOq2mnxtZ30e8SQgGGYNzkEcBq6cLVcl&#10;yy07HFWjFPlYfErQ9NOv6Prulrbh7uyD3UduP3c3o4xwDXnVpMrWu1y3IPUdDVjRdc1mDwXqmnPP&#10;JNalCYFlOWgPfBPOPau58GeAPin4lgu5dD+HU90vzt5hYIgA64JwCfpXVVo80Ur3a+854YhUH77t&#10;HuY+kyTHW/CVusr5k12BAT0GW7/Sv070D4MfC+8+HVi2ueG7+/uLjwxCyXQu2whZeGj5wNvXpX5k&#10;67ovjvQPFOnW+q+D9Us7sXDG3MykB9hwcGvoHwZ8ffiXpPw78PWTNZXsNvZlI4bmLLoR0G/GSvtX&#10;XktOhCq/baNbXOHPHisRRTwj6623+TOF+Nfw/wBZ8G/Gi3spL43FhemR7G9IwbmP+4y5OHj6HHXr&#10;XjWm67470nW9IudJ+IWqW8kTt5Doxzjurf3h7GvdPHnifxJ481f4eXE/i6W71O0hu2GkR2xRLdD3&#10;U4AJwPxrwqW0kik2yWF6mbiQKJUK8g4I59K5sxrYaGIaotNbnZl1CvVwiWIXvdTI8Van4x1rxDol&#10;9qnjue+vcMWUpgKOvAHA/CodJu5PshSaJmUHaCexq1NCyXMUiD59pH4Gs2VjHbKONxYk4FS6qrwU&#10;banOoPCy02OlTzFkiIWf2IY4xWgLvxBJA1uniXxclo2A8a3j/MPTg9PasnRr3T5YrdZbzAGR05Fb&#10;TSxLessToVzwTXk1lKnJq2qPapThVSvqXmgkW3sxHpioojGe+awNWtLyWHetu+5Oo/vCuns7uVxd&#10;RSwqAqjY2afIZZSAqIAgwfeuOnWlSmdc6cZx7Hj99bz+RlLYLtbDCn6ReyQ6r5c1yEQ3Cp5jDpnj&#10;Brrdas7pLiJxb8NnI9a4q/gf93hAGwce9fS4etGtDlez6nzuLw7i9Oh9q2/jO1t/2Fr7SJfit4et&#10;LPSPDk2+GSJZJFMqkrsc8ncT26Zr470XV71LOfyNSjjLanKwZkBypOQcH1rFiilm0p7efWL0xlxi&#10;MvwSOmfXFVjb6ja6owa1OwkeW6jjFThsqhThUUpc7k767WX/AA5xUcQ6fupWX+Z6TbXkjz6jJNLv&#10;lZBkhen0FNvbYXGhgLbXbMudysuNmfU9s9q5m2ubr+z3dImxHqluxYjjhs4P16V9ceFtY+Fzj4uJ&#10;rHwasmtNb8N2a3MyMA1jJEvyunsTycV5OK/2WcWla7t5K1vw1PReI5qb9258W+Rr1h42067tLidJ&#10;4Lj7ucb1PVWHcGuo1uzXUfDNhfxaMYJntiZoAOCw6kGt/wAbR6P/AMLQtzYaq1zCDIqzqm3cn8OR&#10;6gdaxrTU54X8JWt1CotTdspbbyN3evqsFmLlGL62Pm8xy265ktzyl1lS9ljKspDkDIpSZGtmBjcn&#10;+HJr0nxpoEsNzNcW8avG0QdHTkMDzXmqvi6TIw2OhFfW4XEqrG58ZiKDgylK8sUiBlJJPXPSmkv9&#10;kmbk5PWtqaG3l0t2aMZK8/WsZf3dvdxPbuwL/K1dq1OW1hiF2tyChHPFVLiLliqdRzWiFf8Ad/KQ&#10;PpTmRSuAVzmlYDBJTbyp6flUqsnln5ep6ZqS7h8u5AYDnvVMldi/KM0EljKeaRxjHamMcHr0FQZx&#10;0bvTgRjkk0AKzuDGQoyG5rdtJEK2+W4xyc1z7/6pyFJ4q1aORGgMpyW6UDR1sb4YDeSQvFalrIQs&#10;JZh149q5yB8AfMSe9aUbHfBgnI6CpsWjtbSQ/McpgYziuv0+c7YDuAxXmdtNKIMKvJfp6V1FpM4a&#10;0/enjrWbdhtanrunzqYWUkYwO/Su50q7aKS3zP8AdYYOema8ZsLn9/HtlweM816BptxE8OGYckDr&#10;0NRdtiske9aLqdxb6rYyZbyXxn2r1mCWyubOGSKZCTGNwB6V876bOfsUMbXSnZGOP5V2WgawLXxH&#10;aK0r7C+GB6Cnyj5k2eqMvzuNo61Hjk1aVoJrZZo2UrsBwD61EwPmGkDK/wDGvHrTv4RxTsck4owd&#10;y/NQJDcEkcCl45GKl2nDY6DrTCP3mQtK4xvBU/uwaNq7ovkI5qbC+UMA5xS4b5csOvIoAjb73EY/&#10;Oj+Dp1qVgpx+7xUbMgePMnU0WAemcDg9Kry3ECQMDlyc4HpTLi4RUcKBkj5R61hzSSktvdSSe1Fw&#10;HXM8xSMeYep+Ws13+TazgUSO3z89BVGR22cjk0IHoJIwLEgnAqm7AR8n1pJGbacIcZqpIzZb5Rx1&#10;NBJDIz7SDKMZrOnYbJjgkkjbipJHJkIDHpyKzZnUdJDkg1WyE2Qyv8mSRmsi4mbZNlEPHHtUsztm&#10;Tc/U8c1j3EnLASknHNGrBIrTO4kbdzkVjTyD98eeRVyZ5N33wBg55rFuJFDnpyp70/QbsUp5BsY7&#10;jzmsmVjtT5v4qnkf9zJksfmNZ7tkE/pTegIilbg/L1rPfG1eR0PFSSvyTu4FUWcm4lwRgDrQlcNy&#10;J2Pltwx+aqMrsA7MyhVTJJPFTs8O6f5gABya4TxFqObWaGKR9ob58Hlq0QnoZuq6s0+parCkDrEr&#10;YWTdjzPXjsK467uSJQixAseABzk1Bdy3PmSqE5OOBVjTbaf+0DLJHyORntTJLdlBOIEMhyTycjpW&#10;wgOxPl6dyelSDlgQAABzxT38jy5Tggbc5J44pMpEcp22c5MY4TIOelcncXETPcnzZWLMQOal1S7k&#10;kKRRTv5ZfBx3qTStPln12wTIA3AsfQd6znJJXNqauzR0LTpLi8gDbo4lfLyEcAd/xr0e7vrC20G1&#10;trS0hSJIMIo6k9yT3JqleC2tvDWnxQRqFCfNjua4+SYPeDhz83NeJWnKrLyR6dOmorzNfPmNLJJM&#10;zMzcZPSrAKl4UAYksOlZ0fDRjLEbh0rs9OtrbYX+ynJVcEiuKrVVNNs9PA4aVV2Ra02wUxSs3Hyg&#10;kntVyfAuNq2rbFA5A61t2wtVgVHmUFscDtV94ICjbIUICc5FfO18a5y12Pr8LgVSRzaxK9rDh5AO&#10;4qdEtUjceSjAr3rUEcPkOPLIBas+/SNI12zITszjNc6bm7I7LKJkXMdoxG20lGM52vis+G+1a1vo&#10;XttU1hcS/c+0Nj6dakkF2wBAfjrVYW0hnyTL98Zr2MN+7XvM8zEzU3ZI9y8HfFDxNZSJbajpt7LZ&#10;+agjkklLNAfc/wB0/pX1b4V8WaHqtirWXxQtbKWN4zPbSOCVPb/eDevavz5WBVs5VEqklBlSKuWE&#10;89lexTw6jqkcysNjJIRgdwfUfWrnjYy0djnllKmrrc/VG9t9OuNF024lj0gTeWDsjcEH0YH3rmJp&#10;9SXX7fzTKsQuEw4bIIB6Yr4n0b4l+MLIQLP4Ze7jVRt/0gg17f4b+KXha6htotQ8MT2+QA29wQh+&#10;vTmuTlTd07pnNUwNSnutD6KlvPDD68Xg+Hs3mPAivI85ZSfYHgZ9q5jx94dS+8HaLDHqdtpjTsDN&#10;bQNk3I7EsDlcVWh1/wACXXhoPp3iLw4J45FzbNdICc96dOupyaPq09rPaTXbW6n7ObkHfxxtPt7V&#10;zVqPPvscnJO6SPItU8CeILPQbWCX4jX8kVyyGOKfc65HT5j0xTE+HPjO+Fok3xF8NW8EcS7tiAsB&#10;26da9dW08dXHw6hh1PxpobO0+5rIuoMY7APW3p2mTWujm4jv43umt9qwfaNyp6HPOa+fzGpUqe7G&#10;Wq2PZwvNSVzwDxFHb+EfBssdzd6Tf3FzbNHpECoBzjDO57Y96+drie6kujJOzPI0zsPYnsPYV9na&#10;t4R0zUL+f+3zdyrKzBbqNiWjJ6bR2wfSuYtfgnps2ragtv8AtDSNbRrvlaSIZjj9M564rhwuGeHp&#10;uc0+Z7vy8u36nr08xhGPvM+ePB+jXGo+MJXfU7SG2tR5t9dXBAigjXngnAJx0q/448fefDHovhq2&#10;nTS4CY3uTnfduOCx7hf5163rmh+GraNfDzaHqreG5H8r+1IGKSSzk4y2OeDzzXzj4h8N3ugfGHU9&#10;NfUBOr3kf2a5C4MiOfkG3se1duGw8MRJ1asb8vwxe3q+/kunn0y+vqvPlT0MSwtZ21V5rho2dpgz&#10;EYHP0rr2iv7y+0+GHS9QdmlRFSJSWYnoABzX0N8Ofgpr+sXenSXevtaOtgkl1Fs3JbB+UG7o7MOw&#10;6V6xrumfDP4ZaN4Yv59D03VPEb21wmmQy8tKx48wpn5VTrn8uajGVK8oe2hScoLRPaN9rI2WYUKc&#10;nSjJSq20it/n2PmDV/CR0Xwb4Fm1vxRFa3d7JG8GlO37zyu5fP3a5zxPrctxbJonh/Tryx0gRRG8&#10;uI5CJLtwOfmHIArE8Z6p4u1/4wSalrGv3RkvdRYiQ5UKoP3EX+FR0AFXolggso44dPjMaxgM386y&#10;jS5XCb9+b2XRPv5s9qlUfs1KouV9UavgWKwtfi34Le41WYGTWIY0uZvn8sMcN17kcZ7V+sd5rHw3&#10;8O/s+wXc/iTwpaWNt4VDxgyK0jMy5GBkksxr8sLC88MR6I0MelzXOoS3sMdlbxjcwkY8dOetfWnh&#10;f4F67f8Agjw/e+I/jL4kt7q5sEkl04s0ywgj5F+ZgoPrwcV91wtCdOU24c7aV9tD4HimdLEShz1O&#10;SEXt3+S7HyF8UfHnxM8R2kljJqs8enXPiSUNHax7ZbtS37tflwQMdcdazLPwdpVh4R8OXmu+JLG1&#10;xZiQafuAlUY43Drk/Svrn4g6L8D/AIb+BILu70m01rxHPDKuj2szAlmP/LRkJIRE657np7fEVtae&#10;MPE3xR8S3s13e3DNetJd3TsRDCOoRB0+XoAK87M2qNWfMlBLVr172PpsjnCvBKirxSXvW3/Utaxr&#10;Ut9bwabpuiS22n/aVTbEuHnOcDOO1b8Xh37FpOn/AGqC2jnkswyxhgxUEcZxW7o+n6Fpsrv5FtLc&#10;qpEUjgERnuQPWsrWda0m2bWZHuWuruQHkvwtfJV8bLETUKSf+Z9bGjCnG7KMUljBZahJM0BAzjPH&#10;SuUvfEKvNIkGlIqhiA2a5q9v9RvLq4+R1jMx4XgVFBaFHkySckGvTo4GMFeq7vscVTEym7Q2LVxL&#10;eTyIWnkxu5561PbxfK/yjoOfSnIiLtGwZJ4GK2re0u5PJK2MqR8bnI4q6lVRjZaI1p0upDBEfNH7&#10;vjHJrUEbJ9nxuLMcKMdzV62t4WvkVJFVFGCzdM1sGPRLSznuJtdt5pQmUTjCV5lSrzM3lJR3EtdO&#10;sbfTWurl43naPcVLcRjtXL6t4gjW1uIUv4yNxG1OM1z2va9PPLdwwzyhC2CVPWuMW2mkuGLSyYLZ&#10;PNejhMt5vfrO3ZHlYvGWdoamnd3ktxeSEeaEHU560lrtYuUtVOD1x0pPITZEFZgnAPvWzCiR2bBE&#10;VmKjAAr0ZyhCPLE4adCdSd2S20ZjR2e/JZyCF9MV2vhHRtU1r4jWn/EwgtNMsblJ9QvZzhIkTnAJ&#10;wCTXPWloRDDLPZ3U0ruBFbRAksT0A+tetXFrc6X8FlXXLQWFtNbiSHRIXxNcE8qZCO31ryqk+eVl&#10;q3pfojsqxjSjaO7Nrxv8RtSvdEuPDfhvU9TstBijWO/v/mWS/ZBjg9dn4814TcSt/av+j2BI3Ykl&#10;k5Mv09KuSXN/cSwiPwXGW88LDa2y9AfujjrXUWnhzVo5tI+2W7S6hcSqIdLtV3tEW+6Gx3P6VFKh&#10;Cl7sFp63u3v/AFt2OCNKnRvOWjZy0FveXGp6dCmmXjSSTov7tCTubgKo7k19pfCz4OyW+iwax4iu&#10;dPsnGm+cUuWHl2UAGWZy3y7yOeT8tSeH9M+GXw3+E2geJfHN9oU3iCewMmkaEpVpYAe5U/xerEYH&#10;QZOcfO/xU+MPxE8c2dzo9hZ32geGWuj9qjt5iJ7xQeFdxj5fYcGvQoYODi5Tei+75/5Hj1Mzr4+b&#10;pYbRLRz/APkV+u3qet/EX40aDbibw14G0S2bR7KZ4mvEHF7Op+ZgeCUDdSfvewwB8u30/iLVvHGp&#10;atrGuXV3dysBmQ/KiD7qoOgA6cVnWtnYwWEax2S4CKpJPJxXa+HtH13U/Etnb2+m6iYvtSI5iQty&#10;eAq+rGvGhhqdOcpUY3lLRyesrdl2Xkj08JlFHBx55O8t2337vzL3hfQtQ1XxhpVtbWdwsf2+NJHR&#10;M+Xk/dUfxM3b0r9N/h14W07w78JbO3i0m2ilksVeSMEbl45Lt3Y965r4T/D+w0Dwjod3eaPaf2kb&#10;MGG34ItAepJ/ikbue3avUdSkkIv40eRQLRjLIenTpXHm+Khl2HnUmuaUVey/L1Pkc5zl46fsaTtT&#10;W7727eX5+h8//GPxW9j4OuPJkZjOk0MKr96Rscn2Ar4ds7LWtQ1C9ZRMN96xkkPqeyivb/iFfz6n&#10;8XLK0jspXS1uZY4QBncxPJqxaQaD4c8I2l3qZsWv5IC1rYgj92O7P/8AXr4TKa8sPSc3G9as+bu7&#10;XfKvkvxPuMrw0MNQikUvC/hLRNLgsb+8exF0tqZN1yRtgUcljnjOK848ffE6Wa81XS9Asr+a3DlJ&#10;LkZxcuOuPRQfzrnPGvijxRruo3lpBc3ltppuf3pjJDTY7Z7LXP6fYWsVuoXSUGIwAxHIr6/L8G0/&#10;a4p803tC+iX963Xy6fltWq8+iWhyiaHqt7rb3+sa3umkkyUB+VR2UdgK623sooUtkgsrRQqcHI4q&#10;4tlrN1qVvbw2d8yi5VT5alizN91RjqTXq+mfCj4my21rLc+Grq1i+ziQ75Pn29fu5zk1247O6dKP&#10;72ooxWyWll5IiMqVJXdk/M8pg8N+M9QvJPK1CwjQH5neQBQK2h4Ft4bZDf8Ax00BHMeQkeDj9a72&#10;+064th9nj0rxVHEvyYEMgJI4JzWCfDOrXP2iSCw8RzkN8wdXG0fU15lPO/aW5ZJJ7ablyxDWqscy&#10;3hv4dpg3HxF1O8O7hIvlGKnFz4G02NW074N6PPIqYje6cNz681fufCOtpLZrc6jplpvQtiSYZAHr&#10;6Vj3Nh8PrZfLvPiXHctvAMcEnA9eRX0GDxPMrNt3OKrVcupBc+KvFskSrDPotqvmZ2W0YFcpPHqN&#10;14jvru81nxDLNKAGdpGC4HQY6YrTvNZ8B2V/rq2fwslvNkaC0dpvvkjkke1Yf9ta/dKN2gWltEr5&#10;8uKMk49M138jUW9kZRjKb2bNq00+6muCos4MDHJIUD866pdLtoYbP7V8QPDdqu3cMyB2x9M1wz6p&#10;fLp92n/CD6lcIQvzKxTFYxjMk5kBvoy5O5WYtj8TWEnJx35U/RnTDCt7npCX/gG0l8WS3Gq3mtyy&#10;SxraQIPLVMfeyasnxasMUYsP2ePCcOIfleVwxye5rysQKhmXYGJPBPBqUWt3JE4a9kRAMtl+grN0&#10;act9fX/gG6pRgtTt7rxP8Rru0uIRrlnZISSwtRjP0Irhrj+0nubmSTVPEU8m4h3a6fn04zStcWsN&#10;mduqDAOCN3NY0uoP9qbZHLJluidW/KuihRl9lWX3fj/wTkqTVybyLtyMz6ovzfNmdjViSyH2Mlp3&#10;4jwMtux9PStnQdK8YardRrZ/DXxQw80AsIH2qT719EeGPhFMj6LdeKPi54a0iHHmPA8ymVYx1+8e&#10;CR7Vc5zTst12/wAzhq4iMdz5m0Lwx8Sr+y8Xz6J4G8R3cdlZtLdyhiEjUDPB6E98CodMu47x1g1B&#10;VEq3LRh2jwyspwQfxr7q1b4k/BTRPh/qHh/wf4At7xYtIlt1lQbVlkYbWd26tzzXxnewr9ple502&#10;2E8mqySkoMcuc4/CurE1Ywguazk+26JwfPiG24uK6XKEmnxR6tcokSYwMNRLaFbZD9v6noK6Bbe5&#10;+zQymKST90B9PSsq7t7/AGxkMeGyw9q8pYnne57MaMYIpBIliU+cnT1q9Yw6c9wxMyDPU1Sa0uGh&#10;YlJAMDp0qNYpYpCVvGBB6E1o7Nb6s05lsjq1sEOxgXAB+UBaz7pTF5wY844qp/bmpRW0aCCJgEwO&#10;OtUZNRkmgkVtIbJPPPWlGhN27GEqijuVprpdzY2n5sfWqDTRvMp8vHNWvsSyzeYlwF2typPStWHR&#10;HdCx1uGMKVLgc5FdfLCmlczUnPY5SU3BuY0Nu/zPwV7VpQ6dOxi/fsGKjtXRmxt433IrthepWpFu&#10;BGl0y2yHCjrUTxOlom0KN9zN/s10syzXqs2Pu4qu9nKqfPE23HYVpi5Z/MY7evc1NDf26SxiS3DA&#10;ScHrXN7WpfY7YYaKMFIbVlfYtyG3j5ShoaAm4bFu4+XjIrtTrWiPGI18K2eSuA20A1QaazknytnF&#10;97ntQ6809mW6cUc3HCRPkAZA7jpVgxuApZCfeukaxEkZlgWIsseWRWySPYVhT3Skzp/ZrLsUghhg&#10;5rSnWk2mjmr04uLIjBBNpUy+UMk5B6Yp2nf2kkd4u6dwki7azFvJEs4dscbD7UBgH1NdxbKyRWWI&#10;7YZRSRnOM124uHNDU+Z9t7KbNHS7cTX0pa0nUttLFm6Yr0vT7B/tNosdsqgKAxHOP/11R8Nac1xP&#10;qb7rQKkSvM+4YRR1/SreqeI7CG/mg0rw3m3iBQ3bsczMOpA9PSvhcbTnOfKloeh9YutDS1i3ltZL&#10;TFyhLQ/OofoO9ebeI5tJ/wCEQjsmQJDeI/lYXqw6/TmtlL57mQtLfyszE7gT0qO4tNJuLC4glCK0&#10;aFoZD2rLBwVGqm7qz/r8SldrUzfgv4rOj/E660LUNSRbW9vdsJkfCFjwMdgT+tfXV5AqNG6lWDLl&#10;OOua/OrxJZIuozSRPNvhugyFDhgV6EEV9a/BPxhc6/8ACvU9M1F4n1LSrSNUnPW4i6KSPUdDX7Nw&#10;/mKnFRb0f5nwfEeVezl7WC06npM0citEGi27ucZqMoAgOefStC7ST7YS0LfKcYNVSpEoIB+7X1Z8&#10;gQjt8tTpt8t+Dk1Fgbn4708FQ469eaYFtQwiHFOAP92og4x1NSoSWYcdKoY3Pzj5aXjb0oP3j+7/&#10;AFoBGW+WnYBCPmHFKEbDningGnjJaQbGwB19aLAVyq7u9JtG0/L2qZgpPHAA6U5cFJcKcAUAU9vy&#10;gZqTb8rdOlS4XdGC3c0YHmNgGkBEM7RlacANoG04zUm3lzgfnTucKdw+lADO/wByg5z071Jj92eO&#10;9JjORSELjge4p5TMag5oHXp0qTLYyEpgRBNrnAHSn7TsHHan/wAB/lQMY6UANC9PlFGOD8tSD7h4&#10;pRnd9wUAR43Ec96cR147VKAuARil481srxgUWAhHXO2mndvX5KsHbjg8Um0bs7jRYEIgYu3Tipcc&#10;txSBeTg80/H73GOcdaYhi9vkFTKo2kYPSmlSGHA61IOj/SgY1cBvu807B+Y4HPSgAbiM07HJpIQw&#10;ff6dadztGA1SADZKdg4FICdy/KOvNMCMltpGD9aVBw3zA098buOmOlNGA64z/jSAeAQqnj3pQIvm&#10;zGCc03jy2+U9emalyuSQO3NADlJyvFWZhnwtr67RzZNioIx8x5GM1bwP7L1cZ5GnSE/lSY0fkP8A&#10;GeCSP9tDUuMmS7kI/DFcM2Gsm+VgNpr0z45bB+074ZuQ3+tv7pcfQivNv4G4GAvIrWl8BrW+L5I6&#10;n4OMB+3p8KhgDDzDr7GvuTVQo8Q60QiFR6n1r4Q+E7lf27/hkwP/AC9SD8wa+7tXiDX6KHYEQFmw&#10;fxqKvQUTyHx15FtovhW5EqM816VVe9Y9mFNnCWfrCp/OoPGMv2zxZ4RzOwgtblwinoTnrVgHFpbH&#10;ygMRqB71zM1vqagVvIiO2mEL8w281ahy1jABg8VHkC8k/dg49qYFJkTzPvEYH51DtKnODzmr8iq7&#10;7vKxg9KhdTkfPxjpQNGbLGGjbIJJBrCuYT5mBkDdxxXUMD2U1VnjUxsAgyV4zSGmcvhd3+pNV5Af&#10;lHl8Z9a0niulmuA0I2g/eqpIrhkHkE89aTEZshUP8yE5YfhUd5Bp0umqpjfzAAQQa0zETJ93omTm&#10;q5jBVv3ODnin0EYYjKoMqMBcEkVc8K6s2h/HPw/fLYCa1lvEiu4TxvjY9fqOtWJYnySG4C/NWRJC&#10;GmmVoGPcEdj6/hWTiD1Ptu8+y3Gl+H7u2LNbS2yOMdVzzg1DqbyP8Pb+NYhuIXbg9u9ee/CvxFbX&#10;Pg670K91ayW7hZRaSysAtwn90Z6MP1r1Ge32X8qC3kxs5BHFQ3ob0p3OQi0nw/c6XEt3YW4RYxgO&#10;gJJ78mvMdT0LwdB4+1qSPXo5IzKpS04Xyz7N3zXt22Lzoo3gTa0gUDPY9awvGfhbwzJoGjiK3mjn&#10;MDMpVzkMex9c15OZ4N4im0nZns5di1SneSujhbOTR037Fs4k2AFBKD+tSltNe8cIt7g9SJiK4Cbw&#10;zexzn/QNbST7V93e3rV25s/H9v8AZHj8CyXMZiX5Vkw3FfGVMuq0mowk7+f/AA59IsVSmr2O0aC5&#10;SY+X4h1ZYyOAJm5oBvShVNS1YNn5ZDI38q84l8ReLbW6QXXwX8SxqGHBRiPzrQh8XXEpYr8PJiSg&#10;yCcYpToYyktHe/8AXchTw82dtjxiWbd8UdTVPQMaWKXXssH8TXzMD8ju5Jrm4ddLxSF/D1wmfvDf&#10;mp11bTzqMTutwoGMKBXJOeIb13RooUTsU1DX0t0A8STk4+9T11DVfvt4xvHGfujIrmZr2xkAZZiQ&#10;QOPSq8l9GZoIwPLIH/fVc98Qr+Y1SpPodmupakCP+JpPjPRmPNOmvb14do1i9QnoUkP9K5BZ4Whk&#10;RrtenDbsVZjKhUMet6Y3+y0wGKj2lZfa29SvY0+x1un397Gzp5l1IWB3mRycit2K/u47K+WO/cRy&#10;4LKfUVxVtJdfNjRNGYY5b7Utb+mR/adTnSbWdDtYxGSGede1YfWsQnaN2zSNCluzWh1TXYHkeLVo&#10;gGGHVkDAikkupnk3n7GGY5IUAVoaT4d0S61i9Fx+1T4KsIzMApd0PA69T1rM8U6X4O03xP4Rh0f9&#10;pXRdcaeYi8kyqrbAd/Q11SWNUeZxdiVHDuSSeo4XN4Xk/fPxEeAOM9qltb3WF0STfp8Yfzj8xbqK&#10;r65FpNlpfw5l034xeHdUS5s3NygdVMLj+E81y8+rSBm3waWh7AXKn+tcs8RiotaM2jQoM7JtR1LY&#10;AbdSfTNRjUL9obgG2KmuAl121WSJXuombBICHdj8qrf8JAJJNqW98+0HOIzUyxOLf2WN0KC6ndT3&#10;epfvAJJRgjkGsvWdTktfC24+Lp0l8gsJMZAI6DBrm21i9WBmXRb9+ORsNefeJdckvBZw/wDCMa+N&#10;shBjFsw/XFbYGGLq1FfRdSZRoo7DSdf8dagNZlufEqpDBcqFKLjcO1dla3V4VuDJq9w3yDA5ryLS&#10;tVS30K2gHg3W8DliYm5+tdLa+JNKWSMvpmpoNwzugPNehjo1teTsb4aFB7npdtFqksV1Iv2kRr/E&#10;zn+VTLHdlPleU4bkk1xP/CX6EZEWPUr1MgDZ5RArS/t+ya0JOryIuzqE614k1iI/FdX9T0YRo7JI&#10;6YwMTkTKQE+YHtXH6iltL4h0mEDcEmJJqvceIYREVjvJSCpBJFY9ve/8TK6c6hGWL5VSe1RTw+Im&#10;+a7sbxdJdEdTN5cdudtvCCIMdKsaJL/ouoZtEI3EkiuUvLy3aNQNXBJA6dquaff2cGnzoNSicyY3&#10;+9a/U6lm2rmkqkHszqbmSN3UpbgL5nbtTLie3h01H3FmW1bjHSsKfUrRLZ1VfvYJI5xWTe6tpo0r&#10;YlykjscEntWMcHOT1RlzxXUSzupJXuZn04hjeN8ntmuhikke8t2Nqi7cdRWJp1xYfYYxust55OWH&#10;FaDXMHmsPttqSBwQw4r05Q5bJLQqOvU6GQXjJI41QiPYPlBqm0UhiBM+QTWP9tjSCQf2tDyRkFhz&#10;S/bV+yTE3MXGMAN1rGVGUuhqppGoYm2EgduadAIViud1oobcMEVQgupXeFVa1Oem5wKnlF6S7CLT&#10;iMdpxUPDSKVVF8ugcZNMaSLzDhk+7yKyFkmAuwb224Pc1We4t1jk/wCJnGW3dM1H1eS6DdVGyGjE&#10;NySi5LjBzWgJVOnxq5hPHTrXLCW1e0l3axZr8ueZBVSKdDcXgXxjp8eB8u6Uc1pSw0qmvYmVaMTr&#10;ppLCOxnVWVmYjjPSs26ji8mFkkjYGMlh/drkbi9tYpozJrdiWDHgTA5rJufEcCROitH83Bw2a66e&#10;X1JPQwnioRjuddpc8Y8QXZ8tWClhjsK0Jrn99KwcKQG6CuI0a+he6l8u4tRnJO5wM1r3FywmhwIn&#10;znOD0ronQnB2aPMdaLZeS+dY3PzZLnj1qI3EspYy3B29krGll3RA/YlPz+uMU1rmBbaUFo9wAwSe&#10;taKjKS2M/aJG0kiL5mEcjHSo5bmERpvD4J4rMtr6IM5kt4AhXA+YH8aZNc2zCZfPhK9Rmp+qytsP&#10;2y7nSRNaGzlIVPugjBqCaZwF2yfwnrXOW87/AL3YI1QN8wMlWZLgfLi4VgeABT+rS6h7VGjaTTCS&#10;VvtgfdJ0x0roIpVKAsibdvXNcpbSWKzFZb6OLoc5qR9S0hZ79I78yKAMMDis5UpJ6alwqo3rq4hV&#10;wEcPlT+FVrEwtqE2+15JOMnrWE9/aMIGW2IAbH1rYtbjTWt7TLkOP4sVDpNx1RnUqpbGz5O4T7Yg&#10;M9Tmo1t2DON+aiecRvGFkDg9cHpTXumMoAQjj161xrDz10MudF+FkSRsqD83AovJbx7Ge3g0+Fnm&#10;dVyWAwDWXcPP5MLqXAyMjFP0uTTZPiHoT3ms3KwxTA+So4lI6ZPbFaUcHNzV1oZ1ayUWfQugLHpv&#10;wZ8EWQdN0dgWlIH3nbk1XkuJJtQdmuAoDcc1hXepRy6fGItRtNoiADbgOO3FRWokKljqtgwIBJaU&#10;DNfcUaihGK7HyFSDlJs64OrWbKZUPy8U2MqqlNy7ia5mTUNNjKrL4h0wESYIWVTTf7X0NbsNH4pt&#10;SCBlc5rp54sw5JI6eVIftJDPghemaihWL7Q+5wTng1zc2r6LuuJJPFWniMkZZnAxWS3ifwSmoTj/&#10;AIWGxzwwWIkY9uKHUiuolCXY9Dge2OshftMZHdat3KwiKUfZwfp2rzuLXvA7Ixh8as77s4ZSuDVi&#10;bxJ4e+xzlvHkSHyugTPSmqke4+RnQ3DRAgiJjuPPtUDeYUX5X+tcQfFfhRWZT4gvXbdxi3bn9Knj&#10;8T6UyOI0v2JXGWhIxU867i5Wdgn2xJ84BX0NWIpc3UyykqAhIIOc1wn9v26xSb7mfBJyNpqKPxHo&#10;YfaNXg3En5XbB/WjnQcrPTLLUdLRJk+2vvLnIKHmquovFLNBNFIQAwxxjFeeN4l8MxyN52p2q/N/&#10;AobH5VFdeM/Bggt0XXr1wOQogPBpqqgUZXPQWv8AUopLaMWUUg2c5qnLdmS+jVrdQefpzXHL408O&#10;vYIB4WvpSFwJMYqu2uQTXeYvD8wYEEZPSpc0Wo9zo75WS3nzsAINcPexziS2McbGMsdx9K3jcXtw&#10;8DOkiquAFo+zyPf26+QSPMG4VlUu1obQstw0TT5yqOyyEMp25rrrXTZgjlprdAWzuY4rnNZ1/wAM&#10;aN4Sd7rW7dHjh4iTBdm7KB6mvnLWvF/xT1rxJdRWV/d2VnLLtSCI4Maerv6nrW+HoSmrIwrYyNNn&#10;0V4l8a+BNBuoIf7KTVb/AGfPBbyAiP0ya45/HPxB1KOVrTwtomj2jD5fk3SN+Jry/R9FtYYL2ee9&#10;luZ1wXklOSWP1rvLZH/svTcxqFJ4CivVoYNR31Z508XKeq0RZRtSmmL3WsXUzkcsx61r2qMqnBGM&#10;8A1FBGDET8uMYq8IpDGAvUr1rvjSjHoc7qOXU0ocyLGzbPlGK1YcmMAAEhuDis+1iVNMtj5jM247&#10;jWzbKxCgKDxzW0UZXZfiwbdeFyOOB0rRiiDbcpxgZqCyjjM04EhQnrmtiKJ9yjeTj+KtNxWsWIFX&#10;tH0XAAq2F+Y56Z4FMhVg78DpV9EJAyAcGmhMrYUS/czxxU6Rr5T5x7CpvLPmcIAPrU4RMr8xNUFi&#10;qivmDt8xqjrMd0NMQ26IJDYyOzH/AGRmtvyiZCRKRkdKeIyyqGMZC27qfo3FIqLsflj471e+1L4/&#10;eInuI41MGoyxwr12gHBOe9cvLuES/vFJKEivbvj14JfRPi3pOqWNtfyWepXkkpjRCfIfOW6fwmvD&#10;QUMa8H/UnGDVUQqpmS0sjRx/u8jzT3q3bQRubtnnAQIOD/jWYGUXjJ5i/wCtY8nrWjZky3N6jLKA&#10;GGdtddzFEq7ftMiRxcngjH9a0bW2SK1unZDktyvXNaNra20YBEIJK9xVggDzMJ1qJSKN7wLr1zov&#10;xPjf7TcGxurhFliLfKPcehFfY8Ulld+HtPuoL1ZI3tFdGXnr2r4QaJPsd+hiADDlh2PYivdPg94o&#10;8gXmialfAjzQLWeQ8MD0Fc04lQk15nuDq21uT1qsw+Y81sXkRHnFWUAcnHoaxpQRC+1jnHGRWJ0X&#10;GHG1SB0JzTHlXZwvOemapyG6CKccemaiBbYu4nOelMRfaQ9VB5HOTSCd9+Nv1qgZPmwc9OKjMkeX&#10;IDHP6UagannfvM7+Kd5wYHAasobirnOORxUwcgphhnHPFFyS753T5nPHekFxEIxuiYnPrWczuXfJ&#10;wM00EByQrH2NFwNfziSpCfLt/Kn+cTuJzj1rIDjaw2sBTtzf3zTuM2A+5WwRTt58tfmXArJSRtsn&#10;znqKcX++fNbnpRcZo+YN5IjGMdDSll5OwdeRWeG5PyjH608NywwPYUXA0N+FbaAT6elJukxKSwPA&#10;qmCAz9QTjPNPD9cN+FO4FlWOw9OvNPH3AciqYdd7Hyj05p3mJvTGckUrgXR9xxuA4pMfKc4Pvmqv&#10;mHavzj3xRvXe3LD60wJ/l3Z3YzSg4BqIOvlnJPWl3DfJx0oAkJGGFN3Pjp1pvy8n3p4K5agB2ckk&#10;DA28008wt9evpSt/qjgZ56UYG1cjr1FADD91Pm704MBJglskcUrLlkGwhaUqRG/zg8cY7UAICdzH&#10;bnnmjnZj3pBkRr2pedzYFACk/NyP1o+beAMYphB29aOdynaelADhnJyKXAJj+Ud+KBjNS+4QZpDI&#10;uPLPyduOaZg7m5qRlbZIdvemgcjjNMQ0Bd+dpx3pflx92gltrDYCM0vy7IjntzQAxuqDyVPPNAHJ&#10;p2BluKOMmgB6j5m+QdKb/wAtE+bgU3IBPOOaVmULJznIGMUAPym/lc0Z+Y8k1WYsJVwD0FKH+dsP&#10;n29KBlrcdmQKZls48v8AHNRBjk5XC44phduTu6daALWTuNNOfOxgcjiog2Ubr1GRSt984B6etADw&#10;V89fmwM1G5G/G0YzUWTub5uhp2CTk5oAcT+8HFGcuee9KFORz9adgZPNAEYJ3k7aeAu0nFIwAHAp&#10;wA+T5u3IoACF7IM4qNjyBtPWpiOtMI5oCwf3crkd6d8pyRGcZ9aQA784p65y3TgUgEIUtgg1Ge/F&#10;St0PFRnvz24pgCnjkcd6QkFFxmm5O1QR3p38JoAT0yvendmwBnigD5R9KOdzY60AN79KYcbulDHD&#10;HIPXpTGDDnaTQB8hiwLNcr5bt8vDEYzWlZ6RO9tE32uTjqu3+td+ulOZLXc8UieZk4GK2FhiQqiQ&#10;wKmzkYrzJJ9D6aFPXU4aHSWNqihFjGP7ua0k0tIrUI9wOV4ZkzmuqH2QE4vNp3jqKi1K5st9mzat&#10;ZAJFyARzSTaN1TRyDaRbq8BhJdnclzt6fhUc8NlHY3Ze+hyq4xjHNGpa/axTKbeAF9u3I6GuPvLi&#10;5uZbZ3WVd7Hdg1UW2ZzilsF26EyYkHLcYNVIw+ZQWXbipUiCqwJLehNTrG2Oq4rZaIi1yvhdwITO&#10;KgaMlX/c9a1FjHQuBk09olVP9aOnGKTkHJcwxHiJyFJ+bp6VHslBYs6g59K1JANhGR09KqOCVGVX&#10;j3qkzKSsUGLC5HGfWgFvNb5ePWrJVS3MJ6daaqHLncM4p2J5i3Z2qs0UizEnPIxXY2RtIYIWMyAj&#10;7y4qhotrOvh/VbsJGUhT5sn19qoySSyX1yRKMF+K3pwPOxNfojvLbU7ZYyuLdxnqR0q75+kyx58q&#10;3DbD29a802z5jHnkHuRVy2lCyYa+cEA4PpV+zj1OWNaXc0tQ0V7mC9WO6bfuJG09ah0fwrqTyt58&#10;iKEbkGm2mqXUPiOAkP5fm8MTXpNjc+bfabNDcqyEr5ig1yuPI/I9CjU51oJpHg/TftEEkmsAnd8q&#10;BK9IsLXT7KEhLdPM8s4YjOKuJJp0fhOadViDLa5GT3rnbfUhNYXeYvm80hWHevNxtZpHfhlzSNC8&#10;lEllCXmz8546YrmLgwC4ztUZP5Vrtve2T5s/Nz2rNvIQSR9mYBl7HvXhe3vK1z2o0bLYq7U804OT&#10;jk0TPiyQeXuweKrQFkSQGQk7yOaindtrHcB1yM9K0c0tbj5WyhcSt9ujOXAI5qaKXcrk7+TWTdSY&#10;KncvDVBHqdjHNCss2w54OK4cZP2qsjrw1Lld2bm6c3wwcADkY61YxmNuD15rFF5G8xaJsgKSSPSr&#10;1rcxyhWEgADY6V5LTjuevCz2LbA4HFQOo8uT5P4atSnKptKnA6VDjcydVBGKFK3U15DImi3QTMsf&#10;Re9Y8F0IdTuladQQpxkV0c6TqAEUHmsPUbSMpZSi0zIQdwziumlU5jKdOxNazbvLkVyGLntxXZ6L&#10;NA0eoK5UZXgYrzy3lVY1QuinPTuK6CwnaLUNPO/70gGT2zWGNw3PDTc6sHVtKzO7j2pchtrff4Pr&#10;WlcTmXR2XzuAn3apfKbQnKkiMEe2ahB+cAHivkJQ97Xoe4tjn7qP/SJydwIBx71ieZMsigKwHmV0&#10;90sjaojERhU4x61j3EEpu5z5AwFJwte3g665bNnBiqDeqRWkmLeQPN5C81UNykLjM7DMmAahIYTE&#10;7m3ZNVbghrb5ox97IyOmK9SKTPMbadjZF/D5iJng4/CtlJCYVHm9EyK81cytfxlWYbTxXV6bcSCC&#10;BWuPmxjJrzsZhVbmR6+EqWR1tlMy3cJ84/eIP41cnjYX1o244LZ9jWXFt2thgTwSfWtSGYvEqMRj&#10;GAe4rxKi5XdHoxV0cZ4ks7eV7tvKiDbAVIHeuL0+5lt7y4SS524mAGa9G1SG4JlBJICkrz1rzu/t&#10;xI0TfYpFO88nvivocuqqcOST0/I4q9Oz5ludzbzQyTWLbzxFyMV0aNZnRDunO4L0/wA9K840S4Zb&#10;aeOR13JINufSvsP4LeEvCWt6nqYv9NhljMCs0O7DT+hU9cL3xWFfL5SmlHbuc1TM1h6bnLZfofOR&#10;aJiQrKRk5BPNVZUw6gRnJHOK+2PiJ8DrRvD+r3nhi8AvYLcu2nNKD5y+iHsw7A9elfGt5baraavd&#10;2t7p11DOtyyAyJtJYcFWB6EVniMDPDvujTLs7w+OXuSu+3U564g8u5t5FJMgfOfWvrL9n3XtIHiS&#10;7tr1rfyvOi8wgDzI+cBgeu3PXmvmMgNcBWh5B4p1nd6ppHj3w5qFlq80LxXAO8crjurL3DdDmqwl&#10;SDnFVFe2xOa4WVWlJLS66H6+axB4Mv7O60290TT7iO4sAWxHwBj5SrjoR7Gvzv8Ajz4Fj0Tx5oWo&#10;2KSS2d7dMjMg4BXpvA+62PzxX0/8I/Hukaz4Y0iKa2hSaK2VbqAnL2zHo6HqyN146V6x4w8L6Bqn&#10;w78QQT2lnNDdWG24iZv9b/deM/wsvUY619BWwntYuSs3bTyR+cYHEyyjEqEpS5X32fn5dv6ufkwv&#10;2eazYgqf3QAPfNVHib7OQwUgE9DXoHxH8F694V+K6xSrdT6bdXTGyvQvyyD+4391l/WuM2o0BIYd&#10;BXy84ulK3T8j9Xw2IjiaakupmaTeanpfxQ0XULTU5reRLgEOOV4/hZe4PfNfpZ8NPFOkeKPgdpw3&#10;2qanaWYF3bFvmjPZk9VbtjpX5rXkQ2Rnyv4SD+Ndx8K/Fsvh744eFfP1y4ht3vQkd3yRDuP3XA6o&#10;eh9K7Z0lmGHlRkr3Wh83nWW3jzx0ktV6n0J8XZJtG+IPhO8guTE1w8gEgjG2Jl6hux3e9UvBfxRW&#10;SYaZrUUX2OaIxJdKuTbs3AJHdT+lewfEG28O658MfDuoXelWzWhstl2kJDAeZjbKjDt34r5avPhp&#10;8RrfxXKdNsrC/seJLW6WYDzIm5wR6qK+D/szC4Vyo1/cnH4ZPS6e1n5dn/mY4apGvSSmrSXfo0VP&#10;iZ4Waw8R/wBpWc1vJDPc7/OhwY5FbkE46H+deXTNG8MIe34dPmBHevtXw54au7v9nnWNP1Pwjcra&#10;f2RIqmaQs8rgdVzyNp6V8e6vaGx+IWsWEsjuE1GURuwxkA4FdWR5mq6lScuaVPZ949PuPRo1U5OO&#10;9tzjZYpEvWZIMLkdO9X4stbS7dpbbyK0LuIfY0baBnORWKSYpYmV2HJJNfVRn7ReZ1rQsBpEKF4J&#10;Nm/knt9TVgtbPKhXZgryM1614BsfDOpeD/FUd3plrOHjUhc4Y47jvxUev/D+7W1vrnQ5PP2IWa0L&#10;/Oyjrj6Vv9Wk482wo42EZcrPKXjTy4GEZPB4qpLEm8ZB+7zWgrSRsYprKRJFmZTvGCrDqCD0pkqg&#10;hjgfga5YzcXqdzgpK62OQvBOuo7hbHbngVJatcTXsUENqWlkYBVrTuUT5wUJ44+tYYe6t9btpYZi&#10;kgDDdjsa9ii1Uiu551X3ZG1eWWv2Zs1u9CaKOZCY3DAhvyrQ0C4sbfxf4ckuBM0K6ipYqcFeeOfT&#10;1qMakJ/B2nW95qUsgiLlC2SVJ96xo3QWN6u4HdJ8h9qlw12KjNSVmfU3ijwTD4h+GR8Q+GFt11q2&#10;0ZZLqxjYBL+FR95P9sfrXm/gLxXa2+s6lo+v6bcGxmujbyPcL89pJ0IZTztzWp8IPGv9jePvDllq&#10;Gq3I0+a+AhnBObVye/qh7+lep/Gr4exarZSeKvDWn6cuqf2b5t5bW+PK1CPGdygcB8c+9d9F2kuX&#10;bueDVUoVHGWz2Z4H488JeIfDfxBs/EnhrU5hbGVZ42tzuj2NyVOOGVv0rjNa1Dw7r2m22tWqW9lr&#10;EAWPVdP4xL/trXoXw/8AGqQ2Z8O6/b3MmlS3rQKblcy6fKeCp3c7M/lWX8S/htrOlX513Qo/tFm8&#10;QmK25yrRtzkY68V6sqftIa7mdP8Ad1Fc85vLi+k03RIftcsqwRfKjnJXPUZr2H4V+ObvRfGPhqC6&#10;1i9htPtYFtdZJNqx/hcfxRt0PpXg1leRSROQWVwSHVhgqe4NaiH5IGAUg5BBFeJJOD5ZI9qVKFeH&#10;K1ufYnxg8B6N4s8C6n4o8O6XpcOvw6UJdT063I8u/jAz5sWP4sc+/evhmwvvEGm+MkntLnULW/sr&#10;xlw6kHK/fR17g9Oa+i/h5411zRZdHtZtau5bITjyJWYlrXPVT/eQ+nar/wAXvCuk63pjeK/D1hYx&#10;6mtnv1Gzg+5dr1LqB/F3961wddUnbm06Ps/Py/I4KeHlSvCWseh5brVzovjL4SSTRWEMGtWMGZrf&#10;jeCOrKepU9R6V4zavdwX08Fx5yMrlSWHcVds57608Q2N1bajcwzR3JG8cEH+JWHcdua1dYeK+mlu&#10;jBbLMyAyKoABPr+Ne3Ksp+6+pxVKUqMrx2LNhPGYmBucit2FoyUOQQG5rzuNrmOQKSQNwwfWuqs7&#10;geXEQ+GCivHxeGcdUexg8TGpHzO7+z6bc+HZTE6CZY/mQ1w9zDLHeyKytguQMit2CcxyQOkj+Zu6&#10;DpVm5VriORxZIG2Zb615tOTpvvc7ZQ5kcWw2uSAw55oSaHzDlxnNaE8DgHIGcnPvWM0Ki4VgG616&#10;lGUZHl4mi4u6NiOXkbZehrQVyYvv9qxLcDEx6/0q5FJhgpfjPWssRQ6oeGru9ma8FxdwXNrLE43x&#10;zg47EV2840XWdNjdYIYbk2oDp6kd64EGNoz+9GAvODU1pNNDqVpJG8gw/auSMnE73G5BcWuoad4k&#10;COHUGbKP0U0zU9Ij1SyubzTolXU4rTM1sn/Lyqjkj/aH617DpUWga74X1SxutPjaRrYbSpxIjf3l&#10;78V5tqVj4n8M/EnTVuJZtn20NY6gqnZIP7j9gexzXq4ev2Z5GMoXXmecaZfESzxOsqyLdFHVxhlY&#10;cEEda6hmkBjIVOikV3HibwoviLwNN4j8PaTbwa7b2O7UtNi4S8Verpjjd3968a03UJ2NxBPFOksd&#10;wY3WVdro44IIPPBrprUVKLlH5rqv+Ac+DxVnyy3Ota4mTWrCVJSHXoTyCPQ17V4U8U6RceAdW8P6&#10;9prXGkXK7AHOZLCU9HQnnbnnA6V4Srgq/Azt45rUsZYUfeWIJYcmvGqLl17Hr1KUa0dSTxf4fuNJ&#10;8fXMcWqW9xaSsWtriM8SRt0z6EDrXs/wY+MOp+DtL1nTbvwhHe2Uk6vZyg7XtT/Guf4lavNrm312&#10;+ghWHRru52Wu7yw2Tgegz/KvP7pVMssDxzBhMyhZF2srDqCOorrw1aUldrQ8/F4OFWm4N3PqX41+&#10;PdO+I2leAJdG+GN3ZS+H/tEkqyMC90ZAM7SAPlGMgc/WvmO1ed7Yg25V0lKurLggjsRVHTL/AMQ6&#10;frkUtrqrI0c+QAOo7g+oNdCLkap4w8SXyWVlas4jEkYIALdyB71ti25tyXlqZZZGOEh7P7KNHSNa&#10;8S6brdrPZ2lsZo1IR9nIB65PetLU9W1rVJbOS9trEPGxKiKMLgnr0rEWKaPU50ZtwC5VhzV+3CtP&#10;H98AvySK8OskneyT76nuRtLUqzQsw/d2wJEfI9K568t8YPkYbYd2R1rvmVI50IUHcQCRVHVrUGW2&#10;IhGPKzkd6rD4vkaRliMMqiZ5JKXt9Qt3R2G6U5rp7W6jks0b7cM8cVW1ey3WwZYzkZ4xXJwTTW17&#10;AsjybDdAZr6FQjiYXXxI8JzeGnboeowSv8p8zkAVuQzI1kJEul3gYYVlaPYyX+j6m1vewboIIy6b&#10;uSD6Us9veW06rNp8ihnxuHQ14FfD76HuUMQpLc35EN1pESmVTJGhKjua4LU7NvOBHGN2RXW28ji9&#10;s3WcAgDp6VbvY7Fmhfanzod31qcLXdOVmFempK543JGySRsCw/eHOa3UaKbQIc3SHEZyCORV7VdP&#10;RWLCYlWyQQOK5YfaYLtCJmxv5r6ShVVRLU+bxFBxdzq9Pn8HQ+B9cSXxWGuZJRugMfTHTmtGw1Uy&#10;QLAt6dmzAPt715lqcEjhZ4lAcLlgO9anhieI3sPmg7ln+YVONy+NSHNe7/InC13F8rPWrOytJLWd&#10;jpwLMCRmuL8T2sQi0doUUvG77wO4/wDrV3g1Ow/syaOF40la22qv933ri7m31TZdeZLGyb2O4Hrm&#10;vCwkp06l27W6PqerVipxt3NrwxdW974Ku7C6XeogIUP95D7V5V4p0W6svEs5yxT7QWjcDhl9PrXW&#10;aXKth4ss3kdlVycnHHtXo97aafrXgG/ECwNcR2rMI+5x6V9bgsa4SX8p8dmWDWqSPmpZQdo5AHGP&#10;epJ44jFCyoc7ecinalaTW2t3StBIALplyw5BHUEe1MiLZ2nb92vsKNVSSaPkatPldmZLyzrexK0O&#10;FB4NMdm+15X7uePete+tw2nOVUZ25rAgMpkkBQgqcc10GBrIllLGqSzDkflWBf24i1R0DkrnIIrS&#10;GVkkxEc5HOaluEWSz5jXdgZPcUgOeIT5iE4A6ZpBjDc0SK4vrgFOPrRhdrY64oJEYkqe4qENIt3b&#10;MCTiQcVaSMtGuXOeeMVYtrZmuhvX5Q3FAGvEMpC+Aq+WM1rWwBcHcOF4qkY/9DiGBxirEJ2snyen&#10;epbNEbETYkbHALd61oJmyevGMCsAvndiHHTAq7A7CIAupwOtTcDtbK4AuIjk9K7zS7nEcWJP4snm&#10;vJ7aX5rVsjniuosZ3W6OJjjjFS9BWPc9KvIDeW+J2DMADmuyV1KhsLuFeNadcIG0w+Zy3TnpXpWn&#10;zGTSypbkAd+1CJ5tbHq3hrWLiG4ihkmJQ4xk9K9RUCW2hkTBUx5OK+cIjMs9ptumG0cV6V4V12WP&#10;VLW2uZMxNwGPO3/61ZyvuapJnoTKNw6nikHBPrWgUja3Z1mUqRkFaplcSfdNSpBYiG0zN1A70hxt&#10;bA71NhBjpmm9W4jxzTCwzLfIMDGKUH5j60yTIeMb+T04qMCVZG33I9qLhYsu+0A4/hrLkuIjHKuS&#10;euDSXEshPEgAA/OsqRyRHmXByegpXCwyRpDMjG7bhj2qrK5LH5m69ac5bzW+ZQAvWqjMMH953/Oi&#10;7Ajd28x+GxgfjVSV5Dn5hgUsjNv4btVMtyCRyaaJYsjvgjYAKzZHbzZMAEVZc/uZMtnisyU4hYmT&#10;GfeqiiWV5WPmSkAcA4NZMz5TIkJOeRirMzsYGwwxnmsmZyFB8wcg1aRDKtyW86DMgwaxrlk+1nH5&#10;1bnJOAZn+8STWJcSJukxIcbcDNKVrjg2itcSEtIOcdznrWJO3rcZBPGKszyElv3nesyVv3ZIPUU+&#10;ZIqOrK87DY58o+1ZzuuZMZFTyOfLQFhxWfIV3uSw5PWlJ3DYhmJJxt6D86pN5hVcABcnJqXJ+0op&#10;fqCQawdZvVh00KJF5yAPU00w5ihq99bxQ3CrcINw7dTXASkSSXTGUksc066kkkvXeSV2LP8AgKhQ&#10;DzVxFjPvWiEynFahtSd9jkg4zW0kZWMD26AVJEmIwAmOKspHyxMuOOabCw2OH5Nxn2gIS2egrB1K&#10;6MsMsUR2xKcFgOtWtTuGFvFCs+Azc471mRQ3bBUjtJDucABRkknpWcpWRpCN2Q6dYyz61GkcMmN4&#10;yx7V6DFZR2dhMV2s5A3HPIpdMsb6z0S8aaxAkjhDyDuoP9aotfJN/aAWKUjdgMT1IrysTVbXkeph&#10;6aWrI9SuJ5IoEjtgFVefesmFWRwfJ3SE4xitu3iZrG6O0kgflWhpljGZ97ytkydx0rhliFTiehSw&#10;zqyVifSbHcEkkT0OCOldbFDMWYqiCNVHFOgQCMoIUCqowfWrcZffJ1wP1r5nGYp1G7H2eX4L2MQE&#10;R/eN5bE5HU9KtGbbaMN4zs6ZpDIiwuDjOKybpgQnyjv3rz4xc2eq7RQ+bVPLwraOHyOuax3u45pZ&#10;/wDRHQE8/NVO4IeTnPX1qCNZDMANwAPYV61CjGCvbU8rFV+bRGvFM4dVW3GAwwa2dyb4h5EYJUVi&#10;wqwLDqcVdG5Y48uSS1TVnaRphsK3qzQNuPPZhOv3ORmoYFdmux9nZl3dxSoX2jMx6Vbju44zHloR&#10;8p7CuCUrnpwp6ehEsMIulzGQpOGJPQd6rahe2iSWcFl4dPkRdZS3MjHr+VRXN7HIzrHKxy/JxUAR&#10;UiXCAsWGBWtNODu/uOaac9LaEyC4aezZbfWLcmdd3lTtk5+le3+GNR8Q6dol3jW9XlJtVaET3LZt&#10;fU5PXPpXmOmIIyHeWIttB+YfdrRu7+4mEsccrJEFwxzgtXBicTUk7Rdu7OqnhIPdHQax4r8Vy61d&#10;CPWNcmxKdzi4YAn2rPg8cfEGxurXytV19Q0mAGuWYfka5GWXaQqkDn1+9V7TbSS+u5ibuyt4rdd0&#10;9xK4ARO+AepIqqb5PecVYqrRpxg1Y9/8C/EPxfP4h1FdQ0uR4hNCv2raTHbluzDoQ36V9eRx2J8K&#10;ztb3Vm0U2mq0kUM4JUkZycdq/OCTxdYQ6c+maL4BRtNijZJLiTh7iToWJPv0r6G/Z9ub3/hG/jBc&#10;XV9qb4dG8y5nJigTuATxgCm+fXnjZdtPx7Hz2Mw65bxPctSttItPg1rUlybC6nnuPMgjkULHEiHJ&#10;dieBt/Wvh7xtr2nat8eGurWLzYbLV7dTcnpP5Z+YKOwHQH8a9A+MfjfUNRSbSNKmvBo6Tutzdx5U&#10;37qeVVuyL3wea8DtWhWytBDADufb8o5J9MU63LyvlW+nkdmVYJpc09D9GtO+Ovwm0j9lzT10/RNU&#10;vNYh0OKK20WJSHklx995MHKg9ep4x6V8s6n4iv8AWPizr/ibxPqLXF9JKDFYkYEcXZEU/dVB+dc5&#10;4D0nVj47vTZfBm41bVm0WWS1UpmO2UDJZjxkjrjNcxey3/8Awmet3N9hruS7nWbzB5eChwV2HGMd&#10;OnNebLGynh3g4S9xava7b/Jef3HRg8lw1HESrK/O9d/Mf4n1Gw134n6GmleEPsllZ58+8kbYHJ64&#10;B6AVzOs6s6alFpemzSTfv442njG9pJCcAKBnPNc5dSazfajNDFcz29o+oYmMQ2mTB6DFeraVb+Df&#10;DNp4e1saJBd6u6J/Z1jId6xj+Jnz3PrXq0MLTw8IK2y0W9vNvv8AgdVWcpNpanqHwl8G+JdO+M3w&#10;6v8AXbaLSzKUuhqN2oeO2iTLHdngMw6ZIxX1b4v/AGiPhzpsuuW+j+Ctb114LXyo7mOdY4XkAwDy&#10;CSoPJwBkelfC/i74g/EHxFoFhpflDStLcIbmC3bMkxHYv1C+wrkrex0wuAuiSRqsKgln5bFdGGzp&#10;4DmlFay3Wj22POr8MxzGcZVW0o9NjS8Wa14v8T/GjWdX1fXJ57m71D95IBhI4QfkiiXoiqOOOvWu&#10;1iku4/BNla2FvFZWSQAsq8M7dyzDrmubsX02O2mUaIAoHDE9Kydb1wLYSwQOAoHLA9a+cx+Jr5lV&#10;u939x9dgcLRwFFQgrJEmt6tDb2NxGL0vIUI3Zrzu3t9e1K71qSGyV0gy8pkkCgD8etVQJrrUbqSW&#10;aUqHzyetX4Y5vs8yLPcxxlxuEbEZ+uK9TDYaGEjZay6vsc1evLESstEXIYFNnA37tEVyD9R1qdvL&#10;JXZk9BUbq/kW6m6KoAMBeprr9B0S8ubbzJzNDbhwNwXLEnoFHcmsK1ZRV2zooUuUx7S3PmRv5Zkf&#10;PTsM136SuPBtvbyWMRURHaAuCv413Fl4Jni8NW8k2sPas+nSSRwPESQoGQWPYmvI9a1azg8NWoF5&#10;EZVuJUIHU4OM1wNSryVk2uho6yV7PYzdRu0it3i83aCxOAcHiuG1LUJrnzIozc+WGAYhjk1Slnvr&#10;vU7tjPIQX65/lV22tBGWJkUksM57V7dHC08OrvWSPIq4iVWTSKiRRJbIxPO3vWhZhZJLwBQFBAzR&#10;ew7ngA3AZHA71pafbTNDOFTYvl9QKurVXLe+pVDCvmVxZbZttkqXAALDgDNa1vbJ/aVlGHZWZ1Xa&#10;g3MWPQAdTmoI98djqIZjuD4VsZOT0AHvX0d4C8JR6F8F9R8a6x4divNSWwMmm6fK37u23D5JGzwz&#10;d/auOMZ1tE9jor14YeOu5Xt7HRPBnw30bWtc0myudfutP3aNohIZoQRxLKO3rXmtnpvxJ8ZfE7Vb&#10;q6vrpYfP3XF3IpEcIzkRoPbpxXXaJoXjXxd8aPEGq6jqk6wpK0t9qN1lYbaFediZ4yBwMU/xr8QN&#10;AsrCPw54RW0WGImGfUgBggcOwI6k+tceHhJzagtesn09DxXX5Jc05Xk9l27GnpGm6Vpnim70nRtO&#10;03UNVYBJtQuHHk2CngsSeN316VsX/j74U+B4dQi0nQ9P8T+Mjavmd38yC3mb+IsM/dPTHNfNl7qX&#10;irVtI1TSfD9vrFppKSBtU1EMRNeS9wH64z2FZVnosdkLlmgZ3A+eSU5Y/UnmvUo0aWFTnPWb2X+f&#10;r23MvZTxrtLSJLq11408RfE/xFrvifx1qV9f3N3vk8yQ+XGv8McanhVUcACl3qj2scKKfmChY1pI&#10;47i81WKG1jvGJlAfy1JH5iu/0/SdPsPsjXM9obp4fkiJDFfqK5MZi7az36RXQ93BYKnh4qMFbzF8&#10;MeHtR1Xxno8AmvI4ftEfnyKpLDPREXqWbp7V+mnwu8CaLonhXQJ5fDGmR3kemA21scMbUEfeY95G&#10;7k9OnXp8vfALW/hbpXxA8c3XiDUtNhuYdrac8oykQOd7bf73oewr1vVPjt8PoPilrkWkfCXXNTjM&#10;6INSE4QTt3CoRuwp6H9K2yqEZUnXnJJJtW7W6+p8ZxJiMViKrw1GDtbVrrfp6d/8j6Vg/tUXOsG5&#10;itUVp/kbzBwPpXG+KtT1T+y7+007w1JI0lkyefnABIxXkd98TdTvLC58r4AOji3DF5r3Cr6Ht0ry&#10;TVPiD8SX1m2SPWbaJWu9qm1ty+49lGM9K/OeJM4q4upPD4NR5VvOVne+6tv/AJnn4Dh2upKdWKjb&#10;o9vwv+hfufD/AMRdI1I6gfhLFf3EgncKrZKE8hsdeK+e/Ey+NLrXbmTU9G8TLLLfMZ5JIXAcA8Ko&#10;P3QvTivrXwprnxUN14gXUNJ068AgSRpZ5BEbZMejYzmukfxL8H5tLuV1XXdAudzMGjS0DMrDrggV&#10;8vgszxGCneVBVG9pRvbTotdLeiPq3i61KPLKHNay93/L/gnwha2t2z26ReGtcJHA8u2Y5/IV6HoX&#10;gb4l6rMDafD/AMQRwrjzGliKD82xX1JF478AwP8AZ9F+B0TpHxHJNapErH2YjPNUdV8e+PH8iK38&#10;IeHNJjIJaVXE0jD2VeB+Rr0a3EOJla1F02+srP8AVX+SZg8Vi5aQoW85P80r/ma3w7+H0Gi+HrG6&#10;vINEOomIlS5BW0Hc4PVm9e1ejTan4VtZS138SNLd8naFfdjHXhc18/jVZLuwv2vPiv471Cee/iUQ&#10;Q27oMZ6DaK9Ks9Dl/tZoV/Z8itLb+ww51W/vQqp8vUh89K+RxOBxeZ12oxnUf8qT189bW+483HYW&#10;aalXqr3u1lbyV3e3p+ZHrnjrwZFb6p5Hg+wvdq4i3wBTIT1wCM4H614hrHij4sanq9jF4d/Z41Dy&#10;omf7QkVsR9oZvu/MOAF/CtDWvEnwA8MeIPE15qnxBTxVrI1Bha6dpoUxKc9CV+Xj1ya808S/H34n&#10;yLZp4e+C3gDw9bLGTuMfmTSemSMAYr9H4a4Jlh+WtXfI77Tcm/u0Xpc0pyVJcuGpObt8Ten3P/JG&#10;Pqnwu/aw1K71ue7+GeohrqTfJm+KkDsoGeMdK5ST4K/tDxGYt8Ebh+Rz9qzUkHxg/aiudTzH8Zb7&#10;/XgER25Kn0HFezeD/iR+0fJqN415rFhewWl3breRCBvMxJwuBnPNfq8/7NwtOzq2fX+rEpZivedN&#10;fcfN+seEPiLoE1q+sfs+61bqw+WY5dD+Iziq0N/HGImXw3ajEfTaDX6SfFzU9Htf2Jnn1XwyDqOo&#10;aOq2VmsJkYuyg++Md6+BfCnhXVL7xM0d5faXp1qJXmu7u6kVfIi6kbSepHSvLzTCxgozWqltqzvy&#10;fMvbqXMrcv3aPoclc6pcmykAtrUqzcqFArHmvJnhgSPS5/l/hjTJJ/CvpKe5/Y/0/RbxpLTWNZlS&#10;UJFBFKNpK8MScjrXI3fxR+Gun38y+HP2KfB6LHbnZNfAMSx7nPpXPRwTaT5fxOupmN21GLdjy7TN&#10;I8a37XH2P4S+Lpiq48w27qqk9OTxXWWPwx+Kd3eWg1Dxf4Y0yFlJdrm4ClF7cE1max8YPjFc2MUN&#10;naeGNOXzWLCytwM+nPtXnU1z8SdY129uNR+JfjqRpJBvP2mQLjsAAcD8q9Kjh40k5Tsvx/zOL2uI&#10;qNpK3qfQkHw2+B+mwWT+Jf22PDO6WXIis5EZ8DqOpxmtgeIv2O9CklfRvhRrGt3kUQWFruIMrN3P&#10;Jx+lfOUHheMyvJNeX8jHn99KWI/OrZ0e1hi/dwRDk5OBWFXFUY6KTdzWnlVWq1KUrLyue1a58X/H&#10;Mmn6Zb6F8NPB2iQ7ckwQDzH9ORwMV5TdX3jDWPEWo3Gq+N/FF1K0gMjPcNtx6AdKpwacSLVzftky&#10;jI9BXW7dMisokjijBZBnB5zXl4nFqK93c9WhltOnq1d+ZhiOwt54Db6XL5mQAoGSTXS2Ok3lzNbz&#10;XjpGNoJB/hFamkQWQaeR9OiLhPl3dq1Lm70+OxVpbuyjBzgGQD9K8StipPSN2++7NpOMdEjKPlrq&#10;clqsCrEqfK+3OaWz0aS71iRTcvHAhLSyyDaFUdeTWdNrejR3gaCwaeTomBxn61Q1HUfG0+lNDPqe&#10;kWNk43Oscg3uMcZrShRrN/y+v6Lc5pzSWhY1k6NHNFBY6jC8aORuOPmx1NcNePZf2kB9rUfMBkGs&#10;+4aXz5dmqXEo5DMM9O1UbaFZBdkTzkh+DX0dOmlHV7HLHmeiNG4aw82JUmjYkdTVY7tkoBHXqKry&#10;2pMq/JLu+2xDI9Ca7u/0/SbebTcRbd9nGRzkZxzTnOMErPc6IUG1qcfCt2bW+YSyNyOOlXbee/Qs&#10;fPnG4YYEk1oXSzpYM9vbQOoHzKDzWRJcSm3ULphBz6VDbn0OyFNQWh0tvrfladNbyfD6zuF28TGX&#10;afypYIbe+F80CWoGPnQyYK1xjR3LFi0xGT/exVc74LxJUuZVk77Zeo+lNYdS2evkDko6nXXGl6lH&#10;HJshVlCnoelYLRXSt+8Cht54rb0zWFkt5g93nEWD83P5VQ1HzJPLaGO4Zy5wFXrTjTlF2bM/rJQY&#10;RI43TpuPTmopLopDNtjLN0XBqBtL1t7mOS5S4i+bjNbEGlFcMbnJ45J6VpP2cd5XY1UlPZFGwvdb&#10;t9Qhuobm4EiSZweg/DvVi5k1K916e4udoklPzlEwPyFdClhbMsarPGAcZHvW9b6ZamyXzNVt0CL3&#10;HNck8ZFPRaiqQdtTg5dMg/s5THePkHJOeldX4Z0fVb3UljTX7lIlj3XEz/ciRevPc4rYtNKt7nxD&#10;YW8Nz9+9Vcr1wTzgV3nju40vRfhd4Y0GwW0hln04tOqf6zBHJY9fm9zXUsR7SFrnz2LopPTdnmGo&#10;+KLKDWryx0aW+SzS6ELzMx3Xzjgn2UV0+nW9zPCjSpGuYlJI6c15Za6cI7WGaSxVmWbci5xgV1w8&#10;Q/8AEuMNvoygoiqW3964MdhoVV+7WosPPk0e51VwNPgv5gYkJAGMN/Ss2a433oXLgeQx3CsaATvq&#10;TzTXbs7DPJ+7WlOY49FuH82IsYjxXmRwqi/edz0Yu6OTdLifVb3MCkKsgP41h+E9a1jwx8ftB1GK&#10;1lkhXU9lzbg48yJj834jqK7HSWHk38hiUkuwGTXNa5Y+bfyZRclWOfQ9q9vL8b7Cq47L/IzxmEjX&#10;pOLW59/Wt7p2p+C9D1KzvFkt7vSkkU+hIzgj1HSoGVltPndd27oK+evgT4sgjkn8L6reQwytct9g&#10;kkOEl/2c9j6etfSd5bumoSBlkGehPcV+n5fi1Xpp9VufkWPwzw9WUWjHYjc3ApAwweasSQpsYmQ5&#10;J6VBsXIycCvQucQq5MoGCB61dj3CPIkB57VTAXCcirERxKflPT1qkxonboOeaQDBPFO4MjnIp5A8&#10;vv04qhgP4jznFIWbZjzO9IS2BwajJXc3XNADiSTz0p+XETfJ0ApgIxjIp3BRskdKAE65+Sndjz0p&#10;vzBVBYZpeQSQvJpAHG9utOyOeKaf4vpTfmxyKLASFunNJuGw/NnJFMHQU8BRn5KAY7PzjC04MfMP&#10;yYPHelGzJ+U0hI+TnmgViXjcxOad8vyhYx061CSCBxT+Ng9D0oAeP9X9/wCnFGTtPak4C9KDgqDn&#10;8aBkmfmX5adlsPx2qEnEi+tKWGTlTz0oESfwjB4qRerZHSofxp4PNMCXjKkOadk4YeZ+lRjBHXBp&#10;rljGR33UCJCJPOj5bGKeGO9uO9Qb5g8eY84FSA/KTt/WgZPxuY+UO3OaTPL89xTAxyR5YPvTgRlu&#10;2aLASksV+UjBxnNSYHmAE8BagBGW5p25vL5x97rSAV2AuFHlfjRx5Q5HU8U084y2eKMDJP5UMBRn&#10;rgVIMZbJwRUffrRnCH5u1AE6k5q/CGZpx5nH9mTBvyrKUvtHyDOa1LUsLgE97Rx+lMEflX8frdYf&#10;jl8M22HD6nfHp/tCvIBkQucn7tfQ37UMCQfGT4InYMG8uzx7sK+fRkxSjaP9UKukny2Km7y+RpfD&#10;uQQftj/CCUsBu1oKT7k1+g2u7EudRZWO59MXGPcV+cXh6Up+0R8LXyBjxXAM/Vq/RnxCUWzv5PMG&#10;7+wrXaM+q1FbSxdPW584+IYpJPFXhuJYpQFv3JA+taUwK21ipPIiHFWNUlhHjPSJBGAdxyppGCS6&#10;pAfs7thhxXPY0NXTtslucPt+TqaneIea/wA4OD1qWyihXU8Pb7cw/KAasS58u7AtiDkgH0pXGZJx&#10;5svTrxxUDcTqCoq8iYgbdJk7j2pNgLhmkA444piM9lID8KMVXIJINaciJ8vBzjg1UZf3h4wBTBMz&#10;JkZtoMQAGcVlyROPO+YAZ9K6F1Bc5BzjiqbRZYsZAOox61DTKuYD4DxYPaoGBDt8inAOK1p7dwkJ&#10;WUjcTkAZqFLQ7CWlYc96XqIwyspuJB9mfLEcLzSSQhQzGELtXvXQ+WIg2yEHI5Y1BPb+bpcyfaQu&#10;5Dz/AHaT2GkceYd12ZILm8idJw6vHJgqw6EEV7B4Q+Jc0Fza2PiUGUKFSO92/fQcDd7j1rzVLYQa&#10;fCn2os4ZvmrOvrG3n09g8Shz0+tZSsxpdj7Rkj0jUvDNjd6VrFhPDKoZHhkBKnrggdKsx28otYhe&#10;KrSKFCck/nXwtpF18RdGvdYOlfEbW7BZcbkDl0bH+ycgVdbxf8aFvp7h/jhPI3nKWje3GGrBnRGd&#10;j7g1CG0/4R65YaXHLIIfkzHg59K8/W/K6k0d14U1O1YOQpZCQwriPC3xi0oaAkHibw40dxDEuy8t&#10;48rPj1XsRXVv8YPgbPDqyXrXW2O1ZoStjuMhA6A44Jrkq4ZVXdKzOyniLLVnRK8clvgJaMpXo8IP&#10;865y/wBF0aaZ3Oj20Tc5aKMD/wCtXnMnxe8Iv4hn8v4Ua/bWa3JEe1AzOP7xA6Vqv8VPhSNLldtb&#10;1suY/wDUi0O76Zrjnhpu65WaQxUF9o028PaOk7bfGU8i7smLyufzq3/YNmLEMmnu4I5AXNecz/Fv&#10;wWrTCx+CXiW7kL8A/KDUmlfFTxg/iPTobb9lK0VJbsLh70DAPViSMDb1rj/srEXvyafI0lmlGKtz&#10;o9EXQo1szvsblAy8fIaybzRrgAlE3YU7SRit3xR4+0TRvBvh+W48Q6PrVxcwKyWtu6D7OTyUY+3S&#10;ov8AhOZF/Zo1vxJf/A/w5bWC3MSwwpqCPPMG6nZ1GKzWCk3fkuL+1qSf8RI88uNN8cAKI/hXLLGJ&#10;CCy3ABIPfrWFqXhS6nsVEWla9ZXLITn7U20N6dcc16dpvxK+GVyNUkHgvxDDapDGYriOJnMmRlgy&#10;jldtXrTxt8G9T8W6fp9nrls91NJiESr5e49xk96qOFq027Qs/T8zohmFOX2rnz9F4L+Ku7auqagh&#10;3f8AP+2P51vQeCvGrW5N98ZtTt8DlYZmY19PDQ8RWrrHcSBhnaHbj8aWWOOExo/w0t5CBwXlxmtv&#10;3st0l8kW6sOjf3nz3Z+DPD6Qs938fPG74H3VZv8A69bdp4a+HrMVbx74tAJxu3Nn8a9RuLq0JnSX&#10;4VxwNuGzadwrPkmhCMP+EetRxwNgFZTpzk9dRKtFbM41vDXgNbpPLvPFVwoPK+ey5q9HoPw4CLn4&#10;Xa7I2OpvH5/Wtw+IPCUV1Z2txolus+PlIH3vxrVTW/DvksT4QUjH3h6UlQu7WLWJa6mBBY+HILOd&#10;bf4XiD0DvvbH1OaV2a2iYpoVvtYjjyxnmtdvE3gwPKqaVaGRTht7AbfzqE69oBSMy6NZzJ5nChh+&#10;HSp+rx7If1p9zP8AtN+txAF0qMAqCCEGKle81xxIqjRkPQE2qE/yq7L4g8LLeWkY8KXMbmPPlFD0&#10;+pqCPxH4W+1zFPAEu4NhmbjFUqEV0sL6zfqJGmpi0ZjHpkmV+Y+SBVZ4L+WO4V9L03YegESjFaI1&#10;/RTHlNH0pVLf8/C80yTXtHVTjwvbk+olq/YxYLESWzOal0NzbXLCK1LeZnAQcVDd2Aj0eP8A0RWO&#10;9RgDitpvEloJ5Fj8CXDgqdxQkhR6muO1nxFHJpGqQx6dZxhsrlZMkZ6/Ss62BpqN7XNqWPm5JXMD&#10;X5LRL020FxamRI1M21gdpPbNYW+7NviO7YNsHOaqw21mss7RTztvk3Nvckkn1PWrgt8uu2Ugk+vS&#10;vI9nGDtHY9yFeVtSAJrP73/irNuDzxUZmmWOcHWpQ4Yc+taDW9wFwZlIPfdULWqDH+kxZLDrWqet&#10;ml9xp7dsi+26mTb7fFLRBU5JQHcPxqpPLmdcay7fNk+9Wbi0VIoWa8j5HQEVVFrF5uTOeRkVtCnG&#10;2iQvayF8yVYATqVwQRyoY5pn2y9WFdrXSrnoWJqdII1uGbzhj0Jp7R25kbMiDIqlCK6D9vJaGfPd&#10;XBvLXdeXbqGBK7iKv/2leJE+zziPJHBYnFN+z2Xkg71z/OomWASIvkx5x3NHLB9AdaT6lJtR1h5p&#10;N1zdAFuiuRUKahdpcsVm1cf9tm61rrb2flt+7ZsngConhsgJh9jixjk5rVU6b+yQ6s7blUavrYt5&#10;WbV7gL6ZNRf2rqkkf/IUuOT24qXy7EsUESnHtUJW1Wc5jiAzxV/V4fymTrz/AJihJJqD3Nw512/V&#10;QRgbzzTYxayPcCU6v8o4Ikbn8q2FFj85aFTjtnrVkXGixbGkSJRgfNtzW0VZaL7he1k95GEkWklW&#10;/wBC1M89WlbNTrHp+wANcjHTNbH2nQ3nJjhkkyOvl4pN9rscjTowDx0pN3C77mYq2Rb/AJCF4hVu&#10;GRiMflWrFcKISI/iRejAH3kLVCn2ELKPsKHJ9q0kl0L/AIRmSBfBluJC+ROX5H4VnKKkF7Eb6hcL&#10;YqP7fluTnqE24pizRyNGTdXG4npzxUKLbrPIxWP5iMj0qd2t9sRjWLrzWapIfMixmGPzuLhywGTu&#10;NQszkZEEoweBmkDdc49uacrjzAOOtTyNa2DmXcmBCpnyLgnb/fIqSCZxI4LS43DGaaD8oOEJ7c1D&#10;JI2zGFVs9axlGT+yWpRXU05Gs2uQJJ5PmHBzQIrNI3K28xUnIIzWXAszajGGkjAB5J7V0TTTww26&#10;w6JaXRx1ZgABUQoSe6M6uIjFaFVXAjUxxv17inPc32+TbFu+XggVbN9aRW9uz+BoZHIO6IP/AFrO&#10;kvNTkvC1r8L7aJWcbVacY/WtZYRs5frfdCLq2pLMiC21FiXxjyzgfjU/9rX8UlwXSFiADtBrcttV&#10;lj8LasLvw3pyytaldoQEnj1rym7W5XUbl1S6VGmZhGMkitIZfe1zCpjbJ2PVbXxCl1b29mtpaC4Y&#10;gZkcKMD3OK6W1WJmMSppDSFAcLMpIx157V8v31/kXUVx4R8Qs2xghSN1IPYgiujsPF3gy3/ZQ8Xa&#10;Hb/s8eIT4ku7oBvEMt2wKID0Ck8Yr2KeVXSPnMRnTg2tz6RtbrR01F47jSLaYhgBGl1jJ/CpbmGw&#10;mvo93hrVYozKuyITsNq9zmvjy0/ttNSsJINU1V5cqzlpyfmHfrXo0PjPxotsEvvFNh+7RVUbVzx0&#10;5/8A11rPJ2tmc8M7i3qj6MvNO+HCaa62ya1czeQu8s7DYx6/lVGys9I8141t4m44jabBOfevNfAv&#10;i/T9R+I+saZe69p1vduE+xeYAqXPqpY8Bq3/ABDrvwx07xnq8N7r17HfwFSYLcFue2COK55ZbNPq&#10;dcMxhJHYvpejf2tBG/hiUN9pX92ZSRz3/Cusv/DWhwjQPsqaVciayBcEBTEcdPevnzUPiLaxaV9p&#10;tvAwmQoNss1wFYf8B5Oa4u+8YfFW/wBPF/b21/p9jv4lO4DI9M9RRDLKj3CWY00fU50vSUCJP8OY&#10;A+eJFkx/Kmiy8PpE4HgIg7vvFs182+HPFnxROoaheX3j6K40+2Ch0dPmkJ6Aeldk3xasYNXSCT4P&#10;zyocbik4zg/WplllWOlmyYZnRk7cyTR7TEmlLNHt0exU7eCYRSSy263CD+zLUkntGBXF6L49+Gup&#10;X1rb/wDCQvZTOwCQ3aBQW/3uldxcIWjjaO5spgUGx42B/lWEqTho1Y2VaMtUytItg6gvpEJwvXFY&#10;Vz4f8JXk8rNY3cbnjzI2KkVpO93GJ0bT5S2R1HFMlupxahPstwmcDckecflU2KUkYMvgl408y18T&#10;PPGD9yTkj8agXSNRQKB4VtiQcE7RXoOjTXoFxGkt7uMWcvGealmub6O+ZRpLSM0nORjFLmaZVzib&#10;bSr1ruJfscaZ6jZxXSLpTQiLE8DNsBOKuvfqt1Gk0mmQnPeQD9TVG91Xw5a2txJceMtOXCZXbKGY&#10;+wAzQpczE3YuQLcPgfZCoBwDjgYrjvFPivS9Lee0tL62utSaAhxH8y2+fUjv7VxHiPxnr91PdWOj&#10;ymGNlKtKi/Ng+h965Ow0qVI2eWCR5ZJizs7ZYk9SSea9fD0OZao4a1a2zKMi6hqPiKW4vLq7mlMz&#10;FVc8Ln2rq9LtgqsgsWXDDOB1/GrFvbESKUt4w23rW7AzR2aIkKO7n529K9WMIxWiseZa7bZJHHHm&#10;X5D8yjt1xWvEdttadT8uOnSoIQ20f6PkY9K1I1Hl5MOVyOK0i2DLNug+zQnecjrz1rUiGXOMcgd6&#10;rxKpZNsIyQOK1raDdcR/u246mrVwZZhU7Yfl5PatmBFSU/6McleMGljt18qANb9DwRWvbRDzFJtQ&#10;Pl+tbKJJPZQExSM0OOc89614gwS4IU8EfjUUAl3x74hjPygVoRghpDsAHrVXFuLGqeWvXnpVxVGz&#10;kHOODQqr9lf91nnqKtqoMcXPOKYmQBB8wycVKEGwjJxmrGzhfl5p2z3pgRADYpxxSJFtuLl1lYL3&#10;XOc1NtG3BU9KeFPlj5MfjSBHL+KtK0/UPCdqs2jwSBYHRDIgbbvGDwa/NX4i+F9S8O/GvxBZnS9W&#10;NvLcPLCViYhVY54PpX6rnLwKm5OYzjI79q+ffidr3hKyfSLbxJ4S062nOm3a2d08KvnI4XJznP6V&#10;Kk4s6oNSVmfmeYGm1WYCJxtn65xXfaVbW0Oju32VXYoMsa4m/nn/AOE+1t47SGKI6zK3lqcjaTwc&#10;1rWmojddxtdEIwHI56V2c1zkkuVnakM9mii3Tg/lVUFX1eC3ia23sDyzgA49656fVpRZTrHJuDLg&#10;ueMAVzVzPPJLbBLKeRjcAAiTaQT70uUm53czMl/exGGPKqeQ2RTtPnVXjYSSrIl2HRgeQR71vXvh&#10;iSx/Z407WL34iQRr9lXdG4+d2b7qrnk+lcFbS3GzT2ZTHvRiNw7HoaicbopOzPuf4d6mmueBbQfb&#10;FN5HZrHMpPJ2jg/jXR3thqEd1KDYyEK5G3FfKHw08SXWh/FvwfdNCz27X6pdRhuHjJ5P1HWv1Csd&#10;N8P6x8PfD2pWU9hNHPpiPuTB6jOD6Y71jKm0i1NvQ+S54Lv7QMWkwXPKmqjkLO7G0kyOK+rbzwfp&#10;rWchNhASB0A5rl5/A8DRSFdAl68EGp5SlJnzuGjLqRESSp4NQZGVBtcMWPy17bP4Gu/ObGkzKQ3D&#10;CsO88G60kuFllBHQMvX8amTsHOeX5cSsHh24HrTWcbhtJya7W78J+K/LdmtJVAHGOd1YkuiavFAm&#10;7T7lWU/3TzSWocxjLknrkipcZ2nzBgHmp2sdTWB2fSJcD+IdqgVZhj9zKOeeKClYX5dvag/dPFRy&#10;CXcwNo4GcqRUbO+6MGFzQO5Y42nJFJwF4BNRbowqFnwfQ0BwTgHndQA/JEqHBxmpA3zvgtmmMVML&#10;KZE7U1njCocgA9aAJtzgydTx3oEmEJ561FuUhTuFLlN0eNuM0DJDId/BGKA7eZJknoKhbH2rhMDF&#10;ISMdR1/OgRa8xck4PX1pRKDk719sVTOfn9+pqPjgqGBB45pDNISnK5A/wqUSHkgHHqazQWwoK9vW&#10;nF2wg21VxGksh5wB1qTzODzWQzSANiI5471MHYWyEjmhMDT81PLGDznpU3mRbBlxmsUO2HznFAkb&#10;tIMe9FwN/wA0Fl2xoeO5pNy7nGD7VkK/7puAWz1z0qRZhzlufWjmA0twJJx3/KjvneOtUhIpYfvR&#10;9c1IHXDdDz1Bp3Q7Fvad3JFIM7scVAJV2DJxk9acJF+bGMg9aLgWo1X7SoaXgjrS/Kl04LZ9DVQy&#10;rvY5pBIWIDMB6HNMC2xXaM5oDRiBuTyOPWqe/g/NTt6GInd827pQK5MPK2kiU9fyppzub5e4pP3G&#10;MGbGVp3yeXgyj2oAMKWJxjimnp1pCy+dGA3UU/sORQBGeXcE+lGPlJB4zSnbkjNP+Tyj+9HSgCIC&#10;QsAYzSEBQw8rOT1p5Z8DjkdKR85BJGQKBkf8A+Y03Ayak44BH0oIXev0oAaPvE7R0pcna30p2BmP&#10;5epp20ZY7ecUBYjAXd0p3ILc0YAC5H0ppPL5i+nNICbnnIPSk7AVGX+6D6Ubm8wkgdOKAFOc1IP4&#10;+MdMVCT8oppZsR/JgetAyc/61uOcUEnLCoAxwcsOtBY7lIJ6HmgRKWX0PJp4bkZIBqlucs3ynHrS&#10;Bm8s5I9qAL25dp4GRSHH7z5c8DFUw52ud3NPL/IMgZJpgSn/AHcUbuWOKhZuo3E8U1WIIG7t3oEW&#10;QRhskUm8FWIY9arl1CLktmm718s/Nz2IosMnf7owaYjNubK9u9NG7CZbPvUg6D5aAPGpb2ZbWceQ&#10;hGR8u7FZs19IYlddseOq7sk1gTXStHcZZ8kjPNVBu+0bi0hyOma8iLb3PsvdRpXepXQ35chdvGB3&#10;rlpEvJZpnfUrogyZwTWzKo2r8qnjpioxGBg4xg9KuxDZli3U7AFAwepGamKNjbhOOlXyAJGYRZ45&#10;FVyF3SfKck002iGiBUbg89OtLj97g7h71OoOz7tQyFgWPHB71VybCOR5USmcfWonlHlSbVDAJ1zV&#10;WZ87MPwTzVYkB5MM3SrSuZSqW2Ji+VY+WOSc1XJODkYpueVAJA70PuIUhWODjIq1oYydxEkk85gY&#10;wRu9OlTYdri2CwMPn5q7Z2U8jIfLdc43ZFeh6F4fea4i3WTAZHJHStIq5zzqJHIBdXHhO88pZ1h8&#10;v95jvWNayRGw/wCPrcwmIPtX1Ba+FbQ+HZ4S/wArRYb5eua+cvHHh/VtC+JsGbab7HcyboZwPkk9&#10;QfQit4y1seZVSeqIBI3I28Y4JNMP3iOQDVIT2/2W0AuFLH+GpBIN6/ve3Q1tYwLRKeU3IOBxXT+H&#10;L0xanbkSHb5wDLnp+FcUZH851+znaD1qzDNHDOkgnlLOw+XHSoqQTRrSm4vQ991O8WTwjP5W8E2n&#10;QHiuC0vVNUh1p42jKoJDhm/rVjQb7z7OSA3C/wCqzsPWsXxHDdxxyPFu+/uZAOuK8LHUny2Posvq&#10;LmTZ7Jpdxb3Fkd0oDGPJx61o+WhhG+MYycE9q8f8Nay5j04+YwVWCsO4PSvZIvNuvDJeO4iLR4LJ&#10;nqDXxOJUoT3PrIJSichqqNFNC6REgk5+lc6LhpLuVERjk45r0e6t1ks4Fa0B+XkVw97Ctp4nt2+z&#10;fI5xu9PrUrEcyNqdNIxrqzvPmLHKgZIzWabKOaNv3KbicfQ11kjb4HOGIYfnWcVMV6CEcZOTWtOd&#10;xVYWWhZ0zSPK0qQPqUROOR6ZoltJYdR2hCAwyCB1qFrtVimP7wAgEkse1Kmoz3DxjzE2xj5fU1nO&#10;m5XZVCp0NSCPEKfvMkdakCbbqEbhyealtPLdk2gbtoyM1ZmiPnxsXworzK0ZXuevSkrWIJIl8o5Q&#10;9KovBAWtlkyUyTWrnIUCVMKOahIQyEbgflop1JRe4VIprY5vVdLtH0y3u7QkSJ/rEz1xXHR3OpDx&#10;BAsoYKG+Xj0r1uGOJND1Xcq7fr1NcRqNtE005W3XJPpXfRrOScXrc85ScZXOw0y8SXR9O3TPnycN&#10;gelaCsNysrZ5ODXn+lXUsFleK1wOFODit/T71mtVP2npIcnHTNeBi8HKMm0fRYWuqkUdB5Qf7QGt&#10;2O4HkGqe1447oeWGLAgk1ctLgC8QGQE4yOKdKwa7nJtsAmuBTlFnY43RylxbTfeCZbzM4rAvxKuQ&#10;ISARXoRRCjEEj5TXNX1uXjuMRAgEk17GExdzycThrO5xyhwuR1qWKaVLmHMvRwc024KrINitkvjF&#10;N2SG2kYIcba9WyktepzqTgzubG6hJtiTw0ig89M12C2u3WJcTR7RbqwOfvZrxqynuAYUE7g+fkZ9&#10;q+pfCfh4eIfgvq8mmJE2r2dgjG1abBu07lfda8LH4KafuK/oejHHQhG8nZHm9zCzS7jAApyOvWuP&#10;voIxdKrJmNwcEDoa7jVrfWrHxBPaXul3MThioL92HUH0IrlruK/e3bZGjkPlfpXJhXKnK0tDq541&#10;IprW5wd1aywapBIN+A/UHqDXuXwb8X3Oj/Fnwqs2rTpbprCmGYt/qS5wVb1Q/pXnjW5azIktlOV6&#10;Me9Y8sVxb3VrNGhws3IHcH1r6fA5gm1GXoePmOEU4PTdH7DRm7uPEvw+1axnx9q00NcBZCY2GMg+&#10;mDXmnxk+G+meIPAur6tp+hWsOsR6ezyxINou9o/Rx2Pfv78x+zf4wGofDmPQrqcOYbIbA7/vIhjg&#10;juVP6V9XxxobCSJ2BI64OOO1enisFzq8euvzPy7EYipga65fdcHp5x7P02/HqfjDcw39trd3bzWV&#10;yskV80beYpVgVOCCDyCKllUm2iVrZGDREV9Z/tJeC1g8WaTr9lpMX+lZW7aFcJIw6MccBvX1r5QQ&#10;j7JaAOTyQQe1fJY3DyoSV0frmUY+GOoRmnfQZ4f1vXdB+Ivh+7s9auoTFcny3xlVB+8jj+JW6e1f&#10;fvw/8caD4h+FunJ/wlcdreWbjdatL81u7dSv99H7elfn1eRhtOdfKjJxjmsqwvda07XbeS11O+ge&#10;MnYyOeh6g+oNezl+YJ0+WW55mcZRGo1O2q2P1B8c+GTr3wfuLZrS0ugtiS8GMmXjh427MvUYr89/&#10;FfhzxDoHi4W13YXrWs1y/wBivChCyAHlG/usvTmvbvhd8Y722udO0/Wb64+ySyhIbpslrSQ/3vVG&#10;P5V774ytfC3iL4Q61Dc6PprrLp/mExYJRsZSSNh3PXiqxOAVROaZ5OW4uvgq3JNXg9vI/O47yjZH&#10;UDNYN/Di7YiMAbDjNdjr2manpXjCW1uQ8kLXLC2uAOHUdAfQgVmTRRSWLFl4C9M14tKo6E0z7eUY&#10;4iF0es/Bv4hCxtl8Oa/c3c+kXAeFHlyz2O/gZJ5aM/pX0fok93o/iE6VdaxLc6Vds0mk6jES+xX5&#10;C5Gcj+VfnnMk0d3bzQzhXiY7Gx27gjvmvfPh34w1WTwU2mv4gaN4I2NoZhva1Y/eCg5yrdvSuXiP&#10;K/7Uoe58a+8+WxWFdKba+Fn1fda/aaR4X159V8dWRtljYqwUApn7qqO5b0r4o8b6npGqfGOxvY7F&#10;IVN5IWhUfdXPykkdS3esPxvqnja+8dXK3uqTR21pMRBDvJznq7epb9K5iyuIjeSRG+iZ1GSD1rwc&#10;j4XeXr205uVRp3S2in09e/np69eEUU+ZK19/No7K6jtZdKj2wDcY8fSuMvo3j8qExyF3VuSOK6/T&#10;mR2Xe3CyDirt9DazzuY7JAWTA4r2qNf2MrPY9Fx5jkvBWs3ek/Efw5JJPMtv9uKPk8KDxz7V9Qa7&#10;eXVt4c8Pa9p+oyrELdZJVQ5VgeR7EGvk3U7OeGa+Rx8hlyCfWvRPAHjCG1tbjQ9cbztIuVMUcr8t&#10;as3HPqv8q+nwtWM02up42NotO6PRrzTPBnjDwpf6npkdraazFbj+0bBSB5hH8aD39q8R1Sy1PTvE&#10;f2S50+XJkPluehA7fhWzrsfiPwl8ePD97Za9cCynuPNsL6Ikwyo3PluRxyPWvWHbwv4x+HLXMEdr&#10;BqkFp/pNrkBg399PUGufE4Zbo68BinHRu8T58uI98aulqo+XkZrnrteWJtBjP4fnXX6pZ6lp+uXF&#10;rcxz4EjBWI6ivR/hdofhTVPHmlafqGkefDdTNvjU4YkdCD1470sDGTly9DrxkoqLmj5vklmyVW3B&#10;APTNX4nVre2ZeCByD1r7n+If7P8AC/wyu7/wrazjULbT2d7J5CRdoOcIcnDjsO9fCl5aavZa9eQ3&#10;Nldwzx3jxlZUKncpwysD0INe1UwjSPDwuaUq8moy1LZkK3+lursCAwr60+CHj+zga30XWr+Z9OM6&#10;oskjEvZs3Q56mM/pXyFFLC0aiSP+Lp71cinu7fX9HubfUGjaPPbhh/dYdwa56M+SSXQ7sTQVeD7n&#10;2z8avhILs6n4l8M6fpxvTp3nT2sGPKv4sZ3LjgOBz715l8J/GunwWsvhzxIt2+lyXZhU3OTLp8uc&#10;YIPOzPHtXofwY+Ktimjadous6lcmwLqiNIxZ9Pc9OerRsfyrJ+Ovw8uf+EgvfFXhuytWkez827ht&#10;gDFcx4zvXHGSOterTVtU9Ox4FOU7ulV3Wz7/APBPHPjz4Bi0bxPpviDRbCNrG8USSG35idTyGBHH&#10;NeG2V3FJY6YRPwc5HofSvpz4ceMtLvfh3q/hbxHBNc6PPG0OJuZ9OlbjIJ5KA/lXz98RvC2qeFPj&#10;XPG0xuNJvZjLp9/FzHLGx4BPQMB1rGrCNb3ftLb/ACOvC4qVKfJPTswjkP2C4AfdntnpXd+FPEur&#10;6esVu1zK9uWwFc52g9vpXlNtNkQMshw2CfpW9DKhvYSOgArx6lNw0sfRK1SJt+PtI0abVYdWsLSG&#10;Nbtd11BH90P/AHgPfvXliqyuy7n4b1r2aNfN8JuomJKxHMZ7j2rzG+hEWq3YMTcytk46V1YTEP4X&#10;02Oerh+aNjMKxPbyAp349qZE0kZOZD14px43YA68UjbfmyVzj1r11aqrHjWdCVzdtbg7YMz8fSui&#10;tZZPKuCpX7nOa4OOVgi4mUYbgVuW07BR+/I4+YV5GJwzjqj2cPiVNI2XXfK5C5NZE8Nwk4V9PcBs&#10;4OK17ea33xne4y3NdHFBBfWVxF50YkWA+We+a5Kc3GVjerFNHnkShJmJTgv1zVuWGRrOd1tTsx1F&#10;ZeoQatZ+I723uVkI887GPHFa/hzUNPt/Flvb6kjmwncI8nXyi3ANevGPNv1PEr0nB3RTi8xVYebn&#10;5vWtOGSPY2X7CtTxboOo6be2tzBbm4sbiISQTRHKOh5HI7iuShuYt8R3EbvUdK5K9B9DtwuJUkdh&#10;o+oT2vifSbqDUXhlhucxv2PqpHcHpX01pbeDvGHwi1axudNtftIscXFufvxP2kjPXB6jFfIzhHtM&#10;jgAV0/hHW77TvFunTR6rNBNHcAwzjovqrjurdOa546fI0xFPnV0eneGxqvg/45W+m6xHdtpdxqIS&#10;1vypxGCflDn+dWvjj8OtMuvDdz4r0OytYr5LFZr2G1x5V7FjO9ccBgOT616+L7wJ4y+Cl9DNbaXB&#10;qMGnH7RbMRujcD76HurdeOlcf4O1a70u+1Hwzr/2640ecyR2N24JaDdxtJPVa9jD1VdO581Xg4y5&#10;rao+K7KaVrWB9hxtKn1BHUEVqRyFrWFQ44nB/KvRPiJ4F1XR/jEPsAuJrPUr5pbOSBC0cyk5xxwp&#10;FZt/4H+K1l4B8KatN8GPESWl9aSPbSqhIcJy2cdPxor4Vv3oq/Y7sLj42Sk7H1v+z/qX7PCppU+s&#10;S6ONWchJEuXASzI+6QD97fxzg4rif2stO+Cf/C0PhneeE9V8MrrE0kja3DYEGJosAxsQOA5Oc47V&#10;8qWMg8tXjurmMlipUHDKw6/rXRW1rNJMXbVbh2IJYyEsfzqf7ThRoOlKGveyuQ8rqTxMa8ajt1jd&#10;2fyOZWONhYyfZTlkwc+oqpdWjecZIZJEZRkhWI/lXXTW0SXar5wI5xgVXEVukV2xhYsTxk1wUMSm&#10;9GduKotK5zmnak8dwokv3yHwN3Ndrb3STKu14UATnjvXAaralZJZY7UjJyQKs6VdsbdPmZTkAitM&#10;ZhFOPNEywWL5XyyO4LMJwrSFgG4I71dWWRoVUxDAHGaxomGwHecjpmrBlZXHzN1FeHKnZntKV0Je&#10;20hhci3XkVx2oabFJp92PsJ3Fc8D0r0WGWOW3KOw27OPY1XNtJtuFKg8nYcdRXfhMXKl8jzsXhlU&#10;R5ZoerXGl+L7Ii9nUeZsbJ4x6GvfbY2Oo+DVkPkSRvBlgOSpPpXiXibSFeMzJasH5JAHXFQeDPEV&#10;zpvimKC5vZDayXAjyx/1Z6c+1e7KlHE0+eG/Vf5Hkwm6M+VnoF9Z3NnqaL++aJnJR/b0qeGa0azZ&#10;WjDZAxz0Nd5PFbXOhykxW5Bt1dNvIIPcGvPtQ0+9guJHEDtEZeCK8CtRsz2qNZTVnuF3bmSzePCg&#10;FOtcPfWMkaxAyMwLk9K7JZPkQEtkKOM0+4ijls4ztG5eoxWuFxDi7Mzr0E9TzeMKLlke2wrDArIu&#10;obiz1tpIGOHbJ44rrdTtgtzajawAJPAqgFimtbmN0XAiOCTyK+hoV7rueFXocruiOxut95ayDUGB&#10;YDePSu7ihlk0CKQzEqWHevG5mntb+4+V9nmnaRXpHhW7vrnQ7m3SOVw5G3npXFmGEcY88djXCYlX&#10;5WyfUoEZlDRIdsfGO1HhrUpbLxXbq8kgQ3agP6fh6V1Emj3/AJVxm0dhtHIPNcPqFvJHqNwpiZWW&#10;QdRXFhK7tY3xNCNRHo/jTw7ZappVxfWFrafbf7P3z26kBbhQM7lPQMP1r5rnjeG/dTHcAC4ZfnGG&#10;UjggjqMV794Y1vyryxsbu4fYZB5U27lD6E+hqX4ieGdPvNCl1jThAL9YB9tt4wNl0vZhjgMP1r6T&#10;LswlSkovZ9T4/Mcvsm7HhMLxNGUYZG3rVCS3gW6mZY1yzdfWo4Wlju7pDE3+sx8w5BHUH6VoEK9p&#10;JtJ3Y4FfYU6iav3Pl6kGnYxpAFY/KORUCP8Au7r5OrflV97eZVIaUkZ64qi8cglA8mT3I71rcyIW&#10;t98dy/lc455qgkExEn7njdW0hAiwX49KvQRWh2fMcnrQFjKtLabcCy4HrWh5AVoyG43c1pBVzjt7&#10;VE+7eBngGobKSKblvMA8vjFCsPlGe3FSFevPNN2AMM9SOtIZZjYbYzvHQ5qzBIPNYY43VSQj5cKa&#10;mUoGGR1oEbcbr5g4wO3tW7bzFbVCWG4MMVysTDKDccbuma1YpMO2UBwRRa40j0HT7qbbZ/Mc8fhX&#10;p2iXoHlguwO3qa8SsZ0Vj+9OMcGu40u6ZWtcyA8nmsppohbnstvc5vMGX5cdR2rZjeZAHScFg3Fc&#10;Fp08Zt1IYHJ59q6u3mOQCgxtGDml0Kukz17wvrk5+xwT3BCngE/w/wD1q9EZ4y8fC4x1FfO0MrJc&#10;WbiVh8/BFep+HNWhmhjgmuF3Knyknmoki07nZt0yD3oA5+9SZy/CgKBUcjhRIN38PFJMBrPGskhM&#10;kfAOCayJp0eWUCVsButNndMO3mOST0z1rPJAGQeTnIouA52PPzseeKps2M5diaRmPzHzCeuarM+Z&#10;BgdRTQDmYbJcxnleoqqSpXlscU2Rm3sM8CoXY5b6U0hETFhKwIJHaqsjqCfm5I44qWVzhiFHQVUk&#10;J3glP4eKpIlsryMxifkdaoStmMjHQcc1NKwz1IJY/jWdMyBJOTnFbJ2IWpn3T44A+89ZUzctyoGO&#10;KtXMgNseB9/vWNOwBY7+fek9dRLcrTsCw5wADk+tYdyylXBOcZ5FX7hsxPhz1/OuavLhlvrdRGT8&#10;3amkmhuRHMT5gGeD3rOlkGxsY9qtTsC4O9R8nIrKkbJl+XIzxWckmOOhFKQUX5x05FZcpJaIeYe9&#10;W5GXcDtNUZzF5QO08HLe9NRaHbQpXEoSC4bjPlnB9hXleq6gsutE/am/4+MID3x1rptb1Nmkuo4Y&#10;QqIhDH1rz4Ikl1M3lZ/fcHHSrjAzZaupQstqNinco6VbtkyFJU9Bio4rbfeQkg7VI5raCIGOIAAF&#10;HFWxoQDAAKEkgVVvJfLtJRhSdmcVYmnjit5nKLxGdoPrXHtNO95O7XMrb5WznpiobsaxjcVBLPfB&#10;jG7M10AB6DNeu+H4bO0lguG0aJ5RaYj38hCep+tc74W0yF4muZJIgoOfm7Vvaje2ayqqMgUAD/er&#10;z8RVv7qO2jT6vYsX/wBrnu7lF1BUiYkyH1z2rkr6BIZYAkseC/IA6Vom6Z7SYpM4XH51m+TNM6t9&#10;rY5bnNefN6anpYelbSxsaAYn/wCEkQxNw0YQkda69rbZ5QCJwoPFc7pUXkvLlkz8uRiuwyPslswY&#10;HOMivnMxqvm0eh9blWGSV2iIACOPLL06Zqrc3sUUkaC05bpjvS3EoE9yPJxhRzmseQozFtu5s8E1&#10;w0qfM7yPbnPlWhee5cRs2MEjpWTJK5mk+Yk55OaRyWYfNg0wIgeT72TjiuunTjE4auIb0IGk/eRq&#10;0Z+ZxjFbkIgjiZjbgs0Y2g9qbYWkJkmeSUZXkZHSrxRZtViC/KgbG7FFWrHZDwtBy1aC0jJiu3OM&#10;/wAqk/d88HJPWr7RMsNyiquAg5FQusSWmWC5z0zXnufMz2oRUUU3lCwuCOvQ1iXLh7tQGPXsatXU&#10;yNc4ROpI4p9tbAR3LG3dnOMCuunFQXM9znnNt2QlvGBGvyjGOeOlalouL8nI+pqSG3c2rnySMdql&#10;2FGU+XziuarVvob0adlctO5DsCB2xg1UurhUtyTGhYjgKaqs8r321cgZOSTUUkOyVyzM5KEisoUV&#10;e7NpVbIicSFbeYCXJbkVYMZl06ZPtNyhbG5VcjP1rOS8d5HRLSUCJyD8vWnNNiVyTOCeuBXW6clb&#10;ujy51HUZ0+gaFq1/4ktbWOURW8VzGbu4A/1aE9AO5avpHXNb8FaJ8FNJ0FrpIobuOGOK2t5P383Z&#10;i5HIDd81836R4k1DTtG1lbfQjPPJDiJs/wCrPqR3xXOB9Un1q71K4m1O81B74Z8zJPJ4VV7enFDp&#10;KUbyfp6mfsueST2PoT4jDwnL8M/gomlvFaLBYkR2ECb5J2cdyOc59a5LR9ENpbW326SGLUJ7yFLa&#10;2PWHzDhcj1Y1saDcaXoen2t/rVlYtq93YL/ZmmyMHFtn+Nh29a5bW9ZuLXxtbatc2MF5ey6mk0IE&#10;oPnSKdyfKPuhTXz1q070o63vr38k9rLq9fuO7SKtF6H23LqXh34V/sjpd6nY6Rc+J9asNmlaPGVa&#10;Xcw4aRuoUHlj0/hGTnHyvpmiRatqHxU1PxZ4hhl1bVIJ7lI7dwiWq43ABR6frXkviTW/H3iD4pS6&#10;x4g8U3kty5gARmLCOJMbUQH7oA9K6m51XTW2SWupaijnSxEynPTGDz71jSy2eAj7kuac2+aW9tbp&#10;J9u76u3RJHPltCd5zqO85b9FZbWXZf8AB3OJsnYahqcUMplgg1aVIrjbjzADj9K6VbeS5ksvM1wR&#10;hU5dznaPbPSsLe1uixjR7sQmRisgjOCTyeaR7t/swQxyqGXjB6169XnqNcui/r8T26dOMN0dVbw2&#10;EN8/l6ikzFgFY10Yto0tLqV5FyYgcZ4Fefae7Iu/lsSA/MelW9S1ifYkYiYKUxnd1rzquFnUnZan&#10;XCrGKLOramF0ySKIRY3EcdzXETmZ3jJWQ5lGferG1JJ5mLyfM+etaEKoEBwpxjtXp0YRw8bJXZwV&#10;Kkq0rdC7DbW66XDhxuaJfl9KAn+krGMYz2p4D7XKwyOxYAIoyST0Ar0zwR4H8Q6p4rhyqx42tdyZ&#10;ytsh6KD0LN+lck6tt3q9l3Z0wgqa16GFoGkwSatbTTW1yyC5RVAGdzHoF9Sfavqnwzpml6fqOlvr&#10;HgXT7VzphksPNlHlxooJZmycBsevSus8PeGvCWleGdWmmsNOuZrKKOO0tsArbO/AZj/Ezn16dq4b&#10;9oiC20L9k/4az6x8VWF/qEkvleHoDmS4DYIJf7yKnft261zYWjOtXcZpvRf9up7Hm4vOacGqd+Xm&#10;dl52V3b0OG+KXxI8Knwki6N42tJCkssLW6J807dCd3ZV/Wvjl5b7UNblYW+p7De8ukZKsx/hXsce&#10;1U7G1uLvUw0t20Km8TzH7Rq3G0D9K+sfC+r+EfDXhTVLK++DWg311Hp0Mfhe3Ta5knn43yHno3PN&#10;fRclPCrljrL8jglVnbTVfieD32m2+meGdBafVSLy6RTBZbPnC9y3cfjUIR2a2/cvjAJ9q9i8UfDn&#10;4nWvijw1q3iLWNLGo6xbzXXlod0EEPVU3fdUqOMV5xbw5ubsLNHIi3LLvPA4PauHFSdN63v1b8z1&#10;8BGFSHNHUjgt1cyboTgJ19KkNzFa6fdbLVXO0hRS3t2kNmyxRJI/lkAA96xbWO7mgvJJZV3BicE4&#10;xXLCDmrvb8zrxNb2drHqHwk8Mah4n+NttG7hbe21KOW8mI+WCPd90DuzdB6V+gPivw/4bfwl4Vtr&#10;rU7a10qx0ndPC8m1ZUQcs7cYAHNfA3wt8XXnhnxX4wnt/B9hdLdrH5pkuAnkqnVvesn4wfGDxV4p&#10;F3o2j2WsWulbgt9PGxD3rjqMjGEX0716eFwzndx0Xfoj4vMqlapWVr2Nb4u/E2K/iufCXg5GtPDt&#10;tdmK5urYFZNRdTg8jkID+deMWemm4uLWB9Se3h3Kbh/4nHoD71X0XTljtpnkb5yAWJH6V1VvDuuJ&#10;83RTgcissTXhR92npbr3fc9TAZa5WlPqdS+pWtr4e06z03SbeOGK3CqqAZY/3j61d8P+G/GPiDUt&#10;XAvJorO2j83Ubwp8kMY5IX+8xHYVz1rb3UuprFFYTMDcxo7Iu5stwAqjk5r9Cfhz4SudL/ZnngvI&#10;Nsk2gsxtUTJg8xeCxH3mPf0r4nPM7hltLnbvKV7X113PSxNalg4ru3ZI+NotQ8MWOuJp2jeGbKOx&#10;jlEIvpR+8nkzgk56ZNaGp+FruNo9T/tGKeV7YvKvn5EK4yOO1UfG/ha50rxrfRPeXTLda1JKreWV&#10;CgtkYp1ppXiyeZEj+IkNrY3Fmv2+aW4zhFHQA9yKiGIhiIwq0quk1q3d37nU63uI5ARWtzcjZLdy&#10;v9pK4i5LMewA656V7z4H8B6uunwXLeFoftbWm4m4YLFYoRwSTgFj+lcpaa98JvDAWa08IxalqEcL&#10;La7juUuerEVxHiH4g/FDWoBbNrl7Y2E2oqrw2TlGlJOFUkc4rueEq4mm0pOEH30b+48ydWUpe5FX&#10;72Po7xDb+ENI+G0qav8AF6zvJ7nUEFtY2DgnaD85LjnA98VzUnjDRrTXdCTQPgJYxW9taDyru6+c&#10;zORyefQ15tbaF4rsdNvV1P4e6zLKbSFlEkpk8tWHy/Mc8mvp/wAC+Hfg5B8MvD1z4v8AFmhJcXcY&#10;a1077QENog67sckt7+tePg8opSqypRafNu29PW3R+fU5cbW+rw9pUvPyitX5enqeJXniLW7u+1dt&#10;QsL0vccytBKVDAdBgHtTtOurwzBdN+AniOacttWZ7R3TJ6cAc19kaRb/ALKkckD2ll8NGZZRgzsr&#10;kH/gRNdz/wAJN8IrO1RU8Z+A4UCDC28Q/wDZBX0dTgiMLc9WPK+zf+aPBlxVyfw8PNvz0/RnydoP&#10;w7+Mutajp7arLHp1g5DPJtEbqvoqDByfwr3jQ/AngHw/cW+oXXjG3CWulvum1S4ARVwdxO846Vyn&#10;xF+OPg3QtM1hLHwudQuTHtsw0uxZGx94rjIUH6Zr8+vGni/4oeLfGWqT6n4+1swyXBPkQStHbonZ&#10;VQYGAOOc1zT4ewsqkLScoxeutov5K1yFiMzzBtNeyg1skr/fv+XofX/jT9oD4W6TqusWXhX4Fabr&#10;bw3Dol8yrHAZQeSoA3sAe/FfJ/i34k/HrxPBrFvqXxM1G2sLi4J+x6aTCoXsvy4J/E1x9pp0KPtj&#10;slaTABbAIFd/o3hbxNc2bS23g/xDKAPnlFu20fQ9DXryr0sMrUqcVbrZHrYXJqFC0qjvLu3f8zzm&#10;00u4JTytDvZJAQNz/MSfqa9G0HwYssZm1PXra1iHzsrScqo69a6dYbjSLO5S88LaqZniPk+bbFFj&#10;P1Nc9f3kk+h3S3EF0RI5O1JD2+leFiMyrVXaOl3vu/lqfR0VRa9y1jUudY8LWEeoWujfDSxeOKPb&#10;FdyYJdh1bn9KtfDvxZeaL458d6lP8PYtVuLt02o0m1Ex/s9OO1cPpsVzc6ikUXhm+CK2N2wgCvUt&#10;M8NxQ6a893qdtbqLcuxkOAqjrnNcuIqwopqWsnbd3YqtpwcXszd8Z/Fvx5rr/D21tPgla2S6esxJ&#10;lAl85nAAOSPlC14Nq66m114hudW+Id/LcXrkzQxyFFwOgwOMCui8Q+MdGtLDWLfR9CgkVd0cU5jG&#10;6d+hPso/WvIoxq99qN3Pd6hcO8k2ZOcBc9hX0NGricTFSq+5CKSXd2/L+keXQw1GgnGmjLurqyXV&#10;tll4WkO18GQjIY/lVm00nV7u7ie5mMalsnaMcfhXa2GnWCRgtPboF5xtya6GO60uK0uNllESq8A9&#10;67J5hGnG0N++7NqWElN7WMXTNGsUkwtoG2ry7r0/OumRLZLURm6slHPG0CsY6tL5dxiCLjpxgVjy&#10;3DSFpDM55ycNXl1KlWq9dD1qOBUdWbElw/8AbNyiW58tDgPnrUczgxx/MMZrlpdRRZ2RbZ27ZzVO&#10;S+uiVGTj0FXHBTlboa1Jwhomdh58QiVSqdOMGqpkK3iOYpCByDng1zC3iLcBnV8YzjNad3rWgyeD&#10;NOS2llM6kgx7OQfrWqwE3srnm1cRyo2H1yZbC8VIFztwCW71xt1dRy300txa39zL5nyqJSFH4VQS&#10;3uprqUtcTqCwOK6KzsraO1mPLNjjIzXTGhSw92t/L/M5Vz1NkU4579rZBHpawgLwvX9aZHp93Lfz&#10;vLrOpysz93OB+FdLBbgxSF54xx0xUiyxx/aeIuM7TWLxLjfkVr/1udlLB3V5FNIkt7GZGjjZnj2h&#10;cc81tabptydBuXGnRqqKWXjkZrF08z3PjNMB3/0kAcZJPoBXpviQx6T8PtGEt1El1dWf/HsG+ZR2&#10;J+tJRk5W+bLqKNOy6nlNw4j1ZnAicGUgg+orad2n8K2e4ksB8oLc1zEaLJfOZZQNz7jk4xWp9qs0&#10;tQEjyVXC5PWrlDbqwk9ixbxSosxaYn5ehbimyBTbArbx8Mc1VN/a+RIGgk39MA9zVMyX3nFPKuAC&#10;eoHXNOMH1MZVGizLor39/pyw/EKKy4O84zz2rM1PwR8QYYPOgv4tQiByWt3+bH+7W3Z2EglvZG1G&#10;43BlI5xiu20q61CKdiNfmbGNvz8CreZvD2Ss0vJf8OZOjOpr0PLPDuiXK6tq5ki1cOzIHEsbKIsd&#10;evXNep2kFlC0S+RAdgG0kZx611NzJcXeitu1zTyOCVSMA5+orD8qyjWfdMCxXHWvOxWNnWlzN2Kh&#10;RSWpV1iezl04KNIVCYwMgdT61xoF3umRo5AAeG56V2MklrHay7rVJBj5faufluBJejy7BRHn5iai&#10;lGTTZ0U6igVrffHPbsbhvvZAqzNcSSXR/cTtulVEVOS7HoAPes66uVa/jjjt0VYx8xHc17d8IfDs&#10;NzrN1rF1piv5JP2YSD5IR3bngsf0ruoYXnautTjxuMUE3fQ0PDukRaB8NdS1/WLWNr86VutLNjxb&#10;7h8uT3Yn8q8kule98R6xq19rQluZ7t5JS7fKiDkKB2AFehfFvV3uPiBo2kwTstvaHfOc/wCtc9M+&#10;wr5/1m8uXF1awtMF2gSMpxn2rodDmlyrbqePCpzXm/kP1LUnn1S6jtm2wq5UyD+L6VnWSGKS6bDN&#10;vmG4k1HaWwS0+63XuasMBtxk43DpXqUqMYppHnV5S5rnc2UkbRykuM+UuOelPunBhCh2JI4rntPm&#10;b7QygdcDr1raWO8fWYY0h6feYc14OOgos9nBNySLFtFiG4+XaAR361NcWf8AocUhDkle/FbVpZIb&#10;iyE1xsRGBbP8Vamqi0bTNqWQwIsKR7V4UsTaWjPYUNDxHWne11vw/fLaz5gv1ZvLOGyDkEH1FfcX&#10;wz8UQ+IvgXYtLdW8t5aWqRtKPvOoHG4eor4612CKTSp0MQw1s+OO9YHw18V634Y+MEcqGSW2lvwl&#10;zaM3yzxZ5I9GXqPWv0HhzGcsb9tH6f8AAPheJct51zRWp+icsbBpTsIGOaoMPkOV/irSt7zStR+H&#10;ehapYanHNa3Nij/KeUJ5KkdiOlUn2lyQGxj0r76ElJXR+euLTsyqV+duTUis248DHrTiPlAzVZ0l&#10;+1jEhAzVCLpbBXlTxzT2m3RRgJgAdapA8t8p+tLhSrZLde1PmAlMnyt856dM1Gr4zljknioWBEo/&#10;lQ2Mrg846UcwFpHTznyD06k1PuUxpgg5PrWWMFjknH1qZHUFhTuBogtuXLGpRjyHxgnNUkb5h168&#10;5qwD8zYA7U1qMk6mPCYGOaXA2dKXs2VFBIAXg0wHKG2yEqMAU0kYxnPpSEkxyDe2OKauR3zRYBwJ&#10;A4UUvbO2k4zgmlGaBDhnDDyhyevpSnIkxtAyB3pv8A5owN5OTnigCVSu8fLxigsu0EIetM4KH5ew&#10;oP3G4pAPXB6nnNKd3nn9yDgVGDh1qTn5vmNADgfm+7SjoOaZkgjilz1ytAEmWG/6UBmyTiowzbJB&#10;5RxuFPO0yLwRxQA8M32hOBT8t84MXcc5qMYBJyOlGTh/3nPegCwpHltxzmk7n5aYCdrjb0AoyNw5&#10;pgTZXJO09KAQAo2N1qPJMZz13dKfk7wfagCX1pc/u/u81X3Hb97FKDnPzE5oGSA8ZIHWpAIjE2Xw&#10;ai54+XvTWLB2O4/SkBMmPPYYHWtCAkXcY5x5LYNUE8vyGbntxVkON8BBHA6UCPzz/a4iMfjn4DSF&#10;Rn7ZcZ/EivmdMm3Hy/8ALqv8q+rf2wI9998DpQnC3Uu79MV8oQFjaW/A/wCPdf5VrTdxtGVbFk+K&#10;PgyQlht8X2eP++xX6P6qDPNpKCQ/N4Ysz/44K/N+cqPF2g/Kf+RmtMf99V+mMEQPhjwpPtXP/CKW&#10;hyf9wVhiVsaUtDxHxZb2dp4i8IfaJcGbfjPAyKyIriRpYJIoyAHA6dRT/iPfQ33xD8HQRsmLVnyc&#10;9zTYcCwtQIkGIF4Hes46o2djpbPm8jZpZdxx710DofLyIhynBIrDsSxs7Jgqsc/OPSunUk2qMBu+&#10;TjtilYkxmifcflUc/nVeSM5XKj5elasqMeSGyG7VGyfe5/hoEY7ICOUYDFVGjbfDiMff71rtgNgp&#10;nmmOqblwRkigZmypgnCD7vJqk8Zwvy9DWtLC7Mh84fKeg70hhOWyhyFp3AwyjDB8tT9R0qs6Havz&#10;g/N0rceMg4EeM+1Vmhi2z8EE96TQzKOwwOPJHTg1nTDEir0/Gt14kCZVmxmqFxbs+qQkXHCryKlx&#10;sO5jbN104KcCq8kKic5dsH26V0BhRQoyDzTXjyFI29OPas3BvYpOxyNzbyu64ncADnI6VkS28nmD&#10;cCVDYHy9K7xoG2tuI/AVWkhzby5WNi3AJHSs+RoakefT2Vk1zDvt0ZcZZdorLubOy8yTydAtY0z9&#10;0gHNehS2U6jBdDkHIHpWTJbPHd7PsD4Zx7gVCWpTdzmLEWkc8kf2W2VnXoyDFST2VkY3zo1rktkM&#10;EHFaWpWZYxbGRCpByOop9k4SK481WOyLqR1xVQ5TGpTfQ4+e28sssPia4jkLZCizzj8apraeIJnn&#10;SX4h61GhwMRQlSfxr02DxDbJYDb4XguFVyG/cc/yqyniOyltrgL4AtUkEfyZQc10rEWWxyvB31bP&#10;OIfC4eSMi61t225DzsT/ADqZtNaC9ti0Gq3TIceUZ2aP/vjpXVyarrkk9wP7Jt4wUIASsyxTWYfE&#10;9tc/aS6LKWZHXOT/APWqfbd0iZYFMx7O88b2PiXxFLpunxWUdzabLiOe1DLtI6qCOPwqh/Ydmba8&#10;uT8T7sXJvRMrwwFWR854IwevpXol/qWo3Gx5orMsMBFWMDj3xWSZtt1ApsohuXn5c1LqK97DWEaV&#10;ub8zrPDfi746R6RdSR+Op9StrW3SMrJaku4AwOnOa2bjxX8XZljuZ/hhq8qKeEbcuT7CuQ0rXdS0&#10;++vTZ6vbJkjfE8QZZK67TfE/j/XNburTTfhPYyyWzIbhx8oIJ6ge31qFThLodcHOCtzXMqbx78RU&#10;1KEP8G9XjKqMK0TNx9aq3XxB1wxyG4+GevxuRjCQNz+lausa7r9p8RG064msPOSENKktsBs9snrV&#10;KbUvGE/hTXr6PT9C+xodqNLAinPQlQeWx+NDoQaa5WOpKqrWla5kQa9Pd211NN8ItfEjwv8AYmMb&#10;fM3r09awY/EHjyHdFqfiq5s4vPbYGteWXPAGRXcQ+JtVg+FGhR+fo8tyJJCZfsy9OwHpisu11nwt&#10;qfiHRX1nX9Pklt1cR2bQhVcn/aNSqdNaKJknWs7yOM1DVrB7sN9pvBvnQSSDuvdsfrVvxDf6NFZ+&#10;Cbbwz8StWvf3SyX8sqFfLk7AZ9DXW3p+GZn8pfhhCCX+9HPkj8qxJLXwGt87LqeqW4DqxUWxIOPc&#10;da0VOn1iZTlVbvzG5pniz4gjTrAXXwatNVMduqrcQoVc/wC8BVXX/FHi+VLGB/grNpy3ELBG53Y7&#10;9qdYXcS6tqM9j8frvTwyKjrLp5IOOhANJq1p4l1K40qWP9pvRruaBSI91oEC565Fc06FLm2Ouk6r&#10;jueevZ6sWh8vVNaGZ8481uM963ZD4zsrfQjaa5JqKuf38UjYMX496tzaH8UYorWRLXSdQQ/faBwG&#10;H4cVUA1tLqVJhNbyAYYScFf8aq0OxEKdTW8mdfbeKPER+GvjbTLbRbPTLq6hjSS/cCQlTwQAelcx&#10;Yaf9kuNRX+17+5MjhjLI55Y9Tj3NQxQAXyH/AIThJnMgLRFNv6mrGqSa+Ft9vg+QBZIyGjbO7H0r&#10;nqwjy2XU9HCQcJczbujY8vUEtJCRKoxkLjmmwPfM4JvGVc9PWo7vUNWm06wk+wW8DC1USRsw7D3r&#10;EW7v5by0iRCrNOudvIxXnvCQXQ9lYuR1TG/fA+04x70qxXbFQbtT6bmx/Oud1S38WW+skxy6mYjb&#10;oVKxk845rIX/AISG61m0gW48QS3LKxjtxGy7sVLwcTRYuR3U0TrtWS9HUEDfmnAx4UAIcjHBrjUX&#10;xPGbhLzQdXhKNgCTJrQtluGZyupKWKcBmxih4SK0Lji5G5M1qnlg3MOSe7YpkiyrIu6xuDkDbtBJ&#10;P4VjzaSqxpcaj49DqJwyWsLcsR0BINdvZa3I3h65S3+FNlbTppxWDUHcPt44+Q0vqkdh/XWc5M8a&#10;xRgREMblFG4425PU59K9Fh8H2skME7fEfw/JCdLEjSC4UbOM4IzXl1no/iC8bW7jVPGmm2tuLxi0&#10;xdd8v0QHI/Kuu0jRvA02gaxbp8T9djDjHnG6OSf93PFWsFFCni5aWOPm1Dy/FGvRwxRSQw3LIkgO&#10;d2OM1WW6iZLlpIZzl+NoOfyr0Ox8MeArbXBAPijJcXD6dMyQhAS5A+tec5u7fxKJRp0kmy7mTyhH&#10;nIzjOB6VtChCK2MZ4uT6kscuJZsQIBt6k4zSv5bwxsEBG/1qk8S3FyN8F8B5+QrKVIz2xXSWdlpE&#10;NvIbnWLvHlDy4lQncfqK2VOBKxEjCuJIleIbXyVHFa2k6Xql/J+4tNLYAj5pZ1H6Go5P7Me7m3Lc&#10;L83ygx9qzn065kv5pYp9dt1LDBiZhn6AUvZRZSxErnYX+m6lYW1p9o/scb1+VUZePyrNU2IglMk1&#10;qATwoYZpbbwr8QLrwZ4g1GX/AISyeytUXDyK5cj2U5OPeuYk0/AlMo11HUnYCjYFZ/V4opYttnQG&#10;K0eb5b2JR656D1ptyukxae3leKTcvjL4XAX2q7BZeIT8Edcng+AeozBCB/aiTHeB3xH1P5Vz1rby&#10;DSZomsNbDt99mt2BBPtiq9hGPQl4lschmdJGL4Rf4c1YjaP7QmLyM/LxubFNt7UQSuX1a6eNhyjo&#10;QVrXi0vSLm208FJ8PNgurEEA+lEacG9ifatLcoo00+t2cEFujyurY2txx6mqdzNeW8+pLJpDB0YA&#10;jdmuh1XQbfSorKfTPizcTAlFmjkhw8JbsPWnDw34zlvIhJ4d1ubfGrB/Jb5sjIzVyhDa2pn7aT6n&#10;Jx396YZS9q6qEO0CmxXepSwMdnl5kOM+gr0zTvAHxAuNP1ZpPDENqIyPLEj/ADS/hTD4K+IY1zT7&#10;X/hWLSySORG6vhT+PFR7FdgdZ9zzVL28GoBTJOWB+bIOKLq+14PEkFneux6sCQBXq1r4M1j+2fFV&#10;rq13p+mTW5QIr4O/PvWifht49lsXk03x54dnG04Rhg/jjpmpdNJ6oh1Wzxq0u/Eipc/abAY42sW5&#10;rQ+33glQtFKQOdoYjNd5dfD34spaqJ/BVg5U5zFdA/pVaDwP8SpYowfhc6nOAxl+9T9nd7EOo+rO&#10;Pn1jfaRj7BIDkDBPpTLXW0j8S6ezeGJ3KuMpsyDXtGk/CTxRcaZdy3viPwtpzpbMYkknBZ29DngV&#10;y2t+DvGWjrp0rXWhXCO7rMbdlcwf3Tx1BrVU0lexz+1b0voyprOp61LZeFRa+D/Dz/aVwC8ar5P1&#10;zXMX97p9rPHBq/w98O3kwTLC1VNyA9srW3Y6B9rn/wCJl8Xbu2t+oSJcED2rqIbH4U2uqeHdP0Xw&#10;Zqeualcht8164VQR1+Zq6I1LHHOim9Vc8haXSbnUEOn+CLqyQp86uxy351gz+F0u9dTZ4yv4pWkJ&#10;WOQHAP1Ne+Xeh6vdapa6d/wquysbuVX+zSRSAqGHTJU9M0/TLfQv+EP8ZaJ4o0c6XrenXSiO/hGR&#10;Mp+6a0VdrU55YaEpbHz5eeFbnT59PuL/AMU37usodUhBBO3kfOOlejado2qeIfDsl0/hTStOiGlS&#10;CO+luFeWQIO69fzr2DRP+FP22n68urftBXupRm1OLZtNyeOgyc/SuNhh8Dy+OPFE+m+INb021lLq&#10;kG5igX2HQZp+3c9RvDxg9DzPTdA8HWWl2t7qDTag66hJshE2FlZTx8ucAVZ1a58V6qbYSWmkadpU&#10;Q229hbYxtHrjvXoKaD8Nxp128nxL1NGR2ZI/LLByfSsl7DQ1SX7Ob58MeWJ5/CqnWZj9VV9TzaSw&#10;1Qb4IPENxBFJjzCBkMKlj0C2+yzn7bM0ijPmN1avQ4bRfssg+z4G7uKtra26lM3j44ywWp+ssPqU&#10;Tzd9MiTStPx4eaRjId0q/KyY71saffePrCaEab481vmVQIZWLL9MGu3aG33OPKMgC8HHSqzWuJV2&#10;yDLvyAOlc87T3R1Uoch3emat49XwHruoa/F4aihtreMxeXMpecntt6iqUPxSkthcrB8DLZlPG+Qh&#10;iffmuPk0u3eX5/7UbgHDTsVz9M4qePT7cTbfs0RAToUrBYSKv5myrM7C2+LGqGW6ZPgFYvIRgASB&#10;a47WfG3xSvNYmMPhTw/p6Mx48zLAfUmp49LsftkbpbL9/lcYrRttM8D/ANtakdT0fU2Cw5TZKwBb&#10;t0pLAw6oaxEkefXSa9e31o954z1h2wCQshCg09bJVLZlvpMcDfIW/nXeNDp8kRWDQ/LTzcLk847d&#10;acmnKlwRsD5XPFdcaMIrYwnNyd7mJptokUa+VbqSy8seo/8A1V1FvaKmmRMPEkksjv8AOCv3fanw&#10;20QQqICCGFX1VvOmXZ8vy8jvW8I9jCTGJGBjgHI5xWjaQW63EpXJ3nv2xUqRoI+E/hGRWhDGm+Me&#10;XnPoK2SIZJFgTsVt0xtwRWhbQh7e73QYG7g0kETvclUsmyOtdJa2rAqTAxPG4Z61aQbFG0tsEfO5&#10;/CujtYYxDNndkYwMVaityCcW6AbRitSCJuOEJxycVtFWI3IYov3SkljmtqyjDKGLKoVT261DCqi5&#10;gB5w/StcJCl3EqhuVycUwEWNjuYIAN3erkcRCyDBIIHWpY0PJ2nHcVaQEs2F7dMUrgRxoRCR6nnN&#10;WUXCLkA4NCod5JFWdp2H5O/rTFYZhctwcdxT9vAqVU/duewApwAIOBTuBDyYkHl0zkZyTyOatFRl&#10;eSPpUbKd4+Q0XGRIvIJOBnivHPj94Q/4SH9mJrmCENfaTaTTwgLlnQDLCvbEX5/uDgZFWAPNguoX&#10;gi2y2EkbqRwQRik730HHRn4ZumI72BhLvjvXUknnrVq2VYkjOxjkdSK93+NPw+13Q/jr4yurTwrq&#10;jabPq8soMURYJvOe3avFLNJm1BVdd4LHAx0rrjqRVjYj8r7RMEUFSHBGBgV1umaZpItrq4v9eht4&#10;YYw6ovLSsvIUfXpVWOKJIiPKAJParX2J5HhkM8uzeCFJ449quxmUda1nWdX1LRZL+S4gsbVQlnYK&#10;SFwvRiPU1lvdNLdN+5KhFAVQOwrsLi0t3tyfs0e8xjoPSuUuYTHqDME46EYpxQWL1nM+y2O1+HG3&#10;npX21+zr8Sm03xRbaDqOsMLaedRbGZvl57ZPQ18J2zTjU7fY7BQ/zAiutsruM6pp2PMV0mBSRGwV&#10;Yd81lUg+hUbH7fSkP9mngSN4ZrYMpB45qoHnWcjcoX0I6V8tfs/fExLq30nw1reuRfa1gCWNzM2F&#10;ulH8JJ6OP1r6zvIVFxbSI+5HX0rCUrGqaI4pFZXE1lCeODini30x/N32sPX5QRUC78MOMCnqRnp0&#10;pXuJjH07SWJ/0CPaaz5fDmjSlsQWvPQMtbW8mNBt4B9alDtvjOTx6Ux3OEvPBumMso/sizII6rxX&#10;MT/D9WhnddDiEYzghgTXtJlzbsPPx6e9NWVsMMSYA+UZ4qWkKyZ873PgIgSY0y4xnqBXMXXgq4Er&#10;hVvAc94jivrEyZtpgYYz6CkSVhGALa0xjBygOaqMU9waPiq48GaytyxbTjIOxXIrCuvDevwzfLp1&#10;1t9CM191PBYPLOZNLtQjKcgKKz/7I0RxcZtogGJwcVMqfYcdOp8ITaRr6yAnw9dqD3HNZskEsUU6&#10;3NhegdmCGvu648OaYy7fLs2GeAVrLk8I6IYZN3h+zx64B/SpnaOxUFJnxEi5kT5ZQmODilIBkl8t&#10;HAHr3r6w1LwNYtKzRaLalSeijGK5q5+H05yV0zC4ojG5Vz5wDSYf5efWnjbsXceM17ZeeArpA222&#10;uAcdAK5i78Hassv+qn4bjKkVLTQnKx50ciXBIApd0IfDMPmHGO1dPceG9eSQn+x7kjFZkulaqu/P&#10;h67DAdcVCfkNamcpj3rmUdOppflIB9DStb3SvKZNOuzheBt6VWXzQHBhP3vxqriui2cEckZx0pvd&#10;uKpmePz0XEwIbnI61O80HmbgxGAOtAyYKPKkO3+E96j2n7OnzHOab5ymM/vxjPJFPEikRASAn0pg&#10;JhgD8x5pRuz9+lLPvfbEDgc4pM/KxAP40AHG5ipbFCkYPzP9c05mXyRwBkimkYPIXOKYx6ufLCnP&#10;XinB23N830qLA54/Whgpboc4pATLJ8oG/JFPLglQQQAPWqwwKBgmTjOfemBb3YCkSZ5/KlLjcvPO&#10;aqAkbhvJFOyMZouBcV/nYlu3rTg4KjO4c1Q3He2Ix04pQ+N3NF2Bf8zCg7B0wKeH/dScDBxiqAfj&#10;lQeOKXdxH8468ii7A0w8fkgmL9aXcvlqcZrO8xc4yCBjin+YpyMnp0oTCxeBOZOQTkYp2Rlh14qk&#10;HTb94Z44zSs5F0n7z+HpTuOxb54wv6075cr83J61TEnTcQOvFAkH2mM7j7jNAi98p4296XnK8jFV&#10;DMvmHDr16Zp3mqzH5vwoGTkplf3fFRHHykg/eoyN56dKTdn6UCAj94uUOcUYPTNOHXGPwpcJvOWP&#10;IpgRANleVxSkAr908GgAb2/fDGalwu2T5x2oAjwN3MX600g4Y46nipSOvFNwuxhuOe1AhOSq8CmE&#10;Llh5ZAx1qTC/LQRy3PFAysykxkAjPelGNh+epyAU+5xTVTG/GTk9zQBGQu9TjAx1oC/uZCEPB65q&#10;YqxhkyBgYpwEYtUw/FAFcqehReaYME8Z4PerPG4jFNYLuTCAY60IQ0btp+Uc0uOTxR26Up60wPlu&#10;QEIxOB6mnRnMQAdcA9av6lFEqxc/eT7vcVjKWyw8wgCvKTuj65qxpZQzx7WHC9KQc7yZVznpVQPh&#10;BwenWm+YcH92cetMVySV41aLF6OTyMVBklm+fqahfJ6dd1JkKUyxz/Oiwmy2rooky/UcVk3MrPdy&#10;J5uAD1xSXEy7yPM5PQCqDSP9oQeT8xPFaRgYTqdETkKHb5iflpqiMRuDcnk9h1puJS+CRuxyorSs&#10;rW4NxbIyuWLcYXOK0sYN2M/ypWuoFTdjPPFdRpenymSM/wBnTFicD5ScV0+i6NI1zHnS5WbP93gV&#10;7LoWgQRrZy3FxbjkERbOn41ahcxnURyPhnwxO6wSzWpC8EZHT/69et2WnWlpZoy2UO8KMVbMuy3W&#10;OKzjVVXAwOtQF5zy2ST6GtU7bHnzqczHtLOb9jsAXPpXO+M9El1r4c31qmkxzslsziPo/A6qexHa&#10;ukht7+S4gGxtvmDoOa9C0jSbxo48Wsq9DkDoaiSuZOVkfmpdWRstSnhmFyxF26wSOu1m2nBVx/CV&#10;/Wog4Lsdlfcfxj+Fl1qXgi71nSdMRdXFm0tzZBdqaikYyWQ9FkUf99V8IyzbL24jbT7mOVJmiKSI&#10;VcMnDBlPQg8Vth6yqK3VGSdy6XIdeBUhaQqw3JgDpiqqMrRklVyexNTAnDZiwMetdNgRftJtRiur&#10;OSHUjFJHJlX/AKH616NFewX2jAyiISiABwB39fxry3c4DAyn2rV0i88vUSGt5GLHCkdvwrhxdHni&#10;d2GrcrRuCCWDW75oolEfnqSPWvRNG1Zo721Tz3CmIDr/ADrhnYzTyqjTk4GTt459D3pluJ4tQZJZ&#10;CB5gKtmviMzwqtzdUfZ5Zi7+6z6E08l7RtzocAkH2NZur2EculsyqGBUggDnNY+h35NjZDzlyAAp&#10;JrtJDtMY8tCrxg8dBXxFSpKlUuj6aMFKJ4yzXllr8VtctIYmk/cyEevY1NcnKDEw+71rsPE2nNca&#10;VETbglASGHUVwEYuUhuonBL4IXPfFexhsQqqTW5nOPQqSpM29GkyCKrxpNHcW22Rz8/YVcQXJVt6&#10;YKk80sdxDHFfxvEu9kwjEdK95RTS0PMkmmaljPLFqMRMpB4OfT1rrUurSawugbUDKdfQ151bMw3b&#10;ptzGT8hXT2ssflgZA6YNeXjaK1aPUwlS5oqhWZxtbluvqKWZdoT5uB1qZSpWMG4AIWmPsNvJkgns&#10;a8a9j07XK7lmtIwHfG3pWJc5AnG1Q+zjNbYJCLmQcH06Vm3iKzSuYjn2rrws0pWZwYml1Rxd7K0M&#10;IYyrkluSKfpN3vtgRfE/vCCMYp9/B5qRKbdshG4rlIZZrfWApUqvn8HHFenLDqrBrqTg67pyXY9f&#10;spilxakyDIkHf1rbvJJzd22y1TmMcrXAafcxSJHvu8MIuM12+j3MbaJfK8yFkJ2sfSvl8Vh3Bt22&#10;PpqU+dbk8LqZdjvgY5qSe1gxEyjcpU5561mz+Z9pJVSCTWpZSE6ReI7L8q8ZPIrjV42aZU43Wp55&#10;rtmY5IZ4lcx7juWsKG4b+z4iJCOSMYr0y7g3WxRoV2sCBXm2qWzW2sSIQdvzEEd819Jg68akVHqe&#10;NXpNO6Os0bwv4r1PwN4v1DT7FZZLSHfFbA4a4UcuQexUfnXR/CzxXd6N8XdCMurahDGmsYjmbINv&#10;JnDK6917HNdT8CNcsYfFWn2d3c4t5rjy5B3UE/eH9a0vjn4C1TQvjA+sW2lq2laoVntrmFQYmYjL&#10;K2OFb69a9OGHk90eLWxsFP2U/tbH1t4n8L+GvGfwSvdU0/RNMj1saUslxbxOMXIxxJGR3PUEdeh5&#10;6/E+qafqen+Kr2zuba4DLK6o0i7S2OqsD0Ir0v4EfEBdM8ZeFrLUtSvBp/2wRwzlyTZs3GG9Y2/S&#10;vqL4weAdO8RfDy71nR7HTjqa6SJnjgYbbxMZBUj+MDoe/Q15GZZc9WlqcOBzKeW11TqO9Kb91/y+&#10;Xp27H56zrA8NkVhcsrtuHpWbcoPsuBHwQc5roikseq3ttPYyrPHdvG4kTa2V4IYdQQap3cI2WxED&#10;bixwO3FeDTqOEknpY+/uqseZdSz4F8QajoPxd8MXcOrT25W/Hlzc7UyeVYd1bofSv1I8B+K9H17w&#10;ZA8XkQ3sek4vLcSAmIkcOh/iVuox0r8jr6G4aeECBRgcV678HfGVxo/xZ8LJdavfRxJeCITkk+Sr&#10;cbWH8SH8cV9pl+O9tFQvqfC8QZN7ROSWvf8AzP0dbRY734O+LNJ1LTVvLOX7QqGU/OwYnkMehXqK&#10;/Nr4ieGL3w98btVszLPLaPeMba5K43qeit6MvQ+vWv1J0O8s73wzbSRzWmGt0kCxvkfNyGBHUGvJ&#10;vjD4I03xD4A8VyWq26alb6azumOZgoyCv+0PUde9Z4zLXPu76Hz2R5xLA4lwn7sZPXsv+H7n5plk&#10;8sq0LEuTz6Vl3kS+VK2BwpzWtOJ4NbvrSe1nWaG+ljYSLhsrxTSto+jSq6fMWOcmvlknSnZ6WZ+u&#10;wkq0E1rc4xZTFLAWQYZyOle2/D/x9q+kjTNPvtamm07zh9kuXO5rUn+Fs9UPT2ryS8trf9yo2nCn&#10;8KrQxwpaBCSdwOc17VHF8sdNfI82vgozeqPsrxlpOjeIvg/rN/Y2dlHfxacJp7VWBWTaMiSIjrke&#10;lfJcs6C/iXz3/wBYyEY6FeCK1dN13xtZaXosVn46vUW1jkW0yc+UknDqf7wI6Z6VnuLdtTuWNtEm&#10;+Uufdzyx/E151Xlcmy8FSqUbxexXmjgKxEH5iORWI7avZ+I9PvLHUZIp4JdyHsR3Vh3BrqljjaPi&#10;DJ9RQtlHI8xZlCg80UMT7NnTXw6qR2MrWb9tT0mwv44GguNoW6tieAw7j2NctaxyL4thkMjLleee&#10;tdRc20EWpzLgbT6d65+9WRZJTFJzu4NelTqqd0tFI8mVJ09Ox6Ro+Hms1GPnnVSfQE9fwrq9as73&#10;Tdb0SJ7YmG4tQ9rdAfLL6g+hFeT+H7u9S7gQyvvBypzX1N4ft7XxT+y74p04Ja/2rZ2rPChb5wy9&#10;Nv16V5FfL229L26jeJ9na55hpukxat4iuYH06OeViqx2ofaXzwWB/wBnrXJePfBfiTw7r1oLqwll&#10;tLqLdY36j93Lxko3UKy9OetbXhu61Kx+MXg8TJdRz2niF4nVxhhgkEEV97anomk+JP2P7iCfw5Y3&#10;Yk0Ms0LHBLAZDI38LL1GMV6eW4bkhY83M8eqXLK14vQ+APB+q2d78OdZ8O69bi40+UFYmlOZLZz9&#10;1kJ5AFczLF4p8J/GHT0TXblozIX07UIydk0X9x8e3BzXRa94Z1/StbuZo9C1CW2F86rdqMEhTjbI&#10;vVSvTOOaSe8g1L4Y3On3luDJEAbZ2OWRh716E4Si9Vo/60Fh9+ZPR9Du7qXRPFfwmuZYre0g1SCH&#10;M0BPIb+8vqGrzfw7qevaH8W9ClS6lgurLVwY3YHHuCO6t0Nc7pNzqVh4piMd/cxyxOQrL3HofUGu&#10;n1me2v7fTLpFhW5WM+bgferOjXVKalY9bl54OD2Z+pnwv8WaP4i+E2lzRLDDeRWSfa7Tdyjf3k/v&#10;I3b8q8w+OHwk0HxBpOv6xpnhiyXWBp7Nc2seFW/VR1GPuyr2P8XQ18l/B3xpPovxW8OJNqssVv8A&#10;atizcnyC3G1x/Ejd/Sv000rUJbzwnp13HDb/AL2zV2RHBVO+VPcN1r6ulOlWUZH5dm2BrZbifaU3&#10;aLf9J+XY/DbW9P1DTfGeoWc8F2rR3zqrSptbKnBRgejL0pI2R7GIFgTjBr9H/wBon4XWXiLwFq3i&#10;PQtAto9Zgs3e7tEUKL5UHJH92Rex/ir8yy1zb33kSJcpKt20ZEi4YMpwVIPQg8V4uMw1pPl1Pt8k&#10;zOOKprm0ktzYikurfV7SWG5McqfdcDgg9mHfNfUXwq+KEUGlQaFr11K+nPIEjklO5rJm479Y2/8A&#10;Ha+V0bePmYE+lSPC4jEkV4EkVDt9x6GuWjiXBpSZ62Jwkayulqev/Grw2dF+Kdh4j0G7iFpfSeYy&#10;wANErHntwVfqKydP1a08S/AHW9Fv5Ym22heBJTl7aUDgoTztJ9Kn8GeKoH8FX/h3xLbSz6ROnlwT&#10;SfM1q7dME/w559q868UaRqnhn4waXcW2rtLZz3HmWV1EcpJGT91scdK7FUVSWm6PO9jpyzWq2Zxi&#10;2+pWWtX1rcQyBo7plBI6qOAfyrdtpVKoOcZ44rc1K80rUIorkpbpMYBvUetcx9y7OOhb5ayrrn1O&#10;yhU5NDqrW6vUu4yJSoUDH0puoR+c0sgtM705AFZcMjFTz0A4zWql4UWFPLABQgHHrXmNOLuj0t0c&#10;qNOvXkuRBp91JgMcIpLfl14qvb6T4inS7+z+HNSnKBt6Ip3rjr8o5r0bRbq+tvEtpPbXEEc0d6jb&#10;mQMpGeQR6Guw8SeLjB470/VdG+EehabqCrCbllw0dzt5bKdBur0sHibv3medjYq1lFtnzNIt7Fqk&#10;uY7tCkxDpIhBBHUEHpWvbzB4NyzgnaAfauz8Y+ItA8Q/EOK/i+DdppExslS+8kjZcyDqwUdOa4h7&#10;doLhnjLbGbqK9WqoyVkeLSnOnLVWOm0+aNYJknZdvY+lbdjdCDV4Sk7FhcKyH2FcSkiG3UiQnAq/&#10;by71BN0ylc44ryK+Hs7o96jWUlqe8anoem+J/hlfXWnWsC6ta6ZumtAfmlVRyy+pr5ymgvYtT1SC&#10;exljeJ2UiRcHI4IIPQ16f4S12aw8T6NMniCe3dLwGK5Xoh/usO6t0Oa9p8TeGNC8XeCtX1bSdM06&#10;DxDbacG1PTYmAW7XHEsWO568fjWFHESg+WS07nLiqnst1ozxr4eeLNITSLnQNegkm0eeYxq8vMlg&#10;7cBlJ6r/ACrO+IHha/0bxZZyRSR3GnXeJrK8h5imjPIGRwCK4LV9O1Sw8QzW13pl5HJvYRu6Fd+O&#10;Cp9xXoHhHxjbL4Fv/DniGylu9GlVhE8hzLYv2ZGPOPavVcOZXieXWbotTjqjlLaVWhlHkDBQfhTt&#10;0Yn+8ODzzV9rbRU8Qa8lp4pW7gWY+VOFwWU9Bj1AqnNbIZWIli+/z8w5/WvOnStKx7OGxCqxvc6H&#10;SrnVrfWtLurDxFeQzxMMFWIyD2PqD716xH4luz4PvDqPhiO6nMOYCVCqh7nca8w8Bjw8Pj94Etdc&#10;1l4NJm1dEnnXouTgAn0JwCe1fqlZ+C/2abz4K67YN4O+Hb2sHhsG5f7Yu6MMuRL5gbOccg5r0MDg&#10;XVi7NaHi51j6eFs5wbv2/U/NW6+I+rRaRZ2reG4pII9WR0Ey7yoU8qD2B6V9F2n7Rvw0b9nnxFp1&#10;98Lol83wo1ra2BjUrauU2lgxzlSTnsc18neN9O8N2f7RvjvTdH8fQatpsOrSiG92ABlzwvuV6Z74&#10;rhL3SbbJkNiM8nIArqjXdCXI+35nDisup4iEZq9t1qRWkkX/AAkviQx3IeOTX5pY2xgbXbIH4V2l&#10;vLKrKN6geWK82SYxFY/OCt5uASK6myuHJTfOSfl5ryMww7leS6ntZfilZRe6OxjijKjJLM5+U46V&#10;De2ZVLdzJwT+FSxTN5EDLJH8qdMdKtrKJNLuI5eQynDf3TXgxqOnI9mcFJeRzNzDA8AQwqR5R5zX&#10;DXiXNtefLG2wTZDAV6MLZlabKOeThvasi8tZpLW9T7KCuPlyOtfQYTExatLW54GKw7T5omfpl7HJ&#10;bndP2H4VsmQGPIQjIrzedL6w15D5Euxps56giuzsbv7RaxstxGAIx8vvU4zB29+OqZvg8Zze7LRm&#10;mk0qFAem6tyG6YpaK1wAAvAx1rClUNbpkA4HFS20g3wkgAqMYNeVKPVHqPU6G6jt5dKQrAMGM7hi&#10;vG/EWl7J7iVIT98lgBXrkNzGJArlQhPHtVbV7SylsZv3qH9yTnHrXZgMU6M1roedi8PzrzMn4da+&#10;50pdNuNTYmMFYi5+ZR6c9q9ht4rSbStUjliVjj5gf0xXyfdRXNp4vsri3mkRkus5Fe/eD9attQ8N&#10;P++VbmGACRN3Le9eljqCa9pDaX4Hm0qzi1GWjMrXLG6tdZV1jbyiTgjoRWbHNgRt5g5YYr1iWC2u&#10;dImiuI8r5ZAPcZ968n1ixnsNeiiad2t5WZoJAOPofevGUOh7NOvzKzLFxDBPa3DLbKT9n6VwVzbz&#10;wXMhG/mQ8122n3A8pVMwBbIzVfUrG5kti3kqdgJ+XvXZhq7g7NmNeipI4S7ghudIYYTcEPHepfB+&#10;qJpfiaWC4hUxPMAHI5T/AOtRIkkd7KRC33+mfSo7i0t7ywmeKLbKIzkjrXvQlGtBwlszwK1J03c+&#10;lNLvtEms5JhqFpj7OCw3DivM/ET6XN491ER3Fvt6HGOa8fs7/X7DUWtpNXudm8hST0HpXdeH7WW/&#10;1e4yJ3Z2B47fjXm18E6Pp0aOvDVXJjnt4o5/lyzbsqwr0zwjNNPoWtwXME3l+QAparFl4eRbfMtu&#10;zFU4FdHZWUNvZTMYY0XnI6VzQxDXqTjacZxPCvH/AIalS6kvLGyRp1ZmkjXgTKP/AGYfrXkltMxW&#10;dvskq7XwVYYII6ivtU22nXum6urQrjyz9c+1fOnjzw/Na31/cwW5/wBYSwVcBx649a+syvMr2jI+&#10;IxuEabaOKLJJYoViHCj8KosABNllGEPJqrayOL2IfaOM8g1pTwyG1lIjzkc819OmeK1Ywf3e8gyZ&#10;O896sW8oDPwODSpbJtO+c7ixqtNHIs24EgCr3IN5SGtcqpJ44B6Ukitl/wB3jgd6oWFxGDtdu3Fb&#10;JQtbxur5znNQ0aLUzyqhk5OaaSMr836VYYDPK81ARkOdv60CI8/OMHj+VKCflO7NOA+al/hAx3oA&#10;mj4YEA9eavxt86AyHBxWaCwVBkH5qtK37xOOwxQhbG9byqZkQtyx+U11Vhct9ohBGCi45NcJGw+0&#10;RZXnHBrctZW38E7g3PNRLbQdj17SrsDOXHLV3NvcK0MX7wZC8EGvGLK4XfFlm+7Xbadc4gsyZG5f&#10;FSZvV3PVLaTOmQg3GSAa3LOQQPpcq3JDCTnmuKsJ8ykbgVKDp2ro4WU275XODQ1YcWz3XRb6K68P&#10;xkTLvSHkHrRcTZkm4b7xwa8v0G/ePWbTmRVaUL1r0acNtDFOGQEEdOayaN07kDvlVPmn6EdKqu3z&#10;khakc8EcYzVeQgqcIcZFJIQxsfNxz9aqvs2OcEkmpXYCZcsM7aqOW3L89WkS2RPjJ45qAsNzfL9K&#10;c5O+T5fxqq5O0EHvVpENkchyW4PWqbvJggngdKmkLFhyOlZ8zsD98Dg4qrWIIJnAJ57HBrKmdvnO&#10;evQ1YmY7WBJP41mTsPLAKnnNOLFuZ1w2XH7wcHn3rGum+aUHBHpVuVv3twQT97ism4cF3JX5sdqG&#10;ralXuijNL+7PJ4HSsWUoHdjGpbnrVuZ90k2cY7VlueXyQfeqvoNK5SdiZZ/kOPWqcjcAYPWrTld7&#10;HIxuNZksgWYEY60WG9CCUsZFKntzXNazerb2UwVgXZOAD1zWvqF1DBp125bB8rjNeV39zcT3NxIT&#10;Kd0h2imohzFOc3sly2XUBny2O9W7eAFEUHjvioLNZxL8689jmty3Uh5Gx261TJJYookjxkD5enpU&#10;UhQJdEdAuealJZkk7gDiue1G52usfnYLL2zSYJXMu+nM17FH5kgTecn1xV7TrLz761QBtit121nw&#10;xvI8Q3EnzscDnmvXbOz0+w8D25k+zm5ltQQo/hyOK5alSx206ZgM7wQpboMRiLBwe9ZyxQST7nvy&#10;Rv5+lRXM0o1mQOxJeQ4pGYIqle/Y1xS0u+p20IXdi1PJGwEUFodqkAYHU11WnaXcLoLTSsFBjBIr&#10;H0m1mku4CI8AyAtx2rtbq6dbKGFB8oQAgDrXhYzEtaI+nwOF5rXMWfaqqEkGCRWtYeZNp04O5dsf&#10;BqjNbFoYWEh+8Cwqws3lOiRuBuQZPqa8acuZd2fR0qfJotjJvvtaXKq5wEc5Oeo7VWjcEyKJARgV&#10;trFazatMtzfeWHjPzfyrJktoIr5yt0rL5hw2eMVtTlHlt1MKzdyMgCRCWYEt3q9Y28s2oy43hVcZ&#10;bHFV4Yp7q4kEMfyRyAMfauztXjt9MMS2sZJUduc1nXq8i8ww1D2jK0ltGjQqL3OU5AFNAVVVcLz0&#10;IFaS7MSPtUkjv2rLuGYSJllwM815qm5M9uNNRQ5pSscg35zise6lZiFBYlmHA9adPPEPKHzMzcKB&#10;UlpbzhLmV0G7II3dq6acFBczMalS+iH21lJHFLJIiGQgEA9qvwcMWyhOfSnhpTauXDEj3rNvLgxw&#10;xbLR3dnwAKhylVlY1pUuVXZqTXQSABWQZXp61BpCyX/ih4W12G0gVGaa4kH3APQd6y3HmJAzwSKw&#10;GcVFLI62237POAYz9zPNXTpLbdlSnbbYuak1hFrV/HbayJ40YgT4x5mO+KxEv74uQIcqk2OnX8az&#10;nM0lyFWO65lweK3LeAJZKpRRwMg9a7fZxprXVnmzruWiO48PjwdNo+ofa9dggkZOhQfIfX3qzLpX&#10;hdrpPL+MtqyF88QjIFcG0KMkoED7TjOKtQxxx2IAkdcchS2TXn1Ket1Jrytc6qUIparU9I0rTfD8&#10;d3NJFPbXDIww8jDIH+771032TTrSHUtUtfDMN5eLp7NBC67Y4GA++T0JHWvHrfULa2DyPDcvL5JE&#10;YDYA+tWYPGPidvD19YS+H4JrR7sZVTtcDPTcOa53hq8k7apd9P1Co4NroctfX2r3XiPUdQu57u4u&#10;5b+Qb2PAweijsBTtOt3k1uSZ3nEncuxbb6YFeia1pGiXHgbwzd2d9HaSm2G6yA3Enuc+tcvZ208N&#10;xNukl3H1WuxYyEoO2j2t5du1jGNJ3si2kGoC/s3+1Rr5d0jOWGQy55H417zEnwe1bwNpBs49P026&#10;tkhF3aS7V3kfeZWPXdXjdok8ttdxySH+VRT20GyQNC+4dDG2OnrivMnOM3yy28juhhX3tY+jrjTf&#10;D9/punWmky+GY7aztlE0bbWaViOufrXmniXwjcJMIv7C+yzG0Z4QvKTge46V5pp2p6tpviCG4g0q&#10;+LpcKQfPO1wD0Ir0+8+IV7qF94Okb4dWNtHbWRWaETbnuDjqD1UCvGeBxeHqKVKXND1Wnla7/rse&#10;pKVPlSvseHTTzpdvE8cqNHdMjqTg5HFTApPAi7WAUjPrW14zgtrk6VqdtZujS3P+kRqOhzxWbZxF&#10;Sny/wJxX08akZUozWj7dn1PKfM5tLY0LeKNbfb5I6Db7VfEB+1IFtTk4qSJAGXcD0XA969F8IaBc&#10;6p4mljErRxRzRiecDJUH+FB3Y/pXk1q7vpq2ejTgoq7LngLwnr2qeLYxY6MMQzp9qvZB+7gQ9QvZ&#10;mI/KvqzUNP0DRvB3hu0067SF/wCz3MsO7/Wvj5neToMdea17Cy0zRPgz9is9MgiaOzQ+Sv8ArAW/&#10;ic9SW6818nfHvxbqdp4b8M6PHqLQtc/vbiOKT97MP4QT1Vc9aKVGUnGMU/ayfXVJehwYjEqV5OVo&#10;rZfzD/GvxE1zSP8AhGLWK0gvRLrGdyy5e8nDAx5GMhUPfvXK6p4Y+OPjFvin4l1fU57/AFPTNCil&#10;urO6nMcEVvtyixs2FBUdh1r59B1mTUFvpZrmW7S4haLzDuAVTwoHavZ9d8cfErWvhdoOgxaJ/Yek&#10;CyhW/wDssxEt6yj+NxztPpmvoaFClh4XlJc32nffyXkebVpTxDjyx26tbHmOkZlj1fbYSLm+ZHGM&#10;/Mh6DHXFdhZMYLy+uGt7lroGMwmZi2zb0xnpWzpmn6ZZ+HUkxa7o7f5F4wOOvuam8P6P4g1zxTrP&#10;2a28u1gfNzeyDCJ7D1P0rxa+KVWcnHSKPpsNhYxiubtqWPEPjD4o638N9D0O78RXcFglxH5qq5eW&#10;cDoBIeVX2BrmNbkttP0bQ4GvIBLLbgLCjZb8a0PFsmlaVfWFjZah9svfM2M0Y3EOemAKt+F/AevX&#10;1zPquq6iY4ktGmmeZsrGijJBY8A47U5VlKMalZ8sV8K6yf8Al5k2jRTjT67nNaRpmo3K6jcmymIS&#10;3LFm+6orFlmdby+jM5KiYjIOM4rc8ReKVluf7P0Jfs+mW9y0TTAfPdMOCfpXHCDUZrtmMMgzIMn1&#10;rupUpW5qnu32XVHi4qrzSst0F1A11KqqblEDfOVc/NW3p9pJFbhEhgC7eT5YrS0vSdWmuZ4rLw3q&#10;9xJHb7pBFEzBR68da6Ww0zWn8pRpmpZNwUAWBid3pjua5MVmChHlUkkvM0w+GinzT3MaCK5KTbrZ&#10;QBwuByT9K6Cz0y/Fu0klsUymcvxgV1tv4d8XWfkzv8NfFkrFQUZrNyF+owf1rf0rw74+1+XXjFpF&#10;7Fb2cqR3TtGyujtwihOGbcfQV4MsY60lGGt3/Vkeh9apQg22lY4/wvqMWlfGHw5ftZWkvl6xEVWQ&#10;ZUjPJx646V9+WXxM+FrQW0Q8U2ilbCIjd3JGW6+lfD3i7wn4h8LyWtr4p8F6dFc6jbs+kNDeB2ZF&#10;6l1HKH2Nd18DPBVv4s074vLLptwiW8scaagXx9lJB4C/xFsV4+f8L/2g1GqpxlHouvb7jwsfPB4m&#10;l7apK8I7NP0Ov+LHijQte8S+H49M8HXVxb2cjItxFbnN1I/QDHYGvIPE3gfxvD4Y0o3PiRrNJ9Kk&#10;mvrU3JUwKBmPJ9/SvtbRPhTrun6HBBF+0xZBY5y0SjSkJXnIyS2Sfwr5n/aY0jxHpGqfClLr4v6j&#10;qI1d3WVI1KAeVjGME8e1elw9kUsFFQa5YQ1V3dvzf5nFhM0w9WcKGHlded/zZ8j2kLl5Ge5kdjes&#10;gLc5AOBj616VomkSy3OkPxH5V3E+WHAIORWDa2cKzW2+ZgcJgKM49OK761m1T+zmt0tNqRxDc3Qn&#10;0rqzLFt3UWfZU6KUUrHsl/4kvINCsEurXS5pnsoobSDeC1xIeE3Htg14t4r0/wAcWvjKB/EPhbxR&#10;DcXW145d7GEq33VB6DA7Vz+pLJFq9tK2oXzyyXilVMhJVgeMenNfZ3wp8T+GPEvgCbwh4w0TRjd/&#10;2Z5dpcXKgG4UDjDHlZFHTnmvHweFjh3zXu59XpZ/5fqeRmmIeEhzcnNFb9dO58vaFpOpT675aX2p&#10;QxRwCS4uHlIihQe54JNWPEPirRLG0ms9Gs57iQnYbqR9xkccZUHOBnvXp/xd8M+OtEs9D0O18H63&#10;PofmyyJd2UTNJeA4wshXJBj7g9a+ebPQtZk1e3S38GeLrid7oIEFm+4E9FAxXpUMLVnUvVlJ22Sb&#10;Sfq7/gcGHxdGslOKjZ+SObaLVLrxDdXl/cXEkjvlizZwPQCvSvB3hHxVr2tJb6V4J1N0SdRLIqkJ&#10;FnsX6ZNfRXgH4E69d2Xh698Q+IH0+NgkhsovmlVD2YngEj8q+ztC0fwhofgfSrDTPDOjWVpa2h6A&#10;A/7TO/cnqSTX09HCPlUpbbaHj5lxHRoe5RXPLy2Xq/0PDfht8G/CmladY3muaZYX1+VBitTzBbD3&#10;z99j6ngV9DW1nYQafHDb6HokMSR/LHFCoA/AVyD+JrK58Ym0sdTCxKrA3ZXcGYf3Qe1WNBPiL/hO&#10;dfkn1nzrZoT5k0g2qdvTaO2Km+Gq1VFb7afqfHYyti696lVu29tl8l/TLevaF4Y1jwXf2GqeDNFv&#10;Lee3dXcRhXjPZlbqCPUH8K+L/GHwe8WaVr91caZqc2o6eLpnWQR5mjiH8LJnkgcZFfdGnur6n4jd&#10;ZrZ4TJxIH5465XtWFJr2njxu1r9jmMRVhHNjPmkfewPauLMcojVo81OSTu1e19u/dG+V5piMLUtD&#10;3lu4v9Oz/qx8CXWp+H9J8I2MyadY3V3OkiWNk4CMrp99pAeQB1569q+fvEXizxHqkuoQTX9yIftR&#10;DrFlVbH8I9hX6IeO/hb8K/GviS/1DTvGmsaNqqgxzy28BEc5HAJRscjuVxnv7/IfjT4MfGTQfEd9&#10;t8KSavp6tmK+06NmLj0dOoNcOWcOSox9pKPtJd+3p+Hnf5W+1w/EdCulB+5LqmeBwRK4ZmhIIcdR&#10;/KthGhSMiO2mDEY2Bf6119j4V8fzajDBF8GfGzyvMFEa2bg5969n8OfBL4wXlxbNf2mhaRbmEEtM&#10;2+QD/dGf51116dS/wuyPTjjcNSXNOaXqz5pZtQBQNbzAHkY5qxFDcvHOfIhztz8zgV9uWvwG06GA&#10;Nd/tL3Q9fLsQePxNV7z9nvQ76FpNP/ahugRwd9pgZ9wGzXHTaqT5ItX/AK6CXE+Ep/a072dvvsfE&#10;V2IzpigwBWUkYB6msf8AeeQo3cYPANev/E74dfEDwl4g02O+tpbmznZhbX1upaKbHVW/usPQ15HH&#10;Cfsd7I5VSoOQzdK740JUlaSPTpZpTxEeaEk15FExw7nfeCzZz7VUbaYLnCZIHQdarzXS/b1jSCTl&#10;iNwHGat6TYX/APad88uvEgtk5XoK7lDljzSduy7nPOo57amXELia5nA88KjckrXQ2Olxht4uFB64&#10;KdK2EtoUknInhOSDwvSru9PJkKYG0AY9a5q+NurR2NaGDc3eRXEKrgmSMkgdBVqBo0lk+Rc7e9VD&#10;NGqOW25I9ax2mnkubogMEWTk+tcahKpuemoRprQ25ZfmlORyeuayZ5CYbkEsc9MGoZjIzWIDsF/i&#10;5602aWMSoPKABXg1rTpWt1M5VUtD134S2Ft/avjW9uLeNpYLLdbhuidST9a4DxxeXtx44ub1jeSs&#10;NUdWDZxgHgAdsVreE9fis7hoZbmIRyMAWDfoa9N1rw/o2u+BrWfTNW0mKZICZYFIPmE+mO9dMJW1&#10;aPCr12qt+h4KpsJPDxf7Siv9lJ27+QcVg2FvqdwLpR9rYJdHL4OOvrXWx+FrW28Q69HqHizWEmSb&#10;9zA0RUMPqa7uz09F8J2ph1C0RVHMQTn65rKrjKdBOMXzN+Wx0QUqnvdDkdN0c4V5YVYqAcseBXWN&#10;b2P9mWxQ2JYLjHGRVfWbfUoPC+nTC7lVZUbAUdcVzeix6hNJq8sdzfyYf94XBCr7DNedKcqsXK9k&#10;jrjCxpTQal59ztsmKDlyvXFZRaRdUh23jqpkGVJ5966C3n1pNZQC0BTfh89CKp6tYr/bqTIAm5Ms&#10;AeBWdN62ZsqqSsacUhHkeXdOAUGfm70sgnPmEucn3rDhlMUSZ5I6c1XvdWRQNsYJx/eq4Ybmstzj&#10;lPUvyi+N3GNxK5O8+1Zt/NEtmI43jVcHJB5JqkdVl/su5cWMzEoc1J4VsY9V8ewwXd9cQ/aC4icD&#10;7mB6e9ejRoOMby0OStWXQ0/Cujarqut6mlraboYLyE3c+fuKx6L6k+1fXms6h4f8N/ADT4LfT7bz&#10;RoirbWit88j45d/bPJzWT8OvD2haX4Z1sxamsxiZnaRxtVB3ZueT9eleK/EbW7K5+LGptao/kruT&#10;czk+aw4yB2Ga76mIhShaOsjwKnNiqnL0POtb1G8fUNcmuLkvd3V0zMfTPYemK56CIeQhacszSZPH&#10;rVeQ3Lag7S3O+R7gk/7I7V0VikQtJGeMZ4C5rCMmvO+56kqCjBIotHtVAI2+7WTfzmK0JWEBiCMV&#10;1d81nFpwbdEzlcgelcBe3JlnnYwgBQccda7aLOCrFGz4dd5L+6ZpidsgLV6VpkxTVrjFq2JE4Yjp&#10;ivO/CltK8N+/zZMo4xXqlvFcx2IX7CGGAc45FfPZzOKm0d+Ai1Y2YGjlgvlmAG0/IwNVZmn83Hlr&#10;5a5BJrTtRp5sgSrIxHOaxfEXl/2NAIL1djDLANzxXzFP36iR7S1RxviEotvGqYIWByWFeOXUaSJL&#10;IrnInY56EEV6NqlzjQLtzIDiBgQTXn1o8UlnKQijdI4A6V97k9OVOm32drnh5pZ2R9Q/s+eMrSO/&#10;v/D2o6nGv2r/AI8ZJGwkjdCvPRv519T3dvJEGAUYLEg46g1+Wlg0tt4hYGSdWS9WWF0OGDLyCD2x&#10;X6K/C3xMviD4EaYtzqMMl9Z2qxNKT8zhRxuHY/zr7jLcUvgb9D81zbBunLmWzOmYHI+Q8UzgI+Y8&#10;ntV+aNvMcE/xfyqocDf8npXtHilcgEcD8KG684pz5DL8p6VHwXUk/wAPWgBp/wBaOvAqNxxTyV2j&#10;nvSFsoOlMCIjqcU9QMEnFO49OppSvyn0ouBLGRtOFz81XQMMBj+EVQTbvX5sVcjOSfmNNAWl6Cg9&#10;ORScZ6U4D1WrGNAG77tKR97mlwM5wcmkPLH5KAGgfvV46nrTmyN3FOwOOPpQ65aM+afy60CGY6cU&#10;7tRx3o7n5aAE53qADR/EQRTuM9qTHL/L+tAC7Rk5zTiTsOD2pD0HXNIcYX5qAHLjzV65Ip5yA/yj&#10;jFMUEsOnWnHO480gDcS2PJ25FKO/zUKFAiYkE4/KjI3nHc0AOAwRyacu4zL8oHvmm/xdKUkd89KL&#10;DJ+Dkk5waCF28H8KjyRbp3anAtv+7QA75t9Lh/O4AxjmmsCMgrTl3bfvHpQAwg88jr1p/OF+ak48&#10;wYpw5Y844ouKwFh5igelBJO79KeAn73k5ApOaYx8e7e3ynp+dTKCZgMHlDiolJyQcZz2qdRK07L0&#10;xbMQfwqegI+Iv2sIHf4deBbhQCsWsFWx2zivjq3Ymytzn/l3Tn8K+5P2grd7j9lL4oSNGzNa6irj&#10;jkYNfCmmFj4V0olhlo8ce1XSLkvduUr8Kur6M+eV123J/wC+q/THS5o5fgL4DcOCZfCVsAf+ACvz&#10;N1cqsRw+T9qRvyr9Cfh9fwT/ALF/w9u3kQlfC2xTn+ILgD86K8bpEw3R4N45gso/jn4fgttTZjJM&#10;zTAH7rA1uWxUm3QuRiMANjriuU1FZG+N26Z38w3suSfc10dvIEu5U8reSw247VjFWRvJ3eh3GnJ+&#10;6hIuFHqMda62CMnS5yYx92uV0k/NeA2wx5a4JPeuwtUc2/VjkdKT3JM6UEng45/u1FsbdLkDgdK2&#10;Z0UBP9HXhutVWUmfJjONtKwzIMS+ap2DOD2qLyl+bC1sbFMkmRxj86jMYELkRkEtxTsUjJ2cycgE&#10;njNJNEwjUs/IHNabQ5RVJHHOMUrRp5Jy5O1fTpUuI7mJ5e5fuDp1NU2t5ROOeDnvXQeUfkPlk80x&#10;ohuYlWzilaw7nNSRZEn7vkHioDb/ACPl8k45ro3hGwkgDjoKh+zoIF/enP0p85LOZlhYbiIjwvNV&#10;hGRCck/e611PkEryg+tVJbVd2SzKQePl61V2HLcwJA3lr8q/drOc4eXNueK6WS2y/wB04x0FZt1b&#10;t5UuA3A646VnIImXEY2EpNo3HfNK0aSafdALGoB+8RzV1IgNPTC9etV3huDBOFPHFZuKKTOfmis/&#10;tZVoGdtvynsKotAFuLljbBhjlcdK6tbR2i8pNPMjYJJXk1nNBqf2lIU8L+K5J5LtY4YRZOC7E4A6&#10;d6zjGxaZkWWieJpGuJNNGkYc/PHIVGc/WtOPwf8AEyYOz/DXQtvUSfa0Ufzrr/EHgr4haF8JfCms&#10;ahqU0SXUimayDkPAG+6R6k98dKwIhr15prwN4p1xozACALhkIH1yK05e+hPXQyNR8M6/Y6L50qaZ&#10;kMC0cU6uR+RrLj85oSPLYAR85TBzXQRafc291KyazqbAN8ySTM4/U1b8qZrre3kg44woxWLZSTZy&#10;ZtlMSExEtu/Kmm1Xzyxs+wycZrrfs7kSYSM5bv3qZLXy4XOEOV+6RSHY4a5tdL3WpW9j3N2wAal0&#10;y98RaV4w02+0y98oqCJoh0f0zXXpZ6MxlMuhmSUA+U4bG3PtVUWFn5dyrvIm1ifrVc1g5THa5TWP&#10;jr4Vn8Q3imF70NPMibSijnHHWvoe90r9mzWfBD2kf7S6WlzDDDHpdsI/KRD0bd0DZ968etvCnivU&#10;tMhmstF0Vo/P2Rh7pUdj9DzU2qeAPiJZaPFPffCmGCLzUHnfaVzub7uO/PtXoYXGezTbjzJGVSN2&#10;tSPxN4K0PStf1CK3+PWi3qpEhNugVtu7/aBrzq48P6Y1ywNvGcox3qcEHtXZ3Hh/XdPkcX+iXdu7&#10;IjfvLjezK3I6nNWEiT7CudOeQiVWC7iM455NcFWopNtaGjRxlpB4Z0z4V+KUm8J6xLqFxLiK4lU4&#10;YdBjPTHtXYeCLPWbrxJ8O91lol1pVpJJLewOqggnlQWNdNql62qeHtMt5/h9p0JitlSNo4xlQOOt&#10;cnbRXliPFtpFf3iwXsQEoRiM49x0o9ra2hm6XREmu6X4o1/9oLx5a6P8M43igdFRbWMCOMD/AGhw&#10;fzrV034SfEw6qpl8U+DtPVo/nee9AK+vAqfT9V8Zab4KtrHRvERsY5RJ59wEzKd3+11rGlh8RyNI&#10;Z/ib4wuGZyzO13J1PXvWDmrt3+R1QjJaHTX3gvxLoV5ptxF8ffD+oKtwDParMMMO+Oa6i60v4f63&#10;4c06a78M2FhcrGqiSG6UHI9eeR9a8tj08B1eW/12Un+9cMf5mnPpuntKWW11hfX/AEhv8awlUZvG&#10;FjU1fwj4GgnmRvirbmTy8ps2sw/Fax9J0MJJfk/GplhUMUgkt878dBk+tWIrFY2kIhfk8b2yfzNW&#10;jHdbVUjaMdRUKTZtFX8iPSbL4cm98bSeItFv0RZALXyXbD+pOKtfZPhXHd2smmX91FE02WSRSxX8&#10;Tzimra3I01mM0TKTgh1Bz+dMW0jCnbDEB1xgUOV9y+XzNiS70+LxH4HK+O7K+tgG+0RNb7dvoMmt&#10;YRafda7q11a+ONE0tobQ/ZnFurEkjpXJLZmSK43WqDA6jiontVj02eRtcuIY0HzEZP6U1OysVa73&#10;NeCRoIJptUuNN1yVrpt8YjCeWnt6k1X1ix+Ft/omlT2GhX1pN9rX7RGWK7B3x61n232eS3DRXF9I&#10;oPLOpGfzqeaMyDH2NEwuMKMfnS5uo0vM6+3g/ZTt9H01Li61qedbRfMd2Y5fvUy337Mi3Mnk3WpR&#10;DGMGNjXnzadbLBITp8JAQtnAJqK1tILqyk8qBFVZSNzQgdPwq1US6Eex1vzHe3Mn7KkjOZB4ikc9&#10;13hfy6VmC8/Z1tpGez+CPiO8xL97zii4+mawVspElijXT7QjaQXMY5/SmtZRrlTHBkv/AHRT9q+w&#10;KjrudTH4m+EyatBLp37M88F39ikjS5lkz5e4YJ96421vrCw8cabep4cs7sx3kjtHKvB3HP6Ve+xE&#10;hmaW2EYAwAgyKVLCB2k3v8u4EYWplNtbGippPc1tQ8TeELy1LS/s36c82wnfCoUj8qwo7yzOl/uP&#10;BEMSsxxvGSv51rxxCOWJoDarlMHdGOlRtB+/c74/mJxgcCpbbRSikZcVwnls1x8PdPukVvvqoBX6&#10;1rw69ZJbP5PgzTY3SP5NyA89uKijt5wkyfbERGcZIGf0qU6LoK3H2hviVK8oiz5Ag4J+tF7FPU6j&#10;TviN4rt/BJtYvgjos053q10WwrKfVOlZ661d6voGp2Enwa8N2dz9qRorveoHJ5HPrXPR226XkFAJ&#10;Dk9OKlnsrQpGFe4K5BJVyDn60nUZCpJO5tDxDPoutXNofhJFcOsKhlWf5B74HHNRT+MLq4uUP/DP&#10;egQDP3/lrGW0b+1HfzHJKANvO4kD3NTG3gG8tA2AM9aXtGzRJDLm8tLnVA9z4CsnTgHYANo/CktY&#10;9Kh8SiZLMLDAwaGH++T1p8KRyiURQFUB+Zm4xinxxRs11/pNs2DhdrA5/wAKlXTuFkQau8N34iku&#10;f7HhU+ZGdgwBlenFa8vjH4kLZ2kUOo6RCqWypnyQSQOnNUhbDbIGVuTxgU9rK3NuFNpIpPIbNO7v&#10;clpFGfXvidJPvb4lXwIOVwpAH5U8a/8AF2SaxY/FeX92flYRcj8auPp/iH+zmmHhuF7QEDzhIM/l&#10;nP6U6KJRDEizlQR0IqlJk2iY2pP4jvZC1/4svrqV5FZ3DFT8vTpU2n6v4907XNRuLHxNfYntRHPb&#10;yOSrAcAj0Na/2WLc7CVzgHIFNFtC0IEisMNxgdKbTYm42sZDan8QH1O5lTx5rFuzPnmVm6+xJq4N&#10;d+K/k7P+FwTj5MBhDzV8Wr7XxER6MacLZyYyUz6Ue8jKSjaxzF0fF91MjXnxa8YSsZOP9JZQPwGK&#10;ns11i3lkx4s1aRWjwyzOzgj6EmuiNun2lC8GeOMVJsTzlzbKOODSab3M2kYCW6OUDPKG3Mc9uaik&#10;s9l3HIIgjK/EkfDD8RXTCIbCREpDd+9O8r95Zj7OO/U0KJDZTtrvWIpLV4dRuBKijZK2SV/OqupW&#10;732p3Nzeai0lxJt3yEcnHTNbLQkTN8gGccDtTvJbDbrQbO+D1q7Mz0OWNoDKo22JwoGNi8inLYxA&#10;fJZxg7uQBXWRWlk4BFs6hehz1oMSiYlYXGeM4ppMTscwLWNZx+5jxt6YBq0sEQt41WxTJbJbHSuh&#10;FnOIpJI9OVgPvHPSkNuwjfdCeetVyszuc6YYvPnX7Mp+UYI704QyJbsVsYsM/wAxauhW0iwpELbt&#10;wxVj7GpuHEqtsABCj1o5WHMc2bdAgCSoQyjd8tPFkvkZEwPPPFdH9lQXEpCMeBxjpT0t8biVA9R6&#10;1okS2c6tvtK/uicKeadHGqiRhDnLf3etdGIBvwOhPPFTJahScRDFWkQc6dNW7aJP+EvGnjcCHEec&#10;0lzZwQzWMSa8t4VGGnMeM/hXSPbkvFmHgfdIqN7cZGIySQegqhXMBbePzRxkkcYFWUgCw3eF/hzz&#10;zWpbWurbbky+FLaCEP8ALIZgS/vir8dqfkbzT0OFx1zWqihXOajjd4pCNq4bAPrVmKJ/MlHlqRkf&#10;NWwbN1mULZuuW5Geua27PTY1SDdIWbggetaRj2IdjDtbdzqMINhJgx/ebvW7a2WZM5bbv4Xb1xW9&#10;Ha5jiJaL5TwAK1LeC4W4cbFC4HbrVp3IuUIreIJEy267iRzjk1qQ26CeR87iVGB6Vdjt/wDSU7ZY&#10;bjjrWqtuomwkefl5Jq29SEncoQRA5OxgPWtOKHl/nXgdPWrsMG61H7iMY+9zUywAOgJOd3aqvcNm&#10;QQxRiVm+xEkj1q9Gimfd9n/E1ZhjcXMpLA/KMCryRoJciMdadgIERvMJIOAKtKh+bGPu8cVPsXzE&#10;5HI5FWFA8zIAp2Ap4UK2Yjnd+VTKoLjqBirbJH5XQE/yoCEKvAp2C5EEOPujr+dO2AKx/Op2U460&#10;Y4Py0WAr4HPynpwaXB2P8nQcGrIGJB8o6UhC85yPpRYLlXawUZAqQtEsZwWJ4yKRwducnr0pMHGd&#10;o5x+FIdjL1i2t7jw9dQS6dpzLLZMiSSxBtobqOc1+WPxU0CTw5+0/wCKrKKz/c3FwZ4Dt4KscnH0&#10;r9ZvKEs1ujMeMEcelfDP7UWheI28a+ENZHhyP7DYv5bTAc4fAwfbNOMnF3LWsWj5TgUtJE20Ecda&#10;02clIwOABxis2N7cGPDv8yjGKtRtx+NdkXc52rFoZx/rD92qjwq8V0pC7uxqwOjZHaplCkMSapE3&#10;ORaOWPU2zG23kEgUW7omqvy4VmyD6GuluYUMJI6EcHFYM8QVo2bopyMCmM7DSLy/ivbeaC7nV0u4&#10;5NyPhwycgqRyCPav1U+BPjIeKPgOYru5hOo2FlHHNJnmQAYDEdj61+Qun3OyfzUaQAygMpPWvp/4&#10;A+KbjRf2u/B5bVWj0/UruO1uVz8pMhwp9ODXJVhYG+x+m0ke15PlPUiqoBy4z/FW5fRoY7cgDa8Y&#10;cYPY1lyABk+lRY0vcYPujjtS7juYYGPWlHekwMmgQcEjjvS5PFJ0ApcjGcUDY4HlqC3zj5jwab2A&#10;pp6D5aAJtxMpOO3Q0oZfnPXmoATg5XnNB+70oAs+YMcsSKcsjbhgY+tVR0pfl2knNFh3ZdEufMDW&#10;4YfWkkZVjQCJSD+lVAT8vzGnEkunz01oFyXEHloWso2z0yKjlttLmjYPoFvx3xTgx2n5unalDfu+&#10;gpNXHe5my6Po7qQNOtzxWY/hXSJYrkAwqSp/hHFdQHXbyrZxwQaQSSjJEhHFKw4ux53N4J0gRyKI&#10;bKUs5w22uX1D4fWZkdh4bhzjhkbH6V7UJMS5DuMnip1kmMbZmJHrQ4oLnzHc/D6fEoXR3xjhgATX&#10;M3ngDU9rjfN1PBjr7B3xibmyQk0g+xmU7rGHaT0IpOKZLWuh8PTeDdZiaTFvMcHvmsa48O68lyZI&#10;redXCf3eDX3lNaaVJI4fTLZVYfKcDms6bQtBaFz9jgAPfilGnZlOR8EfYPEMVxOTp0vzZ3HFRNa6&#10;iIX3tN6j5a+3rjwppEj5CWzd/u1h3XgiwcyFLWEcdCKcotDi31PjTFyZgj2UgIbg4p74V5meTDKo&#10;4z1r6ivfADskmzTIgexArlLr4dX4W5f+zHZu5U/0pJMrmPBkf5l3DaCetSsyZx58Z9DXpd14H1oB&#10;8LcL14Za5m58La7FIwFpIWzx1GaTTRPtEcwcnOGBpgIErfvCDiteXQfFURQnRJ0yOMnINUpdN8Rp&#10;C/meHbnB6Feam5VyEEY4x0oyPLk571BsvI350+6Dd8qac7yCNsWEmNvNNO4XHA5cc5p2QPMwnOMV&#10;VRn3gBCdx4z2qVmAABJ6DJp2YyQE/wB4VIMEHpjNV1ZWycjGOOaernngAdjQBLjqeetOO4Fjkg4q&#10;MsmMbj17U1mbcvAxtoAcebotubgjFPMmXPznpVXK7B8wNP8A4V+WgdiXfhh8vekLnODknHFJx8/I&#10;zikwMA96QWJFIAGFOR1zUquwbqOargHC5zT8qCDmhMViyJWyT8p5p/mtl8sO3eqLFSMb16+tBI8s&#10;gg+1O47Gh5p84nbxtxmjzAAoMpPPWs3e25vkJ4p4c/3AD3ouFjTBTA5znH4UpYByCccVm+YPnGT2&#10;pdze/XjmnzCNHzBulz2IxT9w2gVktI285XHHQUokO7mRuTS5h2NbPzYO3jpzSgjD8c1miQDdwT+N&#10;SLJ8pPmEDPWncRoAkIw4605McfMKzzMdqERE5HXNPE4CHEXz59aB3LxB2uMimEnaowPwqqZgVkBj&#10;IPsacsg8ljgfnQBZGecg035cHD1W8wFU+Zs5qRHjJJZ9opiuO4B6UhJySEoymH+UkdjTcrhT5vOK&#10;Yj5kle4lv7lnyW2jHpVd0wBmUAntUzyBYMAHJNUZ5l2qN5yB27V5cUfWSkrEmSB1U4HNNX5kYbe/&#10;rVHzcwhsN1oWYBAfMHHJFaJGLqI0SqevPvWfO/LqJVOOfpUE1y7qmxjj+VQKk5uQoilJYjJppEyn&#10;fYZtYtKywF3x+VXba1Ljc0DpJj06V0GlaXOzRkQSgMwzkda9I0zQI3iQmzXgjPFaJNnPKajuec6X&#10;pHmXS5jmYlxliK9Z0Hw4p8p/sijA5JFdZpuj2cSw7oIAABniunWSCJGSOFQPL4x+taxjY4q2I7Fe&#10;wsbOCC2Oy3IB4wK1J5UO3YUHGMelZjSuUQq7cMeMVNbwXck0biCcsXAAAqtzjc2yaIztKwOeAcGt&#10;vTbC+nuI9kMhw/XtXU6B4av7mS3aSxlUcHHpXtOi+HdPtVti8Ckhc9OlUoESZw/h/wAPT7Fke0Zi&#10;DyxHC/SvSbKxESRfuoF+XjI/z1raJiWNQgUBTwAKilYloxtwMVTtbQm4siLPok0D2SPFyNgGGU/3&#10;gfavz+/aQ+GxtvFlrr+naUi3M7s0zRJiG8UeoHCSAdf71foFG7AAbuPSoNb0vRtX+HuuaZe6TDPb&#10;3Fg6tG3DZxw6t/Cy9RXJUg4vnjuB+HzSQCGQky7jJgoRghh1B+lWVlQ28RGfu816h8ZfAPiPwr8a&#10;b8Tw3Fzpt7fu1jqCphJl/uP2V06c9a8eg3bm2zBkyfqPbFd9GpzxvcLdjX3ZiHBPHFaFldW8UqNJ&#10;boSAQO5UHrWCr9fmPvUkZg85nCtu3dT0/KtbXBOx7F4c1fw5Lpk1ncQW6xDJhbjfGx6nPU064i03&#10;+078DUhMpm+R68cZwNVieOKVCpySD1rsNPvWkhtR9qwwYZzXgZhgIu77nt5dibPVnc2801vqlsgS&#10;UK8i4I7V6Xa3Fw1mo+3nasSkZrzSGRZLW3bykOANwHWurtLqMWsS4OSQB9a/PMwy53Z95gcUpJJn&#10;dI/m284MqD5Mc1xfiLSblNQ8NXKMNqu2/b/FmuijFyLWw3RFSOcg9c1r3Agfw8kbvvPlZIPbFeDQ&#10;qPDz+Z6slzI8jMlpuv0+QycZ9qwbyHbqCN5fUZzXU+INOSKA6hBHMEFyFcAcGsNmMlnIdwI8oYNf&#10;T4XE8yTOGrSurGZFNEJF5IyCCfStS2n/AHAG8gF+vrWGyMkkoMfG786lhlG6Nd/AzXZVp88Tmo1X&#10;CR2sM0R2f6X1Sr8LxFnBbv8AlXM2hTyipu8nHp0rQthOdRXax614WJo2dkj3qFVSV2bkix7zheCB&#10;k1GRGYLgG2zmPrULyEKQWOARmjzV3Id64I54rz4ycTqnSUkYOoW1wLW0ZLcE/MS3tXHXkVtIIDtX&#10;Ik5+teoyMj2Nwm4H5D+tef31sI9QjHlkZmYk162DxV/dbszyquHcNTFinWPXrdCGAcYBHbFdvpks&#10;SpKftZzkYHrXJyQQF1bCgjFW7eSRbuILuzkY44rTF01UWm9tTqwWJadmekpLE5tsIuSvSmsgFwGF&#10;wyk5/GsO1mYeUyspxKoOO2etemXnh7xB/wAITYahB4fuJrN7VWhnX/lpx830xXzk6MovRHt+1jZX&#10;e5zEKsbIh5AcZ5JrnNdshLpKnbk7Thq31kTbIBAxJODk8gjqMVopFDJotyptsExHIPes6WIlRmpC&#10;q0VNaHjujXtzp3jLSpVvXhMeoBkfspHY+xr9P/h1rPgjxv8Asf6poeo6bZzONE8u8spGBkibHyzQ&#10;t1wTyMdK/M7XLQC/vP3A4bpiu1+GXizUdA+J3hSaPXLqBTeKIJ85EJ7o4/iRuhz0r7vCYv21NW3Z&#10;8dnOWXXMt1qvXodB8RPCHifwb8bXhke6m0+5u5GsL7Ydsyf3HHZlHBr6e+BXxMtodD0nSdU1qZ7E&#10;SqgaV8yWLnpz1aNv0r0fxfaaF4//AGKfFQh0uyi1e30UTNbAg7ZgMh4m7q/bB+tfm3Z3Oo6b47vU&#10;33cF1a6s8LLKMcqcMrqfX3pVJLk97fU8vDuGPpypTXvLR97+R+hnxq+HFvqcNx4j0DTLI6h/Z3nX&#10;EEBHl38QGQykcBwOfevixi+xElgnDLcOhEi7XRl6qQeRg19Q/CL4o2y6Vpuk6vdyiwZlVTIxZ7Fz&#10;056tGx/Kq/xn8DmbXdR8SaJb2khltBJd29vjZKmM+YmOM45OK+Yx2Wtp1F/XoevkmMq4WX1etql8&#10;Mu67PzR8n3SzGaJhGOCcj1rEmN0muWc8QEbBT16H1B+tdK5t1jyZ35fByOQ3cEe1ULqI5jO0YJBr&#10;iw1d05K2lj6mvSVWHdH1v+zr47cXGlaTdX1y9ukpVfMfMlkx/Vo2P5V9c+Ir60/4SDw95GouJYbV&#10;2kkQHbtbGBkfez+lfkRp2qavo/xF0XU9PvWiniuVO7qhHdWXuG6e1fZug/EzSL/4A6vcrqsdpdWl&#10;ujT28o3tat1O3jLrIenXGa+vpY/nin9/yPzrM8ltiI1F0/E8W+N1uo/aX0C9SygRLxJWYIm0b1PO&#10;QPXrXljiJ4on8raDwa9V+JvinwDrvgjQb9NVhtL+yuQt3bbRlSeAy+u/rx0ryaEo9pAVlJXywTj3&#10;r53NY/vOddT7zJZN0kn0KFwsYaTCHkcGsWQOHkwykg+tdZJErwAbR06VlT2sCvnynJZhk5rnoVkt&#10;z06sL6lK2ANs5MvQ9zUrhgw+c1DIjJecKuAB3qYMSBlQO2K2lq7oxRrWMjeQcyL0q8ARFcYPGM9a&#10;wYX23USmUjJrXjLDH70nmuKrGzubwd0Y19FOQGDuAFbn1rmzBfGJWkhcpuPJr0N/L8nLID8h4xwK&#10;zHjhNtdB3Uk/dHpXXhsVyq1jixWG5tUc1YMw1Oyfa2PN6+1e6+CNTOl/F/4fakk8ogedUuNjcYPc&#10;15JFZM8N80UYBELEqO+K3/CN7byRxWUrrlpnQB+obtXqUvfv0TPBxUbrU99+Oekaamt/CPxVp2kx&#10;KmpQbb2WAfu2cDKsccAmvcfgHr9ne/DdtNuXcmIhSN/zDP3SPauK+G7WWufs9fGLwfqtrBL5OnO1&#10;ukpy6HGUZCeeD6V5N8MNSvNA/amtrO8N3H5XimS0uA3GFDYBI9K9DDU+R3tc8Or/ALRRnSejjt+n&#10;3H6D3fhb4e31z4hju/A+lTzSRATtjBOeAcA/0r42+LnwhubO81rUPDmlhXQNLFbIf3d4g5ZRz8rq&#10;O3evqvxjrL6donhrUYLmIJNaIJblWysYYccc53fpWrpBfUPhpoDyyJJA8G5oc5Kk8hlb9eK9WpGF&#10;WDSWvdHy+DxOIwzVRzbhs07/AIdvI/He/LPeA7LiG4SZ0kSRcMjrwwYHpg1VtbmWO5tlkvGySQOO&#10;K+vP2jPh8LPxPp2vadoqg3ZYXLQriOcjoSBwr/zr5H8uKXTseWgkRyCCMEEV8ziKPsnZ7H6LlmOh&#10;iYKSZcdplvoZoZQsig4PYjuD9a+ufgP8Uo7A6Jo+rardmwNwEjkkJL2DscAHu0bH/vmvj6I7bbZJ&#10;Md3b6Ukcl7BrkNzbPskRsL3DA9QR3zXRl+NdKXLLZm+Z5bDF0nFroftigtLi386G5tZIp7EGRY2y&#10;rq33WUjivzK/ak8BNpPxdsNatdBAtdRuGZ5IUxG0g557K3869V+BHxPMF5oejarqV2bLzAkTSMWa&#10;wZvU9WjY/wDfNfX/AIx8O+H/ABD8G9ZsLvSbG8tLnSCdgIO4H7rxt2ZeoxX0Epc6birpn5soVMqx&#10;KUm1F7M/DuGYLcIRKTngj0rXSTMZO057Z7Vu/FHwjq3hj9oXxLppmllgNwZLO5ZcCWEn5fxHQ1ws&#10;FwwnhV5ec/nXlYjCtH6LgcYqkU7noOnDS5LK7hmVQ0sBwSOh7VZkeVvBM2j316bi1Uu1u0nLQnsA&#10;T2rl7efDWx80DByK6IiOWykkUHf5eGFea5uDO2dFT1OA+ziJpAsj481h17dqkAAVB5hPFbslsvmO&#10;uD948YqcaHrDeEr67jtXKqpKj+8K7aeIjLdnPVouOxz0TOJQckAkj61q5t3to8MxIH5VgSfaWsGY&#10;bwYnO5CKdazvlDuI5p1aV1dDoV7aM6uxl2XkLFxw+DWzqmnNPoLXdoXZhb5kjBzn6VyyhzaMS7c9&#10;feuv8PXfkywRSTlkZ8c88d68+ScXdHa0panmJ8vzLrEChwWBGMc06wmtzLBBdMPJe427yOVz/SvW&#10;PF3hUvoDarp0YG+Es8Sjhvp714c5nFxOrqQySkMCOQR7V7OFqcyuvuZ5uKpKUdVqbuv6Ve6Zqtg6&#10;qz21xEHt5l5SQdxnoCKqW89s4ibAXKc8V3/hDVdEuvDs2ha1YPPpl0dgc8y2ch6Oh64rhvGOg674&#10;d+IFvFPM1xptwxewv0X5JUPQMegYDrXou1V22Z41HEOlPlkSLNALhVCsVOR7V6Z4N8R6hpl7A8Oq&#10;3oeCYNC6ud0Q7of7yt6GvHYZUe3hZGBx0GK2NPn26kGYkkjmvJr0bXse3HlrK0tUz6K8aXHhDxT8&#10;OILgR6bb6jBaM00KqBlgM7lPvXzPPZRGwO5gSJWUfhXolk0b2uoSR3ckZEOGVT1BrCuoUFrlAr7W&#10;fofWs6WKk7LawPBxUWuhz/h5ZB8RPDNn9oKR3GtRRhiMjaTg1+qcXwA+Deofs7+GVisr+21CbwzF&#10;L9ut7kuC7LnPoR9K/Kb/AEpJrGaC48u5t7hjGSP0x717J4c+On7RGjeD9K0yz+JREEERWGK6hEgQ&#10;HsGYE49OeK+jwE6L/iK58lm9HFQt7B2szA8b6Dc+HP2j/iP4cuNUa5ksb793MRjcpxjrWQLrxC1s&#10;ETxd4siTAVlS8cBlHYgdR9av3t34n8S/Efxj4k1jxraSX0hQ3GFC7vTA9BWLIGivnAlc8kg14eNn&#10;7OpJUnaLPfwMfb0Y+2Scupr20MPnu7RNuI+ck8mto29vLokwW2HCdPSsOycPbD94d2eRWoktwt3b&#10;kSHBb5hjtXirEThUvJnp1aEXBJLQ851/S5BJK6x7SrZGO9YNleyLNCjzEMJMDIr2jVG0eTTbaPIL&#10;sBuOO9eW69pLJdNLArZUZwB1FfQ4bEQrR5ZM8GtRdKV0dVZXBa2ch9o2DvXQ2bKYJQyrtHQ15VpF&#10;6clWnO5SAQa9C0+dGhKmYYxnArxsfg3Tb0PWwWJ9pHzOhJDWcqFRznHtWNKt6rSo0w2rkr71d8xC&#10;TtZhx0qFjuaPMpP1rhw83F6s6KtO/Q5S+gSXT5I5djA7sE9q423F9ZeI2UebsMvyn2r0+8tgbXck&#10;RJ3ZxnrWBqNpv06J0t/nER4r6LDYlTi4vVM8TEYd05cyLunTvNaT4hRmGMc1els79E837FKFYdhX&#10;ntjd3dpriq7uAZx9K960O+0660CxSWK3OYgG9q4sVhpU5XWqZ14fF80bdTz5ZI94RgevGR3rQRm+&#10;yhGLYYcZ9K6TW9DhMxmtmAYclR0YVyZ3rf4cEbTg+tcT02OyMlM5nV7NGvblTCcNyDiub0q4vtN+&#10;IFhKkkoX7WN3oVzyCK9McQuRlEII9K5LV7ND9pYW+Gx2r2cFi+aPJLY8rG4W3vI9otdUhmksnRQs&#10;MlumADxnvzWrf2mn3mkwwzIpDR/KxHIPqPSvDfBuqeTq76ddlzC8v7pyeUaveI/NXSLYqyNhBtI7&#10;issXQUGc2HrWdjyzVdMvbDUhkM0e7KsB2pbW6DWy/MOeMGvUbi1ju7C3SWVMBSGX615nq2k6hY61&#10;qKfZH8nfuglHIYHt7EVwPT1PWp1FPQyNXsYpI/MhhG7y8sB3rhme7tb9mVJQDJ07V6NYzxbLgMhw&#10;WAJPrWbrViDBcFBE3cYHWvQweJcWoyOfE0VJaHEXsMN5pc8yxIJAMle+a6v4b6vBBrniG2meJXco&#10;I2YYKEHn8644ma31eIjcBnlT+tVb6ANdW95aXMkcqnJ2mve5Y1YOLe54DvTkfaVjIhs0lxCTtH0N&#10;VNUa2kuJh9pVFKDKg9K+dfCni3WY4rK0u9bkaPICM3VD7+1ddqurXjKwi1hASg53dM185WwU6czr&#10;jUUlod4tzY2s0g/tJCxbsegqzqFro+p+GZCEt3zCd6j+deBu+vDWZXHiaWQYyw6g13XhPVbxNat4&#10;Zo58OxCt29810YfmjK7km12OPFYS6ueN+L/D99p3ijU5IreRoGnJQ44x/jXP20sgjwXJPHU19ZeK&#10;tMtbzwvcskMbgw/Mo9+4r5d1fTrix8QTKYpNpmO044I/+tX22XYxVI2b1PjsZhuSTaKNxGxdXW3b&#10;OO1ZMjyG4lje3ZQejV0sD5tCSqYx6VnXcIMs/wC5U8gg17CZ50kYBUI2QzZBrf0y63QxgnAPHNZF&#10;yH2TYt+i8Co4ZHS3T9ywJIq2rkrQ6yVPnHyk56EVVZG2ng4qxptzFJCsbhfu/Kc9KtyRHdJgjGax&#10;2L3Mjb8pOKacBTxVllO6QY71GyjccngCq3EQ9mOwH0FSxk4ySOoxURA2naDjNKATt+dutOwGgGb7&#10;RCemBV2N2HmSKPm3etZaH95HngD3q2rLufk8jmk3oCOstJ5BbQ8gniu2026j8pAzKOO/avMLWRti&#10;jeoxXR2coCyBnbJYYpRXUibPZNOnz5Lo3KtyM9a7W2mUxJ83BSvItKuQvkfvG5X1rvNPlBtE/fZ/&#10;edc+tKT5hx0R3Vmy+chDfx5Ar1bS7r7R4VtwXGUjweeRivGoXnVVdYRtUD9a7bQbyJZwvm/6wdPe&#10;okhxOufIZuP4jVZ85TmppNu9vmHTpUB2ZPSpKZBKcu5EfaqbcA5xk1akK4f5TVCQj3yRTExhbkc1&#10;VlPyjjjNPct5MpC9AcGqTM+BmXNNEMjlI2D5+9Zkrky5BwKtSvl5eOlZkjqXPXAraLvuZzk9CGU8&#10;yHjhaw5pOeQeSavzu2XIY4z+dY87Z3E4+6aTsOCuULmSMhsRkD09axLh02yHP8PSrkzgxsBODgHN&#10;Ys7L5B/erkk5pu9itEUJHPk43g5Y5rNkY4cjd19asyMfN+8cAmqEjcS/N17U7aAnYrSMfMOXwKzb&#10;nYE37xjaS2fQVbYja/Gct1rmNdu4o7NIVuQGdDk+1Qm7FLXc4nW9RW51VY0mcQrKQT/exWak0TLG&#10;qWxPYcdKo3DM+qKqLx5p6d637GBVt2JiUtt5OOlaLRE2sOggw4JHJHr0q8qoXUbSoxSxgbjjPAqK&#10;Z3RLhxjhTyeBRcCvqFzbW2mECfLOpwDXEF5WuJXZwztIeT79MVLfzeffSHzyQsnX1rV8P6aLrxND&#10;vkKxq4Z2PQAdvxrCpVsjrpU7HQaBo93/AGe1wSd2N3PQVt3K3Jt2kknnJWMgg57VrXdxbQ6fbQpM&#10;iBY8Bc+nc1zM2oymC9j2q4bocda4JVeZ3OyEG9DHOGy3n5xIc5HNWrS2lnuIem0SDn3+lVI1ka4K&#10;k43N6V3uiWCi2gl80naMt2ArzsVieRXPcwGE5mjQit3svDQzaq00iDag7CmwA/bYzLtHzgnPPFaM&#10;kq7piy7j2J7VlTv9/wCY8jtXzNWo6kj7HD0lTj5l+/utPaTbFbFB5WCPXFc20y/brJQwJM/41aUA&#10;lyQQSpCipIrKPzLWRny4fp6U6ajDcqcm0W7i2V4bdhMciMZA7VQa1eTahmdVLjPNb6oRp/U0zYPM&#10;JCjtmsPbuL0M1QdTUmtIbeGz2xxAfuxVjGY3OOnWq4J3gcgAfnTGkw5yWAx+dcs25u7PXo01CNrC&#10;StkJiZh1yM1jT3GC6sSfmOPerMs6AyjIHBxz1qlDbS3GpRv5jLGkuScda6qNNLWWxFaq9kXtNtg9&#10;00ssW0DkZFa0m1wdp+UGlGSkCDCxqmOO9SlAzEJFtRQMn1rnq1eZjpU7LzGBS1hOBjAUZqpCkCpd&#10;kwIxxwW7Voq0aRXaFBhl4NZlwsB8snUdg5JHrioptt2OlpRhdlCWdlvYD5Q2CQ5PrStdiW/sxFYW&#10;6ojAEnHNZV5cGa4jjhtsRq+C396nxxeTkglnOOM16ioWjd6M8ipibysjs449NjtJmbR4C7Rjbx09&#10;6w5snUJm8vq9RRTagxG64AAX0p6lmlkUuCc9RXI003qbU6SWrJUkAyRbociq8u4SI3PP5Vpx2riG&#10;QuuMLnrWJfXUMbkBlPBH1p01zS0HUmkircEFowSrMW6Cq6w3cd6jKjf6xSRUlsYmmEi7yxfp6Vto&#10;ZTkm1DEAdq6pT9nocsYOozqfDc1ydY1NyybYok3eYeAD9a6HUm0+adGijhj2xH5gPvGuCgNwUvAE&#10;dVyN+DjNdFbXETabFGVACzquCeSTXgYqm+bmR69CC0RVilvki1UNpsxGcCYKcfnWcslyHnySepBJ&#10;617QdHifwZYW8/jHSbVXs1fySAfp83vXnGs6Fe298r298k0atyVOQRWVDFU5yaejOmpHk3OeYxza&#10;c+HQEA7gTWdY2SxapNcmO4aTzwMFuAPpWl9guZrqIx3UkQD/ALxfettY7WCzCy3EbEgDFdrrKEWo&#10;vfdHKoSm79C3I0Mnh65URxENEOMdDWCFWO5AABJbjPatRWjBbao2ntmh4rVoLljIwIHAAySe3FcU&#10;J8rt0Z2xilog06O5ufEbQxJz9sijJHXc5wAB6k19tad4Y1XwD+zgdf1XwULvUZrANZaahzHbMw4e&#10;Z+hYZzg9Ogr5P8F6Nrb/ANrXsPleZZ3sU0rMRiIqcpgZ5Pt2r7d8C+PF8TeHvG/hzxs9nDpx8NMb&#10;i4u4TEjJEM5ErDAPGeua+jyLA0MRV/eaLo+l+v8AwD5DibMsRh0vZLmWvMuvlY+Qdb+I3jKK68Ra&#10;i1ykt3eFipLZSU/wjHRVTtXzhctr2q/EvW9U1XxFc3N3PebndzwBnhVHYDtXovxUuvhzdftcfEG0&#10;8G3E8nhu2vRHHdkkrcSLw2zIHyg8A4561g2FlIV+UEgEc+lGKpwwFSooNNvS/kd+X0ni6cJtW8mT&#10;29qqWyHchYqPfFaOThQYWADqBg1dW3KWRJHIXoaigV5btlKqEB5NfPzqubZ9NSpRgkXma2is7R7m&#10;VG+6VgD9R6fjUeqePPESeGLvTtG+H1hp0DRhBJG2WOepwOpNYuqLbRSz5hkZiAFO/NdN8PtJsbjU&#10;viJPeWULtFormEyNhbc4+8B/EaulTpU4upNc1tk7/p+pniMTbRMzvh7YW0/inxfd6lqLRXEM8Lya&#10;hdr8lrGT+8wG4LMOnpXYfFf4g6Zqekad4V8I6LLYeHLS2Rbm6Unzr+X+Ni3XBP515Vqt5q1xZy6c&#10;+uaktjHq0wadLcxi6weAW9BVWwtrdSyCBNo4Brq9nHn9tU1enLHpG3X/AIHTrqeLUi6kk09vxKVh&#10;ZxhGKWmEQALn1rqLdGEO1bS6kfYQUijLH8MVPb2N3K0SJa+XD56iSTuPYD1NfdnwM0T4SaT4W1vU&#10;Ne061S7bTNlos9r5kVpGy/M5fBVnbrz09KfvYmaV7X6t6L1ZnisRHB03UcXNrot2eBfBzVPG1tYf&#10;FCKz+HUPl/bIIRqF3b4Fl5uQRlvvbv0r7h0PTfhb4N8MabqPiLxl4Ja7nt3lt9yK7ZYbm8tRnJJ6&#10;HAHoa+YvFczt49l03SfG9zL4dl+IFu7ahHYmGO43SZZC/T5egr0b9oTRvgvpXwF+Gupx/EiSz1eS&#10;xtBZaf8AazN/aUYA3ZVy2zavO4bRxjFeRlWVrEZlVrThd0EpRjd2vtdp6Sv0X6niZzinXVGnzOEa&#10;zadlraysm90te3fYu+KfjtpjSeILfQf2crWdFhlDXt+UVAP74Uc8deTXzbo/xs17Rvihb6n/AMKv&#10;0zW5lS68x0cQpNI33CUHH7rscZrxjxh4h0271SK10rTJYNOWzi86QHa11JgZHsAfzrh44Zp7w8sF&#10;UivZk5V66xNWCg4/CkkrW6u3V/h67enhMkw1GlKlG751rq9Tr/Ffizxx4r+O2o63rer3TzS3DhED&#10;HZChPyxxr0VV6cDmvfvgj8S9S8IQ69Yy/DqC/s59UjMrJKEcZJ598Zr56tbWCOBnMJzuUDA7nt+N&#10;fUfw++F+j6j8PtYvdW8Vi0uZbZJQkj7EsYRzlicAs4556VhiswdWpzL4u5rWyqhRwzpS+Dsfc/hn&#10;xv8ACzWtEvri38e6Fb3Eenbrq2u7hUkiGOScnBHuK+L/ANo/xd8P9Z1j4c2Wi263zaZqE6w3UR3b&#10;pDwwUdSB0BxWq3hr9lu0ngW5+NksjSyiNPKvgoJHBztGcH3NdIuifs/6LpsWuW1hoI8nT3aG4uJA&#10;6BT1IB4/SuqOJWJXJFJStrY8DA5bRwddVVKTS2TPla0FppXhbS72902WS/u4yLO2kTp/tEH0qvNq&#10;VwljNJKkHmyknaD69se1U/iB4t0fVfit9os9KhFnazulm+0Aykn5mx2Geleb3moy+ZJIVd5GHyru&#10;rwP7KlOXvd3/AMBLy7n3UcfHkXLuzr7i9iRluJZEeXzQyRk9MdKbY69qFx8SPDsrWt7DIniqxMss&#10;UhBdQ4xjHTHtXCRQalcXTPJcPnGWUHp6V1ei2lwJiWhAYXkeCe5HTFb1sLRo03e0nb7vQ4q8ZVou&#10;+zP2c8PzLeeHPDLLc2sqP4atj843dUB5zWn/AGboUGrPdL4Z8LxzcnzFgUN9eO9eW/CiPxKvwh8J&#10;z3lo8Ez+F4BKxbKlVHyH0Bxya7mW8tEGsXBsJr+VJgM+Zt4/3e2PpXk8HUYSwbp1+f26qTcZOWlr&#10;+7Zb7H5TjqE6decabvHrb8n0NuzvJ7jW9Rij0e4WGOM7rpjge4ANcbrg1fWNRm0/TYZ0sLZ2FzdF&#10;9vnP/dX1A71u6Vqd9qGsstv4dFvaQgi4kP8AGSPuriurhgtotNjSK3gjjRWYgce5JNfotDC+2o8i&#10;fNJb+a6W/Vnme1dGd+WzXR/qcB4Z8M2tiJ57lopbliQq/wAMS+3qT3rn/iv4z8KeGfhHIbqa2lvb&#10;qJl0/To3CvOw/ibuqL1JPXGKT4pfEHRfCnwvnv5beOWeZZI9MtCcNdygfePdUTrnvX5deJfEPi/x&#10;H8VNb1bVfEWoz3N5fbVCg42/wRxJ/Cq9OBzXzOPwfs4OKfLfRv8AO3me7luDq4+spz+FWPqz4aeO&#10;vHWp/G6/8mzuW+03GNUmWQ+XIp4jVE6Db0z3r620ptNh1/UVutEKX1vasLYuhKnzAen+elfGnwX0&#10;nxXoumXutp4Ia7V4hHLbfxI7Z2Ff7xBPOOlfcnhuLXZfAHht9ZsdMF95MjyBQPkDElRn1AwDXgZX&#10;mMp4r2FJuaW3VL18z1OIYwo2XKkmrO1k21b8Lb+pU8O/8JStzd2upeEdKURNPIl5E6rhWORx3qtZ&#10;3fjG78YXtvZa5ELK3upBLf3FvuBIP3VU4zXYRW0Blld713VQxBLEBR3zXLaj4k02GO9tbDw/czNv&#10;Mcbwp8pc8cY681+iYGlP2TcnyrX5+Wh8m6vPJqMU27ei89TQe4kt7HVmNxpOpXaZISG3WMgDrkjP&#10;161l6PrNxqXjG4WPw5LbwxWkmZHlzlx2A9vpVTS9G8Uhrue68TxWxupw8sYIZ1X+6PQn611ttpej&#10;x30LQaIEZYGwwYjk9SR3Jrz6lKSj7O123our/U2nKlC+vM2t+i/JGdo99qlxrF9DN4WjCQTyCa6Y&#10;4UgE4wD3qO7huL3xjpgsZJ7a3huibm4QYEuOigD+dU/EOu+CND8NQnW/iLpFpC29gjNh5QOT8o5w&#10;K+N/iP8AtE6q2r6lpngbwbDDBE5T+1buIEynp+7j7AepzmuTBVaEqbjJK6bvte/a/T8zbD4WtXqX&#10;oxeu3b/g+mx75+0b4n8CaN+zQbXUotIvb6+t3jsNMYK0kr4x5h7qqevGelflK0d9cadnzriMPfsW&#10;YA4A/u/hXWanqPi7V/iJq+q694o1e9v5gN0txIWCgdAo6KB6DFSojyQRoAAqn7qpRj80hKyirW66&#10;M/QMjySeFp++7tnPw6dEltIYJUnKqCxK8itPT7eSaW8RWxhhuOOQa7Hw9o882t3QMzQh7dyZWXhA&#10;B6d81jvJYad4m1VHvoJ3a5fDAgHg+leJLFuq2lqz6mnRjCwyeyMUDLJMC23gelYV3HJ5UQS4RQG5&#10;561Z1DV43WQrau2X5Ga565ldkX/STyMnBrTD0p3vLQ2c4w6llwuBukXG3B5qCSSFYlVI0C/WsuSY&#10;BGyrYA/vVnqbybUtsNlcsN4HGea9Onhm93ocdTFxvpqalzdMoQLACQOAKbDHNcGLmRcjkkdK2rXQ&#10;LsG3ku9Wtoncrshzk89M1076PcW0vlTCBAyKV2nO4GsquJp0laLu+5z8s6juchBoyot3++upnkYZ&#10;5+79K67Q7TXtP1KK7tPEmpRurqfLLkr9COhratIYY0kAnjJAGAasS3lnGzKxtjkdAw7V5NfMKs3Z&#10;O50xwKe56DHfaHr3hY2ep6TZWuopb/6NcBcB2Hv71xhh1S0ub+3urEIUlIRgeJF9a5i61jCF4NKD&#10;MjjbhsZ/GrY1m71HRPLl00RyxQ4DNJkmuX2FWtdyRryxoq0Xc7JriCXwdpwaW1ZYg21W7Z61hfbb&#10;BbWKLzLGOMy/dQAbvqa5dLqRbK/ikckM3OGxWJd8BnVpXGex5FdVPDSkrM4p1Yrqd/dX+mJE5i0S&#10;A/uuu8Vx95qE0rrtRNu85w1c408xtpAttedMdDWhpdk7214z3kgORgGu2nhYwWrOZ13LSKuVrqW4&#10;aWIIsm0nBPrVFrRi433cgYsCM13VvYQ+TclpUJWOsO8SVmlaOyfCOR061oqvK7RNKdByd5FvTLW1&#10;fSb3IQ8KASOlet/DjRYJPiDcXK2J8u3jC7yvyqSeQPUkV49pk00ck4Nq7YuFUIOp3V9e6E+naP8A&#10;Ae2muEgXZozSxptxhiM5J7806LnOpZ7I48xnGjB23Zm/EXV9O0rwNLbWyvvurf5bONsNJjqzHqF/&#10;nXyBf3k0uv3UxB5Zvpn0H0rc8Sa/q174v1i5uNULy3d+4DN/BGD8qqOwxXF3n2tprJEhwvnDeR3z&#10;Wyp807s48DTUFzPdl/ToZDe3EkjMzMxx7VvgqsA6ADPeqMC+Xa2+CBiIZB7Vm6neqqMBGAuPXljW&#10;sYty8x1avM9ylqV0rTXI+0Nt3dfWs/7NcTadaFWABmXOBzVJN1zrUChn5nHAFelaVpxzb7o9hwuc&#10;1dessNFPqYwg6rOj8NWEUelWoCgMIVP0+tdk0lvFHdKUBYx/u/rWdZIkNpqADyEuUAJXgfjVy7RE&#10;ig3lcmLPrXw+NxLrVLs97C4dRRno9yxbdGSN56Cue1JrUS3Kj7WHc4CDJzXY6dc6aJb7csIVLR8A&#10;n7xrhLaW7uvjV4QgXVrW1SXxAI3lZQ3yM2CuPfpWmDptyk9lFXZpWmodTzvxbHfQaf4eRYWYTs5c&#10;LzgCuMtmHnMnlEYxg9MV9U/GTwddaPJ8Pb2yt9Ql0+XTcz23ll2gYjlt3o3X2r5sntYF1KB1myju&#10;WGB0r7PJsfTxGHXK099V3T2fmeJipc7uZt8Z8QkwcKQcjrxXp/w28U6povjzTNRtt80YdI9Qsw2B&#10;cReo9GXtXn0ux7aRTJkbCOnpWLZTyWuuTsVlKtcAMueMV7lCTtpo47HgY6iqkWrbn6uaff6FqvgH&#10;w7qunapDNbXNuCSCN0b/AMSMOxB4qOZStyVI+lfJvwh8V/2Z8RLO0lvw9jqs0SiN3/dl+n0Vv519&#10;iahCnnWckWCjQKR9DX0+DxPtY67o+FxFF0ptMxSTsYeWKiIP2dhjIzVlwcnjp1qHDZau4wK7KwMX&#10;yH7p4poX5uQOTVlgeODTQrhyT6UgE2/MP3QqMg7mwpwetWQDtBwcg005LD5e/NAFfad8eIzyauoM&#10;bfpTAAM4PQ1YUZ2nPpTSAlTGQQPWn4HPy/rSYw/3MdKlwuV+YjI5qxDeuOKMfN17U/AA701QC7Hk&#10;kGgBvO5flp/y+W3yfQ5oIGTxijuetAxjL8jZI5xjFGPlHPGKcwP2ZiM9eaau/AGO1K4hRs2nHc0n&#10;G4fIadhdpHl4o6SZzx3FO4CYyegpu35jxUpxyRnnqKT+I0rgIOhwDRnhfk7etOA+8SajYN54+fj0&#10;oAeTlANtCk7gAKjO7DYzTg3I45oGSZ5FAPJGKT+L7tGRhv3fT9aAHj7uMU/I2n5hUfO37vFOH+r6&#10;d6AHgk4NB+tR/NuGRTiRn7w6UAGW3NwcVICdzc+lIBxS5XmiwD1J2E7qX/lmeMc0zPXindulADx2&#10;+UnmrMTOC+MYNq3U9Kpb/nVdp61YTrckuQPsb4PpxQB4F8RbNL74D/tB2vkqc+HrpvyGa/NfSyo0&#10;HT0JYFb6VT7YOK/UeZPO0v4zRMc7/D96AP8AgJr8u4Mx6/4rh8sgw+L7tHBHT5zVUXqy5P3Uitq8&#10;Kmzdhk/IeK+rfgNqkt5+zF4i0uRUxY6wxjbPJVucEexr5g1AZswcrjHTFdv8F9a/s/43+KLA6miL&#10;qVuqRpI2Fdh2yeAauqrxM4uzPR/Gwgg+O2kKtwmcNuArb0OOEzmR0OSPlJ71xnis7v2jdYDJIVik&#10;QDJ6ZNd/o6g/YiIshYxx61zK6R1SfU7HTok+0SZOC56ZruLJANObC9WAB9a461H/ABNLf5GwSCVr&#10;uLZleO3PmMABgDFKSJQ2aIFRjH41RMXyz8qORXRCMEn5T09KoSIPNdfLbhj2qUhmT5Y8xecLjpSG&#10;NfmOwnHQVpiJvsr7lOQaesSiEA5yelPUZmwxjfM7Wo5SqzxJlmAP3+Rit7yuCNox396Y8HDYTAoA&#10;xQgyQFHA9KRonIceTH06ZrZ8kgN84GB6VEYVMMpMLbsdfSgLnO+W32sj7LjGeKilWNYX3YAB64ro&#10;ltbgWrShQwz371XktfMt13R8bs49KbSC5hx27EKcHae57VI8WUK70Ixx8vSujS1C2RLKAAvQVB5O&#10;S+IGGDRYfMcx9miAGJQOTwRUElvC2AbbPviurktYmiXNuwx0NQCFDdKvlMD3OM1NhXOKl0/LuqBg&#10;u7pjpWddWcyRw+XcMwzjbt6V6QLceYwyRz6VC1oXkl/cRgKvU1Eo8w07HlyLqdpqEc8F2RIHDAFc&#10;4Ir27Rfi55HgrQ4tX/Z/8IXmpWnyxXsVuqNKvbOOhFco9jknfboBv475qlPo1izk+QhYr8vy8ipa&#10;emg2kzP8e+L/ABN4p8U+E3uvDq2VtZq/2e2RyVOe7ev41yKW135SHzgAT1U4/lXax6TIq3RW3HHV&#10;T2qhNZXYnhPl3AGeVxUSTbuWtDBihm88F5R7gjrVlbeFS+5GQM3XGa24ohtZWs2BUcHFWRCPLXKb&#10;sjkYzip5R3Oe+ywkZFtnB4OelNls5fKcefg7eK6NrU+SduRjHHpUP2eX7TuLOT/CKVg1OWSARI7M&#10;8jYycBcmq08k0ttI1r4T1SbbIA37ojHrXarDcLK0gWJWB7gEVJLdeJks18jULEqxAdPIHIqGrlI8&#10;7e1u2u4jDquuW0wdHTyZ2AVhznAroNQ1Dx7qOk6fBqXxd1i5SBY/LXJGCn3c+pFa00X/ABMmk/sl&#10;VbaN7D1PWnpDAHl2jLFeMiqU2k0uonFPU5ucavd3CvqGq3l1IkSqkjEjCrwBj6Uv2eXyTtK9QMYr&#10;pUhVpB8x4J7cU/yFDOXYDHpWbRRglL6OOIQaigZozvBTOaqxWt41y5l2kb8jIrr4YV8qX9w3sSKs&#10;x2wL5LBlCnjGKmxascubVjHJiNWGBjjApn2X94gEbDIrrBbObacGDAXO3HekgtLgRTM0QIVqjluW&#10;mcsbZlGDEPbiiO0m82Q+cSPTbXSTCwjubTzbu4+duAsZb+VXzCvl4jUbCgPTmlylKRx0lpCSqtE/&#10;1B600W58pB9mb2NdaLQiV3I+b0zUn2f5VzEoOevrRyFqRyn2Zns9q25zngZqkBbf2p9mY3YnI+4I&#10;yQPxrufsx86P92Rx90UrRyrHhZoVZuCxjyfzpchSmcjHZy+dKTcnbt4HSpPsYMMYNqjqJAWUj+ld&#10;E1rkw5++D8vNWGt2SxcnerhcZFL2bKUzAlijkaHZp0CRxxYwi45qkbSIA5lcFug211dvABYIPN6k&#10;lm20x4l3AG8U8nA2UuRl85zEFqxnwYgq56mrMkWBGivFtUcBUx/KuhW3/csTFIAexoWAlV/cjoc5&#10;FHKLnOaELmNTvPU4O2oY7W2lvJNzOdnOMV2C2xEL7oxjb6dPSoIYZFmvj9hUHdyo5yKOQfMc6bW2&#10;ZJB9mbbgd6gkWGK2kLxssKfeYLkj8K6+W2HktiEjodoFPjtow9udiEbejLnJ+lHIw5zjo1tJYY2j&#10;kkkRujbNp/KpDaA/dRyMjIrsTa/PITZQg5/hHFIbZxG37lPu9PSmqTD2hy4trRGl2w/eUcE55prW&#10;yl1/0WM5PWt17SXzbfFvlAx3n0qyLQ7UIjCqegp+yYe0OXWzjMrho1zjkZ6UgtkxOu1iB04rqXtX&#10;8i9/c5yy5YdqcLeVI0BtFJZeDR7MPaHLJafJyOp60/7Mo6oD8vHHWum+zyZQMg+9xiluIY0ggBsS&#10;ZDjpzin7MPaHNJbWbIE8hgTneAMZHf8AOmrpnhiKRvs3h67hkZ8kmQsCe/U11KwSNtbyUwMZAHJp&#10;XhH2mBRCASO46fjR7MPaHN/ZpQJyiA4xjI6U77OQihm5I6jnFdSLciJBs+tNFsqnCqSc+mafsyec&#10;5ZopTCqxG7bB5i3EL/hT0tSSpm05Y2VeMV1iwsFY/ZlGCOe5pJ4C6uVkAfA3HHX6UvZkuoc2tsnl&#10;OqGPPUEinNA/kQ5tkDB+Rit/7KnkRHZkk89qc0EhmH7kfd4quQTmYJh+XHkgnAx7U37P+8A2fSt5&#10;ra4+ztgJkMOKebd/kPlbm2cnpRyMXOjAEEO8g2x4Xrik+xxtCqmDq/ytXRRQz+XIXgVU9fWnfZ90&#10;pPnMSBwMU+QTmjBNpEmFCq2QOc037IDIAWOCpxXQGzlNrODNLnd0xUsVpcCMZmYkD5QRS9mZtnPx&#10;2hFvGPKBzn5j3prWknkJmB1GTzXTfYp2DsNTAUHoe9WI7ZxG24NgDnI601TIOTjtnCORYuM9DVuO&#10;2H2L51Xk8EDNdSIMocqpG3p6U0W4U7VtfxatYwRLZzZtZ1tMwqCpOOTT/sMgtIi0iMe9dKYgI4wF&#10;bpSCIGQgRuRt5Y9qqyJ5jnVtl+Zdp6elTfZEIJM3yheCRXQR2xMLnL8P6dala33RMoQtkdemKHFE&#10;tnMRwyeWu2ANhiM460rWcxliy/HPFdUkDBI0EBGAecVJ9nH2dcp0PGKaiibnNxWqKYzJaJ93jmnt&#10;BHukKwZyOK3TCPOT91IfWnfZzvXB4PX2q1AWpzRtzlMIv50xreURJtC4EmSmOtdP9jjDhtzHg1LD&#10;bQ+VICnc5amooRz/ANiDwK7Wc7IVGBvOARUkUe2eNVtgAww2e1dCYpPIhC52gnjHSlW1AQk24IJ9&#10;a0ikiGYscEh1UZ2sM8Lj+tb8NunVioBjOTjvUiQRLKihmZjggD/GtlIgbeIC3P8Aq+tUl2E7GVbW&#10;7iN977sudpA6itaOJjEo2tyvpVuOA/Z1VZdpyM/LWj5eEj2jJyOcU7EdTMEeEjyMkNwK04RvUjBA&#10;2dMVMYFaTlj2x7VejiYEsCpYgAgVaQmyokQAAy+MnvV+KNcYAPI7irMcSb+U7VaVAW4wOOMVSQiu&#10;qAMoGPepgpETfLmpkjzu/eEcelSBEVGOM881QEUSsyjKkelTquFHBOalVWELlcdOmKkiSXbkv0b0&#10;p3ERgHZnymp6hSw+U81abH2YDy1ODximKpyTsqeYLEOBuIxTiueKnYINvT8qbsJkU7z16UXHYj2/&#10;KcZ4oVFJBaOrQC+YcwkDFRPjzTjIp3CxVdFDtjBB7UwAeYB3q3jk8dBUZCliRHzmmAwhlEJA9jXn&#10;fxf8OX+ufsneObC2jge5azVo1PdgcjmvSiFMQwx6ip0CNCUct/x7levXNIuLsfjDqNhqmm+Mtb0y&#10;/wBMEd1bXOGXOf1pqZCpx2r3b9pPwtLo37R3h7U/7UMkGrI/r8jIeRnNeCxvGd671+6CD65relK5&#10;FWOt0XVPAPvUy42PzgVVQ/K3yfrU2RhuT71uYXJGbMca4HtVSSLcOduMccVZH3eTxijKcjnNGwXM&#10;Z4cBypK4Pp1rrfDtyYvEPgiYXTEr4uszkfwlXFYcyMYGGDgkdKvabGN0hEcg/wBPiIPpg1NR3Qr2&#10;P3Gs5PO+FPwzuMg7vB1ozEe6A1Sl5mJArJ+G8s837DvwSmn+0b38JQAeYuGKhcA8+1bcgXDfSuVm&#10;yKoIwPWm8Zf5cU584z5XGaacddh6Uhjfm8wfL3qRQMSA/hTf4jS87ifagYnGPfNNOSMZxSnG0/LS&#10;HG4ZHagB38C5AoO3zYwe9IcbOBQRntQAv/LYfMAO9HGRxxSbTnrT+546UANwMS8GlBHGDQAdsny+&#10;lL/DwtABjnOO/NMYts+62M+tSYbZ0NIQ21uAPWgAGdo4PTijnjAFJ/BjPbpSjGetACfxp8vHNSA/&#10;K3zU0D71DYzSAczEE4YZ9aYTncM9SKTseelHc0DHFic5GeKXcduN7Y+tRNn+5+tKM0xE4kkBj5xU&#10;vnSeWf3WTVPndSg45DjNFwuWxNP58W3aB3zTpZE382iZxyfX8Ko85+tOG7nJGRTuNMmZNOZG36XA&#10;Sfaq8ml6FLGQdNtCOuCvIqTK4NLu+VsA/nTYr3MeTw94fkjmP9nxEAdCax5vCOlNFJ5enoAT3PFd&#10;kGIPUjn1qUyy7FBBx7UmkWpHlV14Hszn/QLPr/dFc3deAIhJO0dhGQR0A4r3fzFy26Nz/wACpfNG&#10;dv2chR0NZcrTFc+Wb3wBJ5jssc6HceAvFczeeB9fXLf2a7LjggV9lsV8ts2EL+2KaIrR7TLW8BA6&#10;gr0q9WKx8JXPhPxPGZCLSXZn7npWLPo3iCMnGh3WP7tffc2l6LLFGw023O481kz+G9CkMhXToAc9&#10;TiocWtSr2Pg1rLW1YltIuFx221VnE67d0dwG91OK+4rvwVp00L/ubdfQgVz938P7ZrUlrCycD1Tm&#10;mtR8x8bh2EWdmWz09KlEoIYiHPy8n0r6Xufh7A0s2zw0Rheqn/69cpd+AWW4YLFeqS3dKWoc9jxY&#10;SwmSTHTbzSiSPanLdfSvRbrwLq4Mix30gwc4ZcZrAn8LeKYZWIg81VPK460WY+c5zePNbCnlRzSh&#10;lKP8+D71cl03XkaRT4XuSO49KpNa6wkTA+H7o4PXHNIOa5FgbiQG6/nUnBVeRwarsl9uBCXCYH3S&#10;OtAKKGaZZE/3ec0r32KLJ34UYXpS8bX6du9VFbPmlEbBHepkC7SDKm760ASc7k6d6TPypyRSHHmA&#10;h1OCM800kefLwMgCmIcQd5G8Z70ZY52qM4qPc4LgkHnmpNwwMA5xSsNApYFjs5xUwJwOT71Dn5d2&#10;/ge1SA4VvlGSB3pgOLNvYBBxTQzgtgDpTGzuY4xxSZ5PFAEoJLAgYHf3p+RsOXOPrVbnd1OKQ4+c&#10;YbnFAWLQcAgbxz3pwb7oM4znrVTHBHtRwSo96dwsaPmsWOduMdaA42H5lrMYyKVAJxTiRtXMrdOa&#10;V2Fj5lkuGI4kBx61SMkhdzsUnPrQke45MzE54ArTtNPd3JNtPz09q5Uj3ebuZhMhQ/ulApqW13Jd&#10;lV85QR1xXfWWi7hFusmI3cV2+m+H8rAf7PAUD+7Tim3sRKokjyzTtG1F/JBtHbDn5iMZrv8ASfDs&#10;rS27NZAnIx8tepWOjWqRwloIlGOmK6SOO0ggTbHFv7cdK6I00jkqYjscxYaLbR2VsXkiB/uha341&#10;0+GOQCDJ2DAHanyykRlXUDIyCKhRS8kIBGTnnFVscc6jZG7/ADceZwecGpIVuJZ32WrgZHPrWxp+&#10;nTS36KYJBk9cda9T8P8AhS4lu7Y/ZNqbhlmFOzZk5XOE0fRbye8t/wDR5M5644Fe0+HvCgRIpJLR&#10;ThQTkdK7bTdFsbVLZfs0WdvXFdMpVbQIqAAdKtWRFiha21rDb2qxwxptTn5anZ23nAHXvT5GyE6V&#10;AzYH3e9TzNjYx8Eglh+FRgoN2VzxxTsHeSSOvSmMBtbjtQAgJMi8jrV6ElCgkkxk8Y7VSAwYiOvN&#10;SAux+ZqTVwOa+IHhbRPEfwj8R2F5ottdRy2DeZCVwzED5Xjb+F068da/In4ieFNd8MfGK4tZXvJb&#10;WS5k+x3pTAmQHARx/C69D61+1MEsiT2qsmVwcYrwn47fDqLxN8HddmsrC0/tCC2ebyguPtGBnK+j&#10;j9a5YxlRndbPca7I/JtXQpASMHPIqyrD/Z/Ckv7O8tdc1SzuLa4jmt9RePEi7WypwQQeQRUQ2jee&#10;4Uc16q1JZez+5x8vIoid4nmdJSMd6iV1KEEfw9acNvluNq8njmlOCkrMuE3F3PQPD95Gbe3L6ptb&#10;aeCetdhHMPsMnKcNuBzivEoJTHdwnznA39j0r0OyvrKTSbNXuSGMfXNfMZnl3NqkfT5bj+jZ7Dot&#10;7LNoilowVAwNx6Vtkt58I8wj2ryzTb+KCSCNdQyjyD8K9L05o5ns2N2mCoyc9K/OsxwDhJux9ng8&#10;VzJXJblQbK6tG0iN4riPkHt715jq9hNp0l0p3NCWypx0r164jHnWbC65UHdWVq9pBeeGZU2ozLCQ&#10;wxyRXkYXGOjPV6X1R6kqakrpHkTxxy6CkqyZIHzY9KxdoWf75AGea6aCCK3v9QtWkmIYnaSOlZN1&#10;A6TzAxcEnBr7HCYlNW3vseTiaFncqWk7reqGvmxkjNdVa3SiBCLrLDvXGFMLjI3ZPJqW3e5SXHnE&#10;+lGMoJ6orB1mnZncmSV8sEqfIMBy/pWRbSubeMGZdvHHetEg7V+ft+dfN14tSPqMM/duSiRVkXbH&#10;34JrO1GOGRYX4yQd3FaAUbcFAaSaJGi+4MeWazhPlaYVqPOcSdv2qZDtOD0zTpBKIXZIcFYjirV3&#10;ahLzzNxGH5OetW9Phjm1CKEzgmQ4XAr26clNJo8WqvZ3KGnXDf2TG4nBcXHIJ5OOvFfXXwc8X6S1&#10;54e0HVdPtpdPvotqmTGbeTv+Brwm++HfjKH4P65r8WhPFBaAMj78/bVPXK5+Xb2yBmuU0W+mj1DT&#10;5obmSO4hvFZCP4WHUEfpWkYKM7pXT/D/AIApVliKbinr5H2F8WPhdc2l1rGu6FpoNs1v57RRNlJU&#10;6krjgEV896c8jak4+YblK8joR1yK+7/gn4q0jxF8DdZ0q6ngd4dP2T2crZeHcMFl7lT1GOlfMHxW&#10;8I6j4X+N7uLe4fTr/UZZLS7RfkOTnY3ZWH614ucYNK8oIxyPN5+2eGrv3ls/5l39e6PH9f08GFW8&#10;lSwUgtj7wNeW3MLwakqeWCoLYP1r3OZ0m0eJCil9pzz6151q+nhbq+XPXkGsMmx7g+WTPqMZh1Uj&#10;c9b+BnxGuNF8Z6RpWqanO2nSXgWC6JJa0yeFbu0Z9+leo/tA+AtN1HwzfeMtD060W7XTUlv4bQAx&#10;3kWMiRccbgOT618RotzbaxaTEPhSwU/0I96+tPg78SLKPwpdaDrUksmlSxmFjId0mns/APPLRt+l&#10;fbxnTrRba1PiMTh/q1T2kVsfNej6hLFPZOl20csbFQx7eqsP0r6l+G/xB+z6RbaVq2pXM2mSZRJH&#10;yz2TN9eWQ/jivC/i34Su9A+Nb3NsyTaTqUjXFpdQcxOG5xkcA1yOg6kwuTnAABCkjP4EV4WIUoxb&#10;Tuj2qXs8XTTW59B/Ejwzbwa4l/p/2d7S7lMh8nBQ55DAjjmvMPKBRRISAseD7eleg+GPEcB8Hz6X&#10;ezPNYSbtofl7Rv8AZPdT6dq5/UorNdQuxFcI6s5+Yenavkq1VxnY9jCSaXK+hwssEP2e7jaEMSxw&#10;T2rIhmvLLVlWPVGU7SPYg9mHf8a664giUBxJ8+ORmsK6tbdre4byiXY8kmvUwuKtu9GRicMpboyL&#10;m1Sa6E6ae5c5JOeCff1rT0ue3he3hnvMMwI5FUbaW8i1CGJ5fk3HBIq3qFqslrHcRFNyYJA7111P&#10;ftGT0fX8iKD9ltodLEEMsZE+Vyc0y7j3WE5EKnA4rC0y9DW5R3AcHBB7V0sbxtYqhB5H5V5VWnKl&#10;LU9SE1NHJtEfMGZH6mq8m9Zo+OA1a9+s6zLthUjfzVCdGNghCZJFdtKd7NmVWNtiMsDMrccAVo20&#10;sjCICQHmsJThipbmpYXu1kmYYAHStJ0uZGUZ2Z1QaQ2VyvlLyeDVSWN/JfPUL1plrOGs4wzHOTj2&#10;rTt/La5VXXIJwB6158rwZ1W5l6mPp14IdUTqV88Bs+lO8UWj2Gs+A9atQ4tridSWUcKw7H611tno&#10;tg2sXol0xSotncDd1I5Fd14esNN1z4J+ONKutHt0PlzCKM/eBT7pX0xXpYLHU+ax87mFCUbsm8Ne&#10;II47v4YeJbTV3tpIbiKLUWXkAepHcGtn43tYp8U/gz4r0+2hVdW0xBdtEv7rzQBgnHQkV88+Gbmb&#10;S/iZ4t8P6hcTG2eaeAeYOVbkLmvevCVxZ6t+z18SPB17qdvLLDazyWwkH7yFlyYyh9+lfSObjZ9G&#10;fMyglNSPX7nxGmo/8E1PEMySyi6sbGNXjJ3bOMZB7g9qf8E/iBHB/Y2mX+ryyWUjAKzffsnPr/eR&#10;vx218wfD7xZBYyePfDGrW1y0N5Hd2wZ0O62lQFVyOpDGuX0u+1ew8e3RjvZI5oNYl2Mw/gJ6Edww&#10;qKOK9k7PqarLadenODW+v39j9etY0nQNW+HfiKwvNNs7mxvdO6A5xuHDo3YjqCK/LH4weBtZ8J/G&#10;m5RhcT6fcX7G1vVX5ZVPRX/uuo4OevWvrn4PfEezbTdJ03UNRkW3MgXEhy1i5zjnq0bH0+7XrvxS&#10;8J2XiH4NeIIk0mxuXfTg/k7h+/UDKtG3RXHUY69KvF0FVXMnZHzGDrVcoxXJU+F9ej8/8z8j7kFt&#10;jKM7UyMVDFLH5EaySNuyfwrq/Eug6to3jjULSeC+MT3jrbzSIVJwcFHB6MvQ+tcfeRNuyEAIPBHe&#10;vBStLlfyP0/DV41IqSd7mrYXdza65pVzb6k0cyFtr9QR3UjuDX2d8Ifirejw5p2k3viKVYBJsilf&#10;5nsGPbkHdGx6ddtfCMM0i7lkjDeh9K39Nnv49RsbqyvNssLZA7MvdSO4NethMU6TUXt3OPM8shi4&#10;apXPtv8AaA8GXfiH4MRajaWdq2o6fZvPb+Xgi6iIywDDv3FfnUlos+l3aYlS/tbmRZkcYZiO2PUV&#10;+gXwt+IGk3ngGfStUkkFqWWNlZsy6fIehB6tGx/KvBvj94Qj0X4o6BrmnRRm3vnbzJbcfunJAIJx&#10;wCwr0J1XM+awnPhpuEtOx82W80q3BjlLZV8c12GnXcazoDddUwRXMEW9xulEgDk8j1NSQYSVAcgl&#10;upNcWIo3V7H1GHr3STOtLRtqbnb/ABZFbkWvG38JeILU6f5glRdj/wDPLHXj3rkYWl81NoJbFXLm&#10;MNbREbd3ktuHvXmJ+zZ3ypqa1OeuLgS6zeOLO1RGk6FgPxqhcROt0pRI+gOFORX0f8MvCHwS1jws&#10;k/iXX7izit5nhvJBPtYySnERUeg78V5L8RvDGneGv2k7nQ7D4tW+rxJCZvNTDARPzGCwyMgHmvfp&#10;UnOnzHiVa1OFX2aepysF3IViRm4C8cVfS5ZREy3LZEgrn7gsl1bExbCXOQe9Wlk4jAxk4xxXJWoe&#10;R30KvRnvfgnxFpv2NdP1RWk0+4/dvIOWtWbgN6kVw3xS8KXul+MbS7jjjkt7mHfbXkPMV1GemSOA&#10;4H51xNpcXdtrMfzgAjvyCD7V9F+CtW0PU/hne6DrNmbnS7gFfnOZbKQ9HQnnaD6Vzqo6DTWxGKjK&#10;6lH5o+TYnuIbi1mgucSLcBgfp2Ir6a8N3HhrxZ8APEGk3mnW7SR6dia0c/vYXA4kjPpnnj6V498Q&#10;fCeseHPiUYpbiSfT7qYvYagi/u5UPRWPQMB1rl9G1LVtM+IWhX1prM0Dx3imOReg9VYd1bvmvWhJ&#10;TSa9UzzcRh1UjzLcytb0zWdC8falZXLzSQ/bmFrcEYDp2B9CB1qeGRyIHSQbsjNfTOvadofjH4N3&#10;N3ZWenLrVnpQe+0wMN0wAz5kR9e4xXy1Mk1lr/kubgDz2QeYuCCOCGB6EV0VGqq0+Lr5nPhMVZ8r&#10;6Hq/ge0v9Q+I2n2Ftpr3E891Gqwr1f1FfbGvfAK6uv2cLHUNK0JdP1yPRy9zpUk26O8AGflbPyv6&#10;Doe9fn74U8Q6lofxl8B6tZar5c9tqSSLJtyBg8qR3DDg1+h+mftOaP8A8InA9x+z5fNMdNVYxBeD&#10;HmY6nKk7Secccd63yvC0Fd1Xa5w55isbDleHV11Pz/13T9RsvHN/Y3mjX0NzDdsjxzxlHBHBBU85&#10;FYV7BA2lhTEAxQ4I6ivUPiPrfiLxH+0t4p8QX+mackl2yiOOCPaiRr90Y9QO/U1w0sIIjyO5rhxt&#10;SjSr2pO67nr0IzrYdSqK0mtTltPuLy1nlhkvZijvwc/zrp0mSSNSSCe1Zd5Y77OQhGDBCQaoadLc&#10;LE4cHKS4HNRXpKtHmW5y4eo6M7PY6+CUJMCHGc9q3IH3xFhMAQvPvXK74yI2B52DgVds52W5KkHB&#10;kGOeleDXw717nu0q10a5CG6lWSDJB/dsKbLA/wBhug0akbeCfSrsiIOQik7QakVhJYuCg6fkawpV&#10;pU3oKtRU0eQa3Yy22qrcRQvtd88etaGh3zG4gIcBlI4NdzqViJNCkVowcRnFeazQtbXN26wuCJuD&#10;ivoaeIhiqfK/iPGdKdCfN0PW0dJLCN1twDt54qJs1zeh6jNLb2ka7CSwH0rrLmC8ingD2sgDxgq+&#10;ODXz2IoSpSaZ7VKtGaWo2N4toR3UDH5VHJFB94Kp7GqgQGC7Y3GSp6elSRSgWxDMTlTz6U6UnB3T&#10;CpBNWZxuv2MDYMQOcE5A6Vm6Fq17aavBDJcyfLLhWNehNFbPp12pQb2zhj2rzvV9PcSzumBIr547&#10;ivosNiIVY8kn/wAA8DEUZUpc0dj6F0W7huvDLuJ0LeUMjrWPremRSRtcRQ7ZAPmUfxV5Z4M1823i&#10;K0t7id9hm2kntXvU3li0jdQGimt1ZCOmPrXm4jDSpyaa9DpoYi6TR5JkiVUdGUhyOlQ3UWbeXLqx&#10;46V6Ve6Na3Xh954pEWUKcgdTXnU9re21zeeY0jJuwrmuWKcXe9j0lONRWOH1W3lQRTwJtkWUHj2r&#10;13wTrDXWg2kEsv7xIgFya4aeO3cXC+eCPL6VU0yaKw1N3Fy6g3QO70r16dVVIcr36HjYjDcsnJHv&#10;58yGeRShIIyrVZEMF3oVzHIiN8h6+tZemXkV94XhCypv8n1/lVmzluob24je3YfP8vvXBWpct7hQ&#10;qu6PMNd0nUba/ujDayFCSRgVg2c8zJMkwO5ZMAMa+iJraG60dy0cWdnzA15N4k0SaG8aeGHDKSWV&#10;R94f/WrGnU5dH8mehfmR5/rdgTJK624z5eeOhrlbRo1nuo5CByQCa9Kt5baWxEMwIBUgE9Qa4vW9&#10;PaKZ2EbYM3DDv6V7ODxd3yyODF4e6uc1dQSRamjqRtznj0rqPD1tcag8zfaLrylcAcnmspXja1eN&#10;wp/dcE10fg66kttV1GLy18sy5UY6V6Fb34+fQ86EnB2PUNL0TR44QsyM7lepPStOWws4pMxWCDau&#10;RgVAZZ3s/PhBOGTiuzsLc3OnWrtHtCwfNkda8Kpei+Zs63NTjYxNOn/0G6jlj/iGMmuS8X6Db3mk&#10;XrxWybvKJwBz+Fd1dWcC3z7T0bsasiOM6bEDKgJQjmvQweMcWpJniY3CKV7HxpcRXFprV7azxyDE&#10;h2tSjlADKxFey+PfDvnWd1cRWY8xVJ+Uda8NjeWO5kSSGTcrkHI9K+4wGK9rG/U+QxWHcH5D5EgO&#10;3LYyDz6YrMka2aKVRkcntXQH7K9pkDkjp6VlywJuYeWo/SvSTuciKNk7RzykODhxnmu1tJYptOlG&#10;5N+wd64WeERvIyh8sPWrum3Gy9tT9owd3Iz1qZRuNM6aaJ1YgjnNUWU5f92etdFsWfTvMQDKpyKy&#10;3XG8GM9eKzRTMwqfNP7rAAo2n5cS455qyVbLfIahIXIznPpTuIT+IcGpFzuclvxNN2/L0pRnGCvH&#10;Y0gL8LEKxAJOR+NbVpNI0sgK42kY9659G+ROlaFs5UzEDJJGKLNiud1Y3JUx4zzjFdpY3coAxuA4&#10;ry62lZZIjjgkfhXW2twwhX5j0FTZ3Jkz1/T7y4a1C5BUAV1NrJMk9q6k/LKpryrSroAx/vsHb613&#10;FjcyMIf35x3NKQR0PbYJYptHtJUcZMKhh6GmvnfIdp6VzPh+4HnTxNKSHTjnpXUTDDKC64znOajY&#10;u9ykxJL/AIVVkJ56HmrEhUgjzB1qjMQD9w80AyGZ2EXHas9mG5iSoyalkb5iCTjFUZC3zDH41rFG&#10;TZWmb9/JhWwRxWfK2IFHHINWZXIB+6W5rMndzFy44atEhFG5k+SBfMIwTWNcP8n3zyOlXZixebgY&#10;VfWsSaU7pv3a8dDTSQkzPmJF2CJQMg5rInA28zZJbnFXLhywOPWsmZgW++elVJ3QKN2VJjycH+Gs&#10;+RnG0+YPerchPz4GTis6Uv8AJnHXmoSbNnYz7+5SLSpC8oxgkcYryvU57ibUrhyz852muj8U3StI&#10;sQmAVV+Yg1yFnM0k4XySU3ABjSUbCsSabbyCZi4BYt970ro448OctjioYxtmUCMdugq4cEDIPSnc&#10;TGBoo2lBjUkjg1yOt3uWeFXwuecd607+48tXG7cxB2iuOlSaW6uHZ8lpOBUTka04dxbO3kn1COJN&#10;5zIM4FeiwyWtho9ugC+aVAx3z70aHaWmneA9S1Ka1QzSQlbdG7E96x4hNcXtxJKT80pO4/4V5ler&#10;zO3Y9SjSsrss3DzSpKZJ2yT6+tUisyiIASOS2AAOtX1t5mmANwAA3B9a7TQrXTFn82ZISVAwD2rh&#10;r11FXeh6OGoOcrJFXw7oeo3V3CzWpRAMuzcbR/jXW6gLGCCCGG8AVeCi/wARHepbrUl/s+SG0tfL&#10;jHDBeC341z0rMzF2DFtvU187icQ6jt0Pr8FhPZK/UezjGSxHFUnb52+YYApHkJhUFurVSlkASbCd&#10;V9ayp0jtqVEi8slttj/eLy+PpWxCY2VAXQAAdDXEqWaIr55PzjpW3bSMjKPKlJyuaqvQstGY0p87&#10;OtIUo3zcBetVXC/wseTT0kR7NAEYHZULCTepwAB3NeWlqezCkkIciQb8rxkVm3c5IQbgMZ/Gpbuc&#10;kR4k4X9aw5XZ5uEJ+btXZQo31ZFapyosqokdNwbiTqDXSQFBYlAhVQBjisS0jcGMM3ORXQP/AKuF&#10;dqgBBU4mfRGWHpuT5mSKIybciQH5uR6VNO0Y2BRtBUVAAA0JA4/lUF3Iqq+V/g65rhUeZ2PQirak&#10;V3Jsgc/u2O31rmrqV5IYVDPgt82Khup3e9jAkk5k5ANSorEuVhBwBxXr0MOqaTe55WLxXO+WItui&#10;AvtXAxz9avhAvVmJzwau2Gn3ssLMLOQLkZboBTrqFob9I90bMeBg5qKtbmdiaFFJXZTLHptOS3AH&#10;euh0zT9sU09zIg+UNtJ6Cp9M06JUee4ZS2NwB6Cud1vVg99c20HmrEpwzg9SKwV6r5YfNnTKSgrs&#10;drmoqUuEgICg4Jz1rlbaG7uJn3KQqv8AMaW3ieWa6ZpGxv5rftQkdoyhOuK70o4eNlv3OGV6r8jT&#10;02xjMNwVhX5FGc1v2sWmK2oxS+WGdMBiehrHsLqb+0lQQkR7gHPrU+sRW5v43TUWBZB8oNeVVcpT&#10;s3a56VGmoon+a3F9BLDG6l8xyA9qzpzJvMsLg+WcsAeuKqNOz2XkyzyBQDtYnn86gt5/LkniaElW&#10;UgNnrTjRe/X9ClW5HoX5da1K7hsoQ90qo6q37w5J7c16VpPnxaDIlzJuZ4k2oz52g159pWjJI17J&#10;/aig+aGz2X0rp5BJFPB5msuzADBB6gVw46NNpRpqxdJzrO8jobmzgjg1B1lXLQbgFHSuFuMvDLuS&#10;5BEpwSDXVx6ic24yp4wMjrXR2dpa3umXrP8AZECIN3yjIrzKdZ0dZI7fZpLQ8ph8zZdjMhxjkmuu&#10;8F6j4Li8c6kmt+IFske/t/I1Bo94gjB/eLsPdh0PaqfiG3t7UKYpo2yTnPFcM1vaXEqCZTlkJHPG&#10;O9eth+SsuaWz7bnDiKqinFPU+wde8WfAyXxlpEfhfwbdWGi6XpZa4uiCBqsxHLE89Dzz+Q6V87eL&#10;/GHjPX4tU06LxK0GjC8KuLaIRtcqDwCwGdo+vOKt+CtI8Q654S1bRbazSDRbS+j+03Sx/OpJ+6uO&#10;WLdK93l+EVv9m8JrBrC6dapaK980p+9Eo5OTwCwr0amYxp+5BWkv6+8+cw9CnCX7x39W3+e58yeH&#10;PDuqajrtpaafpc6wxJm5nEeEjUehHBJrrddsbfShoECatG0kgPyH7xx1JHUV6v4j8bfDDw14R/sn&#10;w54esL65igaKMQgFWl6F3fvg189rJqt5rfiHUNR1GSW7uLgu5z8qjqFUdgOlcdaLnHmm/Tuz6fCy&#10;UtIqyNgF3gy12vEeTk1lS3gjOEwCSwzVWe5RYMbiTgjGcVhySkqS0uOTgetY0MLfV7HTiMTyq0Sx&#10;JJNJNcM1wGbfxuNX7O/1mM20cesuiiQBlBxnPY11nw98MNqOoa/eahAyWcFm7eZI+1IQP4iehPtW&#10;JrFvosnja9TS0ubiCHVwi3CA5ujnoqj8uK2nOm5Onulu+i8jyfaOTZ6BKvjbU/hNNp0Xwx0H7Pb2&#10;e+5mYKmT/CQ5wM1xOj6TrbT6mkXh66me3ciTYC230xjOfwrpPEzeN7Xw14Fs74XOn2l3Zq0enxSE&#10;SSAd3I5/A1e8Ia1rumePPBr2tsN6eI7WPb5fmebHI2GXHc4ry1UlTp6Ws7u3/Bb/ACN4021dHpvw&#10;r+HXjTW/ij4Ygm0TV7WzN2HuL54SEhjXqFB6u3QZ6V+mFv4c8HQ/BiDQx4P006bHoJiMUibnPHLl&#10;jyWPXPWvnXxt8QNf0Sz8A2Og+BfDlmkukQum4qZJ5XGSNv8ACAeuefese++MGteGfgNrN94mk0+9&#10;8QahZk6bpVuwVUGOGkwPlUHk+tfW8O51ltGHJUqxdWWys7vySsfA5xgsyx9pqm4wjsr6vXfTy9bH&#10;UfF+8+Eeif8ABO+80q58Q6SyXEDDSrdYwlxLIjZBIwCuzuxx29a/K7XNUub6/huJ9f1q5mcCPdcT&#10;s+I1ACqoP3QB6YzWj4u8T+NfEnxT8UanqviW/uZ7q9YsRxEiZyscadEVenHXvUWlaMJAk0ithR3H&#10;ArDMsTRdd1kuTRKy627nv8OZRUwsW6nvOXfozGtbK5lOZBjoeP8ACujtrZY8gMGXIyMVsxxQJJch&#10;UBJGAat28KLHeO1uWIII44r5+vjnL0PsaWHtutSSwizeMTboBGVYbhwCOlb+t+I/iLqHhn+zj4qu&#10;4LBIAJxbyFGmCjC7iOcD0rEnuY2hjVLIKFTpuxWJcXcUULlpiWfPAauGk5uTcVqzapCDXvFMRpGk&#10;jnTri5KShtrzYyB1AzVPxH4j8Q6rpHhvTxZXVjplnHhYBMTuI67j3rNv74C1lxI/J+6DjNYQWadZ&#10;QTKilxkDvX0ODhKCcpfeePiFCT5YpC3TQeQvkl2AKggVdtLSSS7yxlyVXGe1WLa0SOHiHow6jNdT&#10;YiD7TKTGn3BgntSxGKUI2j95rhsFd3eliWxshHGGZmAwN2a9y+Efgy/8R/FdI/sLx2FjcRXF7dN9&#10;2GJTnA/vM36V5Pp9nrGpaxdx2llP9ks2U3kyjOCfuqvqTX6ZfAbw3Ho/7NWnSySWv2jUAZZUPWJO&#10;iq3vjk5rwl++rxhJ6vVrsun3nmcR5h9Swz5fiei9f+GPN/HvxH1K38TaLo3hzw5ejT7XEDTLHmW8&#10;lXgBBjIVT+f6DsPhfbfEe8bx7LrFneRPeGFnmcECOPnCKp/ix1r0HUY/gVpnxE0zUb27+FttqBdx&#10;GXlQtlup2DOD74rjvGHxp+Bmg6Tfqvis6jeKuUsdNQbmPux+UV9Dh8v5pRldJrt27HwKxd6ThQoS&#10;cpbyl37+b+Z7xaW9hZ+HbOKK0CRIn8IyST1J9SazNQnf7NrlxcyQ22m2mnvNI0j7TNtGec4wo/Wv&#10;hbVf2ndYma9TSP2YYoBtIWe/vA/0OFAFeQeIvir8dfEfhzUdMvfEzraX10qG10+32eZk/KgKjJye&#10;te3WzKlSun7sUvm++pz4fhzF1GpSja71ZkfGDxZqni39prWZkvrptPttTNrZIgyNqtgBF/2j3HWv&#10;WvhR8OLg3dlf6rp0YnECtHGRlbWM/wA5GH5Vf8AfDWHTNI03VvEWoaPb3bWYmSCZhss4sZy2eN5H&#10;5VU8ZfF+ztUvNG8I+HkZIZGj/tOUbvMfuVXvz3Nfkee53ic0qSoYJXtpKV1aK83+fV9D9Dw9FUKM&#10;YUVeT69F/m+y+8+xvDNrodvrWj2xl8Pw+Xb4sLbzV3D+8xXqWPYmvSSd1vqsa6ZKzIowGO0OfY1+&#10;Ph1/x83jez1WTxf4lOoLfLIZTdtzg5AC5wBX0p4f/aD8Tw+G4LXVfgXFqDR2yJ58dxsdiPXPB+te&#10;3wbgaeWUnCtNSm225Lz109H17dEfM55w9iZyVSD577ra39dfPW59uXlpqt1odnA9w9lCW/0hIm3M&#10;6jsGHSn28WnQwwpZ+EdKVY48LLIwDBvXB5/Gvmzw/wDFT4oeILu6j0H9meC1t4IwJrm6mLqGPQKe&#10;AfpzXo+i2Wrwwa/qmv8AjBrjVLpQ7RLMUgtY16ADgDjrXoZ1xvluU058k/aTS0jfW/ZXW54DyetT&#10;0qWj2XV+qXT1dj0WFFg1K6uLrXZZ52YkEnCIvoB0ryz4i/E7w74e0OSaSGJ5DxZ2aMPNvG4yxH8C&#10;J6nrXlHxK+LnhrTrHVobAx39yNyQxxSfK8g7kj+FT+dfC+vap4m1rx7q+o6prl5cXE9xkjOFVf4U&#10;RewHTivk8pznN81nKpNfV8K+jS9pL/C90u7+S8vdwHDPtLSqLXt0Xr/kdT8SfGms+K/ifeXf9l6j&#10;bxuAJWackMo6Ig6Ko9uteerbuHgSC0ZmLchBkn8q77w14V1bVNUs4vLa3tgMy3DLhUA7DpkmvXY9&#10;G+Hvh7T7aWe/spp/L/d+aQWPvjsK9WrmNLDJU4avstbvu31Z93hMup0IpJbHkeheG/Ed3Mu/T5IU&#10;VAXeUHCj6muiu4PB2iaerz+JrO6umOIrWPB59T6Vm+L/ABzd3f2iy0y3jtbRTh5U4eZvw6AfrXj0&#10;63smoySXF/dFnbmQtkn6VdDC1cR71V8kX9nr/X4nbKfLod5qPirWB4g0d7PwxbLbxXK+ZGG5lBPP&#10;5VzOu3Gi33xH1y6TQZkL28R37+CccgCp9I0TxFqF7Illol4UQDzZ3BCLn+ZrqL7SfCOgeHY5tV1p&#10;L3UJ4z9lsojjB7sw7Ae9ehSVGi1GHxtW0vd9dTmq4g4ARq1vNttmVAOSwxmsiV1Ny6xxSkbscd61&#10;b28luUXZZiNDN9xB2qaC3CXFu4jQcKQCK7oS5FeW/Y5m5VXoQWWjyXF1D5uqpGuAWLdhXULDplk0&#10;SwvbOdwAYAGsfUJJTDGsckiqcZKd6fEIY9IUSM7MwG0MelYVak5rfTsdVLCpayOjcQs00rxMXYKR&#10;8/AqrPfX326JGUuAowxbNYc90RLYKsjjI5Gc1Ua4JmlLQMTjhs1yxwzer1OnmS8rHQXs7/ZLRheP&#10;uYcopxisQLD9o3ieYFvvFnzVF5uDyxJNZd7eCPTg3lSsfOVVVBksxOAMfWuyhhJaKPUxrYuMep0D&#10;z2a3cAd1288ZqpJqEP2qcwWrKuR/H1rNudL8Wrp11LN4Mlj2RRs4MvIDdOKkh0q7lhtS1y6AlcqO&#10;1dn1WFNJzZ5dXGyqaRVySa6nknjwsgbvg9a6rw/LCHv0u7CX7yhS68c1o6bpWmW9n+9MRkMQ8vdy&#10;BVq93JbQo9tbkAZBUCuetioW9xXJp4SpN3k7Fu6trOGQmOOyKsA23A5rPadnKLD4ft1VX+Zi4Gaz&#10;JriP7OG+1yFh2J6VlSZuWlRvtiowwzKSK5IxdSV3oejSpxpx0R2VzdabFYJtu4TK0QzGjg1z9zqb&#10;LZ222ziyXxjHX61kxWdjAk588sdh++/Ss1S9zqEFvEwO/UFQFOSxJ4AA5rojhk31aQTqWXY9U+HW&#10;j32q/GOFhbqLa2lWa7uHHyRgcgD1NdX8XfEnmT6bp1g7iygPl71PNw69T7KK3EmtfDX7PtlZgQrq&#10;d/ZDybZThgpHzO57fjXzp4hvLq48VLsnZtgwD1yx64rqVPlaSPmK8nXqeSMS6kVrmLETvK+Bx2+g&#10;rctoJIdJjeYgu/IUnO0VHpdptllnlVWk25APRRUOp39rGyBpAXJIQA5LH6VrGPNZLU2qVOWNkLqN&#10;9AltwuWMfAB61x4+3XN6MJM5acDA/kK6PRfD/iTV9YupFt7+O1juV+03RjJWMHoq46k+ley2XhvS&#10;dLnijl8PSPOETyt33hu6Ej1NOviqeFg3uzkguaVjgNI0hoRp7HSpvNkVQqhMkGvY9L0MxaWr3lwo&#10;dogxTP3R71ceM2dvBIYrLzhAGVSBlQay21C7nkCi4kCknzSe9fD47MKmIbtsfR4XDqKJbqdZMwxa&#10;fGsSN97HXHvWfcSxMsQaSMgADBPJqO5nhCuiMiLtO4k8muKurvF1clPMYAnLbutYYfCuqzrqVFBE&#10;+rT2ceofu5yoccAHrXGSXTRfEL4fTi6bA8W2pYg/7Yqhql3cNfRbpEIDHnNYlwZzHbtvbCXcbBs9&#10;CDkYr7HBYDlirvdNfefO43Ep3R+tJh0/UPhtY21ymnkXfgiJYHljDYLp71+aXxA8MeIPDPxg1bT7&#10;+3uPJk1KaS2lK8FHORg9x9OlffXwrvptZ/ZW8CyS6kBLb6bFCbhOWDIMDIq18UfA8PiL4Nm21Ge3&#10;W9ttHllstQVObd1XhX7lX6GvyfJs/eTZjUoVv4U5NS7rV2fy/I56VRSSTdrn5eyRSg5CjBORjoaz&#10;ruO1MDnz13tjArs7K2uIdT8eaVfae6S2uoyRo5z2PUZ5we1c3PZBNWYeecmY4BGa/c6Mut9NGmtm&#10;uhyVpRaYnhu5Q6zd6bcXjILkhreXdgrKv3Sp7HNfcvwj8bNf2UPhrX9Qt01aC3EdndyEBb2NeFBP&#10;ZwPzr4VvtJElrFMt1MjowfKnBBHcV1mj6hfzNpU4lma6tpIyHRtrts7gjkEV6tDGKm049dz5zG4b&#10;nT09D9Iby3aOe4BRshulZyiTzmxA3TqRXH/DzxhBrnw5t4b29t/tlvbLGJ3IBkxxhh2YfrXYa/qn&#10;hrRvA15qOreNNMt7aK2Zv3rAFsDoAev4V9Lh60aqTR8zKLTsywsNwwdvssvbGATSNDJxuW7PPTYa&#10;+KvFH7ROut41MHhv4dwx2UVw8YnnG6S5Pqq9qyLT9ov4lW1wyX/wb8P3f7zOTlHA9xiuhwsKzPut&#10;o3AGIpMe4pHjxHEeMetfKmgftIeHLrWbWHWP2e7+0iZwGuIJgwX3K8GvpTwz4p+GPiHR7d9G+Jnh&#10;1zgEwyTqsgPptPNZu66A1Y1dh3A7KkRgJACv8XFX5LeVbyb90ANg61WYfOPlHeqQiY7SB06elIBw&#10;x2UAcGn4bb0qgGEfMOe1A4PGKXjzOlGPvc0AMIG5zvOSeBTucHkUEfM42DpTe/3aBDuPLcHPUUED&#10;AO6k/CnAjacoevrSGNPQfL+tIcbuRThje3y00gnadvf1oAXIwMim/wAbjNB+8AWo7nigBwz1GOtI&#10;fvv82OlPAGCMcU09OlADMHP3TTWAymfWpMHYPmzTc/N/q6Qhy4I6mn8bH+bp0oBG1sg0w5zTGL8w&#10;K4B4PNTDHltknOOlRAn5fl709uZlbGOKQCZ+YgDFOHBPFJx5hJf9KDjDfNjpTQBubzUHlZ49aCw2&#10;N8po528AZp3GTnGaAHJjex25qUEgt0qNc7iMU/JyaAHjHPyinOM29wvmAA2cnP4VDznOR1qxtLWs&#10;uBz9jf8AlQB4pYO3/CeeJozI5DSzIwPvxX54eObH+zf2uPjfY+SFD+InmQD0c5r9B33ReN7yRRy+&#10;pkMAenNfIf7RWlpZ/tOfDjVVUbNS0Da7f7SGlTvzeppa6PGLoZ0mM+XhlA/GuUkBTxHA+2YEXMbg&#10;qcMCvOQR0rsXDPaD51IMfGO1czqKkG1Po+CK6WYnp9ndz32q2V29+WeWGJZCep2DHNe5eHMNZyYl&#10;AAVBmvmnwU7/AGrxDC0gISZCp9c19K+FI5X03UcKdsYUu3p6Vz1dC1Js7+NTHdQfIjNtHOeorsNN&#10;Ie0RMJgsMnvXGQBWuCBPycc5rrtLGyX94MHzkH1yaz3RqmdZDG63SLuHMfBI60x4EFzLuYA564rd&#10;aJ1vlRjnZChHHXNV7uKQiLqAB170opjZieVyMJkZ70Nbktkx/TitiKH/AEJdyc7utWlt3MUh81R8&#10;vNVYVznfIIJLNn8KaqKZLgKjAAjHFdKLckt8vAFNFuwjlHloM+3WiwXObNvJ5jfu+45HNNkgYCYG&#10;ReevFdKltIN5DDpyTTVsw0k2JiSPaiw7nNGFfIWNrp0GPlwKjeIlYUhC4B5J710E9q3mxrjYQevW&#10;pY7JDbNudl2kbT6mpVxXOca1uRBO3lnAA49ahWGTynLQY9OK642cxEbGYYxyPSkNi3DGcYA9KNR3&#10;OReP90P9GYfLzxUdvGGlkG0jnqVrp5oHDQrs3HPQDtU/kRC1iAt1BA+Ygc0rMLnLNbSnzcRhcNTP&#10;spDSZEh4GeK6w23+jv8Au2HI5pPs0mGJwTgc47UWYXOTFqnmIQSMetAgiM0xFvhwOMjiur+yLlj5&#10;LYDdMU/7KhnOIwPl6AdKdmO5xhtvlU+SQS3Ipktq2IgY4tvrt5rtDaKJRuDbgOMDNNNouxdqkENz&#10;kZpWHc4N7CItI32YFe+BUP2Er5xEPB/hx0r0E2rfaWxa8cZ96a9oxYM1uqj+FR2qHEpSPOmtWE0S&#10;hAWGeKQ2mCcykn/dr0B9Ly8TeZ29KcNOl2jNmpyPvVHKVdHnZtIvKbbA7c8E1VkgmWQYsWBB54r0&#10;ttPGFzaKMHj3pp08meHdAoGOeKTgNM8ra2l86QkNjI429aDbvuDLC5wv93FesDT49/FvEBjoRVdr&#10;CI3W3y0z7LU+yQ0zyyOGVZM7HG4njbViK3t2kZBLKWV88ivTG06L5SyoQB1C1TksIDK22FQcjkCl&#10;7Id7HKLb3BSEbYsAdlqdrYLa4a1cMf4sf0rrYrN1eL/RixBycirZhlluVZoVJAwAFodNlcxw626e&#10;UpAYjPOamFqmGIDdOldc9kguR+7J4+6BTBayl1zYhRk0cgcxy8Fs8bMRDbZwRlkz1+tRm0QNckxs&#10;fmyccda7IWUpjQ7Mc1XltLsXdrttQVz8xzRyDUzlRaR4G3cD71BLauXTMUmd3HHWu0a1bep2dB0x&#10;TfIke5A8kAKh6VLT7GiZykcDCRz5LZ2YyeaQ2z7k3SAHPA25rqTb7SgMRxv6Ypwt2M2RCCSoycdK&#10;OXyHzHHyWowzG2fdnJcdqVYnltWIU8cEkV2f2YjPyA57Yp6WYM7j7Oq5Ao5Q5jjo7ZltkQxkAg4J&#10;HWqr2jvc7fKwQeCB09672e3lEMSLCjnuSMYpsVrtaVtylgBu+WnyBzHIC1lFnAJNRWUg9duMU82o&#10;JINuO3QV1r2q+eALYlWIyvpVg2xWUKLQfc+9in7MamcLPbzLA4+yMASOalt7Mm3mbeV3JySM11V3&#10;FhbBTp7tI8gAwKtrabUBKDHkjgUvZhzs41YHEHyqpHO8kdaYltId5EQGW9OldclrIy3hHzIr8JjF&#10;WBaDYm2BV+TlfSnyBzs4lraRfOfypD0465p3kM8UBGeTzniuzW1XEQEYyM5yKlWxjCzf6Pg5+Vh2&#10;pcocxxv2ZPOkAsyPkAAznNKlon73lhjrXXpZpud/Jfdnr2FKtqSGxa8djRyhzHHCJN8aJbspAOci&#10;mi1be7+cxbPPFdnHYMGus2oA2kliKnjtSbCH/R0GX44oUQ5kcSbRVQYkYlyO2alNi4i/49ED4Hzt&#10;6fSu1NoBI/8AosZ4GB6UPCmYwbR3bHUdqfIhc5w32JhOh25GeQPWg2DyTyAyEcjHHSu4S0jLvtG3&#10;cOe9CWjmSUCHoeTijkDnOI+xTrNcAujHb27ilFqw8nEX8XcdzXa/YY1uSBG+4juaX7ImCPJJx1OK&#10;OQXOcb9kn80Bo1BA4xTBayDduJOG+UYrtFtUXaPs8jfN37U/7LJ5w/0bhSCeOlLkFzHETWpVRm3f&#10;qO3SrC24NpGfLPyqM5rs5LUuQzsAFToFqBbaNo4gC5654o5EFzkxZoyMSp+Q/Lj+LNJ9jlMNwPKA&#10;C4xXYixQBiGxxSNbj7IuYGALcUcgrnHpa54MD4qeK0nOoP8A6IuxE4wOtdbHbsbaY+SoIHHFLHCy&#10;uuA24k4NPkE2csLefbIFtQCTzmnrayeQAWyAfSutW0jMzkzAEjn3pwtI1DEEde9PkJ5jjms2DD9w&#10;zc/Lg1aW1lWBmd85AwMdK6YwgPCCjnJ44qytuxO/7GG2r+VHIJyOUFoweOQ2JK7gZB6irE8FjLtE&#10;ZKqYxjjnIrqRbSEQssi4ZTvyOlRLajaB9hwd/LUuQXOcp9hTyCVlBbHcVWW2lV5S6nvwB1ru1s8y&#10;uQm1sDGelOFlIL+Z3jjKrat8uM7jjilyBzHKWkTNAh+yqmDjJHXNLNblZiEhDHcOBWxpkep3FhrA&#10;uvB0loUv2Eb7s+aueDjtWqLKUc4X5VFWl5E7nIiCXzcGFssOPl6U77IVL7d7H+IEV2IhAi5gU8cH&#10;HNOFs5hG60RcnrTsBxYtbkiXbbhgD0xTjadN0sgwv3dvJrtktirpkqD2460SW7+fGxs4yScAU+VC&#10;OI+yyKvyQsyseakW0AcYt2Xiu2a0xbsGj2kjgAZzUX2Y/ZoQqsceop8omcktsdygKx9WxT/soMUg&#10;Mbqc/nXXi3X+zrkbQpJGOKaltKUbEKsQKtRRDOTjtP8ATI8yAZI4NbaQKrxjavbAFaC2rb2L23I6&#10;Cp4YiDjyuM8mqI9SosRLSf6Ooz+tWhDm1YbE68GtCOL7u5h164qwYFEyEEkZGMU4iZQSJPLRWUtj&#10;oanWLMM4C85HTtV/y/3mfKzlelTRx4DDYQD1PrWidybFFY3AQY5Hep4kw7jyyeKueWS6jYoNTIj+&#10;bxtoHYqLH85447UrRt5TYQZzV/YR5mUPFLsfchDDBHSmkhWII1AhJKg4Xoe9O2t5bHHGeBVry+I/&#10;lOccjFLtyG4GAaLjsVgmIVI9aUIwX7w61a24HA7dhSFflXnjNKwio8beeh3j6VIF4PzZqwVG8fMa&#10;QJz92nygQlW4pCvyZ2A1Ywc5yKQjjrRYCqV+dv3YqPb83FW9p3cyUhUhW+QiiwIqkcHFKo/ex5kx&#10;g1KQ28dOlNUdfl59aaG1Y8x+LvgjQfFXwQ1OCWQR31npk1xY3GOY5FXlSO4bpX5P+XJBrfiO3dGD&#10;QarLFk+qtg/rX7XKFM8aOThoJEY/73FfmV+0F4IuvD/x61HUbaylOn6jqTycD5Y5GOT+B60oNxkX&#10;bmieJLndzjpUhYlTiJutVLfO11bJ6HP1rTTmKfFupAHB9a7U1Y5WiJCxyDHUhKiMkkn0qIuzOgEH&#10;zE+tWY0kMjrwBkZOKmT7DRJbrJL5kYiUDgls8AfWvaPhX4I1vxJ8V/C1nZaJdm0i1uF7qfbwyqcn&#10;nsKtfCX4b+LPFnjW1htdMurbS4rhTeX0ikKR6L6k1+nHhHw34R8JfDeHTtJ0m2882wFzdlRvc/Wo&#10;bsFrHTSxWlr4U8K2EUVuqWmgQQgRrhRsXGAKy3JMa/WpZJZGRSwGck1WJO5qxbNEhDn5BjvShcq2&#10;cDaOKQYywLU4HvSGQH/WPz3pRn94ME8CkkJMvER+tKDhB8v1oAMDHB7cj0pp7mlLDEvy9qZyYwOl&#10;ADuN4pwCneM+nNMGNh/ckn1oGMuCxHHUUASEc4z2o4+bmmc5Tg81IN2W4AGKAAEZbil42+tRn/XJ&#10;1zinr93JPOaAD5N/DjkUfxNTTjzE+T6U4A4b5aAG468UnPFOb7yc96Qg71/GgA/i+tGT5kn7on0p&#10;f4W6YApPSgBp/wBaMccdKXIMZGM80n8XSn8bTwKADCFFHPP6Uh+90pDjDc5wOlGTgZGKAD14pCP3&#10;WMd6Ox+b8aD/ABfNQAADI5pe7cU3J5yKMtuHFADjnd0o55+al4wOaCRu+72oAQEZU7uc1KSxSX5R&#10;xioQf3mMcdqcudjkdKAGE/vKepbY3I600/wfjR2PFK4x+5t4IYZ96UkmGYngE84PWo+PM/CkGcYL&#10;HFAE6P8AuwF3bR05pQ3zH5mqHuox60nzZzg0AWhJJui2yOBnpmntcXZl2lflK1Tyc9CKkDSAx/OK&#10;dguWIzII2Dyo4Lccc1KyWzGMGyh+73FUgTubnOTUyu4TO7OB+VAXGyWukvwdItnJ7bQKqyaJ4daN&#10;ybOJG9O1XC2ZAeBz2pwPMhKscr60krDuc3N4X0CSQZ0+1GT1x1rHufBOgusoXTYlJPBBrvVdgB+8&#10;P51J5sgU4703qOMrHjN78O7co7eVakdhtzXH3/w3UvmHRGDHqQ3H5E19KGaYGMFn/E08y5wTbKQD&#10;zUKNmGh8h3vw61SPBWaUHb2WuUuPBOsrc3AIvAc9dpr7lYWhijP2RWy3cdKge30p2RX0yBcjg7Qa&#10;q6FY+CpvCvimJGK2ZdQfXmsefStcST59Guhj0Ffftxo2jsWH9h27AnOVOKyZvCugSI5bSY/u9c1H&#10;JrcpM+C3t7tWO6wugQOpWoMuFk3bjz3GMV9t3XgbSJEfGnWrDPHHNcxffDvTXAA0qPHoBj9apQZL&#10;nY+SWZgsIaI7WOaXcpnYiVANo4Jr6GvvhxcfanCxTLHjgYzXK6h8N9U8wmG6uFXPIIpNGkZXPImk&#10;G5/mU496YJFMZ+fvXfXPgfxNEjhbORjtwOa5658M+Lon/wCRfuh+tJDbsYwdS3U0Bhvl+UZ+tTS6&#10;d4ijVw/hm82jHIFVHhvF5Om3I57inYLomBO6T5B271JxtH8qpgny8OrLg9aUy4KAdc1IFkle4HNI&#10;MFzl8CosgscDOfenDZ3dePenYDzDTvDcnyOLEnLd67zT/D05MB+wIB64rvrS306O3nyg5HTFWfOw&#10;oVJFA7cUlFJnY8RcyrTSbOFELRoTt5rVDQpCqpFGB/u1GZnJJJyarPLlifKXIFVYwlUbLUk3ykeX&#10;gCqrOWmxuOSOM1CPtLzELYZ+Yd66jTNGu55rcsXAHQAUGLkkYUFvcS3UY8uRvm7DNd9o2gXs17ZK&#10;unS/eHbgV6D4c8KyN9nP9mhF4+Zxya9gsdKtbS2swIYs45OOaajrdmbdzjdD8KW0CWUkyRb9gOAM&#10;4rv4IoI4kRLZVA6YFWy2CpXb06VEzMc8DrVuelhrQcx6AgEY79qgdh6GkYnjkgU0n7/HaosA0moj&#10;98807ny1O7+LkU058z7hxigQoxmmkLuTJPOaU/eXnHFO4JPyj39qYDAAc8HGaeB8vFA3gP8AMGGe&#10;lOGC+CMe1FwJIycRkEfiKuwyFp4wx4K/MKojgcE/SjcfOH1qZJME7Hxp+078L0u9Nv8AxZofh+Nb&#10;yKEvqMMCYW4Rf4wB0Yd/WvzweQLBcZtW3iTa4zyCK/eh49OuPDd5ayiFlltmXa4yMEcgj3r8u/j7&#10;8NIvDXxXvtUs/D8zaTqOou+0D5YJW5Iz0weoopVHF2exco3Vz5jTebVWVc/u+9OiK7STuHPrUG6A&#10;XO0XZCCQ44/SnMfnT58DP512J3IRbc/uU+QY5wat6cbgzLtdsKT1NUFZSqDPQ1ZhlCPc438kdqyq&#10;Q5kb0anKzuLB4nRB9uB2k5z616V4evFURobvJB7mvCYbmJL4N5zpk8jNd/pEsLWcMsWpfvUPzrnk&#10;5r5fNsvU4Sdj6nLcfyyVz3YTF47djIOVwVpFZkueuCTwa5TT7uVrGIidQVTmtaOad5gDIDtccmvy&#10;fH4X2M3bY+/wtX2sbmXq0A/tycrYLiQZDAd65K8A43KwdMhh/KvZGg0+TT9v2cM/lghveuL1fSZp&#10;Lq5lh01y4T5kxjeB/WtcHjlG0W/mXUpc3Q85NuTZXMm3PHNY8plXzCgGd4xXcRpGdMvF8plcbg6k&#10;Ywa4u5RkvpwVcfvDj3r6WjX599bHlVaXJqi1Yzyrd2/myNtrqopN0UeCSv0riIpQHVDGCM8V0lnO&#10;fly46AVx4yjfWx62AxOnKzoR/qozzgqasRAGzkJkHGetVYHG0Iy+9SgMZsgsFyc8140lY9iLuZ93&#10;DC0Lq2NpB71n6fut/HHhV1bGy5Ygn26VtXMMbRWjbpMBuRWbMsa3i7hgBOGx0r0cDXUWk3oedjsO&#10;5x0P1B+GWk+GNd/YcK3XhsSx6toXl3a+YfvL8uU/ulcZ4r89vi54G1zwf8fruBpJ57Ce8aSyvAuF&#10;mQn7jf3XUcHPWvoP9nL4hxaZdJoeqaoW02S/+SUnmykfo2OpjbvjpX1V8U/BWieKfhHq6bLKWU6I&#10;0kJGCsvGUZGHRvQjrXv1qaXLKOz0f5n519cq5fjJKfwTdz81fh54kvtG+LvhrUINbu7YCdR569F/&#10;2XXujdD+dfor53hHx1+zXr9rPpGnG5/sYfabTILI+PllibrjuMfQ+/5X6jZ6ppvxJ1+xuo7pWt9V&#10;mhKSpgnacYIPQ16/8MvHGp6J4y8N58Q3UcEdwRDOTn7Pnqjj+JG6c9K5K1P2icXv0/Q97G4J4hRr&#10;UdJx1T/R+TKmv6Xqek/EvXtPuIrndBfMsbsuN8ecKfyrnb+O3eBVjlDSbCSDX198RNJt/Gfwd03x&#10;Bo+mabb67YWDyXFjGwIuoxyWQ989R+VfIFs0La6yTWcySJM6SRvwysOCCOvWvksTh/YVXbofW5Nm&#10;DxNLlmrTWjXY428tpDCv+iDawbr7VyKteW/iaCe3upIpkkOO4I7hh3Br1S+ilN9cjyRtOdiD/GuI&#10;1C2lXzZRbjIc8nvXtZdjdlcrHYNST0PYvCfi3QdQ+GF54e1zS5ZNOmGwpMd0mnzH7skbHnaTzgdK&#10;8p8QaNfaN8QvE0YvYp7YSB7a4j+7LGen0OOtYaPLFLbSpLhh1x39j612L6hBfeE7OK5vGJSLaobq&#10;PxrraScmtnujwqFF0J3T0fQZo96n7pydobHfNdl5qMyAf3OBnOK8qEU1tqNuouHMYlyPcV11ldp5&#10;tuBIxJT8q8THYNN80T36FROzOkkWMxPwCT19qy3j+fDRMQXB/Kr8R3PE3m8B8sK2JIrKTTJHQjIQ&#10;ZFeUp+zO/SRwGoxbpXaK1GSg71WtJSsE6ysRzg811kkKebF+4HQ5rltRtpQ+oyIp3DBx616mGrqa&#10;5WcdWnZ3BtK1m51hJNL0S4mmFsztGnQqvX8afpl5KYL1ZblkkjmKPHIuHVhwQQeeK9A+GesWcXi2&#10;ztbiCLbdSKJNw+ZGXoQeuPWvTfiN8Oo9Ts5dY0W2tYtUWyEksMRAS+QDOQBwHA/OvRVD2sOWW66n&#10;DLGqjUSeiPCm8p1XLocj1qjJFKvUfLzg1XX+0LW8kt7zSLqKUTFQzjGWHUH0IrTVkkhQeapwvSvL&#10;lCVJ2ex7VOrGrG6MCaBTdxMCw61W3punUyLweOa2ZQ6yXAa0GM8HNZk0Ntid1hUfVsV20p8y1Oar&#10;HlYRysHj+ZelatjcE6oQc52koc1zZZQ0PJ4bmrKvKl3bsJCdo7UVKCkvUulUsez6Bfae8Mcc6YLr&#10;tZs8qe1dva2KWlvHq1v4nkils71W2IuRMpPIwOvvXgmnXBa8t3W8I2nhfX1rqrvXPEMelwCDWtix&#10;2rKhZNwQMMHPrXz1TCzhWXK7X3FiafPFvc0/jdosUmleCfF+n6UsUpSH+0PKHyuRyG4/I15bpPio&#10;xfFr4fapDdTW05liWcgcR467h/EGr3HwNqFtqHwj8XeH9QvI7u3m024Kq/34mbJ49RnkelfMviDS&#10;bmx8Ra9B5b5h1CUK2PvKDx+lfaYHE80FCe/Q+Rq4a0nE9E8eEN+0NpGv26Wiw37W8p8pQFWQfe/P&#10;r+NWNZaG48US3kPlo72cRZR0Y461y2mXv2r4GwW85YtFPmFm6rjrUkM7nTbcLMzFVxWeKlq4vpod&#10;mGXIkzr9K1HUrbUtOminkiljf5H7Edww7g19ifCj4s6bFbaDpOt6rIkDShI5JDk2jnsT3jY9P7tf&#10;CMNxO12itKeG4UCtci8a808w3O1xHj3rkjj6lJcstmXmGUUsfSs1r+T7o+/PjB4Z8HeIvD+s3djq&#10;OjNdrFCLqKEjE6PgJKhH8SjkkfjX5/8Ai3Qb/SPidr+kyeILG68hEaK6jYbXVhnafQr0Neh6Hf8A&#10;xJil8NwWPxG1P7QXMVujsSoVuGJ9lHNeyaf8JpbnRtavNTu7+4g/sqWWSbzCz6hKwySpz8oQ/wAq&#10;woVpTlqtL79vM8vD0nl0VGU/dWivv6Hx5HBo39j3AaZfNCndn1rLsZxFrTKJGPzn8qt67bR6f8Tf&#10;EOn/ANo3MnlavMiu64JUNwCD3ArBl3LqUcijjPNelCm1e732PoaVb2kU1sdYLjULTxLaX9hqBinQ&#10;5K/wuO4I75r6g8JeM/hRrP7Ow0DxPMQtzZSRXSyIWe0nPEbxnHTOPpXyZbSrJDtzgYqNxfQeILWe&#10;3vVWVEYKcDoeufWt6NdxtGZzYzAxrRdtGZnivTBo/wAf/F2nQeILa5ii1PdFLEcqY2OV5HfHWqc0&#10;1uxwbcA7RyKt3KSSSM8m4uGJ3O2WJPXmsraqrKrfM2/rXq80alnE5YUZUVZ7mhaz7JgRcZwfyrYi&#10;uFe53DaqnjFctKHhkg3QyAOBtJ71pW0sRtSPKySRjHavPxOHtqenhq/MrM6T/iZA2wt/Ek8Oc8L0&#10;P1HQ1QudM1KGG7umTULmbG95ZHLM3581YgLfaoWNxtCR5HvXS6fqID2xfynQSYKsOorGliKkdLjq&#10;4WEvetqVtFsfCuveDpEFxaQX8YKujkKQR04rj9c0HxLp2qxrNYSiLd+6lQZVx9RXaa3YeCp5BfWW&#10;uXFhfEDesTbQT+Fc1PrXikaTdaddahZ3kDLiKVmBZfxr0YVXLZaHmTTizl1jnd42kmYBV79639Cv&#10;dQtPENnNFeuuyXBOeGHoR3qjayWbXD29yQm7O0j1pLqOWGRI+SCxKsOhFTWp6HVQrcysz6lsH0Tx&#10;L8DNU0m/jt5Fe1zGHOXjfsUJ6Yr5Y8T+H9Z0bx3dWF7FK0LyH7JdY+WROwPoRXaeENXurbUIwL2R&#10;SswK8+navdNctfDXir9n/VWaW1jvbSwJkjP30YDhl7nNY4apytx/D/IVaEaevRnyZ4d1jW9H8faZ&#10;c2+t38Tw3IaKQMSAO6sO6t6GvaNa0fw54y8F3WtaR4e0+PWo7MHVNKUhRc4/5axdMHvxXhMltOt5&#10;rdtKcyWl067iPvjtXQeD9a1LS/FFhJDqs0Ukd3mKQdB6qw7q3Su9zs+Zbo8fFYRNqcdGX7PwF47n&#10;0jxJLD4TAFqo+WSUBjjrxntXLQSNaeNbq1mtYmeG7UMdwIJ7j8K+tU1SPVvCs+qaVMbfU4tHlXUd&#10;MV8CYEf6xB39a+QNfsr218SB5WuSZNTlcytnJYnJBz3Fc9Cs60nGWnYrDVv5vuPV5DazaRavFaIC&#10;tuNy5zjIrDaKMyTcE4as3w3qELSokk2Mx7Tk1vTK8d7efugR1BHcV5M6cqU2me9CqpRskU5Uh8hl&#10;MXBQfhXF6taukrzQvIOMkCuzeWM2zkJn1yOlZFz89gv7oMNxzmvSwmIlszyMZh0rtI5nSrliG39S&#10;TnNbe/5nZCeD9a5q7ikjv98cJxu5UVuac27Tpyw9M5rqxFFP3kjmw9dxdmdVYXJbS5Fdj9T2q6js&#10;GJVxzXOIzCZMHCgcgVs2zK6OPNH3OK8GvS5We1SqKaNUPN5MeSrEHmud1uzgntrsx2658r5lFa3z&#10;rBJ+8JaprI232iYSqDuU5NRQqOk7oVWkpqx5HbS3en+I7BjExQXwzn619JaTd6XqngKPH2dibZQ6&#10;ZGVPqK8e13Tgbu4IhjaN2JFZHh7VbrS/HKrJczfZzcqpOeADXtVIxxlO6XvL8TyUpUJW6HpGsafe&#10;WWqSbg7RSt8kgHBHv9KxCsuxenqK9iYafqHguzJlt5I3sgRjnr0INeXarp+qWmoSBZXePcdjEdR/&#10;9avFUbOzPVp1lNK5TjkAVFLjkflVW6g8wsRCCxI4qBXcXMYfIBPX3rTVgLfKjLFeDWkW6bTQ6tJV&#10;I2POdc064hvjcR2xVhgkDoa9W8B66t54QstOnuR5luCFDfeH/wBaudv/AN5o+ySJO+DXn8jahp3j&#10;jSb22nlG2cFtvQj3Fe/Rn9Yhyy+Jbf5Hz1Sk6UtNj6iJmgv7RWZxG569jUOpWNpc6VOFVd5TJGOt&#10;Hhy+sta+FMM0bQmaOH95HnlSO49qu2ZcC8Rs/Jkc9a8qtDVpqx1U6trNHit7Zz2+vSxvkfOdpI4I&#10;rB1CGR7YhYufrXuGt6ZFc6FcSLbqWBJx3rym+hkgnRHSUbs4YrwadKo4yR2+7VQng3WXsPFBtbq4&#10;byWlG1/+eZ/wNfQYFnd6TBNHcxhhBkbe/vXy3dWpe1mljXDhs/XFd94H8QTRvbWk95JgPgFv4f8A&#10;61dlde1jzL5nlV6Lpu6PWoJbiPUiGlYgPj61p3UEFxpExWBW/d8qT0qtcxJJpnnQyLuEQJUc5qvY&#10;XKJeWcb3bbmYgjFea423NKNa/qeaa/pDQtNPBbsQXyVA6GucLQTac0Uqhspgg9RXvmoW8TQMvkKV&#10;ZeRjivJdc0ny9SnmgVs8kqO9TGTizthNSVmeS6nZS2+p3BVWK4yD7U3SrlEvd3lncsgyDXa3EcNx&#10;pMkZX94uevWuAvYbm21OZijYB64r3MJifaLle55mKw9tUe46HqujvaWyG6VCQMqe1d3a6lawDZ/a&#10;ERR1GNp6Cvle3uZxaiSOc7gc46V2+kahLLFETcS7guCCaMThvaJpnHGfLoe4Xk1vJA8kEoJzyM1z&#10;Mk+pnUrRfPZUV+D61V025LfZwZSPWtyaBWtSyNux1rjp0VS3Ll7yJ0BuLExSRIR5BH1rxXxhoFtE&#10;+oXEFkQ5Ztwxwa9ptdysh2n5SMim6pZ2l3pV2rRIGaE9u9evl+OdKemx4ePwl0z5Chk23Mgwc+YQ&#10;RjpU8oRsfM2SK6PxTot1Z6zeSrbNsM3OBXKwyDJyedo5xX2uHrqok0fKVqLpsheHK7JLnjGc1hzp&#10;5eruVOAOQc10sqgo2M5xzWRPAH5IbAPNdNzKxs+HtRmF3IrD5Q2BXZXduGsYZo2Qjqy15L/pMV7u&#10;RiAHHGa9A8P6pFL5UMzcMNvPY1EkUMkVw/3aqunEp8rk9K6a/tfLnkwMqRkEe9YjpyR154zUbjTK&#10;A8wHBA6etJj5EBJ68VY2gE8UhB/u0xEC79s6lAeeOauWzHzsFsAVWx8z8d+amjC+cxGfemhM14ZG&#10;8y4yvAcYrpLaX5VBc4AFcch+Yccbuc1sWkxMkgKHGAOtFraknoNhOhVsE9sH0rt9NuZPIHzcKK8m&#10;tHlWSdfOyo5U11ul3h8yNfN4z61Nuomj2vR7zF3p7CQB1cBhmvR94e0jbLYMY5zXhGnXB8xCJMFW&#10;wea9Y0O8WTRLmN2yVUFahopaI15CQHO1vrmqckhwoyPunHFTSS7oyAAFHSs+RszDkDimkJsjYnFz&#10;8mePWs2R2Ex+Uj3qzKzAsDu9sd6z5n+UAjtWiVyfMqTsPMXMoyc1j3DtumGOOx9avuy7yMnA9ayL&#10;pxlcP0BqkhXuUJXGxvmPOc1izFTFORjG7mr0zN5chwMgcCseZjic7D1FVbsC0KU7Yhcbh7VkS5Jb&#10;5h0q9MRibKHJPFZx/wBZINw6moSLSKhZRICVJyK5/Wr6C20u4Zipd0IjXua2JziGXcR8mTn6V414&#10;k1AS6/fP5mUQ7UHqRWlgMi/lubjWSv2g/NLlse9dBZWyrp8S+WBtQHNY+g27smqXMoJd2GwH+EV1&#10;iDKp846HNKQbEYDBSQONtRszlFBmAVUJJNTuVFvIN/8AFwO9c5q07rZTIJDyRnFQxxV2YV7cs3iG&#10;62jIBIB61peHNOku/EY3TMI45g0znoB6D61hLGDqMgA+8VwO9ep6XbC08Br8uJJYt2BXn4iuoLzP&#10;Ro0uZoh8Qyia60y2hQLb28YGPXFZQziIC3KgKBSzC4e4DC4wfMO4VbtmjIZWtm5HBxXjyrWTZ61O&#10;i20hsauxIDv98V2Ok2i/Y7wvcSZZR+FZ+m20ZlvG8jGCCK31+RDt9ORXh43Et6I+ny3CKPvMWWG3&#10;QptulyQcjFYtxKRhfKY5Y4IFX5ZDjcWrKmkGSdoJxxmuWjFt6nsSdkVnbC/e71QkLM7A9Ce1PcuE&#10;kzIfvcCmxLuLfMT8wr0oxUdTz5y5nYt2UObhyqYAxnNdGqQi1jwEziqVhHiOU7gAPWtJBFuf5eT0&#10;rgxNW7selg8PpdkkAfeOQAO9MupW+zyfMAvr61KRJ9kmUqMA5rnNSuWxEqIMDjg1z0abqSPSqVOS&#10;Nyld3DFlCMSS+MVc09AqTFgNxx17VSsoVdpZGcAj1rWgjZr1OTtHUjvXoVZRjHlR58LzkmzSAPmq&#10;VjPUVqopaNjk8gZqOCMNC6ZIAXg4qYb4gM7TgHg149SV2erCFkPkCLYA7sDac1xmr3uIIo1jcsz4&#10;GO9XdY1LELbQuQDhR3Nc1ZR3k+pwSORhZsn6V6GCwtl7SeyPPxuKSXKnqW7O3nOx2jLOzjA9K9F0&#10;jR4gtvPcnAKghKbpFjC0qSGEKqgHnpWvql8Irb93GCRDhFHrRVrc5y0qfUq6zfwQaasUMaopGEjT&#10;7zf1qtoGk3t5fmadZI4wdzSv/CPQe9TeHtEvLvU3vr65Yjzdx3fdUegrqdY1OytNClhtoogFgIQA&#10;/ePqa8qviEn7Onq31OxJROV8U3mn2ejXNvFPl2j2rg8n3ryqGK6laUiF/wDW5JrpZbc3LXs9zrm+&#10;Zpizew7ACnxCOO2ZEVGGeuOtenhXGhCy1k93/kY1L1HboQxW4isYsyZZgPlAqdVyMFW6Vbby2gg/&#10;dEY7EU792LYsWUtt6VlOq5HRSo8pUeXYqARfQCkWRizsWcsR1JqszZkc8feNRu6hT0Jx61ap3LnV&#10;UNWSSK8siIrlR5oG73NbkejXkV75NzuHyowxzgHpWToLWk+ra1b3F40G6+h8mcj7pzXres2c1vf6&#10;DIPEdpcebYpvIIJ4HGa5sZXdC0TKlD2z5jkXWe3cxxy5UqM4NRvPM2d0GcLwSauzrm6cktyeaoyK&#10;qJMQpPHWvOi1LV7nrU0oqyGJO+yU/YxkOMc11mg67pdl4e+I8t6hM0lgotIg3Dt7+mK4CWVdhOU6&#10;ngGudvZGkufltbhmLgDBzXXDAxraSVkzlrYtQutyfU9T1q+1zYZ5n83VAWCgjjPQV3T6fEdNgCRl&#10;XaKJFVeSueDWbpNkltolpLNbxmdo8ouMkV0+nTQxP58jyvK0o8qNRuJbtxRjqyglGmrKPbqcFKm6&#10;ruz1bwx4htPB/h9o4/BtndO1qrrGXwAx6s3qfrXI+OviR8QPEOjnT7drnT7GW4xci0djJcEnhcjn&#10;HsKhg8K+PNX8QefezxabYiEy3FzduBtiHPAPt61JNrHwp0K2u59K02LVb6HdFaeYBseQcFz6AHmu&#10;XBUXbmXvSb33S+ZdXD0uZXV2uiOYsfB+pwaa13qWr6ZYKbYOXumG/aR6HkVy17e6at7eRWupebEs&#10;hAlxjefWsjXdX8S6lrF7PqXiW/nllnz5MbkRx+gA6cVT0/TtRuNTtAJmhj8wbmx0X/69eq8PG3NU&#10;l/kbfWeRKKVi86vJbyPiVv3gAROSxPQADrmvRNJ8N6NZaZoV/wCIvEUMDyweZDpynLqvbd7n0p1p&#10;FolhFZzRaE8twgAgVhn5/XHc1Uvzcme+u9Qtb64umO4QyEj6DB6AV5lTF83uxdk3bzfkv1Zk25vY&#10;3tQ1HV9a0uTStIsW03QLdgbqX/VmfHqeOP51Z06/8GaFawTWmgQ6jfxw7IPMH7tG/vAe1cTLf38v&#10;hyGF3aKNpM/ZYBgnHrjrVmytEmSKVZ7hmUYZGjxt/OuarH3fe0iui6+r63/4Y7sPhkr36mof+El1&#10;74lme7ub6RxdKCwUts3H5URfU9OK+ofDfgL+w/Deh+IL9NP+2QaaWg06YjCOw+RmY8bifyrk/hPa&#10;6Xa2Hje/kh0+a8gVGhSXAW3HdznqateNvGFpN4f17+0vHKNYocw26SYe6lH3T6hVPSvjs0xtbEVV&#10;h6EWo6LTz39W/wCn1NWpRklHSPXu/JdvU6TUbfwvo/ws8YeLfF3ieyv9buI2ex0xLni3/wCefy54&#10;xXxDrmsa7rPj7V9QvL+8nlmvjlnY7Qg+6ig9AvTiqerahrereMdRlm8R6vOrXIUM8jFSg+6oB6AD&#10;ita3too4sCHkouOOlfYZZlay6LnUanVkktrKK/lX9LpoZKU5ykr8yf4eSXkWdPjh2Lm2jByOT0Fd&#10;Us8n9mxwxwxqiKMkd6xYbc+WqtPtBANbOn29wbm6C6dOy/3l5/KoxVVO7udtGlykbRsYpOTkkYAr&#10;Zhg1mTwrqOzSCYraAGZ24C56c9629O0+28qG5mm2AA4SQYIx7GsfxDr0Q0XU7K3niELsPNCcbse9&#10;efCo6slGKv8AobSdo3ehyt68A0xHztY7gRn0rj5LqFWnLRFyxOBmpdSugYIv3rfMMBRWZZwkzO7n&#10;JMo69q+kwuHUIXkeVVqSqSshsME9xqALl0RZMk+ordESL/q7ViMDGB1q7FEDbyDYAAoziti38oWL&#10;gLbkqpwpxxSr4rtsjsoYVR1e5Qix5DFrYhsAAYqykbSzrHFbzqCQMopJJPYAc809SfJG62AO44Ar&#10;V0rVTpeuaVeJoFhdSQM2yB8YYn1+lebOcnsrvoXWqqK0Pov4eWen6F8Hr24u4tMjnnt2kitp2H7p&#10;cffkz3rlPEfxV8VzeEda0LQdYv4bR75/tuorKVa4Poh6qo9uteJa/wCIfEup3F49008COxJijkOC&#10;PT6CuVWdTp95F9mk5H8Jx/KvOwmSyVd4irK8+iT0Xm9dX+HqeFioQraTV0dTqfiAxWVzFBpGt3d8&#10;yDOo3N20mCeuFOeR9a4b7PdTXkktz/aMjvIWZiScmtOytpCly2x857npXSWjslpGWtYXK3KDbt/h&#10;719FPE+xVo79+ppRwqla0UkvIx7HTryZbWKLRL4o0yr8oOSx4AHqSa+rNGtvC/gn4NeC9Y8RQaXc&#10;682nltJ0r5S8Ib+Nx2b3PSuL0rXfDumNqd3F4Bs7q6t9OT+y43XCLIw5dvXb2rz/AFea+1TxTqep&#10;6t4xmu724mJ2M3yRAdFUdgOnFfNYypLGtRm3Gmnrb4peSfRd2b16ctIR0XVlzxX4z+IXiPV9R87X&#10;r+3sHn+aKJyoYenuK5VFWFbUR2CMx79a6jQfC+q6z428P2SeJ9Lsbd2YS3LyACJv4Fx3LHivTrf4&#10;MfG7+072KPwxbzLFPtLmYKCp6HJ7Ec11UqdKlTUaSUYrouvm31ZFTFUMNZSkl6nicS30moxRR2F5&#10;LNLcoirFlm3HoAB1z0r6h8CfB/xDcx+HrjWtVWzUxpJJbKMtCh7E/wB4j8s1658Mvhlonh6Cz1LW&#10;49Il1fafIiYhorT1IJ+859e3au08b+LdK0jwIJPIhklmRxY2Qfa1ww6u56qi9eetfm+e8XSnU+q4&#10;NXm3bTe/byS6ni4vOZVZcmHV+nN0+Xf8vkLqGqeAPCPw50m1jtdJs7eKzP2aJceZMR953789cmvk&#10;b4j/ABI8Ra2t5YWWo3umaRJP/pN0ZCJroDtx91B6d6888ZeLdX1fxxq8s+p3F05usZHCHHRFHZV6&#10;e9ZOh+GPFGseIlee6mjtwQZ5mG1I0/uqOmT0r0cn4Yp4ZxxWNlzVd/e1UX3UerXd7dr7dWBypJc0&#10;leT3fc5sNb3HiK9Sx8P6reFXWMXLAne3oK9r8L+C7e20YahrlzYJM1v5iwSOAlumM5bPU1ozy/D/&#10;AML+FrJ49M0+a7EJFpbLguzd3b/GvFvEvifxHq1zcCXULqG2aXLRxuRv9j7Cvp1OrjFy0Vy09nN6&#10;try/4GnQ9+MI0kekeIfHGi2tlLaaTaJLGjFE8oY85x3OP4R+teLapdeItQ1O8uL7Vrrc5yRv4Udg&#10;B2FVYvswv5yYGGGUDjPPtXofhjwjrmu+MbeOK4ngs42Vr65I+VF/ur2LGu2nRoYBc2z6ylq/RESq&#10;Nnn2m6dd3Nw0cGn3LgXCqGUE4Y9AMdSa958P/DZk02xvdb122gxaiX7M7ACKMc5djwDivR57X4b+&#10;EPClhONNsXuVtttpBIQXJ7u3f8fyr5+8a+NfFGtnULOG8vYLBp/33l5Vpv8AZz2UelcCx+IzCfLQ&#10;9yn1m+3l5+S/zOWb1s9TY8V+PNBsra70vwx4es3SDdGLhV+V3HBb3AP514fjVbzXNSvbzU7y5uZJ&#10;cyySZOPQKOwHtW1aafEFkJi2ZHGVrQWOGCC6CfOzOAqAck17uHVHCxcaavJ7yerf+S8kKjh5SfvG&#10;dbRrHHMWtI/u8cVMgu5rm422exEHLngVtQ22EV7qVU+XJU9hWNqmoQiKSOCFREpxkHBY04TdSVkr&#10;noWjBDDkF9qI20EfjWXMJyMvKwy/SrlpLKLBdtlI0jHAA55NWrnT9Zisg8unzM5j3EBeMGtYvkep&#10;hUxCMEKAXYIx47mmdWGWUD606UXSwtm1lB54xWHcPegIPKuyd/ZTzXfSp8/U8qti9LIs3UmJsR27&#10;EBTWfD/ap1KF4oSJEuQVLLuGe3FbVpa3s9m2VkjUEE5Wunt4reG2icNASqcD0rWWJjSVtGyaWGnW&#10;1ewlkNelkv5dS8TXE00sKbgQQAB0GKuxu32h9oUBRgcVly3lywkVLIuS2Mir9uJhYzGTaG2cj0ry&#10;sROc3eWl+n/APWpYeFNWS1Lc0032JOWYhvxFKJLmS1jEiFRjqTWbJKVAIZOTyPWs+8udRktYEiik&#10;ZQ3zEd6mlR5kE5cpuJaaY+otvvYsnn73pT7gmO3lWHT7cIsZ5GCa42UakPL/AHd8hwMnnr25q7p0&#10;XiOS4kiIuQrHliCeK7aVHlteSZzVq8YobBYXuo6vcQnULiG38zM8y9QB/CPc9K9h0TRPB/hvSLbW&#10;7nTVlv5bfbpVlK2RGf8AnqwPUnrUnhTTNOt9Iv7688uOzs4fMct/G46CuI1nUNW1z4ryTrG0dnAS&#10;sWeFEYrv5+WL6LovM+fr4mVSXLF6dQ1i+1TUvGOrSvfySMQXnlJ6DrtX0A9q5i1t3n8So0NvIsUU&#10;hDSHua3JFtAbiOG5fymBDsO+OvNY8986Lb2lhbyyO9wEQRLlmduAAB15rhTc35lqShGyDxDdeRDZ&#10;QQW0ryySqkcUIy8jngAAc9a9O+HXwu1W9u1vNdUxzPGkkpc/LaRnoo9XYflXc/DL4fra3FjrGt2s&#10;c2rSQh4YpAGSxQ/oXb9K+jY4EXSLdVj2RIxPljj6knvRPGKlFxi/V/ovL8zz8RWs7LVmRpuleFtP&#10;8LR2tjoWmwWVpYMxd0HUDJZj3J6814Xqd5DP418SX4EUjfbGWNj0wOAcV6L4x1u2l0bVbC1WUWyr&#10;tcqcNO/p9B+teNSRTpo65myzSHcvoK+UzDMYVFyRe56OVYKTlzSM27muXurmQ3MkhZzuz/KqU0wi&#10;0+3YxruP8IqxfXNhFYW4EcYbvz1rgda1gKZNlkzyFcKBUYPCyrtJRPpKk4wibF0wmkusSKqmEliZ&#10;MEV5pqWqmKPUFigkYLMUBUZLMemBUNxeTO0ckk9zuLkbVcjGe2Ku6TaMdbiuJ/s9nAq5a5mwcKeu&#10;FPUkV9rlmU8vxK67HzWYZooXSZkaNpuu3+s3yyWF2NuHlPOFB6DPqa7XUtM0iz8L2dtd6vbQzzuv&#10;2aNGDNgdS2ORxTbrXtrXdjomlRW1onW9l/1lw56t7e1cReXVna6pcXM2pie7c/MzzbyfoO1e/LC8&#10;+iR8xLFSk7vY+p/hP8TvDPh3TfH1ovw5ldI/I2yyXHyzDo7BD029fej4jfHnxHf311Y+FdDggtBC&#10;BPfXH3rhz1CjjCqfzr4m1LVHl1bcnhiQk9XD4DfhWRLcSvDIDFOnPRHIx+VeHT8PMDXxn1urT5pd&#10;m3b1a6v1/wAjJ5nGmnrqel3Wr+Jm1nUL6/l02S5kdmmm8wZk9OOcYrmJPEs32kN/wicUv7w/N5nW&#10;uNkjBhYNcXpyO8hqt5ZQMxlycHAzX3ccop2Stola235HlvNZ3PU9L8QW1088L6TFAxTADOMH8a6L&#10;TdO1NNcs7iGeMwOGaTB+6BzXgTIZDCFvpUBnBZgcYr0zSfFlxYeG9ZtT4C+0CTTgiXDTnLnGASO2&#10;P1rmxGUKKvTWvY0p5kp6T2PZtA1+zs7jxBe2Nrb3UxicfYXn8rznXo3PTB/OvL/G2q/FTxPrVj/b&#10;Xie6SGKVxDBG58qL+6uOhPbNeXsmozalfXU2p3Zke7LsUcqBzwAB2FdHDrerfZ7SCTQvkRVxLvJY&#10;kdD+FejgsK6O7PPxNaL+E9J8B+CJbHULDVNRTSmuURjFZs6nykP8TL3LCqfjnRtKuvEnn6esHmuW&#10;MyIBgEe1czYeIZm8VXCTapqIvbsLGbsyEoqjgAr0GK0/EGq6dpcvh2OHX47+7Y75QhGCT0GRXpNL&#10;qecpNu7PNp7NYtV8mbRp1cg4JGM49KWznvba/E1lquvW88V8rKbecoxYHgjHpXXavLreqW3ha+bQ&#10;rS2dRgQpztH196oyaW48UeHnF1GsLD/SR6f/AK6JWaKlLU+7/gP8T017w/Y+HfEWq2seuw2QWxvJ&#10;GCrqCL/CT2kX9a+jrqEx3UY3PnOGB7Gvym0QWlp401yW3sLky293DNZMs2xlZckkN1Br9FfhN4sm&#10;8UfBPUXutNX+0NPjiieYHmYDpuHYj9a49YysR8J6FghR+67Un/LNafKSt4VbI+UVH2OD9a2GRndh&#10;uKTnJ96cdu7g0d2oGIM4Xj60nYcU7nnikJHPtQIcO3FKQMHnrTFYYNOO3a53n2FKwxDnYeOCKjxj&#10;jApSTjkcZpfegBRjkbP1o/hpAeKMjNIAyeOnPWkLc4CGlyvzGlbp1FADfmz90c0YemE/MOKmBxEx&#10;9qYIBjcxPWjHWox1b61IcZByOlADlXl/nx0wKXHX5qjbO+PEp604Hk/OTQA7uOKbgkDC8E0ZbA+X&#10;vUgI5BRu3brQAnO5hnsKcM5NKdgYfMelICM/eoYDvly3y9acNm3GDnNJjKMORTscdc8UAGBwMd6k&#10;DKkU7CQn/Q3H6U0d+PwpWANlqA5/49HP6UMFueKXAj/tzUuRuN5Ic/jXiPx/0c6h+y34d1JbeVpt&#10;J1XedvJCHg17ZJtOsageQPtcgz+NVri2tLzwj4y024hjeK60GePDDjJXArBScZI6In5xafIr6f8A&#10;6zH7lazdTiJguyJCQCDWteWd/pfxK8c6ddWLI9r4gnVVI6pu+Uj8KbcKj6ZcEMDmM9K9DdHM1Zk3&#10;ggwnXtZ2v1jXgnrivqHwmdnhXxJtjJ84IGyemM18m+DBNH8b9LiP3Z5iCDX15oMSRyawgcbNiY+t&#10;c1ZFROptUH2C7VLU73mUl89AK6632SGyVEcuZo8Y9qw7URLbpm3GN4DfjXT2SlNU/dWwKqFIb1zW&#10;KlzaFbHpNuWe5u5GQbjaRrg+wp0sTtApK555pmmv+5QvF87AY9BW26oWcDdt2dcU+ZopMxRENi5V&#10;cccelTbWWVSqMfarKj5ZBn+OriIDJDhM4T0qlK/QDNKMBHtRjk8jHSrQh3xjMJAGOavBG3SfMvXp&#10;irQUCBT9nGNvIqybmS1vGE+Viw4oKKluoFkCcc+taiIrM4BxjsKeIvn5AJz3FFhcxirbBnc+Rtye&#10;/apWgOyNTECB91vSttYxg5XPPSpmiDLgKABjj1osVzHO/Zyd4KkcfdprW7C2UbznmuojhjHnMU/h&#10;71Vki3SOBECC/QHpRYOY5yG2JlRjbBjnjjpVh7dfPjC2KjJ5PWujSDaygEABR1pBE39o4CqNo4br&#10;miwXOce1w+EVmJA6jpSi1j8tF+xsWPfPSukCP5gOASD2FKYxvkC2mAe9KwamBHayfZiSi7QTx6VX&#10;+zgvKVgxz0xXRtGohyC/XpVcCXdKBp8p98UNDVzGFrIQjb+B1Xb0pzWvyqDGoA71rbNSyMWAXnmk&#10;aG8LchunNKxWpkCCIFsR5GKb9mh8rI24z09K147WXFwAXHPcVKLVQj5QnjB/Gk4hc52P7O15dxpc&#10;Qu8eN20/dzU5tpt4yyBdvXNRD+xLLxZPGuh6hG1xMDIdpYE/Wuge0Ms9sY5JQrIDzSlBIdzDFqGR&#10;lF4Mg8cdaPsT+btZ1ZsdPSug8jE5XyiCo4I71J9nkARsnBHTNRylHNmyj3qGA49KQ2ic4t8gdz1r&#10;qI4cO26Ee1Dxqbh/lXkUcoXOXa3g2piEkY5GKQWVmIXdLUjJ4yK6YpEEH+jZx6DrTWQkMTFgY+7j&#10;pT5Q1OeSzBli/wBKU/Ke1Na0ZIXPlAnd/dro0iiBbBcYGRxUpwTbAxA8+lCQNs5P7PJ5W5bJjleS&#10;RiovsshRc26gbq7c48rBs4eOnFU5IVa6YrEB6DNDSGmcwtrJvGZMrjgYpj2oLyDa2N1dUIiI5VMR&#10;Bojti5chx17ipsVzeZyb28ZtpP3B5AAOOuKIrLZHuFoMN19TXYG0BIyqtjsO1K1viKQ+Xk9P8ijl&#10;K5jjzZHzJT5CAkdMVItoqQqUtNzEcjFdQIQFGWbOOmKkSJhgqB75FCiHOcfHaSfamLWqqSe9NmtT&#10;58YBfJcHgV17Rc/NAvWleJFtyMJk47ZxQohznHy2ytNGfIbhOce1JHBAWbE7mXuu3pXUOq+bEgtS&#10;2fbrT47ZCZcwhPw5o5B8zOd+zbYlf7MufT1pfKOyDFnnk9a6b7MuwkT/AIUhhQwsHjUDHWjkHzHJ&#10;vbsNY09nRNy52HGQmatzWyhodkaZK8mt3yov3eUGO3FKI7bzHP2aUsByaOQFI5oW48pUS3AG/wCY&#10;j1pfswF6vzOMJ6da6SP7MbqUrazbVONpU8n61OYk6tbgAD0pco+Y5hbdtsZ8kE7jUgtjnmH5ccit&#10;z/RDMyq7gjqNtNGCTixdvm47CjkDmMn7OxiQFFPpik+zBYwPIHWtxEkLzAaeQMjPNSmL/SECxlj3&#10;46U+UV2YDQXBMIaMbAOgoW3f7REPIAXB5NdT9mXyFweuM0pgXanK/dNHKhXOaFt+8Yhl69T3pTbP&#10;unAiQjI4x0roPs6+WoKE/PmpWh3AbY8YAo5RXZzBtMXOfLIJAyMVKbclGUWzKp9q6ERE9VyexxU7&#10;RfJF88f3fSjlHdnJm2yVAVh8v3sdKVLeQQ48pSc8uR2rqPKHlxgxgHPBxTvs67WGE6c0WC7OWaCL&#10;YAGyc88f1pRBtgkJBf8ACuk8hBGgFsg+fpSmOMyy5HQcDFHKhcxyYGy4AktHCtwp25qZbePLbNNy&#10;Cc5x0rp9oxEPskWPcU9ox5a4QY78UciHzHNJbIZlDRHbikkslklwZVC464610K26mZugA560piG5&#10;iJccYxijlDmOaW2IjwLf5c4pxtl8pAITn+9iujETeWfkHXj3pximCKTbrke1FhXOYjtUJk4cc96D&#10;aXT6koFs4VR36GuqSHLBgq8EdBT2Dm6nGwdByO9P5EtnOC0YKCPL3YPUdKmitWFlKQTkt8xPeug8&#10;pvKbEQPPSpPKfdB+6B2jpSsLmObjhDNOpt32gjaelTCEANiDjHpW8YvmfMajmmhFBUbOc+lFhcxi&#10;GEmEnyl206MLj5UzwRyK2zDD5zEqcbeaVY4ltJwIkyfbpRYVzLW2uWtyfJTBJ/CmLbzYYGLv3Naa&#10;CcIuT/F69akwTKhwc9uOKLAZH2YfaFYsMY/KkMEhzsgJ5+9W2Yxgim4ZZYgZBnPIHehIDLFvN5Ns&#10;GiBG7g077O5l4QY7CtacOWjCEjAGeKbtVf4uSBmnyhzGcIZPPXMiEd81KsC+Y379QAOmKv7cqCYc&#10;D+dOCjcnynAp8pNzLaBCHLT/AIYqFINs0xWPGR3NbRQfODHjn86BGhnHyngDFCQXuYvkths5I9x0&#10;p0duBGcgHBzWxIifaY1yv0xSbFAcGPB9jVIloqrGpiG2HGR3FSCEgAEDrVzYQCeCOOKkWPJb962c&#10;CqViSiI28x8YB+lSLGcL93rVjB88qUbrU4RTFIctV2Qij5Q+2Fi7kEjgdqsbE3kK2Bjg1MNuV+Uc&#10;VIRlRhRzRyjK+0+UmIwcHmgj5SAgHHFWSo8tcAc+9GIwEygOBRygQoGwAck5p4QAnKdulTfu+Tmg&#10;7fMTEi1SsS2yAA7WwPzo8sHblwKsfJuf517U1tpC/N1piuQbP3o6H0o2nLcYzUu0bP8AWj6Uny5H&#10;zDNA7kQUjafc0FBn7h4/SpsNtX5e/rTtrZPAGOoosG5XwOPkFROGyMLnI5q2wXyz8xxmmHZk8c49&#10;KVgKODvX9y2MdKUDErEJ1Hr0qdt7RkiNhzTTHkyHL8Y4xU2KTKpjl3IeoDZJrzb41+G4Nc/ZF8YQ&#10;rp0bXEWkvLE23LKyDPWvVQD5TZRwAaniWKbT9btnRSkukzRtuHA3DFJrY0g9T8R3h1C11m4tp7KR&#10;WiuWXcRw47YNX4+I4zyBnmvcPid8OPizb/FDxPBB4WW5tbXXria2aIfPsc5H+8MV4qkV7Fr9za3n&#10;hzU4Z0fDRzRleR6ZxmuiMk1oZThqNNtNJJH5UJMjNlE9u5z7V9D/AAR+HNv4q+IepLc+IxDp9lJC&#10;0idJbs91GfugfrXlWlWN9JrGkxQ6Te3F1LcBYYIkJYk9OnSv0K+A3w18W6Hqg8Q614mmtXudNGNL&#10;Q8OCPlLDoMU3oYNtH0Fo2neH9D+H+n6XpOg6fbRw2apujTHQck+pPvSu7lcMM/NncetWLpwbyc7Q&#10;N0hOKpMfn61i3c2WiB8lPu1CNwjf5Rk9KeceWOfwpeNrcelICIeYWOYiKeM4HFOx8x+X8KO55pAM&#10;Ibc3zfpUZDkNzUozlhilyNz8DpQMhAO08UvBpGPPC49qVSdpytACcbT8v60djjFOAG3hqZltzjy+&#10;9AEwAKgluBSEDCjH40g+70oP3qAAjDfcFKOhwfpR/C3NB6n5v0oAb3HHSnANsBwMdzQcfNTCTtky&#10;TjHNADuh6g/SnADcOeKjX7hIUkU7BwfmPIoAG8ve21m6c03nZzTlCBW+UUHG0/OtACdxxSZ5IxxQ&#10;cU7AweTkUANAI6Y5FIcYjG7kk0EnBODThs8sEoxNACYbaeRxSHoeacQ2yQhD2zUfOT8hoAX0+T9a&#10;Tt92l/gX5+/SkOd3XvQAuTn7tKB8z0nZqd3NADSW5+XikVjsHycfWpMfK3K49KbgZPFIYnIJ5FKO&#10;jkdzSdxzTh34FAAOuQBTwPkBwKYOuRHkdznpQN4Y8d/zoAUhtx+Wlx83SnDeWH7sDA7mjnzBgZNA&#10;DRnzRxTsDptFKpwZOBx0FBx1oGRngNhTkEVIv3DxQdufbFIc54XJouKw84KryaXOAPlPTr6Uz14p&#10;cndjHUUXCwEfMfc0o+4cHmkPQ8ikwvzc59aLgOJ5NG4hTxxTTjJo/gkOKAsSb/kxsWl3YA5quc7e&#10;lLnnrQBYEhDpgnPPNKssgEhA4NVe4+tSDHlyZU9qYEyyyBm/et9KUyuYuvfiq3c/J+tIGGWBb6Ck&#10;Bc80eWoMEZ45JFGYSiKdMgIPfFVcnC+lShnC59Pagd7DZLDS5Otlb8joR0qjLoekMrf8Sy1OT3rQ&#10;3HDct+BoDvvHzP8AnSuylI5mfwrobEt/Yttz+IrnbzwNocpmz4Wsjk9Rwa9MWVx/e496cJpcORIM&#10;DrmncOY8DvvhxpLiXHhR+nBV/wD69cde/DcKJdmnXo9B6V9YedINoMSmh3Vlz9ihP4VLa7EtnxTc&#10;/D/XUWTypph1wrD+tcxP4O8WRyTA6BeLhvvDkV97NHbvIm7SLcgHniopbLSmLf8AElgAxyOtVoyo&#10;SZ8Dbh7UxiMSdOlMJPy/JznpmhYrt7gKkUuSwxikWmRMZcHHrxir9lp99PcKPNk5YduldHpOgX0k&#10;8e+1lYlhgYr3Pwz4Tdba2eayVRjJyKuMb7mbmeeaB4Ymk8gJp0xORlmHFe36F4ZsbaG3eaGNmCd+&#10;g/CuusbSyt7KNEt4QccYHSrMp+bBHShpIVkRqsaQp5UKADgYoLNwc0hP1xURJwev1pXAcfvH60cc&#10;80z5ty8igdfvYqRiEdflqM8M1SEkK44NRMRs5PemhDSODxSZ+YfLxQ2OOaT5ipIIwBQA7jAIk5Pb&#10;0pwzmTCjkVErZz8x6+lSYfyVwT1oATLf3eab/GT1pW8whRuB4/KmjGBRYCXLbR849qAT5i8jg800&#10;fe9qcMYHzYoAsKV+1W+MADqazPE+g+HNe+FXinSNT0m2ube509lO4fMrdmU9ivUVeBBC1Okm2ZcK&#10;eDUtFKVj8cvi/wDD/XfCPxpvreVLiXTri5Z7G9C/LImeFPoyjg15OWOCPLySBt96/av4n+DPDXiv&#10;4L63Z3Wn2/mmyZoJMfNFLjhh/WvyA8YeHPEPh74teK9J1HTrmOW21J1idl+V0J+Ug+hFaUaiej3F&#10;ys5ddwYHcR61YV2LEb1xULJMpxJbbiy5DA8fnUCArf8AzSMBng5rosBeJG9ixyAOPatvSZ9uoW7r&#10;fSAh8MM9qwQ2YXGB96kSRo9ShYPgMMNWFaipxaOmhW5GtT3TSbyJbiNDqKEHHOema7GNv9KYC4dh&#10;xtPTNfP9hdGOa0b7ZLy2c56GvXtJ1BbjQoSZkWQIBnPWvzjiDKGvfirn3mSZkvhZ6Ha3DQ+WPMJz&#10;ggntWw14JLZ2QorEYJx0rhYZnwUe4+6Rt710VnNalI94wCnzcdK/Oa9BwZ9rTmpK5zut2VwjX9yk&#10;almcGQL3964nUEgaGTBUsEGQO1e2vFZPpC70O1gQSe+elePeILG8tPFcihHeCaTKsO1e1lmL5nyt&#10;6rY5MTS0bscS+5L8DBwT1rZtWYRqd3I6e9UryM+ZNgHgDFS6eJpZrSFWfcXx06V787Thdnmxbgzp&#10;7aSTz4DuOTIvNehW2nxTeH754o0Z1hU7M/e9a5qw8L+PzcabJHpE8kE7j7LM4wJAOuc9Me9e2eFv&#10;DN9DqNnJcXErf6MVkjPAbIwT+Hb1r4/N8bRoLSav5M9/B4rmWp45cKilYzbt8ykfTFYlzA7xKwc/&#10;KeeK9e8VeH7+x1aZjFHNbSTE29wv8WeqsP4SPfrXmsjRrqjxm3ZQz8k1GBxiqxUoO/4nou00YFrN&#10;qFrr9lcW2qPHNADgkcMp6qw6EGvuH4EfFa2/sjT9H1bWJPsiXARWlfMlg5PAJ6tEx6f3a+LLu2Iu&#10;7shEHyDGD1rFhl1az8R293bXDRTxscHPDr3Vh3zX1+X41VIezk99j5XO8ohXi7r+vI/QX9pL4ZW2&#10;s+Db3xVoNlZ/2pBpIlu4bfGy/gUZDqRxvUc57ivzrtLmVdSmikRgVZkZWGDkdQR7V94/BH4raXJ4&#10;UsNF1nUZmsmHlOJTuk0924HJ5aJj9dv5ivD/ANon4fy6F8Wxrem2kcml6nM08MtvzEzNyRkcAnqK&#10;J0+Sbg3v8Pq+h42S42WEl9Xq9Phfdf5oPhT45n0rxDpVne6tfDT2utsNwSSbQsejeqN+ldF8XtHs&#10;F8XeG/Eem2kPl3YzfLAPkJPIkGOPm718v2VzI9rp0kcihwxBBH8xXunhPxE4+HmoaRq9y0+nSWjr&#10;GW+Z7ZiOMHuv8q8zG2S97Rq59jSp8slUgt9znrZ45JQ5iBBj4rK1GO2Zb1V0/iRTj0BFbscEEN1f&#10;xJeeZGsrlJAOqnp+lRxiMTlHtUZGkzmvAp1OWWmx73KppXPI54Jxq8YMe1QzZBNEQIlGHIAaux8Q&#10;WsA1hJIosqy8gdq5SZdjZEZAzX0+HxCqRTPBxuG5W2i8PLZPnmBCirEJjikMwmUYkHXvWEkjicho&#10;m2lhit+MWsmnQruyDGQeelVVpq13scNKq4s9F0yzbUPC2pT2UsZuobUM1tn/AFqgckH1FR2TEQBZ&#10;FmXMpUhxghh1B+lcr4V1OfTPHFmrX7FPtQ59ATXp+rSaRe+JJprYwEvEpYRjAz3PFeFj6EYJtHqY&#10;Wu5St0MK4SPIIB5HOK5+6SNmuByTyK6dlaONg8Z244JrMmjgF3v8oAFSTXmYepZnoys0cFcC9s/E&#10;uiXcdy6NDcblIHB9jX2N8NPEthrHwf01Y9R8vULIAT25b5h6Mv8AeU+3SvDLXwn4j1r4ca/cWWm2&#10;0rW0LGC33APeqPv7eeNv615tpt/4l0L4g6bc2t3qFrcW+oFVDqRtx9+ORe4PTn8K+vwNRuFpHzWY&#10;QU3Zbn1x458PeE9b0v4irZLp6a7BbQtfW6YBcdnQd29cV8oXNrqmm+LJ7W8tZ0dG+SRhw4/+tXpu&#10;pa5rupT6F4j0a/ez1GziHnWyNkMf49w/iVvfpWhc33hXxR8L9Qaawt7XVIISJ4zgNHLj7ynuGNTW&#10;pRaauLLalSlvseapHDcwW+2MGT0zXu3wu+HngvXrXVDfNJI8MLLc24m2tOW4VkxziPqcV84wSX1j&#10;4jihmVgyzsu7sR2r1Lw14n1HSvGXgq/t9auYTFdffU/Kuf4XA6q3f0rjw3LRqWm/dex62YxnWoN0&#10;3aVtDM+LXw88QeFPHTL+8ubCWYtaXiD5JUP8DH+F0HHvXjyTIrY2khu57V+ltz4g+F3if9ljx8dU&#10;ezRRpqR6jaEb5IZn4jkh7kE8gj8a/PXxZop0r4ia9YtdrIizkpKvQxtyh+uMZ967ZVIN2S3PIyjG&#10;VJpwq/FHR6WMKG4lXXrRklwuDwK7vTZ9PlsYI5WHzqwYHtXnNspQ7POzhzgketbdpJKlzEd2Arel&#10;ceMoKS06H0lOp0OxsdP8U2fxQ0R9LsJJXZmkifdhGQcsrHp04qp4qkh1PWGlGii2uHYpLBIMESDh&#10;ic+prtvB2taTHr+k2moWzPaS3abnBw0TA/Kc9duete/+KPh3pXiDwPfalpOjabHqY05HeOGQAXcY&#10;HDJj+ID0614FXNnh6sY1Fbs+55eOdKj70tE3a/Q+CBaeILKa9iOmIYhko4bjnrUdndH7fF++Vf3h&#10;BBr0fxNoviPTtYsrS/s7wK+5YLgg7XI6qfRlrzaay+z+KLbztyRuTh+2a+pwuKhio81021dNdTz5&#10;JQd09DfuEQW8E8V0m5VywzV3Tr2NrrT3805AIJ9KpWNvIt3DDPFK0UwPlSLnHNZt8j6f4liR1byi&#10;+QwHY9KJ4ZVE1u+h14eu4v1PU7LUruK+0eeOcLLBdBo39BnlT7N0r39fifqCfB9YrbxRHaYtlJil&#10;TI03Z94KT98THp6Zr5X0y7tpILcJLCSy8c9K67T4dFnmngvdL3QSRFchsbWPRvfFeRCrLDScWnZj&#10;xuAhiLN9NTkfiBq2ka74+0HWLXR0t7iRJFvbZUwFZej/APA+tcUqq1rGSrdTkGu+uPD+tWfjNLd/&#10;Dl1c20t4Ps93Gh+dWPAI9RWB4ksrjTvGQhltJFSWFSj4+XPoT2NezHEKo1GLvZaWM6dP2KSMKM7J&#10;V2tjg5qYSM80KiUkljxiq7nMmdoGOozTT9pXbLCo3AcE1qlfc6k9DUNjcSW74tXLMnyAVx10txF4&#10;iEUkMqv5xyGFd/pN+8d3prXDwnEoIB9f/r13GvWPg3V/hDql/bNZwanaFPtFscAsOzL65rswT5b3&#10;ObFNJHPXei2d1+yPPfKqC5smBlPsRwTXm+mvF/wjdqfs0rSvKwKhemK+jvh+vhq5+Bnxysr+aAou&#10;gETRs+GLbPlKjqcH0rb+Cvw40fUzr9zr2u2thpUOuSFJWYK08YPABPTjvXocnPFnirE+wcpPZanz&#10;ZCuotf20Y0yYF3UDH3R/vHt+Nd5pfg7xpdXttts9oyMDdgtn0FfTXxR8RfsaeGfhD440nRvBvh/V&#10;tSu4olkgtZDIUZPus0zfdOeSFNfI+n+OfGreIrO4S8Noqlhb7Cdqp2UjvxxWNHD0uXnemrW514TM&#10;54uD5YOPqtfuPddN+G/i1NHvDc/s73GowmEfvjdhSR32jIrjtU+H/gWfUbmKw8RarpWpqSGstRl+&#10;QN6BifX3r0z4R/EfWbj43fDqy1vx7MdLF8Yp424MTPkKxI6qT19K+5/EHgT4L6n4Y1ObUfh34TcS&#10;6KxF0tyUYAjIZXBH1HavQw2BnWTcNo9O54ubZr9QlGNRO8tmlp8z8ePEHgj4pWUz5+G91dQgkx3F&#10;o28MB34rjinjYXUENz4H8TrsUhRJbPx+OK911jxR4w8OfFTVdDt/G1pqdra+J7hYIpSXAi3fKu/u&#10;ce9Wdd8c+JZPgv43uR8NvBtvIsEaJJlWdd3BwOpzXOm03GSs/Pc9COIlyxmle/Y8MhlkjkslBmEu&#10;8g8c13mjT+PYklls7edB5DKJCeGU9QR3ryhb2+fWWndYwzylj8vGT1rurHW9ZbR7eBdSUIi4UAcj&#10;NebiqUqb5kezSnGpG0kQarY6gt2001nhnldnPqTXLTQNuLJuyDXpE0txP4eMc14jOoyK4+dAl+ql&#10;ANxOKxw+Jk3ruOtRXYi0jWvEGneINKmg1W4jkhlBRgeCO6sO4Nen6jL4Z8TfDzUbmPTrSG+htN15&#10;ZgAEsP40+teSz20x3FYmY9fwqLTbnVLTxhorxNIjvMUBHQg8HPqK7o8sveWjR5GIw7WqJbey2u8k&#10;VxsMcxBXPJA9q9N0LQfH+oeDtTu7HwJrF5bwxHzHiUkrjrgdTVPXvD9/D4T8Oa3Hp8kcO0mSdTlL&#10;guDwRnAINfoB+zV4g+C1t+yBpMc3jbwpb6pb3MjalHcsoKszHaRnqpGK7cJl/wBbqJN6HnYnNXha&#10;TlFOTXRH5u33mQ3U8b2l0kvnMrLIm1gR1BB5FUllU26AlcknI9K+tf2sLz4EXnxP+E934e8W+EW1&#10;aQz/ANsHTk+SSMAeUWwAN+epHavkhUjNnau0bKzE/l2rmzDArB1OW9zuy3HvG0lNx5W+jKlxECXO&#10;0cjmsrzpYFuUEJ56GuhAB8oGU4+lUb+FCUZVXIbmjD4joxYjD63Rn211cmRMswBY8kV0MEyIsOJy&#10;cjn2rDxbraxKyjJU4x2qtFLMssisjdTtNVicMpq6Iw+IcXZno1pLbukX71Sd/Iqa6WJbslFK5UcV&#10;yGmSgX0P71sbuea7Z0ibT7ZieCnWvBr0vZux7VOpzIz2kha2kilUj92dhx3rh9XsSRK4jB5OfcV1&#10;9ykpZShUhfWs+VN8bZZydvIrbCVnSaaZnXpKohngHxFPY+JrfTr2aY2cs2IZG58lj2Psa9zvILa6&#10;06QeZCyeRlcd89MGvmnUbKQrLJEuGRs8V6X4D1qeXSrmwuLkmaJB5ZY84Hau7GUo1o+0hv1R58JO&#10;m7MzdZsbq2u75PIJzJmJ+xFZ1lKzRssivkNivabuDTruwdJbPJK9e4IrznVdGvre9aaCEugPp2rz&#10;VKytL7z0qda5jXVvIbdZApKgZ5rn721STR7zMA/1ZHNdN50jWLI0bjPDKR0NVSYBBdpJCDkcDNdO&#10;EruL1MMVQUlpucr4M1q50T4iWIkvbkWz3gV2GcLk9x6V9QTpa3Gkw39s0P7y3Rj5ZyrA96+WtUs4&#10;5FumjSLdsOVxXovww8Ri2aPRtRmlNvJLiGVzkxP2HPY/pXpYqEa0faR36+fmeMk6Tsz1WMLtx5nQ&#10;fOprntc022udMvlECZKZQ45Brvrmxgl3SQYSRk52nhh2NYr29ygkjmt3J3ZB9a8xpHRTrWZ4LJbz&#10;QXU0Esbg7iAcVhXUcsGqW08cgVllzxXt2uaZDcW8xW1USeWSPwryu7tnWC8hms3LCQjce9aUazjL&#10;X5ne4qrE9N8G65HNpFnC86ltgBBPIrp76AjVfOhIxgHAFfO2nTvZeKYDvlUCT5SDxX0D4f1PTrrw&#10;9DuvYQyx4kB6jPpW9amnqtjyasPZSubdheQSaXOsp4JAyeqmqWqWoDwkKGUkZ46ioru2Md/byRsf&#10;LeTPHQ1tW8ls8MaSugUQ4B964HdbnRCSaujyvX9MjRzdW1sQWi+YDviuBv4oJNLYGMEsp69jXuNz&#10;Gn9oSwvbsY3YhW7Vwer6MyXOo4iO11JGBwaqlV9m7nVbnVmeJtFPE10ph4Dkgg1paFcxDUJw05Xa&#10;3JrTubZg91EVO9Sfvda5R47qHULk+Wy5Y/jX0FGqqq8zysThmj2TTr2yLwkXsOMjPIzXotiVa0DI&#10;6sGAxzmvlq3llS43rqU4PJPJxXsPgzVpm0F0N2SyuQMnpmoxFPmWhzwvE9U220ckpaQAlOax5Lpl&#10;uWVCzZk44p0s0R05vNnG4pkjPSuF1XWXhmQW1gHP2pVyfQmuGCcHqKpT9orJHTarZWV/o90rWq5N&#10;uQR6Gvm7WbCSx8S6jGY22/ajtJHavqLSizWKsxBJt1YjtzXGeLtBW9t9VmjslyIiTx1Ir6PLMck0&#10;r6HzeNwr2seAK370YUdBUU65kG3OO4qV4pYdTvI2icOlyV+b0FThCYwwQZ719ZCakrpnzs4uLOcu&#10;VcW82Isk1Qt7hkcOm8OsoyDXSTxDe4ZSPTArEuIogsxO0HnJrREnqOiXsd1pNpDMRnyflY9RTr21&#10;ZJpxsBGTgivNdHvpIr2xZbjhJa9isTb32g71uRuEPzr3rGSsM450YRf6s/equwYBsrXSXEC+bKCz&#10;AAnjHpWO6fI2VJw1CYFDGTkJ/wDXpQcZ5qyQpXiPAA6VXK/vAd2M5pgSxsCV5zzV6ByLtsJgcVmo&#10;AAMPkk1ZQuJY8kdab1VhM6m2kP7/AOT+DrmtqxlRWjIdfvVykb4aEbySfStOJwpJyQSwxUwjoKSu&#10;j07TLqM4Bc8n1r0bQ73ZeRMHONwBye1eJWM2JI8SD7ort9MuyJYQTgBvyrVrQi1z3d2heyjddoBT&#10;PFZsjDJ+Y/Sq2mXCzeHY1Egysfr0pkxIkwSfYis4q4bBM8gZSMHtzWZKz73POcVYd8Ix2dRxWdLI&#10;SoyQMfrWqRDZVlYhnyB9c1lT+WVcfaRnOatTupI57VkTlSSctnmi1x2KcxGX465ANZEpbaRv/iPa&#10;r8zr5SZfsayJ5B5ZG3OX4xQtENaFKY/vW/eD7tZkrfuz+8HU1am3mWbEYyFHeqEn/HvIx2jFSnbR&#10;mm5z3iK5MPg64XzMSSkAewHWvEJA134sQRs3lpJ8x9TXbeO9QYQ2cYm+Z22rg9B3rD8NWiGC9cq2&#10;WXOfSqvdC2ZtWsLR28a+Qwwo6VoldqZ8xB8venKyqoG0Ec9RVKd2LkASHLjAFTsD1ZWnkQRTOZD8&#10;oNcZeTGS7kPmHaGJPvW9qkhCCME9MVzI8trsxlTnNc05uTt0OinCyN3wzZSXniXeY28uKUMxPoK9&#10;LvXja8CLEgRYwqge1Znh2KO0+G+tzfYwrSDCCrGlFppbgzTjG8kHHSvEx1RXfke1gaW3mRfYsy8J&#10;kt7077JdRugNqCA47VrxkJfttGfn4rpIoYJNLJa3G7aMV89XxXKfT4TCczMiARLbxhUVcxjipP3b&#10;yyK2cHuKW7jKRzYtz9zjFZ0UrbCdoGCRzXnq89Ue7GKirC3aKsMe1yQR0rn7iQAsAnfitK6uYvum&#10;QfdOKxWeNmOXXO416GGptK7Rz1qnRDQ2/GVz83WtCCMeYevUcVUt9vn8SLwa2YopzMzLZjO5ehrW&#10;rPlRNCnzS1LsUMrJJtRj06Hmup0rSy0LyTz7SI889FFS6ZZrHAkskS7igO3PC1LrWo28Hh2VQ6hm&#10;jOAOteHVrynLljuz2o2ijjddu7eLVp0jk3YYjI71j6dZXV9qsagsF3gsf6Cskie4112Mrndd9f6V&#10;7Z4Y0+O30ASNZpvaIbQR0969VqOGjFfaZxVarm7LY5248OXQsYRHfEYQZQDrWabW4t5I1ktpQd4A&#10;44r2BRIEO51Iznp0rm9ZWOSaIBIgN+ckdcV51SvLW+x14eSukYabIreI+VGSYhyT61zms30EemXQ&#10;80bj0ANX9YuLFLSFRlQsXTPUivL55pbnVJ/nmK+aQK2y/Ce1fPLZBjcZ7Ncq3GRm6uNXmYFiok5N&#10;eg6JYSO9uDuCpguaxtHsiFj/ANG+9IK9PiSG20GMmFV2wZI9T7134zEpe6jyqVFzd2JPJBBpUKRy&#10;KMJj61DpVg93rYmmuytvG+52fp9BVKBJL3WJmY7IUkyzE4GBW097BcRG0s4ZEtIEw8i8BiOvNeDi&#10;asnpH5+R6MIqKNDVdVs49La3tSqQIhBYcZxXjuqahLcapOImlZRNy2etaWt3BnvfIgudsKOVkYHr&#10;WXBAgwoRcYrswOFhRXPLWT6djCrUcnaJPbZWCTJcsUHercY/eE5B5pqoqgc5J/SpFzvzjvWs5XbO&#10;qnTslcu8/Zl+U9OKpzSDzwC4GBzzVlriGOzKsoDGI49q5i4kZrlNrsSZOaVGi5sutVUIlqRybvAz&#10;97qKkgidrxjvP3hxin2sLZj3ZyQK3LaAtqMRJVFA61vUqKmjghB15a7FRbRhc3JCfxqeK6WC4Kpc&#10;b4J2byQMs5PT0qlNKgV8AbQeDVPzlZJsAY24zmvLq3rbo9eklSRoNqES3EasEOW7HpV24azbwzcP&#10;9qi/1RPXpXEy+WksreWzE9Mmsq8vZjpxjSWXLPjaD1rengFJrlMa2MUU0WZbgNqECxtuAlIOK2rQ&#10;Ihg/cIzbhgH1rJ0izudmX0iXcWABUZOT0HvXu3gLwBr2reIWLwNFHHCJLu4k+WGzi643Hguw9+K6&#10;q/KvcizzXNR96WxheHNG17VPEd1tikjt4EH2m9YZWHPRUH8TH0Fe0aVo3hXQLC81Oexs7q9WBvsz&#10;3zBVT1co3THWrWt+LfhF4V8HTWenNp2r6laQPHZ2MGDCkp6ySv8AxEHnqa+fIm+JXi3xd4jubm7v&#10;54/P3XMu4x28Snoi9uOlefLDuF5TskawqyqytHSPct+MfF+tavqOq2Nr4n1NrD7SftE0eUFwc/dU&#10;Dog/WuIs9G1O6uH8u1khiXG6Zx+gFentYeEtL0cLNqulzzrEcRRkBI8dya4PUvFoMl1Dp+hRuEk2&#10;q6j5S39auhOc7qlCyX9XfQ6akoUtnd9x8mm6TZS2QnmDSSSARg8sffFd1pFkDaTJF4Vubh8KAIlJ&#10;wT0xjrWD4L8N+INX8bWU1xqgkupbxDd3EhxDZQ5+6ueCxH5V98+DtB8Nw3+n2mi+H9FC2GjhrvU7&#10;vaYLBQMsxc8M7ckc8ewr5riHNPq/uQvUn1S/rb+vXkc1Ti6ktkfP3h7w09uPtE+hS3eqCDMFp5RK&#10;We7oW9T/ACrkPFnhvxOfF3h9JpIpr+eVikFmoYSZ6A4+7j3r6G1HxLc6n8Q/EOkeCrSxe1g1Bo9W&#10;8SzxDEzZ+ZYvUDsa5nxNr3gvwh4UvBbWKX2t3dsxiSWQvJLIersTnYoPPbNZ5XlmKrWrTmo/3bbL&#10;+mOjinOzUXqcJb+G/A3hTwEuq+J9Z0651280mQWGnKQwt9wwGYeo9TXkEGp37TXINxbuhvpG3LEF&#10;yCcgY9q57VNS1zVfHOranqnie6urqa5JLMTsQDoiqegXpxVZ74Javt8skKcdq9mth+Zcq1Z6GHlO&#10;N5Tfoj1y21nRrL4R/E2ee5aQy2SqIEfDF8fL79a+fbqS9vtTunmvrpne5yxLEqqnooHbFTQSX9xr&#10;U0jQzvGtwNxP3MenpW+8dgNRPkaIII2jUtznJ71thcLDA83Wb69vIaqus7JaEVnb21vYpgIz7RtG&#10;O9bFtHM87F1xtIIqO3iWUjMMmRIMcV0kcRV4Ve2K/MgArkxOI3vuejSpKOiNDSdL+36xGguRDBHd&#10;RCeY/wACk9B6k19DajJ8KPCvw7tph4b0eW9OlqLS33B5JHI4ZuvFePXTWdh4TtwLyKIvbqzRqwyx&#10;Hc15nqOsWkniN7iW9mmlAwvmNuGB0ABrxIUauKqK1+SPRdWa1GlvoXvEut65cateXEzeW1zcM3kx&#10;jaqr2AFedXs0pjkIaVjnpWld3lzd6krtAFABApkNuPJu97LknhvSvpsLSjh4q8Un1RxV3Kq7Rehi&#10;Wv7ydxIG3bwAMdK6i1tNrsC/OAQMdKm0+xtop7l2MbSMMqey10VrFi8eV7hSwTgkcUYvFraJrh6C&#10;gveK9pbSm8UbAo2fNupgs0XxHcFb58F+5q+zSu3mbwArHkcCqN1PbKLV/tqF+eM15qnKT06m86ll&#10;5HXWOhSTRWDnxTpECPOoeV3GYs9serdK0fGOk+AfDfw+urq+1RbzVL+2RdN0xJATGD1kf0z1rxfU&#10;dSuEuPMie9mkNwp2rMQCynIP4Gs2WXxDqPjG4v8AU7m7kuGiRd0jFgqrwAAegHtXVQy2fMpznaC3&#10;Wzflve3n/meRXqSm7RLsDvMW3B1y+evr2/CtiG2tVhfMykmo1gjjs9wPUDgVdhgvJLPUnTTrtliQ&#10;eb5a7iM/3R1P4VtUqX+HRGtHCLeRYtB+7vQiqScAADJzW+NKnj0USXGovG7JuERGMD61i6dLHbXE&#10;Uyxk4BKhhyp9xW1c6+t5oMEFyqO6FhFKgwT7GvMrOo37quurO66irLYpyXbSW3lxwIqIpBY9T+NZ&#10;UayPePtuZNqP8zD1qSOK5lUr5DohugpYdck4AH1r2Xwp8OPFl54stbaQyWFvDFG9/cMu7YjjKqnZ&#10;mcenSufEYqjg4OU5KPqcdbExS16HJeCdD8T6p8QZY7T+3FiW6iaeWJmCoyn5NpBwST2r9OPDc+v2&#10;Pw20RNX8WR3V2NJTO4bAkajq7HjIHXNebaPpXhjwx8OdBih8N6cLhLVzZ2pI3+80p9e/P0rxL4he&#10;P7mb4fPaJ4ikaKW6kEjQvtkv2B+6COURD19a/OMZnOLzPFwjg3yqLtfdddWur8v8mz5nGYV5m1GM&#10;bxT1l39PJdX16H2dFc/DvXvD0Yh8U+HbsJcsAI7kK6SKeuMg8H2IPvXzp8S/hJ8SdSv5L2x+KUGo&#10;ySMVmgnbyv3Q+6sZ6DjryM18c6dceI7rxNbyWl7r9gtvJ5ktzFeMgyOgAGM19N+BfjV4r03SzZ6/&#10;4RudTtIXWNbpJQk8QHGTnhh+tfo2GwOBr1IzrRUK6SV4WV35pJ779zhnkuOy1c+Hkqi/lav939I8&#10;1vfh9qej2xfUPhz4mS6V18qOO2eRF9TuGQc1z/iDxJrNvpenW0Pw71+1t4bfEqvbsgmfsWb29O9f&#10;ot4V8cfCvX9MdrD4l+FWlWNfNtbuRUlQnsQ2M/hmtPxRovgLVvht4isNS0fwHNbT6ewbLxqwwOGV&#10;+oI616VThd1Ze0c+ZJfC77etzKhxdWoTUK1Fp7O36K36n47XU8tzqdxcS6jdXM8rne7c4HZQOwFZ&#10;rj5HH2SZ380BUVeST0Ar6a8WfBrXLGK51Lw18R9O1XTzqzpIkZDSQZOArAHn0zXWeDPgxqRtdPvt&#10;V8eWkF2Ig7W62+7yc8jJJ6n6V5OZ5nQylWrPl00W3y7WPqXm9GcebmS7+R4Z4G8E6vqWuwz3cQtr&#10;eKIPNJIMJbx9SCTwXI/KveNT8Q+DPD/w2sbTS9LsZCLcrZW8bDdNJ3kkPpnnJ616LrvgLxPL8PU0&#10;3T/i7DBZbcvbpbFGkYd2cZPJr5w8U/D74madJeXE3g3UrqPZzPbsZPlHt1H5V8dHOKGbVV7SsoxT&#10;0htfsr7fr82a0MbSqbTTf4/ceZaxc61qXjDUr2+1i6uJpJTnk7VXsqr0AFPtrK2XTFLQRljk4xjF&#10;WrVGWYqzuGWXDJIm1hjrwah1GWd9S8qCGNY1iOWLY+tfUxm3aEdEvkrHo0acVruYWpX0dvGix6YZ&#10;ZfNCJGi5JJ4rXT7BpXh+G71G0ik1O6s821mCGEKkdW9DXPi6srLUfN22ks5Y+WThgprmLm61i+8R&#10;3jx2V7JI1wq+aRk7j0Cj/CvZoYbnjtZdZPS/l5L8x1ayjqizf6jdTz3O6cjMh4Hf2qDTtM1G81GF&#10;Uiuyol+cheB/SvTfDPw71qWS2udV1lLcsgd1PWJOvPbJrvLrUPDel2TWWn+H9L8uGDbG5xkt3Y+t&#10;RXzOlQfs6PvPyOCpX0ODs9HjtLWEvGgcRZXd/DUNzqM+6OI38DKWI2lOapa1qur+asw026uP9J+d&#10;EB5B+lYhaW4121lGjXUHygsGBpYWjKr783Y82pWcnZGhHZXFxrBxFFHGGy7kdq3Y7XR4re7/AHFp&#10;KNgAJUfjVFJrlbOVC6D5Oe1U2d8IGuG6HoeK7KtVxVlsbUcJezZHd4+1XKw6agUdgPWsK4t5laJm&#10;uJBvOStb4ngWPb565J4rNvZt15ZDYqr2PrXPTnK57FOap2K1uiiUbIR071DeGZXmyZOevNWPOEUq&#10;MNjZFUrq4M+QsAXBx9a3pxlJ3tdE1Ky9GZMkshu1C7uF6+tdFZzWieGQxgiMvJGew71zE0kdlLNJ&#10;JCkpMDYXPemF4I/BvhK5k8VwyyahPKFt0PMYB/i9K9zD4dNbaHlYqtZW6nRjU7q/1ewtLfQYhFas&#10;PMm29c+pr0vw7p891rJt45rOK3t4BJe3rkBYkHXnpmuA8M2mpT+EfiDa2uhRZmvbb7TcE7fIQnnn&#10;3rttfnKaXc+H9LtHtrGKygOoXSSHM7Y5G4dR6806tOMNXokeNUrSnoncz/FOsxajr9tpekiePQ7O&#10;fbJNjBu5F6sf9n+dc/JLujuoIESOBYx5kgOM4qVnt441t4baBIlhAyBy1ZtwryW7RpZ3ARpgoVPv&#10;yMeAABzya8yrVVSS7IcKXKrlVppLif7NaxzCMTLGWjTLOx4CqOpzX0v8NPh6LL+yNT1HTLZL024a&#10;GKUbhYo3f0LsPyqX4X+CbOwi0fU9V020W/NrutLZxkWakfebsXb36V7PPNeLDGVvIWVd27txWU8R&#10;FXS2Mqsm9EX2l02KJoY7VtirlWbkk9yawta1mKPQQgkRd8ZWLHVvUn0xUNnei51do/sibVLDzAOK&#10;878Vyr/wmEkCSMVgh5Oe5rw8xqtU5NadhYXC881c53V54TdAx7CBksT+tee6hqUphuRAJJAXwGIx&#10;k/8A1q09WuGFvKgDFmBziuHuLxEt7UPIqnLfKBXlZbg76tXZ9TTapxI9RScaPdNNKS7ID16elcPH&#10;eaLD4nkN9cu0joVt0VdxZj0GBUOv67I+t2MEd0qxKDuBP3vxqx4SXw+niu91a+1HSHa3tHaDzZFI&#10;Qj2Pev0PKssmknJb62R4WZ5iowlZmkumW9pZJqWo2a+dLuez07d8zejOOwFcdqt5eSq0lxqkIQSf&#10;LCjYAHpj2rB13xRf6j8UteuINPuBH57qJXY4IHTaOwrlZDdtLdSS3Fw7s56scflX22Gy6UT4SrjV&#10;fmbuzbvr64ltwkRaOILg7DgtWKsduHkcNcElud7Z/nT0CraQ/vPXINRSSLlgFHTsOtepQw0afQ86&#10;ti5VPIlkZAIAsAAwc81nSyHzZOmc8U1pF+0S7pGHpQotnmiyjn5vyrpUUjlbbGlpTt2lcHr7VA21&#10;Y5yZJWYnAFb0VlE88ojjlJGMYBwK6S10WAxRGaSLjGQO1GhNzz+3ttSkmVIrGVsnsOhrp7Dw7qja&#10;lY/bNcVCzhvLX+FR1ruoYtMgt8QQRLhPvY5NUtSGovoM/wBn1Mq7wnc4PIA7UJag3c43XpNLbxTB&#10;DZwskSKEwD1I6n8aypVuBtxdr05p1uJDdX8Z0bUnmEhAYRk5P1rWg0fVZZSZbfyt2D8zcgVWhNjP&#10;RtHhst0lwMvEdzAZYfSrmj2ei3Vnqdwr3T7J/laTOa14tFsY5MyTxFsd+a1IoreLT3SK2hClv4Ri&#10;i4mXYTCmm28awEgJxmoXCl7k7jyw4ppyFGcYx2qNyMAhD19azHsRXEa+T8xlXJHKnB9q9x/Z/wDE&#10;Wqab+1T4csm1OJbbVozb3Ku2ElP8DexFeJyOz20K7Og5NRxFl8afDAi4uVKeNrE7o3KsDvHcf41M&#10;opomauj9cNQjT7ceB1ymPes043y4jwAK1JVB8JeDJGnBZvCdoT7ZSs1vufe6ii1iYO6ISfRBRztb&#10;mmgYHXvR82QMfjQWLn5WIqPOZDx2pxz5TfvFA+tRrt3gf7JoAVT++YbeQOtOLZU8dDQQuWyTkim9&#10;1/GgAbGPvGky/PWlOM8sKMjI5oAN3MgweMU8E5PemcfMeM0meDzzSsBKNv7wlh1HFBZPNfCEdKhP&#10;8PzfpQM55osBJ1ZjjgUEnYOO9R/LsIJOSaUn7vP0oAfxtNSA4I47VB8ufvCnqcMaAJON4+X6UueT&#10;8/6VFk5XApDvyuRSAsL0HFOLkE4C9KrgnccsfpTs5256U7ATAnZTlOY25HWoztx94E4oUndyAOaA&#10;J93zLzzSqW3A8Unyb+ooB5b94KLATJxIflHSp0KC21N2lQKulzZJHtVMMdo4qK8LN4U1wAEY06Tp&#10;9KAPFFkza3WGQk6jKf1pgk2tGcYIlBzVC3Yi3uFDZY3kmfbmgughnBl7cGud7nRE+fPj14cZ9Y8P&#10;+JLKzldBZhNTESZMWPuuQOoPQ18628ga0t1AjOc8g1+gwaC4tvJl0+3eOSB43WQAqytwQQfWvlf4&#10;m/D280PUbrVNKjupdJmvDJPCoJayZjngd0J/KuilUWw5q+qPH9OjkT4z/Dx0L5Gqjgdxmvr/AEn/&#10;AI/b3CE5tYs/WvlPRwH+JPgdspvW6BIPTHrmvrvw9A5t5ZGtnO6NDnHXFViNjmV7nWWcZ/svU2dT&#10;+8K7B7CultQ62dh5Y3HeMisSOWB72zhS0YvIvXsuK6Ox3iSPGBgc1y7G2531hv8AsdiqKuWUZBHT&#10;8a6XCfY5EIQHyhyBXM6e5Oi2QVQ7bvWuqhMbW8H7plwoyTzzVx3EZQQCScbD8p6+tWIfM2TkxnaC&#10;O1b8VlFJHbt9oXLeo6VYewiWIKuqBicZXb0rVRIcjFTYVjYEfnRKQA/zMOnvW8um2+zmcgYzwe9M&#10;Gm4vUdr3K7uFIqhGfb+SlrIzKv3e/rS4lKO32fjzOMd62n02N0U7mIyOnGKuQWCNHsOsqh42nbSa&#10;GmYGMz48pQSo/CpSFUEeYOgreOlwJdS7/ELSE46LSHTbUu+67YDNCC5z0zr5GM847d6LSNFLyHdn&#10;sDW6dHtXkQ/8JW8eG6FM1qLpmlCyjDeKyTt4+SmFzlnKOXy/9KRUi2YDY/GujfTtNyR/bTsc/wB3&#10;FNFhZmMYumIFS0NNGEDGofKr7HNKAphbDoATxk10cek6TJHbk+KZEYn7pXpVifRdLFqEbxC/BB3A&#10;dKOUdzkx5fn4EaHp16U8yFZm/wBEiP4V0/8AZWkBLZV8Zuw4/wCWfSk/siBrmRY9YOAPvbaOULnN&#10;ma32NmAA+tRl4mY7bfOBwa65ND09bO4d/FhkcLwgTAptvpVoZedUjiBbGduaVkHMcojqYZRsUE+1&#10;Rs8KykOF6j3zXZXeiWUMcLjXWkVpBuZU+6KsSeH9KFnaSwa1cXETxgltvKnvkUWGmcV5tqxfOnWj&#10;EAYLRgmn7owVGEAxxiuyOlaP9h3Jqys23ldmKqppGnyzSBrlo/kOGo5RpnLosDN/rUFNZU8mQG4j&#10;PzcYNdPbaRaFdQVmbahOef8APWnxaVpAmk2W0oHmYYsxNLlHc5QquxAbheB2pPKbZJwmeMfSuzvN&#10;L0WJLNYNSM0j43KR93NNfS4sRgxtG2wZIaiwXOOEZEjDzYhkcZxUixReY5Zo8j1NdfY6BFdXuvqL&#10;xDJbxAxqWxv+lGj6Rptx8RrmzvlnhKwvtTOC5Hv7Un0SHc5LZb7nOIAqrzyKrB7ZjJt8r7+BkivX&#10;o/BuhLLMZ/E0jQiUkDzMcehOaZL4f+F63CbtbiAB5VJ85/LNPlYlNHkk0KlB+/txkdnFEcWLdwxi&#10;BHQhgc16o+m/CaNyIvDlxOwHOJmwPxzWVLZfDx7mcRQazbN/vMVH50OA79TgBHJ5kQJhJyc80oVN&#10;r4li/Bh1rvF0TwoLGN4vGFzI5mHmKwxx3p1zo/g77daNa6XeOojG9WkPWhQBSRwPyiJjsO4Dk5o3&#10;LsQ7os55yetdmumwnVrvdoGyLICR7s5/Grkek+GPtVwtx4XMbAArmY8/rS5SuZHD5X7OzeTFk9si&#10;mkMY0yF4x0xXbvYeFY76AGCZdxwoDE4psltoKX4AjkljK/TGaLBdHEvEDPGFZCCOuehpsVsy3U7T&#10;PbgFeAWFdzaaZohvtRa41CaGELmNgM59qlt7DwT5999s0q9Kb8RTLIckeuKXKx8yOESNCSVktRtf&#10;gkjNJKIvPDG4tSdvTcOK9HtdK+FLeIbGA69qDSSq5jR2KrxycnpVqfw38P5PDXjCRLaZPLcFJROS&#10;QR6D3quTS9yeex5IqzNKSoUr5mM8VO8CsEHnRrgdc5ruJ9N0C38L+HZRqEYW4LYi3ZYKvUn610EG&#10;h+BJPhlqN7FfvIstqTFMz4KMOox659qSi2NzR5fFDaDazXaqAh5IpP8ARvKYqqEbjlyuM13Uen+H&#10;B4Q0svqQkmMzArjoKrazF4Rt/Degx/Z5Z57idcKgx5a9yaOUfMcqjQHTm/0aAKFPRRmoo1t3gZt8&#10;YXOMnivRYbXwsumWhh8MC4X7Mvzl8YOOciq7ReDS8qv4ZYFeqhiBRyhznn5WxLon2cFt33gox+dS&#10;SRWxjMatCCE68Cu/hbwg94kUnhNraMDiQDO4fWrUVp8PDqqlrZ2j3f3iNxo5R+0PMGaJdPEQtju3&#10;feHNANuMATqDs78V6bfWnhOHXtJeLTw1rIvzLgkx/jVq8t/hsfCV5NF4Xtp5VVcRhyrkn3zT5Be1&#10;20PImuIVLB55Rz/CuRSLPEyHaJDj1XFemW9z4aiMqv8AB21dMKUBIyPzzmpxfeBJvEmn2svwYCM5&#10;+VlxgfUjFLlQnVfY8r+12Svh3ugc8bYyacLq2OAsV6cHj92a94dPh5bW+W0PRUO37pj3H+tZNzqH&#10;g8x7rf4fWEqh8EmMLmk4ruCqX6Hjr3MYkB+z3eNozhDxSR3EcshCpennjMZGK9Vi1XwzFqCE/BqE&#10;A4+YKDj9KsXur+GEFvJF8ILOYsQCQqrgflT5PMHU12PLdzmWBfJLMOuB0qCS4jWZgdPvy+7HCGvR&#10;oLrwgni27uJfAbrHMiHCnPlHvxXaW9z4BzbyRx6NkgYLQjIpqncUqluh4Et7YfalDxaqj46GBsfy&#10;q8WtntyY4rxmI7RGvWtU1nw3F4huoZfAOnzI0I8mZIFwx96rabcWL6lCIfC2lgyTfKsgUD8zQ4Aq&#10;h5UjgIyy6dfht3B8s4pDMn2gBxdnA+6IzXud7qGhW8s8E/hPSS4hG5FRSOffFUbe98NssrRfDTTS&#10;ufmY7c/kaPZ+YKpfoeMedEZpMWF6B67DSK8W+TMN7nPH7s17Tcan4Ajhi/4p62eUuMRLb8j6mnya&#10;l4MjtIZn8N6cq4BP7sZX8Kfs/MPaeR40MlTtiuyfeMims7rEd1vcZJxnaa9UnvtGu9b01beK3e3k&#10;dcRiHaR610TW+io1uo+GkZBQANtzSUBufkeLwK4sn22szjGSVXJ/KnCGRoZGTTJ256Yr1RLjQ7Px&#10;zMv/AAgdvDH5WPOznlv9k1habcW7fET4xRtpJSNbmNoVaPAIPPBq1DQjnucSVZYlDQkMR+VQbpvM&#10;wI3Y7umK9PzoBKib4Vxs3mfK3mEZq1PZaTN4T1R4/AC2s8SAwuDmlyBznmJtb77PG39mTcjriqwM&#10;qSXGbOduOpTFeqWkSt4aglaK2kZXAZc4x+FX7iG2GnPLJ4DszEsQPnbgCD2470uQOc8YEgJYfZbs&#10;c9Ch4qUI+1AI5vfC5r2iCK2TwwZH8EWsvmD5V8sAkVTsILca3cP/AMIVFGplHDrkD86OQXOeTG3v&#10;ihP9lz4xwSMUjQ3f2RBt24HpXtl7bRx3JnOk20kAUbo8Y61lzW2Yrhk/Z9hlGAUxeqNwPej2bDnR&#10;5OkdwLY5gkP0GTSiG7YErYXbMT8qhCTXpZttZGmTtB8DrOCTb8ublXP86saa+sQ2923/AAq15Lh5&#10;BuJwMY+oqo0WS6qPMHtdfRbVpfCt9Gh6EqeaikimE0Z+x3uPQRnivYJz4quI5Vn8K2kUePlVCG/W&#10;oI/7Yt9Mkz4KsZQLpApYAcE80/ZC9oeUmO4KoRBdryOWQgUxxIlyFfzAzkBeOp7V7pq0WkzeFZba&#10;SewjLohGwD5SKx20DTZZ/D8n9t2zLFIh24HzY96OSzsg59LnmD2HiRJLASeFr1TKmYyBncO1W00X&#10;xe82E8KKGKg4klC/zr2O/wBQ0+2iiVlV5fK+VFXP61x93eXFxqFuTLOpzwEJGKHCwKTfQ4aTTdbj&#10;vJ1udLaNwRwCCPzGaemm3zeYy2zFeM816IIQ1lHHJcZYxcFmyaZbwsgePcMluRSUAUzhhYXgiH+i&#10;ttUc8046dqZtGkS3BUNzg8iu+8r5riPYBkdagMMiAKFcAtyM8U7C5mcA8N151uv2IFycFjVhrO6C&#10;qCOSBxXZTWcczEFyoDBtw6giniGAz5YFjGgAP97HtQkFzjU0vUGkH7pFXHJJqU6dcBVAl3DOCa7K&#10;Jd8k7sCMfwg1E6r5hLZwH4qkxXOReylQIHcZ/nmnrYSBVPnKMjgV0rxI6uS3Rh1oEG6RcnBA60XY&#10;XOcNiSeXAOKVtOiEMbG8yM/iK6gwKIHzNg+tMMMRtMk9sZ/+tRcDm0sLVmwLxzzyMdKf9ggWbBnA&#10;I6mt1UjSGRVZDnqakhSAxOr4yT1o1A56TT7UlNtw2cjIpTY2YlIdsgAYIraltZFuQRdhl9B2qtLG&#10;6y24CE5NF2Bm/ZLTzmBDcL8oo+zRBZswsOBWm0UoiZjGcADtUB3/ACEkgD9aAM9obcxYEAHPeni2&#10;tfs7hoAePyqxvT7XEogJyefarL+XhcDGRSsBRW2h8kH7EoAHBzULRwKrj7Imcda1g2LS4B6EVnyL&#10;988k5yaTCxSCRkENAmAODTVEAdcRKctyQO3pUqqWHBHeoS4SG8zBhjwDSeo0zgPinDHb/CmDV47a&#10;AR20ZYyMctBjkrj+IN+lfHVn4C+Knjzxze6svhCwsNOhyLFVjALY/iY5/iIzzX3RrNhpuqeA59Nv&#10;ZnEclyhDZ4A75HQ8V2Olx6LpvgvQ9O0vToYLWCyVcqOZD3OahNxeiLb0PnX4QfB3UdA+IlhruveK&#10;9CeaIOEsFiDhsZ2sSenrX0Ze3Er3E/8ApC48wgKOijtUElxcvNJl5CM8Ak1TctuQ4I5NauTe5lyK&#10;9xjltw+cmmevNPP3jTcDIpFCoVIYFTnHWk+bLA4608cuBsBNBHJoENP3BzTc/OaV+GHNIpG5cigY&#10;fxtkVExOyX5c88VJn5jjuaY3IbikMad+VKxE4HNOUHa2cZpFZ1l/1XHeng89KADadmcjgc0nJVu9&#10;P42HLmmHqOcUAIchxwaXI+bmmOXIXn8qBnC/L2oAf68HpTTj5P3n6U7sM0nOfuDA6GgAzyaMD5uK&#10;XnLZXtxQuSnQDmgBOcHkDjj3o7N8xNBKZC7DuzQfvUAHfrSADcxxS+nFL68UAJ3HFJxvODQevSkG&#10;efl/WgBwC4xTTnD4HpSjo+T9KXBKkH1oARTNg/IMAcnNMJzLFzxg1J3AyajO77TF8mBmgBQEKONh&#10;68GkwQTxUh27j8uBThtyQcjjg0DIesjZ4A96X5SHG1sbuDSsPnkBHAPXPWnDG1TnjtQIBjBwp7d6&#10;Q4DMRtzRnDkZ7cVGNvmN8hz60ATYXAO/nFNPQ80g+6OaQ/cz70hiZOSAeKkHVjioyPmfMB6DBzUg&#10;H7kfMoNADv8AlpJ1+71pqCQMcnuaCZN55Wky3ycng0APHEjfWjueKbybiU7GxgYpecD5cfjSGO79&#10;KTn5vnpMrhst1oH3RQAc+Z0pwK+fgofrSevFIfvrxQBIdm4bTximnoaT0G2loAO680nZ8rSnqeaM&#10;DyyT60DG85HNBH7t8KTR6UnfpigQnzZTqOKcpILZQn3qTgxgFjwOKbj90uTznrTEHfpSEfLJhc9M&#10;U7tSZHBz2oAXC7lO3HFOGeKZxvNOyd5ygx2pgPwdpPHFM7tzTm27SM9aafXFJgJnINO+bbJhcYx3&#10;pnPmH5P1p3/LKXCj86Qx2SSee1SxlfJlycjtVb+JOnSnZOzp9KBFjzHEe0EYzSBwJGO059agJ+bk&#10;mjsOaLAfC+n6fcyC3VyzEvwFr13w14XuHS3dtKIXaOcV2nhzwlEoszJYquHzg8k/jXrdvFaW+mxx&#10;x2UQxFjOK39mlqCZzGjaHZ28cLtaxFh0BFdYuFjGFXHYDtTcvv6Y9hTGJ2iolJj3FdgZeFPSoSSS&#10;fmNLzjpTP4zgVIC87RTSDj7tIxIj+4PzoG7YMsBxQAxjyvy0nbGaU7cZyfxqPjC4FABk4QgnGDkU&#10;w7sD5GxT22iMZzk9KMcLl8YWkBGRnaMHrTsHZgOMUvyjIJJ5oHlhpB82SKdgIcncPkXFHmThwvkY&#10;yeKeVGQNo/OpAP3bZUcCkAwFirZQijgIMUpPHtTwB5D/AC596YhqhiOFo54G39abubzAu3gUuDvf&#10;g0AO/wCWo+YdRxT8n7S3bjiowF/eHYc59afjj73NIC7bOfPiBBK85r5++P3w1tfFHwvnvtO0a0Os&#10;2WnO6RAYN3EBkrn+8P4a92VjnuOOxqzBI2/aXPDfLz1qJaaouJ+G95bXlnquo2V5Z3SmO8eMLMpV&#10;1ZTgqwPIIrFeIfaJSCCCOOea/Sz9or4V2WqW1/4j0fwzb/2kNNd72yiAVdQVRncuPuyJ1/2q/M6Z&#10;LpNXaMm6SSG8lR0lXaQVPKsD0I6c1vQqqat1FGHYRGkE8ihl44qUjManI4Y1mSm+Sa1lksTGsshE&#10;ZJyGx6+ntmrkcilMb8nHIre1gualvLGAqsuVJ5B7V1+m6nFG9lGlxjDDNcOvKx/vVHrU0GBd7hct&#10;kKelefisOppp9T0sFi3Tkj6Bs7m3m0a0mScLIqfOvXP/AOuuisJnlSJT8rc549K8R0LUViS3DagD&#10;sJ3D0r0ywu5ZLezliu0/1gyPavzHPMldO8lsfo+VZmqqSbPQYZZRLbiXLKnBUfpTtVsY7vwzcmFR&#10;5ix52k5OPasq1n3akM3QxtXK1sB5otcRo7ghCowe3PWviGnSnfsfSaTieP3tnNE1wJLViN2A1Z1p&#10;JNba7BLHGu5LlW5HXHOPxr2nXdMspfDNxLDdReavzYz971rx+9DnUdSwyqQgVsCvo8Fi/bRafzPN&#10;xFBNH2p8OvFngHVvh9ptveaBaxSYiS+jDYMDr9x0xzsY9cV7TeL4fiDm58II0c8MbLNb8q6r93BH&#10;Svy90rUtR03xNp08erXELRzfLKBxg9VYdwa+v/h/8TbVND02z1C2Wa1bGVf5mtWPdSeqN+lfnnFn&#10;DNeE3WoNyg9bbv0/r07X4oTs7frb7mew+INI0jU/DN3cWmiTF5bMi4szkCZUHDL/AHWX2618ieKd&#10;OW18QTK1tKB55+dlwRjoD7jpX1qvxC+GiSrEmvPA9xMqu3kE+V6dB3714z8R00i+1/xbMuq6fG8M&#10;MbSQLjkMOGU9yepxXi8O4jE4esoVYSjF9Wn/AF2PYy6rO/K1otru7/4Y8OhgM1mxOM57tWPqVmwZ&#10;BsP3TzmtyKNkusC7YoH5x+lWLg2ZtblJLcbmTKnPTFfo1Ou4TTR7VWkpxPL/ADtY0/xRpWoWWrNF&#10;NATlcZV1PVWHcH3r7E+Gfjbw34j+Aeq+F9dsGudNubR43gmbM+lzHOHjY8lCeRjpXyzdxQs0ytGu&#10;GJ5x6Vy1jda5pXxJ07ULLVpIZYLsFCPusO6sOhB6V9NSqLFQtJ2ktmfF5rlyk+ZdDrPiB4Z1nwt8&#10;cLqzlnNxp9xdPJYXi/dljzwD6MB1rO067n8q6ZLnK7gOTnGa981i/wBB8bfsla2kcFvHrGn2Kyta&#10;MwMkbKOWj7lWHpXzNaCW3sLiPMmftW193BBHHSqrU41IWfxLT18z0MpxbS5H0PYbOeNtFsl8zLBD&#10;k/WrB3BYRtbBzg4rktEmAvrON7sngV2N88X+iBJVIVOQB618jiaPs52PraU+ZGZcwNJZamFizjBF&#10;cZfwMEj/AHZ78EelegxlhbllhbkjBrOv7RWmvGeSMKYwVUfxVthcTyOzM69FTR5sSohTKDJyMGpb&#10;R5I7sBpINu8Yw4OPrWy1pbnXLBZLUqjTbd2fWu6v/A+nN8LrK+0uSb7ZBDuuoGkyLpT3X0K/rXvr&#10;EQlHV2PmMVSdJnn15A4vYJoz1UHPY1o6Nqk9vr9vlnAEo6nj6Vf0y1f+zri2u0VUYlQzthkP/wBa&#10;mXfhzW7Sxnnm01mswC0V2TjzgfbORiuWfJVi4vVdCKFez3se5w22kaz8M5LnT4IVv7ey3XVkW/1y&#10;j+JP/rV57MqeWUZJQdzKQwwQR2NYXg3XrOy8XaIx12ZPLu8LIDwo9G9Qa9g17TDq2mazqekR2D3c&#10;dosr2kZH75RySuO9fJ16MsLV5ZXUW9G9D3MPUtuRfDC/ls/jJ8P4JLiQwtqD4DOQAGzz+FfRPxC+&#10;E9hr1j4r1K08H6Wl3/ZscgkgkUJqKkZJABwHX1xz718hWc/mf2bOiTwXENxhkYYdWX7wINffPwW1&#10;8aj8G7Kx/tr/AEqxhYNC7/MEbOGHqK+3yauq1NxcfeifI8Tqth7VqTVlvfsfm/rGn+K/CnxGEMy3&#10;ps5pnSC4KHBP8Ucg7MPeqhZlaO9tLlVJk3Oq8df51+jvxg+Hseu/BvxtJb6LZzalHpzu8aqB9twM&#10;/L02yL2x1r8vj9t07xhqtjcxXyqmoSRhZVIZCpwVYHkEVeOw/NG8d1uuppkWawxWnVbm5qsi3FvY&#10;yyW/7zZ1A703SmSQ/ZSwc9CCeRmo98clvaAOrAN0xSKkdv4hiu0iIO5C4z1xXitXi4vfp6n2VJJe&#10;hvi41zSvEOhOmu3irE+YgwyjKequOh9s9O1dFf3Ph/VtGuS2lCOaWMb1Y5If1B9K1IodM1vwRN5c&#10;Nv532QEDuCBXnzQ3tn4jhiMcqvHKRyOtcCq+0VruM4ilho810jl9T069tNVG8Nsz8px1FJEYWsrY&#10;rcZOTuHcV6msFtqmkpGYEM6x9O5rgtb0XUdPu3b7Bdqjt8rFTtP416NDGKraE3aX5ilT5dUVIZbh&#10;b+GRUwqAgfQ9a95+H/j7UdOh0exk8TX8UK3oFpdkljZbvvKw/iR+ntXz4zuLKIhguMZBrVtXhKQn&#10;I3eWecetcuY4GniafLNelt15mVajGrFxavfufbXjDSU8QfD2+nXTNMlkezWUwx4xKcZ3o3Y9+K+Q&#10;/FOhXMnhDxRBFbzG5gRjArDDHZ1U+hr0z4deNLnTptO06/1a5aw+2AQTMSzWjHse5Q/pXtWv6Do2&#10;s2t1qFhBY/bPsKm6t4mAW5Qjh0I7gcnHWvjsJiK2R11Gbbhe8X0ff/g/5HlV6Psla3u7Ly9T8/dA&#10;1e+S1tbW6lJjjuWVA6/NGw6g5rsfEEFvd/D22uQqnysLKfQHoazviF4b1XR/i9erLExhmkLwzquA&#10;+ezDsy/rWl4JaG50jxHp9xKGWbTJFwepOPlP4V+q06kMQoVab0lZ6HnqbpvU89sxd2mt2pF62xWy&#10;MHtXq+l31lNp1sTOoYSo2Ce47fjXmM0bxaxqdrIrGSG/kTDdcA8UzTbiWDxFJE8khRnyPascbhPr&#10;EW/tL8T16Fba+zPs2w1WXUPhj4nkstA0p761somaxbGdqdSp75FeP6vrOmal4g8VW998FoI4NSMU&#10;S75gJI5k4Dc/d5rO0LVL621Wwube/lRlTAYN2PY+o+tfRvg/wd4A17QLPUbvw0sl4zs1yqSlVkYn&#10;5WUA8Y74rw8NeEtryXY58dHk95vQ+R9Z8HfEqykiz8Mry4t5IC8M0cm4NGBkcg9hXGxXTiJ0e3K4&#10;cjHoR1FfenjvXPCHh7w7YaBJrCTTSaJOrTEb2tgRhF7/AEr4WurK5NxdSC3kO6/lcYXqCa+gpVFJ&#10;WnZP8TDC15T9CEJFLe6XIPPwCeM9a2Ve8VhFFY3BZo8Blbj8fWs61kjL2SONvzEYx0Ir0v4fz+Ao&#10;/wBoLwfD4ikX+yZLnbcuOsefu/hnrWtGbVWMeh1YiKdNyWtjyi6k8RWmsxyHWL63kjY7GU4Q7ux7&#10;HPvTp/E/xWm8IxaePi1rIsVZtsUBK9eucf41+l3iPTP2G5vgn4ohuV8GeV/wisrpKkh84Nt+UqRz&#10;uzjFfmJFHBFeny/OKnxBdLHvGG8kNiPIPQ4r3cTBUUmmvzPBy7FwxzknTlHl7qxQt9PR1kkuJZ5Z&#10;S2d8hzzVtkkS3hUsCAeK3o1VhxEK2bKw0qeGdp9RRVijJcE4rxZ4pt66o9unBUnZaHHwTatDf2k1&#10;tPcLIn3XVu3vXcv4p+Kt34LsrO4+Lni0WkERCRrduoAPY4I4rjNRuNKTWZ0tJ59qSlWDjBH1HWtD&#10;Q7nRh4ksor+xuJbeSUbgrEcjpWyxNalG8NCq+Eo4m3Or2Mi5kuxqJL2srOWJ3s25/qT1rJlSSWYs&#10;1xe5z0Mh2n6ivV/E9p4b8zwxd6bA8bPAyzxE5GB0NcNJaOzFsEck4+tZUMYp+91e5nVoqEUktEYK&#10;Ws5jCi23naelPt0vYZ2+Qrk85Na8a30HmSJEpw38XcVdvlsZ/CQuo5FWVB+8j966XVb03TOeM7DL&#10;S4O35rgkg8mtpbS2mso5PtIJAz0rh4Jl3E7gATzzXUaZd7byCMv8pPBNcNei4NtHpU6imtRJ1aOd&#10;QXVRgisGVoR4p8NkgbUmbP4112pRRywGRGyFcblB6Vy95bncpWE/6s8mnhaivqZ1oXR9d+En8JX3&#10;7GnjGw1J4mthpjK6n7291/dsnvn0r5mv7TQtP0q+tJPjHqEGoQ3cgmW3yQ0ZP7sEgEE465pNG8TX&#10;9h4B1SykgZl8p/s0pPMOeoI7+3pXl99LqE/iKaRI3w9wzZc5ZiepJr1cKpuVk7JdT56WH9nUbaum&#10;dNEYnvQzalLP8+RI/U/nXSRmyfTnBjThRjnpXF6VZ+JZGVVsWI3/ACjpXUPZajAr+fYz8qORyK58&#10;bCXNdyuduFlG1krFnyV8qMhx36Cs6eIgOAhbrV2Ob9wAAnXGM1biaz87bKqgsvGK4YycWdUo3Vjk&#10;JEQ3VvuUfe5Fadpp81yJjBaJuEf3SeuKt3trbGYvG477hTdMuZrfWbBhJIAk2cY6+3416NPFe7Y8&#10;2thrO6K91p+rWaaFLPpk0ST7/KY/x46/lWxaXyto0UTtyG6+lZ3jDXp7y88N4McUVvCyxwj+Enqf&#10;xrnLW6XyU/exZ3c5I71nVw7qw5rFUMRyuz0PQGKm2JBIG2qAQeZuDHJJqKzuIZLa0X7avTkVtJGD&#10;DIfK6AYryZJ027nrxaktDCuEXaNpbJQ5Fc2pubTxVpl1C0iutznIPX1BrrLjcJZP3IyDWVcIrK4M&#10;A5T8q7cNXa32ZzYignse5eGr+z1Dw3YyxLCs4gxMh6gjvV65Fx9luUe2V1LHbxXz/wCH9VutM8bQ&#10;N9qlEXngMewBr6PsLiyvNCgmhaFy0akgHpnrinWo2d+jPNU3GWpwN/p9q8MzLaoC3UCuF1G1nRZm&#10;MDYRhz617ldW9sL4BogqbM4z3rldSsba4i1DYvXjaeM1yuLg00d9KrzLU8dZAzswtnyVGax7mC6h&#10;vUuIWCusoYEDoRXX3UFxb65LE6YUNwcVWkiMkTjcvTpXZRxPJ6E4igqiPUvAfiVb3w5ZKzlZ4MJL&#10;Gx5XHcexr0zUWjl0m0K24LMvUdsV8lW51TTPGOlXCxTpHNIdrgcMO4NfRvhXWrOfSLFJyp3IBuPb&#10;NTiIcsuaPwvY8ezi7MV0Y2lyfIYMOD71ymqaZbzW8riNCxHPHNeoahZgSJIqIYzGSdvTnpXH3cVw&#10;gtSgJy5zn0rLdHZQqtaHhOsWEsOpSb4MqAcHHX/9VWPD10YbyFTcSAM2M56e1eqX+n291pM6yWsQ&#10;IXk55zXjuoWGr2XjN4mspWjeTNvIvRx6H0Irqozco2vqjoqJVNGe9adewyWdrBIQySJgf7J9quNa&#10;3KGYK5ZQ2VOe1eOWN7rNrcaWzMzRr2Ir1DRvEGkzywpNP5YK4O7sawq029VqcHK6L8jXiYF5Enhj&#10;ACfKx6g1HcpbPZxL5qtgnORSTm2e5umW7Ty+qkHrVaOQ75cqOGxk9xXFJ20Oym7q6PNPEmnn7XLd&#10;RQsNn3gB1Fef3kUUljIwUE4PFfQWo2nmWJYIhUrhgPevJdS017bV7tSMI2Sp7HNdeFrtb9DfljNW&#10;Z5eRtDrtOCWB4rZ0O8+yX9m32hwBL830pt3bMHu+F+/mspSFnIeIANxX0MKimro8WtT5XY9Zvda0&#10;+awsxBqQDNGBsHrVQRx/YGd5Qzscj2rgrJYlvpmD55BBJrs7ecNZoN6EhR+FeXj4ttWN8JZbno/h&#10;y7VtFaNpU3LHjPeujge2kW6jMke7kYPavKrOW6h1fT5Yd2PNUMvqDXpcMKvcWs6qQWRSwBqcNXSV&#10;r2aOLH4XW/c8e8d6DIup3NzBCA6sWYAfeH+NeXebhIh84O7BHuK+vNXsYrnRWwilvspDLXzV4m0l&#10;rXxBIfJcI85I4719flOP5vdbPksfhNbo51wpji+ZPuc5rGuIYmiu1aD73IatNiQWBHQ8c0syAwIw&#10;UHGMivpIu54bTTsccYCkvyq23d0rqtB1O4tNUhcTnYJVVh7Gs+6C5jwgGF5FYzSEPdlbcBN45q27&#10;gkfQkiQXGlWs8ccWGgBIHvXNz25F0+Lcj3qh4O1dPItrWa7UocBST0ru762O0SIoKsvbpXOo8rA8&#10;9likDNx3qB1+T7g6+tdNdQ4jfMPGR0rGljzOwwowBV3Az9vX9329aB/B/vVLIoDqSTim4zIOD0pg&#10;0W4m+dMqvHetWNgcEP8Aw/lWF/CpDnr0rSgY+RHgjNKwPY6C1lIdeTxXWWFwcwnfnjmuDjYhRn+9&#10;W3aSSCRPmOAPzq0yFI9q8P3uGiT7QBk4HPSuwnMojVXdSSAQa8U06eQTWzLNgLMp+teuJI02g6bM&#10;JSR9mGaIkPUWV3+zqQgwB19KzJHBjYfKeashlKSjf8pPSsqdiJ5cYAX1PWqbERTEfJh+cdKx5m+d&#10;hx7VbaQkS/JWbMxzJhR97NAFKVvuAgc9azZSu6UbDjPy1dmKnb1GPWs+Ynn/AHaRZQl/1xw+MrXP&#10;axcQ2nhK+klvFyx+XNdLtUxoxb5RnNeFfEXU/P16GyguTsiI34PU+lK3UtK5yWoTS3/jS2IZyFlO&#10;K7zTYvJ0KJMAEp81c3oFg4tkmlQb2C49hXZytGEAWM/cxQl1E1Yhcrn7wHB4qq01tBp13K6I8hjY&#10;ID2obmNgZjkOM1gas+688tZRjaM1E5WNKcOZmLcyzPdoSw/1jGnaPbNP4zskKHLXqj9azbk3KajB&#10;wuAORntXV+CAZPiY8jtGsUFjIxLdN2OK55KyudCetjs9cuTF9isoY1CxwKGx60/S1J0u5XPOAeKy&#10;XCy+INXaSbJN45/Wt/RFUyakNhPIAr5THzdmfTYGF3HQ27O3OEZhk54raibYVO3saI4mS35QZxUb&#10;E72yox3r5WrVcmfaYejyRQssM08M5EqBR19q5y7haJbkZXJQ10wIFvL8/wAo6jNc3qsivFEAcARt&#10;zW2Eu5W6F1LRVzipG3amPmbH2nBz3r0ey8PaTPotpLtlXMSkrn+teYf8vhG8/wDH6PyzXv8ApzM3&#10;hnQjCuEFigOB7V9BVl7PlPGv7RnNXHh/SUsC0fnBwv3RzmnaNYwrd3m6aV0DcFh9011zSW8LyRy3&#10;NuzOvyrkZH9azwxa7kCiNEVSWOMCvBx+Ikny33PYwlNpXZDNLFHBqLEhUEfc+leU6zemfV51DnHm&#10;YB9a2fE2poWaCOc48zBwfvGsjSNPkm1GN3TgOpIPv0rpwNBUo+1nu9h1qjl7qN7w7pMj6nYM6fKr&#10;KxOOK9jhQlY40I2pGORWTpdnKmlW6LDGoWMbjnmurtY7RLG4+Vsle5rjxOJc35lKKiiHbtj5iz0r&#10;jteaV7+TyoFVEh5ru7dLie6k6hEBya8z8X3UdvqWoRI43+XyAa5qbc3y7tlRqKOp5Trk0j6tFGJW&#10;5Yg4pdLsJy8G2I7TL94ipLO2WfW53Yt/rCSx9K77TIDM0ccccaQQL80hGK9+rXVGmoLpuYcntJcz&#10;NDTrW3htEdo0LCDjPRazL67lub6OCOb90kv7xx3xTdYvT5C29uW+ZtuRyTWz4X0K7lMTzO6Rn5pC&#10;fQ15sr2cnu9jouo7kWmWGrajd3NtbRS29jDj7ZdkYAH91fUmtPxM+l6Z8OBb2lkis0JSNRyx9WJ9&#10;TXTatqdlZeG7ezsrSAJHwqR927liOteQa7c3Uut2wknLPty2felToufK3sn95yVK/M7I5K2Fw0zk&#10;vJ80hJreiRgAQpJ20yGJRCP3YzmtiGLHO0cKO9deIrJnoYTC9WZ4STc2c/4VIpjDNlh92tCVFRJd&#10;zAZXNczdTKDNhhnJFZU06j0Oiq1SWpBfzZuHwR3HWnaVAWZ3kUgAnBNQW8HnXIZi4UODn1rpYIy1&#10;xFGpAQYzjvXbUmqULI8qMXXn5Gjp9ujNq0hVgAnyk1LbhTPcKZMfPxViRxHYrGrIAEHA71RiYhpH&#10;8s5DZxXjTm5ts9mnSUEXrmwmltJCj4jVPm9a5eZ0iRlCsfm712Ed+i6HqeYF3sgA5rzrXbhl1S1S&#10;NCWkkAAUZJJ6AD3rfBQlUlyPYxxU4wje5WubqV5nRYD98AY5OT2FegeCfBPi3WNf2WvhrU5CuPNl&#10;WMlYs9FB6bm/Su++HfwzWXSoNR8QeONH0zNsJyJ5Bm2gAyxwTy7D8q7nXvihHYWOm+Hvhv4RistN&#10;s5PJfVWg33F9N/Ew6nk9DXrzlCl7uy7nzcqs6k7JXOrTwp8L/BXw00C+8ZeJdKfVJoCdP0G0kDyI&#10;v9+XBzk9eeleYeMviD4s1rwlDoPhzwdeaPonnDzvsCETXjHoGde3tmqv/CJeINR12/1vxj8V57N5&#10;9jzNeXHmXLp1wqE5XI6cUax4q8P6db6VY6D4Z0uz0y3i2xXUqhp7lv4mI6ivGqYr3rU43b/r5ndR&#10;wmn72XM+yOYTw34c0rRvD934l8QXAubld8Ol2/zy7exdh0z+FQ+IvFm3wRpem6dpcWm2IbK2Vsf3&#10;t0f7zsOmK4zV9Y1XUPE17KltLgcyXE53M/0B6CuRuM/b3dZZ5JpHCDAyST0AHvXXQwsqjTqb9vy9&#10;PzNqkrLskWryS8uryNWvdQO+VV2RsSzMeigDk56V6xo3gPW428FK7ut3M0Zn0+KPdLbq/wBwe7P+&#10;lQeHbLR/DPhjSta1nT7W68QXcf8AxJ9JJDfZ9w4kkHr3GelfTfw68R+E/C3gDW/FOu3djq3iXUVL&#10;6bZBgwhJGcsOcbegP5V0VJW/dx0j36f15nkYjETetNXt+J6p4U+Gljpfwi05/EWrabplsdMEzWIu&#10;QkkSYyzSyZyWI5I7VwPiPxHdeKJpfCHgu0u9K8F2OoCPVNUhJWXUnU/MgfqV/HmvNNW1r4l+OfiP&#10;rEl/4u1W10r7TvuWEhSNI8/cHTPHFamoeJdD0bwPa6fottZx28EGxNqgGR+7HHXmvLlhsLCLUY3b&#10;b956mlCjUqQTr6tbR6Lzt1O78Qav4V8K/B7T9N0rSbI3kmnhbe2RgCxA5lkPYDrz1r5H1a/u7zxN&#10;rFzJdaldzzTk3F06nYcfwIegC9OK9d8H+FPFvizx7rV1eatd22nCYSalqExxiMfwIT0JHHFb/wAS&#10;r74YWHhfw1oegeC7S+W1t2hW1tog0jytxuLjkknk81EZuquVLRHVTxMKMld3fbsfMk99ZLaQxrps&#10;hfzNqJGMszHoABzzW1H4V8QT+HVubq8ltDhXNsFyQnoT2JFeneAvBtvaSy6jqWlRvqbo8kVvOP3V&#10;jGeSWJ/iA9ad4j1qCTU5LLTC0tuLorPOq5a6f0UdQoPSvNrZkoVHTw+rj8Unt6f1+R6dOEq7V9mc&#10;L5Fp/ZkNva6PHBbRxAFerMw6knvmmRWhdox5bKiv1IrohaEPamRDCdmSp96dhlkVfNh2bslhXE8Y&#10;5O97s9qlh401ZCadawjxBYI9wsUZiJ3hc7cf41Nqk1nbssqyiRgx2r/ex3rNudSWO4jRIYcKp+bP&#10;3q5m9vTJdKfJY5B78UU6E6kk2tDSckle5X1m+uruFibm5wzcqG547Viw2cZiLvI27PAParMMcrXd&#10;1ujYfNwRWgsMhbHm9xxjrXsxkqMeWLsjhbdSRSSJgxAXt0Fa8NswtZA+5nfHyg9KsRW6iSLDNuLA&#10;BQMmu0sdNRdOuZZWVGEGQGNcGIxnKjvpU+Uw7WywkClWUkAnvgVu3dnp6+FtJnXX4zvVgYl5xt65&#10;NXvDljrOp6/rm22gt7CzRmvNQn+VIYx15PUkVw/i/wAQeFV1fUrPQdCuBYQTsguJHy93Jn5mA7Ln&#10;pXHThVxFTljurN+Sffz8gq1oRsmxt9eWv9lxRxWyKqhs/N1rh7m4aWZlSOTG/GfWoS91LCdyzLk5&#10;wD1zWhbRFUTEQJA/Kvdo0I0Fd6s82pUdTRbFe1swJWZ854PJ6Vvwooim/wBGzllx6iordXZbkeW5&#10;IIFa9pa3g+0EshPp6VjiK7d7s3pUFHUa8JDWXyjaV+b2r7W/Zq8GaLf6H4r1W4sYpJ7ecQ2vmR7o&#10;rbcPmOD99mHHPTtXxpNujtZwYwdwHfkV9C/DP42jwr8KIdJT4IpdiOfd9pWXa02f73+7RlsIVa0P&#10;aP3U9TxOIa1d4dxw/wAT7Fj9on4ePoPj+LXNMt4m067uyLuBFwLaVuc4HRXr5+sdBeSG0uhqNhCg&#10;hMjiRwNgxk9fWvW/ir8bYvE/w18S2C/Bu4tQ8as8m8sJWXpzwBtxXyquq39zo/lT3t80YlAYo5Xc&#10;B0GB6V7WZ4OlKd6DtGyTscWV4rEewUavxHsugyaXefEbwnbRa7p0ca+IoQrOwUSbW+YE9vav0k8P&#10;DTcPsuNHEcWkwfZSHBIbHJb19q/ImBIt8phMqgshzHLyCOmMdK9R0Pxd48sJmZPEerzNhAuZ2+UA&#10;cA+tfmXFXDVTHQSo1LW6PT8TtngJ4qLV7X6n6CeJdN06XxK0s3xCxcXFlKSgbcSijnA7V8i+PdG+&#10;Htl4Xlux8SLy4uL/AFRxplpsw8bKfnyvUDPfArItvFnxAl8XjUTqEyTG3xJvbcp9MDoK5bUtQL+N&#10;NW1PUb1bq+fIjZgAqD0Veg/CvAyDIcRl9T3ql9FpHdvtft59umunp4TBzw0VFyvbySRchljtfClm&#10;bmENIYhshVsfnXLanePcyFX0ligbJ2PgH0/KsyefVL3WrkhZm/e/dB/lXZWXhq4OgG8uvG9rbRi1&#10;JaEjLDj+tfaKjCg+ebXM/XQ6pVdWcPAl15tw9rB4mR0uFXdbSMCSeAPl5NfRHhHwf8Qbqy0ddR+N&#10;HiHT0ktQ9wkupOXgTqAQT1YVxfhy41Z4dLg0vw7Zww6ffMZtSliB3EnPCn7x/lXruh6dr+q+LfFx&#10;jTXFD2SfatUkdkVWA4AXpzXnZvnVajFwhLlfdu+mm+unpv5HnVKUJ3k4pedkeqaDqvhDwT4e8Vyz&#10;fEi81eXUZ4FtLFpwQAn33OeB6169ofiLwt4l0y9Gk/EDS45Irb/SIGIVxIRwOeuD6V8mahoPgLR7&#10;HULnxJ43utUvbmYLaWyS5ZFB646iuMuru3TxLbS6B4M1nTRAodJ0uirSkeoHp7185CnRx1NU8Tz1&#10;oO7ck+RXfZvXTY8qtkFOu3Om2qnfdf8AgOx734r1X9pHw9qjTXXhKO+sUvXP2q1gLq8eflDBeVwO&#10;OlT+Fvixol/rNlZ6l4Egs5ZJVRXklyjMexBAxXH+F/jjr1gumWnibwPa6jatKsa3KsPMRRwSwPBx&#10;W74+8F/Dzxf4ZsPFPgzxhocF49t5lxBaMFS5ZRnBUfckU/nXs1eCcHiaN6Gjtpa6kvkrJ/ccHJ7O&#10;Sp4qgo9FOOkfn1X5Gj8T/AGk6la2utaYLS3m+xs919nQbW4yCVHrXxlq+l6rNpyqWEcUdzKt46SY&#10;MW08dPWvtz4N634gvvhr8S9F1fw/qsV9oqi2ea5QgXSEYGM9SvQ18dePrW8sf2hviTp8WoXQgl8R&#10;yGRVJO7J4AFYcM1Z0a9TC4i6qUldPo1eyt1211PQweJqpSpX5uV79Wntc86tNJ+06rYwW32gItzi&#10;WZgSVyeijuWr6T8I+FfD2l22lXd7aWn2sWLNbRSAbbdccu3q5/SqXgHSIIbSO5m0SMvDAWgLDiMk&#10;ckjufrU/jDWH/se4UBsiCQADqx9/auzMs2qV5qjSe/U9KFNyTbOf8X+KIvs+pWlhOdnmMDIWwXI6&#10;/h6V42jXM00kram7N5x3DNRNYX91rFu0urToZ7t2mIzwAeFA/SvUfCPgzxDqF/LFp/hGeQRYE08p&#10;xHHnpz0JPoM16C+r4Cl8V5dX/wAExlh29W7I5C0u7qOC72aHGR5WA8q8fhnrWPcahcATFod8nmHp&#10;HgD8a+1NC+GPhqLw0h8Qaz9tnI3JFGfLigUdQT3z71rx+D/gk9uFXwL4RaEA/vGu1BHrnJrxHxdh&#10;YStZyt2f9foTTq0o3sua3Wx8CxPfXF5CpOoENKN3lxkgfiK27uKCCyUyXG0iIfI/DD3OelfSvxA8&#10;T/B/wv4Hlt9N8I+D7u/SOSPT7O3jR90jDBd2HZetfH9rF4g1v4pafHfeJoLcXWpNNfXBICxxdSqj&#10;gcDgV9JlmInmEPbODpUls5fa72XZd++i6nWsRGWyN7Q9G8SaxqPi2ew0tVsbCweS8vZW2xxgDIAJ&#10;4JNYN0yf2LaSi7U4nlUDPXaetd34n1ueTwJF4b8MaZfWXhy04vr0Aq19KvUlu4zXlzJI1lMC7lF4&#10;HYHFe1RhzpNq3lu7efm+3Qw+sOV76Iptey7hiFz8+Dk9akF+EWTNqudnHPSqU8sH2UhdKICnoP8A&#10;Gse4ntfm/fSZxgKBnP0r16dBS2RzSr3eg6/uGlu4yWkJMnSq8VjqEl05htrpRJcIZCckDB/h9Kv6&#10;VbS3H2uYWjkRuMhhjFd5auI7W1UWkICjkYGa6alf2Csum5yNubNrTEvzoN9ZReKBbQTQwm9mHBwv&#10;YGm6rqEUkMdnZWMiWsO0STs3zzsO5NQAefHcIFnQBhkqetX7bSmmu4gJnVFYZAHWvCxGNUnaT0CN&#10;Cz0WpnWqubqHFtK7MAFQc5Pavefh94ZWDU11bU7S1kuVINrAwGy2B7kd2/lWX4b0ewhDXP8AZ6vL&#10;GgEYIyEz3+teh2UtwVvlywVMZGfWuH2nP8O3cVVKKt1OyvLqDzYwrks69Qazb2ZvsaQvI37wj7rc&#10;4rGmuBFBPIYS7Kh2LnvXMRX2oz+Jg7aJcDbNjO7P0wKv2VtDhl3PTFezs/Ct1cBIgEsjjJ6n3rwf&#10;U9XR9c8Qv5+9nuGLHPH+RXS/EjUprP4SaLatcyi4v51AjU87ff0rwqaa6hspvPliUC1y+W68Vlis&#10;A5wS3ub4SqlLmL95qBe/nLTxqvPJPavO9ZvrqQ6t9j0u1dFibdI0oB/AGuT1bX528Q3EcMTsu8gt&#10;ng1zLMGubmRmvQzE8eYQD+VfUZNw1JNSkrKyOXM8+jSTUXqVX+2y6pcM6Sf6xt2DUPkRm3KtJef6&#10;w/8ALQ4/KtGPAVgMAYqoxZbtvmB+Y1+hUcJCmlpsfB4rMKldu70G/u1UKIIwM9himSsuUxIMFOOa&#10;ZIU3qTOo5+YE1RuZYPMiEbxnJ/vV0nDe5IXXzXUy9jyagSRDcp+8BUPzjrV2GznuRbrHbSHONx9K&#10;6/T9A0+P5nkQttBOe1K4XOUSxe5eJoVmA8wZ+WunttHhRITKwzgfLjpXRwpawqvl2sQI9qikkZpp&#10;SepNLULgqW0UQEUEKrsHbmjevlNgseeCTUGeZOT0pMny1yV69KLWAnUny2Bj69KBuFxcAJwY+h6G&#10;o9zbX+dMYphZzI2ZDk4xQBbhuWjgQCwtAu/nCDJ/GmXE8TgbYCoI555qvht0vTAFVyQS2IycHmgG&#10;OJHmn5mJ96T+/wAnkikO3jBHPakyckYoCwpZjIgwcY9aTkqQUGAaMcnj8KXBCuCvGOfekAgOFclh&#10;itHwvpWo6t8a/Amn2Gn3U0kvjCzZgAflVXBJz7CshyoK5wVKtX1n+yfpdq+t/HnWpdLgZ4BDBbMy&#10;52E5LY/CpaTWonsfXt2pSy0iHzDmHQLaN+e6ris4kZPHSrV64Oo3oAOC+c+tZ+T/AI0iIqw/PWmH&#10;PlvyenFLzzTe5oKIcHcOW/Onch6cwGY+fwpvO77tACM8nmLiEU4lznK44oIGDzRxjk9qAEP3l44o&#10;BHy0zJOzjgHin4Gx+fSgBpP3sYNAOUOV5ppD/KMjHenAcN+FAAGP/PLP404EccUEf7JpvIPJFAEm&#10;RtNNydjZxnHSjnBpMDe/rigBAScnbipVKeXzIOtRkHY2cUwglTigCYkeaMNninBm55qEBufnFSDu&#10;Mc4oAdkYQck80gJJiDDA3VG3mkRgR9DSgZkAY4OOlAiwRiThic0EndwajXfkHeMdx607ALHFAEql&#10;jnKkcU4Y2jimDIXvTufPTKn2oAnXoaJf+QVec4B02XJ/CmjdvIxSXe5fDOsncONPkx+VDGtz56jJ&#10;FxcsB93U5v51LKI/LQhc8ZOaqxq267IYn/iYSHA+tXJA40/cVOPLPauZvU3WxnwmM3/AIzIOKveK&#10;rlE8G+GN1jbuslnIs29cgIRggr0OazLUqtzI7H5VfOKra81zPoYlKEIIGCDsMUr21KW6PHbfwZ4N&#10;uPiRY3Nv4guorU6osn9mqmMvnJw/ZfaveNaNja6D4AhgjgVv7Pw20DAAHFeW6RJMuqQnenFxz+dd&#10;prTrJougyB3ISRQ/rzVyqOWjCcU3cvadI3221YnJIbBI/rXTWTTfaroea2D+lYsawta6IsaAILdT&#10;urasyU1J9siklcc+1S1oibanomheUtkuYs5JzzXc2IEkUm23UYPHvXnmjH97glvmf869IspIkt7k&#10;eS5UIMkd60Rn1NWFovMlUptbFW0ALcnk9BXPG/tPtUgFjdHLgfdNTyavpcFrMZrXVBsUE7IWbA/C&#10;tUxWN35vmGw8HmptqsVyJcqOABWXp2q+Hrks9v4ggclenQ/lWxHcQIXf7TGSeNpFFxWJIzKY5AsL&#10;dOlKVfYoMZBByCKqLfaYlxcrP4ijt1Y5B25zVxNY8HLHIh1/zDt+Vghpc6HyskVmEyE7jjAPHWpp&#10;1xDCwV8Njt0rKbW/Cw87bqr4B6lOB+lQp4i8Ltc7f+Ennba3I8kgH9KOZBZmyEcoP3TAY5qdIwyK&#10;Nx6cVzk/izwoNRES/aS3A/1Zx+dSt4l0SGIsdOMhZcgg9KOdBys3Ch87GwUoiGzhmGetckPF2kza&#10;zHCvhe5VsjEpPFaE/iTSY5rOKS0hVmIAw3WjmQ+Vm8IyVA3YAOc+lLukcT43NtAGR7Vk3GtWMGiN&#10;cPYRtF5WSA3OPpWRZeMvDDxz+R4ctixkwUklCk/gaOZAos6g+dskKRA4HIFWbZ7swy4RkYnkEVw9&#10;7410mC+VG+HvlM2NpWXdu/TFY2o/EGwgaDHhBAxAJbf/AEpOaGoNnq+ZhE/7mXPrirFu8Z069RrR&#10;w+04bHFeNr8U9I/s8j/hXssrbegIFSad49u73WikPgSG0i2ksXcHNS5qw/ZM9hhe+bTpU/s4kBxh&#10;uufwrc0uG6GpPjxXHF59u26J4+OBXg9z4v1OHUQLTV4WbcQU2ZGfrV3/AISLx1caT50ljCAqcFDg&#10;n8BUqpEr2bPW1jf7fcxvCiv9pfCgcHnrmqMismsyBpCCzfKteb+Htf8AE114g1eOS3vVWEjO6M/N&#10;9DXZPNcSXkTvIx54rZNSJaaNMySpcXbxwkhh8wJ61GksZaVsBSw+7ms+SaYs377jAwBUT7irfM2f&#10;WiwXNBM/aJGLIMOMNmthZLIhx9tjJCD5s9a5F1nNpKP7RcHPFNjhuFhfbdSk7TkE9aWwbli8nvF+&#10;JHhqaGWXEZYF0fAyemfWtO8lnmu7eS42GY42SRnaQPwrC+yyC2g/4mzZEpOPWrBSXemZm+VR3oSH&#10;c05oJDZW6vrF6ylOF881nwW1omqyZuJBkdC2aiZZGuYybyXCn5VzT9hNwhMrcUWYJ2L/AJcSzuVl&#10;Gwds8024vI/s1hCbK3wH4YKMiqrA4PzMce9VnQNcBi54FLUd7muTApTEo+dAeO1TpcyKqDzI+epx&#10;WEfNxEAwI9KCHI/1jcEd6WoaG8t1s1FGFwhG4ZUnrUWo3NpLI2+1IfcpVw/QCsMwxGdmNzLyOmak&#10;KW5jQbXOPU0wNd57YXVhJHChGxRtPP1qe4aBoWmVYxlQcCsIIAn3mxjgU5WYRYyxy3Ge1AGql2DZ&#10;Tq8KEbeKhglR3u1FkuFH3mPSqZKeXgOOKTGN/L5OOneiwyyxtGkVXii4lG1lxkfiKvL5IadTqr7G&#10;jGBu4Nc7JHOl+jopKk/MCelWtr/Id7ZK5IzQ0FiyF0L+1ZfPuJ2w37tM8e9SSvZJNamC1nRQTlQ5&#10;2n/gPSswKhLkoM5/GrCov2V9zH8KLAX7ae0e68vzApOetMn8oahFnyTtbgkZ4rN2xh8hSCGqRmBk&#10;DCN87eCTSsBqebbrE3lzMq5GVqs8tobz5gDhefeqqhGily+MckUq+QQ7fZwRjANFgL41KzTSlR/D&#10;ySAZ2n0qhBcWT6ndkxyKwIMYHSmsiMuNiY3elGyIY/dIGA4IFOwGrJcs1lcqdhRYsk+tZ9lc2b29&#10;5I8Lr8x7elQjiNxv+U9RinKIgj4iQD0ApWYXRLDqdr/aqsdLYpuIAK1ZNzF9suJEsIgSh25XpWcV&#10;TI/0eLhhxipCw3YA7CnYNCeyvLeXV2jnkkjyGwWGQ1LcG2SWZVutwMvYVUbb5TE265yMYHNQtv8A&#10;taHI6dKLDNyG/tlspIzaQ42ckrVN7m2IUiKLBbGKplVO8EDoOKascGGHltkNxQI24LvSYXYvpCSZ&#10;TgEZqJbvSHurrZpPlls49vwrMZVypKDjpRsTcCIxnHahAzQa6CtDGxicHPVc4/GoFe2MU4knkIBy&#10;NnBFU2B+0fcPHepVVsknFMRZ+0xBkBtpHGOrHJH50PcW/lkC3kALdmxVfaMn92tNKLvf5eCKLAaR&#10;v9PFtH/xK4s4ALbQaqXU2knTNQmFy0jsowuOBj2qBBCGYNAhU9sU5YLNWnO0EdRmh6iRXstZMMEj&#10;x+Gd0gzt4xg1bg8WfEM3RB0yzSMtjLRAkD8ab5cG3P2OEHPpUh2Yb5E6elLYLE0t9PLG81xO0sm4&#10;HgY5rRTWIntZN2mxM7QgbguDgdKxwq4QCNMA+lGxfOJ8tc47Uxl+81a7fStPjSwIKMcNVm01/WYL&#10;OVHsIpFaPDZ6isjaOojXjtTiseZd0XYdaLi0Gy6hKuoyPDdXKhpN3lds1ZufF9z/AGNBbXHw+mfY&#10;64dXOCR04qpshOP3SdeeKnENoLSYlIDgDGRRcCdvGPiCRLEJ4bwoK5JXHArUbxFeyW8JeHpHkALj&#10;kdqw2EJSPFvEvy9hURQeUP3cePSi7C1jaHijUbnTdRgm8PfZwpAB3Z3gVYt/EN1FpiJ/ahKgcKVy&#10;QPrXMKiGVy0K59KlWGDcPkXijmYNJnQx+IL3M7Ra5MMnkMuR+RqYeJNX2kHVLZ8jj90BiucEUIxt&#10;gGKjMA8xtwXGeBVJvuS4o6mLxPqaXZ3zwTDP3dmCPxFTS6+86Or2rbGXoDjFcuIIgjY2H5eeKRYg&#10;CcBead2+ouVI3o76wAlAtbjnruYmle7s0tjte5AJzjeeKxdrBTgxj8KYFBc742x/OkgOjgv7Q24L&#10;zhwDxuHP51YF7p/2jAtY+OhxXOBU+zTqE+XA49KYynau3OfWmhanRPeWn9pgrfuX28jsKmS9iW63&#10;G43Y5Nc5GihDuT5sdfWnov73jjnuaYrHUx6lp73IZb3cM4yRjFSSX9iWUF1HPUda5KSNQ7YdffAp&#10;yJiGTLgtQFjshqWgrZTAarmRgAAU6VDHdaasru12nI6da5BIkxMWAxjgVIqqEYb2x6UBY6ZLqz/t&#10;K7xeqIz0FOee0MgxcR8965kpERgMw5pxQB2xK2cDHPSgRvtcWo2gTA88+1P81dmfMXBHXNc6MCKQ&#10;578in5Yovzv04FAzfkkZ9NkPmQjHvz+VMgliNtcK0qj5ODWAFJuIiZZuM5G7ipiFIbEjdKANLKDd&#10;/pCEbjzmoVlQ30cYkTluoNZqoBFdjzZPmHPPSoUhVWUrNJnfnk0wsdPKwUOA3AAwCahjZGlkLXMa&#10;8fLWOzzMsIaZsio8boroGSQHsQaAsdKrxm2kUzpyCKr+UrQvmZcDvWAv2lYhi9bjtUokuihzdmgC&#10;+6gOcIM59KgYuGXCE5aq5lueAZ+O9DSyIVIbPHOe1JgaTIfJAGPuc1Xi/wCPiRWRgcEdKpNcXXlq&#10;wfPFQx3F/wDaASVyc5osMlmHlm6AAGW4OaypGJbkCpbi4BJDsevA9KpOQUPPapYJETlfMiGG++OK&#10;34mH2G2AH8HPHSue6zR5I4kGM966EFPs0GFT/VjODSGNJPzcelM7mnnbu6VGfvrQICOR8v60ny7R&#10;82Kceh5ppHJ5oAM9eaVeY3y/bg1Gdu4DcOaXA2NmmMj53sCD+PekGdrZTHNSMASp54HFNpANGdw+&#10;Slx1pxHXmmtnIxQADOMhRTDv4Gwf4VJ/e4pCDz81ADSVwcikJTef3g5qOQOEU4HJ6VEokMqHJ4oA&#10;nJO9cDIp38BytOGNg+hpvO1uaADLbhhaPmwadx0o43nmgBhJJHFOA+QcUEDDZNL/AAmgBuQMjA5p&#10;R91uO1GBuU+lH8RoATuOKXjA4oxwflpMgMaAF7nij+9SZG5eeDRk7n+XoeKB2FHb5aQ5wo569aaS&#10;248HFO7dKBCjO5Rg9aa/+9wKCJAq56A8+tKRyPpQAnB24HG2kGcDgn8acFwhIx16U5hgA9+4oAaQ&#10;T1FA+792nAfu+XpD940DEH0pcLlsCm+tL60XCwHv8tHG08dRxS8bW5phPB4+lK4w79OtKMbelHO1&#10;jtoGd45oEL82aOc9KXjnmjjmgBQf3Y4o446Uw9T8tKAu4nn3oY0OO3nKUfLvyARkUmBzS4H92kA4&#10;Zwx28CmnpTT1Gc4zyKdkYYiM4z60DDscijJy3FJ2NHc8UAKMZzSZ4JxR36U8AfZ5CX/CgBvVh8v4&#10;0vGTxTCTuHycU78aAF7HjtSciH7vel4wfmo/5aLk/hQIQEZX1qTH/wBaowBvwT1pc5mcbcDsaBjs&#10;Dd1FNJ+5z60HkNx3pm75k+agRIceW2Ym+oNMJbIwwIPSn/3hgYxSFVAix+NADRneKl+TYvB/Co/4&#10;3578U7s3FABxl+O9OHfmmH7y5NPyuxcPyeo9KYhe/wB2m+vFJnk8Gl6g0ATW7FUTEa4B/OldyxYk&#10;Dr6VEoIgHPOaaTWkncdiXK9Q/Wk49ahyeBikycj5f1qAJccdM0hHyHmgHjpTW3Z4PagYwqh79fek&#10;HUUY+Q/L9abk4H1oEOYfLjy8n61DlsN8gwKnOCVO4k4qFh+9TL4zQA35fMQ57dPSmnOTzTmAGABT&#10;sR+WpLYPpmgBg+8meuOlKScHpSY+Y8c0vP8AdxQAz5i4+bPHFPRvnCiA5LUceZ97txQMDzOgJ70C&#10;B+JSpj7cGgb9oHmZBNIc5TI59aM89KAFGPMbnk05R88nH40xh8hIAJz0zUmP3CZOOOtACKD83+91&#10;pxIETcnGaYMYjAPrS8Y5AoAVe5B4xzS55jZS2QaAAS3Haopn8uCZj2ApMEaLiG40y5gnsw0bIBju&#10;D6ivz4/aF+HWl6b8Y/D2vx+C0msr2+/0yOFdqTkHIYkcKw7+tffkEyNFYPHNuyDvA6U3WdL0HV/h&#10;r4h0rUdAt7i2urFlZG+8p6BlPYjrxUU/3c+bp1NFI/NG/wDBvw61f9njVJ9EST7YLJBqNrICPN4+&#10;Vos9Cnt1r5H1jT9a0rx8lldWtwf3p8qYg4kXsM+o6GvrD4sWfxG8DeKfE2lW2qO9ncymXRtTWPBS&#10;In543A7gcc14n/Z3jrxT4d1eeO7smksrcNYWYx5kx6ytnrn0ruUZSble6sc1KT1ctDho/MMacdVq&#10;WMuqS/Oc1kyvcWuvy20r3gdJikodCGVh1BB6YrSjdCkREg5FTJXN4y7FyFlCyvvYMX6etd3oGoSI&#10;0KSXBUhuOa8+wMnJPtWhBLLG0WCCdmcnpx0ry8Xg1Vi01c9jAYx0pLU9/t7lDaROsrB0HUD1rrdN&#10;uYZbWOB70EkErxzXjXhvV1OhXSzwqPMcBx1MeO/0Ndsl1Ek+lyRTEbWBVwK/K86yn2U3pbsfpOV4&#10;/wBrFHeTJceVFFG8pZshM/rXmWtWOqw+INTkGl5VpBz2969Ltr1rqytnFvGJQAFZex9a9X0/4eeJ&#10;ta+Emr3ED6ebqMp5UDON16p6svps614mX0q1OTajfuj1MXWpwhebsj4/urW8kt7ZhpyYSI5GetRa&#10;NfPaa5YB4JQolIBJ6exr27xN8P8A4n6N470i3l+G17diezaS3khJKXAUZZcjoyehrx/Wbe3la6mj&#10;0ma1lV2R4ZBgqw4IINe7TqxqxcJ7PT0PMlTi1zwdz2nSZNNvPB99cQzWyTRKpIIBJz3FYeqy3/8A&#10;wkWj/wDExmby0IRiemeuR3rzHwzqmp2uu6ZbnzSrzEo+eAB1BHpXq88Yupbe4jl/5Zjcg9favnsV&#10;lzwtW+8Xe3zOzA4lX1IhGo0hztBYnOfU1kXSyrNo77iQXIOT2rpY0PkRB4XwvtVXVIrZtNlZIjnZ&#10;kj3FclKpaWp9IpKSRj3NtaNaS+XEASFOCfWuT1ewTagyuNnJ9a6q2E0mn/eO4cCmT2oZCHfcQp4J&#10;9a9KhXdKW+xhiMMqqPOtPudV0/xholzaa/cwSwTjY6ngqeqsO4I7GrOu3EVz4vvryKKGIzkM6IML&#10;v7nHuea1Luyt/seoh4gP7rDvXMNHsR083PzV9DRrKqr9T5etQeHqXOh0uTDaWS43AHJNewadp02p&#10;fDTU5rCSF7+2QtLbE/NOg7r7ivGtJguriXy4Y90nkMyqOpAHNdt4L1t9P8f6VIZ51QakY5lJwV5w&#10;cj2rixGFjVvpqj1aGNdtGaUdwTpzRlZFIkZXR1wysOoI9qtJHHNpZH2pcxn7uea9N8YeGjf6Lc6z&#10;pNnbm6OnLM0cXCXi9SRjgMB+deJpcOysyJcJKJijowwUYcEEe1eDVwrg9D2KOJVReZHqywpcW6sJ&#10;E8w4jbHyk/XoDWz4a8StZ3i2F6Wa2kfAk3cxE9M+or17wLp/hLXPhv4l0i98O2Rme1zJkgSMf4XQ&#10;9QVPpXgHjHw9qWkfFTWdNnllaS3uiIZyMCaI9AfQgV6uDgnBKXU8zGyjUlyvRns7+HdH1XUdF1NU&#10;j36faS3EttFJgaiqjKhRnnHfFcB4s8SHXfhMq6Xozx3Vq80Nzp+7BhVMjIHeuU0XXPElp4o8DhvE&#10;F6kFlI6Wi54iWTiQN/eBHr0rpPEnh/VbHXNP17SfD/lwywiZpVceVc7+WB7Z9qtJ0pcr/wC3X09H&#10;69zw5UWp37HjthsTS7Xb5pzMwcOMMD3GK9e8Ha9fWNzpixa3dIscwaKTdny/VT6qa871aSJ9Tlv1&#10;8N/ZkmXEka4wH7nHbNVLC4CtbEM+GZsE9a6MXQ+sQba3766np0Zp6M+gfEF1oV7rlhqlmYbe6mUf&#10;2hboMIWH8Q/3q2fCXiTVtI8d+H7211yeHyrkfMOiZ6q4/iV+hz0ryDTppTZITOO+eetbVrLIt0u6&#10;MFWBBz6V4NGpPB1eaL2/I7Z4OFek4y1TP098HeM9C1nwYLkTxxTJaqL21DAtAx6MuPvK/XI6V8if&#10;tL+C7CYQeJ9O0BIbp5cX8cKYSYDo+B0b19a8v0PXfE+j674fvbDWrlUguCY+pCqfvI4/iVumD07V&#10;9PweP/hhrv7PfiFNUNrbq9gINQgYZe2lfhXj7kE88dK+owuYUq8HaSv1XU+Glks8sr89NNxf4L+v&#10;67/nNplyRdTROzBl7Hqa6EMssaru4PBFWviJomn2HxaMWm64lxJEDJKYh8hR8FOnGcda5XTbpvti&#10;7pSrAkFSK4MRQUrzi/XyPt8JiG4rmOw0zULvS/EFm8dxM0YlBBHb2rvrtrDWNMW8tvsy3KwfPH6+&#10;9eahg9qw2REFuMirNjdX+n6+rmKRIiw2nPFeNXw/P7y0mvxPSjN28jWtX1Kx8SwN50iSpc5yeh9j&#10;XbXeryX+h6jBcWdi8MqxgR7RmIjuDVOa3s9R8PRXULxGTycyKK5BftMGssrSSKu8jJri/iO+0kLc&#10;g1nTLKKe5VZ0ZfLByD+lc3CrJKcg4/hNdZe293JaQtHPJIBktzWDKlxvTKKAqnjvXpYeq3Czlcck&#10;TwYO1kdOOCDXrHgDxZe6Z4h0i0vtZu1shcj7PdEkm2Y/wt6o3T2rxu3dftCZmb75rTlk/wBGJ2r9&#10;09RXNjsHDERdOaun9680+5FSkpo+sfiV4c0rxP8ABeS/sEtRqEFgXuLZSCtwuMh42Hf/APVXwxbf&#10;2np3i6SRWuopYdS43qQQUPII/SvqT4TeKLqFhplzLPJZPJthYnL2zenqVP6VxXxe0dR8dtbuI9Mh&#10;WG9tVkXy0wA46njuetZ5DVqYGUsPK7itUz56pguVuL17f15HlPjQ21zB4J8RwaYkIuoxHeIg4Ei8&#10;Z/GuaKWkkdvKhG5gMEGu+0Bba58J+KNCuo4zHcRN5Jbqkg6EV5qsN7p3jnV9Mu/MBjuW8qRv4l7V&#10;9y/3sOaO6/FGWGbg3B7HRWFzd29wquWKev1r6Z+Enieaz163s5J28m4kBgkzzEx6j3B/SvlV5z9k&#10;ulWMNkcH0rX8MazeW3iXTFedh5d6rRP6EHofY149fCuSc4qzR6VSCnDllsz3n4zaXcL8dLLUjYzN&#10;b3lmCrk5UsOxz0NeWWDwvMyvBATvxgjtX1VbTaB4q+AV/EIbd7mHTR51qSPMRgOHT2PXivl/xBpt&#10;zpvjeJS84VpX8t9uAwHY+4rhu36o5sNypcjMjxJol6trFf2ejyFQoLqg4PrXEiQvc2jp54cDGPQ9&#10;819BeC9X0RtL1Cz1C1Vo55ggLdUycZrH+IXw/wDGOmaxe6xaeBZZNHaJHW7hYFXDc8gcg16GEqzl&#10;F8y1Rr7SMGot6M4/QjA62azyTORKCA544+tR+MdNSTUFv7a1RXa2USogwDjuAOlYkdxKnknyyu0g&#10;jtXpejzWF74YeN0jLeWAVPX61nWxlWjq9UWsJC/NHQ8Wt5nR5CVIx1z2re0ufSW8R6ObppjbLfq8&#10;qIfvFTkfhmtbxJoEkN+80KkBm5x0NcX5V1DcwFkG1m5NdkJwrR5ovcmrTdtNzvvH9h4Y1bTrzxFo&#10;sFtb3kFpDHqFgoCrOi8K6j1A6+teTWbf6RF8zZB6HqD6V2ulXltHrASaGQwyDDgHj8azPEsGlJ41&#10;0u5sSFilt281B0UiunD1JW9nLXs/0/yOKnJ03qdDpU0M0ccMzp8y4B9KfeWc0N4FaJiGb5WHQiuS&#10;0+cZtCt2dyyn8K6ufULuXS7VHdW8tRt45FedWpSpz0PTh+8iVZocQsrBMbeeawZrdh5wRW2E88/0&#10;roRtke1JLnNSTwJiP92BleRmt6NZ7M4q1HlPMr+0uI7mGSK4faHyy1q2Bc20TFnDBODitbUrdlsb&#10;s7ycL1rjvtk8dyiebtHIBxXrx5q0LdUcaq+zav1PRtMli8qVJCT5ikbvSpru0UWpAut2MkYHY1zu&#10;lTwG0sxLeZJ3EnFdIlwrWEvzgknC149eEqcz16c1ONzkdRtv9CiGwn5jWBJHMiqVQfKwIru7lGZU&#10;UgEc4rDubScw3G2P7indz1r0MLibJJnJicOpK6J9N1hIbWLK42x/MQORXYadrujXMEUchhZWkxl1&#10;5FeTvFcKHIh+6DVeO5dLuEi0Kky8YNejKHtFpqeK6bpzPatS0G2kgM1ldbWZM7M8GuKu4dUtp4PO&#10;tJBjIBI4NdL4Z1k7bOKe4bGAEYnpXd3VrZXVrPHLBCVaP5WArhq07HbTqvqeSW81q0R3zcYqCe4t&#10;c3IWJACOOOeK2dX0C9tppJIBIyZJ2juK56KFZp0HkMG34KnjpWCjFa9DqjaaMubT5Ly7tGhjmyW+&#10;7XT6X4PLRhrpnAJB+/iu70PTYYdKtnFmWcjk7f5V1Kw7mKt5gXA9a6Y4xpWT0PIxKUWeay6BFC8Z&#10;huZBtTkDnNVmW/hGH83bng4rvb/bDISz8butV0aymtlV7aM5HpWNWmqiuVh8U4PXY4Jyrgkz84qk&#10;Y5RE375WO+u3vNIJjmeO2YLgnArj7lZY52H2eUkNzkVwxvF2PZhUU1czby1t203AQGRkOTitHwbr&#10;99pnitLO4lmNrLcARsT/AKlj/Q/pUQcOIcxfTPas7ULTdHLIsYDgZ474ruoVvsT2f4HLicOpK63P&#10;plyl1o9rLBNG0gQEqDwR6is24tbob5Tat0HA4zXmfgbWrmP7HbT3Tld3yFj0x2+le7G4tJdEGHiO&#10;6EbhUTo2ep5sZuD1PLNb0+Ce2DLEok8vlfXFecTQ3sb3Hyt8smPm717pc2yrfxkxEq3NczrGn2cs&#10;cxVFU7CDgVyuLgz0aVZNHk1zJd3FvYwv5bJEp8vj7uav+H7ya11tbeSZtol+RientTprZ4dSuVLL&#10;xLx71Tu1hMtvtlUShgcj2rop1V8L2JxGHVRXW59GeHtRjmtLe2mcH5BwfSrWtWLqFKS/I3QivIdE&#10;vLj7DYyJOd8SgMM8169p2opd+ETG06eYsfRuoolG22x493GVnucvLCkMTb7gtyN3PXNYOswWZsE/&#10;0pG+XOCOn410F4C2pXau5wD0rEuIT5ILs2wZ696jZnfRm2tTmxBHJ4fT7jbQR0rE+zSCVtr4w3BF&#10;dDM8cdzBEk4O5jxTvK4UkL1zXVGVgqR5itp95cRy28T3UuSflzXSLJLIzkOc9MVyd5HN5ytHEAVT&#10;jinabqLpM8Usy7icbj1qK1FTV0YQk6bsej2BUWF5DNKW3LkH0rE1SxguNL1CIx/MATG3ep9PmLO5&#10;KMcNwfWtr5WaU/YypC/nXnq8X6HbF9TwS9sJxJeoY8FHIBPU4ridQgnEhHkHABzX0Frums6vNECG&#10;K84/iry3U7WQGdWh+bYcH1r0MHinGWuw61JVY+ZwtgzhJleU5AODWxYTqtwwMzZM3AzWFKJI74kI&#10;/wB9galiKiB5ArFi/rXt1aamn5njxk4SPYbF7VrMnegJQGvQNJlVtFt2EgyIyD+FeGabeHy7VGbn&#10;HrXp3hq/t/7Se2lxl/8AVtnvXzU6EqdS53VbVIaHc2dwx1KMH7mSMmuR8baSkulXBS3Rt0RZcDoa&#10;6abC6gAEA5H51sLCkmixiV42Ozv2r1MPXdKSaZ89isOnc+MbuCePVbiKSCUYkOCR6UxGO4jeeFxX&#10;tfjjQf8ASGuYbPkDLBV4IrxS6iljvLZgzAeaQ31r7vL8V7WCPlsZhuV3KFxCS0zCI1jyRqbeZfI6&#10;57V1S5YsCo4HU1SmjUTEG3xkE5FerFnmo5O1lnt9YAMkgw+Qc17v4S1ZLvQ1tpp1LquFJPavFruK&#10;3MMziUErn60aHqNzb61ZOkzjFzx+FKUQR9A39riR16Bk64rmZLN1MpMpY56iuy0u7tdQ8KwSoY96&#10;wr5iZ5BFR3VsplDCAgbeRWZN9Tz+eIlcFeAaqYIL4i6dK6m7gj3zERnGOaxWRdkn+jY54NCZRQA+&#10;diM+9W485HyjgcVGVIdATxUyAZ+7+NMGW0zsGe5GK1rdyFUccVkLnyAM5O6rURcPye9CJbsdRbSF&#10;Z1JkIGRmvWPD955nhm8g8xTiPK4614tburIwaTjI/Cur0K8aHW4WWdsHjrVPUS0PRt7AsN3Ic1Qu&#10;/NN7GdxAB5HrUzvC0McqzDLjJHpVdnBQAjPvTuSU5f8AWHA/hqnJgW7/AD5OKtSkbk+U1TmKhZ/3&#10;PJAwc1XQDPfBLe461QcHfIeDg1dkYeW4OTnpxVWUItpF87FpH49qkroYOtzyQ+DdclUHEVix49a+&#10;YA09x4lup5HZml1JySfY17x451SztfDJtWuP9IuomEcY9B1J9BXjGiRGXUYmEPyi4bH503toaxSZ&#10;2mmqVtbckn/V9DWlwXkJC4Gc5qNECFx5Y+WMYqKZh5bEbuW7VEdEQ1qVJZYkttVk8ljkYQ+tchIX&#10;MtyzSklpM1valKfPto1VAqp83HWucumUQBs9aym7s6aasrmdqH3oSJRkkcZroNFi8QCymMejMsOF&#10;M027GAelc/YQSXfimGMedzdpyOwzzXqeoGGDT9PsoiFAhXzAD941z4mooRs+pth4OUropoGF1gsD&#10;+7HSur0FcXVycZG5c1y8a/6O/LZyK6/w+Cb68ywHyL1r5LMH7rPq8ug+aLOzmKi2hwBzF09KpAA2&#10;F22BkGpZDu6p0qhNIQkq+Vgbeua+Xirs+zWyKNxNseL963Pb1rDuW3Gbk8qafeSyfu/lJwTinWqF&#10;7UM0ZyDz7CvWow9mkzjqy5nZHORwN58/7tj+/GCfrXoWl6nqEGi+SrcKFCgjkmsSaKESRsqAAfhW&#10;5otuZdVt9xAAkzkiqxWI5o37BhcOovU6fTbEyX97eTrK08kIJLNwg7YFZXiGdoNOZFdcsrdO9dlL&#10;JaW3hm9aSZQfs52jNeS6hctd6iWEhKrOQDmvHwsZV6vNLZHfUqcsbI5GGOWfXLmR5Tk3A69q9h8P&#10;6dGmlW0rI2SBgdhXBadaK3jTT4kRvnuV3Y7c17rbWyLpiRgAeXbrur2cXX5rJbHJGNt+poWkdqum&#10;3DE5YKMAnpSx7pb98RkKHAqNADE6iBj6c1t2kdvDpN3K/lKVty5ZzhVA6knpXjVXZ3HJ2RT1q9tN&#10;J8CXNw6K0rWbCGH+82OCfpXzHfXN7catcz3N+7z3F8zMB0xngewFdP4v8Qy6j4pvYreSd7WK5ZY5&#10;McysOpA7Adq5iziVjdtNJhtnG6vUweG9jFzktX99v63MFepoi1aAK8WGILMMgV0VxdNB4ZWAMA0h&#10;GAnU59a5mNpmuxtsnKrIcNiu60TTIprhbq5RjgjYp7AUVo666nbdRRY8MaNNcXQubkIqINzM/RR/&#10;jXTapqYjis7WxhWOGPh5B1kNJe3Gywt4IXEcIX5lXv8AWudYw+bIzuQuCc/Sqp0OZ80tkebWruWi&#10;KN/cxQ217K53yFTtBPc1x0HnTXt3LJICWkJyauXki3Os3e1n2LIQpPQ4pkEDm4iUOwAbkZq6tRJN&#10;LQ78FhLe8+peiTdLCBC5BYc4rbWK1VblmnRFEOeTSApDpqjyI/ljGBXM6lefIFLsAwPevOjGVWVk&#10;e25qlG5W1O8d7lQq4G8gYPWslIWkuI8ytywzVVfMkv0IY4EnJroLdfmXEPOBgYr1+VUI2R4dScsR&#10;PyLUcQVY0EQwFHataMCNIztGSOOKWCMrGxKAtxx6U65Zx9nAjXgc15VWq5ux6lCgqaIZGJlY459a&#10;qNMVSTAUnbUkhAhBZ0Bx0JrKeO7mlIQOq561VKCe+xOIxHIrkM104a4Hl5YjA2nvUuiRSReK7G7u&#10;NGW4nS5DRI/IDduPatKy0kj5hHNLIW7jpXpGk6Zp1rp8E9zb2lxdMuViL4WIepJ71pWxkKMXyfM8&#10;xc1d6kMek+Ndd8SMt948ubS0EAe7lknKpHGP4QuRnjtWvb6p4T0a4vF0n4c2k/2eFkh1C84y46uE&#10;PHuKg1LXPCdto13vvp7u6YYjt4GIRW/2iOoFeR61d31xNK00zKGbIij4GOw49K44qpimlLSPn19D&#10;o9ioX0L+s+JNcuPFmr3Bnvbi4llObuVyVPsqdAB2rndpa7vLi61CaSeQdz8o+g6CqsXmiVn8jPHf&#10;tTLiYeUx80ZweDXuUsPGCtFfPqYzqJIlE6qLpSFxsbkd61/B95pdtqPiW+m0FLq9jYDTopOU3n+I&#10;/SuQgS4mu44xv+aYZPtXoGm2FpBHIfKQNsUg+hrWvONGD7nAvaYiVlsXPsuqXXifUr/UdVnmvJ5Q&#10;xkc8RjsqjsB7V3/huz0E3WpzXd0zMAm15nyEUddoPSuZTfJbEPJhQowelRyTxxxEBWY9OG4r5qpi&#10;J1J3ufQ0MFGnDVHe+IvE9pHoosbDT2t7GM4CRcSXL+px2rL8G6JrevfEeGSaT7NYW7CS8uJDiOGM&#10;dgTwWNZnhnRpNR8QNNJqEMFtH81zdzH5IYx1C54LEdK9W08avrjv4f8ACPhnUINDtbkRXeoIDuuZ&#10;ScEA/wARY/lXbRouprb1PLxlWNNWW5seIvFF7cWGm+E/CWk30Glw3KwSy2wPnX0x47dcmu0t/Dek&#10;eC/Bnhq+1Sy0q68WalZBrKxmIYWcZ6yS56Efzr374TfDLT/D3h+XULzQdPutd/spzbJIuY7EkHae&#10;ert3PbtXLax4DtW8VX+ueMvjKkl5e3kzy2olAKRA/Kq55VcdhXn4yrL3o0VeVt+i9T5XD4iFWvyu&#10;Wn4v0/zPCpYfGnijUb/TtPlaDTox5ut606eWkh6mNW9F+vNbeleFvh9plrLcJqNoXS2bN9dfdQL9&#10;4qDxzWx4z8YeDtN8EaZYQadFYaHCx+yafbYFzq0o/ikI5VFPr1618t+K/FfifW9SCPJLb2CMAltB&#10;lQ4HQHHp39a8rCYHlT95W38m76t93/Wh9pg6kpqyjyrp3NvxbqujXvj+5TSrTbYQ3TKLg8G5cH5j&#10;jsM9K4q/uLkRqqTOqgDnPJpsWAibkXcVAUKeBViSIgKDb7mYY45xWsYxhJabHsuThCxzbwahM0zq&#10;znYRu+arUUSrancpzx+FdLaaXIljes15MSUJGRgCqohQiXLrnfjFdMsWnotkZU487uUEjVQG3dcV&#10;oWsLPcOVjJwQKsRWZkYLskwGGcCuysLS1t7JWeNFxHn5q4q2JSXmdkKditpun7N80lrGGCggt0Fd&#10;TFpnm6NcXt9rkdpZx27EvI20YHXr1rl7vW7RL23kfS45YIHybcPgzEe9efeLfFWu6zexRPaNZ6fF&#10;gR2cLHDY/vHvXLQwNfFz35Y9X/ku46lWNOL7l3xV4vvrnwlc6JpV7JDpCXp82eMbHvmHrjnaP1rh&#10;LWwle1aV5XHAxxgCpLW33Ts77gAQFVVz+ldOy3KaJZo7FY+wK4Jr6VOGGgqdNW792/N9zx3F1JXM&#10;61tjhMR5Pnrn/dzzXWXcGny3cX2Dw+sEEVmvmMzZ3tjk5Ndr8L/B2teKPHs9nbzfY7GAAXWpMm4Q&#10;Z6Ko/jZvbpX01qH7Ot7FoUKp+0/FHZizeW4kltgixqoySSTj8zVxy3FYqn7SnFtI5cRm+FwU4wqT&#10;s2fChvYLecKmi3E0nmbVCLnn8OtbNsuqtE7jRNckl81BJHHCxKFvujA6k163dXvwW8OaD4kSy8TR&#10;a/qMFxJDasYB5bsOGbPTAPQ1zvhzxx4pbxjZnTvg9Y3DKZd+LbMZZvu/N/smvLxFOcV/DenxO6/U&#10;7vrqnFyWx7z4A+BkutfDae61b4pajp2pNpqyCyS2LfZQ4+QMSQGJ7+lfOPxf8D+MPBfxB8MwX6af&#10;cQ37zi1a3JJmC99vVTzX0jpvx68W+EvhTNa+Kfg3YX+pSCRtOW0uljcg8jzMhjhPzr5G8ZfEL4he&#10;Lfjlp+t38sR+zyzi3hKnyoUY8Kin09cc19jRoYL6kp7T9ep8fg6uOq42fMv3XQ42x1qZNIu7eb4U&#10;w3EUc2CThWIY8/lXZ6DYeATF4wa7hlXfLA9pgf6lesgx3J6VzSpK895I6xlnmy2FwM1uLGy6Xb7Y&#10;eSQCoHrXz2IxSXwq3zZ9ZQy1zu2z0LxZ4c+E8HgTwprPh/xjdh7i2VYdMJ3GVx99if4cHPWuWsNP&#10;KWiTXEi+Yy7tpP3R6VPBDHb6SC5wzoG2E5C/T0rKvryaRlCLJtHHHevJrV5V5Wjp3Z6OHwroRs3c&#10;u3mrLHbCOGyGACMg9a5+K31q/wBajxFdkGUfdB79hW/o2i3t3qUh8kKirukd/uqK6e91jQNJ0ZLe&#10;zSynvCNsYQZO71PtWUZxpPlpR5pvqFaemrK8NhBpFroEs80L3cr4+yKcsPTP1ro7qzMj6VJdaldQ&#10;zXQVY7NDmNM9AG6En9KufC3wj4i8T/F2/ebUZAUVZLy9c5W1iP8ACg7s3QenWvqv4geFPC2lfsla&#10;nLD4WgZdJSGS0Dn543B5cv1JbrzXPWy+vVg6kXdrd9/JenfqeBiM0pU6ip395nE+DfDUWj/D6xn1&#10;ZtOSb7M00du2AltGRks5PBYjnnpXCeJ/HmrXl5qen+GbSC20+3nKz6gI9vnv32ew9e9cb4h8V+Id&#10;a8KWFtPqE0NqIEWUxyENcbRwCewFcTe6iLfwrb28FpFHEJlDKo5f8a+Uw2Vzq1HUrJSm3pF/Cl3f&#10;d9lsuuu3q0cNzJOWvU7mK3kiQane3GqX9zIQNz5fbnpgH+lYmu6nHDoWp+aoWZ0/cRqcFs+o7Yr6&#10;U+DGl6Zqfwp+IF3NrmmEWvhuQW08qgratt53549+e1fFPiKbf8UPEDNrIuCviW7QyAYVgGwCB0Ax&#10;0r0ctwaxE25O7je6XRJ2St0VyaWLpzqVKcN6dr/MzVkguJJfNt7g8t8zMcD6V0XgTxR4p8M/Fm3v&#10;LC61K4sXvlW8sjISsqZ5Kjsw9q5S5liKWSIrgGXACjliewr1rwB4ds5IPF95qlpNG0EERst/3Ywf&#10;vZB4JI45r6epjFgoOo9F0X+Ry4pKqrNH6AeDrzw54j+HlpqtlBZRyJp6mOaMBWUkZZJAOp7c18s+&#10;L9M0+b9rbxNNJbRozyfK8mMRlfvHnua+g/hBa6TafDXx1c2t3Bb2V3crJGhkARVjB3t6DOc18i/E&#10;vxCL79pX4gNp2qF7AaiYwyDG8ocEg+hIr87wlX+0cXXqKMo1OWzntFrm0jbulv3PEyqMo4urDeKt&#10;by/pnU6v4j8OaX4ZWKHyJpGiZYoEPMjd2Y9gK8a+0apf+IJz85U3BJwOOewplrptzd6+ZXN2xZgM&#10;nJ49BXqulaNbW2nQStYJkKDsA4UHuT616yjQwUXZ81R7t/ofWwp33M7RvDbtYmd9zMI8kY4iX+pN&#10;eu6L408LaF8Po7S50a0t0ik/0Xaf3lzn77P7jtmuK1XXrSz8GXKxWcRZbchYwf8AWN6k+gr5b1zV&#10;prjxJqj3E880sl0d7ZwMdgo7AVlhcsqZu3ztqC7aN/1/XdZYinCceWSue+/Ef4p6zq1s+maRa3Fn&#10;YFgLiZG/e3B7LuHRR+tc74O8I+Ptd1S9WLxD4mhtY4Qby885/LjyOFHZmPoK8Ys5Wm13SIRDGkA1&#10;CIzPn+AH5v0r7xt/iR8GvDn7OXhtLZ9MeEaTGLK1t2Uy3MmPnaQjuD6124/CvKaEKODo805XtZc0&#10;m+7b6/1seTXmsNH93G/5I+VviF4Gm8PX3hqWfxXrWoT3MzBAYWYRY6ZbBxuqnouhaNFpEN5rHjaw&#10;ha4g3i0SYBkQc89+RWt8RPip4q8R31ha6R4KtNPs45SZ5ZIxJJOT0AOOAPavH7m1uFuHur7U72S4&#10;Kfdebp6cE19HllHF1MLH60+So73WjaV9FZaLTz/yIVa62sdZ4l13SrkWlnY6bbwaZCxWEqm1p2HU&#10;kelcsy3k2jyi302BoopVDneAVJ6ADPOa6/4f+DdZ8SeMNXSGRYYI4s3GoyriG0HZR2LN6V7je+E/&#10;gf4I+Fms3ur+PX8Ra5d25Gm6ZHIFRXwf3jKDwB159K7fa0aDVOLvNdP6/r5HJXqpb7nmngj4X+KN&#10;evJkJS0t4LLzdRu7hdsFnHjOCxxuZh2BrZ1Hwv8AAfQ9O8Ry2+vXXiXU2l8mwsoEyqyZwWOPetmy&#10;8a/EzX/hNpPhfT9AtdOsY2d9Ru4hsEqH7odx2X3PNZyat4F8O200GkaHBruuGB1uL+UAwwOePk6/&#10;dPpXFKviHVa59NNFp977DpU5u7lounc8k12wv9O1rREn0uygmuITK1tGQSgPIBA6Y96q20NzMZXG&#10;mt8rDj0rWNpqd34v1W+vdbuZ7q4u2eV3JO3JztAPQCups7SGO3UrgZPpW1bMFThZO7tr6nTGiZ2m&#10;2kgkn3wheBkY6V19nFEFTbGgCkfrRb2waRd102cdl6VbZFVJQDxXz2IxvPK9zqhSsrHbaMLZbS4R&#10;Z4iSq4ya6SC3RZrgmZFMoAxnpXkqXkkBLBy3cYPpXW6JqU18ltgW67LgAkyjJ/CvVyqp7bTY8rGw&#10;dO7OzNjCbhY5VUKyk5J7VNHDoNnpep3MWj25dIWYPM2EQDqxJ44FM1jUPD1h4YjutS8U6Nbolvlh&#10;NOqnA7818bfFj4rSatb6jonh+K7h0lHxcXa/K92fQY5CD68191g8v52rK/mfJ4rFNX1sL8QvGUOp&#10;/HONrPUjLZ2dw6i4bpPID8xUdlHb1ry3WdX1C8inRbycozfPg9cdq5iAk2alpnJKngU/kKMAAFuf&#10;evp8NktOLUpLU8mtnE1Hliwwn2fm2UkdDmnRx7hJlwBszn0qvcSbfKBifLMMAd6kkl220P7tgzJg&#10;IOSa92EFFWSseLOpKbu3cqSy7cYnz85pYAZrz/WBQMZqqFInuxJavknK1csbHUZ7q6CzSQoXA3mq&#10;aJuQ3lvE9zchbaXO4ABOdxrT0fw5GNSSW5kkViAdrHoK6fT9MNswbz0klCZ3vzj6CrjtcZl3yZJP&#10;XpUtgiRYLSCKNYbeIZX8qjd2EbDew555qEM4kbLN04zUTlt65WpSGh5bO7kk03nY2QTzTBj5crSy&#10;7zB8mQO9MYhPz4A7U3K55pDgKufSmHp92gCViNxx6cU0FhE+SCaQY2nLCmt14YUgHs2VQ569qZzl&#10;+QPWkGMNx9KMDAyDSAQ5yOKMHI54pOcpxT+csdv0oGOwu0c0hPD84IFGOCNhpjECK6Y/wrwPU0CK&#10;9wpOjX5IXKrzz7V+if7PmkxWH7B9ld/Yys2o6k077hglSML/ACr8+tDsNU1L4h+AtNt7PfNf+LbZ&#10;Cp6BN3J/AV+skVnbaf8AC/wNpsFvDGlr4Xto3RexC4qHZsiSuyhId0rnJ5AqvhhIh3jpVjAzJyoz&#10;imY5bp9aBjRnbSc4agdQDzTsdaAIzjI4qM7hI5yDxUrcOBtPSkO4E0AMGeOaM/MwzRzuT5fXmnbS&#10;ckCmAwgY6CnYwDzTgpy3I6cUhHIO39aQDDu5ww/KlXPlnJ70hzzzTx93k0ANJART5vOfSoyWAbg5&#10;28VMf4sgVGwba/A9jQBGC++PPPqalyd1IqjZHxzTs/KTtGaAGnO5flyKBwW59KQ/eIoAbcPlOMda&#10;AH9hTh99fm4phPzKMHpSHO5cUATZBZTvwKb/AMvLkoPzpMrj7wo42jr1oAdj99ndjjgVICuw5Peo&#10;mz5kBDA8elScbM0APyRLHhQRmpiw3ElBntVYs+QMYx7VKpBTO4UAWFx5q/N3qDU8f8IlrDb2wNNk&#10;5x7U9SPMGRioNTk/4obxBH5fWxfnHtQOOrPnq1kA01TwWa9l6/WrFwZ20SQFyox6VDawxGKTLqTH&#10;fPkA+pq9OQbCbIUfuiM1zM3SOYaRVhCqGJY4BzWhqOR8PNCiOC32d8nFUIUjacKwIIlO01uav5K/&#10;DPSFCqXET5YdaQzyWAFdaxv5+1dB2r0h4428H6apdBlBgmvPbNf+KhlVgdxuOCfSvS7hceGPCw2H&#10;lOTSW4SZatRGumwYkzgL171rwrCdYgIB24FY0PzWkS/ZmyAMGtqLys2Jjlz8wB471S3JR2GmmYXz&#10;HClQRtFekWT4sgPkHyjqOua8wsnAnQFmOQM16FZj/inWZ1ZicbTnpWxJ0SPHvwYLbqPm2itKGcok&#10;+y004oISpDxA5B4PWueiYNFEfnOB3rWjaIxwnz8EjjitIolnltx/ZFh8aNSaKAIZZS6RhsAE8nj0&#10;roI9btmjuFZsnHVTmte60DwtN4onubqWZ7iRMKQcbR7VqWej+D4LP5PDSB+fnkO4/rWEoSWxqpRP&#10;O5b8XGtSrJY3yxo45CHkVpwsjXpis9InuNyYAIwc/jXokdvpyW6mPR9O+93QcipFi02O78yGygRt&#10;vIUDk0ewfcl1UcbHovimS1ZG8NWNsGTgeaCamg0DxIiuraHYkZ+8HWuz8w/vCTI3/AjT45m4IEoH&#10;oWpqj5i9ocE+geIf7UVWsrFVJzuOOKs/8IzcOqq+uIWxxgcCu3LKf+W0gye7U3cwcYnOfXNHsV3D&#10;nOKPhTXogSmv2TJjjKgEVC3hK5cu8usuZcggk9DXeGWYy4aSQ4HrSea/mL+9P50/ZLuP2j7HHnwn&#10;4hk0tQPHMBCphUc8Cubl+G2uS308z/ECzi+fJaMj+Qr1XzGIJ3zdOcMRUIJ8/ctzdL83AMhpKkkH&#10;tGcXYeBEVNt18fd6hcBTbAn8yaujwJ4LMhM3xElkO/8A54iuuc5I+Y9OuaZubOcjp1q+RBzs58eB&#10;fAItpCuoq59doGKkTwb4PWAbNdnBA5C8VuB2yB55qTc23PnYpOmmHtGYsHhfwhGxY6bM53cMZDWu&#10;thoSqgTSmjAGOXJB/ClMh+UHcRn1pyupkzg01BdiLsvR+TFCyrZ2YXbxtQCqxZSxwOM00kn+I0wE&#10;5+4B71ewN3HPjI4p4J9BwKYfvHikLMIjhRSAeTz06U0sSh+cjntUYZiP9WT64p2XwOBQBIGOF+Y9&#10;KTJx94/WoyxHpinA/KcuM0DHnqnFP3HYMkVD3OetGeKAHMwzHz17UwlvMAx2oH3mzUgxg5HfrQAz&#10;kOfpTvl8ofNk5pGwZE57daBkdZBnnFKw7iHG8nHUU4EbG4qM8biRxml6KBnrTC5J1k6c0w58uQ5A&#10;5ppJ5wKd35oGRIrC53eaTmrH/LQkP3pnILHJPoKYxJLHOKAJZPM2jLZJ96iQzCQ5Q0iF/PU4NTkk&#10;7TsGccUAVyzC9XEfFS7zl/m/CjnLZC5J9KXA5+UUAM3HLZFKGOMHbjNLhSyGkdVDEFRzigBrTW5d&#10;lEvU81KGjCqoAwBUXkxK5PkgZFOwNi/uzj1oAerAuwBBI60xi7Snoee1Owo3Yxk9aFG1cY70AKSA&#10;xzgcUzeuWHmoPxpxVGYZz1qB4IBOR82Mdc0AWAykZyOO9ISCrfMDxUARQmBK3WnAED71ADyQWyDT&#10;cqJM470vY80wKWkHsOtAXJgcs5waQk5PpTsL5KZPO6msFM3AwMCgBQeTz1pSRg8c44pu3DkFu1IR&#10;kH5CaAF574+Wn7wVFRELtAJYZpuRgfIfY0AWM5bINOz/AK054xUI2+WMjHpTuMigB7bMRkR0My4H&#10;PGKYoGxv3vPYUpBK52LwaAHclRyenFKM5b5+47UzcdwBWn4+TJHegBeRIw28465oydzfvO1BzlSV&#10;PNN4G7Oc0ASxk7CWbnPHNP4KuSMVAPuYz1NPBO0fL+NKwhrBvMiwCfmqVlBGC5Ax2pufmGRzS5OT&#10;81KwwyAkI7A8GmsCUchsfL60pHymk48snDe2KdhDEVRCuZWPzHmrC8oeOKhGCiAsM5zxTxkSL1xi&#10;iwXJwfnyFGMUnGX45zTP71APzDmrsTcmORGR6Cm5yI+/PTpRlfLkYuc4pmcsh2j2xRYCZiA3XtSZ&#10;5JIo4wfnFNGMdKAJgeDxTh90c9DUSn1XnnFAY5P16UATE8rz2pAW8xPmxzUWR5jcipBtKklgDmmB&#10;Nkk8sMgUhLeWvy96hG3fnnNOY/KflOaBEufmPIpMn5uAKjON3JNG4dOc0AWAeE4HAofcUOEJ59ag&#10;BYADdnmpNzbj8ooELx5Y96k3YZvlHQVXLAFgRxmgMCM560DJ93L/AEpVcmI/J3qIEc5pylc9MUAS&#10;AjzDgUpxuyBUZzh8j8aZu45f8aAJjs+YmXBxxRkgEYBB61ASOacD87cUBceSOKjyfMb5D+dICd7c&#10;DGaaehoFYkLLj7hpjbTgE0wnrxTC3fHNAWHnblcSN06Ux2yuCBnHFMLZjb5eagZn82P5OPWgY2dF&#10;Yx7oTkGoDt8thtPAFTyOSp+cZHfFVJm/0c8nPqKTQXIxGj6nZp57YL1v+UqLEAjH5QM5rAtGU63b&#10;A27ZPQ10kjSCLaQOFqQImVvO4I+7Rg+WeOlMRmKEt1DcEU7PLnFAhpPNL2PNOOzB47Uw52jjNAxG&#10;A3qccikP3W5pDuyvBpeTHKc4PYUDGbZDKnzkY/WnnjcachbymDKM9qYxPPy0AL3PFOwMHmo+dozj&#10;OaUE7hwfrQAYHFNP+sfjFPywwCFxTf4c5oAbj5GyfpTTwANop7HgcZowOvFADWxkYHaoyT5knyHt&#10;UxAx1pE2i7iBUYxQAwGTzh+6+tO5w5GOBUz7RMw2jnpUfy7ZM5yTQBGGyuSBT/WmY/fnLjB6U8g5&#10;GDj1FABxxTGJ3qNuR3p/rxTDnzF/nQAvrSd+vSnnHzU35sL8n40AOAGG+UVHzuk57inc4Xg0vpSG&#10;IAO9L8vOeKOxGKbgYbj8aLhYQAm5d95YAcg089+aaPv8HHqKXPAoAOOeetBzlvwpAckgoRjvS8bX&#10;+WgBBuzyDTiGweRjHNJnIBz2ppLFRxjJ6UAL3GKOcyfu+mOc08L8xB4GOtNPQ8d6AG85Py0hyQPT&#10;NO/GkOMPhOT0pDHp5YLjf1x1oON7YUCo/lHBTntThjHSgA/jNIc7TzS9xSenFAC8eag3jp6U7+J+&#10;fSm/J5inGPSl5zypxnr60wD+I8UnrzT+Nh+ao2zu6UgF64wKXoWoHQ80n8PT8aBjx3o+Ukgy9uuK&#10;YM5XinN94HuKBDTtLsAD9aXJ3tjPHWg4LHgU9fudBQMZlctSqRtHzUhxvX5R1pDkN/qz7YoAUk7w&#10;Cwpc/IwI70jDMf3aBnBG0DHf1oAdlAF+Vc44pgJ2k7geeMUo2+YM9aUiEOMZBHUUAMO7A+T9aUA5&#10;HGKXA9Kd83Py0AHy7iCeKU58tselIMZQlOfWj+Njn6UwFUAvyR0px/j5pg6P+76+9KCuXy69KQhC&#10;HyCMH1pwAB5fqeeKQNlDhvrSZ5ztP1oGOJ5GKONznac4oHcEg04dOtAhvO6lwMH5hTTu2N246Uzj&#10;y/uknNUMf3HFJ/D92jnHK0HqaAEJO4fLSZw3BOSOKONpI9eaAV81fl5oEMEo8/DJ1PWnNsKjAx70&#10;OI/MU7BmouctxQBMCPJwZQTUfaohnn+VTD/Vt60ACldj/uuaib74yAOtS44PFRv9/O3PFACc4FA6&#10;H5uKMHYvPbpS9z81IBjH5QQtIM7Fp5Ayc5AoGAkg2knNADMEkfJ+tPGPLb5/0oGMNz36UoxtYgcU&#10;AIPWkY/NGO1Oz97ighdynJ4oAeAdrcCmMJPKJMeAPWlyMjNPkZWsYlDn735UxFMTN55AibAXrUV0&#10;sz6HdhYzuYEA+lW2QYHyrwKec+Ug3dBSGUtHgmg0gobkt85IJ/WtpCRdjBweoPrWfkqAATyDU0Rl&#10;Nspwc5PeiwXPGvjz4JvfE3wRjmsbSGS+0+GSQWrDm4jx8wU9mHUetfmLp8ur+HvjFpcqXOoQx/8A&#10;CTJGTICpjbdgq69sHjmv2tiYtDMGTKkgEA818ZftGfDaCa9udf0zw1CZJ4Sb+CNQEucdHAHCuvf1&#10;rbC1VCXLLZmc4XPln4saHoereLdOvNEXT215vDiTXtrAB5VyuMliw4V/r1r5zgknhkZJ9Mv4tty6&#10;MJEIKuOoIPTmvt/4O2Hg6XwZfaf5Ev2/+1wdWhuD++n2n5NrH5gqdMCsT47+C44h8RtVtvB1rGJt&#10;NgLyQr8smwcEDsw6HHWqxE/ZSUbX5hU7o+T4ZVkRGDH73IqycGOH5mwM8VzdtMVhXdKAC2M+hFdR&#10;pyvLfW4UREk8gmixvGTTLFldSRXsQVmOW+ZSOor1TRL63a1tI3iUxumBk/dNeV3sFzD4htt9lhGU&#10;4I71q6ReLFeWwdiYzLhufu14uZ4CNam7q59DluYSpSSue3Ws93Y63ZsZt1tK/wAkg6fQ16Ppfiv4&#10;gWesaY9h4wvohBC32B1c4hDfeBHcNXlWnzw7bWyu0D2V3AGhmz909sGtKB5rbV57Y3rMoGYG6hh9&#10;a/N8fh6uGTUEfe4PEUsXG0z1y4+I3xifQNTs5tet5nkl3QXUkG5rXBy2P97pXmXiez8S30+latcf&#10;D828WoZCSoMJIycMSOxbr71v2FzbPYqWs03kHeCPTpXr3hjXPAdz8NP7F1nw8nkTMyXEmfmt36Ru&#10;noB3xXkYWtJ3T0t99zsq0YUI3gtD401KK7s9YglAaNM/IWXgHuKv2fiDW44YWSeLYgzgHNfWGpfD&#10;2xuvDfiu1l03TdQhTy/s1zBKA1xE5+Vhjo0Y5NfNPjrwHrfh/U9UktdcF5YwyR+ZKxwSH/hAPUr0&#10;OK+gp06deFprVdzypVVGV1odBpPiMXWn2omeJXJweK6OSSJ9OYeYp/u15p4a0o3WlSyW93aiRZ4w&#10;8bMATu6n8K77UtO1rTNXso57ZpbR7NGt72I7kkyORkcZHSvmcwwUITfIfSZdilNJSZntmLVVC5AY&#10;5FTty2cHlOaZJLbS6eWQFmQ8+opqMzWQO4ZHUVxu9l3PbiZ93bbracKG5OTk1yeoWMqrPIqKTgZG&#10;etehBd8EgJHC+tc7fQJucEyNycc16OCxbg7Hm4/CKcbnHaVd3lt4v0adZGVorsFcd/XNew6poJ1X&#10;wY2uaJHbrqUdnuvbJSAt2oHJX0f+deOahE63YcLtARuBXoXwx8Tw2PiKztry/cQy3AR2P8OTgH6e&#10;tfTwkpxUkj5aSlRnqz1P4ReLSLi10bUBP9ma8Kxib/WWkvdT321u/E/wfcLrN3q+l2EObiDfLHEP&#10;kuAO4xwH/nXDePtJlsPiVouu6ZHGqXLJIXhGY3PXPHHNfQPgDxD4c1j4UxWl0FfbbhL23LfvLZz0&#10;kTuVPXjpXn4rDc/vJfI76eJcPeifNfhTVZ7D4pfDO8WW5XyL9o7kHg4PqPY19X+OPBNv4w+B2i6z&#10;pel2I1iPRgzwK/F5Gvo3Zh2/KvAfif4Xv9H+INpeLab7W5JMV3Ev7ude2eyuB19a9j/Z+8WzRajb&#10;6bdag72YuB99jvtyx4I9VPeowFO0uWWxlm1SVSj7ak/ejrbv3R8l3+geLbXX7mC5+HviHfHI6MJI&#10;WBGOOfcV7r8JbDxRf+EtS8Mal4E1LUtP1FX+yROrK1pjOZGfjaq9R61+h17o/hK6eV7jwRoE5m2s&#10;X8sHd3BzXnninW/B3hbU5nsvhhA1zdQr9qkhQBYkQDapboN3YD616mOwNOdPlvr3R8n/AKxyrrlh&#10;B87XW1vv3see6H8HfhpaeCPiFYax8OobyJ7YFtQkn2tcs33Qoz8vl/rX57/ELw1Fpn7SPj3TdP8A&#10;F9rd/Zb9inlDKlP4VyOCyjg19/2XjzV/EMHjuGHRnSe70ySLT7BnCm1GNrSM3cnqK+A/GVj4h0H4&#10;367b3epX0wTWpXW6lBLMXOSrZ546V51LFQU3SfxJad2ehlX1jn5qstdNOhzmk3TC5gSQOjKzAg+o&#10;rt4poGsIyrjeTyPSvPb2SGTUre4iZQx5ZQK2bC5OITx7e1ebjcMp+8lY+6wte6senaRcWomaGWMF&#10;CvzbqnutNQ6iLmyLKwByoPBHuO9ctaSjzoySAcdRXX6fcSxwkiT7oPXvXzFaMqUuaLseg4RqLVHI&#10;3SAahciW0kBZvmZzk5+prhte028jvLK6tWUd8L0Yd690vrTTr3w88sUSLN5Z8xO59xXA/ZJIYhFJ&#10;aO6+Y2Cx7V6OX4/kd+uzT6nNVo3Vkji9KumkhtMswIJBB6g10cuZ7ELIwIA49qydSsjDJNd2tsNu&#10;/wDeIP51YtLu2eztCJjllwR6GvSrxUvfht+RFGdtGdF4duryz1xYiZGhduOa9HvdLs9Q0US29ugl&#10;MOSoP3q8vjYYGTgBc57iul0HWrm212xD3jFFkwp/u/WvDxlOcnzw3W/mdkexnqLyz1O5t5kkCsxU&#10;MRVHUreZDayiJtrE8jpzXqGuWmn3+hLdwrFuIy6j19a5GwNsbq/sbxkKMQqluoz/AIVnQxXN71tV&#10;uv1KtY87kVFvoyHUknPFTiRDG4J/gNXvEekanp3jeNX3vayqGtrhRlXB7E9iKyh5eMgHJNe3pKKd&#10;73RnGSexc0XUprTxlpzxzEEXgJyOOvQ19G+IBb6v8C9Pvo7aNpre2Quo5PvzXy/PGmWYRgHGeK9b&#10;+HniSCCJ7G9ZntJ08uRzz5RPAJHcfyqK0L2lH5nJiKV3zHmuoiSDxRFPBlZI7hWIHtXVa/4ZPib4&#10;SWOq6SsJ1my0zdPaA4a6jUclf9oUvxJ0a90/XLS5ihaSyuQWjnj5RgeQMjjNYvgLxBcab438Ok6h&#10;KsRv/lYE/Jk8g+oNe1ldflhq7nkY6m3Hmhujyq1lIlmiltJ4pYpmSWORSHVl4IIPPWtCOOE3+nyb&#10;SFJOTX0V8Y/COkXvhCPxZo9pbRXyWSSX9tbgbLyMjO9QP4h3x1r5607M2iHEDjAxgjBz3rqqxVnK&#10;OheCxcaq5Zbo9D8Ia/qen+JrOaDUrlZIX+VgeCvdSO4NekeKtU8Na74Ft54rfyrtXzPD5eNj9yD3&#10;3V4bYRtHd24JyxmH5V3YFwLR3j0xEBiGD0B+prwcTBrWGp0uhHmv1ORInt9asFydplyGHtX6NfAO&#10;60vxD+zn420vVLDTby3tWgXyZzncjAnp14IxXwBcwXEkMLeQhK56HrVzw74t+InhvxTHd6L4nuYJ&#10;FjYDjcuD1DKcqw9iDXrcP4yjCunW26nl8Q4CpicM1S0lo0+t1Y+nP2kfhP4I0n4Iat4l0KL7BFb3&#10;q/bbIsSkgcgApk8EGviTSL17eXSGW/ZSV9e3vX0HN8TfGnir4e+NfD3ivxjaz219YkQvbwLH5Mi8&#10;jIUDOTXzhq2l67psmkxXmi3Eccs8n2S4/hmQHA57HFe1nk8HiZKNG2u6Xp2MOG44ulS5cQ22urPZ&#10;dOu7W90iRbgwlTCQ3qCehFed69YrFqjJlmQSsUPqD0rP0K8nj3AzuGDcZPUV6CsUN/YXG60G/wCz&#10;5GOoxXxjUsJUav7p9Q4c2qPJgi7GwykgnPtUTIWVg/OFPWt+6sxH4ndVglA3ndx1xVKeNRKg24Ow&#10;17VGunZ9zzcTh/vOQdxFqLhY3w0ldHFKDp6sNvKCsm4gQrKdoz5nWmWsvl3EkTyr0+U13VqanG6W&#10;pz4as4ys2dZayP5Fttfo3QitVhKYInMZxt5PpWFbMvlphf4s/WtoXO60MZPysuOnSvFqpxloerJK&#10;SI5YrebTHKQggqd2TXAanpoWcv8AZyQMk136rgsBKcZ5qGaONrK4BgByRmuzDYtwd7nk4jC3PKba&#10;4MepRxtIRiXjPpXbWkikxnzF5TgVia5pkKzu6A7woPHes3TLmdLu3R55CFY9a9atTjXhzR3W5hha&#10;rpvlex3gceaAUHtTHjdrW4wi4Y/NzWeku6cEHjbxVtWuBb3WeR65ryXFxPWi1IxpYts14rRnBWsC&#10;4gwshEYPzZrtnjSSzYiM8dqzZ7YfZrpjGRgV34fEWZyYmhdHJJdzw3lg63TrtboRXtnhDVre70iC&#10;Jr9fMSPgE814xqFoWiDhMLg4x3NZuk39/Y+JoZEuZVKTjvwa9V0VWheO54cqjg7M+qm37JvMswUc&#10;kKTXP3Wm6ULiWWOFBI3PHrWj4d1bS9U8GxEFFmRB5kZPKn1HrmrN7FCk6neQuRzivMlCzs0dFOq9&#10;0ebXut+JrPUrhIL+MbDgBkB4rU03xXeSNELyC3Bx99Bj9KPEGnGW2aaCEM6xEkDuK862SYmPlSAr&#10;IQw71MYxtbY6KtH2sT2rcmo6Vc+XNEVUZAzzUMEEkFnGHX5g3U9q8x0zUb611ayZNSkVQ/4V65Z3&#10;ui3ujRsbqLzCg3Lnoad3FW7nlVqLgaFrIXhjHnIwAOVrPvrC2mu2/wCJVGNwPpzWpaRWyOpjLYYH&#10;NasMRdpchgMcGuLEK72OjDYi2jPKL3RNQjlu9lqu09DnpWFLZ6jFbzGRDt2HJJr266gzazoyv045&#10;61z09pYtayRsodjwQTjFZJtI9SnXT3PGcSx31jLDc/NFPkY716Xo+vSGwTcPk2gMhblT7Vgavo7Q&#10;XMjxQNgrkDsa5m1aJdUtd0soxIQwJxXZSqqasc2IoKXvI+h7G9gn0oIZlII+X/ZqrPD+8nyOCfzr&#10;hdNvkhSMtMNpAGT2ruYZ7abRrby7rfIR+WaxrpxOenI5nWNKimsvMibEgT5h615dqlrPBfAidiY+&#10;SP7wr3WVJog8ckR+ZeD9a4jxNpm7RzIjEyoMnA+8DWFOrySXmd1Odzi9GvlSdJN5Cs4Vwexr0myu&#10;USa1ljvApxlgDxivGHR45eY2ClucetdPpV8q29vHJM20LgMe1dzSW2zOPGYXm1W57Fbul01zKE52&#10;9PWormAtp7IVz83euX0nUHjvAUuAAW6V1VxMzpp8gugfl+YAVyN8rszjoVWnY52TTx9sdzA2MDnN&#10;OMMYBxnoK2pC72wAGeegqhMChcFVGBVc7PSjZmXLENwYJx3zXOX9pbB2lWJ9xOSAeldchLQSgpkZ&#10;61UlRCsoMY+6RXTSqW3MqtLmRV0S/HyptX5SBzXcmdCYGXbkx4/OvJ7kfZ7lXSI8zdq7TRJ0udNm&#10;xMA6MuQTg81Feld8yMadTlfKzopcmzt12DG01weuWO5WcJyM9q9Ia3O23VrpeI8jFZt9bRPAmJxg&#10;qR071xpNdTsg7Hzdq1oUe5YxEZzjiuXUt5RGTgSGvZfEWnyIjK6jkkggV5VqEGyRQIMAk4NfQYCv&#10;zR5ZbnDjKGnNEbBKyTRsFPTmux0e6V/sri5VZEuVYHPTFcArtggjHT8a3NLwlxcbnODKpFaYuipR&#10;b6o5KFdxdj6Wt3F54f8AtCxEssUYkA9R3rajSb7Hb/v3B2jiuY8FXcBSSEhTvhXHNd5cRoDwmOD9&#10;BXh067fTqTXp6+RkXtuk2l+W8cRHkMDn3r5k8dadLp2uwkwnyJ7tij44B9K+jr+9t4bNMEszOQF9&#10;a5PXNPj1fwVrdrLpCkraM0bdSDjsa+hyvEThK72Z4uLoJpnzXEymFcOpyemasfI9rOphBOODVCWz&#10;vLXX54pJ5R5d26ksPvAcCr0Z5bG3pxzX29Gspo+VrUXTZh3FvEpugYjl4zz24rjmfyb8/K+37Qdp&#10;Ir1GeCWWzlPkphUPI71yN5b2psLlHgXIJxxzXSnc57HQ+ENc8nxXaAXOEZ1DDPFe97lmsYXj27Xi&#10;zxXxkrtBq4KTtxLyM819C/D7xBHNYwWtxcLkJhWJ6VEkLc7Ke2crOUtwcDn3rm7u0bAOw/e5Ar0G&#10;dAZJWVQFyOnfNZ9zbRNbthcHbzUKQannkkeCgCE8VFghSNp9q3bqArcycEfP+dUDGfOPAHFWJlNS&#10;cr8uKtKM7DvNNKDLgqMZqaMcdBjHrQhNliE4dj3JrWsZCL1/lPUYrIGMr2watocTxkEjNVHcTPUd&#10;Mkjk0a6GckKMc1IxfE2FGBXOaHdQJfQq9wwLDBHrXSyhftEzIqBCeTu60ySAkjYdwPzc5qvcHJbE&#10;f8PrTpWG1cMBjtVYklhhznFNMCuxHlg4wdp61VRSby2ZgSEVjVwBTb3AIBIPFZmqXNvZeD9WuZZ0&#10;VU0qVju9ccUnsNM+ZfGk8938e/Foa5ciGYRLzwAPSug0G3RLCILAu1Y85964m0gurzxLqN28km2T&#10;WJHc+uTnGa9PsEEelj5B/qgBTm+xoth7EBW6dfWqLl96MDGEVTuzUtxu83IfAB5rK1FytiV8/LMQ&#10;cVlJ2RUFdmTeSDzSQQSXPFc5fOWEKDf8zcACtKZjuZyRgDmr2g2tvceKoHbayr39BWF7as6+W+iN&#10;bwvbWdroGs3c8QVzH8m7tUJnln1iSUgkG4wD7Vt6vFDIllbRTbIlcAqvU1ettOsk0VeSxVBwB0rx&#10;8ZioatvU9XCUHoinFGwQYXPA710Fg0iXEI3Hlh0qOK3tv7OmAY8rx7U+0DLPKrOCRIMNXzlepzpn&#10;1GFw7hZnb7F/sxn35fyhkZ6VzN9MwkjGzAyeprdSaP7FJ8xyYR3rlr/D3jjnO/Ax3ry8PD39T3qk&#10;vcsRqgkkByuAw5rZtIWAucqgUKCWzWRbREBw8jgAg5Nae6VoZlGdu3AIrorPomRRhd3EvEV5LMBl&#10;Chj0HWus0KDNjPKIztGBn6VzkFpq0ui30y2oMMLgSSHgc9ge5ro7vUIbD4X6HBGYzNNC+0Kcnnua&#10;4615JQWrZ12srnN+KdQnm1e2tYZ3CKcOR3rMtIVWGQeWSSoqtCjtdSySM5dpia1YPNa7jjit3aSW&#10;4VEA9+K7LKnFQj0382YxjzO51HheyifxBfyLakiLG9yOntXo2xjKxQHAADc9ah02zSx8OJAIIxJ9&#10;nVpT6k1bRZSit52Mtz6Yriq1XccmiaIw+buwqKFyd3SvLPiN4jeSwsNJs9QdYXkzcLGcNPjoCRyF&#10;H61f8Z+IILTTJre3UPKUwiA/eb1PsK8VhWaTUdQuZ71nllbc8jfyA7YrrwOG5n7WXwrbzf8Akjmq&#10;e9oizaPPDqIn+zRu6w4QY4GR6Veh+1yys8lv/wAtCTjjrVGIs06YSY/vMAAV2mj6ddyhyymNSPmd&#10;uw9B7mu7EVOVa7ji1H5GloloZjk20axJ1yO9da22G2nAtx9zjnoKktI4I9BiSO2Cog/P3/Gsu9mT&#10;7TEvmNlmxXPRhrd9TmxGI5tiizyvd3GA3zHpWHq87pYW8G4BmBBx1rdmkt7eC7kfHEPy1xBkmuvE&#10;FzIUbHm4XiumtJRROCpOpNE1pG3kIojHX09a3IoYo7aZmK7uMA0yGDy1YnbkKMmqV3Om9D5xGR/K&#10;vIlJzlofVRSpxC+uDtPzD5U5964+VZ5tVjjMxA3EswqzdT+ZeFRdDGeferdpDGI7hjKCxHAr0qEP&#10;YRu9zzMTWdR8qC3hjjjZQqk449a2rNY1GWibJ+7kUyytP3lxI85GPU1e3whm+TtgYFcmIrcz01Oj&#10;DUeVXZcjSRxcMEQAAZJNEkFwLdsWru2OMVXQTmOJTKyjzQWHTIrdF7OTDDb6KxZYwqsBnJNedJtP&#10;QdbEcpyrWMqywm4uSZGfIjU9K6zStKuHhQuEijCZJYcAVadfD+kaUl9q+oRz30/zQWqtlgPcdq5D&#10;UPEes6jJJDa6MbOz387W+Z/xrqSq1lorR77L5HnWlWlqdZdX1pb2s0VssEjBiA49fWucuH1Ca1lE&#10;lzdMHbLFXI49sVSt4pl8xn3scDkmtGSdV0uUC3xtQ9utYKnyuy1Z6FOjyI52aSGOdglmhCjgt1qE&#10;yCWCVmt1yDwaqSuHlnx0LnNClliPI6V6sKVlfqcdevqVppSLs/IFXb6cGsdkuJdSjAtZNpfjFaM5&#10;eRYlELYDHtW9pcA2AhFO0D5cdzXb7VUo3e557jKvOyHaXYFAG+zYPy5yK6oxKpjJdcEDK1LBHKsJ&#10;3xrkYOB2qtfKwnjdZWbI5GeleFiMS60rXPocLhVRiTXEgexmRYAiIgxg9a5zzs36xmJgBINxJ6jv&#10;V2R2NuWD9ByKxH859Y05cmON9RjEkgHRCfm/Sqw1Le5WJxCjHQ9x8CaD4q8X6/peiaaLuw0CynQ6&#10;rqKAjdk8op/iZuntX6OeB9D8EeG/Bvhmz03wdpm+1sAsYOMJ/ekdu7Hrk18f+B/HXgXRfDGr6XY+&#10;H4bbT7HS4HhmXAa6kcfvC2Op+tU/FfxW8UahpVzZaToNxY2JP725En72b6EdBW7xypUnFadD5PEY&#10;SrjJOKTsz60+IHxM0zSkMdpqWnzXYiby7OJwfOfu0j/wKnXrzXw94q8e+INR8Y6rcS6te3txJdHd&#10;MzkRAjoqJ0Cp096821PUtUnW8Ekt0qSEeaWl3STfieQKzoQWXm0IAQYwa8Jt3lJvSR6mXcP08PZ2&#10;1JL7+2b/AMTXF1cahPPKQPNlkb5VUdFVe2PamGJlRSsSnDDjFStMyxSAbV+XoD1qXSlvbjUGRLYF&#10;Uky0nYCk5y5b9Ee6+WGiVjR0yyElxMPsMmSnLf3a3TaWsFsWJYttP3u1dHokcBvpIoYbZEjty0kr&#10;kYAHXJrmNfv7GTVJBZXnmxI7K77cBj3x7V5TrTqzsthwg5u5Ru9RmfS7WJLZAqseR1NUrWJpLuZx&#10;crgEZrOZ5Ge2VUlJacKERcszHoAOpya9V0bwP4lfQbS8uNTWxCWDzXKzAqtvGBkZJ6lh2rt9i1H3&#10;VqdfuUleTsc7bssL3reXBhYwSSa53WNTupoiqzOkee3Vv/rVPqctg2qTJDqExg8918w8b9vfHpXI&#10;3ksJZFSbd8xANLC4ZuV5LX8hVMWmtDNuJJi5U3EnzcE7qW1s5mL5LYznOM1LHaEyI5mJPmgkV0au&#10;I7NilspbywAPSvXnWUFaJyRTk7vYgsXs7W4dzZxPIF+RW9fpW3o+navrvxN8P2T3a20ctyTLcbf9&#10;XGOTtHckVzU3kQyxzzMzyPKAkS8ksegxX0/4I0/SdC8A6PrWtW9rPrNxpROmaVGw3QK44ZwOST79&#10;K8vHYpYaHO9W9r9/I1qe7HRanReE/HvhnwRcXVlZfs+XGpW0IC2kv2gRO7jh3cMDk+5FYXxF+Kvx&#10;a8aeFNa0zTfCh0XRPLH26G3mJmuB/daYY49VXAPesCz0bVNe+Mcy6naSWUE1y80l0V2IkYOSo7An&#10;pT/iLrPw18N+BdKi02fT3xG6W1jGwL3Lj/lo56gDrz1q8DxbjKVOOGoLmlNtJJJ76vX8+x5GK4ew&#10;dWqq1VNzST3dl202PHbrRbO30jSnub62WR42JiZwCI1+8T6cVlX/AI/a20HSdK8K+E7C2tbZWXzw&#10;mZJ5D95i3pmvNtR1LxNrOs6o8uo3myeb986kgFeyqOwHT3rV0+wtIbRAkK5G3cSK9ylh/q6cq755&#10;vW3Reo6lJV7QjpFFf7Lrd/4i1C/1PxFf3V1LIC7SuTtHYAHoB7V01nZxJKVFtjKjGK0LO3Bd9qkD&#10;Az7V01rYgTIfPUYjzkjpXnYzMXLRvTt0PbweAjSS0MyOwnNq5ygUEZHer6RxxWy5iRiMYyelSST7&#10;Wl2oT82B71nySbncmNyc8815TnKe52NqJPcCWRz8smCvrVmxsbQW7SXOo2yKhyQxAAFZj3yRWYDJ&#10;ETjgE1y19qF7ei5gj0q5SPzACQ/Wt6OGqT0Wi6s469bl8zqNe8Sytp9zp+j2hitQoEtypw0x9vQV&#10;zmmW0x1TTZHeaSWS9RSGOSWY4AH1rQ0TQLq51a2jggu3bzUViqkgOeiqB94k+le3eIfhrq/h/wCB&#10;uhatf/ELTU1SW6gli0fA8yJc5VmOeCOpFd0lGlTaprTq+/qzxq1ZOSjKVm9l3Pqv4YaPa+DvgLfX&#10;F5G82rarZRSrYR5LICPkDHt1qv8AGfXJo/2BdVW8kWC71S/RIYR129T+VeD+Gvid4ssvEWn3GteH&#10;YNTQ2sMcs5bDCNRxtU8ZUfnXW/GTxB8Ntd+AXgaS3+J9okksBewjUAlmA+dWH8OOnNZYHFOV1f5H&#10;gTympGvGc1e7vftbZI+T4ZjFo6s1zJ8zcgmum0PQdV1vStdkS9Fpa2lv5s15KPkQLztB6EmuP8PW&#10;Gpa38XfC+lQymOI6mvnSjnCKfmIHvXuPxXvLHSvh98PfC2kXUdtCbZXvEi4dwO7kc/Ma8zEv2dWn&#10;Tj/Em7/4Va92fWVa3LFJdjhtL8T+JNM8O/F6ws7e8l0nU7YQ3kUc5QymPhWBHQdz615vDHeTXYAt&#10;bhne+bhVJJ3HhR/Krkb3DtIsdi5UbAfmrtrDUvD+jWUty+i21xemAfZYSchSerH6Vum6KtGCcn23&#10;fqclOSTbW73Om8M+FtPs7SDUNbFjFL9n3wxSMMW6dy3+0f0qxc62NU8a6DpGi2U32L/hIIIS6L89&#10;05bBwOuK8g1jW/EuqapOJ9WvEie4BcKx+Ydl+gr6z/Zo8JwtrXi/XbzRoStjbKltLMv7uNiMsRng&#10;kDv2rx8zpyo0pVaz5p29yC2X9b+W+5njMRHD0nNrRfj2XzPS/iVcaV4a/Y7tNOimkgmvNJit7aGN&#10;uSSo3n/H618gaXY3Fxd2gEDFnmy5A9a9T+LOvjxH+0SILS7MmnaZNJFHKeA7g4cj2rj/AO1bDTNG&#10;xDpkc0g4C+v414GWYeWGo8qV6lRuT8k3ovu1Lyii40uea96Wr+Z2lrbaVZ6RYtNNZqFjztOM+9cj&#10;4j8ZWKxta2PkxxgEOVILyt/QCvN/EGu6xqFzMvkz28J6gPy5+vpXKp9kilQtCHYt1Zs17eEyVS9+&#10;s7vpFfqz0qlVRRuanqWp3NvdMxmVdpznvXmFxK51K+CwsxM2Biup1y9uY9Kt1W0A3Lggd89Kr+Gt&#10;F1a81/T2Fre4N2PMKRFgmeir/eZunHSvrsuowoU3JpRXQ8yvikr6lSzt5/ssjT3MsMbgGR8cKo96&#10;ztVu/AsLWwtJb25kBwMtnJ77RX1rpnwZ+I+t3mkwXAtdA0WO1WS5kuThkQcnJJ6sPWuN8W+HP2fP&#10;CXiJ7y18S2Ou6iZPJsLFdrqjLw7tj8+a9KhBSbnLmt0tomeM8xpylypptdDxzwhb+PdT1G/fSfg5&#10;eyx2u0z3FwvlRJnp8xwDmvQ9W8M+ErHS7HUPFPxJs/7T1GaPyNKsZxIIY1+9uKnjIrMv/EXjrV7L&#10;T9GsJ7bR9JklWS8NsPLdwOcbhzgVm6xYeGbdPDrWviTVdQupUWNQ7mRg44wM88msK9elCS5Fq+i1&#10;++5qqc6jTeiO+1DxjcweALHSPDPhmHSdFgtl3yD/AF15J3Yn2NZfhzRJdRvPE+q65f3QVo0b7XeT&#10;H93GvUKG7kVtaX4fsdM8I6FqPia4VruSMPZaNGfmRT0Mg9/es7xBfyXtqsf9lSRxsQIraFsBR2zj&#10;rXg16yk5WaTlo2t7Ls/zOmnSittfUzvEuvW0uix6LoFvNZaOsmJZo/lmvmHUlhyFrJ0i2mFg4jsi&#10;oGOSvJ/Gr9lpMcciPNtLnB244UV11oIkVlWzhAC9QOlcNfFQpw5Ibfm+77m0IdzLgtJhFuMoySOM&#10;dK3FithYwr5KA46E1Ij2zF9owB6ioZ7ixWNi1zFu9ARXkTqynodCSRZD7IY18uPhKybmR/lxcJjn&#10;jPNZ01+GuURblQpY5JPWsO/vtOg+0mW8DMV4+btXdg8A6j95HPXxCh1Ld5dYtpSoL44POB+dcPf+&#10;J9O0q7inS2ee5dsx26zEAsOhOOwrlvEPikNBc21skYTecsDy1eYySedq1/M0szMQAWY9vav0fIeG&#10;tVKSaR8nmueQimlqzY8Rav4m1rxRqFzqfifVZmdvliEpEaL2UL04rISG3XT9qwRkZ6AVLFES5VfM&#10;JJ5xUk6LFEC1yBkdK/RMPho0lZI+FxOKnWd2RKF86Mbgo281m3NzEup2yxzkjzPzNDSRTXUiLcbI&#10;wDuf1qg9xosKs7Hc6thFXksa6rHGX5J7ldS81rGEAINu4/rUlnMsmuRuEkdy3DbcgfhVvRdL1DVL&#10;oyzWM6RBgQzZAUV3AsdJswIY9MiJCDD4B5pPQZjW+nBtU815F9SCK3R9nUIq2kaY70hdPIxgAZ6C&#10;oHPLcGpGok4mKXrMqE8YwTUDO5kmJZck5FRE8fd4FN5JkwCaChR5pJywHHWjHI4zT9shiX5wFqIs&#10;F8z5QTmgQ0sd5+XvRvlyyjAB6n1ph35OYwPahgAoJP0pXGHJB+YdaTjaPapFChGYkHjgVFnlzkHm&#10;i4wJ+U/IDmjA29aP4jyaQ4+XmpEL/dIQU/Ht+NAC7XyD2pNzeao2cDqaYBgZapFA2Ek96aApkzhu&#10;DTxjzHODzSGOOMp8o5qpJtM7qIMkmrJ+/GKqO7i92qFJJ2/ieBiqSF1PoX9mzw2mqftTatqkrubT&#10;Q7IOR2eVugz7V923zRvrmsybCA7BQM9AOleZfA/wzDoP7IGgNJp7R6hqn+lXjkcsHGVX8BXosjA3&#10;k/cYFTUVmZpttlRwNsnuOKhAbbz+dWW7cVEw+Y/rUFCMDnpSY+9Ts8DB7cikPUc0AM70fL5b/Mc4&#10;9KO6fWl/v5IJ4oARsC3jGB1pPn+XBHNL2+7ThjP3eRQIjGd3Sgj5CSR1qTGD1GKYwOGPlk/hQMjI&#10;GevWnADYeKMNlflx14p3PlPg856UAN49KOdpGOKOd+CR0pDnJyKADuOKONrcCnALtf5u1NAG7rk5&#10;oATanmId44HPNHYccUbFDHJNLxkjoKAG/wAXbNM/i5jOKcQNwweQad825sigBV8nY5CED0NLx8vH&#10;el42j92PpSHaHyVwKAHY+dun0owPM4nJoG3dw3eg7Q+ATQA4g71OfrTuPmPApB9xuKUH5H5oAcv+&#10;uGcH5uKi1ZtvhjVRsJzYN26cVKn3xVTV5jH4X1BjGONLlxx7UnsVDc8At1YXt/Is7+W12+PzqeVp&#10;Ps6YBIzwaq2kv/EvI8hgPt0vB9zVjfiOcCIYPSudmxmv8s64jX/WA4q5qsNyfBtvNu+QRevTioGV&#10;CXLMeGzVp5GuNEaMKREsJB54zSQ2ec2EUzeKRI6EfvxtFerXSKPCOiswQLHb/eNcGisiX5KbWW/Q&#10;KMds9a6LxJcyjQ/DcEUjPi1UuV7cU7g0Ot7oNFcKEV2DcEHoK6e0aMaXAfs/zbhtauQ0S3g+z3sp&#10;Y52rwTXYWmzyJx5G09VOaSFaxvWryi8g+QEFhknvXpdtuHhi3BTGVFeb2Srm39d46mvQ7eVzovzY&#10;4QBRitVuQzWtyFtmBC5/hq3GzGSQbh7ECsyPmGDMhOTV+PO9gB2Gea1IYgnuf+EmtwbE7QOWNaby&#10;yM6fu1xntVTOXb5RweKmHGOKpMRdD5t++fSlH3MdMiqyMN/HpVpGTynORx71Qg53feNPXAXvR8nk&#10;q3mfhSjPlnmpYEqkcnPbgU0El2+vFNONpBU8Uf3uPSkMlHLkn0oAGMbaaAdp46dqUkcc0DEPQcdq&#10;RcGRDk9elKf9W/Paol6j5s80CLTYwuDTOckbDjuaBv2P+7/HNALiFxzyR1oGKAuV5JOelLn7+4ge&#10;nHWj+Bvl9O9Gc+WCV4oAAGIHFKQw7U0k+ZjbgZqT+DOSeeaQxwJxyKd2bn0pny7uF7UZO/pQA7Pz&#10;rzT8DaaZ+FLkZf6c0wAE/vANmT15pwxsYYqHozEDmnZG4Dac9qAFO3efmX8aTjAPvS/KZnP8IH50&#10;Epg4OeKAFydp/Sj+MHd+lN+XzDjjjpTW5YfvPxpALn52O2lBYjvyaQYw5EmR9KdkZPzj3oAMHoWF&#10;ALAH5KT5fWl538LQAfKcZyB3pd0ZXhACKYernaaTjbnjgUDHdseX+tGRnkUxtxHD45peQ6cZ4oHc&#10;kGcH5aaf4Bt9ad/Af5UhOGOVzQA4fd6fhS568VGDww2N9Kax5X5aAJV5brQ42xdvvVGC3lH5D16U&#10;pLebHgfL3FACpk5ypwPSly285XjtRhMnGaUgbW5+lADhyo+bt1oJPlIvHWohnB+ancb+nSgYh+8e&#10;uTinDO6m8GM/N3o5BPFADgTgDyT9aDgsuVPTrTSTtHyinHJCcjGORQAhxtGBQBycimngeopNw3HB&#10;oAlG0qTnoaaSA6YBo7DC0pPXigBQflb5icmm/PubgdqTPygEjrS5Xcx2n2oARQ5ebmpBgBSD2poM&#10;e0YByTQfvn6daAHNyTxTAPQ0/B8skAYFN5IJGaAFGSr/ACrxSj7p4pNo2k5NLxt++KAF7D5P1pBt&#10;JxuIFJ8vlvn1FIc+YmMUASgDKnPanhkwuZAKiyf7vFMbaQw54NAFzI8k4cMaiYtn7oqNWIA2g9Oa&#10;k/jamSLgk8L2puXLxrswSfXpUqhPJlzIQew9agbiVSGPJ5NAEpADEZoyPJk9T0NR/NhjnjNSjp97&#10;tSAQb/l4P1p3RQOKMtjGBikCnMx808igbAAbn/dHPGOadxjr1pmcAAyA07vVEi88fL+tGBxxS/Js&#10;OWwQeKDjenz/AKUwFyMOMdRRhvl4pMjeMZxjpS5HmYwaAHr0c4PUUoxgnFNyNj/OPpSE89aAJCeV&#10;OacpGxuO9Vzu+UDp3py4Dp82efSgCQ7ckhD+dNy+RmI4+tOON5+TFIf4s0ASZ56inj7zc1CMdMcZ&#10;p5I3Ng0AOynJY854pDt3k+WcVHyTNwOMUufnXPYdKAJeobim5YMRvJFJnh+ajJODQBZDRmJ8pTRj&#10;eOOKrIz+a+U4yKn4ycCgCUH5z/Knbj/zzBqDI3HNOBG9gHHK0CJnkJjQYFMGCH59Kj4BGV6HsaUs&#10;PN+5gUDH/wAa8U7u59cU0kbCfamb1yOGoAdk71+tKSoD9+lRZ7jOKYSNx+agCR2G8/JTWH7tzlen&#10;FMJ+9g4GKi3fIfmNMQuRnpUbHCD0oJGZTgAcd6jbofnzQ2Ax8bW+bqarsfvYQGnMThuO1QnBRyGO&#10;cVLGS27q2tW/PRxwBXRS53jI/gFYWl+ULm5c/e3j5cVuybftAz/dqbCe5AoOTxS856U4kc4zgU0d&#10;Dgn8qAHZ4WkO0gcGlwwXnFITgj5c0CDA4yaaMZYhhzTiMrL24GKFVFtwQcsTzQMZkjb8ooIBUcHr&#10;St1JHrTTnePloAD1HIqPLhhhhjPpTyMhuKTADHrQMUGk/wCA0uMlvlxQwOD8vSgBPl4BJ69Kbn5m&#10;whAzxTgBknFB6EgCgA6RqfzppxnlaDnaePSgHkcigBpLmUE4GOlOB5bJHSpFC4f5uaiIIaQ7DxQA&#10;oySnB70oJ2OCgpgJKk4xTu/JoAU4G0FjTeN31pzgG1GGwd3FNx8y8Z+WgB42gOdw+hoO/Cnt2pp2&#10;mPp3pCTkcnpSGhxOJCCo6UnG04P0pD09xSA5JwOQKLDHZ5X5c80cbcYphyWGV6U/nb0osK4fNuHy&#10;GjA+fj0pfm2jLUmeG4GaLDEIPWk44IBp5PyMNnFRHcX7jigB6n5seWPaj+P7o9qaM07ueaQC7m/u&#10;/SmEH5CR1zT+PK6c549qRguW3bvwpgJ3ximEcjHrUgxu9qft4bBPFICLj+6KPlwo2HHNScYPFIRz&#10;QAw/ebApfXig9B8n60fxH5aAAAbwQO3NGTjBWjHGcUtACZOfu/rS/wB6jjA5p3y/N836UDGfwn5a&#10;Odq/LR3HHFO4y1AB68Uh6EbadxhaQ9qAG/xLS87BzSfxH5aU/wD66AEP3lpuZN8ZUjAbnNPxy2Fz&#10;TeMHD0APJJMh7Ug+793NJ2FL68UAL/EMrRtO8kAdOaTt0pcnMnzntQAg2kqc96f3Y7Me+aYSmANu&#10;OeKeMbWoATjpQBw3NHrS8YPJz6UAHO0/L2qP5CRxTznaeuKjYH7QcLwFFMQ/CeVIPL79c0vGwAKc&#10;YoAGzHv0p+Bkc0DEAP7wgDpTSTj7v604/wAf1pDjNAhMHjIz+NLj5DzSKy/LlyPwoyfmI49DVDGk&#10;/wCq+frTWZvOxjj6UuMmPMvc9qafM2t8owDxSAUZyKd2NIoJDcdBQN+MkCgQfxHIpCFw/wA/bkUh&#10;+8vX/CncmOXpjFAEGMbcGl+bym4J5oI5T8ad/B1xQAmWwwDAUoxtkzJyKbjBej+EcHoaADnmm+vN&#10;ICS3f8qVgSPrQA0vyoIPHSgM2HwF+tSbI/sgBAJz1qNR8xG3AoAcmSgODwOaUltr4TPTvThv3p84&#10;x6UMPmHGOKBFVpJFvEGOpqzuBUHAFRMMt2pq/cxjnNAydgdy/SmEyiDhM4NOQnIPNSjYZDk4yOOK&#10;QhgwYU65o7j60f8ALVxgdaVlJHL4x0oAGyJ4gYffOKkLKVXAH0pm6XaoLL09KTsMnmnYLk+47zjP&#10;OOKmuodOu/D+o2l1psctvNBhw3O09iPpVIk4PHap4X2hNzcbTmpcbhc+GPjF4O8ReGvi/pWvaTc3&#10;Eayzkw3cC/JIveOQDgNj1614H4h+I3ia68NePtL1HWF+z3FiFimaLLWDY+bj+Iv+lfq5qmn6Nqvw&#10;78Qabf6HDcWk9uyyRP1BPR1J6FevFfmB8dvh1q/hzx9FKtjPcWE9zutL0J8s6g5EcnZXXpz1ranU&#10;VRqM91sEk+h886VotjqOm+ILezkuHvI5C8cLLtMy9yCcc1g3EWr6d4htjJDcwgzYiZ+DkdQRXZ6H&#10;4gjtfjBazHQ0JkRVZgu3ymToPx717n458JS+KP2WPDfiew8NxQX1pYytNZoOLmNPvMv+0OvvWuIa&#10;pNdmELvTqeBRXyXul2iGwTzNn61SkgvIriEPCwUhsH1FcxYTzR6/F/pEiNDcbSCMHI7V6wiWl/8A&#10;DXU3EsQubaJSFHUg+lZzV15M3pycfUj8PatPHpj2NyvnWzSk28rH5rdvT3Br0y0u7Y2FtDNDHuC/&#10;uZt2f1r55/0iLUjC0ko+ZsE9q9A8Ny3T6RZ2sl5vCM7RknkfjXg5jl0akW7H0WW4+UJJHr1lMwmV&#10;JLjGZAM+1bU/kRzlvtvzLb/eX3rmdDnt57TyJkUSrkA/TpWyybZZYnZ94+6T3Ffl+a5bKjUvG5+h&#10;4DFKtGzL1p4l8aWMdmtn4u1AIkjeSzMSFB6jB45rn/EWt+KtWm1gX8btAqILSNWwIz/Gx9d3XmtE&#10;W8BjG+MkAfLVGaOPLYgABbHWsKWMlBcp0ywMJPmscJBBrEerSmzeZmEDfu1k25GOa7Lw/rWrxt4P&#10;0vVvEV6mmTaiyoLhN3kOx/vnoM1kXdvdx3nmRuyOp4IPWt7R9W8KLHb6d4h8LxS2FypQ3yD57Zz9&#10;1vXGa7nJV42avf7zjlF0JcyPVbnweksOsS6J4r0y6vbW2WS4sgw/0iI85Q+wrgLtY4dRkjuNE1G2&#10;ldcYkQgBh2yariL4j6D430m40zxFf3ljHN5um6hC5cPEefLf1GOCDX0T4d8Q/DPxX4BurXXPCuk2&#10;1wyCK6UoFeKXoHU9QCeawqZWpxUoM76GPlT1lqj53t94E+QCN3UHrT57cNZyt5S4x0r0nxd8PPE+&#10;lTXMtlqrX1qUMlsynPnRdcAjjcB+deZxTObWTe8qeXKVZGGGB7gjtXkVaM6buezQxNPER913OYv7&#10;SI29zgFvr3//AFVwF7FLBqEMigqyk7WH8jXs0kKuCFg3B4yeK43U7TMVyrWQIOcfWvZyzH8rtI8r&#10;McFzao9s+FeoprXwF8Q6Je2/nvFaSGFHOWxjPynrx2rz17zVtC+NNg1prl1BLBqD+W7DjaDyjr/E&#10;D05rjvBevz6F8VNIY6jcQo+pIRcKOIWB/iHdT0Ne/fFXSdP1f4VaH4r0+2tku7exRrqGAApcI3V1&#10;xx719FWn7qa2Z81Tm6VXkezPZPDPijwb4n+BetWGp6db7DbeXfWjHMlpIeFliPUqTzx0rwi8tNc8&#10;J/tFWSprrmE3fmWF8ozHPETwrDp04PpXlfh/UNSttZ025tNakt5o0ARh0IP3kYdwenPSu71HXrq8&#10;8NxWV9p0bHJe33HJtGPLEHqQ3p2rwJ4qVOpe3qe3Twdr2+GR+kPww8XaXrHw20tAyR3VvZqLu1Zw&#10;WiPZkP8AErdsdK7vUtN0DUtA1W2vvAun3EM5Xz0cDLbfunPXj61+Y/w58VXmlfETwTK2sXcKxXZS&#10;ObPEeT91x/Eje/Sv0c8P642r/D+SS1ntIL0WKmaANkJkcMh/iDe3Svcw1eM0mtT89zzKZYSr7SGi&#10;k97tWfn/AF/wW2/gn4cW9+8sHw+tY5nZCXikYH5emCD2rwn4+fDSPWvBuq6lpmkW/wDakGlkvb8Y&#10;v40GcA/wyL29a7PW/EHj3S/FOms0pWE3Z2RPHuUY6gt/tV6jouraZrXgPTn/ALMkjeWFhPCW5icd&#10;wfTuK8rMcsjWtWinGcXdHBTxGIw01Nycl1PxNliubfVL6J7W4SWG7eNklXawKnBUg9CDxUtu8heM&#10;mU4U/dFfVP7Tngkaf8SdI1u208YvpnWeSKPCSOvQsBwGI/OvkuJnN2/ybfl4BH504N1YXas+vqfo&#10;uXY5VoKSO2066X90vnZbHeu1065h8qPdJ0BryWyeRbp8q3zPwRXY2M+Li2y5HvXh4/Cdj6XDVr6H&#10;oVrNINRspEuGVcsCvrSarA0tkZUyHAJK+tULORfLt+eCcjHY106hZtHkImRXSMgjHavnJXpSudsr&#10;M8wmBeO5XzDhlKkY4rESxWCF2FwOJSQmOtd1fW0asypGxZ3OMDoa5zVLbU4dDgDW0wZkJUkHmvcw&#10;uJ5kkna55c4OEuYghuIvscoCZbHStK0+xuYCY3Bbg/WuLspXS6jR5iHLnO6ulhlKyxDuR27VtiKH&#10;Lex10KvMeieHtRsrbxClpeXj/Z3Ujf12E9Pwq34k07T4yLyC4JG8Hcp4IPSuFTc9yW8nJ2da6fSL&#10;y4mY2N0S1s0gU5/h98+1eJUocs+eLt38zWpJmhBPb33g17C4eJwI/wB2W5Kntg15Hq8V1p/j23t7&#10;iF/Ikl/dS44PPTNen63pGr6Z4isriN5GtJAGgnX7jj0J9RWwtj4f1/4d6hay28H2rygVP8SsOhB6&#10;16eClyys1dPfuvP1RyTnbVHj10rL9nKxq29BjBqjG89p4hhlVCA2Nw7EVpahp2u6XrbWV9ZXBRGP&#10;kzHowrPuSr2cZOAMcV6EVyu26fU2jLnR794S1Xw7qHw01XRtViS4065hKHecyWch6Op64zXhXivQ&#10;dW0T4n39qbxbi1+0GSzuVHE0R6fiB1qDSrmaG/tGivZVZX5IPUehFdlrNxqV94U8Ny3Acx28LiLI&#10;9fetKVqTaWzOOWF9699GR6F4x1a18F6xptwjyWhsiLaSTkwEjkHPUHt6V54l7Yv4puSsSoh1EngY&#10;HJ9KvmAkgFRgk9BWabSE+J9AgTT3PnaxEp2jrk4z+FdtGsp+6clXBqm3KKOsuYonmt2tjbFljUn5&#10;wM16N4Lshqt7/Z11ewxwrcxhnU/NknoPrX0X4Y+BGi3vw1eS416+tp59Et5La6jYsoJHIxkA14t4&#10;t8LeK/Anx18H/bXgNtcaorWGoRsfLufLILKQfusMjOe1e4snmoKpKPu9Txv7apVZyowmvaLp5nb+&#10;J/hB8RrLw5NeaZ4QlurVbMO0EcwaULjOQpOTXzRqMLDVL63ksJ0kWQqyyKVYMOoIPIxX6peDviL8&#10;MNX8I+HiPH2j214dMjWaznbBVgOcHGCD7Gvjv9o/R9Ii/ad0fWbEwm11LS18wwJiMSoME8cc1OaZ&#10;FRVFVaU1zLp1PMyXP8TPEOjiIW87abnx/Kb218S2UkYZSsuQcV67BdaN4g+Aet219f2kc1lZ7tzY&#10;3IwHylfrXnF8hbyQwUssp/EVQgLw6qZFEyggZweCPQ18y7VEm9JR6ryPtJw6xMXbcwX0atI/yzMF&#10;bHUDpXR6NrN/a63ask/G7GCOMGqmoyRXTy7LMBgAAoHesZVuY9RtUkgIA6E12zpxqx95alUaz2PQ&#10;b2aKbWI5lK5ZMsAOhNYdxGDC+WGVY1HBNIScDolWASxBcclq4KcfZ9TarHmsczcwswOEO3PFc7dQ&#10;y/aGYEja3fvXpM0NuZFUsoUocYrl763IlnU4xnjFe3hcUtmePiMO4vmiUNLu1GoWsMlzkgc11ZwY&#10;pCrLgEV5xIhi1cyhsHd+eK6qxvY5LWEmYhimMVOMw97SjsbYTE3917nQxMokAYn6095IBcKAnBPr&#10;VBXUvFljjnHFTboCpXHfg15fLZnZUV0T3EFs+nyFoweRjNcBqtqYNWnkS3IUgHFd5ExJCvkgMNpq&#10;pq1s81ncssYwQuK78LiHCS10Z5lejZXRx2mzlpo0PX3rpwkhsiVjcnb6VxE0c9v4gys/3Bk4713f&#10;hvUbKe2EUsabiSDnqK7cVRuuaOxOHxFtGVI5MByARg80s/7y0kPAwBwK6PVdHnOntNaQg5UkqO9c&#10;lG7b2jfesivggiuJR6roehzxkZ0uAxidSVP3TXOajaKHkYJ0HWu3khV0wF57Gs6aFMGOWT+E4bFe&#10;lhcVax5WMwnNqjmtB1a7sPEtpLHeyLiUBhngj3r6MsNR07UfB4dJo8m3+cd1NfM97aSRXN42CVLH&#10;mum8G6o1tr8cTXLCN5AME9K9OtTjUjzI8eM5U3Znsb+fBDGv2reDIeSO1crrthmGW6t7cLuT96o6&#10;N712lwYmtEI2lGhVhjnrVJzG+nSRGPClK86cE9j0qNVpHkUccnmuknTfxmpo31G21Nmhv5AoOdua&#10;3NXsLmJGmEL7RJkEVhht8OQDnpg1kpFtKaPRfDviCGRFimnCngc9jXp9jcwmCQeapyARg18uTx3k&#10;UsMkZbIlByK7/wAOeICLRIZjJvUDBPUU5UFJXR5dek6bue9SpHLaWzr95F5WuYvrKf7TdSqzDjP1&#10;qbRtUSSykKuoOAMGuokjjn0xSJUBK/drgnC2jNKFc4ONoJLOWGeFT2DdxXE6po8Z1e4khhB/eAnH&#10;8WK9EvrIwXcjsjAA8nsaz32NAhUE7uhrjnCVJ3TPTp1FJHHm1J0F98DAiLGM1Bpd3d2t1MrXrhBc&#10;KFJ7ZrpJo5iGypzg4rnbq1JN4xh7jHNd1KqpqzOSrTad0er27w3Wkaa5dHxb5P1rOuIoWWQPIvRl&#10;INcnoGq+RdxW7sfvDGe1d9PFBPDHKuADEC31rlq0nF+Q6czxvX9MlivLorDlC5I44rjovMW5aNpe&#10;jcV7zeW6S2rRyIp+XHv9a8w1/R5YZ2ljjJCnOR3Fa0K1vdl1PQi7oyre8aK7RWlcLj5T6V6Not/B&#10;JYrG9wuBjIzXmaRq1mSUBIUUkFxcwXcTxs4Af9K1cVNWPNxeEa96J7oqAWrSQTb+ORVO4tVkiUtf&#10;tyeRWV4a1OOaB/lXJQBhmuwaFTp9y27PORjtXN8DsyaNV21Oa8ry3VQxxj0qKRCd/FaL8C4GMnHB&#10;9Kz4xORLu/vHmtFI607nK65BOunwyx5O3lhisXSb1kvFdJ2G6cbhnGK7q5RHESvC23aRXnmsWctp&#10;qu9bc7WlypHQiuqnUukjCrST1W57Npdy8umSOZdxEY5z0q7N93pztJrzvw3qQERQ4Kugxk9DXqFp&#10;byXGkXMivH+7jyec5rKpT5dTOM+jOW1K1juNCJ2ZYRnORXjOq2Plz30TknLkpkV9BxIv225jeE85&#10;wfpXCeLLBJIraaODDJIcgfxClRqeydzeNpKzPny6iMdwMxtjnmmwysrsfMON3c11eq2waKUiLBEe&#10;QMd64iRHMcZ8w8S96+hw1VVoank4mi6UrrY9Y8HajNHqNzmYho7uJo2J+8O4r3zUL4T2Vm0ESqr2&#10;abgD3718gW11NHJZYZgVIIOete5eC9Zt57eOCZwDxsJPQ15eJwjjJyWwRnzI6ue0V3iaQvuLDj0r&#10;Ts0ROBcBTswM1qFbUiUm2jJKDHtWVMh3nB6AmsqeJlFWRjOimeRePNGtpNVe6ihQZc+YFHX3rya6&#10;gihitR58hDN09K+hdUKS6ffoSM7HHNeOahDFvv43iXO5thr6fAY5qyPFxmDUk9DDic+XEA3GBxmq&#10;t7a28h3LHglgDmgAxOAzN944NWwyNbtweW4r6ujNSSZ8vVg4yaZ59qWlxprkgeEjfHkMOlZmlXV5&#10;YeL0IaXAuR0r0LUYi5hzg4HBNefarFeQa5uMeU7HFbGTPqjwtqVpf+Cs+cpdYFDDPIrb2BZJ855H&#10;BNfMPhDXLux8XWX78+VJOoPPHPY19QQyxXGjafKsqYMIPHvWE4tMRkXluu3OM5z2rnpYGDuSWPoQ&#10;K75ljeylBUdOKxZ4gYXHlJ14NNCbOS8rLcyYGOeKaFUSgbsGtto123Aa2JJHysKqPCwkU4HT86tB&#10;YolQHzlutSR/x/NnmrPl5jwSpqDCLcAFsZ6VSEW7eQLe2rFyCM4rvrGSCbw3LL5hLquCM151tY5P&#10;JH0rpNGmRbyCIzbRKPwpp9yWrG6OYHyDndSbT84/WpZFC3TjjOabgbic8mgRXUYl4jLMR0rxn4v3&#10;15H4Y8EWK3DL9onkeUDqVXoPzr2+MgXZbym+7xXzn8WBen4u+Cg9rIU+wt5RxwwJHStErocUc74c&#10;UnQRH5A+Vs59a7EbhaAdgPWs3SbdIdItQVUM0YJ9q0ZWIUDdxnisWaeRRmP+rUsxLTA1i6lsa6nJ&#10;J4jwDmtiVlFxe7iqhYeCa5a8lbaoYdC3PrWVTVHRR0ZlTYGkXw2kuW+U5re8IrfJdeJnNudscIzn&#10;uW9K5hmka4C7SSZBzXc6BLIo1OJolxGF3N0BzXHipuFJnVQjzTR02n2QK3Mr6lulMxOCOntXSW8D&#10;bZz5K8KBzVHT0by78gE4xz6ZrYjaRWfKnHevhsZXk2z7PLqEbIrTQRIF5/hz06VmceccMPv1s3JV&#10;iOO1ZhjXzJW246VzUpXWp7nIlsTiRVijAlGcdKqStGJd4dSfSs+6MyzgJJ9cd6WJWNu5aRifWuiN&#10;JJc1xc13Y04hM7AmED1966PRNLub7xfZ2yXXlx43Tzf3EHUfU9Kw7UyLp6f6JIzvOqxqo5JPHSvY&#10;bSK30P4T3VxPAv2uax3lc/dJHAzXPLWVuh18yjDzOc8c3WnWnhLQdKs40ijQglEPzNj+Ju5J9680&#10;84SSW7CViVjA5OcUy9ubq41bXrq4uGeWW4JXPYdgB7VWtFfExIIy1dPs0o36kKUnp3NOPcZs8cKc&#10;133gu0V7+4vmtlKwkrEWHG7ua4eBGe9sI1BLyTBcA8817xpWmxQeDtCtw8aKkCs2OuT1zXFVlY2m&#10;+SNiVVdrmUu3G/JzXMeKNYtLPw9eCM4ZoyFGeWP+Fb+qXVtbrOGkXasPr1rwfX7t77xXOBny1fAr&#10;OhS5567bs43JnLyve3WvXM0zytmYnJ9O2Kn8t2nt0CNjdgCtErFHBbbQWkPAVRXaeGtCuZ9Uhmni&#10;K8bmJHCD/GvUq4qMI32S0SHGD6E3hzR0kgDvYoERMmRh0/8ArmunuIE22qJI6Qq/IVevvmteVrcW&#10;9ta20YSFDhiOrEVI0lvHo0nmKiqIzgkVwwm2+Z7mFVN6dDLZoE0G7IK4EeOa5FmgOoSSSXMe1VLD&#10;Jx0rL1/XYxNcRQ6fcuiScbeN1ceLm/u75Nq3YBIBUA8+1erBWXNY4oU3Ulyo2dQ1CW81F1iDeQj7&#10;Rx94itbSLO6MMjjTZT83GB0rV0Lw9I0MEkwEaAgtx0/+ua9RtvsVro67NEtwscfGR1968fGYnmfL&#10;E+kw9KNGPmeVXKyobpXsJ12x9GGOtcJqU5VplzkluMV7ZrsthPoOpyvNbqVtXYtjG0Ad6+e5LiOb&#10;Vb0x2rFVuSA396tstpubbtoi69dctr6iwxKZI2MpyX9a37RG+3r94bgOM1StrdjIh8oncR8o9a7i&#10;x0m48qzmlZlCr0PbNdOLxCS1ZhQp9WRCCZ0gjBcHjoK6GLS4otEDzXCvIVG1B2qWAHzEWGy3YIww&#10;Gea3t1pZ6NNcX9za+a0eUV3+6B3Ir5+rXk3aJ0zrcqMLT9KvLnUpjNJBbwRx75JZDhVUdck1lav4&#10;j0W1nkttIsLecxsUFyVyGYdxXKeJvEV5qV7PY2U95Fp/nDzWjJVrgjt7KP1qnptmomT/AEVSFAyf&#10;SvVp4FQgpVd/5f8AP/I83ndWWmwht9Qv/E09xeaheSSSOC7seMDsB2ArpYbS3jCiPZtVRmr8a2aa&#10;eRmMuUGAO1VHl8shvJB+fpms61eU/dWy2XQ9OjRUY3NeGKA6bdsbVegxk9K5HWLxY47qNIlLFcDF&#10;Lf6tOVeOK1KLt7Hk1zTOzCRnBJ65NbYbCu6lIxrVuVWRJAMWmWmXcWzjNSFlMsa7utZQZ31KAK8m&#10;C3OK6K1tj5qFoxjAr0KtoavqeXKLqSshYIZNu1YQeeOOldfpVrbwWly0js0z42DHC1Ut0hj3nyMn&#10;IxmtGW5CpE3kKWC8CvGxNeU9EezhMNGnqzUWRFW4DooyvU+lcxfzwf2hII5CE5x/tGmXV1JIJ9yN&#10;nHY1iyMTIP3ch47Vlh8M73Z116ySH+bIbhUK4BbjFatrb754lIXO6s+3h3KWEZLbxj2rtNPgt4rN&#10;WkkyzKM57VtiKyprTc4KVB15a7CxWcIilEu4hVGKllk2RRJFDxtwOamInLSfKdvrmnbLdLORpZEH&#10;ce1eI5OTu9fI9mjQhTWiKKWqmCWWWUux5yTwKrXV3bw2N0Ps0bMcBMNWfqepIY5YoGYRgHJHesaz&#10;invLuBI5HI835m9K9ClhW1zVNEZ1q6irLc6LT7e9vPEGmR72G6Qb/RVr2nTtHi+xtb2/2e2tYbTd&#10;PcSNjp1OTXLaHp8NpoyuXG8xrlj6UviLV5m0GS2ikdIGdd6RtgyEepHavHxlWVaapw0RlTouXvMh&#10;vrq23eILW01Of7KZSJLjO0y4649q4u7uF+0WkUFrO+bpY444ly8rngAAc8mlurgNaRqPM3OFVUjH&#10;JbsABX0F8H/BYhv7HXNS0lbm/Xm0tiu5LXPQnsXP6V6GBwPlfsv1OirVjQjdnV/Dfwfpmg+An8S+&#10;I9Hs5dYfSS2nWDrvFpuHB2/xOf0rk/iN4l1t/hVoUN5rTxfar+RvsFupWS85+QvjlVX3617N4w1n&#10;StD0hr2/ew1HXZ7Vk0nR43DR2uR/rJfp15r5GvZNQufGOsX15d3d1fXFwxMpQ7I89FRegA9qeMq+&#10;wmoRa0+JdX5X6I+ejVliKjk3p+Bw95JetHbCSEByei9h2GPaiCCI53FxwDkiuvh8Pa5JY+J7yQ3j&#10;LbqrSkxnChumPWufu5VQeUGjJ3EAAcmohio1Pdg7vrY9ChFTY6FVHmHzFwsfJNRNLzEyNuzIQeKa&#10;hDWUqOrKWxyDUtvZXTapYRCYpGXG6Q9hVWXVnoWstizp1vbP4vt530u4nljvYzFjJAbPGB35r3ay&#10;0zUYPiPbapqfiS1iv7m1g+z280wYQxL/ALJ6ZFeZWd1b6R460N44rJxHAWDOARu9TmvPPGHiye58&#10;TeIGiW/luZ5SJLjzSc+gUdgPauCpga2YS9nB2VrX8v0MqtWKeuyPpn4nfEjwTYfDnxFYx2mn3N6b&#10;JEt4LVxmSQ9WYjooP518XrDrOp+Iru8vr29d5bjOHY4VeyqOwHSlsNNnkuhc3KTu5kBw5yR+dd1E&#10;kQigCWqqojGAK9vCYSjlUGqb5qj0lPbbpFdF+Zxcs8RJLaKIbaxSG0gRFhOIxn2FaVnZ6ncar5Vr&#10;4avZz5yhiinAP1qxbWtzLcWahJvnukUKvJJPYfWvqPw5osGl+BtE82yso7mSw3BWxiIEZ5Pdj3rx&#10;czzdYdXlq3sj3cNhIxSR46miXtnpVs95YLFJ9mB2Z+7x396yb65YadYBLRgu5gmB971r0HX3uNQ8&#10;c6XZLqojj+yXDSSnuQOK84uJIovBfhRJ72Ey211cBjj7wzwa8vC1XXSlLd9PLU3qNrTsZf78vc5s&#10;SAFySTWNfX8FvbtkxF9pwM9aytZ187ZIYAxzLgBRy1M0jR7u5mW6v53VSQRGT2r6WjguSPPV91du&#10;rPLrYi+kdWU7aLVr/WZGKzJCHyzHjIrpo7dEkhghtJGdpkQbRlmY8YA960t1mksFvDHGkYHXHWvS&#10;vg9oFxq37UemA2kf2e0uUmmkcZCKDxx6mssTjFZ6WjHZGE4+yg6k+mp754H0nQ/BnwH0XXdZ8NWV&#10;zrs2ls+jaUQCIWIz5jk9W7k9u1fPniLWfEmu+PvEd1qPijUpJbq/Y4JIjIB4RO2F6YFffWvaJoOp&#10;Xljb3OnyMIrIJbSFeYx0Yf8AAq+dPjhB8NfDf7O+gxxeH9PjvVmP9k2cf+s3n70jn723vzUvBV6s&#10;W4y6fI+awGIoyr+0qJuctuyXRf11PCHttNg8ORx6hHbMzR/Iglw2PpXmmrXGjJfSRWthMg8wqPnz&#10;lj2A7fhWH9tu5onvLjUrt7mZiXdmOAOwA7Yruvhn4Zvda+KM93PEkWm2Die7vLg4hjVecZPBJ9M1&#10;lTwiwcZ1Ks7qO62Vz6HE4uMUtP8AgHrPgLS7Lwv8DPF/ibU7KKTVLnRWeztWOFgQjIYn1PWvnq81&#10;jUtR8Z+K9SvtWea5u9Uc5Y8KueAB2Art/iz41TV/Ew0TQ5Zl0i0lEct0Bg3TJxx6KP1ryyC1HkMD&#10;uGNuD9K1wGDklOvX0nUtZdYwWy8r728lc8t3rTTi9DrYWe30W9kW5DvJHwo7ViR+fJqN0ZZZWcyj&#10;BNWYmZY1UqzEJgCpLeKd9RjZoWVRMMn+lbJ8nM3956lKhyrU6fw3pN1f/EvwpZwWlwzSazBGQqkn&#10;5jjgV+hPxHv/AA34O/Yi0LRLKe3tbq90Bba1hjOJGJH72Ru/4n6V5l+zd4csIz8TfE99osKrZ6eF&#10;s3nH7uIgEu+TxnHftXhnxQ8SyeIf2l/G95/bVxLZW92YLck8BEOPlHQA9eK+UxMvrlflafLFXv08&#10;/W70XzPAxaeNxkaS+Ck05eba0Xy3+ZhPeLHo8CIFHzFnfvITzXKX14DdSFnLHsM1BfXYWOEnJOwg&#10;AfpWHE13Lltgyz9cdK9PCYFRXMz3p1eRcq6DruaR3RdjqA3G3qaltrCdpfNaG6xlRjnOe2B3rq9D&#10;0iWTVLFjZyvK8qquF3bSegA7k19aeCvhVcfY9Mv9We0t5GtDI/mkbLCEDJJzgF2HrwPzqMZm8MNF&#10;qKvZdDysXjI04uUnY+ZfDXw48b+I/GVpEmm6jBp9uVa7uNn3V/uL6s36V9WyzfBz4b/CnwVea3D4&#10;em1CGwZdA8PQMjTL/ellzklm67m4HbJ6cB8U/jDoOgaTb6B4I0HTxb2itH9tK5a5m6M+epUHuevs&#10;OB8QavceJ9c+IOravrPjHWry8uZ1Mkk0hIVeyqD90D0FfT5fCM6EKlR+a7fd1PmpzqY7RXjFv52/&#10;Q+hPiT8a/ib4u0ybR9I0WbRtKe5/0qKylPm3PorSDGFHoOteX2WkLbkXN9OXn+z53TPuKj8aisJd&#10;NsNDWS30mCRxGqoqkFmY+3Wu20Dwr4u1jUhNqF21hY7BJcXE7Y2R9SFB6kiscfjZT68sFp5s97A4&#10;Glh46JHKafaeINZ8S6ha6Vo10lvE+Li7A2ovoAe5Nep6Hpfh/wAPRC7nhsdS1lLdhbrJ80Vp/tn1&#10;bvWjqWreHtM8JwaXoekRxW0SFEdR+8nb+J2PvXATT3ciI01xN88nI/ve2a+fq4yVTSC5Ybeb8/60&#10;OyUfaKyJr++1C88TajNJqtxcSy3BM9zJnDc8KoPQDpxUtvtSV38hS+QFyealsre+mv7WK38IapMz&#10;SqoWCMtye3Fe56D8NLsw6Td6z4gNhuRWNrEm+RFPbPTJH1xXi4/MqGFjepLlXrq/uLvCmtWeGTya&#10;i9zBHD4b1eVjIAFhiLZJ9xWyulfEGO1uZD8MPEhAttxBhbgH+dfZumaddwaHDZeHf2f9P8i2jA+0&#10;XiqGdj/EWbkk9a7PQNM+JT6uF1LQ/DUUDREhkCsYyO2Aea8SlnVbFL/ZsLKor773/FWPJr5tTpXv&#10;JJro3r91mfmy82onULaOSWa3yXyrrtPHUHNc9cXCmSdlu2b94wB3dSK/Qzx78GLbX/EunXUfxFi0&#10;6Zkf7XJBbfK+OmADwfWvhD40eGdO8A+NvhrHc/Eyz1R76Ocx2S4DhV/jcdVH161+g5LleIxcIylQ&#10;lSk/stL81uZ088oVNFNM4C/ujFB50uprGgBJy2M4ryLX9e1K+12aO3E8dsrgM/8AFLj+QrP1XU9S&#10;1bxJebIrpbVJjyCQD7D2FOtbVEaAFl3Y4r9Nyjh+NG0qiTl+R8nm2eObcYPQrrFGoQvIzMV7mt6w&#10;0q4nsGb7RYRx5yS0gGB9Ks2+k20lvdytq59kPRa5zWZlsnm/4kmtSps/gZvLJ7HcOOK+qjFR0Wh8&#10;tOo5u7ZuXc9lYWmoLBpsNxc+RhRu6e5rHs9M8Taj4c1eXzLVRFA8lwZH2hVAzwTXDLNqP2/UbhtQ&#10;d5ZVG8g547AD26V02lWPiy/sEt5vFmpQWJly8anG4enHXPvW60JS7nOf6bMPIs7a5kUXLLuA6ke/&#10;pXoXhvwvbxS293qARpMBljJyqf4muqtNJ0qz0ezSOOJdq8Ljn6k+9TTyzYhVIGwB1z1qOYNzRe5t&#10;47eOO3ggSNEPCjGaxJpHkupWLEnNDK4j+YjJOaYSMnoBipHYRUz8wdjjr7Ux5AoG1FJzT1bjCuAu&#10;efemSxx7tylQeOM0DIN7G4I8jqetWl+SAkqDnoKbGq71MjFTjgU6Zi4iAUBQaAKztIUYKzfeHanL&#10;H85yXHAzVpYkEblpUA25qJbks8oWxBCnG71oAhZGGSWz6VWcttPy96llckNnru6VC2S6HkcVIIcO&#10;QpyeR0p5xtPAFIpIRx5NPHKgEYoC5H8205FSKMxxHA4pGHEny9MU8AiAcdutFgGnBPFKuPNkyB92&#10;ndO1Ko4OcCkA4EBY/lPBNO6q/HakwMqCakUcoPU0wIQx86HCZJzXoXwd0Cx1z9tb4Z2dzpsstlBq&#10;BubhB90+XyM+2a86m/dxap+8BwnB9K+6f2Z/DEFh+z9qfiS4sVFxqRkW3Mg+YRjuPrVLqyW7H0Rf&#10;yKrQQRpEscMIRAvQAcY/CsZidrfN3p0zlr66JYklyaqsxyRjoaybuJEuDnPngjtxTWzuPFNBX95g&#10;9KUnOKQxwKiNvk70fLs7cjio8/63n0qNXcy4MRHpQBKSNy/I3B60YXzG+emFxkjf+lICdvI70ASM&#10;AC3zHpQpHOAeaiY/NyecUzcNrfMB7UAWj1p2T5cnz/pVUEYbMlPB+UjigB/Zj5q8DmmjaVHzVGSO&#10;AT1oz8pBGKAJDjLfLzkU0ldsgBPGKZuBV+RwvFMVhgfKeTQBITjbggn09aTJ2NyKCRjOBnFNyuR7&#10;0APzz1oOcMabkZPzUFhg9c0AKMbhxT8AxnEo61X3fL1xRucKCOOaALRBCjntURwefQ0gbjBZjSgj&#10;n92aAJAcNSceagyeTTTjI4pcrlTjvQBOeFHFM/ib8KYWOR9OKBu2kkUATpnzUPoazPEJI8E6sSwI&#10;FsTn0q+pO4EMetYniaXb8O9WJUAtAQKT2KWjPEgRLZwzIfl+0uMY9DT5wRp5KkBsdalhAXTYkyoG&#10;4kD61WuHO2JcHoa52aoxpZ5grJvBfaf1rZ05H/4RS/Tnd5bNkVhMhOosdpODW7aSOmlap+4Cn7OQ&#10;DmkWzmLiePynRV3H7ao6d810eqwNDoPhwPJueS3U7sdOK48xynXImbO06muB7k9a9H1kHf4ciJ3G&#10;OxjPI9qAM20GzTmVg/zKD0610dkA1tkShBkdeprE5ae1BZfujJx0rWgI3SbQVGRQhM660ACksqth&#10;13Ln8q7e3khNogKlcxDbXn9mG8xsuxJZc813se1dOtP3IAEYyRWsTJmrCBvXgYxwavJna3znr1qj&#10;Bs8pCc5xxV5WyD061qhMnQjdjb+tWFzhvm5zVQ586L5z96rY78+lUSTIpaU54wKfgbiN3f8AOmg5&#10;z2qTA3AmqEOGN3Bp4+8etNA5bjin888UASfxnjoKDk5xk00Z+X5sVIP9X2zmkACmjJkwVPBpSQDT&#10;hnA+WlYYuRlgYenek4z90U75cAlznNKx+XIUdKAEBHNIS+7oetIOgyad0UZkGMelIBwxsPNGG3EZ&#10;XFIhyrHHen9hkHrRYY0A+ZnP0p3O48mmsTvX5OvWndxx+NAwwfNQ5NPKsVyCCQaDnyQNg5oAO1Pv&#10;DFFgDOexpp+8/wAgpOfSnHGwknBp2AAPl6UZAJ+bpSYPkDBJOeaP4B60AO4yoJPTrikGPRcA9RQW&#10;bAGRjFNGNh+YD3oAlGNxIRTgdajbOH49KaWYOowcetK332/eA8CpAXBwOnIppGGbFKCAgyDTC3zn&#10;5aAJB0+7+tLkhRhM4pgYlh0FPz8oOOe1Aw3fMx8sjij93s3NM3J4GOlNZnw3yCk/h6CgRJwHPz5x&#10;3pP+Wj/vP0pP4fu80hLeY2EFAyXI2n1pONw5xTQDt5FHTGY2oAlDJgDYM01liK844NMPLHLDNIc5&#10;BycYoAcSSOA1NAOeuKTuOKbn94cJ+tAEw60p+4ajyNy/Jzn1pytueXhs/SgA5zS84b5/SlAG8rsO&#10;MUzJ3sPL/GgCXA38KOBRgeQCOee9QsTtUCQjmm5k8xQXxjtQMkVJGuG5AUDOadkZcA4wetNJ4bLm&#10;m5X5QSQWPB9aAHjG48Z55oIU7tsZx60ikidsgE4pC83y4KgbvSgBXVlgU579KdgfZycjOOmaiYu0&#10;w33AxjpSDGVwTigCQBNuepxzzR2znvxSJ948EDFO5yTjtxQAvpwP8KCxAJxzS4GzDMcn2pp/h+Wg&#10;ADHeo8lunWn4IQ88U0ZwORmnfxPk+lAwGcDFBHzH5acANrUh+51oAZzkc07jHrR8uxeKX0oAUMRH&#10;2ppziU8dqDjnJpnOGHlk/jQBKM5i47Gn54fI9KRR/qeOQDxS98laBBnng07MfluDGKjG7ceadxg5&#10;piE4H8NO5zwtNGfNzgdOKX5twyDkmgBwHJ5p2SC3NM5zg04dqADC4yVyc9aX+Ec0UdzxTQg4BbC5&#10;JoH3TkUpA3cijstMA7tz6c07seBTSCYiM0ufu/MKAEbAlGM/d5p2RsPy96MYY5YZpewoAONwwTjF&#10;HY0096dxg5WgBctnr1qQfdJMij2qPjzFPl9KT5fOb92ffmgCTjcx3AkmmsTz8qnHSldQEUibBPam&#10;/KcEA9KAHDBJI3cjmn8Zc554qPLY+4MetKNmeXwTQA/PI4pQBsPNRnJA+akyQvNAEh4d8IBxQhba&#10;+Rg5qEE72+f8KkJOwfJigB2fncbaP4ThjUY+/wAindutAD8nOS9J/E5GKQj5l54xTScxp83OaAH7&#10;snr0ppJ4G2mfx9D060p7GgB+TimnGH5pCcHlqYT+8XjPFMB35HApmR5TnsKYhJupBzzQ/G/ik2BH&#10;uXOMHGeKjLjJ609sBj8mahIJk6GkIaT8znI+7VSRwEk4P3KnZPmPJ61XYgGTKr0oGaujrlJG6kk5&#10;rYOMv/vVm6SANKuyOPmrSOeBjr+tJiAhc8Uvc/OKY4cHt0qPPzA7Dn0pCJxjaxzUZxuanAt5TZTG&#10;aYc5PyfjQAvpzSEZDc8UHHOUPAp+V+ykhCeeKBjdq4+8cGkPBPHNGPmPp6U7jaeRQAzncPlHvR8u&#10;1uad/D0qNgeeKBjx1Pzd/SmMfnPyfrQSojOSR6UzOVGcCgB/ynHOKUbTC3JpgB45GfpSjOegoATG&#10;VJHrSDZg56jpUmB5c3zD2FRtxIhx1NAC9z8goI+U0vzbm+lId+wHAHNDAT5PJHzjJPApvZ+KXD7Q&#10;dnejnA+WgABbBBj7etDZ3jBp4HFJxkZpDEb/AFijf/DUZI8xhg9alySx4GKXA3envQBEobJBzxTs&#10;cNzUhwW6U09WOKAAAf3hQcBGwv0pO5BFHQHigBv8Q+Wnf8s2BcUgBJUkc5pzqMEkUwIiG3McjFOw&#10;d3XpQByxzxTud3Tt1pWATHWkP1p34c0h4FADcjJGSBUg2mQgjHHB9aiK8H0OMc1KN3lKNw4FIYwn&#10;5z8nQ+tBzlvl9O9NYNuwVpeN3WgBe5oJ5IIpcfN92k5weKBi/wAD/ujx703nLcZHanZbCZI70ENs&#10;4XJzQIaOqc08lQW5pvG77tJ/AaADvnfxTcncflp4HAyaXC88mgAGMNTSTuPy044wfmqJiwVz5ORu&#10;HNAyUfcPHOaQ/dPNIeACSOnT0peep/CgBOOaM/f/AApCW54PWnr8yS4twABwc0AIBwCHPfNNOzHB&#10;qT+BPk+tN2JvB3Ec0AINu84FO/if8KCpDkgcAc0/5DDu5GRQBF3BzS8YYblPFN7D5s8mlG0MgGeT&#10;1oAcMHHHfrSyYCpjB45pPm8xgUxxwfWk4+b5Rz3oAB9Kfj5HOai53YzzTgTt6/jQA7v0pON7HjJo&#10;J4pn8bEqenFAEg6jinDO379R/MY0Of4vSnnAAOetMBSV3Lknk009TSEDfgk9KBu81Rjj1pALgZPy&#10;DpTABkCnZAiQiYbs9MUnyeZHluasBcfeIX9aQ4ygPrTsgEpgnvxTOd0n1pAKc/vCF/Wmc5xuNKT8&#10;rAMOlMHUfMCaBDudzUDpR25FJhsSkAdPzoAOMjgUcbW+nWmjhFy31p4xtPNACANhzkUcbE560pzx&#10;zTWPTNADG3+Y2U+UdKeMbRyOlNLblHycZpR9KBDlzzwMUxscEKeafwAxJHApuSy5wMDrQAg3YTAP&#10;en9zzTRnaNpGR29aQb8nK0AOKqVXLdjmotqggc9ak7YwetId29eBQAmPlFOBOfuD2o+UZBYUDr9/&#10;9KQCj72cd+aflcxj1qLo5B7mnc7xz0pgKf8AWtxxQOpGPpSYG48UD7456UCF/wCWn3e1KCo2goet&#10;IMZPPeg59aBlhWcTxHHAaszxRofhzXvhj4t0zUtAs7mC6sSNjD5tw6MjfwsvXjrVxS28Z6CrSNKc&#10;4BADggfT3qJxvqtwR+Ovxp+H/iTwp8WpWe2uJrC5vGNjqCphZ1HRH/uuo456103w0+Jtjp/w4k0j&#10;VLox2EibPOK5axc8dP4kf9K/TH4h+F9D8SfBnxbp994Us5xLZH5DgMSBw8bH7rr1GOtfkD8QvBeq&#10;+FfjW1vqGmXV1pkl+/2S62ELIB/A/YOvTnrXVQqqrDlnugejujB+IUHhpfj7ftpGoLL55aaZIVzH&#10;Fu5BJHA3dcds1j6XeanDfQ+VflPn59MDqCPeume40R/BE0WmeFLaKS4P+mlyGcgdME9BXNiFVLGO&#10;1+bf1Lda0dloVdstXc8k/iOeU2caq8YAX0I6n8a0tO+3Q2s0y3MgVGODmsoB9wLDkKcCuw0eGxk+&#10;HvitpdTVGiT7nrn0rjxGx1YaVpb2NvR9S3talbtY50bIOetevafOmo+F3ZGgW+tky8RPLr6j1r5k&#10;h3xXalb0qEnJDj+Vd9ompznVdMlg1Uw3ttzG4PDL3BHcGvnMzy1V4+Z9Rl2ZODtc9ki3jIdSMLyC&#10;O9Okjt3httkTklTnA6Yqvb3EmoeHHuo7dY5o4/3tuOrEdSKsafcT4Um2j2liOR6V+Z47AzoTbeh+&#10;g4HGxqw8zCucAur2745xmudu4rWaC6SNIi5jYbSMiu71KGSWC4ZbaPkciuWisymoqRnOPzqMLVS1&#10;vqjpqw5lsO8D+LbrQ/E2maZqQkuNImvsBZhu+zMTxyf4T+lfROo+FtD1zQL3xB4P1W0h1200rfqG&#10;lo4CXsOPvIOhIHpXyrrVh5iXZES7h0yOtXPBPi3xDoHjrwsyeLNSiW3u8wzZP7r1R/VG6YPSvrML&#10;NYiHutKR87jlUo6xPqDwB45e3uItA8SWl8dOfUvLjkuc+ZYT5wQc87c/lW98UfAUc+kXms6BDai8&#10;FgJZ7eEjy76HGdykcbwOeOtH2b4ceO/BM2pWE2lab4gjsgNRtY8bZG7SKB1DdcjpTPDOteKvDWua&#10;XoHiWz1KTSJ7rZp2onLC3Y/ws390+/SuPF4JT1t7yLwWJcdY6dz550i5UXiQujgiVlKuMMrDqMe3&#10;Sp9UhhkhnK2QHPNeh/Fbw2tl4vOu2EUP2WW4WTfb8o+7vx0Jrh4WW70qN4bdTI1od6Z74r5TF0pU&#10;JqS2/U+tw9aNeB5jqemlorqVbNCRC2RjrXZfDDxelml5oGsyzvo900kKO/L2Rfjv1Q/pVWQMiqJI&#10;Tv8AtDBga43XrNVvLK7gjMbCTJwOM+496+gy/GKS9nN77M8XMcBe8o7noWveAfH+leMALHS7jU9M&#10;ule40+8tTuWWI84OOhUVzzR6/EEN14L8QIySYLSQsOnrX0D8IPHehD4QXVrqHiq1WOyZVlt7k5e1&#10;Y8Ax56o/t0r0nVPFnwdn8H+I1nv9DlhjiR5mS2G8MDlAvruPpXbi8DHl5rq55mEzidOXJNXsfIUF&#10;1unhxaNycAMuCPXivoz4V+NrnTvEnhOGbWbtLaO5CxyMctbE9Vb+8je/SvEvEmo+HtQ+IEd/a6Hb&#10;WrE7XijUBSi8KcDuR1qvbzMuq2kkM+2QHK56EdwR714lLE/V6iX2T6HEYSGOo6rddT9aY00LWvAz&#10;GbSNOfz9PBlRSGByOHRv14rjdOsNV0bxlZ2qW8ssb3ubeXOFlQno3YFa+afhf8RJNPu/DVlfXt3H&#10;YNNtiLEs1i57HuyOfyr7Xsb3Sb/w3HIY7VtsaO6Id2M8qykdQfavp4VlOKfRn5TmWAq4CbVuam/w&#10;7f18jnfiD4b0rXfhD4msLjSbWUXGjNmIj5iwHDIezKa/IDxfol/o/wAX/FGl3KSExarKI5WXaSoP&#10;AI9cV+zcup6fJ448LwQXm5opGFwuCDGCBtz718d/ta+C7GS08M+JbPTBHMG8u92LhZR/Cx9COnvX&#10;TKhDldtU+3mPIsdKhUjCez2v+R8EQzZt4iCMAkcjmtK3vMPbjzCBk/NjpWM8V3vtXEDbSCBj29an&#10;UN9hlwEJB5FeJXwvdH6TRr9Uz0TTb0C3j/0vO3pkdK62zusxs4kIDDGR2ryCxmaO2hBk6t3rudIu&#10;rcyrC05AeP5T6Gvl8fgbXaR7dCspxOzVWL+aoU7Tk5FaVykOoeEYklSIPFGduBg8VzaXEsRmX7Sh&#10;yfrxUiXd4JA0b42qcgCvFUJxehpUipaM5PUNFSYXGyMiZM7cdWxXMIuo214EkuZCPNI3MORXeTXd&#10;yNZtZjJj94eoxzWvqWiXGqfDS7v9Psbf7bbwFpLUf8vCDklfRh+te7hcRJ2hPVP8DicvZM42yun8&#10;5BlcE4ya6CJ5oriQrCCzAYPsa8+tLhftMUbJOrC4KuHGGVh1BHsa7G2kkKsPPBIj4PqKjF0OR7HZ&#10;GSnE9i8Nahpl34O1bRdS2S2siERsx+aFz0IPbBrgNWsvEnhv4oaRm6ma3e8D2d8v3Jkzna3YEDrm&#10;q+msypdSJM6ur5HPcV7loEnhrxD8Jb7StStbd5Utyro5+dT/AAuhPp7VjQSi2779DgrXpvyKF5p2&#10;ieK/g+k1utst9BY/voRjdkDqK+Y9UsNQsvFOqWlxbSjy52ALDr+Feo7/ABT4P+NcMEmpXP2Y3ebW&#10;6AOyWPP3W7dODXT+MI/Dev8Ah/TtVs3tYL2OAC7t9vEn+0K9GNXv/X/BIp1HB/3WfNULlNbVQTyT&#10;jNd9ZXjTeEFsvI8wsSIwByCa5rWNOuYb2GRLRgp4ziu2+E8nhuP9qD4ZxaxcxDT5NUCzSP0Utnbn&#10;PbNd1Kl9YnGMd3odVary03PsrnK3Vj4js9QlS68OXEeQSC2MFe3OTWTHPcpdwXFvcRiVbjMTleVI&#10;9q/XjUvAfwW1DwLJHefD3wjNB/wj7ss4uMMikZDhgR06g8ivyh8U6dpNj8Z/GNnY+MlvbePxBcKk&#10;yrgbQ2APQkDjPevbzTIp4CEal07726Hz+TcQ0s0nOlGLi497K59AeAPj94z0TwENN1LwJb6qsaBb&#10;UvKUaD23YO5fTPNcT8UvH3i7xkuhy39lokFrYSyPaWkH8LOBuO7qTgYrxS5h36eRsBx145/OqFn5&#10;ya3p8QmnCPKFJZuK0oZ9VlRdJ6q1jGvw3Qo1/bwVpXv8zpLXUr61S0kt/tpZWHyiQgjHvXvPhjxr&#10;o2p+DNL0vX/LnsvNRMzAGS2cng567T6187avG9veqn2qA5jBwpBqjYTTpqDTRl9oGGA7iuOGKcW+&#10;bY7HhIVdUkpHuPxO8LaZZ634cuNK1WGSO5tQywRNuXbjj5h0zXkDpmORHgkUqMbWHevRvCfiXw5A&#10;ZbLUZrqa1vJ1CtLljbOOmCegJ/KtTxxoNodHhvrAIcwbv3fR17fjXnVqV3eJ04eq6fuzPD5DNDM0&#10;scY3BjkHvVZpfOaFpJAMHnitZAk1rcZByrEMvcGsq4tJi8hjU/KeQKulUT916MJwcHzIsxysgGAu&#10;McGrSTRtz53fmsqISi3jDOcjqCasRonmMNwAz61E6aOylW5kb9tJasrLJHwT8rGn31pp/wDYsjiT&#10;c5TkZ6elYu5t8QD5CvxgVrxyB7Io5BGBWd2rBOGhw91BC9re5t13ZwK5pJL231eNc/L5nHFen3tn&#10;HwfKPzgZ561zGo2JNtcukJJWE4OK9zD1k42etzwq1NwlzRJra7je2Ql+QtaCMDHGfmwTwa89sZzF&#10;fpHI7DMx616DalZNJhKkMe49K5sZhvZu/Q9DCYn2it1JQ7Aqdx4FaNvNut5QSCp45NZZU7uUbgUQ&#10;MVuZhtOD0rhsdMopmfqtkBeXhEYwV5PrXJwrcW+sQSpJIGWbPHcV6BcDzY2BRjgcc1z11av5MzLb&#10;EtjoR1r0sJiLrlZ5WIwzT5keneF9WtpbK182VdoUBlPUGrfiDQ7CdZ7u0jRJSoJC9GHrXimmXc8H&#10;iMAzOq7+npXvOiXYuPCtoRKCwi5XPanWoqL06k0qkjyqcX9tfQrLaOFyQGqnMqSTht6tgjPvXrt9&#10;ZWFzbzJJbKM55I6GvONU0q8tnmcWrNGH4dT1FYL3X2OuE+dWZhXcFs2k3Gbcbtoz3xXB3UFzBqvm&#10;RStjzARivQmG6GYY42DvWTdWbG2mzESMHGK9PB4rldmedi8JfY2dA1+4Gn2kU97hQoHzdq7dbgS2&#10;DmF4y5XK4rwmeOdIguJB8/Brd0bUry1ntElvJGXjk9q7pUoyVzhi3HQ9yhQz+Epo59NQ5XnIrz++&#10;sVg1W8ZLElM8EV2+kanYzaMubuMDABx2zWnJY2MqMplVlePr9a8fFXi7HZh5pPU8jKo0c5G3BHPN&#10;Y0sUkUpkQncJOD7V3uoaJNBe3oW4J5JXnqK5S5R1d45Imxv4OKijV7bHVVhGorG/oWq7ZLeMzEfM&#10;Cf8AZNev6Xqik2qGXcCg6HpXzZIZIr8SISMfyruvD2pr5MBE5B6EHqp/+vXVUpe0jdHh16LpO/Q9&#10;3vJIp9JugwUqY8c1ykUflzGISEqHJH0q9pl7YSWkKSSnLHmrU8EH9sl4lJUqOK8qonF2ZtQqroYl&#10;yMmMhwB3BrKngZo2+XIzXZT2JbR96xcE/MfSsCeJ1uXUtjC+vWude47o701NHEX9vJFKk0cZDBOf&#10;etbQtek8qKCcYTzMKSehq5OICHV7cnP3TWQ+l2japC4Rlbd/Ca7YzjOOpzSjyu6PQAYZLQyJOpyO&#10;RmqU0KS2k8TxAjaQCe+ap2IliiWP7RkADIJrcEZfBEgGBziuKpHU6KNW+vU8g1SxubHW7gNC5iZy&#10;VPasdxG1tgKCDnmvZdXsYbnRHjZUY+ScHvxXkk0BttcmimikClztcjitaVS++6/E74tSRkW15fWW&#10;uo0crbfM/AivbfDOq213pyA3ABMWGBPQ15HdWkMttcDG3EfBrH0rUb2w8RW4M8uz7RjPtXb7OOIh&#10;p8SPKxVD2butj6MubZ0mmkUowJ557Vn5iMseFAG7mnaFfwXmlHdOufJB61emsZXguWiI+UEsoNcF&#10;3F8rM6dW5QmSJok2hD0zWFrlss2iWiGFfliOK1ULIVRzJkyYAxUlwiNFEGXA8s1tF2OlO55LZh7b&#10;X2t5ZCEef5H9K9R8P393Ddzp9vJXKg5bgg1y2raeJdOnZIxujJI9axtLubjIjeSQOs4U5PIroT57&#10;JnPXg1qj3G9ClrCVMKxIJA96zb23WS2nUwg5gyPY0/TJbufQER7QkwxL83qKsbm81sRgkLjBrNxS&#10;0M4VDxvWbAx3cx8rALn6V5dqNqYtQmBztZiQcV9K6jYrMsu9lztOcV4/r9hMmpOjx5Ck7GA6iujD&#10;zdGfkzoqQVWPoeZgAo67ejdc9K2dMvntdV0h1nYYkGeap3dsVhncRORv5xWeAxx8pOBXt+7UXkeQ&#10;04Nn1R4f1a3vPDdg2cuIwGGeQa3ZyAf+PduY+CK+b/Ceqz2niG2RpyEMoAJ6V9D6ddRzacpMsRBj&#10;B+ma8TFYfkk30NIu5ymowyLPfYQ85xXmur2snkSyLEd6qxA9a9x1G3Xy0ZTwVORiuKubSN/Pwu7L&#10;H+HFbYTEchlXp8yPn15vMdg9sVKSsDxUySRmNdq4GcA10HivSp7VprqC1yAcyoB1HrXJxS2z2Vq4&#10;zhj09DX2mAxSstdD5LHYZu/dGhKM2hAQE4rm9Ri32ihkQgZx610asv2cjfyV4FUJ4xiceWWJXivb&#10;i77HiSVjzi5jeKRpFV9hlGfYivcvh/r/AJtraWk91g+WAjMa8tvYR5MqmAHJORWfZS3drqNq6SMC&#10;l0CCDTnqhWPsM/675SMEjIplzEuAFlHK9MVz3hnUotQ8D2EgmUypAokUnniukLA5/dsPlFZisZzQ&#10;HyYx5iE5PbpVYxAxOjw/Q1sMpyTuGO9JsyG+7kUwOaaCUXOM/L61Xnt1MLnHQcGupMQ8mUMO3WqJ&#10;jLRspQ4BODijcDn42ItmH2UnnFWoMLeWLjIxMDVlokEjfJgfSmhMlADjmqQjq9wlaFgy5MK55qVU&#10;YOeVxjmqWmmJLS7jckswGw5rXVVPljk8dKu5NrEYXPl4A6HgCvCPjDPar4m+A6Ktv5scUzOBjIUs&#10;MZ719DwxjFydnIAC+2a+XfipZ3Ef7QXhJp55ds9nkEngBT0HtVRe41uW7cxNpNkwPW2Xj0qG5P7u&#10;PBPeqWnzILTZlsBMA1JK378gkZ5rJLUplC9DHRUO8kuTn1GK5XUGAj09S5yeororqdVaNWXAbO3m&#10;uYuGWTUHbaeCQBisprU3p6IZbpuvo8A8kZrqolkTTZCdwUsp/KuftiBLBhBn7Ug/DNet3mnWz+GL&#10;Mx2uVNih2j1xzzXDitVZnVRlZkWiXYYyHzkI8sAj1xXQmVGMpEfGa4azhnguropYzhN4yCa6uLBg&#10;hOSPly1fGY+ilK59plVTmRfIRoARnrVC4OIptoPT8qm37Y2rKuJCbjAP/wBeuKlBtnuNlbBNxGd5&#10;xv5q+EJVQoA5XFVo0YyLyMZ5xXT6VZST+INIj2fIJ1Ln+lb1Z2sbUKaabZ3Hg3Sla5uNQuLNC0SL&#10;5CMOE/2vrWT8RtSll1nQrNLkbI1LzYP3j2H4V6K7RWuiSQxhVxY5b8BXznq14134t1iYTMwbUXUH&#10;2Bp0YXJTvIgUs0w+YbQfzrRVCIAAE6cYqtbwttB5PzDitRlUSKBGRuxnmprSWyOunG51vgjTHufG&#10;pmKMyW6bpDjgE9BXrWqTWdno9y8t4q5iyFLc8Vxujanoej/DFHEgkublcxQqMl2Hdj2ArhtXvtav&#10;ZdSlubqZg3YcADsAPQV50pOb0ehlXg29tCDV9Vlv9UvQs8gt1lIJzjfiufZbcLG0ZZndsAAc0iKQ&#10;rgpgZ6DvXT6Hpxe+gla1c4fCDHeumco0Vfp+Zko6om8PaNLJqtvJLbEuSCMjhB/jXpMqrFBa2sEo&#10;B8vDFRUyCKz0GGIQxtdSKNoA5TNWbaExIhc+ZPJIDnGcZrhc5TlzMU6qjoihHB5SKztknnGK5PX7&#10;kvc2kX2iNIy+CCQK9D1hY4tGtg5UMYC2M/dr5k8S391eeOpYIrmUQwaxD5hUkbzuGBx2r08FRdR3&#10;eiRyOTex6nBpWnyWgD2EGNqnJA4zWpaaPo8Wp2pEFsOc8AVrx2oTS4BJKQzaXASo7cVIEjCxlWJY&#10;gAZPSs8TUbkrM6sPS5dWaO23IiiRlCqvCrWNrN3HHpVwpYKoTrnritCWSztNOM014nmNFlVzXjXi&#10;TV5LrUr5FZxGCeneuSlTdSdv6R1uVkcz4i1jUbq+ubOG4kS184edtPMx9PYCmaZZTYhQWTZIGMDP&#10;WrGi6W8t9dyvLEqJJksx9a9D0mG3N7qK2elSSvCqgyY+QE+/SvYr4iFKCpw2W/8AmzGnBt8zG6Zp&#10;um2lpbzXTwtdOP3UWc7Pw9a6NbLULu1jVtRNtAJAXbbzt9B9a0dO0ywgkvbrUJFuLxl/cJu+SEf1&#10;NVtT1vS7SCQttZtp2Rr3+vsK8SalUkrs2lV7FbV9Q0/TtMZoNEjWOGzxGrcs74+8T9a8Nvr/AFvU&#10;NS1CW61ueQvOeAcKB2AHoK0te1y6vdVugIgV83p/Ss62iPzgwkHAI4r2MJhlh4czXvP7zhlNzdr3&#10;JLeCKO2UCPLsB07V09gkqWybnPPUVWsrYNuc7gQR1FbirhANvQDpXNisRzaHq4LDcurQx1xcyOCc&#10;Fe9ZV9L/AKOg3jocc1oXUiLaupAHy8VytxIWcrhsK/WssNSc3dnTiaihGxAArC4csRhuprLnmIkV&#10;VAOXwOKsXMp8nCqAB1HrTLG2ll1GFmhGA1e5Tioq72PDnNzdkbenwRfZIybcAkAgV0sUI2BgjDjk&#10;1FZxIpx5Q4UYNaLsFjYKVxjk14uJrc0nY9PD0VFa7kZZQj8jPvVGWTM0YMmd3pUdy7bVXnlsimxr&#10;GF3Mei9zWMIaXN3UsTTLb/ZQQf4fyqlCFa4G0k84ziiZ2mBWOJlUMM471rWEAjjfCgkqOCKtvkjq&#10;9exkoubLVrbrGd6upyMkHtWrEhMxdt+2mon7gEqQcdKSW6CRBQq428e9ebUk5s9KjSUEWXuI0ilz&#10;Ip/uj0xXOaheNM1xhHVMY+91qOWSIm8Z5+uSeayAWlv0CRvsEoyRXTh8Mlq+hliMSoqy3K7JNLIF&#10;jtmGZAC2a73QLO2tUlXegZkUkk1loLYbgkCACNefehriXdKQkx4wTmrxFSVSPJHRHPRpc7vI7a+1&#10;OJNPmiZ0ICgKAeTXHzXTPNxY3DFp1VEQbmZj0AHvVS0tr661C9KWt5KwlAIGSAT0A9SfavpPwH4G&#10;0+w0ZNZ17WtNt5Vtd0YnIxaxkc4B6uw/KscNgEm7a9WzqqYiNKPoYvw48EX1xrdxd3mj26TR2yyT&#10;STsPI06E8kljwzsPyr2688VacmhnQfBHhaWQQqYpNWddyq5+8VPc571y9xeahr1la6Fowm0fwpb3&#10;bNqGoMSs96Qfm56kGtWTUfDOl6BDaaXo+l2mnwQhWnkIEtwR1PrzXhZjnlXBzcaLTk9Fpex4U3LE&#10;yvPRdEc0/h2dZrl7y81C91C5O6R5HLtk9ge1dh4f8IRRiKe+j00EKWWNgNsS/wC0fWvPL74labaX&#10;Mps/hUJ9r482S4GWI715p4o+I/jvVrN7SC2l06zdx5yWzkvJ9X64+lfM0sszPGSbl7qk7uTa0+V7&#10;nXToNq0Voe+fELX/AAbp/wAKdUtI9b0Nrma2dLeKEKSxxyXx0A96+O7YF3klJ3M125LVJLFJNc7m&#10;kvTuIDNJIWP4E1qNHZQWMAWaEnZzzX1WW4COApOKm5zlu/8ALV/mevh6Ps1qOijiEcshiDEep6VF&#10;ealEtiUVY0HseTWTfX0Qs5EUkL6Z61yZXULnVAiQXBBmHNexh8H7TWbskYYrFqGkdWWNWv764dIY&#10;7m5JYgEg5NTaZo4iWKaeGWSZsFVPO33rutF8P20FoktzF+8MQIBHSt4wQoJSIlOOgI61dbM4UY+z&#10;pbdfM5KOGqV5KUtjlIrcbhydzKPlx0rVtLUm7KfY2+8MnH6VqIkatFIYUZycKuOld74M0LUtR8Xx&#10;BIdsEMytdXDD5Ywf4R6sf0r5/GZhyxcm9ke9SoxpLU6P4b+FZrnxjHdPpQVLcAh3HyRfT1Y/pXpn&#10;ji0sy/ww099digjmM7ySeYMjZ0ye2a75Y9Pt/APhyw06906H938+0j5fVmb1PvXiXxUl8JWHh6Ke&#10;+8aRO/2Zv3aT5eV8cYHUAd6/PY46pmGNjFXetlbXXpZfiZ4es61VO/LFXsrb9Lt+Z5lr15plnJqd&#10;0NdilWOJ0RuhbHFfPup6lqF7dXrRJcFTdEYHvUF5f6xqXiKYNqc/kC46now7AD6Vv6fBbwQuuUZy&#10;RtXFfrWAy6OXwvP3p6fJdjkxmJlUk4w27kOjaVGphnmSMuMNhu1dHPK7zxJGWEYUDAPWnxxXJjYM&#10;u0cdK3rHTlEF7K1uxwgIyOBWOJxnM7yZph8MktdzGjtXlklOBGVCnJr274SeJ/D/AIf8W+O5r22t&#10;iZ7eIROZAMKp+Yke3WvJ7zyl0m4JN0/7tiUgQs/HsOeK8tvZ4TcTOWu5DlvvEqfoQemKxw+H+tvX&#10;4V/W4sdSjODg+qPuXxX+0RoUF5qsGh/Cg32yBlW8uHCIX9Qo5ODXx14t8U+L/EXjq/1DVdSaWVrg&#10;lSx+VV7Ki9ABXn2BJdSEQMgySeeKsRGSS4jUeYEVuWHevqI4dQVl2Pl4YSjQd4rVHT6HYT6h488M&#10;2K3XlK96u9scIvc1674+16Ox+HVl4U0ONLewt7JTemE4kupD1LEc4ryjQ9Uj0+78U3Ueh+fMbER2&#10;wJxhj3/CjSNPvdS8XaobrxXJFJNvlnuX5C9woH6V5mIw6nUUpu0Iapd36eRSi6z1MyzA6ra42t1x&#10;1JrcjRgeYSTuHPpmrK2kMcl6qXyyhJiFfbjdjvViNXDsfLbJYDFYV8QpN2Pbw2GUUh0EJ+2zt5KE&#10;BRz6V3vgXw/f618avCGnxNsSTVkErAZ2Jn5sepxXJMGVSnkncSvHfmvuH4MaBonhr9lbxl451e2g&#10;a6/4R6Z7WN/uwIBx9Wc4HsK8qtKc01Ff8N3MM2x8cHRbteT0iu8nt/wfIg+O2tWnhn9nj4W+ENEu&#10;ILaO60grcxwnEroAPvEc/M3J9fwr4lLMtrCp2qzszMfWuh8R63rmu/GbxpreoarcSyz6pJ5e4nYk&#10;YPyqo6AAelcpe4+yXrvMdxjbAHasMJh/Z6P4nq/LsvkvxPIy6h9Xp3fxS1b7t6tmdOzNfIFG/D4N&#10;dn4X0y4ubicx6bcuEvI1LKpPzH+FQOpPTiqfw78KeK9f8VPBAk0NnDcZvb+RfkiX+6p6FiK+p9S1&#10;n4T/AA9+F2kzDRdJ1DVorB10rTgwLNKRzNL6AHnJ/CurMOeypUlzSemn6ixGJau9/I63SNF8FeDv&#10;h1o3iTxJ/YFvdfYA1jps0gLWykcuwOSXP6dK+d/in8bvEGvWt/pHh6xv7HRxLi5mVyJL0+hI6IPT&#10;v3rwHxf4o8feLPiRrF/rHjDVXSa8JK7yIwnZEToFUcCoLOCwFpKiacFRdoX1rtw2UUsNS/eJSk9W&#10;t/vf6Hn4fDTre/WV308vT+rlKYXc+pzTzzGWZ8AkrwB2AHtWhZ6dr10s6W2mXsixsPMKJwCegz71&#10;v2tpbG/s0eZVVnXLAdF716VNrEMOk6Tp+k+DLOC0hthvlI+eVu7E1VXHqC0W2yPWjhVTsktyt4T8&#10;N6LpNuNT1iOG51WWMfZrDfujtU/vN2LGtfXdfubiBLWOMpbKRuCNtDt6fQVys13dyXUgAupHMgXY&#10;vzEk9AO9et+APhd4z8Q69YyXBubGwSRWubh1P7tT/Ag/idh+VeJVqVMRNyltbZdi606WHhzVJWSP&#10;Ko4rybVreOHQ7maaSZECxLuOTwAoHXPtXv3hT4PeL7250J9U1GSwj2LJLFt/eRqei5P8R/SvqXwz&#10;4E+F/hqNLqOw0FZILP5brUJFzGAPmbLcZ964rxD8YfCVt4h1q00P4d6vrs0e5RMkghty44+8w5AP&#10;0rglhcTWkoU2od9Ltr9D5zEZ/Oo3DDQuv5n+i/zO88MeCNG03R9LjtdO0qFIYtqKYgW92ZzySetd&#10;cU8IWDxvda14SgPODc3Cbj9Axz+Qr4g8S/FD4mXGm38Or/HLwX4ftJZj/o+kEGcJ/d38t0rxfUvi&#10;B4NTUr4W3ww+IGtyLHhL6/1F/nf+8EySMV62E4TwlO1Xlc6qd3zO6b9GebPDYzEu9Spa/Rdj9PYv&#10;E3hqZNTXS9Ie9MT7dyfJGzezEYrKuNW8e/2hEz+GtCsbdAXeRpQwKepPQYFfmD/wun4k2FnokMXg&#10;nQYrbz2Y20g5lUdieDx61xvxI+PfxO1/wBBpVloV1pFi0CrdJa3DGW5YcY39QvsK9qeAzfESUMLC&#10;nTg9Obkjp92rMK2WUMNFSnO76p3Prn44/tCtomqafZeH/E2l3U0EEqTrGA32ibscjoiH061+ZHij&#10;XvHHiT4ua9rmveLtUvb+7uyXeRjtRP4UReihRxxVAw6hI8t5eS3byFsBWyzZPQAd812GhaLemeCX&#10;UGSziDB3aUYKp7A9yK/TMjyuWDppVJc87au1tfJdEeBjK9PX2a5UUNE0zWZ5FSI2cESQM8skhAAA&#10;579asqmmmWVo9SkuGF1t3KOOOtddeT/Dye8e2i167ghWLbvDFd2OuT7+9c/d6j4UsdDgGn6fayQI&#10;jAAkZk9fzr3UtTzH7xIq67eW/iOHTPh7eyW1rppa8vpH2RKMc4Y8E1UXxdpq/Au20o/DjTJPs9zL&#10;HAxUPJdO5wcnqMfjVS68R+NNd+F1joej+D7fTdIguA160Bw1w5/vsMZ+n51raL4a0uxsLW4ur6KS&#10;5MXyKeQn0pyjFO4QutGc94d8NyNDeXEumtvMokaEn5IAeQMnqa7zdp9vYxLDaxl9mBjsaW4u7lrF&#10;oIUjSFDztGCx96pwRRmVw1wucZznpUylcrcRmkO9nkJJPrUeTx9afKI/OYBzge1NCL9lkbzgcdhU&#10;DIpSWKdQPSopNnlOMMBjip/kwxAzxVKQlpWHPX0pgQoWa5iCg7d3NW2CiYEKeAO9CBFjX92OKfuD&#10;NJiJuBigEQtIWZswE46Yp6H5XJibPanxqQj/ACjOadLJBFYMWCtIfuoDQMquu4gNdMm7t61E7xxQ&#10;IABgnGAOtM/fOxeQAZPygdqXaS5LIDtHFAiCQSNNBtPBIJqcqQuM/wAIpwzgDHPpipPlyTkUrAQj&#10;OB8pqTjC8jgUo780pGC5Ge1FgEABVxgjIp42i0K4OfWkUEI+Fxk85pSo7qaYCKBnJBxTvlKfdbFK&#10;R8p+WgA4HyD86QC/wKNtO4BY9CBxTHOEhOeN/PtTJyFsifOBLJnNDGa+gaTqWr/GD4b6VY2zTXF/&#10;4kiTaeyA/OT7AV+pEFnaaf8ADvwXpMAiEdn4egibYMDcowf1r5l/Zt8DzQWMnjLVLOaItZSJpiSq&#10;QxB6uAecHtX0zO5e7vHLN/rmPXrmoeisKTuUnzuqI7QknXOKc5JU49aiJO1vl7VIhqE/vcLyRzUh&#10;/wCPZOMHPNQoTubjHNSH7v3xnNACkjuO9NYfM36U4hcY3Dgc80z+Ed6AGHGV4HWnsfkxTGH7s8d6&#10;VciMjcaAImLnGF79ajKyZHz/AK1MRweKXjdGQR0NADV4UcnpTh9z73WoyecbP1pdy/uxtOc0AP8A&#10;4j82aUn7v72o88gU3P7wYoAXP76T5abltq84yetHQ5PrSHbkUASZOcCUnj8qFyI/9YD+FR9CeD+d&#10;L3oAduy68HoaTJOQR3o/iU44xTGzvPB60AOONxGKPl2KO2aac7TQSNzUAP3kFRxjFLuwo4NQnHlP&#10;x+FBPT3HSgCwJE2nMmPwppbKjDnnpUB7fWnZ6c9qAJkdiQCQcDmpRvKPhjgCqvPzHjtUm9xngdKA&#10;Jo3lLjMXc1zPjNwvgqNTITukHTtXRKwCsT03cgVyvjIq3hCMgcAjbxSlsNK55tEudxwfuDvUFxG7&#10;xMRxhuW9Ki80iCDcpUk4/ChpXXaAzkH1HWuc2SKvlFWk+cNxnNRxuzXMgMxKBTx9Klumcafc7SFb&#10;b1qjpayC4vRJyWapLIoi02v2gTTiANUj/Q13fiPyxqcDrkf6HEMjpnFUtPtIlvRKPKIEowPSpPEs&#10;8Qt7BcLlVGRTtYTepQhBO3Mv3iMVuW6naQTyBzXK2sxKuOF2gYJrpbN5MHMZJYjr3piOr09d0Vsw&#10;BIMnXPPFd7AUOnW7F+PLGMj0rg9MIGvWSZ+93HSu+dUW3sVBBq4kdS/Cc26kgdeParidevGKqwq3&#10;2RssBkjAq0BgP8p4HStokSLKgHbz3NWkI8nGR97iqkZOAcHrzVtQN5PHWrJJR1PFSg/Oec1EdvYf&#10;WnDJpgT5UPDhuq8inDO1zg9aj28htvTtmnjdk/rQAfKCCd/OOPSgsRKmFBp3G0/IOMUuP3mfL/Gk&#10;AbhvHAqU4wuBRiMs2VHGKQ43H2oAQH5sHmn5GWwT0pnHHNLwWOCKQxd6+dEBEevNSgwFiGjJxUGO&#10;nAp527j8vNFhkn8aYjGM05mJePAGKjUnJ+XtTcfvAeepzQBL2bA7Ugzs5U9aATtHtTgy7sFTQwFG&#10;dx5oOdzcfSkP3Tx36UoA3Z3E8cUAA+7939aYeg+X9ak/vfLTSE+Yl/woC4wEgjinc5PFP2jYD2xU&#10;eAX4PSgBw28/L29aadmQMHnoad/epMfMfloGRZHm4z0JqUBfKYiUZ9KYRkvmL071Hl/NUbDgUASg&#10;nB5HSm8YHFBOSwCYGBSkc9BUgHyYGWNLuxIRnjHB9aT1GKTA39aAAEbnOOKkH3RTNo3pgcA04/ek&#10;59KAHf3uKTnnmk7Gm8+YTntQMdzjjPSk3P8AJg8Dtim5OfuHrTud/wB4fSgLCAsdx29T0p2Tn7v6&#10;0HbvI3DGOaQGMJJh2yRwKYEg6LxQAgV8+vFMXcQcgCnHdk/IaQAfvD5qkUnyJQHTt2qMbdjc07I2&#10;OMHtTAeQNmaYcbWyO1BPoDjNMYSAng47UANAJY8U7Dbjk5NOUfKRtpcDc+eOOKQDPm/ujFBGVjyo&#10;4PFPx8g5NH8R+vNAxOcjjtRzluPSlIyeGIoIO7G7tQAzbH5qkofzo2pu6EDtTsjJzQSNzfLnpQMc&#10;McA4wKXgyDbIQAO9M/5ZkYp3G4fLkimITewlkyMinAjZ939aQ43AeXgn3pemeKQw7Hij04pRjyn+&#10;ooPVMfjTAcMHHNNIwpwTTj0PpSDIB4oENH3mylTjb5OajwM9KPm343//AFqADIycAe/NNb7ox604&#10;Rrtk/fNnPWgDC4LZoAUE5XjtQC27qMZpyqCWyQPxp2F3ZzzQkAcZb5aT5cfdxS+vFMJPAKg89qdh&#10;DufNOUPUU8Al5P3ijimqD83fA5p4I5+agCPPz/e7n8acv+rzgHBprbCThTxUe6QO37k4oAsnG7GK&#10;B355qJcl3+Uj1p+fmbAoEKzD7QAAelKPu/dIqPjcp8sZ3U8lhE2AKYBnJYbf1owoPTr0pimTzWAh&#10;J4/KpMHaw2gmgAyd68fWnDp0pvOOtKMGNvXNACn/AHaUZK4/Wl/hb5hSICd+DQA5SBn5h16etIfv&#10;D601sc8Hg0AnJ+Q0APbBVaFC7+Wxx0pvduPSmMW3p6c80ATDbnG0nB5pSRhfkpgJw3zU7v0oAZzk&#10;/Limkr7+1SYHz8+lNI+Y96AIy5ETsI88UxZJ2Kj7OMZ5NTAR7efXoKPlDcflQIev8XzjpQc+vFN7&#10;N9KVBuWQ5PA4oGGTljgUDdtlBXjNIeh5PWjJ8wAuRxQAvfrS8Yak7Hjv0pWP3vkJ4FMBGAzHgnkG&#10;m/Ls6c+tBPzL2xUZ/iy46UMBMYnBCH6+lIxH92jcfLHFNbkNzz2pAMJ5HBHtUZYgt9009s4GVFRS&#10;FBcD/d6UCRG/3/vnNVnKYYliMLVhtojfJHtmqbbS0oIBG4UmM6XRVY+GNcYqCTONn9avNncPlxxU&#10;GnKo0SBfN2jAyBV2TaCo2UhWIHyUHB60mOV57VIwIY/PximdjjFABznkUhx5Y+Wn46ZJAprfSgBQ&#10;PkPHbmgBQ5+YAYpucDpRznHJNADmCG1O1yWzxTNrBVDYzj1oydo4xSH74ODSAXA5G0+3NIe/FA+8&#10;fmpD7LmgYwpu3c/rSeX8sZ3Y+Y1NxtNJxnkUAN289RRtHzc0/wDgPNNOOMDk0ARnPmg7CBUm1Sik&#10;k0AE4+Ucds07BwQaAGHFGDtcZHXil4zjP4UceYeKAExllO89KYQM85p/O5vl4p2P3TnFAxq8U1v9&#10;YSKTuDt70r4M64bg4zRcLDcHdkJ29acN2yTmg/ePYccUvO8nf26UCABjCTlPcUYHlv8AOM+lM2H9&#10;785xnPWnBcTZyTx3oACBtTHX0p207T8p+tJgeY/AH40/OGb94celAxvRBzSHleuaceh+am/w9PpQ&#10;IaoG9iD2pjcEcjGetSc88UhwYz8ueaQxgPXg04/dPzClGMnmkYDcTtzgetFwAfSghfm7UvGxeOlD&#10;BvmPlHp60DEIHGOaAE5yp5FIPue1L36UAMJUOgwcdz6UEfM3zZ96ccYOVpTt2nJFIBoHyffFJlvn&#10;HPWlO0Icg4zTxsMOVHHcUAMAztG3BKnvSqD5XK5+brTSx+UbTx0qRcYXkcDkUDGH73+rNKu/awwP&#10;rTsfM2SaTAycD9aBDe45oCsX7YPUetJg/NkHil3Ybv0oGNAxPMFUEdgaeA+ZOccUgwASCetKeScI&#10;fzoAQ4Kn5aj5AGN3XmpeNjjFRYba3y96AJB3+Wl/vUgz5fXtRk0ALk5Py9ueacOYF+UYFR9j8tN3&#10;Nu+7QA4gZI2dfejBDAgj2pAWK5CDrzSkneuB2oAOdh6mkJBZR5f40/A8l85zURGSMrQBKB8j/KDi&#10;jB8tfn60qhhBPgenfrTSeB8vPpQAetIOASR3o/i6UnOep96AHZb04oHQj3py/wCplOR16UnXNACc&#10;fOeenNGflBzgDvR2ppzuxg4oAjcnzF+U59aVfvHKk+9Oz0zSnd5yHcowKsBoLbwQnNBJ8t/lpwxu&#10;5NBCbSCaQEYHzDLEUmMBuGPNPIG1Pm5FBPIIHagQmRt4zTs/epp6jjil/GgBh++eRSgkp0FNIPnx&#10;HdTu/wBwD8aBC8YJqNs7wd4+lPP8Qz6U3C5OUycUAKMYA4pMnHGTS/LhBsFPxGV/1gz6UARNyjDJ&#10;waAf3ajpxT2CYb96Pao+McUAKud5wOnenruP/LQdetCKDnrmo3D/AGiD96QMmgCfGJGOO1GF5y5z&#10;UYJLMOOBQCd5O0/XNAhxyYyVTJB5qLJwOadk/L+8IqFlcuo55PWgZaG3yxx2pn975acoxAo8zPFJ&#10;zvwaAFyNr5A+tNP+rGDSPs3gHIB96Bt3JiQUAPAGCQOcUuDuc5AwOc0DAm5Pamvls/KwBPOKBCg5&#10;dMDPWplI8o5bvUCgDyPn5waduXC/PnJ59qALiPH51oNjcnnnpivKfi38P9B8T/CzxOg0Gze5axJl&#10;gAAMpA4dD/C69fevSieRz0HFTwylbcDa2Schs1nKNndbjTPxN8UeDvGXh74zwWUmlyus924t5n+U&#10;TID91h/Cy989aja1t7eSyF3ozjzQdsqtlSf5V+n3xu+Hlt4l+HyX1jaQLqlsjyGEcfakx820/wAL&#10;jt61+aWuJLpeseJ9Kvb67kgWbEUk8eJInH8LA9CDxWkqvMrdTanaxnyWNs9sfKmXd2561FDCYLbU&#10;fOuAF8s9/wAuK3tCTQTpVlJfeJ5rdVypCoW3E/drnPEJSHX9SgbUFmXZkOp42npWTcti4yRTESNp&#10;TmO53ssxLe4NJG1zFc6bKglV1k4PrWFZ3Jgu7Qm9fYJSQD0x6V0sl5ZXOmpJHGiNjBjx39RUyg9m&#10;bU6tnc9a8K6zbCC5uxeNHJaW2bhOpGR0C/xBq6zR9X0m/wBZtXKpavPelTa/88hn7/vnrXztbzXU&#10;Gr2Ui3TIwjIDY4IPUEd63Le6lh1LS54tSAZboMrD1z/I18zmuVxrLU+synHuL3Pp3WtG1nTrrS3n&#10;vnmsLq3DWt5GP3cmf4SexHvXJuhj1NY2KyMX4YHsa9p+EniPwzrHgPVdB1nTre4sJrdUuYmP720k&#10;PAniPXbnk46VzXxF8E654d8fWG/UHudMnk8zTb9OY54zyFY9Ayjr618Njss+rv3fmfWYPOIzqKnN&#10;2b2PLr+3cSSAR5BKlRXC65YKyahJFHH/AKsbgB1r06Xe0s8bRcPENrelZl1ZbNAlCoctyzHvXLg8&#10;a6Uld2Z6mIoKpHY8/wDCWva/pXizRJ7LxJf2t1aynY244K91YfxK3Tmvs3wl8RvAWveFBpfibw3Y&#10;JFcIIrouBm3lPCyIT/CTzntXxFrFlMmprMqBWDdQOtRW19D51upvJY51TBI4P/16+vVWNeCkj5qV&#10;Nxk47H6iHwtpa/Aq709fEMOpWLWEn3n3NJE/3Ch9UGOnpXxleWjaL8e7nTzraSRR38gSVDkFT0Bx&#10;nkd657QvHHxTs/D2j2dt8VNV8qCF0tXb5jCj/eXkcg9s9KtzzCbRpJjdyPOHZ8yHLb25JyfU18rm&#10;dua1tHp/wT3smp1ISbk9Dq9TsbaSO2nTTt3mgmTHT61xt5awG5WFoAyscZrq9C1ZW8NWNtcjaWJX&#10;cw6VDrVo8N9GyAMrDKuOhzXg0qk6U+VvY+iqU1UR4Zrtglt4jvnW5vI/l4ljYjI98daTTbq/e3iR&#10;vHs8qBvuug/X1r0+606zvNF1CJwhk2ZGeua8fv45bLXbmIxMuybjivtMDi1iafI/iX5Hx+Mwvsan&#10;NbQ7S3ZxqcPz8AjFdShJSzcMAyMDxXB2E5ltbBxKN23mursJczW6mZs8jBHSvKx2HlF+h7mCxKnF&#10;WPRLeSCXRYJ0uIo5Y4gAcfmCO+a9d+GnxEv9G8YeH9O1DV7kaebrFpctlvsrMfutn7yMfXpXh1iI&#10;FSMNfIAudyj3qvejdMSjphEbYc1hgsfKlK0n7vYwx+XQxMXFrc/UmM2WqaeNR0x9Ph1JYoTcRI4K&#10;zIejKR1yOf0PPXS8UaTbar8G/HOl6poUM1vJ4bZS3d/l5IPYqelfnl8N/iFr+kat4ZtrjxHerbw3&#10;ZFrO5LG3z1R/7yP056V+gnhHxT4d8Q+CpDDf20V5HAv2q135ZD2dP7yt1GPoa+wo4uNSndf8D/hz&#10;8uzXK62AnF7wTun1j/wP67H5aeM/Cms+HvGUYlsb240S91GUWN8YiAwB5R/7rL74zXl2rWd5Z6na&#10;SJKXgnBMMoPyt6qfQj3r9m/Enh7wtrHg3xNpWt+CNOntLu3KM6qBlv4XX+4y9civgD4l/Crxl4d1&#10;LVkh0uTV9ClnZoWH3mTqB/sug/OoqS9oj18tzlNqMn/wfQ+VhMjW8OJCCG5FdFp9z/qwJgSuMHuK&#10;kk0KG5tbl9P1H/SIZCJbSf5HGO2DzkVzcy39pqUZmsriLLEHcOhFeViKCmuXqfY4XFJNNPc9UtSk&#10;lnGzXY+Uc5POa1LZnjad8pgAZyOorzqwu5G02JvtBA9q660uVfT0Qz5+Q5r5XFYVwue/TqKSub+p&#10;WLXXg97i2hGVGSB+tSeB9XksvGmlQ3DyfZpJdr56p7/T1rW8HXenjxDBZ3aA2dyjxy+sZOcN+FYf&#10;jrRNV0P4maJMxeTT7ly9leR8xyK38LHoGFLDRla33HLXlFvlejZpfFbw1FEE8QabYQhLiANcCEfI&#10;/wDtDHAPrXj+m3tx9jXbO+5Wxg/rX0B4U8S6Q3g7VNI1dPN0q5tzGC3L2rtwGHqvf2rxXxXocmk+&#10;Ptejg1OGeFpt8MyfdeNuV/HFexTlCrHle/8AWhy0asqUuVnQ2U5NvGehZRmur02a5t9X0q7tr6ZJ&#10;Y252nqO4PrXlmnXT7LVWLZxxx0rtNOuVMtqGkI+bFeJiaMqUro9RqNVWO08V+IdCvvAz2GrLGsjx&#10;7re4CZMLj/GvKrHUdVtYCkWoOy5IUnutdtf6XaXEEjlFI8rKt15rg5baaLVzC7DbvwjE4rqwclWh&#10;bdr+tDhdP2bs9j0nwummaut/p9zsE0jAKe4J7j6da5jx34N8ceGfFelPcabevZ3B32V/Gp8uUddr&#10;HorD0PWovDF6ulfHnwBdXVxi3W+HmOvIx71+ic/ir9m/Wv2ZtdstV8f+EJbOfw/i5guD86OBwUOM&#10;qwPQivsMlymDi581pLbU8LOs1qYPk5YOcW7O3RH5t23iLxY+jRQf8LI8XeRtCmMXjjgdRjNbP9jX&#10;lz4O8VajHaD91FHtjByz+prz7xNDDp/xn8WxWt28lm2tSm3kUceVn5PxxXR+HvEOqWqzItyxjdMM&#10;G5BBrkznEYl+45Xiuh7OV4ag0qsIqMpGWyhZZELNkHnPY+lZNxCS7kMRjkY611WoCGXVrydIkAdt&#10;zAHoTWU0eGJJ5rxaNW2p6dWHMcfL9q+3w7riYjPBYk1JFNLFdyDzE56r2rTvYcucDuSK5yWK4S4R&#10;svgyc5r2aLjVR5FeMqTutjc80faLQhFyZM4xX0T4Lvobv4a3NncvuWOMKu48rn0r5hjlxqMCmWPg&#10;jgGuqt9Z1S0Tdb3xjYKMMOairCUVypasU0qsU1ujotZ01bL4ueMIlwY3lDBh055rKWMreZ2EEk8+&#10;orIHie4uPET/AGyLLO2BIeldXa+VLGjiVGOAVx3FedWpVaTvJWub03zRszBu7S3YM6yBSEJZR61y&#10;ouG+03yeU4xLgZ9q9HuYl8+8AtcER9K5O6sCvnSBFzv5HrW+Grxd1L5GPvU5eRSik5RgOARWhHIG&#10;3ssoGCM89ay8BIVBiGSadEwEpG08sK1nBS1R3J6HSiYNEsLuhIAx61BKApljKAqyVmpzq0blGHTn&#10;NWnnj+3bGLAFflNKlJwkrHLWo8yOE1vTmF9cSxjHOeKboep/Z9XtYZrk4JwfauwuohJYyDax+Q4r&#10;gb60RJpnNuV2scmvco1YV48ktTx50p0JcyPUjCZ9NkmgZGPl52j+L6VjbnDFWRgQ56jmsrwhrMEX&#10;iPS7abUOPNxljwM16jrelRXOni5tUg83ywxC9Gryq2HlRm4tadz0KWKU0cVGw4O8cVY3RGCVDChL&#10;LwfSsuQTwXbpPauuW6471bQpthIYcryRWLjy6o6Wk0c3qNswlunS2AbParnhzXTY61axXFw6xmXh&#10;/wC6ff2NX5lDbxjkiuW1KzzGGEQDLn8a9TD1Y1FyyPNr0nTd0fR1ncWN/oMjQJb+YyA7Q36j61Uu&#10;rd/stzb3FnkMmOR0+leQ+D9Wntby3ie6k2+YMHPSvdhLFd6BbTB4jsjBJFc9a1OXKzNaanjGs6df&#10;Wl1OUtmeMvlWA7VzUl021U3D7vQiveJoYpoWjcIRsIAIryvxJpJiupJorc48w7gB1qqVr6m8aikr&#10;HC3KCSEnyh9/pWfIIzIilT9ytvEZZx53OORiqssKhGyEyW616lGpsjirUUtUX/D7zrqUCieUgnnm&#10;vX9PmuVhzncNoAya888PWsYtUYISS4ya9DgDKsg44QVzYuDadjhVa0jZmjilsIj1PcE9K52+sLGa&#10;C5BsIt+3gitmNz50IE5wRzgVJLHtUusUhLKTmvKu4qx6VOaep5BqNlcRSzZt8xgkA4rGtX8nV4nG&#10;QM8ivZLm2trjSJd1qPmyGBHevO7/AEzydTmJZzGD1xXRQxFlaRpOmp7nR6ZeyeXbPHll39P7td7b&#10;3141qWSOIbVXIJrxeKdbdbIR6icbjkfWuqsbyTyog07YPPB6VdRe0R49fDuhK62PW7a6uJIPJJXa&#10;VH51UvrfZMm6bkrnjvWHp9y2+0YOeB6da6xXgntQzyIGEfevKmnHRnTRqo467jzatiFcdq5qS+a0&#10;1G2MtpMyF/vE8Cu7ukiE067Bg9KxNTtLK48PRxGIEsh7cgiiE2vQ65JNDra90y4hjlgKFto3oDyK&#10;6WzCPZApeDJTkeleGw/bLDxc5SWTAlIIPQivU/D92ksTzRthsfOhPStqtPZp6HFyum/I6EpJvcgj&#10;hq53WrC3mjuQdMib5QRjrmuqYMYUYODlSSB2qqCmy7JXJLcVzXe52053PJLmKRBNG2muABgMa5i/&#10;tA9tINq5zwRXser2om0u6It1BC9hXnF1E0U6I8hyWIrfDVpRd1odbjGorMzPDmqzWXiJIJZ5AhkA&#10;Vifu/X2r37SLhJbZ/wDSVG6Achq+b9RtsrIwPzAZzXTeEteuIJ7S2uLhiBKArE8j2r0q1JV4c0dz&#10;w8RQdKWh7RqcEu2wYQglZCRgdaqhQ9rG6sOF5BFdBayQXOhLiSI/uQRVN4Skso8jgtXLTd9HuOnU&#10;7nM3MaBwfKZd5Awe9cjqumSx3jXES4fcGZV7ivSbxYpNNUCFflB6VzxBaDbJMPlOMn0q0rM6ua6D&#10;QdSlbR2It5VbaFOR3FdasMzabNKrFmyCyiuPg8pJmEdvAqgE5z1ra0q/mF1cqQFG/aCTxzQ32POl&#10;H2cvIt3ez+ybgrEd5j5B7GuLu7CS50y8DgFhnAI5/CvRbizk+wXbNNkldwwOuaxY4hufnucfhS1l&#10;sddOpdHgOqWM0N/NFIWCknaSODXCXsM0WpQESOBv596+l/EOn2V5plqVdRIEYOAvUjoa8S1mymil&#10;njlhPyscOR1FehgcU4ysyK9FTjdHNKW8oEA5HORXqng3WnKPbSyklSApJ6V49G06XLguT+9xnHat&#10;7S5TF4jjlUFV81M88V6OIpJxfXsebF2PqqKVXsIAfL/1XB+tYt0uyeP93HjzSQAOtY+k3nnabaj7&#10;aoxAM5NakrxGI/vg2O+a8Z0+SSa2Zre6MHWILOa1vFNpF89qQfyr5z1W1ubPWLqLa3k/bGKHHqa+&#10;idQaFbVnFyWd/wCH0rzXxJbQT6JfEhQwGRn1r3MBUsrdDgxdBTXmcBE7AWbcYx19am8xQ0p2ZYji&#10;s5fNWCONy2VJxx1qVWYj7o+9X1uDrKUbHx+MouMrlS7QPg7+pOawLqB/sxxIcq2RXUuB5bgjnIwa&#10;yLrIRiFycV6MdjgluXfCOt3Fjr4TzHG6UBhngivpOyubW68M6fPHcKA0WSPevjuU+XevL5Xzb+K9&#10;38A6rDN4PktjdASxydM+tZ1FbUXNoeqg/Mfn4xxQxO/5VOT2pgPFuDIoyKnRP9IiYSjoc1mpXGtV&#10;cdsc2/zISalRMBFKY+Xjip49vlctyT3qUbQn+rBOaE7iasYNxCRcuDszmqEsbrHOdmPlrpbm3R5E&#10;bew+XJNZE8MxXC5OOOvWtAuZlq0/9oWDGZztc/jXZWp3SN+7boMVzixOhhDFQ1b1hI3mhSVytURI&#10;2Ez5oAzjeM185/HR3PxF+EI+z4C2Eu09yMivpSIIWU+rdPSvnr4+r5er/Amfyj/x73Iz+IrSnomJ&#10;PVHBaY1s2k7hjPlD8CKkmP724Kp1YAVl6ayDR0KlPmXJx2q4XOSdg4kHeo3NWYupNIt2m6IZ28Cq&#10;B3eS58sZI6Y6Ve1co+pghSBheKpqcC3OeAKzktTWL0Ft47ja0iwqVjOTmvX/AAhqMN5oL2z4LRjA&#10;J6kV5PA7faLwCPClfWtbRruSw8QW06xMwN4u5R3Gea4sQtzopK7sez6hZRpZOIypGM4x0rDRiFT9&#10;2VA4+tdUk9veaPZ3VvdKyPbDev8AdPcVVuLMHTZcBcjnA7V8tjYcy1Wp9bl0/Z2RzFwzCC4bZwD6&#10;9ayZHkZXKwngitO68n5Vd25PI+lRQoruhW3yNwAwOtefC0Fqj3oNyehb06JpIrn/AEV2cyKBivWt&#10;Itra10FJGtlMjoNoz0rE0iwhh0i1mdEDyJ90/wAIrads3FuNwCRgYyayfvO+x3PRWGeIr14fB1/K&#10;ZjvOnuBzzkjFeI2EYNgpxn/SWP1zXeeL7hpLAorsVXA+tcrYLGLNPkIzjGa0vyQfmxU46mrbxr9m&#10;BCgfL61YjjLkHyWx5oANRB4xFJjaPk6ZrrdBt0fQ5ZG2HY2cmvLrVHFNnqw2Hw6fGbOCSa4wqQ5A&#10;bt9K5bV7tPNmjjgGxXwMd66DxBqMUelCNJsHaRx3ri9PguLnUreWSdhEJicEfe9qzwtO6dSfwrY5&#10;670supq6VY3M8tuzwHmQbRXrNrbQWGhWztAhuGiAjjx93Pequi2kcWmC5e2XhP3antXQ2EMk+qi5&#10;nGFWTjcOMVhKo60m3sjiqy5NEQ2Nq7TzTzyN5jDOWHC1r2whW4uJGdWYH5c9KfcyqbpI0hjA44x2&#10;rE8Q6hp9j4Uu3aa3837CxSMNzkdz7VpTi5uyOGcjiPiFrSwrDAt4DNLCQqA84Pc+gryTR7KSfxDb&#10;x5JaTVo3kf6HNVWmvL/xZrFzPcySSSXhLSMeMdlA7AV6h4N00surzmMfu9v4E17dWX1enyrc7cLR&#10;05mejuGN7A5J5so1wfRRVC+utNt9L1CcjLEDy1HrTb66ht0AN6ryNHhVBritQuGZC7yRkbuQT0/C&#10;vJnO9u51RpX16HN61rV1cam6Dztvqe/tXOmSP7LJvtGd2nUIqDLEnoABWzJb3Oo6xdx2egusMH+t&#10;uTwoJ7A9zXQWbeFdDtYLmSwj1DVihWzhPKIx/jP0r0qUFGKtHXt1+bMZSux+m+H9RENkdQu2tEeA&#10;O0Yb5gp7Y9SK7uG4tRodlY6fokNtZQJjO3Lyt3Yt1JNcRp03iDUvEM0t1fznM+6Qj7oHZQPau9jh&#10;hWRAGAUIP0rzaspObUunbY1lHlSsI5Q6Jqu6SUH7K2GPqK+fdZubg6veq8zs5vWB+meK9v1e8QWt&#10;7GqoqiAge9eETRi48T6rJv8AlW6PP0r08DCPxvY5HO2nVjbeBf7RgfYAAATmumsoTNrMBEICh1Gf&#10;Ws5U3R2SqxwCM8da6PT4bxrxEht5izFclR92lia+mrOrDUerNiaJotUhhZY1HkgkLzVa4eNI4mju&#10;EbJI2nFdTHo9+IHll1FGlaHuenpXD63bS2txC013tkYsQoPFeVSXtJWPY9tGMdTKvpmGQWQsffpX&#10;NXE+yzl/0csckj3pZJHa8mZp35b1qmoll1XC52huSa+gw9BQWvQ8PFV3UloRWiXk98jbGClxXd2N&#10;uFjX5R90VQsLdQ6KAenygDrXVRJFHpyM5APPXtXNjcVfRaG2FoW1ZKsY/s6QkhQgzzxWLO7u7hZc&#10;gS9j1p11cyyMVVvlzjAPWoo7ecs5EbKoAy1cEY21Z2SdiaWS2itEMsiZEWfeufE1/eao62+mXvkr&#10;L80m0811tjpb3WrRH7JKw3D3FepWWj21voGDFZRlbck7lACj3rOWOpYdbXl+C+Rzyqczsjy6wgjS&#10;3m3Jh1AwCK2FEQjyQueDSah5J1m8MdzG4Mh+ZRxxVAecEyWbAPU1yym6mp6dCKSLsk244CYBrEun&#10;l+0MPKfA74q3JNCuDsOMdKw7/U901vHFpYB8wDcO9bYahKT0QVq1kMCvLdXKfZpSN4yQa6qztbSL&#10;SZ+Ez5PT0qvp8SxabO7xIXZAfpmlnk+RmDnLDkVpVq3fKjjp03J3ZTwDc3Pz8GT1qbzYtrRmEAGR&#10;QGHp3FVWE0k8e3Kpn5vetSytxJr9hblbVd7cyOwAUd6zkkdrkqcT3Lww/gnQ/AFjq09npN3eyWwX&#10;SdMWRTtkPV5DnrnpnpXRStDc+HLbV/EXjC0uJGO+LRoLgCOJeo3AHmvnnWH8EWs6w2sOq6hetgYj&#10;kJVG9iOlWrDTbuazEt5dX8KmMM6PMflX05Nc9fD1uRxU3FS301f4niTqJybbPSNQ8YancXM8Gl+C&#10;YUgiTC+WSIlx69Aa821G51e5vryW98T3kp3n90jkL9APapNQ1aBdFj0/ToI47ZD+8lA+eU/XrisA&#10;ySMkx2twBkk9a5aODVN3Ss+71f39PkdeGoOb5mO/1siAI6ID/eq4rwLEiC3iAA6nvVSHaLW4OSxI&#10;qrK7GRgQQPXNdXJzO3RHpxkoF+W4wmFiXG7161gajdDJAlcZxxnrUV7My2wUbic8YNN0nTr+71MM&#10;6TY85cnnp6D6120qEKa55OyRx4jFN6INPs7q71aDcJQvmDFes6Ro1ja2sUsgdmCggKm5h9B1Nelf&#10;D/wZDc3l5Mujr5VrZh7gsP3cAAzgN/E7fpXt/hSz+HVnrHiDXL6z8MWcEMZjtnu5lzGBw5MTc5Pb&#10;ivMxNepiuVUnaLdvuOJVI07uSu10PlS4unkuo47XSNXnJkCBUgO4k8AYqDUbXxZZapaR3/g1rV3j&#10;VkVmyxU9MjtXrXin4keC4Pi1rP8AwifwQ0GZVdwdSnhCiaQ/xKg6AHpXmC3HiTU/GesajquvTXEz&#10;ybmZhhUHZVHoK86vh/q972dvW57WDxEqsVaDivM1NJ01LgWTSXRi/eLucjoO9ex6fqmk2KSadaaN&#10;aR2j2qrHMZMMX6Fm9fWvF5NWWHyYlK47BBkmvO/EvimOC9Mf2G5mmLDy49+MN2NeS8qr5hLkinZ/&#10;13PQnVhCN59D3D4g+JrbRfhzd241xvtF5JuCRTfvLk/w89VVe/rXypczeINX8U3d1favfyEuuQ0h&#10;KhewAPSum8MaLqnif4h6ymo6/fLPNYkpOzbvI2/dRV9+hxVeWxvdM8eeIdLukCzWmoFHOfvDPB/H&#10;rX1uVZRSyqi+W0qvWVvTSPktvP7jxK+N9vPkhoMWygigtlSPGVGMdq2bW3aP94LC4nmaRVjjUZOT&#10;0q1aRPcX7KunyEb1UbRkk+gr1q20yy0jQtBuL+O2F3LAHitDgsg7FvQ1x4zH8mj1b6dz0KFBWRlx&#10;aDeQeH7K51CJI5mgVxbDogPPJ9aydX1W2j0QJHHEFCY2L3+tSeI/Eeo3NtJD56qnovU/jXl19cTy&#10;S7FTCAfMS3WuPCYWdeXNPRdvI3qVlBeZ0+g+JZ9M+I2n6tb+F7K+eHTLmMW1xzGxkGNxB4+WvOL5&#10;dRudc169lEDSXGpyyyhBhU3nOAB2HSrUjjymVbWQADkiqUfmhLnN0+CeRmvqcNTVNPlVvzPCxVbm&#10;le+rKXkZtWHnkgtzjtV6BT5UqrbsFXAzjrRbR3BknjWJmBkHIrsrKwzZRAiFVAGSa0r4lQRz0qLm&#10;zJgth5cZ8nuO1bESlEuApIyozt71bn8uG2kVIUJwOnaqsLEzxkyICWrx6lZzV+h6lHCqnuWgr/Zg&#10;fsrgDqccU15dm0qi5MqgZrR1Cdo/CunKLVnbYfkjGSff3rm5WLaXojrMWM1x8oI6Y61z0o8+vS9j&#10;adRRTPWvhr4eufEH7Tng/Tmm2RNqEZmn/uRjlsDuccV7d+0p4vhsrPwf4A0SB4NPstNgN+E5aYgf&#10;KpPoo5PqT9K7L9m/w7YWHwP8eeL7y1LTvpUy2W4cIkYJZh6knivkXxNezan8TfHOuXmsTz3954xu&#10;wsQTJUbsIoH04rno1oXl1emnktvk3qfG4lvH4zf3KNvRya1+5W+9nKS3+mDSbeKDzNgRQp28lu4x&#10;Xd+CvCer6/4kk8wpZadbQiW/v5jiOGIdRk8FiO1bXg74d6pPcQ6hq81rZQiMzSNPhUtohySc8biP&#10;yrJ8e+NbebT18K+FLWe10G2uClxcRnEl/IOGZmHO3NYSq+2m6WG1a1lN6qPn5vt39DpxFSUbJb9D&#10;b8X+P7HTLC28NeBtLggsLYmN74J+8u5Bwzk+mema8F1L+07jULu6vNXv7u6lbM0k0hY+wGegFdLF&#10;psa6RDJ50fmBASO4/GqEghS+kYxMd64AAzXo4WVOiuWGr6t7t9f6QsNhWvenq2YdtCBBuAJyPugd&#10;K2bG1me+KiFlTIzkVbt7ZvMR2jRF6qtbtpHdyzwRxWcn+uVAI13MzNwAAOTmniMXuegoLoN8u3t5&#10;QzBXcIAqjmut8L+H/FuuX1zHp/hnVHiSdVnmVCEjJ6KG6EmvT/Bfwt8R3evadJq2mNZRsqvLLM//&#10;AB7xdwB3dhxz0r6NvvEHw38F/DfRrOw8N6HHttWFjCzDfK4+9NKeuM85P4V87isfThb7Um7ab/JH&#10;LjMc4e5Sjzzt8l6sz/h18LvBeg6Tp2p+Jb3w3LqP2NnhguZFENmmOSd33nPcngdB7M8XfFvRdLst&#10;TtPDvgvSZ4IS6LeyuEiL/wATKmMsAe5618mfEH4h63qvirVVg1fWbgPMTPdliqysOixoOFROnTnF&#10;eQSzzSSm5v8AWZ2O3oZCFwO2K78PQqTTk1ycy23k/X1PFp5XUxT58TNy/u/ZXoj0zxH4+1rVfGXj&#10;CfUdR8TazI5AieOdoLeP0CxjAwv615ffax4vms723k12OOAylm8geW2OwyMHj681z2oeINNjkK2+&#10;lxth+AOM1z+s6leP4a+2RaZEYtyiRVkGQfcV9LgMuqprlha/V7nZUhQw0dLaFq9urVY5Gaa7mfaQ&#10;WllJ/nWPa69NY+IdNu4/BttcNEG2ozfKc965WWaaa5jMsxjUpknPaptOtdR1TVbm0sFK20DD7TfN&#10;91f9lfUn9K+ywOTc3x9T5vH52o6R3KutanrGqeN724bTvKZpgGWI/KCegGKlGmazaTF59DYzME8q&#10;NPnYlunA7mvWdB8L2xn8iGCECGLzLi4l+7Co5LFj3Paor/WfCOm+JWk0+1mv7yRzDbXEq7oxIOMj&#10;PHWvqcPhI0Y8sVZI+RxOOnVldu5y1nDe6T4q8Malq2lwT3QT/RtMADGNmHy7l7k/pXoGradeD4Ra&#10;xr+uatpyykK0WjxyBXjVumRnJ/Kqhl0LQPB9z4g11bfVvFOoKf7H0sNvELP0dgM9PpUeh6ZpVtqN&#10;t4g+IXxB1A3eoy+fb6WGLYUcqDEDwB2H/wCutFFylZHBKbk79DnNA8E+JfFGpX722nJoui2to01/&#10;ql2NqqqjOFz1NcXJ4f0u4+IGr2ll4svLnTrTUTEdSK7RPtODtHvXsXjHxnrOt6VbaPpWkS6T4fj2&#10;iRYRskuwvTcB0WuTiEcek20MVvEiIuAFHX3Na35dNzRJl62i0mxsLWGy06CKNIcADue5PqTVSWWS&#10;S5mZpWOD1ogjR9SjEl5tU9TmnXCxLPKI0+XjnPWs7lWK7H90Rt65qNEdXDGY89hThu+TLLnNBxk5&#10;z14oAmETs5IK4A5yagBQNdfIcgnmlBYCTEjc471UmkAYgR5J9KBhI5OdvX601FYR8tzmiKJtu52y&#10;c/lVvA5IGPSgZFhtw+WpQMIeB06UAnfnHen7HMWRj3NK4XKryyeaF8vHvVZ403OzSlm7c9KsylBt&#10;+Tn1qsWHz5TPFABHsJXMnelJHmtxxmmbV+X5iKUZ3n5j1piHn7rYI9+KYdu3rQd245xTc8nIpASq&#10;Pll+X0o583pjBpygGNsIetSYAjHyCmAnrxTjuwMc5pwwVHPanfKApzQMZtJVfnGfpQd3zDyzweam&#10;UJtJaQAY4qB2URSUBYgmdBFIpTOelelfCHwnL4l/aO8M28unTnTrSdZ7vjjYpzgn3ry+Jbm48S6P&#10;aw2zySy3SoqL1LMcCv0x+E3hO08Lfsz2CNZQ/wBrahaLNe3BHzHcOEHoFHFJ6Dbsjvrl7SLTbG2t&#10;7a3S3t7RIYUiXaqheOlZLE5fg5PvU0mN5+Ugbs9e/eq5zvfjvWbIIzkkcU1v9V36049ufxpG+4eK&#10;QEJwGXHU4pCG3S/MO1OOMjIHXik43v8AvOpoAcgUK+QT8v50hYc/KcZ6UnO4H3odgwBOBxQAcbmI&#10;4oP3W57U3POM00n5jQAvzbQcKTmlP3W+YduKaOq/L3oY5bO3tQA0kZ+9+NLxkH3phzu+9kUgPI45&#10;zQBKcbzyMimHHPNJk7m+Xk0H7p60AIfvL9aQ480/OOBRxkZpMjmgB2cou1s4PQim5yxG76UmGx+F&#10;A+7nbg0ALnBP14pxJw3GMVGcY+93poBLKM5NAEuMwuRIBg1DlskHB5px3+YBnmlwMDII9KBid25O&#10;KdxuB3cikz82DR8u7G+gAbZuHIH400EHPz0xghZMrzSjq+F7UCJV2mM/WgHG47jTQTtXK0Z5PFMC&#10;ZN5kICjJGK5rxf8A8iRbR7PmEma6RB+9T9519q5vxaCPDETNnODg0mVDQ8nkG7afLAK4pZnU6ZAp&#10;VQwbgikPNsxCsdzVTYsJFB3e2awkaoilL+ZLlmPy1PYqTdyMW6Kartu84Ar3q/aSQxmbfGpDEfhU&#10;W1LvobMMkEcVkrTsdzE1garOkur3IaJwBgDng1oS/vbhW8rES4x71k3yh7+NQAACMGqJJ7CKNnO5&#10;mPzDvXWAgwWyrCAIwMjuawdPT98eOijNbQJBfC9xmpBnT6aQNW0xeMlhtJru2WYTyMHOAi8elcFp&#10;iObrT5MYCnn2rv5WU6PaMkud20N+FaRJRpI0ptbLBH3avIWKDcOcVnQgeRCd3PlrxWkoO47h1Are&#10;Jm9y0hIUCpVJLuobHSq6gZ5zxVlOh+UfWqRJOAQpBXJqQc+YAPSo8PtHyDIqSPdgEpg5qgFy4ZQQ&#10;cY6U70xStjzGJI6dab/C3y0gJS+IT8hzSCRtoXZ+NKuCi8DpS4GRwKQEgJAGMc0c7+vem8YNKAdp&#10;OPxoAlCgscjovXNN/hPPenDGw85qMk7uUIoGPBG4YB5p/wDEecVGPrSjPz8HpwaVgHqPl49ad2NR&#10;hjkA45qTnA5osMP72KMArISSORgUdyKUdfvdBTEB4c/Sl/hbmm8b4+uRmnDYHlJyOKBij7owveom&#10;LBThR1p/Y4pDj5uKABXbDgoB0pectSYTKck89KQluCBjmgB5xnrR2JK0MQVUb+fpSfxPz6UAA2Z5&#10;fFMbHmcAkZ604hc4KZzTiDgcjpSGNxyOO9PxHmb5znikJXyBtYkk9PSoyRgcdaAFbcD2zimgnzTz&#10;T8MR0PAppxknbSAcdxGAw+tJ0B+amh49rAEnmlYnBOz0xSGPz9/jtSHG0jPFMye4pcnPSgQvO9Om&#10;D1pQFy/DZ4xSf3aXA2DJoGPHGf3QPHrURUhJHLhiW4A7U7+HBo5x1IoAAPkzg5IpTwCd3PFJ3I28&#10;UDHzdc0AKM7hxTh/FzSDGBzQQ53bUGO5zTAcM748f3qc+4MmSnXio0PzryeOtEqo7ABnHIxQArZD&#10;HgdKAfvHrQQwOGOTtHNM5EvKn60ASk8cCm55GSBTh1OTTCnzEknrSGS4j+zt8nPY1ESdx9qd6DFB&#10;A5460ANONw4FJg9cYp6hQzD1pwA3gFqYDFzk071GaQ7Qw68mnHb5ZwDkigYqjIJ96Tn5qaN2GANO&#10;Odic0hC5POFpBnJ4o52jil+YOcrTAdj5V9M0p2+Y2HHyjmmZG0/KRSHthcZ6mkIkG3DHPOaQjmXj&#10;gjimjduNKTycg0xjhkPGN+R60HG9+T1pB91uO1L2PPFACnPPANKhBLgp24pF5Z85xTgMM1MQucSN&#10;SYUtnHRqewPlg71I71Gc+WgHr1oETEqY5OKYc7Pu5pgJyAWHSnxthskChANAOeUxUg27/vDrTSRv&#10;k470DGBnj8aAFIbz37GlO4RkEUqjlvmOfehvug7l/OgA2jAw3bmk7nimhk3kANzTvm3N8g6etAD0&#10;cCQHb2pM5MpKZyeKj5PBNSrjy15HSmAncUf3vwpDnzW+UDj1o/h6UAALb/8AV/rUgI8vrTO3Xmk5&#10;7rQA/sec0mD83NR7mErAgdKkycr8tAC87jSbQwwc+1J82+P5acSwV8Ic4oAUdB6Ypx/1ZO/nFRqf&#10;mFPJ+VjnORQBExfaTsP59aUFvLYcZNL/AAjmjAw2Bz60AICehTpipPl2sc800j73TpxTQWwo4560&#10;AObG04POaFJwxB4B6Uh5TkUxt/mDCn3oAk+Te/zYpCTuOB0PFM/hbPpTAX/d4Y/eoAm+f584oLEo&#10;RxjApDncgMjcjnimnPzfLTAQk5XC8YqMZMxJXGBwadn1Xil43nLDHrSAb0DfL0qM53AZ71IT8xy4&#10;qJipGaAEbO4VDJjJ/dc+9S5UEZB5qBmBL8c5pAlYgkyVxszz61W5MsgDfxDirDADHzc1AADdK3mB&#10;SJ1x71IzrrEN/YqhoSCUGKuZ/dnK5OOvpTQAbK2IjUf6OufypoJJf5SBgU0Ji855JzTecjk049et&#10;ID0OMUhASuB8wqP5g7fN24pW/i4poznJBoGPA+alVXy/7z8aQH5aMttPyc0ARNxJ/rTzT1z8vz/p&#10;SMMsP3X608Z2/dxzQAhwD0qLPXipiRxnrUZBySEoAaHBfGxsetP44yT1pSmIo/mUk00jgZNAEmF3&#10;DCjAApDt3t0pgJ3gYpTnJ5oAcNvlsBkE9KaQeQetOz8uD+FJ82wfOfrQAAN5T55xR/D1pQVKkf7P&#10;NNO3CYz3oAUbfObnqKUkDikDJvYFDkjimnO4UrjEP3qQHgZIPNIT8x4o5yDtoAnQAq2cdetRyLiQ&#10;YJGKjMkodF8jvT+Czkk9qAsL3+7S/wAPWnYX5MHtSdhxQA3jeOe9Kdu5utBHGMU3HzUAGRkUh785&#10;p2BhuBu9qaTmTpigBpxlTjNL3NAH7zl6fxzzSGRZIf7nFGQVyH4z6Ur/AHeATkc09Ps/2QDysHd0&#10;zTAYCMnrUilSGHNNYNg4YDjpSITsTIA5PegBWADgd8UxcbH+fPPpUnHGcmjA3HoPpQhXIj90YUmg&#10;E/N+7FS44Hzj6UFQEBGQc0IGyLHP3aUYy3NOwxLZQe5zSA/OOO+KBjTzI3yn2pQABJjOcCpQARJk&#10;qORxTWChThxjjmgYw7s/do7tSZ5Qe9SEAI3y88d6QCDGOopG4VsKvHTNJkdD0zTiFNtJx39aAGD7&#10;v3e1O+bgbu3HFMYvuXMfanbiUX5cAdKADuOaO55pOc80o+6ctRYBO/SmHceqHGalxyvzUp+6eMUA&#10;RkPgDA4HNMwd0n4VNztbvmm4PT86AGgLtl+YjHQU/A2Lz2pAAEPyDmj04oATncPTFHc8U7jY+c+1&#10;JgdxQAKzfNhc496TPzPkU0YyeTmnd84oAb3XB9aMc/SlIIByhoGcZxxQA/C7cFmz2pndjTSTvQYN&#10;PH3GJFCAO496ONrc+lNJOfumk3EmPg80AIe3ymlO7Y+B2FH8D/OPpTvlxJ8xzirAiUtk/u6cCu3B&#10;zknrTCRg8HFA/wBWSCMZpCFJfzh93pxSjoeeppvZqUckcUAO4wppvbpTjt8uT14xTON33QKAH856&#10;U7A2nkYNM/hP1FDEb2+Y9OlACHG4/J+tJ26UxRm5zkgDrzT8EFwWB5oEL2bgVHxliGOKk+XY2ZD0&#10;pmBsGF7UwG/KNvJ5zTlxsPHelCAQcEHHXmnYx2pACnDe+KQnLnpQCNw6YoONxoEOGP7ooP8ADgfh&#10;UDswVdqZO/GKm+bcvzD7ozQAFSSOuM09Qm6PDfSmZG6IZ4Jpwx5hwe1ADuN0h2frUX8SHb61KNu2&#10;Ulhx+tRn74xigCKVWaJgI8nNESMFcZyT0qcZ3nmgZ8wkYoAUAYHyj3oOOPlozy/Hem5GaAHgDdGd&#10;w603Ci6kO3rTcnApGY8cGgBrH94SE7c00Of3J9M807GQ2R0HNMIO1+DiiwFuKTM0aFAf85zXxn+0&#10;Z8OrK71K61yx8NxfantGM8ca4S9Uck4/hkT/AMer7Gi3fu2APyv3pNVt9MuvBXiOC8sd8DwgYK8q&#10;x6FT6g1hO8HzIuF+h+LMMaw2d3bm8dlSUqxkXDZ6YIPQr0rEvljEEkbSFl3Z3nrX0P8AF7wzoUfx&#10;j8dPovi/Tbi5tZQdRtYSNvOMFSOrD+LFfPV8rHT5co+7PIPtWqXNZo1kuUwZ1tWt2DA7QBg4qgJZ&#10;I7l8XCogAxXovhrSLPVdK1sK8BuLfaDbMcebnuD7Vet/B2tP49i064+HQm+1HFttmwWHdvbZ1rVw&#10;BJvZbHF29ys0emp9thGZAvPbNbtzZz21/ZJKsRQoCGR8gg1i+NfCPirw54zsop2uJbWcFrO9UYSX&#10;1Rv7rL096ybDULoiNJpZiI+m5s4zXLVpqadjrwlZwktT1bw5quo6V8QvD9xDq80TJODFOD8uD1Vx&#10;3DdOelfpL8NdZ8KeMfgBrmh6na2cgWx/e2Mr5kt3PSWFupXuMdOlflpZT2Utv5cse6NkYY7g16L8&#10;P/FWt6B8RvDMkfie5j+z6iPs1zuJ8oE/6uQfxI3TnpXg4nCxqrlkj6GFTnalfVH0D8RPCXiHw347&#10;NnOss1hcTM2m6gB8rr/cb0Zf1rz6O4uGtjDJbbsZByMV956be+DviD+y9rVpNZWC38ehhp7QMC8U&#10;gHyyxHqQTzx9K+JdWs7nTfHviLT7yxcyJqLRiRlwXVTgcdq+CzrLFh5XjqvxR9llOZe2jyTfvL+k&#10;cNqdkZbe8xar904OfSvLtRtdl0HNsyuGIDYr3O5e2Vl22rEGI7l9K4y8t7K707VDHGocMcoRzWWV&#10;42UNHsduMwqqR03OM02/ijWwBvDuBO4EV29pcCRLR94Cq4J9685nsZI7xcA/6w4rW0y5kjngR5jg&#10;16+Lw0KseaJxYHEzoy5JHp80sDSWE8cgCKo3KPWuq07UbKbRmhnn3Jj5c9Vrz22mR9PUdmHT0ras&#10;EjR4gXwcE18risMrO+62Pp6WI5krHRTwFNd0OeGym8ppcMR0/Gue8aaFHdaDc3VvbJ5iwgkqOG9v&#10;rXe+HtS0z7VPY3umQta3AKu3eNv4SDW+yadaxX1vLapJaT5+Y88dua8+njp4WpFrdfiTXoKqmmj4&#10;2tLm4ttaghbemJSPm7Y7V2tvqEJeFheIsjLgKeMfWu61vwda6h4506TS9Otp5G1BQ9tvCh8nAct2&#10;29T612dp4d+Ctj4tsPDeo6ql/rFzaL9vuLaQBbct90IR/c7/AK19vHEUMbTUlvbVHzDnLCVOU8/0&#10;+ZHFqTec7W3DPc9K7CHTnPwrvdQ+0SF7W7AlXs6uePyqh4o8C+JNButcnt9cgu7BCrQXCNnzUboM&#10;c5K96t6DrdoPhd4ktLmPKT2LB3H8JA4FeFisL7N+TPeo4lVY3TIf7Pk83Rme0xHduoicDg7v8K7K&#10;01Lx34U+Inhl4PGl7i2CPbXK5wUbkxyD+IHpzVfwlu1H4X6zarLG09hfmSFSfm2ZyCK9Pn0WHX/h&#10;PfSWvkyarYaZie0Y4a4jUdV/2h2pUK08Om1rY5cdGnNWmtGe7eBPjL4G1S30qz1lo9PuJAqM7nMO&#10;8989QCfXpX0Fc2mh3vgh7eW2sbyymiVhh9wYdQVYf0NfjXq8Or2Ov3hW2ulAmZQSuCCOCrA9CPeu&#10;08K/Fn4w6FZabBY/Eq9NtFOCbS+j81APQbuQPoa92ljFOnfr+J8NmnDUovnou3W3S/fyPrH4yfB+&#10;zvLHU9f8LaabbVba13zWkWQt+ijsB0df1r4V1MxXGsW1nf2UiTCdoZxIm1kYcd/Svq2z/aD1O90K&#10;6trzSp7CZ0Qi/tLYukRTkrtA/j6fjXzb8R72PX/Gms+KLLQWs98uy5tEi2hSvHmfV+prHW+rt29T&#10;ryp4in7tVbdfLzOB1LT9e0jVtIhnCyWlwm+xu4+Y5V9CemRWnaXLi70pvN4Zvmx0q5p1+Ln4MeId&#10;Ju5lkijRpbVpDloWxnAJ5wa4zTbiQW0aNKdyTuoz1xWdal7WLbWq3879T6/DYhrRnrAu44ZLO4t5&#10;0JBUkds//Xr3Lw5qPh/X/gf4j0e/toJI2sDtglOXt5QOHQ9cZ54r5o0ie1/tnSYZ3cxOrZP909q6&#10;rTJbqy8U+db3c0e2YmNgeCPQjuDXhyh7J2fyO+rTjVV1uZMtrfWHjHXLSaSYNBqEiBiOGXPy/pV6&#10;4nafQbKKeJpMIwUseVrf1ydb+N7xrOFJvLAkUd/euT620WWbIJ49aznK8ropU1OOu5kT2t3BBZzL&#10;B8vmHPHb61etZZStu0YxnOQT0rYiTVLqzSxjsIXaVCUBOMAdauXPhX4gWHgnwxqF38M9bj0+9dxa&#10;3QXIYj+8M/L7Zxmu+jhKuJg2o3a/E5/rlOhLllKzNzQr4m2EEyEjacE19E+Avhjo3iTw7Z6jeaDL&#10;HaDegZXIMxzjcOmNtfIttczQ6uInhmRiPk8xSGHsR719DfD/AOLWv+HfAt7pp0ZLq2N0r26Nwbbn&#10;5wD3D/pXdw7hsLSxDWJfKu22p52fyxEsO5YXWX9X+Zg/Fj4UeLvDGmeKb+CVb/RIirJdD/WBWP3X&#10;TnBX1HBr5kMkqalpzmW7kgMoJjD8MPSvsb4j/FLxh4o8GXllY+Ak03TjpxWdJpPMaQ45PQDB7cV8&#10;gyRSI0ELxH5Z5Oor283r4elNfVp3T6J7HDkKxNej/tcbSXdI6LUL/wANXfhBoxoSRv8AZgBuOSCB&#10;61xET4VFMYH7w4/CpZE2S5LcAmqhkQ3YIkA56CvIcvaK71Peor2TstjtdGntDb6pDMhZnUbWParc&#10;1ty5EbbS3Bri4ZJFmhKy8g11MF7K2nqjqGwowc9K8uvS5Xc9KEubYa0Dec26NcAd+9ZmpWavpcxE&#10;IHriugBRoAfMbJHNVJ1ZofvngHj1qaFdwaZlVpcy1PKJ4JYNTRt0mDIMkmtiBopI3DP/AAflWvql&#10;lG9hIwByCa4lZLiLUnUgr84HPevooS+sRvfVHk83sZ2tobM9pE0UmAMgZBFauiXt5BNEjyy7Uk+U&#10;kdqz7eYFUO8YGKuP5j3BZLUDGOBWFS8ouEtf0O2KT1R3i3UU0qyL8oKgEGi8jtzZRsswOV5Arl7e&#10;d1FsnArYaQGzQAgkDn2zXizpOLHOFjCuoT5w+ccA596y4y3nSKyn7/ymuguEk8iVvL6CsCdolkBL&#10;AZNehh5OSsJu2ppwBjE2JFyBxTpIbhYWY25PGRWKstx9riKM2AwyB3rp2ugNDj8yEjMeAxHSlUg4&#10;Ndbgp8wlq8baXeARISVGRjkGsHUrORoLlmtm2MecCtGFo/NRo5wMtz71fmd2tGjZlKkDjFFOs6Uk&#10;0ZVaamjxnUbOa31+KWORtquDxXuXgHW4LnRPss94vmRxALk84rlLyytHgvUYKQ0dcLEb7TPH2nzx&#10;XMwC3gII6EZ6GvoPaLGUrX95LT/I8CrTlRnfofSGsaVZ3NlcN9njJ2+nWvOprG+tpnG2RoyTgkV6&#10;jol/Z3/g2ylSaPJgXzFB5BqS8tIC7h4E2+Xya8SUHBWZ10MW9uh40TOVyLfHJHNUJg5iZWAzng12&#10;eq6dcLKJoFLR7zlR3rnJ4h9m+624Hoexp06lrHoNKojlZFkh1NpAp4YcV6R4T1rbfrE12fKdgpVj&#10;90muNlhjblrfk8daqYW31i3YNg7gWINd75aqV90efVi4H0ZJtW6iZcEbQ3B7GqOpR2E1jEMKwkjO&#10;4EdCKyNF1FbnwPbt5imRIgrZPOBVnzAyN8x61j7NpmEZHm2raLOLyWSGE7g/zAdxXN3MRSICSJ1w&#10;vOR0r2/EDCN9mTn5h61j6npun3Fvcf6AqFlwCKFVkmr7HamnGxwvh29s1j8kzIN0uAT1U11VxLOl&#10;y2ZgV25DA15xq+latYarI67ymSVZe4q5pGpzNZS286yPv+4x6rXoK0ldO6PLr0L6o9FtLlgIWBDb&#10;j09K6iG6jOlCNolJ2/KcdM155ZzDcoHG09CK6SKRfJgLDgkYrirUdbowo1eV2ZryI3k7RGOuQBWX&#10;d20ckF0rW+QyDPtWxAzNDMcJ8qVEzkvIfKJ3ZrilE9KEzyHWNOlgvZXCOVJ644qrp91IpjV1Yjd8&#10;rHtXrF3bRTWMkbpCV29D1Ga4PUNIkt5XdLwsAxbbjtXRSrc0eVmk4KorM6jTbpNtpmaMDHAz0rsr&#10;Ng6Ou84LAgg145Bc2H+iKbyRSZBle4IrvrG7HkWYWckgDjNY16eh48oOnLyO2mgOzdtGdnzDNZG5&#10;Fv4QYzjJ5xWtZzoYF3sMsoHJqxc28IeAq6FiOQBXmc9pHdRnoeYa5aK+pXcyQDGMnisjR7yS21wA&#10;SOFZ8Edq9IuoYjHfRmyI3RnBxXmeqW7Q3aMFIDTHGRiuqEub3e51cimrHrFhdQmTduBV1HHpV+aN&#10;FkRlyQzZGK8u0S9nSOSN0LLuG056V6hpF1ayWjxywoTjCZ7ZqHDlWvQ4runKz2K8q7opFAABXkVx&#10;WsaYzedKhJcKeMV6VPFsuJCLUqMjqeDWfdxbo3YYHTIxwalNrVHTTqo8LkjzHOCDuBIIIrm7iEpf&#10;RyIXHz5OOxr1DX7AR6nHPHB9/wC8q9K5G5iUofu8jniu/DYmzOmpTVWJ2XgjXG3W9vLdHcrgDJr1&#10;+8DS2tmUdQpQEgc18pwmaDXraVJyGW5GcV9B+E9XiuNPhhlkXd5Axk0YmnaSlHZng1F7OVjWaORF&#10;cNCMMhwaw7i2jMbkkli/au9vYQ2kK0cJKqh/CuY24im3qCxzz6URkpfI2p1L6HMSWk3lXP7lsBRj&#10;5qIVVNMuUNvJuZgVOfSr16H8tAtyw4JIBqjA8jWsSGXO2THIraL5kXOCkddpWpRy6OLeW6QOsZHP&#10;U1lXP2qO/mH2eQruJDAda529WWG8hlikOQoJwetdb4d1OwvLC9hmltiyrgE9QaT9xXOdJp2MNpGM&#10;VzstWzsOciuZ1KxtLvw/cjyi0w3EjHPFehajbxxMCGXDE4IHBrnEEkF4HCqxOcgjjFZxdveOuDur&#10;HzvrMIhnCfYXQBz1XrUGmRGa9tVO9UMoLEe1exeJLLTbzT55PskSExtuIHevHYZ5rLVZMRBlW4I+&#10;or3sLU9pC3U4MZT5VdHpVmVinZA7EFVBAbpXTpJmxKiQj93xzXl0Wp6c00Ey3jpIeqGuz0q6tpbd&#10;WN8M9z6UYvDbW2OPCVr3Uty+VkLsWjdsnFcnrsDG3uE80qRyQO9ehZi/su4K3FuxUg1xWsYk1N2U&#10;8bRmuGjVcJ2vojulTUlseX30EgjtnXGeQRWUAwb7/UngV2t5FmILsJw3bvXH3pMd5IBatzX1WBrX&#10;tZny+Y4ezbGgpvJKA8VQuE3RSfu+PWljZ/MclW6/nVkqTA/sOa+npyukfL1I2bOWmSBnnVonIPTH&#10;tWh4auWtPGlpJHfEBpuRn0pk8ZW7YqOuaoW8C/2sSbll5JyDVNXRjY+obeczaVZTJcjLwrkA9DW1&#10;DKwihPmfw15N4P1Ldo08DtuZG2rk130MuGmWQtncMH1rB6aGiOujdCi8gkjirBD+SxVQfasS1kjK&#10;gBm4HStmNgIs5fJNK1hSsaNuga3wzAYjPOKz5YvnchDgP1xV6Itvj6dRxVucN5EeEQAJ0qybHOvG&#10;DLygPSiGORdchdZsDuD3q+U4Y59arlTvT5iTu7VSZDR01uqmC2IIyWyRmvOfi/4ebVPgpbXUSSmT&#10;TXaTCDJAI549K9C0wq80amddwWugCxPb36GOJkkhMciMMghuOlVzWsTsz88NGlOy8hZiCjkcmtws&#10;PLl+TkkVb+IWjw6L+0d4mtoA/lT3hlSM/wAIY54PpWQrZRST/CKpqxpcivACIumcc1UI/dgbT0FW&#10;5cfMRnp0qod+G6cVLVy4sehKs2PWtaJN+m3LhMhV4rFyfJOQc9xVmG6ZIfLALZHA9a561K6N6NRJ&#10;nong7UXi1uCFpT5cku0qTxmvaHtI/s5lRxtKDj618wWs08d1G+0qVvUbj619MabctdeBdJmjfpYq&#10;JFHqBXy+Yw5GmfT4Gpzoxb3SrKaUfKEOeQKksNMtIHQGRCQeMjpWirgpIQxzvP4VYjCM0eZiTXmT&#10;Vz38LNkscd2dzKG2KOajvTbLoyZvUDSdMtjpWlG8i28iheCOlY2pnQW+GvxKW50meS+F3b/2ftbG&#10;OfmP4Vhy9z0XPS5x+pkskgNqZFB9ahs7W4ltj5enSbcgDitiCKJ7G3BDY8pevrXQWSiOOJUiTCsM&#10;ClWp3trY0oVmuhy11psdudDWa9dZLgkrGOcAe9dLFJHb+EtqNkeX83NN1FUfxFAXKjYmQT2zXOap&#10;cgssSBsZ7GvHqxdSSh23O5VUlco3CrdeJSWBCAjkmvQfCmitd6pECixW0CF5ZW4VVH8ya5TR7B7n&#10;WNOjWVwDIDI3oB/jXrZcRaQlhbQMkZRRJsPL+uaVZ81oJ6I5ale3qxWMV34jhhs4ZBZW8mwMR98j&#10;/GumkgeOKwRoRGnk5GD6VFpsFvb6ZC3kooCZxUF5eG5unAASKKMl5GOBgdTmo9ldpLY4nJvc5nVb&#10;u6U6myhFRImZ3Y4AA7k18+6xqlzqOv3Yiv52t/tREkrf8tsHoPQCt7xz4gl1HUrrStNvpUsEu8XU&#10;6ZDXRU9B6KP1rmbSCNPKRI1AEYGK96hQjQhd/E9l2835ipU3N+RfsbdEDhYRkqOB2rv9Ku7238P6&#10;hCsOM/eGevpXPafBL9sidVTAXLE9q6uCKB9PmkVi27gnsCK8fG4i7PdhBRjr0MiWa6W7uHaylkkb&#10;pk5psOnXd1MnmyTIrSfMAe3pXW2enD7PK/2iEHyWZmfhUUckk1x2oeIIY7m+i09DNtkZRMRwxHUj&#10;2FXhaLnra3mcVavd8sTb1e6s7HwpZWMFvbxqsWQifeY+rHqfxrjNMtpbrWL2Z4JGzJ99hnHsKqWg&#10;1G819mllnkkef53PQD0Fex6Rp1pFa6cpgRESMH6mumrLl9xblUoqmrvck0ixgg8Nb9sYJjOE70kk&#10;rCCXMBOCcYrZkhVhLtnKoBXO3reXBeYCsMdTWEIK5z1azvc4nxJd+V4a1+5JH3dkaepPFefaYtwb&#10;QZhbLuSx9c10PiSRptS8PQ7j5SzszDH3jXR+G9IEiRyNBtUEYyOlelVqwpUrJasMNTc5czGaHot1&#10;PcWfBRAcucdBXqENlZ2mnqsVjAD5X3jjOantkjgs7dIkjAA+biq18zlVcFuSMDNeLOTm7s9KU1Fa&#10;DYjCGuZJbs5weCeBXivjm7jk8X6RGJ2JVXzz613+r3sUVhMTNtxbksc14fczST67qVwzkkzMF+na&#10;vUwOHtLm7HFVqtlF3lFxsCksT2rodMtJjBEPJyS+ScUmkac0moQs4OWkBJI6Cu9ZLWKz8uK2UYi7&#10;11YvFxgrImhQc3dlOE20DITCrMF/Kql5OlwZo48gex5zVeZbl7xo1t2yz4GDk12ugaBIIfMliA4y&#10;zv0FePVqRprnk9eiPSvZHOadpl0Y0Mm8rngV1tjpN3NcQREiOPdyT2FddBb2cKoYzC+B1PQVTvL1&#10;Fe4Cqudpww4FcUqlSs77HBVr8z5UaSSeHtK0sLFBbTTLEcM54z3JrzfWdb1bULnUYIrqdbTzR5rr&#10;wZiOw9AKzdWurme9SJbqUqZR5jD+P2+lCQkW0AV9q7RkAVcaEINSesunl5+p24TD31ZLEJPswUwY&#10;AAA96dOwVMF1/wBX0qaV7ePT4ibjJEXSuQuZriTUJCjPjJFaUaTqO+yPQnNQRZupgwXYd2SQQKLC&#10;2DXYYwjO8HJHSm2ETRtMzsCxPU1pIZxfEoqBAOT611zlyJxj95yxi5u7NifKpCoyfkFUtoLuCh9j&#10;T4TdyPhiAityxptxOiXYSOEMSQFA9a4eV3NXNREmMcVmo3Lux0BqTSdG1bVtY2C8ubW1Rwbm8YkB&#10;F/ur6k1dsNJaTVIpbmZgMAlc9BWxrev6bpvhi0toLeOWdkIt7WLgsT/E+Ow966sPBtrl1Z52JrvV&#10;LVly5g8H6StqtpBEziDHmSgF2x1Jz61x99quo3T3EcRkjg3cnvJ/9asWEapPHd3N7qhkmkl3FQcB&#10;R2AHtWjGiDBCgcVVapa63DCYJyfNILeFvNDbiOOc96ubI/MRX+7u55pYnjCyZAJzxVe5fDFsD7va&#10;uFtyZ7FuRaLYt3BiWFRHGgHl8gVzd1cRraOCTnJ20y4vPLtrg+ZuJU96yLGO5vNdiID7RNyewr0M&#10;PhrJylsjz8RibaLc19Kt57rVyzKQpcYz2r2bwvZWUd7cRvq1rbqZELTvjEafxde5HSuc0+xtra2s&#10;8yJkxA4ArTn/AHlrcj7NKE2jJBxmvEzLE+1fLF2RrhsLKWsj3y6+JfhbT/ClxoXh74Mm5toLALHc&#10;vLt82Yj5nfHLYPPPWvn3V7m8u/FWp3N/qOp3V5c3O5ishWJR2UJ0GOlMzbLYjylRAOvqayru7t0a&#10;3IbexbiuSlGTdop/1+R34bAUqN5PVv5l6OO1huUdoIA2zgZqWTWSLK5h+wIqH+LOK4+/unE6yOx+&#10;6MjfWVAuu6tfyQ2Wm6iYlmVGeJCcseirjqT7V6NHLXV96W3V9hYvGRoqyLWoa5fxa+DZRoZFyBI3&#10;IGfY1Do+ieI9Q8U6lcnSdTvLl5AZZljOyLPQDHGTX0f4N+DVnD4S0/UfFnjSztA0Ql+xvMFaKPrl&#10;znJJHYV0ereKfB9mlno/hn4d2w0u2QqbpIsyXDjqwxyQK9CValhoNQVtLN9WfPzxk68klqjovgx4&#10;DTStcstV1Uact+2nuyW/mgizixklhnlmH5V8/wDxBg0/VP23via2lG5a1bXvL8wDq6nDY/HpXvvg&#10;jU459C+J14+rXbO2iSq80shAChemD0xXgEWs6fpviTxZNbi2nll1mYxTMvct1xXz9LOqlaVSnCDv&#10;G34/5HTg8J++9pJ2t0O+hi8O+HPC2kTXC6c+oSWRNtakglTj77+n415VrGuajd65qc0mpXEsjznc&#10;5PAHYD0ArE1C7u9Q8TavPNe3jvI+WZnOR7D0FbGi6XdXdjrRjsJPJt1Uyy44X2z3NOGFjSXPUfNL&#10;r5Hszr30RgSPct8wZ84571mxW97JqN0SkyxgZeRuB9K9Flg0OC2R/tduUVcYYiuT1DUYLi6W3hsU&#10;htwDuder16GGrc1+WOnc4qs9NXqYss9vhY444di5AJqnaWstxr9tH9qWNPtahmPTk1JJaJNf2qR3&#10;kiRiYbiBya6UW9lDaxBb6RidhGB0K9Oa7p1lTjo9WcdKhKpI07jTE0/xHPE0luwFqhUk8kEelREy&#10;SzEIjrHvG7B5NM23VzrdzcT3k0krqgJJ6BeBXVaDpV/c+MQsNpOYo4SZ5SuETHYepNeNXrqN23ex&#10;7lGgorYwWgYhgmnySYUDjkiqlzaNFDdlo0QiVGKM+DtHJ/MV3PiM6XpEfh6aLU4Tc3KybYsZxt7s&#10;O1eKanfahc6zrEst5OWkf52Bxn0wPaqwMJ4jVaR799TKrUUWfZvwo0DwTqPgj4na2+kaW0VtpSLZ&#10;maQFbRAv74tnqSPUV4fqd38L7v4oePbTR7AG3i8e20GjycDezvtn6diTxXJ6Z431+w/Zi8eeHLPw&#10;JND9vZRcXqXBzMvTGO3vXIeGzPa/EDw1dHSL14rTxbYy3LiPCbQ4LFT0JA5OM1308u5Kc+Z+mq/H&#10;8D5eviKvtJvpbQ/ZGS18OaZ+zB4S8PQ3FnZbvhb5VuGB2eZ5fO9+g3Me55r428P+FPB/h6zl1vxL&#10;428LnUZtYuntLBplZbZNxwxHckcjisT9oD4uy6pp/hLR/Dus3H9kjSbR7i5hUie9lUAhBgZREPX1&#10;NfKt3c+KtR1sXF9r/iCUsiLJ5sjY2gYAGfavAhk2KxUXKU1ShK62vJxW3a19zxsoU6MZN7ybb9T2&#10;f4k+P9T127vNH0W4vINGjuCLmdCVa8YduOij9a81toRBYL+5QsCMYGMVs6VZW50rV5YLONYba3Tz&#10;fYn1qtIsIlu3MxIZwAoHJ+grupU6eGgqNJWivvk+rb7v/gbHvpc3vPc1YZGbRLtgeDGM89KrW6w/&#10;aw5TcxbCKBk5PtW14c8P+KdW1C6is9EvYraNQ1xcyKRGg7AE8EmvoPwf4J8PafZ/a7vSDqusMhW0&#10;06PmC3HQs79Cx/SuSpUjTvrubqokeV+D/B3iPW/EMkaWDQwxDddXkwIigU9FXP3mb0HSvqbwX4I8&#10;D6H/AMTGdbGe7igYxSXTL5duB958HjJ7GpLi70zSPh7bQS6VZPcysWtdLtWAWM/xNLIOML714F43&#10;8Y6jNY3kP9uvNGSfMgikKK7DoCf7q/rXi4nEVKk3Shu0vlf8jGSlXuk7LuepeNfiZZxjUrfTLASQ&#10;RlhHK7bftLg8sf8AYU9PWvknxD4hutS8V6hPe+IryeWWT55GJAcDoqj+FV6cda5bVdXVrvUXmv3m&#10;mkbHyHCgDoAB6dK4y/vZGtsmVF9h2r3Mq4fUHzyu5Pr/AJf0vyslShQjZHQ3+qQpdqiiJF29QK4H&#10;VNTll1CUC6l2BjjLYz+FVkOu3+uvBYaBf3LiQKzIuVBPTmvXrD4XzQ/Dd9S1/wAfaDBcta+b9ma4&#10;Vfs8Q5Oc9SRX3uAymNOztd2PIxuZqOl7I8CurgOsTxsudxHBqJcwaZfBpbhmumUyIXOOOnFT63N4&#10;dm8fammiaHcRafBdFI3Zsmdx95vpnpS2y6SviHR2v9du8yTKBFBGXcjPOAK+uwWBtuj4rH5pKb0e&#10;hs6BoN9q15flr54LWFQZ52Hywr6A9ya9K0fTrSaRtK0bTLm0060Ba81Nlx0+8QOrMetcjc+JJH8e&#10;+FtL0zwrNp2h2EJa6aZCkl2xHLNmvc9F1bwxa/CbRLu0hOo3V7ayrptqkW2IY4d5G6fJ79a9Nr2a&#10;136Hzc67lI801XWreU3+iWVzrUOntdLE06IRcak442gfeAJ4rL8X+Hr7S/A/gi51PVdI00sqSWek&#10;kgzxqP437gsPWulg8U/DPw8fGHiCfUdP8R+JZZXTSbU24WC1kPUlR/zzPfHOK8YuF8aeJviXq+ra&#10;54n1WWW4vN8m4kKiHkIi9AB0wKulKb3RpGS2S9WdN4Z1DRrj4geL9a/4R+e6urGyijs1uSWRmx1U&#10;Hpg1cuEurvxhe6lqmoyXF3K/yB+UiXsqjsBVmG0sLbR7WKCCKNVQAADkn1NDZLA7wcCs0rSbBRSG&#10;oiiVxsQZ9OlNlACrh+3SpON2abIu6aLB+uaoZAiBoywuG69KnYH7PAN4PPNI6Ohz5OAR2NIxGEyO&#10;cUADKnkOdx5HbtVRXYS3Cm3Lc/KakYgK/wAp7d6b5kKxZ2Et2GKBjJN3y/NjPWlgii3ylgST0yab&#10;hmALZ+90rUtbV5GfMscaLblnkc4VVHUk9KBlby5CVCxseO1WFs9QdQFt4ggHJdsfzrhdb8XWdtey&#10;2ukxRXLI5U3ki/KW/wBkdwPWvPb7WPFtxcXX2nxpq+WIJSNyo56DC4p8rEe9m0uxCxA0jaM5/wBI&#10;XNZ0t3HHcxxFLUBjgbXBOfpXjNlaaiWtZZvEWqRbjlR5hyfrzV/SoNTl+KF0Ptl0yRSA3ErMSAOw&#10;H1o5OrYXPS5GJkfMeOeOaYP4uOuKc4/eKQy4CgYpnzb++KQDu5+WkGPWl55yveg5+b5c4oAcPvdD&#10;Tgp2OQy4pg3ZYAY4qSMHy2/3qAJUHPA4xTgAVHXGaB1+6BUnHy/rQNCAAKRtoA4+7xS0wtgUDB2A&#10;Qc1l3E6r5qcksnygU+6mjSKQtOoOeBXb/Dfwve+Ivjd4NsE0i4MUlysk7Y4SJT8zMewoSuCPYf2c&#10;/AMl944s/FGqWEi6fY3ha1jcf8fUw6Hn+Ff1r7W1K4kfUUCsAoXCr6Cq9lbaRpngDQdL0+zhS1tb&#10;FYztAG9hwelVHLNLIxc5yKmcuhD3EY8k5PSoyf3XIpGPBqMsdzcdKzAVsblAPGKbkYb5qYcbh+9I&#10;9eKPlweKAD5evNJxuHy/rTSRvb5eKQt14oAdzkDNIdvzY74pCTluB2pMgiU7BgUAOyPl+btTMkk+&#10;nrSdYSc8ZpAWLHDUAO/ibr14o5z1FIceWTuB9qjYp5J+Y7vT0oAkYsD90dKhLLsbjvVaR5t+0cDj&#10;mg7ivLnpz70AWtylVI5oJG30qFQQpwR1pxzk8H86AF3N5o/dD8TSknavyfrUZPJoDHAIHegCTc4y&#10;CgApMna3zdaiz8xyTjFIjfvmGw4xxQBNn73NR5PmcZ4NNBYySdMZ4pDnLHNICVTJucnI9D600NIw&#10;k39jx70zc2UGfwpS2d3y9qBjwwPQUZJjHyVGGbjgUFwWJ46Ux2JCfanKw8t/n/SqxYBwA3GOaFb5&#10;ZBg/WgVi1lfJOCevNPJURRc1VJ4ODRufn5RQFi6hBycHAP5VynjGSUeHbBWkQjJ6CuijYbDyfpXK&#10;+LDnRrFS5PPekyonBRlBBIWUAbR261mXJBvYCpOCeMVbbcpmUyEgJxmqDucxjZzuNZSNExjhhI+S&#10;KoPJJ9sjjU/ffvV+XiHO/tWY3FwG2DO8YrNlo7S3FuvhuFcHAi4Yjqe9Yjo73SsN+BLxWtBKD4QQ&#10;eSu4LwTVKPzhM+VqeYLGjbgLHOA/UL+NaCn/AEcd8sKzEaMFS2AS3rWhEyEyIsg+8CDirZNjsNKO&#10;LGYBQVcrkHvXXqI0tbXfIFyB8prkdICmORTCTtkXFdZeJ5sGn4LAo6Z7VcSdkbKACzUhQelX1JNy&#10;g2OPlGM1BarF58BJ4WBce5q1uLXcpCjit47Gb3LC48xsKPzqbkVDGF3s2ehGasjBY8Z4qiSZc7VO&#10;eop46Hk00f6vGTTx0ODRcBw/1ZO1uvrTlAwKFzscZ704dXOPSmA4KMr8wAoI56cZpO+KUEZI20gH&#10;AcD5aeoBQ5XHvmm56U8fxUAKp2uuEDDHeghz5pKLkn8qaOp4xTv+WYzITzQBHtkEg+WpB93kU4fc&#10;AoAPzdMjrQMTuvyjNO6k8UmOQN34U71oAPTj60cbMdqQ7txyOlHGW6Z4oGL3HFO4zyBTe3Wl/GgA&#10;7mk42rz60tADmQ8rjFACcYwRRgcjFOGNkuVGRTDjOaAE+bfwo/GkJkLqPLX3NKM+a3AxikH/AB8d&#10;cCkMfyG6igD5Z2IJORjmj5N8mAfelBGyQFv4hQAn8Snb1BpjBRj92Tk09sBhxxijK5+9QAAjZj1z&#10;TOcYp4x5TYz1oxwPWkA0BMf6tcmnH7iCk5yOKicjd97uPxpATbeB81IcYfj0pf8AgJB2im8/3h7U&#10;DDnJ+X9adx5YOT7ik7v83pzipQP3bnzARjnigBn8IwKTnPWk6AUgzvfr2oGh/ZyBTV64pM53c8Zp&#10;4BBXOOlAAd/zcU4Z2Sgg5I7UdjxS87W5NMQxcAoAOuac28IvWkP16Up3EjLGgA+bnOTS/wAEmFJx&#10;ijHB549Kdng4SgBo684AxQS24fIeCecU3+EDHGakGdhII460hjR15HJNKfvgH0o48skNnmgkeZ0J&#10;OOBTEM+bIwtOB4Xil48vPGc9KQj5ic9BQMX6gU7C/JnPXimj7jfuyPSl53N3zQA/A3Aj8aXjAG7N&#10;M7NS92yfSkAH71ICckUuGw/zDikwuQd3emIfgkg8YxzSHqvPenjlZBjA470hK5bgDAHFAXG45600&#10;kZ6dad3NLxmgABHy89aRjjoM0D7oOOlPAO8kxjpQgEUttAxxUoC85cjjio8dfm79KXJ+X5ckdKaE&#10;KAmWxI2M+tHB/hpRjcx8vHHrR36UwEONx+lAHyjmlA5Y7uval7D60ANHUnFHGOlKAvmSHd1FBzu6&#10;UgG/wt8p5FVXWZp1QSkKT09avD/j3k4HXpTRkMflpgNVQqQDzCTUxA5qPPzudvOPWnDG1jz70gD+&#10;MD2p6j925zTDnafkJp4yIJ/n5x0pgHZjTQAWTPGTQudhyKRhlulAEmB5hAIx3pOskoCY4Hek55G3&#10;ikHFzGOeR1oATafOJDD3pTn5Pl9alO0mQYHXrSEDevzcd6AAdKUN+7cbTzSNjPBOMU0Ftw+XvQAZ&#10;OV+TPvSZbK/LTuM9KQ43dPrQAcZPFHpT/l8ocrTeN2BgUAJ8u0/MfekwfkAAAzzS5IkbKdD270fO&#10;SOaAD+PFB74XtR+7D/6wnI5FJ8ue+aADjZ9abhQy9aCf3p/d8Ype7HFACncT90dqad28jjBFPUZB&#10;y2BioiBukAJ60AN/ib5ePWmnGCCh604Z2njpSHOTQAjZ6GoDjDcVIThh8tMO3LUgGE/LkKPxqI9e&#10;g96lbGD8nGagfvhecjNHQCNwSH+XtVX5jcWvr9pXj8asSPtmKHqV4qO3AOtWqj/nsM1IzusYsbdc&#10;DP2dc+3FVzvyg2k1YJ/dQHBBEQBqM52n5aBDBu+YFRQQQSMUvO3rS/JtOZBkdKAGd+n1p4C7Vyvr&#10;TV2FzyOPepto2MQ4wD+dAETD5mAT6c0D7rc/Snnq3pioyfnGB1NACjqPlH50cbRkUpMQQgkUnGTz&#10;QAhHX5KbzhuKeejfNx3FJ3PNADuCicHkUwgY+7T16tTTncfloATHtTfbPUUv935qMr8/K9qAAd8K&#10;CacyssaZXHvUaf61unWppCT5XzHjtQBHgnHycUMOgz24p2QI2z6dKqGQm8wAcZpXGXNn7otsTp61&#10;Hg4ORTwTsHzHGKTjL5YduKYhmDk0oHB+alYfKPTPSgde5pFCENkEkUzCg9T1qTaC4O7GO2aPmOcI&#10;pweRQIQZDKcdaX/lrJz2o/hbgcdqArbgQRmgB3ylMj8qbgbfu0d27nNB68ikMT1waTAy3zdcU7sa&#10;TjeCBTC4n8J5HvTef7pp5xznuaB1/CkIZ8xQ/JTAPmFSdI5cDIzTgF8kHzOaYDQBljk9KAo2AYOM&#10;0Z6mlydw4oGBGHAx2pfXmkGPNXJOKHAEi4c4PX2oFYYfv9Pxpx3eXGdo5PrTiIFhVjIck8Cmkx7B&#10;gueOMUAIepG9s96QgBDyKMtyOCKXncfmPtQMTk5POMdqYQMjripBt2EeZ1NDBc/epAOXywiHdyR0&#10;9KQ7cSgKeaaAMMBnHFOIGTzzQMjZTvHy/jmnceTJ+5OM+tKPvHPSglzHL/o+QMc5oAZgZ60uOBwK&#10;b/y0jIBxT+x5oAT14puTlcD1qTnZ1qFt3mDKn/GgB2eW/WjI8tgQevFJ8oD8HBFAI8g/KevFACc5&#10;6H6VIPMAjyg2kcn0pgGCeKdk4bOSO/NADTna2W/i6U07s9RUhztHHejaDKw2nBX8qAEG4IvyDpzS&#10;DBL8VIQPs8nPI7UgHKHcORQBHgbl5Helx+9YY+lKcbSN1O+XZwMmgBnIOdozSMTsPycmlI5bn8KQ&#10;5z06UAHG7pj2oGMH5xzTe1KBDuzu5NMBCTvf5OlC+xoIYStk5pf3mWK46fd9aLAQZfeP3dSAnZ/r&#10;QfwpWGI4fmyeeMVGAQ7HA61QD8fd9zQQobFKx+YfSmc5B3GgBxHI5pB/q2+bnPFJ3FNP3lOec8UC&#10;HjOX5zmk48xfmApSfmGRTcDB+Q0APJ+Q/Lmozu3jgYzUg6dKVhxnNIBhEZz8hpwA3sdx5HNJxnpS&#10;c+n40AL3+7R2PzU0FjIASAADzSnAQZkXrQIcAu09aQkbj+7/AFpDxFnbmo8vk/u8UwJDtyfkFIfr&#10;TCz8fKtSD/VA9Ce1ADQBvU7z+VP7yd+lN5yP3Z/OnLy557UhCMGOCIh8o9aBnYOSakAPmnsO/vSn&#10;GBwBTAiO7d1pF3+Z0qf5dh+brTBtEeS3fg0gDB+bKGkPRf3n6VG8371R5fangkxudg9qADuOaQ4y&#10;x9qPm2N+7B9Pam4+ZQQetAAjbppAFYY7mhwc4L1KFAXIIz9Kibf54O1eB60AJgbm96kUfPnnrSce&#10;WxxjpxUkePMXJ4zQBDqWo+FtP8M69dX/AIk023gs7cPdSSOB5efugDqS1fKHxa+NegL4B1LTvDmq&#10;Oby5tpIpLsR4FjGeMqMfM7jp6V9G+JfBuh65e6PLPJeMsVtIs1ospVLrPRm906jNfnF8bfA/iPwv&#10;8RwHhluLC6vWazv1j+SVf+eb4+66dOetOmoS1lv2LTs0jzC21G6i8XeHLiS7vX3alI9wXkJJL9Sx&#10;75961fFGkw3GiXV9YQqBJb7ii+vfFcDcThZo83TbNijJFdr4b1eKEpbXN3utpOFJ525reUL2aG6q&#10;ejPIbK+1zTPGcUsWrXMbLdAk9M88gjvXqMXja5bxj4HupdQkidJVKTKDiBh2Ps3eq3jXQYXtXvLZ&#10;FKOdysnQ/lXlShopTFNMcBcAleKpNaXD2rSaR99lvBfjP4BarazW+nm5TTFF7Z7hvDY+WaFv14r4&#10;k8W6Dqmg/ES7sLmGSSF7g/ZL7HyyJ2VvRgOtXvC3iLUdI8aaBJD4kvEWO5BikBJ8nP8ACw/iRuh6&#10;4r6rEPgLxx8LNZEul2cOorp3+mWobkNj5Zoj79eKx+r8jutmaUdfU+OLOco8eZPxrpYWjcRO02VZ&#10;CDxXOeJ9H1rQfiDq2nXQneMTsbS5K4WVOwJ7Ed6l0m73WkSOvyM3XuK4sTQR6WGxDi7M+ifhZ411&#10;vQPiX4EP/CYXkCR3wFtc9RHk/wCrkH8SN056V9q+N9D0fxx8LP7f0fRrG28SWukB9Q02JgVu0Az5&#10;sRHUnqMfQ89fzH8wokG9AVK/u2x2r6E+EvxB1jSNS8MxT+I71LWG9H2O7LEvaE/wOP4436c9K+Uz&#10;nL5Ymk+XSSPZpzcZKpB6oku7bUIAUuNKvFbe6FyhzkcEMOxB9ayLfSNWudYtksYDJcEsfLHG4Dr+&#10;Vfa9/pnhzxh4S1vV9D0zQk1xNPV9V0cEbLwDpLEfU9ePoeevzxeabrdn4x3w6XfaXegusYlUhZMc&#10;MuTwDXwdKhUot8ys1uv1Pr8Hm0a8LPSS3PDta024hvpY5rMh95wwPG7uPwrkJ4zHdofmLKOD616/&#10;q0d81zdLPaSNvlOdw53dzzXD3tpJHcTlrIOhHBAr0sNjL6M1qU+bVFXTLtDFaZm+ZWOR6V2NvMCE&#10;feMKvNeW3TSW+qQTKrqhk+bjpXXaZch7EkSghkXHNVjcLzR5o7M6MFieWXKzt4JoRcwueFKksfTH&#10;Suz025lvfCwtxaO7rDIVXuoUda8yDu0YRZVPIwK6vRNRks9csysSLudVc56A9R+Ir5bF4W680fQU&#10;6l9VqeueC9Gsf+Fb65rV3dSwWkEFykilyr3TjIAX0APpXy940S4h8W2uq6QL6KaLUrgTTlt7OrHg&#10;En0HFe2+K7/xRJNplul7JFo72imzhi+6C33y2O5Ncm9tbpoV3by2amOWM7nPPJroyzGvDOMt7vVb&#10;6PoeVicE603J/I8wg8XeP7jwVZ2E3xJvZIYi3kLIuTDu+8PfPvW5pDQDRoFJyWznPr61xup6bLZ+&#10;NrkxyBozIWGOhFaenzMXt5DNsVe3rX02MhGvDmhs9TlwTVGTiz07w5qH9nfEzQZluHSOSXy7gg8B&#10;W4ya9pkn1jRPiP4R1OK+mFrNKjx3Ebfu23c7Wxx+dfNlvNA8qb4GO+JuPp0r6V+HGreGtQ+FaaPq&#10;1iJrVy0cySHMkLc7ZFJ5wPavFtybndi4KUeZanqllZ/BfXfHnhvU9S0DTBHK6Jq8C8LJKf8AVsAO&#10;gJxkjtXm/wAevhr4J0vTPH+u6H4qRVtIrVrnSVTePLkxtKP9Dk9a6uPwne2Xi2xsYNauNlxp8raf&#10;doNyzJjhW9Coryi58VX2neJfFPhnX9av7nT5tUaIXMyZktWJwA2Rll+vSrjU5bJK6Tvpv5rzXkeF&#10;7OdSrGVOo+VKzi9U9dH5NbeljxqKJB8KPFGsaL440uGfTkjN7ps0Ad5Q390HqK7vwnd6HrXgvS4Z&#10;47O1N5YtHPEgHBPG4fTrXE+NdKsLDxslzoHjN5rmOyc3MEa5jMbjuBwcjnHauC0bVJLTUPCLxTzx&#10;yW+rO7dvmJJII9DXqYZRrU01rr13Xr+jOmtScNUem6n8OviRpfjq2tYPD76jY3dxvsr2J8LKhPIb&#10;ngrXF+K9D17S/G1ms/h94lmgDQSDkSEfeB9CPfrX6I/Di/0rW/2dNGL2EALWEUjQ7uQy90PXBPXF&#10;eZfHTw7pNx8J9Z1ESWVpLFbgSIGz5jKMKU5+9jriuyfLF69Tx45i41OVrU+LdPnkM6kooKdK7W1u&#10;na0s8zj5QcV5ppsjrawyFSA7uMnviuosLhGS1ZWcEbhyK8nG4Xmb02Pp8NiWrHoERWXT4DHIuSCG&#10;yeKypra9WWcsLcbG43OAT9R1rV8IvpR+Lfw5h1Hz2sbjUjHJt/hdshGPsGwT7V9R+OPhv8Lj8DtX&#10;1CLx5s1TQ9GWTXJYHJS7WUZhAGdoK8dPxryI4WopO234/I1xWa0sO4Kd/fdtNl5vy2Xqz5t8HTaB&#10;F8efhK+p3UsVo/iGISuOiktgZ/2ScZ9q/Tu6vvhPcfCfxpDf6n4LextLawF9EWBjQtjytvbn/Zr8&#10;l1Fz9m09GiYsJ5AhYYIXtkfSnSz+IFtY438V+IDGo+WP7Q2D/vf3vbPSvrsg4go4CDp1Iczd9dDw&#10;uIsiqZkoTpz5bf8AAPT/ANoZfCUX7duqyaRrWmOtxoVm00Fqo8qHCjbgjjLDrXmkdxE0VufIGcYI&#10;NVBFJLYSvLdSOyjKmQ5b8zzVIMy3CAMODXjZziKWNrupTXKj28qozoUI05u7XVnWW2oSxX9nHnCE&#10;8jHBp+sWljcwieGFVkMeSKxIMNauWALZ4PpWxC07WIUTjdtIH414XM6ck/vPTdOy0OGniUwXcRKl&#10;1bpmsS5trlbKR0smJrqtX0y+h2XMdxIxUkyAfxCqdpcxPalG25KkYNe5QqPlUlqjjqtXsctbSyfa&#10;UV9w+orft5flQFuM1SvYSty52IDkmqFtcE36gynG6uipBVVdIqjV5XqdtFLHlRuOCOtXBJCYZB6d&#10;KwYWPknAGM1dRgWfCYryqlOzPQVpaj5Yla01BdmRgEGuD1izJeVxFz7CvRkwYnzjOKo3Nl5sU77c&#10;AIfxroweJdKS1OXEYfnWh5XDKI5YFaU8ua6uxmiMTKZcZ4zWJqljh3ZeokPas+1uJBOimQjDV9BU&#10;pqtHmjuedSqOlKz2Oyk3LeR5zgLnNa1gbZ7KdjN/Fz7Vz0cu+0TdKPu4q1byJGHQA5kPX0ryqtK6&#10;a6npxaktDsPs4bTQVyylTkVyWrWoFtc/IQCOD710VhdMn2dDNn1/Grl3bwTWc5Gwjb8wripVHSmr&#10;mFWF9jyrT7qSDWbeOVCVMwwT2r2q0s9Hu/DOnxzW0GyWFSCO5+teO61aSRakrLb5Ug4x2rf8I66U&#10;NtY3EhyJf3TN1U+le7Okq0VUj+B5k+aG+h0+paHe2l2/k6cWjzkEHtWUdwhk3IwI6j0r1W2uUktb&#10;VJpFZSvDGqV/o1rMl48UUe8JnjvXkV0467nTQxClozzApbuh6njk5rA1aySXTbkiBMqPxroLpJLX&#10;xPJE1s43yEAntUrxxNCPkJZjyM1tQruk009HsOvQU0cd4X1e403xRZRyXkv2dp9r5P3PqPSvpGzl&#10;tLjSbd1aFg9uCcN2PQivmzX9PVSJkiUHGSB3rY8DeJns9egsb+Wc2c0oWGZjzbN7+qn9K9arRWIh&#10;7SO63R4NSm6UvI9vu7QrZuqqHQ54xXH32kpJp92URS+MsP71eoRqsml27AxMSgO5TkMD0INVZbGM&#10;G4cWOGIGcN1rxpVbO1jro1nFo8DuLdYm2uJQdxwWHQ1gXcO6KbbycjvXumsaRBcWMpW2XO35gB+t&#10;eUXun3Vpe3pklfyweprfC19dXr+Z2zamjO0G/kt9VeA3DhXGPYGvQ7eZnT/j5QY9O+a8luVb7Q0s&#10;ZTO7Kn1rqtHvGbR03ZDAgEk17MbSR5dWDi7noUMjZYYQknrWgF4Ixk4BxXNWk6mYgkDpiunhKtDG&#10;QwzsrlrU+VXRVGq2zP1K1ilhuN8ClPKwQa8uvtKvYteaS0sgw3FlXHp1r2coGt2BXtWBfRTRxTMk&#10;ZDNA4RseorKjV5WbzdzyQ31+Nfs2aHy9pxx0J713VlcrLpETech2/eArgbmG5S9nheM/LcuQxHJy&#10;adYTXEN8uZHEZbvXY2mcWIoaXR67YTr5qAyP05FazbCV2upHNcZYylrJZEZO2a6qyliNvcbiMkDH&#10;tXFXhbYzw82tGI6P5v3iCe9ULqGZkIypCrg575rbKFgv7/t0xUbRth8x8A81xSlys9KnqjxzV7KW&#10;18TBmg+R2JBHTmp9PvnhuoA0rlDIME9q9C1KyhnsbxHgUAxnYT2NeYz27Q6k9vLKxJkOw4rsp1FN&#10;WfQitTU1Y9hsLuCTTYCQp4B4PSuptrhDFhYgWOAvevDNJvZYbowSM2M4Q5r0zQ7pv7RQGQZxkZ7Z&#10;rlxGG0vE8tp03qdhc258pGa3BbAPFcZrFtZzLKj2wAA4PQ5r0qxKyo6vcxjPUmsrWLC3JlkFr/Dz&#10;ivNjUSly31O+lUPETCIbyVVvWKiT5Sa6HS79RMUaRvvDB9MVPqNpBiTZAeRxXLNHMlwSoYMM4J71&#10;vGfM/eOitS9rHTc910+5t7rSY43dMhRg5p1zCPtPlPwgHDeteWaFf3Uc8Ja6+YOcrnpXr9hLaXmi&#10;IWePcqjOT0rZK3oeYpOnKzOYurK0aG/RoSQV4NecavpbRwXbxI2Q2cetew6gI1u7dQ5C7cZxXOzQ&#10;o/nIxT5qhrleh6FGqfP14pE7sIuq8j3rf8OXc0c9uRI+VnGDWt4g0h1u7wpERznA71ylq7R31qht&#10;2GJ+DXpQqKcLdUZ4qipxbPqPw9qEU+jsjyRbRGNwJqvrEVol07RTLtZx0NeW2N5PbXdgxeTY8a5w&#10;a9GgntJtDj/cE5jBGe1YyouDv0Z40alnZbox7tLQoWWf5mh5Hoa5lTMk0oe5yS5xj0rp7mOMXcYC&#10;/fPrXO6hDcJrlt+7IAByfrWlNHp05JjZGhe2YbzzE3BrhYbqew8dxHzpVU3fDdiPSurmdlRRvGSe&#10;OKw9dtYpNAsmMq+YVJwK6KTjLR9TCvSlH3keqNf2t14O0sgxEogLKDzWLeTK7gJbkDy8fWvK9C1O&#10;5t9XaGYyGPftBJ6V6fDNBJYgL5RJhypHPWsKlNx0HQndXOblI2XURU4bNeXa9YqmoXg8vO5iQPWv&#10;TtWgvE/s2RL1fvnzFA6+lctrEUkmnaU5B3hTuwOtdeHm4tM3lFSi7nlDQvGSGgcYyRg1f07WJIpT&#10;C1s4AkAFX7uI/aIA0hySc5rmdQi2apZuqAHvivoaDjWi7nzmIi6M7o9gsZ7ufTSUnOBGCRmkkyY5&#10;8qN2QDXL+H7yaPSLgHaflAznpmuqQxvET5qgYz1rxcRh3Snpseph6yqQ8zDu1KyQfIM56Vy2uwLi&#10;1lUDOzLD1rsL1WN1GRCGK+h61zWp7iAXO0eU2M16mWytJHn46mnFo4oPnIVOjdKDI/nMNu35ear7&#10;2XUHBUgeaefUVLM9uyxukRz3Ga+yot/I+IxMVFtFefHyfOc4PNYbrKNRaTe5AcVuFh5cgMOTjj2r&#10;OuQcLwBzzXUjhO28OqPLnmilAIUEjNekW94jw2u45O4CvHdEluImuwpOwx9z0roNM1UjxDLFKqgC&#10;b5Hz1rNxKvc9stZYkugMKcIO/rW9DIWKLkYHpXn1ndRMNwmG4kZ9K6O3nInxvwcDFZvcmx2iHEkR&#10;GOner2d0b5xwtYNrLuVB5g+7W1bN84Vhx2OaZZCwXngdajKjqNvAq7OqZUiMj2qrztyMdaLk2G2J&#10;Ka/J8sg3sO9drbEeYMjBLAn8Oa47BDBgoyDXT6ZIzWJbAJVcGhsLHlnxZ8FS6xqWk6xaakyPb6O4&#10;uFVcn5eVOO9fJkZu0u7qGZsGK9kViRg8H0r9IrdgoRG8vlSNrDIIPUGvAfid8NTd3Go6xoEUMc5J&#10;e5sxwHPcrWqldaktNHzCWXsOp4qqwf7TJ8yipLuHUrTxA9reaZdW8yyYKSLjJ/GlIVhIcEcDvQtR&#10;xZF8wyOvNCL/AKZGwOfnFDFVdQW5IqFncT7lz1p2LNzDBZ9yEZKkH1r3j4b3UUlj4gt2lX57NTGC&#10;e4GDXg1tdrJpaI0Ee5T+ddb4Z1GSw8faW53eW92o257E8187muGk43tse9ltaN0e2XUBivrobG/1&#10;xOKIHTc/yHGRzW/qCLJp9tKoVlMCsCPQ1TjhtDHIfLUZUcivnebTXc+qoSURfMh2KwmUDyjnNcfc&#10;z+frN2PKARZOD/erU1YtHCURmwRzzXPwEgqMDGc5rWnTvqb1Kxq2wzKq/KFUVv26DyGIA5kGCfQV&#10;kWaHz5P3TdRnFdFgDTpDhQFirmxNmvM6acrROW1iVV1G6/erny+lcnEXe4kbBJM2BipNVlabxY6o&#10;7svnY47mum0TTQNS09pI1UKAxBrz+Syv1Z0SrJROy8P28Vp4XWZoAZpY8Ivpmuw061EUM1xcTJvY&#10;FsHsDVKwitCCzQHCINh7DFR3160k0yLEwQMAMnrXM4cuiV77nMm5u5pyXJeK9ZUPlLnLMcV4v458&#10;STSWr6RY3jxxu+LiSP70uO2R0A/Wt/xZraQeFxaW0yh2iw208k15HZxzG7uriSFHkYnlu2a7MNTU&#10;Vzvpt5stwb02KlrCE3bUySOTW5bxAAlnUc8AdaZCrvd+Vb6NczTtJjCLkAmvVPDvhS9H2Oa7+ztc&#10;MgJjJ+WBT6+pNXiKzau9/wATppSjTRhaLYaldXFqphnigX7zY5I9K9AGnWMUFvFm3hhjgLHe2MAd&#10;SxNdCU0yw0LUCotSY7ZjuPAB9a+dPFev6rqeo3trb6vdxWP2wiaRDhrgjsD2UfrXPhsKqsry0S3F&#10;VqzmrI1fFmtefbzWOn65ILIzlZzGcNMV7Z67f51g6RaSTTwxiLqwGcdqzYooI7CIbPQCvWvCGnka&#10;Ql09sgJT5MjoK6qs1GPLHY2pUlCPM9zT0zSILeKDNoMiMEYGa2XeYSRkgjaegrYglgRUIkRmwRgi&#10;s67QC3u5N6b2BI9K4rpsynUcipdXwXRbghVJxjbnvXH3ElxPauPMbO/nFSzs5uFIZzlyCKu2dsQH&#10;LSDJYc12U4Kmr7nHJubsYsGjefe20jhtsbZJxXdWKRQ6TGsVuAqqRkjrToNysu0KFCYxip2A+zEE&#10;jJYkAVxYiftJXPSor2cbDRycluc9KztQnxatukRVSJjkmrU8lvDYySSXAGEzgmvGvEmvPPqd1FDJ&#10;iMS4+U8v/wDWq6FBzashTnYydfv7i71h4Y7giJJ/mI/jx2+lZlrbob7LShScYBp0KEzMxjI4zWvZ&#10;webdr2CkZNenOoqcbLRIinC71Ol00W6adc4RQVi4OKrzPIbgKgd3aTAUDkk07PzRwxRlnLheO5rv&#10;NE0R7eSzuZrIPOQCEP8AB/8AXrw6tTXmevZHoK0EJ4e0RIvKub0YcoCFI+7/APXrp7yWM2bxrbeX&#10;EMYx3qxeykW0IkZEVEzj0rl3vDOt+I4NsEYwWJ+9WMaDqvmZ5tfEOT5UJcTN5FykZby1HzPmuH1W&#10;+doZoYZHb5sEjqavajeTPA9vBOcF8Mw71WsbO3jimd5gzsOSe1bXhTX9anZg8K27tFfTreX7GjyA&#10;k7h17Vo3skSQfLGM7OmaiubkpZJGqgLuP41y2oXUm+BFnznOeetTTpyrSuetJxpRG3lwzXKRiTqe&#10;ealt42EQ46MDmqtnbbpnkZn3A5rdtoJJLnptjHVu1dtRxgrI4lLnd2KkW8rgY6d6vGKGKFfMZASo&#10;OAaikuNPihuUjDM23hs9DVKzttRv9QkVEnKK/wA8h6fQVzcjlu7I19pZFtprqeVIrazbYCBxXUaT&#10;pEaSLPcPDuEe5i5wEHerFnb6bp2ms815ZKRFks5HygdTXm/iTxJLqF/cWenC9SyEu15xkNct7Dso&#10;/WuqhhXUv0SPOr4ht2R03iLxDp8T3Vvp4SWQfKGXpn1/CuMsbW5fUb+7upZJZ5WBZ27egHpTtMsE&#10;WKQvCWdkHJ7V0kcbCFEI4B44pVasaScYfN9/+AdOEwzesivHAxV2M5AA6VMp4mAwcDrU0mfsrKSe&#10;nFZ+8Jk4P3q4tZnq2UFoXYQgFyWQdQeTWNql7bq1yI1HAHfrUV9fxraTDyMuw42muZiivrrW7aMQ&#10;SfNL830rvw2Ev709EjzsXi+X3VuW7S1vb7WG+eQJ5ozXr+laJZW3h2DJgJEYLKDgiqWiWFpa6MD5&#10;aF9nGfWtiVZP7Nvne+kyccZ7V5+Y45yfJF2QYLB39+e45prdbyP5SBjAyaZc3amMr+6CgfnWDNMS&#10;koDjAHWs7zNxlZt3XqTXmQwvNqz2lLlReursNPCixMqb/mb1rHv7vTY7dwJGY4GPXPtVW/vIo7Vg&#10;IyW6AL1J9q7z4f8AgnVtW1kX1/CtpaRp5kk0/CQRgZJ56sR0r2sNhEo3eiPNxeNUOtjL8B+DfE/i&#10;r4hSRyXcmn6Vbp5uoX83EcEQ6gE8FmHQV9P2up/B/wAK+GbCPw/4Lsb64gVorHzUBMkveRv55rhd&#10;Y17TDokOg6DaSW2hWsuySSHiW/lHc45IzXY/CrwB4g8RfEdJZrO6t7CK4Q3d46YEaDokYPBdhx7d&#10;6iWJqTlywXunz+KmlGVWtK0EX/CXhT4n+O/indzXvibVI7NL0NqF4WYQwr1EUS8Bmxxx0719MSfD&#10;v4V+F/AvjHWP7DsZJbTwXcmJ7kfJH8mGYgnbk/SvS9ORNLvfDmhaR8OYrTT7WwUmc8BgPvux7nuc&#10;9fyr4k/aZ+KFxqut/wDCI6FrUyaXDqBXUbpDhr2ReCg9I0Pf+I16n1TDUUpT95v7vu8j5COYYrGV&#10;4wo+7TfRb28359kzwKfxRbR/D34uRx2rM+o+JZ/syQnAcbuScdAK81EF5JG00suSGzgfypx8lZ0S&#10;K1yAoBJ9e+K0bc3T2l4VsGKRR5c56Cvn4UY0HJ01bmd2z9Gp+5BKT1sjb8L6LdX+sTgTwW8Cjdc3&#10;UhwsMY69eMkV02qeLPDWmLaWOk6FHPZW8bIQeGu3PDOx9K80k1+/l0VdNt7CSC180m5kRyGuWHQH&#10;HYVgSLNJqjFo8KpAHHareA9pK9Xbe1/zD2ytoyxqVxfX+ss5ilhikvC3ko3C57Vpw2ccVvEGDbiq&#10;7QaNOtVM0uQeHXBPauhljBlQPNGqqowTV1q8YJQjokOlSdSV2U4ITHdKRFHggZz0q75bSXcarExO&#10;7ChVySTV6O1nli05UQ/MwwB1xXoeg6LcfabEWunF7hnAeYrlYgeuPc14eKx8aau3qe3hqUVYwtN0&#10;YpBpzOs007uB9njGdmegz3Jr2LUbe80T4TeFZZrTTIGGhTyvaAcxZGQWPcn3rbmj8KeHvD9hc3D2&#10;kt5IyfZbdiNwY9XavDvif4jluEv4RrTt50CliCecjoPYdK+dpVa2YV4xSfK3v0stzKtX5Xpt+Z4j&#10;rOozz61q1zLdSs73zkknOBngAdq5G4u3We3YLuBuVG0dTk1pFYzp92z7mIkO3Ard8MaLBcawt1cR&#10;L5MUwbDdBiv1Cl7LDw1WkdP+AeRiKrm7IfLavGNJIt33ziNUGM4L8Y/Gvuq38DeG9D/4JM+I7/xL&#10;o1nNOfC/naZaqgDWjyL8rO/VmY8kEcdPp8rQJZXfxEsY4bF5GXWraO2jQZbfnAwBz1r6Z+Puva1D&#10;8BP2Y/Bz6mpuJNCin1Mk/MyqMIrDtj+lefRx8JTlGS0SvqfN5pSqylTjF2vLX0/4ex8UeH5hD4m0&#10;i6bSd8ovZBmRMoyv0wOnFbXiGXUBcXSR6SdocMfLT7276eldabOxOgaKgithHAo8tQBkHvk1saZZ&#10;3FxrNuEgjjRVwZGXP868+rnEU27aJnqU8E0kcZ4e0/xLJZasi3NzDDdiI3AOckL0A+te5+EPCujt&#10;Frt2/haG9uooVWO2lcLFb5zgsTwS3v0qfS7G2S2vA0Ua7IiQen40sdzfPoGvWMF8yRz3qNKVfaWK&#10;Hg5HPFfMYvOZVKnu6LrY7o4R2t1PUJ7axsfhp4Us9W+Imj6Kt3ckrplgA8zDPQlMnmqniLxCmneF&#10;tBsrKWy0bS4bMeXJI+67vs/eY5+Zf0rzDUNc8MaHANRnRdU1xrXy7Y3Mu9UwPvYJOAv61896/wCJ&#10;tTv/ABVrlzNLfXl1NMS0rEiMegVegA6cVtgsNiMbJuC5aW12k231s+i8/lbczlhlG3M72Z6L4r8a&#10;3tzNe2un2t9HZ8med3JluiPfqFH614tPqF5eT6m66hdyKWw8mdo47Ae1WLOeSPWre4u8sTbyAJjC&#10;gEf0rnr+9tILO6WPbt+0sVVByxY9ABX1+XZZTo+7CN3prv669fy+5GNWvGDfQhu5YYULvh2xwCaf&#10;4d0PXdd8UXT/ANqR2WlwIZL6/n+VI415IBPBJFdBpWh2j+FYdU8QXcVpapCXWJ3wxXr39a4Xxh4v&#10;n1HQhoui6c+naHDMFkMXyvd47sR29u9fa4HLJOPM9H3/AMj5TNc1dNPlZ119468O6Ub3TfCPw9s5&#10;YbZyi6hN1nkHV/XGa8pvL/x1rvijxHPfeN/E1xhf9JPnssMa9lAzisy3gCyR7YgsK7dxY4zXoem6&#10;Ze6hpclvaSw2unxRb7uboeOcE9819LhqEKSsfFV8fKe5H4J0y1vZPGtukSJHaNCGu8ZERbtjvurZ&#10;W0bw5+0ZZaoPCFvqbJa7ILVwHKvIMK2w+prF0F9VsPHfjgaZfFbSYKsySD5XZOjBuhx1qzL4hj0z&#10;x9NrNzdjVNVkQiGF+UZh9wlR0CfSvRjZHnNyb8j0TxFollB8N11nxZ4gtxqGpSGS00WyjCyRo3IB&#10;A56V5nqHi+9h8JaTpGk/DFLO0i3LCrZM0rP19wM9QOtdPpuqOuj6l4n1/U59V1++Lpptg4zFbA9P&#10;l6DbWLp2nyDxBf6letby3007OvygJAGOcAUnyNarUxjBp+8Y+ieH5DqUt/qc8T3crbtpA2wA9AB6&#10;/wAq7WNbeG2ZEVcA8YGKXdyP3/X+dUpHG9x5o+9WfM7WOm5I7FnbJGM8VGxKuiiNslwAKYSu9Rg1&#10;Ir7bhGwCQeM0hF2e1ukt7dmRQTGCRnpmqpIEDAnJzxUk91cOpDznoKrZJYHBoASWRjEAUY+hqL+H&#10;lug71IWVQ2U+lVyylxnGSaBiOd0w2p/D3p8ELNM+7GM8HFPCBIwXljyTwAat71NqSsMSIkRZpGOA&#10;AOpJoAmt7aAGRpLu3RERmcuwCqo5JJ+leV+L/Esl5JPpely3KWCzbZpUGHumH8lHYd+9UfFviF7p&#10;57GxurgWazYmlGQblh/JR29e9cnp8lzb6l9o/sGOURr0PQZ71cY9xXNLSLXTU8V6TDfSqizW75c/&#10;8s+ODVu1stPXWPHkn203iQXSC1nwQJTn0PpUmlwaXrPjrTrabWbaxlnLMLiRv3aKmSQeRyQOK3Xj&#10;0RNS1ODT9be6t45BHG4TALDhj75q7h1IoILmeeAmNVIwMDogrq7a3tbbSpI0iUO5yzAcn6nvVO0t&#10;WislPntknJWr/cZH45qZSFuPABVuT0FA/wBXJg554phIDkEDPFIn+vPy44rMof8APwREcZ5p2F8x&#10;iFNSq2EkG3tQM4zhRSCwwq3mKanUExtx3ojA3NuIyKtwxvLPhB068dKYyDYMA880oHJzU0qhZGVW&#10;DY71EScHjtQArqBGWwPzrOuZUSxndpFHynFTSyottNuuOFU8E1kWsM17rKvIHW3iYkL/AHsUDJtM&#10;s5rnUtPkksLuQz6gsdrAoJaRycDiv0s+E3hey8M/ATTHl0y2GsajYrJezlfmCsPljXuAteH/AAH8&#10;Dm41zT/FOqWcS6fZsw02GRf9dIP4sHsO1fUmoTyveAFcKX4weg7USbS9RNjJpXNyR2Dkj8arO5w2&#10;KYzDI+btVSSTEx+U1kSXASEB3Cml13PVcMv2djk+4qMMQxBQ8nigCySfMam7jz81V2ZtzHOeKYXc&#10;KCc0gLO44bimljg9agDjc/J7U4t+75x14ouA4Oc4z0pd/DfKarkjNMYtvBBNAFouoKgq2aaZHEp5&#10;4HSq+85bJ7daYHYZzjr1oAs7ueX6D86iLEq+FHDcVCWJA6mjd93AAoHYm4LjLHmkJHnsSSKg3rkh&#10;jzTtyGIEHvQFicNxnePzpdw2vyTxVNmTaPlamh+X+U9qALqnKLhh9DTSwxJ8tVC7bPv9+1BkbgcY&#10;osIs7htPtQCACfNUALWZNJLsG3AO6m7pi8OXx7UDSNMOvlAg5565pCWKf67GDVJceaql25HFBIDK&#10;pkOPWgLF3cRs+YcD86Nwx941TLYi+9k9jRvO2HMq/gKQFkscrhCaTd8z/MBUG8gsN/UelM3jD5Bo&#10;GXdy7MY59aYWGD161ULnCckUbvmY4OMUMC2GX58MD05Bp29dzDcAaztyhnADDnrTwy7BlDn1pBc0&#10;Fc4yG6GuZ8UMTotsxIJ3Vuhz5BwvIxxXMeJHJ0ixxgfvKAW5xkmDbRZzwvWs5/8AWk+hq5K8gLI0&#10;YJC9aouRtj4zyazbNCGds7PmxgVWCv50fzKfnFTOoLoSxzTDkNEQp496xbNEbO9RaphwPkFVnmf7&#10;RxMearBx5fJPSpY1yrkkdeB60lEZY8xmZd0h+XGAPet+ySU2pO05BBrB8slGOFGGGa6ywMX9jyqJ&#10;MlsbWxVJakyZ1uiMDcSBSm4lcg12Mi5nZTKoIVcH1ri9JUDVrdgp3EiuyuBuuLZypUkDnNbIzNeD&#10;ACcj/V9Ktp0+8OtUY0kFhAXzuYfpV2PBhH7og+tbRJZaXO4jHap0Jx9z9aqJnB5PXrVmP7pz69ao&#10;h7lgE4JLDFSqRl8NkVBjdEw9TTwVBxz2oAm5D9alBOM7qgG/zW+U4IqVc7eQKdx2FJOQc0/nYe9R&#10;nduXjNPA+Zv0pCD/AJaoNpzU46Nz3qM43c4qQ/dOVOMUAKDktx0ppzmmLnfkZ61MenTtQMQZ8vmT&#10;JoB4bk0cbjxSENz8h+tAC85Py/rT8nBGaYpJI+UZJp+P3nSgBRkg8mkYDzUJHapGx5HBxzSNtMY+&#10;nNA0Jxu4X9aM/e5pnzeYgCmnepC80AKOrHf+FLxh/mPakwuAec4pBnB/nQAjEYjAzk9TS9j83alw&#10;C4yDntTT9+TCDqMc0DHYHODQwUIxxzTRu3EFe1NbfsAxzmkA4E47U4Y2t8/fimHItUJAyT0pBvOz&#10;Ax1oAcxbePkpRwT81GBu5FGPlbjtSAcD+8GR2pwwUkPoRUWOUyRnNOO7ZIc0APwNwGRzURH7zGQS&#10;Dwadn5lO3NKMHb81AAeXyRRtXnvjpTsfMeKaTx98ZzQAhAAkOB0GOadxgjHYd6QqhC/vfyp4XCvz&#10;/DSAaRweKaF5OCSTQA2ACnf1pwB+U5xzQMUAFGBjAOaQj5n5OQRTwR5twC3G0Y96QkFshccUwEBU&#10;ySDbjGMHPWnfwt82aZtBcEhuKXuOKBBgBT65qQKNgJOKiOd689qUF8gZNADmAw34UcYfAPalydjf&#10;JyenNMYsGP7vmiwxeMdKjGcy9cbql/h5BHy0gB47ZNFgAZBbijnn5c0uDsG71pD1+734oAXAyOAa&#10;X+9gCmtxu4HTigF/LY4XNADsMZz6BaQ/ebnvT0ZPIU5Ys2aiAcebmPOW4OaAHjO8/MMUoK/PzSYb&#10;au4Hg0L1X5RQAuf3RwcnPFOH3ecD2ppGWBOKXnjigBQT5p4PNJyW+8chqcSNy/KM0g6DI5oAfx5J&#10;J7UzjB5p5HyE7jmmHgAbecUABB82LjFTZG3mUE461XzNuXOOD6VIerfJjigQ4Ug6qPrSDOzoCc0p&#10;DeZDkjrVAP70HqeKftAz89Jj5aAEwM9KUYwfn+lHzeVkLnnmkPVeO1ACFhvHB68YpytGZTuZlPbi&#10;hQN5PHSncDblQcGgBjEfaSMPjs1B+79+nsQwGVA9OKjJHyCgAIGRxTwRlug4pBRgYbigBwOd3qOt&#10;IOp96cNuRkDIpMrwduKAHADDUHG5ug4HFNPRuKYC3mg7cYNAEuOB8tA+92xRzk9aOc9aAEP+7jmk&#10;yQpGelO42tzTD95eKAHZ9qM/uzTDyhPbNLghM7R0FAC5JAwQOaM/6wY5C0ELsOc8GlXG5iMCgBig&#10;+UP3hJ3dPSpP4X+b0pQOMmUZ+lIc5bjrQArBflwyk+9N+XdIPMzjFQ4f7VL85AHapOPQc96AEwft&#10;aHjAWnH7smecnrTeOMsKU7PKJ3ZPFAAcetIc/NxS4Hln92cdjmk7GgBuW3H5TTQRh8kfdp+ASfn5&#10;qNlHJyRmgBAeU68n8qeRgsfaozx5YA7UDeQ2R+NADHPyrzmmHOG4zTiOT8tIc7CdvNICNvugZqIn&#10;lsDvT3zuxsB/GmPwn+q/WiwFObeNQVtnOOtS2GD4mtj8vEnNMfcQp75qTTlY+JgQvcVIHcyFdqYC&#10;4MYqI5KH58e9MIfcytIcBRiglvLUYGKYB2bPNROG2ED1qUfdOWpOPMTnvSAqqr+acSHtVj5tp69K&#10;eQmfvD2pvy4PFACZbHSkyu/BZgccU8D2ph+8vAoAR1DRKDnG6njiM8nIHFKB8p+ajigBvbpS+vzU&#10;pxgdKaSOOuc0AOGMNzTRwSc0dxSjGDmgCGQH+8RTNrYf5xjipmI3fdpMDP3f1oAbj5eDz/KmsJcD&#10;BJOanGzJBIHFKm3L5bpnmgCviQqM4yOtPRDsc5WpflwDvySTTuzfLRYBnHy9qYi5u25xwakPXGKA&#10;G+bjHpQA05EzDAyDSEH5vmp4BOMgE00qcnKd+DSGM25YHPfmpMYMnznpR0JHSkOcDmgBi485uDgV&#10;JzlsUnY8c0hxg5JBoAP4hTSM55oz+8T7x/CpQF8uXkdOKAG4GB9KT+E/MKCfmX8ajIbdJlzyfyoY&#10;0S/xHmkJHl4J4zSKV34z2oJHHBpAgAO1+OgFKm5mc7SFXue9J1PTrQxbysZwM8UAIdu/qeTR3b5f&#10;SmDluhxinrnZnPegAwdrcUn8DDB+lPBJ3fJ+tM53ngigBmFLAlf/AK1PHmedKBCm0DnmkwMrz3pQ&#10;BuY5IyKYC4+/TexPbNBzt/rS4GMlSM0ANGPlwlJnluDUhIxEMmkOwPwueOTQA053E8cCgbjGepoP&#10;05pmWEyfuz1oGSDORzSk/JKA/wCFJ3Oab3HtSsAzBHl8etSDOx/m9KXAKp600ZG3PUnigBOd44pC&#10;Dkc9O1OI+YcGkOPJY0ANwN3ANOGeaauQyc9qdltxPlYx+tACnPHNN5yeKXnbJ7CmjPlqcUADH7vB&#10;zilDN9mII6d6T5vlPfFHPrzQAnG1OaXJyc5IHv0p2PlIK0hoAaR8rcdqB/q1IfgUvOz+dNwATiU9&#10;OlADs/N1NGBl/mOaauSQCg/OpsAQOCVBx1oAjIHpmj5dr/JknpSfwn5qBnAO3tQAdwQ3PqaOd2ec&#10;ihsYOcj0NM/hiAkBPNADMnbGdhJ54pQOc5xkU3kx4JPFO53jirAUHKE7aaD8i8cc0/H7tumKaB/t&#10;dKAA5zTe+CfoaeAcnmomLiThc/0oEPOdoITJzSBnyOmD2pBny14waNp+0OTKSFUZ96AHDqBmlyxl&#10;xnjFIf48A9aUbfLJBJbHp0pAOB+YUh6H5qbn5SMg0wk7/u/XmmJjjnGNn60FQYMiEthueaTnDGnI&#10;cSH6fnSAeSpCfu+i0zbkZ4xSkHLHkUgLBGXdn1oAeEjNu580Himj7p4pgVhn94cZ6U4fe6UAL2Bx&#10;2pAQW+UHmn4B6k0hGDnIpiFyd7fL6UEtkcj2pOz8+lA/iIXp70AO53KQwzjkYqNvuj5Sct09Kdxh&#10;uKMAMvz9+aAE2rvz5S9KXBwcFcYqRj+5XHY1XJILZLYx0pAOH3Rik544601Wyv3TT/4Bxk+lADWZ&#10;xKq+UDkdc9KYfvIGZic9aGJErFV7U3P7yH5jnNMCX+FeKVT92kY5Ev7sDgYpq7sLlhSA0beUpJHk&#10;tjPY9K5jx74c0PxB8FvG2nXXh23uUl0pz5bD5twHDoeqsvbHWtoHqM1dhl2Dljkjg1E1ppuNOx+L&#10;fjPQ7rR/HPiCxnjuJLddWmjjuHTBJU4Ct6Mv61xVrI631tE92cBiU9xX6w/GD4a6J4i8H+J9QsvD&#10;liNQewP2y2UYF4oH30/uyL1461+U/i7R9W0X4py2tw160cN8ywyOhU/7jDsV6V1UK3MrPcfJpdne&#10;aNqsRsfsF3EZLaU7WJ6x57iuW8VaDd2d/I21ZbSZd1vcKMqwPY+hFV7FidOhlEq5DDjNejaNqWm3&#10;Gi32malbrLaTRbCGPzQsejKfatJR5XdIzR89tBIkkzNsKgnBJzmum8N674j0zxR4fu7TWryIwz5j&#10;kUn92O6sP4lbpz0ra8W+GtQ03VJF88zW06l7S6X7sqehPQMK4i3ZURxKxXDEKCOtUmmjWMkfT+oX&#10;3h3xh8ONDiu/Alul3PaPkRD5o5E6up9+tfOHiDQ/E2geIrFLq3upLKaZ/sd6qfI4H8LejDuDW54d&#10;8RX2natC0dyqNHdBopSMhPVSPRulfQE9/ovif4MaukmhWZV9Ob7TYEDdFIBxLE3v14rKon20G69r&#10;Hz7ot/Yz2EEE5BTBAJPKmuri0bxANFnv7a4iVLL/AFaM/FyjdcA8HFeezaNqVnd3bQyySrHdSfN3&#10;ZR0BHqK3dL127k0XSYW165C25cQoTjBPUH15rycTRdm4nr4HFJNX2PoX4beNdd0Tx54LZfE9/bGG&#10;8BhlLE+ST1Rx/EjdCD0r9IdLj8A+OvhFLJceFtLjvf7PU3dvGQHR8fLNC45wevH0NfkvFbfa/hxp&#10;V9DPDHf2rt50BORcRnuPevoz4HfEBNK8ZeD4LjxHepbjUVjEzZ3WLMcbXHV426Hrivna2HhUbuve&#10;7HsVb256bs1t/XY1fiDoGsaR8Xdc0q5nExDg2l3sx50JPBPoVHBrgLnTIrYXC32oBbfywUuQm4SE&#10;9se1fX37QlpFd+EPg/r9rFauIoyJ5IOVaOQAggjjrXyQ02uXWraRZyWCyWtwxW3c9Iz3LHoMe9fA&#10;5rQq08RaK93T+l5n1mV4z21FOXxdTy/xBY2h0/VljuY2TBIYds9K8zsLjVbXX2hN4/l+dhc9q+nd&#10;d8Ltpvh3w+JI5pknhdpbon/Xeg2842/rXz14jsjHroaENtefA9q9nJ8ZGqpUnr6onFJq049NzutP&#10;cta2jfaSWC5OK6wQNJpNrIJcH+L615jo1w0On7Zr5CU27Tnke1djBqDNIi/b9q7RhQK48xwLi20e&#10;zl2M5klc9Rhv4P8AhWtpbXMUbiKBjuJ5XHpUGlLZ32ixMjPtd2GD144rgzLcMIx9tbbtIYexrX8O&#10;XF1a6u1ugZgZ96AH86+bnhOWMpJ+9v8ALqe/FprQyvFWlSw390nnO4CkqSP0rzNJJUvUikRlRZTi&#10;vorWDa3llPIYgrqgBQjmvJNc0v78ix/dyTjvXr5Rj048kzxsbhWveRU0+dS8bbh8oOBXfaFPdhmu&#10;LK/EVxHIGA7NjsR3Brye0MomIDEOHwymursLi7i1bT3RpE+XgjofWuzG0+qLwslONmz7R8FeP7N/&#10;hs8V7qC2rQ3sSStKm57OTP8ABkZKP6jpXj3xpj0a7+MguLLUdOmufsUTXUcQG0Z5DZ9T1rgkl1GR&#10;9OkhkAkeQIMDg5POR3qXVtO8RafqWmC80S+jiuYRJBcliwlz1BPbHpXnfWHayRlTy+NKrzp7nHCa&#10;6tdZgOGKEAHcc/gTWN4gt9OluYLm2VUeTHmovT611F6ts0E4O4g9DXOMF/eJ5LMFbiuvCVmveW/X&#10;zNcVh+bY7jwH4y8Z6O+g2Vv4hxFFOfsjOP8AUbvvo395W9+le5/EG8TV/gLoN4t7fQvZ2bF9PDZR&#10;2kGGfd0Pqua+WYYoZNQgkhhIlCcrnrivsf4Wt4L1j9ni70y/kglliuE/tC1JxJwfkZT1I9cV04uU&#10;5Q54Pbc+XrUFTqczR8MwxnOnwqpPk3su5W4Iye4rZQSx3OlhbYAzSYQ4/OvVfjj4VTSPjlo19psT&#10;/ZNQswCqJ8kbp6noMiuC8PQz3XijQBOo2Qltn1r0MLbEcrXX8+p2xr+76HZaLYas3iTwCtuH8971&#10;Y4l253F+Cfw6193+F/Bfiwfs5+NbabSJb2KWCDy1uJdsl7n75YnkCP8Ahz1rwv4UWFh/w0d8J3ud&#10;QiiijupGaQoCE4O0EH+90r9GYvLNnbFSNvkrtwMDHbivtMPw1RlTjOa3/rc+Oz7OqkHGMPvPyo+J&#10;nhq60X4yakk19viltUltplTb5iH+Er2ZD8p9cV5hIMxEb1Y4zX2h+1DN4Nb4gfCCH+0rQX0WnXH2&#10;9Y/4InwY8/7ROfwr4xukVdRs/LLEknP07V8DxJk8cFV9zbc+34WzN4zDJy3Wn3Gc5uBIpVSOOeap&#10;NgyMxKrg5NbDhmjb90ckVmJbSPrRWTfsPHFfP0pLrofRSiyW3mBc4dMDHSteJyJIStweRzWe2m3N&#10;tHM6wMVIz16io4pc3CgA89OKipBS1jsaRemp0QbfZ3KSHcWQ4rgtVgkttVjkitWALk8V2Ss4gU56&#10;Uk0UE9hJu25ER4x1pYas6UtdV2FUpKS8zjg0dzpIYMu9UIYd64y5S8h1WUx27Eeaa7KS1u4Lq8li&#10;hYLv+YZ6iq08cctvvSPkR8j0Ne/h6yT01TPOnBpmbY3ZMaBpsc8iukt3iLR/KxLNwa4h4WF6GG8f&#10;PyB3rftJiEtR5g4WpxVGLV4nTh6zTszqzxu+U49jTxM/lFQwxtPFU4WLov73A2809UYSSsJBx1Ne&#10;S42Z6K1MW+iUwu/lYBfnNcVe26LLeukC8LnivQp1kkinV1XaFO3FcnNC6yXasCRk/iK9jA1nHqed&#10;i6CauYdhcM1uqtLghsc1vxMxQHy846GueuYNjb40PU596u6fOSqoZec16NemprmicNGq4Sszo4nk&#10;3Blkwcc5rbtZ5hYjbcueTnNUILK/bSbyRLJmUKDuHPFFsZFuIkIPD9xivFrRTv5HpXuW7yPzltwL&#10;cE4ziuB1a2eHWDMkHlyqwYMO+K9oksfJ8PeH7lov3cynbn+LHpXLa7ZRzW0MotVwFIOK0weJdGaT&#10;0TOPFQ9pDTobfgvVdO1DRbOOSRVmiQLIhPII6Ee1ejQF4byTh2jYABq+WEa/0/xhBc28zoUnH3eh&#10;HcGvo/wprel6h4TgJeESeViVD1VvUe1d+JoL4o6xf4HhKUoPUfrulWl3YeYIE80KTkd681aGeDUx&#10;HLI4AfCsRXuaRR/YbpmY7RJxmua1zTrO4ilKQrvMeeBXhyThp0/I9fD4lSVmeT30IfcuUbjrXDaz&#10;YmK3lb7GASc5r0e5tJ4bllkSTiTg1Sv4FmsiDEGAiPFduDxnspLW6Lr4eNREfgXxPqECafY3WqSy&#10;W6NiIvy0XtnuK9/iuYZLK3cTIUeIEEGvkeeB7d5njTDeacNXrfgPWfN0lLWe5YlHIUE8qTXdjMPG&#10;onOOx4coypOx6fO0i3cp2KI3TgiuU1OzspzKJYwysmD711mbf+yZI5bjksce3pXM3ZxLLGs+8jrg&#10;V5MFrY6aFW55nqGgumpDypBInmZC5pq6fcR2tw4sAGCjjPWu+IJs5Tsxz1PasqaJyr5kOCK9vD1b&#10;aDrJs5+380RRSDcCG5rqLKf5IxuPPTNYDqyzFShxu/CrCOyXNv8AN0HGO9dlSKmjgg3Fnaq5Kpjs&#10;vSkkLPby8ocHgEVlWdyCNjcAjhvStZRF5EmJWO4flXlVKbg9T0IyUkefeINPnE006W4/2gB1rhpR&#10;lHHk4I7ele4XUIm0uRd2SDhhXlmuWclvq0jiFtrHn0q6UjaMVJWM3S7+SDUYIpUk8syAZr0JZPks&#10;HjlQLtBAHevL5I0a3jG8jNdV4Yut8rWk1ycBsIx610ykmrv5nm4mg4O6PRrS4BQHeudvSrpEzSRn&#10;ysDcKwnt7qJZ2W3dgSMYNa9lK/2RQ5OQBXBVpLdBRxHRlq7t4WtoAbwL8gOBXFa/pfnadHNERvjG&#10;fl612M6M2T5r4xk81XUlbgBovlKEZPQ5rGF079jvUlY8TkSdHBOdyngn2rqvD+oJ/aVsj3DhumTW&#10;rr+lobSZ4oxkgtgV59Cl0t+jLEyvFMc54Jrtpz5ou+hjXoc8bn0Hp99yh6/OO9ehxfZrjSowUj+a&#10;15r5vsdTK2qkSEsMZU16p4b1mCWweNk+baNvzdDXj4jC3961jzo1HB2YalZ20c99gEjecZrk7+wt&#10;5dH8yIguFORXp9zAZp4VYIAEyG9a5e7gWG9uwIXGenpQo8yXdHoUazR4zdNeW94rF5Plc+3Fdp4a&#10;1g/6ITcnaZBkA1Fr2nm600SW6qCAd4x1rndKs5oLS9wjMwk6f3TXfh3CUPe0ZnjYp6o+ihLp9zob&#10;4s4CTbjB965K9Qx3zEQN97gmsfw7qbR3AimDAFsKSa7K++zzWERVd+WHAFYO0Xqc9KbiczdLZzWk&#10;O61G4Jj615/rekOtwk0CpxICR616NPHLDqcUTWRCOg2P71l6jBdBcOHI2ZHHWtKVk730O5yvE5CH&#10;MmkIDERthxz1yK1dD1Xyphb3B+XzsKx7VmBHW4lO84DnjPWqV+kT2/mI4V1U4HrXpJqStueRVo3d&#10;z1CdYnuLORLoBAucZ61j6m5KSlQpAXpXLeHtTne2ltpZl3xthAx6iuiucG1uDtAYoCRRGNtDeikc&#10;0XlY844qAq0kjoy/KsZ5Jq3OB5bkR8ntVJd3mNnfk1z87jLRHc4qUdTiL9FTxBGwUY3N+ldFoOp/&#10;uLhN8bESBQC33ayNfiZXQgkAqc1wtrO1trJbM2HuBznivYjSVendbnj1pOjJdj36cSNYBmjySnOD&#10;WDdop0+0+UcMc1d0i9in8Krl4zttxkE81TuTu8/aflDHPvXDySi7PodtKspJHA63CRf2DRhdu75h&#10;XL36KSmVAzCcV3moKhkQYPOelcffoihCQSWU4FengKjVkcePgpJnO2VxcwuygyOjXI/CvQYrhf7J&#10;hOxwCg4z0rzks3mD90uA5J961Y9QJsYkxgL2xXr1sP7VLQ8WhiPZNps7NbzDtiDnGBntXOa0byQ2&#10;vCgYOcd6zvt032or5YCFhzmnX9yn2aMG6BBj4GelTRwkoyVkVXxcZRepzF2OLbLDknBxVPegCYH6&#10;0+4ZneBWk+VXOD9abHbIWUi7Y+tfVUYNRVz43E1FKbsDGT7QMx4G3rVZ23XMYwfvda0JEbCDHAFQ&#10;hYxKcJ0rc5UadqYBp0qtGOU4PvVB0KyyOu8vv45o5IA8zABFBLb/ALx9qQHTaJql0l7DDMpALDBz&#10;0r1KynSSEf6UQSBXg8Ab7ZMwlI+vau70TU9scKPdLkNjJNZyV0Ve57FYzkfb8Bsgrt5rq7JnZVPn&#10;clemelec2Uy+TE/moQ3f1rrLO4AMRDHIXse1ZuyVgs0zsjufT2bYDtwOKoYInchDzUlpKzRgCTCZ&#10;5zU0oTcdq80rlEQyQhzgd60dNm8u4vl253OMVnd8ZI4pYyy3Mb7DxIKLks7ZQRLESfm2Z+lads/+&#10;sBn4x3rLtmhkgtH+0cvCMg9sVZHU4Y9aVyji/GvgXwl4g0mYSQW9tdqCYbmNQGVvf1FfIPizwN8R&#10;NB1K6MvhnUbyzEp2z26FgV7Zx0r73BfKHccA+vWrbTSvbCMx2LKVwUkQMP1qlJmfJbY/MFriAgB4&#10;7iNgcFHXBH50Bo/IYgKRmvvrxJ8P/hzqz3D3Pgi0trllObiyCoc+uBx+leR33wRQvdtp3x3bkkpF&#10;cQ8/TIq4zXcd2j5ngC7g6K3+sGVrt3tZ7v4f313aqWeyMbSIv3gP611WofCX4u2zObW70O8Abokm&#10;0/rS6J4S+L+n6pfNceFJ7eOW2aOWQfOPm4HyisazjLTc6cNWUJXbsegeANYXUPAtvBMyeZFbBcnv&#10;gV1E8Rit7x0Qsd3T0r5+0ebWNA+M2s2V1bOsiaqHkTsyMc5H4V9LQCzns454pkMc2nqw9BxXwmZU&#10;nh6ui91n2mDq+0gnc4O5JkdySMFuT6VjrJAl80LxAuWG33rpb2BBe6gVXA83pn3rz3VZSnxW8It5&#10;2FEmJF9Qa3oSujpTcpHo9mTth2w9VFa0v2ddMuI2lGZIuKrWf2UaBJL5iY8gEGqxkSUTEDcFbg1x&#10;VYtybOxysjMstLs49Yupzbb2MpIBPTNddbWytHErZUlhwPSqlpHIcEQMcGtszxWulX88iQZW3+Vc&#10;9+1c827hCTkx99eW1rbRxrMMiHlfX6157fardTX0sNvaTsSxAKjkn2FLPdyz3V3K12pLuSRjoO1Y&#10;iXt5a+KbG5hsY5ZYwyxRBfvMemfpXP7S7stz0oUuVcxzepx36ay63dvJ52/JXdzjtxWvomjaxqGp&#10;RgvNaWagGWdlPT0Udya29J0bUpfE17qOrXAe5nnLsp+7Ep6DFd4t1YRWVrHCI2w2AqjiutS6LW3X&#10;p8jCVTm9S9pOm6TZaTGItOtQVGFJALN7k9ea2Ee7knkRGkVNwyQTzWQjsYiHJ3MM4z0rWhnt4dKu&#10;pPNULHp8hOT7VjJdEOEX1PKPiLrbC7i0y3vHEYAE7KeZD6fQV5lBgWoBt8AA4GOtVNQunvfiXrcw&#10;klZDrEmG9ea344jm2xEM8BVxXZOCowSe71Z1UtTe8M6VLfa1bs6MsEcgLE/yr2Zo4IdOSKKDaiQA&#10;AZ9KyPDNsIfAAJtY0cqD19a6iOCOayuCZf8All+VeXOo27vYVWpbQ53zQYzh+hrPuJ3KRgSMe2Ku&#10;ahCyQT7EPy56d6wo/NMCkoSd1a04p6nFVl2JhEzsG8oDD+laCoQqgsM5FLEn+hpw2SOmKnIIhcrE&#10;ScVVSdtLmmHj1ZaQkW6cjG3k1HJIi2sku9AEB6nt3qOOJ3tGLTOsaqS5PSvOvE+sQrb31rbTsxY7&#10;WYHrWUIczstzqcm9jH8W65JcXsltbTts8zaSv8X/ANauVt7M+YzuGJIByans7cebLJIpLmTPPYVs&#10;SPD5qFCAAoBrulU9muWHzZdOlzayKqxR+ZbjcvJ59q6C2RSpht9KZnZgC688n6VSsrO8vNRjjgs5&#10;SvmDe4HAr2bQtK0+z08udNR5/J+Uddprgr1dNXr2OnSGpR0HRbO0tmurmJZLpkzGh6RZ/mTXQXN5&#10;BbaZNMyo0rJ8iHtRdSRw6JfST8SMcrz0FcHLJPeahIxeTyll6mualTlUep59es5aIllu7i5vL8vc&#10;SiMnLf7VY+oT/wChQwQBlVn+bb1NX72azi04xo6mRlACgVl2yfvZS5y5HX0rSvUVNWR14LCc2rIb&#10;e3KoSWBJHere3C3m5VUBAck1Z8oCE5mTGcnnpXIa3fYkuI0nG0DBIPWuSjCVadj2nKNOPoQareWq&#10;QygMjNghQD3rNsoWkiildXzu/Ksu3gmn1YSMZSvmjIrqi8EFi+4r8sXA9K9x040YqK1f9aHk1K7m&#10;/ItReUsDjKYK96hmvTHp7xoVJbIVV6msMXE1xfrHDHIR5mNo6k16FoHh4GeK5u2YNsB2t0Uf41x1&#10;YKkuaf3FRqp+VjJ0LRdRvJS8s0kUIfMsrDgD0HqTXWale6NpfhzZDBAqrERGv8Tn1NWNb1bTrHw6&#10;kSLGAqnyol6ufU+1eGanfahe6zcmSaQgyc+gHoK0wsJ15cz0iYVKzeiJ9X1K9v7t1e+uCr3H3VJw&#10;a2dK05I4LdmSLOzjjpWbp1nF5yHyxkAZNdtBGot/vPyOnpXRisRGEeSOiNcLQ5ndjYVVSfkGAeKu&#10;DOSxQDC00KB/EMA81FdOAidhnp6140pOTPXjaKIneNnuQzoCRwc1yt/dILqRVlUAe/Wr2pMgs2lj&#10;uOAvzLnpXGZmn1JttvLguBmvVwWGT95vRHDjMYoqyLUazT6n8sTn569H0WwSGBJHVN7IMcdKqeHN&#10;KkMLv9lXIA5NdeVSF71XlhyIxgZ6VzZhjLe7HYjA4fnfNIcNohlLzIuVzyazZ7ndYyqlzkHNZ99c&#10;rMjAFwitzg4zWaZIo7Utn5cjAzyfwrzKeHctXv2PYdRRF/0g3k3Mm3ue1Ubq4JeKGG1uJGacKqxD&#10;czMegAHXNdb4c0TxX4h12SGz0t7PT7ePde38q4SNB2BPBJr03SIPh7oepwyaf4YbWtYFyYLJGXek&#10;MrcBgBnc2elexSwzS5pbHjYvMlC6WrKPhTwb4c03RtJ1jxbqlrFcy24e204kMYFPI3L1LH6cV0Op&#10;3/ifWVt9H0Pwh4gh0xrpVMVlCxkuj2BK9q9g8GfB/wCJeteObbUvFLT2cU8izTy3EgLpEeQkaHgE&#10;jjnpX2h4a0Twhpel6bp+ifDzQ4oLa12m6Mas271LHlievWvRjhqk0lsn+PofHY/PKdOV/jktbJ6L&#10;1f6bnzB8NPgrc29joWo6/fW8M5tlb7EMYt4/cngsR+VfW2i2vhi18I6bbabpWnQWtszKqxjAz3JP&#10;cn3qea1mOj6ilxdPeF5MBCfLAU+49K8T+L/j/wABeDvgk0JfTLvUpkP9naRBOC80o5DSEcqiHk56&#10;1FdfVVyxjf7rs+axONrZlJRbe+iWiX+fzKnx/wDiRonhf4H3dvFfW8usalp0kOn2kZ/eOGGC7d1Q&#10;frX5W3N1fy6lqNzdzB7q5umkdgMDnnAHbFdJq+p+LPEPxh8Ra7rnihrm7nUlnc4jhQfcjRTwoXpx&#10;Xn9zNN/a2TFuP2plxntmuKdZ4j3X03/yPtcmy6ODpqT3ZtR3FuPKxaAkn1ra0e5VvFF7C9s0cL2T&#10;gswwCe1clEm3xRpamM5e/iATPUseldj4jW9j+LGk6V/wjM9tINNhbAU/MGHBDd65qlFWfoes6vtH&#10;Y4xopoPGurxeS2w3jbSOmM10VnZ3k0keAg+cZ+lX/sUkfiezgu4JULp/rAu76VcthJZ+I3VpvMjM&#10;nHHUVhXxV1pvb7zsw2Hb32HskcFyg8oH5VGPeryWyzThm0+6ZTMhKqDnHemv5dz4plC2yxxDaTzX&#10;qWgx28djayxQWm8QFQXxgDoa+fxeJdNX6nrwika/hzRLOWKe6g8nabZQqydLZcfNn3NdNrPifwTo&#10;XgOdLTRYZp0iYWkAPzTSfxO56hQea831zXY7DRb63guggkyZFRvvH8O1eJX93d3usXDveuVaT5iT&#10;zj0HpXl4XK546fPVbVNdO48RiVS0W53KP4h8R634tvdQ8Z6jGiyFmlUcDbyEjXuF74rz3W3ma7IM&#10;l1J5bFFkZcCQLxkHvXungLxV4Es/D2mQT/By9nvtLuFh0yNBn7Ys+RKWH8TKDxmtz47R/C61+EXg&#10;K2tdLt7a7kZZtKgiUeapl5lEnfaDxz3r1cNjHRxkKHsmoy0ha2mmr01ta1+2vY8mrjoy0a17nyta&#10;Rs0xJUYJwR6V1omeHw/bW8TBQyEkjvWHaKVeCMoOIwSR34rptA0281b4neFbG3hmLT6vFECBkgE4&#10;PFe9iJc0rPb+rHPbqe//ALPOhWP9t/FHxZqGnRm10TQ5ZYXuBiPzgpOcngkV5D4j1rWdZ+LnjrXb&#10;29luLi58QypBzwkQb5FA7AD0r234xarBpXwk+F/w90B1tLZdIjl1gwHDzNjo7Dnk8nNeK6XZ266b&#10;akA8DC55xivPxdaNKFmveb19OiOHB0ZVqzqTWi0Xy/zLmk6fdSXYeadl4BIzworsIHgjvLdY3+7w&#10;MDvWbbiVHtv9NQLg5zVmzaO48c6dbC9W3WSKRmuZFwqheTya+YrzlWZ9FCCW5uS3sUOg6wJLo75A&#10;MAHmvP8AUtXljiulhWUOR1B60ajeWY8ReIUg1I3SJMVSfoJCPQelczc7VjuJJXUtnIWt8Fl8VK8l&#10;fyK5tNDDnhvLq8uJLjULh2d+5PAqO5h0620+DfqFquFzsUAk/Wo9R1REsphH5KKE+9mvKdX1aSWe&#10;eOKedy0mC2etfb4DA1cQ0toroeXjMbToJ3d2bWua5aHbDHZyP+82osa5Z2PQCtCGLSdE0DR9X1+O&#10;CfU5ot2m6OpBMQPR5B6/WuU0y4sNOaS+m020nvhF/ocUmCqsf4iPauW1G41G68WalfXuszXN1LNk&#10;s7ZCjsFHYCvtcFlsY2ilZdX3/wAvM+AzTN5TejNLxJr3iDWdRYT3UyW+8FbeMkKAOg/Cs2yj08Sq&#10;JZERTKioM4zSBYo4S29Gd04QdqhSyvS6SPBdyAXSkqi5219JSpWSS6HyWIxEqj1ZteILOZktYEsb&#10;yNQEbCA4PpyOtdZoN+ln4G1e1n0vU55bu7t447KFTun7bQR60iaqGsbC1nitUC26hN6/MceuauHx&#10;Hp2iav4R1NPCGmXt5Gki2kLgEFyOGPf5etbpJbo45rm3O08baFd2fwo0K6un0/Q1l0YPHpO7MkWR&#10;wWbvn0rwDw7aXl94kvpI9NuJViuSJrqT7qDsFz1Jrp7uT4meK/GP2vWvGl6IfO3SMSQsUfZEX17V&#10;3lrDa2/h6ytLHR4ora3QgAdWPdmPcn3quZK+hSukNsLHL26gRExxnBbnb9M0272wzor3oJLcc9ak&#10;N0IY5CHO9lOADWPMGZ2lkuS8hPCjoKzKRbHkmWHddEZHX0qJxF9rfaSRniqyISY90xHPNTNsErAS&#10;DoOaLCCQrujweo6UuRtPFQt/qnPvTA3yuePxp2As/wDLQZjzSlvnceX9KhSRvL/1YJzV+JFM/mbQ&#10;SEpAUdszOp2sOfSkaHJYhWyDyfStTGG5jAHaomKCQgAcj0ouMz1gxdF3mkJyMDPQVy3i461Lptpb&#10;WJk8g/8AHwiNhpT2GfT2rtH5QgRngVQ+xnzZW/tDPOdp7U0xnlNv4f1YxQFtVgibb90JnGa1rXw1&#10;q4gvQfEKgODuJTrXo4WFQh+TpSvNtj47DpTu2S0edQeE48XBfxJcZyeVGNtdhp+lWFp4RkWOeORt&#10;4wT1FWZJHJkOOSB3qHe21B5jYB9aLsVgfdvTj+H1pFDZHy0E5dTuHWpD98/LUjIHD748Akd6eN23&#10;2qYD5DwR7U7aAG4PWgpIaoOc8e9SAHd9z9acFGDxT1UjeeDxSDYeDtDHaPu1ZsriSPTPEOyyUGVA&#10;N57fSoFVTG5ycY5FBP7llWUD8KYIVMBFYtnLHOarXM0a28p3KAAcGkmZvKjIkXavXHeslknu9Yji&#10;QOEDDIHegCvi6vNSSOKCXZ5oy3rXsPw+8LXOtfFzwxo9sJRCs0ct/cIMiONTyCffpXN6Rpt1N4l8&#10;M6Vpmk+de3FykahR93PBJ+nWvv7wD4X0fwr8HooIYYpdTu7dXv7xh8zMeqj0A6U+awuax18cGm2X&#10;hDQNOtIIkt7XTkiRU6HaMZ4rOYnByxxng0sjkyOdxxnP41A7NhunWspScmICflYFc81AxG//AFYw&#10;T3qQ48tue3SomI5+WpADjIITtSZ4HWjjaOaa2Mk5H50AGU9etIT8o/e59qZnjrSEruOBQMXgIMLx&#10;n1ppY+WOtG0mNiZSMHpUcm4IPkJ5osIXLZpSflIzyRSL91RjtSMRleT14oATn5eab/EP1pwA2Pk4&#10;qPem9sButAEgK7ZBtHsajyRQWXYcZqI8kYAxQMTI8/dnPB70ZfzM7hjPSl4GRswKQ/fPzCgB+ckd&#10;aYD9/v6GgE5IwOKRiNxwDnPFAhpbD/d7UBlKqfLbr3NMYPvXkdaRd4d8oOlAyU7fUc0ny7HG5c/W&#10;o/8Alj90imHPmcUASFm+XgcCmEtuHy9+tHZvmoLHaPmJAFACDAXBBp344zUf8R+bik/vZP0oAkJB&#10;b7xpjE+X3xmoSfQ0/cfJOVHSgCQMcDPpTd5AGAcU1fukYGKQ7d/U0AO3x5HBGTSq3ykZ71CdoH3R&#10;1oBO/NAFsOQq/vhxXLa++6A/I5O8cDtXQNuIUrESAeVrndbeFfIYTIqlT8h65oKicxKM24Ytx5Y+&#10;tZzD5uOlaLFTYueMHpWdKcNy3NYM1WpE3QEjiq7n97jd16CpWb5GAf61UO43I+cnHSsjRE65yvHW&#10;riZCoAO/XNV1QmSAkHGeRV5FT5hk07aiZPEHMUmUOCw6V01mrDTk2Rg8jDev4VjWqE2NwcgbSM1s&#10;2bfNIVkbnHbFUzNnZaSJWuMhFJGOK6xwfMgyhyu3g1y2h837r5hDeYv411moTR/2xp6GzYyYUcd6&#10;0jqQawI+y2xNy3IAUYq8gHmdRworPGM2uYeirgVqBcL8sgOVHNbIlkkZTzf9SDUuF54qFQvmE45x&#10;VoZIU7ehqhMBjafmqQKxkHzDrR6cDGKeCN5ppCJAD5a8fWnADNJzh/TinfwMaGAo+8eAPxp4XIPy&#10;/rUTcRrjueRU6/6kHf8AhSATunIA7570uF8pssenFNYMTJkemKeu0A5BzQMRVx2p5B2ijtw1OONp&#10;oAbjgkL+tOydoGOMHmmnOe9OI+UnFADVUYHyg+lOOMNxRz5Z4pSAd4K+hoAaCeMQ/LnrUgCjrnBp&#10;uE81M5wOmKGZzM/7nigYp4YUvrzTCQUflhyKdzuNAx4xuAx1pnAuEBQ4wec0c5Hy9OlDZ3BzkD09&#10;aAF43D5u/pScfN+lIzKyuQDn0pB94/L+tADxuEgO2mkJl8jGWpcLtJJPHag7SopAM6yEc8dBTwBl&#10;uDUfPz4BPI4pctvAOM8UgJRt3v8ALScZOAcetGfml69qD1NIBCp8xRxmnYPzDcTzRlcn5jnPSnYB&#10;5EgpgQsW3L+6P1pQSUzsYAnvUoA9vvUrDmT5B24oAQd+KYwJ/jwCetP55AFJlcuCfSgBOBAQEJ96&#10;OOOT065qT5fLkCqp4qHkFuaQCsz/ACYUHnpQm4q4Ip3y7RhT15GacCuZjg5IGKYDSF3x/J60gPzr&#10;zjmnEYUZFNOd/wB2gBxOFO0kqetJxnqPalOdiDywBmk+XfwpoAUd/lpR2+Wg9elNY/vB+7NFgJBn&#10;eOe9Ic+cTj0ppbBOGBpT1oQDmwSnzACkAGW+T6HNNPXpThnaTjpTsApzggnNN48qXjknig/cbikA&#10;+T1NKwxw+736c00Y3J1680c71yO9L/FynSgBQRub92Pal+bYcEcmkwS/GOnNOxweKYDSX/ujpT0A&#10;8tSSQcmmYO/qOvFP6ZzSAfxtPNNwcikHVuRjNO7tTAaPvk4o7jik/i6U7uf1oEL/AMs3G003J39a&#10;XOSwobGzIQk0DFHTO6lI+Wm87BkdulIT+4PyE80AP43fdoLLsNLx5ac80m0b+Uzx60xD0JMjEAAY&#10;55pxztbHr1poVMSAA9RSvuCDGT7UAJluPnNALZHApuDkcVKFB3DPNADRjcOKcQv7vntSEHn5R19a&#10;B159aAE+bnIFOA+bpTmHK4K+9KCoBGw/WgBuDu5FJxj7v607jDe3SmnOegPrQAHGcbevSlx8rcjH&#10;FJ8vzc0ufv464FAAfvrgUYG33pP4Pu/hmgkbqAHY69DikxwQTmkHfrTu9ADR0X9ycd6XDYAEYxjk&#10;+lO42kk8Zpex5NACbU2rhjTjt2H5hTDjMf7s9fWjjMvHYUALxtJ29qYMfJknvindzSEfOhx0oAcM&#10;YYE8Um5A5+Y/WgdG59KRgN5INAC/LsU55NN2nnqKX+D7tJubagJHFACEcdPpQPpTgF2t82Paj+Lo&#10;aAGnOAMcU0/cGRTj97rT1VTHPkgnjFAEX8I+lOXGGy1IR1ATHqKbxuA9qAAj5jzxUf8AyzOF6U/J&#10;+f0zUbdWwO3NADeCkmT3phz2FHOF+foaVicvmMdBSAhYHaeOveo2P7vp2qQ8oeKgJ5FK4FeTdkjb&#10;WjoS7vEt8NwyiD9azJivlj5uc1s+H1H9ua03d4k/DFJ7DOrlC5f5R05qm33Mbe/rU7kiVxgcNURH&#10;D9M0CG/wH5e1HHy804A7Fx07ilbHm/6sdPWgBvG0Yphz8uEz707uflow2ybJGKAEJwYxk89qPXmk&#10;54wtB6jjNADht9aTsPlowNv4009+PrQMdkENkUn8I6GmZO3g04fdPFIA/iHFJk8jyjQSxbIA6U/5&#10;snIGaEBHht/TtTgOD81PCjJ+Y5z0ppwHpiE9PkzThzC2ARg9aXHyimsR5ZG7HHNACfxL8tOGcY3U&#10;xeg5p2Rh+cntQAoIAzntT1KFF479ag4w2V60g+UMME5PSgZOQd74AB20z59oy+fSjJ2nigHl/wAK&#10;QIbk8fLQM/LxTiBgnFPXb8vPbmgYzvjPJpu1/MbOPakb/XoecZ6VIOrc9KBDTwB8g/A0zJySIvxz&#10;Tj91hj0owNoye1Axw3blO1QfSgAZkO4UnybDh2zjvTDnYctzSARgd6lQMg0759ozF3GaiyfL5U49&#10;qXPyp+9PXnigZLyJceX2HQ0N91fU0meG57Ck9OM0AR/P5wHGO4qQ5CUbeM55BoB+Zsk+9AiLEgYH&#10;zCeaeSd/Qc0/AwSG49KaRyPmOfSmAoI4pp+8ML+NA4UZWjrv+f07UALxwCaTJ2gZzzxSlRs4YUnG&#10;aBg28BSYuDQOUPy0Ejaw3EelOGNq849aQEZ3bl+WngDY3IpW2gHD54pmfufL60AITyOKdx5Z+alx&#10;xTG+9kZyB0pgPwMH5u1NUHypec88UnOw0vBHagBwJ2JjGaiOd4GylwQ/3T+dO70AN7dKXn1o58uQ&#10;AelBxheefSkAZ4Ax1pvHIxx60uQU6Gl42nPpQA0Yww6D1pDjY3v3p3HlYxkZpSF2n5+cdKAEQqWf&#10;5+lIy/OmDxSdFl2pz6U9cm3yUAx1GaAAjGR7VGQN/wBw0E/KPl704fclbB4A4oAaO3y4pTyU49aM&#10;DOd34VGd4ZjgE4oAnGMYz1oAXcfmGMVCCxYD7P8ArS5Pmn90QBQA5jlzgdDSAJkHZz60v/AcUjEb&#10;156igCE7QByetOz0GeO1JjIHy03nj5asQ7P3adnrzTflCvk0gz3XjFADuqy/OM9qb/D97OKbgcnJ&#10;3Z6Zpedo+TBzQAtAwPM460uDtpOx4oC4c8/LSj+I7xik67hntSYwvQUAJg7ycHrxTh/FSZbYAVHX&#10;ilH3R/OgQEc9KTt60vBC80v4c0AA5YZDYxSkgGXgelBONo3YwKi2ksxMhxmkIflvNXgYA607jB5q&#10;PjzD81OyuM5oGLkhx9aX+Js0d055FB6tQAD75+WnbWMTYIJzxQvKE7uc0hJ84HOOOKYgImGMW2R3&#10;OelAxzx2pwE/lMRKCKQZ2kFsn1oATjZx60vy+ScqDSgYSQGMdKYSOeCOKAF/d+WcBSfbtTGPyMQo&#10;pAAGI3Hk0hz/AHaAGnORheaP4yfl5GKcP9QeDuJ60z/nmcc0APAQKwMoPFICwGaTgFxt6iomY7fu&#10;9uKYD8sH+9THkkJTlfaq7SSED5+QOKjVjtGTzuqZMaRowTyiWFfMIw4wc18kftD/AA8utXvNe1PT&#10;vA9u1z/Z++WFBgX6KMkgj7sidR0zX1Wu7JIj6EEVZm8me2ETWoYSxYbP8JHQj6daxu001uWmfh40&#10;d7Z6kYp474RfanRGkQq25Tyrg9CvT3rStZT59vIDIMg9DX1X8a/h3r0XxQ8fXccFnOt6TNbbECx3&#10;YX7y+iSJ+G6vlqygSO9vI5GlRUuGj2yLhgw4IIPIxXqQnzxMZJ3PUNBvdOvvBd3pWoWomtpUwhY/&#10;PE3ZlPUYNeQ+MNB1LS/FzwXDrLDI5axvFHyzr/dPYMvevTtB0XWbq8kOmwtJcW8e8QZx5q9Tg+wr&#10;0G+0b+1/g9qNpc6E5k8smMPw6unXHoQenrWU7R16Di7nyjp6ad9tEd1pWY2kCs2eRnv+FejaT9s0&#10;nxnpMEPiI3EW3NrID/A/VTjriuA8QWGo6d4iNvcrOB5jCGUrgOB2PoRTLW9vNmkYvXYpKNuTytbJ&#10;KSG2ela1Hfw+JZZhp4+zzDdwOMnrXEajp0cl4s1mm1ipZkHHIr1XS7hbvwdHBcxxsfsw2n1rCit4&#10;bL4hxJdoRZyv+7lUZzn1+lZezi9Gaxm0ctoOp3cVxBbzXEyMjELuOPwruba6gcXs0E8S3MZ3fKAA&#10;QOoI75rI8T+H5TDNNZwJIzW7S2kkfAlA5Ib0IFcdol7Opt5WinVxOyMGznI4IIrwMZhNXJbo9zCY&#10;tpKL2Pv/AOEfxC8P3Xwnn8P6/wCfPo1wn2edJWzNpcp4V1zy0ZPPtXoA0Lwh4c8SXttrXg9L3QNW&#10;lWe2162YuuBzGOD8nvjrX58wXxj1a3urW5EE4HOPusO4Yd819hfB/wCIulT/AA8vdC8QW8VxorzC&#10;KWOf55NOkfgMmclo2Pp0r5rGYdVE2l5M9elKdF80dmdn47j0jVvh5d3Wk6pZO1tZndBuALRqMKVX&#10;vx1xXyHrNvZz+EtVCQIJxIcgjlSK+k/Gmitofxw8A3+n67Lc6RI5MawyFkWOT3HDDH5V5X8RtGWy&#10;vrHUbYEWl6VkikjGUy3O0+9fIKhLCVVbds+pwU41qdpbM+ZriS7iadWgcPvwHP8AhXQ6PczyQWqm&#10;ZQ+4AE9s0zW0tGt7xygDqBuA6DPvXOQtOhszHckbc85r6mNsRSV1ZnO74apo7o9dgE8ereVJqsTk&#10;KpO33rstOR4r9JxazO4wVwpPFeNaZPO3kSi8m3Ifmyc16TpmsasLa2MNyilD3XOK+XzLByjsfUZf&#10;jFUSTO4vWEtxFcpbTR5QbkZccisa6iSdAxKYDYI6Zom1TUZ0i+1ajAeByqAfyoX7O9zZ5vjtC5bF&#10;fPxhKm7npySkjiNb0u5guZ54IFJWPLBfSsK0vpniTdcpujcjbjkV7jZx6YWRZLQOsgw245zXlvjT&#10;QWs/EX26xR/JMv7yMdD9fQ17mAx0K37qbs+j/RnlVqDpPnjsb2jXbtDp7EhSgLL+HNe/eFtO8Z+I&#10;/hw6DQ7C8L28r6XZO+GuEi/1hBPTb+tfJel6gWtAoIHYDuPXNe0eEvFXjPR7TQrzS/FyLJZJKLVG&#10;XKxLJ/rFx3Dd65MbhfZVE3orq/p1t5mkpOpRk6dudJ8t9r9L+Rs6n4XvgmmO/gc2v2i7kjgWR8CR&#10;kOHByeCp9a4XWfC/jGC+mmh8EyywNH8xiYN/L0r6b0rxZ8LNe8CacNcv7mO8YyPLaojDZP1yhHZz&#10;/wDXryrW/EOpWfi2WJIbS3WW5IEHmiRUjBwuTnqw618/g8xrqrKm6bTTe+1vvJpuUvdkrWt/SPAL&#10;iLUrW7Ex0i/iZc8FTx61b0fxFqVnr1he6d4ovLW8hk4Izgg9VYdwfevoHT77wXqJeLUfDemo7Lh2&#10;UDn3rL1n4Sx39rfX3hvxppBfduNlM33/APdIr7DBYxVVyyW55mNpRWrH6N4vXXvD/irTNd0Oyltr&#10;zS2IXjfbTKOHQ9eTXnulW11bePLCJNKdwt7MEY/eKjOMjtXX6J8PPi9Z6jG6/BCSaRJA/mLPkEJy&#10;eK988MeD4tW+KPwH1Wb4WX9o9xqZF/kMFnMJOfk6KOOTjmt8vxtHB4lR5t3t6nj4i1OnKV+h7h8F&#10;fB+np8F9C1bUdAzdX581Y5V+7GD8nB6etfROB5YABH7vAx2qKBYU0+wRLaNESzRFVFwFAGABXA+P&#10;/HPgPwv4NubnVfGOnRyfZGMdujhpnbsAg5596/bKF6qhGGt0rL1PyrE15V6jb76I+D/2irS8s/2r&#10;EhN9cTtKvnCZ2yZM4OG916V4tC0clormEsGQ4IHcUvj/AMa6x4m/aL1rWJLNreBJZUtbbOfLjPQs&#10;e7MOtYujXvlrZRvdqY1u2bGOmTzXwHGdJYipaG8Uk/Vbn63w1zUMPFSWv3GrE0rtdD7Jhd2Bmp/L&#10;jEJK9jUmoXunPqSfZ7RVyqhgO1OjO+GVdmSEBr8ur05U5WZ9nCV1cp6tLer4TtGjmB2IwIPvXndv&#10;fXKX1wTeR4E3THrXpzRq8XlupIKEEV5h4h06aHVJZIZmUb88dDXo5Y6c7wlu+pzVpTT0OrivIHs4&#10;cXBJOOPSr8MqfaADKAcjmvOdOuZPLYE8jGa6iORits+58AevSqxGD5G0aUq10dBdxqzECRQCvPNc&#10;vdW9zDKFSJiCcnHcV0SyW8mnRAzsXbj6UFSLa6jkjBOz5T1rCjVdNmk4KRxFxGv7r92OfaqygiRD&#10;kjBrWvlKTRsygKHOTWXKCQrRjPPIBr16c+ZLzOKVomta3CrPEDMMkc1tK8bRAZYgjnFcVFLaC/US&#10;TFWrds7mL7dGguQMn5TisMRh2tUjqo4hPRs1SEPm/KQCOprJuoMxSkBSdpzxWnLIwdd1vIFPIOKj&#10;3q1vKAq8jqa5qcnF3OiS5kcbJETDt8nJ3kVgXkdxDqDOsTABgfrXaXsMiTWrbzgkkkVmTQGXTZH2&#10;g9q9zDYi1n0Z5mIodUdt4A1O2nsdRtJDFuMHAY810OqaRI8V5JBZorhuo6MK8ItZL2w8e6fOk0yg&#10;TjOOhBr6J0bUftWiWx+0Ic2+4DPWli8Kk+aGqZyRxDi7M8/utQ8Sibw9aXVxOLe2VhbqV4XPWrRk&#10;L+HZT9o6j7tdteWlheabNujiSXDdR6V5LrI1ixncl3aJZSM46CuB0XVklon+Z1qrFK5RvLYM04aM&#10;8g4OKztHur/TfFltIlzKE+0/MM8Yp0utWDQQIt3ucjpt6VEo8+OVjEQDwpr16KnTjaasvM8vExjU&#10;fu7n074e1PT7zRbQSMu17UZwehrYktmjDMrqyK/5g188+GL64stUgt3vnZDKNpJ6Z7V9CaReW9xp&#10;caPcKMoB19a48RTir2VzhjKUHY5vWLK0mjkIVPmGSPeuAubWSHUJEYHHY+tezXtoyXUqBWIIyrDv&#10;XL3lnDI0scsAPow7V4tWm6butj2MPieZWZ45qForW96BEnXPWuc0+Waz8UwsN4zcrz24r1HUtKvI&#10;5rp0iZ4yvUVwN8ii7y0GCM7gRivSwGK5k47oMRRjLU9lsr+0ufCNzLvUSfZF75waxFumW5vFxk7+&#10;p6ivNNJ1S6t9TkTe3lGX5c9q7eKW3kimlXCtgEjP8q7/AKvHVnmpOmzd3MY1+b8PrTXRWtwCeBnp&#10;VeFh5a8jO2ran/WYA5Fc9nFnVdNGJcwr57dckVQIcOfUdMiukljfZkoPyrKni+Zjhevau7D1lLRn&#10;PVp9UVoXZZVzKo610FnMPsd0pkU8jmuamReu4k0+3lYFdzsozjrW1WCmrGEJOLOsRgLwsCQSnJqn&#10;qFnbXOi6kHiH3D9c+1PgbdYOwKnGKsZZplzwpTBA715k4OErHfTndXR43dW01vq5RpMoZTsNUiZ4&#10;tUtZopiHWUHivT9T02CYXIL87CRxXnc0M0V/qKPA2VbAJ7iuiMyrc6s0eraBqlrd+HYEZk80IAyk&#10;8it54lEh2oACo+leEWVxc2uuwSJMwO/t0Nex6TqMN3odr/p6K6jkd81jXVkeRiKDhLTY20B2DMD8&#10;DuKleK2azh23IzzkY6VetJo2jgidIPvgZp+s28cFvZTRSbtw5UV5/tbSUe5tRq3WpzssSqku6HzM&#10;j5W9K4LX9OUSrcQIAxHzqO9emoYnsGOOCBxWfd2sbI37sY2dM9K6Y73O6E7niCvcR6iC27JbBGK6&#10;TSrm9t9QhcswVpQQR0q1qekTM07oEyMnFU7C3ke2toZbhsiTnPUV0NKUbs4cXSi1fqez6PqMk0UG&#10;Su5CvOetdXfWsNxpMkiwgMtvkgV4iGvrK+tSFkMZde9e06DfQSeHpi8seRZjIJrx8Q/Zu8djmoTe&#10;xwEytDPcJk4YsBx0rJaOLyXIdS3mHOK7DV4FknmljU7VuD+tcpdqsZfIIyo4Fa0ZXa8z0NJKzMiY&#10;BbywJkON3OK7Xw7qsbNqNvJaABQAGauOkaJgP3Of7vtis+V71b21ZJioWQE4710VI8y1OOdNxPaZ&#10;lhewUsUfD5U46VzGtTs0UEa2I2quN3c07RNRhktoVeUBhGBtPetHUoLctuFwnzx5x6Vzq6aTLpyP&#10;OJ1jDKNxy1ZF1DJ9ilZZASFOR611F/CqxXP7o9yK53Km3ug27BtZAPrivUw9RrRrQ39nzannX2pY&#10;/FUbxNIHFyeQ3HHWvW9LvIr3wyOF8xIsEZ5NeDR+bHqNwsitvN/KOevWu10K9lttVtQ0x2u4r06t&#10;K6uuh59vZzPQJ4yWcGMjmqb7Qse0rkN0xW3M0Uun2U0UsX+qyQDWBLnzgQwHznPvXkVdz06Mroxt&#10;Xt/O026BHP2ckV5LeJIkDIYgWE7Dn2r3CdQ1mhDAkRHIryXxDGF1O2dQcM7ZHvXpZbNxfLfc48wo&#10;80LpbCaHqVxEYUkkcDOAc12bXjbDgA5A/HNePh5FlyFZv3vrXc6Vcxtp8iyqwPljDY6V7VbDKSul&#10;ueHhcVyOzZ0Vzjy7UEcsuelczrEarZ2hJHzI2M1u+ar+QPMUgHisnW9rW1ihHSM4rjoUHTkj0K1Z&#10;Ti/Q84diLqT5jy5qLefm+YcdadeALNGRnJY1SJ56HpX1+FpOUUfGYyvySfctNOAYgAetVpizDIkc&#10;mkXduOUGQKTdHtf922SeCa9GFGMeh5FTFTnoQEf6sNNkntUqNIr4z0prKDIM9TUixyA5Mbf41qc6&#10;JiWIGR2qIj9+eRyalcMqL0zt6VEpGAdpyW60wEKjccK30pFz5xyeKsOv7l8ntxVc/cX5vrQInBjD&#10;Mdw6VE5dZN8bPwecGmMD5SYJJzzSoyhWUq3PSkB6J4e1Q/2XbpJMG5AyT0r0SyuQGDoB24rwGCV4&#10;pHCxtgtnANegeH9WiYJE8gByBzWUolJnuFhOBE43DnGa3soyx4m7civPbO6TzU+ZT8o5rrrSZWjj&#10;5wcdayKRq468VIjIY5AV7cVXLjkY/WnjAdiFA4phY6LSJUa3uUMWCp+UmtwY8vOepribW4Carb4H&#10;/LUA12m5jaWxA6LxQ2tARLnlaMjc5wR071Ec5HFBzuFAFlZHCj982fenlpMKwkYkdQDiqeeRlhTt&#10;zB/vEUAXI5mErBklAPfceKl+0y7pFK25UOB8y5rLz+8PznrTePOU7iBnmocUCR84/HnQbmDxT4d8&#10;RWtqWjkiEV2EHKEdD9KPhtr0E3hGSymnG8R5hYnqPT6ivoDxBplrq3wr8V6fNcIvnWDLHIwzsfHy&#10;18XWtjrug/Ge4sL2zmhZNUPlt/CwzwwPoa83M8GqtPRao+gy3Gcqsz3PXbiCHSdVIhy7P8leQXLy&#10;yXplKEsZ+p7V31/K9zYu3nRZS1G4Z61xbxqLG+3IM7jjmvlaHNF8rWx9BTklqje0/WFS2t7Se13B&#10;lAQ7vWuy09CLO+wjYOCB9a8WQLJfxfNJuWcEHPpXremXcq+Hocrl/JA+uK0qw5V6lurzM6pZni07&#10;AMWMcknpXLa3erNbFI75cFwW+brisjXdSt4LWNWuGMk7YjjVvmPqcdhVTQNK1K81MTvFdJDuy8j5&#10;AA9BXDWjywvtf8TvwsFJ37F2xju7ma4EMEoRUAZyOM11mmWFlbBJZWSWfacFhwlXll0+1t4ILfT4&#10;gqxn5sDr3JrCfUXe81VRaHbyA/rWNDC82tjavXvomWtSvjt8uGViWOMinacp8mPchMhcc1hwrlp3&#10;LKSz/lXTacuZ4iQQMdcV2zioxsVSijqbOGKPz5JCGZgo5PSuO8e6pb2vg6+t4Ln5pbVl4PPIrU1C&#10;8dIIFDnIcd+teLeMLwzeL7VDKdpACk98VGGpOcr9Cm9UjntNEdvo8srKjSMzFR9a9b8CaTNeJqd9&#10;dRslvFyGbpn0HrXC+HdIn1DxFp8IeRYvOBkfH3VHWvocpb2+haLYwQrHBFbBQq9z6n1zV4uak33Z&#10;1/AtBi+Q9jeeXE6xh9q/hU6TyJaxqGAwv6U6JF+ygGSMALWVdOA0wMwwFPOa8xx53ZHFUlfcmuJo&#10;JILj95GTtrNtouHJKYDVlwCWS9kKzTFRLzjvW6o+TAgbJUDGa6lT9nAxjrIkx+8AGzAq7BEzNcM0&#10;kSxJGWZm4AA6nNEEKJZXks4hRVi3fM2AAK828R6095G9pZarIloJiJmUEGbHb6fzrlUrs7oxuTeI&#10;/EkczXdjp1uRAsm15xx5h9vYVw721ud0jTZfqcmoZkVYogh4Ddu9V7ieRkjjhtpmYoBhepPpXRCD&#10;duTTudEIcu4pkcX8xV8AJgn1ra0HSdT1PVZAiSRwJKPOlI4X2HqTV7QtAuHgsnvJpBLK+TCP+WS/&#10;1Jr2rSrGG20uyiS0jhRI+Mep7n1JorVVTvbp1JnW5diLS9Lt7PSLeKCyiG2Mbj3+p+tbBMFtpjSt&#10;MhOwk7j0qZvLihuSwJG3Oc15vr+oTXGoPaw3bBPMw7Dv7V5lGPtZs5qlaUtyHUby7v8AxDc+UzGF&#10;JcE+tZd3crb2kca3qdCMAdammltrDw265VpXj+Ueprloorqe9uJpml5kyortqKNKNk7HVg8O6j5m&#10;tC7AJXuLiU7iS3BJq6CA55AOelaFvBCNLc+aoIT1rGvmVSx81f8A9VeS37SVj29IrQh1S4aPTSXv&#10;CMx8gVwUST3muqN7rD5/JPetC9uJbrW4kVZNgfBPrVyNESGJRAqAele3hoLDw/vP8Dz8RU9o7LYv&#10;SRw2wthDJGV8nkelcpfTPLflVknZmkChUGSzHoABWjPNczXclvDBM7MQq7eSSe1eleEPDlnp/wBn&#10;vb6OGbU3UmKM4ZLRT3x3Y/pW0JKmnOe/RHJNJaDfCXh1bDSLa81ERfapUDLbdfJU9M/7R/StvxNr&#10;NhY6BGTAoeWE/ZrYHDSH1buAKm8Razpul6R581qs97MpFlabuXb++/oqnn3r541K+1W+8UapPc6j&#10;JNcSzZeToqjsqjsB04rKlh5YqXPPRfn/AMAzckkW7vUdQur3UWkHmO0nXsB6D6VPZQEQt8ik7hnN&#10;VrO3wXyrc45rqbaBVjPzpynX0rpxFSNNcsdEdGFpOo7lq0jRXBwv3R2rYRz5YwFII9KyVDCRATkb&#10;q2oWh+zE+UAcDr2rxKzueykorQicgLJkYyMiufv7ja0xzz6ZrS1KaJVb98mdp4zXA3c8sl8iKJGZ&#10;rgA7a6cFhnN3exyYmvyaEV5NdTh44zNtMoDY712ei2SL4etFkSMbVByRzzS2ljbRabZFrdVdkBGR&#10;3rSaQLbqvl+mMV04nFLl5IKxz4bC875pbHQQzJb6M/lyoTgZGawr6cvfXTHzAWxnDdaTDmPhXJI4&#10;rrfBfhPxDr3ji9ht4GhtLcq17fup2xj+6o/iY/pXk04+9d6s9KTUFfZI4q3ttSuLyNItNu3/AHyq&#10;FjXJLHoBjqTXtdh4G8PaL4W0fVPF/iO3F3PZiW30oyAGCLGd0gzwa9A1e7+GPw++H+n33/CP6bfa&#10;y1s8ekWc2CWkxzK/PRetfIeu634w8TfEPVrnUfFWoO11flpmDnBXqEUdlXpxXpUKMr3l7se54WKx&#10;1SpLkp/NntH/AAkeqeIdch8O+FtBmsfDlrqKC8uLSMiW+kJ4jUjkjPFfeXwc+FvhvRbfRta1Pw1p&#10;Z1Q2Sm0tZQGSxUj7zZ+9I3c9u1fnH4V1HXtB13QLjRdFDvCcKjxnYWPc+teqXPxN/aDuEEF98Rja&#10;QycsYSQ2O3I5H51008ZRV+iW1zycflmIrx5KcuW+73foj9Q7u5tFuNYivpvDlvZfZ/knkvwpb1yD&#10;jA/GvHvFPxg+Cvh/QtTtrLXxq13CdqWOlsHLN7ycr/Ovzj1bX9RuLy5k1Dx/441EE/cN+4U47Yzi&#10;uSm8S6Tb3i/ZfgvEXJ6tNlj+NXDMb6QXN/XmefQ4Qt/Flp2V1fzPqrxz8aPivrcFtZ6Z4bk0CzlU&#10;mRoyzzyDtlgBj8K8Ug8Ha/4k8QR3zfGPWLiSTzBez3RLmBl4RFB5+Y9cVw9t4/1K21OzZ/hFp7Aq&#10;QUeTPynrXvPw08aeGb/xBpdmnhjTNNuGnzaR+aNl0xOXBPQMO2a8DMcbjKcvaSp/u1u7xen3s9j+&#10;z6ODhamkmvI+YvFdl4h0fxNqOk35kSY3BVkDfeUH5WB9COawdOiun1aZQpbZDkk9vSvcP2nLWOL4&#10;3/BC6SJ993prrIMc5U15TpKsrtwedgBA65r2adWmqMKi2krihUlUXmdJ4T0PWr7x7aXKaGJ0stUi&#10;e7O7HlAH5TjvXpfi29tr/wCM2kR/8IxaxNpOmoiXePmlyOc/Sm+Dro6ZofxqeO3iaa8sIRCjHgsO&#10;5+lcVPPfjVfEpuP3k73JZnBxnPb8K+axdV1p3T20Wr67ns4Gi0/eLc1+ya3Ls+zudpBLDJrJSO5k&#10;1yPeZRGZGIbHrRBbp/aDyEtuY8jNdVGFj0u08xrdQF+XPWueUlDbVntRiRQWNuml3kwvNxJ5yelU&#10;7nWpLXT7pUZj+74AbrWXrmqQwaM6CY4Z/uKeWrjJXkmjMhkfBUEr6CtcPgXWtKovdObEYlU15k0t&#10;7e3mt3EklxLgvySf0qrOWWWMJKxJfG1Tzk9KqvKd1ykdsFVF6+tdx8PvD8uoeJryeW5mWMy4Riuc&#10;H0A969mr7PD03N+7GK2PFdWVaSPQPhzrEGl6Z4ivr/4O2lzqWm6e39nLIBtlMg4bPcrXmPiW71/U&#10;/iNqmralfTS3Ut22FAO2Jc8Ki9gPavcbiysYdQs9MuNQdZ1iOweUQqDtl+hz9a8y1zyLTx3p0Aa0&#10;eSLVI/MXGQYyfm/SvnsHi4yxEpxhrJee3W3ZNnc8IrXe5zNvB5dhFM8W6WVgkSLySzcADHvX0x4D&#10;stI8EfCm+8Sa3oEc/iG80mQaJpzD5Yd4++x9R1NP8C+E/C2pftA3+r2doq+GtE0iOfzbriNZwNz/&#10;ADHg4Ncl8RPESeIPi66Wbt/ZNhM0Fs5H+uKnlh7eldzq3pOq3ZX/ABXT5fmczgsRejF+pyzyahqX&#10;i/xPqmo6nJNe3upPJLIRwoJ4A9AOgrZtvsy6XerHCCVT5c1Su9lr4S0MmRXkmlAEKDJFdjpWjzHT&#10;Hub6GG1t00lnILdyOK+brSnWfNq03oepTpQoRS7GHpdqZptUnnvQlvBYyGVs4wccVyOo6lqN34Z0&#10;qwFzEsFvfzbriNdr3AzwMjkAU+e9ndNXsxctHA143mOG/wBYoPFc1NdwxTzhFUAAgEnvXZhcM73a&#10;u+nl5jctb7IuRrFFhWvYIwBksTziuM8QaraJdXpW+wuzA564rH1XUwj6kXuJTIWJLluDXlOo6hcX&#10;N/NHHHeybptuYwSWJ6AYr7PKsklVlzS2PDzLN4UFZbmjqGsS3F3dRxwy7C+Ac9aj0xYk1iLzFRiY&#10;mxk9CelPXSNTtNIt2u9MaKVogwjbqgPr71nvIq3pYKuQOCDX3mFwUYrlirI/PcdmTqXbYl5Esdzd&#10;PPLI073DbBu6DPFMt4GdJCqO7Z5GelEcN1darNm7kLBclhzgCuv8nSLHwf4NnTXPNubq4ZVtNvKh&#10;fvMx7V7dOmoqx81WrOTuYNvaLFq1s7jLk4CnnFd54XEx+Iaxq2nxqdKmy82NqnHGSfesy9GlGyhu&#10;bK9trqRFRpoiwXYP4ufaszxPqXhW7+HljFo2q6pJdPPEs0MaFW3+x7jPpWsKPNdp2sYyn5HLakt+&#10;PHGpw3epCW7GuSBTCc5BbjAFdTaaZGLyylufmfYpCyc7Kt+H9Jt9Khl1DU1in1OSzHkxu24QAjvn&#10;q1PuLqR7q5kMZJM2ePeol2KbOljkWLT1VERRsA2rUU9wfs9vslYDHKjuay7aVQtyxjZ2YLtGelNm&#10;lYXkI8gKT1Gamw0WPnZJWZBnP5Uf8tuCfemGX91zbnhfzpHI+yq4YZI4BNPUBx3CYgg44pruMsMd&#10;uKpGXCHL8k1GZASMyNnNKwF9mY2qjf3qJ3UIRgcD86zZbnZPHGWJz0NVHuJGmuAYcquMnNFmCaNa&#10;OZQctcEc1oR3duFUf2kMngHFclJPEsYJUlm+7TFdigDJgbs5osxpo7szq7QoboD5OtBdgj42kA1y&#10;iXWxkLfdwMEmtiO5heKBkZdoX5uaLBc1RKArDyU571XaRtxw3FZzzgOcvF9d3ak+1WZU4e2PvvHN&#10;FgLLuCVwTTNzlm/dioPNicNiMfhUqFgT8lACfNnoKiZfnPAqz5NxLKAgCgcsfWoyhF4QX6dTQA0A&#10;gKQhPNPGC+c84qZQuxulOCDsg/OkA1eSTUwViqgtkbqRVG0A561LjBHIFA7ChU34yeRSgZlkHPHe&#10;k7nmnDIZeByaBi4XDgCq0jAK4wOhqwxQOoLAEjrWRdSxiSZPNYsWA4oEV5Wmku4o45GwW+bFb9pE&#10;sNjAkVnNJdTyKkUaLlmY8DAqDT7WJLPU7iVNoRFIUnkk19OfAPwct3r2teKdU0SIWlpPt09JRkPJ&#10;6gH0pCTsek/BnwGmheCU13V9PifWryz3QwPz9ljbn/vo969buZme4m3MD82c56VPfTu11gx4AX5V&#10;B4A7VkSH5Tgclqhu5KQpZSr4T6VCcbhxQSdg+WkJHy4wKkYoPqopj/dfngU0nBBI701jwRzzQAv/&#10;ACyJ28ZppK7x1HFIS4UgKMDFNLkbh5YPHX0oAQ/xdeKQtkjjjtTc5Y0ZHljmgB4Ix1phYliOMA1G&#10;zfvYwBwaUdORQA8/QZFNyPm5qPOB1Oabn93yrc96AJC2R1qLjcaUY+XJHem4BYD3oAXPX5QabkbW&#10;5ppJ84jPem7juGMYoGSEDb14qM/e4NBZcuCDTcj14oAdngc800sc43UzOWHWgsuPunrQA/J+XEhN&#10;NJO5ieuKZkAfd/WmZYsO3HWgB+75GO48D0oy3lLwSaQdDyOtNJO8fNimA8scrhe3NMOMNwcio8t5&#10;g+c0uRjpSAee/Gaa24rjIzmm5HAzz9KQkbBljx0oGJg7hS5IBpueR836UZHmuCMYHBoAd828cUEj&#10;eOaj3HBG4nmm5+Y9BQBKSpB+YdKQb9hOOKiPLL84wKkQn7NL8/HNAFiMqEbk8/pXCeI1f+3LQsHd&#10;N3y44ArtI2ISMmPPzfNXLeJsbIhkYyNrY6UmVEwMgW6qDxtFUZvvt0zipFZ9kYLcgDkCmzlQAfMG&#10;cVhI0iZ7kYfkcDrUMAkMsh3ZG7inSkFkTd/GOlX0jhW2jI67e1RY0HpgI2Tz/KpYyNrEdc9aq55P&#10;y1OpOGAGRimJmnbzeWLj58llx0rcsfOKRZdD8+Tj+EVzUBLTxnZznArp7AbRdKEILEZyc0k7slrQ&#10;7rRUT+3HlCkxlAFHTkV1JG7WrZ3ijJDfL+FczonmGdQwBOO1dTiM3kGEPyqec1tAxNJSGuA3YDgV&#10;dUkr/rD9Kz4ceUx3d+a0F2+UnynPrWqEyePr9zvVkdGy1QLnCgEcmpwMAEnrViY8ffNOwPmGDQvf&#10;I5zSk99n5U0IlGMDBNPGcNUYzlqlGdtJgGCCMrz9akQct8+c+1N4LqTyadnkYj4/lQBJhdp5pB1O&#10;TTQRvA3DpUo+negAxw2VpPbNK+MJ+7/Gk+U4JB68UDJV2bT8hz2ppJ4xihv9YRz0GKAVE7fuh05o&#10;AU45+Wk52Odpz70dSvY805c7GDJ34NACYyfu0vzbj8v0oyADwaNw3nigYoxgfuxSfwgZpRg555pP&#10;l2nnmgBQcAEGmMZOSWByaf8ALjG6jt0oAYT84wg4FBx83NL35NB68mgY09fucfWl7mk/hPy9qdGo&#10;LjcSOOtACAcE4oI57mlJ+aQAg80evFTYBvc+4oyQH+XmncZPFGBxxRYBAQHP7rtUgKbMc8k9KaAR&#10;IpIPfOacAP3hHrRYBCRtXFHOW4phGJfuZ981IPu9KAEJwoITmkCoXTc5JIpfmz/Ok54NAAoxuwrc&#10;+tH/AC0OfWnZJOM5pcetACYGDzSd+tO4LuC+OPzpDjH8qAF42t830FNByzEP/F6U7CbWzn2pABwM&#10;ACgB7sdijZ0HWo1HyjIpW78UwMM9qLDJe54pPm3DOODSqVKkUcYPHFACYXeDu59KP4TzxmmnHmDj&#10;mlXtkEUxC/xLxT+z5J+tJgUvHltxQA1QcvxwO9Pwuw0LwThf1phzufjvQA7jcvNBzvbNN5zS88fL&#10;QMcAdkmBzjrTEMuV3Yxk/hUnzbWwvpSevHNABglm2jNB3fPx0pxHzeg9qT/lq435BAoAi+fenymp&#10;FLEcqKfgbRSHv8tADXOGjHXJpx6t9BQcYb939OaTPI+Q/nQAoBBOetPBPlsOMU0YI6Uv904oEH4U&#10;nzZbgVIMbTzSDG7k/jQAANxkjin8eW+fXilAG85PGKCD5kWGGM0wG8BlGetGctNwOCMUYw7/AIUu&#10;OKAG/wAbcU4Ft3Xt1pvzb/uE0vO0/KOvHNAC5BPAox8r/NS4HPFO42nigCMDBxTtzY5kH5UH7w45&#10;owNrfIKAHDBUYemnO88U7/li3HOeKaM4Py/jQAvOBxzTufmBAxTf7tO45oAQYwaPl+bKfSk4wxzS&#10;HqOKAF/iFL/e470nY8c0ZPHFACHdjOw0AjzBgduak3EEcjpSfKG5kXmgBMkqmVAwTxSjoabn5hxQ&#10;c7OnegCQ42jpUeQQ3I61JhcHLHp0qMAeZgJ+tAC9qMtt7UnGDzR2H1oAcSCn3e9NOzaDik7kYNL8&#10;vlvyOlAB3ajJ2N6Uzny/uEHNLQArY2HBJzQnEE2W+bsaQnBAyMY5pOx+lAB83HB+tN53P0pedy5Y&#10;U1t2WPmZoAP+Wg9Ka2PNfgCnf3eKiY/N0oARhgOMg8VUJff95utWWxj3NR7U2j5utICMkZXmoJiv&#10;mAgkcc1M2MsKgfmI9OvFJjKjoXSb5ycKTW14ZSdn15lPEW3BNYkwkDqVU52+tdP4aDppmrc8vIM0&#10;hM25g3kxlWBO/JFRsczk+WB8oqzNxIeAPlqgSDdABTj1oAsn/VNzzUYzhgW6ml52HIqIlsjC4oAf&#10;xucbu1KOg+Uj8aBjbKWOM4xTiG2qc8etACADI4pBgZ4yMUp/1iDac00k5PagB2E2DDnk9KjYtk4j&#10;zSk/N0pfQ0ARDO4k8VITjywQcU7gH7wzUbkkjKjpQBIAnlueOPSk45qunmeb1bb3HrUn/LQ8fSgC&#10;Xrt479aSQHeACPrUYZP7pyakz1OaBifwjmoWzuPHepecml2/KM4oArEgLLkngU1GAeMFyQT6VM4X&#10;K/L1FJxx8q8e1IZLhcAg/nQf9Z93HFIegBJxRjCL3oEKOnSg/wAVHbmjt0oGgyNppAWAbHWhsZj7&#10;ikHQUAGTu6U9cbHyab6UDOwjNAASNwx3pMnI+akONmD1xTQf3hG3t60gH5bzXyOAOKXPPWmZGOVO&#10;TRkbhxQA4Bfm+UkHoPSkX/WNlOKQfdYbT7c0dVGaAH8bm+QUuAQfmpg780oPFAxedr1G2dxwSKd6&#10;jzPwpD24oENB56mmtuxkU7nfEBJ69qdjhstTAqkynP3jTAJw7ZVu1XDtCsBGKZk70+Wi4WGp5oB6&#10;496fn5n+Q9qecbD+6zz600/60cduPakMZk71+XvUuV2v8vamfxuMdelHY8daGIOjUv8AyyPIxTW3&#10;bR60AsY+QBigYuTx8vFKBzIfOFN7EE96CRmHtTAP+WqcnrTT5n21flbb2p3ZOacvEi/NjmgAw2Rx&#10;UZP7wVKceY/73ioj97lR14oAcMgO23nHWmgnYTnIzR6UuBiT5MelK4CZ5HWn5+9kUxtu4delA3YP&#10;y0AO4yeKZk+apxxinDHGQPzpTtyO3pQA053RnPGOaUE8/JRxuPTFNyO7ACgBf4mOfpTf3m2bMWQ3&#10;U/Skzk9Kfk85HegAXOVOw9KQ5zUnG1/mHTgVFx3PNAC9+lNBfzmH8PrS5GVBBoJ5bEg5oAUnrzTT&#10;zGecYNB7cZoBOPu/jQAHG2X5vTj0ph/T1pVIO/jqOaUgm0xux83SrJI/41+XIpf7vFBxtGT2o7tQ&#10;Mb/y0+7UgxgUzB3fzp4xt5HNAXAH99HjODmkbGW+YGl5BJGOnSmo3EpMWP60CEBG5ht7UhHBGOM0&#10;HbubC9TT+MNQBGc4U8YHanDoOKXAw3FNJ+agBxzk/KKOMHjrR/C1Lxk8UAIMFzxTx9wcVEc5PHSn&#10;AoOsnOKAAg7OVpMDcCFoOTIw8wGnD65oAVT8pwgpMA+tOG3Y/wAoB9KUZ2EnjmgQD7i80jI7LHgj&#10;rSc8ccU7c4Z8L29aBiqHEcgY8BeMVGC20HHGakzmNeT0pCF2jk9OlAhoZt7euKXGV59aQgc4xRzz&#10;xSATC9iaZg4Xj+Kn4GxqX0pgB3AbTEACvFQ8ZbB71I5feD5mAB0qEnl/Wi4CMygqeapu7m7f5MAd&#10;MU9j8zDNRccnFS5XGkRtuLDnrSc71HmmnkHA9qO/3TUsocjyLjkZwcGnxNcbSyREkHj8aUKWtnCx&#10;sSWAx3rP8Q6z4d0L4eazqGqeJLG1tra03SyMeQ38KIP4mbpx0pCYzxLD4Pb4S64usQW5tWKSTs7Y&#10;ZJAcp5ZPOSeuK/NL4xN8PL39qDwonhyRXvjbMNXjgXEQCAbDxxvx1q18XfjB4k13xLqNvprXFtbp&#10;K8dpAjfLbRnq7n+KRxz/ALNeLeDtT0nTfilYy35nlimkPm3DLueNz3PcgnrXRhsM78zfyDm0se1e&#10;D9WGl65oclxG8STS7I5iuFyOzHtmvdL9bO7sLLUdPS3E4tx9sjTowP8AEoFeMvc+G7jRPEHmLbvp&#10;t7gSMqjNm/8AAy+x70/RNTv9J8QaVZtr7ldv7iUncrxnoD6gj8q1qXkZJtb6GP8AEXSrPUNA1ECx&#10;gM4XdkLzuHp7180vAltPeLKsiMj7Qa+xvFSwS6Ta38FuIyUzNGpyAfUexrwjxHpunX9jfz28CiZY&#10;j5qAY3H1+tOk2XDVHLaPfatEbApveNe47Cu3DNd6Vcq8BKBlZTnJBFeb+Hrh7S+1q1uUDR+ZhSw5&#10;Wuyg1BtP1bSnn07zNNvZdnmjkQt2yferfluCZ2VteqvgbxHa+RvMkShWY8x7f7vpmuEvtH1OfQtY&#10;1K1vbfzbOUb7TaB9oU9SPcV6Bc6b5/hiO8snjICbmjDcMKzbeWErChR0dQfMjBrjq02zanUcHc4a&#10;28iTTJmjM4bZ86sMFT6Y9jWhpt1qNtqWnyQapLFPGrBWB4ZT1BHf8al1Yst0ZrfRGQyyYZQvHHes&#10;hncyWr4Ksg5GOvrXhYnDNp2PpMFjVZXPZNM8Z+ME8Hw2U3jKWSyVZPKilXd5Bb72Cex7elfQvw+P&#10;h3xB+zH4k0W5kW4McMxeCQ/vI2xlWQ9fpiviiGeNkjUSDBPSvVvh34hGlfFLw9m/ngWa7RfPXpEw&#10;PG4d1PQ18zisIp3TWqPpaWIUYXiQ3unaFZ3vxM0240ya636mY3kkGySPafl468V5jqGnG31i5ENw&#10;JI9vy/Svsf4y6DaXvh7wX4p0/SYI7qbT41vkg/1dxx970Br5ZuInN1GFEjDJyD1B7g/SuOnOdGVu&#10;a6fQ7qLjiad3uc7ZXMMcFym0glvm46V2elXNuIeJhhsZPpXF3tsxF+0cShh/D3NV9OvHimMcu4bm&#10;4Ynoa6a2HVeDaNcPVdGSR67v3Wsi+aGwuVANbGjxTyRKXICb8cmuF0+4AEGbtm759a7SzuYhc2DO&#10;XClcEDpzXyeMoOmmrH1WHrKornoEdvDElsQMjIIxzW7qCeF7jTvBaf6wzQtFqlqycPn7rKexWuNt&#10;L6NXtIPOd1d8xk9vau1ht7SXwtrdz9uET2rRh4iuDJu75r5SvKdKV9uxdeN0rni3jPwV4i0XxHPq&#10;FppU13pMyB0mhGcg84YDoV/WsXR7mQxE+cfLJ6Hgj2Ir6cs28eSfDzxrbReCoNQsH075RMwygI5P&#10;J6jt61886lo+oWd7O39jXu1rxz5rjbuPdWX+EjtnrXv4DNfrkHTqWc42s0915+a/rY8+FSFOdrl+&#10;3uLmDVlkinQfKdpwO9elaHo3hK/+HnigyWl4949u8m9pSWDDkY/GvFVnkWBcu20N0PUV2mg6pfW8&#10;1rLb30it09semKzxuGmo80HZ91+B61Jxael7mTdC/trmzd7e6iJuXQNk9ulXbXxJ49s5o2s/GGpR&#10;Mh+Uqx4z6+tbOub77TGlMCAgElR6+v41xQDbQHUrglTWuFqqUU2tVuc+IwsZrY9Q0n4wfEmw1BFu&#10;/GFnNgA4li+8PTK+tdinx+8UnWYPsvgrRrY7lEexflHrj/er5o1DTfMt3YWe/C568muVkW7h87Ym&#10;Nr/dPavaoYelV95fEfK43LUr6XTPr/X/AI7ftDT2mopYah4esITp+3K2imT3Icjg+mK+U9d1zxfq&#10;Pia4uNS8U67cSvdOzPc3DOSxPPLf0xWpp+uRS+EJ7G8s2IKYhkHBQ+57iuY1e2v4ms5DaP5Mit5b&#10;Z+8K+nw2bYimlCUttnt9x4dLJKFOXOo6lI395FqGnrHAQpkwe/X3rejnuVv7GRJiAyZx1rkImbyk&#10;yf4jjNadvcnzIIzctx0yOlc2Kc6jv1Pfw01HRnf2M7Ny02OTk101ncussZ+0jjI6V57aTYGPNAAF&#10;dFZyk+T/AKRlg3NfKYzD3bbPpcLUUo2O1Eh25CjJHHPSsjVLcS6dINoJxnGKtwk4sy0xC46VqyeQ&#10;dHu8RqTsHPpXkRk6Uk+xtOB4dqENxBqqum9Ru+YCtixvG+w2yNJkFeCa3dWtFeFnNoAMHj1rjNsq&#10;ynnATOK+npVY4imk90eZK9OXkdbazOLkr5TctlcCtlXkZXPlnAHQ9a57w/c2zXVtvkXqwOe1dg9s&#10;Tp1zOm0jnjPUV5eKhySs1Y7aM763M2/tYJvDwK2xLHqPeuDmNzba3CjQkI0gANek2E1qTJHJIqnc&#10;QQaztX0y3e3uP3iHgkH+VaYTEezlyz2ZNelzK63PO9TizczuhGQgOAfWqOl3Uya7arIxIW5BBP1q&#10;+sF5Hrssc0xMTScMe9Q6hDHHdTSKq8R9u9fQwlFx5HZ32Z5Lbi7nvNkmk3nhXTmNpajNoASMdayr&#10;vSJE81YYCSSSAO9cB4U1pUjSCS7O0zDH+zXrkVySdOcXgxke+RXm4vDcj2Oilimjz29huEsbiOSx&#10;Yk/dJHSuZ3yxw3MZjTBbqTXuepWdjdWbFVjDGD5gPWvJda04obrLSghyVOODiuahLkfLLqd8KqqH&#10;LXdujRrlFJKEg1p+GNSmttRSGSZgBIQpJ6VBCUeHqp28EVSuYZReQSJHja/rXqUqu8GcOMwvMrxP&#10;cIJ7WTT7VhjJPO2oLyy065t7uGe0iYPHyTXE6HfvGbdXfKmPGD2NdzbOslrK32tDz+NROnbU46U+&#10;j3PGtd8MG311pbaJipm+7jqKu28ESaCIzajPljn0r1a5USjyniiYDgcetcXq1hOmpTFAR8vIHcVV&#10;SvOcVFu9ioQjGVzjp1KpbSK53rcKRg9hXpehX8rR2cscrACJeM8jHWuCMQ3jduIyc571b0+4aHWI&#10;B5pCliB6CojNNWZlisNzq6PpbStQtrrQGVtm9UA56iqt9aSkXkiwkEDgeteeaPd+TNG4kYKSCTni&#10;vU9PvrG40O4xdRh/KHBrCdJNbXPMp1JU3ZnJKbbzI45AwLZByK5vWtAsZ7W9dETcYjgqMZrsbyOJ&#10;byXcF+/ngVV+0wlVAwB0+leW4OjK6PZp1edHzxfaVqUM9wotXYCQ7WA5P1rS01rsaHbB+ofg969X&#10;1O2gNxdiOKIkx5PHWvLtXS5iYTRqyiOU7lA617mFxXtFq9SKsUzoreYMIiGI45APpWtFIpRDuHB4&#10;ri9PubSaxt3WRlYZ3rXQW8oLriZgAvpXTOmpo5VJwdmbrSk5BZR8hrLmVzakhWzuNSxMSrHBz61I&#10;VYx43ZxXG7xZv8SMV1IHzYzj1pnlhohnPWrl5CzQOVDZx1qnD5yWoDyZIJxXoU6qaMJUjVtGZEQb&#10;mwSODW0uwyDDKPlFcyjuXtjvICk59627Vo2CE3gGOtZVY82vUiMuV26FlllLDKtgdDiuP8QWTSmO&#10;WOMAhDuAHWu6EqusCb8Lk44p72sBtmLXCklDnjpXE24nZTqLc8GaGTzWR3bhj8zVY0+7urbUTLFc&#10;SYDjIzwRXZ6xpEjzTywRkhWJIXvXESxBbx433INp5I710RnzqzNZ01UWh6xpOpW1zpsUkdx86/fT&#10;PKmuwguoprJVeccDA3GvnOxuLmz121ki1KQqZfm9CK9VsbxJ7K3kjP8ACNyg96561BQd90eLWoun&#10;I626VxIvkgle4HehQWsmy3zFOlPspo2+zhnUDGK3BaWbCFluOSefaoTT30NKVfZHn8+37bcc8gY6&#10;1iiF49XR9yDknPY16BqmlxebdlZHLGLJGK414JfssyNIzeW5xmtadZXt0OqSU0PSeKa1uIZIIyMc&#10;MfWl0++lttfjimikCGTCPu4IrGkVBco/nYweQDVXUlmn0eNo52PltyAeaudOL6Hn1KXI7o9iEgl0&#10;dykqMGUHg1gX8DHbmFuE4rB8MXt+ukqHinO1woJHWuxneVnYmHBCccetcFSPs5HRSqXRwc6TJPwq&#10;7VaqUwHlr856c47V0WoRx7WyxGc8CsVUBVtzHFaqaktDaULq5n2ty0V+G3tt83IbPTFemWV5YzaH&#10;A5VS62/HPtXmOqQW/wDZDslwFypylVPC+ooniFbW4unEbT4RmP6VvGh7RX7HDUlynf3s0T6WxUqf&#10;mbI9K41mU3m4RHaSRXeanaQCyleIfK1sCVHauJCEcGLnzT1FOMlFPU9ChJSijzbxDbeX4ksJPLwG&#10;lJOKS3Km2jb5i2ziuq8R2yPpUR38hPyri7dyII13chyBXq4Wp7Smk+hy4yl71z0Hw9e5thC8zfex&#10;gmti/j2XEuEzuXjmvOLKby9et28wjc3NegrIJbKBtyn92Oc1hiKT3toY4erytpjoP+PGYlh/qT+F&#10;eZeIoxujHPMj/hXpbPAunkGcAlDxXn2rBZbnnOAzc1OHfLNHbN80GjzWXzEdP3ecPz7irUN+4jtw&#10;DsA7YqzqESiCDBBI3ZArnC+WBBAAJ7V9nhYKrFHxOO/czOvXVdnl/wCh9QO9Jc6jG8GX8tT5fGTX&#10;FtMqqhN2SS3SoLh3e1U+VKRkcA4rsjlybPPlmjStcuXsyS3MDLGgAY5INVE6HPrVfau6HCuo4yCa&#10;nGNy/N3r1qVJU42R4eIqurK5L8wEeW5PSomLYCnbweKkbcRD83AqCQN5qHJz06VqYj1BHOSTjmpj&#10;M+y2+Ycdqq/vSvEi8GplXIzs6DnmkA7eZJ2PlOoxzUJabKjauA/BrQj2eWwOzGKgcIZJMAYzQApO&#10;Y1JI+5zUHTHI+9Rhsf604B6U1gC5wpAwM80ASkS7ziAYxxSRiXc+63HXg0vnTCPb9lyB09TU6kMg&#10;YKR8tAEYJ81Tgge460iu0WoxyKXDbu1TDIjHQ4NOYoWX5VHFDVwPRPD2qpLbwI9wu8YwSa9Nsbwr&#10;cRqyjDKORXzXE80GpK6TZ+cZwa9W0LVEmso1Lr5ioMEmsJRsUtT2uJ0aNOeCnWpUPzHqfn4rl9Nu&#10;yYJFLjoMKa6BZQfLPlqMKOBWYNGmUYSxnylBJB4rq9Pl3WjKWBCqO/SuMSWTYMyAkHjPpWrp9xEm&#10;poPNbLuOKb1sPQ61tpbI6YpMKIU+bPNIQvPptFISBjntRcBzY/u03I2dD9KYx4YYqFmbaMUNgTks&#10;JUwoxjmkzgDheneoCx3g89enrQ+DHIeelAFqNxmT96MEZIrhvHHhew1nw5autxHHcwyBo5MfNgds&#10;10+4guMnt3p6S4ScFGPPHNJxuXGbjsfO2tabd6dodhIz3PDKkiknB981zN1j7LckRYzACAPevo7x&#10;Np9tffD/AF+B40y1k2xgOVYdK+XhJeRjV7S5j/fW9yyEn+IdBXgY3BuD5ktOp9Ll+L9orN6lO23f&#10;aNwAOJua9Z0M6UNCkkm1yzTFvuIZgNuOvWvJ1jcM7xsPvcjNbFjbGX7Z5/nbRjJ34AFedWimj0Iz&#10;sz0Hw+3gK48dfEXUZNGa9eLalpLJxGCPvYU10z3l3NaSxxW8CRBjxGuOPwrjdOhtjYpBbw20cSsM&#10;hSMn8q6S5uLOz8PT7poQ4tjjJ6DuTXO6XPr9x30pNRuircPB9nT/AEoEkHIJ5FY6gG5lG3CnODjr&#10;WXb3tjexXTwamXH2k7iRjJ9q6WCHdbw4IyEGBircfZR1RrSXOx1rAfs7lSTl+5rdQtFphyU3bPyp&#10;1skAsGLIN4HQVQv5MwyEMMgdM15lSTmz14xUUZtzM7TSHZkbulctqGiC78TaXOl5sVCA64659K3o&#10;t25yT/FzWjAW+25WQgADtXTGTpx0MFq7nTeHdPsbHw3lUhEroM4P3RWqSz3MzCPIBHesK2lzIV88&#10;4z610ECt/Z82EYk1xyetzScrkMzgK+QwynrWLKykMMMdzYGTUl+9yl7FHJBdKD0IQ4P1PaoQ9jFb&#10;7ppVYBcgZxitqUUlc453bN6xhhh0pm2puMWeRwKyr3V9Dso5Gk/f3LyEJGg6e5+lctqWt6jOBBbQ&#10;mKBeDt6t+NZaRH5ndVZsclsV5+Ir3Z6OFwjerLGqanql5aXSO0yxueUVscelc26rGHxAuAnAzWhM&#10;rPKgVnx5mNq962tP0DUrqeN3tZViAHBPUVFOVup0VeWGiONs7bWb6/kS20adlD/PIRgCu/0nQbTT&#10;7E3E6R3F2w+QEfLH+HrXdafYwWulKqxWsOxOgAzVKfdcanCiK2PPAZsV1e1fTRHDPEPYu6FBI4u5&#10;nsIwFYbfauguyQkqoM4K9DSwR+TpiR5wBEuBVHUbiOLSLlwFJ8s8k968qtW9pOyMmzn/ABDqRisI&#10;IUfMjxYAB71ydlEUttVkuLdtxTcCauW0Vxd+IHnZHbM3Ge30p3iWRbfQNPhWSPzJWxgdcCvTpKNG&#10;PmVQpurNdkco6zXGszSPIxCyYUH0rZRbdLO2zcxhsfd9KxbWYeUwEMhPFXXjd5Y/3UpJYDivMryl&#10;OXvaH0UbU46E91Mq25KsduzsetcZqNw7gFZSdz4PNdjdW8MemuGuk3PAcLnkVwn2K/S/uG2SuvmE&#10;jiunAQhq29V+JzV699EWbdAsAYInC5JI6U1Fv7rUmhttOkfLYaQdFrT0zTNWu55kMbQ245lmbgAD&#10;tXX29x4FsIIYl8UQh0flY4yxYjrk13XV+7OWVTlQ/wAN6DDaSCaVEe4bkMeQla+v6vpmlaGXMcU9&#10;3Kp+zQBsl2/vN3CrWDqPikC1dLLwqUXaAskjct74/wDr15LrN7NLrOoSvdSyTuRuZjnHsPSrpU5V&#10;p66owav7z0IdRu9SuvEOpXVzqrzXM0n7xyeFXsqjsB04otbcebkrxkZPvVe2jLAbg3JrprO3+X7j&#10;HGMV21qihGyKoUnVl5E1vEvPB7VpIo3j9049OackZ3IwtyParoVFjBZCc4rxa1W7PdpwUFZEahA6&#10;7iPrVHULry4XCTDbt/Op7uWJYpSEVV8vnJrz6+vJJNTaOORzmQjitsJhXVlfojLEYhU15j5ryWbV&#10;0jWRz8xBOa6vRrOGMRTyQRswYbQ1Yuk6eqSNNIgzjIBrqAxMYVQQN4xXXi6sYLkhscNCjKrLmka8&#10;7xSPIPKGQnBHaq0EDEyh5QOeCanhjEdnOzlCxAxz0qvJOzNPstmwAO9eLq27HtRVlYto8KTshaPH&#10;kMAfqK9U8D/Ee10D4cyWM/gKznEN6zJMkgVpQx53epWvBLy4WG3uG8zJxwM1yzRveXql3n2+dzg8&#10;V3YbBqXvSdonn45qceXqz6V8WeIPgb4g1GS8vdU1Vpxt8uIpzF/eC1ycOtfCyyu5U0j4ESzAJiOa&#10;5kOWPc4OSK89tdOtY7IgWeThcZFdFaWtnHG7m3iLhO/atsTjIcvKlojlweV8ru2dQ2tazcwqo8N6&#10;VaRBsiOJefzrKup5vInM1xIzN23elU5LsKGCwJzwDmse4lZlkZrglia8aNJzle1ke3ywgt9RlzK5&#10;lbbZnaCOM1nXE0EYuD9mX7g5NRyXSos+5CTjisOWV551zuCmTmvaw+GbtdaHk4rFKPXUdIZLglsM&#10;FD9am0+eW18XeGpY5LzaNegJCyFTkN1BHQiq8j7EjRVwgxkDqa0rO286WDIKhbyJ8+wOa7anLGLT&#10;+HY8iU3Wv3PYPi7q2o6x44+BEbaQHTTvDKA3XeUsOhHqKytKtoRYNJtiASMdfWprqS3uNWlmDEqb&#10;KFASOm0YpR5ZSVE3qhUZ96+Zr1/cVNaKN/zO7A4PlXzLjvdHTrp4r5dpX5jnpjpVC3WVt7SXwdmf&#10;5mJ6YqURsLdlEvGRkZqlcyJG7gxg7VBIDVwQjfRdT2opRRtmSxitkPmAnHUnpiuZ1PVJpHdY522I&#10;RznrWTeXW+OXM+FGOM4rnpZDLv2rIEDDv1r0sLgF8Ujnr4lQ2ZLcPd3GvMWc7FAOSeDWlDvME2Fb&#10;GzGe3FTaZavPbTDymRFxlzWslvFdeLvDWlW148Bmik/fKm5tyjgY/wBo13ykrqC6HkVanNqzHs9N&#10;1K4aUxRuyjUI1m29V3HHT3r6c8PWNto/ifwTEjWSougM9x5rAKuV6knuOtcr4Q0C70j4XfEO61hb&#10;VLlrxG8pnGURT8rMOxPWuR13XDqNx4kizeFJAi7kYgsF6AEdq+azKpPGTdKD9yL1a/rU78JSUI83&#10;c0vGXi6e91aGxsYkeC11GQPdKmJLqTPGCOdq9q2/hd4J17xL8XHSe8dVUo+oXrnIt4R/CvqzDiuQ&#10;8N6NdXniG0httMkH+lIjSquSm7jao/iY+1fYF/eaB8Pf2Xre2SCP+3tUsB9lsVbMzMwxvk7gDrzX&#10;XhMNSiuSC5YR+J9X8/P+tDHG4vlXJF+/LRf15HE/GTW9OstL8N+AfDMUVnpFnax/2hJbnD3Tdw7D&#10;r6n1rw5ESKIfZdPcxoEVQo5LHsB3yaZdPqb6jeXd49xPf3d8XKA5Zmc5AH0Nem6HYQaN4b0DVdXt&#10;reS+eVWtLB8YiU9Wb3A/KvDxEoRvyfDd6Xvfub5fhlhob3k931ZQTw7qlt4Ci1bULu0V2iDvbOwJ&#10;tk7E+9cTrXie7v7fTtPs2uf7Ntc+dPkqblh2/wB1f1rofGmvW9/rvj8Wms3rWFzFD8pJAJUDcB7A&#10;15Bc3MCW7rEsYjRDkdBXVgaXPd8ur08l/wAE2nqrzZJNdq0t8SXzjC47YrjtSvQkd87FTzxzUM+s&#10;2wur1UjQkZAI71yssd7e6hPuvRFGrFmLNgYr67L8safvKy0PDzHNY048sXdmVci81LxDawi/EFt5&#10;+bic9Qg64HrivRNOm8FWFkr6V4QspzFZFYprkZIfHLHPU5rjS+jQWpX7RE5wR8rVltqFkkrqsqqm&#10;DnBxmvuMJhnKKjFWij89x+Mbk23qLr+sanPNdie/klkac/MB1z2HsK55EcWcpaN2GASR1z6AVbE0&#10;E0OoSpaTyJDeIC5TCkseAG6V6NPYaVpXgOLVLzTtPmvZbaI2WliZSsSEfMznPUivepw5UkfPzq3e&#10;pkaBZtbeFbrVVW4nZoSGtgmTEvc+9Z1j9n1LxtdNB/q47xQWl+TG48jB6VtP4ntLfQGurLSLMj7M&#10;yiyOCGdhyT7A1wOknXb7XNfkNrKDLeFrmWMbEGTkAAelbppbEWum2bniu28z4lzaTp3hc2cMMEf2&#10;yaOfcJyQOcjj8K2tPtdJ0zSYtmmW8t0YQEYgfKfWkVbC2tI0G95TjLFssT7msm/uXF7ARZyF2XGC&#10;elTdkeRYu5byeUFtQckvls80Q+ekEQbkdzWakjCPdvO5m5U1Ya4coqsowFpOJSNi3ukSS8P9mqW2&#10;fKSelQrOv2y4aUqWLErzWE9xlnxE5JcAEd6cFb7QWJfcQOCaLAtDofOVgm1ht5zTZJi1vGFyVBrO&#10;R1Fs5KdxgZqQlRbA5HI4GaTsUyR1kMiEsMAZyKqtcEyOqwHYp5Y96rSzXPmx7Zzgn5h7VUnuAYkV&#10;McdhRYRYuJlLI3lqcDAHeowJiR+6UAgZ5qGGJXuZJGuP4RwT0plzcLGpwwJ3dM0wZdk2fZYAUXg+&#10;tUbieYhAIS+B90VCha4wBIygLliTirlr9iV7wvcwDyx0LdaAQy1+1yxTK1vLtLDnHStQpNHbMDNs&#10;AXjmufv9X1CKWzS30YCJiQrbPvt2xW7o+i+LNQMk99q4srfAJMnUj2GaloaIF2SQyA3kj5OOGpi6&#10;fZ+a5WG9U567zXaW+g2MS3It9dtZQeAxcEg+uKvGwSDTFEkqzSMDtwMYpagclCk8bR7ZGKY5Brft&#10;VWSwVgSPXNV4o1S/kWWMAbuPxrQZQsW1E2gjnFIa1E3SIsgV857CosZDZByTTo92w5cn5qsbV+XC&#10;AcUhkSgbDhBTxnAOzmpVQAjkdKft+9TAiHrs5J9akeP90pLnntmkZOUIZuT0qTb865ZulDAjVWEf&#10;UU9xiNTgfdpCVB69/WqlzKohJ8wABe9Aype3Crb8KC5OFFP021YxXFxLHkgA5boBVaytzcarNLIx&#10;CCT5c9BXY6Tpmsax8QNE0fTbG4YyXaJNJGMhVJwScUiZOx1vw48J6z4r+LVpbwxTwaVZ3CNqN6V+&#10;VVz91exZu3pX3zHbaNYeBtF0uws4obO1skjjjXuR/Efc9ayPCOg6L4a+CHh3S7RbcSLZK1zIv3pJ&#10;GHzEkdatSuGmJDMcnms5aMhajCfmYkHp3NQMRu696R87m+Y+9REgrg5HNSWLuPHCmm5BP3T0pOdh&#10;4oG3zFDJz+VAhG4j+5nmomY7D8g6092QErk9ai7MMk+lAxzHmIhj05pmRnrSEjJ4pjE/KCRTAex+&#10;SmA/KaGIEP38568VGGj2N1zSAk+UovHNMPDDnrTC3yHntxTGbMKhmGQaYD2LbMYye3NM3H5RkdKb&#10;nI4Y5AphYbh8vNAEpPSkBPy5YZqMkZztNRknzSQx+6KQE+4b5CF5wMVEc/Md5pnz+YfmAAFGU+XB&#10;JNADsnfyuc0wMu5soMbhSM3XOKjzGY25/WgCdwo+7J1So13cDdTCRsQbj0pNyhen60DQ8kjJz3pu&#10;WwOeKaSPLb5aYScD5ulAyTJ2ryaUk7V+XNQk80pb5vvYoAkzyPlppP7tflqNm+RvmXimb/mJINMR&#10;Nn/Z7VFu5kz07c03dll4GM802UH5vm428Uhj96kZBFKHG5TzwKgg8oQ3H7zB7UAuEbcB1496BE/G&#10;5ssKY3+sHPbio85UetJuBl6UmMfuwTgfWgt8qja3eowVxJmPvRubyvvZ55pAW0JEIJTJz0xXNeIc&#10;brQbsjHIrdSR1b76kehrnddKEw/Lk/XpQ9ho5qE8SewPNU7lvmTjIyauNhYemPlrPlwS3esZo1Wh&#10;XVT52ck5erYLZb5jjFQbh5J+WjcflIyeelQUWwCWTHSplDfNxjLDmoo95VjgY44q6iqeS4HNAFu1&#10;TExBiyCwIx2xW/EzfamYZ6AYrGi+Ur8obHate3aTdCu5dpYFjimSzv8ARSfL4+8cdq6xTmWP92Bh&#10;etcroe7zZdrLkhcV1QH+mkGTnA3YrWBiXYChtZACeGq2Di3PzYywxUCKMMFXHSrgEZ2DYCRjmtki&#10;blhesO3GdozU43eaAV7io0BEqEsBjpUn8chLVYMlzyacvXtUfG3rUoz5f3cUhEw+6M+lKBjcNxxT&#10;OdqfLTu5PNDAVfpUwB2Hmovmy3TAp6E7+FoGOCncDwOOacWwsfU/NTwVMT8/hUZC7+UzQIh+0W7a&#10;z5Hmyb9udu3gfjV1fvbcDio1ChyVjjH/AAHn86dkmV/50DJcArJgDiocr5THac7qeCdrdfpmjufl&#10;/CgBVztTjqKd/wAs3G3nPFNAODzxTvXmgBpHXg0mBuGEJzSkNuJ3enFOwdxoAjbPmgEkU7ueAeKa&#10;2fMc7D1/OlP31+XtQMQk7l+QU4fd6Gl4wTs/WjsaQxuecYpOrnig/ep3GTzTAONjYXp1NJ2FIerf&#10;KcfWnADB5oAYQxz8vFO6cY+lB+6fSkHLMMdBQAv4UD+Hil7GncYbJoADyEBOeaXBCsCR1pOzc0A8&#10;E570gA4zScbTwcmnZXY3yH86b3Py0gHDO1/3fp3oI68Udmp3c/NQBF8+ARFnn1qQDKct1FBx83Bx&#10;6U0k5PynigA58oArnnim8ZOKkAGxuKNvDHBNACKRgHYKdjgnFN7nin9m+XuOKAGYHltn8Kj8tcD9&#10;5+FWMA3KjJAC80j585sREjNADUxgDAAwaXau0YB/OkyAxzEcY4xTu4osAFfnPApcDaPm/SjjLc0H&#10;754osAf8A/Wk/hHFHfpS9zxTATHB+Wg4xxTh7jjNOYRgpgc+lAyP+FeKMfumOad/D06U0j5jwcd6&#10;AHDI2fNxinHqeaT5dvQ04Yz0oEN3HzHxGenrR/B92lIBUnAwDS44PFADOwG2pBjY3NRHcGXEJ/On&#10;/wAHTnFAC4GE+amkcinY+U8Uxt3mpheO9ACkdeM804fdf8KRQvmt+8IyOaeNhSTGeGoAQ5wDgY+t&#10;HG9MKaY3mbXxbg4YdTUwU7fu9FFACqPmPy80HknjvSDO6nqELXOXwdvBpgOUOTISgAHfPWom+90/&#10;GpW3fYNpOSX5NRnGSADgAUAKuMdKPSlHDR4lA9RUgEZjLc5BoAYByM9KZuHnKBG2B3p7Ftw/dggU&#10;DG2Q+WuB15oABtLH5aO/Wm9mpOdw4oAd2HFIfuD5aU9+KblsqdgPPSgBR95floyecD6UhJ85+V6U&#10;ozsPrQAo69KTjbyKMHLfJ+tNO8KRsyaAJB060043MPWgZ2r9KP4uvagAOOPlppxmM4470p6/d4+t&#10;OXORxQAvHHNB3eQ+AODTGDfaQSoxUmAfN+ZugoAYd238OaQfd+8M0v8AF93tR36D3oAeBmGQ55A6&#10;VBltwHrU4z5cmCOnIpmBuPNACLuCqduaDjzj8gHFSY/dnkUw/eoAAW8sDap5oA4PFIuTIwDcYp42&#10;+W/z4PagCNh8yHHGadjgUh6HikJxvNACHPmHPSkH+sYCMcr60w/cfJONw4p4WPeh8o52+tAEZJAG&#10;COtRkgqvy96kIG5/l6H1phxluKAGkfKPmqM529Kl/hbjoKiOOMUrgQsG8snyyeaqTZ8tMA9autvA&#10;+8PpVWTOSdvfmhjKMzS+U2Oy+tdj4fV/+EbuCU+YnNchMq4yRxuGea6/R5CNGk8uPgLgVm2DNKQy&#10;mQgxnHqaYAgUEEZpzGRsHbgA0wlcH2qhErenHSo8c0uVIYjI6UDBHFADT9w/J+tKHby0G2gg7Tx0&#10;HSoMv5wygAzQBOSMmmnGCCeKQY3Nhqf8uZPagYzggkA/Wnf8s0BHc5NJxg+lHfj0pAGBvGSadgYP&#10;FQZfa+UPXpUgJwKYD+wwuKaR8q5FOyeemBTM/vHpXABw/wDq+TUhCBOe46UwZyOelHPmtkincLDs&#10;jA4pDtwg8wjg0whcAF+9NP3HGegpXCwrZ43KMZ4pAODxSDcYeSetSYXa37znFAxBnK80oxsHHHrT&#10;P+A/rSjO4cUgH8Yb3phzzS/8s+nSl4yKYDRuynGOtOOdo4pO44pexOKQCZGe/tS9iKYc7hQOo4oA&#10;UjrUWBn7x96lOcfcpB1bigZHltv3D7Uw7sR5Dc9Kl2sWHy8Z5FOKccY/GgQwZ+X6U7jygQh9+aNp&#10;DcyUvIVuaAG9+F/WlB4I2/rR3PFGODxTAaeg47089Pu1GeQOAMH1p+eV9qQDcnzVG7t6U9P9XKN5&#10;pML+8BPpQP8AXnavbk0wHcbPwqMFS3Kke9O/vgr0NLld7dO3agY3nnikG7J+Y0hPNIDzQwJBj0pp&#10;xt6UD6U045/eqAOopAO+bzF5oONoGO9MzlunGelOO0hulADeeTs4+tICTCcxnhqcAAW+T9akwpJ6&#10;DjmmAqgG2BKrnHT0qMkgkiDI+tLgDdgmkwP7/ekAwtnI8o8+9HHygxnpUpEZIwefWoyV398jrTAc&#10;B7UmDnrSZO08UA/OvFIAA5PFA+4cjv1px6dAKj5Bzt+uKAI2Zix/dnGaVd26T92eBxzUv8A47dKA&#10;Pmf3FAEWZcJmHhutK44QCM7RUoIAGRnnikJOW+RenNAAdpVMD+Gk/vfP1pPUe9Ic7zgdqAFJODx1&#10;qDLYzuFTHb5TktTV8rzBkNu7UwD5v3f7ps0YUEdc9qkO4DO9STUbHEx5ydtFgDnI4pcfuxzgUmWy&#10;OBUoCeU2ZB1p2AhDAEgQj60hK7sljgCnHH2mYjgcYppJz9xRVCF42j5TijjJpSflA2/SjBCLwNxN&#10;AMUZzQejfNngUh4K/MKXP3vWgQznzF+U0uRn7pH40pxikO3K8D60AJjjO0fnQMbsbqUkbcCmnII4&#10;+lIBcDf7Uh+8e3NOJXIBJzikxkN0zQAznzU5471KfvCm5Ai27QWp6AbXJOMDigEMwpdaYVHmPy3a&#10;lYsJTxx60gIKDmgCRVGVJbFHOG4PWnDHkDNMJ+bdg4+vSgB3ybDz1pc9fm7elN7j5eMUgPzgUCHL&#10;nyznFKMbWPXJpOMH5OfrTu1Fhh3Xijnc/wAvTpR/E2R24pQP30g7kcGiwDcDfnH41Idu1Rv60z+6&#10;C2Tk80xyQq+uaBCn7wwTS/wNxzVX979pUZJ9KuRqdi5b8aEBE3Vcvx9KrORsl5zg1acDdy3rVVwN&#10;6/KeaTGivjknJpP424qQL++IOAKkKhUxtXO7g0rDuRBD/dP4VKsRIjyzEbugHJqwkb7otyt9QK8a&#10;+KPxP8F+GdL1i1Hiawe/jsz9paJg4tsjhFx1kb07VLWugLU7Xxn4q8KeHPh9r99f+ItPt0htCZpS&#10;QSh/hjRf4nfpx0r8tPit8SfF3i74jSYnvLXTLa4cWNirnbCh6u/953HPPSuc+Ifjbxh4s8cpNd39&#10;7FYW90/2GxDnbGD1d+zO3XnpXHWsSJZ5CcljzXTSpcju9xNWGpGq26Ls43Z3dye+adIiGB/unpji&#10;rJUbV+Y5xzUZX9yBt/irW4HaeEtctrW7aw1EO1hcw+U83XySeASO4/lW3rS3+kar4aS41OW40zzG&#10;ewvR8wRX5ALV5KRL9vcMpxt+U54ruNC122Xw6+jawrzaXOSqM/zPbOehBPb+VUm+hnJM9MtNdtX+&#10;GuoQfalbdFwSc7R/9euFluYYp5nF8i5Y544rmr621TSPF8FvJqEs2nXZLWN0vKlf7rHsaguZfM1C&#10;1G5ihHFWrJPzFqV9btBco15ahRLnLqO9T+HdU03+y9T03VbUvYzx7JMjLRP2YfjV2zlhWaQSAiPb&#10;xWfqNjZy3Sz2yqHd8MuOD71NgSOh0fVb7SdYvLJtce6095T9lmPVUPQE1vTeQ+tW1/FdKgI+Zexr&#10;hbcRx2MltdPGy8FGJ5B9K0be4QXUEEt4yR7SI/cVEo3NIux0V3ewvHs8iDDdsdK5q48oi4WOVB8p&#10;x7VNcQTeXC678ENj3FY53rPFgykndx9KxqU009Dpo1mnYgWSW3u4N7Mcse3Sul067ga5t2EqZWQE&#10;ZrmAZ7mREW1+dWbAPetHS/7Ph8QwJfTSxxGJ97Acq2OOK+fxWEvrY+jwWM5bLdH3X8K9WOp/CrWd&#10;G1LR/O0ya0Cx7m/e279mTPJAPNeZeO/C76d4/v0RVlctn7Qi4EiH7uR2I715R4X8Qa9b+MvAc9v4&#10;qliax1BjAR91oyT8rjoQw619mavaP4p/ZysNY02K3TU7LTc3dmOftCAZJU+o6ivjM0w9SlLmS0Z9&#10;Dg68ITu3ZM+IdZsrqPUHmEEmQefeuSvYPNtInjjIfrtB54r3q+smm03UCYSDkqAwwdw6jHtXjuqW&#10;1zba3Jh3GJuBjgill2O53yvRo9ytRjy3T3M/S73btje5KsrDOfWu7tr5nOnEyLtUfdxXm9yitfm4&#10;jiG7b84FaWl3f76Itc4w5BHpXVjcHGquZBhcU6b5Xse0abdwS3VttwHR1YD6V7PoLS6hqM8UeiM5&#10;voo1ZOiqY++a+cNLuIl1HTZN4AKnP419GfCvxDoNl8UvAo1eWFNJS+bdKq/Mjt93PcrnrX57nWBk&#10;4tU173Q9yde9OUrN2V7Ld+h9c/DPwppTeD9civYPOWW5heVWYrvZDlQBnIVf1rsfHXw48Eaz4O8f&#10;k+GrG3uLrw4wlaBceY0a/uyAOFYEDkAZ71kTeMvg9B410y4/4XnpdvLFZfPDEjFJFYfLnapHA9DX&#10;U6Prt7faxPfReK7GTRHtylu/l4MxfjuAcA0cK5vlOXYapTzBck2379/i10S7NH5JmeKxlbE+2hzR&#10;tb3X08vM/H+6ini+I2oW1xGu6HW7iF+2djbR/KrcUwiu4wrBVMnT0r6K/aL0H4WWnxE0MaN4k0+L&#10;VY5JptYSNgyr5mCnT+M9xzjvXylBOxNiGuHysrbgRzXs0ZxxlP2kYuMdVZ9k3Z6aO6P03KMaqtGE&#10;r3v8tT0y1u4hblDMTuUfQVl6jEovnkMoCFsnFZ9rcWh2YYg4wfatwmzl8PyK9xuYL61w+z9lPse7&#10;z8yMUTgl1Q52rxXN6lDL59y7WuA/StxI2S7ucbOH4z3FTyRCWxlDLnPQ13Uaipyutjkr0vaI4BI8&#10;PHtUFsnnHStR5rh/D1lbTTh0i3bBj1p9zDJHfybIuO1UyDuOev1r11UU7M+er0uRmLeW7JBCRE2M&#10;k8DiqUJUgsV6fnXXRyodJvYJIEcOPlyOVx71yt2pW8l2lAVJ4ruo1ebRnI9Df0xBI+AcsW9a6ER3&#10;MMgIViw/WuG02eWO+gPmMAH616VaypNYWuXUZj5Nedj4OL8j1MFibaNl2yuZpIyXIGwDaK6GKQ/2&#10;fIu0ndjv0rkDDeRNJtkBG7g+1b1jJmztwZDnHNfOYmmt0fQU5qSLk8MbabICuQa8+1O3eO6vAsAO&#10;VyB616YVcwJkfKMY96wdWgjku7PEI3CI8CngsRySt0M6tHmR5pbtPHMkiQEfMQea9D0O8Z7OOB7j&#10;K471xd/BKkZCpjDnIFZ2n6gY9esB5kikyYwe1e9Wo/WYNrdHnRn7OWp6jeWkX9o2csc4yWyyj2pJ&#10;SWEuUYBVHBPWm2k6SRRt5w5j5HpVgJG07At1NeBK8XZ9DvpzuYepWunzacjxRsHCfMPQ1x8iKcwy&#10;KTuDDJrvZo3TU5kDYBYZxWNqVtF5trIsQ3EYIr0sJieWyb9DnxNDm1R5ddxXVpqkciSkjzSQR6V6&#10;54T1mzuPDlrFJMvmpxyea87vgn2y9gljY/L8ua56J72z1S0liaUBbrIIPb3r6b2axEFf4uj7njVJ&#10;OEvI+sbaSJRGPNDZ2kinX9pYXUcinT1w0R59DXm/h/V/tcemnzwri3xt969JspG+zwby3Oee1eJi&#10;MPyPU6KNe+zPIdX0u4tNcuHjtXMbMeex+tZJ3G0B77uRXtl9HZyWOoIyod6HJx0rzS9sBEsgxuBl&#10;O3HQ1lGo9L/eerRqqehyxNwjwMkh4bpXY6ZeP5Frm4YZUZFc7JHGsn3f4elWdOV/tLRsgILHZiuy&#10;nV5tDz8XhnF80T0e3kgcxEy85GamuYreSOUlDu21ytjcCPUnjkfkPxmusEkbWwKxjJSpqLldzKnJ&#10;SVjhL3Tbk6q7jITJ2jHWufuozG53++Gx1r2SBbd9Ml8y2DEZwfSsC/0/TpkkRoDmQnaQOhrHnt0N&#10;oq270OZ0S+ja0EMkpxnAJ6iuvsrma31KMi5cxnuO1caulXNrrbb5Mqr5Qj+IVvwbjJtZuNvFbL3t&#10;tjzMXSTd0eiWk1rc2r5fJ96o3VrIt2BzjORjvXMWlzLFd26iRlUy/K3pXcWtxHNs8yZABCO3NcdW&#10;PKZUarWjMEkfa1HmEkDnNczq1ssl5fqYkKtGQcCu1urZRc3jJbnae/rWLOiLEx25brk98VyUr05t&#10;33PTjNSSR44YJrPxBLtDHMhIz3FdDa3Kvpczpt3KeVz0roNRs7C6s5HWNVk2EEDivN5k1Cz1/H7z&#10;bvO0+te1hsTz7vX8wq0lJHoNtK5hVg5AxWnBksPmBJrjrC7LW8YKYLNwD2rrLNgJouRnaK6KseZX&#10;RyU7p2ZbljkMcwMQAAHNZssCkLk10ZNs6KftGMD5hVKZAUkZUOAa8+lUcWdEo3MVYtsWBjk1ERMj&#10;yEMeO2avy/LNGpPXpVWReW65PvXfGWhyTjdmlZ3LMLf5lwBzXRQDfptwRKMgcg15/wCZcxaiGW3G&#10;0Nyc9a6W1uBJbK6z9QAQDRKCe5CfKy7IrpI3I5B+hzXFarpyyzXTfYh3OQOhruH89rdPlBC4waqT&#10;x3DEFUXaE+YVlKnrc3p1mjw24jmivZ7ee2I2udkmOore8MXuzVL+BnY7j8prqdX0+2lt7cSOgbJw&#10;QvP51lWWl2sFwJEMryE/Lx0rTmU4tNaixN5xOxjmMM0Aa4J3DI9q7PSLqNrSQtMeOVIrzZWZpWEg&#10;IKrxW7pMzwXMO5CVaQY/GuKtSaR5N3Fno7XEMuflwAuMkda5i+tomGoNHEMlDkCuxt4oH0bcbGLa&#10;YwQc4xVR4rRUJjRCTnIJzXmutyu19T0KM7anidyhj1Bo3hmG6U7SRxUG5o2YBTz0Hrmu+1m1ikKs&#10;YF6E8D7tcXOUFmcwZ2uQPwr0sLiVUVjSVO+pu6TdImnkNZ24weCeK0JNRT7WEEkJ6YORzXHK8baB&#10;qRMJIFued2OlctpWoWj+JXikSUD7dgEt1wa3lg3NuRgpKB6ncOzliyx/6vrmsGeXYGG0k7+K6Lyb&#10;KbTsx3HWJflzWZPZsJUzA4Hc1wy9z3TrpyUkcbq8zCLKxPlwMjPWuYn88wWMqErJHMG474rtNagZ&#10;WQ/YicDt3rkZS4Mh2bcdPQ162FmuVGGIhpsen6DrEU/hWFJJk3pAFZWPINWrhGY3LLY4XcOQK8Xi&#10;u5rPxXp8jTSeXLL82OlezaXfW8uikGRSrW4KmscZhOW0lszDD1HG6Oa1+JhpsLBSf3ByK8sAmGoS&#10;v5BCiU17ZexLLp9wN4JAbivMry2dru7jEDqsbHn1rowNRWt1KxUpSWiMWSRRIrqzE5Ga6DStWUx7&#10;TayAKMZrmmjC+cGHGaZbkJfkBwFJ616/s1UVjyJzcHqegG4immHytjd69arapBH/AGbcuqJlYOgN&#10;Yi3WI4sXKDB6Us99bjSdRzfuzPFjbXN9StLmR108WrWucbNzBfE8n5q4t3JlnGCAJG/Guqu7iJfN&#10;UyjLA8YrkpxEGkIm6tnIr7LLaFld9j5DOcSm7J63KzkefCGkUnPNWwxNui4BGOMVknDXO7LY3dfW&#10;rkbyFl+QADpXtJWPmm7krBhLHlhzQSVUtnNB3NIQRU7IDZkEjhfWgQRyMYlKoPoauL5B01idpbHA&#10;9KzBtAiHmEdelPB+dfmPNADGB88kMRzzU4JC45FV5c+ZxGelTKQbePL9qBko3bovn7H8aUDlgX4p&#10;v8Y7ccUjHAlOOSeKBDzsBXEo60xnUM5Efbim4PU9xSFSYHzjA70XA07aFHsJ381N4Q9T0qoCR5i+&#10;UxPmcGoUaZYVAlYZ9DUgaQ4zjigB5LbwOMYpv/LTcLgD1pGJ4+YHI6VEivubIbGfWgB/R5yTyV9a&#10;l064vIdZicXkhHm5wKqyh8xjPU09Y5ElsX8xh17cGhoadj3LRdQint7Qi5QMAM13trOxnRWHBXhi&#10;ehr5psr25g1KEo74EikkH1r2fRtQjn0m2bz0DBF3DPNYyp6Gid0z0aMsCmVBO7mtCPYLmNvQ8Vzt&#10;tNzBmQZA/OtlGyidScdqwlfYnY7izlL2MYL84q42Norm9ImRb6aORwMjgmuiYt5jcAAd/WqtYCMn&#10;95n2qJjyeaczfd+bmq7N8xO0cAUhjmbheRTSwy3zYqBmxuz61GWOR6U0gJSx3jpUZYAk+tRFgccc&#10;1FIW2KfeqEWldSJUaX7y8celfPvxZ0s2974S1m1tj5csjRXiL2P8JNe5l1Cy5XnHFc94itLfUPhn&#10;4itSq4exfAPZgODWNWnzpo6sLV9nJM+fNFjSbTCzOeMEkmrl7I5UQx5WNZFyAcFvxrmrO5ntU1az&#10;lBWaK+ZMHjIBxT3uZjqem5frIMn1r56rhZKW2h9JQqqdnc7K2leCUSR3U24xDHNZurXN5PazrJdy&#10;5bG4Z61d+XyYD8o/cisS8J3oCcktWMIXZ7U5qMVYZpbSw6hAVO1RcpkDjvXvNjEpsEkjQMTbJxjp&#10;xXhVoo82XJ/5aLg/SvUdJ1R4ntkMo+4oGTwa58cmlZG+Dte51cgxE5HUjkelc3dEm9n6kFsH2rqJ&#10;Jrd7ORhCmWj7GuYuFG+chuS/SvMpx1PQnMqhSGHK5xxVpCQOH7VAAvmxAls8d6shfmJ8vv2rWexE&#10;dy1p7L/baBlf5pR0NdpNdxWyMwijOIxx61x8Bjha4doULGPK+1QySyTRXB+2Of3bZrmcbuxU+5zX&#10;ivxfrz+J7G3sxaQQxvh8xgtOfx6AVSspdVuhM080u3gnJwK5wWryfEvXfNGAt4ME+ma7po2FrbrB&#10;p9wV2qAsa5LGljKkacIwjvbc3w1DmldkYEKzEBO1aOn2WqXup3CQWEgjVfnmPCr/AImup0zwzNJD&#10;p8t9qiWoMQLQDlgPr6muwVbC30eKK1tYUij4GBgse5P1ryoU5Sex0V8ZGmrLc5jTtH0+0mkaaOOa&#10;cHClui/hXQmSOBMeSm9lG1VPTNUpnQzSHyzuOOc0xIpP3kjQyM3GD2FehGCStY8apVc3dsJWYzOW&#10;kb5uozVnTmtI5r/c0IO5dpPbNZF7NGL+wTLFnb7q9acIZFZi6vyynrWdSN1a24R8ztroxHT43BXP&#10;lg4B61xmsEvZRpnq3IBrXmlH9k2gRXLCPGM1gzlI3V55QvykgMa46VBQ1ZUW5SshtpLFb20eSiny&#10;+K5W9tr2+8dQubgiOM/fPQZq4ZZbi5uTu/dI5wfWpLdpfOba+F3c+9ctbGSu7dD3MPR5EB0wpIfL&#10;CELGcn1rOuLiG2s2YEM7AgAjpXRSzlY4yN33OhNcxdWtxf6vbolo4G/5n6CufDzc5e/sa1J2TMCE&#10;Xd1qlxI085/0tQFU5JJPAAr0KSxFro0X2i0hEptVIi67QfWr2i6RZWCxvHD5t2V+WR+Viz3A9ah8&#10;U3VrZeBbuWWcy3MmQM88mvVTcppQ2PNlUu7HnmuardjT47eE+XF5nzBDjdXLqitIZNp7ckcmptlx&#10;crbu0cgXeWPFOvp4YtLXbGoAjwK9GEbWivie5poUbydVUqJRyvFYsVv5lxdMztksDU0KGeVne4ON&#10;3StaKOMdE6kV2pqirLfqZWdR26BbW+Ao+U4AroYC6xoBHwOBUFvDlx6YGfatpUi8oAMoAxivKxFa&#10;57GFpezRIkZEGSqnvVa7kjW1kOFUKBjNOeTF2QSVjVckk9cVxWrX4l1W4jSUbPMxkVnh8PKrLyLr&#10;11BblPWL+SW5jhiLbd+PlPWrem6eqxq8lqQeDk1FZ6ePtqSM5zkHmujYXDMir2TtXq1asacFCHzP&#10;PpUnVlzMeNhJVdxxgACrkccpJ/0dgARWhpVrEulahJKrNIfuA9qknkWO1mzD8x+6fSvGqVbystT2&#10;adPlRnlZmmmV2ZVVQSSetZ15dRpbsEZdoGB70y6uohbXBechthwc4rj45Lu8vJwkb7BPjNdmGwrn&#10;70tEjnxGI5dFuLIL+71xUihnk/fAEIM5J7V6Fpfh3XBa2e7SvJJUHDdak8NSaZp0c0j2Vu04Hy7u&#10;etdLN4umAlVPAkTnPyyGTH6VriK7mlCGiRy06cm+Zg+ianFpLytcW5WOL58nBFczI5EN4pkP3uxq&#10;e71/V7i0vFe2dQx7McVhb5WE7MzFm9K4PYu92dyqtbkksg8i1AcfePFZl1MuZMJg49aWdwARtOT0&#10;rKnOEGcknsDXfQoX1PLxeMUU0hpVndQZe/JNRyKySSKIgcYxT4t3lu2w8EZGasxxyzXeUiYKpGSR&#10;XdzKKPF5nUe5Vt4XkvSWgcKOuBXa6bbutizmDG1hgY60y0gjhjcvGm4qMDFaS3BELgRR49K8vF4n&#10;n0R6+EwtkmzQLBUjzEuMdKuvLA2hqFaIHbx2rnJrj5XIGRjsaqPOXijyzYz24ry1hnLU9LmUS99q&#10;uftNyp3dcZz1qhPNskuQ8w3v6tRvi8mUGQByvynNc3cR3L6vOzzP8vvwa78Phk3roY18TyolmAa9&#10;JM2BnnnrVm2WPz4/nTZ5gGMVSijkkkTLNtDc4PatdEaXULOO306UgTKqqgyzN6ACuydkrXPIqVOd&#10;3Oga5tItCvYw6rmIbAvevW/gdock3iP4teJ7rTR9n0jwxM0U0w/drKQSME8EjrWF4Q+HnijXPHoh&#10;ljjs7K0s1m1O9lb9zZwgZOW6F2HQdq3/AIh+NNIXwJZ+B/B1p9l0K1k8u8u4+JdQlXhmLDnaTXnv&#10;rbru+yMKlTVQWsmeXa54h1jUNQ8eqt9qTRz+IJDcy7j+++b5VUdgParug6Xq040uKPR52lM6K/lr&#10;uI3cBVHdj0q74V8Pane3jR2ukzFElRJHVd2xm4CqB95m/SvsjS9N8E/Dn4MabreuaRplx4ludOY6&#10;LozMGaBiP9ZJ3z3JPToOclfMxVWFKDUI2V/nJ/5/1sdeLzKGFpxj8U3oorq/8u5FpNp4M+H/AMDr&#10;HV9Z0PS5fEdxo5Oi6KzAm2LD/Wy++eST06DnkeD2cPjfxT8YvEOqT3d1d38+ogGdlLCMMfkjjTt6&#10;DFc9reoeJ/EHxK13VNV8RXUs1xdM7Fm+VU6qiD+FV6ACvavg74p8IeGrH4kXl/4PiuL0XduNNiMg&#10;Akjz+8bnIBQHI4rLAKGJqxpTly82/l692csMNVw9KeJlFzqNXUfySvshuqeErXwZpHhvXPEvly6h&#10;dTY07Tz8yoe5J5BbHUdq8I8aeIr/AFLxrcSiKeK12gRoD27j6V3P7QXxOsfFfx38MxaXIX0LRrL/&#10;AEZ2TDS3EgHmk55wv3R9K+edS1NE0uEtFCqhTtBPJ/Cu7FZLTo4hKleat1OnLcwqzoKeIXLO70NC&#10;/wBRjXR5VDxquz1615Trer3EyzWcEkgUn5mTqar6jfXtzezIgm2FjyBwfpVKCGaO4hfyCWwclhX1&#10;GV5RGjaTV3vY8nM84bXLBle2WZJ3Vrg8jqRRPLM2+NriTaTyytjNWbpZQm8xLkk5xVJIpJLWU4b6&#10;5r6nDYPmfNJHxeLxnS92Vxbwl3PntyOpPSus8M+DW16XUFt/FdnBFbWMsmoTSEBbZFGfxLduaxob&#10;Gc6ZfCS6VYkILOTjaK6DwqfEd03xVt9FsrhdPS1iS9kWQq07nhFAHPJr2IRtZR0PDrTlJ3NDUNP8&#10;HL8EfCemx/tB6bHBNrD/AGaIWwDuYm+dnbqPbNSaRpXhjVm+L8J8Q6pcWYtrWOPUSx/cMoxhQeoN&#10;cj488IalovhvwNPqvjuzXVdSZ3/siFtzQxn7pOPu5ra8N3stp8KRbpaKpePdIo/ibsT9K6Z0+VpH&#10;PFaN9TmG0O0g+L/iPTP7SnNshQpcsp+79PeuqlbTbfTbe2tkiVQwAA6sfUn3rNa5u5L+5lkuRLOz&#10;ENIFxgdhj2pkb2qJdtLGzSM/yVNyldj7qOIB33ZfYCOaxEnjN1d+bGrSfwVPfkEwFb5vnIyoPNUC&#10;iic8dQOTRew7CyPE0jYdRg5qJVmluwFmdVA+ZjUjRQqhOSWx0B6VJGXW0cAN8yHoKAGMY0PysrY9&#10;qYJGaYDzMDHUVQ3HLKZWJMh5xVg4XycSN92kMsiVssBJ04z60okkKv8AMxA96pO37mTJXOegp6E5&#10;XBAG3mkBK/2kjC9NnJqvDGubn97k9ye1OafFxAA6gbGzzVa2LPdan+8VQW6k44pDEM7J5o8qUlnw&#10;pFW44rBNNnmu7xFZlyqk8isq4vrOGaQLHFIyg7fY1z8jahPdq0huyHl6sDtx7U7CbLt5fym+n+zv&#10;MqZwGAxuqfStPvrm5lmlupkgVsuzMRmrUNtE8EKxWgYQgbiB69au6jFq40e0ghsbiOEkZIB5pAda&#10;t54fttE04mKykZUwgZQQD61j6lq+pz2LImsTlC4wEOAB/wDWrlfs90Z7K2lvpMSDjPateKwu1Kq0&#10;yYTHOeoo3GPtrme1ufOGq6gzsoz85wa7rStZjmFqJpkz0BY1yj2lsYk3NbKBHzlqzVGnxS3Cls5l&#10;G3D0OI73PTrhY31m3xcJywOAa0JosWp+c/6scVzPh+ewl12wB1W2Pyj7zjtXZ3LwnU5FEC7doAYH&#10;Oahj6mTGmEGV6GrKqN6cZ5qwiJu59acVOG+Q9eDSGV2EX2jIR8EcVIB83+rIqXZ++h4wNuelBVgz&#10;kqPvcEGgLEQU92BxQR8x+Y8mpSvzDnqKdtUISR06UAZtwvzLm4UfJzWIF+06kYhPJ5YlG9x0q3fu&#10;Zbt4ombLSAEr6Vo2FrMJNNtLWxnknluFjRI13MztwAAOpzQ2LYt2dneXWo6dpWn6JczXM1zGi+WM&#10;7M8dq+8Phl4M0vwp8ObZpLS2l1e7sVeeVwC0WR0FZ/wp8CWXhrwXb6lqdjaSa3c2iyLC4B+zAjI/&#10;4F/KvR7iZ5Li5eSRizP1rK73IlqFxJIyDMpJMhPWqJI3tgduKR2Jz8561Cxwo+XvQNCu0uFwpODz&#10;imFlK9DTWdxHjA5HeocsVJxzRYZPuGTyOoxTZpVLg4UNgVWO/d97jtUTZzyRx3oAsM4JLY521Gr5&#10;VvmHBqvuzsHzDrmkOeeMUAWiwGCGB4/KoWK8nzuaZ8uyTLjpUe7J5BoGSb25yM46Gmn/AFTHg4NQ&#10;szYbA5pm6Ty+V4NAWJ1cE4BIpCx3tk9KrHiVcHjFG/huOp60AT7gE70wOcE7geeKgZvkHHNMYkYy&#10;cZFAFkv8w5FNLnzG4XAHXNVWY7OBTN/3ASeaALm88gsaZuADcj61WDZcZftSFh83IHNICzuXK8E0&#10;mV2ucHrwKpIZBNPljg9KXfhgd4pjsWyxCoCBUbMN4weKqlz5ifPnqeaTd8pJWgZb3jDYGeO9G7CE&#10;FR+dU2b90uSefSoi0vmLknbiiwF52Hy7QOB+dR5Yq378nnpVYthlGTTSx3j5qVhFkkbx+8wMdKZu&#10;Pnn5jj+dRqVO/MvRahEgLP8AIevWnYZdB9PWkZ/3R+cE5quX+Xp+VQGQBCSe9FhFwsBGxxznrTPM&#10;bcAZu3FVDIPLHB5HWmgtk/zpDLgLY++etOzhOJc+xqiXOzALlqbvkxkgcdaB2Lu/5F+bI78U9WGQ&#10;RJ9RiqO47cheOKTe2D7UBYvkjz2yvH1rn9SGLxiZcj0NX2lxKuZeNv51g6k+WU/MMNUSGlqUJS3l&#10;SkIPvdapsGLPxj0FTnP9/OVqtn96+T3rKWxr2GOu2EEuo9RVWJt14/79sbumKdOQ7BBK2Se9SwIE&#10;YAoMjGKgovx5CEbfTvVlS3zYHWqRI/eEDtwKtx7vsqANzmkCRpW+/cf3Yz2OetbdqJcEgjlxx61i&#10;26EuqlyeOtbNptM8i85Qj8c00RI9C8O7jqEgKKP3XrmusDRLcgHG7eeveuQ0DIvGRUY7sV1sqY1G&#10;wIjGccc1vTMTTQksPkOe9XFGCMKMEiqUWd0YYndiri5zg44rchll9m1cA54qdApgBMhBIqBcFhkD&#10;2qbOGAxTAfgeZyTmpAFI+8aYpYg5TBJp4xtPyc9qAHfjUg+42X5z6VGAPk/Wn4IQ/LxSAeMbqcPr&#10;Uaht6knvU2D8pKDn3oAkTG8ZXHHWmsT5p+QgbutICfMAIp+D5aAkdTQA4Hg08bMycnOPSoj94DNO&#10;ycjtQMXuacN21yQBxSDG4gmnMF/s+45/iFAAh4k5HTj3oGdjZoCgQQnfzjpRxk0AA+/+NPGN7HJ6&#10;U0Uc7eD+NAxpzvkBxgdKCrmIESDrTsLuHJ9qDnPWgCFzMJIsBsfyqUEeU2Wwew9aUHhs4pD06/jS&#10;GJ36U04yeacS245UdKMZjyWwc9KAE7ig9G5p4X5slPrzSYxu4NAAOn3ATTgFw/ygk0gHz9KkG3b0&#10;5oAgOfOUBTg96eMfN8uKcQNx4FJxzQAcbSc9BTONpwTT8r0I5NRnO/7ooADnAwM0bjhvl/Cn/Lxx&#10;UqqpSQ7QOKQEOTlQV5p2CQT1pMDL8d6XjYcMaAEPfimEvgcU/nJ4pP4l+WgB4xg5Wl3AIcA4pABx&#10;mnYUBMqB7UAMGMipBnLc0mBk8j6U5V/eMNvagA53H5BSH7j8elBB6Z5zS/w9BQAwgHP8qCOW+Wjj&#10;IGKkAHln60wGg4LfKCfSjnBzS45PyDp1pnOAaAF9OKQH5nGKX5ufk+lPVP3bkDvQAAcn5aQjg8Zp&#10;2GNzGuR0pSHDsNoHNADeNqfMOlJgZf6jFISMkbifwphL+dEpAwaAH87x8vFPHIPNOC8H5KaeWbAw&#10;c0AKO+M0gzluMc049e/SgA8UAJg7uop3GzrSfhSZO4cYzQAErkEK3JpfWl+YqRtGB04pQPXgYoAj&#10;PUcUq5ywyAM9aD1pVVm8zrj60AOONqjd3pxZg2RJgYpu3DY9qQBcgc0IBxyFJxk5pSTz8vbmgD5h&#10;81O43nmmA0Z2qMU7u3FGF9c07jy3yv0NAEbD5ulPz/opGeKYc5HHal9aAHdYxgnNJx2BBJ5pRjPW&#10;l/h+7QAhDbW57daYOIx948087+eB+dNDYk+7QAvG0cD86cAcj5wBTRjzpDjHFLj3/GgBDjzpMCjj&#10;ZS8cUn/AaAHgLs+9UZ3butO70uOB9aQDR34pCCR976U8jkDNAC+Yudw44pgMA4FOGRmnErlODjnF&#10;N59OKAEPU5HNNJOaQ7t33QR3p2M25O3HNAC8ZT600584emKfjoD0C8U3HWgBeefl/Wm5O4dOlPA+&#10;U0dic0AAwc/Sk+T5hg8GgH5iKackMcjrQAuCqnBX60zOd/TrTsHcfnbNR4O9iENAEnHPX2pvZuPS&#10;gA7DkCl42mgCNh8yfL60ZAVvmpSOV4prdB8ooAD0b5f1qPneflp3c0nPJ7460ARn+LIGc0w/d9Rm&#10;nMDn7xzmmHGOtSA1tu0YJqq+QjnNTsfmAyelVn+7ICx+9TYypMR5DZSu20aJF8Haf/eYMWriJFLT&#10;qhJwZk/nXosCLHpMagEf6Mn8qgGMOB5vz9+lUWaUXQ449qttjzDzSMqkoQcHvQIRd2QMU88BgSM9&#10;qcoALMGOcVGceax5yaBkoK+S3XcBVdihlPYipAcetBCnGVoAjycjgUZO3pT2Vdo5NRgCgBe4p4+4&#10;x96TjA+alBPkt9aBjeRngEimtngg/WnEnK0nBXk0CGguSQQKcM4PHamn7x+bjFOBPldKAGgNukPG&#10;O1OIxu5qP5vMYZNPyNyc0AAyXwTwOlOIIB6VFuP2gdlzU+B5Z5OSKBjB/FxQc8/L+tN/gkyOcjFB&#10;J2AkAY4FIAx8w64x+VP4EWdwzmqrSSLKf9HJGKVS7KMxED1p2C5YOcjjtTGL4ApTz5Xy9uab3PPf&#10;igBAXAbMfNOOdqfMR7UDqec0DGBxSAUHpmlOPL4bNN9M0hOFJCDk+tACjPyYHWgk/L8ozSjbgHJp&#10;hyHHXBNAEqk5+6DUbNzKCO/FA6feNNIJlX5uKAFBzjg8U7nLfhQAoVvmoHfigYcc80DOJPl4yOaU&#10;kApmMe+aXejBsKOO4oAiOd64WjPXilONygmk4xg0CFBwp+X8aVd2+Q+Zx6UcbRQMjPy9qYxD/rBx&#10;1PWlJxG+Dz601TlpQScg0ZPy5pAQuXGzgH1p6HKnoaeVQxPkc0zaFOAO9AiUEZwE7U0hDIxyRyM0&#10;AnBBwKb36fjQMf6naKiOd3SpONvSlx93jmgCMN8z8+lG488U4riQfMvSnYAjA359aAIwSfencY69&#10;KBjzEIhAxnmlbkn5f1pgN/4FSAjy2+QdaON7dKXB8tvlpAJzvbjoKOcr8/6U0584fL1HNP5BJxQA&#10;vpzSccjNKMZPIo9BtoAO9M55NO4yOaONuaAGcllJXtTj/Wl4AcEduDTTnK8etAEbN/pS5xjFPBUT&#10;NhzynHFNK5ljIHOaeFIZiYx0pgMOTEoA43elKD87HA4FSY/dge9M5y/yjpQAo++/b3poydx2j71H&#10;GE45z0pwAxnzB0+76UwGYORgUpx5Zypzn1p+P3bCmNnaRt/GgAHUmmkDfnHJp4+6eKQ4wfk5qhEZ&#10;Lblwv1pwxgdaQg+Y2Segp+VCchuaAAZKsSfoKRgfJPqTS7gAg8ujAIPzc44oEHy/LzzimkDI4pRu&#10;2D5v0poP+m4Mh+76UWAU9en0pn8Y+TnHFPByOvc0d2PGcUWAVdm18p+NA27Og/OmDG7j1oJbemYy&#10;QDzQAE/OgyOtOH3cA0NjenQADoadxtbmkAw7tycjHfijbGB/OnsYwFG1+aZn5jx25osAhJyOBj0p&#10;QYy8I5yT0pewoAHJ46daAH4P90UzA5+SnDv830pRjHTpQADHpT8Ls4J5ph6daUdOGoAQ53D5acM4&#10;Bx9DTTjnilJOY+BjFADT/qX45LUmOOYwfxp4A8tjTMjzoOuOaYiRV/eKQAPl5pyhgvI5zQpU7T0w&#10;elO53NxQBEw+WTKjrUBDYOFHtmrhT6ULE7PtCMSWGMCpkNFEKPNUYfJHYVMEhSGWSVtsYIyx657A&#10;Dvmo9avdF0nwxrd7qHiDTra3ggBklkI6noqA/eJ6cV8GfGf45XZh1PSvDd063kkUkXnJytlGRgnj&#10;rI4/KnFNtDsemfHX40adodhrWiaBqeny6y1mY7ieIhk05WGMAj70jfpX5x6nqGs6jrks97qt9IzX&#10;byASvuIZuSzE9SfeqJW7mu5prm6vZZpLp5HaVyzF25JJPJJq0ka/uvlbNdSgok3GwxKsWAAfm61Y&#10;A+RvkwM08KQvNOP+r60DKzffI8o+1Nwfm+XHpUrAE9OlMO3eOOtAEB+8vyA0ydQ0NvtgU7W5HpUx&#10;4LcYxVeUgBiGJ+XketCGeg6PfaXe+AdS0m/jhkikiARmPzRMOjKe1cRPBqWnfEdra5keS3BBtrkD&#10;h19D7is+2Sf7S8qvPGEBOR3rprNPF2paDPHD8PdZu4hG3kyPEwxjqQTWhm1bUgnktZLqNopkPy8q&#10;KI5pfNAyAB04rk0e5tfGsME0F4A10ykOuMMDgg/SuimDI5xyNmcjoRTsJMvXMKyaW0kcJaRVJxms&#10;qCSX+0bTzFPyscZHINaGmzlrqNvmCh8EEVq3liHZ5oIwWERbaO9BW5NZ3Ej2zq8q/KMKpFNmjXcG&#10;WFAcHIxWNbSPJZxSLuR0mIKEdcVvRzwtB86hXCYYGspq/oUipbxASySIUWTd+dZWoQ351XzZOARx&#10;kda3EhlNpfXCzDbA4JXdy1YuoahLPPJ8m0LHwuOmK5p0ubQ3o1HB6DtPuxDfRK7EDPBr7E+BPiwW&#10;/iO30+4uy9ldnbnPzW7n27qRXxNA0M1pkSjcsmMEV2fhzU9V0vxfoUiTzJm7V4JsEhWB+6R6NXhY&#10;/B88Wj6HB4q+jPsX4paFdaT8YNOvI4A2m6lJ5kMkY/dhjyQccDPWvKNf0vR7rR5JE8vzRBl1A9q9&#10;ovPHPgrW/wBh/wAXQX2sRWdxaWsRuoZ0zJbygfK0RPJEh9Oma8K0u6ll0q5P2iMndjDHkp2P41+c&#10;Y3BVKM+eN0kz7XK8WqkeSR4ze20tvrDnY5iaQg1lT7Uu7eWLIGfmx0Neya1pjSxTldOhO+Mlkz1H&#10;qK8jvYTBqzwAs0bSkHcPun0r3cvxarRV91ujevSS1R0Ok3DusW6TO1egrtrK8n82OPLj5TgGvN7F&#10;XivIirEruBBrrluohE8ixDf5YwfSuPH4SM3dI3w2JcXZnoNrPq21QuoS/wDAjn9TXZQ+Lvi3b+Db&#10;DT0+LepRWUMLiKKJQCobqMgc15PZXl2bW1JExQk4IHSt6O5leICSfhRgA18xXwNGV41Kal6pP80e&#10;isHTq62RlXn224195JNV1CY/ayzvK5Ysx7knr+NYurWd7E0NxCEyBlx6iuxPloJFNlw/Q+lUbuHz&#10;bSdftOCFwBn1rqoV+RxS2WnlYt4ZQj7qtY5awmibyyJBlh831rpbYsLZyS2A459a4S8iuLLxPZR+&#10;blDKTv7c11NnMGiDtcoQMZXNdeLoacy1TNcPVvo2aspBvpDt6gd6fFIisimPIzmkbyHjRo5Pl2jP&#10;tUXAB+XJ7V5ljtuOuI7SW7OLcKCvr3rmL23Md467AeuDXR5bcPkx9O1Zl8k7SBhEcgcjNdeFm1K1&#10;zgxlNSWxz4bELZxnPX0rMuYd07tvOSvY9a15UbeV2HHpiq4UeYoPQGvYpSs7nz1Snys5qXfHBFtb&#10;94ZD3rrdDvX/ALMlicD7w5zyP/11m3FpA4mkVgpUdu9ZUMV4mortEnGfxrrqRjWhZ7mcXys9ihkS&#10;TS5gYm6DAFWkWJYIZImO4feU964zQtS2xmOXb0IGR0rrrchxIwPykkgAV8pi6EqTaex72ExN1ZG/&#10;bXET2sWYzjPQ0XUMbxSSxoA23kZqhCr742S3kUFvTrVxnbcg3P0ryZLlloevGV0cjfwbt++Bef1r&#10;g9Rsyl55iABhz0r1G9SQzu3lfLkYrnr+CEyuMfwc817uAxThY4cVQurmLouoYihUy4YNhga7uGRS&#10;LdhnkAivKpoTFqErKSCJOa7bRrxJNHKtKu5MZ9a6MfhlJc8dmcdKq46M6p1Ekm/Z25B61nzxxNNE&#10;DK2QeAK6HTrWeaCN2YLHjk+tSXVjADO8UZ6cg14Sm4M9KnVjJWuecaxp8csM8wswHWLjHU1wM3lG&#10;1dGtPmMhBJ7V7bJEPJIKHPSuD1vTQk8rxxqctngda97LcwV+WT9DixmGuuaJxGn3d7Y+JbEpI+xZ&#10;civpDw5f2134dtBvi+a259Qa+cbuM4f9386qeK6bwZq88OpJE0jged8ua9zEU1WhzLc+em3Sn5Hv&#10;Jt547XVAZcqGJDH3rBmhVo7gGAMN3FdHZXkFxCFLqN0HFRy2xCyFVJAY7sd6+dbcW1I9OjX2aPOt&#10;Q053d2jiYACsmzttWi1m2P2Tchl4cmvR5Um8qUG3O31PFZhRg5PlfxjirjV7HoKpzKz6mLf2kguV&#10;kCgMEzx3p2n3r+baxPMwIYitWcnfGhUY29KwbqF01RJIkAwDmuynNVEeZVpuDuj0OzUf2Q7eYvPf&#10;NVp42Eqssq5x6VgafcztpEG+Zvv425rqLfY1kpLDO3vXNUg4ux005ppGDKsrTPvbjtVYxYGVBPzd&#10;a6G6tnMUjqBwvQVgLJ/pYjIbJY9q0py5dDKtDmTBkbbGNuSSKvxSzxTxDz8dODUYjYlOvB6Yqvcc&#10;cHkgitHaSt3PKqU5R1OzgnMlhEu8Y8s9ulUZoXxIPIJXd97FYVjeFbuJS5Hy8V19rPay2oQoPm71&#10;5lak6bZ00KxzFxCglJUAHjIFYGo6dHcxOpaJWAyhr0C7tj9lvilrkjHBNcuSP7QCsSp71lGpytNM&#10;74SueV3kGq2mu25aFtqvjIHBFdVp1wHjs8q2Nv3q39Vt4n8O3qeSrkwn5iOQa4HSLxI7mS1mjORM&#10;+045r2sHiFUhrujOrDmPRYWj86JWUfMfWr0q5bai8YFcjDcP9ttgI35f5a6m1eRVTcrcp8rHvTq0&#10;kte5jCb2KN1GML8nOarCJ2BPIAHWth0BkkJHJbrTPLwj/LmiM7L0G9TAnhDQyKWPIqrau8NwqBnI&#10;MnFdBMg2AgD6VmPFifO0ZzW9OdzGpTudJBNHJAuWCgRjPNS5j8lwrEhmxzXOI7RycL1HIzW9CUbS&#10;EkEkXyjkZ5FayWhjsyrewEC1OUJC9PrWarCOaMmyBwa2QweNiGJwecmqVwgG/wDdjJHFckm4PU7I&#10;WmjAv5ohqFqyxqm9q07WWNbGDfblsDIrF1CMyWxwjHHTHFR6fLf7YVKZEbYO7uK1jDnjc48TR1ud&#10;iPEFy8LwxwOiqNo5rR0+/wAIzSGR5GcAZ6CuJnjVNRWUKFUjLYFZ0OsmTx74fgRY1iNztOerVyyw&#10;indpHLGTi9T1m7YunEcYHlenrXnOsxGOWL5TgynNdxMt4jwhLCRk8tfxzXOa3DeMi503Gwr+Oawp&#10;JU3bY76c+Y821C5nzPDGpEfljoetc35H+l27rIVdWzxXX6nblbyNlj+9H8wrlrgzRtORHnGa9nDV&#10;FLYyxMLHb+H9VP2i2je6JIfGCa9QZi+lKyCM5hHbOK+ZrO6WPXhJ+8z5w3Yr3TQ70v4didLxGzCN&#10;wzXJmGCbs0c1DEy5uUi1CKR45P3ZwqHgivPryEpPcI5JyxIzXqEjyPLckheFPTvXBa9EwlhcMcib&#10;kCscInHRao9Nz51bqcVqMUj6am08IrZGK1PCeqwpaiCd34mwrE/pUF5HKI4GDceUdwrlkjZNVhbz&#10;yF+0Zbt3r3YJVYcnU86t7j5j3qWe1a3DpOgJQcZ4rBvBE5vMeWPl9KyLSdX0m32scALkE9auTLIf&#10;PkXIXyhnmvN+ruEtDohUi1uc/dWcbR3Hzj7hz7Vwt1IYXcckhzj3ruL6V10y4YOSScY9a8z1WY/2&#10;jF8p5zmvoMtpylKx4mZ1Ixi2WBqDFFHnYG/pUdxfxIqnfGSR0zXPYyJDvI+Y96gaJfNJ8xi31r6m&#10;GXxdmz5GpmLV0guriSa98zZgBjVRi7O/7o9OualeJgH5P3ucGkXCyoDHg16MIKKsjyalRzd2AQbF&#10;BUAU9QBEwAHTinNyw9PSk5waszHISFXnJp5IO35m5PrUODuzuPWpQAZky+BmkA9kPlZ8vHFQjOwD&#10;nrVtyoiC+eOlVuMsCR7UAJjLLhal2nZhosAGkjzgnA61O+0QHIJJoARQSDnaAF9ajOCUwQeaQ/Na&#10;OASDSRAqEUyZwaAJQMrkkZx0pjEi0YMD96nFgDIfIB49ahYyOikJgDqKADcDGBk9KkUgRkFue1RK&#10;AUkGMc04bvNjwRxQBPgGJGEi8HkVKP8AVfc7VWIJZyIjjPIzU6FdgG/qfShgRSAjyj6GryOj6cI3&#10;iHA4NV5FXaoEmTnpSJgE8UANCFLqQhyQTzzW7pGpm31lQZHxvA61jHHz/L39arSxgyIwkYMTzikw&#10;PoXS76OSzt2SYbdgJ56Gu0sbkFW+QHGMGvnDQdVMWoLG8jrkgDJ4Newade5QgkHKqeD0rGURxdz0&#10;xGAkiPmEEuDxXYB0bS7UjvGO9ebWUxZZTtONg6mux0uXfY3CtKvA71nYtGmSMgZNQEncvPGTT2PB&#10;w34VXJyuMd6YglI2Ebc1WZhtAx24p7Fth9hVVmTHeiwxSZADmomkYrIeMKBio5JMxuNx/KqMj/u2&#10;OW6dKYh8svLcnJFZjXGxpiAMl8EGmTSN8xyOFPSsO4mHk3BOGOemaFoB5/428Nm68Sw39nfpFIqH&#10;zUA+/wD/AF64C1gvF1hYriKQbZOGPTivWNR1W1it7vMyj92fvHrXlV7qq3GrzCKEFBKfmx1qK1Hn&#10;Wx20MU4NHXAqbNCs4ICAH2rKuiuELN/H1qvpl0ojvVkJIKjB9KranMnkgI5ILDpXiyoOEmj6qGIV&#10;SCNy1WIiNhnBxWjK0iID85wuetYmlOGsIP3i8MAfaugmUeU2VUny/WuHEU7vU9HDzVtGa+ja1GCY&#10;pZM7gQCxrpR5cke8KOW7GvHbrakykbgTIMYrvvC94zwNHIxY7ABnvXLVw3KroaxEpTt0OgaJ/tjf&#10;uhjjnNXYEJmi+fjzOaldMSOCHwQKI/lRhkH5TiuKSujujKxW1Bj9sUKgCLFzz1rKt3lNxOBAwBkw&#10;DWuLV7i4LfanVN/NMeAJrFvEsikBgSRRFqK1FKfMVn8Nzvr9rO2vRxh9rOi8kivRNLtbOCG0CwRA&#10;hMIzDO3H+NUdPtsyiRppslBkFidoFdJbiN7biDARzhj2rz66UnrsaPEOMbJj3eT7BOxkXC8lmPWu&#10;bvLwFLYRwMQZMHFat+WkaSNcrEo5wetctdtHHfRBMAA4Hua1oQVrnC53ZuwRNJ5BZ0VBjJz0q/qt&#10;/plv4cijt7qOWUxY47Vyu/UGgRfMk246A1E0BaVNwk69DTlqzVQsWdI8t9Rv5ZAHlyME9q2b9itn&#10;L+6G7Z0rMt4/LknkRFG1MnmpUlM5LMGPzEVlNO5Vi5pksZ0mV5Jx8qsSD7Vw2rXr3niiaOPcIknA&#10;69cV0ty6Rw3CLGS0oAwO1Y62EKXhYx/OxzxXk4nFKLaZ6mEorcjiXEJUIABGOlWLSPN22W6v605Y&#10;z9sZEtHJLAA10UNlBb6cZJ4lMhXIBOMV5Tble2rZ6E6ijuU3sXa6iDOqx7QTzWra28JEiwwxxQoO&#10;ZD1NQxCe5aL/AJZwo3zMT1FLdXUBMMMDgIoxwepr1sLhuTdHl1K7m7dCzLcos0CK6KglALHq1eS+&#10;Mrn7R8V7a3jl3QW9upb/AGmNdjqdwIdMvnldSwX5QD1PavNoxJJrOpzyHlpiWY16FO0E3bUdOF2X&#10;GdY9InzDGAsfymuEvJPPvZEUNsE/Ud61tYu5C8cKO2Cf4RVW1gdLV2FpIzH2rtw0PZx55bvY0m9b&#10;CxxoohURnG0Zwa2raFDIpyvIH4VBbwXTyjbps5OecLXUadpWoTzRqYzDGDlpG6/lXPiK3mdNCEUQ&#10;wwyky7UXCrU0PlDzt4IO04z7V19ppccMqkyPKMgc1xXjK7sbXUVihSIMIshQecmvPpqVaaiup2Ov&#10;GKZyeu35RZo0JOSRgHk1gWNpcSsJXyFDgmi3iuLjUbiWQsSZsgYrrrOEkCM4VQBnFe+5Rw1PlW/V&#10;nnJSryv0LljFO9tLi2yiqOa3IYoEDYjGcDrSWqGK2mQYwanZRluTxXgV6zlLQ9ulSUUidXC2bAwp&#10;jPrXPaneQhJjhQBH8tOvrgx27lpwB6Z61w9zcTXOoSKrNtD4471vg8I6j5nsZV8SoKwyaSa41CBA&#10;sjL52DiuisYIbe1ZVtlBZAT7U3TLaGGNywjLlMjPatERytHOxGf3ld+IrpLljojkoU3N8zGCNCxJ&#10;Rzk881N5UHkoVB+hq1sZIrcbSxYDoOlS+WFiBYrjHPOMV5zqHa7IzCmQ+AAM1VmkijZwfL5X19Ku&#10;SS2/2hkEP3jgHPSsHU47ZOJL7cWHAVs4rpoR5mrnl4zFRinZlK5uy5uBHYkqDjd61UiW6Mkx+zk5&#10;7k9Ku20HmCFYbfV5mLgBIYCxz+Fd/pPgX4o3tjcyWvwv8UCNQu5ngYDn612VsXRw8fekorzdj5+V&#10;V1HqcCLa6NvGFmcFj8wArrNPW3g0CdJbeXziR5YCcGtvU/CPxN0m2d7zwVryIIgSywFgAfzpmnXG&#10;Ety8MEjoeVkUAgHr1rzquPjVheElOP8AdZ6mDpx3M6VgWjDSKGOOpqCUyRwufLBAIyQeldm2meGN&#10;RsZ/K8U21pNt4V2AAb865W/0fxTZWd2xi0C7jx95LtM4+ma5qFWE9L2fZ6fiep7RRRgPKDfXmIZA&#10;CBg1C9wFtpRhSSOOaoXd3sUA2d0HxyqoT/Ks6OR5ZR5WheKp383GyO1c8/lXuUsNzJNrQ87EYpRe&#10;m5rRTP529pjjPrU0kqySKgYjOfmq9pPhb4k6nql/9l+D+twxW8StNLd5iRM9OWx1r0/Q/h9dSTaM&#10;t54uuhP9pAlgtYd6RD+6HHBL9PatasIwtY82WJUnvqct4S8Oa/rOqtb2FiRBFMPtV7KMRx57A9GJ&#10;9q+uPAfww01J5jHLZrLDYl9Q1m9+W20uEDL7N3DSOM4OePYCuxstH+H3hX4G+GLjxBqWj6bbtaq9&#10;loFvIDPwOZJmB3Et156V86fFn4s+IfEPh1/DugafNpPhuOQLcm3YpNf46BmHO0enfvXPScHFylo/&#10;Mxc6tZWpel+3+Zs/Fb4h6B/wi1x4N8DiaHQ7e7eO7v0J87U5gcOxfqUz69fYYA8j8IeHtTvfEMSQ&#10;2N3LI14izSohby938K46s1avwz8CeJvEHjeCK1s7iG1hlT7dfMnyQL/dU9Gdh+VfdlpbfDjwN4K0&#10;dNP8G2Ooa7/ZpXTrEEMfMI5mmbtzzk/hXn0sJywly35dXd9Xf+tDdr6nDT36r/r5GLbweB/hv8Dd&#10;C1TU/DlpceIbjSz/AGJoKENJHIRzJIByTnlienQc52/Kms6j4p8QePNU1zWvEE8813enYpb5UUH5&#10;UVf4VXoBivTPFmq29rqfifXde8RWmt+LtQtnSxsw26GxRh0A6KEHA6V4nps0620xaF2lN48kj5+U&#10;ljnAHbFeJmcWkuV+928u/qbZPlr9o69f3p7+S8kux01vaIbi1We7jt4sgs2ewrhvGt/pbaldQwaO&#10;/koFCMHwZCO/sKfr+rCGxjDTtvIwFDfePavK9WvrxryZmHzGEnAPQVGUZbUnNTlt09T2MbjYwiU7&#10;3U4YmmItUZxGcKOBmsvTdM8WazeCVZVMAlJuJ2cBYVHQYrnJZLiez1x00+9eK3l/fyqhO3PpXefD&#10;jR/HOtS/ECHTNWls9EtrATa3fO5VVROdoPTcRX6ThsD7KLaXvd2fE4/MeduzshdSt9Es9G0mGO+g&#10;ln+YIqDOCOpJFYzyg6EodYskHkVrPDpLeIfEctizG0imkjV5Du+7wWz79a4+V1k1O9EZuDEtyQXK&#10;4XPse9ezl+Ee7PmMXjV9lkqW91cOf9K2xIpLE0tvHJvkUEiNZD8xGM4rSgDDSiAwKhMkKecVYgu9&#10;FbTZo3hQgQsU3DbwOTzXt06aTS6HjSqNmZcCyl0yayk1soLqZVXYed38IOPU17V4Z0qPwp8GrtZx&#10;aXHiLWpomsLOM/LGo+679uOprwu9tvDUHhTw9q9l43nuLi915RBZBckNG3P0wa9F1jXNSvdU+Gd0&#10;2km2ms9DEczl9xmBHGP7uK2tyTS3T6k0nF3uVdf8L3cvxLt7/WvjVHealewl5nL7ltgOiBe2Olc4&#10;bV0knSC5eaGLcDKRgHFQ3U1ydXuJlmvGLTEuWkJPP1qrd313/Yk0CyfIzDdjgt+NTJuUhztf3SJZ&#10;FWa4IjThiM+9QTyQpYyOQkkrZ2pUO3/QFczHJGNtVwmy4DNIS23pUkjLeOUNvlPLNnB7VPIis0oV&#10;gOBjmmGQlX5PWqkpYniVhkUWEEqyLIp+0cY5yetS2twE+1EohYRkKD71UKs6oGncDbyaiMMywzOp&#10;3KG5IouAYlae5PkDmUnj3qcK6of3GTj16UJNGLORfIPzYqF5JVeLaGJ2n5euaQxqRuby6c4CgdSa&#10;rNP/AK4AggZ59ao3FxdPO0fkOo3/ADHPWm3klhHpWmGK93ylPmUdqYD5JbJLSRnnZnYHavpWUZry&#10;USpGsgBf5gvcULb3cu6VldVJ5JFa8VosNlp7DVEBnvo1YkfdUnn8xTEULS3tRf25lvs4YZGOB+Nd&#10;fdi/vtN8N2sPhrT7e2soTm6BHz59a9M8WaP8OdO/Z1uJEn0+W7vtOgOm2Ucql422/O7HOfevOdEM&#10;h+Gc9tMZMSO3fkelFhKSsamkL4e07w/4p36ot3c3EaiOHZ8seO+fesu51S8+36MfsMAhjm+ZcdQa&#10;qXaGG1to2miTGeG6sPrVT7Vpv9mXKPOgDRnByOtCsir6GzfzaU6TTpp8SBYlKnPfvXOy6lbGIhb+&#10;frzjrUukaR4t1i6mtdN8N6nOiXGJJQpCLnplule7+GPhv4fsNOFxrWoR3V86jy7aP/Vwjvn1Joem&#10;oHgFpZ+JdT1R0sPDuuz4wGZQdoz056V6TpXw08SyabaSan46srMsM+QuXcDtk9Oa+goBo9ppcVvY&#10;eHdJtY1HRIxlj6k1TuJLkyBvPOcHq1ZSm+g1FnlafDvSLcmSP4g6gzKBk5xjFW/sxhe3iN27heFY&#10;9a7GV8tKDcOAT69axLkj+04SsKnB+tS5NlWtqVdpAU7e1PCjnINWJB9zB6imkZNIdyFh8w4yMUwj&#10;pzU5B29MCmFTtY56UwIwg3ckVnalMUtgEUnPAq7cSBbFz5q/c4rnIl1CbUo8w3Er/awkSRrlizfd&#10;AA65NK4yzpsEpvMR2tzJcTTqiqi7m3NwAF6kk19v/CXwBZ6D4e03Xdb0u1l1ua1D2lpJhhZqw4Y5&#10;/jP6VT+D/wAPodG0Ox8Qa9o1lLrElqHs7OTBWzVhwxB6uf0r2W5mkkvJ2edyW7+lQpO9zN6jby5n&#10;kv3dpSTnPWqO8lm6DPSmyZBceZ3qLkscEUmCQ4scHvxURI8tc9M0pU4J9ulM3fIRtPWi47BJ93Gw&#10;9KiH3eGOMU5my3BwMdDUZI45oAQ7g5+VenNQFzuYbR9akbJY/MaiPAk+T/69ADeN0nyk0hJ2n5u9&#10;MUvufOMfSlJ+akMRyMHnHFMXIQcDrQ2NvSoi3yHg0xjy2Ax296jZ2wSWXk8VGfuqOfzpp2lz19qL&#10;APBGFPmrzURIxJz0IqN8ByPamE/Mx25oAlLHCAg4qNmycbs46GoyTjnPXpTcrs789KLgibcce2Kj&#10;zlmxnrxUZJCgDrTASJD85pASFjvbjvzTdxwOO3WmcDf8w96TIPODTAk3E4+bApuUOcmoyRjoahLc&#10;HCnihATkje2OlM3fM/z9KgycryRjrRu/fzHb1AoGTbjkZXiguNgGc+lV8/e+bvSEjJPpQBY3SY4U&#10;fWmNncoMpxiqzSPuYYwKQvIXBIxxxzQBMSevmHFIGG0fL3quXGBwcZpCRuFFxllnwxPP0qMuuWyu&#10;cmoywImwD92q4LbZO/zdKLgWyw3qe2OlNLAKTv71ASPl5qIsNz56UgLYf5Pujnv6Ubjuk+bIxxVP&#10;eoQfMevpSZPy89RQFy55h2AB1JBpnmPhBgY5qnkgOckc0qsNq4P1560BcsO2QBzwKxrlk88KZATn&#10;gVos5MUvHbtWNcgmaQgYPGKTWg1uI23aeKqNjJ56Gpc/u+SelVZGHmkZ521hLY0WrIv+WznYOtSI&#10;xKNzjnqaj424yacNvPIqDQtJuZQd/APpWhBn5vl7VSj5RemKvx8AdPekBpRbxJEQ3JNbVmVW/lDI&#10;CCRzWHBu8+L07it226grHnI5q0ZSPRfD+Bfs3lgALjn3rqSIhe2+WIcEnrnOa5XQObG8Yluq811K&#10;GP8AtGPKofkHetomSNCIDb/XvVtUGWIOeOlVBgCXEfXtVmJnMOMEYreJDLCE7TxVhMeVyp61Audy&#10;8CrCgbnGQeKYD1HTj8Kfz8/yfrTMsEGFGc1L8v44pAKh+bPQYp4I2rlj14pnb7tSD7rdKQDgV3kA&#10;dqkym1MOQT0qHHIwOO+alUE/8sugoATKmYkj8ak/hPFR7fnBHTPNTgHDY6Y5oGRZk3r/AKOTnv6V&#10;J64xSgHcvznHfinHAU4X6UAM53r8n61INvltz36GmY5Gadhfm+U/nQAZOW9O1IN27jFO4w1BC7WO&#10;fpSAM4if93zuppZyYRtAAp7f6psjuKUKcA5GKBiD7lMbdjjBqQ9H4pO5oAYPvZ2U7v8A6s4+tLwQ&#10;vyjINKf4qYxjdOnfpSDzMqCBin9j81N/GkA4n5eM03BycvSjblucUceY/wAn60AL/E3PSlB+U8d6&#10;j+bLjHpxSnfg5j5z60XAlPX7tM4x92jL/L8nA6UmfnbI/CkA/jAwtJj5hxQM7OlKd204cZ+lACD+&#10;IgYpRv8AL+7xnjmk4wCcc9QKXnEmN3bFADSSZQNhxilA649KUjhcP9RS8ZPNACc5X5O570Y4HFLx&#10;gU7uPSgBnOGG3il79KUgfNSd6AHqDgnjHej94EJDd+aP4X+U9u9Kdvzcc4poBucumY8Z7UpBMR+X&#10;jNNUFpXAAyO1PG7cODxQAznzF/cYwKcMbaXruNIfvH5aAD+Jhg00Ft7/AOjkADg561IvlmZF3Yz1&#10;qQgedJtbgDqe9ADFHyJxS8hGwpp3GVBPFISu8HNADVD5kJjb86Un5iMmnZGw43VFx5gPHFCAdgZO&#10;FNRkjzYc9c8VL8pV+e9V5jhounBFAFgffk/d/rSHG6kBPlZCHoKa3UfWgB3Py9PenADFJ8vln6Uu&#10;OvHSgBe3SgDnrSfwn5hS4GWOTnFAAMgDD8d6X5SgpmWzjbgCl/hPy0ABx1L8YP4UkLRsxK3JwSeD&#10;SMDtYcfd6UkabUGE6E0ATFjiQ7e9IGGOlB5V+PSm9JPuZpgPB5bijI3H3pVDHcQvy8ZpDuEx/dn8&#10;aAJAflYCI/Wm/VfxpQRsPpRzt6UAIfvrxS8dNvekPVuKUBsk7TwetAB829/3Z7YoyAvQ0oJMh+cA&#10;Y6U1gd7cGgBed78HtRxzzQu8IcjvSjHmPg0gGg/Mfk/Wnj7q8etMwcofrUg78UwFwCmPO5PUYqMg&#10;/PhwaP4x8v1pwAJPFAxnPGFFKPujilwcNhB2poXDnr70gHZ46UmXAGFz6U4CHcQX+lOwu3r06UwI&#10;xkqPk69aXjnml7GjueKAEKjnk0g34f5ePel7daQ/xYFIQnO5eKX+EcUhzycUnOfufrQAfPvA46cm&#10;nj7h5703uOKXPWhAJzkccYpn935T0PNSfypDjP8AOgBOcn5aAX3DBH5UcYNOA+RcSD3pgNAHlOTK&#10;ScmoQSWbjgGpm25GBUTA+YcLjIoAflNv3hScdmGKYPuH5aaSx/hoAfxhuKib7o+WnZHl9KY5Oc7O&#10;KQDSeG4/Wo/4Wyp6cU7qjim5ORx2pAQHO9fqahfpN8nfrUz4wTnHpUD5Ksc89xQxme7geINHBLAS&#10;XS9O2DXpm4MHAIx9lTH5V5zEgfxDZZUECdT+teilQtrbsCQGiUY9KkGVm/1v3OnvQCcj5frStt80&#10;EDAoO3HXpQAoLbvuLyOaib/WHjr0pC48xlzg0o6n5qAHfL5TkJxjnmkGfJU/lS4+VuO44occx/J2&#10;pDEJbONtM/5bN9KkwdjcjA7Uw43nHWmIM8L8pwc0DBiHzEc9aHOI15/iHFNb/XtiM4wKAHHo3PpS&#10;cZxu/Smg/I2PUcUZPHSmCFHQU4fcPy0zseO9OG7ceD/jSGGPmHFLxzxSfwHikOM0CF6MnPelYkhf&#10;l7UoCGL0Iahsdnz+FAxnY5OeaDn07cU058w5PenY4fDDHHNIBBu+c7BTvl2nCgUh+4wOevSk5znZ&#10;+tAD+x4qM96cM+Wflxz0pTtLD5h0oGMVl81cOKkYg4+XAquEUTbvm61L/GeKAHfL5fWmj7poPQ8U&#10;ADJwKAFH+7UQ3eZyh68VOMeYeO1OwuxzuXINAEeOelJxk80jFvMGMe9HcUAGR7UZ4HNNIXzgSxAx&#10;RnKg7+jdKAEm+aEgMR8pqtbJIspP2gkbuhq2cZGAccUh2YOIhTEDMd2RGCCaAQdnyjPNNAXrg/nT&#10;goyxyOvSkMcM5HNPOMYwOlQEsJEI4HcU4bcnDmgBRjLfJz3pRjHSm9m9KDnPQAmgBwB3Mc8Uh++o&#10;zkEdaOPKIEZzkZ5pp68UAO7HJpvZflo9eKQljsx0zQA452sMUZOEHHSkamE/vV+tAD8nOQgPFIcY&#10;+/8A/WpN2JnBPQUH7w4780AP4/u5oP8Avj6U3nJ+XinAptc7CTxigBu3hTuyT+lOXowJ49aQ5yx5&#10;+lN/hf6UMBx6/d70NjDc9uKrrL88qeV0xipRnd96gBOfOgOCODxS5O98r3oI56U9T8kpyMjGKAG5&#10;O5wUHTihciNRknmn9QaZ/HwKAF7k7ab2GRTv73y0f3+M4FACZ+deDThj5zvY5qM9OlGeH4HSgBcn&#10;fxH29aQn5T8tM/eGLcIzwxpyibypGKcDrTAb3Py04H5GytIPuE570pB+bgkY60AKGOU+XjPNP/dZ&#10;6NzUaBTG3yng+tOOdw46UDFx14pf+WUnzU4jkcU3sTjtVkjT1Qlu9Mcvkfu888cVI33jhF/OkP3e&#10;lAhpLbmbyh0FKOdxowRxSgHzTQAzPI+tIMefu2kfLjBqYhNpGBnFRn7ijAoAAMKBg9aD1PGaBnYo&#10;xRxkUWAaMZGAKcRgNSZ4Py03L/L8nBNCAQgluakx8nTilAOaCcc4osAmOnQ0mD83FHG7r9KCfuDj&#10;60rAJ8wmX5e1O+XHOKD/AKvB60YJPIP1osAuRk80hIz91gKQbumwinYBABfvRYBAfbpSndwMZpGW&#10;QSrhV9+acMbRlsHPSgQc4PFNy4BG0VLxnk0nG480ANy2TwaZx5sXB71NgbW5ppI2oNg5zTAOdw46&#10;1KufMUY71CSOanjIxkqOvBosBZjj3SAGOQnsAK5nxZ4r8GeHfA3iG/1PxRp8EVraEyyFgSrH7saD&#10;+J26cdKqePtT8b2f7P3jqfw94dgl1VbdGtyx4KAgyKP9ojIFfk/8UfGHjLxJ8Rh9tk1a1trScxQa&#10;fISPImHErSKfvMx6E9KKcfaOye25UbHTfFn4reNPFfxFuhDcXNnp0FxItjaK3ywIf+Wj9mkfrznF&#10;eIw28aNOxLvI0hLO5yzH1Jq1DDGtjD/oxwM7Wz396lC112UVZDIdnA+XkUoU+UeM1OAN4yaCG+b5&#10;enQ1IrEOFKn60xsDd8o7VKQPMbjnGahP8OVPXigCMg7WOBx70EHb26U9lG0cnkVCRlRifGG6etAE&#10;bhCwxngipo7SNmaRidoXLL/exT41gEVw8kuFX+H1q9Yx3DXL3DWzCJCCEP8AFVRjcluxPYwiQQM1&#10;p5KHVYRlh0GfT3r3DX/Emn2fhnW4dOk0ZJrTT7M3MqRgLCCAQox1LdD9a8UN1cS3c7i1CIWAVdvp&#10;UV0kMmxZZ5dkjDeM9T2z6/jVtENtM6XxLa22v+G7PU9L8KWUeoNbBruzVgM7RzIn1615Nb3dxBq0&#10;kN0ZGiMhVWYcoRwQfxruLd9Ssr3NrqrptTCsrfwnqPeue1izNwl1KscYKsWKjuT1NC0JUexOrRCA&#10;ulxDtA5x71o2+oTINPRD98kBj2ribeLU2s/Kjtp3ck7RnqBW3BDrQ0i1caDdllB25UjGOtBepb1D&#10;7fHrCMrAkuDkDimtLI17FJhg5QZX6VPaTxy2rRzYPBxnqDTAriWTKrjd8p9RSY0aKSI9la7WkVlb&#10;5lzwfrVG7itzdI+0DcMNUihBJEfPAPermyOaCVPs2Tt4INZtWHc55oY4mdonBOck5rd06/tm+wiR&#10;EIjywUjOCOf1rPuYRFbBTavlwfmzWVFshvrdy525bdXPWo86O3DYjkZ7j4K0Hxl4r+Jug22naA0k&#10;95e+XZ2akIron35HPTCAE8+lfROr/Bn4vaRq9nbj4WnURNp7PHPa3GS20ZbIB42e/WvBvgv4/wBP&#10;8OfGvwdeS62Y4LZJilwseWtSc5Qj+JZMkH0zX174w/ad8MzfC2WDQ4b6DVdSspIpJ5VDjSFAwWHy&#10;5dpeq4xjOe1cWKyijUpPm6nrf2tVoSj7OzT37nzjpcuhNrFzbzJPcG1v3jlGSPmU4Zc8fdPFUvFX&#10;hWLU4TLong2Rrv7Mz+Qp/wBYqDJ/EVymk6tAdX1uVnXzLjUZZQoTlGY5LH1LdTXd6T4lvLW5QJqh&#10;hdp18u5VclDn7uPRuhr8kxdKphMRzUnont3P0XB11VopyWtjw2LzYNNv0udGu4WW5Me2RCCrDgjn&#10;0NVmujGzxGQ4LZDYr0H4hy6le+JtRuW0KwgleJW8mFQFP+19W615JuuPtCLKDktgZHpX0WEmsRC+&#10;3kc1VcruekaRqoTwtqVq9vAyzY2SEcxkf41pwSSteRg3AChxkivL4rhkv4EabCj7pxXU2F6hdFF4&#10;+fTHTFcmOwCvdHoYPGW0Z6iWR0VDISAq4PpVe6Rc/KrZGM4rMs7oPAvOAQO3TFa4JYL+8A+XBr5m&#10;pTcHZnuRkpK5x+uwxvaOG+YlOG9DXJ2cxivLeM303EhyDmvSb62T7AwZg2d1cfLYMVu3FhHvA4Oe&#10;or2MHWi4cknc4a8HGXMkdHY3ETWmPN/CtHnd/q2rz+zuZU1GSORypEwx7V3cMjyW0LLGufK5rjxe&#10;GcHfob0cQpok5yPkakKBvtJCrwOcmkEifddj1/u9KYY5jcbluGAVeR61yLR9jfRoxblQmpjcjAbT&#10;g4rJkMe9yWAGetbd8sjGPMg4J4rFljjaGZGJyTx7V6uHlzW1PNxdLyKbvH5TASEg96pyXKq6qskY&#10;PrRJHMLtI/NkwenFTJpF+4DrCxyeuetepCMVuzxais9Cusybtwkwcda9F8I3sUl7p0MsnHmY5rzK&#10;5tpYLiNJB/F1zWhY3MsOpaZKkpG2UdO/1rHFYaNWFi6NdwPp5IbFoCvlxDCdhVK6sohYXDCJR8uA&#10;1VPDmpWd5oSMssRk8kBlJ5BroCHMvkvJj2NfI1sE437o9ahjGup5vqEV5FZgZLAvw3qK5y6WXz48&#10;2zYYDaa9Wv7a2FrIjSEknrjiuL1Gwuxs2SL8p4HqKWHrcjtLQ9KNVVUeealDIWbZBkstVtGhuV1+&#10;HDybWcA10s8EuZFa1fJHWrNhbKsELG2wwJwfWvep4r3OXe55+LpcuqPSbBoR4as4xcgFAu4etbhj&#10;ikaFDGmPKGPevPLO4dbhR5jYLdT7V2NrOWtRi45UY6V5+NoJWlY8ylimpWuULu1mXWJ0MClSPkau&#10;f1OwcWUm6Jzno3rXeTI0mknliyrkHvVOBTLo1xHNsIBIBPWvNm3TtJHtYetz6NngOq2YE9w6xkHa&#10;c+9crB5qaxZ7WO4THFe4a5pjql2ViJJUlTjgivK7u2xqJbydro54x1r6jLMeqkLNnm47DXdz0DRN&#10;QlGn2hZ2B2D8K9IsL+OWG0Rp4wB1PrXimlM/9nOhGD2rqLKaVGhy7ck9+mKWJoc6bPKhJ05W6HrE&#10;yWDWajeCdvBHasG4towkrbx98cZ61Xs70SWUA8w9enpV6Vt4jySMdRXgu9N2PXoVTAnQCaU7B9wV&#10;RAhaC4BC9CM1vXEfzzYBOV49qw5YnWYsoAyeR613UKlrWOmcboxJY7pNRtWju2CIxyMda6PS7iVo&#10;pSZlwrDvz+VVHiBjbLgHHY1lossWtJ/pTKCT34r01FVF5nE7wfkekjcbOXaQ2YxWBewiOcSCP5s8&#10;8U7T7qTyuZxwwrXuDHNYXDBYvlQZwa5rcrN78yOUS7zexAMoxJyDWle25k0qSaLJYRDctY11agax&#10;BIJCp3fMB0NbunXJ2vGyKFxgGmp9jmq0ro5SGSYXEzeSAUyBnvXTaZdyeVb7kRW3Gq2qWkSSSSxx&#10;khucDtWVbGQzZZiFB45reyqrY8+cHB3R6jbzCWy2GReMZNY+qWCLJ56HJBBYCs7TLki55JyD69a7&#10;VDHPoWoMY1AKgDmvGxFN0peR10K11c4SFlkuZQyqqnAIIrgvEulND4hlu7eE7Q2XAH616HfwSRXj&#10;EJhWbnFVj5U2mXSybCpjxkjrXVhJ8ju+p2KRw3h26hl1uyjdUO1uM9/WvT4xaH7UjQLzjafSvNZL&#10;D7Nr8MsFqwxNniuzspXk06KQnnb1zXqTmpRRxYi6ehqTQuhb9yuB6HtVNthZjnHbmtGCZNojlbIJ&#10;4J7VHdxJsVkdSN3OKyMoVTJkV9qZBxzzVB0jbzCZBwa2CHdXHlADZwc1iz5Wdge70U01I607opyg&#10;bm+8SRSW8rJHMPMk57Z4pZGcGb/Rx93g1mu8mzhO5r0Yyvocs4tM6m0khMEpA+cyDPNWbhJPtkYM&#10;YHyjp71wtveSRakoMbkF+ua6uO7VraIkrjAwaitTugpTsyG9gdLmI7R9zoOlUYId17FmdEy/PNbE&#10;rh44l3ggDvWVdK6xSDcwOM8VzQhKCOmo1NEusy21v4YddsbP9nOMc14/p8yDxzBK0/zi+yee2a7a&#10;/mL2EQaaRiYmGTXACDZfzSEHcZWrqwkl7xwVaLSPoay1qM6PaFRAxEI4Y8065nE9qkheMN3xXh9l&#10;e3EZkYO2A4wM16Bpd7DJpd1tkQP5Y+VmrKpgLPmWxnTnJNIfqsUXmRhUHKHOK87vIJzdXmA+zB5x&#10;XozZdoy0oJw2fasp4YP7K1BTcLuYNjioj+52PRfvqzPKZV2FmU/x85FdZ4bvmhuChuGwW6E1l3du&#10;R9oGM/Oawd8sd9AwnI/edj6V68JKrGzPJrUnTldH0Nbl3smkWNdpQc5rndbjBt33YBrF0PWVbQDE&#10;8ucAcZq1dT3Es0qOVCjp9K8yVH2c9dEdlCvzIw5ImaCE+dwEbcDXI6iEW4RW4y55HtXooiT7DLtk&#10;X7hzXneuAi7tcIMBmzXXhHepoZYp+5L0Lun3MXlIqysSMYFdC93H9lCG7ABXseleVx3U8d62yLqe&#10;uanmvZkCOx2kjkbs5r6COA9pqeEseqa3On1S5gjtHJ1JCFjOK8yurkS3zMv3VkOKh1C9nubmdBOw&#10;Xd61BEm2BgcE44Ne3gMAqSu9z5zMsy9r7sdh+79ycoSc0zcxRiM9KdyEb5MmlwMH5AMivVPEuIpY&#10;pIcn6mqszMJYMMOG5HrVjBEc4C9cVAVzKxKjheDQIlBG1ztA+Ud6AzlvuHGOtQNxGp3k881JE5CY&#10;ZR93g0wLCbC5BcdKc2AX/SqwB2OQSeaUZ3KCxpMBuSDJneST607OYD8x61LtTzMgnOPSgICmN+Oa&#10;AHL/AKn756D8KVnPmjn+GpBsFpICpORwfSoI14yxOc9aYD1++2HPNK3Df6zqfSjAVzkHmkZojMAY&#10;2HpSAeu3D/Jn8amUL5g6DJqNUXbLgnAXvTI9yupJyd/WgCWSKRZXGSDt9OtRoo2kiQcnoasSzs8L&#10;qY1+UcVSJUyDlwdw6UAWAMIeBz71NGVKzZK9OKaEJUfu/wCEd6n8tFtgcrkr0zQBAxxFuAyfSkjb&#10;dG/OOKliCt5wIAx71EFUS3XGKQIUE4XDUNkE/SkjA3yAt3pWzsGAfvUwKspVWsGN0d3ndBXd6Dq+&#10;L+OGabB4CMT1rhZo1YqMc01SqchJC24YIPIpNXDZn05pl9EYHRiuWUbSDxXYafMyzAeZglxxmvnf&#10;w1rQ+2R284G5cBWJ617Pp9zEYLQ+dySCpzWDi0acyPUzuZFIiQDyRzVRiRkbu9Q2s7TWACW5G2MZ&#10;wabIXDHpnPTNANis3ytyeRVRmGyf93245pWc5l+RcgVAWQ5y4HHBoYrkDu+1/kB46VnXEjCFt1wo&#10;GM4Bp1w4UXDeYxOeR61z95Ohjc7iPl7nrSsFiK7uwHJD9R0JritX1e0g02+Z7tSzKdqjq3/1qztd&#10;1eCL7SBdBmJIAHevM7mS+ubu5kaVm3Mevp7CtORibsPuru8vtTuv38oiDc+/tTVWNAgEa4A7CiCN&#10;o7PG5cluQKmKqSMnrWlgQqS4AwMAmiTJR/mP5010+ZBjHHFAB28qenWsalCMtep10MXOnp0NTSJN&#10;s0wFySS4yCfSuqeXMTMGbO0cGuHgGy53Kp5kHOa6kyKdODBhnyhmvFxeHsz6bA4lSjoyvMQ8pBIy&#10;GGK6DQnmj1G6faf3cqHPqO9clFIG1YDBAMvWuztFRVnG4jdtArhr+7E9LDxUpansEEcN9ptjJBqF&#10;uqqi7xnnPpTryxZGhCzErs+biuBs5Ly0JaO/kKvglQ3FbQ1u8kWJTEmwkDOa8CV7nbJ22ZqO7R2D&#10;opBweAPWrul2qsZZXRzKxHXtVC1VZNctgZeGwa76zihjh/1EeSo2+1ZTbSIU7Mms4EWNleEg7eWp&#10;t3KFtUjXbjd24zVlpHWB8oCcVzV5Mx1NeOj9qwjHneuxMpWK13P5cd2xmGRAScniuKguLi51llMx&#10;2C75fHWtTxCy5aETP++Azg81Q022lFmyrAVVRkNXQ1aJth4J6s9AsVt/KxsB2wjaarSDfr1y6xqk&#10;cf3ieBWPbXN1DdaapuEJYkDNQeIbySPw08fmr5sx4VDyRXPzGzi2xNU1zw7DOIxePI7ShQsS5yfw&#10;q3Bdn7K23TkGY1wPrXGadZQmbzGgQvwcsM4rpwyJCF8tSxPFeVjMc17sPmd1DCreRoFZvNichGcn&#10;kZ6VcihkYcAls9MUaZazTea5jbapGWJ4HtXY20CdIdPyFUDd6V4fs51X+p2TrRpRMFES0i817OJp&#10;inyIOeaqx2Gq3OpC4vfEflR43eX2C+/pXSXENpFNLLJexu4jLMZDhUA6kk8cV4l4s8V3F9cXmn6S&#10;k/2NZikt0pwblh6eij9a+gy7B2i+/fsedOcq0rJHY6lq2jtrFrYW2sQCPzdm5G++f8Kgukt7Oxzc&#10;63ZgsoYBZATivNdM09lR5pLq4aXq0hPA9MUSI02pSl57ogS8s7E5A+teh7SKuk726nQsI42NW/uz&#10;ealGsayCBG5Y/wAWKwtSugHEMYUDZ1HerdzLDFZSqtsgPlgDBrnJzHtUtcHe78Yow9NSd2tOhtbl&#10;VkTaRBJceI7vfDuCEZOK9Mt7S3NvbKdPQIo6bf61Q8JaeY/D9/PJbnfMylSR0Fdk7RKsaiFQOMVG&#10;Nr62WxMYXIbSCH7VGFt7dEGP4RWlKYgreVB04FRRo5eQBVHTkdqrX91ZWmmzmS7iLCMkEnpXkKLk&#10;+uptcj1jVbbT/A95PI0Tz/ZyIoj3J6E+wr56lkvtQ8W3NzNdyuWvCzeg54A+laGu6le6r4wdIZpv&#10;s0c2Cx/jI/pV3T7by7QqIuScdK+jwtBYOneXxy/BHPrWlZbGpZQQxynbbA5iAHtWvDEVRm8v+P8A&#10;Kpba2ij0sGSZWdgMD+7U53lDjGAK8yvW5m9T16NNRSHknI4HSo5rhI9PdiyghTg1VncpGrFgMDua&#10;4vVL6eSSeNNxy+Plow2FdaXl1HXxHs0U9Xvri41F44fMbMmCRWrY2BSysSX/AHhwSuOlJpFkixiS&#10;SI54IJHSuoHkgKyR5fgV6eIrxpxVOGy/E8+lCVSXNIdHZFY1dpd2EG7mrSoDCqeWdvmCmoJC0BNw&#10;3LDIq4zqm/Cx5wO9eLUqNs9FLlWgOVQgCBeIuM9q53UJgLa5zI+Sema0bu6iUSH5D8vrXH3t1G9w&#10;H86LG48ZrpwlByabRwYvFcisbGgaV4m1nXdWjs9PnEFqF+1XOCdhb7qgDqWr608DfAMSeH7a+17x&#10;3JC7RCV7YLuaKLryx7kenSvlzwX451TQdemeHwZYXEZmBZGPyzjtn3Havomx/aI1VNLhil+BCkCP&#10;BAuf05zXlcSxzjl5cFT0fZxv+LTPCaddtLfzPd9Li+EOjQpb6B8FJLxoiUM01jkuw4J3EZr0rQ9Q&#10;8TXbafs8AaVp9ojkyF4sEj0xXyW3x/uzGPK/Zc0IehV16+vSqcvxy8X3ARU+BEEcePmRbkjNfmeL&#10;4bzvEJ89Npvq6sf/AJL9Drp4GUo2cfm03+B9keJYonTTlCaXJ5sLhomQMCfevE9e+GHgzUPD9/cS&#10;obKcMxlurZBGIs9Mjo1ec6R8ZDHqFuL/AOBFwiNcoHZbsHAJ68jsOetfWGla34D8SfAi6tLTx74c&#10;fzdNO3EypKjkcKy9cg15kMDm2Ue/NuCWt7qSflo7FV4zwsIpLmV9X2Xe3kfJCfBnw7JdZ/4ad1FU&#10;BJ3GEIAB/tdK07b4Q/DZJ4mm+O11ejaP3bagFz9cnpXq3inwv42uP2ddL0eHU0LC4kMwhkKu+3/V&#10;4cc49a+L/E/hr466frkz6h4H+JgBmwk1q0rxlR0+7kCvteHc1xeZN3xcIuLtyuOrXS2q3/AKzUoX&#10;Ukj6Au/CVpY38aaX+yV4Hv0SIeXPNqkZz7nms2XTvjIhH2L4K/BnTQCSB50JP4mvmldQ+J8cpRov&#10;i5tzgr5dwOlXY38bTyoTo/xfZmIBA+0c/rX3GJw8rL3rP10+66POpYeU5Xc1Y+kbbw58UbxtIt/E&#10;Hx/8C2lhPc77yOyu0VljXnGQepHFdbrnxE+EmgfDi707QNA0m8lsbBY7OIKGM03QvJIeTg89a+bN&#10;F8E/F3V9SSOx+GXxYlLn/lt5oT8SxxX0l4L/AGc/Ec1ro0/iXxpY2EbSBpbe2YNKqjqCxOATWNOj&#10;XnUT9o2lbRK33u70NarwWH1qVEn66v0R8heINY8b6545v7rUdU1y9urm85VCWGD91EXsB04r2H4Y&#10;fCLxtrnjC3kvdOn0nS7eMS3t5dLtWGEckLnALMPwHWvsXUbX9lH4f6Jpc6eE/CV1qa22y1txKtxc&#10;yt3Y53BR7nHtXjnjb4keLvEuippmn+HF8O6ARvvpY32y3KDnaSMYX+dejGcFG8pL0RzwzOpXjyYW&#10;k4p/bl+aW7OwufEvg3TNEPhrwJ4Z0uO2sYGjm1aXAjUjiSRm/iPUgmvnnxL4ru31XWrXR9UvZt8x&#10;F7rE2TLduOojz91R7dawdX1aOfTP7M0uCeDSY2AkZeJL1x3LdQufzrFhQqspVEz5eAQMAV4uYZpO&#10;rKydlHZLT7+57WAy1pXm79292V5A4h1Seaa4kldPmkkcsx/PkVyt1qtzElwVtGOBgIB1PatueHVD&#10;4k0v/ic2kVuYpHu5pGwsaD615xr+s6V/bMw0+EyRRM6rKR/rW7n6elbZfgpVpJyXNf8AA68Zio0Y&#10;2Rm6jcahLq7S3MpJLZ2k8Cq9xNYN4Y1DFiGuWXZGS/DE1y13e3U3meZcj5pckA1zF9qUrX6QwRXE&#10;mLlFUJ1Zu2MV97gcvellsfD5jj+a+p6lZHxLpnw81YjwZos4WzkWeHepKeaCAW9a0/D2tavB+y1r&#10;Ph23ga0jvNdebUZYeGuAxyFJHYdK5/R7DUI4/E4vtcnW4v8AR42kR5SVj2j5R9ah0trtI7tZIpOL&#10;tgGI4IBr38NhHfU+TxeKc1ympIubO6tYNFeG1SJd755k45qC+ntH8L+GLNdPtIYba4yZcAFxnnJ7&#10;1qwR3N7r4s01WGAPpE7GQDJBVSelcLqL6cnwT0pZ/Fitff27MscaDl1RsEt6cV6tOCWiPMZeutQ0&#10;CLxjfSWEcjQjTdmWPDtjBNZzS+Gbr4Ja3bTatMb0atm28pPm5PTjtVWO2S+8Pb7CyxBAqCcgc7jW&#10;/pOnabaK1w9vG0xUbQwB2++K1vYlpITSdLtrXQbFni+dYMornITPU89zUry5kuM3Prk1LdzXctzb&#10;qGxGoJYjvWeyqxJDrtHXmpJsRSSHyZ3SPI6N71RU+YH3MRipmPzXgEWB061V5CAjOSaRQsrYSLaS&#10;fm6VCTGv2liG3PHwDTJJGEw+XJxxxUU5Y2cAZkzg4waaEQq0mSd6cOe9MkdtynPToaiUfumy7Ek/&#10;lSPvMQ5FACl5GYDLY7mlLyrEypEQh65NKhVUwwXpUUjlrWfy+zYpWAgeYKJGEecCqcd3K168iQ8L&#10;ncTTrlWWxZpCijHTPWqNnBeXeoCGFCse/wDeP2ApAMuLiSS6lWO3dtzYLBepq/p1ntM0ktmzOFBU&#10;HotdT5Fna6PaQLHbkZ5bHJPfmq085+zxrFoTyDeoPl8sx7AAdaYMzy0jTNGsKk7wAAKlvrGWGPQW&#10;ub1yZ7hBHGvrWzdaRqttrnw5ae+t7Rr2FpGifl41HIyOozXQ3VlO+hw3aWPnx20ir5h/5Zk96dgu&#10;Ylzp+kx6frRu4r2S7ktofJleYkRD0AqrLc6faeGo/wB5E8zriKNDnPqSe1WoJobjxZfW2oxNBDEy&#10;NJc5JOzqcD6Vz3iaDwtH4ovJtH126msJpowqyD51A+/16Zp7AkRs8t/outLsvZJFuY0hESElnboq&#10;45PPFeweE/hcv9haZd+ItVuI3eJXFhE3zIp6Bz6kdh0ru/h7pHgf/hH7XVNHvdPuFWyiFuJgGazk&#10;x+93DqWJ6E9K9Cup3jljJLlm7k5ye9c7q66Ci7uxXsxo2meF9OtNN8OafZwJHhI405J7lj3J96oz&#10;SyvKztISSPmzRK7lhuIwec+lZszjEnO4bfWi7ZaGTuC4w4HFZzyPskUytyDg0krIY/4sjpVQscNh&#10;j0pFXuUblpw9uoDHLHNCrJuyY+QKkLAO+UB64pw3bFJFFgsMI+Y5jxioyOTT3Pyg571GTQA053Ng&#10;cDrUEkgET9Rx+dS70Edxkcbax7h5jbFfLY5mAVV5ZiegApCKs4muNSiii81gJ1VyoyQT0UL1JJ4r&#10;7J+Dvw4tdPstL8Q67p0AvFtQ9pZyjK2gPRiD952/SsL4MfD9YraPxFrvh/EmVawt5Rny8/xEHqx7&#10;elfSmoTSFLdfLVVVBtjB6D3pNk3v6Fa5uDJqN2/lvgnAGeAO1ZzOu6b3PFDF+c4H0qLgkc1NyrC9&#10;Q2R0xzURxuf5vSnMfkIwcnrUQ+7nApAOJ+7zxUJP7wHJp2W88jAHFMfPmEhhgD86AGEjnIPFMYkx&#10;jB4odm2dB1pwMXlAErkgYGaBkLcR53LTC6MpwpzRLtGRuH0qNf8AUtwBxQAdN3FMJXp5gNI2PLGD&#10;2PNRIu1Zsg5J6+lMBSfn69+KjbO9h5R/OnHZgcdKYWYSHC5OKAGHO4cDOetMz83XvSkjAyxByaYM&#10;7Tx0oYxrEbn69eKiJ4f8Kc2Nz/L+tN6sPlpANPLqd3akPAYfKaRs+a2Sx54ppwEHBxmgBSRxxUR4&#10;cttFLzsb3FMPA+6B+NMAOPMfKfSmluDg8U3B3ZLnNRMSGPB+9QOw/PzH5jj+VISMHjtTTnB4GMUw&#10;/e5b6UALkhTznB70wkBW4GAOnrSNu2Q/XpUZ3FjyOlK4CluF470u4ZfjtUZC7WGKaeEf5e3PNFx2&#10;JOcD5BwaQ/dPJqLdkrjPtQT8w4oAUnk80mWKyHOMU08k+lN4+YZAoAUs24fMenNN3jy+tMyN3NMJ&#10;GG+SgCQnJNRkj5vrSEnI4+lRHdn+HGaQEgb74xTd+O+aYe3FMY+2KLjJyVI5cUwHlzioMtgfKMUp&#10;J8huT1oAmdjsY4rMmb9+vOR3q2WbYckdKpTcLH8wJJNJsaRBIw8piB2qiDmXrzng1ZkxggkfdqGF&#10;f3kh2/xVzs1SsPIwWyoyAM03kxnC559adO4DKPLyW9KSNSElIbHHekO5dtsfZX+Tnj8KvxABiOPf&#10;mqVvtED7nGSvFXFJ2DMmfWkx30LsTgTSZU7cjmuntAq2TkMpyR0NcvE0JRk3H5+ma6GwwLcoDI2H&#10;GauJlI9L0RR/Zsy4Hzha6MJCL5iJTnYO9c3o7D7Rp2AfLZAD9a6p1hFyf3DdB3rWBm9y1Hgxx85P&#10;rV+NQV/1y9OaoRYygz0q4M5PUcVvFmUiwOFGMdamA9+lQoPU1OM7X+T8c0+owXd5r5HA6VKMbxx1&#10;NMHUZ65pcjJ5GQaAJ+MzcjgClG7yn+TnNRr1XMh56VKM8ikA4dF+XtTwWw/JqPB9KemdhyADmgB2&#10;fmHzHFSg/epnO7rS9qBji+Af3YPHFKQ5ts4GM1Bj/SIxtzz1qYs2SuT7UDFP8PPak3HfKNv0NLt4&#10;fd1x1zQMhTQA7JKjp060nOMHBz3oXOBkc0EcD5eRSAdxleOKUHmUYA9DTRu2ckYpOd7UAPUDBIOT&#10;SHvzS9jxzTecLxjmhAh4xgfPyab3b2prEfP6Y6Ug/wBUTnmgY/v0pMNu7YxS87ly1GenFMAwMj3p&#10;D95yBS9+RQOnSpAUDg8Dil6pIS/PGKb/AA8mlJO8/KKADnavzk00A7mOBmnUYPy9OetAC9j60zJ/&#10;vmn4+UfNk04AbQSgoAj4wRT8/KfYUELz8nNLjoCaAG+vFIeppwxhztz+NHb7vWgBMnPSnc7WOOlA&#10;A5BNOOfsFwOSdw5oAbnkGjnBOcmmkENjjO0Ubhu79eKAHHq3NJ82/ofzpR98cU7A3UANBZbtD3qW&#10;TJRiF71E33l4yadzt6kU0AoHyjLjOKOMtzRzlsKcAdaBnzAdvFADSPnHFTc+S/J7dqZg+YOD0pVY&#10;eYRnk9KAH/wDjtTCPmPyUvdgfWjjbzQAhzn7lMYAo2ScUrb8vmMn3p38IJFADBgDAQ/nVa5+WK35&#10;BJkHFXD9wjb3qpdKxlstoPLjNDAtNv8AKsBj+DJpGVcNjPSnYIdOP4BRn5jxQA0fwU/u/PPFDBdo&#10;4pMN8uFGPWkAmDuPB6dadj73pSMDuXmnDo3zUwEGN604K5MuBwO9IfQ+lIN5ikw2BjmgBRy7cd+t&#10;HO5hk4qMbg4BAqX5vlNIByDJAz2pcfM529OKB1PNGTk8fjVAKCRu60h5VQTkZoPRaO47UAL3+7xT&#10;uPNPOOKb8uwcnPpRzuXigBwwbgfLwKVw2ZsTjtSqU2H5O1MJU7jsxzQMbgZXk1L/AMspD37Uw4EZ&#10;pxP+jv8ALnA4oEMAbavz556UEgSEEdqcC2Bngg1HlxMmIsg0DHfLlBuPtSnOW4pu47m/dr7U8Z8l&#10;wWw24YoABjacyAU7+L72RUb/AH0yhJIFPyC6ZOOOKAF79KQ9Dz3oOM00H5elIBCF64yaUEbXG04F&#10;GV2HMfPtS4Xa3AFACgDEnHFM55+XFKSASCKUbdp57cUCG9/u0nzc8cU7jbjPNL1P3cUANGcfjTsD&#10;zTlz92gj5XGM4xSE45CkcetADFzhiAeGpSTuPFHy7F45JpOd4/dn60AO+gph6NzTu4ppBLNxQAc4&#10;XGKOcj56BnAOM80KVLscYJFACc7lwPWkIXenrg07+/zTOin5z1oAQjhuO1NH+rOTmnkjd0qNuo+W&#10;kAw5yaDnK80rdGppPy07gN+XLfLUTdGH5VIfuHI5qNhkj5DSuBG2Ni1Uc/e+XHFW2+9jIxVdwdq/&#10;L1PrSGZ4Miavp8guFH+nIDk+pr064K/Z7dcL/wAeyEY9xXkl2G/4SPQ0EhKtfJn869Vfbtt/nziy&#10;jGfwoBkJ+9wKOQX+X9ad8u4DdTXHKZ+7QBCyJ5pOw5z1pQRuPpTiR/d6CmcZHSgCUA7j+8xnpSnO&#10;PvdBTRSk/K3ycEUgIzvIb94TR/CeaXC4X5+ajJbefloC4vOQP1pw3+XKQRxiouQ/K1KOj/NjNIYw&#10;nlTt7+tPG3yn+btxSHAUDepJFJzgcDNO4rDTt3jrzThu67ulOAjKrk9vyph4ySD1oGO59M0HPlcC&#10;o8/MD15p5OSO1ILCj7x9cVKNpVuAOKgOMv0zj1pPnCt9aABt3nnC55pecHMh59KX5S2cmnDBtpyR&#10;06UAIMYHz0cbn59Kjz838qkGNjfSgAJ+ak+XM3I6ig8Rod/P0qM53fiKBjmLbwcYqUD92SBggVGe&#10;C5LdqaVkMDuJOMc0CH/3vlpm7G75qVGBCZB5p7J06UDGFhlfnxxxxSFojAw+brTHQYbntxTVXBGc&#10;ZoAnJTyAfSl58v7hPHWol34P3TmpAXKMc455FABxik42DC/U00k7jxRz/doAeD8jDAqMg+YKM5UE&#10;N39KXKF4/wB7ye1ADgOKQFdzZU+1ISwyCn1pe5yfxoABjJ+QUny7zxgZ60uU3RfP1BqPLbZBgY30&#10;AScFWOKQ58pTtPWkDDzDwelNLNuBKAUALk4+6aM+9OHMZzjg03BDqd2KAFycLhCSaRRJuf8Ad9D3&#10;pwJG/kUm59q4P1oAc2N4OznbzTBjI+akOcrTVY5+6PagA2H7Qp569amIwrcDOKTLY+4MU3J9KADn&#10;OMjNCsACPmzmkPmZGYxSk8MdooAXjJ5HNIceW3HOKaepypo/v5UYHfNAEaId2Sv41IMY+8cZpQVP&#10;RqT+/wDJ6UAOyvmL8/al4+fHFNHDH5QeKUYwM8UDHKRkAjnFNONzfWl/d9MjPamHPy0AOBG7rTsx&#10;iN/mGfrUYC5Pz4PpSlE2HMvb1oAOM004z1pRj5aDj0oEOGPkBYgH0oaRvmQQnGOtREnzYxg8mnkf&#10;M37v9adwAH5CNo6cUEsUC7RgfrSHqKcNuG4NACqBhhnvQQAsn4UhIBbvzTlK5JOMYpFD+dpqJ87k&#10;AkHPWpB/FzTcDcTitSAyMkhTyOaCAVI34px6HsKaxXYcL3FIBBgb84PFO/gOCajIAk4Y4I5p4A+f&#10;B7UCGnuRmm8bRxSkHZyCOaQ/6wcdKADvSgNl8gY7U3uOacD+VAB3Hy0oC/Lluxo+XA+alIHlE78m&#10;gBrGTbDiNcZp5UeXnK8ioyTjrxSkZI5GAKAEAbkhQcUh52EP068U/AAHzN1pp2grz35oABnHJ5pc&#10;nB+amNjzV44oOdxxHQA9fXNKAvPy9aTC7RnP0FHOTx9aAFA+Vhk804I2eq/Wm+tO+bacOaQDTu8x&#10;flHPXmnfKc8EUmBgn0phLbl5470IQ87gwGM5PFBGJuGHSjJxScb15NUA3/loOO5qdNvG4cVFxuk/&#10;Cl5z0NIC6EgfTbuN7UvHIQGH06EHtivgz9p74d6FBputeLdPitLe4jkUX0EQwt8pxhkUfxr3x1r7&#10;xgkImjX1GMY7d6+Gv2pbzx3a+NPBqstz/Y/2CVbBgpMbSMPn8ztuHbNZxUlUXL1LgldXPhqyy2lS&#10;kMTG2NmeoPcVZG0LGDIehwaohp47sRhQUMhYEdMnrVrdlV4XOa75DkrMfleeR7+1ISDG43D2ppAw&#10;3NNYx4cc+1SSNJCyN8gGV65qLn7MBkHDk/SlO0q3Sm4/fNzxjmgEPXJHAPIxSrFmWKPaGbzBtOeK&#10;miV2DRpCWZuCfStKCz8u2ukaLfKzDDbqpK5JbOmWaxWbteozNtMozwamuxbAWywXCDagDKOgrPmW&#10;ZYYFOoScDkZqGMsAQASSeua0DRFrA+1J+5jwcdKgvoxllCAAKD1qQZBOZDwOlOd7drWHIJcnn2pB&#10;YycXOTkttx3NG1S9unmkbs5wa11ilaK7+RMKo4HWohaSvFOUs8so5qrXEVY4Ugu7eZL+HeknXHrX&#10;QT6oo0kRGSzJe2Odqfd4rl5VmWZI5LSUhycHd6VNZRWhvPLefnzRjNOwmULWyuGvZZVuAuJGOPUV&#10;ZKPsZGz1+9XeT6ReSeH5n0vTY57mO2DtEJAN6jlsfQVxhW6e7upm05hFnayjqjDrkdqTjoJN3M+Y&#10;KkkEbMCSOop1tO8Ur5nIGPlY1uNZW914ZaS2aMzRdVzyRXLzLNHMY5bcE7vvd6iSsUjVndJNNOUH&#10;A4NYkiBrOX5WyTiphPgIoibGPyp0jHyVxjjtUJWKWhirHNHI/wAwBXPJHBB9a6LToNIFg9y+rIHX&#10;l48D5jVq3i019DvVmtwzSIMnPIPauauRNDO6or7d2AfaubEU3OLVzpoVUpI7S01JNwaJlBUkDI6V&#10;22nXLy6WzERb9wIJ7H6V43aLMJrJku1684711kFxeRpGftLLkcAHrXxWZZYrPTU+1y3MNux7ZHb2&#10;l1oDeZKHmVACSea8v8RaZNFqN6ywv8pyDjitfQ9UnW/tWe4cKG4z39a7fUWsbzw6FSwiMk0R59CK&#10;+Wg54Sp5H1KlGrHc+fkJ8wq8J3bu9X7a5eO9ZWjwCww2OlWNbs9Qg1G4k/s1gqy8Y71hJPJLJKTH&#10;yqDjHNfT02qsLrVHnT/dyPS9MvA0ksf2hATGCPb/APXXU28l61nbsS6/Oc8da8as551ulk+1MpRx&#10;j3r0zTdW8zT0jknjCMygNt5WvBzHAO90j2sDjotWbOxihmntGO5GKds1HNZ2RFs32g+ZsbeoPXFM&#10;it9afV7AWNtdTN8v7tejg9zW3qGlXdtEJ7i5SMKi5Qt98nqPwrxIUZ05a6HqVKsZR0PJ9Ts7hNWv&#10;bj+zZhE0mNwHBNXNIvVSS3T7QT8/Oewr0rTw0vh7xVbTeDQ1rPbBkc9QR39q8i1W3a21jW5o5Qoj&#10;uMKvqK9mk1VjyvV9Dy5PknodveS2xKMsCj5ATj1qCGZiEbzWA71ytjeebb24ac9OB6VuQmQzOqqp&#10;z0rzauG9ndM76NdNGnNDHJHE4c/dORWDMkQmf9y3LfyraR5kkRWYjjnIqC5EDx4Cgk85FZ0puLt0&#10;N6kVNaGFKOM/Z0zjrUSahcR28SNOdqg7T6VpSxxmEfMQc4wKw723GJR5eeK9SjUUtGePiKHUoXzT&#10;ziJgARk4NVI0nFp/rRx2NPU3m4pGq8HCj1q9HZ6m+0NasCVyAD1r0LqMdWeXbU2PD2ozWetWrC7c&#10;fOOc8V73pt/bXVpp0hcB9gzXza2n695GItILv5o2DdjI7816l4ba9igt0kxlUHT17ivPxVOMle6L&#10;pycD1iRIngnDwg5IxWRe2pFpAVhYhu/0q5BLvt4cOenSrTfaGsygjUgMODXzNamn8j0qNd6Hn15a&#10;5kcmwJyRj3qARbYUG0cgV2N5EyzSr9nXPliudeJVuZMj15rXCTSdjuqT9pEwplmS7hYAfKDwOhrS&#10;028QXVv/AKUQDnORTXiPlkEgjJ59ay5EkW7ysHfgivZi41FZrQ8LEUHB3R6lYzQvp7jevJ5qtcwT&#10;LeRlGfaDk4PWuY0yadLUM8+F3gAZruoGjl0dcvGWAHQ9c152IwqN8NitjMumhfw/DG8KkhuMjmvP&#10;NY0y2e8lcWgHQjFelXMTCUgxjGOgrHuY4yjhrbcQPWvNg5YeWmx7EJRqI8knguYp4pEXp1A7ir0M&#10;rNpjEA7tvQ9Qa3763BuIP3QAMvSqc1mEijkU5+XkAcGvpKGKjOCueHiqDi2xNPuZRDGHYAiau1ik&#10;3xqwII2CuB8rMJdWPDZYVsWV64twmDywH0rHEUY1VdbnPSqODOv+8V+X7wrOuoR9phPltgA5q3BI&#10;CFOCF8vjjvTLqUpGuQvI715sYOMrHrUKvMYrIuXIRjk+tVJ41YP+6HBHNaOSVyF4PQ4qBkYRT4Uk&#10;nvXpUq7joazp3MtJ2j1TyzbtlgAprp4ngGnp/pXzEDcM9K5+WJS24qDgfjV2zjdhKSjYyOtdFXla&#10;ucybi9SzcAsXxHnI55qiBPGxIDFQckelbcsE62bSLExVUywrNDb/ALQ6x4JQjBFYpp7DTUiZLpXt&#10;tjPHyMAH1qjcwshG6JgGGRgVmyW9zFKJEu2YiYkrW0t152nKrxx5CAe4rWmuXVGNSkmtSpBIRGOT&#10;nOK7PSbjfBHGbnAx0z1rjXV1c/KRxSwzTRXMUiyMQJORVVaUakWefJSpu56dNbGfSr5TYL8qfK3r&#10;XBSJdW+pXUMlo2PMJRsdq7jSL+OayAE4BMQBBqbU7RJNFZ/KjLqOuK8+FP2d0dNPEanncxEls2Ig&#10;QQQOKTTiI8RNn5iSParFxFOktuMOF3E4x1qJRF5sTbhk5rphNpWOiolNFiYMZkI3cZ6d6sQTDaAx&#10;GM45qJW3QNlhgA81RmVxAcTH5Wya1TucM42Z1HkQmycqnbIrKvLeIaU7+RklxTtOvVa3jQzKAvHN&#10;bsqQzaSVyD8meO1aXKp1Gjz64jnDv+6JCpnA71nN5TW5YKR8p4NdXcwsHlyegwM96567VVhfCge3&#10;1rWnLU67KRxd68oeHC8GU8Yrb02VTZxhpHw2MVm3QBJQtHkE4NMtmkRUUuuA2c12cyt5nNUpNJ2O&#10;/hiJgiZHbAHNPnhke0kKoWITisGx1hBepCbeMqWABzXcwSWv9lX7LGmfs/A9M1hPzM6dS3qeVXsM&#10;v2wgwkYY1h3UCZI8onI59q7m8hufMfdIMeax6etYN1EwKtuycYxisYz5XZdTsjJSOHniO2YhHA2H&#10;8aZZ3csRsN93Mv7/ABx1relifyJSYc8HtXM3SMLlcx/dfP1r08NV5k0zmrULao9RtLuBtPUJbrkw&#10;jJzU5CMrMCPu1xWkXi+QiGMEhgGXNdiCwibEWMoOPSssTh+qJw+ISdmYF5Epa5IhOMHFcHfQOlxI&#10;wQ8k5r1CXb9luwYF5P51ymowqWOCCNvIrbDNxsa14qcX3OPsneO4g3SN80vbtivQ7Vw+lF9xLGMf&#10;hXBXEcY+UYB83NbVnczLbwhW42AEZrurYb2queFCs6cvI6xWf7LPtVh8hzmuF1woIYfmXcpbdz61&#10;uXN/GmmXBa6jTEfY15VqupSXF/dKpYoJOW9TWmXZc1UM8dmUIQ1Yk0sSsSGXcT2NZ08jPvVg33eO&#10;aiiikNxMzB+Rxk1K6xb+GJYda+yo0VBI+Ir4mU27bGfHEqvKwi5Lc81oJG7QOfJOAvJzUZCB2IwB&#10;xxTxM4XZgdK6DiGAAmX92fY0YbDAnmkLEuflAAFICPMc7e3BoAjO4NIR/d5qIA+Wc/3utSOSFmIT&#10;kiqsZuPMlDqMKeDnrTGSlf3Ljbnmmf8ALWIcdeKfn51G1uaNrGfp0PWkInAASQdMgZ5pMNgfIeKc&#10;FJAyeM1GxuPOJW2yoPNO4FiMfMcqBx3pGA+fnnPFMUtvQbevappEPkk7skjpSAQMuIwqAgL3pf4D&#10;8uMmqkYkDz5j/j45q7g/Jk445FAFabzxNGAoKkip9nFu2B0pkm7y/lQE54FWEDi1QySKGA+7QMUn&#10;9zIA3GOaqHdtkPvVgg7icGopgNsYG7396BDc/Lygzim5O44A5P50uCe+BjpSADz4/moAso7CYZJG&#10;V5pHYkLkMevOaiO7cxzRz12mgCzECYZcHp15qPepjn+U8txUkYH2G+6/dHeqw2ZO3B9TQBMGbCfu&#10;wOKA0jeXjj5qjyux856il3gOvymgC1KmxIsgbiOlVT5e9j5Rz2NDyuzg5PHHNNLckhD070gGfOl5&#10;bypJIDvGa9U8Na0WS2hlcBgAFJPWvKxMCxBtxweKsW8k/wBqSWMt8hyTmi10B9b6LfssS4l5ZRx6&#10;V0Tu52sznc1eB+FdbEi20ck6B1cA5PNezwTGW0tiswBEeSCaxkrM05brQtM3zknPTnLVm3EwC9M4&#10;J4omf51Jn24zn3rnb+7hQXsr3MSRrCSWc4BA6n2pJWQKI6+vYhaS7pEGU6k4FeSa94gJuLyC2mMh&#10;wQXBrD8Q+I573U72K0eVbYTlfNHBlx1x6D+dY9nDF5c7sRuI5Y1olbUmejsU2NxNd+ZLJIcvznvV&#10;1GAEeF+lMcvv2/ZVwJOvrUgwCmPTkVpe5KVhdv75shuTUyxP8xB9OtPi2HOSop88sXl26q4HsKB2&#10;IHRll5xkiocnaTsPWns5My9eBThykvyjpSAr7vlHzH71X4bhzbkeaBhe5qkYyY2AU4B5xTANqsd7&#10;Zx0rKrRU1qdOHxLpMuROf7TRvWcGu7gO+zhYPwEH5150jg4IXpIO9dZYz/uV+bgAfjXh4zDW0Pp8&#10;Ji7q9zqormTybmORf4Rgk023EsviCxgj37Xu13Ed+aoSkPCWAOdo6Gtnw88a+IYnkXDhwFLd68Ct&#10;R5GepGd9T1iys7YSWSm4AYQrjnpiulif5gNo+VcZJrkUEq6nYyC7JRlGcmtmZziMifA2gnnrXnuD&#10;e5onqaFzL8xw4IrkriVhq943nHkcfhVueZxARvJzWDO7edcN3CYFOFOzE5XEzDcX6N5uT5mMn2ro&#10;Ei2WtuF2Z28jFYOkxOdbbbEeX5OOMmvSLTTLgabPNNJGkcdm7yu3QAc1zYiTi7I9CLSijy/XZPIv&#10;rIgHO7gZ71kWyXl1qOqzlC3lBN249M+lY/iHU0vvHL/Zzi0j1BkRj/GVPJrqPDyTlLgKhcuyg4rm&#10;xs3Tpam9BamrAoWOMCHcdnQV0GjaPcT373FwVjgQ5dmPb0ArR+y2Nra2by2++dwNsY5NbUUTz2qi&#10;W5aGJcEqDjNeFRpyqavRHdOukrIaYvtAlgtoJobaNgN4HLYq3d3a2HhxtjwgLb8lu/ufpU011Dba&#10;KiqqYWPgY/UmvE/H+uhtDhtIbsNPcylVRG5wOpPoK9TDYVS9yJwym5vU53xT4i1bVdUutPtdSuUs&#10;ftR+0zqSGuSP4R3Cj9araVp7LApa0wqgAEDpVDRrNlTe/LZHbvXflkh0NQTHuMXT0rrxeIUF7OGy&#10;/F9z2MPRUI+ZnX08MWiW8CwjnHT/ABrJ/di1uSYh90EHPSorqeIux8xW+b1rEuLjUpJGig0O5OeN&#10;2Djms6GHlK343IrVFFX7EV1PFJffeAG7HJq3penXN74w0fbZMLaGXdLKegx2HrmtrRvDU8jWkl9d&#10;MAXBManoK9Vt7TTIdFSO20mNI44wNoP6k969CpNUlaPociq3V2VIY0XSI1SLCIoA464plzEWgX5s&#10;cDgVNcSzC2aNbFsLjgVhX1xcR6ZOyyNjyTnmvJqwk3fc1pyTIb/WI7azkjjCl9nrXkuu6nqFzqHl&#10;/bJCZGw2D1pNUu5WnvSLl9zymo9LtGdmkkk5z1NevhMJCgvaS1ZlVm5vliXdKs/LgjxGNzHnArpR&#10;E8c0QMa9Mim2oEZYCPgL361dKSFYnMw+90PpXHicQ5ybbPUoUVTigLudhIbG2ns6CznOOAneopnU&#10;J8pzheAKomLUbiPYtvIqnOWIxXNTp87NalZQV2c/rWoIbOCJbj5ixAA61DpFonms80qmR2BAY9K7&#10;Kw8K2jO8k19I0meM9BW3/wAIjG00ckWuzIwI57V6dXE0sPT5E7X3Z58H7aV3sZLWxbTLcpLFjbgi&#10;rFvbQpEC91Hux0PatxfDurRlF/tyZzngKpqRvCuuTSYbxRJECB1U8V4UsZTk9ait6M9BShBHPv1l&#10;yYQA3Y1Qunj+y3IEkPIHJfpiuxk8DXQhXd8YbkEjlRCeP1rDuvAtuSwk+OOoJnP/ACxNdeGVCbX7&#10;38GceJx0ILQ85v5wdsZ1CEf3jvHNZggspIwRqcGc85kr0P8A4VzpDyNn46am4/64Gta0+GGg4BPx&#10;I1dwMZOMV78a+Gox/ifcv+CfNVK7rS8jzSG200FA2twdB3HFaSRaOGGDA3I6ODXq8Hw48IgwiTxd&#10;q7KDyq8E1t23gTwfHjy9OnYDu82a4cRjaTV1N/18z0cLGMTyJJvDiIuI5c7eRjPNI1/Z9FF8ADx+&#10;6IFe9W3hHQlDlIdHjAHG5QSD+NRXWkWKxmI3ejsNpA/drXlrEwk9IuXz/wCAem8RGK3PAZHeVifs&#10;11tznPNVxdapaX9rLZeK/ESTCYMqRzsuCPcV7LcaBHslIuLIKOy4rnL3SYlR8WMcgAOCBzXfRalo&#10;46dn+p59fHrZHV+F/jj8TtL0+3gvvDkepRRxqoM0x8xQPfvXs2jftE6dMkST/A6yUkgEXMqlf1Ff&#10;JM3h2OYzMltewtu5IPFZ1x4e1iO3OfLmQdguCK83GcM5ZWfM4OnJ9YSlH8nY5YONd2kfoNa/FzSr&#10;oR+X+zT8K5sqCMvEOtaq/E6+idPK/Y8+GIJHy7LqAV+Z0dusdzdpJo+sI4HAEzL/ACp+6ONJCz+I&#10;vM/hH21/8a4IcGYBvWpWf/cSX+Zv/ZVKS209WfpJqPxd+L40ySLS/gN8KdOPlMTNcXquAB6KvH6V&#10;5hqviXxxrlrKda/bL1uDfcfPZaa5ijAB5XKj+tfHumRapc6hBz4i8neN5N2/T869LtrSxjsrdVW5&#10;wR0MhJzXROhTyyPs6U5NdpScn97bIpZJRjLmUVc9Mmt/A1vqM9xDb3t3KIwFe5uTISR3ya5PWtR1&#10;G5j8lCY7YSDzFj43+3Haq8awJbuRHMSUIA3U7dBFYLv8ppSCVXPSvGlXlKTf4HvYfCRh0KsjounY&#10;EaIBGoCg8n8KjuJFt/DUUtxfIm4ErGT8xFLaJELjW7mf95JJGWRQfu7eRxXk+sX+o3Or38lzezLm&#10;4Yc8AKOgAr0MDl/tnvp3/wAicTiVTVkJ4l1aW7hu4RJcpbeYMhWI3Y9TXmOoahbRXkSRwRlcAHFW&#10;db1PaBFEAQFI+Ucsam8JeFtQ1bxJp7z6xb29sMy311McJaQjk9erMOlfpGWZeoU05Ky6L9T4XNMz&#10;SbVyvouma3rGu6wlnpn2W0htS95fScxxDGcA9CT6V0ui6Totpb65dQaHHcywsVW6lb5Yz6gdMmtr&#10;xPr2jjR7PQ/DOlNb6JZIVlnAxJfSjgsx7j0rA0CTUZvDt3bTKVgSctK3TeO35V9Ph6SUbnxVbGyq&#10;t22Nmwtp573UJprhyoYk81n6zfadbWkysIhg4jRfvMadqmv6VY6LqixWQJ8tUto1OWlbpkjsBXl/&#10;2m9Oq6hfXUDSyk5CN0UH29q7Yo427nUWGsXdh4kS/wD+Efu7l3O024JyVb0H+ArIvYrXUfHGrNa+&#10;Frmz8xg7RO2SjNyeD05r3T4IxeC5R8ZtW1jw9pE89joDHSjO42RllO4sp4J9K4NYdNPj34h30Nwi&#10;Jda5K0ceMBAG7ex7Vsox5W7nP7V81rfMTw7azaXoOvoZI2+0AFgRwKWa5tf9MP2cgknb9aW5kLJa&#10;B7r5S/PPWqWoTaaV06OK1GARmsIrW5sV45XIuAQfmzVCQFLtCJ2AYncuatztD9qhKRgKEHAPWs2c&#10;qb9zubkdKq4gaQ/agMrgkVFdi4AiAjG3Iyc01lXY+SarTyzOIl3nahH400Mc7bT80IyVGDVR2Qyk&#10;5bkc806aTdMpEZwFAHvT5IoksonMpLMvK+lAiujAh8D6VE7RqDumGSeBQDmE4ZeM5rMcTT3EyxW8&#10;zEZztGelMDQSayNyEa6UMy8c0szPDp8b/ZLlmebbEiqTuY9KWy03w5LZxl/iR5d4ytthMfRh0HNd&#10;jAmo2fw+8COms2ElxHfSecGjDDbk45PoKSA5RfD/AInm8SwJqJe0QwJIzScgIfQA9fxqa/mtoNTs&#10;NP0qykaOKQB5UGWlc1009x4j1fxBPa2dk/lxxr9su3OFX2B710WiaZ4d0/UJHmvLfzNnzTyDOB/F&#10;gHuaB2Mrw34S8YazqssUcU6pFAGuZiMrDnovuzV1V9pkHgrxp8J7+78M2l/qM0M6W2leYHMbNwkj&#10;L79RWhpniLxUfGN/H4csks9GghP2iZ1+aWT19+azmudFt/Huoazr3ju71LWLh2FuHUv5Sj+6nbA9&#10;quLSepE1dGPqWl38urahquta1Ob6e584BT8lrETnaB04HFYuq+IbV9O1Oz0fRLoWSxKHnkBHnMvU&#10;49Aaf4g1y71DUFSC0ktrCEs00sp+e4J7Y7AV57fakr+RDCsSRKxGQmC1EmugRjpqWWu5GkidrxS2&#10;CH461jXDlmuDFaqcnnb0H4VC0iHpgAjpmq7F0eYpIRnrk9azKPV/hbea9pnxX8Nut7J9jvLjyry3&#10;J+Xk/KcdMivrK+WIareYtNy+QrIe3NfDuh6pqlo0Fwlrb3IjuFZonOM4r1e0+KN9ceI/C8Mnw2sI&#10;bfzkjuGWckt2zyBjFZTgr3HFI9muJCRJ/o23k5rImcbR8v45rTuJLeXRrOe2uYpIntw3B9ex+lYc&#10;hGJ2B/OpuuhWpBKy4JyAM8CqbsPtQAJwRRIzGJhg4B5pqDcYzigpCqmZd3vyKezc/d6dKcRw3y/r&#10;TDnB+XoaAGuD5S5UZP6VGQPIc7u1PbO6P94Bg9KpT3ECyyqS/wB3jA607BYq3DDy5CCSBIAQOrE9&#10;gK+h/g98O5bnUdP8QazpzQ2sbB7a2lH3j1BIPWsP4ReBL7WfHEeranpU8WmWk6uokGA5HQc9a+xb&#10;mW3Wy0+CC3ijgggCRRoMAAVLa6GbeugXM8YW3RLSIRxxBYo14CgdKymOXlJZsk96c7ZVvmA9qrsT&#10;v69qllJWBsbR71AfvLhMCpDj5uO3TNREtkZAqQGt95jTCFCZyafxtNRtgyDC9qAEJXglD7VCxbj9&#10;3xmpGyFHFQHcXfMm0Y/OgYHaSPl7VXkjGCfMbrxUnIYDf3pG4YfSgCLZhIfnJwec04kbMhe9BJx9&#10;0n2ph3bif0oENYdTsqFsj6VLwVfntUZA2jkmmBEd3OFBA70448pTsHTrSHH4Uz/nqMHAFAyNvvff&#10;qLPzN8/epWIwvyfrVdt3zERd/WgaHnkDjpUZ6DC0c4HFHY89OtAETZ2j5e9MH3H47VI2OcmoTnBo&#10;QIO/Smd179afjhqjPfj60wGtuwcjvUZB3dBTznD/ADUw9DxSGNO7dxjgVEf4cnuae3Cg4I5qLtk9&#10;aGAhzkjJpp+lP7NxUR/1hO3tSGIecelREjYQSfapTu2E4GM1EVBUHd0oGNyccxn2pc88d6G2mFBt&#10;5BphIyaBXHZ+98q+9Rdx8v60uBlvmPvQd2T7UAIMbW/d/SoyeR9Kf2qNv9ZGc/hQA3nnjimY5PyN&#10;14NOY8GmEj92CSetIYnzbOTTOfm/CnHHPQcVE/3l+Y80ITJABnngUh284HGKjP3R81Ic+Yv+c0wH&#10;E/I42nkVQkz5tyN68Hirb7vJlyQMY4qg2w+cQzdKiexcNyBgCYjn8KUkApgYGKTK7ep60xm+blq5&#10;zW4mP3hyvfinA/K/JPNOAzE3PSmlT82MdRQItJuLY2/w8VdiHKcE5NUouChJHUVoIclsBscUxM0Y&#10;kiCRrheTyf7tdBp7lSUWIcngn0rBtlYsSV7+tdPaJF9niAj581fwprRiZ32kjba2484HkH8a6lST&#10;cHOPujmuZ0kD+1pQIyQIk4NdATINZYeYoyo4rWmYs0BnjCt1GMVdQNvOR0A71Wh5jY7h8pHFWwP3&#10;r8HkVtEhlkFSAQnH1qRcYB5xUKYwMAdasDbtPAqgHcEHikWPEsrFuSPWgZw3y9xT8jnjrQBIATa8&#10;Bc5p5+VIch8t601MfaA3OPSntzKh7A0gFO7EXyDp604dKMDznw3GBSjGaAF5O3k4pw6r8vFN445F&#10;SKo4O5T6igY3ueKcu4RnCg/WjH+ksvT5c0h+8eG69aAFBbcP3dJzuXgYpeP3n4U47NqfNz6UAOUc&#10;n5aOxHrQCQp4pMkFjtFAD13F0yqgAHJqPLbh8p6mpAf3Y+lKOhPHFIY0Z54oxy1O7NzTD94c0DG4&#10;+fpT8DYny+vNA+8eKONtFwEI5FAGA3Halx8pxTe9AEiAE5zgY60uBhue9R5Y7B6UueDxSAMfvACh&#10;pf4mopR196AG85HH1peM0EfKeKZz549AKQEvOD8tNz1AXr0pf4TSEDzEx6UALzuPNKN2wD5uvWjj&#10;0p/ALnPYUwIuckFh0pBj5vnPWnENubj8KXHzDp9KAFB5BCjpT+Np+eoh1bj0p/rxQA1s7/umkx8r&#10;HYDTwFw3PelyPL4INADBnK/LS9l4pp3Z/wBXxTuwoSAcBRzn7tJ/GvzcZp4xuanYBf4DzgUo27c8&#10;9eKQ7do5FJnjheBQA878SkKDx+VNARTH8uWI456UYf7PdFYGPA70idDwc45zSAVuj4AyOtNyu6IE&#10;HrS/MI5sp360gxwCRTAl/wCeuBxtpuP9rk0rMogHI61EzgucI3SkA45+XANRn/j5QbTnNSKWDA5P&#10;0qAEtqE5yOCKY7Ft+Zo+R05FRnO9gE49aVtvJAPbIFOO0xsQc+1Ahinj7lO52H5KY275fk70Zk3A&#10;FD70WAVid4G3t60o6txSH77fL0p305osAc7s7aUfd6UmG3LlTS8bmOfSkMT/AJaCpOmePpUXHmji&#10;peNvIoAQ5yPlpfqtBxnrR/e+WqEL/E/y0nHFL/C3oaQnk4WgBQeD8tHpx3pp6ICpp478UALl8yfu&#10;hjimYOX54qQ/6rg1HjnpSGLn5lwvHemlpNzAOcE81IANhyCPSkP3j8ooAF3eVKdnTGPenjOxOnI4&#10;pv8AyykHuKXjcOTwKYAQPlO2gfdznNOAO1/l4zTDjcv60gHHryo6Udz+lMOOlKCN68d6AJF+4DgY&#10;5zTG2/JwB1pxyVb5cDionBK4OevNAEg+8nFPYqIJOTximqMRD5hgCmNyDxQAxm3OcgcUAgiP5xRh&#10;Cv3CKAD5sf7vgUCHn7xwKZ827hutPZwocC2Y5xz6UnXb8oBoGKMcnb+tB6dKZzg8/hSnvxQIXv07&#10;UlJ824fLS/hQAd/u0nYc0vc844qPEu6QqoO09PWgB2evymkBPZOtOAbYp8xeTyPSj+PrQBGe5C0c&#10;/J8p69aU9H+T9aTn0pAId2+Tjpim/wB7NObGGwwqPB+c47UAN+bb/qxTcfumOORTxkwyYXoPWoS5&#10;CyfIeooHYQklWBXmkOct64pSWLg7Rjio3/1xO49KAGsCVf5PrzVeQoLd+CMDvUzY3H5uMVVl2+TJ&#10;lSakZZ062tp9VUugJSUEV10nmCYgqQAgArmdEwbq/IBwSK6OUvvT52NCQmAZSyYDcmg5yAXpBtG/&#10;K9hTefMLEcdxQApJ2HDjmo+twpP93gVL8hjYhB+dRHG7ODQA8EgjMf15pM84204lfJJA5GKgJbz/&#10;ALw6c0AS55Pyg0jHCNzSj7rc009TQA35t6ncPekYNs4OPenKU8wguR6U/pDLlskUhkAEm5c5NSAH&#10;y160YYopxxnpQerDFAx4xsFMP3Rk0Z+YZU0ZHnD5iBQA3B8xMxtjFSEfuzx24pm9zkGHvQScdzQI&#10;UBQVOfrUhwYhjOM1VKt5qnze/Spw2E5XI70DFI/dyc9qiBk2MBjGevrUhYGB8A9sZpg7UAPGMj6U&#10;ZGe1RmkLHB4zQBIe/NA6tz9KYM7T8ppaAFy25fkB9aUZwfQ9qbkjPJpC2ATvz7YoAfhcDnvwKeT1&#10;57VHlfLHAPHSm56/NigBeC/TFOVQQOaYMbDlh1pMnPGfegCQgBelM+bJGB0o3fKeKjbf50RHI9PS&#10;gCYKdsvzDOBSEMF4xge9NJbbkE0gP3vlPHfNADueMACnDbu+6tMGdnWkzzwtAD8DexxTM8D5aAcj&#10;lqfhcNzQBHkgr8v/ANal+UlvmxQehBHFISd3yx9KAFwvyfvPXijgkelNP3mI9KXPzDJ+tADuCD8t&#10;LxtPzdqjJO04HFOzweKADPyMQnekydo5NB+792g7duCPyoAaTyBtowwA+WnYG0/NQfrk0DGtnavy&#10;MD3GaQdRkc04k/KdvQ0rdQQp6UCEy2Twfzo3HeRsHI4o49e1OAXIOB7UANycjimYJIBzgmnsMFcd&#10;25pD/rx8owBzQA7jpsGMU8A7ch1+lRZ/1o2elO+TyziRie4oAbuxPjYRSOflGcdaccZj6cdKicMR&#10;Kdo6dadhkg2ny8r34p8qZMZEoHsDVePcUPzd6fuO4cHFAhxwGU+1N63MeSelSL5ZE2RzgYpflz1U&#10;UARsQJCAS2e9A37hleKcwG4jZnml/hHNACcZOFxkUAfuxkZ96O4pT1Py0hjDncDtp38B5pjY2vz2&#10;ppyYODjmgB5Pynikz+7GKQAcnmg9WwM1SEWujgY7UnOOvFObBk+8OnWoGdfOA4HNWIkP3elNYDEX&#10;ydO9OG3cM59qP4yNvf1oAAPlHPSl5455oGaU/dBz3oAaSDkZ5pvc09s5+6CO9I3AHPUUhDCG8we1&#10;L8vmL81HGRQN29D05oGB+8vymmZO5vlpWY/acZHPQUEEK2TihAHfpT12HHzGoupHNSHgLzQAp+8c&#10;Go8/M34U44w1MwePlpiHcbh8tLzgfN3pB90c0Z5PFIAycrxS5/cueM5pOMAUmMnqMUAOz8udvagM&#10;4RMr1NKMeW3y8mmnOEBHrQIflCV+cikONx5qM52tyOBxThkwLlecdc0wHdxS8bWoXGwgjJzwfSkO&#10;QwywFACHO8cdacCPNUYPWk42n5x0pqnHofegC2u37QjZUEfrXL+PPDmheIfgx4l0290G2uEl05vk&#10;IG7IHDRt/Cy9RjrXQggsMqPzqdZHBjODjcKznHqUj8XviJ4Z17w58WNY06e4uZIVvmayuHXHnR5+&#10;63oyjg1yMEhZc4xwMH1r9V/j38OrTxN8JNQvNP0ezbU7fT3kEAABuVUZO09nHb1r8qLu3vbLXtRt&#10;J7G6SWHUZECzLtbcpwVYdiK3hVTS7lyLYI5zVWZ4wzAEk9/aoxMvlLvyDnkGm4d79THZ/M5ACjkt&#10;+HatkQKG+ZAYzywxWzbaVrss8DLpzxwsVyzdCPrW1p+hf8SeO8vtRVQrApB0LVvT3d5Jo0duHiSF&#10;FUKq8H860UGTzaGe0On20VnHGyl2iO8gd6z7p4v7O+W6Jfccj0qS785Z4hxu2gDP+NUJlCG38xTl&#10;uc+tNoUZu5WDH7LIpkLndnJ7VRWS5GsQ/KVU8KfWrcoiFxGRIRkVGFkaa2+YsVamJlnO26RXnHJ+&#10;99afII43Ia6jxgEH1qnclS8YJYcjBqJ49yQZu2ZVX1pDuaSXMAeQxvgnA5Namlzwf21MZXjC7hnB&#10;rk/IUlCJZMc1bgEccr5lfcy9SaaFudJrB0o6/YSLNGsaD5sfxVhulq2tCWMSKpHFRTKJLFVMzna+&#10;etW7Lyvsb+ZxiFgKB27Hq3w8tLJ7zxFfP4zmVbfS5UMIySzOODjuAa3b7RfAdl+z34l1OTxDdm8T&#10;U3e+do/lud7ZVQOi46V4dY3/AIjsLmKS0upVBvdyttyAB/CR3Br1rUfGXg7UP2d/FdjceElga8sF&#10;XVcDm0lQfIyeu8+nSt6Tjq2YVKkoyWl0eT/btIXxkstl4dntGeMb0LkjH096l1azW40q5uI1QSDB&#10;wO/rXn8VxdC5uTMZDtdhE+OiDpn6iuk0nVGJgjmL+U03yk9qiok9jeTT1M1Y8OgZiCc9expRG5Qn&#10;e5wTkV1mt2EU2lQXFq2ZVUEqvcVzCXBRY43tmWTGDuHU1zWGmSrgWxIlIITpVZiH0u4Emxvn49an&#10;PlbGJlUHHT0qjLFIzxFblgA33fWkxoqLvhukxcHbvH4VqrcEvbZusKE+vWs+eMGxlXLE4zmoImIh&#10;hBYZ964sTh1UR6GGxLpvfQ6+yvDst1Bztf5ce9elaXdl/DxUg7lAxjqK8atp1RSWYDAPNdJY6t5Z&#10;08tKyktgcdK+LzTLea7SPsctzHZNnrDW9ld2UkUqx5MR69c15lrOh6jba9dMtsmBnaezD/61drbX&#10;SvYxSrdEEID9P/111mlR6VqFvdyahesI49OlHl92OOK8HD1p4apZvQ92rGNWHMeIWukX0zWjiaPI&#10;l55616hoOi6K126SeIoUZEUkEfeP/wBauBkN/BqF5s3lFv5PLBPO3NOg1S6Gq2JV5oy24KwP3SPW&#10;vo4VFVVmjyXKdJ3R9S+GX0HT9YhNxrKtF/Z8qm5CZ2Ng7ePrWU1tPqfi7wjbzPeXobXnICjAmBPy&#10;k+gXvR4H0+Sf4Hm5vZfNE1ywiTqz+4+ldrf6l4a8OfCtpmuoknMBDSlcvz0RPUnpx0r5/GYZ8zXU&#10;9PCYqUuo7xVpsOk/Cnxx5dxprO1vAokBHf8AhQd8e1fLGt7ZZmVs/MuceprsNS8S6lq09pNc6pNF&#10;b27P9kstxxHn+Jj/ABFq49sSao5kcEkkgVzQl7PS2x61CjLVy1ucpGTb3doRLtHmEH2rsdOuIjPZ&#10;HzgS0i59qzZ9J1G4ldYtGdgT1zitrSdDu4JdPNxdqgWQHG7OfrXTVUa0LrVkXdOWuiOouYYyu4pH&#10;zAKxHTba3H8WCcGvSYNM0+40aILdsZBCN3vVSbQ4l0XUMHcQOTnrXzUqjpStJNandRxS2vc8tZ0Z&#10;G55D9KR1QxN8inIqHV7W/h8SwlFl8tnPIFWYFP2NRITyvWvUslGMk9zW3OzAuIdmo27pxiQZrftb&#10;qDdb5ZAxXkGopYt0d7mFenBzXOXaXKXtm4kYbW4xXXB+2XK3qebicO1qkejRSwfuRgAt3HartuzJ&#10;qLbJ84OQc1xWnXyPGsbuoIGOeoNdHBIVQYnOccH0rzcTTnTdjgi7aM9OsZoho0bLKgcMN341sQyT&#10;G6T75G3PSvNLS5xaki9ckHJHpXc6NfRyWzY2Bjxg9q85aN3LT5TeMcDi5LWchLRkDnoa5a/tp0sz&#10;vXGWba3tXUSNcFVPm4G01EPLl0a9jkKtjoT1rhhKVOfNuux6NKqmjglUjT7MMzFtzVDMgNsSCPun&#10;jFaF2skOrGN4W2sfkYCoDyn3Tk9hXu0qt7MKkU0Y3mS/2fMgh5DcEnpW9o93NH9nSS/JDHAY9qzJ&#10;I13yHb2qt+78yDLsApPIruUVUR41eLhK6PVoikkO15wTs4ase8QiRxuJw3B9aytLvyY7MLMxO8DB&#10;rp5fnt7zNkv+qByO1eVjKFr3R24XEbHC38TkjETVXtw32cwyAEDhW9c10FxHM0i7oHVNp2nHWsYq&#10;qFcuSQ5OcVhTfRM9BpSV9zIvIGhuWAjJBbseDUASPapCnORXVPClxpTsNhwnPPNc/JDIkpAYY55r&#10;2KM9EeDiKTTLFtest3Am8AAYHtWlc/vdPk/e5ZVyK5fYwuJzhu9bOlS8qJX6kjJoq0FL3uqJo1uR&#10;k9r539liNgchjVho2NqPmLHPSrLxKJcoQSTzioiziRxsAxXM42Pep1FNaGbOkirKREenSpLGYmZg&#10;0XGR+lXHZTCQRn0NZxR1nBGMZ55rWErqzIq07o663uIS20ooDJjmq9xbQhpttsMbgeKykI+zrhwW&#10;x09K17OdTZFJV3ZYYPpTjG2p56lysxp4AZxiUY2GsCSKaHUPMRXwZOQa7W62JqcpS0XGF4zWVemN&#10;luwLNQSBtraE7HSnzozvMLxR52ZA7GgpKDFjbjutYUxvIdZtAu45fmums33243W6liwxzW+yOapB&#10;bjbaSeC+ZlkYL5gOK9HsbxZdHCnByi9+tcHcxFVmBiGdgOBTdPvXhu1Rt2DIMc1zVIc2qOF+6zs9&#10;YtQ9pO0UQ+RASAOa4t0IgPyfxHAr0WGdZLWxbfEVeLDVyusWkkd8jpH8jNzjtWcIdFudNGr3OeBk&#10;2L83FI5OJeR1HeoZJWF7dx/YzkEbT61E7Ebt0R7c5q3pZHS4czuVJ2eLWYP3xjB5BA4NdRp1/EYk&#10;U3UZyMcGuSvGMtsgJUlVOMdq56O4e3niYGQnzDkE13U6SqI4akJR1PaHitZUiBuk+aMnIHSuUvrN&#10;g04Llhu+U4qXRtSil06MiQFgOhPSukmAl0uE4GdvHFZTi46GlKrY8d1C1kXULlt5wSOM9Kx5Q/kn&#10;EjcKa9C1W2+S8BiJdh2riZkYGdWtCCOnvXRF3sdk7NGDaO/9ocM2RL3Nem6bfQf2O4bUI0xGNxJ5&#10;rz4RKlwxBwTntUDysjfMsuC3QGu1UVOJ5FS8ZHfXuoWwBw8ZA6EnrWEsrTS3bAEgHg1yk93FIwQu&#10;cBh8obk11elyWjaXKiwAFoxs5rmnheR3ZtSqJrcSSI/ZZASpOM1yOpxkPwnY5rv44XF1dq/ULWBq&#10;0CfZyfLGNx5qqek0zsu5RscLbyNDqEbh+C4z+Fd9Y3azWgIugAVAP1rgrmGMAHzB1NTWt08UfyQ5&#10;Icd69hQ54nh1KnJNncXkqojg3CE7ema5Se7/ANJ2mcZJqOW4lllu5BG/MYyuaz9kDSM+75sjJJ6V&#10;rDDRTFPFuK0IbtlE5IYE4zUEU6CyJaXaFB/GquoTxrqkw3JwnHNc3d3Fw6Kiy4XdjrXr4XDcx4GO&#10;xnL11H6nfrNPJHHcyhMkE561kxqAIsN3qQoVhkUojEcgio42bdgxkV7dKkoLY+arV5VHqy3vlIUB&#10;eQOuKjKn7QGDnOOakGdgO3PzUOep+UfLWxlcolh58qkHO7inHO3IXJoKf6RI+AfelGcE+9AhR3oy&#10;mJPk7UhJ6gAn0pj7tj4Q9qBCM8ItzmZcg8VWHzTt+9IGePerNzaQvpdqTJnpnB6VHGiqsmIzwgwa&#10;AJQwBQeSMheKaWOMgA80inLqcHJB607ByoxyTxRcCaBn8wkqvANP5yWV8DJzVfbIt0AYn5Aq58gt&#10;myqgkcUgITkuDgZpN0m1+T165oHPRW60EEE5AFMYhJ3R/Wrbg+Wx/wBiqf8Ay2hO4YB5FXleIxrx&#10;jjrQIrpjeucdeKY+RflvNz9TUkw5jZewOap/vTGzszfe4oAvo6mF1K8560wbfMmyo7YqJSrWsZEh&#10;zmnfMGINs+OxNACnZ5i8AcUzjcfY0jAHOCxOaUYAHOOKAHZG1eaMsEb5OgpvO5s460HH/PQ/SgCV&#10;GwD1wetSm3BtWKE8jJ9qrgSGNMADB54q0Hb7OgE5HFAFIDDYPr1pcHOSKe/+uGFPSo8fJy1ABhdz&#10;cVKm0xyAkcCo+Q4Bjzx1zTcsC58o57c0AIyLtkILffpvmOqOFtTj2NKWycMpAz2pB9xTg4z1pjCG&#10;7ng1i1lS5dD5gJ5r2vwv4stPIEN3KgHlgB92CDXhc6K00fyqPmyasqIggPlv07Gk43KjOzPoXWfE&#10;+j22lO0dzbyt5RKKGHP1rxTW9X8Q6peTK1zIlr5o3xxnHme30rAlTfgCSfbnnLE5q1b+YFC7iAF4&#10;qVTQSld6FiKOFTGTCoYRgAdgKvIFML4lHXtVURFycynpzzUsQjVpvkJ4wKqxJNj7lOHU04klEGBj&#10;tUTMyvGDGOe+aBEoG0ykk521TH/HxOWLZz8pqVmckZA96Zk5X5e9CQDlZdoO8VYjaMF/mTketVSm&#10;XA54pfJxJnz2HrTAlziWUjPvUYYlGGe9Lj5MGmYO9cKPvCiwCKhWZRvbO6tO2kdZJDkDpVHj7QuW&#10;xheKTJ87G5unbvXPiKXOjswuIcH5HXW87gRsJVPrXRWs0T2cW1huEy4x1zXn8btHpUzBwW29M1Np&#10;epldZh3IwH2gDB6GvnsVhbpn0eHxK0PfNOe8m/s5XMyqiruPr6V07KTJNw/3F71h6PNBN4bsCiRB&#10;gq5x1rdu3W2tLuaV1wtsDtJ4J7V89UVnsere9jIv5oIYwWKA+WcAmsWwVrnUwPtu/dOOF61wmr6j&#10;fXfiq/zPII0lySDjPtVjQ9RurLxTFcxQCcGdPMiJ4Kjrj3FS/dLS6n0Ro+jPHrem+bDtUBWbA7V1&#10;PiZFufh3q1pbSTRRnTXVgvBJxxz9azNN12wuPCej3UZjMZtMjcMNkDkH3FYt3rV3d3d1HDYQQ2qZ&#10;3zscFvpXnyd3dkqUnI8SsfCmtmFY7grCUvpC4Bzxnjketei6abDS9EuGXThc3RkjjgiVsnJOMmq+&#10;o6qAwihn+XdgyfxSH/Cue0ZWj+I2sXDXN0zXNxHtDkkDHp6VdeHtKbk/kmehScpbHr8FtLHqzzXa&#10;I05tlYA8hcjoKq61qGh6dosM99raLJMCbe1Tl3x3I7AVqSymTTosum5LZTnd1I6Zr518RyzyfFvx&#10;gbw37XAUBTIPlCDptzxj6VwUaak7dtdD0IQuWPEPirX9QvZbeytntbUNh5CMvL/gK5e2sx/aM80s&#10;k0s7jBdz/KpLW4svLmRhLnzTzsrYjksxHzKc4GDiu2c3SXLGNvzfzN6VFLU1rGJY9OO4Ju3A49Ko&#10;a5eDzrdUMhZmVQicsxPQAe9Cy3UqTRWumX8rHhQFPX612nhzw8LJf7S1OaCbUWQmOM8paqfbu38q&#10;5KVJOfNPpsurOiviFCJk6X4eEfhye51JcTtCGW33cQqemTnkn9KuQW9sGXYsJVZOBt5rY1CdrhHR&#10;ZHCb8nnrUECDyYBlcjsK61Jq7bPGlOVRl+EKJLdS+GIAx6VtxKqWk4K9V4NLpGlT3E80rKVRR95j&#10;0roZ9PiFvEP7SXoecd65aldXs2VojChijMF6xSPJTGTXE6vBCllroZ/vIxUZrb1HUHtb2OF7V87m&#10;Gc9a5+d1vYD8kyJzlq2pxu03sOVXlVluzyGW0Y30TsrhVuW7Vs2isXYJbBQuMV3I01fs8ykqVH+z&#10;USaTtuC8btjPIxWmKxaei6HbhFZJyMZVREJMse7HIJp0Ud3cSeXCsr8/MR0H411Vvoti8sRmknJL&#10;DIya31XTrWxaO30SFQE4OeSa8znvsrs754hRRya6a8FnF5iJvYdD2rVtoVa2gH2UbVPYYqQtdzXs&#10;RkjAVWP41sQxgW6/OAv0rt0pq/VnmubqvXYktbfDcW/pXQR20o8oOdoAziqliha74IwGGea3J2Jn&#10;IRR90DrXlYuspaWNObl2EjkihBIgjZ8YGRnFOadzalvJQtnoKqPFL5zBlIXgkms69u7OBZD9pQYj&#10;4561zUqHM7WOarWe7epcuLllLExKvy9zXK32oWnlBcrI7SfKAK53UNWvbnVBFEjqhcgv61NYW3Lt&#10;JdWpf/aYV9JhMBGEbyVjyas5VHZHR2tyDHFiyQAIMZFX/t06iTFiOo49aoj7MNMULLGSOy1NbK8i&#10;YaLbtP3j3q6tGDWx0Yejy7l0XuoluNPUDA/GpTPebQDOwz6GoHEiIchBhfWqLz43cDn3riWHi9ke&#10;hpFEs9xfKkv76Y8cfOa5+5uZTLIWuZh3yW60+7mkO/52OBk1gzzQvAQ0i9emcV24bCJO9jmrVUSv&#10;d6g12+LqcRheTuJzRb3motJKy2sjojANuX7wqpFLAvW5tVQdcsOlWH1O0FhiBbXYD8wGOa6pxUNT&#10;np0pVWtDtNOazm0x8wQqSQfx9KTUI44yGN1bqjR/MG7CuE/t+3t7K4MGlq8mz5QW4z61wt9rHiW7&#10;1uQya1Lgyn5RwMegrzFRnUk2np5nqRw6hqbfiy/0tptKht1iYxsQNo5LGsjTNJup7rzZpmJZwSM/&#10;dFWNBsrGefx9JcRhp4zD5RJ6A9eK9F02xjNzEEjdECrk1GKxaw0eSL16v/I7KFNyI7DT/LggjjRQ&#10;qgZxXTW1laxwam5ILvF8uTwtOY2iTOqx4AUAc8msvULqdmhijJClgMKcljXy1WrKtL1PTp01Fale&#10;R7uNpwuwneQf6U0wiLRrq6udQfJQkAmtW2sxBZz3N7dZcwZWNjwo96848SasJZpEjulEYkOADwa7&#10;8FhvaSsctfEpXSLCa9a2OsXF39hM8vkSLFGx+XkdSPavGte1HUJ/EMpeX5pr1mYqMAZPSptWvSqS&#10;kTZOeK5x5pJVsx5BLeYMMBX3+U5YoWla58Zm2YpXSepbSCL+3rJpLNseX8rMOK6h71v+EKvtNXVm&#10;it5nDSJGcGQj1I7VnSzRL4btBIkZkW3IVQOhrH0+3uSt5NK8zyvcfL6KO1fY4fDJLVHwmLxPO2jZ&#10;tDaKsiSsgwhCYGMCh5wtncIuq26oSdxDfzou7WNI7ES3cas0qEgNyF71n+KT4HEdvb6dc6jFJIYB&#10;tJJDf3jntXYo9DgTM6eTRba6e8M63dxsPlgENt+i1kWAvNQ1S8JChHnBfA6e1dfo1h4esPHnhi7Q&#10;/agxjEiOA6xo3EmB3OPyrrNdl8AHx9fx+HPhe9raLAhe6klO6eRvvfL2APSnzW6Ce5j2cBtdF1y2&#10;ie4CXCx+cFfrt6Vcgtbk6LrdyLKYx2+wMw+6M+9X9B0rWdQ8X3UCBoLWGPzL++k4jhjHYE8Emn+I&#10;tYtXvLTSdIiSLSLRyJ5iPnvJB1Yn09KyctbIi1jlb6RiYlNnJjHBFUcxiA8gkjippLwvIUWyGFUj&#10;OOtY5lVr+b5SOeCe9XuWTySEYOc+1Vmng3IWlOfpSTcKrZ5x0NVVDk3GbPoRzVoRJNMPNiwsnI4H&#10;rUOJg/zHAPIouZEW2tBhS2eBgVXZ7mRGYRHCgZNMRcSNiykhgo5yRxWVe3RF8iq3yKCPrReaoW0x&#10;oFAQLxuxyxrItwbnVLeJrxF3NjzDwM9qQExmcRyFZgMnB5qWwv7611Gb7LBG87oVB25xn2qG+03V&#10;IbuXdDCVA6rIDx9M11HheLT7a2nvrnTXkZHCxKVyGJ7UBcis9NRZrK7vb9vOmud+AMbO5/GulkQ3&#10;F3KtvLeJZxxqJG2nLeuK6HVtKnbwdpepvPAHmlTbYx8+QCepPvWnpUtzbXUcX/Cr7W4U2ygSeYBt&#10;Ld8d6c04rREp3Mm0eSHw5NFb2LCNHBEaDDMT1JNbmm6dPeyTm4sZNh2k5PCjvk1t2un4udVldNNg&#10;jxvkeRwFRep6+1c/N4hur/XtS03w7Yxwafbwv9s1WUYD46kZ4x6etVFWWoSv0Lmp6toVla6vYaZp&#10;EbNDalVZTgM5HOR9a84g1Sy03Tb+9utNtbvVpmkEKyYZYge+D6Vh31/aW2o+IPK8QNdSySsDPj75&#10;Hce1cZK93LczySFyWbO5v6VDdxqL01Ll5f3k11JJJqJJe7LMqDA59AKpzYa7kbI/1Y6cVGVO7OwE&#10;9gKnRfvlt2SKSVh3IVwW4RutTeWxD5ifJIq1DH8xO1atlH82DEfSncCtFC43KA6qVGeetTJZRtJK&#10;NzgN0IP3TV9QQkXyc56VZXcAf3Bz2FIR2PgrxJqNjq02n37TSQSyKqyE8EdB+NeyzrBLHbul2hja&#10;PKsDXzZMrtYhGiGcggjqD25rufCGu3CaxpmlahegGQhbeVzw/oM+tZyhy6jTselFW810O3qOQanS&#10;PbFj0q/9i2307mTCmNSoJqOTaJeDketQ2WmViE+T5+tQuGD/AIVK2PNI3HGM5rOlmczqqlsbuuKV&#10;wIrlkEigylflPI716J8L/BeqeJPiNaF7WeLSLG5V7y7dcLgHOxT3Y/pVX4f+DtY8S/FAxxwzxadb&#10;TKb7UGHyRr3VT0Zm6e1fc9rb6BpXgDRdH0nRLa3s7e3CkIPmkbuzHuT1qnsLmuI6afbeHtL0+wso&#10;ILO3twiIgxuxxk+pNUHPyipWOSfm6n0qs/U8d+tZDEY8NxURDGMncKaxb7SozwByaTcMSHd3oAac&#10;etN79acef+WZxURLdNvGetADyPm4FRPxEMN3qUH5Tk81AxJulGQBQBHIUDIPMGT2phHD5NSmOMTS&#10;kksSOD6VGQuBx+tIZXxiQ/IM5FIw5bnsKlb7md3OelIdu45XHvmgRBzmmn/WPmTt6Up/1j/Wm885&#10;BpgRkNvBzTGJ8s8Z45qQ845puDknFAysD8xG1vagl9pGBzU7Y2EGID3FQMWySEyAaAGdmOMnFR9m&#10;y/U8cVL/AMsn6+9QtzLnb0HrQMa27Jwo5FMOdxyafk5P0qBt5Vu3NADh9881E4X5R5n6U5shAMkn&#10;0xTTk5OOwoAYcdmPSmZ+Y/J+tSNjI4qI/dGRigYNjH3ah7N9etPbOFppxhucZFMBjdqi/hYnGakO&#10;3GMnpUPcnnrSYCc8fIab/C1Pycc4qM7gc460hh8uBz1prcA0vbBzTTkp938aBidz8n61A2fm4qQ9&#10;RzUTduOcUCEHanZ+fr2qPJBXK96fkZPAoAacZPHNMOfL9Rmnc56VE+d6/MenSlYYh+8ajbO0nHAp&#10;csWf5RgUhz5ZHSgCI57r196D909KP4U55zRzgZPNMQzjOcinDHz8U0hdrgqc44pyj5CdooAY5GGH&#10;tVB8bHGMc1ffPmxnH8NUZM+Y/PeonsVEpvsUp85yaBgk/IM0kgBnwVHWnL1+7xisDVDhnL5T05ps&#10;pAIHmE5PAqQ45+Tn61GBmZiUHakBYi+7Hk5+WtOLADnbxiqEYGBwa0ognlHK9e9UDL9nndLkEkN6&#10;11Nl1PDfeGeK5q3ACjD9xXVWIXerMcAkZFDIO90Vcy3TnP3FrSnLnxFpmyRsD71VdKCCwuiMfNtx&#10;7VshYBeYITOzOa3hojJ6s04lAifKfwirPZvwqpGQbaLDty/NW0A3Al8cda0RBMm3yyc96s4GI+e9&#10;Qxhf3noBUqn7vsaoCUKfMb5DQM/vPkJwwxSq5yQVoHJJx3pASDGCQtOzyKaMhse1OH3ulADgPman&#10;HGG+YUg+opGUlcbiKAJoxEyvubHpzSDYGm+VqYi4RxvanDdx9aAHj/WE7ecetId23oMZp46P8q5x&#10;xk007/LUlRy1AxRnn5f1o4D/AOr7UuOBTed33aBjx1zilwNnMg/KmncRg4zR/APpQAmWyvy96kJP&#10;zUzA3fd/Wpf3Yi5jBOe1IBhJ2nC80zPKjys57+lPP3vu4pP73XPFAxxwB1yNvr0pmOpAH1pxH7t/&#10;pTcHYcZxnrSAdk7DQRlVyD0pF3b8FD0qU7cZ3jNAFcY3NyetOPDNxUm0Zfp1pcfuzlRQAgzsJxS9&#10;6Yc7BgZ5o+bYDtxSAfkZpMJ854BzTQTj7n60/jHINACH71Ic7P8AWAUv8S80FUKnKt7c0AIfM8th&#10;9nwOxoB+RPmyaXH3hk0oUbOlMB4LE9BQfuPnFNXhzk03B805XjPrQA4Yy3FGeW/CkwN8mASD0oII&#10;YZAoAdkjdheaBs5+bk0DBQcnrQc73/dd+uaLALxhSDx/Kk6yuMil52kc05MiTJi7cGmAgDfMcGlP&#10;RuKepXypAZT1pDtAPJ6cUgGdloywHOM0HPmU7kRnMZoAA0ofh8DPPvT/AJcTEkZOKYFyhO3mjOGG&#10;VPSmA9sFEHnkD1pg2Zk+Y8dKUkbec0g2+W4PA7GkAmBhvkzSY64qQDMQ+bNNwuX+bn0oAYz4gc5G&#10;B3pIwhsy6yKfm5xTnUNbzLnGYmAP1qrY28kGieUdSaQiZjuPuaCi0T++z5fGKcD8vB4zSYbvilGM&#10;jgUxMXncPrUZc+bIDGc9jUn8YzUqFfLPC/WgRCpbacqfzpy4KsQe9IerfP3pF7dvxpDJCSQvuaYc&#10;+Z939admIyEDGccUEYWQ9elAhuR9oU46CpPm2seMAVDIpwmX5OKl6w/exxQAh+8uO5p3zeVP+76E&#10;d6QYGzI7mn/8s5hvPamA3BznHalUfvH5GCKD2Ge1OyMdaAF581cHilwcOcUzPympVx5DE460xjcN&#10;s7UoA2n5qaR83+s7UvOelIA9Oaaeo+albIiY88U0cxK209aAH+nFJ6UE8H5v0peynNADhjceRzTW&#10;74GKTjzP5VIMcZWgBiE+YoKDAB5owuW+fjNKfv8ASjj+73pAISMRjHGelISP3p2+lLgbjljjNIwb&#10;BHljB70AIGy+PenNxge1MUfMfl+vNKVy/Jx/SgBPl3YA78VIoxHJmTmmY/efdo6McigB+QVb5BQw&#10;AhUBv4qYv3utOLfMMr+tADMcrwacPvdKUsAkwC9hj2qIdTQBL8p7dD1ph6HBoDNjGwcik/gY7QOa&#10;BAenUU07vNyJMDuPWpcL5eN3OOBUePl6UAKDhm+Q/nSNnyvu0rZ25GOtHOwmgZDnkc09SoWQ80nY&#10;kUcbTxQIZg+dIdnX3pjZ8hhuNOYnzE5oOflOKBkKA7mG/qacU+Rs4p4+9jHamkny2BA696AGMFDK&#10;Nvao3A2HuPWnZGFJHemsfvnPVaARA3U8VRlLDfyvoeOlXCTtHPeqr/6i6JUA5GPekhl/QjeJrutD&#10;7CBDsUq5PUnrXTMcjIz1NZekop0m+LR5JAxWkxHlqAnSl1ENO70BpMuI5BtGD2perHmnAJtOTQBH&#10;zlgB+tPH3cZpp/1g4pxI2PQFhrcMoB4pOjsD6UHr1pOMnIpDJQUw48r8aYT80g46U3I5GDRkef0x&#10;8vrQAzgSg/kakBO9zkc9aXja/wB3jpTedw4wKAE/eb2PmAc8CnfMQTgc0pAxyxpnzBk7DNADTu+0&#10;IAV+pp5U+fy4ztpDtJwc07II+g4560DBVP2dzgcHnmmn/e/SpMqLVsHnNRAg7T0NAAfvr8v60/K+&#10;W3y0w4w+WoH3OlAB/F9z9aB1PzU08NH15oG47srjmgCXja/OOmKYw+f7nf8AKl7nmm5GRzQA4/f5&#10;64o7Gm5Bc80o3bXO3pigBxwEHTkVCd3Hy8Z61KxBIBU8Uw/6xsYxjmgA7MMcEDFHO7pQv3eZATmg&#10;nhyB6UAJnLt6ilI+ak7tkilJ49qAAYyTmjJ9aTPH4VEplyd3qcUASZ4HFJhst8hAoHB6U7naeKAA&#10;d/lpw2bX654xTO44pQcY45oATjzFPcGnFnJb5F7Uh2+a+ZF+7SDHl8yDOaAF/j5oP8XzUhxkDzFz&#10;TDnaSBzmgB/pUbnA+6c5p4AO0eYKmCL5Unyr060AVgRgc1KD8r8elMKjcopwDbXIUdfWgBO44p+4&#10;b/ujpUZzu70ehoAcuMPuJyDTz9zoenFRrtCk9SWp5Lecx39FGeKAG4GX6duaQtlnBHQDFNYgkYY8&#10;0ADcKdgHenFHO9umKQ/fHzcDrS8bk+eiwC8ZPFNOcthvSnHHNNyOM4pAOQATk7f4abuXzXG3+KnK&#10;U8mQ8dPyqMEZ3beaYErKfKjzjrxTO78+lPz8p5pmMh8Eg+tAC4UP/q1HFIVJxgGmk/MobqDxUweP&#10;JGFyOlAEJ3Dfk4yKSMM0UoDDg1ZZVOPmPSq+0rOfmbpQBICVJBVT60pOQvGeahJJcjn60uTux+VA&#10;yTrjApCcE/LR/e5NNy+VzGcc80AP25UnbwBzzTcL5XU8mjnGMmkBOzJXHNCBiHORhe1Ax+84HFLj&#10;nmnAIYpMtTEOct5b8HpVfY28NuJxV4Beef0o2ruI3jG2rAgQ/N0PSpAG2rkHvT8IIyQo4ppYfL8p&#10;zQAo6kU44zim/wDLJz7VEfNN1EQcjv2xSAkOdrfepP7vymnHqDkClO3nL9BTER/xfdpf4G+btSfL&#10;kESA0v8AEcUAR4UuppWHB4/Gg589QVAHrTzjcOaAIwOTQQexFO7HimMRvyCelAAD8h+Xr3pQPlFM&#10;/uHcMY6U8ck8UCFJAUjHWmZpD95frT8Lj7woAATg/LRlfKl/dt09aQg8nNIpPm9BQIcHBhP7o9fW&#10;nnHlD5+cdKYQdp/lQcEHvQAYHOYTzThs8sD+dGW3x+g/WoyT50n7rHNADzgSH5MZ96CG8p/kyOxz&#10;SfKSwIOMZphOVGCx5PFADxgqWAHTmkOMDmlUHy5P3eBimjd5Lc5waAFBIZQzD2pSx8xVyfaojnfE&#10;fMPA6UvzGXmEYzwaGBfhYAW4ZSQAc818i/tDfCa01nTNV8RaHotpHq625e6togFW/ReSwx92Rf8A&#10;x6vrFW5HTAXpSFkktvLa0LrIfmXP6isXo1LsVufiI1lIusGG5tZxKsjxjzFKsWXghl6gqa988C+G&#10;vhzH8MYNUv76SaeG5xeygEhmc4jVB2A6HFek/tO+CbCx1m08S2FrFA812sd6sS4SQno+BwG7HHWv&#10;mXwZ4oGm+JrjT728eTT7y0l3blz5EhBK/UE/lXfTmpx0Icmtz0vxanh1fEy2cVxbmaC1DtFG4IRG&#10;GVzjvivOniLQ3TJc7SjnjNdgLTRB4P8AD2oHSLmGW6vLlppZJCxlAPyHntiuUujZrdSEgopJ3EH8&#10;q32Kq1FJaIx5GuWnw82So4NQOJ3iVZDkIcr7064lhXAVGLs3emqZS1uPKbkcUmZRREFgZSWOAB3p&#10;IZoFmuQtuMgH5vSopg/nkFQMtxzUUkTxyxFurLz70iyWdPMsgynJyeKitILtlnBj47Z70qyERuPm&#10;FTxSXW6MICecCmhEVwZ43YfZ1IUiqheaS9XFrt+UYFaM8N2GfzUyOvFRQhfNUnIG09qLATRRym3u&#10;SFXhRnJqMrcieAAE5biljk/0gbQf9bg81buzJ5QEM0bShR+GaaGi0jBLFld4vu8gisi6SAwag6xR&#10;/MuCAOD9fWmSpc7l826fhQeDUDlyI1EzY6UNhcxp/ITSJ1XYzNJk57VTSaAQBGuYk4GDjoa2prGM&#10;gf8AExUtjJArBvrHdaSYlPCnGPaobEdXomsGLU9PidhIhbH4Gum1rTobjSXlgsFO4BlYDlTXkmil&#10;11e1MkgPlynCk9a9K0/WpxrMELx4jLBcHpSaA5meCWGa3V0kJJGQauq1gLFQJSXZOeOldH4htGks&#10;ZJYYsnytykVxVohY3TFtpVsEH1qUO5IV3Sx4cAEkdKozxGO+2gZ9xU8rSma4G8gL0I71VC37x3Di&#10;0mdV6tSkXFtsaXAG0jqeParkUqn7Nll+U+lZUpOxMA9DT7WQlAd3IfnivPxOGVRHdhsS4Ox6LpWo&#10;P50qtwGAGPpXYWmobbhj521duD6DNeT28j/bLRt4X5eldCtw7WW1blchwCPSvkcdgEpXsfYYDH8y&#10;SbO+bTXub2DyojIWfcoXuD1q6ng/Ujq/h9v+EamRZoZGRjnMgXrx2rN0K71KG6tDDqAV4ZUdCefq&#10;Poa6rxf4s8WSw6fPYTJZzpp/lKqpkRgjDEe7V5cavLUUUetJKUdipe/EDTdF8I+DtP06wkmvIGmQ&#10;lhlLfnBBHcn9K851PxJ4k1rxJpMmo6wzJEXNtCEwsZPUkd81wV20n9vai0m0ymVmkLDnceSfzrQ0&#10;ePU7nVbBI4JD+8IzjAAr1pYVOPN1fU5ac+SZ6Dp0JkntUUyMS/zEDgV6LpuiRZjmuJgiKAcHq9Qe&#10;HrKytbO1R5o5GCA9OrV1xFy8scjphVGAAeMV89iKDjK7PfpYvmjZFKRYE3Pb2SDgAj2rPnVGdyIG&#10;4GSM963xDG07YRxuFZE0MyaxP8vy56nvSgyKl2a2j3tqtpZxfMXYkMw/hrpyImEAUMd8ZyM15nl4&#10;tZidAM5ycV22n3BbTN+8g/yrzszoc65rGMJcjKeoabFLp+rE6UrEqf0rzK5sdYSScLZh0Ehwc4JF&#10;e5xv/oLZ2Hd1rl9Ut9t9uC/IzfzrjoTa0Z6FDFWdjyoRSgsHtmH41Wu7XzIiyKMBelejT2dqQMWs&#10;b8c81Wj0/dcShNNYZX611QlJa7HZKrFqx4zd2d6k8boZQwHUd62tKvj9mt45Z2DcjkV6Hc6fG1tI&#10;pt0BGfxry/Xojb6/Y+WAAXzke1elGSxEVGW54+Ihyu6O0SRltF2j5iP0rf0O5UalAA+CJhmvPLC+&#10;DWcatOoIXFdFp7EaxpziQcXA3c9a8fFYVxujFM9zVnaFjuO0QCqj7QjEM2SelV4LhRYqmGO+Fce1&#10;PIlImJQgDH4148lJ6di6U9Rs8cE2mMPLVpQvANcxKkyXC5QDLYbJ9K6L96NWtWEpCqpJ96q38aS6&#10;feSRxrkYzW2HqSptdjvhK+hkhImtpm2gcGsGYOLtlFu3zE4NbiMF0+2V/wCKTGKfPCTHkQKdqZ4r&#10;1aNez1Jr0FNaHOo9xDd27A4Iz2rsNH1KZ4HVr7J29COlcnM2TKu1CwcZGeRTInkTVISikHjp0Nd8&#10;4RqQfmePrTkerQ4lsZRIkYUA4OKwby3twrngLk802wu5mgjDvtAFbwjtp7GRXlTbt5rxKlJ0nser&#10;SrX1PPppJ47+LyvM8sscrntVljbSwKytzt+YH1q/fWTJcMIySik4OOtY8ccq3d0CuMt0ranVSt3N&#10;KlNVEVmQidvk45xUJRvOjIYjHpWiRhTz3pv7vD/6OefavVp1FJI8WtRcGyxYTOX2SSgDeOTVu7Qp&#10;dqFYnI4rAJI1NPlbG/tXXac1pNbyLIy7vLwpPalUoLc1w2JcXZmWu7YB5a/eqGaJi6ZU4xUt9HcQ&#10;6xbgg4MpxjoRUzEHb8jfcHWuNqzPahUUkU1VxuxGSOKnjL/bbYiYgdxSsJPIl+TgYqm0jJMnGTnN&#10;aQd3Ywr0k9UdPB5DEB0PzDuelVbm2QX02Ih06Zqtb3EbbGMwXjmromiwf36scVp7N30OSMnE5y+s&#10;5XSRkjXCnnnpVK3lmjlcbG+U+nWuq2qyuMHBasq5jiGoOptdoKcGtmuhvGXMiwr79PifzVzsOcnm&#10;sGV2W5lIQdTyaoXl1PbXEeGl53Zz0NUYp7uWSQtA23f19aulSb1ODEws7HfaHfR7reNr5s7+cniu&#10;4kEFxp7p5kfK9fSvE9xW4jZJ2UjHFdzo98X0/axO4Ywc9aVWhbVHFGTi7MdqFoY7y6fMWAvBrDCI&#10;+l3nygkP1r0VILW5sbgNEF3RevSuTurJYL1o/NkEbSHOKxnHm9T06FaxxbgIZM5BLdSa5vUopnMz&#10;JE2AM8HrXa6rbfOqgHAGeO9YE2fssa446YrooVlHc3qU+ZHOaZeXNtqUZLMFMmGBr2HR9Tt5dOiJ&#10;ljPyV4xeRJ9obMRI3dM4q3p91PBJGFusAOBgmu2VP20brQ8+cVBnr9/GZLG7kjWI7Tk884rkWtw9&#10;zK32Uk5/WrdpeCSyGy9O8pyuanQSCYkyN154xXFGMo3udEJfM5e9tWEjf6MPuk8VyWoKTaWpXoN2&#10;RivS7xCYrtu6RnFcBqI/4lzMIxyzV6WEu+pliWpI4Ak/2xK/z/e6ZrsNHucSQEMMiUfhXJlebs7e&#10;rmpLN2SeL/ST9/kV69WkqkLHhwquEj2SMh5LuQAk+WuSKytVjdrWEYIGfmFVtJ1KGO2kDKDlR19a&#10;kvLnz53K7Vweea8SpScJWse1hqvPrc4m/hIE6kMPSsTZIgkJlI98112ogHzFZVyEzXCajOUjOZMn&#10;nivoMFT5kkeLmc1B3I5r+WNwquORWa9/cfZpcEc55qtHtkMzlzknvVB1zqEgO7G71619DSwceqPk&#10;6+Pmnoxxad5Gdnckt3NMYMAP3v6U9siMYY9OlQbiQpDZ5713wgo7I8ypUlN3bJVMZkQ7jk1Z8s+R&#10;Mwt1wo5OapLjf95RjtVgSn7OwJOKtkDuPKfK4zVCUSNcnEhCg9PWpZHLJwpxkcZphY/aD8n8IpAL&#10;lwpGwdKbxgUHkU3PPTpTAUkHfhTz0pQDhsMOaaGTAGD1qXMeMq24+lAhkgItrdROzMTzjtTVGC2T&#10;zTm++xCHp60zje5JOcUgFw24HaOBSguJY+nBqPLZxsapVXLr9fWgC1LK/wBijBhQn1qo2WMIMjcV&#10;NIoLrnj5eaiYYCkN0oGToQFT5R09Kru2S/Jxu4oLt5kYFIyEqOnWgByhd2QM5HNSgj5Rtxk1Cow4&#10;y3J7VJ8xlzjgUASnb8w5Hy8mmFlNpt2j24p/z+W3yn6UwdW/c9+KAI4sK2fKFXWmDWVur2qgrnBA&#10;qpIUxGBHio8sAP3maBDmLrIp2r3xSDJJPljk9KTLHd8p607sPnoAk+Unp1HNMwMHK9+uaI2HnXOW&#10;BwOKTI83IJ+9QBKhcFcSLjHNIXbcwJ69KjByzYyB6VIEZo5WDZwtADdziNvkXpxmmgEq3y0nWDO7&#10;vTgRjqaAA5y3yg8etNGdw+c0rbfm/e0wEbn4OaAHYG0cA0jEC1YCMfKOlNycD5P1pxIw52jOBTAp&#10;/vDKAVzzVlFJIG9QAOmafCgae6OCQCKs3EUcaRSIGyycjPShgVTtMMgXd1waltQ4uGRkJ54NRQtI&#10;J5QLItlwBj1NXJ4r2G7iL25U+UCeevpSAskSxySK8Y55HNOQxkyfMOnWqSSyORukY4POaecBjhe1&#10;FwLeT5RICnmq8jtvTKP7U0FwCcHk9M1IM4G4gn6UwIlJ87r1NWjnevyHGKZj98CEAAxxUu4CRBnH&#10;pQA9BxnB96dxuHPGOtRFm8xsrj+tI7Pu4x93p60ADsu1sHIB7VEXUsMZ5pqBssd3JPQ1OsKs0ebg&#10;KcH8KAEB/d5FRlx175pjfLOFEmQSfxp3lObec+WDjGeaAHq2QcsecZFGUMrJhF5BU+9VzgDA9alK&#10;qViIPPWsKlFSOmjiHFnrngjVgiSQzON3mKoJPWuz8WXpOkW8azggwZJB614Npk0f2ycbmQhlwc9a&#10;6S9u73+ziDcNITGB1zxXyeOwXLUufVYbFc8dyBpjLchQMBpcEjvXRabaSvcRhbKUgSKOKz9G09pj&#10;bE55fJ9q9St20zTdGdzBHJN5X7tPQ+pry6kU9EehCV0aR+z6f4Tgjk1BELQBjEDz+VYranayxXCf&#10;bokQ9g2M/hXDazqrz6nqTtPK8jfeYH8gB2xXL226WW9ZvtZYS8EMRVwwsVHXccL8x7RpMFtc6hcS&#10;pPuVWwCa69LO3WW2cQIWVhtwOlcp4IjkOjXoMZAXbu/GvQ5PLDna6fc6V5OMlryrY9imlFDJ1cWh&#10;KzyfNEN6g9xXPyWf2y8UXGjWz+XJhXKjdj69a2SzCP7xPPemJLLHMHCrndnFc6odWKVbojNbw5or&#10;XcSHy7fKfe8oHFWIPA+gtOZT8Vdyg5aMQAfhzXUW13HLaW6SWsAww54qeX7P9pl2AY46NXFUcoOy&#10;bQRxE11MVrTT7BYY7bRYSNvEuzn61g3s8264xDcuznGDmu+3RPbRA7eBxkVVFraCZnMELNn06UU6&#10;/J0M51HI4KGx1eZof+JbKMnnjArsLDSrW3Nr5t/G0rg/L121utKy6GwWKEBBwAMGqkGGeRiGLH17&#10;U54qUtlYcXY2onhj01VS2O1egFVLhgWkYNsjC5bJp0fL7SpwK5rxDfRiMxR3GB0wO5rCEHOREp21&#10;OJ8VMk8kxEAPlPlWHX3qHRnSXQLNRLGAM5GOcikuTPJZXa/ZmJ45Ao0m2kW9ABIBkBPavWS5YWuX&#10;RXM9To4Y1E0JWMY285FSyDbMgMK8nsK0GES2gwUyF6VnySAPIxiGF9a85pzdz0k+VCTPtSEYUfJW&#10;U6F51PmtjfzzUju8+oBQMIp6+tTKhFwwA4xW8YcqMHPndhiL80i+SAMcEGrqq5tY0MgAzTo4wgkZ&#10;hknGKpz3KCSYCEZz8pppOTN4qyNNXnjUARg8DIB61Ib655B0rpj+LrXPi4m8yTczH5R3qBr0q9xv&#10;g+6uQxOKFgvaPYmpUSVzZ1LVr46fsULGmzknrxXneoX8bGcyakGIPVm4wKyPEWtuPPAuBkk4APWv&#10;O2e9u5nV7m6CtJywzzXt4TARpRuzyZSdaXKjqrzXD9paOysAzZxv7E1kyXXiFjMJtdvd5bIKMRir&#10;FpZxxW/yxgkRcnvWzaW1o1qXaTBLHIPbFOrilHRLRHs4fAxhG/Udo2q+JrdY2Mk86qw3CTuK77/h&#10;LrKPRVMnglpZGTgK+Bn3rh5JVVDAtvGFI4I6mqTQZlkUrzt69hXD7Xmd2rI6KlKNjvX8WWYtiz+G&#10;p5CU/wBWJOn4+1c9d+NbBUlCfDG5YkcAzcVx8/kx/ahuBYnjBrDd4mt5wbYO5fCkCu7D00+l0cFd&#10;Rj6m/f8AjDV5GkEXgiCPKcDzMmseDU9enctLZyIPNycHrTbezjUTP5IL4zzzity0gLR5ZFAA5wK6&#10;qtWnTjaMfz/zOanSdWVxkVvJdXsCyaxdQqV5O49u1XhAYlnVZn2gYA3dfenEoo4TAU/nVdriP7WB&#10;v5JwBXlynKenQ9WEFCw2VQYTw5OO1EMcHlxYZmnkkCoqjpSzzwxWOxAslxKcIi8kE13HhHRJIktr&#10;m9KmZ2LfN0QHpWdWqqNNyk7dl3/4AcrqS5UXNA0RoTdySRuXmCFxn8q7WVre2swqOu9owAo7U0yw&#10;RyybZgSykfTFYszt51w5Vnbf618liK8sRO7PWpU1TjYlknRpFAyXI4A9629F08rPNczGPcsRctKc&#10;JEo6kk8dKg0fT1a9luZIVVNwPzHt3Ncj458Qwva6lp1ldSJYowE7ISGunHbjkKP1rpweEdSSS2Zy&#10;YrE20Rk+MvEIvNXubawupBYwSlZJxwbhh1x6KO3rXkd/exJcXZ89idmMZqzc3C/Y71jdJGu0YXpX&#10;BX03maqxSZ2BkwAO9feZXlsVolZL+tT5PM8w9lHTcbJNNc62y7mCGXk4rqLeG0jijwy58nj2NY1v&#10;bui25dFBC5IHvWgZD5DYgfAA5r7PD4flW1j4DF4xzk9S/bRwPq0Zlu0A3Ekt2HeqOo6zaJrM1vaW&#10;MRii4E+R+8bvx7VBE1vNqccTaw0CGQF3HJCj7wpNft/CbahpcmmJefZyoDNIpGWH3jXekjzW+5Tu&#10;pbo6d9peZ2MkoAw+T+VPazmbUvDK3FsweUjYu3nB96i0aL7V4vvljsZjawMuZDkgt2AFeqrb7Ira&#10;W4trcvDD+7ZsZQUNpAmypb2Wn2VpZlLZAxg4DnO3P1psVvDJqKuZFLSXH3UGAPyrO1W9jbSnVI7q&#10;RzLhAikk1qJe2GmfDy1mnt2l1G5iC2luR04+83pis27gtWafiXW5IPA+maPbrFBFtVrjyj885/2i&#10;OcCuDbyJJbLbOgBT5u1Z0u6SfWJ555pLiRtzyE8fQDsBTF2DS53F2WYqe/SlGFtR3LDsYtWixFEy&#10;k4Iqhc4+2zH7EqjIIwetRwxSySQZ1CQlpCSPSp5AxuZVbHykDr1qxFYjdLCGdlUCoWmdbqRFs2A3&#10;AAnvXVC30z/hEriaV48omcZrkd81zc3MiiKNUJx74piHXdvKEhcyjJUHbWe9zJGtwoCAFPzqO6ub&#10;pg2bwHDEEHvWLOxO/ErEse/amA9VSW8YsiAb8lvap/Le41jTre0067IN2iJ5aZZnJwMAdeaisrW+&#10;urvZDa3jKHUMY0LHJ4AwOua+q/h/pXhzw78P21DXvh+kesHTpTo6ON7FmHDFPUfpThFyYdLnnq+E&#10;ptJ+GviS51PQdS1G/awg8yEMwFkjdCcn5jzz6Vi2p1G7h06xg8LPBZWku+S4dOOecAnqa9M0vxVr&#10;z6P8Xv7W0O2vpmu3WCN12eYr9N2f7tZFu+oPp9lBi1ijSZmMar03die+K2aSZjFtjoI5vMu4YXlW&#10;2+zLnec8j0qtLqdlYWFwd0k0xlCxRDqxqPVtShs9GuE3AyMNscackk1T8P29tFJqWpanBbzXTxFr&#10;dJWwlumOSc98UmMrT/23qFveNqN7d2tq5G+ISlSV9DXFeJdaRbB9H0rTvsmnptErRH57k+rH09qj&#10;8W6+bvWr2Czup/syzEGQZBlPfA/ujtXLpGWgsnctkA8EVm5NstIhVUKgsRnbwT7U5vPlWBVhIQNj&#10;cB1q55MLWcrMpGelWIZIPsiIIF+U8HHWpKKSQyJcuGiP3RirkKZknwgz24qypkeYgxqFHGTVhUVX&#10;4A4NICBIXG8GHnPPNXURAGOAeKkTYN5JPK8U+NWZJGB4HWkBDs/0q2x3B49Ktxo38RX73GaFQhVJ&#10;K/KTUpIMTEKDgjvVASrGgkUkqSRyKoX1qsyR7ZGR1kDRuDyrDpzV0BgJCzHpT8HYDng9aYHpfgXx&#10;Ol5FFomr3UceopEEs7t2wtyB0UnoGH613V1FLHclWt3BBOa+br2xle18yO4kV0lV43ThkYcg5616&#10;t4O8UnUNOj0nU7qFNVjttlvcyHC3agdCezD9a55wtqionTTSKIZ8DnH510vgXwtrniPxokFuJoLC&#10;G4Bv79l+WJe6KehZh+VS+FPC2u6z49Nokd1Db292Df3br8sSk8qufvM3avsGytdC0r4e6RpWm6Rb&#10;w28NuuRH9527sx7k9eazb0E5FzTLbQ9H8EaLpWl6RBBa28IB2/fmbu7nuT15q6JVZ5Pu9OtYEjkg&#10;HzG69M1NDIfMY89OKi40jWZkyACKgc4ePGOv5UIrMk77/u9qgy3nE1QxZASce1J8wtTgE0pJ4+Wm&#10;k/uzwOlADN8pYHy6Q/cOY+/rS5G7rgYph6N8tADjn5iQOgqH/lqen3qf8+x+nTmozjb0pDB2BJIF&#10;Rv8A6tfl4pxHyyHyzkYxzUZ5Uk44HIoGMx7VGQc/eNLIQEBBOKjySE5oJAZ259KacZHFKdu4jnqK&#10;a5If7vamMac/P8v0qNiojPf0oJ+9hjwKbgnJwOvQ0wEzlDgnpzUBAzw7YzzU7cREjHWoCDgnaeaA&#10;HDb8w4xjk1AV4b5u/FO7ng+9ISu0EA9aQELZ3HKjGKQYMTHb360987WIQ9uKa2Qo4/hoGQngn5fp&#10;TRnLfKBUn8D8UzuKAGHqPlqJuq/L+tPO3e/Heo/+WrZoYxj7fK59aZxtPHbjmnSAEAYP0pvy46UA&#10;MJfjMQFMOOPl/HNPP3UGehPNMIy7c5FADD1UE9qjYNtY4xTmJ81htGO9G7Kjk9OKQDO4J64qNvuN&#10;x/FT8cDn60xu/wAv1oGN7dKTBKt0oOREvzGmE46NQIYQd4+WgH5T8vbrSHdt70oB2nI6CgpEZY7z&#10;hcmkY5xxT8EKxEa1Gf8AWZzQBG2Pn+X0pp+50pzD5TnGM0EfuhzQBGP9YmF4zQxUSyZBPFDH7vy4&#10;ppHLGgQ0Ebl+Tml4y3zd+fakPQ8dqQZ3txQAr9F+fsazZ8hMgjGa0JAfL/Gs64GSw/2elRMqO5Xz&#10;nnH1p4+6KjTGSAMcUufmb5hnPSsWako5IyaXjd94Ui4B6YoPMp55pASRljMDWlEw8nO1+GFZiAfa&#10;CN34VpxcIflHTijqBpwHExfkg4wvpXW2Wfszh1UlmUjHauRtT+7c+S3Djj1FdZYDNzMUlOwquFP6&#10;0yGekaQQNHvf3BOdmDWsBGdT3FDkIMVmaTu/s1RkABORirykf2qMsBkmt47GSepsx4KrwKtqMLn1&#10;FUIwfLADY5q+mdo68DitESywm4MTkgEVKuNq5Pfio1VSn3wMdKXLBuCTTEWCP3g4xxT8fIajGCBU&#10;o2kNj9aAHAfMTs/WnY4WgBTG/HFAHzP17UAORcbssee1PxwRQuNpoOCx4oAcvIbgcdaa+AowB1pw&#10;zskzJ6dqG2byPSgYf3fkPTil+fnnnNIPumn4HJz2oAUE7gTgcU44yfmBqIrlzktj0zThwelAx3cc&#10;UmeWyO9O7HmggZoGIOc4HamIZDM+5e/FS44PyCgA880gDv8AdpvO9vk+lP4yBmlGPm+akA0dOlJ/&#10;EvymlPence1ACjGDzTGHy0vY0uPlb5qAGgsCvydadyVNG2TzT8nHrQcZbikApPLfu8U35vJPOc5p&#10;ccYzQeT1pgIB8i9qaRwvFO7ZwPzpx++MigBBnHSlXb0OKP7w9KQgb/ukUAA6/dpcnZjb1pnHzcU/&#10;+A5PakAhyGi9CetB3An36Uo4XG88dqXAwfm7UwEAGAcAc0ndfl/WnD7rHHFNJ+bpQBIM7kBj47VK&#10;Qu1hkdKhydoy4x9KcG+ZuB0oAYd2SwUYFSKMxxndkVGM/PkcZqUY2njpQArbAIgSCT7dKYe/y0Hn&#10;dTsDb96gBF5br2pfn/efKMcU3HI+XvSnHIORQA7neaTj5spn+lIMlGwBtFBJ2560wG5be37k4oH3&#10;QSppTu+XLcEdKG27eozmkAZO5uOtAHJ+QimAE3C5OFFSE/vOMYxxRYBHJEcvyD7vrTYx/or5TPPX&#10;NJIf3Ug2nnpzSxbxAgIOfSiwyVdm/HPNKQ3mN8lRN5gY/ueBjPNSgny/5UAIMZzikz8p4pDnA+Wm&#10;nG7BFAiTH+yaTaDHjeeWo+fapAB55p6/677h6UDFEMQkdtxyU45puDx+7PJ9aczKWb5Dge9HZsmg&#10;Bjf69OueOKVt29/kbpRkebjPOOKfn5exNAhvG3OztTuMD5aaScn5aePun5aYxvYcU4A4PNHGelO4&#10;yfWkAn8JIFKWOxAR3pCOG+X0o4M5w2OxpjF+beRtpfXmghhvzKD0pO5wtADuNkp8vtQCP3SgqB3N&#10;ISSr9hiomQ7ozu+tAEjkeeRjt60fwjjioyD5sRLniphjP36QiMZ81flJFSDGelIfMA4dcd+KUY2/&#10;eoGId2elKOp5pOOeab/GeKQh2G2Nx9aTJ2IM8Cl/5ZPzTe55pjHdn57CoySSOO9OHcFDj1oIXc+G&#10;OB0oEOBG5+O1M5yOM0HoeKXjnBpAO7n5aYQdwBk/SmlvmYZ49KeMZPNMBvOG+XvxSfLuXkdOadxn&#10;pScZ+6ScUAJj58gGnDG1hmkTcY5SFAweaOPkwT0oAQ9V+X1o/u0Ho/ydvWm8nGVoEKc7hiT8qBu9&#10;TQMBJOe/SlyNooAB0J4FMb7lIT+8GUP50c7W+WgAwSF+SkxgHIpTgQjHXNN7+5NIBnSVSEOCDzTc&#10;Avk5p57jPSjjymPmDigCDA+cbs9KibdtbAHOKmbOTgVGxBz3oGiAg4B2D86o3O7yUwBy3PNXieJM&#10;g4xWdPhoZOG/1q4oKOr0wN/YduRjG3pVxv8AW8Gq9gCNBtxnpDyKl55JPekxDxjcfk7U0keXjtmk&#10;LDceD04pvzFFJouKw/v92m872yPpSA/LJ82R6UvrlqQyQGLbluppny70wDimkDB4o4G3B70AOO7L&#10;/KfamgcnOPrQznbwPwo52/e5xQADhxgUfhSc7WNB34kGB1FAxSTz8vam54PzH6U8fdPz9ueKiJUS&#10;kZ+lFgH5GCcGjIwKT+FuKQ5yflJ55oAcSQ3TqKaCfn4704jIPGKZ/fxjOe9ADwCSeBig/dHOKMfu&#10;1/e89xUjeUID84JxQBCQuY+ORTsjJphIAHNGRgkCgB/8J4pvGwfLSA/KcrS8eYfpQA4AcfLSMSCA&#10;DRlcDnjPND7WdApwMdaLgAxsJ96ZyCxBGT607jZwynHXmmE4bJY4+lAAA3UkZJ9elPAOCKbhzFxI&#10;KU9sHJ+tABgbj8tNO7avH408f60Zfr2oP32470ANBxkmHjtThtKjrz0powWPz/hQ5AB6/SgBRt3r&#10;70vy4HPPeoz94HHajDeYeR15oAf2PFNwPMX5adk+U+UxgUwEHjJoAXHyP6mo8Nj7pqYlNvCnNIer&#10;cdqAGjG1sxkkkd6CDuf5Ow70YJGAvGadjk80ANwuIevJ5qQsARweenNRHHmRjzOQelPb7o5HBoAX&#10;PzGmhhhxzz0pzsPsZxHkjHFRrnaDjtQMk/5Z9KZ823GKfg7eSPakzwORQIbztYbTjHWkQt5cgxx3&#10;PrTsP5Z54Ham4xEvXntQA7B29qMfI/7v9ajBbdj5hk1Jj73zE0wGnGW+WgHl8Z6UuOtGOW+X0oAT&#10;Pyg7aZyVA2dT6047sD5DijHzDjvSAbsbMnXHGacOwxUi/wCuYdF288007SXx60AA6/do556/XNIS&#10;c8L3oIb94CgwMd6AIySZX+QdakReQeelNI+U805D+6xjPvQMlBbymO4HmoySQOaTsw20DO40DHfw&#10;v+7B5FJg788YpR0o4MnA7UABGT+NKzZAAU0ep3DFGfnb5+3PFABxkUnfpTRxxk4zTv4zzTEHccUl&#10;B60vGBQBawc9adzs65o445ppPzL82KsQ/wCUQSDPJ/SmAcLnHWkzyQX7elBL+QvOAD6daABtobB9&#10;KaQMjg0wlvMiJXJzUp+8hC846UAN/hSk6q/PpSnO7GMUq4pgQ8iTAgGPrTl/1bfKaf3PFJn/AGee&#10;1ADcc0vOaaMl+nQ0p8zA/dD86BB3PHSmnHpSjGzJbnPTFJzvBwBQAzHK8E80/j5u1AzsPHemc5FA&#10;hxxupvPOENIeq8UuR5ZIj70AA69RTTkO+COKcMecNxYDFL8nnH5GGaBCAvsPIPPU0oJ5y4pGVRLG&#10;AwphDZf93x9aAJeMgbqb0kYg88Ug+8vNOCgoWLYxQAu5gCduTSA8dBTDncMLmmHzMudnAb86ALBb&#10;5l+am8hhxSKUyQR24pcnacoKAFIBKnuKcBkP1603J9KmiwH3FT98Ch6ASrbztbuwtpCCOoBqq/nR&#10;Nb/uLjh+TtNeN/GnxL8XNB0DTdQ0bU7CKyhRdshh3jn7wYe9eU+Ef2lNDla0tPFPgo2zZ2ve2kQI&#10;J/2kxx+FTGDnFtLYl1Ixdmz0v9oiya8/Yd+KJSyDSQWccycZPy4JxX5KSuWvZDlco69uQRX6M/Fj&#10;40fB+4+BWt2Wk+LBetdaZIkwMRAgBHAAI+Yt6V+axmYarIxhb95eyOSBwoY5FVg4tXurGnNGS01Z&#10;6boeo6rc2ttbXXixBb24At4mA/d56/Wu4k07RzoTeZqwb5QXPv2rwjzSsSTRXEwcvnAPSu/0C9ub&#10;rSGim1BhsjPfmu9Mnc17q00oadKoZWkDDDA9u1Z4VwYwUX5cYrY+yxG1sz/aRJDt+NUZ0ZbkgMen&#10;507lOJmTW5k1JCzYCsMLnrVe9Eq6lFG0kZVU+Ug1od2Dyt7mqU8UO13EzEj1NSQZ3JOCOA3FWNxV&#10;Yts3IqJvK862DXByR2FNdgruAc0CZYE0pc534296ljdDBPmEDIOKrLsKI2/p2qGWdhIVWIEk9u1O&#10;4WJUCh5gVH+szmnF7db1WW5cMwwaqiSQCb9zzgUxnG2UmLA3DBzSuO1iSaUhxi63c5IpnmxNbLhD&#10;k+1VZQv2nI3ZIpwKiJ8xjkjBobESqcXA+d/u9TUMgAtLslD907ce9OXez4VCTVkRTII5CGPHIYcU&#10;rjscQ0FzDq8sv7wFmJXmtLT3ujOXeYsd3p0q5fKz3LHA6/L7VBaK63DqyDG4ck0+gjvdM1JG064i&#10;kg3AYAJPK0t3Z6eSsqQYWTqVHGa5CUXC3ayxqFVVGQO9dbpl/aSaTawNJGd3Y9VNQx7nIXkVzDqk&#10;6GNSjY2N7U+Ce+SC7hjgTa8RyMZzWprMcv8AacS7sqo4rHiLxhyJhuHek1cuEnB3RmAOsxDAZ3Nn&#10;IqSNEa1mIlAweasyJutr2QuNwPQ1TRSU/wBYwO6s2h3u7l21eP7RAHvOhNWluALossh4bmsUpsuE&#10;bzgOOasQhmlUgDOD+NcOIwqmjuw2KcGd1pt//pFiy3zgoeRXdLNBcabGTGoDjrjuK8Uhlmgv5NyE&#10;Ayda7nS9RH2dV8xApHA9K+SzDL+SXNFH1+CxymrM0z4fS88ZXdwEjTagEiA/6z0NdNaWNra2ypFZ&#10;wgk/MQOazLWe5W+Z0u2yGBZe2K66AJcW8LIq79nzLmpw2Ibjytm1aLvdEUMsq3tqTO20Kc11VlOZ&#10;dPhJv2KITxiuRuFkjkkXy1Jp0F4YYpf9LSNAnzZ71niaCnFs1w2JcJWO5N2qRxsrrgHuMYqq11BM&#10;bjPlA567q5OO9jvUEMGtRswc5CjGKjn0zxBBbLPHPK6bs455/CvAnLllY+jpQU43udKwgWSXfErc&#10;DBFaljJ8nyRnAHArkLW6lksUVrPEisBya6qwbGQUALJwac5JxMp0+U6KCQGCFi+Bk5FSSIs0F6pj&#10;48s7QKyQzCKQHGM8VdtZyoJDjI6mvLnSs7o5ozszBjivIrq9heylb96Sh9RVhZ5Y/M2KFYDBBrqb&#10;gI+lwSKqGULycdK5OeKb7asjDGSdwHfFbU5cy2sdsJplZyZLlQwwCDnHrXFeJtFu5NOEkcOWVsge&#10;ortRzM52OOeBT281rMqznGOK2pycZLyHOKkjwNrLxFHLAIvDOT5gwTJjI75+lek6PaSM9ozXO5Qq&#10;nPqf/rVtXNorxSHyh07VmRtdQltpI2uAPpXqVaSrRT0ujy6zcXZHdQNtntT5oIVOBW2lzA8CKFAZ&#10;gfwrkLabNlHlz0BrQilVUJzivnK+Es2RCpym04ZWIL5O05NRoo8idMAhmFV4pw/krvPLdTVt1ZVQ&#10;iLOQMGuCUOVnoUqt0Y2qQvHJZhbRm3KSKzrae5My5LAKcYNdY5STTcPtbavynuK5+5twtxA6Njk7&#10;hjrW0Z9GdtOd0Y+o2x/tFLmGM/d+dfWoYP3kkZRRkKcjvmujt1jcBJJVGVOax7uGS21YPCuMvz6G&#10;vRw1fZM48VRW6FSWdLdhnBzW1ZXchtkV5gMH161z5ZTbyFhyVJNMtXjEseZG/wBZ611VaSqI4ITc&#10;Gelp5MulRr5kZyvpzWDe2YSc4DNlxU1tcqWgCJtxGM1rbo5FceQuDjqa8epT9mz0qNe7OVltnP2k&#10;i1XCxjvWPMZgwGUGAc13E9q2yR1gfG3kZ61zF7BtWUlSCT8wNa4ataSTNasY1Ec0LqMamschAO7g&#10;4q9BdSJqcOzP3+MelZd/bbpwyRnIGRjvTdOmAu3jlxnGFY9q+iglKN0eNWpcrPToxbXekR/vkDiL&#10;8jWS8N5FcSLJ8w3cHHasmxup4dbi/f8AyeZwfavQF+yXOmRuGTcYxn2Ncdaj12NcPiXHc5XacNwc&#10;cVnXcDCVGywG3oa6d4JVuJFa2A9D61n3iStagNEMKOK4W3Bnrwkpq5ypdgBh+9SwPMNRUgvg+p60&#10;6eJBcR9eW6VYhWE3MGZVG3rXbSd0c1WKNSORyEYQcA96LsRPaSnyzngitqzg0+SzUeegyvBz0qve&#10;QoowuDwRgdq0um7dTnjNxPO9XVnvbBfIO0IccVnW8xSLYYAACdpxXYXaEW83+jBiG4OOlc5dQsYH&#10;/cruPoK3htY2nFT1Ek+zvo0r70JBqK1u7iG7UeW5DHgAdqzW3xq6jcT3qMTSq5LBfu9cVpFXOKpR&#10;voer6RfqRbk3TfMBwfWtm/HnRK3AKrxgV5Jp998qlWY4fp0r0TR9RjkSNHdQQvG7vXPVpcrujng+&#10;V2M+5gKwRHznZsHORXJXqYjY7TzLwK9bltIbi1LJOgYKcjFche6eAJUZcPuOOODXKmnK56dCsmrH&#10;l2rIBbQtsG7bniuXaePdKGkcHHFd/qlrKXYYYBYm4x1rzx4G86bcMbZGr1MNWUlYxxFO7ubelXci&#10;SxkXRyH45r0O3upZbDLABVUHgV4l5jpqSnzGAB/Ou00bU33QJvUoDjrXdVw6lG9jzoVXGVmdlPPv&#10;juAFYDbiuT1BM27jeAoBrrH8l7cN5ygeXWFqkcDaPKu/+HNY0FyO1jrbUjzx42xe4iTCucVmFSJJ&#10;PkbrXUiHdbyfP2xWLfBUif51HBr1aU9UmeZiqFtSa0liKKjSEV0Ns8PlEq/bua4m0cFkzIOWrWa6&#10;MKyFtvEfrW88K5O9jhpY1Uupsan5Y0yaU3K52cg15Nqc/maw4B4B4xV7V9ZnlkaNJWK5xWBFzdI5&#10;Zsn1r18BgnDVnj5nmKqe6tSeJiEUDd1ox8852jNSExjP3enaqzs+AVQn5unrXr2Pnmx8qYtkIdSc&#10;c1VhMXnSKTkn07VY4YH5W5HPNReWiySuqHcV5qiSIjbctgHqafgFDyRQA+OWJyevpSjcAwKL160A&#10;NwM8Zo2gImS31p+T54BUAYpxJMD/ACcA8GgdiLjy5fkzyMGmFSJJcIT8opzFQg+bvUkbMH3bD93q&#10;aYiW3t4HtWZ5FAx1qsyKt5ebANuRgU5zKQMZAyeKb06nkjrSCxDK5XGIcnPTNCDc/MeDgUhRjdlu&#10;cAcVJGzBZfkPWiwiwqJ5qZYcLUbEeZIAoI3dqCzYUZqPnf0p2GWQAWBGeVphEe5gWI460KcIfnpp&#10;/wBWAVyc9c0hCBV3scDNK3+q4fmmk9Pl5HvS4QsDhuTTGCqxU5Ck5608DGak4McmMYpgDZPzdutI&#10;RKM85fmmscx4PrSKRtYlhnNLh98pK8Y4IoAZhSRzULAB+F71Nj5cHI5qCQngEcd6EAo/1h+btS8e&#10;U/z5OOlRHbtjIUkg9KmRTnccdOKAIvlKodgHJ70xsh261KUBZuTw3akcYQ+5FACjb6dBVxQfJJAb&#10;p0FVo0/eKcA5HT0rRj3eU3ByBwMUMZnNv+UC3brznimnrwasyvK8Uii3x83UVEiOFbcoJxxSAaMB&#10;GOajYZD4XjIq08UgsWkIIHv3qsAdpODmmIbgYHFJ8p4PHHWnN/DlTTD90DPWgBsUrJdSlZcDPJqw&#10;0srStuXIOKotGzowDY+YdKuxRssMe6ToOaAJTKIbqzYEZ3AhcZpb65uLi+tD9kZQsYB560x4wzoW&#10;I4HFNAHTsBQAAGN/9SxJI4qy7oWi+QCoN0hK8gntS9HJwAaALeEAX5s8UCSPzj8oHvVRWIkfOTmh&#10;VBmBKMPm45oAvb1z8ooY5zlRwRiowoDL8vJFOIGeSKLjB+sfJ5XpmnBvxwPSkIGHPHC0yJmJPT72&#10;KdxEoI89cofanfvWE7IAQPvc0OpCJuKdM1Er4Wbbuy3agCM4E0Z6nPFTeY4SfBAyBmq7luuMnPSl&#10;APlMcHikK4h/15Pl0/cRBKdueKjw3mxHzABzxSHPmH5iMmjcVyzCY9oGCMuD1xXTaZBdzaupBcRL&#10;jeWNcmuwXVupJ+8CK6aXVI7fQ9sFgWYxAEButebjsO57I9XBYnlVmekW91Y2thOEsIpJVhxGobGW&#10;PeqrXl+PD96LmzDzMxw+egPQfhXnWkX7y68jSxSoxlHBau8lDSK3BOVXmvnq+C9m9UfVZfiISTOd&#10;lQCW8bP3ufpWrocXmT3KiFSRIMD1zVDU1EdxDHv5bFdP4NQfbdScgHDA0qi9w6IfxD1bw/DFa6JN&#10;5s6IWiyQa0BdWpmk23Csdx5zXNzS+ajjzG49+lUBvjumdd/TkZrw50uZ3O5zsdn5gaaHa/U1YVCQ&#10;wKn61h6bcQTW1yNgysg5zXRzSxJbKEhDEoMe1ZSg0iYau40Q4lY+YwwnrUbPJFYyyPqEhYg4ye1W&#10;BIzWaZxuyOlcV4y1a3sdAZQwllKbY4x3Y9z7CsoUedpNGraR2WjapHM80LzxFhKduep+tddtGxH3&#10;DBAr588DG8m8V3lxNduZCA0jjheegA7Yr6CLf8SMjb92MYNebiqKpVHFExZnXkjCaJAM5NT2qsLl&#10;AVPbNZqFpdXjIOQj8+5rcf8AdafPIyoCIOCTWPLcb0Kms3tra6Pdsjku8QCr715RJdSS+IMvLkli&#10;T7//AKq1NZuWk1OFTKSSW4rGtraUzSu8TD5+pr06FHkV2Zr32dFbITbyMEjI71PEi/bIjkD5ucCs&#10;+KQBYUWQ5L8AVuWkLteAkMBt+bjpWVR3O+HuIkmYhUIU4245rMlkJcr5ePxrQv3CCMDbjsKzYgWv&#10;YmAyCazirDk3IWJNqSYiOc/nV5Qfsqs0ZBz3FaEK26W5Z40Py8ZPSs++uAwQBEVdp/Gi92bQjYqT&#10;XHVQDjisxxEZpiW+YkY5pWcC6QbeC1XY7MSpLL5hVEALse1ddOCQVJpIyJpII4nLXCg7c49a4fW9&#10;W26XeN5oPBCjpmus1oaTHa30kmrKP9EYruOMYHv614lM097PbYeURC7bPH3gOlexhYQS5meVVqSq&#10;y5YlWJbu71eaSSWQhpK62xhVPKBhXgY5WptPtIksgQyggDHHStJypliXyEGF4I9a5cXi+Z2R7WDw&#10;apq73GrHF/atuBcqo2EninjCwXIChvnpYreQzAbyWLCr8tuIrWMNcJvZc49K8qUzvbSMlYhLqduw&#10;ugoDjOe1XtdhsbXTfDU1v43gmNzC26LbypHrWdcSRxQuwXPJ6Vy13crJO7L5ucgL359hXXh6TqNP&#10;ojgxNZRIbp0+2E7yWOeKW1hy5Yox54qS0sbtpTKwZm3cg9q622sY44o2d0VivTGcV6FWtGkrXOGl&#10;SlXlfoZ1vbExSNuIytToQkNxiVSRW3G9ktneRsYzuQ4YdqyvJtirh7j5TKTkV5jrc71PXVFU0rFB&#10;2JjkIXPPOKzJmgS6fMgMjL8qjrmta8m0y202+CKjO4AjGehrS8JaBPdeJ4r25ifZkMS3QCuhTjTg&#10;5ydl08zGV5OyWpoeC9BeTUZdQvYiMNld/RR/jXos01rJqUiQxtHAigbv71RXcsEcsFvEQsSjGF71&#10;UYgwJh1HXAFfMY7FyxE7vboelh6Kpx8xJ5oxNcKI14+76mtPS7OaWeJ5I2CB8kY61T0yyZ9VmklQ&#10;ZMnyjPFdLqN7/ZfgrX7kaJLcXCQKlvaxDLFn4BYDkAdaihhvaNJGWJxKgjB8Za7pth4ahtI9QjWe&#10;aArFCn3j6k+g+teF3k1v9nMkt4hYgtyfzqprs2pR+N9cfUpZPt8h8xlc/cVuQBnpiuAv7uaa5kiW&#10;5lIMnzEHrX2+W5StLfN/5eX5nyuYZioK9xuq3T3GsTpG7lBJgY71PbwxQ2ys8atIU4GOlPtLeCOG&#10;V2aMuEGATULSKbq5Lgg54Nfb4bDKEUuiPgMdjXUk9SwWcybt5x3FWWuYP7Eu2SxBYJgViGSSS7KQ&#10;gntUkcV+j3KybQgwWOa7loeXuS2aiK7keaN3kkf5Mc9a09Sg1G7g8I2cMCxxrKxmdRggHtiq9veW&#10;kRhcWUk0gkCxIq5LE9gK9J0PS9RxJe39p9nZ4wyxN1UHpmqvYlMTR7C2sNE07ZaQApBlRjPJ6k+p&#10;NRTvJcXVwjCUKZfnYHrWjqcqrBKFDnoFGaowkQWEZmgXc4yoNTuFzYtv7DtNDec6fal0h+TeB1/G&#10;vNNUnkvPFVxcDZhHIHHQVuapLPOtqFlYJk8etc/NFcw6fOwCAkc807JhFlVtxkQZU5PIpuoR2kOh&#10;+HSuqpvuC+Yh1THr9aggkBkbcSctSPDFLqkxbzTx8nsfagZp6PGCZCV5WP8AnWRqUE8etzFdQwS5&#10;JGa14Xe1teXUuYW+Q9q56WR2uZ5nvCztI3FMRBJJcNaOhuZiGPK561TmkK26jaynb0BqWWWNLJ38&#10;xc4PBrClkaQxE3AXLHJ9aYDXfdJcneevU96ksbS8ur/bHE2FOXfsBWx4c0S+1XxQscbiG1ikBubq&#10;QYSNfTPdj2FeleKLXQ9J8HeHba0itwJ0woDfPx1Zj70JXYjpvhlaWOkarpGopPo9xPJBIZLa4ClE&#10;Vc5ck8ZA5rpdS8Z+EX8ZeLb5L7+179VaLR4TF+7jdvvfgp6V4XZ3SyaNdwSXN/5RA3+UTnHfkdvW&#10;t/TbXSP+FpfCaO01ezEVza3DMwUHZsB6n1NWotPRl058t/MsX/8AbSaDq0t3ITNc3ZlkKjaBk5wP&#10;pVHS7jxje3OpCw8P300duEFxKAdvsAe5rc8T3aTWeh6ckrvLLetHHsX5mPToOa7OO5bw98BvA1oR&#10;p8dybGSWUEYbJ6F/p71bITRzM+nadZ2xvb+QTahLCvlxSN8lsPU57mvK/Feq3kur3FrHdOsPymTY&#10;3+s9vpUHiTX9V1LVJUN9cMhuuWUcyHtx6DtUmm6HqtwjTSxsSAm4E/dHbNRKV9hWMG3iRNNuZns2&#10;MhKiFCP1qzvQRxl0CybfuDpXQaxBJDd6XGbYKY4+u3isYwh3LDaBjmpehew0pE1paH7eCWPzJ6Uq&#10;W+ZVIGAMVchtbYRuxlclh0/u4rR8mIWUOLkDPUUhXKiRkhRtPC9qmVGDt+7Y8jFWlXEanPanjHnL&#10;8oHNAiGSPO0FsLgYqxGAsDjZjIH40+fyxa/KQSQOKiRiYU5GcUWKJVETRSIwx6Gotqh3VcD5qUZ3&#10;LnrUgx5u4gZ28UxCTH9xFgZOBxT03mNvkHQVFj5J8qfvdakXiNRvI55pAXYnZbS4BC/d9Otc9fQg&#10;NJMjzK6zh0aPhgR6EVsjaXbJ6r1oZV8m3B2gknmk0B9r/s++O/D+r/DeLw9f3ek2msxRAWty2EF+&#10;o/hc/wDPQe/WvfbuKWPUbkPHKrhsMG9q/JuJ9RsPFlhd21xdxyx3iSAwsVLFTkEEdCK/Qv4O/EPT&#10;/FPgG3sNUvNOi1m0tFjhuJXC/a1A4DZ/jH61wyThLXYiPuvU9N6ufk6VLGTvJxVmeGSO4lDQsGVv&#10;mUio40Ja4IU8YpmxciMpWUAHGRzUpThug5FRruC8Keg7VMCdv4VQyu2RclcHGOtQyByx/eHHFWGD&#10;F/8AWY/CmYbcflpCIAG3r8xwTS8h2G3FPbqRjvTGByMjrTATu3FJ8uGySfSl7/dqJvvg47Uhjjuw&#10;uFqviQNMWXkmpznJ+Y4zUTudj+woGQMP3nI7dTTMc9OKQPuc5pQOT82BQSIcZHNNbq2KcevSoyfl&#10;HFMBjcS5AFNIBDZJxinHG5fm5qNs88d+KYxCF8hQPXpTDjd1xUnHPFRE/N04oAjJIVz5eTio87lf&#10;Kkc08k4xio+cDKgUgAY8sj9aifcVOT0NSjaEaoWJ+bigY0bu6GmnG0/L+NOySvK0jZ2dKYFfJ808&#10;U043udo6U89TURH3qQDSW39qaNpc5IGRTiBnr1ph2hfvGgZGxO4jacZ600HDP2wOTTzgr06VGenP&#10;WgBvy+cTzyKZ/ez0zT/wzimN2NICEkbhzRnh/Xin+WDv/fAYNMYYUkMOtADWJwBUJIGMrT+dy881&#10;E4/eqcnpQNDiSeQtNJw5OO1PUKI2y3GKibG0cUAOySOlRE/K/OacA2wZppHy57ZoGIceX1zTSeWp&#10;Tmm54GaAGkqX6g4pDjYe/NIxGw/IKUZ2g4xQAhC7sbaYSAzcHg085yucVGwG7PPSgGDY8ljg5rOl&#10;IIQ543VpSMPsygDnb2FYrOguCmWByccVMhpXGthZGIX9aiTm7uDz2xTXLFmBUcH1qWIAOx9qxNCc&#10;lsOcVEHG1uTT252jPekUAoP3YxmgZNbY89SxPsa1k6uQMDsazIwD5wKZJx+FaUO392vmf/WqWDNC&#10;1aRb6LChju9OMV22niM3K4J2kDj0NctaJFulIIyCK6ay3CWL5QCGHHpTRDPSdK40a7O0HpipiGbV&#10;2/djKEYxVSwfGlxIQ3IBFbUap9rdtpyV5reLMkXotjIo3MMAVa+bzFUEfdqqPvJiPHzc1YXPnDJ5&#10;rVEstL/qzmpRjd+NRrwpBNSL/rCNp9jR1AmAG8UbmELfLkZpv8ZGfSpMfun+tMQ6NgGxt71NkGRy&#10;B2FRKF2cpz2PpUoHynikwFBO37vSgE46UoDZGcU7ja/AFAACcmlPfimjksA/GeKfjlQSOnNA0Cjl&#10;qkAXypP3pz2FM9PmFHGGoGPHUnOaQ/ePFITgHrThnbQCD+LpSn7v36BjC803Cmab5G5PWkMTnzcA&#10;kg/pUwBEfJ5zQqnbIcdKQkkYKjGetAC85PyAmoyT5bnbUnBCja31pj43qN2OaLACnijA39TSgMFA&#10;Ao6OcmkAo6HmkPTrR3XmlYZjJyRzQA8EeUfnPsKYc7m4pP4VGad68UgDucr0pDuwflzjpSZPmDK0&#10;vOQdtADRjYnJB9Kep+dj3Ao7ngUuPlb5aYCAt5jnYCx7UpwQ55pmP3i9c0/sxzzSAO44xmmE4J+W&#10;ngtmUHpxSHHzUwEBbLfLUh+4cmhcBh8uaQ9JOOpoAXA46YIpv8YGe9OUjIGeOaDjByfxoAP4Tx0p&#10;pJyAGNOAf++D60uB8px3oAFHIBc9KXvJ9RQMbmGD2xTsd91ABx+lISNn3xSNjaOc80p2kJxj5aAF&#10;+XB5prYw3zgUHO4fKcd6DgqAT3ouAg/1bjzDgdfenHHkQ5c8n0pCDvA20H/rmM/WgBxHBGTTAgDs&#10;cnJFO4yeB+dJ83pQA7aNvJyTQVQ54P0BpOd6+ueacCA+fJ5IP4UARkcx/MSRUoxgndzj8qYccc+t&#10;OXHHycfWgBD91vlzS/8ALM/NTzj0qM/fXigBf4TlzzQEHmyHJ5xinrt8ubp0GKQZ8xgRxQMTlSvT&#10;oaVQfss5Y5b0FNYHd96kAwx+d8kUgHr5Ys255LdPSg8A8UgA8uPP3snmlyMDrTAjRWNxM20nFSNu&#10;DqMdqenywsB3PNK23Y3zjJpDGDG7pTuPn9sUKAFGRSMQGbjqRimAvGT8p46c07J2HimHO4fLSHOV&#10;+Wi4h+TkcU4EDNIP4sn0o42NxRcYhIIbMbdR3p2UyQDxgU3uKTgO52gcCi4DweY+ByTSnG8dPrUR&#10;yJR8q4ApwOAOOKLgOYKYyd3NMGcYJzTiflHNN53HigCX5cUzgZwtNyMPzTu3SkAfL8w+bpR/CaQ/&#10;6xMr+tP+XbJ+87dKYDBu3McE0vAUnJBz0pyjBHzdOlKcHOcUgGHOD8vamrnb+NO2goTk9Kad3lL8&#10;uDmgQ4hgFzjkUznd92ngjanPbqaBjc3T60DEXYS3y8heuKOfn5B+an44HPY1EOinzjkse1MQufnp&#10;ecscUcbjSemVpAKMjPHelJyFG4e3FN/iOTQc+cnNMYh6Him+tP8A4zxQMbjQIbzk8c0h5TGe9O7t&#10;waiLfL1I54oAccmRcnoKDxu570/nYM1CwbK9KAHY4PFMIG/pTgThc00kl8lRSATnJ5qNs5ZfL/Gn&#10;Hv1qM7grc0ARnPmHnA280w7fLPQ05slW9aiywz8q9aGNDH/1bep6VRkBM8a71/1gq6x+XkVmXLHM&#10;WOD5gpMZ3FuCmi2WFySvLU2Virx4iyCRmi0Eg8K26tNkiNT+dSHlkJUcCpjsIHGY2wFBwMUhIEQG&#10;egprE5GMcUgJIdTn6imA3jcP3n1pTna37wYHtUeP9I6djT8N5Q5HWgBxI2nmmksHJ2jpS925pB24&#10;oAb828/IaeP9SfmJIo/4FSH7g553cUACFirfL0/Sg9G+Y08bxk8cjmm85J2/rQMbk4f6UiqhJyx6&#10;07A4peNknyjqKAAhRkA5GKCRhz9KQkCNuOKY2cpwcEdaAHDOW+QUuDsPNM/gXnnNOLYHSgBAfm4F&#10;NYnL/MaXj94d/wClOCqVy0mKAKqC5NyfQGpwMEjdTud6gP360vRuc8igQcc/NSgZExJPHSl+XLHd&#10;26VHlt5ymKBjgvJyvWjC+RKR6U3PBppzubqM9eaAGpnzPu43dKlcYDfJTeh6DinBslfrQBDh/MUe&#10;WwFTDG0c0H74yO1R5+Y/KPzoAf0dDnvSkfvSd36UwbsYwPajLZx9nIHrQA5QNxbdTmCmydtozuGB&#10;TeqHINJzgUAN56Fe1OXhGy3NAK71BXjFGR5n3TzQAc7TnnFJx7dKGJ2daBnYCcDnigBe4pMrhstS&#10;/wADmmEfNJx6UAPB+7SfMZIxvH3xQAoiT56cR8ynPINAD5Iwl/ICBnaO9RkZdyHGM9KHLlmzk8cZ&#10;pq9W7fjQA852n92OKT+BsdhQc5HzkmjnGfegCIlyxyDUg+83y+lK23eOBSLjGc496AH5Ix8nb1pj&#10;uoBBHbikPQDrSFQWbKdMYoAMrtXDqeOnpRk7zxUf7pZ3whH1NOXGXO3r3zTAmH0pT9xvmpgzgfLz&#10;TudvK0AIfuj5j3pACA3zDignGPlzilXGchsZFIBG27l4HI9aBnA+b9Kjy32lRjjnmnnqOKAHgYkJ&#10;PSl+QtIQSORTNzB4xxjmnAnP3OKBg3RPl70EKIF5FNJPOaOcDmgLjTnzEIx0p4/j4pMDe3zmnfwN&#10;xQMYTgNwKVf9Yw7Cjg5yppTtErfJjjigCRgfKAwMUznb0prNyw2H2pM4VuR0oAU/fHy9KOd7fKMd&#10;qiLNuQbDkmpQD8mTyM80CGDduPyd6cfuzcc8Yp3GWpRjGaALGTuHy96Qht5GByOKUdHyvpSjGeta&#10;iGru28jHJxS8mEDOaTnaODnNSkoEbg5wM0ARHOxQSM0c7D1o78DimscISDQAp65xTQfmWo1OUHHe&#10;n87hQIeANh5pG4L/AE4oHEJBHOaT1oAZzvjIY45zUgxtHWm9x89Bzu69KABj+7Py5Pao/m2nJ5zT&#10;89ORTCRuP7rOcUCY7jYeKb/COKU9OvajuaAYhCbFyTnPSmtt2jB69qf8uPvD6UnHPPNACfwp8oxS&#10;/OUOFU4PJ9KPlwefwpuSGbB69aAH84J29hSd+lMzw2WBz1p5xl/TAoEIMc56Y60ZGxcKaTIwelBI&#10;wOmBQAHO8/TpSY4IJpMnb1o/iHHegCQDuFBNKdpVfkOc03PX5aXIGTk9KAACTzWyg9qnTAf71Roc&#10;o53DAHepUVzCWwcA96HqBT13TdO1T4ceJdOutKgmhudKkjaNu4IxkehHUV+P/wAWPA+saF8bdfsX&#10;W5eB9QlaxuduFlTP3GPZ0Hr1r9j4yftUf7zG3kEV438aPCHh7XPgx4ruWsbP7RHp7ecDhSXUfI6n&#10;+Fh7daxVSVJ+THypn4vyW7Raixl1G5ZRPwGGBn3roLEWhtZke1U704bPSun8QaRPDf3sFxptwM3c&#10;kaSum3ftOMMP4WHv1rgj9qtNS8t5nZA3yMR+hr0IO6BJI0ZA0V5CrHCGXg+oq/C97b+IbR4JTtIH&#10;Tpg9ayDcedGUdgdg49a0NPneMxLIpKsflJHSq2A9W0ovdaVklEKJ0J+8TTbmDUljuXNo6hT8pPpW&#10;BFba5ceG4H0/UpkMTb22dwKuW+pa5ceRHcynMabWG3GSK0BPQaYblvn84EDrUEqgHDxtz0q4xcME&#10;EpCljxSsB9lnzgn+VSBz8wYTlTADn7ppVMIimzASxPUmpLoN58Q83hc8VVUbonBz0PPpQSxZHy3E&#10;WMrwKhXasUhJUtnrR/yzH7w8dqjbaRkg+9IY0ySZOSppCytbyDy+CRion8vfLhW5FMZj5J2q2e1I&#10;RIzKJEyAOMDmnHdhMj5QCQabDD5sTb4X4PGDW/b21r/Z2Joj93J/Ck2NRbMyzkhS9DGDI3A/lVzU&#10;74z3MaxWQQbAAoHpVec2WwC3sjy+OakVI1hgOE3beaBlSOEMilm5AORVS4iURTFS2ScfStcunP7o&#10;CqzqpZztFO4rGShuVhkSR93oabtnjv4JodwIbOAeCO9ak1lcS6FdvG6gJjqetZ0JkRUifk9jUsSR&#10;1EEtpdaam5wGK4IPUGs1rKaPXwfsbsDICOeCKqtththPvKBeT71v6dqmnT6Uwa7QMEIBI5FK9vMZ&#10;g6vFI0xkh0yRV2gMgrNjjIhO5cfL612aS7ItUjkSLEmcMcGuWmjJ1G8UFiA/AB6ijcFoU2iMkoCx&#10;OflNVR9pguIQHIIY4yK11leEOyIg4xzVE7pdTeRn2r7jrUuJaZH5jyzuGCnC5xWjYO6yLmU4B6/S&#10;sx0eO8lYXAzjke1NSd1VGAYgnnivPxNDmR6GFxDi0eoaddRGEM10Bxgg12mmXBSTckyhSvXNeN2M&#10;xZLYeYcEHIrtdGuttwiPcrtwcEnpXyOIw0qUrn1eFxKqRs2dlq2o6db6NI0l2hkIyVJ5rya+1bUr&#10;i6kBleKIsdqj0ro9UtoriW7nMrkh+E3dazrfSZ7q8s0isZHO4ZwOBSpVk1dnR7NJ6HReCVun1yxk&#10;jdgFB3Z7177AGfQ1jfDYWuG8P6VDp/hsvKY1xDkn1NbdrqcO6X9+OSQD7V5WMpc7vGJ6eGxdvdbG&#10;3OmJ9slkWIDnJx3qzb7Uu7ZdpxitFWL2MbC9LcnIqjMUWZeT0PavKs46HpupzotsclysY69BTFcr&#10;PjYwDHrVeGRvKj+c8uamkOduSo46VLVzknCzNaGU7FzKMBucelPuEiZspOANvSsqN8FhxjHrV+KR&#10;WCjJFYSTiKErGXPHcKysWAAzzjrVTcoMIaTALda6SRI5I0Vx8m4cVVu7FPKkxbuRszitVUWh1xqp&#10;mPdIwsrcpJk45rCkhkKuvlgk+9b1s8bz3cbsoVRjPcU8WtqLhj55yQefWuqliVHqZV6fMjJto5Fi&#10;hznjvV1BzJkkDHWrGwCL7gxuppCiT7nUc1lWqqZ5zhYWJyqjKg4bg10FtcxtbKGTkjjNc0ytzhu9&#10;TwNKJSc9DxXDVpKZVObgdGyja5AOD19KqSoDbvlBg8c9q0LWSFtKdSg3dvaoZYz5a8E5PQVwSjZn&#10;oU6pg4Ec0uXyc9adKvm6f8ibiEyPWpryIlwojPKVWsG2XpVrggjIGa3pylHXqdmkkZkKQC48udiC&#10;xOGqvMkS3JwAVD9a6G+toXsUkiAJEhzXNy4D4LkDvmvZoT59Ty8RS6ot288i3EbBxwfzrp7SeJ0j&#10;zdfxciuEO9Zbf5z16etattLIsiFfbINOtQ50ckKnKz02B4mtISLgAbcMprO1KzjktJGQgZjO7FZ1&#10;nPIUjBLc4xittXb5QW643Cvn60JU5XPVpVFJHnZgKTtGzMcO2c9awLyFEvHdYcEg816RqtrF/aCS&#10;ohyV4x0rlLqHdIVcHvXrYHGXaTKqU+dGTYTQfZYEmYFjnBJ6V09hdzQS2itISjScGuMu7dtkciMQ&#10;Vk6Z64rbsX82xjU8soG5a9WolNXPKnTcGenxS2s0MebdSPl4zRf2SMjeXHwYxxXHWNzcLqxQkqgX&#10;g12lncxm2izcZ64NebWpOOqOmhXscHfwypqcAMD4CnkDrXOvIytK4DcyGvWNThils1cWyA4OQK87&#10;1KynAkIiAGemOtGHn0O/nUyK01JlMaiQFmPTPSuotJozKPMmXlQeea8ql8+O4vgUbKkEVNb6y0Xl&#10;rJvJzjJ7V6XsVNKxxVYNO56Nftb/AG+IIibT2qjJaRmxmcBPu+vSsizvYJpA4uk49TWs0jGZPmXa&#10;cZANbxhyqxMZ2OYuLU+ZdN5OM9652aOVZ5gUOOcGvU5YbSTS42CYwvSuT1G0jMVyQH6dMVLTjqdO&#10;k15nIxu8dx8oQ8/MK2LS9mQo4iICyjPNYrxss0uYXHzd+9SoUNvLiM8471olzI4atO3Q9c0nVt8V&#10;sDcgDYMkV0M32WWyfc0eduVI614tZyyxyp/pGABnFdtpt1I8O77XgY5zXHVw1tUZwlYbqVq7Qswg&#10;OCG5x1rym/iQareL5YH7w17lNOj6TDgKcAjp6151rdiq3Fw6oCWOTWWF+Npnaqikjyu6gY3S/uTg&#10;5rJc3sF4jw35BD/d7Gu3uIj5bg4G08VzV5AhmYhD1r6PB1HezPOxtKyujZ0vW5WjhWf5ccEg1q3l&#10;/ZyxxLG5GRzXn/lqLpSuVweeetakLxiWDMzYyMgV2zwqbujzqeK5d+h00Ythp0uZ1yentXIeIGhF&#10;oqiTJPWr13fWsdrOQTwg6muBvb6Se8n/AHhxzjFdODwcpST7HNjcyUYebLkFzDHp7MQrN256Vk3t&#10;5cSqw81gM84NVFUsjbrlsZNSrFH9juDuBIA5NfRQw8YnyNXEuTKqRn5yRk+uaX5xIV2AemKnGPJU&#10;b+9NcEPkc/WtzkbuR5mDAjkDrmpFL5GTjk00ZzIdpxn1pwztU4HWgQ8EiYZHVTUGW8yXkfe7U+Xz&#10;AEwDwnYVUiEq3EgZmJL9aYFleI+lGAYmPGO9PYDaOvWmlPm5l47gUgIlC/aCGZsY4NPPMDDsDUwj&#10;OwlXBAHTHIqqWHmqAJOc/wANAEbbd2OQSOOaniINsiE+vNVQQfMbyWyHp7SYIUoSfamBM275B5op&#10;h+U/e7cU4YMIwnPHepwm5VBA+7QBQ8xTKowOvenEHeDt4qO4hUana5kK4fpV3bFtP73J29KYEXBU&#10;/LmjA8vpx/KnL/EN3yg0jDpgd6QDcHyeATk0oHyp+NK3nApiE4Hb1ppB3HA44yM0AXbeO0Mc2+5G&#10;5h+VVpABclS/GeDSKUE5O1vu0xmLyyEQscHg0ASKRjgjB6mkyu4gg4zwaUA+UQVbtS5B4KrwKQCK&#10;uVbjtUuSYXUp9DScDdxTVxvOXNAAWYR/dGMU6NEcLh+oqFz8wH+1irChkhOGAOwdKYFeSNkuFBtw&#10;OeoNNYN5Qw5xmlf7TtXdMWO81KqDy15b6UARpkOp9RQxJUZQdTTnDgIREetM425LHPpQIdGDnqTz&#10;+VWQ8qXMZVQQRzmoEzvYbMVHMZTcrtQ8GhjL3ynzDsGed1U2z5q/M33vWrSjdbtuOPl6VVf7x6YF&#10;ADpp5GsIkLjC4wKjjcK6nywcrUOFw3J60/uMAZoEIx3TZwMDsBUTg4lIB6flVgEYbgdRxQQSJcKo&#10;GOaYFKByJ34J5q2TI0TcjrxUMajzJflAHarBAwMYpAN3P+7B3e9OIGB8vFKQDFFmTpTT160AKoTe&#10;gLjk09/LA43HkYFMCKUkzjg0/A+Q4zQAh3+YSIuO9WkIEC5i6dKgyRJIfs4wccZq3GYjGRtHTj2p&#10;ABYFkx2zxTMgO/ykk9OaQpibG49elIRkYxTAaXPmMCOMc01dwdsDA3daUxHdIf604qPKPU+tACOZ&#10;M87jx60oBEa5ccmlGCoGaCfmTjNIAzxwnanRlfsdwCozng03IOf3ZApMNl+DjjNMBh5ABzjNShVI&#10;fC56Y5pCse2LDg88jNTlYFjZkYZwOM9KAsUrgsrQfuyTTFMuZX+ySMCB36VYdyVbdCuccUgmK2jp&#10;5C9KBDUMoaNlQLglsg46V6V4ZvlufD84MsRkj45PPFeZHzDAcEYB6Zq9ozzW/iRjHKwDsNy7q4sZ&#10;h1Vi+56GBxTpSXY67xFJLGnnfY3ZkuVXaPc12nhNsWeqgBc+VGSB2yK5C7mM0b5tUyEGR1zW/wCE&#10;ZEj1RybkEyyhWBPTFfP16LhBo+pw1dOSd73PRxFMLK4/dN2Oc1XkO1VztBx8wro54x/ZlsM4xHnH&#10;1rnNWR10EsisTsOeK8Fyu7HoyncLGSOPVkZH+WR+RXXq6mHd5Z4QZrzTRJnl/tAPCAY5hg13cMqi&#10;3cbCQVFOUTppR0NSKSQAtvAGwmvB/Ft2bj4m3kYkLBJgB9a9b1K9EHgzWHEyjbbt1PNeFqskniW8&#10;nc5L3mR7c1tRpq92TNdj2XwJDENE1dNg3SPF83cYr129YR+HiuGJaFQK8t8Dgg+IAYm+5FsNeulF&#10;fTYSyIcL3FfMYqV6zuXGyRk6VBtDs0hJkkBOR0qn4ouimnrEJsEqOK38eXp8z7AdpFeZeJ5pJPE1&#10;mgmOGPNa4dc81foZybM60DzaizkNxxk960bkSi1aNUByeNtFkqJpseCnC+lXUOLjO1T9a6ak23bo&#10;dlGCiri6Za7Iy8gJk28Z/hreikEOnXJMYYtnHFU4XG2bJXgcVXnkkLouFwD0rmb5mbNleQma9Ykc&#10;b6txL5flgRKcH8qrx4XJyOtWFbMUzcnmlYqLsJeuDBtMoGcHGcVg3byNEFXOBjGOpq7Jb3lxqjMY&#10;JFRSOh61vWmmWYVHkuQCRwDV0+WK3HKdtTF0y1aQmR4GC4GSw6Ua3qFlaaReYliVBAepx07mrniL&#10;WtH0vQlLNDvZCIIFIy/qx9AK+edVv9U1jXr3fczJZrcBnA4832HsK7KEHU12it3/AFuzinOU3ZEV&#10;/dX2r+I7gC4uFslueSDgzEf0rTt4FjdUECBVj4ptvHAkYWOMKoiAAFaAADD5jmtK9e+kdEtv835n&#10;pYPDKOvUuROq2Eg8hCSvHtU9nFvtr92AwDwT2qkpjAGdvT1q4LmMabLGsOAF7d682TZ6cpWGpJIk&#10;0xRSTkio53PlM73K5ZTuJPSs6a5CrLgkjdzXNaheXEsnlRQ3p3EAhVNdNDCSqNdEcmIxCgt9STUL&#10;3DLGMYJO33rWsvDviO4+Hn9rWUbXEFuxOofJhbT+7z/Fmsiz0PXLm/hkk0i9VVjOwH1r2vTP+E2/&#10;4Zv8G6AkUGm2326dtSlUZa4BPyg/hXqTq0qEbJ3Z43v1Xc81s2uWijH8CsMkCtGQ3skzpDYXzsEw&#10;AsZNegWeiaZDakcuR3x+tdJaKttaHybWxJxyPLGcV4k6znO9tD1qdVU42R41DpHiEs7yWcyEt3FU&#10;tSguLa2uRNGVIQHk17beT2/2aZz5YwhZiwwBjrzXh2uT3GsfEWztbV5BAt1taQdwOtdFFOcryaUV&#10;q/JGbxLbsU/D2lzat4ytmYuLaK4BZz0OOwr2yd4Lax0+2toUUJCFwveqemWVlp3guzgjtYlcW46d&#10;c+pqFnjF5K/nKXYdz0ryMyxvt58sfhWyPSw1HlV3uyR1t1tpWeVWmdCfpTdJsriW5zI7hTKTuz0p&#10;LG2nn1SRijFFb5mzx+ddpE1hDpiHdGoWFjubhQB1JNcNODei17l16ygije3WkaV4U1i5lsxPciLb&#10;aw5+Xd/eY+g614c/i3WrLx3rWpbIruWaFhcRy8o/93aO2ztik8b+Ijd+IJrezuHNlFMQZsc3D98e&#10;ij9a8j1a+UIyCYFivNfaZTlb91tb9P8AM+WzDHqMZXZT1vVNb1HxtqFxdam0k012xJC4ABPCj2HS&#10;n21usId2YNIy5wT0rPtW3QqWiXKuSpI55q0Xc7t0jEk+tff0MOoJaWPzzG411G0mSSM+yTLjJOet&#10;Ud8jyzKsbNzgEUXGwxXAw/bvWnpCwJa3rskQ2x5UtXYkeW9SW1S1tdI1KaWVfNdRtB7ViyXV7dag&#10;YYUn2tOAWUZLk9ABVa9nuL3xAsUSzmIXO0bBksc9APevRtNt7DQtJ0m6udGW61SYAWdigzsY9Cff&#10;+VO4JanV+FtCtNKisL+/trZ79rUGCCQZW2U98Hqx/Sujknvb2+dFgkSES8vj7xrLtLbxNNHaT6oP&#10;377XMKniNT0H4VpW1xNH8Y/CNv5McdmtlMZ2I6nHFKTJ6kmqWVvFb+GC11Fl0Yup/h2/41yWoEXD&#10;cMRHG/B+ldNqqG81OPF2ywxztvbd2zXL6kJftWnxW8bCPO046mpV7FLR2MS6kUS2qrJnPHHtWDqE&#10;ty0rIDIcn863r6CWKa1DQEMCMgj1qhJG5c5jAwooRJlwQnK5AGF5p6yzxavbutuhVAc571Ybh5AF&#10;5yAMd6r3AbABCj5eRnrWi1GUppbi51CUZIy/zGqd/FFb28RMuWZeFrQDW8VvdGQoW6gZ6Vymq3gn&#10;vIgr4UA02IpXUjuYRiQKW5OOtavhvRL7VPFPlRy+VaxfPdXUnCRRjrz0JPYVWsLe/vnsIVhCxRSf&#10;vZscAf416TdXumW3gKw0u0hjghCAybW+eZu5Y96EriNLXdQ8NWPwmFjpdg3lRzKsIQ4eWXPMjkcn&#10;1rlLeznu7aKXVPEF1JNMyZBb/VxjsPTiueWS5m8WSpGpc+eiqPfNehf2Tr1vZX002lXbiO2RptgJ&#10;EYNXp0C1tzVN54NsLaMWXhC38saa0ahxuLFhgkk1neFdNsnOqJFdXMbLFcSxy9ShIJwK5u9urXyo&#10;FiXe7vhVA6muj0/V4NL0eIyWETzHT5FCKeWLDA/KquluCTE0HU9P0e/uNdu7Sz1TULe4uI7S2l4T&#10;k43H029a868Q694g1fxHqdxc3Eg868YiJOgyeFHsKzdQlvpL8iaOeNmu3YJ2wxyMVq6VbbNTsM2o&#10;kkI444XNROXYLGt4U01ReXTy6ZE8uFC7uRGD3PvXQ61q0OmHUbOAQyPsUyspyMn3rKvrmSy0HWYo&#10;r0LLOqmQjr7Y9K4IieS4u2kupGaQ5ZmOSalpFJna2et2N7qVrb3+mxLk7Um+vrV3VdGurOxa9gaS&#10;a1ZgSEGdg9TivOmQ4kAwp3Zz646V6x4G16Ixtpl88T74TGpk5DA8Y570LUlnLiSAwWbLt5HSrHJK&#10;YUgYrY8QaNNpusLNHp00lpLcllwCQuazFaH5PkwSgOB70cthocQPsyDdSgLtX5udtGRzwcUo2Zky&#10;OMdaYDFXDM3rRj0QjmlDZcjaaUj5m4oAQZGOKceHPy9aTC44NDdT83agYoIOCPxpc5Rf3Y/Oo+wx&#10;ThnaTQImQncRkDimjeRcA7uD1zSqq5Y7zn0qRAwWXAB55pMBksYksmVpGHTB9Kr20+pab4h0q6s5&#10;9QQrfI8ghkKltp6gjoRWkSp8gBVAAqCWJ2SRjcKB3rKcVJWYNXP0G+Evj/SvFfgu20++u7OLVrbS&#10;0W3uXYKLtQPutno47+tevpbzxXEysCMHDA1+V/hbUNR0j4gaNqdv9pMcGtRNNEjY3rnkj3FfqnoO&#10;qaTrXwT8Ba1p+sW89vPo8YkZT8yuB8ysOxB65rhheMnF7An0Fk2CNcRLyKr+9WZlIAOQQe3pVfHz&#10;SfL0xW9zQYd27O2mH+LjtUjfdPHeo3HIw3agRAT83QUh+6OacR8/KnikOQwIHSgBh3+aBsIHrSEr&#10;uPSlbOXy3U9KYPvN7ikMBySQKqzZ2SDZ29auKDsfgYzVScZfPAHGRQMoxDAPTBbpVnA2HigBNnGO&#10;vSlbHPH4UxDTjZn2qD5ti5B6mpSecc4qMnI60CEOMn92KjP+sxUnGw0xsbh9KYxuOWOKjbtUnHzc&#10;VA5+YfKc4pDEbocVCxO081MQNrfhULYy1ADSW8onbztqPnyuQafzsHzfWkbOG5pARn7vTNRnGRz9&#10;KXnD9MYppx8xApoBuORxSMD5f3P1ppzjqRxSZbyyGUYB7UDImOABjrUeRhv3A9uaecFjjpmkIXdM&#10;D1wMUANJO05jAqMkFT8tKT1qI79x5IH86AD+HpUfPPFPJO001j70AM7jBbnqRTP+WZ4/GnEn5vk4&#10;phyVbrSACF+br7VF/wAtGwtPOMcmmMRu4U9KBoYQ20denPvTCOFzGfzqZeB04zUbHh8jpQMTP7sd&#10;PakH3TzScFTxxnig8ZoAaehOe1MGME5/Gnn7p5prY4+WgBihSSCvNKVwTSEZzikO7jLUAHy7WqL+&#10;D7tPy21fk55pCBzx3FAD1IFreHyVJC8Z7Vgyczy5hAO44Nbb8W0+BwyVhzb/ADDww+Y1EyokWPmP&#10;qfWpF2i3fjvUJJ7iot5E8Sfe3Gsyy4uCx+bvUoUAv+8GM03aBGR04FNOd7fMTUsZbTf5kZDDbn5u&#10;KuJ5fmR/PgBqpR9MZPUcVeQDzFwQRuGalgbloVEyjywckZ5rrrFQbkcjAI5zXG2keJ7phNlfl712&#10;lj5ZMQLkHjbVxIZ6PYqRplud0e5Y+K0IPO2yAjI38ms21UJ4WeUnJO3Iz0rVh3G0DLOuDjIrWJki&#10;8AdwHHI6VZjAw3y85qqM7x++JJWrSZ2Nz3rexLLQUGHO7mpQreSDiqwP3hg4A55qdGJQ4PHek9wJ&#10;AP3i8VKPuioh0bipFyWPFNCHDn+GnZbCjAxSc7OlOUcMTj6UgHpnc2SenWlz84XHWnDHluKPl5+Q&#10;ZoGKoPnONmBilI+fO2k7Gn/w9M0ANOMMNnX3pQP3PAOT2oIGG+Qdu9KOGXjnNAxDnglQOeacuNzn&#10;y2wfelc5LfIKapfDjHGBQAoPzEYp4J3L83Wmn7jcUHqaBjznEuATwKj54+QgU8MwVj5Ypfl2gnJz&#10;1FIBueTinARm3lJbJJ49qaeUbjilXpj9aLAKD+898UxzIbmMCMcjrR83mufL4HvTir7kO/jHNIBv&#10;RmGKkH3G4pMf6wj2pexNACHqnAwe+aeAvlck0xsGLqfvU7J8oDjAFACbTuHzCkO4OPk4pex54xTT&#10;uKY3nntQBIudrHaPrmkJXeep+lKB+6AIOPrRhcuNoHFAB2pP4D6UdiKeAMH5aAIV+/TscinlR8x2&#10;ntTWyAxC5pALkY+51/SnY+XrSAEQg5FLn5M7KYCeny/rSd+lO7NxSDOR160wFGQrcdqTB2v8p6U7&#10;B81sHjjinHf5LEKCaQEAL7hwOvNS5Oxflpu3JGQwJNSD7z/KeAKAGn7h/cjn3o/uj1p+MxE5phHz&#10;DA/CgBxxnrUXG6PC/wAXWpTnuMUxQd8h8vt60AS4UxyfOAcDFMpqk+VJxn5qfwe1ADXAEkXIAI60&#10;0Feeehp+Y8sPLNM2qSePwFAChgH+6CSPWnbmwwCdRTNiiQHzKcvLHBHWgAycH5FwPegE5XC8c0jq&#10;xifjtSRhhAoLdDQBPkeW2Qc0n8JpAPkPPajtx2oGAJG0Be9PG3DDByTUZH7tjijnHIoAe3HakUY5&#10;2kmj8TinkDA57UAGTg4FMOPmPA5p2Dubk/So5M+WxKnrQA8fc5Ipw43YBpkYDKOccc07H+mqMnHr&#10;QMXJ3N838PNIoOBlTwaOfOfK8dqeCQpy31oACG3niggY6UvJV/8Ae6UMAGQZ7UAJzxxSErtx5Zz9&#10;aXj2FLgB1JPagQvy7CcD6U3A2t69qVfL3SDJo+Xc/Tg0DGgYyTGfxoO3ZkLnnpQS3mJzwKXjFIBo&#10;z85C+lO5JPydqQ7cYx0NKCf71AyMZ8wn5hzUo+7/AFppyR90AA0/jaKBB+FHGTxQfvL84A/nSjvg&#10;0DG8fMxU8Cm55XK0p6v+FNIO4ZI4oEPG7zsbTginHOD0poB2vzSfTmgB2F+0dBjbTfXjvS/wk4pp&#10;+/0+tAChjuf5gBtpqkeUoLfxHtTht+Ye9HG4/NQA35t6fuvxzS8fL8hwByacAcE9RQMZcF+D2oAT&#10;J28Ae1J/CeDkng1IQNp/eDAqI583pQAvG78KaRw1Jn5u1KOp+vNMQo6N8tMZfmHIp38XtilzyeRQ&#10;AwH731p4C5XOelRgN9rT5Rjvk09s+Y3AwKQyJv8AWkYPWkwc9aDjL89TzS+vHSgBnPmOdvpUZAw3&#10;FSnoeKjPVuO1AiIgbSSTUB2gsMHkVKx/dJ65qNyvlIcjOaBorkj1qjgvq9ohjOPtS4x9auyDk/Jg&#10;VVtWB8cxJgYDDtSYztCCsSLgEeSvfpSd+n4VLLt8uMjJyg4qA52g5I5otZEg4+cHAA70mBg8Hmgl&#10;PMHB608hdpJc8jpSGMP8Xy0oGHT5+/ekx6kj2pmR5rnaCVPFAEn/AC2LbeMc0w43cZxmnDOHJXqa&#10;Djd0pgHrxTfXijklgB2pRtw2WOaQwDN60ufkHzimdz8ppMA4OTkCgBx7cfhSBuSNuKUqAD81M+Xa&#10;fpQA/g20nIPNM4woJ5xSAgI+5aA6sy4UUCHfhSDBDcGnEHY3NN4y/wCFAx393jrR8uPWmk9PlpeN&#10;rfMBxQA1T/puDkenFSknfwFPPFR7ckMcZ9KOPmwTnigBJCdhIjOR2pYVkaKdmbjHFB6ElSadnax+&#10;Q8rQAwFSn41IAuw4I6VGAMy8nk80vOeKAG5YzsAuBjmnFQbaQBeh9aXHzjmlJ4YUAMBO0grTuzU0&#10;g7h+7OMU3nf9w9aAJBjbwadzxzTOx+WjK7lBHJoAOTcuMjpxS/3uKDjL4PpSc7jzQA0j5lOKPl2f&#10;dqUBdpO/8Kif+DpjPNADCSZY/lqZVGwjFMA4HFPyBihAHO/7tN/5ag4pSTgUdqAE54G2nevNNwdj&#10;9O1Bzvb8KAAbyJDtGAaQjJHFLn5DSZbzl9M80ALzk04Zw3NJ2f8AQUuSY1A64oGRneS2IuM9ac3E&#10;GPK7jvSHzAJMHvzSBuCC4zQIX5gBkD7ope3WgHipML5LHAPIoAgcBmX5MYFOVfkFHPnMNnHrTmOS&#10;BigBDnzFBTOak9RUSghWJbvS/wDL0hB4280DFY458rPNPwuwcdR+VN4O75qMjI+emA0gb2wo6etO&#10;wuT81MOcAZo/iHNIQNgZOeop2M2afvMnPNI4Vrc/eypGPelGAI8AnC0DFGfk4GMc0pABbkHmkfhM&#10;+Xx3GaaW6bUFAEw271IiGNvNRZGenek53Z3YHp60HPmdenWgB67ikvyrxTSBubtmnDy/KnxKd56i&#10;kAbyulADwIxbjOKh43nPQ9Kf8pQ5B69KAPl6UDG4XeuUHFOxwMYpOQ5+UYzSdZfbHSgB3O48/Wmf&#10;Nt4XI9alUpsk4PTgGm8YbkDmgViyep56UZGeCaDt2j5+aaM8gGtRCHO9flpy7tsuUHTrSjp7Uh+8&#10;fnOM0AJnI69KYwHA7UpxkYBznmnEfMeKAGgDa3T2p3ZuKaMZHNLzigBpBKnOOKT0xT88mmnHpigQ&#10;g25HzCl/vc03C7X+bNKM7WyMUANIXzHO7pim5GGGaVgcLyevNNwNpPA54oAU/dXFA6nik9OaD06U&#10;ANJ/ffcp38B5o+XH3qTP3OetAhhLeYmMU4Y3sf1p2Bvb5waT5uflGKAA8RswAwCOKMxmQAuVBXji&#10;mHcX2+dyOoowNynbyOlAhQfmx3oIXLfXmjnd0pcAq2fwoAbjkU7nB56U3jKfNTu33aAEOdycd6d1&#10;LA8cUi8ykEHGOKONpwD1oAUkhc4qRZpDDGoyAO1RdjxnmpTgW0v7gbjigBybi4IIzu9aS7tNMurG&#10;6trzTzLbtJG0kYbG8qcqcj0NQbsY/eHp0pwcgKdx+6c0mroaZ8x/tAeC/AE3gXXtTRIrW7kslW48&#10;uIBJioGxhjhXHr3r84NX01pLeYMkhkikYBnXaZQvqp6EfrX7WXtjpGoeF9UsdQ8O2t1a3EyNJG4w&#10;dynKsD22nmvlr48fDLwyPh74h8S6fawRXNtbxreRRLhbuPgKcDAV19e9Z037Nmj1R+XkkZXUg+91&#10;wSGBHpWhBPIbCZcr1wpI6V1ms6ZGYFmWyIEhIbIwcj1Hb+tcJci6gYs6EKG+U+tehGXMjG1j0zw5&#10;qsti1gjXKsHjKse3NdHeNCLe8uLawSRnO4qvvXj1pdWzW0ALOOhyTyK7XTL6X9xGt4cBehqkxmzb&#10;yPKxHyh9w3ITyKt3FvqCQ3JFuSNowc9a4/UJpYfE1tOt06MZPmHY10ttqFzctp2ZCoEPTFPcEzMm&#10;+0faYf8ARZeenvVaUyo5yFBC9MVuzm6+0Oy+XwOOKxbtXd42Z9uD09aLCZSVsqx3jrTg48i4BHJH&#10;X0oMeIpsQMWYDFRbZssWtiB2PrU3Aamzj589ealRXedEEBILfLgU9YyYiPs5JNXrUmGaRmSMEJwT&#10;SHYtQ200ULSPsVEXnd3qs93M9zP5bqq7cDinzSXU9vbpJcMI/MJAFRhYkYr5Q+5waQyONSsBHysc&#10;kk4xQQ7O5JXAFLzxyetL+FAhpCmNRzSceZjFP7mmgdDilcBrtOECiRsY5wetUxbTPdDyrZ3fOcVd&#10;IzjmrNjLLDrVvKkyhlUjn3ouBn3CxtZiOZCvAGD2qlFa2sc7tGGA7+9bet2kl3pTXVvMBLGSzov8&#10;Vczp14XW6jkG1lfbz1yKIu4aHQwtbyNGrzsSAaglidZpJAMDP51WJaMuyxHcec9q0LYTXGkFWmA9&#10;KYjKkXcx+UEZGRnrUbouyX90AMdq2lt4IxdJNcLlUOD61mEA20x3ggSGkMoMLfCZlOT1zVIkeeV2&#10;8Z44rbEdoVtmZQf3gyKfc28cszPFHGGEPKiolG5SkZFrNONTYIenTit6BdWk1Oz2R3GSeAAa5aJp&#10;4PEKs8RCedzkdcV6fo2qaP5sL+VApO0EnHFeXisKpJ6HrYPEOLWp1Ok6TPJp1gbqZgMgc8E139lD&#10;YWUbKmmxfcHzY61j29xA8FgVkTBTJKnj2rXtZoZWlVpQSOPp6V8vXwzg32PpaOI50VdVuppZIBvd&#10;U2ngdK5pHkN1CftLBVc9K7K6hi+xzIwUntwK525g2RNtg6tUU7Wsy5Np3RtadfTeZAn2g8cV1ai3&#10;ksRiZSQOeK8tEksep2JVyGx0rrNP1ACPDuo9DXBi8He7W56WFxfRnQqgDkeXj3qUw7rKRw7Haear&#10;LeWH2dmN9CAF5JPSp7O/05heq2r6Yq5+8ZB/KvH9nI9GVWNtyAArJb7i/wBcVY89Qq84Haobi8st&#10;hxe2UgDfeVhWcLzTZLmZHuIlGR0PQ0ezfVHM5pnRJNuth+8HHT2rRjuY/syo0qklMciuVEsKq6ib&#10;PoRTzI5jU/accda5alLW6KjVH6haSpftPBGSMguueoqxBJA9kuLfDbO/rVV7+BNEdH1QMwU5wOlY&#10;MF7cvqLhY+BIcY9KwcraHdB88TqyqmJQQM7qhkjPmBgVAHYd6bC26GEmduU9OlW08v7OfnzwetOF&#10;RLc56tF9DOOPPGePano8Yv7UEHBqS4ibETKFLBTxVdGlwgMIzzg4rpi1JHHJOO5txmITQPGzZJ+Y&#10;VrDBgY7hnHpXNwSH58kACte2lBAG8YzWFWkx05j5E4fCgE9axLiF1vEcLjg5966B2zPKNh+5xiqU&#10;4DWuNjVzJWPQo1OhBalW0e+UryTxWNeWbCC5ZrcnIJz61dt5DHfzRsT97jitM5kSLcuFCmtaNV05&#10;G9SPMtDgMyMobaMJkcipkd9gxkc1f1e1ugGeCFSoPzgVkwrO1pG2GU5wQeK9ylNTVzx61JxZ0Flc&#10;SCSAbjxXVW0+4RHcM9M1w0QlSWIsR/tVs28032oAbAFHrnNYYnCqaFSquDO4UQm1kVwhJHWuT1a2&#10;cS3LCLquV461r2rl2TMjDHXNXZkEsYRkXIHBryoUXTloejGv1PL2jkaNv3RGG5Bqonmw6mjojbtw&#10;yOxrqtUtpI7l8KeTzjpWb5Df2dMxjXdivXoVbrUdVKS0JFlLrKwtsEIMHNatldxLHbo9zk7ulc9E&#10;cF8NgAc1LEQZJ3+zY54rplHmPMa5Weh+eWslxGcbBj2rKvQr2UOD8wBBGOtULK9Kp5bYO7ocdKtM&#10;5LRHzV4bmvPdLkkddKdzhdVtghcmH5s81xV/APLjZWwcfMK9f1O3WWDeIhlU5rgdRtyBcHyMEcGu&#10;ujVd0+x3RakrHH2s13Hfja0v3xXYWV00hkzdOORxmuSlSRJzkAAP1FOtLgLq0TGQ4DY+terpUV0c&#10;Nei4u569ZToIfLe6TlRg+laUlpBJYof7WiJ8snOK5XTlspbbe+okFsEHpiukKt9mtzHcMxKYwDWD&#10;etjKFSxxGo2+JpR5SgByAcda5hztnZSF4k7V6Hf2919luN9q4BXIOO9eb6mXjurhTaMS0g2kUUdX&#10;Y6aklNJovRffGTn5x3xWvBcXCXDqEAXAxg9a5ZXl+zxAMc7eeelX4GkFvzOSw7muiVO+5wyWuh6F&#10;b3QbSmUEE4GMdqj1EFtDTKAttrlra5RZIwZjk9q0LjUIvsxLXSqqwmuL6t710SqjicZqWRex/OQN&#10;xzWBcj9zKc96v3dwk+pXZWTKrL271XmEZ06U45wK9fDUnBomviFOLXUwioxgmqs0xis538yPpxmp&#10;LmREVz5g4U8Vxd9dSyzuPOYKGPSvpMNQctz5HG4lQ0HX1xcz3D7mYDPQd6hjWIIf3wHy9TVFzcmB&#10;THKMA/NnqasxgtYIWzkMK9iEFBWR4FSq5u7ZKi8SZj4z1zUMjxeYii5bLdqvbR9hhZZFPqtQtFG0&#10;hYRKMDmrMrFfa21fmUYFMLSF4lLHAPHvUxCl0BJx2pvIbDJ3+U0wG55AzTyWxj0FMwu6b5O3Bpsb&#10;Els9j1pCJEZlDZwT6mkK/vAcjmmEgyge9WMEc7RQBXlLCyU7gT/Koo3zu3A81PIqnziYvTHNNCpt&#10;X92BxxTuCLMbgTkqn8GOakLIbYg20ecnHFVgYxtyDktxUhYNJIPKCgJwfWkBAfLJXB/SnKFC5BQk&#10;jpioMsFPQ8mpFIBjB6kUwJRGxV3AAAHIzUQbAfMnVvWpC7YYbmFVLkJ5IIY9RwDQBJMULBvIJxj8&#10;KiypuwQpGVpIn/fSYOF8ujK5PI4NAFtA/lkiHdTXbD42DgiltnLOuHwApqvNvxMRE/3zzQA95JDL&#10;FhgAKaRxIec06JVe0UmTBAPWnDeCQYsAd/WgBqFdhyoPvT1Kq7YZcVG2MkcUu0FW4NIC9F5TIwJH&#10;saieMCV8t39ajTaIyCG68VJy6n5jx1pgQnPmEdOKN2Yx84/KoycTsCpOW4NGR5kfygc0IBHH86kV&#10;gHbII4HOaY+d5AU44zT1EZjf5vwoESjyTdk7DgjvSvKqtEojUehHeoZObZFyBzURyUjBYZB4NIZO&#10;8jMxxjGKgIPz/NzTgB82KXjYcg5IpiHwD/RL0lD8pGDmrCAC2kYOucVViDi1uAd5y35U/wCbYOTx&#10;SAXe2DzTCP3Ujbec+tMwxJB3DmpDtCxDzDmgZAcA/c5zzS5+Y8U9wC6nHOKjUEtz36cVQhpZdjYQ&#10;5zURkkEjjyhjHXPWp9igtyaidRuQ7hSAELEj5OhqwfufdzVUFggwMnPSpC58wnZzgUASggOQV7Uh&#10;x83zVFuBZiQcmntuCR5RuelMBwx83zfWnrt8sEOKFQmFwY8c+tGADwmPxpAPf/jyQ7weelMQjLHB&#10;zgcUNknaRxiogWCIC/8AEeaALsb43kwhj656U48tkHHqKgjP7w/L/D1pwLbzkAD+dICTeQDznNSG&#10;JTY2jrrC5Od6EdKrcfNgU3afk+d8Z5xQBLwZGGOKUnIA3cAelJgBE+YdOlN4Izk0ASKeBlhUmRkA&#10;jvUYAwxwfrQDxnZ3pgNlj+SQjdk+lIgJtVy5zn1qwHjLMGXnbxUKld5x3PFIAZVLp82ARSMqbZAd&#10;vTirUSE3Qy/AGaqyhTd3HyED69KYDAoKL83ftUwA88ESOOBjBqNFZYicE4PNKHBMrCEgYxkmlYDU&#10;tbuVJiWl3Z4OfSuj06QJdpNDcfKZgWXPQ1wJJ3uDu68Gr1pdSx3EalW27vXrXHiMKppnoYTFuDSZ&#10;9TadqMNx4MimRrZilnhsnnpWJaagkviGeCZk2NKQrHvXlmnX88aBor2UxuPnUNxW2kive2jpqIU7&#10;85FfJ18vlTbZ9VRxcZpHpB0u3j1G5kgbCyMCwFblvEn2FcsOe/pioNEdLjwuW+1RO6RgMc8jFW4g&#10;fNuFbgbj1NedOXQ9aE/d0PPvGzBLHTIBOwEt0C6g9hXEwxhtjLCcB1xitrxq0/8AwnXhVDK5RzLu&#10;P06VWsATZWC7QMlq6JQahfuaQu0er+A2RtS1KMkZ8pSK9i8pxb4CHaDya8E8ONcWmt6dc7nKliHH&#10;tXvNpcwy+HVminjZTbEk5r5XFRfO33IkY2p3JXyrdVPTJNeb6l83i61zzg8V2JeeXW7tmt+EuDkn&#10;vzWDq1uf7aR44sEgYx2rWg+W3cqENdTOj3f2g6duOhq2zqt4ymRAcdK0bLTnWwEjXGWPJPpWdf28&#10;cd2z7JCW7k10aSe50c6SsPEwDvgd6lU7o2OWOZBVRF32KN2B59qtQlTPCq7svwoHJzVNWuLd3J5k&#10;Yy2yKjEsBwO1bttYeXpMTS3K5ODg9quWFvbwWivJGWncfLn+GnT48li92gRcs5LYAFedUrdIm6IQ&#10;iBcrsVQvJ7Vx3iXxJY2GiX3lRxzz7CsMW7q3qfQCsTxV4nwv2WynxF5m0EfemI/9lH615VcLLLre&#10;pzz3cryShc5PAA7AV1Yajz2lPb8yJp2KV1Lreo+J7m4u9SuJGkly57AdlA7AVpRxokBVFAG0cAVL&#10;BsRFwUA2cUxpoQ6KsE0sjTAKsYzkmvRnUc9ErJbJGmGo63J0XbBuLAksOKSeaONZAY5GdwMBR0/K&#10;t2x0LxNeXNszac9pFkFi/XH0r0PS/DWjRXETXDxyMsY+8M1yOaWu/oei6saaPLtMs9VuZy0egXbD&#10;PzM2QBXTDQ7rb892E4+ZcZxXpkjafBEEt7S2RVBwAKxp7hW3DyyWLnG3rQ4OWux51bHu/unHHR9H&#10;VSDdF3I/Kr1npNokgZdPtSc8MVBrpbbTbiW7R2hZPl4zXS2WkKp3S60gA52+lac8aS1Z58pSqM5+&#10;ytGWNCcZz2Wr10s6wRsIZdgYA11scdt9phQIFVRwQvWku4JJNOnRLcCPGCSO9cLxKb12OqHupWON&#10;aWERrkclOOKqmSQNJJuQKqEsScDFWp7V4rm7E93EmyItuY4UKO+a8Y8XeKIGs57GwupZA9zsDpwZ&#10;Wzjt0H8666FGVWVoq/6FSnoP8Wa7NdX0Om2UjlDd7ZGTrKfT6V03h3S7ex0lpZYU+0PApyf4ax/C&#10;GhfZoZb2+VHungDqrc7Aen411txPAVuw74Lfd5rkzHFRj+5pvRbvuz0cHhdOaXUiu7onUFyzY9PW&#10;pdOsJ7zVhjzY4t48xyeg74pum2N5d6lCpICK/L46Cu+a1aHSLSOF4o41QmRycDA6kmvJjHovmzvq&#10;VeRWJVhsI9IjtoPIjhih3O7HAAH3izf414h468SWl1NLY6ddSx6dCxV5QcNduOvPZR+tW/GHiLz4&#10;LnTrK9ljsVYi4mU4a6Yds9lH614Rqt6z3UsUOODtGK+myfLHKSk1r+Xn6nz2Y4tQT1I9T1GLy5kj&#10;iDMBhcCucggZr/zprjcS4O30qwI2S5UybtzDjI4pjt+8cqxA4r9GwWEjSifneY46VWTRZm+yC4Ux&#10;qFyuNuelMO3nnHFUykhnRgSST0q07iG2hBtmkmeUKqLycnpXoI8bYqyFNrbmYEyDtXRJb283gW4h&#10;y6l0BSUcbcdfzqRrTTrZNF/tC8jW6uIg0UA6qv8AteldvoenWmo2VtFCwgtIpf39yB0HdR6k0XJM&#10;PwlpdlDcSzx2zyzIpVJmXKRk9x2Jr0fSdNiXxGL64Rri7UsIQ67vLLdwD3ro1j0eDw5pdjb6LDHH&#10;CuIVAyzE9WY9ST1rV86z0rwxBcTwRNfXKbLK3xlix6Hb1qHIalYxdXvoNP0PT4pIllvrgsYoBy3P&#10;c+gFc6kN2YXe4l/eSkE4H3farkWm3SeIdZv9UvHk1K4kDBGPECHooHarEzg3cQEYHIxzQBj3I22c&#10;qJI2WxjnrVm0itbXTXvLponlEJ8qMjgU77OX12cMjrHGoJbtWFrMyPcpHHdkx9PrinqCVzAvbiS7&#10;8TXEjhAPNJ9gKyriaM6hcIo4C4B9avyqiQykHlkOSawYh++vHySWkPfpVPYi2ocKCSNx3cc1n3sq&#10;m0kYxchhjmpLqSVSVMC8D881z2ozkWaqZFHHTPJqloUzPv7t2upAAcGPk5qtp9ndXOolUDBAcvJj&#10;hRTbO2urrVkVIpDmQbmA6CvTrPSbkW+n20EggAtWM8pH3T2+uaEI39BsLT/hXxs7aXTjJJC4WQsM&#10;iT3+przHU9L8T2+t3gu9CvvPFy29ckqB2IPTFdNa6dqFlNeztrt4szXRIVXOFAPX8av3OsazO1os&#10;k0B2QFdzLy341S2EmZ/hDTH8rxZezRShoFUqGQjBPoT1Nei2fifUbVZs6NY3EbabLHJFL0cMMZP0&#10;q1vH/DHVk8n9nefDctlkwGwT/Fj29a8avbwszIl0+0Ab37t7VaaQDi0MeqTOscTN9slcZPAyc4H0&#10;rFuLvzLu8ke1YuH+Vs+ntVa6dirALIMdCD1qvbj984kkO4/d46VDkO5buLm4mt9MlaxV5FbG5Rj6&#10;VvadcNbt5slgdwtzgt0qlYRL9rt1CD/WZOfTvWhrMiSm1jt7BEjihwT/AHjU7Ac7dTPPrF0zzOS0&#10;5OaYAvzDZ0xUIV1kkDR/NuqcfcGQc0wuGCfM+Un5aZNbyR6fYTx6gwcS5O37w9DViI7Y5N0QJxxU&#10;bb2Djc3zHpSA9d8CeJbO+tv7D1u5tmM0YS1uJQMOeyk9j6etUvFOh3+keKpW8uWS0kkOxwCcCvID&#10;HMl0xVZVKShlK9QexBr37wZ4lsNZ8MxaBrl7bLei08uzu5sYn9FYno3v3qou+4X0OBV43gysqcD8&#10;6d/yzwWFXvEGj3+meJ7+FrGVR55x6Y9R7VnbkEVpuJ3sOgoegE3ybOoBApMfK/FCxlmb52AxSn+7&#10;6GkBH0Y/LTed7+maewJ2DfjrzUBOd4yM0ATgcgg5qTABc5H0qCI5jGT+NSHOTxQFyUFtrYQGlGMP&#10;8xqDJ3dTSPJGrRAjG5hQwLKGLMud33fXilt4bm6vgqXZWJZMyH6VFbw3F3rMkFt5hRCDNLj5V9ge&#10;hNdvZ2MEeniKG0mkYABgOMn6+9Q2NK5gXKweRNAtrc7SAMquctX1l+y5rwg8Q/FTw1eTXiPcaetz&#10;aRv918cNt9DXhVtY+J3l0zy/A2kWcUMTfOZFcsT7e9dR8P7/AFPTf2q/hNdy+HpmuIvEyQyRInzS&#10;JKcHB79a5aiQ7XR9+3ERWab94TmU4qg4/dNxitvVQF1ecYYb7ZHAP8O7nH4VjOCYhyM5poZWYZCk&#10;SA+1IThOtPYL2FRk89AMUAMODtO4flVcnE55/wDr1KSTuGeKiAGGyMnPWgYwEGSXCnPrQQMsKf8A&#10;LgDAzTedrcduKQEbbsEq3GaibPlHIOfrUuGAIYiojt2v6UDZCoHznac59aQk5bilyN7DYaRiNx+X&#10;FBIzLbFGBTDkE0pP7xRu60YJ3cdKYyM4ycsKjblpBt44qRh86g0w5+bJpgRkkdFNQ5Jkb5elWD6b&#10;qiH33BAzjg0hkW8Gc/L3pD95uKCEznIJzSMRtbjqKAsRnqPmNBJ2v06DFHYZpp6HigCJ+q/OPypu&#10;f3Z5okV2I/eHjFIcCE5TsOaLjIz981GxOW47U8/XFRNnK8d6AEAwVIXNNO0yN83fmlIIYZfk0zgP&#10;L+7PNAEfc0w4+bilkA3fdqMk7T8ooAc2Np4qI9RxxT+dqfMOlRsOpx9KAEyxbofY0hLAkjrSZJbG&#10;aXqjZbtSAhJfzf8AUd+uaceh+YflTjwgxg81ExbaKBoXJwMAVHwJJTsHajnJyajzl2+Qj3pjF43j&#10;jkCmnGW+b9KXnIyBkUzI44pAKevSkbduHycU8fWg5JX94Md6AIznHB7UmMqMin4GOpzTT1OR16UA&#10;NPbCCk7N84NO/iPFRnHOEJOaAI5CfKb5elY0rAzyZIPPUVuMo8m4y38Fc7PkXbfvWHzdKiZURjEY&#10;psYXz1YpyOhzSsSYpAV64xilQERkZPJ71kaFvdknjmnfeif5xkMMCouNnbOOTSqQSDsbrxSYFqI5&#10;lwAeB1960Ys4JwOuKz4z+9XkY7DFaEY/dtnAAbmpluBqWm4ysm7AMgzXbWm8XGnL5alVA59a5Cyj&#10;JIPmKDuGBXY6fE/9ork9GWrWxm2ek2YB8PFWAwUBPtVq2CCSYhmAzwDVKLzFsrlRgqUXJFXrbH7w&#10;iPAAFawM0aKbtiHy8nNW0zkZI6VVH+rAyRVhcceuK3JZOuMNx1qUcRk543VEo6+lTj7gG3ikBJzz&#10;x2qRcbXHvUafdHz/AKVIC3mJ+749afQB/enjb5L89+KVlH2c/MfakQYYggYpCHAnYTtFO5K0KBhu&#10;T1pejL83NAB/EKkHVuPSkA5OTR/GBnrQMXnJ+WjnbSjORmlI5agBP4utKOrc0hzuHFKN25gV6CgY&#10;f8BoOOBk9eKO6cHrTJGIc4j6CkA8Y7CndjSJuKt8hHFOwRH1HNAx/G0HAIx60w/ePpigfdApGzjh&#10;O9CAX5d0ZBPSnZG5896TpjNOODE/AzjigBh/1hGelAD+WTuHBpoJKD/RzndzUhz5qDbjiiwDDuKA&#10;Aj2pwyIyMdKdj943PGKaM7RxQAoA3gkU0n5mA5FO544pvPHagBwJz9adx8+T6Untmkwefk69eaAH&#10;hCSp3cUbW3HkHmnKW+X5uBSZHnMcHGKAFw26XO3GBUZzjpzS4XDYBOT0zRh8vlMDA5oAQlskbe1P&#10;RSYiSRimkZ2Z96cT8hBB6UABxu4NAByxwe1AOIs4BqaPa0LEsBxQA3A3MfLzSceSwBI5pCf3h+Xv&#10;RzvzuP0osAfN5y/MM4ppJ8xs560/5ecjnsaT1pAN5yef/r07jy2+ekG3Dny+ccGmEt8vy0AK2D3N&#10;JlvLJC96Xja4K9RxR0XGe9AD1HI+Q0nO5uO4pf72etJ3/rQAnJm/1fGOtL8u9vlPtzS4O8DHGaP+&#10;WoBHHrQA0jL4wfrQoYROPNJ5qQ4yfmpDj0oAYc7xgU8bQZeMdKAF2tnPtQMeWfmoAXHzjmkP3GGK&#10;TPK+9BxvJ20DHdscYpccn1pv8Tc08AZNIQuAJBkDr60rsCq/JwKjbHy5YkmgHjoOvrTGScY6VFIS&#10;FJMJ605iQr8c44waQs5tCGVDg0gBc7R8p6U7IwfamgghfpSgAsc56UwFGCx5H1p2OOG7803BCyjH&#10;Q07kN9zqaBgzASAADOKd8+Dnmh1X5Du59BSfwsc+lADGJ8xTjinK2Vf2pD24pRjY2ABRcBBwx+Xm&#10;ncYfk0w5BUE8mlGN3NAC/Lz81Jk7z8uKd8hSQbj1FIcZPFIBo6njnFO7MKYf9bjbTxjdnpQAHOAA&#10;eKdnrTHIyRtJ9KUEeS2cZoAH5MeE6dacPuNlhTQflX60oLE52jOaAF70Hbl+PSlypLZJ4NRNzIwV&#10;xx1oAlHQcUhxhvmPSmDO8fP29Kd2zigCPK7sc9afnhjUbBvNTgEZqUf6qT5QPl4pgNy/nf6o4x1z&#10;QScdKU5MQBbvTWVs8H8aAHAkqSDTHf5iMkc1IANowe1Rkcncn40ACkAMRu6c04YOfm/SgD5+lDZ3&#10;ABPxoAjx+9HepCPmYbO3Wm45bj8aMnB5pAKM7uUPHQ01gdhOwnmnAgsoLdutKeFkAYEZoENGPL5k&#10;IoPThqX5THywqPj5QBQMMDcPpSHO1qcCcHOM0h+mKAIjjzE+Q0xsbpOfSpOPn+XqOtQkfeBI69aB&#10;ETdFOOc1Ec/3amAJb8KhY/Mw/KhjIXwBJx2qtYFD4pik8kj5+SRVhz8rgnqKfpiodWuM7cBx2pMf&#10;Q6eRj8mEGNtRc+amSMYqWQET7QD0FRZO4ZVhTJEODIuG708k7H55HWmcb1470vaTpnilcdhMtk0A&#10;Lk8+lJzk8c0vRwdvagEOJXPSm5PejJzyppp+9g+nWkA7I8xOMijBBb0zTCB8hzk56ZpxLEscYoGG&#10;T+6Acd6ONpOe9RnOZSc9qkAGzmLj3oEBPLAHIIoUEA8nrxUbMfNj+XPFSB8hQR37UDI2H+u469Kg&#10;XgP8hzVt84X5eBTGVDCSTg0XEQo7Y5AzuqckEE1WeKbZF8xBI61ImQgyT9adgJfSnADD59qb3FGR&#10;g8ikMd82e/FHAB4PNINxAG/v6U49EHmcdjQA2ky2cbKUri4bknA4oA6DZjn1oATjcAVpcHnkU9gf&#10;PtyeMLTSV2v9aAGHO4YWjI3MdmKUdCKQgBSCeSKAAOc9B7Uvaossof5M88GpAZTGT5KjmgBTjPWk&#10;xD8h3MCTwcUHIjk45Ip6/wDHnGCVJNADT/ro8oDxSA/vH4708jpzUZ8zzD+5HJ4OaAH56DbRgZNI&#10;OjZWlAPXp70wFwM80jAZIINISdy8Z9aXjJOKAF2/uzx3qNiMjnmn84bk1G6sdmAPrSGO+bk7DRzz&#10;8/6U4H90o3U3J39KBBzuHFPwOabyGHJxSg8DIoAQ4252k01tu0fOc08/eY7aYcl2/d4HY0DHcGM8&#10;+lRFMSucEHFSjGOvFA70ARLnePpUwJCMM1Hx5i9MkU4E560CQD/WMA3GBT8Ha/GOBTeMNnv0oH3C&#10;d3egaFH3HDRnOetIe/NLk+cvzDBHPFBPPXvxQFxox8uMf4UPwV/dilI/2e9ByW5HagBue+O1IGOT&#10;8tOwS3WjHBPagBBkSmphsxId5z6VDjlRTx06UAK2dnWkwCp+bilNNGdzccUABA2HmlAOTxS9zThj&#10;aMmgZEgxLI2OTSMT52RLkZ6VIQMCom+9GfLoAePvH5jS54kwfSlCoUz5nOKZ8gc5OM96AHYG5Mmm&#10;MSEcjrilBUyHnOO9BBINAFWOST7QQYSQScVYViS58kigKm4cDNS4Hlk5oEiyANpyw600/wCtb5BT&#10;/l2Nk8UmBtBDE1qIaOg+Wk/hXgU8gc8Ck7UAMwcdetKc5NKcYPPSk4ywxQAnpxS5/dH6035cMM04&#10;kfN8poAY23IGOTRhfMbk80Nn5yoNNHTOTkjmgBfl5woFJ/D92lAGU46Gm5PnDLfpQAp5QcVEM5b9&#10;1kVKc7D81MOc9aBDTjynJ4Ppmm8+UmFJOeTQRyflpedzfSgSGseRx2oB4bkUoHXnvRtQO/7wgkUC&#10;FGPloPK8kYpgEmYjx945HrSlGIkLDAA6A0DHqih5mEuTj1pT958DqRUKg8/PxmpP4x8x6dKBCDtz&#10;RgeX3zmlPOaKAE6dAM0uV9e1NPem4/e5A/h5oAnXb5IZZemc5ppwdvFR5/0cYHU80vGF69OaAAnE&#10;pGMcU7JKnrTDtyeT0pQVy/zduKAIvm84/JxSkDD/AC9D60EnNJ/BJnsKAJNzeXDgDHtUF/Zabf8A&#10;hHWbC+0vzrO6t9siZ5GOhH0604MPKXDfUelOR/8ASY8SEADpScbjTsfA3xU+Fni60+JXim507w5F&#10;c2ktuXg8s4F3GOox0WRBwema+RNb0wmC4jNpMP3zrsdcMGXqCOxB9a/bm4hsLrQrm3msS8cgIKg4&#10;Knsyntivjf4y/CjVJ4fGWsaVpFm17b2JmlSPCpqUKjJOOiSIOvrTp1OX4mFrs/M2WF4kVSr7klIx&#10;jtWjbXMscWnyLNgK/X0rsb/SLu5tdVltrRPNjcpJbNwZCOv0I/WuAaKeI3sL206kkj5hyD6V1Rmp&#10;bC8md5tgu9PibzVJWHJ+tOsLqGGREeJgdxAyOlcVp1zc28tsDcuVEvI9K7Rktbq2jnikTesYLKO9&#10;WhNWOjtri1e5kLBgCtR3MSNatsgJJfisezfa06vGB0xmtmN5DKAISRjilNlR13MyWO48qJctwvAx&#10;TEjkfTyrSbipOABzXTJHEYpd8a9QKzb0RQaoRG6M7JzjoKm4NGWjEKuF5AxikaOV2jLT8enrUwVT&#10;HKSOS2SKcFJViG4ouADG2IbhwKD16cUwgCMk925p2YtvEi9OeaVxCEDf0HNRnO9hjjtTyRsbp0qt&#10;m4e4fFvtUHg560gJMjcPmX35qQD5M44FOit4/LmYs2c8mlYABh6H86AIjjzlxjkdKbIjII8XC7iO&#10;RQ/MXGetIoURgtMWYDnJpAFvLdxXy/ONpPOT1pupaJNPa3uo6dBAZ0wZ7cMB5g9QPWrlhZ315rmm&#10;W9ro95c3Es2EjQfmT6Ae9fV3gH4O+IJPCN/e6jLewF7L91hj1PcL3xTfu63sNJPc+NLW7tnW3gls&#10;njl3bXRxyhq/M7QyWoSU57Y6V23xO8H6rovxK1OOeIM5nJtrxFwl2ueh/uuo9etcBZvHLAEnK5Bw&#10;GPUEULUzuaKvby2oLj5/rVCVVF7cAINpxirwhiWbCuD70S2s/wBrUgknb0z1pjTMZ2b51MBOTxSR&#10;zPFMzr1xg89qtTRypdbGTnFVTFhmLGTnPNDKIbmSCazucWiAnqfes5CY7dF8x/v8Edq1Y44BKjBW&#10;xv5HrTb1LQvEY1OcDK1Eo3WppGVnodR4b1qaC/t7a5nJicgRyE/dz6165ZyxLM7rcxkOFOQc180O&#10;Z9yfNhVHHrXoXhbWFMdvbz3/AMoYBWY9K8fGYRO7R6+ExTW7PdN/mRSMAGO0cZqtMgeEq0Y6cCs+&#10;yuvLiDB9ynGCOeK0UkWW8DA7Rt5FfN1Kbgz36VVTRkzQfuy/ljC+tVEAZm/0rHPSuilg32NwhlIH&#10;tXM3MF1BNKwfKqeTnrRF82hptqbUFvbz2pR5pQP96qV74ZspYnaPUdQD9ykpFQWdyQsTGcLh+ldj&#10;ZXCMsZycNjmuHERdN3R30KimtTjrPwd47aN2tdSuJYlfkSTY/nXSWeg38EN0bm0feByM969AiunG&#10;lKqtIpGMFWIzUN1dMujXodlbKgkntXjYjMG9LL7jrhQ7HnNxMsF9GvnSFjkDjpWU99qJ1WKM3hCZ&#10;OMVc1B/N1i4YRquDwBVCGxvZdRgKK/U5JFcXtVI6Pq/KtS2GMg2KWZq6TTdPlSISvbt2wfWmafYx&#10;wHDRjdwST/FXVRvuiC4UKFGB6VjKm9So10mkiB0UW00i2q8AZFJEyskbeUygmrwVDayZIxnkVTZh&#10;5sYVBjNYcrR0cykW/kKkGBenHNUp4ysrkQqOKshvuAjGO1SYRjhgeldFKfKclWHMYvy+bb5uD1OR&#10;irMUzCdNqkAnrii9jjHKR87h+NRRkfZgcr8o5rtTU0cLTibUDt50QMhOTV54wY1wOp5rCgkYSW/z&#10;nOTW7bOWDoF3E/pXPOjqawqmRdRAatZPsAwDkY61M7AwWpEbdDxWnLDKJGP2cHB796jeJzImYAP3&#10;fHFc86WqZ6dCtdWZnZRmCjGT1FZk9tGt3KfIHPRRWj5N3FqIfPy7yc+tTuUYTHyxkj8q3pTcHuTW&#10;p8yOVuFbchWMhe471DC0i3MZBYDnk1rXC/60bFGOlYjMyXJDHjPFexSqKaPInBxOjtZ33k+aeD0F&#10;btvOPMBLduM1x1rIonTDfeFbMTPnoCd2RWFaiEKjTOjl+xTx3Qe1T50xn0Nc9PbNEtxGYyRk4f69&#10;K0rZ1JjO4A7uRWzHFbzRrulBwtcDvTZ6FKpc80dEj1CGNom+dzhqhmWYXqBVCrjnHeul1OALrCho&#10;vlSTg461nTJEYRtcZyAB6V30ay6irQurozElVWjPmjODVqO8YqqmX+Ksu7hnimkyBhSCfxrNSfOr&#10;XGISAAOc13Oipo44zcWdqJCEhHnkk9RWdqMETpA6gYdDuFR2syNavk/w8GrQIMKqwYgNxXK6Tjsd&#10;lOtqrnAX1qPIuzsOQ3euYeNVvLXkjL16jfW4Ml5+6OPK4rz++hK3UJyQPNOeK7sNO6sdU3dXNqwn&#10;CxwIZeMDIzXdWNwhktwHHEfTNeVwFQzlnbsfyrrdLuCYfMUMADjmtZU76o8uas7na3d1I1mVMcW1&#10;R3Fee6xDAUZwE+ZvyrqLia3XRZ2edRlc1wF1fCa+mjRMqHxxWMKclJMcalit5RXJLL0qRMbuJB9B&#10;zWuLM/2JCzPJzH09Ky1+yxT3DNcoD65rsjrp1LqyTjcm3Qx2NxIyDIXjNchfXs0t1KoZthbFS6nd&#10;ySyyqrPsDn2zWNGSGyzjivTwmF59WjwMZiuTRF6HMYlPknJ71FdXEaafeb76JRs7msy/1S2jtJFU&#10;KzbcAZ5zXBX02oXF2+6aYKT0Br2KGBu7s8OtmNk0ncv3t68l1KiKdu/G7PWqCxjJJIyajjiYRxgy&#10;DirJ2iWP5hz1r16dNQVjxalRzd2CrgL6+gp20+W5C9qeeFXp16etP3x7cbOSKszKsXmmeUncAPep&#10;sAocSnrzSMB5j/IQMdjVdh++yHYDPPvQBYIfyl4BA/SkIcrIdi47U1W+XG/8KfnKH5zQBCwxDIQh&#10;PFRA4VcJyanORKvzYGOR60zjzWwPyFBKGbWJB54qSESF2BJx2pVHzEbwBnnNSLjc2EJOeKBkcjAP&#10;GC3U099vl2wDcHrUExUuvynOelNy/kr8x4FMQ9gCig0sZH73gHmoSzFFwBgVKsZERYqeRQA+WOJo&#10;wwAHtmoFX9/F6bqcWU5+YYz61JhOoHGKAB/9Yw3DAFQsFMA5GcnFSOAFTEvUdKhaO5+xXJCMTjg+&#10;lADAi4yAuPrTTGApODyPWoIxKFYl8ndzzV6MgxD5xmkBHHuCnarYqYSr5TL8hOeOKkUHyJ8KKgWO&#10;MF26nNMAKsQP3eBu5x3pxJMaLyFxxSFzhsQHA/WlBfylzE35UARsqCdcMORT8OFPHakfmMdQAalT&#10;5oXyScLQAsZQwMdg6UkBZLqY7gOtNULsYE/xUuBl+T0oAawzMMsCN9PkWMPGVA6dKYQTFgDge/Wo&#10;y2Co2NnsKQgLMScLUkKgu+cDnrmojvz/AKsUE/KB5uM0wJJEl8+VTHx2INATGwYGPWnx4IVS7H5x&#10;35qa7WJLu1CvwY/yoGVeBMcJ2pVLGNjsHBpmH3dBgGnHmUBTgcZoESZbc37oYwO9OGMtkDn3pP74&#10;K+nemuvysQQePWgCQ7Ar5Vc/zquf9YPlPJpjONqZ3cngetAON/y+lAEnO9wQBheKaCNsnr2pDkou&#10;Dj1pO9ADQcxjnqaaSCjfJStjYeB04qLfkbfLpgO6YORQpHmtwOlWbZLcmffLj92cVXUKJ5sSbsuc&#10;GkA5N20nys896sswOnR7ohkdPaq24Zbg4Ap2QY0PmA88igBwMmDk5NJlvMAxwaaThx8wHHShSN45&#10;yaaAdk4cbPxzTWQ5gIcD1qwy4ijyyjI6VFhSJ8g5ApAPXdlR7VI4/wBH3YPBpiJJjO09ac3KFdnF&#10;DARCTCPkHSnZUIuD1aogQIn6DikjLMzkkYFAFhsGdR/s0EDGPU8UwDlz5nOelS8MwG0cGgBRwPvH&#10;pzQBmI9+aad2f9X0P50ZcSj90ABjPPWgCWMR75NyMCU4JFVxuE7+m44NSXErPCiiAKFqqGIABUk9&#10;qAuaUEzpMzCNMiMj86oStMJZWFuTlyfrmp03CNmCdxkUS7lXlAT6UAWLFfNtrreyKBGevaqYVcXK&#10;7sjzDginx/6lvnYAnkCn5gxIFj/h60AViG81vlHA9abhtoOQcZrTt4baW2n38Eqdpz0qrJEsaSp5&#10;m476QiS0uJoLlQwLK7dM9q7C1lRgGWX5dgON1cE4ItLlvLywxgZ6VZ065mjmY7iQTyCa5sRh1NHd&#10;hcU4OzPYfD+qXVprRkErtFJIBIhbgj/61euPJb3OgW80LqQyjODyDXztZyxyW2FukHQ8N3rrtH1i&#10;5s75UeVyhwGUngj/ABr5fFYC0rpH1WFxqa1NXxRABLYSNASVlGM+h61l24RSmBkBBt59a725TSdS&#10;8LwY1GJT5ZIbuD6Guct9KkSeMm63A3IyfYGvPqaaHuUJJxudhYRW58HmKSTaxtSY2HUHFW/COqxp&#10;4kudIvLkxSyykW7u2Fk9s9jTUWJbaIgggQqAPSuK8S20jahpM8Urqyvv3IcMGXkEGvMdBTuhT8j3&#10;mayuP7QKBdiKQWPrVLUbST+zd6xqStSeE9XOp/B7RJ2li86MCG4553Jxz9a0bgt9onG0/wCrHFeR&#10;NShLlY6cuY52KZl05VLfMU4rn9VmkNtGrqnyD72etb1ykYFyf9riuZ1CPzLK7Vxs46561tQ1kObL&#10;+gpHdaF4tj3lXjC7GHfNbOgWfk6/P59mzOm7Yx6Cszweji71FRHtBIB967u5jeG+QMnIXOB6Gssb&#10;iXBuKNaCuVriaNLW5dzAANx3twAK8d8T64LiK8t4biYWxlwxU4MhH9Ku+NtZhklnsob0iNZcS7G5&#10;c+n0Feb4ubiSOODTr6VgQNscZP05Fc+DwvO1Uloun+Z2uXLEqy7ReJIzAts+XPYVXeWJSSzbmJ+V&#10;V5Jrv9K8C+K7+5tTPqwtIjgshHIH1r06w8AeD7I2Rm8WAybRkBNxP4npXqvFUY/au/L/ADOVVdTw&#10;XTdG8T6nqVvHHp9xbW/mDzJmHOPQD1Ne26D4TsLGG2k/skSTLGPnlGSvv9TXolvDoNhDD5WnadHG&#10;sRKu7glj6msi51u23SlF3/vCAo/irOpiZVElFWRp7ZrYzb9JIo49sLAMewrHkuSsqbOnA5PJq5d3&#10;urzrF5emQqqqevUk9KqWWg3byNLe+OoEd5CfKX+EelKmu6MaknvcqtFLNqU2GVV8vJIarWn20CXM&#10;0hgcsAQCRnFbLR+DrCPdP4hiZ9nyr5oJOKz5PFvheFmW3+GttMAceY1wv8q6Um1oclpSemx0lktx&#10;JpyAwSLtY8lcVopaS7yDIfmHrXLQeOvCptistiqbRzHgDn61kX3xE8KRTu0Xh/UZn3YVI+/4159S&#10;nUnK1mdkKEktj0WNPLKrLLHnBwcZqreXsEWl3QkuLGNBGWJkcDgdSc9MV4lqHj/XZ7yX7D8LoYCR&#10;xLPLk/XFeW+INR165fVft3ijU3+0AeeiuQCB0UegFaUcvnOSTaj+L+5Fum0rs3fHPi9tS8QX9np1&#10;5cf2fDIVnuh8pumHYeir+tc34Q0d7rxfPdSQ7o45gxLDjjoBWVo9hJf6+0ENoyQxyLuIHavcrW1t&#10;dO8GwRxwAExYwByT6mvWx2Jhg6Xs6ejat5/PzZeEoOrNN7IluXKADcQNgGM+lJZWqXNwFe2lH7wY&#10;YVTs4L261dAY3OZhzXpUFvBZ6RGptI2nCDaPTNfJSTct9T3KtRQjYlsYLa20qRDAvCggA4x+Nea+&#10;PPEajR76whumVWUecVOCQO2fSuh8V63aab4MmeRzLe3AK21sp+8fUnsF718u61e3s15d+ZfM8ss5&#10;Lkep7D6dK93KstdWSbWh4uLxPIm+pX1DUp5ZjFCjHJxuHf6VmCKOKa1DykzyNwuM7c1fQW2n6FJd&#10;XMKPcyJi3hPbPc1hRXsi6vPO9qHlMm4E1+g4PCqC91afmfA5pjpTdrk+rPcp9hhk07aVjyDjqDWM&#10;GjIC+cSTzgVfvr24u5rcyWagqCC3Ss5QIVMxAdicBfTNe1BWR8/J3ZdSRFjTG7eUwox3rRtpLLT7&#10;Bb2e3S4v5SRaQEZCk9yPaodPs5zbXty+c7cqD0UnpXVeGPCfiPU9dvLli2IcGa4cfu7ZD0A7FmHp&#10;0rWxi2u5Q0zQdWvtWku76+mkuZZVeU5/1CHoB2yRxx0r26yt7K38NadaWuniKJIRhR1LdyT3Jptv&#10;bW1lDFbwguwGD3OfUmt61hCWcsjNHuZflz2NTKViOa5SnutK0zQFvbm2a4u5ZAljZpy8sh6cegNX&#10;bO0v9Pk/t/X4I7nXL2xzYWLnMdmh+78vQEVzyLcW3xq8FapNp6XJs5JDHbycrub7pwfSukul1y9v&#10;r69vNSDSbizFzgKOyj2FZMGc/JJdyXOozXWqGSWWRmZj0HfA+lU4h5qlhIceYeT2xVuWBne7DABQ&#10;eSDWZM+INkf3A3JHfFWkNFXVNQlSKaKO1JXcobHVqwZkjaa3dJQB5OSCehqS+kBkvH25ywGKyC5V&#10;5Fe6Zd5HA9KpIpOxTuRI8br9oAALZbPSsVmYW8OJBgSHPvVnUJF3zrHd/KCMr3asS8uoY7B1EQG1&#10;ePUmm0CINQuVWKd/LUsq9z1rkttzcaxHgSM0lwBVkNdXWp3KhyAw549Oldv4bs9Mg0bVnutIZ73e&#10;PJy3CD1+tMTNDSoLbTrK2HkxPO1vkjGdpIrXtLq5NreO7ja8nORimQ24N2ZOSoPO7tVO/mhMs8MV&#10;sAFHBB6mm+xLQX13LJqLR+WFUL94/wAVcpqc48+1AgYHzBs2/wARrSu5N2klCVE24BeetVorOcLb&#10;SzyxrsXIZqB2JNOudVj0rxrHNdz+XeW8XmoWOPl6Eelcxcuo1K4VXO1n44rQvrpWkZUuBtUckfxV&#10;gh2eckgkbuuKPQZO7Ntxt+YsAKsW9rci8DmE4HLE9qkto8OkjWwO3pmrrXDmVMKoAHPvSsIa77JM&#10;nK4H50jyqyqySttI/OoJWZ2kGTgUrYNtCgjA246d6YEMgHnwHuQaiwf7n1qywzMvyHgcVEVcO2Va&#10;gBhP7zI7VYhFs00gku9mVypx6VXYp5ZwnFNOwsco+R0OaALL+X5md6k4IFZjJILrcssymO5VldTg&#10;qexB9qv4GxMrjFNIyFy2Mgg0Ae5+FtX0jxF4btdC1rXLGPV4rILpeoyEBbjA4jcnv2561xOt2V7p&#10;vji7tLzS54pklICkcEeoPcGvM382K/haOa5G2cOroSGVh0II9K998PatonirwLb6LreuWMOvQWQX&#10;SNVk4FxjpHIT37c9aly5d9jKTcHfocSz4s7TBX5gTVbd+/QEtyafe22qaf451XTtR0G5t7uGUja4&#10;O2QdmU9wetMRZhe2z+WpUZz7073NE7os7AbaY9TjgelU/LBc4Zh71b34l/1Z5zkU3ed74tiMUXGN&#10;jUggbMY9akk2hwMUxDukkBdVyODmrVta3c2ptGJEy3RhyBSuIzZpFRYweWP3VHU1qafpN5dBDNdT&#10;Qq0g5Vctg9h9a6DRfDN1J4mv2eaSZoJV812HyRg9AD3J9q9dsdIhjWz5s0IhyDIQBgdSc9KG0Ukc&#10;3Y6Vbp4Z0+0j0+K2toYgdi43sT1LN1JNb0dvZRaTbxJbxKAfTn86smXTgZDFqMEy7yqurZBI69Kq&#10;yMTMeCKzvZlR0RXZo472TbPMN2MgsSOK9T+Cmi3er/tSQ6nJp5fT9ETe0kifKZT90A9yOteMM13c&#10;eLre1tbK4eR7yOICMZZmc4AA75r798G6GPD/AMAfBunLa28U72KzXar97e4ydxHU1D1FLTY6HUZB&#10;J4gvnCqR5pAP41mN1b5amkPJOT06VWkLbwQh96kojYAA/LURVSrfOelSsAd3y+lRc+vakIhOzZjc&#10;ajOP7tPP3mzGM56CkP3pfw4oAjP+sPyimHO2T5fpzTsYVuabnKtj1oGRnJAJB6VC3SrDfxfNURBw&#10;cmgCA/c5QZJppPyNx0FK4O0+gHSo+dmdp/GgQhB3A7uPSkywI4pcDb1puP8AWcdKBjXxx8v4Z6VC&#10;Sd3Tipsna5CjpVZycPx3pgB6MQufXmkJTYvFH/LB8KO3GaQ7Ag47dKLjGNtH8NQnvxUjn0FR55PH&#10;WkAndeKYcbG57cUMTURJoGJ82w5I4pHC+SOeopDjbJ8/pTHbFucDmkAzjjA/WmevAPNMPK5yRSqp&#10;2nnPNADXx5gB4qLnOQRjNSOCN+U7etVwX2PwetMAdyQMgdKi/hHP40p4XBbPNIMbzz0FIBBtzyDn&#10;FMJO5vrSOTsbB703Pz/e7UwHdwdvamE/KvOKD95eKYc/Pkk0gHHhlAXII60YB8zntxTQ2OjDHvTW&#10;blgDTGIcYHNN+bJyKCRk800tyeaBin7o+XOfemHAU54pcAqvzGo5T/o574oAeCcLxSjH92q6MfKO&#10;T34qwfuZx2oAMjPSmnB6mgDjrxSHqeKQxuTuzgdKAG2KQR19Kd8uG4pw/wCPeTnAFMRC4It7ljjA&#10;WubuOb2XDDrXRTE/YbnryvNcyw/4mD8d/Ws5suI3nauDTxkRZx2prlAz5amhsyph8jPIrIstR4KZ&#10;9+BUyj55ORjjtUahQjU9RmQ4YZxSYE0bjz0HvWpFt2kc/Ws1B/qswjIatGPhidmenFRIDesUjKXO&#10;WkJ8xSvtXXWolN5abZSG+XcK42BpRCgS4HJHGK67SXmN3bFjuO4BjVxMpHptoD/ZeGkHzhf0q9F5&#10;YnkGTjIxVKAMtjFl8ZUYFXoP9YPmz7VvEzWxfUDI5PTip0HDAYzmol+4AXXINTpjfN8vQDmtUSTq&#10;G2r8o9+alH3T9aiHeplz5TZkHX0oYx6D58bR0qT5stzmox91fapxgg4ahMBwPyr8tLzuORUfzccn&#10;Gaf/AA9aBEgzhvl605Ty3yjpxTFPFKTwcY60APGcj5f1qQhufk6e/SmAgKxKNn60nPmzEk8gUDJR&#10;gIeKTnz8E4BHWj+A8UcZPA9qAHjqPlp/y+W3bAqIE7z8poz8zdfegY4k7Y+M80pMYJzEecYpv8J+&#10;tBC4PyZI6e1ICTKfvMJjpTMSYGM/SmkDzAc4GORTgXBciPtQMdg7m+T07044CN8vbimfN5Y/eNQx&#10;Ow49aEAoIwDmlGNrZ6gcVHnrjAIxxinHdg5UdOtADxjLfhSc76QfdPIpRjLfNQA/B+zg5H3qjJHT&#10;ZUmf9HcY78VEcjdlh0oAkGMLzSY+Y1EmeRt4zU56+9ADf4hhf1o+bPSlB+Q5HftTcHD4Q9qAHKG3&#10;Hjn604Lkt9aYN3939akB56UgAABmx3FLj92TTM8HjilycjigAHJ6UfxMPXpS4G0j3p3G7oDQAf8A&#10;LLAYZweKhBx5g3Ec9amH32/zmmMFIHy80AMBJR++akGcUYUQ7fL6e9J2NMBc8D5aX5fLPJpOz/hS&#10;OSCODSAX+IcUuCYH54FRZbdjYOtSnIhY/TigBgHynA70079y4iOPWpVDFCdwHHSgg5UbhxQA0Z3f&#10;d607ueKjJk85eB1qQbt5Oe1IBx2fZW4yd1M53n91gAetP7UoxvOTnimBGN+JeRjinqreXyRTGH7x&#10;/k49KMsEI8rtxzQA5sc/L+tKu3yRzQAphf5hSKPnPPHcUAJS84HNLhAsv8qQY2qQaAEOc520o+6P&#10;l/WnYGBxR3NAwPQ/KKbtOMEjk044EMpwenFNGdmRk0DHgEzRfMNu3mmS4FpMR0p3TyjnFMddy3A5&#10;A280CEtwDYq2/JDc1OP/ANVQwgLbSKF+gqQE7m45pDF539OD1pRnByKQ42HNH8NACnO5uaP4jxTD&#10;0fA9KcCMnjtQAfxfc4pOMnk04kZoJTypfl+bjFACclm+Tmhs5PPanZIhGR2pDkuOO1MBg3YFIrH7&#10;U+7IXPWnHI3ZSkIG0/rSCw91BZWVhwKQZ5+Xr71Cd26PDtj0zUoxk0AL3puBk807v0o/i6UAHzbz&#10;8tIAf3h5yTwKePrQcYagAz8wOBURC+aD0z1pSeVx0z1pxA3jjjFADcneAFqQZwwzUZChxyaX+M8U&#10;APyu7lTSHHlY5xmm8Y+70NLxz8wPNACgjPSlY/InzY5pOfm5A4703qB82f6UAP7E85qPL7j6E0pz&#10;/do9MmmA5SCH49KDnD8+lIduT8vTrSc73+bPtSAacgAgCl444o7H5aQfebn60AHO7laOdp4o55yD&#10;1ox1x+FAAcZzsqIkB1+XJJ604/dfj0qNgNgHoaAH8/NxSZ6Ug2+SfmFN7tgdqAQpPykDABqJugyK&#10;TPDDZ+tN9TQA3+I8VC24O2MU89etQscTPyeg5oYEUm3zc7ONvrVjSFJ1i7POARwKpuT83TG4dq0N&#10;E2nUPHj+XwjQ8/WkNnSMCRI2F47ZqD/lnICOc8Yp77fPYq5wUHeomxvTDDOaBCfKXcbzQd37nk+9&#10;O/gf5RmnE7YZQSCdvWkA0dOcUhB3Ebj+VV9zFyApxn1qbnPFAEg2+S3TpxxUODvjyPWl554GKd8u&#10;Dk0DGgfKaUg89aBu3yDtQpPmv83bigBo3AA/Z+3c08FjC2WJHrioyZPNPB5anEnL/L0xQA0j5h9a&#10;Vc+ZJ8oxjrTTu+YbegpRnJGOpFAD8HEeW6mkKtvlyARxikO8yc54Ap+XyQTmgBoJ4+Y0EAjG44oI&#10;IyCOe4peOOD7UAMJHmRcDmnNHgfMDQSN3+rHHSlJY5JbJAoAQcUpBD8IDk8mm9hgcUozuPvQA4ke&#10;cpAGMc1Gxf7TjZwO9Px8ppwHy8k0AMJJX5sn09qQDGAGNLkfNSjGDgCgBB0Py0E/d/dg+9BIweKD&#10;1+lAANuTmPPpS8iJiBxn1o+Xyz1phBMbck8dKAHDHzcUvy4+5+tQZO6DkgZqfjJ6UAAI5yO35VHh&#10;t3Q8nrmnYOP50DOJPm6d6AHgHA4ob7hHtSEsYMgd6Tq6kr25pgRbWEnJNSdzxQc5YdqBtyBSAeBy&#10;DuGKCPummnO8elLzj71AxCOvSnjyzBJz9KQgYfn0ppAxjFACHtxTTyFG3vTzt2feqM/fX5epoAmC&#10;5jYE84ppHyjvxRIJkiBEnYcUo5T8BQIhyfMHycetSDoOKU7QcbDkUvy5PFAyJhlkPPFSLs2uSOe1&#10;Iw5OBxjmkCp5bcE0AOOfN7HNJ6/J096XaNqnNNKk5O00ABzkfJ+tL3HvS4+Vuvak/wCWg4oAdSY5&#10;oOdw9KDy5+WgBMHJo52Eb1xTtv7tqiMfzkb2OffpQA7utOGcDimqriGUtGwG7gk9aTnPtQMec4NR&#10;jzPObDHp1pwzlhTuxw1ADQTuGUH4U8E7MbOM0w5B5FSDG3rQAnXPy0053jCCncYPI+lAxkc80AIp&#10;bzU4HQ5pCu5n4OM0p6nigkjPPakAmFBwAeRTlztIBpgL/wB0VIMZ6igBpAyOKBjAyce9B+43FNy2&#10;0krmk2BcIYE85pMnB5px3GlxkdK3JIiOUIZqMtt+5ipMqY2XcPwo/gH0oAZ/ephLbOFFOPUc03IB&#10;JxzQBGScKREck08FvLGSOtL1PUUjbMR5U9DQAFh5ifLS/wADUxQhVTg8k80vTNAhefKIxzmmH7/T&#10;tzTgw3gc0uB5MmTQAw7do5FNPUd6CuXgJPrxRx9OKAA4zTOPMNScZ60w58xcCgQ7HDfLTGPy9sVM&#10;uzy33SAHPY1EwXeMN2oGRcmEYZs5qQZEWPMzTG3ALgd+fanDGVO45IoENIO9DzgfrSk8txxTjjaO&#10;TntTCSSfkAoEO7im5OTxShWwfmHFKcbR9KAG/hTsfKfm/Sm45XmnfwGgBp7Ck5556Upxu5FRk/vV&#10;+bvQBID8jfLzUXSRjjOadkbG+U5pHyY0PcUAA/1p+XANKwUZOcUE5SIeg6U07TkFSB60AMPXhaTu&#10;/HOafxsXim4HmLkdT1oAnV2Vc7DUkiLcWGoqyjbJZOhUnswwahXbvKk8VYJjC2xRjkZzzUyjdAfm&#10;F8XPBuveFfjhfultcS6dfarNNa3KA+XKGOSjf3WX3614bq0eiXDwOdizSD5gVxuPv6V+xPizw94Z&#10;174beINO1LRYJo5rM7lI+YMPuuh/hZTzx1r4SsvhpYL+2JB4c1PTxPbXBn8q5UhGuFz8mf7hQcn1&#10;qqLs7dR8rep8S3ttPBeXA+zBlYfK1R2FzfQzwEXMmA/T2r6h+J3wr8Y+Htf1DOkT3mmySuba7jUk&#10;Mufut6Mo/OvnW40+5XUJVjRWfBwj4BP19MV105KQN9Ddt4davdF1G6tPDszmBMsg4D+vPQH0q5pW&#10;oxkBZbV0Al2uGHzIw6gg19Ofsy6R4e1Lwd8WNJ1DS7edLiBRJFkLIpHAZTnPy9feuA+M/wAOte8L&#10;/FW4uRayXOn3N0xtrtEws6g/ck7LIo4561Dlyz5ZEc1tGcHfXenjRZPJiJeRBz6VgQlPLmLSM0hb&#10;JJPIqGG4tXKr8wGPukcg079zulIgOSOv0pyKRZLZcdKXC+XgnvUUSuS2Qp/GrBCmJsxjpSGVZUke&#10;1lVZwMrgH0qpHaXESR5uXY7ic561qARYj+907UpdvKVdjHnigRBtUQjPXFMBXCKXH3uKfLuJQFe1&#10;UiswvI2IwA4oA1MnGOeRUEgYrJ8pzt4zRIzq6AR9Y8iog8hjReCxOfwHrQkMjj3C1lDMCRnJ6Yrq&#10;PC/hzxFrnizQrKw8LX08lzegRoARvA6ux/hVevPWuq8A+BfFGv8AibR/K8L3zQy3YEMbAgTY6ux7&#10;Rr1z3r9FvAngzwx4W8ESRQ21lcanNap9tvdoG4/3E/uqvTjrTk1BebJv2OL+G3wt8IeH/C1nNerb&#10;Xl9JEjXM7D77DoiDsq9PevY5Lkfa7YR+VFGihUjUcAVDczTPNJuDYA4xWflSynkVzybluO5yPj/w&#10;d4e8QeEtdin0K2kaW0/exjhmPZ0P8LL1461+a3jvwR4l8PfES8tp3uJLaa5Y2V7tIWdR/C39116H&#10;PWv1eR28y1Id8g1zfjHwx4V17wD4ktb7wzbyC4syHIHJcdHQ/wALL7daiL9m/ILXPyVtmlS7eGZV&#10;3ZAV6mvJtTh1bSViVnOc+oxXdfEDwR4l8N/Ea/t7mK5ns5rpjp99t+WZf7rn+Fl6e9cnF5n2ZVdB&#10;u8vCORXXF82wrFSdjN5DGEBwBuGap3MyraKhjXtye1asVlc+dcNvzg5+tUb62jd1yyqc9CaaT2Cz&#10;M5BuGdgwRwaGVQ2fzzShXScRNGeOhFWEiz52XA45OaTGjPngzHlQPu81Witb5NPmdZeVyetaV0FS&#10;GJBd7mJ7dqpvJN9lA8yTG2s5QuaRm4nXeFNcnSaCzubxiC37t35wfSvW7KQskpE6jC/nXzWpKyIw&#10;kG5WyCOor0jw5rYeOCGacK2AFYmvGxmDvqj18Ji2rI9gDn7CSJtzL1xRNbw3HhO8bcxw43LnBrHt&#10;J2yuZVxgc1rJNi2ucR8MwyM8V89Voyps+gp1FNHJziKPVmTy2UAAgV1Wmt5iWz7HVAuB74qUafYX&#10;GoCUWZ3BBnmpriOaGW2URqqAfLxXNiKsZRt1NYtwZvQzElAZl2qBgVNcFZdOvQIwd2BiuYSRhKij&#10;cTmty0dS4BJHFfO4vCbtdT1cNidkyW20vTMoX4Y9SeRWgLe1iGFiT8qkTIiTEfU9andQ0HTkDmuC&#10;nCz1O6rUckZkioZmPlOPTmnRN94ds8cVO24Ryg24yenNRYw2dqDFdTV1ucV7O5bXJU+lI8a+aflA&#10;4FQRyDzMb1AHpV9FLqzbwBiuaVNo6YVbmbL5gjLDBKkHB71LFMJEVlUcAArT7hE8sj7Qc56Vjlpo&#10;tTUrwCRn3qIxN0kzWlXeo4HTgVlSK0b3PzDPfJrXgZXS4cuAqp0qpeQLJZxuHcc8j1ralPlevU5q&#10;tO5nwSv5/wB1QBW9YXDJchg2eePaufVGWIZHPerELMpiw2cn8q62uZHE1Y7MzrIBiUZx0FWYMski&#10;svPSuatZY1ugp3fOOvpXQWzsJSwZeK5qkbG9Ko3oSXFvKLO5UWzkbcg1y025H78OdwNeg27u7YaS&#10;PHAFYet2D+fLIkB+7kgdDWFJ3lqz0KdSyszmZY4H0wSJL8wTla5G7DGbmTG1ia3/ADZxd3UZX7vQ&#10;e1YmpsgDuirhkIr1aMkjnrwuyrZXcZuQpOMPwcV1UBbyQ4uCfl/SvKjOU1MKZCPnJBrqbDU5PsKr&#10;5p5Xr6V2qm5q5w1I8p28MhKSEYyGrVtrgpdRfOwOOa5KxlLRXDrIDtYbhnFa8bAz5OBkVyVqPcmn&#10;UsdPepb3GjTsqIX4GK4e9hmhmlDOcKwP511NlMu2bLkD1pl9DbT26kt2Oa44RcZWZ2qorHFzbJLK&#10;XOTuUDJrm5YWiebJPLda664t3XzQFbAb86zbmEPCY2jJzHkGvVw9Xl0IqQvqjKt5SscatKvXitiK&#10;ZSIl+0KTkYFcjcNLHPMjMMqcAnuKdZXMfnsSedwxk12ypcyuYJ2O4nkTynVlGWA5J6Vx2uW0/G23&#10;ByMgiuqiVJrYZfgoCCPaoroSNbN+7HypgZrOnBRZ1UqrejPPII5vJAeDPvW/akpp6AIu0Hp60phY&#10;TYLKTuNQ3Ed4tpOQFCqMZzXbGOhnVtqYPiHUiFEayMBjkA1g6bcWy6gshbgygsCetVtShkPiW53y&#10;sQMHrVFljUnCYGa7aVBOJ5VSq4y8j0681m0OhyJDaRg/ZgAM9K4dzM9xdNJcty+eTWfE6CUHLDjj&#10;Jp7yoI5t7YGzOc1dPCWkRLGxUdyaZYxYoTKuAprhNS1GX7VdRRccnkU7VtSupHaOFJNvm4yO9YLp&#10;KpZmALFeea9/CYdxWp81j8apu0SCIzNfOzzufnJ571fXqOmabbKCvzY+9ySKc4J1AYRQo6HPWvQS&#10;seNe5eht1ZJmMuPl61nzjFwgYDiT86us032WILIpAHTNNKq0a7lXJFUhXK43HAIO3HFQMJPOyB0c&#10;VdKyhUzEcAHkCo1VmA/dy/e67ad0IAo3AljyvNQMCWf5DjPWr+x8YEbAbeOKYYroo2NOfA7kUXQX&#10;KJByvynOfzqb5cKd6/d5GKsbUEfzRc44GKpb8vKq2ztlsD1oQh5wSOeCaa3+tYiJQBjv1pz+Yjx/&#10;un5X0po2kLljzTEMcDzFxu6Z606NyGfKjpwTU2xfKHOTj8qY0chtnHy8Dk5oAgcp5xJZSW6D0qIn&#10;kqVI54qQR/uWYEkj17VbtoDIsm5gMLyaAKeMRjBqWSQ/2dApweewqVoVEwHm55NVnScTZDr1ouBV&#10;Kubg/vCParCHqPMT7vWtDToLSbUpklvtp8skMexqtLBGuoajhwQJODmkBED8/OSc1KZZDYsoIx06&#10;VGyS+QXQZIHIpsBdraffEAwPrTAgeKTBw3XmlgDBpMq2auqBhczqfalCoJWO9aQASBbg4ycc1EBm&#10;QAocFxUcj/6TjPft3qQbh5LFgMdaBGiq2q2oJVAccZqMmMxONiD0qo7lgVzgAURI53ZmHFAXCZF+&#10;z5yOM1WgdsXG2NyC2OauEZJBIxnmmqPvAQKAD2poBgHLEDn3qPJ2S/L+NSygrbSEICcetRQrIyIS&#10;W68iiwDQeByc0mAblTkAZqzJGwkX91823sKqbZAW3IM5oAtMqNJkSDGBUDBd5O0ZpYyBM+UfJXik&#10;OSx/0djluKAGbgsv3uT0p4LNuLYJz61KIVJXIOf5U9owIcq/Y/hQBGOV4BxSZXf2qNi6wHHJ3UqB&#10;2QBo/wAaALCBSDmQ9OtNxEGfl+TxQqqFRTJgn9KQsQhDRKcNxSAR44ykGeueDULIA8gLDPHSrLkN&#10;FBwQApqGK3uHF0yuTjqSaAI/lD8cUhzubjiiT5YxuUk76AQQhXptpgNwCp4NRSD/AEmE4AyvNWlD&#10;H/ll8oPJqK4GWTCcCgCNScsQaX+M805R+7jGB0p+Bx84+lADQCZFASnbdtyykGhXCmT9zk9qaXJu&#10;EYg5zQA4wu5lwvAPJoAKqwwKm34gYZPNQqeXJHNMB/7zyWBQnng0HAkJ8sAkDinIcyDLcCklwSPk&#10;HX1pDJ1l2x48oHIphZWZsDj1qHjeuepFI3IA3AZ9KBD9ofCmTApVRBkB+N1Rj/loCx6cGmIWH3tx&#10;5OKALeAWbC/rSfvN4+Y4zzUKyNvUY5J9KmYv5aA4/CgASRjcTr9n4xw1SZ5PP0qFNwL/ACVLKQtv&#10;Cd2Se1ArgV+R8r3608LEYGVsZxwarM7NFH+7JwaeHj5zEwOBikFyWIBZIFaY8nrS3GPt0hyeUGKa&#10;Sn7gjr6U4kFkDSKOKARXEhyMRkjNSptMcvSkwAWwBTVLCY8k5pgIWlXGyQ8npTgZiZCQScUx+hyg&#10;x2NSwtIsGdyHINAFSQymVAEJBb5qkaE/ZVYSPk9RUqL+8zk8k1JJJiyHy9BSGPsZniv7dwzEH7yk&#10;11gmjns5WRFBCDvzmuBUzO5wjBe5Her+n3Ukd7N+6bAfDD1rmrUFLU68PiXDc9L0HUbuC5nSQvs3&#10;gHJ45r023uIJba2ChRhMnnrXi9vLHLBIVKj50Iwa7CyvXSRB5D4Eag8181mGE1uj63LcXzRs9j0V&#10;GUJJ+8PPvxUF15DabfBrRsiEhT9aoRTqdLtwQpZhkc1p28jHTLlDYBmwADj1rxWuU9dLmMf4f6i9&#10;l8U/EVhJPIsN9eKpDH5d2eCPevf7yGRJmBj5EY5+tfMWqQXNt4qgmxtkF9HIpBxjBzX1Fpt1bal8&#10;JbG/SdHP9mRK2OoYDByPY15ePp3akuoK8dDlb4HOCoxnJNclqrA25w3O4d66bUHmEt8ptjgDhvWu&#10;TdWk1EDcdvmc4rDDxs7ilI6/woieRIDIoJdcn6V0PiK9ih0sj5XuHtikarya5jR0lWe82pJtDLnH&#10;6V0TW9jHrLXVyvmTEDy1Y52j6VzYmmnO7NaVRx2PONI8JNPqup3N/HOxmu920n5Yh6Z7k16dZ6Zp&#10;Nnp1osFhpESRp0CDJ9yfeq2oaq3kRQW2m/KAPu9zWXNexW+kzm6uozK8ecGThR71cITrNRtoFStd&#10;bnQXV5DHpMpFwoABwoOKyG1KN9JiH2rcu44bvke9cBNq1vdX0kUbsYjNhZM43nv+Vdna2Nv/AMIt&#10;MVlODCpx6Up4RUnqVTTWpiXE0curXDPBeP8AvBg7zjFQTGF76xRIZEX1FbirafZ5VkjhXYOGrktd&#10;1rSLHTX2NbSSFSI1GMk+v0rtoxvayNJzfY6M3VlDYw77+2UJHktIwAA9TmvKde8ZW76pq8emx6hc&#10;hSUSbJAkbuR7D9a4zU73V9SvJBNfXKxNJnarYDegq7pliqQQ7rNBj0XtXdy06S5pavt/mFLDym/I&#10;zIYfEN/qE0t3qd+FZsld5H4VsxafDEx2rdZCgcyE10iRQJp0/wDohLlRjHamJGDa3Db8YHNcFbHS&#10;m9NF2R7dHDRgtjIFnBvbdCxOOeasG3sU07KWBLH1SuistNilt7aX/hOLCMlTuV8cVPean4Xs/DV1&#10;bi30+4uFiYLMSMZNc6qTk0k2/IucoxOEmdELlYQCMY5rkNXmLalAoBZnkC7RWre3duLa8zcxF2ck&#10;YarfhfTXuPEEV3cW7bI5MpuHGRXtUEqEXUn0/E8epP2suVdT0jwTptvp/wAPby4ns4jczorKp/gF&#10;at0ZbjUISsUhXzMAKM5Y9gPrVV3aTy4YRMxZwvy16DotjHaafYSSrbtPtyFPRPf618njK0q1Vy3b&#10;6fqe1T5aFOwtrYLY6BpxlSM3kkIYwj/lip6ZPrSX13bQaLe3MsyblgJ3OeAPU/Sr0wjk1O8dr88o&#10;WeRzhVUckk+wr548e+JI76+1Gx066l/s6C52yzDg3Tqe3ooP511YDAutNcvzfY83EYjRtnMeK9bF&#10;/wCNbuaOaUxIGVHbv6kDsK5/SrZZ7rUruaZBbW8LO8j/AHcjtUdvavPfOhbah272A4Ve9UPEl9BJ&#10;bQaXZq8NjABvKnBlbuSe9foeAwSSSitD47M8wtdX1MK/vHvfEt7OZB5SzMsS9go6H8ap5TcvTqcV&#10;AFUQEJIygCrdlDLIXb7Odics56V9NTiopJHyFWo5ttjgEFuzFRwak021a71y5IYiGOYF3PT6Cpkt&#10;bm91S0t42eK2WcCWYjt6D1zXokGlo1lpllZ6ebeNSgZhycdyT3LVrFHO5XI9I0q/1PxGtvbuLfT7&#10;ZAbu6P3U9FHqzfpXr8Nxqdn4HstNs7NY4I3O/Z96Un+Jj3rOtkhtPDtnYW9kVjBjyo6sx6lj3Jro&#10;jHFEzO8iKot1Jyc1E3cm3cpW8WxXnmZFPlksW7VktPeXWsxGCaX7PHP97pu+lUr6fUtU8QSWdkkv&#10;2aKX/SJhwo9gehzXV2dqltplhG23IAAUVI7EcaFtSt3li5UDGag1SSeVrdFuZIos/MB3xWrP5IaX&#10;KgZUYGa5K+upHvJBHEdiNhjjrSWoWuMuJo1tmC3hZcYNc3cTOEuyIWI6Y9avyY826PlHJUcVkyti&#10;2uCT+laJ2BlGZwsEe6NASpKDNczdSkXId7j+I5HpWhdCRiN0znD5zWFdq8zwqsyBB958+lKO4IrR&#10;r519q86OGRYzkk4AriL6aWTU7hA7t/pGOO/0rodUu4oNIu4Ib0ZkABC/rUPhjT5ptcN09pmG3mDE&#10;noT6e9aPUSZ0nh7S7e20KWe5iQ3EsQ2If4B7+9dEkFruPXLMOfSqrNNP4nvHWJhHtVQB2ArQluII&#10;rWVPsylgvBzR5BchvZhHZrEg7Dj1rnLt40sJywUu2PrU95M62U0pYNIVO1c1iWsd1PqcXnrMN1yo&#10;GB6+lUkJOzLVpbGaSOSQMNpyWJ6CqGtXpkCwRzkRIccdXxWlr10Lae6tIbcri3XJB5Y1xkzErb7o&#10;yHYE4NGw9SNipjfCtjb2NT20TOqFVO1etV4t3kxnys/vOa3IXRLKTFquBjj1pWAEjma2IVh75qER&#10;Ms1ySD8vU1caSILLtJUlQcUwOrKFMi4Pf1oGV14YgxjgdaUBN2Qx61IwAmGCD8vNNRSQ+ExQAqYB&#10;Rw4bk5B7U1uZJDs61MQBDMPJqHKjOQfai4FWSPEY5wS1AQnaN5Hy9ast5O9CYjntTWIDM3kgYAHW&#10;gRAciKT5SeaUbtnKDilIfcgyuCwqaSFkQEsuGUHOaAIJQPs4HlrwDms0GSG/tZUnlBE4YbGwysOh&#10;BHp1rSO4sp3jHemNFCfNymPTmhoLHuOk6rpHi/wDoej6zf6fb63aWW3S9XbCm4AHEch9e3NcTd2u&#10;qWPia606+sZY7iG4KgNwJB0DA989a84R7iDV8pLcYFwrfIxBBHQgjpivcJde0PW/2a/EMep6JK+v&#10;aVHANMvEGGuVPGHPcrWcVyO3czUeXY5YwSC7AkYqQMnI6Cm3HlAQAT7skAACrVpbapJplibzWvMk&#10;MQ3YXGABwK6C0sLIpbNsY4PGRkg1bRS1MS2025naEASRqWGT6D/69ehaVo9rFawEusSKnzu7c47m&#10;nSzaVpuhWU128bTPGTb2i/eIH8TegHvXmWseKNavNRnhs7Pam/DMnQ+w+lT1KSZ6zq3irwzpXhKO&#10;KLRreUxg/Z4lf55nP8T98CvKbnXPHutXEsTJfQWcupx/aWRijOmfur3Ax6VT03SlbVVuLiS6uLmW&#10;QYU5IX2Ar0yTT7LTfh/cXl4YWne1/cWiHHlHsW9TRbUpSsasb6RHrnhqw0+weK3ttMj83L7izEdT&#10;V3U7lIIHAid5GIWNF5LE9MVjeEbMweE/GOoX8oa7vpFdMnAijHIH5V6v8K/CWqeJvjO1z9lkj0qx&#10;uw1zeSr8kajqq54Z27elQ0NPqetfAvwXHaaRceKNW0SJ7tkP2CGUZWDPV8d29PSvebqZpLyZjI5y&#10;2c5q3cGyg0XTrS1tQltb2ojhQeg4yfc1kMR8xxis2we40nOMVGSwzwKX5dzc0N/qXBTt1zUgRZ+f&#10;lahfB3D3p+R5iAk5xxUbY8xSR3oAjbad4K+mKYSQxHqKDgXEgJPPSncHGSKQEXOcjsKYfusRipjt&#10;2PmTB7e9VmzuNMYhPPSozjzG49KcQd4BprcIxx2oAjJ+/wAdKryMSkQyMBu1TdWIAPTvULA7pPkA&#10;5FDERtjDAKe1IN2xufSlbIcDZ1FNG8RuPLH3qAEPXqaYy/eqQ43GoXJy3GPSmMjOASNhIPvUXG6U&#10;571IenI4ph+56e9IYxvurlTTG4X8aVtx2nzBge1VZC3mL8pGfehAPOcrzUeDuYggetPwAqA45FNz&#10;1zwMdaoZEceZ0qOQNgfWnNnLHyzwfWo3b5VyvNSwEJXyxz2qBmcM2CRTw3zY4Apjf5NFgEJPOW7e&#10;tRHOTz1NDbT2JzTWzhBjkDtTBDDnzBzTT0I20rbgr/L2qLJ8s96W4xW6N8vGPWo2xg0f1prDj7w/&#10;KgEGRkcmmgkSMeKdgbCM9qj59fxoGKQCTknNJj93979KM8HjnFN+bBJGKQAcYPHFNPX7tJk7wD0p&#10;edzZX6UDE9cjpTGHB44xTgcjlDnNGWzgp3oAYgX1PWpR34pBtAyYxSgjJyaYDiBv6UmODTx/qmyK&#10;ae9ADCB+lMJIgb5+/NOJGRxTCG3rzQIjbJkAOSNhJrmZSo1O/HmMCH4rqXDCCd/MHyoa424fdr0u&#10;1GJeb8qyqGkSViCoOaWMDe2N2aQ58xR221Kmf7grMssAjaRt9KlGPLY7/wAagUZfn0qdAAH+Y9Ol&#10;DEyzHtLqcscgfhV+ISbGBXGGFUowu0c9+K0Y8m0Ye/JqGM1YP+WXfBFddpYBl+/1kTHvXGwA+TFm&#10;UcEZrtNMDGXT/l6OvNOJjI9QU5t7IBWP7gYqxZ5M98xXkGqy+Z9htwoA/cD6mtC0UfY24IO7muiJ&#10;nctp94/N1NWVGUcHOCKroBuX61aA5Uha1RPUcufITK96sRj5fu/rUa5Cc4PNTD+PI9KYx/zbm+Q8&#10;VKuNnfrTQcoOR+VKM5GRQBKActyKDmjOC1CnLtlcDHWkAozuFS8bWxTCF+f5vSgD5TQBIc7l460v&#10;G5uKQdQMU7seKAF79KOzc0cYGTTxjy2yOtAIbSHndxinAfuif1pp3Bm+WkMcOq8dqX1pBknpTyBu&#10;WgY09RzS/wALcU/5QhzL+FJ3+tAAOo4pfk8mXIPUc0dh601mP2fhed1MBD/rR8o5FO7SfKe1JwSp&#10;welOx8tICPJxK2CcEVJ8hjBHcUz59wAC9ec0mXNwflIHoKAHnORxSY/eH+dKP9Yc8DHFNYESNx3p&#10;AOAG/wC7yDSt/vZpyAkt04FLg4Y7aLAR4GTzUoz5bn3FREc/c/WpEPykHgY9aYCzmNbOMiRd3pTF&#10;JNoD3NKUjYqSx4p3G1PlFIA+UQqMjOaO7cUzDFySCAKfgZcbvTmgBOc00luPlzUmPlGaDt5yOaAG&#10;/wACnNOOBGrFuMUYB380HBRVI4FADFIYEgnr6U7owJGQKcBGE4Xr7U1s7TwBRYBpI8wEJ1pcZZvl&#10;pq4+b5u1PB4HYYNADGHz9RUoINvIMDqMVCFJdG3cA81Ku0sfmAoAXn+71oPQ8UuBSc4oAZj5wdhz&#10;UoZBATtphyS2SM007jBIfLHX1oAeDuZMYpORK4xwO9RjzAVGzv8AlU2BlcqOR60ANycvkE/jTSrF&#10;Rlvqc07B3ADOf5UgD5PyfQ5oYxMoAuCx5qU7cZwBx61ED/x8ZQZ4pwGVGRQAZbC/Ln5qd8uD8o+l&#10;Mxh1pcnzPu0ALn/Zp+SB9wGmd6d/A3FACllwwKr0po+4OeKiO7zMGInmpflKrgdqAFyvI25z0oPV&#10;uKbjljmmSB/IcikA5SRIOKk42SfNUCeb5MZ2ZIqXB3nNAwOMdKeMbW4pnO72p/c8UAMbBL7Y8ADk&#10;0o/1Z4p3GG4oP3en0oGIfujmgHj0pwxik43coee9AEg+6x9Kb8pPX6Ufw4JoOPk4+lADTuxxTSPl&#10;59akPK+hqNy3lxjZxu60AHlyeYG2g4FOwQzZwacPNXq/8PSjOQfloAa2cP34pMHPWnd5AR24pvzC&#10;M5NAh/GD7VGSeMLUqKRBlsk0HZydpHtQMaAvlYwKTjcOgpx6r9aCE8lyW57UAIOhygpnJk7U/jC0&#10;Hy95OD06UAR4PmH60/oTxS8buRRxgj9aBDGKk8qaUY29BSY5xkc0Y+Vsg5B4oAD93rS5wGJpP7uR&#10;Sjbt5agYcc/L2FNz78U/AyOeaQjDcgUCFTbls46cU0n53x60vXgqBxxSD7r8d6BisW8oDjpUOXER&#10;4zzxTiTvTj1oONrE8UAIemcdqRhweadnlRimnf52Nox60CGfLhBj1pwC+TLiSghcHJ5pp+43FADD&#10;jd92o3PIHtT2Jwcioz60DIOdvc9ahb7hG6pzgM3PFQv/ABfNQBnymURSESj2FdH4fVV0DWyYiWlm&#10;Bf39K5m5JEkGQQM11mjBhpBOw4yKkbLfP2mT5T1oYZkB3HipnCm6kYDGQKj/AImwtBI05xxTCGIk&#10;47VNgY6UwD2oGRqAB/q1+tL/ABHin7V+Xk5pTjA6g0AM49O9NJUSdO1P4w31pp6pn1oAVQMt8pzn&#10;rQwAf71IQ5uEG7ApHz559KADPzJg9TTv73PSk79aev8Aq5Mk9aAIudzcUoxtGPWnP0J2knPSm5OH&#10;/dD3oAX05pjFxkhuQaf3fj0pOcjj8aAJIwptZ3PJwPwqqTL50uW4B+WpeQhABwevNG0Fh25oAVf9&#10;V1pSGw/ynpT9sYjUA0oLFcYT60wIEyQ5wQc07unznvTiP3h+UCkC8McHIFIA7jnOaDjB4oAUqDg0&#10;v4UAMwcnml/hbmn8knI7U0n52yp9jQBHlfOUbScmpSB6mmYAYncOvHFObIA+XPNACHGevSjna/fp&#10;TcHeODS4ODyM0AGOnApNpBcg9BTxndyO1L/A3OKBiqCVHyt0pCBtbK5pQX2YzgUmWwegoAYASABI&#10;VK9qeAQxzjpQfvHmkz8pJHHrQAhzvPHOaP4T8oNGQSmE9eakA4zjFMQwdTRyJD07U4/ewSOaTCYc&#10;kEnsQaQxcxlvu0xwdx+ag7dy/KM5pf8AloxxyRQA0EZHNO/vZHTFN/5afdp4+63FAwckk59qQY8u&#10;br0GKX+IUEOSOgAoAYQMGkQn7TIM9uOKeRyRQgxM52jpQIQlfn56H86bkFDwPalZDhznqaXHyKMd&#10;qBignKgrxipBghjvwKjBYNwBTMtuFAEx6DimZG1u9HpTCH8yM4yM0CFP3hT88v8ALjpSEfvMEYpG&#10;6EdR2oAQl93T8acCdrdvQVH+88xARjA/OnLg8luR0oGSFjtAzkYqPB5OeKX+NuKeANrHb29aAEx8&#10;5pCPnQ5pRuyMrS9jxQAxgCfwowwh+8OKU8SKMHmlwMP70AJ1GfagZ7uDzQx+SMYOc0o2lgTkcUAN&#10;ON74559aaOZH4xzTsABsHg0znJIxQA8YyeaPU7+9R84TIHenjt8h5NACnnHFNPGeKkOA2Mdqbwc8&#10;UmBbG/dL8hxxigk+YPm7UNvKt0wKYc881sSAIDk+RninKF+ysWcj5umaiHmZbgYFO5wf1oAH3ZXB&#10;FN6Iee9PwcDkYppxvGBmgBAfnDYHvTztMJ4GSOOKZztpuTnqOKAE+YRgE55oHQ0v97ilH+rOCM0A&#10;N4zny6TnaPlp3/LVsyYx2ppJ8w8d6BBz5bEAcVGufSnHo4IOM+tIAdvDUAO7/d/WoX+/9z9anAHl&#10;nLCmMqHaS/IoAYF+XBz1pRHIJGPm/Ko796COOD0ppL5OCaBASdwyKcNvlMCOh60hzjlajc4cfTmg&#10;BzN1po+71qP+JSX4z3qTHzEhh0oEAL7h8/FLzmmjHmPlOMetKer5WgBc/e+T9aUHgCo+cfe6UgZc&#10;kdTQBMCN/wB2ojt3SnZz2PpQT32/rR83lk7frQAgLdCCfxo58tSfWoz/AKxcoRkcU8dPvGgBxJz0&#10;oGCMFRj1phpeOeaAHf8ALJhjgVGSMjjtTiP3THIwOtM4ycGgB2Rhvl6inA5hUEnr1qPPGQBgetN3&#10;tuBwMUAX4zloeOQRzXEaz4bjuP2gvAOuxaVGZ7DiSINgXan3/hK/rXWo3y8P0p5kcFwHft3otrcC&#10;zqcGiX2j3Nrd+D9Pmt5IVDxSgNg+2fSvD/E/wS+CurJfSweGJbK6dSRNBLja3uO4r2QuT/y0NSLO&#10;6hxtbp1BpRbg7opNHinw2+Fa+HPidYX89+qjT4ZAk8Un/IS35xuXsE/WvVvE+h+HNe8CeK9P1HQL&#10;ae2u7dg0TdQ3Z0P8LL1461qSTzmMjzpT7E5qussgljyWwD2NKq3Us5boUrM/Kf4tfD7xR4U+L0gF&#10;pcXOn3Nw7WN8q4SdB/A3ZXUcc9a8vjeJo7dkkONxyD1z3Br9jvFfh/w94g+GviHTdR0O0uIJrQho&#10;24bd2dG6qy9eOtfl98U/APiXwt8V7mNzPPY3M7GxvQmEuFH8D9kdBxz1rWFW+jEjz+P/AFrDByQO&#10;BU+0hm4FULeQb3VoDuPX61oBhvAyelaiuIFIXOOxqu88UbRlxtBPery9CwAwDz71Bdx200Z32i4X&#10;HSgZSmmhcMUHJHQUiHNtkr0PTPNJtsY5YwCc7eRVuzs7+817ToLLSZ5Z5pcKo4Cr3Zj2AoGokQE8&#10;uoWKQ2xaRojhO2O5J7Yr6Q+EPwk1nWTYapqWj3i6Z9rDRJICjX7A9eeVjX1716R8HfhBFLa6Zqmu&#10;afItgsySFZBh9QccgAdVjU/nX2Qz2sGlpDbadaxRx2qoiRKFUKBgAAdMCs51EtEOxkaPpOgaL4Xg&#10;hsNO04TNbKs0yIBhR0VcdABTppGaRvmbBpjzN8wYDrVd3XByDUPUkjkeTfGBjHOaqvkMucZqRmJB&#10;4PXj3qIkbZf9H9Oc0ICRCQetX4pVERBzycisrnPGQBUqN82KHZgZ3i3w74a1/wCG/iGzvfDttMk1&#10;t8y9G3Do6H+Fl68da/Or4jeE9f8ADfiO6tJdPmubaWdjp1+FwJVH8D/3WUcc9a/TJJGDDBI57Vje&#10;J/D3hjXfh9r9nf6BaS/aLX5+MHcPush/hK+3WlTk6b7oTjc/LfSDctokkj6e65RsBj0wK+nvh/8A&#10;DHwpr/7PMN7qPhjU0ubqNzHMshV0HZgv8uOaZbfCnxfF8b9IsrjQfPsG1hWt5lYBbmNTwH5+XaOv&#10;rX2FbWthp3hyytraO23JZRpI6DC/KMYA9BXRXnyxTj1Lkmlqfl18SPA3iXwt8QDFcSS3GnzMxs75&#10;VO1x/db+6w9+teXRsxhbFxkCU555r9b/ABhoPhzXPhdr1lf6NbzwXNqRIMfMj/wuh/hK+3WvzD+J&#10;HgvxL4X+J11DKtxPZ3F0TZXYUhJ0zwrdlZR1z1rKlV5nZ7maVji2GZJMwZJ6EmkKKYGGzt+VWI13&#10;wg5ACxjcKUj5Thx92tWizFkhk8mZxExAPfvUUfnCRZUDKytnr1rXkD/Z0BZep4qkQyxzfueprOUb&#10;lwk0ej+GtXjm0y3iluSGHGSehr0qyG62dTMpyuQ2e1fMwkuoNQjePcPnBIFeueFdYE2lxo10NyjH&#10;J5FePjcNpex7eCxPRs9a0+URfbQU4JGDUuoPHNawbZVLKeR6VjwuPskrFD8ycYNatgtmbeYyBvm6&#10;mvksTRak3Y96E1JGUocXSHd2/Kte1chcHHOMGlmto1SYojkZyTVBi4uYsMcACuWS5lY1jLldzrIJ&#10;H2wI0gwOlaKheCJK5SCfD23ysf6V0UUu6AfKPu8CvKr0GtT0qNdS0JnQsJcqPu1SdGKOPMq9kH+L&#10;r6UgVfnypzXOmbSjcy/KVWU5bOOea0LdxmLdcFVFNkChG+XtVfIAJCiqfvKxmlys0mFs7OQ2c1Rn&#10;izbXCiDJyNpqSGRehA5NWlwZFwR1rkknBm8apzbm9idV24XfjO7rWzCyta2yNMpOzPHarN5Z2j6V&#10;cHY4cr1z3rmI2u4Llw8T48wYY+laxtNG7941LmM+RLi3IyapLlUIO3rxW3A1vNDArXQAKdKo3MEe&#10;ZcYO1q6aM2lZnDVp2dxIXUSRH5evWty3nUFVzznr6Vy3zBVBQ8HgVZjeUXVswmIA6j1rSdO6MYuz&#10;O4jlPBWQ9RxmtVJXe2uEkVSpTAJrkYJgzoRKQBjIrbjd2tgVZiq1wzhrodlOpfcx9T00pPcSx7Sc&#10;8jPUGuB1ONFkKkn5X5z716jKzNHklvzrlPEFhG9rZzIvJTD4rajJ9TpUk9zyPUowt7ERFw68Edqq&#10;WssqxyKXx+84rpb22/cAFMlf1rlLlWjeQgHO4fhXvYWtpY5q1G+p2Wn3Deci+ey4QZFdZAXMEAL5&#10;yeDXmNjPiSBy3VcV2tnepHbqu4s3UH+7mt6tHmVzzZR5WdcjSLEwMPJxirqSgWsgGMkVz0F4Sse6&#10;TPPetNShLFRyV6elefOjZ7FwqXHzLuWUmPhhWPNGVSQqnJPBNbQLbosqMAdKbIiOlw3yqFXmosdd&#10;Op0Z5Jr4ceIbQYYkrnrXLpdbPEro8bAH7p9a9A1y1V9WtmLYCbvxrhr63O5nWIbgxxkV6+HqKUUi&#10;alPqdfp+pqq24F0D7eldB9paSBSAvSvJbVp1mTduBDZx616PpDwSabA3mnPG4elazpR3MkyZom8y&#10;RgpBIrnNVmuY9NvQJW5PrXoUqW7aZOUePKoCeelec6xsYzp5qnMvNEZcxalpY42RXKOxckl+SaoS&#10;AEyAgjIrYulRAMOCSoyO1Z21m2nDe/FerhIOeiPHxslFO5Q2PtBG/gc8VXlDOu0zMABg5rcIVY4s&#10;Oo+XkbaolYfNkO3OW5r38Phktz5XE4pvRGE1tFv4gXAPWmrp8D3MR899ueRWlJsN5JsiwOgHrV6O&#10;3uI4IpBMpI+8v1rrUbM896lRtJtv7NJCABV7VQt9KimnkHmuAG6mul82X7MoLtjb6VGJIxaMU2n5&#10;ug4xTsSYdxotvHPbBdek5/hHNU30x1uYB9rdhv6AV1C7WdWLkYHepoY5N8syhHKtyD6U7AY6WtuI&#10;03Wa9BgHtVkRaUCVKwg7OgArUYebfSEaeqDI71jarbNFqCyojMcgkZpWEieGCze8ijFoOScNirzw&#10;W/2eWB7eINjgiqFpqNmiIxtPnCjjHeoJ7yWTV7iQR4TAwc0rFEFzpcqtD864LcHFU/7Nt0vwRqKG&#10;RsfLjIrpYZnm02L98pG4ZGKbcW6KY5YoWJUZxQkxaHM39pMkCAgHjgAdaz/sbtaQkW7Ak8qe1dhF&#10;M0twwfTQNpGS1XIorWbWdojhCheeeaepNjhVsLvyji5A4546U37DJskP2yfIHI2nmvSbiDS4ljX7&#10;QmWHT0qj56lpVi0iIqvGcDmi7DlPOkgzeyq0kqIEOTinx216IJRFqDuA/TbXoz21iNOkkkhhVupU&#10;iqmbRZITDbLyuCdvFK7DlOHj0/VWMxa0l6daSPT9SAuQ1tKc5wxrvA9wGb5EI2noKfZzh7i8SawG&#10;1ehxTuxcrPP4dI1RGu3OrM4LZChcFRUclq4mIK3OSwydvU16b/oPmOyR7ucY9KgcWpLHy4Mhh/CK&#10;LgrnDJp+peR/x7SEFRjinNpN4UBNsV+X1rtrqS7j0eFlWIkD7mOlU4ReukcrhsBvm54AoDU4l9Ou&#10;xG42yMc4GO1Tw6ZILV/MW5YleCAeK79/7PiubRxeLgr8wIp8t3aS3OnpBDAo3gEbeTT1HZnnMWmj&#10;7eoPnDJwCVPFabaNF/Z86nVn/wBXkHbXqRXS4tOZpNNgaQwgooUVlXfkDTrWZZImbzRmIDtQh2PK&#10;7fTb8jUh5M7xgkB9uKjFjerERsn68kjkV68ZYzp6omm2qKIxxgdagkso304SG8txjquKSuJqx5Ms&#10;agY8yUk5HSmLDciecG0kCno2P6V3U8enQ3YyISd3HAq5C1g0JK6PHgL1Iq7MSueaRRzm4ulMN42H&#10;+8UOKsBbhHydNlGF4O2vUI5rNrAW5sbWNdpKtsGSaxQQL+YPbxAZIBKjDCkx6nCgXjyAeQwUE5J6&#10;1A0N15s58hiB3Nenrpdm2liWLWLYls5UAfLVM2Nss7pIdzFxg4pNhZnmwW43p/oUnGe1WoY5/OTK&#10;MPfFemQWmnLqLxTfZohtGHIzinXFjoirKYtXtZBjJdhtxSuKx5u8N8hZhZSNkelMWK5aAv5jA85U&#10;iu4kEAkgaG5hkXGDxxUcsVg+cBUOzoO9MZwPlStMR5bYB7d6WRbyMx50uUYHFdrb29nHNMzwRn5+&#10;CatXa2T2MSr9mG2M4PGaWojglyUy0ZHrUwjhMEuZiTt49q6my060lV92qRDnn2q1Fp+n/b7mMwo4&#10;DDD7sYouBwJlwdptX4OM7amildYSFDfMTmu6u7CwMkaCa3QBeOBzVX+zbEQ/NNbSc9mAxRcDjTDK&#10;8dxmNmy3Apxt3CxgREDZyK7MRWImtl/coqqcCoJYoi6FEHDUagcesFwd6h3wX54qU2knmrh2HTKm&#10;uxSGEM/+jNkJnOM1JHDavGzCeIsDyMelO7A4mS32PwCTs5GelUXRQ+Q5ye1dx9hSTVJ2EoHzc1Vu&#10;tLj/ALTi2uq4Xkijm8gORUAyJhseuakdUWGIGVCxPAFdI+mwtHGu8EjuB0qm2kg3DE6oVCqeT3o5&#10;gMhcMFy4wFGeaQqo80q+QR61uwada/Zbki9Yru5q0mn2BiQG4cLg44o5gOUO1ImLPkn3pqGQ5ItZ&#10;MZ/Oup/szTllkZ7osofOBVs2dgbceVKqgDgY60cwHGsT5y5jI4q5b2okDE36L33GumGkJLbOfPRR&#10;t5FQpYQrHOi3LMF6c4ouBzVzAySWxSWVgWx061JGkTPbq6FQw+96V0DBY7eJfIQjOAMZq6NPtjpM&#10;TvcorFc7fTNFw1ORkESXgQbDzwfSnYBRuQeOOa34dPsRqUytcBtw+8TUcljAt248wgbuD2oFqYIO&#10;Sq7x17Upgcsm6STAro49PtgWfz/mxwc08wksFdl474oQzniIRCq+RyRgVDOFWO34BY9AOa6oWMDs&#10;ga4RcnqabPpsMWAJ4y3bvTCxzMUU5EYwA2OR6U9oLhJXL28v3fvdhXRxW0S7ePmyMAmrt3BMdPiB&#10;CDcVBXHQUhWOIG9oUIDHDnPGKldG2xHGPUCu1On2As7f/SkXKDgDpVM2dv8A2hhbxcAd6AOPZtwV&#10;BazEk8YWpDDPEbbJmyw5BHSu3S1REuHWzgJUcZA4p6Wr3DkyRxDa45xRcFqcikchto/3e49wB0oM&#10;ClGBhl2lh2ruBYwQX5YPjMfOeaWGG0kF2uYl+Y4OKEGp5zeTrDqNpENLkAKgDaM0yQlGDLtHAJ96&#10;9AOm27XoYTQsM4yVFPk0Kw3Sme9t4RsJzuB/Slcepxul3cIuVUqRufucV29vMf3hAQA7e+axRpWj&#10;yQXBiuC5WXAI4P6VoQW7xBk+yyjgcmuTEYbn1R34TFOm7PY6OO9liKMLNsbl/i616TpksZ06zm/d&#10;NuQZUdq8hZlELAoD8vY11vha4kMs6Ncnbg8seK+YxmE5bn2OBxKqNK5Y8ZNIWt5Ft5hlh0rtfhbr&#10;JisvGVg8jmOSBXiDHgk9awb/AOyz5hleBVMTneTwMVzGjySWnja3MV8sifaSDjjjNeROg5QcWjtx&#10;MvfPdtXa5ZWIs0CLnJB61i6bbu6TMITnzetAup5Yk2u2x0AOe9dFZLbw6Sh86IEctk9K86cHT02I&#10;TuaFqq2tsHLQj92SVPb3NcvcX0134rlSO5AjV/3shOBj0FU9X1J5tVltbctt3Dewbk1yetalb21p&#10;bQRWyuON6B8F/XmnRwrqu5V2joNa16ztLOZLO0iuJtwXIPU9zn2rz6efU769ufOkuuSDIQx59h9K&#10;UJb3JlaDTpUQ7ed2TnuK6TTtPYMh+ftuOOletCjCgiqNNyd2VLKzI8gjcNpGFHavWdCuQfCupwS7&#10;FeGD5CT98f8A1q5hLZfKuCAqgR9+oqKEzxxXf7yVlJOa8/E01Xudk2oo4vxnrF/a63bRxyKqzyyA&#10;ZONxHT8q8xVJnuZbi41KaaaWQ5y3AHYAV6V4w0oanYeH1EkiSxXLGN16gmqmneEb8W1t5+ry4Cjq&#10;OldMIRo0lbd7/wDDipVIvQ5q1gBNtvtk+U5HzV1MVxAvkolu7yHAAVM12On+FtKwPOnvGVSMkHqK&#10;77T9O0K1ijFv4M06Pag/eOAzH3ya8jEycnqmenTrwpo8lSy8RyruTwLfMvXc3yj9aq3emeLFhlZf&#10;BoUBfmAmH+Ne5TTgK6C3i2g9sDNYl3DM8kbJC6jHzjdnNZ0aErrRW+ZjUzBpaHzDrf8AwkUM8guf&#10;CeqxxBuXikJH6Vx9zc6e1ve4W7zsyHLnP5V9a6lpC/2XDJ+6+aM7kcZGPxrxDW/DOiyeKbEWrtHJ&#10;NcEOiDj8B719XguRJaWt2PExWPlO5wGl2H23xF8OBDqd46Xd8wmjUZKBD0/GvpfT9HnGl2kMOkFF&#10;SEKSeMVoeBfC2iaTpNtcyaRA941qRDv5EIbqfqa6yeT/AE140mVIwxJx1JNeBnuKlXkoQdkjtyyL&#10;gnKW7M2xsLW0RG8mN5f7x/hq1OZPNVjJNtLDJ9anjEZgbNySPMGB61g+MdZ07S/CVnLJHHJO8JWz&#10;tAeZHx1b0A714+Hw7k1FatndVq9WcJ8R9ekj8PR6XBfNEJ0BmVDh5F9CeoH868PVXaS2j2tukICh&#10;R/SrN9c6hceJNWvb29aa8uLnJAHAB+6qjsB0rWzZ6N4NfU76GGbUp4GFhZE8R5H3m+nWvtsuwXIl&#10;Ba933fl5Hz2Y45Qi22YuuTnTtEs7RpIhdTw7tqnkL6n0rz+X95cx4nJGecDqaSaa9utc1m8utTkk&#10;nmmLO7dBnoAOwFS20REcr7mI5wa+yoUVTjY+FxGI9o7li3szJeW4aZVTHzVvBFNpa2sMO1Ax3Njr&#10;UGnQzGzuJpXYAngV0lmsRW322oYlsADrXUjik7ss6ZZpvsIhtUlhgDtXqGnwQw6fk26ZWHhm7fU1&#10;k6LphjhM00KrI0eQp/hFaFxDdXaSWseqGCAPmaQdWx2BpSYLsOjlLajNMJUHLYPv2rQ0LRPFuueI&#10;5oTrhtrCI77+9c4EcY7L6kjpTtG0jzdZA89hBGuAW6HH+Nel3Nxoln8GJbO38SKlxNMfOiiHOB0y&#10;wrJ6hy3ObmtfDVrqEtlo8Egt4xjceWZh1Ynvms9vNe4kxztcD61FbuYY7qRIpy0ny5ZeOacZEiQg&#10;XYLtyfYmmPYh1KJBpNw7T7WKDjNcVJMSzL5SZDdfWtPUrtmkmjkumGHGMc5qjHBCbe8Y3fzFPl46&#10;U1EEZczuDL8o6c1muA8cg8xMbSRk+lac4H2aRWIzv71zt6HKXvlyvgKORVpDsZF1MEuCUiBXfhge&#10;9clqckcUupMk0wVwCF561rXT3Cs221coGG8+tcjrl55l1HFHGMIoy2Opp2sTYo2Vrd3/AIzgiRHG&#10;+cbm67V7mvX2t7a20jRLG3G2OOH5sdWbuT9axfClnHY+E7y5ntwLm7jHlhv4E7fn1rqLeJzdvI02&#10;STnJ7UA7IrhY7fSpZHCZPRfSudupQ6Xcnmjg1qa3JMbiECymMSMN5A61x95MJdUmigQ+XtG5h3qo&#10;7iXcqyyzTaxCgWfZ5qj5eSW7AD3r2PSNHvNP8MWeoX1hF9qa3X7PCRlbZG7n1Yj8qp/DTwzJqXjZ&#10;JjEEtbK4UzXLrlYz6L2Zj+lfSOu6Zot74NutOiJgENsotJiMnf8A7XqGpSd9CJOV0kfH3jqxUJBq&#10;MEXysR5g/uk15rGs8kF5MzMdpAB+tfRHiHT7seE/GGlXenmK5itWwG6Hj5WU9wfavELOzvPs08Eh&#10;dSl0+5cen86UUzST0I7KGRry3jKhRjLVJcKFvp1VflB496jE6Jq1zEZZUCuACR1q/eKqrYsGjYNH&#10;2PSqeglqZeWLSfLT03Y/1ffmmHd56HOKduYwv8hz2oAmBOZPlbkcZq3bsqGQlFJPSqqk/ZrcEjPe&#10;pAMgjceKBltRv88jYAB61QIPnsQgODUi4EL4ZuTzU8RRXB8kYHagCDb6gA4qB1OTgrzWnN5RDFYc&#10;ADpVFlBkHzHpQIqMrZUlzxRK0phtQZmxznnpVghQ0gMPQcGoHC7iN5+btQBECwhyHz83NGCTLhzj&#10;I5zTsDCjZ1PTNNkLrE4CMDkUAPjh+0a9awxwHLOAxHYV6tYadDb6PZx7IBmAZ6ZrkvDFlIL69uWh&#10;JJxzjv7V6VbW073JLLKWwPl/uipbTJauyCCAs8arGcdsdqlu76CwtX2aZazXIhJRGb5U/wBpvpRr&#10;F/aafpDCI25uGjPU9PUmvMo11jVtVvFSe4S2M5Nzck48zHYe1NXK5SCeXWtV8UaoTrt3Irz/AOk3&#10;jDAYD+BB2A9q67QdEabUJILTTSEhIE056A/XuTXR6R4YE9j4aitPGMK2uSLuVYv9RjqB/eLV6SE0&#10;Ww0a3tbS2jjhji4JPzMe7Me5NJsp32MrTdOsLGNWxA8qw5LuRhB3NcvMf7Z+IwRLsrp1nd7riZuk&#10;jD+EVLqN3cXt/fWVpcThZJAssoPRe9dZ4Y8Palqni3QdC0i2aK3jlT7ddIudgPX6s1QNRNjwf4Y8&#10;QeK/ivHp9lFcWmj2tzGNQvsfKqD+BD0LMOOOlfethpugaL8LNE0bS9Ftre1t7NRsQ/M7d2du5brz&#10;Wf4c0TRfD3wk0TTLPTII9lmvyj724/eZ27sx556VYlLtK7lpCTjPNZSkCehE7uSoK/SqzkhiNnUU&#10;6TfuYY6HrSrzA+Uye3tUgRAn5sRfrSZPlnK8+tK5wpwpIpvGPu0AQE4YZyTSHODwKmYc8IOlRHOG&#10;+XNAELLmVP3YyO9I21WOU7c05iCDhCKi2n95kkk0DEOPMjBxknimuo8xiWPApXz5UuV5GMCmsf8A&#10;RbYgfXNAEbEbAcZ5qNs+WxxTznzXBXoKicfK/wC8OOKYMjy27Oz8qawBU8VMMeWSOgHNQH7564LU&#10;MCPjBphxngnFStt8wc8YqM534wMUgI2JAPy5NRsrbCScZXvVjaCp56VUuBO0bjeRgUwBULW5Zeg6&#10;1E3AGUPWmQPOsUoL8Z4FSNzcE7DytIZXbp1FMIQrkrkVBdG4DqFhyu/mnjPkp0PyimgEbdkERnFM&#10;P3fu0PIPlUr3pCfnY7eNooGNJ5bC8GoXBz071IQNxODyaaf9ZwO1ICBgNzfL29ajORGQFJzUz44+&#10;bHHSoMncTngHn3pgRPuwBgU0Hg/zp8m/zFIZSPSozuD/AHu3SkMY2c5J4x0qB8CHdtOCanbP9z9a&#10;iflev4UARByynEbDmnN90/NSjAU9PyoO3A+agYwAbetMx8oO2nno2SKZ82aADnLfLTDuKnpTvUbv&#10;0pp27iME8UhicdePeg469hQPunjvTDnJ5NADjjGRj8+lMJwv3xSADDnk8dKQgFQMY5oAkzyOOtJx&#10;g8UmMkDb0FJk739M0xE4+716im44OVP1oX7nWhjlEw5yW6UAJgbs4pMDP3P1ppzvUHHSn9ulFgIZ&#10;shXIkwPKORXFs2dfuTwMSGu1lA8iUAcmI4OelcIMf23qYLf8tjxUTNIF0EEMQpJzzzTg2I+mKiGN&#10;nBNIDmRB5ozmsbFl6M528d6uNkRrhhnFVgG8pMeg7VOOi5PQUmItRkbIsxc9jWnDzA/z9GrJTOQT&#10;/eGBWnCyCWbMXYAjPXNSDNuzRWiuRt3ZxtOa7DSAftpBHcbefSuUs12xPjsAcV12lcT2zbSFL4B9&#10;aZD2PR4fMa2gYkcQ8CtC2J+yOSv8VU7cSC1YCAYEQJJPrVmAEQkicEFjkV0x2MWjSjzzmOpl5x8p&#10;qvFncq7u1WIy3mkHHBrREk6gZHHWphnexycYpi425xxmrHH2V/m7jigENHpUq4Hmj6VEM4bCjipV&#10;wFkO3J4oGOwNseGPJp+OV4P1pFxuY47dKlHGaAD/AJZkbaMfMMGl45xR3PNADlAJ5btSnbgfWock&#10;SjPTtU+fl6UAG0ZP6UuDkjBoz6HvTielAC8+QR7iozkjpSknI44oIJ3UAOx+7ORmlIXD/IecY5pn&#10;zeU/p6U9CBE2Rk9vagoD9xjszThnEfy8AUzPPANSgnDc0gGn/W428YoAP94GlPXr+FJnk8UXAUjC&#10;OSFpONnrSnBjkynGeOaBnC8dBSAMDaRtpcHLdPanEKYnJz+FN43HigBCOBSNkgn/AGetO+XDfLTT&#10;3OO1ADFMnk4zzmpQDn75po+tOJODgA0AOwMfeFJgY6HrSD+Khi3GI80AKWXeg9qOc9O9M/u/L3qU&#10;bccsRx1oAQZ85D2xyKVd26Tjg0EsHm4wAOD60ZbYMkUALn92TsP50mTngikO4wSgKvakUYXpQApL&#10;bHxH196XjZwnP1o70fLvfg9OaAAmQSw4xjHSnAfK/Ix6ULjy+pPNIep4oAaf9WxVB1oA+UfLRzlv&#10;l7inAqHYY4xSAOMMNvJpBkTn5OopxAxJ8vGaOhXmmAvzZX5eKU42DijJI9qTJ3p8vrQAwk4x5Y/O&#10;nD/VEYpP4aO54oABj5/l4708cL/q/wBaB0k+XjijKheQc0AOGNwG0UxhyvPY0ZOMFRil6n7tAwC5&#10;s5flOaQDEUXyjFKGfJXcME0vG8AgdKAGnG/pS4wG4FKeJDiP9aQE7unNAAAhCnnJ60vYcUuAVbgU&#10;c4b5aQxuMbjil7Gl420zP70DaaAF79OtRynCKCD1qQgYXI6Gop9paPJPWgB6bhCvI+lSH7p4pEC+&#10;R+Ap2RtAoAjG7H3P1pw+7yv604AbOtO2ja3X3oAbxubn8KAMvQcbzxxT1xtbj6UwGnG8gE04kGOM&#10;bOlNOct8tGW8t8gZzSGDdelH8J+b9KaxOxcnNAPzHFACj/c7dc04hPIJLGkO3ymye/FG7DBc9qAA&#10;c4+Y0pzscbRz3pBjbJhe470fxCgBvPy5FHHoOtLgZPFIQdr/AC+lADtzYbkdKQlzGenXrTQD5bcG&#10;m/Nhup5oAeeqn2pOoPWjD4BCjr0zStjdx6DNAC+22jHynIpO1OB6UAJzk8U1t26LgdaRt32xTzg9&#10;aG375WCfKBQBJtjLvlc4FNxjOUFKpBjhweSeTQwfeuTQAg5GQv1pB93JHNIeDwn600nDAFTQA4nn&#10;7n60vJz1pP4DzRxQAvYnZ+tNb7nSgkZNIee9AhFU45Gc0pHvQDLsYeUKefLwpIz7UDITnaMfjRxt&#10;I2VIduWIGOOlRc7jntQIacY+7+tIehp3Y009GNAEZ6px61GcYGDUjH2qP+8NvagZET9/j0qF/wDV&#10;ycjpUzbQHGD96oHGWYEnpQBnTNE8sSh/mD812mnKg8L2S45wefWuEl2pq0RVPmMgzXfWYI0Wy+Qf&#10;6rJpIJbD2PX5e9MHSnNkq2PWowG3j5WxSESFsjheMUxT8547UvpkAUjdehoGOJ6UxixQDjFRs6jc&#10;Nw4qImdpcCJsZ60JCuWMfKCI6TafMOUPT1qVc+UQcYGKYd3nDrjNAxeNjApyaaB15p7GMW3Dg/0p&#10;YwDBnec0ANA9qTueKcQefl6VHg7WyOlACnO4cU35sEetLzjtSHOBgd+tAC+tNJXAy2B607nDfLTG&#10;XKnIJ56UASkp5ajb27Ux2VYXJxQqsAxwCNvrUIRmnly4x6GgCRZF8tSHQgjvTt3yDgfnVdoIw2fM&#10;br2pDHL8+JX696LgTkjzF4qVcfNkVEv+oTOc4qcK20HzByOlAETMhYYShcbQDUm1A/3l60uD5zja&#10;OlADf4D/ACpMN/zzyM0pzk/J3pwx5cnzd6AIm2iZv3RAwOpoJPyfu/1p5UNG/PAP50wjHBbigBcr&#10;wAnQUc5PynnpTsDDHHFLuXypP3ZOBxQAzksOaAuQAAetJlvLHyc54FOBP496BjcuZVG3jvzTu5GK&#10;UDliW4A5oyvz9CewoAP4TxSgKYXBQYJqIl/Kz5R69KX/AJZd+lADTjzVAUVI2dhwoqI9+mQKeufO&#10;QHpjrTsIRi25cxduuetC5w3y9qkPlFyN54puMBucjNACY5Py0ozmpMJ9nPPejjIGw5xxRYdxmDkY&#10;U0nzbT8tP+YEEjHtTW/iwKQDQW8wAxClO7a+D6UdjS9zzQMapI3dM+tLkiPpQVT5iQQQaUgeXISp&#10;PHSgBEd2aUC2bAPWn7SHfIGabGx8hgrge2KiVrjz23EHmgVyXA3E7f1puFpxwT92jjkbc0ANzwea&#10;euMHGeaiJYx/c6HkU9SwwRjOKAB8hRkHk03gRxnPJp4VjIhbnmkYcD1FACjGKQ7ueaf8nk5EJ9+a&#10;jOfMHFMAB5FOz8vWm4yq4Q007vMwFzxQBJ68UcZbmocklsoOtLlvMGAaQEg6Mc4PalO7Ck4xRlyh&#10;+UCm5O0ZZjQMU/eHy0Etj7g5FKMbT6UH74+b9KAIv4lxgDvUgC4A8o8+9LtX5eT7ijnLcdKAF2rx&#10;xSNxnCjp0owx3DaAPrS4XBwTzQAzcSQdtPX7h4pMctwMU0+b5pABxjmgC3nMSnY3uM03jDc0hJxj&#10;PXtQMgnKg8dK1IuL8uV+XqeuaXj5+fSmZfaCIRgH1o3DLkoRxQA4qct+8IwKZzt4anBiRnoc0cc/&#10;P+lACcbG55qE53OQO9SZGRzRgFW680ARDJxx+NKS2BxmpCBsYH1pvy46UAKAmJD5ZyaZx5nSn57e&#10;oprH5SM9DQAD+KkbHl5DdqD2+f8ASmNuwPmI5oAZuOB8p5qT5QhJJzSAHPIGKU4ECfMBz1oARNhl&#10;5H1NRt/x8NhzgdKQFvOOUHTg08E4UH0PNAmMJchCEyKQ4+b5B+dSqQEZTjHY1Fhcv15PNACME/ui&#10;kx25pwP3cRAkn8qcQwwSADQBGA+W+QYAo704ntmmHrQIdxtPFREJuHIp/wBRUZxuzs5oGSfwilBY&#10;MBjqaaCNg+U8jikydh4FAEmeZQUHHSo/+Wg+btSjJHSkP3wcYoEIVTnLkGgY+fB9KT+Pk5o/hPy0&#10;ABLbSNvb1qMbjF079KlwNo+cU07QGPGTQA3+Hr2pDjLcDtTvlyMOKaeMDIoAUd/lpezc9qaSdtMy&#10;cjigB3AKndyetG6P94CpzimEmm4frj8aAH5j+TEoz3zUYJyOeM03A4+Qc07sOKALIb54yu8EMP0r&#10;D8XeG/DPiL4ca7Y6hoVpNHPZkSofvbh910P8LL1461sKf34Aenqzx31xw2Dg5BqXHqB+WXxH+HPi&#10;/wAOfEiWJY7m5sp53NhfbMLOo/gc9FdenPWvMZYNdgtYZLjwhqUcXmY87GVz9a/ZjVNP8Jar4Rvb&#10;PVfDFldW0pBdHXkMOhU9QfpXLan4H+E138LNd0r/AIVxpX2Sa22BEQB1PZw3XcOvXmtVW93Vaj5F&#10;bc/JESJ5UP8Apo56c/zpz9sSg/Jk+mK9S+Kfw38SeGPitNCLae5065nd7C7Awsyf3G7K6D161j+D&#10;fCHibW/GWhWlt4ZvZpJr4LHCM/Pjq7n+FE689a2guZc19BK7Oa8PaDr2seONGsrDwffXM9xc4hUA&#10;4IHVnP8ACq9eetfoN8KfhLoGk+H4LrVoIJ5CEeeRhzO45CKO0an869C+HXgLwt4W8DIDa2V1qU9q&#10;hvbzaMyEfwJ/dVenHWu8vLmR9gC7VAwFHQYrGdRS+HYp6Drq5gP2WOKBEjSEJGiDCoo6AAcVluwz&#10;JknOOtMZj3TvwarSF9qEHvjFQSNbbmb5MnNQtt2sM56VMRmM8ckVUbcCPm5oAaWbeAEBJ6e1NIbd&#10;yKdj50+c8H0oJX5vlPNMBpxk8UD/AFq/vABn0pp6qD3FNbp0oYi4SojUeZuJPNOWR1c/Pj6VRVsH&#10;7tO3ZjY4pAaBupzGQZO3B7j6elVJmJtl/eE5eq+5gB0pCxzGNp4PFPcd7ku/aYxuODjK1x/jjwv4&#10;f134Za9Y3mhW0kT2xxx86NjhkPYiuqzlnyO1XIXjNuykdR1NTNO2g7n5QeNvDfiHw38QNYsJrSae&#10;F7o/YbsjCyp/db0ZRxXHo7F5AyfNgd6/Tn4neC9N134d6vGmkxPdLbF/LAwz4H3kPZh+tfnL4h0b&#10;U9M8Y31pd284IumWC4ZcCTH8LejDvWtGpzKz3JRiMUKA5A4FVJg5wCygDp71Kd4Dq2cLSfu3TluM&#10;9a0aKTK/Plyjy1yExmoIJb621KCaGeQbZMkDoRVt1RWkOP4fWqpljKR8HJJGMVlOCkrM1p1HB3R7&#10;X4Y1m2udEjjkmXeI+ncGu4il/dKqsAAa+Xbe4v7bVrCSCd9wvoxt7HJr3rT9Qt/7Re2lnTzFtImc&#10;A5K7hXzuPwVrtLc+gweLUrJvU9Kt5IpNCQecC6qd3FZzQgzkGUgc9qzbeV471Sr/ACsOCDXTWxie&#10;1mbYpbb0r5erScGewpJmFlo7uMBScsecVrWsuXTDgHPSop4nDTn7NyTwapDcl9bEtjmsZR5lYuE+&#10;V3Ouhx56qzHp1qc7d5HmL14rIimZ7dDkEgDGK04Fd4JSUPA4968mrRcdT06VVSFZf3bfSqpTC5x3&#10;5q+qSEODGcZ4oaPLJmA4zWdmatmd8vmA7SBV6D/VnDcUkiAyY+z8YHQU5V29HxxSceZWM27Gim1r&#10;K5HGc/lWJfW7PsBKgY7CtSI4M3ynk1YMSSQjk9Kx5XTZvCpc46Eyw3zJ5ylVb5WrT+UucueY85rN&#10;v4HTW1+dspKc+9XYwzWsBDn5RyK7oq6THN3Kc4YAFUyd1Roz4bOOKvS7dwXZ1HFUAv76XJwA3PNd&#10;EVocclY0rd/lTiugs59giHm5Gea5dCokhxjJFa9uWy/TAxWNWl1FGdmbs5iZkKE4PUVDKVbTZovI&#10;Q5Tj2pkUgBIwvXippF2xA4GTjkVxx91nZGVzzjVbVxfkLkkk5riNTt5Nkv7lj64r2O8gVvtEgQA7&#10;eOOtcdf2x+yzkw4POeOtenRqKOqRslzI8wj85NgJI54rTt7idV5mHA61JfW2GhKnJ3HjFUGTBgXe&#10;/KGvYpzOGrDQ6uyumb7KGkJ+Y5IrsbOYFIjvb7teU2UtxFdQjlvnPJ9DXoGnSE2kZDLwTxV1aakj&#10;z37jOuPNgrruPHcVV3nyJuD15qWO4T+xpEMY5X5faswtKCfm45ryakeTc66VRMy9WTdo+oMFJYMt&#10;cdcJ/oYBgJJIxxXS3dyhvniFwmGkGVplzb5WxIGAAOMVtQUkdLqK255hdeePFsAS3OAB/wDXrqtP&#10;ldZUKggYGSPWrF1ZQHVlZowv7vk1g3d1Bb+bGs65JwDXp0pe00OTEe6rpm7f6skMF8BeNlouea4r&#10;7VNMZpGuZD+8JAqlOfNuwWuDyTUWQlvcDaPavZw2X82rPExWY+y1uWZ5YTK4Nxx5dMtZG+y3LCFT&#10;tfg1islw0kx3NgdK0LTzV09skHivdoYVU15nz+KzCVZ+RblmLMfkA4rMJl82U7OM1cKjbkzjODkV&#10;AnzWkp3AhZDXUjz9x0SQl4myud2as3BlIXa7AADNVVAMsY7c9BUrM3lqpbv1pgM8yULEpJPHHFS2&#10;8QLXeUx3qi73AuUxZkgOMEVtQpmDe25SUFDEDQwfZQRL8xHHPSpIcJp93nJJWqc89msJXziWJ4He&#10;oEuJNjZxtHQ+tLUSCLUUXUpY3tXUB8BsU+6midYiskZIHSqW2G41NFIjRSOWxV1LFIgX81iPrTAz&#10;oobZ58OY0JJqSa1h2Ogu+D6VLcJEZ42WZR60kYYqhLjr1oY7C2SyRHaZQQG6k9quXV4Y7ZjHZE/L&#10;yD3qgC51GMBXILVcuoJjZZ+zgAR9+9Airb3Bl1C3P2RxmQZwKsziKHxRcyRpMheNeMnFVLJzGoLR&#10;ZIJwCMU+WffcNvCjng+tAEoKPdhmvXYnOc9qtRNbRyI0cu75+Qaxw5F6owQPX1q/H5ZQHI5NKwGp&#10;cJ9pFuxutoC8gVZtEsxFqUE0MJ2p+7b0oS1kPhovHqAYmM5UdRXPyyXUSuGSSR/PG4A84o3EXpRJ&#10;G8u2MMFJxjvSLNCLF/NtCGYfINvWobi6mP2SOOxKr5Y3Z65q39l1GbTNK7MsvAC07DMyO6txq8cZ&#10;RgXfAJrXvbNLebw276mWa6JICjIGPWoNV0xE1Lw9I9wiSB1LovORWxNeWhhs0GkviO1wjMM847Ur&#10;AjEuZkbVxGLBtoCjPrSXUuNP8gWpVSB0PJrJvBrA1BJIoNxFxkj1FaMyXMlvZSGKVHSMEjHBIp2A&#10;jAHlMs9o6gR5VmpunvZf2vdkWyE7hsOelPluLqbQp45dL4UYVgMGoLWK2ht0Z3y5kG3npQJnQXLu&#10;ZrUfaflC5JNQs1v9gZhBMyg+lUNRF4II5ILfcFjBKZ6ii01UyaU0K+Gm3qwG0rQMnElub2NlunUH&#10;GQamuGkeJ/LnkCqBuwetZmoJdtA7L4flUheFB71e0aO7bRboT7FbHGT0FAFHyYGlkdmOcdTU1m8D&#10;vfxrFgKQFI71YmgT7RJF9pGWBwabpiGLWLyOayQEt8jE1VwL0VpM9yPkiCxsN2T2pdYtbYW9n5ci&#10;/c4A7Vdni2W87DUsFlzt3dK5hrq9+0XSHT7hj5mA3rRcNy9ptvCmkakW1B1baSCTUcbTuWY7H2S8&#10;mklAGlW6MJgzCs5mvIQyfZ5B5jgA0gNS5tpZpXdEc/IMkHpWLqlmh8JXqyXVwpODhTjpXTWAuLbc&#10;xYsHhGcnIGajuUhuIrxdsYBpNXA5DSluDo0i+Q+FAGTWza2u+6IacAFuGq7bwLDbiPKYPUirEcMZ&#10;FwVlGQ4xg0ibEGo6ZcjRVxcRHjnB6Vya2M4luy18/UZwc4rr7p73GoKySYSMfxferNtAr3F3lZFL&#10;Hgt2p7gyKysoFtpSNRl+YjcM9KjuEMdxfqsz8lehrbjtji4LXKqqAnOazGVZL8bZGOZsZxQgsS2u&#10;mw3KQibxwLdzHnBGfpTZdFt4w5XxTLIS/XPWi4tJo7+DfeyfMoIYHpUN6mqG1t2gv5duwgmgCyul&#10;hocrdBiMAjPSqN5BLbz7FibhORTNGn1G3vtRFxcyO7yLjPTFdDdiF7yGT7UhLINw9KEBzNtePHbX&#10;Ia3V3KEAEVBbRXJu79w7DMmSM+tbEtnF9udg0ZP16VnSNImrRxsoXLjBz1oHuOYyCZcRPwfzpXD+&#10;QrGVySPu+lF99rjutJZEDZcbgO4qxM2cEaXIMxAnAouBSTeJJPmyccfjS/Zr57gZuCq7Tnjio1Lm&#10;6k/0Zxg1dW6lZ7OGXUo40Vs7gvJAovYCpDb+RPtdmZGJ6jirK/Yybpd0bYPY9Ks3N5p009kkcaMi&#10;KFLZ609tPsFEEyXTgyJ8wzwKGwZXntbNtBnKXC7/AEzWXCrpkYBIPrTbtZlvn8u7kxn5gDUsO0KG&#10;AbOO9NCNRJI/IdGsmUkAbt1RzCyjWRdiZZB3qlNJG6vlMHbxzWXKJ2dA14+c8VPLcLF941NtgoTz&#10;kEjpTC5FuE8x/wA6mSVvsKxmPACcE1SCymZ/lON3WqQE6oTbHk5z2NDJcOI1wTz+NS4QRRjcc8cV&#10;XluvJnj/ANFLEsMDNAi0IpFhAY84HU1FLnbGAwJ3dqZI0s1xGTMU+UZGaVY9k82ZBnA70ASlCxhz&#10;cEALzzUsQiaK6b7cG2kdW5qqWTe4ZHyzD6US28IbMdy43KMjdxQMuyKpjXEvfimPNLtUFCcD0qJI&#10;51jh3XBNSOYw0QbaM0CJYZI5FnDL83Y55FSvZr9l81dTx6qazXSRbjzEJ96sC7c29tG8D7t/UGkF&#10;0X7ckxAG5GWODmrhBitpNrISRxzVPbEEXc2MgHA7VHMAZ42j1E428imOKsWF+1tFOZW+6OtUoywv&#10;LklyFDcnsavpLcHRZBtJ554qrlGSRHIXKnBpXGXI5bL+z7hhKAQflOaz5Y3m1PzWv5ipIBG44qBb&#10;K8FjdqLgMGfk5xgVs2rWcPh9opAmdv3ieaLgV1jSGcGFmbCfMAKjjup5rm5jazCqrcN61P5yJbSN&#10;Gqvzzmqkkx8gutsevYUPUE7F6WGHyItsjZ75qSxMiXco851+cZAPWs+G4kcwAkAE81IZGW+YmPpj&#10;HPWuDE4b2kXY9PBYz2Mk7nR39wDZsvlvxF2PJrL0iOR9UkYSynbcjIFHmp9lZigJ8sjr0rY8LxSC&#10;41aQxcBvT1r56rQ9nF3PpPrUazVj0+y8o2NiQ5B8tcVLf3ai2nQsxJQdGqrF5aWQC44XI+tZV2C0&#10;9xyfndcmvEqU+eVjuorqFu0Eej/EC9kkG7ykC7jXleqzNcXTOLyRy12AADXYeLLiNNHt7KJ2DSsm&#10;5V6muTtYEGsaVHtJPnpn2rspQ5Voatc0kepaBZW6eFNMXBEjQKSfTiu7sbeM2cmdihR3HWsTSowI&#10;rZQORbL2rpcbdOVd2dp5IrlxFTmOq9lYoXSp9rTaMLVSZofJVSq9OMCp7h1IfjhV6ms/aXWIg5+e&#10;soRRzTkyxa20L3cLAjaB0roo4Q0FqhuOBnIx0qtZRkMT5XACjpW7tCKTtXlR1qKta2iCEOpEFhhi&#10;YBQSentWfcTOHlPOfQGprhyZpPlGMcHNZrkrb3EmFYDqSelcqV9zVsv2kTzNOWRxgg7q0J4IVtp5&#10;PPZU2Dr2xVfS72MWcw+xR4A4bPB9a5LxXrIWye3huNqEk5zjdjrk9gKIxk5WRyVqnQp6xqksuqLa&#10;27MQoILA9at+G9FDatHe3Jjdkk+QN/DXL+H4zPG94sLzKbkDp6da9gtEiGjjZaMhKLxmtMZXlRS1&#10;s2Vg6KnLVaC3Xy+cPK5IG3npXPXQ+fcUOA4yM1u3QkDITkgDn2rnL2ZSbgIQeRk9q8mkpSd9z2ZS&#10;UVYju722ttOmcFSRBkAn+dfO3irU5b3xpeTSXUj+WCBnp+HoK6zxjrMQ821t7sH5sSMD1NcFZ6Tq&#10;F8Cw1KGK2Cb7u5Y8RoOv4kV9Jl+E5pKVjgxeIUIu5n6TFMZdS1CcM0ML5Ut93PtXI+IL27vvFEzv&#10;cSbAcL9B0Ard8RazayzWWmaXA8WmWZKBsfNcuOrGuXjDvfWwNpgjODX22Dw3Ik7anwOPxntZNdCG&#10;0gaW9RSqxxIpLMTjNbNpbvPdyMoZLWE8sejYqaGzEiKr3DIm8FtvoKvXLSFdKt7eLZbhsNgcvivS&#10;UbnlN9DUt7cS2isoYRKmFAHU133h3RBH4dvr6e4jMm4bIu0S+vuTUPh2y8zwo0r2iLHbKC5PbPSt&#10;9XuZJGSDf9n3AOexqm7GZqQLJPa3WyTYqxEFzUGl2Goy+IYrd9QAjFwS7DuM1IJJwtlbxx4Tzl3k&#10;D71bm0R6mrxl1JgAwKwuNFnXJ4YrbSbGzt8JHje69WPfmsmKEtqtkXmPl4BkyeammWVJVZ1yzEkk&#10;1QkkK2twylic8gnrQVc19R1S2lvdPsl02CK3hjwj7QCT35rHvBZJolyUvS8hYc5qu7W02kbnt1Dj&#10;kEVmDfKJv3T7A+M561VhPUhCRveTyMpyVGMjpTtgJkBl2+lXCUEMQ2RjA4qvJsZnGGA9QaL2C5j3&#10;UanzPl6HrWHeqI9OXDLukQ8da62cRnTipXpjmuT1GOZS/wC5k2hOvXFXGNxc2tjzy9vpYLfVlbTl&#10;bCnbketYXhqwutR8eK7W6i2t5xLcMRwBngfU1H4kuJ31hYVjYIJME4+8a7nSBDpvwoeBlxdXbxvJ&#10;6hT/APWrRqwF26LXHjK2SON1gj2quO+K1dSmjg0+OPcATCPxNX9Os4ZHt5UI2RwKd54C+tc34ikh&#10;fxHGsVwGCRkn2xWfUL30Kh1aNNFvI5o4XkdSIsjqD61X8I6Pcap8So7K2Z0Rrrdc3QGRCmeQPUno&#10;K5lYZ7zUJtkkgjF0ELqPmUngKo7k19dfD3w0mjfDxZp9MRby5tEfy+phjI4ye7HqfSrk1Ep7Ha6b&#10;ZaLpvgrTtPs9LhihtrUbEXqzH7zOe5PXmq5lYXhIVOH4ouJwXlC7+Op9azmYlV+Y9a5rsS0IvEel&#10;WWraFZAzrFdxRH7NdAcof7reqn9K+V9Tg1Ox+PaWN7pzWssch3B1+V1PRlY8EHrX1zbOR554IC81&#10;z3iXQfDWvabpcd7erBPb3Sm3vY1/eRrn5kPcgjjmtISKST3PmTXdMtZYGnisw2zliq4A9we9cORh&#10;p0eaRcHv/SvqHxvY6XZaV8OobDRoltYbJomzySccsT3z15rxTVdLSSy8xIlXDknb/D/9atIyvuDj&#10;Y43CFVKbCoXnNN+TanyDOabJFNHeSoyMnPJ7GnqP9GU5U88GmQKFO85QAkdc0ql90vPGKTnOSRmg&#10;Y7jrTAfn9yML36UoY+TJ9RTOPmGOKcqgyD5sCgZIC5ik5P3abx5QI9fzqRcBW+brRgbASMY6UhER&#10;HKncPeoWH7zIQcGpXV8qRccZ5FOK5QgjkDrQBVZWBzkdalt7e6uNfsURiRvGTiomM2Sgt3JMwC+p&#10;r1fwpo7JDbTS248xgNoI+7QBs6Np5i0eGP7PGZPs27ae31rLvvECWkOqJ9niD5Kl+xxV/wAT6xp2&#10;mRRwC7BuZrY8IeQvqfSvMLK1v9b1tVWJ4LC3mLXN03fPYepPaoSsUrE9lbaprniS9ke9nhsY5d1x&#10;cufvf7K16Z4Y0uK/1q5srOxeCxtiomuOigDrz3ZqwI30s654U0O3vWtYXnCJsGWcfxE+pNezFLe2&#10;8K2Wn2FktvbR268L95m/iLN3Jp8/KilYW7u9FsNHsrLTtIiEcSFUAPLN3Y+pJriL6ad1IaeRpp5s&#10;LGvXmnapNBDqEC+U0tzK4WGNDlifcVd07T71dZgQJNPq91IiBY13/Zw3RQB1Y9PasnIlsNOsLn7d&#10;a2FnYu97cXCLK8S7jHu4CgDqxr7w+GnhCx8L/CvT3uba3/tW5thI0Z5aEMP4j3Y9/Ss74XeAbDw3&#10;4X0vVtVsraXXbi03wQSjcLMN/E3q5/SvRZ5Wku5nZ3Yl8lietS5XC/QLiYvK2SSS2WY96plm3tx3&#10;ofJJByM1GehyfxqBg4zN+HPNNIA3AZ5oJGV+ag/dOV57UwIiAX4U4xTCPmJCfWnnG480z58MM8et&#10;IAIUqTk9KrtnP+sPPtUx6H5eaaQxUnb0FAEGMEfP+lMP3n49Kl4OcYOKjbIXJPFAEbcIfkzz1NNO&#10;zyGHr6UblIbB780YbJPlGmO5CQPNPNNIYluRjjNS8ZbmmHbhuO3WlcZCQ3mtzxioWBzLhgMtU+M7&#10;uaibHznB60XAiI/epxzTD/x8McjpUp2heScYqE7TNwvbrQAxi21sCoXyQMyjn0qcjk81AwG5vl+n&#10;NO4ETLlF+bjNJkgn5W4qYd89MVCzN+8xHnBpDI327n+VTUDL8rYAFTEc01s88UAVdg3g7BQQuH/C&#10;pm++wqLop4oAgcHOAOAKj/hPzU6Rz5nRvcYpv8OdtAEEhPngbe3rUWTufCYwfWpmxuXLZ4qE7cMc&#10;DrTAYwOOEGR1qIsCh4PWpieVqNh8oG8flSGQnknkUw8K3NPbGDhKZzsORigBp+6PlpjZ8s4BqQjI&#10;FNI4bigYzggcdqb3JzT8oFxtPtTeMDmgYwk7+lHPBDcZpcfN0pDj5eaAG/8ALU88Ypp++Rmnnp94&#10;flSYGFO6gBhDGM4/OlAIGDIDTz0+9UJDiRGDZGeaAH/xGmkAgkUo+83zCnA/KRgdaAE7jikOcSc5&#10;GKXktTSeT8hH40AICCQeaRmI3HHQil43sNoHHrUTEd8GgLDS0h1C5JcBGi4rkrqKFNZdlmBZnORX&#10;TsT5bfK3tzXK6moGrWhE5GG+UVEi0OLL5bfKelSwxjeGyB83rUCkEKCFPA5q0P8AVjg/nWZdy/jA&#10;Xnt1pVZsryCc1AhJUZHfpUwC+Znb2rNgXIhliS568CtOMRrsOwknGazIg25fmGMda1Igxtps9ARz&#10;QJmtD5hScJgAAZJNdhpW5tOVWnUnz1II7YrjYkZraRfMI6Zx3rsNERFaJTcjJdeCadm2ZyZ6ohI0&#10;qD98SWt149gKt22Dp4OMfN0qnDv+y2xIGFgwatw5ECDt5nWuiJk1oX4wd54OVGasL1Jz2qGMjk7O&#10;dlTqOORitUSiRcYQA9TVgk7CMDOBVcAbn4z0qcA7Rnj3oARSTKOTx1qwM81Ei/6QeT93rUgJBJ4o&#10;GSZG9uKcS3mLximrja3yc59ad+FIB3zbz8pp4+43NC42CkJwTxQBJ8pToCaTPL/hTCH+TBNPAIU0&#10;AHJZOBxTx35oB5HTNGTlj5eOaBgegpRjBOO9Hc8Uv8J4oAd/y7Sng81Gcc8jNSDOFGeKaQNznHag&#10;BNp2/d5qRRjf1zTRnPTipRjB4pDI2/1n3TTedi08ls9KTuTilYAOQhwtKD/sinL998ntSEDAFADv&#10;m8voDSHOPWkH8PenEZRumQRQBG5AkA29aU8YHfFKQTND82MCnnPmL83OaAIQf3uMcincg/eNMcY1&#10;ROOo5p5++tAC85XCcUufmalwMfeowcCgBR2+WnHBjIIpnSRQRzipMD7KeufWgCPkgZAxTh/Hx6Uw&#10;DBHFO7DigBAAHJDfWn/w9aTHH3eTRk727UXAO9Lk7idg/OghNyjfzik+YA8CgBe4pOcHmjnC5PNL&#10;/AT0oAacc8dTSDcGY7B09aQ7zKg2DbjrUgpAKOh46UnoPrTsLg/NzScZBzTAUdDxSDG0ErS8YPFH&#10;8PSgBMdPlPsaX5cxjk9aVclm3Y9jQev3aADPytz1ppCZXKHIp3/AadgZT5hQMaMFelKQcH5qk2ru&#10;XAVT/OkYHe37r8c0ARnJKEH1pwA/eHPpSHhiM8UvY5T9aAE/iX2pD/rAQOtNP+tTI7U7uPloAdk5&#10;Hy0pzsajjDcU052jjFADDnzF46Uqk+YQCOlGPnTI59KCBvXoKQxx+8v1qGfKy2w2Kcmph5e8DzhU&#10;bAGVCWzjoaAJOqjj+EUc7TxTO4461IP4uOaAFGSwGOc0km8PIMHoKXJGflpDvZmJIpgKpIgb5cn1&#10;oGcAdeaXBEIwv4U058wkIMgDvSAUbssNgAxSgfKx385pR90/Sm5IKkrQMgLuLt1+znjvUw+43PPa&#10;kI7kDNKMADjHFACc705AyalyvlTZjzgioWRDDjc33qf/AMs8be1ADj0BAwMdKbyd30pw3eWBkcUY&#10;5HQUAM/CgMwY4UU8j5h83FNYcD5aADLlTlRmkx+8X5ulOUcKPM570u1POBw2QaAERcTyMc8jj2pO&#10;Mvz3pSWDIcjvSZzbn5ed3SgBccHim5GzAbrT23bMbP4eajAIyNo5FACnJ28HnPTtTvm8l8kdaTLi&#10;MjZ9BSAkxNmLB9M0CA9VO0cCkJP/ADz7+tBP7yLI6mkkDtDOqhl96Bkkfls8hEgIA5qJiPOfGQB3&#10;NJChSHb5hNS4XyWBAyehoAamCWwmfxoYH5qaOGXmjJ3H5T9aAI+68VKAm0kkA5pvBJppB5G3g0AT&#10;4XDnYCccHNRZ+aj5tpHPT1qPMnnwjaAMnNAD+x9KYc804/ecYGKbzk8UAH978KhJyVGDyafnkcio&#10;/wB55gOAOaBWEk4EIPrSHhQc9afJymCBUZB8r754FAyIk7mBA61ExGOoNSEoeS9QPjb96kMzLnaL&#10;lW2nP2pB+teiBVSwiX5SGs0P6V5/KoZypyc3sePzr0KZXUWy7sgWUeG/CgmWpUOfSkyfXipj9KZj&#10;5Sc0AAxg5FREfO+OMipO+MUmDkZIpDK/lgMflGamUcHnvQRzyaUFctmI+xzQIQ/dUbj1pWKAyfve&#10;gHamkjzf9X265pwA2SEoM9jQMaApcMUzRuO5wAuM9qkHl7XDMM9hUajE7HOOelAhSFz360vduaVg&#10;cvypNQ5O/r9aBjz1pBt2v8v0pfmwfkoIGD8n60AN+XJxQfvvx6U/B2Y4ppBzypFAC4+UZJNGBh8E&#10;kVC7NhgOopY+Y1JfBz0xQApPzxjHepGIKqApphGbsDAAxxUhz5Y6YzQAgX5D865FIc7D85ow2889&#10;aOfSgBpHTmnZwpJakON1Mf5vkGeSOaAFLje5yDgDFAIKjmiRVxAoQZHU+tLggplRnFACZPmRjece&#10;lPA5bgdu9IcGXGwdKAD83FADuzUn/LJj2pcjdTCXEkhDDntmgB4aMEfIckU0dX478Ud/uinAjdyt&#10;ACHJRhk0nPy/pTZDyBgj6GnDO2InrtoGHUffAFJ/E3WnHZ5Zyhznjmkx8woFYjCjzCTnJp4HymnE&#10;Hc3NJzxzQFhjDMbjYfrUeJQp61ZBOG4o52j5aY7DAX2nKcUuZDcr+8XA6CpG5A+YcColBEjHnrSA&#10;mI+V89++agK/M+JG7VIxXegLnntSE/McIBQAD7xpcDPWjA2j5qeu3GS2KBjPlz1HNNzgSfL35qRg&#10;oaU7ieKh6jlBQApIy2EFHGDzSgKFX5hnPQ0p27umM0EjDkMCOfapB1bjFNynmKC2Mjjij5t7fMMU&#10;DuOAXypvlFN/h+6eOlLk9zTct5vK0AOy/mJ8vUUc7nO3vRkB856Cjv079aAEJOe9NwcNSkDzVy2f&#10;wp4xtbI5zTuFhuSFwI+opvIJ+U0853HmgjhfloCwzueKXt0pccil43daQCelLxk0h60ZODxQMbzu&#10;b5e/FNJPnnnvTmx8vzimYbcaAJerPxxTscHnmhVIVue1B6nigAOfMzsJ+X1pi5IkJYY3cUcfNlqU&#10;FQh47UAL/CvzUDO7lqacZ+7imjdk/Lj3oAthZMAfZM+j56UY+YnnNKGk+xkbiajO7ZgY5rUiwHfv&#10;XHTvSjBB470qgbFJY8daCRk8UAIc4HyjpxUR3eYBu61J/CaT+JjxQA35vk59aZ83m98E1MT8o56U&#10;07ck+9AwOeflph78daf/AAnmmY+ZufSgBM8LzUfJeMEHl6kGN8vygkEd6U/60jbwOhoEIc+ZINow&#10;FFNyCp460Hd0yaDjyxg5PpQAzK4PB6UKCbVx5bEE9aQg5+7+tLulHljcuO9ACHOFBxSHOaSTnbjB&#10;56U4BcN9KAGZPmD5eKXnZwuaCDvBo75oAaT93k5/lQSf3gyelNYN8xAHuKQEbz3NAgTduGQO/NPx&#10;Tc9aU5weaADjjio/m3khhilz8pwadgcHcc0AM+bHEgFJztX5j1601t27ljjPSj+98nYUAAeT7QoE&#10;fy4pxzzzQqs28CPgCm/LkjeetAC88cc0442HPrSAjBBAPNNYthsCgBw2nPyj86jbG8jYeRxTVJEv&#10;KmpN3DfIM0ANGMD9aODj5Ka2CCdhx6UA8Z3UAOGOhFRNu89hs7cVIcbR2pDs2ZEmaAGDqOKUH91g&#10;00k7VGaOMj5h70CEP3xxSjo/4UnccGgnhvlPtQAZbztyxjAHPNN3kgE5pmRuTLNjPT1ocoSpAI45&#10;FAEyudwHyjjipUeXfFhxjd0xVMfcb5qfn5h854oAZrej+F9X8LalYax4btrizmXJDH5lcfdZT1BH&#10;tVfwt4f8FeHvDerppemWb3VxgT3zKN5QfdRfQAdcdav7yFOX/Ooyw3Mc9etCulboylKyL0s5ZGDN&#10;nI4JrOcko2ADTWOQBu79KYxxC3rQlYkiYybeYhge9RsyGAgofY+lDZ3xkucZpjkCZ8DjbzigBpYF&#10;cgHpVZuUzu71Ll/3uIeM/nTG4JBxnFAEBEvnEhCF2UgzjOe9SFpPKIJOM8VAzLgAZJzzQA/nI5pn&#10;y7iCeopCRkYJ6dKQg4Y56CmAp/iwO9NJ+SPgEmjPyil7A714pgHY8VGxbYcSUNnDc1GMYbue1AgV&#10;jgc9VPJp6svloC55J5FRkHyckDANRhjzgdKkZpRysJIiCNysMGvGviz4C0rXfCmu3dppFvHfNZl5&#10;I0GPMZRkMvo3869Vy2E/enrVuKXJRTLhscGkl2KS1PyP1ayv7LxFqFpe2dzHLHdsiuykb8dj6Gs0&#10;+SAB5JJbHSv0M+L/AMO9O1zwtqWoWOi2w1CK0Z5oIwB54A+8uOjD9a+Arq0u7PXbq3nhnHl3ToDI&#10;uCSONrA9CK6Iu6IloyjIitHIPKP3OlUfLXLYVMZrW3KRMVi7d6j8pDFKwWTmgpGNujW7iyeTOpH4&#10;VsT6jJDq9peRPIZyYw+TwwHrWdLD/pAzESobriopUjZ1yxAxWU6amrM2p1HB3R774f1Owu9EhKSK&#10;D9nG5CeVNdbaXDrMy7xw4xn0r5i0rULyw8RWjLcyeX5gz6EV7zpF/ZXuiW08N0gcRDcma+Xx+B5b&#10;s+iweM5tD1CIQzWLOsa52fMtUJ7RHimOxsVn6ZcSR6jb7pGwcAiuuQI8FwwK4A6fWvnalNxZ6ilf&#10;Y5e23RzqmCTv4rpbaV9oGE6cVSlt8TllAyBS2vmC5XPY/nWFSmpqxtSqODN7KmNCFGcUAZAO3t0p&#10;IgSM+W23Iq7i3Eu4TLwBkV5/LZ6noKV1cz2UGb7v4CoGU+a/ycZ9avTNGJZSAo6VVL2vmP8A6Wuc&#10;c+1HKgYm44XPTsKuxSIIgS6gAcVkyzWoKkXIzg7a5+51CUTSRrIC+fXGKuND2iM3PlNjUvLeWZgV&#10;3sOcdqisSPKmQqfmHUVRs1vZBLvkDDPBroobZEiVhJk55q/Z8iszaNS6M25jZZbfHvWbIuN2cdeS&#10;K3rzd5z/ALroBisiRcsT/s81VIU1dFPcoUEnPNW4Zn35EpxVGRcrIuOKjjLLkYYnfxXT7PmRyy0Z&#10;00U2SNoNayzE6eqsjN7+lcvEWzEy3IXC8itWB5TCwkYcHr61w1cPrsa06tjSG1jtY4XHFYupwh9N&#10;1H5QSV4x7Vpq37o/vAcGpXET6cUEZLMOlKEGmjohVszyyeFPIYmEZD4PNYNxC4d8wDHY132oW8S3&#10;V0DEQAc/WuduI4yqfKeterSk0tTR2kcoEUTFt55IzW3Y3Ei3MADOFyMUklqjYBYhevFNSIbVAHAO&#10;K9KnZrY8nEQtI6w3RWBSNvK9awtY1WO30jm9Qu0Zwo7VTuZmisiGmHEZxXnV9M9xrUzNM+0SYHvU&#10;/U1UeuxzSq8h3HhqSK4164kuLg4MwIBr0y5jt/7LL5Tb5fGB0xXlXhu2LXEkgMixqVLe9dDr+v2k&#10;GkPBHMrOYtoA7Vp9Va0SD61YzNWvYXmkKyKqrlcZrhrxUklJJzz61E09zNcXBlUgF8gChs/aEyT0&#10;xivTwOXSTvY48dmseWxEoAhYEduDVBzISyls/PxWjcCZbeLEXB9qzikhuVPOAOtfR06XIj5atXdT&#10;clVW2gbOeO9WUX99Ep3ZIpsIXzASx6d6fulW5Vlhyd/pWpgRXg8uG3znLZGDVdYhEmftPMi5Ydqv&#10;3qPcS2RGMLjcBTpYP+JZyj8IOvamh3IrUxG6zsGAvWorgwm6UBgAZOKWJQtszKSwz0qQRCRnbyzk&#10;dvSgLjYygkbKRcYxk1NNI/kxAFMD+EGqr27FnBDgBxnmrL2kZjidbxh+755oFcz5Yonuom3du1NZ&#10;GWPhJK17W3tt02+XndwTVq6S2SzGGQ5U9aAvcwrdV2u4Xn+VWEuhm5jY5B6EmpbaNSt0oRuvUVPb&#10;adbPq2XaQMfu7qAILaC0kv7hHMihoiVf0NVSnlQzoXLfvTz7V1DRWUU0KPeRA54BFZlwlu2tyqZA&#10;qGPhsUBcyY/O8y3kjBIBOeOla8VwWsZkkjBwvyE1mL9uW4lWLyzGuc8daSNb2S7TPmKqy84XrQkD&#10;NGNLUhVk8pfmO3isjUoEW8t8PkbxyK3rlLYR2JOc7BiqzpE8a7pYwOMEmgRmyJbNYxAFT8n5U6CG&#10;UWrHzsqDxV6G2jGot5xQRmMkEHtWPcXcEepMlvcOYTKRyPSmtQNhLyaOxkVbdiWUgHNRwoimV5Zl&#10;aSRu56VWgfzAgKxjBFNu45f7VswLkqqkZ560gsXJIYlv7Itex8tkqK1INW8u8Nstqn3fkbqaoSWq&#10;PZQSC7AIj5BNZ1rCsetNIVLHPUnpRuNaFvVrmf8AtnRXMxO+b58+lak7xPY2DRwxALEM/Ws6e2hl&#10;MbGduenHSrNlGjC4ha4PGBmgLjYhI2pQssJxnBrbu0uI9FswkNtyvAPv71F5TQwJiTIB64qG+bzt&#10;NsVN3Mo546UDMe7aO306x8zUrZmdj8gqj5LXEkJRQE8wbiD0pt/ZQultnUpjk4rcs9PEHhm2X+0n&#10;/eISV9Pxpk2L0FmvmQqWQqEHO7hatLbaVHrEv+j26bY8l+KyYFnEsiLqbFec88iopp49ssZlLFm2&#10;nnkA0hm+W02TTr94NX0+QKpDAMMg1xMMlz/wk8+blgqzn5QfvCrw0ywtEu3ge5bzgGb94SMmtHRL&#10;Gyk1PUJpbhQVXjd3piuZV5HPJq+jyw3DELL8yelSalHfS3unBEdAsa5b1Nbcltdw+JJpUsl8hpAC&#10;M0mqTRbbNY4FUbRkCkDMS3895zBPchTkYYt1raube7i0GOaK0t3MQ55GcVzpsp7nU7vbqrwgpkyZ&#10;6EVdsotSt9PuYpvFk1yN2CT3HamNkyiWW1tHkMYxyQe1TXUlhJ4ZfbEhKD5Tjnisu5W8bKx3BAKn&#10;copba1u0sMNMzNvPygdKQiWzfUZrOVNhWNRgs3emrDcJqGGY43+vWnwySGeW3IEZX07k05ItQ+3y&#10;ebORtOcnuKYEtwkiq7hTkx8qTWLm/F0pSeYZflQM1oXElwba4O6TAHOR1qTTJSEjkxEQMghhSApr&#10;JckyB9xU43E1ds0SbWI4/MRECE7sVPfTWDaXfILdA2DtwO9YOm3M8WoyK9lMWM2Bx1BoA6w2O6C5&#10;KalH5ak7/mrMdLeO3YrJAcMcc9K0r4QxeFLhYpJt8sYO0Hua56xguGjnjnjl3CT5ST60DLZInggH&#10;m8A/MT2p8sF+lnaGKNPKU/NnvTzatDdycEAoC2DnFJL/AGrLpVyttOHVeCucUCI8WTW93mxiLqo5&#10;B6Gs5UlN3PtlYe1EMGowWd9I9nMCDzk9c063dDdykSruYcgHpmmIrp9q83UVLPkjhvWqiWt1JeQe&#10;Y0mRP98j8q15orxbjTz9sQnf90D1rTmMkfh6INp5Llcg46UmMw7hJotUslMYPyjGa0UluPsN6v8A&#10;ZURAjGCQM1TlS/kgikMv3OTmq6PfidHMjdcHjilYLkb+aZt4twMNyCMZqnNEHucEBcjk1ckmB1LZ&#10;I0akjg1ZNtm1VvtgJ2npTEULWysY7W7PnZJORzTbm5la2McW7YvfPJNSJHMVvB2B9aq+WBPIA65L&#10;dKAKyiXDl5eWHNXLdW3jMRwT3pskcgjUtH0NSxyskQ/dLkKaAHzQIblR5hGegqGW1iW1iJmG7dkC&#10;mfaJvtDvxuB4FNLytuYzZJBzTQPUcHtPKbhScetNeSP7FbsjbiWI2gVShXOoXn7hsKevY1oWZRdZ&#10;I2LgvjB96ABll/s8SG1bGPyqs8CvZmRtzHIwAOldbfxJH4biHlLymRXMQTyJ5i/ZyQCcHFCYCQw8&#10;I3lOqhOSajMJ82ZvtLsC4q2bnda+XtCjf2HWlVRuH7sjigCVEhaymRgAdo2n0pPIi+yEPOAc8c0M&#10;r4jYNwCcjNV5Axc5WY4PTNICVywS3UCQgnikktnMG8swK4LVJbXCteKrWBGwfKxHWpLiZ/OnTYeR&#10;+dAh8DWcml3IyikAAE96bFHZq0rttYkfLntWc0TiS0AZ1UyZIFaZjSRIRkgCMDFAWJbdrLfdM0y7&#10;m4UZ6UxoYvtMLJM2GfkA002luiMzTP0yOelNWW389DGrt82BQM2H8tNGAW0Bwo4qnJHE1g4a3dWI&#10;yvFIZdjMWjyeOM1LJeiSzXbo+SuAMUhkSRkWmHuZM7emaqvFb+W2XlJ3ZBzVtGJDb42JJHFPnFsJ&#10;F4wu3p6UAUsRNZ4EZC4q1YwQtFOpZfuHaTTAyGSIKPlzjAFWHe3S4tEwykkYFMRlS2zxzvtlf/WH&#10;gU+JJpIrtWgI2p96uhme3FrARGDiLoRTLOOCS3uCLxFGCSPSlcZz0JuBZ6qhidiDgY9e1eieGY7u&#10;LwnI023zHbJHoO1cpCkaX964CnD8A10GmalHI13A8GDuG0+teFmdOTulsz3Muqo7AyMIFKxZBPNV&#10;5WbzUPl5AGTR85ssmIYBFSEr9jmbaDi3IwDXzip8sj6WlVTVjgb9w/jfULjG4ohVc9BUejpI/im2&#10;baS3nZOKsSIxuNbBQYWU5P1q/wCF4XXXfErNtYgps9s1vOyTOqk7s9a0sxpas5AL+SABir00qC3O&#10;HXJXgVQgdEsYyUUnZwPes+5uBmXcoGD2PWvNS5nqbVJEtwQ0qR7/AL0mTzWtZpHsACAKMDmuZtWM&#10;urTHypACwx711q4FtbqMcDpWlSm0rLcxh7zNNXhRgVWPHHB70+eUzI/zgKseSc4rJlw1u/yMFGO9&#10;Z1xLcLCFXzTlgMDvXI8NI6WlY6y3ht5LCzkF4jCQkdemPWq11a24jv03EBumDVazUxaPCXmYO5B2&#10;Z6VcvJIBpDXBnQAWrEljwuOpNZuNnY4qztpc5i8ngtdNu1jdQBGWJZsAAdST2r581/W77U/FclpZ&#10;zXJt21NYy6D5p3zjC9woP51reJtYvNV1/UbGyu7iLTkuT9quFyDcEfwr6KP1rX+HOk20nxFu9QbT&#10;I2tbAjyQRwX9ffFenFRox55r3rfd/wAExp0m2e2eHdKGn/CrwXbPFCJ/7PV5lH8O4ZANdAyuI0Kk&#10;4xTbUtPcaxcsWw7KFB7AelQ6hcORBGqD5Tgbe9fL4mvKvUs/ke3QoqEShfT3MkgghQFQP3je1eae&#10;MdWtrLSBaQXKmeSM7sHkV22rXUen+FfEVy6qGaAYBPevlzXb24uNf1KZ7mV5Jrrj6dgK9DL8I5ys&#10;9ia00k2QsJbrXTGjO0klyPmHatPX7xLPwBPpUeoLG0sY87a3J+tXrZtO0b4eNf3FqsuoTW5Wztzz&#10;tJ/iP0rzOYPPd6rcXN3PNcTTl3YngZ7Ae1fdZXhmntofE5vj7txRnW6x+e+0qRyBxWzaQ4fJQlie&#10;Ce1VrWFhcyEWR2K64romCjcRGmBGK+iUT5mTHpsVHB2gbOc1oWISa8tP9AAjjzhiOtZcUTz6lZor&#10;vtMg3V6lo+kI8NiGVUjROB603sSmV9Li1i4vJIIhLDYn/X4H+sx0rplls4LRYI7J/wDWAZxWqrR2&#10;2nlIbSLeU2ooHrV3RdEv59TlluZraGJMySyyNgIvU1k30YFWA2ynzDCSWjGwkcZqXzY1ureRp4mb&#10;PCkiresz6E8lmllcJ5CvsjYrjew6muQv7S+eGUx6lIrMnBHQVO47FvUb6NtUSNp4wxU456mqcfmm&#10;1XzeDvOcHqKzbLT9uJrvWGmn3nBzwuPar1zJFHbD947MyEAelUg3GSSKZZhHFhcYxmnq6Lbqnygk&#10;cVBaQynSLp2kXcHJOTQVDOMgkg8Gi4hs/mG2TLkdc470ywJZ77dby4Q8MR1q9tzDtJQAL1NRrKVj&#10;ijCx7QxyQOtIGiRYPMkkU4UZz0rO1S1mPhnWXS0ciGPDYHODW5asPNZlkjBBxya0Pm/4mKNFGTJA&#10;eD0NUnYTjc+RtVEkvxQsIBbMCt+vbrzniujvZ7iTV7AhGJCpHt9+grstV0NoPiwuoJp6vH5bnH/P&#10;A9zjvn9K5vSkjufjf4OVZQYTrZdiRwdpzW242meizpdaf8LLOKZUW4fTg8iZ6Z5FeSzS7E1SZriV&#10;pJ3YYz2r1fxrK4nOSxJhGfpXjrpLdeJ9CtIUctJqKJ8oyfmODgUouwrM9X+EeixXOs6nfPp5+zWN&#10;2GDMPl809PYkV9FXVzcl5FI/hwT6jtWZpVlY6T8IPCGmwWUMYGnI8igcs5HJY9z9aSWQm0PB4U1j&#10;OVxoZJMvQyJk5qON42BI3cNVSOJJC++Zt2/mrh2II1UcbfSoHYc8v7weXkAg5qNWm24MpGW61EMm&#10;eQbcc0gJ3uPQ00KwzVLGC+0OS1e4UFrc7JCPut2rxDULTU7HWtStrm2dHDkFW6MvZge4Ne8KW86H&#10;FwFAOTWXrmnWWr6O8Mj+XNEh+zXYHKN2VvUGtKZaZ836nZRy2EuLf7q53L71xhAgmiieKUnccZHS&#10;vULiDUrHxJqlne2Dw3CS4KMMq69mU9wevFY+o2AkidkiTIQkEDpWlxNHDNnbKdo5Ix7UKvzkeaMY&#10;4qSSJ0nkVoShWQhhnr9Kb8u89c44ouSxhLb8ADAPNTD74IUYC881GQ2ZSGwMjNNKpuf53GfegCc5&#10;86DEiY71KgHmSk9AenrVbGIjyccUuX3jD5wOKBFiTyzNlLcgY5qBpVV3AtiSCMD1Jp+79z3A3cjH&#10;Wui0fTRdapZuYXEasN529PYepNAJF/wpo8k+rpczwZ+fKLjp6AV6Xrt9p2jeC4vOkt2vprc/Z7UE&#10;ZUf3m9APep72fSvD3w+huZdOje/ls8WFgOq/7b/TrXz88mu658RtTkuNVuHMl5uubg9FTP3VHYDo&#10;BQplqStoMs7PVtb+IGrXE2pTeV9sBuLlh8qr/dX+QFdvrV7baX4UsrK3sViiNuRFGv3pG/vN9a6z&#10;SdPsk0SVI7WKGwsbMvI5OAzDnJPcmuGsLVta+LGu39wAun2d1hWc4Xap/KhISV2d34C8PrDZWuva&#10;rewG9mtne1jkPy20WPvHtkj8qv6j4gF14hks9Is5pyJmRrgLwW74+lY01zq+va/dafpMN1FptsFj&#10;ub0ZCkDjavrXd+H9EKazpuk6JojzX8hCS3CJuEAPB5HVjWFWGtw8zK0fS72PxCI4Yrq+1u5kVC6r&#10;vFtu4CqP7xr7g+Fnw/sPDug6dq+rWFrNrktsXjjmw4sg3c56uf0rQ+GngPRPDPhmK/vra2uNZkg3&#10;KJfm8gt1J/2v5V3l5PPNvLyyZ8zJOetZsVriXc001zIzTyMTKSWNUifmICEcU7cfLcYHSosjcuTy&#10;aRQh6k4qM9BxUv8Aeyg496jbr92gBAmUPK4HXmmkEFufSg7Q7YBpTnJ5pgRFTsphxtwalwcEc00j&#10;96QV4A60gIsDacmmNnPWpCMTqCRioyP9IOEJ96BkSg4bB6mo3x8uUyMGrK+X5k2V/WmEDc/yjGaA&#10;KioBIcHv0p742N8w+7TsHc/y96bt460AVxnHGMEGkx8vSntt3heRzxij5dhAB46+9AyE4wflqFgN&#10;kg55FWSAA2B9RUOP3h4oGVTuwDj8KTjK/IM1O44bCdKiGRKSVFFhDMN5h4qNh9/JHbFTP95vl4qE&#10;4Mj8ngcCgLkO85Zfs2feoXByOMVaKjDfIKikXpxnmgZXUMzyfuhwKRhgN9KfhgW+bA7ikOd4G4UA&#10;Uz/rWOfrUZ6EAVO64kGQBTGAz1/SkBB8uxvkHTrUbYw2DUrD7w28ZprAblx6UAVGBLEkc4qLZ8ud&#10;wqywGZCG7VEQBGRyTnmmmBXPrnjFMyMdT7VKR8gAU9aiPDHpTGiM9eENRHqMoR71ON+08AYNRPnM&#10;fNIYzu3GcU3I/eCkw3mPl8Cgr8xwetMY0j5VytN9O3vT8McjngU3GJDknp0FIBcMDISowFqHgjoe&#10;tTHPlHJPXpQFXYTz0FAEXODzTc/J93nNPPVvlxzxSEJ5gJc5HakAwgFfu00Z+bjjFPPt60mR1z+F&#10;MCPo3Gabk59KVjz7A0jdTwTQAu4Zfmmk5QYfjPpSYbcRgfnTiVDfcpAMzz0pp27Pud+tKxHmEY5x&#10;xUOHDOfMJ56Uxkcp5b5e3rXO6ooDW7cnB4z2ro3B88fMMEDNYmpAG3m+TuMH0qJ7FRZRhGVzjqoz&#10;UvmfvCAOhqtA52Ec8VIMfaZST3HFZFmjEfk5XgVbHKxjJ571mjPkt+8wQR0NacBUxIQ4PGOlQw2L&#10;MYbY+RgitO3bMUg3YBIrOyxLDb2FaVvwrcDhhxQJG9aIh2DgfLXTaVHGV1JlR/NF1H5fPvzXNWvA&#10;lXnAxXW6Mri7Ygg7ZlOaWtyJbHpo3C3s8uuTaruH4VdjUfZYGyOT69Kogb7NGckOYRirUCn7GpaV&#10;87uldUdjFl6PIcnjpVtM5bk8mqq4APPGBVqPG0cdulaxEicZ3ZxUgwUAKnrUYBycAinscITjnIzQ&#10;xEyhgp+WgAZfOeTxQn+qPzdqcNpJOTQMcD85+X9aXPyn5aaQcr8w4PNSANz+8HHX3pDDPTmnAH+7&#10;Sbfnp4zuwMdaAFBbK8A08D3FEikIvznPFAyEU7+g596AFIXaTs5x60c4FJld54p3deaAF42ynocU&#10;xSSvTvT+75XjjFIFxM3zDA7UADEgJ8uacMFG64zScfrTxu/e4jXFIYADbwaP73FIdwYAqKX+Mgig&#10;B+D5bcUzgEUwFt5G44zT/wDlmTjnNAC9Um/cjGB3peo+7SDGDmnfjSAXH3vl/WowTvk+U5J4p3O4&#10;8UEDJ4oAD16U3J3Dig5L/dOMU4A4ORQBG27zY2wKk52cstIQAmAe9IB83UmgB3b7tHGV4OPrThsy&#10;27NIxGxuc88UAKOVc+YvFCl/m6EZphQYPzkccikAITi4OM96AJTjd/q+T70nrxSL93JFPIXa/J6U&#10;AKBkHimgLvfOQMU3DCQ4c4Pag7t4HB47UAPHQcUHpTh9zn0pnOTlTjNIA9eaa2fKk4HtTmUbnwD2&#10;pDgtH6gUACbt6FhwB09aVvvD5e9IMhOaU54/lTAd+FJ3PFIM56U7+Fu9IAB6U3nenyHGeaYSdy/L&#10;3qUD5Rx25oAcOh4pezcdqaeB0NKOtMBpHAzTxj5Pl704jKZ3jjtSHtQMGY8kAZpCxMRAVic8UmMr&#10;jPenkSLIpVFztpjE4yvynpSjGBxSZJAJGOeaPwpAKQCMbRTSFzjB5peNp4o4yKADsaaMbVz601jx&#10;wvenclWJWgBxA9aaNpLjJ6UvGOH/AEpBw/3e1IBuABxHn3o6hD9acf4uPSowf9JQbj70AS/3vloG&#10;7zANppwAzjccZp+BvGH6CmITGRNxgAdaauPLT5s8mpR/x7SDI6/nTOhPSgYAgxsMZ9KjIG7vT+cr&#10;zx6U8BSw+agBoxg8UjbPJI5pSG/eegpp+4+R25pAMBOxfnzUgyR7Ui+WYziTPNAxvUBxyaADLeaf&#10;3XGOuaX3xT9reaQygDHPNMxH5kn700DDjcSW5qT5fIPzZ9BTMEwPg1E28LBiEkjqTQBIMdQOKDnB&#10;5pUyYTnHBpG++PTFACAOWb58CnMWEoHlr070mDtY7uMdKQH95360AB/1rkRkcc03neDk5qQnl6YT&#10;nP1oACZNzc9aB9+T5j2pTjynINKCuEwcnFAC9+CScVGxJcjYKU7+Dj9ajwdz5HegAw3UJShpBA/T&#10;k96d8/IwwAFIRlo85xmgBC3zL8nJHrS9EGRSkLvUjPAoI4bigBp7gCm/NhRRjg0uBnpQAgPy/dHX&#10;1oHX7tKoiJlYuQBQdoY/NxQIbnk8j6UDJ3ZzRwChMYxjg0gJ3HgE5oGOB9utIQOOeSfWo2L7+EHS&#10;mDfySTnNADmVdykEg5pfl2P6kcVGc9OaOARzzQAncHHamnZ5X1phY73G2o3zsHzd6AGHYZdrDjHF&#10;Mb7smBx2pOQW+UUx2XeF3c1I0Qwhj4j07K8GX867qTd5FpknlBXE2yXB8X2ICZHmDAruJlxtBPHl&#10;r+BoQmV5GAU8E5IxTDvxnDAYqYiLapJ/CogWMuNvAHHFMQdgaae+BTmHBBIpuGyMYpDGnduX5KcA&#10;eKcAcP8AMKdgYb5uaAGYGVNBxTHMnmuBGMcUHO+P5f4eaAJAqmTpzimc/aW4PtSoW3SZTjPFKMbn&#10;Of4uBQAxs5YYOSeaTaRkEk+9SHGH+TnHTNMYyeW58rnPTNADvmBb5ewo429e1Ku7yTk8kc00/fXA&#10;FAAOWBEy47570dUOT3qOXzNsuYwPmHSnjJRBtI+UZNACFV8t/lHSm4PkoMAjNSfxdeKcB1+Tp70A&#10;MGN547UpZMHkk7qHA3jjoKbz5UnAHNADznzFxF1HXNR4be3yjHrUg+4BntSEDcRuoAbzhTimkHgj&#10;A+lObIKAx9T607CZPzGgCPB3LyaQCTzT83FTYxztppHPGTQAKPmY4FGBzkUhLZ+5RnlhsHNAD8ZQ&#10;4YA56Uwhd4+Qjjr605S2XG3t1pTnBoAT5dppvPmINhpCR5icVIPuNkjr6UARlQSx8xqX14pxJ2qM&#10;U3s/PbigBP4l+WnHG1Tt7009E45o3AFhtagY49Wwvp3owfWmHdk8UuRg/MKAHD7w5p2AYCcDg00d&#10;TxSk845x3oAQ8OBjtRzggHqaQH73FH8QoAXjcv7oZx1pcAqKQgbSeaO44+tACkc0Y68Uc4p397in&#10;YLhn/ZFQtsEg+Uk7uBUjHgfL39ajkLByRGM8UgHdSc2+PTmjA81+RyOKb+82x5cYp6/fHGaAuMKk&#10;sp8zpQqEBiZiafzz6elKSdr4HbpQAxiuYwFPX8qUE+tA5jOQKABzzzQA45JOEHSoyBx84o+c5/d8&#10;U7ywYs+Zz6UAN+qU4A7xg4oCjeRvzzUjAh2+b+EUDGj+LjvScY6Ug6jmlOcmmhCAjdJmIDjrmjIO&#10;8hO9GBtII470YXBAHFAhcD5Dn1pQEKgFgKQj93x0FIVyvOetAxHUBj8p6Uo24Y+3SnjJiAz0pMfM&#10;2BSGKmSrn3qFiMj8am4x1qOTG00ANGdoOO/SpQE2t8xzxVcNzgKenNWFKkNwKAG4G5eKD0J7U45y&#10;agYy+aB5BIxQBc7H5RTSDlaUkYTEdAIwPrWpAfQ0mCVPOOaG4B4pm7Kr+OaAJCF8xRuzxUb9TgnA&#10;xTuMc5zSYyrHBBzQA3gj7vWj+I04jg8dqQZz0oAXjDcelRHPmfe4x6U5s+lBH3TQAxRGFYhXJZvX&#10;pTeftTjeVyvWrGF+f94AMdarsWyoZweT2oAcP4fnzgmmNndwO1O42jjkik/iHagAwMU1sbWbsKcD&#10;90etMlB8tl2jrQAq7Nu4KT65pGZOwPNCnESLntUZ6r8vegBxPyDmkz70jYy3XtTRnAoEOI4B3GkI&#10;TYxULnFL1WLLdDzQ+PMOEwNtAEZIEi8DNKcnfTABvHPQ1L/CaBjMfvD9eaPm+YbcUhJ3rSknnigL&#10;jTjNH8XSg8KePpSD74PA460ASqxDv9KiJTLfXignk4Oab82DlcUCHKFyTuFB++/4VC2POXBbBFOA&#10;fB+fOO9ADSxyeBS5OxulGPm5UZpDu2jjPPAoAXnj5qbuG5s0r4wmFwcUzI9KdwJAR8/y9qhBCxyK&#10;STluDTxyv3aUhQxyg+tIQzJzH83TNNLLvclNoxwadlfMb5x7VGcHIPIzQA9SfLGOT2pONhBk70wk&#10;gRjzAOOKaSfMU8c0ASDZgfMKYQc/dwKQYDyHccmm7zu6igBc8jinZTys7xUG75gCT0pCRvcbRyRz&#10;QBMT8jDAxUZOAcAUjdxntTM/K/8Au0ASk4IJBqvISfO+XvxQSDar+9z89NIzOvzgcetACHAjUbjj&#10;HT0puUPRT9KWVW3IPMGNvamHICjA4oAVidw+baAKruBt++SSeadJuMkfznjtTJcbEIxnHSgCM7dg&#10;FRAKHY7Rn3p5HzL7imn7h57c0wGH77HbSHdsHWgZ2nnvSnPljnHNAB/yyYcZ4/CmfNu5YDjrSnq3&#10;y0hHyNzQA35dz/vB7ULt2NyDzx7VXmX9/akTn3FPydo57UgHscrGN3FREAbsY6UjE5xTCGUkFh0o&#10;AXOVHy0hP7xOTxTN3A+XnNJls524poC4kw3Rctu3fLXgPxl+HNlq+gavrGk6VbR6iltuu7SNcC6A&#10;/iX0cfrXufHGTznirUTDY2Ze1VzNCsfkpdwT2+tT20yTLIszLl12kkdiOxHvUUcrGEoSMKx4FfbH&#10;xq+G8ep6fq+t6Jo8K6nHbs93aIMC6Uc7lx0cfrXw+8V5H9uDabcq8dwyuHXDAr1BXtirjPmGWH2s&#10;P9WAMVnTgBlBJGTVqKZHgf8AdtwecjmnToHhkxCDwKbQ0zMxGySK0QGV4PrWhomp3mn6wgNxJsM4&#10;wc8VAEJhAKdO9QSxoYsMF6YBFYVqammmjooVXBn0lod9aXuh2MsdzDvVRuUHkGu5srkLPHGzsN2B&#10;XyHoeq6lpviWwK3c/l+aMjsRX0bomsaVeafZutzEJDGOM9DXy+OwFteh9FhcSpbnpxSM27HzEPyj&#10;JFc7qVz5F0BEu5scj0pgmuFKj7W+0+/FVJ45DPM27Py143sXfXY9K9ypDrOqjVERpURT2xXRRTSP&#10;bBvPIOO1cVcWsh1C2k85gEc5X1rWs7jC48xumOamrhIvVGtGq46PY6MTy7iC5PvUQRfPlYMwBHNQ&#10;wkN5Z3c5rRCJ5T5k7etcMo8vQ9KNpFJo4PsspO7O04PpWB9gkm1iORZ2UBiDnvXUkA3NupYY7itB&#10;obdLEkRIGKU1V9mTUhdGTaKYbaFBNuIzlq043kKYDEnfxWewbfHjPXpUitKrswyCBXPP3tTNStoW&#10;pY598wbZgDg5qkyRlUzJjnmrwbNscyEnNMdYzGP3XJqIyaZopGZLDF5eVHOOaoOh/dkFMBuladyz&#10;IkWYicmoT5T7SIiCSMgV30W7EVI3M8FvPYYI6d6vxzITzNtAA71VnUrJMREvCjNZZkIvYslsbs1u&#10;4KSOZ3idZbMrXan7V8oQk1t2uxoncFjhq461uFLzsI1UbcVt2F1MJLwGEBTwprnqUSoS11H6namZ&#10;XeLG4Dla5byI/NuI3tl47mu2BCzZExyw5rmtQVhrM5IwGGQfWtaDurWOmNRdzDmtdu79yMAetUmi&#10;+STEQB28Ct0kN5IZuSOD6VFcxuLNSkBLG2cg47DrXo0k1oc9WzPJ9fuiskKCVgcnNc9bBGnTdOoA&#10;fJp+oS/aNc1FthK/a2A9Rg1SAIZwEk9q9uhS08zwsVNxfkdPJq13FpAhtoY1+XGe9ZMVpPMt3PNq&#10;LM2CTmqETj+0Ig7EDnBx1rRW6CeaiwMWPC4NetQwsYq7R4dfFybsjMl+1rcQbNx+Y0+OSQz4YHO7&#10;gmtWNcyxCQAEn09ajubdRqMQEsYrtSSOCTb3IZ3nMdtG0i4Xpx61Vukl+zQOr8AjIq69tcNGClzG&#10;+0/MKiuMC1kjI+YqKYiFXhEKKZED+VxWpp6RtZXheVNyg4JrAWL5Gby2JLdc1d80x2wBY8jtQBbW&#10;SCHWIjLIoG84J71oCa1ntL8eWgXb8prn5U+021vuOAjjB6VpwxxLZqPOAATg0AVI0CzTgDgyVqwC&#10;2QH54wxGMntVFEdtQH7zaobrRcQH7TAftpZV5OKAJmQveOhnTluDmo3R4jJG7nI6VjtLKfEUEkZl&#10;2rMoIrpNRUNBpM3doRmgDN3FolKufvEfjVgBvsd1HNDztG1s1ChgN5boX2guOavXMTmUoNu0RDkH&#10;NNgkVLWcQ3OBaqx3danubid9XsXWSONU5+tUvKkjdgVY8HBxWfIt68tx/oc5AkHINAkad1Ij6xp5&#10;a4ySR0Nat0lqdLtA7RqwgJBzXOtbSqumuXm+8CRjpVm6kSS3ClZRtQbTSsBY07yT9vBmUsGO05/p&#10;U6zCOS6jlgUkS/JgVQ02ILNfOfMySOvSpJTftrbsNNlCq3Ujg0wSLl0lxMiBLR0UR5qnBZ3D6fc5&#10;edsEg+1XJb2aOCyIjHTDLWlZ36AQ/uY13jpip1RW/Uy7Kwu003V2leRgsZ2lj0/OqEdlpL2rGVoF&#10;YTHjOK3tZ1G2SysYpJivmk4CjrXM+XBIVxcS8n1qlcl6GhLaacujq0U7bt3rVN4nlI/fOCExVwBR&#10;BGnIASqs0kqSWpWZVGeh/ipAV5k1CKKBXnnwRnHqKq/adkEhxvwPxrRkupprcK8MXA/GsaSONdSk&#10;O1uT9f0oQHXaS0E2hDNzGCM4B6jNQ4ns7/UJWtCwc/IexrnlkZFkVFl+Zx0NdDPdTS+F7aBrVTti&#10;HPegaEj1CSa6iikRUQtnOKtzSgwIgSMhehrmFMkTIsinJbg1bMuWgG5wCeCKYORbfZ/aNnwuM81q&#10;3Fwo0cYt3GyLiswRDejBnPyirjeY+mBWEYwOaAMaGS8l1O3e3gmQNMQ7EHFaUmhyprEVyfFxZ5Y8&#10;vFjgVVmuboNZxxaZGI4jyQMbjS/2jfm9VX0iUDaAG3UBY1RDIlqyNLvB6E9qoSSGG6lZIZuo6dKT&#10;7W32kK0qDJHOatudoYPbQjMXBznNIDZilgm8OW23UGLuvIPY1yuqfbYdVWNoGYFDggZqTSrkrr19&#10;G0JVQTh+1aU7Svc7wqSMMjJoC9ihpDWzBw1+VYy960tVtwlzZSwFmDoAQOma5wxTt4rgT7LLGN+S&#10;VrpJLu3hs7dJJ13FMKDzQIpC3uUms38wbiPnFXkS6Fykix5Cn5gfeqSXQOo5Mz7MdexrQhvbDz0x&#10;dICxwAT1oGYkyMPG8jh2yzLxjvXRRW93PqEilRGiQgu56YrM1DyItW09/OVi8gIUVoX1zM3hWYQ7&#10;hvgAJU857UXAq3v2d7W5iijiKx8bh39a59UmhtpwsUzLv5GKyLe41e38QvDOLhmkm4JHDCu4t3ci&#10;0DxQgbO4zRYVzlLi6txdRqbO4HIPKmtq3n07bbN9hQttG0kVNqE9uGVP7Dt3RDwwQd6py/YD4dje&#10;NQznoB/DTAk1G8jiFq6fNkfdNQvcXJ0e2nA3fMCwUcimWlosyK09wQN34Ctc20SC58u2cRrD9c0t&#10;hlaGS8mHmRqxTycPuotllhtvEGJCNwyOe9V4rnFyQkTrH9oAZR3rpLqPSWsIGju0Qvbjv0NFwMS2&#10;mubrTEhlKkrMeQOorFksp4fiLO8NxmKRF3L/AHTXSrCbfRZ5QFcBT93tWJb3CtdXLmGYmR8Jkd6B&#10;NDLiZodbikwjEHkMat3l89xYad5dim0YBA71VudLv5WuHktnVMglt3QVJaQwoWiMwCgYDUAXZzar&#10;pNpm8jUtDynpWaZYxo+oJ9kLfvBsOOlQ3iwx3oDXTO5mXAz2pNQnj8qxWONB+7Hyj1pisZs9uzsX&#10;KSdV59K0g8SadagzdFHBNPsLqICaOewX/VHaxqpvspdSuVEbLmXgmkJohnkb98Y4HPI4B61mM84u&#10;ZmNrOOK15sxpIVVDtx3qHzvMVQYIh8vamhleKeV0jBwTuxVmSCYMWwv3RkUxYrcSswwOelPllffH&#10;iZdu3nmhAU/KczREBjhueKmmjHlW5IAA6jPNSxTBZMhFJxUckkXmTM6sSWHFCAfE9gIpEG0bhw1Z&#10;029Lt2jBJ80YrRurfThpunul8GZxnYP4aqhH3ISuABxQBoS3V82hrFJbZwgxVeER+VIGCfd4pu5g&#10;jZLGq0jKShJdfb1pAyVmtxeQ/IpAetMyWzWYCooYJwBWZGluxILdelWhGitld350AQF5tzK3BXv6&#10;01Jrs3kpFmpjjHzMe9SyBWKHIzurQkSFPCZyBlhzgdKYGelzbPcuiWeMHOQKkkkiBibzMsew61Vt&#10;mhja5YRKxI446VJCp/tCSQxZyTx6UCLYbesB+ztwODirAA8iQ+aBUkLAWiboolOGxmqeWzMDIMlj&#10;3pDIZZJ5J4EYyFQ3Jx1qUS20c67LAKEXp1zT42Ty0U7OCcHFOCQ/bQ+1cjuelAC20kclxclrUk7+&#10;CanYFbmZIoW57Ad6esVuJIWWVPm7DtVqKe2huiWSMsVO3NAIrw290u92mycZYHtUd3s/s1wZFywP&#10;fpV+N45Un/0lVyx5BrPlitP7SjBvS2ZOOaEMrWv22OCKWPSxMit8xY4wPxq489g9yrG0YNxgehrU&#10;KwHRLlVHHljABxVe1/sVYLprlNjqDtAHWgRRmmUy2oEqj5DkVNY+R5F6POxknHNULjyGlvJUs2CB&#10;+D7Utm1ozHF1gE9TRa4XNBngVXXepJY45qC2LJe3TeRyvIIoa3U22pyo5fYueD0qDSi0xvHaQD94&#10;V5NZVKammmaU6ji9Ds9J1FpoLiN7kDsCfaujiQPYIy3Q+/hhmvOmiRdVtljvIxluinvXV6e9wkUh&#10;kLkqVPWvmsXhuV6H0uDr80VczdRjvbfVdfLW7Y2gnI45HBrV8H7yviVz8zb1NZfifU2ubuwhSONB&#10;5YDEdTirPhSUx6lcIHA3IByetctWlzU/M9rD1dUd3LK6yXA8rnjHNZMhLagwJI5BPNGrTKg1Nt/H&#10;k5yDWFpl1FPpN5Kt4XHmEBvcVxwo8pvOTZ3FnMiBytqhYLxWxayTSDLtg+Z09a5vTQ50mQup3E8E&#10;9q2rYyCQgp0PUVlNmtNaXOm+z7rEAzYDEcYpXt1SNWWANtA98VWW+Q6fHGxTIHyt0qSC8RbkK+1g&#10;Sec1xzcugqlRpDnjYxWLGQ9ec15940vydOTSrfU5Eku0KnZySB1/A16NqMsA8MX0ivCEitWd2zwB&#10;15rxnS3tH8YePdduLhHWKJo7USdBjqRUw7s4Y3qSOVktYLTTvCtmkKtNLIQVA554r2/w5pn2XwfZ&#10;QpAqqEVpFHct1zXmnhuB9Q8d+KtXmjJSO42WgI4z3Ne3aUsg08KzAs55I7elZYurJ6feezRgoxNd&#10;mgi0eJQsQIj6ZrDiDvqc7BgQDkn0q9e2VwBcF7yXcVHHp6fWuY1TUBp3gbxJO6YaPTnI5+8ccVw0&#10;KSk79TSdVWPLPidravr9hYQ3Q8uEFpyD95vQ/SvNtCtTd67d3ckSLa2y75JX+6Mdh6k1izzX1/4n&#10;vnku3Mt1qxLEc4Unp+VdJrlzFb+ENJ0q1ASFIlaYp1kY+tfa4DBcqS69T53MsfyRdjmdfvzdeNL2&#10;QMTEh2QoemBWZEty9yxFqVUEc0s0LmSNwhxkdq07abegQWoG0AA4619ZRpKET4epVc22ydFY2sYV&#10;FGO2KSeKdHtVaSTfK4AUCrQVxC74GBIvA9a7Xw/pcs+s6dczxZCAFQRworZNGD2LPhvQplW1mmjC&#10;8A4PYV38iLHI6pHhVRcAdqmYgWNoqIiBOvPWqLuGmkUE5I4rOUrjSEeQrcQv9mMj+avyjqK0dUmv&#10;LjQ4oHurmOIqhdUcqWx2OKqabFMPEUTsykAMW3dKTUZYX1e5XeAoPBHfFZt62KMuV3KwKunjy4do&#10;DdMiie7neS3WIKEVRuPrVaeWWTZGiERqeT60RxhQfmbkcVpYRMVz8wfAA5z2qnIu+4zgsAwxxT7l&#10;1TT3XexLuAMU5FaOKE55KA0gFaKQbwGYAoN3NRAMtyflHHfNKzTNcnDfXmmHcEJM5GKLAiRiXYgE&#10;jNN2qjBXI39gKiBOVIc8dxU1pDM97cySTtkHikMjNvdtdWGzUJEUy5fFacs0iLGC24pEAPU1MEdY&#10;5T5Yzj1qptP2hmKDJ9aYFa5dJ4YgYlB5G09x3BrlIdFhg8f6Xd26YjjuQxhx/qiTzz3BrsDCTc4H&#10;bk4q9EdumTK0alsfKcVSdkTLU5PxjAZJLCVYz5baYwbA+6cVyvwh0z7X8c/EV49kjRafl9zjhWzx&#10;XpP2O6vLfU7d75Yg9jKFlYcK2OB+NUvhDaXtlqn7Q1rd2himj1NQwPdT0OfQ9aG9Cmz1O7lik1O6&#10;YOfvYGT6VnORljvH4VUuvPTVLgqflEhqPzFxGdxOayAtoSGZhjOKRmfacqCc84qoJAZVG/jnmmvO&#10;VfJAx35oAtlgIsng/wAqieW0FhI/9oKCVOPwrEu75QYgZWyx4AWoIYZp54yZJEiJy49fpTQWNO0k&#10;u5rkNuIjDEF/WtgNItkwjuVHzenWqMTxRHyo7XaqrhKbLIwZDgg7+AKpOwmiLxFpWnax4Ut45pFh&#10;vIISbO8A+aNv7reqt+leGltQs/FWpWeoaPcRTRPtII+Vh2ZT3DdeK9/ecpY25NvKzlwBGgyzE9AA&#10;OTmu7h+GepeI/hnNLd38dldx6azWkgiybNsZVXP8e/uP4atSXUrmWx8Y6vp6tbLOoVsKWBXqPrXE&#10;ys6NIDbMcSAdK9b1TTvE2jfEvxJo+saFNb3cFyylXB2TJnh0J4IYc8Vy+r2A+z+bFCu1lPAH3TVO&#10;60YNHHzqUt4zhsNGCDTFQtEDvNMb7UsKRyzscSHAxUyBg/3OBjPPrTZDEIwTmMlQOtQmSPcu1HPP&#10;TFXLue1/sqCNbJmKuB8o6k1v6Ro13MbB542RSBtUDkA0WCxQ0Swvb3xCii0dYUYGaQjhR6A9ya9/&#10;0mx0vT/Bcd7JbxHZE3kW5HcdGPqTVLQtJLS2VpHax29rbsrXMyjpnsD3LfpUvxDf7F4V1Gbc6wjT&#10;1W2g9wOtS7sIw5tDzDxRP52neMNQvPELSX9xdLHY26/MQpOMBewpuk2E9n4PsVexHnSTxl1QZb5/&#10;pWP4Isrm+13xPqdws0rWqgq0hyqk+g9q9Lt73S7Hwx4vv1s5LzUFIjsrUJuw78Zx3/pTVrE/ArE/&#10;iqbw/bfCuDS3vSjtbxMsMTYeUn724iuR0HTPEGuTLp9my6fo1sQb66A2qqjqAf4mb61u6R4S1C61&#10;OfU/EPiMwtMfNlVm5jQ87F+te1+C/DGveKtft9F0PTJdJ8MWNyP7S1BUIyO4Vv43fnvxUTnYuFtr&#10;mX4T8P6hquqRaB4Q8MGLT7R1jvdUZfkUn7xDfxO1fafgfwd4W8MeE9OSGxtZ9RaDMlzKMsrHqc+p&#10;re8PaP4U0H4faTpej+HrSC3t7QKGA+Z2/idm6lm681JK8jTOS7438ZNZTlzKwSG3kkkmrTkXDkHq&#10;SetU5WURrnOc1MwG8gio+C4/dD61NgIeMZCnpTMLjqM9qncHaAFHNREDdnA6UDGgfM2FNI4wxOce&#10;opxPzdabyXPzmgCMgb1Oe1Jhv73FSHbtIIJ54phJwcJ9KAAj5jwajPRgfSpiT5K/Soj95srQBDg/&#10;vCRk9uaTOA1P6uRx9aYYzuY+eD6c0ikQHHzHHem5YMxxUxHAzxTAMgZIoEM5w/yc00fcb60Pu3dO&#10;M0pxhPl5xQBA33l+UUnTJ2j61MQpc5PbrUZxnFFxojYH0qE5wamPXGDz0ph/iG05oGQMMgkHvUJB&#10;3Pn2qyfuy4TjAqPBG35+aYELgbIADk1GQMSHHOKnPEnQDimN90HaeaBEHUCmMDubipGyHfIPbFMO&#10;SvQ4zQCK5z5rdOgqJiuD8nPapmT5jlmzmonH7xNvAA70NjIGBKkkd6aRjHFSc+cQT16UhAyM1IFd&#10;wfLfGM5FREExt8w+7VkgkGomC7XwR1oAqkKI+nBNM+Xa2Fqww+bB/Ck2jyX55zTHYqvjAwBxVdlJ&#10;x8o5q3IqAEbjk4qIqBtPIyKEBUI5HHWgKvBKjip2+8Qce1QNkowx260AIyxkY2mom6Dvinr93k85&#10;ox1yfpQMjGNuc0mF+f8AdrnHWlOc4o+bcaYyI4yncUH/AFWO2accHHPemsVH8PagCEg7m4phzlyE&#10;GcjvSkuHYeXxRnMZ+UipAac4+7zTCeCN36VIcYGSc5qMldxOwUARH+DDgnmlOcH5wPxpcLlyAaaR&#10;74oAT5NsmRkgcGmEsYhz3pSFyeTTPm8w9cZpgLltx44pvy7/AJi3SlbOOnFRnbt+7zSGhDt3THvn&#10;isa/GY5h5n8PpWuSMYJHsazLrBjuGIHKkCk9UVHcwIt3kg+rnFW12liDnqKpR7hO6kn/AFpq2pO4&#10;nOOlYXLReGz5iE4C4NTozCzkAT+PgVXV4/s9wCpyVGPerEIYg5UDjg0rAzRh3MF+YA7R+FacG7Y/&#10;PORzWbFkFa0EzhcHowqbiN+2PAOBnIrrtIkxq8gEpILL+Ncdb/6scc8V12hIp1NSeolX8aszex6k&#10;hY2VnnqUFX4v9Uv06VRjwZ7noMQJjir0ecRfL061tEyLOSDCCmfn5q6AN+AMDaKqIcmPI5Lfyq2v&#10;+sf5v4a2iImBAmUbu1SE89B15qJVzjLDp1p4UZB55oYidccYHalHU8UzPP3aXPz9MUhomAUoMGnq&#10;PvcVGuM9RTx1bPSmMf26U0bs9e9KMb1+XvS4PmHgCkBIcmEfMc4pvzbVBB6UoJAPelycrwKAE6MK&#10;k55G0U3nIyOaUfdbigBd2AQEBzRzsbsc0HG7mgfcY8Hkc0AL3pDnPDGjB+TjvTyBk5T9aBiAcsS5&#10;p/PmNSYG8gj0xTmX7wJ7dqAIDzcONhx9ak7AYzQFQlf3jUp28cjNIBuW8xflGAaeTz6UnrQM4b5c&#10;cUAOAO0/L0ppJ54zTiF2qOc0nrxSAQZ3JgHpT/73zc4peNjcH2pgJy42fjQAH7w+Wl/hPzU4j5Ov&#10;eoicP0oAflg6YPXrxRn53+tID8jjbSAYSgCQD587c0mAd52jgU3nA5NOGMNkfjQADtxTv73y0mOQ&#10;BkjHWl7jigBPrSZOetOOCAMU31+XFIByn5xUhx83yjpUAxmnKeAMc5oAk53dKZgc80uTucbDmoyW&#10;yvPOeKAHkfMaUdTSc8ZNPGNjHNMBuPvUfMGxkGnZwx6Uhxkcc5pDG4GQaeOATSHGT8wpRjYfSgBr&#10;M3mL+7J49KUA7jxT+w+akP0oAUbQV+c8jpRxljikHbilP+q6UxiA/OKcSxQDfnnrUeTleCakAGzo&#10;evFAD9owOe1RgHzZDtpGdxIvyAilUnB5AHegBxxhemaQ4yO9Nb/XDtSDcXPFADsDI4prFvNxsGKc&#10;uSZcr06UoBKNlzkGgBuG3DCAAU5sYpP4RzzSHPHy0AK23Yx7ColALSN5fQjBqQgeRJkduKan+o6/&#10;xUASn76fL2pedknH403ksOM08YO7ikCEGcA7uQaZwHB3ksTwKf3PFOAXfyQOOtMBozub5efWky2F&#10;BfjNKQPMYH1pxCGFjszz0zQAmfl+9TW6SYcYOO1HzeeFMOFxwc07GMg4pAQrgP8Adp+eOYM46Gk2&#10;nz0wOM81Lhd3XFAxDg55PIqNg4V/kwKlOBxu7UDOGy2eaBEcbOAS0eTmnyklARH6cCg59KQH5RQA&#10;qcAcdqRiN5+XvTv4m4pABkErgg0AOyNsgxzgUwgeUSFp52beVyaMLsbtQMj/AOWROevamrs3k5qQ&#10;42tzUZAyPloAUlTjilyMGgD7vHIpCfnGV60APIUxr84ye1RNwcc5NOyRLwBTuDKTtGcdaAIcvg/I&#10;OBQCu05kJJ6VKVBjbrTSoDH9yPY5oAaev3aaC3mjninlQAMjJPTFIq8nII96AGnBZh1waQ/dPzDp&#10;xTzsEhwOtRjBLHb9KADpbNyMlqQgEnr0GaXAyvGOKXGSegoAQk7VHl9KiO87gMkA1ITwOc80jA+c&#10;mG2jHJoAZ2HJ/wAKQlst8tSHaQcHvTT93pQA3vzSKUIk56Uxsl+9GB/dFACELuzt6mom/wBauAAB&#10;1qVtohY5HTpUCYKOS3agCKQZdT6DrUDR/wCtJYnirTY2j2zUEjD7PJhTkkUgRa0nnxEp3kbe9dW+&#10;f32XBrldEEh1nWVZQAAuw+tdLKSEUZy2eaOgEbKuAQxJzyKduZeMJ93rTBngFTnFKRlwSDxSAU42&#10;bs9T0po6Zxintt3KNvajgRtxz2oAMfI56UwZ4zSEnfHycZ5p6ld7/IfY0ARkfvDz3o/5atx2FPOM&#10;Sc/So+c9aALCAeW+SOKYw54K9O1RM7CCQHPSqcX2z7ST5rbd3egC8AMj5jTSB5pIY9KX+PpR825u&#10;KAHAcN8hPFJhdp+foak3HZFkL901AeC2O54oAVgCrZJySKaXO8gQHOBUgxgZB60vBnJ8gAYoAZyC&#10;AeCBTwR5T/Pmj5GcE8H1prYCrhu/WgBD94Yo7v8AhQcYpeaAAZ3Nx0oydrNvHXp60fxD1ppA6kUA&#10;K2SAS2OKWMKZH/eAcUwDJbJPalwAvAoAdJkXCYPbmj+HrSdT1NL6Hb+tAARyabjr7UoHL/NxxTgO&#10;aAGjOTmk7HnNKVOB8/SlIGCc0AIB8zN5YPHFNy218P8AQUfMJQMk07nIyaAEy39z9aXB9elB+lKu&#10;cMCn0oAbgZBo4w3TrSkDPSk7DAoGIRyOe1Jt5brzTgfmTIPWpTt+Ug9qAIAOwNOPVqeNm88mmtnc&#10;vHGOtADe55pf4WpSDhuKZyc/PQIUk5GF7Uo78U4jCHIphBGfmoGyUbcP8tMycE7aZzuPyfrT8ZDc&#10;imAncUEHDYoP3ulOHSkBGcgH5c0/+7z2puDubnrSMTsGfWgRIOwBp3GG5qsr5lYEjjpUwzxQMccb&#10;lxzg80xgfMXA4xT1K5OWHSg4wcigBoAMbjd1NM5EkuOx6VIAgKjdSFRsuGHWgBF6txjnpTyVKnGa&#10;QZ2J9KUdOlAIbxvPFBxk807vTcfMeKYB3PFJzgjNL36c0hzmgRIBiCXCZOaZk7jlcUxGPnTcngdK&#10;eclwTHQAAPhuTxTzjH3v0pMNtPz4ziggknnmgY0/ePIoYMQ3IpCoCj5jmnDdtwTSGJtX5uFzj0pg&#10;Vsn5RT+cjinDqPmoAZzkfIaf3PalIAPWkOfLc+WOPegCQ4+09eNvbtTT0YjHB9KUEmwJVOd3ekP3&#10;zx2FakICQVHydRTCp8ocd6fjg80hGWBMnFAxuG3ryM04j58Y7Uzcvm42Hr61J8ueOTQAz5c8k9KT&#10;5dpOMUp6v8npUfO7rxQKwvVe+M0nFL/yz4Hek/ibigAODDUZA3IC3GOtP/iP1pj53degoAMnI5p3&#10;SJSJOfSosNtHOcdaA3ycJkmgBeMZz3ppwVyTRnkZU0H7/wBw4oAQEbegpf4Tx9KT5NoBY4p427GB&#10;k5K/LQBEfvLSqGJYgcCmryH3AjmnEuM4VulACcfNx3oP3SM01jyeKQn9307UAIfvx4x0OaXnA6Uw&#10;43ginEjnjtzQAHqOKbztHy/SkLDZ0NKD8rfKc0AGcqny0mDj7h+tNLHIwCfal3Hjn60APOP7oHFM&#10;xwwJJpSylCCDz0qMlt6YHegBfl3cJ2pFHytwevrQSOOvJpG7460CFJOMYpnVTzS/8C/Cg47GgAB4&#10;OD25qH5t/r81Sc71zLgd6QbfM6jBagAP3m+QAcd6a5BPU9KJAPO4PAx3phz5i/L2oEH8A4ppx8p2&#10;0849Kaf94UDI2zj7uaPmycR8Y9akAySMdqbn5m+agCMk7hxiozuwcL3qTjc2f0pp2lSVGAOtAgXb&#10;sPyc49elR5IL4HOacCNpOT0pMrgnB/GgBuW3HMXX3qMlzxsbGaViNqcH73FBJxyOMUAMHUZA4pvB&#10;Z9xOKU42nmoz/rR70ALxyQ7YpnOVzRJkPGM//XpD91SSKAH4Xa+SfYVA4U7xtp+R5TYGaYeqH86A&#10;I+No5qMhtn405iDMx8ogUE/KeaAIXYi4QCLrTmOaa2M5EfSgdfvUALk7GISoGJ2ryRz61KR+6fJq&#10;BmUbOM80ARnPmKOelGR5cnJJ7GhiCshCDoOtMOPKTpQAo6g+1MJJLHJppPNRtnzV/eLjvQArs32c&#10;cZ+bpQ7ny4hu4C9KRv8AV/dzzULFNx+9kimBIkgLklsD1p+9PKyCD83SquB5ZyKQYD559xSHY0lZ&#10;GjwcD5Dg/wBK+YvjH8PRcw6rruiafbJfBC95aIuFu1HVlA4Dj9a+jSeThyOKlZbabRyjc5FQ090S&#10;z8pT9n+3XW60eN1mKSxsMMrDqCOtO/cs7YKgYr6n+M/w1eY6lr2h6XGt6sRa8tI1wtyo/iAHRh+t&#10;fI8YnF/ICk6lZCrqy4IYdQR2xW9KSktxXLrquy4Gzt61SdQQoz1qy5OZBtbpxzUJVi3APSrkikyt&#10;IpKDKJjFQ2Oo63Ya5avFfSmMz9O1XCj7CCSfao3hjYBXGAV61z1KalujroVuRrU998K+I4L3TY4L&#10;kwq/lDa2ehrvIs7pQ1wAq9D1zXx9Y3d/YeI4ys8pVZuD7V9EeGNZtr7wzaxtfgOI+eeRXz+NwfLq&#10;kfRYfEqSR6A8aPbykKpNYskXlyyEQHOeTVuzlnjuZYnmJVj8jVflizFcE7MBR+NeQ1yncnzFG1mP&#10;lxEygDdWqZkLYDHJAxz0rkr37WtxbhIGI384OOKuWswM8K+blgBkelc9egmrnRRrOLsddBtN1EST&#10;x1rUbDw42n7nHNZlohMUrEDGBWkp6EMMDqK8aqnc71O5RkVgy+x9Kr5bc55/Kr8rFnb9zxngVVkA&#10;+bER69KUHczkrCRMC68nk1Yztulyw4FVGaMRchQQKqiYtO+VYDHFbxpNiNC5RZCvTGzpWWN0U2cr&#10;16+1XFlfIwwPNS3CWpgixFyw5HvW8Fy6Mvm0sUW8uS1mIxypzzXN3IkWRyIjw1dA4MczqM+1ZV60&#10;RmA7kDiuuC0InG5QiZt8BN3j5vwrahnYRY85Gxjv0rnypDTDacBvWplls43UshyxHfim1foc7R2k&#10;M5a2Tljx3pzxxyNBlvlGc1iw3lrhD5gX5RxWrBqGmeU43AnPXHSsvZ2JlOw25tJBaboxuAI4rF1u&#10;4ktvAc7KQJP7PkUEjoWGKu6jr+kQWb7r+EEL90da8r13X1uxcL5jJCF4z3r1sLRlK1zP6xE5BYyv&#10;mnjHmEnPqatQvY+WWKxE+h7VkPdW7FgLjcvm1pWUelvqFus18Y0J5avosJhmtWfOZni4t2iPmitZ&#10;HZ0EagDpms9FaLVI3+0w/L1zWvqkelQS26R6gGyOgbrWcttFKkp2ygBM5zXqK3Q8Rsn86Jz5rXSK&#10;oB5PArMkuXk1Q7G43dfWrqwadNoVzEzMyq3IBwciqltZk6iSLdlRTgEnriqQjSttohmYXDbih3DN&#10;Z7vGdXALnLOa0J0SMptGWZwMVTnh/wCJicWx3mMYpASBcr8qg+uDSNDuVQYh96q8Zu4tQQP5mGNa&#10;DMSwwB98ZoAgkt7mMxqEO0gcA1KPMMKgqRgdzWm7xCOEM6gbBye1Zl2+xjsGc4oWoERMpZgJcY9+&#10;tLGLkyMzuwjCnJPeowwHzG3JOR9K1xNZyaRMvkBW8rp60wMyK60ZGuFMCsS/p0q2J4Zoo0S6XHZT&#10;xis22slbXz/ow+aXn2rqn0SxjWGb+1SDtBwBgCgDnLi2n2EYXPbBqxZJfpaHzJi5zxk9qt3KBrm2&#10;8uRsBgMZ61dwkS3AeAbzEMc5oAp+erJfK9jEu2Pqaz4rg4fasbASnFWkgSW4nBuHBOelMtLOJdTu&#10;0e9xyTmkBfEpbS5G+xplU54qmfsTWsJDR53HjoQavzGzj0K5VZtxKnB9MVkadEk0FxlXJ+1Acdua&#10;YEUktzHdoi2LlQQciprq+vmt7LZbABE5G3rWnfeTDq4hZEQrbDBxnNW9NXSn0u/M1rGw5wx7UBY4&#10;w+dNfWspMmwSjeoFbT/YvNsmjcgqo+WtaJdDVdYMRhBwSPeuUu7iJklWO1bf9pxxTFaxe1G0ubiy&#10;t5fs4JVcjioLO3uDDbFMZD4INPmu9Ti0W0UOT+7HGOlLaXEjQb/KZSfwpAOu/tEGo2hayyCRnnNP&#10;vTpMkGnKzBGdRjHaq11fxi7McsCuWICc8mh47cpExtX+6DSAGt4IbS5YXHmMyZUZ6AU7R10+41WQ&#10;yN5YDEb2HAqW2WyeVg0kgAHc1cu7eIaC3kW0W7d0XiqSuS3YoXsdhH4oKx3MQDA496zHnuF1SJFt&#10;ztMvX1rTtbGWW7mmkRwYwOp6VZFsW1qEqYgqdTU7FmdeAzfZQlmcgDIA70gsr5b2zJhKgAE/StyS&#10;W0tTdk26u7RHYMU23uraXw55huozKZCBGT0ouIjY/wCj7o4gSOCKgMoQys9vIOR3pqi9juZd0Awx&#10;49OahvTMbObagIABI70DLcyWstiZIJAcD51z0qiuNqjnrxkVzUl3fR6hA0VlKAJRv9CPpXUwbp0i&#10;kW0VflXJzxTJuiu2nzyFZFvHVd2W9sVoW9tObeVzJO6hMZPar93JJb6DEMqxYDKg+taVtcwJ4KmD&#10;WUZdkG0AetIaRzToqxt+56N261WW5kWRShmA3c5Fa5K/aoGkmQc5xipG+xzGNEEaj1AoGRGWY6XD&#10;cCycgL8/y8/hUsNppt5p5kN5gIQQD196judSjjt4LQ6dEAkRAcDr9ar6fvEEjpclhuJZVoAvyxWI&#10;sxEsKBVU4JHpXNyQxPf3bQ2s2xT94eo9K6cvDJpl2hbDlTisqwu1jvL6F9LjOJMIfXNMNihbFpLi&#10;Tfdt8qYVmrdtcjTRmUMC/PtVO5t1OseW0axqy7htPrUyl4rS6UQHAXGSaT2EmVtXmtd1mw09B5S/&#10;I2OfzqCOS8PhSW5jtJpgOoA5FPle2e2WOaFCSeK2bSSOLQ4UhhgKAjeMdRTA5uzuWlvIk3IEckNv&#10;GCD6c0lyslrd3ajT3YM2RjtXTalplhNpdnPbkxyEhiqjvWa63BuLYSsg2W+GJGaQyol2jaJbR/Zn&#10;B80cAc1vrNLBaQP9l3o0HzKea5Xfsu5jtQjzPTtXUQTLL4YkC2LOFhOTigEZktxpu6dksUDMGI47&#10;1kxXUbXXkyzzIHkO0+tTwiA6zIkg2AynaWroU07SJFgWS/gDZ+QgdDQBj3V4bXw/5akyeY6gAmoo&#10;nbZa5to8YBGBV7UtHkM1sF1KJlDDjPOKmNrbxWFogvI2IjGeelFwLbTXMnh+FC+FERyKxYYGltww&#10;1MLtlO7PargubdGhjZ/vZVePWs7UEa3tkCXxPmEkqDQBUv4NmraVKbhnD8H8KpXFvcm/Z0spiu0H&#10;Iq/E88tlaBiP3YJxThfyJP5aWJcnIPy5oE0QBY/7PtQ8HzNwvHSs+6EkcIP2CTgjBArpvtGm/wDC&#10;Lz7rVDIr8L0Iqu9zbS6VAp05RtHGVoAwI4fOMQN04BK7gTWrcWVnFDbOk4GYhhc5qqig6hdlZUVe&#10;Nwz0qd3j+wTHLMwPAJoQjOMbSTRkXBQbuR61IbWMRzM04HHrVhZLdrG4/wBGJOOMetQ7ZXikV3cf&#10;MKEx2Kaxhb6Mh8gmn3CD7RCR0JGav+WEgyYjgEcGmTCJrZtsZ4AouKxh3W7+0LQoDt4yM1qrFK1l&#10;ZsZkxt5GelVDCXueJioAya0bdLc6a4e++ZmwOaYdSqdv222Xzj19KbctbNJboI8HPynHenMs0WqI&#10;DECPX2pj+W2qnGwYAwaAJYoWDKxTgdabczOAQtucAdfWtCAMbOUNIox0qF4lZZgXXAHWkJMoxY+y&#10;pukXOPXpThPPvdDHuXcM5p1taSNd3amYgDnOamlhg2gC5XcW456YpjJDZkR20irkuOQO1BYwuEkt&#10;SCfumpBczR2cKmTcSwA461DqEsbWURaFmfZxgUAQTLcSmIi52gHkClt1k+1kOGB9Sar2jT7x+7kH&#10;qK1MboWO/BBoAjniXdAUHQ9qhzIJAN2R35rTRLdbSFmussx6Gqd2LKNb1lYszx/IoPShASxqpglx&#10;kgH1pJ0WS2kGDwBg+lVNIfzLe4jd2BNwP51v30flRII4FbEYzzRcdilpsQEWoM0uMRnqao3LKoYi&#10;Ak+YcGrLRXLaduNyR8wJUGpEgZpo1Z0GQM0CaJLOSX+zE3BhuHNPlWBrJOFdmfoO1XJI0WxjWIIS&#10;ExgHvVW1jmhS5lmQsQ/APQUgRZiWFbKVDbIFMPcVUsLKwe+vAL0KGkJAHappry1aKTfDhc8bRUEc&#10;1it1G0COcsM80FOJpCG2tpNWAvGIlUAqa566hxcFobt1jdiWArpLuJ/7KkkM0H3QcFhkVnbVfTrX&#10;98pIyKSYNGPDviuDIi3LfvB1Oa6htRLaZ5i2mMwgEHuRWMkdwt2VZI9uPrT5QVswpiU4bgAVzYmi&#10;qkXpqdOFrOnJa6FLLnUXkeUsxkyfYVqWc7Q6rvSJiBIMc9u9ZjI+9iBwMZFTAAxHj0714E4cujPo&#10;KFe+qO5vWin8GX0i3Od1g2RnocVxXhGeeO01CNlODqLDn61aE0q6Tdxq52tHgjNVbAol/F8wH+kD&#10;gVi4JRZ2xqyk0rnuNhEreHGzIv3VP0rTtfIE4QuMk4WszTAW8LIyyZBgWplV11FZQGOJRkZ6V4dS&#10;XM2uh6kW1Et6lZzB4mVH45O2mWFvLJJJ+/kGO57YrfWYzKq+UgAiAyTWZqNxb6b4e1GaV7dpHH7q&#10;NGySe3TtWUexzVG2cf4t1CGPwj4g0o6zJDNdyRhABkyKDzz2Feczfa549A0i2aRIAyeaynl/Ws/V&#10;7q/uvHGrXc3mMQwPT7o7AV3vw90yW61/Vb2QERggJu7YrSScI8w8NTTlqd5o2mpB4U0e3SBFRLcF&#10;vrXd6PA4jkmeIALjaDUENtI07J5OyNGGa1Q2IGjEOApFePWlzX8z051LaEF/PO+qJlUCovbvXiPx&#10;hulh+Ddoiy4kv9VWONR12jlq9gui5u3OThU5r5r+M995niv4LWSSLuihuHYDsTwK68loKVeKWvX7&#10;tTz8RXST1sea6Q6Q3N3L5e5haAIfQ45pXVpZrt3lYsZCcmlghVLSFCT0zx3zVpQN52xkDbX6XhaP&#10;ItVqfD47EurJ2ehTLnyIE+zqWLYAxVhlSG2QLHEWZPxFTJbOWmIkAwRyRz+FXLLSrybxVYq0h2GQ&#10;b2J+4Pb612nnNl7QrO5uZrYSRgIJwWJ74r1qFYLfSCEtckRqFUVWisrG20SziS3AYRDBHb3olleO&#10;zshtleV51RFVcszHoAPrUbsNyc/aTIoZGGcHAPNaEMEcGj3tw0KtKzDap7CuhNhFo3wuvdQ1S2Fz&#10;qU3leRZA8Qq3dj6+tcJqWrTSXq+TprHeq4QdBn/CpunoM07m5gTThsYl5E6DtXKSS30moLiN9it8&#10;x7mtVEk+zI0kw3lckelQ/IqEbckt2ppWEA5ijHlL92lB+YdM4OKUAbG+XtUDH982FpgNHl7rstAC&#10;28bT6VBcTwJqOmo1wA8qnYD3xU4VmukGcAuM1RvbJv8AhNtNlaY4WPC+2aOoi6gJB/eck02SJzER&#10;5mcmrjRKsESoFLnHekZJBdFT12ikURwR7YCChztq4hKWyrkc1JHG5UAsnA5NPYcr+76UXEUmeU3c&#10;Q+0N1+YVOQpHHfFMWFReO+45ParAjyhxnd2oAjy6yNiMnKjNSKpETMVHXnPalAEcWXlBOeQaozST&#10;zGcRhliA+Y9M0DH319GunokNvufHyhepaquirrsOq61dTa7vlvnXz4Qv+rVfu896kt4IBPG4fOPW&#10;tJE4lIU0XGaUl5bGGZHi3OQMGqLSwl12LgA1SuFL+SoYgA/jT0jKnrwFpCJzMd8hWDgGs+6nbJ2q&#10;zOxwAKnkExjdFXr3qO0imXUpmMeSB1PagCzp9uWRPPtYjJsJBP8ADV9F2yyqQo2selEYIRssQS3N&#10;DSL++HlM2GUcU7AO3EzH9x0PUimjzX1CJUsp5XNwqIka7iznoAB1yfStDTdO17U/Ef2Sy0u5ba6i&#10;aSNchc9FHqxr6z8AeBdE0K00zUNQsbKbVRADa274ZbPPVm/vOf0p7CZzPw++HX2Oz0vV9ftoTfy2&#10;weCzY5Foh9R3cj8q9keSKG2s4rT7LBFGflUL19c+uaddzSvdSlrxmJPJz1rJkA3nIJGc1Fxb7nCf&#10;FPwF4a8W/DFSI7e21O1tGayvEX54X/ut3ZG/Svzz1LT9d0zxhr2kavoNzBeW1yyFWHyyL2dT3Dda&#10;/VGGV1mi2NgDA+orzT4q/D/RPEnggXUE8FvqNpaM9tcKvzRtjlW7sjfpXQqimuVmsLS0Z+ZOs6di&#10;2MyWm3Ck461yNra6nNPJm0mUbyN3r6Yr2rULHVLXxB4h0+/0KeC7t5mRo3HBHQMp7huvFUdKitIZ&#10;5/OsY8xuTHx0z396S0JmrOxk6N4fMNpDLcQQedgEIedo9/eu0ggIl06OK2UzS3SpGo6rnrVOK7sJ&#10;fEOnxJqcm6TftAGQcdRmu+8K2af2vqd5Jp7FkJS1J5AP8RAqVcm7tqdRa2cEGkWFuskY2RKze7Hr&#10;n1rz34sxz3Pwx8HmLQ7uUQX+yXygSw3cDgckGvRp+bif7+QR3qCSSaO58wLYrtAJaXG3Hrg1EG0w&#10;hLl1Pm2xj8XafYarbJ4A1OFJkiEsYQlvm+7j1zXq2k6dp2j+GdHudShil1a5C/Y7NQHaHd0yByWP&#10;6V0bane6l4ks4tH8Hz313Dc+WLqO3JRXPYdmOelfTvw1+GNppb2PiDxS8N5r08Qe2tJsPHYq3cg8&#10;Fz+lVPcpzUtzyTwd8NPG/iDU7O61u6vNM00OrujZDCM84wf4mH5V9dWFp4a0r4f6HpGjeH7a1sbe&#10;AKNgwzt3Zz/ET71cuZ5CqxKiJEo+6vArPYnH+sXjris5E21ElcmXAyFx61AduM+YKcc4bjjFRYBk&#10;6CpGJl9zZH41HztGT3p7bS5HOKCp8uYjoBzTAiO7IoIBwCaRTxkKetOxl24NIBnyAMAtMwPLHNOb&#10;OeAMUzu/4UgGnqc0AfKBk07HztwaQk5f5SeKAE+Uk/zpjA7RT1I2EeXzu4oO3a2VoArBR83BPNKR&#10;wQSfzqX5RF179KYwy+R6UDIDikxx93inkD+70HrSMCD0ouMhfsNn61HgbnBJwaeSd5HvQc56U7CI&#10;227D8lRkfKPlqU/dPFQ7m80gx96VgRE28vHwOO1IASshKipyoxJwOBTAB70FEBHAwo6dKhfP/PM/&#10;nVg4LNx3qJgolOAc4poCDgREGIkk9fSm/NtAz2qY8OOO1RHPmGgCFgSozzTOQ3QfWpTjJqNs7/u8&#10;UAV3LgthM89KiO4ggxYHarO3iQ5HUUxurVIEIHJOwE7aiPMM3XO6pTuycpxUZzv9P60ARnPlYI7V&#10;GeFbmpXwJCD6dKgkzuIPpQBE45J2Hp1zUXPlgZ71NxsAKdBUTAZY88Cmh3IyDsOR3qByvFSkgqeK&#10;jIVlPXrTGRNng7e1RDtxVphmMdMA1FhRIeaQWIccn6VF3k5PWrDY/vD6VVbH2k4B96QAwbBOKac4&#10;QZ9eamI+RuO1RkfMM00MjOQuSKTqp+YUr45HvUPzBnwmaYDQCJycHrzQ23jinHdvz7dKY3X7ppAM&#10;JGWGOaZj525pxJ7Cmnbuz3oAYx+7xTSAQOKH5GdhPtSHovXp0oAZK23b8poGw26nNIwzvyc9KTPA&#10;4HSgBDjnimfLsFP4yOKbx81A0RSAenVaqGONoJwTjKHFW3JIPoBULMg064IbLFflGOlBS3OWOBeX&#10;Xs5FSqcvFheM1DcjbcTN23dKWLOxjnoBXNbU0L5VvJQ9fQelXLXlZQ2QeMVVg5blxwO9XlWNZY23&#10;kljxTewpGinGPl4Aq2C5VAEOA43VWjUsq/vCOBWnECHgzEMLjPvWbYraGnHjyFPzE/LkCu/8OBft&#10;6HywR8vWuItOFuZBEvLLx1rvdC2i9Ygcllqk7kM7/AF02No+UcZq4v3c7hwaqvGQ8+4YIiU9alhK&#10;+XESzksa6EjI0YRlJPXtVlDwQcZqquRxu/iHGatLsMrYBzgVrHYksL0JxxUoB8tOO1RAESOOoxUo&#10;++Pm+tAiTHyn5hQMGWQA0qgbfbNOAXe59RSAcoAYnb1HNP8A4OlNzy3NL/y0+73oKHc5J2mpEGZM&#10;bhTOcsASB6Uc+YmAevWgZIwKk8UuB9hfpuB60hPvQrfLINx96BDh91c+lGRhhuHSg/6o4/vU0lft&#10;UYI60AGTtQ7M804bvtSKAMYp5EezK5wDSd6QCgfPNwBjtmlXBZue1MwxJHmtz6U4ABj8xpjF/jXm&#10;lyxZsjjsaTjJyeMUEjaO47igBT1HamAfO2WOKdj5WwB70hzkHFIB2QB0pVIIGR3qHaTdck4qzgYY&#10;DjGKAGt3OOKTvxSZG7HOaXH7wD2pALk8fKPzoG3cMg0uODkUxs7wdnQdKQD+emKZ82W4pQTtPy8+&#10;lNfdsPHNMCQD90x9qbxs+7REzGN8r3px+8aQB/CfpTQWMrYQYxR36cUYP7wqmeRjtTAcCwLY6HrS&#10;gr5YOO9RYbc2GGQOnrUg3eRKPKwQRxSAdxk8U3sRmjLluYKUhckbRQALt8lzuApwGEWmjAZzg9KP&#10;4DQApwUbqTQAM5JPtTed33ad2f6CgAON/CfrTRuwfTvTux4pT96PCDAHPPWgBj5HlALznml5KnA4&#10;zSt9/pTcjcce1Ax4HCnPHegfdHApvOe4HpmlIYhhuI5FADu56UnORRtAHEp7Zz3pcDPFACjPpTvS&#10;m/3s/hSjdg9sUxjsDb0FGDlqbk7D8pPtQGIkTn8KADAODjvRgbGO00pK59KMnBAPGeaAGlWzyeo6&#10;U8A7PvdqOqtzSdxigAA68UYxj5frR2GRTucnigBBjeeKXC72+Y9qb/EeKdnDyDyxnAxzQA3s3y9R&#10;TAMRn5e9POdp+Wmgncx2dKBCgnzl471MPuMQhHNQ/wAQO2pR3+cDigYHhhzR/D92mknjjOKeOhz1&#10;oAYCn2iU7sYHenggxuR0J60mxC7AkDFKwAJAbtSAQYwPlPHvSEpsbMZOe+aTB2N0NNIBVwfagBec&#10;r8pxipB0PP0pFH+jPhAcUbWAY/TimMaxP9wUDduBA4zzSts5+XAxS4G1uCM4pAB/i45z0ppA24Ge&#10;1P4yeaAOTQA3+CPHpSc7l/xpTwf6UmAGYgHJ60ABzuHy08bct8w5xTDnZ938KRQSxzGenFADzjJx&#10;SHpk03I5+vNO7UAGOTxTedxzj2p3O7pTjjPXmgCMdQcU7+AfL+tBC+ScvzngUuRhcr25oAb/AAkY&#10;pOfm5Y0Ern7tOwNjCgBqk5zx0o+XafmxzzSDG5/l9O9GT83y0ARlW3MdwxmgdD7inPt8s4XPqM03&#10;pigBuH8p+nTk00A7E/eHAPNKS37zI4/nQCBGMxn86AFIODx1pfk2vkYyOtRMTkYzjHSlByoBzQAo&#10;4c896Qg7RnpTiF/uDFNbIJJ6UAMOcL8metIR8ynbTyzbRjFNx9/5j2oAiZTtmIQcj1qDA8pRgjmr&#10;RB2tlqhIGfvigCEn5XG0dKrOflfHdatMB5ZHv0qpNjZ90n5aQI0tDK/bpTnrnPNdI7WxlYrOCxPN&#10;YGhxK9rqpLEEkbTWiybLlSI2+/g0MLFluZV+XtTgFJ5mI/CkyML8p6U4EbjzSAjfdk7UpuThcrUx&#10;PB+Wo2B3CgAAGOg5pwB3Gm87W4oB5NAAd21vlHPU1GBx1pxzsPzUnfp9aAABdkhJHahSM445qRVU&#10;W7DcOvSomHzcgUABBy3IpoJ4BXq3Wn/8szzim/8ALQY7HmgB7Yy4yeQMUw/xcVIPXcKibPz45OOl&#10;ACgj1FOyNjDb3HNRRAeS+6M7ieBmpSANx2H3oAbk4b5fpSj7p4pRjEmF9Kbkedtxjjr60AGDwdpo&#10;xzyKkyCp6ZpjnDNuZe1ADTuzgDjFKpGJRg8Uv8IwaX+OT1wKAEJPB2/rURyW+7wDzUhHzjinALyS&#10;Rn0oAFBJA20uD5mO2KXAELYkpvG8HvigYoz/AHqb82B8tPx8pppzvXk0CHAcSjgHinYwD84PFRjH&#10;73j0peNr96BiEqc4h/Wmjp939acBw3FLt+Y4znFAgAOxqYd2W44pf3o3gxAc0cYNACDlSQO9OwNm&#10;c80098YAx0p3HpQMCOWzik7Yx3pezc0zDndhT7UCHj7oOykP8IDHHNKc+UA3bFKf92gaGdulLhBv&#10;O054pp++PnNPIGKBiEg54NIRwtKcZ+6BT/4TzQIixwKrP9pEwKjKk9KtHG4nYTUgVfs8remPwoAg&#10;X7qkjkjmpBjBpwAOfal58x8rQBGd2OBmmcljzU4CnvTMDzX5oAjCL2Q9afzgDbThna2E70079wIV&#10;uKAEyBnMXanZJjOBwaUrlec1KqoIZsHntTArlZA6fIetSD/Ut8vfnmj5/mDMTg1G2QR1oBCtnenX&#10;rT+ctz6U0Zz1p46HJOaQCDHzcUbcxHBz835Ucb+lJ8+2TDY9aYClXDHkc0BH2knFRkvvUbTj60uW&#10;Mi4J9+aEDAKBJnAGaef9Wvy55oIXON3Q0hz5jZI6DAoAac4Awfz6UAsLpAX4K0pz8vy8Uo27JOCS&#10;aAuNOfMfJ4zQuNlId2W+Q0vAPuaLALj5hxSnODzQM7XoxyaAEGf7vagfdGRml/hztpTnFIYBmDNw&#10;KD35pq7/ACVLAYU0mQWUhcVqZ3Hnp1phzuBz9ad2PFN/hNA7iH7wJA4HNO3KQcEAUz5iah+f7YD5&#10;WB7HigCfIOMGk+XDnYaUdOlRFnDDAFAyTt07UnPPNN+fYvHWnjPPy0CEIPlqcjmo2AIOamONr/Jx&#10;URI2j5P1oGM7NgHgDilxwvsDijPy9RmlbqeKBEY3FVywzn0pcth+nal6EcU3DFGIPFAhpzx8oNIc&#10;+ZH7Dj2pecL82TQchSwC+1AwHc55JqQkYkyw6VFkfKCTyKQkYbjtQAEfMeKbjlfm9e1MLN6EmlBO&#10;xSeuKAE43kZ79aOy5ajjNH8OTmgBeQBjBpnzedL8oAFHbpTTkgnJoBgQcjBxzSDAL5YdqlO3yB++&#10;X7vSod0P2eX5CWPQ0ALltxIA474pAT8xzQufs6g8nNLlcDLfSgBM5BO4e/tSZBVvWghPnBXggd6Q&#10;bQp+XtQA0Y29aXJEZBI4xSFlwBzk0zOYydp60CHkjI54xSNtxyTnsKjbO1uO1NQg7cnueTQA8ld/&#10;3DzSYOOvFKwww6H3ph2+WvI5NAIdx5Zyh571CSPMOARzT2yEUeYMComK+WCGPJoESAsNuJOn61Gz&#10;ZdvlOMdaTjK8c+tQuZNhw3OeKAJBvyxCkZ6E03aQ+TIOtMLTFEDy/QClG8LgqOnXNADsnzF+akOe&#10;PnBpPl5JAzSEjcp3KOKAIzvyMrkZoJ5b5T0pGY4I7Ck+bfkMo470ALuXyDlDnPNMPlkE7j7UMSEj&#10;yR9RURYcdBQA5iuz79R8/wB79KjZ1EiAydTxTmyJEyR92gBCT6UwnB/4+FpzshEfyY+lQEBgOT1o&#10;AlByjfvl4qMn71IyYyQ/60xm+RfmFACE5JGOlRsQAOeKAR82U5PemP8AcHBoAQlsL+9NNY/uZjsH&#10;A4pgwMZBFNJBMgPT1oHYYCfJXJIyaX/lmPnpGK+RECelRFv9ocCgQpK7jx1IpjkAyZU5wO9JuGBw&#10;ajbJQZY4z1oAfuO6kzl/4QKZxsIP86bLxbLg80DH5Ak49KhZv345/i5pgJ2LmQE+lIdm8dfeiwiR&#10;2Hmr67adkgIQ5GO1VWJwvGSKXc2/rgZp2AvOIZbH55AQVwcjpXyL8Zfh9MutXmu6LpQ8xlLXdrGu&#10;FlA6soHRv519YK/MqhcAjinTxW0+ivFKqENEQcjpUKPK7oJK5+UgkmS8kWWzl2tIQCVIIYdQR2xV&#10;zHCEAdOlfRPxc8B3VtrN9qem6Sr+YWa4gRfllA/iX0YfrXznbvGzyoxcEMRhhgqR2I9q6YTUiIu4&#10;51XIIbk1CwbcOvFW9pCvllPPBqJ0byyV5PFOUS0yjIkZt7wPbqeOtRaTqd9YeId6TSKBPx6Eehq4&#10;QfMIfI9yap3EVq1rcjAyyHaa5qlNSVjsoVnBn0N4d1zTtR0CMrcIJFUeZGeqn1HqDXYQz7rW5DSn&#10;5cAV8haTf6lp+p2rRX8gYT8E9MehHcGvo7w1qMGoaFayrLEkyKnnw7uR7j1Br53HYNxTaPocLilK&#10;1zsjC0mf9E3dMEU5bOKJZH8kbyRkmujtlgFpF5cILNGMk9qLiIOGUxjJx0r5qriGtD0+W5mwzSgW&#10;wE7cDpmtGJ8pzIQKzWhnWWUiBeCMHNTBpBEuU6frXLL3jWEnE0c4Gd3Q+lUbmVwWwV+7xTZblBZs&#10;mzLEjOO1Vy25JP3eeBiqp0Nbs2i+YqK0ryuWYhd1PcgKPmXNI4Al2mI8gYwaQKCJMw9+ua69jTcl&#10;ici4PyY+XirobdZMQ2cNWOWkGrBSvG3jAq0kmFlGFGTxzTUOYiTsX2jDWMjbVJ469qxLuHEm7yiS&#10;BWsrv5UKm8XAB6CopfmKKW4JrSEGtCfaI5CV5RPcL9mPI4NVPJuXiYbS2GzjvXT3NnN50RMIwfQd&#10;az7tra3tZnNxGpVecmu2ELdLmLdzNkMEGnb3uFAC85PSuU1DWpfmW3kKgggMB1rO1q+mupnAuCkK&#10;k7QD96sBZoRHGBMpP06V6WHwnNq0eZi6/K7XJnkma6uZJbiR2wSAxrKuGuZn24ATd0FSSndcwsJ2&#10;HB4p0QbbIT1Br3KGEUNWfN4jFSlomVhBEsSK0ZOasyFVjgUl/u8c1K3zAnaOMVC4RioKkZ6Gu1aH&#10;G3cjVSZnJWRiOhY10OnlBC+++ThOlZaROLNww6DNUGm23UhCSAk4zng0COhP9mrc3eFOZG69hVmM&#10;gWUil0zjgiufSRT5W5x9MVcR97RjewGetAFplJuLfddoMN1JptzmO9t3N6vCZz60kkChQWuGJGD1&#10;qldGOWSBdzDtjNAySKZpr0nygVD9T3rQuhapZxPGSGKjcCaoW8YjG3HcYrSe3jnjjBn2jHzc0CM2&#10;QvLpj7VLbeuDzVZ1nawjyzZx0rT8m2t9RiQXmQV5PWopGRpXKoMZ44oArRLOtid0bdDg4qt9oUO+&#10;C2Q3at+3kibSpY3SIkce9ZklrsupmWzOd+T34piZJaXkvnBvsLDB+8a2bi/d9KjiM+Rt49ayt0bW&#10;sG2FM5xjHSnyW0RNo/2/adnSkMghlmW6cG6jPzcc9KdLcXP2xQUJ56nvWP5NyPE90TM5TzRk100c&#10;di78ui4hHJNNgOWR0sUkVFLhelUHuQZZZQkjNtORiriGEXES/aeCxGcVdnh0waRAw1KEyYPyY6Ui&#10;jlrS6kn1G4UJNsDEZIxzWjaXLWd/rANp95wUJ6VYW1YXEMymAIr5OMDNJfJayRvm7jXgYPvT0JsJ&#10;cGe5voJndiSOeKneZI9BeL5vmXC4FVLeaaKzdDCsh4CmtiOGP/hHtQkmtIvMCgqM/dpDWpxqvOPF&#10;lrH5rqWl/MV0L2MX24EzRgmLJIHSspo93iSKXZJ8h4O2untZLJYWeW6TJj4yelBKT6mNIYlkhxOH&#10;AfkFetJeS2v2G3aK1AIX7o9atzJZvcl45lcCQ5xT5INL/scSCYlyv3PpTA56Gx3ah9peCRnLDAPR&#10;a2pJLdPsytaxJkAAE1NDdW76SyIVXHGCMGs+awkuETdrDLiQHihBYiumSO+UCFV3AYwetNae8jvL&#10;EiRipYZHtV+SwgeK336mwZVwM+1OubMpo1m6zo23qvtRqMpfa9VXxETHtFu0YDDHFXrdlOoXeZyA&#10;RnOayJ50/cqLN1U8H3rS0+NHliQyMAW60gRM4V/N3BWAbgn0rNmtbFTKYpHVm6YPetm9igiuwgmQ&#10;5ToG5rHKyteEojYVvzpIVhxbUBpUG6N3C9/arlrBcT6ZftDAHZYvmXuKs2xUoY3BCsnUjoauad9p&#10;ttV1UpBuBU8j/Ci4zjGtb4y3SSW6IVc9RVu1S+hs1T7YrgSZOK2Lv7ZJfzNImD5xLEDGRWfdNsGI&#10;7WT5QM+9MVizM5l0q/RrCQnyvlOehrMtbjVFtGje2clCe3UVsWsjNp9u/wBmwQwyPWtZ4rFlidZL&#10;RWMOCCRxQM41boyzyoXIYNj3rcs1xpd9gx7vKypJ6VUj0qNNbu5DdplpCQ2eKQwSvrMEI1MonmfO&#10;wPWgDnJBqU/iaYGCRcXGNx6H6V1MFnqNr9nkW9hO6Ib489M1JfR28U2mxq45ICkdc+5p9wlxb6ak&#10;k9w7SOVwm7jFFxWNSzs5JGupA0fyp69Ca4vWo9QtNXLNaMR52TjvXUHUrdNFcwwuWdB8gPeqV39q&#10;u9K0wzCNWTrnnihDaMixupJkVn1DnbwW6ir0pvfsMpa6jYBTnBqg1lEJcLLtGRnFXxFnT7lftoA8&#10;rkk0COb+0O+oRoyMMSH589a2IpbiO3lBRnbzlCDPXNVYrJDcEG4DHzDhvSrAivE1O3yo+VuQDnFN&#10;gdW93qCRaPEbCJcW4JOfUVEZEGm6oZrQMxXKtWWbtnv3V4XHyqA1TSmR9Nux5YIVRzmkMxbeSCXW&#10;JmVV2pIQd1dHaXgt57VUs4SjEhh9ayIbG2NpdsJiCcHAOOaiWJhqrAyuBvHJNOwF/X4LYxac8d0n&#10;zEthTyK5tJ9RS9iYarIFUgAE9a2tQjD6hGI3mCiEZFNttPRrV2e9CbXztbv+dJAy/bR+IZ2jlAnW&#10;IR5LEnBqhNJGmoSmW7kDMxABPXFdHNqMw8LxW8Ih+SLB2+n1rDuLawn0NZZNSV5Fbop+6aSApxy2&#10;smogFVwrgjmrVz9jnvB/o+xVAG4tWSkMAeXDEDdwKLoMbFAsjgcZAq7WEbEyWsFjE8U0bMxHy5qu&#10;k8azvImnQBioznHPrVaCORrdS3m4CjJJ4FMkEbXfyy4G4fjSsF2QXbQfb0ZUcBm+6PWpkl/0Zk8u&#10;MAR8E1dlggezsgJ4+o59Ky7uFhqMEYuQoKjJHekAwJEiqRfglnORmrG2EojBsg4zg1lTw+WpzPKW&#10;Ycc1a0+O+2SZZ+epPSnYCaR4lv8AEcY7d6UyyLNnyF4X1p72wSK6aS5+ZjxVeRAsVuftSkt29KEF&#10;xZLqV0jBQkKeeKkVh5WOApHeo0CKRmNahuN7qwGAMdqBCPIySNttixIxxVUpcC6t2IfJkBI7Vt6f&#10;bo1hMTdpv8o9e1Y00twj4fYcStz60DNKbdti3bc+UKrRQRtO7ee3J/KmQCaS1L5ZuefarcauI5iq&#10;j8+lAi8v2T7EsZfkjhifSqUuza4+1L98Z5qjMt1vX96QfMHSklt7ggbpJB8ozg0hGuhjG3a3SPnm&#10;qk9szsXS5kwXGQDUUUcwEa+a3PHNXopJ4pJFeEH5eM0xojIVGtg8WTtGKHlgN0AbdDgDbmoZXne7&#10;VvMBGTnNV51k2W7KOdx4FJAaUckCyt+6hLHGOahmdxqAG04b0qK2sZ/Llle4bPBY56UtxI51CxQ2&#10;bfLgbsdaYE85Ux2KgA881NLbWjQ2pN6o/d8ZPSk8oLcRsc4KjIPaoL+JjHH5MrgcZwaBFaN47e/O&#10;w7sk8Yq7FcXUtzPlmwMZOaqRQTCGIvCSwFXIV2G4OzFDGifbIxcfb9v7on8aqaf9qfUr5XkbdvI3&#10;D9KuAxbboeU+WTg5pbPzIL0yCHcFkySaEDZZiSaK9fffjdu5BNT3pee2sY11JF3uAx9qrSCK416+&#10;mCuDIBvO7jio5UCeUFLn5+OeaVhp2RsW9hBBFEj3kEodOSccZrPurSG2vrjKH5nBTHSrdojPcMr6&#10;htAQEEt0pL6RyLYGaB9pxncDS1uCMm4tpCRIuo3GHUFl3cVZji/4lcf/ABMlUAc5FPla3GluH3li&#10;mVA7VShk8zTLtTBJgNwc0xEreSqpnWwcnjNWIIDLcR5vjyDziqKRW0gKvE20dPY1NLcGCzWJEPsR&#10;1oGmRXi3EU7KLMttcbiD1FORC2nynB6DvSx3F0dOm32pdsjqKkhlhQXqS2zq0hG3PQVxYnCKpqjs&#10;w2JcHZlUbwmCafF5f2qUkEHeOalmRhKMqeRkVSmaRIJCEJIFeDWoyjdM97DV09T1zQ723j8PQI8o&#10;OV9a3X1GySB8RK42g5rwrTdSuBfIjythn5rtg0jWoY3Z2BeMV83irwlqexTqpm3qmuXzMFtrZoo1&#10;X52B5Y1wl7rW/Vmjlu53kYYBd85/A1eu5HG8DGDCxOPauDt7X7R4nvJminZzdlUHpz6U8NGMuZye&#10;iX4ilPojq9PWe68Q28Isid0wBIHUV9H6DpiW3guBFjCAQqSF7VxfgfQjFbW1xLaoZTECA38A/wAa&#10;9P8ANEdjMBj73PPWsa0+ZW7G1BcupqwOBptoSY85wcnFVrhnF+zKqgbRxWVem4k8LXjAyKBtPy+3&#10;0qO2nefSrYh1YIAGIPOfevLlTb1LqysiLUrjy7S/4IxFlie9fH/iaeS/+P8Aqs3nFktgUB9DX0p8&#10;RtTh034P6jK0w8+W1KRJ3ya+VtPWY28kkkjeZNcM7n1zX2PDeD1dRo+YzXF6cqNH+PIVenerULoJ&#10;V3quAR1qBkIh+8OfSqswY2jcnIOeK+0Pm9zckXN2rpEFRUB+proPD8d22rJJI7HMwwPYVzWli5u5&#10;NKjVZtquNxA616vp9iIbQHYN4Qcf3aLq2pNjWlMRUkT8bRkH+Gu88HaZp0ek+J9fvLOF/shUWRlH&#10;yQD+Nzngn09K43TrAXfjPSbQ6rb26SyhpppWAVEX73PrjpVvx54mtbnTNP8ADWhwiHSLXC3Nwv3r&#10;txwef7uffms5S0t1LjZNXKPizXItX8YXUOntKbCCQb7yQf8AHzJ32g9FBrlrZHW51HdCuQuA1aEK&#10;xJ4M8tdPjGyNQu0YqiHPzqQ2cCiEeVEyepKS5sJBuB+brmmRiQby0a8LTgV2EEH2qOaSTZHyMAVQ&#10;hWc5fCDAAzmqpfLnp96jfliNvU1IkQIlbAABGfagCSPbxnA5BzVxk863dwhKpjmqHmQ+dgRsRkCt&#10;uKSNdNkT7IBuiyKe4GdHEq36v5r5C8HNWvkeIgk5DcHvVc+buI8vID1OmQSTHjikMeFwpG44Apdz&#10;eSDtHBphPEuSeacAwST5RjIzQA4btw+UfWopZNizEYJHTmqd3eor+UllISOFx3qOCOeS3umbO44J&#10;56UWAlQXE04LuQMVK3EZXy1wDjAqSAgRshRuB1p6qpkfk9aAQkcagLtJwRzU5cqrKMdKPlVVw3Oa&#10;pzNMbmHaCBu5pAWQfm69TUw29hUKhdg9cDipBu85flwMck0ATADeOn1p6iMbjlc5/Ootw8r74PNQ&#10;ySxi3bMZLbhgg800g0RPI67gFkySfyrqvBfhfxHr/jdreyEkNpDMPt1+y/JEv91ezMe3pWn4D8Ee&#10;I/EHiqDm5tNNjZWvL6RMBE/up6sw/KvsTTbTw3pXhHTtL0nw/DBaW8AG4fflfuzHuT1q1ZCUjP8A&#10;DugeFtB8O2UNlpNuZo4cCRwGIY9WJ7s36Vdnlla6mdppSSecmklcmUZLdeOapMx3sd3Wsm7iHM2X&#10;yHPSmktgmm5PPyHFAzvHAHvSAeu7cBtNaFrM6Tdc9sHoR3BqgNp5MnPalB6HJznigZ5P8Xfh/p2s&#10;eGTqdhEkNxbWrSbo1+aFupB/vI3v0r4lkgUaldRz2d3HLFM8UkbLj2yPUGv1JsppElYGNWRotrqw&#10;yGU9QRXz18Xvh1ay2EmuaLbbI0ZnnhiTLQMeTwOqn9KtS0sXzXR8waRpGlQaNFJFaxfK5wW5Zd3X&#10;Hc1109w1n4W0YxWbhLaQZCpkneeTVDS7XxA0IjT4ceJ5pre7CL5Vu5DE+nrXreifD74t6hq9is3h&#10;7TdJtmt1aSe6OWUHphfeh3W5DZ41d6/etql7HbfC68nbCKJWbbudumF6nFdn4R+GXxQ8R69pb6r4&#10;kvrKyMwkvJcFVhi67EHdiOK+ovCnw88IaRq8d7qGq2+rX8cZEHmRARQepC9CT6nOK9IluV+wGOKy&#10;jjjB4VOM/X1obUXoSnoc54d8PfD7w94b0C20nwfpQNtDtikeMFg3d2PUseua0rme5kuJGaZjl8kk&#10;1GWPmMSRnNQOfmkx7VDd3coWRuAocHIHPeoDnD8+lLj5+XycUhB2k4pDDPyMMdqr5+WTKHrVjB2H&#10;5TmkwMHKUAQDG4fJTww8qUBeTQcfPkdDSfxH5aYEWH837uMUuXCEYp0nFqTsJOelIGzbKTwT0FAE&#10;TBd7kZ601v4ulTEY35XtURA4IFIBuG2nI+tIcgDj8KfzhwcmmH7oOzmgBvOG+T9aCcLIRFngd6U/&#10;fA2nmkOfmwB70ARbvm5WlIby88dKbgmUEpnmnEtt6c44pDISH+f5uvSkXHmMdnQetOO7AyucntTt&#10;i7VwcHHPNAysxRbmDMY5JpWG5XO09agvI2VY5A2Sp6Zp9tIXt1w4DBeR6VQBgbhUZxiT5BntzUpI&#10;9c800hcZ28gUAyEf6t87uoprbdvJ/SpBkpjYevWmsD5pGzt60gK6K3mXHycdjUZB/eduatH7zAqK&#10;gZfnY+1AERXkEenNMIPmDmpz/q8Y71GR0OCPSkMgbOeI81CwxP0bGauEMCeBxTH5cEKOBzTAqOPv&#10;4X0qFgcNn1GKttnLc9TTCo8wkmkBWIByeOF6VAyrnJ3Zz0q+VAj6A5FV9rbBu2nnrQMqlcyZ9Khl&#10;TKvnOcDFXj/qH45qq27a5x6UAUyGxwp6VGwO44Q1cIG1sL2qLaQckjvSEVdjB2yR0phH7tsCrJB6&#10;ZJJbk00hA4Bc9OKdxlUr8o571HKnyTYkycCrhA2T89xUZ4x8q9KaYJlHGfLznOKjdSSwAUcirbBS&#10;p+WmEHqMAYpDKpB2dO1Vyw+0Hj+LFXJMbD8vasxs+d9z+LrQgLTqcEgdqixwOeKmUgwoMHpUeDk0&#10;DI2A7Goj1NTEDJ+WmEf7NICPDeXISo496iP3XyfpUpBAGOuaiYHa386B3Ivmw2MHpTXzvHPanfIJ&#10;cZPShuQcoKYiIBgDnJ5pD0NOO4EfMTTDyh7c0ANYHHQ1E+RGvy9+lTknbggcVE/3h296BkWTvfjp&#10;io2BDKeOKkPLPllpGxtYMn8PFIZzWog+cmEHLZ+lV4j+5JA6Y4q3qKuJISFbBY59qpJnyj8vGKya&#10;1NC4rHa7b2PHWr1rK/2Z2aLdtcYFZQ3CLPHXnmtax2mOb90oGODUsDYicmYjYMEA1po5wxPTisyI&#10;fcAwODk1eg2+T8wzluM1nMSZu2ki5lxkgMv416HoxQvDtxj5SDXnMQdLG7xbqzFkxz613ugLOY78&#10;+UMQeWZGz03dKI7mUz0WV2eyfPUooq5bZSGJvLBKrwPrVFQDCuMkBAc1owbPsDNu6jgetdUSOhcA&#10;+cHYQetWUzgndyGGOKrx5MaEjmrYztzxWqJJDguDu6ipRneh31CBweKmA/dnqOBQBOxOyMbQPoOt&#10;Jz+ApmT9oiGO1SnO08AUgFHQYHalHDOfakGcnmjk4Ge/XFAx4Iw4wc4p65KjmogPl608cDrzQMmK&#10;getMzhhxSA/e5pSDuX5TQA8HJk46DmhgGQ8/SkXO/BxnvUvGWG4CkBGABFjJ6/lT+MPjrig454pP&#10;x/GgBV3bSTnIPegnrzRztPNIQcxnaByaLgIcllwe/SnnPz/L2GKbg4bhiAR0p3G9/lx070XAQbsN&#10;8p607kJy/wClA+6w2mkPRvlI44oAYhbzn5qUZ3khTUahQj5Y8mpwDtBAzSAcNu1emcUw53HiowT5&#10;oz61MMnzDtI54oAbRj5hS4AABYHigdZMj6UgDA+bimkdeKccFBlDkn1pp6jCjNMBMgTIABzUpCfv&#10;Pmx0qs4YXMGV4xUo5UZpAOwNz4HpQcCM8tyKTuKkBOB8i4oAiUpxlyCT1xVgf6s/vMMBUX8T52/T&#10;FLxjFACHPnyEelHbrSN1zt7c0AnyQTQAc4XjvxS9KQ7P3nvim5O5fkPJ4NAD269OlJzsPyjFL/GB&#10;jmkcfKQWP4UDHDt84oOP3mV9Kj6OMZxUgzjpQIAGIY56U7anlsRIOKB948HNN454xQMOOcdzTuzn&#10;p0pnIPWpFztfmgBDnHTNIc4egnO7nByKcNpLndzimA0ZO04NOGQrZakGaUY6E0gE5Dfd5xRk8U8B&#10;CrZfmkxwcDmmMTqx+U4xScE9KUhg7fKe1GV8setAgyfNUbaefu5z3po6rSnhh9KBi5+7+4Bz+lKM&#10;5bPWm85HFKvO/KH65oAVh8x5qMj98pJNS4XccsabnkUAGOT81IPvufelyeRgYxScccYoEPGChPpT&#10;Tuz07UvG0cfhSge1AxOaFziQ7uQaJMiPp3oGPLXJPNACn/W5CEfL60q4OaOMYxSZPnLiLvQAEfvO&#10;FzzTGOLgkQ8Y9amHSYbfSoWJ+0QjjnpSAlGducUmT8nzd6CMEgnnFMy27pQMmCx+YDs5Pb0pDkSP&#10;kdDQpO08dKQ7vNOYx9c0wDqaeAPLfL/Soudz80uTxxQAEjen7w8+1H8THNNOcmlyRCOM80gFx8/3&#10;aXkrjdwOlIdxaIrAD680/jeQRjigCPau5+TzTgOGpp++Rg4zRn5h8n60AP6BvkOajbd8uOad/F15&#10;pTkM3y844oEIB88Z5zikbG4ndQGOFyeT2FIMlzlQOOtAxeMfdH1phLegIp4xtALZ560HbjOTQAgp&#10;jg4Y56Cnnp1pOqyc4oAYMFfu0Nt2tTuAAKYR0zQAmBxQcbTQcZ6UhKbIwBz9aAGbRuFOH3c4pQSQ&#10;cr3oO7yjwaAD04pvPz59qXByeabzz8nHrQAh7jFMOdn36eSPLPPOKiydhJXkdKAEOM9aYQN0pAxT&#10;vmOcimsRtYY7UCIH+8Mg5HvVKU4iPPHSrh6Pnrms64z5kHA+/wBKTKR1OjjGmSkL1FazD5eVXr6V&#10;maQrf2Xlunl1otvx904B60k7oQg24kzGD05ppPyN8naj58jIpTjceRQBF8+44BJ7mjOGNWF2BT8+&#10;SaYUBklw38PNADFGQfmB96Q43YD96apYRyqR34NKSoRiUNACEfPjknFPUDY3FVnnQM/ygnIxipc8&#10;RfN95aAJGK+SCE6UzqjfNmk7uMdqaOnagBW60vOH4x0pAFKnnvThja/zUAHOfu0w7i3Q04niP5Se&#10;acOr/NjgUALGiBnJYZPT2ppOZH570MeHxk4FRjfuH7ugCTjD/OMgikdU+0R/v+q035zn5BS8lOUw&#10;c0AOIUI/AzmoZId0gP2kqDUvY8UuThePWgBkakOF35APX1qTq74XNN5x15pBwRxg0AHOT8n/ANak&#10;B/eCl7AH8KQA45FAD8DLfLSfjSEnI4pfwoATkMmXH3qkAPmOeCNtRbQZRnPA4qTkDgUABPytiHn1&#10;puDzzT+cL8w600h/M3eaMY6UDI2MoI5B5p+84+4OnWkbZuwW6io1I89Rk9aBEwOV6H60xu+ENT/L&#10;uiBI6VCc7z8o68UAJgcfSgdDzSnh8AEjHXNKPucigAHbilDYJ/djpxRgYFJwMnZQMMpjvz1FLkcn&#10;bR8mD+8H5UnGKAE7/c/WjKhXyDntS4+U0h75Ue1ACHr1pwI2vx6VH68U8f6v3oAUj3pULeTMM5FI&#10;D+7+4etOOPL/ANX9OaAQgA2j5xTiRsY1H/F0p2RtoGR5b7Spz34qTjD5cZpuBuXmn45JEfHrmgQw&#10;5wcUqk7eaMYkcEU9QNhBP40wA85I4AFMDks2F4pcHbxk+1OC/KMkDigCIs3mjC8E8UpA+bigj52G&#10;RjPFKQeee1AEZPP06e9OGfL60EHy0G0E5p3YcUWAaSdy/LnP6U4dG5pcLg0YPltx2pAJ26Uz58Ek&#10;4zTucKSO54p55AJXHoKAI1Mn71hECR70vODnGfpTtvy5ORmj+HpTAbyIhlgcnrTwPlqMj5iDH0PW&#10;pVxgHDAUxCYGaaVfzOw4p+GzjcetKAuT8wFAEPzhv9Xn3p4xh+vsKXHTD8jtR3BKfrSsMVRx/rOP&#10;TFI3DN04o4CnimHGx8gn8aLBcVjmLAHGeaFKYAMgzikHQ/LQwGW+TnjBrQiwUmfu8UhPJ46U7jJ9&#10;qAAE7x8lGBgHjk8U3jJ9KU8xP8xOBxQMQ9DxUR+/H8p604g7Fy3eglQOh+lAwLcH6UgZgyjr7mo8&#10;HzDgnk1JQIcceWD71EcFjxxTyeGpPfFIYnVQNvfinYAdgeOKj+bc+DxxxR8xIOBigQvPzHb0puW8&#10;selN5Bl+906UhztOXNMY3P3Mt3qRkHlgiTt0zVVt2Thz0p0XmiHmQkljQIlAbaDhcYOaZydhEbda&#10;cf8AV4LHHekBYYwFwKAFwNx4FRkDefm600l/Ob5TTQcuo296Bjj1PFISNnTvQwO5+PSmZfacxAAU&#10;AK2CcY60mDtYZo52t8tMJ+cYFAh2F8s8k5ppHy48gdaMnJ9KFZgx6UAIWAlC7Tz05pGDbwMDGKac&#10;lyTGOPekYnyvX60ALk4J2/rTctlflPWkyfLXmmEsJIz5g96AJGOCuR2qP5t7c4FKxzG3fkUH/VKC&#10;e1ArDtw8tRntVc/c4U08FdpO6msTtzx16UBYXJHkgufpRuPmA471H3B3djmm9vv0AKSTeDjA780r&#10;Yz1GKi/jm/d9CO9LkeW5MRoAfnKHHbtTSVx98U3KbGxgdMikIXnLdqAE3DdnH0pCy7Dlf1qIleSB&#10;3qNt+CQpzmgLEwb94gyOtK5Ta/TleKgUNj5hzSEjcenAoCwmQQTnjPNPB+8M9qiyNj8r9KYCdzHz&#10;ST6UAKWODyetR8ktlBilPQ5UGmkgbRtYcUCEcxkp/o/SlJHB56Uz5Sy5OBuod0wQCSAKB2GEnzsA&#10;DGetGRlvmH1qAlty/MetIx64U9KAsPd03nl+lMwu7G/ioSxHUL+VJvQnJBzigdh5K7uo6007snBF&#10;RkjYwJ70hK5ABPTmgAJxzjJ9aYSpjzt4zTGJ8z75AFRsT5bEOOvNAhztx0qPjLH1pMr8n7wdOlMY&#10;nJwAaBDyfmOIxUZYfKpOc/pTfmwDngHkUHG/cCMY5oAbICU4PSmAsflbOAOuaVs7FKyD6VGM5f5a&#10;AHEqHxSf3ahO7d1NPyRjntQA4geaBu/hph4Zhj6UZO5+KQn5h8ueaYxMttXnpU8cqhHD2/HY1WOP&#10;MchcD0pMnd2pAXL230y88OzQyQxMGhI5HQ+tfFHxd8C3Wna++qWOmhlllYyCNcLJ+XAYfrX2nG3z&#10;wD7QFAz0FQanZaXfeF9UtLzT4pYJbcqwPUHsw9CKl3TuieVH5ewyRtbwbpCP3hBB6g9wfpV4JgBg&#10;pOVr174k/D+60rxHd3dsXmt5JiwZVwJF9D2DD9a8jicBGURfKBjnrXRGfMBVkiVg+U7cH0rOk2Bs&#10;EZbPFb67A45HOapzQr5kjhATn8qGhxlYwp4Ue1IJ52nHFSaPqWr6X4k0yZbq42rNwc8Eeh9qsOp3&#10;TErxuqtcoHsZFKZwnSuarSU00zso1XFqx9VeEPEGm6h4es3S9iWQIN6Z5Q+3tXcMJQ9gd5O4nnFf&#10;C+iatqul+JrB4r2ZB9oH0x3Br7B8Ga/pupaDbqZod6wqWTOWU+o9Qa+PzDK+RuUT6PC4xSSTOuSF&#10;nE2V6Ed6xL91TUbpF2jCAfjXR3BaNbr5l5UYINcldRvJrCP5xxnn3ry6FGz1Wx3uVzMEk/nyb1H3&#10;uDmtGF18t/8AaA5qvJAfJm+QYFVFaRXVW3exrucU+hcZOJuFYhBEfPyT1qElctxj8arxyMYly350&#10;ZYq2R0asvZG3tRjjNwSSOhoRQI5Qckdc0/GejUpHTj8K0jTtsTKpfcdGx8xiIwFwOtW18lo/mcDn&#10;rms1/MBztCqBzWW8+pXHiCw0/TtIuru7mkwiR9F92PYD3rrp0HNnFUrqmr3NPVdRtYNPkH22EsI+&#10;OeledtZeMdb16CGx8P6rJGZ8ZUHB9yfSvoDw/wDDW33wXPiLxB5jHDm2ifgH0zXrlpb+H7HTI4dP&#10;8M6bbosOF2oMkfWvYwmCs9djyq2aJfCfK+tfD9dM/Z/1++vdR3XUdlkxq3C5/wAK+bQ8i3MQTLHz&#10;2z9K+/viYwf9nHxO5yFNhJ5h98cV8DaWm7T7tywwt4/NevSpKOx49TESqXbZaPmNDGASDn8qtwqy&#10;qqmRckdaZsby2we9RhphM6+QSRjFbI5WWJPPVTttXbJpjF/su4QnOM49KtwzJtxIuBt/KmtLE0ty&#10;EtQRntTEUBcXrIAYXAAqKXzjaptCs2/pitbY5gAEK4FIsRDZ8taYjIYyxi3LQyZYdPSrkchESfJ1&#10;qzdDdZ5ESnb0qrAqvZh1JJB5WkBYE0hUgk8dM1Pbxo0rN5wz61XaJzA52Hg8gVWEtwt6ihTjNO4z&#10;VZ5PnBi4HQ1V+1lbiJTJxz3q8fn01BswSnWqZso9krNdKSBzzQCtciZy08brE/J5yatrvK4NuQCe&#10;DiqxO20JVgcHpWpayJJprg7QQnBI6UxdSiI2GqRsvmfeGR61rCaQTSg6cPuDBrOgmUahdRyQ5+f5&#10;XFWZpkiERK8sOM0hle5ZVl3JE4ZuwqAveGymCwynj0q9AxcSsbfPPGe9aUTw7HxYoOORigDmIXuT&#10;E2+2diCfrVoGLygTKQT1BPSuhjXTBPK2xAzRnt3rk9QhcagpFwcGUlgD2oQMvK4DxlNhIPrVW5+1&#10;f2lFvhm2sQSR0qvmTyyUtnzgd66LTmgl0y9juFRXEXyk9RTasFjOmvgtlDELZtpXA5rPmeeSCJBH&#10;LjeOhrWlsRLaYDEhZ/vYqZoY7ZrKPYh+UEk96BXMySSaOGxUwPnbwK0be7lGnXKSQsQQNuT0qG8m&#10;ha9i8rGFUZzSoHl8spbNjGCcUhmgtxEmmx7bWJgAe3SuYvGmOoTbo7kg8jANdMI7ePSLgbY2PHGe&#10;lOijke2B/suLlgFJ96AbOe0tr9ZJMs4TaeSKu7rnzpgYnAye3WtS4t7qG+SOaBIwNpwO9UZ7pRqk&#10;XlWiEKBx60MVtDIaYfbY1w65Yjhe9XBLexR23zTHcfStONtOl3zDTYt4XkYHBoaVZN3+jR7UOBxQ&#10;BH5kn2RsxSfcz9KyH1C5+0XKjT5ggbGSetdPawzTQXI2RBETLc81lmzSbX0iS52IJPnbbTuDZjJd&#10;vJeOreHyEXGHx1rdsZoUa93WJB8v5Oe9Pu4rSF4I9ydOMDk1Pb2zSRWxRQfnGV7igEjmpTeJrF3J&#10;Kblmeb5cnjFa1pceVcfPagkrkV0N5p9wzaespghwRgkcmqOp6Z5UOmOmuq5YD5Nv9aFYGU7jULNj&#10;CYrQj5+QB1qeC9kidmFuDu9TmsLUIrmBYT9kj3Nj5ARzVbzrhUiDRMSZF+XPSiwXO1e4tZLG6L26&#10;KxhJWuUiuc6hMpClPPI3HvXTR2sc+j2ri6SPZENyk1l3enW/9k30ltdQlgem7kUgdy0s+kq1gq3S&#10;lmU/KBWFeLKdUvPLuLhQzg8N0qfS7C7aW7kO1nQdc9KkZca/tZPmLcUDIFa+W2iDXsjYHOetW4wr&#10;Wkjm4IIXseakKRi4O5e44pWhfzrh44GwqfMueMUAU4dQtnttUjl0l3eKZfLkJ60t5ctc6bIr2cgC&#10;qArZqC3hSTU7zaI1UzDrjrVy+iminXZab1CjIWgDnVYxzTBw+SRgnpWrZXM7XpBGOMZ9aS4WCVrR&#10;DbspwONtaMNnCkKMd+dvHHSmBSu3mHm4i7HIBrI8+YWV0fsNw2ZBkA811ElrCLJ5VlYhjyD1FRw2&#10;yBZGCRnjp6UCKEE1rFpWoM0MjO0IKr/dp+mzq66pJtZj0y3aursbCxl0S+aTSk2qepFZt7/ZNvFL&#10;HBp8YbPAB6GkBjXBULHmSIMzHvTrGV11SSOdwiFeGJ4NZ/kSzayyytNH8wKn+lastnI8cGQw24/I&#10;UwGS3FsupXEau21j8p9aaXjdUUS9D1NSfZYPtEe6EjGO9TtaQNcbVuti4zmkMfDI6W0/7iFmCYUn&#10;FVpGnlg8md9qrJkleKVo9u4faQQJB3q01sktlcuLlgBDk+2KBXLNk2ix2d3F5YYSQkM5bkVzzxwQ&#10;Xd9HFcuyyz5BY1PbW++w1GQOT5Mnzc9hUlxHFceHJ5IbaQMjAA+4oAiihi84K8hVmiOMVQuiIrRl&#10;5Z3lIA9K37RYV0OJri3LTcBCO1Zt9CreI7NtyhSR1FNMGjX0e3Nz4avrWW8t4itjI4lYjsM4rlIG&#10;RjcA3CgrcuoOeuK6F7aYWVwUvpdrQfNtOCK5HyGbVI41kkBFwckHrQhWLpuNlwi7ur+vWppnVwGx&#10;0XrUEtgyalYq8jOzY4HatCWBUsLlMYPk0hmS8yMI1Zg2G4OKnFxIIYEVFwGGcd6qwwk7xv53mpJL&#10;e4R+GzjFFhF25mik0+HKKML61kkbbqImV+T0ParLREpGHY9QcCrE0Vq9naAYyMU0BXLdPlH50Jkl&#10;uQBUhtJztZbg7Qo3D0pxQBkGTnHWhATxxv5fy3W0GM7gDWdLaPtYPIzZfOSelaUdvcG2LC4Pvk1G&#10;TIGnR4lzt4bPWgCjA7x3AjQAL5Z4I61c0xGfUdTDzYyc5JqKOPbPIxiyA/WoL0zq0bwRnJIyAcUA&#10;aMoRbzduRh5nWkuJI9yFNvKjisg/2gVTMU3AHGKcqzFmJSQHIoA0IizXMPA61NcjCdc8cVWTzVkj&#10;YRE4xxTyL2Seb90owvJzSGCx5tVYMcAcirCxtstGDKdp5HpVeN7lFcGzY888daljZt8pDnaw5HpQ&#10;DNBZIFFwPKJ3LxzTWNkdPAIi3K5KkDmqnyliu49Og6modhE0rRwyMMjIPamIkf7VLOsZUqoHUUpW&#10;WOK4V26DrUsaylbwrkMFHSoG+0vLOsiPkHmkBYimEmm7CqZPQ1MsY/sLUBJJ85Hy1m+XIjqVJwGH&#10;FaypeSfZh5TDOACRxTsCM5GddPCtGCRnLVrWbWraKyt8/XOOtWJ9B1JdPuppNciWMWxYj8OK5Swk&#10;vlnuH8iQBZ2Bz0IoA30lhRdVUaTNgRNsOO9ZVndubLWS2nyGVJiEBHWrr6jPLLEP7LQbFxwvWo1k&#10;G7jTxnfnhaAIJGlEMxkimO4gkBiKTEBK7GlG5lxluhrU+Se1dPIVQE6k9aq29ncGW9+RsIQQfShC&#10;ZYKyie3SSD5Sg+appo4Y7chJI8FOgqCSS4VHElsx2uAM1YK2rGQmZ13Wxxn1xSKRnxl8J8hI31pW&#10;lpFJrIMzRqoXOWNYdr9t+2Oxiby0uDkkfeFW5p3e6mEdrMRgDgnrQJF27kki1LUwmjKyAjYwqsVu&#10;LvygbULtkByByKb594ttJHKsRJXjNS21zcxz5FiCQD070DRptHGbaIOVDogAyay7lEBxsX5hxmor&#10;iWaZr1jFKCrA5HGabtmls4nJk2p3rnrYaNVanRRxDpsptbR7JCAd5OVA7V0WkXN19gMUsR3EYAPc&#10;VgTSyJcRbbbIGM8102g/Y5/EtlGzwqWcBCzYAz1FfNZjlja8j38JjIz1bOjttPMsV0620rsI8AY6&#10;E1q+G9Ct4/ENxPcQRbhLnBHC12Fl5VpvRbS3DCIYzznNSbBJdzMuVBlBYA181ClKEmmesqilsddY&#10;xxf2fd7HWOJIc5zWO7+bqMYSR9n2nG7+8akM5GkG3VZApQZx3pbC3vZr23YQpHbwSgs545FTy7nZ&#10;HY6G8iEfgO+yyhv7PJCn6V594IvF/t7xbb3LOnnXW6EnndtPP04rutYlX/hHtTkN7EQbMrwfQccV&#10;84arr0uk3/jCWGAvcyBo4EPQ7u4+lXg8O6suWxxV6vKnfoc78VdaXUv2hdXs4rljY2TKns7jrXLW&#10;4T7FbldpGOPas6OO5k1m8nuboPNNcNJIwHdua2IYwinaD7g1+h4PDqhTUUj4rFVvaSbFfmPGCSel&#10;VoreZ9ZgjDHl/mrQiCCe4YquAnf1Ndf4e09GvRM6qSORx612qOlzmtc6LwvptnBAjSRorGA7Rj7v&#10;/wCuujUx7pAso2+YcMfaoBGf3q7wirHknNYVxeYuJUQHAOM+tZO7EifWbhJNKmi+zzKN3LRuVJx7&#10;isC1SIyQMC/C/wAqusPMtlJ5BbmkChXiwuMDkVSVgNLzpPsFrHgnn061EV/0tPkAJFEbqbbm3IIb&#10;g0nmEX6NsyQOBSGIwmW5f/R+g796jYDByuKdPdSG4DCJOE/Oq8buRMWBB3c0WAcgVbguVyewpJZM&#10;29yFTg/rSSFQnBB56U6P73+qHQUwH2gUQKxQcZzVvzt+cQ8DgVCQo80ZwCRxRlQDhfypXAthm8qL&#10;LLnJ4oLtuPT2qEAlM7h0qOR1VyNq57DPWgCyDkNlRjHrVWaR96ASEDPPvTNzlDuBUUx9xNv8pwG5&#10;GaAJViVp42O33PpV8MoiVUX5e/vUSRt5YPzYIHFSEYZeegoAdlfnwg5FKoUKvXvUWG3A8damG/DE&#10;qRgc0gHNtAbPpxUHfOacSpBwwPNBCl1AGABzQMeuAudwJIprOBx1J7UzdGLecgjAbHWp9J07X9S8&#10;VRW2naFqE7iULI6LlVJ6DPTNCVxEILMyqiXLZuFVUjXLM56AAcnJr6K+Hnw0vM6dqfiKBYWaIPFa&#10;Nz5CHpuz1dh+Vdt8PPAGkaFb2WqazHY3ermHdbWxGY7QHuc9XP6V6neTySWqN5h254UHpTbsJ6jk&#10;ks7fQrSysdJtLe0iTGyNcF/ckdSaz5ZCXPUDPGKbvOw8dvWoiWyMpUt3JsDMxJ4P50z1pxI5wtRg&#10;/vRhe9IY4swXhPrSAnyxnPWlYfe+Wl/hoGKAv9w+1SKG8tv3eeaQAbDk/hUqnDnDdqAJkZtuNuK0&#10;Le58s4MaMrwshVhlSDxgjpWamWkchTwefenkjzh+7HFAGpZLptpYbIvDWjD98WQCJcrk55PWpJ7u&#10;Z1K7iq47E81l7vvkvJ0GRmmMTuOBQ3cSRYeWQxKDmmq4EEn7lenFQ/wvkYHFBPX9aChmCS2Tk7ul&#10;NYDa3H0p+GIB3DAPNB8ve2G6CkBBhsDBHvSYbC04lPM27SMnmnkYXkDp60AR/OSeRRh9rZIJ9afg&#10;c00nr1oAg5DPwfzpoBAX5akfrNgN0pB5mBlOKAGnBiIwDTcf7IqTDE9R1pSBluKAGj/VnkYAqJyg&#10;iH7v6GnHdh/l44pGHKEigCIAYY7ckj8qQ55+XuKmO3b0phx5nAoAjYqXb93yRTfkDNwRmn/OJoyE&#10;HA55prffYleaAI/4mG3vSEHjg0pDZ4HQetHzbBwetFgGYIMnyCk+QL908ng5p+D701mwy5UcGhjK&#10;swJinU7sHtUEMHly70kb5uxq/IS7fdAHFBAAHzHpRcZXYHagMS96bh/KcYGA3XNSsBtkJY9OKrv5&#10;+19sQPHrQgBseYgOAO1NdQCPeo4zKZ132zgg+9TScy/QUwICF+XMeTUbAbfu4qfnulMbG4c/hSsB&#10;XbGDknp+VRn/AFXXPHFWCOWHHTpTGVcHpQMqg/KTtzzzSEdKmI5xt+gqIhvNHXHpSAjIOWqBs/P9&#10;eKtEf67PHTioiuWkyT2oAi3HYvQ8UximRkY/GpSvyHFV5oyR/riPl7UAKAhjl2kc1EUIVwcdKIoy&#10;qP8Avm609yTGSKBlYqozwahYDcpOKscFpOvUVFKD5g9MUAV8jbJ8gOTxUZA2rwDzU+0bJfoKjYDc&#10;pBNAiE9XIGBgcVA/AHy1ZYDacj8KhdW8w/MPpSBEJ+6eKjYLsPNS+uD9agfO5+KZVyJuSvy9uars&#10;i7uhqyPucZprhvMU5A46UCIcAKwMYHAqIhd55PNWGDbJODgCoFU7WOw9adihny5aojkY+XtUx+5L&#10;8lRkHafakwISTg/uzTSBsb5u1OJfe2cYDU1tvnkBR0oAhK99tMbovy8VKQxZvmxio3/i+XpQBEe9&#10;NOMn5akONh9KZ2agBvY4WoWALDKn86lORuphJ2EHB5pDImUYk4pjdR83G2pW6HiozjLnaenFPoNG&#10;LegGzueeQeKyICNrDHetu/XFncNzn+VYUQIbkHIbms5miLDFdsnXtWzp4zpdw27OWGKwpyoG4Bdv&#10;G6t/Tig0t9kbHoQKzkNmvGP3TfhV1EPkMdoxuGKiiUmFiWXgDHvVqJZAZ1LDGAeKjdEGxaB5FMe3&#10;GJU+au+0jzF1/XVDDynjhDD+9iuJ08AxSDaOorutNiLyWuLgqRMuPeiG5D2O4YAC0KPkFBuXNaka&#10;qLe225xt+Vc9KynCpcz5icDyk21rQ5+zWrbT0rpjuZssHcI3BY5JGBVqPdxwcbR3qqu7znzF6VbT&#10;qR7VrETJwRh/l7etOydgyKaB+6c8DBpwoESD7x4qTsOaYM7DxT/4Dz2pAOGNppQThRs4poAwflp/&#10;8LUDQ4A72/d/rSjq3yfrSc4fk9uKd798UDFUH998o2gcnNLuzEPl4HvTWyYWHzD+tIFAixg0ASDd&#10;5qfjxT8n5uKjx8o5PFP65pMBT0Y5pgMm9RtHXmnD+KpPly/I49qGA1skcR4GKbuO4jHbinHOTxxS&#10;HHmk7aQD1YBTgCg4KnK9/WohnBwp61JyGYEDpQA8lvK+6DimtkBCelNyMHGaedxCcDAPNFwE7L8g&#10;xjpUq+X5Z3ZHv6U3B+Y7R+dHZvlFAAAPLIxnninDOzHXPeo2Leax2+nepRgxtzzxxQA35cf6v9aP&#10;Tig9elH/AAKkA7I4Gw8/pTSB5mQKcD15FNy3mEcdKAEYfK3y9qYm7AynennO5Pl707Db+SB60AOA&#10;GxeR1/KkIwGxk0n4mnZGcbjmgY3J3D5P1pf4BxQevtSn7poEAHLcDpTcHzCMrjNOwPnwT2ph/wBf&#10;gE89eaBh3/1fGKVf9WoxyHoIOGzkDig53Ljt1oAlOBzjOKjYkkHYKTJ3PzxxR/EeaAGqT5jZi4p/&#10;8J+WkIPJpfWgBf4eRSc7Twadj92eaUD5hjFAEf8AEhMRqQg+Svy8UMCYLgZAO4Yp3/LMAt0FADDn&#10;cnB60/H7wHpkU3HX0pQeDzQAvpQAALggntTT94jacZpxPOApGBz70AIMc/LTgfnznvTcffIA496Q&#10;7trcmmMkY528jpUfGV4puWyBjgUv8XSgQ8fePFBxzmUZoHehgrbsKcjFAw4wxBGKcMeSp8zvSD7o&#10;+lHc5oAdnP8ADTe4pedp4/Ck/i6UAKBwTioxu804iOCeuakfG1OuO9Ku3Gd3bpQAqA+c3zj7tOAX&#10;98C54PWm5OeKP4moAUgbRhu1N5+X5Mc0p+6TnoaceQTu529MUgGbh5j5XtSqWwx29Kix8zcHrT/m&#10;2MABjigB+QcMAcYwRUD/AOtiIQ8HipMgKeKU4PVe9Aw+fr5bcil/hfjtQ29mgXgKP1pTgYwe1ADV&#10;zsXLZJJzTucnK/rSeuU/WncFW46UAHrxSMfkHOSTS5G1uKQ9uhxQAYGPwppDebGoiwM80/jJ+XvR&#10;vHmkjjigBR/rZQEIwPWkPGPpQSdzNuJPeo2Lbz8tAAC+chF681IANv3ajGNrZJqQd6AEJO8fJ+tB&#10;IJPNKcYamH7xwaAAYyCFo+WkPbigiTLEDoKAAnK8A9aQB+uadg7CCPwpT2HPFADckRn5c0hxtX6U&#10;jchvlpM8t8tACE/O37v9aX+Fue1HUdR9KD1NADf4h8vGKiK/vlIz9fSpMDByKU9D8ufUUAM5zzk0&#10;8cb/AJecUpxx8uPWkb76lQKAG7lwOuTScbG5p7YMYIUds00/ePGKAEAGDxxTHxs4wOafknPzfWoy&#10;Mu+Wz7UxEf8AB07VE2PKHJqZz8qjHfioXyCee3NAyBs7GJ7kVnTEm+sV3H79aBJ2SDjGaozbBNA2&#10;3kTKPzqWUjtdNXborA94+PerHO1/mHWo7cD+x4vURLj8ajmFz5i7ZSMDnikkZonJ/d9aiIG8YLdK&#10;gQ3OSCM89ashVwTvOcUDAbsscCmnJB+Y0AcN+8NJ/GcLmgYnO8c5phyZnHGCKkIPlkY/CmopwxJP&#10;WgCsYAVlbcfvdKsKiCJSS2cCnEttx2o5ycrQAOyeWflyaYAvA9TTiMjkcA0px8vyUAJjGMgGoycs&#10;3ycdqkbbuckHGBxTSBk8cUALztHy0mT/AHf1p4A2mkx+84NACB8SgFBgjrSkLuUZ49acQApJFRkn&#10;ePloAdjBYbuaMcHmj1+UfSj8KAEyu5cg0nzbh8nHrQcED5Rmnf8ALPnpmgBOzcUn8KcHvUm35AeO&#10;aaxOYwFGAKAEGc520oxtGSaTs3FGH+U7QQDzxQAfxdKOcHikO4yHBAx1FSKr4fp05oGgTYElJAzj&#10;iozgoxGRk0rgEODnGRSc5jGaAFXJVQc8U/Hyv6U3seacOjfIaAGHG9f3YpADknYOtKcZ6dKf8uDz&#10;QIZ8xaM7TnnvS85binHlT7VG287gAaAF7nikP8PAp3/LGP170jAUAJ1Yjb+tBPDCjjLU1x1wetAx&#10;R/u/rThjIpkasDhpR160rYMw+fp1xQBMCP7oPtTDjn5e3FIOFPPelb75PJ4oArsJdy7Rmphu8qLj&#10;nuaMtu+4MU7PynnmgBedzA46UY4P6U3JyOv0p4xg880AJ824fKMUpA4Bbijt0pG780ALheBk0nbA&#10;lIB703nDccU4bNp+U/jQAg/iOKb/ABnIxUmPvUEDdn2oAZkjdgc0gJww3HrQQcv9aP4W+U/dpiF+&#10;baOelID05pFLvC37sDmnlG+zn5Bu3DvQAhIETfKOT60DOB7ig7d4UHoKMHzG4oAO44phYDZnPJ4q&#10;faMHmmOo2HIH0oGM/jXFOXPlsMk5NNGPl69KmXHlTYI6UAHG1Mr29aiyRcD5TgmpQCUOZRwaY20S&#10;DIBzQArK2YTxxnrTlbMLYRcClwCkfz007Qo/ed/SgBm5v3pyKFI8vJjGc9c0bV/eDYxxilwN33QB&#10;jpTEPy2O3NNwcml+YQv169KAQVm+UcD8qACo8Jhcg0Hd8p2tjml53dDSsNC8c5pCRtT5s+lHPPAp&#10;pzvWtBCsP3SsCevNIc5pCX2jLAjNL/eyKAG9zRn5QMjFBxnrTCcM2E7+tACkJtT5moyvzHOOOlKM&#10;YOaawGT8vUUAN3YKY296cGBh60kUYBJMuaVtoLYPegBp+8pC0nOWpe/WkOMKC1AhPn81yFGAvJow&#10;fKHz5yaYcBwCx5PNSZ5bGMUhkbFg2AQSRUYL7SGUD3p6j/TGzuPFEhDSMpi6HrTERgDJO39acWQK&#10;v7wYpzbPswGRntVWZC1sgGQcdaBkjON/HenDbsJzVeKMrbxhnyal/h6UALn9517UmE/56dTSYPUt&#10;25phJwee9AC5Xc/0o5KqpPU+lR5/dsKQMwKfLznqaAJWHyP8nT3qPv8AepwziT5STn1ph3bJQYxn&#10;PBoAQYKmo8/M3alHVsmkOPk59aBAPuHPXNICeBkH1pCcFRjmmFh5g4IJpBYlOzD4jxUZ24fI54pC&#10;QGUc0fx8kdOtACfxdKQM24jA+tNbOQM03PJpgK33ZCByWGRUTFgG+TPSnMcM5GOajJPmr81AAWO9&#10;cr39acdhAw/HpTJFlLR/uQQB60zPzLzjigRKcDA3DpUbORtxIOPao2Lbfvk80j7fIj55J5FACggk&#10;fP8ApQxHk/eBpnG772CRUbHD8sckUDHHO5fnzTju2PiosjYRv5A5ppkH2cmgCQu2V+TNRHHzmm7m&#10;OzLDkVA7jcgIagRIQohj/fE80AqC3HOKgYtsXA/i6UrbsD5ccUBYduYTu2CTngk0hclucdeKbxhf&#10;rTXYCVifQY5oHYR2Imj4JJWo8nzX+UDikJJlY7gcjj2pgP7on/aoAduHmD5j1NGThskYHT3qNuEH&#10;7wc0wt8zHj2oGK+3AOefSoW6HPpSsVwcmmEtgfKKBDRkFyXyaQt8yDf1NMLDzgDjOOKiY/v+mDQI&#10;tsB5XMi9O1ViU5w3XtUTnkDe1R7vmHIHvQIsMIxHIfLJOKiJH2dfmH0pfMXd0HI79KhJ+Zzt79aA&#10;GOfmOMkntmlDHy8bWFMbIPWjnaM0DHnd69KYxGDyc44ppcbe5zQSdo4Ax0p2CwDIOSadkFWwCKgI&#10;O/qfenbv3Yww47UDF5+bihj60zcMDIOc0jZIBxSAf/CvzGmEnc/zdMUjHCgbe1IP48r170CFDOJl&#10;+VanVifJ/eHAbmq/ORlzwKA3Gdv0oAsajY6LfeGdQs7ywjkhmtyvPVT2I9MV8M/ErwPreheOb6a3&#10;E89pPMzRuq/LIvXBx0YfrX3PG+ZoyZcAA4qtqthpWo+EdUs7uwglglhIOR8ynsynsRU/C7odrn5m&#10;JJGUf96eWxhuCD6GrSAeXguea9C+JngrU9G8WXUi28ssE87Nb3CLhJlHZuwcfrXm1tNG6MrMFIUD&#10;nqK6Iu5BBcQ5clRx3GetVWUeZngcc1rGS2Z5F6e9U5kUhCr8ZptFRk0YdzbLIsmWjyo4pNE1XxPp&#10;fjDT5odUni8qf92/YqeqsO4NaLRxFyGdgSODUD26PZziVvkHfp9K5atFSWux2Uaziz6e8L+JBq2g&#10;xE3cYkRF8yMHoT3Hsa7Dy2EjZAxtGCK+NNB1W+03xVHJBeOoWYYOeCO4I9DX1d4X1i01TwZFNEEW&#10;TywJIt3Kt6j2NfN4zB+z1S0PewuJ5tHubDKN2MVUmiBfPlZweKuuAJgDMM96fj5fu4rzkj0VIyQu&#10;LmAcDIqcIu44Yk1eMKNNyxA29anhtEEcr/aEA9TWsabIlWSMoxuFc7eMdaqSSLGjvLdxrGnJLH/G&#10;jWdY0K2iaH+2oHkAPyJzj8qb4Z8OeKvEOpWt3d6df2ukrdDyY2BVp8Hqf9mu2lhXJ7HNUxcYrVlG&#10;0i8S634qtLbTNBuvLabaHIwuO7E+gr6M8MeHNB0LwpcRxQQ3GoSxKbu9b7zN/dX0UVsaXp2j6X4Z&#10;jhtbO0DeSA7oACfao3dzNcthuvGTXtUMIoJHz+Lxcqj02JZZZjJOCz/c4yc1REjeW6s+cvw1MLSG&#10;dSWapI13TTjyR145rsSOC5yPxGC/8MpfFBXkAUabw1fAGmvILOZcnb9rav0G+ISW0n7OnjS0eQfP&#10;oU24+hA4r4I0iKM6JfhiM/bZAPwNbR0RVjVDJ5NvtI+7yKhIbbI6gEjnHrSoo8l+M4Y05cFWz3p2&#10;JZCGhkc84GOQauWqQCS5beoAHNVvLTzm+XGe+KfHF87nzzz1560xD57mL7SoUMMnA96aZpNkaszY&#10;xxxVSZf9Mj+UcOOlaB8preEEJnaOg6UAML5tJAsJORiqhWWCAOoyWbkZrRVY02ZmTmoLgrtIO3Gw&#10;80ANSWYxMyscleRUOy5M6t5eMHnIqoJ/KuLT94SCxHTitV5Ga0t2VwPk5FAE6ufsUa7gSe2OlU7g&#10;yI+HmOWI4z1pqM+9T5jcN2ptzHPI6OM5UcigC7AIjbPvReAOSassYBpjmMqcp2rLjBa2KtK33e1W&#10;I8LZhWJIB60AgthuuUZj/GetX5BHN5i+QiqqcE1R+0WjKBGIhjqMjNQu8puodkhA74NMEadsk4gn&#10;A2YjbrnrU1u7/a2xIo+bFZn2iZLbG2Vm7Ad6errJpNzIIWQj8KQG9dRwLHD/AMTKIkqCQD0rmLt4&#10;0v8AIDHcQB3qsjTG5y95KR5g6tW1Jb276bG67CRHzzzT2AbBJALMnyYyxXg0zai3aOJyCz/Mopkd&#10;uPJt8TsWL8j0qz5TC9t1eRQQ46UmxG5Eyw6bHuwTJghfSsi4aOTW3Ic5/Sr9yq5ixqEeDBgg9qxo&#10;UuY5btvMDEscGgEOnt4lWNvPQktyo61ZNwV023WJE4A+Ud6zJkm82JjeuTuJYdjSxqPtCOJWBz6U&#10;BcSaWX7Sw+zyAyOOM11FgEXTkgur9U+6yGsNREbmF/OUlW6EVqhUuZI/kVVUDcSfSmgJNQnjk1u2&#10;WW8TasYAJP3hWY8dibxXjWIMwwBmo9Thh+2JhmPzDnPXFUZYAbmyaO6kXCjjdSbGXoo5orm6DrHh&#10;lJyDUak+VdMoJxIePWnrFe/Z5XMjttAznpircSBtPuGCoMJzQBDa3UscsrIjZI+YA/0q0lztupG+&#10;yKCe+OlZkMVwl+WUsxycjHapIn8zUp1eHaBJ+dCA0pZbAxWUjJGzGToasuzR3VnNbKobaMLnPNYW&#10;opCjxHymOQMAUsEl0sdtIsMx2sMKaoVjTebWrrXitxI0YUjc+cZrXItUggR7wyYxiqU5t5LazYqV&#10;cqMgVSnmaHyV+xM28AKc5oAsalb6e8sdxHcOCEHDdKyYILOXVFIudvPWpLyRn060jM6qD1AqFMQv&#10;pm28XLHjFINLl7UY7pNDPk29yQsZ3BT1rl9PkvXe/wDMN0mXwc5xXYefqCxorqMmE9RxistzP/ZM&#10;4WwiLGU42qM0MCdIr230eCWLUWZn6qe1WrW0Lx3E0t/D57RnAz92sZH1EW8aTmXgZAA6VA9yyNEV&#10;vp9xyAAaQy6Y7xbnUDJbysVk+92IrasmSSzAMwRAw3sR2qla3j/8I8qyRb2Y8krzS54ZR8qMc0IT&#10;Qt8fD8d/diEv8zLtPqe9WrORBDcv9kZsRgfMM1zGqFhcRqsIbDDOK1Le5uP+EWkQ25VhD129fSmB&#10;bjCnVrhjZQghSQari+kXVwj2ClRIcHHGKwLafVv7VdeWBnw3PPtWld747uyDFQSnQikFzpbWfTZZ&#10;btRpyjCjHPHvXP3l1s8SXIhhVVWQDbnhqrRNcj7WUDHeOSDVGZZ93MRyr5Jo1uB6fpx8zwVNK1za&#10;KI4CZV3dPSvOL828viF3W9kz5xOB7VRknufskixX19tdwJQrHBxWvFDa409ljYF4hwe1Ow76ak6H&#10;zYrAi3bKsBkD0qW+muGvbaNLPaFVRn1pbeVY9TKrajKkY4qO7lzrMYNsQ5cYxSAtGIKkImmwxjBF&#10;MAWQxp9pYAnrjrirNxbzPBYF7pdwi5GelViJ0igb7Nkq3P0pAQX9rAlnZN/a5zI3TPTFRJesunXc&#10;SWTfNHgHHWqeqtcy3+l7Ld9qMMjNX7e3v2hjLaXtAi5OOlV0ER20Uy2dwDIyiYHrwDWlaSJbacYz&#10;pqOwc5A75rM1Z786V4diFuUELsSw6tnpUemNctqiF5M4jIcmkBZvb2NZxIlj0IwuKqea89xbk6dI&#10;MSDlRTpmR9bkjFqFUPySK27G50+2eRTYwMxgO0kUDK1zN5ZtSlnlfLAdfas0C1GqLJHb55zyO9SS&#10;XTbtTc6UxzP8vHGDStIHj00C3RcJngUAQuWOqzybhuIGM9qhldjv3MCdtPGG1OZfOVcjg1UZJftU&#10;ysSfmOCO4piIo9geYlD97IqMzq1/xISM96cs0QluY2twCo4zUCorXMuISMng4oJLrGBp4cuoGPXp&#10;QRCbiIK64DDkGiKxmkS43OAFGSSelJ5McRYrMWOemelAyS5uZIw0cek7h8uTu65qNlkLR5Cg7QcV&#10;BMszSRMs3JIzxWhCkYsJGkuNz7OPagCMtOIQgZvwqtdLGI03SHccYwaswuBcMfIJ+fqRV1rW3maW&#10;VZxkRng9qAM9Mf2fCfNAAXnIqsyb5l2lsbuw4pTHcFxEVlx53pWsqiOwkj+zIHEJ2nPc0AUo52UM&#10;DZRnauASKazI8JHyrz1xSWFtqPlXgnlLEzE5x27U65i2KV8s5z0oAaoHlAecnTrVuziZpZgZG5b1&#10;qtb2ty6zEwsAmNxJ6VZmmks9MkcWLSOSAijvQx3LeoJbW1tpQF9G7yqcRgcrVC1t91xgzhS579BV&#10;YPPNdtM9uxbywTk9PpVqLe24FivzjDCluCZfhhjt9YuJTaiTEeBznrVFpmXWZNmmy7DNwAuSc1oq&#10;l1GZGMMj/u+e+PSoEku49e0+YTwBg5OCoIpgRTpfRNNNHpswQhd4YYxTFlDOxNtgmKtp7m4u7hY5&#10;p4BwfmVcBqrTfYVsgjWuJBkIfWkFjnobkHxHAjHgSn8a1p7m7LkJJH5UbLswOc1lGOzOrxfv1U8k&#10;Cpizb3VUbGetNCOyjvrWXwzbRTX0u8x4IPtWCVsH1CWEgKBJ8rjoahtoi8D/AOlAEIcU0yRJpV2G&#10;tSX8zAbvSHfQtStYRXLReQmTH8jAVViSb7Yn+j5TPJxUlq9qbu0DxrvI+Xca3pXsY9OtGBjJ54H6&#10;0BYrRWcLAEXypxnFNuVljggCanEC3UDvTnktZrdDFeFU28896qLHEXIbUV5PBLdKQ3Yg3yPBMJrR&#10;SVYYPrWm0Nr/AMI7aSNLGzHgLnpVGRE3QBb1WyecGluwE0OALM5yeBnpQIszxQDTLdfNQAr0ArnX&#10;uWttTj/0Zdpb5cjrW5ay2x0tmmX7uOpqvdR6dd31gokjVM/K3pTQijPEZ7mzmWBwrEZ5rVCMvRI8&#10;Jb9at29vZpNawPq1qFAGTuHAFOu205NQIjuFdWwAAetFxmOYbltPZo4wQZeRjFTSI8ekRRsQCSOB&#10;WrJIqwWwFmoUMvAqpqUtk1xZEcEKPlBouJEAtLVdKaXY7u0Z2riqMGm3f2Z3e8kjfzd0aqcEYrT+&#10;3qlqGj0dW2RcMelWrMT3emXcr3UY4PIPAqJJSWqLhJxeh1egaqk2iajBdTMbqNUEbZ++B/Wu608R&#10;tOuJmGEGCK8Gh+02/jOwkWRGjE5389K918Pz2kumTyKQS1qNuPUda+TzfC+yfMla59LluIU9HuaU&#10;jA36pvG4dAK1IpLj/hHJ7Zp2CF8nHBOKwcxrqdxJ56Fy/c9Ku+fuFqGdF+Yc186j6HZFfVAf+Ed1&#10;Urcz7di5GeMCvmDxHdR3fjouGQpBcsqgDqele/8AjnVobP4Z6qY3TLWuxPdiK+YoEJuM+fIWecse&#10;O5r6rJMKrczR8xm9dpcq6mtBG2SxiBx1NTvjMuC3SpY0cWqqXBOBUhQHyl84As4AI5r6Wx82TaVZ&#10;3N1fxLtfYJMu2Olen2cCQWFwuCNsYqtpFtDZeD4S1upmdAQP7oqWaZVjkYyDLr0zSb6BcdNI7QMP&#10;tJ5zk+tZfkoXbkEbu9PDbkT525f1qVwBG53DkipBIXyyI49oAAFMP+rbJGfpQWHmgAkZUYqPdmZF&#10;9W4oGOBAjH1qKRgACsowR0NK5IuCpPQfnVaQqXkwhAzTsFxuAefMOT+lDPtiPLZ+lAAOeTjtSMvA&#10;yO/NMSGo2ZR8/OavR7xDJlc81TiSPMxEfOR+FXFJ4GccUDRL8x2kHP1owwLc8460cc5NR7yzJjJA&#10;JqQJN+2FgZvnJ4FQKga8kZnYnIp7IplQnOccUHOARnGKAJpMEYAHQU2Nf3j89+KYuDKMseoq5mMH&#10;iMjjrQBMGYJTXc7E5yS1Rsy8/KaiYgtG2QMHpSuIuYPBJHK0rSYtphgnIqsHP/PSmM4EnrRcZKpA&#10;3HB6VFLKf7NncRkDzQAe5z6Cq7yXBkVUs7iR2uFRI41JZ2bgAAcnNfQngP4W6nO2jX/iS6NpHtWS&#10;OxU5KKefm/2j6dqLDsef+BPBfiTxH4sSKCO7tbCIqb3UJVwkK91XPDMw/Kvsjw9ovg/QfDNjZ6Xo&#10;lgrRw4a5dQXZu7E9SSeavL/ZNp4Y0rTdO0q0tbKJMCOFQCx9WI6k+9UzjzZSAeg5zSuyXuWJpZWu&#10;JS0rNlvmJPWqzO2VAJ29xTCfemZO7pSYImYtsHy9aAzYH7ocDikGTkFxR2x2z1oAdzkcU3B3HkYp&#10;v8R/eH8qUZ3DnpQA7q33alTJbHA4qMMApzTl4YcckcUmMfhfOOT0NOJJjABGKiXlpPlbJ96l/gxx&#10;TAnVyEAEY6daMnLEtzUP/LMDZ0pwIx04oAl70A8nmmDG7mQU3ePPdREwwaALPHltxzUfc0HfuX5S&#10;eKXnL8HtQA3nJ4pQilWzNj0pO6gk0n1oAawPnDgY9aXJ3ODTs9ARmnYXfjHWgCLDFc7hTCTkgpU5&#10;xwMUxhnaeOKABCnJK5yKiJ/eSY9aed25vQU0qpgn+Q9KAGhlwwIGfrS5G1uRWeEuHvoMyOApO41d&#10;Cjc2GNK4CEDLfN3FNbbh+fSnhDkcijbkNz2pgRjGTzTGx5oA5FLjHrRj5TkYFIBp9u9MYjf1qT5P&#10;MGGWmFB5jE560AJjg8Uw9zUvGKjOct8uOKAIjgOfUmmOuSxK+lTYxI2V+lK4zn5P1osMhA5YYOMd&#10;aUhcDvTyBs5JpBwVwtAEThd6fuzyKjYDePmI+lWGAMjZIxjioyOnydDxzSAh+fLcDI6UxgdjfLnA&#10;qZxnHy9/WmNkE8gUDKhPC/KeelR7fnOc9aknSV1i2T7cN6UbW8lA0mSR1qhkZVfN5HOKYQCDnOM1&#10;PsXzFzI2cVG2fMb93xng0gITjzSfL/Wox/r5eoxVhtvlkgd6hGTIcrgetICCXHyjbyTS7F+zE788&#10;c1Ps5J2g8VG3RuKAIQi+VkP371Ey/Lnyyean52gBRikzyOOKLAQMuNp29BVXYSZ/nPJ4q63O7K59&#10;KjYfu1OznNAGeUcSSDOD3pD/AB1cYZlYkVEyjEmF7UFIoOSA3yn8KhJ4PymrjI+WBZaqvnecqBzQ&#10;JkeOeBzTGwVc+Xz9afj53z7U0qCT16UAQYfa3y1C4O0Zc5q2Q2xB5h49qiYMCThc4oGUtvBBZuvB&#10;pjjnAJ69atED5eB3qM9H+QfWgLFfDl0AYYA5prblbANS87x81MIIYnPWncCsR/rfrzUZHWp3+8R3&#10;qNgc8qPzoaGQkDD5Q1AQdzk/gKtHG4ZXmopNvmrwfu0gsVj95hg/WmHO081Ng/MKYQRDKAvOKLgV&#10;33eW/Hb1qIE7V+btUpAO0FO9NIG4kIBxTBEZ+/TT/H0HSnkH16Go2A2Nx3pFIZ1K8UxskbcjrTyD&#10;xxUTY3Z8s8jrmgCG5QG0fK5+Tn2rkn41a7OCBu6etdd1MoLt93iuXu1269OCAORjPes5lxIZtnlW&#10;ylThpRkV0lplYIv3gUFAOlczJn7Xp3A/1grpY2JRSY1B2LgVG5TNqPeeFkGOO9akJOJMnoBye9Y8&#10;PEM+W/hHSrsLMbWX5ec+tRYg6vT1zKW2cgDjNd5pwciw2ybQH5xXnWmBz54LknevINejaZu+0w4m&#10;OMr+FOGhEtEdl+98lCCrOu3aTWzCHFpuLrvKDj0rLAxMF28LGtX4yDK2ZScgYreG5D2LY3bVJIq2&#10;gATcJcgjpVYbN3c/KKsDaM/LyOlaIlj/AJjCQSOalTiMfSoVxx8xqb5tq+lMB4LfNkU8HKsMimDB&#10;LAtSnPTAwaQiTICnBNO/hyCM00bNmM0842MMAdOaBj1Ocgr0708f6tuaZ8v2c/Lz60ufkPHagYc4&#10;NLyCvHak4APzUo/gz70AO5w3y9KUE7W+tA6OMU043qTxUgTgcHnikJGXxijI2kB+MdaiyQ69aAJ1&#10;B8uVtw4x2pjEYPz/AKU/P7n7x5qI53k0AKOhwKXnB9qTsKXjBB4460AGeVAiJxTgThiCKVNvlXAz&#10;yV4NCKgtweASTkUAPz1+Y0hPPUVGC2H478VKioWGTjHvQAz5tx+UY+tKMbCNv0pMHzm69elPGcSH&#10;HQjigBpPI4pwzhyR3owu8/Sj6rSAPm3k54Apwxs60zvnnFLk7yDGeTwaAHdxhqUk+W/ynOOtHrTh&#10;vMbjYMZHzUDI/wCLpThjLUEAXIUnt1oP32+X6c0AHPZhS8YNMPB+4aXLeUcKODzQAc4PFRruDynI&#10;JzUvPTFRnr0oAlViYmye9HrSDhW+XtQp+YZXvQAEHevy9KUBsse2aRi32lOeMc0858rPvQAn8J96&#10;aM725p+BkfMKTn+6MUDH8l2HHSm4fbnbkUnO4cVJn5H+lAEWeZSM8kcUEndwppONzc96cucsCvbg&#10;0wFAOfu07+Fxs+lKAPLceaDTcnbzjjpQAhzuBpfXinADPJ7U3jLZB4oCwmDvPB+lHYcU7+7hvWm4&#10;k2sdg4PHNArCgLlSScUHibhuCKT5srmnYJMbecMjtQADnd82R607nD80w/eX5P1p1Aw79aX1pDjc&#10;PpQPujigBeeflo9eaU5xwhNISd/SgAIBx9aXueKT8KO68etIY4Z4+YDmpCBgfKMU0YIPHOKYSdpy&#10;B0pgLx2BpMtuHy0L90gnvQc7yPypAB/iOKPl2nIOfrR3Hy07+BTtA96AG9qd0zScYakOd680AOBO&#10;7oOKaeWbjvS+vNIB+9zg0AKAMil7tx6UfJ5mN3am5O4/LxmgBc9flpeDGSPWm9xxTxjjgD0oAQhs&#10;nBXpTdrbZSDjpTsE3DfPgd6cCMAbh1oAiAkEcuWUEdaUbfLUmYn14pDgXEwKNk9OaTnLfu8elAAM&#10;F2+XjNSZG1v3fP1pBgDpQOvSgQvf7tHOB3pcLhvm5ppzvHFAw9eKcCArfLzTfSk/HmmAm44b5aYS&#10;eeaeB+8HA60pxjO0CkIj520mRuIzgin4PmUxwpKNjFAxxA2+9MYjePmz70mWynzE9adj5X4xxQAo&#10;27fvdab0J4pmcY4NPAJjY8+1ADiVKAgGmfNuX92TQgfLDP5ipACD1HtQAADBO0AVA5bzgVQ9ealP&#10;fkUw4A5NABgeU/HPFMY5Vvm7elKegqPJ82YbiMY7UxETbsqcUh+6/Hann7zDI6VHnDL+6BwOppAV&#10;2XhsMOOtVJFJ8rLji5XP51alcFm+QAbvWq2C2p2YA485e9Io7iNFFlakZ+aBafltkylV56UkZOIA&#10;Y24gXBofhpDjHPWi4rEQVhkYH1p3ygnJprZKj94c0mOF460gHsQS/wAnUVG3lhOGYnNL8wBG0fWm&#10;Nu8yM4FAhT/rRiM9KMHEnzfpTgyFF+U5/lSHbv6YoGNH3k+bvTmPDHjgU7CeXJz24pnpzQAm4+Wz&#10;eWMUvWI89highTHgk9aTAwML2oAeQvlsODUeecUhz5gBcgD0oB/dtlOc9aAHDGTThjbnccgU3j15&#10;pDncPl60AK2MjBNIBkH5uaT+Pr0Ip5xhuKAAgAsQQabxnFIc7kGOtOHUEjvQAdMfJSN3+amSO5uI&#10;/kGMflTlI+XJoATM26T92cCnDGxvm7UbwSV3AimnO8jb9KAHDnJycZ609dnAD8Y5zUeeowKcMYX9&#10;2OvWgBDgSPhFyD0JpAWw/JoJXK5HNJzlPl70APAO1fpSHr0p2G2vx0pvrx0oGKu3L5YUhPB+bvTW&#10;ydg460hV97c4FADf4utSZ+VqbGuZZ8gj3p5GF5YdePegQhPXimqX84cYAHWl581geuBSc5b60AOH&#10;fDUEfepVU7ZMuOnApBnD8HpQMB60mPmpB1X5R1p7cHPTIoAVQfmBA+pqPC+a2Mg1IgXa26U+1Nx+&#10;8zjvQA7Ay3H60v8AA/zDtTDnJAJzQ24p0HX1oAcB8rZAxjrTTgbvnI9PenHOxRszx19KjkYKjEhM&#10;AjOaAYo+62ByBQDlf9X+tKCrQo0YU9M1IQwVcx44oAYD7UdzRxwKapG85JNADx1OXFLglf8AXD2w&#10;KGCeSvJzmkOcLx2oGOO3Jw2eOtB7mmjHNSqE+zyg5+tAEBxlqUbdmN/X2p4HI5oPHQCi4WIsAF8O&#10;QTQN4z+9Jp4DHPyHijAx1pkjBnzBgVJ8vzHPNNx90Z5pOcDimApJOfmNIM4lyvpQB+8AqTA5y340&#10;rDuMAG5vlzS5Hk4MfenHZ8uM5NOAQ2sxbt0pAQsMkcH86QgB+TnjinnbsXmg4w1MQLwuAKaR+7Az&#10;/FTu5G8Gl447UDE6b8E847UjZyTkZyKXorjjtSfLsHXPegBjtMQ2AOnNOQ/uWyOeM0o6g5zSnHzf&#10;IozTuIeNvk8jvwKYxJl4QdOaM8HpikQx+b97HHNA0wP3X/Co2x5akScnqKXnB5ppxk8VYhwANuuW&#10;HSoweH56GnNt8k9BgVH/AJNACknPSm/h1o3ED7gpAcyH5R0oAk4ypx61GxUqCEOPrQe/zd6a33Gx&#10;jp1oAcH+Yr5Lc96cVUxv87Dio1Li1OWU4am5JRiMYzSAUMMj5T1o+XIylM4wxBPvSZO5SXHHWgAk&#10;PX5RgdKaCfkweDTiRnp+FGFwuGGcflTAfG3Mv7pcEdaYSDKeR1oPCsC3fnimjb5zksRxQAmfmOUH&#10;Xjmn8FX+dfaonI3sM0wffYh2oAlxwDgDnmo26n5aMnD5FMyCCQaADcuCNpzTf4D+lN53v8uOaXJ2&#10;tjmgBOjZCjpTMnEgKDHY0pwQT6U0n5X+WlcBp83EmHBxRk+Uv7wk0vyBZeTk4ph52kOPei4h2fk6&#10;imZGfuUHATIGST0qMk+YpzxjmgBxJKkhe9MYtk9KXI2v8wFRtjBBYk9jTGKrdcnOBSFl8vO04zTD&#10;8sjnjOKbvJDDYBigRIzcDApnzfN81MJG88EfjVd5GEgHzdPSgVyckUmVDryRkGq8bo0cpwMZ5OaX&#10;cmV70ATh38sgsDzxmo2bhsR9ajJ+UfN36UhPA/eCgaQuTj71N6RMGJPzcGkyucFsDNNZvmbgdaAH&#10;E8Hioy/zMCBz04phJKP17UzLeYvzAY6GiwyTPP3BnvUWeCNn40x2bcvHHP41EWbK/MQSe1ArFjI8&#10;s5Hbr6VBuBYkkk54NIWPnYMYxjvTTwrfvB7UAP348voOabMThSM9OxqEn92Pm79MUhY5IweKAB5Q&#10;qRhlYkjoBSNgrGu5uelRsScZA4Pemln+0ZRwCF796BkuGEg+Xg+9MkO0IMVH+98tdzgNk5XNRFs7&#10;sk8GgCQklj8p6etNY/MOTURPB57UzdyB5p60CuSl+CdueKiLgB2+bn9Kr+ZK08qiBvlP50pJyQVI&#10;4oEOQqXLbicn1pWzvz71CBtDBQMbuaGY7s7OgoCwFiZckVCc7x83Gadk7nyajJ+Q0DHvgoR5g6cY&#10;7VGN4C/OelISMN0oXp/raYDtwJU80jYwMjikbAB5pp25PSkA4lfm47ce1NU/LJkk56GmkjP3hTcg&#10;dBzQBKMDBzyQaiIPJz1PWj5thzilz+7ztGaAGgoWUMfpxUmF+Y+YvHvVYjIYdt1KFHnuctyPWmMl&#10;J+Y8Uz/lpGCR0NB+63HpTGPrQIeGfzGwQeacC23/AFYzTBja+PWk5ycUASA81IpYXUOJSPXFVcN5&#10;X3jn1pwzt9TmjcYaxpukan4R1WwvdIhlgntyCpHzI3ZlPYjrxXwb8RvBureHfiSpKXE1lc3LG2ul&#10;UhZV/ut2DD9a++0d1kjIbnPeqGu6Ro+s+B9bsNQ0m0mtpLYg5A3I3ZlPUEe1SnyMTVz834UtZJkJ&#10;cooHK+tSyx2vmN5cLBcetdb458Ja94d+IHkzpPNYy3DtZXyr8sq/3W9GUfnXI2jrILkiRCBJjJ4O&#10;fpXQmmrollCaJPNjOGzjiq7IWtLhWQ43etbVxCyyZV1bC81muredwpJJ/KmNGLPZAwuVV+Peuh8J&#10;a9daR480cSXcwhaUK2egB9aaSi2E4KoWIrFuIN+mSh4wzbs5rkr0VNNWO2jW5ep9hWc9re6ZaTwy&#10;giSIN8pzWxHE5UDHQDmvlHwZ4r1fSbr7NKJ5bcSfu89UHp9K+hdA8SWWqXUSQqqO0J+U8HNeLWwD&#10;T0PUpYzQ2tY1DR7LR28y5VpCvEacmvPpbzx9q19Da6b4Y1WOJ5QoIUgkeuTivS7HRtObVJp5tPEs&#10;rXXJl5xz2Br1vRbLTrfyyLC0DeUCNqit6GFtuY1sVroeZeDPhraRTWF3rjhyriQxM2d7DnBPpXuj&#10;sg06FIIrWOOOAJGka4CqPaoJp3Yld2AvbNUWkl/efOK9KFJRPKqVXJ6jtzAPlyTu6k1CxUkDJ5NN&#10;Jyi89+aTKb14FaIyAhw/8NSIWWWAhjkyCoxs2t71MhBeEdt3FAmcz8QVth8C/H7PJgtocm4+nFfB&#10;enEDQIdvU38386+4/ikrD9nfxYolbc+mPwO/FfCWntPHpmm5h+VriQKfxrS10i76GiGRZQrueeal&#10;WSJmbaPpUJRGvCHi4yCDVkrarLbhJFJxjFaGQGT/AESVfsW4luPao2iuktdxtZCSMjmtFlgSyYmN&#10;S+AevSoEuJSrAx5AOBxQMwZGuDKCsMu7d0qyryYXMbLkVsFIUgupTaqW2ZHFMRbS48Oyuki7wTlc&#10;YIoFYzpPMeKMbpCM9BzmkmhnawtSfOCA85zVi32xTxbpFJ3citWe6tpLVIzYKEAGDjrQMw/IhNjH&#10;ujBIAwBSEMqsPLbG3itILCAreblc9Kq3JQyuVAx2oEMgkCBt0a89yatQvb+Y5PG49azSm5YwZZOT&#10;2FWAFFsFKseOKBmvFHai7CN5ZL9CO1VL6MxyMokByO1U4zIlyG8+QYPeppJEklt3Nz0bnNAaGRHZ&#10;qdSaWNZwXb5xng/hW4EjFq5EHRe5qRvIFmClwPudAKp2z3L/AG5JLGQru+VhTbEkXbR7TzwsqKN3&#10;CuRwDVh4HbzY9o2E5BXvWZLBKLR0ZZOGyK2bGdDo8IDbmVce4pDKU1japHHmQ5YcjPSi3a3VVAuH&#10;69CaLmZ/t53RgJnqTSC2aWFZYrhcKfnGaYFxHjN0NsA+9wa147C3lElz9vkVhBlh6YrIhEKKga5U&#10;VtJOyaLcNHKD/o5yKAOYMF1Pq07R30mxJyGXPXFaEqMNP+VfuR8+tU9PnY6rdssLj9+3HrWlciYb&#10;pPKPzJyMUAY8JL2pLup+c5Jp7JGYhtkY81QmuVt5HVtPZtz8Yp0V0skPyWp47UrCdiZwUliO3t0q&#10;9bB/srSJcPgE7hVDe5uButmKhhx61vytp66LG8cRXKDcnYUxozpXSS3YHk76pAzfaSPIwmR8xNE0&#10;i/bHMaNyOBV6KJJNEXF4S5B+XHSkBqNuHhSFFjLEjovJpLe2lXTgJ0miDLnLAisJLjV7ZDskSRo5&#10;DgN2q7JqesX2m2yXF8oVDyqpg0wLAubSCdMXMbMZcDI7UupLbBdLuIWQFhl1B6Vzd5Az3NuVuyqr&#10;IMr34rcsoTLBNG1vMUEQw2elCAlKedY2zjY2zG7NWmntxZWka6W3GAAF61JFFAhCCTavmAcmrOoz&#10;29rHpO3SopWLDoOxoAwrqa6S+tQLAD94uOe1aNzC73OkMLkIDCMjFXHt9NubyylF0sbFAWXPSrTp&#10;YJMI31BM+V8h96Lisczd24LXSmJs7euelZotQjWe7WAX83OCeldA63TyX6lAwVj8/tWOLcSXc/yy&#10;/fGTTQmjVhuHluYYpLM/LGAHx/WrEr2lnbXc4tPM34AU9qt2cCfZY13pgJ1PU1ga1O66hp8RsX8r&#10;zMA460kO5Lbanp8uqKz6SUU5y2M5qtfw6cNQimt0D5blAKljggEkJWBVGz61YU2kRYiRGbB/Chgj&#10;PL3JMAFiqhSOMda1rpAvhOSTapPljgdqoJKr3Um4gZbrVkFJIJ4mlGwISST2pDMGHk+Z5xYlsEGt&#10;Tz0FusclsgwnynHUVScWnlzeTNHtAPBPpQrwyabGr4ZsEA+lAjUsotNWea5Em5iDhRzisy8cz6nI&#10;y2koVG9K19MitYtNv5ROWLKdoPaq1vcKNamR9Oh2ifJJ4yDQHQzUZlvIlDMMrz71YkjV7UYkBctj&#10;iurU+HZZmEfghIWMYxL5mee/FYE8Mia9dvHE3lxqSaAsNigtLfTGLW0LOy8L6VJCbdreYiNVGDjP&#10;aspbm3knu911zu71Oq5ERW5yC1MDTtVtFvoy0qszSccVclgtl1d5Db7WKfKSOlc5cG8i1KwdG4J6&#10;VqC/d9PdZI0LBeG9KLCJ5or1NOvZgzSEuCFBrPW5upLiNG05o8Dqe9bunz2b2cKDU4zJggqazNWE&#10;kcV1gxblUk4xQNaGbdGNJIyLpd7MMCtF9Vli8L28MllufyztIHWsi0FvJonnvE7S+dypPpU17Nat&#10;Z2zJYR7lUDb3NIZCk91PbOZJsHceMdu1Zsz3ttLG6mQnzOmOoq/FNm7VRosm4soCgdTV/UPJDWEM&#10;1lGshUbR7UAihE001xpsnmxfMwLKOtX7y0Zp4G8zY2wYFWtP062i+13SyM/yDCFuF/Ckl+1XF9ck&#10;MEjSPknvT6gYl3dypBbQNbIX6fKOtWrFhHZBpIQ7kcD0qhgLqoZ4md/tGAMe9XJMR6zkR7d0Qwpp&#10;CuU7wK1+7oHXAzwar20lx/bEO8MeTzV6UYnuG2fw9Ks20VsbKWTzULg8LQBh38THVEYOAM88Vesi&#10;mFVljDBflJqS6iLrjJHzDpVIxXKXmWc8L1zQKxa8y6F9eIX4Y4JB60x0Mcb7mYktwKkiVZFuW8zJ&#10;HYH0qysUkvksI3bHDAjpQO5XG3y48wY+Xjin5VY3HHNaEotxpsilRuCcDuKwQ8kjTII2ODjdTEXQ&#10;2bcBYUAzzVeWW5hlhMcoILDKiqyC7S4kWVcLg4bNWYF2+dPI5b5/lB6Uhm7b7za+ZLbxKVhzWNI3&#10;mXsxSWTmXr9KswXiPr8ivFhNg3KK1JF0ddJu3W25C5FMQsTXKaJGRb72VeeOaxbyVDcoWwDnOKlt&#10;L2VtSlwCiZIORwahmW0+3zSGbeSScUXBGxZTW7aLdLIOdg2nGM1nyuDdmM6c5xnYSM1HCTLEsaw7&#10;EEg5rby0dimbVZNseAdtAIyoYB5M4EOPrUc0V1GttiLq3WrcrXH2Rm6En7oqGSW7FjBHJbuTjggf&#10;lQBctbq4iikgmSNmkj4OOlZkwb7RcBjJy/BxVdPtp1S4E0J3IOpPbtWkJ1l0aOJrMExMdrKOaB3G&#10;wbg6BYTwOtM1FUSxtWkvFLscqB2pweVbF2W3ducEYrNm81/O32khxjB+tCATyYXhs5Vfn0FXo1UT&#10;RbQo+TjIpLeNYrdWZOg+4atxG1uHmVYGQrTYiGJpUuZGFup5OeabIgeC4IQAFs1K6BBckM7YYDFL&#10;Kl0mmiQEbCRkGpAWC0gfT3DTtvH3H/u1VmjukaRRKCCCMZ61dj+0tpwIYqoXOO9QWZMmsTiQtuEg&#10;xmgCkkFytsga4k3PIcgVYltV+xwiSe4GR71qyEJ4jgIiX7nTrT7hppbSX/iXnEZ5IFAMp6Z/Zy6m&#10;8TBvnACsx6H8a6mW0sf7Euy0MJcL8vI6VyUMRdbhzYkeW4OQeatmeU3MjN5v3QOvammMzrm1uPOv&#10;lWGXyyw6dKclsEtLZDKFwQc56VuwzxtaugjUisq8jVrt2S7cKCMr60mIiewhaeWRdQmBdBuO/wBK&#10;dHbLGhYybz5gwCaeQDo14oZg7KAnPepYraRNKtPP1Yea5ztB6CgZbIkbYGeNQYcZJrn0jmj1q5Ei&#10;7180857GugaES2ZBmfsAQaz2gMd5OJLscJ3NAkPhsma31VlmiERTLAnpVGITw2+qxRXcvlySjK56&#10;0SyqIljGrThXBJAB5xUumozymRpMhWIyelAEK2925mHmyqpA3HmvQvBl6IZ9XtZZsnAMbE9R3rj5&#10;550dgIFCg4PvVjT3WLUHkRHdvOU9fXrXFj6HtabTWvQ7cBX9nUT6Hqdy0cl+7RoyqJBgg9fWpZGn&#10;ECMoYoEGap2/7y0tmRkAMYO3PQ1Ld3CQaNdPIwBSxc+3Ar410LSUbdT7JVbxueO+P9QkuPEXhexV&#10;/kjYvJz3rnbaEKVPkDiPiqRkku/GviS5ctta/bYT0xmt1AgaACRTxyK+0wdH2VNI+Mx1X2tVslij&#10;xYzMy5LHjnpWtpVgr6tbO86ERvuJY/Ko+tc/fStFEhYSBTcIpVck5JwK6KCw1u4uJLJ5ru2t9kT3&#10;JGQZB1ADe/tXQ0zk2O1keB7O5aKQMiooBz6VmyiJsq8OCCMHNaAhhi0+4h8gJtgQKufT/GqDHMr5&#10;zS6kDHjVVUKP4RgA0w8gqWbrTpDhPvAmoDjy3bBztpjElYraTsIyTswKgtmcwpnduycGpVJa2bIG&#10;N350BUW8LKMZXpQIficsN0obmnNDiNTu69qVWGXIJ60OzeVnnoeM0wsMOFjjwoNR4YtJkDrQNxhc&#10;5HBoGcnLdqQwVSGl+YcgcU5WO8jK/nVWaVBxuOd350ttFPJdPIsfQjgmgC6GJYHHelVlBJ2ACkk+&#10;SbG0fdpmQVbP5UhkmW3SEuevSnHvg8EVADyw21ISoCrnkiiwDos5DZHWpixIbKCowFWFs7ie1Ln5&#10;PvdueKQhcvkcHr1pDn58MaATg809lbGdhHy559BSHYbk+Wny9qYQSZAN3UdKVZrZlYLJnD4AB71c&#10;tUU6nqQ4ysYJz2qZStqFj0j4V2NsPjTp99JpNvcTW80YgSQZVCxxux3PpX2RqUsovGQSnalspx7m&#10;vlb4PlD8T78hQRvXjHoa+mL1ydWuyWYkqM81lCpzMV+hEjZt5WAHFNLt5C59arKT5UnzcZ6UeYGX&#10;G0cVqKxMzMIe1COxC4Q4qFs7SN/4U5c7funrQCLO75RjvRn5j1pqMoVc44PSjI3THZ196AFBORxU&#10;nPzVEM7TxTvUc9aAJOSRxUgPAGOBTOOeO1O/jPFAx69+eaeMZPLZxxzVZ94jbGc44FSQeYbVy/3h&#10;2oAnUn1+tP2na2A2M96iU8j5eAamdy2390cDqfWgBnzZ+5+tTK6hG/cIT61DgecuZRjPSnlTg4HG&#10;OMdqAJcvuc7hyKQbipz60bf3a5z90Uvbp0FACY5+7SYH7z6U7+9xTCf3ifvPwoATcMr+76+9SDlU&#10;46GkUR7WOTnNG9S4Hl45oAXH3885pp+8aXnd96k7txQA3+JsDr1oIPkEZA5pxz2WkIHm9TQAhDbC&#10;Nq9O1RDf5jEsKnbBHA7VA2fNGATyKAHg8Hj9aTK+Qfk70rAcH5cYHAppPyn5eBQMaccdKYQvzDJ5&#10;pxxluoox93mkIi2x+cMA4pSFLNxxxTsD5uKP+Wj/AC0gIxja42CozneeKlGdp5ppHz0wIuqn5aTH&#10;yjipSMH7tIc46E0AQYO09DTSPmfjripGVQ565NIe/B9qBkOD5inj3pf4OnFPODGTt4oITaDtNAyv&#10;hyD8h6flTCpMTD1HWrBB2vgfWmADewNICBEwuM5OaGUBGzGcn3qwQMn5aikztXgnmgCtt+XpTGH3&#10;Ru/Sp8cd6aRkNjBpgV8ExvhOKhwQr/L3q8QwR+B2qJgnmJlu1JDIPm2HMeaidWII2jGasNwTzxTC&#10;FyeT0556UAViOANvao2X5BhSR61bKnLZVcCmMF2Aj16UWArYHlkbAT2qNgNjc9qtEHYwKjNRMOR8&#10;uaAK+DgfIPeoGU+aCBV7CYcFcZFQEDd1pDKzoxJBX9arSQ7kb2q8/wB1uvSogepFMZRMZ3x/ucDb&#10;zUBGDKPL79a0myQOR71A20B9y56UAUNpzICD2qFlOTz2q+R+8HzgCoHHXjvQBTK/O3ymmFV2nmrT&#10;Dhvl/WoWA8z/AFZoAqOox071G2OAMdOKsvUR2ndyKLAUyPnP7v8AHNIQOMjvUrDIblsA9Kadph+/&#10;z6UxlZ+jfLUT7TGnyc1MQcOPpTSB5vUDA5oGVsHJOO3NRnoeKnZcSN9eaiIXc/HepAhxzJ8vp3qN&#10;8gHCg8VKf4xn04qGTOccUARHOajPKYyeT1qUgAnik42g7vrTGQHq3Hamn7jcdRTiRzTSRhvk5xSA&#10;hwMOAOT3rmNSDC/jZufnGK6ZgdhIbGKw9UAKcnJBFRMuBkPk3NgNh/1grp4QPKTJOSgwfSudXAlg&#10;JT+IV0kJUra5m5aPgYrNFGrHxbr8x561ehUAy8HGR1NUoM+Ufkzg1qRKNqjH8YzSIZuaZuF3O3kf&#10;LtG0E9a9F0YEwf6scSDHPSuCgQhUAuMDaORXf6JGfIfdOVJK85oRlNnXpzfp8wwUG4ZrTjEflr+6&#10;PXg56Vnxx2qzTt5zMx2/Sr3zZULEMfWt4EvYuJ1Y5zVpe/viqEO/zLhTuxgVoJ/y0+U/d4zWgIkX&#10;IAwg/Opl3GMkjvUC79pyRUoLbWyBmgTJRt8t8g9qOCvBPSotxz0qRdvmvyOlAiQZ2jKdqD/qsBe/&#10;JpMna3HpTCflY4J6ZoGWFP7sneTxR8285PU1GCdp9Min5JcncOlAIUkgnA/GnA/IM0w42Zz3pSea&#10;BkoJ8t8imtyhAPekGfm6Ypf+WuAO1KwBGQJR8p4HPvT8Ag/LjmmdGX5e9S5PzncPyoAad2xht7Cl&#10;4K9aPXmjikA9cFJCF4A5zSDYVX72CeKY2fsrKWwN46U/gSAAnhRSAd/y1PA6flR83HNNJ+UYbPrx&#10;Th9/imAozjJHelOdp7U0dDkU4Y3jMhoAXuacOh4603A28HvQCcikAoz52SQBtpf4R8tMOdwOzgGn&#10;g8HgUAHpxThtLQ5YYzTDnd9KAF/ecnOOKAJG3bpSsIIAHem5O5fnPB6UqEhevekP3m470DBiSvK/&#10;TmgE+U42Dp8tHO0/KcUgDY4PNAEi58s5QZI9aQqACNp60nzbj7H1pWJyaAG/NvPH0ow+58gdeKUf&#10;dPFLzvHzCgAGeOKAPlQ7aB91vl70o+/yuBigAwfmz3oCtuA3/nSjG5+lN+bdw3PagBxBB+7n1poz&#10;/cNP3N9mmzGuRjB9ajXl2z2oAk5waQ9TSn7j4prZwcDmgYzPzt+7PP6VIowvUdaQDr81P7H5qAF4&#10;z0NHrx9KYSdp4oyaAHrjDeuKOw5qMn54/lPWn/xtxQAo3elIfrT+Nj/MPpUZ+9QAvb7tIe3y0jlv&#10;szbV5oH+rT1xzQA4/eHFL2PP0pp3bc4XFNy3aOgCTnigZ2j5aTnjinkLtGWP0oAcGxMoxjimn/Wv&#10;83fikIG88nFAxlxmgBybTIw54HNLxg+mahPmecMACnjfk5FAxSWBbj8KQZINKRw3zfWlO4BAsIPr&#10;zQAYIAJIpn8an3qX5dx3E8jjmmHBzjj1oAk6n0GKa33H+U9RSgDaRQ23fggigBP+WQ4/hpvGM4NO&#10;w2xgVGB70nHHPSgQhJ/umj94F4UU4dOvekf/AFhxwcUDGKZDIg8knJ5qbHDZBpsZIUnfyGpWLGQk&#10;sTQAxt2R8ho/hpB9+TLcDvTxtKvjBoAOeDkYowPL+7Sf3vlp3Y0ANYNuPyZ9OaeAuw/N9BSY+Vqb&#10;zvHAoAdx8pz3oI+c/Lj8aOx4o5y1ACHqfk6+9OGNh6c0nY0n8J+UE0AKc56dabj5uh+tOAPltkgY&#10;o4yPm4oAT14o5wBtOKQn94eMCn5HlnntQAw/7tMOPk+X8akP3elMbGeRQA3HzN8gpDuCqADipPwp&#10;cc0ARDBVfkFPXt8v60zjd93vS7iJQMj3oEPPB/GmHdvfI9Kd8uCdxprYMnB7UhiDq/7vH40w4w3y&#10;1LztYFf1qJgckbqaADjbIMc9qiIcuMgU/jafmpjkiQ/N24piI2B3jngdaiOf3ny+lSuRjlhUTn5+&#10;vakCKUwO4ccYpLbB8SaWNxwZl4qSTHyjaaZpgLeM4eTtRuKTZR3su0XMwUqF8hKqtuLrkHH1qR8m&#10;eXI4wO9IAMvlxwOKQhCECN8w/Oo8fN/KlYLg9cZpx2fusHqtADSMwygcHsc1HhhsBPPrTpGImRfL&#10;J6E+1Bxvzuz8tACcBD8tJzzhf1p3Pln5qQg7jigBoI2yDcBQS2OvGetNwSeQfvc1Lt5bg4oAaPu0&#10;djS8bWOT9KXjCnmgCMf6xPkHOaB1OAetS/L8/aoz1PFAAOQOKdxzzSc5+7QN3zfhQAw53rQM7OnF&#10;ITw/ydPemeYhcruBINADyelMy+0fLnJ9amwuPv8AT1phHI4oAAGwcRgfjSMpKjtz60/n5eOKf8uG&#10;+agCJQwIHlnrTxGpEh+0Yz0FBz5bccA0mTgcc4oAUAZPNNPagfdck0vzbj8lADD/AKwcdqBnacGn&#10;YwQN3bmjK7egoAemPKcetIcDgsM4pQVCHgcjikIXPWgBAeWylIzjcAJOpp3Y8fhTGCeap2igB4PT&#10;gc03DGSMlsgHvR3Hy08f8tM+1A0P+Q/aPk5CVXUHYeSTuqQkb/ufWj+MYIoAQZ3A4pcc8mlIO/px&#10;SjGw5IoAYQdxGRVaaVVATBJLDFW8fNnzM1HIkZLfIucdaABGzHGfLP3aeB8rfLRGEEBG4DHaj+N+&#10;aAGOSHjAzyetOx8w7+lLxuxuAoX73X8aAD5s52iq80LywuvOQvHNWsKR/rB9KaWImj5PWgZgRHU7&#10;fUJkNrIUL9a3IpndeTxt6elSSMSo+RDz0Iqk+VuMqigEdKBF4AbpOeQKZ0ByKiRvmPPOOan6mgCM&#10;sd7AxE+mKm2kw8g9OKZgbn+Ydu1SEjYOc8UDIyGymFXHfmn/AMAqI5Lk5IxUin5R8+aAEJ+cZWmy&#10;HELEDNPYHcRtqNw+6QBc/LzxQhMcjqbdwAenNLx5ZqGNFVJMbsZ709s7FO5uDzVCF/jHFHc804Yz&#10;+HPtSMo3ErJk0gGFsfMCCcdKFdyCTGMU7b975abjEmTigB5yScAY9KAT+8HmemBil7daP4ugoAX+&#10;H7lMYLg8Gj5/32ABgjFOyMY2fWgdwwvlL8+CT1ph4mkH2gtgDnFPO3YwwcZowuGGztxQAAEuxGMY&#10;o+Xb93v1phZvs9x8xGCMYpADtQ7uR1oAk/CmnOThqewbcuFHSmfxsM0AOG3y34zx0qMAcntmnj7y&#10;/N0NDf6qQ7Rj0oAiGOaGCi3GDk5qI5wOaMnCgtzV3JFbnbTe7U0sd5GwY7UmTg8UXGSEDa1NP3cg&#10;5xTOdmC5znqKPm2AEmgBuT5g+XqaUkZPPSnnbtb5x0qFtpVwQR6HNACyMAgxjgc0xWPlHnPNNA/e&#10;YweaDjbJhD7YpgSNnYPrTD1ORSDGCCW9qkxHtJJ6jpQBHj7p39KM4kbjmlOCF59aYdu4nNABk+YP&#10;n6mnEsGPAqFuQPm70qtkuC44Xv3oAUBsuffrTWK5bFKTxjB6VVkkdRhVBYmi4E38C9Tk03J2sADS&#10;Lv8AJAZh05ppJy2Dx3pAOLcNgU0sdi/NTSf9mkONpytIBwYeW/Bz2o4Kv8vpURbnGe1NyRk7R0p2&#10;Ae5G8rjnFRE4Vhnt1pmT5hOeTTc/Kp3c0wJMgxkEd6b8xMv7ogdj61HuPQkUb5MRjeMCgBSSBggk&#10;4puTsk46UmTu5HNNP3shxzQIRjn+I4oyMNjHamEkGIGXjB7VEXyX+QYz1oAmY8nimH+I7B0qIn9+&#10;h8ztSEnDHccUBYqSIfPcrMy55NVrWeT+0ZY2T+L5WNXX+6w29uKyolnPiV825VV6NnrQM2mIDtwK&#10;rEv9rkwePWnsxO0ZzzTGwQT044oAUk7l/efpTSRn/WH61GGPIKjGOtG47o+nQ07gLmXcSJRwfzpS&#10;37p/3YyelQluW+Xv600sdv3RSAd8pXr/APWphYB2BRfY0hK84BxTTjZyuB60AG9eDkmmsWx97jFM&#10;YgbcEdKRjkj5iOKVwHBkEWd4LY6VCZCZE+YjNNbGRluM0/K+UcRj7vWmA0sPOcbfxppYjd+8/Gos&#10;9M9c0jFd/wB8UAKzNuUjOPXNJ/DJlhTDtweTkdBTQcoxOOlAgYjqAai3HD/L2oLEJtC9ab68UBYe&#10;jkRnKoCTxTHdizkqM5GDUeARPn+7wahUyESZI+9xQFizu6/L2FNJ+U/P+lQ5Ow9TSFn5/d80ALIV&#10;3oN1J8uG+YD3qJscnaKDu8oAj6U0A5sbJPl7U0FRGvy00545PWmtnghKBkrupK/IRxSZQBfnOSeB&#10;TD9xf3n6UwlPkz19aLAOPHmDbg+tRr/y0zkj1p/BI57UHoePpQAbkwp3E804n0HaoH42EAZz0p6k&#10;mFsqBzQAc+Zxin5AUfOeenFR/KJWIz0p5IEOe+eD6UgA4yeOtRNjd945p2W5GzilGRJnavtmgQgJ&#10;2H5Oc0/HyP7UY5X5h1pT/rTwQMfnTGRkjzIxsPJ6045G6lOMj5VpvIQZNAAGf5frVlCMOROwGRkZ&#10;61UHXrTxt+XI6sO9Aip4i0bQ9X8B6nY31hBLbzWxBB+8j9mU9iOtfC3jLwjqmgeNr+KYXL2s0zG0&#10;vVB2TL2VuwZR+dfoAXQRptJOccVj+IdI0LVvA2p2N9odtNBNBhhj5kbsynsQfSkm4PQTPzrtpIfs&#10;Tqz7mLkZJ/pTphCsBwQSfQV2HjPwfqWg/EWSGdp5LW4uCbO+A+WZf7rdlZenvXOrHb/bJF8tARGM&#10;5Oa3unqGhgtErvGxlYAHnPFOlFt9jIG0nZ2rdktVa1jABIL9MYrDvrO7imXZGSO/Oc0nqNMpRQWz&#10;SRM0qjEL5479q7HwFPNB8RfCUjylR9uYORwCO1chEsnmDcgHPK1t6dP5Wt2edq4cEGo5E1qawqW3&#10;PuaBbSbw/Z3ELx4aJCcVv2xmE0e2RjhV4rxXwBr9u8thbPeqUZQuGPQ17zHHst4z5f3wCGx1rn5b&#10;Mmcrskf/AI+XyMEqKibJEmV4A61M2ML645ph2/MCp6cVsSVzgImGPX0qL5vmIXJzU7YwRtzyKUAb&#10;wQuOKQiMbivSrMePPtlJ6qagAG5fmyc1YHE0R24O71piOC+KcqR/Au/Yv106bBP06V8Q6e2/wxpq&#10;+V/y8yMvHSvtn4xRhv2VvFp2NlYkIx+tfFFgzLpenMkQKZOOK2jsV0J1MjXLKYiMZAJqzBAqyXJk&#10;fceoNLKs32RJVj+6eRigmVoIHCyAY5FMgjmYlJPlc/NTI3AxmEgHGKtWkF29xdkwjaCNue9Q6goW&#10;e2BUAhuAKYDzI3mwq0oAwagMbxzytHI/zA8AdaqsZjNb5Lfl1rTjkURoGdQfKOOKQFO3jL6rCHmc&#10;E55q46gefG7RkA8GqQeZbstk4DHBxTwZZDI21uO9MB5VfLQC67HrUTpKLU7mJHUH1qXarRDngdaJ&#10;5gbGFdnCjjjmkBFFLE3kYUj5eOKjnaYPAUc5BOeM5qaAobRioQkA8elWbRJAT5jR8t3FAGVG8kkd&#10;0GUfK3JFW4hA1neKQMAcVYMEbazcrHGybupFKbGWOORv3jDPUUAVIyqgjJI3cVb+2CKSD9wuccAD&#10;rWXN5pu4kHmAE+lXre3mM0G4HCkfMRTGX/OuLh7dvsoVFIzmi5EMMiGM8sBlRV66gY6XAY12jbyB&#10;3rOEbC3BaQMQe9IRQmVpQu6R0Uqc1csWmXRLhV3MN+Bz1rXgtI54QjSIo21WvImtpbRFYMA3ancL&#10;EEiEWibvvbckA9Kt2syrod0PKDcAYzUKqjtuAf5l5FQTbIy4WJskdKEwLMYT+0IGhhUHJJGKvLdE&#10;C7SaxHC/Ka5ZJ75NRLLZTAbvTirVzJK8UDAHcxGRRcCxIlpLLcFo4AcnaSR3qCG3jjac7ep4OKqz&#10;2Vy0EThJ9+QcA8Vdefbpenxsw34xjvQLqWLRbRr25EtwqgqcN6VYWO2+z3URv1cEnaRUNrDZNLGs&#10;0rKGXOaW6hgiw0VywUnqe9AxkdsVluQShwODViwjmT+0wQuBnaTVWGRHkiIuTjPPNXTgyHExUbOT&#10;QDMmeOZbuZxLIxYnPFRaf5ovrotCw56kda6S1h82yu8Ybb7dKyryeKPzE+zx7t2BjvQmLcYRbPqc&#10;hKEL6+9dFaiZNBgULGct09RXP28UktrIzRqApBIretpQ+kztHGCYVIUUD6XKWojUnntlXQblUDLy&#10;O9F2Z4tDUzW/SAbNw5q9DryxmxS40e2l/e4Abgj8aqeIruOfT4XFksYJG1R2oFYxtHS/m1e5/wBJ&#10;lVA2cZ61pXSquu2QmvdqLJ1z1qLRXSPWbNvNUK6bWz0Ga6C+0yy2RvJrUcoL7uD0oHYjlkiTwpqz&#10;R2uSY12kVysMuqmW6kWJAFP3fWtG7nhSFY45cqeApNdPpFlpjeANYnkb98ts2Rn8qBamJol3BJqV&#10;yLuVYwh456+tX9ZjtbuQJb2UawxgbZM8k1ycdvKZblvtDL/pD4+grRsbkql4glIZjtXJ70AaMNs6&#10;6M26dCVjPU9BWZ9juns9UdXJ9gelXJrbW/KKtDeEEZOwEg+lVHuNTtbUkWcxzIAVYUAVLO0umk/e&#10;bgfNwSwxird9bPBaXu26BzCMgGr5ee4s7XdJHEwjySO5qF7S8a1ZJNRY7v4v5UAjm9J02a51qRJN&#10;aMaB9zMPT0rantLOPULpEkwqKApYYzVy1t5LaIybi2xxux6VHrk8U1jp7R2SKqsMkHmgErMzjK6J&#10;GoweeAKy7o3H2mM+XNjeC2B1q+kRYxOsufkGc9qnaRTbFXtkxjhsUA0xsMqi8tHW4YblUEE1cvp7&#10;wWknlac7lsDgdaykWN4rrEJwD1FNa68TRvpLWXheW4C3GJMrwF9aAuTR6fEdpl0mdGcgjHc1o3cd&#10;tbafGpT5igIXvV0asPMt0bTUEyxdCOjGuavb2dtdlM+nndv4weMUBoiSWR59OhaLzPkyCNtVEgke&#10;Ilxcpk8dcGtq2df7OjeKyXyw+SAOvrW3cTaVNpWihIY1RR8wC8+9AWucRbRyweIll+0kgqeM1cvn&#10;L2Nuy3MskhJ3Cti4/wCEdF5ENvBICgN3702ZLNEUxW5wy/LQFmVNLtriXSLpwiKQMbSaga1lt755&#10;JdNuGdn+XA4rUsSwuo4lSYszbiQeKl1LWbddQtbM6X+98khSy0gJLDaJppW0yHfFASpxXGanNcTe&#10;I1lZpc+cw4FdTp03k2l95pV2eQ8Z6CopltpdSgZLWEKCf1prR3AzNJub6S9WE3bqhQgFhgGlvm1K&#10;PUoYw0h3zc7Rwa1p7WH+w7kqSrIm5dvUYrMF+W0iGQ2m5omwCRycUgQ+4jkX7BIUjVhGCQapz7pm&#10;sG8/pJyQKtNJHdWyt5ku5yNy+mKsOlrHb2aeYobbwKB2KssQ+xqVk58rB74qnEzJEw2MTn862pUA&#10;0NnJx8nOayI5IiYyIicP6UIQjTTdTb4OR1FTsYmspVe6G9ouOKivXkligEenuCoHQVGI7pX03zoS&#10;H3jI9jTsK5HZx3Ci5ZI7hvnIJI4FbCNfR2kpEURyvOPerE1xALS3gUwKvk5JA5JrDN1MZkhNwcCU&#10;8+tAywTcLJ5kjqWbOQaomO7C3DJGBlicircyTSRFdjcAZNW41uV0W8Y2bbEi6kdaAOZme7Ij853C&#10;h+prQhuLeaXS4irLF/fI64o2yz2dyr2gYCTggYrXhg046OsTWIQpjZgUCM68WCHUomhhDqygZFVJ&#10;bptyxM7ENjAxWzJHbia1jWTA9SKz7+2VBDKIgcSDk0gZVczrYTGPTXJ9a0NMjgm03UEkYo/l5BPa&#10;r0DRmG2UvGoMQ7U54bZJwFvQC/QgUAVbZJ/tscY27VJyR3q9d6j5Ph1EGmGYjIwBzViytSl08h1G&#10;MkocqT2qk7QLql8/2GM4DYHUUx7GfZXm+WTdBtbHAPatSOf902+1jZgfkPrXPK0banNjah844GK2&#10;/JkFtZvHefLjLgjpQFyjN9qk1a8LRupMZ5A/KrmhtHZ22pS3LpO8jMFUjt2pVmXbOfswZgpGcVVt&#10;TaHVGaVm+aToaA2NTfvbKKEBlJA2+vaseeS4TW5FNvtGM4IreYxteIIbcmNQCCB0qG4jSZbsi3C7&#10;YvvEUgMxJDIyb3j471bhUr5jBeuelZ9vaIIdR3XEynzM554raglgMFipCgAHDHvihgjOea9hvUb+&#10;zC439DU1y9+9s7jTJCibSyngc0TTb76faUwpGDVgXM7WEUTW6hVHJA+9QBhvfXKazY5gkCAjKitB&#10;rm1m1O4aOxkQgLjA6mpbhdNZbJD9nRnHBYgYq9aRWqw3LC3icqgCsO1PQCk9x5ZLnTHllIAUVsWD&#10;ymwvXeIRZtySGFYjXMUPiq3ZrSN8Pypq/davok2m3sYtriOTy/kCqcE/WkBHBPGLHUGRN4a5Izj3&#10;qtK+VuP9FfGRjFXtLFq3hO73r82SU9qqGVftDI0Y+/wcdaBIihaSOS48u1xhPvE1HJPceVKf7NlL&#10;BG5A71cuMHSbkoOdgwB61zv9o63BLH/oUDDzArKV6g0Ib0CGe9Fooldmdbgk8Y4zxW1G+6GSVpmY&#10;BBwTUMscLm3kaWJWeMEqO2atRxWTWDIdTiVmHHPShbgkNN0C6FXYIHGRWnd20VxotvLb32T5PODz&#10;VSG1sxp96vnoxxxWUb1bXWLCKOeUCSQjb1GaBGtpttEJYY7q1XarH5jS6oLVJ0itWkjQZPAqVZ5B&#10;bzM0ALMBtOelMEU7xyGTYmB+YpgUluYp9AnT7Pl043fSq8E9zBArfZnmPm42Yq8lvbjzCrIvOSPW&#10;nwcNcj7IpYthaATsaWna4seq2iyWF2gyNy+o74+lbvi68tZPgz4gmgv0eOYQpC6t83ONwI7VyN4q&#10;Qw2Ur2avIWA2AdjWPqMrmxuY4raWOGQq0ik5GR6DtXmV8BFzUkerRzGSg4syreMZ2LAioIVz9ank&#10;CxSSsSM5GBmpbKPc8ZM7csOcelXbvTUuL2Afb2ClhnB6e1egnZJHlyd3cWykil1qz3WSySGdNgxn&#10;P4V6zcTj/hDLFDbIsiRrg45P1NYXgDRo28eeLnk08l7K3jWIt91S/f3Jrq/FcENu9lbgpu27mI7Z&#10;qHK4pJo5OaRzDG5uCzOMY9MVU3Md3yLxSsQFi5PTiq+479pzzVWJAkNOgLNUzBNpXJxiohERIpw3&#10;Wknk2qg8o54wKBjx5YMYDjmoLgviJV3Zz09aQBjMmSAMetSqYhMxLc9qAHRJIsQDrzxnnpRJkyYy&#10;MA1GzEzynzDz71XeX/WAAnJ60AW5HhWzfD5JxgVVaT5nAGOBUO44cbOacudnMfeiwDQmbrLK2fWr&#10;0bMBLgsB7VCWG05XtxSq3yZx3oAkZnLod1SjOO/QVFgFBzxn8qkVwVA4xnGaAFwfmpR90E4PPFIW&#10;HmDEgP4UBk2uSOe1JASg/MMilOQ+PaoGaRYUJHfpVS4uwoXcoPy8HP3qLXGkaLSQoAXuIQAhPNcX&#10;qPiCZtQvIIrbESsQZR/HUWoyX88DLkoDL0B6isiWCNEf90BiHOOpoUQTOu8KM01zrEvzlUIJz2rr&#10;Q5S91SQLzIMH3rlPh88PlePXJzGUAxiuk6y3eC+37Tx+dZTjrYroe8/BG3mfxh4scqQILMMx/wB4&#10;19Dztm4n5H3q8R+CJIX4zjYQyQ22D7HNew3JlF/IAmMY79c1lSS1M7ahIwGAD1pAFA4OKhZslRsN&#10;LxhSZRnPAzWwFjjIJXke9O8w5fgYAFQZbB+UZpDnf6etAyyGUlOO9Thgd3y4/GqimMA4FSg5xx2o&#10;AsAjZ93pUo5XIdar5HlqNnapEIBf93+tAiU/dNIN2Sc/hQT8xBT9aUAeQxAPXpQMkBOU+XtUiHCy&#10;85zUIJwOeakByF+UCgByD5/rVkldpGB9ag4xw2KMnpg/WgCTHzj92PzqYE/ZnO5cAelQ87Qdw/Kn&#10;bn2MNvH86AERmZHJYkA1Jz5YOevSmgO0LKroAepowdqjzc8dcUDHgjPSkZVKqfMpmTxzUayxi7KM&#10;rZJ4oETjbtIDUMRscbRnPWnMEDMQ2crTPmECkqOe4oAdtOMhCcDk5pDnDdadGT5Qwx6804/eBwKA&#10;IyCQfm70vybZf72OKd360n/AP1oARc+USR0NIOpyB7U8kDAKms2/luPI/dQ5YIeR60AaDp8qnf36&#10;VFx5jjA4rP0241F7GYXGkSKysfmz94VoLgyOfU0APIHPygVE2cdc1MVGB1pjBfPQYOSKAIcHzBSg&#10;Hc+DTmAEg47UvGO1AyEggPxzmkIPzc+lTHH96mkKGfrQBAe2KTnDVIQPN5z0owc/d4oAjwOc+lRH&#10;eQuFyAanPQfLTWBB6CkBDgAnEI/OmnGWOKmI9xTPlxzjOaAIzjbmo8DZJkDtU7DlAT3ppAzQMjON&#10;vA4qIn5X+T071OehG6omHyEUxkRx85IHAHeos8SdMetOaNSADI/PpQVxA42D7vWkwGAAgcmo2A3s&#10;cVIBgN8tROQM/IaAIzyTTT91vlNSAMedtIFAMh+lICHru5H1NNwvlSgqfY1Y2r0yajcHewC4FAFY&#10;/dXvioyM96nYcLlKYw9xxQBCcbxxTDgNJ+7x071KQN4BbtUTAFj8p4P50AREZY/N061GR8kwKDqM&#10;UxpGe7kQWbhR/FTyH296B3GMowOOpqJ0/wBb8vYVYOCZB6CocnHBzQO5RdDuGXINRMM7hvPXirxA&#10;JGW61EVG7O0UgKZzhvkNMYHn61ZdT83TGeKrNkFvpTArSgbzyMYqDCFB8xq06qUT5jnNQEDI4Ipo&#10;ZWkC46Gojt2sNmOKmkHzkY7VHhywyQBt6UwIMDbwDUTr8/MhP0NWONx+tQyf6vI9aTAgYD+4SaYc&#10;bjyBUwI3Px2qFguJcscEipGV2+8QUI/rUb7d2M9qsSMpt1G0exqqQ3J4zQgsRSEeYmMnPtTGA3Hm&#10;pT36e1QnkH36UDIif3q880xt2B8wqTByM4z61Gf9a2fWgCNv9W2G5yKw9VaLyWw53HH4VuuVIAwR&#10;WRexR/ZLo7T93INTJXLic8sjG+tE5++K6iAhZxlukXHtXGqT/bNkfMx+9xiutt8+fOCf4F/CsZOz&#10;Lehu2rMbXtktWtARiY7R94YNY1sRh+mM9q1IsFjyccGkmZnUWvMGC7AqwwcV6Bo8ZeSz/wBNIxjJ&#10;9a88sJgYpcQBuQAfpXpGihdoY5DNjgdqEZyOqQHz7oCQ5DL2rWjAAGdwO2szjfIRzuK1qKQUHP8A&#10;AMV0R2IexMuN8hHXcKsg8HnsKrAESD3HNT55HFaATKQfM+YcU8HrxUS42vxUy7QvSgTHcYf92M4p&#10;/wDy7/f5yKj7jmnjlScd6Bjgfm+7TsdTuApg60vVJMrznjmkA4Z83px604YEeMnrUeeo20qsNh57&#10;9aYEv8Ljd3o79aZkY+9SqU2/eX86AH4O8cEYp4ZQkh2ZPYU3jzPv08bdxO3GBxSYCbhtQgdqduO0&#10;/KByOaafvqcfSogswndjdhgW6elIZYx0+T9aUdDSHORyDwMUoPJJAzSELzkcfWjPzk7aM+9J83y/&#10;LTsA7ne3ydh3pwYbT846U3qxz1xTtq4Y557D1pAKCMJyO9Lnk+1M5/uGnjGE+TjHJoAOcj5D+dDL&#10;nYQfwoHBQbu55pw6rxQBJgeQ2JMnA/Co8ESNhe/NOzgtxR26UAKO5pwHDHaOtM4zg5p6/dl57igB&#10;PXij1o7HNGOKBjhnB4470vyfPycHFNJ/cEbufpTMnYc9aAHEjcOetL3PFMANSYGDmgAGfm4pCDzz&#10;RznrSnlKAGLwz9elKScdaMnjAH40Do5MR+tAxR3OKXjnmjtSfwn5sUAHGDz1py4DE4HSo/m88fMM&#10;elSgqFY7cfjQA3J3yc85pwzsB6jBzUZz5jcdTTudn3qAFG3EXzcZNKfpTOm/5u3pTc/vFy5oAecl&#10;m/dceuafxt69hQMbD81NJ5agBD1TninrtO7D1Hn5SMduKVc8ZGDzQBJ/H0phJyeBSj/ezzTcEueP&#10;pQAo74pwC+S53HIPSkOBaTryXyMUZBjQmMDjnmmAhHzc9qUgbcZ70mBlc0HOTSAcMY4NAJ3npR/C&#10;3NAHHSgB3O8fLjJ60v8AHIMDFNOQvXnNHcfLQAvykjIOadzhjgUz5jnqPepAP3Z+YHFADRjzF447&#10;0p27j81MP+s+83X0p4xuPy4pjH85XgZFMy4aX5ATkU715o7H5aQB8u5dzYJHFId29Mv0oPVeKfhT&#10;E+TjNAFcsRJKOuSMU75vTkUEfMeO/FKAcH+dAg/j/wA80f3uafxgcUcdcUDGZG4cdad2PNBxtztH&#10;BpOxoAAEAuMgktigDCnFIASpPoaceg4xQA1iM/d/WjcC0n7vHSmtnjC96UDOMjHHrQId/Ev1oYkN&#10;gQ5460oH3frS4+Yny+3HNAxONp96fxtb5uaYd2T6Uc5HFACH/W9OMdad/CaDyiZWjseKAEP3X/Ck&#10;OdrYUDgU71pO3SgCMBqdk4NPUD5s4xjrTSBk59eKAGFnwwKCgE5p5xs/GgdTkY460AMOdw+Wn/Nt&#10;k+YdKQnJ6UzPynMR5PWgA/5aRHb60mBm5YsM/wAIp5Me2T5j2pvGDx1oAaN2R8tO7vz6Uv8ACPlo&#10;52n5KAEOM9TUZ/1mTnr604nnGaaegPvQA2TAZtqcVC4kZMBx1qdtv90VEf4jnpjFAiF0O2MMxyB1&#10;qIn94ATVknKy5yeBVVwucnqOhoBEL/cbrwp5qfRVH9tSYGfnqtKV8tcn8a1dAjLavenACqoJNJq4&#10;7nSSgckDFQHO+T5uwq3LjfKPPU+mBVU9Tx+NIQxFfzJT5+eelD4+0x9xSrkE4ycjmlIG3J4oGG1T&#10;JkuetGOH+Ydqdz5b/vO3FMI+dOc+9ADTjcRg8UfNgcj396dg5B2jOKXueKAG4bYDuUil3YVxtpjE&#10;iVPnbHpTlK4OVYZxQBGHK3THyM1I3QkEdOgpP4h8g+tJuO9vkFADAzbhiFj+FOX/AFj7mwOKlBbd&#10;javT0ppAyeR15oAaQPtBUMTgdaOcHn6UY+boM0d84xQBVmWUp8smPmFCRgPkpyF61aONrjFNzlV4&#10;/GgBBjPOKXvigA7l59c0/jYp8sdaAGcYU7aTPzjjvxUncYYUnAAG0cd6AE53MCo4pvc0vZcA5yc0&#10;ozuyRQADG4fWlbhT836UYk3tj09KjO/LnjrQBH+8+0J3Hc1Jghfu96izhx+86mpwylEPGcUAIByu&#10;W70v8Tc0o24bn6UgDFnzxx1oAd/AfmHXrTCJMzZK4GKXjb681JtjKv8AORnrQBGBwTupOd5+WlPS&#10;NQRxTDu8zG0DA60DH/hSgcE0nbpS5GByKAA9OtN9eO9ICpZxzThjaPm/GgBOcnim4ky3IpWI39Sa&#10;f680CEHWlBAD/hTSPn/CjnPSgYcbqPxp2DtJzSYYO2cYxxQAnO6l53cqKcAMDJNJz8/HQ0AHc1HI&#10;gKv1NSloxERkZpu5dq/KaAKmQJ1G1tx9auLvEJPy5puxC3OMigiXoAfY0AOP3j+7HuaTnD/N6dqU&#10;ZwQc/jS+nPNAxnOemaeAPn+THSk5z9407seKAGEkEYyaeC3lJtQGk4wfWkO4FSBxQBJ8u3gCojjJ&#10;BIp3GW5ppGQfkNMQo6njtS9j81M58ylJOD8tAhwJ5w5puXO75QDnrUbNh0HFSRnBlypPHrQA4cBu&#10;c1G7MHjAjB55qU8gcU3A5+WgBOdhAcdRRg5bgcYpCOMYxzSDtknpQA4bcgtGc59aO7neaX+Ic0h7&#10;/LQAwZ3PwTntUg4R84oGdjkEYFHBB4oGLltv3jkHrTG2lmBOad2PPamk89DTENwfMXC8Yp64MRyS&#10;OelJx+8G/txxSds0AVcHc/H0pMMCSWGDUe9ApCt34pmWJ6kVQWJcjBO2jK+X060wt8nNN3Pu+6KL&#10;AKc/3h+VRq7h2/dGpM/I2aXeDGPk5A60AIpJhYmLp1Gai/5af6unMy7SNx9xTed5O7imA8M4B+Yf&#10;lQT8khAzk0zHyk5470wlfNAzxigB5zhfpzUZZsqNpNDE7GwtR5bByO9AEucHHrSHb0yKaNm9CHPI&#10;5GKY20O/HekBIMbeM1GwHl9+vWjI2j0oZlBPNABnC/ezxVds+YjAZ+anFuCAfwxUTFgwwM8UWAsM&#10;WzFxxt5qJiRCcJwTTTJwR5XP1phZ8rkcCiwDix2KKaScEgCkYjD/ACeneoyRhgF/WmA8n51ORjHN&#10;NJJU/LwDTMLtf3xTGYc4Y/SgB5PynCfrTCeRgUw44+akPXrQAoYea52Y4pMrg/NTCR8o3CoycMRk&#10;ZoAkydxqIlQ33zk9qbkYk+XsO9MzwxFAEpOUPHaoSSF+6abvcRn92DTMtu5lGe9AEjn90QRz/Kow&#10;w2sCxzimEnB+bNRFgd3yc8UAWN+RyQOKh3ARHkcVGSvz/L1xTSR83zdqAJNwyODz0ppZt5BX6VAS&#10;wjGHGcmgE7BmXJoAkzzJxjjg0xSdgOeh/KmM2OwqIth87/rjvQBKTmV85xTcnDAEdaaGTLgueR0x&#10;SfLskxHnjrmgBzM4jbCgmoi5KBWdgKiZjkfMetMduSWHagRLvBkAMvAHpTcncarbgUYhhSK45+c/&#10;iKALEgAtW+bkjmoojL5QGw4XpQxBhOZB16VHuwMZ6jpmgZMT8xPFRHq3yikB+YgkiomJBkwCeaAH&#10;Et83zN0qM52p160nmPjDKABRu+QYOfagALKA2W5phdPMILdcYpGAMRGR1qE/68jy84AwaYFoldsX&#10;IAIqLj1HNMLfOmV4oZk804XtSAGz5oxjGOaaT0prHAHz8E9KiLEyrgGmA9mbcnyim5O6PI70N5nl&#10;LnAIpvOATyfagCQ/ebmm5wTz2o/vU05LthegoAQsfJJA/A03jAO3vTgR8+QKXjB+WgBuRtXJJJPF&#10;LnkcUFZNh+YAZHXtS8BW+XJApAJ3OIxwPzoAxuDJz9aTnYp39DTXOXXjt1oAcSOARzQucvlj14ph&#10;PzL8w6U5evXNMBQTngCnhYyhzIx3Dr6VGfun5DjIpwPzN8qgYoAU58sDcTzTecH9KCOv1pf4+vag&#10;BQRvXjqaRgdg6YBozyc9BRng8UAN4y3y/hmngKSeuMUzjeeKeO+DQBIpbIBUYAqeNwt1DyMHg5qq&#10;OmSeB1pQyl48NwKLAUvE+iaNq3grWrK70iGWGaH/AIEjdmQ9iPavhvxv4a8QaD49jjlW4lhec/ZL&#10;rHyzoP4W7BlH5198pJgrmRsA9KzPEeh6JrPgHU7S80uCWF4ev8aN2ZT1BFSnymconwHbTh4LYNwc&#10;YII71NcxgQk+SrE9Oa2/GfhnXdA8bNDPbTS2skrfZLxB8sq9lbsGUfnWJasDDAGkkbIOMitkxq5z&#10;l3BOJVkSEAA/MKhUB0xhgwxiu4+yK1vICgYGsa/0y6jjMkFu5YrkgCqVirEOk6nfWXiC1cXDqUlB&#10;yD1xX3Z8P9ZtNY+CFjOssbTW2I5R3U471+fojZkbzUYEg8d8ivrH9n5blPh78USxlwbiPIPSs6is&#10;rlbo9zcbd3H8VQnPnRYbkqauTYKINxOW6VVYKJ8gDO3FSSQ4PmLnOcnNLhtjYUdacM7hntRj525I&#10;yaLAR85UFTmrKjckQyOneoTnzBweKmQkP05pAcB8W3x+zFrSjBMlmwPtgV8QaVJjwvpakA4nfOa+&#10;3fixET+z1rXBJ+xsR+VfD2nRymwTEL485+3WuiPwobTtc6USM1qU8tduBTxtOm3C+WmQPlxRYbBY&#10;3ccincRwcdKrul7HrMWxHKluntRYggNxfKoVVIX8qFDOSZQfu8N6VeMTvesPsPGASBVxLaNo3VpV&#10;UBcHNMDAAJmAE8ZAJ5qGYXCxSEQM/wBK2jaWsdzJtZzkk5BzUUbRi9ulNs5+U4JFAGHb/bJN2bdg&#10;i55Iq5D58Yvf9FJGDzXRWK2rwzB4ANznYMdKgu4njN3i1zheOPWhgc15knmSFVYhm5FN3SfbUPlY&#10;5HB71d+zyrbGTzWJBJddtPtVtpQx2nIbkEUPQBYYlEu9UPzEZAq44RZuYcZA71pJBbx29s+CSSMD&#10;HSobpLeS9TEDAccDuaLAQExxtEQSWYdMVaW6hEMQMiEd1NXrW2gaFN0ZOF446Vi3kdodYnMUZ4bB&#10;AoAhvntjJaSQQISTjbjvV22aY2MoeyVflHJqO3S3N5bBm2g9PlralhtfsBxqMR+Q5GaQFNriIaR5&#10;RCt8pxjtWLA7SXd9utZNgcYPrV2OGFku3EhOCc5p0Lxi0vlFuD6ECmAjXkAkt1ELovT60s1xZmzD&#10;BQzY7npWRIQbtUeEgbzg4q0lorwbg8gG3tRcLkkNwVlZ0ssnPAq0jW8k965txu2Z6dKrQROLmddm&#10;F243U+COZPECIxPzHr60XAqS3aGNxHZxkhyNuKzZp5FjjzasSTwAK6DULCKEmdLcncwzz0qu4tVs&#10;Im2RljHwCOlIDOS/usaYpUYDj5cVLdxiTU7V+F3EHFX7HT4pN8j3IB3ZxjpWyLPT33qZNpC/Kc96&#10;adgM2JSqndZAgAc5qxem0k8Nz7bZVKxgDnvVqKCI3QiefaobAY1VvIoYtQdFnBBYEnPaluK5gW0b&#10;QROZPM2yNxx0q1K8xjbYr7QvauiLaLL4ejiN1HlV7jvWeBEtvfgQbh5R207juO0W9Eb3oMC4aEjJ&#10;9ayNSgZruR0nDEzk4plnslmvgI2x55A7HNay27x3EJYMCwGM0AV7SK+XR5mZST5X3c9KdaSrb212&#10;HBLPn5a25FSLRmaUklkyB7Vgs0EtrdukYO1qAvoUZo4ZdSik8sqPMycmrN08RgsFJOzIXNMTEllK&#10;oRuAaWJYmsHhlD5L8UAdI+io3w2a4t9VhZ0h3Mm7n8K5qOe7NnCp1GYjzcMpPpW3c7rbwbp6x65J&#10;88R3R7+g965VVcsGjkOTJ831oQGjfQeaIDDFtKqMjPetSwu7i20F1miJJjwwJ7VY06ylOn6jPJfB&#10;PLhDEHoBVeeye9tPOTVAqAkMexouI0LU6XNpj/v0yckY7ZrEv7KFb2yCam433AOB1GKsW9lDb20u&#10;zV3LZ4WoCJhqyma4O7dxn0oCxevvEHimxh05bXQoJ4xagMCmSfeqMWoXt/YqbqFIpC5LfJjHpTb2&#10;4v4pIJIoISI1wQRnINSCSKTwrdStFCG2ZbHFCQ3qT2TRLc3AlCsCcKwb0qzcT2yxyCG9JJjOCexr&#10;mLEtK2oMkkhUNgEmrLJKtxGGkbJbnigRp2s161nexPKvz53Mf0qld27LpQBu1Yl+gNV5JzFcx8sC&#10;xAC1ba0vmi3gO7lQcE8c9KBk9pGi6TCsr7CyZFRXP2T7PboJo2LZwR2oMeoG08m6hETBRjB9elUr&#10;i0aI2xXUUZvQmgRPbCFZBm/iUFDkGum0LVLeIajFLbQGNQ219orlING1W5vA63EMcakGQmTFbd3a&#10;2EGjxI+pQ7wuMKRzQNIi1IaXLdXlxbxx43knB6Vy8h3SzF8kEELW3B/Zgt7hTdsqs3PvVlRoZbaE&#10;QE9M0XE0YWn39zbyCOTTn8skgMV4Oa0La4ibVL0CFQGJC45xmrF0kMlvb2+yEDzhhgOar3+lTWBs&#10;rmK6lfzIwXi64pCV0XJtJmFlbziVnAyzf7NNgv7H+xNRhl03dIpxC/Slh1mU6csZg8sFMbSeDWCG&#10;gbxjEDtCi5BJ7HmnYqy3NOyvmh1tosxq7N8hat2d9CbT52u7C2E+z5X4zVG6stCk1OK5AVdqocq3&#10;ce1U9YXTZNJSWK+VpEdR16/hQIjXT7+b7W9p5jquS4Ldvaorey1NdXQNfSp8xyrCtPTri6is0ZYX&#10;Usq7VPAat64nhuLFFeytkuPK+UhhyaAM9Ypl+x41W3bccOpI5FYuuQNCYXg00GMkFkA9etWIdN1m&#10;S/1APqTqVkB+VjVyaSYSmKS3y0ce1iw4NAHMW93BHcoFhCFkHGKvoLR7pXk1IA8nmsrU4ooZLeWP&#10;ZJ/pA+VR0Jpl7YXwTTpF1FkDQqZF9M0kDOhZ7KaJo/tQ8sdSD1qK5WwisLRoGDHaRtxWFbx7dyAy&#10;g46nvVpheLf22IT98BhjrQM0LK6h+2IkkUA64Jqnq11Gt0P3kbEsNoBySKl1SyP2NHWylzhSQvrW&#10;VNYyBreZ0lLiLoT0piZqWhspoFk8xM/KBk1W1q1a3udJlSeM7udoIyKy1Ba0ulEMqgSqePUVeZZJ&#10;dQt3luZSdijk9hQmG5aguQ1rAPMTJXGKvXNzqP8AYCQeVH5aoSeOtZEto41VXiicIuCeetTGe6eW&#10;SJ7KQDgA+tFgJLORF0eZg0TPz8uakt7mQ2135lgCwbggVmz2s0V6jrvxuGRnjmr5L/ZUxp7E4AIA&#10;9aANeC2WXSxKbmMd8Z6Vl6h5kqQwx/dVvmb6VOI7hLG5X+0HTMWdmay7H7fJfeIGVH2Qod7npU3A&#10;l3yItuCFIQqDzWm2144zHFGW8oYBboaxLGOWZ/EB2tiNzlj3qgv9pLq1yUF1gS/NyeapsVzaP9ox&#10;TzLcFUZ+mJOB6U63D/artJLoHcvWqv2S8mikM8l1gspzk9ulNu1vEu7Yi1mA2gZ9cUh3Ca3VdSB3&#10;jAY/jV+3u1WzmikDex9azXW6dIm+0Nhe1D7RbIWLliMYxTFc0S8Ant/LmjO9uhp81uxvbXmIEDPB&#10;rmLtLryISktxgSg4A71sRQ3zWhk/tKYySRLu5PAFA0aUk+o2clrLFYJMjna6egPetNGR9OhO9EDL&#10;ubj9Kx1lVNLmWV97dvwqpJLcOsQj1JUTB3LigDpvM05rS3XzrRSSf4hVO7jsRaDy7yNuegNcW1lK&#10;dWE0WtXQVm/eLuPB9q3YImjiX/Td7tH0LdKQFmJbVJLvn5iBgVK0pjtnLWYb0FVY7ebEsn2xSzHk&#10;ZrOlk1L7ewY7gDg0wLcqWV3tSW3uEYNlGBxirNs15bfbFVpWURYIPP0NUBLKHsgZog2eAKHl1j+1&#10;Y3WRNpjxIpXqKLhYVXtWkvHllVneQ4JNatqunFoEzAAVOCVHH41zskCeZIW8wFpM8djWhEJVs87H&#10;OFoA6orYpYRBZ4xlDtANZc/2ddLdhMrEy/LxWQftYsg++YqWOagWaYuiGN8A9cdaQGvDKfKmyOqV&#10;TmSM24dVZzv4BFRrM63tvGbQ/M3StZ5rRYUT+zX+71A4poDIeKdtOkdzN1GBTLdEF3l5bn5nXHWt&#10;trhDYQxpalmzwMVsWkEX2W3EscSnHy8dM0baicbmLI8CXQCXFwA8YHC5+tWPsumNBDut8seVfHIr&#10;XudsATZpcDjBGdoNY8V4ftF+h0Vxtztc980ILWHwIr3E43KUVxye2Kll8x7zUBFE5RIhkjnFRMo/&#10;syU+YBuBJAPSl0WW4EHiLYpbeuGyOoFMCqgVo+Z3Hz9PpVmGWJdYhYRAhWHeqM7TNLOiWmNrNn60&#10;/TVjj07UWmDtK7/KPSjcRr6gxe80+VLZCoTnPSsK8MCq4JHzkbR/On3N0w2xsCFLjgGs66aH7VEQ&#10;JG+UbaibGnY0YkiFpb7cDHIFLZSXcvjO0jSxmKJcjcfWqkcuI4mIOCvQ16V4C043Gp6rePYMIIbd&#10;yX28Zx0HrUS0Qu56D4VFrFdauyxwoHt0aQk9SvrXG+Jblp/HGrSeaShn2p6ECnrcSy6x4nhhnkhj&#10;W6OWzjIBrN1ZUaHT8aip+fnHtWSTvcpO5lSjD2pVv4TkUyJY97528g5PpQ0yC+cG34CjFVppf9Ik&#10;IBwQK1TuTYneb/R7j5Ayjpg1SiDmV3dsnPH0pueJvmGCwpC/D/KScDFNaATuT2UYoaaEW+fIBI7V&#10;TdmAHynk+tMwvB3duaYEzTxOHH2YjOMVBk+ZJ8vpRhdhwFFKueuRwaBkighgQR75qXe3knEBPNQ7&#10;jk4X9adnjHmEZP50CJT93kdqEOIDhf4qQlccJwByaVSC+B6UgJgeAecYprbPKbKt1pmW/eEAYB6H&#10;vSnd5DnYM9wKQxXZ/KGFJ6cU+GWJZDIYGbA4Sq0jBbUsHbleQauWF5o0Wh3jT2MDSgZibcPl/CnY&#10;BNRTXv7P0K8t/CttLbSKwl3TBWT8DXKXUszyWo+wsh3nIBzir1ze3N3eXYju2WHzPmKvwfwFUHmt&#10;/t3lBVPyjDVUbBdrpuIoxKf9IJJTqapSMhkuS2CTGwH0qzcspgiUOgGex5rOlePzZgsDsBF1/nSY&#10;4naeA4IF8GfFh1bP7+LaM9MmujTc05AC7d4Ncx4GUPa+O447oqjKhbn610iEJHqpc/MJwFFYVNyl&#10;8J9S/Bq2WL4f/E66d1zNdRAfRRXot1KSWOTndxXFfDSNo/2fddPmHJMZ5966SXi6f95nKiphHlRn&#10;Yny2xSevenZ55U9fWqu5tmTHjmngnGc1YrFtnHHyHApVYmc/JkY61W6qvHGalLxqIQhySRTGTgoJ&#10;nO7qanVsO3yDHrmqbKftiEv2zU+Rl/lz06GkMuBhtl+Ufd4oUkr1FVQx3SDZwOtPGCg4IwaQi6pO&#10;VIwQDzUgPyyDaRyOaqhmDqAeNvNTKw8t8jnNMLFhSMPlF4pV2hhlhioCwPG3inDDN/F7UAXONjFR&#10;ximAnaeOlIGIj7AY9aQN8wOKADefOiUuRk8VYGSWyQOBxVQKrXStjpVn5c/6w5+lAEi8Dhj+dPUA&#10;xn2qvzub5OM+tSOyhIgH6LzQBJxuXHrUbJGbj5kGR9w1JGU2kFqU7SWP5UAIMcfNTjjnimj6UZ+Z&#10;vloAlH+rOVAOe1NO3cRuHtRk7WqvIczRHaeDQBOC29flpQRuAyetDbfLQiQE4GQKk2nYTsHAoAjY&#10;NubLdvyqu0e2QASZJPFWRna4LcZpB/r1OOgoAoyNdiNNtuG554q1CjeRGWIB9KsBW/fnK4pMKd2W&#10;PSgBHB8onA9qi3FiAIuPWnc+WVzxTcgAgKMUAIR82dtIRmLkUuMDO7r6Uo+6vU/N0xQMZhN3+uH0&#10;oIyev0psqH7c7LCQMDPNSEReWp8zkjpQBER8+fao/lBJy2c9KsHG38ajYHJ+TtQAzC5OTSELsbml&#10;5w3yd6CDuYHA460DI3AMC8/Wq/8AGv7rjHrU7nKcKThueaaAdpOw0gG85OYxmk28mpGA2tzxTeMe&#10;tFwIGzkcVEQd4q2ceUQYwOahYLn71AETD5wdlMYAlsL1qQ85+b60gU7WIPT1oGQ7WwTxgHmomRNy&#10;kseTxVjD7ZM+nrUeAN+QOtAERHSmMOHO09qczKCMkcmnkN5Y4PSkBWJO5cJxTT94cVIwyDjFNwCg&#10;5pAV2BMnL4FRMo8w8dSMc1ZOMDA71GwG44FMCvIHEsYwOBSEoIeVHtUpB8pskk+uagYE87SRTQER&#10;AOCEAGKjcsI5SSM46YqbA3ZGcY6U0j5m4zSsBVRmaDO3qaQqoR/lNWNo2keXiojjbKDzxQBVOMnP&#10;ao25jkwGxkVOR97j8KZ/yxYECncZWcc5x/DzVVv938auMoKn5uPrVV1PPHFICAD94vPJqJj++cY4&#10;FSkYKnNMOMN8ueaBlYjO4jpVc8NmrZyH64Heq0mNrn3FCYyue/1qJvuj0xUzAg1G2DGx5ztpsEVx&#10;jcx9etRts5yKlVXGf3Z+9TWX5HDRn2pDKb/eUhDjtUZOIpOT061K4O0fKeO1RkfMBtPT1pAVh95u&#10;DSHotSEkM37kHBqNvvuSooGhny7AMd+Khfq5wc4qUn524pjfdOKAI1GS42L061Qulb7LMpJ4Q1on&#10;7g9qilAbccqf3ZBplJnnTMBqxUpx9pGPzrr7YkI5J4MajArnLqBU8UyHauTJkA9q6Oy+7bfMjDby&#10;PSuae+hTdzcgCiNSq4GOlaB/49hwfvCqUKvk/ICAfyrRVSEiU95RUxIOhsFPlWzBgPmGRXoulPtu&#10;o1+1AbtuRjNcLYxNvf8Adqq+WuQT37V3+jwkPAWjUuWBb/ZFNEyOyjDAv+7AOFw1aCcZ/dnO0YNU&#10;gY/NGAQCoq2vVuVOMc10xMyyMFRyOalXA3fvP0qAYCMfapoiPLuSyemKsROoOCcVIM4GR3qNcBfw&#10;qUEbm+T9aAF/ixs4+tPGelM/jfBp4xuOD2pDFGN+Nv1pzbRECDnmoeN8w3DPHFLk7W4oAef9Sfk6&#10;0L/q8DuaaSfLxTkwWk+c5FADvXjtzTABlPlI59acNuZOO9KApLEkUASlhuXjtQGxI3Wom4jyGY4P&#10;SkYuWByM4pAT7syL8owacuN/P61GNu0Hb2pwP709cUATY59/Wk581Rt42mlJ54Xt0pOr5zQA9eg+&#10;QinnH5VEN28Yk4NPPXk96QB/D26UqspY4BpuD546YxTxgOTtXpQA7qo55p4xgZYAZqL+JsY60rci&#10;2JUjb1GaAJTgO42/So/n3NgZxTjnaTx15FICQxxQAEttBA7dKcudqfKe9J/D93vTh70DHetPA+9U&#10;YzxzSg8jmgSAY8z7tPGzHtUYzvGAv4mn9jkCgY0g5Y5BHamHhjnvUhzhuKY2M9KAHqBkELSkfKM0&#10;ceT0z/Sj0oAX++O5XiohkAgnvUnIDkDnFMAJkHy9aBjgB5fTtS5IiIC8ZpcEbqCRkcUAGcj/AFYp&#10;BjzHGOcCn/LTGI3nGelACD754pwxsbmmDG0naetLk7vujFADv4hx2qQAeVJyM44qHj+8aBnzTyeK&#10;AHEfOhBGKTA28AU0581cscZ6U4Eb24/CgAyTtAHNHOaMx4bk59KaxOEoAf26U8YKtkVHn92vBoOc&#10;j5qAHsDlf3wGf0peA33x9ajOfJmO3pjvULk7ByevFAFot8sg8tcHFNI/fHCHbjrnpTVB8rkdhS88&#10;0DHD+L600581vl7etHPmL8oxnml/5aH5P1oAUY6470o6UnOaX+9zQANnyj8tIm4o5oOcHmkGQxO/&#10;t0oEScGJcMcc0f8ALMfKaUEbGIHfijvnigBvzb16DmpARtf5e9N9aDzAwCc9qBjucjjikAPknnvT&#10;l2fZQC7bu9IeD0oAacZP7vP404E468Gmn7pxR+FADm+6fkz+NRg8ngdRUgAJbIIAFMITzW5NAEpK&#10;5wYeSOuaOMMMVD82773enjO5qAEO3jjrS4GB8tNIBIJU5HvTwVwQR9KAD+FuKQZx1oOMGg5wMAUA&#10;HRxxS4OD+5Jx70w5GOacG+VqAHcbcYP0pTn5RjimHdvHFSevFADR95TmgDkfLTTnP3f1o+bD5T07&#10;0AScccUnZ/pxSfwUnG5sHmgBMkKCQOtCklWyhHNBx8vy0nY8cUwHc5Axx3pedjcfjTN7BWAQfSlD&#10;ORKPLGMdaQBk7DTfmzjjAHFA3nf+7GAfWlYOGwQvT86AEIPkNyCc0h3hgfK4I604bAsnXt3pQW8p&#10;/mz7UwGfxcIKP4elKM7TlKD060gAY2daQ5w1BIyQRxSEjt3oAjyfMXnvTTuwPl4p2BkcUHHpQBGS&#10;3mj5eKacFuAKf8vmN8vamuAQOeaBEDMwONnHeoGI3gjoBU7dX+Sq7cB+O1IZWmI+yTnjp27Vt6BF&#10;cNp2tuJgiqV3DP381gyHFvMuBye9dT4Zz/ZPjBSo+YR4560m7MDSIYSr8+eKAPlb5u9SP/rzlTxT&#10;Sflb5fSgQLtDHK9qY23zTz26UpzgUxvvrhe3WgY//ljIS3HpTBswO3Pc00hi5649M0gTDENu57g0&#10;ASMVELENn+lMDHBOcAjjinAYR8dO4puVzjr6DFACEcqdgNKcnZ8o6047vKB7Zpvz4c7Tx+tADxgq&#10;+E+tMI5bj0p2MvHsJxj5hTTuw3ycg9KAFBGTzSHOSCp68HNKANhxnpTSB83y80ALg9OKQdSM0dmy&#10;KTjzc7T09aAHYyucdKj43L8v61Jnr8tJhcnigBRja2VHIo7gZHtTT6dsUfwnigBcfvGIXtyKP3Zi&#10;HX71NG7evGRS4GfuYxQAhHzDnt0oGflpexpwA2vhRRcByAjzclcleKhwCjZc9+acScng0w5yflzQ&#10;AxUQ55OM08BQ2F6Uv8AAA+lHcYFADwABu5PHSg7PKOH6jpSfwfSmEt5nQYzzQA0btpyvfipATn7u&#10;DScb244xSkDLYHpQAfKXzzzRj5DkE0o/3RUi/wCpkyeaAIT0b5aUIhX/AFw9qQ/xc0oK8fIaBjsR&#10;bG4GQPzqEk7h8hp4/wBW/GKQA5BJFAg6Z+UU5SvlN9acMeS2RTMcnAoAaSd64QU/jyfxpMckk07n&#10;zGGQBigA6fw9RSbvnUbcikbO080uBxg0AL/E37vFNwdjZankNg5Io42nJoGRADb92nAD1OKQAhvv&#10;HGelSfx0DE+QNkN1FSg9DULAYjO3GDT/AOBuaAEct5g6e9IMenWgglxhvwpeM0ANwcg7aMnIwtPw&#10;u5sMcAUmPkbjHrQA1t+Vygx60vG44NN7D5zgUoZdw+agBx4P3aT+EUhLl3zHxTiP3ZG/tQIYCuG6&#10;daDu4HqKQowI2yE9zzSDztx3R/SmIkRItsh2/iaTHXjjNHJDdcCmknbIdje/FMBctkcU9eQfSody&#10;lEIHfmplx8+F5x0oAaSPMYZ70mF+T15pBk+YdvRuaflNrHac44oATJyelAB+brz0pR/qmyec9KOO&#10;eKQDVaTDkoMU/PyimH7rcUcjb8vagB+OKYQN3JIGOtO/hf8ACm9zzmgbIw67x8jY96kBXb904ppA&#10;w3yjilAXywQc+vNMRmqiAE5HFPxkd6bkZ6mmByJ0Hl07DFKtg/uSB6k03HJqRpMqVI5A6U3DYXO3&#10;FNCGHO8/L+NRyM/lEKmeeam7dKjPRuKYEYyQhwOlSZ+Y+lMPQcim/OWPQL60ATEv5fTINQtnd1qR&#10;Thh+9zxxTGK7jnGe1ADARk/IOtNJP2uQ7eMDigkY4IpmT1xQAoJEjkCkyxMnAxSH7y8jrSbv3g4x&#10;npQAEjFI3CuQnpTDjzpcv2yKTcuF+YcmgBT0PXp1ppzsAL0Er5gBByaazJvPyheKQDQcP/KnOw2J&#10;g96iLZZuQQDTc+o/GgBd3z8tTSVxIdoxUbE/3B+dHBVsrTAUtw5C+lR7m3NmPGKR925R6LUBY+Yo&#10;LHmgCY7t3sBzTS7YbCjFRFuCM00sNmfegBxILrlgKbuTMnXJFRFhg4B6cVEC3JIFA7ErFtrfNSb1&#10;8nG4kmoiyEp8+OuaaSME4FAWHfxf6zFRNkecfMbJphJ396HYGJeR1oAeJPkiUuc+uKiJ/enDcZ9K&#10;Zk+YuUFRM6i4TBI/ClcViZiSDjI44qIF93J70m75CCfoaYWIUkjj1oAc5AmPHJFKpOyQ7jVdnGFJ&#10;BNODrtYgH8aLAI5bB+9z0NRkPhD5p69KeWUh+evSoiTgcd6YEoztY4HAqIyjyJBk47+1IS2QDIaq&#10;y53udpFAETyymcBY3IzSqZzK2449qfCIv7/rzjpVgCPy5D5o69aAIeAOooAGGHfNNf72MjFMB4zi&#10;gB7giRMNURz9s/Ac087dj/MST60w48z7uOKYDpG2xMc5xTA2YAdx6elGY92Hc81Jhdh+RQMcEUgI&#10;MjLAg80pKgLhQMCmnaGxnvxTWHJyRj2oAcpJVzjvyaRuYlIOTnmmjHYnFIduWJBHqKAGno1A53c9&#10;BxQ2Mkbl60gxkcUANOPJcEZbHFNTICN5Yz79qkJXjP501inkJgnJbgGmA0l2cneOtHWQ/SkbORgc&#10;Y6UqkdyBQAg3ec/yHGetPOfm+bmkJAkiBLcg0xvvrz9KAE/5argdT1pw3b27YpQMgZGOelIevXpQ&#10;AEt9nk5J981GhPkDknmn87R7jmo2IGcqRQA/jy+lHZ+O3FIMFDzxS5OR0+tADDnaf3JP41KdogTD&#10;E8elM53H5uadk7AM0AHduKQECRjkUc7W+XtTGziLg9aAJV2lW+c5FNG75svnmmjIl+5gfWpTs2jD&#10;KOaAG9utH/Aqacbl+akbPm4xQBKQSkhCimfwH5c03cdwBXGT1pw3ZPApgO7DjrSgKEfn6Uhxu5bA&#10;oUqX5PHrSAM/KeatRSssQCk81VyplPAApyuQCNo68GiwiLVdL0HUvC2qWd/oVvNFMnO77yHsynsR&#10;Xyr408Kajofi5Stk0tlLJm1ulX5XH91vRh+tfWgcZ98jBzUOrWVjqPgbVLG5soniliHblWHRlPYi&#10;kpOL8gPiEtGUYoVDADK571PBcNvijmZNvPOOtdr4o8DeKrLXJ57bSp7m3D5zF/Eo9QOhrn7HSdbu&#10;9WtI4vA2pq/m7Qm0k5rewlC/U4/VLKGTxBp7W8bMSTuQDj619afCHTJ7H4Ea/JPZurXUwZNwwSB/&#10;Ssbwv4DSHU9MuNXso8CRXWAN1PUbvavY5XQJ5cdnCkSxKqqowAB0FKc01YpMqK+ZJM7Qozg1CxBm&#10;BEuBk0+TBjIK1AwBA+U4+tZXEHzeYee9OGcNxSfxN8tSDbjBbBxwaARGPMyT5XQ9amRSZ2/Oojjz&#10;EBb1qZHIc5PbFCA5H4iqZfgF4mBXgaXJg49BXw9pMwTT9LX7OpxezAEj3r7v8dqD+zz4kwvJ0qXH&#10;5V8K6VGDpcgKni+lwfxrWKsi3J2sdPHHZtBu8gBy3GKtfZnEUrDa2EBIrNt3UWkgK5bPFaNpdhY7&#10;+NowWaPC89KoysVShy0qDDA9MVmM002rMpLqfTFWGm1CK4uAfD08gMxII9K0USJ7OGdrIREetAFm&#10;wtY0RC13G/HIYVi38ZHi2IxQfLu6AVvTXNkvh55IlVzt5welY9vcxyMsnlJ179qYF+ERLEp8pA2z&#10;jjoazbuS8PmqbAvtB5A7VrPLZvobrHbMZXP5VDbLdrHdZgyzRkc0CsZ9h5TWgDRDBJByORTZrYrq&#10;uVtkWPdnI71OrMk06SRIriTr061YkYvaqrE4C8Gi4WJxDE2mQ7bpTiM59qx4mf8AtOWNkT5ZsBvW&#10;te3iI02V1lzu7Zqg8OLmRi4GXHNAjREphvGUwID9lIU9uRXMWKyf8JPq4kyE81juPfNTX9zKL22Q&#10;I7fKMY5q3F9nOhOXk+Yj6YoGQyGMXAKPGcMeBWdvmOo3fyy4J5PrWrDHYLpurs2S7RjaSemKqWju&#10;0l1ttgQMjOKENF6zjh+xXDrMD/eH/wBapBGAAyMmN/3afpkdqsurLJKys4O0k9DUUTxre3EMxIzM&#10;djnoaGIg1G2nNi7rZxbhj5QaZZyXqaJJv0/G0dTW4YW+zqWml27OvtVJ5rY2zIQpXd1oAoeZExGB&#10;jJq3HDI6CX7SqiNOp71XzaAXBW2X7vBpYJGksrkNFKFB6iiwFaW6ne5NvMvy+Zw3rReWrHS4Skgw&#10;o5ApCbN7rGDw3HrV4GExBRe8eXTsBFp5caemZTx1qxL5v2qN1kxgdqy45UW+Cjdgyn8anmkuDfxB&#10;LeRUA5wOtJiLbSO9lNm2ZjuG0+lUGW4Ny++GYE45Per0dxGiBWhBOeKs/bLSSwlVoYd2cL60DsYM&#10;8N1tkMe37vIB5p2nfbW1NIXlxg8tW4kGzSbyRbO4lkfoOw+lYNsmux+INTaTQ5I1BBDnvRe4kzp7&#10;bTxHrqPJBbRKed5YYqrrMo/tqHyZYmRMcjvXP6vdXrWduGv52GfuhutS6fGf7FvXaaQkoPvHpRYd&#10;ixdz388GnoIVSOKM5Pc1mRG4H25BZrtzy2auw3CB5VZVOXwpNWpbZgisJkwVBwGoCw/TUtA0itcR&#10;glTt9jUUsFzHNeM1lnDfKR3zWc3mQTb1Ln5s4rSS/uZ9JYCIAKwGWHWkMoTWOrT2krBp2xywzU1p&#10;azrZITH90dzjFbCXFzDFal4jlouFA4NZF1c3L3cuLfaM8AHrTDoXmmk/4RfWIxNlZXUOAcHiptOa&#10;Qw3UH2OTygFwAetZMURZMtdNk9eelblkfKtSxP0J70mgNq6sbMeG7edL5NwxmNjyK5i5glkuA4jb&#10;ao61p3D+eYw+sBAIydqng02xYnTL/fcxkKSBnjikgMiWKI6WMzDlD19qh0y2SWPUYXmdVPGah1Wd&#10;Rc2qKW2mQ4C96s2Uwjs96zAERHjFUBr22n2lrb3gWeNiTn6Vjzy20mpzR+WFCtw3qaFu7t4rt2il&#10;bJ5+gqmwikSaSOCXceMY6EUIWpV2mXXJsjhD8prTS4v0VwLhiFTjiqdqHGo7WXazcA461dnBhmQO&#10;8ZLIe/ShjM43cs2oSb7hi2/g55rRgtfOMvmXc42jPHtVbStOdr/VZxMjHk4z0FXUurpJpQungusp&#10;XjvRsIligvJppRDdXQCTKGCsecUajbW6arGJZ7jcYhwe351p2Qvo7i4dZIYy6ZYnoDUkjWhSf7Zc&#10;wNKQ21uKQ0rnPpFp2xiJenXNNljsSsWyZyc8YHSmPBe5eRLU+V555z1FaNn9nWPUC0CKSgwTQBVh&#10;jPmlsvxgg/Stt7oXC6ZG0fAjI5GSazY7iy3XsfnRhtp2H3NY7Xl5Z3cbDTxPIbjCr25pgX7/AE+I&#10;pIY3xj8xWZDplzJFI0cc7FG+bOa0Lm+naWNZLfa7wg4X37Vt6ZdXkXhW/L6ZFtx94dRSJaTMkWyC&#10;xmCiXeIjkbsism3WyGqt5xk4uM47Gt1ppPL1NoEjYsDgZ6E1kfYtaEDStab8uTgCmUdPcT6HPp+l&#10;xx3ARkjwAB3rlNSiuYbi1kNzPkTAjk9KtxodsJyyyA/dI6Gqt42oyOqzZ4+7kUkhM3xe3KaDYTRh&#10;mk2KDVW5u45RIs8QVnZfmHesywe+ikmEtoGj3j5ieMVavEjk1bTmiVduQTzTsK5HdW0EbRsLpTvQ&#10;EAmrXly3Hh3yyjh1HyMO9RXkYZYgztkRjGDV3TtTtbfTLqN/D6zPuxGc9KLDuZc6zR2tmj2bKQ3D&#10;YrTs7aWYK3ngBIidxFGr3sUmi2QbT08wuMKB6+9UYrrU4rMxmywPJ65656UMa8xiXWot4glhMibU&#10;Zg5I+96VLdGU29pmQY3ncMdqyrSS+TxJcmfTzvMhII7g0tzfONWkjbTnAU8H1zQK5eaG3a1RofLA&#10;K8j0NUGWRZBulK4BxkdaWKaUXGfsUhUsDxXRmC3u/DdyVVA0ajBHfNAWuZNpJvsJcyqSM4qJzK1u&#10;AZYhiQ445qe1h8iTUA9oWfGBz0qF7a4fUoN6Sou/Oe1IRasbW4lvhHNeYyQSx5AArYe3QarGIbu3&#10;CImCTg5NZ8hnS0t0iuSf3JBPcGqFrbautjqUj31w53k5BPFAF6/SRUQmQEnIwKp25mi0y9/ckh/4&#10;QOtV7e9Jvp47izZnWXCt61oS3aiYBtMhG3G0Z60DuUIN4j1CMWTAs3UDpmjyb5SP3UWVb5vx6Voy&#10;OFms5l8kAqMpS7llhuyQo6HO6gBJbicaTYwmKHcTxVi7jvm8O6QpS33Rxkvjvms2YQlk/wBJw3G0&#10;5qdLphZyJIWZ2ICknrQBDa2t24JW1jVQcMWYACqOoJJDc2w8hCd/StW7kgOj/Z2LqWYMVjbrj3FW&#10;DHZy+G4ZCeVjA5PIxQBhswGnq/2aInZwuO9WYLXV20VJlXKBW3Y7VGBHI0yoWA2mr9lq9vBY21nL&#10;btulnIQjnIosM5qWK/WZGMN2VMh3ZQ4/OrUFpI+m6m3CBFBJ3YxXcX2pWy6JY250+0dREdrBBk5r&#10;lZXibTJowJlRpQWZeuKQnoZ8CSvZXqrbSYQ/eFVlinOqSqNRmPIzjsa7zRRpZkURXaBFs2DF068c&#10;1zUzxJ4kvRCrKv2tthK8GmII7bUIzkyyk7elRPBcCdN5ZMnJzWpFc3brcncrFF5wKctzaSjyZgis&#10;W4oKOemtbX7ZDKs0jMGHAPStJiv9nTPHBkCIcVckisFvokD7N0RIJ71nF2+0JGrlQSQfl4NIRFbT&#10;W4W5Z7EFgeM1sRgzaVkQINoOMCsprf7gYnbvycCtqWO5t/CWn3MUvmxMCHUdVpjZR/0j+zbpBZRk&#10;KTmrmkwWTzIJLX5mbCcdDVnTIEltJZTfRjchOCagm1S3sSIj4S3uZv3cufzouItaha6dDdPvWJmU&#10;ZwOtVrea1ltbgHS4lReAT1qAEXeqXVy96FUoPlJpmwfbIY4pAytJhitNIReSG0SWFlu4TySfaqc1&#10;2/8AbAIMzIH4wOuK1G09IbGdzeyszx5C+lZVvIq6qx/sjKBiORTGTi+me6bFsSCuBup0Tbr11ltl&#10;XByGx1q1JBYP5ZFzAmSCFDDIpblYwkQWaIsIeKNBGPNIv/CRxxJHIUPcf4VtQSW9tASLTmRCMYqH&#10;wyNMXxR4kfUHClYibckZB9aralcTz3upTw6QPLSchAPT1pMZU2TDXrg7JAsj5OQaJpHxKgsDgHhw&#10;Ku2U1zcQBJ2hQRr8p281ZBs47ny5L1FJU4JXrTEc/HaiXUY8sSPtCZY9h34q9raWi69aJBCBEsCA&#10;cdT3rodKgs5r58SAgycMOwFZ/iaK3S/tfLcbQKhq7AwJooNllGHYBrqJRg9Mnmven1fStK+COuaW&#10;nhhbe4i02D7IAM+eXHzM7frXhdlC01/ahrlVxqETbvTBzXo3jok3nwtlhvbaRLnSgs4XBI2DA+lR&#10;NXsTy2Zjw3Ekj3DZ2qTliOMmoZpFMbn7SWHPX2qtv2WKoEHCVTLHypQRUqJbZYhMUkNy+/5QTyfa&#10;s9pka5vAqNgNwalVv+JfcRjhe2KqNtCIQo+9VpE3uWASqD5SSQM80FgQBmq4JOOO3PNIj/MfkPDG&#10;m0BY7j5vxpBuxIMDgim7hu7UhY7HGwjkdaLAP4yxI9KcNuxuR1puRuUe1NLEKTt78UwJT1bnikGM&#10;tz0FR5O6Tlu3FKCN6496LASqzE9Ogp4L4YgZqHLbeMk46AVVmunjtLh1tCQDyvc0WAtTS7EXL8Hu&#10;KrwTXQ1W3eO4DIX+YEU6GSxlsVf5m3EcHtUt3CsOlO8OnsUYDcQelNIDS1SEyeHojGVGYuSK46O0&#10;+aWGRpwrscuTXUaWNRl0W6VoZtiqSDg0rRRyaTqCNbjIbgg88VS0E9WULHSbGK1uFgu5Sjox6k4N&#10;UIbVP7VvkZxnd8jE9K14WvYbcpEdwwQBVG5trhYWle4mWV33LQOxkT2Eq3t2TdyKC/IJ4pJFC6dO&#10;I4Y2O3GferIM9xdeW8silcZbHUCpWjgS4tsXse0tjBPXFRuUjY8GW7w6V8RWeQh2WIkA9Otbcu8a&#10;Rq0hCkrdxhvxNV9ASA6Z8Sdt2TvSHafpVtY3e3eN7gKJdShB56kHiuWb1KSsj6/8GrIPgppCLJtV&#10;dPjMx+o4rXHBk/fbhngmqPh+CW1+FEUUsn72fTYDt9FA4qyzcsfKA+UUQ21IiXA6NARleBTFdfLk&#10;znhutVV2lWzIAPrS5A24XI+tWMt7m2vjGMUA/wCrIbPNVy6+W+Rz2pckbc8ZNAWNAlicknkU4OAf&#10;9b2qrn5mG4H5Rg0KSVHr607hYuI5F05w3Iq3CGP2vDfKBnms5M4AOM1ZRm2nkjipYi2CNp+ZTzTw&#10;w2/e5zxVAN88o55PAqUO4VR5YzikBaZlEycnmrRVvssLC4UZrLy/2iI7RxVkFyRkHBPTNMC4C3lk&#10;ZJPFSZ+ZeaqqZA5wMr39qnycrj060xk+VEjDjOKN2eMD6ioM/Pkp2HepBgMvWgViYH5ThqUf6xfn&#10;7+lJgYOSORTgWwPkHtQImAbax29Peost5jjHU4p3zYT5+acQvmjOM9qBjuNo4qQBPL3ZPXpTOdzD&#10;NAyEbigCb5c/cxxUbKpSQY7UZyzfIenWlz947aAI4UKi5xKeW6HtVoFwjAkVF/GBz0p3OD831JoA&#10;RvvEgUgzkccCpkCnOW60Oq4J83vQIi+baRzS/N8x44FLg8fvRz0x2p2PlPPagCMKGySxp2weRJ8w&#10;zik+YAdKQbt3THNAyIKVKZc8k8U71pzIBj98SSPypo3Y5AoAX5iHypOO+aYwG7oakAbY3Pem45oE&#10;N7NgVAQ/nghiB3qx/e44pjA72BjOPXNADCOHOyoznJyTU+fkA9qZhC+cmgY3amF5PSkwdx6cGnnG&#10;7Ge9MJl2vgDGfzoHchcHzXODUTHO3B4zT5N5aMEdaPL5HOAPSkArKpKYx09aYwUZG3tTWyJQUVsd&#10;6cd2CCP4aAISBnPlgU08RnBNP2nAyTmnEdKQFYjk/L+tRkZ3kBQAasHo/wAn61EQCOnBoGQNFGXj&#10;Jjzz61KfliI/2eKXbgAZ5p6oGSUsw4HBNAFEj5hzSH77cAVNJgBwR34qHC7xlW570ANOdoyueajI&#10;y55qcqPKJJ59KgOd4IOaQDD5YB4JOKrZ3eafs+ADxVw85ylQOrbMe9MCLb8y8j3NRyAcgP8AhT8f&#10;Jg8801gMklD04pgQHJA55qB0+YE549DV8L/o82EBIWqgLlDlRwTzTAh28nJqI7QWy/arRAO3niqc&#10;yjMnXnikxorts8wkHjPNV2K7zhT14FSBSFkBB68UEcYwPrSC5AeQf3dRMBh+fSrDdOneoDncflFM&#10;aKkm3LgHtURA2j5lNTvt+fMOfpUXyFXYAgE1IyBsbjxULfdqwy5AHPWoGB8tvlwaY0V/3n2gnnGP&#10;WomJxJz1NStuw3HOOtQnpzQBA4BQc9+tQNj5uWqxIGyowM5qF/vn5MUMZXbGR82eaY5BZ/lA6VI4&#10;Ysc+lVSHAbBHXmkCBgdmc1Gf9X/rB+VIzDLZJpAwMUh+XPagaEJ+Zhu6VASQxwTnHBqXLbhwOvNP&#10;bYfLA2gY60xo4rVcjxLpZaJsGY7q17TZ5spXn5QcdKg1ZSZozsX73BpbVlJh4+b5cYrnkrMqzOtt&#10;ZLdrWMAOWJ5z2rSj5dDn7rjHvWLBIwaceUijC9K0oWY3itt9MioW5LOytx/o8++dgAyHrivSND8s&#10;wXTBzjyl5NeW2W94ipkPykZOa9R0PZ/ZN0dnO1fwq0ZyOmjP+qO77xPHpV1MBACOc8GqCZBI2A4A&#10;zV2PpPwO3Nbohltc/JxU648qQZ7ioFB8zPtU2efugVYuo8c7+B1HFTDG3pzUKnkjpUo6igY/ueKe&#10;hbf949KZ/COaeMbxx3qWBAqsNQunO72pUYlpPl53VK5G5sqc4HApAEzxjpQAhJCngcUK3J+YUx1Y&#10;o4zzkU0KROuZR24FFwLKl9p5yD3x0qNuSeSPm9amX7rAvxjpio2wFA2ck0wHq48wIUPQc1I4AK5J&#10;INQxJIbpmZh0q1gZXgdaTAUcLHwMdqbkc9qVlcuB5uKeVbBG0dB3pANUnceealB4I3dqhIO4c96Q&#10;OpnIx06UDJ+MCpB0k+XtUY6ckYqQAF+31pgL8+3ORkGjghvnPA9KTj0HWnDbuJ2gUgFABCnIp3/P&#10;X8KAFMMuWX5Tx70H+D5e1Ag7fhR3Pz/pRz7UevyfrQAvdacMmNzkcU3nb92mgyfMPLPX1oAUn96B&#10;5bZx1zThnI4pO68c04Z5JoGKQNy8nvinjgMcUcbBlRS/Lh/mHTrmgBvcHZ+tIBwxyMZo7D5qaCfM&#10;XA6mgCTjPWl4weaYTgyZA4xTuq0AId2eCDQv3o/rS9hzSZIl+72oGOkYB8euKPmz2qNtxfJBA3U8&#10;fd6dqAG/Nv8Aud6cOrcjinYO08c03ADucHJoAQH5BS/xNzTGzu+4AKcxUJEM8kUAL0dsqKYxO56T&#10;k55pjZ3pgUAPBOR8tSALtJzUfp81JuOG4/GgZJwCflFHHlH5xnPSmjds+6KX5cnK49OaAGkv5+Nv&#10;BxUnOx8jmm8butOB+VuPSgBmG2d6XA9KCefv8k+lIfvDigCXgIOabuHm9D1pOcHimEHfnjkUASg/&#10;6Soz/DTST5rgEYzTVLZbOR70pPPUdaAHD7y+hqT++d/T2pg/iG2ky++MbaAJBgvweaQ8PwuaU5Kd&#10;s0p6jjmmADoeDzQTjtzR2PH0obJKcAADk0gF/hPNKd2V56VEC/nfcyM9alP0xxQAueDwKTPz0xjg&#10;9D0p6ZyuR3oAQ53v+79O9IO/NOIHnHk5ppzuHy4oAcD70nG480oB3n5aPTigBo3fvCQMDvS5O04G&#10;fSnYXY2WqNj8ybVxgUAO6OSFJJ7elSYTbnYRTV/hJzmhmO/7nGOtAB/H9wdOuaP+WdGBjmlH3G/d&#10;/rQBGQN0eEzzUgVdrcHtUZLAg7O9TRkbWBjAOODQA3ByOelPHQ/N+lN+bc2fWkJxzigBfl3Pxxxz&#10;Rx5sn7v05zTwYxaSZ6+lRgkx529TQA7+MA9aQgfPhu1M53pxT+MnimBEu/7QMqMZqbCFpgHxxTSF&#10;MvpQ24jrSAiAfzSM8VKfujilAFMbqASBzxQA7jy296TsASCQKco+Q59eKYceYx2nmgBoxuUCMce9&#10;O+fLZT8aQ7Sqbc5zUhBKghNuF596YEfOBxTTjdjvTj0xmmDd5gO00gH/AC4OcVGcYbDZFLzj7vOe&#10;aTGUbpyKAGAglhg59aCeDzT1VAsmQenFR/8ALQg8Z70AIc4PHNIcCEfL+NLxuYZ5qI5w/NAiJ+S4&#10;LVA2Apy1THoc8VC33h9KBooXONgyf4hzXYaFGw0yd1bgoOM9a4y8/wCPEcj/AFo713WiIR4d5cgm&#10;Jcc1nLdA2WZnJuCPLb5T2FR/vS2Qh/GreQvn/c59qZuHksMc+tUIjw2TnrTD9w/Nn8KfzkZfJNKV&#10;ykhEgB4oGM4zSFiGXMZxmmsQskQOTk0rkY+4BxQIfweiHIFQsDuPNG5w+R+NLuYvk8celAw54GO1&#10;HZ8D0pfWjjJ+YUAOUoJM9DimHO4/N3o2liPn59agZ2SUbs7f71AFgHmk/iPPNQLLGRweM8VKGBZv&#10;kP40Ah6gFXPpTCPmb5sjPFO6MBvPNIc7hlf1oAb3NLzluOaX+I80oxg8UAN5/wCeZ/Om85BxxTyO&#10;TzR/C3FACj+MgccUcZbimA4SYbgAQKAThsk/WgBf4qOzc9aZ2X1yaf8A3jtxQBG5/eD5DTudn3Dw&#10;KUbPM5J/KlY5YgdM0AN7H5aO3WkOfOX5O3NOHQ545oATv9007A255HpSHO3G6kBO1AZPpxQAZPP7&#10;vikJOfakJk8wAREAdfenjBA/SgBBnB460EttbC0rDk8UhK4PFADe/wDq+nvS5O2l7jikOePk/WgB&#10;pz9o471IOrcU1fv8g9eKfkZYH0oGiJmAcDmnc7W47Cn7YygyR1pCEGcE0CGH7w47Urf6vOD1oB+c&#10;jaRinEjaP3g+96UAIAcPzS/MQo38/SlycrhwaGL5iIxuPb0oGNOfK+9z60iBxHy2eakw+PmAo59K&#10;AuJt4HSk2jB+Y4pwLdNgxnrTzgIODQA3HzJ83Hal483GP4ajBBmbOcAU9THtYr+JoATgbvWmkjP3&#10;hSn7vSo8rtY470AS5G0HcOaTsD5g461APmfBbjPFTKPk2nPJ65piD+IU8KvlTHaMZFL8oKg9cU0k&#10;bTyetIYhbgYAAxS/JleaibIlcYz/AEoG/cMoAKYDx0brmkw+B+8OM0oxigj5W4oEN/iGDQc7mp3Q&#10;nmmlsRMSnOOKYCADcvA4qZCoicDr64qoj7lOUP3jUwJ3H5aQDiMKPmHU/hTQBsf60DPnOCDjHFSp&#10;s8qX5e3FADBja3PIqPDecRg9OtI2S33R1qZRlT8wHFAEY6L70/tJxzxS4Hk4LDOeKYc8/L+tACnG&#10;0Un97ig9E/Gjjg0AGB6imjb56r5ZAxyacQCxGTimNuBJDUwM3+LpS85PFNJ+XOD16UmQWI3GqsNj&#10;v485HI6UwsAygk9aTjJpCcMT5eeKYhxJ8846Y4pvZ+vPSo8sAcAdelBY4B4z/KgBM/OvFGW8pxtH&#10;NNO7AOKbI5CxkICcUAO+baOMZFN52sCST60wE7ecj2p2cbj3xSAQfd6d6jJ461ICChORjNRHHmt9&#10;aADj5uOabxnBbmkycN8y9KZk71waYD2PyEhc1CzDMfyn2pTnawLc5qPPJpABLf36YTlh+8OKcdpB&#10;Ge4qFiBLgj6UwHgL5jFWYZHOaTc2CMDg00lSjfI3amPswMOTxyBQArFTKBg1Gz4kNNDZVuD1oJXP&#10;3aAF35AI/WonI46UpK+WBx1qEn5n49KAFLDA4ppYmPIxjNMYnaevXpUW774HagZKW+fOwDimsV8o&#10;fOOKZ8xjOVGAfWmMVw/B7UANOPMbOaTcfm4pDjYfpVckgEhcnPSkInLfID6ZquW+YYbAoZm2NxUZ&#10;xsye3WgB28+W+FHT1qFTLiVjGqgHg+tOYxeWxUgDHSoSxe3IMvAbikMlRh5fU9aY/K4JOKjG0MRn&#10;j+dOZ1BwXPT0piDJ8lRjvxTNxLAZGMUwOCrESdO+KaT8rHqcUwJMjeOODQSPXioSVKggUZPlZyM0&#10;AOJ+Y5J5HFM620gLE5PBow2wHd25pmeeDQA+M4jP7leD1pHPDDZxn1qIl/3fznrTs/fyVzx0pgHy&#10;7Xyp5x3pONhHHSkYnfj5SKYzj7QB5RwR1pAOJXyxkHrSkLtJ8wmoyQAfkzyKCcA8dh3oAafL8/O3&#10;LEVIM+X9+mHO/OecUgznlzTAGGXJ3dqbnJQAd+Sad2PFMydx5PFACsB57gHsKac+UQeTnrS5+Ruu&#10;SKa3CrtySW70gIznzk4oJw6DbTmByQQOKT0oATjeR5o6UmDxnb1oIOGODnNNG7fwM0AOPD/dpnVB&#10;lO9S4YEMSM4pmPmY5780AB35jGwHFHO8/KTTuSDTjwineM/SmA04znOOOlMA+QcUrECL3LUKOWOM&#10;8UAPGN65ApjbCJAWB54NBC46EUmBngUgGquI8ckk00gbgCpp+QJEJJzmnN/rXJXoKAGD7jcdB0pF&#10;HBzkc8UoALMd5pOd69ODTAeD8jcdaYVGB8v60v8Ad45NIc5ORQAfNyDnHagbS4AJ5o/5Zpl+M+lJ&#10;/C37r6HNADiAHbLDIpFxhiV/ipvGMjP41NCIyGDS44NAEZQlgCvHrTwBhxkgCmfvPtKjcdo/WnHb&#10;uyMnnkUAJ/d+XiggZp2ck/Kabkbj81CAaeSf3ZxnipATtceWOlMPYGnps2Sg55A5pgJldp+YdasR&#10;SSKEwRgVDsiCtmXtTRgPJ160rAXxIRNjK/MvIYZFMt49HgvrqWLw5YLLIfnkVQPy9Kq5bcpz0pSy&#10;/N1yaFp1FYtTTK12vyyrleOpqoWyZBQCcjpxUZB8/dtGO/NACHzMNnOA3FHOOtBzkg8DsKBjfQA0&#10;ZJB3YGDmmAvhiIMjd1zUpBO87QABUY+4n40ASfxIcdqkAyrjZ3GKi/g61PFje3PagDC8YsW+EesR&#10;hOP7Dm/lXwtp0mzyEMJIfVJwD6HNfc/jASf8K016RF+VNEnBGPUV8MaW6kXpYfd1WfacdCTWyGdN&#10;BZXOydjChBbPXtViKxR9XhkRWG08gHNZJvbiO0YG5dh6Vt6TeTC3mItSS/SmQadxLbRW9vGLKF2f&#10;jkd6esEDaTLHcw7FdPl7YrnrmDWJvFVviOZAJMrgZ5rorq31SPwzD9uvAX8r5CBg+1ISMKXTbmPT&#10;70pEjxZJBz2plhZW0um3q7Qh55B71o6fLJKz2txqLqgyck9R2qcRRRXd4UnXYEbkGgZyTjUINWlV&#10;VBVJMbvUVpWs2ove25Aj2BhuzT5ZLdtK1Jiys288k1lR3ltFpTESSO7PgDGMUwNXV4A13bOxVeAW&#10;ANRuYDpMBVwR5fPtiqIN7cbRLdFU25OTTyFjtWQSE/IQM0AWopA9lB5dwOCQR6VULs1/eRumMMPm&#10;z1qjYm4XW5Ua0kVWlGD2NdJPYwNPDKq/cUF8GgCOOziFnORBGzlPvHtWW9uVacPIAevFbpYG3m8q&#10;XOI+R3rnne7OpOJYJdoc8+opisQPteylQNyQQK1dBs7r7Dr++yT91FknPr0qnHbodTSRJDgyDIrd&#10;U3CTuypMqYG4Y+8KA1OcknVNUZGC7jckCl1PzX0/H2H7qggg0t/HYtqmoSIuMkbeehqOF7iX7HG0&#10;jcH8xQgL2l3epSaFJA9s3yJtViOTWRO1zDqssc2nzplyVbbwa7XTo4I7S7Y2kYKRnbk96wr/AFAv&#10;fNHLY25VHOCF6ihAY6upV/3oPFWorieHTLlTp5IK8HFSWsdhLLcFYmA8wZFaNyimyZVs1CrHjOKG&#10;IyrUR/2bqM32VgSh5I71Q06C8bVbyRpXVPtHGTXUWV3okWnRxTW8ZU/eGKZINKOrx+RdsEf7ooHY&#10;d9ishcwSrdQ8Abh6Vn6lcxRX9r5VvCeQKW7AS9kQX8hLjnBqGSyhfRZJjesWXqD2oAbbrLLrIYxY&#10;UgGk1OGCK6jcQyYMi9+KuWL262iEyc4wM1bvYoZ/D10Cc4III7UBYrJqmoJbW0aaLGqRoNvcmpRf&#10;TXJmV/KVjHxWeuyOwgUs7ZGOVquViW43rdksR0osguQT2Fw1xMxulJDE7R2rQtIbn+xZ0e1k4HBA&#10;pLKa0j1C8M91KC44J5FWX1CQXc4igQpjrj1oegtygbRmsr3bCSV9eMVnL9vimTzTdlS/viuqiuYX&#10;0eSJ7YZMgOV4NS3bRRaGANMV2KDC4zj8aAvbcxppLQ6dC6W2SUxg0R25fRmHnxKQ4JAqS1Fs1wok&#10;QJuPpnFJcQTLrLhJmC4ycHrQUXJZSvhyCOW2jkZF+RvSudjMst/MNrKCeGq/JIqwzq9vKQRxkUtm&#10;1q24KMAE846UwuZ06ajHGfLVnbJ49av2V8W8PXlvd6Xg+WdsmehpPtLf2vcosAIHGaoXS+ZfW4+0&#10;YQMS5FG4r2LFgwE2oqxkdWY7Gz0qV2TzCpmYAv2OM1C5igsLJoGMgbgcd6uWmntPAjyaio5ywzjF&#10;IdyneKgksHSENyBjrUrRFrZP3TINmSK0JlsIXXBVvk+UE+lRW89uzlpI3J8wAfSjUBbJ4TY3amwQ&#10;qinvVX7bYDUbMQiEDzSNuOvrXV2WjwXJ1t4dXjiQWheQscBQBmuLl03T/tYnt9f8zZdMMgYyR1oQ&#10;NaGndyWfmW7iCJSozgVzd9d28moAxRyMfNUEA1oeQ01xdgXDACL5h61mwpa2upgmRW33GDntQJmt&#10;FdQ29zpm2RwXQAqD/OtJGgW6vJBbRsWGR7VkXUEJ1G2kSIYJU4zUt4J1fTSm8AgZAoA2RdWj6Rcx&#10;yF0Yj5W9axXhM1zGRqEhAfk59KluF3abH8i8AZA61sadZwf2fExkx8hJ/wBmgNilNcOmk20ItTtV&#10;cAZ61VBjazugwOSvHPSrF3JZG6uEPl4D8HNU2WIOCk2cjmgdiK2tA97NiOU4kGTTtUWWOeJo7TKq&#10;Bk4yc1p2ErxMxCKwP3hipZpIXNzm0jGSOKLiZk2zaebWzmuWOT09q2g/maLfLFIWQwnGO9Zk0dlJ&#10;YvF9l255Bp8PmLooSK+QbFII70twMy2Ekcl62+UgyHgmuktL+R9KhBkjZY2+Ye1c2zyYw5Gdx/Gr&#10;2mRqLq8ywAY9zxTaAs6jNamc3ENqfvqMYqGaR5RaZhT7g5FXdQjgXSWTbCvyZAB61kWs0YsX+ZWY&#10;ZHPahAzoNKj06Z9Rt5kQBkG0nsattpMUN35ceqwNuPALDjNcxHNMJ32RncZRjb1NamrJPHpPha6X&#10;Vpnla5TzIg3QVLuUrWK+sWdxZzacWvWlySZAOwqlFBbtCsi3agsOCexrc1i9tBFpzNZbw8Me4E5+&#10;tUrk6ItlYS27lg8YPlA9D3qkS/I5++N4j2zNGz4fhgPyqwzzPo9jvmO4MDWmGSe2t1EcSovXIqCW&#10;2nKKyMm1DyKQFuJbf+zvOYBnEQC57Vk3Udo0JdpYiWbI9qlnlUQwQ+Y6grjgVTFrK3nAzuVAzTBk&#10;9tMvkOYo4iipg55NOt78Q6g6lcK5OOepqnFpeuYv7i0gLwoR54zgLVgaf50cayXIVyvUfwmjYExL&#10;iec6tbSLNFzJ8wJq5cag/wBmtomeMN5RxtGarf2XHELNZ9dZnaUYAPQVsz6bpcc1tMHBD24+8elG&#10;gLUxrS5doArochjzWtHLdrpVxtcsjHkkdKI4bABD5a4L8kU+9ns20traG3A6cg80wOauG26zGPKV&#10;nLg8CorpJzfqftDjO0n8K1xbzpEHisUmckZz2qaayvzaRs9n/D+VSBmuFbS5y0zcIO/pUVnMHS+2&#10;o2FYAnNdFHY2n/CJTbpuduDWVHppWK7EGpRjcuSpNNMC2Le0fSpmaVQQnTNUBCJNPuBlvlb5W9K1&#10;9H03UJXvlnmRFVvmdm4xVHWRLDeRw2qu0QfGQOv40IDPG2MqTMXkYYBParSLcpot/uYneucZ45qm&#10;6TfYVb7KzSZBApZhqj6ZHkzDaBkYosBZ07eswMpGMtz7VBdRWDeIrKVLlAA7FScVr6TDBd6JqMMt&#10;0sbouQ/fjt+NZeoQ2qLKOhEmBg+nGfxo6gSLPvhuALMMwXAY0Wsksd0we1jBOcbunNPs7cH+zSt3&#10;GN3Jx2xV28hg5YbmYYwB60OwCJLN9mmHkoDsbhRjrVRZmbQ7eJrFGMTvsfHPPvTYnuUuL5XsZg5Q&#10;BQRwc0Ibtby5hbTlG45DDmiwGzplvs0tXOC8pbcPT0rF1WJo7mPdZkHzCVIpk0uppqOmxreuq+Zn&#10;b61vO0U8CK+nbpBGMZpiMC3N1NEjSNnYwCg9q17qFhaWzfYo+APrUdtHDHe+JIZX2M0atDj+HFVp&#10;G1J7S52xySDeFL9PpSsA2eT97EoaP/U/dp1peXMGhX6SWd06vn5dpIAqu+j+JZY45UhgVFUGV2cD&#10;b6da6fTLoWmg+XdeG7O4LIVBOOM96LAc7aXlt9j1RVgmXCnAz3NMw8ttaedaxnazbSa1ns9OZ9Qe&#10;MRqHkyFHbNQDywTA8LBsjyzQkNlVoxF4cvW+yP8AJICQD1FaVm9kmmzXENiT+7H3j0NRSx3iWq5n&#10;RlKncOuaWxVBFMGuYxGDllNMQ9dUc3TD7LGx9CfWkaSZ42XyIwCSScetOuNLtjm5tbtNhPzDd0NV&#10;1F6pug0OVAHOaSQ7kSW1v/aF03mzbivB3ng/SoPLuVuXf7ZK5J9egqzESuoXcot3IA6Gn+ZiYsts&#10;xy3Q0xBbtIbhw1ieWAzVyUJELiP7E4RlBpGZ00wt5Kbh7UgufMtI0Zo2wh5xSGLZPYMl2os8NvGO&#10;apattEF35mnzHBGwqMmkijMepiVbsct933q0k+prqty0mm2xUDgnkEGnYQaTczQaLJIlhIQcdabd&#10;Sm6XVD9kkDCLOfwq6jQvbXILxhWQkBR0qnZSwpNqZGH6jpSaA6PwfY+HJvA2qi61e2j1GXzTbB5A&#10;FUJ657msaYy/a5/3jt5czKrE8D6Vk3dmj6PJMEuWQ3QO2NyCDnsRWrbpcGxmcROVSFQT6Vm1qDER&#10;ZDbgsw3buarOFD3VW2JCSEDgr0rKlY+YfmPJzTSEOPCH5uMcio8IYU54yaYzEQOcdCOKYWBR12Yz&#10;jpVoY9cfNhTjNOJ5GEHXtUK7huGBipBjIIJoAkUqJCdg6dKc7K0ZBXvUDFQhO9eucVAn2h7iQrE2&#10;0HmkIvAgMfpS70wMnknimIsn2h1aNxgDOK0ljs1twzEliRtBFAzP2s0hwsmO5xVlYJCISJEwSRzV&#10;tbmIX8KHSCVEB5C96z4P7QfVJlWKdlS4+cqp4BNNILE2JoL8boUIYfXiqd59m2SOrQ4xytP1C8aP&#10;UdRiGjSuF2YLHk5qlLayST2jxoxRgN656UMCtbK4uLkR4CFuDW2Dff2fFHvjKnrnvToLeyMEw81V&#10;2KMDPOfeq8s0f2or9oY/vABt70rhc14dSmg0qeEaVCpIALHoc1GweNJWJ4eIt7ViXy3F1qWiR/NH&#10;DHKrSHON2K3NUuNL/wCEa2Q3u9/s6oMdj0p3AxI55BNK6bivmHk+1Lc3l3NHaf8AEti2oCA26rPl&#10;W0XguxRp8SGMnAHOTWLHGg83zlu0ycjCnkfSlcQ9pHCgDyhlck+1Y9zsJUiaU/6Qvf3rVdbZmlCS&#10;uQO1ZlxJGltdRfZmV1mQpx1FSyjvfDBP2H4jKsBCpbW/J960beOR/GWgx+eSr63B+BBqj4WdX0L4&#10;jMoT/j1g3Ae1beio0vjzSQAQIdQjY/XNckty2/dPsKR5x4e0ZSh3JpMA9+lQS7xbW5M/JXoDWOJt&#10;TbW9sltIFGnxBwe4xxVhnbzX/et09auLMlqi4phEEjmT8M9aFlRiSoIHpWeoDTjggA9M9atboyzK&#10;sYGAM+9UUW8sZoQOmealeT94FJB9Kz98gbg5HenrvM5bcc+lMNzWjI8tz/setPVkMJ+ZeelZ+8/v&#10;MsBnFSF1ECkRknPUUgZpOWSxU7lJx27UlrIX80EEYPes0mUZbcxyeRViMkBeCOO1KwM1HIBJ280k&#10;bJvY/NnNVgSVOWOMUqNgyccZpisXwQVbIJzUwYbTxz2qkG+RemKlBPmOQAfxoGXMjy2/egZ61Mr4&#10;gHANUMgq+UI5HFTKflPPGBSAugnYTgduKkG7OQRz2qop+RsMcZqXeoiUBWPPFCAtgsSfkqQMnlSg&#10;gkg8e1Vtx+yMwc5yOKgMrfaMfZ37UxGkGbMX7v8A+tUgA+0SH1UVXQ/uz17VIW54BoAm5560oxj7&#10;tVNzfLg5+bkVZXzN5OB0GaAJfm2EZGKUbti5Yc1GcbiNwz6UoBJzzx2oAmXrnZ+tP2rsbIGPrUO7&#10;52HlkUFsn7rUBYlyMt83bj2pBna3zHpTQRzS5GTwelAWFAA55+lLuULyppOdpqJ9vmIRyO9AWJWJ&#10;Kj5c8VGu/KnIAzTsjB4OM0jfeIEmRQA7qOg9+apyySi7gQW5OW6+lTEHzVALAfWlcDzAQo6UAPAk&#10;8tywA4HFLz5NR84b52oJ4PGcUBYQ54we/NJ2Hy0HGc9BjpSdzwSaAEx1+U803j5sD0qTja3IprBt&#10;3CrwOaAEGOfkpCDzzxSnln/dgDApDw/I7UAR7fnOVHtSOSVGPWpeNpNNwPn+UdKBkJH7pMKuM8im&#10;sP3zDysDHHNScYPAFNIPmcEe9IZF8288Z/pQfuPlR9af070184PyE/jSAgIBDcHrSFQB0NOwckYw&#10;AelKwH5CmBA2QTwKhZyCwCtyKmYbs4Y4BpmD5gGR0pARAHrt+tIQdv8Aq/1qYqAWBppB+fI6CgCs&#10;6vuGJMZFM2gIvz84qc58onB69KiPLNn060AR4+UkCo2xuzs7U4n5yCDjP50NkM3yc46UgISFLEbT&#10;1GAKp3sqJd2cYgPzd6vDftU4AOeRVeeFZGbLqDkZPpTQCAoqHk/MnWmoiFW5GM5NTeWgiwecAYpJ&#10;NghO2M9KdwKsgTzGCpxiqcgOxhjv19auMBtPTpVVgxd8njtSY0U3UeYuE471Ew/dSYQ9qtuq72yD&#10;TDhY2wmeOlIbRTOPs/K8n9Khb7rjaenFWjjBOfwqBsZPNNAkVmHyv+7BJqs4OJP3BwSO9XDnLHHQ&#10;1FIWKrlh09KbGU2yFPPaq5zgfNnPSrbj51AJ6c1XIO48d+KaQ0VyP3chIHSqzAYJxV18eX+NVHzl&#10;BjA6UmIqvgk8monUmI45qy6j5xuGMioyACeQTSHcpkkSMMVE2w5Hlmp5By3BqMgAng9KEMpumXbg&#10;Dj1qqFZLif5zgitBx+66556VEwDQcKM4/KhopEHYUg/g471CTIryAr/F1qwFPls2RnbSGYWsbVUE&#10;t17elUrFlLxFIzjsT2rU1CGFtNvmadixhJ+mKwNKcvZEhCNt0QeMVjNlrY7S3BIjBjJBHPNay/62&#10;3AwDmsyDiEtvYfKuK0wpEts4hJYfe/GstiGdPYH5nYzBRuXJ9a9Q0VoxZ3AZj84UjFeWWio1kylD&#10;y6nGemK9V8OrDhXZ2OYQBkcCrizOaOo/clV2IdpA79auJjeQCcbRVEtEbxtiAAMOlXlzuBJH3a3R&#10;BZXJD4PpUoHJwajQHacGpVDYkG3JzWhI4A81KO3FMG7aeKl429KBijqPlpwxhhtHTimnPyfL0PrS&#10;nG9jt7etSwIyW85P3fU+tTKo3cnj1pmF3Ahj1qXn8KAFkHyjA71GQDLnbUx5t5BuGc00Acc9qAI8&#10;4LcHtUgzlMoM0NsBGW57ClAJlHyngU7gToU8ts55pp6fc7+tC/d6d+lPwN7fMO1IBVB3P0HFOwdi&#10;9/ek/ibinA4YjacUhjcfMM0jwqd2HIPY1Icbvxp/rxQBWQsHCle3X1qYEZPzDjtSlVySV71CxRWz&#10;mgCcb8J8nrThjawyeRUQb5VO9elTgpsPzDJoAZ/yzjxH+tO/u/L60pHy8fnmk5+Un0oAOfkHlk+p&#10;zUoxt6daj/5Z8NzmnLjzlznpQIePujH40nJK49aQngYxgGkO7I+TmgCUD5WzjNIDlulGDsbJHTpT&#10;cHzQc8CgB3O9eKeoQovHY856U3jbR8uxjuPSgYc89+aMEBj5RpO5qYdDhh160ARLg5KxYB9TS9ul&#10;KT8rZhGe+DSHduf9yMj0NACE89Kdzgc03Hy/d/Wl79aAAnO3mk/i/lThs5yCD2xSH71AxwLBHBQ5&#10;7U0n5l+XjFIQdrfMc0qAl8l8cUAIf9STjmmKPlGU79TUvG5/l70cZ6/WgBhK/wDPLt61Gc7xgVJg&#10;bzyKQ/dOKAA4wvHak43LzSNncPlGMc0Dr1oGP428mmkHj5qTIwPmByeRSnO8fyoAcD8oOO1GfmHF&#10;N7n5ePrRxk/5zQAp6H5aQEZbPpSkAI3JqM/fTCmgCVWbAwBjNLj5pTtGAPWmr9KVSN0n0HegBQWK&#10;rkDgUm0b2IPWl7cEjmncdfegBwzjqKcACOlMbq/y8cU4EYPI+lAAMfNRzu6UEcPzSrtKnpnFADhg&#10;g/LQcbI/mB/ClUfunJ7dqj/5a/c69aAJgF8tzuNMP86Bnyzx0o70AJ77acg/dsQO/WkGOflp2F25&#10;YH2xQAjMRI5CgnFACMg/eYJ7Uznefl6jmlXaCcE9KAH4jDAeeTSYOW+UdeKB9+TK9qCSOij3oAQ7&#10;92DGKaT+9ceSuDjvT+MOfpQAu7OSTQA/gpHlTwPWozjd+NBLbx8oxS5PmkbByOaAHgfMOKXBwfmH&#10;tSDHzcfhQSPnG3nI5oAYfvjA7U5Nu4HB6U3HzE7O3rSgt/fGO/FADzj5/lpjZwhDcYNO55GKft+S&#10;Q5oAiAGM4PPWnoIwrZduTxSDISQY7imknK/umpgKQMngkk0nP+FOGMH5P1ppHzg7vwoAcR8hbbn3&#10;puf3Q45zStzGw2kDilx86cCkAoIII4zimnb82ex4IpGz5mNlKAMn5TnFACkndEQvakJHPzil/gk5&#10;AwaYDD5UhVHY96AEzwcd6XPWkUn7NJmPb83AoO7a2Bk0AL/AOKZ/D9w047sjIpcnJG4/lQBH65p4&#10;2+U/y96iJOT/ACoDtvceWcYoEDMu8fLjio+MZKnrxTnRCQ28/Sjoe3SgZG5byyfL7imMSEOEOeKf&#10;kiKXLjlulMbJkJ3dqBERxmoJMbPuVK44b5udwqOXHI2gcCgaMy5GbFhtPFyn869CsQF0xcZI+ypj&#10;8q4SYJ5ceSOJlrv7MKPD0Gd2fs4xUsGLIF2g5HLUzjBoZf3bnb1PHNN+UN3oAYxYTp8vBHr0p4J3&#10;N+GKdtBzz1x1phRhMT9qJxjAxQArgefGWA6UHb5f3cmlYKR941FJ5mwbXxgUAOLAJ/qc803PzDgD&#10;IqGEXfmvvUAdjU2DvNIB4C+W5yaYRlkP1p46NxTGzub5eeMY70AOAO1/3npxTZFUo4OCCOKccgcZ&#10;qPPzfSmBCscfpxUw4YYPFOAJDGmnbz1obC1gOd6/LTvXmjjHUdOlH8bY9OuKADig429KcB8rE8UY&#10;460AMOMLxn2pmDvzmpDjBGfqKZhvM6UAAXKMdvelx8o4pecnilIPzUAMxz9ygg4an4680negCLnK&#10;8etPUAgfKMd6XAxT/wB35MuRghePegCL+Jvm79KCDz8ppUyfMzGfvcU4/wCszmgCMZ3n5R1pxHzH&#10;913HekOPN5XnPrS5O9/pQBIAN5+YD5eKbiP92PN657U3gqeTTl47rnHU0ARMfmOCQPWgcqM+lTEA&#10;REsinJpjY86LEfHegBvGOlL/ABsd/wClPAO2b5OABTe5wx/KgBvBYEA0inO7IxzS8Z+7SDd5o+Xv&#10;QA7LeWgBHU04Z2N+7HtTT1IyM07B2thjnFA2McsdnGBj0qIEhQNvGTUiluQSKeQuwdKBDVI2n5O/&#10;rT/+WkfWmL/rX+Q+9SAgk/L9KAB8fugMHJ60nHlnmk48wnYcfWncYNAxp91HtQC4Y0Y+UndRz5nc&#10;8UCFPKnIpMARcKOtKSAW4/CjigY3+MjB5FAUeWwDdTSkHdwCaB1kG054oEJsGB8v1pvIdeKkOc0x&#10;t5b7lMB4OewzSYOyXn0pq58s5UjmnMSGGCCO5oQCADzGOO3WlOMoCT1605jDu+8eBTcDAO/pQAjK&#10;ysv7zIJp2DjjNNIJeMFzw1LuP25lA4280AIwXJ4xxzVdWty2DL3q0RmNvm47+9VjDEGb933oYEoE&#10;XmkAqKcQocjcTmoVUhxhj1q2Nnl5387e9AEODkcGkyQANvWntuOw7xgGmHG/p2pgMPV/k9O9ICS4&#10;+ZgAafj5WpVGHP7ukAn8Z4P50vYcUpx5w+X8KVsZPy9qAGsD5a7cGoxu2n61IQuxQXOe1N4GwZFA&#10;CjOW+WnYBTleM0g27j6U8bdrndzj86AMPnL/ADelJxjqKiO7zV69KcpGWqyhxwSRupGzuf5h0GKa&#10;3DnimsRxTEKc7gcU0kZPNRh/3j/Kc5pXJ8s/NzikIcT1qL5Q7/NzTQX8sZAyKRkJfOccetADyxGD&#10;tHHeo2IwPn6ikbdviG48UOcooEYHFIBjk+V8rc0AsE5kOfXFMyquVJGeKQk5k+T0pgPJ+fBNMODn&#10;k00nkfLzQzcphTk+lACEruHzHmmH7zcUxsB2yaaGO6P5h0NMY5icH5egpjHKkgjg9DSsflPy/rUJ&#10;I81ByCR2oAe5IUDI6elRBmFzkSDp6Up6ygp9DmoW+lAWHc75fl43VG24Be9Kx4AIOaYzHP3jwKQw&#10;LHzE4HNNYjL5xmmlgYG+TPpUJ6nrQImDDB+X8ahkIBfkdKaW+dQc5NMlKeUT1J/SmIXc20fOTxTX&#10;fEb8c1GrAxEhT1qJi2ZMqBgcUAPZjtXkHioyxy+U7cVGpG0c85pXK7c8fWgEHPlD94M/SoyVEeDJ&#10;ls01uUA396iIO6Q7ADj1pWKRIf8AdFMP3m4HamjtzmnMVxH85zimKwD7nAFRkjafkHFNLEDk80E/&#10;IPl7UCA7SnJ4NINuwcjim5zGoxzmozn5qAJGxhvk44pCcBuKjDcuCO3WlJGDyPrQAm5ucKDQrEq3&#10;zDIpONhOeabghyQtAxSc4+YdajJ/eMct0qX5MSnbgkVGP4uO1ACdUyfWkO7a3zDFIcbUXP8AFyKe&#10;SpfGDjFAhowWHzcUxmxcYWNjzUj42n93+tM7jgUALzsPJyKD0POaOSBxSZO3PfNMBCRk/IcnpzR8&#10;2X7Uh780DJ65+uaAFywAxyRTW3eYOD0p+DuPBppB3E7iPSgBBjfnnnrSH+LnFBzubr9aUcR8kknv&#10;SAUECJQU5J603A3SFS3agbsnPrQTz1oAX5g8nHUCozncfk/WnnaQ3JpP+WZ5oAQZwvzAml7Hmjst&#10;IeoOKAG4XcetSY+Q449KZzlvloXO4gqcetMBG3CRAW7daDnY3PanEcnPUU09uKQCN/x7D5R14qPn&#10;L/pUmV3Nx+FNxwvTvQAq8Ke5+tMOd55zzzTjjgZ5xSHG/vQAADz2cOw+XpSE/vRkc0o6NzQTF5GD&#10;INxPAxQAvGW+T9aP4G5pOSFyozig5APy0AHy4IyfamHd5ynHA61ID8hGKNi5f5jTAVd3l5560gGJ&#10;HORTSX8uIeYeD6U4b/Kzt70ALkbh156UnybWOTnNJyAOBRzt5A/OgBPTmjrjJNGf3vTtRzjpTAdS&#10;n7x7UnQ4J/hpB05PfrSAX+EHzBwad/AcHNR8lJRtNPQkIuR9KAHDGDzTGBCvh+g7U75d5yTzTgIf&#10;IkHlnce9ICmC5l+4xPapRv3r84xj0qVBtRSGXcSecUbfmOW70CGgOM8mozncM8YqYjDfe4xURVsr&#10;8/c0wHD7rcZwafnC8DjNMUfvBmSpOrrzxQDKHiFA3wf8dL3bw/OR7YWvgHT9v2S+4/5jU4/8er9C&#10;dRXf4E8Uqf8AoXLr/wBBr894BKlzOBDwfEF0B/32a2iBui0L2AbaOnPNdL4eNpHqBjms1xj5CaTT&#10;47U6HMs0Z3NDlPaoyqxW1y5TJ38E8YFDYi3rd5qsGqxXNrHbgRSc8AjFZN3rM1zHYvPM3C8gLxn6&#10;VLI4ntoUW7IR5BuBPWnmGyiklQ6TFwgOfWhIRgyXTtf5iimCgcnGM1G11qe5tomxjoe9dCkVjNaX&#10;OLaGPYCc1myIpMH73gORwKoDMtZA19cxSxyjeOCKsGKMERmyGN/ytW1bwWguIXEaZ3DtU2rRRf2b&#10;8kSr8meOxoAwWttSe+s9kxVIyNyg9RV+W1dzAfNI2pyKyYLm/jRc3LMc9T6Vft7y5a/IaIbSeD60&#10;gRcARbDa4iLKPlaoIJbkC7dZiFMZB3HirVxFG0DEuvTOAelZkoJjQFnVR6d6ALWkrL9u1cvPn5iQ&#10;exzVG9ubkaqsX2ZeJDjjrUsVyqsgWLjcBwetXru1V7nS5xcICF5BFAGYxu10xmjtmY+nSrovdRPh&#10;VUe1j3JGecVYSORgyiA7QO1VblJ1mKiBsHg+9AXsY4BfTbqQvuYPzz0qGyuJE1SRhp5OCACe9a6Q&#10;Wsdpq25WVnTPXpWWhC2ztszhzjAqkI0p7i+faVLKiryBWLPKn2mPcBuLdDWzAY5dLhKlhnIxjvUc&#10;thbDT5TK2ZMEj2pBYisGVL122gBhW9uVop8x4Xyjya5qMkWsI8wEh+9afns2nxx/MCSMUAjLnhfe&#10;+QceYauWEE/kySiJiqL3HSrE8chitQxGABnFaVlcokaxG3jCgYye9DBLUwTND/asxktHzv4Jq+ro&#10;wOJAFK9PWnasIG0+5Y2a7l5UqOtZ2myK1oS0Jwrd6AtqE89qpmQW3XocVoWdyI9JR/JdwT6ZrM1F&#10;rf8AtGEpAoU9MVqWVxbQ6QqfY1kLjhcZoBblPULlWubRorIAAcpisaU3BlkxCecd61b+WJby2ZdJ&#10;mUyPyCp4qQxRmyR1G5ioJHcUIHcz4obiW1CyRICoznNC7kJBhJO4AVeghv2luWAYIqcnpVTfvvZQ&#10;Ij+7bOQOtFgNSFJR5WYFHGcmoLm9uVudn2KNkzgZrPubud44VjWYNuwVwaVY52syZywGzOTT6gyG&#10;e4vku0aLT0JAzjPaoxeX7Xds4jkHz/OOtS2u1p7wBHI6AkU/KRXJ3Wa9eOKBJss3dzIdPUHTk2rG&#10;OcYzms+2mSJJzsiYseAT61oTuJrKJfJAHGcVn3enySwp5TsgVRk5pDZpwJCEaQqhkfnGelZMu7+3&#10;9UAt3CkqM59agSeWK5jikmdjjAatKPBUvsJJHBoQE4TZaWa+UuMdDVy1P7yTlgu4bsHtVGGV2u3S&#10;WNhjo1XUNun2wiRfnXHWgaI9Q/sz7bA8d8DwPlP61Uae2CSEGI7QMVSmiInlPLZYmmxwRNKo+0bB&#10;nnmhu4kjVt9SkbSNZt/tsiiYAPtONwFQwvHGLoCzyMdM1bk0q3/sS2nS7O/YcqO2KzVDgp82SXxS&#10;C5ZsJYF1DUiYJeW+X+tWLyDRLiymIgZH3AjB706OGYXUHyLjbzxUcqquqFTGiBl4OaYWKsGEvNph&#10;YsMAd+K0Jp0aORVsVOExz2rFSR4NdmLKXLMdpp8zzNrGnkXQUNMN4HcUh2KcrX0Gpqys8iPKMqTX&#10;UW9wPsSIXRd0fTNW10/R7ieDd4rhtgttn5hnJrnr22RHdku5CiFgWB9O9G4WsJe2qMZs3DfMc8Gl&#10;tbcLaQE3w9wapRTu8VuDOzbc5+lXShks4mW4OAPmAPSmCJ5LiBJVUSxcHiqss264kdMk46A037La&#10;y6VqCs77iRtIPIxT7K2RbWfMmSOhY0ATWrO88ZllRcN370tykKa7Hi7dRI44HQ1iaj9q8+38uGQk&#10;XAzjvWtIZGgsmaMZjiX6ijqBNewW/wBps/3gxtBPtSSLCNPGy6xwOAaoTylmjUyPkrxTIUlBk3Tk&#10;89TQFizGry3Uxe4kPygZJqT7LCI5RjHzg8Gq0ZzeSr5oXjg5oU3IuDunTg9c9aAsWSVt76zlSFW5&#10;AIqW5lWbUrYL5ioZU69Caoq8T6moMoI3jjNbc8unx6YFNpCCqDb6igRDrFpeebp4SBSghXdg5qjD&#10;DHHdgFWDMB8p/WtW2u45dPkCyg4Ixk81WmYLLqTyaexfZhSegoGQzLGrbVukUOvY9DU8bLDY2u7U&#10;1cyHBBNc5Ms8k8f+luF8zLc1eNtFIbTfrG35RgbqALV6sQdXAjB25FUorxxpt6j2z7jwpxRdLII4&#10;lNyDj0rStIo5vDl2Hs4zsh4bvQLVsks7u5Hh66gW/XbKPn+b8qqwvJBLeO0+5jnBJrIjhUTalsml&#10;x533c9KndbhxOptZNoQfNmgNR3nxvcXDy3DbjJkMWrovOt5/CsafagWVOCDXOwQaWyyR3Ez7nYbC&#10;DV6zgSPVJPLbEeAOWoA0YExppX7QudpHPashYmg8Qh31BDuY9TVq+iuFdTHfHBOSAaZBZpcw3Am1&#10;VkYgYYnoaASsWLi4eO1gaDDfP84p81/fSaVEhuwqiLpiqTadeW8Fx/xNFlXPXPao0CFZckdMYo0G&#10;JFczx2jhtRSVTJyuelXlFvKHniv9rYHy7uv4VizWSrY3RSOQlnzy1D213HoEc6vIuMfLmnoI37uf&#10;UU0qQfaHx5YLBTjNZ0V7JJbxgLHhCQc1XiF82mAyXEhLJwD2qS2tD9nvgykEgkEdqQIeZbkXMbi2&#10;BAcZOOKuXN2THbbYIQNgHTrmqoZ00i6jdQSCcVQizM8qMNiK33qAViSJ7iPXzkhQ/LYPWrl5bl43&#10;lzI25hwO1Nuba3FtpxS+8xmkUE+lbix3q6X8lg7qYR0GaAMCKGSOUtE0hXA3Lu6VfElz5UmbI/L6&#10;1Sf7fHqcshsZ1QyjIYVqXUsTWNoqSoXfbnHamBM13DN4ZkSbTokkt2GyQDlgff2rNtZk/wCEmtsT&#10;K+cAMa1L2yLeGkWORg3lKWrllgvE1SP9w25ZlyQaANe/lVfFCh9LdSCNrdjVaKe8fxbMIwFWNV3t&#10;n1ronjF1oeJ7eBHW2+Vz14Fc3awPFc3R+27y8x5Ht0pAF/PJDr8LNDK5DrnAycGu6srjw+Ph3r7v&#10;p6LLtjMAbjdnr+VcJdyzJdpK9k0reYo27akvvMl0/TN4YIVBCrxTEzUv7u2uLB7eO5uUXep3KxGc&#10;dqSNoH0e7SSGR3EYEbA1jxKfLUbBjb2rYt7e6FrZyJPHgg7gaVxlWFrhPOAtXOw96k84tMsj6exK&#10;+gpkzX8eoENZjlueOtSy3Pl6fKDYJkx8cdc0wLME1nJPcgo+CnQ9qZbW0b61ICZNjE8A1mWMsQ1G&#10;MSyFN+SOODVmW5EN3DIt8Qu84OOtIAjTUR4y1a0hMvlxsGkGeAO1WLqRRJ8s25uhUetRwXkouNVu&#10;FhXdLGNzeoFZ1qJp/E87LK33j8tAzVAlNk26wBY46GnK9srXEbJCjiIbSaqSy6hFrkitbSBfMA5H&#10;UVXvkhkv5pPMkGIBjFDEaSYfT76FwjMc4INUxaXltpF5IsLyDfkjPam6T5BuIi+qDeQwALVbkuL1&#10;Li5V5UYFiMLzTEiF3jk8PFksmDnGOehpIrfUzYjzZCBx1PWpIIpBZXLNGuHfIHTFW3h1J7C3C36B&#10;V9+lK4ECgQ3iBoXKsvP0qeE6MJ7kJfRL5g4B/WobiQQ22irPeQmWVisYbjn6mqw0q9a+8ye1ZdjE&#10;ja3QfhQwJL+/a20TUGg8Pm4ROFjzjeT3/CtDRb26bwhOsmjrHvbMh68en4Vh3hlDRoNuwMAMiugg&#10;eyi8IWXnajAuRyM9aTWgWuMmVHV2hZ9vuO9ZckUm05xnOSPSrF1qNiLRI7YlzngIOpqlFNdGW7E1&#10;hIJABg47GiKYbEZjl82X5OMDJo2rs5Kg5/OtGAhnuUk2rx1NYd/cRx63aRqilfOAyD1poC/sPmZC&#10;HpzS+U5s2KIx/ve1aCmL7JYNiM7kHHpWhbxM127LZAL5Rzz1o3Cxhmyb+wrO4EzMC/zqO1a1ikBt&#10;b1hYqFSMZzQ73EcUsa26BBL82ehzTmuQNPmjFiVUryR3p2AqCfTzrMxjeMHkc96dLKn9nsWtFOGO&#10;0gVkSQwR3ZfyZBufIzWvbPGbG6BszhU+XvnNIAjuoVtLLFipDtg5HSt7Tri1tmuHitoWMqfMCM1j&#10;JGTp8gFkpw3/AHzmnIVjU5UjAHWgEN1WK2kvopWki3M5JAGMVWhWIrGUuQAOnPp7U+7xNcWnlXDn&#10;AwxA6Vas4LaOXa8RG7GCxx9aGKxmRwWf9seIpTqbBpUACluFxUKxJEYpVjL5cjJGcVf1W0tfth8v&#10;zCrEYw1aEv8AZ9p4G0LzZrfM0bbUzk8VI/IpW9pczxy5uEAMZww7E9KyY9M1GHW7lZdrb5eTnp6V&#10;0Hhu5ti3jlJopkiZkaEnPbrS6xJKHiuIQZISNp5prYFYozWd/H9ilFpFKAeVz92oL+W8iuNBn/sG&#10;BjFGyuhHBDUJeXX2a4j8iclgCMEmkeeaS0kSe1C7FwHPelcDFmRVeJggHmMWIHbvVWRoJmlX7LGC&#10;q/K3fNOnkkW+YAFgTgDFQzx7XRlZlyM5HakUdd4JQrpfxTWRwC0cfU9MZrt/CCA+N5GMGQdWiAGO&#10;Tg1xnhCMTaP8Rw9wF3QRlTnHQV6n8M0tZvFXi7zbPd9nZfKI/Wuaoruw7+6fQV5JGdQYqkfNjGM4&#10;9qyR965LSZy3FOkmjYTEq3IwtVvnG3BHXpTjGyEWAXAcBeCPWnxGRLa5Jhzz1NQIX8xzvGcdKzby&#10;bVRf2Sx2hMZkw9MZvwODIWzu471OrAJN8wyW4qpErJFbkgZMWT7VMCPIk55zTJehLjcoIlOA1WVZ&#10;eeFzxgVXiI8ph7UsZXzGOBgetBRbLncMoPyp3mNuThcZpgYsYyQhyDS/Nx+7AwaBWLiN83bkVIpb&#10;zZMqRiqy48/Of4Rip/mMhPGKAJwRhhUyH96VzjI4NVlPzdPpUoI3xgsclhjFAi8MAH5+tOBOZDs6&#10;H1pj7SYBvx8vanKuFYFyeRQBYUjYPl7VICBs4BOeBUS7cjmpEP71ztGQaLDLIA8lOCMmgH5ydqZG&#10;O1Nye460q8K3HegRZBGOFAo6k8VEducEdalXIA4FAhuCHBCkmpyzeQ52HdjpUZz5oDOBxUqjJHpj&#10;rQMI0kKK7DkH1qXL8r83Woj5ol4Yhe4p+47lO4dPSgQ7B3cg8UnmAXcYJxzT93ysCOTVKYSeZDgn&#10;745oGX5TiRCI+MUu4+WCRxTCcxQZcEhRSnG8gigBx3EHFJgZf8KXseeKaSc9KAIpPNygXGN3NSY5&#10;B5ztFIeo4p3Yk59qAAfezin8fNz6UnFGDhvl/GgQ043Gkwux+e1O2jaTuOaO2dtAyMAY+8M04rjd&#10;lfSjA3t+7I6d6XnIyxxjrQIaQOPlNR54kO49qmGPKYFs88VC3LjjFAEeWLcHNOw2yQiHoeeadtPn&#10;fdxTuk3pkcUDGAHaM0hxtbj0p5zuiHOTmlwNrZQZzwaAuVyoJ6mgjC8DvTn3BnHl/rUYL55i/WkA&#10;07vM+7wB1pvJRiBUmfu5IBowcn5QKLDK7Bhj5hQSMNkUkoYyLhyPpUWZN6gjIx1pWAk2gxj5R1qJ&#10;g2Zfl6dKmGNgH50w5yeKAI8Aq37o9PWoSGB+90qYA/OMcUxl/dkE0gIjnBqLA8znI4qbD5UZzz1p&#10;zKNuSxzQBVYAqOPpTMD5jmpmAB7+3FRZB3dKYEbBd469OaZ8nl4Lnk8U9uT07U0hcjIxSGICgRsg&#10;f4VUdn3S/L34NTyFMyZiJx0qDjbnb3poCFh8w4qs3meY4CAjNXSDsfKD2qDHQkUIZSkBUE7MnI70&#10;whjG/wAoHAq2Qu85AqFur/IcZ60NDKbKA3TpVV93mKAavlSZBkAevNQMBmbgZB4oQFNlKxkhiSah&#10;dWKPz3FW2HyyAsOoqFu3yYFNiKz4AOfTmqrD5ZMAZU8Crbcs3ynioHAP8Iz2oQ0VHHI6ZxVZgd8n&#10;zVddQPMG3qB1qsQN79v60MZQkyGJxk8U04y5CnoKsSp+7f516jpVb+8SpHHFILEZ6DNQkNul6cDr&#10;U5+8MnnFREH5zt9KARUYHac5z9aYQQOtSyZycimc7eV6UyinKpMgOO9SJuMMgBOcU6VQc/L1qCNm&#10;S4JxnmkNEV2oOm3QOc7Pzrm7FdsGprsXJn4AFdY5Vk1Jv4tgxXLA7dauwsik+bWcoq1y09DrbQgW&#10;8DbuPL5BHSteHfsmP2rOWGeKwLUyBQWfJwOe1bdq2bziHA2889awJZ01go8mU7urjqa9W8O4+wRD&#10;AOIjmvLLAFo7QBsAXIDevWvWNM8mJdXKJuU28eweh704vUzkbsWDLJiPHz1oLjd96s1WKohLquRk&#10;D0q7C+5QQfxrpRBfTJVDnuamXdtkxjAqBclB8xqcFsPxwasTDnzEwOCeanHRqZgEHilGcjJH1oAe&#10;cHtTsctx6VG3TrzmpB0B9aQBjk5FSYGTzSYG1uaOy8UgHDG48U0ngc9TTtwCPlfxqLL+fGQgoAlV&#10;B9rVtx6dPSpeA0hB7Ui9WpcfNQADg4JBOetKe/NJ/H0pwHOdxz6UgHAHA5HXr6U7JDODIvTimn7h&#10;GTzUiBfKlOznsc0DGg8odvepOdxy6HjtTCOmaQhBaSHJLeYMc0ASEgkjJzjpUbIhDExDoKe28yyA&#10;KMBBg5pQVwooArmP5Dhj2pRkKecmpiDtbgZ7Um1vJUlQOfzoAFJ2DkjnpUnZuaYQNq5NKQRESFPS&#10;gBTnP3akHKP84qFHBZNysDuqXCiQ/OORQFhf4lxg07+/83pTVVf3hyc0Nv8AlP2dcZ6+tADlALR/&#10;vugOaP8Alo3cZpBguP3Y6U/jLZwPSgBvPmD5e1Lzk/LTePMHHAHrUq/cBxigQ3v0pSf3Z470nHHr&#10;S/wmgBDnH3qcOjcU3jnj6UoxxlaBjwBukG0Hpzmmnv8AWkyc/ePNSYX+7QBF8w2EQqeemaUF8bhb&#10;9f0pxBy4KgDtg03uOD+dABzn7tKpIDfN2pOrHjnFNJ/efdxQMQl/MPHenA/M3GOKOx4pvO4cUAKP&#10;vnjnNBJpGDbohkZINNy2UzGPvUDHHO5eaUY2vz6U5tu1+eoGPam4xj5hQBG23zCfKGfapht8lzio&#10;sDK5p46GgBjZ3A7u9PXbiT1GKU4w34U3/loPloAUkmRcKcY5pcDnn6UgA/vUmeG+U0AO7OQvamjG&#10;TSHfuA2nGKcgPlPkfxUWAO+NtS5HltyO1R9xxSSDMS4BBzSAefvjDUcecOeRSDOBz0FNI5BDnOaL&#10;hYsMQQaao5I64poBxyad8oZT8wJOBTAdjmT04pwBwTwKaRjOQegpwx5b/J+tACnr06UDHzd6b/Eo&#10;2nn9KkAwg4FAiPB8wdKce/y0hUiTk/8A1qUY2vjBoGLjrxSEEP1zR82zoc5pRjOTgUAA2bvvGjAB&#10;kIUfnTCMtIMGnEYIGO1AB2P7k80gzjrS87VFHPmH5KAFAGaP4icdqTJEmNpwaXnFACj744peMNTD&#10;n5ePWgEnGUxxQAuRkfNS8Yb3xTSBiTMPpzmnrnacp+OaAA8ADHakO/y2Az15NJ/EeKXnLYyOKYCj&#10;oPm5xTlBImyQOeKZj51p2CAc4oARgvmp89KduD3x6U1uSARSDq3yH86AFyCW5NGRluabk7wNvFKc&#10;bCS+OeBSAdkcZoO0lct0qM/fXjtTsfe4oAfzl8Go2AD/AHcZHI9aBgFuaDyfw4NAB03YQUhPA+Y0&#10;fwDPWmnqvy0AL/F1oBYOwwMetNJPTy/1pR9080AI3RuB92mIW+zkE5wae3QU1sbR2oAbxnPNRtu3&#10;nipDjDU35cigRGQcMfam/N5RGR0qb+BgRzmoZMgjjvSC5C3Xgn/Coju3Nluc1OxBPQdKrsSQ1Ayj&#10;Phpo07m6j/nXpEY/0WIfNkWqY/KvO4QjeMNDRgpLXa8fQ16dOUW6ACJ8tunI70hspOCGPzn6VH/y&#10;0kBj7DFSEZll5NAB8uT90fzoEN+bI56UgznnmlIGetIe9ACHBduOKTBw/OORRgbelIfut9KAHAH5&#10;cqpph3brjpwRS55BNIfvE8YJHOaAEOd455pCWDn5eadjD5Eo9uKUgZi+bqOaAGbmKknbn0qAn514&#10;71MeZU4oZfnU4HWgBAfl69qaM734NSEDP3aT+Hp3oAUAZb5Oopfm3AeYMD2pmXLDJ6EYpxzk5UdK&#10;AG7m3H5B1p46NzzimgYzz9KQ7to+X9aAHcESnGOfzpDnDYPbpThjkF+cc0h9cd6AGZ561IgBgnZW&#10;5HUVGfvnigbwXIbHH50AJlsv+7PajPSkPmbhlfWnjbt+8M0AHGDTc/e+X0xSn7+McYpORJH8oJ9K&#10;AHbjsQjHFJltjc5oJG4Ax4J9O1Hc8UAN5LqcdqMLk5zTv71M53jjqaAHqGKyfJ06GkJUKMufwpwB&#10;xLkjgDpTCFL+mTQA7qq4Y4xxSf3qlZYxAp3gfLTByuStADF3eY2WOMdadjLHLjHamtjdyKUA4hJX&#10;PP5UAAA8wAPSMCC/y/Q087Nz4jPQc03klefWgBQp8osW520iFiWyOA3508A+UckGkPUcAUDGsFMy&#10;kClycrx3o42tT1A2PwDz1oEN+bf0HTrTcnMgznJqTjIG8VE+4SqNucntQwF/5acJxj1p2T1oA+Vs&#10;nHFDBdsY+0DpQMaTlfudDUwA8jJI6VAQOmSfU0oPAoAcfvfeprE7ZPmIGPSndm4pvzASZ29eKBD1&#10;2mFSJOnU0NjMmDkcVETiGdVh6kZNGSNnydvWgB5z8p6DNBIDSYkB+UU4EBnzICCOlKVj5IYD8aYE&#10;WSOq59acCDCxzjPTinjbtIwMmmMTuHyAUARjZukyD7VIMeU+UPXik4yeKkAXY3zUAMb76EN1FMzH&#10;502W5zUhAzUbAfISo69aAFJO9cKKcSC2Svak+XjmkJbcRtH1pgGG85CAcY5pfmy44xmlDHyx9KQn&#10;71AC8Y4Wm8/Nk0nYg0uMqKAHfLxwKUjIfniogOAMd6lGPLbmkAzHK4NO7N2phJ3dOKTJ29Bx1pgK&#10;2NxypOBTE278bj34p/BOcU08SE7AM0CFCn5vvdelIcYfjHSpAw4yTyKTKbCCD1pDOdPA4FJkb3wK&#10;cRlG+XgGmHH7zAbO2quMA2ajbbhst1pEyIpdxGd1NkIKsQPSgQ5QMjDEjtQQd33utNJAjj+XtTNx&#10;LcDtQAHO8YNKWJUZB+uablcAketMY/KcHimNIeW+RsrztqJd3ln5j1oJXCgynjtimMSC2Dn+QpAI&#10;+3AbaSc0wl8H90TxSbidnC8daQkgt8p/OqARnYDBipFbtwB60hIwfkpvyYXrzQAEoJXIb61ESN3W&#10;mFT9qVt3API9acSpb5kIGKAFy3lINxIoJX5TwKaCPm2yLgdajcgsMCgB5OVY/rUJb5RR3YZIFQsS&#10;XfB6UASEjyX+QEmoSw2v8vJxQSflw5pnG9jQAMT5DELTOdicdutNbPlt9aYSd8X7wjj0oAeSMEEf&#10;/WqNiuAM0x2/duOCc1CS+RwOnFAEmfmGOncU1yuGOD0ph3bTTGPLc9BzQIYxBUYY0KATjfgYqMkY&#10;PNNLMCSByBQOw5j0Aj6Z71H82/G44xzUbMfORtpAzT8/uly+T3oAhYnK4DdeKduO1eD04FObbu4A&#10;47VGd2/dv/SgB+TgZXBxSHO0fNURLbvqacA2Gy2aAGkjikBBkwSBxQyttBDdD0owm8fIc0ALlcD6&#10;0mF29KCU3JmIg44pufmPy96BhzxxTcndjd16U458tueMUwBzMCEJxQId/EcxmmE/O3HGae4kDKdg&#10;x3phzv6jigA7/wCqFKMCJ/mOM9TS8YNN6kgpx9aAJDjyCQc5HNQcgEFBntU3y4kUoenHNMwu1fkH&#10;FAiMbs/eNO7HmlI4am54PHagYhJ3j5D1peOaPmKLx0/WghhuG0dOeaBCgnIpGLCQcrtNA2hOpx6U&#10;0n5TznmmA7GQMbfeoicRyfJ34oUnfJ+6PSnjBDnd+lACfw8tnimEnDfKMdqfSHPHyn/CkAqk+TL+&#10;6Ge1NyoR/l6ml6GkAUvyRjPNMB6hAs/HG3iolOXbg4wcU853nGMY5pvyebkMenSkAR58ufPXJAqP&#10;JDICOSevpUmSHOADmmkEyEnHvTAXLfNwOvHvQSMNz6Uzjf0PSgcvLiLNIBxxtQ44qNs+YuIzjHNP&#10;+ch/3YGD0zTTjhvMHI5FACrnYcgZz1pPm8xhs+hpw3bcb+1Lj5VPegBPWhgpBzGOvWm85UYHWl+c&#10;lT2HWmAdjx2oPKcfhTjjB5pppAIARGn7sdOeaMtk/McUvHygk0YGTlunegAUryMdaQcFuaU5CtgV&#10;CMiZjgmgCXv0o4wcg4yKDnaT5f60hICr1pgPI+ZiIxgKKac9l7+tKp+VqD1fJ70AHO8Hb2oAyAfe&#10;k/CnDgDJpABGFb6Uq4KnrTxgxSgoPbmmcB16daAEyd5xGDg8nNSgHa42AcDmomQCUkSkcfnSqWCP&#10;kk80CF+bABYHjilAJkY4Y0HHp26U5NweXbjgUDGnBdDtOM80h2+ccRkDHrSZIkkBXvRwWBoENOMt&#10;xTgRhsED604oPIlOO470zAOBnjIpoCvrT+X8KvGMwJG3w/OM/Va+CI3ik1hggwsOqzMfqW5r7t8V&#10;GQ/A74gIsLbv7BkKgdSAOa+AbFtuta3uyM6hIee/NbQGdpDcSfa1+UFVxU81zb3MjoqbUA5571gi&#10;aZULxRsRjkY61rafZmW2nm3MmUJY+lVYiwbYUEKJI24nselWMN5GJLgFyvrzVeONlvzkMcMcHHWq&#10;0u7+1HbLDEgzk0JXDZGpa2WpOt4YkkI7ntSNaX0bShk4Ck9KuDULuM6VHHMqpsG4Y+9+NWxdrJOU&#10;aVEBT7x5qG2ikk0c5HPdGO9/0LCoxGarG41GWNQYGKq/p1rWurfYty63QIycgdDVK1Z/KuMxIMA8&#10;1VySJYYj96IYyDU/2eza7iZZsfLnGfSi2SabUL1BOMJ97BqrK8sF/co0LZ52t6igCtcXAXVJlM75&#10;IwPQ4qJLjeqRvMMDOPaq8sbyXMEgXOJea2BYW724fy9uIxmgQ60gtDb30gvIhhT1PShJZHVUa76S&#10;YU+tJHZxbGH9oSgHrzTbi0jjt4XTWy+T90dqCjSL3EEQIVW/d461lzX+GHmbd+eDVqLD6IrNdEnB&#10;4qsLCKaNt7EYPBoEVTIkoObnAI9aBGgQDz024qtd2E8bkx3DYB5GaSESvasHdhgdaoC/CxXbsiXh&#10;uKtq7G4dnhThecmoLaILolxJ54bbn8KpysZChFxhS2Dz1NSwJLhLc3m5ZEUHkjNMWeNQpECvg8Gl&#10;uLCf+zQftEwDR5NUrIMomQspK8AmqQmaMk3mW0LRyjOcMDUghlaMfOo4BOGqpFbsdQOZSFD5bFXJ&#10;QyvujuHYkYK5pMEWdxGnTq8CuBFxWZZvaSQ6mhRUO87e1SQfbTJN5hAUHnJ7VVuY7c34dJggHLEH&#10;0oQyG4RyjKT0bhqs2UghntXYKzA8ZFVBKk88giddqDk55NPHE8AaQdcU1qNmxe3r3DLjRIvlHUAV&#10;nrPMjttt+R2rRggf7GWEyqPLOeKyZGVL0DzgcyHJxRsK5cW9uiQhj2h+D71La27Q6r5jW6kvz6jm&#10;s2VgfJKxjh+OKtF9QaNGWb7i8g96LBcyNXvVg8XWCCBQJGO0heM1cF8z6VLHNpig+XlWz1py2Jut&#10;Ws2liXCSZ6dDWxeadbGzjPk/MsXDD0pAc5aXMayZW3HEmBkVdvlDtpjCRfvDIqKO3hJn2RphZMNz&#10;Vgxxbj+/UYXkZoEiy6xR2kWRDnyhgZFVLedm1OdBGQuMbs1iXrN9qUG4vTufAAB5rYtl2aTB++O8&#10;pxkdKA5tRZtPbzWlMi7gSQMVehhkGg7yF3BcdOlQefOtsC43EA496ktrmd9NvVaBMLnjNAFRI5xe&#10;RCSdOXzwO1SXUMZnj8uTjjIzVaGc/atSDWbHB+VyaqmW4OoIUmx+870rDL7JKrSH7E2PLqnGsbvc&#10;5JQB+SeP0rUikvhLFuKEbaxr8hdfIa5ADc4HemkBrpdSjTpogQy4AzmqRYK5P2dsbwRnvWd5mEui&#10;LXd0wC1XLZ5bmKRDpyqiAHfmmI2heQtYQAFFwo4NVpI4z5ryOx4ypzWTeQSy3FkkdyI0Egzg8tVy&#10;WPUo7O0RmDAKO/WpGZ09xh2I0tztPBI7VVinSS8Dqsmd3er88t0CV/suMqqj8c1QT/j9B+xqp3cY&#10;poGzRnaQ28JFxKDxnnGahnuJ0sTiPIKgEUSCf5B5bYx6VUl+0kwqYuN4z70WBsmt2gFpcP8AZuW7&#10;VMjsI5/LdwCPmGaguYp1toHjTA2DK0yLzjE5wB8vIoJL8Mj+QxDE/NyKHefe2VkAx61nK8qT48hi&#10;d/ateMiQID8v7v0pFJ3Kvm8A7VJBpftWI5Abd2JIxxVSaOQagwEgwH5FXFfy7ct/Z+4heOOlAE8b&#10;2rkI+mur4+Vj601keMylj0HJ9qrrdSySYGlKNrdQKmnk3WUiOj5IABp2AzmkDSSuitgP2qwI1e1J&#10;F/1X+90qv5M0dzKPs5KYGfxp6Q7hMonYAkfxdKdiRojjinLC6VnZux9Kvuiyw2rm84JG7mq11p7Q&#10;eHrucXU0jMVAT+7n0q7Y2U40Ml5juMe48/dpDIp0ggtd8NydxTgA96ksru+ubCSCdYgQD8x647VX&#10;MR/tBCS+BJzmrklsVu4nijlIZeQoz/KkBF5UccVyGu0LsTtAqfTrBZGuTJeMpL5DFsYrNuINQR5J&#10;BDM20Zww61Cl3etp1wfsd0WDc4yKdgOgura3ViP7QRj5fGOelZkE06CSOOZiHYgiqVhcT/2reNLF&#10;OSxA2n0raZIBcLJCu3POCKB+hWiiZLmfcSN3JJFSTuq6ZGizgl2I96gu57zZBthDYbDYquRK8fzW&#10;8gYYI4oESCKNRZ+bdruJyBmpJPP+2xkSsF45z1xWfdRXZey/14wR1pzyyfarGEs27cOKQkzoZILg&#10;6bZzrfhsj5lz0qlJkwyYllG7rg96ss6rpoCtL8yAFfSqPmhIZQ1pnHr70yi3HI39nIr3sjkqeM9K&#10;zgy/2mRib5pPlwDVeH7Z/bMjpbvsLfMDW0lxaRyuG09AyLlcj1pAWMW5htVe6jDccE0yZla8hhlA&#10;2AjGOhFYzRtc6vcMGkRBMCWB9PStadrb7PZgQuSoUA/SmIsy+V5tqsaKAAABSnfEzLlSzgVi3Mkg&#10;vNyTFV8nJBrW0R7GXTbqSfXQ0nO1nGMYoYIqTxs1wiySBdx55qpLbolx+7uyVI5wa1LlbKVLgi/z&#10;hzhs+lUovs2XUXi9ccnrQBXjimDk/aWx6E10FhqNxBFEr3StgH5Suc1jTNCiBGnUktwAantkQfvG&#10;gJwRg0Bc1dRu5p9Jmb+xVRCw+bFU9PgtpNT8v7XGjsg2Enoam1K/tl8MKohjyRhRisGziv1xeK8r&#10;BuoB6fSgZ10s2sWdtewz6PDI2w7XU547GsWxeQ397IxDE5PNVZNR1E3FxC8EjjYNrN702EyLDMGb&#10;5mOTjtTESXF1O730Rt5R+8wGB61Yt4pYbcuIpG5HXnGaiiMJS73RAscYOOlPW6eOGQvdwBVzyxFI&#10;C7fOqaPbSG1jLBem3pmueupZHtrPZJ8i85960lubO8tXU3bAFjhscNiiS0gk02JIriMBW9elNbiK&#10;1iGLWh84sWkAI9q37iRFnWFYXCqikNnGTWDBDdr8QvCnlsq2yW8nnknvjjFbF9HNNbTrHqMSgQPu&#10;cdQf4aTKZTnn33Uu15JDkAAA8VDO07RKgsSxUCmeH4tQh8NwPd3lt9oNzLvBAxtydp/Krkh23QkS&#10;6RmeTnAouKwEWq+GIzPoW6VV+RVPIpkUSTafGDagIG5B7VPOjLaGfzixMJypHeuetb+736jHLZTK&#10;3nELgHBFFg9Tp/KsYtLceaCoToB0rOtZ401C4e00/LeaMmqs1x5doFaYlniPFP0ksljqriFWJc4H&#10;vRYZr315cF7MSaSu5ccgdc9alkuNJbw3eKfCTmQQ/I+epNUE/taRy7WSAJnJNa9nbvJps8r32noI&#10;1PBYfqKLJC1OJkgeKK/cQzZ8wHaG6ZqW0NxHeTyyNI25R8pOauXS3MutgRXEaxif5s962tKj05L/&#10;AF1bmKPc4QQMei+v50N6ErczJbm7kXTwtgwjU/N70T3d1HaoyaTdsgYbwpNb2qw2MdnM1vNAwMWd&#10;gPeuct9Qk+zuGtoQVJHIHNCKaaINTewv7TR1e31FTFdxuhKlSCDnGa1r7VNSjuNMa30jzIxbxrIr&#10;N2AxVhryOXQdLVxpoEbEkbQpH41ltPazXs8VvZMdpGG7E0xW6miRayQ28slq6CVAVj75rn9UCiNk&#10;Ntfr8w2bgavz3OsQ2qvLoaDyyPL960Y79rzTYxeWkAKxfLhBmlsNmPoSpbzX809k53xjyyRkVfu7&#10;6IRysLX7z/LtXJqVrhRpEsAggZfOAU45ArUhtbQR2bx6hbsxtvmBGdtIDl2lWSwnJ89HPoDWA0Uz&#10;+JbAt9q2i4GWKkdK7KYrbiSX7AkxEhIGOtAvUudMilOlWkW18bcDNMmSuZ873C3Vt5cDbQgyP61t&#10;QapHFo8qSRylmUc4xUAWET2zm5jOR92klFsSBKsOM9MAUDsXJbixl0uBxI+04/Os64u1M1qiruIH&#10;Ra2o4NJPheXYi7PL6A8iqFjaIt35kaNIfMxtIyRTY2UGuraeW1jkCoFccnrxV6KO6/teKSGZDCEw&#10;c0msJp8Acv4RUXLyII2DYxn2pLsarbaTbqtlyYFJwemaANVTMlpessBbK5YCsUzXkt+5WxlCgkH3&#10;qPTbrxD/AGvMrWTshH7w4yOelaq3JTWHi/sdAS33sdc0BsZ8F0YLq8B08ZLj5Rya2L54Lnw3aOsx&#10;DgZGODmp4rLThqRkkii8wrnlulTTW+kvZ3gHiKOAlDtwM5qbAkYCO8ljAJLvYVGB3zisa9SKfULN&#10;BqcjFH+QbuldFZ20DTzo04Mak5b1rMe30+28UuxinIZjtbkilqKxr2EbtYxRvNEn7j72OwqGWIy+&#10;RFHrypF5p3dwcVPFPZHzP7u0jGakji01rW6MUcqEo23noabGkVI1jgkv9scDgR4Vz2NYEv22YXKs&#10;4UCUlip/KrNzlGtYnuiFkuvmO7tT5zaJcTrAJWTy03NiptYS1M7yQZkYygkDrT3C+Vc/IpxAaWaS&#10;ERyBUlX5R261QMrLfWmGYq6EMD0OaeozrfBQjbw942zKR+9+U5r2H4XKq+Ivic32fOx4x06Zrybw&#10;ulmnhnxkoaQEMrRjPXPWvafhbFIdH+Ld1hdrXkak444rlm/euJrQ9MmMaAhLcY3ZwfU1Audx+br0&#10;okIMs26cZ4xUSvD85N0MdqtFE+DvHNS7sIeh59KroylHO84zU+T5fCDpSGShv9Xufk9KmGB0U1TK&#10;5dDvORVkY2j972poTLCkbxxwRRn7g7b+1VGkIdF2HOeD61ZhDeZLuUdOtAi3G6hhtQ4xwKm5L9Ty&#10;arru3yDaMCnqz7h+6OQaaKLgMfyjeAcVZR0+y3H71eO5NUQhMyHPUiprmAvp8qC8ZSzqTj2oYi3C&#10;P3Zy4JPpUw2hh8uTniqsashG1iR5YBBqwCuWzIAc0gLO/jPk5I6VMj5VRtQeuTiqe+ESKDIDk8AU&#10;s0CSxBd0igspJB64oA0TjcMSAginKSJOAeTUKqq28S9cIAealyBKnB60AWSflXgdKcPvD5B1qFtx&#10;YHcR7U8Zye5oET7vmOB9KmUjCgzcmq655+f9KeNoY8c0BYmwCpJyasmSNbT/AFRzgYFUxwzcelO/&#10;5ajKigCdXbn92OgpRtw53fSoQSHNPLfLjH0oAlBOQQOO9IeZF+UAZ61Fnr8x+lPH3j1oAs4XLEMv&#10;Qd6Yd3mng/nUOGy/Jxkd6kBG489qAJMjaeKZuOI8LnnrRk5PyfrSOCIlI/vUASgDDZ60fwL0I7UI&#10;EMTZkwSBSN/riBk0APUZmQb1GamKbdo35JNV0V/MdsE4xUpaX7Sh2HheeaABgQSCBUbHrjBp8m8i&#10;TqckVGVwV4OcUASrjZk4qN8ADFLGGMcvPSoWD/a48k4/nQAoDbj8v4Zp4C56jpS4G1uPTvTSFyfl&#10;NADsfIxNRtnMf1oO7DDaaBvKkmLpQAxsiUcdutOCEwsxmNK33vQDrTtrEH95xigCpIJNjMqAmoUE&#10;/lqWYnnkVeYHKjnGKaQuG+WgZCQDjMTf4U7bxIdvp3qQBscAU0gbjzQBAUGAVHPvURX5VyBkmrmM&#10;xcLwOtVJBhRyx5pANYfuXHPSq6hvMfIbnoat/MYVOD0FRsp3EEEcUgIxny2IBPPNRMTzhOMetWOf&#10;JcADGKgCnfKd5PPNICP8KY5cr8sf4mrDDK8WxwD19aawYFR5OOKBkA3GIZjXgVWC4uJSIu/arZAy&#10;/PHFM6SN8g6UxFcjBOUHNRsBtPNSvn5uv+NMJG8DnpTsMrnkqQneo2GGHyDpU+P3oxgHPSmOG+0I&#10;SRwOQKQFdgdz5bPA4qBxg96tHcS2BwPWomByMgexqhlZ1O3Pl81GcbCNlT8+awYD65qJ929u/PpS&#10;YXKhAy+AahYNsXkc1ZPEzArgn9aY4+V8LyBxSAoMD5hzUWfugnvVogZ5zUTgkt8nQcimJlJyMyAp&#10;yTxUDDl8R9Md6tMuZ5eMCoNp3tyOtSUiq5/UVWbaCpKirsinPCNjFVmTJfPYU73HYpv/AK2QeVjg&#10;cZquw+ZvlB4qywP+kEqSfWqxJ2klec0kBXbhlyCMmozu+c/SpnxlQQc5qM4BkJLHNNIRVkGA4PUq&#10;ahjJ8tcnJyatMowf1qHChsBPxoY7kXVnzn3qpMBtPB61dfad/ODkcCoyuSuXHTvQitiiGU2048tj&#10;8mOtc1Khi1dWMhO+XpmulkTy7ljleT0rGvo4zqlswccc5JqJLQs2LRnMEAG3kV0EIRbQEMT8w/Cu&#10;cshlYyOu4c10SAkKMgcjPvWVrIUjrNMMYWZyRlmXjNeraME/s7UeQzNGhX2rxyEuulzsI3JE0YKj&#10;vXrOiOyWbARguIUwPrSitTKWp0qpGZQDG33hnNapMOLVY7ZQoX1qjhwU3jBwCQPerSAbi3l9vWuh&#10;E9C0n3W+WpgOvFRLny3471L/AA9QcVYiVe/HanDAQfL3qMEbh0B7ipuMHgUACffbKcDvTzwG6EEj&#10;FNGBFLx6VKApCYUZpAHy4TkDinKY93Y+lNYAkgjvzQFUSsdp6UAL/Efk6mlwNx44o554P0o58zOa&#10;QEg6DinDG3PrUYznOKeep+U/hSAUBdi80fwPg8ZGKOzdaXPv1oAdxiP5O1KP9WBluvWk7GlH8XNA&#10;0LkcCgE4Py0053p83enH75APagAByTlOMUv93gjOaQAlenepMY3/AHc4FACjHlHKnpTcHah2kj60&#10;qglVGz9aRmAuFXn6+lADiZNiYtwc559KaGfAyB+VOG7eMMcCkOfNA2q3qc0DEYKVPA6enShAFiYF&#10;sjPBNKSQ23aDnrThsKKefoe1AAG+YYz70/P7sfOaiOPlOBjtRyWB5+lAiUZ+bijncvFNAbHDAU3L&#10;eafn4A5FAyX/AIDQD8pAU/nUQ6N2p4+8xxQBJz/dpQOuFpgIweaeO539KBAACxLN0HAp/HlOcDFR&#10;8FSfelycHpwKADoVpckKaTjBpp69aBjiXLAhc89M0cZPGOKbk46cU48Rk4yfSgBAP3oy3OKUiPc2&#10;J+fSk528A9Kbhdy+tAB36UDGU4455pSPlOaTDZXD49RQMdkGI4gJweDmm8bR8nPrS5fao3cUevFA&#10;BnKrnBpFztkwnAPFLjluBRj/AGz70AGD8x2/hRzz707jByvAo4yMUAMzgmnrggZU/XNMb75+WlJ4&#10;b5egoAOPPf5R1qX5MNwBUPBRvkPJHFKN3mrnPSkA71570gyE+7mkOCHGOhpuevXg0AOzyv1p3OW+&#10;b0ppAIPyHH1p38XSgAyPSnDYIHyOvtTe7fLRzjr35oGCnJbr1qQbcqSRw2ajOPLOF79KeOownYd6&#10;aEyUsrmR+eBUSklWyv8AFTu0vyjtSgDPtmgBVLfKPLPT8qeMncdxoJHIBFMyA5GKYDvm3njgigAD&#10;Z+NIxOGO09KYr8t8hznpQBPlSG4FQEt9rT5TipcDD8enFNOC33ucUAKOJHIGKUbcjLUw5544p2Bg&#10;0ALkBn469KP73FIQMfd70mMySARdV65oAeMbQaT+EcUqjEZHvQQcjpweaQB/yzHP/wBao+mOScin&#10;n7xFNI5oAkBUp1FJycZlGAelCgZHtSMvAYpn8aYDsfLL0qE7vMbpzTzgqw24HFJ84llOBwOKAHAD&#10;Y58zn6UmXLJ+5OPWnLtMTnYfY0FgABsPSgBG2+nJpwxk/NTTtJ+9+lJkgHjIpAOyNw6UnG0fKKac&#10;YHanc5PNADTnnpTh1bmomJ9KX1+Xn60ASH7447VHn5gdn45pwPzYKgcetMIBLcH3oAUkhM7e1Kh3&#10;A8EU3+BPT0o43cUAOP3/ALv603jA4pOdh5pMqHyYzQAE+1N4y3pQSOeaQ9GwuaBCA8t8nGfWmsfl&#10;B2Ec0rY3DgDFIclCdox3oAaGO5vk4pGI5GPpTsjZjaKiPJf5qBjOfWq7fxnHU1O2NnJ71Wkztfk8&#10;UmgI9PRX8eRHYSYyMY7Zr0eQDy4QFJJjGa4PQg//AAm0zqmQ7DIPtXfzH/TZPlA+QUrA2QbeVJfq&#10;KT/lmR5i80SfdwVNQOoESEb+nPNAEi7CsoL4IqMnlh15pcgxJwOKQ/xYoAQ/7vGaMZToPzpePLbK&#10;+nNISfm59KAIzg4yn60vlt5cpLcZ/KlxwSAKNzeRLhO4oAZxwNhxjtQAoUnc1P8A4OlRn733c0AP&#10;xzRzx8/6Un8LfL29aAQegNADh97NNwhzgmjPydaTnvQAwg8cUq52nIoJb58LRzvIx2oAXJwPl/Wn&#10;DGSDxScc8Uh4B+U5FAEnAVztGBUfJDdcZ4pp35+7x35pFzubBoCw/jjimnoPkJpTjJ5pD1BoAPm2&#10;nMXH1o+XDHJyaGyVYAHHFOAO08duKAE4/u0ED92c80uB82Qe1KdoPBoAb82cGLPvR/z049KUlvLb&#10;5O1IPuH5yTQAcbTjHvzTM/MMow54o/jJ29/WnEyFHPlKOR+NADmH7l2UZzio+MHBzxT8/Iw2joPw&#10;o2rub5eaAGHzCR+46VIQPKXDGkH32pwLAHBHuKAGHlowc8DipABt+9SEjcSWH5UzcpmlAUjAFAD1&#10;KAnIHNNLJtb92MZqNjyOKX8KAJB24oPWlH3DTTggjNAxOPmG0801iREvzHvSOcKp2Mee1OxkKdva&#10;gRDGzMSHtgMHsasANuHz5HbNACeTJ8gJzTwF9aAsH8B4BNRnGUOynnvxSEDHWgY3r/D+tOAX5/wo&#10;GAzjcfypOfmoAcOnFMJG4ZHWndjTcdeelAC9iMUu0ZPzU07sHilGOTmgQw4Bf5eD1ppB+QbOB708&#10;4w3HcU4ggAcdKYDBu2r8+R6U8YL/AOs/Cmf3flPfNGAQSAaAJWxuYhxjFQg/KeKBjYcn/wCvSBX+&#10;b5hQBIScAEUYBj+4OtNwdjZboOaWPb5jbvTgZoAH7/Jimc5X5D+dSE5lYbsDPFLtOHOCaAEULvOS&#10;eRTiFyfmFR5wrZXA7U5gWgOODjrTAT1O0H8aOfk+U9ajQON+WP1qQHruAHNAAwOPu5yaTB85wcfd&#10;FSfL5bdMVExGVOTntSAXjfx2puzCOeclulICPLY557e9SAv5UYIHWncBDu82NRDzt7dqMEgjy/1p&#10;2Bl+SOlR/OLtcNxnrSAQ7gh+T9aBt2D5P1qciMhvnPA61XwRJJ8px6+tAHPknc4+lMyc/eppxuOW&#10;OaOw5qgBjgkZBBFNx8v3MCj5d5PrRkGCQ5oGMJXaikfSkH3iM007/Ni+WjKgyZXkrwaEIR+n3eoq&#10;MnAIyeKdk7WyeexqMZJGV5zTYwydx4oOfKPNN7nP503PC0AN+XsDSE8HNKdpY4AqNs7OVoARicR/&#10;XmlJTYcr9KYc5X92fzppwV5FMAJXLlUHTpmowwLjpgU8Kfs7lScdzUOFG7jg+9AEmIdspEZzj1qJ&#10;9x2fN0oYqI1+fPrTCwJ70CEOccc1GCd7cAcU5sYPNRc7ZAR9DSGhST83yd6iY8Ggk5gBk6U1t3nM&#10;cAcUDG4Plnk1GTggjHWnHoQV71G2crz0NIQw4N2xwRxSPtEJO4GhmIY5Haq7kk9+TTAUs2fummEt&#10;5r/KBgVJx5KgnpURJ/8Ar0wGD/WnikJHzDNGW3jJprEbT+6JJPFIBDtwvGf6UfLhsuBgUR7FujlW&#10;wUOfaoxsN1IfM4LHGaYWEwcZznmkYfu854Jp5wWORSHJjUEDr1oAhORJEKfzk804K25stwB1pDjD&#10;kHpQAgIy3ByBSHbtH7wUmRhRt5zQQxkO5MYXigYhJKJyM9uKD3O/sKUA7myRSH+HIoAXC+Wee1C7&#10;vJY+Z0pMkKeajLHfIdx6dKAHPuKD5GIBpvb37CnxOfJm/dKR2pMZINAhp+uacPuvyMikwu9fnOd1&#10;Bzu69qBignn5h09Kac5Y4PWnHdgfMKbhxFj360CHbQVfscUwAbwSpPp70pYgYyORSZ+7gCgLCsAA&#10;xUZ56UznDfORTzjB+XrTTnDcDFMQ3B9O1N4KMdy9accfKD1NOKIVUibt0FAEY3Bh81Jn7/uRTsAP&#10;jzOf5U0jpll4NIBTnPSk/gPzUvPzZX9aYxxGTgcUAPP3RweelMI5HNPSQNbnMR68Gl52tlRQBEp5&#10;OWyRTgYiJf3mMdOKQgBD+7B96jz15+nFADz95PrTWyJTgHp1zTu/LfpQQvl53kHP50ARHIIJWn4P&#10;le/qKDzKTnOVpy5+zxknksaAI8Dnr0pnyguPKOcjFTHOxv3fP1pv8GcCgBQD5rZGMDrQ235sOcdq&#10;blsLkD3p2eDg4zTATqMhqAThvmoOBKgMvalG3YOaQDSH2djz1oxwaUhgF+Zs0u5/7q0AMzymCcc0&#10;Z+9+FOI77ByOKYB8ozQA8k7P9Wc1GT+9HNP57EU3jdznNAD+sf3/ANKYQd3DCpcrsI49qb25NACE&#10;DA69KBgwuDkn60p+7Qv+u6EZoAbxgcUY6HBqRkGU3Ee1KuQBkfjQBGocHBXtTyAdvX71OZhvTLHn&#10;pSAnKndTAaf9cuM0pEgWQhQcYqTA5+UdBigjnrj1oAjH3GYDPrSKv73crHnqKeAMkYHWl6ADgUAK&#10;VXcx2cnrRgZb5R2pP4j8tOX/AJafKOnXNAFeZnVOI85PSnIriDJQZyMgU9wnl/MhJLUqyIVOLfgD&#10;jJoER6iol0HUohCp3+G7kEY7ba/PW/EaeMLeMBQF1+6De2Gr9Eo8H+0HI4XSph+Yr8+fEscUfxr1&#10;5ETPm69csqjt83NaUknfyNHszY0wxyaoqC048sjpW6JGt9OuYfs5JJO38apaE9hHY2kjSR7wTkHt&#10;V+9u4prieSLTUVUUjJ71TMb2Etrq1FuiyxQknOD6Vnzxwy3szJAyjPUd6yjDcy6lG6vIEE3OO9a4&#10;cw3dqOOY+9NK2oyrlvLlB6oeD3q9bRwTaFqHmT4cr8pz0NTwQWskl67LgMcnmmNDANQO2cIgPPNA&#10;jGA1CO4WKS/kcFzjPpVuMD7DegqR8vH1ps6XB1uzkinVljBGPXNIftHngGLGTz70AVtHd7fxBre7&#10;zC0rck9DVu9R5ronz1AAPOKlia2F/brLCgO7g1qXlqkuhSPa7Q3kHIFDYzlIIbkXdpgsV8w7vSuj&#10;RYxB/rFHAyM1zVkvieKd/MEbIsxycV1NnZiVJ5JLllBGTntTbsJMpXIRYfuPyPyqgrQlYv3rEscY&#10;Nal68SNBGGDAuQCRVVbdCSypGPmGOaQcwhEKWGBGOf0qWKYiEe/A9qrXQkF/bIvzfKOF5qWNGCHc&#10;NuBzQIlEaM77rgZJzzUMttEI2AkXJ9KYxXe3+lKvoc0+ISGGYfa03eWcHNAyt9mufJmVbgKhHzc1&#10;SntJhp6AT/dlBIFWYXuwlyjzbysp5B/KnPJP5Kg2753ce9MRpQPcSWVojKuEtsfWucuYmi1uM7yA&#10;0pyK24ZJIsFoDnZ0zWfdD7RPC6zZAl6UIOhCWcXltlnAYjk06VZE1e3dbk4x8w6itMxI/h+5DW6Z&#10;SMEc8isoMptJBklgcY+lCCw26uo2KIsYA789ahaxnn0uTy5wVx8wzzVeRIJLjaZQMPzg9K17VkRk&#10;AkkGVwDT2Emc/Bp15BqbFC3LYbmt9rNNiExuG4OPSku3uVurdkVmXeMj1rS+3w+RaI1igzGMc1K0&#10;C7bIGaX7FZx/ZicEA4q5JpySafGRGg+TLL6VKtuslq8i38QYLnbmoxPMLZo3kYDJwR3xQO2hi3cT&#10;w2kQWwLYbAAqv/paiItayJwCc960o7q5N1dxSWi4V/3bEdabcXkTQxxz2ATaDtOPvU7iKf2yVJF8&#10;oIuCMk966PR7uzlnuIZ5ozui4bPSuWkgjls52ihZT3zxVyxsjDp8krTuzsMgg9MUPTUaF1m1s7fx&#10;LC0OtgiVz8i02xsp5/7VkjaIrEgMuX5H0FZNxKsniCXDyH5iASc4xT7Z72HU5Ss067kwTu4I9xTe&#10;oaGmHtllkVrG3+V+CQKjnxPPbCJIkUNyC2M04WiPpt3O16SxBJHTFZnledo16qSSfK/OGweKQGpJ&#10;BmFlMkYwvrWYsF0Lw41HA3/MB3pIxciwdTPKWwB1qeIMoybrtzmgBbmJVtogHj3EDIFMit1NvISV&#10;zgUkn/H1AfNc5atpLaQWJkywIQEelHQZiyTPFCyvbkncNvNNlg06VYbuN5C643Rk9KnnRZL6IMQF&#10;B5NPYWEcUSx7mJI4HehCLlnZaRc20rNZsp2jGTjmqFwqwX8sKWbBD3zWoZ0Wztx9kEeFGAKpy4lv&#10;YS7D2I70DM4ogiuG/eZIyOelVobi9dbsG2mYRvwTnBrSlaIXqp5fHGOKkuXSLSLVUEZZ+i4osFyj&#10;HM0ktznTNpUAA5qrdwygQsqjrnAFWik4jMixszkDIXtTne8+woWsM4/hPWkMSCSRrMK9mRheCRTS&#10;jGC6IgDEVCL1ijxNpjfgvNStNPHbBlgYqV5oBDWkb+ypENgxYLgGpLKL/RJd64wOpp0cyfYoTJFl&#10;2zjimNcna/yMAPSgRXuEKXJkW2/i5Bq3aMzuhFu44OeKsK0M1hajz16enIq9bzWlvbt8sXI7ii5X&#10;Kc5crINUuwYGAGCCagW6cxFPs5ILYHy1s6g3mTQSLFgN6VVhigIi5QEN0xTJHWqRfbIt15EoI59q&#10;TURbrJamO6Vtx+6o5qxcWUJMbxXxycZGaIYbWOVJGOX8s8HnFAbFi38mXQ4Cz4/dnqOeKzI47b+0&#10;pEN+4DTcE+1aVtNBm5za45OOOKkijs5o7zO1TuyrDjFF2OxJeKv9mQItzHxFwDWNb3NyrkSwSf6z&#10;GexFWmiYXkoNw/y+9Tkx/wBnuv2Usx4U46UhFmSGCSytmFyi5XJAHSmCae2ks3SeNgoOdy0yMSrb&#10;bXXGFz1qhcb5WslF6FXeQwApoC9LerPLGWEIBJzgcGk32kentsFsS2RjArHurScREKrE5GAD1pvk&#10;XEUdkJZRuYdM0ILmvBDafI7yQ7s56dKoandKk9uYrRiisAF9asr9nCwkXGWK9AelJPHBJaoVUA9+&#10;KAvoR2rJIJiYwCVBA9KtA7biMFEz24qvbCOM4LcsPlq/FCzyMxlUEKe9IEVrmRmihzap8p44601b&#10;AfZ5bvzIyfIPB/gqy0TSMyl0+V+tE7Si38oThU2jfg9afkPrcrwlj4ZWQ2W5xKQQO1SxwRy2HzOg&#10;b07irdlPbiORBChAFO/0FdQlO5QTICvNFiZMqCMR3CA+WuIzWKys+oPuH3rjqPSul1AW7W+7aM7R&#10;jDVkxw/6SxZdoxk0WBSJPs8wvbFFbamBuIFTyhUmuFayTIAwT3qQXKt9nWNYiAMZzzmq83n7bgyr&#10;yDRYGZNyI3vWXftXbUbxIujuF8zhgcDvV2aCKS3jkEuMTL37d61rtIntrJre2hMaQKGUHv3phY5V&#10;biFoNotZwoXBIpkQjkvgVM4G4d+tdHFa2ipcy+Qigr0YdPWqKx2w1YlDGil+STgUJgyVba3EVyzw&#10;yGUxDZk8CoLeXVYzdRvbqRk7TWyqRO8UQmR2K8spzj0qrgw63ClxKOX+U+lK4zIukZ5bNXJBaX8q&#10;7Oy/s2LRLcGSA/uRtQnp61hXCKdaRsxbAy7TnrU89uEld/sshLBcYY076CsVNUZX1aI2tjkIecDq&#10;TVO0S+/tiaOclWIzz3FahljhvoT9kHzhevStgDTZ9P1GR4I45EiGxvWkPocveTxw3MCLazkt0wv9&#10;ahFvpVwIjOLh4w2WCOeMdeBW1E3n/aYmtrbEeQrEDJqtaWpt9V1NlAAcHcG5FNMRKzeHm0y1SyZQ&#10;iJgDbgg96iaF4tPmJuZCXwcZqKSO3gE0sUKsTJkqvYmltJpLi7vQ8ci4xtJ7+1ICeDZJ5aG+AO04&#10;9acFuI4NYcJcYxz74qOZPKmZ/IOQ3GK27adH0IBniX92c5HUUAc158U1s6+VIDu6g1q2CQBJS7/M&#10;E4zTorXSftjvFqUZ3uSQf4fWopzCLplWQ/UUwLL+azBMDaCcmqDRyrIzrZW7hG4IHPNSI0jPEmZO&#10;WAJq5J9ni1C1T7Tx5YLZ70kDZXmsbN7CylecmQ84A+7V+3tYBYkrOqZUcGrFpd6Q015GIQzKnykj&#10;vVPUJQZrIKWH7w8LSuMicXoeWMXI+ZsEVjSWMkba+Wvr0Gd1MgDnBx0rfSG/ZQ3kSY29TVOeQxSl&#10;XkMjYP400xDbe3U2Fu/2xMZUHnBFXprT99E4vBtFvkGsmOC6kDgyTxhiSMZwK20jdfD9vHLq24kH&#10;LUN2Glcy7O2kM+qu+pu25Wxk/dxWJJYudR3f2kqnzTkAV0I8iO1uNiSEdjmq0cavMzNIw+bg0XJ0&#10;e5CmnWk8A824kBUdmwDV+2hsraKQoFJ7HFWTbTHw/ftGxJRMnFYEV4xWeKSzfeJMDPegaNO48y5a&#10;0V5CQH4Ud6rTW16s8ZMyxKqjAx1rW0sA3F5G9ph1jyjfWkupRuiS4VNxn4yccUAYyWEk88Ji1p4n&#10;z8zHpVi6gvLKygCavLPJIcZ9/pW1/oTGLyrdVAjHINN2xyTWR3OSucZHTFAzFC37xRRzTxo7pwMd&#10;M0+DSLjDrJqRUEZH9KsXNteNJPcrcKwjYZG7pVQard/ahDLptyuCArkECmkJlmz0u/TUW86YlVY7&#10;TnjHany2E8moSBpVC9uatm+nMFjGWiyUyTu5IqxGnmEFbxiSememKVwexixLcWmv2qS3UnlNJjB6&#10;GtuW/gtfEOmzwWMbJFH8yZ+9nvUN/bXl3c6XC8kcSRH5pD1FUrmxtYr+JU8WCYGPBJHSla4iOb/i&#10;aavfyuwjVZwwbdjBzWrcLfjw5cyeQ8wS3AY+wrNjsZxpGpGKdyfNHyqcVsw3l3aabAHsFYfY2V0Y&#10;ZzkUDscjZ6nqENy3lqpjnkIdSvP51voksqBwyqwXduNYdnFEb6eTB2C8YgbemT0Fdcz6T/whGvpI&#10;7xyra7rQr/ER1zVPYGc+Tffbrxvtjs/Rhn+lVoRfLrn7yOUq7dOuKbpTyPDqE8srmV5iCPQDpxWw&#10;JpwYiNMzufAJFIWpUvrXxq19aNpug2bR7gXZ5gOPpU9xcSi3jguNHt0nEIBAIPNb8iSjwwz/AGmd&#10;THFk4Y81k2MUElvLdsu+QyEAk5xilcaRjQWurLK0jWDBN2SM9q195hsJXaJeYWwoPetKGcfbkV1Q&#10;Dd39Khvm0w6oqxREhsYGc4PemgRyiW0txp+pO/mbzPmP2q0qajb2kZfS4yFA3A9SK3pY5IYradcE&#10;KmQgXNZ1xfRyafdE2lyXYdAh7e1ILGTdXqzuEHhBIhGv3v72ayb5oTolhGYQpVztx1Fblk1tIlwZ&#10;FT5lO04qvc2tusCvuRsucKe1CsFuhveGzGvgLxBIzKSlvgE+pFe/fDFZk+DnjiNo1y12jnHfdzXg&#10;Gk26f8In4jjVmxLcREDP3cda+mfB0CR/DAOsoAkjXPPoMVyyauylojWlRclicnb61WESHZgHr0q0&#10;2d55PWojv+T5sdaoRMqqICNgJ4p4LZYZNRDI4ZjUqZ44GMUhkq9BxUuAIx8w+lRgDcPmOc05VXzH&#10;JcjI4qrCJUCfaFYpk449quK6/NiLpVRAPMYbgRirSKfKkAUdetSwRId2V/dMQOuO9WUzs+7ikj3C&#10;Fc7c45pysTKcrjmncZJlcqMVbU/uT65qttTzBknrxUw43fhQInOMABOeO9NaMlz9BmlRV+Y+YTk1&#10;MPvdhQBHFFCs5b7PkgDGTV1TnzCFIFRgL8/HpTwV28LxSbBDhjyzwT+NS7m/dAIDzUYxvICHp0qU&#10;Z2Z2c7qaAm4yn05qT+N8L2FQgdMnrUvO4/Lj0NAEnPFPOPL+8OlRrnOfanjGW+Qkk+tADk3ncc9O&#10;9SqTg880xdoOGIAI4NLhfmw/40ASfxdKME5BB+tN79afxuPODQA8FNp/djoMU/I9KZxk8ZxSf8sz&#10;xQA8/wAXGaAcq/y0DAVsr2qASA3LjaRzQBYyNwxTzIm2IYPIpFBMf3F+gppBDNmPHuaQidVBt5Nx&#10;AOOKagcrIDj71Cct941bVD5TMEOAO9MBF4dV4Hy0qhi8o/WmHd5uSvQ1Jk4PGKBDCrf89OlMxhhl&#10;wfQVJ8xZgF7UjBQ6Hac0DEx8y8kc0h4kb5OAOtPPJzt7Uxv9Wee1AFYOXnceScA9amA4anRqNrfI&#10;OvalwcN39KAG4AcZH0p2Gw/Ao43HIFHGHPGSPWgYxiNrDyc0DOwc0Bf3b5bnNL/d4oAaf9ZkRn86&#10;Q7dz4jx0qTs3Hbim4xnmgQxgf7tNwPL+9UvbpTDjYTjntQMi7cOaY2cN+6HFPIPlke9HYcUrAQ/8&#10;s2+XpTCGLjDDFSsBiozu3dTSAjYECo2GJJGGO2RU78Ac5PaoWHytx1FFgGNv3MPJqM7+OSal+bCZ&#10;Azj1pCDvPakBWO7H3ahdWErYTJ471aP3nG3jtUZBGf3Zzng0AQEEE5jXp61E4+YYQdO1SOP9Jzgk&#10;ntTnHzLlccU7gVsHzYzjgVDKE+1ysoPIHerhHHI4qvIAEOMYpoZX79D+dMcfJ0zUg+6OVJzSHO5j&#10;gDiiwFPbmUfMevPFRvxJJ+7H3qsEHc3Hfmq7rk9T9aVwInQB95QE49elQt9z7p61YbO3Bz0qPcPL&#10;bMI6cU0CZSflvudqjPAl+XnFWWCnJJ59KgYN+8OPSkMpuAV5ByDULKNzHcelXGC7xxzURA+anYCo&#10;CwjlGByDj2qh8++X5/4q0m2CeQFCQVqnIqhyQCBmkhlSTb5zAR87earMp2y/uxwRVxhlyMAfL61X&#10;IbHX1oAouF8w4TtURI34K844q0w+eQbuhqsw4HH40WKICreZKdo6jvURHyt8hqwc7uh/OmHGScdu&#10;DQJFQggHNrnn1qPHzMSCPTmp3cD19hTAAYpCevag0K0iqU5JrltUK+dFGJT98ZI4NdaxQYJGcVz1&#10;9BGbu7kAUZAIOelS9xx3Lensps4VKkEAdPaumh2GJsx9SuDXJaaWHm8AhSK6yHmzky4OXXFY3uKW&#10;51Fm0YmthtU5ZcZr0vw5HM2t+KpDG4SOOLbn+leZ6dGhuyrA5IUjnoa9h0N1OiTK8Y3qVAx3HvSj&#10;uZs6A8/ZjuHJ5zVkYwnzfw1XZYcMq3ec4P0NTp90n2AroiQywmcDIPWrAx5bfNUC85GQPepwP3iD&#10;HNWIkQReeTkH5afxl/l70mME9KOy/WgB3HzDHTFSKTvQbs8Uwbt65U9acci8gIXjFICUEBydvSgM&#10;c5460E8v+FN/iHy96AJBn5jtXOKUAmM/KBQOucCk+bc37s0gFB/eng0795ulO3oKaOj8Y5qX5QoB&#10;fkikA3vkilA+983pQMY6UpOCKAGncGGFHWn84Y5GRRx5Q+Y9abzuHp/OgY4HMw+TPPrUpZMt8lQ4&#10;Jmj+bHBpRkS4Kk/NwaAHkn5cLS5PzgLzgUmB8/PFN+bcuF4x1oAlXPyfuz0POaaQNrEgdacpOMFh&#10;71A5f7bCBFng45oGi0NhUYcfd6VHhOoVs5OeaapGTkYOfWn8n2FACqf3eNlOOdo5HSmcZ96XJyOO&#10;9AEErMsJ2qSd3AqSIvs5VhxTmCHgr34pM8KPagQ/n5jjJpuD5dxiTk4oHQc07jjigY0A+ah2YGOa&#10;kGcN8tN6MRnjNP5yKAFATngdOKF3ln4HApDyDlc0qn9590jA4PrQA3Lb1wnGacufMkIT070rbBG2&#10;WHSo8/u1O44oAlOcfdpuevNNB/dcg5zSfwknjmgCT+Ec5zStkGMDFIu3HJo53HigBR/rmIfjbTeo&#10;JA70tIcb+TgYoGLx8/0FBxlsr6Umfu8in4HkudoyDxQAzqU9eaUA4PzUDpz1p38Oc0AJ3HNIeppD&#10;wy5PUcUvHPNACE8N83bmkG7y+hPNDbduNmTn1o6MOMUAPG3NHO/oKac7jxRzkcUASD76Hb0NOkwW&#10;X5e1NXpJ8vNJnn71KwXEwvock0vAD/uhxQT1+WmkkqeeKADPztwcd/enfwvtHGRxTO4p2QI3Pl9x&#10;3pgO7mkPU8UZXA47U4Bc0hjefSl48tvnNOIXCfNTTjd9z9aaEKCcN8o596lB5f5MenNRDgqNp796&#10;MtvOU49aAHNnngZFOXmI5fPPpTOcj5aeAepFAhecLgj6UzGJDgYp5B3nuKTHIyRTAeM7D82aa27b&#10;kHNNRj9obMZ5bgU+QjzxiMjjt3oGIPusdvpTht5PSjIw/wAvB6Ui4+b5aAFGPm46Ucg8A49qeVBU&#10;ZamHIJyaAF53NzjjimHcJF+bvSktuNJ3f5fSgCQAeYCB160p+83y96QZyvqR0pQGKOSQOeKAE7dK&#10;T5dq5zwaXnceKTjyJjs7UALwc8UEHL/LxxUYJ2qfUVPx5Uhz0FICHPAHvT8IWOQ3SohzLNxwOlPH&#10;KuduPemApC7W/nR/BxmmkjaMtSnOaQDCOnNOGNretIfunNAPyHBAoAO4z+dOwPLbn6Uwldy5zn1p&#10;d3zdKAGkDzgOetDZ3DJ6DinDHmcqKOD1oAZ2+7S+tB++M03P71sj6GgBW27FIPegD7545FN79e9N&#10;JP8Aj70AJ1Zcepp4Aw+X44pONtBPX5aAAhCycnGKQhdjZYjnijPq36UwlcDjqaAI2PzsAee1Rn/V&#10;8yZOPSnP/r09SOKTPPSgCE49Kry/8e02Xx8vpU8g+ZRVC5kC291kgDbjNTIEbHhsbteJ44biu2nD&#10;C45IbnqK4zwjFI8+vks3DLs967ORX8wjnOe5pJ3QupDIVLjjsPwoXb9ncFgDQw/eLnjimHO4cDmm&#10;MaQMAgc460H7jfNTwNynnFIAu7lu9AEZJ5pp6/dqSXDTDCYAHHNMP3aAAd/mppH7ttpJ56UH7ucZ&#10;pc/7NADDn07UwkBqlO0h+KbjjkdDQA7A9Oo4p20eW/C0wjIGGxQVcEfMc+tABxtNOUJsckkEGmZP&#10;mKPelB/eTgjqvWgAIG41DzyfU1Lzzn14phI3DKnNADgy8gjn1p2Rk1EM5fI44pcnd0oGO43n5aYA&#10;fMOH4zTi2Eb5e1MWRdhBQ5zQIcevSkp3BB5pAHz049aAABtx+SpCf3RGeM0mG3DEu3jmgfxc0AMP&#10;3uDnikxy3zU/AIc9DTDwRxQAuDz8/T2pDu3Y2cetKN2fWj5sL8vfigBjYyuAeTUuOGBHpSY+Y9P8&#10;KDnHL9R+dABg+cn7n6c0jGT95nb14Ao5woLtSqB9pmyxxjgmgCLJzzGfanqW86Ic4xzSkKXzmlA9&#10;u9AAfv8AK03AxJ8o7U9+ccdqYNwYfLx6UAIyqQeTmkVSswBlzxUvODjgUmOQfTvQA/DGOU56Coo2&#10;O6QlM47U/cQp57UxcqpPlDk9aBjjIhWT/R+4xSb8kYjxS4G0/IOtLhAh+YZzQA0/fXEWT9ad/Dya&#10;QcSg4HvQdv2g45B6UDF7daQ55Ibp2oweaQ52DHPNAgBG0fuxn1pcDaPnpvO5BtpCJBI5I47UAK2R&#10;mkBOec0EHHJJpQx2r+7AwaAHjPPyGmkNuIwMU7edjcDkUwE8k0CE/wCWb8c5FVWN39qDK/A/hNWw&#10;R8/zelLgY6CmA1WyctEQQBSno3zcZpD0PAzQScfd60ALzxTieDTRnHSjnymOzp70AHc8CmnPpS5H&#10;ln5WznpTwMxDPBxQAz+EcU4MwVwMUmOvzUetABhieQvFOG3zCPMOKZxj7xzQN27pQA7j7TjYdvrS&#10;yeUScR4waQ9WpjH97H06cmmAvG1vl/h9aZgeSQVPXj2qVQu1syjNJg7kGec0gIx0A4xTxny046Hi&#10;mnZ55XLU4D5myKABuh4/Go2Iwopx+8evXrRheflFMCRWj8ggKenQ0mVIbjHpSfL5MvrkfhUfOV+U&#10;Y9c0Ac0Qu1Oec0w53jGMYpSVycAD2pueTxTG0B+70phzgDnH1p45BPaonOCaYiRQTBJ+8HFQtgsc&#10;L34NG7hxsbHf3puf3ajFFhijoOaj4AH14pSeGppJ54oAD90/L2qM98DvUny4NRt95uO9AXGZXd90&#10;5NISQoyhzjilYAKhyRz0NB+7nOcCgBhLFRmPv60zjnmg5wTwKa33Qcmi4ATxgDgmoSOQN2Oadk4P&#10;FMP32JbvzxRcCMj72BTM8Px6VKxG3jOPSoyFKSHknihBYYc7gRH+tMJOT8gx9aMnzCMn6U1+VPJ5&#10;pjDs2Y/SmniNuPpQvmAsrNwBwaOcMCexwaAK5I3jApDtz9zqRig5BPGOaaduGz7UWEKwUGQNFzgY&#10;qBsbzhT7U853feNMJIkXlSc0BYac7R8gqM42Hg1JIG3feHTkVCc7jkUAMbd5yDtikxjkA/SncZHz&#10;ClBTzFw5zigCIcBvl7U3aoi4XJz+VTEqQ5461GdxJPv09aAEwPMYEY465oxwcc0xt4bBUfnSjO/7&#10;56dKQxWA2EeWcmosN5qAngjnHepDuLw5OBk00/6/O7oKYBtTJbBzim5+blv0qTJ8peRx1o+XcvAo&#10;AbxtNNwNh6cU5+gxnr0oAHlPlhQBGScp8w57VHhN75QHnvU+3k/LTCpIl64FAhqg71woAK880uP3&#10;MmI+T0pxVtkZD8EdKQg7gcEEUAQoWLNuj5Han9VYhSKeANrn3oI4f5aAGYwrnZ260fwZx3pSB5R6&#10;ZpCf3a8j6UANYLtPyA89KBjK0Nnpz9KOdxAFAAfpTT1+6MY9alxmLkdqZgb3+XGOnvQBE2duDGce&#10;tIpIBwBjNSdV69+KDGvJ81uByBQIYduSdhJNG1DtO0/nSkjZ7Ck+bB+bGO1ABjBUFs+lNKqVuFbO&#10;Cfypexy3cUhI3S574oAYpxKg4wBxTsj5iEI56GlGCq/NjHeg53v8v/16AGn7vOKi48wcZBFTOGNq&#10;2OAW70z9yIflcl/SgB3pxTD1HpTuNw47UhUbyTmgGO+XoRTe6/N9KafuMACRTW3eQNqdxQBKMFjn&#10;uKQ42j2pvP8Ad7Cnf3uKAGHvThwvC9qQ9DzQB8y4c0AJ3Hy+uaajMZiPL4Ddakx865OBQNm5/lAo&#10;AVySTwOlNwN2N2PSj5sS+mRSD+Lj6UAK2fMXBPApnOV+WnHOelL2oAjbcJUG05NPIwcYHSnYPXPS&#10;kwcepzQA3ny2/dZpQDiPKnrT8fI1ID8pyuOaAF4P8H4Uh3ZHPTpTucDmg9ueaAEYMQuc00Hr81L8&#10;+QGyRnrSkHbJx0pgPxmNASDzxSYGHHOKEP3TtPWpCVLjCj6UARggzQjcRnPan87nyOnQ0MB58PyD&#10;IBoJ5pgN53ONtPA4/hoG395x6cUg9Rk+1AC9A2ME45pMEx/dNOCjJP51INodiAPegCE/c+6CaaFO&#10;x+DUxAL4JxQPlJIUk5FKwCqB/Yer8j/kFTZ/Kvz71l1/4XT4pkaPLx61MFz2G6vv+dv9G1IqqjNm&#10;wK/UV8HfECxks/jckwDiO5u5d3HAOeKulKzY1sx9uqG5Q+Q67x26VfJt0O1nQbveuctb6ZbaFCI2&#10;w/FXJgjzK4d87Qdua1tcizZvQyBY3aFYmAYZXinzfZpLi3LwbAME1zto5TU9yzuMnoTV6T7e/iC3&#10;BlKRAZcjvSsI3fN01Lfajks4Ax6YqndBVsmZJWye3pVfNp5jlGjLBsdafOW+xk+Sx5FAWG2guDkF&#10;T96o7qQRa9bxvtUkcEnirdtKgL5RPujn0qlfJbT6nZE3RZs8Y9qEBJDEZtRmWRVUBhtNbm24trRB&#10;5+f3Z6elUIYYhpmTdkEY68dKYbpxfQqSWXpz3FJ6giWK481b5fs3Jbg1bT7ULNUZCFz2NZgaY6yp&#10;it0CjqB3zU90b9RHm8XIHKd+aVh2HXUCvHJkjIAIx2rLddQFpM0VhcuqnnrzUyz3axXLi0lYhOR6&#10;irltqM0mmyAafGqgEHimhWMi0uSNWMn2Q7tuCGFWJ2czSkgjIJ61HIitqCyoMKX5wO9RySDzGHmK&#10;TtwKYFN4xNPAhvJMF+xxmuit7KBdNuXa92hYhwTXPojefgXDKzZKn0NatuLo6e4uLvO08N0zQBXC&#10;wrLfSLbNy/c9a1IvLbRGZ4UDAfKcdKzpWXyQoYNh+gqGa5vwkCLAwAXAAHWgBrzql1drJahiThSR&#10;iprWK2WaM/ayDI2cdhUNvbvJaTNcPkh8g4xgUslzZrPGiWykhgFoCxcuCsdwwKnB9+DVGMWb6z8r&#10;hCxwe9RXhu3eJGtZcHGCtJawSR6mS8cgyQQ1MRfGio2qSS/alxkEknAqS7jt4Vt12p2xg5qO4ub2&#10;SSCONpRGrjdjvUlzGGghfdzsHBNTdjSRKkcU2nuwiI2w85FYLRwrO8hMnMuMn2rTe7uU0wItgMKp&#10;6d6ZZTWU2nX6zyoTu4GMYNPUTstiIPiOR4knYeVyN1TWNxbzQzq8hBGeo5FVjLBFdsio2CemM8U9&#10;WtohdSixUu6nbzwCaAQ6aa3F0oFoG+bg96eLK6uxdTmOzVIo+MuAfyrKEN63my/bEB3En2FV/NP2&#10;iJRqtwzeaAFViM00O1i7PJdR6bPF9jYsxIBUdKs6S1z/AGcUuJmBdWC7qrXNxfW88Pm6aGQoMcZq&#10;RroT2FvttVADDkcYp7gI1lZwaurG4LAyk4FQXz232uzxKACamupHSygzAxOz5TVOzjtJ7+UT3BXH&#10;KChCZqwGJ9OukG8AxfLUtpaWzQSD7UFOTmoUNwLl0W0wiA4bHUVWF+irqK/2fMW5AI4pDRNcwyIk&#10;xSPdjv61hyR6g6ZELgBufer9rc3jJOJImCljy3Fa4eGPw5qDt5LHy+BmmJGKmV0OZntssgz71PBf&#10;yzWMUW8ouCvPes+3lmm3Hy32+f09asXQt1urAG2MZI44xmkxoiYXkd5IHckFjjvxWrYx2YjaXerH&#10;PI9KrxMjsm6RML3NIJI49TuNgyCRkUAi7fLAbFGS5Qkn7vpWZCzCaEFs89aS4WY3yOkTgfxDNEYX&#10;7UMzAYXqaEBfCQyXaMI0Bx3qO4iAkjzsyB+VVri4hS3nKIzbehHesYX1zPclVtLgAnBOOtAGta3E&#10;lvq6StAkiB+VPQipLq+trrxRug0cW6lRlQc5IqtLEy6JIpkDHaCRnkVSsXgXVZCIAGX7pNCQmzoo&#10;II21JcxQqB1JFJqCx7WVLBSF6Y71FE9w5uG8plCnr60guHW9Z/KR8cEGizHdDYRHJEENugwh/Cqq&#10;pGrX6vblsNwfarMtzp5ecqixyEZKZpbaaKT7QVsRlBg85zTAZAtvuDoyrjqM029jWRrRo3GNwyAa&#10;WRbYrdDy3QkdAaqWxmE7lJWcKfmUdfypNAjQZCdGT5DuC9+1Voo3Kudy8Hmo9Qu5jaWyLFtx94Y5&#10;NRWs0IsrhmuTll7mgBzi8S+cpHlMjcN1XDjyoD/s05IIzpaXEeoBw55QHpShRjOwnigBuD9llPlL&#10;hVPFRafOJJdUVbUhY2+90zTpfO8pwq4Xbz71HYrta8beuN2T2oAuKMXtyxXgDnJoEqNM4S0TaH4a&#10;q006m4fbD1YDGetVJ3limIEP3wOhosBotIz37IYMKByQaQC282QLHn5sDmq9v5wuYtxZi3oKkunh&#10;hdyIcuxGFzQBPdKyLppW9Gccisec3D36licjAFXQXkt2b7PIBjrmqsikzxESMCKaEyOJBHqcm+Ng&#10;WIxk8VpM8xkKpYEKF6461DGpmhljkJBUcPita3hlGlR5uUOMgnFIexiTbvLUmI5Vq0YD/wASyBlu&#10;8lk6Z6VXu45d65iP3xkCkjt5RNIyGU5xlfSgBMzJNdMXkJJ5waqGV5L24zE4HQe9PuJJ01y3ja3d&#10;VI5yOtTM1uEXaAWxxgU0BdsIYwt8cYBX+Ks6dJDqkh82QnzxjFAupvs0sf2K4yTwcdatwLJ5UrbU&#10;3hO56ZpAPniIFsyXLHdGuUqURztpdzmF1/d9SKgtxc5mDzrvG6tCKe5OgeU/lGVSwDY6ikJnOafb&#10;tDqurP5knMoyGPArSu5ovsbZYszMAKhjhum+2F5eNxOBTY4fMvEZ7gBY26fSqeoF6GBf7MuRLC+D&#10;GCOadZtp8Y1BftOCwOFJrUjgmm0PImAEac49K5eeJBrqMC7AN83NILGvOWbQbsnf0O3ArFtLa1vL&#10;C+ia6ZRk7mBwRWot+y2l4F0NCqR4571z9q8q+I9TnjXasj5cZ4NFhl+O3urCSERapPJufADZPH1q&#10;G/8At7SeY8JYHB4PSrz3kL2Uv7pGb61agSJ/DV85uE3AZ5PTHagDJ+zXMvhsTJfXAKrnYevFWLHU&#10;JZbKFJY5PMjBXDD72KjXUJRDKBaIAuRx0NVYrlX1m2P9noqCcZYDqDRYAvPt11qSLE5VIycjHWtH&#10;T1l+wXkUspLA8e4rRuDo8V9HLFeRfNGuYvU1mwTRSeNgQAitgAUCLaxQ5YpdqjBuQTSzP/o0weX5&#10;vJOGFLqVvEL63xOw3Ecg1GqhI5YprUuzKNjeoNIZjaYZm1HWszOwLnaDzWvZNG9zdxvD5bJJ8pxj&#10;NIlpPb6gkixYUqTtxTJrmHI/0cB8nGKbF6mjJJGTKjafnawwfWo5Ht44twjIUr09KordHdbLIwVm&#10;Bxx1rQiWKS2kDxqSDyAaBmZIIzeWr28zYLjeM1uwQRhnJjUAxAgmontYRYuUhC4A5zVOdtU/s4Or&#10;F/KYZAPJFAElxdKt9CsdioAyM4qMxu2jXcrOzOentVWOSR7sE2IGRzxWpE2NPula1Xr60WBsp2ls&#10;8VhIzXW5pQScfw1NbmVnTDKdjnBbvTBcqr3CrpkrESqFH1q1IjvKdltKjGIEUEkq3t6ZL+FrWNcR&#10;4DetYZS9GprvRGUTZ3E0scl4/iCaJ7crtbDN61tCOx3RJNAWRiBt3YJ/GmMYLrYIAZLR/lHyqQab&#10;L5lxcwIk5CZyecGqWrJ4ds7e4a00WWN3jGd8pbJ/Gq+mm9a0Sdy4JOQBSsBZvbhIbSWJtPPGAD/e&#10;qkkl+baPGnlU9fap7iaOXxFbrJbDqMZHU1bmEghldyscax49M0wSLmm3JRGTzI2U/eGetUNSew/t&#10;eX/iUgSuw8tQP1pttFZrHK63XV8glsVIstvJ4pjkNqh8oAKT3pWAv6XNEhmDgGUJ3HJqDVlt57Fi&#10;9s6SK+VbPWhxC3iAyKoUBh0q7emylSzHzcAHgUMZy0R1yIZfRiIVP39/UV2OmXlgdGulksYlYR/I&#10;2euax7plkjijLSIgXA96jhtH/cEXrbA/I9KYmXDA76hc+XdyrEZcsCeCauSRRSWgimW2UIuVbbzx&#10;71l6nPLFpg8mB2w6jC96ktzPNa2plllUhAW4/SgNCs9hpwu47ldYnllZtqLnAX8K1bVJILa7MtpO&#10;ZSwKID61Gxt/t0QFo4MY+Xjg1Ziubpb9pWt1bCELnmkJ6hcy/unLRsGZORmuemUG7OJ5FJ6EGr1x&#10;KDdMzSfM7nAqCW3vjapIsBOzJcj9KaauDTLumXM8cOoLIrlyQAMfeqW988zxyMilcjIz2qezjkbQ&#10;YmlaHzdh7dBTPLV9JvllvQhMnBbilbUC3CujjTz80IbYCoH61myXFi166G1Bw+FOKhhawhv7gSK7&#10;EqAmDmqU2T4ngKwzBS4KnbwaXUdjQkgiS4RhKFTaSQBVmG5tv7OWMYfD5DkdKljNu+qWiGdcFQGB&#10;71S1mM28luYLBsN3A4oGX5JrmSIAyjy/Lxj1qhE8sTzKiuIzJkrip4NzeC4SCu/HA96qC51CJRnw&#10;Z9pKsBtzjOfegC8RFJAWHmcn0qJTGkl032Q/KPlJrWN5E2l6ch8GQ2rLFkjdnJNUz5JDlntzznbu&#10;GaAQsGoWv2a33s3UgqVpJbmKKW3ng0iJ3ZGUKU4GfanrFbSeQ32ZcD7pxVnaRZSOYrf92OnHNNAc&#10;puh8m8VvDTWrRyls7sg7qhuTD/ZMpS5f5o/lJ9qv3C31xqZDQRJEGyx9RWVfz28UFwFsN4jwqj1z&#10;UsLXOs8GxNJo2rySSsQLhQT2FfR2hw3y+F7aHyJUiSEFj9a8B+H6rLYeJoRC+DfW7DAz1PIr6fMm&#10;wxIiJ5YsowR/e4rjS5m2S2+axVk25cY7cVGAcdKVz8z5P8VKM7CQc8VqUIAxXG0dasKF8ofSokZQ&#10;7Zx92nJNEJ1BI5P50DsTYbH3KeFJzxxmpMKVZg52jqMVMqxmPILHIoHYVByu2D5QOcmrA27H/dnO&#10;RQi4ikz1B6VKoyVNAhUBLyDb2HJNT4iDSNlfu9M1GVJ48zApVjUj+I5PrQFyeMgqxwcAVIoYqCF4&#10;GabsKxKAeB2qQFlRhtBoESjcEfEJJx61IMFIwSeajDN5R+XPtUZe6+1MBaA4HWgC4GGeAeKlGPLO&#10;R2qKNXPJGPrVjbiFs881IBFgysQnFWTuCHCj6Zpo8tbRBsGcdKZyWHzmqQEgLFlyoHqKmyNpIi4z&#10;61Cg/eNlfTvUnZ+fTNAEq7vIb5e/rT8JsPDZIqMfcXD8elPH3yMUAL82+Mjt1qTjDfuz9c0hUeWQ&#10;fWlA4PBoAbkYIK8etAkhxJ8hORwakCAghpBgdaQpbm4AEWFx1oAdGwZXPl8fWpgVO3C4quE+eTAI&#10;UGpRnaeR70AS8bm5HWomA84YtvxFG6NQu5j14qTcpZsIelAEoOETjtQSCCCpJyKTDckKOMd6mAy2&#10;TEAc9BSAkijcyErAOFqc7/LYEYwaajusp28cUETNJnzMnvTENDRlm5GfShyfL+WEk9hT0ibzZG+z&#10;DOPWpY43BfdKn1oAqRmby2DRnJ6e1ThW2HpmrH7sKwPIz1puY8PjmgCPZ8g+R8e1SLGhT5lI681O&#10;JQtuP3CEAVXeV2dsxcD0oAg8vbI/zZyaQg8dBTwwJfr2oI+98vP1oAj2jcv40bYtzlpiM9Kfknb8&#10;hp7Kh6qc0AQEYQjBNBH7tuB2qyf9RjaMAUwqpjJDdxmgCAg7kOOMc0w53KPLPXrVraPloZV4w496&#10;AIG2fMCDyOMUzH7phtPWrBH3vkz0qMg4b5RQBWfqSMe9RkHIO05xUkkbA7g3GeRUgViM7R0FAyrz&#10;g5Wl2sScfhVlo0Ea5m5wcio/kwpBNKwFZg3nqDjOKhK8uNnerMgzIjZ+tMbGaQEBBBbimEDYflqd&#10;hlX2txkUY+ZRuoAzpN/nJhDjFSKCYzxx9amkUjPyDr0puMA5POOlIZUdeU55pvUMCOexqduWb5ew&#10;qHHzt82eaAInzioZIwYYxv781ZboSYz+dM4OfamIpNEokJAONtM2naeDVwqfmwBTCpLHmmMpsMyD&#10;AwMVXI+bp3NXWUbJP3fp3qtIjeYD70mgK7Yw48vnH5VAV9/pVzZjfyenSomC5xsOe1IChImZoiCR&#10;jqKRwDtAUCrBH+kzAgjgVDIMTH5ePWmBTcHJ+UVXkB2n5hV5hlH/AAqrKmW6twR0poZUOdy/IMYq&#10;pKvy/dON3rWi4/ecR4AAxULIpVuuaYzLdRhwe4GKrt1f5j044q/IpyeBVVgcEYHWpY7FFt2yQ4HS&#10;qxByuUPerrg7zzwO2KrPkSA4PSmhlZs+Z90EE+tRtj958vcYqdskMccYqI8sflpMVyuQuZfkHQVA&#10;QQclcc85qxgb5snvTJVJjOD9aEWmRBA0bZjGKzr2CDyW2QsMIed1XiXCABuB1FVLjJhuAIWOV4xS&#10;lsNGNpr/AOkauPL4Eox7119ocxRqE5DjmuPtRjV7kZC5kGa6+1w08pWFgERc1ztWBnb6asf2mMmT&#10;5jsxXqWhbP7O8dZClkWHyx9eteRaWZheo5lypkUYI6V7BoEMZj19/Nw3lxnNETNm1Dy6ks2PSrwC&#10;464qmXj+0qqqMZ+Y1ZB+bOO1dCIZaT/Wnj6c1bhK5Y/L0qmhwnXnFSx42Hj+LrVCLvGGOKQZwOKY&#10;D8hHFLkh+1CAnHK9KXByflpo6Hn8KeCOabAbyWxtp0a/vZAQvBo/vn6U4BBdRNk/d5qQBhlyPmA9&#10;qlThG5Oe1R4HmSYHG6lz8wwhoAfxvJ29aP7xx2poJyflp2RtOTSATneoz1NScbMbRTDjevy/rSjq&#10;ec0DHAfL0pQBuXJpOMNTTnePQUATcc9yaQ8MOe3FRqfnHselSnmUHqcUDBc7VO31zzS4BHSmn7h4&#10;IpQcCMnOM8mgB2Bh8E035dzny+ccHNJlfMb5h0peR5nGfSgLjhsAjJUkhjml43HjikBXacgdKdxt&#10;jIIx3oAU445pOcGmkjcAD9aM5KjPOKADPK89aUdF4pgxzx3qTj1oAeNu0gr3pvY8UmeGpo/1n3Pp&#10;zQA4Y3DinjGB8tJxjpSMSA3yelADj97oaQHrUeTgfOPpTx0OBQMU7Se3PWjso/KjjPIOKacbvufr&#10;QBIB97imkYXAXOacMbOvbpSHGwYUZzQAoztY7aTI9KP4ZCfakI+8cH3FACndtP7s/nTv4SMfSmqV&#10;5AY59KXndxzQAmPmXC0p+6Pk4+tH8I4o3dR7UALzkfLSAnBFALlT93BPNIx/eNhSelACggycpmlG&#10;dp+XpSHHzdKCTz8wxjk0ANJPHyfrSjHpSPtyARxmlPVuPSgB3y5PHNNOd33P1pBnc3vin8bj7EUA&#10;CsckEDnrSEnfjHBFLjMV3ztAxj3o+XPC9vWgBR/FxRhdopM/N+NLj7/HpQAh+/QuP3o3gccUfLvx&#10;t7UbV4weaADDCJDvHU9qen+r59aTjCdeO1Lxu5osA7svFL7Udjhx0pR5Yib5GJoAb/GKXAIHNRlj&#10;u4jqdQ3lxkp2oAb/ABCn87G+Y8io+cH5T9KUGgBcjA5NPAGwDNRnp0/Cn5GW4oADnPSj+EZc8dKM&#10;nBxik5yeMnFMBcjevIp45z8tV8cnJPWpR0OV9KAFfeY2xTUWTa4Z88U7jDjHemn7zYzQIdxinjbs&#10;5qIH5jxinZOTxQMUk78Y4zTgx8xxgYxUfOOlGBliCSaQDiTk8UH7hpnpxS5+blfrQA3D7j8hwKfl&#10;tjDB/wAaTAKN8wAyKXjeRvGMUAM/eLJJiH7w61KMC1lXzDkng0jKvkjEoye1MXcEb5+AeRQA/ACx&#10;klTSMYzIQmcYo/gbLdxSMIhnEgzxQAh6dKMJ5eAe9KRyv0oGMufagBrY3YK9uKQn90OKDznij5dy&#10;cetAC9l4ppbA5U0E/wDTM9aY2c52npQA8Hj7tJ2bB60gzt6ilJHA285oAafun5e1OUAxMSSBTGP7&#10;9l6cCnqcQuDjryaAGnOT8n05puDzhaefuDimgDJ+WgA4x2pCFMC4Y+9IRhD8hpDtEYGOT1oAhJO/&#10;pTf+WbcDNSHO1uO1RHbg4BoAibrk9utZ2pGH+wrvMfUjFaJxkc1kazt/4R2U7v8AloowKGroI6M7&#10;Dwey/wBj3ropwAK6mbP2iUgkkiub8IosXhy4whIdFOPwroZHJnkIjAOelRGNkD3KrefvOcYpwJKD&#10;KU4keacsaRs4bjtTACOD89NIIkUZzkdaQZ8vGz6803L7x+7zz1oAfg5J46VGMFhUmBjO48dqaR8w&#10;4oAT5QVGzOe9NIHzfP8ASn9zzTSPnGFoAaBwuBRj5DxTj91uKYS24fKfzoAOjj609ipc8H7vFMyO&#10;c4+lIT8vCgkUALzsb5R+dMJcZxGOR60fPt5XinevFAB/yxHHOajbcZOUA461Lj5hzQVyT9aAI/4R&#10;n0/OjgKvHannGG/d9h3phI2t8ooAZ143U5Vj3KNxye+Keu3P31A+lGSGf5VOO9NAAHBGB1/Ok5AG&#10;KkG3y3JBzUXHmA5OM0ARPIQ7AwnGR0NSgnC4YY28VWkRzqBKygLu5B71ZQDew5HyjFIBwxsJ20zn&#10;5PlPWpOPmO2kaRQDmMc0AKB8ppO/3vpQD+7OKO/SgA9eKae/yU/B8mYkgYxxScYY0AHJB+SmkEB/&#10;qOaPmIYBuKGJMJG+gBrGUOMRZ9TUgDeWMrz3FNXPktx3pSW3MdvIAoAXJLAAf/WpMEgjNO+Xy87u&#10;TjIpOMnigYqAc88UrKAw47UmU8p+vSkJk2A9gKAEK/IxJ6mh8hYRwSegpAWIIzRtdnT96RtPFAiV&#10;cgODERlaZz65p+JPJkBkBpo6nJ6UDG4ByCTQNuX49KcMCOVjIcAdMdajV1LNigB/G8cnmkJUHg5o&#10;4IemBcPJ1NADlI3Nzz2OKXJwQX5pMkBzsJ9hTThmJG6gB4zgcU3C7T1+tLztHFLxzTEMwfwp4Xg0&#10;q7fKl+Zc56ZpMj5uaQDeOmKU42daa5wrHGaYC2GJXFMBxA3KM0vHIzTctub5DijJDEiLPHrQBKuM&#10;SHPQVGT0pyklG/d9x3ppyJDlKLABLFSCF68Uc7DgUoxTwFy3WgCIM+9f3Y96eQQFPHIoOMnmlJJB&#10;4PA5pgN54+WlA5Py9uKT5cDBp/rzQA07sfczz0pCBg/LUo27GOe9R87+lADV3edgxZ/pTicSP8o9&#10;qXnaeadhdvfPagCNVG1WI+bNDZ3L8tOf7x+TjFIPvHIpAIOp+WjnJHl8U/gFvlJ6cU1uQ2FoAQ7S&#10;hyOopuBtHWjjJGB+dO55yaAOSIO4nPQUwbsnnipSDxTSBz1q0MjUvukHGM9aGCljzSjGzGeKQ5wM&#10;LTERHGSD0oIOEwwAxTx98jaKYeq9vSgY3HAGaa2Nx5pxPzHjtUDFsN+5JOfWgB/O4ZHemn7789KQ&#10;ZKx8HOO9NOdxO2gQpycfNUZB3S/Oegp480zn5PlC0HGGz6UDIufs7AgGm4/0YAnjNKQdiHdzSHPl&#10;Pxk54GKQELY3NhcVCT+8xjrirBB3vmLtxUQHzynIGDzmgBD060z5dhw/WnMfnUYpjcBSAM5pgRkA&#10;TAjrioSf3hRpucnGKnP8XFVyv+mIfLx70DE+cF8qTg8GnkgxgFx0oIORk8g1CxIOfWgCNuQvz8/S&#10;oTwx/ec1O/Q/LUaxsyTHoB0oERnOWOMYph5c09uIlBbk00AfLQA0gZkOO3Woyxyfl78U8/6uX5j0&#10;qM5KRfNwDQAhHJGwUBVC/eH5UoHIO45ppDb1O71oC4EcHntUfPapePKX5xUZyJosjjNAxD0OeeKj&#10;JUjIbv8AlS3TFTCViBG3n2ql5k7SE/ZWUfzotcRokKIoj5g6UwhdzcelIhBtec9qUglceWMfWkMa&#10;AM/zo4+bilCN8hDjOeQaU/e6UwG9VJ3DrTTs8zvTz/q2G39aTny8hR1oEAI3YpCcxn5qbx9pQk81&#10;KwXYCF+lADOChO89eKjJ5YlsGnEJk/MOOlBDFVO1eD0NADcHLYjPTrSA9PmJGak/u4Bz3FMONhGA&#10;KAI22+YcClA+Zvk5pcEl+nAoAbb2oAU+WFOXwcdKT5fJzkHmk4LjeB0oAwrkZwTQAmTkjeTSZPPW&#10;jB3ZL8+lAzjrxQA7gomVPSmMD5EwGe1OPRQTR8vln5loAiXJjYYHQUuPmf5aeV6cdRSHp939aBDe&#10;MPjFMJ+bgjFO9OaYfufdoACF4GT1pSG3r81KMbFBJPFJzjr+NAA2dy/vCeORUZxnAI6U/kTx8Uj4&#10;25EfOeKAGY5NL2bnpSgExPkjOOBTR34oAkGPLk+QdOtR9sZ4zxT+O5FMPmZbCgYPFACnthaaSAj5&#10;BpgY+cwO45HX0qU4NtwFoAiDAnAY9OtOyNpO8UmFwgKDOeKXCjd8nWgAJJIGaaBy3NJxnG6lxggC&#10;QZ9aAHOGwOaQZwPnBANSfNtXL9qb/CMDv0pgJn5uKTs3NIw+f72KXD8ZUY/nQA4Hk464oG7aee9B&#10;2kphMcUvfk0gAff6dad8pkXJ7005yQQOvBoIcA4TPSgBzBQUBbJpO7cU7GVBKrnH5UhDY7UAAx8v&#10;zdaVsfZ3GTyRxTlHysNlJzuHNMAU/dXeOFpRjzHOaTB845PbilFACgkrISmfekAJjfLk80vO1hs4&#10;FIcbE/ennrQAoDbX6U75vLXavOKOcDipP4UIGDmhgRZf5Qw5NL/DJ8hzkc1IAfObJoOc4KqeeDQA&#10;0dWzH265p4X5CQxJ2nioiw3p83WrMBXJ6daGBjXwuf7PkeHJcQPlfWvC9f8ADjaroGr/AGnTZlZG&#10;kIfGGz7V9Ilbc3jtsAAHT1rKu4oZbyMC2hjGecD71S12Fex+euo2F9p/ie6hns52jE5CTY4YDsfQ&#10;irUV1pwTJdl+X1r7R13wv4Z1DSruKXRLJiydQMEH1zXhGt/DS+guZzbpdGMsdmBuA+taRqPqK6PM&#10;IjprtbyLr1uTv5UkDFak06m3iEd3H93GBVG+8HeJIbidT4H1iT5ztkiDAVUh0XxnCI1OgeIcZ4DR&#10;Mf1rTfYXMixBAwvS7zyljJk1furtBFHEV5wAuB1qk6+LIpYj/wAIlqzAD7vktSO07SCSTwZrKPkZ&#10;HlNQNNMv24jSbc/mfMASDVlpNPW+t5YCvP3lPas57rdDEBpGo/KPumIioPtVuQ6v4F1FOOHGf5Uu&#10;Yqxo39xK9sPLXPT5R3qgDcCa1R32sV4Jqs93GJkH9mX4GeCYzQrxyapZltVnXDDgp1p3QrGon9ow&#10;TzOiOzFCemabave3M0kklw7ssvI6VbWV01KzKa7keQQYymQ2feqUclzDqN8fskY3ykg54o5kKxpX&#10;V0IkjjXT1yYsdKqadMi3kgdFG9znI9aqXD3cjRyFB8rc8VJCqyAsJYBhe7AGndAalzLbwmfYsbqR&#10;930zVD7MGjW6WeMhWyyZqrIds5DRYJ7k0zEiLN5c8q7lORnj8qVwJLy4tt9i0a4PdaiF3cSOEe0f&#10;aCApB61Sj2m6YyTHAY84/pWnG9q0WFjQY6E8Gi6FY1LddIihvi8fzPEMEt0qCO7tDLMsaWztkgHO&#10;cVRuIS9hKp8s/J134xWVpsEMV5ctHMC3m8sz0JpibsaU9xqiXUkctj8u7O4Hg1UlgdrqGVHA5BKg&#10;1fupFZ4RK6qNvJBzVFVl89WgvgVD/wAR60JofM0dVbI/9jWkgAJVeh7UkrRtGQZkB2+lUoL2UQlG&#10;jh2hP71Zc94RqiqbUfNJww6GgncnSWdNQnBRAAThz0NUpbic3Uym4JUNywPWnXiXX2YL+4JcAgK4&#10;5qCG2zaSB54g2w8bxkU7lGzp7QzNcRySRqhTAfP3ac2nWMN5blPGUc+6XJGzGK5rbdRzSfvcrk7S&#10;GoV7uSU5l+VWzu3UXBHS3v2OOYFbaEvgd65i/uW+0xoGbJH3RUV1c3AnjIs9xDqBhutWfKkN1azS&#10;6aFZox74p3A0NJST+xtQMkrHcnc9KpxxwjVrlsNnzCQabdXIhtI1CNhj0Ap9tcQi3ZxbozeX0z0p&#10;iL6z+agjkt0O04GTTJ4hACBAuHdSADWKLnN3ORYT5LnBANJPcyfZ0EskuS3Ge9CA6a9EZ0zSHKxn&#10;92MgGszZb/bAWbYNuRWa1yxs4kM5C8Y5qxGhkmxJcQKuR828UAbtjf2vmXMNxp4ZeRG61FLLpvmy&#10;Bfsytu4J71k3s1tavaoLQOWX5SOf1rCncvcF/KRfmBx5goBHVTjzbBo8qOOqUy3hzo13HJdyOewJ&#10;7VlQzsLDcgGFUcbuaktZ5TqyyCRVAb5uc/nQOxqqYorMmOBNyngUySYT2UYmtowyn5CBiqV7sa6m&#10;kimj28bwrf0qGKRi0oayIGBtbNILF1EhF5GpvQoI6Z6VLhFubk4jIA6k1kGNDfuX1GMHsS/SqU8s&#10;sd2itMWBcDIai4r2OnNzZC0Yqis5HrXPXNxIs8v+iOR5o6d6R3tQFKuNxUZGaryTrlVEYb5hRcZr&#10;I0L28DLAQCoypqyZbSOKMixiAGMDFY8VwsUxDRAErx6VFLPbvLIJLsIuOD60IDRllle7MkKvgjBB&#10;PWqrRvG7M/3mYHFZqXk0bmP7PK6b/lcCn3VzJIlsT5gKjnjrSEbK3ri0uE8nOU4qrDJmfe24Zk55&#10;rASdjeSZhlAz96r5lhEH3s9MgVQGjfxxSSr5TlWMXJBqzo8i21tcq8gcs3U1j29yn2pyC249MitF&#10;YkeJ2+04Oc4FLYZrM0cmpMRKiqaihVrfXZZo5k+ZTkHkGuedphqiKZ3VQ3UHrVqSdxaYUvwnU0XB&#10;GrMYn+3u0Ckg5GKzEFrJHcDy3A3j2qpFeDyJwZlLHIqETgFuR9/t3p2Cx0VoyRzYSZlQjoTxRc3X&#10;l3D7FVskcViR3O+6ZRGVAXrT2KqsjNJzg8miwWOmtpIXitw7plh+VV75J0vIY1jbYWGdvesiymha&#10;GXdeENuq7LfSJbNi2WZwwCjNKwFwws1vO32Qoqw5JJrKluAIk/ds583GDWyt9aN4au0uTHHI6DGD&#10;0rMY2ItVKvGc9CaEDRet5wtxaMEUYi79s1UmEh1W4aRJCxbKn2p1vD/xL7hjeqWxnPpVGa4uNlvy&#10;pIJA96YHTxLv0CRo4RhIvm9qxgJDM/OSG61WW8ul011SV9rId6AdaLOV+WM0efM53HFFgujUQXKK&#10;GMY4B5qdbmRrSFDJ8ofnPFUri6QGMfI2cZANRmVWVV2xqO2KB2Zeu5ZFktXijDKVwc1km81OG5Lx&#10;puZj8wx2qO5mvIo4wtqzqGH41MhRrZXOwHZkr6UAWFuEls5nmkUkrnkcg1dghgOlRyBlxk9etc/B&#10;IjeISJkRYw3yjFb8stp5CgOoHG1QeKQizF5jiHeIVUA4O2s+52xXDssjEs3rTZb7Ee0qgULwBWd9&#10;vsnk2vF3PeiwFu3uka+nDRNvI4OeK1YlnKzyYU7V5rDV7TdLttIiHHBzyK1tPlQW8yG8XLKepoEJ&#10;HPGJLpJMhnJxVUyFPt4CDLNxzUN0rnVDheQx6GlSNRYSGW9j3kH+LpRYZoWl5exW10mC2U9euapS&#10;yMRjy1++Seapbz9myLoNknrxioWlYWxdY3Y5p2EXfOP2a6UWgORj61QdJ9igOVUZLYqaOSM7N0eM&#10;kU92jacKJFHHr1oQFaFQQ+I5Rz1q4nn/ANnXCEOFJ5561JJKkWlxH7MpIHAqjDdSSSXANvt55Ip2&#10;BFmWN/7IGy1LYPaiIKkUG+FeTyDRHdCJpB8pJI61l3t1M+txBbGQKMEkd6LAak0avqUbrHIAMYGe&#10;KqXlwkd0QLI7hjBBxmmvcTM1mEtwFUDPNLOgm8zdEv3RyO1KwGhHPPNZ6dI0oKqRu5rZgureTU7M&#10;bEO1cKT3rkFDwwwhZHKFvmFWLWYHWmKoNoxkim0COvvLkqT+4jIX37VgymNpd6wEAmmXnly3cC/2&#10;h94jIB9KbcyxpFAoEeAB0PJpWsBaRVKwM1jkpKpz6CqclxcQ/FfUpIzN9nngjGwnjIoTUI1uF/cj&#10;G0cetNuZoJrqApCAQwK/1pBZnUfbbc2ksfljLYwc9Kha4iijuCIUdmIG3P3qypLZZ9Pga1uXSQIN&#10;6nofxqGK2ljiZpb5g4XgE5oGbjbfsUri2bcVG1fQ1mQzn7bexzGRXDDBxwar21/cC9kR4M7ZRz6i&#10;tu4jtJEWTyUA8oH3zVAQxFBfl/taBtmRkelRXGtlbKdTpajBIEgFU1kDSuogfg8GoZVsG85WaPcR&#10;92kwJbO5d7O4lWBnLSfeAq8ZUYMZGZWCZFVLeWzgsjEqoGKHbx0rMadt06tMGOTkgUXA1d+mzMwu&#10;rV3CvlDnFW/tFotuqRldo6DHasm28iTTo/nUkE9KlBt94X+zyuGHOaLhsWDHLPdyyRw4aNcg1TZr&#10;648uO41VtiS8gDGMVolgglMcwPyDOO1ZoaP7ZcsZVG4+tDA0WWze3hQRyFUUAYPWmqkgvoQoAQd6&#10;jjuLdFwUBZ+mBT5WcWTkSOMrxigRrLAiosn25CWU5GelVVvLcPP+74UnGV61l2kl79nuN8ExGTyT&#10;2qcNA9jeL5USlQdp9aVh3ENzfXF1cBNOCxp/F61atnvntrxHiK7R97PWsmB7vy3RCuN53GrEkt1F&#10;FETNHhlIbB60CuakUkIWTfdRHA798VYivo202UpYcBiF461zwEb28hG7kHkGrVncRKYlZoQqueSO&#10;DQN6m9FcE2Mwk0kKwHDY65pd6rAW8iRsHgY61Dc3FudMRg9u2MY2mof7Rxa2o+yIOPTNBMou6LyW&#10;ttOtrcSXIBD8RdMVd1Ge0t9OsvKgUvKAFTPX61z0l0vmSlWOCo5z3rEF1fy6/Kh04iOJxiRm+99K&#10;OV9CrrqdU7vGYC11GWZMhAelR3CS3cVjH9rC7HycHGaz2MAcud+4oOSc0EODDJHfMFP3hmizGmra&#10;GlJZJHLbH7QhIQDBOcVba5gWwZJLOElE+TC+vvWC93Isc7bJm6d6kiuY3hmP2JSdvBNDRKZrQC2+&#10;wCZIyZMnAJxip4JryS6miuEt2i2EgkdKyYpEMK7pwCW4ANS3E9slkAbkEkDgHmkMtypEih4r232e&#10;Z8y7xxTZZ7r7NAIYImz1A5rCMmjvLPjS7oHeuT5h5HetMvbpc2ws42WMwjfuOcGgSYrPelJEm08x&#10;yZBJLZyKitU0w6heNJLKXLDjf/ShZll1UbiTh8Ek4zSXjadDqLsLOQsYwEouO9zromsPs0KgQ5Kf&#10;KMjgDrWZdrH5U7wXuUb7yZ7iuXt7iYDUXNtcE4459akjnu0t52aBwxfgfWklYnqSXd0V8N6umHD7&#10;1x9O9c3JJ594IlBCkLk+tXrudFuis9o/mEZA29qit7UvrVgYLtHM90gCIQSvtUy1KTPXvAFvNDcW&#10;DQxhwbpA4719DS+X/adyscTYEKfgTXMeC9EtNP8AA1tNPGrXctmnlRZyIVx1PqTXVnGJSFHJ5NYq&#10;FnuTa7uQNGgT5mGdvTNMjQbJf3h68Cp1RmnZiCcDjNWEhHlXHODsOKZpYywhmuZkWQgBxkitUWls&#10;qRAx5YAYPpS2Fs6XN47SD72SMVfOw3MzANyaEGxXEahlUIPu1YjjPQIoIFSBfnzsNOfftJwc47UI&#10;bd9hNgEpyRzUyeVlsRnGetJEn+j5e4yx7elS8+Rjyxgd6GSNbZ5/yg4xSqGDdeKUK20fuz1qUK4D&#10;ZjGR6GkIAGwfm59alQIBLk5J9qaA4bjnNTBT5TZQUwBEcy/K3epigGMyZJNNjLhV+YH8KkyzMCVI&#10;APGaQDkQ+aq+cADSsswvgDtxuFOCnzYW3DAPIqWQsbqI7QAF9aY0KyIZF+VslaUKPM+5xt9acM9R&#10;jOKeu3aSRzmkAmBhfm704KvmPkYyRzml/dZOWOT2qRQhABxjHWmIXC7uE6UgyGf5OOKmAXa5Azz6&#10;0YYyHIGcUAN7jFKHjWRf30Y/GlCnzEA6ZrMvLS9fVLELqDIgky2P4qANQ7ftQ+dR079aeU+c4XOf&#10;SovJ+WEGJztUYOetXE+9HlfTFAEZDeWB2xQAPm+lStt+2OMZ49aUr8n3T9aQFcoGTkAkUyOSXY8b&#10;abkBuGq3tk3gbRgVIF4I2D60wuNQFjEMEdMnNXtqhjjHQc1WUYcfSpASYJVKn2NIRIw5l+Xkgd6q&#10;SNOt1CqzHrzT180qAXJx0NOCN5rN1ORTAsq2Ik+fGR600v8ALLyx+Xjmm4XzCCp+7xTGWTEYVON1&#10;ACq7HA8s8ZzTgeG4OKcB8y8DO2nAHaeAKBiAsYTgd6a3mBBiE5zU4AyeR+VO7IcjrQBF3i/0fbxz&#10;TyE9TzSSliUwh96ljEZiOVwaBERxnIQGnc7elP2/MR05pOh7DjrQMiJPmsDGScUo/wBX96pQwMX3&#10;Od1BUZwRigCEjjgUxg3XYatYG4gkdKQhfJYYNAiEA7QeOlMKsUepCJMY5HNIQ23ofrQMi53KAvB6&#10;mkKqEcZYdKkOAp5qNjxkJmgCFlBJyW6etQgD5sNxVg7xGuY+SelLjgE4HFIRVYAgdaruMb/kPSr7&#10;BPKHzDrUD/6wDHagZSdmFuP3BPPSmhzlv3LAYGDVwgegzTGDlh+6AAHalYCHghj5nbioWztJ2nPp&#10;U23DSAg0zEmWyOOxosBDg7vuGmkLsPTrU2GI5UfXNJt5PyAYpDKzjIwDUTD5hwBVlujcfSoiGCgn&#10;nJ60AQnbu6UmEAkHXpUxAx9wZxUL7uPk70DIWXl8EVWb7x9jVwgbuZCMjtUTpwx3cZqriKbYYthT&#10;n1NQtG4XnaatOoEqjjpTDv3SZPaiw0UCM+blOcDmqz52SDZ0IrQdflIwarOv3uO9ICqy/L9w9Kgc&#10;AiPBGCpq4QxaT5scVAVTc7bep4p3GUGVv3Wd2QTVdifnPvWhID5h46rVN0O6XJPNAFF8/NleapyK&#10;+2QjHUZFaBC7lyxzioG+9Idp60hmWwbe/wA3JqE/xfL+tXnwWbHTNVHBDrTBlRlO2UY6YqLjb976&#10;VacHsT0quw+Ufu+aQblZyM8LUR3bGqwwUnnIqI9JOO9AFfH70/KudvemgIEnJUZPAFPZW85m9RTT&#10;nym/dj86TKucu6tH4t1JSxz5oPHvXXWZY25/egAqM+9chcyMPFcm6Fslhya67TwClvnPC1hJ3Kkd&#10;hpxP+hbVBAcAjNev6VFdR6MWJBEka968l0pOEOGGZxgDtXsOmybtFu1wf9Sm3J/OiLMy/EF+1NwP&#10;b2q/GPkf5P4vWqEQXdx2q6nXqa6FsQ9ywoyCdh9uasL/AKs+mahQfKM9amGeMD602ImXG0HHencb&#10;84pq9cYqUdBxQgJB0OEp3c00A4HFP5LDKigBQVw3yAmnf3uabx5nfpxTgWz/AKvjPWkApxg8UuBg&#10;d/Wmk4JB696d/ADikA0D5z1qXI2yfKO1NG3a/Pagfd5NAwP3hxSgfKaQ9V5OadzzxQIOdxwtSYGx&#10;suaZjkZoXO4/KfrQMUqQnQGlXcA3OTTuPKHrSqACCSc0BYbuYyKNgpwxwCvANMwfMc8daXt0oGh6&#10;gGXdgYqXC+TN8w/KoEY+YMr27UpLEt2yeKAE/XNOB+VvmNG0iMg8nbTFLEfcI5oAU4/d4Xoad1Y/&#10;JRhcpzzmpMDy+JBkCgCIYJGB9adzlgBikVSC3Q570EkAdKBjhu+XMYoOODSA4jbdu68UZ4Tjj1oE&#10;Ln5j6UE8nmk4yfm/Sj04oGIcb4zjkU7JyaOPk6UhJ3DigB2Tkc0vFMwSrAJwO+aTjzYhjvQA8E7j&#10;xQxOOmaD/reRnim8fNxQIkV12DK5Jb8qUkG44lHTmowBtPzUoyB70DH/AC+aBn6GnHAUj8qj6gc5&#10;5prb/NQgHFAEhP8As0hwGJKGlwQDkijjAGOooAUbdg+bIpOMv83pSDHzCmEnceaAH4G7rk0DO9vm&#10;4NNG7BJYU7+IcUAOI68UmRsA38k8UAjPNIfvqcAc8UABxuHIFOB5akbBPIpB0f5PTvQA/Lbm69qb&#10;2b5qBkhqT+78tAB1ON+Kf8+wkHp15pp+tN+bb36etADxg7iF6CkGcucHrSDqRvApyld8nyUAJ83m&#10;DnORSgSfMcHg9zTwAXYk/QUucIAe5oAaud5+U0/s3Pam9x8tKPumgBowHjOABu61aBUx/wCtXFVi&#10;rHg7cY4oHFuo245oAlP+sP8AOkG7zG9KT+7+NNy3nnnApgTenzUw5DHmlBPNIcbBx3pAPGA4O0Gn&#10;kp5b4x06VD2QYOeeKDjywTwc0AOXyvKb5wT2oB+U/XrVcbfNjxu4P51YO3Eh2YAFACZO77n60/nY&#10;/wBKiGNq1KPumgBQqmMNxwaZn963y/jQf4vmpgB3c8D1oAk7nimjPvSjOU44z1p+APNKhW4HHpQA&#10;wfj1pQW8wUjD5sFT1pFyd3y8etACgPmTIPWlwNrcUvbkfjR3PFABxxzRx83GKYfvgUdjzQA9sYPA&#10;NQOpLqTuwCO9SEDAOTnNNJO+TOOvFAEgIyQAelLkbZfnHGKi6EjPOKX+Dp3oAU43HntTBjOcd6kP&#10;YnGcUnH93FADiemCKiJbzT0pxPzdKb3oAP7pI5FI27Bpfwo53g0ANUHzkOAR2qbjDfKOBTMD5ugw&#10;KQYGcv8AhQApxnrTOPKbmn8YJC9aiO3L/N9aAFx8q8scsPwqJiftkgCjhRzT0JCsCcjNIQPMY7B1&#10;oAY3A6VEwBiPzd6kYDHJpjAlQAQOetAFfrL93jNZOryBdOlOxSokUc1qzsUQAlfwrmNXkZrJBjj7&#10;bHn86llRVz1fw2u3wjGSvzGBTn6itFw3mOTjrUekIF8JWnI/48Y/x4qd+XYhaFsSQc7icqePSjBy&#10;Tn0oOd6fKMZpRna3FADcAPJ9OtNOPWlOd33P1pvbO2gB3GBzTCeCd+PwpfWkOOfl/WgBR0b5elNb&#10;HHHamlhs6E/Sl9Dg9KAG5GRx1ppA3Phue/tTj9aOdnbNAFZiqGRm3nAqmb+xGo2iiUAse9aZCkEE&#10;A5HPFZs2n6e03mm2wwPBBp6WE2aZaJoyVnjOAM89KONzfNVOCGNWB85zVzauetADevbNGRuGVPPQ&#10;0DocmpFK+U4Kj2pDIzjPfkU0jhuKcwIYDHb1pwA2HB5yMigCPuPlpMHB54z09ac4bcmV7UnOfu0C&#10;FziNvlqJifMHHap+fm4/WjYcE5H1oAZhSG+btQhQ7vnPBpcdOcmkAIbPlfSgY5sF+DxiowsZ3/vD&#10;kdqeVYE5jOfrQQ5RvkxTAB04o7DmjnjPpR/EOKQD9qmOQhsdOM1GSBn2p+Bz1oIJjfjgH1pgR/KT&#10;0NN/i60pH7w4jH50mTx8tKwEoA4FO+XbcfLyMd6Z3HNJk/LwKABsbOvPej1po5uI+KeCN7DgfNQA&#10;nBDfJjOKcOS/ygAAYobgkHHTik+bYODzQApCbFwwyDS8ZY5zwKi4y+fSmGQnaBuAHSgCYklvvYFJ&#10;zlvWq/73c2UJFTqATzJjmmA/5djZQdKj2qHfaBzU2D5cw3DOOKqjzwZxt79TSAkU9coak4w1V280&#10;JkBcZ607LnaBjp1NADySN2Igfxp//LIfKPpUfzZ5oDEEZpgP455pnGeV/Wnbk39RSHBx8wxQBGQQ&#10;ZCBSfvMDK0/nL8cetOIHB9uKLAKo+RsxjmmdCflpQ3y8jFL3WgBOeOKYVzvAlNOOc/dppP7zpQBC&#10;VlDLidsfyp48zcctmpxgk800gbxxxTAFeDc2CeKQsdr4UH0xQUQnIiNIEIlPPagCQcxHK9qb3f5e&#10;eO9OA6803nB460gIzv8APXEf1qcZ2HimgcjilJPpQA/K7eajz8z/AFp2Dz8vUUwht45IoAecbRQC&#10;dw+tM5OcgZzT+/SgBkgyYwGI5oGQwqTHtSDG0UAHzb16cUp/iGfSjjNJj5yaAGEDzR8x6UpxxTjj&#10;a304pq9DxQBy3O3GBURz83Oc09g21eO/NRkHPFWAmOVxHQM+a3GPl6mnKHxkHHNRyM2+QEjjHSmB&#10;GocTsfPByemKCOZcdcUh6D5eg9aQEZXDdaQxn/LNeopvHGAR61ZA/csCq4HaoWPznkAY6UwIx9/l&#10;x0phClnBkP3uKe4+VaToxwozQAcfN1xioX8vacE5zTiTu+7UbdBxQCEbPlkBc88CmHdnoKeM5PHG&#10;RSt5ZK4fAx0pMEQEnC/N9arurGVDuOM8irLhSr5TuKjYcjnp1FNANIO4YB6dKibO5Mt3qcbsk8YA&#10;5qNh+8PNADGxvO3OMVC2SsPzAYPNPYvk4J6dPWos/uzxQMUldr/L1HFV8Hyz35qUD91361BIQLjB&#10;bFAC/wAS4WmsCIyMkU4FSwI6Ypr52SE9KBEDD/ZFICM0/HyDBOM00hCw6UARMTsPy/WkXBVAVPep&#10;2VTHL8gHA4zUKgrN04xQAvcDFMbHHSnEjzJvmpuFIU7zQAznd0pv8J4FTgL5bHfz6VC23Zgk9eaA&#10;I2VS7DPXHFIFCKwEKdKeQCThiAMYo/iHJoAbgeWvyDpS4GF+hzT+idBTSCWGTjNAEfVTjdwe1JmM&#10;/KH+lTgbQy5AAXr61VEQ+1F/tBJJ4GKAH5ORgU7HDfIRSd8bRwaYTKD91etACMpIQg9uacgypBlP&#10;TjilBbJzEBTf4j9aAFKQiXIPzdjmozswOTnPNSYXax+bP1qJh+9XA7c0AG5gx4BBo7HmkxwwHrS4&#10;+U0DEGRI37vt60YO7OcDuKMc8mlNAhp2gN+7/Wk/gI4xmlPIPFKFO1SMUAN4yDtpMLsFP25Zc5HN&#10;I4IlPCnFADG6/d7U3C8/KeRxUrBdjjFRj7vToOKAHgAgEelMxwOTUi42McdqjYttkx1GKAGNw+Mi&#10;g5wcDNIQ+AetOUNtfBFMQ3nP3aD24qTH7piTzTNr/Id3GOaQDR9/PtTcHf8Ae71Jg+V1qI58wYNA&#10;Bn94uARUmF2E7BUXHJxTs/KwzQAx+HUEHk0HduPFO42tkDgjilOwv92gCIZ8wHYeB60uAVA4pxA2&#10;YPrSkqAcDoKAEwNh+UGm445I56VKNnkPzyaZzigBhHT5aQD7h54NOIbaPl7+tLjhuO1MBxwSmF42&#10;0g+4+FHIpO3Wg5yCCMd6QBgZ+79aDyig+tLgbH56dqXALcigBozuxg0vUyjyzjsak2jDEMMAdKjz&#10;8+BQAgAKtlO/r1qTBx34FACeU+eobgU7jb92gBoAz0PNH97Oc4p642tgjjrSYO9sd6ABd3kOc8k4&#10;pzBQifN2oxycjA+tI3Ixg4pgA5BowM9KBgBhv4pTty2BQAgPzH6UuBgfIKbhsHIqYK23IT60gGgf&#10;Ixz3oGdp+Y0EHLfuj+dKPvmgBP4z707jmjAB+6DUiqdx+YDFAER2lh+6pVDDdgj6VMFOxiMcA02J&#10;TvnLAkk0AKpO58xjBXrVWYHypMR5w9XSOvH4VTlDb34PK00FisEZomO4g47U1XuhGym8Uru4BGac&#10;n2pVYfeGe9PKgl/kwT1Gadrk8omZzs3NZjPrEDUwiVgoePTCMdPIFAz5EQz07elPXeHB39BQw5Sv&#10;JZaazORp2lJxzmJeajXSdHkWTdoGisB/0xWr+UMfLd6dGxWTKg52+tLUcY2Mp9C8GGE7/AWjOcdR&#10;GB/KqZ8M+AZM/wDFBaapzwdorp0P7v5lHU0EruOEGKTVyrnJy+EPBrqA1np0a9gIVNU38AfD+TJK&#10;xKCeGCAV2+9dy5U5B4zUu9yg3FT9BSsybHBf8K8+H3lpnUS208gDFUL/AOGvgaYQeXNeIqkYKuf1&#10;r0otiRcLinea218S8+wpWYWPMk+GfgsafJHJ4zlOUwFEXT8c1kP8JvBJuZCnxA1RG3ZBUHH5V7Gz&#10;TmE/6UuOOMUgeZScMDxRZiseMTfCfSTEdnxauCApwDD/APXptn8L9GFtN5nxMuG+c4byRXtLSyfM&#10;cHlugqUnMK4ZRx0qrCtI8Wb4UeGmnLL8VLhPXNvUJ+E/hosT/wALbuiQO0OK9pY3flkB0KjqMVAW&#10;kIABx7UNDSZ4vJ8JvDrw4b4qagQB0C4/WoU+E3hKPH/F0L8c8/LXtjeftx5mF7iocsJTw2MetK1h&#10;OLPEZ/hV4ee7iMXxy1BF28o1vn9aQ/CnRMAL8Yr7OO0Fe4BpNpG+MAD0qJppg0m116elEVYORs8N&#10;Pwn0/MoPxdvMY4YRVVPwktBvz8fZse9r/wDXr3cSzbTz/FyD3pkrEyphQowMjrmqKVOx4TD8LdFj&#10;uWLfGDU5m9fKwKZc/CzTpZ0MXxEvouOXxwfwr3d5U8rCwIARzxVfc24jeQPWmHIeDt8KYltGVvjn&#10;cMp/hFv/APXqsvwx09QUPxZuwvqIf/r19AeY5L+w71XJYby+0knjikxezZ4C3wus11GIj4vXOM5y&#10;YM/1qW6+G9w1tEkPxmcL72//ANevdWZcjNwv0IqCRg0CqL9cbugGM0lcXs2eAj4bXWx1f4nq2V+9&#10;5H/16bF8LpwWZPiycg5x5PB/WvezIMuBEoATg561UZp97YmKfN+dDRXIzwSf4f8AiD7X+78f2yAf&#10;9MM5pr/Du9ljh87xuOO4hNe9mWfzGzIowvp1prTSlE3Mp56YpaoORnz/ADfDe42Rp/wsHK9v3VVz&#10;8NbtQCfiBce3ymvoGRiRkYHoKQeZtjD3APHpVc8g9mz56m+H2svEg/4TwFVHQx84+tUj8OS0oZvE&#10;N4SDzjIr6NYncR0HemMx8kFVQnPIp87HyHgkfgG7W1Ai1acHYRlu9Vk8B6tDLNt1JhvB3kc7q9+d&#10;7jZGP0FQl598gyARjnrmmpsfKeCJ4B1UXJaLxNLHlvmDLkVd/wCEG1sK/wDxWsRG3H+q/wDr17h5&#10;smxcRqPWoGec7v3vQ9qamFjwGf4dTNdKz/ES9Q5OQqHmg+AbwW5UeL5ZFB/iTmvexI4JL7CMelQP&#10;IWkDLgLnlcUOTDlPBn8EXcaKWuLhvcCkTwjKqnbdy5Pcx1755hNvwkfHY0pkASI/ZYenTAqW29A5&#10;LnzrP4N1h7gsNXcAdAVqo3gnWQ7f8TCRjnrtNfRzSZ8wi2Qc+lRNI2wEJGeemKV5IXIfOsvhnxJB&#10;aZLllVPuiPNc5PbtHMweGYEHnKYr6sxbPE263QE1jX+kaJc2z79Psy3qEANHvdwtY+eLO0ingUIq&#10;ccEBeasnw/eHey2lyOOu2vbdP8O6Pb6kJUnCDnII61vKkCidRpcDAcBtoqE59wa1PmJ9E1hLskxS&#10;YDdQpq7bWd2GkX7NcFj04r6DuLSIou60jOW/u0R6TpQmiYQwliQfu9K0lNtCSaPAZNG1dyT/AGLc&#10;YPOcVXbSNY8tFaxulUD+4a+mfs4VAPsVptUDBAFRmO2JfOmQdf7vWpU2iuU+Wn0S8HnlY7kkj+6e&#10;KktNG1QRkvBdnrzsNfTE9hayIu21tlxyRtGaakTJCsYs7MxrIPlCDn8atVJXI5WfOo0jUSsgW3vA&#10;SeojNWI/DuutaHfJfS85GYyMV9Js6mGMR+GtOiQIP4QSTS8Yj/dwdORtqfaSuHsz5nXw9rX2lgNH&#10;vcE8EA099G1q3uwT4f1MkrwQhavpjdEAT9ltyfTb0qSKeVWBjWyXJ5Lxg/zqudlcjPmIaDqU8wkf&#10;QNUbocFSP51pnQb1rPY2jXSKF4xX0S7hrpn/ANE5xkCMDNIz2wIB0q2ORzxS52HKz5qk0XxMsXlx&#10;Xl4UxwPLOaqDw/4kEqmR9SJxnaITX05uQTfLYWuMf3alW5ugJNosQPeIU1NoXIz5iXS9eE5U+HdS&#10;AHQ+Ueagl8P6vIcu2pR/N2Q19Sm4uyn39Pb/ALZCoCdwYva2bf8AbMUe0kHIz5mt/DerjeRFq0oH&#10;QlSKsNomt/aI/wDiXX6gHgBSc19LRshUYltlG3n92KC4ScOqWrSZ+XMYo9owUGfODabrXk7Doepd&#10;OMxNWfcaN4hWESR6dqZKnlRGTkV9QteXZAVjpxyOnkj+dN8798rC3s1I7eWOaPaMbgz5Yi0jxHPM&#10;caTqcfOCfJaiTw74xLYF5eFAwx8hBr6sa7uxFJti0sHHQRCqBlLzS+ZYWxYNzhAKftGJQfc+a10D&#10;xEbEqbO9LBcbttZ48L+I1vVfN6fn6bDX1Mfuts0y34HpTYnLMwa3t1H+5RzsXsz5ibw/4mDkiwu1&#10;HsDUsOkeIBnda6ifm5Ow19LsIgX/AOJfb5z3HWnYcoMQWQXPTYOKOdj5GfLtzZ+KDfhYtM1RegP7&#10;o80i6R4u+yThvCuolmH38mvqdmYpGrPp/wBzAAhFQbFCtmzgP/AaftGgUGfK66J46ZJg/hS8VP7w&#10;/wAKcbDxZGiL/Y2pkAcjyTzX1Mp2jMdvAPm5BWp/NmKMC1gPk6+UKPasOQ+Uvs2vbfn8J3499hqW&#10;Kw1NvMIsL4NjjKHg19OGO0ZixtbQtuPPljmlFvbKZN1nYfd7IKfOw5GfLr6f4vMbBtMuJeeBjHFR&#10;rp/idLkuvhDUCe4UE19PtFpwVsQQ5zwAtPVbdZY9kdsDt7oKOdhyHy3LbeIzOxb4bayDjqENTWsO&#10;rGQLL4W1WME43mBuK+nmluVuQv8AxLscYHlCp/OlywNlpY2px+5FHOx8p8r3NprCTOU0LUGBP/PM&#10;0xYddVWA0LVRkdDEa+nLglowfsWnk7v+eY4pygYjRv7P4j4PlCjn7kuPY+Yng157Xa/hy/RAOXEZ&#10;zUUVvqsSvt0XVW+bp5TV9OrFESWE1l9/vEKlZQLWUNZadwOCIxR7QVmfL7W+vSXscg0LVI0Ucgxn&#10;mqssV79vc/2LrjEkZAhYivqLEjWsIYaeUD9BGBU6yTrGwjstEVAveFSaPaDsz5haCb7ECNE1bdt5&#10;BhbimLFqgih8vQ9RZicDMZFfTjtMYGJtNNIz/wA8QKhMdqVTdZWOcdoxRzi5WeCxtqMellGsb6Fj&#10;AcYjJ5PvWEI/FovWMst5LGZT0jOcV9LtDZNGB9jtDzx8g4pgtIVnyLe0Bx/cBpKZXKfOqJcLIr/Z&#10;NQAHVTEavrezmBFOmX6qB18s8178baAupcWJ9vKFONppXmH/AIl2nj0/dCn7QXK10Pn430kcVwy+&#10;Gr9zsOD5RwKwCdRlvZZl0bUgTIeNhxX1A9rYtbBPLsFX08oUw2VsbcR7dNCA9RGKPaDUWfNCf2sd&#10;RhEmkXir3bYTWkV/dtt0G7bjliuK+hxY6b0OnWBAX+4Kgew0hoi32GzOH5AQDFHOHKz53ikuIpZ2&#10;i8O6gRnGNh4NL9pnMzB9NvtzPxiM9TX0ilrpwspI00XTlAHXyxUP9m6TtY/2TYZB6+WKOcOU+dpp&#10;dShu7bGm3ZBAyNh5qtcOpKOLTU891EZr6T/svRyq/wCi2mB2KCpxp2nCAhLXTwAnzAxCjnCx8urc&#10;XbXdr5Wh6hxIOsZrXuL28As8eGrolVG5dhr6M+w6F5UIbSrHJ6ARCpU03QfMQf2JZ/UoKOcnXsfO&#10;K6nbMkStY6oh2/MohPNUJryM3U7Jo2qgEY4iNfTkul6aLxRHpOlqgXqYRSiw0wMo+zaWp/64g0c4&#10;a9j5aN3dCwk8vTNUcluV8oj9aikvy0KJNomrISAOIya+rzpmmMoVotLx6CEUh0nQQ4P/AAjGjkj1&#10;jWjnFZnyxZ3zK7J/YepBCvLGI1fVtMltZAt/qBPOR5RGK+mf7L0YM4/sbS0GOcRDikTR9CDk/YdM&#10;69olocxpM+Vd4iku1V9TYFuMqav299Zrp7iWK+LEHH7s8V9QnSPDrQyqdE03gc/uxUUegeGVmiZr&#10;XT8ZyV8tT+FHtLiSZ8uve2vzD7LqJAPBEZpn2u38sgDVBluT5DV9YNovhcruh8OaVGVOCTGvNJ/Y&#10;ulggvp+knjjES0/ai5T5XS9t/JkBTU2HqYW4qxFqWim1eJ7jVUU9SIWJFfUDaLoRjI+w6WOOghX/&#10;AApsOgaAnnY0fR+ehMK0ue5S0PmVr3QmubONNQ1IRA8sYDlqknu7FgUijvBGFGG2HJr6fXw34dZk&#10;L2WkKMdoVqQeG/DH2r/kFacR2Hljmkqlx8p8oiadHicQXcg3crg8Uks6vdJuW/jBI58smvq5vDfh&#10;YX20eHLONfoDV2Pwz4Y3FltNMGB1aMcfnVc6Fr2Pkbz4FfKG+cDqfJNTpqECsSYL9flwf3Zr67XQ&#10;PCqRqf7I0tueB5S0weHvCrzXR/4QjSiF7lFqXO4rvsfHr6jgu0ekak3z5yIzTzrF48Iz8PtWlYDA&#10;PlGvsVPD/hMWy48BaOAp5OwVbj0Xw60BRdN0eMhfkxAtS5pBdnxnDqOrm3lX/hUusjI+8UPFJJd+&#10;IMx/8UJrZ2nI/ctX2bHpFpGzl4NKyDx+6HSraWenK6n+zdKYkd4Vpc2g09dj4vgtfGWoX0Lf8Ibq&#10;ox8oPkkcenNe4eAfAkttqv2+4iKSMoKQOcrD6nnqx/SvcIIdPS4hC2engkcYiAAqwDO16y/ZgFRu&#10;SvFK99waTY6GFhGQrEhUAJNPaPDMvPXtV1EOyQBQAQM08KomQ8nB70irEJiC6ZyBk449KfGhEIzG&#10;vQVK+5gp468im4bzFALY4yKQC4bc3QCgKMLx3NPZfmbqOBxRIdltDi3YkkdKAHgHb+FOUDEnyden&#10;tQgkIGV6AZ/Gp9p81/3Y4AouAibeRsI4607b+5Qe9I3m5BES4HUCnLnccgCgQ9FypHOAKd0LfIxJ&#10;pUGA3B5PNTYbcrBkPNMQi7iq/u+AOafhTxg4zQN5eYiPgAfjTskIWyODQA5QUnJ8hT7VJKzMgIsk&#10;A9M06AB/PYtgACpNqb24J5pDsRopKDIxketWAo8rBj4+tQkMdwwQA351Jn98o2HkUAOCqM8GnsDt&#10;OFPTin7eMe2cU/5sHCdBTQiKLaDkw5ZnwKsvG/ygqoFIgTLEj6e1Tkn5yeeBigCJRhFG01INqrLl&#10;PmPegB93TilAXc/yZ6c0mA1QSSdvepVBDZERJoVeM4GKlwfmwRx1FK4C8+Xk4Jx2oUfLkNijHLcj&#10;qMjNL8vmcA800BHgeduC896eqttbJ707BDN8oFPA5Y7TTAQ529adhtz5PBxSsDgDPAPIp+PlfEXb&#10;1oAaOvSnEfdwmcn1pqbiWBix+NPZ40blvmPQUAIAVlbKHkUo37nG2pMEocj0pwUbic9qQWG87x8t&#10;Oz8q8U5Qct8o68U4ROSTvpiI/l3n608g7yMjGKkKbWXKDOaYVl+03BAXoOKAAA+UDjPWnKuYc4OK&#10;VQw3ZHen/PtYBOB1oC5GuOQFapMALUioRG9LsO4EEUCIi8KbdzqWY4APFPKKICSmS3TnpVW6tVmk&#10;sy1+y7GzkVYiDgfMxOFA5NAC4PlxDyx1oKg7xuznp7VYRct98Y701lXzn74PFIZXCJmM8mnHGCPK&#10;FS7fkFNPV+O3NMCEhsrk008ZqTHzD5e/rTin+sPHQUAVuSW4GMc5qI43/wCrAFWGA2NlgAKoz3Vg&#10;q/8ALZm6BQvWgCXGd3TpUOJMyA9261NCXa2LG2ZQccGnOP8AZ5oGVOefk/HNJhufkH51Z2rl/n7V&#10;GUGSTnPekBXZThv3TGm/Pg4Q9KtEfLj2qFiwkXEeeKLgVmUeXncc96YRmMHZxmrL7SvRRz60xlXP&#10;DRHjkBqYFbaNy5B601gPP47ipzgbRj8KaR833egoArsOM+UMZqFwu0cVbZW8t/TFRYJUggHkUhlQ&#10;D5+WGMelMYfMcHvxVpowJXGcDApmOHHBNFgK5RN4yO1R4XdIPKYVcAH2iJzGDtFQOf3sp29WpWHc&#10;pyIN5+XkCqrADd8x9q0DghvkOPrUEiqWyIwOKYWKZ3ZjwgIweKhKgxtlD1/KrgXEj/KBxUUnCgc5&#10;PakBQdVH8J6VVYKU4NaYR/sk5YqTn8qpSqOMKKAKbLkqQo6GqrgiNsoTzxWgy9eDULpyeTnb2oGZ&#10;bqMcxc4qBlzE4A4NX2VvL5x15qB0UA/MaAuZLowkUAYyOaqSxsFbcfpWrIHDp8y9KozfebKH3oHc&#10;oyBsxED+HpVY52uD61cdcq2Gqq4fcB7cnFMLkBxk5jFQtjGNn61O4yR834VDJ97n0osCIWA+fK9q&#10;jwBJ0HIqfsKjIXzVye4xSGcxrAP9r6AVhAXzTvOK6LTHGyMlB90CqeqqnkW7+SuKTS2czL2AYbqw&#10;ki3sepaV5Xmw/KOORXqemAf2GrgYD8D2ryXR2B1JxlsYWvWbIAeHIgC3GOPSojuZs04tvnONv1q4&#10;cCSP5apQlvMZinGRV4DdMG29hxXXEhlhPSrA/jqDHDHHTFSr1PJzih7iJ1PGcfWlXPOQaYmdrgrw&#10;TTtuGbg4GO9CAsAgEHFKMlvvDlqj7Yz2p0eNrYHNDAlwAw55oycLz3qMBssS2c04j73y0gJD3ynJ&#10;96fx5TDK9PWoCHwTuahQfmwWOfegCTPzjjtThyR8vemnovFOyNx4pAKSPMA2HpSkgM3NN79aYTjo&#10;hNAEm7n8Kco/dH69ajAGQcfSnMWEYIU4zzzQMkz+7WnDOGOO1RkHch3fhQTzgNQBIGXI4NBOQRxg&#10;Gom528DinBW3E7zx1oAkGAQDml5yMUzHy9TTsj1oGOUtulJUcDnmgYP50g6mkzyRg5oAWQEMAAeS&#10;KX/gXamNuMin0FRjd57ZBoAtDlDz2pv/AAD9aTPB60E8mgZIOg+UU05CDA70n8JGaYchl47UAOP3&#10;OF59KTJ+XK0Z+U5WmkjzT9BQBKCccEU0ffPINN42GowSJ8bGNAE4Az9/8aMLuOWwAeKbk8/JikIz&#10;uy1AEg/iwRilP3VpnGwAMaBu3UALnnoPzoHQUY4JNOA4bHagBR0bijBIP7zHpR60mRuPFAC5baPm&#10;59adnKL8o471ExPyr5WPT3poL7TwevNAE52lOhpnPmKNvbrTmI8hAAc00fezuoEHGB8tJn5l+WnM&#10;Bg8cU3+McUDH8bDTOfMPB/Ol/hbmjnI6UAO/ipOc/doP3CNvSkkzuh4PPUetADudg4707naOfpTB&#10;n3pw27n+fv6UAL/GOKX5dhpueCRSnOw/rQBESAx9zxUi7syYxzikwOSV6DpigbvJcrnGaAJMnf07&#10;UpHyIajBJdP5VJ2OaAE780YbzTkDFIc56UKw89eOhoAk/Co8/vIxjqamYrTD99CW6GmBIQNigYpp&#10;HB5+lJk5JoPMucmkA9T8v86ac+n1peMHpSkgQOMAk9aAG8b1PBoOOKjG3HVuKmAG5jntzQA3A3E7&#10;BSA9gOpqYBDH936Uw439sYoAb/GfkpT04TqeaQ53cLznpTs/OQBQAe+3GRQPuAEd6aSc/d4pc8tw&#10;eozQAjE78eWMZ6U4d8McmmYOTgDBpoz5g4NAFnJ8uM7RmkP3yMnpUXz7ZBsJ5GBmn/PuGYwOPWgA&#10;J4PyZoyvOW4IoIIjcAZOajJG1sqSc9KAJlBKMfLprAZb5eKTc29MAgUpJ3S5HpQAowYznNQHZ58g&#10;BYHIp+eD9aMDcW2jPrQA4feHHal+XaeKb/C3FJzjpQA4/wCsHHFHHzU0hs+1Nz19aAHdsgU0H92M&#10;r39afxsOTTfWgA5y3NJ3b959KUdPag9W4oAQEb4htJzUu0ESHf8AhVc58wgL9Kly2V56CgBCf9X+&#10;PGKjIXLHPNKS24+lAHJ+agBp2+aOvSjK7T84prZy31qM52/dNMB7Z5+tRtjD4btxTm+6M/lUZ+83&#10;Q+lAFNlLTKDuIzzzWHqMaHVtKjPR75P0NdBIDhjWDc/N4j0YdSNQj/Dmsp3sUmey2QjXwraAsSRZ&#10;pgfhUTkgNjH3hVkpttkUJwLGL+VVSrGR/m6DvRHYhCOEBtz5gPqKjwRcHg4pW/izETg8U4BSu4sM&#10;46VQDG/1gG7qOOKQ9Bj86eSuJBtpnOwUDI8jccZp2UHHr0ph+8cqBjtTfm35/SgCU7Nh+VetMOA+&#10;M9RTefLb5DS4JAoAX8KCVKY8vj1zSAEA0Efu2yTQA3uuRQAp35ZutLzjpximcCQgZPFACgcnCjpS&#10;c/3SKePvDKt0owc/d+tAB/BylJ8m0/NQ2c8KBjqKQBgzn5cmgAIG/lf1pMHj5T9c0vO5sil5IcUA&#10;IMbWBkFK23C8nFJgbOhxSY4b92frQA3DbiR0780DzPKOUbGak3RLbPm1ZuRTRJGZf9WQMUAL/e5o&#10;58w8/Q08Abm47UnduKAG8+Z1PIPNLztGTSHp0ppL54jBoEDfcHzZ5pMfepDuBbgdRxTwGw/y+nNM&#10;YwH5xnvTxnYw2H86P4jxRgZY+/NIBrdT+7A/GlwNlNYqAPrTh9xjg445oAT+IcUvG0fLSjaQfk7i&#10;m/8ALVhmgAG3z+VpSIvN/wBaMdhQAuXHNDiPaBv57UANLZkX5DnFSAOYyQAaaM7RzjAo3HkeYelA&#10;DCrlzmUYp6KoXG9c+pFJgbDzQfvHimA4gbX+lV3DbBx3qb14pCDtk+U9vxoAjQyg8rnJ/KpsnkFj&#10;yKZz5ajA4NO+fevyA8UAAXKEDpSMAsA+XoaU7hEevFML9Bjn3oAduBVORkjio2QlhiTtTlUCWUmM&#10;8Yp5wWOF6igCtskBJEpqRdwVgYzyal4AHy8U1th3fMKAH8BGXg5xTDnePcU7C5PDdKMqSwxzigBQ&#10;E8nO7n0pvPy/LR6DHensMIuf0oAZ+FBxycD2p3y7ep+lBUZPNAEYLblxHTx0NJyM5XoaXnJoAdn5&#10;h8v60MBtPNNAO5zuJ6UfN83ynJ96YDMHBwaBv+X5TTsfeO2nYwWIfkjmgCP5iDxj2xSKD5g+bjtT&#10;yPmf8Kbg7hgUrAS/N14qJvMM69MHqKlXJHSmkDcTtOfrQAAe1Kc+lOA/dmkOOTQA0tJ9oA8njuc0&#10;5eYpfukA8VGdwI5GM07MWFIPPfFFwEbIuI8KcU/jDcUpIyf3ZpMDa52n25pgRncXGEGKeANmaj+b&#10;5Mr3NTrjJwKAOQ+YRY8zJz1qMlt46YxTuOecGkJO77n61YDfm8xMetRyBd8hxzjpUhK+W3DdKiP3&#10;QeKAEGTCx25qKQkLb4iHWrAMflPuGPQgVEfLZ8gtjtQMbn90Pl5IqFi2RlcVL8oY0mPnfkdOtAEW&#10;DuUsSeKMdcNT8J5RzLznj3qNsbuEYZFADTjJGe9IdvmL1GKOPSmksCfkH50AhSF2yYUHpzmo2PDj&#10;auO1LjMEh35OaY3EanPOaVgRExXzEGTyeaad32j/AFYxtpSR56gp1p/G1+R2pgyE5CuOx71HyYTy&#10;ODUjYOM1Ec7KAGnO5vl6imAH970GP1p5xtA35z6Uw8oTigCJiNn3u9UJI3bUbVvNbaG6etX8ZYnZ&#10;z9aQ4wcwr7UAREAhSFAHpTSMh+PSpTt9OKibsAeKAGEHymIHSo/lKZwck1LzuWkOdh/dAc0BYjJP&#10;mDntTDkFqlOAVypqN2+YjZwcY5oERc+Z93tTiOBgE80DBuSCR93rSnPmrg9+KBjCR52doAxTedzf&#10;KcetKwJkk6e9C/cGRQBGRyORRxnG6pCFKEFT1qIj9/FgY5oAHH3ODgmmHrjcalbfhhsBx6U0D92u&#10;VHTrQA0eYWALA4FGW3DIHBNL2IJ5pvTaN3fg0AGBub5e9LjKGgjn7tNB+fGDQAjBt60nG1vmqTAL&#10;sCcZH50hB3gYxzxQAwY3cUzb8znng1NmPYMsRzxgUZXyWw2c96BEWPmbIprBzE5EbECnnqgycmj9&#10;6CB1B64oAZzhCCx45pVBLt16elObiPaG7VETcbUG5OO9Ax5Vt2N6ZzzQcjcAwpo6ElySeppDu8w/&#10;ucZ96BCtuL9BSfJiQGI9qOfm47Ug3Y70AMJPmp8nSnkjY2EpD94Gk/CgBCeOBTWztJwxOalAGKQA&#10;eaMrQMbjj7nT3pp6HANPOcknpmkJGCcYoEN/5aHjFNbPlsNmeRTstuIx24pgVsktwPWgB/y4Hpio&#10;cAyNzx2qQ4KDjrSchfu0AN4wOKTjzCNvpUmB5aZjxz60gGJP60wGYbzD04HNEfkl2yW5NKwk89jn&#10;jI703Pzqdg4NAA/F1jZ29aCB5fSnnBY8UY+XrQAz+NKU8q2BxSMP3i9zilwO5HNDATadi9qP4n+g&#10;p5LZXmm9/u0gGAHJ5+tBXjhWNSkfd57UvIPSgBgA447UZPmMNo4707+Kncb1+SgBv8Q5PvQFHUA0&#10;/uQV5NOH3D8vOaYEeBvA2nnvSjIc/L0NSYbn5R7UjAEdBihgNQDLkJ9eakwfKz23U3HynAOalHmG&#10;FeMcdxQBF3PHBo+bHbikEifaZlMJwBwak2gxZ7ZpgRfxj5D1pwDYfg9qmA4X1zQeo4PJpAMAHQgU&#10;8FvmxgAUdshs/j0qI7iJMR9xzmgCQ/diJ5yadjAB46UpGYUBAwBSHBKcEcUAAGZG47UpHzPkd/Wl&#10;X/WHnqOKk2jcM/pSAbxjHtSjdsIBJxTipB5XoKFLDJ2c/WgBhVvMXGBx3prod2S46VO3I5HemYOX&#10;yjdODmmBT2/OeM4NNwd/EbVYK/NHl+fpRg7vuUgGKCQ/7v0o2nMnyEcVOB87AqcEUhB24PrxQFyA&#10;I21vlHB61Jt+UfNzU2DtjHHTinLty2YaaHchw2QBnrTyigv97OBUygeYcIO1P2DI3NjjrRYRTIww&#10;OwcU7necGpyOg4PNN2gAHnNADMHcRsGfWlAXDZcZqVQu05bmmtGuM/N0pAR87G+Q0hzk8jHFPGdo&#10;4p3OyT936d6AID25xSDyyJD5zAipSBkgrTGUbG/dDj3oAZzlcMx4qFg4c/KCanGcDp0odW2BgRkD&#10;kVQFbJ3J+8bJqM7syAn8aeNxeT5CKXBKuCCfekwKxBBOXPI61Cei/Pnk4qxIp2KA3eoiGCg96QyA&#10;7SrYGc0h/wBWOalI5YE9utRn7p+WgdyM9BxUL5DD5h09KlYpvXLDmmfLvPzfSmmBExO08ioXZthw&#10;tTkJvfJPTrTVVQrAyqc5waYFFlfbkkZ9KhVDukbvn1q4ynzBk596iON5yvfikBXcDHA6npUT58z7&#10;nT3qxLwo+U1B8xU/LQBWYfMx2jryc1CQxeTjirTKCVySeaY4OAVQ9KBlf5Ah7kngZpp34m/dgDAq&#10;TA+XJOaQgdCTz3oaKKp6scnpTCPlAyanZRu+79aawAIBQ8+9ICEhstxTCp3Nx9c1Z2gFiHz7VGRk&#10;4IPI4NMCoy4mZfLPTg561GQdjDaat7SJAMscUwlcMdvOKAKZX5QNlMZeDiHHtVkZ3Nxx2oHU/L+N&#10;O4WKZVg2fLbJAzTG3H+I1ePHBxmomUbyQmPxpAVscLwDTGA3HEXf1qywfaAEP3qbtYOSeOPrTEQk&#10;JvkIhAwo5pg4myCKlx8y+pNAH7w/IeKYCOzHyxkY+lQkMJJTsNWCFw/yjtRjPU0AQkyMsKkR4XPO&#10;KU5KLiQ4+lOwwX8acR1/d44osBXz8vMjH5u/apFEbKMtzmlIT5/kXJpPn8pv3PQ8e9ADWGJCN56d&#10;ajUN5shA6d6sBXKufIAPHemncGwYz2xQAgVeTk80Hr06UvIABHXtS4OOlICEgkyfuemO9AUeW2RU&#10;hH7sY55pnz+Ycw4HbFIZGQdvQ80mP3fOTzU+1vXgUpQZFAEWTjIiPFJuLB2WMnBGak2naOTyelSH&#10;fsAEKDA60AQ5Gw/IOR+VHfgkcHihgwYjbmgbsrQA9AfJbOCc9acQu0cCk/jUFuopw5Y896AGPs3J&#10;gAcelR4G5ue9T5j8zmMe1NIQ7sIOTSAgIO5jt/WjGYmyAeaewJbG1gKXGMUwF3YjGD+FMLLs4h70&#10;7GF+79KjOcrkUAIwUtznpSYbK4JwDUmAeO9G3k/L196AGKw+0HjovFGcKx3d6VVAkc4bnvSNyXBU&#10;4zTAbn52wi5obIQ8cmngHB4NOI+ZMqOfegCsOelN+bL/ADt15q0oxKQVHJ4xUbqu5uMUgK5xg/ux&#10;ntTcnyxwKn2ZZeKQqd5+UAVQEQA80kq/K8E9qMfJId/epTwD8tNxwwMeBjrSuKxCVxGck5zUJ4D5&#10;Uk9sVawdg5FMK88LQOxDztOBjpxTgV+0neH+5xTiPn+6TUuMKPkB4oAgKR5bax61BLG3nLiUgZGQ&#10;DVwqc/6umELhs7sk8UBYikMjJZoOFVeaTbh1w3b0qUYMhG0YAqULxn5evc0BYg24YkJk+lOGfOQl&#10;gPrUhXAznn2oUKVO5MnPBoAMqQ2YxnsaTaArnaOB3p+CC3ApmNysCSPegBpTDLnGSM0BMxSfMeOt&#10;P2njIPA9akCsRxxQBXKnJJPUUoVRA4EYHParAHL8DinIAW+4QPWgLkEa9fmOan8ttsnv71IACy4j&#10;HU04qxYYOOeaEJsrYYMQOelS7ThwR0HY1Ns/eSHjJxkZ6UEL5i/Ky8cUySIbSoBiU7fu8VKAQ0ZK&#10;jjpT1UZwW/GnbcyZ9uKEA0l2kBLg8dKQRjMgwo6YzUuAFB4xmlYA9SaAI0DgzEygntTgqncTI3Wp&#10;Qq4iG8jj0o28H5Tx0poLARmOFftA29+KYVAwQxIqQA7uUpwA2vmPPpQFiIYwflb8KmUAZYW7txxn&#10;tSqMIx2ZJqcb9q/cGBRcLIg2SFpsE8kEj0qUMBG4JYkAYqRVO8/v/wAMVJgHcDEMdjSuBAgPmOwy&#10;Tt71KEnFtGWckk9PSnKB82I+c8VYXziygoBxU3AYN3kxLubIPWrC5DjdJgBeMU5UG9cE9elWAkZw&#10;Oc4pWAZGymQHZnnqalYDzJsBxnHHrSqoAAGOvpUmGznI4oGMQESjav8ABjntUiK6xSDzjy2TT9j4&#10;iJcAZp3luTD++I+brmgmwY/dnrSxIwndvNOdpx7VP5e0YPpT0Bwo2jjoaASRTjS5+1TM83Ktxk5F&#10;WQjMrboO/X0qyqASTApzgdan4xjy16U7XE9CoqY3ZiXqKnUgzyBVGABk08qp4wfepY0i2krJ19qC&#10;blhOI8VIOWAIAx3oQKRJwo4GDmpABkipGRYOelSqo+zk7xn0pyj943yZ4p+F2N+657c0wK68s/y+&#10;lSMdu3EOTkU5VQNOSD1FTpkOT5Q/GlYBFUny95CnGTSlW818OMcfjT3G5SS5yetAABT60bAKAcYx&#10;16UwIq3a7pfmNTBV80YDZPQUuwfaCTGM0CuIofe42GpAvyHk4zU4xsj47UvSdPkxxTEEKBpZgZto&#10;2daryKvmTRnP3uDVoL80vLAZ7VUh3vrU2Y2Cg9TSHYtRqywRqJD05qZdxY5AxxRt/eJ83fipwq7M&#10;g8laQDcKc4hwKcq/vM4GakVW2nlTzUuCCMqKoREAfO+6ac3AUFutSB1yv7leKfs3FSexFA7DAqbV&#10;O7tU2V8rG3vTjGmeDxgcZo2nenAAHakAuMjBc4xShfnPNKCCB+7Oc0/pnIHaiwho60EoIZyVPUd6&#10;XBJfEYxjikWMmGUOMjd60AOXBXcEPIqYD5TwDSqqgRgMvTpTiRlRjvQAmAd3yfrRl9pxH0p5VRkb&#10;TkgUAH5hyBTAbtJUEt39aeAcHB4FIRnaM/xVOFOwnaAAaQEOMyNnoT1prRr5wbyTweKsbVKkkEel&#10;LlwTiEfWgBi5MowmAF60vzb3Gw4z+dAZzcAEdqmGfLA8vnPFMAAO0DtmnlmCYpcPt5UigBip/dH8&#10;aBCEuWTJFPAxLIRnoKVgvlJz/DThjHK/rQA0A7gfen4+aTt0p2F24296eAcHCGgCuz7WYGFj6e9O&#10;DMYR8p69KlIj+XOM5pJMLHkR9+BQA3A/u9qMAB+PSnANtBIAyKfsHByeaBkDCTzPlLDC+tP2u0GQ&#10;STmn7ciPn1p6FgsmEBOaAuR84IxzimMD5L/NzU+H82TMVBA8vofwoEV0QAZL8mgkbpML3qcK3AJG&#10;aayjLEqfwpAQGNWEmWb6VB5NuLpSIIs59M1dG3a/y9uKjCAMSZMkk0XAYVJVslcDHSomVPK+8M56&#10;U8+bvcZ49aDG5UPs49SaoZCiRnPyH61Eyne/HergGFPydRUW1sTnYDg+tICqFPPy5qNl+ZuKusF3&#10;EeWQSPyqIgbgcY9KVgM+SKL5jtbn3qGG2tUup2CSgkc5bNajouDyTxUOzOPkNFwK+1S7EKOtMK/e&#10;5AFTuG81AseSe1IysGIKnPrTAqkDAIeoyoAORzVsqMcjioGWTk54oAqMoMw5PTmntEwt1bAKkcVP&#10;tXZ97k9RUZMg3jLAe9AFI5y/vUZBDkeX9DVwoMtwai2NtY7h14oBMqleD8pqAp8suQfar5V8NlB+&#10;dRMBk8ilYq5QZcIpyagcZByorRcKDjyxyPyqFov3bEgdODRYGUMNyMGqsq4uJ/lJGBg1fIO7oM1E&#10;4bYA0Pfg0WFczGUmQHJxULAnzcKOlX5EAkkBAGQMVXcYyAOopFGc8fyHjpVQhsNyTWo6nyjkjJ96&#10;qlXHYcCkBmSJ8kh2/wD1qpOjCGY+WCwHNaUh/dsAFyTVUhvKOSRk807CuZDA+SNyKCDUXAjYlCeO&#10;KvyKmJG5LHpVSTOxTs6HikUncoMB5h+THNQOD1C96uHB8zKHmoWUelUBUcYGcd6aU3A/OBUzDlgV&#10;JOKi/vcHNIZnaiqHSnU5PHWqmkuMyYQgbgOe9aNzGpgk3TjmM1nadgXJBC/67tWUlqh30PT9Dz9o&#10;LYU8rXrVo4GkLiDOQteUaKFMlsBngAketeqWO99MgYRAIo5pKOtybGtHuMr4UAYG7mtCMxhpOD90&#10;YrPh3FpBkYyM1cBO18qMYFbrYhlsFvK+6evUmnrk5qAYML565HFTBhtI2nOKBEuTg4HepVLbT61A&#10;Dtx8uQTUwI3Lx2pgSfxrxUyYCSc/xCoedy/jTgTvHOKQEvBxQTzTOOflpwK7enakBKceSRuHSmr9&#10;xuppmfn6U8dH464oAk4yv0pAPmlP0pmRkg09CuxsqOTSGH8R+XpUqmIHPy5xwKjYZkGGxxSfgKAH&#10;EruYgcZoyu5hu/SkUAEgKetPIwEJIoARdpA+Yk0hK8cGl53Dg89TSfxvxxQA7+FSD2pBnJ96OMn5&#10;eKcOnSgaAZ5pfXim5oO8YOKAHjaXHHcVKcbuWAqIE70OeaP72RyT1oAcfvGk+XacnOTTSefemjf5&#10;gHlj65oAmG35cGj5cvxTOnBoGMn5e3WgY7n5f3fP1pD0HFPwNgywzTMDcOAKAFBGFyBTSQJm/cCl&#10;OSDg03Dl1yo6UAPPJOFpVX903K57Uz+DmngjyvudTwaBCfNt5HU0hHDZNB+8PpQAfn49KBhg7hxT&#10;geTzSfxDikP3+QaAHnp96lH3X+c+1Nz8/TjFLyYwdpGTQA3J9KcAST+9/SmkHeopccdxQA/J2pkj&#10;jpxR3NAzs55oOPLXnkmgBRnAx2NNy25uB1oHIJ/Om87ulAEny7TyetN/hfimk9BuHNLlcON/b0oA&#10;AcbB71KVX7NMd2CMVVy28Evjnpip97lF6YPtQAik/wBwinllEuSO4pv8bfvM0cbR8vegCR+VJEfR&#10;ajB4FLn0pMkFvl+lAC/xdKXJ8uTpnFLhdineORTcDB4696AEBkwclfyp2H8rAK4Jpdow3zc0Y5GD&#10;QAdDwOop/wDA3FNwMj95z6Un8PSgB4zk8UxP+PpiRSjPpTh94nPNADmzvbBpB0waQ53vx6UnJJ4G&#10;KAJOQx9qOcPyPakyoY5Bo45OztQA7g/xDrScfakJ6beRUXzeYQIj9afhd3JNACkfvW/djG6gfdcE&#10;c5o/iHPNKP8AXr79PagBCz8Ksf69KafNwPlXg1KEAM+WIJppx5Tjdg5/OgBcvvP7rGF6+tLxs680&#10;35v3XznikJ5oAfxxzRxknHFNPRs0fwMMD60AOGNlJnluAajO7LYAp/8ACcnHpQA7jLkKeT605eYp&#10;z6YqI43Hinqf3UowMHvQAZPX9aYT+7fH96jacN85PPWj5c8qB+NAAD93hvbmgs3mP60d25p4VMnC&#10;c9zQBGOSDg04Z8tgWB9KQkbgMijJyPl/WgA53j5D1px43U09cUhyUYb8HHWgBdy5bAY/SgnIHPFC&#10;LiJvnPXrQcZ6UAKSN/3aQfxetL68U3PI4oAOd33KXna3NLxjrSEvzhhQA3GZk56dadzz65pRjD8e&#10;lNJ56fjQApDBxnHSmMTn196fg7eR36035SDyetADDjf260HGW56U7C7yDJxjikGMyknPFMCI43dK&#10;ibO4gEHI5qUgYG5zmo2xuNAFaT/WAZNZaCA+MtFUgbjqEe7n3rVk2gP8wzWdpsMcnxM00iQFku13&#10;DPvWc1oNHsVywWaJSPu2seT+FUnyXkxxwPxq7ec31z8in/Ro/wBKpkMUUggdqa2JK+PnPHWjn5uf&#10;SnM0QSQMDnHWgFTaEjkE0DG980h5yN3QcUvb8KQkYbK9qAGHk/WhcCOX5OdvWjgqaATsfkUAQ7nI&#10;fIGKmwfs4Jk4puU4BQcU9dpil4xwMZoEMDKEwAeTR2Y5qH5hcICvrUg+50oGK33/AMOtMOME4yaX&#10;PzD5aMkN9wUAMDy+YmI+M+lSA5WfPHSlQoS4Kr0qNiokxzQAf8tB87U8CMmXk5+tMGOctS91IFAC&#10;sOGGKiywlYiHp71Kc5bmkxwKADny+VH50Zb5RgYoAOV+XNLnCOSo+tADgATJlVxjrUbKgSQiIcUb&#10;sq+FJ6d6McNxxQIRWO7IQ/jRli8ny4pT/CM9qTjmgA53pTsdeeaTkAnjim7syjkdetMYpC72IJzn&#10;k0/kRsNw7YIpjbckcknFKCpLDByB1pABDAn5aP4X9aaQ5YkP35yafhSOo/OgBAAUfMI4Hc04Kptw&#10;fMHB6UuP9GbEuSeoqD5gV+b8KLASHbuAUcYpON3T8aX+E0w7sfd70AOOFZeRmmbA0gJYDnrSE8oT&#10;xxU2B9lyCcnpQAw7N+OaUdZTt6U3+Jhu5xQDxyRz3oAX5cY28035sD93Tjncvy0fxLxQAmR8uCfe&#10;nZwGpeOeBSEp8o2nJPWmAhpG42H/AGqPmyeKGHBO39aQDyqnnzRgim7Rg4UUBAYztuCPahd3QtnH&#10;egYhz5RBhPtR/COaXMnpSnHlg4piG9XFMKj5iDzU+DsHemEcdKAGgHaMjtRgbWp2Bjl+aMDJ+WgB&#10;AOBk0p3BZeOgHWmFvnf5T7GnE4QE85oAAWKdMHNBwIuXJOaUDpleTQwzjigBxC7V+fqOaMNnIA6d&#10;6b6Ar2oOd8ZAPAPekAoB+bK0h7U4D9wfmyc0059KYDwMgHAo+XL/ADcg1ATN08zFOG7Byn45oQDg&#10;V3MOaXgxgY700Y4yAPenc/P8g496AEyOMUpPznjtRxvHp60p74YAUIBecnijrGee9I24FemTS/OA&#10;D5Q6+tAEcinzI8A4xyKNijkIOMVOQMmmP9w0IBgzvPWn9YT9ah+bb1FTKfljyvagBmM7cEVIOCaX&#10;jB+QUw7t+NlK47HHnGR8tBBE4+fHH50Hi3BHJ3Dj0pCRuHHOK1FYYc7exz1pgCeZGC4AOaecZYki&#10;mZj3scHOKQAxO5sBTzTf+Wi4AAxRx8vWnH7rYHpQMib7o+XJJOabgbRxRiQu5xwBQP4vrTAiYneQ&#10;Tx2oH3cZ+lI4P2jqMZ5FRyPEJfvY+WgB/OR6VEQMH3qSNleHIYHGaQ4LH0oEQgAMQQaYT87jZ34N&#10;TENmQ5GBUWFLHk4pDI+PMWggFZ/3Z+6O9DjrhRx70w+YQSMYHXmmAnHkH93z9ajIIUjBx61KccYY&#10;4HY031yRxQIrjIcEJ29aTCkElu/WpiY/mOwYx0zUZKl8hRjFAEOPlfjPvTcDYvzHJp52kSdQPSmc&#10;b1+cdTQMjxiY/uj0qMj5gduMk1Md3zkOp5HFNO7PJGaAGcGQgnt1qM7sSjaMY4pzZ5pGz83tQFhg&#10;B+xxkN0Y1GyktCxUce9SYIBGKad2R/KgRFg4YqvbmlAYocVJtOxz5pHqPWkDKEXHOe1AxvO/I2gY&#10;5ppA+bnvTyQS/bNNwdn3SeKBEfb7tRnzPPO0Z/pUx+430poIwcDnFAxozk8HpzTP7vNSEMBGd69e&#10;RUYHzc0AGPmPy0nHNKSdr/IeKaCcZ25oAXPJ4ppx6UHb5yMCcHPFNJG8+maAEJxKgK8Z4qUr+6c8&#10;fd4pg25z8px2p7EbWODz2zQBEDlOgPNHQjC8U4bQMZFIe9ACHO88d6cDgH0qN2ITp36U9SrR/wB3&#10;5aBCtjDHHVagAABOw/WnkjHByM0oD4PQ+tAEQ25Py9qf+72N8zZpxQeW5xkcd6aAokyE/hoGN9OK&#10;ae1P7HjvSfxH07jFAhhz5akc+1HY808bDnHA9KRQu8goceuaBgOtIwHyeuetGV3TjbxkUgyS/TAN&#10;MQEDy1AJzTCHwo2gn1qYZ6buntSEgMx4pARgDB+WmEcDk9alHlmBsZznmmnOeVoHcac7EGB04pOf&#10;MHTk0pyCKPlxKxzk9KAFIYOORwORUTFRE/uadgEP16ijAJ5X8DQIgJYuuWb6VIAfNY5A4p7KhKEL&#10;gA9KUg5JwcACgYwnDoNp5zTscZA/i5qp5rnU2RoCqjofWrQ6SY5GaYDW3edjYTxT1VDnPHFDBi6Y&#10;wMHnJpcEA/LSEIQdo7+1Mx14p+PlPFHfJWgBo3bTxmnc7TSjG3inALlzzk0wIhu+Qbcj1qQgeVjf&#10;ye9J8u9/k707+B/3fP1oAVQRAAW3H1p20BG57UgB447U7+LrQgEAzt69+aTA6Y78VIAPm4A9qUjr&#10;zQFhmH8wDaOR+VTLnyTmQGo/4ulOHegCMrFvZtlPA+UfKMUpH3vrS95D5Xp3oAb3xmghsNjFKcbi&#10;MdqfhdpwT9KAI+5/djB60qohD/KcZ5p3G004HCDMROT0oANo/uH86XbgdR9KlYNuXCgDHIpAAWkO&#10;4mkBGRyCFxTwrbR608KdjEYGKE3eb3xkUwI/n851KrnvzS7WwcAVM0EYundTyRzzRxgiiwyDnA+X&#10;rTlwFbJFSYJLfLx25pjA9DQIjIJbrQATnijna2B3qRAQc8fjQFhMHy32jkU0AbGOO/NSjp97Bz0o&#10;wd3K54oAZtO48HkUmG8pqlyNgqRADFJx2/KgCunTIWl+baMlsU7AGOBTvlwcmmAgBO/5B045pMHg&#10;EGlzyvPepDu3CkA0L8y4XrmkIwvA5zT+33f1pvGXOfSgAK5PLKOO1REHGNx9qm+UoDknnmkI5YrH&#10;27miwEf8Knb9aYV+VuKdly5BhIAp4+4fl4FFgK23AHQnNM6TPhsZHrU52ln+X9aawg8lsKST+lAE&#10;OcKSETpUGGMn+pIyeean2KAeuKjO4Ocg9aAGEDJ+Son27uPSpv752k+1ROqlxhcDFDHchKwtC58v&#10;tzzUDBfswAzjdUoRsj5/4ulEgAOCPypDKboOTsqP+MjyselWeS20qQBTGA3vjseKAKz/AHBz3qEj&#10;Mv3GHHXNWmXKn5P1qMgkjA/CncZXPMeNxIqIqNo5J54q0yDB5/CoSDu60xEEoJSEjHTkVFtU4zVr&#10;AxIGQ8ioyq7xwetAFR1YRthM1EARC3v2q8Rw4IHIqswbJwyk5ouMrkL83yDPrURH7psqOtWsLtOR&#10;zUTKcngnnmgCEqNigmmSLkDC9qs46imHqcYzUjKRSQZIRTTsEBPl7Va2ja5H41G4OH/cnrxQFysT&#10;+9PyjFRFcxSnywBjirBAx94U0jhxt6YqkFymfuJ8vel2gBfl/WpjncOAAKaQNzcnB60DI9oKE4HB&#10;qIqfMGGHWrBA5AJxjkVGVIU/Lk9jTFcrkNk/KPzqMjI+4evrVnacHjnP50hAAwcdOtSxlYq245xT&#10;QpyelT/wnvSYPPymkBDgfOfpS4+YYU/nSyZCHETE56CngH7Mp3HPegCuw5IwetIM4xsPtVnBwuKa&#10;VPmfeFFwIcDaOKMKQflNWGQeU2B26VGAfXNMBmPmfgjp3phHXv71Nxu+8PpS7Uy3TJouBDjvsphA&#10;8t+OanO3K9cUznjnvQBGq/K2SetO5AbvTyAccfhQCmD8nU0AR44NNBG7G09OtScbmPl/gKcR93gY&#10;pgR/MX+4MZpQDuPNP7tSDrwaQERADdOtNIOxRs71PzgUh78UAR45k/djoO9NVAJHOepqQA/PlvSl&#10;I6cUAMbBYfKMUoCgAgEU/Hyk0053P8npQA35t33PxpmBls9zUmDx82B3FJtJV+aYCH7o+T9ajIBz&#10;+7NTHGz8KRj80YwOBRYCMKNxHtTsfKPlpx6dKUk+UBSAjOfL4AxTdo+XJp/bpS49qAGgfMRgf4VG&#10;6jdgP24qU5wfmpoA2juc96LAREndH8p570YG8nZUh/i+Smnq4+lFgG5/eH5aTHz4xUwC88CmHO44&#10;amAxAvlzAwg+hzUZGd4MZ6+tTY+U8Uh96AGhV2KMD60xlG1fn/SnkDY4x6UmORtx+NAiIKN+dtJ0&#10;JOKkIfk54FJxgnFAyPnccjtTeSE+XIzUxGR3+lOCrgc9KAIiqh0+UcikAPz+nFSENknIwKCOTmgV&#10;xMHOCo6cUm3AGFFPA6807jcOaBjFQmR+wxTvLXCcd6eMdzS5yi80AN2Df90dKXaOCD371MMYbn0p&#10;dkJzmRgfWiwrkAQNOnz4Bqw6bVhAxjvikwOME4z1px34PBNAER3bseWMYqRB+7XnkmnhTnp26VIN&#10;nlr+7Oe3NILEO394/wC557mnbQUX5R1pxHOR0AoGf7tOwrDduETg9TxUsagzDMwA207b8velAXcc&#10;UwDYcOdvGfSmBfk+4D81Tjf5f9KaTyOOaQCBRvf5AOOKUAb/AL3ak7DvSqAJieeetAx+FzkClAG0&#10;4j70dc44FSbQE+8TSEN2HI5HWn7VKEZpecMCvpUgAITB6UXC43GLfITv0p6qPsoJibrUmCY1X361&#10;KAQyjAwKQhoT5VwFwKlCHDEKKeAC7bc4xzUq5DMcDigBqj587e1Tj7o4FNAfL4UVKq5boKAABcH5&#10;RzTgPlfr2p/8PC05R++bkDigQgztX5RwKlRQeC2PmBpwXKtjFOGR/D+VAyZmjbOIicAUqgZ4Lc9K&#10;Exl/lFP4zxjrxQIkCuOoHvS4G0fL+NNBYzMrFh0qRlHmABm7UXJGciM8A88CrMaYWDkAkE49KasX&#10;+lxnz8DuDVnbF57kZJzxQAAZBp8aY5PrSn7zDbgClGcH5z70ASfxtxQPuthe4xQv33G2pNv72MeY&#10;o9sUANyA7fuuw71KBnzP3J7d6eUiwcnJI49qEOI5CEBwKBABhe2AO9AwZKTBaJsqfvjIq15agIVj&#10;/hHHpSsIIzgXH+iocEYOaUhRK52HlRTV3c/ujirIA6mIcU2OxEB8hxCck8VPgLZNkZbsKUbfNjwe&#10;/SpD97pk1I9iEbzC2IhjHenqmGH7tRUhXpwAPSlUEMTyTjmmkK4bTvPAqRUy/X60gB+bIOKkUDzD&#10;gdqYiXA8zhD0pCOu7NOG7g9vShQzKx8vgHr60DE2jy2zCfbmn4fEWJOKcvzK6lcAEfjU2PkGFJOR&#10;QA1du49uKcB05NDIQy5H4U8MvGVwBSEBHyj5Rwad5eFYkZJxSDB3fKcZqYf6pvlOe1MBgBw37ofn&#10;TiBsHymnKPkOSetKxXcODzQA1cZb5BT8DcTihV+Q9ak2jikA1GBOdw44qRVyW/d8Z5OabsAP3anQ&#10;Dy5CVPSmBEVUPIAoOPelH3WwTzTh1fCn7351IFGD+75x+VAiFVmIJCcA1LtO7BQinfvAARnr0p2D&#10;kZPOKAGbB56HBz2qQghn5HTigA7zyRUm3O/5SeKBkasWIw65B5qRt3lr+7zzUcdt++dxcsB3GasY&#10;w3SgViPA8rlRyKcB8r8U87QT8mfYU9fuHntQBFGS033cAZzUu4YkAQjHelTbtl+UYzT8DaTtFICI&#10;A4OYwTmnn7uDCBgcGgiTzIwE4B5p0m/dFwe1AhnzYTiglzGBsGAamCjbnJ7cU7A8xflNDGRhWwMr&#10;2pSMM3FO2nEmcjpQR/sk0WAj+bDnOelGDtyGUYPrUhDBfu01ly7dcd6AK5dvtQUqKlbOxBUgjiG4&#10;+SWb69KCv71/3f4ZpMCAgelNOPOUGLoOtT4+VsoO1BADqdo4piINvMxNsAM+tI6kxbccdqmIB80e&#10;WcH3poUAEd80MCuFbb1GRTSvQ+WQCfWrJA64o2jYeBRcZU28MNufT2qPa/zDAxV10Xyx831FR/xE&#10;iLPHrQMqbD5gPltUTq4HCHrV8g5ztA46U0BSzZAosBnKGBJ8k5pjj95Jz171eZG3EcYzUTIvzfJ2&#10;pWAqheOqnioGBznZxmreFKnCtwaQrw2RTAqbCS3yYqN0bByeParbKcN+6PX1pkgcxqABRcCjhRIS&#10;u85FRsp25296t7Dh+2COaY6jA6kimBSYDZkMTzyKglGGXg9ODV7YvXJ9wO1NZYztLZNAGcBlyNoA&#10;A60hDFSpcbRVtwm98RADt71EVGRgmgDPMeJX4qNseW4KAnNaRXLEVUlhbzj864AouMznGTnYKgZM&#10;oelXTE28nLYPvUZQY53UBczWjGSSxznp6VRlRywC+lbUkeIyQwNUpkPlbgOQR0pWHcxhEMzkR4IP&#10;c1SkVvM6ADPNbkiAh8ZXgZqhMq7iRmlsOxkup81f3dU3Xk/IMkcVrMoJ5kP5VnSpIJXyG9jT3FuZ&#10;zjDEYHNQdx8nQmrsiDzSdhyCMc1WkKiZxhR60iiq4BcnFVm3YfCE/hVwhf33zjk+tQbsMACOKbQy&#10;hLhkUFGHyfnWZbYXWLoCI480EGtqR0JlBt+B0NZQKDX4z5XBkHFZS3A9K0sj7BayRkB/L5Fen6G7&#10;jRIQzE+Ypry/RQptWUcDaD9K9X0ZceH1O1sbeDQndDexrQh8P09zVpMY+7xn1qqhO24GCORxVhNw&#10;P3eAa0Rky2v3RxjmrA25cnb1qqGG0nbUwII+7zVCJ1BMi8cZ5qY7fNyPQVEDwRT125H1oAkzyeeT&#10;SZOFwO9Jzl/l9KX5c4J70rgSHcIc7RzTcHYPlPSlHIIJOO1PzjPtjPvSAQE5binfj1px2FGOR0FJ&#10;xwAMmgYo7UuPk+7+NJjjml53GkA/nHJoUnzTl+3pUZ/jo+bA+U0wJ/4hhRSHO7BXjtTF4JyCfxpc&#10;nzM4pAiU7RFjJxmmsPnGFqMt1BA60KylJPvA9qARIufm5707jaOKZkbzyfejJy3FAx+fmHFSgjDD&#10;b16VXO7t0B5qQEg9aBjuDtPuaMHy3O0YHvTD0PGKPm3D5z7+9AD+Np+QU3HzP8x7UuB/eFMYqGXg&#10;5NAEoGUHHaowWyRt780bjkfMaadoZ+vWgCbJ+f5aQj9wlRq5xL6Gngjy3+TtQAnoQppwx5ZymfTm&#10;ov7/AB3p2cY4PFADuctkU7P7h+O9NGSDxSjHzcCgBrZLphQBj1pw4HTvTTnLZU0vGJSTzgUAPzhT&#10;nOaYfM3D5E/OkXBmxnpSgHzpBvOaAJOA4OO1NLZlXAx89L8oVgXOaaAMnpwRQBMw/fMN3YUzv1oJ&#10;Jc/MKc23aCOtACdzSAEuTjgd6O/3aVdu2bPXHT1oAUFRH35qMlc8GlONhAFM+be2E7UAOPKZ2Y9D&#10;QNu3ofelXlWJAHtR60AH5U7LbcYUDtTccilXPnsO2KAFGeOfWlz8pphxu4cAdxTs/OeKAHfwnjtT&#10;D/qwC460bjvPNIpUyyjBzQA7JEf3egpQf3aHd/8AWppxh+eM0hwFwDQA8n5Xxk0g3eWAQOTxQBw3&#10;YU4gEg45oGIc8HjilGdnSkxwDmnfwtkUAKCeOOaUb/nGBg0mV9RS5UluDQId82V+egYz1pjM25cK&#10;MU4Fd/SnYBe54oGcN85xmlBXY3zLjPT0oPBzjPFABkBhg00n7vFRbpCxBjwM8VIMELz2oAf3b5P1&#10;pfmyCD3pMHaSBx3pvAPXPpRYCQljJnd2pOM96YSeM5p4xuPPGOtFgA9Zfk7DFBztNMZj5wAHbnNK&#10;Cd5+Q5oAXjd+FH8I46UnPXPSjjqTSGKM7icjmpPl45I9KiGP3mQfbmgEbm46UCFJA/gpMt5Y+Uda&#10;MLu+9wKcejZPpQAoPyNlR+dRleHww6cUh+7wDTlB2jC0AKp4HBBxzTsjbmoyeG9qOdx4oAT5vNb5&#10;O/rUoBw5yMYqMcZ44qTPXrQA3uCFpvOB8pqQ43L8nSk5805jUcetACAts70v40HdtPy03ndwmaAH&#10;dhxQMbPu0mAQMv26VJhdknzDtQAzseKac719MUvGDxS0AH/LN/k9O9NbIdRtNO+UEH0NByXc7egF&#10;ADed2PWgf6tvl707/lmxx3ppIwPWgBnO9jtphPA+WnHO0YFNcHcmAfemAhIKYKfT2qFs4bpUjfeb&#10;A4wM1GwPPFAFSY/ujl+cVW8MBm+K3iHAPytHnNWpFykvTAXvR4PQH4l+NXwT/q6iSGj1GTcXk56q&#10;OtQNkeX++A49Knl+9Jg8VUYAjk0yRMI0UmY1wR1FQrhcjnGamIKpjjb9ahYkuTu7Uhj8fuzxmm4O&#10;D05FJHnEgLkADvTQVKt85J3cUAJ/Gv7ogUvGCdvBpTnpTT1Hyk0ABA3gbaaerYB9qdz5bYJ4PPFJ&#10;3PFAEW5y4yO1LxtBxT8KN2Rjmgg7RQAwk/3adxhuaGDbGGB1FNONzAHsKAEIBlHGBjrmnbQI15z7&#10;0n8Q4peDv5HagBD1b5abg5HFLn7/AB6UcbTxQA4UnPy8U3Lf3OPrT+PL+7n8aAFH3iOPzphA2gAZ&#10;56UuD8/yeneo23edGQxoAlQDy5j5Y7UpC7Ov0pvzZbk9uKCQX+6KAE42NwcjtQc4Y+3FOBGX/d8f&#10;WlwDHMfNHSgCNSSvTqDTFVQJMKeW9aCQFBB70/jg+hoAXnHERpMDe/y9e9PLPjG0UHG772eKAEGN&#10;v3aZ/CRj6803nc+RgZpwC5kOaYDVLB/4sVIAux/n5/nRn9zgMMZowuTwaQCgLuBweRzz1pOMUhxt&#10;603Lbx+6PHWgAZQX+6KVQ4WXk4xxQACz/Ljgd6CfmNADcnkiIHmlx8gyv604dDxQcc0AA3kTYGMY&#10;xmk53OCnbrSkfKuHIA6ilwNvXNAANu38KjJ5Q7eKfjk/LSYyp46UAOHKdO1B/iwaQY5GTTj16UDI&#10;lZhIn7vrTmPzgYxmnjuSvSgmMnpzQA0k/NxSfNu68U8LlevFIANy8kkE0xCdj8tMPmbov3ZwT1qQ&#10;Ac1JgnAz07UARgNkgpSqGz90U75hkUvY8jNACN0Q7Y8fSoiFLp8venMucfM1KM4OQOBQAuOB9Kbt&#10;JkNPA+Xr3pxC7h84oAjHTOKYcbfu8Z45qfYCD++xUUivuG0E880gBV+/15xxQQd44qUDEafN25FJ&#10;tO880wGALtyM1GzEZHl1Mc7+lOAXbkoCfegCtk7T/o/enYOybCHnGOanYfN1wMcioycNGMHJ6UAR&#10;7LgeUQBjnOaYyz7WOCMCrBNwIlDRbh2xUoztyYfzoAoQGdmIaI43cHNXTnH3D0ppAzxH39aeM7AM&#10;UAM7jC0Ff3Z4pxAyflxSHPPX3oAiKDGPLNPVTg9PzqUZ8t8YxS496AIjkIcU3IyckDHvU7Ku0nkZ&#10;PSqrRAsf3hGTSsVc488MuE/WjqDUhHT5smmHr0rURGSN0o8vIIHPpUbAh0xnpUpX92QQOfSgjgfL&#10;2pWENQfPJlu3WosgtcgkYB/OnOrgZ3n3FRAqQnyHk0ADbt6ENx3FBpe7U09BxTHcaQu5/kqF4oXt&#10;LjKk5HapSWKnOOtM+bKjzMD6Uh3IbZFjtivmk5J59Ke3R+BT/wDlswIOMdqTH7uX5D065oEQ/N5c&#10;mccH1pCfkHzDHpS8FO/JpJAoJHGTikA1gCHG39ahwMHrUrbtx+TnHrUXzEp8pFMAYf7PNQknDAji&#10;p/4xnIqIffOf73FMRE4+bg80m0+U2KlkU+cSG/hpg/1J+XvQBEwbawLdKjCgwg+b0PpUz7hMOM5F&#10;MJ6fKAfagCMhd2QDz1pjZy3HpUgUb1JfgVE5Jkk+THPFBQ3jPJOBURPzMojJy3BqQjkU0E7QdgzQ&#10;BG28XmNpxinEHLHf6dqV8ljkdqj5yfQ0CEIJkLbsY9+tRSFsH5RipV2l4wUPekfGX+UDnigLEWcQ&#10;giPJJFOz34HFO+Xd0phCFOhoAD93pUZHH3v0qUD5G+cDA5pnGwnf39KAGMeU/Gmk9fmpxA9e3FMw&#10;207gevWgBQTv/Ckz+7fjvTefNTjrTiOG5xQMaSuxCEFREtuyFFSkcUzadp+cUCGgHzBzgd6UjIYb&#10;+DTgOSKeduwgx8+tAEXzcZjXPY5pcDMh5zS4GT8tJ0xxQAEHywdgPzUjH7w8vt0pwHU76ac71JIo&#10;EN48xAFAHf2p/Z+fxpCBtbIOM0ny4PFACENkj5jgcmmjdtfc4PPFS/NgcGjCmPluhoAjOOxpOjse&#10;KkIUSgYB4qM/eA2Hv3pgJ1J+SlB+VQXHFGD6mkZTsPzd/wAqQDWwfQ5o7vx6U7jA46Cj5ccmmAmP&#10;v8elNO35cU7qoNMwcAhKAFIXc3ygcilO3efoKCHEWGhGT6GhSNz5QdOtFgIzjceaPlOwFuM+lPYA&#10;onyc5ppwJB8uDigAAXzX+U49acSNxwxGOlIpO9wcexp2372cDA60AR4bLcgnNLglNpIxnOaCHC92&#10;JNBzkHaRxSAjkijE4ICk46UqgBZMgg9qcC2/oT75peMnchxmgBg/1i+1PyNxyaR9v2kFUOO9Bzgf&#10;KKAD5fNAA60Fcb6VQN456Glf7mcgnNMBFAO/KYGOtDZ8sMOfanqR5RBC5x1po3Zb68CmAxclCcdT&#10;TsfMealwm0AgA+1MIG89qQDlJAl/c9O9IcGJvmGM05RwOaGRTjK4pDGgPvQgnk+lSnOScdsZpV8w&#10;R4CLijjEuU6+9ADQDuHHNPw2ANvFNYSZttuevIqRQ+MFxTATaMcZpQPvU7gcYFGDuf8Ad4oER7T5&#10;pIXvT1C7KOfMT2NS/wAR/dgelAEeBuUbacPun5QaQ7t4+X6VIiygDMYA9fWgACnZySc0mxdow7fe&#10;p5LZPynNPA7kAUANOccA9PWk/jfDAYFPI+VPmHWnBRvU45zQAwDkAs4pwQ+a37wHin7eRxzTsEpn&#10;ZigCPYmFOTTMY80kMeeDirJzkAjFRMSJwPK429fWkO5EschikIjU4HJzTdpMPEhwDzU+TtQbzyel&#10;NKjLfN3oC5EFGVIPOKeFO+Q/SnjYGXLHmpMKImB7ng0xEO3BPyilGNjc089V4qM/e5iI5pAIQCCc&#10;E5p2I/JJHUdRmlAG9gVwMcYp23k5Y80ARnG/IiJpQDzmpPn2rgjimknch4oAQgZ45OaaRneCp7d6&#10;nxGY5MyfMO1N4CjMdADNoCAYofZsI9RTt3I+WkOM/cxxxzQBEhf5x5WV9aQ43n5sVOo5QFx0PSom&#10;Vg5B556Ci4ERyDIcc4qFRlZPl71aKrtXjmmkARn5QKAKpH7zr1701xwRmrJABHy1GcbRx360AViX&#10;46cVGQ23pmrBGCMg8009Dx2poCoR8xIQ9fWmldwbkdKkLMJCDE3I4NRHcMZB5NOwyEqRKfbOajbB&#10;I+X8KsFTnoajdT8vCipGiuQNw5pDkZwoBFTMvzjgAYphAaTGQBtoGVCfmJK55qJh8zcVdCLl/wB4&#10;Dj1qJlHmDoKAKuB83BqIgZb+dWmAw42HpxUZUFSCv407iK+1ck5PWkZY90hWMjgdasMq+WBnnNMI&#10;Hy/Kc4p3GVmVAVwFzjn2qMqd33/0qdh97g9qi5/djb2PekBEF/fE7BgYJqNxF9skK5AK1aIJR+vS&#10;oSoyfkA4pDIcDIGe9MdX/eDy+wqcjlfSk/j6U7AUWQbVyWzULfeXmtNgCD+6HTnmqjIu6kKxWwc9&#10;OKb2JCDNWtjeopNvLZH407gVsfM/y004waskdTUZAz0ANJMCqwG4fLUZGT0q0U5AIOcdqaV5bPHF&#10;O40VdoD9MVIRGLH1Oadj9wPkYkt+VAGcgrjmkMjAGzgL+VI+dw4GMelWCq7/ALnQDHNJ+7IwQPrQ&#10;BWCtg5xTCjYOXGKtMvI470hU7ycdqBFfB2rg96AjAzEx4OOtTjadh5x24oIJ2gyHvQMzW2/a+nJN&#10;Tgctwe3FO8gG7YlhktUu1gzYUcdKAICBiTCL2pmzl8g9qnKNubNLtO3oaAICAABtHTrTQpKnDDAP&#10;51OQM8igAdlA5oAi2rlMe9MJbzD8nQ1P/wAtD8vGKFClW+lMCvt+Y8Gkx8rcGrBxgcdDQRznnpSA&#10;gxyaDjcuWqQBT60MAQcJ24pgRAfK/fFHBAwxxSndhAVOPWlI6/u+O1MBp69aQ9elLz5h+U04K5/h&#10;49aGAw42j1zSdxzU235WxGCcVEehO3FFwEOdwwvakP8AHlR2p4xSY56UAR9+vejqH+ZeO2alATzB&#10;kN1qORQZSQDQAz5sL8vrSHuM4pcShznoBxTsAjBoAYQ3saT14qQjj3pD2NADDjH3TQFG5uPSlPUc&#10;0c4OTQAh3enAFMHRjnvTznvS/wALfLzRYBpAwOaafutxUnemdj8tMQwjjpTdp2dSak53/cPWkcNv&#10;jIGBmgBnIf5R1FN53tlan2rtfrnHFMK/KoJOfWgQwAYYgk8UAcfezTsHI64xR0ZjigBhXOfmpdo9&#10;MU/jpQOXI2igBuPkBBJIpMHZkKTUuFyckZpPm80fKBzxQAnZPk/CpB/rZRtAxjFPWNGkIM44FAwJ&#10;2yc9uaQxOinkE5o6uRsNP43j5B19amXAfd5a9KYiABsrwRz0pf7+B3FTELhqbjB6D60hgOjcnNL1&#10;VMycUn8QzS8elAAAuw4Q8mnjG48UgyWIzgYpccEE0AKfv8KadwS3pmmbsOp4qUGPAO1uaQhoJxkG&#10;lP3m4pP4zk8UAkYwaBiE8/Q08YJb5c9KQbd33cEmnjG1wYz14NADwBjhacMbeBTFxtPHAqRc/wB4&#10;UhDh247VIAfmFMx9zn1qRQ2w80ATADnkU8A7zjPvUS4w3y1MCfMPy/rQIlTq1Lzk4fjNM3Hfwmfa&#10;nDcCucZNSwJxjenzdTUoxl+T2qFdgcZBJqYY9QBVASAD5/wpw27WwSaYM7WyOlSgp5aYTGKAHjv9&#10;7nGRmpFCmRuccUwZ3J8/erACjk4oExAo3njrUuMx/e/Sm8ccVKAu1CWIyKGIcq4Ck4J7VMOrHHTH&#10;NRAjzJePTFPG7enUDPNAiY4JPT86kUYzzUYAJXIqX5t6YPekA8Z3gcnNSADa2cdaRQo35Xn+VSjk&#10;qfQUAw5G35AKlwhA2sM49aYMYYMhJPQ05YxyTNgUxCjOcZUnNSgEFlI9KaoXzMgED+dSnHm9OMUB&#10;YcvAb93yelOUTbgNv1pyjJQHNSg++OOKAQYwcYp4/wBW/wAhzuFRqW3zkqxJ9KkUoWAyRmpGSKuG&#10;P7sZxUgByP3g4NIDhunJFPyNy/L3oEwAB2kGnfxSfIPanjH7zEK4wKQhc/doAawJVQTnBqZVXDcn&#10;GKainBOw8Gpwpyx2gcUxCIf9I+4cc9aVnG/aCR83AAp6FNpGMkn8qlCRqobALfypgMQLsOanUfu3&#10;I6ZpmFKvmM9R3p5ztwI8dMc0gAAFZOCSRxRti8tgYuSe1O6SgbfpzT8JhsqMkUwG45OIAABSqBzg&#10;U5MblBQ8ng1YkVVEfTJHQdqAIcN8mF71KFUM5K9h+FKNuzr24oI+VyQcketIVxAF2vkdBQMsGwp4&#10;PSlwNy5PNAM4nQoVyO1MY7jI5GaerIFcbzyfSmOQC3+jZdj0HapAg8v5oRn60AKu3fkLU+B5ed61&#10;FtGI/l+lOwPm6jOO9AgkyrDC5yRTwAS2eOBSHoMt0HHFAHCD1NADgDg/uuh4Oaf8+TgCnSE+VEog&#10;ywHanbWAiJYZFAxMHD5B7c0q5KntzxT2JxwhNIGPlsPIz6H0oJAIizSN95sDFDBWLDbxjOKeAuMn&#10;OacoJeT5UGOlKwESKTjaG2jrU2COO1P52IOMCgAb2+WmA0H5j8owKXnB5BFLgY65p38LfJ+tADMc&#10;YA4xR8odzgg4FSAcrnGSKY6kqRnqOTQAgIzGDL3/ADqX5Q7YpkMe23yckhupqQjMi5YjmiwEZxgE&#10;EklqaQRLjb3Hep3AEmFQdOlJxs+bqT1oAbjErfSo2zuPGanI+Y/L+tIQeTtoAg/4CMfWlI4b5D0p&#10;7Rg7/mbqKP32wgQA9KQiMLhW/ddBSdc+lS7JPNG4Y46UbAu485PvTGQkDjgYp2E2ninYXBB6elG0&#10;lG+TgH1oAhZVMRG0k5656VGF+9jJqwVG4/KfzpFUlclSOaSC5WZefuZqJlOW+QgcVcIG1gVJ5pQM&#10;jmNR75pjuUsDd0NMK/7OevFWnXjGM/So281SCLY8UaDKpjX+7nNNZU2nOetWywIH7gjIpm3JHFNo&#10;RSKfK2FJ96i8teeDwfWr5UbvuioypMbfLjmp3C5nsn7yQ44OKQw5ZTu7d6usmEOIz061HtBgJ3/x&#10;etMZQKEecDFzUTKdp4GK0ivIzJ2qB0XbjPFArmYUODgDNRsnT5elaLI37zCH7tR+XIVGU4oGZ5B3&#10;MQg4FQOuQc5q68bCU/J3qMr8pIjOaAM/aAWymBniq8iv+8O3gDmr8qOQf3nGOlZ7w3wDlZetAyqV&#10;JUnaetVZUOx/nNacUUv2N983c8YqN0ABpMZiMp2D5D15qpIq7mHt6VtOg2kZ71TdDtfp079qQXMe&#10;VMRPlEyD1rOnC7HOwngYFbjq32d1Zec8GqEinIAjBIBzxRsPcwpVkxkAEkDNZElvI17K73Ug54AF&#10;dHMmFyDJ1646VTcMYnDbQR0pjMYxIFHzueKgkWPyx8jls9avsjbm6/eqBgRu4H4UXAplcovyrxWP&#10;c7Rq8LeXgmQYreKja/H61kako2aS4jUbLgD65qJ2tcLnbaM7BYzkcxjNewaLI50TTlAXaQc+9eNa&#10;Tu+ysuBnYp4PIr2DRlx4U07LMCc8+lZ07jkdANv2gjp6mpgPmTbMMZqnwSx39hzViPIdeowK2RmW&#10;F4kwVHA9asKP3b49ar5G7Pcmp1JwvNFwsTjovzHOPSpM4BwBUA/jOOKeDnPHShATZJ9abz5n3sjN&#10;JkYbJpwzuagCUdW+YUoPzSfJmo8Z3g56jFIS25cOMDFIRPyAcxmnAnnim5Y26fLyKQ/6peOc0xkg&#10;OQeKXjc3HpTQRtAzxQT81AD+/TpRlvLzjPNNH3iM9qeO3AoAU58sDfye3pSg/uSCBnjpSEDa2c80&#10;09TwM0ASYBP3acQgQ89uOKjUnbyec0uW44H1pDFGMR/N1zTuMtzSHbmMb+3SmE8r6UASDILHFSHI&#10;RfnGag4MifvT0PangjacoetAASfMTijd+8c5wKT+I/NSc7qAJM8fc/Wk9entSA9KTJyeKAF6svy8&#10;Uc5+7SEjcAWpASVbmgY8jkdKUY3Nk8beKjJHdG6c07P7sj1oAcBhOvejIBf5ueKMjb1pMLuf92Oe&#10;9ICWEt+9zHgAdfWhiNpIcHngVHnAb5qTjj26UwHknzBxR/E3OeaibdsPtThuMZOOBQA7jzc9CD1p&#10;277x3dKiIBYZYn0qZVBgkUhRx1zQA0kFRkHnpScZY+1HzfKPTNLkbTkUALnkcUEn0zSH7i03J8wc&#10;4oAk5xw3Wlz+8bIxxTUEvmD93xikfJA+XnNADskmkG7ceeaYM5UYIOKcD+9YHIx3oAXuv0pecN7Y&#10;pjbt5HNOydo4AoAUZ3U4Z3nJyBUYI+XPWlyMk0AKwiMrEBhz0zTW4Y4PUUZ68HFNbdsP86AJR3J5&#10;pcrtbsajByo+lKMbBxQFhx+6uG7UDABy/NISoZcqeelAOUGFwc0APUkGQ7eMc0FvkGBTPnyvP4UE&#10;nceO1AEnZqXIyeaiBHzj6U/seKAFwu18nvSZ+ZvmPaj5doBNN7nimBMoXPLUcZl5PUUzs3NGTgfL&#10;QFhRj5vlqRXG0jGeKiJ5xnBz1peAT6nvRcLEh6DnrTejnAHvzRx/eFINvldTRcZNubyWG0daZnhv&#10;mFNGPkB96T5fM9KAHENsGAetKODkjpQGwx5phZjJkrjn86AHkgqSV57GgfcYeY3amZ5X604k57Di&#10;kFh+F+Qb+3NKdozz0qBTiQ5NPzQMePvMT6U0g7mPmDH0poPzHLdqAww/yng0EknGF5HNLjMnDngV&#10;CxHmkbuAKUMPL+6cZoAkI5pvbh6Nw2imsV8wcAHFAACdp4p+Tv6daiG7bJlu9Llw4OFxQBZVf3bn&#10;gYqM8SEbs0z5sn5zTiT5bZTnNADuPWmkfvpWLHgDvRzjk0c+aPk6UAKf9UuFPWgbthIbAzSEjgnF&#10;Jzx9KAEbd5ikR5p2f3jfLjpSZIc/OenpS8FE/dYPr60AO7Himn7vWg/xfMKazKJgPLPQdKAJOx+W&#10;kJwG45oGecntSYGCMdc80AIxby+B160xdxeQcnipcKETkmmfxMcdqADsOKYxOHwBkdaCTub5eKQj&#10;hjzzTAjy+9/kAFNOcGn+5Y8Cmk/KaAKcmd8vy9VNafg+3ceJ/FJI+8y4JPWs6QHeRkCuh8L5GoeM&#10;W3cIseOfWpYHVy5E1wvX8arHHlEF261YbYZWJzyeeagYpvbse1AkM+UMvLUh6njFSYBDZc009+KQ&#10;xnzeYeRTcJt+6KccZPFNJ4PGOKADC7j82OPypQEwpFwAT2pByo+Xv61HIAoLEdPegBx85WT92pBP&#10;NIc7jxSLkxA+YR65p2TtbpweKAA48t8rmmE8tSnOelN/CgAG7PU0AgyOMduKP4aXZls5IwKAGgcU&#10;7KbXJjYcjApOOmRRg5oAXK/88+3FRMRuAwee9P8Am82PnvzSlV3OSRnHFACsqC3BEoJ9PSmd1wcD&#10;6daMMT99jSjcs0eduP71ADxjB4PFRyDCwHzFPPIqVimHAXPoahYfMf3f60AOGMn95+lMkD4O0L1G&#10;aeFHlH60/CAuDFyQO9AhjLMsaZjThR3pvzhTx26Zp+DvG6Qk4p5RPLJ8w89KAKx6H5ec8U7n5DjH&#10;FNbAdhnpSqBjoetMY8KDG+S2cUbCIxlweaT+960EnGCx60AK3fNRktuf5AADT+MnmhgNqndz3pAI&#10;Qd5IPSgk/L0PFOGNq/jTGI8xee9ACHoOKcufLY4HWg4zjNBA2fdPJ5NFgF7Hik9PmHWnfwrn0o43&#10;NiMc+9AAQvHvTMnzJBs/Gn4PnD5jgCjb04oATjzPu0oHyfeBpdrYQ7OO9IVOw8GgA4yKXseabhsn&#10;58cUi7/LY7R1oAfg7qXA8qUlqbk5HymndhTATIwvyD86XHzngUBVO7BOfSnY6UAAAyckU3DbiAR1&#10;4oBBAGzkGnY6EkUANwwcAqOnrTh1k+bmkIBUc9qQF9xHl96AF7+9LhOfmPXilIJyCMGkKtgZGDRc&#10;AwMnjmjHJpRjA+Wn/JuJIIFK4EXGCMUo+8uc4zTsDJ4x6Gl2nrincBpEZJ/esD60pP3znoOtBAy3&#10;y96QByP9Xj60AAyTkdB1py45+ajaSH+b8KQ8IcrQArhTDkOPvUzDAGnrt8tht5owQBn86AGHOTzS&#10;cGVOcDHFOI4PFLg5OYx7UAPX7oOM0H7xpf4XGe1R4YAc0AO43fdpuW8v1p/Hlx89qNoKt1oAZ2NH&#10;cc1IQOOfwppGCPl7UAJjjpQfuN81O7Cl79KAGZPmAbyen4U4AZkBXn1owN56c0oA3Pleo65pAcMT&#10;83SkIGD15pzZ6iPvRtYnAx0rS4EZwD0poI4IpW3fvsxdDwaT5QBkHIpjGs3yOQvOKjxwDgZp53b5&#10;NsOefWlO3YcLk/yoERYODhT0qIq+9SJOh5HrU+cAHNIWUs5CEYxQAzKC2mVoOSODnpVcKQp5zz1z&#10;VkjIl/dDGR1pjKdxxQMixQejDbRg7WyvGfWmt3Gw+9ADSMqBtUc0wjKEFafimtvwcY4oEQ4O/oel&#10;Kv8Aqx844PGafx5vMgyKa2wovU5PagBjZ34wD+NROCCfkHNSlT5jH255qIg7zmSgBhxvXsMUw48m&#10;TI79amIBUjHAqMjMbAhsZoAhy+5z5Q4Xjmo8oI2BBLE1YI+U4BwAKiYDn5BQBESMgY5xUGJC65Tg&#10;NxVggbifSggeWxxkn9KBkW0fPx6UzByePpTzn7LJgMWxxxTMN5Y/dkk+/SgLjGweQeMUz5dg9KnI&#10;byWzjgVCxXHSgBv8S03HLjHUcU7+IDYcZoOd33elAEYPyqMZ5PNR44f5eM0/n5eO9ByFPP1oAj5x&#10;3FL3PPWkxmVQXAGOaMxgMNw9qAE/jX5aUfcA2jpTR5fBacU5wDGAsmcmgCJf9fKCoIA4NIMnfx34&#10;pzfewWXoKQYCyDd06GgY3nI+cdOTUXJMf7z+KpWwQcZ6UzDGMfu/4vWgB4XDMNvakyo3/Lk0p3BD&#10;gjIqJj8zYAz70CHg/vEPP0qKVwZ1AIxiky3mRkA8A8U1YzvncOee1AyRSNn+rbNKcdPypg37TlwO&#10;PSnAgs3XrQIlX7rcDpzUHAZxtOC3BqQ52+1MIXySCT7UASfvBgmOkyPnOzrSNuNtF6jtSgZRvmGc&#10;dKBEeV8p22NyMUm5BGgPUmlYfIRjGDSFRvj4zTAdjk/LTcnevFSHdlwE4xTONx45zQA9doDZ/OmM&#10;B+tIwfymHlnGaQkBlHPT0oAXBwfSmkZAHbNAJIxt4pT9773agABHlqCp6cHNRqyec68g07nzANtJ&#10;tAcnbzjmhgPzx0FMYriY7ecDFDZ2uAKTkhjt/WgBoJKgjFSHabZwaQqvBEmOORTgAYmOaACNz5ZD&#10;Ae1RkZL8fxcUm0iSPnvTznaxABoAUD5eKTsMrTsnyT8vOOlNOcjK0AB/i+Tr2phBw428ZFSDBwNx&#10;FNIOWwnf1oAcuPLFJgY+7jJ5ox8gGKXDeZHnoDRcBmw7h+84z0p42hyN3OKkIQlwcjAzTQB5gO3t&#10;RcBQI9qde/NJj5hxx60/jnK044z1H0xTAjAbcwxTwPl6U5VO049aeo+9ilYdyPBx0JpQAVIIOKUr&#10;85ypxTsAPnJpBYRT80JyOM0/gk/L3poHMnyjqKlUDAx0zQAgA2KdhJz1JqQAbByenpTcEfwj86eC&#10;+5MYPqMUCGlVz93rSbfnOM1KQfLYlh15pOCwIx06UwGhfnXLipTkJgA/Sl2qOd2c9afzk/IPzpAQ&#10;rgu2VxTwqlGAXjd1p4ByR5S0u1+x4xQA3aAowmR9aVCpzlDwO9PUYyMUhUFWHvzigBxC84fNABwR&#10;TQo2DGT0qQA5FADAGwOeaML5R/d807By3Axnij5sn5TxQBDj5+RShRuHIAB607B2klh9KXA7jtQB&#10;FJjzeF3DHWngAxRjYRxzzTiBkjNJn96PrQAgU7mOygg4GalIIBG7ikIGfwoAjxgn5QaQEZPHNSEH&#10;B+TAxyM00KA7ZAzigBvOORStGoUYY8in7f3Z5pATsm4BOePagCEDDkqrfjQQ3l8nnNTdEU8dPWk5&#10;zn2pgR4HpSYGDUxHK/MfpimbW39PzoAZn/YFIeF/1o57kVLtx/EKadnf86AISclu/PFMO49KmO3d&#10;wRijao3Z644pDIgrF1BYAYOaqsAHcEHG7g+tXSMo2c9RUZC4PyrQIj2obcepXiodrBfvdqsdzz2p&#10;Co2kGYZx1oAo7TlSXByxppXDOGgz71ZYbVcEA89ahcqVH3s5p3ApyFgy4hZsnpSug8oZzyAanGCx&#10;I7HmkcZfpQMokcphj3pMJuXAYA+tWSP3D/Iue1NKjy1BIosO5WI5fnvxTCo8p888cVOyjDYQUzA2&#10;DGc5osFykA25gY+/U03a/JxwKtleCffmmMpKnjjNICqQdq5Bpm0EEjvVvY3lOCh4x3phUbpMRDt3&#10;p2GVSvsOlM2jygassuFYFO3rUZB2uNmeBTQFf5Cr4jqFh++AO7pVsBRKB7UgWQ290RYbsOMHNICj&#10;jMcpC8A+tMwCxPlkZq86rxiDHAyAaiKfO56AUwuVMHaevtUUigeZ8hJJFXGVuMHgHpTCB5i84yKQ&#10;0VBjzIhjHy01gu6LK5+Y4q4QoRsQcg81GyggHI4FICoyk78IOgprIPKPGatENtb5DjHFRY+Ug460&#10;wZCV4Vg3RaiZQUB561YYYI+U5JoIGPu80NCKn90DH1pMDJBdfrVrb8zjyc8U0opRsgj0pBcr4U45&#10;60BY8D92Tk9asLGQrnbkZ79qUqSGO0D2oHcr7U5HzZzQyrlu+amwcjKn8RTGGGx3oEQc4XpgCm/K&#10;d2F6mpsLtkzHz25poVQR8vegaIyAP4jTcfM1WWUbW+XpTCBhzjtQMi2nqAOtRnIA4Gc1OA2xcxnG&#10;fzppVSX4PGKAIsLgU0qcdB7VMBggZpCOCNooAg7j5P1pApEzkHipwvK5pxXknjp0oAgAXHT8Kcxj&#10;CNiLJz0p+AHHyjrSFRvbGaAK5K+YcQ4FJhdr/uzmpgh+c4HHvRxuHyLmgCFm/hES5x0xQoGyQ457&#10;CptiAtkrmkIHz8c0wKxBwhKcZOakBG0cUdQQemaNnzZz0oAZzuPPeo8HD/Xipjt+cgfhURzvORQA&#10;0btq5j/WlA46VJhdvQ0mOOATTuBGc5Pyk0mMq3yfrT+MAc+9IQcEhO1FwGkHaMDp2pmBuXPc1KPu&#10;Pz6UN9OgoAhOd7gxcduaT+AU/na/4UYXy2yjdKBEfBPUUhHy9KcoGR8hxnvTip+YDGAOtAyIqMjJ&#10;pcLtbrzS/wALcenFDYy2BQA1sUgA2/ep2V3H5KXHOaAGHPJx0pFePDqfve9P+bzlJUFc8j1pjrGb&#10;12EOBtHGaAF6rnaMA0nynPFO/wCWfK8A0p2lvudB1oEJtG0Zk/Km7QA2DnpTv4DxScYOBQAY56Cg&#10;p8gIGeaUAYzTv4T8tAWGFcH7g596f1C8CkIBDU4DpTFYaoYTj5gBtp4Az90UvJDfKPzpQH5ylIYD&#10;7w+T9aX5dxwPpRg88GnDIOeKBBwWU7O3rRg/LxxSkcHjvTfny3y8CgYvZuKcAPKPHamnhelKNpB4&#10;NDAcO3TGDmkyMig9W+Sl/wCAikAw55AApU3eacg4A4qKRpfP2iEYHep0z8nPagBcgumSO9BC7FBX&#10;vSkDByO9JgD1oAeBwOKf3OajG7a1PUZODGRx1NAD127m2jr1p4A352nrUQAEr4U8VOM46UCHZH9w&#10;1KuNhqH5sNx07VIM84QUgJAQEGFNOTJ65qI5yPl/WpBnGDigRYQDeTgdOlSDy/OYmcZI49qhBcBs&#10;RZx1owS6nB46DNAIsrt34DVJ8nkv8wqFByxx2qTHyHigCVcYHIPFTrjjpiqy9G+XuM1PhTEOG6ig&#10;B+79+cL2qVd2+QkEk9s1GqkH6CpQOAdxJPWgGTAtlflqYZKkH8KhGc9eMc1Lj5vuk80iSRSOm4Z9&#10;KsAjY/7vt61BEieddNuOcDbU4BBXMi5J7UIB6n5D8vOamXOTxUQDbm46Gph160wFYkTxYXr1qYZ4&#10;OOO9RKDvJ9qm+baRgmgQ8YyflGKkA+UgE4pqg4JzTsgOvB59KQD+Pl+Wp1C8fIKjHLsfLwB0qXA3&#10;4LUmxDyRuAIA49aXuADSeWoUEykknpmpF2l8Y7UXGWICginJgUnPGacVTfJiIDPp2qE8x4wOD0zU&#10;qlPLnIjfJx1NOwiQKdw4BxUigbGyg9qYu828h2E461OAnlj5ucflQAxR+8+7196mUDugxjrSDbu6&#10;Y5qQhsMCOARQAmTs4AIzUqDMUmVP50zC7HODjIpx+42M9qYhwVAwIp7KxjI8s/XNNUMY87enapf3&#10;nmcKelADUDjcrKaeAcvkk9OaUbuDuyadtJoATvnNMRW8+YlTyeual2jYwMijmpMplMMOB0FAAoYO&#10;MKKVvvL85OfWnf8ALNuKmRYiBuIBxQBGAMZxSkcKdtOONzfJxn1pG37osL36UCAA/KdvNPH3ZSCK&#10;kGducduaaoQzuVHNAEyR4t2bgsf0pir83OOvWgicMP3jU8Z2NkEn0oGP+Xe2SgGOOelRlVPU8Zp+&#10;yIxtlW5xnmkYJ8goESKiFFIIOBUyqoC5I780xBGIFAcE96k4yOKAG/MJn+XvxS/NhvnJpTt2gbx1&#10;6UuP3rcdqVhDgG2J+NG07RzS4+QfIeKkHU8UwIztwR5WTn1pyhemeuKcQDng0vAVwFJ6YoAjlZ1z&#10;i3zkipBny48pztob7q/KODxTj0H05oC4h3bPuDGeKUD5elLwVPPepSqeX97nHSgQiheT5XQdc035&#10;Cp+YUDd8/HH86FxmTMQ7UAB2hVBfqOlNAySc9DxT9pLMSo4FPUDHUUAKoXA6dOTTNq7QTL3pTs3E&#10;bWAz+dIQvPyGgBDks3yHHrS4wXHsKONjruHP6VIoby2+fOKAG4XbJ8nXFRb5BMQtrkZ6k1PjhuOM&#10;VHj73PegBp3buQffmjb94hm5Hc1KEBQndwPemf8ALVhsP1oAYFi2AnJJpCF8sdfvVMQOeOnQVHyW&#10;4OOfzoAhbcDxFk9hmnfNsHy446VMBzgsKeAvkS/ugTnj2oApfNvzgUmB5XzDHPNWTHyxGaY8aleQ&#10;SfTNICLapGVQ8+9Ow3lHKgipY1zBINlJs/dODzzQMrFU+X5ADnmo2XlcRgDFWflMpUKOO9OKd8HP&#10;emUUtpwcgg0xlxCw2DP1q4Vb58DvTSn7wcmgRRj3biTDxiozCvmSsEYAnkVfKDEv7ruOlIwO1R7d&#10;MUguZxXk/uhntUbxrhsw5JPrV/Zlz+7brTGjfzH22zE5HegZmlf33D445qB0bGMH73pWs8RDc2uP&#10;l5xUMiEQyEIM0CsjKKMGbKDpUJTMUhVR171pCOQwtlePXNRmP90yjd7UwuZfyfPmEN+NQFQC2Fxk&#10;+tabw8SAbl461W8pgXzFnnrSYzMZWLy/ux14qs6N5mNpA+la8kRIxuYfSoDE4xhyfrQgMN0G5zsb&#10;6ntVSRDyNp61uuhw3Cnnmqzxj97mIfdpjOekjfcM25z6VTuoVWykYXi7iRgYranUrFMd5IzWdcCI&#10;WeWBAJHXtSYJmC3mBl+UcDms2VJ90z/ZxyTXSyJEbK7dGQjYvNZJWcmcMgxnr60loVcw3VxCCY+/&#10;rVRgNzAJ24zWvOmGmHHGM1mMM3TYPQdMVW4yqVODgVk3iEwHI4Myn8q2WVhJJn1qnMkZSUeZ0jPN&#10;ZvUdjc8P5e9uycEhEFe02IC+G9JUFfund7V4r4T5uZgWHzy45r2XThIsEiNA3ygZJNTFWZMmasH+&#10;uky3arihTu+c9ap5Tz2CucAelSqzGVRux61ohItYJJAce1SIG3N85zioMqC/zngc1IhBxgHpTEWQ&#10;fmPFLn1HeoxnGeMYpRj1zUgT/wAMvuBSgnHOKZ1DcD86fnvgHincLE3GJTz0FNGd6/L3pq7trgrT&#10;+cigLE2SBjHUUpxhajJGwjPamK2WP3iMUCLHHynApVI3KcDFQqRmc7u/SpBgg9eDSGOJHmPle/FK&#10;ucLxTMNubk4z0NO4x0pgSBjnoOlRf8tD8h5NO7H5aD0b5aAJByWGKd2+9UBYj+I1ICCq8dqQxekh&#10;IXkinttEKHy8kmojjAoY/KOp56UASgnfnyxyKUEFGB4AqIE5I28YoH8QxnnrQBINpxjH51GzYdQI&#10;yetLj5DnNHyg5xQA5dxQkqBSHo2RTSfmbk4J6U4bSg70AKu0sMpwR1pTjc2FphOEU4NM3NvOVoAn&#10;yNrDApvOWxTfx6U7kueR0oGBDbh83Henjg5welNGcHmlJO3HtQApKlTk8ZpFIPemqgMDfvP4uRTl&#10;XBPGeKAH/KUbkUgA2YA4z60xs7144xS5xHkg9qAF+bePlpy/ePJ6Uwt81Lx83POOKAHhjubp70gP&#10;ycr3qL5uTg0vzYz5f1oAePvY2HpQGXzHUqQccGk79qAB83GTQA6KadZpR5QKkEUoJw5/2qYxPPFL&#10;xls0AOOOpfknoO1SKV2sc44FV2z2/KgMwc49KAJmI/IVAGLMfkbGeKcTnHy96ASC3C0XHYeBgv06&#10;U3PzEbjzTgRtHpmkPXO0e1ADiRsX2qMlfL5Y4z1oOO/rT0IIlDAc0rhYTP0PFOQkMeAQelRkKGwJ&#10;BjtRuIPA60XAkP8ArGOKTJKN8xpmWy/ycHFH9/kdRRcLE4H7s8jgc0zPIxUTFirATYBIyacGXYRj&#10;nHFFwsOywZjsHSnBlwODUeenyd/WnNjyxk9qQyTK4GaOcjnvUG77oqQHhcHoOKaCxJzg8duaFxz8&#10;vH1qEklvu96ViwIGRTAsE/vB8nak7HK45qInLN8x6CkyflIBI70AS5GwkDmgEbDkUzjymJBpo3bQ&#10;fTrQBPxuHFIcbW46iowTt60uaBkgztXjijK7UH1qMtz7Ug3Bn64oAn+XaeRTR/FyBxwajBJL8DAF&#10;Hc0CJCoyh3dqT5MHDioiTlevHvRnpwMmgCU42g/7VOzycY5pmT5ZG6kH3SCCSaAsSnBRvkBzSc7B&#10;wMY5qHeoK5z1pWZOTnrjigLEhL7VHamqrGWX5j04pMnA4p+Tv70EgAct0pQeOnemZG4cU7u/y0AP&#10;9sVINvlv82OKhzw3zUmV8w+9AImODnGOeophJ8vO08UdzyRSfNg/NxkZoAVSeAUGKQ7txwO9HGXw&#10;aP4mO4mgA+Yn7w6c0Ajae/NOAG5f3n4U7aNz9OBQAwbfn+XrT8DbyBUBJ3sN3TrTgc5xQBLz+86d&#10;qYxOBgClGSpJY0meTntQAAvnmKkLYD88ZFBOUNNbaEfI4yKAA/fHH1ppztXilYnLnI2kCmMfnYgc&#10;UCFGfLIPeoXJAwWNPP3OaY20k8UxlWVgIicc4rqPCMMjeHviJIxwWuYdvPp1rlLkH7I/+8K7zw0C&#10;PC82QfnQZ96lgaUu0z4CHG0VHsBR/wB/g9qsPjznORkHpVdjyx2ikA0j51xzxSZbAyppQBsY5pD2&#10;+lADeOeKbxuIx1pxzh/wppK+YvJz2oAGDCJTt6mmMASCUOQPyodyWHyg7RT0wbGQk4OelAiLLYGA&#10;KOfmyaCMq5DAYppx5q/N3FAx/amjJfG04qR8Z4AwFFN6NQApA2t/KkLHDAHqKRgT5uD6d6Tt9KAF&#10;QD99kdvWk42jml42nmkbo2EBHHegQ75fL96ad25uD2xzSf3uKU4w1Axpxg/Jz9acRnT5QVYt2pmO&#10;Ysgjk1P0jHJPFAEMYYRYZcfjTmKi3bnuMUEAiQFefrTCOApXjHFADhjIIU8rSknCmkx8p+lBz6Gg&#10;AP3uval/hPzZpOfSngJ5ch5/CgCI42k7QBSA4YDaAD3pzqpiIycbhS7AImy54ApgJz82WBp+D5LE&#10;AHBqLGF6nk08E7SBQA3nI+U0dgccetOOSTlRRgbTQIPmyOKQI25yCvJ55py4z1p3zjdwcZHFAyJs&#10;LcRKVByOtHylkBzzSuMyodvQcUqA/wASdqBC85OV+lIRzTuzc/hRjrxSGBB28AU3DYUFjTsOQvzj&#10;APNPweeaYEZEvAEvA7U7HyUh3ZfCdKcOp4oAQ4yvHrTQp2fdI5qXA+UeWeO9O58v14pAMG3IzigA&#10;b35FNIQqRvJINOCjLUAKMhgQopv8OdpHPNSH7o4pv8QGe9ACApk8c07A+f8AnS7Rs6N16+lLxlsN&#10;QBDnM2McetOI5J3jk8U47eBtXrS4O77nT3pgIQcjOM44pQDsfccnPFG04+9TgDhuOeOaQDBglcLT&#10;uPpRjk/LSY6/KaAEfBiT5vlHWkQttPzcYp7DKSrt444pAo2AA0AIMHf07Uv/ACzGWPXrS4+Y7s/h&#10;S4HzfX86AFTgtkZyKgIIlf5TyalI5PJ69KdwZOPSgBi4+9jtSn7o4pwHyyfIOD60vy+Sx2c+lMCP&#10;+MjZ9OaPWnMFwuHHuKMfOcLQAnpxQMYPy/rQR+7GR3oHQ0XATnj5KF+9jb+NPx8jfNTcHcMGkA7n&#10;GcU1sEj5T09af82x+mOOKQ/e+lAC/wAJ+QdKb/EeKQ7s+2elO4DdKAG91OKAf3edh60/A+Y8VGch&#10;mIWgDjCVER5NKSv2WIqDnPNNYZtpArLu9KYGAiXKkECrQyP5zIR5XX3pzDEEeQOtNkkjRWJlHAqi&#10;1xMySbExzwaoC1yJR2p5CEEHHXtWf5lwGQNtNW4pFMT/AC4zQIJAm1cN0/SmcYHzc/Sp3ClWAj61&#10;F8vyjbyO9AEWTt6k80kgfjDfhUh4U5AJ7U0noaBkRztHNIeknyjoKU4yflOc0nO9COg60CGYOG+X&#10;tTcDH3ianAJVsjt1qM7cjC0ARFYxI/ynLUw9XIUcEVKxUSAEDpTCoIHzADNAEZBGTsPNMKqUTk5z&#10;0qQ9V56dKjYn5vk70AIysD94VAWmyQVwM+lT/wAYzOaYW/cyZ554oAiamMAY8GQdaVjkplOtMbO5&#10;sx+mOaAGkICevI61Gd3l8EZqRtvn+g20g5iznjJoGM+bzM4GdtMO4hjuHFKc7elMJwy5PJoAbn91&#10;kHr3qNuF5NPwcMCo+9SEfuxkHr1zQBEx5UbR04phYDd8y9O9Tso3njk0xkiIO5W9qAIvk+ycZJz1&#10;9KT/AJZDJzUgADkdBTTn5ckH5qAGEN5bEIDiq7KpbqetWyyESAIRxVc5xnPegER7E3Lhj1qXGFcq&#10;TnHWkPakJbbg7aBjSFIBwc4NCq5gzu4pefKHenKzAEADmgQzneCFHSg4CjEfIPrTiB0zzTT0FACE&#10;D956kioyOW+UYwOM1NhfKPXOKjOeODQCGEdxxhelU4rqD+0biIyKGJwM1oBTs5IqkbO0+23MpnCs&#10;en1oGXQv7g5ZCQKrHcJlwwxTkBAA3saeQrS9xxQJjB5m9sjvxUnOT0pwyGlBi7cGmbWCoBjqc80C&#10;E5yOOlHG9zk5pDj5fmye4pueelADiBuJH40nRTzSgjJBNKGQ7gZMAd6AEGfMJ3HpSEc53Z/Cl4ye&#10;aCT5a0wEy2TmQ1GxxJjHbpipD0WlBGVzEvTrQAwMMdBmm4BduDTyvyv+6H1zSDAQjZnPQ+lMB2FR&#10;gyvyRzmqxcfanz3brUzZ5GwmkMas0YIAOfWkA7afKk/dHtzmmEDKHzDz1FWAGKyB2JwBiomwCp8k&#10;53UwI8fvBjrT8Hc/yenelITzc9OOlOUcn5scdaAGlX8xDngdaGGc4xgCnZbyz8xPPWmZPzZhIHHO&#10;aSAQ7tue2aAGP8XNSDaVweBSnGD0oAjwQycD86cyjzPvkDFRt5mQPIz83rUueOM52+lADONwwacA&#10;cN8xowSRlsDmkOQTx3pAHz88EmpEV/KYmQUxQfm5H1qUAiLOe1MBpC+XGQ2Tk/hR/EaYFPmHDHHN&#10;SqPlYe/WncAzIH4XIxzTx/qwdx59qciLjknOetWGEfkxHKEgUmxkHJHIqQY2H5uc0gC569qVcnOI&#10;89eaQCbT5rYAIp2Bs609du9QzjvSlUIi69elAEZAIp4Hyfd6CnBQC3Bp21s8AdaAGhF3Ll2x6U8h&#10;NrARMeeDUuDmM7Qfl6UpHA+UUCIAD6YFOPBbinDJLjHSnhFDgFutADYx8xJBzil+fPB4qQKPelAA&#10;JIY5xQBHjhuDRgAt61L6j3o2kheB+dA0NwuyPgd6MDPWpxt2r8mT600gbh8oFADVKbWJjBphYM8g&#10;8oj3qXChZcr24poAwf3Y60CGFRzx0pCDkfJUnzd1INBA8sfNQBFjke9DKPM+7zUuwCI4c5xQM45Y&#10;fWgBm3O44PFJjAendSeRT8AqfkoAix7UmMSt8tSYOaOMHigBg+7TWRCZMM1SYbenzcZpfU7AKAKx&#10;XMXJNOAxGRnpUxHyjGOvSk2PsI+XpQBFmTdGQgyBzmkJbexJ6GpegHzc0EDY+UHSgCL5crz1pkik&#10;yfhTwrKH+UH0pTnqUIyKYEAU/wB39aCDyQO1SkDb93nFIQSq4X6UWGQn7vvTCDtbJqfDb3BAxTXH&#10;yqAR/jSAgXGeB+NKVXeCM5qQKQj/AC00E9dv60CI3UGUZUjIpmFXzQ9spz901a7HOODUbBSrfLQB&#10;SZfnf/RwOe1Rlf8AWccYq4d+QdpyRUbDlsq3tQCKDIhPBbPpQQux8oOlWtpy/wC7XjvTGA/ujpRc&#10;CkV+Zeeg5qPZ948Yq5sHzAsvXrTHCjysPyT0xTuMqlf3YwaZtOw1Zx88uUx070hAMa4PegZVIIbp&#10;TSvzP8o7d6sSBiqlQD6ikfOwnZ/DTTE0UyBtbjPHFMG022Qxzu6EVMTzj7O/txSDBP8Ax7kcU2BX&#10;Kx7kOQTzxSAy/Z2AfgHoKuCOJljO459KYyYc8AemKi4zPKt5iYf60hU7W47VdCLvb5iM0wr8w4p3&#10;Ao46ZB6UxkO2T7vAq4y/vAMAUFfnkOxQMDvRcCgg4Ldc0wp++f8Ad4561cK4JHr0AFQHdmQeTyT1&#10;oHcgKnbyv40wopif5c9KuqqkJxmkKgFTsxzQFygUb5D+lMZCRwirWg4LNgj8qrlPlOR070ARIgwc&#10;zAYHWoyql35PWrO0bR8p596QAZb93j0NICpIuYCoYge1NjT/AFnUEAc1cI7YpmznkkDvTArMuVY7&#10;uhpmOCN2fSrQi/dSZBx65pgQ+YAGHXigEisQmPuimlfkfA9KtuhWRlO0nFIFAibJ5osFirg03adr&#10;fMParJTr3/GkC53fJ+RoQFXHzfdpCPvfLVnYu4Da3JoC/M2QRzRcZV2ttOV4pBtIIx9KtkHy071H&#10;sTaSVFAyHHzdKaTgkkHgVYA+8NlBAJkBiHTrSEVlIZJSITjjmjAwMv61LtHTApCoABwc54phci2o&#10;Ym+UnmmEDf8AdxVggYIxRg7T+7XAFAFYqPl/d/jUZHz42kVZOSlMbzDglRntQMgITC5lGfSjHHbO&#10;adjnlOccU4RL5W4zsT6Z6UrgRhfkkyQajZRtz15qxxtUYJPOKZg4PyHrQBCQSAM0m3/ZPHSrBA3D&#10;imZHzZ9aAICD5p47Ug71YOPl6UwgDqAKAGYTac8VXkZcnETdanbOQM9qNowDsFMCADKnKGlw2wc1&#10;KVzIOccc0wg7X4pgMVo/PZW4PankLvkITA7c1E8YLrk4+bg04j5jyQAv50AJ3YYpOPJxkZz1xSHd&#10;hMqOppeNpI/OgQ0/eGMUjF8jgYx1px6nijPyHKfrQMYCxjXgUuP3ZzyKOMqOelB+7wKBCEDaMCkx&#10;8zcdKdx5i/Sj+J8igBQBsf8Ad/jRhTGfmNAICMQ4z6UuTntQAwdueppRndR/GQV7U4EZ6UAACBxl&#10;c0HGTg8Uv8YGO9GBu6c9qAF+XI680/kFvmFIRjbkfSkGefloAcfv9jTuNjfSmg/OoJ55pecjjvSA&#10;QhSB1xRkbTSMW86IEHGPSl4JJHTNACP91ucYHFImfJXJzzTjyqZbjPNOONowOMUAOHWT5ewphAye&#10;aTPD8HpQBwM4z9aAF/iPyjj3pQRtPy55pfwpTt4IQDigBSSQvFB+6/0pBnDDyx+dP5DckUAKM7FI&#10;Jp2Gyfm4pPlw2IzTlddvGfvUAO4wKcu/5iMcUjAZPyjp0zSNvATBJ9qQif5vLOVBOfWnDgHio1z5&#10;Yyck1JztGV7UAKAMjjvUqj96eABiohnYflFSgqIicckUCHgZB5PPU1IAQsvy5AAqMdAdtSpkwt83&#10;fmgB6/fQZHNTcgNggmoCD5aYU0qbxImSeaALC7vN4XNTjzPMUeSMZqIBg2dvNTAtsB2c76EBY24l&#10;/wCA0q5Af5ehpCTvYhuwxSqW3uNvYVQrkmDv5xVhCvlv1ORUABwASamGARk/SpEPGDB0qWNECs/n&#10;nJPT0pgClWALYyMVIow/+qPHvTsBN2kwD271IMYamD6c9qlx8y5QdadgJE+/H06VKx2q/wC7ycVE&#10;obzW+XAxUwA3kE8kUmJgjSMiEowGamAbeCAOlKpP2eNdi8HtThnzh8tS2IXnyvu96lAwR1zQASXB&#10;XAFSocJKRCp44OaLDE53HiplCBPemqpK5K85p+GDLjHehITY5Qu+U+XjPvUmD5cnyqBkd6RFXD5J&#10;5NTbVMB4brTEKnA6dvWnjG6QeRnkd6jUfMwwRxVhEICEyE5pWHckBjDsRDjj16UoD7ST0zS4XBBW&#10;n4PlkbRgUxAASFGaNoJAL96eFYEfKTTgDvbjvQA9cCJ8enFIrNuOFHHehh8y84pyjAGF60AO6bjs&#10;OakAPynd29KQAZXjvTuST+7OPWgA2KS53HNOCqGJ20oHznjt1p4z8/yceuaAF2r5Z+c5xTgoEJBY&#10;E59aiIkM0eGIqfyzuBJPTnmgBABu69qeQMnjpSbQCetOHQ4IoEOAOwZpyiPdlY6F2eWcjkninBXy&#10;2VHtQMUbiwJY05VG9iTzQFG481KAQDlaAGAfM+EzQ0aFHBWnjG5Wz2604Ab3PvQJEKpszthJ555q&#10;XtnaRxUp+83FIoO5uKAGBRnhBn1qTgdVFLg5HBpf4GyBwKABd2eCMVIFY7uFHFMUE/wn6U75842H&#10;BoEKQQfuik5z0p4HqRTtucnaetAEZ61IQdmaRlHnJnPsKlbPkoN+Bj0oEVpN/lPtHzDpToxMY1LA&#10;dKXB80cHrUnO7p9KAAD5XFIQSx/eAcUp3c80AZYk+lAAmRE+6QE560pztPA9qRhnjB60f8B6Y70A&#10;HO3p2o5wflx+NB3bpP3Z6DilO7YmVANADQJA7kRZ560jGTeRsGMVIC/GHprDlfn5J70AIMZAxyaU&#10;j73FPUABsuCaSgBAF2NlunvTsfJnjpURUmPnd1qVchV57UANH32+XqetAA3Od2Kd8pH3aMYb7woA&#10;ABjpmgFRnJ4pSzAD5M1GeZATEwoAfyS5xgUzHyPz6U45wBik/hYFB09aAE5BX1pW5Vsr1HrRhSBz&#10;k04jAJxzmgCJEQD5Ysc808gbW+X9acByQV7UpVPJY7TwfWgZWCkTt8vb1pxU8/LU2ASpHekOc9KA&#10;uQFD5hpCq/vPmGR0q3tBQ5zUOz55MjHSlYRUw4mJ2DNGG2udoJ3etWtv3fxo2sM4AzQMplSZV4PS&#10;oXjGTn2rSKn2qJlyV+Q5waVwM10yGzD+vWo3j/cgBgDnjitDy5c9s45pjIeDsPWmmMymQ705HTmo&#10;/KPmv8oHHrWmyJxhzzTWjOW/dk+4p7iRiMjiVj5XTNUykn2mbKjb2NbrRN9pnJ5BXgVVdBhwTgE8&#10;UMZhujZcCInnrmqbI5kl7cfnXRNEuGxIDx0FUnjx537sdfzpbBc56RAH5tGYZ5GKyby1LrtCHyyM&#10;kYrrWX5W/dZ/pVGRV2XCmLaexovcpHLGCBNNljSV/mxwe1Zk8UhguAIz8rDBrqJkZYLgm13HsRWe&#10;ySGGRmt1XI5HrRYLnJXIUJcny1JVR0rIK/vJCTz6CurubZPMlIDDNYs0RVrrKEAYwaNUO5jSrmfj&#10;HI/KsyeGRmkxMFwOa25gixgGTLemOlUp44jaSAStggZxSKTJvDrKNZCgDAuF5r22B/8AiWnkcooP&#10;PJrw3R9kfiD5VbDSrj2xXtluI/7Isyd25olwRU9RM1x5f2eP5vm2ipgRujAUDiqCEbiSxPy4qzG0&#10;QSXcrE545q0JFpmQQv8AIScCpE2+TnI9qhjI2nKd6eCMHtRcTLQK479eKepzIR6MKrKfkGfwqYE7&#10;jz1xUgTED7ZJheMDvT+r4BXGKiyMt68VJjnkEGgCVWw/J4xT9y7CQarHr0p46CgZNuBLfKaOPL4F&#10;RjGOnNOLKM8N0piQZ+f61ZRgFzt5xxVYc96dk5HJpDLG75nyRmgEY68VEv3WJOTT84degFAiYY8z&#10;7vFN4808DBNRhjub5hQCu9fmFAyXHXjpRlcfeFMJ64Oabu+bJjNAE2VwOtLwJBxyRwKiyOachXJJ&#10;UnigZIc5J70Zwg/ejp6U0kZFNODKCeKAF3jdjmkJ/dnPdqTKhj+77dqQlflwMcGgQ/J3EYHT1pDu&#10;A+9moyeEI5NOV8RNuQgk8UDH5GBxxml4LEgY4qIE7pfl4o3KGTMnU0ATc5Py0Z4brULHMi4lwM9K&#10;kG0KDuoAkBOV57flTWJO7BI5FISMnIxxSFh5cZJBwe1AE3zArwRxzRldkmWbqO1BYFV+XnbTC3XA&#10;FADzncvy/Wl+Xyrjk54xUZZ/s8n7sE5puf3LEqAcetADz985xS9j81Rbj1K0/LbQdoHpQA7kvjze&#10;p9KedwZsyjgVXzh5M/hTs7tnynryc0ASYG2Q7hke9Jk7DyaTyyG3GYnjkU5OW4A60AKAefT6U8qd&#10;jHcKfhtoG4YFITgjpQBAwkDnknimHeVHzVadgYx0qu2MfjQNBzs680Fju6/WoznP3m6UnPmHmkMs&#10;A8k80mTtb5zgVBubpkdKcCcUgFYgqDUgJwvzEYFV5CdpO80kZPl8uP8AGgCwSMjLilyOcOCKgJjK&#10;cg9aaGOYsAgYORQBYJO0UErhv3TZx61DuGaduIQn1FAWJNreSTjjNAxvOCcVEpJC4POfWlLfMcAc&#10;daGMk5LH52HtTtwyeD0qEEBovlHejcvzigBxJ81CMcVJk+WnzZqIH5fv8/Slzw3ahCJQeRlD1/Kp&#10;SU5OO1Vt3BBfv1zSbjz82R61QyYt8jfMAaAxMOPzqDP7zO/tS78JJ1HNAWLGRk/McYppY5fjioCx&#10;ywLqOOKcGOwA46daLBYlLNwKdligytRdh84pN2Dw/Wgdh+T5ic8ZqUNgsc1XBUl/lPUU7cNg+Vvr&#10;QIeWAmAJOSfzp5I2sd2KhGGYZbBxwaQn5lGaAJBjzH+bmnZ5b5+hHaodwCnJb8qepOzOOKAJSTsJ&#10;IGc00sfmwwxULMS4GM8UqkYXOOPegB/BcnBpxMYdCRyKbzvf5lwf0pQBlskfXNFwJNw6haNz5IDD&#10;GOuKhP3j81KGPI3jH0pXETll8tR5i5zSEnYRmoCRipFIIGT2607isO+bJ+anjqfm+lRbly3PelDL&#10;5hG8DjvQFib/AJaSE8ggY9qCT5TEYznpUO4CL7x6+lG5iF6YoESZGR8tOz8nWoM9Mml3Pz+6HXrQ&#10;BIM+aDmpSx8uQZxkVVz94ZOacME53HrQA/K5bjoeaVigfGT0FNJbeRleaRg3mZ49qAJh1PUDFRnO&#10;9znvTA8oLArx607OYiSe9ADs8nK0n8Lg4xmmg596Un5TgUwEJGDgU0k46ilOOeetNAGD8vSkAH+K&#10;oXzz8x68U4n5iAKRs7DQBWm6IOOteh6GNvg5TgAlB2rzuZsWuS44lA/OvTNMT/ii9O+ZR+4BpMQ5&#10;t32hzsOO1MONrc1KcfPk8ioW6E0gEOMdRTDxmj5fNPynOaDjYOnWgYxiMScD7vHNNXPl8nvTm2kE&#10;kHPakH8RyO1FgDAyeKQ5GfWn4z5v4VFk72+WgBpz8/GajJYMB5eT2xUpzuX5ecdc04FFdyYssRxQ&#10;wEQ/Jgqcmkb75+X8acMYJwM0hzkfLQAKBskBbnI5obb8/OelOwuxsnmmNjeDtxxQA0k5HB6Un8Tc&#10;0vGPvUnp70AL3HFLxsPzduKTje3zCjDDBxQA4CPby/zE9Ka+fNI5AGKUbfMdth5HekYHacjvQAHq&#10;x74pozs5bJ3U4D5vu07AyPlxRYBpALMApxR0kbBGcd6f/EfSkCje5OcmgQg75PNLzzxTefMXg5qU&#10;jBTI5NMCAl/PT91x60852Sjy8ZFOI/eDjAxUndflpDK4DBCCtSgAjjt0pWGVGRTgAIl+fPPpTEM2&#10;/M/FNK8t81SkDB54puDk/LQAwIfnIal/efMCvQ8VIANh5GaORjgUAMwd4+U9OtPA+VstyKXnHL/p&#10;TsfLyaLAQ4HPegj5DgVIevSjC7euKAGgHK8DmpABsfPtTQAVJwcZ60vOTzQFxMfP0qIgmdAQcbuP&#10;epj25pCeeVFAAQc9e1L82xsDFLjlvwoU9PlJ96AGFf3u7P8A9el7NzT+d3SlPCKdnegBmBlee1Jj&#10;/WfL0xUgBJf93+tJjr707AIN/wA447Uc7R8uaf8Awnmkxz1oQCHyynK8+tOwPm/CmMDj7pNPVj5I&#10;BjWgBCPm6c0c7T3p3VhRztPyigBnpT13bWO1evrSEfPgk9KQYCyjb360API+YnPamNk470A9iDUo&#10;AKudxyDQBDjrhP1pr5DthOw71Kdu5fn9aRwCcY+poAjG75jsoO7eMCpVAO8D0oI+V/l+lFgGfxDr&#10;jPPvSnOTjGMUnz7l4U4pfm8t/kHJoAaB84wfWngDLGkxxkinDGfxpDEOOaZjG7rUhAywPtSg89O9&#10;FgI8vuH7rFSfJ5RBU5pDgsTjk0p3f3KLAR4O6lw3zHbTiOQKXB2nikAwBfxpwAycrUT7g8OBnrmp&#10;kOY1JXnHSgBDj5cU09OTzSsSFUNET83BFId2xSF4NAHEsCAmD3NMZRg5Xkmn80uCFkyuTx3qxlSS&#10;NGcgwnGzmolhjEYwDgGro6nKnpTWxtOARxzTCxX8qMRjMIORTUQKkgVOM8E1KwbCETNx29aP3mDu&#10;T6UXAYCeOKRtp/g6mnHGDxTPmEj8cYpisI3Q4WocNhRxUzDnrxmmn/WdB0oAYAfM6dqaVPzcZ9ac&#10;T80nydx3pSG5O7gdaQyLkRkeZnmonJEbEKKc2AGbtmgD93nd2piK+HJU5PTnNOIOw8VIQM8LgUnA&#10;B+U0AQnOw00Y4BPWpXx5UnGBxVRie3PPAoAcysGPHFQHkrkY5qyC3ldCfxqFlPmA+WeooQWEKndy&#10;q9KYQDNy2BjirMgXyVx1wOM1Bg5U0ARkRlE+Y96YcbR0xUw/1nMgHFRH+PLDrTAhYDYfk/WmMuZP&#10;u8ADAqZx+5bHqOKac7uq8DvQMhOPMPy1GwfBHlZ96nOPJY7FJ3etIcYf5CeOlIRXG8q+I+mKRvM+&#10;UHbUpDeVJiQ0w7dinJJNAEYxjpTf4eVqQ52A7e/SmOcE/IOlAxpA3N8gqJ87AAR1pQWJB3EimtjL&#10;YzmgBCORxSEDZTux4oP3TlCaAK7BgpABNVmklS7iDKMHv6VfIBUYNRvEjTnKg8CgYwTRsRhBn0PW&#10;nHdhTimGFDco2GyCMEVMRi4XMh+7QIYclVwe/PtTOfMIzkAdaecfaDwQPakwOcGgAyecNjioyBlM&#10;k85p/wDy0ANPCxlWzIKAK+PmNKvfI7VJhQSQ3U9KawIn+706UxASwVf3xOc5FMUnewLkAZNOPJP7&#10;v9aCODlR0pDAAG3kO3A9T3qEbt5GBj1qXcPIZcY9BimLnK8d6YhQFyflHNDBQqjZTpAAx57CkGOh&#10;J6UAN3fNjaOKUE7ZRtGDikI/dT+oIx70mXzEhh5x1zQA4fcT6UAnAG3imkjzDlsc0L95+OKAHnOD&#10;gH6UuOAaMjZ1FBKiB+ASelFwGnGw/OM+lRn7y9OtJHIhMwaBgc8Gn45+7+tO4DssMjNNYnuetH8R&#10;GKQZ80DHagA7rxTqQ/xfJgZpM8dKAHDPzde1FRHduGEOP51IN3nLwMYoAXsOKaQpA5+vNKc4bApv&#10;y+Zyecc0gH/NtHzHpSr1+9+lIB8jYbp7Uq7dv3ieaAFwTnmnBT8gwDwc07ggHaKT+IDIJB7UDGqu&#10;FY+YfvcCpMZCDJOTTjgAYPamgHzIj70gHlCrjOOnalA4Xil/vHYc5p2GGf3fXrQIRxmJRuGc05R+&#10;4Ap4VduMk09QOfloHYjCrg9akRR5YGR1p2PlJKgc09R8jZHNAxoQZXpml247U6nrgtjrQK4xc+Q3&#10;HenKPucdc1Lt+Qc80HqfmFAXEA5bANOweRupuWEbYx1px3fusJnIoEIqruchfqacAME7KQZHVAMG&#10;pwQV+5QBFgk420AAA1NgdqMDc2F5oAh52n92CPWlCvgfSnYy54/i5FSn/WN+7AAHrQFxm1tv3RSY&#10;IDc/SpQR83I69KDzK2E6CgZGQdy/IeRSBQCMD6087tpwecU9FIR8tk0BcjKnZJlQTiotowOKtEL5&#10;cnzA1CQMg80CGDbnrSYBgORnmpAD5ch8rPtTVD8ZhIFADAqhjgH86lx+75bjFDgALhKRSfLYNC31&#10;oAUY4+QGmHOeVFSgN5b/ALsY9M1GcYyQaAG4PmLmM4o2/M3z5FOPm9iuB2oAcqfkxQBCd28YGaeo&#10;+SXKNk+9OKtu6DgUoBB5YUAQFJBuBVjk8GnKDtI2VP8AMUYhuBUWQXYr2oAj53HMbfWgdMFRjFSg&#10;s0THb0NG0kHjpQBA3A6Zo3DIHTjjipNrFDjGBTNjeafnHFMCPBKA8deaQhQifKM/yqfjKgsBz0oC&#10;jdJ06cg0AVycx456VEFwW6c1cwPKkPy8e1RYi2kgPnPegCsVYI+UbGOc0mF8teT0q05zEikjAqAj&#10;G7I4zSGM+bghe/So5ASDmPAzUwLYYCPgYpzBDEeee9AWKQ7/ALv9aZIoEYIXqfXpVry14IkOBULb&#10;fMGVNAitg7H/AHf600xsSv3eBV3anlyH2qvmMPxJyfWgCsUwRlx05pAuV9s1MyuRKShxnrmkxx04&#10;oGVSoDt8powMt8gqcq+B8wwOtNZVyxCnJxxQMhGNy4ijAx6VE6uN2I4zzVnb8jZU9OlNK5A4P0qg&#10;uVCGyfk/AUhAIb5RzVllZXceWenrTMEq2IjjNICttfdjy/xphXHB21dVXCdMelQyrhHyuTmkwKTR&#10;/N9TQUJD/KMfWrACnpERxRtG98dTRcCoQAinaKiKqR0FWmXjHBwe1NIHJ2YoAqIrCST5fypxV9rf&#10;IKsBDtcj8c0mxd7YLE+lAFcJiJvlXJWqzBvLwYCfm9a0duYWyCOfWmMicZagZnhSW6YGKR0fKfu8&#10;81d2necJwCKH+84wOlK4rlIqMn5O3FMKnCjHerRR/LJ4zmmjIBy+cCqArMBgAt1I4phX5uvQVZOz&#10;y+UI57Uh27hgmnYZUETEyMXI+ppNpAXv1q0VBRjzjPrSMF2ZB70wuVGVtj/Kfao/3ghwFJOetWpQ&#10;2yL5XPtQB/q+SCaQ0ysu8smVwQKcB8rHYOvrUrLlnO3vRgbBz2pDK7A+o6/lTSkflD96pJ96slVK&#10;DLmq/lIZG/fNSExmOvy/rTSrEN8vFTbMA5Y0MMbjvOB1FAisVOG57Cjb0wtT4yx4zntQQM8Mc00I&#10;gIy/+pAGPWmlTjoKkbbuX5jQFYoct9aBlcjkjHamtHJ5YxMOtWiqYY4NJ8uD81ICqFOCcA8UmBtG&#10;QasFRzhe9MIGWJoHci28sd340hDeXgVITmMgZpuBlvpQMrsHxkDv0qNkbgsT7CrWD1wcZph8wySZ&#10;g4A60AQ7P3seZKV1ARzjnHFSYIPSghTIuVyM0AVeSYzsxweKCP3dWJBuaPEYAx0ppXr8o4HrTAgO&#10;c1GQeMPVkjrxURBz9wmgCHIzSYO05SpdpMbfuzSbW2Ll+lFwKx3faMHnPv0pwAw/H0p5By3yHAFN&#10;5wCATzQA3nd92kI5WpCDk5UU3nJ9qYDMfOflpcNv6HpxnvTskKxEGfnHNPlclYxgHA4OKQEYztcl&#10;cYpnUt8v407+E5FBzuHTHemAYBQUvO1ufxqNmVcAMSc9MU/B4OO1AAS25PlHTnmgDk/IaU+uDxRv&#10;JwSDwPSgQd8ZpRn5u/FBK+W3yg80DHagAAm8sZIPPrUnGGymPxpnOw5kbr0p38PSkAYG77opwB3j&#10;jvTfwpwI3jnnPFADmzvUbBURxhuB1qZvvEkdFpnyEE4OKAAfdXgdKMfOvIxmm5GR6ZqQbCxwx/Kg&#10;A+XzDhMcUqgZ4FB27fu00n5W+X9aAHFSJz06U0rmNhu7cVIPuck5zSMB5n4UAMXOwjPNP2HCZbua&#10;aANzH3HFT5Hy5ouIBuVZAYwTimICH6dSacc7/vfUU4/f47UhsOdrHH1p6kbR9aYOhzTwMD7woEKC&#10;wdvlqTL4+4aaMetPBbIFADhznAwNvPNAByvzHBNL/wAsz8tPGeM9AKBDhvET8Zp6Fgkh28Uox8uB&#10;36VKAPnHljpQA6NgzEqvapFzvOVPBpIxEEGDyTTxks/y9KAHg/N75qVN4yNy0wAeWfl/WnKCZ25w&#10;BigCwN37n5icHmpxt2H5RUH8RG04H61MPun5SadyWOGRJwuamUDe3HaogCR6VYUKD1OcUgJRjgAg&#10;ipVzt5XJzUagZPA6+tTDG/HtTuBIMYP7rv61MB+8Xk421EODzIOe1TLjPqe1TcQ9cY6cGnYIulOe&#10;MdzQBlXySBTyqlANx96GxMflM87efep0A+YgVWSMBxlmJ9jVtepwuOmKARIM7WITtUijplcUzLcY&#10;ToalHmbZCIxnFUNj1xsPHGeKcAMjimqs32bBUE5qYIQnI5pEijPBEfb1qZAdg4PNJj7vGPapejAU&#10;AJgAspi78c1MMlB06VHzuk69qmjAMcu4ceuaAAA+Z/qiKmRf3TAqSc9c0DZ+723CnjpT8PvbjpQM&#10;CxXACjkUqlSqnnnpxS4GD+7yQaepfzwPswAA4oAP7vFOAFOI+Y/Jj8aBw7ZXmgQ8ZwfkpwByeMU1&#10;SS5GDgD0qTAP8VAAoBV/kzz1zT/4B+7FAC/SnYbzFwOO9AC8kp+6OM1KcccYoA+ZuKcCd60CuRjO&#10;77n609QnlPweRUoVBHJlRn60BDmMbh15oCxEq4xwOvFTAMfOyowB1pwRd+MgfjT/AJfMIyvX1oGM&#10;G35SEPWpDg4yhx9elLtO5vkXHsaTrzQAEApgK1OVG2YK04cA4pQX8w8GgQhH3Rt/WnDquV/WlIOW&#10;4p6JI0svyAALzk0BcYxO9BgYpdo+Yc5JGKkwNr4XODS5HkHjJ7+1AgC7ApB5IqrcTKqxg4JLcAVY&#10;ydq5yRnjmm+TbNeO7IAxHFAEULSMZN0eBtGBVvLLBJzSiIqH+Ye9DBcAZoAau75Tknih93kx/L/F&#10;SZO4gLxUqr+7bLDOaAF2jacv1Aph+9170p7jFJjnhaBC5xtO004Zy+U44xSZIZswjgce9AbK5KDr&#10;2oAPXij+I84GKX+DpSf3uPTFADht8k/vec00gbuRwKZl8jAHBqbORPuiwNo5oAaNuW5HtmmNjcx8&#10;r6UEgwSAR/KG4NO4KKC56elACYHzHyTg+9IQPLZgn61IoXahN1gAHIx1poaMuwWXIFACAts6dulK&#10;M7jxQeh5oHegBCTzhOnvSqBuJL03gF8rySKG/wCWmI/TvQBLyACCM+lM3DzMMOD0NS5iFovyHcet&#10;Q8c5tcn69KAHY68HH86Now/y+lJubAG3HpThnL54oATGGAwOtHO98Ke1MPXtTsvvBD4oAdzu+7Sf&#10;P02fnSc/N9aXJw3NADjuGBx0pvO4/LxSZbLDy/TvUgH73BYcCgBBnDYQUm35c+ppx6n60HPNADeP&#10;n+QdqXjnil2qUk69RTiq7uDzigCEr8rkLz9ab/Av7vkmpwOWpCOXyOlAEQyGm/cryopiooMmRkkc&#10;VNgYfC+lGCVkz7UNAVDGmZMxA80nl8D5TVsqcL8lKBy/7sdKY7ma8a/PwcVWMSMDkduK12UEn5O9&#10;RGMCWQhDyO1IaZhNbhZm2ynJHeoDE3mPute/r2rfMY3gmIcnpUM0R858RfKR60dQRzU8Y80GOMBT&#10;29KoyRIsdyGsjvHPXOK6loT5YHlgjsR2qjJA++XEJLbeM0nuByhhnaCciNRz3rNlgceZvtW4xznp&#10;XVTId0C+S64flRWfdw3DSqQuYxgPjrSegkcjPFkznywORmsG5jbN5+74OM57V3ktuollDQnOz5cV&#10;gXdudhB7E4Iqmi0cJNEn2ucHdgDOTWW5UfaAvrgGulvY2LzBiVBPOPasKdYliA2ZyeKXkNEdkANS&#10;X93k+YDwK9c0n95osgaQkrGDGPSvJrZiur6WVdch8OPrXqOlF44+FBPl55PaoZTNyMncB5GMdSas&#10;LzjkVnRXMbyTARLgP+OanV2LOdh4PWqRGxpAnke1Oyfl+TiqysSW5GRUhbj79IaLiBjGTzxTgfvZ&#10;z0qGOXEDLyc+1OJOBkChCZYX/VofNP3umKk3sXfg4wKgQ/LTyV2H5u9AInQ8DK0gPztx3qIE+Ygz&#10;1FOH3n+TODQMmycHijsOOtNyvlt83QdKcjgkfIcY4oAnXYLZeTkmmg/N04xULH5TxTc8ycngc8Ux&#10;F0MPKxkdaacEHANRIwNv2608kjaDSGh2DwewPNKMGRT5fGetRA/KeaXdhj8w6UDLBb72F7UfN5ag&#10;uMZ9KhGdx+XHtUmUzneKLgI5PnRDOQalyBH93tUbPFuT5FyOtJu5c5OKAJcruPFGTtGW+lVyQcnc&#10;etAP+ryx70AT5Pzdz60gBC4PJz1zUJZO5bnpTgwG7KHtRcB5OP4qbnn7w/GmOyliBHgcUwFSjHB4&#10;PrSbHYmBJBOcDvSEqd2EPI4qIk7jzwP1p5dgFIK5x0ouFiQblWPLcnPFOXdvcbuO1V9/y/NnJNLu&#10;ILkA9PWi4WLeD5qktgY5pMr5J+TOWqsryEkGT5SealBOxxgdKLisSE/IBtIpwI55qHcecufpT8ja&#10;/Izjii4WH5AU8cEUhIxHlR3zUG/gdOtKzHcx+mRTuOxLn5jhaXPGBmoNzfvOV6jilyd4HB4pXCxO&#10;xOSecUgL/LhepqLJy2RgU4ypsjAXhe/rRcLF4MDCw8odKaqsoz82CTiqQdvMBBJ5HepTcZZQy9Bw&#10;fSi4WLO/94g5znmlJXBwKiGDET8vtTTv2n5O4ouFhHY/vPnIwKgWWTMmT0PpUjhtxye3Smc5OBSu&#10;MsI25ckAEUjgYGQaVNoRsp0pGLeZgdxzQBD82W4PWjeNr5zUUxdXI8zHPNMDEq/TpxQBYZiQnA6V&#10;GBwOGwDTSz7F3BB9BRuAD/vgeBmiwEmTtY7fwpQSSeABUGfkb95imKxV25PPSgZbzhjnJoLr5HSq&#10;hkG8A5+tP3t5f3gRRYCWNmDP24pwPzk7sZquGbEnPFJnkHdnnigC2rYUnIzTCwwCF9ahLEnjNLu+&#10;TpyBzTHYky+CQ3WnhjtIyMmq+5dg/eLR5ib2xgnHFA7Fn+BR+ZpM/u3GOMVAXwrccZppY7sUDsT7&#10;iCPm61KSpRsSCqu7I4xS54kII9hRcdiYsu5CYyaXc25RgYBqsGySCAMngUpYYXJYcdqY7FoNyc55&#10;96TcRu4+tVS67PvZpwdi2dw6UhWLAP3SGPINAbpxUJb92ML+dG47gciiwrE7M3GHNQh5BMwLk56Y&#10;7UoYZbknHaoQW+1P84wTxxSQ7FsMwKkYwR3pxZx3NRblMb9DgU0MMigTRMrkiQkY5peNzfOCOKYm&#10;0+Z+8Xp0pufmb60yWWGJMQCg8jk0KWEaAsfrUO4h156dvWlLfKflOaaJLGRwMUfNnGagzw2RTg4G&#10;OKQEnbpSg4BweBUW4En96OTzSZHOAcDrQgJs/vVJWjPzuc4yeOahyxGQeB1poI3ygv0p3Asg5B5z&#10;TwR5a5FVwTtJ5xTiwG7k8e1AEu45Py0/J2ioN2QDu4xSh1ycDmgklzyTtFKDheTUIJJPSnZXqT0o&#10;AkydzYpCWJ4POajLHY2KQH94aALWRjpTNyrKBjg1Fu+XrQTy2B2HFAE4VjFM3HHaogzlD8oB3Um9&#10;9rDIweopAF+YYoAeWbzGyopm9sfdFIfvctUZI8xuM0CJC4OflFRk/I/Pam5G5wBTWz2FIZXn50mQ&#10;bD/x9p/OvWrEKnhOwUg/8eiY/KvKGZvtVpH9nzm8jz7817CUCada5hA/0GPH5UdRNlKRly3y1Xb7&#10;+BH1HrUjk/aDheM0h/i6Z4psSIyCFPyjOKbg+QvBp/HzZwcCkGC7fORzyKkZGQA44B4o/v8AHpTm&#10;C5GCaZ/e55pgOGTFIRUAzucnOOKnGMYyKGEflscjOOaAGKVJP7hh+NNcZcYI6U7rGeeKTuaQwGNt&#10;LgYHFMywK/uwadkkMSo460AIe/FINu8guKU/c4PFR5/ev+6OQOtCEOONwwBjPPNIFQzJlyAOlLt+&#10;VyPWkKjIzmgYpA8xxgctS4fBw4oA+cgE9uKcRy/XOOKEBHiTzkwcDvUh3YbinIMrye9KVyGwwp2E&#10;2RbfvfJ+tOAODTwvyvTgBiiwXIscrxUgC+SwIPWgj52OwdqXs/ydaAGciRztHtT4iC826MYHQmgK&#10;MHke4pcDJFACnbsf93+tMx8pypp/Pzfu/pR/C2RSAZ3pQAY2+bFOIGeoAxyKQAYOBTAQbfl44xTg&#10;co3yAH3pCOW4H507ClRuQ8dwaAIRkzYMbfWpgqhR85PvRxg/IKQ538CgLiHopFA+6vHanbcq3HFA&#10;UYPJoATHyv8AL2pAPkNPwMP68cU3+NcDINAhRjHTvSH7ijb3pTjH3MUzDmdTvPAoAUAbfud/WlIX&#10;A+UVMFHlSfIKTjKmi47EeF8vheqmhMhUyDnJpSQAOnWlJ78UxCc7uvekOTGOOKX+9z+FLzsAAzQA&#10;ighCAO1NOcr8p69ak5y1HqcUDAAZ5A69aGz5gwOPWjjBG2k/iFACAfITimlVx93GT608nhh70px8&#10;3FAAMcfSnfLsmGPSmcYk444peMvx1xQAcZzScbG+WnfJ2FNPU8UANPThMntTl3eU2Y8c+tGOeMfS&#10;nfjQA3nBPl/rSc7l+QjmplUeW5LHio25kB9qABeJDzTznDjjkU3gIee9NBPzck0ACj5nxRhtv3cc&#10;/nThnY/y03dwpLd+lAXHkDZg45qHcfPULCMZ65qYmMJIG6kcAU1QoRsevFABwQ2R9aaQMRnA705c&#10;FmBIxj1pp/1h+U4zSAUAbcY71IQq24+cc+9NG0RkZH0phAMi4DZFMBRjfml58zaQAMcUBeX64FNy&#10;xkB2Hj1NIBzYKgbRSDgnijruwuOnFH8TUWGByT92lJJRR2FJ+FL3PHSkBxBXGc46UMH8lcg89Kkb&#10;aSFMvJpON8fz9iK0sBD/AAnPP9KU7cNg4IHIpxBAk571CSRIvyDnrSGLkeW5A5FRksYeo608/dbi&#10;kCn5cuBTBEJxtXjtRzsYlMc8VKyj5hkHFRgjbgjtTAYRz0qJgd3JOM1Ic+avy+velIPln5aBEeF2&#10;jDU05+fA44pRuEzgqcdsU44yx8tgPWgCBgDGQY800rww2HG3jmpiB8vynkVES27qODQBEOmNwzuo&#10;53HmpCFKvwO1REDzBknpQAyRG3PjsKjwot1JQk5/KpmztblicVH1wGzyaARExTflVwT1FBOLZ84z&#10;njNPdVEnA4xTMA4znrQMi69f5007tgG+nMD9sC7T060pBAk5A460CIArEk447GonUnOWOR2qZWHl&#10;RASZ5ODSkMUkYHgdaAK3IiiBZj68UNsZB+9IHpUpyUzgcUzCfZ5Mx8npQBAdvmED1pWYKw+UdKNo&#10;CnJJ5p+Imt3DIOtMCDglsIPzpjAcDb3qTGFxmmndvTjvSAiPXgcZqGU5uUxkDb09amnYKi4UckcU&#10;75Db52LnZQBDiMQAmT61GdvzYNDZ+f8Acnr1zSj7melAxBjAwaQhRvODmn4xGT/s03gqSQBQBESM&#10;jgfWoJHIu4Bl+R1FWWCtwc9aaVAcYjHsTQAKf3TDjkflTCXxKfQ09gRI/wA/YUzA2twfzoAMnygd&#10;q5zUbbtzZUc+lO42jmkOeMk0AHGAc803J3dKXIK8ZxmmHduY8UDHH7p6/WmjODls470pz5cYPNNz&#10;QIUtiAERgnP5U4bfKYlxnFNG3BBoJHlsM/jQBExBZeeKUs21eeBQQDsye/akxyc0CFy3PWl5y1Jt&#10;IC5AOaOx9KYAfvCg7t2eTTDt6gtnPpTudv3jQBGT+9jODjNTjaTIeBwMVCwyBkd6UZ3k4A4oAkwu&#10;5TlvemEtvnxEcAjHNLn5Tlec0pxkUANAG0HaM1J8vqaaMbm+aj+DpQA3jzBx3oYYUkAkk0jbgq/K&#10;KfkYjPmLyOlMBm5/II8nJJpc/LGD94t09KcfvNyKj/e+eOBgUCJCCGYZzjvSDPkrmYnB9KMDGc85&#10;phDZX5j15oAf8u5P3v0pMfvnOOhHekGMrhjgHmpQF8xz6ikMcB8rHZ+NBztADd/SnfNtTg0u3588&#10;8ikA1R23dqegAjmO3kmlwPnwKdtyqDjrzQO4ENgfuwaZzkkxntVkD5h83alI+Vf3a9aBDVySnXmp&#10;MHcMkZpQFLplsY7CnFQcfzpjQoXKyfN0AowdvSpFX90OBkjnmj+Fflx+NIGJ/c59aVdwdvlpxHKj&#10;3qT5OCc8CgRHjJHy08BsyfMO1GPnHyt+VPCnBPPtQA4Ab1ySaCq/NjNOA5I29vWlAGRQBGFOB8pp&#10;2w/Z1+vWpwDg5UUhC5HJ60gIsEsPk7U8ADdT8DzMb/pSgHn5R9aYCBcj7tG0eXjcaeM7RnGaDnI+&#10;tADABs4BpcHaeD16VLwNowfu9aAOBQBGEXglmBxSkDbwx9hUhOT05pAW80kwgccUARnO7oTSjd+8&#10;yO9PP+qyHOc1IiFo1zn86AK5XIyGwR+tKqSGJuAT2FSeU4lYeaODmngHeCSc9sGgCAj5F+Tmkw+e&#10;1WNo3AE4oI+X7vegCBVbe25BnNSssfsRil2kv15xTGDKM5GaBC7V2t8mc1G8YJjy3Q1Ku7aSWUjF&#10;O7jJ5J60AV9nOckYpQDk/LwasMBuUYPNM6KeDgHrQBGVXjDHp3qNQpkYHpipyHxkRNzSbf3iHaV4&#10;5NADCqBWxTVQZb5Ogp+xt7Depy1SsrCIdMgCgCqygsoEYApuF8w5z19atbRgZz0qNoxu6nnrQAzY&#10;SmA4wDzUJXrjOM+tWApVSckmkIBDN70DIsR7WzEfY1GygBiGIOKsDaNwMYJ9qawBc/LgYoArbTlf&#10;3o6c03Y25/SrO3G8jrimYmwcjHPWmBBsU5+XNBT5G+QVY2kKctk0EHn5SB3oGVdjANx2qIph33MR&#10;mrpJwqnb1pjqOPm/SgLlMBdwwetNKL5h+UdOuKssoA+5k56UhD7D+7PFFgZSKAs42tgimGKE2zAx&#10;sTng1e2yeYcxY4ppX9zIfJz+NFhFLYm4D5gMcGmGNcty3Bq+UXPK4+X8qjK/M/yfjRYCiVO5sqeK&#10;btB3kDirrAfJ+NNC4jPyc0WHcpbVwmWBJNMZRnkd60PLT35qMou77zdOtICk4BZQUPAphUbF5bmr&#10;jJyOmaRkkELnCcH8qAsUcEhvl4pjLwfkq0QcfcpPLcqublQAKYrFMqPOUeWBTDEDcuGJ21d8tvLU&#10;gk80hjGJso2TijQZTEaAzFYxgds9aiMbfvHUrjuKvFAFGEPtzTSoDMeBxRoMo7SdgDKTjmoyrDuP&#10;vdaulQYWwpznrmkVC8ZD5HPWgEU9q4bjk1XkyCVEBJz1rRKjewKjA6UzYuXOwcjrSGUcEZ+Zd2Bm&#10;kKASDg5NWih3v8nJNKV+ZQxwccUCKXlnz2+cgYpDEQs2IwTVoo211YYweDUe1wwIk7dc0AVdjBWz&#10;Ehx3ppRdoIQ8jpVvYCrZZic00ocJyKdwKmz5gNnX36UpjiVTkj86ubBl+RwOKrtHmVs5GaQEPzFH&#10;+SMjHFQhX2H92eDVrYegVvzpuW3EeX3oArbeTSFecFRx3q4wG4YXtUO1fmySKAKwU5fMQ69aGUbR&#10;8gqwVGMbD+dHGf8AVHP1ppDuVGX/AGetN2AMfl5q3t45c8dxTCBh+mKGhFGVHVcgEmkRZdsZYcnq&#10;KtEHnIOKXLGMAwYx3oGVdq5+5xjrTDjMgHWrRBG4bMjNKIyVdhbY460wRQKtuGYv1o2naco1Xdo2&#10;jcfm3U0g9c0rAioUXj5zyPypuI9k+TzirTgYyB2qArlH/dnkdc0gIMDau1R16mmEfI3HfmpwnyMG&#10;m+lRkD5gOxoC4w42bQMADio8ny3y/T2qYqd44pCBuc/Zk5HWgdyD93sByfzpNp2NtjJpSjG5ibzD&#10;1Py1MQ23AFAFYrwCZyD6U0j5myMVK2OOO9GAT07dc0AQnO1DnI5prEhc4H0qfaMMC2KiZePqaYyI&#10;Fzu+QCoznL5Hepzja4IphA2ncTSAYG4J2DgUjeUYXYyrgHpTTnJBib2oaJTECJMHFMBjbeGC4zim&#10;c569TShZPLGX6UY+Xpj3oENwdz8UEfKeafyADntTCW3H5DQFxvv70pC5bg0vYjNN7jimAhC+Z0B9&#10;KXHyvz3FACkqCT1px+lADQSGHyinZ+U/KgxSHG08Dp600deQAPrQA4bfTr2pQQWYbBikOOMGlH+t&#10;+7SaAXjA4p397igYy3y0fw8igA9eO1HJjJAJpw2kffFI2eOBQAZJCkk5xTgSC3yfmaZxlhTx24pg&#10;IR8h/wBGGc+tH7wZyE6dqf8Awt8vJIpcYVjznFK4EZ6D5e9L8u5uOeKXA578cUgB7j8aBjxyOnel&#10;O7J6UoztFKOWOV7UhEWPl6VKMc8Uvy4AzS88DtigBv8AFJ+79O9KV+9x3FO7ClP3D8v60CG/xdO1&#10;OH+sJxRtXn5f1p+B5XPpQADbvzzzTxgz4J7cEUzJwBg1MgGTnANAhVzuxgdalUHY/wAvQ00AbV5y&#10;d1S4wUUuudvSgB2BsHPPrTSZAFG8nJpccAFjyetSoOJSYsYPBJoFclQf6vgdOan+TDnZ1IqIA7JB&#10;9KlxlDxwBQA4/Nt+U4BFTjqxUcVAm7b93oe9WB1XkCgLkgPCgjvxU6/xccVAgO7B/OrCj5jzQIkA&#10;G3pTv4Tz6U0cRkd809QCD8hx65oAlXjcAKlGePrUeBsI56cVZijLQyHpgDJNSxA27Yv7vOB61JGW&#10;y+Y+3BqRQoh5lUnPrUgCkqdoHPY0IYq48onjrUw2bpMRY4HemBULMNpAx61KoOD+76dKZJImFSY+&#10;QWbHBzUqj92QTyaiG7J+WrAX/RGbcDg0WAcoO5cPx9KmAHmsd+CTUaYK8VJg+WxK9utAXHMWUjaM&#10;sfepgp2A5PbPNQB0VVyhJPTNWEywzswO1NCA7vPQbRipxuy3ymlRR5yKw+hqQhVJwoJx1pXAFAyf&#10;k/WpSgaGQbjimKDgHaTlhUkg23CDCjIHANMBIkjVJCFYknjmrQ6g7h05qPA4+Tt0p+z92DuPXpQA&#10;8Y85flAp/wA2G+ShVO5Rs7VIQwYArg0ANC5fqacB8xyehqVV/ey5XGFFMCk3DckAdaAJOAeI16UD&#10;G371KuCswCsQAOacFwxIXrQAuwbCdwp4AHOTnFJ/Fgxtj2qVQdv+qP1oATGQeCMUq9BjcRmnHh+U&#10;HSpAMtHhQKAIQD9oflif5VJhxICZTyRxUhVVdyV5I60KBiQ4zz1oARlUsxO7P1pwhyATMRmnfxfd&#10;pQH2tlu9AgxhnGW6dTSAfIwAJ5qU9RmnAN8x8vj1zQFxi/cIMZ61IN/ksQgOKdgFetIMjccmgBMf&#10;IfcflT8tsYcjp0ppIJXggZqX+BQUHSgQgHySfL261H8vHOefSpAPnPI6Ubfl+8M5oAQA7h8wA7j0&#10;pwx85CjNBHznilAIx8tADR5v7zJJ5px3Y6U453JSYG9DjvQIQBcdecU45w3y04lBPjHNAB2k7QB6&#10;5oAZj7ppwB55pCRvj681LyIWJ2+3NAEDKfMbkYHbNKPude1BxnqaUFiwHl8ZoARj8jEKeKX/AJYM&#10;fakYESP+75470oPyNxigCM53px60/P7t+e1LgeW42AnI704qAMMABj1oAjXPPyAACl4OSBxmnHBX&#10;hMU0Y2jJA5oAQ4+b5RzQqgF8Chv9fGByCOaUUALzu+7Se3PtRxtb5hmlLEMx8tQMcUALgU1sfNzS&#10;E8n5etKQdh5oAd+72KQT707MQEn3QeMknrVNjN5igd6hOTcRhg2QexoGW5jIsZKxZOOBVO1fVGv9&#10;QMloscZIwOtX+dq8dBSgH86BDwiiM89PU0h4Gc0wbzdMMt92nkYU5lXOeAKAGEnIwoJzS/3vlHbv&#10;ScA9KONp+T9aAH/LkfNjimAjyZiOaUj5WOefSmk4jQi3QsXGRmgBUJMIOD170/d8/AoZt00mYFUB&#10;RwKXB2SHZxxQA3IDMOeRSgY3cj+tNbdtf5AfTmlUDAJoAfkHt1pN0odv3QHPWnD75/djp1zRuX94&#10;NoHHWgAwNucc0dmpvWI8Z5puZNzfujQBKDwPl60Z+Z/lqNmItzlcnPFSKG+zMTGB6UAHG0/IPrQP&#10;uN8oPpQcFl+T9acMbwStAERX5fuUMh29RVseUUcbjnNRnbuHy9aVgKZjyXAUVC8Lb5MSAbV5461o&#10;7ckYGDmkKsJGBXFGoGA8GQuYACG4OKz7q1VWGyRssPmFdYY8hgdpqI2zmCZvs4JHvQkUjgprdhBM&#10;24g44rFmtt9sSYWyOrV6h/Z+9bglRuA49qyLnTrjMfChQx3cdarm0KTPHb+1/dsxgHCnPtXG3cIW&#10;NnVGIBPBHSvdrzTF8i/AsjjHT0rz7VLC4SOcLajZznip3GjziBB9vjfy+s4zXo1o4Omk4P8Aq1wR&#10;XBkCLWrlDblSZBjPSuliuPLsmPykZXjNQ0Umb0KY1q4KyscgH6VtIzFZACMDGcCsVZY/ssTeaAzq&#10;MrirEVxGs2C4GevvSi+hUkbIP70jPQVYQkxng89qzww2By8fX1qx5qG1Qq0ePXPWrM7WLW4iUjy/&#10;16VKpO9iOeKpQyI27LoOe9TySIuwGVR/dI70hFtS2WG2n5GPvCqaupkGZFA29c1JvXbuG3luOaLh&#10;Ys7yZT8qU7fgSn0xVcYO/CcbeM0obCjeY+T60rlWJxJkOc/nT952D51+lVmlhKqAY89jmmyPClvN&#10;5jqGyMAHrRcLF4MDKnzdqad/2iU549KzRN/qx8oyKnEqBGzcckUcyDlLilgXIk4+tODKSv78Vn+Z&#10;GU/4+QSTU8bLtAK4JHFHMgsWyRg80sbfu5Pkbr1qo7/vCAhAx0p0MmIrjcygZ4NFwLuX3k7Vpm9t&#10;pAINQZB24vlJz600t+9H71Qc1NxltSMRnAznpTy53NxVPfh3y+Bx3p5YbP8AXqD9KLj1LRZcpkZq&#10;Mtg8SA4bgVFvXcBlc4pu4+ccFOB60rgWCfRR/hTHY7iNxqLdxLkjhhxQTkNnbjjkGncBwZs/eHFS&#10;ZAhPzjmq3ybuR196eHjEb/vkAHrQOxIGyTjdjPWpAP3rfNzjiqnmkrwny+uKUSgOreYeO9FwsTsz&#10;CYDaKEZm3jFU2kY3S+/cCnrIoJP2hs+mKVwLZIDY3DPpTy52nBIqmXizMdzbgPwoIuBaK+yIqe+7&#10;n8qfMIub8MPlb6+tRkkh/wB4x54qt5h8sdDTlbIHAwf0ouBZyMR9PrS5b7RIfMBGBVUumyT5s4Ip&#10;ryBULZ7Dk0XAunlx06cGmuxUx/v8881WVibYN5xPr7U1nQebl26jnFK47FzfksTIenpSOyhItqHk&#10;1X3y4TESnK9qBIwJBiOPpTuFi0HG05x2pHKlUJcdRVbeMt8x5PejzBuk45AouFi6ZGDoQCeBmnNO&#10;5uLfjA71RLjZnLcnjikaRQF6+5pXCxrhwdpaReRQxjCHbcKeegrDd2ddizPnrn0pqPhZcTSDnFFx&#10;2N5ZYxG4bJz3x0qB5QZnxI2QfyrMFw245waUzqU/1YHPJouFi6CxlIPoeT3pM/I4PrwapiWLBAkl&#10;Jx6GmGbEa/u3HJquZCsXDuwhy3FG5fm45qqJnJVdjEeuOlN8yEzkGXHNK4WLeWy3zfSl5/56r+VM&#10;+TymIbIHUgdKiLrtkODj1ouFixlR/GufSmhjubkVW3xgqCW6Uhf5RgMQD6UXGkWNzZ4z+dLvADfP&#10;VcMxY5wOOtICpVjuXA96LjsWt+GJC9x1oMjFXYoBVNzww3nqKZvwSCMD19aLjsXhuJdi3G3il/d7&#10;V+YZxVHzWyT54245NRefGW/1jdeDii5aVzSLAF+OmMUhc7ny6g4FUDMNswKuPQ03zYxG45HoaLlq&#10;LNAyEM3z+lIXbZnzz19KzhLu87C+nWkMx2udvQcYqbmipmqCMu32zAAHaoZJDuBFwOoxnvWcJyGw&#10;ZABxnjOaUywnzP3/AG4GKOYfsjR3kopJHHtTt3ztxwBWasqbZOTnFSCQ+WpP6dqLkyhY09/+p+U0&#10;m8iWT96cVQ8xtijfzzipEkQqv7wDPr607mTRfVyWwZKaxUOuZM4qoXAbGeaaXO0HAzTuSaMbqG9M&#10;96eT88uMexqgJRkfKDxTg/71zzyKLiLatIGbnmpefJzmqe84HWpN22PcZz04FFyWiwGUsPnz70u4&#10;eZJmUZxxVLzAC5wQPpThIhReuadxcpbJIlXIzgc4NNzy/OOeKqmRQTndk0m9dh+VutFwsXQ6hucm&#10;nBgU++RzVLeM9QKYZVE23e5J/wBnilcLGmCwVsKvQY5poK+eMke+Kzy53DO/jripPMYbyGXpRcVi&#10;4p+d9s+Bu+7TzgO3NZqygTScN1Hap/MPy8ZpgXAx77aVjx1qmxjMw+YnAHIp5eT7OxKYAAxRcTRZ&#10;BODj8qcGG5cpz9apo+HJZSeOlOLn5vn4zTuKxa3LlvlOaMgoTvHWq5ZSYzuBqPzPnfMZ5PY0XCxc&#10;3YXOeM0mTkkMelQK6lgAw/OnbmHmY25A5oAsKVDN9OaXcMHmqYZtq5JyTQXB3/MBQFi5lt/CioXJ&#10;ycjvUe9MP+9X8KaXHlE7/wA6AsSZGScU1mPZjwarmRN6gzKDg55pYpGllCRqM7sE0kDLlqk03ibR&#10;1VD/AMfifzr1u4LC6IJJP2SMD8BXLeH9O8pbi4nlUttG0eldFM6mV2WQHIGDRF3IZC33uhzio/4G&#10;+amsXLf6znNAK4PzelUIjbOeBSfNsJwPpTiPmNIMbjknpwaRVxOfmyKaxIVsCj5t65Y9ak2nb0xS&#10;AjKoVyZj0H4VHJ5izW2ASp61NtU7hRtbn5+KaAadvJCYGBxTCH3H5+Kmxml2qQPvdaLARchhwDQf&#10;9VKee1S7R5knP0pccfdAoAhwcjjoKcFGV+b9KkIGV+bmj+McUCGbThiCMCkI+dRgcCpuM4x3oIXe&#10;3FAEYBy3y0rKDGcN3p+OB3owdjcAc0AMH8PHam8bvvYyad/EcjNKFBKHb0PrTAABvf8ACjHLfLSk&#10;fMPlpe3SgQh27jzSc56U453HjoKbk+WflJoGIN2fuD86d6c1IqjyRmRR60xgPMGOlAB/CeeaQg/N&#10;zR0Y8g0HPlmgLht5OfzpSCFOFzQudq+tOyNhoAi2kyLnpjoKf8oOKUYyOKCMW7NtBw1AAeh4pp70&#10;5smKIeTz35qRvJ2L+95x6UgIArfLzgZ6GnkEBztOcdKCTlRk0H7h6/XNAxAfm5cA4o7HvzSfKTHl&#10;Dnuc0o6rQAnO8cU8fe+9SkL7U09BmgAzJ5rgZwB1zSPkKwx6UEqoYkEHFIuWZWKgDPSgAwcpyelO&#10;AGG+bHFKfvHmmjdu/wBXxTAUA8d6XsfnpRjZy/NMOfMj470gF6K2AaDyVG3tzSgHYwL8ZpWJ2Djo&#10;euOtMBcfuvuYNRnO4/LT2MhUfuxwKTnJoEJj7hGPcU7Aw3PNKAvzfMKbzvPHFAxMjzxkjGKVtvzn&#10;bxScFegoO3bjBoAQHOzA4z+VKc7zxSfxkbO3an/wnmgBo+/06Uv/AC04Paj+LpSjr70AGT08vqet&#10;KcYbjpSEepPFHzbRx9aAG5Pmfc7etOAyp4703Db1yKfz83FADf4etGMjOfu0p+/0pPWgAIG7OMnF&#10;KNpU/Nim87hxRjg0AHlsD948n1pMP8uXNLk7yCpwB1zT+qjigCJcmdg351KCBJINgI7GmhSVn7kU&#10;uFKHOaBjQSZZBs7cUgcCRdyNkmnDiUjy8jFODLsw0K4zxQAny7Ryc0w8g80wl/OY+X8van/Nhfkx&#10;SYCDouFpw4kb5ccU4Abjx0ph+99ykBx5D+ZJ/oqjJGGzSsMXDDPBXg0SAgAK7Hmk45HPStSmR4O4&#10;96aQhJO3FO7rxSMG+f5P1pEkLDttH3uKUDLqSR93rTmGIWOD06Uh2/ZcjdyehpICI/eXn1pmOlWG&#10;A8pCEGcciojjc/y+lUBFg5PA68U9gA7fN2GKjP3idpzThjyl7kmgZH83n5BGMUEgnZxtGSeKcVbf&#10;TcN5TfIT60CGncU+4OOlRsp3vgc4FPIbyv8AWc7qBzcDJ/hoAgHU8Hr1ppB3x4jBGDU5+6/KAA9P&#10;WmH7xPt0oAhPPmDIpNq/Z5xtb7vBp54HCHr60nPl48zn6UAVkVvJbeGzuODUZVsf6wVebHy/MuAK&#10;hYDc/wAo7UAVP3m1+CCBwaUbfspVmJJz+NTELg1CcbW6E4oAiCAYHOM8imsMAKZKsAIY3OCOaiYL&#10;vYkN064oAgHHGe1NBGxxk9as4Uwghl69KjKrtJBoArtuMecdKaBlMEHGakYKGxzz0oIO1uR05ouB&#10;EQpZQPTpTCG+b5vpTxHJvZhJgUwn94wzQBCyLhFY5xTwpELEZx3NK3bg0qsctweRzQBXwp4IPWm/&#10;LgjJp5P71+f4ulHc/LQBHkbYvmB5PGKaTFuOVPXj2p5H7wHaMDtTGA/fEpQNDCPm6Ujf66PHTHOK&#10;OSpwmB6Gm4UFzsbJNAhWOTwnGPWoucj5fxqT5Sfu4GPWk7Hk8D86BkZHyMR/eGac2Mx4H8PNI2/Z&#10;kIeW5FIdoEhEXJAoAa2djFU4HvTc8L8tL/dyvFLhPM/HmgBrfdximjdlsEGpsLuPz8AdaYDhpMJz&#10;2oAj/iB2frSnb5Y+YdaccbRkVGypsfAOaAsL/COSfwpOSDQrso/1PanbhuzimAh+6PmNM+XaeDT2&#10;IyOO1Rn73SgQDGT0pwHFN5yeKdlsA8cUAHy7hlgKQ7Oec1C+83SjZxin7drMcHpTAce3NGcbyMZx&#10;xRzjgUmDk8UgBTwTt707jK0nGDwKQltxIU4AosArH5uhJJpCBnqenNALegxTyFxgKTmmAALgEZ5F&#10;L/APlpOcyAoBgcUnPOXpXAeQDnjrRg46UoB29Kdxh8HPAouAigbB8op4HA4/GmjPeI1KufkGaQDl&#10;xsPrjik3EJIPJyc8Uo3b35AFO53CmAqjcw+YDjmnlQFBDfjTQOvynrRIrbCNpP0oAeikqzHGMU7G&#10;Q3H0p0e77IgIFTBBhuOM0ARxKxZv3Q4H50M4GR5HOal5DEhRRjLFii0AIm4qQF604gqnPrT1AGOa&#10;c4DRsAvPakA1clFOSRzSjGB8vFKA+1BnoOaftPmH5hjHSgAzLnGxcFemKfg7QM9qcA2eCtKcg0AM&#10;VQZAdp6etO2ne2ZMDNPj+8Tt7U4qCxBB4NIY0feP8qTB3fdPNPxhzz35pzf6tsLuNMQwD96Dtp5O&#10;CcQk5oAJjX5e3SnADf8AeINAAq5VsqetLjhRTxz3owuCQTQA3AKv8vpxml5/dcHpTmUjBEeeRgCl&#10;O4eWcDJHIoENxz3pSp2nANPxxnZSFuSdgFAEZUlVHlAVIANh+U5+tPUEqeKRs84B4oAjbcHGSOaU&#10;DAb5iR2zUgBLCnbSGf8AejOOKBkWG3j5eP50AZVsj0qbGbfOOlMTaWYgNnvmgBmDgjyyQadsGAOx&#10;zU2PmNJ2OKAK/lkMv7w49KftG7OKm7DI70u3J+8BxzQBWZT8uH/ClCt0JBqUqcP0xmlXYAw560CG&#10;gr8mMd+Ka3MaAgYzUhQeXnbSfKFbjNAEJxuwI80MuFUiQ9ORUwA2E45zS7RubI4p2CxVAYqzBenq&#10;acoi+zOSuWJ6+lTFU8sjYPwpm2Pnk9elAWIdp3j60MiFX69OKsbUyeopjA/N8p60gRVVME4hP1pw&#10;DYPyDHrUx37WwowCKABk5YjIpjIWAO4FF68UwgdlqYj731qM/wCtT1PSkBDg5XgilZRzxVjac88U&#10;0rkNlT2oApsmZMEcU7YNntip2UeaPkNOwpJIzyOadwKmBsBwKZtPHy96s7T5jYHFOKHDcDiiwXKp&#10;UnjFMdDjAParQAy+F6dRTgg39DRYdygVk2R5I4BqPBKEGM4zWgyDfN+5PamFHyTtAoQjPKrn7tKY&#10;/wB3njGKslSE+4OtBUZ6HpTApBThec+tRlfl+4Sc1YkSUM5WHjNIqNtJIOcc0mNFYpIZMiIgBe9M&#10;MZ+fJPJ9avkHyZBtUn2NRgAdUJNILlQoNiYI96YY08zlGP41bI+dv3dIwfy5CFBx1oGVNoD4K/hT&#10;CF83GDzVgb95ylBUeax2UAVmC4KlDnHBzVZkBjbjo1X3Xr/o7e1HljMXznOORSuBn4Xy2+XtUYUm&#10;NyFGM881eeN/MkHlAU3yRtxvGaLiKBUZY7OSeaAvyL8tXDGcZwcAUmBtGFFMCoUTjJpmxCWIIxVs&#10;r8x+QnkU0rGGOEJPpTQyi6uNpxkZ5FMKA7v3TAY9avMMo37oj6motpweaYFMhAQCvJ6UjI209OnW&#10;rhjBXp0prLhehPNICnGke4kyHG09TUY+Z5QIWOG61oGP5FIiYcUzaV3EKPegZS2N5sY3gDFRsAHl&#10;UqDzxV9sZUeWcntmo2Rt2TCM49aYFTbyflPSmGMmMbmUjdVooecx46d6CpJfgkcd6VhXKm2PcuGI&#10;45pjL87kKOTVwpGTINmMDpUewGNvloApEdCF+tNKjK5jb86uFB83y4HHSmuECJ8+Bii4rFXb1Plj&#10;6Zpu3oQe9T8HYN7d80wj9797jNA7kGB5hHl49aMthQeFzVhlXepwOnPNMZNyv8pxj86AIAsRclef&#10;aoG4lI6nsKtiNQvAI9aUqmD8uTjg0DKQBO3CevemBeWDZGD1q2yAxntg0xlXCnngfnSuBVKpkfKD&#10;6VGUAYgQDnvmrTKBjCEcdKjCtg/u/wBaBFfaAPuHJ96aDEEGYm69fSrTKdv3DTCvyN8g4oAqbT5r&#10;EMMGkxxirJH7snbxiq6bTLIQG6UFIj2ruFIUjDtgHp61OR8rZWmFQCScHjmgCAgfJznPaoyo8w49&#10;asEHJ9Kiwd8hMZAzwaAICvB+Wm7QDHlR1qcg4+7TcLzljQBHJzEcRjpUMWcSDbz6mrDDKN/KoyPm&#10;PHNAETAeZjjNRsox0qfb8iEwEYz1700jmT5e1MCvgZGc/Sk7jAHNSYOG54pwVduNo+tAytjOfk/W&#10;gjkc08gea42/rT9qg52nFAEIxx8oPrS4+9x2p5HHEK9fWjAycelAEYRRG+H+Y+ppoUgqDjg1Js++&#10;SPTjNLtO1jt/Wi4hMc/6v6c0Hg/d607BwBupdo5yTQAxc/MQopygb1yOtGGETMBkA9KeAcKdp6el&#10;AxfLQKpE1IQfL/hPpTyp2ZAbmn4+YfuznFFwIdgxkdT1pQB5a81NtHlOQg68jNGDhjjsKLiuRgLu&#10;P7sk4pSBgc0oJEZGOppcPg4IpCuRYORggU4K2B0xTgF2tk08AfPx6UBcYcYpectx24pxU/MNnApQ&#10;BuOMcCgBmTknFIMkt8uBmnEc9KMHDdO3FAXE+beBt61MoAEv7vuMc01AS4ViQOx9aftcSyUAIdpc&#10;4Hal/g56Yp4B8s5xnFAUbGyc80CGgfd5FSgdeOtOVFJYY7CpNmDyF6UARr/DUmyMHduclj+VKF+Z&#10;sgfSpFXiU7B070AKpOYQ3YcVN8u3BY8mhAPI5xnNPwPkwOtMLDwcCpVHyqcHGaFHyHKDANTBQEP7&#10;vg9qQgAG/HPIqVV4PH0pFC1MoIj680CBQcpz2qRQPL6nr1pVBwPl6VIFPlSccUCFC/vR8p61YGza&#10;Rt+lRDIt0+bPtUiiQzP+5IwByTSAnUHZ/q/rzTgzbmHkkDPrSojCM5Yk55qZVHlykwimhiKkXzb0&#10;bk+tWQE+YqjAYHemIFMUuY8jI5zUgySo8vgdKGIegdt37o4Hepwo8sDYetKoOwDyhjHanc+YvBx3&#10;oEGPm+4anjCBJQXUZU96ZhsdBQV+aXK5OR3oEyaBf9HlPX5jzTwBsOR365pUyF4UdBTyufOyBwBQ&#10;A5Y1eBv3HAPWrIUCFQD36UmVTSkVcknqKRVYuTz0pWAeu8SkhRnFThP3JDLk59ajCcsQvf1qyFG9&#10;Tvxkd6Y7EZVwOAOCOKsMikK2DkgUYwSNtSqASOO1AbCKvDEL2p67tmCFwDTyCIH/AHZJ7UKp8liT&#10;060CHrwchRnHHtShZN53SE5NNDIMAN3qfA2ggZoAVceRJ8hOfekRSB9zOTyaeFOfuinZdZf9WORz&#10;QAuMIRtHNLj5iM4+WnDtyenpTh/ERyc0CGgDcDxT8vkYAwBTvYripcZxlsADmgZDgHcduefWpV27&#10;cAUnHGCOtSgZzhVoAYVLKvJpQMKgGcVN6/LwKTGSOeO9AhBjABFOwdzDHHY04BvKYgZwelKe+VPb&#10;FAgCtjtS+mMmncknihQxL/Io/GgaGgMHPfIqUDKjIxUeG3P8wzmpF3Er93rQIaQBJ9wU4fcPyjOe&#10;tOb/AFsmU6Dik48sE+vOKAGMFLj5D+dAxvA8wDjin/wkgU8IhSVmXnHFADBjDcimHdvhGScnml7S&#10;/uzweDSgcDIHBoAeQuTUZL9lHWnhl+YbBz0oPBHFAEP737RkkD+tWv4G54IqJim3O3mmlpNyfjQI&#10;U78r+6GAeDTvmIbLE8cUnJQinAL5UmWxxQAnGVwfWghvKOCc0047MMVIO+aAGhDsXMmSRTHYA8tU&#10;uRhvm7VWlCmPoOvWgYFz+8w5xxTkO9Jsk4HeqzvCttOiNufA4qa1Ev2ebeoz3oAm/v4BxSqE53fh&#10;TCXCHbECcjinjOOV5wKBB/FwaBjax29KXt0pc434A6UAR9x8vFLjcOW+gpGP75l2nPFOIwxwG6da&#10;AE6SLheMetOGAD6UfLzk/hRjrQBGVUs3ynrTwkYU4iGT3p3ZqCTg4AoAjG4SZCcU/nHWlP3Pag/x&#10;cUANYuJOAOnrTQrebMxPb1p2Ofu0pH7xf3nHfigBuTlfk/Wn8GFvlxg03BPmEJkA0443P3+WgBvc&#10;HbxnmlC/vy204FRjPlDLH7xyKm+XbjeeT0oAa/lkTusbDPWkUlo4wUIA70rf6xf3XGRU20At90YA&#10;4oAZtAI5FIeCwx2pG+8cZyTSYYOMnnFAEg+lMKqXHzEUvY8UfL8hyeetABxkj8qepXy5vk7DBppA&#10;2nC0vtt7UANKpiQNH1PXNTY/0eMB8im/wfcFKzIABtOfagBjbvOIMRxinD6Up5jQ9eOeab1zQA7J&#10;xjZ9eaXI2njHHFMPTO8fSlGc9OlAEse4xtnGcdfSmuXw/JJxRg7W60dJSMDpQAsZPkDgdeakDOE+&#10;8etRfOA2ITil3HI+TvQBYV32kYFPHlujK0fbg1B/z0+T0706Mt9pHyiiwxrQwFoQbZQMnJxWXqWg&#10;2k8EgikjJKHj0rXLSC7lIUAVciZFBJYg+tNWQXPnvxJ4N8TJFcSwaX56K5IVPvr/AI1wD2etxx7J&#10;vCWsKFkGcxnivstJm8xh5SFeMg9qey6ZKAJvC+lSDPRowKTSKiz4yuv7T/0L7Nqd8/yqDGYT8vtm&#10;l8rxQxX/AEW7UBemyvs9bDweI8/8K10oc9lFTrYeDihz4CsFwM5xUchfMfGcS+KRJGDa6k6j+HYe&#10;atiHxa8w26TfxrjptNfYaReGRlY/AmmlQ3dBU5t9CMfPgXTcYHYcUezuLnPjQ2/j43qg2F6FBHO2&#10;rYXxRHExmg1I8DohOK+wRa+HSuD4PssYoW00BSfL8M6bgjkMgNL2Yc58gg6/JLHt0fUHGeTgjH4U&#10;/wAvxiL2QRteDoVXZ0r65Gm+G2aZ/wDhCNPDZyWUYH5U37H4fRUJ8J2bnP3QKOQfOj5UiTxkzSie&#10;S8zt6hP8KB/aqxESXGo5DHJKHmvrIWXhs2zMfC9rHxwuM0LZ+Gif+QDp2MdTGKOUfOfKPl641s7R&#10;Wd6RnklSKpSf8JPuB+z3hw3Qp1r63+xeHDJJjw1aHB7KAKVrLw5lM+DbHjpwKOUXtD5IWfxC0wX/&#10;AIQu/B29ecVBdXfiGNl2+DdRd89MGvrwWHhrJz4Sscg+lI+m+FSJN3gLT2bb1OKPZJj9ofFkuq+N&#10;VDlfhjfgn+LOf0q/Y3njeYEPp11CSPlLKa+wY9I8JiOSQeB9P3Z6EU9tN8J+Wu/4fWJPselSqC7k&#10;87PluGTxZFABLA75HLbeoqGa410W8rLoV+x5OADX1S2meGzHKT4Ltdg7elTCw8L/AGNAvgXT0AI5&#10;xVezK50fHI1XX/tsanwvqoIPTYamk1vVhc7W8LapnH9019hf2d4VJH/FF6Rnb12DNMOmeDS4L/Db&#10;SHIbugqlTDnPka11TxC892U8Kaifk+XKGnDVteEkgfwZqTMD0CHivrg6d4V8yNovBekxgDlQo5px&#10;0/wsYpMeDNNVyOG2Cn7NBzHyOdZuRay50nV0fj5TEarDXLtTn+w9Zzu/55tX19/ZXhTyYxJ4G0V5&#10;Ac58sVJ/ZvhYuM/D7QsY5PlLxS9mg5z5DbW7poizaTrG4joITzRDrd+VIXwlrR+b/nma+uW0rwq1&#10;ynleHtGKgdDAvFNbTNAxIB4c0YD1EK0ezVg5z5UW/wDFDt8ngO+2kcZyKjmu/E4eLd4E1FuRgCvq&#10;8ab4YCpu8I2ZbPUDGasfYPDW1gPBNj+NZ+zsHtLHyzDea+bOLzPCd+i7OgUnFUZLzxIZJxH4Uv5F&#10;3HnGK+thZaIMhfDGmgdwUBqE2Hh0tJu8H6cemcKBRyAqh8nJfeIPIwPCt8zAfd2ninx3vioswHg6&#10;9Qe619VGw8Lhsf8ACCWBPsAKlGn+G/LGPC9juxymMUKBXtEfJkl54pDzBvCt+VJ5IU1DDeeIDftn&#10;wxqwQDlzn+VfXf2Dw6Iv+RR09SD0xmmSaf4dIXPhfTiB22il7MPaI+PpdX1xNTEZ0rVNvmgE+SeR&#10;U19rGrxTRGLwzqLRmJSfkPJr63/s/wANnaG8C6UwA6GMZ/Ol/srwqZVI+HOlDA4yopKi+4nM+RrX&#10;WNZmcY8J6mD6FSKtPfa/5qK3gq+OWGTg8V9ZjTPCe0k/D7SvbaoH8qDpfhnMuzwNp33euAcU/Z2G&#10;qiPl37XqyWwb+y70/J93Yay5db1ATSxt4f1AAHqIzk19Zpp3h9bgB/D9gVB5XYKnOneCt5KfDTRy&#10;fUoKOQPaI+S7XU9RlmKrZ38eBwWQ1NJqWuR7/wDiU3kgz94RmvqptK8IsTnwBpScdAoqP+ydBCuF&#10;8Paai9AuwGjkYe0R8qpqmrOSP7Avj6jyzUw1DU281vsV2hC8KUPNfVEOk+F1lnz4Q0wnudop50rw&#10;hv3nwNphbP8AdHFJwY+dHyTLrOprIitod9x0PlmrMWp3xtsnSL8Drkoa+rjp3gvePM+GGjufXaOK&#10;jl0vwl5WU8BaUFA+7tHFHILnR8qf2hqX2uNk0S92gfM2w1Zgvbw/aSNOu+emUNfTq6f4XKAf8IHp&#10;wXP90VL/AGd4RVSB8P8ATzx2Ao5GHOj5Wku7weYfsd2vrhCc1lPrqxyyK9jf5Df88zzX16un+EDF&#10;I3/CEaeOcbSnWoJdF+H8gYy/C7RnPf5BRyMpVEfKNrrV7JJcmG2mX5OnlZzUw1XVg7D+xpm/4Div&#10;qmLRfAUTfufhFpanAznFDaR4Fe9kY/BzTS4bqHx/Wq5Cee58qrrGqZZP+ETu485y20nNQnVwt2oe&#10;y1fr2havrVdK8Hm5IPgPTYgFGCFBp/8AZnhEM2PCOiyexhWkoBzHyumv26W5UWmp4K85hPNPOtRm&#10;2B/sPUWXqP3Zr6l/szwYYwT8KtDILf3FobS/CIVQngHSMY5XyxxRylc58rrrUbCXdpmoDK9PKPFR&#10;nXbVVxsv85PSAmvqz+yvCXl5Pw50YA9f3YqFtH8GLG2z4f6IuT1MYNNRBVLHyo+vxG2VRoupMd/3&#10;/LIxUq61aM23+xtWlYoMEREYr6pj0fwabY+Z8N9EbPfYBmpF0vwnGV8v4a6Gv1jWjkD2h8onVboz&#10;YTQNSPzc/uzxUsmoTLbw/wDFNaq2V5+Q9a+sRpvhbch/4V5o5yeoQcUx9M0L7S7f2FphH93ylo5A&#10;9oj5Gl1ZlkTfoWqIvY+WahXWA1yqx6RqDkjgCM19fvpfhKSBlk+FuhuO5KjmoINJ8DxXMpt/hFoS&#10;tn7xUdaTgyo1Uj5LOo64JAF8Caiwz1KGnLe64XQD4d6mxJH8J4r63bTdEMrbvDelrk9Ai1KLHw+k&#10;CoPC+m+Zn7+wU+Qv6wfItze60sZLeEdRUbeynisr+1boSLnRNaCg8/uWr7MOm+GmkRpPBunFgfvb&#10;Rz+FWDZ+FTHj/hX2hnA7wrS5WXHER6o+L/7ZXMuPDmtH0Bhanrqd6Y1P/CG6vjt+7NfY50zwp5il&#10;vhvoJHYCJak+w+G8sB4D0M47eWtSqb6mjxUeiPjr+0r77HID4J1VQSPnKHipY9Uj3xqlrqjP3UxG&#10;vrw2XhgFs/D7Rz6jYKaul+DWyx+Hmij2Eain7NkPERfQ+SJtbgjZRJoerIcckRE4qOPW9OeaPCal&#10;jd08o19fDS/BXky/8W50Mj0MamoBonw/Erk/DPRN3bEYocHcy9sux8tJqMhkQRaHqTjIyShqWW9u&#10;lZNuh3hBH92vqVNM8KKlwo8CaSgx93YORTv7K8GlEP8AwhOnD2wOKqxDmj5ZW8ujt/4kF+MgdENT&#10;veTC1z/ZGo5HbyjX0+NO8OLcps8PaZtB6eWKkaz0N7mVV8K6QVVMEGJeaXKLnR8oNrkqQhf+EauS&#10;2eWINCalqkhLJoF02B93bxX1I2h+CGMjSfDvSic5OAKkTSPBywBU+H9gF9MU1EfOj5dGpayUxJ4X&#10;vEGD0QmpI7u+MLGKy1POeQYTX1Cth4YSSMjwTpxI/hKg1Z8jSMZTwXpC47CNaXIxc6PlMXeutcRK&#10;vhzUG+bkmI0+4utXWJlXQ9RUnHIiJr6oMOjFefDem8dcRinLBpAcFfD+l5x0MS8UcgudHynFLrLR&#10;KTp2rKO58o02W61vEaC4vAgfj/Rzk/jX1c0OnFFJ8P6X16eUKZJbaM8WJPC+lEA84iWjkYe0R8vR&#10;ya6Yoz9hulBx83lk5qyTqID/AOi6hnZ18s19Mpa+G0jwng2wx7gGl2aTu/5FvT8enlimoic0fMEc&#10;16FdWnvi+eG8k0h/ttwqtJexrn7wiOT+FfUPkaOQx/4RPSyf+ua0og07cD/wj+mjHUeWKfKLnPmT&#10;/Skttov9QJ9TCajkn1MxIv8AbGpH0X7Oa+ovK0jI/wCKd0pvX90tSCLRtsmdC0hDt4/crzRyMXOf&#10;MET6r5ce+w1AjPLeUelXDIQihYtTPA48o19JhdM2t/xKNNJz08oUbdM2sf8AhHNJ7f8ALJaXKxcx&#10;81ebcbkxZann08o0brrJzaaoD/1xavpN1scDGiaUp7YiWmHy/Mi3WOmk9v3Ip8rDmPnDF1kFbPVW&#10;55HksKcv9pnP/Er1E8/88zX0wr2/lFTpeln5f+eI5qAfZAZCukaap3c/uxTsw5j50A1XcSdA1L7v&#10;H7o0oivnYZsdTA/65Gvo/wAyAQNnRtPzxz5Y5pDJbeaMaVppOBz5Qo1DmPnBrXVOkWi6q4z18tqj&#10;a18Tm3cHwlqhyOG2nivpVrhdp221iPbyhUXnybmJt7E4H/PMVLVwUj5iksPFvlzD/hDtWdm6ZBFb&#10;2gaX4tS8jM/hSZEZ8sWbkY6V71LPuD/ubQcf88xVMFSs26WMHscdaagDncwYPP8AsFuG3424I+lO&#10;I+VsJ+tW5Rlz8y4B7d6rnO5uDwBTUbE3IcNnnHNPMamM4lPtSkEg8dKQZ3MPSqENxg8jtTCDhBt4&#10;zUzDMqn0FBAw/HpSAjwu/OzmpGwRgY60wlfOiJUfepZAUkB3ryBgUWGNI+ZMDqafjCH9wPzpeNoq&#10;N2bdxg4FFguB25YbMcdKTPcYpPm3KCuMjpQdu1sA8igVxHJ3IQvIFMBJDcEc0q5O8bTwalP8R2Di&#10;gBvfpRj5T70uOvycAetOynln5TmgCM8MPk/WnjG05HNMIbvijPJ4oAkBGMY5J646UjZ6CX9KQf6t&#10;uafwVyB0oGR8cUZwVw3BNKRx92mc/u8qetAh5z83FRktv4TipedzfL6U0gbx8/egYgJynJ5HSnjh&#10;Dxxmm5O9vl4x1p4K5655GaAGgpnqT7Cl9aGVQ5waBjIyRQIjyRKcJwepzTwo8tctnn1oKjfnBoPQ&#10;8dBQMXHB+WmHO/p1pyk+Q/A6+tHccUACY544p527Dx3pvrwPpRzg/LQAzL+aetPI+78px2pQPlOS&#10;aYd32hecjb0zQAZ77P1oBG1eOtL8uR0HNG1sycjtSGKxXMm2LPA/CmjPl0/DbW5FJhcmi4WFHSjC&#10;kLkd6bg4binAHA+WgEKwB/5YDBPrSELtACnGOKOfLbj8KbgZ4FACjqPlpw27RSfwtxSH08s/nQA/&#10;u3y/rTcDNKN3lTnPAIwKBkxkhRTAbn73Ham5OF44zxSnOH4+lKqDC5fkdqAHc4Hy0cfP+FN7gYPW&#10;nFSckOOlAACuRk9qMDa1NP3ulO9c0ANKv5gGAB65pduBjIJz1pOx+Y0BuZh5Bzgck0APH3V+UdOa&#10;M8Y2DGaOdg5pO7c0CGkn5RtNKM80fjSqWy58oY7UDFz1+WkDYTHl9Twc9KGztPyd6dhNq5XPqKAG&#10;F2zgxcAjmn/PlwFXoKiChjPiU9RxUmDtmIkGcDPtQAhKhW4zTTnyoTnA3dKcAgiY7SeaQjPk/uzi&#10;gBT95/kGMDvSYOTxQwO5wQcUcbMjPTgUATKE2covKmozsAb5e9IhGRkHIPSlOD5ny96AAEZkHPaj&#10;n5qbj5T8tL6cUDE53LxRxk/uh270vy88U0/eBoEGDuHyj6UuDz8w5pBu44p2Pmf8KQCcYNLj5Vwn&#10;H1pCDuPy0vIB+X9aLBc470G2kIyAQaccbRxk5owcjLVoXcjwM00gZfnninMRk8npxTFLYbjvSEIf&#10;vqCevembT+8+YYqfHIyajbAYdjQIi/5Z8HvR/C9OPT71R4G05B570MY8KpGTjioWUh25GO1THOz7&#10;/aozncvFCEiPJ2/e5o4y/I7UpAzyKbzj2pjGsBkUxh8vDZOadhiRk96JAwl/1eCVGOaBEOAQ4MZ5&#10;I5pWEeRzyBTiG+fJHao+PMHFAEZ/1lRkc53GpmHKDHPNMKksTnAFAEZA8tCGJOenpTWxv5FObHmI&#10;AOlBCFXJJBxQBA2dpwM1CSPtUY5+Ydas4OMY700qPMJ2jOOtMCPkIcGmHmM8dBUo2hGyO9RFm81R&#10;5Bxu60gK/Rly38VKxG5Qc8jippVQ3CggDIFROCBjK4A4NAEZJzkbelN/gFSYBQg9KbjhR7UAMO7b&#10;0GB+tD+QbcYxuIpSDzk00+V5Sk569KAK+MKOSaacjd+FSbgZCAp2j7tIy/K3TpTAgKrvzznNIfrT&#10;8ZTk0w7d/LYz0oAQ9Pw/KojuCn92Cc1N2kGzvwaaVbYx4oAiwm+Phs45prBsnnjNSDAcfKM+tIx+&#10;U59KQ7kGD8mG60pBHmZ44p/y+UQRznihlBU/LgfWgCEkmM8dqaATEP3oOM9qXAGetOB+QEA+3FAh&#10;u0FFy1BUhEIIoP3cHOKQk4wQcfWgCE7uQV/WlH+q+8T+FLhSQQaawf7PIQgJHagYZO3ORjNB3D+H&#10;tTBvMS7oGAzxUmDtGSfu0ANbnGSvFC5LAFsAdyKaMgk7DuB4z3pxZihLIo+lMCNifMPymgU5v9z9&#10;aYDyBQID0+7mnA/KvzdqTnPXmkJ5T3oAMNjO2l6xy8DHrmm5bLg7TTRnL5UAfWhAO6ds0hP75fmH&#10;SnfLsPy0mf8ApkOnBpgNJywyo9qfn5G+XtTSF5yKbx5a880AOx05IGanLYtlxgnb6VAMfKCakDfL&#10;jyxnPFJgKpOzkc0jZEvERoIffJ+66Y6Gnhh5JBjPsaQDlzinr90nB61GCfMX5h0NSoflQH1NAByS&#10;OKeoO/O4Dn160pHzHinDZlck57UAOx8xOKQAkH5qMpuXJOaeARk7OTTAkUKIo/3nPelwOTtpVUMV&#10;HmcGnhQHKk8ZoGOAyvC9PenqH+YbuMUny71BBHFPG0D7tFhXI1EnnEFcjsRUoH74ZUinj73WjBO/&#10;OOnFAAB87/IMfWpCEAJCrTVB+UFjTsffoEM5ycGnqDljx0pUAx071Mq5DZQ8d89aVgI8HJyB0pME&#10;wgbs/NU+1e7UuB5h+UUDGDAQDAzSgHLHNOIHPzc05VOwjv60AGBwdopDjDYFSKDvwT+NK6HanzD6&#10;UAMXovyd6kAG89vSkQfeBYU8A7lGemaADAAOetKMeURkdaV8bF4700AbW49KAFwd0fHenEDe2Yeo&#10;9adgbRx0FClcjmmAoGIpAIs1C6OxjG/Hzc+9WR9eaUjljuHagQ0piBdpHTvTF/1udmOOtSjOwg88&#10;08qBCDsPT1oAZgeWMjBppVS/DAjFPHzRk7CKCF+XIIH1pAIFOxMY4PNKFUbiFApy7ckeYuO3rSjO&#10;w8dqQxAPlzsFNI+Vxj04pTsWBN07ZzTuNuQvamBGBkD5Bz70u0iRuealAPlninqDljuUcUAVjjBy&#10;ppMJvOAPyqcgE9aQqAFIQCgQw4zHnpmlKwHPyN0p5U7B8o/Oj5QrZTkjrQKxBtIjbKE88Ggjgc1O&#10;AfJwSDk0FRtPFAEOE5+TqKYVG7OypyBk8Up+5QBAV4BxSEStCQACAOaf3XEgzQvEjsM5IoGVwrY4&#10;Yde9BBDnA7Vawu5vlxTcHcfrQMr+X8jZBJ9aYyfOOB1q1gGmkcigCsw5Qg9ulP8AKJhz5mMdqkwv&#10;Tnk0/nYR0HaiwFPactleQetO2OYzgHAFTFflxk0q7gmNnanYCDbHsJyTmmFcM/BzirW373FNKuCf&#10;lFGwFNUIZiOcnnmnnIzjr2qzhQkmYST9aUCM7TtouBSw5RiFyd1IQwQAnHFaDCPzFwoHFQMhyx96&#10;B3M8YMjKYTx39aeUGGwvFWtoMqfKODTWGJH+QdaLCuVSjbDiBqZsHmP8mOlXZCfKAA57VDsba27q&#10;T1zSaAqvGgZiDk96gO4p/qxgHirxUeZ95uajcAH/AFPJPFICkR83TvSHlXwhHAq0V+cAgcimNG+y&#10;T93TQ7FcIMtn86Y8ZCkrID61ZIIjiz970ow20kRGmFioBOY0OFwDQU+8cLke9Wm3Yx5f4VCUPmZO&#10;fzpDICMjk9B1quVcByqkjpV3blMFD1ppWUIMDgdhRYTZUYEJHhMnHSogrkyExkDNXSnDGm7TgfNx&#10;3pWEUW3B1/dk03HykiPOfatDA+XgUhAyMgYz2pjM4By75gA9CKCo3HirxEe4EZxiotuVztOM07gU&#10;GDeYw8o018GZFKYHrWhgbx8mOaR1BZsxqBxzRcRQ+f5gYuB0OajZRuYZI6VdKplRvPPao9h/e/uh&#10;1HNAFTYu9CD2708pEbdm887vSpSnMubc9OuabgehNFirlYqSG5H40xlfDkIcg9atupIb5COaaVIQ&#10;nnmgCltfcT5JqIgbhwetX2B80A49qYy/u5M7R6UMCiwPn8KMYHFRMilpP9GJ4HerYT5z+8ye9LyC&#10;fl79aQymEIJOxQMU1kUhxu6jir7JkAHPrxURRcjER/OmIpiMhenfrQVO8/MOO1WyuX5BxioWBBkH&#10;lng+tICvhd55pGC7z06VZCplc4HHrTSihnO08mgZVI5NNI5b5Pwq2Vj8o5GMj1qPA2thQeKdhGe2&#10;4uT5RpgU+b3xjir5R9hJg5phX5o/m5xwKQFQqcDnimFPllI4OKuFfmfKYGKYR8pz+dMCp5Y2pnk4&#10;/KoNreaf3Y68Yq8BgcrTCF2nikBRIbp5Zx600Dlv3RxkZNWmU/MM9RTkgyv/AB8qo2mgZTKjeuIx&#10;jHrURDFnBAwOlWlUrJMPLOQ/XNRsreaTxiqC5XIGR8oqBtwLfP2HarbKm4fIfzpMKQPkHTrUgimw&#10;JV8gHAFMOdwwgq2UGR8lMKj0AoArSBmgOX59ajVAUfc5/CrZH7tsjtwKhA4PFAXIGHTg8Hig58l+&#10;lTOAVQF/0qPB3U7jItqFnPzdqaQPn6du9TkHzG4AApmznkHrQBDhdxBzmjChj948VZ2rhTimMCEJ&#10;wKARDhSnDGnBTnoeKkRcgAofUU4A+cq7aAI9vIAFDAYfIHarBBCjLLkdaaduR8uSaLCIAARJgNg4&#10;qZVIRMEdPSnbJCpP2cYzzzUpU7BhP4fWgLkWG7L+dKd+OUH4U5fM8wBowKRy4bo2M+lIAwu0fKc9&#10;6Uj5mITsO9AKfLktz7VNtzGoMZ46GgRDsTauTS7T5f3e1SFFymQ2cVJzs4x0oC5WCHcv7odfyp+w&#10;ZY5WrAjyW5IyOuaYVIkA81epoAh2rsbIY/jil8oERnzCM+9S4O4j5Saf5ZJTMhAzzQMqsv7xQo4x&#10;R5LgZJGc8VakWETgDdg4xTtv3cg0AV9p8k/KOBQApVfm7VbKqWA8rHFNEY7vjntRcRX288Gn84Hy&#10;c4FWvKJQfLwB0pvl5eMbHxuoAjVJDIpCEDbz70hDG5xkgZ61oBDlCFPA5pjJugcY5zxiiwXIto3p&#10;8hOan2jcw8jHTjNSxxyCFcgEirAUEkGLHHXNMVymY34+UYHp3qcKMx4A6VOEG3qTz3qYImVyR+FA&#10;FTZIJxgcZq5sfyM7enUUuFw2wkmp4wxjAZD97mkMqruXzD5DNUynJGUxxxVzA8zAgAwOtIY/nX5Q&#10;DmgkbjEUZyOe1P2uduGAAPIqTyiWG44FWY1RWOCOaVxEATlPl6GrA3hiPK446VJtHHzDNLghAdhN&#10;MdhMDIIRunSpP426jpmpUGZEyuBj0qR/JDAB+tMCNVfcMDgH161PhcgYHJ7UuD5K/M3TtUkaqIHY&#10;x5YnrSEOVXCAjr79qcA4nGSvHelV8y7Cnpiptg3NujPPvQJjQVaVflIqQR4lkPOcjvSqi71+Udas&#10;hBuBLEe1AiMrmWPDgDHNSIqnz/l7ipdpDdvu8VIiARHPXNAxgUcfL0FTIPvcHG2nBTk/LTsHcAB+&#10;VAWGKHM/G/H0qyAu18qaFBA+6OOlSBWwTsHX1pjuCgF1yKmAGHwuemMUbcFgYhnHHNPiDbnyPoaR&#10;IYkIT7uM1IEUxsCSKXb0G8E54qUDBAKDJ96AGBId68AYHBqRdu1v3wxupWVgEyBT9qFFG3HFAAMk&#10;MRigI2CfMFWYwojcbD0oI+Vv3f60xAivsY+VGcLzmgqNsvydSKlThSCDk0v8T/J345pDG7V3Rggd&#10;Bj2pwX5nBUdu9KULRnnjNOVMdz0oAXbDtG2PoO9BwIW4yc9KfhPlBPenkRcDzMUCIwjlCduDxUjJ&#10;iMEkA46Uhkb7TEFUAetOx+8di3OO9ADBux3AqRQmxQ0oPNNRcnDSHk8U8hQmNvbigQZi3NtINN2n&#10;DdaaAo555NWB/qm47UANWJcglulLjGcA8GkDMIJDtYnsKASUGVoAQjLJ83enjb5hHHSmnoaBwuSO&#10;c0ANY428E0qsBC2ZD7CnHDbM8cdqQogcnC/nQAAjaAAMGkO7slSDGDlccU3gKSX78GgQqoByx5oP&#10;U4aglzFnaTzzSc5J8rFADSOnyUuPvUdm9aYS+9f3ff1oAec5+7+tNP8AqG4ODTgDjnkn3pMjHOaB&#10;jUXG35c/jTgTucbeQaUHBchB0ppPy9RnPbtQArELIB5RLMOmaQgGNhgAe1KoGXJiOT0OaXp/DmgC&#10;NIoVmLCFcnqTTx5Ymc7SARQeWPXbik/hU84yaAHjYFch+n60zrEo35o/gI4+lIe3y8kjFAh3O8/L&#10;TCW3Sfu/SpipEUhOMYGDTB5QRSZTz0oARcZyUAOKkb/V4LZoGPL3bce1MJwzHpQAEjzEHcmnErhv&#10;aq3/AC2Gdx5OKk5wfk/WgB2VLjANLzTRu4+WnccktigBe54pGKhM5Gc1KoXLDJ6VXZV84ZQHmgB3&#10;O4cdqfihsZXI/CkLHzCRGBgCgBcLjg9+RSMcW82IPmPQ0hLbXwnU0Ap8wOM+tACJwhBQZ9aSU5BA&#10;49Kdg88dqcV+XJWgBAsh08nfkgcmgAhDmTnvSM8oiuBsUADjmlTDW6EigB2AUcnnkYNBH3/l9O9P&#10;GwxL16UhwA3y9uKAGY5Hy0H7547071phbDphec0APwdxBxTsD5s9aaCWd8pzijDYbmgBSTtbA7Uw&#10;ZO/dEc561IFwSC+TTlxsYbR160AA24b5RxjvTeSknyDAPrQfuHg5z0pMdcIQT70ANO0zAhW9uak/&#10;iPFKqkMgbrmlkUruywPrg0AKOp4pOMn5cnikXcUztODTwBlj5WPSgB5LeXgkfWo+A56A08hSVBXI&#10;zSmNDcEgEDigBQH8rO09acNw5A7U5xIQoDAAClAAj5PNACqAeq96k7v+79O9NCny5MjgCpUB8vNA&#10;DFDCfAkIJX0q7GzfZYw4UkMcEVEoy6EjkGpTtynUc8UNjLKMMDinl8nHlkAH86iH+rH0FPGdp6UA&#10;WAyBVHkJxSggm4IjbqO/SoAAY2JTnNSZwTxigQ/d8xFKGbdJ8nSos/MMinjGDQBYEknlkBuKaCPM&#10;yM9elR59RS9vSgCbccsQOo71FyJDluvXFClMMNh9jSt0oAVSfMHAAFSZU/wNioR79hSo4ZJMAgA8&#10;HFAE5ZAMbQOPypm7kndmoiY/PUHPzU49CNoxmgCYMxRiHOMUgYfLzUXPyilAAY8UDJWd84Gdp7Zp&#10;c/J17VHnkcU5fcigByjBzub3p5YFCPLGKjG3d1pTjYORnNFxDePlyxxUqt8q/LmoWzuPy07JCcig&#10;dyVtm3PzfnSfIYgN5Oe1QbsXSgoee9OK5mJB6UATArlcKBx2pDzDKMEZIpvRDzTVYlCSuOaAuP3M&#10;JOcZIqQBiw/e4A61BxvPU08ECKT1xxQBKz/MwFR5+c0wN8nKHrS/IYm+cdKAJAU4+UZHemk5P3u/&#10;WoiPnT5af2bigAy24YY7frUin92/PQ1CegHvQP4ueKBlgtkDIX60hdtp+fjjpVc5Z48MetSkEJ2o&#10;AcT0+brShnCEK5AxUX8XSpFxQA0bt4yOn61L8ux8AdKjOfNY7s8ccU+LY0UxZgDnpmgQEt8vPbrS&#10;AsGfk9KU4zjIpF/1h6DjrSGKSdvDH3NKANrgMabubzWUwDr1zT8sH27Qp7miwAQC4+ft6U7AyPnw&#10;O9G5QWAbPvSE5LZUUWGKQN3BpAp25JwM012XeuB2pN64X72aLCJQjELytIUjBz5q7sdaC6AMCxzi&#10;mhkO4E49DQFyQL+7fcQc+9KoQQuAB+fNQb/3zKWX5R1o8wZJwBjpTAeB8z/N3FBCBm+ZR61EHyz5&#10;mXIPSiUA+UROBz60gJxt3HnvTuNuQ6kmq25yseeu2l3DJBJoAmz97ilDKM5IqA7sYDU3EhTkrQBa&#10;3RZU4OR70Fot0fBqopxIVKsD60pP6UxlnzDhslcZ4prSYRuCKhwMdKQk7l57UASBiQCPM/OmAtsc&#10;GQnLUnpwKMcqcUrBcmLkxj5WIFMJ/eZxzS4OwjbSbQCQR1osBJuODxTdxyKYysHGQeaXA25yc07A&#10;SbmwBk0mV3E5bJpn8R5pedpG2gBx6nrSE8P83bgUgJ3Lkd6Vs7j8g6DmlYBFdsghT1qTcczlosEY&#10;xTMKFbBFNJc7gSeoosO5NmQlmZ16cCoi3LcdTRnhAc0N908c0WETJJGISDHz2amBpBcAgqP61EMb&#10;un0qQKxgY7hxQA7e3zHaCc0pZifvY+lVwuWHzHIp4HI4NMCXJ8wcnpS7gEmODnAqP6sORUefmYZ7&#10;0AS7jt607JKH5jz3qHncvAzUoHyk470APVuRx2qMs24jIAowNtN/i5WgB4J3sefzp+f3b5Zfbiou&#10;MDg0Z6nFKwEmSNuG/Gmln3H58etO3Q52vkDAwRTW74QkYpiHKTvHbFBxl+SeajTcyjtz0p2QN2Rz&#10;60ASbiCuETPrQWyX+fofSoj0GOfSmgt8vFICXJ3fe/Sk3MV+/k561EGWlLPlf3a0xkuTjvmmEtvb&#10;5jim7m3gGPj1peMH5fpQA8u5UDI46VHk+Ufn/Smn7y/NzjpTcnaflpMBwYjOGBp5ZsS9OlQfKEPX&#10;rQc7Bz2osA1i2T8n0qFydvrzUx7DeDxULHlsqBxQBEx5bAqBicN0qdvun6VDjk0AIM7KTHynnrTw&#10;fkIzTCTkcUgGnG/p2o5weKCDg/LR/CKQDSMknHSkZQwO5iemKkyvAwaYcA/zpgIB+7yBwKU7drAL&#10;jFL8+WOBjHrRztbB/GgBufmX5FOKG2lh9KUj35pCCcHH0pANQBblyOcijnzZDvPJ6UrABW6Dij5f&#10;m5HtQMBvFwcYxikZT5khDjBNOw2Fzkk005yPrQIUZ3daaQfMqTg8AMBt5NMwRIP3gIx1oAQbQ6kE&#10;n2xSknc4CDHelG7A+tNIbzc560AL8u0YYdPyp6jrkd6j+XkeXketSDiAcUDG87ycGmHbnknPbinO&#10;WzGvy8nrSndhOF6UDGfIVxu704AZkx2FOwMnil4wOPxoJGHv8v60nPPHFP7jmjYdrnzAMdBQAn8a&#10;89qD977uKdtwAN340nr7UAG1dnKHI96TDbaf360h+90oGNwNw60c5z6Cg9s+lAGUxQFx2T09Kacb&#10;F9c0uRjGyjjFADVOCmYyOetPB+ZztphIAwRnJ4p/BJwuKAG/Pu+5S/wningExN8649aaeHQbecUB&#10;cXjafmowcOcCo8n7SB5ZwRTsPmYnG360hgc56U3ueaX+EfOM0oBJOUIGOtAB3+tJ/e+ankAbqTuK&#10;AE5+Ye3WlXhB830pvOV5p+FKnIOe1MAG35sdzTTnctKeCoz2o9OaAHAZTBAGO9Jxt4NJ/AOTSZOG&#10;+QZHvQIXHzA7P1pefmIXtUgCG3kO/BA4FQ4bONvHrQAo/jpOAy5FKM45AzSEORnaeBQMUleeT9Ka&#10;SPMb8OKdxhqZtXzV4I/GkA843LgdqDnZw9IvVhxnNKQ4cZxmmA35/MGSOelOJOc4x7UZbJzGPal+&#10;bDZUfnQAg6sdv1NL+7LLv3AeoNIf4eaTGQMoKAFJTAx07Zp6YNvIwkUHcAQaFDcjy1AxxTTH+7TM&#10;uDnkZoAeF+eXJ3DAwfWmYG18EYBp+SGjGVzikK4ROc5bmgBgA3Pz6UHqflpCfnfC8UYzjIwKAHcZ&#10;+8KUYIbpTCoEbEZ603BwcOQSKBkpzg/L+tMHT71MAkzgtkU4Z2j5SaAH4+b6Uvam80cgdBQJgdvm&#10;NyKD1f8AeDt2phPz8xH86k+Uxt+6xmgk5Nigf7p5PApu35pMe1PP+q6k4PSkOMvx6U7lkRHOQBTc&#10;fd+Qc1N35FB65zzincCI4wvyiomLESEop44qRgfLPNR4y7De2KdwIMZHAqPEm4/uuM1cwNp4pDja&#10;c9aBkQwQPpTMdKkxkEDFNKuNvyA0rARkHdnb2puBsf1qQj5Tk9KTHApiITkMee3FMGcnJPtUpB5+&#10;b9KQAdCueeKAIznYTtGPrTCEKN7VK+N5BibB9KZhA7cntQAwjA/1fOfWoyDhuBUpBy3NNwM47k0A&#10;RMMFsqKNii2BzyWp5+9tbHTio/nDMCnOfWgCI53nrTW/5a/LnpUrD5lGKaVXJ5NAEBzxhBTCB5Yz&#10;61K3AxtNMP3hx2oAhbBlQEHp60jAFG+Y8il2nzJPl70MDuGAaAICrfLx+NBU7U4qRiuDkdKAVMLk&#10;N0oArHzsyAwD86TC/uhuJzUpztfk0zjevzUAREHzZAYQB6+tMbBU9cVNIQWI2duKi/hpgRn/AFbf&#10;Jk03ahIBJ5qU53jr16UgeIzsnlEEnjNICFgFk+o9aiJO4jyxjPFWpFHmqC44FRkYRsKevWgCBg3m&#10;KPs3aomD+bg4AI44q0Wb5huH5UwgkIQ/Q0wItpwTj680xshOO5qU/ePXGeRmmnnPy0WGRjbk5A98&#10;0ENvBBGBSso2gds80EcONvb1osBEVBUEE+9MAzngYzU/SJxz7Uw7cSApnpQIiYDzBhcDHSmkN5LF&#10;Sd1TEDb17U0A5I3AmgCpm5yp8sY71NuPkAYpzfxAoajIPzduKQxDuMhyRz+lOVV/efSogG4+Zyc8&#10;ip1cBG+TkigCBuFPFMJG1MA4p7glunemtjIBAFNCDJ54qNs56n2qXBEZ+bpUf8XSmAgXEyEOTxzz&#10;TmHAyDjNB27j+6xwO9OJc5Hl9KAE42jjtxTW3bxxximkv5gG3jvTlHz/AHjQAo6dKTnA46d6Xnb9&#10;00KFKyZY8CgBeM/dFL1Y8n2pmG3MMY54p/zbvudPegB8ZbzeUOMHOak2AxlhjANNVlMbAwjr1pzr&#10;IBaNFGWy3zLmkAuwhW4PTjinxghBkjqaP37PHvcAAcgVIBy2Y+B0oAMjzQMVKAuR8gpUSNiD5iDB&#10;pxyLhBsBFIBAAZPug1Mucg8YpVAGTgYzT+pP7s4pgPUKMHaORTH3AjEIPv6U9QDGCG707B2E7Rx7&#10;0AIuzykz3pwBOORjPFADbxgcZ5qQYDHmi4CqBinYbeOKAATnnrUuGw+FHagBoUb0OD1qQou/IHJN&#10;IowfWpP46GIYQRLGB1INPRR5Umcg7vWlx8xOBj1pQDub5Rge9IZCPO89h5GR7VZUMU6gYFIMhmII&#10;xjvT1GA+O9ADR977tBx5yjnOKd65TGKkGMjKCgCPu42HtUq7cMCQDjinEZfhQOKaUO9T5hzigBoU&#10;72IJ5PNOUDGRG3XrUoDeXytOA45PQUWAbjg/KM0mBuPy1Jg+o96MfMfloAbj5iRHj8aaAvmr8nU9&#10;asYGPuEUuBkcCncBhHzDI7UKDvP0p+w5b0BqRRyeKQiAgY+71p2P3B57VKVXa3JowMkbh74oAiVT&#10;tIx2pdqFQCM1KR8yYPfkU7jzeF7UAVxHCJSRnJHPNPVRjham2LhSVoAXc/zYI7UDI8JuO63UnFN2&#10;rg88GpCPvdaXHz9BwaAIwOCQvWlwOOKkxwvGOaXa3z/JngdDQBEfun5ahLEqwDHIq1g7X4oVId5y&#10;uGJoEVB9pJ/1ZxjrSgnzFVrXqeDVlhKJkAjXAp3yh2JhHGKAIWXbnp1pW2eUSFPK81JhSJetNAzF&#10;wpPNMCEfw/KcE0uPlb5alwuxOR9KQjDdaQyvsBkPBz9aXad0gKDtipSrYJGOKbh8NzmgBoBwvy1C&#10;3mbjwcZqyM+YfloYfNwpPrQBDsfyj8pPHaojnPCNire7CEY70Yjx6nFAFQA7l+Wn7H2sdv15qcBd&#10;r/uh19aac7j8nH1oAhx93ufpTeQ/UVZ/hb92DzTMIVbKHJPFACKG8pzgmjB8vGBjNPIG0jBx2pAG&#10;3McHA/WgRGQd4GDgik2gR8Dv0FTfNuX27UEfKxABPpQBCfucIM5prDlRtp+PmJxjB55p2CADnJ96&#10;AICuFcFFzjjnpUITlsyA5NXShIl+Q9R3qIx4kfCtnHU0BcrhRtY479ajZfujaeTVrYTG2SetBXB6&#10;dKEMqEESkeSfu8VGQxKgxk5NWyJNpGR1pFX5hgmmBSZGEpxCelJht0YIIrQdfkOWHA71VG3zQGkb&#10;v2oSHchKr5cuYwTnioB5/nzEW6qoHrV4AbGIPGai2sS/ApgVCreXkLnnmgKNycEDnrVoKo6o3Whw&#10;pIxFgY6UrAVGUZT5himbV3uMjnpVpkyh478io2TDxjBzQBWKfKflqMqQD8vWrpRvLYkDFRlRkZNA&#10;ypsOwjZ39aYRgNlcZ9auEAMR7VEyEpgxMRn6UrCK4VTg7BimSgGRQIsD61dKoEXAI4qMr1PvzQ9A&#10;KZQ/MMdqgdWywJ4zxWkqM0UpxjAqEIPMILdD1oAolCZEOwjApNnLZiPTrmrh3FsE5GaQq2H+UcCg&#10;dipsOOB9c0xlwRyM1bC/K38qQqCT8poAoYyvIpGUBFIbNWiiZbk4prAbT8o60LULlPb+8HWmlPlb&#10;90DzVsqREcRk4FJtJXhBnHrTC5U2x/N+72nHSoXUbHPksffNXXVi7Ztzx6Um19p4HSgCkoJiHyD8&#10;6aVAV8JzxVxUiUAEE5NREJ9pcDNNCIN0RVV+xsWxzURXhiY8c9c1cI+VsBfyqJkBU5U9PWgLlQpH&#10;x/o/45oKgA/LVgIRvAJ60OFKMNxosFygEcyyHyG2k0vlgKxwfzq2rnbsyMfSmuvyNwc59aBlJmwQ&#10;Kix1JTirRU/OPLpNp27SwI9qAKZznIGfpTSG8lR5Zq8Y0GNucd6jZT5fA5zzSsBSaNgp+XtUYGdw&#10;285q+FbJHy+/NRlcM3yDNICk6nggE8cioW83yUxEwO6r5HydSKjx+85IJoApFXBOY+oFMYZ3cYq5&#10;IJCi4UcGo/LO85UdKYFNlAP3aj2/Ieeatsp2AlR1pmwZY4PWgCsw4TjtUTqx24jNW2U5H7nnPrTW&#10;BVzmM9BikBSZeV4xxTAi+Wv3qsNktj7PnnjNGGzjbxQMqlckjYce1MKgFwCTV0oS2OMUmwCT+LJF&#10;FgsUdo5Owj8aftYqhwAM1d8tAGywz6U0qufuH6UBYqFXweOKj28EGB+tX9i+X0p6LIHUi3DZBzRY&#10;CgoOwELT1j5TLDFWgke6TCt97kYp3lgknywB7GgRVaKLaygZz706KOFUI8vqOpq0EUZxS4Xd93d7&#10;YpXGVgAXyBxn1p2045SrO1MR/uDmmnasnzYzQBEY2ZSRbDjvSeW+0ZjBB6VaG/aCM/SnYbeDgZIp&#10;iKQjBCH7NjH61JjA+4BVrBHOB9KQKhaTdE3WiwFP5Cf9Wx9PapAnyD5wOKtrHHs4YdelLs5bFvkC&#10;gCkY3IUrIevNKIQJFLbs1eKDauMgY5FG2QofnGAOc0AVFWD7TOfJbNOMeQfn43VZWNi/CL71LsUY&#10;/ed6aYWKPlIZlPkg4HHNSbRxwKtGMZfELcDrThEhVMyUMClj5yMfSnoP3rZTqODVwxKIx8uRmlVA&#10;H/1RIPf0pAQKp3ZA4wfxqUD/AEN/3Sls8H0q4Sv2e3UQoBnrTmiGwDAB4xjvQJmfGjncpTgA81Ik&#10;TDjaOTxVtY8LgnAJqXbGXQCUk0CsV1jDKP3gAHUE09ouQDj8DVr7OhWQ+Tzx/FUyQqGI3UwuZ+w7&#10;tpjODjBqdoUEKFZCSeo9KveU/OQhAp2wlXxEOMUguUUCIu77MTxzipU2kMRE+M/Srqwsjbzgc9Ou&#10;akIBLnyExx2oAqor4Hy9DUwR/MP7oHIqUIoaP5nGR0qVYzuxv/GgGV/KJ6t9aeiR7h8zcVbMbBWx&#10;Gx5GeaURqb6M/YWXjk5ppIRCFOJD5BOBUibdv+qJyfyq35ahD8x57VIi4PCqeOOKLhchCr5Y4HTm&#10;lWJNmQE/HtVsRp5bEg5LdKeYkKsChwfQ0rgVlRiwK7eDVny22MDGMcU7Y6wEJBkDtmpY1YohLN9K&#10;YECwsbxXRFTaOSasiMYclc571KV+Vht/AGpAMwDbGT7UC3Kyq4DBgOvBqwqSFZMRjt3qVUTncjYq&#10;RB88m1WxjigLEASTnKEDHrUiohgYYPWp9jkn9ySKlVQQcRFcdaAICuFGVH51JHjbIRCSe1S+WCp4&#10;44yKnjVQ4G0YxSsFyEAkkmKjaPLKmIn5xjmrRXIbEfFPRfkc+Sc0xDNmMZTnaKcqfOMOoqXafm+U&#10;9RUix45LdaQDAkYLZDZJ61Ivl/L+6/i4OaTDF2+TADdfWnsDlMDvzTAc+3bgRtnFEaL5ZOTmrAQ7&#10;P4aUKRvwopCRGM7TxxTgOFyalVc8lCMGhlzNGMenSi4xVUbSNmaUryeanCARD5x06VA5kDghM8UC&#10;HqBleR06U7afl+WhAfLJ8vmpOfQ8UAQAP5kwa3Ix0NLsVhyO9Tc/PnPan4G08dqAuRiOLy1+ftSY&#10;XB4P51KAm45BpW8vLYBwBzQBGP8AV/dFD7izfLgU4bdrYPFLjliDyRQA0AbR8nNKAcJ81OX7oyec&#10;0EAOTx0oEJjEjAjNIwYcU6P7j5Bz/KjCnOSTQABSUJxx3NMIXg56e9O/e/Z5lUZUEZGaPm8vmHt0&#10;zQBGdxCgPUiKwVyQcY70uAB6YpPm8z5puBQAAP8Avv8ARlOehzTBu8rDRjrUvGGwDj60wkbmJTPH&#10;SgQjGURvtTjcOKd/yzGSeQOKVSNh+tNY5Y4b26UAIAd44OKMLs605flgYOVwDxzSeZbGM4hYH3oG&#10;LhcfhTcc0itlmAA4p3rQAwjpSqBtHzGl/ib93x9aMjzPuigBe4pMHD/vOvTin4G1uajOd/GKAFGM&#10;jn60h+/GMcbqb82/7pAxTsnNAASPtDgRjAAxQwOSMdqX+/we3FBJzwKAFJPlxLsNMwqrFlMgNSsc&#10;EcH6UwhyJvlPUfhQApLm7kHk4GBUmBtPydaUnMEfyL05pO5oEIFBycClKrhcE0c7G+Wl4x1oAjIO&#10;cYpec9Kccc80hB4wh59aAAEeaMntS5j8kfIfvHmlITOTgcdKCCUPC4BoAYACy5U89Kc6qEI796B1&#10;fj0pHLZbC/rQAn7zy3Ii4BppUZzs781J5n+gOvk8k/lSrt8sbmzgDNAEZ3+YR5ZxgU7k4G7vxTjg&#10;lsJRxuH1oGB2eYgxknrT12EzfIBjtmlAgEjuODt6E03CAytjO7rQIP4zwPzo7N8tRA/vTyMU7ky0&#10;APA+T7tC+V5cnHNKf9WeRTMHJ+T6mgBqOfPyEPJp/LXX3MKP1oUHecKBTsYkxxnFAD+NzYHGKbg5&#10;JwKOdkw2fQ04ZwDntzTAD0GEz+NKQdp570gGFkwMnvzThjANIBp3bs5OcUgD/OSM+pJp+Bz8tP2j&#10;ym+Y9RQAAr5KAIAM0f8ALM/KfpRz82AMUoBCsdmTmgAON6/KelPX/UnKnOeuaZhi6HjAqTC85Qnk&#10;UASKAWGT29aftw+aj4JkIXA4qVWj3Bd3NAB83lv8mBinLgQjj+Ko3c+cVFs3UdKmw3lj5e3NAEqn&#10;5jS4zu+U9aAALRz1JI4qQFQqDdyRSAlQAKTg9KUbSDgHFIC21vk6Uo68imBKueAAKkwuZvnH3eKj&#10;6h8H0pvAl/1xOR0oAEIMmMAt9al6Z+U1WVQLl23nk1MzMcZx0oAeM7x8tIDmRxjvSDOD7UuPagCX&#10;ILjoBik4Kn60z5sn5D+dBJ7+tAEo2/ZmPGfSpU5tZVW2A2jiqoPzHkYzT0ZvMY7ucUASDHmHMYzj&#10;mjjYOeM1Hn94eO9OJX95weooAd/CeD0pVPynjtxTByG5pc+lAEg69KkKRm2GZCKgHfilc/KBknnp&#10;QAoJ3nkmnc4po+6OadnpjHFACjnncKbnDD5CacCuz7n600kB6Bi/xD5aQF/Of5eM9aeMGMncOD0p&#10;MDcfmzQA0bjcSMc4I4qQbdopOBGOgHpTcnzGwtAEhwAOaQbtjcGmEnJGO4pQSCPm6jsKAG5OWpcn&#10;IGz8aXjuKcAPmoAaMGUgvgYpW4U4bPNDIfl/ejr0oAwzEL6UAO9ML2pp75BqQ7PKbjkngU0lt7Zj&#10;GABQAnr8tIxbzpBuGNvFJlSJRuPGO1GP3wOCcjrQMkTlRximhmDuQnANKOh4pfl2nJNADC8g/hHP&#10;ShUf9424+/NKduFAzwaQ7vMYfN0oAUk7x8nFGflfgjgU1lcngkAUc88HigB6ltx4pXL7j15poB80&#10;AYxnmpXCi2kPylgOBmkA0Z20Z+7k0wH/AEdz5Z/Om8cEt6cUMCRsndgDgUcbchPpQOSwCnp60AcN&#10;QA3d+8XKjntTDgmZSrD5uDTtq/KcnjpUgAw3H1oAaEX5RvPA4NDInlsBJ34Gacf9X170z5RI3J6U&#10;AIqEOxJ6in7U8g5kYc8U5Ucwk4HWkYsJVXaOKAFAxE3U8U3jdwB9adzufn0pdq7+CaYwHWnpt8uX&#10;Lk88VGe/y0zd8zjyD+dAD2K+YMg0qGP5w27pxTf4WzEKOPLbAHWgBwOS2E7+tIeg4pVxsYE/Shut&#10;ADDuKjFOAb+71o43D608lNy854/KgBucEYUc0oL4OV57GgBeT79Kc20DqOlACFpdvMINAPy9Oooy&#10;TE2OaTnzfu9vWgA6OtP42kcVFjLH5uhpeRK/NADj1+7RnDfeGTQcZPNNfAljPlnp1oAdn5l+XuaP&#10;wpp6r9Kd680AHOG+WkPOeB+dGJCzjfxjmmhQHOJW+90oAeMZHAHvmgkZ4LYzSkcNzTSOaAJVx5cu&#10;V7cc0gxtbn6Un8LDPpR2PNACcbRxxUYxkc089/lpcH5zQADGegqUEeVJgdKr9yMct+lKd2Wwc5xQ&#10;BITyRkClITysmVfaoME+dkAAY5zTCJPOTGcd6ALAxsIDH3phPz9PpUiDh8gce9MO3zOtAB8xKHaO&#10;DUy+aZDhUxiowPlOSKaThnIdhwKAJCMOy5A46io8SZA+915pAeWyaXI+bryKAFBYovC8E55o42rS&#10;DaoYgY5pMr5iDYcEUABxkcUoxiTnPHFMOPmHvSdGQAHpQBIc7RhB703OOwxQxG0HIqJ80APJbJ+W&#10;gE+Z90fWk/5Z9ccc0hOHOaQCnHPyimM37uLtg0uaacZORQAwk+YOKRs7eKU/xc0jcBfkPWgCInhh&#10;tqPj0qVgcjkY9KQ7QzZWgCI7svxTfXipTja3p6VGQN/0FIBP+A1Gd2R+77etWMDaeajOBnrQAKOP&#10;uigqvzEgjJ9aUGPZgsfakbBfgigBuTiQeWT6HNNOfl+QU/1qNj+9XpSAU9OlKpwxPlg4HFIcYAzQ&#10;cbXO30oANqsGYpg+mai6DIHFKS/mR/u+KkUfu2zjOfWgCLL7lBHXrTx/FxTvlIkGelGDnGByPWgB&#10;csISeMEVGACB8nf1p7K+wDy+N3XNR4lEyc8eooAed24DZ2o/v8elKxPmYBB45o554oAZjpx1obf5&#10;LDyz1607HzA4FKd5OCvagBnVVBTkdOafj7pBbj1oVWIcAHp1oG4TAYHWgdwOcE+1MUgrnFP+UvJk&#10;EccU0D5W9M0AGTuHIpQDg/O1MO0SHk1IMfNQIQkb1yp6U0kbTxTsD+70pSsWxeTnPegAA5XingL5&#10;b8DNJn5T9KPmwDuHFAxrYO0hD0pyAbmO3t60h/i+akOeeKAG4PmP82eacQwTGRTcn5Oc4PTFKMef&#10;y30oAbg7hxSYO0fLU2P3jZQAfWghMn5c0ARvny8CAnJ656UoDZAI7etO520zL54jzQApDZX5R160&#10;o24brg9aT5jnOfzp3rzQMYQPM4jGD1NMPniWTDjaTUvfrTTy4G78KAFBXI5Oe9GG2r8lNHk7JsyA&#10;HIqX5QjlZVYADB9aBEZD+Ufl708Z446igj73PYcUc5OFFADSeecCkAbPHIpJFnaND9mG3PrT0yFX&#10;K9B60DQnOOlIU+YMCeB3p5wVbGPpSMQcYGDigCIBsg4yAeRUxzkZ9OKTA8vgdqQk7xxQA7uOKVTh&#10;WG7OaYSdrfLQrfvJP3TE4GKAHYGc4FGBt7VIFj2zFuOOmajz19j0oAB95fl6n8qd26k0oCYUFyOO&#10;aRiOcDnNACd+lIBz0pf4TxSfxkbe3NAgOME5pfoR04qIEkuCnRvWpRjyxxQMbibLZHFGPkOQetTK&#10;QYnzkcUzH7k5IzmgBAq7x97k0rghgPMPSkycfd6UjZyPl/WgAAXJ+WjjA4pRjyx8v60EjdwB0oAX&#10;ClQdppmB6UoYkAbRx1FLwe1AACu5Dt/WkIPmMVQcilIJRfk4Dc0vyCTO5sbecUARjcHxkUpByeaU&#10;gb2ODyaTK7245oCw4AY+4KZzlflPfml5zyn608DqePegLHK8YBK03rv+tO2tv5ag96YyOQHYMY5N&#10;RBn8xv3Z/KpTu8xRkdKTneOQMd8daAAd8oKYcbX4HapMcOMdTTDwOlMEMxwfkH50znd91c+9SEnc&#10;BmmHGzDE555oATCZB3DNMcEAck07+FO9NO7HSmBGQN7cU0r79KkI/eHJpw8vcoYN060AQkDFMIHP&#10;y1KfvHg5z0qNgcZxg0ARsDtJGKYQPmO0damw+0U3jaARQBA2RLjYaQgEdKmwc9aYwOeIwKAK7KSp&#10;4H40m2TDZTPHrU5XkA56U0nDkc80AQ9nylN25RqlAzn5eKQhQBhaAK5AxwM5pmPm9DUzY3Dkcimf&#10;wnIHXrQBGUOZD6dajYHCEMcA9KkziVRtbnvTDuKybo8elAEbiLLfuR8wqIqo3bU6ipUBZ5PkPTgU&#10;hDAAeWcZOaAK53BW+UU0qdmQAeanwCr5Ham4HlOckc0AQlRswQMkcHPSmbV3kNIBx1qdhbmBQZSW&#10;zzz0phC7Bk8fWgCHBEhwR1phWMsNyD61N8nyDcc4ppGXGQcZ/OiwGfcuI42KRO5Cnis22uNWlunD&#10;6ZsTd8oPet2ZPulLdOvSnBI1iX92uSOcUwKmOUye3NOAyhHX0qdhEVGFOTUbA8kRD6UgICOPug1E&#10;Ry3HpVpsbBhRn0qNl7MMZFO4FchhJg4pQOOpNOwd3U9aeAQVzimBXI5b5cdKaduG4qV/9ac9zTeN&#10;x+QfWkAw56Y7VAoAm+rGrB5P3hnHWoyh85Tge9CAGJ3ZC9qY2Nhye9S4Bjk+XuKiP3hlKAK8z7TH&#10;iIZ9KQFdjHGckdqSUH7XASeM1ZXyth4wcccUARNgOcIajZcg/LUhDEvlu/FKqnyzkDJ75ouBF0A+&#10;Xt1pnbrxUzJIYM4X5TzmmAAgHj/Ci4EZ+9T1IzMCce9DKN6jnJoA5wU6d6YETBt3+s7+lPUnDDNO&#10;I+deOccUhwCfl5LUXAViduPUUiggT4UD3qUJlT+9wdvpUaI4LqZj9480AIBgjPJzTwOX59KdtXYM&#10;pz609QcA4pXARV+ZflPJqdcK5wecUgyIjwMetSKR5S/IpyKSAUY35296kAB78ZoAHHHenkAo/Tpx&#10;VAMaOJbuJldjnqAak7nrQiHLEjAHSpwPk+4PrmlYY1e/FPBOSOMU4hfLj55xzSLtwaAHYXen404Y&#10;/eYGOlGATjaelPAyn3CKLCHLnoU/WnY56D2ppU7Vxyc0/B80AjHPFFgFXIJwnOKd8xdSGxQcBPun&#10;rUuENvwuT9elIAAOAMDNKASrAjjNAU+fnnFSkJg4FABtAXp2pRtw/wApzxTwBxkHpSYO8/SgdhCV&#10;xgx9qegXB/ekDHpSBTnpUgA2n5MHtzQIjKguh3mpAeV46Highd65z0pwH7wnaOlNALkHBI6CnfKY&#10;+pxmnBfl/wBV+tLg5PyUCEIOwfKT7Uq5Bf5ep608H5MFPpS87j8g/GgCPA3DC9qXBIb5Twam2/KM&#10;0mDk0hiAHYvHagZ81jtxxUhzwM0u07QaAIxneflxUoA2/wCs/Sl2/MnPrS46naaQhGAx0pip++3C&#10;Qgd/ep8cHIpuDtPApgIcZHFNwx3fIKeFbP3SaeduMbaBDEVwxyvGKaQPOf5e9T9gMH2pNq5HBFOw&#10;xgXCZwOlLx5ecVIVby+DSgfumynUUhkQB3Hp14p2OvNG3jHP5UgDbX+U5BHOaAEIXpnk0zaNpPOR&#10;0qUrlwSpzin7cAksOtAEC5xH8zH605xw/wAvapGX515xTzGTESZVxQBUAI2jb361JhlYjcvTsKkw&#10;N4w4NRkMWJxQIYR1+bOTQFXa+TzUmBu6UmBk5xQMYQc03HBqYDLD5hSEYZzsOaAIGRvNjIcYxyKf&#10;jl+emKk544ppD7j8uB/OgCIgZ7GjYu08YNOAPmH91zn1qR8FQCCPagCuUOaXb8rcVPj5SMGk2/um&#10;+U9PWgCDHIwvQUYO8DjFOKsdpx9acAxAwMUANABzzRyD2zUoB2jr+VM8t8k5XrQIbt/fAFOaUIQZ&#10;MqM4HIqQK20cjPPNGGA5znNAFRkYSH5M5PanOCYgMH2q0dpDfSmhflPynrQBDtYHlRnApjlvLOMH&#10;8KnKjaevPfNRkN5jfuG9uaAICCIhiE9qYAu4/KcntV/A8kggZ7e1MEUpV/k6DtQCKhU4/wBW1NKf&#10;OSFHSrID7wMHqaVhhhwAaLjKTKnltnPJqMgeY+LMHpg1dK/fBiU80Y+XhBTuBWCfuZf3GPxqFo8K&#10;cNxnpV1sbRluTURRSG4Iz70XEU2R+u5cAUzB3g7ulXSn7jBBP0qMpjGIsUwuQYGDxUQzuOGBq3tO&#10;MHbTfKIaUiLHI70rjK7gtbyDyG7YqEx4jbrkdq0VRwXOV4WoSjZkzuyaATKG07+Bija+xFYZw2eK&#10;t7W8v7oIBp4RhECGHSgCiyqXbEYAwODUBB/efJ3q8V+eT5CckUGM7nBUDgc5oAz2DeWf3f600IuT&#10;lj92rzxptxvJ+lII18qQ+WeO9FgM0KWkbCcZODSlWCudg4q5tGxyI+9I6D7OBuYk9hSAogIGchBk&#10;jmm7SVY7h1q2yy7Bi05pRGfL5Vgcc80WAzWRdwGDyaQx4if9yCfrWgVPmOPLUAU0heflI96YzPw2&#10;x8x1FtXzAAM8VoNGdi45+bpR5J80Hy0XA65pXCxR2Al8xdBzzVU7i8/yEANxWkVIlmyFIJ7GkMf7&#10;pCYRgnjmgLmaFAx/o278aYyKDIRD6VpFBkDkE0xozuPyr06UBcziv/TMj3qMqQG+Wr+G3MphIpjJ&#10;mLGzOadxMq7W25ES8jrTHUbBtXcc8mrkkbCwUrGDjqM0zaogiJGCRTuBRZAY/uDgimEZXDR1fZDi&#10;QhRjA6VEUPGY80XApsoCEhD+dN2NsyAv1zV7YCVzu6dKhdV2gFW69RRYq5VZGG3AU596ZtXAOTnP&#10;Iq0V+4u1zxxQ8T7ATHgEcChoCi6ASvhSDt6Z61CyNt5Rs+lXiqZwWwSajlUh4yM9OtJoRRxyPkbr&#10;1o8ojcN44qyQdxO8flShDtzuFFguUSnzMdwqNkHPz1dlRPKj+Qk5qqVk85SQOnFIZVZP3yjI6Uxo&#10;1CNlh781orGm2Q7mzn0qB4wWGYz19aAKYUZGJeQKQoSWyRirXlMJOUbp1p+zjkd6dwM0IPMPA68U&#10;rJhj908VoGNR5o2Dp1pgjby3JBHNAXKAUhzm3JxSMDuciButXwpZT+779aDE/luSgPFO4XM0qNyk&#10;HlqXad6Yt8+9aUaKVUtY4x0GaQqQzfuxjNFwuZzR4ZQIScc9aVfP3kLGenPtV54iYojv5AqRBIsC&#10;/Jg554pXC5RCYGfK60beBheSaviP94aTyly5LDmgCjs55UZx607afLOFH5VYMXzH5mGDUm07Rh88&#10;UguVCq4Xk9KYY0MnKdDxV8R4PQdKNhJZhH0607AVdiiMYz0pyo/lMTb5565q2iMyviPpTgjng5GD&#10;RYCjsYI37tqAjGFwR0IrRORgeSuAOBTVUF2Pl4zSApoqiV/3XOOtShUMbZqUoPMYZPNOWMiNvlFA&#10;EKoC4IVj70nlkLKGt/pirUavyM9KkCsT0J96BFeNVFs6+VUZibI2o341cVWNwwBUEDuKXy7rK5cH&#10;njFA7lTEgVcL35FPVYyz5t9vHUVcEUu182fPpmnpGQpHlAc0xXKgQAHAJweKl8tgi/6vpVoLHuUM&#10;jHJp+z942bc+2DRYVymbcMWO8DFSKB8wIGRxVxUjwQ0ROfepY4YC7YjOT1JNAFEI+cFRjHanpAgW&#10;YjnJ/KrYVBKy5yd1WRHBtX94wIppAUBGhVQWbHfnpUgSMB8bue5q6IUMqYkGOeaUxZDDORu60rAQ&#10;ImRnI60FX3sQoxmrqp9zBAwOlO8sZJMOTn1pCIAoPUgZHenCNMk+WQfWrBRWIH2VgAR0qwEQBcL2&#10;6UwuVVQbQdgJB9KcI1yDyeeRV0IwKkqgyODTyr/xKv0FLULlMgkoAABjmn4n3cIML3q4Y0KY8ke9&#10;PCDYRtPHSlYTK2w7QcA8dKkVflPyHrUwVcphhk9qmVcDp3p2EQhBjpyTUu0buEYdKnKNsAC8lePa&#10;pFQiPJjy2KGOxAEPmErBzj1pxUgKGxuZumKsxp8ykzDJzxTgq72bBJzxQBCECyf6o5IHWpPuEHcA&#10;anAkLEHHApfLVhhtoGR3p2EQ7UZRkDGasOsYij2FeByKcwtlKqI+SBjmpRGuw8NkgU0BWiabzCAg&#10;x2NWQoJbKnJPSpEUAD5Rg9Km2NsQg/WkBAF+blOmO9OI+ZyAAMVNtGWDRnkjmlKQlgpDZPTFICJQ&#10;cp8wqfDbGOyniIKcdeKk28N8tADFDYmzEvHfNKNxKDcMA04IpwSz9fWpVUAv/o56cHNAhm0kMAox&#10;mnbOSNnpUqq29s46VIBweDjPWgCMh9jYToKUBv73FS8bBxzTv+ev7he2OaAuM+XZ0zzUgA3MduMA&#10;YpdvycKPzp4B2/dwAKAIyP3vfpUgAw3GaAo3rnOTUmByaBEYB4pcc9RTiAGPy559aTj95mM9B3oA&#10;QLucMO1OGfLYFeM0Rg7VyT96pnzkARqBQBXIAZeepp/HzZwPwp5A5ynTvR825hsJoAi53yYj4FO7&#10;HgVJg7Gyh9hSY+Y9uKAIurJgHFLhd8n7s9fWn4XkfypCOBycUAOBXy2XA6c1Adm0nzP0qTaN45pr&#10;qwyPLGPWgBByRgHHepNqhTkgUgUCNR7Ujq/kn9736UALxu/1f45pCoK4JqQBfIBKHoOKYSMj5qBB&#10;jjrTDxnkZxT+MsOKYVzJkyKPrQMQZ2nvSc881K/EcOFpmOR60CIyuQAWPLDmpHSMyoAgChRwO9GV&#10;ww3DrSA0DFKxrnaje/NM/h+9StneOeppzcHpzigBOMjpR8uDkrR/A2V7U0hd3WgB+Rg4Wm8c80vf&#10;pRn1FAC4GOtRnHmy84wOB60oPLc8Y4pcDB4oARSeoHQUoAzk880h/wCPeUhO4pxwLQ4U7jjnFACu&#10;U3A7Bj+VJnCSfMMH2qNSSSCOg61KuzyOYO/rQBGc+Ug2kAHk1Mqr9nJz3FJ+7DH5SaaSduBmgB7Y&#10;BIB6ioxuycgdaQA8jmnrgRgYPWgQhzuPGaUkk5wOBxTSDvOF7etPxwflxQBET8y8U5TlXOW4IpD/&#10;AB5GOOtAMv2SYeSgGeDQA4dSMjI60hz5fL5ANCgeSmTknrTwE2NlaAIsDd26/lTxt8yTK9MU4qAO&#10;hzmmj7vSgBzZy2F9KBjYQRzmpMjY/wAo6DvUMn3ydnYc5oAU7SBxx9aORGOM8UnG1wQe1PwMj6UA&#10;RgKC3y/rTw0XkuMDPY08KpDZPamSLEIx+65LDvQAh37kwuRT+0hzyKVQTIRgcLQVxuyO3XNACjPl&#10;5AGabhtzcZP1oU5yNvan446Y4oAQjpzTsdaYMb2BFOBJRvk4z1oAXauQS7e9OH+pfg4zxSZG5Qep&#10;p+W8sDYPagBMj5eKM5LDYccU8InlSkg57Un935aAHKoy3zqPc0vZMXAPJzTcZByT70KuCcKaAJQV&#10;Gcg0uQS+I8dMUpB5yO1KScAbaADA9DRwHJVKcB8nrQeEztoAVQfMb5etWFHy/wCs+uKgTJziIkZq&#10;cZxcfuQBgYOaAFXPmtzxT8Avy304pmBtX5e1PUEeZlfxoAlH3Bhf1pcncBnmgA+SG+XGeuaXI81c&#10;DjbQA9RlGHP503OHOAKcFQA8nJPNMYLu+8cmgBw5Eh8s9R3p46N+FRDPI4xThnk4oAkHDk4o+b5s&#10;HtTk2l33f3aYSfNP7s/e4oAkXPlgkknNO4xL83PFAI8s1GTyaAAbdxHOaAP3rYU9aVAGckLinnhj&#10;zzQAmflPy07jDfKM0vy7T8x9qQBhISEHPXmgB3c0nf71BzvYFeQKTLbj8g4oAkXq3AxkfhSnAPD0&#10;zBMLcHFISQy/KMY9aAH5wD8tKTwcLmo1++/HWpM9eKACmt/rAeelPGO5oIUqP3h69RQMQEeUflJN&#10;OzjbzTjtCx4IJx61Fz5rZyOaBEmcytnHApxHJyaaMbWpp3ZI3GgBfkyadkCJcD8aiww64yakG7y3&#10;+WgYhI8tTv7+lBP7k8n2NGQVIKijgj7gFADlKiT73amNLieQCFyoakx+8XmnqcM52rz60ASEjapJ&#10;YHGcVHnlju5yKVmyx+TOaTJ5+WgB/Pl8gcUZOMbRxTM89OaCwzgr1oAUkmVcHjNDEhn+UdqQbQXX&#10;aenHNHrzQMXPzH5P1o529TThs2tl+T0FI2RFIdnbigB+elM/5aNxzTUA+Xc5HFPIHZxzQAAHzBl+&#10;1N5IkBLcNxTsLgEtzikywVcR8ZpCHceWqgHFNIGTz0p425OW7cUmOG4oAeg+/wBMDFDZDS4XgAU3&#10;na42nkigk46UxjQQSvFPBAA61E52yAEN06UnzkyYQ4x1pAS5AwDxzR8nmk7wRUBzx8xJqUYwDigC&#10;QswLjIGV4qIbwVLSqTml7SAt9KZgjPXpQBKD8w+Q9KN2Q/y8dqapbyhuAzmkY4UHyj14FMYpJyOT&#10;Sbv3x47UuPlX5h0o43D5QKADc2W4HSgM4jl+QdqUYJFOwM0CG5YlD6ipR/qpTjkU045pvOwckUDA&#10;43D5adkeX939abxgcUv/ACzPOKAD+EYqI72aQHIGRzTju3gBadxsfjrQA5doUj2FObGD8xqGRXXy&#10;TtP0p+RsUlTnFAD1A2k5ySeKG4YZHNNGMHig8kZH60gFyNzfJ096axciPvg0vGBzS+pxQAuAFHzD&#10;p+VJk7m+WkYcsNxpoLYGEFMCfK+W3DZAow2wd+Kj5w3HJAoDMCflHtSAeevSk3LuIxyKYS3z5Q9q&#10;i3SeaD5Zx/OgCxnk0mThvSoznzDiMYpctzxg9qYDtwCj5cktxS7x++GzqBSbTsY7VOPejgDlcf1o&#10;APl4ODnFIere9ITkjmm/Pljj6UAOOMkc0vHP4Uz5tzfIaXnaQQOlAE2f3TfMab0UHNQKzecqlT97&#10;rUzgfaF+f+HigA43g7u1NbO2X5fSgY2sM96XseO1ADOATk49qcfvqAcjFKB8pZmGewqNyPMX5O1A&#10;Dj98jaf8KCevSkyePmNA2+WRt79aADnfj265oBOD81OAjKrmTHFRNkSKQeM9aAJMjNLxh+ajy2fu&#10;mlBGT2pAIx+Yfu/1qLJLj5BwKefvjofemkLuBxSAf6/NSd349KTK5xs6+9N5ycx4HrmmAHOcGM/n&#10;SMWMWCgwOnNHAK/MKaxXa/yenei4DTtynTpxTSfvZpygBH+btxUbBsHk9aQCEnzFAj7cnNHJaQcU&#10;mG8xPlzmnENxxQAnHmNkelRk8vx3qQ5zzTeOPlFADQR8wKAikIO0kIwBNSY6c80395mTJwvbigA6&#10;DlaYVGXJcA+lSjJi5wTnpQcbUzAMZ5pAQD7vUfWpP4RSMqfLgEelJ/EPlpgPAXeuRSfJ5zEZBBpO&#10;dw+XvTuN39aQC4GyYiFc8d6Zj5V/dn86d85dvlJ6c0EnfbjJHFMABOByaaQSzcml/iPzCnAf7NIC&#10;M5VWIjBNNLZKZA/OpiQCvy5pAsBuyxUglfWgCIn97wp6etLl/n+Y9qXGJJfkOPWlx8pGaBifvd0h&#10;WTtTAH8psnJzTiDkClxwOKBEeW7J1FSLkRE7O/rQRyOKX5QpByCRxQANksT5S9KQKRbSFpBkHp60&#10;7jYvzc96Yc+YCSeB0oAdxgHpxTW++OO1SDYSwJFMIXzPu9/WgAGNv3abgeZGMnpQM7mG3pUigfuy&#10;c8HpQA0bdzcd6cQOeOfrSPsMjYjxxUYzycjIoAeu4bzt+6OKGA8jO4lietMBl2EFlOW/Kpcfd4oG&#10;NJHljLdqeCu1yFxkdaGEQQho87h+VRAcqDnaOlAEuDkfLyKQ4x0pcnzST0AFKQu44BANAEZ4jBGc&#10;7qOMjjnFOOOBkU793tfpmgCPHzD5P1pMfM3Sn5BHL44pAFKqQnU+tAEXlxGUEq3tzUmwLC/y5ORj&#10;mn4b5h5QPHrUZ87ODGDjvmgBDnzug4FSc+W3zfpTQPmHPOOaecCNeR1oAbl/lG7ijGAadx6ik7dK&#10;BjOd33aXnjDr16Gl7DjmmFDvyF6e9AD8dTinfLhjk5o2hQwJA6HikJXcg+bkdaBDT1Hy0g+91NBx&#10;nrzmpRjZnjNAxBt2MM8Gm9M/KKcAfMcFTjHFJj5T6ZoAQkmbqvTtTcH5iW78UuF352nPfmngDcuT&#10;QIYP4vlwOKkXHlyfvecjtQcZPNMINAAwAmbApDnsabg7zmTPFP43n5aBi+oMf607AO72FChfOkzI&#10;fu0nGw4bnJwaAGjvQR8i88Zpyqdzbk/WncZPA9qAGEDK004Bb5SQelK331GKU4wOlAEeCGQgfhT1&#10;+43zd6b/ABL+NSLgg80CHE/uCDH1HXNMBYRIAF70jZ2tnNJyLdiUGe3NAxTn5CVPfmmkAq3SnZYw&#10;wfvlIOePSlAHlfc5z60AR/8ALRPepBnLUYHHHTpSHdgfITQM5ljmZeP4aFyVHPU1IMAjhc+lNPVu&#10;e9UhjWHA4zx1qMqBTsnueKf8mDTEQEjODSH7vSnkfJJx/FRzxwTgUrARYXjG73qNgMDC1PhdjHbj&#10;0FMIO5eaYEYAyvydqNvymn87W49KTnacGgCE/eJ44FHPlD5RnPU0pGLg5BprY3NgdKQCH7z0wr83&#10;SpRt8vGV96Qg7jxTAh2sDkMBimEcD5etTlf3jHf26UmBzxQBXO7J+WlwmyTLHGKc6uQ+OMUwhsMN&#10;4Py0ANUK205OOaiIG89OtTqCIcce2KjKJskJDc+9ADARsuB5Q5HBqNQPKwW5LcVMVAjjxLk45FJj&#10;kYY5oAhZR5Y6+9Q4XAqwx+cjFMwd0hxQBFxlh5QP9KYyna3AxU2OZBt7imHbwTKcY5oArglXyEGe&#10;1KwYrkxnmozJGbhVCtnJxSg3O7BibrQA1hwflphB2kYqwVbLfeHHIqM7Nw+9mgCsyxeU37jJJ5ph&#10;UkHjgYxVphyTtAFMIwEOe1MCDaPnygzjrnpTMckgirG0bX+Y9OajVFxncT70ARkElTs/Wom27ydu&#10;KsEcEiQ/SoioAmDID8w5oAi+XC+9RsDuOFOPWpj94YT8Kd0IIC9OlICqVbeuF4xzTJAfK5UnBq0Q&#10;+08DrUT5CkbM0AVx9wfIPzoIbnkVJhtp+XAA6UgGTnd3oAgcFogfKHFRnAUZFWypJJ2/KOtQyhd6&#10;kK30pgRcbfu0mGw/HGKfiQo2Iz16UEN5TjjkUARAjaOD1qJypboBVjb+6GQCarypmRTzjuKAG7QV&#10;+7UZ2iT7nXpzVlQBHGCc4HNMYIXYeX3GKLDuRADeeKXsOKlCttQhRgdaawO8c/WgVyuwkIb96cel&#10;Ioxv49KmKyc4X8KUr0559KAIcHI7UmRxxUwX7x2Nx2pCo8zJhoAhAyjfJx9aft/ddByOKeFO1hzS&#10;kAIvBP0oAaBiM4BPHFKN4hx5OeetSDkDqKdgYagBoBK8p2qZQvlEBv0pqqTJkdB2p+SGfEJNADQA&#10;XfKDbjn3p6qoyQpAzwKkAzGM+lO4wAAc0WATt0H504LlfvCgIu5TvHTkVKMYOAOadgGANtXmpFxk&#10;KQadhNu7Oeead8uSQlACMv7s4HNOTGRkZFPUNsb9aftGV+tKwAcEHFvt9KcByKUZLYIGM08xnzSd&#10;xIApgN5yvFPUZIwKmEcRtifNOfShAQ3A+lADcABs44FJHzM3pmp9gIfjPNIqKC/ydqQDxu8kcDrT&#10;WB28DJqQKd+O2RTyP3x+UDAoSAjjD71J9DT12F24Od1SALiPnGc04ptmPA5HNIBuCIzyp57UoX5B&#10;xnNSgLxyakKgbee1MCILyx8sdKcEG7O0ipRjLU7ByuR36UARAct15xSsrZGD2qQAZPympApyxCim&#10;BXCtyTipFXjpU2BjlTS7eV+c0hDSpHcUoAIbin4+U8mnIOD8ppCRFhef3YOaeEXYTuI9am2jPAUA&#10;daMcHIzQMhA4/HipAp54FOKn/nmfpUmOnNDERCMlM5GKa2wKB9lZiTwatAZTBB60hVgxyU4oAiH8&#10;BHpS7YzvPlkmgqxZsY+lSJvCsRtNAxqhdxzGAMdcUwKBu4zzxUuOW3E4o2njn8KAISBvA2tzTwPk&#10;fAyKlG0pLlOlAAIOFFOwyHOWBEQFJgZPrmpCqgMcEc07BwOeKQiIY5zj/CkkXMK4Y8mpSoy+M9qA&#10;snPKnjpTGRD7ifN2pNuYh8zVMVIVsqKTHA+WgCuFwf8AVtS4be1TkHOQRwelNI75FAiLaxRuKZ5Y&#10;KqCx61bUDyz869aTavmNzz3oAr4CsqknGOKaQcyY/vVb2jb1H5U0qu7G0ZoAqfxAiPr71PtBgcbR&#10;+dOKfOfT0FIwGHGDyKQERQgj5B9c0Ffv9O1PVXCc568Zp21S7ZB5oAh/i4XjFIQgRTv69RVjau3o&#10;QKTYpDHHSgCudu9Bjk9Keo5kBhB44NSEcnEQ7Y5pxB3N8vp3oAiYt8mAMAUgAIztNSFTuPHSnKPl&#10;P0oAhwN3SlC5yQBipscNgdqRFf8AeZzjNAEeAATsH1xSkL9m7k/yqYhdjDcMZFNwOnFICuVYo4MY&#10;OMYoVcFv3Y6VYx8rfJ6d6aQBTGVXUeYSIsk+9KnmiRSvQrzk1Y2qRnf2poVwRjrQIgKt+9+TmosN&#10;nsaubW8p8x9COM0hUbjhOcetK4FQryOM03avQ56+tWip28kVXKubniQ9fzpgRuow37sU1VPzcdqs&#10;mMgMGUfnTQFWQ/KTTuMrYfzG+TAHf1pCuYwCO9WXUsCUU/e6Uwx3AB/ddh1p3ArFU2v+5zyO9OZc&#10;ISp7DjNTbJMjLgetAjwzfNnI60XApY+8QG5qIo5Ykbj+FaJQAEbR04qD975zAwEAVLEVdkoyuCeO&#10;1MCPh8yGr2PmOARxUWCWIyc/SiwyqdwkBEfbmkKlkJ3gepzVwquxv3YqExqVc5bHpQBSMbeaPn4z&#10;UgSXbzFwB1q6kRMTnaQMU0hwrocHnigCjtXLcClKNsBytWhHGWZXcD0NMZCrPlyQPemIgIYLxtqB&#10;kO5+Op7VbIUhuaY3A+XlvShDKhReetRlfkHyjpV393l87s+1RlTvOI8jNO4FMof7ppjISB+8fr61&#10;ecEhRxj0poVt4+U0mMo+Wojk/cvyOuelJ5X+igFmIq68cnGeB6etN2ttfjtzSApFU2ocZIFQzJJ5&#10;QZVIUn8quSgqIiIi2GHB7UpHXB42jimIztp8tmznimkfuhwv51baNvMyT+FNaKLzR8zZosBTC/dz&#10;u5qGTClsscdhV8o55xlaTZHgkwg47miw0inGCbZzxyO9QkYXOe/HFaJjGxuMe1RMo6FBQFijg7mJ&#10;UUwqf3n7tSO1Xio80hUP400xjDcHOeaLoRnMHDx4iH1ph8w7SzkgHoa03UeUMBQc+lQbV+YGKhDT&#10;KJjge6JZT93pTHEQaQCNvbNX3Rdse2P61AUO85jGaYFLYNp/dfmaaVfYf3R6etXSpxnnGaZKCIWC&#10;wsW4yadxFF4/mHydPemeUu2U7znFXlQmLo5470xkcj5QM5pNDTKoVhEpMAFMMa4OW79a02yYINyq&#10;CBVdkyx+U0rDuUGUkkFwcCoyvDERN1rT8s4b93/9ejZKUwLAH8aQXM3YC3C8kc0vlsV4wODWj5eM&#10;ZjwcdKb5Yx0bg8k96BaGekcgiJZM5P5UpjbauO/StPYPKceX196TYQeO1AGcI33tkYGKaYiQcJ3r&#10;T2MZV3SYGOlKFIxiM98YoC5leU3mLlePSpduF4gBz0FWlVvPlHkt+Ip4TBAznmgLmaVlEp/0Y/hT&#10;tmY+VK1p7QN2M/jTCnL5bFAXM8RyAHCYGO9CxH5so2SetX9rcfMAPenYcMWLAKq+lAXKGwYPXpSb&#10;GEYGV5zmrSqHaQonG/1qfySCA0ZH40BczgkwjcBKXZLkhoj+FaBiBifCNjjimkSAoBGCMcUBco+W&#10;fMGB25pdr5X5RgVf25R8xL0FMKfODn8KBlYqBg7Vzjp6VF85lceUMVf2JlxsPQc07yvnYhO3NAiq&#10;FTaf3Jzj1qYK21CIfepgjeWfkH0qZGAX/UN27UCRTMbm8DmJVOOR600LcLdArISu7jNaLAsAfKHT&#10;mkGOBg4+lK4yA7jIrZOdtIEGG+UnmrQCk4wCewqQptdv3B5xTEyuI1McZx82enpQUbcT5hzV0RkM&#10;uFPTrTggMkpbsOOKLgVREu44hY5HXNSosQXmM1MuTGcBjg4BxUyxgdSDxTuBWSGPzwxt2B9c1MI0&#10;JYeR+NWQEMRAyRmn7RsOI6LhsVFjGGwev6VIEwmCBj1q2I5NudoAHagpyT3JoE2VQi/PhTx0qVEU&#10;9Mj1qz5bkYCD86l8sKigqAeOBRYm5W2tlSI+OeaETJY+Sfv8mrgVt5+QAVIQPKKhRijQCvImUQAE&#10;jA4BpFT94/yMBt6k1bjUgP8AuweRipTG27Hl9R1zQUVkVcdR15q0I18piFJ46elPjiCySkoCSPyq&#10;XDBMbRweaAKQiRZcsr5J4x2qdEX5/kJz69qtFSQD5a5HrTcMXHyd6NRDEU4b5Og9aX5iDiHgHnJq&#10;4q/IR9nxxShUx93NAiooPP7o5zxzUoU89BU5TE6fKPpU2xOcqaLgVwIiY8MfepGSPySQjEmnlVDx&#10;BY8c9PWrOzG31xyBTTEU1iUspKc/Wp9rZ4I9qlCDYeDTwqlz8rdKGwREqts6rxTkVwOT39amCLg9&#10;adt5HympGNIJQ/KMZp6pGWOQBx1oAl89vkG0Y/GpCkhk4iIAoAZjkYjGPrTwFDDK9TTyCCRs/WpF&#10;RAM7eaBXDCEgGIAY4pAAC3zcY61JiToSuAaft+Vx5QPPrQBEMllIPGeaXAJI28/Wpgo3D5cCljVA&#10;8rdz1NAEWHH8Ip4RsNytSlE67+p5oxJjIj47UxWGIgKHJbrUuBgAA9KFHPII5qxmI7SEA4oGVS37&#10;/aYz14qTadh54xTyAWb5R2p3PlyYj7UhEIHXilwpKDPenAHbyO9PKcE7aAsIVGWG09qYQ5uRjgd6&#10;epcStxnNSKud3AzQMixhsZ4xRyAT7U8qQrnyx7c0wcsAR2oAQbvKcs3O6mMR5qZBOR2qT5iHGOOK&#10;aUP2oNzwOlMQxcbW+TvS9jxUrcqMpjmgY+b5OgpDsQEEsFAPP6VKFzE6tIKb/wAtFIxTj9yTKNns&#10;fSgQ3AC8Hiojzt+WpOw4+lO2jjJHTmgBgzwMU0gFsetO45p3y+Wx70AREIACFJz15qFhIyEeW2M9&#10;c1OMZBxxuqSQqIOAuD1xQBGBthhUyAmmN5glcfZuMDnNJk+WSE/WpYnP77NvnigCHC7uF6+9PX7o&#10;G2lIbzUBPGaRlYlsEYA/OgAOfm+Q1GdxLEKTUhBKRj5QAelKxQRqAPSgCMCbzM7AFA5OabgbwQT1&#10;qZivlJgEAioh94ggYoAXnnnNPx97mkwMPhePSgZ3Nx6YoAYQ22T/AEfOT604Y2HgcAd6U5AOccUz&#10;ncx2frQAHm5j6AbTTl37ZvkPWnKB8vNOYcvhM8CgCFgvmLhuTSgOsTd8mnfLs7ZzzTTu5wlACxuN&#10;t4JLXjHy81GHZzJiLbzxU6KNzEgduKdJjqIQOBQBEAwQkYzij+AZpQrlxkgAClI4JoEHGGyv60fx&#10;9KX5vLbHak455oAXjYAcVG2DsG3v607B8o/L2pEinLyHePoaBi4PydOlOHRuD0oKuEkGRkU35sdM&#10;0CHZ+bpSdhx3607C5TnHHSnYXB5B9aAIlX94wJIGOmadtXy2BY+1GPnbj8KeB87cUDG45Py0hzvQ&#10;hOKHJ8tgI2zjilTmE7uDigB6jKng04rGY3Bj5yMc1DyA3JApwyT1JoEPOAZQIxkgc0iqw4YjP1qr&#10;dSSqiFbUmpbZmKhiG+7QMnCrufgCmNkHoDzThylxgH71O2jP3ecUCGrt81j9nwCKcRgH5aNrbHPA&#10;ApRyzUAKoG9c4HvUhMO1sMOvFRlcxuNp7d6AuHUAD7tADuc8LwRzzSqPkf5D9c0fwtwPzp3OxuKA&#10;E9Pkpw3Z4z1o42tSKW+0SgQnAXrQBLldx+Q8mmtksgwevWkyAzZOKkjC7nOe1ACZcSONnYU8chxj&#10;HHWo8ZuGJZRg96n+QgfMMUAPyBGuAuO9LuO0fKKjI/dv6A04ZGOKAJFzg5pQ24yDGPc03j7M/wC7&#10;5zSgAqv7vpQBKVP2XG5uW65p6r0GOQBQMbHzgAAdaFdC7lWJ45oAlz8vQ01sbz60ndvrSY+Y0AAz&#10;tHy/rUgwI1OOtIoAjZjGSOmKXJIb5MDHFAx2TuI20vHzVESDMcuM4pwPyNxnigRJx6UEAovPemKC&#10;S37s8CkJ6DIxmgCQEhhhaecZY80wdG+YU0n98B6igCRc4Y7OKcdnkk5bdnjmmAtgcED0p2EETkAk&#10;mgB6MSw3YBCdajiz5lyS4wWoUDaaHxngDp0oAmLZUACoyRuHyfrSjbwd46UDrIe2aAHKQTwDS7vk&#10;f5KZk4HAxmnHHlOQeAaAHAnP3B+dHGBUeflNOP8AFxQMVVfM37wgdqCTsbIBLdD6Ypuflbk0evFA&#10;Eg+7wvbnmiMku37ngd6j+bnjjFKpcK47UADODcPwetSEkquDjniocfvGO0feFSsVymE/hoAdxg+u&#10;KafuD5aD9xvk6e9Jg8nt6UALn5QeaUdW5qFjIC+VyM9KVc+XFgdW5zQCLI2lTxzR0XlajLckeWAR&#10;jpSZbc2TmgBVbfcSAxYUd6d8u4kEEdqacYxgY9BS8ZbA/Cgdg6OTt+tC4K9D1phJyeKeCNjcUABJ&#10;3nApe5z0NMPT7w+lLwc96AFZh9pGIuNvrQNvznBwTScf88wMUhJG7EYPrQA7I/eZHUU/P+iMMcZF&#10;R9Y8HIzS4GWAORgUAGRvTipFLCOQYxzUOOSdv60o3+djeeaALHODzxjpTCeGwe1KOEYZX3GajyNx&#10;we9ILkYMpvYiy8bTkmpU83AXzhjJ5pOu75cdKXsPmPApgBHDe1NPm4jO1MYpx27GwpJBpuHEmCc5&#10;FAD1Py5zS8YFJtGxvmx7U3jf94Y70APBXB+Tnt7U0uxVsw9xinDGDyAKTqx470AMycO248jpTwf3&#10;RPl80HZk4Xij14oAVGxG5MYyaUNyQdo44ppA2Nz6VH/y1Hy55FAyX5vM4C03L7iNgx605QC824kY&#10;Ximx53XAKdG4NAh/1HGKAeOD1pONppGHzkiIHHagYuczIcHpQD+8Py9DQOg+QdOlA2Zl56frQA5m&#10;JIz6UADyj8/OajJPACnGacrL5jYQ9BigB4I9KMKVB5z2pjH5uI6R2ZUQiMmgCQg7uMGk554pgD7V&#10;OD06U8LH5MuZsnjFADs/d/GjqOMioW3BgQv4U8E55UCkA49+KTjc3H0pcjn0oGMnDCgBwJ2t8oxi&#10;m4UsDkikYH0pwIw/4UwFO3HD5qMsCQNtDH5mxGcY9ad8ux/3Q6jvQA0lvKmwpBxzz1pYmOxg8Axj&#10;5TmmnHPy/rR3Xg5HvQA5uN52Dk8UnPy8dRSnoaP4l5oAdk4PAppxleooPXheKTj95+FABxnp1pjM&#10;A4xnr3pT/qh8vfpQAMHIFADz/rAfLAyORS9SOKhBk+fEZIzUvrkdqAHZYJjygT9aY2C44phMvzkE&#10;de9H7zrxkHpQAoJwPl/WlyfL56A0EHjoOKXj5vWgBP4cZoAUKABx29qYS3m9OMUZO7/VmkA/cNhO&#10;7tTGZPskmYfmJ60mPkb5O3rQQdrZweaAAH90vynOKONopPlyR0o75oEOH3zz2pR5eyQbR19aYpP7&#10;zKHGKRiNxO05oGI6jKHb24FMPRuacD8jjyzjI70hPLfLSAYS28fLS8bTk0EDy1OaiJPmHgUAPO3J&#10;+U5NN6oV29BSfMQ/yL+dKMZ+7QBHmTcvyDrTv4D8tO4weKYSd/SkAvpxSc4Yeb+lAOUb5TxTfm8w&#10;ZQ5oAcP9cPlP3ad1i+7nB5pP4jheKa2QWIB9xQAHqtKQCDTf4jT1A3OS5xjrQAz5ty4T60oxsGAa&#10;Ql9x2xcZ796XnBymKYC/wnimEfPTv4TRj5HOBmkAg9cU4Fcng0gB2D5T9KD24HHWgAbaWfKelMON&#10;7jGfQ0vOG5pQOBwKADs3pij5fLo/56fL0NJjj7tAB3X5aQ9RzSZO0ZAAJ4qTaPLJ3nNACj7hOO9Q&#10;vv3RkoOG4qUY2nikYKYB83Q9KAAYw2V7UmBnjNHzeXjg4FKc+WTtoAZj96CM9KUD5uRTiDhTsH50&#10;g5I4oAfgfOfKycevSmfNubnqaUHkgH6jNGPn+8fagAG0gZGOOabgFM4HXrTjgA8UdzQAmPu/J+tP&#10;H3etMPTindzQAnck0Y+UcUdxT8fKTtoAjHEg+UfSkZj5wwB0pxzmm4G5iOtAAM8nHU80FcY4p2Pk&#10;f92eo4zRj94e2BQMacALwetBU/aYuMcdPWg9Pud/WpAFFs/PJ9aBC8hQQw71GfuLg9epp2fkUbaZ&#10;jBPyfrQO48Y2H6cCm4bPXJpCeD8n60oK7T8pPPWgBrbvPX92elPH3RSYBiyVbGaPlH4UAO7/AHaA&#10;qlgMHlh3o/hPNJ/FwDQArsRdOogB4HPpSYbOCf0pTySSppSWBZvK7fnQBEw5I20qkAyAn0xTj0B2&#10;9+lCoDnnOBQA8bSYyGGOaaQoEh3N14p0axhJjlhx0qMseAYzjJ5oAOePk/Wl9BmgBdn3hx2o7jig&#10;B4H7t/m5/nTW4ER2cfWgdD8tNYnLcmgBBtWKQ7ckt+VLj5SSnUClHRhsFOPK+2eKAQwZE4ITt3pA&#10;Dkjyup61L/AfmpuTvJHagY4fLC6t0IpB6Z+lNyS5yM8+tByJD8mfQ0AH8S0YG3O3qfWnnHHyHFKS&#10;vzfIelAEJB3DjjNKB1w3FBHB4+tPAQJknOKBDcDaeKjbOFqTIwaYc8gp+NAxDjNv/o7Dj1p3zbx8&#10;v60/YTb5BGQelMwcrwaAQ4E5zs/Wm5Iyd1KN+1uM9Kb820goMUDOfIOBkcj3oYN1xkYqZgDs5zzz&#10;SOp+bEfRRzmqsMrhcqTjvTudknygHinKGDcuPag46Y7UCIiDx8wpDjBG4U4gbV+Q5z60hB80Ep26&#10;ZpgRt/r1BY9OKG4DfL0pcfvpiV47U7AwMpnigCqPM8yYsCMdBSqPukHgNU52mJcovWkI+XjApARM&#10;CZCfl6cUgWLy1A3Z3c1LgBiNvOOtNwu8dKYETJiU4Xt1qM/wDBqcj5z8/akI5FAEOF3Nj2pP4mqU&#10;qR5ny88Uw7uBgZoAjIOajI+Q9Cc1Pg98Zppxg5Q5xQBCVJjYqM+tIQMZ6cU9N4kfCnHanHG1ht5o&#10;AqsD+8ITvTSD5Z4qYrkDKnrTTuHSMUAQ7Pmb5TnFIUXMhxznnmrAACsQOSoqMhd75B5oArlRl/l9&#10;KiZQR938Kt9l5ppHzj93QBWWOFeREu4ikJkBb5ACBxxVkhNjHd2qLjCmgCH5vLOUGajZflPyA8VZ&#10;HI5TA9c0zHyk4zQBVKtjB5A703A2McVbZT5b4QDIpoiY2jnzF4pgUyPmX5D0pp3FGAxwOKs/xDKg&#10;mgqpX7xH0osBRIfaP3ZNNZepKH6VeIwR9OKhb+I7eSaYFfacj5D0pmw4b58/NVk5yuTTSBkkJ9KB&#10;XKrY8wDZTCpHmHI7VZIXa3y9abg7eg4osMrbSYiDIfrSBFEJBwfepcHf900oH3ePWlYCAqu1/lPT&#10;1qPks37oHBq0R88p2kcdaiC7TLkg5akBCy/vOISBimH7p+b9KssZMx4jP3eOKYVJOflFAFTaSrci&#10;gAeS/wAp6VZ2ttOVBpu1gjU0BT2/OcpSbf8AWYznFWipPm/himFJd5JlX8qYECBhHzIRntSEHDHy&#10;8jNWgnzx5XnFKyY83rz2pgUvmyMR0oHQh/rkVZKNmPnnPTFIUO7mMgk9qBFfHzdKXH71/kGMDFWd&#10;nIwoI9KUqM424oAq44I2AelJtOOgJqztBeI7T1pSD5j/ALs0gK4TKjn8qdsO0kJkY5q0qnex8j+G&#10;gqPIjwpyX9KQEMaoEHy/x1KQpL4AFOKjMQz26U/a2OEFCAgCN5i8jrUgUZPHPrVgJxzS4/2f1pjI&#10;NpIOVNG3huDgfrVnbljxSBW9c80XERKgKpyeamEZ2yfIBjHNS7DsHTpT8kWcpNsTgdaBkYRcDA7c&#10;0u3JwTT0OY1OwjNOx+9QUARqORx34qfBx396XaeRt/WnAYIznmk2AgDGTGwYA55p/fpTlVduMNyf&#10;WnYOT8pzSENA+U804A7WyR2qQgYwc9aeF4+7mmAir868fjTipxnipQCCny84p205OQKBlYr935D1&#10;7VYU5jbIHQVIAuDx0oH3WIj5PcUgGAHJ+Q9akGSDx0HFOG7y2+Rc+tKqvgkgDmmIAOhyKeAAx7Uq&#10;ou45btUgC7aLgR7Vx940vOwjzDz7VMF4HyilAwrZQZ7HNAEQ24iUsM59KnxDtYmQjmkAG8fLT9is&#10;cFMCgAABU4QexzQFHl4I708KAqgA04DAyV7+tDEAWMJkKTx60m07zyKd6DFBHy8r+tIBMDBywpDu&#10;2gZFPwm4fIeffpTtg3c5oCxEA2RyKGA2tndn61Jgb244xTkVDv8AnUYFAFcE4OFPFJn9+424zUuP&#10;3mCueetOZVLE+XjjigBu1dp+cCjjY3IJp2xSxBfjtimhcF+D060AxCDnr0pBu3kEA8U/jAOeTRzt&#10;bC8460AN6K2VXg+tTAR+TzIAStRAckMpx60pUbjSACqDo2aYQ+0kEU8qdoAPOaadv7r523GgYoHy&#10;DJPPekk4BAPal3HbtIBoxlfu07hciGdp9cUbWK4PzAHtTyBuUbSalAY28gEeOOuaLiuRDyhjbHyf&#10;fpS4G5z3p2zEZ6ZpE3CRgUGMcGgY3LBsbQc9aRgNx+fp7VJhs9utKQNvKDPrQBDsmzkR5FKVJLHy&#10;ulPLy7QoJwaUbuDvIFADD9xVKH24pCMA4XtUhJ81OAaQ7tp5HSgCIl2OBGKcq4Uhmyc0qiQMMrkU&#10;7nutAEe1C3GetOwvz/N6U7BwMYphV+SWHUUAAHzrj1pMfM+I881KBz+FJxvI20AB7/u+3rTCWP0q&#10;Tv0pmP3n3O/HNADdoweDz70oHLcVJg/N8vpRgbaAGYGTxSOq4IJzzUygGMEE9eRRhcgn1oArADPA&#10;IOKOdzY64qZtu4/u88ce1KAuxsoKBFYKS/LHGeTSlDhgAeDVgglFBBxSEEMTsHT1oArlSByDmmCM&#10;sxw2Ks4B3ZpqhgHGO/WmBWeNgBk5IPrTQCc/KMCrBXMj5U/nRtO3hT7UbDuV9recCFxxSMkjICbh&#10;uG5q2F+VctxioifnyF4FFwuQOoMmVBAwM5PWm7F2PgtVrIYICuDmgqQrkIOlAXKB/wCPlRyARSkZ&#10;dht79anZcyRfuyOtJsPmdBn1pAV2XG/KKMDrUK7iBwMAmrpUZbPH41GARn5AKAKxU7j+7pcKGb92&#10;BVhsZAKj2pm3h/l/GgRCd5UgYAB61CVO7BYE1ZYHCDfzmmMvsKQFYj97g/hUTKxSTjGO9aHkqzoT&#10;MAB2qNkwxzjGaq47lQJ+6B3A4FN2ZU5f9KtFVz9aachkGynYCrsUFmEYPrmghCXIjA6cVY2NlgcY&#10;9qaV+ST9ySe3NKw7lbYnl/cJI6Go2BANXMHCgqKbtTzlyhxiiw7lP5iigsevAzUbr+7PygmrrLHv&#10;AAwP5UxkyrdMZ60xFIqSy8duaTYdrnJOBVoqMJ8vNBHKdeTRYLlIqCo/dHqcHNRbB5jcd6vsmC37&#10;ok9+aYVJlAFvyR0pCuUmXCtyOnambP3R5NXGiO9CXxzyCaU7fKf90vQUguZrqcnBHI60zact04q8&#10;6jsgzmoynJ+UCgq5TMZM0R3N15odCrOeMfWrkqt5EYVcn1FM2/ul3wtwPXpTQFAplQQcik2fuAPL&#10;79T3q8UQhyC+NtR4YgDyGx60ydSiUHmf6sjHTmo2jUx8rzmrzRNmPAYZ70nlMEj9MdaAuUCh34AY&#10;jHpS7UHmZtskYq6Rtc9wBzTQG8uUfLjPpQIziHZpB5KqM9KYY1C8ZyB3rWEEQ5BO49aikhJYYbBB&#10;zxS1LM4pknLY4pPLPmE5GM9K0Qg3EFOfWpNiZANuTmiwjNdBuX93g4qFdqlhufd24rbMaNkfaFAA&#10;HB7fjURjiEpBjXcBwaLAZgXIiPlg5PenNHlHyh7YwKvrGDNtMIzg8jtRGlzudfJULk0WAzwn7xgI&#10;hkCjyzh8p+VXTCftLEoR6mnKhwx2nGeKEgKJhOF+bP1pCkqg4A9hV0qR5nXGaYyufLCrkk07AUij&#10;liQQG9aYYpNo6Gr/AJTefhlw2OBmnJG48wmLI9aQFDYTH/q+35U7Z8z/ACA9Ku7Rtk/0f6UKgG3L&#10;0XAoFCWIMVNKcOPLGPTNapiUxAiXOOvtUPlr5hIBBJ9aQGcseFciDaM1KA+1zxxjrV8rwFOPwpnl&#10;jypg1v0Iwc0BcovkRpgck8gU8q3kjKjkAj1q2YwGBEQHy96VEfrnmgLlHYpD/IeRxQIgE5Y1eZJA&#10;wxBnBqUAC2O6IFj6dqYGeIxuGFOPpU2xBAcLnIqdlO0DyeB6VJGI2hkIQjnAosBSxH5CZUkk0pBw&#10;QLYY9qsmMEvkDjGDT9oCL8ufWnYCoIyQMD8M1KiIF4C5z0NWAjF/uYGPWn+WNjYgHJ656UrAVxHG&#10;JQwUlialfJi/1SjHapmRhjLrnA6U5Yxg/L1osK5AmBHj7Nn60/bkH92KmMZ85M4HFSxoS5+Qjn1o&#10;AgRRhhsXAHFSrHGbU5HOetS+XiWQZH1qQB/LAwD6mgCp+7WUbUTpUojkMbHjA5p6Qjz2JXPzcc1Z&#10;YMSMx4GKEhFZVzszIcGpPL+aTLIADxzU6xkL0GM+tPKAy8oRn0NOwiJUG1xtJzjnNSbE8tsxnI6c&#10;1PsOxPkHT1qLEovf9WQu7g9aVxjQqbRktknpSrFiaY+Uc8c5q1I8A8sHHOMYFSBTtP7skYHekFyI&#10;RfKnA6VIpAQ5jz6VNwIjlB+fSnoFJX5VxntTC5AAMrlup/KpCiDdndU3lfvmKpgAU4D72Yl6daLD&#10;uQhYyqDnrT3VN6hYz1/GpVUnHSpgo2k7B7UEkIjlDcxrjHrUiq5dtsYGOtSDzNj5bNLGJtsvC9eu&#10;aAGGP94xYc0FXJ4TPNTAHnJY048bRzk9qCRmwbVJjGcUqht5IixyM1OEzjcxPtUvBikAhAAPXvTG&#10;QkDef3YBx2NKqnEh2YqQL8n3ATmpApMfPoKQEAHzNhalUgJIfLGe1P2J5qnJ6UuBlh5ffjmgCMhc&#10;Llc8+tTnlAAnAAoVVIGVFSgR4HyADHrQBWKjf9w8t61MQMMMdhS/Lg/NTgoKtlMcdaQCALsByaft&#10;5b0xSgYQjFOONh4oAbgbBxkk0bT+8wMHin4HpTwBhvlphuRBXDLk9PepmJMSjI47UuM7qAFAY7G5&#10;oC4YXYuT2/KlGMkAUY5p6fK4yAc0hDR978KX/lgxznmnkfPIfJXrSHbt4Xr2oAiYNuX5afz83HSn&#10;gAZyO/WlONzYT9aAGgEgHI6UgHyP8x7U4D5gcfWlbHB2gU7ARsPk/wBaTz0pm0kPx6VIQN4+UUhz&#10;tAwODSBCAcSZB6cGoy7gkiIHmp+cAYprd/3YHtQBEG3KvOKd8v74FTnAwaMDd90U4I7E/IuAM5zQ&#10;MjGMHIwcU7/lkQSDzUTq5mUl+h7VKBwM8UCIsPtYhOhprEBDlCSSOKlY4EqeUxHrSAAIvyLxQBGV&#10;cNnYvQZyaYXUyBRgn0Bp8is0b5ZuR61HDBHHBK+8ly3c9KAJeOm3Hy1HJkQHg5LU852t8p6DvR8u&#10;FDc0ANCuYVym0Acn1oAxgBjipDu8ogLxxxmoN7fa3VrVhkjBoAl4z1Gaa3RvlI/GlYYuX+XHFIOp&#10;oAYc/aI+TzSODmYeRnpjmp8AqvTNNI60AM58uOozu+0MDGAMetT9IiDyf5UwD5efXrQAY/dScD7v&#10;rTlU/Y2O9eB0p2F2H5hTGJ2HAoAQAYkIBoKny3JI4FAGEIz3peqMCpoAaMbQdtIWIV8HJAp/y/ug&#10;ZOPpTTs3sQnFADQzHsOe1PIbceOabj526Cn7gCc9fagAJYMo8sk0EAqck9KQtuKEdaVsgHjmgBuG&#10;LLtkOB2qfACYLr0qIEBB24pAV5Y5z/OgBcHaaa2cHC556U45LHI4ppJLLiHigQDO1evSgF/PP71u&#10;lPA68UYGWGKBgCu4jfk9+aOMnmgpCFYh+SOcmjsh8s9etABgU4cK/wAvpSqrZGZBimybgjER/wAX&#10;WgAIO4fL+NL6c0gyQenQU8+XuIJK8cYoEOBxGxEYNQkguDtAqceXtX9765FQPkSkCI4oAXkv/qh0&#10;9akC8nkACo03mXkdulTEDb939aAAqhZvnX8ajxtvdu5Rg9qHDFTjd17UwDDqTuz6mgCfKieYYAyB&#10;zS8eZxzzTCDwdvPrT1U/OduOB1NAwJJlICYBpQMNIQewpwkjUsPs+49uKYzKSf3eOehNAh31YUoH&#10;H3qVlTC8HJFH4AelAEi+SA2ZCCSKG273woGKgI/0h8p9Kfg4fKA5x3oAXLbj+7PWpjt8iTjsOlM7&#10;n5KXjH3aAAxq0Ctu7jApwxvxjHSonEvmRbcbc8ipvnCR/KuOM80AMkRWLq0pUAg5qUBPIb5WIXAB&#10;qOUZBU9SRipf+XVRtAxigY7A355A204fxfXik48jFKOlAhFLfadu3qKlGftBBbApqOokB2DOeDTn&#10;OWzxkmgZIQCmA5waciLHE/7wsT2pinaMEdqAx84c5OeKYiTgJKSRwelLx5QYEEE0hVs/Oyj6UD/V&#10;kDgA0DHB3+YCPtUoC+UcuAcioV+996kOdrZXrSAlIj35xzim5PpxmmgZ8v5h96pDgSN9OKBDlOHO&#10;G7UwkCc/KcnvR0J4o5MnLDAHpQA8nGflNLg8HPQihDHt2s/JPeglRI5Ap2GLJuV4DvyGHPtTsjBw&#10;RxUKtvmKMBtHpS5TzsAMOaQFgH9yPlGcVHnCHqTnimbwGA28mn54U7qBCDAK9cmn54cFeKbxyN3P&#10;alAPdqBijoRml58tuOKbxjNIzATgHr2oAXPzDBqReXfnHFRjGW5708ZG6gQuRvcY5Bo5y3INRE/6&#10;RyOakIATOeSaAHZGY8N1pNy+bIN65GO9R5O8fLSBbcPIzMQT3z1oGTZ4Xil55+amA8x9+vNOBUpM&#10;TnIxQApYBCcc5pMt5cmDjBGaQ43klc4FISwikIVSCRQAv8XTOKUY+bk0gzgcdRRn7pIwc0BcGyOd&#10;w5Ix7VKp4bnnApCN0Ew3jtUYLZj+TtQBMMbicnPvTST8/Hem5LOVx0PWnjvQMTK7CMcmmMxEb/Ln&#10;kU5j85+UU053fcNACYcjI7AZp+W3MCvQUp6PhT1GeaM5uG7fJQAmRkU7P3ufSmHblst/DxQv8eT3&#10;60AP7sRGPzp/JDfhTMDB57Ug3+VzxzQA8/dPNNITJ65zSjO37o/OjjceaADHySfKenXNNGdrfP8A&#10;pUuENpJ+9Oc1F2HHagB+DlPnxzQPvP8AKBSdm+Wkydp+UfnQBIfuEjB/CmHd5gbzhjPpSAnI+Wja&#10;pHOQd1ABJuZv9bkHGcUowO56U4iLaRv6Co/Tj8aAFZgJU5PSn5PzZPOKiQhbmRzb5wOAaXczF2Nv&#10;jnjFADx/D81O/iNN/h5H4UuflchBnb60AOOdje1Rc7R89Kpz1A60oK/a2Upj0oAATnoaeoJFxhgP&#10;lpCFDuMmmfNljj6UAOAYcEHNOBO2mbnLLlO3rTs8ZoAQ58xOTyaVgQxyhpuf9jPPBpxJIQnrigBT&#10;nb06CmDo3GPelJHNGfloGOBXAFPJXB+QVCAPOUFu1PGMUAH4UhxnrSHtSAj1oAk4x96nYGw/MKYM&#10;Y60uPlb5e1AAxAkbA7U0F9nOOvY0bQQwJ6mlwu88kcUASdeQvakwBvyPSm8iMgN1oB55PSgA7nij&#10;PytgE0h6nihS25ulAEZ3bx3z+lPBOTTjtx1pvcYXPqaAFycHilGPKl+denFJjke9KNghJyc5oAac&#10;/J++6n0pCyiRgRz/ADoxh0+ajapbJHNAAd3Hanc7G5FJ/EB7UY6nJoAUHgYUUetN43ONvGOtKCDG&#10;eaAHceW/z0054FNyc9aCfmzmgBMnI5PNLk7m+WjA3n9KOx4pALzuHyClPThqZ2UndnNHHlnnBzQA&#10;ufvDNL/f/Coud7DFSqq+VnzQCe1AEZHzNx3p/wAvkOMnpwaHzsXioiTuOYzRcSF5BHz9acdox60z&#10;I5+U+1HZ+e3FFxjsfP26Ux85HyEjPrUZMnmocHrUmQYj8lICNh1wgH403gq3yc59aec7gKBgIaAG&#10;44+lHWN+R1FLxgAcnFRnzCMfYvxzQA7tSY+c8UoByflpDnd0oAkAQB/kUnHrUZ60055xnOKQCQnl&#10;8c+lAC9z8tJzluKdgYIpDncf3f60gIyf3wyp+tTgL5TccZqPH3fk5+tP/wCAc/WgBOiYCjFKxY5+&#10;RRgUwn5lwhPtQu7gNwSaADnPSglsH5QQBSkHL8elNOd4+T9aAHc7BwTTfm2nI/WnYPludo4PrQVU&#10;xr+9PSgBCOR8uaX+FuaZh8r89P8A4DzzQA3jOM1L8ohbnnHFRH/WY2cZ9afkbXyoxQAwD1Q0c4+9&#10;Q2T5eQPam5bzG+XFADxjjmkOeTt6UEcDIFMIfeME0AS4UhsIAaQ4/d4c+9ICRjmlB4PyCgCVRH5J&#10;wzMSKiGzcQFOe9ISQTg4yeKOd33RQMZj97J8nQ+vWn84Hy0bfn684p3OBx34oENUAsuT0pxGVk5o&#10;IGSCw7UxlnQr+6Ug9OaBi7WVQTGDTQ37w5jwMU7eSBww9qdhCRnA4oAQbSAQRjNSAr5c3NN2p5ah&#10;TgZ5pG46rx9aAGkjPApvQGnsDuGAKUdeVoEOQHBORjvSEf6SSGxxS8bHGKaeoywFAxuAAacNpibk&#10;U3d+9X5O/WpPl8uU+Vz060ARqAXfGKkIG40fKAAIx04qMlyRmMgeuaAAgb2HtRj7ooz19aRSC4HI&#10;J6UCJR9xwFzx0qPDbg3AGeRSnOHGCDmlBO08UDA53cRClAO3rkUmSQgxzTXMn7k5HXnFAClpPNYe&#10;UoXHWhiTCoz0oHU5xjHFH93igBvziQEMKcP9W/znrR2HPNHbpQA7P+zUPz75cn+KpQByCTQQAx5o&#10;AZ/CPk/WlxkNzSHPyHjFGf3o+XHNAC+lNGd5zAfzp4xualPX+tADMHn5O/rTvl/eDd2FJg4+8Kfg&#10;iInyxnHrQBFkZXnqaGJyKTDiVsp17Zp+D8nGOtA0CjLDK9uuaeAMn5jSHlVGKCGCEiMfnQA0k7+v&#10;NO5+fmjA5pvpxQIfgbG+amYJ2jecZo54pe4oAAFyOT7Cgqw3ZoGRJyw/GlLttGY+1AxATtGGNGOK&#10;YpJU5HenD7melACjd2A5oAG5+OaO4o/h+7QBhEjaM0ZVo5f3h5HAowdr/SkwTyCKsZFzwNtV3f8A&#10;0uFQmeeT6VZfcBJk9qaiRGMN5Z3A9PWkBIvKN8wziozu353049VOwgdxTST9pXDHGaYDHLAjEQOe&#10;tOKgwxEN9alkU9e2KiBbb9w0AMx0FNwMPx6U853Him/N5vXjNIBF27lHlDPrTW/1zjjjvT2UYkwT&#10;nNJH5Pnck52ndQAzC729aTB3HLDFOITdLwwy1IdpdcGgBOOfpTdo4we/WlkZFQ7goHqTVQyEsdrA&#10;+uKYErqc44PFMGfmDLnng06MSMrHBxnvUpRfMPzHNAEQ+9wlMK8scHJqbaADljRxzQBB3c7O1Rlc&#10;smCOc1Zx8rc00jk4xmgCuwdXUcE0wj505HerG3MvLUxlTDYHcZoAhKnc3yfQ1GQcHAye1WCRg/LS&#10;YBJwaAINoKj91jjmmsoKfdHWrJDbH4HFMK/KmXPIoArFTt2kDpxTSpwnzjGKskfOOD1oYHcRgYpi&#10;KhVcp8x70w5w3y8VZwPObPHHFJsXJzIfekBUKrg/LUTbhHxzV3y/lYc9aayna2EGccUDKQ3lVyp6&#10;mmlW2H5Kt7WEf3BmhgMjIOadxFQhcRgsM46UzgMw8sZJ4qd4h/db73rSFSWHGOKLiZXYfMMJ27VC&#10;Ry37v9avhSG+5wBUMsZ85GCnryKYyttHl00pweaubPlHyE+1RlH86TMDdBikgKhBwvymm4HngbF6&#10;etXQn70ZyBijy13N1yTRcCmfvxgsv4dqbtXbLxVxoog4yhzTCg8o4JOTRcZSI/d5EbcmlK/ul/d9&#10;qt+W2B93FM2Nu4jPvzRcCptHmZ2CkZAy48s5HTmrm0eU37scdajcOJLcqzcjnigCmuQxDRY57mnl&#10;AUU9QatSLa+So8/LYqONW3N1xtoAiCgBcRg4pGU+YOBVoIdvKmn7E89c56flRcCoqgbiTzjmgKpC&#10;kFTkmrPlkrcYhOMetMiCKWGxs5o1ERbDhRxnH5UgR+DtHvVvB38Z6il2ctgGhjKyo2fvL0pdrYT5&#10;BgE81YEbh36/SpNo2DI7U7gUti4bg8U8qRHnYSPWrewbXGKVgFtVUENkjtRcCsANiHbxjmhViLn5&#10;W5NWBG5YkenSkKN9pi+UUmAxkXfwi9PXpSKrA8jPFWhEpUkuBz60u0Z4b6UN2ApyGbZDtWpAsps4&#10;1aM8HqKtBeWygpSHC48tAfrSuBFt+RRs4AqRI4y3CfrUiq2BinKrDzPlOcdaQWGhCZXymAM96BGS&#10;wyRgNUoB8n7ppCH8wEIcd6YC7RnAjA4p2z5xyo4pwUlHO3vzzT9vLcdqYEIUbycDrzUgVdhBU8nr&#10;UgC+X9wU/DblywAxRYAQJlcyjpRtHzj3pdhMZx2NPUYkPXOKYEG0g8L1qVR8o4qXacZzxnpUhT5f&#10;u9PepERhR5vLYyOKFVtxzLx7VJt+f7n61Lgbj8vNAyLHy8I2M0oHP3SKlBbcR5fFPABI+Y0xEY6Y&#10;KmnjZuYY5xxSlT0C59aULyOlACL1FOAIkB8vP405QQznYOgqXAKrwevY0gIyfvfIOaFBJPPFSbRl&#10;hijChsAYpiEAGzOAcdaac8cYFLg5POPan/wjikCEA4TpgigZ3N8velOeORgdqUlctgUDEHQUzYm9&#10;iS3PXFSYORz3pf42oAhbOB8h9qUDKkE4qZ0/cx/vR9Kjwu7oenrQIbjAGGY0EZB9Kec7D8vT3pAq&#10;lXOT0GaAI8fIPkNH8BxU6lBGV+XJpj4V2+YfhQFhAQYcYHWkxk528D3pvHkn6U9QPlzJigECD7ud&#10;wOTgUuF+Yc7ieuKdhcsQ3cU1icH5VLZ60DBREshDnjHamF4zIwEJx2NSYyATtzikKpuPT34oCwzg&#10;tggYqTCeU2ZSOOKaQRGxHalAUqeRQIZ+8wO4oA9uKcRz1pQF8w84455oGN+XJGTTWK7mHPtUhVAO&#10;JM0Z+cYVT9aAuRDBZcHjPpT/AJdpwtKCMnMQprZ2/dPJoAOOPlFJtYtlQOvrT+Ng57UMDgfM1Ahw&#10;JC9jxTD1Hy96aPvSfIecd6eOrfJQNAR8uD6U3HQZ707PFGT5jYg+lAgHUccd6U+VsBwOfWkw3zfL&#10;TW/hyvfpQAv8R+QUbU3MST2oAOOtGF3n5uaAFGMZAPNJwGUeW1OUSncfLIApwyEJIGKBkZzkYAHs&#10;KTgs428461KDHuHy9+RTX2G6JU445FAhgHy/d/Wgj5BUv8B+XHNB24X94vTmgZGq/KQTUZE/2gcg&#10;rmpsHkgfhRjgfKfzoER7Rk/LSFRtHJqQ42HK0044OOlADdh8uT5R09elIFIX8eKXjjDH6UvTOSKA&#10;RFtJVvTFN8vATnvU4QZz5rDmnlQG/pQBXKgSMOM4FHynHNPZP36kXGc9RTcfMfkFAyJh9/5aaB+5&#10;+7k7qnIG37tNIHmduBQBWkXtt9KaVHlyjysnjvVrYDuPmcAUzGGkAB69aAICDhSIx+dMI9uasbfu&#10;guetGyPcxMhoArFDmQ+TwMd6ZtXaMMM1aO0K4DA57VFhdzj7M+SBjmiwiEqxbuBj1pdv7lvkB96m&#10;2jYP3Y4qMq5ZxtUAH160BcrleHzGelN2ApmrWCAwKjrSbcxr+PFFxlY42560zYMd6sMvykCHv603&#10;ad/J6dRTAr7evAz/ACoCJsY7ue1WMDd7UhXluDxQBV2pgfu8571EyjEn7pu3erxA2jgfSoeFkcEZ&#10;OaAuVdnAyp9qicKGQdM1fcSNGwW25JGM1GYwZcOp3AUhkSoBDGxQHOe9MwBKCIyKnMeAT9o49KYy&#10;jdHmU5x6UAUpY97lcnJNBgKRBdzMcVbwcnAFIPP+0OvkjJHWmibGcEbc3yEe9BQbF+Vj83WrvlyC&#10;45UkA0SLkt8oA46UDK3lgRMVjOcDnNI6r9klke9tQoxnLAH8qsGOQR8P1HOazbjTbSe6jZxcMwPG&#10;JCB+VAXJVEbW4ZBHtJppRQoyo4NSrEsFvbRDT3bHU7qcQdrH7MQPrQFysQu5ugHHFMADGQeYoAqw&#10;yStIMxMB6Yp4hTJ+XGTzSGUAq7pSEUgnvQYj5a/u+K0DBFiQ7jwKjZJQiDaduetAilswwBzmmeVI&#10;JCVBwRWls+9iLJx60bW2riMcUxmasTkHK84pVQjALYI9q0wpycwim7XMn/HuPxouBnvDH5KEKzEt&#10;zik8obWPksSVHetExn5vmPTpTUHOQD16UagUPLAUnyjnHXNO8smFfkznv6VeaNfLyB1PSo9h3H5h&#10;j0o1Aosh+bB9OvameW32hQZhjFaJQfLg8ZpCnzt+7FFgM/b+9kHlCgpEsIb7QOO2Kt7Ms2FpwgQx&#10;Nu7ciiwjNPln5jG2SeCaQ+bubHINaWyNti+SDtBxgULGgEmIsfN3oC5nhOI+O1KY+VBjzzV3b8rf&#10;KKAOvy/rSC5QdHUBfL6+9CRfv2+T73Q1olCQx29BSIFKsCTkdCadhlAxKJ+Gz680zyz5jdeozmtA&#10;RFXkPqaGUjJMY4xxSsK5Qdc5Hk8dqXZNmP5BjNaLCEwpiIDgUKmG6UWC5TZdpUFOSOKbs+XlBV11&#10;zPgw4GOOaTY29v3Y/wAaYXKJVvmxEp+tKFGzGwD2q95fXAx6ikMa5yQSaLgVFUED5RUnlfI5+z54&#10;7HpV2OJSvzDA20oB2zGOMsAec00wKChuR5RqRo8wvhwAOoqwEYuOAMDkU4KuWHzHJFAFGONvMY7D&#10;gDrmrSxqAOTVwqiwgG2ckjgYoCOV5hQYHNJsRV2rkjyz1656U9VIl4z9TVhUPlydeO1PCcP8vP1o&#10;uBWcEMpEJJI5qRUyhypA9M1OigSJmPgGpSAbkssBHTigLlbZ8/CNipAuFHFTlXw37sfQU4LynzEE&#10;+tGwiAKME+Wc+npTgg2IfepmRxGp38Z54pY/mc46Ac0rgNK5UDy/1oCnPMYxjirYVDBymBml2ruw&#10;oNFxFXy4ywb7J83vUiJNtkOd2OxqznDDEXzAU9SxeQOPvDtTGipIn7llKgbgMjNSBFFpGAG9hUoR&#10;/Ok+fd9amC/c6dKLgRfP5IUxHGKVIueW/Op9p+Xk07aSP9Zj8aLgRhBvJCAgHnmpT5WDwvTgChYi&#10;BIPNyNwzg1MUGG22vIx1NMGV8HzOFqQKNq9al2HqIQOORmnBVz940CsR4bb9zgU1Vk+05NqMZ4Oa&#10;s7XwcLxSFZNy8nAPSgdiQlcDFuOnrUZDb16Yp6oplJ8wjjmnkHDfJnHv1pCGDr2xmnkAnhOMUAcO&#10;DGe3Gal2qEHTpQCRGOg4pR0Wlx97C1KoOwnFIYzHHDjOPypV54Lj8BUoRSjEg8GjCb+D260CGgLs&#10;P7r8aUAHGWqVVyoBYYFRlSZHIAGOtAIDnzFG007nLfIPanpgI58sE+9JgbzlckmmAoH3iEGPrS4X&#10;Gcd6UKvlscmlXOzlhSEJ8oYk4qU4+zDue3tUZRGjAOetPIAwN3bvQAAfKvy07A+b92PzqIsfMHoK&#10;nU5B470AAyI3+Tt61GoB3ny+vTmpjjJ5pDjfwB0oAbgYFHGPu0715pP4TxQAw5z1pcDapEoOT0pc&#10;EnG4AYpiLh2+Yn5qADjeflH503nzH/d/rUwUFpMjj+dNcfMfamA3na3FMyxlPTmn4+XIbjHNGeOE&#10;JNFgEwCG+b9KhnLfZ4kBbBbnFTdS/wAvpTwhMEjAA465pAVx9yMYP3Ril5zINv05p5UbWyuDUZC4&#10;bn8qAEPEDNuyc9KYC+0ExD86eANjfLUmEwc/jQBCen3aMAxtnPSnEHB64z6U4Y56UAQ44GM0m1dp&#10;Ow5+tTYBYjA6inSLtkAJH3eaAIQB8nPalwM5AU800ht5wDR8+/kGgBWHzg+1MABz1HvTmBw3oMcU&#10;mD/eAAHNAC+vFNOcN8ooRlZ5NrHrTyuCPnyaAIRvyCUNKcFT8v60ZbdICeB39afmMWMx8piSwwaA&#10;GbT5vU9OlGGIf5DwacPujOeRQR8w44oAaRznZ+tLxsHNOwgjPOaaQMMdw4HNACYXDfKDmk2k7xsH&#10;UYp/y/ZZGyuBTYmZ7ec+WwCjg0AO8vHmglenY0BIvKc7D9c01Ix5M7GRzz3oySGwhoAUhdg+VetN&#10;YctyKQ5ywYjA96FaPzsbh070AHr1FNw2I/kPU1Idhf7ydOgNLgbMBTmgAABY5OKdlVCsFHXkVCxc&#10;SOFQHjkVMob7LG5gwCeKAAbDOTwOOlJgc5HemNu3EiM9acM4Hy0AKQCDwetGG+zS4HOetKM5xjvT&#10;gF3T5U9qAGqflz5g4HPNNbd5S5bPNO2wCeQYIHYUvG5PmBoATnA+X+GlAHlqNgPPUmlO3LCjucGg&#10;QcbvuD86XCbMmTFNOc/dJpwV2lbKgYHFADf+Wg4p+Wx0+lG0AMNwpflETnI6UDM3VpNUj8MXX2Ox&#10;V5pJlwx6IO9TWrXLaPZifCyeUOQOpq4qyPaqzMNgbgUHHPyDgUANRSI3/eZGaeVYxvyMUg79cUuW&#10;yMZxQITAwvAphCF0Bf8Aiqb+BuKYQodj5eTQBIcEDjtS8ZPPWoxjzWAI6Uv8Y4oAkA6kU3B8uQgk&#10;sTS8bWpcnd3oAFVxCdx5OPwpSG6h12g80h5V8k9qRkVoNvmEZNAycAGzmPGPUGo1A3AeY3WkAxAf&#10;vY44qX5fPiIUDAoAedmXGzJ9aawBjPzEc018mTIH1p2OG70AOT7h4pcjP3f1pg7Yzj0qQYyaBAAx&#10;lYeWBxUgzsakA4fGe1O4y1AxRjb3JpwABB203AzyaXjByTigB+75OSxz0pxztPP0qM7SrdQM08A5&#10;J2nAoEKCwJO0YA5NVRMja1ZQhfmbOBVoKd8h6DcOKq+Tt8W2lwG4VCMfWmM0QEGARznsaryO32li&#10;ISF96U58+QhxjdmnEZaP5wOOaQAudincTxSoG89j5XBHPNAH7wYYYoJA3ZkxigB+FIOV70wBvPf5&#10;jik3A8qBilwSyHJ/woAeo5cil44+QUnQEbxxQc5HzfWgBRju4FOXOSN1NGPLP1p3y7ThuaAAf64n&#10;I6daDu9OPWg9AcfhQMeW2cg56etACZPltgU0AmfO1j6U89CMcVJCQsrkEHigBpIELZHOaQElV4/G&#10;kkV/Nc7uN3SlH3PuYFACEff49KAHOPnfGetOPRh7Uq7wCBg0AK4xIgz/AA0mIjD80Jzng56UEks+&#10;eopecUCFGdmB07Uh8wBcJkZ5ppNOBPlMMk80DHA5yMdRSHiNhnjNHOBz0pDnzBxznkUAOz8nXtSZ&#10;yvWkfcQ/ynAxTT354IGKAJATiQ7T2zzSnouUpMPtBHQDp60pB+bPoKAG7j5ycDFG5t8g8vj1pHAC&#10;xk/zpwwW4IxigBQRgHFOGeTnikYKI1IcFQeaBjD89hQMdznp1ppziU7TjjmkyNw6fnUm7MbjIxQB&#10;H8pP3uPancbfu8Uzo74j44p2eTlaAFLOAgEOTS87eVO7HGKZk4NO+bkg0AO52HNNOMdaZmQlz0x1&#10;FSEfKfl5oEMHmkMMhRn86eNwA5NN/vfJ+tOJO4DFAwO/5/kPapGVfsc2XwcjFID8r/SmFnzzn6UA&#10;ISwjUeWSeKfh90hC8ACgFSWyo6Uwswjlww5IzQAuTvXjjvTvk4wnfg0z+6fbpQcc/LQA9wd65VcY&#10;9aFY/vQAMYoXbk5cnjpS9/uD6UANy237ufm5pTj5Rng00MQT8tObGc46DpQAqECRuBTWfN2pC8gH&#10;FLkbSfJGc8c0o27nIhXkDFAESs/nI204J5qU/wCsf92BzRhcnNPABB+btQMT14pCTu6U4bdjAnvT&#10;TjPAoAdxtPyfrTR90/LxTQ3BzTu9AAc/3P1ppzjrT8c0vHPFADRjLHb25NKD8qnmmk4YYXPHSjdk&#10;H93jFAAwcsmI880AAM/JqQbtiEYwTyKRzxIRGO2PagBOfl+U4oBGPu0oOZYvQU/5RJNlRjAxQBG2&#10;cHHr6007sr8ucj1p3d8A8mnYXdjdQA0FuPlpG9z+NB+8eKUj5x8446igQoxgc5o79Kbg/vBnvR/y&#10;06UhjgeOlJztHFO9eKQ5yKABUfYTvH0pD160Zamk9aYD+dpO2k7D5aQHIX95j1FOGMnmgBOdv3aT&#10;OR9acR0xIPpUZHznigB/97C0qheQTimdulJ8277n60gFON7Y9aXswxQPufj0pT1NADfXimngfd/G&#10;kcsAuB3p45HPpzQIjLNsb933FSgEo3Izto+TZgAZpwxtk+fnHpQBEMlSd2MZyPWgcIAAcEnvSj7z&#10;8/hTjjHJoAb/AAnr9Kb82Xz60NnIwxxilGPmPegYrBMKR1xUJ4A+U1L1yT6UmBmkA0BdzfIOaVvu&#10;yYQ4xSEcnnj0ozyeaAIgQSMAikO7y2/djjvmpTs3E+Xj8aT5drYFAEKHDN8vWpOSf9YcY6U0jr1w&#10;KcoOH5B4oABkKMcjmoyBt+7TvmyelGBhj7UAN5yOec0/O0sMDJFN48vIHRuRQSCzYt+wpAJuBJG2&#10;nAL5Z+Ufn0qHnzR8nfjmpR15PPegBSPl5pvc8U4/xUhxnpQBExwwO38KcZItqfIM/WhlGOlRmJDj&#10;5T15oAkPV/l6gd6ADvOX/GgBtvTp1qTCkHmgCJ93mdOM807+6dvUetGE3v8AhzSDovI60AKfr+FI&#10;ev8AKl7HilwfnOz070AQ8ebIen9aeo+Vhs60rhhIv7lcUY5HXpzQAHGSNn4ZoAO5+PSn8eWeKZgb&#10;8lzxQA8AY+4DTCBtb3PrSHdgfKwz70m35BkmgBedqDb2qQY8vIiGaZnkDtigeabhcYIC0AIf9ZgQ&#10;jH16U4AbKMHzJsmjuaAA44+c/lRzgY/Ck+bcACuMelNP+sXHrQMkwm+JmjJHcU5yPN4QkAdM1E5Y&#10;+XnAApcnzQcdqAEOdyDyx1P4Uh3buFNSgepxS4QbiJD0oAi58h8DNM/e7Rkcduam454ph6E+h6UC&#10;EBO4fJ+tSAcGofnBjwnBNWQDt6Z4oGQ87x8vXrzS7W3jKdvWlYDIJj59M0c7evQetAhpXBJEY/Og&#10;MA7fIOlOIbylwGAzzTGAAHFAEo+4x8ofXNRnnbnpmnDdsON2Aemadtjy/wApzj1oGMIXB6U35y6A&#10;IMfyo5MSDySDu596aS/mcgg0AWCMKeQcD1qPAxyv40DoeTSYfcDk47igBONw96cPuYyaCQF7U3Py&#10;E5oGO7Dij+Dp+NAB8sE469KMnLfJxigBDnI4J5oB5IwaQH5hiPjHelyMSfJk9qBCD7zHFO48pTv5&#10;zUIdDMV2twamONwOPwoAYd/z/IOAMc0qhyHO3tSkKW+9gdxmn4by2IPSgBuTj7gzjmkGePkOKQ53&#10;x/L+tPx9/p0oGICMSAr1HFIM7F/etTT94YTODUhzmI4470CEAHmoe+OmaX/lo3XHYelI23eeO3FA&#10;B2520AKA2QCBS/wHjk00Z3v8x5PSlPQjdQMQ7vSkOeKkwNrnIppHJ4oEJ+FLzzxR/nFJj5wMd6Bi&#10;4BB+QUjDLk+3FPcEORtxTDnzMe1ACANvOFAFPwpDfLTMSDIA6mnbmELAqM4oGIMbxhTQMccVGWcT&#10;IRFjApckqxKgYoAxsHBpcDB5oOfMGcU7H3uOasCJguG+UdKanBPsaew+UZx1qIvGGb98PwFAD+TM&#10;VMQPPFI6fM2GOaUS2qjJmO6pSVI4Yc0AQjf5fIP1zTT0bmpWHyAeZUZU4yWAFAEPy5Yk8jFJ/wAt&#10;IyScelS7f3RATnNLt+6T6UAJhSp5qLCBnIQVL2IxTQOOVwMdc0AQEjeQRzxin4wwOe9OwPl6ZpP4&#10;uRjJ4pAVruNZLVflbG01Us4tkMgYljv6mtXvgnim7V3khAKAGEp5q4QA4pBjEnr608onmE7Tkijj&#10;Ocd6QEQ8rcdwPI60xDE8sgSVCw/h71X1C8htx8yKAWAFZGlwaw/xPvb97t4LaO12xQg587cOSfpV&#10;RVybm8VPmEcE0mB5h96sSKnmry/LEmoznLHZ0PrQO5CygMTsbml2gnOTnFPk5ZQSaFLC2nAjBOMZ&#10;9KAISAGY7enWmbcxlucfSnIsuZtzAjNSnmGMGMD5uKBlb91sb5jzimnO1hjtU7Ivnf6vGB2NBHyH&#10;92PrQBAoxuHBOOtBVtn3gakxwPXNIfuuSvHrmmBXIO5cLmlwnltlBUowSnPrTdpzJ8gxQBEQSD0x&#10;SEfIOc1LhcHrmgggHAGfrSEVflycqeTRs5blO1TMvJz603jaoKYGKAK7gbwPK7dqj2jyj9at/Lnl&#10;TnPBpCoIUg5OeMUBYrFRzwaCF2g5qYrLuYMvA6GkwhIB44pgVjvVXIjGRTcysqEoQcelWipy386Q&#10;j7vzc0MCtt4HBphHDZQ9qs4PI2/rShWK/c6e9IZWK8D5e1R7AInyc4q3tIkGScn2pxUeVgxEHPWg&#10;TRQCqxOJQAB0pgUfa3BLDB/OroijAmwhyTQVO3mNTxQMpFRufA4yM0NHmOQCTHoatlQYXzGOtIVb&#10;ZH8tAjLNq/nAspOTxzU8aOC+IBwOa0drZIJ4xTFDB5QF69SaYFcJxHnoKbsJBATn+VW9uFUFxnNG&#10;35gD69RSEVPLcHHnLyORSLGollORn1q46Ku8qHORzzTQrbB8o/OmBBsO1jtGO9O2Dy1Ik4qwVOwD&#10;ApwSUxAYXg0WAqbRtOD+NGE2jBP5VbKMEwYVOKNgIP7nGPeiwysq53YQ9OtS+Wpt8BFyD1qcBhBn&#10;yu/NJh9xIjHNOyC5AUIA4A+lIY/lyHOc1a288k0bf3fTFFhlUIdxyrDH61NsBKcEjBp4U7lyee9T&#10;fMFHA4pMCkYz5TcH2p6xAxNuUkjvmreFLEgHGKNi/OA+MjqaQFdUPm4HQCn7Rz8xx3qVQQhGc04A&#10;bR8oBoFchABJAQD3p21gSCg6+tTbVz2wKCpwxwx/GmFxhX5h8pOKeVTD/uucDFSr/qxlcGlYDg7Q&#10;KLiuVig4IU+9SAHdyTVgAbTTQDvcGP8AHNFx3GYO5fmNKQ208E1OqjdT9nz9qQIrAEufl7VNg7zz&#10;xT9oGRnvSqPkxQAzB28Lzmlw4k2tk89alwcrwaMDrg5pgJkiRv3fakQON+48Z61LjO/KDGPWnKrl&#10;o+OnakFxoB8wkKKeBx2FKR/pGPmHtQQMPx6UANwd46U8KA+cmgD516+1SY+Y/Jj3oAZj5icnpSED&#10;5ec1KoB200Abz2oENA/eRnGc0rcs/wC6HbvThtyRk89KXjB+ToKAIcHH+ryfrQM5wQKlGDCDjnca&#10;XaMg85oEM9OaaAd7fLUzDjlaBtw37s8+9Axh3bWOOgqEH94eKsup8sggZIqFRhcbe9AXEH3vvcUv&#10;rxTwBzwTRjigCMqCpO3nFIqDySDk5Pen85AxnJoxhwdxoAVUQRtyaYQfMPyipufKb5hxUfHmAc80&#10;AOUrnB9KQiLEgMh4PTFI3meZxCcZ9acfuMfI5yMUDI/lDDFL825vkoOdw/dnmn4xHyMUAJxubIqN&#10;vuNwOtPbPPy9qYATgsuOaBAVlKqAnUVGQ2X+cjB5q0+TGoDjpTcR5TPHqaAIVA2Kead/CeadtHnr&#10;82fenMBjHl0ARD7y/NRJkpjaOtP2jeeKa6t5bHaaAGAjIyvOOtP+bZ1/SlRQUHyUpDDB4oAjxnHN&#10;PG4M1Lj950xTsE7sgUARHBdv3ZPvSgDb1qTHB6Uw5yvFFwDAKod/HOeKb8hZjsPXin4HIpCMLnoK&#10;AFwDnCdvWlXyQHJhJxTF3c/Nml5weKAQ8uxACxAZqIg+an7sn29aeD8jDbg54xUnO2P94BxQBGvM&#10;gBhxzyKG8r7S4B7dKcAQG5BY1Fsb7XI2ME0AB3eZwOPTNPG1nAMI6UbW3kEj2oRHF42TgYoAdtwH&#10;wBxUbZzGBzk1NgYP1ph5kXigBuGyeKbhtw+bAA6etTADeMnFBCY5agCMeXsB2CmlI2l5uBjNSEIV&#10;TnqaYYx9ocguvHrQBI4h8j5EBxjPNRHZuY5wcdM04ogV+Gyfem+WojJ4JJ55oAYcl/u0nqM96lx8&#10;o+WoyPnHagBMEgYZaQhN5/eDgdKd5bEyc4GPWjbhehJz1zQFxu1CrZz+dMP8PPFTEfLg00gExHJw&#10;KB3KzhvM/wBSSPrTiAVB8lgD61YyQ7fuARjimtuMaZC8elILkBiiIPI7d6Y2/b/Dx7VIY28wHzTy&#10;OaXadvJFMRXwCBnNLhNj/Ic1OV+U/LTCvI+WgLEO35+9AUbXO5QKsYHXHamFUMZBY8txihjK56Gk&#10;2Nlz5DAcck1ZKrwpHbjFIQ3kgHoDQBWKjd2pjrKfuwcZ7mreKYSwB+XPNMCoU6Auc+opQnzEnBxU&#10;7hfOTgcim4YSyfKOnWmMgcStMGULgdqjwQZTg5PrVxEQRyDByT1zULLiTtyaBXINpxnnk01oz5rc&#10;c4qdxIIVwMnNJiXypCVAOOtKwXIWjXbye9MKx5YLKpOOanKytaJhCTnk0LCqJMcnO2jULlfBwvPS&#10;mELmT90Ocd6nVG3SnPGfWn7flbKfjRZiuVSJv3Y8tcDrTSvDkLVzYcr7A0hjHln5dmT1zTGmVdv+&#10;pJYE800qu/7w68cVax8uNvbrTcLvTKA80WGViH54TFRsowcBjnrV3YPMb5cA9Bml2fKflApWFcoY&#10;OT8pxUihyBlxt+lW/JzGc4x65pPLYMfu49M0rBcolB582Iuoo8v922U7+tXwi/Nk4PbFNKjzOV+l&#10;OwrlTyyIVYEde9N2vn7oFXGjZig3YAI4p0kf7lRuJ4pWC5TwcMBt+6aZDbsI5RuQE55zVvYNkX7k&#10;570beCfmH40WC5S8sgYY5OaQRpl2IIwOpNXdn7w89RSFCVUNHlc8807MCiFUtyhIBpWU+WcAkVc8&#10;pDNjO0YpxCeSihAfno1C5nqo83BtyMjilZThsYHFXGVROwCgcCmGJypG8daAuVEGG5VT70jINz4H&#10;GKtMh7DJ70bDtxs7+tIRRSNCSc9TSvENzYA6irvln7TF8+1Q3NSSIA7FR0AxzTAoBGw/A4HrTNi4&#10;wcAe1W9j7mLNkk0u0hc7B1oApbF8zILUpjOJenarZjB3ZQ03acP8npQBWEaAEFR7UFflPNWyg3Kc&#10;HPpmmlV35wck0AVgudx2U/GUI8o9RVoKNr/IOMUhVzGR5YAA65pDRWKESH9z2o2gucAVYCODhnyf&#10;WjaPlOTmnqFyF1l8tF3rjFNC4QrkfSrDB8EhGJo2P5SEqM5pXC5AqASZAOfrTgoxJ+6H51OF5XK5&#10;qTZy3yYpg2QEP5cANyCc8DHSl2nryKn2L5gGPpTtsu1/9GB6UWERqreXjfwRSqmAeTjPepwrYX91&#10;zRg4ObY80WGMwpH3QBThw6gKOalRIv3gaNj6HNSBRheefWi4EQUBickHvSNnnGKsKu51GMU1gROn&#10;ygCkIRllOny5hX7vHNR2y7AwcKXJ+XBq4MmFh5PA75qjOl0knmwxtv3jPfigC5IhCxgxNnPpSqrf&#10;MfIGOOc1JBvkiQvP83l+nSpyq/Y9vnDj0osBWCpuBxyRTh5e/Bh5zT/kWJB5RJJ4qRUAmZjHzgd6&#10;aQEZUDOFJJpyj5H/AHfcVLhS59acy4UFXBOelMRGxXaMj6U/YDA+W/hpzKpyDDnOOnapFQiHkZ96&#10;AK8YXfjf261Ltbg+d35qXy4mKEZGOtPAQhjtOAfWlcVyMAbj8tOCp8+WApw2HIC8fWnheWyg/Olc&#10;CPafObCnbnrThuywweKkwcDj8acFAXOeaBkBUFejU5BhGGe/WnkHcg3cZp2PmII49c0wuOURhWYp&#10;luxppCfNnPJp3O1Pm6Cl5znb+tIEMCrtbCHHHenfMGXnmn44b5B2ox8mTHk59aAFbcUGSOKbg719&#10;KlCgo3yj86coBYE4AFMCPneeccUqCMQzn5ixPrUjbPOO1KZsYMTt6MPxoEIA3lN8h604AeXyy1Ix&#10;TzYvk7DgUSCMkYH4UMBVX91Kdnpg5puBk9qcP+PeQEZ6Yo52jKikA0g7xxSlQU5yeadwR92pkKjr&#10;Hg9qBEJRQT8valAGG5p5z5jjy/ofWkw2ZPkwOOaBiEASZx0pBk+Z+79Mc0wmTz4Rg4zzU/OGIQYx&#10;QAnr0ph3eS5AHSpQq4bIPJpQDlwzqAB1oAiUfuckHOaMAk807JwRTDk+ooAUhtp+U0h++ASMmhy3&#10;lIB6ineWF8pjPkleaBDJeIY+Oc00AeW3PYVIQCRxTT3+WgZHyH6Cl+byphkjOOhoI+cgg4p4AwOn&#10;50wGYHQoenrSALtPFPONpz1zTCOOWI9aAEwvl5yOtRP9/GztU6hPLfimlRvQ4OaQDMSbSQg4HSnf&#10;KbWfj0/CpjtFucgk56VEdoA4Ap2C5AMg5CHFSf8APQljmn5Qq4wvbGDSMADggD8aLBciyeu0cUoI&#10;ZZMqcAUdQOadggfdFIBhYEDCHpQApyD0pTnLfJ+tLzn7p+tADVRRLIBEAMcGmnPmEMeN3FSc4Pzc&#10;03avlHKE/N60AIyDyeQMfWl48tl8tNvFOcK0AwvA7VGAQTx6d6AFb+LEeMAd6ZhtmM55qbau3nOT&#10;SEDeeg4oAYAAz/LzjrUfl5ZssQMVJ/CuXzTxnynIj7etAEJTEJHJ5oywt4wEG0HnFPK5AzUihfss&#10;2Yl4xxmgCAtubKABcc5oXIYkR8kimsqlhjIHoKlXcPLIxigBsiQ4O6M54JwajZID92JhkYHNTMAZ&#10;JD5ZzxUeWy3+j8ZHegBI40Wb7hHuTmpCeXxHz2pxK7HIUj5RiosvliIzn60AAA3n92c+tSkt9ncF&#10;xgH5RTV80ofkwPU0mDg5Rs545oAbxlODz0p4AwfWkOSGBjHGMUuAGbj8aAFHXpTGIyF8wHpSjdn7&#10;tPVRvBESgmgCHKCWRdhJ4qTjBO3FLt/fvlec0rqg24OaAEHWl4x1FR85xs/GnqP3Epxg0AHGBipl&#10;GI5D5oHy9aiH3BkCkOcKG3HnigBcEB88moxk3MZIO3d0p53blATNKQTEcr3oAkZ4zJgEbQBhRTfm&#10;aSYi3AAxTQoBZip4FSLsKH5CMn1oEAD7hkHgUmGy3TFKzsFKiEE5p2DtU5HTpQAzjIoz85pcDk54&#10;xSemBxQAgC5bLd6kP3QKaFBDcZOKUj5+RQMcpG2X5fpRu+8Qp4qTH+iTYhzheoqBd+xweuaAHZJz&#10;8o5qTJ+zj2pm05X9535p44LfLQAHfsz5Zx6mnY+TpT2JMEa5GB1qMH5iNp4oAePvD5adxzzTF3F+&#10;CODzUmGDdqADByn7xQPencln4xio2AJbOfwoygV8MaBE3A3HINL/AMs2yO9QxurEjDDHepud7fN3&#10;9KBjxjYnzc4/KlBPmqNmOOKaQVByuenApwyVb5P4eKAH+o2jin5/dsN9U5JnWI4s2Zt3HvU6Fjbg&#10;tBglRxmgCfP7hf3gyetMH+sbik7HNIOp5oAQAfaT8xxmpWI3Iu7jFA2+UODnNMIzMh54NAEgK7uh&#10;psgBjl45wMU7Db2OBtUc00539KAGxIRFGcjg9alydzU0fdwVIp2eemKAGI375xk5NSnHlOfMAqPH&#10;7z3zVK7eVJkZ0LIDyKAL287BtTPFOUnY2QaxzrGkG40y3ihZ7mSTCoO3rzWyoYxuWjAO0UAKOo5p&#10;ejMcVGMh25GKf8uwfMOtAwbJB6U1SwjX5QRTyORzyRSY5PFAhwYlTxS85pMDaPlFId2Rx3oAf/e5&#10;6YpTnaME+1Qkv5h/dn8KflvMGVxwaAF9fmzSkkIeO9NOSR8wAzUh+7nH40AN7ijP3+c9KYxO+pFx&#10;83I6CgYAnb0pwP7p/wB2Ac0nGTxR/A3NAgJO2RdwJxzUXzeUSVJw3FH8RO5s+lSDd5fXtQA5d4RO&#10;Rjb0px6yZY9qa2fLPy/ShVkMqgjqOTQAEZl5zgUhA2EAnFOK/vTznmnfKA/GOKAGZ/0CYKp5YU7P&#10;+jMccgAYpvRwN36U4Y+fKHp1oGDoHhYHPGMEGkwoRQIz931pc8jBJ9aXgM5xzigBQOnak/ik/CnE&#10;nacgUwsvz/L6c0ALxv6dKef9QP3n6UwsvAxzmkOdw/d8Y5OaAHZPmDmlzjzSQKjUcnninkAqQRQA&#10;Ak4O04pfXmnfJtKj0pp4YnaetAD+zYFNP3jR/DR/yzBxQAEfe4/Gm7T5cnI60E/L0zSgHzM+Zgbe&#10;lABjheO1KNu5vnxQcbSN/WmDrnaKAJMFYpysQZs9TS8+Qpz2poJ24yeaMn3oAaPvA09QuZSZOcU0&#10;7i7cLgDmgd+OtACEnOAmeetSAfIfmpuBwaX17UDF7imlsMead6c1GwBZckigCX0PPShQf3vzd6jO&#10;4LHySalUHy88daAIyDvTjvTjjzT8mDtoOPMfilwMck9OtAC5GH56YppJ2HBzSgfI2Wz7035tx46d&#10;6AAZ3J8p704A56CnqBgDNJxn7woAVc7OQRSP/qmGwnn1peKafvfeoACBtGG6jp6UpJ2vxSHqKXjb&#10;zQAwZ8zkcYpw+57ZppwZFHfFPGNh5xSAQ43D5P1oAADc0dzTduSDv6GgB38E3yg9O9IceWxJ7UjY&#10;8+MBePr1pzfcf/RsEkd6AFAkNrMcKSMdO1NPpntTgPldlVgNvPNNBGe/PemAc7z8vApG25PzcAel&#10;O444pvOGoAUBcIwc0mTnpQM45PSl4weKAGKeTwcmpONnBNN7jmgkccUgFPXgU8AYY0zuMml+tACH&#10;Ofu5pSMofmpfTik7mgBP7ozmkHDOe/FKSBu9aiy5uFBwM0wBlzKCGbOamB/dSDHamnhzkdqTJ3tl&#10;OKAF/hOBRn93INvajHyk0EDC57ikA3n0pOcEUo++4zQc4bAouAnpzRyGbCjOBSkNxle1NIOzlqQC&#10;sCFGcdOajO7HANOO7yfvnOaTOX5KjjigBmRkdBQS2TgYxSsF2/wmk52t/OgA5LnjoKYwJkyMjnoK&#10;eOD1ozyTmgBMEHp2ppJ3NwaeeppOMdB9aQDcH5vkpFB8r/W96cc4Hy0314oACvz0hB39akO0xkbf&#10;wzTT937tACc5PBNBPzN8npij3Cc0nJ5280AKc4HHWnc5b5aQZy2QMY4o4wM5oAaQdxpedp5pzCLA&#10;JLE0zg5+X9aAEAGD8pA+tO43daT5cgYNIQQxBTt60AOxw1Id21xuOKFPyfdpTnLfL+tACAN5Y/e5&#10;5pDnDnb2oJIdgY8ClyRGcRZFADVIJXCmpf7/AMi49ab8u+M8Dg0NnafTNAAdwwML9aXAyxxUZJw2&#10;M+1KCcDKgUALj5uVpe/U0o6Dig7tx/SgA/hbkVF/GORjPNOYkXEfy9V/Kl2r5YypxnrmgYYODxz6&#10;04KDC/CmjB+TntSH7p/dn86AGEY2fL+tOGMng5oH8HyetSAoV4THHWgQzByabk5+73oGd7fKetL6&#10;UDAAs42tgY5FGCGfLnhqaMiUYJ5PNSbep6D60AB6n5RgCgn90RjPpSMOceUee+ab/F070AKR0O3t&#10;UfHmklsc807I3Lk00dHGwY3UATFjsUbBjb1pFx5bZA60E5jUbMUnPHy0AOYnMeCpGKT5vm4pFC72&#10;yT+dKpG1+MYPX1oAaQ28fLSHPzYpxJMjZjONvFRAyeaf3TDB6UASqF/vjOKUbuAccUwbDt+U4oJO&#10;SNvf1oAeRFt+5zimceUF3DrxTeMEAHPenY+4cZ4oGGV3kBqdgGCU7jwOKj3R/aSpgIJHWpOcdR9a&#10;BDR0HHSg9G4oJ5i9SDSfNkc0AIqqHYhBk96fxvOBRjg0mPmHFACfxt8tKCcHB4o4z94fWl42n5f1&#10;oAMcDp9KQZ3nmkPXG39aUfdFAC4P2j/V9uTTjja/Pam5b3zTCz7gCg5NAD8gyJ8/G008D90/J4NR&#10;kOHOVHA9aUk4A2/jQAf8telHOCdtKOuCKlwPs7ESDO4cUDIucjjilyd+MUpA3DB4xTlK4OVNACY6&#10;8UzABc5696mOCh5FQMTk4HNACE5nj+Y896dz5kwI4A65poBMq8d6kIHmL6Y65oAapcQXXyg/3Sag&#10;zL18hiA3WpwMSscnBp+H2v8AMuKAIPm84HcOVowu9Mg4Ocj0qU7fMHyjpTOdwzQMyVUmCQ46UzD9&#10;vwqU78ygMAuBgU3twKoCIgEKDkVGI7dVlJxgc/Wp2DnJH5UhQsSCR70wM50Wa6O21wA471oeXIqK&#10;CyYCce9OaMqCAV7HimMZCSN57YoAT5sdOtLgm35U08Y8lsnsKMHPWgBmCIQNmTmojnLDnrVg5wcE&#10;1E2NzUAMAJ/hNKyqFGW4zTv4l478UMGIf5T2oAiIOHxjtSqoJwV7U4ryeeKT5cjFAEJBEr/LxmgZ&#10;wSV71Y+X58xjtQUh6tcAccigCEj5c4z6VHzzVj915Rw3FMYoVfatAGffWdncWSCWy8xdwJXOOR0q&#10;aFHEMAOOFAA9AOlWkz5CnafpSk4JylAiu45+7UffH5VYPIYZHWkwm8c0CsVyUDAYbNK3l+Wp5Geo&#10;qQrGSSNvWgpluegoAhIO4/L196CuQfl78VJtO1sDpT8cLz2oC5WK/vThe1GP3TfJ+tT7R8vPSm4G&#10;+Qb+3NAXK7K4c9OaQg7JBs5xxUxwQRg4pAMq3Ip3HcgAPlj5BS7Rhcmp8RlFBB69qbg4fEbYyKLg&#10;VyvJHld6YVG7HNWsfMcg00j5uFoYFYKd3timMBuGSetWMHLfKetBQHHy5pARoEMTAxjpVdCRezAR&#10;9OlXkUArw3PU+lMeJhI7IB96gLlSVnDx4hB9c0wLlhwetWihwMpz9aNp3keWAP50wK5U7ZAYz7HN&#10;IUOCRjJqyVwjcUhB4+WgZSZXxnApAJN0f7tuauMo44NLjAWlYRTYvkfue9Oyx24UE4qwV+VuM00q&#10;NwwOtFguQYOSPK5pCCNoOc461MVO1fmyAeKdgY7dKBXKxUYbgc0KDuYeX29am2EIRjPzetBU7+FA&#10;4HGaQXIyAc/LTSp2HEf45qxsOxScDnvSBCZtpPbtT1C5WKHC5RjnvTtowOOg4qYrKcfMMK1OAOWJ&#10;SjULlcJ84OykK8ngcdaubRjoaaVXecg/nTuMrBfmb5P1p2COh4zUuz52wcCnFfnbmncCDHPegDKg&#10;4NThGyTgYHvT9h5Pkgjvk0CK+0iMjtmnBRk4zjHAqUr8vIOM9KACHXHpUjGbSEB4zmmkH5cDgdal&#10;PQfLxSKB5jncw4oC4wLjedmfalwdp/dCp1GYzhvrQFxxt70Bcr8jHy4BPNOwNmdg/OpipIHAwKUL&#10;yeOlAEIQYXGc0oV9xyB061YwM9MCnBRk4Y1VhEAUbBkdaUJlSwHANThT82Y+h4NOCn+9wByKVgIQ&#10;o2t8vJ70zDh2zjHY5q0ApJpGQFjlTjPTNFgsRxjMbApwfen7SGb5TwR3qUhQVwMcdKaQdmcEnPIp&#10;AIQvmNhOwp4B2kY5pcDaeO3Snbfl4GTQIiw3JApwzggrUm0+WcJk5p+05XKAccigaI+sY+fpTkU7&#10;3OBgGn7E/unr0qYLDtYAnkU0hsgcZXhO1LHkBTt5zUmwAHjvSYIjBGeDzQxXFbc0gPA45poU7z8u&#10;Tingfu0+c++aeAoJIUk4pDuRLnLfIffmnJ8ythfxp5BwflNKqgZISgVxoBz9we9JgZbFPOcnANAB&#10;MLcUCGoUV0L25IzSuYi42R4z2owxhPIwDSAYcHgUDEUcfdH50uGMvAGKeQQ9LhcNzQBEwyMnNMUL&#10;ubchx65qcr8h+Y03nIG0UAJzwPKOO1IVBYkNipcAgfOB7U3aNrZYk0BYixKGBWMH1owMg9/SpSQL&#10;UgDndSKPlY96AQ3ad5+UfnSEfKcgHmpWRimQ4Ax600KNhGST7mgZGFXaSAffmgBe6jr1okWbadqN&#10;yRThHIIGO4Egc80BYTPJ4phExkGCcZqePZ5bhs5pBuEknp2oAjIyOd1NI5Tg96e3mb0+VcZpdrZc&#10;7fSkA0Bdz5YduKTH3+etOIXBwvOaORMnXp0oFYZj5RgfWkPKyDyzgjr6VIwAXJA+9SlcOpyMFaYE&#10;QwIyFUN6c00mbzz+5yMdc1IQAx/dj86XjBoAaN+fuVIcmCEcZOaac7DSKGDjBc8HmgZERIHfA704&#10;Z9+lO+bklD19acB81IRHg70OPWnqVCEEE89aPkyMuOOgpe55pjGt94/IOfekwcLz1FKeh+alIxtI&#10;9KBDe44pSMx420nO7kDrzzUmPkZtv60ARYUZ4pw69OtOIU55NNx82AaAuJ3Hy005wvBxUo2A8j8K&#10;UhSrcnrQIjBJgGRg9qT+Jeak2/JxjFNwu48GgBQfY0u5t3QUYGPu0p8obf3ZzjmgBN0m5/kXkU0D&#10;1A68U4jrxilAHy0DGc7vu0oAIU46NTsdfkpOct8h+lADSHEo/dg4I/Cnc5fnrilwTGOfwowuO+T0&#10;oAjJfzDiLgU7bnJ2dPenENuJH5U75dhNAERViijb39ajIwW+TPSrBBzTeMt8uaAIsNtOEbJqPD85&#10;I+lWCTsPtTWWQpKwjzgCgRHztPy0AAqRtNKoPl/jTuOaAIz0b93+tN42jmpyHIkwnamhXCnMJyKG&#10;gIzgqfl7UwL94VNtbEp8jAGM80fu968nJpgV/XikVf3a5x1qcg+nelIwvOM4osO5AVwOhOabgfN8&#10;v0NS5yQNnSjaMSELn8aAuVz93Pl5pP4W+Q1OFHPydKUj5v8AVj86QXKwxsIwM0gUFpOmD3qz5eC7&#10;Dv1GabtXeeooAr+X+9JIHBphTNwD5mBnpVoqM9WHpTSg2L8xzTuBCySfMCoHNNEeZUGaskN3Rqb8&#10;/mD5fpTuBWdCs2Mg461E6ZTocZ5q66MXXJ5+tIVYZyowBzzSuIrIB5Kjd244pSgLMDk1MUGflApQ&#10;DuNF2BW8qEggDrTdknnEGPjtireBsY+V3pMORnf0HpRcCqycYKjOexpWXdEimTge1PWMK7t55OTz&#10;T9owcLQBWKYQ8dvWmbG4/dIferZXKn5TinLGnP7w4ouGpS2kMR5WTjtQFJZhsNXNnzthQKNnBOea&#10;LhYqbBg5BPrT2RPJjwc89Can248w+URz605khKREwOWX04ouOxTKfM2bc9OOab5fI+UcjgmruOvy&#10;Y9qNoyOBQwsU1U7ZAUIPrUfIXiPPzda0Co2sdg6ciozETC2LcgbvWkFioVPmR5B6U1lAYDaTkiru&#10;wgvwuABSFDvHytii7EVgq71+Yj5abtXc3HU1dZeD8i05FTbIDAnTqDRqMzmRix+cCoxDL5zAAZrR&#10;28ONoHNN24c4RulLUCkIZSrbohweuaaUYFhhqvEN82AcfWk2kyrlu1MRR8slWyO9HlnJ45x2q5tG&#10;WwDkmgJgyEJk5FAFJoyYpv3ZOMd6b5beWOW+90rQMbHkY6c0jRjZzOM4pNAUjGRgE87aREPzg49u&#10;Ks7ZPnyvTuTRtPnoPrTsBUw32iXMOAOnvTHU4bEZ4q6VG9gwPUYpfLyWy4FNaAU1UbOVpjL+94U/&#10;dq+Y1AGGHXpTdr+ZKpgPHQii4FMD5xhccc+9LsbY3y/XmrgRccuBSmONkYGQihMCnsOG4U9O9KVP&#10;90DjirIhCg/Ox59aUhAPfNF0BVwTCcRqaAuEUMw9c1beH91GfOX3UGk2Lg/ucjijQCttU7sKcZqT&#10;afK6dulT/JtbFqe1OwNh+TkikBXCHeDjtSgDHfk9as7Gwfu4+tNCNtPINAyLa27qamUDDAx5PalA&#10;OeoxUyRsTuUjA65pCIdowf3OKjO3cuVbk1cKncxLCgAEfdXHfiqsFyFFk+1x5KhankW33uQo5xxm&#10;lCt8uMgZ5Gaf5S7m+U5wO9MVyNQNhxCMdxRtkC48oAd81MFwTwfpTyG2Z29KTGVgFC42/lSqg3N+&#10;8Y5I4qxtzIRswMUc+cwEHHZsUgEwoCkKpOO/alIJA+WlIPmf6jH408d+OlADMZLfux0pyhN/f2NS&#10;KOXyBwKX93vO2En3poBQHzkIKVllIP7skd6MOFBAA56ZpA1z5pzbHH160hXFQcMCvGKUgbCKeufK&#10;b92etOCkk/LQIjQDaMYqTB+Xj1pcAP8A6s5PTFO2tnJFACYOTkdxT+pfEeBxTWA8tuM8igBvMUAN&#10;j0oAP4hxTPlJX681Jj5m4wKNn7wfL2pjAqNxwKUDryacAfm+WnY+Vu9AiMldw/dnk1KclF22oPPY&#10;80YUmPjoORTySA5UAdsUAQuzq6gxZzUgDlPuDAoCnBJI6808fdlAGcdRQA3A/uH86U8jGOKdgbcg&#10;H6UHq2e1ADcHc3ydxTyAEkzCuSB36UAYQ855pDtMifOc4oAeF/dZxSdgCakO02zg1H8+DiI44oAd&#10;/Afp0o52n5fpTSHyvXFSDbsbJJJ9ulACLnC5b1pcfujSNtAXDA0ZP92kIXAz0o5G75aToXO4duKQ&#10;nGSEzQArE7Admcmo8HKcn3qX5yCdoAHvSbX8xMyjA64oATHJ6UuCEl+Udqdg/NwMZpp6txQAzuPl&#10;pPm2nhvzpxHynpgGg5ynIxjmgBDu3L8vWjjL8elL/E4BzigY3SfMaBiFV+UhjTdvqakGdxyKaSfn&#10;7880ABHyOPLBzUYB3H5B9c1L8u0/P17UbYwrHziKAGY+Vfk/Wk7Gntj5QDxnj3pCOTxQMZyc+lOI&#10;gKvyxox8pGaTC5AC8UCGrEm92VW6cikONrZQGpBkP9/HI6UP/rEwO3NMCED5/u07+FstT8cNxRjK&#10;fdoAjCEgsSMChtnl/dNSMpKLyRgjjPWmsOCPK7UgIhgxnjPNKV+R+O1PVSPN+XpinEZRj15oEQAN&#10;tY54FBUEL15qYKmZMjA4704hecMOKAIDv2ECPtQEkNpLlDz09qcc4yD9RShmZSBv4PFAyBwRAv7v&#10;H1pRu8tfkPSp5ASgDKMAimc5bEfAFADSPlAI4pg/nUhGSfl4zS7Vy3BoAhYHcvB5PNPPCqMduKm+&#10;XYflqJwMEhSTnpQAhzuAxTQoxNwSD70uMsuF7cingfveUPT1oAjGAh+QjApBgxnA79asFQYyAuST&#10;0qPayswKxdOxoAad/ksD0HQUgHAHWpcZdCWGAvT1qNuJmPlEDNACE4iclQB6mlXyjCCFbnqTTmAe&#10;LmM7cjjNBwFx5BxigBpHQVHIJ87gVCjtmpxt3noBj1pko/dMAWyfegBFI8kELk9+aaM+eCVHBp0S&#10;ukWCAQaeQpZyR6UADYL/AHQKTB3H0P60fNt6ginf8BoAaB8pwv60p+lLgEng8Gk53cigBuOTxTgO&#10;etOKgwj5e9HzbD+7BI96ADA242E00htqAwsAKk/e+UCI16075hHLmNc4HWgCLC5+51PrTiBgfyoO&#10;Pm5pDjacDNAIXsPkoOBGPkPWg/fUZx7UjOF8z92MZ5oAj23RvVw+FA5FS/vN7Bolzn1p6kNFlZDj&#10;FHHIzyT3NADxkLIRnlelV15lc7Wxmp2B8tvl7ijsPlHSgBB1PFPAGW+f6UwbykhCccU7Jz92gA5D&#10;EhaYwkKOQnepFDcjNNlcrE4C5YkADNADokZbefLklgKDv8xMl+fUU9VmFv8APFzwRzQ7SNJGNihV&#10;60AB3fZWITJzQqs0B3W4A479ak454H0pxLbMY4FAEQK/aQqwgAe9TghZm4GSOKhwPMcgU4ZJb5JM&#10;jvQCH4/eOS5p8eMNnOAetREHYOamG77MDt6GgBzFNv8AqFPpTMn97gelLn92eBTkRd1xmTtxz1oA&#10;epX5c46VGSN+AoPPY01gTDKOR6EUkSupXc2TzmgCbPI+X9ad2PFMIwWwc5peDv8An6UAKfuNwelN&#10;RhuXKDGaU9aaw+boAMUAOfBnOMYp4zuH6UxQckcVKMY6UAGBnoeaSWOKS0mVkUfLgGnHJz8vH1qM&#10;ZyeSRnmgDNsNM0qDVp5v7ORpgx2k9vpWwzEhuAOeBSHBVjkAAc0nG1KAsNP+ti+TI707A3sdp6+t&#10;Jn73HpTvlwcg0DF+YjpR3PNKPut0FHagBmT83NO4wvNL/FJ8g4xQwfysiPvQAdjwc9qepU+YMc4q&#10;M/cJPbrThg5IY8jigB39/wCtHOxuetNJIb7tO7MSaBDGzlRsJp4yI2GOtBxnGRR8uX65oGNyecrT&#10;+NzDZjgUnY8CmktvHFADwPmB2dvWlAGH557UmT5Ug56in8YbmgByopt5T5ozkcUx8k7QcdOabltz&#10;cnr60u5VRyy5Oe1AhpVxIy+YT8vFPAPl45pu7cJNqEdMc075sHeeRQAoHBNBY7WwtIWG9flIGOlK&#10;D1ylABzjpSZO/AApx5D4GABTeCxAY0AOYnZ9yotshJzHgDvUo6txjFPY/unGR2oGQ85UbP8A61Sg&#10;fe4pvGTzTht/ejJ5FACcZ6D86UYwfek2qCOvFLgknjAzyTQAjMVZTtB9qcuTI/IwRSmNR5hLDPGR&#10;moztEowxwe1ACniV/T0oyOOOKcSDH0AwfzpOOaADC7QNo68ClOflAjPT1pmQHTj1pQwyeOaAHbc7&#10;xkDA60qhCj49aTnn5jSNkJ70AKevSm888U9QghbMik4FJxnigBnIlj+Q8jrS85HyHrTmJCghRweK&#10;QkjccZJxxQAbJ9pw3ApSGHlgnkipTkRWo8w8g1H/ABN64FAwHUcUD70fJ6ntSNnP3BTlOAaAA7wZ&#10;SMH2qMFy4HPX1qXOSwwaABufj0oAUY9Kbz8vyfjSkgLytLxhs0AA3bW+XtUJyDjtmnksMAHjvTgo&#10;JXgZzxQAA/IOOMU3nYPlok3BiNg4pVzyCegpAKScn5BnHrTcNuHPennGxvwpv4UwF9KTLZHFBxhj&#10;ikGSV/d5+lIBwxvPrinDo3zD2pvOTxTiFIkIboKYDSf9mgEBT8nU9aYWJjHy9D0p3Bjzg+9ADsda&#10;Tnjk0nOPu8UvBL8ntQAE4PTvyM0/5SB8o60zjdjyyD9aVRH5dzndkYpAKc/NUZz6Dml53N8hx60m&#10;OW5NMAAGOlKBwvNAztY7O9P/AIevekAmMs30prDg8Z9KbIGE8WJfl9Kdj5zzQAgztHydvWl5wOKc&#10;eo54pDjBoAXPJ4pozmTpjtTSR6dKarI0xARs0APydoxGeT607b8zfKMijK4GUIIP50xtxhuZQWG3&#10;AI9aAHNnY3Axnmkw218gc4xQoPkL+8Y+tH92gB3yZU7DyvPNNQyHzc5xnjigdYzuPfNSgjY3Ycc0&#10;AQNu3t8vej15pzAlWw/p2pn8Q4+lIB+5vLA39qbzsXgmk/jHy0/DYJ3jHcUARkkA8ACoDguTtJqw&#10;yriTGe2aZhdzHb2oAQAeX0pPXinEnb/q/wBaO546UAJx5n3f1pSF2jEgppBKNyfpSKMREZY80ALk&#10;4Y+WaYegPl8/WlZ8DbmlyvBOaAFAJjJIxTBgE/OOtDHt+lR4G4EZpAS9x8ufxo4200fdNO7HIoAa&#10;Q23gjNC7vLfIPX0pf4hxTwTuPSgBDnY37umD7/8Aqx0p/wAx83iomL/88+lAD8ts5iGc0BG3Pg9a&#10;F3GIk/lS7mEi8MeOtADcEO3Aphx8p2NnPrT8fN070H79AAcfMNv60vdgSMYFGF2yfMe1IfvjCUAB&#10;zvbEeRRjC5B5oIOMZ4pOd6jHagA55zSjbhwGz6UhDbj8x4/WozuE0eI880ASgDB+Wm45X5f1p3/L&#10;PlaDn5uKAF59KaRx92ngfu3G/vwKb/EOKAG9ZYD6Cnn7vTtS4G08dBTOeeaAG5w8YJ55p/XHNN43&#10;H5aXigYoB4+WjH7pwE6+9OGMdQKCFxnFADV3eWQeaX14oPU4U4pDnshoAT5cDgfnRxtf5jmlOxo1&#10;BVs5pTgPgJgBRQAxgcEeYeaVeh5o7tx6Ug+9070AOK5ZDs4A5phC54XvUmPvkTdAOKaQpAJHI6UA&#10;OAfy1BIHFR4bA5zmpePL5z0owMvz6UAR88Db2NJg+QRjjPWlOdwpctyMDFADww8oARDpTectzR2I&#10;pe56UANxyPlpVA3LknGetHOelGRk8igB8vleZhRngVHvUTdxxTvlKfdGaaRll4yCaBkuwFC2xCKQ&#10;qAqAHihyq2r4zwOlQF3CgiMtk9PSgBzjnG2gKNvWngjJ47dKT+LgUCAbfWg4o4B+5QNh7HFADCM5&#10;HPTsaIwRFJg8D1NS4AkyFGO+aawVmbDMAe1AxvXnbQPujApQuCx3HpS/NkUCA4yflphA5yfpUoH7&#10;h+TxUb4yPkGfrQAAHJJJ6dzTvlwvHFOjVfnJTOBSEDEx8ojmgBcL0J4zTefQ/WjsR7Uc+Vjd0NAA&#10;TwvFJn5U+X1pD91SCevSlAPmkFB0oGOwfLyFJ56U3A3Lx1FTgHZP0GE4qtkB0ycnJoEPH3s+1Axk&#10;8Uc7Tx+FIc7Wx2oGO9ttG5sj5ePTNNGSx6UnO77n60ALn91KdnQ+tJzsXK8GlAHltx3o7daAMkAY&#10;kOOopBjawDdqe2N2NooXO8/IAaoZE2RGSOPrTl3eQ5z+NDgGUg9BUgwIiBjFMCH5uCWb8aVcYk6d&#10;KcR8vWkPGM0AJ34pONx4p4xim4O9flHWgBCAcnA4qJh++w3SpTkt/qTz70YUNzxQBEA2Tgn2qQAi&#10;Acc5604bcnL0nVmyPpQAjBTmmbRt4p+DhaBnHJGc8UARgfIajZBh8kk1YOdzDZ+tMIHmD6UAQgIF&#10;QdKFRQchj1qfaNvUZpOSOGHAoATseBTG/wBQTjkGnHO1ORQFGJPk6980ARFceWd4zjmmjJLDGeKl&#10;IO4DYaRQftAyOM0CGeVFtyGIPfnpTNrCbmY9KncfO+Vxn9abxsOVoCxEA2/2FNO7LfLxng1OSPJb&#10;5cmmqDsztPWgLEfO3pTdo3yHZ6VIw/eIPalHHBB9jQKxEQvmNiPqKZjD9Bk1ZABbkU0r97AHWmBD&#10;x5jYh7ClA/21HtUmDh+fSmFeByOhoAjK/N1pu3kjccVIu0g8Emn8bj8vWgCvtPX3p2072+TFS8bc&#10;Y4pDuw+aAIDkHBccCmgH92N55NSgRNvBbkH1pdo3fdAAFAiEqd55z70wgBm68Cphne3y8Z4pdoMY&#10;zERSHcrcbfu0oA8lzk9etWQkeEO45IPFNPpgdaAuV9v7t+RntRgeQxKjg9asBco2V7etJtGAC3eg&#10;LlfB3ZER6UbfkHerOPu8HNMwA5PqaAIdvH+r/wDrUxgBG/yDpV/YfJzkYqLaNxGKAKkKlrckxnPN&#10;SBE4yT1qcAhjjgikP3s4GaAIJY/miAU4AoQARvmIZx1q1sJVyZxjFMC8DAPWiwECKvnS5pxRGDHo&#10;M1NsO4cjNKVyPamgsV9iiVP3q9PWjaCJcx9+D61OFj8wgx9uuacB87/LxTEVdq7o+B0PFOCjySNo&#10;J9aslYSBwc4pu08cGgZV2/Jwp69M0bX2uSDjjirW3ggrTgvzNnvQCZU25A+QggUwIdw71fI4UFR7&#10;GkCL5menFAFbYPm+U9KYFbc3yACrm0d3P4Um0Yk5696QFYDDkbPxp4XhvwqUqDszGTz1zS4GT+7A&#10;ppjuQ4GFyjcmkYfM/wAnQDvVkA5YFeO1KFQhwePQ0XC5Uw2Y8dO9PB+YAZ6elWtnyg4p+yMAHjNK&#10;4XKi7yxHWnAN5vXGKn2jJ6c0YOT8tFwIsEA4iBOacPujufSn4bfwwzmnsiBUO/5iOaEgITjzkyMZ&#10;FLjhuKeBymSO/apMc8g9OtKwrkJX92uFJNOx8hqZUJGeOtKV4+6OvrTAgw3UAU4ebv8A9VU6qMvk&#10;U7K7sbKYXIADu+7mnIR5wG09alI+c/JSDg52jOKAFYDcMRgjHrTTt80dQaU/Sn4HlEFVPNFxDQpw&#10;w3Dt2oONo5pecr3o53cjFK4CAc520oDbm4pwXhsg4pQDj71AEZZR/Ac08AcAseRTh0PyL160mWIG&#10;UpARkYZsKTzS46njpzTsuGwVGKcB87fLgUDGfL5TsMkgU0AlTle/rT/l44FA6Z2mgBuDsUbu1N9f&#10;lqRtuGyKTnB+T9aAGcbj8tLjg0/PyvmI59aYep+lAChEznPJFLt5NC4yBg1IP9Uf3g/KgZEcbuQc&#10;fWgD922H/wAac2OBjmospuJMhFAmTKTlvlXkVA4bfkOevrUmRgYpOzfJ+tAEYzvHHNBaT94NoI7U&#10;8g7hzSED5sLg9qBgBiFGJPNB3+U5B6HilAYsA2cY4FP/AHeyMY69aAIiE35xS4GB836U/A3HimMW&#10;Cg4HWgCKTO9KcRlSST04p5A2Lx2pMN5bUARkfMMKffJpwA2/fFSbRlMse9N2KQOvB4NAgx8g+akJ&#10;cDhR0qTHyD5hTGIwxJFAEfYfWjuKcuGxxikOPOTnnFACqqM4JXp0okAEq/LzjpSHcImwvNBLmNCY&#10;znvzQAgBznysfjSkfu5Rx7CnDaXGWxxUbbSSaABlY2xJjOB6Ug6KNp596kXeHHzjGKX5dy/IOvWg&#10;BmQJGBHSl9OKdsj8x/3pzjrTcEA8UCDHXgdfypeMv603nDfL+tOAbjigdiEM3msCDgHtU2OGqTCe&#10;XGNq007g3+roAQbPKJLHr0oI/ekgDpzUbF/NRQgNSAfLytAWG9HOR0p642N169KMZJyoNPUEb28v&#10;HpQBGdvmJ8ho43Ggk78HFJg/Kdp+tADudh45xR8/lAmMdaBnYvPNO+YdcGgBnBdOT0oP3eAeDTv7&#10;w8vp3oOc/doAavLR/P60Y5f68U7jI4Oc0Nn5M460AR4ANPyTbuAgBxSMuZIsZ5HegDDEFOlADMHg&#10;HFN2/KetSkHcvFKAc52frTuIh/iUAnOeKlG/r5g4px2YPyDOKZk7D1oAaxXBBBphCEHCDn3pcj7T&#10;EGzz3qRkiEm4SfWi4EODu6H86aykuxxwAOM1YO3Y3ynOOKi/h9s0XAaAN5Ij7U1lJKjccZ5qUE74&#10;gfWnN99zj6UXAi2qEXGelRkHdkL2qYE7jxSEfMxx35ouBEAQ7/O3SmADZJkA/NU2G3JyOvNLhfMU&#10;dM0AQ4YvEBSlTl+OmOakclW4QdKZ8zIufWgYhEmw/u1JFMI6ZYZqYLy2Ccmjb8+SRmmDIcDJoKny&#10;n56ipCB+8464prFlK/u80AV9py2Nx9qk2/u34qXHC/J2oABNICPa3ljkdKbt+U5TntirHO4Cmkck&#10;bT9aAIQibuU+tBVCJeDz0qYheOuaac4Hy0CIlAxzFmlKSeU7+QAM8Cpce3anfN5SAuTQBVKnjr0o&#10;YZi/1eeaskZ60mB/dosBEUT7Gh+0DOOmKaN2z/WD8qmKDzG49O9JgbuRRYCLYcfd6UhV9uRtNWAO&#10;etRbSZD+9A5oAh2yBpDsPPrTsNvGXwKmYSbEHmqR6CjafKYkcetICArz90dfWjbIQcFaeyKyQn7U&#10;/U0pVTChLMCD1FADHiIVeQT3x2pm04OTxnpUgDB2Kytz604htigr3oAiCR5PJHvTGHX5Sanwd5/d&#10;H86MNuzsxxQBVxwMKDzTiG3KQyYx09Ks7F2kFT19aGjXEmE9KdwKoUb15+tNOwM/ynrVkIFf755H&#10;NLlQjf6Lk7uDRcCtx5Z6jpikWP8AesS3OKtfuy6jjpxxSdAcKetFwRWZMg8HGaYyLzy1WsNtA3Um&#10;0/vf3fPHOaLgQBeRkcdqY6gzHBxxVnDfLllpcDa/H40gKoG2T7uWJpXzukyvOanwBLF83zYPamPG&#10;+4MTk7u1AEW1cD5ecce1NCjaTt79KthV6Fj+VRvv+2pshwo6+9AEOAGHyng00qrLJ8rYyKuhcPna&#10;OlMfbkYSgCsFXZxExJ96UoQX4GcCpRwUGD7VIFBY5796AKwHCgpSkcHEdT+W25/lHWg8OBsx6YoA&#10;hEakKwnPXkU8qAHwmTkd6k2jcevJpQhEbEuCaaAixlnH2bA9c08CXAABwP1qQjMeMUsYl8lcuOGp&#10;gM2R85yOR3qViOMQqAF7UjRxmTm54+tPCARDnt1oAYPuMdnSjncKk53qNvUUYGFPNIQ3DBhiPv60&#10;/DYb5f1pcfvPufrUoGQ37nP40BciA+Y56U7PABz+VPx8p+U5xSnIwfLXPpikBHgmMFVB55p21vJc&#10;lMYpxJEchCjJboKk5Ma/MRkc0AQrnEmMcAUvcHaBUm1cn93+tAXhfrQIQH51BB5NTNgyRggADHSm&#10;4Q9Ix2pf48EjNACsysMCPgUHAUdTz6U8Ku0YbmjgfwfrTGRr98nA69akO8svZR+tPwpIGOKR3hEY&#10;HmIABzg5oAbgYGGqUdKrrLDtIAYkng4pjTRC5AZXGRwaGBN832g8dc1KOjHFRq8Jfi5H0xUv8I+W&#10;gTG45Py0uFKN8wpcS7osRk8+lSFFCtuYBuOM0DIf4h8vag7dxGOeKkxyuMdeMUu0BsnGcUgBduzB&#10;BOTUn7sQzlYzuOOtR/PlcDmnnOBnbn2piGgESphue9KR+8Y7O/PNKv8ArmOe1JyZBxxigQqhfPk3&#10;LhdvBz1pPkLHDcZOKXnIytOxwx2gAGhgLjrxSE8Nzz2p2B5bc9qaQcKCTwe1AxTt2IDIM+lBPyHj&#10;oKbgF19aRxtdQSufrSEDAeUx8vqR3pwzg4GOBSSAkRjBwFHApVz5b/uT2wc0APC/LkvznmmkKAcS&#10;E04/6tsrzTP4loAdyB1zzQfvvhTyPWlwCGzmmY+c8UDFyoBBzmjn5uaAVw4Kc9j6UcZHNMBu0ESf&#10;hS4yuC1P/gfHOfemMPmU9hQAp4hfEXPamkHA4zT/AJsp81OwPXFFgIyOOPSgL9/8KkITa/zHtTDx&#10;IOaQCMEBJ700+WykYyT2zUmFKD5utIsacn5s9qAIjuVyvkcHGKU7tzYj9KV87vvk4qRceQ3yjJoA&#10;jII/5Z9qXH7qQhB9aUh92MUHeCBwKAK6q32ljnOfepG++xC5PFP/AIzxxTSMFiAPzoAXAw2U5+tI&#10;R1qQA/JmmnufypoBvHrSNnJ7UmMMw2jGB3p4HyjmgCMZ3nJPvTzsxgnimsB15zSA5DHYetAWFYRs&#10;owT1puOTTtqhH+U/nSAgqORyaADtJ8o4HFJwc4i49aeRyoJ70mDhhleD2oATBHeoyDvfj0qU53dB&#10;TcKWJIPTrQA38KTH3ualIGRzTQF3nIPX1oATHXGKaVPzfJz9aeVxcN8mBilAXDH3oGN+XDfu16Cg&#10;j92eM07B3j60pwS3y4yKQincfaDYXBiByB1Haqlms3kMZJJSxbnNasYHnyDcMD9abGyG4mUwgHJw&#10;cUAIFywJcgAfnQ2xkAwMZ4p5HLfWmc7z8lACfwcAYpMNuIxUgWU5xGMUu1wW+TmgCFk5HJ/ClAHI&#10;zUu35jlOvvQRz9KAIyDg4FC/flzgdMZqYfdbK0hSJkxv7+tADMA7vl6U1gSDipcAZ9xSMoEbepFA&#10;EYWTcNpGTjrTQLj7ROHiUbRwfWpoxlWBkIHrS8evPrQBAfN8lQISx3d6kwdq/L25p+PlHWg/ebig&#10;BuSTx+FHz+WxINIc+Yny8UwSSi4nVosL2NAC4cyg+gp5GIjjnLdKkAyq8UYG8dBzQBGFzOc8YWhl&#10;jKShgMcc099+5ykYHSjC/ZjuGWLUBYjVVWABUJ5pzKMg7hn0zUgA+XA7c0jbdwOMc0DGr92nH+Mg&#10;dqQKn2uQgnBXrUgzs+7QFiIMdjDaevWnYGGIPpSYf5PmGO9PUeoxk0CGHI5Ck81TZ/8AiZTkq2QB&#10;itHAUT5QHI44qERgu7GIZPegYsU0km7KH5e/rUxAKkbhjNOVF8hvYelRlWEZ+YdetAh/8S4I5p2T&#10;5mNtRqGCZx6VNGB8+5APegZGw/euO9TqVFqw2HO3rijAa53Kox0ouSy268DOBwO1AhnO9OOM1ZyD&#10;av8AvAMDiqse7YhJ5IqU/dII70AIoO5jgU/jA+Y0qq2w8DtQenC854oAaR8jYXOTUyKqq4JO7A60&#10;gyCchc46U0kliffrQAp++aYT1G4Upb58baR0DC3YFuG5AoAeMe2KU4yMMKCnzn5sLjvSniCUgDOO&#10;KABSRJ92l5McvyZ5qBC7LHlcEsasFXB6igBOePmPTpQOCaUD94ee1Ke2TgetACZ+THPJpc9PSkwP&#10;MBz3pTkM5J7etA0Jj9+eeMdakwNpOaiUhjxng1IepPl8D3oAXsee1JuX+8aT0+XOTUjeX8vyjOKA&#10;G+vyf/Wp2Ttb94elRnmRcNxkZqZlAjj+bJIoAix607jyzzxQwOBmlHzRXI8nAGOaAFIURscknHAo&#10;IX7GCWwdw4pg4VfmzTwOHPtxQAgEYu4zvJ+QdqU8yXJIzyKMHIyFyKd2A4GTQAHG5fk6ikZTh/m9&#10;Kc23ziAf4elIGJ3ZXvQIM4C5H6UuSUfBHWhuYlHoajOQy/IMUAPPUc07C+XNxyaRdvlPnJOeKU48&#10;zvyKBjFUL69eanwhim5HQVESST8v60YbD/NigACZvIcONvr6U5gu+TEnem4+UDe34UdzyKBDwFw2&#10;XpMLuX97n8KQfd+8PpTGbDKdmKBkn8DZHeilUqWO7B+XqO1Jzn7vegQwZ81sgj3qQZ2NzTOeMinj&#10;O3p2oGLySuCKP+en7s4B7Uv8eKM4SfCDOaAE+YMfvdO9Jxk/LSDeRMStIpOemMGgB/ccZprf61ee&#10;9O7YK0nBBoATnLHb0FAwVBB5xzS9x607sOKAE48vrR8u5sijuOaaWcPxBQMftXeOen60hGGOBmgZ&#10;3N+7bJpQR575IFADW5Qc96B98e1P+XYx3cZ4pACXIycYoAfn7vBzimnNJn5iNvel9+lACgcjmk58&#10;18AU8HjpTD1Y7aAF52t8ooz8gwQTnpTgVESkock0jBdmQ3zbhigBcEhhnr2prbsv8uMYpxOAxLjO&#10;KYceXye/WkA07iwGTT+fLPNA3HA2jpTiuCSeKAGkZzx2puSM/J+NSYAVvnFJgYXLY5oAAfnHyknv&#10;S/J8/wA54FITxwvNID8nI70AB+8OKcmPKnPTC0ny55p52bFxIuD1FAEY6dacMhDwMUnybuO5pxJ5&#10;ytMCLGZUGB1qQjkgrUb4EydeBUhctbL+75B60AJ3NB+4eKb/ABinEfMT7UAB/wBWeRmmEtuQBB7m&#10;pDjB+XqKi+YNxFnJpASgN5UhMfAqMHnrxmpMsYipXijAIHGABRcBeNx5pP73zHGRTSRuA2mjLCVh&#10;5XHrQAsm0P8AdPTimc7hwTUjKWJO08UzjzkOMYFAC96TPLetNLHe3yd6f3XnvQA3GVPNNVSJWOF6&#10;VY4CtlDnFNPXpzTAABhMkHB44pu5Q1wMABsDAp38WKjZQSpz0FIBwzz8tNO75s9M0AExuCx4PFK2&#10;BkZzwMUAId2MADBFKMiMj0pBtLHmncdOKAE52/do9eaRgxQc/pTfm2n5qAFPUHNIPvHDml/vU1uc&#10;HbSAe3AycUzjLdOoppBKck0mCH7UAOfbk/SmdzzQc7WK+tKM46dqQAOjdKXI2kcYphB5ODQMAEle&#10;aYCfKzZG3pT8fLwRwOc0zCbZMDnPTNPGdq9elAEQDebgoKfhfLPzig5x74pm9N5OAD6ZpAPx933o&#10;IIL/ADDtTxjY/wAo6VHwQevNAB2PsKTIIp4HB55pCBleO9ABxuHNNP3zQx+cYiJFL1DkRHHHegBa&#10;Rg2x8OOlGPlHFHY/LQBHGJNx3d6cc+YOKf8AMQQW47Unbkd6AFH+rk/ddx3pGztOBxSY4OTyadgb&#10;RzQBGc76ePvsdv61HJHIduG4xSruGwHPTrQBIQvbOc0uw5bMi8U35uORTSWz1J/GgB/yBm5pMZXq&#10;D+NLtOGO2otreZkFue9ADwDjO3oT3o4yeaUA7se1HOD8nT3oAcMbR81NIHmtxRxnpSZO77v40DEx&#10;87ADtSFRsbOeOlOwxYZzTRjzm+WgBADufjAAoDDY428561MVJSVTGOg5FRhMA5I60AL+FITgNk8U&#10;5SMtgA49aYd29cgDmgBdy8bWzk0mf3r/AFpPm8/ATjFPKYC5J6etACcZHFLgeW3PamMVB5U5pQcR&#10;5C59KAEG7APlmkKtuJA+op5Y+WqlF604ffc57UAIoYI+TuyOPal5MJ46NSEt0zSbsRj5AST19KAD&#10;/lr0qT5cN8oz603jzBzSH/d4oAD94/J+tMBfCfINu7mn8bDTSenH60ASrsLHDfKB1NMcRZjAYk5p&#10;P4HG3jHam9HttrHHOaAHYYTf6s9OaU42nmgsSQTnNNHbigYgIPBBpwChW5oyu1htpAw3EFRjFAD8&#10;fJ0BpuMA/MKZyGYgnk9KdznJHOKAFIY7SGFR5kDjjjNTc+WAWH+FHGOgxQAZPB9uaBzuwBS7SV61&#10;AS8br8h57+lAExzjgU3Iw/ynPFOVsxHjNMJ+8OPrQAhLkvhcDHrS4BIPBpAGyaX5t+fKPIoESDcJ&#10;jtl6rSMW8u4OzuOKAPlejGNvzHNAxrE+UGCHOORTRuKn5akBYzLgqOPSngDMmAOvWgQzCg9BmoiD&#10;vfO48+tSEHzZMqMdqT1/d/jQAgaX94Ap6Cm4O5soPrUn/LFsEZ9Kbz5MQLc5oBCfPsA3EnNNYuJl&#10;xGckVLg7u1OVl8m5HlgN2Y0DI8LvmDKQcDBp2PlI84YApMHbFh9xyaT5vMJ8v9aAF7rzSfwtx3p3&#10;c5NH8PSgDMYHcefpQM5JC9utL0IpPnyQMVSGNym4jacnqabyMDZ+tSBAVYmPGD+dBXHJagBmOvy0&#10;3gsAe9S8bTgijAyDTAUKgRsLyRUW3np3oJbK/KR6UuW8xflJ9aAEweaTA5zUvBzzTSBvx3xQAzC7&#10;YyATk80nR3G4GpMf9MxQVXzGIBHFAEJ6CmnPyYcd6sbU8uTLdxTTweMHjigBm3K/d4+tIFTYvzU/&#10;n5uTTcA9zQA055+U0z5xL0FS7TjBkUAUbRsbvzQAz+OP5ABSkdeOKTnzB8h60/Aw2W5xQBHzk/LT&#10;WHB/dH2p2CGNLmbeMRmgCHEh288elOA4GRUnO45U0pH70cnpzQBGBHiQ5HT1pNw2AbDg9DTyItp5&#10;NMO/5x5eQOlADCEMgIQAUBTsPy5p4ztP7mncgkgDOR3oAiIIUfum6GkQZRj0+tTOxbHy4GOlR7cO&#10;MN+VADOz/uwSTTCD5Z+Q5zUhHIIow+Sdx/xpgRgIIm/d/NRhiPu1ONuxsxg5ox8rfITQBEF4PApr&#10;DCA7e9TkAA/J+tRMTk5j/WgRE0SeRu28lvWm7P3rZHGBU+GKoCeAeOaQhjLwGAxwKQWI2A8r5U5p&#10;IxJuIZfoamVfmY7KU/65B6CmFiBwAB8p600gkN8vUVZYArgnimYGRhaQmQYIUYFNA+aP5T3qc4yR&#10;g0bRscBec0CI8HPSm7ecbam2nyz8pNLjgcdqAIsyfZcBT7ml2/uI8AE9+akxx0NMwdz/AIUwGbW3&#10;cp+tJtGcd8cVMQxj+8etLgYPyigCuBhRkNRgGNcE9anG7AyowKQ4zwv4UARBTznNKNpcgE9KcF+a&#10;Q49KU5EZwozmmBEQ277pp/PlrT+oHGDTtrccUXAr4/eN+7OSeeadyDUmMZpcc9KLgRjOWOzH40Y4&#10;HBxUm0Ag7xTwMHJjFK4FVg/y5QHHTmnYyRzgmpioxL+6xkij5Nw457Uh2I8EHp260mAexqYg8fLQ&#10;Qf7pPPIoAgIH15p20bmx04qTCgAY4pSB8xxQIjAyD8n6091UJGBHk9+acq8qdv60pH704Q9KAGbX&#10;2jPPy8CjBCOCvcc1MOnUcdqMHnimO5GNnlL8o6UwA/8APP6HNTAZDccUuDgZHQUBcjww/gpxTMKk&#10;NznnNSooa2lI7dc0gGI1570xDNvA4zSjPy/u6lAw7cUfLuXpnvSuAzDEHtxQEHl8MSSe9O5/unGa&#10;eoHzfL9KAEUDA/dk5ppU+YCIiBUpzgH0FIpYtLlSMdKB2GDrQVXBG09eKfg7W4yc08gCIlVy38qQ&#10;iLAynXoaOMjipB9w5WlOzaeOaAGY+c/IKRgQT06U7nB479KCP3inYelADFyewp5C5GIzz7075Nnb&#10;6ZppKrIoKdelAARgdKBw+QuQB3p469KCrEHAyaAIzhpVOD0p42bMbaTY4aH5T1pWVwwBHagBr7Ny&#10;hVHTmkG/DgheMc1Io+dvl7etMZX84kSHNAw2gxE7C3NJjkDFBfavMbckYqZQm/5gPu5oAg2y+Yee&#10;BSbVyeTmrB8ss373C0ny+aMAHii4XIf4hj8aX5NrArnNOO7D/IOvSkAB3HYOgpXC5EQ2/wC4ajdE&#10;8rlScnkVYAPTcfpQVO5sEU7gRfL5MeISOKAPlpxDYAMX0p2G49BQIbn5WHk5NOx8pO36Uvy+YvzK&#10;KViM8Y6UDGn7rHA6UwqPLTKjn3pSR5ZPPB6VVnaQeWQxxuHFAFraNq8DgUmB5g47dKFIK/dPKin5&#10;+c8UAREN5k2Y8AHr603ACjg81YOOTTNp/vDigCBjJgU8bsLxTiox0pei429+tAhp65xUeF8zkcZq&#10;zgbsUw8SyAwdO+etA2R4AY4SgqTC58vnHrSnG0HHGadzzzQIhXJQE8cmnkHylIwaeFzsG0dadyGO&#10;V4x60AQso2rkn6U1FH7/AOY47VKSp3/Ke1ISNzYWgBn9393n8aO33P1pe33KdgbRhTQAwdCSD16U&#10;7GQPenkDYOh9aD2wcUDEI+ZSeeKawOxhsI560uG2kl+PSkBm80A4Ax0oAbz8g3DpUg+63zYOKbtT&#10;L9etKNuTzQCGgAlSPfNL2UU7PytiIdeKQ58xiYwOBkUAAzuOV70pDbm+YYxRj/aIpDncP3xNAAFG&#10;OtMPmBz8ny5/KrCbdvI4xSMRk8j6UARqEIxvI4px2+c+CelGORyMelKAMsQKAGceWxGeW5FLj5Fo&#10;2/I3yjtSHjHBoEJhtw+WpAF2cyAelNAJ53UFRuPBoAX5Now5PPWjC8ZowPLHyilOOf1oAaQu4cmk&#10;xz940ZGMZFL+75wQTj1oAjPVcIPzpPwp/G/lQOaMLvfKMOlADMfO37jPFO2sS3yjHal53nB6Up37&#10;AMDg0AM2Hc2COnNMCjZzn61OdgdcqRkUjbcnCDGKAIcHPSl52Hin4PHzD6VIAMHoKAIQOCdtNIzu&#10;+Sns0YuMtnGOlCyROZ9sQGKAIf4MEcZp2BzhaUjMiAHjNTMFEW0quaAICAY/ujmmgAIBjipCPkb5&#10;O470hDYf9zk8d6AI8cNxTgOTg4qTavktzySOKcqKZPvY47mgCAqdpJYcdaaApAOzPNTsoy/pmmlW&#10;CDbC2MfN70AN2t85EPYY5pjRzABgFI781L8/y/e6dKcASWzK1AXIgr7Cdo9+abg7R8hx61MQgdtr&#10;n3pMSEN+7UAH1oAi+YMv7kHnvQRlh8oxUhXlgT+VJsTCjzOvfNAEZUkEiNcY9aOcL+7PT1qbaMjM&#10;3TsDSZj3fcHWgBoEfmfMp4HrTSqeZwScmpSFIP7nAyOO9MIQXagKaAIShyw2HOeeaNmOCB19askD&#10;BJBHFNwuM5PvQBDgfPiFj6U3amX5qxtGTz9aVki4wD70AVVGM/u2/OpMZhb92evrU2FKEeWBSgAH&#10;/W8454oApYbzkHmDp0xTtr7sYY1MV/eZ2j71SgHcD5dAFUoRGxESnnnNN7f6v9auOpZOYsfQ1EEX&#10;zDlTTQERyScxr09aAj7eSMD0qbYuH4NJtwzncT7UaAQENvf5MUADOC3PrUpBw3yGnqqmX5ivTvQB&#10;WZQeCvenEJgYA59amkUCUHIwDyM0FYymcnJHHtRoBV8sedngClKnzxxwKnx8oO39aOPnPlHtRYRB&#10;gbm/d9+KTZ975jyanb+P5O1CD923yd6dhkG3nqfrSYbYcpwD1qdlJhPygAHpSAP5fQcdaVhFOUyr&#10;FkWbOc8VGsk2yXNg4+WtQ5CjKKcdqCU3H/RE6cUWC5lgyNIp8s475FT4Bh4iNWzs2qRGPpSbfmY4&#10;xSC5WaNyR854Xpmkw/A8oEDpU+DsfLE804DCKcA+9MLlYA72/dDp3ph3ZIMR68VaOzLEUEAsDsFI&#10;LkOHyuCR6jNIFHmv8g61PtbfgDp1pCAJWwDxQFyPA+bEf600jpU+1t/Sjacv8npTC5F82zGxunFC&#10;iTyQDLn0q2Nuw5jHT8qQLy5+lAyr5MfkqdxznnmngARqDG2PrUrYG7JoTaZSOMUAN43JxS4+V+B2&#10;71MwQK/yimFDj1pAMwMj5f1qRR8r/L096XHykbB+dOAOG+WmIhUzGVisGQG61OwyCQ3UVIuwW8ww&#10;opOflwfWkIagHHyrSfKS5Cd+uac27BwxxSKE3yZ/GmAmDvH7o/WnqnyPnpinn7r7VB/Gm5k3AAcd&#10;6LANC/JkKx5604KnJwCTTjuIjG8AA9PWpGFuGUgtuK8imMjIbnCDH1qNniVpN0qqMVKQCkmCQM1G&#10;IrVpQWjY/MMc8UgKLSai9yNtniLPBz1qxHAuXJRgWHPNaDCHaBsHA7GmgAbzt7etFguV/JbynBIw&#10;KcI0ORsBwODU/BBznFJgAPtU0WFcYscYDf6OM9zmlbeEUhQcdqd3+7Th3ylMYLJL9nDDGQeRUqrE&#10;yuxZuQOtMVTiUhVx6Zo53MT0xSELgK2AvajjHQ03IKnCZ59acfvKCnb1oEHIfIj5+tPzkOdg6DvU&#10;Zz6Uo3EvnGMdaAGswBXEWSaeu75cpgZp48vbgRc54NKcg4PagY3B88kYxgd6XIzjJpRjfJ2+UVGD&#10;85+XnPFAExA+ySkKPzqs2/yxhTnPrU5XhuenUZpvGT8ppCFAbagI/ho2jMvynkigkgDnJzTvn2Dk&#10;ZxQApBCMQRytEZQpJyAR60mD5BORwemajdCVBUEeuDQA4n52+bPNJzljxSbGEfXIxTlI3DjNAx3H&#10;PBpmDuU44yamfBjQiFRg9jTTkxx8dF5pgR4bcw568U35/PiB4HPNPJ5HNL1I4+lADlVNgw5NNIAU&#10;cUZGVG2nH7snPamgGDB4Jp3PNNVUAJEh57U7A3H5/wBKAGk9flpRs/d5B6GgDLtxxUi4ENwCq8dK&#10;QDSRtIwMDFIGIcLsXBHBpCBt6H3pMruGM8DvQwEwN78dTSjAU/LSgfMfl708j5ZQV7DvQBGu37RK&#10;TKOR61G//H1xuIA4yaUoMkeWefenANvOITSAcu3B4qN1BxjP51Kcj+CkOAxOOaAI/m4GD045pfXi&#10;ndQ1BB8wDafrQAzHBOKYx4GIn5NTsVDE7e3SqvmztcOFsRgHrTQIkUSGKTMYFOULskHlg5IxQouD&#10;5uVAGakx84IGP6UDA7MD92ORTDGAkpMQ6j8KeQcfeHBpCTiQFe3XNAiMr975P1pqqd02VPPfNSAE&#10;xtz3o+fzHGzjHWgY0Y3AgnpzSEHBwn61Lgb3BTA7Gm85b5cjNAERU4YFe1KoO1sqDmpSPvdB7Un8&#10;R45ouFhnPXb+tNxmSUbGA45qQ5x90035tx+QmgQhXBIznij+GTj+GpCo8o/Mc8ZFMOPmGaQWGx/c&#10;kJUDnk08+UFBGCSfypcKVIMfH1pBgO+IlwaAsM+fcCYuKcApL/L2pxb5CvkE89ajH/Hy4Cfw0APG&#10;8SLycemaCDtkKjk0MH2HC8g+tPGdoyecc0AQ/OGUEil7NxinEDcPm6UhA3NxQAw/WlCqsR2lyWP5&#10;U1xICpW1yMjvU67wTmEjjpQBHhy6rj5iv5UEMFkGOfrTmLLI7KR06UxNxRySQd1ABg7QcfWlGcKN&#10;vOafj5Ooz60pB3nmgBCCH7dKMcMMUHYSB3z0pSQHI8s5xQMhZXLLhe3PNJs7N/eqbnYflIphHJzk&#10;+tArCkuSo8oBV6UuAfMO3A471GWm81AIuKmAy0gIwMDpQMQZ8o4NJhflG3nNOxy4xxQO5znmgBDg&#10;N93tUuIjay/Jlu1M4y3yD2pil1eTEJPSgBQpG7mlABXpR85yTGB7U4D95904zzzQAoVCWy2MikwB&#10;0/Cgkb3AzgUKBhiWNABkkoSB0pRkoR5RPPWkIBAHmYpyKyykhx7j1oEIwcZGSOKMfIQSetPfy90h&#10;Lc+lJxuGBQAvG1Rs4xSH78QJ6tTwOH+nFIowzEtk55oBEspVbYhImOQPwqBRMS2/r71MqlrkgthQ&#10;MmpT5O18Sn2FAEeMQsREOlIpOOUGA1OOd/Q4x60oxub5SMUASOvRw5wQMio8nJHk9OhpxCmMqZGx&#10;kU75Sy7ZBgKKAGcb/ucn3p+3lfkPTrUbH96v7tuG6CpHdPlySMIKABlHncoOlPXau7AXpwKjBBXI&#10;pecmgBCztKeMKKMjavyHmmvnyZMDnjmnxcIuXBbHNACgABflHX8qcc7vv5FNYL5n3mFOG3PB6GgB&#10;RnI+WmHO4Axn86f82G/djgjFKVBkyZQMD86BoQDkDZ+tSARbSDycc4pg4DfKevrSKpDzMF5PUUAK&#10;qpumIXaM8e9IT8vQdad6c96YwGD8nOeaAsSjYY1/d9qD1chPTvTTgQ8HccdPSnqCbc80ARYP29Ts&#10;4Papn4I4HSox9/vwalIjMeTK2fpQAz+E5NRMXwgC/SpMAuRtwuRT/wB1vPzL04oAiXOCDyalGMni&#10;jCbpiE64oHegBcKEl+YbiaTjZIDTG/1wxntxS4zM3FADuMZKZwOtJuXyWOD1p2EwRk4p2I/KkBye&#10;RQA0A/Zydv60zDeYRg9KkdoxDcjnhMmsWzub+fV9fEdiDFC4DMTg59qBmypOD8wA700kbxxSbGMY&#10;DAg5p+3AHTgUCFGMmg4w/wCFGQFdvKJwOlMUku5KkE9qBj8jcOKRtu0/uzjI5pf4vu/rQ27aw2Hq&#10;KBDgmJpsBzwMZ7UjgfPwKkPm+WeegGRTOu75sE0AIq4Ltu7dKDkgij5snj8Kd/EwLY4oATGFGWpp&#10;MnmR4Qkd6fhfl/eVIoQJcfvwTgYoACflY4HHWoyF2sfU0jj5QA/BahlIRTv5wMigLDJCdjKFbkil&#10;AHloA3an4Xym+b07Uh6jigBR0HFAxtPNJj5TxSENhOPWgBT/AA/LRlvQ1GrN50gKnj2q0ACDjtQB&#10;F6HGKUDLRfWhuG+7S5UKxJ+bsKBj33AsCqHAHANQkOQcEc0nBdzk5p4+8PmoAVR8i/J29aeGwR8g&#10;xSdmpnAkGFx60CF4w5z3p4B8liAOlR4+Vh780n777REFBxjnmkA7Jw520gyYjhqcQccgcGlXaARg&#10;daYIj2y5P+k8Ypwz8vJz607A+bAqMD983fmkBIoyCSO9B+70qTKGEfKB/WmHr1pjIdziZBsbmpAT&#10;uAIY+mTTht2ScLmmADceKQEqg4lbb1PSo33B1BWpgR9nl45BFRsYzK2H7DimAgLbjgCkIby25oGO&#10;fTPNPOCTxQBHzuT93+tDY2feI5p5AxTRja525oATA2r0zThuIYbiBkYNNUFhJkYxTs/OMD+GgBWJ&#10;JX9yOlJn/RdpTHNO5+bn8KQ4yMmkAhxvUbD0p6kAHimniNueg6UnG6A7uecigBzY3KdtAwd/160g&#10;HLkt34px+4/zHpQAFR853k57Uz1w9ByFfrximMXPK2/Q8mgCQbeePrSj7r/L6c5qPJwvy9qUl+ym&#10;gCTnkZNMz23cA0uD5cYDYyaQ4EkuOc4xTAaclThe3rSqStjLmLJ31KEG6P5xnHI9KYdv2idR045p&#10;ALuyG+TsO9ITwMODxTGbEigKMVJjO/gDpTAaoOWDMBSEkbcAHk04ABuWzxQf92kA3nHSl9PlPtRx&#10;g8/hTWLl0KqMUAOAGWPtQQMUYI64o9eaAEO4IR70nGw/LTvl2tz6cU3+JuaQDCf9mjjA4peo6Uhz&#10;zxQAvY04BcD5hTOfm4pMkMTj6UAPbywMhciocj5flPNPBO05FMbO4cUgJRt8pulRkDNAxhue1IOX&#10;4NMBcJtf92fzpGDeUuOgNGTg/LSpnzJTtBwBSAOi8jjFVjFGXkdZGBJ5Bq4eQP3Y+lRHImlXyB25&#10;oAT5hEPl52+tIMY6U7HH3eaTsxxQAE+ifrTD5nOHOM9KU8sPmP5UAEhh5+VB5HSgAJPmAYA461Io&#10;XD/vFx6ZpoSM85II7ZpQp3vzxQAH7/DcUmBuIzTimF+8MUAKSxGaAEx14pCp8s/u/wBaU5DD5R+d&#10;L2Pz0wEweflo4/u9TSnoeaYS24ALSAcz/vEAIAxS5z/DkAVGQpcbl6dOacpAeTAPagBUCtHL8pFN&#10;AAVsCn9j8x680hK56HpQAAnB54NLuXywNp61HzznoP1p2DwRjg80AO4yePwpOMtxSc5PpTscN7mg&#10;Yz+PpSrgwscjg04hRuOw5+tRgr5knynnrQA4bthJYEUzjnkVIFjIYbyB6UhVQWAXPPBoATLjawel&#10;J3R8igjkDb2oJxDJiFie1ADcSfMPJyMjJBpDjzThP1p6mQRE5bPpTQyYB5LZ6UAKPv5XHI5zQC5k&#10;cnt0NDCPaSAeaVOR0HSgBh3bmOxTk08cx9abx+8GwcN60oJyOKAAhhC58lsClXlU/d9vWnFnKAbF&#10;x7UDbsHzDPpQAjKwB4H51DgCTADHJzUxBKt+8IGOmabhhuIxxQDHc5Y+V29aaen3adnigg7mzQBG&#10;R94FeKFR95APHuafj5TzTecjBNAEmCEBOKb8vlnke1GWwOD1px27ZCeuBxQMQ/fOUbpSADa5oVpf&#10;m4HWnfxHkZoAaFXYwx+NAUeUflzzz7UHdvYY70mWDMM9RzQAmF4/d8/WjA4yKd/AfmGB2pjZLDHp&#10;QA8AeWxHrSN/DxSKGAbDDGelOJJbpQAoJyBgn2p+RsZSgqLkE/MvHagchiMnigB37sBsMBUZ7fLn&#10;mngRENmQBh0FIfvnvxQAoxlvkx+NKSeMEcdKb/CaMdaAD5vMQ8Ad6cSvYUzB9eKXBy3yn3oAQk7T&#10;8tKGOQChAboaTt0p2P3bZ5x0oAD/AK9lCtwvWkP8NK28AnOSOtNySRx9aAFOMcik544FIQPOjyOo&#10;oJXD7Cx5oBDx1Y0fJgAgfWozuyOOKcB975aAEw+X2kcetAB2fe5z1qTB8phs7+tIcb6AG9o+nvS9&#10;un40AR7mJY5z0zSH7454oAzVztJK078aO6/LQRznaetWMXnC4x0ppBxy5pzmIKmS3SmggoCAcUAN&#10;GBgbaeCPLf5u4ppDZU7+KcuMUgA7cId4z/KmcbjTmA2sMGhVADcmmA3uaXPByPxpccjihwAEPvQA&#10;3+AkN3o53HmkO3D/AC46UgLbvumgBp3b+EPWl6NyakUHec1LiLa+VwfWgCFNodiQPu00482TC4FO&#10;KxZ4ZqMCgAKoQ2TUf8QANSEKVoGQchADigBu3od6/jTSuDIal253bkP1BoOdsg2nigRDxub5MkY7&#10;075trfN6VIBkA0m0E96AI8NujGe9NZwLraUA4qxhcj95URCh33QDkcGgCHHzufLPHelGTA3ycZ4q&#10;XAIXpRg+SOO/SgCLB2jBGabtO5uOasYO5wUGMDFNHXp+NADMAKc4pQoMEp3dKVgCvTJoAYIRtP4U&#10;ARAAgc96a5f7Uy+UAMcE1KFPmPiM9OKXGRhvWgCIA+W2T0NOG7aflHAp+F3gZoIHzA0ARkoXPzL1&#10;/KmYAllzGCOMGpxHDubJb3pCvyvhe3rQFyLgsf3RA7c0nOx8KpNSbTsj5FIVwX4A6UCbI/mAFNXO&#10;6UGE5zwanIGzAHWnAMA3C59aAIcZzxSbF2OFOeanVW81ckcnmhxGknyjk9aAKxX5iARRjDnK1OAp&#10;420cbgCOtOwEeP8AZFNIPHzCpjnIx1qMg8E560ARsP3OQBUYBOfl/WrmyLZgqefemleceX9OaLAQ&#10;hSB0pCpOB61Pj5l5PSjHHIoCxAFbAyRSYwzHFWMDOM0FTjoMU0BCAN3SmsB82EJ6VORnI20mMDp+&#10;NAEKgZ61JhvSn4XDkjHFJ1VeuKLARlSc4SkA4IqXDY6c0uOM0rAVyv7xyIifxpcD5uamIO488UgT&#10;KEE4560DEABi6fjTdidiT6VJhti/MOOtAA2DhqAGEcGmnOevNTkct7CmgMcZhGc96AIdhaSMeYAc&#10;8VOyKIUG/JA5pdq4TLnPtTjt+YdaBXIcDysdeeKUD5jhsU8qC+KMMJByKdhDAoDt8n607HLfL+tP&#10;AXcx9fU0oBMbnjigCE4yoAp6gGVsgABeKUg5zT1xzxSsAwccbeOfxoOdpGBipCEJT1pNpy52D86Q&#10;DQB83yHkcUYGXPlkcVIAdq/OOPanhm2gHbTAgHK7SnGeDUnARxjqODQQxcfIBxSgHb79qAGLuLxg&#10;rnmpiCVJCLwPWm4G48UfNzgcfWhAGPmHy0g+8eaXndRxlTmgBQBtHzc0DGH/AHf404fdIzSEN5Z+&#10;T9aYDTncakHl/ZhlhnHpTMfMKRt2fufrSAaFDYIB+93pJE+7jk5FO+bP3acud2cGgBcMvl/J/B61&#10;AfP83crHANSuW8pyR29aiWQMFK4PPegZY3sdmYsYHWmksQMnmjb+7cNSBeB8xpCFw3NOGNpIHQU0&#10;k+WMDJ9KOdi5U0ANJTdzGvP6UDG1iFJPapNqFWBxSfIFGB+NAxpiBIBmAyORSBMFsIT6c0/qMnOf&#10;WmZcTxFZCM5yaVgGkHdjJx7UoB3sMcZ61IFPzZYUnYfLQA10JKkNSYbPD/WpGI2IDjrTf+W2Qnai&#10;wCbk2fNFzmm9zwPapH+448oVGMYGY+3rRYBAgMiliAAPzoIUSIMkjnFSAE7OtBXDx/N3piIG2lhg&#10;4/CmKuXbcAcdDVkqu5hgU3A2n5aAI9km5wsfQcUYcbs+tTDIdOfWkPU/Ljn1oAjCt6CmnzPmwrjm&#10;pgB5qZcinHI/ujnrQBAOVPB460jBg4wDT8P5hxEOeppfn8uYmLAFADFPA5qTEjBsRgk4puwfZWbz&#10;gD6UL5gj/wCPhs9jSAgkDrckfZ2p4x5XWpD5hCb3Bb1pvf7opgBzsPPSmKXMknBPHGam25yMUgGG&#10;HAFAEezk5b60wj5GIyRmpvm4yaaMgk7RzQBDz5kfBxj8qnXAt5Pm5/lRj5zwKaUJtZPm/iFADUDB&#10;5j5bfnSHGX54JqXDbI/m5AphDYB8vvQAv8PTtTcfeOKfjMb8cYpo++Oe1ABhs9M0bT5bkinjhqRn&#10;P7zKELjrigYwA5X5qXDeYPkP50KVZSQeKcQ/2ZmWToaYhjCcSgGDOaFB3/cqcs3kW+5yxx1pDjI+&#10;XFAEZBCt+7PXrTQOT8vP1qweUwcdOKjAPHPWkAn4UdzxTsCjseKAG4JbocUEDy25p2SCAKd0g5TP&#10;NAyEf61Pl/Gn9Q/z/ShQvmffz7YpSBvTtQIb2AxSYUocg08qBF+HFCbRkle1AEZiQt/rCOKUQqA5&#10;zUvPmpx9KPn3vkYoAgwcJ81P+bYeRQw5H7v9aXHT5aAGjIH3Pxpx2fZ2IyT6UuDj71JzuXAFAEJV&#10;2C5IFOKkQSEg8YqXjcacQv2dsnqKAKZ6IQhpQX4IiapgBkYAp4BzncKAK5VScmMHmlIQM+LUZ46V&#10;KyjtIcfSjBEYyRQBGFzM37vGBxzTHVwWJGTnjmpRnJ4Gac33W45oAgGN3J6ilxyTinbSBJhB0FHO&#10;1cntQAhBAJxmjaxVyMcdaefu8imYb5SsnbmgBBw8R3nGeancrhCHHTpioSn7txxk96aFlEQHlFgD&#10;QA7HznKUwlvnxBn8anHJXJ7dKVuLaTCigCuM5X5akwMsdvapNn7iI+YMnrTCJPNI8vjHWiwDWU4B&#10;CjHekAwO9SYOMFe3rSrkMv7vP40ARgIGOYG685ppEfmSEQY6d6nbJkbK4qMg4pgIAcmoVjn+0TMW&#10;+UdKsgEEcjOKMyDo3JoAhAPzZiOPenbBtHQYqbcOA0QBxwaT5dkn7r070BchK4Yc0jpJtBycY6Yq&#10;ZguFJJ6U0mXdCRONuMYxRYCAZKdO9OGScHrmpCoDN8o60jY8gYKls9qAGbW3P8o496OdpG6pQG8o&#10;HyxnHrTMfvTwaLAIPM38yHAodW8oEYJzSlHIOHAp4UqhUvk460CGYYRn5OcDvTMN5ZO4YqQ5x0Jp&#10;w+6fl5JpAVz1+8KNilMmYdexqcqhRwWwcVCsaBWyW+960DE2jc3yk/Wnbflzu7U7nJxH+tOx8jcD&#10;86YiL8KNoETEA5NRscXgXyXwelWBnH3gBikBX+bewNuMg/nTmWQxjA6VKAdibpATk804Mw81ggxT&#10;uFyHZJsOWHTmjaTG53Kce9SsoOQZCM9s00BASAp596BkBIEgBB5pzD92vNTlQeiCkK/LLlCDxQIr&#10;AHnjmnqG2k4xg1LtGevamsBkDJosIhZc7sg5NLtBtCpOcdKkGd6Yp2CN3AzTsBWIJVNoHWnbfm+8&#10;BUuODxSFXMb/ACj86QDducDJBxSBFDMdxp6hgBk8049Pu80WGR4AXhaDv/eYiGcCgghX/dk+lOXd&#10;8uWx9aQIQriFcuM5pvG/GTz6U85JIKnGaVeGb90PagYoQGNwUGPrTRGgXhT16VLxjGDS4+VSCBwa&#10;aEyIqcHLY/rUoA+zc468UYykRL85qTDeW3yCkBDtXzchcZFO2ttc7R+dLzvAKnFOwu0jaefegZFh&#10;SVBz1p+EXPzU7Ch19aUgfMdmMYpoQEIQPmqMogBw9ScZFA+8eKEAgWLa+Ac8UYPmL8hxmpMLtbOK&#10;RcbiR2pgRny1nHzMMjrTtq/Mc5qTEJVgynJP5UvHy4U+1AEPzYI8rPIp5CkfcA4p235z8wJpQFG4&#10;7eaAIivI4PWnYG9vlqRsHdxSAcKMUgEwOf3f60vY+lKeuCho42nIIoELtHyHf1FLgbn+X0pQPlf5&#10;fSk7tx260AADB3Pl449aRtnkSBiSM0YbdH+9PftS5bEubf0waAEX7OEUq568gnpTzgyuQmOBTCsW&#10;OxOOQKcpQlsDigBCGwAEy3akO/yQCCTu6VITtOenBpEZxbOfJJy3BoEJzvyIQOBTSZTcR5c4Hb1q&#10;XJwMqPal2rknJpAN5y3y/rQOh+UVG8sCqqmQ7ieKUNlE9fpQMcQ2VIlzzzS5bI5HHalwAgBXtSfx&#10;AUCI2DhmIj5PWnoZCeTninkZVfm5pCuJU/eCgBcLvbqPxpMj5vnH4UpA3EZJFJtUM5CkD60AI2SD&#10;6AVHtbDfP34qcYx1oOPmxHxQMYpOzqaXkbqac+YPlp4+6flpgJxkdKcB8h+amn7y+tSL16UAQci6&#10;jxnGOak52t9acVTLcdaZzk/J+OaBC+tKBx1pwDbUyvUUv8J4pgR87lp2U5+U5Pal79PpRgbH+TPv&#10;SARhw/y9vWq4WXLfLnmrBzhKeeowMUDGgHdGdh6Uzn7ROSuBinu7qQuzOe9N5IXg80AIOrAjvwaG&#10;dlTHlqenOacQu1RtNIyjC5U/nQIU7SQdn8NMPQ8U88I/y9h3qGU4tJf3bdsUgEJbOAmeetTLuwOn&#10;ArMZ7wSRBbdx8wzWogPkZKnO0U2rAI4GSMHmmqAuQBTznI4pvzbTmLj1pDFJJJ9qQ5xwuRmjI3fd&#10;oLqEyEPWgBSDgnb29aYeN34U44KH/d4pMH7NJ+6ycjnNAgUDLnHakIODzTx/B6kU7+AnFAyH5sfc&#10;4p+0bW+Y9Kceh57cU0Z7jFADCBxnOcdKUKNrVKxiBUbRmjCmX7uBQFymWcXAGxuehqUAhXyefWrP&#10;yBp/9GTpwfSoeBbNucMd3UUANyAj5cE1BybpRg4zU20Fh8lPA/eN+7UU0MRlwmeelN2gxSEU/jYR&#10;70nIjGAKQhY1BaPOOOtNdF+2z/MQOOlLtctERPgY5pQAFP8AeNADcASHrzTsDypjx1FNYnPSgDKv&#10;npmgCM+fvf8A0YYxwadj/R26k8U4s29gAKOcnKEc0DEXIHBFK7v5gxHnpSpuJI49qGBG/wCXv60A&#10;IVypyB0phGO9PG7YOKcQcn919KBEQ4dcN17U85y/HpS4GT8opcNnkUAR4Xe3y88U1i5YnH0qbH7t&#10;vk5pNqbhnAx0oGRjJC5HOPypTjLfL6UuBlue9O5wfl/WgBvfpQR97Dc8UuG44pCp80HcfpQAo+62&#10;DTudsn7vHSkwPtDHfgbfSk+f5x79aAEGcN7UhJAPzIB6mnAHnmmzRK9o4YPjcOhxQAqFCrnfnJ/C&#10;pOhY4pNsK2cKJBtVQMetLk+X92gCNPMa5m/cYUHkmnEdRngUEtkjYo+lPUfL/rDmgQ0L34604Y80&#10;9vWgjhhuNKqnaaAAhfMP7qm55PHcVJj5VBY9aUrGFPygnPFACBgGXg9qUndNJ8hGMUoC5Pyg07I3&#10;kCPGB+dAWA58vbwOOvrTeQV+U8GjkySgoRjoRTkwXB38e9AXJArHcQKQ5AfI9Ke74s7kLGc5GDUJ&#10;UmEBpOTjJxQAHO77mfxpSQIXO0dqfjC/dBIxSugaE8sOR0oAYu7fnj7vepVWE+bkDdkd6OjKNvyh&#10;BTUXFzcOFbB9aAHEYkHHaja5ikI5AIzUny+ZJ15FICAp560AREHJwvU09FALdM455oz+8JweCMUc&#10;/aG9wKADnefl70mORUjZDKDjOKCD8h2mgYDGTzTcJ/tE545pCw80JkdKcgOwcUAOGd3QGnM8WzHm&#10;Hce1RtkSEle1AXljtFAC8c4oA4Py1IAATxRxkc0AIB8zHHalx86fOcUH60vcZ6ZoADjB9zSNjYfl&#10;HApxxlvpTSM7Qc/WgAQAhs9c0OpDgYJqMiQXiELxjmpMnI55oAB0FPH3X+X0po+90p4+4/oaAsNZ&#10;T5o5A4pR/q3+lBwSTzScbX/CgAXbtfPXtR/G3OKONw45pDuz1oAAq7pNyg5HNUXt2XUFaC48sFvm&#10;UdG+tXj9zBJzmk53Idvf1oC5KpPlc7S23pSHfuUk8Z5FA+8xpCTjk0APwCkmFB6VA4YMSF7jIqYE&#10;7CCM7jz6UnJmIEZGB1oAav3+D2qTKDJ8znPApABtOVNMf/lgoQnB60ASljl+fSo8nePrUu0heWH3&#10;RUTf6xPk4zzQA4fXt0oBPndBT8Lg80oC7W+WgCNxGDIzNgAdc1DHNG0c+11Kg9fWpJUieKRGViCO&#10;eaqJbKspxIQmenegZaVgQMOOtPJy2SB0oVIlicBaaM4OVNAh6H9+QU4xTv4pOOM8U1R84+YVNxhs&#10;ryaAIzt2imr/AKz756U4/wAQx2qPO2P7hOTQBKNvmsPlyO9BICH9+DUYz8zbeSBS88fKM0AG5SRg&#10;0mB57njp1oIbK5OBmn4APAPHvQAm0Bf9Zk5oJG/rS/NgfNTc/vB+7PXrSAU7t6YB6049SSKXa3z/&#10;ACjGPWkOdh7UAJxhqXgjPPBpjE9KeFOV+fAxyaAGMz+eAE471IcbydhHHrQ2N5+YHjrQf97rTGIO&#10;N/zjtQwfyS2zj60hwSRtIPrUgx5J+bHpQAwbtq8dqTJ3NSt1bntTUDF3ypHFADz0HFCjgjHGaXv1&#10;pCDtPFAEihTLjdioGXF7IQeCKf0c80oPJOBSAbh933RwacM4PFHG7nOfrTvl2HjmmAmUMUi7Tkmm&#10;ru82ToAB1pTjGNv4035tp4oAFH75zyKcNuD8x68UmPng5Oe9PO3J6DnigBmRubANIevSlPVvlpvp&#10;QAjF8MPJB565pw/1Yyvb8qeFBlUlulLKP3MhBIIApAM9OaOd7/J+tIARBll5PSl/u0AA3bm4pw4j&#10;k+cYyOKUZxQFysnJHFADDjzl5A4pSQCvz9T6VEd/mquM88GnjdwGoAX+IfLTZBIYmKZzmncZpuWE&#10;vAx680AKnm7BuBzT+Pm5AxRj5Tk0wg88UwEI/erxTwfkb5hik44pD1+5SAdx8vPXpSn7zUbcg/N0&#10;pf3eGGSDigBmBk0g+6cGl7imnOc7TQA4ck5X9aUgDf06CkG3acg4x+VN3ZkY+WQCOtJgOyNr/L+N&#10;NyvILE5H5U1t204U5z69aXHJ+XHFAAB9/nvRx83Pajuflpp+8vFAC85amE/Io7Zp/wAhL/Nzio2H&#10;OcUgHDoeaa3U07ohyvek7UAN5yflpV5Xr3pSBtXnmlAG/oBQAhxg8U0sQx+QcjrUh+8wzSbcxnI6&#10;UwIwSS3yngU458puTSf38LxxxTj1J24yKQDQMfWgj71KRyaTuuRQAwj5j8vahEO5zvHWn8HHFA4D&#10;/KfrQA5ickBD0pq4MbDPQ0gLBmOBQemNgBoAQkFmAz0oBIVgFJ55pf8AliSevamZbepMWD7GgBxK&#10;mRR5LYPSkO7dJ8venjIHQUmPmJxQAwsQy/LzUo2eUSWpMLjtTCTvPy0AK23Iwec0cbTzSZOehozy&#10;OKAD5t/3DS4O18g9RQC/nL24pxxlue/WgBh6jC96XJ2uAaQ4zyRj+VO/5Znpz3oACCVfK45FNOd4&#10;x0xRzxkg5pfXigY7gqfm5ph2+Zwq8ClyQrDjkUoVfs4bZn5uRmgEJjhuKQ555JqTHJxCSNvrUfGD&#10;8pzQAvO5Tk9KTJErHaM5px27JAQPxpvHy8igBCW3EgjpzUR3ea3y09gduOOtOAGBz2oAVR+5Xkmp&#10;YwgM/GPkqIEc804Yy3PUCgCMD5m4707uuDTuuaByF6UAM4pox5gpzrINpwMd6XjavHFAC4OxsjNN&#10;y+zGD15FSLnj5KQ+bvJEQ4PXNAB3GAM4o7mkOfMX5cc0vzbunTvQAvO5vlzxUB8/zz/o3y7vWrGe&#10;uaRt7RIN4AFAAAmwnOOOlMPf5f1pT91RSjO5gQPrQMcDiFj5YyKQHMRORw3FBA29TS7ENpK5fBB6&#10;A0CBixePGPmHFRt3+amsR5kIyfu09cHj3oGNGMj5f1oDYmYGJsdvepCF3DIGRUR4ckqOOlAEh4xx&#10;1pn8bcUuTxzx6VIP+Pd8wr+dADMLk5zSHgD93TCx8wAr1NPy2fu0AMKn7UHHp0pc/NyKeQMP+FMw&#10;MmgCSMKVclgMdKDjcfm4qMEZPzn8qf8AhQAYyeG/SmndvGMY7044GeaUA7RzQA0Dp8tO6xHmjuOK&#10;Q/cPFAgIz69KTHD8dqXjPPSkPRuKBi91yRwetHHz8CmHqfenAfO2RQAoA30h35l+UAU/+9TMHcOe&#10;M0AKucetB6nmnsBtGOtRDOWyvegBvccdadxvOSOKULkyZBpvHz/uSAehoApHtTcnY2OnvTfmMo9P&#10;rTuqnBqhjPm3IcLj3p46/wCr700jj7v61KNnkP2zTATAwoJ7UgUhn5H1o/vUDOJcRkHFABSc/L8v&#10;60v8PNKQOTz0oAbzjpTTncBipMDLYbIpuDv6igQgAwv7odOaQkbl4AFSYbyiQ69aZhi5yOB3oGH8&#10;ajPXpRzvYUc4OO1AQ7mJueMHrQAuDxxQAMChM7Ad/fkUh++9AgwA2KdhjG/yDHaocnzWwak/eC3k&#10;BIJA4GaBkisRBhpAaibbsfg9aQElTmOnYJZuO1AhsZUk4Bp3GTlqaExv44zTiFw37zmgBNvyk788&#10;80p2+WQyZFIFOxeeKXAyOaAFHlESLjjHFMAPzjAxnikfOTgenFTKF+zNlxmgCLsvy0042n5akO3Z&#10;94Uw9TQAg7fLTgcN90VHgjP77v0qQDk0CEy2BhBVgC3NrLmAbsdc1H8uxsJ2puMbj370DGsqEJz+&#10;FKQnkyAJ2600FzJIDHgDpSnO/wC7kd6BCDb65zSgKUzmmNwrEKPpS/OUQgc45FAXHceWOlN2jzG+&#10;UDNJzh8jp1pwyegFADcfOMAU7jPINOGPM+YcUrCLacGmFyM78sSnHamMCQPlFSEsYVBAABo7AD0o&#10;AaoGCMAcdaXjdjy6VkBhbDYPHenHAtoxjkDk0BcTCbgMgc0yRT5YAP0pcjI6UYYyA88dKAIxkBBs&#10;ySOtAHC5B/Op2wUBCD6VGVGM7hQFwCnn5R7UhA3ke1P42p+8PSm4Pn/ePSi4DSqYPHOKTa3lDIzz&#10;U4AzyD+dJhssCFwD19aBDVAycqKYwXd0+lSMT5ac8BuRSdx8gpARgKQcjtSYQwk5NTLtw5KACojj&#10;zBhTtJ6U7gMAHltTwODxSfNtbC8CnDG37tFwF2jbnjimc5WlbcUbC/rTsHy8HOABmkAmBk/uh+dJ&#10;gkDDDFPwuBwcU8iPygRjOPyoAi2nHB+tRgHzDwcZ/OpSW8seuadGcSSH5fu9xQBDg7j8vbp6UoAH&#10;QHmn8ZkOf4qUD94eaYBtTywQvNMKkr901NlcnJUY7Um4B1BHXrQBBtXeMinAHgdqcdnJGaXHQ0AJ&#10;xnp+NJzz8tOym/G7qO1BX52+tMBnG9cmpQP3EvTjHNIBHggkdaMfMcTN9KQDe4wtGfmT5afx3FNw&#10;TLkY4oAVcAEHOc0HOTxSYO5vk/Wn4GScUgE58onYOvrSYPlhiD09aCDnHNSjZ9mk+fpjigCLPTJP&#10;PSk7j5v0pzH5V74pcoV4IzQMBnacfjS8eQT5hznpTB98/L+tB37crEDg9KYhSfnwV7UuRtxs69Kj&#10;+fzCDFjinjO1uTSAkwnlgl8cVH/EPfvTjzGw2npSDPlDKjI6gUABG4FSox9agWIrdPt+7njmpTuy&#10;OuKeMc80AKPuHrTccD5P1pSRvOEI4ozz070AHzbhiP8A+tQMksc0pz5hGzjFIOG6UDGhk3NjaT9a&#10;T+P7v601Y1+1yvtOc+tTYTc52EnFAIQD5R+879KeVA24XqKZ/wAs2xGcZpyNIZG/dqABwaB2EP3D&#10;x9aiO7dEBEcZ5qVuHb5R+dOXHBwKBEJGeqEc0fxnmpX5796ib/XKNvGKAsP42H5Oo9ah29OOhqXn&#10;OcDpTDnfnBNAAHImYGPqBg1IQSrHjpTMfKflpedpwx+lADfm3LxRlNvTk00mTzQPKOKT/lq37sji&#10;gGPyNp+UdKaCCH+U0fNzxSj/AFhOOcUCFx8p+WkIwV3D9aVwfJBBOc0hLZ5PQUDFBx0UUH/VryPp&#10;TcfI1KQNy/NzQA3BypIP0pRjb0p2PlNMOcdTQA44x0phHzY55p3HA/SkzhuI8ntQBIuSsny1E27M&#10;eIyTnnJp2Tg8HrTDn7Qn70g98d6BBzkg9cUuB5JIekwS7exqYRgxP6jtQBAxOYSEzkc0cbPu4pzj&#10;Bb5R1oG3A9KAEyMrwT9KcduDjPQUwiRXkIt8jj8Kdxj7wzigYDHzcdRTD1X5D3pSePu9vWlwfIH7&#10;0E56UAJyFOFFO3KbeRCFwfamndsbimMW2cJzQIkVECjDg0uCD0PNCbvsKt5JJzS8bFoAYf8AVyEA&#10;kk8UZbGMfSl4yBntTMn7Q3A20ASDqDTT1H7o/WpNp8piAMUwlyxzjigABOeacqud2E4pP4elOBbJ&#10;wzfSgBpChgcUmRvGVJ56Uhx8wIOcUoB2HMWDnrQA4hct8oo4wMgEUoz8ox9acQvmBfKwMdaAI2Kn&#10;BC4pgO0AsuR3NSkHn5s4qMqxDEqDxyKAH5UkESj2NOIPlqd+c1F5ZEfBA9RnpTh0HJz2oAMcdKTA&#10;2inkNgnaOKacc8UwDgIc9c0HGchu1NZGaNscc+tMVXDr+8Bx15pAP4xnaaMnaOuKCfYdOlOIOVO0&#10;YxQAzn0pfmwPmNOIAJHNLxkc0AMBOw8DmlwhKnZ+tLgbDxRtiDSHIzgd6YClCB0XketM2/e+YU7J&#10;wRQFOWYDjHNACAZx8n40Onyn5R+dDM/lLgZA6VEpkO/KMOaAJNi/Lk8UER7GwDjHFNy24jYT7Zpw&#10;z5jBgR8vWiwCDOM+W2M96kDOOiDoaaMm3c+XwD0pu85VShHpxRYBcHe54zRglD796cApifrx1pRt&#10;wcUAM+bEfzt0pSWKrnHSnfwE7e9NOM9BQAgAwaG3fKAOKXja+ScAUnBEJD569qYDf3hLZA60gB3r&#10;yMCpVGXcnAGKCOTRYCIeYbhh5HyjvTsfMRQfM3jDcdxTu54oAAMlc0oUZ5NA6/e4o5y/y9KAEBH2&#10;huO1MfqMbQPYVKApiPAHvUZU4yrL1oATA2/czxzTQqhpCITz15pw3eaQU/WpCPmPymgBpDbT8o6U&#10;0A7WynNTKMKcqcDtTAQ0suCOvSgBpxs4Xv0puOPu05gN/QdelOwPNQhxjHIoER9m+U5x60w55/d/&#10;rUzDAb5aQCgCP5toIiz+NKFJjGUPFTHIX/VZwemaZuJdv3WKLAM2rkjy8Z96aAPM++4qb5sDilVV&#10;LjL0WENbZ9mjzGhIPWoiAQMIcVKw/wBLIzwB69acAmJPl54pWGQsAVxtOPrRj5SM8VYZR5b/ADqO&#10;RTCFwAWOcdqAIgBgkJ1o/hTMeefWpPk2MQvGaTqr8dqAGEgPJiADI45pgL85UnnrTsNsUhifWosz&#10;m7TbnaBz707AOw20mm4OQShFTLvw+Y+/rQc7vuGgRCf9YoHrTxnzjlD0pSpO3jvTzyxBTovWgCMl&#10;Mt8o/Omhc7iMgfWnFBl8qadgjoT70AQkYZRk+1Pwcr0pxU7mOKXA2Md3egY3+9hRmjaCsnyihiwL&#10;jyBjjvUigBSfM5xyKAIuPlxn2pD/AKwgelSHdsYCPvSov7wnvikMhQttzs5zUyqphGVxg08IxRit&#10;uKNpw4Mff1oENIA24FIf4+PSn7WEnbAFKwXcfmHvQFyMZzmlPOz5OM+tOIHPFA++eeaBAB+8YhW6&#10;Uu0cYP4VJltjjaB0oH8R8rkjihAQhZuT5YABpwHApS33wF5JFPUMR05xzQMYQm37wNMyROo8rGRw&#10;alKgMetLhS689PamA0dF4ppByPlqXjd0p+F2E4zQBCF+ds8Z96kGN5yeP500ou9vmOKMfKx2/rSs&#10;AufnPHek4x0qQCPJywH41G2Nz4XvQIU7vK4INSFf9ELb16c+1RjO0/KPzpsm/ZkKxGRkZpgGSY1I&#10;ZuTS8/L8tPjJZHBtQOOKYwcSPlBweeaTAeO/yUbn8x/3Yxx3pnIJxnp0pMtufKDHY0CF+TzpCsRG&#10;R60qcRHgZz1pQPkPFBC4oAWTaUVcZJ/SnAMItpdcDGKTEO1SAfcUYXdMfKx070ABYeYcLS5Hl9RT&#10;WAMjHAAxTDjzB82R3osAyWJHuYi3YdKmUBeiZ4peOcCgE7xQMdj5wfzpvBY8H65pxx+9+U4470hx&#10;k8UhAPunn8KD1/lTsDaeKjJXcAEbPagCTj0qNt2ABGTzS+vFLnGTs5FAxcHjgjilHO4FlxjqKbnd&#10;MflK5pdqq7FXyfrQAcFlOe9LxtpME9qQbyw9KAEJbzF+Q9KeP4uaDjJGRQOGHyHrxTAPmx900fNt&#10;T5PXvTuPnyeQKO3WgA3NtIwKTJyPmpcLk5fFNz0+agB38PSmZbzGG04p3zFM8Yz2pcrx83bpQA3n&#10;FL820YHehsYk+nFNRiS5CnIPekImA/fHdDwQM80jcO+2L5cjGTTQw35Kk05uXzuwAOnrQApx837o&#10;cgfhTD06Uvam87ulAC4GHODzilQJjmMH60nGF9xSEtvOM8GgY/oT8in60ZO05IxSAkrxn6UnO1vl&#10;BoAePYcU3HyscDH1prHEQOzJzwKmKobfDEDKDgGgLEBCnbnNOCxeTKNvfgGjauQMHilO3YevXrQI&#10;ABlMEdKTacv8vHfmg9chSBxQxA6uPzoGKdwUkLn2pnzGBjjv0qU4FrjHX9Kr4ZXbCFskUATYHkKQ&#10;v15qMgfLxTuNnencbW59KAE2gyOfLHSl/g6UfwtzSjpQMYeS3yfrUZVsMwt84YZ5qXB2ng4pSOG+&#10;U0CG4PyfLgYpwHzsA3bjNNbhz8vUDvTG8wSghW7UDHhJByYRjnJzTGbiP5Afm6VPvzDg5zgcVEQo&#10;kc+WMkUAJhicCMAdhUgVRG3c0zoGIWnjp05oAGT5AdopiY80gk9O1Kxbn5m/OkAURyHyyWJ60CH4&#10;TDHNMJyBxT8AW7DqTimYXeVI5IoAkj2BX4qOQMWQqppwGHX5gOaQPD9rkQSKWA59qBjfm3gbe1S4&#10;4xTQMTScGj58uRHQIeRHgnaORyPSoXKeSu11Jzzg9Kefuj5eo55qBLfE96wP8QyM0xjwX2nI6U4M&#10;mD8vbinOh8sqCc4FASNSVJJOBzSERHdhsKacM+W31p+1S5yccUnAhkXDEk0AJ603I3AZqTjZ04pm&#10;F87lCOOtAC8b+lGMseOKUJlgT0FPwcn5c0AM4AYbTTckgemalI5H7s5NLsIyPLAPHegCMDluO3Wg&#10;AgDvzTzj5+O9MJHz4Vj0oAgn8wSrsjJJx+FWIwBE5aPnYKMNuIMLdO5qQABH65xQAwbcHJFISOoG&#10;QaGjJQZmOM9qXgKoweBQAcYOV/Wj+FiM9qbltxHlnqKnxwBtHA6UDEH3HKxr92kQDJJkHJOaUg4X&#10;A49KQAjfmM0CJc4jyIwSTwKac7gNgGelL83zc8UYbcDyTmgBctz8gowcE7aVRmWfcCAoH40oZWZ9&#10;qNtB6+tAC85bijPAG4c04AfPz6UFWIJ2dB1oAaN21/3YwPelB5AwMZpVA2t/Kggc/KTQAoztI4NN&#10;xycClHRjQc7T7UAJ82AQM80vdOD1o4weOKkVgI2JjH9aBkLGQS5+zjHrUoLGIdMdqRcvv/dkKDSt&#10;nccJjAoAFjj8xnyM7epp3G0elMG7nK8U7PXigBDncflp6qPLb5z1pOzcU35t0nLCgCQ5Azge9Rn/&#10;AK54/GlHKjK0pC88UANcuIziHJz09KcBmLlu1GDzxxTx91/k9O9ADDn5SEPenj7vSlwcAim84bp7&#10;0ALnk1HjFzKdvUetOBf5sr0p2Blhgk4oAUZ4wtJ8208dKc2PLlIQ8Y4o+YiT902dtAERL+afk4xT&#10;hn14NCj5ZOT15p3deKBiH/XD5u3SlAGzljnNLjgnb1peMmgQmPnXg4pMHc/1qTjyzlhR8nlPzzji&#10;gY1CMpx35pzhMvhfSmAHaxwPpS4O1sn60CEGfOUBRwOaXD/N0zSfLuPzkVJ8uxRu7UAQpktJ+6br&#10;3pSB5gNWPkEchGPpioD95vlPXmgB2c560gO3cAgIB5pqq3mMQ2R6U8gl/vjNABu+YkAYx3peqjio&#10;yhVzkjk+tP8A73y+lADkRtsh7AU3I3DpzS5fy2AcgZ5FR8ed070ATDB5yBSAYJ+QHimjbtcYfg8U&#10;fNv/AIvegYHILDA5P5U/JweaM/K2WA/Cmn73AoELySx9BzSLtLKCwAx1obd5TDgZ70qxjYP3goAT&#10;5cthyRn0p67CBxSFcRfeXr0o7HjFADzsCuR0B5qImLcOSaVjmBgIucVCqsN+QM0gJ8/KOKd36Uwb&#10;cICwzjpQc72wpHvmgB3Tpmk5x0oGMHOOvrRzu/1Z/OgCMj5umamH+rA74/KkwuTyBS8c4OaAGnGV&#10;pOdy4TvTuMGjAwxyc/zoGLjrwKOfLAzSYIRvnGcj5aT+OXDY6UwFxk5Bp3IhHzDk+lNHDuCCKfgY&#10;bMwODQA0/f8AwpeOeaaQMk7qT5/N4UmgB4C5FBAJxjHNHrxR2PFIAwvI2k8VGS28DbTv4qQjvjnN&#10;ADhjB5H50Y+RjimhDumJYdsDNScfZnOOfSgBvc0oB2ycjtTCTuHy1G4uGbCswBHJpgTlW2sOPem/&#10;LtFQAXfyj7QMbvmPrU+0hucdKVwFJOceUcEetMYnaARxipOdrdO1JgZ5UGgADZhH7kdOtNJ+VB5Q&#10;68mn/JhuPSkO7eSFHvQAnpjGKQuqykCMnNO42txTdoyCX5FFgFAXzWbaM4pf3e7mQcmj5TkhMD0q&#10;JlUyAkHNAEnG8cUuATNgDjFHO1uOAKaSf34+z5BI5zQBJ/e/dk9Kb/COKdn9yRwPSoT5vmMPI49c&#10;0APwxZwIs5/SmEMJGBQcHjmn4OANx60pC+YeTQAueG+TA+tNJXAGwYoKsd3y4pNj/NmPp15oADnB&#10;GKcM4YADGaPl2NwOnSk7wjvikAv8OMVGcbV+Wn8ZfikxyeaADufk/Wm925p2cBhs9KDtMhx6UgGg&#10;njC0hCkx+vPNPwdj/J3pnymQAofrmgBny/Nwc0v8Z4pTt8xhk0h+8eaAFBGDkimHqKUDij14oAY/&#10;3fu96kUIYUHzDIpvGW47iq1y8kclswViPTHWgC182/7pxn86Ywl89NsmB3FRxzBiFZ4wT0BqywwB&#10;wOlAEfc+5FNbzBcLyAMCn/wYA4zTSWLd+lAD+Tg+1MOc/wCr6e9AJ3n5+lOPV8n0oAaN5yMY4pw3&#10;+WeQeetIOsmSMYHFLnoMUANOcp8o6c0D+Lil9OKML83B5oAeQNgyo/OgIvmKcjkd6TBFrMMk/MMD&#10;NN+fzAMDAXmgBWB+bjvSfwjijJ+fKd/WlPl5chucdKAE/iPy0ADI5NHpScbm4oATEnz7YQRnk5po&#10;RxIpI+lOJYFvnIpVOWb96elACnG1iVpuTsAxnNIRJl8k4zQAN7dzxQMeFQ4ycA9aJFXYVDHHHNJ8&#10;24cUufmwT0NAiE7dyjDH+lTjb5R+alzHtf5F7UwsMNhRQMQ58snA6+tKp+YnnmkO0xsSBgkU1v8A&#10;WgBeg5oAeSd0u1TzjNNOcnJpQPkoxz0oGR7Q27LYXvTsYUDZx9acR86joPSj5ctkdKBDSCWX5R19&#10;aVet0piUYxg5qQeWZFBJH41C4YXkvBxgUAOx8yYAx3peN2PLpwKmNjg0nRqAFBwG+XrUfzbpMevF&#10;P+XY5z2pvy5GM0AKGOFBQnOaUAbPugUuF29KO5+WgA+bB560c4PJpp3ZbgfnQP4qAFCksTt6UhLZ&#10;GI/xzSZ+YD+tSDo1Axg/hHlj86Dn5xg9sU7AyeaQ/eGMmgQwDKE471ICRFzFwxpRj5vkpD1bJ6dq&#10;BgNzTuAgxtpu6TE4Cjr+dP8A4SQSD3pMDe9AhAOvyDpQM7RxQ2QvWkDHyiM8ZoGNyTKw2fQ04ghj&#10;wOlBHLDPpQCPMwGOaADjPSkx8pAY4NKfvsCBR/GeKBgVYOnyjbTsJyBmkOcEZpONzUCHgDyjkDmo&#10;uPm+X8aOhIwevTNP4y/I7UAMIOxiAOtO59O1J2peM/eoAX5tx+UYpR0HFNJ6fzpMjB+cUAO+amHd&#10;tbml5ywxQB8zde1ADuNoOR05pmMgcU75dkvy9xTyV2r+75AFAEQX94flp3Y800sC7YRsU4EbGoAU&#10;Zx0qJiQY+e9PJ5HBpMAysSTigAy2Pu08EEHCZ5ppBwfmGAOlCBsuQooAfk5bCmozkkfLTsHceTzS&#10;4wp5oAzgPmNISNhA5pFPztle1IVHmA7BVDHYJDfLRxuPA9hS4bym69e1MwPU0wDncPl71J8pjxub&#10;1pu35T8/bmg48sYJBNADGMxbi2yAetLk7xxzTS86gAEdfSnjcTkqOlADhjf3zSkAo37ztSd1pOPm&#10;4oARUQb/AJ2z7mm/P5p47+tPPU8fSk79KAF42dQDmmvjyU+bPNIADICQRjvTmX94OCeOtAgXpjZ1&#10;HWlwAOtLyA/y89qPmOc4zQMONvCjIqNxwSWJOeak583/AFeOKQ7c9TnPSgBDkJHxzinqeTk0HGUP&#10;mdBUTF/Mb90cetAh7jKNideO1QkdTtJNO+bzCdnNP/iJI7igBEILdQOKViPNOGppZDO+IiPl4Gae&#10;AvlOfLwTQBF+82Mdq8e9O/5Y8jvSlflwWzSHgigBCBt6U0ggnipcZIBOBjimHAx+9X86AG4HnZ2H&#10;86d82W4GB71GSnmoPNHfmpcSeSG3L19aAAEbRTSTuI280DG4jingfOmR0NMBihtz5j5p/wAnlHEo&#10;pWINxH8x+6eKjJGWIjOSfWgQ1sbwMZFPj4dvmxRgbhmgkgAeVkmkABUMsmZTijjLYJxnim88/LS/&#10;wntTAUbdy5yeeOKXjc3HSmDHmjjjFLnnpQIUY85cjj+dHG9sLxmjt92jByPloAafvsQetH8Q470p&#10;UhiQv1pDnP3aAAKRJKfK7etKNpyfKxSc4jGacf4TkDj0ouAh39FYHkU0gicZcZHWnchuBTNr+YTj&#10;I9KQDzz2poB9CaeD+5Hy80g4JII6UAI4Jixk9akQD7HMGPPaoyT8gqN5HCf6rnsaAHj7mNvTrTuf&#10;KfA6VGmSgLtg08k7+PwoAXgrw/UU0jk+1A60h6/c/WgBMHNA6HmlwcikH3iCo69aYDwB5fWmnPan&#10;Nsz1FMyu7AQ0gA5x92lB+U5NJjg570hwJM460wHHqOKPX5P1oxyp3/pQcAj96KAEOdp+Xp70ozt4&#10;cU3uvFO4ypxSAaQfMxg80/B3MdvpSgjzGyAOKVmGCBimBG+N3EfalIb7C4DZajrijHQ8igBAoWC3&#10;4JbPJpzEDcNxyRS/8sm55pMDAyO1AEfIJ4pQW/u/rTscge9KFbdzQMBnZwMn0p4/4+FyuBtpPl34&#10;20fMOSw5NIB2EyzAHGaCRggKaYWYDHlilyeTgdKAEGdykCl5/efu/wAc0dhxwRxTlA8rmfJ+lADe&#10;fmyueRSbU88HnGKDjcgz3p2VGRnt1oEAA3n6075N7cEcUwbeAW/GlJTaMenWgY4Z2qeDjPWmk/Mf&#10;lGKQj92MSkndQwYSL8vagESKU6YFRkESMwkI45FHGWFJ8wI5oAORGCcHmlGcjFKo4wXBp2FxJyBQ&#10;A3g78A9aUY54pBj5hmj5eORQA7nY3HSo/mOPlNIzHCfvP4qfiURjc6n0waAFHJODTgTuNM+USKOn&#10;vTx9aBoDna3T3pvGwnI4FIduQCTn60Dbsf60AxheFpSADn61KCBE3I60KsCyyN5XJHFU7iWFb2xR&#10;rhwHfrjrQBaJBbgUfKQPmpCkaumJeqdaQYO/nvQId2pcfu24pMLgndSZb5f96gB2ORwf8aZzg/N+&#10;lTO6EY8vGAOKi/i6UDHA8Ag9qjLP55+QY9akIXb9/jNJjg5A60CGd+tL3PzUwj94nympB9/k496A&#10;sGPmGDQQMmn8BZRg5qI52txQA8bRFKDyfWo+Mfe/SkyCwUo3Tt2p3OD+56DjmgBmW/CgZDZ8s05h&#10;HsXMjfSlXOGPHbigBhA+Vi+Pl5pEClT++PXinGN9+d+RnkUBfmPY0AOOPJBPWoSQZgPs7Ajp71I4&#10;Xy2+YVH8/mody4xQIfjDnjkimZlDSYlOakBJIyw6Go2yHhOcktyB2oAaTIY13jvTvl3HCgcVI6Ey&#10;DG3gDikKDnK9qAFVm2Ng8VEQfMfHc1Iq5yQ/HpS/xL8tAxgHI5OaCB5Mx2ndjrnpUvy/NzTcoQQR&#10;+NAFbzJAiAwEnPfvU4BMRYnHHQihih8keWMjoaRi5jjXGAKAHgsIiAox3ppB2viL8M0gPzsKkwhi&#10;YY7igRCwIkiDPh9vQCmlc7QVJw3FSyFvMjB64pOSwJ64oAcxbGAvGPypvGeBTscf6w49KbggZ8wY&#10;70AGSAOe9AB34J4x1owNsfOfepFAycy89qAGhV2AhjzSno3zildowVGec9qj3LuAYr09aBiZImXH&#10;408n5QC/APWgiMODhulBCleR1oEMbPlr1I9acPu/ePSm8hguCBjinDq3yH60AI2/J5P50oBwuTnm&#10;l44pcNlcJzQAj9Y9qE5HNLhPsbHzOc03LhjlR0puW9BigBQ0e5syHpS7YvMjYSsSRzTCB3p+ThRj&#10;6UANIQTEgmnAnL5j6dOaCPnHFPCgoRvA4oAZxtzinfu8oPN5x0p2zEbAuTioyoNzGQrUAPC5Y9Kr&#10;upFwv7wnFWSVAb5OopABg54HqaAI/lx93kil/gcZ4xSEHevHrSoJWmT7gAPOaYCjbsByMZoyNsw2&#10;EDPFSbB/pPGBgY561HznBPAoAABsY7B9aUMPKcHbTctsTn1pAOZDtP50AL2PzcU3GZeNvAp46kE8&#10;YpPm2cA/WgBQBtf5P1pOd4G4dKd2+9zRgb4yTzQAYBTr3pjqvmgE4O3il3L5kq/Lx71IuBy0eeKA&#10;K6g+VLmPn19acM7SMDFPJ3bh5JHNLgbs560ANzgk+1GRsz6mkfOExEcb/WrBVfLQjj5RTAhAHXcK&#10;X5NuMZNOIBU0wH/WfJyDxQAh2cc9aac4J9Kef9YPkpwH7okigCDBLBSWGR2p4ULC2SxJPrUgXjPl&#10;ZoOCgBHQ8UAMw21SEH509mYKASoxTSG83IkwAtRyjMQJLUAToYyZgzKp28VEI1E7lZ+Cec1BEscj&#10;cOcjqM1MwPluA2DQA4oOfnyc9aMAFsE5xTFDgHdMx96nUW/2cn7QCc+tAEZ25wRmg4wfmFOOzeML&#10;TMEzRfJ36CgQfPhiEHWg5POBkCp9vEvyY4FR44Hy0BcZhiGwn603AAHzDIpx3eYvzGjnk+XzQA09&#10;cikyu5+TnNTFVOfk7UpCeV/ql+tAXK7B2VwHx6GnIrC3YM4YjqakCgTuenFLwJXyCM0ARkcfdpG3&#10;CNOOc0hcf2iqeWeelSyITJAfNACg8etADDkRH90CcetAVgrfJUgAzj3FJKHDJgdu1ADCp3n5hQFb&#10;16U75ejH0qQbdjc84oAr/wATfKOKdtJzSkHzlOR15qUEfvOgOOBSuBAQMj5uKMDB4NS7Wy5I70Fe&#10;DlQeOuaYEOMknHanxqp84Efw0hx8o55NLhxIDvxQAxlG/uaafLyQQc1K3RsjqabtTerDr9aAEAOH&#10;O04FN5LH93xUrD5V4PWj+IfKM0ANDOEO1znH5VGiyCedmbPPrU7Bcj5AKUAHnBxmgQ0/fT5Tmgrw&#10;ST2ofH2qPGc0/n3pAN+XZ90U3C7hzinkcYPTNIAMDigAH8QK96cBkYJOKBnA5pT1J20XC4hAyMLS&#10;fMMncaePuHimkZIoATnDUc+vSngDcPmNOOzzEGQPegCP5yuQijnvTgXBTLEcU8gbW+YHGMU0j5Ey&#10;KAGf3+nvSfKUYYPPSj5N5yDzSbpMnbEAOlADgBz696cVXyXPJ4pmMMxLgU4+d5Y2x5NAEI2mXGGq&#10;cD9yee9OwFs5cWa7iRk5ph+6hJPSi4DgUWRv3hB29ar5Y3L/AHsZqUjlvl60IPvfLj3ouAo+7L+5&#10;HTrScY65p5xx8+aae3y4oAcMbPu80mF3twc0meT3x2oJIAIXnNAhx4ST5B0FNP8AqjwTRkFRx1FO&#10;42nigAUIQeoGKZj9442dKc2wNAARkjoO1OOMHPHvmgY0dKdxtPzU04wnvTSX2r8negB/Y4akJHpT&#10;hjb07U1gcj070hB1U80v4UgCg/dJJHWjnaxJwc+lAw53rxTsfeOKXAyOaX+B/nHIoATAz0FJhfm5&#10;amEnzE4+tOy2f9UfagA2ncfmpV4cAqPvCj+Kk5LL9etAD2H+lZwcYpTjkdc01y+1eBwRjFBxuT5e&#10;1NAB37uI88etRhn+f5ec9Km6Ac08KrAFWQccjNAEWRhfXFAAOCXNSYAJBxnHWkO7C5jGM0AIqgbc&#10;NknsaXCkN+4wc9c0oI3HjFIc+U2T+INIQFSrNnB+WmYOxsRjNLkGNQSTz604E7m+T0oGNCnYuW7f&#10;lTscnipX8rYoJGSPXpUXZefWgA9OKGTdbvycZFKenvTWZwAAvf8AOgAAAVcKelOG3fgxEZ700eZ3&#10;UCnjJk+bjjrQAH7zYUdaZzk/vak4GOpJppVc5wc0ANwflyp9qcFId2xz9aeGBiRdnOeKQqw3cfrQ&#10;A0nDOfLqLfmRfkI5qcH5gDAD701whZ/3QHpQDHr5W8HeoFUb6G5eVXinYY9O9W9ieWBg1KryLG2A&#10;uMUAVLf7StgqyKC+PyqbHHLinoWDSkW0hLHrilKArKSzZzTAjAwTwDSHOW+WjB3/AHjTsHj5OvXm&#10;kMZk9kzS/wADfhTse1IwIX7pFAC87VwO1M3SCf8A1XGetPHK85p3U9MccGgBG5SU7eeKftzYMcjh&#10;aZ/yzcZ5NH70RIMjHOaAIgBsPy9T1p2DiQ7e4oIODxSqrFWJXgdaBAB88h29hSHdg8GpCG2SHb6U&#10;nGRzyaBjMLhSSenNNjZzJdny9qjgZqcg7iCo6VGc7j8uBQAmGyTszzSEfLJz6VJg5X5j9KQqoVjk&#10;8mgBm3KMcDrWVMJIdSuJUtnO4jJz0rX+Yg56Y4o2jY+Yhjb3ppgRwu0mnqxU5+lTYPlN+FCA/YiA&#10;qn5+wp5B2A7e1JiK5B38J+tOw2XO89BTu7Gjnj6UAAzu7/WmlDufLDrThnYx2cCkJJbOAOKAAjAH&#10;OTmk483tmnZ+8DF9DmlVVMo5bNADSOtNIJkHFOc/Ow2nPahFYtkhhigB2G+UZ+lPbAU/MM/yprn5&#10;euagy3nJhqBj2YgZ25+YU4bjuITgDnJqNhnqueakAAKfIevrQJCcALk04NiPKwgnPpSSbtp2wdMd&#10;6cm4qA20cUDGksZnJhPbvTsfI1DcOoozx0IyaBWHAHGMcGmY+V89cipMnaAZB0pARjrn3oGIAfm+&#10;XoOtOz/tCmkrkfep5C+VKQpztGKAEz8z/J+tLgZc5HamRjrvz1qT5DO+IyB/OgBi7/PfKEc1YAGS&#10;PNXOOKiZhuTB59KXHDHBzj1oCwqhys4cjhufenlk8t1ESqO2Kaf9RnJ5YUw7/OIEJxtoAlGBjmmy&#10;GTIXJwetMTdu6HrxTzvMy/MvAoEOUDAG0dKe24R8Dn0qFG+dgVGM9albHnMQTyKBiAER/N1xS7SV&#10;fjik/wCWw5JJNSkgRv8AuyPpQIiYDAGOOKrtJKuoIVj+QDBqZix52nFNVJWlA24WgZIrqwXHc05w&#10;S4AQ9R3oCqHPHNIcl87e1ADmU5A39utNUnc/GMVKMBG+amkZB44oAkwMZwMA0w7STg8UuV8sDBzi&#10;m46/KBQIXAwfpQoIWQ/rTv8AgNLzs6UDGkH5cpSHzA5G1cd+aPmLgFlx70bcuxzQBKBF5HLtmocs&#10;WkPkkAHrTxnLfIMfWgnCEiIc+9ABzl/lpwBwx3VGdwI+TqKeu7ZyvOaAGlgMjIyTTxK+9x5AGB69&#10;acUj3EnGcU3Ay3yDrQAh53dc5pvrSkncvyU7ncuVxzQA0gcHbTiQT6VG+PtEY3ZBNSsBu74xQA1i&#10;u7vkd6BnaPn/AEpfl4O0UDeXJ8sYz1oAXjnmk79RSsPmIx2oCjkEAe+aAG/xNwDil6ocnvQO4GD6&#10;mlOArcUAJ/COe1OxzSYPPzUrYDLyDQAYbzwRwBSnbub99SDqfm5pNvzudh7UANO37Qvz/SpduIbk&#10;kjIxiowuJDwOtOJ+Q4U0AId2BiIdPWkXOSaec4A2nkUdh9aAEXcJAdgPNOP3m5oOwCXJ7cU0N+5c&#10;mHA3daQDsdOKYc+c487r7dKczhVA2ElsYPpSHBUcsCTzTGRSEEFSrkk08BtoIkIG0U7+8M9KUD5z&#10;zigQwKRG55P1NOycjmnY5fElMTIMuSevrQMmUdTimnG5+e9NyctlacM7TmgQn/LTPljilyMSfuvS&#10;kPQ8UhOVPyD86AE58zhup6+lSEna3HpSADaRml42nikMiJOThacCx3fLS4G9eakwNhOcc8UwIiW+&#10;TjjNL82X+X0p2OW+am9ulACjdtPB/Onc7JTnpimjOKUk7vud+TSARy+xTxigZ2Mc46UpwVb6cU0Y&#10;8lgynk9aYCn7460/jB6UgxtAzmnetAAdueKjO7ccRmnHvxSHOB81IBvOT8tP7NzTQPmJwcmmndx8&#10;tADzjNMJkG793mlGd9OHTlKAGZY5JiPSnKSYWBbGelN35mRQAcNT5OLuMeUOR1oAGMa2bjaSQRSL&#10;uKZ2Ee2acSoZcgnmgfcYZ/GgA581h5fb1pDnIBBqQYITjmoyG+0HLDpxQAv49aQffJBxxSn7wBHa&#10;jA2kbjQAnOG+X8aac81LhfJwRjnrmozgFzjNAACMfd5zQc+aflxxSDO9sp260vOTkHr1oAXjD/L0&#10;oGzaetJ/H0x+NOwRn5RQAnG44HWkBGX+Wn4+Vvm7elR5+ZOPWgB3HJxzSHOfv/pSNnJwtJ8277tI&#10;CQEhV+bvQxO9vlxxSjHlniomz5goAXPDCgBfm5PWkyNxz6U8bdhw/NADSP3qYH8VPCvuu/ugYGDm&#10;ozncMg0fN5bZJGSO9AC8hhlcml5y3y8U/AKy+oWmxgmCfMuSOlICPLbzwMUfxScdaCQQ3y45pP4e&#10;lACHILDb2HSk/hPNP/gPrim85X5O/rQA3PIxSZTBwaeQC/IqM43/AHepoAVhyDt6UNgxgNEjccZF&#10;NJyMFT9afgbRzQBTe3t2nB+ZTngg1aGRbFS2cAc0843H5BSgDafl7UAR9P6Uv404BPLk+bnNMPDf&#10;dxQAjAlDxzkYpxyNw2EYWlUkPnNDZIlOR7mgBAF8qM5JNJj5fvE0mfkUYHSlyccrigBeMCk7nig4&#10;xzSZ5PIoAccYb5aYW/ek9gOKd1ApRt8t8oOvrQA09Cc0bM26sZAoB5FLjk/LR/A3XpQAqjJOKaQM&#10;Nn1pB1QEkEn8qkK428jkUAQntx3pVyAeOc1IQOaT+FvkNAAevc03nceeKdjn71IfvdKBi5wOtRsQ&#10;XyHUcU/+LBYU0JEXdeenWgAA69DinBTtlJK4x60FVBHyH86a2MEc0DEPKptg6HrUhAxnIzjmk43N&#10;70YGOc0ANLEf8sj0pQcp1FGDv+5SEN2i70ADElwNpox/rPlwcin4K4yozikIX+7QIYQd4PHApwOV&#10;b09aMEhsdaBwxOAKAFwo3ccU3nd0pSfm6Uv7wpIfJX86AA7sMMdKTnP4UvOV3Gpv3Ahyce2DQBF3&#10;PFBz5i4THqacdu4YTAxTf4j6UAOYAwDpkDmoucDk04545NHG2gBqj58gHkevSnZ+90p2VCtmInIq&#10;P5dwKhvxoAf/AMBoGMZ8w8dOKQkFRlsGm5bzohsPPtQA8sTOvApjnFzwp5PWn4G9uKD1HSgYjH5h&#10;gHpSL2zIMUpA2/d7VCAdyYHegCX+MYWnjZg5j+lNU4mIKjBX1p5wONv40AIV+WU7QMY70zncuFB5&#10;prknIyBzTRkLwcUASPjz3wlIOj/hTsrmVcnOBSYxnIoAOeflpf4etLj92fXHNMBJ/hPWgBwVCz5n&#10;28jFIdouJBz0GDSNt2nOaVQSScAUADb/AC+Iuc0wF8ng1LnkimE/vc7fpQBINhI+XrTXQCVsNxil&#10;B4YYpM8detAB2ztzSc4xkdaBnmj5fl7daAGktvfAGB0pfnOMkcU75Njgj8qP4KAF+QZHyUgzlhjj&#10;NRKv75zuOTT+d44oAUl/MfZGCRjk1KBFhAzFTjkVGAuxvnINMYMZ0+agBzmMS4V8+9AztPzGmMCs&#10;yYGT3FOBOzJUCgBeNx+WpM/KajxyxzRn5T8tAGbzu6UvZqUgYB39+lKVTIOT0qrDEGPLbLH/ABpv&#10;GVwtPXBXPl5weKQ58yT5OR70wF5yQDSMTt6fSgZ8tsgfSmEja3yDnvQA07vMTgYqQbeASOT1pv8A&#10;yxJIPWg4LD91265oAc24NjaD6Uc7gD3pe3Q0pCbhhTjHrQAg/wBYeKQ9QMGnZ600Z81+MD+dAA2c&#10;D+VKpbYPmHNByQab/wAtFoAfzjqc0zHz55pedz8cYHFB/ioAdg4JGTxUBDl3IA605WYAr2p2B70A&#10;NG7KdMY5p2Plo42EZpW7fN26UALxsX5RzTOcjil7Ck/iOKAEAGPujmnL/q25xzRz6UNvw3yigQjE&#10;cfP17YqNmIapMnbHiNTg0jIjNIfLIwR3oANylVBI6dKYyRFTy3B6U/ZGLqMkDp2NP+XzJyMcjHSg&#10;RDtQLhY+fc047tqrnApSCI5MyYx+tAMZTODntQMj6TIdpxt5p+5Cjny260/C7TyKcPLAbcyigCFS&#10;/wAhyPpTTnccngnipDjdw460ZTynHBOeKYhu9CRjsOakAHl5+XrUYiw6uAcnqKe3+sb5ccUANOd6&#10;8Uvc0315pe7UhAFk+ZvIyB71GRJ9oQ44B6VMCwU/McU0584HeelMYD7x+T9aXnzPvcEdKTHymgcO&#10;ozQArZ8pcE89aaMbAeOtIxbbJ8g6jvTwEKQ7pO3IpAHHGKUBdp5pv8ZwvFP+Uo2AcjpQBFxv6UvO&#10;AM/jTsrkfJjHWmnq520AHPlkb+aP4T8wxjikH3WpABvPy0CEBO4/ujjNOwCIwVBAalDASYZBinOA&#10;JHIGKAGNt342npSevFLgeXwwpBgtjctACc5Hy0vcfJ+tPAXa3zAYpvfrmgBvf7vWj8Kdjg0cZpgN&#10;AjyflyTTXxlQIcE9x2qVMB2zGKcQhMhHFAEQ3+UPkHSkKnepwMd6eQMNzSZ5HJpAA6D5ajbG5Tt/&#10;WnZ5I2k0v8THFADecdKXna3y04DrzQQMHigCPnb0pq7vMj+Q4JqXaoC9evSlIII4oAbhhJJlBgUv&#10;zbTlMc8U054+Y07ncvegYfPuHSkPC8p9OaeVbYCJBwe1NAODntTARS2BkVKv3vvnkccVGR0qRcZf&#10;jnFAERV95IPfmg42DLkc+tKc7upxSEArgjvQA4YwMnNHZ+PSgABVAzijJyaQCAkRrxTsnA+XGaXj&#10;DcdqaSMUAK3b60uBluOtM4KdRweacS25cDNMBOPM4X60oKgYK/Q0HO48UdxxQAoJPHqacwYE89qi&#10;bdsyF70uSWGWJ4pCFBO77tPGMNTOcn5DTx0oGNbH2acbeoGKEOLRhsbOO5pzAgnrRgEtx2oAZ8xT&#10;7nU+tBQ7/uD86MnDkHpUmYzb5Dc56UCImHDgr16e1IoAXaA351IRxT8DGaB2GsP3ROw9PWmrjy06&#10;07LbW54pcLuPzD8qBjcfO3yU18mS1KzlfbHWpcfIeaQ+XgZY0ANyPk9AOajkjiLQt5KZVuCalwu0&#10;ccUpChGPegREfMLjcg6U8ldpGOopDzv+XjjvTDu8wDaaAH8eUnGOeTmpMIYHIkOMcVXXcUOUPWpv&#10;lCIOfegZCzESIPLPJ4qXcMtgryBRIFwx4yoqJlXyVbJ3Z4FAEhPQ7setKPuj5j700D90Tj0oA5zi&#10;gCQhcN81RAj7QBk9Kl+Uqh3LgHketRknzp8xY4GKADIJYgd6QgGM9aDjB+UYpR16UAKvl7Yzk9Dk&#10;YqEM3mS/K2M8GpedrfKOtISgYYX6CgQ3OdvyL708f6o80zs3HSpOPIc55FAyNzN56cHHepcKSMSg&#10;8c1WYu0yZTgHmpON8fyEYHSgQxt/2lx5fbpmnEcGlIXzWbBoP3zigBADz1x/KgD999BxT+x+tKMY&#10;680ARZ4lYKSc0uZPIB2EmmkHfL+771KhXB+lADPmAXr06VGxkyMR55qXkyt8h60qjJbL/SgBFHDn&#10;Z1AzzSc5X9zx9aXGHfjv60evJzQAYXd2pnOTz3pQeGGKQn94Rt70CAfePydvWl52fcGAwqQABVz6&#10;U3jnv60DAgGRiBxioyGwcYpxxuQYpwwW6UARjJj6UYOAenPPNSdj8tN4LkEYAPagQDOBxxTwFKEH&#10;+dJwTLgkDioz5gmP7g+1AD1Ef2hN3NK6w5kxCwOOuaXgxHMY60EP8p2jaO2aBkcZkO0bUI9SakyS&#10;SCy9aYRF8+IWH40g2hjwaBDstuX5RTWM3A+y9+DmgMdw4FTDytr/ADc0AQ85HyfrTufmwfpTiOvp&#10;TSBkc0AN5wfmJ5pQBhflpnIzgGn5fbylAAQct0oG7aflNPAQhQVNBJy/HbigAIO3hecc0gGI0JI6&#10;0AsB0pGx3U9aAFJO9eOop6HIlwMYHOaYcYJJPHak3ZVtsZyR0oAfhdrYYU052oNvSmqrqhBfvSkf&#10;K/J7UAOw2HO0cD1qIrJvQh2PPQVL/APnbjtR/GMGgBxPyqRC445puE2HOc/Wn4k8psgEZFRHO5eO&#10;1ACH7p+WlG/ynyB1p/Hlt8tJ1boaAGjp0pcce1GPmX60/jLDYDmmBAfM85Pk49akZRtiUTnJzzin&#10;bco3yd/Wg7968DAoAqxwldQnYzNz2NWQFy2TgYpOfMJOaUkZGRRYBnzYOPWnbSSOadtBgU+YcZpO&#10;RIME9KAH9EI2iotzGdxtIGPWnEvyRinFV2DJye9MCPL7n+U9akVR5LHcmTRyI2/d5xikURYnOH3c&#10;Y56UAGPnXmlwQuODSfNuGcCnAPvXkEEcmgBC2AeBTcjzT83UU1vLMcq85z603j92NhzigCRQh3Zz&#10;1PNBAMIHXik+fdxGMYp2OCfMGR2oAqJbzR6tFIsp2nO5atYG98REZPrS5baPmJxTgfkPNAiMg/Nh&#10;eMetV/L2tJ+7PJ5OatetHy7+XoC5H83l/dHAppaT5NgGT0J7VY2r5b4PfkGoSAZSfbigByeb5fzD&#10;9aedvknnmm4Pkn5Ace9NO7j5AfWgQgUGXLSYG2pQoB4Jpoz83y0gJ3N60ASDOG/d/rQQu1SQ2KZ3&#10;anjzDExJG1aVwIif3i/KQM9KkwhiGCeTTW39RHnHagH/AGR0pjEKkTyNsTO2geZ3iwDUmBhulKcA&#10;N0oAjGNr/u+vvSknJqNj+9UeYwFOGOhpCAKCjnA60YOT8tSMV8sjyx1HQ0nOWzntQMbsJViAM4HG&#10;aBgEg4yR1pecNhjSEDdJwc5HegBpdsMNuaQZ2VLhPMAIHNJ8vzZQ9euaYDf+WR/d85pwBMfC0hxg&#10;fXpUmQIZeDnb60AMwnIMXWmhUDEjPNIgyz5DdakYKFPPagBME4wBQAcsPlJpEOScCngbfN6kmgCP&#10;H70g8cU1c+W37v8Aip5B+Y4pcfI/I4FIQznz5AYxjAwacB8nA+maMfIeO9LzvGKAuIQ2D+7/AFpA&#10;JAUzHgYpXYCMcHPpSBpSvJ4x0oAcRwaaOh5FKcbV5P0pwWL5jvANAyPnMXzdSaD0XinkMCeBgE4p&#10;CWwcgcUANJ+Q5xikWW0zIPtMW7vubFPIQj7y8HkVTuLTSpbhS2mSsVYEFXI5oEXQQSCFxkfnS8cd&#10;KYgjEKDy2yAAOacd21j9mLfjQA4BSDnNIQvzgJTMybz/AKNxkU44LH5ecetAhjj92p8okBvWnBmJ&#10;I+zbQF4o42HK8Ud+FoGMYz/LmMMA3r0p+WLHMWOBTHDiZeH6dKk4yPpQAh3b1+Sg5w37vFKeC3FL&#10;wY2zmgBBSH7h70c4bAPFGBtPWgQD77kIeRUiqCGNMIOw4bFJ86wuN2fWgY7HzPwOtIc/vPl9MUmD&#10;g/vCBRg4bLE80AJtJLELyfegpJhgOfxp4C4Y+cRg9KPmBbBOcc0IBo3bwu0cDn2qVQmx8uc9qZyA&#10;wx3pTnd92gBeMjkAVHuICnYG5704g4X5R14pH3ZcCPBAHSgQ4FjHjYv+FNOdzDFOUEIMtSt1XC0h&#10;kasfPYbTwKXBJWpQFEb525xScZU5PWgBm1s8RZPpR+/88/uQFAqQHGcUEnc3zmgBuD8/y8YpnOwY&#10;Gae2MSEJzQoJZeOo5oAQZyuVpuG+0sd/B6VIQMkZX6Un8RoBCjOUyB3pm0q5IlbGeRT+NhyKcSmV&#10;xjgcigQBTuJyWGOeelHGJOuMimEzZ4UbR15o6qw38/SgY4geYMKcYqTCGyb1qIDlfk6D1pecdOKA&#10;GqAN4MXXoc0/bkvz1xRySORipNgw+W5oAj2oCpHp1pSOfu/jmkJIZsR4/Gms2GGVPWgB/wAxjPyA&#10;jP5UncfLS/NlvlIGBTSf9nNAh+e+KXqi5HftUeVO7jAyKlcKFBGee1AxAcbuMntSHdlvlNNI+Rz2&#10;BHel+Xk7T0oAVQ2xiEGfWoz9q3Y8kkbvWrAPU4p37zDfOPfFAEag+Xkr2pNv38dKOok+Q9aXP3gI&#10;hyBQA3nIwnH1pkvmG3O085qQkArlT1pcLuJAFNAZrf8ACQiBgNaXGePk7UlvLfLqQin8xy3RwODW&#10;rltw6U7cN7k2qZA4OKVgI8YblBnHrQc/LzxmlJO98xj86XA8tzgUwAfe7CkbeVPyAgUxv4fl/Cg5&#10;3HGenrQCHEj+7xSenFJztJ2N9KDu3L1x3oGP7Gj5RCeSeeKNpCzEA4GOtAKF1BftxSEIT8wOOMUm&#10;fk71IQoX72ai3QiUghix6UwHAyBHBGaP+WgOKcyqFXMo5HT0pPly3y0WAcM/OcU3A5O3tRxzwPzq&#10;QY8qX5uhFICHEoD/ALtTjqc0p5x8n4U85LHnHtSkLtb5jmmA08ofkAGBxmm/MYgMcCmtnzo+tTIv&#10;yXB28gCgBhyEbCEn0FOUsVGRgntQAwkLAgH3pykmObcAWzwaQxjACb7ikkc80mBx8tLjBOSTS/hQ&#10;BG2SgBBx7GkVRuPy08g4IwBz609QR5g2E9OaAGEHLERjGPWlQcscAetSEAxtlD1oI+9zQBEfvjKA&#10;mnB8bgIhyKCBnBWggZOBQBGATNJ8p6UzavmMNhzVgAgtkUH7wO0ZAoAgAG0jYTk0P5nlDamTmpE3&#10;HzT5PRqlQRh5iYckgc56UARAMI1yvUc80o2hSCnU9akPl7CTGQe3NNY8fdoAG6DCgtngVGQ3nRgk&#10;dqQiQyDOPoKlAfzGyB04NADGBMgOBjaM0gC7z8mB9akCttkzg80Ecn5aAEGMyfuwcYp/O7gcU0Eg&#10;DC55p3HOFoAMMd2ABxTPm3r8v41N2649aYQwm+6OvPNADdgIJ596kGz5gW5xxS8ZYUm1N7EKfxNA&#10;Djg28Y2Dg07jecDHFM7/AHec085zzjpzQITufkFG07DlSDjigAmYfOAAKkDFwu2IbVOCxNADUTMQ&#10;J/KmGNvPDbzjNSZ+eQbhge9McyZOBkDrQA7A85uT0pTu2kAjBpQG8rkjpQAdx57UDFQnah8lOKYx&#10;Oche9SEEImQMZpTgA/L+NADMk7uO3SnooAamj77c/WnjgnBFAhjgnHHahOUHFObP9z9aPlGen1oG&#10;NIHPFOA60fwnmlYgKOCTmgQY5X5aaxcoP3J4NGemRz6ULu3yfKelAyPbIf4O/Sraj903yj7oxTQM&#10;ITnjNBIEROScmgBpI9KjbZtAG7APFSYctnAxTiv3+B26UARYO4nJ5AqbawU5K/XNMGMkc8EU5gMu&#10;RIcEDPtQAxixJwo6807/AJZj5e1DAeQf3fORTjtyP90UAN5LMNopDnJ5qXC4f5x05qE7dwwP1oEI&#10;du7PlD608/dH1p3y+WeKY3+tHy9vWgB/ZvlNB27cBcA00E7WA7nmngLgfNzQMABhzjtTce/Wj14p&#10;Tjc2WHQUAxvGcc9aCP3qjacY4NO/hb5qYd3mDAoAfglDj0pgDDbuOeeOakU/fzAfrmmnG/ODnFAC&#10;nO37g/OmqT5ygMeRSn7p4pp8rzIssc9sUAP+bY+W5pi+bv8A9Vx61aAh8qUknkd6i+Ur04pMBjFi&#10;WJTntQCdzDb6UuP3wzkYNIABdsRITx6UAK28NCAnGPmNA6nOKDuyxx3pvORxQA45LrkDjpTTu39K&#10;epXfgk/lQQu5sHNMBQP3TkFQcikOMAZoxy1L3JwaAHDhHGB7Uz1pNzF1BHGetO4z1oARVzvbBwOt&#10;O4weelICcSjtxSEHLngHilcY1gTL7YqRQuw/P9KZ6c0vY/LmgB3HPyfrTPmw3y8U7+9xTefnwhPt&#10;mmAZJBwp61J1QAk4ApqgCHIfr1FP42+9ICL6NQu7JyOB3p5/i4ph+8Tz70ASnBcYTg0h3ZIC5GOt&#10;IQdowOMdKON2aADjaOOM0jLIVfAXbxg04BcN834U1uijB4PNADlyQ3yelSIFLkFsCoh9480OG3Ec&#10;jigBxA84/MD81L+7Ib90Rx1zTQFEKgy80f3/AMKADgrnrRjg8UvO37pPPSlON6nI6c0XAZj5hxT1&#10;AKsNvajHBpgPzEY+tACbVAfCA89aRQ+5yTk4qTgIPrQ+0lNrkHHPFK4DT1Hy0vHlnK8euaQD5+Wp&#10;cN5spOOlAC+nFJ/EeOtH8HSk483FABnJztpT90cc0EEA/JR/EeO1AAfvHK0EHI4o5yPm+tGTwM0w&#10;DuflpCV2kYPWlP3W5NMbzBJ/qgRgZoAZIHMiABvwqUZ2jntxSg0n8XWgBf4TxScbR9ab2Py/rS5+&#10;9lf1ouApA89sDqBxSFXDSkygegpeMEimnO7g0gHDOzpSYT07035vmyDwR+NBLeYcQ8fWgAdFJBy3&#10;SgABXwDzT8naw2AUevFADTnKfNwBS/uzFkg9aQ53dKaT70APBYE8CkHBcjPXim8FetABIUY5x1pA&#10;OPUnFN4+Wl5+b601jTADnDcUmPkI296T5tpwPrS92GKQCfx52frSdvuGkJO8YBwKf/CDkfd5FAEe&#10;TlcKOtOA9uopVx5JATv601t43fKM8d6AFPqKUFti8U3ny/ukUHcGTKjv3oAh3SC+b5DgmpTnPSlG&#10;AHPljNPJjIOJecc0AR/LtHJpG/1a/Lxn1o78LT/3YjOQCcdKAGjO04TtS4yp+aoh96X0PapPwoAb&#10;/HH0A5yabj52IjPX1qQ9D8tLGyrI58oEYoAaP4xsOaTjLfMaeeTKcYGaj4yOM0ASD7i8UcZHFMz+&#10;7b5SeelJlvNjzH9aAHAHPSmktg8mpOx5ppHNACg8/wA6Bgg5Iximkct8tKMbjxz6UDHHqeKYehp+&#10;DmQb1+7QMbeg6+tAEfO85X9acAvJC/jS45Py09Ankvl1A9KAG9o8nJJpzBNk3yrnjikYfLw/Q1CS&#10;TK/zGgB/ccUoxgUwH5mGz6VJztf5gSKBicZPy0ZwTz1PFIc7h8h/OnfKRJleeMUCGsrlVywpF425&#10;JqT/AJZnrxTG+6cKSc0AHfpQAd/XvTTjjjjHIpe9AAdpkHy9TQdiyL8rcsKb8/m42Lnjinyfw9OM&#10;ZFAD3VHdNrH7oyKTbGEK4P40ikg8N2HFOJJY8DpQA0/eX5aT+H7tB6mj1+WgAP3z8pxSHAdRn6Uh&#10;xzwc5pOPPgyDnFAx/JZDjoKTtnbTuw4o/hY4H50CGketOBORyMY4pOc9KTv0oAeTz0po+63yUg3e&#10;ZjBxTyMSNkdKAG4PsaMHeR5Qx9aXHD49qUhdxy5BxQMYMCTPlHGPWgnkc0vXfz3ppwHJzQAEHLZA&#10;NGOOlPGMHmm/xMN/6UAKOhOxee9I3Q5zS4f95kDFN5yCCDQBKuMcn6UjYw304pvOD+7/AAzTeTLt&#10;56c0AOXBIJUUoaLzZh5LZz1zTTwhPPWkGd8h8vsOaAJWI3nCjoKjI+br2o53r8tKMYfjmgQenFIN&#10;uBwfrS84PFAI3YKj2oGLjMbcdKacbcU4bsSHH1ppxu6UAMO4ISE780/5Nq8HkU8tH5LAqM54qI7h&#10;Oo2ZoAd/COKB0/lR2P8AKnj7jcdqAGD7pOO9J3T5fWpAB5chFRnOV+f9KAH/APLM/KM0hx0puT5b&#10;YIz6UwM/nDEB980AS8bkGfrSsuMfLxTN2Vk+X0o/ebj8pIoApDAJ+XmlIO3lj+VNZStvFjJYnqae&#10;C/krkrkCrGMAG/g0hK5lzuyKedu9fnOcUz+IfJ1PJoAQEYzznNKdpVeaMDYcjnNNOcj5f1oAaRiZ&#10;cA4I9al454puAZVOD0p+Pk4GaAGnr92j/lmR70/D4bMZFRPkP/qhn60AL/EMGlz14pBjI4py4Mq9&#10;PvdKADIz05+tN7nmlkx9oxsOccAUwFwRlTnNAEgA3fepSDhyO1R/Nl8+nFOUkIQRz65oAjx8/K/j&#10;ml7cIaXHzrzzzTgVLDJwPWgCPJz0pw79qeQo3YcGoiygoC3NADj9/wBeKD0PNKNu4etNJHy8dzzQ&#10;IXIEZ+lNTeSTvPWnDySjBmHPShPJUOFOfQ5oAV8ggZXNICfLkAHamMAZQSx6048SJ8vagBPl+U5P&#10;IpCQEl+QZyMGnAAO3H0oIJjHy96AE3R+dFuV8AdKT5fn4z6VIo+aP5E6HOacFjwxMx60AQZfAwh+&#10;vpS4JRsg5qU7AxHbFR5IJ4/GgQzB2/Sj5fKkBXk9Kd1RM5608BSyH0HFAEcTSfvMjgdKkPPmE+tM&#10;IYMQUGKeAPLbIoAj48wcU4Bdj01v9Yvrin/w9KAGH7w5pw6mm/8ALQqVGccGpI9mJAz4oAKjO3ON&#10;x60rn/VgIT81JyXUCOmAuF2U0Z8v71PA4fLHpTflwOPxpAL/AMs+3AqNm4OCealwht/mkNIAhU/K&#10;M9j6UAQDJzkHrU6AFmBftSEHocGm4bL5XFADzncPk7+tOBGf9WKbk7RTctxxQAjD53Pkn73Bpw75&#10;bpS/MUAPIpoKbh8negBHJCqPIfp1pgTKFlz16Zq0XJjwQvT0qAk7h6UAHQLnvR68UjE468UA5BJU&#10;CgQ4HnqOKO3WmkAlDuNHcZFACnr0pu6TzX+QYqUD5TUTD90fkPWmBJgGNyW7VGf4eeOaUE7FzEeR&#10;SNkKSIjj2oAXC+YvzCk58xuO9MGNqZBp6g5PydvWkA8Hmj1pv8R4oGc5xQMUdRSn7z8elJRj1JoE&#10;IOrfLzS460dxxQfpQMcgHlTBSeT1NNPCAYNOGNrc0h+70oAZyAfYUob5ThWp3Gw0DjaSppgGBhTg&#10;c0Y5ahuVxjvScZ+9QAv8L/L+NJ/yyHNIeoGeaBu38jjtSAdx+YpPk8ubJ54p3y85NN7tlO3WgCIl&#10;fNQBSM1OA3lS/MOBTFVd0f7w5JPapTx/CRQAwAdcGjue1L3PNAD7ME8Z60AJg4IIpONrfNT+Nq9c&#10;ikYggfuwOaAAeZg7UBpMnzD0pMTeexAwoXk0Do3NAiQnMY+YAimn7jfNTefXmnD/AFIz1zQMXC/Z&#10;+U60ApuOCBwKBjcwK8U0gZb5R1oAcc5pf4SM9aUCP7K58059KjyNxwAfxoAkyuxBg0hz5hoP3T8n&#10;60DqeaBi/Ng8DIo7E0vYc0w9xigBCf3i/L1NPOP3uITk470wAeWcjntQCQEy/NACk/NjY2e1JgZG&#10;SaUcxsCabn5RxQBICdnFMBbLHI60ZO5hjjb1pR9w0AKSNjkjnNIMEx8cA0FCdgLdzTMYUfNQBMTG&#10;FADAn+VBLGM9OBUJRQwJn69R605Sm7G8D8aAEAUrGCTw1K2fmB5xjn1pSFzn2phGEOQR6GgBR0Xi&#10;l5Bk4puBuXnilO/CkRjA+9zQA0/epCMo/wA3SnfLknbgYpwjcW0z5HLDAFAiMdetH/LJsx9/Whx8&#10;wG7+GlA/dYIPHegB4HDkKPu00cxN8/OadjhvnoJTA+QUDIW3g9PqaVS3WlIJJyTSrjkY/GgQvHOT&#10;z2pvOzrmg5wOeajJPmr8p60ATLjeOFxjvTG4nl+Wl/5Zv8tNZm3R/IOnXNACkgxMQucU5T8qfMOa&#10;bgFF+YfhTufk+Xt1oAJgRCpByTjijGIozuBOKD1NJzkfLTARlO8kKOB603ny355xUg70xlPBCNSA&#10;eoP2RiXBOfypgOGb5Dj1p2MIeucUoI24I+hpiEJi/d5Y7s8CkOeeO9BCEKNnzdj6U0F/3hYdDQMd&#10;gmVgHx8v5UgGEPc55pCRuHXmpgD5anHA6mkIYMB2IQdO9O3/ALk/uxk03KmV+MACm/N5o44oGKSM&#10;qOcnpSrnkHpQFYtnahx2pDkEkr+tADmHzY29qjJ5jGec07JIXCZ5pQq+YxJxmgA+XBwB1pB95uKG&#10;ICuNp6Uqh/L5AxigBHLAjCD3pCWKjntSkDcfk/Wjt07UAR+hzUgZyCCAfSozuITjoakH+pIK0CHg&#10;fOMxj86ZIBjg9+afg7V+XtSZGckCgBgJ2dM0o6NxQQvzZJp4UG3fk9aADAwflHFMP+vjIY9Kd8uQ&#10;MjpRxgjODQAvGJBuyc0wg71z0HWnOIxCSCCSeacozHg/3etADMjn5DS8lTzT8LswTSHP90e1ACZ+&#10;XgnkUw43DmlPU/LTP+WoGDQBImSx5wP50vzeZyCOacMDHPel3nzHPkZB9aAGHO+MlBQWAMhEDdqR&#10;/wDXRny+APWkO/ZINqj3oAkzw5C9RTTjD89TTULiMggZpQW3n5fpTAQg5GBSKSZSDx+HWpFB5JcY&#10;o+XaflHsaAFJGwDZ3qIlcH51pWyZl4pwjQyOGfHSgBnH4fWnnoc091jHmrtPGMEGmEn+5mmAmVz0&#10;NIecjb16Up27h8oFKSNooAArYfhenrQBhX+Y89ajUN5hImPNTgAof3nbrQBFshyxG7JPrTiBjrni&#10;lAO7BamvkEEY60AKAp2EPgZ5FJjD3JyQTjvRxt5HHtT9o8skckii4EB3ZU47dKcN2MYzTSH3pmLv&#10;61Jkgtx6UCG+lL6gofY0n8QpQCdgPQdKAF7P8vpTcoNw8skk0/5MqNvNIdu842igAABA2r1HegLz&#10;ICQMd6D0PznpSAHA5JoAcMqM8mmt5ZYEEk56U8D96u5RjPND+RuYiLt2oAiz80uYvTHNP4AbDHpS&#10;ZBXhT7U8AbTyKAHDH2Y8EkdTUZPPQ07I3Hge/NNJXzOEFIAJbyiBHkluvpR821s4zgU7cRAw2Dnp&#10;SEDYmWJJFMBhI2yZQdOtJGVaI8cZ4NKQPl+Q0oxsGFFAAQgnXEp6Uu8NJJlQoApCEIAYjkdfSnBI&#10;ltARJli3NACA5wfelAj3fM/FMIO5f3Y/OnY4ORQA1mU3OFQge9TEYjJLjOahwvmn3p/Ih596QCn/&#10;AFgBXt60xyd2AuaeBnflTnjnNRkfvW4AxTAcoYN83HFJx5zHOOac2WMYMhwPajAywKADHWgAKKCS&#10;CTUZFx83Pf1p67gCNxPNL1bJJoEJjhcntSjqRs/WngDY/wAv40xXC3ABjXketIBf4iMU1f8AlqQn&#10;b1p2CZ3OB1pzDCnCDkUANz8oJTPNGDhvlx0pybVRsxnrScEvjHXpQMjOMYAOaGXKx/OeDzilbIki&#10;JGKUfxHigA4x93jHrRnp8p56UuPm5xikVmNwcwqABwfWgDPuJnj1CzihsZJpZG+fsFH1q4hYLzHg&#10;7RnmpSYBIC1sM+o607dCU4tTz3JouBEPLLnJ71Jk4l+YimsEEvEY6Up+lCEKSPLXA5qP5tw5FOxS&#10;c4XC85oEDf6hwIsnI704MgD/ALo545oxyARTBzKwOMbuKBgzbmiyq8dDT9y5bgY+tJsj85N6HH1o&#10;kWDOQDj0zQIcdpYEGkP3vuCkXADADjApe4oGN3S+YwNuAAOPeg9TzTjnI5NN79KAF/iGD3pxwXbL&#10;Gm+tBztbigB/GTxTeMH5qaScjIpwOVJAOM0ABGdvy9e9HzYB3U7PGOmBSkDy0zzQBF82x/m5oTdl&#10;uSacFUyDLmnnt+8A9KAI8L8pyc09SRuOOaD1UbD09aT14oAQlvMHA680uWy3ycDpRjlaP4s4pAHB&#10;ZeDS4w33qOPWk53/AHaAF5z92k+XbL8jZyKeMYUk96eVjySGGcUAQDJA5p2X2MAvJHFB++OKdlfL&#10;bI/GgCNQQDub5s881IR+6H7xevNRuqnafmPHrRwI1+XigB3GcEmkAAZsCnjBB9KTAw3FADT5h3nY&#10;OOvNKMfPwO1NOfNX73509Qp67h6UwHZHljABJ6+1B+79zB+tMOPMP7v8M1IPuykkdqQAPvDiglij&#10;jYeo70h+9S5ORxQA1TIWb90ABShQRKSvTFO6O3NBzzyaAEGeeKmPkYHKk4qGkKjerYPX1oAeRHjK&#10;qeTT8ZSTlRgdzUbbd4G3FIFOX5Y9O9ADmVsEGggFT6U/C7JCc5zUfP2v7vBHrQAuRuADU7LBZcJz&#10;ihseaoEI6UxmcSgeSfagA/e7yGiHHelyu6TCelKOQMnnFOGAegoBBkfICoPPFNbaJJBsxwKVyMth&#10;O3aowJCQcDr60AOJbZkLk5oXeY3zEBT9swHzQL07GmEtkHb39aYxJFKwkqpZyw79KkQHYSUwdozT&#10;g6bWOzJwOvakycnnqaBCtj5SAaaQu5vmpmTvHFP/AIeaQw7dKXt0PXimNxOAPal3PmQ+WOCO9AD2&#10;3cjB6UwhdvEdLkHdlO3rRnDdOe1MQnY1BKGzMVQbsDGam55B9KeFUxuCp69c0hiQrKtqvmShj3Jo&#10;O4scFSM0rbDEVJPUc5pzKgik55wMUwGKEBOM80hxvb5aQ52xjaxyO1Az5rcHpQA4d/kp2Dlsmg53&#10;D5P1pAQc8UgA/hSE4E+0HO0cU7C7T160m05zx70wI/mMabiSc81IOn3e1HdfkxUmB5fO0c+tIRH3&#10;6Uv9/wCXnjvSkAPg46UfLhvl/WgYhCkHg9KOPKfDUtM/jHyjmgBwwU6GnfKEfIOaFzjpSkjn5aAG&#10;EtkHYPzpMHacilYf7Q5pQz/Z4wVHBoAXjyx83am5GThTmpefLPTpUY6y5QcY5oEPA/cscVE27I+Y&#10;1JkFR81IRx0+lAxF2fMCvPakb7x4peN2KeAfm+XgUCIiDkZB4FPG0qcyHrQfvD5DSnbgnbjnigBP&#10;4m4pecml9flo7DIwaADByaTHzGn4zESD35pDncOKAFAUo2QetKQNzfQUDvz2p3BiB5OT2oAZzuHy&#10;dPenHiM8U75Qvv8AypnPmMcmgCRR+6HzDOPyphyGYhhUgGYpDj0qN0+RWEw5oGAB2n6UjBjpsqKC&#10;MN1FKM7M7c04lhv/AHbDpQBXWOVXGZ2yQKtYTa374ZOKFJLyEqOgp2FyMoPrQIVfuuN3G2oyeCPm&#10;4NP5yOeaQjnpQMj5IHJp+GAb5qeAcNxxThtxkquKAIMnD/I3GKkw23O4YxQzSCaTEalSKZ8+W+Rh&#10;QA/+7g0whiz5TOO9SKCF5NPA/cy/J+OaAsRjO44U8YpxGQeeM03netO/h5FADCMsBnjdTi4WRVCc&#10;8dqcBGA3XNGF2n5ATnrQApK+S453ccU1t/lrhM8U0n5lJSpQT1xigCH97nvt3cjNTggCYgDoMA00&#10;42SDPU0nSM/L29aAGIXLTboeh45p5AKHjigfwncORTsDGcmgBo/1Z60c/N+759adkbsCnAHc/I6d&#10;zQBTYy/boQFOO9WMcP8AL0p7Rrg8knPBFNOQ5J9hQA0lsjCU7jaxJHApxxg8AcUYX7OxPrQAxPmS&#10;bA+6KTcMDjvxUq4VO3IpigeZP+778GgBcLjlufSkI+YHbTukg+XgHipAq+XITJgnpQBD/GeOfWnY&#10;G1uaQj94MkUp6r+7P1oAO/FIfvE0EqC3DdOKTuvHGKQC/hSqIhIWKEkD5aSl4zgryRTAGwYxlckt&#10;+VHO18L0x0pwxyMUZUluopAMJ65z0pu7MaqIe/U08iElAH6ClbblflAoAaMkPx6U8D5jzS4wjcU0&#10;EbuooADuw/y9KjYuJsbDjHWpx1bLdulNOCxOKYDePn+nWlj+825lpvPmnJGO1PwNg4pADbPPPAAH&#10;emEnJ44p2Fwc7smm7f3bcd/WgYq4IJyo59aQ43T5zgGl2L8/3ugpABiYlupGB60CDoB/Oj+NR2x1&#10;pxxlOeTTTu3H92frQMeMY/GkOMsaOc0hI5+U0AA3fN8tLk85NKP9SDnJJpDnLfLQAvejpFOdvcUo&#10;6Up+6fcUAJkmMELmmkvhj6U4AbVG6gj5TzQAgP7sED/61HZ8rRjhvmp3Y5oAZ/ECCRil+spNKASC&#10;dpNJx56ZhOKLgLgZHzDNNP8ArBxT28r7TEuDyOoqNyBu+bgd6AJBnDcUo8prlAzkDNRxMGguMOpI&#10;x0NLjJ5HNAEjbCw2kkCmf8tT1HpS4G3GTSN/qT8hNAC55PFLjhvm7elRjcSnA6VMik28pLLkHp60&#10;ARc+X170gPzHmhjyw44PrTBn+4RQBOOaYV/ext5gyKaAwbk5NKSAT8h+maQDjyX5PTioyXMpHl1I&#10;Putx6UmPnJz2oAcM4lO0cAUwlt44GKXJ44pe/wB3FAC9zQBzcHb2HelwuH69qb6c0AJ3FJjGct1p&#10;T9OaX0+QUAIMetIVQyNnPNKc7pP3POB3puTuI2dKAFGNxG2n4XyX+bmmdqDu/u96AGt9+FefmPFP&#10;UcP82CKY243Fvnoo4pwI86UNwuODQAuPnPTpTefMX5uKkwpMh2n2NMP3unegBwxluO9Mbo2BjpS8&#10;+tJ/e5oAYowT3qQliEAjH51H/GvFLgAZK4BPr0oAXjApCACp6mlIPlE7eKbk4XPcUAB6ninLtMMu&#10;fT0oHOeeajz8xGB1pAOO3tHik7n5aU4y3NN7igB2EODxkUxh8zkntR3Py8/Wn/KYmJOD2oAaA/lx&#10;HjFDD5+T2pATtAznmnY6Z9KADAEc7EjaMZpm0FmIwB25pSf3LKVPJ5o43YCjqMUAV3LiePERIJ/K&#10;pl5ib9zg54zTmB85flxx0pCWO792w96AFwNnY4FMO4x/dwc0oC/L1zS/wqeKADHA560jDDcqtOAy&#10;rZFIwfDUANGdp5PSmgYx1p4b5MbcmjjK9etACdxR3JzTsAKwzSEHigBnzb2wOlOGdr8U7Ay529qa&#10;Sm0cnJ/SgA/iHFPGMN+7FRc7R3oUuVbKjFAEm1jLKwgJPHGaXbkSZJGe3pTfmyvJpATn7tAxSAOj&#10;VGcmQ8dD604l964j4xS9un40AGSWG4DFNI/ftj06UrEbypQc96cAAshKckcUAN+bePlNLx8/y9xS&#10;/Lik7jnHvQAYO48Hijt96kOeOlOwv94ZxzQA38Kd/E3HNIRz0pAWBHyigBxHLfux+dNIOPuDGKfz&#10;jrzTWyGPPGKAGgR7z8xyR1zS/JhwTk5qMqd4yo68c1KFUbsxc5HOaADjtCfzoG7zD8oP407OBJmE&#10;4JHNMGMkqWFAxxDhgdgwRwaQ7hJ9zBxQS+FGRj2p645JbJ96BDcc/dPFKFHzHjI6UpJLH5B19aQn&#10;jO3n60AKMZGcUOY8ZDYx1phzk/LRgbTleKAGndz84OB1pf4eDTDuCjA70vO9PkPXrQMkXcGQ56jr&#10;SfN5rZbPNLzyOPanoUEEqsgJJ4agCMEhmBX8c07jZJkZ96RtpZSMUvPlN8tADPl38DrUgVSew4qM&#10;4wf3Yp2T8vWgBpDeb9zoaMMWPyj2p2eRxQfvA4+lADSpBf5jkgd6Ap8wfP0FOIOZcse2KZ8/nKe3&#10;rQA/HJJPQ0w5+1SMF5PvUhACMcc1Cd4I+THzDFAEg27wCoOT+VTARskoE6AgjioDtLNlQOlMJl88&#10;MITj1oETNgSkcHC8nNMP3iM075N8vynJxRxnpQMbtwW/eN0pMneKkyvIJpvYfzoAUDIbqaCOnPFG&#10;eKY5zjGelAC7RwcClx87HPaoxv8ALkGwk59alXHlvkgHFAxp65pf4T81Kd3yfLnmnYxG2VGfrQIb&#10;2PPWgjkmjj5qMNydwoGMwRMP3XQ9c0+TLRquxR9KT6tzQ33fufrQA8LGFHz84HFIW+ZuMCo8tk/L&#10;QOQ2VP1oEUGP+jwhuTn1pR90YzyKQ9B8oNLxjgZqxiHO8fLSdl+SlONzcCl/CgBfm2/dNAViTwPa&#10;kLKARmlOcHD9uKAAgj+DmmszC3JEb9fSm5kCOTzjoakDuYSCi44oAN8xVOBjb0ph3fPwTzxSnd2I&#10;xSYXLfMOlAD1U4zuUDHrUKgm9fIcc8H1qbEYtpOSeRk5qP8A0nauLdeDQA5twY/Jz60q56kDrTGD&#10;ZJyMYGRTx91cg9KAHPsJXEeBioxnK5X9acAhwS2Bml+Xc2CMUAH7vy267scVCu75eO9OPXtTxt5o&#10;ATHzE+tRsq+aPlHXnNSMRtoBOWOB0oAbzn7lLgYb5R0pfl2Dk9aCQDnyGP40ARBU8xCyHvxmpgLf&#10;yW2xdD60h27Iv3R4PI+tOKx7TgY4oENwuDSHhRj0NMB4YBT1o9fl7UAJuy444709c7T8vemKFBap&#10;uKAGkgA/LUfzF41DkKc5NSNjOAcjFNwMHigNRgL+a/7vj1p3G0ZFB/1QwOhoydvb3piF7DigFwDh&#10;6ACVfBGMUuFIPJzSATc52EnPWjI2MNh601gNkX+9R82Jfk9KAEPVflOKeCfLPSm4+TrS/LviAHXr&#10;QA0nEnGMkUqjl/c1IEgLqS5/Om/KCxyetACY+cfLTMsGPOKfx8/I7UgDEgbGPvmgBRvMJ+amn/Vx&#10;ZA+91p53AEYP50hC5PNADe7YFOH3GGD7UBcRN9aQ/eHFAAv0oPbg04Y57UFlGQGJOOaAGnoCM0iL&#10;JufHII/KgyDy41+z5560oPzHBNAg5AHP1poB2n5DTu/tTC7hHGwY9aBjx0FNwMY8zmnLn7KwJBOO&#10;KiAbe3y0CHAHHXNAACjil+fOPLpxAAP0HFADSQSV8s01QSRgdqX+NqOcgg0wFGdhOMUbhsX91Scm&#10;M/Ln2pORIPkoARjIZVwoAqUA7OtM/wCWbZp55TIU4FIBhU8cjFAznpTu6+lJ/EaBjecDingoIcCA&#10;k565pOKbxvPHNAAc7fu/rSr0HFJ/Ax9KOAinJ6c0CHcYPy0w48xee1AILN8rYxUmBj7vPrQMauKM&#10;DKZk9aOc/cH50pDEZ7Ac0ANGORTzn5ufTFIoXZIcnGRSELx83FMCM7vNj4PfNPGzyz8vPajjb1pw&#10;AMoy3SkAi5z81TAIUfA7VCwUSNhuM08FRC2GySKAGf8ALX7v604AbSc9qaMbT8vfpTlPJ5pgRbpB&#10;Oh8sAButTtnd1HSoyAd3cZpT90delIBRy/IwMdafgADrUB3Er82B6U9c/NlieKAHE/Ofl/WkUD5s&#10;yDbig/cPFB/492UUAO+TZlZDjvSDBUZGeaaFYBORjvS872579KAFcDzBtQ4x+VIAfJjIueSfSnjB&#10;3daQlf3Y25NADTyseRSDaOcHmn8ZIOcVE+7zBt6A80ASHkEbOMetIqICSAcmngKVXntzQQRNH8nH&#10;r6UALjgFUPTkU0EYcBjjPNP4yTt+lIAuM47+lAxPX5aaASHOPSnuBiI7xjHSo14bBfvxQAvOTSry&#10;5BAIxQR8w44zQAA789qAGE4EgLjrwKUA4PNJ3I8tTz3p6gbT81ADDuKDgcGj5hIPTFPIXjk+1KR+&#10;7kPWgBmT8oMv4UuTgDA9qYB+9B296a+/zHIznFADyAQeTTSq70wpwe+aEDFWye/SpCDgc9BQA0bx&#10;IwLDGKUMCsi7R14NPEYML5nFNIAPAB96AGqjiTqOnepNo8mXLNgkVFtkbzM3JHHHvTlLCJgXzg8m&#10;gLg2dwHkkqRTC7iJ0Vxg9jTty+a3yZ56UNtLj5R7UCGhWNsMp83ehcgLlD1p3rTWPzE4OOM0AP8A&#10;4JfwqM/f6VGSxmkIJx6U7JPIFAD8nPCDnrzQccDAoHRvlqJmAD/uieaAZKcbvu8fWjHythR7VFkb&#10;kBBwe9S5XaQGJ44oAae4x1FOESGByZx9Kb35NHOV/f4x1FAChUCLjJyTS8Yk49KaNuH+foeKCBkc&#10;UAOB56UoVTC2c8UnBBwOKbluB70AP7ISeKk3DaVwo96j49aQ7dp+Uk0xDuMdaZxu7UgKeYAWAp52&#10;b1wgbikMQY3NwPzowDHOM9hSbW2S4j6+9MG8BQMUAKePJbf8uDmpFbMP3zjNJsiaJg1xtOenrSlQ&#10;oxvB4oEN/jPyDFJgYY5NIc/NSc7vxoAX5sHGRx608f8AHnKWfow5owNjZYVGwfH+s4z0oAX5gyAJ&#10;kYpwzk8U9VUwoSSDjkUhC73xJn04oGM7r8o5puWyPlP51IVG1DvpcDigBg3Z6U4FfmG3ntRxnqMD&#10;rSHBkztPAoAMcU3HKgjNO7N8p6U3B+XKnNADxu3cAHIpQq5ILrTBjgbzThtG7g0CA/eGBxmnAkR8&#10;Jnmo2K7hwB7UfN6UAKR+8/1R604LHvX56XnIGaRs8/KTQAbU84g9PrTuOOeKMDbnAxTe54oAbz53&#10;3PxzTu9J3Py04d6AG85FHGwdKkAXyLgk4wPWoEbczfL3oAXnd92n/wDLFhjqaT+Nhjn0pxVe8yjj&#10;oaABVJU4Axn1puACaTAwdu489KRyxDDyfTvQA7v9ygZ3DmhAxKkvgAc0hB8w/J+tMB5z5LfKenrT&#10;OPl+T9aXLEEbBx70nO37ozQApzvX5OKVS2ZcxkccGlXb5frTiPmPGaAGLnbJl8560YGfu00kbnzT&#10;sMcnZ+tMAOe20807A2SZxTcLu4PfkGn4TaaEBAN4lbFvkZqXJwg6Chs+bxjHHFNP+szle3egB4IC&#10;ysI+3Oe1MXcXPyD2p3y4G1uvUUnIvABj7vSgAcsGz5YAx1NOj5s5Gzk5pJQxtgpJ4NNXiGThunPN&#10;KwiT5WUkjABprBcn6daQE+V90delNYneuIz0pjFwny8mkOfMXkY70fNhvkNHGGytACjPGSDgelKP&#10;I8p8E8nvSA9vSpMReUxCjPrQIYzEQn5RTl8swKTLg00gFQMUKBzz0FAD8DY3emD7r8daATsbtz0p&#10;B0PJyBQAdwdoo4KdKb/Ap7Zp/wDe4pAG391cYiGcDHNNX/VyDyeT3p24iM8c56UzMhucLFkkcUwH&#10;7TtU7hjHNBLYUFRgU8GRUkDKpPpSMP3ecH3FIAGMPkU0gZ4SkUsMHdmkOM9qYDsJg5UnNMO7dxGc&#10;ZFSDq3y/rT8ABzmgBhDZb5Bx70n/AC0b5O3rQxRUB3k+opcxm1LqSckcGgAGMH5aDj5fel42qeeo&#10;4pXIyvyjOKLgJ83lOQKZgbT700eZ5wxnHpUpVs/dHSgATbg9PrQcfZm4B5pChMfpTAuNwLDrSuA4&#10;cil9aYxk2ABc80in94gKnn9KYEmcEcmmfKVGQad/ERtxTuMN8opAhnOR8tLk+WRk07AweKOMmgBA&#10;AFBMZxSZPBCHr3p5/wBTjsKZz8w4460AB5UgrmlREIkzKFHFGPlbimkDLDLUCJMICP8ASM0mV8oD&#10;b3poVf75px6/cGBQMa33G+WkyFgGCvWnnbyM/hUe0mcbVz0oEOXkE4oO7cBtIpzhgrAFQRjpSZbC&#10;ZwcdaAAf6wg46U7H7tuQRng0wkbpAIe470p3AOBF6UAObcNvy5puSMnAHHXNIxfyGG3txQqj7OmZ&#10;MnPIoEOzGU4RifX0pAq7ZOPShgPMGFAGBkUH+I0DEwdv3aaQ2OnepMHYxwcDtSH7/SgAwwOCvaj+&#10;E8fSnADYfmNNOMPj2oAQfdJpcfuVOw9aYSwI471YAPkcyKcDmgCE5yP3fXtQc+U+EXrQWXLEyDg0&#10;LtKuQDyRQAqnlc+nNO42jijjA4o53d8CgA7GmkAueDQc5oOcv8p7UgHD7n3vrSErxRkbT8tA2enJ&#10;pjEzyOfwpedz8UmUBxjk9Kdn060hCIU3McfgaXIJ+6cVCqyfaZf3R59Kmx0GaAHfL5ZG0/nS8FW+&#10;XtTOTxntRwC3GaAHj+Lj8ajJxipcEwn5f1qM4yOg4oAOSV4opVA2zfMRj260uOOlACA8rQMZJIGP&#10;rTXWYpwjYz60AERkHPQZoAeMeYx8vjtS/wARoAPln5eKTneeDTAUY9KNoK9TSHaInJ6ClUqVlI9q&#10;QAVYMc4oGOlKQ3zHP4UBo9rAk7j04oAUcZIBz3oP3BxmlAOWG0Yz60p++eKAIsP5gAxjHNSD7p+Y&#10;U0k+afkHHTmgdHJHORQAhzvXg4zSjPvinfwrx0PFIc5PBPtQAo34f5VxSHGx/kJ5FMUN9ougY3A4&#10;79ak4+bHPAoAepXexCDhaDtJz3zUY3eYfl4qQAfMc0ANy25Bt70ufkb6UmBuJ5qTavkMdx+lAyIE&#10;7X/dDr60Zxj5afj7/wAnp3oK9cgUANDOZJQRkYpeOflpRgLgL1NB+8/HpQAm1PNPbNHHHynGaeQN&#10;65YAUmR+8Gw8YpgIQCeFOKdxlPmHWm84Py8UY4POaQCnbu6j60nG2T5O3rTTjjOcZp4zsPy0BYYo&#10;clf3Z61IdgySo4pVY7GxionQtLnecZHFAWFyMAhacD88fy8Hv6UbR5bfQU3je3yjigAcZl+8cZpS&#10;ZNw+QnincbH/AAp2QI3wDmgBqAZ+7TmCbBnrnqKargpcZhA9Kb82D8ueKAHKSS/XGOtACbGwRyfW&#10;jovEf4UmF8xcFsmgBwz8vy/rSjbtOWHSgqBu71FITkDaTz0oAeDlydh60uyJpYw07DvjNNB+TA25&#10;A6U7HPU5xQA1z/pAwDjGOtPAG37tNA/efdqT5MEkntQAzgnFIQPMPzCnkJlgFwM01goIOcn0zQAf&#10;xE4o4wPlpQRtbK5FKdnlsQfwoAY5QNz3xSr95+T2qN13Wwx2bNPU5hxznAoAcc+YMIcY9aaPvPx3&#10;9adjr81L0bkcn0oATBy3y/rTsH5uB9c1EwYhhuxyOal2Kbc/vTnaO9ADMtu/1Yxn1p3BRhkdRTMM&#10;N4IbIxSnIDfKc4FAEoB4GD2pH27ZFIGMjBpu9/KAIAOaR9xdPrQBIVXZD/pGDjmmEZZOn3uTQ3+r&#10;yIzx3pwx5f3eKBD2KhAvtzTBnOMdqMfM5+btTOcDnJoGS9j8vanDcI+2M8UwdHyPSg4IYEtjvQIX&#10;dFluUyQOA3Ioxy3HWmR2tmt1eTIZd7435bOasnG/ITAx0oAjDNsYYPT1o2nyl/emkPEzcdqX14oG&#10;OwNuPMA5p+cb+ATiomB8vIB60vO5eSTigA758vHNPAJOd5AHalwNrZNIPvLQA8Y2nK9/Wgj5z0oA&#10;+9TT1PNAEZ84vOqygKetPUAWygsSM9aUDcx/eEcUYIVxvPWgBpLeaMDIqTLc/KKACVbnpS8c80AR&#10;ktuHyjH1qRceU/zEfhSHbk89KOd/CZGKAD+IcU4fWmgH0p42sSMGgBhGWX5eKUqd54pTjeRjHPNK&#10;WGW+U5xxQA8AFGyMegph4NICQH+btSDHzZbJLUAL0wQO1J821soeopxK5J29KGZTBJ820igBnzi+&#10;b9zldvJz0pVbKy4U43elJyYFHnck80+RttqoEQ4I4FAWAbdisAuaa+3aMs+T6CgBcscEfKKcWby2&#10;HlpkmgAWQYC+ScY4NOJ+RvlB9KYAoBGBgAU7I2n5qAG8nzf3fGR3p/zCOMYUDFRBvnk4PUUkhm86&#10;L5eO9AEnBZjkGnL2+bv0qJl+UEM3bIqVce33aAFPTITp15ppDEcknmgZAuCXGCwwKVeZGx6DPvSA&#10;TH3uO/SnDHlvz2prcSMC1OGMn3FMCA5MqHcMVMATn5ajYYbkdTUwwFb5j0oAac4PHao0MnnHKeuK&#10;ecZbkD2oAOOvNICTI2k7e1Vm3GUEHjPNTHoeKMDLc0ANULn8KRiTcLh+AO9BzuXk0cZOUoAfxs9h&#10;QCg2nY1A27X49KQ5ycAUAOyeRtPWk7nmmjOOlBIy9ADu2fL/ABo7DIpw+5g5xmonJ8xMJQA45+b5&#10;TQOrfMeRxTvkNnODLg5Bpo24GGzxQMUZETHJPzU3PC8U7/lmeKbzk/NTAUdRwKUg4bA60xs7ePXp&#10;T/T6UgGZIY/uuPrTudoFOwNrY9aD0NACdqO55pvO4cVIAuHy47UAN7jj604Y2nikONrfN+lISfMc&#10;4NAEu18ZCHGKjO8F+DTg0nl48w4puSW9qAG7s5wv15p3YcUuxBuIJo7tSYAD+/Tk5x0o5yeT1oyQ&#10;TgDil5z1oAbgcHJNK6K2nyg45H5UpxmkzgmgCvZWwhjuR9sdt7Z5NWM/O3HGeKZ+83D5xjPSnnJ5&#10;29PemAo3f3KaScqNvB70/gzL8oHy80p2ZxkZB5oAZ3+9TSXAfBbleBS/wnn8KdhTj5hyKAK8QIaQ&#10;licnpUvOV+UdadgbR0FK5XanJ+8M0gGNvDjvkUh3ddpqdijKuFPCiom3bwAR0oAcrfu3G09RStsE&#10;bYJzkUgHy84qFi/ngBTjFAD/AJ/tEv8Ao4xgU47vm+Q01S21eTUh6P8AP2HagCME7j8lGflXigjk&#10;/J+tAz5iZXHWgBRnc3yUo+9/qzjHrS4Plng9aVgwBG0UABPC/ugOuahO0yPgHrzVg48onB4Wovk3&#10;OdgHPIoAQc5GwUEdOPpzUuI8kb1WkYJvOCDx60AQZbzDwMZ9af1Y/JxSkLvY7M4AppAAGAetAC/M&#10;YHGzv60nO9vlPQU4kAn931ApDgscZ6UgDoY+CSaQ9T8lKC+xDuHGe1HGTz35pgQniXGDzThkRPlS&#10;RTyFO7ilONuM56UgE4x9zjFMPf5e9B6jinfwnmgBg6fdowMsQDkilPQ80hPJxQAn8XTvzR2+7R2P&#10;y0YO9frQBDmTzflt8gnk5qYfdOUxx60pAw4CZx15pnOW+XmmAhzn7tO/gxt70ZHHymj5d7ZpARtu&#10;F0mX7cCngyfNmIg59aaQuJzs5JGPan9UUE5wKAAMRk7QfrSl2ZFBRRzSMM54phBEykN9RQMcd3mD&#10;5O3rSfxN74pTkiTim4byyCBnNAh1Ie/Bo42nijny+nbmgBuDlsx8U4Z2Lz9KarnzGURnGeTUpwd5&#10;EYwBQA3jP3eaZyHOU/WlO7b92jnccjOKYDufm+SkxjcNopcHY5DgH60qlSj564pAGOH+XtTOMDjv&#10;UgP7uXKrwR3ph/i/d5oGhQPlfnkdqTHXij+FuMU/jB+btQBGcZzmnKMk/OuAKQ9B8vFM5DMfLOSO&#10;QD1oAftXDZJJzxSHdsPBJpBu2D5Me1O7HmgBBkM3yfjR/CeKeATG3zDjtSHvxQAxs7G+UkVEDhlG&#10;Dyan+Xy2/lTQrEucDg8GgY4fcPFH8A4/Gl/hoIlMb/uwQAKBDFLGWQFAAOhp4ClpAV4P9KaFIXBU&#10;cEZp3BdyEHQUAOIXc3ygADrmmKVLDggZpTj8KTPX5BQMedvmMGmIX1xUWTvbCZGeKeckDp1oG3zZ&#10;CEAyBQA3jK4Tt0pwA2UMBvJ8vjFKuCM9qAF7fypMHPWoyeuASM0uGJPBPy0CJNo3L8y/hR8hhOI8&#10;darxiYFweRu4Gan4wfk/CgCMj51pwHDc00582PgdTmnjocLQMAOpx2prAgDgYzzUuF2NnNRP2+tA&#10;EREhdtsGVyO9WV3DcCCPl4qMbhnBOKeSSOtADTjcOgpAB5h4/Gg53H5ePrTju2vgDjFADjjHWmHo&#10;eRSchiGYdKPly+CaAFXJjY4470ADDHcetOGfnAxjHNIWj2j5Rw3OKAEJ5UZ707uvyg56Uhxu4XjF&#10;OH+sf5uQvFAEQQ+e5Ynkc0/nb97inHPOSKjYj5s56c0APOChwQTTDv2oBHTBsGcE8mrOAFbLdVFA&#10;EQA4Pljp60mePufrUvyGInd3qBvvr6UAPwcLyP8ACkIOTxSgBgcbvpTv4W4oAYM5U4oz8q/L+tK3&#10;Q8cYpgPytmgB527ehzUQ8/zB+84Jp5yf4DinYG1vnxQAfMFb92OaUjHlnnBXkU35iR6UhJ7jpQMU&#10;d8iloGdr+maUkCI8ZOaAAAbjSgqCP3JxTR0BzSnoeaYjP7nj8aTGFwFP3qcevWjnd1qhiMB9pUbT&#10;nbTRv3v8mOeKcf8AXEhx09KQl9x5/GgAYDKgrTDgA4GTmn92y1JkBhzQAz5yBlxt7Cn5QW85z0FK&#10;wXyTlueaYvAzxQA9dpgJAppxt6jFOXOx+hyaTaMnK8D3oAaM7cbjzTsyh4xuPAoYKIjlKUf6jO4Z&#10;zzQAE/MKCeG+lIeo75FJ3HFACZ/2eKcMDdxilIGwDNNIOeMUAL3PFBzikHVcsadmIA9c9qAGHH92&#10;kGdzc4FKcHcKQAbSaAHH73vRkhTyDSc5j+Unnmg7fNwPwoAa3mZGFzTgGxJlSOBTsDfwxzikLyee&#10;v7sY70CEAXAOOlPwnlH972owpY4OMetRtuE0eR1oAXIygCZzSHdiTgikyMkBW+lO529KAIhv80c5&#10;p5yFOaeGUFMrzUbsSCdwBz6UANONrEE035jHMdjdR1p38PXpTkzs9s0AVZHkjLESHpTklXy1yjZH&#10;XinuitKSU7jFPC4K8L09KYhcscYzjH5U8Zx0oAXBy56ccU3nevBpDH4OX+XpTTvwuD24p2SQcjrS&#10;BgEGeMHigQwByxBQ/U07acHkU4kGQfN1pc4ON+fegZEM+avNOy+5hgUvO8cUlAWD5SGLS9BScADg&#10;fnTWDbD+7NMAbaCVPWgCX5j/AA1D83nMM96nUHYeO1RZIkb90eTxQIeDDlfmOc9cU4i3+bbuz71H&#10;xkZUU8Ywfl5oAYRyflFKANh5PWnkpsXIOaYpT5iWwPWgAPUcUEDY2VqYfZ+pmPTio2XLv8647UAR&#10;kgMBs7daeAvdjTMYK5lOTQC3Hy9KBEuQASCKjZlLnDUHBeTKEdO9Jhcn9yAe/NACN1OFpVBMR5J5&#10;9KUEYHBzUcjusZwnJFAyQYyfmp2BljuFQxg4XMmSealAxC428lutAg42N8tKP9VjccVGzDzEBOeO&#10;ooydv3qBjjjCc0nc8VGx/er1qQdVz6UALznpTSf3nU9KeceSfUGomOZ7c96AHeny4HvRwXfIxjpS&#10;t6GlAQrLlcehzTAj+c3IHlgADrSgt58gPAHSn/LiT5cnFR5IVgIu9ICTuPnHPSg52nB5oGMpkgda&#10;OPm44z1oAQldoBAJJ9aQk7DwT6UrCP5f3Jz2PpRg5PSgCM+ZziMmnIymNiCc4xUmWH8Ippxu4iAz&#10;6UDEG7af50ZO0/JSANkZNPxweKBAv3yccmjPzfdo7qMUc+tAC44Py0H7uCKad+F6/lS8Y6UAJxkc&#10;U75gCOKcMZOeOKaQpIw/emADOTxRjrzSEsCQU5oB+709qQC5O5RvPNGSC/A60D7557UYGBl6AAZy&#10;PloOdjdOlMYShSVwfSlQt5abkANADgAbZ28zoaYC29iEPSp/3ItJVaM4I4xUI3eWB0Ap2Cw5TluF&#10;PFSHIVh5ozjpiiMqrOdvJFQYYTStvySevpSAkJO5eO9LkhjyBSHHy5Izim5HpQO4oYFpM5wDSA53&#10;HBIzxRgbCNuTTuNgP5UCuNBbeg/OnZ+Z/kweKQ42HJpuPlBzz2FAXF43Kcc0/t1pMcDil/i6UDDJ&#10;9Kev3JBvApnYgjtSA4if5AT2NACkcdKYu37Qx3E57UoJCMM4JWoY/N+Ysg+8cUAixwex6cUnPORi&#10;k9RQc5OTQAh3Y4/OmAvtHznPvT+q4yMk8VJsYxRgsufrQBBzgYFP+Y4+U+5zSFcSyAuOB6UmPlzg&#10;/wCNADjs8xjsI4ppJ44OO3FBkOV/cZyelBcFx+7IOOlAhR6560nUGkJHAzSg8GgCM+Z5gHkgFf1p&#10;6huAUFOJ+aMlyDz0o7SHnOaYCcYPNM2E7SSMZp5Iz0pDgxhcke9IBHVAyAHPFAx5LHPekw2wZfJp&#10;Qf3bDy/1pgJxu6nNHGGypzTiMYBUUEHJ4HSkA048v7vIPr1p2cxn6UnpzSj/AFbE8GgA4yoCfrSj&#10;G1vlpisCrcHrUgxj0FACfxKM1JkAMDEv1puAdvPOaJd29fnP3aAArDiQ7uSPyqJVw85DHqKCR0xU&#10;g7gjHHWgAwoZjhsgUEOYgcDr60pZtxHkqR2NNyflOD7HNADSOU59acuN5y3GKbt+df3hHNL3xmgQ&#10;ZXY+E6d6fF5XlNvPPamc7WGc80fwrmNR7mgaHNtw+DSHpyKapzNjaOlP7HK96ADnnimkuG+4Kdkd&#10;80hx5i/IBxQAhzgHBNN3HcSfXpT8eimkx94+X6c0ASf6NxugO4D1pCF7Gmc7k+QHJ607B54oADv8&#10;s4A60hIDJyOVp34UwjlT70wF42ClUxcgvUqqjJD0PPNIwg85x5QB9aQiB8GZcL34qX/lg/ThRUbA&#10;7+FoXfvfK8EUALnkZcHApAW67qCikthjkUuPlU57UAKD93mnAIUY5xzUJLZyFpefs33e/rQBIdoV&#10;gIsn60gPIyO1Ny2V4pedzfLQBKNuG+bjjikxGLlyFAyOlMA5NAK/aF3Z6cGgABbzXIQcH1odI38p&#10;tzYB6U8LFsYZ6nrTuyDcAPpQBEcDZilxgnsaT/l45TIFGRiT92enXNMBRna3JpOx5pP4Ac/WlHTO&#10;KAAA+av7wYxQBH5jEyc980uF858xnOOOaUIhV8+goATC7Hwp/OlyfJf58/hSHIhcc8mlUkFKAGNn&#10;Yx2jGODSx7RE+G5J5FKAn2vHmMARSYIc8DAP50AB/wBZ93mjjy25perD6UDpJx2GKEA5duByDmmP&#10;GnmSjLDkd+tGMMPmHWpARuz7dc0wIwqiUYDHj1pCSJXweak4yOKawJx8h+tABj922TnNJxn7tKNu&#10;9gVxx60fw9KAFKDygQ9NYfKcc4FGT8vFJ8xb/WqPTNIBylvl4Az60MoyTuPSkkJ+zMAATxjFRgyb&#10;Eyo6c0xDz16U4ZMZAPemcGMc55pylQ7HOCV4oAQ/fXnvSlvn4Y5pmTzyTzTlxgHaBQA4DI5zxTSC&#10;WUeZTsDLYeo8YkP09aAJML5Y570053jingAo+XGMVHxhTk8UALjkn0p46IQctUGH+0D5jjP51ZIw&#10;ud3YYoAjcfMAWbNNLyKrLx04qQ89QOaiYdDs7etIBwxg8UFcg5JxSKMYp55xkcdqAAfdXHpSZOXz&#10;7VIgXMw6ADg1GfdeM+tAWFZFMYymfTmk2fuBs556UjedhPmBPpSjeN4J5wM4pjIz5gljVlApoL/a&#10;ThfxqQqd5JkJpwH7t/3XbrSEM3PvYGMYHepMsY5MM3Tim8eUcrz60iKSkhJIx3oGMUyiY5duRT+S&#10;5zjrxzSHGVGV+uaV9nlP90kEdDQIfhg3IGcUnbsaRCeNyGnYXOSDQBFlhOnyjkVMM7XJ45FNwnmD&#10;ge3NSELg5Xt1oAb/AH/wpDnnmgeX5b/OSSaQ53dCKLAJnp8tOG0Ox203j5sj0pwHFABlvm4HFNO4&#10;5+XNOJHcjNH8cR8zr2oAOc/c/Wl7t+FOOwbhuBpnccUAHO8/LSj+IbqEBMjkggDpSHInJ8o80AKQ&#10;Ax96YolJmIHAHankgsDnPHNOQkDgAZFAEHz7ciPPzc1KN4P3e1Lhv3hyKjLD7RBhmJ9MUCJduVBB&#10;GO/tR8u9vmFRln81sA444pSUAk/c4JI5oAee4GM0zBz9/imlk8wjawOBindulACjO/h+COlISA/f&#10;NNO75hg9qacHcCO2c0ATnb5J4Oe9N3DCjnpTFLeVGCM4NSYzvIiHbvQMTMe8DZk04bjbTkRnkimk&#10;KJ2yx6daF5kDC5G09RQIYVBQZWpBjYuMdKQ43njvR2PAoAl/5Zn5hUX7zzCNoxSc4IMhqX5THnzQ&#10;AKAGBW3Ekrj1preZn/WLweMd6FU4J3k89M0HORlP1oGOynlIPL7UhzuJ2qOOlO+XeOPpQevSgQuY&#10;TGn7pd2OtMUt+9ygAz60gA+0rk87eB608AhOUxzQAFsHjk0gIMrfKeBSHO/GynDGzpSAdgZbnmmk&#10;psfoTSEtuXIzUkcasshLhfT3oAhZ2wAsZINKq5OSOQOuak485hsAFLtJRz5mKADnyjmMZzTG5mCq&#10;Cc/pTvn3/hSrkRjpn1oGKCwRhz04qLcefkGaefc00Dg8UCHZJCggcUvY80zkEAjmn9jxTAhkV2gl&#10;CthiODRCjx2yK0wd93JFTcbxTkAVXwhyTyc0BYTn06CkwhByM+lKep4pnPmLkd6QyQnAABJPajIz&#10;y3OKQEbpcqOowadg5P7vt60CG4G9vl70YHPNOwPM5yKTuDQA9QMuc1GchuAKfkbWyo/Om0DFGeci&#10;kJbbIfLGARSEnfytLgG2kHlN1HegQc7wMLjHFOB4amqG5HlYAUUmT5hBUAeuaBj+/SlBO1vSmfxH&#10;kfWl/v8Ay9+tAC8ZpTnceKZz533eMU/nHSgBeMt+77+tM5+0DDcd6VsBDuQn0Ipq4Zic4HvQA4kk&#10;nnvSEnDDHSnYPmdKMN8wK4wOuKAGlk85FLEHHFP52NxT1WDy13qC3Y0h6/d47UARnG4UuW3k0YXe&#10;eoqRQvkSZAoAbznnBpVAySZCBimH76YU4zSMcs/7n7uO9ADsne+CcdqYE/euS3WplwAQV5OKUgbX&#10;yvbrmgBmGzgqODS/NvJ4xjoaSPBkbPAzxT3zkgheOmKAIz/rB8g6U7A5+fpSYO71pxEfl8uchuaA&#10;A9DSAdDuHFOIHOGB4FJ3HFAB8uzr1prAZNDbdyjdz7Uc56UANCHzc44FOxwfmp3blaa2csQlAC9j&#10;xTj0am5+bBpTjyQd3egBh3Bj+7PSk2g7su3J6U4HMo5704hjICE4FADeNuM9qFztwVpWIBwYxn60&#10;q5252/hQA4gYGMdOlM7tzSn7w+lIR975u/FADwFI/wBYOtUruS6Szn8u3QsJVwPbvVogf7Q9MU1V&#10;BeQMc89aAHqo2IQ5OY1yT60rcEDBIqMkhUx0z0qYuhjyIcYHFAAJM7QIRgDqaTnc3FNB/fEe1P52&#10;nA4oATjecikYD5sOaOS7c9qX+LpQAhYiNFAJGRmpyq7I2FwACo4xUX/PTp2pDkvDjhc80AMZ5POZ&#10;RBkAdacvMJ9KkOAO3WkJUyRAQbQF5oAb8pTgnrRn55PlPFO+XngUuAYqAHqUMT/KetLuPltgZFR/&#10;wFcDmngYRvmHWgBjgmVPmA4GaCVDt8zAAjFOPTocUo8sQvmPJoCxI2ML0PyimHABOaO/C9qONwya&#10;ACMs1xIDGQAOtOP+uk9jQdpUDcAPak53sMHtQAbgGHB60HJU8GjBEgwoJp5J28qBQAi4CnFG758d&#10;KO6+lNbAVifSgCXtSAjI54xUasDasRJ34oz8q/LQMdyCWAyTShvlfqOelIeVNLxtPFAh3ccU5QPJ&#10;Y579aZ26UK2ZZBwMUAJ8u5vmAp2Plzs+lR7QZpAX4BpcnzgowFC9aAH+vHaopHRbNpPJZgHHSngr&#10;tYd6cRmBv3a9aAIRPCZGX7M2SoxUxyTyrDpTNoEkZ8td2R2qxK2fswEScDtQBHx5jY6jFL18/wDd&#10;jtik2OXHzkcc+1AyM/OeOlAB2X6U714puTnDACngDAO3t1pAJxv+7365okAAiImUgjpUZKGSQYI5&#10;prf62PK/TmmMkVSWlPbih871wxwKfnNuy7ABxUY+8AT2oEO4w3yHOPWnKWAbjoKjyc/d70ufnY47&#10;igYgO9ZF2EAN1JqQkKANg9qacb2+TGRTSP3fOeDQIDuN0DsAAH50845wxxUfzYIKnNHegCXKZGVz&#10;SZBDkDuKAFAbIprY2HnFAAfvD5M/jTv+Wbc03jjJ5px+9/KkMXjy+tHY80w53D5adlfmBBpgKozL&#10;yeB3qM/8hGYAA4HJqQFcOdh7U0j5mPcmkA/GFOZRSHofnAORTT9/FGW8nmMnntQAp3CRMRE8c00g&#10;+Y/y04Nh09cUHO/qOtMAUnyidvekbJZfY07+F/m9KAOeWoAaS3nKPLHSgZOcAkUuPkY7zmnRlgrZ&#10;QUAB+8MH+GmfN5mdxpTxI4K9TR2pALgYbik6HoaTLBh8lPzlT8oGKADPFGDuPGAKZkbD83bg07nY&#10;2WosApA3qAc01h8rUZ+dQeuKcSDYyfMM9qAGqchaX+NvrUS5EbA+tSrnK5JwaAHE8nigYwBmhlzK&#10;gGcAUmVy/wAxyPakAv8AD96l9eKTjLUvc0wE7fdzSZ69OvFO7imH74+WkAvPpTvWm8dM/SlHQ8UA&#10;HbrSdj89IRkpz/FSkYnzz06UwA7cA7zUZADMdrZNPYjaQExzSjHmI5QE44pANG75MxkcUc8YGRih&#10;t5uV+X60uOCTx6UAPGcfdpjZw3y08Dk8U1s44GaAE6ICR0o+fc/4Yp4I8tQRyaVsZUgAcUAM6gDz&#10;MU7C/wB7kD86QBSzAycEVGWjV1QFiS1AEoHBOPxpvc80vzb1wc5FCgeZ94g9qAAbfMHA61IA29sj&#10;gdPxpmAEA3KcmmkttcYOOOc0AOfG4AMeT1qN2PyYcmj5dwy3JPFKRyfloAcD8v4dKTjL9O1J0b7t&#10;JxnO2gBSpOPm+vNNGfMbBP4mpDswpLHNJhdxyoFIAHRuaTnPWjuBj6UHdgfLQBINuzpk00/dPNMz&#10;zTu5+X9aAGkv8mCMA80HO7nGcUdZZMqcY60Mfl69+tMBp3b/ALv60ZPA6jtSZY49acfumgBPl/vC&#10;hsbDRhSw64pO5HvSAiLN533KfztPBp4TMLHvmkPXpQA0HlDjsaQczvlCAOlPwMdKTBI6jrQAHpNh&#10;MHI700fdOTTqPQkUABztJ20w43giP9acWUK2d3zdKaS3GEoAcPutxk005yvNI0kaqSWxzS/KU+oG&#10;KAF79R+dJxk80hHBBB46c0g3cHZ+tAx3bpR260fxN8o7UvO5srQIXI29KTna1N7nilP+7QApxhfk&#10;Xim/3qU4yvPNNOd4+WgB2OGpp3+Y3ydMc0/nD/L+tIR8h4oATB3MNvQUh3bTUq48uY5OeM0hC7Ac&#10;dTQMhQsJLoFT8wGDTznex29hSkYbnFLhdvWgBuP9mlH3etL360e+MUABxx9aRtnzfL2FLgbvv8fS&#10;jC9AvGaBjAUO888UowbeX94eGpGU7ZPkOMdqah/dqGJGTQIccY6mnZGxCEP3qb8uX44zTxgqozQA&#10;MRl8w84FJg4bGKaxPmHkn3NKPuj5cUDAn73y5oDMN/NGOeaTBw/TFACksVz5ZIzzTjtMcp8rjjHN&#10;RnHAzzQN24/KKBDiQe1Hd+PSkPXGKQH5jlMDPBoGSfN852DgetM78rnmpVAMcmUOaYQN54HT1oBi&#10;55OGOMURgebLnaBSenFLg8UCFIXdwnTNM3YbBUml6fekJNN4yTigB25CY9rDrzSk/M/yeneo8Lu5&#10;UD0xTsHcetADgOeaaxYOB70vy5xkewpD0PAH40ASMcx4KAcDFRvt8lzuHUYFOBGwfNQyjB75NAxo&#10;7cdqDnae9BUBOmfWnfwn5Oo9aBDBguQKlG3yWyp61GRz1pQRtb5Dz0oGIwUyE7STj1qQKnk/eFRA&#10;89Kcc7G4/WgBr7fnwSckfhSoiiOQgn3pg3Cd/mH0qTkPKN3UUAHy7l+YZzTscg4zxxUJRvNjO7nN&#10;SZ+YgjHpQAHqeKQ9TxSnr0pPTIoATbwTxxQzExD5zwaeD+6bikONv3QKAG8YYYo2vgEL0PSl+Td1&#10;5p4PBw4zigBV3ZfCAYqMk7n+XvTwWH8WSTTST83HpigAwOOaQgYfj0pO+KTnd0oGODEOw2ihslcZ&#10;79aX915ZJOW7Uxs+XEd+DnkUAPGNoHtTXwIyQeacPuPwMYph/wB3igAXOwZ6+tKcFfu96VVJwAB0&#10;pSPmPrmgAH1oONrc4pD98fN+FLTQjOO03BxLn+lO43Pz3pgKZIjiJPvT8NtkPlAEDpmqAYe3yfrT&#10;uMDNNPXv9KTnKfMetAyUhfKf5CahIYxnBU5/Sn5OW5HFL82XwOKAI1EnlyZAPFKB+7XKHrT8J5WQ&#10;T16UpHyDqaAIjv8APPFP5wee3FB+6eKbnrg0ANIcxjJBpoyAnB6881NxgZFG0Ek5470ALn9yAMfS&#10;mjFRk7ZPvHn2pwP7w8daAJM9KTsMg/Wk7HK8U/8A5ZgA8HpQBHjluKOxzGM0uDjls+tJkYODzQIN&#10;o3HinADgHpTeM/eGfTFLlgXygzxQMQ9OmeaQADoKCSUHPA7U05IOG5yOaAHfNk/Iaac8/LUwB8s8&#10;jgVGcYJyTQIUFsD93zS9Xi+YZx1xSZ64bpRluflPtQAZ+fO0DjmmnPyfJ60vJjGaP4+cEZGaAIyD&#10;82BzjiqT/bhMoEYwW6Vo8eeMJx6U8+X5PAJJP5UAQKBsTrygzTuN+MjFBDAn5eKMLv5BwTzQAo+8&#10;RSHqfl607ko2D36UoUGUZkA4oAjBOfu/jTsc/dpDtO8ZOAadxg0wsIwG1BvGaYAd4GwYzT8HyjhR&#10;1p20eevOTgd6QCcZ+5R/D92hgd75Ao7GgBCcdqibeSBinnaQRvH0pOM8r1oAEE3m/fXlfWnEH5c4&#10;zk0q7VU4i5xxTRv8x8+1AgBHSgjk/LS44fj0pexyRQBFzuTC+tOXlx8vbrTsDLelNIG7rQAjDpyO&#10;lNATawKHBNPAGDRgbmyRQIcceSCIx1GKYSPMTjHFPIXav73A9KNiAA+b8woAj/d74+DnsaUgZb9K&#10;c2wg4KnFRk/MOKADHqTmlA+UUnORxUnc/LQAgxtIKc004zzTj/FgUwgkjigYDhzgdqepzE4CfXmm&#10;gHMmVwAKcNo/hOPrQBGVbeenJ4qRRHh90hGKiJbc37s8dKepJiXPXvQBIAvPy5FQ9z8vepd37sDb&#10;wMVGxG7OKAGEuXPyCnKP3n3eMUnWRMOPcU8g4oACcYPlg8+tNbc06fuCBihtpDcgdOlSqR5aZx0o&#10;AZjAAxmk2th8EDOKdxtf5h9KQ7t7ct+dACMjeUp2g8c805c7V+lKM7WO/pTE3kyZUkZ4NADznPT8&#10;KMcUzPLDGfanfxYwen5UAKFbf0oPUc0meQKU5wcA0DGAObsDBxjg08qRuG7PPFICd6ESDg9KcSMs&#10;aBEf8a8U7stLxhjSgfK3PegBrFtoyeMUwEknj6U8gFcY704hQRyM0CAY2A7P1oOwciPn1pp6DBqB&#10;jLucDnB5pjHN57SSZZRmmiFwG/03NSrnbyD0p4xt4UnigERIG8w5PGKl+XByvFNbdsxgU4Zx0oAc&#10;ANzdajI+YcU8d+aX5d/L0gEB+XlRTcDZ1I5pynkZxjNI+3fjHGKAGZ+ZAKeASjfOKYN2WxGeKBvD&#10;NwaAHYORz3ppK9lp4+4eKZ/y8oCcDHWgCVcNGx8umOW8rCp1NSjaITh/4qiIG/OOlADMnbFkgHn8&#10;aeANv3f1pDncnsad3bigBeSW+TNJk+dIMYp68Anim5UyHC85oAATu4UUw/eX5OPrTuM9uT60jYBH&#10;73nsKBgBnGTgYpAPlfk4pVLeUQX70p780CGgjHTvT+iioX7fIetSK3bJHHpQMNqmROWppjm875Hb&#10;nPU09iRIDt470oPDkMcHGKAFCkQDc3zDOTUfOAOMUrMd/tjmk3RGMcnOaAHY+/8AIO2KYfvHKilG&#10;dw5NBzkjyzQAzv8AcNNyfNA8tsYp2J83OCV2449aQGYONwB49KYhQG6GP8aeOjUpIK9e9Iep5pAM&#10;PUcUv8I4pcLgnf07U8Y8l8gdOKAI8HJ+YCoiMLIR1x1qTjcwH5U3/lpwBzQARBmJO+nlTtb5+lIA&#10;cPg+lO3NgAwg88mgBnGDzxSPuxw/4U84/efuCBj160KuQeKAEUH5T5XWhuGb92fzp5LcfJ06U078&#10;8x0AKCOKCcn7p5pg5ST5T1HencbcZ7UACAnf+74FO7n5QRQP9UQWH0pCeW4oAQkb1+Ug0pCiEYam&#10;ENsB2jANO644NACAHcpCH/ClO/nKU9SfnOwD2ppz5p+bvQAhxtPy9aQgmQdx6Up6jikO7JIPegAU&#10;AGQ9wKUbiV+XvTScyITH0HrSjvxzQBIR14FRtwvAzS87WIQ+9KByuAelACRnjr2pT90ccUhOHcFT&#10;0o5yMmgLC9xxS/L5Z47VH8+4EIcZ6U8bd8ZKGgAGBtIHUUYXP3RikYL5oO0gDtTMgSn5h1oAlACg&#10;4B/OmnPJ3cE07nYfp0pvG4Dv6UCA7thIUfnTvlCQnfznn2oYEA5YfSmHG8cUASHYZOuMikA/dvz1&#10;6Gm8/wDPP9ad/AfpxQABQIjhu9MOc4xSZykmQcA9qfxtU+1ACfxqCD0p2Bg4PWk44oP3uOtADxgy&#10;dCBin7Iiko3DOOuaZjMbZGPxpjZ81TkjjmgBACEmUDkHg07D+UA0Z68GlX+PjnNPZ2KYLL+VAEY7&#10;fJxj1pOw+WnjGw/SgeuPrQAgHz8xjHpmnkRhJto7flTsDym5+tVcT/2g+VwtMB4J3OdnapB/qCdv&#10;GfWo1Zi0+ICFxwaP+WDHeeDzQAoJ3kZ7UxjLuBEAPvmnfujLEfNI+U8UBhvOPWi4CjPynHal4/u0&#10;nGTTuNx+nNACcbyMdqTJ8tsRKeR3pQY9rZfv0owuw/J+tADek0Q24BWn7eF7Cj5MEGQDjgUmWwAW&#10;6UwD+98ppGL7emfQUv8AyzlwDyKaARyDnnmkA3P71c255HXNSfL83yY/Gmnq58s4wKOOPmHvTADn&#10;n92fzpQgLTEKO1KcmIcZ5pDxIRk9KQChV35yM96bscygqARnkZpfly/JzSK7iQ/LQIUAi6lUxBcC&#10;nBVZG/ejjpSLz57HvTcqCQFPXigBdo8w4WmYIP3aefutxjikyNp4570xifNk0vY/NSdR97vTf4n/&#10;AAoESL5WWBVjmg7cggcelM4x0p3rxQAY68VHLIVBJAxx3qU/dJz9aruquejEUgJ0ZWtkZW4Ippxu&#10;ORT0jRbSQecBjoKbh/MXkHHU0AO42nij5Rtw4ye1Jjh/wpnyiU/LzigZLk7enFRlf3ZPmMeacOjc&#10;UjZwAM8HmmA35w8h2cgDBzSrtxIMNuPf0pSPmclcqMZGafvgMke1DjuMdKQBg+WOccdaQbxE3Q0p&#10;3+dMfs5A/nTCeHJjPbvQAjhzEcDv0p219mBIOnNQCRfNK7T1p+5t74hf/GgGPWL94+c4xzzSLHEq&#10;yfIxJPUnpTwz4ycClJ5b5TQgG4yDwaABgjFOBGRwOvSlP+uk+UDgd6BDNozHlO/rTmOVxs4xTfl3&#10;rlu/Snk8ucDAxQA2NV+YHHPvSMcRt8g+9xzSndhvmxxTNp8sck0AKDkAY7U9M+fGpGBimgfMCABg&#10;dKcxyq/Mc4oQDXQmeU7AAD600K5lYAjkU9QTFNuY5yO9KpAnX5eAKAGIrb58qvX1p+BxxTJQDlkc&#10;jLcipRnZD+5yRjPNAAc4GBz/ACpAW4BenMDiTAUcdM1FhsdOaAEK/Ox34z1pwBHQEij5cHjvTt3X&#10;5aAD5tx4qPnzZNqLkipDt7E0IqCY8HpQIaqtsY7V68808hCqA46+tR4T7bICWAB9etSqieY/3qAG&#10;bf3hwmKQ7smkYubhwDgD9aBu848dB60AAzljto53fcGKkwNjU3C4brmgBuGw2BSqG2sM00mT5/kN&#10;OHf1oGKQNhyM+9RgKP8AlmevrTz0pf4fuAnPFABnr+7P50bQC/ynmjnH3fwpvzeYOSePyoAefKKD&#10;MZ/CkYZtxiMgE9KT5irDyTjPBpdzERAtwKBCKpHHWnAHJ4pwx8/4UfLjvmhjEGN+SB07mmHf0C8Z&#10;604hSTweDQeO1Ahh/wBaPlyafzgjP5UhA9KFXbNcfvOSBgGgYoOJOlHG5RtOTR3Jz3pezZ4IpCFw&#10;cH93+tMYuExg8kYpwyF++etIxGQSOhoGLg/LlecetOJxH6ZNIGhMjYkxxx70rDOxv0oAEBwvzHrT&#10;+NjjcKbkYf5BTiYxCeufX0oAbsByxIwB60EfuyeKcxzaHk9uaYo6/MaAG4GfunrT/wC9+FBBCtx+&#10;FNByRx2pgOG7KnbxnmnE5dccDFJztbke4zTQSW5ApAO5weO1IBxQRx1NAx5iYFAC4yRlO/rUmWBU&#10;Bc0g2/NnPHb1pOcsSlAhMn7TIpjAwPWk4w3OPSnEDJOTTH+4cDJoAdjMbHAwOtIuCo+tO/5Ygbe1&#10;HRgNvegAwcjC/wD1qf8AL9mmG8ZJGKBn7NIOM5qNciQ45oCw75vITk5780m1cE7Op60ZbPKkU73o&#10;HYj2v5vEJI/lUoAwe1O34jYADJpmW3qcgeooAAP3intSn7/I70dm+Wk5KNnFAA5YlQFGKTHP3RRj&#10;g08H524oGMDOGJCCl3nacrzmlwNzUuOCcAmgBm8E9DmhfNMr/IQOxNPIXDfuhk4pdzmLb5YwD1oE&#10;Mx844qQAeURmjC+WeaD91vpQAFf3QPvTdqbx+8pOePn4B6Up++cJQA7jANJwVAOaTjA4pGJ2HHXN&#10;AC7cquc8dBQc7hxQCfXt0oPU0AJn5hx1pSp2qSOPrSgELkgH0pQG8yTIIGBxmgBihsuNvFOwcNS8&#10;betJxzzQMiOPPT5T09alGCoOO9NK/MDtpw4FAh3rxTei0uDx83Hehvv8L2oAiz+8zsNSLs2496Oy&#10;gbev50EDew2HOKAHfu97YBpSQAP3mMmm9jRxk8UAQEMblmycE1IN2TyaXncw9qfwVODyD+dADTjL&#10;Z9OlAwUnBJ4xjHelIOx8JnApkfmhZ9y9T0oGPB+ZjtFBJOfkoJ/dOQvTtTuCpPt0oAaAdjH1NJtI&#10;3jgdKm4Fu3T6VXYES8yHOOlADgTuHyipBuwMAe9R7l2EeWOPen84fg5wM0ARES75ASvWn/NlR7Uc&#10;fPyO1O4yTQITJCk44zzTv+WrYJI70m3MjnfwSOKcykT/AOs6gZFABhuCSOe1KSBb3XHzEjFI+0Fh&#10;z2pDwG+TmgAUnacx8YpQD89IScH93x9aePuE46CgA/5ZtmnuE+zE7hyBUWfkbCk+1Nk8zbCDu5Pa&#10;gCQE+SuF4BpeueKUf6nG0AYFIHXdKNh470ABDbGwfSpAI/Jf5xkimYPY8Ugj3Xcf75wB97mgB2AF&#10;4B4oHSnPtJlAHGBimgEA8CgBxBweTSDHzZkNABMfJIINLxyM0AIpBmc5wAvU0qbSswLnk0gB3dBj&#10;PSpgFAzx06UAUyTG7BYCRmpco0SfMc0/I38qDzTD5QZ8rz2wKADOO1L/AAjinL5R3cHIPpQcbj8o&#10;oAG/1TAZ5FMjBS3kPUluKlAG2T5R0pvO1iEyKAHZBGfK6ikO04OzAzQpyufelJGwcmgYm394Dgci&#10;n5YRP8vagD5DzT12iVs9OMigRCkkRkCtsVjIAMmpWBW8vVIOVC1k67DLJoEstsX3xXMbbQcE881q&#10;QM8th5hXaxtIw2euQKAFZmLKc9qT+E8imfNvl5GAalVA0DfPznpQMgaOQhybrHyHFVrO4ka4voic&#10;+W+M0s/9pfbFVYAIhw5zUsEMCROyHkn5sigRZwo38LyahJAuEy2OKkI3SKM8VBeRyfZDtB3CRenp&#10;QMsjOxu/NGQCpK0gMJQFV2/ulyPemEEMxwT60AOIyH4pq4ycMetSjbg8dulRj/X8KcZ5oAdlBg+Z&#10;zihcEkk0u1N7EwjGRSnG5sJgcUAIwGThvrTMAFvlJpxzmlDgS/cz9aAAsSF/cDpS8YPy00gZcheP&#10;SlG7DEqPzoAXv0oGMt93kdaYScnApeefkoAXsRnPNA6j5P1oycn5BUgCFWJcjFACYGGyBimZ+YCn&#10;OMqAM9ab/EPpSAVcbSdnOaUgbelCnrj8qaxUzdeQKAAj5s4H5U35/NK+WPzp2Tu9qdgEPiTnIoAU&#10;dTRjIP8AOk7/AHqaQ3mZEvGORTAdgg4pTnawDVHn5SRzzTu7/L6UAISQ/Q5pwzsT5D1pCAFLYHFC&#10;sCjc9DzSENfAkQhs5bkVMfI+faTygqJ9uSAnb1pRjPA+lABgbs7cUhJ+T5T3pTjnIp3c0DIsfv2Y&#10;oSAtAxsHoW4p/wDC3zfhR8pIx+VMBAR9rk/dnauM1ISu98dKQFPLuAQoyRik7rnHSkA4k8cVCTJ9&#10;piIQE5qcYw3zCjAweeaAAEl3ymKbzj7vfimknjinevFIAz14NL8u04delMOeabgiTjPSmA454+X9&#10;acPur8tRrg785HNSDPzduaQDuM8saQ8o3WjjFOJiAALMD24oAhP3/ufhmnr2HQUjkFn+XjNJzsHf&#10;FAD8/M/SkYv8uFB5pvOX4Iz2p/c80AJhicgYwOaMDa3NL821/wAKaSwkHyDp60ALzlcnPWn9mqPH&#10;86dnlvX0oAONppoC+Yh8sfWgk7j8v0p4C+W2c5oAT+HHPXigBdh5+lMPU/ypCTu4BoAX58uMDFKN&#10;3ld+vrQAMNlePrTu7/hQAzC70yueaeu3Y/zU0/cXA700k56UgHZyMg8Zp67cN8oxtNMHT7mKRs4f&#10;C+lMCVfJ+xznYSewqPGV5phL7DiNcYpwJ2t8vNIB/ccU0k7T8n607jA+WmnG0nPbmgBuTz8opw6n&#10;g0wYMZ+Y45zxS5TbH8xz2pgPFNbG9MHjBpD1PFKMEN8tACdxxS/3uetJ/DwO9JkYI9qQDx/DxTDt&#10;znbSj7vSg9+BQA3PT5x9KXneeKGjVlXMpGPTvSDGVAck9s0AISMjjrTgo+yk5PWopAcryc5p+T5Q&#10;4PT1oAPbFKP4ue3FNycmlH3vvUAJnKoCF9uKcF+dTs6GmEjzGHk59808ckYPHegCvPEjyS/uz1Hf&#10;rTkUiIAdMVK3EjDb196i5w/yHr1zQMfzg8dqACA3TrSqGKZwOOtDZw3y0CEycrwKXHyN8n60whto&#10;O2jceyUDFYkKDszzTVJKD5QOafwUclTTAMdaBDiDnpSDJDfKRzSMWyoDtjPNPH+tPQ0AGdqv8nWk&#10;Gc/dp7FfLY7aZkZ5oAU52sNvU80rb8j5RjAwM9KT+A0hI3D5j9KBjG83DHys4xyTT+Np47Cmn78p&#10;+YdO9Ju+XPBoAHJDJtjzk9KepJfBTAx1zTQw2Nlf/rUqnM0uYc8cUAOJG5uOKb2I8v8AWjpuBjI/&#10;GlJXJJB6UDDncPnApCMu2T06cU35cnPc1IB8h46UCGYwBUWcMp/2vWrJYCKQiIHkcZpHEH/PE5IG&#10;fakMiO0uDinj7h45ppAEbYyeaUdRxTAdjrxTTtyfl604kYbCUxiMj5epoANpO/5R+dO4EL5dc560&#10;v8GNtJtjIl+Qnkc5oABjbylAIwP3f60rAB0Gf4aOzZBoAMklhtHAGKUY2/dpoGWHy8Z9alwu0/Sg&#10;Q3+HpTTnnijjb0pM9KABwhUhkzzxzTQFyBtI445pxAKt1pwA457UDG5G+MjPINGTheOM0/C5++vT&#10;pScZbmgQmF3DIzk8UjRMRJzjI9aXjI6cGl7/AOsagY1VZVUb8in5GwYz160YXaf3h+nrTWyNvyk8&#10;0ANJzcA+V2x1qTgZBPXpTON7/LgcUHO7jmgQEcn5aPm+UcYApecH5aON5+WgAwMEFaMja3HWnNjb&#10;J8o6DjNR5zG3HPagYoUE5zxg5pAG2yHYcCmqX3SZGAKfn3NAEYZtyDy2zmng/vCKdujA5QZpoO+S&#10;Uheg4zQA7g54pdoyORSDJVTg8Gl69jQAwjDNzSDdt+9SnqKUY3mgBP7p8sUhKeYhWMrnqKf2bij+&#10;IEqMAUAJ6fL3ox81L2PTFBXK/fwc0DGn7p+Tt60wZ8tcRHJNSAfK1L8nGQeDQA0qCDlDnA4pMDcv&#10;zfSpMg5xmmknJ+WgB2F2uBJ+lKRFsGZcVCN2DwaVifLc7egoAccB8CUmnDnf1qvC+5jyODyKnwd/&#10;DUCAkbhnFNJGcbhT8DEhKc445pojG8NnnvTGVAE8lPk5FRvv3nDcUuThsmm9xxVAMOeAfXin+tLg&#10;bz81LxleQKAGkHeSAKZmX7RjYcU/rgZpkzmO0mfdyF9KBA8iLHIGRRk0iSuVUBTgeorMtFefU3uH&#10;1iR0DcR7cba1/k35WIACm00A/DbckD7tR8fMd3en5OxAXGfWkxxnI9qQxpBxgEcjrQuVDZlHWn/L&#10;67ajBjdnXIJFADv3ZwG544phzu6GpVA8pPnGfSom83zyfJyAaAHgfuzlB0pCerDPAp/G/wDCjjEv&#10;yDgcUARbiVJ96Xt2oOAoGMnNL6cUALn5TxyRTeecmn8ZA8rr0OaZ83myAgcUAGOvy0nO080v400l&#10;/MB8nAxwaAFLSCNcAHpSEnzGOwD2pw+6OMUEd9v60CBf9ZkoMevrSnJY4j+lM3OQAyEDtT++RQA0&#10;4z1pP4pPl7cU5hknmkA65FAxwzkc9KQ43yDIyaP4RTDjzVJz14oAQh/MXk9KeP4uMUHb5qgv1HpQ&#10;c4+6aBCdjzT1C7up6daiz8zbkxn3p5ZMcenSgBx24GMZzTcHOKMtlfl9aUEnqBQAAH95k9uKPlw/&#10;zjt1pD0PSmsVNovyHIagCVkQwg+ccgVAciMnbzmpTyR838IphB2j60AMx+9X932p2BsPGRS/JuTM&#10;hzmpW2bHwvUCgBn93HpSAHByRSHqowcClxwfloE0B25b5aaTkn0oZTtADDOaP4R64oAT04p3B3/N&#10;imMGH8OacB+65XtQAmcR58vJzSOMxkiPjA4zTuNp4HSkOPJJ83jNADQCFXnJP6UhLlwMAYpRn7TE&#10;NhC45NSkQAyZlzQBB828EY96d260uB57YA5pD95floELxuA9TSci55XAx1p2QM/KckcUu04BY8gU&#10;DE4Kk56VHluME8H0p/8Ad4NLznIjoAN3Df6OOe+aP4jxSH/VP9KSMhowdxzmgBxCYwV5xTQvJGD0&#10;4p5IKnKc1ExO0nbzmmA7u1IADnLY5600Zxyafx5B/d/xetADSgW5hO7JxU4wY/vZqH5/NPf5aXja&#10;RkUgGlALnhyc/pTyP3bZFJlgBhc0pKC0QM53M3YdKBkZ/wBdGcGpCDg80xt+7BQDAFSfwqSRnFAh&#10;v8BwOvFCtIiBCFzng0pxz8vHamgcPlfxoAccbo8de9AJw/PpSDO5Dtp/PmMCRjAoGMOzzB1yTTzu&#10;KOeOBSELyNo+tKCogcE/Q0AMG4EfrTv+WT89qjIzIvPenHqaBDdzEkYHSnAtzRtwpYN0oLIYOFJO&#10;aaAjkdgVATmpE/1P+sO7cM0oCfuiYxkCgEAvgCgBXH+kH5uNtNG0EEOM96ec7j8v60w53cpjNILA&#10;N27mLp71KWXyHxaZ6fhTB94cmnH/AI95R5fp3oAbjnrTjkAcgmkONgGCTikw21Q0g60AL8vmKN6i&#10;mEHzGO4nnij5fMXkZ+tOyACTQAoyQ/yD600nHVacCefl4+tBI8piQOlAAsi7mxbpgDv3pGILk+SR&#10;8vX1pRtMIIYZzRubdEMKFFADVYbW4PX8qQj5mPtQ332O3g04f6v04oABnHSg96OQvJyc9aEyWlyF&#10;HoaAE2gk/vwDjpSdgcU7HzP8uc9DTeN7UALzg8c0nOBzSgfOctS4O1vlPsaAI1H+mKctgnpTiSbl&#10;htOCOOKeMbsGl+XHQfWgYxiQoxEOKaCSo6dKlIyAMU0jDAYA9KADjcvNGSN/yKKMDecsaDt2GgBD&#10;uJAyMCmYboGyKeAMjimkkFv3TY9qAHAcH6UxgCV4APapFxgD5qVguceYAaAGANt5A4FDbsIMZ5p2&#10;1hEw3gnPFJg7Mng0AAMm77wyV6UFSY5v36g9s03gA4TnsfSjHyKMnqaABQQpzknPWmMTvQCPNOxw&#10;OaDnIOw/WgBvUt8vFOwcUvY8/SjH3qYhhxvb91+tKAuG560vUrmk/j6UASBfkJHSmHaJSQg6etLn&#10;C/fpg++eaQDiT83HQUiHKsccU7CeWc5pSqeQME89KYDeN4NP3NsYHGMVGRR0CEjvSAf8u0+uaY2M&#10;g+Ywwe1KOQvFJxnpQAowSp5p3O/OaafvdaAcRORjrQA4AZJy3vSMVyRuFO25iB3DpUe3BWgBw6fd&#10;oP3W9aePut81JjkUAN7crS/wN/nNLxgc807YmwknHPFAEGQSv7sg54NKMAP+FPIGR09hTccnjvQA&#10;g/i+WnpuE0nSngJ5ZBY7uwppJ89sxkfLx70ANZf3rNu4zS93J6YFO+Vo3BGRTDkIn7s4z0oATB3t&#10;wak+b7M3zDBNMy29cjkincbDyfagCM5yvynrT8Q7lwORSEc/epeBt+X8aBDhs5JYD05pCOc9qZIj&#10;FoTnv0zTsHcuXI4oGKeh+btQB97Pak5yKX5gjjb3oELg7nO9duOKQgeWTtNMyv22NZJDjbxU3zZH&#10;y8DpQBGR8jYUfWjA8tjjBxSk+pFKR/o8WcHmgBnccUnrS5Bf7gHFPAXaMvigBpJ8qX5/THtSAnLE&#10;se1P4w3zU0KTIBggY60AKOppGBw2FJ6UY+duD1pedwOPpQAgJDfdPSl9eKO8x28mm84XmmwJBgF/&#10;3fJHXNISw3dCajLfIRk5J60oU+Uuc59aQEm5/lPGab8uZcuQSKdgYb5vwowCvKigCLndzCeGqZfJ&#10;Kk7FAOKQAkDkUxwc4MIGPSmArmPfwpyelJ/C/HpSgcYx9KadwYgj86AD5fMPydqk58s80zsOBmjr&#10;1Q89M0ABCEH5SelLjBb8KPl2yfUU75dpycUAR84OBQqt5L5XuKecbV4Gc0u4ZGR0IxQBTMwOqywh&#10;DlFG72qcAbycEVmyiT/hP0dSAskQEnvitja/mMGTHHUU3sAw+WGjye9DlTkiPAxSvGxAJUcH1pMZ&#10;j6dqQCYHHyjNIR+8Hy4px2iQAsKd8vmEFvpQBGdwBHfvRgEHOaefvDnPvTc8k0CDC7SRnp3qM+Zl&#10;SFJ9RTyQM07+AHtQAxRx9ynj7hye9Jn/AFY3dzT+NrfLTGROMMvcU4DkkCg/eUc80oJ2kYoAd8vk&#10;vxzUfAAANOPUc0h79aAG8+Z7EetO6eZxjpRxzzSHOU49aAHHHzEkcCo+CCcfSpMboiCe9NIOzoMD&#10;pSAQ4wPelAyW+cY9aQj5lHvT9mImwwyTzQA3am05kP4nrTTtCDbbqSTSMA1wi+Z/EM1KwbzuYcAA&#10;Y96AGBpzIwKkrgfhRtXoc1I7IsfELEkUmMxrlTz70ARhFEjnyB1Hep0IC4aEflTfNjCBGt/mHemN&#10;IxAxEMdqAFfb5rYXvTfm3t+79KUAZfKYyfWpMcHFNAMXBJ3Qc44NL+72EZJ56UjZzHkijGEb5Tk0&#10;hAQhuM9BtpTtBOGGcUhKYAKnJp/7oIf3bE0AM+YbcJnml/hfn9Kcd21ehpuenAzmgBMhYZgIclsc&#10;+lO4EPqcCkOBKRu9KcR+7bigBh5P8WcUIpyePrUitFwp+8BxQAoLfNjNAEeVLY2Dr0pcHLkRn86Z&#10;tUSvx365qVduw9PzoAOzcH3pDnLcmg5yKOdgOaAG4G8HFIVBbpin5bZ1HFLxheO1ADPmAPHamqLj&#10;EpIAAPHvUmDx8/NB7fMfagQnGxuB0600sRFgAltwp+BzkUn/AC2TPAzQMXYfMU7z93kUhVBK+Wbo&#10;KduPmN8tN4J5FIBcgCmMWOcQnrTyo4+cfSl5wOaYMUg+Qh2DpUfOG4qQ524JpGA8pjg9KBDEaMyO&#10;Dwe1Tc+S/wA3Q1XjCfOwiOc9akJG3G7OT0oAcOppAcMSAOlMbeFU5705cmMHb2oAkXODwtRkNvfJ&#10;HWnDHmOC56Uw58zoevXNAC4wSRmlyeRgYp2AV69qaxxGpCUgHDbsfjJpjMML15NKc7FxD6Z5pcKW&#10;OQOBTGMAPPyc/WnYyDx2pT/ANv40v8VICNt+FIQnnpSjJUEx/Wn85HNJ2PNAiMCRrpf3ZwBxUhHy&#10;sMCgZGc5yaU9c4oGB8n7PGvlc+tNGBuAJwMcGgj94Pl7U4ICjZl70AAK7uQaY5HlMcMRnpSnFSBV&#10;8sH5eDQA1WBtExGQfelGQnbpTzs8zG4dKY2Cq5kHWgBPmIb5elK4j8uLaASeppVx5Mnyn2pgBEhz&#10;JTAcOo4OcUdGkIh9O9J3HU804fxfNQA7LZ+72pn/ACykYc4PFO/v/J6d6QgiMAxgfQ0hDe3U5IqU&#10;Y8qTPXtUB3g8R9TU4U8ZUdPWgCI58xOT1p4HJ5pSMSDjtQc56UAHzZb90R70rY+Xil52sM007sZ2&#10;cUDHDhiQO1RuWDKRHn5qdn7vvQfuN+65yO9ACuyN5fAHAzTNwEiryMnrUhWPcMsBkflTlVDFL+7U&#10;46GgBNqiMnzgxpFAJc4OO9HGetOG7A5xQAcc/NTTnzB9aU9eaTjnigY4geW5OcgUmQUY7u9ICSF5&#10;J96CDx8ooAXJ3DC8fyo4y/NHO3rQCvlsPL59aBDgcN0HSlyNh+deBTSFMY5puF5JGOaAH5U7SH+o&#10;prsqxscNTht3nkYIprBt3KqaAG4ZkRwMe1SHGzl+1NG7KjJ6Gghct8tAxybN3+tHTvRgb5T71GVX&#10;zAdwHHalUEtwR+NACs/zEBOQKQEmLpzmnqv73BX5j1NO24UnvQIjy20cGly3zU5sbAMUY/dnJAoG&#10;Mycn5e1AyUf5Plz1pT94cUp3bVHbNACDqKCT5p4FKenX6UgznlaAFGc/dpxxgkuKAEwMyd6YVQXc&#10;hB4x1zQAuE5+Y5px3eWx2035MycHqKeCvlYx3oAZkCLJPPpS8YFNOfPHpinHbskOw9uaAF/5aYCA&#10;j19KUAfapFBHTiogTvUZIHej5vMJw3B60AWASC+UHXk0xnGX/erSYc2z4c9OaqPFJtJF2wy1AFoF&#10;ScKv1NOA/wBZ+FJEqpafM+c4o6zSEMcHFAAeH61GxzJyRgCnnOT8vNN/jX5cZPrQIYoBkBB781YG&#10;3a3NNwNr4TpijjkYxmgYEZzxyKMnB4pdxWLO3NJkHb8wGaAGykrbZwSSeKcjMY8tnPFO4IJ4PPFN&#10;wfnOOtAEuFYucjgdaTsTmoMSCQfOcE8ipQSWX5SOOtAh4HI5p3y7JB5gzQceXLyc4GKr7ZPtCkni&#10;gCXOHHyjrSN5nmxELuGeaXAyOuaX5twwtADlHzPlcHuKDjL4UA8UD7tzkjPHNAyVHAoAavm/aZf3&#10;uFwKUk5YAk89qcc5AOKPT5aAFyO/SlbGGIFKo5IJ60u0gvlF5HrQAxTy3FIevAoON55pfWgY9f8A&#10;VyZb6cU0k7zxScYbntxSbeAc9utAh/Y80gxnoDSc5GVNL2PFAx42kfKmBTT/AKw9Bx1pedkmBTfn&#10;2pkD3oESjG0/NUUkyLasrE/lSk/KflJ5FNkQMHHlAZX9KAFjKG0iZbm3IPowpzZGCAPaqQsbJEm2&#10;pMu5s7d561dRQI0znhcZzQA5c/MfpSkt84ESEcc0zv16007/ADAQGoHYm57AdOR2pgDg3ADLgsOK&#10;BkyuMgcU/nJBA/OgBMSb+g6UZcA47Upxu++TkUHvQAmSw+YHr6075cOAmOBSYO0/KcUxm55U0AO5&#10;3g470F2aZwSOnNN3cL8ppc8n5ACaADbFvbauAfelwOeTnNJzuI2D86UkCN8x/rQAjtiB/wB2Se1R&#10;ROSGLQng1N1SPjtSgfu2JXHNAhDgkkZxTgOXyfSmkjf2FOIO0HHWgYuF8z7ueKQ7BFMduTnim5By&#10;KOz/ACjtQAxd+85c/TFSdN1L8uzoKMLtJ3dqAEwS2c0v8Dc0ENscbxnNNIbJycZIoAU4yOabuPng&#10;Ag5705gg6yNjHYVHtHltk454NAEufmPzcU1sbWBY0hztHFIGw+TGTx0oAhLTJLxAzLj8qsJJE0En&#10;y4NPXDRPuAHtTVVM/dX8qAFIyq/SmnIRgAetSMMDlhTT24pABxszuHShNuy5OeTRyZAMjpTtv7pg&#10;T3oAYoHzYXvSkfKufWnjheQDimN91jt5zxTAR/vY24ytNCBXchu/PvS5O5M56VIOh4+lAWGhQRMd&#10;3U0nr8wp/wDCRtFQFXE2QpOT0pASfxDinZ4b6VCPNN1MCABt4p/zbj8ox65oAMncPWnfwmm8bj8g&#10;qQY8tuOc0wGkDJ4o53LxSNnzF4oBbH3KQDgfmFO7Hmk7DPpSL0Y55zQAvGTSH+LmpDt+b5h2qJgx&#10;PTjFIBQPnHy1KAOORVdd4Ugr3qXuOaAG8iSclhzjFO4wSN3401sMSN/NO52nLg8DmgBpzu6Upxtb&#10;IFJyVJHrQ2Rj5RQA7YCVyetOIAjHzCkBOxaTjdKCevTmgBT937ozTCTn7tO53gE04kYb5O3FADPX&#10;ikJjAcknd2FKCSZcx7RxSbRuGVBpAIpyudnf1p7JJ5RIxnGaFC4I24zSk4jOWY88UwIVJODsxzUo&#10;3fNSkoVOFFMJfyR8gPNACNnefkpf71AJKMSvfpTTu+UZxg0AOIABGCc0DO6U5PalGdk528gDFAzn&#10;kAD60gF9c00gbTT8/d+Wk49KAGHduXAp3ryKXjJqIkfaV/d8Y60APH33Ozk+9Ic7fvfpS9qTuPl7&#10;0AKc7Xy3pil/v/L2pOPMUY6jijueKAGhX2NiMdPWmf8ALI8Dr6VLk5HB/OmEHcSAB60AISdg/dfr&#10;Tkxtmw3OB+FIOpyKUCNS7bG/OgBTjDYXkCkXJVsrk5phfDAHOSegp6tjB2HJpgBLAf6rjFR7jkkK&#10;alZgSwIGSKbhQScUgHgj7OMjDdhmoz5pZyYhkYoOOpHP1oySwwDQANk+USox6UnzbJcY604L+7cl&#10;j7U3+E4FAETH96mCcY5pVyXP+jsfxp+F3ds04q/JBAoAT92N/wB4HHFAzsGT3qFjIblU8nIH8QqU&#10;ZwOO1AAQCWO85C81H1j696ccllBU0/jb9zAoAbk+UuGHI6U4Y2P9KjGDcMdowB604Zwfk7+tAx4x&#10;9mcHr2qNiRkbR0pedw5ppGSTQA7LGNAAo5pDnHQ0nfG2lG7HTmgQY+fOzkDpSHCo7eUzZNHOVznv&#10;UoJ8og+lAxmQUOFPIpvO6UFcEdCaXjpxxS5OHymeODmgAAO3nmlxyvzfpQp/dOfK5z600/dPy+mK&#10;AHYXawx1o2xeTN0zkYphz6dqdztNAxwWMs2XH3aRWTdKPlJB4NMJPy+5pigK82ep6UASsDtdsA80&#10;nGG4pD0+8aEKi4GV/CgAwpK5PSl67gV47UkhU3UxCYzil/gJxg5oAQ7ty89KOP3ny+lKfvDnjFN/&#10;ifK/jQAh6N8vP1o59KfgbQc0mH5OwEfWkgGHAZsA/nRkZPFOwwc5jHsc0YGJP3Y7d6YhR91vlpDn&#10;epEn1HrR6jFGeelAwLHP3R1pRje5244FIRz0pf4T8tAhw7U3cRgZGCKO44p2ORkUAJlCetB6GkKp&#10;5hIXn1p3G3p+NAxvRWJp67fKHB4FJxjkCg4z9ygBgRftiP5zA+meKVmHmy8H73FIcbsZp4wDnylo&#10;Aj/5aL/o5GB1zTxt2HrTiwwowc5qMj94PlFAD8jY3yU1uZFIxx1NK3+rIKnmkGflURgDHr1oADnz&#10;D8tHOOtPwdhzjNMOQy0AO/vUzqx+tLz8/wC79O9Jhsj5aAFCOfMOw4HfNLxily3lt8xzmmEtzx9K&#10;BikDGQtHAReOSaaCc9KcfuHigQ791lswHPrUbhSW2kgZHSj5spxTxnPWgAAQrGpcgkdaccBn5PBo&#10;43HpQCp4I5zxQAznzh8ppuG+fBJ6VIcfMCelPTAkf5h92gCLnd04xTuzg+tHGG75NJyP8aAFwNpp&#10;pznhjS88cU/5fLbJoAZ/COaac7jzTzjPWkIXGd4oGRgncOMU9c7pAw47Gj+JeKdz83yfrQAzu2DU&#10;iiP7PNkkkioyRv5B56U47Qq5oAgSNVnkIjxjPNS5JCnNK2TGBjtwKaofZ8wAOaBEg6nikJPnNwfz&#10;pp3bW5PSkAIQkgZJ60AUSRuA9aXBCEkiq8hcOpWAkAjPNPLplOMfLVXGSZ5Hy0vbpTE5ycHFP7Gm&#10;Ah+lLhWtp1LDLDg4pP4W5pvPmDigCGKGSNXAlTBfnAq2SpiiAj59abj1kbPpmlcN5DFSMgjPNO4D&#10;iB9mYEjOe1MyGSPjHP5UgaQN93PFIMfP8vekBKygoR5g96rpGiXMjBjk9al454x+NG05LY70AHGX&#10;4603HDCg59KPm84fuzjFACZPmR46d6cDw1Jj5ySmBTscseaAGn7w+WkP3TTjnDUmVxGd+QCeKAF+&#10;by4/lzTCD9pJzgY6ZqQZ8uQiLjcOKCIwwyT05FADex4p67fLcY78U0n72F6npQu8mTEdAC8bqcvl&#10;Zj3dCOKZzhwTjimAgSoGHfg0ASnbl/mXGeBjpQR/o82CvUYpoYB3AjO3tTCxEnAJyeBQBIRyMdMD&#10;NNOMN8vFA9z36Urk7WxGMZFAhvUDjNOXaFOU49aZ0dRjrT8fuZxsJ44oAadpcMqGnDOVPFMXOG+Q&#10;in8/NQBG4BX7xpixv1EtS4HFPAGGweooAhXzAzHC8cU49PxpxVckFj1prECVcEUAMIIZsx9QO9Ll&#10;sN8o7U85w/zk8U3gk4BpgKM5Y+WcY9aMjaOD1oBxG/1ppJz90mkA05MkeIeoNSrn7P8AfBwaaDJt&#10;bBXijpFcFmJJ70Ax3GRSnZjOKhJ/djapOTTyf3RBB7YoATA8zhDnNK+3OBJzjpTh/rD8hGaTA3n5&#10;ufpQAw560oC7R1o7n5aD/FwT7UCEIGCNvFJiPyJBnqOKd36004Eh/dkkjigA52IMDHemsqluEIzT&#10;yBjpSHPp2oAaqsGwT/8AWp5xkCmk4B/eCk+bHERNADuMDikzwOuKdj5TxTf4m4oAXPC89qd/CwDc&#10;kcVH2PFOH3wQee1AIYpkCsrpzmgBQyHb37U45LH5CTTSD5zEoQAOtAiTkknb26U3aDuoyxxycUq9&#10;etAw43LxSY4b5T165qQ7N5Jx06UZXAIUkelAEDsBcKpXkjpScfL15p7CMyIxTkChVTPIOccUwDaf&#10;KX5iBntTiqeduAHC9DTlUCKQmTgVED+8JGec0gHclmJB+tHORxS8GLGe9H8LcUAKNuGO4Uwj7uD3&#10;p3G3pim5U7vlNADxj97nv+lNbg/ePNAZdww3Q9KSQ5c4U9RQMf8AN5Y5HSoj2+X9acPMMchEZwAK&#10;TnAOKBDgDtHy0vO1uetAP7s/OoHvQTyKBjlx5JGRyOaYFUHhe9HHzfLSEkDO00CFduUG0YNIAMHA&#10;NHyeYMrkU47fmwn0pgKmCT9aUg+vFJlR270rAlx83GOlIYAfeGBk0EMCRnnFIMgHmnMVMSjnNADe&#10;4460nrxTT1XgdKU7tw4oAT5PNXJbIFLnJPFPAIiuP3ak4GPamZG4fJ2oAkQDac8fjTDngeVkUq9P&#10;u0EZD/MR06UAIFIiYqoB9KPm2jJpfm2kAmgZ2jjvQKwn8SfNxzSDqOe9KwBA4wKaR97n0oAe+MjC&#10;0mABznnpSKr+XyTS85Hy0AKp4B2inZH90UzJ3dKUn5hkUDBvrQGHzjz856DFGevy03C5kxxx+VAA&#10;MbgQnUetOyBng0zODHlM+tSZXnCj3oAaHG5sxt92mDd55yx5NP4+b5aXA4+UUANbPncAdOaAOtO4&#10;7r+FIcBqAsGDk0fxj5Afxo7Hmkb+EDkmgCQFtyYCAYphxk8d6TB2H5iMds1XbzftEeBx3ppAWM8r&#10;8pzR3k+U9qRfu9O1SYGx/mwc0gIz160n8IpTje3PSky24nJwKAEPB6UimQmUbBjPFSooMRLMAPrQ&#10;QiudpzxQAz5sE7BwfWjsMijBy3z+nHrQdwJyBTAOc9KUfeNM58vGzNKPunntQK40k7lxH+tAzxxT&#10;8ExL8vQ0Hp0oATOY5AUo3nyYgcdTigg+VJwO1NXJbDKM44NAC8mM/LSccdKfg8HbxnioZ1YldrkG&#10;gQGW3E8UfnAu3QCn4PmDimW0FoJX38t13HrVhxH5uQx6UDBQu05AHHWoXAaPaOBnrmnHJiPDYpuQ&#10;ska+S3PekIkXcLeNS2cdKOPMHHOKQ9Pu04c4+U0DFHT7v600kbT8n60HgHO386Q9TxQA4SLiMCA5&#10;xS/Lk5foOlN+TYx8/HHTFNXYQxwetAAd27PNKN2xflxmnAdOOKXnLZbtQAzLbhzUqldr5YdO9R7c&#10;45p+BgjafzoGRrnzHIUdal+URA8ZzzTcc9KMJvYnPvTEK2PNAzyRTOcn5aeNmxz5Y/Ooic7sI2cd&#10;qQEgHyn5f1pcqAuYx+NIB/o0Z3A57U3BLEHpQA8ljuHlgjIxzSkdOBwPWk24RsBs0mU+YbWJoAMZ&#10;RjgYHWgfc+6aa7YZQI2xjpSjPlTErgDFAgYL5i5jye3tT/l8sDd9KYo+Ucn3oP3znpQAYXk7h+dB&#10;wypgnGeaNkY3kKenrSFmEajyRnNACsD8xwQBjFOH+r6dRSgZtZMsO1N4wMDtQAndflpwz64oVWMb&#10;nbwKOcnigB3G4Dd2pv7zHAHBpPWnZG1v3uD2oAXHJ6UYTy1+bn0qPJ3nKk/jTv4G+Tr15oAMARt+&#10;6yc09iv2VcLyf0pP4D8w+lHGaAGjp0pM8MNpzUqhPJl+YZzxUZDBWzjPYmgCN/tQ2kJj8aevmGM7&#10;mJNKRJtALg8etL8wY/JzjvTAb83GI880SKSininHPURHqOM0OcEc9uaAF2oIUPmDJHIpTjyMBQT2&#10;9qYFY5by8Aeppf4n9cCgBuOG4HvQfuLxxinEYDnZ3owA565xzQA0ZIOVPWlxljlepHNAyHf923Ap&#10;C2QQAcUAYTtcJ49kkkVxAIxtOK0Zb0b4fLs3fd1J7VbKRNAd0C8dKj8mPzP9SgAFVuA+CUPNJhzn&#10;b09KfuYy3KmFh6GsVJJo/FF6M7QxG33rcRmaH5sZHQgdaloCM7fI/wBXk7uuaDjYcoc8d6e33WGB&#10;0qI7sp8p6mgBxzluKTjeoxTvmKnKkU4BNsvrt4oAayIXRhL25GaPlwcIcZ9aVAvlT8nOeOaT14+t&#10;AAf9WfkGfrRj5WBPajBzw9OwoVuTnNAEbHBgIXqaUhvKB8sn3oYjyzlSfSgNi3J2gj60AJzuHy0o&#10;/jGPSgMCkeF4xTgq+Uxwc5pgA/49pT5dRc4X5TUx3eWOV4puGx90e/NIBoLgH5BTsjyjkihQxB4X&#10;APXNOkjby0O3PFAERz5ZII4FRoWI5DAU0HErDcevSpwDkkKnHbNAAAocnbznvUoJK53HGemKj7nn&#10;v0oH+sOMDigBT99f3YpeML1FRljvPyjg1KoJQk9MUAN2AzFgeopxRQp54oziM4UdaQnK0wG/w+v4&#10;0/dhMmM5x0pBtyRkY9jTDnceKQh4YFGzDzn8qcCBE3yAnPFN7Hg01s4bC0WAAB9sQk44NIzYRsRg&#10;ksaQcy8gjjin4AVuR+VADQXKDK08BeCFJ54FJ82cbacMg8CgBkh/eZGmk9O9LnJQbDyKk3P8/wBz&#10;pTcEKp3gndQA3aokyF7UpJ3r8v1NLKflA45A4po6n2FACnZ5EpMZOMd6QbDjMZxxinDcYxhBjvzQ&#10;ceac4AxQA09Hwp7VGS4ZsrxkYNSdfP46YpFXLkFeMUAKuDuOOCKCRgEqetIC6xSYt+/FJyXBLDjq&#10;KBjgymY4RhxSZfzf9SQpPGe9KG2+dtiXJFD7sW7Bwdh5WgQ4nLSfu8cUgAKDcG604nfFO+xVAA4J&#10;pA0nlrwvHSgBNoMcuH5pqn73y96dlizccYqQBPKfkZ7CgBg5bOKX+D7tJg4B96TgykDOcjNADnEm&#10;5gIuwpnOHBxUmTiXb7UqhN2S3OKAIgPkO1CeelIMZ/1I5PXNT8bByPfimEDOaAF2xmLl+/SkYgOg&#10;DnGKQ5x0oIUhvrQAmcy8R4yKXAweaUcA/L0FIT+8fK0BYdk/3M5prc7/AJcDigjKMBIRSqMRj5ua&#10;AF/5ZcgZxSbQRH85z65o554pCE25welIAIO9+KRS2JMoBg8U0OfMdQhz605gxK4UHIpgS/LnO2oy&#10;TuGCOtADjA2dBTHyHOIznvSAsAqwTdIAccU0gBjiolyGHy8VJ82GxigA9flpp3iJsA9etLn72VpX&#10;dh5IWMnPpQAoX/RlyBnFIAwDjafrmnHPf06Un8bdDQIF8rvDk45NNOC+RHwT0JpQAZeSMY6UEnzS&#10;AAADxQBIAdp/d/hTG37sbBUuTs5k6D86ifBljIc4x0pjHEYjUjGe/NJjIpMfK5OcEjil/i6UgF5D&#10;EYHQUcbsbj04pBj5/m54o7jAoEKoPJDd+c04biX6/nSDABOw/e9aaxcSS4Q9B3oCw8hhn5P1pvY8&#10;U0Z5BPPen8ZIxQMTLb+AcZqXj7PLyCSRgUwf7tOGQQQtADWyPKXyQxx19KUAbW5FBxl+eSabwSQO&#10;fWgB5VTnJ470zLDeFOR6+tOO/a/7kj8etNA+YkZ4oAUdsgGngfI53UoX905z2qPOVGAfvc5oGL6n&#10;b2pw2lR8tO2naw3jtUbhgeAPegQYcTOPJ4+tL8vlZGSSfypN0nlgcHilGPmO7nHSgYH7v3O3PNJx&#10;gfL1p5zhuKTj+5+NACde1HQY/KhmwwURnpS5HPy0ANBJx8nFPAGSeaQAbDhaQ7sjIPSgB3zfaSQn&#10;G2hvKMMmZCOOtKOjUuYvLZWiJJoAjVYTDkTg8c803jYcZ69c0pSMMxFq4GfWpQFxycUAMVmBAbk/&#10;WnnBEnzc4qklxYPrV/bLeL9oiILp3GelXAGEr/LyRTaAkRcwk7hxUUgVrlcoQB70x2cXIB3bc9KQ&#10;FjeE+XwMUgJjjP3cDHSk5w3NEm8SR+h6ipAoI++KAIOTk7h70AS7W4GM1KwHmYAUc1GxcNjZmgBx&#10;BKHdCeozg0uIgHG4kkcUoJ+xyZbuM561EWHlqRhucAUAPz8wOKUYIb5e/rQQdxBbHA4pPmA7e9AA&#10;RmQ4XtTSXBkURqcsMGl/i+napNhOwh+3egBrK+AVjH3eajHnbGJhxg+tSDzN02X7c03nLZkJoAC0&#10;h3rnhiO3SkIwcbyeBTwRyMCmfMZCTGQaAFJkzGAwx3FLk+lOjGZD8wApSMTDn60AJ2fn04owMcml&#10;IALYamZ/enjNAC/OSoVwABz70oBGz5R19aMnZ9Kad2TzQBJtzLKPNxnGBTWS3WeUG5bOBignGeOT&#10;jvTXCmYfKPu0AOyojJycYpEOYzx1704Y2kFBinbU+agBV+6x2A0HGW447VHl/MlG04AoDe3NADz1&#10;PHFJ2WkySW+XimHP2jnpigCYD5xUo2+XNyM4GKgU/vD8nGR3p24faZMDt0oAX5ty/IPepgE8lzux&#10;Vct+9bggUv8ACQWOM80AOOfnPYd6Ucr35pVUeUQG4FGMHjr6UCEz1+Tj61H5iZXO7n1qZhgP8nPF&#10;BW3MB3R8j7uKBjht8qNgR7imtjL4U0w/6lxtPal+cSoQSRjpQIcMccCkYSeWGDj73Io43scHntSN&#10;nPKt9KBjgWwdy9aU539KZ853c9KCX5+QUASDHOSKcVXy2IlFRsoMJO85yKaAwnOT6Z96AJOAr/Jz&#10;2qVQPsxywz71C2NzjYe3egcv0NADzksDg9PWmjdn7xp2BvAORTDncvI680ASDaTgr3/Kq5kYaxcR&#10;rZvt4w3rUpI8xsKR0p27748tSSOtACYxg96Dt3MNpz607+B/l7VE3XNAEigmRuKdgeS/zDNNXHlH&#10;n8KjIlIlPl8D3oAkBl2nGNvemnd5edhPNChhEf5Zp+TtbjtQBHhyR04p5UgDLDJ7UDoeO9DAAA5Y&#10;89zQA7AEWcHkUxgxjXg9acX64TtSEsTkjtQAoA29TjFQs92JY9sG5d3zE1Ku/wAuQbBjNOYt5GAO&#10;MjIoAaTmRDtHSpNxKBSBx6VE/l71ycZxjmnsME9OAOfWgCMZ3t8o604AeXIA1N/5a9uOop/yjPyD&#10;pQAAqFUZ+tKOexpcRi2DlD9/pTXPz/eXGBzQBIMeVKO56e1NOMgeZye9MOB3NNj3G4x5h6+lAE/A&#10;WMFBnHeoyRuznjNErE3OCCQPQUnG7HWgB3Bf+VJgeaeaCcEjaKXuOKAHfwnikHpkCkzx/SmtzIeO&#10;mKAHE5brnmjDYlITjjNBX548DgDmnE4RwCaAIQx89wAeKeGbcQRjilA+UnFBALZCngjoaAFBbDZU&#10;deKMDyZP3lJ82G4xyKQg+cfpSAcOYT8px3pQT5SjHekGdrfMelJxnrQA/PJ+WmEN5uQ2BjpTuzc+&#10;lNJ+cYoEHO4HFHGxB9aP4z8tKM7c7frQMeq/MTngUjHBYDBGBTTnn5z707gxnBoAb3+7Thkbs9Ka&#10;d2xuOBR/Afn/AEouA8sMn5OtMUfe6cmm45brUnHlnAoAMcUo+41NPQ8U35stgUgHdVbCE80HggZO&#10;SOKaCQZQGH5UhGZYzvPFAEyBfLkOO3rQoUE9ab/C3y+nejJ44HAoAU5D/f49KaACzEyD2FJxg8k0&#10;ZAcDByaAHZ+QfNRwUGTznrSnv0poPD/L6UAKdwdjjnHGaUE5FI2CWPsKTPzLxQAMf9Jtz5ZxzmpA&#10;U4OzmmHGwkrmjjKZYdKAHk8vkVASxkXG0ipOP3nzDHpTOA4wO1IBcZU8d6eeViAHApuevYUueTQA&#10;pxgD1pg/1jcDHrSnOfu0n8R4oAcCcMMcGmnBRMsetId+8fKaQ5/e89hTAd6cU4fdPvUab/JJaOn9&#10;1HtSAd6/L1qMjlTt71ICNp4ppxuamAh7cU9QCzcADsfSo8cjH41Iu3978pzxSAQkCbgAnHWjv+NN&#10;bqp8oZHvR68UAPx1qMg+Zw3FO55+Wmn/AFqfN25oAXjGcVGeg46ninnvxS44J29BQAALtO5j14pT&#10;9zoKb/AeaAV3t83XpQAYXdnb1FJ/COR9aQ5y3y8U053deKAHHo3SmjO4YbHNOGcMMUh/1jcigCTP&#10;yv8AJ1FRnGRgUuflOCMUH/WHntQAwg4k+U9KRGYSMD07E0vP7ymHqMJQBNuyWI703nHJHJpB9w/J&#10;TSMtypoAefvjAFIT1BPUcGkO4Kfl6UfNiTEYPSgBoGCfrS56fLRg7G+TGPeg9en1oAd68UnYimkH&#10;Z9zjNLjrxQBIB0+UU3YcHLHJNI277NKcNwelICxiDHJ4oGB4Y8VKu3yZSVOSBio/lLyfQVKo/cqG&#10;b15oAiXH2hztHT1pON5+YDmkwA0h3Njd0oYDc2VOPrQA4j92fmBPpTDvymI/1pQDhuT2pcfN1zQD&#10;F53r8vb1p4GQtM2jyrkgHORjmlyQDQApGJACeSKQ/wAXT60zJ3Dg0c4k49KAE58p+BTlUAg8k461&#10;Gx/eN8hABHAqwrDYOD92gBhUbZT5fJHr0oGzy1BY9eKfjh6YduccUABzjp2phJynFOOdx+XigqCR&#10;kHg0AgO7+72p0YJguW83jP3aUKPKk+X0pBgMcCgYwMC5HlbfqaOMHilbHPy9/WkO7LYUmgGId24c&#10;H/Cl7dKTnn5ce1A6njqKBD+fJQ+/NOwfLJ2Agd81EWPlAFT1qUIRZSlWJJIyM0AMOdh+TqeBSk4j&#10;GCKTB45HTpRxluue1AwyeflHIo/gxtI5pRyG+TtxUY8/zJMW64z60AOyc+1O/hPymmOsphb92Oo7&#10;1M7AWUH7oZ28CgCPI3A4owd2CABjrmmjfgZTj1qQAlCGFADMDGOvNO/jPy/rUmF8tgIuKQAZc5Oc&#10;UAIQCD83bmoSPmBCsCD61Nxz8n603A3k4NADs/IPn600g+tO/hNJ2FAC/wDLEHZ196T5dvWmktk8&#10;Hj3p64zzj3FADe4FIB8rDb+tSNs81BgYxSdGufkBxjvQMRegygpCcs+BSnO3pUJLecCCM7fWgRKB&#10;zSc/NSpt+zyZPOeKX+KgBvORx3p3yZ+5R68U07snC0ABxuf5etAwEkGxj6UetPBzFJkL7UARpuML&#10;njr0pc8j5aUAbnzxSENuJGOP1oAkVcqx4yOgppyJgCM5HFMzJnO059KUZKtk80AKfv8A3f1pvBLf&#10;KfzpwGUf5TijseKBif8AAe1Ob/j2fbIM9hTTjaeKTvwKAG5y0RMY4609tpjTjqaTCbySDxTto44H&#10;AoAUZGB7UvZ/kHtTcDa38qQEZbn6UAHpxSj/AFeD0phB3MCKccbOlAFArkjk1H5REkuUyPrT4ySv&#10;IOc1Lkf3TntVgMAGxvlHTimhkxnzMY/WpDtIfimAx+XIGgB54NACuR5AYIPcU3gxnntQFkeKQqeB&#10;2pQPl75AoAYSuz7p5NOwSmCjDgfjTsKVwcUoJ2Djp0oAQYAHXgUo2Bzkg0zLeawMfHY0ZOORQArb&#10;dhKsST+lKMiEEu2SelMJAkj7VIM+XnAoAMDdSnbt4l/Sm9+vNM3Hc2UxzQA/5dw680HH7zn0poPW&#10;ncYb5PoaAGOTuBCZwKaNvlj5R708gbW65PWm4+U/JigB4OCOaYTk/dGPrT8fK3TApMRmIfMpoATj&#10;JwpzUiBv72eajAfjBFKPMB+aQA9sUAOb/WSfuj9aYR87dO1NLT5VTjr1p6j92e/PXNAAOmKQ/fjH&#10;ftQScik3EAkQ5YdKAF5yPlNAUlXbJwCO9KD8jbo8n60gJweuKBDSPnHy9/WpQT5bjNMyDIvzDNIS&#10;d44FAwJ+Y803zGE0gMQwf4qdhdzEHOaMAoflBzQIDjIPWjc2eBS8BRzTe33aYEny4Y4OSKikBLL8&#10;p60ucOV7kcU4ZDDLc0hioq4cn+7SAJh8kCjZJ5oJk+XHPvSbV3E4/WmIjb/WDHelH3m+XtUu04By&#10;mPrTScMOPxpAJ2b6Ui8hsk7adkEikxw3yCgB3y+WNrAc03oOD0pjeZvUbPpS/MNwK5PrQIf++2sQ&#10;owKYSd33acGOxc5GTSc5c5UUDDAz1NN58xsEcGlOdrEuKYpXK4Vj9aBDsN5hyR7U4b9suNtAJ3dD&#10;mgk5PyigBvGep5owOecYo5x0FJxu7UAAEZ3ZB6UIWCtjGM96cNu1sk5OKD06UANzweKUD5ZO3FJx&#10;kc0evFACDODwKb821/kPSnfwn1JpRwTlu1ADQH8jcWA5qTjyx8wPFMI+QAu2M0gx0xQA7uOKRh97&#10;5jinfhUZ3Z/1f60AKDwp2EjPepAzHzB5ajAGKMfKBtGAaZxu6daABt2xeR1pedvXtTP+WsQIOOal&#10;42NQBE24uPlbBHrR0PSpDjCjf3pMHYaBkYJ89MAY71Jj7w3Uz5t7Ajoadn5l4oFYcQflAwRilBjC&#10;kbQDmjHH3hSfJ5x5xxQMzr/zkuLWSI5IkG4eoq1GZXjJKYAjBNEiqS4YHk8e1SR4EBGe9MB43eS2&#10;3PWkx1yadn5cdODTcjy4f3hJJpAMw2R16/nTwfkfjvTju83HljgetRv98jbigAOfMHPWnDq3FNAB&#10;uO3FSnAxwOtAiFiAp+SlGfK/ClZA0vXnFAwN3ydKYB8uQQueKUdDlsGjjNNOdw4pAGW3P8nel+XZ&#10;hgcU4deRQe/y0DF2xeSduc+9MKuGGWHNO79Pwpyhfs5/eNn3oAY2cDBPuaMgxLx0NHzbV96MJtY+&#10;bz6YoEGenFABy3FHO7qaVTwcAY3UDFXq3PSg47SUuPmPNMf/AFefegQH/ep4Bz1pACYl4HSnAHYe&#10;ew5oGBDHb+8HA9KiOcx/v/Xj1qQjn7xpD0HAz2oCwzv0pCCWByMgUOHDoNvbmngfK1AhNrFc7x+V&#10;OK/OBk8jtTecDvzTgTuGcUDGYG9uO9P6KfkNBIy3ygU4H90Pm60AICu1vl/GjjH3hSYUgZ6fWnMq&#10;bVYA4B5oGGF2noTURySeO9POzzBhDyKUlSOUIOOKBDCGDNkrjHrSc7l470OAVXLnPepFjRbZG+0c&#10;88GgBfk8s8HOKiABDnYOtOONijHegAYoCwn/ACzGBzim/NklmOKdjlcnoaXAwfloAbwQOKXtTTw3&#10;tSAkyH5TjHX1oGOOMLwfrS4JPPYUAAqQc0duuOKBDtke1jv5NNIXJwSPxqI7tvDE81IvQ/u/xzQA&#10;0sgkRSvOKM8Din4gKDMZyDwaY2zI+dRzTBjhnnimkj5uKU9FHmg4FLxgfIPzoEACkZ5pSFKgY+lO&#10;HVhgfnTCTkHigLCK3O05HoaQ7t7fux9aXuc0YoEH7sIzY5xzQCpVctmo8qJSCgp+UMYIP4UDEPEg&#10;IHHpSEkuf3WPSlIfIMahjnpUpEnljdGAcUgGAAU7cdrYXgdDTcfIvUnPWnZPlnO3GKAIT80qY9em&#10;alAA8zJpiiIO53fhTycqDigBoKbR+4J5oOPMICYFO/ufMO/ajjjigAGeKVshkoBO4AngdKQkmVPl&#10;zwaAA9/lpPmJNO/hHAzml7GgYgHA5pON7UHO8Z6UD7q/J+NMQoOBjAxS5j3n5B06YqLqeh+tGYxn&#10;KPntSBki8gcY5oAAZ+KcMGBf3ZH40v8ACee1ACE/L9wZ9aiIfccgfnTmEuTujXb65oVo9hJ4IOBQ&#10;AoGf+WdNO7zcc4p4cgt0xim565IoAOdvril4xjNHGOtG1djFnPXigQf8sSAe9HG5jmj5D3OccVGd&#10;+88UADLK1wo8zCjtmpWUCHGOaQBcL60pDlRiMZz60ANDNuxtO0DrQWyTgGhzGJBGwYORxilCnKDP&#10;J70AJ8vqKNuCx7mlZQJScZNLkZTLgcGgBOd4p38L+1AA2Nwp9803nAoAUdR8tRMX3SYhyAR+NTKW&#10;y2Y+/Bz1odT5TkLjNMBg83Ef7sdKJVd4jkgbRwc0q5EaDdmpBjaPmFAECKywqDMWbuc1Jz83zUYH&#10;mDk5zS8dc0gEzhlwB1oON0h+lL8uOc0mFOMnj1pgPLK0K/NjaPzqNPMLN8ny560pRQi4kJ9qT5xJ&#10;GRcEDHIoARi/2pV8nAPr3p7AidgGHQdaVs7RzUbbt3f60XAdi5BzsTAPNMI5bgdalyfLxvJNRNuO&#10;Pmx6UAKCNhwpo52yDoSOKAsixrulBP0pw2mInbnmgDPurSSSFSZzlXBGOtX4lI02MGXJCgUMX3xc&#10;559aqzvcC+lKQnGBRfoIsnqeDzSjG9vnGeKbESbVN7NuJoZCHft0oGTk/L9KjbaSOeKiJbK5PWpC&#10;AFU7T19aAD+Bfn7elIR97NDEbhxxigdBQAZHPtSknCnBPNMbf8uFzzzTvXnmgBxAAfABJxTPl8wj&#10;A57VIMgkDPFNAO+Q+WfzoAVVQB8DvUny/ZyDtznjiqqu5uZQYMAdD608nJJCn2oAVsZzuJ/pScZ4&#10;NAzvY4OCKQhgV+TtQApHyyEAg5FODShXO8nC96hJbzOn61aHlmB8tyQMUAUZRllYRnrU4z9mhzsB&#10;xzzSTFTEBt9KiCL8xw3OO9ICU+m2lyPlGTmnY+VDsbBFL36UwE2/JTh6e9L82zkjAppyIwc0ABHz&#10;vxUZB3Y28VJluPkoIb5vk+lMBqRjzXIlH3e5oclQpC856Up3Yf8Ad9vWmoPmVvfvQA9dxjyUGcet&#10;Bzt61IzQlEGcEjtUZztoAOcfdpv8R4xTxyrjb2puOV+tIB6qCJcseBxTeefSpV2rDINg3EetMP8A&#10;FigRG2eMAmglvLb92aeR8yguPypvO3pRYAP+r+5k4pQPlODnjmjnj5aGICSHZjI6UDAF/NUBup4p&#10;21x54ZOeOaiz+5HLVKGB2g9AOKBDTnd92nrkRONmT2pDsAbrkmk/iJxQAmT5gyuOacyqUkIAx35p&#10;GAIAIzSKBlcsQKAEUHcxA7c08D90T70oAL/6vp70rHg4TjHFAEbLGUwS3XscUpEQiwH5HvS55AxT&#10;NqEscHmgB3I7ik7GlPA4XJpMgsMp1PrQA5mUW5XH0pgJ5Pljgdc1Lsj4PnnOOlMYDaRtPX1oAeGG&#10;DjrUZJ3HjPNSqEG3nqOaZjlvrQAgPynB60hPzHinHGeopp4Rsp1IxQA4Fecmk42HB4pPmAA8kHin&#10;E/uXPlc8UAN53r9aeVO2Q46YpACRwR0pw/1TDcetADeOfajnjnNH8I4phJDDjnFAEny7W+fmmEnf&#10;0pQR5T/Jz2pOw4oAVV/fSsVHT1p2GIXgD0waQdAM804Dkcd6ADPzD5qTksxxSN/x8N8n05o+bvEO&#10;vHNIBwGC52A9KVtvl/e5zUeeQMNTjjI+XHFACYGT8tShX8uUqF49ahOdy04F9rDJwaAG5k3HMXRv&#10;WpU8vzeHJyvNNbBiGYenvSKMEkQYyBjmgAw3mzkRkD+dKu7DEqc1L++8tyyAKKZldv3xQAmCV+6M&#10;j3pCEzGDnrmnkAqeTScbZP3POODmgBf72F4pp+7IQoxkd6MHaBnNOUDYBQAzMe45UlvrTsnjihgp&#10;A45pB1IK4oAUngDHU0pztJG36ZpcDA5po/1o4PPSgBecnKc0c88U7v70Y5FACDr0qQbfIk4Gc+tM&#10;ONzfLR/D0oAac+anHanJGvnu/md+lJz5icd6e33emOaAHtt3fepmVAkGO9RHP2hBjtUi43HEXGOu&#10;aAAn5MZNQcqzko+C3FTc7/umnbuCPLXGOOKBjI3yrfIaccZPWgAbhwPwp2Bnk4oENx975P1oBPzc&#10;elPBHGaCVPRRQMQ7fOT5j1pGC72pRjPajLZfoBkc0APVTk/ul6VGwYOflHWn8gp8/OKYSS/WgBuP&#10;3ZAY9etGXBf92eg5NO5y3B6cUqoxSYtcAcUAA4HIz+NJgEk4pMMFxt3f1pVLk8wFB2oAl3ARDp1p&#10;jEFwdpxkU35d+CO9SSFEgXCqzH9KAM5LGzXxheXaZWWWMCRvXHStA/fYb+c00lylue5H5UEHzM45&#10;xRcBcjzBk5+tL8nmTYX0pmxmLDzAKAm3zOPqc0APO3axJPAqItISQqHHrU3OwHAPFN7n5fpQA1Q3&#10;JJqQ7djcUo2ZOaa3zSABSF3DPvQBGTJtn/cDgjnNAwGRTGBkZqeXYYoQqenNRnHcnpxQAqkfNljx&#10;wKXH3skU3vjFLxv7fSgBePm4qOQuUULKQARketPP+tI4zxxQ5AD4j7igBBjyx9KT5vMb5B14Oak2&#10;fug3mDp0qMBTIcsaAHfwS8rkEU4Agc0w9WGOppcnLHHpQA1twmbDHBYZqXf+/T5AeBUJ8zz2+YYO&#10;M1IvllCd/TvQApU/arls8YH4VCWHmMMDrx71IT8rDc3XrTNq70z/AHuKAHDcV545p3eTrkYprs/2&#10;x1EHAUc1IAMYLDdQAw58xcjmngAu3zCmkfvjyM5pCRl+DnigBSGO8bu4waFJ3vnFGf5U5BkjLHpQ&#10;Ag3h3+VTwM0AMXcZFPwctzQPuyHPpQAYOQNooaMFWO8cYphKiR+T9Kc3MJHzAZoAQJliDMAKfsUE&#10;kSA+9NIBVhg9BS4cBfn6CgAwpf60uBuf8KaCqu2UqXjy5CE4oAQfxcUZOGNN9ad2HzigCHdJmXMD&#10;cHqaliYMsx54NPwTGwLDAFJGiANgdTzQA7HySkR9MUHlRz9KYJUN+8Yxkdak58xsoBg0AJtOxiF6&#10;Uin7zA/mKc+7y3Ak4PWmf8u4GaADDZY7Oc1IFb94CgyV61Fv/fKAg9zUyffb3FAEO6Izsqy5OeaC&#10;QJyMc0giVbuciHGT1zTwoEjHIJJ60AOUfM5Hr1p5wI5TgdBgU3KiRgQelOOCrcfSgCuS+8YB5NPK&#10;nDZXHrS8h3wKX/lk+Rk5oAaPvHjpTufWk7il/CgB/Ox/lqM7vLbipPlw/FN45oAaGcceQMY60/J8&#10;s0ELscllGO5NM6jqvJ6g0ALk7lpfn85htAppD7j8oxjg0uHIbPXNADl8zzZP3Y4HWkYnyn4zk9Kf&#10;83lcA9s80nOc7RQA0DAXI5IpSMFgWGccVICvlTZjBI6VGQhBJDZ+tAEig/Z3O5etJz8/Pao8Hz4y&#10;Acd+ac5OT8g6UAN2xtIu9Oh4PpUjhBKdrnG0U0fcJx/D0oH+qJLEGgAOcfdJpvzZHBoy3kkqgxnk&#10;01ySq5TBGOhoAlPMZGDtyKYwHmYyeB1p+MKQJuCo7UnccdqAGgEPnbmklntYbKR5GUKGAJ9KkwPK&#10;Ukjr0qO4htJYFWSIEBweenFIBYXRpVdLhmVkBBK4qbamJTuI54FMyAsQwnEYHAxgUMyCAbWzz1oA&#10;Xjf0BpDjB5pinLAc5NPPU+tADcAyp+8NOJALc9KG27x06UwY+b5s570wJRuzwv60hzub60nG0HP4&#10;0hPzcUgHcbcbhyKOMnnFN/v/AIUvp8v60AObd5anaOG5pcr8/wB48DApu4ESqSwPFAdEzmPJxxmg&#10;AJXBGDQfKw2ZMEjgUw8svvTwEw26FeDwaAG87OnNJl93QU5seaMMOlH4UAO7JyOaX5cOd57dqbkH&#10;zAYzwOtJxg0AK2eflNIFkwpEgxnmj94WI2cUuSBgLQAuVF0BtOD1PpSNs844PGRimsWBwEHSjnHK&#10;GhAO+be+R6UvrzScEmkP3+nekA7jDc0KTvcDHSkOcj5fpTuNzfJj3oAbgbyQnOeTmngKYZjtGeKY&#10;2wOce1Idou4QDgkc0APGP71Lxu/GkcMDgjtTcnd92gCVwqlf3ynio+xIQGo5ycKD6+tSR/8AHtkt&#10;244oAD/reVpG5DnHTFBA3SDHel52kbPxoADnB47Uxi5aLai4BqTAwATikITH3j9RQAoxjpQf4qT5&#10;cnkUmcjpSATjcwyeCKkAHz/P2FNHQ8CnZGV478UANPAGBTc/e4xUrDrk9uKh43GgBw++cr0FSALs&#10;OZKj7AbaUn7vHNMBAf3r9OtLuGyT5O4owMnml4x/WkA/K+WBtqM9BxTT96MdSTxU2Bg5Tt60ARDi&#10;YYPWmuW81vk47mnDGenGelOwMSEYHHNAAo/duT2ppJ+YUq7TFJhT145pvzbvu0AO/hHzdqMJmY55&#10;wKb3A5pfT5aYBk7fWlUfNITjpTcDJ+Yg5pSTlvlxSAON31NOwDbz4HIphI8wfShdwWXnqeaAE4B6&#10;0qgl29PWmMMgfLzmplP7uXA4AHWgBhGG/Cm8b247U4kHHWmnGwcUAL/epjBS5BzjNLzkcUvduaAG&#10;4AU7QTzSEH95+7OeKeGAB47cVHHJILybcoyehoADjY+AelADbcHHWnMG+bpktTH2+fbBpiM9AKAJ&#10;Mc9KONx9aenC4Z+McEUw7OcSZ5oAY2dwwvapEA8tgz4zSAAqfm5qNj8/3D+dADzjzJQAcZ6mm+vF&#10;Nz+8PHGRT9pKyfuyFHfNA0L0U5X8aaCcyfJwDSgAlMnt1pXX90RgcUAKzIUI2YzTB9wgDikAJV/3&#10;eRx3p+MDpQAzP70/uzx3pxzuJ5NHcc0mSGbj0oAU9GP0pm4B8FTzTmIO4AEcCo/m3nMZ9jQA8sNk&#10;xEWeeKad/kFt45xxTioMbfMc8cUmG2oORQA5c/Y5Moc5FISdrYHNKd4QAgcUoxsHP40AR/Nv5WlO&#10;d3BPWlP3vufrRzuztIoAMAucL2p3zDd3wRSDA3Ak57UD7/I49c0AOP3z8tMOdo+tN3EyS/ufoaee&#10;goAVvvLgdqOMN04ph3byO1N5O3igZIM+WeCabzlgV9KXnBBWlGMNxyeh9KAJAo2U0Ku9+g6d6aSA&#10;gBbJINR/NlfnagCQghnOM8UfJ9mIKHrSDvxTG3ZfjvQA85xwnaky3ljEfPfmlUnEfz44o79D9aAF&#10;yefl5pv93jvS91/Gnf8ALN/loAPTA/CjC+fgyN92m5w9GczKSo6etADyBuPynr61Gcbydjcd808n&#10;5QShHzHigGP5wRigBOx5GKf/AAcRjOPWm4XyzyaRR8rkrwKAAZyxxzTsnulMxkjngHpT8HIOQKAH&#10;bUNuSX+bsKj9eKUdGwKUfdXJySaAHZXb92ozjJ5obrjA6UfLsUHPWgA7DIoIXcTg5yKfxg/LTRwR&#10;yKAEYAngUwAgvgt271MdpjXI5zTGwHHyGgBOMoCTzTWRA44I9acSwRiIQQKQbiuSKAJdqeQCrnhe&#10;QaTsRmkC9eWppb5m/cHrwc0AOOM9etNbiRiE7dzTsnIyvbik43ZxQAAH0pQq+W+SeaX8Kblt33Rm&#10;gBWBBT5RyPWk4y1RuZjOpCA8flTxu2jNABkhvu0E5VqD0HPNIccfLQA7scEUzJ3H5abgG4QZapmG&#10;0YLDpQMQAbjSc/Jz60nfORSDzOPlzuPHtQA70wvNJuXcMqwHrTtp28mkIyRkd6AEO7MfTHOaT+J+&#10;/SpQFw37nn1zTGB4NACfxCl/vcUALlvpTSDgfMKAKYACHigbtrnIxikIyMb/AKjFN/hA2n6ZqwJE&#10;INuHz2OablSjNtbGaFJWORdnbiky+CCBj2oAkRiI22qee1MBDSyAdSfSgZ2N+87+lKhxds2c5HPF&#10;ADetyBxwOaXHPSnYQ3M7bTjNJgEghu/IoAD95himH7w4px+8TzgClG0k4agBgHC/LUiA4IIGB0NI&#10;dm8/MelLk7X4J4oAQ/fbvzTduZB9KU528EZpoBwfmyaAHAfMacAOOKbzz8poOQDkdqAFP3j8tFNB&#10;4680vOT8tABjJkOwnkZqRxD5SYQg+maYpkDHCCg43scdTzQAmDvTn1pcL1JJ54o9PSk/vUASP5RS&#10;M8g9xTCE8zO4jI6U35vKlPk9CO9IScj5DQAEfOeab35Wnc4PFHcUAKO5A+tNx+8TPrUgA+zS5Ude&#10;OabxsPFAgKoJsb+SvWmgZ3g5px6MMdqbziTqeKBgMbuFOB1pQOV4pQSbUt5R5pmSNuFzTAV8+YgE&#10;Z9zSgcDp04p3/LvJ81N4/d/MScGgAIbDMEz6+1IwOIznnNODNsmHlDHrmo8sZlGeBQBITISMycAd&#10;KY27yXHvxT1RiD8pph37iMGkAESGIYZsAc1EUlwmJDtqQtgoAGGadg46k496BCKrCN84OD607uea&#10;TKi3mwDkkUzI3joSB+VAC4beh8zvTgMSZBNJ3PHFAVyHYOMAcigQo5UfXio3SUsgEeefWlBGOopw&#10;LNMvI4PrQMXy3EUvyjoOM1EdynBVSOxqw28FjvP51F8pkAZhigGIM7fw4pvO771P3EFtsQI9TTWU&#10;71Y9fagQvPpSYBH3P1pDnLHFHzYHHWgB3ZRgcUnOOlBzgn8xRgbhxzQAzJ3/AHB+dL2HFKR603/l&#10;oPrQA/ja/wA30pOMj36GlwcMMGkIGMbTQAfNluKRQM5560vdvlP51JlPLk+cZoAO5pdo8lzvAqAs&#10;fOAB7Uo8wq43/SgY/oTyelJ8vAIwTTD54C7rccdDmhSdzE9+1Ah+FEgG44xwcUzcPLcdctxTicsB&#10;vXA7U0bdwHOcUDHgHauE7UDeInJUH5qQF9qc9KedpjbL/WgBCMuvHUflSFR533iOKUkcFWPSoyW3&#10;g+WSaAHAt852CkPRaXjyz8vakONx6+9ABxnmPuKe4UQscqMjgCm8bW6dKapGyQbSSe57UCEBOxCF&#10;zQD8wyMZNGQGUbxmnpkvNujXIXigBwBGBt59c0xlkPmHC4zSKxPn4UnDdKGL7Bkn8DQA+MHyicDA&#10;HJzSnH90YpEP7lgyd/WmKC0s3BxmgB3OH/Coxvy/ycDpzUxBwB2oVRz81ADRgigchvlGPWpNqbWO&#10;/t0qNSPnPPXpQAvG4/LTvXmmswzjFMz8x5oC5J2J254ppzsXI9afzsY+X+tB75wOOaBjCTuHPekx&#10;/pA44Ipe/AOPehzgnHWgGOHXgUgH7xzt60D/AFZO8dOlJz9nPGTmgB+cKeD04o4MZyAeeKZzgcdq&#10;d/EeKAFyPlAJwacQcjGMdzTP7vy0pJEUo2kk4oACRuIx3pRjPWo8gKmW59KlGPLb5RnHHNAEfHmH&#10;5s5o7L8vf1p2Ido7MaYc5oAG6N8v60wHnHPNP554oC/vidx+9QIdgbQNxJxSA4QZpJCxnjICgUc5&#10;fK+lAx+U+bMRxxS4GSNx2kdKTGYm+UYHvTMnzmoAfjod3SmnOFz+dLz5cn7vtxzTSX8sfJzmgAx8&#10;rCmEjdgt2qYA+WOe1RPt2rhfmoAUYxThjyzxUQB2qdh61Lgc80Ag43Hpil7SjkehpQAI/vDrQSdx&#10;x6cUDIzklOfWnAAuM8Y7CmYPGZR17VNlBE4ByT3xQIjON4G39akAjMcmZMMe9QNv80fN+FKCfmI5&#10;oAcQoC7WznrRxnpSEnYflo5y3FAARkGgICr/AC8Y9aTndwDSEzbZMIMD3piEAJSTAHFL83kJlB1p&#10;QI/JJIPOKccbRx2oAT+Ffl7etJ/yz4OeaTPJwKePagLkeTuY7frSkp9nU7Pm3dKULzIffmjam4nb&#10;9aAG/IeTbnJApwVTuy5ApTjy1+bPPSg5y2EoAjGVkbAOCOtToxMQzJwTUJDFj8+BSjIFIB7CTa+F&#10;GOxqPj58tjpTyThBtOPSjGUfEAJz1NMZHtVmB3YqRVOwZI+tR9GY7P1p4LZyUP0pCHbcsp5ppwJO&#10;Axz1p/OGwwxjpSggKeAfwoAZnlT70oClxkEDFRFv3ykA45p4Yc5BpoAwxkPPGeKeM7PxpmRlD5o9&#10;xUnGOlACnGBjB45ppAwPloxwx2n86BnePpSAYQ/HyginqABNmJBxwT3piNl518kk7hgZp7lzMMgc&#10;CmAwlsrzxTwTgfJ+tIR8nSjHIpCFIBJDK2PrSbYtmPK4zxSnzPL4i4pvGW4OaYCqBiUhMAU3I8ti&#10;fu54o+bB4pwiYq2SMD3pAICDGCFNBzjG36U4riNfn/CjHWgBATkHaBTgBg8d6Yeg+b8KehwCWU9f&#10;zoAMDLcCkIfY2D2pHYF1xFwT0qTjB+bsKBjFUFMsQT60hLb04GM0p+9939aX14FAASdr4HaozGuH&#10;JZ6U7tjdRTt2dnAOKBDAp35RWOR3NH7wL9wZzU2epximED5vloAcuPszfMM96TlkPz8UxU5b5j15&#10;5p3QkcUAOwuIju55puBljjvS9jxSDO00wEJ+YfIfzpxXKFvOXjsO9GFKkU3YA55bOKQCg8H93+tM&#10;bryOlSYH9z9adiAdUYmmBGpJBPakIfBwn0p7CLLbQQMUxAxnH73jNIB/VAcjPcUny/Nwc8U8LErz&#10;kA5PvTTt3GgA5wflpjg4YiLnIxzUiiLyWzI2KD5Rhk2kdcCmAmWOPkI+UUAAheP1puH34zS872BU&#10;ZOKAAg+ewI4xTQT5rfu1PoaeQf3ntim4/eZ9qQCEnnCcU8dTk9utKuzB9SeBSN5Y+0AyHLAZ9qAG&#10;kDzsjpinsV+zkYB5HNQkyYQAfKOtKgYs/wC6PWmAfxAhGpR24pxB8pR5i/L2pMEqp4HqKAAjhuaa&#10;vmZfMA2+uafjggrxmh2BiYCM4x60wHAna2BUbNwo7ZpR/qzk8U0j99Gccd/ekADG05A69adj5DhR&#10;yelRsDukxGcGnjJX0NADiR5DYiHSmguYWJQnHTmlCgrz/e6U84AYdPYGgCHA2cjrTxjaOO3FL/Cw&#10;+lGGDD5hQBGyjJ569adxt+7S884FNbIHDc55oAmUjcu5BgDpUZZzcybbXA7U3LfP+7P0pd8uPujp&#10;QA/ufl70r+X5SYQ7j2FRD7x+bjNO+UFiG5xQAMWGPlBOKFcGI/ujmgBiz/KfzpwGVPyigBBzn0pp&#10;Awo28HNO+XdStxGSASfSmAyNAJ5TxipWHK4NRq2Cm6Minbg12cIBxSATY/2gYjGNvPNBVvJc4HX1&#10;qYgbMg/rTM4E4KHp1oEV1L+c/wC7Y/U1OvO75OPrUYB3ge/NSDPmABPxoAQg/KRHxmkOQx/d9vWl&#10;Yn5gFPX1pgDBn4PQUDHkHy2Oz8KaQ2VwRj0pRnYfnPvSEcjluBQIeuzunGKQ42jEdIuPIGeuadnk&#10;/NQMb82CMUnNPzFkD5855oO3eSEY0ANH3c54phzvj+Xuec05t3mKBF+tPKqNnXOKBCANx85pCG8w&#10;YcU4g7Mcj8aZg7uZM+9AAfvocdjSryCKcwUQ53CmoQAx2AkjmgYp6txSYPPNP4y3IFGBhqQCNhUj&#10;O3JK9KTJ8uMmM89fagj99944A70nd/mPFMQuRjhh1pMjcep4pfl8uQeX6UhxlcHHFAwLfJxD+tOU&#10;KYiTuHrUYVxuJYEelPP3Rn8aBB8oc4B5pwDbX+Xt1pMEo5Dg47VLtU2a/vSGx92gCspbzG4OPWgn&#10;kfKaCDtX27U4Dr8tACr0o/d/vMrxj1owdv3aQqCpAP8AD0oAONoxjB96X+AcUIjCHnBwfWpDlYyf&#10;JUkjpmkBCQeck+1OGR27cUpYlX+QDpSAgykei0AB6Z20itjaDCTz1qQY2P8Ad/OmtjfyARnmmAny&#10;44jX86THyNhvpTtiEcA4HbNIA3zcDikAg3fu/k9e9P8Am8pyEHHXmkA+XrT2C7Tk9KAGZPlj93+t&#10;PHRzkdqjO/c2IeOwp6b/ADWyuOKABzIyxgyHaD0pnAf/AFf41IQMNSYG5uPrQA3JMzARjH1p+Dhz&#10;vXr60nGacwiFrIRuzigA4yeRyKVRwB71TjkDXqoUx83GD1q9htxyp4FOwhW4I+lRnJUnsaYzSicA&#10;Q5BIqXgk4XtSGMH+r6HrSkLkHZwDQemQtO7H5fTigBvG84B5pVzsbjvTGxvbAp4Pyt8hzmgBc/MD&#10;5Yx9aedpU/PggcDFRMPn+4celL/y2B2Y49aBjG3+YmFOKlB+U0hzg1IpTzIxt6nr6UCI8kXcBCjo&#10;adsuN8rBUAHvSy4HIjye1MXzDE+ZyfUZoGLh+pYUvrxQM7KeuMSYC9OuaAI+fk49aOy8UN94Uc5P&#10;FACkDcvzEcU0D5iMcZpw/h+Wl5xnd+lACDAYcU05P8LDmnlcxk4pg3eY2Rx/OgBwPByh6etL3Y7f&#10;pTgBsbntScbVOe1ACAHcCOBSt93p3pPwpT97pQAuSJBhe1MMgM23evTpUigf3jioCkf2uRlzzQDH&#10;96jK/vVPNTDG3JXtSY+Y0ANBBJGDmpgF8qQZG7ioyq9QxqAn/SZcluBQBZ2MHDbvyNJ83zde1VXu&#10;IktyC7EnpUsLh7KRwOMilcCUg7wNpIp5HyYDDpTR91jvGM00nMhANMBf+WZ+X9aQk4H7rH40uBtH&#10;yHrSuFZe4oABt8pvloO8bsICMc0zGDj6UuW82QDPQc0AOUN5bMVXH1pMDMhCnPqTQP8AVHLd6T5y&#10;zfIeOuDQAh3+YDxz19qkw21iBUeTnGPwpx3Bn47CgBwLbV54NLxgHj8qhydw64Bp4yX5HHrQAp78&#10;UhDcfLwaD168ZpzbMLtYk0AJ2OR1pvAVgF4px6txQc5PNADwyeTIDBkgDBqMA72+Y8ninj7opT97&#10;GecdaADsx46VGxAcMFYkCnZTY2XJOeOKDnfJz6UALwYicjJ7UzA3Odo5p396nYGD1zjg0AMB+c/I&#10;R708YGfc0vzHTzu27lcYPrTGDGZR0GBmgBSW+0sMDGKd82W70uxvJlbBI45o42uaAEwo3HYMkUDl&#10;VoIbyGPBxSLkAkrk46CgAyNx9acGG1htbNIdvlNxzuoK8qSONvagBp3lgcjHcU9T+6bGcZqQCA2U&#10;mY2znik+UZAjJ6dKAI283coMPGaeEbyt+8YA5p5Pzeg44obDJIpJAx60ANQgxSERH86UEDPzAcc0&#10;RAKH+Y49KbIqsknJ60ANhjhFxqTg7jIRz6VNj92fmzUS4CsAgxxT+oPFACNnzOnbn3oP+q+73px2&#10;bckc+lOUAuctgYoAiwn2hcRkHb+dSLny29zS4XzJOOhpO7UAGTuXil445HvSYNGFDuQDk9aAFOMH&#10;IpCT82FpexGB9M0HG5sR+negCDMwlQiMjnkVOAuxTg5PWngr5UgKmm5+VMNmgA554pPXinY+YfOA&#10;Mc0zP7xcHj1oAUZ3N8nHejjfH8vGfWk+b95iNvzp3OBkdqAFkSKSzmRnYAkdKQIi24UAkADHNISf&#10;YjvTx/qn+lACHbtY4NMy/n/cOO5oBbCAjvSt/rM7jxjigBx3bHwnpxSHcHBBHTkUZJDEFsZ6UYX5&#10;+ewpATD7rZOM4zUDFhIuFFPB68dKifcZxzxQBKOhyOtH96gfcpCQJO/tTAVPvdB0p3ymUgA/WgY2&#10;P8w6imFsM2BzSAlwBFKu1QMiocYeXERPvTy6mLkHpTc/Nwg25FACZf5zs7U1RJtOYsCp2C7yRIuN&#10;o4pvGG/X3oAaA3ljqQKd1Q0DAikxjmnDbtb5qAIyPvc0ADb14zQc7z+74xzTAQGI2mgB/HmnpwOD&#10;Tl3bH5600AAMd1PHXrzQAwhtzDFKBH5bcnrSk5P0qMhvNzuPUZFAEvykuAw6Cm7TuJ3fhQNu/qee&#10;tDmLa+G7jk0wFGM5xS4OxTnrSZTapVsjFBLbZPoKAHArtcYXtUTIS0nXBxTyP9HP1pw4CD2oAbhd&#10;nTtxz1pxBMOdtBGZVwAKpu863c4MDEAj8aQFj5g2M0EHngjkVAlzD9pdXgdSB1xVlmha2VhexZzw&#10;M0ALk5dRHgbeT60nBU8d6ByshB44o42tx6UAP43n5eKQ7vM4Axjmmc/NTuRDJnPJ4oAX+J/k4pT5&#10;ewnd9KYc8/u+woHWTj60gF+bzD+74zTiBukOOgFNO7y8BuhqSLJScF+SOM0AVyXMxPapUK5nBViS&#10;KQj95IMjg01Ttnc+VnIoAewGXyvcUnymSXKemD3pfvSsMnrzTtqCVj5nbigBjFtmQmT7moHk2xIP&#10;sbZLcHNTnl3GOAaGUZ3bRnigCswctnHUDv0q1GB5IG3tTCPlPHepAB5Q+U/SgBcJn7/akOMdaCV3&#10;MDB2pp3bCSoFIBG3cDBpUXAbknninAZt3z+VJwZevQUwEbqfl+tOjwCvy96Q/cYhe9Lnk8fWkA9s&#10;bx8gHFNJXa2M9R2ppzjrTD/rDgZGKAH7mIGVwB+tNyBJypoP3k44p5ANvLwOCMUAHOPu03nc3vQM&#10;bSKXjdTAFHHWkOc/c/HNHOT8n60pIy2Rx3oAiEitPIvl5IPapT0bBFMVIhM7KSM9accbjhjkmkBF&#10;uYXBHkn608HIBCNg9TUihSxJQdRmkfZ9qfCYGOlMBAOT8tJx83HWnD7j8elRkt58YoAcMhhilH3h&#10;l+uabzkcU7jbSAQ4+b5e9J3NKcZ4UU3ndkLQA7HtSdjSEttGEzz0oJPP7o5xzzQA7seKac7+nFKP&#10;4vl4+tO+T5zvA4oAi3HPEB5NDKwIyp5HWn8gfd/WlLMUYFBgYoAYBJtb5AelO42jDgHuKbk7AO1B&#10;8veSAenNACfxkbMUwg+anyk4NOPpinDr0oAUnMf3SfamFR+8Its5Hc0pB8s/L0ppPT5T+dAChmEG&#10;fLH49qVcbSw28+9BIKsMKF9KQhRC+EJ9s0DGlmMjZjNL1U880KD5JyvNOAyGI9aAE5BztpdxBbEG&#10;PWggYb5P1pn8J+Y0ALk4fMePpS84PzUh3bD8tIOWPy0AOX75OSOOuaOdzg88+tJgbTxSN94f6Oen&#10;PNACtjcBjtSEjB/dn2poI248vnPrTgSJ0+XIxQAwB2DkW+B35qdiptQpQfWnZzGeAOelRtjPvigB&#10;OmBntS924qP59y8Z55qTsePSgAzgkFOvWggbThKYRljxS5IB55GKAFxz0paaTy3NOHU8UANIkJkx&#10;GMY6mlAwo/WlZzuIwwHrS5B3de1ADdqG4+/gbaPmwRt47UpxhvlpjbsjA7UAPwcfdpCPlFALfMCv&#10;GaQkea3BHAoAMHY2RSDBTqtO+UkjP1ppVN5wCKBjiOB+7H503t070oHPOetDFfOfEeBgUAIdw/go&#10;Cky+2KcfpSZ+cnHagBwA3DC08Ku0kmq+5stmE0kcjMz5iIwaAJT1PGaTIweMUMeW59KOqcetAC/3&#10;D6mmt5YdP3TEnoc8CnYXaPYUfNkDyxgUAN+bcflJ/GkZXGD9nXOfWpAoyPmx7UFVw3L/AJ0ACcoS&#10;QMY5ppYYYbTimsGCLiEkE+tIAcL+6/WgCQZ3DinMAcdfrmo+jLk4pxK/NgEnFAAOYidtO/h4j/Wo&#10;xvwf3B/OpCGwcg0AMO7b/q/1pRv2r+7HI9aZiTzhiLjvzT+cn5aAHfwjmoz0Hy0/+FuKacZ6GgBB&#10;ks3QCrBCfZU+cZ9Kr4zt44+tLkEDFAEgwM5QYpvHmMdn60w9+Kbl/MPy4oAm554pp+9gj6Uq52fM&#10;/OelV5ZSL4qLZu1AExJ2520AjC0MGC/c7DijA4OB9KAJMpmYYPQUg2bGzJz2oONrfIKjC5mAB6Cg&#10;B3/LTIJpwAKk7u9NwNj56ilGNrcmgBD/AK0fLSHOx+KU96TOd3FAxikhgRSsXMi5Uilww2kqBz0p&#10;SORlaAFCpkZBpjEB4hg4zR+82P8AJ3puH2nigCTeST8mOKaC3nPlOO1OAOGzinYXzCSv60AJzkcH&#10;FMf+AZOMVIMeS2GBGaQgbeBQIjUkqvyd6lG3eP8ARjn1zTBnHAqTJ2ngcUDM9cZyPSja5BIPQ80g&#10;yX60pZ1mUDkkVYDCD5gy1OGd0nzHqKaWASTIyxPbtSjlDx2oAcwwAcimDzMMfLGOMUvJRuf1pVyF&#10;HTOaAEfcLdCEOc8ilGcMduDgVIWPzfuV5pnVTxQAnVzmMEYpMgMo8skUEHZ94UfxDjmgAOC33eKA&#10;fvkdaXDiZ/lyKjkkVLR2ZWwD1AoAlxy39761GQ+1CQaWKVZIFZYjjHDHrSMZcR855oAlTGG55I61&#10;Gc+ZJzznrS5IfaQOnrTh905FABtG1yW5wM0nHPzUFhjGTk0zPK8UATADBO/ge1NOPmwKTOM0c5wc&#10;ZNACYOc46CkwckFuPWpeNqguKDjJ+XGBQA0AFGw/pTTwenNKNgHU8tSEHEhAOCO5oAYA3zHA680/&#10;5tzcdqaA+375PNPOQckCgBh3bjyaYOowx4NP/wCWi89TSkYkI2gcdaBEZdPM24O4HrUji4+yuVUd&#10;RTkWIuS0YyOhpSz5kBB4IwaBjgcQwjcudvPFRHAlfKYJ704lS7DB6Uz2LY54NACjPlf6v9aac7sA&#10;cU8ZEYQyHPrTMMOSR14oAdng/NScb80nPzfJ+tKMhG+X6GgB6s4CjcKQNgnnvSDGOTzQCnmR5B5N&#10;ACM0bKVAG4dOKEVwkpZjkDpTisYmkKx4zTCx8xRntQAjDK5AzimIp3TMVbnFTKeM0pLE5KgccGgQ&#10;zA3jJp4xsPJpoxghpO3Wgbti85oAY6g3BA/u05VXZgvwD607GHXpmmsBhjt5zzzQA/KbW9hxmmHZ&#10;ydgyaZxknbz2pV80b/MZDzlcUCGMT5i4Hb1pRnIByRmlwpkBwad36UDGttK8flSgsM8DNOIj3kc5&#10;NJ3HH40CE5JbNAB8l8g8HrQCPPPHOKfkmDlcDPWgZEfvA8GjC7m+QU4hM456VGSwR8qcA0CJPQ44&#10;xSfL2OacpQxqGlAJXpimKGBYFTjPBoAMfNnNB4VjjuKXuQaX5dvOaAI8LmPjnBpfm54NLnmTLD2p&#10;pwY878cdKAHDOyQF+WHBNMO0Mp3dKQHjkn2o4wRsOT3oAdx1z1poHzcEUjYyo3ktnpTgOUwCBigB&#10;6xSfZpHDEn0o/wCWafIQQKaHmVsbiR9akJyi52j3oGJ36U3nIw1I24vHiQY70vGUoAU/d60hAwe1&#10;Ic+eBxgin9F60AR9ClGBuB3fpTjn5OfWkJGeeKAGEH7QpFuecc1INwkk+X+EU5OFb5+c+lIc5PPW&#10;gQ0BdzEMuc1IVXCjzOoqECPacjktxzT8kSw5BoBDORcKMjFSnADcYOOKjk3NfR7YAFA5PrS/MAcg&#10;8DrQAoPC5fJyadk7W4qI8mM7eeacD8nSgBctvPycdqTBDPyMmnAcj5uCvWlUN5M+YiSG4560ARYP&#10;Hy07A+bIoYuJUz3pTnKnaM4oBCjHHFJj587Tn60D7pB9acM7/ukDH50AKcYHygUBV8uYFhk9KP4u&#10;tMJOCQDmgYKvzH92eDTyQRINuCB0pg3bhx34pfn/ALSi3KANvNMBecCgfdb5lPIofd+9wDjPFQ7W&#10;83O7AB45oAmyc/cNHZuKkXaYcFR14NGF+X96opAQkDPQUuCYvvHIPFOP3vWjtnIoACFCRkAZbue1&#10;REnc/J7U9snrAOOhzSp5YHzLzmgBQf3XT+HrScnqR14pzEFj+7+lMP3h8goAUBdwOTS96Q53Hmky&#10;+D8vSgCXja+cdKgAPmyEA4NPz8yEk/QUEYLdBzxQA3LeavJwf0p/I3etIevSkyfl+Rue9ADm+70p&#10;o8vzDuRsU4E45j/WjPyghF60DEfZlCrkg0L0bmlbbg8YpoPXigBWJwvA4pOTCx4607HzdacQvkrg&#10;nrQBXJG4nye/rRuj8wAMTTyD5o+U4xUPyiaT92o560xE5XGw8nil42H5x7UqhjbZ3HHrTPXikAh6&#10;r8tJ/Gf3gpccjJpMESfcPJpgSE4g3ADiof3RkX94ck5IqYbTE2QKYyp5w+XnFAC9jiLimk/vG5AG&#10;BU23/RphheDUIB/ukUCDuMLS/N5b4Pal9KMj5eDyaAuKoAicHqT1pDjB4pG+/hs4pNxL42nHrQA4&#10;j94pKfrRmTypj5akA+tNJfacJk1GnmEvvQgdqAJ1DFMgqaMcnIFRAOONx69jSru74+uaQDwT56/J&#10;wBxTwcqCAetM/iI2dqUFuDwKAuNwu5vk6mnjduch1/Ggj5eWyab8oTkigBcHDnFIcmMDb36U44wO&#10;etM+bzOh6etABgDsKa2A4/dnn0p4AJIJ7U/J8v5dv4igCH5AhJtSTn1pwOTkNx6U8gNEgOD60gU5&#10;6D2pghTuLoBGTk/lSngtmTBpy5DGkOzA+Rc0DIlaNWnKp87dTTuCuaNse3JVgTTTjd0xQIceHFGV&#10;3nMZ6cUpB8lzk5HQUnO2EBeSOeKGAx3mCfLGD7ZoUtkHbzilwS0Y29zTyv3cigQuASD1qNi+5h5b&#10;DmpugxvppLc8A0AINxAyvSl43Ebu/pQXJCr5a5pG4PUA46UgFdVWWM7uw4FBbLN8uAKaQMr8x+lI&#10;xIIHkZJFAxwHyj5QTnrSnOw/JmmDft+aPHNS9ulACfudnIOf5VHkGR8LUh27wMDpUakiRiFxzQAM&#10;WOwbOlKqt5gPnfLjpinfJ83GSetKNvPy0CEwctgjk8UELiUlulKc88VGSwB/dnnvQApMWByeRTCT&#10;lcKaeDhRmBSf5U7JMZJt8elACDGzpQO/y/jmgbtz5iIGODSHcEXjPNAC87elAIDDvSHOY8AmnbTz&#10;8o596AFP8fAzimDO4cU5lO8/MeBSgJjqKYC4GzoAQKrES7iVl7+lWGz5RGajVWAb5s5pAOQYtiTM&#10;xY+9Nz1OKd36cUo2fNlscUAMcOYkG4AZ9KRVVS+GJzTwSVQYGM0cbjQAh24b3xQT8xO8/Wg9W4pO&#10;MUwJBtEMuWUnNI2PKT5iee1RMAQgOfvU7BXcd3YUANckTRKE7U/5dj5QE00LIxLBhjHNOw2yUNEe&#10;vXNAAPvjmhT87grjnj3pP4vw4pCG9cUAEiKJomF0xDdqM9QUFKqgGUkkml2qc/0oACeT8v600rlW&#10;56CnEfdGO1H8LfSgCL59wyDj+VP4ycg4Ap64MD8AnPrRg7f9WcetACfwqAQPmGKdKACo3AnbUbjE&#10;LYc7qSNXypMvbuaQDh0Hy0cYPNPJbptB9/SmNtCA7u1AC/NnAQ8jrQQwQ/Pmmh3JXKgZPFSjGxsk&#10;j0pgRtt8iIh/rTecA7s+9OYDbjnFOAPlp+7PTrSAYM5XKGlcHcRu7elKQ24D2ppLHaNh9qYCfwdO&#10;1NGADwPzqQ9elIVBwCD96kAx5HXGIs81MCxtzwuAKicfOP3XGPWpRjyx8p6etADeNw+tO3OFmwgL&#10;DpxUcgIlj/dt0qRSdq54zTAibzGZd0IHvUg8sRPjJP8AKnYGzrTMDJ+UCgBR5m4YUH608j91zndn&#10;pmoW3faEwr4x2pRvyMk4xRcCXHzudhHy0wk/Z+uTmn5UooMoNB2F1wAKAEUAE5UdOaX5dxwozTTw&#10;0w8ongc01XjLsBGc0AP5w/HpQf8AVMMqeaXjJ45pMccCgAGAOBSEjc/TPFOI+9x2qMr8ufL7etAD&#10;v4x0pcuA3C+1MB+QcU4YGfloEHG8c0buZPl7ilyvGAPam5OBwPrQMkLfun4ycVDg+SOpyc088gZN&#10;MONw46mgAcMXiPOAOmaOQT8lSgAjBzilxy36UAMyR1FAPy9aCCXYcZAphMgddseTmgRJxk4WgAZY&#10;bjkUg3dx2pePMXLEZoGJ/Efl/Wk5xTjj05ppzvHFAC9xTht2ycDGR1pPXijueKLgHrjNLng/L+tN&#10;4wOaPwH50CHAL8x55o+Xc/HYc0DrjNISREv7jgnrmkA4Hr9Kae/zGgEcfNQe/FACZOfvmpO7ZzgL&#10;09aYB8vMf05pfmwB5I/OgBDjMfHc0u3PmHcvSkHSPIGcmnevUUwGBFLr85BFOYMQBgZzxRkbjRnk&#10;cUgHguEIKjjFMbpz1xSMTkYU5pP7vy80AOAGzg0H6UvOG4PSkOBCoKjOeaAHDOTzRuTDZU5pF3bB&#10;lMc8UuBk8UAPABwQppMYaQ5NALb8jAAFGeRzQA3nLe1RN91xk5IqfC7jkmmgDz3JXC9qAKsCD+0A&#10;SuMd60W/iw/YVAQN82I+3WlTJjb5+9Nu4AQRID3FKMYkyvJ6UhV88evNO5z0pCG/Ps6d6kG7a3y9&#10;AKjJbcfrTgW2gYoGNKnzCc96Bj5eaf7HrSfxCgBwC5yGIphx546g/WndhSBSZkPHHWmApxuJ9BRk&#10;YBpshHnxYQ89ql6QOTCM8YoGJ/F92kPU80oxj+lIeGGcUgF/hPFNKKyjE5HNK5Xy4xnJPWkB4J2i&#10;gBcKAvU8UvHPGKTI4yaXsPl/GgBcHJG2gk+Xjtjim7lEyAljkcYpx3bRxQAxQQzZlPJqQI2XZuAB&#10;1pnY8daexcmJGlwueQO9AACCeFPWg4C8kYpTjfgAcU07TIBnnsKAIs5ZfkOCaf8A3jTtoDEE0pHy&#10;HigAyPLb5DnFMwNhxmlOeOaVdpkOZccUAGW2j5RxQPusSSOaT+Mj3p3agA+ctkQ8Ac0YTypcxAn1&#10;p4DENiYdOlMJynReG65oArG3gN4rbgcj8qnRVBKhCo7jFOAO9zhcY7UhZt4AQZ7UrIAIJeT91gDv&#10;QRgNQNxTknOaGzjpTAUSfIcKelM3Y28DOelOVTzx1NGFyw96AHcbWzGc9jTVxtlAOSTQxymM01Bg&#10;ucc4oAeRyMHilUYFxuXsKZzlc5708H5OU/GgBjY+0NgDHHepNuYp1JAORg03uOO9BG4puBB3jBFA&#10;DWVQ4GDjaKeAdr+2KR9hvnGTtwOakbYC20jBWgCJh8zYYc03ByRup0YJuSNpxmnkHzXBQjBoACBs&#10;XB7UnduPSkPcYpgYCUg55oAlJG1Rjmkz8rcmo237wTwc04bv3x2njFAC/wAYpw6tR35H0pQM4z6U&#10;ANOc/doJYBxkUbSGz39zUqr80uV5C9aAIieBgHFIxO1Ruwd1OZXEch2g80xQPOU4FAE7l/JjQHjA&#10;yaYWbDKY8jjmlcr5igycnGBS7GwxK4HHPWkA3KlWxwKcOn3ulBVd8gEoA4waaBtWX5hjNMAZfvYJ&#10;pwJHl/NkY5FL8oU8Ekig/fJ24/GgCTcCBhABTDnLHFKMbWBX6U1iOML3oAb85K5bpUoB2nkU35SY&#10;xkEk8gUp/wBa3yAcUAKwGPWm5PpSnHknvxxSKCLaTjJzxQADO9vlp38Mg/KngHaSQOlQvkuP3Rxn&#10;igCQD72WalH/AC049KjG7eeDSjfk5A+tADiyjHzHNMJdsgLxmnEoFYtH0HWmrIjSsyRkdhmgB+GA&#10;AKtThnL8elIxYq5wOBUakl2GCKAH4AmBLHOKQchvmoGeTtPWjigB3Qt3NOB5b5QOlNGMSDZ261Ec&#10;+YoNucZ65pAWiCIHJj6981Dzg/J0pVd/IKlDweKX5cdDQAvf71NONz896cRyflpuAVUluM0wF4ye&#10;RSrkSufk6etMKjf0bk+tSbEKOdzZ470gGkgnGRyfWjjcwORnGKaAqyXOUPQbeacAShyDQBIN24YK&#10;8Dk0w43HAzzRg72GO3rR3JouAoxmggbido4pPx6nikJIlceXknHNACjrTs5tZR5ILbuDTOd6ZxUy&#10;7CknIFAEQ3AgbD060ueTTn3fZztweRUQ3b8FR065oAkx/s0mAUOZcU4Y2nOc0xlBUnuOlAAUUni4&#10;ag7v7po+fyjlec0ZbdFxwetACgEMflpcnaaGxubLfpQNpH38HtQAMfmGENRoyGW5GDkEVMMjdkg1&#10;GfLCk7QCe9FgHkgMVMIz65o4xwDUYEpEhwhA9TzT+x7cUAOOwygB8fLRj5XI55pgVtkmeQD+VOyB&#10;GhOcZ5pgNz+8bOzgevWs+6kaSzuY47V1/erlhTIhNL4l8QFJWMUQTbz69a0drLxtTp1xU36BYEx9&#10;mGBgCJRS8YJz3pQPlIJpf4Mb+g9KEAoGVf8ACjDZPz/pSDOOvNO9PrTADw6ZbGTTmCeZygzjg1G+&#10;/eTt6Ad6CGKoCyj0NACMkRdcxRn8Kp3NrCbC8ePzfMDDaQ1WmEouMeUeByc1IQBDFzye1AEcDMdP&#10;RGi2kIM+9Ozz93pRzvOacAOeKAG/Nk9OoqUk7mxIpyopuBk801s/MduKAD588t17UpzslynakDDK&#10;ZXvUjY5IXjFICNQxRzkYBpTnBHPSk5z078807P322jpQA3IMLDac5HzdKcAOfmHSngRHTpORuz2q&#10;MfdUbe1ACjh3O0UrH93yCeeKDjgU0/fXPFADgflfimFuTgilwNrjH4Uxhi34HIYd6AHc56mpMkxg&#10;b+ntTP4l+Tt60vO9/wB2Og70gF4wOTS4bjIBpARk5HGOKUYKS9cYoAQF/wB7wORTeuKTBwBvOaX5&#10;st8v40AOHQ88UNkRzneOMU0kjHNM+cyKCDgnk5oAkXJVyeo96GHGccetOQDc47YpvGMAUAJn5cgU&#10;4AkN0HI6mmkYjPymlwfJByee1ACtu3n5BwB3pvO371IFcSkMDUuF4yxpgB/1JIkGTVPMwuJQdxHr&#10;Vpvuvx6VHk/3PxoAcp+9kZzSDdk8dTS4+6SxyKfhdpO6gBB93r+NIQSrcijAy3FA+6xJxzSAOx+W&#10;m/Jub5u4pXzjsTTAAecUAPON8eFPWkY/vmwR06VIoJ49qZsUTSEuKADnninAKXI3cYpvbrUeW85v&#10;lNAEuB5jfWlwvzfvAOlMz05pev8ADnn1oAAcFhtBphKkDg8GkbG0+tIgOw/L34NAEvGKaerUvIxz&#10;zSc7enagBjjNowAw2081Db+f9nmWSI5B4PrU6ljIMqQBT+Sch8UDIcfM/wC7/WnA89MU8gc800A5&#10;Hy0BYdn93gRjg9ajPQ/MDx0p4X5iSOaaQnJxQBHx84BOM0vzZPBp5A5Geopo+7y3OaAFyQc7KkUZ&#10;VjvHFRfx9aUkhW+QnJHGaAHt/F84NN43Mcc0hyZHxFjgd6TLbVzEPzoGOx979aTgxtTxt+U7uSOl&#10;MbOTxigVxRypOB19aTv0oIG1slvwphzsXCoefWgCQYwfkGaPlOe9IN+R8q0c8cUALnjimE/Nnbzx&#10;T+eRsoxz0oAcANrfN26Ux2XymHlH6ign7uR3pGBLyEIBwKAFHKqMUrAZI6HFRjzRKP3JzmpjuwSV&#10;PT1oAZjijse9I2d6/KOnan8iMe5oAbxlaX/np8vpSEfvAM/w05CvzguKAG/xingJ5T/PUTAiX7ue&#10;eKkY/wChv+6+bAoAUY3D5x0pZNog4HJNRKflUY7U75tr5P0oGN4EpHl9qd/jTPmMw/dmnj6UABDb&#10;jSFV2t1zTiRuXL59qaehOOtADAT5pGw04Yx0zTfm3P8AKPzp3phevegB2ThsQr+dMJG7oAaUggkY&#10;7etJzjlaAFIGPuZ5pMcd6UdV49aVvpQA3+NcE9OlP7N9KjPX7pJpw37egoAX5sp83Sgk80oyd3HI&#10;pOw4oAcg/e5I6jiiQDfkRj65pAf3p4wMU4D5CSD1oAjcAlPl6CgD5G5pTu82MYHNScbTxzQA3ouP&#10;Wlydijd0pD95hTQDub5ePWgB3dqP4D81IegGKTPIoAQ7QT15IpTje/y9hzSH73IFNGfMI2nr60AL&#10;geaMuaUjCIFY/e5ox6pSHdkfLQBIdu44HakAH73jHApgJ8w/LxipB/q3+YdelADRuDZJ5zSt5Zmz&#10;tXNIe3FN48zpigCZ2JjX5OlMAHmkhjyORTQ5UMDCWp6srbDsA56UAP5+b5B271FyGkOBz0FSNnI5&#10;5xUe47iDAuR3oGNOQVwOKd68UfL60AcHmgBOd4+WkH+swV6tQwHmpxigkCQgrycUCJCP3q8Z4owc&#10;mgAYORThjYBu6mgZCdwLEntQuRG26M8nrUhHY4PNNkkPlx4txgdqAH4TbHtcnjn2qJ928fLxjnmn&#10;goY0IiKkjkUDvwKAIhuBYbDxTtxzjAxinyMvlqBDzimxNCVIa3IPY0AHHmRgL1pxBG4HFKdmcZP4&#10;0hzkcfrQBnpgBs9aUZ3f1pRnaxDL9KaW/fKOckVdgEIHmFieO9KGi2gqxPPNIQNrAjrTkVQz8ema&#10;AIm3/P8AuT94dD0qXqfTgU6QELIQOfSod37uPg59KAFYnDHB6UiFTGOvXmnNgxrxximquHkxjHHF&#10;ADzt+f5T2pPmyeKcNp4OcUALg/P0PFAEqAbZMkD5agdf3YzGp5OaTLGRwB075pAsu1P9IyQaABCA&#10;F5GMHgCnOB8nPBPSniP5i27JxyKa23y3G4ls9cdKAEGAwIVunc04fcP1pOtvGD2HWmoWMuAGwKAG&#10;yE+dHwMYpwAK8MKWQII8Mueadsj8pGSVjkD5fSgBvO8cUhKfOdvORjmpAuUPykVCR+9f5CeelAEn&#10;U4I6ilG/y1G4VE+5ZrX5ep5WrGI/NmIBIKDHtQBHn7vApO3U0r7fm+Q4zUWflPXpQBJzk0H7hpV5&#10;RxnuMUjZFxgHtQABRvBz0pCOR8ppBtyTzUg6ZDj3zQBHkeYAPTpS/wB7ilIXk7zn6dadt+X37UAR&#10;g8v8o7UvGxvl7Uw4Dy5j7jvU7bAsPzYJFAEakbDkHJPU0YJjYZzzTjyhDAdegprZ8tsdcUAJxxxR&#10;x5OCD14NJtICguenJpQQA+etABzsb936d6UDg8UYHl/eOM0h+9kdhQIePu/e+tM+X5TtP1p3Y/LU&#10;bs/lpgA4NADwMlyGAFN/e7XHJ54pBvwxxwOoqUbsIVmwcelAEYzt5Q807jZ1oG4rLuYcd/WmY/eP&#10;lePrQAEr5hG8j5aRd5M2VHXjmhvuH5e9SAJ9jkO07uKAGgLhTjtzRtTIJByOnNJg4HyGnfxYxQBG&#10;c/OREPpmgZIPyEU8j5W4qNt3mAbMj1oAfzuyOeKQZ2H5e9OGcjmnvs+zyhVJYkZ9qAK//LY5Q0Mc&#10;Rsd59qkbI2DA+5TSqFT3JoAEINvuCnPemmR2lkU2wAp+1QCMfhSAr9rbC84oEMCjep3MRjuKcC/l&#10;MDKTg8U9iS54AAPamkHLH6UAIdnTaScdaUBwDkk0fLg/JSEn5zj+Hk0ANwNsh2n86Yc5I2GpF2+R&#10;jJxmlwvJ3H2oAaAMjmk+YFiMdacaac5OQKAIj5n29GUDpUoMu6XPbpTlXIlbsF5p/HlDk0ARkfN0&#10;+tLk+UgOOtL2PFIApC5PfmgYpC7iCv60gI3HHan4TbM209R3qPa+9yE4FACgnzU/nUpHEWV7HvUJ&#10;yXT2PIqY/wCq+70FAEfdvrxTeN2MfSgg7W44ApO5PtQA/Ix0pRjaKaqkqxyMAU0EbzhGxu5oAGHz&#10;H5aXvjIpCeTgUixoDKxldmPQUCJl2/Nx3ppz/d703n5e1OB+brQABcbNzYBHFN43Nxxml3k7x5YN&#10;NGS7jaPzoAX5gtIGbI4bNPHX7g46jNJk724X60AKc5XOD6Zoz1HH5035jMvAxjmmFo/tbfewO9MC&#10;fAwKB909aeDEyjGOB0phxubnvzSGGTk/uW/wpoDfaOi8inDGDl+47U8quVIORigBMDaTijAxuCn3&#10;pGI2gbu9JkiH7vFAxSQchpAABTR5XzdD81NKKVHzN9KUoAeGNMQkpxMmxSR3FPVVKnJxSHO77tHO&#10;/rQAvzZf5QP60vOetHG08UvGCd1IBnORzRhcH5RUmF2kDHSmfNtbj0oAXI2rx36UYXPWmfxgbf4h&#10;3qZR8zAIOB60ARc7xxR3HFK/QnH8VM+bf90dOeaBjxjJ+UU11lz9wFacPunj8KdnK43UAQjeJB+7&#10;781YDYhUbFxUTDKfe4z09ab35lOMdKAJWH7pskfdqKLes84LA8/dpWOQSHPPakwBu+9k+tADt5+1&#10;ODaY44pnylm5/iqQjI+4KbxtbCjOKAF/OgMOm8UwhvKTC5Oacka5cksDigB+8YXKio2VGHQ9afjj&#10;kjrS/Lt6CmAhJ8lVyMCm4BJ4IGOKVj+8UbOO/NIceY2BQAcbs5pvJUYalIBBypowPIz5qgZoEBA2&#10;DL0pzgYx04phK7FHXJ7U7jdSEIN4kU7uO9IQ5cHJxT8Lg45NICxB+UcCgBOc/dp38PSmgAkfPilO&#10;MtgZpgN/jHy9acANpyOlJ/EMrj8acdux++KQC7juIEVABJkG0HkVHk4/1XFPUgOxXGStMYjA+ecq&#10;QMU3C5GEOPrTueSR3o79aQg53HCfrQC3mPlOMcUoxsb5qQ7jIKAAksSdnFB5QAocZoGdr8DFBPPS&#10;gBwUbTx0FIMbiNwqPdOWcCMYzUu07T8p6UAA6Diht2xcL3pOx5p+B5TfNkjqKAIiDujIU5+tPBOG&#10;yPSmZcSEiGkJfc5G3mmA84JX5yB3qTZAGU+d/Dzk1FhcDK06QZXgjgUDELEkDaOvFNGcnApEU5xg&#10;1JtUbsGgQAHk5GDS/wAac/pRj5BnPWkOc9KQC4feR+tJ8+T160oJCsATQPunKc5oATGSDs/Wj0yB&#10;+dJng8d/WpgLER58+QnHNAiHjKYi/Gk6yPkfrUmR5xwOMdKZgebTAQ7to2oKkXPlZ3jPr6U3KhW+&#10;U8Cmjcdp+bb6UgH/ADedzIDxS88nP4UuG2yHysAdqaeg/dmgA+Xep3CnkKYMbB9ahw7KuEIOalIl&#10;VRuQDigZEAAG+Y9e9NB/fYx2qQZw30pAGDE5B4oEPCyFM8Ypu2pcqthKRLzTB/q1OTkjmgB4CiB8&#10;rnio8kqORjtTievFJgbWx6UAG47FBA4pPm8snaOvrSgJtXLGmPvLDk7c9BQA8A5IK9B60zP79eCA&#10;RSqBiX5T0FL/AAqMg80AALfNlaiJXeVbA5qYAAjoKWSOFgCZAcDtQAwEZAwcY4p7Y8tsEdKaW+QA&#10;Qrx0pkh/dH6igABY5+QCnbR9n5bnPWmD+FsHFSNsaBxsbrQA5Qi20hAJqM52yEHt0puRjblu3404&#10;gZbA7dKAEQO0UhKDr+VO2/IOc0djxT8DY2XGaAIiGDj5aadxD1LgbR8+fWnFeODzTAbHnynAccio&#10;nYLOiHOSaXD/AGphs2jsc9ac0Q8xWwSQRmgBcDnrTgR5bAr1PBpn97CUMWx/qSaQAGyGATgfrTlU&#10;iMDA601NgUnyiPanH7rHFMBdpz1pjbvKfAHSkzJuIxn8afj73ODgUANiKBWyMH60/dwFGOtR4UBz&#10;s5LetSYAVjtGStADScoAR3pACXPzduKT5tjZjb6U4Y5PmYOKAE6AfrSY4Hy0H768VIuzLFpAPagB&#10;m35XyOcjvS/NlsMMUfITMNw69qa3B+72oAXuOKUufs6jaOtL8myNsd+lJtcys3lgKPfrSAbk7/uH&#10;86MHJ4pSuDwTjPen4BU/N0HFADRjaPl/Wgq/mA7TikIPPNNV7oT/AOpG3FADsDB6fTNHPPH0pwxt&#10;kPr1o79c0ASrj7POfKX7tVTnfDyM7u1Sjb5Tgjj60mFDsRjgUwHqFKPyc5pMHIpQeG5703Iy2M0A&#10;PBG0HFRnaWJAwKQ538g4p3GTQBGwbIwDUiofL5bjHrQcbJCMZHQUbpRG48ofSgB6kCQfKOnemsIs&#10;uQg5NRjcX+YbR6U/Yu1yMH15oATJ3jC07gwyYQ8mmY6cA81Jg7ZSIxxjjNADf4hxSY+dwRgAdakw&#10;MD5hSEpuBxSAjCnJ6GnkH958vOOOaU9GGwYz60q8/aCI/THNAEQzkcUhGQMnjNSNjd+HNNGwlxg0&#10;AO+XauCOn5VGwOCNueadgYPyfhTv+WnA7UwGbpArYhHTrmjc21cqox3qQ9G+WmlVKkEnFAAD8jcD&#10;60oJEVxgDLDg1GowGHOM8U/B8xcenegBi7tjgkk560oA2nI/Glx87kKOvIzS5wPugnNADQp3mnY+&#10;U0HO6l4yeaAE7dKYc71wnGOtTEfIctgZqMj94eaBBjlflpp2iVc59qeOtDEfZ8bQSW/KgY5ASDwC&#10;SOtNziDB5+akIIwduOPWjnLfIe1IQpHzf6sdOmaRVfJO0Yx1zS85PP4UDaJUGGP94HtQBIM/ZyR+&#10;JphzuX5eKCeDhSBngZpXyqrjaePWmAoA5pjhwV2gECgdM4OM07jLYBoAZ6dOlJ2PFKwyQMd6eFTO&#10;dxzikAwE4+7S85+79Kk2jaeTTWQZJPGCMGgBBnrs5x60JtA3FSDu5zTwFEhJUkY9aP3XzFievSgB&#10;NwyRkGjnPSkxGC2I+tPGM0AGFIwQR+NM+TjLDOKecYPFMKjJJoGBLbvuZFO5Jb5B2oHl5KeZyehp&#10;4VghBlBOe1AhuDuPPFAx5QHbNDYycr0ph3bvu0ASZYL0BpOc9aZz8nHepFGWk44xQAnyYHzDmgY2&#10;dKaMeeSyfKKcXiOcRkDNADj1bj0owMN84phb9190nnpS8bsiPk44oGKPu5xxSgqFPvTxs34MgGe2&#10;KaQv2hsHtzigBABvTlev5U47sScn60g6MAhxn1oJyxXZ+tAB2TA9aYQ3OcnnjmpOSfuDj3pAJAZc&#10;oeooAbgbvuinjp0+lAU5kOPwo4BPzCgBO4+Sk454qU7PKbEvbioxnk5oAVTi5kbyQTjjPakOC3Uj&#10;JNL2P1o6MaAJVGV9u9RkL83B69aaCxlQjcAM596lxiI5JJzQAnOF4+lKBtWciMFj09qaSMD+VOyA&#10;N2459KAIiW8wfKM96UE8ZQ0jbdzbRk56elPWNyso+2AcCgABjLrlwARxmoiGE44PXis++F2nlFVZ&#10;gr5IFXIJ4JYYcSksIxuGOlAFjnB4p3y7VGOSaDna2EJpjDPl5zkUAP5EjduOoqNhyfmAzSPvBjwC&#10;wJFSNGAVPmHoKAAfdUY5xQV/eoc4wKB0+lKSeM5PFADSTuXgdeadxskJIApvcUpwXjBXIz60AORm&#10;O8+ThR0NNLJuHHU1IzA27AW4A+tREA87RwOBQAwn5n+WnpuLS9umKF2ckrx6U7jzHIGM0AIB8x4o&#10;+Xafk/Wngfu3JNRknetAAerDyuOO9KceXKNnYY5oAGW6gUmBufg8470AIPvyfuznjFGW3uphP3ae&#10;P9WeRwaT/loW46UANDHyuFz83PtUhOd2SM4pn8MmIhyaNqiQ/vvmwPloAcc7U+UHnmnqgMgPlqBn&#10;vUTZEowDRlhNkyHBXgelAEsrQZddnJHBpg4tnG8EnoajUKyPlv4uKeB+8PXgUXAcPucio98v2rHl&#10;4HrmnNvIP7knkcUoUiRiUHI6UAGQfMBH45p2cx438e1NKncT2B5pRty2FoAcN2HwD09aj+bdH8pO&#10;X5qTjDcVGc+aMGkBNIiCWAiNWJHr0pfmAlG4AYHBNV2aTegAc4NOlz9l465HegCU8AERZzULxkyR&#10;ZkIUHpmnIZtpygA2j8afjdMRg0AIfQLzgYp+2YFtynpQMrI52DihpJGCg468UANB/e/dPWlYLkYB&#10;HFKRgLyKRs4PBzQAiJiQHeTzT2++/H601c5XJJ5pzMDKcR449aYAP4eKDnLfL096UE+XMfIJwRig&#10;9X+XsKAF/wCWUgGfrTF3nqV4pS4DxIIz909KE/5a5iHXikBIFffksoQLzSYj8kfvScn8qT5/nUuQ&#10;CemajcSrK/yL24pgS5TY37sH39KaoXM58vnPBFJz5R+Xt0pyk+YCAtACkJsbnqKbHtUz5iySeD6U&#10;Pu8yQiIn5hxmgj5jlQOOaAHjJJzTcNvl+UYA4NL/AAtik64570gBCx3fJ0oYMTkJ0HrT3GI3/dDo&#10;OlNA/dkmI/nQAqgGNye3akGNxwOppwC7GowDkY49aAHEN5c58kfd45qKMfMSUPSnk8NgnjtTcsJP&#10;9UD8vNAC8EDk80Lnc/zGgAksNigD3pwxh+R2xTAT+POwc9c08f8AHuf3bZzxTPlIJz9KXew3fISO&#10;9IBcAM3FIMZI3CoyJ2lnbOAAM89KBvMUxxwuOaAJVC/NzgYpvc/L3pAT5bfIaTJyvFFwF/i6UZUx&#10;P83Bp+AbeRiehHFRHIk4j7cUAOUMCSG429KXC5zt70DHlPnA5FLxtb5h0/OgA/v85HFOIBhl+Zhj&#10;GBUR3cY/vc08k5XjtzQA1c7x8xNSAL5bZfvSDdj7qgZ5ocpvID84oAYd32hflyCOadjrTsn7OVPG&#10;D1x1pB5fmJ/pJ6UAJz5bfP170bflXLfSmNu2uM9G4pw3bBn0oAcVIJAJo7dKDkZO7knoaOAcZ7UA&#10;Ll9uOMZpGVGiwQeTSZPP8qTLc5BoApwMIvEupoFQAov41pkDaD3J9ay72CVks5ElwwlXPqavk7lh&#10;JPzCFQTS6jY/Iy+PSo8kx5K9+gpSD5bk5oUrknHSmIOcfcP0oy2H+U9qVtuPxpOck0ARtkyY2HB6&#10;mkB+dQICRnrnpTv+Wh+XikZgCOD1oAnL5jAxTO55NGRt/CgA7j8pwKQDWzvX5uKXPH3KcQPnyelM&#10;OQyYBP8AeFABkKZOp9sVJndZ4wOG6009BgUYbEpyccUAA2GVf3YyB1qTgrTP3X2WY7xuOMCkBIjj&#10;3EZoAU/ewfWlGMSAEdKa3YZ+tOUKC+FPT1oAcFXyn60hxtTmmjdtkJB+9QSv2jG85x0xQA71yKP4&#10;m4pvO2T6ilOfm46YoAX1xmmEdMg0rGQJgW2ADyc9aXtnjpQA3nH3acM7RkmjB4579KCV8xhjsMUA&#10;HYnZTQTsPyVMuPKmOeg6Uw4ycsM+lIBB3yKP73HpTwPkk+cDpSHG1vn/AEoAiO7eMKMd6BjC5Xin&#10;4XGd3ekOd386YAC/77EfXtSj7wGVBI9aB92mMn+kIwJyKAJgV8vGwUEALwT/AIVESROi+Qee+acR&#10;hj+7OT70gFOeflJpedp+br7UhLDcMfhTMjf1oAcRw3Io7gYpTsKv1oCpszk5xQAmeGBU9O1KCSnc&#10;UhOIDkMTmm7xlhtPFADgF3vyelMONrjBpxAzGcnmn44k5HQUAQgP5pyTjFSBf3LZA9uaQg7/AL+K&#10;cAfKfJzQAKcEGmuQTKfK7cUhzg/uzTsE28jEDjtQBCCSoGzv0qXHX5aiJczJi3OB1qZc4bnnFAER&#10;Lh8BFIzxVhFTC5bt61HheeBRg7T1/OgBjjEwAOeeKcOI2GKaS3yfJ3NNJba/X7tAEgIIB2nFKfur&#10;gD86o25mZ5w8BG1+uetXO79fegB4OEbMI6cU3+9haONhz60h60AMz8y5YDnmnsG2ggZBx0pjKpBy&#10;ppYyEf7pNAxGf5sGJsAU5SCpxHn05pr4ZnIQAEjIowwn+WIAcUAOG7aeAPWmY5Hy55pXOA2QetOY&#10;Z08ssw3DqnrQA0qpdiE6Dmkyc48sfWnjm2GVIOORUUjbSCImIoAXnzFIj7HvSjGfummBs/8ALBql&#10;HRzgfnQAzn5fk/WnDmJuaBnOcDikQj7QwCAtQAHG32xQQPLT5BinOrADMZwTTRjgEPjHagBPTNOy&#10;3I2Z/GmnocA0DJY8cUBceMiOT5efrTPm8vO01IOh4pHPBwMcc0AM6lvlo+bnk01eh+YU7PL/AC9+&#10;KAHAnK8UhLFD8nb1oGzDZ6+lHegBqhjGAW707HK4JPXFL/C1HGetA0Nyd2cU0crL+6OARzTiM5Bz&#10;inIoVXJuxjH3cUCH7YzAw8/aAuQabEu4yfvBj1NMcgwSDB6ikXd5aYJoAdIB5g2igZ2n5DS4GR1y&#10;KX+E5NAApGG+bGRTRtzIA2eaYf8AWDjvzTwBk/LQMDn+7R6UdjSHqeKAGkjfjFTKF8g/N2qLaMlt&#10;meakBXY/HOBQA05yKQA8DFBxhqMneMIelAxxxg03+/8AhS8Fm5ox/s0AJswHbzFzt6UDcQM5oKjI&#10;604KQpyoP40CGnfuOFB9qbl95BhIqTj5uO1Jzv8AvZoAFXLMSAAO+aXBwBjingRHcWkK8Uh2hT++&#10;3HNAEMnm4UD1qZMiAhhkkVHzuNKSM4NACE5YEJ+tJk4HFOA4+7S4+dj5Y/OgABOPu0EDaBSgfJJ2&#10;ApuMuPpQAi44+WnAr2TnNGOvy0zDh/XnnFAEpDln+QDFIcbm+cGnD7p4NMOPMzt5IoAQ4203P3MH&#10;vTip808qM00qN446GgB4x84KjOKaM7/u04AbWOKX5TIfl7UAJn92/wAikYpg4A+TFPOc4C96kAT5&#10;yQc4oAi7KShpSFyTzQxABG2kGMdaADBwp28fWk9PloOcdD+dHOW4oGMxLvlzECPUGpAoyp9BxTMt&#10;kjY2O9SD7poEC8+blBgDk1ErgyPt6A9akGdknyfw1EEVIv8AWnO7mgZKNx3DHNPAHOVFMwAiYY9O&#10;aUemKAEI/efd4qNg2TwCMc08/wCsb5aMDzGP50ACg7E/ec/SlAGX+QdBSZGDxTuKAI2wNpJxQN2x&#10;Pk6d6k/dGJAwP3utI+zzjthbbj1oAqbW2E7ePWo8DzunJod5dwXAAHamhsLIWjwT0NaMB+Du607u&#10;ecVEGBAwcjNOBPcCkA85OeaYQMAZqUY8sZNN4LrzQAw7ccEf4UmeDwRSsF3S4YnpTCW3x8dDQBLy&#10;SgMQBxTTu5yVOBUi4KMSQM00hNobew+tACIgMbEuQ27rS4+ZQEOR6U0/c+7Va5+2m3HkTKkm0jca&#10;AL2Jcn9y3A5IqPI+f5QeemK521bxpDrcHmRwTRtP84PpXROcksLfBKjj0oAbk5HAqTOYSAACDUYz&#10;k5HapB9w9PrQAjHmMFcnbSqeOoqM53rzmjHzueRnvQBO7ARnAHX1qvn9/nZz9aPmyOSaeNvyg4Hv&#10;QAmGyuUzijJycCl6MMtmmNu88cADtQA/Lbpf3S9qjIPmlsd+lScZ60dQeKAEBbcDspCwMvKck8Uv&#10;8AGO/FGeW+SgB+E3N84HHSm4+VjnoaZzv+7Slh8wxyRxQITLhuDxRuItl+bJzSgjAyRmm4G5jg80&#10;DDGQfXNK+MwZYcGnDG38aMIXm3RnOBzQA0/6zgdqRiRbSkt0pxxt69qimBNgACcmgQ5CGhkO0HgY&#10;pQB5jnb1FRQq6pGvmMcA1Lk//XpsEx+DgU3GDy3FKrDBy3PakJPy/jSGIc+Wfk+nNIB8hBzUgA5+&#10;amHbl+RQIAFKck0/HyDA7VECdq4AzmrGG2RMZdoC8igCM4OOvJp/7oCT95zgd6hJXzDwetLkbuUF&#10;ACvsETDbztquhYtwzYyeKnYjym+QZqOPIZz5IGTQBIN2R8wpcgFiAMk9TzScfNx3qM7h/DxQA52I&#10;QjCk+tRgOUPB68U8BS5b5s4qyhgMGQRu7jFAFcbt2CpFJzvyCOvPvTiT9olB/CoyGEsZz1PrQBIS&#10;vnc46VG2MKPM79KeF5OV5z60hCK4JOKAE+bb900Z+Y5ABqRWhIJE+f6UP5e72xQBHk7l+Q0SBvJU&#10;iT6inAHLHy+AOOabuwku21znvnpQAi7vKTNP2xfZJ/3vJIpoPyODnpxTGLfZ2x1zQIVRJgjYOlBL&#10;eUeO9OAPkLulOQKk2ZtSdnGOtAFfHzMTnGOKkwv2OTrmnAEqQFOAeKOcAH8aYyBd48wZ4JFTMVyC&#10;FHTpSYGeW/Goxkzt8vAPWkIfkGkk3GPgfxCnlQCR7U0ZyeKBgfvJhBjb608Zwg39BTex+Xk0KSGG&#10;RigBCDg8Uzcdp47VISTcDjgg0nyBzkrn0oAdsJtlIlPHJpnygPx1p+9hBgAHmmnbuzs6j8qBCAqV&#10;TDHGeaRmUNgR4HenrxDN8gzkY4pp/wB2gBP+WikL39aGLbG+X0pwxgUHHzcUAKAuE5PSmnHmH5MV&#10;IMYJzTT/AK05FADQPmJ20fxHmnD60uOpz2oAUbcMcHmmttycr3603LZP6UDd5YzmgB5CheD0pj8j&#10;/VIKUZLr7U8iIoS0jZ7CgZCMhuBipv4nyKZhMgKTgdDS5be37k/nQCEVT57ZfC0MW3hVDEdqfnhf&#10;pyKTJy3y0ANUEb8oc5604Y8uT5fSl5CtyeBxSH/j3LZzjrTGO+byfudB1zTDy6c0F91kCIxwaONq&#10;cjOKQDgBg880ndqXjd96o2J4wBTAkHSlABVvmHtUWTleKlBXYTu5PTFADSMOcL+tKNuyXLDPFBzt&#10;4UmlA+UZUUhELAmZefxpygr5hyzE08rlck0YHX2oAh5NzEpbC1YCQ7JWEp6cUmzMoORxS4+fjGKA&#10;K5LCbaI8nvThnnkdelSED6GkKrlsg/WgY35txPGPSl+U7uBTwqYb5qbgAnFDAT5cf6scUrspg+6v&#10;BGPWlUfK+R26VEQuV+TvxQA7I2fexTuDnDDp1o2jH3RTCrbjQA4bvlzimlpdzfuhjtSjdxl6fjgn&#10;bQIYCNvIoYrskPHHvSsB5bfSkCwCxjBVmYt60AIpyU+U9OKcQu7kHGakVo1kGYxwnTFRB973DLDg&#10;Bu5pjHFmExXy0Py8e1NYRkDI6GmtgFcbiW61IM85NAiJQBcH5T7U843H5s+lKRx0FINvmPlcelAD&#10;l4zhR+NBKAP8v5VGxYBuM+lN3Nt/1HNAEg2mJgYm56Gkxww20AvsG5BwaVtnynkcUCEZV8sHv6el&#10;IMAt9OaeOlNKqXYFCAaAHDbsySelJxhisffjmnfJ82V4ApMxZPz89qBiYO4ZPOKQkZPyjj3pM/Ox&#10;wSO9PiERW4LSkZU0ANBbDfIOopx2+Yo3c4pg+6PkP3jipASVlPkrnjBpCGHO/HNNOd3SpDu3Akri&#10;kPY7cCgBRj5vWkLyjP7kGkycj5aeQCmcgGgCDLGdfk/iqwNoWX5TyKTC4IyKcVHlH5e1MCPOcndS&#10;kL5ORk5qM4x/q/1p4ztGUOKQAMelL3f8KXANLhdrbgeBmmA1WxMxK9qGOXOO5pcwOqkZFAH7w/Jg&#10;etIBPmz1OKXv0pxxubJpp6DigBONzHFNOwu2Log46Ype6gjJo43g+WvSgBuHCK32fzMHkZxStyw/&#10;0TaRTufnAdhzSnduG0dutAhCf3J9QKFzshzDwTTeBuOzvzUm5jEMRqB2oAYXh+1Sj5sADHHWpAcj&#10;7gFJ/eHlx8+1O+XYegoAXcfLYbRTPn2nnA7Uwk704qQE7h8tADcHcoAp2XJkDHjAxUE+8I5CHjFP&#10;hbdbLuiI+tMCbC+Q+UJxTMcdOKaxP2iP5uKk64x60gI9q7geafxzzSMDux+VAD7cknp3oAad2cEU&#10;HAUck0/GV65ppHzR/jQA3J2MAhwad680oAzjaKPTK0AIuQwwRn3pp8zzCDSsJTGSqN160v77y03H&#10;tQA0qSceYalVBtYbsYHc01Q2JSduB3p7FPLj6nnmgBmMSEZWmuAYyMZzQ2TKMQHp60fMHP7rHpQA&#10;4EeSi7R1oyqzNlV6U3nDZjPtTwsRU7vvfWgAYqVyIl4HWmoq4YmUnJpxA4HFNIOU6/SgAbHZxTcg&#10;qxwetPAQbzu5pp74QUAICd/3D9c09S37wEfjUZ3bh8lSKBvGTigAJJI6cUDq3XOKUrzIeMcVGQeP&#10;lP1oAcT1+XJ7Ug356GlzIAMW+cDrQS+1STQA7ptxj6U09D84zQe3NN7rTATDZHGacPuN85NSoUw/&#10;POKhxy2QD89AAvVRg5NKwYI2CM09gvmr8oHyjApuck5zQA1WkEiZgHvUrbWUEwcg8Yph5deTTx0N&#10;ADSowDuHTimbQUY7GPHalkyTjdg4pYpHUSKVHI5NACReWEl/csD2poGXfLd+KecGTJbr6UhHyKd4&#10;4zQAj7Bbjgg5pQzbB6YpvBZwUPanDq/y4oAUDcyHevHajODIAjE5pV+83NPfy9oIU5oAiYnenHUU&#10;4EjODz9KbjlefWngHywQB1osAz/lq3yd/WnD7svTpxSEcMSvJNMLDcBigB2OFyc0/A2OeBgdKZg+&#10;XIWdfal/g6dqAFGMH5e1IDhZf3S5zwadxxTSPnJwfzpALx6DpSZTfLw2cCpMJ5R4IOOlRH73THFM&#10;BwAwcjmgZy+enamjOACRmn/N8xz2FAER27xzTx0bBNBQGTvS7TluKAGnv8tOXPltljQwGOhppWTD&#10;YH60AKc7l+WjjceKVVfy5NzjgcUnHPy0AL/FjPajnBAdsUvynbhDRht33TSAhJIcDYfrTlzk/LUg&#10;UYIJFA2bjmUUANyRKvHbrS9zzTQVaSYZNO7H6UwJR5AibLAtjpVfIEkh24p42CKUeWxYn7xNIQdo&#10;ye1FgED4Z/lUdOtSKQfM4OcVHtG7lf1p/wC7DNigBSM4570xkbf/AKvHFLld5G/t27U0PJvIPQd/&#10;WgACnJ4P19aQ/wCsjBk/SnfMT92kym5cjn+VADiJPJzkE44pgVwp3YPNPBIk+8TxxTHMmVAUdetA&#10;Egxt+5RhRG4Loeaeu37PKpI3becVAAwdfkY89aAJAF3xcE89Kfj5puccjFGUGNyY9KCTheeD3oEN&#10;O4SSEQ+mOetKQpVj145pjZL/AH2zikA+U/uz1oAdxj7opNq+aMKxwOmaU5/CgE8UAKAdp3KFGeBQ&#10;QNzfMMdqaW9Ysk+9AJKcqRQA/A4pCSM89KX15ph69TQA9S+Adi5owxRst+FN6GL5smnLvzLlT04p&#10;BcYWA/gPFAGecrU0Qi2yF1+XH51Eoj81sAhd3FAxDu3j5OcU8F+Plp5Cb4j5g6UhKlweKADA28MK&#10;CItzfPzimuRyMDFNJO8fuR7nNACtt3J+7GQaeM7G61CSfNQYOTU6BsP93g+tAEZ3eeuCMVMUHlO2&#10;4DkVGwxPNlBgDjB604EfZ2BQ9eKBDSACMkE0seAzHLdelIx4AwOlKu7d9we1AxzbPMPBANMwhgkG&#10;wD5hinMrEMdvQdKaCO44NAhML5yfKvTvTwq7m+cYprgmIAKM59aBhWjDKRxQMedmxl2nJNIBj/Gk&#10;LJ5zZPHalAJXueetADhnjHalJj5LAbu1Nyu7rS/JtJI5xwaAGk4nb5Tjinb1MzfMQMelM4ywJ+lL&#10;ztA2DpQA7cdx+tJwVambenJp4UkjmgBT2GO1LxlvwoIw7fTik/gyeKAHcZpnrS9h82aD16c0AJxx&#10;g4pQ7hyN1Ix5xtH1p2Pk+6KADq/SnZBiI3D2pOdx46D1pedm4J39aAG4Qbjs5IpPnBk69RzmnEtu&#10;AKZ9/Sj+H7tADnZTZEfZ1Y46mq0UUcc0hFvgt15qU7sjilGNjfLg5oACT5owOMU7jB4pnrQM/LwK&#10;AJdvL8AYAppz5Y707kxAmQDBFNO3LHzFxjvQAnGBSnq1M4yOaehjKyZXHHBoAT/gNHODxRgkr8vX&#10;pzTjnDZToOOaAIwTuFPHVqApCsxI56UetACgD5uOlMOcdMigH5x8h6084y+MAcUANx+7Hy9qU43d&#10;aX+E/P8ApTecHmgBc84Jo7ff70znJ/d/rSPkRt8vNADiD5q/LjIqQqN5G5elIoUx5J7CmgfvpTtP&#10;4nrQAuOp9CKRxm6Zt4zgcVKNu/k96iYKbxznAFIB4yVJ2imsFKsCv0pcrjrSbh/doAAAAPlH1pRv&#10;/efKvGKXj5PmpuG+fjv1oAkDcvmPB7e1My25vXNO+XDZxTOmeKYCsZdyDaMAUgLY5BA+lL/F15pS&#10;TsJ2frSADjB4qFjMJVIi471Ywvk5DZprkmADaDgUAOU4LEIM7RTMAiYFzkng0qqShOewzSjPmv8A&#10;IR070AOUYVfpS8bnOe4pWPzdRUe4bxmM9aAJMOVlPlntScYIwMkikMxMhHkqBxigZ3gkHpQAjgi5&#10;jUYJxSjIkb60h5uDx2qQAbD83/16AGgZaclTgd6CF8p8ZOT+VLk5xg9KUMoR/k5NACAOMcCnc8g4&#10;GKi6925NK4+VuDz70AO2je5CDp3pcH7O/wA+cNSc+WBTukR45oAM4AwuT2pCGLuSe4zQchwCO1L8&#10;u0g9SeKYCDHnNjgVJgbh8wxURzuHyfrTsnJ4pASEJ9oQCQcmq0oY6i3709sgd6n480dM9qj2/wCl&#10;zE569aAHYI3fJ2HemDzPMYbOBU+1tp4AwOCTUTBuCCKAHjPOV5PvQPuyHyf1oGc4PpRn5m+YfWgA&#10;yeflpuJDE+F7jPNLxnPOaVskqPM2jPJoAB0P0FG1iDyKUbcsM9KU8xnikAzbh5D5nbpmlH3CMUqj&#10;DYJoP3iPLPXjmmAwkbl5PWpMoUOI8cCmlU2sCvO4Y5pw4bBXgLQALkSN8x5HNPCxiKb5urdKadvz&#10;euRSvgoduBwM0ADBcj5cU0D95jaOKYCxV/kGB1NSDBSkAh5klGzAGKcdpXG4dvxpv8LdxmgfclxG&#10;OgoAdsQgAuRn3oBg+0FWXPAwfSmg8pljTCB5hJA+tAD2A8/ijAweRRz5KncajG4O5zmmBLz8vymj&#10;C5c4GaQOfJIMeOaQk/LQA/J+fntTRjBwe9J8396n8BQC2D2oAjwpyN+T7U7sacVUF8sCSO3amn6f&#10;jSAMElctnFNYcDB7dKdzjoaAQJM7wDTAijbMjgqQc9Kn7t+FMP3wdo60rE7Puj60AShQzn5hn3NR&#10;kYklU4zkd6hDr5wyGzntUrEGUHcfagByswJOM+1Mc/vhgYz2p6gmQfWnOI1nClVJI4NIBgyRkinj&#10;btf5ufT1qM/6wZHegkZPBoAU/wANJhcHIpePWm7jtamA0k+avynHrUy4MM3z0h2C1Vic5PSmBl3E&#10;cUgHA/vUX1PepWUgy/d6VAV/0iLLkelSlX2sfM602Az5to6dakGSLkfZ84x3qM434pVJ85z8wzSA&#10;diLYf3ff8qQeUbtuTnaNtP8Al3y/OD0pfl2MNig0gIzgPMT1yOaP4B+8Bz0oP1+tNx8wGz9aYD+M&#10;Sc9QKbg7pTxxigq21zx1FIN22QFOmKADPDUo5RzyORTQMFfkPINSYOAcAUAHr8x5FL/E3FJhu4H5&#10;035sjigB+Ony0xs7xxTv4TmkOeO1IBf4x6E08KgW5PnLuGMDNQ5/ed6btJuC/msCO+aAJSx+b5KD&#10;nDdKa+C0fPJ70rYAUknpQAvNNzy/zdMU5cbX5z6GkGRbTAod+flX1oAcn8OcUpxu4NRjdtiyRnvT&#10;iRnJU0APAU5PHB4pjMc59qMnZx0qNicNzjI60wJRknk0uI8TNtXpxiqu9SoG5s59KbvZZnyzY4x7&#10;UAWTkIp2HmkJO0fMPypokUuf34xjoafklfuikAo3cfKOtOYpsPyD8qZ/CcuaCTiTJXnFADjj5sDo&#10;tM3cufpSHp1pQDjrQA0ltpwvOakU/IwJ9Kbj5hR/e464oAcdvmoSW56cUuf3cg3HpThu8o5jXGOD&#10;TDkNyVx2oAj5zS5OOtHJnTDcd6lYID0GSOKYER+lKM7JPl7UvGG+lCf6qXgUgIwRkc96GApTjI/d&#10;jPpR2Py/rQADZtfge1ByCD5nNIc8jbxTfm80r5A575oAXPuDRk0pEJEi+YQ2OtNwRGPmzx1oAXPT&#10;nrUZ3B2IHen4ZnOHHHQetMzJiUtajhhg5oGhwzvPNTbW8iQ788Diom52+uKAxwnLD8aADjeTtFPU&#10;Rb7h2hO7A24NKOS/y8AdajYsSBgdaAJNzYk3KoUHgUnymMfKpPpUH7z0cnNSc7STGQaBikL5g4Ao&#10;IUsOTkUoK7fuj603DGTrjNAhRj5uaZgfaI27g9accjIwaQ5K+hoAkYkqAW49aiJULuD85o2gqowa&#10;XbjaN3UUAIcl+VPQUnGG5NHGQCTmncYPyj60AJk7DhRSb/vAxnmn4G08UYXvtFAESo26Q9fxp5I8&#10;vNO7jD0fwkEZzQCI8Id7bm6cU4HKA4xzQfugbfwpwC8cAUAOXHIPpUZ/1nQdTT+MHij14oGN7nim&#10;/MHyFHSn+tOAXYfmoENypiI+zg+9Jzu6ginDGV+vNI2z7U5VT045oAcMbchqad2GO3nij+M+9OGf&#10;SgYzjJPGRS5Pl9c/hQR70zI80ZT6GgRIBlh8yjjvSdDJx3FH8ByD1phzv6UDHc7vufrSc5PFPXaY&#10;nyaibq+DQBJxsbmk3YVsIKaud0o46flQV+QAt360DDJ39aYzOHUYGKfj5hS7UOTj6UCHDlemOKXA&#10;8tgZMHPGKa2Ng+Tn60c5Pyn86AFOP0pKQ9enNHbpQMcwUwHg9aaAMg+ZzjpSBpPtcIK4GKeQfm+T&#10;qaBD8AqeOaRghQZyai3HIASpM8igBcr5ajaOlO+Xn5gKjx8vOaQ9RxxigY7OB04zTP3nP7s4zR3T&#10;8afk7D0oEJnlTtqUAfNyBio8c0m7DAFOo60AKSRLjb+NKMkHIGBTVX5uTmngYLkJz9aAGYzLwp4H&#10;rS/wk5prFQJeBnPSgEeWvI96AJB16U0lMMVByTyKUbTGfmNMbO1vloAXuvNLk4YZ5qNTlkHlt+FT&#10;AKVOTigBqg7mGwdOtMIP7zB6Gn5+fGO3WmDGHz1zQAo2/LzTsL8/zHPFM/i6UhLjcNo+tAxxAxJ8&#10;3ak/5ZHBo7rxS4AOd2KABc7kPc08qN7kjnIpnGV+f6UueMcn3oAb/EOKXOAMGk53jIpxwIiSB14o&#10;ARjznZTCw3cJyKkBJyNoHHFQkOJnAh/HPWgCQZOcKKXa/PA5oHIj+XB704kbuAaAEPBA8peaZlw3&#10;EdSH6Gm84X5f1oApfLskyOSaQbA54JGOhFIcZYbT2704ltygIvAqkxChY9zYUgE1HNtBtwDnc3r0&#10;qTI2t8vIqN1UnJLDGMUxj8MBB8xPHrRgfvOPSjsnzk4FKM4kwO3FADQWBGIxz70m0kNhRnPrTs4h&#10;JMA4PrSZjL2/7xhkdaAGnKsFZefY1ID8vFNdYssA+SD60gyGHFAD9rHDZwAOcU3A2IQ5xmgmbK7J&#10;PqvrRzt5HbkUAB3naC3G71qQ7NrjzASAOlQn7pBibk9c0qqFZiAx3L3oAccbxwaTjbRh+1J/HyaA&#10;DI3OCOo4NJ3AyDxT1A2yEDtUZAVUIBJJoQEg+63NRvkWrYyTUo6ElSKON0mR2oAgjLtjIOcVJg7z&#10;8vehAwMpwRg0rbiMh+c0AJ3Hy0vHXb2pvc9Kd68UAO+UqhDn6UhDbecYApFOMjPHf2pTkA4XOKBD&#10;Du3E+WcDp70gBaOQmEr6U7cSB+7wB0px4JHB4oGMRQqyYBORT1x9nmyMMTxSHO04APNNP3k470CF&#10;5z04pV4AwB70Hqflppz5bDeeaBinIEvy+lNOfMjAXrTu34UuB5yEHpQIQ7VuVXHzY5qNs5f5eh9a&#10;lIj8/cVG7NRsD9qfLcZ5oGCheTsP507+9x6VLtiMDEP07U0gbeDQIiBO8/KAPrQRH5UvHP1oZc84&#10;PWjHLHnoKAIf3mzoakDM1mueTSHPy4YflTwBsUiTJ9MUwFAOF+Q9KT+JcDvS5OACTSH7wzSADn5g&#10;aZhsnk1Jxs9qawYSDCk/LQAc7E59aMDe2BzmkyxRh5XAPHNSADaePrQBGd6uuFzTc5kkYJjipwFw&#10;fn7cimsFwMCgCIEFuScU4BC7FmIphB3dKcoc294WZFAxj3oAdx85/KmYZpwW6AcUo/1G3HFOGMde&#10;goAjYIEbbFyevNTIq/ZGLBc+lCiM4Jcig/dc7qAGN0HPFLg7H6c4pjiTYh2qRnnmkz8poAco4PA6&#10;0EAAYjz+PSgZw/HpSn/WHjtQIY7yE4+zAY6VIC/lAc421HyZFw/A7U7biJyHHHrQA9CRn5h0qJs+&#10;ZndnHWg5/d/N/FUbM/8AabbAoG3pQMfnKSYgPNKoxFjpR+8AA3cg08f6piBz3oEMJG9Qc9DSjaVJ&#10;AOM07EZDZ2803afnwowKAY1twkA2dqUByD0ppPI+XvUw2gA98ZoGIpC3CEr26U0iI3UsgXJYdM9K&#10;VmjZxxjIwKQbFhAZyW3dBQA0gbfutyaXsRSscsuBgAdKdgbHOKAE+bHbBFJsGHJf60uV2ckUE8Nx&#10;2oATchRisI60nO4c8UIF2ydAM0/A+agBo3fOQvQVHjdMSHYevvT8EueeBT8rsfCjpQIaMFGO38KZ&#10;vQ+QPm6mn8iH72fmpD5W5dmAdvPFACjHmufIHTrmjPP3aQYKP83ccUrAhgeenNAxwB2thCaa3Rhi&#10;nK2F4PfnNMlZg7MLUlQOTmgLgBjkDNPCtlCMZNQKZGeJgSADyPWrWUyzDI4HFAEbpOssYZVApfmI&#10;YbB7Uj+YdgMxwBSKBvb5ufpQMfkhowVBOKQgbXynek53Nx6U7nB9qAGbeCNvBpwCgHg0nOxsfjSg&#10;cgeYSSOmKYBySeB/jTdrZXCjml6ucx42/rTuccHmkA3aMnIP509VXY+JQOOM0o2fZ23EZpnBI4FO&#10;4CjIwcjOKjZjlBtPXmn/AMbcDpRxjkfWkIUZP8XB7Ucgt82OKQ52nGetKQpyDn7tAxmTkY70mG2n&#10;5m6+tOwB2HWjgFulAg5DYI7UpyeN3Wm/PsbHPNICfm+QE0AOYdBkdOaAB8gpowZjuUjHvTyR5kmF&#10;HGO9AEgJ8qXMX0qPA3Hge1OL/uvvHGelMyOaBjsL5Z69KjIO8ZyADQScjk4qVTEYm+RT680ARjkt&#10;8vFOH3X57cUrLzwhA9DTW3EyjaOnFACjfhT5YIzznvSkRBWITkmoQWAQEMQDzzUoK72+XigBpxjl&#10;QcjvUYA3dMZNPYgduDTgF2xnJ5FAC4XEZ3DPNKoU7iTgZ60gBKTnAwBTedp5PvQIUsN0oC/Soxv2&#10;A+lJ8/m8L+tO+VXOX7dPSmA4BSSSwA9zTtq8dPrmoW8tiRkg9hUqxbUB+0En+IUIBrqCOvem8hRU&#10;jYCkhc800/6mbCkkjgZoBiAnC8U7ggc0wbscx49qU5yFwvuaAHFVyvzdaTYnm5Dd6TnDe1JkelAX&#10;JQF81jwRioztyfl4zxQM5OVp3c/LQK4c7hz2puDxhTz707n+7TsDDfNQA3nnp71GxOyUZUY6HNSs&#10;OG5NR7YfNxtYk0gFjH7pQWyaV8b1+Y4xTiMH7v60h+91pgIm7BOwY3VISTnjio+cdOKQ59DSGPON&#10;nK8Uu4Mm3A9qjHXmPjvTkVPNLrJjPVTQAwCRLnIPHepSxJXKde1HW6lypAxS8Yb5l47UwGELukHk&#10;KBnilHUUdzxQ2/yH2pzQwDnzj8vb1oG7fgw8etIu/wCzxn+LNDFt4/eDJoEPZfmAwM49aiAIlkGB&#10;xUgz2X680rLGI5WByxxkelIGMGSCccUfTIzTsf6K5+Xr0qPnziG6gUCJgo2jODTCAHGF61Jlfsx9&#10;ccVApG4fu26+tMB3zFn5OR0p2AFX5P1oGBvPlnFKATMPlOMdaAGd/u04Z5I9KTBEsh80YB6U8BPJ&#10;UjJ5oAZuxIcxjGPWnbvkH7lfY03apYZYjFSIF3kZoAjIPBK9KcPutxTnMWVTzRSkIIk/0gEigBgJ&#10;yCBSAuWIwOlPAyT2FRAATDAJyeaAJMf7NIQ4LfIAMUuOD/KkIyOSTSATPBOOO9Ku7ys479KTHXih&#10;txHQ/hQA/dMFYbUxQdxTnHtTQozkygY7Zp3d+uO1ADDt8ibjj603ccRcDpxTm2EKMdT0pxVQUJzj&#10;HQCgBm796uCPpUjHPYdOKYUTexCEdKUDjpQAHJh/1Y4pu1dwO0/nQ27zFO3gdeacc4kwvYUAB4Iw&#10;mTUe6XzeIqcN3407ozA+1AEfO9cRfrTxt/unmkPU8UDcHJ2jOKAA9fu0nzZOUNP2P5Vw23gYzTc5&#10;C8jgUAKGOxwUx701ixVflHAqQKnkyZ603jnjpQAZITPFNJBwCSMn09Kd8vlY3HGaCVET4iBPGDQA&#10;wZ5+WjblB82BmlAJC5IHHrTirY68A80wDGCB+VAA+fk9qOx5ppJyflz+NAD8t1zSds4pn8Bwvf1p&#10;/wDCeKAEJ56UvY8Uh/1LfLk5poZvtMP7ocigBw+8DszQdu3/AFNTER7f6Ux9w24QH1oAi/5afd/W&#10;lAGPufrSkDd0pcrxhSaAFwmzO4delIAC4pCp6hTgUuMRHKDr60ARsG85h5fGaeM8UHG48dqX5dpO&#10;O1ACn/Vnj8c0A4j+6MfWmMGaAcnG6pGESwKFclitAAWBhbEYwSMU3A54FIudjAr3qTCbSMD86AIT&#10;twwMZ596XoP9XTyp3KeMelQkTm/jyjBM0gH/AMf3adxtbk9KfsADCoyOTxQA4dFoCglicjikBGTh&#10;cUo6rQA4bRE3GTnj2qI4w+RwT3p5zikIBXBHFAC5bEfTGKCSUUbB1605APIkJPTpSADa3zUwEOcn&#10;ij5t64JpjEBlwrdalBXbwWyQKABhmGQ4Pvmovl6jPvU2D5fDmmMCDjZk5FACDOzAHel3cYpGVPmY&#10;XB4HIpFzsB25yaAHEjYu2JunNIka7ZCWI/GnESbgQgxjpSHAJyD0oAMKCcQck80EEZG36Ug3bpOO&#10;M0/5ypOzOO9ADePl+Wm88cU714pfXigBAOvHekOPNILKORihsiFsDmm5j3Jujcn1oAeyoGG3JLdS&#10;aQqwJyBTieTjjA4pmSAaQEoOFcbR0pnc9KUEY4Aye2aVhk5C9B60ANAGPu004yvFLz83FId3mD2p&#10;gKBw3y/rUgA3D5u9KoHkSZYDnpTT94/yoAJM71+6QBTQRsT5jRgc/IcY9aVQPMHy9KBA/wB8jHYU&#10;hz6fSlfBkQhM0d+lACYykZ6cc0YAUg9cUuDkfL3pe7ZUdqQDQEIXd6GjpHDkDvijjHXikP30+Rj6&#10;e1ADx9Kbhe+aaN//ADyanH3FMBMjeMDpThuPUdaQAbDxUg2A/wCrzQCDGQelRFemAPrTvk3NyRz6&#10;07A3PkjHFIZHsx1JP40AEYxUnOTxxRk4HFACA/K2VHSjACDml9flpCPkPGaAF28KeDT4/L86X92w&#10;JHXPWmDPl80E8jABx0oAD/x8H0J5zSHd9oVQvHrR/HIdvcd6Q5+XAJwaAJGT5RkDr+VOQhXYs4xi&#10;kAXa+WPamsBsbCg0AOLxszbWJpvGwZUg5poCjdhR2p/8ZJ9KAD8DSlVL8jNMy390U9cZY47UCGbV&#10;3fdNSDG0cUnr8tGGL9eB1oGB6n+VNzhJwc84xTsc9aQhSR9aAFUoVU7e1OXb5bMG/CmH75IjIGKc&#10;pG3px3oAbliVGBTgxVWwpyeBQBlZCB0pxx5RIAyBxQAz5t3zA5NHYcimqzNMgIPenMFEyjBOB1oA&#10;XscinLtMTe5pq/cPPQ0/ucAUAN4Lfc4p4xn0FNOMEFue1MfcfNUg4AFAEzoDGx8wYxUG4CWNfMHI&#10;7VIob+z5QWPXpTYo4BO7NE27HHPSgBQxy3yDB7mkaRQMeX3/ACqUrwTtULn1pJFQWTHHpnNADAQV&#10;UjoRS44oGPKGAMbaOcdKAG5+fgU4geV0OfrSDHnx5WpD99vlxQA3ahVVZm4qJ1BAGDjdxzU38R5F&#10;Hy71wvOaAGqpCr8ppn/LQfuz+dTZ+boOBTCP3jHPpQAgLcfKfzp+AUckngUnG0/SmZB6A0AOyd5+&#10;U4x0o7N8mBSYG3pTuAD1PNAB2pQpCSfPQSvljD0gJ3HigCMnBFOUcjBprAHJKEjd0zUyAev8FIBp&#10;Hzy5UduM0pWPyWG45NQuJd8jBDgMMjNSLgtnHO3v2pgOVcRcZ6U3ByTuqRSu585+7UQExe4AwQvJ&#10;PtSAdkYIJPXtTG3CdQIzyR3pFJLH92eGqciLKnJyaAEYPuYi2AAA79aaBgr8lSsV8vABPvUbA5YF&#10;cnigB2VAIMOeODmmcbm49KlfyltZAY8uQMDNRIBsmITmgBTgnpwaUKmG6CghfJg/eDOTx6UHv8tI&#10;BMJ5cg8vJyO9JglJRs64waUjJ6U4EhzxzigYm0rbYwTxSqB5Z6dac23yFOcnPT0pONz8fWgQjb/M&#10;AVD06U4Z3DikBI3YNB3EZAJoAHQecr+aMbeRmmcbwNvXpSsMxgHNA+99ztQA+ONA8u5iDikJJPDK&#10;BninYG2T5wOPWoXyTGAeM0ASgHd1FL6Uc+WhIHAFRknzm/dYGKYEwH7uT5e3FMHWlAby3+WlAcpL&#10;8h6UgFGMAgCg8kZHFIBhOtO+XNADkwHb5e1Icb5Pl6mmuUDEbj04oG7C/Nk+tMBG/wBZxCaQKpuI&#10;iZSP6VJ600gZB20AP43N9aBt2Xh2emKZk4PymmZO4jaOtAEuF2Z8vkr60i54yaU4+b5PTvQN25vl&#10;6UASfK0WPN471G2fn6Y4xTHDBH2nvyKRcmNgVYnI5oAk52t8vp3pSiEHkg0jKd/sAM80442tz2oA&#10;ZyEIBqMs/nKBFwe9R3Hn77TywevIq2qkwJuYA7KAFUR/Z5CVO7AxSDblfc0NtDnkZxxURZtxI9KQ&#10;E54X8KZzlOB3pm4sqjcetTYXysljkCgAAUiUlT09aPl2/epmQQ3FGTu+79aAFbO4/u/1oXbiQbDz&#10;jvTgFKNmXHrSERAjBJ9aAInEm+QFRjPrTx5m1v3HAA5zSnZvfGeSKczDCjYvFADCW3J8pp427W+Y&#10;UnBRzmm8ZPFAB8vmP8n60fw/6nI+tOH3Zf3Y7d6aT8xoAfjnGB06elOGzcQdv41GCaa+Mr8+Djim&#10;BI20YI59ajXlWIPGaaglMMjMc89KkGcAgDjqKQDiBg/MaXB8vr+Jpp+6eKaQCMbmoAY2PNk4JJ96&#10;eAxHLmk2jOdpp4OB9z9aYAS4faU7Uwck/KevFSncQSWHFKAmwneOlICI4wOKNuR0obb5w+cZp2cB&#10;jz2pgNwomhJ559KnIiOPuj0qI8xLyOtHdQB2pAPIYITx0qLBZM5PB6mnnJRgQcAilVfl4Y/QUAOR&#10;c7suOnWmtjeRjOelIS4dhyKOzdzQA3JyvGfWl4weKU7fny3SkyOaAD+NP3fY0oSPEuODnil/ibB4&#10;xQe9AEc5b7PkW7nBAyKcC3krkMPlHenKZMMoRcZ70/ADykkHpxQBHu4pcgKaCPnHpTW/1zYQn0pA&#10;ODKZHIU8LSEndFxxk05guRtiwCvrTTwelADucHj8KUdW+lRoSZ3XAFSHqwxzmgCDdL5o/dkjPrUw&#10;+7nPUU3nJG0Yo+Xe/LcGgBTkq/0qFXcyPhHx61L/AAN6YpV2rEcIuSaYCpjzFLZ5FS7Vy3GPxqLu&#10;2BjpQThTnOM0ADBhv+YdaQf71LyUbjj60Ywy8d6AAd+BRjCn5jipMLtbNRHd5g54pALn5kG0GhgC&#10;jZHWjHzDmgn2oAVcbR8uMCnE+qj60znYaYzEYOCaAHfxtxSgH5vm9KaCxU+lP43H5hQAc560zC85&#10;XipOMHJphx5g54oAeBD5J/cDPaozt2tlB9aeMbSKPWgCB41aJsDa23g023Z/tKxyHnn5qnOC54Ip&#10;wWDc+eDjr60AI2zJ69aTnHXilO0454pRjd1zQA0gFTlP1oXAh+9mlbHoetIe/WmAp6mmHGScU7Bw&#10;1GPnVQvJ6UgGvIuwDLVEZY9gypPHepysJRgQmabshyg29qYFcS7mCpCfvck1YJbPVvu0eWojkIRe&#10;vpSk8gbfpQAmcqPlNO/gHHFMOdy/IKUkZ6HGKQCNv3H92Dn9KkA+U5xTP4RSZ5+7+tACn+P5v0oX&#10;bvySeBS7T5bNsGPrTeefk/WgAwgx8pzmg43HBNHcc0nrxmgBVA8s/N/FSMq72+YmkOfKb5sc0oDH&#10;JXnB5zQMbjp8n603BET8VKwPmSfu+woO3cKAIw8oYAIMZ5p4YGU/uQMDqaCEwxC44qPB2/d5z1oA&#10;k3ECb90tMYyFU4XrxUwC+ScgZ9KjyvmPgrxQMZk7jkdhUi5wOvHemYGRx0NL8/mdBjHNAWHHO8jF&#10;J68dacMbH5FMJILfKaAEOAyYXNGBtYkEEeppTng4oOSpGD1pBYRMednPFTEJ5DY54qFQxRwUA9s0&#10;oYhQoXjFMQzzCFA2knNNzLvXMHy+uaU7fMyyDApcL5fc/U0AKCdj/uiMdOaVSOvl9+9KmPMOVONt&#10;AA3MAe9AC4HJ2cfWmn+HilzwRTsfKT6CgBONrU35t7Db9KTJ83G3AzTjjPTPNAxMnC8UZOV+X9aa&#10;XP2p18khccE0H7+MUAOwSsgKn8KXbiIDdSD7p5pxIzQAdhx2pUGAct34pOMH5f1p2Rg8igBh3ecP&#10;lOKaf9ZnHenHIY0HbvoAkB3QyfIBx1JqHv8AdJ561MoG1yR1FRN/rgu/gUAAxsOF/CjGVORS8YbA&#10;p3HJzmgBgUZzg0uBt6UpxyTSEjcPXFACcYHFNGd7c0ZG9qd3zigY8D5SNtNwcf1p24hT8tITkHig&#10;Qpxg8fSmnoeaGJ2oMDApQFIbk0DExxnbUmR5KjYM0wn5OENL68UCGkHd92lGecJijB4p+M7uaAGH&#10;ovzfWkONg+tJgb/ucfWpPl2PxQAw9fufrR60h6jkUozuPy0DHDr939aUBOD8vFI33kzHwOnPWnN5&#10;ZEeICPXmgQzJB4A5p/G1+aRghC7Y24HTNRfvvNIMJx60AKQPNB2DoaUKdo+T9aOf7n60AtuHJ/Og&#10;BDkMBt/WpFxslBY5xximSY2EGkBbaQooAeuxZk+XPWo3O6WLjjdUoxsfIGRULA+aTg8frQBKR8jf&#10;KenrTVB2j951PpSfvCituH0pBksOo+tAyUDgkD61GRyOKBncOe9PJO8kgUAN42vyelIAPLiO/uc+&#10;1IW4lA9qABuOVP50AHG58KSPrSKJDPGACB3NSADJ5IFNfeXB3AY9Ka0AAH8xwYzxSkcEHP50bpCE&#10;yBwKTjL/AC0gF/iHy0o6D0oOMml53HmgBo/1zjbR829xmnkcScelMG0k4BoAXjPJpfk8s/Oc9qYe&#10;3FL/ABDjpQBTYoGIzzinKAYJOM81Gdu7O3LUB8SIMnr0qkA9tu04B3EUwfdwc5zTiT5sgx2zTAyg&#10;bvLPXvTAUkgD92TzzTgflk+QjOKaXJIxEfyp5P7scKKAGHJWkIUlOD1p+FzjJoIfcASOOlACBVEh&#10;IHUdaQlQ/wA0oIxxS4XHL96R1jLr83brQAo27SRG2SODmjnefanIB5f3+e1NIOeQfzoATB3Z3DAF&#10;BPDYOaAcqRnJpGPCjHagBcElfnxkUhz5nWgfeHFGfnIPrQAvz9mGM80HO5vpR2Hy07jyz60AN/ff&#10;JlBtxRkdmFGXCkFz0oAiwRtIOPSgALDDDdzTSTuHIpxUFvuDNMOfMX5P1oAeB8h+UdaQ58xuKXgM&#10;MsenFHHPFAEbn/R5CIicelLHMjWaN5JznBpeDxmjCBGASMZ9BQIdlTt4FOycP+FQKrCVwemeKl5+&#10;b936d6Bi4GBSEDaO9JzkcUc+lAC9+KTB3n5aXq/SpcL9ll+bmgCLjaxA4Hel455qPJELqIB97rQS&#10;4Q5gGcDvQA4gd+lHy5Y5NOK/6K5JJxio+uQF4zQAnziU8cdqk58sUYIZMg07sf0oAYe3NOAUh+e1&#10;Ifunio/n3jEZx35oAUg/OcDj3poPyjFSYOMECmkDnC0AJxtpDnP3RSjJDfuivNOQZwAO1AANvlyA&#10;9fWnKsnkTHKkD86j/ei6Km2PXrQ4k+1MdxAwOBQApGVBGOtIxba2EzzSjbtPNOXG7k9utAiMFw+R&#10;GOlLliMcYzTjsy373mm9/c9KBilT2IzmmMGB5PQ+tS8jg4zTCPvZFADerjjt0pCTRjp8xzSsD5Bw&#10;3NAiNmBZlDA+uO1S8eSoAPFNRFCzHyyS2Oc0fhQAHPI9KCoMR5NN53rUwB8tjtoAhyu9QCTzzR+8&#10;85gIR09aVgC33QDmkQN5pOH6UAO7tgDI96jO7cFLH8KlI5z3JpR7igCMY2p0wKRhGZHIRsnFOfHm&#10;oPLIFKB1+QfWgQY6/KenXNIPvqMnk+lSAL5TZbmkP/HqNoBIoGIdgkkwnYUmVJ+9TWRt3vtHegLg&#10;OdvagQshURt+6BOOKarExE4FVVa8fUZD9mIjVuSe9W8ruzs28U2hgYzmJhPjB6UZwX7nHWnLu2ty&#10;TSHZzngE0hDR/rm+Q9PWnHbsX5zyeaQ7cijPT5Rn1oC4MqnaATgYpxyFbB6CkBO484FIc7RQMYN/&#10;mp8rVKCdrgp+tC4Lxg8ZzRz52CfxoENJ+YkKTk8Cjnc3y1KANsw29uDTWC8c0DEIHlsd4HFRopHm&#10;ZcGpMrsU7hnPSpMAyhvLAG0UCIibdVxvYk/pUbF9/fA96kZR5zZjXrSKB8/7kdeuaBiqAXGeBinf&#10;JtcbcjPSkUAxnKk8+tAGD0NAB8uT8nFRsx+1IuDg1Ic7x83GKBuyD5S/XFACnGTlDn60oxlvegfd&#10;5A5NKcCNjgUDGnFIThqDja2G9KBu+b9ye3NAhygh5Dt44zS7syy4g44xSEkAA5oz+7OF5zQMfxtG&#10;X5+lNxy53UE/uz8vWk7GgBCBg/KfzpBjb1pcMWTkU7HzrkgUAKAmOpyegqM7xcSfIMVIMeaeOKeA&#10;v2eU7wDQBF/GfWjjJGaQ4yvycnPenfwk7BmgBmPmGDxikOAxypqTjB/d/rTcDPSgBybcOQByvSoQ&#10;rYucJ34OamGRj5jmlCx7d5lIzQIhCkomXOaXB+f8KM/vWwpxng07nFACDJjORzTFAxy/0qX+Dr3o&#10;wuD8g9jTAhcSbWwgxtqvAk/nzsS688c1pAxYHJPHTFMOAHIjoTAYfMz8z9B2oB+c8jNBxtGSaX+B&#10;jsGaQCEAt97mmgsH4qTagJHOajJ/fKM0xjnG5Ix5XIPWgfdI4py7i7ZkwAKYuPtEvBHvSAUl/mxw&#10;KjOdkmevFTkJ9gYEktu4qPBLfNxheKBCKG2Lk/w1IBAQ4MXJIxzTQflwR34qElvtRygAHQ0wLG1B&#10;MSEAJApD0kznPrUDO27hBipBkoOO1AC8byOOnrSHHHP0px27cjJOKjBJQkx4570ABI3RHzh3oXyj&#10;OTliakVbXdh2xk0mYluJFXaQeh9KBIcfuyfuwcdD60zjaRwfSnnPyDcD71H8wkY4FFxkqiMhBvG4&#10;im5xMQduc0wBvNU7e9IwzMDsOfWgRIf93p70n40Z+9xzxSNvC52igAJO7r2py7NzEgZxxTCPlj/d&#10;dvWoww34KHvQMs5yhzgHNRN5nkZEYPNKB8vWlydvT6UhDh/qSR/dFRAO0/DADuKeMelPUAvLwFG3&#10;rQAn7oMvztnFJhN8vXgUwZMuCDgE/NUgxl8dxTGJkb1IPagtF83LbjS4Hlp82eTS7BtJwtADAx3f&#10;cNOOcfe+lJ/EnHepW27CRQAwZ8s/PioiAHjYtnNSkdAc9aTaMDnHpQAq7fmO4004ycKTkinY+bGR&#10;nFNGd75HekIbIAXiBgPBHQ0/avJ56ClbARfmOc1GCxxmMfnTAeQD26Ugxk8Uo604ABHOcUCFX75+&#10;QdKCcN90CjHA+nFJjjpSAQgb1woJzSnoOR9KT+AYbnPWkIXcpySaAHcYGKbkc/WlOdh+Woz/AK2M&#10;jpQAbYzMWCnn9KXHJ9BTxj+6KNo3dSDQAZYYwP8A61NbfvY7W/KpRt2r+8GaYZD5uNooAbl8p8o6&#10;085weaaclxQAxl4HagBe/UUo6scU7am2TOeaj46YoAkIh2yhkbcenNRbsqVI6Hg035y3KfjmnhVA&#10;JwelAAMB+FpVY+e+QBj9acQvlqd4qMbfMb5RQA4lvNHQ805ll8vcF4xTCMnPl9PenbjyCW+7xQMj&#10;O4kcE5NPAwrcUjFljyF3H0pELFRnAOKAJML5LFn5AqHzU83bg8nin/N9nkzHk7uOahlBEv8AqVGF&#10;FNCJcnk44HWpMwm2yCST39KhhZStyhKE9iDmnhD5T4C4BpNABZvLcbjjvSADcxDdvSm87xlKeMY+&#10;7QADvxS+tKMZo4yuaAE+XkE89qQco/AwDTiMuflH1oOAo4HWgAdVMEfz9+npUYLecw2EYxjnrSsy&#10;iTHOMURkn/lmeD1pgKQ/mHMQ6cmlPkCLDSHJFKMM+M9TzzQwi88gigBowUAGcUED5/l7Uvyg4A47&#10;UhOME0AIA2RmM+1OwOePpSqS0ZbNNG7glO/rSAPl3gYyTRzlqMRi6ViSOOlKNmGPqaAG45Hy0u5g&#10;DhRTjjjmoyxB4jOaAJC58s/uhTSR5EilOvSoxvaflHUD9afxu6YoARR169KU8+UA3U0qlcLkGkwf&#10;tMXzACgCQxkMo8wc/pSFcb/3dLkbmzNTHeURR4XIzQAhDYP7rj60AYVvm4p+V2xfOckc8U445Bgb&#10;nHNADQ42HjgmkLEl/alYx+S48tgccUxc45XimBJz/eNMAbIzN3OOKk+Xj5RSZUKflOaQEDO4AH2c&#10;N708Fu6U4glTkUmPlHzcUAO+XcMSdulN2glv3560DHlAknNKMYGVP50ASqAFKjB4qHLea48oDnrm&#10;hzK1wuF4AHANJhBOvyHdx3pgOx+8Ubu3NOKja2Bmmlj58w8o5xxTvnEGdi5J4pAMJYMcSAE0EsIi&#10;RnNKVXcgJ7dqeFXa3NAFcA7lY8e3rUoxz0pxA3J8o605R++BLAegoAj59TTfm3M3lrgH1pz7vPlG&#10;4YpFGByn69aYC/8ALOXk5oBcRkeY350nPoQaPWkA7jC8nPegEddpxTQEy/XrT9pyuFBoAjYZ2jb1&#10;PXNPwv2cDIp7eX5a5IBApBgocxc54OaYEfP9w80pHBJpScK4IHA4pNw8sfKMmgBpUkkg4wKkIHkq&#10;NxpmfvfJ+tS9YCxXqeDQwGgDzJPk7UmP9Z7U87drcjkDFNyNp+lAg/gbmmc4NBJ+Tj1p3OM0gHgf&#10;u4/m7UmBhuaQ/wAXzYoJAKccEdaYB2Py04DgdqZuUAlmxTwytGSO/SkAjfeHPam4Pz59qeduelJj&#10;k+lMBpxu/wBWPzpykbO1IRlm+enOUW2hITnPNAxCBk8004yadk7UGO1R87iScY70CJVA2Mcig5wc&#10;FSOKjG3y8kEnP50/d+8HyAZpANdAXQEHB/Sn8CJRjGKTOd3z9+Pal5EmfbmgYhIyeR7005z97vSj&#10;yjcDdbMSc96UbWd/9G2jtQAuRujHlZyfyp+MbsgCmZAEgCDpSDd5I+TPvmgBx/3aaQvy/NSnJVfn&#10;zg00+Zu/1Z69aAFA+UcUdzxTlB5z2oPbmgAHX7tGF2MN46jimEnzPuGn4JDZT8jQApH7xR5QHHHN&#10;IdwJ+ToeM0YIdf3jdKkJYxKCB9aAIlVS3JxkdadxggHPNKB8o9aMAElU5I6UAGBvGDQwIZjt/WmB&#10;gZWURHrxUpyDgrQBHzuX5acAuyQkjPFNyPNf9134pT1YHrigBTu3NhM9Mc0q7/NcNGAAKau4E8t9&#10;adn5TQAhHzS/L3pysCJADx6mk/u/NTQQCfXtxQBIQoiB3c554phPJ6UEKY2BzyaTHzJ24oAUF9z/&#10;ALscU4hvsznqcjimjggb+acfvKd1AAEG5jznAx7UHG+XjmkGOMOaU53/AHB0oAXLeVgsOKb825Mt&#10;nBp34c01vuc+tADZPMLJhyQKc24wY5HFJld4FSsP3S8qaAGEEWUfQmkAb7N8xPWhd/mAkYwemetS&#10;HBIOztQA0Y6gDpS9Gbmk4Ct8lNO7YP3f60AI5O0EJnmgEhAdwJI5p/OBnrRtJhc7BjIoAbldq85N&#10;O42n5hTCigggHmnhT5TYUA59aQAMbRlufpQQ3kqVt1YZ5OelBWQBMxk+tL8uxztbJI70ARnO9fpT&#10;h2we/FIdu8fL+tSIB5bZ4/GgCJwxlUbV6U4A5PPSjj7Qpyepp4JDA7B+JoAYduXIRhk08k81IwQr&#10;2A9qj7H9KAGndt60fwnnPFB92peMdaAAYy+E9KCSBJg845FKfvnBwMelMZTknI5NACqf9Z8gzkU7&#10;kh/lGSKTBz07UpJHUfSgBhWQSRbfX1px3+bIMDOBinHG+P5iPahwMn5hnFAEW2TzE3HJ9c07aRv5&#10;9KdxtwVY5NG4Bm/cd+BmgYigmRTgU4bfPuDjA+tO+VlkPklQBUZHXKnGaAHfLubC/rQep+UknpSE&#10;jj5CT25p5TCA7xk9vSgQ0cLLmFsn3o5zJ8vTFP8AmOzLU0lPMIyPbmgBo96eODwaj43oc88808/c&#10;BKDr60gHgLilATaxJpq43nLUu36UAMYrk+9IFYq2KVwfMA2cgUsbYnb5ccetADgCEUHrijbgscUr&#10;NxJwcgVQnv4Ywy/2O8rEgEK2Sv1oAvjqOARnnmpQf3cnzjoKp29xaSxXgWBUkjI3x7uRnpU2f3hw&#10;O9MAYgsuBwacoxG/yZO6kKt852HjvTkY4kPkgrwOaQCME81sqAcU7B2JllApW2b/ALynIobBtH+T&#10;oRimA38zSfxHikBb5fk6U7cdrZt1z60AAPONtOwhaf5McUw/6tjtOcjil3y7T+4AoAY2N6kE4pyb&#10;jLcEuAoA5pHH7rOec9Keqbo2yCBj1oABt3P+67cUuPkk+T0oAPmEbenSg8Stxz9aAEwcDIyT39KA&#10;RtlO39aX/lm544FR8eScr1NIB2VIBGcg0EsWOCTSDBC/JyacMgn92M9uaAFCsSPk/wDrUMmIyMnp&#10;SbzkA/pS59zQA2NVUucA8U/5iJOhGaYSfl+Wg796bT160AIFAduTT+7fhRgbec0gA3c5oAdxz8tR&#10;kVJzznrTCfnU44pgGAOhOaVkBjc4OfrTlClnBbqfSnEBWXjjHWkAwFRGOT0o+X1pzYOMKPamYk81&#10;TgDimA8bTuxmmsBubIpPmFygKn8KcxfZuERIpAJxj7tNIBNO/ipSGBYhQelACfwkbyMmmsX8w/T8&#10;6d3P0ph3bxyMUASDPzZByPek+bI+U08fdPPNBOEPynrxTAOfcUY60mWLckdKcMbG570gGDrgmnYj&#10;Mn32xim8bl55phY7k/d0ADIv2kMCTxxUoz5cmQOaZkblBPXpTuh+6OaAEON7UY+VvwoOcdKXnBJ4&#10;oATj5qeC+8Mnl8Jzk8Coj/rCPao5k320iF3CsOcHFAEu+MlibmAnPZhingjD4lXGRnFZhttOWxKf&#10;ZroYIwd5yKj3eWlwyPKQqjI5OadhXNdlTZMwk3ZA7dKjGcPlelMs57eWyuWFxDkfwk4qceXsYhhk&#10;9fakMUBtrHacCk42v83pTVaVo5x5hGGHOOtNYt56jbxjk0APzg8de1AYkZOKUL97JGMU0455X2oA&#10;l58rgDAFM3LkjKnFCt8hGw0gWMNKdxzjpQAc7+/NL/C3NJxkU7+GgCMA/wBo/wCqPTrUr4y+GzTc&#10;kN3zQzMC/wC664oAbxvbGadgb5OnOKXA9O1N/i6UAPIXbJ7Cof3vmp82Vz0qRsGNxu5yKQkeSQBz&#10;gYoAdk5NISct8ooGM/e7Uox6UgIyWwcKadl93XjHpRj5vvcg1LkeU/yjmgCPPzffzmnd247VGcA/&#10;c4pwPXtTAcMlXOBgGhhlW+btSADH3j704ngcUgI8YRfmPel/vUEYeQ59KPxoAjJIZxk9qcN2CDnN&#10;OwPLOSMhqedpTpjjigBpPC8jpTSfmekYATx4Bz25qUowt8kE56GgCPjNO52tTOvGRnNSdgSaAEyc&#10;n5jg98Uxgcn5uc1OSgIBnADDpimEDaPnFADAVEZ+XoaTPTmlIGTz1pCAMDGKAH/x9aj3J5rgSLwa&#10;UkgHOeaj2JuJwR75oAsAxl2x+dIwH/PU49aiAO08de1OGdo+UigAzGE4J+tJzvJ4GKccZbIpuOBz&#10;QA4uBxtNBIwnuKTqwyoHHWm/N8wx34oAU/fXil43jjFAH7wjINPAYPjjpQA0YywzzikwNjZIxSng&#10;mmE/MPl70ALl9uBjrQc7xyKUhcvk4G2o8He2PagB56nJoBHlP7U3BzyxJ7005EsfPU80DAk8YXPv&#10;RlirYfHIqT+9wuMU3Zl48Mc5oAMtgk8nHWgHrmnZYyupjxj2qNgwU/ISc9aAHjvxSZGX5Oe1Lhts&#10;vyjOBikAbcd0dAAc5OV/GoimFba5OW6VKxBjIOeW/Kl4B49KBjFXDDLn7tSf3vm700/fPPelGdtA&#10;Dl8rcwbOQOKYx5P1pcnz1JxUbHMmcY4oBjsjKeme9Oz80g+UdO9RHJTngZ61LhFgc7SXKfKM0CFA&#10;AkOX7dc0hA2HHI9abCC0EgL56nHpSpkib9yRg9aAIiAWAK04YGfoKa6yGVNoOAakABC5XH40AOGM&#10;84FISMHDDFB2+WRsySKRQvlMCT1oAU48vIGeaXcduNvFLn5CNgxjimdvegYn8LAgE05dmxgZD1ph&#10;DBeXySaU7RG2V5JoAk4Jc+WKaQN2e4pnzYbAOCPWnA/uTkZJNADsHBORxTTjGM0ZY8FadhfmOee1&#10;AEbY2qOetK20l8OoxjPrTsZPXjHX0poWEszB2z0oARs+XuLcDg0DaY8gnFAUbfvk5NOA5HyigA5w&#10;uAcUgB/eELzxTudrDilDKEYbTQMiw+5vwp2H2y4U9OtNYt5pGGqRSfLYUANUnYwI5NLj5X+UfWj+&#10;Lmja5trkBwORg0ANO4SjgHinDO3pTAs4ADkZxT+negQvOfu8Upxuc47etJk7SKcqqRkg0DIMkzf6&#10;sjHerChNpPmdqcyII5D8pyOOelRcBTxigQ/+AkEHmmnODxRxg4pCRsPy0DFPQ8UoPGM0gPyD6UuQ&#10;UTjB9aAEx1pT0PFGRg4pOwyKAE2kyLweKkGwxyfLURzleaMtgHyu/rQIc2D5eTSfwv07d6CCYj6Z&#10;p4T5Sdozjg5oAYCBK+Iu35U4sfIPANNZSGPPJpuBxxQA8bigO0delNYHzo8E470u0iDhm9qBnYAW&#10;/GgAflQPKP51GCQ7AqMHFSfwgZobACn3oAXjB560cbck80nO4DHWmnd520wnB70DA5JjyM4PrS8H&#10;IP507HFNYNQAo2buho/v5FJ26Uv93igBCOD0pB/rBxRhsgECpFx5p47UAFMYHeeacT+9Ye9J26UA&#10;N6M2fanDkS4B4xzikx8x6A+tP3HYwEY6UAN4zSHo3rQT05FLgYOVoABjf9/PHI9KMDMuM+1Chdzc&#10;c4pT24oAYPv/AIU7HJo4y2TQMc4bINAFEY8xPnPuMUuF8zjuaiUt5j8jp3p6uwkIMJOAeaq4C523&#10;IwAOOabIVFt/q885zVVvPa4dgjKN3SrSfdjDcgDoaLgQLeWiqqvHIFB4O2p1e3kSd4izKe/p+FMk&#10;WLZN/osXT0qG1DL9oIjwC3TtTAtZ+UYXPrQS2wcd6d2Bz0pCx+1RDy85HpQA0tm4j6e9K6qZAcNw&#10;PWnFRsb92OopOMAFSaAJV2i3b5RUZIJI9qOcNx26VGd20nyjnPWgByjGBz1pG3ecvA5FP/5Zj95k&#10;96Q/eFACYTzCcnNDDgfJ1o7dKk+Xn2oAj/u/PTvmwwwecUoUFnB7Chm+V8Y4oAa3G04GKAVAJK96&#10;erQmIBoz3xUTEb1xjBNAEuBtRvWmc7utKP8AVH58D0pAAXxnt1oAaxwNwAPy8imqX5PlcdqlK/LI&#10;SwwDxRl96/IoAWgCPrnikGQDz1qYqSWwh96ZsImHHOPWgBpLBhwKCHzH8p96kAGeVI96Tjzm/eE4&#10;HWgCNg/nnapIxzTuMde1OOdg+elKAqeo4oAapG1iOtPOdo57c1AAyjGc80/JwOD0oAUgdMU3A3da&#10;XnNL3agBRjc3YEUzgbiB/FQDmYBpMDb6U5RHggszE9CBQApdTGv7rnNLnITlR+NNby9iDzjnPpSM&#10;UKQna2R0NAhOftEnQrtpVx1FH/LPIPFHO3kD3oGL1HKHryaQsvmEKp6d6D80Ug5xkYpu1xcY2Dgd&#10;aAHcYY7evWmBiJE2rUoHD/hSEck7frQAhY55Zc/Wk9PnGaUohDcHr603C+YDnpQIc27bLiLPAqLL&#10;CRQYsDFSk8PyR0qP5/OGEzxzQA4b/KuB9mznHOaUZwPpUu4fZfvHryKjy+COCKBkQ8w3LMFO2n/8&#10;BpCG8yIhiMN0FOb/AFnQAGgA/CkGM8Gj+E8cU8KvPzHpQIjxlwfMwMc+9G1NgIcnnmkfhhhc8etN&#10;GcZ8vHPSgA4+1RAqcU7P74gOQPpSjHzHAwKYrEs/7rjPWgB3GBx+NAYGaJWzil42H5qbnHIxQBJ8&#10;nmyfL24pp5ib5h14poZvKfC5pe+dnOOaAGZk3LwAAKAy44Q05wpjX/e6UoHyNjaMCgBCeBx3prZ8&#10;wY4yKMfLz607A83BI4UUANUnf1NO4KNyAMUzjzDx0NGDkgjr1oAnGDaMBtxjtVfCbj704MwiKiPP&#10;tTgD5b5wTxQIAyhD8vHuaVjD5TblGR71CwYxtjtTY0Hlzb8scjnNAxruuRtiPTimiRwR+4Jq0I4t&#10;p/djgUny5H7paegiFZQ24fZSuemaeQcrkdqeQuciFQPSg7c8mkAoIBAOOvHFOJBABK49zUfy719K&#10;RwhIGGx9aAJeN7HbTTjaPl/WgH90PkPSl75PTNAxmxMAiQ5qQdD83FNIO5sU/uPnA4oAZlNoO78z&#10;S/LheO1MK4dzngUhb7nzcUATgfuiMdqbtcKx2Z/GowXw+E7+tL85z856dKAHqU8z7o/OnEkhhgAA&#10;1CqkM2VH507LByfLFACncZkBWnMpDEYzxTc8lunPTFP3gxdOc0DG84XOMCmmRcyLwDjiklztXCZB&#10;qNYH83eZCRj7tMBk90oNhCINzM/5VZOfKj+XqoqHyoheIxhGQOKmG/zcbWx6mh2EKdxhxsHPvR8u&#10;w8inYOCcDH1pCDzmkMav+tTjIp/ykj5hzTeAFAalAG880wHAdeKaRgP+7OcetOI4HYZprEbzzSAb&#10;zvQFOtBxvIPTFKQQDUwRDZ7mkHNMCDP7viInmnY/cIc8imHIBGaVW4OVpALhtyjOeeaVlBDAD0oO&#10;MLhgfUUmDv6UxDe68dqAPk5/OngKQcg9aCP3jcelIY0b9x/djApT5gViUwO1OIYRS9SMig825/eA&#10;4H5UAQK0vnLttsHPepvm2NlSDigE/ZkG0ZHQ0Bn/AHoIzxQBGfM2H5B1604Z29e1Jg/3uM804AA8&#10;MTQAq43k7OMUFYsAhQfmpMHdjFIdwcjYPwoEL/yyOO5puOH454qQBfmzLgVGxXd1zQMUH51OBwKd&#10;1A+aowVYEiMhc0//AJZtgGgQuF2H91yR1qPbGRICP1oy+5Qwxx19aXbFg/KSc0wGEfOuFGMdKeP9&#10;WtGD837s+1DdAAMnuKAFJHlOCg60HYQg5+gppB8ph5QPNLu5UiMZxQAxlBeTMfyjrzzTlFt9nYqV&#10;68jPNKm0vypAJ96R4ow0pED8nsaAHnbzxngUzdgH91nI4FOAOzrSbV3x880AMy4RcqOtLngHI+tO&#10;IOXHldDxTCDlsx+negB3OOlOOdkeVGM8UwZ2j5eKCWzGMcUASHGTllHy9KYgiEvKADPJpPk3Nxgn&#10;3pdoyOevakA87CWIXqfWm5+Qcd6cu0EjgU0g5bCmgBoxgnYPzpw5yDGQO1NdGJjO3gHpU5YEJwBh&#10;aAE4Af5BTgE+zsQ4qM/dPNNCL5o/0g8jtTC4q4LvgdvWnAHyT+vNIqANKQw/OnY+/wAnpQA043H9&#10;3+tAP3/lHTg0YHl8SZOeRTTu81QENICQ/wCobqTTCQbZMrznmnDPPGMU05CzZQkmmAu5QVBIpPky&#10;2FPNNChlJwacBwORmgQuMg/LSYUIOtL60hJ39OKQC+tKATEwx1o/hpv77zM7DgD86AHHeHUGEYx6&#10;0hPzYxSHlRyfeghsscDigQ704+lPAjw3Az2qHLeYo2jFKeZh8nQetADjnP3AB9aZwAMgfWpQPkk6&#10;01hwuVPAoAYPvqdvFTYQq5XHtUWF3d/pTxnyjx3oAQBdwz6U0Bd0n7vvTiFJOc8EUpGHXp09aAG8&#10;9AKaC4mbHBxUi7d7fMRx0pqh/OkOfpQA4Fuc0gGRnjA60vO5jmgbdjZQ/WgBCr7QQhxSjPmEEDOK&#10;CSVGACAwpjgrqMBG7BXpQAp4dRt60wKBITtHXnmptqmc9evShgoPKk0AG0mMnjGOlRHd54/djGKl&#10;zwRzj0owvzHNAxI2CpNm2Oex60zHzgkcFqkG/Y+0qPc1GRg/fOe9Ah58r7V/EARVe4B2XQRmJMZH&#10;Sphkofl4py5BBXJz7U0wscTHD4gh8Q7YBMI3lJbcc4966q3jvFhhEmpSSHucYq+NglLeUu4ilL4D&#10;AqmTTlK4LREGGEjZRu1H7zzI8Jkd6c7MyYIGM07OIeEznFSBGM7zlqXuOKC373/VY+WgEdc0ANz9&#10;/j0pT/rVBft1pxGQeOKay56GgBMfOMDPNSKow43KOOtRAPxz0NS4Zv48ADrQBF5c4nciTjuc07a+&#10;GJWlHmBpgeeeOaTLHHzHpQAink8cUh2/MDHnnipApETex5pnHmucckUAKpwzLtH0p4+8eajKsFzu&#10;ySefagFhvyvzUASkRmNywyccVHxkALS/8szQp5ciJvrTAb+881flG3FPDJyBbd+tB6dePSkxycDt&#10;SAHb5HIVQAKjQgxA+W3WnGNSRyevSpAMKwwMYoAYM7m+TuMc075dx+XPpTgBlvmFHTPNAERxtOEP&#10;50m2UnIhGAeVPepCPlNBOCPmoAGbMCgWeABSbmwMP19fapcg2j/IvDdKD5ezHlg8cUAQ75Q3/HiD&#10;z1pxzz8o+lOIGW+SkwAxOKAGndx8tG3Ib5wMinEf63j0oIXZ15P6UAMVZQz/ADDp60ozsbIAx71K&#10;NotzmVSe/NQsFLNywoAXKkHinAcGmAKDwTTuMNzQAEDnCnmj5fMiOQaUlgkZVFIzyKhZpftMn+jA&#10;DAoAmJ/esdg6UYG37xpACbduRx2o+fcvzDpQA058xflpTnb0/GlIGOp9qT5t+RJgdx60AKM/Jmn8&#10;7jTSFB4Y0mRuNACkKSTg80nHmZKnA96XnaflprZLd/pTAXJIb5fpUQWTqX4zUoB2P8/6UD7v3Ccm&#10;gBFDB2O3tS9xkHGfWnN0PTpSfLg0ANmVPs8ZDMTu6CngARx/vT90cGlBOHXHUUjEiF+ASDQAhUlt&#10;wUYA55pAi4Y7j1pu+UOB9lzx0zUgYbR+65xyKLgNIOD8lKpbZIDinjZhxvXOKiJ/eDAoYDsjYxCD&#10;PajjaPlpeNpoOSetIQmB60uOopVH+s7Y7etMMn7w/uWJJ/KmMeAC7fJSEHDAxjgjHNIeM/Sl554o&#10;AYRmM/uz0pUaNUIMIp3OMZpMAsKAEUguxAbrzmnDG/7v60b+MeRx2oO7axwMgUAKM+Wwx3pPkCkF&#10;OCeM1EhYyNlWHP51YXy95LNkkfL7UAC7dj/Kv51GQpP3aazIbuIJA3GdxzxUi52NkD6UhCH7p/cD&#10;gDGKQj5VJjBP1pf7/wAn60YXy0yT16ZpjE5CE+WB/WlH3VpT/q2+TPHrSDOD3pAOTH2mTkcJ0pnz&#10;7uY1GWOMGncbR8v1o4wBz7UAGePugHvSfwY5pdrYUiPj1zQwbb9wc+9ACDA2gRr15qQknP0qILhj&#10;wTTxjPSgAU/KPk70nOB8tO7Gj5eCTQA0joNn60ozkc0/ahQ4lPuMUhVfmwx4oAcqggZPHOTTSFAX&#10;ac8+tNUtvIxxinjGw5U8CgBSOV+lNH8WEPtQcbTzTk24J3HOaAGgAMCqKDS8bySD1pT944NIc8k8&#10;/hQA7ahiY7CcHj2qMlt/MXanANswGIpxX5Tk/jQAwFzGcIOKQ5DD5O3rUiALG53UpC/MfM5zQAz2&#10;pvccU/ndjPGaDt+fBOQRQAnYnFHGV46UpzvIyOlHylXy4zkUAKQ/lv8AKCBio8Zfqaly4YLhecZG&#10;aCo3NicAgdPWgBCi7eLlc8Z9qD5fzfvST9aUr+7TLnIFJhcngHgUANzSjBz9KMDB4peNpFADQuJM&#10;4570vOwn39af/G3y9umaRRHgkrjDdM0ANPLc0m7DAbetOO4yyHaAuOlHHYUAL82AdhxTe6cnvUuG&#10;MByFGOlMIYDpQAnOfu0ZbJG84PagZy2WpWUmNzzgUgBQPl+cc+9O+XYPr1qJQCj8cdqXD9k/CgCT&#10;cxTBUUxs+VkAcmkHmc5QYFOP3eh6cCi4CAfIp29qTo2Nh6etIpYrJmPAzT+44ouAwBi7fIBxxRtP&#10;OSfzp4HLEZo+bdJknqKAHLgJwKY5O0U7HsKcyjb1Ge9AFYlsYKDGakBPy4HFLhcdBS4HZaAGEnev&#10;yDH1qUbTEcqetMx8pOz9aUdfu0AOHVuPpTcN8+GHtSj+LsKM5bpQA5R8q8dqTCDcdh59TR2Py0n8&#10;ZyO1AExERhzuGcdKrMXVSRGD83ApwxliFNP98UgGFnIHyADbSBiVUeX+tOAOQeOvT1qQjAGEGfSg&#10;BgA80jI6UmVEz8Z59aQqfPzls59aY6ObgENigCcsp+6jDj1qPYNoJOTmpBHj7zHOBRxvb5TmgBDt&#10;yvycUEfe44pG++Pl7U5Ax/iA+tACMAYxyetG5iEBU+1OYfSmEdeOlAD/AJi7ZPakCqZXJc05jiw5&#10;A3bhil+UA/KclRQAv7vyJAEGWQ8k9Kz9PtbeC816VpDJJcSjcW5Cgegq4eWB8vAB9alO0pwvbmk0&#10;O9ijBZ2kfirWrlCwa42eZzxx7VfkKb7jAGMDFAMQtz8/zbulNblSNvYcUxDdz7P9X9eaRv8AUEbP&#10;4vWngLsPBxSlckEMAMUARc5GI2/OpBv2vlTzT0+7JwCPSmk/Mvyc56UwFBGz7uMdaTsSBTXGfMHT&#10;GO9SDH2eTI7UXATooNLz5cmAKYMfN6cU7A+bmgBBnBJiGSKf8pRuGA9qTB2scCmnOfumgBSSFJAJ&#10;5pvzZk+Ukn3p/tt70uMupwMCkAigZA6etK2wq37vtSEnc/7rA7c0Hbg9KAEjGFYFSfSk+bMnHeg7&#10;hImJfqtPO0QSHHIFAEcYLSNlQB6k1IQA7/L3qMFvKB3tj2qRGVo5gY+g4NACd2+Wm9CMDtSn7ppe&#10;Nj8+lAAPuNxR8uAM0vGTzxSHHpQAdzxTvlCvlASelJ/y7nCg4bk0H75+XsO9ADCxMnCDg85qR8/Y&#10;wNoLY61Gyruk5GOKUCVhkKcAc80AIhIUKcZqTPB+elKReQxMoB9KaMfMaYC/xA0hLYGH4z0puYy+&#10;CGyKU8huKQCHAYBywOOMU4H9y+Fzz61Gd+xhsByeppRu2kA85oAkIPpjjmkKjP3qQ7gVye/NDkBS&#10;cHAFAAT8pypp2TtGW69OKjVg4zt6NTg4M0mRkDpQwH/LkY59TTWDeWTxjNKep44pOd5yxx3oATI3&#10;r8opeNx+bvSELtk+XgEcUEDepV+COlAAy/vkOOnWhim5CJF6c5PSpQFMcmXwMdPWqjQoS/7xsE+t&#10;AEuRtcrPGwyMjNSjBRsHsKpx22y7lYTuRjoTVrI3j1xQwE/jHy0DBAOTweKGJ3E+lKCdpoAU7Mcw&#10;KSKYvkG21MiGLIAwD3pT9081DJErRkCVxyKEJnPXto8nibw4LW6kg/eE3m08MB0rqEX/AEdsMeFU&#10;ZPtUaRQJ8wj+ckbjmpiTm4weMDNNsBeAMYHI5prIcHA49aQkfvPk9KafM6fa8A9sUhi/N++HGMDm&#10;k2rgHeSc8e1Kf4vwo/vZoAXLYORUQ3m5Y+Wx5qQkYcY9KQBt/GaAH/wj5aOMD92T75pzY2KePcUz&#10;I8xuKABv9W/ycmmKXCEFuSakPIqPYv2hm3nmgCUE46AUYO1+lPCoYyPMoIAHBPvQBFn5lGOM04dK&#10;YwI6DtSDcXb93260ASj7p4owdw4OKjG7DEg9egqQOqg4B+73pANGPm+Q80715poyUk5HvSE/N1oA&#10;cNuG55pg6JxxSZBuAC+ABT/lzQAfwMNnP1pCX3yDyuwxRj53+X0p3PzkZ6UAR/NulzHgcUpxu6E8&#10;U4q2wnacUoA+ce1ACfwyfu/TvR83TbSgDacU8Y8s5AyTQBAwk2k5H3eKkjaYWaB5c5PSncDfwe1Q&#10;nPmMRk+goAk+X5uBRgcHP0puTubjsKarA3GMNmgBx5J+YGjOEHyd6XADyn36UcZPFAD8Dy855xTG&#10;bP8ACOlNO/zBh+M80/jMnzk9O1ADf4W5FBx8nPrRwSSBnHUZoPU8fhQAHqoz3pcYl/1gxik43daX&#10;AKvknrwKAHfL5efO5PbFMIBbG/HNIcf3OgpefL+7z3oADwzDdnI4o7MM0h6j5jRk72G3vQAnc9aM&#10;njr9aCPmOCaX5hnOKAEOdx+Xmk7nipONhORSMEwPnye1ACA/KeKUAbXO8dOKZnk8Uhzu+8aAH4OR&#10;8wNGF/HtSADPXjNOyoZv3WRQMaduX+YdqjO7C4PfrTyF3saMHJOaAHqTsYGIH5etMBO7leMnAp3/&#10;ACxf58UgVcsRz70AO454ppyRyOKac4Hy035t45/+vQAjfcmyvQjFLztT5e1Ljhv5U7AywFAxiEEy&#10;HBHNScbTxTMcNxSk53YU0CA5z0o+Xc3POKXMZyDn3ppKb3xE2e1IBwxg9BzSH7wOPxpP4z8hp4C5&#10;bJpiIyAJSQpzj1pA7YlGwckU5sB1HbNNKgu3PpQMlBYIowuMc0hPCjI60w7scL+tNxxyv60DJc/d&#10;O3mgAeST5y+4pg3bW+QEUbIy4O1s/WgAy/lph+DQN+HzAcAcHNOwATwPanYcq/I96AIzyANn60oA&#10;2Y2j2pT1BB6dqd8ux8JzigBmOOlJjheKDu8rmM9emaXLBf8AVN170ALghcEg0p2qmNxJNRFiZG+T&#10;pingnecLztoAUZ2jgimnAlhAh+Unk09d32Z8uPvUw5LDqcDpQBIQu44j70EjfJmIZwMHPSgY2Sew&#10;phJz15IoATg7yqsefmJoP3R8hpvPkYJI+boO9PG7YAQSMdaQwHUnHak/gOG604EYkG7ilATDASZ5&#10;oEMBO7OKeD8h46+9NZeelM+tMZJklxlT+JpxHBBQfWov3nnKAPlApxLb2yp/OgBDjeOKcM7W+Qge&#10;tIc7fxo5x1NAC87sZNN5yad+FN/iHNAg+bPQY7nNNZk82MYyc9jTiuY2OMAdvWkUKGJ8rn1zQA45&#10;4+SjdhRkqPSnEHPTjvUZALyAxk4x3oAfu/ephBjFO4waQAbV+UYx0oOfMBx/9egBDnevPFHzbZOP&#10;Skwd7DbxTu55oAarES4IPIo3HemC2M04L8pO0U3vxH9aAHEghsk0q4KyYX6Uny+WwzRkgsVTIAoA&#10;UEgAFDzTWILf6s0ozvYtGPrQc7n+X070AA75pvc896Xt1ppxu4GaAHkrsY7R1p4YBP8AVDGKRkjV&#10;bXDrz70HaEk57UDIyxLR/u8Ak5o53DrSjovHAPSk5Mkw2H25oAd8ueM80nYDFMRZPtDqecd6U4Eo&#10;BHIz+NADudxp2OvNM+fYflPXpTqAEJ+V/wB3+NAx8mRg0HORxxUg2C3kJFADGB2kcfnTMHnijnfL&#10;6elOYfMfmoAYADIwLNnHWncbRn86afZAAD+JpR95TuoAfxtPy1CxbzSMcVPxtPFRnPmnNADlzsHy&#10;/XmgY54GKQkBuTSkp8+HHTpQBnMAJ1wTk1YGwQv8iFsd6iP+uGUIOPSjA3D96xJ9qoQ7cNrEN26Y&#10;pEZdpJj4oI5xkU9FTYNzjrQAxthBIXgCmgKIiMDrTzsEzr39KXauzBz1pjI8/vcBu1SZk8hv3a5U&#10;+lAVBI/JpBxuAoATLFs7ccUvGw8ik7rzSj/Wc4HpQAfNnjNLzslw3OBQTiRhkY9aMnDcgDHWgCFt&#10;2xPlJ55qQcjOMACg4wvz8nrR8uxeeuaAG/LvH7xT6UZbH3aaIoxcbtxz25pfmE5OO3rQA5i+JMRH&#10;O2qIN8Hc/Z8gvz9K0AX+T5R1p2eG+XqKAIh92PCj7vTHSk+fJ+U5pxzwNvGaXOccD2oAcEJJLR7Q&#10;B2NR7jvIyDjpxTjnHVs/WossJm+Tk0ASg8DrzTfn88fMOozQPM3nOQPpTwBs5Bwe9AC5kCXIA/hF&#10;QAvjlyeetT9l+Y00gckKPpQAZY4/eDp6UnR2Oz9aOfMPy8YoABmiBOAc80ALxgUZO4gBSO5p2E+U&#10;bieetREHLDB68UAOwu4HPNB25PPenALtOWNISMqNn40AM+bfyop2EKn5yOaXHy9KQkeYuExmgQwg&#10;FxxmlBkDPiHHoaeAMH5qA2HQdy1ABg4OQM461F6DAPpUkrgTIu05IpBgtHk9+KBgQeRntTQQAQc5&#10;zxT88zAxenNIwXC+tACHOGG2mAOHkyDzjvT/AO7zS87mO2gBwONx3CmnOZOaiz+9IJGMVKOnSgCM&#10;b9y5Y8GnY/dMcqcHpTux55prZwBuxQAAggELSZYS5UjJPelxz1owMjgUAHzeYcxg5NLk7uAMUY5X&#10;ml7E0ANJG7p2pw+6eRxTWAyOaTB8nHlk80AIxHmKDmmljlsA04g+cnsKdJs2x4Xk0CIzgqTkZyKm&#10;UEwNkYGKiKgxSHtjiphvFnECxOD1oAhI4b5jxQu3ysbQeetKf9YRtPI9ab/E3b0oAf8AJ8/ykZHW&#10;mAjI4pe54pr7eDxnFAEild7ERkcUrY29BVEPem7QLD8u7g1cOFjw3XAoAQ4JHyilG0JN1zgVGSKY&#10;zHdGNpyT1oETdnzgmkwhgJDEnNNGcjk5p2T5hIjxxQMFHz4wP8KcSgDfNQP9VPlwBj1pi4LEAA+9&#10;ACLzKTipDwsn+7SZXJGBkUzcNyjByTxQAikHjPWnnIY84oGRIxGKYzPuGUGPWgCTIIHznP0pP4Tx&#10;Tdw28LkkcUqk7VyMcmgAIO/7jHjrSEpuY7R71MG/cyAqMHvUTqArYXvQAc4+6OKQ5/u8Uq4/vUvp&#10;z9KBBkEL830pO9DAiCQ+TnJHPpQAM8rgbaBjj91qaS208AijLb8bM80rEAt+GMUANPQDOM0gUY+4&#10;OKcP9aw/2adhtykpxmgAVG81SIwcd80jfKW3c89qUMyvIDK3SjOZd2wjjvQA7HP3uMUnc8UmTuwV&#10;7U8AeW/OD296BjWU4X5s46ioz5flgZzk9xUhHB+Y80mBjO1aAFXG1eOaeWwH4IqPA3An0pCXDZ2c&#10;dqAFyxZTsFOGcn5x+VRhv3ikxZYntUhz5RbaM5oAQsfMIyecUpGQ2G5xTCD5i5XtTxnMgx2HNADQ&#10;JfJU/ZxgNyakcYicjBAUUAkxMpQ4J60o8ry5AWPTigCurht4wcg9DQd32mPrwfSp9sQUAIuPWmn/&#10;AFn+rFACE/MPlGBSEvjBJxTyMkfJ+tBEflkl/wABTAiON6YFPAHPNOAUoNrjrTTgJJmM9uc0ANw/&#10;mfdHBp7ZweR0pmFyeetOwpTqetIBMqcYNO/vcelN2rkDHelZo1EYIznpTAazNtbCGkHIPBxmlb5v&#10;LyhHFOwAKAHjZtTMgHy8Uz+OQ01lcuMLRtYXBzKAMc0AKfu0i52uMd6k+XB+YVHg7ycnHrikA7JD&#10;oR36ilz8zEtQOv3v0pChIX94vWgQnG1vkpDyetPZTsVSwJ9qacKhJxwKBic5GF60h8wTHjH9aTzG&#10;KSf6N1PFG49x+OaYCnOG46UDHPJ/KngoVwU701txkyCAPpQICf3ifP8ApQA3ny/J/wDXoxy+SPrT&#10;+ArDAxjrmkMAPkcljxSDbkfNRgeWAGowMHimAEZQEFcBqcxc7RuAAHpUXBbo2PY05T8vSgQ3Lb5P&#10;lOPWk3KU4FScb+nFKFBlU+SMevpQAxSQykU7HzHjnNIcbpBt78UDGRzQA4KfNII7dajYHzH+U9eK&#10;l52jqaY2/cDsoCxG0bnaflqRA2ACRkCm9nBY9qUHBJ45pANI/fSfJ39aAXMswKADjBzSnlhx1NGO&#10;D8lMQ7IAwMnPtQFbYxI+tOGwQSZznPFNJb5s+1IYd6UYwT6UnOF5FByNreZgd+KADC4YgHJpFJye&#10;ecU7gxse2KYpBIpgPwMN8ozSd85p5A2j5jmk9eKAI9xF3H8xwQaf1UEKeBSAkSr8qnmpSR858tR0&#10;ouAwbfJeoifk4BxTjv8AMcbetKoj3LkkCkIjBO4YFP8Amy/yenenkL5oA9eKHACudh6UAM+bLfIO&#10;MU/Lsp+fAHaowyny+DzTskSJiM8mgBc8jimEqGbMTVL60zqQNo+tAhQIdqHJz9aXjL+9M44+WgFs&#10;nKEUDJCwDD5TQSTk5pqqCzDP40mHxIeMA/nQIeoBZQcfWnkL5LDcp/Goz9wYJyRTQo2Nw2c+tMBx&#10;z5Wc87TTEEhUtz171IcYHApQfk6UgGj/AK50HGOtKcbfvU0gkrQAhZN2PLOTR8xZsxenepcReWct&#10;zjikAYgkR9DQAn8TjYBx1pzEGMj5OCKikzvX92enrTcLtkPl9cYoAeSBKCAORzSkvhj5RJ4qIAlO&#10;VI5qQGbcPmUDFAB83mYKDgUp6etKAcE7gT3NKFYxyN8uB70AMLYC4QnPX2pwIKngdKaR1pSD9jT9&#10;0rfNwQelADTkFQDQjnzmUp9KVg3y5AztFJzu+6Ae1AD23hyFjycjvUb5yuQM4qQYDnLnJFRnaTyD&#10;zQA5MlT8g4pcnaaau0jhjSnhgcdqAEYZySBwKBjZkYFNIzMRubBFO/gANADh5nmxjy12jqabIkhm&#10;jZZAEHUUc/L8zU4lsdcDFAEZ3iNMjJNKA5U845p/ybf9ZkUmWCORHmgAC4LZ5P1ocHamJl6+tN53&#10;LknJ/SlIBUjmgB+D9nYYOCOajyMjjBp+4CIrt57UwBhK28rmgB5ztPAxTSOTgU7/AJZjnn0p2V8r&#10;JfGKAIznI4pckKwwAKccYUbzyPSm4O1sjtQAoAEZODSAnngY9aBnbyKUj5G55xQAm4CM5JNMBJDH&#10;aR81PUcjMnFPIGw/LjFAEWevFOBGxh70uAdpoCgRsd3NAB3XnvTGC/bFU5zjinkD5cGhdougSO3W&#10;gBMHzZAUPTr609cbH+T6GkPLE5HJo+Xy34oAbg725PXmlY/Iw8vnI70DJEhAyOKPl3N8vWgAx987&#10;D0HemSEc4jPapB3owN3NAEQA5yDyPWg7t/CD86lwMfyo2YiJKd+OaAGDO7mJqeFRjzcYGKcuPLNR&#10;MDjhD1oAkKoEIEufek48o56+tNQAZG/060/vyAKAAhVt5iWUDHXNRqEaPLM4XPHvTikTuu7PHvUL&#10;+abhlU7QANuBQBIfYfrTS377AWnBMRLmUlu9Ox0+UfWmAuSW5A4HFMYDDHIqVRkOSOgqq8UzTghy&#10;Fz60AOzJvXGcH3qTnPI5xT1QCEfMDgetIQMHAOO1ADRvMbfIoOfWlH8WZOKFUYYmUk56UMOR84Gf&#10;0oAGK5QAnnqajPnb+IO/eptu1mG7sKUH5TlfxzQAwCTy23AZzSqYzHKuwZz1p5XMS/vT75pgWFW+&#10;62TQAhxuUZHTvTuMv1HSlcQ/u1yS3b2o56bRkdaAGFfkkOwce9RtvHlYHy55FSMy7m/d/Nj14oXc&#10;UyV5J4oATI2HnFGPkYhuc+tShPlwwB54phRQ564zQAHpESvH1qZRAIySnOeDUGRvHyHg+tBPP3P1&#10;oARyTdDCjGRil48w04AAE4pSU3NgAe9ADR95uKVT8g5BOelA6DPWkIO7OaQAQdqnbn5qXPP4Uufl&#10;I29qDnYcRDPHemIBswuBSHO5wNpwKBgMg+Xn3ox+9JMfbg5oGIOkn7oc96UDBf8ACl49adhsHK/Q&#10;0CG/hTDjzB1ORT8HcBSgEyr8nI70DE7UnOTxTsEMw3DFIMe1IA4wuRRkEHkU1sh8HGaUD5mYx9B2&#10;NAATJuTaTyaRgcjJ6U7+LpScbjnP1oAfj5AcZ4qM53gZqUdD83NR5bzcGMDnANACc7ulKcc5FP2q&#10;IFyvPrUR3CRPkPXrQBKuAj4Zc5ppzuXC5pAF3sdwzin9+goAVQoLGmboxPJkjrxT+5qNkUhcp3oA&#10;UlvNTEYxTsZWT5TjigZ2r8h4FPz8r5XtQAzovQUnfOaO5po3b3+YYoAmBby87AcGhmJXG3gdKMEo&#10;1NYMSPmA+agBvcjFKD+8PyHipCuE+8Pu0wZ2jj8aAJD/AMerHYCe9RgtyAgppP71Bk571KCFYMfS&#10;gCNs+pzjrTmjP2OR1dgeKHAJY54Jp4P+jkc0AQojnymaZsg8jNTsFBkw3JA60hzvFNY8BiO1AA2P&#10;m49KMkB8IO3em91wv60v8H3aAH8mNTgdORTR91jnvS9zzS4byc7h16UALx83y80zaCz84NNJYufm&#10;x6Yp204HJB9aAJB/qMdwKjGMdqXBDDLZpuRvXp1oAkB+Q4c/SmAkhhk/nT2K7Pug/jUYADk47UgJ&#10;AFIbI/WkLEJjjFKMHy93FKyr5jE8YHamBGuC/XAzUjHng1EMYbC9+Kdk7j8h/OkApySeaac5xind&#10;/eg43529qAD5dn3aTnPSm8Yf5B2xT+MDK0APTiFjlcimE5boOtBxuHBzj16U0h8t+7xjvQA75RnA&#10;NI2dxPPApOecijI5+X9aAAY5pRjYTtpw2hQSmTnpSkAhztAFIBvGRS84J2D86aCdxG3txSgt9mlH&#10;lDOeKYD/AOHkD86CeDiAEYpmGKnMjfSnAYA+fnHSkAzPynilCZdszY4p3/AaBjINAC7QpXEimjDb&#10;x3ApuBnvTxjcxMQ596BjlCmRsyADH5UzjzHI5NNfOZVVPmI45pUSRbeItNlj1HpQA75gjnYCc+tN&#10;YgImWP0oJbc3yk4xSSAMCCByaAF+bePmNOGQ7Z60qIwikyDgAYNMIOHy+elACkfO3y96Rx+6b5j1&#10;FABJTnvUknl7VGRnjoaBEag7T+9H1zS468/jR8oidc5NLhPLXMrZPTigBCuVfg5ApwH7rBIJ7GgZ&#10;+XLiggBZGEfOeeaAA9aO7UzLGRhswMcGnjGaADYux+TxTh90DDHJ600/cPHNAJ8xegoAU55+XtSL&#10;5gz85p3G2Tv6U5CSWOAKAFXHlNkZOaazEMT5AOPeg4yORSjHzHvQBEOXdgx5qT+FvWlw2ZOAABTA&#10;ck8d6AFP3fu07+E0DGBxSfN5p4PtQArE4PNBP7rO8ZpTt2nLCmqI+SH5+tAD1wWP86Q9G5OAaaeC&#10;OB+dNJPlk4A5oAfkb1APFB/j49KaSMj5O1O/hNAEf7z7SpCDgUrnLABW57U75tyESEHmlA5ycUAK&#10;CottoQEgc5FNU4zhQKlYJ5LYxk1Cfv8A3aAFwd7HIxnmntja2Dxim87ThBRzt5YfWgATqnB6059v&#10;mN9OKZkYUZJ+b0p4wd2R0HWgAA6gKevrS/3vm70nfqaX+E0ARtgzOQO3elSR8viL8KawO8A+tSjA&#10;BHy9aAGMMxzZQk7h3po37lHl8Yp5B3AbaU53n5TQA1QrXMmRgDFSERiVsYx9aQKOc+vNKUiMpy7A&#10;EDnNADSFw3TtTe7fhSlWEyhSpA6mkcqHbLnOBjFACOQIt28E7hgVKjEw3e6IAgDFQ8HYdpxj1qUE&#10;4PA+tADGLBThBjNTRhCrZxnbxUfHejcN6kNQAMT5mB2NL/eNNJG/73SkJJ3fJxnrQA8nhvkFINvz&#10;DikG7K8mpkVfKkJkGe1AEZpmXDN8gqQY2nL96UBSfvY96AG5bAyvIpflww/KhiScb+/pTMgPgp1P&#10;BoAaSgkGQeacMc4pZEWRQoGPekCkYBXoMUALg5Py0nz7DTgG3Jwcd6e33gQRQBFht4Iif60RSRB7&#10;8MJN2RipRJ/o8oCY9sUzAJ3GMZoAacGRsjvRlRDPk5JIxR/EKcMbW+UUAKAvkA9z05pi/wCtfcD7&#10;cU4gAt1pMuSBhcetAC4/eHgdadxucCX04qM/6tgZOc8U0MwlAKntQBMdu2T5/SkIHnLjPSnbf3T4&#10;cVExZbmMNLyaAJMHnCjgU0Z83Oc8jFKWz6c0o+83yjtSAk+XzmPqOlR/8tH+tIx+6S5pBQA71o48&#10;iTMuBSHO3rzSg/fzH2oATgLwBUR3/aOVHJ646VJzubK9xTgBtPyCmADPzDim8c4GcU49OetNyd44&#10;AoAArb3fj2FHOWyuD6VLjKvlvSmHO4cdqQC5PzfLmmFmy428UuT83J7UHOF4FADw7/Z8DHvUWcM+&#10;eOePekOeBt7UAKc7twI6UAPycUu7/apSFwMPmmnrQApPJ+anDG8ZfHFM5yv40c4IxQApA818KcZp&#10;uF3tjH5UpLbAT2pu6QsMxj3NAEnG3rSHHzetJ3fjtSYPlnNABzluKXkdx1pueU471LhSoJJz2oAa&#10;M/6ViPbnGKBncenFNJkwctgfSnY+UcDFADOSJOmd1BP3QGzjrSnv8tMyeeKAHnGG+XtSqVKv+8Ax&#10;UZYEMNx6VEm7znHHSgCY5yRjvSnPldCRmkJG35mp4D7FYEAUAIM/L2oOQT8wppzubqeaCRsOUII6&#10;UADcRvnOB6CgGMwtjpimo5JkG9eR0I60442/6tRQMYpBZsgipsLskOB0FMVV83GccelOw+ZMOo96&#10;AE4z94Zoydr/ADVGFbzW/fZPenHO05XvQA7Cepppzubg9qPm3DHTHSk5z900AHzAtlTTuelNO/zi&#10;SaP4VJPNAIeAOBuFNbILU5vL2t84yVGKi5wck0hofgYJzz9aTJ3N81NxytRMZP3pCnG7kZpiJc99&#10;2cmhjhDigCM2hJcg46ChcfMdh7UACnLuDGBx1pTuKDkHntTyAUHNNUYL/Ke1ACc47UqldzE46jvT&#10;ScMRsye1AUMQcjA60ASuY+SIxnNM4w1Id4kOIQR65pvz7j+7xQAo27h8p/Ok4wfko53L+NO5AFAx&#10;64CtnGewpCfkOB0ppDFvu9vWgF92PJ+X1zQAA5xxTT5myTB7UrZ8wAKMEUDG7/V/rQAqB/s5JHIo&#10;JfjCmjnjrR825aAQh/hp2fmOXwKXAwBigD5X/d/rQA07d7Yjz0pwwDKCg+7xTAGEn3ASWpzFvPPy&#10;Y+WgBuxy4AzigDb5vPNSBv3TjcaYclT1NAC7gVHyijAw/wA30qvI+0f6pyfSlRiYyfLoAnwuzlqc&#10;P9VNzj5ar7uBuialWRCsoCt70APXuNv1p4x5T9+KYoXYnrSliGFAB/AeuaQco3ykHNS4UtNh8cCk&#10;w/705XGOvrQAwNhgNg6U0lt2evzVIAvy85pcAZ9aAG55HFLgYJ3c5qOQnb+NPRl8t8x9R69KAFHW&#10;lAGH+XtTe6/LSnt8tAxpDnbjpu5NP4xJ+6HbvSnIRhsP0zUbFPPjBBGaBC/wnil7Dmj+LpTWJ8sc&#10;d6AJAV8tvmX86RmJP3RTAICmG3Bm6e9L/EOO1ACjBJpOcnpSgDH3aUhcn5wCRQAzM+87YRjPXNSf&#10;Nh/k6CmANlsy08n5eSaAGnkD93QQxjbA4Bp3GDzTcnJ+T9aAD+FeO1GCTL+8Axjj1qLLi46cVMfL&#10;wG2MPloAaM4ORRgideV6fnTlaJlHUc00lPPOAc9qAF2K0it5rcHgUHGGpM/dwPypvGSCCMigYisf&#10;M4TPPNSbTljnvTQFCY55PWnHhR1oAQFhM5WTqKcNu+Qlec9ab/F0oON3pQApHHDijsOaB29aO47U&#10;AHag/db5e4o4w304ppB2nDYOaAHc8fL+tIfumjsvPNHGX+b0xxQAh2FWG3GaB3pp++fSnCgB2Pka&#10;kwMUcYXml9eKAAbcn5M+lNOwZGzrT8DcelRljvH7voTzQIpSGfKBuSO4py43ucjpzTxhlbDD8aYM&#10;bmAJ4NUmMVdmCcfnS4HHNIoB3bozgULjz5R6UwDpJIQOeKQljJSkHn0oA+Y8UAJk5FPP+r+6cmk+&#10;X5/l5PSkOdqdOBQA3DeePl4xSsPmGT24pQD83zmhsfN60ARjcWJwcZ5GaeFPpxn8qTj+6KUbscZ4&#10;oAUqRIATn5ahYSAYTHJ6VNxjmTrSYQMQInPHWgBoZdkYK/NjrS4b5flpcABsxjrRkjdz2oAUYxwT&#10;S4HlH98cnpxQgBGCB3NNDr50qgZINADSW3Dj60fxgY7U4gbW4pOdwGecUAHc/MaAr4BJH+NJ/Cfl&#10;70oaPz1ye3AoAlyTGSSBiotzF0AbjNOJyhxHxnvUeCHO5ePWgCY48tuPwqP5sDjqaTLHPAxS85PB&#10;oAeCMqdtRsZCgAUYBpeRKODSEHcx2nrzzQAoUiEZIPP5VHlt0g8v0xzUh3BWHltj604Y2EjP0oEI&#10;vGPlHSmMX8tiIT1qXaQzHY3SoWY+bjcfegB4LfZk3IAQOBQnKvkEYPFMG/58tnmnjOeBmgBT9/7p&#10;ximjBkTjvwaXJ54FRnfvXg8HmgCbYGkbL4OOKZhtxBPA6HFPO0oMFs8VGfM81uFxjigY7D7G6Dj1&#10;po4xlsnNOxwQc4qPgSNk8mgBeSwqQBfLbLfSm/wnmnLtyPmJoAj2qGb5Tz70v8PT8aewG8Ha3Tsa&#10;jG3JwaAF7dKMHPSmHzd7BVp4E2Xyg4FACDPXy+M+tL/COKUB8NlhtHQUrAAD5ieOaAGnOelLz6U0&#10;55wKB160ALnkcUp+6uCOvSm8bT8wqNgftKnecDtQBOxG7nAqNslWwBSAEvLljjtTgGyeenSgQHaL&#10;eP5D155pflNvjJ5IxSHbvjBB69KjLOJnH2cEZoAkbG9AGB+X8qZzz6U5fL8xio69QaMfMwOOnWgB&#10;oyRkEYzTsHyz0pvI3jA9venjfsfEYODzzQAwZG0fypGyX+5x709s+ccIMYHFJk/vP3Xp3oAYFbLf&#10;LxQAcnK1MMbRk9+lOYKFTk5xzQBEQRbyYUE5poBweKcShBxJ0PIpD984xnFADCOnJA9KcBjZ8nf1&#10;pCBt/wBZz6UhJwQBQA4gb3O3k+9MIfzkGBnHBqUBSigseD0p+1MMc9BxQBH+PNIwGBlc801N/wBo&#10;m3R4GeKl4ycntQAwL8wwBjFKQQCQO1JnCgbvWpP4W47UARZHBIOM05sNFketRkvtwIs/jS7toA8p&#10;icjJFACqjbGJYdaCMLjFHzF8Dd9KfjBweoFADVzx8h/OlcHyjmIk5oyfShi3lsOOetAEJLB/uGpR&#10;gpkqDTFwXYFqmA4NAkMynm5wBlaQM3l4JyA1KQS4PltS4IZv3YyKBi9W+6KOOeaOcNk+lJ/y0Xg8&#10;igYw53r0x3qRMeWTt70DaY5AVOc0u3IwScUCHMPkOEFR/wAXWnnAVgH7ioufNJx2oGP49KUAbeTS&#10;Ars5ozx/qzQAo4Iyo9qX5fJY89aQE84xTTnDfL6UAO9Dik42c7snoKUdvlxTlLGTovHfFADMzcBr&#10;cAY604Bc04lvLcb+KaP97tQAmThzjtSAcDIbr1oxy3PFL83lEZzzQAv94c/4Uzbw3Pan+n0o/ib5&#10;f1oAFEYhGBj+tBz5S/u8/jSHcUGQOKaWO6MY5xTADkSINnapUEXlyAvznimgfNkvim5O/AQmkA7+&#10;98nGajYKdvzL1qQ9R8x+lIAnnjcD0oAaN2OVNGDtOSKec729M9KXHJ5oAaM5fqKaQuU+VuvXNKVb&#10;f34I4zTgRvzuB9RQA1+jcdRSoGNlcAgexoYExvheM0m7iMbSOKAEQHyuc5zTjwmRnOaYxfeo8o4p&#10;/ODwaAIzv/e5TDdjmnDBhCsvNG1dh/eZOeaXC+maAAr8xIgGAPWmlCUzsGA3rUjFfKb5PTvSD7rc&#10;dvWgQzH70/uzjHXNPUcS/J245pCTvjGBinAf6whu1MBhOUbI78UBeBwaCDsHyZ59acoPJ3HigYhH&#10;3vl7dKD5Qgy02KU4wcVE6hhz0zQIk42AgDpTBkSRnb65pyleBsPA5p5A+bgUAR/8tB8pwTThuywV&#10;26UH7pAHTtSHqhB5xzz0oAbhgVyc8nNIC3H7n9amABjakIORxigBM8qDE2cUw5y2NxqUbt2cHgdK&#10;YMeZxjOaABQmx/3Z6UoQ7CBGRz1zTvmxLlkI4prM4ePb2FAChMAZmA9qQgeWwzzTBkl8hutSAfM3&#10;XtQFiAlhIcQMeOtPVfkkJjPX1qQn5iNi051j+zoGkyc9jQAwhcJxxikYZGDnFOLAKBtP3ajVv3Mw&#10;8ps7uCaQDx0PBximjGfuipf4U+QdKYfvUAO/gPFJ/C3NNPK45puDufGTnFAD/wCJTgdPWnHpyKMA&#10;oxxwMUnJdiIztxQDDH3acE+WbLKRR/AeaXCbW5bPegREGUSD9ycE9al4KDkYqF/4cEY9KUBgR831&#10;pgKyjBwo/wAKVN3k4JU88UuPlNJxuXFADv4fuZzTQDk5U05SfMfPQCmu58ptsBJHWkIDny3AA/wo&#10;wSFB5pyIWtZSAc4GcmkAPmN3oAACGUjpg5FIoJD5BGTxTjtyflOaQn2oAaxxGRtyc8UIfkmBQDji&#10;nBco/wAwpCq5br05p2AeFBiBKDGeuaaRhOB3po/1TAREAdBmgCQup3YHcUAOP3hx1pcLhuT7U0j5&#10;ulPGNnTmkA0k7OFHINCmYRJsJzk5GKcVbyHbauM+tIDLuyGUDNADGRy7/IfcUFQEbKj86mQ4us+d&#10;gEc8UjCMiXr96gCMglVG0/nTRkLKPKJ465pW87ehCrgLTVL5kyvTrQBIMALjP0zTNjCXcM8npmnc&#10;7WO4YpgMnnuCOB0oAkbo2I8ZX1qMbgigFupp44I470842FvlFMBgByeCaXI4Bzkjg0i7s9CakIf5&#10;j5SgAUAQkjd9zn1pwydvGf6UuAVzg01QqzSkA8+tIBxBz0HFJg7h9KazSbGwgPzDipSMIhyMlRx6&#10;UARFgCP3Qxjk0ilTDuCnGakJjGflB9qQ7ecAYFADOcj5ajIYliXyCfWpwBtYbf1owNzAA0AMXbsO&#10;FqUcWzgoKYRjadnend3+f9KAGjoOKbzuAxT/AOEc03jeOM88UAPVRsYeXknvTQkW6VmusHPQ9qUk&#10;kPxSEFoOex596AA4x0prbx0hBB68072GaeAMHrmgBB0HyjlfypP+efcA0u3IPpTzs8k/LyMUAMwS&#10;zfIcUoA5+btxRuHlMMUwldw5oAXjYny80mPY/WgEFScd6d68ZoAMjuwpQMl+R04pmFMg5OAelPXP&#10;mN8mADxQA0g575xSID9nILc7qlcErnIximHHpQAhB3HigD92+SAPWmlm3Y8rjNNkY+W6/Z2xxzQB&#10;KWG1MN+VMH3gc05Qv2JP3Zz6UEDcMrQAvY8UdjTT/FheKMnPSgAJy0eR3oBke6bO4KB0oGcj5eKk&#10;AOG/CgAXaFk+Zeo70rH5mwOMVGVX5sL355oAGHyPSmAEZIOw/nQD+7GQaGz5TEITgVGDOYnP2U9e&#10;aQEmRnAU05D8j/KM9qIlGGJYYApDtE5IJwaAHKT5TkhetJj5Pxp5KfZ34PWkAAAwc8cigAH3CPeg&#10;f6phzmmHd5vToOlLzuHrTAQFsjKH35p+MjpUZ68k1IvQ4PagCNgdw47UAckkk5pTjzAOOv507GHI&#10;Hp3oAUdCcnpULHJCggZPWpuNj8elNwNwODmgCTaRbSbpieOKgPUYzyO5p5YMMEtxRiLzI/nOaQEc&#10;bsRINowDg8VOgAjYE5JPWgKA1wdi8YzTWJMT46bhzQA0hSc7QaaS21fk+nNOwRJ9AKOrP9RQA7cx&#10;UfKMYpByy5GODzmlA4A296aVfzifMGO4pgL8u7k4ppP7tcJyTwTTxja/yjtSsAVABHtQA1EnaZv3&#10;uAF6nvSAMC42YGTz60o8wHPnH6U/KbQCCTQBHzleKXHXik6StlOB+tP+Xax20AJzkfL+tGW28JTc&#10;nJ4qUL+6kPcUAQEx/agTE3Papl3ES8gjtzTCBnoKVQoY/I350gHlW8pmCD6ZqANMZJA0OB25qY7t&#10;rfeHtmk53UwF4+XDjOKQicwHaig9jnrTvlCAccnmhlwrBZm+7waQEcaz7HLBfbnrS84GVb8KMfKo&#10;3n8+tPyQknygk0wI2HyD5M0ZbYQG604hy649OlMKsGYkcZ4OaAHD/dpO444pRtyw9KcVxHIQAaLA&#10;NG3K+5qMh/tkWFNSAER9BjPSlH+vQg9qQDySUGU/DNIQ25AsSn1OelJg5c7e9KNuxzhgfT1oAciR&#10;md9xAwp71EWXzYVELYLHmnd2ypHtTdv73hCc/pQA8/eGB2peMHim5xnIwM07qjHcKAEJbcgCZGPy&#10;o52c+tOI5XmkOOcUAN5/u/rSD7o+Wlx8xG04+tSFV2SjcCRjpQA3+Lofam8+ax29x3pzL8i4PbkU&#10;n8VADsyF2+QYwKQ58pue4pOx4pP4ZPnOQR8vrQAjcyhgCTjGKXDbMFSDTueMY6U442vkUAC+WYWy&#10;vHamEthvl+lAAJcdsUoIUHCrnFACKWIGYz3qQY8tvlFJz5Z5+tL0J+Xt60AM5yPlNDE7kwBilx8p&#10;wMDHSm4/eHg9PWgB2RuP7s/nThjyX+am/wAB5H0pO4HvQAgyZY8DHzVM2OeRnFRkARyeoFKoIt+S&#10;Se5oAGHCZbPNNO35v3Z7YPpSkZUUoGFbC0ANXBUnBpshYCPCdTUyhSTjHXpSSMnmIpQUANw5aPHp&#10;TtrB33Sfw0hJBfAx0p4xhvnpARfxKdoHPWn5OVFIRynHGaXCmWYlcEKMUAHGT8tIfrS8C1YEjIb1&#10;pwBLoR360ARZPGI+KkHTpSkAPwBgUceWxCk880gE/jHHWjk7uD7UhzjhadgYY7hnFMBuPkJwKjH3&#10;mPlHHrUhwR0NKPukBeg5oGIAfKbgdKb1j43Dn1p5DYh6YB5GaOCfuYoATAJjOO1Ln7vy0pxtoxzm&#10;kA4DkcU08kcE8cc0YbLEMMCl7NxQAzjaCQBS/LtXimMshBxCNo6809Pu/dxigQpxngdqTnPKn25p&#10;3G1+fSk43n5aBkbl8ptj6nk1OxBgjB3Zxyabg7ASe9NJ5X9aAuO45+U/nTCDsYhee1Jz5nGfpUme&#10;RzQAhe4P2dGUBAOaAM3CnzePSl+X5s0hA8zh8AdqAHkHeQDxUDBfPOT9KnH+rPzUwiPcvJ70CGr9&#10;zIhcnPPvTvTK84p43rGeAc9qbx5idOetAx3GxvkpvO/ocU/C7Xww7Uh7cUCA9D8n60fwj5aVcmJ/&#10;k70hznpQALn5s+tGPmPFFL/EeKADA54o+XJFB+6eKYd32hR27nFADuf7n607nJ4pi5JPzZGaf/BK&#10;fQUALlscA4pFH3floQtgnHBpf4n5PWgB3ZufSkJIU4ximk8Hjil+TaeO1AEfzFhjHXmkLQIQJDjL&#10;VIBxwKZPEslu6mMdKQEw2EcAYIGKUhMPhjzVS1OLR0OTtOOTVgn95wKdgEHQYXNPUNg5j/OkAbb9&#10;wAA880H/AFwOTx1oAewXOKjzJvI8vikbP2gYyBxmpNy7XGT7UAISdjYWlXlSdgwKacnOQKXsRk0A&#10;KeppvOetB/3aUr+5kYScg9KAGjdlDgd6d/wGkGc/d7U453dD0oAMHJ+QUuDhs4pozlqXPJoACBjO&#10;KjIJD4U5A61J6/L36U1jhyPKxnGaAFG/7E58sE5/KkDsH4HapCAEbk8gZpuwE/w/nQApdfIbCjNR&#10;YkbPznA60rIo4z+tPViFb90OR60AMUYSQ5J570rhCqEA9OlO4Mb9Bz0powGFADQDheAKfxlee9L6&#10;8U1h046UAOxlmBHGKXao3YNJzg/Sm5Af1oAeVX7O/wAvJxSDiNBinqThwRxSHG4mgA9eKaTwo3dT&#10;xTuMH5qaRnJ8snBHNIBrE7ceWetO/gPA6Upx5hOD2pP71MBQBtPFIfajnLcUhHJ4HFADlIHmnJzi&#10;msflHzck0H/Vt9aHEv7oiPigCRWPlj5RjFH8De5phWXtH8o6kmju1ACZbfxgYNKc5x5ZpOMnipBj&#10;JOKQEfPy/LSjoee1ObGaac5bCZ/GgAzx92gAbec5p6BSckmkJcyynbwB+dMBPl3Lkc54pxQtLIQR&#10;0po6DIGc04E7pDjHSkAAYzweevNMKoZEJBJHQ1If4/npmB1BBoADjuvem54Iyc07nnimgN5gIAoA&#10;XKjeSn8PSmqf9nvTvm3PwOtPwN386YDPw70uW80fLwafhdjcj3puSCTtzx0pAC52yHBHNBbqDnJP&#10;FB3GI/uwOaQgeZEfLPHU0AP/AOWQyOgqMc7sMPangD97xgZ61Xk3eauF49fSmBOd2UIYe4pDkg8U&#10;kap9nO65GT0qRQQsxbGBjikBGdwlPBx/KpAGKHkYNPIXseoqP94JHKxfLigAKpuOJDxzSDYUlbzM&#10;j6Uh/iwgxTMyZUeVxnpQA4HgfKevFPIOHw65xxSqpML84+tMCsrn982TQAg8zfGNij1oO7BIHSn4&#10;+bJJzT9p8tjvHSgCIZ2tk9e1HbrSnvxTSfmoAUHlQFPepcfu8/KOemaaMbJOQOlRuMyk7nx9aAFb&#10;HncJxily2Pun6U3nBGBxSNu7NzmgCcEGAE4HqKjPQcUznAqQA7Og4oAZyS/Oen4Um1/m+cU44z7Z&#10;pPn3vhyeRj2oAZj94vyjHepAId7YjJOOvpQVHOcigcDp35oACo85f3XGKQnEbjJ5qbOHQA5GKhYo&#10;ZWwMkUAIpPHy0/CmJzkCmHODg0qgjPJPFAEYT9+CGAqQ/d6Upx15puRhvkoGHzk8enWmhWwQ0x5P&#10;WnAkFvSmsegNAheemaXIy3y5po6AZ70E/vAMDj2oAT5/OOEPApRuK89adn5myTS5G08UFDT9xvWm&#10;kPuAA4pcjd939aUbv3h3/hQAgHyyHZg4puPkXipOdgOR9Kbj73I7UCD14ppUhmO8YPapcL9nb94m&#10;M85qJuJMZySePagQ5cZPzDHvSY+YH3pf+AcfWlONsn0FACZfep2HGaUfflwcAjr6Uw/dA7A0vzcY&#10;AoGSbMrkMM+tRMCobCHnrk08HCkbiKONzcd6AGgsIc7u/SpMZUHI5XioCsoncbSRt/KnKJAFIfHP&#10;SgY7AyDijHAwtI5by+nQ8ihsi3zjkjpQAHkj5cD604AHd82aZ/Cn7vHHrRnn7tADgOnFN/jXgdaU&#10;YJH7vAz60Mv7wnyTQMdtbf0HSkAPlvl+9Ic7u9KwG1v3ZOT60CE5yD5Z/OnYJ7496DjyRmPHA4zT&#10;SfmHzmgB38L4IPSkbPzYFHb7nH1peN7fJQA0Z4+TH40ozlTt70Nt3njHSgkh3BFAAwb7T9wcinbV&#10;C48pMmlG3avP4UhxvkPOeKABiGSIeWuAOtNIVcnyB7Uc5bmkOeMsaAE+cN/q6d8uH+QU7jyjz+FR&#10;/wAR9aAHj73ApRnYfmOKQY2Nk9KOOtADPm84/ujj61IDlW5FJ/C2KTu/7v8AWgBcExtwOlMVSIzw&#10;PvU4H5ecfSlz+7JK0AHduO1HY80qk4YdOlH8R5oGMZiGH7snNPAia3DZBYHj2puF3DJNHTsfzoAc&#10;AcEHk03B54pw+71p2Plzu+lADFwJHDWysCOD6UmAA/7o9fWjHXIpwx5Z5oAYxbYeO9P+TYn7oknp&#10;TDjB4pd4AI29uKAHBcM3yfrTeMn5fxpRksOO9PkA8rgc5oEM/wCA0cY6im5bcAY8fjS9ZGxGfzoA&#10;CMt939aac7V/d/rUmPlNNJXeAaBjMsGH7sU7+98tP2pyDIRQR8/BoENAGF+WjvnBoIYO/wAnT3o3&#10;D7JOPs5J45oGKceWMgfSlYDypOe3AqMD27dKeceXEcE5oAbFkrMc0/CFbVt/8R4puBvbGQMUfwn9&#10;336UABGJpcSGm/vMP0Iz1pxAKtwccU4AbGwe1ACDO3NIfujmlIO0c856Uc4bMfpQAh+6fl+lC8yM&#10;Mcdqdzk8Uw7hMSBnkfhQAhGJG470v8PSnNt3OQOMCm/NtPNAC5AcZFNLL9qYB8grRhyy5Ixg5xSg&#10;JiMjs1AC/wALHb2qL/lnJlW5NT5UTXHynoMU4MNjZjXigVjPCgIrAtzS/wB7mmKsn2gDeDx0zUpD&#10;Z5FWMbgkgA8mojuF2oIHXmpQWDP0GKQYDktD8xHWgB7BwgIQnmkOcHmiFy806soXHSlP3yCO9AEQ&#10;/wBdH81OP8WQAc08CHZN85B7Go+uejEdTmgBTnYaac5HFS4Gxsk5qM/fXjvQADGfvClPCthgfY00&#10;55BWlVcyjtQAvz9do4pfMkAfEK4I59qABuYeYOvpTCYw6+m7mgAbcVjIYcmgdW+bsKc6xeZ8uSCP&#10;ypOdn3ccUAOwcN9OaAAFOKQbsDrRnGeKAAk7jTcdT0p4xxSgc9aAIWK+YuBjFKwRnjZZBx2xTpB8&#10;ykx9+tKB8g+Ug4oAXB8lT5vNMfLQsuMdPmpf48U8Km1ySaAGlEFqgFxlscmmgS7SGIHuKXKhl55p&#10;CxwDgUCHnOCVK8evemcmNuMc+tGTk5U4oJHPAHvQMePMKr8/QU0swGMCnhv3JG08L1qMHJP7odeD&#10;QBLv4jHt6VDkefgoCc/nQQRLyDTSf9JjI7UASlSGcAYOKQfdIHNJIxLLjOccmnJnaDjmgBpO1xlR&#10;9M0A/vWIHGKGCkElMkD16U9RCbcsCaAEAPm7ieMUEfumIpOOQCOtO5EmC2OKAGDlBxTSPmzsHFSf&#10;LgjcKac4ORQAgZQhBXk03DbV/eUh3GQHYPwpMuS/yYoAk/gHz0cbm49KQbOclunagMhV/kPJoAeP&#10;YUEuUk+bgCk4wozR/d5NADVyXb5uMUxjLvbCinYAd+aX+E0AMG8h/lGamAUQSjIJwKiBIb6nrSnc&#10;PP4wSBQAnrx1pMrnnrTto+T5znFNCHJyx68GgB696N43zJjqOD6U35uOOaXAzkqM0AL/AAnIpOOe&#10;eaQk5pQG2OdnQ+tACkLgN8uVxketLxuY7SAe1RnBIGTSnds4SgQpHpR0djtIP1o5wwKntTTuDjMJ&#10;FADud33aUbcNkmk7Cj8aAAgZOM0ZOCNppMqDgj6Gn9vagZCVUTOfL5+tONOO35hkUhxuT6UCI+Mk&#10;5FO4yeKXauxuOSaXB+bnNAAOCSFH1oJP1p2Bz60mDvU5xxQAnZvl9KD1Y0/b+6YsQBTTgIOeKAGH&#10;HJx260oKlDycZpvOQPenrzuOwAdqAGfL5nGelSrxFLgJk9yKTCkkbcH603IMgG4ZFAhckFfkGR1P&#10;rTCeclu9K2c/eXjrimyBfsqfuyMng5oGIP8AWcEEdqVs8nZzTkEX2Zv3pHFNBG8cg570CFTO5iU5&#10;+tO4y3TinfKQSSAe1R7WBck9T1oGS7vuDHFI+3MnJzihcFgQAaaxfPMYoGMBb5Bu5GakTH77MvQc&#10;cU3A2rTvm3n5QPloEMOd64HGakz97nGKb65NIfu9KBjlAPOD1604hAg+bPHNNGPlGBwKUDg8ZJNA&#10;CDbiM7hz3Panfxtzml8sn+McUzGNw8w9eaAD5vNPyUmQUHynrUm0Ex/Mc0pHJwooAj53N+760gP7&#10;w/vGGakIG1v3oBx6U3nH4UAKT+7b5uPXFR8eYuAT71J85iHyjrTcMH6YoAPx60c7W9KUdTz1pedo&#10;+Yce1ADO5wo/OndjzSHHy+tId3mjCHOKAJcfOM0woW872pVJzyTThuEMpVlGRzQA1ceWq5ycdc0m&#10;SC3A470ihBGMBt27rSE4c5znFMBcjA61G2/cnzdRUilTGpLjGTTisZK8MBjjFIBg7cDIqQco5LjA&#10;7UzADAbTQOr/ACHJx3oAMnCkKOWp7+WpXa2SV5pvGD8tIA+wnyO9ADxnB+bpTWMZKKzd+CKZlww6&#10;08eTgn7OcluDmgBcDDnPQU3J+bGKGkxeSqV4KikAT95x6UAKB1Oz9aOdrnHYUvrxSH7udn60ARMD&#10;lD8+Ce1OGN2c4pxLggAAjHpSKG+cGPvwaAHgDg5pMHd/rD19Kd2bim5IK0wFwSQQOB1zQeEfOOnr&#10;Sg5Djb29aXy4yrkyEcevWgCPIYpzgUpVArASg0jAhQB6U7YPKUjcCTzQAowI5Pl6jg0mODzRgbly&#10;4NHGTzQITHtSlVy5zxilOKQ/cPpRcYn/ACzYKw60FpRCAQCRS4X5PmpPXigQiyNvJMHOKFz5Vwdh&#10;+960FTlcHnFJ82GyaAuL3HWl7tTD/rFG00c5GT/9egCQbucYpM4b7/6UEsCxEXT3pmXLt+5WgYjF&#10;vPz29aepYqSR9CaXavlv8vXHfpTiCbNF3jj2oEM9TgZxTX3+XH84+90p6g7kBOTjrQw55oEIC4Mf&#10;XpS4OSaUf6tuO3BpR/qQD19aQBGUNwykEDHDUMIwXAbODUQ3+aflGKec8fJ+tADScP8Af7U4nEJ+&#10;UdaNqmQFoice9KQu6TjigBuTleO1OBODzTT1j+tBzuf5O/FAC460fNknbxT8x8ZNOOzf/qsAimBG&#10;Oh4pDn958valypMZVV6nNKA26U7cAAUANXHlyc96YQ/nZBAqQ53Udxx3pAKC3X5vrSj7h5pJH/0a&#10;MLBnJ5HpSDO1Pl7UAgIHlj56TaQ7ncKac5IJ7inAcgFc0CFGfL7mkP3gPanZG9BtpyqNzBl79aBk&#10;fGDxSZbevJxUjCPtTccjigQAfMcinkDBypAxxzTOw5pDkjBJoAXjj94cU3GWbJPWpFCmAhpRgDim&#10;f3srxmgB3y4A6nvTux4qI7hICI85FOBOeVFADxncf3f60z5d8nyin5OMEfSmcBWJVeT1oAbgAPhe&#10;9SKEKtkimrypGzJJqTICyhosHHGKAGMitG48wUzAELIF5BHfrSqYxI25GxTsDfKViHzd6YACRu+W&#10;kyxT75x2puCAgKHcT60/1+XFIBOeecik+Yg7U6ds0E/MOKUfeyGIoAbggnchBB7UuTgnmpMZHJpp&#10;PDfKPagAwDn92OtNwQ0xwOo4pTu2coaBjyiNxJNAAxbHERxxk+lJk/NyMUvOMZ7UcbH+XnHBoATK&#10;4BzTTnJ4FCkFnB5p+OuQaAAdeEH50h6Gm87gc0pIxyTyaAFGNrDb1pRjBGTTQV2nvkUoLbeUFAC4&#10;5HtSK2HYYyMU4EFeGFMJPmP+4PB4NAEuP3YOTkmo3+8O1PUnYfnAyKb25H40AM5+YbP4eKjjV/3u&#10;5snPFTFc4GeaeMBHOw57UAN4wcdM0ozg8UhJ54oH3TQAuOT3pN3AG4daXqBUbD96CB2oAlJyR+8x&#10;7UznDfhThs2EEgHtSc5bI70AJgljx0qUMBGV2rz7UDasf+tG4jpSDGc7xk+1ADCSEPGeaU5y+RzT&#10;WwGwTkk8U7B252/rQAYHzZNN43YxS/wnNJ1DHBHpQA709zSMZBMoCfjSqYhjNwmT2p24bXwtMCMD&#10;ls0/CFSDLjFRkcj3p2eny0gFOM4yPapGJ+zKAi1EApJ4PX1qRs7ccjFMAK/IwI52joaAF8t/mHtT&#10;RjJ+br1qQBd3LgcdaAIDkSx/KSMdqSPe1zOBuHNWAyhm/cqcnjNRtxdZAA4oAFjbMu6Ugg8e9B/3&#10;qcWPALk+1R5BkOFIJoAQ9aQFlHCjGacP4s1Kvl5fdtxgUAQ9ZXO08EVO+0wLh8Nx+NNO0sSIcCmn&#10;BPJIFIAP3jx6ZpD988U9UG+Y9Rt9aiIl8qR+wemA/JBG2FSaaQxMf7scU7AwuM9KXn3pAJlsHk80&#10;o6HNLxkjFMJwhwo/OmA47Sh5Occ1DkKehIJ6U7J4yDmnjyzsDKAT0NADg0ZB+Q8jvSc7myKRlAlI&#10;Lj8Kdj3oYAAmRz0oOcDkUm5N6KSc5prY80nnrgUgHYXBxSHl5SIRlRTeQfu1KNvkvz1pgQ4OVzHz&#10;z3p4+63NLtTfHyaXbiR+ByPWgBuFy3FOz8sn4UMF3HnnbxSKp8icsFGMZOf6UgEGd33TTh9000k7&#10;ABFwBwaF3bfu85oAccZHzU4fdY7u9R/vN77o8envThnjj8aYCAKJidvenHlKXapAJJzUb+YQSF5y&#10;KAHYjwmC2c96Xjewx0qMC5+0HdEgG3inHdgkIM96AFJbMuMcioyXxGu0n5uak6odwwc9qcdu6M/7&#10;NADMkJ/qzg03+JsRvjI/Gp+NnIBFR9CfmzQAhLeYoCdR+VGCCvyd6F3Yb5Oe3NOAOVyO9ACEr15x&#10;SRsWklBQjHSrCpF5kmZew4qJlxcSYHGOtIBh6Y9DyaXLbThugFLgYX5v0pO/SgAGzzlyCc0uU3SY&#10;Y9aXCeYcyYwvFM2jeeo5oAce/FLxtamnqvFSDHpQAz+I0A4kbGM96lATY+XGahwoYkKeT1zQBJ82&#10;G4/Gm4yHzz0pSfkHXrTuADzQAwAZxQQN75OCAMGnblzim/xdaAADljjJqQZ2vz6U3sOaCzZX5eKA&#10;FHkqzASEk9ajIjMxOGHNGAbgnJ9qfz6CgBMt5hGKDy3JNLgZFKSwY/JQAc8jb24pvGJ8nGCKcGIf&#10;pzimlcCRiR75oAQYPnHYR0wKdSKMxLx3p5Bw3yUADqPJ4lySKTjyowW7UdJDTsDa3IzSAYw/ex49&#10;KXnYeSacB8snTORzTiAC2HGSBQBDkgggUpCl8ncOelOIG5s9MUhIKn933oAADtnJB9qbuYxNiMda&#10;Vt5DcDFKu3LAqw545oAUDkcjNLhhI2euKYykyegzUrYEQG3qOKAG4Xn5mpwPynnoKjy+D8gp2PkH&#10;yDpQAw/eBp3P7w7T2pDjPpinAPtdfMA560gEHXoaTjDc04bTuG/BAphB3cqfY0DFGdyHHrT8DEvy&#10;jOKRQoXrUgEZiYMwHvQIr/8ALTl80pZ8geXkU5ktwU2yEs1GG8scgGgA7nApRt3HJpMH5qB16UDH&#10;5Rd3HbuaFwd2WHSozjzhuj57Uv8AwHFAEh2fZ8B+9RZbMh2+lO7n5e1GPkP1oAU42j1xzTOeOadz&#10;8vydvWjDHafLzzxQA7n5s9MUzgM/B6ipWAAYZ7VEFOX/AHR+uaAA53nC5oYPsf8AdHORUi4VHJCk&#10;4oDObcnaOvpQBEN+ehqQ8IxPtTW3eUfkyc+tDsQbdDCPu9aAHjpTPm3n5ePXFTKUEXKZ44qNuZF/&#10;eEDvQAmT/wA9CTRjgbhzntQdu8YPGKUdORQMXjzOFp3ZuaaBwflpCx3fc/GgRLiMWxIc7jTOck5o&#10;3NsHyjpxRzs5FAhuCfMITODxT8Hbye1NGd44xxTz/wAe8p46jBoAacFhTsDDUz5wTwOlPXmM5TnN&#10;AAFGzIUcGjaPs7At1NOIbY4yOPeosnngg49aBkhIW2TC5OaT1+gpB0ajncny96BEiqTFJhx05qMB&#10;ssNo602RnDjGRxTgP9Gc569aAH/LtOMU059hSYUkYz0p+Pk60ARiNfMZsjJ6+9OIyBzS9xS/8s/x&#10;oAQ55pPmznFSEJ+8BJGFFRAtkg9OxoAeByeKMDDUevFLldjHjpQAneheZJOelNBJJ/d9/WngriZf&#10;JPTrQAHb8uW79KUEYkBFRHd5kWV/WpiP3f3aAG8b5AV7daQfxfNSY5bI/WnAdTQAvc8U3+98uaX+&#10;I8UfNlvk/WgBoP3eetB53cmgk5UYNOA6Hyx+dACc7DnmjPzHD0c8jFL2POOeKAEYAuDuPTvSHr0p&#10;XBKxgnjHWhFYrOC4GBwfWgBcD5qaaaC3QrkipQD5TnHINADBnzkHHNIc/aJBtYYp/wDy2HyjpQM7&#10;j7mgBPTikI4604/eHNNPVfrSAfjhfmFISBuo4+cenfNHG9cqOvWgCEmT7TGAn1qcGTYwK45pNoMw&#10;Yx87eDS/NtOWHWmAv8JppB2yHpijI3EHNJN/x7qu7HHWkAMG+zv+9G40g3hVUp+OadEi+VITId2K&#10;U4wc5oAQEc/NTww+YEn7tNP3W4pvPHy5OeKAF7v16+tNw3PzcU5j8y88kdKcMY5PNAEY3bh8h607&#10;PLcU/C/N836Uw9G/djnvTAGJHOzNGT82UFAx1I5PalPFAChj17CmnG5/mxmlVflmJfqRihuXXKc4&#10;pAJxsUbBn1pSSU60ADP3qMgbSR60ALg7R6YpcAMegpByG4ppz8vzUAPPU8UA4dPlBHemrk54px7n&#10;igBpIMz/ACYBPApAWzkR0uDz8tNzhD1oAkPI/wBUOvPNN5w/GelIpyx+Xmn8ZbtQAA5xxQc+YSFA&#10;HHGaT+M8Up+6crnn1oAVSpkOV4pWGVnwoAC8Cq5/4/4yCxB7VZXhyenymgCnEjYuP9JbluAe1WF4&#10;jcBWOKiXd5kishBDcVPj923zAcUAMO7Mnrik3S+So3gj0p2F2sCxJpMKAMjv60ALjCDkUc4c7uR0&#10;pjb/ADWAT5ccGhc+RINgoAlBlxJmIDphs0w7wz8ZHrSfNkAk/nThjaefpQAo+43FNGTMBkgY9etL&#10;/eppBwTnp3oAeQPmpuCd3TNMJfEeF3ZNS85+5g49aAGj7340rcScEUhHzkEdqcoGDx360AJzk8Uh&#10;zz81L/Eee9IT83TvQAcb+uRil6KaQgkriSlx8pyaAGnrSqxGfm6+1B6DmmNnzloAmYjy2JjNR/Nk&#10;nHalcnyUGRyKTnCDHagAGSknzU0EBpMxnnoacOoGaXJ3DKr9aAE6xEnApw27WO7mkwQpyR0pvOF4&#10;oAk6H7tJgFW+YUzOe9G5cDINADj908VGd3mj5akwgWLMuCe1NwdynI4NA7C4+U8igY+bp7CkOSg+&#10;bvTjt2Kd3O2gBhx2X9aQHhhil444pPX5T9aAuNP3iNtOXqFxkGjjen1p2Pvnbg8dKADKbn+VuDxU&#10;bEksQvTpzT/4setOAGxvpQBGPvIDng5xQwU3GcHikJBni45p/G4nYBQIbxtPNNIbceKk4yeKB3oG&#10;R4AZ/wAKCG3KcnHpUuF2njk0oA3vl/SgCEY3E5PNP4+bn0pOjtTfnC48oH3z0oAl3MAeQabyVfOP&#10;pTV8wkDA4FAJz0xzQMUKMg5HNDD523PyRxzUbH9+flJwB0p4wVy1vzjjmgBBjHQn8aQk5xtGKePu&#10;jilxz92gY0Yx35pwlYHb9lP+96Uh6gYo5woCgD1oAeR1OMmm44BxR1PSnL/q3+Qcd80ANON33TzT&#10;TncflH5047vKYbe3FRxlgp3DnNAiQbg3+rz+NDkZJEWB9aeANjEvz2qN8ZxkHjqKAF+XavHJ/Smt&#10;kTKM8mlAOw5pOcrn9aAH9m45xzSKSSwIGAaaQfmwQeO1KvCsDDg5GOaAHfxsQgx9aTjLfLiggjdn&#10;HSkwN4O3HFACnO0/LzUXz/aYselSHPmJxTsAknHNACYbOCv604dX+QdqT+PBzz0pTjceKAE75oz8&#10;xpe3SmEneDigYEAxk7e/rS4wh49KeNnlN17UEjavydqBDOA4+X8aBnB5pevU80/A8t/lycUDIjne&#10;MCky+X+ToaU481RQQd1ACHeP4BTxnbTcHK/N3qRRgncw6UADdTxjiozkc571I5UfwcetRjBbkkcc&#10;GgA53DgdKTCGKX5MnPFPAQyD99z3FPwwd/3YxjqKAKoZhd2wycZ5q0SuZeDnjFMATMp285pyg7HP&#10;XBoEM/jHy08YCPzTGHzj1oO4F/8ARySRxzQMeSNjdKjIYyMRHwByc0oLFWDR44p2D5DjcetADF++&#10;TuPtTx90/NUZJwPl5xTwfu5HOeKAA5waVf8AVYLKPaggh8EDNIe+RQAjY2A8daQti2OQM7qDjPSm&#10;uqbzyRkCgBwY7lOwDinnvxUYRsngYFPAcRuTt6+tAhc8Hil6q3NMzyn7vt604Hj7mKBiZwfujGea&#10;kIyWxgU0gbZPm7UzMnlMu4jmgBx3+c2cdODTect6U7nC5JJxTTnnnFADht2t8tMPR/l9KDuxJz6U&#10;gP3eetACjO9vlP1zS/Lgc96X+GkP3hxQA9tvkA7Rz0pMDY4B9KZlRKBz0/KpAcnAX8aAKSk7n5x0&#10;p5Az/rByRgmo8AqQT3FGct0OAKsQ8oqySkc7hzzUPO6PgHnk1JltzfJxjrmmHG7pzQMd8ollIXBN&#10;IuTk5PJpRjD/AEpOjUAKVyH9MU1EQCQ4PNPycAYGKTsaAJQV8kbs9aiYx+Y+D3px/wCPfJlVsHmo&#10;CHN0h+znBHrQBLxsJHPrTR24P508bdvAIHpSEdD6UALxh+PSmkAkDHej5trYT9ab82/oaAHjHFL/&#10;AMs5Pl6Ec008Mp8s470pMm04j4xzzQAv8PSm7Rtbk8mjnA5HFSYUwynODjigBny+WQF59aZulEqg&#10;QBuKXB2rkCpgOd27GB+dAEZL/YpN6kc0gkRlRTGBtXr61I7fIRnOe2KgVV84/wCFAEgAO7jHFNyc&#10;Lx3NBzv+739akGNhy3SgCEjgEgUoUYOHpWGd3zHijBzEQcHsaAE+bcvy+tBAKjKnr1pxB/eAzA47&#10;0gzg8E4NADtxwMoMYpq/elOzvxT8Dcwx26Ug74GaADg5JzTflAGGH0p3Y0hUEyMQe3egBuePuDAa&#10;pSvB47VGRiVMScf3afk7RzQBEUJh/wCB/pUp8ryjsi4wMUxj+7PPFJngYUY9qAHAETzcDLCmHfkg&#10;tzUn8By3NMP+soAExk8D86CG3D60ADcOO9SHHmEntj8aAIiHDkY7UhBKtipXZC5AXjjIzTSy8YB6&#10;UARjcMfugeOacM+YQYwOOtBI3rwetPHHPtQAjAiJj5bVCS/mp8vBqYC4N0V3r5fehtvmHpQBGCPL&#10;JOetNJYqP3ZwT19KkwvlSAxcbx3pW2mUADGFHFADOCgGKQ5yq5709hzww+lN9efpQBIMeaSUGNvc&#10;0f3gD3qNlY+Rheh6Z61IMfOSx+7zQAoCbh84pjhAygMTxUTg4kw3VhTxn5fkYnFABlfM+729acMb&#10;ai+fMoFrk7uOelGW3jMdACtnzoxipV+69M7mlB5PNACPlRuC9KaWc7SR26VIzAt0OMUmORyKAEXP&#10;l8xjOfWgj7+BS8YPNHGZMZ5oEN+UKDk9OaXOYV+UnmmPjZCBE2SaX5hH+FAxuUNwRj0zUpABJzTP&#10;LAkztbmpQj/vAfTj3oEMG3yCdvJNMOMJ+7PNLID5XQg+lRxBwjbnHB70AS5Ofu0vc0H/AHh0pArl&#10;ARLnA5oAbI0nlsM8VJGF+wHLjI9ajx8vJHBpx+9xH9aAI13+e2QuBUn8f3se1BCYb5T+dKfJMXLH&#10;PagBqnE7HyuO/NJiPLnaevNI4O2Qqv8AB0pYVkFoxk2r6c0AG19jssffuaAOgJ69OKDv6KTjvS9x&#10;kUAKFjwSVJqPaA64X1p+enyn6U/jnJFADAOmcdOlKR975xg05RgE5XFMfaZSMUAKp2u+1M5HNHVc&#10;lcc0uMYImI9hSHGW+YUAJhgM54PSl2jcfm6jjmk5yMHjNOABJAJAxwTQAoD7T+6YcetNPT7tKGfz&#10;QDOMHP40EHLAnvQAmBsIwOvFPB4X5hRhSp+Wk4weaBi5GCeKblSzcYAFNIUzAsjbfY1I2z5sKcBe&#10;lADQW81ORjmpAPlk+XvUOOYRg9elSr97BBoATjcvSjsvFI+Nw7cUc5H15oAUbvNf0zTyRh+M5ppx&#10;uODx6U05+bg9qYC/3fxphPKjFAIJI5+lP2hnHIz9aQDe54pwBySPSnbMR3GZRwRTQUzwjdKADHz9&#10;O9IcbDxQSuPvCm/Pu5jGMdRQAueV+Q1Jtj2nLA1X+f5v3QwTUq7cd+lACS+V5B2Qc5+bmnc/ZIiO&#10;uKayx4yEY88+9OBGP9UBgUAJzjnGaAG38MCfpQT6IaQs3lyHGDmgBxyGPy/Wgbvl+Y4FM5wCc9KX&#10;J39DigAb/XFdmc459KXoB8ooHKSH3py8sckYAoAjIjMznaOR3NL8ghOAOTyc1MVh8t8nnFUyp3vi&#10;M9fWgCbnA57U3n5qcBhPvU7A9frTAaANxNLx8vz/AKUuOTxSbTszg/SgA4w3T6Zo/ibijA2P8pBy&#10;KOOeaAEBGaY/JX5j1pW3A52nrThyWJ7UANycoMd6C771XcNuKmCwlWyvTrg1EwgwcAlj1PpQAqbN&#10;uQpPNLhR552Hr1z0pvUDjgU453seenNMCPJyvy1KpXY/yHkcUwAZ60/5NsmIjnFADBk7ztwB1oB5&#10;yBxTCW2SfITk1Iu3CbkIGOaQhpJyBzk0HJoYqZQVhYYoPU8UAOXqvAoONwpOx4OKP7nyUwHrjy5w&#10;e/Q+lN24ZfmFIwfzEwhxnkUc73pDJOAxJHbpTTjHUdenpTf4eRRt5J/OgQvPpRg7+lLgZHz8AUYz&#10;j94MemKQCc5PFC/ePFLx83FIuAHJdvYetMBxC84B9+aaQcAY5xxT8jdnbTsjcCcdOtAiEEhVPvg0&#10;P94cE5pWyzjH3Q3rQWU3EY2HjFAAegwg6cCnAHPPHpUxEIgOG+c4wKrsW+0uOwHFIA/5acoPrTh1&#10;YbBjsaVgDaD5xnPT0oGAoG9TxzTAYAqs4CHnqaT5st8xp/ZsilIHzfLmkBH8+9SF/ClO7OQvepcL&#10;5SHJz3FRkkM3FADh0lzCvQYOelNYpxhiSaU5KN0oC4UlVySOlAEeFMkPzsB3qUY8w44GO9NBYsFa&#10;FRhuPepmUAYJ54zQBEQcx/MfcYpGLBCdpIpzb97YXtSfN8uWNAhm7MAIQe9LyY8+UTz60gXD52nr&#10;zUmSIX2xg5NADTkKoxnikH8Z2Dp60/DbFz6U0AASYByRQA4AEMxT5aY+3zY8DA9KXLG3KEH73FOM&#10;WYGywO0etAASNy4XtSHoaQg46dqM8/doADkDO361GwLKw8l/Y0/58n9ycCpgUELAw8460ARIMRqC&#10;w6dal/cbQCGJPSo8HyzhD1pefagCNtpuE+c4IPalGNhIz060vy/vP3Y46UznD/JigCUYNoMnJB60&#10;3Iyec5phB2KA469KdhtyjjpQA7H7sZxSFcxjmnH/AFbqc9aT0ORQAmGwuWPTkUhB2SfL3HenEAvu&#10;xz6UAJum4YnAoACx8ojav3ah3N9p/wBWMYqQjMnNI5USAUAGTvXgdalAU2c5yM9qhAPJP5UgJycK&#10;SfSgA2jK4IFOy2FyM+9Jh95/cnH1pR94AigBeMOClJgZPAoONxwnH1pwBO/5vSgAwN3CjGKaxxAT&#10;s7Up3YPyfrRlgjD7ICfWgBE4s2AgZmz+VKQ2BkY4qVcmBiXUGmHeZVOe1ADQBtGfxpP7w2HrShm8&#10;5xgYz1qQlf7vSgCPIyOKdxkjA5HFRk5kP7s4zxU3y5PAzt49qAGgDJ5p3yeXIM88YqE585RjPNO4&#10;DtyPpQA7+IelNI68/SlGNvWnHaEHzZJ/SgCPHJ+Uce9Nzmbkj2NSFCQ37/il2II/v5IFAETDJIOc&#10;A+tPXG6MA8E0uFMeN5pAqibIY9OlAD3EW9uV3YGKBjy1BYDBqMrGzkkH71PITylw2aAA434607ax&#10;ZuBgCoxnc2AeKcA4MhyxyR3oAytSWXy4njilLKe1Qw38nkQE6DM7DAbPFbZHDfKPpTCsZCZhjz7L&#10;VJgJBPaSSlR5SvtGFY4qdlQTAbsnvWdc2drKq/uZUdSCrqSKrSvfR+V8zuFwD60rAbjqggBVScj8&#10;qgJbjr70yKV3toSZVxj0qTBLg9s80gF/hPy5pRjDYHHGKDjLgA9OlMbd+5Gw9+c0wHFTgHIprH5W&#10;AhyccH0pw3beWPBpDnzKAGpu2crzn1p4B8xQAKAOTxUqIoyRN2oAYdoDZk7c0gVDCpAJJPrSH78n&#10;Tr+dER2z3HpjkUgFIO5RntTvk2nOaTu3BxmnEAoSH4ApgNycnAYe2aDu24L8Z6Cm5+8celIT8xyw&#10;pAO/5bAccj8qeNu18v3qEHkYU/UU8YwQcdaYDjs8wHOaa4BZv3ZA4707K7WGOgpOCoOPrQwEwvH7&#10;se1IVO9M4wDTyFAb5j24oYjcmBjjvQA04MmQh6UvGDxQMlSdgGGGalKZiu2VVyQMDNAEKf688L07&#10;08Kpt7okr97g1HtkWXBH1oYZwPMOM0AKBx0BpcnyyNv05oHfIo43NxQADafN3J24PpQDEScOee1M&#10;ORHJiI9u9PX7p/dAcUAJt++xAwD60rLCVblyxHBz0prjhjg44p+QSDk8UAR7WxKSw+XHenjOPvdv&#10;SgqhEmVbqOM0uRuI8ojgYoAQB/NBJOKd8mTltoFKTyRt4xTGAKmgBTjPD5OelIeHI3jpSIMM3SkY&#10;KZ+M80ASEgx/e/WkOfLbEeePWmcBsFeT2z1p+fvZHTFACKT5ZBXkmkbf5nTtThnB4IHpRgASEJk4&#10;HegBgLYUAcc0ADBJNKevSkH38+1AD/7o2VJgbH+nFRjO08/hQS2Y+BQA3e/m48jAz1qUAF+ZOMda&#10;Z/C+V6UZ+QfKTSAecc/IKT5fJHc5puW44puHLnD4/pQA7+IHFA4bp25pQuIz+8z+FIScjI+tAC8Y&#10;P0p3/LBjgYqMY3H9aeVHlKN+aAE+YlsJ2GKB0GRRggAEjpS4yz/N6UAKckEZppA8tB5hJJ9Kd/CR&#10;Qw/0aUhQSCKADCiPIjPT1pvPPy0h3hFJBAxyKlGDGDuHSgBozk8UYPPzCnevzUncc0AJj2o/Cg9K&#10;Tu3zjjt60AL3PNLjhufSnoI2RyZAABzmoh/rDgcUASfLtU4BqM/xAwnGeDUigFG+fvxSnG7lAcCg&#10;CMEHb830FTHBT73aoc8nKDGeKf8AxPgelIA9fl603uvyfrT8funOKYTh1PfFACfPvf5TinAAK3zE&#10;80o/1NzyO1JyWGBzigA7ijj5jt4pvO4cVJwFOQaAI+vmfN3GBTgF3jB6imkfvmxEacM88DNCAGz5&#10;kXBxg5oG0nqeDQcbGDTYPalGfLfMYzxSAX5cNTT1PzigZw3y8UbV89QGySKYB1B5+tB6jk/WlX78&#10;vykAdvWmP91iAetIY4Abh9acQvy4B9hTcHYep4FHzCRfpQApyD939aXnbSHJEpI9KcMFJCEOB1oA&#10;hCt9of5fpUvY8UZIRvmHXpSc725NAhpzuTC+ueacQvke9GPlNNJ5HNADR/rSShwak429etNXlGJP&#10;GRTjt80YSgYvHbFRkndH+7OM+tSYHmk7flwKcQvzcnigAziFztzhOlYsN5fv4qEA0No03n5s1scY&#10;kGQOKjVAk7kFSxHUUWAmbIuJPpzzS7sx9Kad2zk0o6vx6UAMflW+U8YxzTwWEQXCkY4owvzdaafv&#10;nigBVGHY7zSMCZQc0HOw/LSfNkd+aBjs/L0NOH3W+amnAjOTTed5waQDzjOcfrTSflHrSYzGCSet&#10;KVHPFMQufk5FPAG1ueo4qLByRjipgflXn6UDGfLsUbaQbSp601lyV/eEc08f6vGzp70hDuAg+T9a&#10;fjMD/KdvpmoiGI4UdRmnEAyYDYG2mAY+98v60g3DlVHQ0EEL/rup6VOTF9gkODkrQBEoBs7vKHO4&#10;YOaFVgn4cZpsZH2U/MeTT3IKkBj04oEKMbWyFHPrTeNo4/GmhXxyTx1GetO9PloATaxlHH4U58bQ&#10;MCjJGeKDyR83agYo2+WwwPY0gztX5Kdj5OoppAB6UhB36UpI2kbTz0pB9w8/hSZO77p9qAHcecuV&#10;4xzmkYZkHyHGaQD5QCT1p/fp2pgGB5fLjpUR+64wetSEDa1JwN538+lIBVDbo2CdvWlydrAtkE88&#10;U3n3p3GG570wEwQnAB54FHz4I3fhRjnO7FSbYvlzJzikA0Eb14+tNO3djNKR8svPAP5009vl+tAD&#10;uwyKCcL94YPTmmnftb5OKa3Mf+pckHigB4xhj7Udh8hx65pq78jMeOKkHU0AJ26UncY9eKcfuH0p&#10;nBI5oAfyXJKdB61FlfMcFG5PBqTHEnHpSHOYz5ecGgAAGT8opSWCvwTk0uCVkxxyOKCsgjJwDgim&#10;Ao2kk8Dj1pB1qPcn+kZhPUYpQSXOFOM0AP8AWk/vcU7s3NNOMGkA3dF+8DIckjHNLhf7mPxppCGX&#10;kdOgp/PPFABycdOlGCCRto/hb6U0CTyGJGfm4oAOdw4701gxYcDg08dW46U7+A8UAIM5PBzSjvzT&#10;exp3Aj3Z9OKAAbtp+Wl4wOKTI2zHyzjjvSZyjHaetADiMJMQnXHFMydvSnc5PyH86bgZoATcN2MH&#10;OKfg/Zycj86RQgByvemKfmulO7BPTNADl+62Rzmj+N/lOe1O/hUYoO0OnzUAOJ2wL+75NRg5HI70&#10;9uex4AqP5VzkUwH55NAwd2abh+DtGKML5jYbnAoAkUrg/IaT5dycdDSY/dsQKQ9c7f1oAcPvn5Ry&#10;KVj8h9SKTnDcVExbzU+T9aQEyEfZ5M4zUfG1gU4zSgD5yV70hzvHNAEo8v7O+FFNIcLjcDTBn958&#10;jDmndW+8aAFH3OlJ8mwZU9fWl7Gg45+UUALj94xAGNvSm5b5uB1FBJ2uKQ/ebC0APJG1sxDgdabw&#10;VXrSj7rfXpSnZu4BoAYN258k+1KTgAFCcn8qf3kHtTMHkhhxTAl3RNHt2YwKhAYPJgHGaUAfMfel&#10;BYStyKQDjnIOBUW/DEC3znvTnOQelKhQN0znpxQAg5wQpHNIQxY4pxxz9aT+F+DQA5BweRwOaMHc&#10;2PWlXbtwFPTmmH/WP+FACtkpH81KDwflqM7tq/P0pR0bigBxyWXikxw/zAY6U7sabxk0AJ3HFPGz&#10;AzIQaZ60vrxQA7ja+Qc56VGR84wKfg7yd4wR0zSHr0oATncOKcMbMe9H8DU05AXmgBx7cUxmUW8j&#10;ZPApQeW+amt95h5OaAIoJBJ5h2SBc8ZFTEHZ0p3/AC7j5UHsKTv0oGNRV8w/vSM9sU/YMHDHGaTj&#10;B5/ClBG496AHfJu6HpUZxuj+XjmpGxs+6BgVHgFHye1AB8vGFOKOM/epAfk+9xR/F0JNAAMA8EU7&#10;A2daiJTcM561Jnk/L0oAaQdw+U0c7WGafj5TzTf4jQAcf3aP4RSHOD8p4pvOR8poAd8gkc+XyaXn&#10;A+br0puTsHFJltwwhNADsnd92jPIFKR8v3fwpmfnU7aASHEkbsxngcU0NkE471PtX7M+SOlQEYY4&#10;TPNABnIPyfrS/wALc0c5+7TuMtkUDGY+YcmnYJR+c9KTALJ+9A5qQGP5wGOfWgCEh/MXCr+Jpwzt&#10;U7e9PcZMf7nAI6g1H/AMGgCUkYX/AEcDI4bNRnIzhs/WlHWMbeh9aeV4Y4oGRDtxQc7R8pPPNLhd&#10;59TTufmG6gQc7T8hxQO+DUilvs8qnaV9O4qPjIwR9KVwAY3r8wHrS45k44Hf1pNpw5wPzppLBiDH&#10;xTAXDZHPGaaMeacjGfenHd820DFI6MxtiG4WgCUY8qQ5XgVD5iMACmMnr6UrDqPLOPrTXVSgBAAo&#10;AX5PMXaT0pST5R4705UjERAc9KTHPHrQAcEKeoPWjHA+T9acqD94Qce2aY2RMQRQA/HSghthxsI+&#10;tN7NzToxCBNvD9RjmgCMFsucDFGTt+7UziAxuUl54yKjx8n3frQMQFyowvf8qco5fODxR03YHFB5&#10;3delAhwA2HA4pCV464qMZ2d8elJ/y0PGaAJh97pRk4amANtGIv1peqHjnPSgY0D5lO3rmnEHacKC&#10;ab/y0XinAH5juNACD7/TFIyuCD5ufm6UmBzx0qRcGJsJ0oAYxUovKj1FAHzIdvT3qvKk3nxYlI+b&#10;86top8tiSOFH40CGsDvB2804F9h+fihgdzD+tA9MUDG84PFLuGGGw/nSsPlbK/rTDnj5TQA49zsy&#10;cijLbm49Mc0wg7G+WkO7dwaAJS2SPkA9abkbTRjmX5PTvTSDg/L35FAC8bicemKkXgyHZ0HFRMOp&#10;Cngjino2RggDigA7k88mk42jigg46jrQSNyCgA48tvlo4wfl6jin7T5Eh96Zj51+tACfPtJAOKPm&#10;3jJalJ/fMMHoPxpQDz8tADex+WjPYCl2tiT5T2pNvy9eaAHg/L0pp6r8vemDzNs3yDAPrT+3TtQA&#10;4dTSY560w79wGzPPNP7HmgBwH7qY7e1MA/cqfKHXr6U88x4zwKQbvIx6UANxhT8oznpTsfKPm7Uw&#10;/f8AucfWnc7m+U0ANVB5rFpT0p2ME4bHvTuNrZX0701gM524xQBVx8zUnODxTu44o7NxVgAHzn5c&#10;8U3/AJeHxFgY+9TNzhpf3X40o37V+fIoAXGN3zhuetGAf4qPm4/dmncc/JigBcDafnPTimH79BOF&#10;zSc7elAhU2Zu1ZDgilU/uZOD1wKb85DZQ+1OBbywMj8qBh2Wk5y3NDfdk/fgcelRAtvhymQTyc0w&#10;Jsdfmox755p3y4zjnsKiJkDJ+5PU0XAlyMHGKjJXzJBhskc07PXikA/1mYwMjrmkA5Qnl96aQcsP&#10;LIH1p68Ii8/WlYcM24UANwu1s59qXPyv8w7UDGc+1RnZiTCnJPWgB2VPf8aQ/fBLn24pRjHQk0rs&#10;AAPIXp1oATA4OaTJ3NQOic/SkKkMcrn8aYDwMucmkKrknGcGo8sJiDB9DU3y+Qf3jAigBvfp1pMH&#10;f9wjilHRvmB/CkLyfN+65A496QDQSJARJ29KkGTE/cioiW8qLIOSalXdxyBkdSaAGnB3fhSc7W4I&#10;5FPITy5uMnHGKjG/5QVGSegoAXByTtpfm8gnbnmn5GGBX8qG6DD4J7UANHlklW70pWPyJwsZwCOa&#10;iZWWcEycEU+MkRsM5BoAT5t33R0pvVeATzTj/rE+XvRz5rHZjjigBPTimt9/nPtTiO2aa33SSvFA&#10;Dwo8sFV5ppHB5FNXcUDCcjnFT4AeIMwyR1FADVKBeVJyD+FRMW8psPnnig7vtDjYDjoaf8ux+AMi&#10;gAAfYxwTjHej5SY+Dk04f6v7xpBjcuWIFACYkw3AIzwaT+OXgZ4qZSC4UEbcVX+f7bMTwuetAChD&#10;9oOZDwM0HOX54zThjLckn1qEtIGYCDgnrQIfnAXGe9OXOZSaavMfIIofiDt1oGOIHXngUq5wxzTQ&#10;SYz+7PTimgsQ3UUAOOMqelN7nig9cZpgJMrDb34oAk53A+X265o7DmlYN5KjI4NKMZTJ7UANxxnF&#10;Jz8/y+lP4+fLduKTjbQAnPPy00/dPB/Ol+XfF+9PU0oxgmgBCB5UWJBx7UH73SnY4PJoIPlNjqKA&#10;GneXAD9KYVvAVZZgcY5zSBlMwGGyanKr5Ug+0N24oAMTbXLAE4FMYHcTsxx0pSZPLwGPagfd60AR&#10;5IlbEfb1qRTxDkHJz07UmPenAehoEIwi+brSevzUFfU/Sl5z0/GgYnORxS4XYeaOCV+ajHzucH86&#10;BBwJFBGBikIUy/M/APFDMSAChOOhpp7cUCJDnecQcEcmmME2/fzzTwzeUwx6c00+WCCGUnHPPSgE&#10;PSMmSHEqDj1pXVQ8gJ6YqIH5zh2596MttOTknvQO4/KAqd2KYQNxPHWnBcpy3NIABzQAvy+WPemb&#10;SAxC4+b1p/G+nAKbeXLE4NADCBlvl7CkXeGOce1I2N455pu6XecLke5oAcwHmjtyO9TN5fl9STjr&#10;UW0lVyTSjIxxQMlXb5Z+bnFMcL5D4kJNHO3mmseBzQAvAgXO0HvSj+LimAfKOtSLjPPFADTnjinZ&#10;yo+dfpSlc7CG9c0wKQ+Qx+lADjgqMjmjj1pR/FkAU3/gPegB3y7l5OeacAPLJzUfOBTSXz3oAkO0&#10;SJg849Kg2sVchmB3881OhILEovSglfMT5ACe9ADVVxt+cnApcDL8DrRnkZHOaQ4z0oAjwBKCWGM1&#10;YABhkJPWovlKtlenSlBbacgY7UwEIbzmyTgdB60dz6UHJdfl6ipAG2OdvSkAh24xk80wAAyfMO1M&#10;JPnKN5Ap4C7nO08+9ACfxD5acc7GytIxAjJJJOOlNDAhTj6UAKR0NLh/Jkwo/GnKAX+90pH3ZQry&#10;c80AIBgPyM8U1g5U4mp+OuetI2CpyjYz60ANCtu5kzSnIYnjpTuNv3v0pP7px2oAXn5qjJbeOKkw&#10;d3SjjByaAAdvmoLfK+Bk+lG35vvpx70hX965HA9aAHDmPlKY2Mf6zinEny5MKD0pGClUYMQR1FMA&#10;42jimDzPPbIGBT8D5eaU/wCoGFOTQA3ne/yUxVyXJcfepSWA5BzSrhkJBOAeaAJMAKeR0FIcYfnn&#10;iglPNxz04pOMHjrTEJ3+7S8+vSjDbl4PvS8bH7cUANyCp+QAfypecPx6VGf9dEvzdzgDrUg+5yoH&#10;PrQA75d5yO3amkAtgrwG9aX+EVG3mfJlD9aAJmEflLg8YpnGeDjigBAceYeR0pq7snjvQBKSxQcA&#10;4pv7ry33MfbFICN4BHNISctiLHNIAJXcuDwelO/v/hR8nPzfSkP3vuUAJ/F92mknDYFPwD/EaTHt&#10;QAmZMgY49adxnkUo69Kdj5DnFACYXD5X0pCPkIL8U0nBUdaexOBgUgGqMLwe1J8olJ2jOaeqk+YO&#10;mBTTncee9MRJ1DnYMgdahIO5vm6nrTgHxKd2ACM0fLv5U8jrmgAO35cJSFctnOPWnnAU/LTR5nlS&#10;kRDrQA/K7U47Ud2+ajn7MxKrkAEUhwcHZjIpAB7cUmOSMU/jPWlAHyZbHWgCMhg7fKOlNzIHGAKc&#10;d3mMNvf1pCpCZ4zQIVshBhSWY8e1IEYFt0rZ704ff4bFI6zKPmXOTwc0xkigeTKdmcd80xtxxwKU&#10;HAGX6il42/d/WiwhoDYPNJ84BzFT+Mde1NJfYAZx+VAC5+X8KTIK5A4pQRtFIevagBM/Kv7sMSaj&#10;cSfaWIhdRjpmn4AY9c08bvLXNIBqglOaJCAowc807nb3NGFAc7OtACq2UizjpTXI24A5o7N+FMzy&#10;w8vnPHNACruDtkknFTKF8p8t24qJd28hlxxwc0vzCTORQAhBz0PTrTArb3zL264qYldjgio8ncvy&#10;8c0ANZPnQ+aeKcvIYGlGCc5oOfLU7Dnd0oAX92U/1jc9sUEAQsR1pjFhIq7MKRxxSjfuUAEZ70AO&#10;wRbDMgJ70gYg/dHTsOtNbocvnNNj3B5iV/3aAHnYRkAjJ5oXb5rZiHTvRtUCZjNknoPSiPDRNnpm&#10;gAJ/fDEAxTvlOflFKQAG+XoKhVv3jZj78UDJARnhsiklZcxYj6DmndSMIAPSmNncnzjrQIMqS2F9&#10;KcOjU3HTikyQQeKAJSPk6UjMNifMOKZukKMCmBmkPXp260AJ8pVz83J5oO/yn+8cDg4p654+XNOJ&#10;9gBQBGuPLzjnFLzsYHt3p3HHSnAR+U+XxzQAwY29KkziAc84pmBt60H7gyv0oAUAbnOefXFNbrjH&#10;ag03LeYflNADh0HrTiDvfC8AUz5t2fJOakOdpOAOnSgBmDuGGbrS8+Y5z2ox833xSgAt2+uaAF6J&#10;7560rBSHyx6cU0bt338801jlslenvQApIwMDjFN79BRlfKbIOacAAv3evegBF4lJCDOKkYERL+8B&#10;JNIAMsR3pAAXJLtzQAv8Z4OcUq5Ac4GcUrMFjJ8oHA6imZUxjOeaAHZYq2YgMdTTXSM2cmHUkoc5&#10;p427GG6kcrgDy6LAYtq+3XJIyGwW4B71r5+dwMgGq4iU6rZvtHy5watEKJep69aYAucudgpCPkOa&#10;cMEr82KkKLhM3fbgCgCDncOeKRVk8yQ7ztzSZXzGGO9GW8xxt+X1oAf/ABjjvSHOWHO3HNIrEsvy&#10;454qQf607oxQA2PG1tsRyKQ58ybKLxipxJjfm3A9KhG3zHJzz1oAjJAcAAkkVKAPs4G4ZNRu6Aj5&#10;Oc0rF/Mi/d9utADzt2DjnNRnBVsipsf6LONnORj2qIgg4MgoAUYCEAClwChBB6inKq+U5DnOKflQ&#10;imkBH8u09ORTTjmmFh5p44zxTxnigBwzk/LnmmOG3xqYSccjBp2Bk8ck+tDthlHzA45xQAcbW/c4&#10;BAyM9KQEgz4QgYHenfKYjkUAfIeO1AACxXnnFJSp94HbQQDI5GRQADBcfOQc07C+dIcY/GmY5Py5&#10;/GnYBPOaAFP3GwoODS/LsIxxxSDHzDd2FN3Yb7p+9xzTAa24zDEZAyO9PYYZhnpUrCM2v3gDngUx&#10;wPJUAZJxzQA07h/yyyeO9NO/zDuCjilAuOMxjingDMjbgOKQEZIEYIQnJp642udvNICm5wQuSaRj&#10;jdx6UwFI5PWkOfLUjBwwpp3YHy/rTlHynIoAU7fMJ8sg7Rjmm9Gb5R9c1IQcNwcU0Y/eZIGOhouA&#10;oI2nikPKH5jikPRQV60v8L5j+hzQAgBKEADk8GnFSqrux0pDt445A4xRuLCLfE2PrSAX5d7cr+dM&#10;/wCW4Gc8dqcyo0rDa4z709FjUPgHOaAI/myw204bvNHy/rS9m+lM5CNwc7uDmgB5zl/l6UcArxTD&#10;uwMrz9aOck+UPzoAcSMHg8mlxlWITinqRsKlR0poJAYc8GgA2gADb2phHzr+8P0p+Tk5fnHWhRlA&#10;QhwO9ADP4hxT/Wk/iYbfpS/hQAvbpTdx2uABkEUHcYSMH2NMAIjfO7duGMUASuWYDcB93tSoIxa3&#10;AMx3etMw21snuKZLnYCBn5x2oAeM5PGaX8aRAxeTIPCig0APwNrHdUMmfMUDqal/hYUA4YEIM5oA&#10;ApFtgnkmlAGxvwoY5kXg0Y4agBpLb1AHGKGB2sd1LxkU4Hg/KMZoAbxuI29qdxzQc9cUg+6eMUgD&#10;I8tuOM0rAEswXjFNbbtYep4pw3lGBbCgdfWgBoIIOBRk5PJoUYXjOc09QGk7A+lADOOKePuvx6Uh&#10;UhmBGKX+LHHSgBDu25GM0fxdaCecE0vGAc84pAGFOeBTOf3nHpUx2mBemcetRgAKgPqaABPM2k7a&#10;OdxO40v8XNBBLcggAjmgYZ+Y80uR5T4XnFDACSTjooxTRn58oBQA5QNnXnNN7H5vpScjHyH86Qly&#10;U5HLUwJAoMUvzdxTct9nmUADkUuD5xGT0oA+XrSAbxx9KcMYbJppzxiPNPBypzgUAKQhjGCM96jw&#10;AZv3PQcHNBx5i/N3p39/IGCKAEjyVPAHNHGWxz0pe4+XqeaccckKBQA05y4244pRkw5xjBpoP77r&#10;jC0ozhuTgmgAVWZ5M54HXNGAATk9aau8Sn98cGn5G37vP1oAfjp8w6UYH7zC+lRjG/qRTscOQw+t&#10;IBCfmpD25pNvKk5zmlyNkmYj270wG5O9vkOB1p4wQxyKl2xm0cmT04qs28uoVW2+tAEpVtvMeTRg&#10;BehNOj3/AC5BzjmiQ8t8g6jmkAg6420cb24pCSAfl7Uc7Pu0wFx84BGOKaScHkY9aU58ljyTTGVj&#10;EuAetICZRu6HoOtOwu6QZ6GmpkLzjNISd7ZHemAEDb0NJlcdQPSl6uB7018C7+43AHNAEgAwPlob&#10;JWT5cDikBGOlKO3NAEeMKR5fT3pf4TxT2xu7/WjBEYOB160ANWQ9PKPXrSk/L9KTgE8d6Q7vm+Wg&#10;B3HlsPL79aUZwaaAfI5znNKxQAcHqKQDufWlIOyQ+go4z0pw2+Qckc0wII8kyHIGDUo2mQBpVAA6&#10;01QoZsRnPrQQTKpIxzSEOZVCZD96AOBkkfhTj1wTxinJtNqwyvXimMhH+umyh6cGk9PlpxA80HnO&#10;KXjjnFIQgx6fSl5yece1M5ww4PPWnDHOfTrQAh++vJ6UoJ2OMZ54NBAxgkdetLxtFAC9UPyfrUZw&#10;Ah6c1ICoPIphGQ525GfypgCMfMb6VIpHkHkdTUY27M8UB4N4DTgHsKQEgx5bjeDTej4pDt8yTnrS&#10;kNycduuaAHAE+aNvRfWkUcSU0H5jzyfenDJQ/KOT60wGMW84cdacMB+XAomNvHGrSXcS5HAByfyr&#10;JkuWmciG1n8sPgyNxn8KANCe4SO0nfyi5VwAB70xLhzI26J9pQEcVIkUQtkG9SSoPNOIAf7iflQA&#10;vDSJhcA+tSjKpKdgIGOKi9s0oOYpVJbBI5pASPjyoyB17VGd4K5FKMB/vN04oZiSOBwKAE+XcOOT&#10;Txn5iFNRDa0ch2tke9SqcRsPMwccD1oAac5PFGSU60vO1ctk5ppOC3y+lADVyN/yd6k/vcY6UznC&#10;8U8FdrAkjjigBhzuXAzTj90/NTgQV4JzmjHIBBoAacYTGc0Y4ORS/wB7kUvfBYYxQAetKAhU/PTf&#10;l/vjNNJO0nYaAH/LvHvSbQDcNj0wPWmjqeKdk7D9aAF+YA5A6UgB/eHjrTSfnxjk08fTBxQAw/6z&#10;pSlQUfk8EYpccHmgbsMCOKYDgF5BY8LTCPnbjvUny4fK5J/SmA9PpQA4fcNMO7f98AU/IxIPYUw4&#10;Kj5gaAHcetJ8m77x4pvzYiGKkAT5zgZ7UAJxxzRgbjTe554o5wPmpAPGQ4qNhLtcqgPPNL3HFOBc&#10;Dh8UwDjy0weo5HpSfNvk+X0xS5UFxk5+lN7DJ59aQDh0GRR+NKCNh4pMrkHcfyoAXHGcUikiZzt/&#10;Gl/h+ooz+7fjnFADWLb3+TP40wklSN3SpBkHkk80h8vdkLigBRgQphh0pCcOc0cgONn0NLyBHuQY&#10;7nNACgJlyJM8dKac7j8g9qPly2O9OP3utACdhzSch357UvrxTTnccxn86AHAHY3H1pw24bj0pOw4&#10;pOc/doACBupCBg80p6mk+ooAUbsHkU31+al9eaQ/eHy4oAdjKjDjNN/jk5oH3pDyBinjbszkUANI&#10;UFjubjpSZ65big/ecFOSKQD5OlACtk7iI+O9PIURISDmn4QwSDfxkfjTWx8mXFADDt81sHjFG4BH&#10;HHamujCUEDIxyaDgKTigY7t1ph/1nTvyadzgUnc8YoAQn51AU/Wj5t3TNLjnpSZwRxQBH+88wHnG&#10;eQTTwT8+F9Kd/C3HagA7ThqAHfKGXIJOOlNOOcE9aT95x84PPJpRnfyuB60AMwd5x3p2RjGO9Kcf&#10;N9aafuigBxzlhgUw7iPumjPzjipOPJf956UAIucAY60uF3NSdxzS84WgCI583Hb1p3RmGeOOaMdc&#10;0z+Jcjt1oAecbhh6QAbm59KUd+KX1oAUk7lGacMFZPn6VGR8y/LS+vGKBjG/1iYoz8z8elOJwD8n&#10;bim/NkHaOKAHgYnJNvkbeOaa5IWThfalB5xtP501lJP3D1oAA7eWi5H19KePuN+86d8VEEjF44Yk&#10;jHDelSgcYwaAIyW81OM8U/zCIGzZt09aQrls+YARSk8r+5wD70ARrIG2HycZPFSZwz4A7UknlhG+&#10;5wOBmo4gxVyWJ54oEPBLbyGHHamASZ/1LdfWp9ke6HM+ODlaXEWxsyUDGYPy8dvWg5+b8KeNuwlc&#10;kUYHluMD25oAibIRvlJPpTgT5a5UjinY+Rs4Jpp+8OO9ACEgsPenH7vI6Uny55z0o2vsHKkd6AA/&#10;xfLTQEJUGanHgr8wNRtjg+WOtAEoHzOwzkioW8zfJkL161NvAgUbT2oZImYAuQNvBBoGRr0GR9am&#10;ymx/lBqPaoIwaY27ef3R68UCJMAOCFpxIw/HOKi+b5sqPanDPl/doATLZOUo5wOKU5yKPTigYozl&#10;v3RPpTwBuNIPrQTiKT5O3rQAoxvPJobHlvgZ5FQgthcpzTxjByTmgBzf8s8RjpTCX86QeSR0waDu&#10;yBtpW34AIGO1ACjG5f3XQc800nA4HelyN65QdKVtojP7oZJ9aAGgqZAdvTpUhLeWw8s9RTMDdyO1&#10;OBIA4FACZ+bpyKTnY5Cg0Erlj5Z570djxigBCSSpyKf3NMIXymGQT/KnDO38KAFwNxNMx87HbnkV&#10;IcZ96aercYoAdxtcjvUfO9ee/NO7kYphHB+XrQBKdpLdsCmkZBpvfpTh1PFACdhyaj/5bSZQ8AYN&#10;SEcyZYdsUmCYuo60APXPltz+FLgbG5/Cmch1GBSnHJ2HOOKAFOd0fyjvS5ADnBzTQVI74oGdrj9a&#10;AFySh54pnO5uc+lPxlgCQPekweePpQAnGG5HUUc4PFJg5I20vVOlACfNg8GnAN83060u3C5Mwye1&#10;G4gsdvpQBFu/ev39qn4NqTnBqH/lsflqXj7NINvfrQA0lBG2XG7PFMdjxwTjH40jZyg+zEkEYOel&#10;TDeAuYkxjrQCGdTHgdRzmnENg/uzQcea3y9qUyFbecHbnPHvQMp4O7pTscnmmlvk+6ODxSdWzmrE&#10;GP3pOR0pcDYcnvRtb5iCBx0pAQRJlcGgBwLDOB2ppySRtpD52WIAA+tKocbuWPvQAuB83yfrSHqv&#10;ynFOGcn5TSkHccp+tADCflxxTSW2nDDrxQxTao3MTSYGY8sMjp70AKQ2ZCSp+XmkAY2zZjAAbrmn&#10;YH7zKEdO9MPJHznFMB67gR0zTstg8CkC5XrTvLI3fvV+tIAwvkjgCmEAqv1p+U2sAelOXkNxwB1o&#10;AjB+Zcnr+lO7EbzjFNwpGO2aPWgA5xSYHXy/xoA9jipAF2yHeOgoAZ36de1J36fSlbHlP644FIv3&#10;Se9MAGcj5KcwxDnJPNJgE8k8GlOSuM9qQiLObnGwcilIcOwx1FC4+0Y5BzUhPzgHNACAPtXp0poK&#10;CQ5Xqadxh6ZjhsgUDJC0RjcdCBwKjwDFGCCDnjBqUBPK++M0w53dM0ANwQuBIcE8+9ObbuT5CMji&#10;lGNrfKMY45pO8fyDrQA3DBT3NKM56fSnnAY8ilwhfrQBExbzE4OMU3+NRs7+tSNgM42dD60gB25z&#10;0oAeBw3FIQccNUnPkzE46VGSPKHPagBgLF8eUcetN+bznBTK9qduJKsBxilyd3I+tACkJsA8vj0p&#10;AF8xcs+e1SYHlN6+lQHzN5ITp0oAeQcdKaduxQSetSfN8vrimdzkc0AHG0fSm5IPUZ7UNny5MJnj&#10;NIATCjeUw5xigAB+ft3zTh91c+po2n5ztH50v8PU8UAN5DDCZ5pxCmQDb1IpwC7Iz5nrnil4+Y4F&#10;ADGAEhwgHyioH5ZP3ZPPrUjEeanUkmgj97nd0oAepIWP5V+lJIwZjhMcCggbBj1pnG4gYJzQAuDs&#10;z5R6daRRyvy/rUwZhEymLp0phwHbg59KAFY4Q8d6YRlWwaUY4+QcjkZo5xwe9AAfuRjyc88nNLld&#10;g/dDFHr81Lx83zUCGHZv6UDG/wB6RgeSRRzl+fSgB/JI4PXk0o2AOeOlIC2MYHSmEje3JoGBCeaG&#10;2gZNP5w/7sc9DUeRtPz/AIVMQhsHYZBIFAEeTg520cbTTVUHyhuJwadJ92TrkgUCGEtxgUmJcn5j&#10;ikVcuvzHGOamU4SUYz6GgBFB2dKf+78kZY9fWmjODkUw4OflNAxTnzBilAbd900zBynPFS/Ngjig&#10;Q3nOQoFNwPlyPWhvunjvS/3eO1AiQf6iX5RyKqiMrLMd2Sx9amBAjkUjqOKEDESlh0HFACLgY4pV&#10;wWbhgPWqrySi5CraN1qyhYwP8p69AKYEuflPHTpUYwS4pxPCjPamgLufg0hi5AcfIRx60AjZ04zQ&#10;QuzOzjNNO7eOO1AC/IX4NKAPMf5lA+vWkCAj74xnpUUkcq38X79tvpQBZYxlVxgYHNNA4Wm7ct94&#10;4pAJRIemAaAJSDtPymo8OX+6MU8scHHTHSl/gPH0oGIMf40mOR8hxSrt3gFzTyF55HSgBuHywxSE&#10;HP3qjXzt7EgkbvWrBVTFn5qAIPm3qME9e9Lx8vy05lwpIUfSmgklgU47UAP7HkdKbxjlgaVlxb5A&#10;znrUBZhMMRdqALA5UERHHrTWAITK9/Wno3yMC4AxUeT5jZU8GgCUhfKb9z29aiIbgetTA/IMuMZp&#10;CY88Hp70AQlfmJpygEnOQMUrYKrjIOeaeOicdBQA0IRvJYYoIfI+c4PalJ4bB7dKFGYJ2LYwOBQA&#10;xh8oIA6807aPLXAzxzTR9wZag7vMf5z2oAAvTKCmuABwoJ7U/nHWkYbm/wBWT+NAAm4Lnjp0o7DB&#10;I55NK4C24xjOKRQcjr7+9AC4GeppecNzTX/1gw3GOaUY8pf3hPPegBMrwdopNy5HWlwu0g+tSBEC&#10;Mcfw0ANXBR+OQKj6jpS7Th8SHPcUgHGQTQAoAyvyEfU0oxlhvPFLzt7cGkO/zSDF1HUU0AALulG0&#10;/dpi7tzAkdeKMt5hHlnrUgxv/CgBABmlBAp3H7w1CcednB6UATkQkHKnJ7elNKDYQuMZpg++OTSk&#10;MCcyLigAx82cCgdB8tNJ+Y/uzj61IAMH5jnApgLhtpwtNxkuC2AafzgUw9/3ZoEJlx91VBA4OOtM&#10;w5gkJtz96nksJF/dDp61JljG2QPpQBGM+WvQHHekGdvODmkVQ07BjtAHWnFcMw35waAFIXAOBmm8&#10;+cR5JAx1qRdmUy4+6aCx+zuCqk7jzSAjAxJ7dqfztOBSL/Dz0p5OImIXJFAFdg+5cqAO9O5wn40p&#10;LFySKX/lmfmpAA+8OKeBweKjG4etALCdTknI9KAHjGW+X8aONoyTTTnnI70hzzxQArgkt8nSmHeI&#10;JMQ554NSAkRNyaXcPJUg9T0NAhilvLUkkZHNHO8AJkHvUm0b1ynbpTWDBzhhx70AIRwwKn25pyqM&#10;N8wxik+Yg56CkH3ZCBTAkbODjHSmYwi/vuaazNlsIelIqtg5Yk0ATAAk7pTjHFNG7JGRjsaCAcen&#10;enLt7DjHrQA3nP3aQs37oBR1p5HXgfSkw+CcDqKLDDA3vmVQaXAw2CeTxSfuxIcg8ikBzkY4B4os&#10;Ia28bcR5pjtOfJVlOAamyeflo+Xcx2iiwDAAVORUg+6fpSNt3DHHtSdWOKAH+vy00gGLmI00n51+&#10;bvTiW3LlecdqYDRnGNnb1pQDnGKUBuMN07UmSHxg5pAJtO7JhbFNH2ra+LRMA9SaeHcP04pxwWzg&#10;/nQBGC4A+UcimgSnPBA3d+9S4HlSfMMZFJgdvSgA/hHy9uaTHyjjvSkfKPrR68UgDB28il5JpoH3&#10;+e9SDGz7x6UARt1zgYqMhsnhcd+ac55AK9TSHd5uNpwAKAHrt4wvalw5BGRjsaQFdrYh7DHtS5Pl&#10;kYPXigEGf3LH7MC2eBTT5nlcL0pxx5qkk/dpyj77YYjNAEYDELlDjFKQfL3AcZ71ISwHDDA9qB5b&#10;QXCtJ1oENCsVZxGMY5puACMEDmlQlRMAcAijYfLdvM69qBjfmzLmPjI5pX2ZwIximsWMTDpyKePu&#10;429AO9AhzIgsgxl6jpUKmPjCnH1qUgNBtJbHpUIRhMNrfKO1ADz977v0prKdwxipD0bEfT3pOd3W&#10;gY3kFfkPvTeSR+74z6089Tl/rxSjGG56UCJFAETZfHNMwfm60jbt33iRkUm9w4wo6UAN5DPmM4yO&#10;aeR0yTj6UgYc5A60EvuGZMjtxQA704pCDhsHtTRnd93ipBt+bigBgjnKOR0A5NIm5S3yrmp9zBGx&#10;0qD5vMnbbk5FADgWEk3A+7Tcnym7kmnnIJGByBxSYTb0O4HpQAgA5OO1SDbtX9aYeBkrzRn5jQA9&#10;yvmuBEeQPwpnGG5pTgqeaQ9KAGbTvzinDovFOI4PI/Ck7mgA/iA96U5GeKaQeOBTh0pgOTIEmQCC&#10;Oc0042PheM01s7Dilw+0fKcYoAOoQc4qQKGQAntSYG08/Wkydxwc0APBUbf3fQVGCC5pD1b5f1pM&#10;H5jikAmD57/KcemaUbstw2DTucGjnJwn60wGBQM4Q8+9GD3Uintu8sjb3o9OOcUgEUfvfu0/kA+t&#10;L8vknkZzTCV3nGSeKAFPQfISMGmAEKw8gkZ9acMk9O9KT8hoAAI8ANbqeevpQxBuBgkADigf6t+T&#10;TORIvHWmAfNuYiI4z1pdoIJJPSpVC+VJlwPSmPuA4HegBFUjzSCSMetHJUgk47UqltjgxDGaRg2/&#10;vSAXaNw4HWhxtKBW3Hvx0puDhvnbPFS87jkfWgBuRxkkHFNA/wBYflx3NKSN8oER7ZOKDjcwI4K0&#10;AAJ2ZEYIzTxtMT/IetMGPLYbxSMfnUAN70AKcYb5QfxpuTvxs6ml53ONuOlGASaAFzywMH0Oabnk&#10;YTv607gjoKTHLfhQAHOSMUw/T6UuW+f5Dj+dP6o2Fzx+VADf+AfrTlaQRSkW6nB65pAPlJwKXjB5&#10;NAChpDGcxtjNN5w4yeegqQkeX1qIgbh60AKsai4dy/40MEMnQ4NPAyCCTj0pdvDfKOBzQBFjggrS&#10;n7wXPXpxTnwYU2q2QeRUgMYif92M46+lADPm2rzjApPl2EFSc9KDjPKEfjSgruPAzQA07tvCE4pM&#10;D5/l7etOJIn49KTuee9ADcnceKXPAGBS8ZNLg7vu9KAHDGD8opvy+c3ynn3pGDYTAOAeRTh944NA&#10;BxngcUYTHLGl/vU1iwEnH8NAC8ZbApP4sU1CcnIxzU2IdrgtzjjmgBoHWmthYXzGTyKd/EOelTgW&#10;7QvmVdw60AVTnLYQ42inqzBCOlIfvOMjr0xTgQEY4GewoAM/vByPejK7jhTTSGKEnHPalH3lwnTr&#10;QBJz5uCqgUuOJyWXGRtphxlvm+tHHmgEHpxzQApKjzP3fJHrRvAtmHkDIPU0MACOP1pgYHfkEc+n&#10;WgB43biM5ppDCTlR+dLk+Y2FAA7U45LEnNAAATu6UhGMdKRt22TGe1Nyd8n4UAP42tz24piiTZMS&#10;6ke9Jlt4xGMZ55qTg5G4gE0ARhhvjwOxp4A2NwadiNZAAUJFBI3NwBwKAEyPLAxTTnnijB2nilIB&#10;A4OcdKAD+LOylyCi5wBzSHoeKXs/0pAAIYrh+pPaj5QPT3zTFG0XWRnDDFKVdpEHckUDJEOW6inY&#10;O05/OmlVWVhsIAAzzS54GM0gEIHXbk5/KgAkSccY4oblfxpo5VsHuKYCgkE/IMZ608BRHncD9aQ7&#10;Nhyncd6Q4O3g4A6UgDuRvz70YyjDjrTeNrfLUgB8onjAWgBjFvlAjzxzSD7o+U0HGWOSOacCfLkJ&#10;A4FACHOxqFKAHMefSoopIJHuFDZZTyKkx8zgAdKAFLD5+Dgjmk7LxSHCoxx36U7jyx8vQUAHPFKc&#10;+W42005yBSc5fn0pgLgbRwTkc07jyh8veosv8/yDGeKeBweKBi8+a2RTvwpOOeKVsbX/AApCG4+Z&#10;j5Y/Om85HyjFOBpeNwoATCEt6+lJk7HxD0/WpNq5l/e8EDg01Q7CQhQFHagBBu3H5Kdlehakweac&#10;F5Y8+9ADedw4NL/yzl4zS7W3KRPxnkU7Ay2GoAhHmlhxhcc89alUgKp2Dg0hzuWmvkOD5ZPrQBLu&#10;zIcIvvTP4iPamh1IcpDjjnNJhvM+/QMUlsEhBjFOTa1qSWP3uKdhAvLcntSHaHjAXA70WENOf7vF&#10;LuGMflQcZcYGMetM53Abc0gJB91uvWkIG5aUZxjHenMACxLZOBgUwGgEN0NLg91FKpdkl+TGKTo6&#10;gEmkAFQCpDDp0pRnaPk/Wg43Oc8cUY+Y59aADkuwwMcZp+JcuBAuCPvZpOcP8vpxTwV2sGDAH3pg&#10;REEOnA98GlCjI/nQQuAQT9PSk+THM3TrQAuD5eC2eeKQjKgYpf4hjG2l43uQc0AJj5Bx2prZwvyG&#10;lPQ/LTsL5bfOKQCAyYX7vvTgBsf5vpUR7HecA9KdzxheMUwA53HC01chxyxznvT+zUwlt6/LSETA&#10;5iGUGfSmZOcfpSA8HjFMYSGdCPXrQMfzkHbS91+U1JtxEcvyB09aauPMYse3SgQwluPk/WmjfsPy&#10;Hr61MAplfK8U3/low28etAxhJ2AhR1pQcqMg4wcmngL6UNnDgKKBEZWIxKOep4qs0GZ2Ox+vymtL&#10;ES2kbZGc8io2bc64H8PWgClm6GwCAt1yc9KieW4AH+gsx9AavAuJCA570/bCEVt2W70AZ5lu10y5&#10;dtFZm3DCA1V8zV5J4V/sowrxls1tjaVXJH0IpQQXl/dDIHFMDPjs1+1yzS3EjscYUnhaulLcW7YR&#10;BkDgDpTxtNvckjuMVCM92ouAoA3Hk0pB5BU9aMkLJ0zik/e7A2FPtSAG2+Yo6Z7U7+FQVHWkCr5p&#10;dgc4pzYKtk+lADJlYMjBeOMj0oAPz/L2FS8bADjpzTT99uPpQA1cgHCjmgAGZSe1L/Eflp3HlyHv&#10;6UAL9RURBNww6D+dP/g6YFHvQAqhc8A4prkDGIgcn73pQc+aAF7c0pDYUhQfWgBwIwcEdKQk4xwa&#10;AMKQD7mjA3jjvQAxc7yQo5oIzGuak+XnKHFO45+WgCAKRnjrT+eRgU47ckAGmd+lADv4etJ2FNJP&#10;PFLztNACHfvTg4qQAYb5uaiydi8d6k+TLfOc8UAL6cVExAQAEZJp5xz0pNqNIrBcYoABj5QV7dKU&#10;kbeCB6UpKb3wuTxTHAOOB0pgVnaY3cqrAcY65qaNXELZU9epqRVUdUBpx68j60AIAu4c8Cnc+YNo&#10;FNwMimEy72wlADmD5zjFMJ+dflPJ61J8xAzmjnGMdKQABhcEUdWbApMjcw5II6+lKCm4gNn3oACD&#10;uXgUnZaU/wC7xTed+cdKAJR/qpAT+FR/Nk5Q/nTv4WpSAS3FADOdw4XFSKF5yRUe0bx1607uenFA&#10;DwvyS/OOnFRYYcHHWnjocCkONxoAUD92f3gH4U35iCOMetOyApzCD+NLlRvO3tQAwABfun86U8mj&#10;JOflxSEqAMA5oAQh9w4p4+4KbnIBzRnhyBQAjFgwGBT8HyyQO1R4YjPTHanAjBAJPPNAAMZY+9Bp&#10;2P3YPl/xcCkYAu3zcYHNADTjevXPalIO1uajbeQu1vwqUA4ILHtQMQY2lcjpSDovFIynzpWB9OKU&#10;lw5O0cCgB3GDxTD1OKd+82riNfcUhGS3PpQIUH92eB05pnGByakURmOULN90cioyOtAxha4ExAdS&#10;pPIqQ8PFkdaVQctxkAUjKD5RyeGoAkUDaeKaR8/KUvO7pketDbvM5oAb6/L+tIe2BTvl2feH0pOM&#10;gZOcUANQgk/rmlPHb8ajOdz/ALsdfWn/AMA47UAKN2zrSZO9hn0qIlt6fN36VKM0AGePu0w44471&#10;IfunJo43J060ANwMg7D/AIUc+lTOPkfgYIG2ocAtnNACgn5SIuM9c0HaCnzcYNLj5c44ppzk8UAK&#10;B8v3j04prAgN+8I/ClOefl6UnO4c0BYXnyVITtR/CvGOtP8A4Sd1NON8vznNAAenWk700k4PHFJz&#10;u+9QMnzFtUFhnBqEY2H5sjd1p+xCrcDnrUZAAYeh5oAhLSi7f/R8qDU4c5Azx/KgjMaHf26UzYNw&#10;wec9zQIf8pK4PfmlzyPl4qsG2XjB0PPTnirA272/WgYvP90/4Uc7TzTsKBgyinBU2PiegCq6syH5&#10;T1qZMqqkJ/DQc+YvNSjBjYeaBxQBG3LqSATzSYBRgYf1pdgA/wCPhTjrQB+/49KAAf6pRggUhB3p&#10;w2Mdc0/H38n0oIHNACcYI2fTmmfxDj6U7qr4HHFJhgynZ3oAXqp+Tt60vSFhg0mGMh/e46U07vNY&#10;E0ANOcL8xo4xTgDsOQeDTj5eOFOaBgoUqOB0pPlCkBTj60mRn71O5/ufrQAD6UpB2n5sUg6/d/Cj&#10;PJ+c+1ACjOF57Ugx6U4bfLak7t8tABgEn1pp+8op1Ie9ACjr0o5wvyfrSEH+7SgnzBlTQA08Mn7s&#10;8mn5O0kjrTjgluKaRg0ACgcfL9aUHIiGwZ3c0zpIvGMGl5M7MRzgUAEoPmqNvbimgAjvSsW3IcdO&#10;1GTnpQA7jBOTTSGMDbUzikzx93FGTuGFIoAT94UGUwfSnc8ccU4YKNzSANjhcmgAODbErFz3qNfM&#10;3EbBjuakyfs5G0ZzSHAL5b0oAXnd0/WkPRuaeQhjGN3TmmrsKnCZOetAB6HFKuzJ6UYHlPyPpUZx&#10;5kA96AHtkRthO9OXPlkgGjB/f9OAM0jSHy1UQAUgEwA/Tt60fLleTyaZ8pwdpGadxnp0pgL/ABHi&#10;jueOKX+FuKOPmoABgH7oopDn+7QM5oAMfN0pwHymj8aYT97FADu4pB0HFIO3y4p2OXOM8UANIyCP&#10;KYknrnpRgDeNpzx3p2Bg9etGU+bK5OOKAG/xtyPrTyR5XtTCoy/yfrQw+cfIfzoAU53DninL/qnG&#10;4/jSDGOppwKbJPkyTjB9KAE/hXn1pmF3dKU9elJ3Py0DKhHz9DTu7cUvORxQchT8vPaqQhfxpp25&#10;bim/vsn92D70o37WBHbrTAQgmRfm6GpB5u2QbU471HgblznNSqPkclT14OaAGc7vv0evPakIPm4I&#10;p47fLTAbgbHBAye+KT92MhlJOflOakw2xSSKYQNpBUUgHEAOSUGMcc1GcbzwKcBgxkscAdKMKZO4&#10;B70wGA4LcdqXd+77mlwPmowMdaQELSRhOc/eGBUyk7eBxgZpNkRk+ZB14qdUxHJ+8HSgCLnI4pvO&#10;w8DpT+MH5qacZHy/TmgBQf3QO0ZJphLbsBaaVP28fNxjpmn4f94TGduetADsZDZQZowADzSjp15o&#10;ycg4pgJ3PNH975cU75drcnOaG2gD6UgI9q7ydlHbNOOMjmj+EfLigBv8Q4704EYuPlPBFIcY+99K&#10;X/lkw3A5PX1oAYcfaeC3Ip5/1Z4HWg/d98UzK/u1YENzjHegBu1fMJ5p4A8s04cjpgBab/AR70AI&#10;w/eMQvaly2QM00A/3+O9OPLA5oATBycHIzzmmOXDkAHpxUhwCoLU9lY/Z+RgHmgCNd3ljIOe9DAG&#10;Mgk4pz4877mBtFNzy2R+NAChIxCAGak7k049Tj0o8pjGSJD60AGR3/OonLADGOKsKIzDhvvY45qF&#10;seceR96gBI34OM9aefvPz3pBs3MORS847UANAy8nUccGjcAqKGzk+nSjkAEgUwsvmMNgG40ASYHm&#10;Oc44oJQJKTJyMUY5kyx4Xioz6baAAF97YA9qeD+7OT3qNhKHgKgEd/an7gc/JigBCQHk+QZGMGnd&#10;zzSYO2T933Heg4EY47UAHy4YEmmgHKnaTzSgkqCQOtLnrQIkBJKFkA96RguXbcQB7daZzyOfalYH&#10;y/8AW4/rQFxi7N0hwxoA+R/mNPUKETBHSnbSUJaQCgCDLf3aQkhT64qQqvfPNIfLwMYNAwVssAc4&#10;A60rf6wjPanADyyCgz61Ec+YMfnQIfnk4NRknDfIOtSDGWBPanALtcfkaBkeBnGzkClBYADdxmjH&#10;zx/MfvU9lYTElQeOOaAFyv8AsgYpmc+ZyuAaAAVGTS7f3TDBxnk0CAg4fAHSmDPPz5p524GCQe9N&#10;GN68cmgBP41+Wn4HNKwbYeBTRu3/AHaAADjpRk46jGafhjG3AFMyu8ZTvQAh6UnGW5ol24hIHX9K&#10;T5fLTFxyT6UCY7k7fl6UfP8ANiXikKyB+WB4pdzAKQBgnvQMXHzcBS3r6U5chJsyDNIMYo7dfxoC&#10;xE2fMHyHp1py58n72eacR+5+/wA5pq55BCjB4xQAvpjPWpGCGMH25qPB3twKeD+6kBA5NADMxhRg&#10;N1p5O5VJRSQaYQN3vRlgAdnegB4xz8hx25pvzbpBkY4p2SQB2xxTfm3n5RQIbwHXnvU2ENu5848E&#10;Y4pNq+RISedwxTSTlwUXAx0oAQ7N8fz5NKSckbf1o6yZ2DGOOadtHlk7SefWgYm4b2AUZx0zTif9&#10;HfLqCDUTBPOYDJP8qcAoD/JyaBiZO9RuYijAMhJTnd60071mBABGPypy4EucdTQBYwm1gX5xULKQ&#10;h+7jNOJTf1oyGQjZzQBDj5lqUDg5agjnBzSjoO1AETAkY96PKcRMwl4BqTHKjdSkMUxk8CgBg+7z&#10;36UvOG4xTtsgUdOO9N/hHJ+tADMSG54J4HT1qfn7PtIGKb3HJFGTtwemeKAITuyRgHJp642t605t&#10;ocDnpTe4460AKO/0phLhRiPq1O7Cl+XcOQD2oAODjjtQfut8jdKUbSWFOJIWMbutAEAyXB2GpV8w&#10;7gVXbntUZ++vc80uZQ64wBQFhzoTu29j1zTfnB6npUmYxcyAynGzmjC9Q2Qe9ADfm8ojOTnim/P0&#10;MSjHYU8bgxBkyfpUR3iRf3eRnrQBIMeWcxt9aU8MuJRgY607Pyrk9qa3l4AMZ56EUwGH/WE7RTgE&#10;If1zUeG55xyOam/dm3YkEMB+dAEbYGOw9ahJJdvpxU3VFGwEZpTt2j92BxQAiY+QnoM801yjRINz&#10;H5v5Ufxkbaf8m8fJjnjigBvynH0pecE08qfLbgCmY9qBCb5MNi2z6UbpNn3AafgZHWm4+Rvk78Uw&#10;FwCcgnOO9I2Q0hC849aUnnGO1Hyhvunk+tADFDbZsoc5HOadztPzZp+GyOB+dNKgqMyHOaAG/wAd&#10;P/gfn0o28Dik53/cGPrSYDcHzYzvHv71Jzl800j5pCR24pBnYTjvQApxng9aUEKTmIZoAQxKO9O2&#10;njODxQA3c5kYmEADp70HrGNoxnpTipKqN3OaTGGHy0gGAdOg5pfl+Y7+KG25bOQccU1TmM/KeTwa&#10;YIfgZbgHpQR/oso3HO8YpQcnr2pednKLgmkApB+1btxH7sVGEO5j5hyWp/PmHOMUDqOaAEwczHzA&#10;Ao5o/ghIY4pjHMknB5PPNSg5UfIOAMUAMwMk+tLgbWNBYZI2mlGCgypHPrQAmDz8tIeFbmntwwAQ&#10;EsRRkeYQYx0qgGZPmL8tO5BzRjKnrS/8swCaAGnG0ZH0owTuxjjtSnG6P5aQmNXkYqwJwF96BDSf&#10;30Ywf8KfRhg+SByOKD948UWGMY/MBs7etKhzAeG696Xahl5z0p5AKnC8ZosFiJhllBU0qqfPLbjx&#10;SgYduKD5hePAG0D5jQBN/ESCOKhJmDqRbowJ65oCtnlh9KMLlclqAD/lq3yjNHr8v60cbjgUDoOa&#10;BWDAy3y/rR+FLlfLGVPWmlsuoEI60BYQn5Dhf1oG7acjvSnG7pSjnNIBO/SghvLfB6U4jDJ+9ye9&#10;IfrSCwzjAyeT0p67cGg/w9PanY+Q8UDEx70Y+U005yfm60Z+YZ64oACORzTkKgEecOvpScfNzQqx&#10;kkmU+1ArCcCd88gimsQYkwDjf0+lSNs2PnOcccU1B88YxgZ4oAQ8sflOMUoJyaew/fONwx9KUAC1&#10;c8n5u9AiI7czfIT0o+byT8hxTuTOvA5FDA+Q+ccHigYzPzJ8uc08g+U4Bw2OKjGAygj6VICcryBQ&#10;IYqTCPLSZJJyPSmgsWl9qnOcHLE8VDwGHy4oATJ2IdmctzUgMYlk/dY6UAZB5pWHX5f1pAKAM9KU&#10;hTDJk/jTecp9aewysmTgYFMCIIqjhs5pwyJW+X070ikC4ZSX6cGn/wADHJzQA3+L6U0HkjBoOcAb&#10;c0/gIcgcmgBOOmO9DZGcIO1ID/pC/L24p43ZfMWQBy2elAEWP9IZiWp3975qdgEE7+9R4O88YoAf&#10;jdG3znjFIQ25uacFO18v+lD5KAe9ACDHHFDgHjfgYpOfkyaQhtzfNigBwVFt8GXPzce1SDyfnOBn&#10;AqP5huBUYxUagjdjpmmBK23zBz2pSo8s/vV/OoCJDcR4i7U8qw68HHSgBCfnA8unea3lsBAAQOc0&#10;oAyT6UELg8D60AA9x1pTyTwKY2PJxt5pyhRZFt5yDzSATjNKMZb5iOlMyNo4p4HBpgOIPljB7009&#10;E+brmlG7cQQKbwZ4fXtQAvG4cd6BuNxOzKFRVpx4cg46UxjlCu1uR60AKOQCENH405dwh28cdDSc&#10;5Hy8+tACcf3qcFyACxoJARx5fOOKjVm/554pAS/xn5KawBHJOQeBSMzbDigZ5JQg0AIS2YxgYzSy&#10;SJs2/Z+fWnfxH5aRtpjOYxnPWgCNd/mQ81M2CzHdUR6KSe1OU8v8uB2NADSfnHB6U8EbW+bBzSH6&#10;5pcElOnXmgBcgGYhVJwOaYQpdsg+1OZQDwTSZfJ5GBjFADNo3DljTzwx+UU/a2RyMCgj72SKAGH+&#10;PIPA9aaNpz1xmpAfl6EmmHt8goAkVUIlO8KoHJJpPk3Ab14PWoSCVnXBwSMjNKBGBnyyPxoAcwIl&#10;f5elP2/uPvcZqOTJIwpyQMVMqOInDdgO9ADCORxTTt3P82D2qVtu88npUWF80nHJ6mgBedw+T9aa&#10;d21vk6U705pR0fP4UACnOPk7U/PU5IqLjePl7VJxs+7QAD77fL+NNP3ScE0pzleKO57UAHHlPlM8&#10;cUwZDE7OfSpOctzSemaAHbQSCetIwUOfmHSl/hPzGmMP3mQD0oAb3XmnAnqOxpCPnOTSDPmLnOKA&#10;H5DK+VJ461FltzfJ345qcbMrxz2pCF+b5B/hQAwH5ThTS85bNJzuYcY7U4dWz6UASBFNtKDIMjoc&#10;VEFUI2SSd3WpAQFYYOTULfeUY60AS7R29KhAZbiU5brVjH7v73QUhwVUbT165oAi4JHIzmpgpMDq&#10;Yxx1NJsBc4cUp3BJ9z/Mcc+1ACHb82Gbt1oG3ZNlx0FINvlv+8+lHWLkHGetACfLxgHFKMc/MDzQ&#10;AOeKRgojuG8453rgetAASPMbrigZ3H5BTuCZAOmwYpFX93gsevWgAw25vmpwJ2439fal/hYbefWm&#10;j7ynHegBOfPcY4x1oIGX/Cn5DNOoQcdDTCjAjeAOelACYOZv3bcAVIoBRueKbvfdjatSfJ5Lkk5y&#10;KAIiqfaGO05I5owu5/l4wKcdu9jjjtSDO18469aAD+IcUvY07C7yN/amH+I+9IBMjIp3rzUWT9pI&#10;8rjHFSKWwcx459aAHADzHO0cjmpFwGYjFMHQUp78UDAgZfnmmHPzEKKUkbnHtxTRkgfLSENYt5iD&#10;yzTlP3uO9PCndktzilwoDHaOaYwAXEnzntTTxG1Kcc80hC7WznmkAJkyyfLggce9NbeHZdwJPYdq&#10;f0VRj5s0gD+a7EkHFADf+WS89+lSEDZJx2FN+X1p47/JQgKccKpfSOqkEnk+tWyf3kvycYFOLIFf&#10;MWeRUbHLZEeMD1pgIQM9aXu/PpRx81Ie3FFgH44P1prLmFuepFKPucikP407ANxx07Uc7n+Udqd/&#10;H0pRj0pAJz5jZTFK33SO2aXHakP3/SgBigZ+71p4JAbgUd/xoZZArfJxxzSAdld+CDTXGZoMTHDH&#10;5sHpTgR8vyckCjGBdsEx0xzQAjcBcYOehoBxuPf0pOdyDGefWjo5ylACkvn7lMZmywGe1SjHltzy&#10;TSHpnaM0DGA/vU+RvvVI5IuCNq4wKQECRMjv2pJCS0uFNAhcLubH6Uy44sZGB6EYpVDALk5NMnZP&#10;7OvMwZO5e9AIpwyXcl8SLYhBjnNaDbdx+XtUUQUWsG3gbelS9+lADuMcLSd/u96B1HHNP4wT0pAI&#10;ci5iGzORSuHwNx60jMN6naD7UEuUXPp60DEUH94okIHGakbG8L5YyByfWoi4APAzTweh56UCsB3e&#10;acJxQM4+7zSbv3uMZ4pfm2H5T+dACE/dpSfkbv6UqjOxd3ODimNu80/KMZ9aAAZwOOKTncOKeN20&#10;0MP3ydehoAUU07vnGSOnNKCcCjJ7xigABHy80jEBT19qXseKaP8AWR4UYz3oAOdq9T7U5hi2Y4H5&#10;1O2zywCBuxUDcrjb1oAiVsvH0IqT+J+OlMCYc9Kkx14oEHO9eB1607kZBxRgF8Z5xTc8dDmgBxPz&#10;dTSd+tNPXpSDdn7tAEh7/SlC/uicg4poGYz83NKSvlKAGBNACAncnTGaUlAThxUJADg4Y4Pc0AEu&#10;MW+Ae+aYErKMKS5J20n8C/vOc04D5efX1pyqNufJ/WkAzvwOtLj731o4yQRj0pMPxgA0AKAN2aP4&#10;/vdD6Uu/CqCOabnJfkDp2oAUnGSOc0bRhjk5xSHrigZw3FADAcyv8pp/P9808bdhyOajbzPPQeUA&#10;O5oAWlAb5yEPFIfvH0qQrL9mOCAM8+9ADcgRnIyc0gxmT5j2pCPl+9QDh8beaAHhf3hPmdRSD/j7&#10;YeWeByaOOc55oJO1eB7mgA/56fKfvcUv/PT5vSmqVMj8c+tOwwbOKAE7daXn++aZz5jccZ4pcnig&#10;B38ZyvSngDY3zVDk5HFO+byc7ep9aAGOTuQBRyefapB91vwpuBu+7Txjym57UANP+7Sc4oOcj5aM&#10;8ZxQAh2iE4FKNnlnLHJpQi7tzMQO1NI+d+f/AK9AEgxtbgcVGAfMl6daeu3HXnNIwbJOwZpgLhAw&#10;JBNK3FtKQwHPSowJBIN2PpmpATskBUYpAMXdliV5x1pSOOtPGADkdRRmPYnJHXApgICAvrTT95qU&#10;ld+MUo20gG5bauFFOG3a2X9KTvTGLc/LQA4ldxO8Yo7mmoF2sGY8GpDt8puABjlqAAY8tsKMVHnk&#10;4UUpI+z4CEmmjlASeaAH/wAPSnLt3r84zTPakIy2ccg9aAJSOW+vWmknK80vzbMZyaiYkscLg0DJ&#10;cnd0FJx5jfMc/SmjdtwcZxSLxu+Y9aBEnr3xTCRt5Ip3Gw/LzTCuRyvX3oAUspVcMKDnJ5IpFRBu&#10;5qTja3FADfwpcfK3y800ngfL3p6kbCS2DmgBv8WPajuaccZ7U3nj+dADsDaeRTDuM0eAu3uPWndd&#10;vrSELkZ3e1AyNzN5jLwFJGDmpAPkX5u1ICu/bsJyeOadnhuKAGkAP71IMeV94VEScLxzRk7j8uKA&#10;Htsyw3HnHSjueRTD1bikQKXbL4waQEnr1oXBR8MKG6VHwGY85IpgOVVWSXDHnrxTTnd0oG7JBp2P&#10;kPHegQ0llUkLSAsQCcE04gbc96BtHJWgaF5wfmNHc1E5bzFAXjFKPO8sfuweOtAEgKBH3A9OvpQG&#10;+ViFHt70gH7hN6fxciglAy7Y8UANxlhxjNCghZMyA4PrTuNwBNGF3Z20gG8BicU7B3MQCRij05oy&#10;+8AKvTk0wE42rxSgcH5sYPFNJPy55NMy2JcQHGRzmgCYlvLAx0owPs8xLCmjovOaOOfl60AMAPmR&#10;gKduetTY+SU8cCkAxG/y8Un8LDB/OgBOOeKYc56VJ2Oaae/FAxQW8vjpmjI805XntSArl1KdqXsO&#10;aADA8yfjGMU1wxRiBnBpxzn71HGOpoBCLt2HLEH0pOd0gKj604nj7op4A8tzkdqQEXzfONnAowcq&#10;eMCnup/d8dRmm4+V+x44oAZKgdG/0ckjGOagRpBIytARzwaugjLc0OEI5hycUXCxFmIg8r+dOUjy&#10;3wmenQ1B5IEjne4JNOJQSRjnJFMB5++tO554pvAx81PU/LyKAEIUwtlT+dITzERF8uODmncmT5VP&#10;vS/LhMuevFAEO6TLfuxgNUvBRjt7CkKsZJR5f609d3lsDFj0oAhXJnbsP51IfvScE8jFIQ3nyDAz&#10;Tl2kOCCOaSGM/i6Uo2+eG75pxA8x/k+hpDynyQ5weaYCSMxdgYRx6Gk/h+7S5AlbdFjjmnAx7uI8&#10;ZFAEDZyhK45qRc7W/DFKeuCR1pygeXnb3pAHHPNR5HzDaT6VKR/pEOTwRzURBNy7LCNqmgAycDg8&#10;0uSIpDtAA75o+bBOz6UpTdYSqykZ9DQA1HjZHwQcGn5+Q85pkUKpakBDgdTRz/cpiFzyvFHzb1+Q&#10;Zx60mME8UoByPk/GgYHfsJGDSkgiM5BPpRwdy7Mke9IAdwPl80CHYXCnBznpTTu809QKd9TTDtBh&#10;LAkZ4oGOweMjnFJk/NyPapsful6A1Geo+T6UAGBkc9qRRycU7HzDigbehQ49aADnEnTgUgP3vwob&#10;ORgk0AgNgqaAEIBcYFIV/e8insV3HaDSfxCgBQcbuP4abGQsc37vJLflQc7lBHWnD/VHKDNAAwXk&#10;gHkdKaeSo8ofeGKX1GaOdymgBWJBuwYDk4xTOMHin5bcSQCcU3DFXIUdelABngcUvc8VETN5rg2w&#10;xxzmn5Hvk07ALkZb5DmjJ2yfhThnK8DNKATu3D6GgBBzH1pf4jRgZIOR70pKA/dJNDAaeD0qJl+T&#10;JzipCfmOTzTSzfLkd6ADkJAQDyaf0ZvwpMZX5nJ9BTuMDg0gF/gmYxhsDgVES2+Pj608Yz35owMg&#10;4oAUYJcA+lHPzZH60ALufLHmgbueBQA1y3Tyh9aZz8x8tj0qQZ3Dc1HOG+XvQAz5sL8tP4w/zUh+&#10;6eKbzx+7/WgZ/9lQSwMEFAAGAAgAAAAhAILGHFzcAAAACQEAAA8AAABkcnMvZG93bnJldi54bWxM&#10;j0FPg0AUhO8m/ofNM/Fi2kUI2CBL09R4MJ5Evb/CKxDZt8huW/TX+3qyx8lMZr4p1rMd1JEm3zs2&#10;cL+MQBHXrum5NfDx/rxYgfIBucHBMRn4IQ/r8vqqwLxxJ36jYxVaJSXsczTQhTDmWvu6I4t+6UZi&#10;8fZushhETq1uJjxJuR10HEWZttizLHQ40raj+qs6WBlJQ7bFzefdS48cv35Pv0NFT8bc3sybR1CB&#10;5vAfhjO+oEMpTDt34MarwUCaxIIeDMijsx0lmeidgSR9WIEuC335oPwD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F7ADZ++BQAADxYAAA4AAAAAAAAAAAAAAAAAPAIA&#10;AGRycy9lMm9Eb2MueG1sUEsBAi0ACgAAAAAAAAAhACv8J338XxoA/F8aABUAAAAAAAAAAAAAAAAA&#10;JggAAGRycy9tZWRpYS9pbWFnZTEuanBlZ1BLAQItABQABgAIAAAAIQCCxhxc3AAAAAkBAAAPAAAA&#10;AAAAAAAAAAAAAFVoGgBkcnMvZG93bnJldi54bWxQSwECLQAUAAYACAAAACEAWGCzG7oAAAAiAQAA&#10;GQAAAAAAAAAAAAAAAABeaRoAZHJzL19yZWxzL2Uyb0RvYy54bWwucmVsc1BLBQYAAAAABgAGAH0B&#10;AABPahoAAAA=&#10;" o:allowoverlap="f">
                <v:shape id="_x0000_s1128" type="#_x0000_t75" style="position:absolute;width:32004;height:22720;visibility:visible;mso-wrap-style:square">
                  <v:fill o:detectmouseclick="t"/>
                  <v:path o:connecttype="none"/>
                </v:shape>
                <v:shape id="Text Box 84" o:spid="_x0000_s1129"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0DBA55B" w14:textId="77777777" w:rsidR="007908BF" w:rsidRDefault="007908BF" w:rsidP="007908BF">
                        <w:pPr>
                          <w:pStyle w:val="FigureCaption"/>
                        </w:pPr>
                        <w:r>
                          <w:t>Fig. 7: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30"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7" o:title=""/>
                </v:shape>
                <v:roundrect id="Rectangle: Rounded Corners 83" o:spid="_x0000_s1131"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4563691A" w14:textId="77777777" w:rsidR="007908BF" w:rsidRDefault="007908BF" w:rsidP="007908BF">
                        <w:pPr>
                          <w:jc w:val="center"/>
                          <w:rPr>
                            <w:color w:val="3B3838"/>
                            <w:sz w:val="16"/>
                            <w:szCs w:val="16"/>
                          </w:rPr>
                        </w:pPr>
                        <w:r>
                          <w:rPr>
                            <w:color w:val="3B3838"/>
                            <w:sz w:val="16"/>
                            <w:szCs w:val="16"/>
                          </w:rPr>
                          <w:t>Dipole-approximating</w:t>
                        </w:r>
                      </w:p>
                    </w:txbxContent>
                  </v:textbox>
                </v:roundrect>
                <v:roundrect id="Rectangle: Rounded Corners 84" o:spid="_x0000_s1132"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11C3EA82" w14:textId="77777777" w:rsidR="007908BF" w:rsidRDefault="007908BF" w:rsidP="007908BF">
                        <w:pPr>
                          <w:jc w:val="center"/>
                          <w:rPr>
                            <w:color w:val="3B3838"/>
                            <w:sz w:val="16"/>
                            <w:szCs w:val="16"/>
                          </w:rPr>
                        </w:pPr>
                        <w:r>
                          <w:rPr>
                            <w:color w:val="3B3838"/>
                            <w:sz w:val="16"/>
                            <w:szCs w:val="16"/>
                          </w:rPr>
                          <w:t>Concentric</w:t>
                        </w:r>
                      </w:p>
                    </w:txbxContent>
                  </v:textbox>
                </v:roundrect>
                <v:shape id="Straight Arrow Connector 37" o:spid="_x0000_s1133"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34"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24082B76" w14:textId="77777777" w:rsidR="007908BF" w:rsidRPr="005670A6" w:rsidRDefault="007908BF" w:rsidP="007908BF">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w:t>
      </w:r>
      <w:r w:rsidR="00F36AC5">
        <w:fldChar w:fldCharType="begin" w:fldLock="1"/>
      </w:r>
      <w:r w:rsidR="007F36B9">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6]"},"properties":{"noteIndex":0},"schema":"https://github.com/citation-style-language/schema/raw/master/csl-citation.json"}</w:instrText>
      </w:r>
      <w:r w:rsidR="00F36AC5">
        <w:fldChar w:fldCharType="separate"/>
      </w:r>
      <w:r w:rsidR="007F36B9" w:rsidRPr="007F36B9">
        <w:rPr>
          <w:noProof/>
        </w:rPr>
        <w:t>[25]</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w:t>
      </w:r>
      <w:r>
        <w:t xml:space="preserve"> (Fig. 7)</w:t>
      </w:r>
      <w:r w:rsidR="00AA7800">
        <w:t>, and likely have less ideal fields than might be seen with a production source.</w:t>
      </w:r>
    </w:p>
    <w:p w14:paraId="2FDAF0D2" w14:textId="479A5C60"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w:t>
      </w:r>
      <w:r>
        <w:t>calibration because the deviation from a dipole model can be significant</w:t>
      </w:r>
      <w:r w:rsidR="00696515">
        <w:t xml:space="preserve"> </w:t>
      </w:r>
      <w:r w:rsidR="00981271">
        <w:fldChar w:fldCharType="begin" w:fldLock="1"/>
      </w:r>
      <w:r w:rsidR="007F36B9">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6]","plainTextFormattedCitation":"[26]","previouslyFormattedCitation":"[27]"},"properties":{"noteIndex":0},"schema":"https://github.com/citation-style-language/schema/raw/master/csl-citation.json"}</w:instrText>
      </w:r>
      <w:r w:rsidR="00981271">
        <w:fldChar w:fldCharType="separate"/>
      </w:r>
      <w:r w:rsidR="007F36B9" w:rsidRPr="007F36B9">
        <w:rPr>
          <w:noProof/>
        </w:rPr>
        <w:t>[26]</w:t>
      </w:r>
      <w:r w:rsidR="00981271">
        <w:fldChar w:fldCharType="end"/>
      </w:r>
      <w:r w:rsidR="00696515">
        <w:t>.</w:t>
      </w:r>
      <w:r w:rsidRPr="0097722A">
        <w:rPr>
          <w:rFonts w:eastAsiaTheme="minorEastAsia" w:cstheme="minorHAnsi"/>
          <w:highlight w:val="yellow"/>
        </w:rPr>
        <w:t xml:space="preserve"> </w:t>
      </w:r>
    </w:p>
    <w:p w14:paraId="3C43EA65" w14:textId="01A13D02"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 xml:space="preserve">whatever </w:t>
      </w:r>
      <w:r w:rsidR="00696515">
        <w:t xml:space="preserve">combination of </w:t>
      </w:r>
      <w:r w:rsidR="00FD1F94">
        <w:t>source and sensor is chosen.</w:t>
      </w:r>
    </w:p>
    <w:p w14:paraId="63B3EA6E" w14:textId="3EC4229D" w:rsidR="007335FF" w:rsidRDefault="00BD79A2" w:rsidP="007335FF">
      <w:pPr>
        <w:pStyle w:val="Heading2"/>
      </w:pPr>
      <w:r>
        <w:t>Calibration</w:t>
      </w:r>
    </w:p>
    <w:p w14:paraId="2A05B303" w14:textId="763475CF"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706E45">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551CBEAB" w:rsidR="007335FF" w:rsidRPr="007335FF" w:rsidRDefault="00D523AD" w:rsidP="00A53085">
      <w:pPr>
        <w:pStyle w:val="Text"/>
        <w:rPr>
          <w:highlight w:val="yellow"/>
        </w:rPr>
      </w:pPr>
      <w:r>
        <w:rPr>
          <w:noProof/>
        </w:rPr>
        <w:lastRenderedPageBreak/>
        <mc:AlternateContent>
          <mc:Choice Requires="wpc">
            <w:drawing>
              <wp:anchor distT="0" distB="0" distL="114300" distR="114300" simplePos="0" relativeHeight="251685888" behindDoc="0" locked="0" layoutInCell="1" allowOverlap="0" wp14:anchorId="58CA29DA" wp14:editId="71ED482D">
                <wp:simplePos x="0" y="0"/>
                <wp:positionH relativeFrom="margin">
                  <wp:posOffset>-2345</wp:posOffset>
                </wp:positionH>
                <wp:positionV relativeFrom="margin">
                  <wp:posOffset>5807612</wp:posOffset>
                </wp:positionV>
                <wp:extent cx="3200400" cy="2971800"/>
                <wp:effectExtent l="0" t="0" r="0" b="0"/>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8">
                            <a:extLst>
                              <a:ext uri="{96DAC541-7B7A-43D3-8B79-37D633B846F1}">
                                <asvg:svgBlip xmlns:asvg="http://schemas.microsoft.com/office/drawing/2016/SVG/main" r:embed="rId19"/>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411971"/>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52DF96BC" w:rsidR="00C94FE1" w:rsidRPr="00B376F6" w:rsidRDefault="00C94FE1" w:rsidP="00BB35AB">
                              <w:pPr>
                                <w:pStyle w:val="FigureCaption"/>
                              </w:pPr>
                              <w:bookmarkStart w:id="27" w:name="_Ref85733854"/>
                              <w:r>
                                <w:t xml:space="preserve">Fig. </w:t>
                              </w:r>
                              <w:fldSimple w:instr=" SEQ Figure \* ARABIC ">
                                <w:r>
                                  <w:rPr>
                                    <w:noProof/>
                                  </w:rPr>
                                  <w:t>8</w:t>
                                </w:r>
                              </w:fldSimple>
                              <w:bookmarkEnd w:id="27"/>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58CA29DA" id="Canvas 44" o:spid="_x0000_s1135" editas="canvas" style="position:absolute;left:0;text-align:left;margin-left:-.2pt;margin-top:457.3pt;width:252pt;height:234pt;z-index:251685888;mso-position-horizontal-relative:margin;mso-position-vertical-relative:margin;mso-width-relative:margin;mso-height-relative:margin" coordsize="32004,2971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e8F74AAMAABgHAAAOAAAAZHJzL2Uyb0RvYy54bWysVW1P&#10;2zAQ/j5p/8Hyd0hb+hqRIlbEhMQ2BOwHOI7TWCS2d3abdL9+ZyeBlk5ioFVqej77Ls899/h6ftFU&#10;JdkKsFKrhA5PB5QIxXUm1TqhPx+vT+aUWMdUxkqtREJ3wtKL5edP57WJxUgXuswEEEyibFybhBbO&#10;mTiKLC9ExeypNkLhZq6hYg6XsI4yYDVmr8poNBhMo1pDZkBzYS16r9pNugz581xw9yPPrXCkTChi&#10;c+EJ4Zn6Z7Q8Z/EamCkk72CwD6ComFT40udUV8wxsgF5lKqSHLTVuTvluop0nksuQg1YzXDwqpoV&#10;U1tmQzEc2ekBovUf86Zrj1vpa1mWyEaE2WPv87819keg00ge47cjCK2j97/dKIxyGxC0S1L9U46K&#10;wdPGnCBXhjmZylK6Xeg7kuJBqe2d5HfQLvj37R0QmSV0NKNEsQr1htv+rWQ+8a32If6UjyEGRC7g&#10;XpSYeSvuhZW/MWAQ2ogHbzV/skTpVcHUWlxag1pChWPi3gWg60KwzHq3p24/fbc8AJiW0niaPeHe&#10;7qhAOb4t+1YqV5pvKqFcq30I2LWyhTSWEohFlQosH26yAIjFFvg94vbqX0yGZ3imMxAu7joQjhc9&#10;9Bd4vhBrkKO0/qYzZIVtnA7ENDlUPhThkCZco93zNRKNIxydZ8PFYjadUMJxbzSazAfTcNEiFvfh&#10;Bqz7KnSFTbDIKiDGkJ5tb63zeFjcHzlUZ4+soxeXXqk4O2zPJq6O+HzXrXsomBGIxqfdk9S0l9Sj&#10;r/OLbsh87LveHXvwdLkG/V4NgV3zSkJHetkLbfO8g/PReDhczLo2/5X5yXA8GweIHyfe6lJmvWQt&#10;rNNVCWTLUE7X4RNkj0LaP1aqw5ax2HtwrtigqbZS16RNuKqTeU9iqrMdcggaBYGjGv9U0Cg0/Kak&#10;xgGdUPtrw/wAKW8UtthP896A3kh7gymOoQl1lLTmyuEKYzYG5LrAzG2TlL5EaecyiM5DbFF0eFFV&#10;wQrTF62D+b6/Dqde/tCWfwAAAP//AwBQSwMECgAAAAAAAAAhALCNH5rXCAMA1wgDABQAAABkcnMv&#10;bWVkaWEvaW1hZ2UxLnBuZ4lQTkcNChoKAAAADUlIRFIAAAaQAAADwAgGAAAAMpU6kQAAAAFzUkdC&#10;AK7OHOkAAAAEZ0FNQQAAsY8L/GEFAAAACXBIWXMAADsOAAA7DgHMtqGDAAD/pUlEQVR4XuzdB5hU&#10;Rfr2YclRgqBEFcUAIoKKWcwRA+oaV1ddc1pds645u+qa15wD4hox5wAoiCgISBLW9a8on4JgAFSU&#10;96vn9KnhdHf1TM8wM90987uv670mdZ9zOpww9XRVLWcAAAAAAAAAAABAAg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AAAAAAAAAgDQES&#10;AAAAAAAAAAAA0hAgAQAAAAAAAAAAIA0BEgAAAAAAAAAAANIQIAEAAAAAAAAAACANARIAAAAAAAAA&#10;AADSECABAAAAAAAAAAAgDQESAAAAAAAAAAAA0hAgAQAAAAAAAAAAIA0BEgAAAAAAAAAAANIQIAEA&#10;AAAAAAAAACANARIAAAAAAAAAAADSECABAAAAAAAAAAAgDQESAAAAAAAAAAAA0hAgAQAAAAAAAAAA&#10;IA0BEgAAAAAAAAAAANIQIAEAAAAAAAAAACANARIAAAAAAAAAAADSECABAAAAAAAAAAAgDQESAAAA&#10;AAAAAAAA0hAgAQAAAAAAAAAAIA0BEgAAAAAAAAAAANIQIAEAAAAAAAAAACANARIAAAAAAAAAAADS&#10;ECABAAAAAAAAAAAgDQESAAAAAAAAAAAA0hAgAQAAAAAAAAAAIA0BEgAAAAAAAAAAANIQIAEAAKCg&#10;fvvtN1u4cKH98ssv0fe///57/BcAAAAAAFAoBEgAAAAoiB9++MH+3//7fzZ//nz74osv7P/+7//s&#10;yy+/jOqrr76yr7/+2mbPnh3V3Llz7fvvv4/us2DBgrTAacmSJWkFAAAAAACWHQESAAAAapV6GH33&#10;3Xf23//+N6qZM2dG5X8O1eeffx6s//3vf1H4pNBp1qxZUeikUOrbb7+1efPmReHUTz/9ZD///HNZ&#10;4KRavHhxVNqWP/74g+AJAAAAAIAMBEgAAACoNQptFPL4UEjB0YQJE6KfFQT535UXKiUDpFCF7uMr&#10;GTgleznNmTMn6uWk0EmBkw+dfE8nlQ+dCJwAAAAAAPUBARIAAABqhcKYZHik0rB16iWkv6k0PN2P&#10;P/4Y/U5hjkId9VZSjyLdV6X7KAgqLyzyy89VofuoksGVbqf1+KH1/Pr9sHraLpWG1tO2arsVPCWH&#10;11PgRNgEAAAAAChFBEgAAACocQqEFMb4YEZfv/nmG/v111/jW+Tm5zbScHMqhTIKZ3TfRYsWRaGT&#10;5kbSOlQawk4Bj8Ie9TLSepOVDJKS5UOkfCsUNqn8fE4+eMqcz0m9nRQ6aVvVy0nbr8BJj8f3bvIF&#10;AAAAAEChECABAACgxijwUe8hH7Loq4IV9dipackgxgdPCmkU2Ci40TYoyEn2cFLY48uHQAqEkuGT&#10;D4/0NVQaku/jjz+O6tNPP836uw+sMsuvIzSfkw+c1Msp2cOJ+ZwAAAAAADWFAAkAAAA1QkGNghgf&#10;muirAhmFH8XKB04KYhQ2aVv1ODQ0ncIb9XRKDqunHkXqSaWwR6GPHp+Co5EjR9qIESNszJgxaT2V&#10;QpUZJGVW6D4q/c0HTr6XkwInbZufz8kPq+d7OqnHlh6TD50InAAAAAAAuRAgAQAAoNqpt4x67vig&#10;Q18VcKj3TF3iwyYfyCicUYg0ZcoUmzx5cvS49VxkzufkQycFPwqBfCgUqmSYFKrQfVShIfa0bcke&#10;TtqO5HxOmcGTH17P93TSYwUAAAAA1A8ESAAAAKg2ChkUkPhQxIcc6hmjEKI+0OP3j1vfJ/keTqH5&#10;nBTUKGBTeKPQScPW6f567nwPJz2vyfLryaxkkJRPhcImVUXzOWn7tJ0KnZjPCQAAAADqFgIkAAAA&#10;VAsNj6aQwYcQ+qoAQsO+1ScKfHwwo++rQzKI8T2ekvM5+cBpzpw5Uajjezf58iFQ5nxOqvKG16uo&#10;/DIyy69D60yGTno+1MtJ26v3hR9WLzmfkw/XGF4PAAAAAAqLAAkAAADLRI38CgMyh6xTcFDXhqzL&#10;R00ESFXlAyeFM76HU3I+J/Uc8sPqaVsV8ijsUSkMTIZOejzJnkqhygySMit0H5X+5gMnv35tjx9W&#10;T+FYrvmcksETQ+wBAAAAQPUhQAIAAECVqdFeoUNmUKCGfzXs10fFFCBVRrJ3k0rhjA+dfPDkQyeF&#10;OurtpNdZYY/CQgVOPkQsrzLfK5kVuo/Kh1f+dr5XVeZ8TgrDfOik0jb74MkPr+cDJwAAAABAbgRI&#10;AAAAqBL1AFHjvRr3fcO/vqrBvj4PPVaqAVJl6TVWKYjxoZNCw+R8Tn54PYVOmfM5JYfTU/lgKLP8&#10;c1nV0jK0fK3Ph04Ku1TaDh86KQzz8zkpcPK9nPR49Bj9463P720AAAAA9QsBEgAAACpFDehqbP/k&#10;k0/so48+snHjxtm0adOixng1utd39SVAqqpkEKPywZPeOyoFkApy1ItI7zP1LPJzOfmeTj4Iygyf&#10;qjqfk79/qPw6FEBp3QrA/HxO6oWlgEylbfc9nJLD6qmYzwkAAABAKSJAAgAAQN7UKK5G8ylTpth7&#10;771n7777ro0YMSJqYGdIsBQCpJrhAyeFMwpq1DtIPZwqO5+TQiG9NrUxn5MfXk/bo23zQ+slh9Xz&#10;PZ0yh9djPicAAAAAhUaABAAAgLxoSDI1iKuBfOrUqfb+++9H4dHEiROjRnykECAVnoImBTAKYhTI&#10;+GH1fOjk53NSzyHf08n3dtJ73AdOyWAoVMlAKVSh+6iS4ZVu53tUqYeVAic/n5PePwps/XxO2t7k&#10;fE4qHzgBAAAAQHUjQAIAAECF1HCtXhVq8NZXBUgffvhh1BNJvTrUqI0UAqTS43s3KYjxoVMyeMqc&#10;z0lhk15bHzjV9nxOKh86KexSaTu0PdquZG8nhbvq5aTHoMeix+cfrwoAAAAAciFAAgAAQE5qbNaQ&#10;YL7x2n9Vw7VvFFdjNgHSUgRI9UsyfFLopCH2FNYotFF4k5zPSe8HBT1+Liff00mVGT7591BVyi8j&#10;VFqHn88pGTppGzN7OPn5nFQ+XPPzORE+AQAAAHUfARIAAACC1ACuhm7fIK2vaujW0F9qIFcDtH5H&#10;gJSOAAkVSQZOfii6zKH1NHRdcj4nBT0a3k77pA+d/H5ZU/M5qXzgpLApOZ+Ttk+hk5/PyQdPueZz&#10;InACAAAASg8BEgAAALKoAVuNxmpA9g3MajxWcCRqIFYDtm9gJkBaigAJ1S3XfE4KeRXa+NBJvZ0U&#10;7qgUOin08b2cKgqKkoFSqEL3UWXO56Tjhtan9eqYofLzOWm7/HxOGgpQPbSSoZPv6QQAAACgOBAg&#10;AQAAoIwaqNXrQaGQbxBWqfFXjbseAVJuBEgoJD+8XDJ08sGTyg+vp8DJ93TS+1Qhj8Ie7dfap335&#10;Y0Co/Ps830r2ktL9/Tq0Th86qdTLygdPCp38fE4KyrTtKh2P9Lj846WHEwAAAFD9CJAAAAAQUS8A&#10;PyydbxxWbwI12mYiQMqNAAmlygcxyeDJ93TSPq5eQ76Xk4LmXPM56biRDJ+0L5Q3xF555ZeRWT58&#10;0rq0bm2L9jeVQjGFY76Hk45Xyfmc9LiSQ+sRPgEAAABhBEgAAAD1nBpPFRJlDlmnhmE/ZF0mAqTc&#10;CJBQnyQDJz+8XuZ8TupB5EOn5HxOCn2SgZMfDs+X34+SlRkkZVboPr584JTs4eTncvLD6mm7tf0q&#10;Hf/0eFQ+UGM+JwAAANQnBEgAAAD1mBp+1Yia2QCr4CM5ZF0mAqTcCJCA3JJD6+kYox5Oflg9HUfU&#10;a0ihk8IcHzr5wEnBj447FQVFyeNZrpo+fbpNnjw5qilTpqSFVv42OrZpferhpPX70Ck5tJ62U0GZ&#10;tlvb70On5BB7AAAAQKkiQAIAAKin1HCrHgCZDa5qEFUjb3kIkHIjQAKqh8IX38PJh04+eFJvJz+8&#10;XrKnk/Y5BTw+cNLxKVk+GJo0aZK99957NnLkSBs1apRNmzYt+pvfdyuqUNikUg8nHRt98JTs7aQw&#10;TD2e1NtJ26teTtp+PZbkcHqETgAAACgWBEgAAAD1jBonFRKFhqxTY2Y+CJByI0ACCs8HMQpmfPCk&#10;oEbHOJWOd5988omNHTvWxo8fHx0Hk3M6+RDID6+n8sfKXMPrVVQ+bMosv3yVD5107FApdFLYpJBM&#10;x1nfs0nlgzVCJwAAANQUAiQAAIB6RI2OGnop2Zip79VQWd6QdZkIkHIjQAKKn3r/KBzSMVCBjcIl&#10;8YGTjoc6zils0vFNQ9QpeM81n5OWkQyctP/7YfHKC5z8cThUodtr2VqPgiYFXlq/tsfP5eSDJpUe&#10;o3pp6XHo8fnQyfd2AgAAACpCgAQAAFBPaG6OzCHr1NiZz5B1mQiQciNAAoqfjlk+6FEYo2NaZSV7&#10;OPkh9XScVfkQJzmfkyo5vJ7W67chVyUDpWSFbqtKBla6nY7xPnDSev1wejo2aXs0nJ62jzmcAAAA&#10;EEKABAAAUA+oEdM3VPoGSDUoqsGzKgiQciNAAopfdQRIleGHmVPgFJrPSetXeKMgR8drBTvq5aRj&#10;iEIfhf/aXn/8DpU/7uRbyaBJy1b5wMmHTgq6fOikYg4nAACA+oUACQAAoA5TQ6UaIX0joW9kVENg&#10;ZYasy0SAlBsBElD8ajtAWhbJYEahvx9WTz2HFOb4IfWSczipfBDkh9Xzx/+KhtUrr/x5JFk+fFL5&#10;0EnHPpWG1UvO4aTtV+DkezipGFYPAACgeBEgAQAA1FF+onjf6KevauBTY15lh6zLRICUGwESUPxK&#10;KUCqDIUwvoeT79mknkJ6vApx/BxOPnTyczgpfPKhkw+cfNBUXtiUGSYlK3R7lf6m5WtdvoeTjpXa&#10;Jm2fQjE/pJ7v5eTncvLBkw+dAAAAULMIkAAAAOoghURqBPSNdfqqhjo1xlWHZQ6QtB2zZsU/1C0E&#10;SEDxq6sBUmUphPE9gfQc+HmcfC8nnUvU08kHTzqmKfDxPZ38c5irkoFSqEL3Ufngyt9O5xuVgi6t&#10;X8GXetIqBPOhk7bVh056LCofNgEAAKBqCJAAAADqEDWWqUHNN+r5xjc1+i3LkHWZqhwgjRtn1rev&#10;2dprm62+utm665rttZfZG2/ENyh9BEhA8SNAqjz1blLg5Hs4qSo7h5Mvf27KLH/srErp/n75PnDS&#10;a6vS+n3opG3S9vmeTgrLtO16PH6oQF8AAAD1HQESAABAHaFPjquhzDek6at6IamRrLpVOkDSJ8Af&#10;eMBshRXcFai7BM2sxo3NLr5YH4eP71C6CJCA4keAVHuSgYwPnRTaqDSsns5RvoeTQh71bvI9nFQ+&#10;DPLhkD+/lTe0XkXlA6tk+eXrvOlDJx3DFYSpF1ZmDyc9Dj+knkrBGsETAACoa9x/6wAAAChlaqxS&#10;I1xNDlmXqdIB0rBhZiuumB0cJathw9TtShwBElD8CJCKm85rCmQU0Oi10QckdD5TjyGFOXPmzCmb&#10;x0nHWfVy8kPr+cDJnxNrYh4nVTJs0nq1fm2Ttk2BmLZT7zMfOqmXkx6LyodO6tFF4AQAAIqZ+08d&#10;AAAApUoNbBqSJ7PBSw1qanirKZUKkObNM9tll+zAKFSbbVbyvZAIkIDiR4BUt/hh9fxwen4uJwU3&#10;+oCFH1bP93TSeVM9jHwPp4rCouQ5NrNCt1clgyvdTu83rUvr9IGXtkOlbfKhk0IyvT/VQ0uPxfdy&#10;UtgEAABQ29x/6QAAAChFaiBTA5hvnPKlBqiabmiqVIA0fbpZu3bZYVGomjY1mzAhvmNpIkACih8B&#10;Uv2lHj+ZczkpeFIpdFJwo8BJpd5EOo4r5FHgo/Oe3je+kufeZPlzQL6VGTSp1LtJ6/Ohk+/l5EMn&#10;9b5SKKZzvoIyHzglh9KjdxMAAFhW7r90AAAAlBI1CKnBKDRknRqQakOlAqQxY8waNMgOi0KlYeye&#10;eSa+Y2kiQAKKHwESKssHMsneTjrnKrzROVlhjh9WT0GPzskq38tJpfO2D4j03qtoeL3yKhlYJcsv&#10;X+vT+hU26VykMEyhmHpk+R5OegyZ8zgxrB4AAEhy/6UDAACgVKiBRw1UycYjfa/GoZocsi5TpQKk&#10;4cPNGjfODotyVc+eZs8+qy5W8QJKCwESUPwIkFDTFMIojNF528/lpNBG7z0NU+cDJx86+V5OKh86&#10;+cBJ79OKwqZkiJRZodur9DcfNmmd6tWs7fBD6mkbfeDkezmp97Mei8KnZOgEAADqJvcfOgAAAEqB&#10;htbJHLJOjUu1MWRdpkoFSDNnmq20UnZQVF61aWN22mlaUbyQ0kGABBQ/AiQUGwVOvieQ3o8qnfdV&#10;er8qyNH5XsGOehMp5PE9nfQe9r2Syyt/7RCq0O1VyeBKt9O5X6X1av3ffPNNWi8nP6yeQjKFTj5w&#10;UoimsAkAAJQW9985AAAAip2GnfGNnb6xRw1GapgphEoFSL/+anb22dkhUUWl4ey22cbs44/jBZUG&#10;AiSg+BEgoZRlDqfnezmpV5APnhTe6NpBYY56OOl8pMBHH0RJDqXnrykyy5/HqlK6v1++D5y0n6l8&#10;8KTQSZXs6aQeTio9Fj+Uni8AAFAY7j9zAAAAFCs1DqnhxzfI+EYdNbrU5pB1mSoVIMlnn5ltsUV2&#10;SJRPrbWW2b//bfbjj/HCapYarZblU9IESEDxI0BCfZQMZHSe03WEwiaFNn5YPQU66t2k85fCJt/D&#10;SeXDIB8O+WuSqs7jpPLXNsnyy1fQpfVrO7Q9uh7SNioY8z2ctO/qcah8mKbH5gMoAACwbNx/5AAA&#10;AChGatBRw4lvYNFXNaio4aTQ8w3kHSD9/HP8jTN+vNmRR6aGpwsFRRXVYYeZjRsXL6x6fPbZZ/bS&#10;Sy/ZI488Yvfcc49dc801dvrpp9upp55qF154od111102dOhQe+GFF2zq1KnxvcpHgAQUPwIkID8+&#10;bEoOrafgRvuQeg35wMn3ctKQdr6nkw+cFATpOsYPh5crcEqGSCqdo6dPnx7VjBkzgvdR6bban5M9&#10;nLQtfi4nP6SetjlzLicfOhE4AQAQ5v4TBwAAQLFRSOTnM1DDiL6qUUQNH8Wg3ABpzhyzm282O/hg&#10;s113NTvnHLM77zT7/vvU3y+5xKxFi+yAKJ9aYw2z4cNTy6kiNXINGTLEjj/+eOvfv7+1atXKLXq5&#10;cquF296+ffvaySefHN1XjVm5ECABxY8ACagZPmxSjyDtVwpqkr2c/LB6yZ5OCnx0jaPrCn/No/r4&#10;449t1KhRUY0bNy76nQ+XQuXvl1nJ0Eq3076vdWnfV9Cl9fu5nHzo5IfV86GTHouGCPQ9nAAAqC/c&#10;f+EAAAAoFmqYUMDhGzZ9o4gaWAo5ZF2mnAHS2LFmvXubNW6cHvw0bWq2995mt9xi1rOnWaNG6X+v&#10;TK24otmll+rJSq0zT2qwOvPMM22NNdbIKzTKVbqvlqGeSpMnT46XvhQBElD8CJCAwlOPHz9srO8J&#10;pGsdBTUKnbSPTpgwwcaPHx/1AtY5VSGPD5z0d1/+eimz/Pk430r2jtL9tWx9oEfXPD508sGTn8fJ&#10;D62n6wwdW3wPJz0uPUZfAACUIvcfOAAAAIqBGhvUKOEbLfRVjRZqlCg2WQGSPo07caLZKqtkBz41&#10;UU2amO2+u9nHH8dblJsad+6//37r3bu3u2s4FKpqde3a1c4///zo9fKNQwRIQPEjQAKKX67zqQ9k&#10;FD4pdFLgpNBGPYXUw0nXTXPmzImCHR82qbSv+yBI11fJ8Km8ofUqKt0/VH75WpfWrW3RdhXTB4IA&#10;AKiI++8bAAAAhaRGEA2TUsxD1mVKC5C+/NJ++vprs333zQ56qlING5q1bh3+W2Z17252//1qDY63&#10;LN2IESNsyy23dDcNB0DVVT169LAHHnggWqeGvvGNSgRIQHEiQAKKX3V+IEPXWr6Hk/Z39XDScUDD&#10;6qnnkIauS87lpLBH5UMnHzhpWyoKmzKDJF/6m5alwAsAgFLh/usGAABAoWh4E/WQyWxgUONFMX9C&#10;NS1A+u47+2nIELNmzbIDnqqUehcNGJAKpNq1C98mWZpP6ZhjUnMvxfS8XnPNNdalSxd3k3DoU93V&#10;sWNHO+WUU6JGJd/IRIAEFCcCJKD4VWeAVBkKm/ywegp7dHzwcznp2KEP/ainkz4woh5FCp40h5KG&#10;tfOBk9/uZOn6QLfRcgEAKBXuP24AAAAUghoj1JCgRoVkgKShVzQsSzFLC5DmzrWfbrghO9hZlmrV&#10;yqxv39TX0N9D1a+f2ejR0fOquY4aN27sfh0Oe0LVqFGj6D7NmjWzpk2bWpMmTaLfNWjQIHj7XDV4&#10;8GCbNGlS9GllAiSgOBEgAcWvUAFSZfjh9BQ4+dApGTwpdPJD66mnk0q3AwCgVLj/tAEAAFCb1NCg&#10;BoTQkHUaw78UlAVIbtv/98039tPll6eGnlsuI9Sp5fp95ZXt1B12cN+Gw51kKSBaddVVo8Dnsssu&#10;s+eff97GjBkTfbJYr4km7R42bFg0NN2uu+5qq6yyirVq1Sq4rMzacccd7YMPPrDv58+PnzEAxYQA&#10;CSh+pRAgAQBQ17n/tAEAAFBb9KlUDXXigyMfHqlhpJQmVU7rgfTtt/bTsGFmK6yQFejUdl3tKhTo&#10;ZNZ2221nt956azScTL6mT59ujzzyiA0aNMgaNmwYXG6y9t5nH/v600/jewMoJgRIQPEjQAIAoPDc&#10;f9oAAACoDRrGJHPIOvVCUm+kYh+yLlNagPTVV/aT+2oDB2YFOrVZT7hq6ioU5vjq3r273XTTTdG8&#10;BVWloWhuv/126927d3Adybp0k03Mhg+P7wmgWBAgAcWPAAkAgMJz/20DAACgpmnse99Y6cMjNVpq&#10;vp5SlBYgucf1kwKwxx83a9s2K9ipjRrpqpurUIgTVYMG1n+DDWzMhx/Gj2DZTZ061TbbbDNbrlGj&#10;8DpdtXT16IormmmIPwBFgwAJKH4ESAAAFJ77jxsAAAA1RRMlf/vtt2nBkb6fPXt2SQ1ZlykrQNLc&#10;TT/9ZHbvvWbdumUFPFGtsorZSiuF/7YM9bOrvVyFAhxff2rVyr4aMiTe+urz9Tff2IV77GEtAuv0&#10;tYmrbxQivfKKJsCK7wmgkAiQgOJHgAQAQOG5/7oBAABQExYsWGBfffVV1PDhgyM1WKo3UqkNWZcp&#10;K0BSeOR99JHZsceabbed2cYbm+22m9lZZ5lNm2Y2cmSqN85OO1Vbb6U3XTV2FQpvVLu4+tGV9e5t&#10;dv/91Rvi/L//Z7+tuaad4JbfIF5fZmnbrnL1+/bbmy3D0HkAqg8BElD8CJAAACg89580AAAAqptC&#10;Is1vpEYPHx4pTNL8OXVBuQGSp7DEPQe2cGH8i4QffjB76qlUsNSnT1YoVJnawVUouFGt4mqaK/fD&#10;0vr7382mTIk3ZBmpV5Fb5v9cbecqtA2qXq7Gt29vNn16fEegDtG+/t57Zg8/bDZmjNm8efEfihcB&#10;ElD8CJAAACg89x80AAAAqsvixYujIet8w6Qftk4NH6U8ZF2mvAKkfKg3kEKmxx4z228/s9at08Oe&#10;CuoRV7l6/mj+obdduR+ya511zIYNq3pvJIVizz1ntu66Zcv83JUCq9C2qC5o0MD+mDAhXgBQB/z+&#10;u9mll5qtuWZqeMqWLc06dzYbONDsjTfiGxUnAiSg+BEgAQBQeO6/XQAAAFSHRYsWRQ2RPjjSV/VC&#10;+v777+Nb1B3VFiAlaVg/t0y7/nqzQYPMunZdGvjkqPJ6Hx3j6jdX7odwtWljdv75qbmb8vXjj2bP&#10;PGO27bZmjRplLfMsV6FtUW3VsKHN/fTTeEFAiVOvo333zdoHykr71803xzcuPgRIQPEjQAIAoPDc&#10;lT0AAACWxZIlS+yHH36o00PWZaqRACnTxx+bnXFGKqxRz4aMBurvXa3lKhTWdHE12pX7ofxq1crs&#10;gAPMPvwwXmk5NESXekmFlhPXPFc9XIW2qUnz5jZSywBKnXoenXJKcB9IK81zNnZsfKfiQoAEFD8C&#10;JAAACs9d1QMAAKCqfv/9d5s9e3bZUHU+PFJDR10asi5TrQRI3pw5qV4/arDu1auscfphVy1chcKa&#10;g1wtceV+yK80BNc995h9953ZjBmp8OrXX1Pr//JLs1NPzatHlOoyV6FtUl144YWpZQKlTHOI9e4d&#10;fP9n1Y47Vn2oyBpEgAQUPwIkAAAKz13RAwAAoCo0ZN2sWbOiho1kgKQh6/7QcGx1WF4BUnU3GqvX&#10;g4a4e/JJW3LggXbMCitYKKRp7up2V+6HylXz5mZrrGG26qqpsEgN5NttZ9azZ/j2OWqKK/WACm3b&#10;tttuG4WOQElz+2BoCMdgrbJKKoStRur1qWOsr6ogQAKKHwESAACF567oAQAAUBlqvJw3b15wyLoF&#10;CxbEt6rbsgIkzQ0kCo3Gjze74w6zY44xu/his8ceUytQ6u/V5KtvvrHNNtvMQiFNN1eTXLkfardW&#10;XNGsWzf7rnlz27phQ/er7G3r3r17vXmPoA679dbwPhCqdu3MXnstvmMFFOKox6Eq0YNTx9rhw4fb&#10;gw8+6A4pF9tJJ51kf/nLX2yfffax/fff384880z797//Hf196tSp7u7u/hUgQAKKHwESAACF567o&#10;AQAAkK/Fixfbd999FzVm+B5HvmGjLg9ZlykrQNJjnzrV7JxzshuQVVttZfbuu/G9q0DLnz/fTEHV&#10;Dz/Yf0eMsA379HGLzg5pNnXlvqm90jxKhx1mNny42Sef2E+33mqnb7+9+1P2tjVu3NgmTpwYPyig&#10;RCkgdu9l96auuJo2NTviCLOZM+M7B2j/fvhhs6OOMnP7jmrmiSfag7ffbhdfcomttdZablHZ+1Oo&#10;2rdv7+6+vd1www320ksvRcfoEAIkoPgRIAEAUHjuih4AAAD5WLhwYdaQdfpkvHoj1fUh6zKlBUhf&#10;fWU/uefBdt89u/E4WRoK7uabze691+y665aWQidfxx5rduSRqfrzn8323dds//3NBg9OzaWy885m&#10;O+1kY/v0sdWaNHGLzW5APtCV+6bmq2FDs733NnvxxbTh+uYuWmRn/eMf7ibZ26YAaeTIkfEtgRKl&#10;MLhjx/B+kau23DIcIqm30IEHlgVSX7o629UGrkL7UGWqVatWNmDAALv11luzev4RIAHFjwAJAIDC&#10;c1fyAAAAqMj8+fPLGht9eKRGR82DVB+VBUjuefjf11/bT1dckd+cKJpnSKXwxVfodhXU+640VF2o&#10;0ViNz+6bmitt82abmQ0bFvWGyvTzzz/blVdeaQ0aNHA3T9+2hu6+zz77bHxLoES597gdemh4/yiv&#10;Bgwwe+SReCGO5gP705+iv33v6p+uVnOVud8sazVp0sQ22GCDaN/TEKRCgAQUPwIkAAAKz13FAwAA&#10;IJfff//dvv3227TgSN/Pnj27Xg1Zl6ksQPriC/ti/HhbuPXW6Q3FNVyvuGrjKtRYfL4r9031lwIy&#10;9aJ66CGNZRg/E9l+/PFHu//++61FixbubunbplDpZvXCAkqd2/9t883D+0p51bat2Z13psKjd96J&#10;AtmX3e97ucrcX6q7Grl9+Nhjj42O37/++mvZPHYESEBxIkACAKDw3BU8AAAAQjTk0VdffVUWHumr&#10;PrGu3kj1bci6TGUBkqsvR4ywxauumt1QXIP1pqsOrkKNxH935b6p/tpkE3NvhPgZyE09kDT/Smjb&#10;FCDdfffd8S2BEqcQ6a9/Navs/q9efOedZ3bIIfag+zlXGFxTtdVWW9moUaPsm2++KetNSoAEFB8C&#10;JAAACs9dvQMAACCTQiL/6XQfHilMUjiARID05Zf25Tvv2B8dOmQ3EtdgjXe1pqtQ4/BfXblvqr80&#10;R1NirqNcFDxeffXV7i7Z26YeEG+88UZ8S6AOUPAyZozZo4+a3XOP2RNPmB1+eHgfStR8Vyc2a2at&#10;3dfQvlJedXDHm379+tnGG29sPXv2tHbt2gVvV17179/fbrvttug4T4AEFCcCJAAACs9dvQMAAMBb&#10;vHhxNGRd5nxHarioz0PWZUr2QPq/0aPtlz59shqIa7KmuFrXVahheHdX7pul1aDB0u/V80Gl4eg0&#10;ab9KPydvH6pOnczefjt+9OWbN2+enXvuue5u2dvWtGlTmz59enxLoI6aO9fsmmvM2rUL70+uTnQV&#10;2kd8NUx8Xd7Vnv362dOPP26ffPKJffbZZ1Ggrx5EOlZPmzbNRowYYddee62tv/76brdunLW8ULVp&#10;08YeeOCBaDkESEDxIUACAKDw3NU7AAAARA2I+iS6D470VZ9O//777+NbwCsLkP73P/vis89sgYax&#10;Wi67kThYLVumqkWL1Hwo7dunGppXXNGsSxezzp3NunUz69EjNTTWaquZrb12qvr2NevXz+b16WM7&#10;tG7tFpfdKNxj+eXt82OOSQ2Rdf31ZrfckirNPfTYY6keEi++aDZqlNkHH5g9/rjZSiuFt1XVvLnZ&#10;tdfGj7xiatDec8893V2zt009kPQeA+qFhx82C/RO1LB1LV1l7h/qjbSrqzNcDXF1mauHXf3i6vcb&#10;bogXWj4F/SNHjrRDDz3UOnbsmLWOzOrdu7e98sortiSP3oUAahcBEgAAheeu4AEAAOo3NRxqyLoZ&#10;M2ZEvUP06faZM2cyZF05ygKk//7X/jd7tv00dqzZ6qtnNRSnlXr9KNh58MFUPfCA2bBhZi+9ZPbC&#10;C2bDh5t9+GEq1JkwQUmMuRWYKXDR6/DTT/HazRa52nW33dxisxuE27ZrZ8+/8krqhvnSZP5bbJHd&#10;Y2KNNczuvVdd0+IbVmz8+PHWrVu3su1J1uruOVIvN6DeePVVs402KtunXnHVNt4fkrW2q8dc6TbB&#10;Ovtss19/jRdasd9//z0aLlJh7vLLL+8Wkb1OX5tsskn0oQEAxYUACQCAwnNX4gAAAPWXGhnVKKEh&#10;kD744INoYvXRo0dHPY8Ysi63tADpf/+zn9Sw+9prZhtskN3wq2rVyuzKK+N7V48zzjjDLTrcIHzR&#10;RRfFt6qEr79OPYarrjK79dZUz6SPP47/mL8777wzuE0qbTNQ7ygIHjjQ/uv2gbUy9gnVSq6ed+V+&#10;yF3qmfjuu/EC87do0aJoaLsVV1zRLSZ73b4OO+ww++GHH+J7ASgGBEgAABSeuxIHAACon9SwOGvW&#10;rKhhYurUqfbee+/Zu+++G82x8eOPP8a3QkhWgOR7B40bl+pl1L9/ani6rl3N/vIXs9dfN/vjj9Rt&#10;qsnEiROtS5cuwcZgTa6vbattf7jHuN122wW3STVMPa6A+ujzz+2UjTbK2ic0x9EFrha7cr8ov3bd&#10;tVK9AT19GEBzHbV1x6TM9fvSfEjD1QsSQNEgQAIAoPDcVTgAAED9oyHr1MvIByBTpkyxMWPG2Kef&#10;fpoeiCAoZ4AkmktEvbfcbaIhp6o5OPIUAPbt2zfYGKy6/fbbo0CnNmkuFc1zFNqezTbbjAYw1Fvv&#10;jBhhHTt1ytovurn6xJX7oeJq0CA1pGQVPfzww9ayZUu3qPRt8LXHHnvYwoUL41sDKDQCJAAACs9d&#10;hQMAANQfmn9m7ty50XwXyfJhiL4nQKpYuQFSLbrqqquCDcEqzTekbast6rVWXu+jE088kWERUS8p&#10;7NUQcaH9oo+r31y5H/Krtdc2mzIlXnLlaXjLZs2auUVlb0u7du3sySefjG8J1COzZqV6CmvOsvHj&#10;Ux8EKQIESAAAFJ67AgcAAKgf9MlyP2SdD47UC0m9kfS3L7/8suCBSKkolgBpzpw5ttpqqwUbg9UT&#10;6C8aPq8WKJg899xzrUmTJsFt6dSpU9Q7CaiPNDRchw4dgvvGOq4WuXI/5FfqhXTssanejVUwb9Ei&#10;O/yYY9yisrdFtdVWW0XHFaBecNc9duaZZptvbtaunVmbNmZrrpkaerYKcwBWNwIkAAAKz12BAwAA&#10;1H0///xz2ZB1PjxSYKRPxkuxBCKlopierxtuuCHYEOzrvPPOi29ZczRcXtOmTYPrVx1yyCFRyATU&#10;NzrGnnDCCcH9QtWvYcP85j9KVvPmZi++GK8hTxrO8pFHzP78Z3t5lVWstVtOaHs0T9Jrr70W3wmo&#10;wzRn4RprhPcx1XrrmT32WHzjwiBAAgCg8NxVAQAAQN31+++/27fffpsWHOn72bNnpw0nRoBUOcX0&#10;fKlX2XrrrWehxmBV69at7c4776yxAOeJJ56wbt26Bdet6tq1q02YMCG+NVC/6Pg7cODA4L6xXKNG&#10;9tKQIWb77ZfdeF1RbbON2dy58VoqoIbnP//ZrGHD6L5LXB3kKrRNDd1trr322viOQB21YIHZvvtm&#10;71eZtdFG5k728Z1qHwESAACF564IAAAA6iZ98j05ZJ0POzRk3R/6NHoCAVLlFNvz9dhjj5U7Ob4a&#10;hc8444zota8ueg/ddttttvzyywfX6evss8+O7wHUP1OnTs05tGOP1Vaz3zXXytixZquvnt14XV65&#10;ZdqFF5qNGaMupvHaAnSs32uvrPs/5aqNq9B2HXvssdGHD4A66+67zZo1y9ovglULvXhzIUACAKDw&#10;3NUAAABA3fPDDz+UBRw+PPrqq6+ioexCCJAqp9ieLwVDxx9/vDVu3NhCDcK+DjjgABsxYkR8r6rT&#10;e+rUU0+1Bg0aBNfja4899qjW0AooNQ8//HDO/eSyyy6Lb+Vo8v7KhkiaD2nVVc0GD041iPtehuqZ&#10;NHKk2XPPmR13XGrIu4z7znO1hqvQdvXo0cM+LoL5X4Aao3nE3Hs9r1IAGw/3WxW6HqsqAiQAAArP&#10;XQ0AAADUHRqmTEMm+dBIX1VqeEgOWZeJAKlyivH5+vrrr22LLbawUINwslZaaSU7/PDDbfLkyZXq&#10;ZbBkyZIohLz00kujBubQspPVpUsXGzVqVHxvoP5RL72DDjoouH+oV+CHH34Y3zL2wQdmxxxj1rNn&#10;diN2RaWQaJ99zNZf32zNNc3t6Gbt2oVv60rD2B3gKrRtrVq1spdeeineKKCO0Qdpdt01uF8Ea8st&#10;zb75Jr5zmM6lmmdS8wFedNFF0Tl20003tb59+9paa61l6667rm2//fZu9z7Gzj333Kj37vfff5/V&#10;GzwTARIAAIXnrgYAAADqhl9//TUKEXxopAYHNWiokaIiBEiVU6zPl7Zp4403tlCjcGZ16NDBdt99&#10;dxs6dKh99tlnUTg0d+5cW7hwYfR49L7RXFkzZsywO+64w0488UTr3LlzcFmZpZDqySefXKZPXgOl&#10;To3Ke+65Z3Af2WCDDaLjdZB6Ep1yilnr1tmN2dVY97hq6Cq0fY8//ni8MUAdo2EjDz44uE8Ea7fd&#10;lvbuS9CHKvRBjHvuuccGDRoUzTdYUa9cX7pd9+7d7cADD7RHHnnEZs6cGS81HQESAACF564GAAAA&#10;SpsaMdRQr7BIjQw+PCpvyLpMBEiVU8zPl+ZcGTBgQLDRKlcpTNInpXfeeWc79NBDbf/997dddtnF&#10;Nttss6gnUeg+uUoh07333huFTzR4oT5Tr8/1118/uJ9sueWW0T6Sxh27o2HnHnrITAHO9tvXaIj0&#10;nqsmrkLbd+utt8YbBdRBd91l1qhRcL/IqrZtzW64ITWfWGzSpElRT6Ly5h6sTHXt2tWuuuoqGz9+&#10;fLyGFAIkAAAKz10NAAAAlC4Nf/Ldd9+V9Try4ZEaGsobsi4TAVLlFPvzpR5Fmu9Iw2SFGqtqqtQo&#10;/sILL0TvP32imgYv1Gc6TrRr1y64ryik/fHHH+NbOkOHmg0YsHRif81vpGHoajBA+tRVU1eh7VPj&#10;eEXDawEla8YMs802C+4XwdJ+eP/9Ueh7xRVXWO/evd2vw/vOspSGu9PydV0nBEgAABSeuxIAAAAo&#10;TYsWLbJZs2alhUeqfMbVz1QyAZLbTps0yezZZzXpjz7iH/+hdpXC86Xhsc4555xaC5GOOOKIqHFN&#10;jeI0eAGpY3TTpk2D+8spp5xii/1x+tpra3y4ulB94SpXgHTaaadVao40oOSMGWPWokVw3wjVh23a&#10;2Fo9e7pvw/tMdVWjRo2sX79+0RyCGlbW9y7nfAoAQGG4KwEAAIDSM3/+/OCQdQsWLIhvUTlFH4jM&#10;mpVqZNUn8ps0SQ09s+KKZmutZfbuu2qpjW9YO0omcHMefvjhaPLuXA3Zy1prrrmm3XzzzbY4niOC&#10;T0wDKQqQWrVqFdxvDjnkEPtZgfi4cWZdu2Y1VldbufVbhw5mDRtm/e0zV7kCJPWCAOq8Dz8022ab&#10;1D7SuHHWPqL6w9VTrjq5Cu0rNVUa1u5ad92jeQh1vcf5FACAwnBXBAAAAKVDjfT6RGqyx5FvqK/M&#10;kHWZijoQUaPJdttlNeqUlRp+FC5pYuxaUkoBkmgurOuvv9769+/vnrJwY1Vlq0+fPnbGGWdEwWUS&#10;ARKQomPyOuusE9x/tnPHtG81TNVRR4WPa1UtHQ832sjsz382O/NMs0ceMXv9dbMjjsi67euuGrsK&#10;bZ+OF0C9MH9+ah+5+Wazc85JBUpuH1D97uoKV61chfaTUDVu3Nh69OgRnSM333zzaD7BrbbayjbZ&#10;ZBPr3r171MModL9QrbDCClFvRYVIc+bMiTcYAADUJndVAAAAUBoWLlwYDVmnhnkfHulTqfPmzVvm&#10;uSqKOhA57riyxpyc1bGj2ejR8R1qXqkFSJ7mRnrsscfs1FNPtfXWW889deFGq1zVuXNnO/DAA+3e&#10;e++1yZMnx0tNR4AEpGgIuEGDBgX3pV69etn/uX3ENt00fEyrag0ZYu7kEG9Bwrffmt1yi9nFF5v9&#10;6U/2x1572YP7728NczRmP/roo/EdgXpm5kxzJ8hof/qHq0aJ/SJXKRTaeuut7fzzz7dnnnnGxowZ&#10;E50jdc2m6wOdC3XN8P7770fn4JNPPtnt+psGl5VZzZo1i0IkDUsLAABqn7vCBgAAKH7qQZIcsk71&#10;5ZdfRkMkVYeiDUT0qWA/qXxFtf/+qU8S14JSDZA8NWyr59Cbb74ZNXjts88+tsMOO0SfkG7evLm1&#10;b9/eVl99ddtoo42iyf41H8qLL74YfQq6osdKgASkLFmyxE444QR3eMpuFG7Ttq1NmzDB3M4WPp5V&#10;tho0MMt32Lkff7TFc+fa4cccY8u5+2Vum4bde/nll+MbA/XQzJn2UI8e1jBj38gszTHYu08fe/75&#10;5+1bhbR5Um9yzRmosEm9ERsE9sNktXXHi0fUmxAAANQ6d6UNAABQvNTQryHrksGRvlfDw7IMWZep&#10;aAORBx9MNYwul9FYGirNI6JPDteCUg+QMqkHm95ratRSKKnH9+uvv0Y/V7Z3GwESsNQDDzyQs3H4&#10;1htvNBswIHw8C5V6K51wgtnKK5u1bZuaC26FFcx69za79VbtyPFaK/az28/XXnttt9js7VpllVWi&#10;HhRAffXBRx9Z127dgvuHry6uHurSxX7TPErLQOdaDRnZqVOn4Hp8dXPbM7oWe1oDAIAUdxUOAABQ&#10;nNSIryFL1BDvgyOFFfPnz1/mIesyFW0gcvbZ2Y2ouUqf5J8+Pb5jzaprAVJ1IkAClho1alTUoyfU&#10;ILzVwIG25NBDw8ezzFJPzLFjUwudOtXs2WfNNE/Rq6+a/fBD6veVMGzYsKhXQ2i7dtppJ/v+++/j&#10;WwL1yzfffBP1vg3tG776uBrlyv1gttVW5k548b2rRh8IeuONN2y11VbLWleyNK+Szq0AAKD2uLM9&#10;AABA8VEg4QMKHx5pyDENZVcTijYQufba9EbU8mrddc2+/DK+Y80iQMqNAAlYSsNabbbZZu4Qld0Y&#10;3LJNG3tTE/fr2OV+Lrf+8heNZRovddmox8Phhx/uFpu9TU2aNLFrrrkmviVQ/1x33XXlDim3s6vJ&#10;rtwPS2vgwGUOkWTs2LE2ePDgsnWF6oILLohvDQAAaoM70wMAABQPzZmhBkeFEmqA98PWVfeQdZmK&#10;IhD5/ffUBPBXX222zz5mxxxjdtxxZg0bpjfU5KqDDlLyFi+sZhEg5UaABCyl3qIXXnihO0SFG4MH&#10;7723/fHAA+XPhaQeDtUYjo8YMcI6duzoFp29Pfq9ek0B9ZE+qKNePqF9Q7WKq4mu3A/ZpSEmq2E/&#10;nT59uvXv398tMrwNGnryk08+iW8NAABqmjvLAwAAFAd9KlxD1vnQSA3wX3zxRa0MJVTwQMSt1wYP&#10;zg6L8g2PmjY1e+aZeGE1jwApNwIkIN0777xj7du3d4eq7Mbg5i1a2D2a602hzSabmK26qlnHjqnS&#10;92ecYTZ/frykZadj1xFHHBHcFtX6669vCxYsiG8N1C9nnnlmcL9QreD21Q+XXz58DeJr663Nvvsu&#10;XlrVvfnmmznnRFLvqLPOOivalwEAQM1zZ3gAAIDC+/HHH8sCidoYsi5TQQMRhQzbbZfdEFOZ0qf3&#10;33knXmDNq87n6/fff496ly1evDjqraBeaKWMAAlIp3nr9t9/f3eoym4MVmm+lUlTppg7CJjNmJE6&#10;lqlmzoyXUH00PFejRo2C26F66KGH4lsC9ctMt7/lCnpV/77iCrPbbzfr3Dl8HeJr7711URcvtWr0&#10;gaJLL73ULS68LT179oyuEQEAQM1zZ3cAAIDCUWAwZ86csl5HPjxSw3tNDlmXqWABkoat0zB1y2U0&#10;wOSqli3NGjQI/01D39WS6ni+9Pr+8MMPUXiohiD1PtPk3Rqu8LvvvrO5c+dGvc/8bbQO9QxQw5LC&#10;JgVPxYgACcimYeNWWGEFd6gKNwhvueWWNnfevPjWNeP++++3tm3bBtev2mabbWzRokXxrYH6RXN/&#10;hfYL1SabbJLaP9Xr59JLzZo0CV+HqPS3k04yd8KOl1w1ujbs0aOHW2T29jRs2NBeeeWV+JYAAKAm&#10;ubM7AABAYfgh69TQngyQFBooWKpNBQuQFi40a9UquwEmVK1bp0Ki5s3Df99yy2oZOiYfy/p8KQhS&#10;aKTXW8MU+sDFlz4J7b/XbbQOlW6r9X755ZdRzZo1K3oPKXTS3Fl678ybN68sbFJjsN5nCpvUs6k2&#10;ejcRIAHZdEw/6KCD3KEquzHY19Zbb+0Oie6YWAPeeuutnENi+VLIBdRXe+yxR3C/UN2unkeehpQ8&#10;+eTcH2ZRafjdCy+M71B1d955p1tceJsGDRpU69eKAADUR+7MDgAAUPvUo8QHBwoI9FWBQqHmnihY&#10;gPTee2aNG2c3voRKjTXPPmu2ww7hvytYqqWJpav6fCnA0XBWPizU/TUZ9owZM8p+lwyPKlP+/pmV&#10;DJ8UOqmXk4IdlQInbY+2X8Ml6nGpZ5QfUk/Bk6oyQ+sRIAFhOmZ07tzZHa7CDcKqzTff3D799NP4&#10;HstO++2DDz5Ybs8j1XHHHRft/0B9pHPhmmuuGdw3+vfvH52X06iH+JFHpuZfdLcJlq5ZzjnH7Omn&#10;zd5+22zatFSv60qYMGFCNFxdaLu6du0aXUsCAICa5c7qAAAAtUeN8RqaLNnA7xvaa3PIukwFC5A+&#10;+qj8oWAya8gQs4svDv9NpaFlaqGXTVWeL72+6iWk+yRff4U6CnE0VJ16D2n4Ot1O7wn1LlLpNlqf&#10;QiCtT8tQg1Z5YVNyHZkVur0vHzhpfb6Hk7bFD6vnt9WHTurlpOfDD62n2ysQ07bpPkC1mjDB7JFH&#10;zDQfib6+/nqt9TysDs8991yFIZKGrbrCPT7tS8ti+vTpds4551QYHg0YMMCmaA4moJ563R1Hcg0x&#10;qZ6DaTTM48SJqQ+0rLpq+Foks/RBGbcf2jXXmDvBxwuqmD7wceihh7pFZG+XhrEbNmxYfEsAAFBT&#10;3JkcAACgdmhoIjUIqpHeN+QrEFBoUOhhSAoWIGlOgXx7IKnGjzf7+GOzDh3Cf+/fvyxAUpihoEOP&#10;q7rnC6rs86WgRT3MMl97fXo4V88e/V7brcehcEbrVFij95HWp8emMEehjuZKUFjjQycFP76HW3nl&#10;tyVXhe6TDK50G61Hz4VCLq174sSJNmbMGPvwww+jRmltn97jfi4nPRd6DL6XU749m1DPufe6nXii&#10;2dprp4aH8vt8u3Zmu+2WCqNLhCbHb9Kkidv87EbhZGlepKFDh0b7TmVovzz33HOtX79+weUma5VV&#10;Vokaz4H6TIFto0aNsvaPpk2b2j//+c/4Vo6uP/bf36xXL7OOHc1atEi/BqmomjUz+8tf1FU3XmD5&#10;tO/fdNNN7m7N3N3Tt02lYwkAAKhZ7gwOAABQ89Ro7hv0feO8ftbvi0HBAiQFOzvvnN3IkqsuuUQt&#10;KmY77lj2uyWuFrv6ztV9TZvaXw4+2AYOHGjrrLOOrbXWWrbaaqtF32+11Va266672pFHHhlNlq3H&#10;WtVgqTLPl8IT3ca/9vqqMKk65zpRCKNSEKnHpFJA44MnrUvvNQVOvpeTwiZ9utmHTdpGlX9/hkrb&#10;XlEpOBo+fHhU+l6/8/f369D6FDip9Fwk53JSGOaH1tM2a1hHPQY9Fj+Uni/UEzpOHnpo+rEgs3r2&#10;NPdmi+9Q3BSk5upVkFmtW7e29dZbz4499lgbMmRItM9of/ABrPYLhbTar+677z7bfvvtc068n1lq&#10;HL/rrrui44CWCdRXZ555ZnAfWWmllew9DbUrL79s1q1b+PhTmWrUyOy66/Qpl9Ryy6Hz4FNPPZVz&#10;/rJjjjkmviUAAKgp7uwNAABQc9SQr8a9ZCO6vldDeSGHrMtUmUCk2n3wgVnnztmNLKHq0sXs1VfN&#10;brvNFjVubG+5353kaoCrZq4auAo1soSqQ4cOtttuu9nNN98cvS6VCZPyeb70+up19q+7Lw1Pp4bf&#10;YuHDGD1+bZcemwInBTdqvFKY44fVU9CjUujjh9VT+QBKj2/s2LFRePTuu++WBUiVqczny5eWr9J6&#10;feDkh9bTduqT2nod1EtLz70vPSY9NhXBUwnSfnn33eHjQWb99a95NcoWA71XDznkEGvTpo3b9PAx&#10;KrM0ZJVCn3bt2tkGG2xgW2yxha288spR7wT9vkGDBsH7hUrD6Ck88mEuARLqs7+6Y0doP+nevbtN&#10;nDzZ3MncbPXVw8edqtQqq5jb+eK156YPfLzqrnnWWGMNd7fs7VMQDQAAapY7cwMAANQMNcglh6zz&#10;X9UgX+gh6zIVNECSJ580W2ed7EaWUPXta6+cfrod0bKlNXI/hxpVKlvqpaQhn8aNGxdvUPkqer4U&#10;vqhRNvnaq6FWjUF1gQ+cfA8n9RTSc6AQR/Mf6XlUkPTpp59GvRv8sHo+dPKBkx8OLzksXmb5AClX&#10;5bqPD5wUdmn92g6FYAqc/LB6fkg9vV5+Lqdk6FRs+2m95F4v22ab8LEgs9q3N5s6Nb5j8dP77t//&#10;/retuOKKbvPDx6aaqA033NCefvrpaD/UvkKAhPpMx/w999wzuK/07tXLFuhG558fPuZUtZo2Nfvw&#10;w2j95dH14siRI3MOR6me1QAAoGa5MzcAAED1U2O6Dxh8I7casms9mMlTrQRI6knglm1f55gYftKk&#10;VCPNgQearbFG+jwncb3r6hBXK7gKNaYsa6255pp2wQUX2NQKGqFzPV8KHBRMqGE2+dorPFFjcX2g&#10;kEbPiR67egjpOVEg43s3+Xmc9HzoeVPvIZUfWk/396GT9hktS89hrtJ6yqvQfVQ+tPK30+up8r2b&#10;tA3qQabtUeDkh9XzPZ0UPOnxKERT2IQa4l6jvIeNatDAbMiQ+I6lQfvBQw89FPWIDB2Tqrv2339/&#10;++yzz6J1+32LAAn1mY7rO+64Y3B/6dWnjy1w5wLbZZfwMWdZ6sUX4y3ITecefRhjk002cXfJ3r6+&#10;ffvGtwQAADXFnbUBAACql+Zw8Q3XvnG62Iasy1SjAdLcuWbHHZfqYdSjR2oSfPUoeOQRdWWJb5Sg&#10;dWtol0GD0hpb7nPV2VWoEaW6a223jRqCLQq9AkLPl3rlKGzwr7kvhSj1KWDQ49XzotL3leGHmNPz&#10;pVLopP0mOZeTeg2pwU+Bjp5vrcP3cNJr4SvzdfDlt60q5Zeh5Ssk9KGTGuC1fpX2dW2Ttk+l7VVI&#10;oG3XY9Dj8o9ThQqMGZN2HKiwLrggvmPp0Pvgo48+srPOOisaii50TFrWWn311e3hhx+O3o+ir3of&#10;631NgIT6TMfkvffeO7zfuGuBLzUH0mabhY83VS2F3ePHx1uQm84hmoOpf//+7m7Z26ffAwCAmuXO&#10;3AAAANVDjdzJOW/UMKdGZvWqKPahsGosQNL8RgMGZDeeqNq0MTvyyNQE+SGffBKFTQvcbf/panlX&#10;oQaUmqo27dvbw7vtZotuvlmpSLxRKcnnS6+xQkOFGD5k8M+jgo76ZlkCpKpKBjIKnXzgpOBGPYXU&#10;a0ivkfZF9SxS0KPeTZlzOek1U/l9ONewevmUX0Zmafl6z/jQSduj50mfNNf7JbN3kwI0lQ/VdCzx&#10;j7VOU/B83nmpoZ7c/phXqVH2uefiBZSmyZMn23HHHWddunSxRo0auYcVPj7lU8svv7z17NnTLrnk&#10;kqjnX5LeZ3ov6r1KgIT6Tj3zQvvQqquvbjMnTjTbc8/wMaeq1aKF2ciR8dpzq2gOpKOPPjq+JQAA&#10;qCnuzA0AALDs1BjnAwU1EuurGqfVEFwKaiRA+vRTs169shtOMuvSS+M7ZPvhzjvtsIYN3c2yG05y&#10;VVNX/V1tu956tstuu9l+++1ne+21lw0cODAaBqZly5bB+4WqlatzXX29xRZmM2bEW5V6vtToqudr&#10;0qRJUaOvDx70OwUD6nFSHxUiQKoqhTAKZ/R6qoFd+6t6ZihwSg6pp8ehcNj3dPKBkx+q0A+Hlytw&#10;SgZIoQrdx5cPnLRerV/bou1SIKbQKTmknu/lpPLDBvrAqaS457pKDbYdOqgLaLyQ0qYeSTfccIPt&#10;s88+7jDayz288DEqs9SDaaONNrKjjjrKnnzyySigDCFAApY6/vjjg/tTh06d7I1hw6o/QFL165d2&#10;XRGi47t6DrZp08bdJXv7zlPIDgAAapQ7awMAAFSdn/PGN8T5xmA19BbzkHWZ1HhY7QHSySdnN5iE&#10;SvObPP+82eLF8R1T1NviiMMOs+UaNHA3y244ySyFRje4GubqM1dzLrjAfornHVJDugIAPcbn3brO&#10;OeecaM6DBnksu4Wr8139suuuGk8mWp6eL73WauQdMWJEFCL594ACB62vviqlAClfCmC0r+s9qddW&#10;r7+fy8n3cFLvIZVCHQU8euzJwEnvj/LCIh8m5arQfVQ+tNJttA6tS4GA1q3S+16lbfJzOemYpaBM&#10;+7kPnXS8KoqgScHr6aeHjxUV1dVXxwupO/S+mzhxot1+++125ZVX2imnnGKHuePiDjvsYNtvv73t&#10;vvvuduyxx7qn7HS79dZb7dlnn43eBxUhQAKWuswdO0LXA42aNrWre/c2a98+fMxZ1tpwQ6VXZjfe&#10;GJwfUr1o//Wvf7mbpm+Xr6vr4DEPAIBi487YAAAAVaPhpdRA6xtvfamBVg3NpaTaAyR96n3gwOzG&#10;klylngMa6k5zDcTuvvtua1jBEE4NXA1w9bKrWa7cL5eWPt2rngw5qAfHG2+8YRttsIE1dLcPLd+X&#10;hs97yJUNHRrdV43vmtha8ySNHDkyauDV86cAoc4PLVaBuhggVVYycPKhkwIaHTMU2KhR0AdOeh/q&#10;efI9nHzY5Ct5bEmWf47zrWTvKN3fL1+9m7ROlXpN+p5O2h6FoT5wUlCm7daxQo/D92zyVW0mTTJr&#10;3jx9X66oGjc2+9vf1NoaL6Tu0vtJ7yG9b1R6bfzrURkESIDjjov2wgv27ODBtnyOD5Ts6epnV+6H&#10;mit3rWObbGL26KPxhqXoeHzQQQe5m2RvV8OGDe2tt96KbwkAAGqKO1MDAABUnhpSfeDiG3PVCKff&#10;l6JqD5BGjzZbZZXsRpKKqksXsxtusP888UQ0f0eo0cTXOq7udbXYlftFdjVrZjZhQrxBuf12/vn2&#10;sLt9d1eh9fjScHYjjzrKFrvXWI3xmth6+PDhUQ+kadOmlexrX90IkKrOhzE+dFIwoJ5Oem9pn1RY&#10;oEBHwY5CHjUu+rmcfAikQMiHQ/7YlGtovYrKh1WZ5ZfvQycfOOn1Tg6rp+3WY1B4ptJj8qFazuDp&#10;zjvD+3Ou0nHmvvviOyNfBEio1+bPXzrHWqNGUUDUz1Xo3L+6qwmu3A+VL83L1revWefO4b9nVtu2&#10;Zk8+GW+kRR9U6dSpk/tT9nZ16NAhOr4CAICa5c7QAAAA+VPDpxpw1UjrG1PVAKd5Jkq5Aa7aAyT3&#10;vNhGG2U3juRRn3fpYr179HDfZjeY+NrW1TRX7ofy6+yz9aLFGxWgT+3vskt029GutnAVWp+vvm67&#10;xn38cRQYvf/++1EPJA1jp4Z9pBAg1S6FMOp9ooZE7cc+bPJzOfkh9RQ6KeTRsUqBjw+dfOCk10tB&#10;ky//GmZWMkjKrNDtVfqbD5y0bpW2Jzmsnrb3Z7ftiy6/PHs/zlXqeeT2Q1QeARLqLfWQPvDArOPJ&#10;6a5C533Vja7+cOV+qFytv766EZk98kgqHArdJrM05+Jnn0WbevHFF7tfhbfp6KOPDofwAACgWrmz&#10;MwAAQH7UwKbGV98gqlLjq8KDyg4fVGyqPUDSHEBVmHR6iavjXYUaS3wNcvV/rtwPFdeaa5YfIOlT&#10;yJtvHt1WjUNTXW3lKrReX2effXb02itAGjduXPS9hvdCCgFS8fJhU7J3k4ZDU2mf93M56ZimcEfl&#10;h9ZT4KSgwYcOucofG3NV6D6qKLRyx6DZt9+evR/nqsaN7adZs6L9T8cwle/dhPIRIKHeuvba4PHk&#10;eVehc76ql6vZrtwPqWrY0Gy77czWWCNtGVn14IPxSp311gvfJrPUa+m552ymu95cYYUV3K/C2/Ti&#10;iy/GCwYAADXJnZ0BAAAqpk/1qwFVjW2+IVThUV0JDqo9QJIhQ8xatcpuHCmnPnLV3FWosUS14YYb&#10;2mzNleS+z6s0jN0rr8QblOGHH8xOOcWsZcu0+8xwtaWr0PpVq622WjTv0YwZM6r3+aojCJDqBoUw&#10;PnDyQ+r5uZx0vFDopOOfD5zUo0ivt8ImDa2XOZReqPz7xNdMdwz6Rg2ubj/LpxYOHGj/c8v5n1uX&#10;jl8qhSE6VqsU+GubfC8nBWQ6lmvb9Rj0WPzj9FVfECChXnLHKdtyy+Dx5HNXuYaxUx3nakmTJqkP&#10;nbz8cmpOxPJ6FR18sCbLTK1Xc7t17x6+Xaguu8xOdtcnoe1QrbvuutHxDQAA1Dx3ZgYAAMhNjadq&#10;fMxs9NSn8tX4WFfUSIC0YEGqAWW5jIaRHPW7qwNdhRpLVF1cfXbppalGm8rMr3TYYWoNjzcq9t13&#10;ZoMGhW/v6gVXK7kKbYfq+OOPjxrM9X4gQEpHgFS/JcMYBU/JwEnhjUIchTk6ruo4mpzH6Uv3/ZfT&#10;p9vPhxySmlTe7Wu5aknTpjb73/+2/37xRdn7LVclj9/J0r6roEsBirZD4Zfes9q3FYpFw+rFvZtC&#10;cznp/FCqwRMBEuqlyZPNWrQIHlNUN7tq6Cp03m/g6p4//zl1PeGODbbuusFlRNW1q7mdK16p4443&#10;lbluGbLhhrZ8+/bu2+ztaNiwod14443xggEAQE1zZ2cAAIAwNRSqgTPZAKnv58yZU/JD1mWqkQBJ&#10;1MvnqKPymkBacxCt6CrUYNLM1S2u3A9mK69sVpleSBtvbDZ3brxBzhdfmG27bfi2ibrUVa7eUKuv&#10;vrq98sorUaMzAVI6AiRUhUKYxb//br+qp9OQIbaknEZe1S9bb22zp061//v66+jYpSBIx+iamsdJ&#10;5QMnhV0Km3R+0DB/OicoEFPopGOBQiff00nDBCp8UujkA6diQICEemncuODxxNf3rga6Cp33Vau4&#10;c/8w9T46/fTg/aNSL6Vbb41XGNP+lecQdu+7WttVaP2qvn37RscqAABQO9wZGgAAIJsa19RIqMY1&#10;36ioRkp9Ir0uqrEASdRwMmKE2QUXmLVundVY4usqV7k++ash5dSw436ofDVvbvbQQ6ltUXikCapD&#10;t8uo71yt6iq0PfoE8J133hk1IBMgpSNAwjLThPNuPyuv/jj7bFv866/2S2IuJ4U22hf9XE7q6aSA&#10;Rz2KFPioFJboWFdeWOTDpFwVuo/Kh1a6jQ+btC4fOGnIKR86+WH1VDqvaLu1/ToW+15ONflBBa2P&#10;AAn1ztSpZu3bB48pvu531dRV6Nyv2qdbN7OVVgreN6p99jG3Y8crTLj88vDtE6UP0qzpKrReVXN3&#10;PXPTTTfFCwQAALXBnaUBAADS6dPkvpHQf1XDnz5FXlfVaIDkab4oNawsl91o8o2rbV2FGkzauBrq&#10;yv1Q9frHP8ymTTPbaKPw3xP1a79+9sPRR9vCffe1qw4+2JZr0MD9Onu7TjzxxOj50vNGgLQUARKW&#10;yaJFZscdF9w3y0pB9PPPx3conx9iTkPOJedy0vFcwZMfVk+Bk0IdvWcV8ijwUfCj42GyfIiULP9+&#10;z7cye0f5ZfvASaVQJ9nTSSGYwibfy0nb7Xs36XH5x5lvDyf1ktI6tX4CJNQb+hDQn/4UPq7EtcDV&#10;IFeh835HVy+6cj+Eq0sXswkT4pVlcPu9rb9+8H5LXD3kqrOr0Hp9bbvttlFYDgAAao87WwMAAKSo&#10;IU4NdclGQTWw6dPidW3Iuky1EiCJW4etsUZW48lwV51chRpM1nG10JX7oeql+Qj0qeHQ3xK1YNdd&#10;7fNp06Ln4Qv3Hpgwfry1bt3a/Sl7u7q6Zb733ntRIy8B0lIESFgm8+ebbbddcP8sK02C747VNcmH&#10;MTr2J0MnBTcKXxTk+B5OCnmSczn5EEiBkA+H/HmlvKH1yit//8zyy9e6FAT5wEn7nj4MoWBM5Xs3&#10;6TGoh5O2X9vy2WefRfdVGAXUCwqfO3QIH1vimtCokfVq1859m37e/7sr/T1nnXtuvJIcRo0yW2cd&#10;swYNyu7zuasTXTVxlbm+ZHVz1zAfffRRvCAAAFBb3BkbAAAgNZyPD1DUKKevaoyrq0PWZaq1AEn0&#10;Kdw99zTr1KmsAWVIo0bRBNWhRpMDXOnTue6HmquGDe2nP/3J/jd5sv03bvxVrwQ1Hh9wwAHuJtnb&#10;1aRJExs6dCgBUgYCJOTL94L59NNPbezYsfb+Bx/Yl+++a7bCCuH91NeBB8ZLKC4+cFJAo2Oqegro&#10;2KDziI4nCm38kHraN3xPJ5XONz5w0r6jcMeX358yKzNMSlbo9ir9TeuZMmWKfeCe79GjR9u4ceOi&#10;45gfUk/bqu3W6+PncdLjUYim3k56jPn2dAKK0i23mLVtGz6+aA6js86yd557zrp07+5+lTrnr+VK&#10;YU/abRP1/9xtF3zzTbyCcrj9ftHJJ9uUvn3tEne/8uY78tWhQwd74YUX4gUAAIDa5M70AACgPlND&#10;mBr1fKOdb3hTg54+qV1f1GqAJO45t+HDze6/35bcd59dttdewUaTxq5edeV+qLFa0rixzTvhBPuf&#10;eh7pE/yzZkXPh/fYY49ZgxzD2F199dVRwy8B0lIESMhFYcSwYcPsjDPOsH333dd23XVX22ijjWyd&#10;ddax1VZbzbqtsopdu+66wf20rNS4+89/xkssXZm9m3TM8XM56Xii8qGTehIpeNL+pHOTwh4fOPl9&#10;LbOSYVJm6Rg/adIkGzFihL377rtRT8qpU6dGf9N9fWiln7UOnRtU6mWV7OGkbdK2+aH1FJQpdPKB&#10;k4I0BU5AUXLn9iiM7ts3FVq3amW2996pOdjia4B77rnH2rRt6w49y9nzmceiRGmOxj917myDBg+2&#10;q666yp555pkonNW+pP1Fpd5Dzz77rJ113nm2u7vm6evWm3lNESrNuXjBBRdEQ2wCAIDa5872AACg&#10;vlLDluY2ymxsU6NYfWv0qvUAKUGj+R9+zDHBhpNmTZvaotNOM1t55awGm2qphg1t7oUX2udqMHWP&#10;Xz0DMl/7jz/+OGeAdM4550TPlxpNkUKAhCQFJWPGjLEjjzzSevfubW3jxthcdY4r902w3nW1uHt3&#10;sylT4qXXD3oOfeCk45MPnZI9nXQM0nFbQY6fy0lhj0IfhUDJc5wPkEaOHGnDhw+3999/36ZNmxb9&#10;Pnk7X35/zqxk7yjdTvdX+cBJIZdKgZcPnhQ4aRs1rJ7v4eTDJno1odbpWse9P236dLOpU81++CH+&#10;Q4rel3c/+qhd1rOnLco4HiXrTlfJ45iOc507d7ZVV13Verr7qrp06VLh8S+zNITuFVdcEe1r2ncA&#10;AEDtc2d7AABQH6nRSg1bvuFLX9XwVV97khQyQFIj4sEHHxxsPGnZsqUtUk+w334ze/lls003NVtx&#10;xazGm6rUH23b2uw77rD/fvFFFBypcTZEDavtAnMhqA4//PDo/UOAtBQBEkS9UN5++23bf//9g/tO&#10;rnrBlfsmq9R429vVym3a2L9vv92+dftt1PiLKlGAo/mPNHygeh9pX1Wwow9QqHxPJ5UPhPwQeyod&#10;99SonQyRkqW/V6V8AKX1KvxS6KTt8T2c1KDvAzSFaSofsKGAdI5+802zv/7VrFev1BC1O+5oduON&#10;OinENypRM2aYrbde8Lik+tDVaq5Cx7NlqZVXXtlef/31sp6GnE8BACgMd8YHAKC0qKFfDSkaMmZZ&#10;hlhTgKLl1DdqZNJzl/xEtv4xV0OVnpP6qpABksKbrbfeOtiA0qdPn/T3uSZ61xwpZ59ttsUWWQ05&#10;+ZaGrftOPY++/trmx3Md5aL3iIbXCm3f7rvvHj1nBEhLESDB9zhq1KhRcL/JVV1czXHlfsiq112t&#10;4MrfduCaa9rDBx5ov19wgdmkSfGakS8d43Ws136qD1OErid8r6dkTyfdT0FOMmzyczopdPLBk86x&#10;vuF7WYOm5O19wKRt1nlbvYi1DeqdoZ5Xfv4mlY7Lfjg9PT4fOukxEThVIx3n1VPY7e/Jfbasttwy&#10;FcKUqhNPDD8uV7+4OtRV8ji2rKX5FQ866KCo97Pe134f4HwKAEBhuLM+AADFTY0fGkf9zjvvtH/8&#10;4x92xBFH2IEHHmh77rln9OnuylAj0Kuvvmrnn39+1Lh3yCGH2EknnWT/+te/bOLEifGt6i49fjV0&#10;JRut/D/laliqzwodIG2zzTbBhpQtt9wyet2Cvv46NRH2fvuZtWmT1bBTXi3u2NG+GzbMfsq17AQ1&#10;hq633nrubtnbN3DgwKhhlABpKQKk+u2VV16xNdZYI7i/VFS7uVriyv2QVVe6auQq8z4XuVqiOUyG&#10;DjV3II+3AhXJDJB0DlgWCmT88HoKa/x8Tjo2KtRRjyd9eEMhjwIf9SxSAKR169yTGRQly5+vkxW6&#10;nSoZVul2CrF84OQDLq1bxyZtR3L+Jj0n2mY9F76nE0FTBXQOvfji4D6bVoMGmXsxzMaNS82BWOwm&#10;T47maLT990/NuxZ6TK6GumrqKvO4VNVaf/31bciQIWXXPZxPAQAoPHfWBwCgOKnh48orr4wmGd9w&#10;ww2tV69etu2220ZzrjzyyCNRqFSZCXXHuX/aDz300KhHxyqrrBJNWt6vX79oXPYePXpEE5lfdtll&#10;UUNPXbRgwYIoCPCNSr5hSY1a5fU+qS8KGSCpAW/QoEHBxpQ111yz4p52P/5o9umnZv/4h1nz5lkN&#10;PKFa0rWr/f7ee/ECyqf3ibYjtH3abj1nBEhL0eBVP6mh/YYbbrAVVlghuK/kUxe6ct8E60hXofs0&#10;caUeANM1ZNaoUfHWoCLVHSBVhu/ZlJzPyYdOOlf7wMnP5aTAx/ds8ufvUPnjTr6VDJr0XKh84ORD&#10;J63Th04q9QjROcvP4aTt1bb7Xk2+6g31/lt++eA+m1WrrWbmzr221lpmm21m9v778UKKzDPPpIbh&#10;a9Ei/Dji+q1zZxuw8srWsHFj92P4+JRPqafm6quvbg8//HAUqiZxPgUAoPDcmR8AgOKifxCvvfZa&#10;22CDDaLxz9Xz4eSTT7axY8dGjSxV8eSTT0YhVPfu3W2LLbawp59+Omr4UKOHen9cf/31UaCkYOmA&#10;Aw6IGlDqCjXqqKEns5FJjUJqrEJKIQMkfeJbcwmFGla6deuW//teDS9rrpnVyBOs7bYz++ab+I7l&#10;0xxImosptH2nnXZa9HwRIC1Fg1cdp94D7rwRff399+hXOpbqPJXvkHW6nfZtnd923HFH22uvvezk&#10;s8+2SZ07B/fXz10NcBValko9kwa5mr7LLtH2oGKFDJCqwgczPmTS9vvhfP0wemp817ldj0flgyBd&#10;0+ix+vN/spdSZSt5LeFLy/blQycd+1QKwXQN4ofW0/br2sv3cFKV9LB6V18d3Gfzqi5dzC6/XC9u&#10;vLAi8OijZg0bhrc3WQ0amA0ZYgvcazlixIjoWkAfylpppZWsadOm7ibhY5WqefPm0byKvXv3tr33&#10;3tuGDRuW8xqC8ykAAIXnzvwAABSPd955x/bYYw9bddVVo15Bmnz8rbfeiv9aNUOHDo3CIS1P88yo&#10;J1LIfffdF/Vy0u3222+/qNGl1KmBxv/znWzsUUNTzmHR6qlCBkhqNNOwiqGGFs0FoE995+3mm1MN&#10;O+6+OatxY7OnnorvUDHtgw3cMkPbd95550XPGwHSUjR41VHqaXDttWa77WbuZGK2++5mZ55pv7pz&#10;yvkXXZRXeKQgVvOG6UMLn3zySbzgmI45a68d3GffcNXaVWiZydrN7ds/zJkTLxDlKbUAKV86nySH&#10;0tPj0vFZj1chjh9Cz4dOmkNJPYySw+n5wMkHTeWFTclri8wK3V6lv2n5Wpfv4aRjpbZJ26dQzA+p&#10;p21XYKbgSY/FB08+dCooBT+nnBLcZ/Outm3NXnstXmCBudfFXQSHtzOzdBzMGIpPH4YZOXJkNOT0&#10;Re6YePTRR0fX0/vuu280AsDpp58eDUV977332osvvhi9PyvC+RQAgMJzZ34AAApPjQH33HNP1OtI&#10;vYA0f8Spp56aNZRFZSmQ0jJXW201W3vtte2xxx6L/5JNDRXHHntstH6FSPo0uT7dW6r8kHXJxhw1&#10;CqlRpiQ/5VvDChkgiYZrDDUIK7i57bbb4ltV7I/ffrOfjj8+d4jUqpXZFVeoy0R8j4ppWK7Qtqnu&#10;uOOO6H1W289XMaPBqw564gmz3r2D+9Rd7nzVuIJP3Ks03ONzzz0XNbIGadioHHOZ/dfVMa46ugot&#10;21czt9+fccYZUeM6yqdjVl0MkCpLIYzvCaTnQEGN3qO+l5N6D+layAdPOqb54fT0vPnnMFclr0FC&#10;FbqPygdX/nY6P6t0Xaj1K/jShysUgvnQSduqbVbopMei8mFTjVCA9Ze/BPfZSpXCGLf9BXfNNeHt&#10;C9Vll8V3qlmcTwEAKDx35gcAoLD0j73mHlLvHwU9Co/Uq2FZezSocUOfelRvJoVCBx98cNS4UJ5X&#10;X33V+vfvH43FrrmRHnjggfgvpUUNKZMnT7YJEybYxIkToyHI9HzkbLhEwQOkZ5991lq1amWhRmH1&#10;yssn9NOneb/+f//P/jdjhn137bW2YNttbYkCI02ArTka1GNi9OhUo1ee1LioSa1D26V6/vnno8Y8&#10;AqSlaPCqY6ZPN9P8Qu79nlljXbV3Fdo3fGlOJAWtOi6X64ILyu09uNDV+64OchVajy/1Wrzuuuvi&#10;hSIXAqTK03lI5wTfw0mlHkG+p5OuMfQhFV1r6f2ucMcHTgp+9Hz7SoZIyfLHzqqU7u+X7wMnvbYq&#10;rd+HTtombZ9K26uwTNuux6PHmKwK6QMebr9bptJ8Q5rHsNB0jRDavlDtuae5Fzq+Y83hfAoAQOG5&#10;Mz8AAIWjf9gvuOCCKDRSKbjRp6f1T/yyUAOHGux8byZVPr041ACi4YUUZGlbNF+S/mktFX7Iuhkz&#10;Ztjo0aNt+PDhUX322Wd8Ir0ChQ6Q9Jpp/oBQg7DmSpkyZUp8yzA1gqmHWdSI5rb/v65mffmlLZw6&#10;1ezjj/UAy+ZrqQw1AKpBOrRdG220UTQ3GT2Q0tHgVYcobB0wILvx1NWPrvq4Cu0bvgYOHBjtIxXS&#10;Oe/gg4Pryaz5ro5wpXmPQutUtW7dOurthNwIkGpPMpDxoZNCG5WG1VOQ43s4KeTROcX3cFL5MMiH&#10;Qz5oKm9ovYoqGVr58svXudSHTjqG6zyoXliZPZz0OH5z+/fv7tztdryqV/v2Zm+8ET9bBZTjWBes&#10;zTfXyS6+Y83hfAoAQOG5Mz8AAIWhYVKuvfZaW3PNNaOARz2FDjvssIo/pZ0H/eO/3XbblfUk2myz&#10;zeyjjz6K/1q+Sy65JNqetdZaKxrK7hoN6VEC1BCjx61/shVGjBo1KhqLXvNslPJQfLWl0AGSnHDC&#10;CRZqDFaAc/XVVwdDQP1ODW/JRjDf0PLbMgaxcuKJJwa3SaVJs/WeU2MbAdJSNHjVIRpGVXOGufd7&#10;Zl3uqrGr0L6h2mmnnfI/nyno7ds3uJ5Q/ezq764augqtW7XPPvtE5wWEESAVN4VNOr8ppNFro2tG&#10;BTf6sISuaebMmVM2j5OOs+rl5IfW84GT/1BFTczjpIrCLM3bpGFh3T5X5era1dxFW/zIC+jUU8Pb&#10;F6q//U2fWorvWHM4nwIAUHjuzA8AQGEMHTrUevfuHQU86vGzzTbbREOuVYcHH3zQVl555SgE0rI1&#10;90S+w7e9/PLL0XB6PtjaZJNNogb6YqXeVmpMKet98vnnUY+jjz/+OBrGTj9XRyhX1xVDgKQ5unIN&#10;Y6f35Lhx4+Jbpmib9Wlt/7qr9D7Q+0Hvi2X1wQcfWIcOHYLb06ZNm2iIRw0HVKjnq1jR4FWHDBtm&#10;1rBhVuPpZFdruArtG6q11lvPPv/qq3gheXjhBbMWLbLWU1795OqvrkLrVzVv3txef/31eAXIRIBU&#10;t/hh9fxwen4uJ4VO6uXkh9XzPZ107lIPI732OvdXFBb5c2xaxe+feZp30O1zVa3f3PXmnJEjba7b&#10;Rp2/FZLp/akAWI9FIZoeW3Wc18s1fHhw+7KqaVOzIUPiO9UszqcAABSeO/sDAFD7Jk2aZBtvvHHZ&#10;nEcKejTkXHXQP9l77bVXFExpufp6vP65z5MaFvr06RMFSLq/vv7nP/+J/1pc1JigT99mNmroU7hq&#10;FPE/EyBVrBgCJL2W2h9CjcGqc889t2xOBjWK6ZPWyYYthUfLOneYp+VoPwpth0q9+saPHx89ZwRI&#10;6WjwqkPefjsrQPrD1XmuQvuFqqur0R07mqlXQr5zhNx9d9o68q3prvq7Cm2HasCAAdE5EdkIkOov&#10;nUd1/eRDJx88qRQ6KbhR4KRSTycdxxU46drKn/NUnyt8+vBD+2X99YP7Z7417+9/t5m6/ojP5X75&#10;OqdrfSq9R3XO1zZoW1S6ZtD1nUInnbN94KTH5YcM9NcMeVFAlc9QmttsowuW+E41i/MpAACF587+&#10;AADULn0q9GD3D6rCI99DaPDgwdEnRKvD1KlTo55NyQBIQ+XlS5/03HLLLcvur2HwjjvuuPivxUON&#10;HMkAQV/V4KAGDzUeqJHB/40AqWLFECDJP//5Tws1BKs0r8mjjz4abat/bf1rr8YkvXeryxVXXBHc&#10;BlXjxo3tpptuij7JXejnqxjR4FWHfPmlWfPmaY2nX7sqb+6ja1y5b1K18srmdhZzO2q8wADtOwcd&#10;lLaOytSbrlq6Cm1LgwYN7I1imFulCBEgobJ8IOODp1/++MMWqud8y5bBfTOfWrjBBvbFqFE2M+5F&#10;Xpny1wCZpfe1Stc0uk7U9YHORQrDdI2o6229/xU4KTTzPZwWu8f1+6RJ9vseewS3NapNNjGrptEC&#10;8sH5FACAwnNXAAAA1K5HHnkk6mWRDHg0nF110bBaWq6vtddeu1I9iNQwcNRRR5X1YFLAtcMOO0T/&#10;dBcLDW+iT6b6xgL9Y62hWPwwfQRIlVcsAZJeq1VWWcVCjcEqDR33wgsvRA0p/rVXo1B1Dm2jISDb&#10;tWsXXL9q6623jtbvA0wCpHQ0eNUh+vR+xvBUL8T7QahWdfW9K/dDevXoYXbVVWYZw1BG3P7jTorZ&#10;98mzFrk6zFVoe1THHntsvCIkESChWrz4YnC/rLA6d7YlJ59s8yZOtG/nzrVv3bnC93JS6T2paxJd&#10;6/n3aU3M5aS/+bBJ65zlrie+mTTJfnDHjYXuXP9Lv372m7seXrThhvbzccfZz9Om2aJ4mECFTwqe&#10;dM1ZU8PrcT4FAKDw3JULAAC1R/8caz4i3/tIQdK2224bBSLVRZP++/BH4ZR6I40cOTL+a8X06dLT&#10;Tjst6nmkZWhZmgdp9OjR8S0KR/+kKyzIbBTQP9X6J94jQKq8YgmQ5Oabb456DoQag1V6T95yyy3R&#10;a1xdQ9Z5CmCXX3754Hp9qUeD9pNieb6KDQ1edYw7htraa0eNvktcHZnYFzLrVlfum9yloOjCC9VV&#10;Nl648+mnwXmWKlOvuOrkKrRN6623XlHP41coBEhYZgqYjzwyuE/mLHd+tQsuMBsxIl7IUjqvRj2B&#10;1LvJvR9V+mCQSu9X9RzScHXan3UtqCGXdR2gD3PoPaywyZ97clXy+jGzym6n5bjl/W/SJPvSXT/P&#10;evVV+78PPrDP3TV8NGyfO/er/JB6mosx2cvJD6una3tdo2jkAT0W9XTS9WllcD4FAKDw3BUMAAC1&#10;57777ot6BPl5j3r06JE1vJw+xah/nv149PqHU/9U50O322OPPcoCKgVI66yzjk2ePDm+RX40PFcy&#10;5Orbt6899dRT8V8LQ/+Aq5dRsgFAjQXqGZX5yU8CpMorpgBJDS/lzT+katWqVRT2VBftawquKgqP&#10;NPyk3m/F9HwVGxq86iDNheTOXYsaNrS1AvuFSsPafeXK/VBx9expdsYZmnTP7MYbw7epRC12NdhV&#10;aLvat29vr732WvxA4BEgYZnpgztxuJx3rbdefOdlo+tdla73fOik62Wdy33wpPBG14i6ptB8STof&#10;6dpQ15K+Z5PKX1Nmlg+SZqq3sc73+l18bquodH+/fB84aT9T+eBJoZNKgZiuUxWQaVg9lR6LrjX0&#10;d9/zivMpAACF4a5gAACoHfrH8LDDDouG5/Lhjr5OmzYt+rv+oXzuuefs1FNPtV122cX69+8f1U47&#10;7WTnnHOOvffee2VDtOWif0y32Wabst5DWse6665b6V4a99xzT1oIpR4fCpUKQQ0E2n49Nv9Pub7q&#10;+VKoFEKAVHnFFohMnz7dNthgAws1CPtq27atHXHEEdG8X2psqQo9TvWuU0/A0DqStemmm0bvOyFA&#10;yo0AqY5yx9Fn/vEPaxjYN1RHN21qv7iv7of8q2tXs8aNw3+rZN3kqrGr0Ladf/758YOAR4CEfOj6&#10;Se8PXUtNnDjRxo8fH32d4s67X952m1mDBsH9MWe99FK85MLwwZMPn3TtoGtrhTbqMaTHq0BHvZt0&#10;/lLYpPO+ngOVD4N8OOSvScsbWq+i0jIyyy//o48+iq7/dZ3y6aefRtukbVQw5ns4ad/V41D5ME2P&#10;TQGUHicAAFg27goGAIDaMWrUKBswYEDZ8HLqfXTIIYdE/xzeeuutUeN0x44do4CpW7duUSkIUg8g&#10;H+ZoaDn9Y5nLlClTbMstt0wLkPr16xd9IrMyNAeMtk/LUK288sp28cUXx3+tPfonWP/IZ/6DrU+S&#10;lhcYECBVXrEFImrQuffee8udi8jXCiusYKeccoq9/vrr0fAx+VCg++qrr9qBBx5ozZs3Dy43WerJ&#10;58NeIUDKjQCp7nro0UdzDi9541FHaQzV1HxH7ucardatzVZaaenPbdvae+4culKrVu7H7G076aST&#10;4kcAjwAJIXofqNe6PtB0zTXXRB9o0geRdE2Y3KdaLr+8ndemTTSspftFfuWuga0EAw0fNumaVM+P&#10;SsGN9iFdS/jAyfdy0pB2vqeTD5z8vJ2+N1GuwCl5rasaO3asjRgxIip9H7qPSrfV/qx92fdw0rZo&#10;u7R9fkg9bbO2XYGZH1rPh04ETgAAhLmrGAAAaod69XTv3r0slFHIs/POO0c9jHr16mVnnnmmDR06&#10;1J5//nl75pln7LrrrssKgxTkDB48OAqKQsaMGRPNV5ScA2njjTde5gBJYdY//vGP+K8V0z/RV111&#10;VTQ839133x0Nf/fCCy9E//xOmjQp+mdatymP/pHVP76Z/0zrn+CK/sElQKo8NSIUQyCi112vsW9w&#10;ufHGG61169aWbLjKVQqb1JPooosuioa307BVCmg/++wze/fdd+3FF1+0hx56yI466qhov2vTpk1w&#10;OZmlUFfv36Rieb6KEQFS3XXppZcG9xGFsM/4fcSdh+y008xWWy27Abk6apddzF5+2dxOnRr+zp1j&#10;3M5uc91+voY754W2T3MP5uqxWl8RICFJ101vvvmm7bnnnlFg1KxZs+C+lKy3XblvsuoHV9NdZYVL&#10;r74ar61u82GTPuik/UrHnmQvJz+sXrKnk65ZFfzoukLXrf4c+uGHH9rw4cOj0vf6XfKaOLP8/TIr&#10;GVrpdtr3tS7t+wq6tH4/l5MPnXTtrIDMh056LPp/Qo9NjxEAgPrCXcUAAFDz9I+jeg/54euSpZ4T&#10;+rRnqPFGw3jtt99+ZSGSSiHSPvvsE/2jl+mll16y9ddfv2yOJQVIm222Wbm9dUIeeeSRrABJw+jl&#10;Sw32mutJy9BXzaGk4fi0LVtssUXUyL/99tvbbrvtZoceeqgdc8wxdskll9gNN9xg//rXv6LwTCHA&#10;LbfcEj03+mdX/1hXNISfR4BUecUQiKhRQu9r3+Ch7dDrfvvtt0fD1YUasHJVixYtrEOHDtalSxdb&#10;ddVVbcUVV4zmQmnZsmXw9rlK+9uwYcPiLVyqGJ6vYkWAVHede+65wf2ka9eu0TBLZf74w2ziRLOz&#10;z04NU+dus8zVrp3ZNdeYzZ0bryTdz26f1PkqtH0KjNUQiqUIkOqZHB+80Yc23n///Sg4Ui/40P4T&#10;Ks159rUr90NWjXW1vqvjXM2Kf2eDB+tNF68Vnj4QpdfAh04+eFJQo2te7aN+6ED1gtY5VSGPD5z0&#10;d18+RMosfz7Ot5K9o3R/LVsf6NE1jw+dfPDk53HSh8J0ra1gTMcW38NJj0uP0RcAAKXIXckAAFDz&#10;9M/V7rvvXhYEKeBZb7317IknnqjwHyo1qO+www5pvYrUIH7hhRdG/2gmPfvss9GQdT5A0lfNiVTZ&#10;AOnhhx9epgBJoY8a7BWYqbS9Wp6+ajg+PQ+q5PfaVj02X/qbAib1WtI/ppmPtTwESJVX6EBEDSVq&#10;DPGvmd8O3+irBi69l0MNWTVVW221VbQNIQRIuREg1V0HH3xwcF/RsV09YINmzFDXJXMH+rRG5ryr&#10;SZNUr6McPW+TNExsaPvUEzfXvlxfESDVAwpy33zT7M47zY45xuyii8wee8xs1qzoz1+5rxpKuXHj&#10;xsH9prw62lVozrM/XN3jyt+ut6trXc196KFonaicXOdTH8gofNL1sQInhTbqKaQeTrru1ZC+un72&#10;YZNK+7oPghQK6Rig0nVXeUPrVVS6f6j88rUurVvbou2q7P8lAAAUkrvKAQCg5ukfMvXA8cGOwhEN&#10;X6ceRvl4+eWXy8IclQIX9ebR8FxJ6imRGSDtsccelQpfRMN/LWsPpKOPPtr+/Oc/Rz2oNIb+wIED&#10;o0Y89UhSrxB9Yl3L1bB+PmjSOpPPkbZdy6osAqTKK1QgogYQvT5+fgCVtkGfbM3scaZg8q9//au1&#10;yjHPSXWVln/yySdHw7jkQoCUGwFS3bXXXnsF9xkNeZVraNUyOpafe67Z+uunQiF3v7zKnUssz95D&#10;Cn1D26cPbCTnMAMBUp2n/VE9AN37P6vc9eNzN9xg/Tfc0P2Yvb/kUze4ct9k1UJXh7lKu32DBnbY&#10;kUfauHHj4o1DvqrzfKrrLd/DSfu7rrF0HNCweuo5pGselUInrUvX0SofOvnASdtSUdjkr+cyS3/T&#10;sio7tDYAAIXkrnIAAKh5avhODl+nT2tr8v6K5gHy1AtDnxJNhjoKXm699da0Hkwav37DDTdM6620&#10;3XbbVfqTfpqvSQFOcl3nnXde/NeK6Z9ShTj6R1Q9qNRwp4aD0aNH2yuvvBL1vNIweXfeeWc0SfPZ&#10;Z59tf//736PAScGY74GkofrKa8TPhQCp8goRiOh9qX0g2dig79VwUV7o+fTTT0eBZFoDVTVUo0aN&#10;ouEVNd+RPtVbHgKk3KqzwQvF5fDDDw/uO/pQwMiRI+NbVUBD3XXunNXwHCy3T9onn8R3rJiGSw1t&#10;n86DmtMDSxEg1WEKXPfdN7xPubqrQQNr776G9pV8qpWrl1y5H7JqtqvNXIXup2s7zUeI/BXqfKr/&#10;LXQt7Xs36fjg53LSsUP/l6ink46r6lHkr/f14R8fOPntTpZCJ92msh9sAwCgkNxVDgAANe+TTz5J&#10;C5D0/WGHHRb985UP/SOnwEVBjl+GQqgjjzyybIgv0Rjpm2++eVqApJ8rGyDdcccdaQGStldzFNUE&#10;PTb9U6qhN/SPqCZp9wHSn/70p7xDtiQCpMqr7UBEr3dyyDqVPt2qfaKi8Ea0rQo61bOvSZMmwcaq&#10;fKtp06a26aabRkNA5htYEiDlRoBUd1199dXBfah169b2ar4T5KtnYTmN22nlzj1uZ4vvWD4dU9TD&#10;NbR9Opfkc1ypTwiQ6rB//9vciS24T53sqqWr0H4SKs0bqKEhjzrqqKhn7j0PPWRPnXuufb/88sHl&#10;j3PVyFVoWSrNK/jsM8+YqQeKu/ZzF6ipofYQVArnU13H+8DJh07J4Emhkx9aTz2dVLodAAClwl3l&#10;AABQ89T7RoGPD2T0D/Txxx9fqSEcPv74Y9tyyy2j4eu0DH3VMHgKSrwZM2ZEQ/j42yiI0T/+lR0q&#10;4tprry0LkLQM1W233Rb/tWbdcMMNBEgFUFuBiBoZfMOlD460ToVJChIrS+GoJpi+6KKLbIsttoiG&#10;RlSDV7NmzYKNVw0aNIj+rh4TClevuuqqaP+s7KdhCZByI0Cqu3QeCO1XKs2dlzcNZZXPnEhDh8Z3&#10;qJh6QK200krubtnbpqFUkY4AqY7S9Y67NnRv/Kz6j6sGrkL7SLLatWtngwYNiq7H1Piv86zO3WUe&#10;ecTcyTS4jotdhZaZrJ7u/PuOwuHmzc169TI76CCzN96IF44kzqcAABSeu8oBAKDmTZgwIa0Hkub+&#10;0bBtlTF79mzbf//9y4IozRWk4Xo0HISn3kg77LBDWvijuR8qEyDpU9qnnHJKWQjl1/PUU0/Ft6hZ&#10;//rXvwiQCqA2AhE1QqmHj39dfOk1rmwvuRC97gqDHnroIbvrrruiUOmYY46JeuqdeOKJ0Txe//zn&#10;P6O/Z84fVlkESLnR4FV3Pf/888EGYZX2s0qFEPffb9avX1YDdFRdu6Ym/K/EfnXjjTcGeyM2btzY&#10;LrjggvhW8AiQ6ij3mlrPnln71JOulneVuX9kluaefPHFF+OFBejDFiedlLV8X8+72tZVeb2QVOu5&#10;mubK/ZAqBUkPPBCvBB7nUwAACs9dqQAAUPM0uXhy/qKqBEhqYP/b3/4W9V7y4ZBq+vTp8S1SNFdS&#10;MkDq06dPNC55vtQIr0Z3PwyegiTNSzR27Nj4FjWLAKkwajoQ0fI17r1/TVQask6TN6d9srlEECDl&#10;RoNX3aVziT5UEGoQ7tevX1qP2Lzo/HXppWaDB5t16mS2+eZmf/5zap6kSlKv3tB2tWjRonK9o+oJ&#10;AqQ66rPPzDp2XBrMuJrqanVXof3DV9fu3e3Ou+6KhoIs1+zZZptumrb8zPrO1bmuGrsKrUvV0NVe&#10;rua7cr9IlXo1vflmvCII51MAAArPXaUAAFDz1Fi+8cYbRw1vCmUUAp1wwgmVHlru/PPPL5sHKdQD&#10;Sa688sqy9SiI6d27t33wwQfxXyumobz22muvsmUoyNlxxx3T5lqqSQRIhVGTgYhCIoVF/vXQVw1Z&#10;p6FxShUBUm40eNVtOi6HGoTbtGljw4cPj29VSZoPcMaMVOP0zz/Hv8yfeugOHDgwuF06lyi8RjoC&#10;pDpqzhyz7bYrC2V+cnVgvC/kqg1atbJR6hGYj08+MWvUaGnok6N+ddeRj919tzVr0cL9GF6v6hpX&#10;7pulNWiQJjSLVwbOpwAAFJ67QgEAoOZp2C4NP+d7Bmk4uz//+c/u/3z3j34lXHzxxWU9kNQzaNdd&#10;d83qXfTee+9FE4krhFHp+6effjr+a8UUavXv3z+6r1/PcccdF/+15hEgFUZNBCIaDlHvcb0Gvnwj&#10;SGXnHCo2BEi50eBVt913331ljb+Zteeee9Z6EKHjzE033RTNbxbaJs11hmwESHWU2x/svPPKApk3&#10;E/tCqDZ39YV6/nToYPbooxoLOV5QDhpa0t2n3GrSxGzIkOjmb7lr0nYrhecmU3VzNcmV+yFV3bub&#10;TZsW3RecTwEAKAbuCgUAgJqnxvLLL788GrrO9+rZeeed3f/Ilfsn+ZJLLimbS0lzIR199NFZPYPU&#10;22OLLbYo60Gkr5dqiKA8qZF/nXXWKQuQVE8++WT815pHgFQY1R2IKIhUrwD/GuireiHNnTs3avAt&#10;dQRIudHgVbe9//771rRp07RGYF+afF9zjNUmfUBDPW1D26O644474lsiiQCpDps82axHD/vFvf/X&#10;z9gfkrWWqy9cuR9S1bKl2QknpHoxheiDH1tvvfT2uWrgwKXLePNNu8v93ML9PrQNqtNdLXHlfjBb&#10;fnmzxx9P3RecTwEAKALuCgUAgNrxwgsvlAU6ql69etnrr78e/zU/F154YdkQdgqj1DCWOX+MflZP&#10;Jd/bST2IDj744PivFXvuueeibfPbuskmm0SN/rWFAKkwqjMQ+fnnn6MGSf/866t+rnBuhRJCgJQb&#10;DV51m/bjQw89NKsR2Jd6sGp/ry1nnHFGcDtUOv8pYEI2AqQ67tVX7ebOnYP7haqdq5dduR/SSyGS&#10;hsAbOTJeUMJvv5m1aZN9n2S1amXu4jQVYh1xhNlKK9nP7venuco1J1InV6NcuR/M2rc3e/nleIXg&#10;fAoAQOG5KxQAAGqHGmj23nvvqOeQD4BuvPHG+K/5Of3006MASY1imlPpww8/jP+SbuLEibbuuutG&#10;QYxuu80220S9P/KRnEOpR48eleq9VB0IkAqjOgIR9SxS2OgbJfXcq/Ra/KaGpzqEACk3Grzqvnff&#10;fdc6deqU1RCs0lByJ554YhQk1zT1dmrUqFFwO1Qa2g5hBEh1mz5atP566wX3C9Wxrv5w5X4Il7v+&#10;s/ffTy3Me/VVczt4+Pa+NATdUUelviZ+/62r1V2FtkV1rqtoe9z1n7toi1cIzqcAABSeu0IBAKD2&#10;qMdQz549o4BGAck+++yTd+8eBSkHHnhgFEBpGLtTTz015zwyixYtsrPOOiu6ndalMOmJJ56I/5qb&#10;lqc5LLRt2s4BAwbYDE1sXosIkApjWQMRBUSaj8s/5345lZ3nq1QQIOVGg1f98Je//CXYEKxSiKSe&#10;sDU519moUaOsa9euwfWr+vTpE50HEEaAVLdp/1gxR8i7SvPm9nGLFmkBT7C6dNHYyameR3LaaeHb&#10;JaucgOmfrkLbo9re1TxXdsopqXUhwvkUAIDCc1coAADUHg2lo1BE4Yh6+CikeeWVV+K/lm/EiBHR&#10;0EDqFaTeR2PHjo3/EjZu3DjbdNNNo3UpSFLvJc1LU56RI0dGoZF6Lel+119/fa33HCFAKoxlCUTU&#10;0+Crr74qe771VcvSfFx1FQFSbjR41Q86Jy2//PLBxmCVegYpRMocZrU6aEhYnSdC61U1adLEbrnl&#10;lvjWCCFAqtuuueaaaD/I3De0Xx5/wgn2yz33mPXrlxXyZJVbhp18stn48WabbRa+TZ71vat1XGVu&#10;k2oFV6P69NFEnPEjgHA+BQCg8NyVDAAAtWv06NFREKSeQSr1+KloqB/1KDr77LNt5ZVXjsKdO++8&#10;M/5LbhpO7N///ncUVCmM2cz9469QKRc1Hp155plRQKVeTgcddFBB5o4gQCqMqgQieo+ph5FvhPTh&#10;kZ77ut4YSYCUGw1e9Yd6uoYag32psfrvf/+7TZ06Nb7HstG5UqHUCiusEFyfL507OO6XjwCp7po3&#10;b57ttNNOwX1D+85bb7+duuG0aWYDB2YFPcHS0HKa3yj0t0rUDa5C26W6/vLLU9uFMpxPAQAoPHcV&#10;AwBA7fvPf/5jvXr1inogKRBSg1h5hg4dWjYn0TnnnJN3r6CFCxfa3/72t7JeSBr2LldD91NPPRUN&#10;+aOQauutt7YJEybEf6ldBEiFUdlARO/B2bNnlzVs+PBIoaOe/7qOACk3GrzqjwULFtjBBx8cbAxO&#10;ls5dt956a4W9YHPRMeWtt96KeshqeLzQOnzpXFeo81cpIUCquzQ/pj4IFNo/1l577fRrIh2jzz/f&#10;rFGjrLCnWktD2220kb144YW2XI59eOdBg+rF9UNlcD4FAKDw3JUMAACFocm/NTeRAhuFQ//85z+z&#10;whL17njwwQfLeiud7/7Jr2xD9Q8//GBHHXVUFFSpYe1C98+7whU15CkE0D+kd999t62zzjpRg8Nu&#10;u+1m4zVUSYEQIC2lANDPK/Tpp59GE9e/9NJL9sYbb9jEiROjT/XrbwpylnWYqMoEIuoFoAZHPbc+&#10;ONJ99V6rLwiQcqPBq36ZP39+dKwONQgnS8GPekXoAxEzZ86MwqfyqOet9q2nn37a9thjD2vRokVw&#10;uclaaaWVKhzeFSkESHWXhiPu0qVLcB9Rb/Ys+lDSc8+Z9eyZHfxUVy2/vNmuu9pXbl/eLMfQlxtu&#10;uGGNzptWijifAgBQeO5KBgCAwnn++edtr732ioKd7t272+DBg6N5hx577DG77bbbor8pYBo0aJA9&#10;/PDDVf70toYzueKKK6J/zjt16mTbbLNN1IigQGpX9w+9fqe/KVzSXDaFRIBk9vHHH9v9999vhx9+&#10;eDTfld4fGgoqs7GldevW0ftm8803j15LBUtffPFFvJTKyScQ0ZB1ei/559WHR7NmzYoae+sTAqTc&#10;aPCqf8aMGRP1YM08RuUqNW4fcsghdscdd9jjjz9uzz77rL366qtRKWC6/fbb7a9//WvUSzd0/1B1&#10;6NDBhg0bFm8RKkKAVHfp2rJ58+bB/eTSSy+NbxXw7rtmO+2UHf5Uc/3X1bGumrhKbps+6FTb824W&#10;O86nAAAUnruCAQCgsNRwowa0U045Jer9M3DgQNtyyy2jYEdDzulvaqhfVuqhovmXrr32Wtt3331t&#10;2223jYKkAw44IAptRo0aFd+ysOprgKTeZgrw9Hqot1myUSXfat++fRQ4nXDCCTZ8+PB4yfmpKBDR&#10;331Dhg+PVBqyrj5+YpgAKTcavOqnd955x/bee+/gsami0mT/bdu2tTZt2gT/XlGpF+8LL7wQbwny&#10;QYBUd6nnemg/adiwoT3yyCPxrXJQT+K//z3VY8jdp6bqZ1fbukpuX7t27ThnZOB8CgBA4bmrFwAA&#10;ioOG89E/hwo+NGyZGuZrqleHwgqtQ+uaO3du/NviUN8CJG2rPjXfr1+/tIaUZa1u3brZGWecYZMn&#10;T47XVL7yAhG9N9WzyT+f+qqff/zxx2UeOq9UESDlRoNX/aXh7NSzSA3VoeNSTZTmRSqWD0CUEgKk&#10;uuuuu+4K7ivaL5955pn4VuX4+Wezm282a9s2K/ipzhrrqqkrv33qaf3BBx/EGwHhfAoAQOG5KxcA&#10;AFBM6lOApIne99xzz+DwdNVVXbt2tQsuuKDChofMQETzHGnIOj13PjTSV1V9HLIuEwFSbjR41W86&#10;bmiOP4XYoWNSdZV6XCqsqu/HoqoiQKq71NM8tM80btw4mksxLwqR1lgjK/SpzlriaktXfvuaNm1q&#10;n332WbwBEM6nAAAUnrtyAQAAxaS+BEhqYNX8RcnGnZosDYuoietzSQYi6l2kuY58w4UPjlTqvabn&#10;t74jQMqNBi/IuHHj7Mgjj7QePXoEj0lVLTWC77DDDvbSSy/Fa0JVECDVXbmGsGvQoEH0t7zo/bDp&#10;plmhT3WWAqTDXPnta9asmc2ePTveAAjnUwAACs9duQAAgGJS1wMkNdqdf/751rJly7JGk9qqrbfe&#10;2p5++ul4S9L5QETP19SpU2369OlloZGeR4VKP2huBEQIkHKjwQtJY8aMiebzW2+99YLHpXxLjd+a&#10;u0/HsGIberUUESDVXc8//7w1b948uA/dcsst8a3ycP/9WaFPdZYCpMNd+e1TD6Rff/01XjmE8ykA&#10;AIXnrlwAAEAxqcsB0oIff7Q///nPUSNOslEnV2lou1VWWcWOP/74aD6j2267ze6//36788477Yor&#10;rrCzzz7bttlmm2gC+nyXqYnqH3300XiLllLjoRoRx48fb++//75NnDgxalzU88eQddkIkHKjwQuZ&#10;dEz+6quv7I033rBjjjnGevbsGTUWqzdR5nxJOpbp2Kfjmo5/Rx99dNToPWnSpGhuQFQPAqS669VX&#10;X43O9cn9ytcJJ5wQ3yoPek/svHNW8JNVbl92O6y5nTn89xy12NXarvy29e/f33777bd45RDOpwAA&#10;FJ67cgEAAMWkrgZIv3z6qZ0zeHBZQ0l51alTp2jopxdeeCFq5FuyZEm8lGyLFy+Oegxp0uwdd9zR&#10;2rRpE1xmsnr37m1vv/12vIQUzXmkOZmGDx9uI0eOjAIk9TrS81/e+usrAqTcaPBCeXQ80RCZGlJT&#10;vZMef/xxu/rqq+2cc86x66+/3m6//XZ78cUX7VN3zFy4cCHHnxpCgFR3TZs2LWePv+222y6apyxv&#10;mpPosMOywp+o3PWGHXGE2axZZuPHmz31lNlFF5m5ax1r0CB8n0S96qqRK79t+oBNpbatHuB8CgBA&#10;4bkrFwAAUEzqYoD0x0sv2Q1rr53WUBKqDiuuaCeddJKNGDEivmflqOHlqaeesp122im4/GRttdVW&#10;NmPGjOh+ajjU8/Tee++VBUhTpkxhyLpyECDlRoMXUPwIkOouvZa77rpr8NzfoUMHe+edd+Jb5knX&#10;YRdeaLb//mYbb2xu4WZ/+1sqMAr54guzDTfMCoyS9aWrLV0lt029q5GO8ykAAIXnrl4AAEAxKeoA&#10;yS3Txo5Nfdo2X24b3una1VbKaCjJrA1WWMGev+ee+E7LZv78+dGn+VdcccXgunwNGjQoajjUc6XA&#10;SEPXKUAaNWqUzZkzJ14aQgiQcqPBCyh+BEh125lnnhk876vOOuus+FZVoHAon/OdejnvvXdWcKT6&#10;yNX2rjK364MPPojvDI/zKQAAhUeABABAkSnKAGnYsNSnbldf3axLl9TXnXYye+MNjccU3yhs8Z//&#10;bBsEGkqSta2rr5s1M3vppfhey069kR544AFr165dcJ2+Lr744qjxUMPgqQeShpRSzyQNaYfcCJBy&#10;o8ELKH4ESHWbPgyi3kah836vXr3sk08+iW9Zg9SLWddPp5xi7oLOPt50UzuoQQPrEtimddddN5pv&#10;Eek4nwIAUHgESAAAFJmiCpAWLkwN29KoUdqnZ8uqbdvU38txR58+7qbZjSW+9nX1iyv3g9k118T3&#10;qj4vvfRSzsm0VV26dInmO5o+fXo0Sb2eMwKRihEg5UaDF1D8CJDqNs0f1ifH9UeDBg2iXki1Ob/Y&#10;ogULrO+66wa3R3Xuuecy/1EA51MAAApvufgrAAAoEkUVIN14o1mTJumhUWYpRHr++fgO6b5x6151&#10;1VXdzcINJuu5muPK/ZCq3Xc3+/LL+N7V595777U2bdqkrTtZarghEKkcnq/caPACih8BUt138803&#10;B8/5qpVXXtlef/31+JY179rrrrMWLVoEt6VTp042evTo+JZI4nwKAEDhLRd/BQAARaJoAqSZM836&#10;9l0a7pRXblvtqqvM1Bgzb168ALOLL7nEGjdp4m6S3WDSw9UbrtwP6aUQacSIeAnVQ5/qVUjUrFmz&#10;aN2Ztcoqq0TD182ePTt6zghEKkaAlBsNXkDxI0Cq+xYtWhRdS4XO+6qNN97YvtCcRjXs+eefL3dO&#10;xtNPP71We0OVEs6nAAAU3nLxVwAAUCSKJkB64gmzhg2zA57yqkMHs7XWMttrL5t9ySW2Ra7hY1xd&#10;6sr9EK6VVjK79FKzxYvjjVk2CpD06d511lnHLT57e1RqwJk3b170nBGIVIwAKTcavIDiR4BUPzz8&#10;8MPBc75KQ9ntt99+9oPmKqohY8eOtb59+wbXr+ratWs0fC7COJ8CAFB4y8VfAQBAkSiaAOnee7OD&#10;nUrUS65auQo1mKzt6itX7ofcpaHz9tjD7IMP4g2qPH2i9+eff44+Yazn4h//+Ic1btzYLT57mwYO&#10;HGgTJkyIbksgUjECpNxo8AKKHwFS/TB37lzbZpttgud9XzvuuKN99NFH8T2qz9tvvx0NlRdap69T&#10;TjklvjVCOJ8CAFB4y8VfAQBAkSiaAOmppyrfAymu311d7irUWKK6wJX7Jr9q3drs7rvNPYjUdv34&#10;o2bHTn1fDj0Hetx6/CoFQxMnTrT+/fu7xWZvU7du3aJhZmbNmkUgkgcCpNxo8AKKX8kFSAsW6MQW&#10;/4DKGD58eNTTJ3TuV6kn0vrrrx8FPtXhR3edcre7bmntrl9C6/O1xRZbRNcnyI3zKQAAhbdc/BUA&#10;ABSJogmQJkxIDUe3XEagk0fNcbWdq1CDSSNXn7tyP+RfTZuabb+92aGHmu28s9ngwWannqpWoXhj&#10;06khUEGQD498LVy40C688EK3yMB2NWpkV111VXQ/hU0EIuUjQMqNBi+g+JVEgKQPSzz2WOrcN2iQ&#10;2T77mF10kdmUKfENkK/777/fWrZsGTz/+1p99dWj4WynLMPzO3ToUHeZsrO7bGkaXIevXr16LdN6&#10;6gvOpwAAFN5y8VcAAFAkiiZA0vxDRx+dHebkUdNctXMVajTZ2ZX7pnpq9dXNrrlGY9XFG51qFPTB&#10;hg+OFAjpE8Hy1ltvWcOGDd3ds7ftaPd4dT/dn0CkfARIudW3Bi/NMaZhombOnGljxoyxxx57zG6+&#10;+eao1Jg6YsQI+/jjj23+/PnRsQkoBkUfILnjq223XaoXrjs/pVXPnmZnnGFWg3P31DWL3TXNRRdd&#10;FJ3rK6o11lgjuh5444037LfffouGw81Fxz9dXwwbNsz22muvCnsdqVq1amX/+c9/4iWgPARIAAAU&#10;nrv6BAAAxaRoAiRRA9bmm2c3XlVQE1yFGk1U/3Tlvqm+0jB7990XNeLMmTOnLDTy9c0339ivv/4a&#10;PyCzr776ytq2bevumr1t22+/vX3yySdRYyKBSPkIkHKrDw1es2fPttGjR9v1119vBx10kDVr1iz6&#10;xL3mGEsGtPpev2vSpIl17NjRdtttN7vlllts+vTpUegEFEpRB0iLFpnbWbLPd8lq0cLsxhvjOyAf&#10;Oh4rGNLxKnnuz1Xqmbz22mvbcccdZ1deeaXddddd9sorr9gzzzwTHftOPfXUsuOfbhtaRmapF5Tu&#10;i/wQIAEAUHjuyhMAABSTogqQRCHSX/9qtuqq2Q1YOeotV6GGE9VQV+6baq0lffrYnDFjbOb//hc9&#10;Xj1uNQwqUFKwlKTnZrPNNnN3y962DTfc0D788EMCpDwQIOVWlxu81MvohhtuiPYhhUKh/Sifat++&#10;fTRxvYaV0j4L1LaiDZDUS+/WW1NDt7p9pdxy+5F98018R+RD11QXX3zxMh2/qlq6rnvwwQfjLUE+&#10;CJAAACg8d9UJAACKSdEFSKKGtQ8+MLvjDrO77jK7887U8HHLZTRmxXWtq1DjieoDV+6baq0ljRvb&#10;t1deaf+dPTt6vAo2NKRMaNgZPTeanyC0bd27d48m21YvJQKR8hEg5VYXG7wUxN533322wQYbBPed&#10;ZakBAwbYv//9b/v555/jtQE1r2gDpPnzzfbYI3iuC9ajj8Z3RL40H+KQIUOi66zQMakmarvttos+&#10;oILKIUACAKDw3BUnAAAoJkUZIGX66iuzFVfMbsiK61JXoQaUBq4munI/VHvNP+44m+meq1mzZkVz&#10;HeSiUEnD0YS2b/nll4/mSNIyCETKR4CUW11r8FKjp3oLNW/ePLjfVEepN4DCqVGjRsVrBWpW0QZI&#10;6lG08cbB81yw3PkMVfPBBx9EHyjJd/i5qpSG8Bw8eDA9LauIAAkAgMJzV5wAAKCYlESA9Mkn2Y1Y&#10;ibrKVaghpYWrqa7cD9VbDRrYD0ccYd8uXJg1ZF0mBUjHHnusu1v29mnyawKk/BAg5VZXGry0Lw0d&#10;OrRGg6PM8r0Ai6YxH3VW0QZIX3xhttZa4XNdqM48M74jqkLXS88++2wUYGset9BxqSql4+a2224b&#10;BfBaB6qGAAkAgMJzV5wAAKCYlESANG2aWbt22Q1ZcWmeo1CDiqpGhrBr3tx+u/tuyx6wLpuem333&#10;3dfdLXvb9Ly///77DGGXBwKk3OpCg5de3+uuu67K4VETV20zfpdvdejQwS688EJCJNSoog2QNJTj&#10;AQcEz3VZ1aCBuR01viOWxQ8//GB33HGH7bnnnrbqqqu6pzd8fKqo+vbt616+A+yee+4ptzc08kOA&#10;BABA4bmrTgAAUExKIkCaO9dshx2yG7PieslVqGFF9bgr9031VpcuZmPHxhtXvt9++y2acyW0bf36&#10;9bMxY8YQIOWBACm3Um/w0lxEp512mjVr1iy4n4RKxyvd555777XHhwyxZ3fc0V5zv3/Q1TWu/uFq&#10;E1eh+4ZKwdXpZ51lC1580ezZZ82eecZs6tR4C4FlV7QBktx4o7kdMHy+S1ajRmYjRsR3QnX49ddf&#10;o+uAu+66y4444ghbffXV3SVGF/d0Zx+ndIxs06ZNFBqdeuqp9thjj7nD1NQKe0IjfwRIAAAUnrvq&#10;BAAAxaQkAqQlS8zuucesZcvsBi1XH7oKNbaoTu/b1+zEE81OOin19eKLza64YmldfrnZP/9p9tBD&#10;ZpdcUm5Pp7JSQ9v118cbVz5Nnt2iRQt3t+xt22233WzSpElRMEIgUj4CpNxKvcHrpptusoYNGwb3&#10;kWS1b9/ezj77bBs/fnx0nElrNNU+7G6TrG9cveXqDFftXIWWmayGjRrZxW4d1rZtqlZe2WzHHc29&#10;8eKVAFVX1AHSDz+YDRqUtQ9llXogHXZYfCdUt0WLFkXvkZkzZ9rEiRPtzTfftGHDhtmjjz5qo0eP&#10;tsmTJ0eBkT50wjB1NYMACQCAwnNXnQAAoJiURIAkCpFOPtmsY8esRq0prlq6CjUKb7LpprZEDc26&#10;v6o8d99t1rx51vKDtd565h5wfMfc9AnhBg0auLtkb9uBBx5o06ZNI0DKAwFSbqXc4PXkk09akyZN&#10;gvuHLwVHhx9+eNR4mtPIkamege72mbXE1Xuu/uKqo6vQOnx1cvW8K/fD0lII/eab8YqAqinqAEnG&#10;jzfbay+z1q3T3/+ZtcIKZu++G98JqFsIkAAAKDx3xQkAAIpJyQRIovH91ZC78cZmK62UGk7Hff1u&#10;wADbum9fCzUIr7jiivbdnDnxAnJbsnCh/aHGM3efvOuqqzRGXbyEsGOOOcbdNHu7NGSWnvtZs2bZ&#10;F198QSBSAQKk3Eq1wWvcuHHR/EOh/cOXhmp6/vnn43tU4Nhjw/tpXL+7esMtT8e60Lp89XT1viv3&#10;w9JS74zvvotXBFRe0QdI4s6D9thjZkcemTOQjcpdK0RDywJ1DAESAACF5642AQBAMSmpAMn73/9S&#10;n4B++unUV7fOS664wkKNwaqrr746vmOYpp3+8fXX7ffyGsxCteqqZl99lVpIgBoLe/Xq5W6avU29&#10;e/e2d955JxqKhkCkYgRIuZVig9f8+fNtv/32C+4bvjTE46effhrfowJqjD/kkPB+6qt/f7MPP7Sx&#10;H31kBxx0kPtVeL2q3V3Nd+V+SFXTpuouFa8MqLySCJCS7r/frE2b9H3Il4Zxvffeinv1AiWGAAkA&#10;gMJzV5sAAKCYlGSAFPDss89aq1atLNQYvNZaa0VBTYgmsP6/efPs22uvzW4ky6dOOCFeUrZbbrnF&#10;Gjdu7G6WvU277LJL1Jjoi0CkfARIuZVig5d6FTVt2jS4b6i22mqrqJE9b1OnmvXpE95Hl1/e7I47&#10;zGbNim9s9pN7D+28ySbuz+H1N3P1giv3w9I6+2wzJqtHFZVcgKR5kbbcMn0fSJaGdkzsU0BdQIAE&#10;AEDhuStNAABQTOpKgDR79mzbeOONLdQYrDr55JOj7fSWLFliP/74o32hHkCTJtkCTZbvbpdVmjR8&#10;553NGjYM/71zZ7MJE+KlLqWGwvXWW8/dJHtbGrplHXfccVEvDD1nBCIVq84ASa/9H3/8EX2tC0qt&#10;wUv73Z577hncN1T9+vWLXutKeeKJ8P6p2nzz+EaOGrzVU6llS5vQuLGt4/4e2gbVXq4WunI/pGq3&#10;3czmzYsXBFROyQVI8sYbqaFik/tBsq65Jr4hUDcQIAEAUHjuKhMAABSTuhIgySWXXGLNmjWzUGNw&#10;586d7bXXXotup+3V49S2/vfLL+1rNT7naiRbYw2zzz4z22qr8N9Vf/1r2lA+6tV0xhlnuD9lb4eq&#10;U6dO9sknn9g333wTPWcESBWrjgBJr/uiRYvs559/jgLH7777zubOnRu9X3/44YdomfrbwoULo9tp&#10;nXotdb9iDpxKrcHr5ZdfDu4XKs0N9tZbb8W3zJOC4SuvDO+bquuuS93O7XO2/vppf3veVVNXoW1p&#10;7OpZV+6HVJ10UoVzngG5lGSAJEcfnbbPpFW7dmZffBHfECh9BEgAABSeu8oEAADFpC4FSPpnP1ev&#10;H5V6KE2ePDl6jDNnzoy2VfXD4YdnN4z5uuKK1MI1H4TmQQndZqWVzI45xuzuu80WL7a77rkn59B1&#10;qvPPPz9a5BdffBE9ZwRIFVvWAElBkEIjPeezZs0qayDypfeDvur9oNtoXSoNfaj3tu6r95dCpzlz&#10;5kTv8Xnz5pWFTj5w+u2336L9oTaVUoOXnpsddtghuF+o/vKXv8S3rAT32thGG4X3zSZNUvOUffRR&#10;qidSxt8XuTrEVWhbVLu6+sNVtO8PGRKvEKi8kg2Q9AGKlVfO2nfK6m9/i28IlL5SOp8CAFBXuStM&#10;AABQTOpSgCR33XWXNWjQwEKNwaoBAwbYlClToga8z7/4wr6cOdMW9+iR3Sjma+zY1IL1vJQ3H4Sq&#10;WTMbs9VW1r5dO/djeP2rrLJK1JAYzb20jD1q6pNlCZAWLFhQFtapJk6caJ999ln0XvW/y7d80KTS&#10;/bUtKh846X2lSgZPPnBSabu1PXo8eg/4nk2+qqKUGrzUuytXL8Hu3bvbpEmT4ltWgnoW5epB2L+/&#10;2WWXmXXpEv67q3ddrewqtE1tXf3qyrbeOnUMAKqoZAMkzft1wQXBfScq9UJ67rn4xkBpI0ACAKDw&#10;3BUmAAAoJnUtQFKD/Y477mihxmBfG264ob355pv2rdvO3x94IPf8RgMHms2ZEy/Z0W1btAjedrGr&#10;O121dxVap68hcS+GZQlE6qOqPF8KZ9RLyAdF/uuMGTOi97l6E6mBSD2SFPioUdcHQQqctB7dx98v&#10;GR5VpvwyMkvLV/nQSduh7dG2aR/SHFmaL0ihix6/ejepFi9eHO1zKoVOes/7dVVl/61Njz/+eM6A&#10;9+yzz45vVUnnnRfcJ6Mqb/6WuNTD6DRXoW1q6OpFBczvvhuvDKiakg2Q5Jtvgj34ykrzipXS4wFy&#10;IEACAKDw3NUlAAAoJnUtQJK3337bOnbsaKEGYV+9+va1py+/3GyTTbIbw3xdemm8xJgaE3r2zLrd&#10;D65Od6XG5tC6fO27775RoCEESJVT2efLD1nn35O+1BtI79dMCmL0e91P69KwdFqH5kZSkKO5khQ4&#10;af/QcjV/ld7zCn186KTlK2RKltafWcntCVXoPir9TY/d927SNmh71KNu3LhxNn78+Oh22nb1ckrO&#10;5aTgSYGaqpAOPvjg4L7RokULe+qpp+Jb5Unh7o03mq26atY+WdlS+NvIVWjb9q/KsHpAhpIOkMRd&#10;K0RDQrp9IqvatDH7z3/iGwKliwAJAIDCc1eXAACgmNTFAEmN5A888ICttNJKFmoQjqphQ+vqvp7k&#10;aoQr98v00pBXmb0Onn461VAW32aJq3td7eQquI5ErbXWWtHz4xEgVU5lni8FKGqg9e9HfVWPIoVB&#10;1UHvL73n1RNIwYy2TUGNQhttl3oNKXRSWOhDJx84KfzxYZO2K1T6W3mVefsPP/zQhg8fHtWYMWOi&#10;3+k58nM5+d5N2gaFX9oebZdCMe2rel603Xre9FgUovleTtVJy9V+ENo/NHfZ9OnT41vmYepUs912&#10;S99nl6EmuVrbVa5t0/MFLIuSD5DcMc222y64/0Sl4SIT1w8K5d955x0bNmyY3XnnnXbxxRfb0Ucf&#10;HdUll1wSXXvce++99tprr0XHS6AYECABAFB47soSAAAUk7oYIIkaytVQFWoQzqzOrg509birn1xF&#10;k+aroSyjUWvJvffa4ubNbaL7+0WutnTV3FVomcnS3C6jR4+Ol5JCgFQ5+TxfCnYUivhGWh+4KDxR&#10;wFMIfm4j7SM+dEoGT+olpMfiezr5YfV87yY9lmT5x5SssWPHlgVICpP02CuqZO8oLUPL9oGTD518&#10;8JQMnfzQer6Hkx6DHpd/nKpcJkyYYN26dQvuI3vvvXf0vORFQeCBB2Y3YC9D/e5qb1ehbdO8ZXq+&#10;gGVR8gGSvPJKucNC/nHDDTZh8mQ748wzrX///rbiiita27Ztg/OeNWzY0Jq782mHDh2sb9++dswx&#10;x9jQoUOjY3V1h9dAvgiQAAAoPHdlCQAAikldC5DUMO8b3j/99FMbPHhwzkn7M0tD0Gky/f1dndmk&#10;id3297/bA48+anfffbf946KL7KTNN7dtGzSwJvHt8yk1mL+iRrcMBEiVU9HzpdddPWz8e9DfTu/n&#10;8kKNYpUMZBSMKVxRDx4FN+oppBBH+5mG5NMQdh988IGNGjUqGsZOjdM+CNJzoPJhU65h9Soqf/9Q&#10;afkKn3zopNdBDW8KnNQLS9uq10+9EXL1ClTjcd40Yb+7T3XX0a5C29a5c+fouQWWRZ0IkHQsPfzw&#10;4P6jmtWwoXVx587QfpRP+VBJ520dy4DaRoAEAEDhuStLAABQTOpSgOSHLks2bmtYLA2do09Chxqs&#10;arL69OmT1fPII0CqnPKeL73uGhrOv//0VbetL8MiaZ/1DdMKb5LD6um50ZB66uGUHFJPpcYx7bcq&#10;HzopCNJy/BxO5QVOyf0sszJvq1D39ttvt9atW2ftJw0aNLCzzz476tGkHmTJIfWS8zhFQ+u5x7bk&#10;lFOyGq6roy5u2NAaNGrkvk3fvvbt29tLL70UP9tA1dSJAEnGjTPr3Dm4D6muc5W5D1Wlunbtaldd&#10;dRVBEmoVARIAAIXnrioBAEAxqQsBknpoqCeGb5zzDdgaeks9N9QI/eCDD9oKK6wQbKiqifrTLrvY&#10;5MmT4y3MRoBUOZnPl8IF9c4Jve56L5Zs42wVVLXBS8+f9l3fu0nPmQ+d9H70w+op1MkcWs8HTn69&#10;ofJhkkrB1nXXXRf1LsjcV9Tr4Pzzz4/2V93Ph1a6n17bsrmcvvrKvnZff91886xG67yqd2+zU081&#10;Gzgw+29umf/abz9r2LSp+zF9+5Zffnn7z3/+Ez9rQNXUmQBJw8u5/TXabwL1lSsN75q5H1W1dH1y&#10;/fXXR0H4MnHHLXdQiX8AwgiQAAAoPHdVCQAAikmpB0hq/NY/+cnGar8NCpY8NZaPGz/e9uzRIxqq&#10;LtRQVR3VzdUF3bvbDxMnxmsOI0CqnOTzpUBBvWmSDT16zfVVQYfej/VJbTR4+aH09Nz60MkHTwpo&#10;feikwEmvjYI9hUY6Luh1UzikRuBcAdI//vGPtMcRLL3G06fbL5qs390vr2rUyH5day37/vLL7Ru3&#10;/3/rtmnOlCn2/Suv2I9XX20L3Db9Mnq0LXHbd607FmpbMrevZcuWUQANLIu6EiBpQND3HnjAZi6/&#10;fHifc/W0q1auMvelqlarVq3spJNOqvy1xW+/mV12mdm665qtvrqZO//bbruZPfSQTirxjYClauN8&#10;CgAAyueuKAEAQDEp5QBJjdY+VPDBkX4uL4xZfMIJ9tByy9n2riozl1FFtYqr4119p0aqwJxHmQiQ&#10;KkfPlxpd9XxpbqupU6dGz5sPjvRcqsdMfVTMDV4Knny9/PLLOXsB/v3vf496GKh3k4Yj1Gvtezmp&#10;9Fr713ue5kty98mnfu3Vy/5v1Cj7r45PbnmfaxlueZ+79Xz+xRep793fvps3L5qHKbRtGsLuqaee&#10;it6D2k/VS0vDBKoUovlQzT9OIKQuBEgKkS+74gpr3KSJndaggf3q9g+3k2TVz672cOX3IQXH2o86&#10;depkXbp0iY4DLVq0sEaBISPLq0MOOSR6DvMyc2bUs9DdMbuaNTPbffdUryQggQAJAIDCc1drAACg&#10;mJRigKRGWvV08I1xPkRQjwf1iCjXu++atWtnPy23nN3qan9Xa7uqSq8kzdGw3rrr2kmbbWbT9tnH&#10;7MQT8x4ihwCpcvS6queR5sMYMWKETZo0qez113tPjfr1Vak0eE2YMMG6desW3JdOO+20+Fap/dv3&#10;ctLrrtdW+4cCpvn6Ony4WadO2Y3COWrBjjvaF598YjMVQCbndNJxIz526Jh1wAEHuJtnb5savRV+&#10;+f1VpWOO3n/6nd5/Kh071QNOQ/5pedpehdyqBQsWlM3llAyeUH+UeoCk9+wVV1xRtl+0czXWlfsh&#10;WM+7GrTNNnbWuefavffeG80j9v7779vYsWPttddeswceeMBuuOEG28edO/v16xfNhZbc73LVOuus&#10;E50LyuX2R9tqq+B2pdXf/hbfAUghQAIAoPDcVRoAACgmpRYgaV0aDkvrSZYabtXAVaGFC82uvDKt&#10;EekTV0Ncnexqc1eru2rXuLH7U3rDVefOnW2DDTawwYMH29VXX23vvfeeTZsyxeyrr/TR7HgF+SFA&#10;qhw1xo8bN86GDx9uI0eOLAuQ8n7d67BSafDSsHZrrLFG1n6l0rEn7wZ17WuXXJLqReDum08tcMv/&#10;burUqKeRjh86XiV7OqlX2zbbbONumr1tPXr0sI8//jhqtM487qj8c59ZybmcVNrfVeplpfUr8M4M&#10;nRSM61ig0EnPh4qwqW4o9QDp2muvzeoxNNiV+yZYf7j62d2nInpvT58+PQqU9t57b3fX9P0vVPvu&#10;u2/51yp33hncpqxq2tTsjTfiO1WShsdz+6u99prZ+PH6lEP8B5QyAiQAAArPXaUBAIBiUkoBkj7B&#10;r8ZXvx7/VY2tlRo6Sg13V18d9URKNiYtdjW7aVP73wUX2LRPP7V33nkn+tS0gouJEyfajBkzovWr&#10;kXdZESDlT71Q1BivwM4HSJMnT46eM4YMK50GL+2na6+9ttvVshuE1ctHr2vetL/sskva/ltuNWpk&#10;S665Jnq/+LmcFMz40ntr5ZVXdjfN3rY+ffpEIY8CJO2rvnwwlFn+tci3fNCk0v398n3g5EMuHXsU&#10;Ouk1ToZOGrpR81DpmKLeTXqMyUJxKOUAScfdjh07BvePR1y5b8K1zjqpD1jkSe/lZ555xrbeemt3&#10;9+x1+dJcZRr2Mus51PtdYc6224a3J1RHHx3fuRKmTk3NpbTWWmYrrGDWrZtZ795ml1+eCpZQsgiQ&#10;AAAoPHeFBgAAikkpBEhqBNXE/MkeAFqXGlSXqRHuww/NLrrI7OCDzfbc0+zCC80mTYr/WLMIkCqm&#10;hn4/VKHmPNLwR++++6598MEHUW8WpJRSg9cJJ5xgoQZh1SOPPBLfKg+a72qnnbIbg8ur1q3NHn00&#10;XkA69X4IbZPqIh0jHB/IKHBSUKNh6VRq9NYxT4GOgh2FPOrdlDmXkw+gksewqpZfRmZp+Sqty4dO&#10;ek/ouK5jaGYPJ+Zyqj2lGiBNmzYtZ7iqGuBqdoMG4X1Odfrple6hqx5Je+yxhzUO9AT21apVK7vx&#10;pptSd3Dvc3eCMDviCLMmTcLbkau23jq1jHy9957ZqquGl6UaMMDsk0/iG6PUECABAFB47ooKAAAU&#10;k2IPkNSwqUZZv2z/j722U+stVQRI5dPr7hty9Pz4AOmjjz6KemyoARwppdTgpQAw11wnOv4okMmL&#10;23dsk02yG28rquWXNxs6NF5IigKgHXbYwf05e5u0reqJWBUKYXSMUkCj/V2PTUMxan0KchSC6jim&#10;0uumY6hKwZPvfaQgSK+r3vPJnkqZlQyRMit0e18+bNI6/fp1vNW2KRBT6OQDJ5Xv6aTSPqoibMpP&#10;qQZIZ5xxRnDf8LVRnz42869/NWvYMLzPuWuLaO7BStL7SuFt5rB5yWrfvr3Nue46s/79w+vOpwYN&#10;iteYB/e6lRse+dKciHzIoSSV0vkUAIC6yl1NAQCAYlLMAZIaK5ND1qnUAKdGzVJvtCRAyi30un/2&#10;2WfRsHX6Xg3ePF9LlVKDlwKUXPMgNW/ePJpcPy8aFmuzzbIbbvOpjh3N3nwzXpDZ448/bi1atHB/&#10;yt4mHRtr672m46gCGQ3ZqOODhuzUvqDgxodOOrYq4NFx2gc+voeTfw/kKr8vhSp0e5UPrfztdKzS&#10;urROv37NKaXt8cPq6fis11nPm0IzPRbfy0m9CuurUgyQNHRrmzZtgvuGamVXH/fooQuJ8vfHww6r&#10;0hxB2ifOO+88t4jw+lVnu3LfVL1yzdP0zTep48Qzz5jbiFRP5S22CC8js9QL6okn4gWhlBAgAQBQ&#10;eO5qCgAAFJNiDZD80GXJxks1uqlRtS4gQApTQ7nvdaHXXF/13tL7Qa8/z1e2UmvwOvrooy3UEKwa&#10;MGBAFKBUaPJks3XXzW64Va23ntmOO4b/5ktzs4wfb+rDuO2227pfhbdnv/32K7qwWtuj0nHXh04+&#10;eNLxUaGN9o9kTye9LxT0aB/S/pMsf3zNLP+eyreSYZNftvZlHed86OR7OiVDJ50vFDopKNP263Ho&#10;cfnHWWzPf1WVYoB0wAEHBPcLVXdX77lyP5htvrnZUUeZNW2ava+pWrQwe+mleKmV86N7TwzeZx+3&#10;mPB2dHU1wZX7ofLVvbvZjBmpHo3PPmt2ww1mBx2UOrb07JkKm9u0Cd+3ojr77EoP3YfCI0ACAKDw&#10;3JUUAAAoJsUWIGlZ2ga/LN+QqQZHfYq9riBASqfXXQ3dyddcz4vmk1EDMs9XbqXW4KVh7Mrr1XD1&#10;1VfHtyzH6NFmK6+c3WirOukkc2+Sioe42247u/Rvf7PlcgyRpV5JEyZMiFdYN/hAxgdPCmsUOCm8&#10;UYiT2cMpOZeTD4K0/6n8vlrR8Hq5yt8/s/zyVVqf1q/jv97bOkYoFFM4pmOAtl2PwfdwUumxqadT&#10;sQVPpRYgvfnmm9ahQ4fgvtHM1aOu3A+patzY7NRTyx9Kbq+9zCr7ARAd56dOtc/OO8/65Rj6UnW6&#10;K/dN5WullcxatUoFX+44ELxNVWu33cztVPEDQakgQAIAoPDclRQAACgmxRQgqTFQjYV+OfqqBjc1&#10;GNa1oY8IRJYKDVmn50avu8fzlVupNXipkf+0006zUEOwatVVV7WXKuqtMHy4WadO2Y22Kg03Ja+/&#10;brb66uHbuHrSVRtXoW1QHXfccdF7sz5TCKNjr14zP5eT9j0/l5NCJwVOPnRS0KNzgcqHTuqF5IOT&#10;isImv/+HKnR7lf6m5WtdWqeOJdoOP6Sezkc+cPJzOamnkx6Lwqdk6FSTSi1AOuWUU4L7hWpPVz+4&#10;cj8sLQW2bp/JGcQoZBoyJF56Bdz7K+oRdMABZs2bR/e/wVUTV6HtWcvVFFfuh+Kpv/2tSsP2obAI&#10;kAAAKDx3JQUAAIpJsQRICgsyhy5TmKTGvrqIQCRFj9s/D76hWI2rmUMV8nzlVooNXqNGjbIePXpY&#10;qDFY1bNnTxsxYkR86wDNS6J5Rtxt06pBA7N//jO+kaPbLb981u1ec9XFVWjdKm3b2LFj44UgXwqc&#10;fE8g7bMqhXAq7bM+dFJPIgU8er/6nk7a7/05oLzyx4lQhW6vSg6vp9KxRKX1av3q6Zjs5aRzmLZT&#10;25wMnBSi6XxXFVpWqQRIeuy77rprcN9Q6Krw1f2QXgqOVl3VrGHD7L/56tMn1TswFwW2t99utvPO&#10;Wfv3N64GuvLb0dDVqq52dHWEqxmukrcveN17b/ygUEpK8XwKAEBd466kAABAMSl0gKSGRq3TN6z5&#10;Br66NmRdpvoeiOjT/mpA1mud+brrPZGpvj9f5SnFBi+9/scee6wlG6YzSyHStbkmuH/88ewGW5Ua&#10;r/W3pEceSQ1TFd/mCVcdXIXW6evUU0+tc70ei4kfSk/Psc4fPnTyvZx86KTwRh8uUKCh84Te3zrX&#10;+F5NvvzxI7P8flGV0v398n3gpOBH5YOnUE8n9aRV6bHo8fnHql5bWpaWXewB0ttvv51z+Lq+rn51&#10;5X6ofClkOvlkc0/O0vmB9HXkSLO//tWsd++c8ygtcfWKKw1X97yrSa4+dzXX1UJXofsUrDQnlHt/&#10;oPQQIAEAUHjuagoAABSTQgZIGj5I90s29qlhsCo9mEpNfQ5E9LrrE//+/eKfAzW+5kKAlFupNnip&#10;QX3zzTe3UCO1r44dO9oFF1wQHSfS3HNPdqOtSgHSE0/EN0q4+277umVLO8/dRj0XQuvytXnz5val&#10;lo+i5AMZlc49CmoUNim00XtK5w8FOr6Hk4a08z2cVD4M0nEkee6pyjxOKr+MzNLyVTqnaf3Tp0+3&#10;jz76yD788EObOHFitG06jikk0/FNj0PlwzQ9Nh9A1Sat76abbgruG6oLXblvql4KkRQUaXi6J580&#10;+8tfUsPbhW5bLNW6tVnXrmZrr2227rrBXo1lpbnZhg2Ln02UmlI9nwIAUJe4KyoAAFBMChUgKSyo&#10;T0PWZaqvgYgaePW4fSNrvq87AVJupdzg9cknn9gaa6xhoYbqZG2wwQZ2xx132NfffJO64513Zjfc&#10;qtQ4/cILqdvEfl6wwB649VbboFs3d5Pw8n1pLpUvXNkJJ8T3Rl3gwyYFMzqWqHTM0XlIPZx84OR7&#10;OSng1jlN4ZMPnHS+0jHLz+OUK3Dyx7Zk6Zg1adIkGzlypL377rv23nvv2dSpU6O/Je+n2yV7OGlb&#10;fA8n9cLS8dOHTgrM/NB6PnSqjsBJ69hvv/2C+0cDVx+6cj/U3VphBbP+/c222cbs0EPNLrjAbOhQ&#10;s3Hj3MEkPk/95z9mu+ySCouS99tuu9T8bChZpXw+BQCgrnBXVgAAoJjUdoCkBi7NMeEb1nwDmv5R&#10;16ev64v6FojodVcjqH+9k6+7eiRVhAApt1Jv8Hr99detWx7hjmqLLbe08y+4wF7dYw/73f3sfple&#10;Gv7KvT8Wu2OSGun//ve/26BBg6xBw4bR/csrze2iIbLcD+bulJqPBfWSD5t0TtKxR0FNspeTH1Yv&#10;2dNJ50AFPzpO+eObL/2sXkea12v48OH2/vvv27Rp06Jjmf6WrOT9kpUMrXQ73VfrUuCkoEvr93M5&#10;ZQ6r50MnPRYdb30PpxBdA2zp9rPQPqKAVUPJuR9KvxQ29+iRmm9JvaFuuCEVFL35ptlnn5m7UImf&#10;kQD3vNvFF5sNGJDqmTR4sNlTT5l7wuMboFSV+vkUAIC6wF2pAQCAYlKbAZIfss7fzpdur4ChPqlP&#10;gYgfsi75mqsUJOb7uhMg5VYXGryeeOKJ6DgUarQO1QoNG9o67ut2rnZ3dbKrk1wd2qCB9e/Tx9ZZ&#10;Zx3r1KlT8L6hauvqQVfuh1TttZcObPHWAbmpx4+OYz50SgZPydBJIY963GkIu48//jjaXxU46Xjm&#10;K/MY6cvv3/lWsneU7q9lqweVjqE+dPLBkwInlc79CpumTJkS9fgL7Sd7ufrDlfshVU2a5JyzqChL&#10;+7XmYFLYox5F06frAKou0fGrWQEdEy67zGzVVVPzqmnovRYtzLp1Mzv4YLPJk+MbolQRIAEAUHju&#10;qg0AABST2gqQ1IjmAwDfIKbGM/2+PqoPgYgaVvWp92TDqB6vHndlHy8BUm51ocFLje4vvPCC9ezZ&#10;00IN1zVZ67l625X7YWmdckq8ZUD10DFLxy7tpwpv1KvJh096/yto1/lQx0z1cNJ5VCG7zsm+d5NK&#10;99WxUKVQSMv0x9jyhtarqHR/LVtD7HXt2rVs/0jWn9ZYw34cPNgWbL+9/XTaafbTBx/Yoo8/tl//&#10;9jdb3KOHLSn2uYwUdmk+o7XWStVmm5m5xxL1QHLXP3bssWannmp25ZVml1+eGirz3nvNHnvM7K23&#10;Uj2NQsv1pSHtJk6MX3GUIgIkAAAKz11VAQBQ3NSg44en0aeHq4uWpWUWm5oOkPQ3/eznj/Ahgv4x&#10;r09D1mWq64GIf939a+5L7xM99soiQMqtLjV4qfF6p512slDjdU3UVq7+z5X7YWlpWKtPP423CKge&#10;mQFSVY6Duj7J7OGk5aqHk64vNHRdci4nHW9VPnTygZO2IRQ26XZvvPGGtWjRomwfSdbhRxxh/501&#10;y/6r8/1XX9l/taz43P7V22/bnMsus4WaO8jdtt7WvvvqEzPxK4ZSU5fOpwAAlCp3RQUAQHHTRO2H&#10;HHKIHXDAAfboo48u09BqauR59dVX7fzzz7cjjzwyWu5JJ50UhTaaD6EY1GSApMevoXH871VqwFJD&#10;V30bsi5TXQ5E9Ng0NJJ/zX3pfaH3SlUQIOVW1xq8FOCfe+651qFDBws1YldH9XB1pauvXblfLC0N&#10;S3X77fGWANWnOgKkylDYpOOt792k9fm5nLQtGq5O+5rmSlJPJx8+jRo1Kufwj4cffnjWcd3Xf3V8&#10;dsef/02ebN/ecost2G47swYN0vev+lArrGD23nvxq4BSQ4AEAEDhuSsqAACK19tvv23rr7++de/e&#10;3VZccUW75JJLqtzgPW7cODv00EOtT58+tsoqq0RzcvTr1y8aoqlHjx628cYb22WXXRY14hRSTQRI&#10;Cog0FI+G2/G/01eFRxqeB3U3ENHj8I/LNyzqddcn5NWgWVUESLnVxQYvHVM0T8yZZ55pTZs2tVBj&#10;dlWqWatWdt4hh9jn7dunN243bJjqeeTOAbZ4cbwVQPWp7QCpMnRsVumDHeqVtPrqq6ftN7623HLL&#10;6MMBmtNOX/V4fPnj/efuOD3z++/tuxtusCWaI8ndr16VhvG78cb4mUWpIUACAKDw3BUVAADFSQ0i&#10;ClAU9qy11lq28sor2xVXXFGlAOnJJ5+0DTfcMAqitthiC3vqqaei4ESfAlZAc/3110eBktalnk5q&#10;YC+U6gyQfFBU1pAUl36nv+vxI6WuBSJ6D+hT7Jmvvfar6njdCZByq+sNXuqtefHFF9sW661nHRs2&#10;tFDDdnnVsWNH69+/v51xxhmp50e9H8eONbv77tScJ8ccY/boo3oi4zUC1a+YA6Qk9RreZJNNgvuS&#10;Pvjiew/70CnZw6lsDqcff7T5s2bZH+46yN2xwlrSsmU0f9If+j7jbyVXCqYvuih6jlB6CJAAACg8&#10;d0UFAEDx0VBrl156adQzSOHRsgRIjz/+eBQOaVlbb7111BMp5L777rNevXpFt9tvv/2ixvFCqM4A&#10;afr06TZ27NjoMftPJOufcA2LU9+HrMtUlwIRPZZkDzT/mBQoVdfrToCUW31p8PpjwgR7u2NHu2y5&#10;5Wywq4GuNna1sqsV4+rlal1XA9u0sYP23z8Kjd566y2OPyi4UgmQNKzdXnvtZaEAST2zFTDl7cUX&#10;zV1cZIcsiVrirn9+f+gh+/3mm+23K6+0xW6fXXziibb48MNt8b772mK3Lb/suaf9suOO9stWW9ln&#10;bhvec/cb52qyK81h9v9cfe/q1+bNg+uo1WrRwuz+++MnAKWGAAkAgMJzV1QAABSfF154IQp91lhj&#10;jWUKkN555x3bYIMNojBm7bXXtsceeyz+SzY1Jh177LFRLySFSCeffHI09Fttq44ASY2zM2bMsPff&#10;f9+GDx9u48ePj4IENfhr6DIab7PVhUBEnz7XdqsxVI/D9zryr7v+Xl0IkHKrNw1eej+px9Byy9lv&#10;rma7+sLVaFfvxDXB1ZTmze2bK6+M7wQUh1IJkHTNc9ZZZ7ndLDtAUg0ZMiS+ZR5++83sgw/MBg1K&#10;D1lUXbqY3XmnWcawtrpa0FWXBpKMavFi+0U9nObPtwVff20bde1qXd3913DVx9UmrrZydZS7Zpt5&#10;22320/3327xbb7Xvr7vO5p57rs11j+V7d301/4gjbP6RR9pP++wT1c8772yL1l/ffunXz35z12uL&#10;u3Wzxd272x+aB61Ro+ztzbP+aN/e5jz/vH07d240v5Tm/tO1nV5/leag0muvDy5V5zkS1YMACQCA&#10;wnNXVfj/7L0HmBRV2vbvkHPO+VP+knMQECQqooDIIklRQcQsioJKNCvgKigiKopIMAAqSRRFySA5&#10;Z/ddvoWV/YAFXMBXXX3+5z5dZ6jpPj3TPdOhevr+Xdd99Ux3daWuU3Xquet5DiGEEG+BcXpQ1x8m&#10;CsYryqyBhPn06tVLqlatqk2hW2+9VT/Jmx5ff/21Lq2E8QYwNtIHH3zgfBI7ImEgIUiyadMmWbVq&#10;laxZs0ZnICEjxasBMi+QHQwRBMVMQNSYRxgXAwG/SEMDKThJFfA6eFCkUaOAoG0adeqEA8b5AiHe&#10;IFEMJLBw4UIpVKiQak6BBhL6CWHz73+LrF0rMmGCyLBhIosXi/z4o/Nh6CxfsUIuS0mxrtdNffvK&#10;v9U+xdUHRVMh7OEL6np04Zdf5Jxah7NKp1Vf7eTRo/KvI0fkX7t2yfGtW+UfGzfKMdV30fruOzm+&#10;fLkcX7ZMfpo9W07MnCknpk2TU+PGyX9LlrSfc1w6o7bvb+pa+KNzToZwbcRvD6FkMa5lEPqNuGai&#10;v4TMLvS/jOGEUoAoCYjjBCUC8SCOKRtI4yl60EAihBBC4o/qVRFCCCHeATfm9913nzaL7r//fhkw&#10;YEBqGbtwDCTc2E+bNk0bR8higqZOnep8Ghwsv2vXrtq8gYmE8ZJw0xpLsmIg4Qla3GAj+2jjxo06&#10;+wg6fPhwWJlbyUgiGyIIZmFsIxMYM6/RLFWYyPsr2iRdwAsm0r33ipQuLZIjhy9wmzevSIUKIs8+&#10;i5QFZ0JCvEMiGUgoR1u/fn3VtAKNmgqqne3Zs8eZMnbg2oIxI23rlCtXLpk8ebIzZcbAfnELvZXf&#10;lP5XLeOi6rucV32bn9V17t/qNzv988/yr9On5bi6vp19803feUYt018Yw+mXNm3kf1T/50fnuhiu&#10;zIMY/jLmkzGdjOGE8z0eVDp37pw+vmA44fqMvhmEhznQF4NoPIVG0l1PCSGEEA+ieleEEEKId5gx&#10;Y4Y2e2644QbZt29fakm5cA0kBIM6dOiQmknUsmVL2bp1q/Np+jzzzDOppfNgXk3AE7oxJLMGEgIV&#10;pnQZDKQNGzbI2rVrZefOnXEpxZdoJKohgvI7WG8T2ML64/9orz8NpOAkbcBr5UqRiRNFRo4Uefdd&#10;kR07nA8I8R6JZCBh3a6//nqxmTXQsGHDYm5GILu5RIkS1vVB/2n37t3OlFFmyxZRnSWRBg1EkJGk&#10;li2tWsl/X3lFzqm+z+mzZ+Wk6kehLwWTBw9bwPCB8YNrGDKQzHHw448/psqcw/3lNpL8ZZsewmfG&#10;cMKyIawPHvIwZfVQZtZkOf3yyy/6N4f5ZAynZC09TAOJEEIIiT80kAghhHgGlFmD0QPzBGMX4UnN&#10;u+66K1MG0syZM/X0+B6MGBhSCLSHwrJly6RmzZp6PWAkXXXVVfoGP1aEayAhqACDCEEQE6hAxtG2&#10;bdu0CYf/EZwg6ZNohoj53bGu7uAVgmOxCIQm2v6KJQx4EeJ9EslAAni4BZk9NsOmbNmyOus4ViDD&#10;pnfv3tZ1gWB2hdrniggYt+nQIZHvvhPZuVPk+HHng7TAZMO1E/1LmDMwarCeEI4HCBlEuLbC3IFg&#10;OhnDCceJOWaCyVyPg8n2HciYVpgG11bIZDfhum4ynE6dOqX7dBDWFesM4wnHLxSNkrXxhNdTQggh&#10;JP7QQCKEEOIJcCN855136lIsE/EEuwJPYWbGQMLNc48ePXTmEb6HV5TFCxUEDDD2EkwcfB+v8+bN&#10;cz6NPuEYSNhWd+kyIwQcEOgw/9NAyphEMkTM747f1v3bI7AUisEaCWggBYcBL0K8D85ZiWQg4VyC&#10;/ozNsIFuueWWmGUbT5kyRfLkyWNdD7z/1ltvOVMmLqbEHAwnXFdx3YVQig7HCkwnGDfGcEJfDb8R&#10;+l8YR8lkNkHmGu0vc53IrDAPswxjOuFYNmM5oZ+AdTJZTjD+0LfGumMbsC1mO428Bq+nhBBCSPyh&#10;gUQIIcQToFY+zKPbbrstNdsHN+aZMZAOHDggtWrVSmMAGVMqFHBD3bp169TvowzevRjfI0aEaiAh&#10;AIAggQki4BVBBAQzsI8QxDCf0UDKmEQxRPDENAJD7gAU1jvW60sDKTgMeBHifRLNQAIffPCB1bQx&#10;GjRoUNQfIli3bp1UrFjRunyoWbNm2qRIVtxmDH4Lt+GE/QITB30y9HWRVYTrOfpyJsPJGEE4NiH3&#10;tT6zMvPwF+YPowvLxXqg34hrFh5GQV/SlNXD+tvGcoK5Fm3jiddTQgghJP7QQCKEEBJ3EIyA4YNS&#10;ce5xijJrICHAgumNatSoIZ9++qnzacZg/oMHD07NYIKR06lTJ30zHQtCMZCwLrjpN0EA3Fjj5h8B&#10;CoBtoIEUHl43RBCgwVPO5jc3wu8cj8Cn1/dXPGHAixDvk4gGEgL69evXtxo3UJEiRfQDMxmVvs0s&#10;6K+hT2ZbttGKFSucqUk4GMMJxyGEPjCOURhO6PPB1DFZTu6xnIzhZPqEWR3HCbJ9BzKGkymth/VA&#10;1j7WDYYY+ihYZ6y7eywnf8MpHHg9JYQQQuIPDSRCCCFxBTeh3bp102MNTZ8+3XnXR2YNpAceeCDV&#10;/IERA3Nq7dq1zqcZg5tbDEiNzCPMA/OCuRWr8QXSM5Dw5Cdu1v1v9HFTjRt0Aw2k8PGyIYLf0/zu&#10;5jfFK97LqD1ECy/vr3jDgBch3icRDSTwxRdfSLFixazmDZQ3b14ZMGCADupHkqVLl0rVqlWtyzQa&#10;OHCgMzWJJu6yejhuzVhOMG3cphP6fugnoB+JPiFkspzMNcom078MJtt3IPc4TmhbWI47u8mM5YR1&#10;MmX1IBijWG+sP7YH2U7YRoB1N8uNljFKCCGEkPShgUQIISRuwKgZO3asLl13zz33BARvMmMgYZ4w&#10;pGC+GAOpdu3asm/fPmeK0EBJPTMPmFv16tWTBQsWOJ9Gl2AGEgIE7pJ1EJ4ERZDA3GgbaCCFj1cN&#10;EQRSEIAxv7lZP9vvHku8ur+8AA0kQrxPohpIWE/0hWwGjlFKSoq0bdtWtmzZ4nwr88CMePLJJ6V4&#10;8eLWZRm1adNGGwTEW6BfDKFfaEwnCH0L9CtNWT30KWDq4JoFkwd9SPQ50UaMTD/EX+Z6F6r8s6PM&#10;/NGnRb8CwrJhPO3cuVM2bdqkj+WDBw/q/qwxm7D+2A5sl9lOiBBCCCGRhQYSIYSQuLFw4UJt0GC8&#10;Idwo+pMZAwlBoHbt2qVmD8GIqVu3rp5XOCAbym1CIQsJplIssBlIeLLUffOOG27sM9w826CBFD5e&#10;M0QQBMFTuQiomN/R/O4ImMQbGkjBoYFEiPdJVAMJoE/Tr18/q5HjVvny5WXMmDE6YI+Ae6igD4Fr&#10;zdy5czMsWQdVqlQprExv4n2MGYMHVYzhhDaC4wjHH8rVoW+JbCL0N91jORkTCP0XtDF3/zW90no2&#10;bd68WVavXi1r1qzRJpKZj5GZP5aFdox1gQGGay/WD8YY2jrWGeuP7XCP4wRhG2k8EUIIIcGhgUQI&#10;ISQu4KYQ4wrBoFmyZInzbloyYyDt379fG1JuA6lBgwZhB9xnzpwp1apV0/Mwy3766aedTzMGN6kH&#10;DhzQN7O4kQ0ncPPqq6+mGkg9evTQ88GNuPuGGaYSboCDQQMpfLxkiOD3c5dtMb8j3kPQwwt4aX95&#10;DRpIhHifRDaQANa5Q4cOVkPHXzCSbrvtNpk1a5YOyONaggcUTNAc/Qn0VdCHWrx4sTz66KPpjrXk&#10;FsZdQp+JEGM44XhCe8LDT2hnONaQ5QTTyZTUw7XRZDrBfHIbTmiTMJogYyBB+NtcWyHTR7LJPZ1b&#10;+AzLwPJMaT2si7usHtbVmE54UAvbgvsIYzrRcCKEEJJs0EAihBASc3ADhnGKypUrJ88//3zQgHhm&#10;DCSUucB4Re4xkJo3b55lA6lixYoycuRI59OMwU1w9+7dtQHUp08fGTx4sDz++ON6Hi+//LI2iWbP&#10;ni2ff/65fPfdd7pEB0pzoPzLhAkT9DJhgnXt2lU/cek2kHBjm9GNKw2k8PGKIYJgBX47BE5MEATr&#10;g6dovRSwoIEUHBpIhHifRDeQwJEjR3TpOJuxE0zo26C8XefOnXWWM8Ytuummm+Saa67RGdv58+e3&#10;fs+mggUL6uzsRNx3JL4Yswn3AMZwQv/HmE4Q+j2HDx+Wbdu26b7w3r17df8IWU5osyZDO5hMvzmY&#10;bN+BTJYUpsEy0NfB8rBsyGQ4wXRC/xqCOYZ1dptO2C4aTYQQQrIDNJAIIYTEnBkzZmgz6JZbbtE3&#10;YcHIjIH05ZdfSqNGjfS4RcZAatmyZbrZOjZg7vgbSBgDIFTwFC++g3U3QokXvIf5whzC2Ex4wrdJ&#10;kybSqlUrHQTC08QwwNwG0tatW/UNLG6YQ81kooEUPl4wRGAOmnUwAQ4ELdAWvIYX9pdXoYFEiPfB&#10;OSvRDSSA8/DNN99sNXiiKfRr8ABMen0yQrIKspVMNhIessLxBtPJbTzBdEI/CYaTyXLCtRfTI8vI&#10;ZDZBpm/lL3PNDkfGaIIwD7MMtEkI5xX03U2mE+55sG7o67HdEEIISSRoIBFCCIkpeIqwWbNm2uRB&#10;PfP0yIyB9MUXX+iSdcZAwivGRArXQEKZl6wYSHv27NFZUDVq1NBGEL4PAwnCdhhTqWrVqlpYFoSy&#10;dWbd3RlIKKsRLFPLBg2k8ImnIYLfC0EF83uZgAQCIF4NMtBACg4NJEK8T3YxkACuExjrqGTJklaz&#10;J9Lq2LGjLq9LSLTJ6vUUGUAQ2gj60cZwwgNZKK2H/jH62Jg3jB7IZDgZI8gYUG6zyW0ehSvMM5HP&#10;N4QQQpIPGkiEEEJiBm7Sbr/9dm2mvPnmm867wcmMgbRw4cIAA6lbt25hmS/ggw8+yJKBhBvPOXPm&#10;yPTp03W5OpSuGz58uDz88MO6nF3v3r2lZ8+e0r59e5151LhxY6lXr57eRrNcGEhYd5TvCBfsIxpI&#10;4REvQwTLdf9WEJaPgAbKu3iVeO2vRIAGEiHeJzsZSAAPyqxYsUKXzw2nDF04Qp/q2Wef1QF2QmJB&#10;PK6nxnBC+WucF3A/gvMFMoeQ5YT+GTKjIGQVIdMJ/ThjOhnDyWROGWEb8Ir2E+59CSGEEBJPaCAR&#10;QgiJCbhRmjRpkjaDYAqhPnhGZMZAQvAEJeHcYyChLFy4GUgwfpANZAwkZA6NGjXK+TRr4KlH3HDi&#10;RnP37t06K2vt2rXy/fff6zGRYDBhvbF8mEzITAkXGkjhEw9DBIEIBBrM7wRhHfB0rNehgRQcGkiE&#10;eJ/sZiAZsB2LFi2S66+/3moCZUYlSpTQ4zdu377dWQohscHr11M86IM+N+5zYDiZcZzQ18c5BllO&#10;7tJ6MJ1OnTqV7r0MIYQQ4jVoIBFCCIkJGzZs0GP+tG7dOuSMGtyA+RtIL774YroD0u7YsUOPJ+Q2&#10;kPB/uAbStGnT0hhIWIdnnnnG+TS6vP7666kGEga4xs1muNBACp9YGiIIOCCQgN/G/EZ4xVOsCEAk&#10;AjSQgkMDiRDvk10NJAOu+99++63cc889uk+UK1cuqzlkU44cOaR06dK65DBK4x06dMiZKyGxJTtd&#10;T005PfQB07uXIYQQQrwGDSRCCCFRB6UeOnfurE2Rjz/+OPUpvYyE4MfAgQPTGEjPPfecNpbc07mf&#10;4jty5Ihcc801uvybMZCaNm2qpwuHiRMnphpImAc0depU59Po8te//pUGUhyIlSGCp1NRYx+/izGO&#10;sDz8Rl4uWecPDaTg0EAixPtkdwPJgEA1siBWrlwpDz74oM7Krlu3rh6jEf0MjMOIPgfK/6Ksbq9e&#10;vWTu3Lk6U5pltki84fWUEEIIiT80kAghhESdcePG6XF9WrRoIcOGDdNPs6IcXHoaPXq0PPHEE2nM&#10;ILx27dpVjyeEzzEdpkEJOAPqk3fq1CmN+VO/fv2wDCQE8YcOHZq6XNT8x/hECxYscKaILjSQ4kO0&#10;DRETxDMBS2MeIXCZiOYLDaTgMOBFiPdJFgMpGNh+nMPx4A3KaxHiRXg9JYQQQuIPDSRCCCFRp1u3&#10;btoMgRGDJ12RSYSsolCE78DEMYKp4/68bNmyMn/+fGdJPm677bY0BlKdOnV0abBQgfkyZMiQ1DJ4&#10;WGbLli1ly5YtzhTRhQZSfIimIYLfAzXv/c0jPOEdbnacV6CBFBwGvAjxPsluIBGSCPB6SgghhMQf&#10;GkiEEEKizk033aRNIxgx4QpGittAgqHk/rxSpUry2WefOUvygXGSjPGE79eqVUt++OEH59OMQcmW&#10;Hj16pM4DRs61116rs5tiAQ2k+BAtQwTH07Fjx/Tv4FailazzhwZScBjwIsT70EAixPvwekoIIYTE&#10;HxpIhBBCog6yea6++mpp27ZtWEL5OpSOMyYSXhs1apRmmlatWslXX33lLMnHunXrdG1/TA/hb3+T&#10;KT2QEdKwYcPU5cKouvfee51Pow8NpPgQaUPElKw7evRo6u+AVywjO5gtNJCCw4AXId6HBhIh3ofX&#10;U0IIIST+0EAihBASdY4fPy4//vhj6g1gKEKwfc+ePdKvXz9d9g5GDkrWjRgxQg4fPpwajMd8z58/&#10;7yzJB4L2MKxMBhFen332WefTjMG8a9eunWogQf5l8qIJDaT4EElDBJlFJ0+e1PveLQQ/ErVknT80&#10;kILDgBch3ocGEiHeh9dTQgghJP7QQCKEEOJZfvnlFxk8eLA2jmDioAzeSy+95HwaHGR+PP3009qA&#10;wfeQQXTrrbc6n2bMokWLpGbNmqnm01VXXSWnT592Po0+NJDiQ6QMERhEGNvI7HujRC9Z5w8NpOAw&#10;4EWI96GBRIj34fWUEEIIiT80kAghhHgWZBbdddddaQykF154QZsjGbF7926pW7euNmJgILVr106X&#10;EgsF9xhK1apVCyt7KRLQQIoPkTBEkP1m5mGMIwQmcSzD2MxO0EAKDgNehHgfGkiEeB9eTwkhhJD4&#10;QwOJEEKIZ8mKgYTsJZS7w3dhBsFMmjdvnvNpcH7//Xfp3r27Nm+uuOIKadq0qRw5csT5NDbQQIoP&#10;WTFEkFl05swZva9NoAN///TTT/qYyo7QQAoOA16EeB8aSIR4H15PCSGEkPhDA4kQQohnyYqBBLZv&#10;3y4tWrTQRgzm8dhjj2U4/szatWu1aYSsJXzv1Vdfld9++835NDbQQIoPmTVEcEyZAAf2NYTvo+xh&#10;dipZ5w8NpOAw4EWI96GBRIj34fWUEEIIiT80kAghhHiWrBpICN6/+eab+rswY1q2bCk7duxwPg0E&#10;waPhw4frsnVVq1aVfv36ycmTJ51PYwcNpPiQGUPk4sWLcuzYsdT9bMyjZDBTaCAFhwEvQrwPDSRC&#10;vA+vp4QQQkj8oYFECCHEs2TVQAII8D/00EOpWUiPPvpo0ED3ggULpE6dOno5bdu2lZ07dzqfxBYa&#10;SPEhXEPk7NmzqcFH7GO8omRdsgQhaSAFhwEvQrwPDSRCvA+vp4QQQkj8oYFECCHEs0TCQALnzp2T&#10;wYMH67J0mNfYsWO1uYLSYyhPhxvS6dOnS+3atXXm0Y033phuplK0oYEUH0I1RLBv8ZuYfWsCG8hW&#10;y84l6/yhgRQcBrwI8T40kAjxPryeEkIIIfGHBhIhhBDPguBO//79pXjx4lK+fHkpVqyYNn/CNZDA&#10;mTNntPnUpEkTKVu2rLRr106eeOIJGT16tHTp0kW/h8/GjBmjS5LFExpI8SEUQ+TChQty/Pjx1P2K&#10;V3wHJmWyQQMpOAx4EeJ9aCAR4n14PSWEEELiDw0kQgghnuX333+X1atXy0cffSTz5s3Tr9u3b5c/&#10;//zTmSI88L0NGzbIxIkTpVevXtK+fXttJPXp00ebNvjMC9BAig8ZGSIoWXf06NHUfYpXlKz75Zdf&#10;nCmSCxpIwWHAixDvQwOJEO/D6ykhhBASf2ggEUIISUpOnTqlg/8wWU6fPu286w1oIMWHYIYIjEz8&#10;BibQiP0JIZCBz5IVGkjBYcCLEO9DA4kQ78PrKSGEEBJ/aCARQgghHoMGUnxwGyLINMIYXHgPgUWz&#10;H81nyViyzh8aSMFhwIsQ70MDiRDvw+spIYQQEn9oIBFCCCEegwZSfHAbIthnGOvI/T9eMT7WxYsX&#10;nW8kNzSQgsOAFyHehwYSId6H11NCCCEk/tBAIoQQQjwGDaT4gOAhgoiHDx+WLVu2yJ49e3Rw0ZhH&#10;CFz89ttvztSEBlJwGPAixPvQQCLE+/B6SgghhMQfGkiEEEKIx6CBFB9+/fVXbR5t2LBB1qxZow0k&#10;7Duz//744w9nSgJoIAWHAS9CvA8NJEK8D6+nhBBCSPyhgUQIIYR4DBpIsefPP//U+3njxo2yatUq&#10;Wbt2rezevVuXsbtw4YIzFXFDAyk4DHgR4n1oIBHifXg9JYQQQuIPDSRCCCHEY9BAii2///67nDp1&#10;Svbv3y/r16+X1atXawMJ+w6fETs0kILDgBch3ocGEiHeh9dTQgghJP7QQCKEEEI8Bg2k2HHx4kWd&#10;ZYR9dODAAW0goXzdrl275Oeff3amIjZoIAWHAS9CvA8NJEK8D6+nhBBCSPyhgUQIIYR4DBpIseHs&#10;2bOpwUO8wkD64YcfdCbS0aNH5fz5886UxAYNpOAw4EWI96GBRIj34fWUEEIIiT80kAghhBCPQQMp&#10;umDfYJ+afWNkzBD8TUMkY2ggBYcBL0K8Dw0kQrwPr6eEEEJI/KGBRAghhHgMGkjR45dfftEl68x+&#10;wSsCiOfOndPl7BBENO/REEkfGkjBYcCLEO9DA4kQ78PrKSGEEBJ/aCARQgghHoMGUnRAsNCdZYTX&#10;Y8eOpZaqoyESHtxfwWHAixDvQwOJEO/D6ykhhBASf2ggEUIIIR6DBlJk+fPPP/U+NIFC7A8IgYjf&#10;fvvNmYqGSLhwfwWHAS9CvA8NJEK8D6+nhBBCSPyhgUQIIYR4DBpIkePXX3/V+8GYRtgfR48ete4P&#10;GiLhwf0VHAa8CPE+NJAI8T68nhJCCCHxhwYSIYQQ4jFoIEUGBAeNwWHMI3fJOn9oiIQH91dwGPAi&#10;xPvQQCLE+/B6SgghhMQfGkiEEEKIx6CBlDX++OMPOXPmTGpg0JhHJ06cSFOyzh8aIuHB/RUcBrwI&#10;8T40kAjxPryeEkIIIfGHBhIhhBDiMWggZR5Tss5stxG2H8ZSetAQCQ/ur+Aw4EWI96GBRIj34fWU&#10;EEIIiT80kAghhBCPQQMpc1y4cCHV0MA2m6Ag3g8FGiLhwf0VHAa8CPE+NJAI8T68nhJCCCHxhwYS&#10;IYQQ4jFoIIXHn3/+qbfv6NGjqRlH2G5sfzgBQRoi4cH9FRwGvAjxPjSQCPE+vJ4SQggh8YcGEiGE&#10;EOIxaCCFDsY0wv4x22nMI2zv77//7kwVGjREwoP7KzgMeBHifWggEeJ9eD0lhBBC4g8NJEIIIcRj&#10;0EAKDZSmO3bsWOo2QshCyqyRQUMkPLi/gsOAFyHehwYSId6H11NCCCEk/tBAIoQQQjwGDaT0+eOP&#10;P+Ts2bOpphGE7cT2/vrrr85U4UNDJDy4v4LDgBch3ocGEiHeh9dTQgghJP7QQCKEEEI8Bg2k4AQr&#10;WYf3wi1Z5w8NkfDg/goOA16EeB8aSIR4H15PCSGEkPhDA4kQQgjxGDSQ7Jw/f95asu7nn3+WP//8&#10;05kq89AQCQ/ur+Aw4EWI96GBRIj34fWUEEIIiT80kAghhBCPQQMpkDNnzqQG+kzWEcykixcvOlNk&#10;HRoi4ZFd9xfMSLQfCOUSMwMDXoR4HxpIhHgfXk8JIYSQ+EMDiRBCCPEYNJAugZJ1J06cSM04MopE&#10;yTp/aCCFR3bYX7/88oscPnxYli5dKm+++aY8/vjjcv/990v37t2lY8eOuv2NGjVKXn75ZT3NkSNH&#10;5NSpU863g8OAFyHehwYSId6H11NCCCEk/tBAIoQQQjwGDSQfFy5c0EE9sw14Rck6ZCNFAxpI4ZHI&#10;+2vz5s0ybdo0GTRokJQsWVIuu+yykFSuXDltLI0cOVK++uor+fXXX505poUBL0K8Dw0kQrwPr6eE&#10;EEJI/KGBRAghhHiMZDeQUDYMJhHMIrP+eEXJOphK0YIGUngk4v7avn273HXXXVKtWjWrQRSOChcu&#10;LP3795fPPvvMmfslGPAixPvQQCLE+/B6SgghhMQfGkiEEEKIx0hmAwll6X766afU9TZC0ADbFE1o&#10;IIVHIu2v/fv3yz333CMVKlSwmkFZUZEiRaRHjx6yYsUKZ2kMeBGSCNBAIsT78HpKCCGExB8aSIQQ&#10;QojHSFYD6eLFizrLyKwzXhHcO3v2rDNFdKGBFB6R3F9//vmnzjzDayTBGFofffSR5MuXz2r+RFK5&#10;cuWSZ555Rh+vyKDDfoEY8CLEm9BAIsT70EAihBBC4g8NJEIIIcRjJKOBhKA7StaZjCOs9/Hjx7Wp&#10;FCtoIIVHJPYXjtNffvlFzp8/LydOnJCTJ0/K6dOn9fF67tw5PU98huMA02GZGHcI38vIcDp16pQM&#10;GzZMGzs2wycawrIGDBggmzZt0scvA16EeBcaSIR4HxpIhBBCSPyhgUQIIYR4jGQykJAhAtPAGEfG&#10;PEKQAOXsYgkNpPDI6v6CEQTTCMahMVvc+vHHH/UrjglMg2VByFLDsY3v4jjB8QOzCMc4Mn8wTtbB&#10;gwelX79+VpMnPeXMmVOqVKkizZs3l3r16umxkooWLWqdNpgwjxYtWsh3332n15UBL0K8CQ0kQrwP&#10;DSRCCCEk/tBAIoQQQjxGshhIyChxl6wzRgGykZBdEmtoIIVHVvYXTB781vgutHv3bjl8+HCqgRiO&#10;jNEEYZ6YT+fOna3mjr9g9pQvX16PjzR//nzZtWuXnh/aDgLKmOeBAwfkiy++kMcff1wuv/xyyZMn&#10;j3Ve/rrqqqtk5cqV2tQihHgPGkiEeB8aSIQQQkj8oYFECCGEeIzsbiCh7JgJ3BnjCOsJMwmmUryg&#10;gRQemdlfMAZhqJjf3LweOXJEH+fIJkKACBlJOB4Q1MUyIJhD/seM2zzCZ/i/W7duVkPHrbx588q1&#10;114rCxYs0NlK+K7JbMKyf/rpJy2sE9qOEdZvz5490qNHDylYsKB13m61bNlS9u3b52w9IcRL0EAi&#10;xPvQQCKEEELiDw0kQgghxGNkZwPJlKwz62WEbcRn8YQGUniEu79MyTr/3x7l53C8+gOjEe/je1gW&#10;xkLCMjA2ErLUMFYSjhu3Ro8enWGGUIMGDWT8+PHabML6u9clFMHIwuvkyZN1qTvbMowwJtJ9992n&#10;1xdZV+6xnHC8w1CLR7YdIYQGEiGJAA0kQgghJP7QQCKEEEI8RnY1kBCcc6+TCcb//PPP2iyIN+Ea&#10;IslOOPsL5o8pCYffHa/47WEGRYoVK1ZIqVKlrEaOUZcuXWTHjh3azIGZZTKdjJGE9bLJHK9G2F58&#10;b8uWLdKzZ0/rsoxQJu+ZZ57Ry8I2Y1nYFybTCeuBNg5jFaYY2ir2C/Yn9hv2M0w0jAlmM9oIIZmD&#10;BhIh3ocGEiGEEBJ/aCARQgghHiM7GkgwiUzmBoT1QgAeGRlegQZSeISyv5Bdg2PPBGnN7w/zJJLl&#10;CmG8dOzY0WrgGD3xxBOp7cBkN0EwZiBkBGGbcExiW0ymkymrZ8rbYVuMcAyjRN2ECRMkf/781uVC&#10;1apVk40bN6buL5vc5fiwjzB/YzgZ08kYT27TCdvkznDCNmC7sI1GhJBAaCAR4n1oIBFCCCHxhwYS&#10;IYQQ4jGyk4EEAwElyoxpZF4RBEDQ3kvQQAqPjPYXjkEcu/jNze+O6fBepE2N2bNnW40bo/79+ztT&#10;Zh63IYPjGscvMoMgmDdjxozRJetsy4cGDx6sjR+YQtgPZr+4jaNwZL5vE+aP5RjTCZlOaHMwnDAG&#10;FQwn/F4mwwnmGWRMNWyf2VZCsis0kAjxPjSQCCGEkPhDA4kQQgjxGNnFQPIf8wavCNYhW8SL477Q&#10;QAqP9PYXMmGQKeP+7TEtjItIg/aBtmIzbaDWrVvr9Ys2yLK75557gppIVapUkfXr1+vMK0yLDCeY&#10;OTB1sA0QgmNotxAC2thnMIKw/2A0GeF/m4yBZJNteiPsHywHvxmWbcwmmL9or+6Seu5xnNyl9Wg2&#10;kUSDBhIh3ocGEiGEEBJ/aCARQgghHiM7GEi2MW/wP973KjSQwiPY/sKred/89jgWoxWcfeutt6yG&#10;DQTTZvfu3c6U0QcmTJ06dazrAo0fP96Z0g5MGLRdk92EfQazBu0G+9WU1YOp419azxhO2N/BZMyk&#10;YLJ9BzKmFaYxZhOWhWVi+RDMYqwThPMNzDGsM2RK6yHLCdtGs4l4ARybNJAI8TY0kAghhJD4QwOJ&#10;EEII8RiJbCAhswjBbROUM4FprAuCx14mmCFC7Lj3FwwFZNXYyhXCUMDxGA1gRLRs2dJq1kAPPPBA&#10;zLPd3n33XUlJSbGuT926dXVbiATYdmwb9q0xnYzxBMPGmE4wnGDm4LdBKTssH78bjnEj005twm8Y&#10;qtwZUviumb8xnIzphLGjjOmE8xvWDecoHEMoB4hjC9vhLqVH04lEGhpIhHgfGkiEEEJI/KGBRAgh&#10;hHiMRDWQYBAhQG2WaV4RHE4EaCCFh3t/HT58WI4cOaJ/b/PbYx8iYyaaoCRc6dKlrWbN5ZdfLjt2&#10;7HCmjB0wRdq3b29dp3z58snOnTudKeOD25AxxhOynGDc4JiH2WQynHDuQXYTDB8E2CFjBBlzyPze&#10;6ZXWS0/mmPGXmT9kTCcEDyGsH4wxU1oP62/GccL2GFONxhNJDxpIhHgfGkiEEEJI/KGBRAghhHiM&#10;RDSQkO2AAK9ZHl5NVkqiQAMpPLC/EHTdtWuXNnL27NmTGozFsRCLcoWTJ0+WPHnyBBg1OXPmlGHD&#10;hjlThcnhwyJLlvi0fbvIL784H4TOpEmTAtbJ6Nlnn004U8NtNiEzCIYN2ocZywmGDs5TRibTyV1a&#10;D8eGOTe4M5VsMiaSTbbpIXyGZWBZWDaEdYERhvUzGU44LiEYZmYsJxhPxnQiyQMNJEK8Dw0kQggh&#10;JP7QQCKEEEI8RiIZSCgxhQwjE4QzAV5kYSRaMI4GUnigTBrGF1q9erWsWbNGG0j4/RHggckQCwYO&#10;HGg1aUqWLCkrVqxwpgqRrVtFhgwRadRIJH9+n1Q7lDvuELWBzkR+wHD4/nuRl14SGTtWZNo0kf37&#10;ZfX69VKsWDHrujVS84cRk53BeQHbCKFdmQwn/7J6ZswknC9wvjKZTuZ8Ekw4ztKT7TuQu7wehPYO&#10;wejC8mF8+ZtOWFesM9Yd2wKZLCcSX/A7ZOU8TQOJEO9DA4kQQgiJPzSQCCGEEI+RKAYSntpH4Nfc&#10;2JvALYKvsR53JhLQQAodGETIMFu3bp02kNauXSt79+7VQfdY/fY49lq3bm01aapXry7/PnvWmTIE&#10;9u0TqVBB9YxV19imsmVFPvjAmdhhwwaR7t1FSpW6NF2ePCJNm8rfn39eWrdpo94KXLcCBQowUO1g&#10;SszhmME5y5hOOLdgH5mxnJA5BCMH5zGcDxFEhOmDYxBt1cgYQ/4y56hQ5c6OwvfN/I3hBLMBwjrA&#10;dML6uE0nZGVh3bEN2BaznUYkPGBA7lNtdO7cuXLfffdJ7969pUGDBlK7dm2pUaOGNGnSRDp37qzf&#10;HzFihHz99dd632dk8tFAIsT70EAihBBC4o+60yWEEEKIl0gEAwlBXQTc3AFaBFajPeZNNEHwkAZS&#10;+iD4jd8e++fAgQO6dN2qVav0KwydNGDsKzWNNmf8P4sAf1fzbNa8udWkuaplSxykog5837KPH1df&#10;+LuvPB3GINqyReSrr0Q+/ljk3Xd9WUfqe+nqyitRm05kzhyR6dNFihSxT6f0R0qKPJ4zp/ozcN1y&#10;584thw4dcraCZBa3IWNMJ2Q5QTgP4ZwHQwfGDkweZDeZDCcIbd0YUO7zWGZl5uEvzB/CsozphCAo&#10;zuvIwvLPcMJ2QCbLCTLbmUxgH2zevFmeeOIJadiwoW43OXLksLYpf6GEZeHCheWmm26Sd955R4/P&#10;ZoMGEiHehwYSIYQQEn/UXS4hhBBCvISXDSRkCiDo6Q6Y4m8ERfGUeCJDAyl98NvjODK/OwwkZCBt&#10;3LhRDh48qAPgGox7NW6cSMeOIoULi+TOLQJD58knRfbu9U0TDpivOubkxx9F9uzxzWP9etnx9tvy&#10;/1WpYg0gP9ikiUjfviJduviWDYNItScpXTrA7ImWXlOyrVuuXLlkA7KXSMyBCYNzI8wJtHeYTWYc&#10;Jxg5KMeJ863JcsI5FILxhHODMZ1wjojGOE6QMZuwTLN8mGBYNxhiOP8awwkymU6QMZ0S3WyCcfTA&#10;Aw/obD1bGwpXZcuWlZEjR+osJjc0kAjxPjSQCCGEkPij7nAJIYQQ4iW8aiAhuGZu5N3BUAQ3EbhM&#10;dLB9NJDs4PdFhpH7d4eBtGvXLv10PwLe/7l4UQQZaLffHmCmpKp2bZHZs32ZQJs3i3z3ncjixSKz&#10;Zom8/bbIK6+IjBolctddvvn06iVyww0inTqJNG4sUquWbx4VK8qKggWlZJCMhFFK6o+4aq6Sbd2Q&#10;RYFSXMT74DyKYx8lG3F+gEluyuoZ0wnnVpwDcZ42ho/JcDJBz2Bytyd/2aaH/MdxwrkKy8IyzfLR&#10;VrE+pqweTCcYZTinwTTDtpgsJ6+UG4XptW3bNtX075Jq1apZ205WVadOHXnzzTf1PgA0kAjxPjSQ&#10;CCGEkPij7nAJIYQQ4iW8aCAh4GaevDfBTfyPoGR2Ka1EA8kOfnsEV81vD2E/ITiNVx3EVq96fz34&#10;YICREqBChUSqVBEpX943flCxYiIFCojkzSuSI4f9OxYtUyqsZAsUv6qk/oir5inZ1i0lJUUmT57s&#10;7F2SHcA50GQ3GdPJGE8wndCG0D7cmU4IhMLoQdvC+cbItDGb0AbDkdtsMvPHeRvt1phOJtPJbTrh&#10;egHTCUYZ1h/bge0y2xmNc/5nn32mxzOytZlIKk+ePNKlSxddehO/kbmu0UAixJvQQCKEEELij7rD&#10;JYQQQoiX8JKB5C5bZuYFZYeSdf7QQEoLgsQIdmNfmN8erxhPxmRkpO6vkyflP/PnixQsGGCkREvL&#10;lYop2YLETyqpP+Kqj5Vs64YMpE8//dTZyyTZMYaMMZ7QrmA4wbyBieOf4eQey8kYQcYcMufnjMrr&#10;BZP5vr/M/CEsD8uH4YRgLswwnCdgjuGciXXH+cFkOEHYNlxLbMYTHkJ4/vnn9bhFtvYSLTVr1kyW&#10;LFmi1x/bSAOJEG9CA4kQQgiJP+oOlxBCCCFewisGEgKAMAv8A4sIuGH+2Q0aSJfA74vjzvzmZp/g&#10;PVPyKnV/qc//ro6T/2Dco8sCjZRoaYvS/1GyBYd7K6k/4qqpSrZ1Q6AcgWtCMgNMGLRBGDNmLCec&#10;q8xYTjCdjOEEwejBtQAyphOybtCe0a4zMpvc535/2aaH8Jkxm7BMPHCA9TAl9XA9wgMIKIPZv39/&#10;aztJT7Vq1ZIGDRpIhw4d9DXy2muvlSZNmsjll19unT6YqlevLhMnTtTrRwOJEG9CA4kQQgiJP+oO&#10;lxBCCCFewgsGEp5+x1PmCCyaQCGCjghQZldoIPlAYBfHjvu3x/5AgNpN6v5Sn/1dTfufwYMDTJRo&#10;6m9KTZRsgeHrlNQfcdOvSg8r2dYtd+7csnfvXmcvEhJdYDiZTCC0WQjjOEE4xxnTCQ8GwOBBgBbt&#10;32Q5mRJv6QnniWCyTY/zBsY7uv76661txF8oO3fNNdfII488Ih988IFs3LhRj7+G9US2E0wpnK8w&#10;zylTpsj999+vr6G2efkLJSWnTZumt5sGEiHegwYSIYQQEn/UXS4hhBBCvEQ8DSRTss48nW6CgNmx&#10;ZJ0/NJBEB5PNPjC/PYLItt8+dX+paf6ujo//PPFEgJESTZ1R6qhkCwp3VrqgpP6JjEqUEHnrLZEN&#10;G0SWLRN56CH7dI7+pdRKybZuCIbDoCXES5hSergG4PphTCeT5WRMJxy7KFkH0wnXJmM4mawmI3P+&#10;8Jf5bOjQodq8sbURI5R77NGjhy75uGPHDr0MmEXIjIWwXFyb8DfWBdcuCP/DZBo3bpwUL17cOm+3&#10;KlSoIAsWLHD2BCHES9BAIoQQQuKPusslhBBCiJeIl4GUXtky29gV2Y1kNpDw2yP7wBwveIUQrMFn&#10;NtLsL/Xd/8yaJZI7d4CZEpJy5BApXVqkbFmRXLns01h0m5IJAudQaqQ0Xul/lf5Uck8bsgoXFsmX&#10;TyRPHpEKFUQ6dhTZssXZaof9+0Vuusn+faX95ctLAfXqDlIblShRQmdNEJJdMOYThPMFTCeYTRgP&#10;CZmLuP7A+ME5BubT66+/nqF5hPJyb7/9tj6/4DwD88h9bgomTINpTfYUjCSYVbnUecW2HKO6devK&#10;Dz/8oM1ymGQ4v2E7IGOmYduCjeVECIkONJAIIYSQ+KPucgkhhBDiJeJhICHQ554erwi+IdiXLCSr&#10;gWRK1pnfHsL2I+BrxjuykWZ/IQPp0CGRNm0CzJSQVLmySM+eIu3aiRQqZJ/Gog+V8iu1UXpF6aSS&#10;bbqQ1b27yLx5Iu+9J/L22yI7djhba+HkSZERI0RatxYpV85nfjVpIvLYYzJ/8mQ1O3ugGmW4GIAm&#10;ycrBgwelWrVq1rZhhOvepk2b9DkY1z8Ejd0ZRzjvuE0lM44ThPORET7DdIfUuenpp5+WSpUqWZdn&#10;1K1bN9mzZ48+/5nv42+YUSjph+VjfcxYTsjCgkGG9YTphOsozqc4N9JwIiQy0EAihBBC4o+6UyaE&#10;EEKIl4i1gQSTyB0wwyu+iyBYMpGMBhK20WwzfnsTcEX2QEYE7C98Z/VqUQduoDGTkYoXD8s4Mjqt&#10;tFjphOu9TOvuu0U1FGfrwuCnn0TWrPFtu9oXCBU3bt5czdIepF61apXve4QkITfffLO1XRjdcccd&#10;AeOtAVzT3CX1YNS4s5xMWT2T6YRAM65jxvzB/5988olUrlzZulwI5SVnzZqlv2POh0Y4z/nLbVph&#10;GpwHcU7E92F0Yfkwvk6cOJFqOuFajFKhxnTCtiAj0RhOhJC00EAihBBC4o+6WyaEEEKIl4iVgYRp&#10;MG8zjQmS4b1kDGQlk4GEJ+IRbLUZh6GWVwu6vzZvFunTJ9Cg8apQPu+115CG51v/LDJ7zhw1W3uA&#10;uk6dOjqwTEgysmjRIilUqJC1bUADBgyIyHkX5zfbWE74f/Xq1ZI7d27r8qF69erpjCWc08x1MRzh&#10;fGiTOzsK02H+yKDCOdSYTsZ4guEE4VqMazfO1SbDCeddQpIJGkiEEEJI/FF3zYQQQog3QNAnlk/h&#10;IsCE5XmNaBtI+MxmHCFg5cX9ESuSwUDCMY9jwf27QzhWEGANh3T3F0rf7d4t8uqrImPGhDWuUUxV&#10;q5bIV185K511sA9q1KihZm0PTo/BviAkCYEB0qVLF2u7gK666ip9LokFb731ls42sq0HxmZ65513&#10;nCl94JppMp9g4iCDyJ3thGsnspwgmEDGFHKbUOZcG0xmulBkDCdjNuF6jvUxmU3IzMKDAFhnyPSr&#10;TDk9ltQjiQQNJEIIIST+qDtnQgghJH4g4LF582b59NNP5dVXX5VnnnlGnn/+eZkxY4Z89dVX+gld&#10;BD0iyYEDB2TevHkyceJEPS7CtGnT9LJQasYLRNNAQjDJ/T5eEeRC+Z9I7+dEI7sbSAgo4hj3/+1P&#10;nTqlj5dwCXl/zZrly/K5zM+8iady5hS58UacDJyVzDrYfpTfsgWloSuuuEK2bdvmTE1IcoFrPMwZ&#10;W9soUqSIvibHCpS/u+uuu6zrAjVv3jxTD1OYh2BwbsQyYJqhj4PrK8wmXMshmD64DrvHc8I5FOdS&#10;UxbPnbFkZAwkm/ynNdNjvjCbsDyc/7F89xhOOG/5j9/kbzoREk9oIBFCCCHxR91BE0IIIbEHQYmV&#10;K1fKPffcIy1atNCDW0MYnwAqX768fpK/e/fu8vLLL+sASFbB08HPPfectG/fXsqVK6eXUaVKFSlV&#10;qpRcfvnl0qtXL5kzZ44OoMSTaBhICBQhQIR94A444X8Ej0j2NpDwG6MNmeMBr9hWbGNmn0YPeX9N&#10;mhRo4MRTKSki48YhKuWsYGSYMmWKmr09IA0NGzbMmZKQ5OOJJ56wtguod+/eMc9+RSk79Dls61O8&#10;eHH9UEm0QP8H22uymiBcn3EOhcx4TjD3YfYYswnncGM0+ctc122yTQ8ZowrTYL7GzEK/wBhOJsMJ&#10;64IHUSCT6WRK6kGZeQiBkFCggUQIIYTEH3UXTQghhMQWBKwnTZokDRs21AYOzJvq1atrwTi58sor&#10;tfB3tWrVtG644QYd8MksyHK68cYb9fIw31deeUX27NkjR44ckU2bNsmDDz4oFStW1KbViBEj4mqq&#10;RMNAgpDNZf43N+IIYBEfIRsiCQQClXjS3D/oiGAktjcrhLy/vv02vBJ2mLZePZHRo0XuvVekYEH7&#10;dJnQn0WL+srqRbiE09SpU3UWhS0YDSFQvRsl/QhJQmBC4EERW9vAeETf4hwRY3CNvPvuu63rBI1W&#10;5594l3rD8iGsK2RMp59//lmbTDBz3BlNMH5wLjYy135/ua8FocqdEYV5YP7+YzjhumLK6qF/gWsP&#10;1hHr685wwnaYbTMiJBg0kAghhJD4o+6mCSGEkNiBQMH48eO1WQSDpGrVqjq4CuMGA8zDTML/KPfk&#10;byShrMw333zjzCl01q1bp7+LZdWvX1++/PJL55NLoLzXiy++qKfBej300EM66BEPImUg4elhDAYO&#10;82zHjh2pgSO84qlmlqZJS3YzkBBotJWsQ1AvEgG7kPfXsWMipUsHmDlWNW4MtxcHsO+7K1aIlCpl&#10;nzZM7VQa0bKl7PnxR9+8IwCCuAg058iRQy3CHoiGXnvtNecbhCQfP/zwg+TLl8/aNvr06aOvV2EB&#10;8/vgQZGVK30lMlEaUp2D1EnPmSA00J8oWbKkdb06duyYWvo1EXCbMe7sJoyHhAdijOGETCJcF2D0&#10;wHCCYP7gXA5DCOdyyFwzbKX0QhXmYRPmj2UZ0wnrYwwnrCeuJVhnrL97LCdjpKHvEolrGEkMaCAR&#10;Qggh8UfdURNCCCGx47PPPtNGETKBatasqYNHCMC+//77MnfuXD0O0r333ptq+BgTCYK51K5dO9m/&#10;f78zt4zZu3ev/g7MGHz/jTfecD4JBEZN37599brB4HrhhRfCD2xFgEgYSAggIfCzfv16nbllDCQE&#10;i+JljHmd7GQg+Zesg7Btkfztw9pfMFBy5w4wddKoeHGRRYucLzj89JNIgwb26cPQp0o1lRAYbtOm&#10;jXz++ec6aJlZ0L4QfO7UqVPQcV2MunbtGpfzCCFe4amnnrK2Dejtt992pgqRw4dF7rlHpFixtO1c&#10;Xbd1duHFi86EGYNSbM2aNUtdF7fQD4DxlZ1xG044nyNDCOdxCPsGZfTwsAn6IAjc+4/dBBMIwvXF&#10;lMNLz3Ay1yKbbNMbGcMJy8XysR5YL5hh/qYTDDNjPGG7IBpO8QHHE/qc6Icj4x+/Jf4Pt29FA4kQ&#10;QgiJP6q3TQghhMQG3PzffPPNUqFCBbnuuut0EBdBAH/wpCmyhjAgPUwUt4kEU+m+++4LKXsGAZAh&#10;Q4bo7CV876abbtJBiPT46KOPtMGF5datW1eWLFnifBI7ImEgIbCCzCOYR2vWrNEGEvY/buiJnexg&#10;IPmXrDOBOQTdsH2RJKz9deaMyCOPBC9lB3PplVeciV3AeFmwQCRnTvv3MtB/ld5VKqzkDg7nUutx&#10;7bXXqlkv0IHGUMG56bvvvpMePXrocdTc87SpZcuWsg3ZEYQkKTgn9e/f39o+ihUrJrt27XKmDIF9&#10;+0TatrW2dS2cXx5+GAt1vpA+aPuPPfaY+mrguuEcgQdeiA8YMPgtYciY7Cb0J0yGkzGdYObgGoS+&#10;HYL9xnDCAw3of+F6EUz+ppK/bN+BjGmFabAMXJdMdpMxnLAuWCesGzKxYI7hgQqstzGdsF00mjIP&#10;9t/333+vx/vDmKJ4eALXwNq1a0utWrWkSZMm+v/OnTvLoEGD9ENauA/A75QeNJAIIYSQ+KN62oQQ&#10;QkhsgDmD8nQwRXCjnxG42ccYBTCAYKjAQMIrbkZ37tzpTBWcTz75RJfCM+XyJkyY4HwSHAQ/EFhG&#10;thJMJ9wAx/qGNSsGEoI7CJZgbKeNGzdqAwlCKbtQTLdkJtENJARv8NubQJoJuKEdRSMDJuz9BaMG&#10;2QZt2ojkyeMzjVDarls3ke++w+PKzoR+4Li9/XaRlJTAgHE6OqM0UClFyRYghgoXLizt27eXp59+&#10;WlauXKnbP/ajKZuEVzwxjSA3prn66qulRIkS1nn5C2U5ly9froOqhCQrOPfAcLW1EQSUEeAPiQsX&#10;RHr3trb1NMJ5BWXtQgAGyFtvvRW0BCX6ECRzGMMJvz9kjCecU2HYYEwkYzjhgRf0s5AViuMB1xVc&#10;UyBzLbMJ155w5J8dZZbhNp1wvncbT7h+GsMJRhnWG9c+bAe2D9tplIxgH+zbt0/uv/9+3W8tVaqU&#10;tS3ZhOxdjB2IPjoMJWTM2/oqNJAIIYSQ+KN62YQQQkj0QXAZZlDr1q31TXyo4MbeGDomCwk3mxmZ&#10;QTBdkO0E8wkmEsrUIBMnFIYPH546BhNMJJTXiyWZNZAQlEHwAzfZxkDCNsNsS6SxHOJFIhtI/iXr&#10;8IptiWa5wkztLwTZfv9d1EkAI+v7xiwJ1dyaNCkwWBxMqr2/ecst6k974MqmnDlzSt68eVPHZENw&#10;GxkSGOQfsn0nmPC09aeffqoDkZnJICQku4BAO66ntnbSrVs3HZjPEJxb5s8XKVvW3t791a6d71yT&#10;AbhmzlfzRbaRbf3eeecdZ0oSC9xmjMl2wvEDow/GDa4x6MtAOK+a7Cb0eyBcjyD0G93mE65R6ZXW&#10;S09mHjZhGVgelu3OdIIpBnMM64tjDNsAwUDDNhlTLZGNJ6w/MtvxkBWunbb2E65wvR04cKA2ktzZ&#10;8jSQCCGEkPijetiEEEJI9MHNdosWLTL1RC8MHJOBBMFMwtOK6bFo0aLUMZRgxKBkXqjBdJS1QgDZ&#10;mFUdOnTQAfpYkRkDCYEKBDNMwOPw4cO6dBbGi8L/NJAyJhENJARxEIB1B7rwN4Jq0S5XGNP9tWmT&#10;SMeOgYFim/r10+bU/zt5UpewDBYcjpYwjtr27dtTDT0GvEgyg/NEmTJlrG1lwIABwa+tMJa2bBGZ&#10;PNnX9kuUsLd3m9S1XzU+Z0bBgSmxdOnSoOeIsWPHOlMSL2MMJ5g0ON6M2YQ+H4wcYzhBMHkgGD7G&#10;dDKGE87XMJqM8L9N5lrrL9u0RvjcGE5YNrKtsD7usnpYX7QHCNdvbIvbdMI2egGUR37kkUdCKuOa&#10;GZUsWVKGDh2qxyDDb4r9ZPYjr6eEEEJIfFA9bEIIIST6YNwQjEGEUiXhgpvr+vXrp5pIMFZQEicY&#10;uNHG+EkmiwiGE55qDBXc4KNMntu0QimqWBGOgYSAghnzxh3IQHACQRHzPw2kjEk0AwmBJf+SdRAC&#10;Ugg4RZuY7a8ZM0Q14sAgsb8w/sljj6UZRB8BuTfeeEMKFSqkJrEHqyIlBKExngqeODemHgNeJNlB&#10;IByZfbY28+CDD+rzWBouXBD59FORG27wGUFo12rasFShgsiOHc4Mg4NAPQb3z5Mnj/pa4Po9+uij&#10;MTmXktiBPpM7uwnXMVNSD9cwCBlEOIejv4rrqdtwwoMBxmwKJvf12F+26Y1gWpnpTFk9k92EPh3W&#10;A/1BrBf6dBDWFevsNp2ieczOUNdj9Klt7SXSKl26tHzwwQd6G82+4/WUEEIIiQ+qh00IIYREn4MH&#10;D8qGDRuc/8IDN8N4qt8YQjBWMEBvMHDTXa9evVQDCFlEGKw3VBBUaNq0aer3sVwEhmNFqAaSv4GA&#10;VwQ28MQt9hmCDuYzGkgZk0gGEoJdCDC5f3v8H8t1jvr+Uu1Q3nhDpHDhwACxv4oXF3n3Xd93LHzz&#10;zTc62yFYoDirwvkCJjMCkQBBLuwXiAEvkszgPIGykLZ201Nd386dPetrt+vWidx8s6gLrkiRIvZ2&#10;HqrUNV9OnnTWIDg4j3755ZdBM5Cef/55Z0qSjLjL6eHBJPSrIPS9jPHkNpzQV8P5Hn0vZAGbzCYI&#10;12mbzHUiHLmzozAPswxcjyH3WE7GeDKmE/qHOO6x7sZsMttpZAP9YjyMgXEDbW0lWsIYSePGjdP7&#10;EkrvgSpCCCGERA/VwyaEEEK8DW7eH3jggVQDCa8onxGMefPm6enc+vDDD51PM8Y/gwlGzvXXX69v&#10;tmNBKAYSnja1jXmD9wG2gQZSeETdEIkAaAsIVJnf3LzGomSdPxHdX2q75MQJOM2iDly4wCLIGrzM&#10;LzBs01VXiWzd6swoONg/ixcvVpNfJSVKlFBftQesQhXGRWrYsKF+Its/i4IGEiE+0DZQvtbWhq5r&#10;0EBO3XOPSMGCIjlz2tt3ZlS6NNKenTUIDoLob7/9tuTIkUN9LXD9pk+f7kxJSOi4zRj0xdyGE8wb&#10;U1YPpg7MHVy/IZPhZIwgYwzhOg+lV1YvI5l5+AvzhzGD5WId0G/ENQvrBmMM64v/77zzTmsbsQlj&#10;IqG8XZ06daRRo0bSuXNn/dAX1LhxY92/xTU4nLGTMKbp7t27dcY9IYQQQmKP6mETQggh3gZBc5S6&#10;MYYO9C6yDYIwfPjw1Glxo4oB7VeuXOl8mjFY3sMPP6zLdGAemFerVq30uCaxID0DCcEI25g3uMF3&#10;G1w0kMLH6wYSngDG08TmNzWvCPTg9441EdtfR46IjBsn0qKFSLFiIvXri9StGxgU9lfu3L6MhaNH&#10;nRmFBgJiq1evlhEjRkj79u31WGm2gJVN5cuXl06dOslTTz2lA88IuNmggUSSFrTnJUtEFi8WOXRI&#10;fv/lF+nQubO1Pf1/SkeV1D+RV5s2Ij/+6KyUHZjK48ePV5MHrhuE8lmExAoYTsgIwrUVxyYeCMJ1&#10;FYYTzBxc69EfhGA8oT+Afp4xnGAEoU9gxnDKyHDCtDa5Pz+k2jCMH1v78BdKzl177bW6D46sX6y3&#10;DZhAK1askFGjRsktt9wiFSpUsM7PXzCRgl1zCSGEEBJdVO+aEEII8TYIjg8ePFgbOTBWMD7R4cOH&#10;nU8DwU0mzBdjIGH6nTt3Op+GxsSJE1PngRJ4DRo0kEWLFjmfRpdgBpJ/yToj1OiH6eWGBlL4eNlA&#10;smWcIViEAE2wkjPRJiL769tvRZo1Cwz+ZqS8eUWeekrUDnBmlDlgxm7atEmbQS+99JKMHj1aP2nd&#10;pUsXnXWI4BYG8x45cqQOJq9duzaktkQDiSQdyCB84gmf+VuggEj+/CL16skfgwbJwCZNVLO1B4WX&#10;Kqk/oiPVfmXOHJEtW0ROBY6/iGA9xlO0rVexYsXU6UmdnwjxIOjzoZ/nNpyQ4WRMJ4z/B9MJZg36&#10;iOhHGsPJZDmZvkQwYfqnn37a2j7cyq/aOkymmTNnypEjR/SyYPQYYwsy2U3ow2J90HfBumM9Fy5c&#10;qL+PrF7b/N1COTtCCCGExB7VsyaEEEK8DTIvkAEEUwUmUr9+/YJmXCBY26FDh9TsIXynbt26OlAc&#10;Dihd4zahoLfeesv5NLr4G0i42UaAAIYBburdBgJuvm3QQAofLxpICBIhAIT1Mb8lhGBMrEvW+ZPl&#10;/YXsgKZNA4O+GalyZZFPPsEKODOKHDDjEIRDe4HQvtCWwjXpaCCRpOLYMV/GT44c1jb7ZpAScdCj&#10;Sn8qqX8ir5QUn5FVsqRI584i+/c7K+wD51JcZ23r1axZM/05IYkOrl8QrmXGdILQt0Y/Alm5bsMJ&#10;1ywYPJMmTZICBQpY24cRsnKnTJmiM5XQLzH91FCEDCn0HWBUwXjCfJDFZFuOEdYHZWPR/8B6Y/3x&#10;t7lOu0UIIYSQyKF61oQQQoi3QfYQytDBVIExtGzZMueTQA4cOCBt2rRJYyDVq1dP3yiHA7INqlWr&#10;pucBVa5cWZ555hnn0+jiNpB69uyps61MoB4BLbxmZCDQQAofrxlIyDizlazD071eCI5kaX8hY27Y&#10;sMCAb0Zq1co3PpLHoYFEkoaLF0Wuv97eXh19q2QLBkPNlS4qqX/SClmGkO2zzKpoUZHJk50VF92X&#10;CDYeWt++fRmEJkkLDCFk3tvahlHLli1lz5492mzCdQ79Uozj5B7LCYYS+geQ6cfYSuthOkyPLF+M&#10;m2RbnhGqCnz99dd6OZgnhPnj+1gu+r7oO2Gd8PAY1g/9ExhOuBeA0L+CiWZMNTysw/ZOCCGEBEf1&#10;pAkhhBBvgzEKYKhUqVJFbr/99nSzibZu3apvat1jIOFJ4nANJJTicBtIFStW1PXaQwWGzaxZs/Sg&#10;/QhS4WZ348aNehylgwcP6htc1LPHTa1/+bnXXnst1Szr2rWr3iYTqMeNcihj3tBACh8vGUj+Jesg&#10;rFs8S9b5k6X9dfasSPfugQHeYMJ4RwMGhD3eUbyggUSShrlzg2YeGf0/pXZKtmBwMaUPlNQ/Pqnr&#10;rQwc6BvfrFChNPOJiDDOmpOJhHKVtnWCnnzySQaUSdKCkq62dmGETH/0UfxBm4Fg0KCPgIxe9A2Q&#10;4YT+C/qipqQero0oaYe+Kswg9Cfwir4yxhq0LdcIZa2xfNM/sslcg20yhhOWDWFdsF7IwIKwruiH&#10;QdgGbAvuI0z2Fg0nQgghyYbqRRNCCCHeBWbRDTfcoAe6x9OQGJg3PWDUNG7cOI2B1KJFC30zGw6z&#10;Z88OMJAwcH6oIBMKpT0wD6xDjRo1pHnz5jo7yoytcuutt8qgQYPkwQcflDFjxsgrr7yix2K56667&#10;9DKNgbRt2zb9dCYUqoFAAyl8vGAg2UrW4RW/JdbPS2Rpf8EIUu1CLvML7gbTddeJXLjgfNn70EAi&#10;SQPGPbK1WT89q2QLBENN8+WTc3/5i8jrr4usXSuyeLHIjTda5xMR3XefLFV9iYIFC6p/A9enbNmy&#10;OohNSDKC7KNgmXkQ+tSYJqugL4s+DwwZYzghsx7/Y/7t27e3Lh9CG8XYSe5rrU1uQ8lftumNTJYU&#10;pjPZUSa7CYLxZUwn9K8hlABEPwgypfWwLTSaCCGEZAdUD5oQQgjxLu+//742X5B9hAygjG7Evvji&#10;C200Va9eXZsweL3mmmsiYiDhieRQQVmPcuXK6XlAKEdn/oYZhu0xqlSpkhamgdlUs2bNNAbSli1b&#10;9M0c6AyjAAD/9ElEQVRqeiXr/KGBFD7xNpBwjOJ3Nr+ZCXAgQJFRxlk8yNL+UtumGkJgYDeYwjBv&#10;vQANJJI09Ohhb7N+WqFURskWDM5boIC89dBDIv37i9Sq5csSSi+rCRmJtvdD1M9XXSW9b79d/Wlf&#10;H2Q/MOhLkhEc9/fcc4+1XUAo54zrfSzA9RN9Ztt6QCNGjEg1n5AlhGwhmDgQ+k249qKUHUrroa+C&#10;9YZM/8pf5podjtzl+DAPswy36YSsKqwD1gV9PKwb1tGL/TpCCCEkGKoXTQghhHgT3HjdfPPNUqFC&#10;BZ2FhJuwjLAZSN26ddM3meFgK2EXjoEE0wdPT3bs2FHatWsnrVu31qX1GjZsqMdzMqYY5msMJNyY&#10;4z2TPQUDCeu+b9++sINZNJDCJ54Gkn/JOrxiXVD2xatkaX+dOyfSs2dAYNeqnDl9GQkJBA0kkjTc&#10;dZe93Vp0u5ItEAxdkZIi3yupf9JXixYiU6aIhDJtED2vvmtbByhfvnyyefNmZ+MISS5QIjlPnjzW&#10;tgHNRcnKGDJ9+nTV1O3tFRmEu3btcqa0g76zEfrFuBdA3wUPZGFMJPSx0D9G5jeu1TB6zFhO6JOh&#10;jwPBEHKbT+b6nllhnlgPQgghJFFQvWhCCCHEm7zxxhvaxIEhtHLlSufd9DEl7NwG0nXXXRd2BtJ7&#10;770XYCCNHDnS+TRjUJYDT0TiSUPchO7evVubSkuXLpUPPvhA3nnnHXn++ed1WbxHHnlEl7EbMGCA&#10;9OnTR5o2baozkZCR1LNnT10rPlxoIIVPPAwk/E4o02h+JxOYQAAjnIyzeJDl/TV/fmhjnDRpInL6&#10;tPOlxIAGEkkavvgiwzGQjNZcfbWUKV1a/RkYDIYaKB1QUv/YVbKkyJo1oi6imTaQZivlULItH8K4&#10;SP7jEhKSLKBvGsywwcNQ6NPGEvRd0ae3rQ+E0s/RwBhO6OdAMJvQx0EZaWQPwXBC3xxCVhGyi9Dn&#10;NqaTMZyQoWRk+gT4GwZVuPclhBBCSDxRPWlCCCHEe2zatEnfNCILB08ghgpMGmT6uMdAatWqVdg3&#10;ahiLCAaOMZCQHTRu3Djn08iDm1UYCbg5h1EF4wvL/8tf/kIDKUbE2kCylayDcAyEmzEXD7K8vzCm&#10;0dCh6QefCxcWWb3a+ULiQAOJJA0XL4q0b29vv26p66hs3ixPjhmj/rUHg1OUuiqtUlJvBGrCBN8y&#10;P/ssUwbSX5XyKNmWDRVW5xtmH5FkpkuXLta2gWyfTz/91Jkqtnz44Yeqm5DDul4o84z+bjyB4Yx1&#10;QL/t119/1X0jPEBmTCdkOcF0Qj8c/Tv06ZHpFe/1JoQQQsJB9aYJIYQQb4EbrZtuukmXrnvuuef0&#10;DVmoHDx4UNq0aaONJ2MgNW/ePKx5gEmTJqUaSJgHDKnJkyc7n0aX1157LTUDiQZS7IilgYTAAp5Q&#10;Nb8PXvF/tE2rSBKR/XX+vMjYsb4xTfwDwjVqiCxb5kyYWNBAIknFt9+KVKqUtv26hbY9fryeFE/f&#10;YxxAWzDY6Aql75XUP2k1b56ehyxfHraBdFHpC6X7lfIq2ZZ733336fMaIcnI3r17dTllW9tAPxp9&#10;lLDZtk3k1VdFRowQmTZNZN06OC7Oh6GxY8cOXfrZtl7omydSJo8pp8csR0IIIYmG6lETQggh3gFP&#10;8A0fPlybRw899JAuFxEOeKqvQ4cOacwflMALx0DCjd2wYcNSTShkA9WtW1c++eQTZ4ro8te//pUG&#10;UhyIhYGEYwuZZsY0Mq+JULLOn4jtrz//FDlwwBdcGjJE5KWXfCWqEqxsnRsaSCSpQBveuFGka1eR&#10;0qVF8uXzqVgxkWuuEZkzx5nQB0rSItvHFhA2KqY0WumoknrDJ5ONvGNHpkvYQeuULldyLw/jDaIs&#10;FSHJCjLv8+bNm6ZdGA0cONCZKkRw3bv3XlEzvNT20GZz5RIZNUpUx9aZMGNwDb377rvTrI9RLjW/&#10;UEtcE0IIISTzqCs5IYQQ4h2mTZumjZvbb79dGyCZ4ZZbbkljIMH8CcdAQZAfTyKbMnh4xdOX6/Dk&#10;ZAyggRQfom0gwcREnXzzm5jXaJQywTGM+R46dEj27NkjGzZs0OUdsUwYWOeR+ZNFYmG4JSo0kEhS&#10;ggc1YO68+67P7Fm6VOTnn50P04KxADMykZAp1FDpHaVdShfNQxy7dwc3kOrVE8mZ0/6ZS98qVVTC&#10;ctDnWLVqFbMCSFIzYsQI3R78VaxYMVmyZIkzVQicOCHSrp213aUKYxvu3et8IX1QleDFF19UXwtc&#10;N2gsspgJIYQQElXU1ZsQQgjxBgsXLpTatWtLjx49Mlcqw2HMmDE6a8gYSJjn1q1bnU8zBllQvXv3&#10;TjWQYOR07NgxU0ZOZqCBFB+iaYjAsMHgyub3wCuOcWTYoZxJJEBpKAyAPWDAALn55pulffv2OvsO&#10;pV9QlgbHU5MmTfSxjBKRGNNrzpw5cvjwYWcO4UEDKTg0kAhJH5g1CArnzp3bGhR2K7dS9Tx55E51&#10;XZ74+uuyGgZV8eKBQWml7fXqyX9DMJCgR5XKVKigs4vRTnFOIyRZuf/++1WzCGx/5cuX1w+ghAT6&#10;M2o+6osZC5lIIYB+EsZfKlWqlPpa4PrdcccdzpSEEEIIiRbqyk0IIYTEH2T3NGzYUK699lqdNZEV&#10;vvrqK6lRo0aqgVSzZs2wnp5EpkizZs30dzEPkxEVK2ggxYdoGCIIkqIsEuZnfgsoUiXrMO/3339f&#10;m0JVqlSRPHnyWAMswYSBsStXrqwNJxi44awTDaTg0EAiJGNwrX366aclp+XcFFQ5ckjDokXleBCT&#10;6KDSf/3eC6YNZcvKN/PmyfETJ/S5jAYSSWYGDRqkmkVgm8OYZSE/aHLhgkiBAtb2FqBy5UTWrnW+&#10;GBxkTaNfj4e6bOvXvXt3Z0pCCCGERAt15SaEEELiy/bt23VmRNu2bWXnzp3Ou5kHQfXGjRunGkB4&#10;nTBhgvNpxpw4cUJnLbm//9577zmfRh8aSPEh0oYIBna2lazD75nVrCP8np999pk2R20BlcwoX758&#10;cuONN8rGjRtD2nYaSMGhgURIiPz+u8xX17mSQcZesamq0t+U1D9Z0n/LlpV/rl0rf/vHP2ggkaQG&#10;D7v07NlTNYvA9oYs5pDbxvz5IjlyWNubVeXLi4wb5zOegoD+zvr166VRo0bqK4HrhwdoCCGEEBJd&#10;1FWbEEIIiR8wjK655hpp0aJFxMYYwo3wI488ojOHTAYRnqwMleXLl+vAPEwcCJlRCC7FChpI8SGS&#10;hoh/yToI845Eybq1a9fqNmMLpERC+fPn1+OIbdu2zVmiHRpIwaGBREgYnDolKydOlDaVK0suyznJ&#10;X5WV9iupf7Kk/5YuLf9YtUobSDhf00AiyQrGGUIFAFt7q4dxxUJl8eKQxiALEEykIOChMIzjGMxA&#10;QqleQgghhEQXdbUmhBBC4gMG9+/cubO++fvuu++cd0MHpsjmzZvl4sWLzjuXgBllsodgxHTq1Enf&#10;hIbCpEmT9PeM+TR06NCYDq5NAyk+RMIQsZWswyt+i6wGJ5HR9Morr0jJkiWtQZRIC8cgxlSytS9A&#10;Ayk4NJAICRN17jyxY4e8oa5/V7dubT0nGZVS+kZJ/ZMlXbj2Wjm6c6f87ehRGkgkqUE5SZSCs7U3&#10;lI5DHyYkVL9ecue2trd0VaECOu7OTNKC/uv333+vM6Fs64cHagghhBASXdTVmhBCCIk9Bw4ckOuu&#10;u07q1KkjX3/9tfNueEyZMkVGjhxpHbcFT1PeddddunZ79erV9ZOLX375pfNp+vTp00ebN/gebli3&#10;bt3qfBIbaCDFh6waIjB4UP7Q7HNjHp08eVL/HlnhwoULMnz4cMmVK5c1gBItYUylsWPHWrOmaCAF&#10;hwYSIZkHbeb111/X47rZzkvFlZYoqX8ChPGPDvi9F0z/efJJ+TsyRdW5mgYSSXYGDhyomkVge6tW&#10;rZq+loUE+uNNm1rbW4Z65RVnJmlBf/7zzz+XChUqqMkC1++OO+5wpiSEEEJItFBXakIIISS27Nu3&#10;T9csv+qqq2TVqlXOu6GBDA8E5KdNm6bLzGHg/2DgicW6devqLCIYSWPGjHE+CQ5K6rVs2VJ/B8Gr&#10;UaNGxTyoRAMpPmTFEPEvWYdXzOvnn392psg8mM/1119vDZzYVLhMGSlTsaK0atVKf+/222/X5hMM&#10;1Q4dOujMujJqmty5c1u/b9P999+vTSw3NJCCQwOJkKxz6tQpWbRokfTt21cHsYsWLSopefNKd3VO&#10;+oeSOjlZBRPJ9n4a3XKL/Oenn3wGkmqnNJBIsoMHsmzXf7S7L774wpkqBMaOtbe5jPTQQ3pMNH/Q&#10;j5o3b56UKlVKTRa4fk8++aQzJSGEEEKihbpSE0IIIbED46qgnByCQUOGDJElS5boG1M8XZie5s+f&#10;L3PnzpWJEydKjx499JOI3bp104HrYMBEGTdunDZisDzUd9+/f7/zqZ0XXnhBl+uA4YQMqUOHDjmf&#10;xA4aSPEhM4YI9jPGNTp69GiarKPjx49bM+PCBQHUUMc7KqF0p9I81S7WzpzpzCEQGEEYkPrll1+W&#10;fv36BX2q160cOXLIsGHD0mwTDaTg0EAiJLLgnPq56itMUueho6EM0l+ihEjFiiIpKYGf9eolqjMg&#10;/1HnM5y70E5pIJFkB32CFNVebH0A9I1D4rffMp+BFMRAQllgPMxlWy8I9wWEEEIIiS7qSk0IIYTE&#10;BgyCiwwImDk1atTQJgmyfDJS5cqVpWLFijrQXalSJW2swOAZPXq0M+fgIHhrStJhuS+++KK6Pw28&#10;QQVr167VWVFYZsOGDWX58uXOJ7GFBlJ8CNcQwZgBxigw5hGEDLlgx1g4INvukUcesQZM3CqoNERp&#10;ldL/KunxB9RxLB9/7Mwpfdaqdtn72mt1WSjb/I3y5cuny9mZICsNpODQQCIkSjz+eGDg2SYYSJMm&#10;ibz5pkj//iLXXYcaXSKzZok6WelZ4ZxFA4kQHytWrAia5XPrrbeGNhboli0iuXLZ22RGevttZyZp&#10;QclrVAawrRcyqWNdZpoQQghJRtSVmhBCCIk+q1ev1iW1YOKghJYRjJKM5J4eQoYQxjQKdeykI0eO&#10;SJcuXfSyUfbuvffeS3MjjPFdcOOMTA+YR40bN5alS5c6n8YeGkjxIRxDBNP6l6xDFlIkTRSUaUTm&#10;jy1oYtRWaZPSr0rqjbSqXl1k+3Znbunw/fdyrlIl+Vh9p6aSbTlGCC599tln+ms0kIJDA4mQKFG/&#10;fuC5Lphef933nfPnkcbgG5/FBQ0kQi6BUrx4uMt27UdZ55CMmvvus7fFUPT88+iQOzO6xMaNG6VI&#10;kSJqksD1atCgAdstIYQQEgPUlZoQQgiJLt9++62+KS1btqzOJMqqMH4LxnYJp0QYgkSDBg2S6tWr&#10;64wmjKnw9ttvy4wZM/TYMMhogmnTv39/PQ5SPKGBFB9CMURgPJ45c0Z/bjKOMH2kStYZ9u7dq7Pt&#10;bAETo55K/1RS/wTXLbdgAAFnrha2bRO1oNTp/67UTsm2PCOYrCjbhwwsGkh2aCAREgXU+UZdGNOe&#10;49LT8OE4aTtfDoQGEiFpGTx4sGo6gdd9PMzy2GOPpd9GUCJa9a/VFzKnwoVF5s1zZnaJ9DKx7777&#10;bv0QGCGEEEKii7pSE0IIIdEFmUIY5BYD9EZCmBfGRAoXBL3nzJmjb5Dbtm2rM42QydSuXTt9E4rP&#10;ME28oYEUHzIykFCW7sSJE6n71LxinCLs70gBk2rAgAHWYInRUKWzSuqf9FW2LFLwnDn7AcOrT5+A&#10;7/xH6VYl23KNMB4CgjY0kOzQQCIkCuA8W7t2wDkrqFDCLh1oIBGSFoxJGizzGVlAW1CiLhgvvmhv&#10;h+GoWjWRgwedGcIz/r9SvHhx9VHg+kDr1q1zpiSEEEJINFFXaUIIISS5QJmOPXv2yA8//KBLYyDb&#10;48KFC86n8YcGUnxIz0C6ePGizjIy+xOvKFkHwzHST7+iTEz+/PmtwRJoYJ06cjZnzsDASzCtXu3M&#10;2Y9Nm3zBGst3jis1VbItH0IW35o1a1INNRpIaaGBREiU6NLFes6yypLN4IYGEiFpQZtA39N23Yd6&#10;9OhhHwsJfegbbrC3w3DVqZOoDpdgKRjD1LYeUNOmTeWnn37yLZ8QQgghUUVdoQkhhHgRZDsYkeSC&#10;BlJ8CGYgYd/BLDL7Eop0yTo3t9xyizVYArVp105+mjtXJF++wKBLMG3e7MzZD4xllM5g1+uVLley&#10;rQc0ZMgQvb+wP2ggpYUGEiFRAuezPHms56w0atsWDdH5kh0aSIQEMmvWLNWE7Nd96LXXXnOmdLFi&#10;hUiJEva2CFWtKnLddSL589s/99fYsfLO229LvnQepsF6EkIIISQ2qKszIYSQeILxVI4cOaKzYNav&#10;X6/LvY0fP1569eqlzYPevXvLzJkz5ZtvvpG1a9fqzBlMj7JZJHtCAyk+uA0kGEZnz56VkydP6v1n&#10;zAD8jd8jWjX3kdWDMb5swZK8efPKwsWLfYPBq7/VmxmrUCGRAwecufvx0kv277g0TSmvkm19qlWr&#10;JsuWLdNmGg2ktNBAIiRK4Nz71FMiuXNbz1lal18usmqV84Xg0EAiJBD0e9q3b6+akv3aX7RoUZmL&#10;B1kMv/0m8sAD9rZodOWVIig317ix/XM/zc2ZUwop2ZYPdezYMVN9Y0IIIYRkDnWFJoQQEmsQzP/y&#10;yy/103N33nmn1KlTRw9MX7VqVR2Uvfzyy6V69epaV1xxhX4Pn5nP69atK/369ZMZM2bIwoULWcIh&#10;m0EDKT4YAwn7a//+/XLo0CH9txE+i0bJOjcY48sWLIFQyuW8KbV4000BARerEGRdtMj3HQOMHgRg&#10;ixa1f8elc0rplbJ79tlntYEEw40G0iVoIBESRdCmML5RvXq+gffVuUgL57T27UVWrnQmTB8aSITY&#10;wZiguVX/wXbdh3A/gofbdG9ItR+pUCFN3yFAvXrp+crLL9s/d/S70mylikq25UIYiykz46ASQggh&#10;JPOoKzUhhJBYgSDFy+rm6bbbbtPmUPny5bUhBLPgyiuvDFn4LswFfB83cSh59dxzz8muXbucJZFE&#10;hgZSfDAG0s6dO1Oz/UxwEfsy2sFFjMN1ww03WAMmxYoVk0VuI0ito1SsGBB8sap5c1Eb4vveP/4h&#10;0r+/fbogmqGUQ8m2Xt26ddP7CfuNBtIlaCAREgN+/FFk2TKRiRNFPvhA5JtvkD7hfJgxNJAIsYMM&#10;bNyr2K77RmXLlpWhjz0m/5kyxdp3SCMYRwDVE5AhaJtGab5SISXb8ozuvvtulvcmhBBCYoy6UhNC&#10;CIk2CN6PGDFC2rRpow0jZBulZxrhM5uCTYv5QVdddZUMHTpUB7tJ4kIDKT6cP39etm/fLqtWrUo1&#10;kLDvUM4F+zPa/PDDD7od2wImyDpMk/mE4MmCBSK1agUEYAKUkiLSoQMOrPAGoHd0IXduqVS6tPoz&#10;cL1wPlu3bp0cO3aMBpILGkiEeB8aSIQEB5nFLVu2tF77U6X6F9cXLiwr1N/qDbvKlhVZv96Zq+LV&#10;V+3TKW1VyqVkXZZS06ZN5TTK+BJCCCEkpqgrNSGEkGhx8eJFee+99/QND8rSQcYIwiv+r1y5slSq&#10;VEkqVqyoXxFARlAW5oFbxnjynxYl7sw8MT/8j5J4kydP5k1WgkIDKfYgcIixxWCGrF69Wmvfvn0x&#10;NUXeeecdSUlJsQZNxo4d60zlB35XPH3fu7dI6dIBwZgsKWdOkQYN5I+FC+WOO+9UbwWuF8ZlWrx4&#10;sS5jRwPpEjSQSEb8+uuv+tiAgYFzD8zrHTt26PPOwYMHdVYfytOyXUUPGkiEpA/aR7ly5azXf7fy&#10;K3VV2qh0UulXJfWBT+qeRP74w5mj4tAh33vuaRz9V6m7km0Z5SpUkE2bNzszIYQQQkgsUVdqQggh&#10;0WDbtm16fCMYPSg5B0MAJlAFdQOE92D0dOjQQR588EF59NFHdYbS6NGj9Zgi48ePl4kTJ8orr7yi&#10;NWHCBF36Dp9hGkz7yCOPyB133KHNKRgNmC/MKLMs/A3zYevWreq+zXXjRjwPDaTYgbaBcY3wpO2B&#10;Awdk/fr1OgNp06ZNMQ/8jxs3zho0yZUrl6wMZUyPtWvTLQ2ToRDQuflmkauvFhk0yJex5GQzfvLJ&#10;J0HNLZyfEHxloPsSNJCIDRgUOM9Mnz5dZwu3atVKX7Nx/TbtKX/+/HqQ+lq1akmzZs2kb9++evrl&#10;y5fLiRMnojoGW7JBA4mQjPniiy+kVKlSaa77wVRAqaXSE0ofK81TWt6woWzcvl2+++47mb9ggUx9&#10;4w35tn59ez9E6Qcl/7K5pZSmDhsmJ1ECjxBCCCExR12lCSGERBoEW6+++mqdIYTgEMYpwuvtt9+u&#10;B51doG6gvvzyS9m9e3eWzB0EvhHwxtgoH3/8sQ5Ao4wdlmeym1q0aCHvv/++8w2SCNBAig2ooY/y&#10;dNhHCCIaAwmm648//qjHJIoVv/zv/8rgu+9OEzAxQpYPxiMIiQceCAjGhKTrrxc5eNBXGg+mkV+Q&#10;esuWLdrIsq3fmDFjdLYESgASHzSQiJtTp07JlClTpHv37rocpa0dZSSYSq1bt5Zhw4bpvgPJOjSQ&#10;CMkY9JW+/fZbfT9hOzdlJIzhiPsRmFA5cuTQ7zVR+lFJ/ROgc0p/UTLf/z9K36WkyG9NmsjZTZuE&#10;FjohhBASe9RVmhBCSCSZNm2aLieHLCO8dunSRZYuXapL1EQ7iI/gBzIpEABHhhJK2Rnz6oUXXnCm&#10;Il6HBlL0Qfko9/6BUDYK4x7hPbSjWGbUXDx9Wt7p31/6XXaZtFbK4wROoLwFCsgvv/zim9AYOxcv&#10;YoACkc8/940n0K+fSN26IqVKBQRjMtRtt4k6yHzzDQL2SbDxmQYOHKj3Hw2kS9BAIgDZQnhoBNdg&#10;ZBbZ2k9mhIylJ598UhtTJPPQQCIkdPBgTWZNJH+lKM1XUv9YtVApn1IjpSPOe9Af3bqhg+usESGE&#10;EEJihboSE0IIiRRTp06VsmXLatOmV69e8v333zufxAcEyJ966ilp1KiRlC9fXp5++mltLBBvQwMp&#10;eiCgi8w9BA2NcQRhX505c0YHEbHP8HlMDKSTJ0VGjhTJm1f+zJlT/rzMNwbAfqW7lQor3dC0qfy+&#10;aRPqyIiMGSNy770ijRuL5MolkiNHamAlU3ryybRjEwQBhhoMcVsg6Prrr9f7jAbSJWggEWQZ16hR&#10;w9pmIiU82T979my2vUxCA4mQ8EBf6Rl1L1GsRAm5LEhZ21DVQQnjJal/AnRaaabSP13vperZZ521&#10;IYQQQkisUFdgQgghkQBBHAw0ixJyGL/IS+MO/fDDD9KvXz9tbr3++uscQ8Hj0ECKDtgneGLfbRxh&#10;/2D/or0ieIhSbHgvJgbSsWMiHToEBkccXVBarbS3aFGRlBTrNFlSgQIiS5Y4K5M+x48fl4YNG6qv&#10;BQaBOnfurJ9MZhD7EjSQkpsZM2ZIkSJFrO0l0kJmE8ZbRDlOEh40kAgJH9zdrHnjDemtzj95/c5H&#10;4QjjHK1QUv+EpxIlRJYt860MIYQQQmKCugITQgjJKuvWrdNPGnfs2FHWrl3rKfPI8PPPP8vw4cP1&#10;en711VfOu8SL0ECKPBcvXtT7w20cIXCIrCNjqMbUQPrtN5HHHgsMjMRSGMQa4x6FwKFDh6RkyZLq&#10;a4FBoFtuuUXvMxpIl6CBlJxgrLL7779fChQoYG0r0VLOnDnlxhtv1OO4kdChgURIJhk1So9VhCyh&#10;jkolnHNRuGqvhKxr9U94uvxykc2bnZUhhBBCSLRRV19CCCFZAYHprl27Sps2bXSZJy+DgXBR0q5p&#10;06bMSPEwNJAiC4K6aJtmX5hgIcYVcmfjxdRA2rNHJGfOwKBILNW5M3aOs0Lps3///qBBcYy3hv1F&#10;A+kSNJCSDzykMWDAAGsbsSklJUVKly6t+w8wnVBi9sMPP5SJ6vw/ql07/XR/db/vZKSaNWvqjGMS&#10;GjSQCMkEhw+LlCmT2pf4t9IupWlKfZSQlZRTCRlGGOvIfY7CeS9HjhxaeChl0O23y78qVUrbNwlV&#10;110nwnHgCCGEkJigrryEEEKywtixY6VJkyZy5MgR5x3vg3I3gwcPdv4jXoMGUmRwl6wz+wH66aef&#10;tJnqT8wMJMx3/PjAYEgsVbasyKpVzgplDLIsEfhxB4KMRo8erfcbDaRL0EBKLi5cuCC33367tX34&#10;q0KFCtKzZ09ZtGiRPsfAxDbSHD8uUrmybqcYH2SD0mNKdZVyKdnm6RbGYMQ5jmQMDSRCMsGbbwb2&#10;KRz9oXRYabnSPKW3lIbnzSt3XHutDB02TF599VV57733dLUGlMZVnTH5s2FD67xC0sCBSJEW1VEW&#10;+fVXZwUJIYQQEmnUVZcQQkhm2bBhg3To0EG+/fZb553EAGYCAljLly933iFeggZS1kEgEMEJs/14&#10;RRYSStYFKzEZNQMJgWGUilu5UuTVV0VuvlmkYMHAQEishNIvH3zgrFxoDBs2TH3VHrD+QM3r2LFj&#10;0TPcEhAaSMnFyy+/bG0bbpUoUULuuOMO2blzp/OtINx1l7Xd/o/Sk0owkmzzd+umm27K1HUj2aCB&#10;REiYoPxu48bWc1RQVa0qEuwhO5g/uXPbvxeKChUSKVlSpFUrkREjRLZvd2ZMCCGEkEiirrqEEEIy&#10;y6ZNm2TevHnWbAavs379elm8eLHzH/ESNJCyBoKCCAaabccrjCGUm0yPkAwkBBhRqnLLlvRLp5w+&#10;jbQdkWef9RlG9eqJlC8fGPyItjDO0dVXi1xxhS/A8vDDYY8bgPNb48aN1ewCA9Vly5bVY6rRQEoL&#10;DaTkAU/TFylSxNo+jJo3b66fuA/JoGjWzN6WHf1NaaiSbTlGGBNpzJgx+jpAgkMDiZAw2bpVJFcu&#10;67kpqND/CcbcuSI5cti/lxlVry7y+efOzAkhhBASKdRVlhBCSHYBmRXBsitsuMd/Id6BBlLmwLF/&#10;8uTJVNPIvJ44cSIkkzddAwmlUV5+WdSPIlKtmq8EXN26Io89Jmqhvs/37RP56CORnj19QQyMEZAn&#10;T2CAI7NCkCWcQEvXrr51gtGltkdgZGSixMvXX3+tNiOPmmVgoBqZDnv37tX7jQbSJWggJQcwTq+4&#10;4gpr2zC6/vrrtTkREjAwata0t2eXflUapYRxRmzLhAoWLChffvmlM2NigwYSISGCB3AWLRKpVct6&#10;TkpXjzzizMQCMrMjPR7kNdeIatDOAgghhBASCdQVlhBCSHZhxowZ8umnnzr/kUSFBlL4/Prrr3rc&#10;D7O95vXs2bPOFBkT1EDCeCJNmwYGKYwwXglq+OOp3JQU+zSZ1G9K/1DaqLS1bFn5E6aU81m6uvNO&#10;kXPnfOufBWAy33LLLWqW9iD1yJEjdalAlAekgXQJGkjJwdNPP21tF0b33nuv/PLLL87UIZJBBpLR&#10;70qv1a4t+YsWVf/al49StecicB7IrtBAIiQEkHXdo4f1PJShcD5L78EVGD3589u/mxU9+qizAEII&#10;IYREAnV1JYQQkl1AMOvDDz90/iOJCg2k0IHB8fPPP6caP8Y8QjAQA9uHQ4CBdP480ppEevUKDE7E&#10;QBeUXlGqroRg8P9R2qLkP10awWBS5wE97lIEwED/xYoVU7MODE5Db775pjZIAjK2khwaSNmfLVu2&#10;6HO0rV1ArVq1kkMY3yNcnnjC3rYt+u/cuTJ2wgT1p30dUMruI2RFEis0kAjJAJTjbdfOev7JUMiC&#10;3rXLmVEQ0Fe5/377990KNwO7c+eIPERDCCGEEB/q6koIISQ7gAyABg0aMAMpG0ADKTSwjadPn07d&#10;RmMeIWCPjKRwCTCQYB69/75IvnyBwYlIqmBBkQoVUv8/q/S5Un+lQkrugPBAJRhLZto0uvJKkSVL&#10;sGOcLcoaKAfYvXt3Neu062B09dVXy44dO/Q+o4GUFhpI2Z9Ro0ZZ2wVUtWpVOXz4sDNlmIwfb2/f&#10;/oKxfeGC/PfPP3WmkW09oPr16yfVGHjhQAOJkAx48UX7+cdfKNeL8nbXXSeq4yDyyisiJ044M8kA&#10;1XfT/RfbfB39WqeO/Fq7tvUzq1DGjtdeQgghJGKoqyshhJB4geyJ3377TWdQINiPQKwJgoeqI0eO&#10;yEsvvSSdOnWSMmXKyIIFC5y5k0SFBlLGmJJ1buMIgUAYSuGMA+YmwEDCm3fdFRiYyKpy5/aNc9Kv&#10;n8i8eaIasa+My4oVIiNGyJdXXCHF1HS2YDA0Vkn9kVaNG4ts2KC3IxJgH44dO1Yvz6YiRYrobEeY&#10;TKn7iwZSKjSQsjcwh3C9tbWNlJQUmTZtmjNlmCBrMr1ymUaYZts250siq1atkooVK6qPAtcnV65c&#10;urwtCYQGEiEZ0KiR/RzkL5Tvfe8931hJyPwJNwt60yaR9u2tWUb/q/o3/3f9evnPLbcEfBZULVty&#10;HCRCCCEkgqirKyGEkHiA4Pf7778vrVu3ljp16qSqdu3aYat69erabEAAaf78+c4SSKJCAyk4MF3P&#10;nz+vg35u8ygzJev8SWMgqVdtiESifF3hwr6nazGGwLhxInv2iPz+e9oAi9oe6d1bB2H+kTOntFXf&#10;swWDoXJKyFD6r5LkzSvSp49IuOOsZMALL7xgXbZRhw4d9G+B/a73Fw2kNNBAyt6sW7fO2i4gZALj&#10;wZBM8dZbvif51XysKlpUZPBgUQtwvnCJ9DKibr/9dmcq4oYGEiHpsH17muzoDPXuu84XMwn6qYsX&#10;+8p49uwp8vjjIm+/Lf9SbfPHU6fk9DPP+MaatC3bX/37OzMlhBBCSCRQV1dCCCGx5rvvvtMZQ1Wq&#10;VNHmD8yCrOjKK6/UooGUPaCBZMeUrDPGkTGPYMZmpmSdP2kMpKNH5T8IJg4cGBiYyEh4ErdePV8A&#10;ZOhQUY1S5PhxZykW8Nv4PeX7iVIuJVswGKqg9Ga+fHLh+eetweTM8vvvv8vUqVMlR44c1uVCefPm&#10;le3bt+sgeZqMLRpIqdBAyr7AOL3nnnusbQOaO3euM2WYwADv0iXNeSBADRqIWoD16f5t27bp/oRt&#10;nVq2bKnPnyQtNJAISQfVLqRqVfu5yKbXXnO+GFn+pfrAf1N9sv+7YYP8WqOGfdluFS8usnSp821C&#10;CCGERAJ1hSWEEBJL8ORy48aNpVq1aqnGD+RvCoUrGkjZBxpIgSCwh+1xG0cI/J05cyZigdE0BhIM&#10;Ebz57LOBwYlgqlNHZPJkX1m6gwcxQz3fDBkxImBeF5XuUbIFg40K5csnY59/Xn6NkIF04sQJeeSR&#10;R7RBZFue0UMPPaSD6AH7iwZSKjSQsi847oOVr8M1GL95WJw/73tyH2OHIKNQzSdD4bzkB8pO3nzz&#10;zerjwPUqXLiwOi2p8xJJAw0kQtIBfc8rrrCfg/yFB2eiVEIb19D/wfX0+HE5hXKchQrZ18EI48gR&#10;QgghJKKoKywhhJBYggAtgkzGNIJJgL9NCbu6deuGLXzvCnWTV6FCBRpI2QAaSGlBkM8YFcY8Onr0&#10;aJZL1vkTYIigLNw//iHqhwgMUPirXDmRjRudOYVJ/frWeZ5Tul7JFhA2ypcvn7Rt21ZmzZrlzCx8&#10;EHhevHixNGzYUHLmzGldjhFKYZ3D+AYKGkjBoYGUfVm+fHnQdnLbbbeFd17auVOkVSvfuGjq+yGr&#10;TBmRNWucmVziueeeUx8Hrhf0BMpCkTTQQCLpgQclIIxTir7Hjh075LPPPpPJkyfLu+++KytWrFCX&#10;/Y1y8eJFnZGLabMdDz9sPwf5C+M67t7tfCmymOspfoN/nTwp8uWXvvGS/NehWDGRDz5wvkUIIYSQ&#10;SKKutIQQQmIFbjSbN28ul19+uTYIaqobrq5du8rMmTN1IBYD0p89e1YHaEMRpoUxgO8OHDhQPxVN&#10;AynxoYHkA9tw6tSpVNMIr1CkStb5E9QQmT5dpEiRwGCFEbIGRo2ylpXKkPXrRcqWtc9XaadSbSVb&#10;QNgtDNyPspgIaCHY8ks6YyIhyIVzx7Fjx2TNmjXSvXv3dEvWGTVt2lR+/PFHZy40kNKDBlL2BSXq&#10;grWX9zCIfKigrGXr1tZ2H5Iee8yZ0SU2b94s5cqVUx8HrtugQYOcqYiBBhKxgf7S7t275aWXXtJZ&#10;fXhQI0+ePJI7d+7Uto9rLoxkqECBAlKjRg2599579dimhw4d0qZStgDnqSZN7OcgI/SBpk1zvhB5&#10;0lxPTX8YmZvffy/y9NO+/tfs2Uij9n1GCCGEkIijrviEEEJixZIlS3SmkDEHhgwZoktwRQIE1du1&#10;aycff/yx8w5JVGgg+cwJHNNm/fGKQB+2Axkz0SCoIfLzz6Ialkjz5r4yLe7ACZ66nTrVN11mWLvW&#10;l03gnqeflipVV/IPCNuEIBcG8R88eLBMmjRJ5syZI8uWLdOlM5FlBLP65Zdf1qYRshdt87CpatWq&#10;euw2NzSQgkMDKfuC9mNrIwULFpQv8WR8qIRTHtOmHj0Cxj/DOR8PqNjW76abbtJZEuQSNJCIG5Rx&#10;ff3116Vjx45SokQJazsKRSVLltT9e5wP0nuYI2FAdnWHDvYHadT5Rp0UfWM5RgleTwkhhJD4o676&#10;hBBCYoUxkGAMXH311bJr1y7nk8gwYcIEHSAmiU2yG0gI6iGYZ9YdglERbYMiQ0MET+LiKdeXXhIZ&#10;M0bkk09E9u1zPswkp0+L+rEDgzIu/Vfpe6WaSrZgVUYqVKiQLm+Jp6htn2ekNm3ayFoYXX7QQAoO&#10;A17Zl5EjR1rbSZUqVeSHH35wpsoAPCnfsqW1vYcsZC/99JMzw0ugpK1t/Tp37qwzl8klaCARgGyh&#10;1157TVcIQJaRrf1kRkWLFpUBAwbI6tWrnSUlMLi+o/9z552+cxfGbHvwQaQ9OhNED15PCSGEkPij&#10;7j4IIYTECpSXwlP/eJofpesizdtvv60zDkhik6wGEjKLUMbRZByZ1+PHj8vvv//uTBU9wjJEIpkF&#10;1b9/YHDYoqOtWknfm25Sf9qDVdHQHXfcoTPBbNBACg4DXtkXlLSytRWUpEXZq5BA6aUSJaztPGRZ&#10;MpAAsids64eHVnBNIJeggURQ9hH98vz581vbTSRUtmxZXWb64MGDzlITGJTmgwGOh19i1F54PSWE&#10;EELij7r7IIQQEitQygLjEOBmMhoGEkwDiCQ2yWggYUwjd8k6IxhKsTqm42aIHD0qUr58YIDYrXz5&#10;RGbMkHO//SbDhw/PUnmdUFSqVCk96H56JTYjsb8wHhPMwQsXLuhjFGMzYcByzAvnS5TcgjANhGMB&#10;RqPXBytnwCv7gowCW5upVauW7Nmzx5kqCOr41uN15M5tb+ehCqU0x493ZpqWYAZSixYtdHsll6CB&#10;lLygz/HOO+9I8eLFre0lGrrmmmtk86ZNPuPF49cwL8HrKSGEEBJ/1B0IIYSQWIIyGZUrV5b27dvz&#10;aWBiJZkMJBgBMAyMEYF1NcE8BPdiaRTENaPm6699YyzlyBEYLFbHgbzyiogrCwvZjD169JDChQvr&#10;wFSkBHP7gQceCKnkTlb3F47R06dPy7Fjx9IEiNzC8YB543jAdDimMU4FjEV8FwYXjh/o/Pnz2ojC&#10;ekHGeILhFK1xs4LBgFf25b777gvadoK2G7Tdb74R6dQpcBy1zOiaa3xjs1moX7++miRw/RC8Rtsh&#10;l6CBlJzAPBo9erTkzJnT2laiqYKFCsmc225DzWlrCUoSCK+nhBBCSPxRdyCEEEJiCYKenTp10uYA&#10;Ss5Fkm+++cY6VglJLJLFQDIGgllHYx5hveMRyMuqIZJl1HLlmWeQ4nBpjIGHHgo6xgDGM/nss89k&#10;8ODBeowjW7AqVCGj6eGHH5aNGzeGPNB+VvYXvovf2fzm+/btkyNHjqQeB/7CNDb9+OOPqcJ0WA+s&#10;E4TSh8ZwgtCOcLyhLWDfYX0hZDohoGjMpkjAgFf2BWMN2tpQrly55IsvvnCmcoEMw5tvFilXLtAI&#10;yoxgHu3Y4cw8LTBUce2wrR8M51DbdrJAAyn5wDkeWYShjnWE0nZoU3379tUPgM2YMUPmzZsnc+fO&#10;1f+/9NJL0r9/f12a2vZ9mworzVSSjh1FvvvOWTMSDF5PCSGEkPijei6EEEJiDYKlV155pQ7oBBtf&#10;JDNMnDhR3nvvPec/kqgkg4FkSta5TQIE8hDgx7rHg7gbSAAZV2GOMQAD5NChQ3r8syFDhuiSPAhm&#10;4+nqHDlypAatUlJStPAZVL58eenTp4+sXLlSbzOyd8Ihs/sL05nv4XfH6/79+1MzjBDIxfwg9/Hh&#10;L3wvs8L3zTKM4WSynGA8uU0ntB0I620ynEw5PWTIGblxB7wy036Jd5kyZUqaYLBbn376qTOVQp3j&#10;5PXXRapXDzSBMqMiRUSefFJUI3EWEAjGcylXrpyaPHDdUD6XpIUGUvIxcuRIa/vwV8mSJVVze1J2&#10;7dol/1cdG+dxXQ4CrgsoX7ls2TJd+jVPnjzWebpVROlLJalXT9SFx5kTsUEDiRBCCIk/qtdCCCEk&#10;HqxZs0abSGPHjo1IwBxP1N922236qUiS2GRnAwmBdpQac5sDWEcE8ONi2LjwhIEUAWCCwFBavny5&#10;zJ8/X5599lkZM2aMvP766zJz5kxdZgvBUmQjZCXjJtz9hWPy1KlTqb+5eYWRaAK3xozBesGkgdGI&#10;4ByOGYyPhOMY80AJO3wP2wpheyCsz9GjR/X6mMCwyVDC3+HKHKP+MvM3xhPaGgJbWC9kgSCbavfu&#10;3bJ3797UfW1K6mE/QLEuq0ciw/r167UBawsKD3nwQflfZPls2SLSrl2gCZRVTZ/urIWdN998M2hm&#10;xUPIZiRpoIGUXEybNk3y5s1rbR9GyMa99dZb5W/qPJ8KHhBAGcoQ2blrl/Tt0UMKuB7gsKmy0k4l&#10;GTrU+SaxQQOJEEIIiT+qx0IIISReoFxU8+bNZerUqc47mQOByXfffVePwYCAMUlssquBhHVChpF/&#10;MB5GALJo4k12MZBiRTj7C9PidzbHoxHMoKwYKcZwgjGD8yCWc/HiRb0uGBcJZg5MHQjtCMEntAuT&#10;6WQMJwjrlpHZ5F53f7mnQyYIjDoIf+NzLAPLNKX1sC7YfrQJmGNYX6w3zDJsA7bFlNaDsJ+wrSS+&#10;4DjCtdYWEO5Sq5b8+/77fdlC6v+Q1KaNyPDhPsMpXz77NEYVK/rGUgpCr1691GSB61W0aFFZuHCh&#10;MxUx0EBKHvDQVrDyjkY1atTQWUSpqONCZs4UGTtWZOBApB+K7NzpfJgB330nH5YsqcvV2ZZl1E7p&#10;WO3aYRlUyQYNJEIIIST+qDsRQggh8QJPp3fr1k2qVasmw4YN03r00UfD0tChQ+Xuu++W6tWr63FQ&#10;aCAlPtnRQEJgDuvjDrhD8SxZ5w/WkQZS6IS6v/A+grPmWMQrvgfDJNaGCJaH4w2COYNtgFkDwbhB&#10;JifMHByX7kwnmD7YBmM0pSds45YtW3TAEsLf5ni3TQ+5jStMh+VgH2GZxvBCST0Ez7BOaM8wx7C+&#10;2I9Yd2yLyXKi0RQ9YORhPBR3EDi/0sNKB/LkEcmRI9D4salsWZGXXoIj5Zux+l1Dylpq1kzk6699&#10;JS5dbNiwQSpVqqQmSRughq644gp9DJO00EBKDtCHatu2rbVtGKGvheMglXnzROrUCWzPqi3JmDEi&#10;e/Y4Ewbhgw/09B8rtVayLdPowTJl4HA5XyT+0EAihBBC4o/qBRFCCIk1yLZAOZmrrrpKGz8wCxD4&#10;yYwqV66shXlUrFiRBlI2ILsZSAjSGaPBBNERIMf7Xgp000AKj4z2FwLtMDvMb25eYcjA5EgE3IaT&#10;yXJyG0+mtB6EbUVwC+0O42asW7dOG0hbt27V224T9ke4cmdIYR7Y95AxnCAznpQZy8mYTlhPd4YT&#10;tgfbaERCY/6CBanBX5Sh+kTpf5XUG6GpWzeRHTtwonbm6IDsh+LF7d8xSknxTdOwoci118I50l8d&#10;NWqU+jgwOA2xfJ0dGkjJAUo729qFEfpZMOJTQT+6cGF7+zO6+25RX3K+4AeOoyFDUqf9VqmSkm3Z&#10;UKVixWT3okXOl4k/NJAIIYSQ+KN6NYQQQmIJgnc9evSQKlWqyOWXX67HQYqUaCBlD7KLgYR1CDbm&#10;DYLwXoMGUnikt7/w+9pK1sHIyO5j/8CIMQEvjIWEzA88NICxnLCP0BaR4WQMJ3zuHssJ+xSCyYr9&#10;atpNeqX1MpL7N3AL84eM6WSynPzL6sFwwm9qMpwgtG9TVi/ZzKf/Ub9NR3XNHXbZZXJSSUJRzpwi&#10;jRqJTJwYvFwVAs8oaWf7fjBVrix7Bg2SClWrqn8Dg9M51XKXLl3qLIC4oYGU/cE5rJFqd7a2ATVp&#10;0kSf+1JBXwntVH2WoWbNcr7kAvPq3z9g2rlKxZRs6wDd98ADzgyIPzSQCCGEkPijejSEEEJiyYQJ&#10;E3TJOhgExvhBFhKyiGAAZUbMQMpeZAcDCYG4aIx5E01oIIVHsP2FgJ15H785XhGcxefJYjSEG/Ay&#10;JgzaLfYrZAwnlKkzhhPOBRCMHrRvmE/+hpMph5ee4eRuk27ZpjXC55g/lmUynNDGsT4mw8ldUg/r&#10;D+MM22KMJ2M6JTq/zJ0r/1LXcbksbZA4qDC20SOP4MBw5pAOq1eL5M9vn49FvyndrGQLSkNVq1bV&#10;510SCA2k7M9zzz1nbRdQyZIlZeXKlc6UDm+/7cvyU59nqLvuQkkB54uKgwdFrrrKPq3Ss0opSrZ1&#10;wThly5cvd2ZE3NBAIoQQQuKP6s0QQgiJFbj5ufHGG7WBZMwjBHeaN28uL7/8srzzzjsyffp0ee+9&#10;90IWpn/hhRekVq1aHAMpm5DoBhKCcgjGmWVDCDojsOxlAyGYIULsuPcXzAuYBzjO3L87/sZxmGyB&#10;2WgHvGDCoI3DlMG+hZAlZEwnZA9hjCS38QSzx2Q5maB5ejK/ob9s0xoZ4wrTGbPJ33CC+YX1gamB&#10;4wXrimMH621K6xmzyXPs3Sty550iBQsGBIeD6pprRL78Eml5zkwyQP2G0qOHfV4WTVayBaSNpmDg&#10;f2KFBlL2BudA9I1t7QJ65plnnCld9OljbWdW1asnYsYWQ99b9dms0zn6SekaJdu6QHjAjARCA4kQ&#10;QgiJP6o3QwghJFYsW7ZMGwMQBrWup24+P/roIx1Uy+pT2d99950eE2keBv4lCU2iGkg4hhGsNkFm&#10;84osCQSEvQ6ChzSQQse9vw4dOqTLtWG/4Xc3BgIMDE8aAVHGSwEvk92E9ol2CJmxnJAhBNMG5i6M&#10;HJwncL4xGU4wfvA7Gpnf1l9mW8ORyZAy88D8YUTimEIwH8K5A3KX1sM6Yn3dGU7YJrOdETGp1T6R&#10;w4cRgcbJ1Pf/m2+KVK0aEBQOpn8pfdCqlZxQbSMs0BewlMCyaYZSYSVbMBpq06ZNpq4fyQINpOzN&#10;pk2bpFy5cta2gf73gQMHnCldhNj2tBo3FnWiFHnnHZEiRezT+OlLpZxKwdYpTTk9oqGBRAghhMQf&#10;1ZMhhBASKxYvXqxNAZSsq1Gjhs44ihQIBj766KMye/Zs5x2SqCSigZQdxryhgRQeZn/t2bNH1q1b&#10;p19NMBbvJ/P+yy4BL2PIGNMJvzkMJ5SowzkFWURo4zB4EPg0QjAex4ApqwfhfID9kV5pvYzkPre4&#10;hfljWVguznvY5zhvIgMBxhiORawz1h/bYYTzJPSH2kacpf7EbzVmjEiDBiI5coiULStyxRUilSqF&#10;XNbqP0qzlaoqFSxWTAYOGaLXI2RgYmB5zvxsQtm6iUpFlWyBaKNPP/3UmSmxQQMpezN8+HBru4Ae&#10;fPBBZyo/wilh17atqBmJ5M5t/9wI459hbLPrrpPf69aVjmXKqLcD1ylv3ryyfft2Z0WIgQYSIYQQ&#10;En9Uj4YQQkisQAaSKVuHUnYReVLaxcSJE3VJO5LYJJKBhGM4u4x5QwMpPJABsnv3blm9erWsXbs2&#10;1UCCkZjsgdhkDXi5DSccA8gQQjuCTIaTKamH/YJjxWQ6GcMJwnnElMMz+9EmYyD5yzatEY5RYzgh&#10;u+mfKKun1unnpUvlzzp1AoO/IepPpY1Ktyj5B4ZvueUW+eGHH0I7H2K8ojx5rMuAjigNUwqWxWCE&#10;B0oSxbyPFzSQsjfoP9naRokSJeTrr792pvJjxw6R4sWtbS/TuuMOkXPnnAWIvPPuu+rtwPWC0I8n&#10;aaGBRAghhMQf1aMhhBASKxAo69Wrlx6rqHv37s67kQPB3IMYxJckNIliIGEZKClllmECt1guAseJ&#10;Bg2k0EHGGX5vZB7BQFqzZo02kJBpgeMi2WHAK2NgpuBYgUx2kymph2whd1k9M5YT9iXOLxDaakZm&#10;kTkvBZOeDqbVtm1ysXnzwMBvKEpJkQv58snL6u/SSragMFSmTBkZN26cztZKlyAG0v8qfaDUSMk2&#10;f7fatm2rs8NI+tBAyr4gkwfZ/rb2Ubt27eDXKRwDL78c0P4yJZS1Q+lLjGvmYufOnVK0aFE1SeC6&#10;de3alddQP3g9JYQQQuKP6tkQQgiJJRi0t2zZsvomkRAbiWAgmZJ17mAsAnGRHvMGgWUE9jDGzrff&#10;fivvvvuuvPbaa/L888/L/PnzZfny5XrsHaxPVp+2p4EUGtgv+E0wfsT69etl1apV+jXDwHgSwYBX&#10;5IHhhDaO8wuELCe0ewimEzLizp07p00nmCfY7ybDCe0abRpyn7O0jh6V0xhM/zK/4G+IutCrlxxc&#10;ulS6XXut+jcwIOxWzpw55aqrrpKxY8dq4xVtCWYZtkGP44QNVec8adpUZzT9V+n/KsGcukqpgJJt&#10;vm5VqVJFZ1eRjKGBlH1BViwe1rK1kYceesiZKgi49j/wQMal6dJT+fIiCxY4M0wLzk+dOnVSkwWu&#10;G8ZHRb+HXILXU0IIIST+qN4NIYSQWIKSPK1bt5aWLVtGPFsIwfuwxlognsTLBhKCuAh4ugOxWAYC&#10;tJEwXBAEhhGBwa9fffVV/aRwSkqK5MmTRwdf8bcJtOTIkUO/h8+wr3r37i1Tp07VTx4jeyFcaCCl&#10;D44pBL7M7w4DCRlIGzdulMOHD+vjgvhgwMtbGPPJmE7IdDKG07/V+fXXDh0CA8AZ6NcKFeTks8/K&#10;3w4dkqPqnPX9ypXSrFkz9VFgUNimggUL6vNb37595amnnpIJEybI22+/LXPmzJGJ3brJw2qaa5Ty&#10;ur6TkS6//HI91iIJDRpI2Zd58+al6S8Y4b1p06Y5U6UDsqiXLMlwPDKrMIaaOh8EA+efQYMGqUnT&#10;rhtUSS0P5yhyCV5PCSGEkPijejiEEEJiDQa2rlixoowePdp5JzJMmTJFPvzwQ+c/kqh41UDCPGFS&#10;GgPBCE/5R6JkHbKMHnjgAWncuLE18BOq8ufPLz179pTPPvssLCOJBlJwsG/wO5vjCYIBjlI8MMWR&#10;8cD9dQkGvBIIBGtr1gwMAgdT8eLyp7p2n/3hBzmhzi8wvHGuRYk9ZOP16dMnS+evzApm1Jdffukz&#10;xdT5HplY+BvGLoRzNNoxshtgpOF8nuxjJNFAyr7Mnj3b2k7w4AnMpZBp29Z+HggmTK/6EemBdocx&#10;ymzrlzdvXj4I5gevp4QQQkj8Ub0cQggh8QBPQDZo0EA2bNjgvJN1YDzMnDnT+Y8kKl40kBBYw/yM&#10;eWAUiZJ1CG6+8MILUrNmTWtAJbMqXLiw9OvXT7744ouQBq+ngWQH+wHBVXMsQfgfAXPsL/zP/ZUW&#10;BrwSiN9/F2nZMjAQHEwobeU6n5iyejBl8DcMmqefflpnR9rOS9EQxlRESTyYWea4g7ELmTYLkxft&#10;9dixY/pcDkMY0+P6gsxCt+mEtmxMJ2wPti+Uc2iiQQMp+zJ9+nRrW0G7RDnckFD9G9UZs58HbOrW&#10;TeT4cefL6YNzhG39cufOLVu2bHGmIoDXU0IIIST+qJ4OIYSQePHWW2/pTInMGAT+IDiEsRU++eQT&#10;5x2SqHjNQEKQzRgrmBdeTcZJVoOKyBKqX79+VJ/Yh5GE8nbIlkkPGkhpQTAcJpH5zc3r8ePH9fGF&#10;MjvGWOL+SgsDXgkEzmGDBwcGg4PplVecLwYHxguygWvVqqW+Yj8vRUJFihSRkSNHyt69e3W7NG00&#10;XMFowiu+D6E9Qzgfoo1DMJ6wDGM8GdMJhhPKAWIcKpxD9VhOap+65VVoIGVfghlIuXLl0mP2hQT6&#10;TeEYSMOHpzGXg4E2MWLECPWVwPVDSV5kY5NL8HpKCCGExB/V0yGEEBIrEGjZt2+f7N+/X48fguDM&#10;PffcI7fddlvq++EI39m9e7esWbNGbrrpJilbtqzMnz/fWRpJVLxiIGEeZswbMx+8IoCY1Rr9CDa+&#10;9NJLUrRoUWsQJdKCQdW0aVNZmc64BDSQLoHf179kHQRDyZS94v4KDgNeCQYCyuXKBQaE/VW3Lp7W&#10;cL6UMcjQRCAb53OU1rSdmzIjXOsxhsqOHTt0hhD6FlgW2ifMHRg9EEwfGCNop5Axhkx7NsZRZuQ+&#10;L7iF+eMBAywX64DrENoAriXIcEJZUZwrTHaTkbusXqyMJxpI2Rf0hVGuzr/t4D2UkQ6Z7t3t5wKb&#10;ihUTue8+UQe682U76P/ccccd6itp1w3Kly8fj0M/eD0lhBBC4o/q6RBCCIkVCxYs0IGfypUrS5Uq&#10;VbSuuOIKLfN/ZlS1alU9D4yrRAMp8fGCgYQAhs1AQBDQGAiZBfMNFjwJRYUKFdKyfZaRkBEwY8YM&#10;a3CShogPlK4y+wG/OV4RXMX+cO837q/gMOCVYOCcNnGiSN68gUFhI3XOUScP5wvhAXPntddek7Zt&#10;20qpUqXU7Oznp/QEs71169Z67BSUqwsFtFcYM2irMGzQttFOYTjBzMH5HNcXCOdlXDNgOhnDCUYQ&#10;zgGmHF56hpP7OuEv2/QQPsO5AzKl9WCAwQjDumG/YTwYmE5Yd2Q6YVsgYzrhepTZaxINpOzLV199&#10;pbOPbW0J5eNCQvWj5IYb7OeDYCpYUFQHR1SjcmYSCI67vn37qskD161YsWI8Dv3g9ZQQQgiJP6qX&#10;QwghJFbs2bNHOnbsqI2BK6+8MuKigZQ9iKeBhIAjghsIppnvQggmIoiX1afCEbjENtkCJzZhPAAE&#10;XVGmadasWXrw62XLlmnNnTtXJk2aJHfffbfUqVPH+v1gevbZZ501ugSCNslsiOCYwXGCbTe/O/YF&#10;jiNbQCvZ91d6MOCVgOD4/egjkfr1A4PCzZuLrF2L2nTOxJkDZsj3338vzz33nHTr1k1ft1GGzv/8&#10;hCyJggUL6gdOOnToIKNGjdLjtsBcyeo5OBgwYXAOgDGDtg3DCZkSMG5w7ofhBJlMJ7fphOuFOV+k&#10;J3Nesck2PWSMK0yD84wxt0x2E/YJhPXBupmyeibTyZhOyKr0N5qwbcYkwzxt5zmSmCDbuEyZMgFt&#10;C+rRo4czVQao/oYULhx4PshIKSkiAwaIaijOjNKCY7dhw4Zq0sB1a9SokW6D5BK8nhJCCCHxR/Vw&#10;CCGExBLUPYfRY0wfGAUQMoguv/xybRqEI3wP36eBlH2Ip4GEAKcJ5plXBDvwpHdWQUBvwIAB1qCJ&#10;v5ApNHXqVD0WgLtsmg0E/bCeCLA++OCDIZWKwlO+ixYtcubgI5kNEfy+CAbjNzfCPkBAFseSjWTe&#10;XxnBgFcCc+yYyJIlIq+/LjJ5ssgPP4g6mTofRgaYQDBjYF4cPHhQD5oPU/yjjz7S56Vdu3bpMrdH&#10;jhyJSNZnpMH6Qzg3QDh/IOgNkwbGE0wbYzrhHII2AJPHmE04X0Du842/TPvJjMw8sAzsY2M6mXGc&#10;sB5YJ0yDsfFQChBlgXGdxHkNwnaZ7TQiiQMe2Ao2Bhn6yzgG0kUdr9K+faA5FI5Q/k5dV/3BMWdb&#10;Lwjmltfae7zh9ZQQQgiJP6pnQwghJJYsXbpUP3lYvXp1bRBUq1ZNatSoIa1atdLZSZ06dQpZ1157&#10;rbRs2VLPC6XsaCBlD+JhIJkxb0zgzSgj8yZUEHx78sknrQETt2rXri2vvPJKpsdYwnIQMOzdu7fk&#10;zZvXugwjBJF+QHDYIVkNEQR8TQYBhO3Hfsho+2kgBYcBL0Ls4ByNawpMJ5zncR6B4YRsIDzA4M5u&#10;gtkD08c9lhPO724DCm0svdJ6wYTvwmRYu3atLgm4fv16beaZ+eIVy8NycS3F+qAtYx2R4YTzHdYb&#10;2wC5x3GCsI00neILxhe1XftRDvKLL75wpgqC6oepiYOrfHlRnW9ftpHtcyPVx5dDh5yZ+njmmWfU&#10;R4HrBb0O45qkgddTQgghJP6oXg0hhJBY0717dz0OUpcuXeTVV1/Vg2zjiUQETUzt/1CEJ3u3bt0q&#10;b731lgwePFhKliypx1kiiU2sDSQE7owRYAJyCJohQBapABhKz9lKNbkFAxUZR5EApZcQiKlUqZJ1&#10;WVBKSoo2YRGkBMlmiOAYQTDUBEyNECjFvsgIGkjBYcCLkMiAaxBkSuvh3I5zDTKcYOTg2mZMJ7Q1&#10;k+lkxnKC4QShLZpyeKYk3u7du2XNmjWyatUqWbdunc768j8fumXatE3GcMKyIawL1stdVg/rjest&#10;tgHbAuMJphNEwynyvPvuu0EfJHn88cedqSxs2yZSoUKgGeTW3XeL7Nsn0q6d/XO3Lr/cN8baiy/K&#10;qQ8/lMaNG6u3A9cJYzbBxCRp4fWUEEIIiT+qR0MIISTWwDDCmC1z5sxx3sk6CJq0b99ePv74Y+cd&#10;kqjEykDCNHjfHTDD9PgeslIiBZaRnpEDofQcgnyRBsFBZPnZlmk0evRoPW0yGSL47XHOMMeHUXol&#10;6/yhgRQcBrwIiT0wYGDE4BzmNpzMWE4wcVBWD8Y5znU4b6F84IYNG2Tz5s1y+PDhVLMpmNznS3/Z&#10;pjcyWVKYDsvAudNkN0E4HxvTCddMCOuK8yqEazK2h+PjhA5KE1aoUMF63cf7MA0DQMb1nXcGmkBu&#10;FSsmsnixb3p1zMhNN9mns+hFJdv6QChfh2OUpIXXU0IIIST+qJ4MIYSQWINgAMrYvffee847keHl&#10;l1+WGTNmOP+RRCUWBhKefA53zJvMgid9bcESo0ceeUQHxqIFShOlZ2BhPyPQhMBcMhgiCKYicGmO&#10;DQgBTWxvOE/A00AKDgNehHgfZDGhjcI4wnkQ5zBkAxnjCaYTTBwIxg7asimth3MfznuQOY/6y5wD&#10;wpG7HB/mYZbhNp3cZhOu2TDEUE7PmEzYBpO5ZZSM4PcNNg4SdM899+i+UCq4hsE8ypEjwPhJo0aN&#10;nC84qONEdWTs07p0TOn/U7KtC/Tss886MyRueD0lhBBC4o/qzRBCCIk1eEL26aeflmnTpjnvRIbP&#10;P/9cvvrqK+c/EgyYKRj7YOHChTJr1ixZuXKlDtQgAOMFomkgIZCU2TFvMgNKBGFsLluwBGrRooUO&#10;yEWbFStWpDsmUv/+/fU+M8ZKdjRE8NsjEIptM8cFXnGcpAmihQgNpOAw4EWI98E5y5wPce4P50EG&#10;nE9xzTCGE66r6EPAtMD1FsYO2j7MJjOWE5aBcyYEQwjLdl+Hw5X5rr8wX8gYTjjHY11gOOEa4D+G&#10;Ex6egLA9UHYqp4exjnLkyGG97hcsWFBmz57tmxB9pBEjMjaPoOee833HjToOZOxYkVy5rN/5r9IT&#10;SilKtnVBnw8PspBAeD0lhBBC4o/q0RBCCIkHuDnHTXokwZOrCEoQOwicfPrpp3LrrbfqjJSyZctK&#10;+fLl9dhRdevWleHDh+tSNgigxJNoGEh4QhnHG4Ja/sEmGDiRLFnnBtlFtmAJVLt2bdm7d68zZfSB&#10;aWtbD6h06dLafDWBiuxmiCA4iOCh+3fHNuLYQgA0M9BACg4DXoR4n6wYSOFiDCcsA4J5g+Wbsnq4&#10;NuN8DCHDCNdlXMON6WQMJ3eGkr/c53d/2aY3wnwxfxhdWCaWj+uFGWsT64d1RUZWsDGcvGo4wczD&#10;WIe26z5UtFgx2TJqlEjDhiIpKQHGj1XNm4vqNDlLcIG+47hx1u+8qpRDybYOEPpKxA6vp4QQQkj8&#10;UT0aQggh2YVJkyaxhF0QEBy57777pHr16joj5qGHHtJm0qJFi+SDDz7QRk2ZMmWkefPm8tZbbznf&#10;ig/RMJAwD3MT7g4qITgULcNs3759eqwvW7AEeuGFF5wps8Du3SKvvSZyxx2+0jPPPy+ycCGidc4E&#10;l0BwrFWrVtZ1gZ544gkdKDMBtexiiCBQiaffzcDxEAKSeFI+K0E/GkjBYcCLEO8TSwMpHPCwB4Rr&#10;M0waPOAB08aYTrhum5J6uM7j2ob1Rz/HnHeCyX3995dtesg9fhOE5bizmyCsC9YJgmmDh1ZwjcH6&#10;GsMJDzLEw2yaP39+0CwkqKnSfiX1T2iqVk3UDnHmbgGZSK7pv1AqpWRbNlS5cmXdXyJ2eD0lhBBC&#10;4o/q1RBCCMkOILAwZMiQS+U4SCoIfnTr1k2qVKkiV1xxhS4diP3lBgGQBx98UJtLV155pUycONH5&#10;JPZE0kBCsAeBCZSScweJEABCYCeagZz0gjYw8rIUCEDWzJtvilStGlhypmhRkfHjkXLmTHwJmIN5&#10;8uRJXQ+3OnfuLAcPHtT7JjsYIvht8XS7CSqa3z5SgVIaSMFhwIsQ74NzlhcNpFDA+d2YTBCMGRg0&#10;MJzcZpPJcDKGEzKbcN7GdhuZvoG/zDksVKGv5c6QMvN3G04QHmhA/wSZTujfINMJphMMJ6w3fgds&#10;B7YP22mUWWBm9ezZ03rdN2qitE1J/ZOxSpZEXVxn7ha+/z512g+V0jOPoOc59lG68HpKCCGExB/V&#10;syGEEJLo4OZ72bJluiQbgvbkErjZROCgatWqWuPGjdOBCRsIfNxwww36adCaNWvK9OnTnU9iSyQN&#10;pO3bt8uaNWv0qwkIIYAUbB9EkjfeeMMaLIEmTJjgTBUGMI3OnRM5dkzk5ZcvBXOCaehQ54uXQGCt&#10;Xr166uPAdUIZuwULFuj9g6BXIhsi+P0RMMTv7Q4Ioj3gs0hAAyk4DHgR4n0S2UDKCsaQMcYTttsY&#10;Tmb8JmM4mfGb/Mdwwn4z1xXsP7dxFI7c1yd/YRmQMZ1gOGGdTFk9d4YT+jQmwwnbBbmNp0OHDkmT&#10;Jk2s136jIkqzlc4rqTeCq0IFUZ0qPV8ru3bJ/6jp7lPKpWRbllGvPHnkv2r7SHB4PSWEEELij+oB&#10;EUIIiRe4EVq8eLHMmTNHmxXIjJkyZUpYQpC+a9euOrumgrqppYF0CQQSRo4cKZdffrlUq1ZNOnTo&#10;kOGYO8hQQQYSpm/RooUeEynWRMJAQsmbXbt2yerVq7WBhMGZEYiB2YineqMNltOpUydrwCRv3rz6&#10;87BQ6y6PPy7So4eoH0ikYMHAoI6/ypcX+fZbZwaXGDNmjPo4cL2g5557TgeqTIZWIoLfHuahCc7h&#10;Fb89nkTPylPc/tBACg4DXoR4n2Q1kMIF1w30G9CnglGDawz2HQwcXFdgOsFwQl8FgtGDaxDMJ2M4&#10;mcxek6WUnuHkbyQZ2aY1wueYP5aFZeNBEKyLu6TezJkzpVixYtZrv1EBpT5K3yqdU1JvBqp+fdQZ&#10;dPZOWv6llvnepElSS/VzbPN3q7HSP2vVwiCFzreJDV5PCSGEkPijekCEEEJiDW7GZ82aJX369NHm&#10;Rvny5XXptMwK84Dpgb9pIF3i66+/lrp16+qydTCEkH2UETAP2rZtq/cpTLk77rhDP+kaS7JqIGGQ&#10;awRrYH4ZA2nPnj064BNJAyE9UAouWKCmadOmOhAVMjt3ilx9dWAQJxRZfvNt27ZJrly51MeB69a3&#10;b1+97ghCJZohgt8WwTxj6piAG4J4eEI70tBACk6yBbwQMF6yZIkeV+61116Txx57TAYOHChDhw6V&#10;J598Ur+H8fm++uorHXwmxAvQQIoOprSeyW6C3GX10KeCoYMHSWDwGMPJZDmZ3yQ9uY0lt2zTQvgM&#10;/SKci9IbD8mokFJ/pfeU9iipN31KSfGVz3UBIw1lgp999tl0x1l060ql9Si3q86JJH1oIBFCCCHx&#10;R/WCCCGExBoM1g+DAAYFXmH+REI0kC6BQPpdd92l9zHG22nUqJEu8xcK9913X6oph9dFixY5n8SG&#10;rBhICMog+HL48GHZuHGjNpDWr1+vn8aNJch4sgVNoGeeecaZKgRQ2qVp00vBm3DVvXvAWEgIYDds&#10;2FB9HLhuHTt2lJ07d+ogViIZIgjWIRDnDqThCW8EW8Iy68KABlJwsnvAC2Ylfu8vvvhC7r77bm3S&#10;wzAuVKiQ5MyZM6Bd4b18+fJJ8eLFpXbt2rqs6Ny5c3XgmJB4QQMpvuA8ArkNJwil6IzphAdiYNDA&#10;dEImkclwwoMRJqvJyH39c8uci/E3voO+of85KpjyKlVT6qzUW+mxUqVk+NCh+oGkQYMGSZcuXaRG&#10;jRq6AkCw8RX9VUbpq9y5RUaMQIfE2RskGDSQCCGEkPhzmfNKCCEkRqBEGowBBNyM8YP/Me5OpUqV&#10;Mi2YJDSQLrFq1Sq9X83+hTEQqhGD7DDz2+B36tGjhw5oxIrMGEhYP3OTjSDJkSNH5IcffpCtW7dq&#10;IwHGUixBNoItcAJ9+eWXzlQhMHKk74lf9b1MCZlLfgEHBKiuueYa9XHguiFjDfsNT0IniiECQwzB&#10;NPPb4xVBMgTbolmukAZScLJzwAvnFmQXlSxZUjXNFGs7ClUlSpTQ84LhHctzLCGABlJiYwwoYzqZ&#10;LCdTVs+d4YRrOoRr5fF//lPeeOUVKZE/v/W8lK6yeM5rVrq0rGvaVM7Omydn1PF3Vq0rjkMYZTj+&#10;sB0QtgmmGq7hZjuTFRpIhBBCSPy5zHklhBASA3Az269fP50VA3MCpk/VqlXl+uuvl4cffliX/Rk+&#10;fLiMGDEiZD3++OPy0EMPSZ06dTgGkgNuuLE/TRYRjJj+/fs7n2bM/v37pVatWtrEgWrWrKlNhVgR&#10;roEEA8G/bBmEUmzmPQRTYsnrr79uDZ5AyIrKkB07RDUGkSJFAk2hcDR0KBwjZ6Y+cHwMGDBAfRy4&#10;bjByUfIvEQwkBJTwZLb7yWv83giQIYgWbWggBSc7BryQxYhzE64ztraTFZUpU0ZGjRolBw4ccJZG&#10;SPShgZRc4JqpM51UH+CPc+dkQa9eehwi2zkpGsI4nBu+/lr+ceKE/M/Ro6nXCLdwHccxiT4IyvrB&#10;/IIJhvuH06dP64eBcN2H4QTBNMNxi7GpTAZXNB8ciQc0kAghhJD4c5nzSgghJAZ88803unwPjCOY&#10;Gy1bttQZScgQyerThbNnz6aB5ADDpUmTJtqEMUbd008/7XyaMbgRR4kz9/dDGT8pUoRqICFIgGAC&#10;gvhuAwGBXgTGEHwwAYlYG0gYC8AWQIFQIs6KWk/1Q4n07ClyxRWBZlBmNHeuM/NLoK09+OCD6uPA&#10;dUOJre+//16bMF42RBAEQ0DJ/O5GCDbFKpODBlJwslvA65NPPpHmzZtnOeMoI2F8NF7DSKyggZTk&#10;bN0qR1Rf40l17inmdy6KpJBpifHgME4Ssp/MtcH/+u2WmcZfuF+AzHTINsZ1GMcv+i3GdEK/EcaT&#10;23TC8Y6HS9yGUyKYTTSQCCGEkPhzmfNKCCEkBixevFibAjAkYExMmjTJ+STr4KZwyJAhMmfOHOed&#10;5AUl0rB/3Xr33XedTzMGN9V9+vRJLTOI36x79+4xKyESioEEAwE30u6AA4RgAQIC+DyeBtK0adOs&#10;gRQo1UDC/jx5UtSPI9KggUjVqiIYF0BNExF16yZy/rxvWS7wOz7wwANqksB1K1++vM6Q8nIGEgI/&#10;CBaZ39b9G8fqGAU0kIKTnQJeyAzC2Ea29hINFS1aVGbOnOksnZDoQQOJyObN8mf//rIqJUU65Mwp&#10;OSJoksM4wnhL+/btSzVvYObg4Q9cF/CwD447HINGpi9nk7mmhCoYTeZvfB/zN4aTMZ3cmU7GdEJf&#10;AmUAsb7IcEe7QJ8S/Qu3YkV2up4SQgghicplzishhJAYgHFhYEpUq1ZNOnfuHPEyUzAepk+f7vyX&#10;vCBbyJh0MGJQgm7FihXOpxkDAwYGgzGQkC3WunVrHQSIBRkZSMHGvHGPcxRvAwnjSNkCKtCS2bNF&#10;Fi0S6dpVpFChQOMnq0pJEUHJwr//3VmbtGDfYFwr27rVr1/fs2MgIWBjSta5f3sEguKxrjSQgpMd&#10;Al4479x7772SK1cua1uxCRlKRYoU0Zl8ZcuW1ePzIYiaP3/+sLOXbr311jTnNEIiDQ0kovn1V5G9&#10;e+XfS5fK4qlTpW/fvrqfDjM73PMWzn8NGjSQO++8M6Q+ozFj0O/Ew0s4BnFvgPJ0OP+h7wZTB+dj&#10;9OnQN4FwvBojCMcwZPoEJkvJXINCFb4fTGYZxniC+YVrG8yws2fPasPJmGR4yMU9jhOE7cus6UQD&#10;iRBCCIk/lzmvhBBCYsCuXbukXbt2OqjWFcHzCIPSWxs2bHD+S15uueUWbb4YAwnjGW3ZssX5NDSe&#10;f/751DGUYEY1atRIli1b5nwaXYIZSLgBx426CRQY4UYeppKbeBtIyAKzBVegDytUEMmRI9D4iYTa&#10;txdBZp/aV8FAYAMlCm3r1qxZM32sIEDiJUMEgRgEkdy/uwmmIFgTD2ggBSfRA174LZGFaWsjNtWt&#10;W1ePM/fiiy/K559/rh+WwLVo79698tVXX8kHH3wgTzzxhNx44436vGqbh0233347jysSNXBs4dyF&#10;dkoDibjBQzoLFy6UgQMHSseOHXXJ6Ro1auhS0TCJSpYsqftpGH8Un9188826TN2CBQuimp3jNptw&#10;7ccxi+MYD5fAxDGGkzGdkFmEviC2x5hOeODIHPcZmU3uPoe/bNMbGbMJy4ZwHcQ6IUseMoaTGcvJ&#10;ZDq5jSezH919H/8HqgghhBASGy5zXgkhhMSIRx99VA8YfsMNN+gbJBJZYLB06tQpjYGE4Ga4N53v&#10;vPNOmnkgcPDee+85n0YXfwMJN8/AfRNtbt7xnu04ireBtH7TJmtAGBqmpP6Iju6/Hw6RsxZ2EKjA&#10;k8W2dYOxu2fPHk8ZSFhf/JYI8rh/fwRh4nkOoYEUnEQ3kEaMGGFtH27hyXw8aY/z4uHDh0MKvmOa&#10;bdu2ycSJE/V3Q3m6H+tCSDSggURCAZlAyPrBQ2Dr1q2Tr7/+Wr777jvZsWOHzjLCZ/4P8XgFmE3o&#10;J7gNp4sXL+pMIRz/MHJMWT30J/0NJ9M+0pO7X+KWbVojY1qZaU1pPexLLN9kOGGdDhw4INu3b9fl&#10;j/EdrLfbcML2RdO0I4QQQojQQCKEkFiDJxpRUg0Dkm/evNl5NzLgRgpKZg4dOiRt2rRJzR6CEVOv&#10;Xr2wszRmzJihS5hgHlCVKlV0VlIs8DeQcFONm2lzs41X3NTDLAt20xw3A+n330WOHZMjI0dKOUsw&#10;GLpS6Tcl9U909MknzsrYQfAnZ86catLAdRs8eLAObGCfx9sQwW+L4I4xaUygBf/jid14B0wQvDHr&#10;RgMpLYlsIL322muSI0cOa/swQlm6t99+Wwf3EKAMFxy7OGZwritVqpR1GUZYF6wTIZGGBhIhl8B5&#10;2RhOxnTCPYUxndDvQJtB3xOmEx7MwvUNfU30BdCWjEx/xV/muhiq0B/btGmTHpsS2rp1q56/MZzQ&#10;biEYT+gnwwDDdQmGGPq9WGesuzGbsI1uEUIIISQ0LnNeCSGExJBhw4bpoNno0aOddyLD1KlT9dgz&#10;yQyeCG3VqlXq+EUwYpo0aRK2gYRB3N0GUsWKFcP6vXDjjRtr3GDjRhs3r7gxD+WG9dVXX9XrDRMM&#10;GTG4YcbNsrn5xs1yRtsTUwPp3Dk9foC8/75IrVp6DKJzl10mf/ELBBvlUvpGSf0THQ0ejEiIs3KB&#10;YHwr23pB2Pf43RCgiKchgt8PQRDz+xkhQIJjywvQQApOohpIKDcHc8jWNoyuueYanUUUKXDsoASU&#10;bVlGKBn12WefOd8gJDLQQCIkMhhDxhhPyBBClhNK66H/iYxpk+GE7CYzjhOEfoQpq2f6OmiTJksJ&#10;D9sZAwl/m2trMLn7TG5h/hCWheViPXB9hrCOMMawvjgvYP3NQ3nYHmyX6cPTeCKEEJKMXOa8EkII&#10;iSG4Cbntttt0CZ9IZiEhQ+bDDz90/ktOVqxYoQ0jt4HUokWLsA0kGHH+BtJTTz3lfJoxuCHu1auX&#10;9OjRQ9fQx3dfeuklmTx5snz00Ue6Tj7GCUIZFBhEKM2BG1s8Nfncc8+lMZAQrDUGEm50cSObEVE3&#10;kLA/164VmTJF5OabRfLnDzBy3lGyBYOhIUrqj+ioXr2gZewQNEBml22d8D7GuUJQAb9FvAwRU7LO&#10;HQjB+sS7ZJ0/NJCCk4gGEoJ9KK1qaxtG/fr101lxkQaBwi5dukjevHmty4Wwbhz/gkQSGkiExAe3&#10;2YR2hywhtEdcX2DkGMMJ53yMpYcspI0bN+q+MvodxnRC/wjXD2M2BZPpS/nLNq0RPsf5AecG9Mnw&#10;AA/WB+uF9cPDYTCczDhOuIZiWyBjPGUmQ5cQQgjxIpc5r4QQQmIMbjxuvfVWad++fUQCjHia76qr&#10;rpJPMijfld1BiUAYc9WrV081kFq3bq1v5sJhzpw5AQbSk08+6XyaMQcPHtSGBOZRtWpVXQKvUqVK&#10;ej7ly5fXr1g3jM909dVXS9u2beWmm26Svn376if8sUx3BhJuYHFjHerNaFQMJDx1icyDSZNEraxI&#10;uXKB5o1Lm5SqKtmCwdWUNiupfyKv+vWDGkgPP/ywmsS+Tt27d9dBCQQM4mGIIKDiX7IOr/gfgQmv&#10;PfVKAyk4iWggoWynrV0YwTxC0CxaYD/17t3bumyoQIEC8u677zpTE5J1aCAR4n1wbYBBhLH28IAP&#10;2iketDFl9WDiwHRCP9eYTjB70AfGvRH6KRmZRRCmsck2LWSMKzMdziVYFoT1xPKRceU2nUymE/p0&#10;NJcIIYQkEpc5r4QQQuIAgsV9+vTRgWtknuAmAzcboQo3SLg5wtN5yHYpU6aMzJ8/35l7cvLFF1+k&#10;MZDwiifXwy37ZSthF46BhN+kcuXK2iRCNhRkDCW8mr+NwYRXmEyQGb/JGEh44jJcAyyiBpK6GZY3&#10;3hDp31+kdGmRnDkDTRuL/q3UUckWDIYeUlJ/ZCxkN/3lL/bPbEJGlOXGHJlcOB5s64LMhzfUNsLY&#10;xT6LtSGC3wsBBhOIgLAeaOPhZs/FChpIwUk0AwnBroYNG1rbBoQsTvzW0QbLSK+cHcz1sPYnTFcI&#10;538G64gfNJAI8T7u6ynuk9LDlJiDOWMynCD0oY3phHZvTCeYOpg/7qlwP4XzgZG7P+Yvsz6hyp0h&#10;he9jWTzfEEIISSQuc14JIYTEGJRemDJlijRq1EgbBXXq1Mm0ateurQ0KmBzJbiChLBwCoVk1kN5/&#10;//0AAymcEna4QZw2bZoeU2fMmDEyfPhw6d+/vy7TdP3110vnzp11MBTZR82aNZP69evrbCT8jsZA&#10;gsmEEniZCUBn2UA6eVLku+9Exo3zmUaX+Zk0IeotpTxKtmBwQaV5Suqf4IJ5tGCByJo1Innz2qfx&#10;10cfORtxCTztibKRtvWAatasqfeT2WexNEQQ1EAA3/xWZvn4zbz8hCoNpOC4A16Zab+xBuaprV1A&#10;hQsXli1btjhTRh+0gfyq3dvWBcJ1MyRUW5bnnxe5+26Rtm19Bvj48ahj6UxAkh0aSIR4n1hdT93m&#10;E+4Z8PAO+o7IcjIZTnjYDw/7mAf4IJw7IPSHcD6BTF/OZCmZ9Tfv4XvhPhhGCCGExJPLnFdCCCEx&#10;5Ouvv5bmzZvrzBNkqMAswGtWZEyOZDeQUCMdpfzcYyDBpAn3Ru2dd97RBg7mAaH83NixY51PM4+5&#10;IUXg6siRI7Jr1y5Zs2aNzpxC+UEER2+++Wa93lj+X/7ylwyfuLQRYCCpG2CNumlVb4q6I/b97wZj&#10;m3z+ucjLL4u0aRNozISrYsXkXO/e0qROHfWvPRhcU+l7JfVPoGAY/fWvzsopXnxRJCXFPq0RMpV+&#10;/tn5wiUw/pRt+Ubjx4/XQYNYGiIIVOApWBNsMAEHBCISwYyhgRScRDKQECiDmW1rF9Do0aOdKWMD&#10;2sX9999vXRcI65rhAwHffy/SoYP9HIFz21dfOROSZIYGEiHex6vXU2M4mQwnnD9MST1UmEBGO8wm&#10;U1YP645+OR4Ywv/opxNCCCGJgrqLIoQQEkvWr1+vs03c2S3G6MiKMA8aSCIHDhyQNm3apGbxYN/A&#10;UAq3DBiMHGMgYR6Y31/dZkYUmTx5sl5mlg0kZLXAlDh2TM5h7JDbbhNp2VKkcWORrl195szRoyKr&#10;V4s89phIp04iRYoEBlzDUe7cIu3aibz+ui8TSM33c7UPc6jPbMFgqJnSKiX1zyXlyOFbJ3dA76ef&#10;RIYOFcmXL+20UK5cInfe6cs6cIEbe5iByKKwLRtCFiCeLMUxEitDBOuFoILbPIJQRiVRgpg0kIKT&#10;SAYSsosKFixobRsVKlTQ47nFmkOHDull29YJbfnwkSPOlBZUO5JKlQLPEW4VLy6ydKnzBZKs0EAi&#10;xPsk0vU0PWA2ucvq4X9CCCEkUVB3UIQQQmLJo48+qrNZjHEEYwJCGTpbebpQVKtWLT0PGkjwD/4p&#10;7du3T2MgwSAIx0DCTd0TTzyROg+UwcPvM2fOHGeK6AKjKhIG0vETJ+Tve/bIuSFD5I+CBQODqDB7&#10;qlXLUok6LWQF1a3rK3e3dq0vA2jvXpHrr9fGzn/VNNcr2YLBRlcorVRS//jUpw9quzlb4wLvrVwp&#10;MmaMSOfOIs2biwwe7Ms48Ms8wg06ygfmVttpW6bRvHnz9PSxMkSwXu7sMPMKEyuRAgo0kIKTSAEv&#10;ZFba2gWE9hM2OIbxZPWpUyKnT4sg+zMTx/Xop5+2rlOK0jRkgx46JLJkicjUqb6syUGDfFlHVaqk&#10;PT8FE6bNxLmVZB9oIBHifbKLgUQIIYQkMuruiRBCSKzYsGGDHu/GlFfDK7JlHnroIdm+fbuuiY26&#10;2shCCFUIRG/dulWXPStTpkzSG0jgpptuSpM9hLGFUFIiVFDKDCWU3L9TkyZN5DuMCRQDImIgqW04&#10;rm60//3wwxmXfcuMkCFUrpyog9dX9s5t0J05I2qHpZl+k9L/UbIFhI3KK32sdA7GUCilPTDN779b&#10;g9OHDx+WO++807oct8aNG5dq2kTbEMFycBxi/DOTcYRlYZmJaL7QQApOIgW8OnbsaG0b0IcffuhM&#10;FSJnz8KREmnQQCRnTlEXJVEnMpFRo3zjqvmDtnfxogjGaMPnyIg8cEBk92755sUXpXiQzKiOOKfl&#10;yeNbhvo/UypUSGTZMmdFSDKS7AYSrkkXVftD2S2aZ8Sr0EAihBBC4o+6eyKEEBIrlixZos0ImAMo&#10;YdetWzcdRI4EqKndqlUrPY5OsvPYY4+lmj/Y18ge2rNnj/NpxiB759Zbb02dBzKR2rVrpwNMsSAS&#10;BhJGCDm9cKH8XqpUYOA0K4JphMHon35a1E71Lcyfe+6xfnexUnElW0DYKJdSu44d5bPPP9dmarjA&#10;VJ00aZLOxrPN362uXbvqAZEN0TREYEpiWcY4MuYRgiHhllf0CjSQgpMoAS8ce8hgtbWPevXq6ZKg&#10;IYPzAbJ6ghnWbduKLF6MQQBF3nsPdUJFRo4UueMOkRtu8H23Zk2RwoX19H9XQnlL27pVVzqppP7J&#10;mmbPdlaeJCPJZiDhgSOMt/jWW2/pcQFHjRqlH7RAf2fw4MH6gYpp06bJp59+qseT/MWWBUxIjKGB&#10;RAghhMQfdedECCEkVhgDCYZEixYtZPPmzc4nkeHFF1+UmTNnOv8lLwh+1KhRI9VAqlmzpixfvtz5&#10;NGMQVL366qv1dzEPGDm9e/d2Po0+kTCQflP6+Y03AgOmmVGBAqJ2gMisWb4SdShJFQxkBdWubZ+P&#10;0kSl3Eq2oLBbuXLlks6dO+uxqDBuWHpcuHBBFixYIPfdd582UTMqWQfhmECWkptoGSI4nmBsuc0j&#10;6PTp09qsTFRoIAUnUQJeO3bsCDrWEILKIYMMIpSsVN9LV/nzhzzO2u9KPZRs61ZN6W9K6p+sCec0&#10;krQkg4G0bt06XX73tttu0/2aPHnyqEPf3q7cqly5stxwww36gRz0n3C9IiQe0EAihBBC4o+6cyKE&#10;EBIrVq1aJQ0bNpQqVapI9+7dnXcjx9SpU2UWA2L6KVs8PW8MILy+/vrrzqcZc+bMGT22lPk+xkB6&#10;9dVXnU+jTyQMpD9++UV+xZggl/kFTEMVxke6+mqR998X2bdP5Nw5Z84ZsGOHSIUK9nkq/ao0Tgnj&#10;mNiCVv6CGYTSjI0bN5brrrtOG3kjRozQT0v37dtXmjdvrs3CIkWKWL9vE9ofykn6Ew1DBPMw8zTG&#10;Ef5HyaBEGu/IBg2k4CRKwAtZBuXKlbO2E7SxkJk0ydres6pBSrZ1q6C0TUn9k3khm3LNGmcDSDKS&#10;nQ2k/fv3S48ePaREiRJSuHBhdcjb21IowvUV5ZZXrFiR8NctknjQQCKEEELij7p7IoQQEkswtg4C&#10;4tEwkH777TetZAdZHSjLgkwvU4IO+z1UVq9erTNUYOJAMJMQjIkVERkDSR0HvzzwQGDQNJgwplHp&#10;0iJXXeUbkH77dtRdc+YWBn//u0i1avZluDRNqaSSLVgVLeVQ23jNNddo08NGJA0RlKz797//rQ0j&#10;zM+YRyjL9zvGbcoG0EAKTqIEvBYtWiRFixYNaCvIAJw8ebIzVRBwrVHbp8vQqWua+mLENUHJZjYX&#10;U1qkhGkyrW7dfOMvkaQlOxpIeIBmwoQJ1nadVRUrVkz3rZDVxPJ2JFbQQCKEEELij7p7IoQQEktm&#10;zJihjYHrr78+octXeR2UCzQGktnfoQY83n33Xf09CCUHBwwYENPfKlJjIP08cWJg0DSYWrYU2bQJ&#10;9eB8M8gs2E/169uX4adVSk3y55eUnDnVv/aAVaSUL18+efTRR9MNPkTKEMF8TMDDGEeYX6KXrPOH&#10;BlJwEiXghetRftUG/dtL3rx55Z133nGm8gOlHz/6SGTYMJHy5a1tO1KaqpRHyX/98it9oIRptIoW&#10;FXXC95XPbN5c1Ik7zXwChLHhvv/e2SCSrGQ3A2nx4sU6+9q/vURaMJKefPJJOXv2rLNkQqJHolxP&#10;CSGEkOyMuoMihBASSxCg6N+/v9SuXVs+//xz593IgMyZTTABiDZdevbsKdWqVdMmUNOmTWXlypXO&#10;p+kzaNAgbT6ZDCSUbYklkTKQ/t/GjfK/6YxHlCpkH82f7/tiJHjhBfty/FWrlvz944/lwUcekQIF&#10;C6q37MGqrAqld7788ks9FlF6RMIQwXhMZh4m+wj/4/3sVvqHBlJwEiXghbHDbOUfka33yiuvOFMp&#10;cA6aO1fkvvtCNogjofFKtgykIrlzywKU6PzwQ5FPPhH55huRrVtF9u4V+cc/fGO1oQSnmjZA9eqJ&#10;fP21s2EkmckuBhIeTHj77belZMmS6hAPbC/REMZSuvnmm/X+IySa0EAihBBC4o+6iyKEEBJrjh07&#10;psdCuv322yNaBuS1116T9zFmDdEgOIrxiyAYSePHj3c+CQ6CIShzBgOpatWqMmTIEPn555+dT2ND&#10;RErY/fe/cvzUKTn1zDPyZ548gUFUtwYMgBvgfDMCHDiQcWYCBtJH4FeBNvDNN9/oQb6R+WALVmVG&#10;MGmRYRFqwCErhgjMIVOyzgjzQcm6jIyrRIUGUnASJeC1bNkyKV68uLX9jEJpOlyfpk8XdUISKVDA&#10;3pazqoIFffNX10Tp0UPkoYdEkD358ccyvHt3NUngupUtW1Y2rF/vbEUQ1HVWkEXVt69ImzYi/fr5&#10;/ofBRIgiJgYSHhxAuUcoCg8RoGzxQ6rNFAzjIYyUlBQ9viCut8hArFSpkjaEoJxhZgRfddVVsm3b&#10;NmdtCIk8NJAIIYSQ+KPu2gghhMQDBJgbN24sb731lvNO1sC4Kk888YTMmjXLeYcg6+OBBx6QKlWq&#10;aDMIA0oj4J0eU6ZM0aXrYDg1b95cNm/e7HwSOyJmIP30k/x99245OWGC/Fdtv1xmCdzee6/IuXPO&#10;tyIA5tWrV+Cy3EK5qdmznS9cAkbSwoUL5e6779a/AZ6mDieYheBXhQoVpEOHDtpIhaETDpk1RND2&#10;Tpw4ob9njCO8YvkYCym7QgMpOIkS8Prx1Velqmo3tvZ0h2p7kjevSEqKvR1HSrgGHjrkK6G5c6fP&#10;+HEC7XcMHKgmCVw3tPOtoQat0QYx7lg2ywAkWSeqBhLG1/rqK5FHHhFp0sRnkKLs47JlEbvm4trT&#10;t29faxvxFwwjZGNfd911Oltp+/btcubMGf2AA0woXK+wH5Ct++CDD+ppYdQiG9E2P7caNWokW5EB&#10;SEgUoIFECCGExB9110YIISRe7Nu3T9/8L1261Hkn83z66adSuXJlmTdvnvMOAdjH1157rTaEkIk0&#10;HU/TB+HAgQN6WhhOMDBmzpzpfBJbImUg/fP4cfkbDI1jx+Tfu3aJjBrlexp/4ECRJ54QdeA5U2cR&#10;GAe7d4v88IPIrbcGBojdKlRIJIQsOQSzUDrwkUce0WVy8Ls0adJE75OKFStqQxAZRjBh8dngwYN1&#10;Bt4utZ0IqmWGcA0RZB2dP39ejmM/q+8Y8wiByHPnzunPszM0kIKTEAGvr7+Wf5YoIZerdmkLCrdW&#10;+klJ/RNd4Zyg2rT+G9mSKJH3wgty+uBB6XDddertwHVDcBvZfYRkhagZSKdO+TJ7cTyr4zWN8uUT&#10;ueMOX1nILIIykzCGbG3ELZTwxfXxn//8p/PN9MG1C2P2bdy4UV9by5QpY52vWygVi/1ISKShgUQI&#10;IYTEH9WLJYQQEit27Nihs4Seeuopreeff15uvPFGXQIE/48cOTJsYSDjoUOH6pJ45cuXl/mRHMsm&#10;m4CxoVq0aKFNB2QVoWyTP/v375c+ffroaWAeTZ06VT+VGw8iZiD985/6hltnw0RjsOsTJ0RGjBDp&#10;2FGPZyRly4rkzh0YMDNCRsNLL/kyAsIET0pjW7Zs2SLr16/XY33t3btXfvzxx4gN5B2OIYLMIphc&#10;JvhozKPsXLLOHxpIwfF8wAtlOZ1MwZZKtoBwOaU1Suqf2CtvXvlBnaurlCun/g1ct3oYx4iQLBIV&#10;AwkPDjzwgP24dkv129SF2vlS+MydO1dKlCihZhXYPoxqqevye++9p7cvK6xZs0Z69+5tXYZbd955&#10;p1xE5hUhEYQGEiGEEBJ/VO+VEEJIrEB5rnLlyunyO8iiwCvG2sHT1Pg/M0LtesjMgwaSHZgOKN2C&#10;fdWgQQMZNWqUznCBufTSSy9pEw8ZXHiKFr9TPLNHomIghVnOLUNQZgrjiuTIERgYswnTIQPKwyXd&#10;QjVEkOGEIAb2qzGO8IrfKTuXrPOHBlJwPB/wwjhlGIdMtc3HlWzBYGi+kvojfFWrJjJokEiuXPbP&#10;Q9D7SrZ1gjDmCyFZJSoG0vLlvtKP6jhNVyghu2iR86XwwAMvGY15dPXVV+vpIsWpU6d0v6lAgQLW&#10;5RmNHTvW+QYhkYEGEiGEEBJ/VO+VEEJIrEAWxa233qqNCmS5RFo0kNIHhsozzzwjbdu21U+wGyF7&#10;q127dvozlCOLN543kPCE8fXXBwbE0hPMI48TiiGCcZoQaHSbR/gOStYlGzSQguP5gNe6daltc4NS&#10;LiVbMLin0jkl9U/oKl4cKQsiKKdq+zwE/UsJJfRs64Rx0ZYjSE9IFomKgYRxjtRxGpJKlBC58UaR&#10;118X2btX1MqIhJD5jGxpW9sw6t69uxw9etSZOnL8/PPPOqOpuGrjtuVCyITfibHMCIkQNJAIIYSQ&#10;+KN6roQQQmIJsl0wHg8MApg+eEX2EEqnmWyicITxevB9GkihA5MI407NmTNHZs+eLV999ZWnxtPw&#10;vIH08cehZx5B996bEAPYp2eIICMNJhGCcmaf4hXHUrKUrPOHBlJwPB/wUuc90z7/n1JpJVswOIfS&#10;XCU9TlGDBiIFCqRt2/5CVsWMGb5lPPusfZoQNEvJtj4QzovJ2uZIZMmUgYTzHB40+eUX5w0/WrWy&#10;HtMZCtdU1ZfT5e9gvq5eLapjEnDtRClkW7swuuaaa6JiHrnBeEq5cuVKs9w8jvD3gDvvjFsJYJL9&#10;oIFECCGExB/VWyWEEBJLMGYLbvBRug6qW7euzogZPny4vimHJk+eHLIeffRRadmypTalaCBlDzxv&#10;IPXpExj8CqZ27UROnnS+6G2CGSLuknVmf0In1XZhPycrNJCC4/mA144dqSXs/lS6V8kdDHarXp48&#10;cvaNN0Q6d06/NBfGOHvxRd/8ETweMsQ+XQb6t1JlJdu6QBg7kJBIELKBBBMHYyfedpvIddeJtGgh&#10;0ru3yPvvi1y44EzkcPXV1uM6LKWkiJQr55vXI4+IfPSRyJEj8ptaj9YdO6pJ7G2jRo0asm/fPmdF&#10;ogfGHbz7/vulsFrmEKUPlJYovaf0iFLT8uVl8VdfOVMTkjVoIBFCCCHxR/VQCSGExBoMNIwydk88&#10;8YQO8iNwkdmBhy9cuKCzID7//HMpU6YMDaRsgOcNpIYNAwNewXTzzSIJUt7N3xA5f/68fg/ty+xH&#10;84pSPvEcJ8sL0EAKjucDXvitEAB32ulupYpKtqD0ZTlzysBatXwGkfrfKtsYZy+8YJ82Az2mZF0P&#10;JTwkcQDjNxESAUIykHCeRzadY7imUb58Iu3bizoROhMrVP8uYLqsCpl9VarIv1U7fC1vXrlWvZdT&#10;CRmCpm1gTKRPY9j/O7ZypWxTfc5f1bLd6wpDepvSrMGD5Yy6hhKSVWggEUIIIfFH9fQIIYTEmk2b&#10;NulxdxYuXOi8k3VgQN177726LBtJbDxvIOEJbFfAKF0NHhy81I/HMIYI9hd07NixVIPEmEd4L7Nm&#10;b3aDBlJwEiLgtX27yJVXprbVkUpus8atvEqTldQ/do0c6czUxYoVvjFebNMH0dNKKUq2dYBGjx7t&#10;zJyQrBOSgfTcc9ZjNY3athV1cRB1sRZZsCDjUo+ZFMwZvMK02a/0kRIygKoo3d61q5yP1cMahw5p&#10;Q8t//dz6o3Rp+RPnAEKyCA0kQgghJP6oHh4hhJBYg/Eb2rRpI+PHj3feiQwwHqZPn+78RxIVzxtI&#10;COJaAkZWYXDwBAHBQwQRDx06JNu2bZPdu3fr4KIxlFCyDuXsiA8aSMFJmIDXl1+KNG+u2+oepdpK&#10;NuMGKqU0U8kEsVN1zz32Mc6QfdCrV9ppgwjzRBksLMO2bAhj/aFdEhIpMjSQ9u4VqVTJeswGCNOh&#10;LaHEa6lS9mmipDNKJxs3FnnoIZGZM/GUksiZM85GRBic5zFOk986WNWli6jOh/NFQjIHDSRCCCEk&#10;/qieHSGEkHiwbt062bhxo/NfZNi/f78cOXLE+Y8kKp43kDB+StWqgcEif6lt0NMmCAgewjxCu1yz&#10;Zo3s2bNHBxehM2fOJH3JOn9oIAUnoQJeyCaYOFFnEU2+9lrJlS+far52E6eMErKEUk0klKhM79yy&#10;ebOok1jgucElzGucEuZtW6bR2LFjnZkSEhkyNJBCyT7yoipXFunZU+TJJ0U+/dSXHeUPxu/76SeR&#10;5ct9Yyzt3Okzh2ygDzJ3rsi994p06iSSK5d9uf7Kk0ckBmMykewNDSRCCCEk/qieHSGEkMyCbAQE&#10;6hORP/74Q2dCEe/heQMJzJ4dGCxyC2OivPyyM3FigMDE+vXrZdWqVbJ27VqdgYSSdb8kSAm+WEMD&#10;KTgJGfD68085+Y9/yM09e6ombDdxjPop/U+rVvbAtD/IhLjrLpGSJX2B59y5fSW++vSRfz/3nDxW&#10;tGi6ZeugPmpatkMSaTI0kAYNsl/fEkmFC4tUry7Sr5/IO++IbNiAE5TI3Xf7sqZQZhJjLJUvL4Is&#10;JnyOvuHq1SKPPirSrJnIFVdkvizfJ584OzMEkOGr+ivy1lsiixeL6sQ4H4QA+jhbt+LpLNR09s2L&#10;ZAtoIBFCCCHxR/XqCCGEZJYpU6ZoJSKff/65PIena4nnSAgDCXz4oUi1ar7AUkqKL1iUP78vO2nW&#10;LGci74N9hfJ0GJwfmYGrV6/WGUg//vgjS9alAw2k4CRywOvYG29IS9WWbUaOW1UqVZKXJ0zQ55eA&#10;wLsNTLN3r/yp2tjJo0flpRdekJKlS1vn7VazZs1Cmz8hYZKhgTRgQFozJNGF6zRMXGQG2T6HYCTh&#10;Op7z/2fvP8ClKNb1fVgyCKKYiIp/9RMQEUEUURRzBNMx55xzzjnrMeewVQyYc86CAoIgoCJpB496&#10;tvuoP7Nudev71V3Thc1MzVozK01Yz31dz7XC9HSsqq5+n36rWsU/L1buXloQzz9v1qfPn30JfmJu&#10;7buvuZtxslCEzz4zO/rozEsrmNPsd/v2meEEX389WUhUMjKQhBBCiNLjemdCCCHqyoQJE2yjjTay&#10;SYw3X0FMnjzZhg8fbtMZskSUHRVjIJF9x/BXDzxgdsEFmblQ/vIXswoaRvHHH3/0WUaco9mzZ3sD&#10;CfOI7KPvvvsuWUrEkIGUn4oNeJF1sPTS9v5CC1lPp5ihk1a7du1s1VVXtcMOO8yeeOIJX28+++yz&#10;BcoCv1NOJk+ZYrfcfrudcPLJNnzddaPry9ZKK63k77NCNAa1Gkhk7GBGuLJYSv3kNNXpf51y5iAr&#10;Y7Hf/7niCrPHHstkIpFV9OKLZi+88KfIGOJlpkUXja7DixdVWPbzz81dqIwYfu+NN8yGDIl/B/Xt&#10;a/bss8nFFJWKDCQhhBCi9LielRBCiPpw5pln2qhRo+ybb75J/lPeMMfLlltuaVfwUC/KkooxkCoY&#10;5jP69ttv5wcP+UkGEmbwhx9+aB9//LEMkVqQgZSfigx4MV9R//7zg6+vOq3kFDN2YmrVqpX169fP&#10;1l57bdtss81s991399p8881t6NCh1rt3b2vdunX0uzENHDjQDykpRGNRq4HEyxCpOlEqYRxt4bSm&#10;0zFOY5ymO33vFFu+XOQNpPT/yGzCKOrc+U+R8UT2UHq5mJZe2myddczWWisjhtAk2zlkLOUTw/S5&#10;6ysqFxlIQgghROlxvSohhBD1gSD0+uuv7+doYKL9cgYjAUOC4B6ZF6I8kYHUuDAsHeeU8xLOD0FE&#10;zBCGrQt/yxCpGRlI+am4gNfHH2fmP8kKvs5yImgdM3gaU0OGDLEpzGciRCNSq4EEZNXWZnBgMo0c&#10;aTZsmLmbdyZriWHiGFKN7xZikNSgOU6LO4X60dGpu9MQp9FO6WWliJjLSVQsMpCEEEKI0uN6VEII&#10;IerLO++849+83nHHHW3u3LnJf8uLd9991xtH7Ge57qPIIAOp8WAifgKFnJNgIBFAxPyVIVIcOl/5&#10;qZiAF5Plu3pgq6+eG3RNRPbDyW3bWtuOHd2fCxo9DS2GxNtll13igXwhGpiCDKQ//sgM0UomC4aQ&#10;K6fz5cqr7bwzNxaz33/n7QSzX39lxeZWbDZtmtkTT2TmCzz9dLPDDzfbZx+zjTfOmE4Msebu8z4L&#10;hwybTp0yc/hkZdXMdlrUKVZnznZyv0g1acSIzHUUFYkMJCGEEKL0uB6VEEKIhmDMmDG2wgor+DmR&#10;HnroIfudYEIZ8MUXX/h969u3r/Xv39+eZ6JiUdbIQGp4wpB1DE0Xzgk/mf/ohx9+8MvIECkOna/8&#10;lHXAy9UDP7fL2WebHXSQWb9+uQHXtDp3tv+78Ua75oYbbM0117Q2bdq4f8eD2XUVQ9ttuummdtdd&#10;dyk7VjQZBRlIAYxWd2/2htFWW5kdeqjZ7bczkV6yQJFgNnHvcW2oHz5y3LjMPEFXX2122WVmxxxj&#10;tttuZjvuaH9ff31brlOnaN3Z36mS5kUqiZZf3tzNPjnxotKQgSSEEEKUHtejEkII0RAQsL/55pt9&#10;4H+55Zbzk4o/99xzyadND8N0Pf3007bHHnvYMsssY3369LH7778/+VSUMzKQGhbqAkGHYBqFn/zv&#10;V94WT5AhUhw6X/kp24DXzJlmO+yQG2DNJ+Yrufvu5MvMYf+5XX/99bbOOuu4j3OD2XXR8OHD/TpZ&#10;txBNSVEGUoBMluSlg6bi0zlzbMDAgdH6s9GSS9p/zjvPXKfTbK+9MkPprbmm2aqrmi2xRO1zBDUH&#10;rbJKciZFJVK291MhhBCiGeF6VEIIIRoKgva33367e1Zdxbp27Wqrrbaabbfddt5YIhOIYDWZEI0B&#10;GU+s/6uvvrLLLrvMRo4caQMGDLDu3bv77KNyyooSNSMDqeH46aef7LPPPpt/HsJPhqzLrg8yRIpD&#10;5ys/ZRnwmj49Os9RXjFvy003JV9ekH/+85/+hYSddtrJOuXJjIipRYsWXh06dLBhw4bZo48+quE1&#10;Rcmok4FUAr788kvbZJNNonVqraFD/UsSPqPJ3e/czY0Kau7GZ8ZwxdT7l14ye+wxs7vuMttyy3h9&#10;T4u6z/B8zOOUFkP4tW6dEUPthfmdnH533yMTKlvR9Te1jjoqOZOiEpGBJIQQQpQe16MSQgjR0Dz1&#10;1FO27rrrWo8ePax3797eDMBUImB28cUX2/jx423WrFl+wn6G1EpnQRQCwW+CHvPmzbMPP/zQxo4d&#10;ayeddJIfXmjllVeenwW17LLL2tprr21vvvlm8k1RCchAqj8Ytd988010yDpMpRgyRIpD5ys/ZRfw&#10;4h5DhkIsuBoTWQsXXZR8OT/UM+rUfffdZ8ccc4x/YWLw4MH+pQXaMO5/3PuGDBliG2+8sb9P3Xrr&#10;rX6YOtooIUpJpRhI3Mu23XZbVzVzDSQyzIsa9tEdp6uc8XqPmIfpjDMyWVbuvLibZ0buPNl775m9&#10;9Za5TqzZyy+bPfyw/f7QQ3bh6qvbNu67+zkd4XSY0wlOl7RsaV8cfLDZWWeZnXnmn3NA7buv2X77&#10;mW2/vdmmm5p16RLfl7T69MlkV7m2xGdXDRqUmTsqtmxaiyyS2W9RschAEkIIIUqP61UJIYRoDDB3&#10;9nUPycyLhBFAMC2YAgTVMHgGDhzohwI655xz7MYbb7TbbrvN7r77brv33nv9290E5fh99OjRdscd&#10;d/hMpuuuu86vd+jQoX5OI9bD+pZffnlbccUV52+D/x/sHtzn8gaqqChkINUP3sbmnIVjD+YRQ2TV&#10;ZNbKECkOna/8lF3Ai+CvuxdFA6wxEfT95pvky8VDQJusCV6S+OWXX5L/ClFeVIqBBKeffrqrmrkG&#10;Ehl9f/nLX5KlCsQdr229tdnSS/85xB3DVa69trmOZ7JQYXDOlnDrie3b8iutZP/4+ONkyRq44Qaz&#10;pZbKbYeCRowwmzUrWTgFL0cxXF/sO4h1XnNNsrCoVGQgCSGEEKXH9ayEEEI0FmQKPfzww94kCplI&#10;K7kH6iD+xvThDdKePXt6kbWUT2EZzCGMKb6bvT62M8I9bDM0ENsXlYcMpLpD4Do9ZB0iQEhdqC3j&#10;QYZIceh85afsAl4zZuQGV/OJ4anGjk2+KET1UkkGEi8UtWrVylXRXKNm1KhRyVJFgEFMPWdYuzvu&#10;yAxzxzxkRQ6zPGXKFGvTpk10v3bffXf7oZD5osgKJqOJjCSMLPddP0QeBtcpp5j99a/Jglmwr7Nn&#10;m+28c24W08CBZs88Q2coWVhUKjKQhBBCiNLjeldCCCEaGwITTBLOnEiYPhgDZAxlG0p1Eethfaxr&#10;0KBBdsMNN/j5KUTlIgOpbhAMzB6yjrr3888/J0vUjAyR4tD5yk/ZBbxeeWXB4GpNInD79NPJF4Wo&#10;XirJQGIfGR4yZtTw4tD777+fLNm07LjjjtF9QmTNF8W332YyjV591eyDD0jlzwy/WRuYVNOmmT33&#10;nNm995pNnZqZB0pUBTKQhBBCiNLjnhKFEEI0FbyJec0119hWW23lh6BjjqJevXr5jKIw/FzMJEqL&#10;5VieTCS+z7xKjI3PvBIEQ5iTQlQ2MpCKg2PlHIWMo2Ae1TZkXTYyRIpD5ys/ZRfw+vBDs4UXzjWL&#10;YmKy/EKGnRKiwqkkAwn22GMPV0XjZs2hhx6aLNV0PPDAA9apU6fo/tA/feedd5Ilhag7MpCEEEKI&#10;0uOeEoUQQpQCHqzPP/98O+6442zLLbe0Pn36+Afu7OHqUPgfn2MsYCrwPb7/niYHrjpkIBUOAb/0&#10;kHX8JCDIpOO///57slRhyBApDp2v/JRdwIv6v/nmuWZRTOuvz0RiyReFqF4qzUBiTsyOHTu6appr&#10;2Cy66KL24osvJks2PvQpNtpoo+i+oJEjR/ohZYWoLzKQhBBCiNLjnhKFEEKUGiYa58H/ySef9G90&#10;3nnnnXbHHXfYbbfd5nX33Xfbgw8+aE888YQ9//zzPmAuqhcZSLVDph3Bv2BgBPPo008/LWzOhQgy&#10;RIpD5ys/ZRnweusts169cg2jtBZZhElNki8IUd1UmoFE3485LmOGDeIzMm+bgnPOOSe6D6hLly6+&#10;rypEQyADSQghhCg97klRCCGEEOWEDKSawTzinITAH8eHCCwUM2RdNjJEikPnKz9lGfAiOH7LLWZL&#10;LJFrHKHFFjMbPTpZWIjqp9IMJHj55ZdddY0bN4g+A/f/xoQXndq3bx/dPtp1112TJYWoPzKQhBBC&#10;iNLjnhaFEEIIUU7IQMoPBlE4riACgA1xfDJEikPnKz9lHfBy18x2391s5ZXNll/erF8/Jldhlv5k&#10;ASGaB5VoIEFNQ8eh0047zb744otk6Ybltddes3bt2kW3izCWpiiLUTQgMpCEEEKI0iMDSQghhCgz&#10;ZCDlQtbRd999N9+w4Jj4WZ8h67KRIVIcOl/5qYiAF1kKDIdaIUFzIRqaSjWQXn/9dVtqqaWiBk7Q&#10;xhtvbP/85z+Tb9Qf7rO33nqrLbbYYtHtBR1xxBH+fi1EQyEDSQghhCg9MpCEEEKIMkMG0oIQjGL/&#10;g2nET+YN4/jqM2RdNjJEikPnKz8KeAlR/lSqgcR97/LLL7dFFlkkauIErbvuuvb4448n36o7zL10&#10;wAEH2MILLxzdTtBWW21lX375ZfItIRoG3U+FEEKI0iMDSQghhCgzZCD9yS+//OKPg2NI6+uvv/bH&#10;2JDIECkOna/8KOAlRPlTqQYSkBF03HHHWatWraJmThAm09Zbb22vvvpq8s3C4MWNr776yk488UTr&#10;3bt3dN1pDRs2zJ9LIRoa3U+FEEKI0iMDSQghhCgzZCBlIEAWDAqOgawjgnw//fRTskTDIkOkOHS+&#10;8qOAlxDlTyUbSMD+77777lFDJ1sdOnSwESNG2DnnnGMffvihzZkzxw8ByzB39A+YM4n2/IMPPrBH&#10;H33URo0aZZ06dYquK1tdu3a1sWPHJnslRMOi+6kQQghRemQgCSGEEGVGczeQ2Hf2NwT22H9+cjyN&#10;GeCTIVIcOl/5UcBLiPKn0g0kKMZECmIousUXX9xWXXVVGzp0qG2xxRa24YYbWt++fa1NmzbR7+TT&#10;8ssvb3fddVeyN0I0PLqfCiGEEKVHBpIQQghRZjRnA4m5HT7//HOfbcR+B/OI/f/tt9+SpRoHGSLF&#10;ofOVHwW8hCh/qsFAAoZ0PfXUU61bt25Rk6extNFGG9mkSZOSvRCicdD9VAghhCg9MpCEEEKIMqO5&#10;Gkg//vijH1In7DM/P/744yYzJmSIFIfOV34U8BKi/KkWAylw9913+8yimNnT0GKIO+7TQjQ2up8K&#10;IYQQpUcGkhBCCFFmNDcDicm6v/nmG7+fQew3czM0ZUBPhkhxNMT54tqTWYZ5yITtlIPvvvvOr+vn&#10;n3/2GWmIZRDl+vfff/ffK2cU8BKi/Kk2Awk4jt12261RjKT27dvbeuutZ/fdd1+yNSEaH91PhRBC&#10;iNIjA0kIIYQoM5qTgYQ5wPGF/Qw/MRMwCpoSGUjFUd/zRRnlOpN1lg4QpUVZYN0ERVmOMs0Qh0z4&#10;zncZugnDCf3www/eiGK/UDCeKEdNXZYU8BKi/KlGAwlo78aNG2c77bSTdenSJWoGFSPmRVp33XXt&#10;pptusp9++inZihBNg+6nQgghROmRgSSEEEKUGc3FQIoNWYchgRlQCmQgFUd9zhffpXyG6z5z5kyb&#10;N2+e/zsmlomJubKCWI79YJ/QZ599Nt9wQtQjTCfqAplO7C8i0+mXX36ZbzY1BAp4CVH+VKuBFMBg&#10;f/311+3888+3bbbZpqispBYtWtigQYPs6KOPtieeeMJnBAtRCnQ/FUIIIUqPDCQhhBCizKh2A4nh&#10;xwhshcAd+4cBQMC/lAE8GUjFUdfzxXLhe8Ec+uijj+ZnGBHIZX2Iz/OJ79VVfD9sIxhOIcuJcpg2&#10;nag7iP0OGU5hOD3KclCadMCrLvVXCNH4VLuBFKB94lgnT57s+xfnnHOO7b///rbRRhvZ0KFDfX+D&#10;3w844AA78sgj7YorrrC3337bm0a0dUKUEhlIQgghROmRgSSEEEKUGdVsIDGsGIH5tAHA7xxjqQNV&#10;MpCKo9jzRZn88ssv51/78JMgJRlAAYKdZAJRHvg/pg3D05E1RDlmHQxhx/cwfBDBX8T+fPzxx/PN&#10;IdYfMpT4vVixjzGF9QfjibpGYIv9whwlm+r999+3Dz/80H+ensuJ84Caelg9IcSCNBcDKQbtLO1Q&#10;aGf5PdsIF6IckIEkhBBClB4ZSEIIIUSZUa0GEnMnEKQL+8RPAvDffvttskRpkYFUHMWcL5bF8AnX&#10;PggzqD5GCgFPRBAUg4btUM7YF4ZCxMxhG4h6RPCJehEynYLhhNi32sym9L5nK70cb/qPHTvWi9/5&#10;nG2wzTC0HvvCfjGsHuYY+8t+Y5ZxDBxLGFoPcZ4U4BWi4WjOBpIQlYIMJCGEEKL0yEASQgghyoxq&#10;M5AIerP9EKQPAXcyR5h/plwoxhARhZ8vjJG0cYj4Hv9vakOE7VE3EOZMMJwQxg1mJmYOpk460wnT&#10;h2MIZbgmcXzvvvuun8Qe8Xs47tjyKG1csRzb4RyxzWB4kblH8Ix9oj5hjgXjiX3nWEKWk4wmIWpH&#10;BpIQ5Y8MJCGEEKL0yEASQogmZvTo0XbLLbf4IF9dCcHDEDQkEBqkYZEqn2oykCjnIfMkLYIA5VZW&#10;CzVERIbazhfXF7MjGCfhJ2ZMfdq/piRtOLHPGDRp4ykMrYc4Vso19W7GjBl+DhEMpClTpvhjj4nz&#10;UazSGVKsg3OPguGEwnxSYS6nYDqxn1ynMJcTx8MxBgnRnJCBJET5IwNJCCGEKD0ykIQQook59dRT&#10;rUePHnbEEUf4N9yLhYDfUUcdZSNHjrQNN9zQ+vbtawMHDrS11lrLBg8ebM8++2yypKhUqsVAIsBO&#10;UC7sAz8J1mF+liMykIqjpvOFyZIuf0EYGc3B5A4BL+ZCwjAj0w7ThnNEXSTDKRhOfJ6ey4lzishC&#10;4ryGulPT0Hq1KX0N0mL9KJhOIcspe1g96jLXNGQ4IdqYMKyezCdRichAEqL8kYEkhBBClB4ZSEII&#10;0cScccYZ1qtXL1tmmWVsq622skmTJtUpoEoAj0naL7nkEm8eLb/88t6YeuSRR5IlRKVS6QYS5Znt&#10;hcAc2+dnCKSXKzKQiiPf+cJ0CP8P157gLJ83F6Oh2IBXMGGot5xXFAwnhtWjPoUh9WgPMHqo39Sp&#10;bMMpDIdXk+EUDKRsxZYN4nPWz7ZChhPZhexPyHBiX8OQeuw/9Z1jCcZTMJ2EKAdkIAlR/shAEkII&#10;IUqPDCQhhGhigoG00korWe/evb35c/PNN9crsMpQSf369ZOBVCVUsoFEoJj9JXidDkrzPz4rZ/IZ&#10;IiJO+nxhXgSjI5S5cO0ph80tMNvYAS9MGOo4pgznFpElFEwnsofI9AuZTtQ/zJ6Q5RSC5jUpXMNs&#10;xZYNCsYVywWzKdtwwvxifzDEKC/sK2WH/eYYOJZgNgnRmMhAEqL8kYEkhBBClB4ZSEII0cSkDSRE&#10;5hBmAUPa8dZ2XSCYeNhhh1nXrl1lIFUBlWogEbwmUBy2iYKxUAlZBwQPZSAVTvp8zZkzxw/XxnkL&#10;157fMTCaoxFQTgGvkN1EHcSYQZi5DElHhhCmDVlDGDm0E7Q3IcOJ+sx1DArXNlvhWItRyJAK62D9&#10;tBeUKYL5iAwrlB5aj32kTeF+mTacwnHW52UM0byQgSRE+SMDSQghhCg9MpCEEKKJwUDq2bOnzz5a&#10;ccUVvYnEz2WXXda23nprmzx5crJkcbz88su25JJLykCqAirNQCJgS/A5BIIR2yX4XM5D1mUjA6k4&#10;wvn64IMPfBYkP0Mwlv835/NXLQGvYMgE04lrjmmDeUObEobVw+ChvgcRjKcMhGH1UGgXahparzal&#10;25i0WD/bYru0e5xz2k2ysGibKIvsM/vPcQTRTiLMNRlPzQ8ZSEKUPzKQhBBCiNIjA0kIIZoYDKTl&#10;llvODj30UBswYIA3CUI2Er8PHTrURo8enSxdOARwZSBVB5VkIBGEZf+yg7v8j88qCRlIxUHGGfOw&#10;jR071t566635BhLDlDX3QGxzDXilDSfKAAYy9QiFDCdMJ9oHzgtlJWQ6BcMJ0YaE4fDCeYwp3eak&#10;FVs2iDIaDCeym9g+BhhGGPvGfpKRFUynkOVExlbI4JLhVB3IQBKi/JGBJIQQQpQeGUhCCNHEnH76&#10;6X7YOoIWjz/+uA0fPtwbSsFEWmGFFXx20tlnn+2DWoUyfvx4GUhVQqUYSNlD1vGTcs3wUpUYXJWB&#10;VDgE07nmGNcYSOPGjfMGEhkflL3mjgJetUMbETKAMJuD4RQynNLD6oW5nDiXtGuIulqbWcTnNSn2&#10;nbRxxTIYTWwLgyFtOLEv7FMYVi9tPHEMwXCqhOE7mysykIQof3Q/FUIIIUqPDCQhhGhiMJAwjHgQ&#10;AoJTDF3H/zCP0kPa7bDDDjZjxgy/XG3IQKoeyt1AIvCLURACb6yfgCtmEoHTSkUGUmFwXgi2zpo1&#10;y7c7b775pv9ZjOFd7Sjg1fDQ7mDGBNMJcwaTBtHuYGhjXmPkkEnEeQ8ZTtRr6jQK5lFM4ZoVqnSG&#10;FN8P20ibTrSL2ZlOtMe0odSlMLQexxEym4JE4yIDSYjyR/dTIYQQovTIQBJCiCYm20ACAkdnnXWW&#10;9e/ff342EgYCmUr879lnn631LWYZSNVDORtIZAoQBE0HW/mdfSSgW8nIQKoZyhSBea43wkAiA+md&#10;d96xuXPn+kC4yKCAV3kRzKdgOpHpFAwn2kZMHdow2kwMnyDaA4QhlDafuK61Da+XT2EdMbGNYDxh&#10;flF2EKYY+0qbxH5zDLTFiGMKppqMp+KQgSRE+aP7qRBCCFF6ZCAJIUQTEzOQgODPk08+aWuvvbYt&#10;s8wy84e0w0hg+Ysuusi/xZwPGUjVQ7kaSLzlT5AtrJOfBFZ5k74akIGUH84NAe1w7dHs2bNt+vTp&#10;PpBOOdD5+hMFvCqXYMJgOGHUUPYxbSjfDFGXbTphqNPWcn+mfUwbTlx/6kdNZlOoTzHFlg9i/Yht&#10;sn3qJ/sThtULphPGLsI041jSplNtL6ZUOzKQhCh/dD8VQgghSo8MJCGEaGLyGUgBhqzbbbfd/DKY&#10;CGkTaccdd7QPP/wwWXJBZCBVD+VmIBFk5PsERcP6UKUPWZeNDKRcCKQTNE8bh4i/CVRzvvhb52tB&#10;FPBqPtA+0t6G7CbakTCkHnUCEweTHVOHDD7qTTCdaEODgVGTQr2LKbY8CsZVWI72m/rKNoPhxH5w&#10;f2G/aOPZT4wn9juYThhOHF81ZjbJQBKi/NH9VAghhCg9MpCEEKKJqc1AAgJNF198sZ8TiWHsgonU&#10;u3dvW3PNNe2pp55KlvwTGUjVQzkZSARH2X54eA/iIb7a3l6XgZQLAeUQpA4/ybSgfBEsD8aSzteC&#10;KOAlYqSzm4LphEGTNp6oR5g41D3aXsoPbTn1LmQ2oWAMZSuUu2IUMqTCOsI2aA+p4wjjiX0IxlMw&#10;nUKWE/vOMXBM4TiDyhUZSEKUP7qfCiGEEKVHBpIQQjQxhRhIgWeeecaGDBnijaOQjYSh1KdPHzvv&#10;vPMWMAVkIFUP5WIgERAkaJgOTBJsq5Yh67KRgfQnBLQJFIdrH0T2RDAOdb7yo4CXaAwwY2jbMZ2C&#10;4USmE+07L56E7CaMHkT7jTFCPUXUUxTqc01D69WmdLuQFuvH6GK77AP3IeoAhhPGGBmNtBUhuyko&#10;PaxeUxlPMpCEKH90PxVCCCFKjwwkIYRoYooxkGDq1Km29957W69evRaYFwlTiaHumLweJkyYIAOp&#10;SigHA4lAXwis8X1+Egwk6FetyBDJQDZBOA/h2hNc5Xykg7o6X/lRwEuUA9RXjBnqKm03dZt6StYQ&#10;bTymE/cXhGHMPQPTKRhOGEG0AWE4vJoMJ5bLp9jyiM9oO1AYWg8DDCMMw4n944UFTCf2HbOMY0HB&#10;dMJwqms2rAwkIcof3U+FEEKI0iMDSQghmphgIBGIKRSCKFdccYU3jVZcccX5RhKm0vrrr++HtJs8&#10;ebIMpCqhlAYSATkCd9nBP/aBgF0109wNEYKwBGs59vS1pxzFAqvN/XzVhAJeotKg/qezmzCcyHDC&#10;uMHAwXAKphMGT9p0wnwJ7UVNCu1KTLHlUTCuWIZ2JphbIbsJwynM5cS+ca9jPzHJaJOC6URWZbbR&#10;xLEFk4x1xto5IURp0f1UCCGEKD0ykIQQook544wzvBE0adKk5D+FwZvEjz/+uA0bNsx/P5hImFGr&#10;rbaabbfddta9e3cZSFVAqQwkAoa8BR6+gwiuEYir6xvelURzNkQwDrOHrOMcEJClLMWQgZQfBbxE&#10;NROGmKNtQLQfGE+YNNxHMG2C6UQbQh3A5AlmE+0FSrc32Qr1py4K62Ab3MOC6cT9LT2sHstMnz7d&#10;pk2bZh999JHfV9o1xHGF4wwSQjQ9up8KIYQQpUcGkhBCNDEYSN26dbNDDz00+U9xEOTYddddbZll&#10;lrEVVljBm0hkJfF7z549ZSBVAU1tIBEYI/hPoC0sz0+CbdU8ZF02zdUQ4RoT1E1fe85DbcdfTeeL&#10;OkDAm3rCMZHxMHv27PnDapGZxfEWigJeQsShrvFCAqYThhP1CsOJbCDqWTq7KczjhGijqJvcp9IG&#10;FHWspqH18onvfvDBB/bWW2/Z2LFj/TyS1PmwXn6yPbZLG8D+UJfZx3R2E8eA0vM4IY5RppMQ9Uf3&#10;UyGEEKL0yEASQogmBgOJTKHVV1/dxowZ44OWxUKQ4rTTTrNVVlnFmwwhG0kGUnXQlAYSZYm3rsNy&#10;QWyz2oesy6a5GUiUkewh6xCB0kLMkko/X9QJAsj333+/nX322bbDDjvYFltsYX379rUePXpYly5d&#10;bNVVV7U111zTttpqK9t///3t+uuvt7fffrvWY1XAS4iGARMGhaH1GFaP+kffCSOHNoxhV7lnUddC&#10;phOmUzCcwssRYTi8MCTe+++/b+PGjbM333zT1+tZs2bltIdphTodUzCc2DZiXzDDwrB6wXTCKOMY&#10;OBaMJ+7BSIaTEHF0PxVCCCFKjwwkIYRoYk455RRbeuml/dBzmAR77723nXXWWXb77bf7oEKhEEx5&#10;7LHHbPjw4X5dMpCqh6YykAheYRaEZcIDOgG55hjIak4GEuWDchWufbj+BDz5rBAq9XyRUXDhhRfa&#10;Bhts4M2idu3a2UILLVSwunbtaiNHjrQLLrjAPvzww2StC6KAlxBND/ctjBjasLThFOZywsRhWD3u&#10;cRg7tFvvvvuuTZgwwc8jOXfu3PlmU0yhraxJse+hkCXFMmyDtjNkNyGMr2A6cb9G7CdGGW0rmaIc&#10;D8eVNqT4fzCimsNQs6L5ofupEEIIUXpkIAkhRBMzdepU/8b7HnvsYaNGjbJNNtnE1l13XW8kxYL8&#10;NUGwhEAEb80vv/zyMpCqhKYwkAhKhUBZCHoRzGJInuZKczGQCKZyrUPAMwQ0KRPFGIeVdr4Irt54&#10;441+yM8WLVpEzaFihQF1+eWX59RRBbyEKH9o86ijGEe0g7RhGDHBeMJ0wnDi/omxQ10OQ+vRZqbb&#10;0GIV2odspYfjYznaVpQ2ndKf8b/wf7Ku2LdgRmGScYzc1zme5pZVLKoD3U+FEEKI0iMDSQghqgAC&#10;owzBxDxIDz30UPLfyoBgDQ+EvMn/9NNP2z333OMNtnfeeccHSAjgNAYEfDHzOF/33nuvTZw40Qdg&#10;eJO31DSmgcTbyiHoz/8RfzfWea4kqt1ACsZRuPbhOAkw1oVKOV/s5wMPPOCH/IyZQA0hDHyGt+Mc&#10;gwJeQpQ/tFm0XdRT2kbaivpCf4x+DfdajJtsAyo9rxPtJ2IfEO1y2kDKVrhn1/RZXcQ+cPzBeGJI&#10;QLKfQpYT7VqY5wlxfPQxOFZeOmiOGcui6dD9VAghhCg9MpCEEKJK4KH+qaeeshkzZiT/KX/mzZvn&#10;zRKGg8Is6d27tx+ODy277LI2ePBgO/zww/1x1TXInQ3Bm9tuu83PadKtWzcv5qRacsklba211rKL&#10;L77YZs6cmSxdGhrDQOJNZIJB2VlHLFMOplk5UK0GEkE+ApghUBquPXWBIGddqYTzRXk/4ogjoqZP&#10;Y4hMUtpggq+cF6SAlxDlSWMYSIUQhtrj3ss22Q/6ONyja5vPifY7/J82nP+HzziWMMdTPiOK79em&#10;fN9j/YhzxfbJxmJfw7B7HAPHwgspmGfpYffSppMQxSADSQghhCg9MpCEEEKUhMcff9wP34dRhFGC&#10;YcI8Tmkx1BSf8/PQQw+tt7HDHAc77bST9erVy6+fuafYDwyqG264wc+JwvxUG220kf9fqWhoA4lA&#10;EkP0hEBZCBIVM99Nc6AaDSQCd5QfykA6OMj/+Kw+lPv5mjZtmm244YZRo6cxRd2lXSG4y7lRwEuI&#10;8qRUBlIhBJMJ44W2mn3DkMGcyf4/IksI04ZjSs/zxH2e9h6zhz4BxxmOuSaF+0VMseVRMK5Yhm0E&#10;cwsDLBhOmF/sD0YZphP7ms504liC2SQEyEASQgghSo8MJCGEEE0OQ9QNHDjQm0MM/YRRwvB7GEX8&#10;jfg9bSQts8wyPmvogw8+SNZSHG+99Zats846fj0DBgywZ599NifzhmH0ttlmG5+RNGjQoJINB9hQ&#10;BhLBmtmzZ/vhAAmmh6ARwR2CSxp2ZkEIXFWTgUQwkcBduOaIt9QJ1jXEW+DlfL6YFJ92JGbw5NNi&#10;iy3m6/22225rRx55pO23336+/jFHXYcOHaxVq1bR78W01FJL2RVXXDE/WCqEKD/K2UBqKMIQc7T5&#10;9AuC8UT/B0MK04bMoTDUHu1VOvOJ8xMU7iPZ4vwVq5AhFdbB+rk/cU/hWiBMeMT+YBxgiIVMp3SG&#10;E8cUjlP9mupDBpIQQghRemQgCSGEaFLGjRtnQ4YM8UYOphGmznbbbWennHKKnXfeeXbQQQfZxhtv&#10;bCuvvLIfyi6YSIgh7rbffnsf2CgGMpeGDRs236i6++67k09yGTt2rK2++ure3GI/X3vtteSTpqOh&#10;DCSGCHz77bf9MWEgEaQhIBTmaRELUi0GEgE0goEhMIc4Jq59fYasy6Zczxf7Qv2NGTtptWnTxptM&#10;u+yyi913333zA6sEWkMgMgRdqTO0Xccdd5w3vxdZZJHoOtNiWMw777zTG3ZCiPKjORhIdSW0gSid&#10;7URbSBYURg5ZRGQ4YfBg9HCPQZxL7g1hWD0U7kPBOKqL0ve0tFg/22K79A8xGeg38aIM90KuM/vM&#10;/nMcQbTtKLT5ojyRgSSEEEKUHhlIQgghmgwe5PfZZx/r0aOHN2cuueQSb+5kZ0MQmBg9erQf4i5m&#10;Ip177rnJkrXDNgkQEyhmXbvttptff00QJMZoYvlRo0b5oERTUl8DiUAIQZ1JkyZ584jA93vvvecf&#10;vAmaiDjVYCBxfSkv2cE2/tfQ174cz9ecOXNs6NChUUMnLUwg2hGy9IqFAOoDDzxga665prVo0SK6&#10;/iDanZdffjn5phCinJCB1LCkDSfOJS8scI4RRjqGThhSj/5IGFYP0ykYToh7VhgOj2uTT+l7XFqx&#10;ZYO43sFwwvRi+xhg7BeGWDCcEKYT7T3HQsYWx4VkODUtMpCEEEKI0iMDSQghRJPx9NNP++HoRowY&#10;4Y2N2ghDymGkBAMJY4XgL4GFQrjuuuv8NhHrefDBB5NP8jN16lTr27fvfMPqzDPPbNJgQX0MpGAg&#10;EEifOHGiP8+IgEm2UScWpNINpOwh68JxELhrjPJbbueL499hhx2iRk4Qw9Dtv//+PjuvvlDPjj/+&#10;eGvfvn10W0Hrr7++P09CiPKCNou2izZMBlLTwj0pPaReMJxChlN6WL0wlxPmAYYPok2tzSxKm0ox&#10;xb6TNq5YBqOJbVE+0oYT+8I+sW8YY9xn2WfKVNpwUr+r/shAEkIIIUqPDCQhhBBNAoEBgq39+/f3&#10;w6oVCmbOWmut5TOCgomEGXTjjTcmS+Rn7ty5ttlmm/lMIsyYjTbayJtStUEwY/PNN/fbwchZZZVV&#10;bMaMGcmnjU9dDSTOMQYCQQ8C5BhIzP3EvteWdSUq10AiEEcAKwRCuf4EwCgLBOMai3I7X9dff33U&#10;wAlq2bKlXXvttcnSDQN1jgwj5kiKbTNojz32SL4hhCgXZCBVDtznMGPCsHOYM5g0iPscLxBg4mA6&#10;kUmE0RAynLhPcZ1RMI9iohwUo3SGFN8P22B7wXTiPpyd6UR/jHs2Rhn7HQynkNkUJDLIQBJCCCFK&#10;jwwkIYQQTQIP0sx3dNNNNyX/KZzLL7/cGyrBQGJYqIMPPjj5ND+33HKL9erVy3+HOZeYX6mQABEP&#10;7szHxHbC9o499tjk08anLgYSgQjOcQiEYJ5NmTLFZs2a5f+WgVQ7lWggYXYSlEoHv/idMkOArTEp&#10;p/M1e/Zs69mzZ9S8QcxZxHxEjQWmOPU1tm3EfEilmE9NCJEfGUjVTdqMwZwJphPGfzCc6BuFYfUw&#10;edJzOQUjiCwkyknoX1Fe0uZRMQrriCmYT5RFzC/MkjCsHvtKeWW/OQbu/YhjCqZaONZqQwaSEEII&#10;UXpkIAkhhGgSCLCSAcSDeLHwQE3mUjCRCNRuv/32yadxCAgwnBXL8h2GorvggguST2vnueee898J&#10;BtJ6663nH+6bgmIMJIIGvMmaHZgg+BDmEkAykGqn0gwk3rom0BSuPT+55pSHpqCcztcpp5wSNW5Q&#10;q9atGzzzKMYjjzxiHTt2jO4DYv43IUT5IANJxAiGE0YNZQLThrLCEHXBdKJfhniBIxhPlKG04US5&#10;Sg+JF1Poo8UUWz6I9SO2yfbp87E/YVi9YDjxchHCNONY0qZTpQyvJwNJCCGEKD0ykIQQQjQJDEVH&#10;gLUu8LDLXEgMKRcMJIyVmpg0aZI3YRDfW3nlle2ee+5JPq0dMneC+VSX79eHQg2kkH3CQ3U62EDg&#10;gHNGUCF8JgOpdirFQCK4hUlEkCpcX9TYQ9ZlUy7ni+DcEkss4U2aNk4jnE51Oi35/cT997ffmuCt&#10;bIJxF110kbVt2zbHPEJkIb3++uvJ0kKIUiMDSdSXkNmEguEUhtSjfNEf436NqUM2EQZPMJ24Z4fy&#10;V5PCPT6m2PIoGFdhOfoL3K/ZZjCc2A/6l+wXfcTsTKdgOIXsplIhA0kIIYQoPTKQhBBCNAn1eduR&#10;7x122GHz50EiI+jQQw9NPo1zww03+LmPWJ7vDR482F566aXk09rhIXvDDTecv02GwDv55JOTTxuX&#10;QgwkHu7TBgI/CQ7wpilwvmUgFUclGEgEqQj8sI9pEVRp6reJy+V8nXf++d6g2cZpotNXTn84/cfp&#10;C6efXd23++9Plm5cCA5uvfXWOeZR0C677FKW5UqI5gh1UQaSaCrCEHPcq+mjcT/HoEkbT5RJjBxM&#10;J/p+3Nvpy5HhFDKbUDCGspXuFxSqkCEV1sH6g+FEvUD0idmHYDwF0wnDif4o+84xcEzhOBvKdJKB&#10;JIQQQpQeGUhCCCHKHh62jzzyyPlmDubK1VdfnXyaCw/me+211wKG0/Dhw23mzJnJErXDgzvD5IUs&#10;JIazI/ibLxuoIanJQOKBnAf2ECgIPwkwEIgIyEAqnnI3kAjQEMRJX3f2k0BTQwVqiqFczlff/v1t&#10;h4Vcl7YmtWtnVof51+rC008/7TbXzm0210DCiOZ8CSFKjwwkUQmkDRn6dvT1guGEeUP/jgynkN2E&#10;0RPmcqJcc59GlHVE/wHVNLRebQrryBbrx3xiu+xDyHIKGU4MA0i9Y0g9jiMI44ljo78fjjXAcYX1&#10;N0UfXAghhBC5uCdqIYQQorzhgfLggw/2hhDGSp8+ffyQePngbc4hQ4b4ZYOBtMEGG/gH6ELBpDno&#10;oIPmZzFh5jCH04cffpgs0XjkM5B4uOatz/AgHR7i+R+fpZGBVDzlbCAReAmBznDtCc4QhCkV5XC+&#10;XnjpJRu8xBI2b6Eswyim/v3NijCR6wrXao899nCbzDWQWrVqZRMmTEiWFEKUEhlIoprBhMGYoVzT&#10;VyBDnTJP/5b7FH1H+peIzCL6jJhOwXDCCKK/EYbDo57kE8vFFFs2iM+pf4jtsn0MJwwj9o2XYzCc&#10;WPaDDz7wL4GxXxwPx4V4PkBCCCGEaFzc07QQQghR3vB2IuYNcxGhrbbayptE+eBBlzmLgoGEEbPl&#10;llv6h81C4QH11FNPtWWXXdavA/Nq0KBBNm7cuGSJxiPbQOJhOhhC6YdyHu4JBKTf1AzIQCqecjBE&#10;sqHsp9++DdeegA+flZJyOF/nXnSRnbBQZsg6K0TrrmuuYpuNGWM2Y4ZZMuTjfN5/3+zOO80OOcTs&#10;pJPMrrrK7KOPkg8L5/7773ebyzWQ0N577x2ts0KIpkUGkhAZ6DPSR6ZfQT3AcCLDCdMJEwfDKZ3p&#10;lDadqDuhb1KT0v2YbMWWD8YVc5rS90a8PEa/gxdoguEUspzYN/aRfnE604nnhWA2CSGEEKJuuCdp&#10;IYQQorxJG0IMJXffffcln8QZO3as9evXb76BRBYR85IUAw+cZ5xxhh9yinWwLtbz5JNPJks0HtkG&#10;Eg/XPCzzQB0etHlgryn7RAZS8ZSbgcTQNOkh61AwDcshEFLq80Vwa5NRo+zBhbJMokLUqZNZ9+5m&#10;Q4eanXCC2bPPmt17r7mGJjPcXViuTRtzjYDZPfckWy2MiRMn2tJLL+1WkWsg0YbVZIALIeJwX6Pu&#10;0PaQnTBlyhR76623fDvE/0OguFCDVgaSEMVD/ULUx7TxRP2jX0rfJZhOmDrMW4TJE8wm6hwK/ZqY&#10;qJNBkydP9v16xO/pz2IK62AbtA2I7dKfShtPmE70jRFtAfvN/tMOcFzhOAttT4QQQohqxj0ZCyGE&#10;EOXNLbfcMt8IGjlyZK2T6D733HPWt2/f+QYSRswOO+yQfFoYPAyfddZZ8w0k1KNHD3vkkUeSJWqG&#10;IP+jjz5qL774oh96g4daHmZ5gGX/eYMzvB3Jg2oa5ndi3xl6j+MlSBaGEmE9vPVZWzYV65SBVBzl&#10;YiARrGDb4ZqH607Zqck0bGpKfb4ICK221lr2xkKJ2VMftWyZUeyzoGOOSbZcO1yrnXfe2X0t10Bi&#10;fiTe6hZC1A73Uoauuu2223wmMffF9u3b+3rUpk0ba926tf+5+OKL+3v9mmuuaccdd5zvB1APa6pr&#10;tFm0XbRhMpCEaFyCGcMLMPRhgxkcDCf6qQxdR/+Yfi5mD3V42rRp9vbbb9v48eN9BhJ1FoW+UW3D&#10;6+VT6F/FxPqD8URfOvTbMcVok2g72G+OgecFxDEFU41jlPEkhBCimnBPw0IIIUT5wkMZWTiYR5gq&#10;Dz30UPJJfu688875pk8wkHbdddfk08Jgu+ecc06OgfTggw8mS9TMnDlz/LB3DIFHxsHAgQNt6NCh&#10;fi6mbbbZxnbaaSc74ogj7KSTTrILL7zQbr/9dnv44Yd90Iv5ntIGEg/MwUzg4bqQ7BMZSMVTDgYS&#10;5Y5rnB3cKIch67Ip9fliu6usvrrdslCW0dNYImPp6aeTrdcM9Y26HTOQCHY3xVxqQlQyH330kV13&#10;3XW23Xbb2cILLxytSzWpZcuWfsjb3XbbzR5//HEfkM5GBpIQ5Q0mDHWXPvWsWbN8X5h6i+GEkcO9&#10;Ngyph8lDvxdRn+mfsDyijoch8fg9pnSfK1ux5YNoQ4LhFLYfDCcysDCd2GfMbET2NMaTDCYhhBCV&#10;hHsaFkIIIcoXAj+rrLKKN3IOOeSQgoLUIYMnGD8YMXvttVfyaWHwJuG5556bYyA98MADyRI1wxvT&#10;vXr18vuBCGRhKLEvGFoIYwmDieV69uxp3bp180YZy4T9DhlIvInJA3OhD5wykIqn1IYI288eqpD9&#10;IEhSjoGGUp+vd99913q5enTkQllGT2PqxBOpXMke5Ie6SvsRC2y3atXKnmXIPCFEDgRYL7roIp9F&#10;HKs/dRFZSptttpl/uYSsgQBtFm0XbZgMJCHKE8wY+kTUVYyifNBPou+ezm7CrAlzOdGXCsPqhUyn&#10;MLQefa9gNNWkYCjFFFsepY0rlmM7bI99FEIIISoF9yQshBBClCc86O2zzz7euFl77bVt+vTpySc1&#10;EzOQDj/88OTTwiDbIzaEXaEGEqbP6quv7udu6t+/v5+TCREUY13sXzCUMI2CqcTvmE1hvzGQGAKv&#10;2DlvZCAVT6kMEYIeGA4heBECEQzdQuCjXCm1gfTSSy9Z50UXtYUXWshecLKm0Dbb0DAle5AfglVk&#10;T8SC2S1atLAbbrghWVIIAbQno0ePttVWW83XkVjdqa8Y+o4sYLJ6QQaSEOUPBhJ1FPF7Q0Hfi751&#10;GHaOfn/aeOI+znMIwmxi22FoPfo+tB0oGEjZCvucLcwk2hsZSEIIISoJ9yQshBBClCdjxoyZb6bw&#10;e6HceOON9TaQeLA744wzfIZQWE8xQ9iFMd556MQYYAx3xm9nTiT279JLL7VTTjnFD2O37bbb+rej&#10;0cYbb2yDBw/228NQ4rO6PDDLQCqeUhgilJN0cCSIt2wpP+VMqQ2kF154wRZZZBEfGF7TaabTb07u&#10;H42n4cOJZiV7kB/OBSZRdgAbERy/6aabkiWFEGQE8LJIrL40huhX3H333b6NxainDZOBJER50lgG&#10;Ul3AdAqin00bQrvB/JRkN3799de+PQuGE2YTop1JD6tXyFymQgghRDnhnoSFEEKI8mPevHm20UYb&#10;+eHdzj77bP+wViiPPvqo9enTZ77xgxGzxx57JJ8WBg+EGDxpA4l9Yd2NAQ+evPHIwyfGFQYY+838&#10;TzUN2ZEPGUjF09SGCAEHggjpt1UJLBB8KDbjrBSU2kB69dVXbYkllpgfFF7K6Vynvzm5fzSOaEdS&#10;Q2DlgzeXr7nmGveV3OA1c7MUMpebEM2BuXPn+hclYnWlMcWQsWeeeaYfbpZ2DMlAEqL8KCcDqa4E&#10;wymYTagS+nlCCCFEwD0JCyGEEPkhEPraa6/ZM8884+ftKFSzZ89O1lA8vJV36KGH+gAP8x4xvFcx&#10;vP76636ouJCFhBGzyy67JJ8WBmbO8ccfP99ACusi66Gxueqqq2QglYCmNEQYiz9sKxhIvKVazkPW&#10;ZVNqA+m9adNsRVdPCAZjHv2X07VO85zcPxtHl12WbL1muL4MgZkdtEZt2rSxyZMnJ0sK0XzBBF5j&#10;jTWi9SQm6s56661n22+/vR133HH23//9314XXHCBzzLebrvt/L0z9t182nrrre39999XBpIQZUo1&#10;GEhCCCFEpeOehIUQQoj8ENjefPPNbZVVVvFzExSigQMH+vk/6gpv7vfs2dObJwR1ioXh4phvKG0g&#10;EXAqBrJAyFpiTiLWwXxFa665pk2cODFZovEgICYDqelpCkOEN04pW1yTEBBBXKtKG86k1AbSP+fM&#10;sfOHDPGm0VynH52sMcXwde46FQLt1s477+y+lhuwbtu2rc80E6I5wzwgQ1z9jdWRbNH/IBP5rbfe&#10;8u0nBi1taTozmflL+D91ixde9txzT2vXrl10fdniPstk+pqTRIjyQwaSEEIIUXrc07AQQgiRH4I8&#10;6667rjdSmDegEGG2XH755ckaiuPJJ5/05s+mm27qh5apCwwHh4mVNpBGjhyZfFoYPKTyNjPfDevA&#10;SKtPZlWhyEAqDY1tiBDgZMi6cE34GYasK2aIxnKhSQ0kzs8PPzC2pdlLL5ntvrtZq1b2R8uWuUZP&#10;Y2iNNcymT092pnZmzJjhsyBjweoll1xSmQ6iWUNbgcETqx9BDPW4zDLL2IUXXujbzmIhm3Ps2LF+&#10;eLxOnTpFtxGEqXvuuefKQBKiDJGBJIQQQpQe90QshBBC5AcDaa211rIePXr44dwKEUGfSy+9NFlD&#10;4UyaNMmGDRtma6+9dr2GeCKTg4wjzCzMn+WXX97Pp8QbxoXCcGKbbLKJ/y7r4Jj23XffJsmykIFU&#10;GhrTEGEoSLJSwvXgJ9vC7KxUmsRAIuPn5ZfNzj3XjGEoe/bMNXcaWphSQ4aY9e1rrkEyO/54UoqS&#10;HSqMd955x1q0aOFWlxus3n333TX3gWi2UPb322+/aN0IYqg6DCbalfpCG8ucY2RHx7YVxJC5zz33&#10;XPItIUS5IANJCCGEKD3uKVkIIYTIzxdffGEXX3yxnXTSSXbKKacUpJNPPtmef/75ZA2FMWfOHG/Y&#10;rL766vbmm28m/607GFghewgTaJ111vHzHBQKE3uvvPLK87OYevfu7YfQaQpkIJWGxjBEwpB1rC9c&#10;C35Ww3BJjWYgkWn01FPmGhKztdYyW2yxXJOnsdSihdnVV2cMI9oLDKw6ZIddeeWVbnXxQPWtt96a&#10;LCVE8+Oxxx6zVq1aResGIlvo/PPP98PRNSS0U2RTx7YZxJB6vDwihCgfZCAJIYQQpcc9KQshhBD5&#10;YWgtAsU///xzUSpmPheG9dpqq61swIABRRtP+Xj77bfnz19EJhJD2j399NPJp7UzZcoUn00Vvs++&#10;Pf7448mnjYsMpNLQ0IYIwy5hFIVrEMyjb775pioyUBr0fP30k9n48WbMVbbCCmaLLpoxcxbKMnga&#10;U2QeXXttskN1h/ZvqaWWcquMB6mZo02I5gjZQLVlAl122WXJ0g3PvHnz/HC2se0GXY2BLIQoG2Qg&#10;CSGEEKXHPS0LIYQQpQOTA5OE+UIefvjh5L/1h/UyZxHZR5gxzMt0zTXXJJ/Wzt133z3fgGIdZEeR&#10;jdUUyEAqDQ1piOQbsu67775Llqh86nW+vvqKiYLMbrrJ7LDDzBZe2M9pZAtlmTp10B9Onzl9l/pf&#10;rWrb1uyqq5Kdqx/HHHOMW2U8OD18+HAFwESz5YYbbrB27dpF6wY666yzGt1c//TTT/1QubHto169&#10;enmTXwhRHshAEkIIIUqPe2IWQgghSgOZR3vvvbc3S+68887kv4XDm/4ErvMNBXbVVVfNzyIiKHT0&#10;0Ucnn9QMWVennnrq/PmPMJ8IbDUVMpBKQ0MYSJz3r7/+ev55D+YRmUisv5oo+nwRlB07lvHdzDba&#10;yGzxxXONnHroW6cXnM51ut5prlNsuRx16mSuAUp2sn6Qudi9e3e32nhwmrotRHOEYWEHDRoUrRdo&#10;1KhRTfaSxgcffODnNYztB7rggguSJYUQpUYGkhBCCFF63FOzEEII0fQQKNp33329OVPXOUEeeeQR&#10;O/fcc322R4z33nvPv/GPEUM20ZZbbumHsKkNhh7bYIMN/NB1GDkEvf76178mnzY+MpBKQ30NpNiQ&#10;dYiyzvWoNv79yy/2P59+WvP5cufEXnvN7IQTzDbe2Kxr14Ydmq5NG7P117en1lvP1nd/L+a0s9OX&#10;4fPa1Lkz6YbJztaP2bNn29prr+1WGw9K044U0v4IUY3cc889ruq3iNYNhnx8/fXXkyWbBuZZiu0L&#10;Yv5DZSEJUR7IQBJCCCFKj3tyFkIIIZqWr776yvbcc0/r06eP3XbbbT7jpxhY/sUXX7TBgwfb6NGj&#10;k//GufDCC715hBmEnn322eST/EyaNMnvG9lHfLep30aWgVQa6mMgMbfHxx9/PP9885O/65LFVNYw&#10;t5k7R/b66/brCy/YZx99ZH/DKPvsM/venQNXOc0++cTsjTfMDj/cXEE2W3LJXOOmPmK4uX79GA/L&#10;bM4cc4XbHnXtQatFFrErYsvnk1u+ocwjJvzfaaed3GrjAem2bp8ZvkuIqodMS+rlm2+auXaBNoEs&#10;4UMPPTRaN9CRRx5ZdD+gvsyaNSvvfEyLuLbhwQcfTJYUQpQSGUhCCCFE6XFPz0IIIUTT8dlnn9lu&#10;u+3mh5ZjrhCGteGt/Dlz5uQVb/YT7JkxY4Y9+eSTPhDF8HIbbrihffTRR8ma42CikHmEEcQ2jzrq&#10;qLwZSwGGuiMzqnfv3v67ZJU0JTKQSkNdDCTm62DIumAahZ+Uc4ZYrBrIoJo61WzEiIz5wnxFLVva&#10;71262Hc772yfvfyy/XTttWZbbZUxZtxnfrmG0lJLma2xRiaTifqYldH1nWtHZg0bFv9uTAxbd9dd&#10;ybfrB3Oq0KbFAtFBBKp/+umn5BtCVCEMJXvLLRnDOGkffL1deWX7nwcftH6rrBKtG11cG0K7WyfY&#10;JsZ1HedN4gWT1q1bR/eL/klTm1pCiFxkIAkhhBClxz1BCyGEEE0DQflddtnFmzlk9/Tr18//xCyp&#10;SWQOBQOIn5hHzF9w3HHHJWuuGYbGIYCLKbTKKqvYG2RH5OHll1/2Q02xrSFDhthY5mxpYmQglYZi&#10;DSTeqmcer3COw88vv/zSn/+qArNl0UVzjRjUooX90b59/LP6CCNq663NTj45k82Qj/feM1tvvfg6&#10;YmK9DZRdgLk9dOhQt9rcAHRQ586d7bHHHku+IUQV8u23ZgcemBlS0pX5BeTah2cWXtjXhZgOOvxw&#10;+71Yo2bWLLPrrjM74giz3Xc3O+00bt6Z/SiCiRMnWrdu3aL7xfC33EOFEKVFBpIQQghRelyvXggh&#10;hGh8yCDafvvt55tHhRhHaYXvIAylAQMG+DmQCuW+++7z5hHb33TTTX02UzZvvvmmn/sIc4rh8Z56&#10;6qnkk6ZFBlJpKMZAIovtk08+mX9++cmQdQxlVjVvrTPvF/OTHXRQxnRZKCsw3BhafHGzTTYxu+02&#10;sxdfrD0g/PzzPsMhuq6IvnE6onNnO/3CC/1E+nWFYTivueYa3xbFgs9BzPlyLZlZQlQzJ54YrW9B&#10;xzrF6ge6H/Nn8mRzN2VzjanZ11+b1ZSth5m96qq52yGrcOedM+soELICyWSO7VfXrl1L8gKJEJUO&#10;fSBepKGf/cILL/iRA+5y9fbOO+/0dWrq1Kn+5ZtCX7SRgSSEEEKUHtfbFkIIIRqX6dOn2/rrr289&#10;evTwBk591bNnTx/0KcYU4YH24YcftjXXXNN/f5111rErrrjCP8y++uqrdsIJJ3hTimHrRo4c6edB&#10;KhUykEpDIQYSQ9ZhHvB5OLeo6oasc3XFVdjMfEMLZQVqG1rt2pmtu67Z9debO6m4M8lO1MI995h1&#10;6RJfZ0TfOe3lFALEZCSedNJJ3jj+9ddfk5Xmh2tPXbz99tt9/ezQocP8deXTzjvvrICXqG4YQs7V&#10;BVfgo/rdaWenWP3o5/QPTONu3czdmM3d4DPzpjHHGSYRmYVbbJEZGvPoo8323jtjFLnv5dXaa5ur&#10;0MnO1Qxt/plnnum+lrtvmL/FvKQiRHOGl2fee+89u+mmm2zgwIH+5Qr62ou7+r3ooov6+2X79u1t&#10;qaWWsu7du/v+7dqurtL3xlDi/prv5RsZSEIIIUTpcb1sIYQQonEh+4e5hEaNGmVbb711vYXBg8lS&#10;Fz788EM/YfewYcO8YRTEEHebbbaZn+i+kLlvGhMZSKWhNgMJkyE2ZB3Xp6rmyrj55vhQVA2lzp0z&#10;geJttzU780xzJ9VPtF8w7jrZhRfG151H3zvt7RQLFLds2dL69+9v5513nn9DesKECX5oupkzZ/rh&#10;Lp977jm79dZbvWlNUBnF1pMtMi7JcuJNbCGqFoaDrGHOs/84be4UqyNrOX3u5P5oWF16abJzNUMG&#10;0m233WatWrVyX8vdvzFjxiRLCiFiMIfpwQcf7A0j7qWF3h/TateunR86+txzz/X9KsykNDKQhBBC&#10;iNLjethCCCFE82Pu3Ln2xBNP2L333usNLgLFXzN0ThkgA6k01GQgZQ9Zh1i2qoasgw8/NOvVKzcg&#10;W1+RZTRggNlee5k9+qhZXYeP+/jjzLwnsW3k0bdO+zjFAlf51KlTJx/Uin1WiHbYYQdvHjGsoQJe&#10;oqq58spovQv6xWk5p1g92d6J+un+aFituWbGaK6FH3/80Z5//nlr3bq1+1ru/vFCiRAiF16mIYuf&#10;LKNY3amrGGr6sssu832sgAwkIYQQovS4HrYQQgghygkZSKUhZiBhDmUPWcdPzi3LVx3nn58bjK2r&#10;WrQwGzQoM/TUk0/i2maGu6or06aZbbRRfFv5tPzydkzXru7XeLCqocVQPddff70vJ5hHCniJqueJ&#10;J2rMQPq302JOsfpCVuCPTu6PhhXDb773XrKD+cFAevvtt61Nmzbua7n7d+qpp1bXCwJC1BPqwy23&#10;3GJDhw6tU7ZRIcLQZf1k/lJHyeLlXqr7qRBCCFE6XA9bCCGEEOWEDKTSkDaQCP5zzsKbr5zDYB59&#10;8cUX/vxWJQcckBuMLUYEkpdZxuyYY8yee87s88/NfvstWXk9YJL9wYPj28wn5lV55hl7w3138JAh&#10;jRbsCurTp4/PZgBMR8oKUsBLVDXz5tU4V9rPTu2cYnVmT6cfnNwfDSvqfgHzGBKcfuutt/IaSMcd&#10;d1z1tvVCFAlZ+scff3y9snOLUVvXrpx11ll+jkn6ZPTBdD8VQgghSoPrYQshhBCinJCBVBowkMIw&#10;dcx/M2vWrAWMI8yl7777Llm6Stlll9xgbKFaay0zDJSGPEfMhcAcKwyBF9tmPhFAJuspgfrwpPt7&#10;1VVXbXAjafnll7c77rjDm0aBYDzKQBLNghNOiNdDJ4awW9EpVne2bN3a/h+Ziu73BlXfvgVlOzIH&#10;0sMPP5x3CLvLL788WVKI5g0GzjrrrBOtJ7WJOcY6duyY16itTauvvrqNGzfOPv300zr1h4UQQghR&#10;f1wPWwghhBDlhAyk0vDLL7/4oeqmTZvmgxXMYROGruMN2J9//jlZsophuLmFsoKxBehXV15/feGF&#10;ZCUNxE8/URnMOnaMbjOvMI8efzxZyYJgAp5yyik+ILXYYou5xeMBq9rEm9HDhg2zk046yQe1spGB&#10;JJoVZCENHx6tj786DXOK1aONu3a1L9u3j36vXtpmG8baSnYuPxhIDMfF5P+x/bv99tuTJYVovtAP&#10;2mCDDaJ1JCaMog033NAOPPBAO+GEE+yaa66xe+65x88pdtppp9n+++9vm2yyiXV19b/QFzrWWGMN&#10;e/PNN9WXFUIIIUqE62ELIYQQopyQgVQayC567733bOzYsX5Yo2AgMWTdbw0xDFsl8NRTZostlhuQ&#10;zadWrez7HXaw/33pJfuuIYd6+vrrzHB6xZpHPXsukHkUgzkcMJIeffRRu+iii2wHt/89evRwX48H&#10;rhAB5g4dOtjAgQPt7LPPtieeeMJPIp4PGUii2TFnjtn++5stscSf9bFdO/tP58622TLLLFCfgnq1&#10;b29/dW2I+6Nhte++BRlIZJ0yRFZs39C9996bLClE8+Sbb76x9dZbL1o/0sII4v541VVX+Wzfmu6P&#10;wHp5UYflhw8fHl1ntoYMGeKaGdfOCCGEEKLJcT1sIYQQQpQTMpCaHrKP/vrXv/oJ1TGQCGwwjN0P&#10;P/yQLNFMIOhayDB2gwfbL48/bv98/XX7+0cf2d9dWfv++++TldSTTz4xV/Dj261JK65o9uqryUoK&#10;59tvv/X1ZPz48fbcc8/Z6NGj7cILL7Tzzz/frrvuOnvmmWds+vTp9pE7TjLRfmdYvVqQgSSaJQwb&#10;N3eu2dNPm912m9mECfbHP/5hhx5wgKui8aDwfU7ul4ZV795mM2YkO5Uf2n0yIWL7RXYE9wIhmjPM&#10;eRSrH2kttdRSPpOPl20KuT9m8/nnn9tf/vIX69evX3T9aZG9VJdtCCGEEKJ+uB62EEIIIcoJGUhN&#10;B4EIJoZmfH/mPMJEYJiUd955xwdDmiUYOOuuaxYbWopsgREjzN57z3525+7jzz+3v/3jHz5Tq0EM&#10;pLffNltmmdzt1qZVVzWbPj1ZSemRgSSaDQztGRvek6zNzz4ze+MNe2XjjV01jQeEj3P6w8n90bA6&#10;5phas5B4UWDppZd2i+fuF1kRtWVRCFHNnHPOOTUOMUdm7k477eSHgmwIyEraddddo9tK67zzzku+&#10;IYQQQoimwvWuhRBCCFFOyEBqGhiWjjdfOUcYIBhIZCBNmTLFZyM1u+yjNF9+aXbllWabbWY2bFjG&#10;oGFekYsvJsrjF2H4J4aCC+evXgYSbxQ//LDZssvmBoJr06BBZWUegQwkUdX8+qvZa69l5ihj2Dp0&#10;/fVm48dnDOjXX88YOMst5+vox04rOaWDwJ2cdnGa4uTrcUPL3T/t3XeTHY5zsWvP0vuU1h577OGH&#10;uxSiOfLKK69Yly5donUDMaTrcccd1+D9JIYSPuCAA6xbt27R7aLFF1/cnn/++eQbQgghhGgKXO9a&#10;CCGEEOWEDKTGhzdmGY4snB80d+5cP2xdgxgi1QKZBZ9+mpnfJCvLoMEMJIK055xjtvTSuUHg2oTh&#10;NHFisqLyQQaSqFqo52edFa+v3bubDR1q1q3bAv//wWl3pxAAHuz0jNN3Tunl8mrhhc1OOCGT/Rj7&#10;PJ9OPz1vFtKXX37pJ/pPB6bTwlwSojlC/2jvvfeO1gvUtm1bn530cyzzsAHg5Z5zzz3XWrVqFd0+&#10;2nnnnZOlhRBCCNEUuJ61EEIIIcoJGUiNC+eCIevCuUGcK4ZP+eSTT+pviDQTGsRAIpvp+OPNWrTI&#10;Df4WorXXZgKFZGXlgwwkUbVg5MTqYi260KmV06VO/5v8ryBhEr/xRsbI3mij+DL5hMk1b16y4wty&#10;99135x2ea5lllvFzngnRHCH7KFYvghhmDpOnMSETac8994xuH3Xs2NHPWSiEEEKIpsH1rIUQQghR&#10;TshAahw4J5xLzkcI7vN7OL8NOiRbM6DO5yu8tfzxx2bDh+cGfYvR7rubleFQgzKQRFXy6KNmnTvH&#10;62ItmuM0M+t/NYpsppNOMtdAZ7Y9blxOZtN8tWwZ/z+69NLM91OQaYpJFAtMo6OPPlrD14lmCf2k&#10;zTbbLFov0BprrOHv/U0BfYp11lknuh9o++23t2+//TZZWgghhBCNietVCyGEEKKckIHU8Pz44485&#10;Q9ZhfhB8CIFCGUjFUdT5IuD0yCNmF15oduCBZqecYrbpprnB3mJ15JGZyfrLDBlIoio54oh4PWxI&#10;tW1rNnIkaRDJRhPuuSeeqdiqldkqq+TPYuzS5U8TykGbv91227mP4kHpJZZYws+BJ0RzhHsWQ9TF&#10;6sYiiyxirzH3WRMyduxYa9++fXR/yCB86623kiWFEEII0Zi4XrUQQgghygkZSA0LxgYGRzgX/GSo&#10;uuzx+2UgFUfB5+vNN81GjTJbdNHc4G595OqITZqUbKS8kIEkqg7q92abxetiA2m60zPunvf7jz8m&#10;G01x/vnR71ibNhljesMN45+jZD4jXhbYf//93b9yg9FBp5xyirKPRLPl9NNPj9YLtNdee/mXcZoS&#10;5mNiyLzY/iDmYhJCCCFE4+N61EIIIYQoJ2QgNQzpIeuCOB9ffPFFdPx+GUjFUdD5mjHDrF+/3IBu&#10;TWI4qp49M5kFsc8Ry1xySbKR8kMGkqg6vvzSbIMN4vWxAXS/07JOi3XrZqPvvz/ZaMJPP5ntvXf0&#10;ez5jiXmOaA9in6O+fe3rmTNtv4MOcn/GA9Gof//+/j4hRHNl9dVXj9aNpZZayl5++eVkqSLAjP39&#10;90ymsOuT1YWnnnrKll566eh+UWd/+eWXZEkhhBBCNBauRy2EEEKIckIGUv3B3Pj000/nH38wOZiY&#10;OR8ykIqj1vPFm8oMRbVQVjC3NhGkJjvsySfNVl3VrEOHP4enWnhhsxVXzAxnVcbIQBJVCXOOZdfX&#10;eug3p7FOuzmlg8KdO3e2m266yb755pvMdl1bbqutFl2HLb54JjDt7ne2zjrxZdq1s6uXXNL9uuB2&#10;0urUqZNrVsq7XRGiMRk/frx17do1Wj82cPdlXr4pCvquZ52VMX+HDs1kMJ59NuPkJQsUBkNKbrLJ&#10;JtH9at26tYaxE0IIIZoA16MWQgghRDkhA6nuMPQQJlEwNoJ5xJB1P/zwQ7JUHBlIxVHr+Ro/3qxX&#10;r9xgbj517JiZH+nrr5MVONx6jWwEsgvOPNPs3nsXmM+kXJGBJKqS0aMzJm6s/hapT53OdFrEKRYY&#10;RsOHD7e7H3zQvpk4MX9G4sEHZ7Ic4Oij48s4TXVawSm2HYLQJ554Yq33CCGqmauuuspVs1bROnLa&#10;aaclSxUIc5gNGBCti7bccpnPCxwqkj7wYYcd5r6au18tW7Z03QLXLxBCCCFEo+Lu4EIIIYQoJ2Qg&#10;1Q2O+auvvpp/zME84vwVMsRJtRhIzBnw0Ucf2bPPPmsPPvigDwpddtlldv3119vdd9/tJ6WeMmWK&#10;fcmQVPWg1vPltu9NoYWygkcxtW+fmeOEoaqqABlIoirBYNlll3gdLkZ77GFTbrjBll9uOfdnblA4&#10;rRatW9t1ZC+436O6+eZk5xxz55r17h1fzuk4p9g2dnHH9PHHH9uvv/6arEiI5gcmaqx+LLnkkvba&#10;a68lSxXA++9nhqF1380rPn/77eQLNfPtt9/a1Vdf7c2i2P6dcMIJyZJCCCGEaCzc3VsIIYQQ5YQM&#10;pOLBIPrnP/+5gHHEz6+//rrgCdHLxkBy+2BXXmm2xRZmw4aZHXec2Usv1fi2LqbRuHHjbN9997V+&#10;/frZMsssY126dPHDMvFGcYsWLaxNmzbWoUMHP5dBt27dbMCAAXbQQQfZK6+84gOnxU4cX+v5euCB&#10;P4eeq01uP+3BB5MvVj4ykERVgbEyc6bZww+bjRgRr8OFaNFFzf7yl4wR5bjnvvvcvxZ1H+UGhdO6&#10;zMn9EtVL559v1958szfJDzrySLt7scWiy6EZTj2d0uumHXzvvff8/ZI2TYjmCv2BdN0I6t6jh73r&#10;6kgO9BkYPpKhgckWfuMNs+uuM1tzzWj9yxFD2n31VbKy/DCU5fPPP+/7xLH925sh8oQQQgjRqLg7&#10;txBCCCHKCRlIhYPpwbBDGBhp84j5j35kDp4iKLmBRJbUrbeaLbFEbqAFMf9IKmuIazx16lT/9m37&#10;9u3zDj1Tm/ge5e2YY46xGTNmNJzhxoTbXbrEjyVbPXqYO5jki5WPDCRRNWCqXHBBpp4Waghni3Zg&#10;v/3MPvwwWemfvPDCC7b88su7xfK0T05PO7k/cvS1U5+sdq+X0zdOYZm0fnI60Inl2rZrZ3vuuadN&#10;mzbND3FKWyYDSTRnqA/puhT0/y27rH3s6om7mZlNn565t99yi9khh2TmLHR1ydq2NWvdOlrv8ooM&#10;5Vmzkq3nhxeBeNGlT58+7mu5+7fVVlslSwohhBCisXB3biGEEEKUEzKQCiMMWReMo2AekYn022+/&#10;JUsVTskNpLvvrj1Au+22fo6gyVOn2rHHHusziWIBlboII2mFFVawiy66yE9aXRu1nq/PPjNbd934&#10;cWSLIBRvMlcJMpBEVUA7yvBQsTpbqNZZx+ypp5IVxqGebLzxxj5TMrtdauv0f05+XVl62WkJp+zv&#10;nO/E5zG96dR7kUXsvPPP920WLxuwfUwkGUiiufL/fvzRNtpyS2/Y9nUa4rSr0/FO/92hg/17ww3N&#10;Bg8u3iSqSazr9deTPcgP/dfx48fboEGD3Ndy6/t6662XLCmEEEKIxsLduYUQQghRTshAqh0CfRxf&#10;2jjCxOBNVY69LpTUQHLbcxc9N8CSJd6sP2KTTWw5t2wskNJQIlBzwQUXeDMuHwWdr2eeMVt88eix&#10;zBfDWr37bvKF6kAGkqgK7rgjMz9ZrN7Wpq5dzS66iBnwk5XVDG0IE+UvscQS7ut/tkUEsn9lfRFd&#10;5JReNqi/03dO7o8c/ej03sEH2y+p7FXqqQwk0azAHOb+/uqrZk88Yb+ceKK93r27PePqx/tOf3f6&#10;zSlWhxpUq61m9uabyU7Fqc1AGjhwYLKkEEIIIRoLd9cWQgghRDkhA6lmMCqCcRHMIyZAL3bIumxK&#10;aiAxb0At2Uf/6/RfTrEASmNo4YUXtkMOOcSbcjEKPl9Mct+9e/SYvHl0//3JgtWDDCRR8XDfqet8&#10;R6NGmTHkVZFmPnO5TZgwwXbffXe3mkw7dKbTH2G9WdrfKd1mpXWxk/slLvbv55/te3fPkIEkKgpX&#10;Tl0n0WzLLc3WXttsjz3MLr/cZybnEOYoYs4x5jC7916zq64y23VXs5VXNlthBbMllzTr3Lnuw1M2&#10;hBi2l2Ey82SO0wd5+eWXbaWVVnKL59Z1sheFEEII0bi4O7YQQgghygkZSHE4pi+//HK+aRR+kiXz&#10;C/MH1ZOSGkinn54bVElpmtMIp1jwpCYxJFSHDh1sscUWs3bt2lnLli2jy9WkXXfd1Z+TbIo6XwSv&#10;GAqLN4WXWy7z1vE++2T+X4XIQBIVDwZQAVmRC2jVVc2uuCJvILhQaOvHT55sm223nd2QJ7D9qdPa&#10;TrE2C23YurV9lW+4LbKq/vIX+/7332Ugicph4kSzZZbJLc/uvm5Dh5o9/3xmTqFnnzW79FKzww77&#10;c46iNm1KaxLVJurkyJFm77yTHOyffPPNN/b4449bjx493KK5df2ggw5KlhRCCCFEY+Hu1kIIIYQo&#10;J2Qg5UJgD6MoHE8QhtLvv/+eLFU/SmognXlmbkAl0VinZZxigZOYmJB+2223tVNPPdUPQ3fXXXfZ&#10;U089ZTfffLMvW4cffrhtvfXWtuyyy1rr1q2j68hW7969bdy4ccnOZqjT+SJA675T7chAEhUPgVxX&#10;710DUJg23zyTHdFQuHrz86WX2n/IUoxsb45ru1ZLtV9t2rSxrl27Wt++fW2ka9+uu/Za+5LJ9VPf&#10;WUA77mjfff21/d3dX6mnn7h2SQaSKFsmTzZbccV4WQ5aaqmMWRT7rFLUqZPZbbeZff55cuCZrPO7&#10;777bvwyT7pcE0dcRQgghROPi7tJCCCGEKCdkIC0IwQPeDg/HgjAuvvvuO/uDIVoaiJIaSE88EX07&#10;eJZTP6dY0CQtMo0222wzbxZNmzbNz+1RE2RsTZ482W677TbbZpttouvM1tprr+2vQ6Ck56vMkYEk&#10;Kh53/7B11slpk6IiaH3rrckXG4CvvjLXMMW3lej/de9uD593nt1699320EMPuSb0CRs7dqx98MEH&#10;f7ZFb7yRCapHvm9t29ovW29t/7r9dvvrp5/a/3z2mQwkUZ64vg6GZ7QcV6PoC+21l9kXX/jD5x7K&#10;cLqxfgl9n5tuuskvJ4QQQojGw92hhRBCCFFOyEDKQGbRF1984fc/HAc/P/vsM/utnkMkxSipITJh&#10;Qs7QNN877eAUC5rMV4sWtsxyy9l9991X52uMEUcAdrXVVotvIyXmJmF5kIGUHxlIouLBnN9hhwXa&#10;pLyi7WrI4Sivuab24bYY8ur665Mv1ADzvcS+n+j3Tp3sh002sf979FH7uQFfSBCiwWBYOuYpipTf&#10;xhRzj6Ffnf6d/B5bzqu2+lqsWrXKDHn7wgv2vmtbBgwa5P6d2ydp27atOz3u/AghhBCiUXF3ZyGE&#10;EEKUEzKQMhkysSHrMJQ4tsag5IYIQdOFMsGTn5wOSAIk+dTa6YSuXe3bSZOSFdSP2bNn26hRo2qc&#10;J6ljx452FZNwO2Qg5UcGkqgKZswwW3bZP4O6+XTGGckXGgCygGLzvMTEvrk6ViPTp5truOLfT+mX&#10;jTe239w9RoiyY/z4aJltDP2f0xSnx53OdDrEaaBTZ6ennRZYfuGFzVZayWzDDYs3uDCAUeyztHr1&#10;spmuH9y7Uyf3Z26fZJdddmmwYYyFEEIIkR93VxZCCCFEOdGcDSSGpCPDJRgT7Ds/GToNg6Ihh6zL&#10;puSGyD//acZY/h072isLLWQtswIlaS3mdIsTbwbbiBFmc+YkK6kfBGLOPvvs6DaDFl10UT/8HVlg&#10;MpDiyEASVQNZPu5e5Cp/rlq3zkzU35Dt8uzZfni56PayxfZffz35Yh5c22Rdu8a/n60bbki+JEQZ&#10;ce+98fLaCLrBqYVT7N5PRvR3ITNo333N7rgjM7ze1VdH11WjRo0yu+SSgsxd9IbTcCdenEnv060N&#10;OXSmEEIIIfLi7shCCCGEKCeaq4HEPn/11Vfz9zmYRxwH5k5jUy4ZNb899JBtvMQSCwRJ0iK4c72T&#10;++NPrbdegw0hhUl37rnn1piJRLn88ccf589NJQNpQWQgiaqBt/vffdfswAMzk/gTQF5ySbNddjH7&#10;y1/MfvopWbCBeO65jDHk2pmC5NrLGrn00vj3YuKY1I6JcmPaNLNFF42X2QbWZKdskyaoldPLxx2X&#10;MWUDkyebLbZYdF01au+9M99/8MGC51r7l9M5Th2d2B/mP5oyZUpmPUIIIYRoVNzdWAghhBDlRHM0&#10;kMKQdcE4QpgSGEocS1PQJAZSAW/qj77vPmvZvr0PkMR0gdPvTu6PBTV4sFkDBVPIRDr++OP99mJa&#10;fPHFbcyYMX5IwfqeLwyrn3/+2WeeYUrxO9eC685naVUKMpBE1YFR9PHHZu+/bzZ3rrnKmnzQwMyb&#10;V3gGEqqtzTvppPj3YnL3XX+MQpQTX35ptskm8TLbwPrFaXOn2H0frT58uH2avqe5/oq1bBldV43a&#10;ckuzH37IrIM6v/768eWyxDxMzzsNdRq18872rQxfIYQQoklwd2IhhBBClBPNyUDCFPjhhx+8ARGM&#10;I/YZI6epM1oa1UD67DOzxx7LzBVy5plmDzxgbmNmv/6aLJDhP7/9Ziv372+xwA3axek7J/dHXMxD&#10;8OKLydrqx+eff24bbLCBW218X7bcckubOnWqP2d1OV9ce0wjjMMvv/xyflkNYp2smywnyjLLYcaw&#10;7Lfffuu3h+GE+Yh+deeSYfUo+wgTrFSmkwwkIeoIbSJDZLk2plYNH05lS76Yh0MOiX83pjXXzAwl&#10;KkS58dRTZj17xsttQ6pLF3t9vfWsVYcO7s/4vX+nnXbyL3p46M+4/xUt17fwxljA3cPtyisLHm5y&#10;ttOcZD5GIYQQQjQ+7g4shBBCiHKiuRhI7CMZRmnTAGEUzA9ONCGNYiC5ddqzz5qtu25OAMR69za7&#10;4AKzb79NFja77bbbrH2e7KMVVlrJpjJvQG0TT3fqlJkzoQF41u17ly5d3Gpz96dz58523333+etV&#10;7PnC6CF7ievN+Z4zZ4799a9/nV9e84nP8ykYTpR7hHHDNihjKJhOGJY//fSTv94oGE8NaTjJQBKi&#10;HjAsXSHD2F17bfKFGrj//sywe7HvZ2vrrc2+/jr5ohBlxl13ma26arzs1kdt2mTmUjzrLLNnnrGf&#10;3f1x//33dx/l3vcRw9uSofxv14ezMWPqloG08spmH36YHFgCJtIbb5hts43PNIp+Ly22yz67+6wQ&#10;QgghGhd35xVCCCFEOdEcDCQC9+xftkHQlEPWZdMoBhJzhHTokBv4SOv005OFzQ48+GD3r3jQ5tgT&#10;TrA/MNaY1L5Fi/i6ghZZxOzuu5O11o/NN9/crTK+TyeffLI/Zx9//HHB5ytcewwjrjnn+/333/fn&#10;nGwjfgbzJabsMpNWbPmgtEHF/rLf6LPPPvP7Q8ZVMJ2oL+ibb77xx4XC0HqYTRhNNZlNMpCEqAe0&#10;Jeedlz8bgcDxEUcsYL7nZfZss+WWi68nLUymG25IviREmcLwkeef700WW3zxeFkuRPQhyPQji4fs&#10;pqzMuzfffNN69uzpFo3f+zt27Oj7K18zP1ptL7XEtPzy0eEnv3f9vwtOOsnOdcv8M/s7+TRoUGYu&#10;JSGEEEI0Gu6OK4QQQohyotoNJILxwagJQf9gQJRqyDFocAOJuUL69s0NdmSrY0cfLP1h9Gg7bsAA&#10;6+D+1yYRk1YTrOnZq5fN+OCDZMUOMoxqm7i6S5eM2eSOyw8LhepwfidPnmxt2rRxq8wNIm200UY2&#10;ffp0b/zUdr64tmQBpa894m+GssOYQWQEcS3IEiJbCBMHYexgxpDxhOnD97hOKKwrW2ynWAWjCbGO&#10;sI1gOnGsn376qRf7gvEUTCf2MwzJOGvWLJ9ZxefBcCpl+Rai4sAE79Mnk42EyJRYdtlM1kMx7TPt&#10;ZS2m+6/Dh9tvrk4LUfZwH+F+zssntb1MkhbGq+tL+GHnZs7MDK37++/JSnO57rrrrF27du6ruff+&#10;oBFrrWWf9O8f315Nov/y0kvJljJwv11//fXdxwtZS6cRTlPD8rVpySXNjjtOGYRCCCFEI+HutkII&#10;IYQoJ6rVQGKIMOavCYH98JMgPHPYlJoGN5B4m72I4M4fbtnf3M9/O/3DaabTc05nOV3L3AfPP282&#10;a1bmjXp3bf3wTcx55D7PK0ykNdbIvIE/eLDZscdmvl8EmDojRoxwq8sNHjHc3gsvvOANnZrOF+UR&#10;kyVc9yCuPesvhrQZw3r5PteODCHmRMKMoryTzYbhxL4hDB/MH64xwhBKm0/sW12VPqZ58+bZa6+9&#10;5s/L22+/PX+eKLYfMp2o0+wj+8p5wywL8zil53IKw+rJeGoe6DpHIFA+Zw4pEeYqEY1J8kERuHbB&#10;Z21gPmW1yX907Gjfb721/e+ECfbvItsiIUoKBkyhWUgYsSxPfSoQXoY4+uij3ddz7/1prdWypc11&#10;P90fhQszeIstzN0w7XN3r7744ovdoSzuPlpw3d2cyEb61cl/rzbttltmSDu1pUIIIUSD4u6yQggh&#10;hCgnqtFAIjjOcaQD7QhDiSB5OdCgBhKGWDGTtxeqdu0yw9Mx/Mtmm5krJPHlatIqq2Te4C+Cc845&#10;x311wcBO0I033ujNkXznC2MnXRYR57ephysMhhPXGWE2sc9kRZE5xP5QRhEmD+YW+x1Mp2A4kaEU&#10;FAykcGwzZ860CRMmeAMJvffeez4TKRw3Sn8nW+HcsE22zT6wP2Eup6+//tqbTgT22P8wlxP1K206&#10;ifKGssi1HTt2rD388MN28803+wDqqaeeauedd57deeed9tBDD9mTTz7pM/zq1RaJDNQLVx/t6KPN&#10;Ro707ecvhx1m/7rlFvsb5rITdUmIioFsm803j9/n08I0Pffc5EvFwf1mt912c6uJ3/+D1nR6yelb&#10;J/ePgvWf9dazUeuu636Nrxe1dzrSHcNnhc61tMwymaxDd58UQgghRMPg7rBCCCGEKCeqyUAiUErw&#10;k4A4AfcQRCcgT2CinN64rwgDqaHUvTtj0yU7WzuPP/64tWjRwn01N7hz2WWX+eubfb64ttlD1vGT&#10;vzE+yunaZ4MJg6hHmDOUDfY5mE6UXUwn6hUmKHV09uzZNmnSJBs/frwX5gDZR+G4sxXqQkyx5VEw&#10;rliGMpoeVi8YTiHDif1i/xDXgf1m/9OGk8ympoPyTnm46qqrfLs+fPhw69atW956hRg+invBqFGj&#10;vMH08ssve0NW1BOMoq++su9c/f67qy/UrU9cPZKBJCoOd6+pNRN5ww0zWXh1hPvJBhts4FYVb6eC&#10;ejht7HS80yVOnzi5D2rV+U6x9aXVZ/BgG3vhhfYf1xa6f9QuzsnOO5u7USZHIYQQQoj64O6uQggh&#10;hCgnqslAImMiBMTDT4YTK3bYsqagQQ0kuPDC3KBGOWm77QoOKr3//vvWoUMH97XcwM7BBx/szxdZ&#10;MQHKH1kzXPMgzisGB+ZFNUFZxrTB2Jk7d+58Uf84JxhPlKVgOFGfWZ7Pydzi3AWlz1danLtilc6Q&#10;Yh2sPxhOwXRi+9RH9ofh/shyYh8xyDCbMCuoFxwjBkhaVQdmGgYCamBjbdq0abbzzjvbUkstZa1a&#10;tYrWo9rE97p06eLnCLmXt+tFvaFeUi+oI9QHGUii4qAtZnjbDTaI3+f33DMz9GM94b5FGxZrm2Ia&#10;4vQ3J/dHrZrnxFB1sfWgLbfc0qZMnWp/c/et/3P3MrvjjtpNs6AhQ8zuuy85CiGEEELUFXdXFUII&#10;IUQ5UQ0GEvO4EJAO2w/CVGDfypEGN5DeeMNs6aVzAxrlIlfGbNq0ZGdrhmu33HLLua/lBnd23XVX&#10;/3kwkDAdMCXCtQ/nkzJYbRkvHCuB51C+OVbKEAZMbaTNGAwahLmGccO5TGc4YbyFeZwQ22Q7YVg9&#10;FLafNo6KVTiObLF+tsV22Q/2h/pNfWY/EftMHeIYwlxO1HXEdS9b08ntu91yi7mCbNa1q1mPHpk3&#10;1x94IGMm1RGOm4yj448/3tq2bRutO3VVy5YtbdiwYX6IOwxKUTdkIImqgfvv66+bnXWW2bbbZoas&#10;Y96wBuxv0c4zxGbnzp2j7VJauzi5XwrS/zit7JS9joUXXtgdxrn+fhPus//66quMwT9xotnGG0fX&#10;l6PWrc2OPNLcSjKGmxBCCCGKxt1RhRBCCFFOVLqBREAzGDFsOwTnCNaVc+ZCgxtIBDkOPjg3mJGt&#10;Tp0yin3WmGIS6yeeSHa2Zrh+K6+8svtabpBns8028+eM8xUCssF4SF/7aoJyzLBwmCrpco650pgZ&#10;VmnDifKKgRXOO/tDxh+mDm0GBk/IdEJcB/YXsb9hOLyaDKdwHWOKLR8UDCfOB9tmP9gvzDCynAhE&#10;ss8hQwtxPJhOHFuTGU4M4+jaWFeQc9W2rdlBB5lrPJOFC4frcuWVV9rSSy/tVpVbZxpKrVu3tu23&#10;397mzZuXbFkUQ2ivKLPUDxlIQtQMdWbMmDG27rrr+iE2Y+0S2sfJ/VKQvnTaxCl8l3Ztk002sUcf&#10;fdTfT7l3hHsL97X5uDrr2+iFF46udwExf9Kqq2Ze7BFCCCFE0bi7qRBCCCHKiUo1kAj6EsDONhDY&#10;j0oIzDW4gQTvv5/JZogFNJjYesAAs4cesu8ffthuXGUVO879/2anh5wmOc10+tUp+v36atFFzV56&#10;KdnRmqnJQNp8881tzpw5802DcO0RxkG1BWUxOAhihfIdjrXcsuswYKiT7BMiEIexgVmDcRNMJ8wc&#10;TB32n+OivmL8BMOJY8yncOz5FPsOCqYVywRTi7pHdlUwnEKGE6L9om0hs4v9zjac6mQ2ffml2VZb&#10;xetGWmeckXyhMNjHkSNHWps2bdzXc+tLY2jttdf282+J4pCBJETd4J5x991328CBA6Nt0iinfzu5&#10;P2oVQ9gxfxLfY26466+/3t8DAtwLwr1jAQMp4PpQ1rdvdN05Wn55syuuaNDMLCGEEKI54O6iQggh&#10;hCgnKtFAIojLMCPp4DEiyFBOQfWaaBQDCRjObMwYs803N+vWLTOcCsGOm24y++KLzCI//WQ77723&#10;EUBp59TJiTkBCKps1KOH/fryy2bMe3L00WaLLZYbFKmL1liDsen89mtj9uzZtuiii7qv5QaKdtxx&#10;R5swYYJ98MEH881DfhLwrzYwLjBXQr0KZQVDpkkyZhqRbMOJOo1Bg/HEcTO0XjCduLYE8qjztDPU&#10;G85DULoNSIvzVYyyM6TC+oPhRNAfpY2ntOHEdWG/qdsch89s4ljRtdfG60W2mGsjDPVYyzVmv0aM&#10;GOG+lltP8qlFixZ+SDreusd04id/8//Y8vnUvXt3e4Bh90TByEASon5QbxhmbvXVV/ftUGi3lnOa&#10;6OT+qFUPu3ZvjXXWsdtvv30B4yhQq4EEru3N+7JOttq3N9tjD7OZMzNG0kcfmc2alckar/D7uBBC&#10;CNFYuDuoEEIIIcqJSjOQYnPeEEitNAOh0QykAIEJgiMYSr/+mvwzA9fr2GOPtXRAOKhLx472b+Y2&#10;IOCBAeX+1yBieL0CgyUzZ8609u3bu6/l7t9ee+1lzz//vE2cONHef/99bzZR3sI8OBgRHF96WLLs&#10;z8Ln5Qr7TaYO5TpdzjEuFHTOnB+uH9cTcU6C4URZQLRjBAdpK8JcTtQ3xHlNG0+c25qG1qtJYR0x&#10;sY3/YfuzZtkPo0bF60W2yBQ88USzp5/OZCMhDOGsQOeHH35oq666qvtKbh3JFmZsz549/TBQF198&#10;sT311FP21ltv+XWQSfT444/brbfeaocddpitttpqtsQSS0TXk61FFlnE7tOE8QUjA0mIhoHMy/fe&#10;e89uu+0222mnnayX68NetOKK9h+GynVtU165Ps1vrs37tYb7f0EGEtDnvOMOc41rfFvZWmopc42m&#10;WatWmRcFGOLuhhsyfTQhhBBCLIC7cwohhBCinKgUA4mAMUH1dOAXkZWAqVRpNLqBVAunnXaapYPB&#10;izvt7fS40x9O84MeDSGGzvvss2TLtfPss8/mzYg46qijfAD85ZdftsmTJ3sDKZQ7ziOB2XR2CFlp&#10;/B/TgM/CPDkEhtJz5IThysI8OVwfskiCSZE2pBoTtkUdDMcUxL7ymSieYDhxPdNmE9ecDKdgOAXT&#10;CVFGKCvBdAqB/5ClVJPhlL5uf3Nl7pPx4+3XFVeM141CNWSI/erqBfv/d7cvG2ywgft3bv1Iq23b&#10;tjZq1ChfXzBbC4Fzg7l05JFHWpcuXaLrTYsJ7t9k8nxRKzKQhGh4aNu/d/ft/+fu97+deaa5zmy8&#10;De3Tx+yFF5Jv5adgAykwZYrZNtvUbW5J5lPiZR3XLgghhBDiT9xdUgghhBDlRCUYSKwfM2CBwKzb&#10;Fv/js0qk1AbS9TfeaAu1aGEjFlrILnd606nQOQQKFm8Djxhh9tZbyVZrh2D/gQce6L4eD1jfeeed&#10;PsA9ZcqU+ecuu1xkq6bPUNoQYDnMJq5NMKOCIUUwKT1kGeYDJgSmE9czZDnV1WjKHrIOcXxsoynM&#10;K5EJRiLaFa4l1xUF0wlhOHL9MfUoD8FwIsuJMhNMAl+2XFn6+J137N8DB8brSBH6rUsX+9ctt9ge&#10;yfCTNal///527bXXeoM9mGcY7RwLx1Vbu8lyGLnbbbdddP1p9evXz2YxJJOoERlIQjQBzM928slm&#10;G22UmYNo5Eiziy5ibNxkgZop2kACd++2s882a9s22nbXqhNOoKObrEwIIYQQ7u4ohBBCiHKi3A0k&#10;Ap8E28K6+UkQjiBuJQfVCR6W0kCadN119kSLFvZ1LJhRF7VrZ7bPPmaXXGK2005mvAmMcVRkWeC8&#10;5BtCa8UVV/TZDgTqMVrCUGRBwXRJK5SbmPisWKUzT1hH2HYwnBD7F0wnFEwnymw6wwnDCSjHGBJh&#10;n8JP1qEgc/nCdUNpwwlxXbluXOfvMZ7ctf2FIRxdGa6vPunSxZZp1cr9mls/gnbffXebOnWqLz/B&#10;0AplNF1OqUMYTJRRzDDKKAqGKMdFuWSuEIari20raMsttyw82NpMkYEkRBOBGePaNFfhzN14aayT&#10;D2qnTgYSkAn/6qtmq60WbbtrVPfuZmPHJisSQgghhLs7CiGEEKKcKFcDicAsAbfseWAIvGEqVToE&#10;D5vUQCKgMnVqZn6VXr0y4/DHAhl1UdeuZn/5S7Ihx+91nxx69OjRflL/WJCa+Y8IbgcoIyFwT9Ce&#10;gD2ZIpQ/hqbDuCEAROZFeo6c9GcE0cMcOZStEGRPz5PDNappyLLaxDpiYv2sd/r06TZhwgQ/Hw3D&#10;8hH8nzdvng/es88cF2WeYwxZThw3Af5gYogy59576zbEUZYYXvIkp1j96OTWf9xxx/kyFdqWQhUr&#10;n4g6Qd245557bIUVVohuN+jGG2/0hxqMNJXRBZGBJET5U2cDKTBnjtkhh5h16BBtw/PqzjuTFQgh&#10;hBDC3RmFEEIIUU6Uo4FE8JEAf3Ywk4d5tlUNNJmBNHduZhL+Y4/1E0hHAxf10TrrmDXQHCicg402&#10;2sitNjc4zZxId911V7JkwxIC3JQtrgsKhhPD1AXDibqBwpBl6TlyguFE8D4oBKGyRVlm2ZkzZ3rj&#10;aOzYsTZu3Dj/k+H5MJTCctnfQQSf2T7ZI+xPyHBKD6nH/ochy7JNJ1ECOO9HHx2vQ0XqH04nO63m&#10;1NKJ+tGufXu75tpr7dtvvplfRikflBMMoFBGKUeFlFHEsqHc8d2bb77ZFltsMb+9mJZddllfhoMh&#10;y7ZDBl6YbwxTNF1GQzYeBilllPJZrWVUBpIQ5U+9DaTALbcUZyKdckryRSGEEEK4O6MQQgghyoly&#10;M5AIerMugpvpACbB8WoKLBI8bFQDyZ03O+88swaYeyWq1q0z4/Z/8UWywfpz3XXXWZs2bdzqc4PT&#10;q666qs0ucA6DxoZySJkn4M11RCH7iesY5shJG08E80OWE9cbkwiziCH5CLrz85133rGPPvrIfx7K&#10;fkwhuJWtYAqwDOsI5lYI5ofhytifMGQZ+0rdYr/Zf44lmE2igXHn3q6+ukEykdDfna52Wstp/113&#10;tV9S2Xm/J4YoCkPq0bZi3HCtMXG49tlllHJCGaXcpMsav2MiXXnlld7MjdVRdOSRR/rl0uUyrewy&#10;yrJsi21iyFI+Qxllv9KmU7qMpg2nSoH955g5DzKQhChPGsxAYui8lVaKtt1RJRmcQgghhHC3xuSn&#10;EEIIIcqEcjGQyAAhkB1MlRC85G+ChtUGwcNwrAQVCS7WG4L+L79sdsQRmWHq2rTJDVI0hBZbzOzW&#10;W5mgKtlw/Xn11VetR48ebvXxwDTD11XiMFghuymYTgTxCZTPnTvXZs2a5bOQ3n//fT9kHQFzRACd&#10;+oTxQ9kIok7ERBkqVgTx+RnWwfrTwfwQ0A9BfQJpBPOp2wTzqZMhw4lAfjjOIJEHDA/murj/frP9&#10;9jNjbqT77jPbe+94XStA/+f0xTLLmB10kNn06cmGCidcs2A4cT0RJg3XOBijwcQ544wz3Gbj9ZQs&#10;pOeee86XpXQZRdllsDaFMoqyy2gop+lMp2A6hWy8dBnluNLlEzU1MpCEKH8azECCjTaKttk5Wnhh&#10;s2efTb4khBBCCHd3FEIIIUQ5UQ4GEt8n8Be+H8TDO59VIw1qIH3ySWYOopVXzg1MNLTWXddsypRk&#10;ww0D2ThrrrmmW308KN2zZ0+bMWNGsnTlQjCbwHEo31x7ygDB7hgh0E0wP2SRkOlEFgl1jCyiYDgR&#10;SA9iG6yXYDtlC4XtpYPyxSrsd7ZCYD+YTmSyBMOJLBfKNvvM/od5nBB1G2GulSKgX3I45nDcN9wQ&#10;r2/FisnY99wzE4z87rvMuhsYrvMqq6ziNhevrxdddJE3n8gcopxSRrmvBFO0scpodrlMi/UH0wmF&#10;Mkodys7CC/ONUe8asozKQBKi/GlQA+n5583ato231WmNGmXu5p58SQghhBDu7iiEEEKIcqLUBhJB&#10;9fR3Q7CPdVTS8ETFUm8DCdPhxRfNLrvMbJVVcgMSDa3OnTMTQxdpDuaDYCyB2jlz5tgOO+zgNhEP&#10;RqPDDz+8og0G9p0ANcHyUM75idnCOWgo2A4i8E35om5RrhDbJ6AfgvkExsKQZQT0QzAfsX8E8YPY&#10;15hCfY0ptjyirCO2w/GzfQww9ivMk5M2nbLnyEFVaTi582DDh8frXl21xRaZTCd3fhsa7huxuopG&#10;EQzNQyijaUOUa012E2U0bTghygZlhLKSNp0oS41VRhFllG2xbUR9Yb9CFl4wnEIZDZlOaeMpu4yy&#10;bKhf1DmWF0KUFw1qINEGHHlkZshf1zZG1bu32WuvJV8QQgghBLg7pBBCCCHKiVIZSATXCMIFEyUE&#10;9Pibt8CrLkCcBcHDcOxFGUi8pTpmjNmGG2ZMnVhAooH1N6frBw60z+bMSXaifnBtucavv/66bbHF&#10;Fm4T8UA0Wm655XzQtVIhmEwQKpRvfiKC0dSbUsE1YPsoBPMJgocMpzBHTnqeHI4jBNQpu+GY8ikc&#10;az7FvoOCIcAyXHu2hXmQNpxCQJ+2BqXnyQmmE8dVUe0IQcRtt43WwXppxAga+oxJBRjzrv4Zc4rV&#10;sU4z5OKgQYPc6nPrbJ8+ffy1aAjC0I/UI0xErmswnVAwRtPZeJSRYDjRtmaXr7Syy2RaseWDssto&#10;KKcYQ2w/ZDixT+wb+8hnDFn5wQcf+CEs2fdgNgkhygPqbajn/F5vaGuvuspsqaUWbJcZYnj99c3e&#10;eitZUAghhBABd6cUQgghRDlRCgOJ5QmsZQfrCLo1ZEZGOVOUgUSAkSADc6b061c346hly4xin9Wg&#10;d51WcGrRpo2tt/76NqUBhq8jKHPffffZqquu6jaRG4AO6tixoz300EPJtyoPAt0EskO9CNcag6bS&#10;DFL2NwTz0wF9xHFiCBIQx3AiYM41DhlOlHOOG6XrfLY4P8UoO/MkbCNtOhG0z850CoYT14H9pi5y&#10;HCGzKagk0HaS6bfiimatWtkf3bvbBy1a2FGuPiDmO3KVo3i5ddmgQWaXXpp5I961+ca8ScyVhmn1&#10;6qvJDhROvszBdu3a2a3MkdbExMpoOtOJ6007Sxnl+nOvC2ZTuozWVE7T5a0QhTLKOqdOnWrPP/+8&#10;jRs3ziZOnOhNOMpnKKfUl3Q2HuWUfc42REteRkWTEa4z5Vo0DQ1uIIGru67Cm73wgtkll5g99ZTZ&#10;Rx+Zq+zJAkIIIYRI455ehBBCCFFONLWBRJZDLKjOd5pTkKRWA4mAg/u/vfKK2e675waEC9Vii5kN&#10;Hmy21lpmSywRXyaiX5xuderilA4Od+/e3U+iT9CTgGYxcI1fffVV23bbbRdYZ0ytWrXyc6lUYpkg&#10;4EeQGiMjXc4JEnPdmxshABpMJ9oAjBvKPGWCgHk6mM95QtQPxHlMB/U5lzUNW1aTwjpiYhtsj20H&#10;w4kAIhlYYcgygvnBOKP8hwwSFIK99YZ1uPUSXHz8nnusnasLoV70cNrfaZLTzy1aROtuncQQS+ee&#10;m9lugWASYRal623Q8ccfnyxVGYRrx3XkuoYySiYVZTRk4VEmQhmlDUT5ymgQZXXatGn25ptv2gsv&#10;vGDjx4+3999/32chpZcLSpfJtFg/Yltsl/1gf6g77CNtTsjCY/85jnQZpQ42WBkVDQ7lbfbs2fbi&#10;iy/a448/7vtmRx99tB144IG222672emnn+7r3OjRo70JSbkr9h4saqdRDCQhhBBCFIV7OhFCCCFE&#10;OdFUBhJBK4Jb2UE2AmE55kkzoEYD6b33zM4802zZZXMDvYUKs2j77c0ee8xs9GizgQPjy0X0rdMJ&#10;Tq2dYsFhxNByxx57rI0ZM8ZmzZqV1xjhus+YMcPuuece22WXXax9+/bR9WXrmGOO8eWq0iBYSx0K&#10;dSGIjAI+E7VDmSHYjUlDuQpmE+0HRg7tC+cYEUBHtD/BdArBfK4Bwfsg/o4pfZ3Sii0bxOdsg/aL&#10;bZM9wv5gMqTnySGDJGSRENTneNIB/dqg3rRo2TKnfizh/vfa/vubHXig2fLLR+tx0SJD8aabki3X&#10;DsdPO5C9b2jvvfdOlqpOKKNcQ64l15TrSxkNWXiUAeo8Jg/D1r3zzjteZB5NmjTJl6FwL6ytfKJ0&#10;uUwrtmwQn9dURsnCok6FMhqy8VAwnirRwK803n33Xbvhhhtsv/32c7ftJaL1KVstXV1dYYUV7LDD&#10;DrNHH33U34Mr8X5ZjshAEkIIIUqPezIRQgghRDnRFAYSnxNMSwe+EIFfglXNEY7bG0gEEf/5T/v+&#10;66/NXnrJbK+9zF2M3OBuMcJ4Ou88swkTzI46yqxTp/hyMa26ql0wfLj7NR64ylaLFi1swIABNnLk&#10;SNtzzz3txBNPtBNOOMH2339//9Y0ZWqllVaytm3bRr8f017uHNSlHJYagsix7DqCtHrrv3EgwI1o&#10;Ywh6h2B+MJ0I5ochy2iDQhZJMJwIrnONQsAwpux2K63Y8kGYAmE5TC3qOwrB/JA9EoYrQ+wr+01A&#10;n+M655xzonVk6e7d7c0wd8bkyWbHHmvm/uc+rJ8Y1m7u3Mx6a4F9J4gd2z/aA65DcyadbUtZIOOI&#10;YesISocyynWmfeC6c/1DNl4Y/jGYorWVNRTKWrZiy6JgXIXlqAehjLLfbJ8yyn5RfzDHguGUNpnU&#10;ttUNsoi419H3itWhQkW2bv/+/f09l0w3UT9kIAkhhBClxz2VCCGEEOUNwZsJEybYW2+95QMqDQEB&#10;FgIwzB/DutlGubwt2tgGElkEBGnDZ+llmnPg6d+//mr/Q3Bw/Hj7+vjj7XfmPOnSJTegW4iY3yT9&#10;98ILZ7ISevQobt6jbbYx4034f/3L9tl3X/eveMCqMXXBBRf4IGWlQQA4GBGhnBOEba4GaTlCe4OC&#10;4UTwG6WNp2A60V7TFhJApG3jWobMpiCuc7a47sUqnX3COsL6Cd7vvPPO0XrSs2dPe/nll3078qM7&#10;Fvb9364t+e2ii+yP1VazP9wybsHixVB2Y8cmZ6x28s1jtskmm/jz2FzJbg8Q5Yj7YU3UVEYxpEIZ&#10;DaYTmUSUUcoKZlMoOyhsN6ZQ3ooR3wvrxmTivo7YLvUjPYdTMEMxm3zZTAyncHyouUJG2sEHH2yL&#10;LrpotO7URz3cPf/SSy9t1nWvvshAEkIIIUqPeyoRQgghyheCHbwRSsYEQ/NcfPHFPpBTV3jDeOzY&#10;sf7N0LBOtPzyy9uoUaPs4Ycf9gGgUtIYBhLBVyDQRdA1/J+fBJ74f9Xza2rS5PPPN7v88kxgluvt&#10;9OukSfb9UUfZ78VkB6XVpk0m02iTTcxWXjm+TKHq0MHs5JPNXbhk5zNDsZ111lnWpUsXt0g8WNWQ&#10;WmqppezGG2/0260kKPsETNNlHJFVUp+2Q5QfBL1DUJ9geMgiCcPqcc0JoBNMRyHDKWR1ZAf208ZR&#10;TKxjww03jNYX2mwMpM/cNvz6XDv7dwwEMqpmzbIvXHvz70GD7D+uXrkvFCd3Tyg0vL/55pu7r+Tu&#10;H8YS87k0N/K1B03x0kgwZmh3KKOYVSHLCUMhlFH2BbOH8hnKaCin6TLKftdWRmMK5TtbYd3BdKKu&#10;EKCnD8T+YYrRN6BehTnGEMfCueO4Gsx8Yh0NsZ4i4Dpcc801RWXj1kUMbzd06FB79tlnky2LYpCB&#10;JIQQQpQe90QihBBClC/XXnutN3pWXHFF69Wrl1144YV1DvoQJDnppJP8ED+9e/e23Xff3Q9HdP75&#10;59vhhx9ugwcP9m+LMuzXe8x5UyIa2kAiQEQADaWDR+FhvLY3sKuCn382u/JKs6WXXjAwi+mz/voZ&#10;8aZ/+rNitPrqmfV/+mnGoKrPushUuuuuZMcXhGv12muv2ZZbbtmoQa+tttrKXnnllWSrlQPBWYL8&#10;IWjKTwxTDAUhCHQT/Cb7guwRAsgEyMM8OSGYjwimp4ctoxzx9w477BCtM7TXzz33nF+WchfK4Hzx&#10;f/f9r84+O17va9D37jtfuH3MnieH8h6ySUI7vu6667qv5O7fsGHD/D2wOcH5Cdcj3R5wrcvRTA5m&#10;TDBEua5cZ643ZZRrz32cshmy8IIZGrLxwjB4NRlNC5TLlGLLBvF52nBi+9QH6gr7hBmWHlKPcx/m&#10;GMs2nRaAId5uucXs9NPNrrvO7NFHCx6ysT6wzwceeKAfbi5WXxpDnTt39nMrieKQgSSEEEKUHvdU&#10;IoQQQpQnb7/9tg0ZMsQH5jCRlllmmTobSHPmzPFmzLLLLuvNmeuvv36BTCPW+fzzz9uIESOse/fu&#10;tsEGG/gh80pBQxlIBJcI+jCZM0O0hCBQEMdfl3NZkZxySu6wcvWVuz5+npMHHvDDzHkYpmbw4Pjy&#10;hWjzzc3eeSezrhogaEx2EPWjIQNg66yzjo0ePdoHACsJgq4ELwluhnLOTwKcBDGFKBYC3bSPiAA4&#10;5YjfedkgVncWX3xxe+SRR3wgPWSPhHL4N366vz+/+277pcjsxD9at7ZPn37az83GuoI5wLop7xgH&#10;bCtkrnCvjO0f9zaWxWgKhhNB/XI0UupLvvaAe2I1tAehbAYzFIXsOwxRDDLMJu7xGCX0IYIZShkJ&#10;56Umcc7yKbY8yi6bwdyibAbDyWc5uTry9dy59vuJJ8bnF3T3oT/GjbM/Gqls0h/k3sl8gbG6kk/t&#10;2rWzRRZZxL+ARNZ6p06dosvVJLbJvIScF1EYMpCEEEKI0uN6aEIIIUT5QdCDN70ZXo6AWH0MJIIn&#10;W2+99fzh6i666KK8QTOGsFtllVX8tjbeeGP74IMPkk+ajoY0kGbMmGHjx4/3GVUEdAjsELjAICDI&#10;1ixgQvu2bXODVHURJlSvXmZnnklKW2ZYvDSTJtVt4nwylhiyrojgJtePQNhV5Y745AAA//RJREFU&#10;V13lyyrD5KBY0CqfWJ6yvu222/o3owk8VhoEUakj6cAmv/O/agyOi9Jy9dVX561Lj5I94aBMol8w&#10;nlxb/ON339mPZ51lv9ehHfpx/fXt766e1xS4R5hDvPRApm5s/8haTAf1EWZCCO4T2KfOpLNJ0lkk&#10;3FNoc9IqR7LbA34iAs981twI1yptOmGIYiBybTGewvxNXHfOXchwomxQZoLCucxWdlmsUazH9au+&#10;c/ccVzDz6nd3X/ryiSfs06++yphO7vphiLGP7G+6bHJMhZZLyjwZ7bE6ki1ezuD+eOyxx9rTTz/t&#10;X8ZhGEiOmfPx0Ucf2auvvur7jbvuuqt17do1up5sYSIddthh/jhE7chAEkIIIUqP66EJIYQQ5cd5&#10;553ns4V40K+PgcSyRxxxhDdjEEE03oKtiX322ce/Xcr2+T3MH9RUNISBRHAI84v5nsaNG2fTpk3z&#10;QQ+OvdkF0ZiTaKHcAFVR6tLF3MUgLc7s3/9OVhzhnnvMOnaMryOfFl/cbPToZAV1gyAaWWYPPPCA&#10;7bfffn6YRsxSAlpLLrmkHzpniSWW8HWIurTaaqv55QiKEcQqJPBWjhBAJCCYDmQSGCf4LURj8Nhj&#10;j+U1au+7775kqRSffWa2++7xul+b3H3oO9d2f/HNN/4+EIL6IduIsh6GLuOFAQws6nts33beeWdv&#10;Ds0P5EcU6lFMbCOYToh7CcFchv3DfKDOkf1CYJ/7T3rYMoSB0dhtTKw9YL8xHUTxhPtCMJ1CphMv&#10;oHBOufaUKQweyl++son89XD6q/v9X9deGy/vWfphs83sH9On219d2f9r6rpmi/WzLbZLHaFcUl/o&#10;u1E2ucex7/xOnypWP9Jq06aNf6li4sSJ/rgLgfPE+bj99tt9/61Dhw7RdQfRhpx99tnNrz9WB2Qg&#10;CSGEEKXH9c6EEEKI8oJ5JDCO1lprLT+fA8HwuhpIY8aMsZVXXtmvj2FH7rjjjuST/DDHTDCtCMI3&#10;9Zj19TWQCJQQSJkwYcJ8A2n69Ok+4FPMuasKfvrJrG/fnMBUwXLX344+2txJTFZYCxhMXbvG15VP&#10;J51E9ClZQf0gcEtADzOJrDPq0hNPPOGD3sxpxBvT1WCuEKzjOAgahsA3Pwlicg6EaCymTp1qrVu3&#10;dlU3NyhMe71A/Xr6abNVVonX+9qEsfzMM8mK/iQE9dMBfYwbOPfcc91Xc/cLHXXUUf4eEAL71Jcw&#10;5BgKAdpsZQfr04otHxQMJwL6IahP2xSySILhhBmBQjZJ2njiOAshX3uAmVFpw3FWMqFscv24llxT&#10;rjHi+nz9zTf25eef2y9Dh8bLfJb+aNPGvt9pJ/vXzTfbp+7+9TfXr/mb6w/9zV3Xv7lrnV0eg9Ll&#10;EFEu5s6d603UWN1Ii7kwmXszmE6hXHJf4bhQbWYo5fu6667zfdbYNoLIROKlD1EzMpCEEEKI0uN6&#10;Z0IIIUT5wAPiJptsYn379rWbbrrJDj74YJ8JVBcDiTekCeiF8eqHDx9uU6ZMST7NDwE55ovAdMLI&#10;WWONNXwwrKmoj4FEoIagHcES3p598803/RB2BNabJQQbVlghJzBVk/5o395+HDXK/n3rrUSLmXAi&#10;WVkBfPWVuYsXXW9e3Xtv8uW6EwKolNMQMON33gyvNkOFAB5BpBAoDEFDgtPNziAVTQ5ZDLzUEAsI&#10;L7bYYjZn3jxSX80uv9xsySXjdb4QufuPvfdestXa4b5Fhm1sv8g+fPHFF/1yadNpfmD/668XyCbB&#10;8OGewYsIoU3Jp1D/YootHxRMq7AsbRb3Lkwfth8ynNgn9o2gPOc+7DeBfdo2frKvrIN9RfzOfZO2&#10;QpQZrvzZoovGy3w+tWxpv7r76ne77mpfnX66/e8TT9j/zJhhf3dlFSPJzzGGsspYKBOULfqOZBbF&#10;6kfQXnvt5bO1KXvZ5ZK6QDmjbIYh9YIhSv2hHmE6UTZDueNlpG222Sa6raCePXv6lz1EfmQgCSGE&#10;EKXH9ciEEEKI8oDA1jHHHGM9evTwP3kQP+CAA+psIJF9hAmDGcM69t57b/+QXxsE408++WRvOrFd&#10;fp5//vnJp41PXQwkzglBthA8mzdvns9Aeuedd/w8OU09DF/Z8OOPZn365Aak8ujHTTaxz5591j6e&#10;Ncu+r6sZcdNNZi1aRNefow4dzD78MPli3SBYRRnhuoegGSLQUujwO5UCgW+CeOE4+UmZb1ZzeomS&#10;c9ppp7nqGw8I33DqqWa77GLWrl28zgfRRtTUTvTsaTZ+fLLF2iHDcPHFF3dfzd2nAQMGJEvVDHUo&#10;zJWDaFuyhy7jvoyRwz2FdieYTQTZg4ET7kMxhUBwoUpnSPH9sH4C+rwoMXnyZHv77bfn3+/4m/8T&#10;3Gc/ueczrB7HwLFwjGmJJubTT+s3J2HLlvafJZe03/r2tV/22cd+cffrn7jGrlx+S9l01/pLd93/&#10;5comRhBldNKkSb4vF6sbiOHkDjnkEF++MDCzy2A+pTP30mUzGE4YTcxLVpuJRD8v1D2VzVxkIAkh&#10;hBClx/XChBBCiPLg3nvv9UPGbbjhhj74Q8Bq//33r5OBROBo33339dlH4buMN18oTIocvouRs9FG&#10;G3mDpiko1kAiMJYdVCewwTBm/OR/vL3dbDnxxNwgVET/WWIJ++dDD9lfXdn7xyef+EBpnaB8uutW&#10;awAZUSbrESji7XsCVVzjcO0JYFXb9SaYRp3mbfB0OSfYR/kXoilh4vzsIHBLp/WcPnHydbsmtWxp&#10;ttNOZuusE/8c9eplNmFCssWaIfNhxx13dF9bcJ+CzjnnnGTJxiMEvYPxRNuEccO+0R6RqREynLhf&#10;hblyEAH3kDWZbsti4jPua2SKMDwrw7SikG3LfS+sI1shwM+22C77wf5wjw0ZTiGLhP3HcApD6iGO&#10;TcH9euLOqx8a1pXLBlHr1uY6S2Y775x5eYNsHlfO0hzn+gCxehF0wgkn+GufLpuIcpmvbKbNo3xi&#10;Wb7//vvv2xZbbBHdNmrn+gpXXnmlrx/BfCpkjrFQNoPhW61lUwaSEEIIUXpcr0sIIYQoPTxgr732&#10;2ta/f3//JjXwtnNdDaQPPvjArwsjBjEk3l/+8pfk09r58MMP5xtIDGW36qqr+nlkmoJCDSQCBQQT&#10;sg0E/ibgQAAiBDGatYHEsffrlxt4ytK/997b/ucf/7C/JUHGOhtIQADr6qvNePOfYHH29tq3z8yt&#10;9PnnyReKg2tPQClmqFTbnB8EyKgD4TiDCKzxmRBNDW3r0KFDXVXOBIDbOx3j9C/qdm2iPcDQYT4+&#10;At+xZVARBhIGSufOnd3XcoPTzNeEuVJu0IYFsylkONHm0q5x/8Jwot4Hcc4RbTPmEZkdKJhHZJmQ&#10;bRvawmyl2460YssG8Tnb455K20q2FfuSHroMw4k2F4VMp5DtxLGRVYJEAufC3Wtd4WwckdU7fLjZ&#10;pZcyoab9zxtv2DJ5MvMQ2UHZ14eyyf8wariWXFfKJtea8kl/KpRLTKf0kI9pw4kyhNHE748//rjv&#10;T8b2AWEw0W/l+4WUTdYZymYY8jFdNtnPdNnEEE2XS+pepZRLGUhCCCFE6XG9LCGEEKK08GDL2POM&#10;BX/55ZfPN4h46K2rgXTXXXctYACtttpq9uyzzyaf1g4BgHXWWcfPdcE62IdiMpjqQyEGEg/+BAlC&#10;kCIEHAhmEPTgHBFUCJ81awMJHn/crG/f3GBT0B572L/nzbP/SUw3zmu9DKSAW48deaTZoEGZ+VBc&#10;ObRRozKT49dxbiKCPwRRQoAp/OR/BIeqiXxD1hEYq8Y3rUVlQNm79LLLrGXr1tbTtR/POP2Sbk/y&#10;CVMI4whzuWvX+DJB7n5nEycmW8wP96pBrn2JBaXRBhts4APglQ73POo99f+jjz6yWbNm+Z8Ic4d7&#10;HIYOAXTumQTUuQeGTJLQftQklokptizCHAhZvoh9Y1uIdovtc08OWU7cs9nPdDYJQX3u2cFsqjpc&#10;P86djOSPhA8+KGpo2TqrfXv7Z/fu9mSLFnaq+3uoUyunUDeGrLGGzZk7N9mpusE1C0ZoMJy4bwXT&#10;CTMU0Z996KGH/Dxp6foZ1LZtW9c03OHLSnY5S5fFbGUvG5RdNmknKJfBCKV+hHKZnmMsu2zSp+D4&#10;Snm/lYEkhBBClB7XsxJCCCFKyzXXXOPNo1133dUHfwJ1NZB4oD/00EPnmz/MYYQZNGPGjGSJ2uEh&#10;ddttt/UmTjCQMLl4wG5sajOQCFTw8M/DdAgg8JMAQHjIl4GUBefFnQdXMMw6dswMe7PYYmarrmp2&#10;1VWMAWX//uUXH2DhnDWYgQQM2eOuhRGoIpBWjzIUM1T4SeC02oKP1DWuQ/pYOXaCWkKUmg/nzbNj&#10;Bw2ydxbKClrn07rrZuY7e/99s86d48ukRfv0/PPJ1uJwj1x//fXd4rkB6SCydKqB0B7QFoSfBMOz&#10;2wPugSgd2EcEwnlZhTYUYUaxTkwd7vcE01kf6w5iG/lEe1RX8X3WH4L6KGQ50calTSfu3SgE9TmG&#10;cIxlC/eil14y23RTcx0xc50os403Njv2WHMnPLPMk09m/u/KaI7I0O3WzaxNm3gGbx30uxMZgq86&#10;nek03Onha6/N7EsTsssuu7jdiddVhtLjOmPihDnGKJv05SgXIbOpprIZK2+1CaOJn2Ed6bJJuUyX&#10;zWA8BdOJfaVcUqeoi9S1UD4bqozKQBJCCCFKj+tRCSGEEKWDoWfIDlpjjTX8BNhp6mog8RbosGHD&#10;vAkTDKQRI0b4B+NC4eF9n3328XMysQ7MnE033dS/9dzY5DOQeBjnQT2YHOFhn7+zzQ4ZSHkgsIWh&#10;88knmQwgMnaSIAfBj3BuCaA0mIHUAHDtCXYS1AnXlJ8EdQjcVBOUXcp8+jgRAauqfENfVB60IRdf&#10;bH8sumhOoDpbv2NWY1wH43iTTaLLRbXIImZvv535XhbUk1NOOcVatmzpFo0HpA8++GB/P6xkstuD&#10;0CYQxG7ojMsQ9KadCRkl3HPpi9D+ch+lHWJ/CKTT/qIQZOf+EYL8YT9DJkhox4pRON5shYA+54CA&#10;OiYY+4cpxn2LewL7nh6uDIXja1Qo53vsES/PaPBgs6lTM8u6Y7CTT868yOH6O7byymZbbGH20EO8&#10;LWHuhJqNHp2Z34h5k6hvLVrE11uk/uP0+xJLZDKCx4wxd8Iz++7OU2MyZcoUW3jhhd0u5NZXsua5&#10;vvng2nEdua70V7jOlE/KJWWAF7AoExg9KJRNyiXKNp/qWi5RWEe2gvnEdtkHyidiH9NlND3HWLqc&#10;UveyyynHFdYf+sNCCCGEaFpcD0oIIYQoDRgcO+ywg/Xq1ctuu+225L9/UlcDifWuvPLK8w0kjJjN&#10;N9/cP2gXCg+3J5988vxtk82EyTWhwDkp6kO2gRSysjC10g/qPMRzrLEAIedIBlJxlKuBRGAlDFeY&#10;vvaNEUAtNdRRgk6h3PKTYBRvOQtRFsybV/AcLn93OmvJJe25ZF4/18jUPJRmTAx/mRU0JTi75557&#10;+mGvYoFo1KNHD3s7j/lUKdAeEARPtwe0gwSiy8FMDoFu2uh0UJ97R8gi4f6NCHwTSOe+jNKGU3gx&#10;oDazKbT/QbFlgvicc8U22B6GF/vAvqSH0qOfhejzsP/ZwfyioC9ywAHxcpwWcxS9+qrZuHEZM+nl&#10;lzMmzpQpdHQy5f277zIveAT4+7XXMnMH7rJLZl7Ddu3i66+Lunc323bbTJbUI4+Y8bJQdl+T+sv/&#10;yQykTvO7O1fFwDndaaed3CZz62yrVq0aNGMwlE2uK9eX6xzKJnUomKHBEKWcUN+C4US5pBwVYoKm&#10;y2VasWWD+Jwyitgu26dfQxll36g/7CvLMS/pzJkz/X5xPBwX4nyWQ1sghBBCVDuutySEEEI0PQQp&#10;LrjgAj903WGHHRYNhNfVQOIBvF+/fvMNJLKItt566+TTwsCUOeOMM+Zvm3WRyfQMc9c0MtkGEg/W&#10;PEynDQTE/3iAjiEDqXjK0UAiGImhQvAmXHf2jcBKbfWgkiDQRaCIYwtllp8EtQh8CVEWEDheY43c&#10;4HNE0502dCIw3GXxxe2W22+3r6dPzwzplSxTkBjC6777/Oa5T7722mt+SNbs4HNaZDjccsst/juV&#10;SL72gHsh/YJKheOi3Ub0MYLhhDiuENjH4OH+TiCdNpB7AIZTMJpiCveHbMWWDUrfV1g3978QyGe7&#10;BPMxF9iXkEHCfRGlDSeOx+eLvPCCmSvrrhDWrFatMsM4Mg8Y84KRfUQWEnVrrbXMFfDM8HfbbGO2&#10;445m++5rdtRRZueea65jZq4jmPnfeutlhrmLbaM+Yv/IhjrwwMycZQx/jNm1555m/ftnMgM5Tn4/&#10;5piMuVUEY8aMcZuJ192zzjorWappwYThOnI9g+EUymUY7pEyEDKd0qYTZbO2soZCWYsptjyijI4d&#10;O9ZeeeUV37efOnWqL6fUiWA4hXKaNkbTmU7UtWA2CSGEEKJuuB6SEEII0fS89NJLPquHCb55QIxR&#10;VwPpxRdftL59+y6QgUSmUzHwEM2DPNtkHQiz69FHH02WqJnw5if7WuwbkldeeeV8w2rUqFE2bdq0&#10;+W+C8kDNwzPnhm3kg+1Wm4HE8XIeG+ut03IzkNh+CBiGa0+gptoMFa4nwZ90EInf+V9DX2Mh6gRG&#10;/cUXF5zxcJPTEk7pwHC7Dh1sNXcv+kddsiaOOMLPubTVVlvZoosu6v614Lqztfvuuyc7Xnlktwf8&#10;RGTvxF40qWbShhPnheMnGJ4O6HOuCKBzv8f84d4VFM5dtkI7W6hC9gnfDesOhhP3JC/MJcwUV/4a&#10;XQwLGUycBpojKa+Yj8n1/WzJJeOfI15QwhwukDkzZ1r3rl3dV3PrLnOaca3LGcplvrJJ/4TMwVBG&#10;MXWou6GMUlZqK59B81yb995779nLL7/s+/WTJk3yc5lml89she+zDcpoKKfUj7TxRN2hDiH6W+x3&#10;MEY5rnCcSAghhGjuuB6PEEII0bTwEDd8+HDr06dPjRk9dTWQ7r333vmmD8JAYuLiYuBh+Oyzz17A&#10;QGJIoAcffDBZomYIrmBasf9HHHGEnxz5pptu8vuGCcXQQnPmzPGBGcRDLQ+zPHRfeuml8w2kkSNH&#10;+jHzg7HBuePhtjY4R5VsIGEccD7Gjx9vd911l78Whx9+uB+2ab311rNtt93WB0lPP/10/6b9Aw88&#10;4I+1mGEKsykXA4lrR9AlBEEQ+0TAo9oCqARrCOykj5NrwBvEQpQFrs11jU1u0DgiJuk/xamlUyw4&#10;jK52cr8UrhYt7O2llrKFWrd2f8bXmRb3nUptJwhAc99Ktwe0xdXwAkRTEILdIaBPBgn3RNpTzmHI&#10;auJeQl8C0f6GIHt2YD8YR4Xor26d3//Xf8XLcHOQ66sZw88xrN3s2eZOYGauRVee/bB8od/25pv2&#10;9eDBtpX7Tqz+0u+jHlQrlM/wIhDHSb8rGE7pMkp5JNuIYaMRfeb333/f963T5dSXvSLKaVqhnMfE&#10;+tkH6gdtEiYY+xWG1QuGE8dAXUMcE/03xDHKeBJCCFFNuN6OEEII0XTwsIWhgimEKVCTGVRXA+ma&#10;a66Zn30UDKQ9mNS5CHgQPPfcc3MMJIyKQpg7d643yAgGkGmF2A+G00McE/s4aNAgW2211WzjjTe2&#10;7bff3vbaay//ljnbSxtIPDTXNGRdNpyjSjSQ2OcnnnjCzjzzTFtrrbXyTjYdU7du3bypdM899/i3&#10;Vgsx2tKUg4FE/cBMDNct7Atv8lZTNg6BFYIw2RlWHHs1B89EhTF2rNnAgbnB4pjWXtsec/e2zp07&#10;uz/jbRT6/5z+x8n9UbBOd4qtK1vcO7hPVBr52gMMDvoBonEIZhP3Psx8zjX3Pa4F9xzKEi9yoBrn&#10;yHHXap77/bvmbCAFkbG06KLmOnpmAwaYrbmmuYppdvDBZiefbLbUUvaLW+5gp1gd7rr00vZLBdbh&#10;hgRjhnIW2gEykTCJeLEGU5QyiuEUjNEwpF5DzzGWVmz5oGBosb2w/WA4sc/UJfY3mE705d555x3/&#10;Ap36O0IIISoF18sRQgghmo67777bmynbbLONfwu2JupqIF199dULGEgYMYccckjyaWHwNmEsA6lQ&#10;A4kJfzE00gYSWnHFFf2+BfE3YrlgMPF72G8MJN7C5KGzmLcZK81A4vhuuOEGn5nWpk2baGClGFFm&#10;Dj74YJvF28AFUkoDiWvL9sL2Q8CiGgOoHCt1PxxjCNAQbKmtbgvRJPz0E28iZIaucu1JrSLDlawD&#10;x7333WedOnVy/463TWg3p5lO7o9a9R+nUU6x9QQx+T7tXaWaR9T9dHvAz+Y4ZF05Q9Cb9plrEgyn&#10;9Bw5X7vP/s38RK48SjXrd6fjnWJ1uZ3TvzCamiGUMQwX+l/ptoD+QiFGC20JZRSxPOWUMhrKaTBG&#10;2UbIdGLd9JV5eSUYTTUp9Fdiii2PgnHFMvTpeA5ad911/UtmDOcthBBCVAKuFyOEEEI0DWSFrL32&#10;2v6haeLEicl/81NXA+m6665bwEDCuDmKCZiLgIfPM844I8dAKnQIOzKQbrzxRrv88svt6KOP9gbW&#10;zjvv7N8QJ+Oof//+XiuvvLKfrwmxjWAw8TsGEkO18WBbLJyjSjGQnn/+eRsxYoS1b98+GlCpjziv&#10;l1xySUHnsFQGEkEPghnZQZNqDKDytjtvsqePk+OmrnMehCg5P/9srrEubL6jxRYz18jnTKIf2rRY&#10;mxS0utN0J/dHjbrbqb1TbB2obdu2/p5XiUYzgV3aZtqC0B7wk2Giqinjstng7p+u4xItx9KCOt8p&#10;Vp9bO010fVbXgUtOavOAvg5mTmgDQnuA2dNYbQF9jmCMIvYhbTzRpmI4Icwm+mT0X2iz6CvSd0Fh&#10;f7PF/ofjISPqgw8+sNNOO80GDBjgXxjr3bu3bbHFFn44ayGEEKLccT0YIYQQovHhAWy//faznj17&#10;emOlEOpqIJElhEkVjB+MGIaGKwYeIE899dT520bsO/MXFUI6GM4DanhIDcPF8ACKyUR20auvvmrP&#10;Pvus3XbbbXbeeed504jt8YD5X//1X35ojmKpBAOJ48JYIwAaC6Q0pDifzKVUE6UwkELQJB1sYNsE&#10;K6otgEpAhiBKKJP85G1czrsQZcEHH5gNHZoT7I2qb1+zceOSL+Yye/ZsP3TqUsxf5JaPaV2nfJlI&#10;ZCm86dTNKfZdhvdcY401/DxxlQhZK7R12e0B7YSoYO64IzOEmyujUbVqZa5DZka2EjroIHOdw4xp&#10;u9lmZkOGZIZ+o34hDCnXD7Nu3TJafHFzhT+jNm3MWrbMKLatMhVZhcc4xep1W6f/6drV7O23kxNa&#10;/dDXz+4b0BejjShXQrZTeghIMukxvzG90oYTv49z94rtttvOm0a8KMZoA7xMdsEFFxQ8NLUQQghR&#10;SlwvRgghhMgPD0YMAzZjxgw/gW2hIiiehjekMWAOPfTQgh8KCSQdcMABCxhIF198ca2B9VdeecVn&#10;noRMHoyY3XbbLfm0MNj2iSeeOH/brItMJoyexuaqq67y26tmA4lA4dZbbx0NoDSWll56aX9u8xkW&#10;TWkgEXxoLkPWUV8pf9nBYrKuFDgRZQGmxU03mfXunRPsjWqnncxmzky+nB/eZucFAV4KYEjTWLs0&#10;wOk2p/ed/p/TXKdpThc7Le0U+w7DHzEMUiHDOpUb3JsIsNIOBNEe0GeotozLZgn3TYb6xYht0WLB&#10;euPuwXbOOZllaoI+HstwL/zkE1K6zd55x2zyZLMXXmAsZLPRo81uuMHsv//b7NJLzU45xezww832&#10;3dcPKfn5iBH2Ytu29oLb7gSn8U5TnT52+gaDC5NmkUXs906dvFm7wH42sn5y2sspVrfJNvx58cXt&#10;D3ec1Z6DR1uA4RL6BaEt4AUrDJlqgYxU5jnFNOJ5AhMJ878pnieEEEKIhsL1YoQQQoj8EODexT2M&#10;MxzPhhtuWJA22GADu/3225M1mH9DepVVVrEhQ4bYI4884scC/+ijj2oUb2+TncOwbzxs8dCFmXPC&#10;CSf4+YUwtVhu5syZPrspzeTJk61fv34LGEgYMcXAQ+2+++47/4EP82j11Ve3t5vgrdD//u//rmoD&#10;6c033/RDGcaCJ/nUsmVL69ixow/Cch0QvzP3R2z5fGrdurXPeoqZNE1lIGEeZRsq1AmuV7UFUDke&#10;ym8Y/z8EiDCR01l6QjQpzBU0YULGBOL+ceqp5hqHnEBvjgg8E7T+8cdkRYWBUfrCCy/Y4YcfbsOG&#10;DfPZQwu0S04rOW3otJrTck7pzxH3g+OOO84Po8pb7ZUIL2aw7+n2gHaQ+y33LFFFUEZvvtns+OMz&#10;9QvT5623cFWTBRqXF1580bq6+trJ1Z1eTj2dVnQa4nTJdttl6j8mzfPP2+9jxth/br3VfrvlFvv1&#10;oovsl/POs59POcV+dvX1Z14+auAMp2+dtnfKruOoq9OPrq/7rylT7PMvvvD3T162oM+A6O/SN6EP&#10;g8lCv6USX8TA/A7Z12mRrVMtL5Zwnc455xz//BPmNqUd59mCl/LUBxJCCFFJuF6MEEIIkR8CPeus&#10;s47P/uHBpxBhulx22WXJGswP44MJxLjfw4cPL1hslwevYATxkyEf0ssMHTrUv92XhmBU+nvsz6hR&#10;o5JPC4OH9u23394fT3jo4w1CzKvGppoNpDfeeMM/SMcCJ9kiyMqQH8cff7yfPwvTMBgtiN8ZU/7l&#10;l1/2E8gzLEhsPTHxAJ9NUxhIBEYIoLKNIK4PAaJqG7KO4VzIqArHiJikOtvwFaLJcGXQD5Pl2laf&#10;gdCrl7nGNjOslmsXapS7D/jsh3oQDFVefLj11ltt11139S9nDHT3tYXatLGF2rWzFh06WA93v+zb&#10;r59tueWWdsQRR/j2jzapkg1mAt5hknraAn4ybFU1ZRqICNzXSnBvY8iwbt27u6qbe//fLNIfJJTP&#10;Xgb9x+2z1+OPF9Y+BLllv99lF/tx5Ej72fVR/z14sP3Wo4f90bbtfCOKLKj/n1Ns34Y6fb311va3&#10;ZEg3RF8n/E7doS1A9FcQ9Yh7LZk79C8wZoLp9O233/p7MeYt7QemRVqlgP3Jbgv4u5yHrCsWjolh&#10;u3nxjT4vL6EhRlEol/64EEIIUQyulyOEEELkhwdX3phm+DlMoELEA1PaQGL4HswQTBEeoHiYKlTB&#10;BArCJEh/3qtXr5x5iXhIZmJalg3mzyabbFLUQxsGBetgG6yDY8IIa4oHv2o1kAh0YPjFgiZpLbLI&#10;IrbTTjv5DLRiIED51FNP+W106tQpuu4gMprOOuus5JsZGttAIoCTPc4/QROCKdUEQSlMIo4xiGMl&#10;wKVgsSgZ991X89ws+cQwXGQhuDahoaGuYCrTXhPwRbyZj7iPVUNWDsZ4GLIutH1IQ9aJGJQX7uX0&#10;WZhDhjrBvZP/F2N4zJs3zwYNGuSqcO79n34qnxfEkUfG24Ua9NsFF9ivrl7/G+Pmu+/sB3c//Nr1&#10;x/59ySV+7iaG04vtF9pj6aXt02eftb+7vkHaOCpWoZ6lFYwnRF8Ew4lzjDjf3LcxcbhPhzYIhTYq&#10;XIO6Gk98n+2wL2Ef+VlNQ9ZxbuiHrr/++v7lNfrylDeeo8aQ6VYFbboQQojmievlCCGEEPnhwe6w&#10;ww6zHXbYwQ8nV4gI/vOgFNhqq638cGNkMRUrDKe0gYShk/68a9eu9vDDDydbysAD3BlnnDHf/OEn&#10;c0aQwVIoPLiT7RRMKLZ18sknJ582LhVtILnyYtOnm02cmHnbPxmKhADQPvvsEw2YBLVt29aXsyef&#10;fLLOAQpgWwzzxPWLbScIk+lmhthJaCwDKQRNWGc6aML1qcQ5TGqCYBPlNRxnEP9TsFiUjClTzHr0&#10;yAn01qqllzY791xuKsmKRDFQ5zGK0u0eP2kPaReF4F7PvJn33nuvXXjhhXbSSSf5zDxe4CHLnMxv&#10;MoYZvpGXPliOl0u4X9cGc27G7v3t27e3O+64I1mqBugD9OkTbxtq0uDBZl99lawkheuX/XH++XZw&#10;x45usdz9Qk/cc4/96PowmDmYZ9w7EfWI7CL6DSHziBdQqE/0V2szm8K9OFuxZYP4PJhNbJftsy8M&#10;M0cdJrsJwwnDjxdhwpB6adMpENqCYGCFdWMuV4upwvW65pprvHHEswP9eJ4d6MdPYMhEIYQQooJx&#10;PRwhhBAiPzwE8rAY3lIsVOngO/MhnX322XbeeecVrPPdQ/aZZ57ph/dJG0Fbb721nXvuuf5zliOg&#10;MB3DIguGNeOtP76HCTXYPdDzv0JhnWQd8X0eBFdeeWW7jzfYm4CKNJAIllx1ldkaa2QCLu7c2eqr&#10;m+23n/0xdaqdeNppfv6hWMAEtWvXzk5zyxCQaCiYI2vNNdeMbi+IB/23mJfB0RgGUjBUCO6kAzYE&#10;Tahb1UT2kHXhPHJN62MIClFvjjoqN8hbmwYONHvmGR/0FcVBfaf9zG4P+LuhMztFZUJ5oK/DS0f0&#10;s+gDxO7RMXHfZm7Oa6+91s+xme/+cv/99/u5E2PrIDO+1uxf5m1aeOF4+1CTGB4zz3yZf503z5Zc&#10;bDG3WO4+kenPeYmB4Uq/DtFXwazhZRnMG0wcDCf6efQtQp+dPiB1jn5NqIP5FPonMcWWR8G4Yhnu&#10;9cHYYptpwwmjC5MQ44+5f/id/hn7yEs01WAgcTwHHXTQ/Kwjnhv6uL7w6aef7s+JEEIIUem4Ho4Q&#10;QgjRuPBwSLC8GBEQIPAcxhAPWUAXXHCBf3hOrzP2JjMPbLy9innEwxzfT2eb1AZZTTwI8j2Mq/XW&#10;W88/JDcFFWcgffyxWd++Zh065AZSnH4fMMD2YH4P9zuTxTNB/MFOI526ObVp184eePRR+3cjZOMw&#10;TE1tmU+86UwZamgDKdtQQQRSqs1Q4ViYd4xzFo6VoBLHToBLiJJCu+LaU1fZC9cOO/A6ebICUQy0&#10;B7yJn24P+EmwWFmIgvsCLwFhlrRJ+gV1Fd9fcsklbbfddvPlLJvZs2f7/mPsuxhWDDVWIwxd6ZYt&#10;WphO99yTrGRBjj7mGLdI7v6g3Xff3RtC9YU6GAyn0E+m7gXTib5NMJ3oX5IZFMwm6m1Q6Ldki/pc&#10;iOh/YRqNHTvW3nzzTf+Tuaneeecdf22C4VToHE700cLzQVA58MILL/iXlXhWwDii785La4888kjZ&#10;7KMQQghRX1wPRwghhChPeGjcf//9FzCQLrroooKGvuEhkyAF3+G7zJVU6BB0PPDx3XTm01G8wd5E&#10;VJSB5LZjO++cG0DJ0iSnw5w+cPoj+R8//+X0tw02sD/cPjYWBCRGjhzpNhkP2rRq1coHACgzDWEg&#10;UX5icwARHKnGIesI9qSDSvxOmeV8ClFyyGps1y6nTcqrjTfOmE6iaPK1B2REFHLfFtUL/ZFLLrnE&#10;Gz6x+3B9RV/vpptu8mUtgOmw3XbbRZdH22+/vTcooowbZ9a9e7yNqE0Ml/nee8mK/oTMG4yz2L6g&#10;q6++OlmyNARThns3or9CPxxTKwypx/mljmP4BGEA0XfiBZlgPs2ZM8cmTpxob7zxhjePgoE0efLk&#10;+VlLoY2Iic9jYt1sp6Y5nOi7YZbRHiGOhT4xbVA4xoaAbV111VU+0yiYR7x4xkgJmGRCCCFENeF6&#10;OEIIIUR5wkNrtoHEGPk8CBYCQ5PxFiBZSDzUESzgobM2eNjEcAhjmDN8HQ+9TUVFGUgvvWS2+OK5&#10;AZRi5a6PD9g0EpyHddZZx20qHrjZbLPNfHmjfLBsXQ0kghVcr+wACP/js2qC4Fw4XxwjPwnskI0k&#10;RNnw+edm3brF252Ybrst+aIohlh7wN8EWUXzhmD6hhtu6KpX/P7bUCIjiWGPeSEkgGnBnEex5RlW&#10;l5eForh+mFuoblprLcacS1aUAfOFuZ1i+4FWX311X2cqibThFIbVo99E3/PDDz/02UfvvvuuF79j&#10;KoVMJ/oKiLYiDIWHOAcxhb5UtmLLBvE5fTnaIbabnsOJof7oq9A+0ffDKIvN4ZTP+P7ggw9s7733&#10;9s8X4VlhlVVW8aMkpE1MIYQQolpwPRwhhBCiPKmvgcSD3wknnODNIx7wMIJeeeWV5NP8zJo1y/r2&#10;7eu3iYlD9lFTvj1dUQaSux62UFbwpK7aaKP4xNMNxNNPP20dOnRwm8oN3nTu3NlPzs2DP+esLgZS&#10;9pB1YT3VOGQd5YngTzhWxLETRBairOB+sfnm8TYnpkmTki+KQoi1B/zk/lNtGZfNmr/+1ezWW80O&#10;Ptjs9NPNHn+8oPv1nXfe6bMzYvfdxlKnTp3sbuYvcmAI7LnnntHlEBnIjz32mF92PgxfSX/EfV60&#10;3PrsiSeSFWWgb3DggQe6j+P7gJFV6uyjhiDdFtAO0P8JbQHmDP1ShEEThtOjn09fKwypF+Zwot+L&#10;4cN3MYBCu1KTQl8kW7FlUTCtWIZ9DUPq0ZcJhhPZVuwLBiCGE/25448/3jbZZBM/sgHPCYg5Vw85&#10;5BCbOXPmfKOq0GcVIYQQohJwvRwhhBCiPKmvgQS8JUjmCQEMvn/22WfXmglyzjnneMOJ7wwbNsyP&#10;1d6UVJSB5K6PLZQVQKmrWrc2yw7kNCAEkkaNGuU2FQ/iHHvssT6AwTkrxkAiaNJc5gDirVyCIyEA&#10;E8QQMhqiSpQtY8bE25xs7bUX0d7kS6I2Yu0B7R/BVrUHVYK7xnbeeWY9e/45FGSLFmadOpmttprZ&#10;hAnJggtC2bj++uttkUUWcV+J33OzhZnD3ER8hxd/Bg0a5Pt+ZBC1bdvWfx77XkwMlccLRNzHyUYn&#10;2B9bDtE3fP3115M9d8yYkds2BLVsmVHss0UXNbviimQlGeiLnXHGGe7j+LbRgAEDKr6+0K/GbAlt&#10;AOJ3zKBijRT6VIjvIcoS68eQxnjCkEsbTvQ/wrB69MOCwn5kK91eFSqMJcyhU0891Zcl+ufBPEI8&#10;M6y11lp+vtT111/fNtpoI9tqq638cHb77ruvHXbYYX4I7iuvvNJGjx7tn02EEEKISsL1dIQQQojy&#10;pCEMJBgzZozPKMIQYpgQxqHPx3vvvedNI7bZp08fPwluU1NRBtJBB+UGUeojAlI33mg2dy5jIiUb&#10;aTjIQFtiiSXcpnKDODz8T5kyxQcKCjWQQtAkHZTgd64ZQY9qIjZEFedJQ9aJsufnn82OPDLe5gSt&#10;sELeYLjIJV97QHBXVBG77RavL0GuX2bvvpss/Cd33XWXzwSK3WvTatGihR8G7IADDrBnnnnGZ3hg&#10;FCDur4h7MVktTz31lM/koX+UL5s4rY4dO9o111zj9+e8886LLhOEOXXOuefab/QvzzwzfqzossvM&#10;7rjDbMgQcx3FzBC+DMG79tpmb77ptxXgWHbccUf3tfg2EcPuPffcc8k3KhP66tltAf2oph6+MhhP&#10;mHH0v7LncKIfjLmN6c38SRhOiH1nfyljafMpDKnHsgzDR9mjrFL++EnWEcLs5PmCPju/h7/Tv6Mw&#10;1B0GFFlMQgghRCXhekFCCCFEedJQBhIPlHyPhzce5vbYYw//QJjN3Llzbeedd/bbYXu8PUvwoqmp&#10;KAPpnnvMFl44N8hSX3XpYnbMMWa8FRzGk8eoYHgpspSY42DatKJNJgILGISxQA5vOP/lL3/xhlAh&#10;BlIsgEoAotoMFc4Z5Ydzkj5W6hBvAwtREbh6baecYrbKKmYdO/7Z1vD79tszUUuyoKiJfO0B9xu1&#10;B1XGnXeadeiw4L05pg02MEuZBQ8//HBBmUf9+vXzfTOC+MVA1glDvq255pregImtO4j9ePDBB30/&#10;atNNN40uE9SiVSu7+rTTMmay+ztHnTubhfkwXf/U5szJ9EVcPyAN5sVLL71kG2+8sTfIYtsKOvnk&#10;k5NvVR70MzHJwpB1ldY3CIYT1ys9hxMK2U0YUA888IBtueWW3izi2YC+OS8cMafVTjvtZJtvvrnP&#10;PBo6dKjPmsNc6t69u/Xs2dObRYjnGL7Pd5deeml3K3L3IiGEEKKCcD0hIYQQojzBQNpvv/28oRPe&#10;2quLgQQ8GF5++eV+HiTWw4Pf448/7k0j5jy67bbbbLPNNvOf8WBIwKEU5hFUlIGEETd8eG6gpaG0&#10;2GJmG25odtxxmTkJllsuM9QdgRyCPIcdZlZk8InAUyyQg3ioD2+i5jOQCDhwPlkmnF9UjUPWUQco&#10;f2GegBAg4n+lqh+i/MFk4O3zsiwjriz7+VuuvNLs/vvNXnxxgeC3yE++9oBAa7VlXDZ7MEi22CJ+&#10;X84WL5GMHu2/Rpno6fpRsftr0OKLL26XXnppvYcH5mUP7ue1ZTr16NHDpk2bZtOnT/cvEsWWCTqs&#10;RQv7w/10f+Rq221JK0q2ngv147XXXnOLbWvdunVzX4lvI2jvvfeu9UWVcoVjzR6yDjFkXbW0BfT1&#10;7rjjDhs4cKDvj2Me8RIa/XJGK+BYOQeUY/6eOHGijR071meUMafmrbfealdccYVdcMEF3ig84ogj&#10;fEYaZtSNZNoLIYQQFYTrCQkhhBDlCW/+MSktZgpjxPPgT9CB4GRd4IH3+eef9+OS8zDIOocPH+7n&#10;SGK4Ooa5Y8z8pp7zKJuKMpCArKAa3lLOG4xpKA0bVpSJxPVlnoVYQGeHHXawjz76yJtIscAOgZHm&#10;MgcQ9Q9TLJQhhGnGG8fVdqyi7jBM0IwZM+ziiy/28zwQHKNtJdiGYb/hhhv6NpfPLrnkEh9g5TsE&#10;50TlkN0e8DO0B7qWVQhztPTrF7/nxjRokP1877226dpruz9z761BvKTT0EMD068bMWJEdHtBa7v9&#10;4r4+yfVXahr+7ikn90tUv119tf3itkc/ANGnJHOFYZGZX5O+JOZYbL3ZImOFPlolwjHH2oKmHrKu&#10;McEYOuaYYxYYfg6deOKJ/rNCoW2kP85LbLwUh+lEf7GazpUQQojmgesNCSGEEOULD+lhPHzUEG82&#10;sg4mVWYy27POOss/+N99993+AbgcqDgDCZgDgWFsmFi7VSv7faGF7EenqU6nOn3mZI2pXXbhST3Z&#10;mZoh6MNQI/mCOrxJytB02QZSc5kDiIAHw7dwjEEcKwEjDVElgCAYRhBtZ9euXa1ly5bR+hQTc43Q&#10;vh199NG+HSZ7RZQv+doD7i8EkkWVMnFiZn4jV2cLVosW9nf382inZZzaOKXrPkPOYeI0BvPmzavV&#10;RMLkhgkTJnhTIPvztZw+d3J/5Gie06ZLLWU9V1jBD4PLy0f9+/e3hRde2Fq3bu0WWXBdNQmjqbHO&#10;Q2PCiyMYxtU+nC0vRIwaNcpnG2EaMQrC4MGDfVZRXUZAEEIIIaoB1yMSQgghRDlRkQYSEAhmaKir&#10;r7Zp225rOyy0kPVMAibbOH3h5P5oHDHU3ZNPJjtSMxiIZEVkB3UQmWgElzBL0gYSAdTmMAcQ5hrl&#10;LRxnEP/jM9G84c3r6667zgdAY/WnWBF4XX/99e2xxx7zmX2ivKipPWiIlzlEGeOusw0ZEr/fFqB/&#10;OPHyyCpO1PUePXva2+PHJytvHKZOnerv4dntTBBz0zD8IrzxxhveBEqbP6c4uV+iesCphVN6fcWK&#10;bZFVH5uDs9yhT0nmTLoPxM8vv/yyakwV2rQxY8b4coHBSBYtcxdts802PstNCCGEaM64HpEQQggh&#10;yomKNZBSXHbDDQsGTpw2cXrE6Zfu3f2bytaypVmfPuYONidYUyeddVay9Zrhjfr999/ffWXB4A5i&#10;eJ1x48Z5A4nhRggokG0RAqchcFKNhkpsiCpMMw1RJcj+ZNgpJoUv9m37QsQ6meD+zjvv9OVQlB61&#10;BxXGnDmZlygwadx1qzeuztuBB8bvtUVortNVTo8zj2EjQ7lkbsvOnTu7TcfbmjPOOCNZ2vx9fI99&#10;9rEO7v97On3o5BbK0XdOvBATW1+hWmSRRXwGFG1ppUH2NaZXui2otuErMcKYYxWTMZhHZB4xd1El&#10;ZosJIYQQDY3rFQkhhBCinKgGA+n888+PBlG6duhg8155xWzs2MwcCzyYo2eeMTvySLOuXXOCNwXr&#10;oIOSrdcMAQ8mM47tH4EnhuYiWMLbtumgCarGOYA4HwzDl86w4i1tgscEjkTzBqP0SFc3O3bsGK0z&#10;Dak2bdr4YfGU7VY61B5UGO462aabZoabW3RRs6WXNlt+ebO99zabOTNZqI4wrC/rcnWzXuKFkaWW&#10;MtttN7NXX6VRSTaQRQOZEZdddpnbbLyNoV81bdq0ZEmzr99/32ausor95D5zC0SFsdTZKba+2sTw&#10;ngyHRnZUJQ75SH+Hfk9oC/hZbdnXzGG1++67e+MIA4ky0q9fP7uaOa8q0PATQgghGgPXKxJCCCFE&#10;OVENBtJtt90WDaagqTNmJEtlwdAyvKXcvn1OAKcgpd4srgnMnx122MF9JXffevfu7edlmT17ts2c&#10;OdMHUUPQhABqtQ1ZR4YVw5KFYwzlhTKnIaoE84oQ/IzVlUJF4HWg0yFOlznt77SSE2/9x5ZHzDES&#10;hpoSTQfGndqDCuK552p+6QJTKWWW1Il77zXXGYmvv23bTCZx7LN8YvkBA8zGjDH717+4IdPQmN1z&#10;j9mxx2YyifkM86qORjIGx6BBg9zm4u3L5Zdfnlnwk0/M+vaN72dKlzjF1lOT2rt+DPPmPPXUUxX5&#10;wgl9SLJystsChhqtlrYAc+iZZ57xc1lhHjHfEUPWbbHFFvbyyy8nSwkhhBACXK9ICCGEEOVENRhI&#10;jCMfC6qgRx99NFkqYe5cs3POMVt55ZzATcFafHGzF19MVlgznJstt9zSfS1331ZZZRV74YUX/DB2&#10;06dP9+ePQHY1BlAxwygjlI8QJOJNY7IPhOCNeSa9j9WTfOrRo4evQ2uvvbZt5urYSPf3GPd/9+EC&#10;+trpIqea3upfd9117QOyFEWTQHbRJ598Mv+eofagzMF0GTQop27laMQIswcfNHvoIbOnnjJ76y2z&#10;iRMzQ95hoNA3+OGHZKV5IEt4zz3NNtggk5G06qpm225rdtVV9vsBB9i/OnWKb7smkZW02mpmZ55p&#10;1rt37ueYX1deaVbHrJ2aXmLZedddMwsdckjudiN6zqmlU2xdaXXv3t0P88k8R/fcc0+T97saitiQ&#10;ddU2fOVXX33lhxTs27evN47Qcsst5zORNB+fEEIIkYvrFQkhhBCinKgGA4kJh2MBFnTnXXdlFvr8&#10;c7OTTzbr3z8nYFO0NtqIdJrMemuBt05XXnll97XcfeOt5Ycfftiefvppe/311+3dd9+1uXPn+uHs&#10;eBuXoAPn8ptvvrHvv//ezxPCsDSsE4OpEt40Zh85hvSwNEhDVInAhx9+6ANqsTqSrYUXXti22247&#10;u/HGG23ChAn20Ucf2Weunnz7zjv26worxOur03+crnNa2Cm2XrT66qv7LCjReBAQVntQYXCfwXhx&#10;daQokd3bo4fZsstmzJu11srcOzffPDO83H77mR1/vNlpp5ndcIPZ6NEZTZpk7mZo5uq0kZkxffr8&#10;4eZ+dve/9Rdf3C5265+Vvb36qnVrs5NOokHy2yoG2o18WUgD11jDvuWYBg6MbzdL33XoYBdutZXt&#10;vu++Nnz4cN8uYXCTqbKbO28nnniiXX/99TZ+/PiKNY0C33333QJtAT+ZA6ia2oIZM2b4vjXD1XGf&#10;I/tooCsL11xzTcVfPyGEEKKxcL0iIYQQQpQT1WAgTZ482WKBG3TgXnvZH+efb7bccmZt2uQEa4oW&#10;6/n442TLtUMghKB3bN8YruuVV16x5557zt58800/jF0IopCJxM9wTnkjl0ALwRXE2/sEXXlzl3PP&#10;UFBcO8494u1dDCcyfzCduEYEb9NqbDCP2KdwHEEYZJU4zI7IAhPVlU276Sazp59mLKei5xXBDC1k&#10;2DqGaNpzzz19phJm6gLwNwFpt1xt2tkptv4gspk0J1LjgOnN2/ZqDyoMMobIonH1o9HEvblDh4wY&#10;Jg/TacUVM8PPIVcvMZ7+temmdl3Llj6j8B6nSU5/hHU0hMhUwvTiZZMis+F23HFHt4rcNqXdoova&#10;Lfvua7bSSvFtZsudi9+uucawULh/cn8P93bu6dVQVziGL774Yn5/J/ykH1NN2ddPPPGEv6css8wy&#10;vp9N1hF/M2QdfTIhhBBCxHE9IiGEEEKUE9VgIGGu8HZnCNgw/Es3p8OdvnBaIDhTqNq1ywxVR2CL&#10;ycKXXDIzBM2XXyZbLYzRo0dbixYt3CpzA0unnXaaz74gKM4bzJy7tHFUrPh+PnGOUDCfCOQSuEVk&#10;OpHlxNvAwXQisE8gnWAO4hoT9CnUfGIdGFxh++wf29cQVVUA13/sWLPBg/+sL61aZbTZZmbjxxeU&#10;oUe52mWXXRaoEzFts8029iqT4eeDIbLccoVovFNrp9h2go444ghf/kXDgZGePWSd2oMKgexdsodc&#10;3Si1fk9+YhqRVYiyl2kQMd/S1lvj4CQnoXbIKGndurX7elab4v538hprxIfOi4nMrb/8JVlr9UHb&#10;mu4vhp/0QaoFMsjPOuss69evn884on/KT4as40UhIYQQQtSM6xEJIYQQopyoBgMJs2Lfffc1gjX/&#10;nxMT588MwZi6iLefr78+M3zOjTeaPfkkk7QUnV0Bm2++uVtlVkAp0a233upNG0TGEMFU3srlGiDM&#10;Hc4rIviK+UMWUhjyBbMpiL9j4nrkU2z5ID4PhhNGEPuA6cR+sY+YTuwv+/7DDz8skO3E5xhiDMcX&#10;9o/vKyhfJTz8sNkii8TrDlp66czE9LWQN+CaiM8OO+yw2g3Lq6+O70dE/8+t8wDXznXt1s39Gd9u&#10;hw4d7LrrrktWLuoDpjP3A9qS0K7wk8xJ2gtRATRFBlI5yrUVdsUVyUmoHYbU7Nq1q/tqbptyzHbb&#10;ZYbvc7/Xqs6dzR57LFlr9UA7Tn+BPkW6LaBvQ/+hWmDIOoyinj172korreSzjjCSzjzzTH/8Qggh&#10;hKgd1yMSQgghRDlRDQYSvHjffXbEQgvZ5OxgTLFabz2zt99O1lo/GJZuqaWWcqvNDSgNGDCg1kn7&#10;CbhwbhHmC+YMb/IjTBtMJ97axcjhjVeMG4aA4VoQoCUwEwK3NYlrlk+x5YOCOcRyYTvTpk3zczNM&#10;nDjR3nnnHZs0aZLPsmKfKBeIfWbfK3Vep2YNcwT17BmvO2mtuaa5wpF8KRfKPkG1WN1AiyyyiJ90&#10;vCDT8Zpr4vsQU7t29vvcuXb3vffakksu6f4V3z7zmTC/kqg7ZDByPwltRGhP+J+GCawwzj03Xp+q&#10;XWQhF9gn4h6IWRBrT3bfaSezffaJbyNbZHZWmdFAH4aXTqj/6baAl2Sq5cUSjpE5Lddff31bdtll&#10;rU+fPj7riHmsHnrooaqa16kpoU9Iv5b7SDUZjUIIIWrG9YiEEEIIUU5UvIFE8OHyy+23AQPst1gw&#10;plAxZM2RR5o7kGTF9WePPfZwq84NJqG99torWarhwHDiYTuYThgyBGrTxhOmTTCduNYhywnDicwm&#10;gmBBIdCTLa5zEH+z7KxZs/wb2JhmY8eO9Ro3bpxNnz7dP/izbPgZ1sP3YvM6sT8EDBCmGOWJ/Q2Z&#10;TsFwSg+ph0QTcMEF8foT06hRZq+9hpNAI5GswJVTp1NPO80tEq8bLVu29MP/FMwzz8S3HxPDQ5Ep&#10;58oPk9Gzrdg+oLPPPlvlqo5QT6nL6fpOXcc4lklcgbzzjrlOQrxOpcUcQq5O+Z+xzytNZCExJGcB&#10;cF8l4yTWlmw+cqR97+6NPrvZ/Z1XbO+pp5I1Vgfcq8leDu0AbQL3fgylamkL6Fedeuqp/vrTl15x&#10;xRX9sHXbb7+9b/eqCfphr7/+uru1v1aQmO+J/mGx0Pe77bbb/BC26667rg0bNsybc/vtt5+9+OKL&#10;eglBCCGqHNcrEkIIIUQ5UbEG0rffmj33nNnqq+cGYYpVt25md96ZrLhheOqpp2zhhRd2q88NJpFd&#10;wRup5UYwYoLxhOFEIJjAGNc0ZDkRDMJwCllOZGpgHr311lteGEdkIBE0CAGjuioEnWIiCJU2njCc&#10;sud0IrDDsaAwlxNSELuOFDoMUxDzIi2/vNlWW5lddhmpR/b3d96x5Xr2dB/n1g3E8D9FwZwSTL7v&#10;vlur9tuPgu6/RtlgW7F9QD169LDZs2f7ZUVh0H5Q99L1lHpM/dSQdRUM7SWZfl27xusVWmops/PO&#10;M3viCbNbbjE79VSzgw7iTQqzLbYwGzbMrG9fs5VWMltuObNevcy6dzdbbDFzN8vMfIPlZjyxPwxj&#10;WyCrrrqq+1puW7LpppvaN2RPPPBAfiNuiSUy561KoC3AbEi/jEJbUG1D1tH/4T7Su3dvbxzRl+7r&#10;yvkZZ5zhDfNq4wFXhjHHOMbahKG22mqr2dNPP518u3bonz3h2hDMomWWWcZ18Ve3rbfe2nbccUdf&#10;j/r37+8z/fbZZx/dn4UQoopxPSMhhBBClBMVZyB9/73Z/fczuVBuAKYuGj7cbOzYZOUNAw+16623&#10;nlt9biAJjRgxoioCC7xZTHlhriOOGcOI4eooA8HECaZTOtsJEVAOmUe8oRuCS2QphUylfArBqGzF&#10;lkUh04nAFaYX22df2Ldss4mAF8ZZeli9MLSeslEc/fvH61Gh6tTJvll5ZbvQ/b6r03CnTk6hbizr&#10;2iGuZVG46+OzB933axQB6xkzki9lILON4YbS9TOtk08+OVlS1AYmLfWcOpeul/xPb4tXAa49tNdf&#10;z2QWYhaRLePqiDeBMIinT08WrAFMRNfeuoKRqYtkNhFcHj3a7IYbMnMOnXSS2Z57mu2wg9mOO5pt&#10;sonZWmuZDRpk3yy2mH3mtvmt069su7HFMXLMBcD9It+wnCNHjvxzCDN37/v/s/ceYFJUWf//uuv+&#10;NrjhXTcohnXf3f2/iJJBouQgiCggSQREUYKABMUAAoKCqIgiICIiSURBRBAQEwaiIEGCRPNizhFd&#10;9f77c6nT1jTdM91Dz9DT8/08z3l6pitX1626db73nOOuuMK5M890rkaNA58IbWlKnZsJ0Cfk2Rq+&#10;D2AMPuE8ZQP0C+bMmeNq1qzpU9UhliAi0fdDAMnGex79pEaR9oiAxHtDXsZ7BVFYyQ4e4NoYE7kH&#10;kP4P8ah9+/Y+DbLBOZ8/f77vQ58QeZ7Xr18/0myyp90IIYT4iUgvTAghhBCZRJESkIg4wlH1sxgn&#10;T36M0c4DBzr34YfBytMDx1+1atXIJg52ImFHHnmkT+lR1OFFP/ybYwg1iDGJhBa+51rBcK4g0lh6&#10;PYQbBByENZz6OJ9i6zohOiECsR0ThxKZ7VPY4s2HhUUr5rO0emyL7WIW3RROqWfCE/vOcViUU9YK&#10;TRxXuoTbwN6N2MKIXRex1hGbNnhwsLEUwCF9zjlx1x81RvfPmxcskJPx48dHZonfXnEKSvzIG67/&#10;cMo6PmmntGcJr1kG0SOkY2Mgx5w5zq1Zk9bUrwcRuddGbsYUGXIjI+28WqRdNorY2RHrErGLIzbi&#10;qKPc3vPOc+7ii537wx/i3wPyY//6V9L1iKj/R9RivPtI3JS1ONX37TswKCaL4F7AMzP87MV4pvPs&#10;zwbom4wcOdILKWHx6LzINbhhw4ZgruxjxowZSYtHZohsyXLTTTf588m5zC3935IlS1zFihW9yFSv&#10;Xr0cIpMQQojsINILE0IIIUQmkVEC0kcfHUgl17evc/XrH3AGkeqNUco4rn//+4MdPPmw7//wB/fj&#10;1KnseLDhQ4cIlb1793pHUTwHklnTpk2LvBMF0cSihjB+d5zH0RHWaQLHM8a55ZxZNJCJTyY8sT+I&#10;OVx3XL9hwSmcPifW2O9ULRwdxTpYP2aCE8Z2TXTCTHRiH8MRThyHHWORcbKPHRu3TaXDvojYf487&#10;zrmzzz4QifDiiwecrHmdG9LY/PGPcdfpU1Ax2n/TpoTtHWGQUeTx2uuvf/3ryKKRZUVcuG4RU8P3&#10;A9pIQdwPhOh35ZVx2+nvI+1/mQ3MIIIp8l1a7PbbD6wzCV6I9FOOPfbYyGIH71/Xrl2DubIbBoHw&#10;LLTnI5/cG/i+yDzj8mDbtm0+ZR1ChwlIRJ5df/31/lmfrdB/adasmX9X4HjzMqKIiFaiz5MMpMZj&#10;OdZfpkwZt2zZsmBKfIgORmgigphIJfpcQgghsodIL0wIIYQQmUTGCEjUMSGd3M9iHDgU5CZaKPb7&#10;fNryiNX5wx/chMmT3df79wcbPzQQNSgqTK72eM4js9/97ne+PlBRBSGHkbfmGDLjmuEcZBomzJA+&#10;hZoLOLG4NhkJjaMH4YCUdji7McSfcFo9E584xrzS6uVmrCOemfhkopNFOcWm1cMRT8QXgpNFOdHm&#10;LK1eoTrmGDGfjrpjyRj1k0g7167dgWiHyLnyEYOR446Cw+6yy+Ivj5EKKzx/Am677bbI7PHb7ahR&#10;o4K5RBiuQ65ZruXwtZ6p9wNR9Ln77rvdEUccEbedzpo9+8BM6bhH/b//d2AASwqpZidNmhRZ7P9F&#10;Fj9434YMGRLMlZ3wPAr3Dewzm1LWcYzUdqxVq5bvL1PvCPGievXq7uGHHw7myl6mTZvmj5n3BAZV&#10;rF+/PlcjKohrIBmoI4XYRG0jzmmPHj3yTHtH3c0qVap4AY9liF6iTySEECI7iPTGhBBCCJFJZISA&#10;tHXrgcLaP4tx4qTRvozY5Ij9T8TMqUO00EvJ1G3IBY579OjR/sU67DCKtd///vc+/UdRhZd5nEFh&#10;5xAiC2JHUX9pNxGG65jIIMwEJ1JwmeBE28AswgnxKVZwsnR4uQlOnL94Fm9eM6aHBSe2z+/B/liE&#10;E/tqKfXYf34zi3QKi06HDCmrErVXIn5OOeVAkXyrkZIOQ0yigD+RiaS5I9rgvvucq1Mn/vxmS5YE&#10;O507zz//fMLoARyEIidcW+F7Pp+0AaKRhIiFexD3zZdfftkb9zAEB+5XqYDj+pe//GXcdkpUCPc9&#10;D1HLjRsfuG9EpkWN+9PRR+f8Lmykv0N84lmdovBB/ynefv3xj3/0NXGyFZ4x4b6BGb9vtjj0ORZS&#10;nZ566qlesLA+M5EviCXZDm23TZs2XuBhsFQ64Rq58cYbfTo6+tFEIU2fPj2Ymhj6bOwTvwfLVahQ&#10;4ZD780IIITKHSK9MCCGEEJnEYReQcDBccMHBjpw0GkW3qZPw24jFOndIQTJ06FDvmEolkgOHPCk3&#10;yL8eu8541oci/0UUhInYtDQ4AItriiocHlzzXAMmOHEuTHQiesjqOJnwhIPNopwQgTiHuVnYERdr&#10;8ebHTLhiHrZh4hbbNcEJRxD7g0OMdsp+8vuy3+w/x2JiU64g+jJC/9//PtDOiBSkXgjX+fbtzlEH&#10;YsoU50jddOqpB7XJQzbSWf7ud/GnmZ100oFi/UnAuTn99NMjix3cdrlHcP7EASxlHdecXZNcY0pZ&#10;JwzSuVL7pHfv3r5fcc455/jIDRzwWLVq1VzdunXdGWec4dO7UU+G6I687jvcqxIN1ihRooS//0WJ&#10;tGk3caJzw4Y516qVc126OHfXXc41bx7/foF16+YiKwlWkDzUP6IOTrz9wsHNYINsBAGQZ1r4XsAz&#10;h+8LNTK2AOHef8kll3jxhGuP5wHp2Yh4KS6COX1djh+RFjE4nezatctVrlzZn1vaCvcJROZkGDt2&#10;rH9/oe2xf1dccUXWiJZCCFHcifTKhBBCCJFJHHYBCafjUUcd7MhJhx1xhFsfsb9H/o7n2DH7+c9/&#10;7qMPiDQgXRViEi/JpF7Bmc7fONY5N0QRITjhQCCqKN76Yo1RkqmOtM4EeBFHBOE3NZEC47dOtxMh&#10;W7HoJs4l15JdT1xbRHHgdOfayK2Gk5k56GIt/NskaxYhZetg/YgCOP9wCGI4PTH2x1LrsY/s71fs&#10;f+Tv/Tt3uv8+/rj7cetW92NkHT9Gvs/hNoy0m8iB+HpGrw0e7Fb99rduf6RNfB+xSOMoWPvrX/Fk&#10;BzuSN4kiCHBMca6KO1zDCKKx1xzXhpx2gvvDvffe69q2betOOOGEyGP9qITp5mKNZ/BfI+2VARnD&#10;hg1LGNXBvbR79+5x14GNGzcumDMEQgbPX1JiEVX0t7/Fv19gq1cHC6VGbikwEdGyjdh7gX3yvOAZ&#10;ly0Qmco1aeIR/eTTTjvNzZ07t9j0gfid6cOSJo7zkW5os6wbEYjze/bZZyctPj733HM+Yol3GKxc&#10;uXK+7yKEEKLoE+mVCSGEECKTOGwCEiONKU7PqOCfxThx0mHUMOjZ08258053QoIRy4nsF7/4hfvT&#10;n/7knQZVq1b1qTFIm/OrX/0qaYcYhlMMZ1pRdDSwz+G0NHxayrpsGVmc6Zj4FBYxEZxIUUcbI4oI&#10;5w4CD2KTGQ4UhCBLq2fiE79hbqn18jLWkcMi23gNkStib0Sulbci+7EvYlw30VpOn3/uvvjmG0cL&#10;eG7lSnfcMcd4QbdZxG6O2KaIvRuxbyIWaTTpt8mTD5zMJBg0aFBkkYPbMeIy0RHFmXgp67iulLJO&#10;cP+ZOnWqd+TGaz/5MWoJIbxwjcXy9NNPx10GO/744/09MCE33RT/PoHVq3egplqKEEHBduPtD32J&#10;JUmm0SwqMPghfC8w41mULUIyz9wpU6a4smXL+n4gUUeIHK1bt3bbibAtRixcuNAdd9xxrl27dj6y&#10;MJ01rXiuNGzY0ItzCEic5379+iXdx2QwS+nSpaNRSHxSJ00IIUTRJ9IzE0IIIUQmcVgEpHXrXOQt&#10;0bljjz3YiZMOo/D+zJnRGgY4oRKlpyoo+5//+R/vkMbZX9Rgn8NpafhEkIjWlxAZSVhwQmzCOUNq&#10;OqvlhLMfJx9tHIEHoccinUxwwvjNLR1eboKTOQ7jWey8jEy/c9Ik97vf/S5HO/l1xE7/xS/cw/Xq&#10;uW87dnT7K1VyP/z2t/HbdX6sTZsDaTKTgHshom94/7A//OEPbv78+cFcxQ+uHe6h9pvb78n1JYov&#10;OJIRR0g5Fdtm0mWkuxs+fLgXqQz+JgVevPmxLl26xE+FF7kPusqV498nsHzWKLz66qsji8ffF8QH&#10;hP5sgGcLDnueFeF7AX0FnjHJOv0zHZ6LAwcO9IIoggZp1U455RQ3YMAAf98rTtDnIyKIc0CauRYt&#10;Wvhzg2C8Zs0a/2w4FDZs2OBOPvnkHALQ7bffHkzNGwbWNGrUKCpAsZ/UNs2Wa1EIIYozkZ6ZEEII&#10;ITKJQhOQeKHbvNm5iy46UGD/ZzHOm3RZ7drOrVoVbPQndu/e7Wst/OY3v4nMFt/Zky4jYoFUd0Ut&#10;lQujh4kaiXUW47BL56hTcfjBwUK7xSy6yVLqISBaWj2MawLhCdGJdo7hRIwnFIWN6WY45W655Rb3&#10;61//+qD2cuQvf+mG3Xyzeydy33hz/Xr33pQp7uPLL3df05Zji+CnaD80anQg2jEJEglI3DOSKeqd&#10;bXD/wvkd/h35XXlGFMWoSpE+uD9cc801PlIotr2k24488khXv359tzpIL8e96+bI/YLv483P4I27&#10;qHUUC4NKEonT1ao5l4/UV6Ts++Mf/xhZxcH7gd1www3BnEUbnhM8B8L3df7mWZBNQvK6det8ujYi&#10;yugXI0gQhUTKuuJY423evHleREOcsRR+J554ok9RiaB0wQUX+DYQFnhTYeLEiTnEI8QkIp6Sheuy&#10;R48e0X1k/0g5SH9DCCFE0SbSOxNCCCFEJlEoAhIFcbt3d+7Pfz5QbP9nMc6bdBgp6yjgH9mPRODo&#10;WL58uatUqVJKqeiStaOPPtqLVJyHogYOYZwAsQ4iBATVNxE4bbkOTHRCXEBUxHCsMVKZ0chcL4gO&#10;4QgnxCb+JiVQvLphtEWc0e9Glnk1Mu8rkc/Xd+50XzZtGr+tp2BfNWvm9r31lns7sn2ub4Qw7k9E&#10;YyGUsd+IZ5AohR0O6UWLFvl5iguck/A9nU+EZX5j3Q+KN7Qfonziia0FafRRiHoA7i+1a9eOOx9G&#10;1OBjjz3m5/Xg/G/RIu49wtuAAcGMyUP9lWOOOSayePx9ILVWUewLxMI9nvu39Qsw7gUISjwLsgH6&#10;PzNnznQ1atRwJ510khdLEI/q1KnjRaXiCM/Hc845x58HxJlYs7R+vD+ceeaZPko31UFTF110UXT9&#10;rIeor1VxBoAlgmfRVVddFV0H+0SNqmeffTaYQwghRFEl0jsTQgghRCaRdgHp9dfdx6Rtw7GwcaNz&#10;l19+QNz5WYzDJp1GKrxp04K9yRv2l1GOjCxNR0QS9ZJI7bFjx45gC0WLRCnrGGUuxKFi6WSefPJJ&#10;95e//CVuG+rVq5e/DkkR9NaHH7r3Fyxw3//1r/Hbewr24fDh7tUgos6u73iGMzRRcf6//e1vvu6K&#10;iWUmnOF0xGFmohrHacdaVGH/490P+J/vRfFmY+SZXrFixbjtJJ4d8atfub8cc4w7BWd848auWbt2&#10;rtMFF3jxB2dxyZIlfQRPsgM6iO4dMWKE35fJkyfnGgHF833lypV+XvfMMy5y84l7j/Apb7dtOzBf&#10;krz44ouuTJkykcXjbxu77bbbgrmLJtwLGHRD27f7pPUNSFmXLdDnRYRAOLKUdVyXffv29QMOiitE&#10;FnFOqH9E1BF/c254XwgLSSa28ck5Szb6h+sL4Yl3DxOQSFlJ2txUuPPOO6PrYB8QbufMmRNMFUII&#10;UVSJ9NCEEEIIkUmkVUDC0fDGG+7Tp55yrn//gqtxFLbTT3fu+eeDPUkNRtHed999PmUJNZJwTiXj&#10;yGIenMrkhsfx8Hw+t3+44XcjEiPsWOdvIjUsKkOIdMH1hRMqXpvq0KFDMJdzSDA/zpoVv72nYF9X&#10;qeJe27jR7Y2089xqOXEfYN+aNm0aWezgfcOBRuSi1f7AmJ/lcK5y78Npxr0ThyNiFFEaROsgumAI&#10;TzhjaVcmOmVaJA/7FZumCuO4lLJO7Nq1K9faQ2E7OmIXRWzM0Ue7Z+vUcf/t0oV8Vc4tXhytSUZb&#10;QIh49NFHfR2h6tWru1/+8pdx1xc2ohh5brNsojZrdtTvfudmzpnj/ksqucj/ca1JE78/yfLggw/6&#10;VFvxtmfWoEEDX1uuqML9iXtB+D6AcZ/LppR1CIHt27f3zyUECGpWUe8IUYJzUJzhOqdd0se95JJL&#10;XOvWrX0/magjBCXEGhORTADi/LVs2dJt3749WEtiuJ7q1q2bIwIJ8SfVVIEIXWzX1sH6xowZE0wV&#10;QghRVIn00IQQQgiRSaRFQPrhB7fvnXfcf5YscZ+3beu+j7xcup/FOGlysyOOcK55cxd563ORt8D4&#10;88TaL3/p3MCBzqWhQDUjIRFNEIIo2H355Ze7Tp06uVatWvl0GORUx8FN8WBqGlDfaMWKFT5dV1GF&#10;CAqO2RxD5jTGAV7cHSeiYODegtMpnsOVdoYgE4XR+5Hv821ly7pvly93n37xhW+nCKWk1uP65rpH&#10;9MHBawLQksi9CydUvH1jVPrLL78cFZrCZoJSPEO0svneeOMNL0BhJjixH5wT9gvBCWNfcYwjOsUK&#10;TgWJpaliv8PHxXkr6lFV4tDhGm3WrFnc9hG2oyJ2dcSei9g3EYt8mdN41vfr51wcBzPtYcKECd5J&#10;HW/dYcOJTQo52hVO6HjzmJX87W/dZ8cdd/C+YKTUnTcv2IPcwSlO6r6jjjoqsmj8bWEIENRcLKpw&#10;vwnfC8yyKWUdx3jPPff4546JD3xyjZP+jOniJ3gW8dwiApFUdQhLpIJGeOP9wUQkO48MrsqrDWzb&#10;ts239bCAVL58+ZQHL5F60H5DjPpMQ4YM0XNLCCGKOJFemhBCCCEyiXQISD+8+677ulMn9/2f/pR6&#10;jaPKlZ1bseKAQ6lzZ+d+9av484WN7UyZQuL6YA8OHaIBiBjwKbTeesu//OI03rlzp3c649DNlhdS&#10;6r7geAs7i3FsK0WVKGjatWsXacIHO12JPHjkkUeCuSKMHRu/7ccznNJHHnnASEc1ZAhqVbCin6D9&#10;YlbLCSehOQopFp6opgsOYe6LtBlEJLOwc9XMhJdULBwdxTps/SY4cT/CuDeZ8GSiE/cs2jOjtk1s&#10;suM0ywuWZzvh42B7uh8IoL0MHTo0btsIW92IrY9Y5J+8rXVr5xKkQePavvbaayPN+cjIrPG3heE0&#10;5rplMAcREfHmwS6NWOSP+FalSq79CNoP9ZZ69uzpo47zilAmpV5RrpfGfYS2b/cB7knc9xC1k7mX&#10;FAUQxQcPHuwHM3AN8YkQQhpVjlXkDQMO6Bsj1BCNF05txyfnk/pGnOtErF692lWtWtUP0LDlEPRY&#10;dyrECkjHH3+8r6mYLderEEIUVyK9NCGEEEJkEvkWkHC6vPaai7yppV7jCEdvqVLO3XXXgXVt2uRc&#10;hQrx54212rUP1FZKIzhKcZqYAxcjOiHbHKg4AnE6m2PIPhlZqhRVojC4++67Ezphu/fu7b6lzU2f&#10;7twf/xi//cezRo0O3BN27oymx0oVUt7E2yeMqEPAIWXCE+0FZyviCyIO7QrHN+IOQg9mEU4mBMUK&#10;T7ml1cvLbB2xxvpxgrJdjLaNA5z7Os48i3BCbML4fs+ePd727t3rTfcDEYb6X/HahdkvI3Z5xD6N&#10;WOSL5C2XuoVEPCxevDhhxKIZRf65Vql58j//8z85pv0mYv+I2JMRi3wR117t39/tiFz7tE/EWdoP&#10;tQzXrVvnbrrpJl+rKbc6S2GjniJpv4oi3Nvi9Q04J6k69DMZflfqVVrNHoQHallx/1fNx/xBnTFS&#10;SYZFJIxzS5RXImjfRBzxO5iARBrLVK+32bNnHyQgESElAUkIIYo2kZ6aEEIIITKJXAUkct3jlF2y&#10;xLkHHnDuiScoHHRA8GGU/zHHHOSQydMiL4ju5pud++wzhr47N2GCi7zxxZ83bEcd5dwllzB8NNi5&#10;Q8eijsJOXZwmOH+zKc8/xEtRxSdOb6WsE4XFpsi9I1GdkzqRe9D7bdseEJgj/ydlRCNGruNDAdGk&#10;RIkSkdUdvE84j5meH3BgITYh1HA/QZBGvOGeg5BD2+N+iyE80T4RbxCeEIEw2ihCkxntNpHZPSzW&#10;4s3H6PEXXnjBR2/gAGQ0OP8TdYngxL6RsgrRCccq+x6OdOJ+wrFxD8VEdsJvS2H7eG0D+0XEbo7Y&#10;9xGLfJGa0dYTRCEZpBOjfxJv2xii0dy5c/28pJa1dvy3iN0asVcjFvkirr0fsdK/+537zR/+4EqV&#10;KhWNhkAIit1OXvbXv/7VTZ48uUg+SxHgaPOx9xDuAdnStrlvIe6VLVvW93URGohaIz3xggULgrlE&#10;fuF6Ic0z59ZEJD5r1KjhI/jjQaReWEDik9phqQ5emDVrlgQkIYTIQiK9NSGEEEJkEgcJSPayx4j+&#10;jh2dO+WUA+LNzyKP8f/5H+dOO825f/4zhyMmKSPCaPJkCh0cWD9CVKdOB2oZxZs/bNQvIGUdglOa&#10;SOQ04WXX0lplC7ERVnzinMaRrZdsUZggnDBSOdYBWzZij0fsx4j5Np+MEcWYZP2S3Bg1alRkdTn3&#10;x4w6D4VxP8BRi/MZ496E4ITT00QnRBzOHaIO9yhEJxOcLMrJ2nYiYzpiOSLRmjVrfA0ZBCRqvyEg&#10;UeMldh0mXNmy3DfYFttEaEf4wtgf9ov9s9R67DeiU6zgJIoOd955Z9x2YdYnYpE/8mdlyzr3n/8E&#10;W0oM1ykCT7ztY0SU0DbgkcWL3bn16uUadWR2S8R+HrF460zFcF4vX77cb7+oQftEsLY2jtG+ud9k&#10;S9+Afh4pEcOp1hAKL774Yrdly5ZgLnGocO1YdJeJOZxrhN14PProowcJSM2bN09ZQJo+ffpBApJS&#10;2AkhRNEn0lsTQgghRCZxkIBEhE/kRTDyxUEOl3wZNUluvz1nTZIXX3SuRo3488dapUqECAQLpgcc&#10;mjhNzKnKJ47RbEthgrMWhy6OXztWLBsjrETR4bbbbos07Z8csK0j9iFtPVkjZSb10rZtC9aYf2gb&#10;v//97yOrzekUNps0aVIwZ+aAYwwzwQlhBkOkoV3jFA5HOiHu4ETlnrd161a3atUqLxyZEXm0a9cu&#10;fy7sHmH3xVQsHCHF8mHByUQn9gHRKyw6hWs5sf/cnzkuO04zkQeRcxa5CA58pgF+Jxyy8doF1ili&#10;n0cs8k/+LEkBCUh9maidEjF0V5AO98fIM+/zDh3iby/GOkQs3vpSscqVK+c7QvFwQnuizdE+rb3y&#10;SRul/WUL3O8aNmzoBSMMcQMxkpR1qaZKE3lDhDGiEO8U3Dt4r+jUqVPc+zfRhdQ8shpICEh16tRJ&#10;+XchTZ5FlZmAhGCoZ4YQQhRtIr01IYQQQmQSOQSk1q3d+6+95ly1agc5W1Kyn//8QOTSbbcdSINn&#10;IE7xXTI1k5iHlHUffxwsfOggqOA0CQsqfGajoMIozngp63Da6sVaHE72vf22K1epkvttpJ1fH7GU&#10;0l/9+tcH7iFpgHsBonk8xzBWunRpL3hkA9wPEAQsomj37t3e8c09gignjHR1iDkW4WTp9DCLcsLh&#10;zP3TxCbuK2HhKBVj+UTG+k10wthPS62HKMZvZxFOOBw5PkQ0E9W41xeb+9yOHc7dcotzzZo5969/&#10;OdeuHYqLi5xklIJgptQh+ihR/Z9/lyzpNtFPOOKI+O00GWMQSeQ3TRYc0fH2BUMk+IQoJIx7ROS7&#10;vGxZxI6OWLz15WY/j/Rv6DNNnDixSIottJPY6GvaG+2etpMNcD944IEHvMBHdAriBJ+nn366W7hw&#10;YTCXKAjGjx8fjQjivaJRo0b+fh0L0V/8HiYg0abyUwMJ8TgsIJ100knRuoVCCCGKLpHemhBCCCEy&#10;iRwCUrt27n2K3iYj8CSw/0Ze3vbz8oZTa/36AwXxH3rIuSefdK5Nm7jLHGRELc2ceWA0dZrAoYhT&#10;NOw04e9srAEUm7IOwxnLS7zEI5EJPHnzzW5BpK2nlLLud79zbuzYYA2HBtGGnTt3jqw2vpP4iCOO&#10;cBOoz5YFxEthyf0AASYvuF9gOGRxlpNWz1LqcT8JC04YkUUIT4jyYdGJbZp4lZvgZPereBZvfjMT&#10;nNg2hoM8Xko9E8ss0iksPBXJeyNCUbwaggg7Zco49/TTwYypwblo3bq1bwvxrN/ll7vICXauYcOD&#10;t52sXXddSgIXqRapNRRvf6h9tPKFFwhHSFrUeidi/4pYvPUlMpzd119/vb/WiiJc97RN2oy1KYu+&#10;zpa+AWLzwIEDfaQRvxfiEZFH3bt395GWomDheqpZs6Y/95x3oor27NkTTP0Jrj2mWco73kMqVqyY&#10;sig7cuTIHOsoWbKkm0LKayGEEEWaSG9NCCGEEJlEDgHpvPPc+717O/eLXxzkbMnL/nv88e7jq65y&#10;/1m+3H02e7ZzjRo597e/HXDmsL7f/CbucgdZ7drOrVoV7F16wOmJUzHsiOQll5Hs2eI0gXgp6/jk&#10;2LMpLY0o4syZ49zJJ8dv/4kM8YhUmGkQe4m0QTw68sgjI6uO7yimuDriclEm0f0Akaeg7gdsEzHG&#10;UuqFRScMIYfzz7lF4IkVnGxfE5ndw+NZvPnNTLSyebn/IwJYSj2LcGKf2DdEJ/YTxzr7HRacMmbA&#10;wZIlzv3pT/Hbixk1CzdtIiQjWCg5Nm/e7P6//4ufvu7EE090LzNABEjfhhBUvbpzv/1t/H2IZ6ee&#10;6tzLLx9YRwqcF+mjxNsn7MZIX8aNHh1/ewmsdMTircvsqKOO8lEsl156qXvwwQd9iq6iCP0c2h7X&#10;vLUDPml3tM9sYd26da5NmzY+jRn9WkQMah+NjlwX3AtFwcO98sorr3R///vfvbBTO9Knjyfc8Xxo&#10;0qRJNHqI36ts2bIpZQPgedOnT59oFBNiISn0Fi1aFMwhhBCiqBLpqQkhhBAik8ghIHXo4N4/55zU&#10;0tJEXtS/HzzYvbdhg3tl3z73/p13uh9+//v48+ZmRD1FXgTd228He5YeEIlsBHzYaZLKS2pRAMcm&#10;ztiwk5S/syktjSjifPaZc1dccUAMincPSGA//vWv7kfSDqVB7MWB2rJly8hq4zuMMWqt4CwuyiS6&#10;H+BExemWCeDUNsHJRKdwpBORQog33MMRcyytHvdvfkfEJjM7xljjmFOxcIQUy9v6TXBC5MIQnhCd&#10;OMdh0Yl9Ja2eiU0cY9jSRmSfXNWqcdtLDuNZftxxzpUqdWBwRpMmzp15pnO9ejkXeW77dJBz5zq3&#10;eLFz27cTruZXv+CBB9yvA4H15xE7ImLWPi7r18/PE4Xjihx75MQ5N26cc7/8Zfx9Cds//+kcEUMp&#10;8vTTT7tf/OIXkVXkbLPY2ZF2/enDDycdQf3lCSe4SYMGuWuGDvXRVvXr13cXXXRR5NT0csOGDXPT&#10;pk1zGzdu9L8xv2lRhbbFNRrbLviONpcNcBwzZ850NWrU8CnMrE+LePHYY4+lnBZNHBr33Xdf5LZz&#10;XK4RSNC1a9cc0UOnnnqqv98mC9f2JZdcEhWQWBfRT9vSUB9RCCHE4SXSWxNCCCFEJnFQBNLFFx+o&#10;YRTH4XKQEUXw6qsOeWLfxx+7/yxb5r4/5pj48+Zmxx57INVdGuHFEqeeOUvMcYLTL1ucJkaiFFWM&#10;nhciI9i370BtlnjtPxcjzVSPf/7TjZ882X2CAJVPJzxthJouRx99dGS1BzufzahvQgHuokxxuB+Y&#10;IGPCEwMCcPJzjAg5CGU4yHH+IzhZHSeMc4EgFBaeOEf5NVtHrIXFJ7bLfhDlhJnYFI5wQnDCOB6M&#10;Y0soPD33nHP5edbGM573RAkj/PzqV+6/EXvryCPdpsg00kw+GLGbIjYoYj2OOMK9RPq6FSsORBDt&#10;3HlAzKJ9E+GBAIXAFJk3T/vjHw9EFdKukwRhjqigeG337yed5F5dudK5v/wl/vZi7EfS7wVRhiZk&#10;plXkywC4rrju7Drlk2sSQTZb4H43duxYn7oMAcHs/PPP94KzKHwWLFjgI5B4r2jcuLG/x8Xjjjvu&#10;8O8fJiCRdnAF95Yk4X7ZtGlTH3nEOtge/2dTVJ0QQhRXIr01IYQQQmQSB9VAInd4sjWQrrnGr+P7&#10;H35wb0VeED9hVHO8+XKz00+nuIFfT7rAyYRQFHaa4MTDaZIpo+/TAQ4vjinsxOTvbIywEkUEHLCk&#10;t1q3zrn585177LEDNdBIpRWv/edib0SsWcTMQczI4hkzZvh0OLTxZNi7d6+bPXu2T5UTdjYnMtLh&#10;FFUnsu4HiQmLTRbhZCn1EHJMcLJaTjw/cD4jPCE4mejEOc2rjhNm5z/W4s1rxnSc+4hNllqPfWG/&#10;2D9+Wy84RY5n/9SpqUUKF4T96lcHogn//vcDg0lo44jEjRs7d9RR8ZeJNdLeITglOaiD35GohXht&#10;l8ik7URRDR8ef1thO/po57I4zRXniWslViTlXlCUo6li2bBhg+vWrZtPq2gRKKVLl3ajRo3yA4jE&#10;4eGRRx7xkWC8V9BeEz1TSZWJaGQiEiIg0UvJwn2ctHe2PJFIl19+eZF9hgshhPiJSG9NCCGEEJlE&#10;DgGpdWv3/ptvOhf5jOt0CVtkmcjbn18HEUjv7NnjviJFTrx54xmjna+8MjoCOF3gNIk3+j7bRiSS&#10;koXR9eYcMsumtDSiiPF95E6AAE19E5zKRDXgIE7WmRyyXRGrF7F4jmLS3LRv396PXl65cqWvS2LX&#10;Pw7FZcuW+fRTXbp08c6leOuIZ82aNSuyTkfdD9KLRaRYSj0EOEurxzMG0YkoIhOdYgUnzr0JQ4ks&#10;9rcyizcvZsLVK5HtfZhirZ+Mtj/8wbl77w3OfN7MmjUrslj8NvwcEUhEQXXuHH9bGH0P6iVlKVy3&#10;XJex4hH3B67nbGHp0qV+UAGRLiYe1apVyz3zzDO65x1m5s6d6+tQ8buQWjAR3FeJULIIIj6vueaa&#10;pAUgBGP6A7zDYNS7euKJJ4KpQgghijKRHpsQQgghMokcAtK557r3qWVAOprcxCCcwpMnB2twjlf1&#10;dyMvcl9XqxZ//nhGHYY0joTF4YfTxJwlYadJtjkTGEHMaPjwcfJ/ojQhQhQ4OHwuuyx+W0/RXo9Y&#10;lYjFcxCH7Ze//KX729/+5mstMNoZK1GihPvTn/4UuUX9Nu4yiezss8/2bakokuh+gNAhChYcnZgJ&#10;TjxrMBz1JjphJjoRSUQKO55LiE04+c347RIZv6nZK9Reuuce9yMRQJFrNyvsrLPwJgdnNXcWLlwY&#10;WSR+O446qyN9ATdmjIvcIA4I2aTpQzhC2KbmU5IRjEUNhOTYATRcW1x72RKVQXsaE/ltiVyh34ro&#10;8I9//MN16tTJ7SSlojiscB8cOXKkF5CqRd4J8kqXOH78eP/7ISDZe0iy1+q8efN81JKJT9S8yqYI&#10;OyGEKM5EeodCCCGEyCQOEpDef//ABESk7t1dZIJzf/3rgSiCEiWco27Ahg0H5gkghd2+d991XzRr&#10;drBjKJH16BEsfejgNGH0d9hpwicjxLPFaQI4KTmm8DHyqRRV4rAzb16+Io1i7avIvab+H/8Y+TO+&#10;gzjd9qtf/coNHjw4OIiihe4HRZuw+IToxHMM5ydRThbhREScRTghOGFvRf7et3mz20/618g1nBVW&#10;t+4B0ScJli9fHlkkfnueHBrY4iHihrR2Cxe6SCfhQJRkFsJ1ZCnrwveCbIu+pp930UUX+Wgj0pWZ&#10;8DB69GgNoMkQuEfVr1/fR4bdddddwbeJ4TqtUqWK/z35XU+P3Ndepr5aEgwaNMgvxzXAtTBp0qRg&#10;ihBCiKJOpHcohBBCiEwioYAEjNIlpR01iu6/37lNm+LWKmDE4X8++8x93LfvwY6heEYE06xZwdL5&#10;x5wmOEnCThNG4OJMyCbxCOdibF0nPnEwcv6FOGx8+qlzZ58dv62nYiVLuk+WLXPTI/caCuLHcxCn&#10;04hYmjhxYnAQRQvdD4ofJjh5sSny//eLFzv3pz/Fb0tm//63+2/Llu6HyLUed3qmWJky7sckncak&#10;rTryyCMjix3cpkeMGBHMVXzgerDoazPuB0S6cZ/IFhAOSTOKyIBggEBRt25dd++993oRVmQGRIcd&#10;c8wxrl27dj7iMi/47W666Sb/exJFRBo6ftO8YJAEtQ15d8EQrRCvhBBCZAeR3qEQQgghMolcBaQk&#10;wWG577333JvPP+/2V6qU0zEUzyIveu4Q0yuxTV5OzXGarU4TYER6bFoaUlRRAD6bRDJRRHnlFeeO&#10;Oy5+W0/WIvcgt3q1Xx3X9Nq1a90ll1zi/vKXv0QmH+woPhQ7+uijXd++fd2WLVuKpONR9wMRZc4c&#10;5xJFIjVp4qOF/7txo/vh+OPjzxPHvorYUxF7LmLrI/ZGxPZHLN686bL9DRq4d3l+f/ihF0GJvsKI&#10;xGIwCNe8RdVR8yxeu8YmTJjg5ykucE6IyqE2lvWDMPpG2SIkU4Ns6tSprkKFCtF6RyeccILr2LGj&#10;v4eL9MPgBKL5xo4d69atWxd8mzfz58/3vw9RRC+++GLwbd7s2bPHnXHGGT6KiN+4W7dueUbOPfro&#10;o658+fJeUOQdhtpoQgghsodID1EIIYQQmUS6BCSfQu71192+yEvdf3NzJkdeDmNT4KWKjb4PO0xI&#10;3YLTJJtGonIsHFM4LQ2mFFUio3jppfhtPVk74QTnXnghWNlPcI2vWbPGnX/++e6II46IzBrfaZys&#10;/fnPf3Zdu3Z1u3fvLpJpnXQ/EHGJPAvd7NnOXXyxc7VqOdezp3P33YfSeGD62LHx210CeydidSP2&#10;PxE7NmL/iNgpESsdsQsi9n3E4i13KPZpt25u73vv+esaMYRPu8a53jEijeln3HnnnZFF4rdxivcj&#10;OJAKkDpUFrVlli1wLAjG4ehrjP8R27LlWPm9EfuJSkEowIhSGTBggBcYRfohqr9///7+nYDzTXo5&#10;ahrlVsuId4AZM2a4U0891Qt9TzzxRDAleR566CFXunRpLyKVK1fOPfvss8GUg2EfGWCC2IT16dPH&#10;X/dCCCGyh0gPUQghhBCZRNoEpH373Ks4Md580328du2B+kknnnigbtKf/+wib4XOXXqpcx9+GCyV&#10;OjhFeEnEmWQOE5wnOE2yLf89zq94Kar4fbLJESayACKQEIF+drBjOE9DUM5jpDL3lw0bNvjR0DVr&#10;1vROrT/84Q/ul7/8ZWQV8R3JTGOeEyP3IO5r999/v3v33XeDNRY9dD8QecJ1EJtiliiUpk3jt70E&#10;9mHEGkUsXrsqE7HvIhb5J2327b//7d5cs8a98sYb/rrOzbjmcRbH2zds6dKlXlBlPhOeMCL2+J4I&#10;Zcyim3BEI74yKIU2hpESjnsOgi1tK9PaF/tGyjo7H2bcH9j3bIBzT+RLnTp1vKCAaETK0Ro1arjp&#10;06cHc4mCANGucePG/rzzbsDzlveD5s2buwULFvj+Ns8drkFSxj3//PO+LhXz16tXz61cuTJYU+rc&#10;fPPNvqYRolCHDh18m42Fa/z222/3+0UkGqnyaN9CCCGyi0gvUQghhBCZRFojkAKHxsfURCESiJHR&#10;69c799RTzn2Udy703GAbjL4PO0zMaZJto+9jU1RhvLQrRZXISGjnp512kGM4T2OZfEQjco8iVQ71&#10;iwYPHuwuvPBCf+/q3LmzH5VMYW2mPfzwwz7aqKij+4HIN99959z//V/89pfAvohY+4jFE2h+FbH3&#10;Ihb5Jz3273+7/fPmuU+++so/32nbGGIvz3b6FVzrGGkaaQNVq1aNLHrwvh111FHu6aef9m3F2kms&#10;sXwiY7qJTWyX7ZujnH0jAgPBifZIhBP9DqKdYkWngoRthvtats/sH9vPBjin06ZNizweTvP9Uvqn&#10;iEekOHuJaFdRoHCNXX311V6c4dyTkg5DxEMkql69umvVqpVr3bq1q127tq93ROTRFVdc4a/HQ4F2&#10;dMMNN7hSpUq5448/3kcMr1692rdDrvGNGzf65zvXBftz6aWXqu6REEJkKZFeohBCCCEyiQIRkNKc&#10;WgSHAus3h4lZNjlNDJxUOITsXPLJsXMOhMhYGBV+1FEHO4gTGeIR4rJISLyUdXwyKlv3A5EUCBrt&#10;28dvg7nY8IjFE2mwkRGL/JG8/e1vzrVt69wZZ7hIR8O5P/zBubJlnevbN+E9gGufZzvGtY5TG0NI&#10;+t3vfhdZ7cH71bRpU7djx45oBBJtJZFZHyKexZsfI7We1RqiTZqwhQPbBCeEL/pQVscptoYTx2Ji&#10;UyogFMemrOOT/xGzskVI5hxS/6ZkyZI+EgWRgP4pggbHKgoH2lDv3r39ewGiEb+FGd8R2VuiRAmf&#10;rm7gwIE+3Vy60sISDfjggw/6KCi2QZ2jtpH7x3nnnefT6SFYMe2+++4rkqlohRBCJEekBymEEEKI&#10;TCLTBSScL7FOE0Yi8302jb5nFDPOJ47RjGNl9HO2iWQiC0HQuPDCg53H8axSpTzT1hV37H5g9z3d&#10;D0S+mTw5fjuMZ9QvLFvWLWrQwB31m99EvjpYqGkcscgfedvRRzvXtatzRAGSYpZ+weuvO7drFx5q&#10;PMXBDibP1KlTE9ZDGz58uJ+H9kH7QbDBwYwROYSYgyBLu6K/gvCDEGQWfvaGjXaXqlkdJ5a39dOP&#10;wYhwwnDSI5iQUs+inOg7ITaxz2Gxiem2btsnjgNne7awdu1anyaNyBeEI8SKU045xc2aNUtCwWGA&#10;NkM6utGjR7vu3bu7Cy64wHXp0sULfNdff71btmyZvw4L4rdBQKZdLFy40PXr18+ns0NAIspp0aJF&#10;flpBR/sJIYQ4vER6kkIIIYTIJDJVQGKdjOI1Z4l94nDJJqcJxKao4hNHEy/wQmQ0n312wKht1ru3&#10;cz//+cGO5LDVqeMiF3uwsIiH7gcirXzwgXP168dvj2Fr3pwQWL/I51995c5o2jTy9cFCza8jNjVi&#10;kX/i25/+5FzLls7t2OHXlS5wGJMqK94+YTNnzgzmTA4GoGCsF6GGfgXRPLQ/xCb6MfRB6HMg9iA4&#10;YbRN2iMDWcLik0Uo0V5TNZaPNda7c+dO98ILL/g0Xggs/P3iiy+6vXv3+v1jIA2GWIZoZhZOqZfp&#10;A23Y97vuustVqlQpR70jIsqeeeaZYC5xOOE64no6HNcU2yoq17IQQoj0EelRCiGEECKTyEQBiZG3&#10;OG1iHSs4c3iJzBY4b6SlMQcUxjHjrMKpIkTGgnN4/HjnWrVy7uyznWvSxLnf/OZgZ3LYGjU65Fpo&#10;2YzuB6LAWL7cudNPd+7II+O3TaxPH+eWLDkQIfTYY67bySdHvo4v1jSL2PsRi/zzk/2//+fcmWc6&#10;9/zzwUbTyx133BHZ/SOj+xC2MmXK+PR1BQnOawxxxtLqmYBj0U30UehDESFBH8YinUxwwmjXuYlN&#10;1u63bt3qI0BWrFjh7bnnnvNC0rZt2/w9It5yfI9ZWj2ilGJrOGGIZIhlHAdmolNh9684L6RAs3o7&#10;RB0hIhHxwvEIIYQQongS6VkKIYQQIpPINAEJ50Z49D1mo++zafQhDpvYFFUYzh4cOUJkLPffn3Jh&#10;fi8eRa53ER+iH3Q/EAXKe+8516+fcxUqOPfnP8dvp0cc4dwppzhXooR7NvL/XyMWT7D5TcTuiVjk&#10;nwNWvrxzM2Y4V0Cpxnbv3u1rocTbF6x///7BnJmBRU1gPOtNcCLdF+IN/RkTnWjj9LtMcEIAeuml&#10;l6Ki0fPPP+9t3bp1bteuXVHxKHyfiDWmx5qJVhjzsB76VhgitQlO7IuJTvTlrI5TWHDiuA4Vjq1V&#10;q1a+ns7/RZ4nRB6VLVvWjR8/3gtxQgghhCi+RHqXQgghhMgkMkVAYuQrTgtzftgnjo1sc6DigGGE&#10;cPg4ra6TEBkNRe9JUfWzkPM4L6tb90D9ExEX7gexKeu4H+BkFiKtEMlGmrrp05377W/jt9eQdYhY&#10;PMEGOzFiq445xrkJEw6IUwUE7YAi+vH2ASN6hWidoopFNtEH4l6AoLNnzx4vmhFVhfEd/SpEHaKb&#10;EHroc3HfsKgj7h2JjHtKKhaOjmJ51s89yQQntkvfDGNf2CcTnIiiRCQL13GywT/8zXeTJ092pUuX&#10;9v1OE4/q1avn0/MJIYQQQkR6okIIIYTIJDJBQGL0fXh5MwSlbEpZx7FYiio7Vj6VokoUCWiLydRS&#10;CVubNigkwQpEGO4H3CvDzl/dD0SB8+mnB2oUxWuvMbY1Yr+IWDzhBvv78cf767egQHigYH+8bZv1&#10;7ds3mLvownEygARxxu4FGP8jxiTChCeEGfpRiDNECiG6cW8hkod+FNFN4RpOGOvmt7P7D/eeRGn1&#10;krHwfoeN9bMt9uWiiy5y1atXj6arQzzi71KlSrkBAwa4Rx55xC1cuNBHW1Hnif1hn+mXIlCZKJVN&#10;/UIhhBBCHEykJyqEEEKITOJwC0g4R3Au2LJ84tzAmWKjVrMBzhGjdMPHySdOlXSkgxGiwFm2zLmj&#10;jz7IyZzQ2rd37rPPgoVFGN0PxGFj0aIDqeritdk41iNi8YQbs8qVK7vNmzcHK08ftI+hQ4dGdvWI&#10;uNvFiD6i7RRlEENo97R/M46J40cUShf0pzDEJkurZ+n0GNhCjST2gz4gxvbp11mkU7waTrkJTnYs&#10;LMPyc+bMcbVr13b//Oc/fZ8T8ShsfE/9I+zvf/+7F5UqVKjgGjZs6FPddezY0acqHDVqVL76qUII&#10;IYQoOkR6oUIIIYTIJA6XgMQy8Ubfs55sG33PqFmiCuz88IlTBadNNolkIsu5917nfvObgxzMCW3e&#10;vGBBEUb3A3FYGT48fntNYP+JWOWIxRNwzIgmefDBB70wkQ527tzpzjzzTPfzn/887vYwpj3wwAPB&#10;EkUTq31mfSAzom0Ot5DMvYh9wNjPcA0nBvhwvwrXcQoLThZJRf8OkemWW25x5cqVi6as43rhb0Qj&#10;/sZIY0df1Iz/MeZhXoSlEiVKeBEqlUFKQgghhCh6RHqhQgghhMgkDoeAxAhYUqqEHSY4GjLBaZJu&#10;OBc4h8POYqWoEkUS6qYkKyD97W9USQ8WFEbs/QDT/UAUKv37x2+ziaxePbdq9mz3v5F+Qjwhx+yo&#10;o45yvXv39tdzfkGoQGwg+iTeNsJ28cUXF+l2YynrwvcC/kegKWpCMvtLJJUJTlb3iMijnj17upIl&#10;S0bFIvqb559/vpswYYK78cYb/fR27dq5Zs2aufLly/vaSKeeeqo75ZRT3Mknn+wN0YnliExq3Lix&#10;7pdCCCFElhPpgQohhBAikyhsAYkXf5wK5jBhGZwmOFOyCc6JpaXhGO3cIJzhXBGiyPHMM8795S8H&#10;O5jj2b/+5dzGjcGCgvsB99bY+wHfKepIFCrTpiWfwu6kkxjx4cWBO+64w/3mN7+JfB1f0DHD4X/T&#10;TTdFmv9G/wzMq14NNXsQnRYvXuwqVaoUd52x1rp16yLbZ6C9ky7O7gV8ZmPfYM+ePa5Nmza+b0kf&#10;kwiismXLuttuuy2Y4wAmPFlqPa4H6h7t2LHDPfXUU27JkiXu7rvvdmPHjnXXXHONGzduXLCkEEII&#10;IbKVSC9UCCGEEJlEYQlIzIPTJJyyzpwm2TaaNDZFFYZIphRVokgTacOuefODnczxrGNHPIPBgsUb&#10;3Q9ERvHCC8797nfx222s9eoVLHTgGT5s2LDI1/FFnVg78sgjfbqxIUOGuHnz5rlFixa5lStXenv8&#10;8cd9TZzRo0e7zp07+6iTeOuIZ3Xq1PEp7ooi1B0K1z7Dsi36mmPktz399NPdSSedFBWPmjRp4sUg&#10;IYQQQoi8iPRChRBCCJFJFIaAxHTWG3aaYNmYso6C1LEp64i4UsoVkRWsWXMgKuFnMY7msJ18MsPP&#10;gwWKN7ofiIzj22+TS2NXsqRzW7YECx2AaJGbb77ZpxKLJ+7kZr/61a/ccccd5+33v/+9++Uvfxl3&#10;vtysS5cuvqZOUQQhmbYfvhcgHhFJlS1CMsc4dOhQ36ckZZ199unTxx+7EEIIIUQyRHqiQgghRNGB&#10;l/q9e/e6devWubVr1/pCwfmFtBxbtmxxL774oi88nCkUtIBkThO+N8OhimM1m0bfm0hmjiH75Dul&#10;rBNZxVNPOXf66Qc7nLFy5VzkphnMWHzR/UBkNDjzmzWL34ax3/7WuQceCGbOCdfv3LlzvTAQT+Qp&#10;CPv5z3/uevTo4fsNRQ36OfSJwtHX3AvoMxGtky2Qsq59+/Y+6ujf//63r1uEkXquKP5uQgghhDh8&#10;RHqjQgghRGaCw4/UIqtWrXKjRo1yjRo18oV/K1eu7OrVq+caNGjg87GnAqLRc8895y644AIv0Jx4&#10;4oneTjjhBJ/OAydMbvWCCoOCEJBIVYeTKfwdnzhQMkk8SwfmKLbjtGN999135SgW2UukjbvJk527&#10;8ELnKlZ0rlMn58aMce6jj4IZiie6H4giA0796dMPRBpF+iXu6KOdO/74A205iWiRFStWuCpVqrjf&#10;/e53cUWfdNmxxx7rZs2aFWy16EC0ltVBtPsAlm21jtasWePT1f3rX//yghF93IqRZwJp7PKqfyWE&#10;EEIIEQ8JSEIIITIS6lFQpPess87y6VVKlSrlRZ8JEya4Z5991hf0TRWibq688kr/Uk3+944dO7rr&#10;rrvOXX/99a5Xr17+BZttderUyW3atClYqvApCAGJY+ec2f98UgMk29I2ffvttzlqm/BpIpkcJ0IU&#10;L6z4u+4Hokjx2WfO7djh3BNPHPhMASKMH3jgAVerVi3361//Oq4AlF875phjXO/evb1QVdSgr4No&#10;zH0gfC9AUMqWyGuOZfr06a5cuXI+4oh+JOLROeec45YuXRrMJYQQQgiROhKQhBBCZBQIHw899JA7&#10;++yzfU5/jBz7y5cvP6RIGVJ5IMawPl6qx48f71+2Dbb72GOP+WLQJUqU8BFOFJY+HKRTQKI2AWLY&#10;Sy+9FE3XguMER8p3330XzF30wQFE3QKEx7CzGOfxl19+GcwlhCgOcD/47LPP/D1P9wNRHKGeIWIC&#10;fZp4YlAqdvTRR7vLLrvMpw1mkEZRg3tBbN+AQTXcC7JFPHr55Zdd9+7d/eAoBkkhIBGxP2jQIJ+i&#10;WAghhBDiUJCAJIQQImMgzdqQIUN8tNHxxx/vSpcu7SOODjXFGnWSEKR4scZGjhyZcPT5vHnz/HYZ&#10;tdmwYUO3bdu2YErhkS4BCacBqUyWLVvmP3fs2OF27tzpzwfTAedJUXegsP+IgWFnMUb6w2wSyYQQ&#10;eUMqKu6Z5ijW/UAUZ3jeE30yZswYH9H9+9//3tcvOuKII+KKRUz7xS9+4edr3ry5T/nLQBSi+Yoa&#10;9PMQ0uxeYMbgmmy6F2zcuNH3V0084rNChQp+MFa2CGRCCCGEOLxIQBJCCJER4KAgdRzFfjHy+C9c&#10;uDCYmn8QSki5ghiDnXnmmT7ffW4Q8UQxaot+QtgqTNIhIDGylsgjIrcWLFjgo6tWr17tBTGcKYhL&#10;jMAl3RvOFJyrbIdjRbAjmodUOBSUxtGC4ZjlfOKUyRThif2ytDTmHEJIOtx1rIQQhQ/REfFS1ul+&#10;IMQBQYXn/vPPP+9rGI0YMcJdddVV7pJLLnE33HCDj8ymTg6CBG3JBpoURUhZF07ja/0e+jjZIqp8&#10;/vnn7rbbbvODrizqCPGIAVMvvPBCMJcQQgghxKEjAUkIIcRhB1GDka4IJrwEn3baaT5qJh3gDDnl&#10;lFP8izXC1NSpU4MpiUF0ofAwxsv4nXfeGUwpHA5FQMIxglMBZ8nu3bvdhg0b3JNPPunT8RF9ZGns&#10;Ys3El3jGMhiOWRwyCDaMaibqh9G9OGQQnBCtMBOecEAhOmEmOqUTtoMzjH20Y1CKKiGKH9xbSFOF&#10;g1j3AyGKN/HSV9JXoM+QLWzfvt3XBaXPTH+RT1LWDR061A8IEkIIIYRIJxKQhBBCHFZ4CUY8QqhB&#10;5ClTpox7+OGHg6mHBpFGrVu39pFERBTVrFnTCyp5gZOBugFWhJhoKJwRhUV+BSRGCyPomNOEfSZt&#10;Hbnx+RsHSl5iEdMTWbz5MaLHMJsPJy71BsIRTohOODUQnkx0wsmD2IX4FBacEqUXNHAWs3y4pgGG&#10;s5j1CCGKD9wPELPtHmWfSlknRPGC/oPdC8zsXlAUazclYvHixa5+/fruhBNOiA50YuAVNa+y6TiF&#10;EEIIkTlIQBJCCHHYQFzo0KGDF3gQaxBMxo0bl7ZIFaKPWCdiDNtgtCaiRV6wfdK6IDrxcs7n9ddf&#10;H0wtePIjIOE0QDALO00QcjhehCUM5wrzkdqFegYIN0wnZR0OFkQexB6EHwQns7AzJtbYTiqG0GR/&#10;s7xtAzHIRCeEoLDwhOhECir2E+GIdRBNtWvXruj6cBoV5XQ7QojU4X4WTlNln9wn8hKihRDZA/0a&#10;+g7hewF9C/o42XIvYMDN6NGjXbly5aKDrugntmzZ0q1bt073PCGEEEIUGBKQhBBCHBaI8hk4cKA7&#10;8cQTvVjCyzD1htJVqwKx4cILL/Rp6xCB2M6wYcOCqXkzb9686LK8oDdo0MCLFIVBKgISYhcpmsJC&#10;D44THCn5KXrN+sxwRiA6EdXDutgOjll+I0Qd9gvnLdvCEH9MCEK8sn1ifyxKib9TNTsuoqnWrl3r&#10;6zesWLHC26pVq3wKRLaPgGaRTkQ5cQ3gcOFaw9GMhWs5YXasQoiiBfejcBQin9wHsilNlRAid3h+&#10;MxgmNn0l/ZFsSl9J/8kGXJGujv7hySef7Pr37+/7NtkEfUvqcD300EPu/vvv9/Wc+D2z7TiFEEKI&#10;ooQEJCGEEIcFXgp5CUag4bNixYru2WefDaYeOogKp556qhdiMHLDJ1P/yCC1nglIjPIsW7Zs2lLr&#10;5UWyAhICCEKJCSxmCCmIJIVFWGziBd8EJ5w6CDgmOJnoZJFORBmZ6GSCE44fE5swcwZt3rzZ13FC&#10;PDJDTEJUCh878yYyprMNtsn2OU/sj6XVYz/ZX5xOGMfAqGaOJyw8aZSvEIcP2h9t1e4X1u65ryhl&#10;nRDFB9o7A3vsPmDGcz2b7gWPPfaYa9SoUbRPyoCrqlWr+j5tNqXtpU84ZcoU16xZM3fsscdG7c9/&#10;/rOrVq2au/HGG31KZiGEEEIUPhKQhBBCFDq84NeoUcMLMyYgXXbZZcHU9EAu+LAAVL58ebdkyZJg&#10;at4gaLCPJnIx6jOVCKZDIRkBCSEDh2ms4wQhhGmZjIlNYcGJqAETnYgcMuMYSVdHehYEozVr1rjV&#10;q1f70am7d+/2x8w5iLXwOYm1ePObmWiF4aC2iCoiG0x0Yp/4TXBc4chmP0mTw75zHByPiU1CiPSB&#10;U5i2F26n3KuJjFR7E6L4wHMWwYHndvi5nk3pK+lTDB8+3JUuXTqaUhnxiH7hli1bsip6ev369a5t&#10;27bRuk5Dhw51CxYscIsWLXITJ0509erVc3/72998NgC+E0IIIUThIgFJCCFEoXP11Vf7l2BeEhFK&#10;SpUq5TZs2BBMPXRwHvTs2TNHhFPNmjXdSy+9FMyRN6RBa9GihRdxTEDq3LmzFwsKmrwEJEQXomjC&#10;jhOcqDgbssmhwHHiILJopL179/pjRSRjGoZgExadEHX47SzCySKbzMzpHGvmfErF2Cc+bR2sn+0h&#10;OPH7YOwDhuhkqfUs0ikc4YTgxG8XNiHET9BeEHKtzfFJe8umNFVCiNzh2cjzk7YfvhdkW/pKjqlr&#10;166+74l4RD8Wu+KKK3x/Ipsgupw+Oqmmy5Qp45YuXer7d2HICnDOOee4EiVKuAoVKri5c+cGU4QQ&#10;QghRGEhAEkIIUai8+OKLPvVGWNwhr3s6R4/z4lm9enUvwrANXr7r1KnjHQ3JwihWajKZ0IWY07hx&#10;Yx8NU9AkEpBwnCCWxDpOiIqJfdku6uAURoDhGO04EWKSTdcSFmIwBBqiFyzSCbEJIQfBiRR2OGRw&#10;QGEm/oRT69l+mJjF/uTHbD2xZuKTiU78pghO7JuJY5wTjp/fmmPBaDcYoinHKUS2wXXN9R9uL7Ql&#10;2kiy9wMhRNGH5xzPxdhnKn0knvHZAPc7Imzq1q3r+4D0BYmmp09L6udsOU6DlHQcG8fK+8CMGTOC&#10;KQdD6uJKlSp5Ua1y5cpu+fLlwRQhhBBCFDQSkIQQQhQqI0aMiL4UI8zwYkyhXAMnOak5nnjiCTd/&#10;/nw/7fHHH/e1bpLNaU/0ySmnnBLdBttr0qSJFw6ShciQq666yr+omtB12mmn+RRqBU2sgISIAHyG&#10;nagY32VLuhZADEG8ixVbcBAl+/sfCjhv2Ae2hXOa6wDRjhR1FuHEOWd/cGThxOZ6Q3gywQljn5MR&#10;m8LHGGvx5jczwQmxie0jgLFf7B9RTuwr+017wiy1HuITDihMopPIdGiHtDWueWsTfGbbfU8IkTs8&#10;i3nWhe8FPAPpL2QLPL/vuOMOP3CJ1Mv0A4nKoR9I6t5sg35K+/bt/SAvjvn888/3A3tyY8CAAb4/&#10;zvzNmzf3g26EEEIIUfBIQBJCCFFo8LJ/9tln56hNRDQSjncc9Pfcc49P2UG00Mknn+yOP/54byVL&#10;lvR5zwcOHOg2b94crC0xpMMgLZ4JSLxost1UwNF+7bXXRgUk1sVL7uLFi4M5Co5YAYkXZMQKxAgT&#10;FxAQOGfZ5ETFWYwQEnYQYTiIMlHoMLHJoptMcEKsQbQhzQ4OEhwiiDo4vfkdcYJhXPf8jnac8cx+&#10;70QWbxnMhCubj7ZnqfVs+5ZWj/1iHznP7LMJTxwPx8XxSWgShU28lHVcw1yjEo+EKB7Q1nk28QwL&#10;P9OyLWUdg6S6devm+6v0/+gf0/cdNGiQP/ZsZPz48f44Mfq7Dz74YDAlMdS/5P2AfjnvEkOGDFH/&#10;RAghhCgEJCAJIYQoNB577LGoGGPCTo8ePdyUKVNcw4YNoy+FVapUcRUrVvQiECMNEW54ueRlsVq1&#10;am7evHnBGuNDxBLrsu2wbOvWrYOpyYHjnCK+jP5kHRhiFlFRyYCTkzzujBrdtGmTd9izTnPI5xYB&#10;ctttt0UFJIQvajeZ2IDjhL9TiaYqCnA8YQeROYsRMrIFfmt+c0s7Z8ITYqWl1gtHOoUjnOz3NzMn&#10;Wqxx3lK1cJRUeBtsE8EJw1lnqfUs2gnRiX0NRzhxPBxn2IRIBa4ZHMZcg1yTXNdco1yDCLRCiOIB&#10;z0uLQAwbz8ZsEpGXLVvm+730dRFT6BtT54cI/Gx9hu7Zs8edccYZ/ljp6/IOQJ2jvKC/REYBzhP9&#10;5NKlS/usBUIIIYQoWCQgCSGEKDRuvvlmd8IJJ0QFGRN4eFHu1KmTe/LJJ73wgmOdl8Rt27a5vn37&#10;+nl4WeSTF2xGZc6ePTtY68Hcd9990W1gvJySJiMVcIQPGzYsh4B03HHHJTVCEvbu3evKli3r9xUh&#10;jJR6pMCrX7++jyoiVcell17qRo0a5e6++24vihHdxDEPHjzYnxuOtVmzZj5tnjn1cdhnk0PBRheb&#10;+GGfJrgVd0yEwThXJj7iSEdwIlooNsIJoQdnO4b4gxBkAlRYaMorvV5uZuuJNbtOTXSySCecgOyn&#10;RTjx22Iciwlq2eQQFPmDa4LrhWspfK1x/XCtCCGKBwxK4BlizxbuBTxbMjUiOT/wPGTAEP1E+nuW&#10;mo2BQy+88EIwV3YyefLk6PsA/WyirxiEkhf89qTC5nyxLJ/9+/cPpgohhBCioJCAJIQQolDgpf/C&#10;Cy/0L8e89CGQ8NLctm1bH6mTCF4WyQlvApK9MJYvX949++yzwVw5GTduXFScwhCQOnbsGExNDpyV&#10;w4cPP0hAeuCBB4I5cofCwCVKlPAOAfbFjOPgOzOOhf3jvGCkzLMXY+ZFdLr44ovd1Vdf7a677jo3&#10;c+ZMf76IslqxYoVbt26dT+uHYEXUCs75ouKIx1lMRIs5ie2T40BQEPknLDghxlotJxxWRDkh5iA4&#10;4ZjHcNoj9iA+meBERBgOO4QmM3Pqx5o5+eJZvPlZL+tHaLI6TohfquFUfOE35nrg+rDrhmuEZ4cQ&#10;ovjA/Z9nRPhewHMimyIQN2zY4Lp06RLtI9IPZNAR/U6ex9kMfQ+yAnDM9HXJLjBy5Mhgat4sWbIk&#10;mgqb/jJpr7lehBBCCFFwSEASQghRKDCStF69ev5lmZc+Pql/tHbt2mCOxOAopnCuvWxiCC1ELeEI&#10;j+X222/PISDxgkmqvFRA3IgXgZSsgESe9tNPP90fowlDvPByDBj7ZCISZuk4wvuN8b0tz76wDyyL&#10;+EbkFin9ateu7SOViGq66KKLXO/evd0111zjHRFjxozxEU4PP/ywf+l+8cUX3datW72jFuHgcAk1&#10;Vt8EUSLsLEbckChQ+JjYxHWPUINZWj2EHBx6OPIt0olrx9LrcS2Zsy83M0EpbPHmw8KCFfNxbVhK&#10;PbZpkU2xNZy4fhDJVMOp6MBvw2/Hb2y/N8b9gWtQCFE84H7N/dzuARj3BJ43TMsWiJKvWbNmNAKH&#10;viH9xUceecQ/r7IdBj5Zf5c+LhH6s2bNCqbmzc6dO6PvA/lZXgghhBCpIwFJCCFEobB79+4cAgmi&#10;SIsWLbzTMBl4YaxUqZJ/WbSXRj6pqxQLhXnDQgwCzWWXXRZMTQ4iHa699tp8p7AzgYTjozgy0UKk&#10;6Js2bZqbNGmSr6+E0HPBBRf4KCxGUJ566qneEIfCL9fsP6IR54yX5vCnGQ4IRCYMpwT1mth35mN9&#10;jGwlaqt69ereUVG3bl3XoEEDLzyxD927d/dRTowCJaUK5/W5557zQhjigDnjzSGP4IDlB5zF4dHF&#10;WLaNLs5mcPhj/P6xtZz4DXH6I+IgOiHshCOcaBP89mEHYdi4JlK1cGQU62D9mAlOGNs10Qkz0Yl9&#10;zK2GkyhYuIb4PcK/J5ZtNU6EELljfSa7j2P0n7hHZ8u9gOfi6NGjveBB34z+HX27li1b+oik4sLE&#10;iRN9v9X659Q8feKJJ4KpecN1QjpolmUd9HWvuuqqYKoQQgghCgIJSEIIIQoFavsgbpgYg+BBWjki&#10;GpIBxy6CTriGEn8TJcS0MEQJIZrYfLygd+7cOZiaHDiTieIJ7zOizPz584M5Dh1zwJsTHkcJL8ZE&#10;C916661eyCGKiBdjUp2ceeaZvugwL86MXkUMQhRCHDr55JP9PvIizXkxM1EJM7EJxwXnxEQp+zsc&#10;CcX6MKvfxHYQnIgiI/VIr1693OWXX+6jvchlbzWcSKdnDiAiVBAPEIw4n6TZQ5DCoY/TmOl84lQR&#10;2U9YmMlPDSeciSY+cY3lllIvLzMHZayZ+GSiE9cn+2Rp9bhW2WcEJwQz7j0Y7Zd2TJuW+JQcnEPO&#10;sf0efHLuuV/o/AlRPKCtc0/l/m73Ye4F3BuyZVAJx7h+/Xo/aIq+L/0sPsuVK+cH7cT2YbMZnpP0&#10;x038oe/JoCbSPicL/cpWrVr5vizr4Fyed955/nshhBBCFAwSkIQQQuQKTlKif7Zs2eJTnyVrOF7D&#10;bNq0yb/kmRiDoEFNJBwHyULtH4vMYR28PLZr187XTQnz1FNPefEjPF+HDh2CqcmB42LgwIFRAYl1&#10;8cJLGrjDBU5qnO5EUnCOSUfH/iA43XvvvT6yiTpJffv29RFXl156qT/uNm3auCZNmvhUd1WqVPHH&#10;Q30mIqoQxUxo4vfhXJnAxPHa+cZwelhElJnNb+IU6yldurSPFmvatKk799xzfVq9K6+80jVq1Mjv&#10;w/XXX+9FpxkzZriFCxe6lStXemGJYzJxieMUxRcTYXA2IT5iJjiRpi6cSi8c4ZTuGk7x5jVjelhw&#10;YvsmmlqEkwlORDmx/9xXLNIpLDoVN/gNOW92HvlUFKIQxQvug9wv7T5gxnfZJKrMnj3bD8KhX0X/&#10;i4E+DAJKJeomW+CdonLlytH+OeeEgUk8s5OF50e3bt18n9P6+Axw2r59ezCHEEIIIdKNBCQhhBC5&#10;wktd+/btfYo1Il+SMV4G77nnnmANB4gVkBAt+vfvH0xNDtLgIUrwssg6EDB4CY998WSkJ5Ez9oLK&#10;/AgZqcAoeAQue0FlW4giq1atCubIfHBQ48jGsb1r1y7/G1BzatmyZe6hhx7yefgRcm6++WYf5dSv&#10;Xz8/ipORnfyOnFsEIxOXOBcmGJnAhFnUUqzQxDzMa8KSzY/zBGNeoqdIX8IIVK4bto0o2LVrVx/h&#10;NGjQIJ/yhWgsnDALFixwy5cvdy+99JI/JkYpK4JJIMJwveN0NMGJCBcTnYgeok3H1nCyKCcTM3Kz&#10;sIMz1uLNj5lwxTxsw8QttmuCE+IX+4MQbmn1cJCx3+w/x2JiU1GH4+A4Y89dtjmMhRC5w70tXgQi&#10;975siUDk/k7kvPWJ6PPQJ2KATyoRN9kEz8PY/jnR9TwbkoVnIimXbYAX/UpqgpIqWgghhBAFgwQk&#10;IYQQucLLHkICDn8TD/IyBANEiTCxKeyIfCFFXCrgWCX1ha2HF1BS1e3ZsyeY4wA4iomCsRdU9qd5&#10;8+bB1OTAoRlOkcFnto5wxPluKcVw7pKyC8cOjm5Eu9WrV3vRhvR906dP95FOpA5E5EHsIbKoTJky&#10;/pxTw4mUd3zab22GAyUsQtm1EjZ+WzNERq4TvkeMYp0ITgh5XJO1atXyolPjxo39b8X+IIIhOnH9&#10;EZVF3SkKNiM4cWzhtGPhlGOi+GDRTSY6mfCUSg0ns7AQEjYTkFIxi5CydbB+oqhoh4hcGFE6GPtj&#10;qfUs0ikc4cQx2XGaHW7YL85h+Bg5PhzGxTEKS4jiCPci+mjc3+xewCf3Vu692cLTTz/t+50MvqHv&#10;Q3+HKCQGVxGRWlx5/vnnc2QIoH939tlnB1OTg2d1uEYp62I9ixYtCuYQQgghRLqRgCSEECJXcGpS&#10;awdHPi/CyRjO/1gBCSGClzx7aUQcuOKKK4KpyUMqNJa1l0aMdYfBGUykEi/tzMeLOyIHjtZkwdHJ&#10;OizlCMdEzaZU1pHt4PRFhDFBBoc7TqAdO3a4sWPH+vz+9nvzGyAyNWvWzJ9XRB/S2SEEYcyLAIVj&#10;gXNuqfUwnAQmKtk1ZoJTWIgKR0XZdq2OE4YAhSE8cT1QV6p3795u6NCh7s477/TiGCLZM88849M2&#10;4tTCwY2jHsPphROcY84Eh7woXMJijIlOXA84PXEIcm9ApCTCCYGHtmCG+IMQZGn1THziGjPhKD9m&#10;QkysmfhkohMj4cO1nCytHvtv7Rfj2i4IYZVtsS+2z3xyXpSyTojiA/cY7o12D7D7ASJ9KhEomQxC&#10;PhHeiEX0TWzgTN26dQ9rCuRMgVTU9Mvon1nfkDTLqcB1RL/NBCSMlMycdyGEEEIUDBKQhBBC5ArO&#10;R2rptG7d2kebJGNt27Z1c+bMCdZwAJyFpEXDuc/LHmIAESOpjsQcMmRIVEDixRxxC0dpGByfjE40&#10;8YdPRANEgWTBqYsDwEQoXlRJ8yZyB+fz3LlzfcpDO3cIPpz/Rx55xL/4M3qUiIm9e/f6yCCMWkgP&#10;PPCAmzp1qk9XR3qSPn36+FQvF198sb+uLLUe6yLtHYIUv4vVcjKhKSws8duzHyY2YvyPmdjEPDY/&#10;y7K//M3vX6NGDdeyZUu/bVIacg3ccMMN7pZbbvGC06OPPuoee+wx9/jjj/v0gKQJJLUeAiRCQrY4&#10;xUT+CAtOiDUIJog3GJE3iJKWUg+BB6HHIp1McMJwsnJPMjPna6wxXyKLNz9mghbb4X7P9nHysl8I&#10;YrGiE4IZx0I75riwRIIT37Ns7L4oZZ0QxQvuG7EiMvcc7oHZAsdEFDR9iHBfg34M/R3h3LRp03y/&#10;0Iy+FqmTU4FnB1HwsQLSgw8+GMwhhBBCiHQjAUkIIUSu4By0EfWpGM7GMAgG3bt39y/WvOzxiSiF&#10;wzIVhg8f7kUCe/HEsY8zMhaKE9u2EAkQHEhnliyIGrYdHACkZaNmkEgMzuaRI0dGRRn7nXEObNiw&#10;IZgrdXA8cU3hfNq6davbuHGjW7lypY8UoiYSKWGIILruuut8hBrXGdfWWWed5VPc8dtb9BICUVhg&#10;MhEJ43eOFZr43uZlOdZjkVElSpTw3zEvqRSrVKnixa0zzjjDj6jt0KGDF1/79u3rhc8xY8b4/WSU&#10;LKlWEJy2bNninfcIB3KoF28QYBBguedyLZjgZBFOllYPs1pOiE4IPhiCkzlmE1lYxIln8ZbBTLRi&#10;Hpy+llYvLDixL+wTkVgY/7Mc6UuJSkTAJ1qUfY8nNgkhsg/aOiIR9w27h2CI5NzbsgUGkTDAxfoE&#10;9IEYhELtRkVa/sTtt9/uzw/9Q+vHk5o6FXhG8i4QKyAxCEkIIYQQBYMEJCGEEIXGXXfd5V/yeNnj&#10;5fr0009PWVhAJLCXRj6JVMHRGgsOTtaPAGAvq2w/WebNm+cdAbavpFvD6SHig7Bz/vnn+3PFOeeT&#10;tHHXX399XIGvIMCpgKOGyA62iVMbJxW/G/tH7n1SyPDb3n333W7cuHHu8ssvd7169fKCD9FsVscJ&#10;Y/8t1UpYUOLYTITiM/ZvhCqEJoxr1AQn5mE9RE6Rsq9q1ao+fR+pbXA8kdqPc3jJJZd4IYxr/dZb&#10;b/WRTsuWLXPPPvusr/dFihyr5WTRH+lOOSYyH35vfndLO8e1wHWB4ZjlOqEtIDhZbTOLcOL+aJFH&#10;5tCNZ2ERKRWjVhwiL0XN+cQQTBGRaJOxkU4ITjiZEcrYb4twsuvaTAhRdOCexD0n9v7AvYi2nQ1w&#10;7504caKvz8gzn2c8fQAGktDnEDkhwjwsINGfog+WCvR94qWwk4AkhBBCFBwSkIQQQhQaq1evdpUr&#10;V/YvjLzw8bKdas7ywYMHe2c8L6A466lZE4/YEYosk2wKOhyVLGv7yScpSMTB4ORdvHixF1w4T4gs&#10;/K6IMYl+m0wi7ITHKYHh8MKxvmrVKj+q+P777/dOD6KruIa6devmi2PjIGrQoIEXgBAriUBCHEJ4&#10;IiKJ85ColpMJTSY6ce74RGTi73BEFNcgQhZGJBznmpHNiE4Un+7Zs6ePcqLu2KRJk7wThXSB69ev&#10;9xEgCAFEi+CwR1jDSY+DXqJT8cOEGLvuTXRCeEW4IXIUMQdRh2uFawaxB9HH0uphRBOExSdzDJOm&#10;afPmzd5x+txzz0U/X3jhBS9+xhOlbB3xjG2wPbYdjnQiiglxjP1FLDPhzERVE9XsWIUQhQvtknZr&#10;bZxP2jNCcba0SZ6v9Ad4VmM8u3lmMzAl1ej64gJR2IcqIHGvJ001fSlbj1LYCSGEEAWLBCQhhBCF&#10;Bk5KnN04znnhw6E+aNAg/zKYDDgESQnGcqyjWbNm3iGRCEa9k74MZzzOedLd4UjPCxyQpD8zBz5O&#10;e5zxIic4cW+88UYvbFikFwJI+/bts/584XzHQYajnWuKNF1cbw8//LCbMWOGj3CiVtI111zjayL0&#10;7t3bderUydcH49qiRhQiW4UKFbzYRDo8E5vCIpMJSphdj2b8z3k3Y55wJBTrQMxiG4hcTZo0ceee&#10;e64Xm2h3o0ePdnfccYcXnNhvajktX77cRwWSwpG2hZhGBEs2pRoSqWOCE/dqxEcTm0irZ7WccJjS&#10;Dmj769at8xFHGNeSOY/5xOlqxv/xLFZIMos3rxnT2YaJpVy7iGC0Ue5VCGPsLwKq1XLimcTxmOjE&#10;MQoh8g9tiLZm7d3aLfeHbEnlxjGSQpcBJDZIiectA6TGjx8v0ToXGFhEn8eEH/osHTt2DKYmB/ds&#10;sg+EBST6TvRjhBBCCFEwSEASQghRqDz11FM+egKHNw5wnOg4GJKBEeyk+UI8woGO8zs3eMm/4oor&#10;vDOdbSEEsf28IM2SpS7j5ZboIzkWc0IdIsQI+x35xClw0003ZVVR7HSBQ4nzQgQFjnOiNHCyk+KL&#10;KCdEnMmTJ/tIJ0QnRjAjOHGOGzVq5FMock3iMOH6t+glE5hMROK3wMIiE2YiFPOzLOvB4YJoZeIV&#10;85PCj7R6CFznnHOOF7y6dOniLr74YjdgwAA3atSoaFo96k+x75s2bXIvv/yyH22O41DOs+IHghK/&#10;vwlDRCLhNEa4wdkXjnCyOk60B1LrIfDQLhB9WAcCkDmfE5kJSvEs3vxm7JvNZ7WcMBOc2A9EJ/aL&#10;axljX9lvRKdYwUkI8RNEANJ+wu2Mdsd3TMsGEJ7pe1aqVMk/g62fSDQwopL6irnDOaIvQ3/Dzh2D&#10;jlKB34A+kglIti5S/QohhBCiYJCAJIQQotAhDR3ObF74eAHHaZ4M1K5hORzgLVq08M69vKD2DQ5x&#10;lmOk6LBhw/J0ZFB7xpzuCFy7du0KpgiDyCOEB17ccQCcdtppbu7cuVnjJDpcIL7goMZBgvMdxxsj&#10;t3Gq45RHdCIlGE6Y++67z9f1IrVenz59fO0kBFaijUilR6o7RFOcNeawwUxs4nczEcr+xkycMqHJ&#10;DJGJ75iXyCZqPhDdVKNGDZ/Cr169eq5hw4bekda1a1d30UUXRVPrUTibdJVPPPGEPwauEwxHPA43&#10;TMJT0YPfjes0HG2AJRttwG+OsR4EGa4HjGvD2oGJTghOtAdS2FlqPUulZ2bbD1tYQErWcIDb36zD&#10;1m+CE+0RYx9MeDLRiYgsxDL23cQmO04zIbINE5GtzWC0T9putogqtHeiZax/aM9Snr8aOJMcDJ6h&#10;/xAWkMgOkAo8c6gXST+FdfAbUFOSiFchhBBCFAwSkIQQQhQ6OBSIrODlj5dIIpK2bNkSTI0Pjgle&#10;MnFiI1a8+OKLwZS8oYYNDnRe+Bk1SpqlRBBNgWiEw5yImlRrNBUXcKQgFCAo8CJPBIo4fJgIY853&#10;nHk4uHfs2OGj7pYsWeLT6o0dO9bXDhg4cKDr0KGDT2vXuHFjL/4QdYTYSvtCgKLN4CizSKXYOk78&#10;9iY2YWEhirZmZsIV7Yl14jxie2eeeaZr166d69GjhxeaiF6jrZKGhvpT7DtRhzjzud4QD3AcmWOe&#10;45Uz/vDBdYZ4Yg5j++R3KujfJSzGmPDE/nBtcO0j4iDmIOog7nD9YBbhZEJQrPAUFo5SNVtHrLF+&#10;HOkmOiF+IYJxnnA6W4QTgpvVccI4JkurZ8cqRKbBdck1HL7maQ+0tWxJWQfUcyMamGcfz0Wecwyg&#10;mDhxoqIRU4BIznLlyuUQkEjrmwrcP1u2bOmXtXXQl9m9e3cwhxBCCCHSjQQkIYQQhwWiKXhpxAGN&#10;k5l0WTjv4oGjjTRyRLyQY37RokXBlOTAwUGUhr30M4IUZ2IsOKtxaFtOe3LZ48gT8aHmD3V0NPK2&#10;6ILDGocO7YH2h5BLWj2E06lTp/o2MGTIEHfVVVf5Nti9e3efbqZ169bR1Hq0SRxCtC0KWceKTSYu&#10;0c4ZKYzjiLaI2QhujOnMi3FfYHmr4URkE6Izaf1IXROu4UTh7KVLl3qhjH1HXEYkRtxAROD4RHrh&#10;nCKGhIUTBBmEm0wWOtg3hBkESJzbHAfiDfuNExzBiecNhvDENWSp9RCBMI6VtmIWFpFizc5NrMWb&#10;18xELbbJttkP0vyxbwio3G8tpV440om2zLGZmCxEQUP/iLbCdRu+vvkuW/pOtDHStvIcsgERPJ+I&#10;gl+9enUwl0gW7lEMBuP5Tz+bc0otKUShZKG/Qv+DZVkHfYULL7zQ3xeFEEIIUTBIQBJCCHHYoNYQ&#10;NVZ4GcfBTETLwoULvZMMcJDhGMZpjHhEpARO4vw4x3AW3nLLLT6lF87t8847zz3yyCNeNGI/pkyZ&#10;4s444ww/rVq1at4pLfFIiJzgpMY5iGObqDMi9ogWIq3eo48+6qZNm+bT6hFNNHz4cHfllVf6SCcE&#10;YqKOSDNjIlFYVDLDqWQRS2GhifmYn+UsAsoioxCtmIe2bSn16tev7+8t3DtIp0eEE/uDI3DMmDGq&#10;4XQIxKas4xOHHiJGNsFzhsgCjGcBzxDEGhOdPv/8cy86cT4QeGgXJjhZlFNeYlHY6R5r8ebHTLhi&#10;HotusrR6/A4IThj7w36Z6MT+st84xGMFJyFSheuIeybXpF2vXI+ZLiKnAgOdGDjBs8aeTTyD+vXr&#10;549X5A/6BzzPTUAi8pl008lCv53nPb8H6+AdgvTUQgghhCg4JCAJIYQ4rODgoj4KUQy8SJI6i9GI&#10;RCch6OAQptYKNXdwVhwKOAEfe+wx16xZM//yyrao3cLLq6XXuuKKK1TzSIhDBKc0zmmc7kROMLqY&#10;9ouDEcEWgXby5Mle1EXcIY0d0X+0TVJaUr8ptxpO3CtMhDJhyT7NEJksCsoiomz+vGo4MZr50ksv&#10;daNGjfJp/0ith9jEiHMEJ0QC7idm5ojPZvGJ40SYMIexOY25hxf3FE787pgJTlwPGCINbQBnezjS&#10;ifbAuTSxiXZhZuc2nnG+U7FwhBTLs34TnEx0Ckc6megUruXE/iM4cVx2nGai+MHvjiDJtWTXFZ9c&#10;Rwis2QKDlagpiDjBc4fnRsWKFX1kriJdDg2i13lGI/4gzPHMZwBKsmzYsME/1215+vIMCBFCCCFE&#10;wSEBSQghREaAs4roI9JSUaMFw7mM4MPI6XSCY48XWKIRSM/FyMUZM2Z4h4gQonBBeLFoD9omzmqc&#10;kViiGk4XXHCBF3qoo4TQXLduXS8EE+FEOr3YGk5mJihhOAZNbMI5GI5y4m/MRp3jqLL6TRjCFrWi&#10;ELuJdiLKqnfv3u7qq6/2af+IaGSfKRiOYMZIdhyt5qTnfodj3oSnTId9Daes4xMBIt335uKGCTEm&#10;uNr1j3BDpBOOesQci3BC6LG2YVFOCEJh8YnfJq/UeomM5RMZ6zfRCSPaCiEMgRhRjGvaIpwQzkxY&#10;NVEt2wXW4oCJyFwP4WuGa5PfOhug3U2aNCk6UIFnAM8KauykUntTJIb7GOeT82uDQsaNGxdMzRv6&#10;6yZAsQ7S2XGPFEIIIUTBIQFJCCGEEEIUSXBU4/DDiU79prVr1/oaafPmzYvWcEJwIg1Rz5493UUX&#10;XRSt4URKTEQgRj/jwDr22GNz1HAykcmilnBUMZ9FQmE4FzG+N4ejzY+Dy8QqRK0qVaq45s2b+21T&#10;S4r0fqTVI50PghMpNRHMn332WZ8W0FLr4WxDqDkcKeJw+iMMmDhhjmNSpSEqicLHRCec+VwTRH1Y&#10;Sj1+q7DghFmkE79ZWHTid7R0eLkJTva7x7N485uZ4MS2McQm9ouUehj7Sts1s0insPAkwSlz4DqL&#10;FZG5jrKpBiLHRHo67t3h+zvPDwYBiPRx2223+WcjIhDPW857MnBPuOaaa/yzlmV57g4dOjSYKoQQ&#10;QoiCQgKSEEIIIYTIenBK46jGiY1Dm+imNWvWuOeff95HCz300EO+NhI1nEaOHOkFHqKKqKUUW8Mp&#10;HMFkgpGJSBhOx1ihie9tXpZlHURE4TxDuOJ/5kVsqlSpkqtVq5ZPqdemTRufUq9bt25+nwYPHuyj&#10;M++44w6fChDhacWKFV5AQwhAKEhHKinOF+cqVjTgu2yJNigOhKP7EFzDopOl1UMEIJKI3zZWcEII&#10;MlEonsVeH2GLN7+ZiVY2r6XWI7qK7VuEE/vEviGMEelk+x0WnDg+UTDgsOf6MNHRfi9+p2xKWUeK&#10;UqJJTTxCoGBwwezZsyWWFwAMkCB1rA22IJo4GZGO9k7EsT1jSUPLvUQIIYQQBYsEJCGEEEIIIULg&#10;kMZpiKMaB7bVcMKJivCEYPPEE0+4+fPn+0gnRlMjNpFaD8GpTp060TpO4VpO1FozUQlBCSeliVDh&#10;T7Ow0IQRHYUxjeVLly7tazkRSUUKP7aL0EVaP/aja9euvq6bpQR94IEHfEpAUjFt377diwcICzjl&#10;MMQGUpCRIohjRjwwxz5O/cMRBSUKD8QCE5xMdOK6MNEJAZY2gZCDqGBp9RCbuEa4XsxMaIi1sIiU&#10;jIUjpFje1m/XpaXUo30iOiGAxYpOXNMmNnGMYROJ4ffnnMb+JtwbuE6yAa7ziRMn+vso91qECT5b&#10;tmzp75O6RgqOG264wT/LOOcYAznyYt26df45SvQRyzLYQwghhBAFjwQkIYQQQgghDpFYxzuOa3Nw&#10;r1+/3o9wJ8qJWg+kraNeEqJTixYtvOBDHQeijhCCiEDCoWnCE44yS60XW8vJhCY+EaTCafT426Ki&#10;EK1wvFktJ9aNuFW7dm0vOlEwntR61KZg26QUmjBhgq89RYFyIpxwHnM8CAc46M0xz7HL0Vo8CYsx&#10;mF3/CLBcH6TWQ8ghbZ1FOCE4WR0njHaCIBQWnmJFi1TM1hFrYfGJ7bIf7A/Xs4lN7K9FOJmwyvFg&#10;HJsdZ7aDYMhvZOeTT84dwmG2HP/u3bt9ZKcJGNwzuS9efvnl/toQBQviM5FHPLt4lpEqEJE6N/r2&#10;7eufZzzzmjVr5sVMIYQQQhQ8EpCEEEIIIYQ4jOCsxTG7c+dO99JLL7mnn37aizb33Xefu+eee9zN&#10;N9/sBg4c6Pr06eOdbF26dImm1iOdD6mAypQp44UlajlZpJIJTTjoTFDCcJZaJJQ5TzEcczaNv02I&#10;wlnHiG9SOiE4tWrVyp133nleZLrqqqvcjTfe6MaOHevTPS1dutTXcnryySe9cLZ582YfQUIkA076&#10;bIlcEIdGWGyyCCeEG6LiEHIQnKyOE8b1g8MZUQPByUQnxI1wlFIiCwtJYYs3rxnTEU0Qm9gu22df&#10;EMLYP9os+2x1nExQtWgnjo3rvShd8+wr7ZTjtnPAJ4JKtqRy43ch9SdiPfdH7m3cK/mfe64oPJ55&#10;5ploHUIiaqkBmAieKaSs4zerXLmyTz8rhBBCiMJBApIQQgghhBBFCKIkiJzAyYvgtGHDBu+IQ3Sa&#10;O3eujxoaP368T12H8EQNpXPPPddHFyE4ITbhhEMcQizCgWpm4hFmIpMZ4pJFONmoccwio0qUKBFd&#10;jiin6tWre8GJkeIIXp06dfIiGEXQhw8f7saMGeP39eGHH/bpi0gZtXXr1miUEwKDEICwwfVgKfUQ&#10;MyytHu0B0QnhA3EnnuCUl1iEmagUa/HmxUy4svlojyZuIbiwfdqpRTkhOrGPiGQITyY4UZvKxKbD&#10;CeeW/QwfE8fJd0zLBrhuSDnKPdDuf9zLqDVHXR5R+DDwAPGI36Fx48Y+2jUWhCUiZRH6Klas6BYt&#10;WhRMEUIIIURhIAFJCCGEEEKILATHNA7TcL0aHOo4hqmBNGnSJO+MQxhCPEL8IYVTu3btfGo9Rnnj&#10;2LNaTohCpMAzocmilhCVLMqJz9i/rZaTiU0WHcU8pNUjZR6j0BGciKZC5GrQoIEXnqgrRWo9Uv5R&#10;78IinRh9vnHjRu+0Nyd8UY36EOnDUsyZ4MT1gHFtmOiEmeiEqEMaLEQe2gbXk5mJKPEsVkxKxVie&#10;9VsdJ8yinCytnolOCE6YCU4cgx0jli5YN9u3/cPYP85RtrSll19+2bVv397fu+y+xf1n6NCh/h4p&#10;Dg9cxwx8qFKlin82EAnG4ALu8UTjUscPwY/nyFlnneXrIAkhhBCicJGAJIQQQgghRDFj8eLF3mGH&#10;MxVD0Klfv75bvny5d+jhdEeUQZzBqb13714/CnzZsmVu+vTpXsghiogUdqTUo5YFtZxYh6XVo5YT&#10;jj8TndiGRSthJiphJjaZmSjFJ4bD19LrsS6r5WTi1mmnnea33bp1a9erVy9fx+T22293kydPdvPm&#10;zfPHa+n0cJLjLMdJT8QKggLHKtGpeGOiDNeBXf8IK0Q5WYQTtb8Qdohw4hrCEH8whKBwLSeuM4tS&#10;MvEoFTMhJ9bCKfVMaGL/rH6TXc8mqGKIaRxXrOjE/0RE2T7bJ22etp8tIFBwP+Kewn2Eew7/U5tO&#10;ZAbbtm3zEaoMJOC5YcbgAp4tEydO9Ne3EEIIIQofCUhCCCGEEEIUExBMGN1tkUcIM0QCEelzKCmc&#10;cFLjbMehjROaVHSMHp8/f7679957fbTTdddd54ugU8fp0ksvdR06dPCpo0itR6o7BC2rh0E6PEaj&#10;m9DE6HP2EzNBycQvMzseM5vfRCnWQ0QVkVWkQ2I0O9tnhPuQIUPc6NGj3Z133un3mTpO1HN67rnn&#10;fKSTpdbj+HDUZ5NzXeQPE5y49hFruCYQb3ByI8oQ1UJ7s7R6RDoh+mBhwQlDMMpLbAqLSGbx5sOY&#10;RjtkGyY2IXqxL1a/CUGM+YhGJDqHGmy7du3y4hHHgeBU1EVVjp8abUQahe8L3O8QlEXmsWfPHl+j&#10;inpU999/vx+4oAgxIYQQ4vAiAUkIIYQQQohiAPWSiBZClEFswcqVK+frJRFZUZjgdGebOLVxWiNe&#10;rV271qctQriZNWuWjx66+eabfZRTv3793HnnnedatWrlI41Ic2SRBIhL8QQmjHliRSaMeWx+1mHR&#10;UYhWmM3L+SGaCsGJbZPej5pS3bp18/WlbrrpJl9ThbR61KBCNOM8c0w47hGbhADEJiKBMIvuQ6jB&#10;iHJCdLK0erQNxB7aB4IOgpMJTfEsLCqFLd68GNEeq1at8s75FStWeFu9erUXkrhu2S5mEU7sD4IT&#10;+4dAxv6STo9jsAinTAPxlzZLu6Y9cz84XPc7IYQQQoiijAQkIYQQQgghshyEjUaNGnmxxAQUopAe&#10;ffTRYI7MhAgIHNVEN+H0JYoDBzeRBbt37/ZOcESnJ5980k2bNs1HOg0bNsz17t3bi2UNGzb0aZCs&#10;lhM1nkh/R0SCiUrhyAQzIpbsE3HKIpjMEJwQmviec8m6qeVEWizErVq1annRiaLwOLEvvvhid9FF&#10;F3nRiQiwCRMm+ELwTzzxhI+E4Ngs7RiWKOWYKD6EBSeLcuIasfpNCDqIO4g8Vt+MqCOzRIISAieC&#10;EQILbQdbs2aNF49snlizyCim2/ppgxjiFobQhehEG7VIJ/aRtotIZmKTRW6ZFQQLFy70aS1pn9zv&#10;aMuk1iSyUAghhBBCpIYEJCGEEEIIIbIUHLgjR470TlSLyMG6du3qHcLZCuILjncTZHC44+zGeY5o&#10;g4OZmhqIOYMGDXL9+/ePptOj3gbiDyIQYhCiEAIRwhNikUUpEdmAkGSikkVC4bTGwmIUy2H8BiZc&#10;IWLF1nJimwh9iF+IYBT4J60edadIrffMM8/4VGM49IlIQTSwCBGiQjjmgnLKi8wlLMjEptTjuiAF&#10;GOIOItG6det8tB8RRwhHtAmEIdpHWHjKK6VebmbriDXWz3VrghPCF4IT1zD7aHWcEI3DgqpFOZmo&#10;mugaR0wjJaXd52hn1Ezr3r27Pz4hhBBCCJE6EpCEEEKILAYnC2lxlEZJiOIHadRIt4aAgRMVAQOn&#10;KinXdE+ID45rzg3CDOcP5/ry5cvdnDlz3NSpU/25Gzx4sI8kopYTkUWktbPUeghARHYR9YS4dNxx&#10;xx0kNpmwZL+HCUqYOb4tKop5wkKUpeqjVlSNGjX8Ntk26f2oL4VYeMstt7gZM2a4hx56yC1evNg9&#10;/vjjXjAgTSDHhNMewQlHfVGvcSOSAyGJaxpxBxHHPrkOEGcQa7j2rX4TgivTwvWbEKAs0gkxxuo3&#10;IQwlIzbFiklm8eY1Yzr7yTbZNgIR+8S+WS0nIpzYf6IQqWtG+zDhCKP2GvuJoKbrXQghhBAidSQg&#10;CSGEEIUIjhhGAO/YsSMpo04BTp1UwdFyzz33eIdi586d/Wh26ohQpwPHkBAi+6GWENEtCBGID0TT&#10;zJ07N5gq0gGOeUurt3XrVrdx40a3cuVKHylETSTuw0Q6jR492g0ZMsRHRxDphKObKCfEptjoJROM&#10;TEQyixWa+M4EJpZjPQhVGMLVscce66cT6VSlShUvbhFdxfbPP/98n1KPKCf2i0gsIp3uvfdeH+lE&#10;ykOOB+c9wgFRIKLowSASRBYEFBNk+CT6h2s3WViPpdOz6Cb6JhbhZGn1EHVMdDLBiWgjBKdkxKJE&#10;Fm9+jOtzz549XjQlhSRtyIQjjAi/Tp06uY4dOya83h9++GG3ZMkS9+KLL/prHhFNCCGEEEL8hAQk&#10;IYQQopBghCwiDnn5Kcqel1WrVs07PnDEJAuOHeqAkOsfByOORYpGkxoJxwqOxKZNm/pR6UKI7IbR&#10;9nfccYdv+x06dPDRJ4lSP4mChd+CZwAOdxzsRFIgOuEcx2lNPRrq0jzyyCNu8uTJbty4ce7yyy93&#10;l156qY8uatGihatcubKv4cT9HGEQ5zhO8lhBKSxC2d98msgUNhOcmIf1sF6ip0jbx3OIZwlRTjw3&#10;EJ1IfditWzc3fPhwd+utt/rUesuWLfP7j3iGQx9xwdKOcdyYrrvCh/OPiBMruiB4FmQkDr91WHBi&#10;P8JRTkQMhSOd2B+r44TYxDWExYpIsYYoRTo+ogAtvWS4HfA3ltf1jvBERB99Lq55hF8hhBBCCPET&#10;EpCEEEKIQuLZZ5+NjpDFuZGXMYIc52+yUOukX79+3nlCqiScKtu3b/eOG5x5pC9iFC7OE5yQpGLC&#10;oSOEyF5wzDLKHmetKFrghMfRb0547uMIAjjXV61a5VPT3X///f5eTuq6q6++2os7zZs397WcMMQf&#10;Is+qV6/uneQ8gxhIgDPdUuthll7PoqDCxvOIT5zu9nzCMY8D3qI8rJYTzxa2w3bPPvts17NnTx8J&#10;e/PNN7tJkya5Bx54wItk69evd3v37o2mPeO4rA4OIoOeTYdGOGUdYgufXDdECmWqmGfCE9e8CU6I&#10;kQhOVscJ8ZVPrpVHH33UX9smBnGNcu3FXu9cl1ynXOPxapfZdc61T/+JyE0hhBBCCPETEpCEEEKI&#10;QgBnDqPJcVpYapXcDIcII7+3bNkSrCF3cAoxUt2cfAhJ8dKwUDcAEYn5cCIiUOGoEUIIkR3ggMfp&#10;znOHqA4inEjPRZou0nVNmTLF3XDDDe6aa67xzwrSehHt2rZtW59ar06dOt4BX6FCBf+cKFGiRA6x&#10;Kex4jxWUzCwSxIx5eDaZs57lcezj5CeNHxFO5557rq/ZRX2pa6+91o0fP94LTuzzY4895mtRbdiw&#10;wdelQgxBdCKCheMUB+C3ZzAJ5ycsHnEdZMt5QliixhdpGcPiEekZFy1adND1joCOeEktJK73Xr16&#10;+XR2RNSRztGud65FBFCuMyGEEEII8RMSkIQQQohCgNHWOCbCDrRExihYnHXk6U8GRuwOGzbMrxun&#10;HXU1cKwlAlGKUbk49dinhQsXBlOEEEIUN3iGENVBtBoRQZs3b/apwUipR5QTIg5p9Yh0uvHGG30q&#10;VhzxpNZr2LChq127to9AYoAEzy+LYuKZhHAUFpLCQhN/mzEvxrKISxYtYuIV85cuXdpHl+DwP+ec&#10;c7zgRX0/om0HDBjgRo0a5dPqUXfqvvvu86nIqOVEJC7ROAgrmRp9kw6IUCMyh9/Q0rwhHlGXKFsG&#10;itC3IcoOYZPrieuCawwRlPR3yYDIRkQT54X12fX+/PPPuyeeeMJfJ0IIIYQQ4ickIAkhhBAFDM4K&#10;nBs4xBjxTfoeCtknsgcffNA99NBD3gmUDNQzwnlno3AZmZsbONCuvPLK6MhxHHIU2BZCCCESYenF&#10;rI4NDvh9+/Z5x/2ePXvcjh073OrVq90zzzzjBZy77rrLp9br06ePF3natWvnGjVq5GssUceJAQwY&#10;zy8EAZ5hJjTZYAsTlsIDLPi0KChLRYbIxDTmZV2sl4ESVsuJgRWIXURYtWrVykegWGq922+/3T9z&#10;EQ8QEohwIloXQcZqOZFGkGPPVPg9YlPW8VwndWW2iGZr16716RmJgkN05Dohio3fjyhsIYQQQghR&#10;MEhAEkIIIQoYCosj1OC4Iq1MOiF9T7NmzbzTDIcKaViSEYPWrFnj98nS5TF6WwghhEg3CC+Y1XJC&#10;7EB0evnll32qsaeeespHOY0ZM8anriOFXYcOHXxaO+o4kZqMKCcGO5x22mleGCIaCeGJ55il1zMx&#10;CTOhySxWiLIBFIhWGKKT1XHCEKBq1KjhRSfSnF1wwQV+IAhRWEQ4zZ8/30dnbdu2zQ/2wHj2vvfe&#10;e75ODylkEdo45oIUcFg3/QCLODLxiJR11A/KBjgOIuAQA/nt6Ovw+3J9IFYKIYQQQoiCRQKSEEII&#10;UcD06NHDOz0YJZtupk6dGh25jUOlf//+3jmXFziXcMzhQGMUL7UEGN0rhBBCZALUuuF5hhizd+9e&#10;n36VtHpE8SI48fxD0Ln66qvdZZdd5rp37+7at2/vWrdu7SOdEJ0qV67sypUr55/Bxx13nBebMBOb&#10;LGoJs5RoZpZez6KisLAQxbIY68cQnFq0aOFT6yE2EelLralbbrnFTZ8+3T366KNu2bJlbtWqVW7T&#10;pk1eQCOCi7RzHCPRTqlC5A3PczPWh6CULVFHb775pj+PCIT8JvwGnHvS2CGUCSGEEEKIgkcCkhBC&#10;CFGArFy50o+WxpGFYyedkKefGhQ4wYgkwjk2bdq0YGruMDKaUd62LE4wRn4LIYQQRREEJ8QYhBTE&#10;GUQaxJrnnnvOizc8H4lkmTRpkrvuuuu8MIHohOBEajQGUiBOhCOYTDCywRZmCEvxhCabn+VZD8IH&#10;Ri0n1sfzlkiaWrVq+egmts1znJR6PXv29GluicRCdLrzzjt9ar1Fixb5AR4IaEQ5MQ/7P2LECDd6&#10;9Gg3duxYN2XKFH9s1DSkps/u3bt9SruinNqNmkSkG0Ts47xxfulPjR8/3qcYFEIIIYQQhYMEJCGE&#10;EKKAYAQwqeFwfuAQSjekbsGZYs4r0u5QwyFZcKYhOpmAVBAp9oQQQohMg1R6DKRAYEF0evfdd/3z&#10;b+fOnW7r1q1evFi6dKkXZiZMmOBFm169ernzzz/fiz6ki6WOk9Vy4vlLCjyepxYpg+iEaGRCVPiT&#10;Z66JTBj9BIzoKBOhWA/1oohuqlq1qk/hV7du3WgEFetne2yX+TAirpgPgYq6T40bN/biGFFR1KHq&#10;2rWrGzx4sBed6JcQGUVUFCIb6XZJgffOO+9E6z/F1oAqjMgmtnX33Xf7NIWcB/o3fNapU8e98MIL&#10;wVxCCCGEEKKwkIAkhBBCFBDUGaJeA46kc845xw0aNMjNnTvXFxonxcyhQuoeHEk4kHAkUSgcB1Cy&#10;MCKb5WwENU6oVAQoIYQQojiAcGJ1nKyWE7WOiAgi4mf16tW+JtKcOXPczTff7NPqkcauZcuWfnAG&#10;KWOJOOI5Taq7ChUq+AEgCE+koUVE4nlutZwwvjMByiKgTDTCeG4zjfksYipsJkTZ3yxr67HoKROg&#10;rP6TCWL0XRo0aOAtXANq6NChPjIK4enhhx92y5cv98dOv2bPnj0+rRz1rYgCQ5j75JNPvFCHcc44&#10;h7mBkHf55ZfnOF4M4QtxSwghhBBCFD4SkIQQQogCgFQ6CEY4g8zRgxMERw5Oms6dO7t7773Xp5nJ&#10;y6ESDwQoUt6wPtbPJ6OMU3GwrFu3zlWrVs3vF+sgGomR1kIIIYRIDzzjv/76ay84bd++3afWQ2xa&#10;sGCBmzFjho+2GTlypI9Y7tOnjxdLOnXq5KOGEHBIgUt0kQk+GH8jsCBKIfCEaz4hTDEdYSlc94n+&#10;CN+ZMJVIVDKj34IxzYx5w8KURVIheNG3QRgjSgrB7Nxzz3UXXnihTxVIytzhw4e7m266yd1zzz1u&#10;3rx5PjUf0U9Ee61fv97/Tz+GdVu/hj4KqfmKcio+IYQQQoiijgQkIYQQogBgRLI5cczhE3b8mNMF&#10;p8+tt97qHUupgFBEvQacO6wTh1DHjh3dRx99FMyRN9RTwNFjAhL7wwhjinkLIYQQovD56quvfOQO&#10;0Ti7du3yg02IELL+BEIOUUtEOhH1Q8q5cM2nZ5991j322GPukUce8WINAswdd9zh6yUxsIUIHwQq&#10;BB4EKFLdkfaO/gRCkPVPTGQyoSksJGEmNJmZ4GSiFMuxHhOtWDciFmLWscce69fP8ZQvX94LRQhQ&#10;9h3zEr3F8QghhBBCiMOLBCQhhBAizTDauH///t5JEna8mPPHjP/NQcOo25UrVwZryBtqNOCYsXXh&#10;bKEY+P79+4M58oYC2xSoNocN+4HDhrQzQgghhDi8IATVr18/OliE/gTp5UiHS32iZLEUfPQRiIb6&#10;+OOP/bN+3759vi/w5ptverEKIYq+COls58+f7wWocA0o7LzzznMtWrTw0U7UKQrXgrJ0eNbHwUxw&#10;oo8RFqXsbz4xE6BYtkePHqrJKIQQQgiRIUhAEkIIIdIMThkKbVP3iDQuFH4mWsiEHhwm/G1mQlLF&#10;ihXd/fffn1SRatK/hAUkxCpqLqQC+4kjyNaD4wbHlJw2QgghxOHjww8/dMOGDfNROTYIhU+e2dQb&#10;KmxMgMKsBhSpehGkEKGIhKIG49NPP+0WL17sZs2a5WsljRkzxkc9MaiGVHsMlqFfFK4JRfRT1apV&#10;/fEhPnHcQgghhBAic5CAJIQQQhQgjPSlqDQjeqdMmeL69u3raxogJOEQMgHIBBxG8c6cOTNYOjFT&#10;p07NIUSRFmbIkCHB1OQg3R1CV1iIYp8YhSyEEEKIwof0sqSkZWAIz2UGmCAkXXvtte6zzz4L5iq6&#10;kKLPakJt27bN24oVK3wfZvr06b42pDj8IBpyvan+lBBCCCEkIAkhhBCFCClnGD08ceJEH5kUFm8w&#10;RCTqAZA+JjeomxQWkKgvMGLEiGBqcsQTkPibFDZCCCGEKDyI7HnooYd8bUKe6dQ5IiqHKJ0HH3zQ&#10;iy7ZikU3ifgg4tB3TNYQ5aijlR/efvttn7qQAU+dO3d2Xbp0cVdddZWbPXu2+/TTT4O5hBBCCFGc&#10;kIAkhBBCHAYY2bl3717Xp0+fHHn/MUYbn3nmmb6AdjxwslxxxRXesRQWfkaOHBnMkRw4FyikjaMq&#10;vB4cD0IIIYQoHL744guf6o3nMIND6BPwjKcuodLKCiLYqTmFmJiXVa9e3Z111llu06ZNwdLJwQCn&#10;adOmeQGT64/rsFy5cj4ynn4pgmbTpk19ikIhhBBCFC8kIAkhhBCHEeoIjB071qenMRGJmkg4jogy&#10;igcC0mWXXRYVkJifF/1bbrklmCM5KKJNmhwJSEIcfmjX3A+EEMULagi1a9fOP3/NcU8toMGDByvi&#10;Q7g33njD1a5d218f9PvysuOOO85deumlXhBKFvqD/fr182mMSbF88cUXu+3bt/tnEutBjKK/SLrk&#10;U045xd12222+BpYQQgghigcSkIQQQogM4Pbbb4+KQSbktGrVyjuWYsHRTGoRHAW2DEbB6lSIl8IO&#10;MQmngRCicNi5c6ebN2+eF4ApHn/XXXe5xx57zL3zzjvBHEKIbIZBG0SNEOWB1apVyy1YsCAlAUBk&#10;LxMmTMjRT8vNECDLli2bUpQQ6fEQnLj2EC8RkoiIi+XDDz/0IpJFI91xxx0a9CCEEEIUEyQgCSGE&#10;EBkAtQ1IS2dOApwAjECOVwuJ9HcU0w4LSPydKGIpEe+//75r3759DscEf5M/XwhRsPznP/9x119/&#10;vatXr5479thjXYkSJbyA+5e//MW353PPPdfXnNi/f3+whBAiW3n88cd9urA2bdq4F198MfhWFHfo&#10;pyEu8kwwgTE3I0Kobdu2SYuP9CcZuGBpE3ke5TZ4YcuWLV6gIlKJSKSFCxcGU4QQQgiRzUhAEkII&#10;ITIEhJtGjRr5F3nEHNKQTJ06NZiak4kTJ0bnM+Fn1KhRwdTkoMYSjgYTkCySaffu3cEcQoiCYP36&#10;9b7OGYIRbQ7xl8g/6qKtW7fO9e7d2x1//PF+lPfAgQPdl19+GSwphMhGiAJZu3ZtwtqHonhCimOe&#10;E507d3aPPPKImzt3bq724IMPus2bNwdL582SJUv8YCWeQwhQM2bMCKbEB8Hpyiuv9IIWVrNmTZ9i&#10;TwghhBDZjQQkIYQQIoO46aab/Es5L/PkoR8xYkTcFCEzZ870L/smIDHv8OHDg6nJQWHuc845J7oe&#10;RpTWqFHDvfnmm8EcQoh0s3LlSlelShUv3DKSm3R1sVBbAkGYeRCKEZRwMAshhCgeEKVKOsPy5cu7&#10;NWvWBN+mD+prNWvWLBp9RKRTMmIQ+0I/lX4jyw4YMCCYIoQQQohsRQKSEEIIkUGsXr3aO5etkPHQ&#10;oUPjpiJZvny5H5VqAhLRCqS1SwVGqdapUyeHI4C6S6RMEUKkH6KM6tat69sa7W78+PHBlIOxFJO0&#10;c5x7I0eOdN9//30wVQghRDZz2223+QE+1CcqCIhwJ8qVAUsMVujfv7/76quvgqmJefvtt12TJk38&#10;M4y+6mmnneaj54QQQgiRvUhAEkIIITII6p3wYo6DGQHpuuuuiysg7dmzx+ef58Uf8Ye897z8pwJp&#10;tIg4MgEpFQeCECI1PvvsM9etWzfvEKStEf2X12jvOXPmuFNPPdXfD0qXLp1SYXQhhBBFk1dffdU1&#10;bdrU989SSUmXLB9//LE777zzogORSJk8bdq0YGrufPPNNz61qi3L8yzVAUxCCCGEKFpIQBJCCCEy&#10;DIrn4zAmqmjcuHHBtzmhTkLz5s2j4g8v8hdccIF3UicLUUxlypTx0Q2sg+1RW0kIkX6oTcFobdob&#10;7Zt0lXlBiiHqotHOcdKdddZZ7r333gumCiGEyEamTJni+2REHxVE5OkzzzzjU6jyPMJKlSrlnnji&#10;iWBq3iA2ITqZgMSzibTIQgghhMhOJCAJIYQQGUbbtm19lAK2aNGi4NucUBdp2LBhPvKIF3jmbdGi&#10;RUrFjB966KHo8jgQKKScigNBCJEcpKNr2bKlb6eW8mfFihXB1NyhYDnLmKPu3nvvDaYIIYTINvbt&#10;2+fOOOMM/7xgAAGR4dOnT3ebNm1yH3zwgfvxxx+DOfMP6fEQqHiuMEDh9NNPdxs2bAim5s2jjz7q&#10;lyMKXv1HIYQQIvuRgCSEEEJkGDiaEXbq1avntm7dGnx7MPPnz4++wONgrlq1qnvhhReCqXlDtJE5&#10;EHBMn3322RpBKkQBgLONNkZbI/qocePG7vPPPw+m5s7DDz/s61SY0Fu/fn335ZdfBlOFEEJkEwwS&#10;sOcF93z6d4hJ9PXoHxKZvnHjRvftt98GS6QGka0XXXSRXyfb4JOI9tdeey2YI2/WrVvnqlWrFo2C&#10;JxppwoQJwVQhhBBCZBsSkIQQQogMgtGlOIh5Gb/88stzHWlKHSRy5Jtjgc9EEUuxUOeIUa3mpOBz&#10;yJAhwVQhRLog/RDpJS2KCIcbzrtkefPNN3PUO8M00lsIIbKPjz76yNWuXdsLR3a/D5vVx6R+JXWH&#10;9u7dGyyZPAhFVapUiW6DFMgdO3b0206WLVu2uLp160YFJPqQvXv3dl988UUwhxBCCCGyCQlIQggh&#10;RAYxb9487yyuUKGCe/bZZ4NvEzNixAj/4o5zmailUaNGuR9++CGYmphwDSUc25UqVXLPPfdcMFUI&#10;kS4QgKg1ZgIQTruRI0cGU/OGUeaVK1eOLk97RVwWQgiRXRDFg0CEUGT9s3hiEtMYNFSrVi3fb0wF&#10;Ittt8BDG9rp37+72798fzJE3//nPf1yrVq2iUUzsL9FRpGsVQgghRPYhAUkIIYTIED755BPXqVMn&#10;d8wxx7ihQ4cG3+YOjgBGouJMwEhDl0yRfXLp88JvL/49evQIpggh0sncuXOjjjqzmTNnBlPzJjaC&#10;ifbapEmTlJx9QgghMhvu6USGM7jnzDPP9BE+pIljUBEij0Wb23OEv3keUH9o9OjR7uuvvw7WlDsI&#10;TmEBiVTGV199dTA1ORCKzjvvvOh6ELmo7ac0yEIIIUR2IgFJCCGESDOvvvqqW7p0qVu1alXSdU6+&#10;++47d/PNN/tUIq1bt04plQjLmRiEk5nt5sX111/vBSde+itWrOjTkQgh0s/AgQOj4g8Ov1KlSiUV&#10;XWgQUXjZZZf59mptHNEYEVgIIUT2QZ/wrbfe8rWG7rvvPi/wICwhIll/z4x+HHbDDTckNbBg6tSp&#10;OdZB9HqqKYzpo55//vk5hCieTbt27QrmEEIIIUQ2IQFJCCGESCM7d+50bdu29c5ehJlevXr5KKHc&#10;4IWf0aM4ABh1umPHjmBKchC51KZNm2gUUrdu3XJNY4fAZfnvmf/uu+8Opggh0g1pfcxZh4DEaPLN&#10;mzcHU5Pjlltuia6DdluuXDm3cOHCYKoQQohshj4d0T2zZ8/2QpKlLjbxhucCn8n052699dYcAhID&#10;l0iHnArxBCT+fvnll4M5hBBCCJFNSEASQggh0sisWbP8Sz0jMTFeqIkWIK89KT9+/PFH7wjAEI5W&#10;rFjhOnTo4F/gcTSnKh4ZRBDVrFnTj04lwiGRc/mrr77y6erYL7bJqNZk054IIVKDdJL169ePRg9x&#10;byhdurQXfVPhnnvuySFCYZMmTQqmCiGEKC5Qw5JBRwxGsGcLRp+zfPnybtu2bcGcB0Pfk6jY8HL0&#10;B1OpyweWcpl+pK2Hv3PbthBCCCGKLhKQhBBCiDSycuVKV6lSpRzOXl7UGR1KIXxeuPv16+d69uzp&#10;89vz4k6B/UGDBqWUti4epMU6/fTT3XHHHee3tWjRIvfFF1+4//73v16sYmToJZdc4vPds2/UWUo2&#10;xZ4QInWISKTIeVhAor1/++23wRzJMX369Gixcox6GMOHDw+mCiGEKG5Qy4j+ZlgMou9JFHoiEJDC&#10;KVF5JrEMUa6p8PHHH7uOHTtKQBJCCCGKCRKQhBBCiDRz1113uQoVKnihBqcvL+oYL+m8YCPwlChR&#10;wlWtWtX17t3bPfXUU8GShw758jt37hzNk0+KkWHDhnmHQdmyZf22SX8yZ84cLywJIQqODRs2uOrV&#10;q/uR4easQ9xNVUCaOXNmDgGJe8vgwYODqUIIIYojCxYs8IMSeLbwbOBZU61aNbdx48ZgjpwgIPXt&#10;2zeHgITdeeedwRzJES+FHf3b7du3B3MIIYQQIpuQgCSEEEIUAM8//7wbNWqUf8GmrlGTJk3857nn&#10;nuuuvPJKH1Hw4osvFkj6uA8++MCnsBswYIDfZp06dVyjRo3cpZde6vPnv/HGG8GcQoiC5PHHH/e1&#10;0Kw+BY46nHupCkgUUY8VkK655ppgqhBCiOLKxIkTcwhCiEi33357MDUnpFG+9tprc8zP39RFSgVS&#10;Mrdv3z6HgMTf+U3DLIQQQojMRgKSEEIIUUAQ4cMozXfeece9/fbb/hNx55tvvgnmKFgQp6jBwrbJ&#10;mU/9IyFE4fHII4+4cuXKRQUkPmvXru2+++67YI7kiCcgUb9MCCHE4cXqWqZiCDnpgnRyFnnO8+GE&#10;E07wqZITgeBkaZax/NRAok/Ztm3bqIBkkUy7d+8O5hBCCCFENiEBSQghhBBCiAIgnoBECslU00fO&#10;mDFDApIQcaAtEdGXrB1K1C81Bffs2eMee+wxN2vWLB9hiMP8s88+C+YQxQ2uB6LKr7jiiqTs8ssv&#10;99GjRKCnk0cffTQq5JBKDkHpk08+CabmJDYlan5q6r3++uvunHPOia6HqKcaNWq4N998M5hDCCGE&#10;ENmEBCQhhBBCCCEKgNgUdnw2btw45Qike++9N8eIcQSkQYMGBVOFKJ58//33bsKECV5MpSZYXkab&#10;GTdunI8ASQWEpyeffNL16tXLt+G//vWvvp7gX/7yF5/+q1u3bl5UKoiUtCKzWb16tRdtuD9zLeRl&#10;CC6nnHKKmz9/frCG9PDaa6+5s88+26+fqKCOHTv6CPh4LF++3ItM4ecJae1SYfPmzT49MsfEOjj+&#10;Vq1a+dR2QgghhMg+JCAJIYQQQghRADDKvHr16n50Nk42HI2M0k5VQJo8eXIOAYkR48OGDQumClE8&#10;wRFeunRp7wDHIZ6XHXPMMQlrwySC6CLaWtmyZf3y1H2hluCiRYvcnDlzvHhUokQJLwowH1FKoviw&#10;Zs0ad/LJJ3th0dK45WY8C8qUKeMefvjhYA3pg7R1pK/jWu/UqZNPbRcPoqa4Xtkfnics079//2Bq&#10;cqxfv94/y0xAQrRiHUqVLIQQQmQnEpCEEEIIIYQoAHbt2uVq1aoVdbLhsKtSpYqPaEgFnN4mIJkT&#10;kkgKIYorpK7r06ePd5bTLvIy2gxiLpEayfLhhx+6Hj16eOc4oi2px6hjGObzzz93N998s98P2jlR&#10;SopEKj6sXbvWnXrqqa5kyZJeSMrLuBbLly/vFixYEKwhfQwdOtRfpxjXbaKBCtQvIpWqPZe4di+4&#10;4IKUUjEi3iKEWXQtIi61lYQQQgiRnUhAEkIIIYQQogDAAV2/fv0c4g81kVIRkEi3NWDAgKizD4cd&#10;URcPPvhgMIcQxY/nn3/eVahQIRpxkZcRPXTjjTcmnb4OEYh6NYhHLE9ER6x4ZOB4JxIJxz3tlFR5&#10;qabJE0UT0sQ99dRTPsVhMvbEE0+4p59+2r399tvBGtIHdYy4Brleb7jhhuDbg0F8JVqOtsMzhbR3&#10;LVq0cG+88UYwR9489NBD0eV5JiGOcWxCCCGEyE4kIAkhhBBCCFFAtGnTJoeAhPiTKLVQPHBE9+zZ&#10;M5oGj0+imFatWhXMIUTx4ptvvnFXXnmlTx1H+7rooovchRdemNCIrujevbuv25Is06dP9+0VQYiI&#10;EWoc5cYzzzzjxWHmJz3Y/fffH0wRonAYMmSIr83FdbhkyZLg2/hQg4lr1SJaq1at6l544YVgat4Q&#10;bUTUkQlQ1F96/fXXg6lCCCGEyDYkIAkhhBBCCFFA4NSzND8460qVKuU2bNgQTM0bRou3bds2KiAh&#10;RjVo0EDFykWxhdpiRDw0btzY7d6929ddIZVcIiNCiHl+/PHHYA25Q42YmjVregc71q5dO/f9998H&#10;U+Pz5ZdferGKCBAc6g0bNvQpLIUoDPbv3x+tx4WYw/WYG1zjTZs29dcqzyU+qeuVDLQl6h0Rnccz&#10;iU+ec0IIIYTIXiQgCSGEEEIIUUAsW7bM18cwAQnH9+LFi4OpeUO6u9NOO80vyzpwaHfu3DmYKkTx&#10;goi8yy67zB177LHunnvuCb5NH4hMI0aMiDrHsUmTJgVTc4e6ZAi9tFXSiI0ZMyZp0UqIQwFRFdGT&#10;AQYzZ84Mvs0du865XklHN2rUqKRSL4ZrKHG9V6pUyT333HPBVCGEEEJkIxKQhBBCCCGEKCCokVGx&#10;YsWoAMQnRfeTBWcdKbFseaKZpk6dGkwVonhBGjqc1kRPvPLKK8G36ePNN990ZcuW9e0No+1t3749&#10;mJo7zz77rBd72T8Mh77SeomChihV6h/97W9/c+eff36e0XLG1q1bXY0aNaKRdkQuvffee8HUxGza&#10;tCmalpXPHj16BFOEEEIIka1IQBJCCCGEEKKAYER3v379vIMOhxuf1GxJFgqTE7VkDm3qseDkFqI4&#10;0qtXL9+G7rzzzuCb9HL77bdHxVo+q1Wr5qMAk+GDDz7w6SWtrRPdMWfOnGCqELnDYAHu98uXL08p&#10;RencuXP9tVq7dm338ssvB98mB4MZTAxC9Eymtt7111/vr3EGMzA4YsuWLcEUIYQQQmQrEpCEEEII&#10;IYQoQHDKmUPaahh9+OGHwdTcCTu0cdr17ds3qTRDQmQba9eu9Q7rMmXKuBtvvNG3q2QiJpLlu+++&#10;cy1btowKQDjUSRdJhEeytGrVKodDvlOnTiktL4onCEbc27nXly5d2kcSISTllgKRabNnz/btoUqV&#10;Ku7pp58OpiTPJ5984tq0aeOveYw6Srk9X1599VW/LcQj5r/77ruDKUIIIYTIZiQgCSGEEEIIUYB8&#10;+umnrmvXrj4iAccbUURLliwJpuYOBfxxSLNcqVKl3IYNG4IpQhQfcJZffvnlvg1RUwwne+XKlV39&#10;+vV925o3b553hh8KpMerXr26F35MsL3mmmtSEmyZ35ZHDChXrpxPYylEbqxZs8ZVqFAheq/nOuc5&#10;MXToUJ8GkWvQDEFy27ZtXnBiXtLQkT4xvxBBRLrFf/zjH/4Zs3DhwmBKTr766iufro59o8bX1Vdf&#10;7b7++utgqhBCCCGyGQlIQgghhBBCFDDPPPOMd3rjlMYBN2TIkGBKYl566SXv0GYZHHaDBw92+/fv&#10;D6YKUXwg+ojIB9qCiTMINfyP8f/pp5/ubrvtNvf2228HS6XGrFmzfM0jnPJsA2f+lClTgqnJceut&#10;t0YjBvkk/WR+IkNE8YLInjPPPNOdeOKJ/trBuL65FqnJRZTQZZdd5nr37u3n49rk2iId6muvvRas&#10;Jf8gQNF+jjvuOC/MLlq0yH3++ederOKZQ2q8Sy65xB1//PF+3xC2mC6EEEKI4oEEJCGEEEIIIQoY&#10;CpsPGzbMO/4Y6d2oUSO3Y8eOYGp8Ro4c6Z2ICE6NGzd2u3fvDqYIUXwgtdy1117rTjjhhKhzPZ7h&#10;bKdtkSKSujBffvllsIbkGD58eA4HPutiPalASrHwPmGTJk0KpgqRmMWLF/s6Rog4XHsmjvLM4BmA&#10;eHPMMcd4QalLly4+6i6dAwrWrVvnUzaybbbZoUMH/8xCuGKb7Ffz5s19XS+lZRRCCCGKFxKQhBBC&#10;CCGEKASo19K+ffuoiDRq1KiEjriVK1e6qlWr+sgjUhlRXF2I4simTZt8KjjEHRzp5lxHMLJon7Ax&#10;nTR3pJNLNq0dAu+ll16aQ0BiW0Q+pcJTTz3l04DZOhCAr7rqqlxr2QhhEHVK3Tsii8466yzXpEkT&#10;17RpU9eiRQsv5Nx1111uxYoVh5yuMREffPCBT2E3YMAAH+lUp04dP9iBtoE4+sYbbwRzCiGEEKI4&#10;IQFJCCGEEEKIQmLv3r3eIYiTmxREU6dOzVFjBUczKa9q1arlndmVKlVKul6SENnIF1984aP1MFJB&#10;Tp8+3afQOuOMM6Ip5yyNnQk39t2FF16YlLP9ww8/dB07dvSika0D8TavKMFYnnvuOS8g2b4gFp93&#10;3nkSkETS8Dygbt67777r0zG+8847fvBBqhF1hwK1jdgm22c/qH8khBBCiOKLBCQhhBBCCCEKEYqi&#10;U/gfJzMiEVFJkydPdtOmTfPf48RmGimEKOwvhMgJggxRQzt37vSRfERKWMovE4BoQwg4RE/k5XzH&#10;UU6dGROQWBYRateuXcEcyUF0SFhAQig+55xzJCAJIYQQQogiiwQkIYQQQgghCpnPPvvMpwS6+OKL&#10;vfO7YsWKrkKFCq5u3bq+WDnTmEcIkTdvvvmmGzFihE91h2gUFpGwO+64I5gzPghFpAuzZVmGCMFU&#10;646tWrXqIAGJujESkIQQQgghRFFFApIQQgghhBCHCSIjtm3b5l544QVfb+Xll19WuiAh8gEizZNP&#10;PulFWGoPmYiEiHP66afnGs3HNJazCCYEoFNPPdWnnEyF1atX+7R6YQGJWjYSkIQQQgghRFFFApIQ&#10;QgghhBBCiKxg48aNrkGDBjnS2ZEqcsyYMcEcB4OAZGnwmJ/0dVWrVvXpJlMhXgo7CUhCCCGEEKIo&#10;IwFJCCGEEEIIIUTWgJBz2mmnRQUhPs8880z3zjvvBHPkZOvWrV50shR2+RWQnn32WaWwE0IIIYQQ&#10;WYUEJCGEEEIIIYQQWcX48eO9kGNiDiLSli1bgqk5QShq0aKFF3yYl2VIRbdnz55gjuQghR4CEuvA&#10;EKRatWolAUkIIYQQQhRZJCAJIYQQQgghhEgLiCXU9Vq0aJFbsmRJUvboo4+6VatWuf379wdrOXQ+&#10;/vhj16xZs2gU0kknneQWLFgQTM3JBx984Dp06ODnMQGpZMmSbvfu3cEcybF06VJ38sknRwUktn3x&#10;xRdLQBJCCCGEEEUWCUhCCCGEEEIIIdLCf//7X3fjjTd6AaZ8+fJJWenSpd3555/vhZx0Mnbs2GgE&#10;EtFAM2bMCKbk5KuvvnJdu3b1tZLC4s/OnTuDOZJj8uTJ0eUxUuENHz48mCqEEEIIIUTRQwKSEEII&#10;IYQQQoi0gIB03XXXueOPP94LKMkYkT+kkHvvvfeCtaSHl156yaeiQ0TKTUCCwYMHuxNOOCEq/rBP&#10;LJ8KY8aMiQpWZtOmTQumCiGEEEIIUfSQgCSEEEIIIYQQIi0gIA0ZMsT99a9/dX//+9+TshIlSvh0&#10;c+kWkEiJV65cOS/qUN9o3rx5wZSDseghE4CYnzR8qcBxI4jZekhnt2HDhmCqEEIIIYQQRQ8JSEII&#10;IYQQQggh0sIPP/zgFi5c6AYMGOCuvvrqpGzgwIFuwoQJ7vPPPw/Wkh6+/fZbV6VKlWgE0saNG4Mp&#10;B7N69WpXtWpV969//csLQMx/1113BVOTo1OnTtGaS2yTbaf7mIQQQgghhChMJCAJIYQQQgghhEgb&#10;RCER/ZOKIfb8+OOPwRrSA+utXLmyF4Pq1avn/vOf/wRTDuabb75xZ555pp8XAQghqH///l4QS5bY&#10;5Xv37u2+//77YKoQQgghhBBFDwlIQgghhBBCCCGyjo8++siVLl3a1zYivRwiVW6MGDEiGoFEKrom&#10;TZq47777LpiaO3v27HG1a9eORiCRAm/p0qXBVCGEEEIIIYomEpCEEEIIIYQQQmQd1DxCECpfvrxb&#10;sWJF8G1itm/f7sqWLevTz2GIT7lFLYV54oknXKVKlbzwhIjUqFEjt2/fvmCqEEIIIYQQRRMJSEII&#10;IYQQQgghsgqijc477zwffUSdpWRSyZGurk+fPtE0dCVLlnQzZ84MpubOLbfc4pdDeDrppJPcpEmT&#10;gilCCCGEEEIUXSQgCSGEEEIIIYTISBB1SCOXai2he+65xws6DRo0cK+++mrwbd5s2bLFlStXzkcu&#10;EUl0wQUX5Fmb6bPPPnOdO3d2f//7333qOmoh7d27N5gqhBAiDHXydu3alVKNOZE3DJx4++2380zX&#10;KoQQqSIBSQghhBBCCCFExvHBBx+4K664wtcW6tGjh1u7dm1SDscFCxb49HMVK1Z0q1atCr5NDsSi&#10;22+/3UcRIUBVq1bNvfDCC8HU+Dz55JM+9R2C08knn+wefPDBYIoQQgiD++v69etd165d3YABA1Ie&#10;GCByZ//+/e7666/3Ax9eeuml4FshhDh0JCAJIYQQQgghhMg4br31Vi/iWF0hRCG+e+ONN4I5ckK9&#10;onHjxnkRp3r16u7xxx8PpqTG+++/7y688MKoiHTllVf6EfPx+OSTT7yzjnmxYcOG5RmxJIQQxY2P&#10;P/7Y379PP/10N3r0aH/vFOnnvffec4MGDfI1+SZOnOg+/PDDYIoQQuQfCUhCCCGEEEIIITKOMWPG&#10;+FRy1CPCEJJIEXfWWWf5UdYPPPCAW7Rokf8cMWKEO/vss93xxx/vzj33XPfiiy8Ga8kfO3fudM2b&#10;N/dp6U499VQ3efLkg0bL46jr16+fF5mwq666yqezE0II8RPcTy+66CIvaixZskSRRwUMkUhTpkzx&#10;z81LLrlEKVWFEIeMBCQhhBBCCCGEEBnH66+/7urWrevFGSKQEJAwRB2sVKlSXtwpWbKkj/4hjdz4&#10;8eP9SPd0gNOtffv2ft1ENfXs2dMtXbrUrV692t15552uYcOG7oQTTnDly5f3/3/zzTfBkkIIIYBU&#10;ak2bNnVlypRJOaWoODRmz57tn51nnHGG2759e/CtEEKkjgQkIYQQQgghhBAZCSIO9Y9q1qzpypUr&#10;5wWjU045xX8iGPE9EUek6iH1XLr54osv/LpxwLF9nKAY265Ro4a77LLL3LZt24K5hRBCGFu3bnUN&#10;GjTwkaSLFy8OvhWFBelUJ0yY4AdB1KpVSyKSECLfSEASQgghhBBCCJGxkO5o9+7dbuHChX5E9X33&#10;3efmzJnjHn30UffKK68USjokopqefvppd//997tZs2b51HmvvvpqMFUIIUQYatWRbvTEE090N954&#10;Y8I6cqJgYRBEr169fLTsmWee6fbs2RNMEUKI5JGAJIQQQgghhBBCCCGEOGQQLai9U6JECV9L7rXX&#10;XgumiMMBUbLVq1f3IlK3bt3cRx99FEwRQojkkIAkhBBCCCGEEEIIIYQ4ZMaNG+f+8Y9/+Jp1d911&#10;V/CtOJzwm1APid+Fv0lvJ4QQySIBSQghhBBCCCGEEEIIcUisWbPGValSxf397393DRs2dO+++24w&#10;RRxOSMNK3T5EJGr4rVu3LpgihBB5IwFJCCGEEEIIIYQQQgiRbz7//HPXo0cPLx4RfXTttdcq0iWD&#10;uOWWW9z//u//un/961/uvPPOc998800wRQghckcCkhBCCCGEEEIIIYQQIt8sWbLE/X//3//nrVSp&#10;UopyyTA2bdoU/X0Q+B566KFgihBC5I4EJCGEEEIIIYQQQgghRL7473//61q2bOlTpCFQ1KpV65Aj&#10;XFjn999/H/x3MD/88IOfB0sl0ol5We93333n13EosC7Wk2j74W3xmcp+5vf4EkE6webNm/vfCGvR&#10;ooX76quvgqlCCJEYCUhCCCGEEEIIIYQQQmQIiA1btmxxW7dudTt27HA7d+6May+//LLbvHlzDrHm&#10;o48+8svGW47v9+7d60WJdPLUU0+5kiVLuv/7v//z4kT//v3zJc58++237tVXX3X33HOPa9SokRs9&#10;enQw5QCs85133nHz5s1zvXr18iJI69at3eWXX+6WLVvm0+glgvPy9NNPu0GDBrnzzz/fNW7c2HXr&#10;1s1NmTLFvfHGG8FcyfHZZ5+59evXu6uvvtrVrFnT7d69O5hyAI5j27Zt7tZbb3VdunRxTZs2dRdc&#10;cIG76aab/G+a6Nzwu3D8M2fOdD179vTHhzB3xRVXuCeeeCLX48sL9mnYsGHuxBNP9BFIZcqUcQ8/&#10;/HAwVQghEiMBSQghhBBCCCGEEEKIDOHLL790nTt3dvXr13cnnXSS+8c//hGNHDHj+7Jly7pWrVq5&#10;N998M1jSueeee861a9fO17qxeVn+hBNO8GLHdddd5wWQdHLxxRf77SAgsa0HHnggmJIcH3zwgReh&#10;EDhOO+00f2wlSpRw11xzTTT6BgEE4Qjhh+lsj2PErLZP79693b59+/z8YVasWOHat28fPY/Mi4jC&#10;J+viPCMu5QaiD0LR7Nmz3YUXXuiXZV2cV8Q64/XXX3fDhw93pUuX9tuL3RbHd++99wZz/wTRQJMm&#10;TXLVqlXzdaSY34zjY1uXXXaZe/vtt4MlUmf69OnuuOOO878TQhLnKz9CnxCieCEBSQghhBBCCCGE&#10;EEKIDAHR5OOPP/aCxZ133umFIoQEHP8YaeJOPvlkN2bMGPfpp5/mEAFIl0a6MqJjEB1sXqJfiFj6&#10;4osv0pISzdizZ487/fTT/bZMQNq4cWMwNXdeeeUVd8cdd7i2bdu6U045xYsxiC2s5/jjj/fRQuwr&#10;x4Qow7EggCCwYAgrfGfnBFGkR48eUYGM84LgU758eb9uBBzMhB07n/xfu3ZtH80VC8LVs88+689n&#10;gwYN/Lysw7bLfpiAtH37dh8xhPjF9pjGvOFt2d/333+/XwYQ0BBzWDfHYPsZe3ys78orr3Rff/11&#10;sGRqIJIhbHGOWXfdunXdSy+9FEwVQoj4SEASQgghhBBCCCGEECIDQUAhoocUcSYmIAAgBDz44IPB&#10;XAczbtw4L0IwPxEvBRVpMmPGDFeqVCm/T1iVKlV8FE4ysP8dOnRwffv29eKMiUcYAtK1117r5xs4&#10;cKAXmBBZnnnmGS+sIXxcf/31Xlyz5Tg/CFlLly71y02dOtV/X716dXfLLbf4ZUktRyQTolVY2EG4&#10;IfVebN0lxKh+/fq57t27u65du3oxKryfiDrsz65du3wkE2IaohjpAvmeyKrzzjsvx7YQb4ik+vDD&#10;D7141KlTJ/8d882aNctt2rTJvfjii36fiUgycY7jY9scR35gvXXq1IkKiwhWnAshhMgNCUhCCCGE&#10;EEIIIYQQQmQwRBuZ4x8xAXEIQSNeOjrSuCGaIBDcdtttBZqmjPo8RNuYMELdnvfeey+YmjvU/LF6&#10;TAguiEF2fAgzpGy74YYbfEo+BJV4IIBYVA3LcY44L9QRYn2k7Pvkk0+CuX+C89anTx9/jmy5GjVq&#10;uA0bNgRz/ARRSHYO2Z9wZBDLI/CRShBBC1EoFmpUIX6xHMuwr+zzhAkTfC0nUgsuWbIkmDsna9as&#10;8ftlAhTrIMoqP78pkWmcSxMWEc1IE7h///5gDiGEOBgJSEIIIYQQQgghhBBCZDCIIF26dIk6/03A&#10;oK5NGAQZImlMgEl3vaMw1ONp06ZNdJ/47Nmzp/v888+DOZIH0Yn0b2GRpUKFCl6wIe1eboRrMGGk&#10;7KtVq5Z76KGHck3XhzhDxJSJMwgqCxYsCKbGZ/78+a5MmTJRwYrPpk2bJhSADKKRKlasGF0OI6qK&#10;35RUfrlB+j5bjt+9UqVKXtRKFX4X6jdxbbAuzlnz5s29sCSEEImQgCSEEEIIIYQQQgghRIZDbSFq&#10;9ZjIYlEzVoMHqPmDIHLGGWe41157Lfi2YAinRGN/EGCGDh2aL3GDWk4IQRYRxLq6devmo3fywlL8&#10;mcCCgPTkk08GUxMTG5FD2ryJEycGU+NDPaTKlStHRSf2d/HixcHUxCDeEDkUFttIo5dMtBbHwjFx&#10;bBjCU35+W8S0AQMGRCPGbF3UsRJCiERIQBJCCCGEEEIIIYQQoggwZcoU7/y3iBSECNKjAXWBSIeG&#10;2LBq1Sr/XUHyxBNPROsfsS+IPkQMxdYRSoavv/7a1zqy6BjEnEGDBuUaQWRwrOyHCSynnnqqj47K&#10;iy+//NKnu7Ntsv8jRoyIptWLx+bNm3OklGPZsICXCNZJOj22wXKIONR+SgaEOoQeOz6OdfXq1cHU&#10;5OFcDh482J9b9gHj+kEUE0KIREhAEkIIIYQQQgghhBCiCEB0D5E5FqmDIS5MmzbNiyEIFFOnTg3m&#10;LlhIERcWI/j7rrvuCqamBpFGV199db4EpHXr1uUQWPgb0SUZwjWcOHeki8tNQNq2bZsX6SzqKlkB&#10;CVFt5MiRUQGJ5fi9ELHygvSF1Ew6VAEJwiIWxnV03333BVOFEOJgJCAJIYQQQgghhBBCCFFE2Lt3&#10;r6/xY1EwGFE3RJNQ/ygZUSId3Hvvve64446L7gN/33///cHU1DgUAWn9+vX5FpCuvPLKHALSsGHD&#10;3HfffRdMPZhDEZBGjRqVLwGJOlZhAYkIs+effz6Ymhpjx471+8562A/SId55553BVCGEOBgJSEII&#10;IYQQQgghhBBCFCHmz5/v6/6YEEAkScOGDb3AURgg7Nx0001R8QVDQKIeUX6QgJSYdApIM2fO9OfH&#10;0g5yHEOGDEnqPAshiicSkIQQQgghRNrhJfSVV15xX331VfCNSAec13379vk6AUIIIYQovuzfv99d&#10;e+210VR2CALlypVzS5YsCeYoWEjzdv311+dIhyYBKTGZIiDNmjXrIAFpwIAB7ocffgjmEEKInEhA&#10;EkIIIYQQaYW0KhRB7tKli3vvvfeCb0W6oMZBq1at3NNPP63RokIIIUQxBpGkTp06UTGDdGSNGzd2&#10;r732WjBHwSEBKXsEJNIeSkASQiRCApIQQgghhEgLRBvhNDj99NP9i+jrr78eTBHpBAfLHXfc4apU&#10;qeJHHr/55pvBFCGEEEIUF3D4T5gwwQsAFoWE8Xe/fv28YFHQUE8nNoXdnDlzgqmpIQEpMQUtIA0f&#10;PlyDkoQQCZGAJIQQQgghDhkijQYPHuxfSKdMmaIUawUML/mkqClfvrxr0aKFW716dTBFCCGEEMUB&#10;IpFLlSrl2rRp4/r06ePFADNEhhkzZgRzFhyzZ8/2opFtF9Fn0qRJwdTUkICUmIIUkIhao+8uhBCJ&#10;kIAkhBBCCCEOCcSjCy64wL+I4kgQhcfKlSu9Q4FopMcffzz4VgghhBDZzFtvveVq1arlKlas6PsC&#10;RIGfddZZUVGDTyLCN27cGCxRMMyfPz9HBBLiyA033JCv6CcJSIlJp4BE1Bj7znrYDyLW7rvvvmCq&#10;EEIcjAQkIYQQQgiRb95//33Xvn17/zI8btw4pb84DBCJVLJkSVemTBm3bNmy4FshhBBCZCNffPGF&#10;69SpkzvppJPc5MmTg2+dj0YuW7as+9e//hUVKC666CL36aefBnOkn2eeecZHQ1s0iwkw3377bTBH&#10;8khASkw6BSSOz/YB4zpChBRCiERIQBJCCCGEEPnik08+cd27d/cv+BdffLH/XxQ+OCRuvfVWP4K0&#10;UqVKcgIIIYQQWQpiypgxY6J1jsJCDTWRbrvttmh0CYaYlN+UcsmAmNKwYUOfBs1EkQEDBviIqFSR&#10;gJSYdAlInEtSTnNu2QfWxQCkPXv2BHMIIcTBSEASQgghhBApg5Pixhtv9C+/lStXdmvWrAmmiMPB&#10;u+++69q2bevrEDRt2tTt3bs3mCKEEEKIbIFI41NPPdU1adLEvfPOO8G3P0FkONFJCEwIBAhIDC5Z&#10;u3ZtMEd6YfBQ586do6IPQtJ5553nPvzww2CO5JGAlJh0CUj//e9/3aWXXhrdB47hnHPO8f1IIYRI&#10;hAQkIYQQQgiRMkuXLvUv56S9uPzyy5N6uRcFy6JFi/woUpwgFNPOz+hfIYQQQmQmr776qqtTp44X&#10;EnIbuMM0aiNaKjvEpBYtWngRoiAYMmRIDkHijDPOcG+//XYwNXmKkoBEfamiKCB98MEHrkOHDr7/&#10;bsfLOd6/f38whxBCHIwEJCGEEEIIkRL79u3zUS44JBgFy4u0OPwQFcaoX34XahHcf//9wRQhhBBC&#10;FGU+//xzd8EFF3jR4e677w6+TczYsWOjAgfG3wgjBcGCBQt87SX6HiZw7Nq1K5iaPF9//bUbOHBg&#10;2gSkDRs2BFNzh22mIiBt3rzZ1ahRI0etqfwKSBdeeKGvaZUXRHqlQ0DavXu3O/PMM32kGOthH+bP&#10;nx9MFUKI+EhAEkIIIYQQKcHLLyIFL87nn3++T4chMgOcAOYoatCggXv99deDKUIIIYQoilDnaPjw&#10;4V5QIT3dRx99FExJzKeffuoaN27sRR36BXwiQDz44IPBHOmDtHn0OUywIrolP+LGxx9/7EUyS7+H&#10;qEM9pWQEpFWrVrlSpUpFBRb+TiZtH33Ynj17RkUd9v2yyy7LNSroiSeecBUrVowKSCyT7Lauu+66&#10;HAISx8tvlRfUKGLQFsfGsiVLlvTCXapwnkg9zb4jItWrV89t2bIlmCqEEPGRgCSEEEIIIZJm+/bt&#10;rnz58v4Flhf8gnBEiPzDCFVqHfD74NC4+eabgylCCCGEKGoQCTNhwgT/XKfO4RVXXBFMyR2ikkln&#10;ayIHhmBQtWpV9/TTTwdzpY9rrrkmui22M27cuGBK8hDRXqFChajoRT+TaBmiZvKCupy2HMb5uvXW&#10;W4OpiUE8QURhn1mOY6hVq5ZPF5gItoVYZmIOfyMM5SV0vffee+7ss8+OCm18sq1kUu3ZNWDHx372&#10;798/mJo8DDRCuGJdfPbr109pqIUQeSIBSQghhBBCJA0jQS3tBSNZk3mpzw3SeeSWJgQHCCM2Mf5O&#10;Fl6Gbd18HsrLMcuynty2b/uZ6rbye3yJYPvdunXzjgV+I0aZ/uc//wmmCiGEEKKosHLlSte3b18v&#10;NODsx6h1OHr0aJ+yLV5/g2glRBEEHPppDCZBiDEjqqdcuXI+Tduzzz7ro4fSAdu0FHL0QeiL0CfJ&#10;C2ryEBXz0EMPuSZNmvjonPD+sv/U7Fm8eLFbvXq1e/PNN/1yrJtzsHz5cn8sRBxxfmw5/iZiB2GH&#10;edatWxftZxGdzTZnz57tBarwcrZs8+bN/SApliN94M6dO31U1U033eTPa3g/2UdSyo0cOdI999xz&#10;fhnqOQHnl9+RaKF27dod9HuwHmpGzZw5061YsSIqXPHbkoKP3+j666/3v3t4P1kPQhKC4pNPPule&#10;fvnlPPufHD9ZBLgGENtY58KFC4OpQgiRGAlIQgghhBCHCVJ1MNqSvOm8mMYzXggZmUjqCkSGeCBu&#10;kGv+pZdeOmhdW7duzVce+ngQfVSzZk3vyEBE4kWYF/9U4QWW4so4C9q0aeO6dOkSTPkJImkef/xx&#10;/2LMPIzY7N27t5szZ06uzg7yyPPizgsy6yV9C+lBxowZ489lKiLNV1995ZfBWUCx5EcffTSYcgB+&#10;j9dee81NmTLFXXLJJe6ss87yNYgoJo2TI1FBYl7w33nnHe9MYOQnx9esWTM/Unju3Ln5OqdhcELg&#10;XLARqhy7EEIIIYoO9O3ox9A/oH9BPwhD2OB/psUbgEMf4sorr/RiTHi5sLFOrG3btl58SAf0r0gF&#10;R/8DEYlIos8++yyYmhiioairec4558TdXzveFi1a+M+pU6f65aiXxP7zvc0TuyzfMa1ly5auVatW&#10;UUHrrrvuynWbGOeHZTt27Oj7goMHD/b/m8XOb9tif1q3bh0Vukh3x2/B97bOeMuyL+zT+PHj/XL0&#10;MRHOcju+8PfsX16CHdcG54w+PH15+p+J+qpCCBFGApIQQgghxGGCUYqMfLRRjLzMhY0XPHKc82I4&#10;YsQIL6rEg++vvfZavy5GFNqLISMMSTd3+eWXpxQVk4hbbrnFrxfHAPt8ww03JDW61MCRsGbNGr8e&#10;cuUzepLRlLz8hmGkaPv27f1xYIggHBfbZhlefilgHAsCl6VrCS/HJ8uddtppXlzJi7feesuPyGTU&#10;L6NX+W2OOeYYL+4YiH8TJ070qWBYN/tm22J+RuEyEhURKgy/A8IZo005dpaLPT6EOYS//IKAxnoQ&#10;kDgPbCsZJ44QQgghRH6hj0dUC30a+q/Lli0LpohMgEFrFiWGLV26NJgihBC5IwFJCCGEEOIwQZqR&#10;vXv3+giWcDFejBc7Xr4ZacmIQSJrEolAjPpkOlE9PXr08C/uiBiMuCTdRjrEAwo2MxIS0YP9o5Dz&#10;fffdF0zNHXK+z5gxw1144YX+OBG27FjZTwQyY9q0aa5s2bKuRIkSflsYIgjnw84N4hWi0yuvvBIs&#10;5XyKj7p16/rlEE/MwueUvxGE4r0wcw6J9EL0Yd0mktl2We+8efP8vPwenGf2jfPAJ9tCALJt2W/A&#10;+gzEJNLOsE7Oge0j8zG/Lct2EdD27dsXLJkab7zxhqtevbpfJ0aqmtjoKSGEEEKIdEK/lgFN9GPo&#10;czGoJx0DmER6mDRpku9z0l8lcj5RZgMhhIhFApIQQgghRAaAiGQOf0QEXrwbNmyYcv0aonsQXIi2&#10;QTxKF6RkY53sF/vICMZk054wIpXUbkT0kIojLAbxIkvaDiCiB4EHoWrRokU+BR8p+SZPnuwFkbAY&#10;hHPitttu88uR/oRUKQglgwYN8iNeiUbiE6GH+W2bbI+UH7GiGi/RnDvS3fXq1SsqwNj2EJCIHPry&#10;yy99BBRCGHn1yb9PesG1a9e6yy67zIt+ti0+yZPPcZAihPQibJ8UJbzEsww1A+655x6fas8EKJZD&#10;lLr77ruDvUsNUvyRPoXrgPWxrqFDhwZThRBCCCEKBtK9EWVOP430v0S9iMMP/dD69ev7vmGlSpUO&#10;KdJdCFH8kIAkhBBCCJEBIExY7ngTEYjEQZxIhe7du7vjjjvOixnpHFlIBBHRNuwbQketWrV8cd9k&#10;ILqHPP2MQiUKB3HGRBbWReo9Iq2I/FmyZEncOkWkZWObJoqwHPMj6iBsIRRRjygW1oUwZOITohAi&#10;FcvFwj5aSr758+f7eW0/iRhCsGI7CExW5DgW6g2FhSeWR7wh8giRC1EoXs0C1kfEmB0fnwhrRG+l&#10;CoWbr7rqKi8csS6inIhoSlehbCGEEEKIRJDy9+STT/b9EFIwi8PP7NmzfV+Y/qXVkRJCiGSRgCSE&#10;EEIIkSEQkVK5cuWo2IGYlGyaOEBAYbRnqVKlvACSLihUPHDgwKggYVE8iUSUvOjWrVv0GBFY2F+i&#10;k6zgcCLCNZhYFucEoyjvuOMOL5okgtR+FDC2CB9GxRI9lBuIY5xLWwZRiP/zeulGICNyLCwisZ+c&#10;L6K4cmPWrFk+ssuEKz53794dTE0eRLNRo0b542T7HEONGjV8tJQQQgghREHCgCHqZDL4hkFD9G/F&#10;4ePDDz90zZo1878H/e3PP/88mCKEEMkhAUkIIYQQIoPgxS4cLUN0DqJEMpAWjZGFpEhL58thvJRo&#10;HTt29HWR8gMROSbM8Emqk2SiY1auXOmqVKmSQ2BLJs1bbEQOL9BEEcWLdDKI/OI82jGzzNixY4Op&#10;uYN4Y8txfDVr1kwqhQvpRJjXzg2RQ8uXLw+mpga1pIhEYz2IUeyP6iAJIYQQojAgsp4+7bHHHus6&#10;derkPvnkk2CKKGyIgqdPee655/o6mUIIkSoSkIQQQgghMojNmzf7iByLsuEzXrq1WBBzzj//fB91&#10;cvvttwffpgcim0gTZ1E1CDHUCvr000+DOVJj/PjxUYEFEejss88OpuTO3r17Xe3atXMILKtWrQqm&#10;JoaRsLw8IwLZ/nfu3DnX/SdqqU2bNn4bLEMNpHnz5gVTc4dIIktFyHES/UTu+byg3lW9evWix8c6&#10;7r///mBqarCvJiBh/I3AKIQQQghRGHzwwQc+6pw+CIOH6I+JwmXx4sX+vYJBUa+88krwrRBCpIYE&#10;JCGEEEKIDIKoGGohmcDCZ4sWLXwaudx48sknfW2f0qVLeyEinezcuTMqiGAIMX369Mm3I8AipVhX&#10;KgLS66+/7urWrZtDYHn44YeDqbkzc+bMqKBiAlJuo2Hfffdd165du3wJSA8++GD0fLGvFC3et29f&#10;MDUxnE8izsLnhpz1+YHzYinsMEvbl866WEIIIYQQuUH6NOpy0qehlmS8OpCiYHj++eddxYoVfRYB&#10;+tBCCJFfJCAJIYQQQmQYRNVYFBJRPwhDiBKJ4GV82LBhPk1Iv379ck3Nlh/IXW+CCHb88cf7lHCF&#10;LSCRdiO/AhK1pMICUl4p+A6HgATkqA+fG4Sv/LBs2TJXsmTJHFFj1LHKrVaUEEIIIUS6Ia0ydSzL&#10;ly/vbrzxRtXgKQQWLVrkqlWr5gYMGJD2gWVCiOKHBCQhhBBCiAzjiy++cJdeeql3+pvzv0uXLglT&#10;rjGqsGrVqr420Jo1a4Jv0wciTayAdPXVV0tASkAmCEirV6/2aQfD9aK4hlSDQAghhBCHg6VLl/qo&#10;evq4b731VvCtSCf0bUnb3LhxY59SmXcKIYQ4VCQgCSGEEEJkII899piPQiKCBCOahBfveEydOtUL&#10;HNRAyk0UyS9z5syJCiKYBKTcyQQBCSGxSpUqUQGJdXI8pJIRQgghhDgc0L+iVuc111yjtLpphijz&#10;MWPGuEGDBrndu3cH3wohxKEjAUkIIYQQIgP57LPP3IUXXhiNQkLIuPjiiw+KQuJlsUmTJr7GzYwZ&#10;M4Jv04sEJAlIQgghhBDpgP4jEdH57UeK+CDI8f6Q7lTWQgghAUkIIYQQIkNBuDnllFN8BBL1kIhC&#10;WrlyZTD1AM8884wXBxo0aOB27NgRfJtelixZEhU1MAlIuZOJAhLriidACiGEEEIIIYQQiZCAJIQQ&#10;QgiRoXz11VeuZcuWUcGET6KSvv/++2AO53r27OkFHdJVFNRIzs2bN0eFFOyEE05wffr0yfcIRwlI&#10;iUmngBSugcQxky5m//79wRxCCCGEEEIIIUTuSEASQkiMEQ4AAAi7SURBVAghhMhgED6IPkIE4JOI&#10;pFWrVvlp27dvd1WrVnVly5Z1Tz/9tP+uINi5c2dUtDExokuXLj5NRn6QgJSYdAlIy5Yt8xFrRK+x&#10;LlIcXnfddao3IIQQQgghhBAiaSQgCSGEEEJkMNQ4aty4cVQIQJC45JJL/LSxY8d6MeTcc8/NEZWU&#10;bt58801Xu3btHNEseQkwuSEBKTHpEpA4L4hGrAfj2KdMmRJMFUIIIYQQQggh8kYCkhBCCCFEhnP/&#10;/fdHBQlEHKKOEDPOP/98L4bMnj07mLNgQGhhW7YPiCqIVv/5z3+COVJDAlJi0iUgsa92vESucd0s&#10;Xrw4mCqEEEIIIYQQQuSNBCQhhBBCiAzn7bffdmeeeWZUOCE1WfXq1V358uX9Z34jgZKFtGcjRoyI&#10;RrQgcNSrV89t3bo1mCM1JCAlJl0C0oQJE3xtLNuHmjVruhdffDGYKoQQQgghhBBC5I0EJCGEEEKI&#10;IsDdd9+dIyUZESWIGyNHjgzmKFjmzp0b3T7brlKliluzZk0wNTXuuuuujBeQ3nvvvSIrIH377bfu&#10;2muv9cfJejiG9u3bu/fffz+YQwghhBBCCCGEyBsJSEIIIYQQRYC9e/e6pk2bRgUN0pKdfPLJ+Y4C&#10;SpVNmzb5OkgIImwbcWLBggXB1NQYP3582gSkhx56KJiaO7NmzUpJQCLqq02bNmkRkIjWeuutt4Kp&#10;uZMOAenTTz91Xbt2je4Dx3vdddcFU4UQQgghhBBCiOSQgCSEEEIIUUQYPXq0j/4xAad3797uiy++&#10;CKYWLPv373fdunWLRiEhxkyePDmYmhpXXXVVVARCLEEY++6774KpiUFEMxHLBJY5c+YEU3Pnjjvu&#10;cCeccEJ0uZYtW7o333wzmHowO3bscI0aNYqKORzvtGnTgqm5g1gVFpAQvV577bVgamI+/vjjHNvk&#10;c+zYscHU5CHaqWHDhv5a+fe//+3KlSvnlixZEkwVQgghhBBCCCGSQwKSEEIIIUQRAQGlVq1aXlhA&#10;GEg2fVu6uPfee33UEwIWkTn9+/d3X375ZTA1OZifY2AdiCSIHJUrV3bPPPNMMEdiiOwpXbq0P3Zb&#10;FhHthx9+COaIz4cffuhTuJkwY6LK008/HcxxMERXUWvK9hNB6OKLL/bRPbnx/fffe6GNfbNtlS1b&#10;NqlorcWLF/u6VnZ8fCJ0ffPNN8EcyYH4xX5jHDNRTYUlNAohhBBCCCGEyB4kIAkhhBBCFCEGDx7s&#10;o4CaN2/uXn/99eDbwuGdd97x9XyIqsFIPffuu+8GUxPz9ddfu7Vr17qlS5e6zp07++gpBBkzjqdx&#10;48Y+mmjVqlVu586dwZLOp+h77rnnfAQRdZeYN7ws+4GI9Nhjj7nVq1dHBS1EI/5fuHChT1cXXgZj&#10;PUQzUVuK+agPRETSihUr3D333OOqVavmI5ZsfgQzttW3b18vPFH/yVLgsU3WwT6wL8wXu62qVav6&#10;Y+BYtm3b5peDl19+2W9z4sSJrkaNGgedG+zCCy90jz76qE8jSH2jvKBelaXeQ4QaN25cMEUIIYQQ&#10;QgghhEgeCUhCCCGEEEWIyy67zAsSo0aNCr4pXG655RYf1UJ0C1E2W7ZsCaYkhvRtiE0tWrRwZ511&#10;lv871vj+nHPO8X9fe+21wZLORzkhltk84WUwpvG9rZsoLVi+fLlPjcf3RODYOsJm35977rleFCJF&#10;HcuwH3lti7+ff/55vy22Gd6HeNuy9TGNYzIGDhwYnT/eNjHbz549e3qhKzeIxurXr58XsfiNEK6S&#10;EfmEEEIIIYQQQohYJCAJIYQQQhQRdu3a5SNjSPlGNMrhgPo6NWvW9OIE0TF33nlnMEVkAp9//rmP&#10;ZOL3IQqJyCYhhBBCCCGEECI/SEASQgghhCgi3HbbbV4UuOiii9yPP/4YfFv4EKmDeER6NKJmvvvu&#10;u2CKONwsW7YsWrOJ34a0g0IIIYQQQgghRH6QgCSEEEIIUQR47733XJs2bbyAtHjx4uDbw8PHH3/s&#10;OnXq5Pfl5JNPdk899VQwRRxuunbt6sWjkiVL+vpPQgghhBBCCCFEfpGAJIQQQghRBFiyZIlPS1a/&#10;fn23f//+4NvDx/r16319HeoxdezY0X3//ffBFHG4oCZTxYoV3fHHH++uuuoqRYYJIYQQQgghhDgk&#10;JCAJIYQQQmQ4n332mevWrZs75phj3N133x18e/i57777vKhVqlQpN2fOnOBbcThAVOzTp4877rjj&#10;XMuWLd1bb70VTBFCCCGEEEIIIfKHBCQhhBBCiAwAAeDNN9903377bfDNT8ycOdP985//dLVr13av&#10;vfZa8O3hh6gj6jKdcMIJrkGDBm7Hjh3BFFHYzJs3z6etq1mzptu4cWPwrRBCCCGEEEIIkX8kIAkh&#10;hBBCHGY2bdrk2rVr5wWiM844w6cfW7t2rXv//ffd5MmTXbly5XyquLvuuitYInNA8BoxYoRPm9al&#10;Sxf36aefBlNEYbF161afTrBKlSpu5cqVwbdCCCGEEEIIIcShIQFJCCGEEOIwQp2as846y/3jH//w&#10;UUb/+7//6/71r3/5tHCnnnqqTxFHhA/izAcffBAslVkgIt16661+v/v27es+//zzYIooaF555RVX&#10;t25db4iOQgghhBBCCCFEupCAJIQQQghxGPn666/dKaec4oWi//u//8thfPf3v//dNWvWzG3ZsiVY&#10;IjNBCLv//vvdaaed5nr16uX27dsXTBEFxfr1612jRo1cx44d3UsvvRR8K4QQQgghhBBCpAcJSEII&#10;IYQQhxHqCF100UU+8ihWPDrppJPcBRdc4LZt2xbMnfm8+OKLfp/btm3rU/OJ9EO9rHvv/f/buWMT&#10;gEEgCsN7OYG1U4ijOIOkcBwHsRUX8IULjiAkgf8rH1dde9y75L1Xzvmzn2kAAAAAgH/jgAQAAPAy&#10;qyELITwVdnY8sio455xKKRpj7Kn/mHOq1qqUknrvO8UpttsYo1prWmvtFAAAAACAk6QbPz36G0d2&#10;jYEAAAAASUVORK5CYIJQSwMECgAAAAAAAAAhAPg2fluNEwIAjRMCABQAAABkcnMvbWVkaWEvaW1h&#10;Z2UyLnN2Zzxzdmcgd2lkdGg9IjQyMCIgaGVpZ2h0PSIyNDAiIHhtbG5zPSJodHRwOi8vd3d3Lncz&#10;Lm9yZy8yMDAwL3N2ZyIgeG1sbnM6eGxpbms9Imh0dHA6Ly93d3cudzMub3JnLzE5OTkveGxpbmsi&#10;IHN0cm9rZT0iIzAwMDAwMCIgc3Ryb2tlLWxpbmVjYXA9InNxdWFyZSIgc3Ryb2tlLW1pdGVybGlt&#10;aXQ9IjEwIiBmb250LWZhbWlseT0iRGlhbG9nIiBmb250LXdlaWdodD0iNDAwIiBmb250LXNpemU9&#10;IjEyIiBvdmVyZmxvdz0iaGlkZGVuIj48ZGVmcyBpZD0iZ2VuZXJpY0RlZnMiPjwvZGVmcz48Zz48&#10;ZGVmcyBpZD0iZGVmczEiPjxjbGlwUGF0aCBpZD0iY2xpcFBhdGgxIj48cGF0aCBkPSJNMCAwIDQy&#10;MCAwIDQyMCAyNDAgMCAyNDAgMCAwWiIvPjwvY2xpcFBhdGg+PGNsaXBQYXRoIGlkPSJjbGlwUGF0&#10;aDIiPjxwYXRoIGQ9Ik0wIDAgMjEwMCAwIDIxMDAgMTIwMCAwIDEyMDAgMCAwWiIvPjwvY2xpcFBh&#10;dGg+PC9kZWZzPjxnIHN0cm9rZT0iI0ZGRkZGRiIgZmlsbD0iI0ZGRkZGRiI+PHJlY3QgeD0iMCIg&#10;eT0iMCIgd2lkdGg9IjQyMCIgaGVpZ2h0PSIyNDAiIHN0cm9rZT0ibm9uZSIgY2xpcC1wYXRoPSJ1&#10;cmwoI2NsaXBQYXRoMSkiLz48L2c+PGcgdHJhbnNmb3JtPSJzY2FsZSgwLjIgMC4yKSI+PGltYWdl&#10;IHk9Ijk2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aW1hZ2UgeD0iNDIwIiB5PSI5NjAiIHdpZHRoPSI0MjAiIGhlaWdodD0iMjQw&#10;IiB4bGluazpocmVmPSJkYXRhOmltYWdlL3BuZztiYXNlNjQsaVZCT1J3MEtHZ29BQUFBTlNVaEVV&#10;Z0FBQWFRQUFBRHdDQUlBQUFEQVJvYzNBQUFZemtsRVFWUjQydTNkLzBzY1NmN0g4ZnRyQWlPaWlB&#10;UGk0QVZGSkFSRkZJSWlJMkVKSWdaUkVJT0xTQkJ2SllnTDRwNGtpSVNRSUFZaEV2d29JbDVRUk04&#10;amlTaTV4UlZ4RU1WZFhWRkVSUFNDcTl6bnZmWnRYMS9WZk9rZWU4YVo4Zm40NGNpWnJ1N1dpYTk5&#10;VjFkMTFaLytqUmpZM3Q0ZUdocHFhR2pJeWNtNVkrSHhlSnllS2hBSXRMYTJabVptV3MvajgvbTZ1&#10;cnIyOXZadTZodjg5dHR2elp1UlAwZHhob09EZzgwL3lKL2xLLy82MTc4Mk5VZEhSeW53NzBHK2kx&#10;VDkxcExJbi9nUnVPajgvUHp0MjdmbDVlVm1FS1NscGRYVzF2YjM5OC9Pemg0Zkh6czYyOG5KU1Z0&#10;Ym16VW92VjV2VmxhVytaWDA5UFFYTDE2a1J0anBjZkR6eno5TC9LWEF2NHBmZi8wMVZiODF3dTZX&#10;R2gwZHZYdjNyaGtCOSs3ZGsrQTdPenVMN213Ykd4dUZoWVZtelBYMTlabUZ3UDcrZm5kM3QzbWht&#10;cHFhMDlQVDVBMDdLVjFYVmxhVU9KQ0FTSUYvRXIvOTlwdmtXa3ArYTRUZExiV3pzMU5kWFczKzhr&#10;dng5ZXJWcTh2THk2aFB1THE2YXZaL3BYejcrUEdqZnN6RXhJUjVSYi9mLy9YcjEyUU11N1cxdGZu&#10;NSthV2xKV3NjR0wzYVpDZUZPVjFYd2k2bFRFOVBaMmRubTcvNXBhV2xXMXRiMXptaEZHNCtuODg4&#10;NGNqSVNLZ2pPenM3emNQcTYrdVRMdXorK2M5L3lrOXZjbkx5NzMvL3V4UjNhMWNrSTFMZ1g0VzFr&#10;MDdYbGJCTEJjK2ZQN2VPRzlUVjFVWGRielZJUFZoUlVXR2VzS3FxS3N6QjBudjFlcjNtd1ZKT0ps&#10;SFkvZlRUVDFMVC9lMXZmNU0wbHlwVi92eVBmL3hEd3M2TUJ2SHJsWU1yVWhPZFhKSEkrTzFLd25a&#10;ZDlZZDBkRjBKdStUVzJ0cHFUYnFtcHFicm4zTmdZTUI2enNYRnhmREg5L1gxV2NjckFvRkE0b2Vk&#10;OFNSTGNrMHFPNm5wcExLVHlQdjgrZk9tYzJZbTZvRm9aR0tjLzBtazhJQXlZWGQ3TlRjM0t6WGQ5&#10;YzhwSFZqckZKT2lvcUtJVFhaMmRxeTNVVjFkbmVCaHA4VEIwdEtTMUhTU2Vwc3g4L01mWXAySlFl&#10;ZVgwSFVsN0pMYjA2ZFByUkZUWGw3dXl2aUE5Um1jNk8zdHRkUEtPdE5GTEN3c0pHelk2WEVnOWQw&#10;dnYveGlkRmYxZ2N0NDBqdk85Z014YU5lVmgzU0VYZEpUZXBwZXIzZDNkL2Y2cHowOFBFeExTN09l&#10;T2VnZ3JLNm5wOGZheXUvM0oyRFkyWCtTWlR5UE15TEdpQnNqZWhJaEVJTjJuT1YvemRHVlFDQ1FT&#10;Z1BLaE4ydEpuMnVPLzlyYkd3c0ZobnE4WGhzVGw2Wm1abFJia2wrMlJJcTdJSSt5YnBtSEppWmFB&#10;U2lFVHJ4ejBUcGdNOXJKUHZDajY3d2UwVFlKVG9wdnBUWHZ4NDlldVRXeVl1TGk2MW5MaTB0dGRu&#10;dzdPeE1DVHViL2QvNGhOME5Qc25TaTBSckpsNHpFS1dJKy96NXN4SnoxZ0hscEJ0ZEllendYdzBO&#10;RFVyeDVkYm81OGJHaGhKWWpzWjJyZStRT1FyS1dJZGRVanpKaXFKSWxNOWRjazFKdXVnR2xCTmtk&#10;SVd3dzMvTnpzNWVKNC9DR3h3Y1ZFN2UzZDF0djNsdGJhM1NQTmJUSFNLR1hZcTlLZlhiSHlSZjVM&#10;dVFqcXAwWUpldWZMN3kwMDgvSmVub0NtR0hDTjFNc2JxNkdxT2FVWXlQajl0di91VEpFNlg1MU5U&#10;VURZWmRDazgzQy85cWhGSWtKdjdveXEzS1JNTE9sckd4TVNWTktpc3JYVHkvOWYwd3c4ek1qUDNt&#10;ejU0OVU1cjM5UFRjVk5pbDZ2b2xMcjRha1NDakt6YUx4SlFaWFNIc2JDa3JLMVBTWkhoNDJLMlRu&#10;NStmMzlFNEtodEhSa1ppMThXMkgzWXAvS1pVL0d2VlVLTXJGSW1FWFF3dEx5OHJVWktXbG1hdXF2&#10;VDE2OWVKaVltV2xoWUp4TXpNVEkvSGs1R1JVVkpTMHRiV3RyUzBaT2Y4bno1OTBzUE8wU3hsNmZN&#10;cXpXTTlScUdIWFN6bWx5U0lSSzVWRTc5SVRKeE1KT3dpNitqb1VLS2twcWJtMzFldmFyVzN0NmVu&#10;cDk4SnJhS2lZbjE5UGZ6NXA2YW05SWFPN2xBL1ExWldWanpETGxYZmxBcjFha1J5OWVZaVRzRkpr&#10;STd6d1I5aUZJaUVYV1M1dWJsS2xMeDgrYktycTB1S09PUC9Ta0VueHlqelA2enY1NGVmZVB6Ky9Y&#10;dWxpZFNHanU3d3c0Y1B5aG5zci8vKy9zcW5LNy84OGtzVVlWZGZYNStTRCtsU3VGWk51aUxSbFk0&#10;ellSZkJ5c3FLbmw4U1JzYUxZbjE5ZmRiWEZlUXo2Ty92RDVwNjc5NjlDM1VKYWFJY25KMmRmYzJ3&#10;RXhjWEYzYmFGaFFVS0EwTHJsUmYrZmFLSG9oaHdpNDFIdElGclZWVFk2Mjk2d2RpMG8ydUdJRkky&#10;RVh3NXMyYm9NVmFiMjl2cU1YUXBYdWJuNSt2dHdyMXJxdjBoWlVqYzNKeUhOMmtQZ2RRbkorZjIy&#10;bDc1OW9lUEhnd01ERHdmMWZrdncycDJuWGxyZjdyZEp3VElSQUp1d2lhbXBxVTMrM2k0dUx0N2Uz&#10;d3JYWjNkNjNMYWhyeTh2S0M1cU4xVngzelNFYzNPVDA5ZllOaHA5TnJ3Ny8rOWE5UmRKWnY1TGRV&#10;L3lWaDZjM1U2RGdUZGhFb0N5Z0p5U1k3RGZXcGVlTDU4K2Qyd3M3cFdHclFicXlkc0pQY01TSko3&#10;OHpHZ1ptSjFrQzh3VXhrdzhPa0tCS2pmc0dac0l0QUgyd2RHaHF5MmJha3BFVHZuK3BybWVqZFdL&#10;ZGhOems1R2ZVek95WDdoQVNORVRxU1BrWU1KVUlnaG5tQTZBcTZyaWxmSkJKMjRVZ3c2YjkrOXQv&#10;RTB1ZjZpdm41ZWVXd0Z5OWVLTWY0ZkQ1SDk2blBzNHRpTjI1SGdXam00TTFHb1RVUW95NFNqZFZE&#10;NmJxbVBNSXVISDMxSkRFM04yZXp1ZFJXeW5xY1FkL3cxNmVlT0IyZzBNOFE2M2wyU1ZRYmh1ODF5&#10;Ly9LWC8zbEwzLzUrUEVqWFZmQ0xsa0ZBb0VPaDBaSFI2MW5PRDA5MVg5bkhBMDQ2bS80NjNzZTZr&#10;L2NuRWFWOUt6ai9BYkY5UU14VkNiZWJDRCsrYzkvRGpxMFloU0ppVHkwZ2xzZGRrRW5aSVRYMHRJ&#10;U3NiSUxOZU1rS0gzdEpuMGJuYUN2b3puNlR2V25mbkhlUnBZaThXYUhWa0RZWFRmc3BCOGE5WlFP&#10;Zzc2TXV6NWhPT2hDQUk2R0YrUzJsZVpkWFYyMzRaK3ZHWWhLSmlaVUlNWjZhQVdFblF0aDkrOWdv&#10;N0dPS2p1OUl4eTBpM3J2M2ozbE1FZHJJRXNkcHpTZm5KemtIM2ZRSXZGbUU1QWlrYkJMM0xEVDU5&#10;azVmVW5BZklYV2tKK2ZyeCtqcjc3cGFEMDdmUVdxaU5PZWIyZmtTYWJvV1NPWm92ZWFSY0wybWlr&#10;U0NUdlYzdDdlcUVQNm9reDZESDM0OE1IUmJWajN2UTYxbmZiRXhJUnlsYmR2MzlxL2hGSitCczNU&#10;V3k3b09scE85eFFQUDdTU3lQTnZqTnNtN0JDT1Bxdmo1Y3VYanM2Z3JBdlEzdDZ1SDNONGVLZ1Vn&#10;SHFOR2NyeDhiRnloeDBkSFh4d1ZzYjhFb1Y4TVE2OVpvWldDTHVrc2IrL3IveHphV3hzdkU1bEYy&#10;cE84c09IRDYySFNjL1U1dm4xZldNWEZ4ZjU0T3gwWFJQaE1XSUN6cjhKOVdwenNzKy9JZXdpcTZx&#10;cXVzNGtPR3ZKbHBhV0Ztb0pZdVZkV21sbGMwQldXU0dxc0xDUWo4ekZybXVDWkNKRkltRVhENk9q&#10;bzhySHZMeThiTFB0d2NHQnpjN3A1ZVhsM2J0M28zZzQrUGp4WTJ1cjE2OWY4NUhGdit1YVVFVmlB&#10;Z1ppSXN5L0lld2lreGdxS2lxeWZvU2RuWjAyMnlvTHBxK3RyWVU1V0hMSzZmSXF5aHRwUHAvUDBl&#10;WVZkRjF2MVkvbGxoZUpoRjAwbVpXZG5XMXp0bDFyYTZ2WnFybTVPV0txU2lmVVBON3I5ZXBMcElT&#10;L01VZGp1SFJkY2FzQ2tiQ3pTNW00RzNSbE9zWHg4YkU1T2lISlpXZjdnb1dGQmV0VmxIZDFkWDYv&#10;MzdxNUR4K1QzbnROeWE3cmpRZGltRmViRTNiK0RXRm4xOUhSa1hXeGRVbXgzZDNkOEUya3Qyc2VQ&#10;ejA5YmZOQzMzMzNuWFZWNURCSFdtZE5TNWp1N096d01RbXpEMHZYbFNMUmlyQnpJQkFJV0JkYkx5&#10;c3JDL09BekRwUHVMKy8zLzVWTGk0dXJPTy9mWDE5UVErVHFQWDVmT1lncjc1TTNtMytOVFArMjg2&#10;UElsa0NNVDZ2TmhOMnpuejU4c1dhZDk5ODg0MzBWZlhENUdNelo1elk2ZkRxL1YvckcyQ0RnNFBL&#10;QVl1TGkzbDVlZVpVR0pKTy95M2loMENSU05pNVVOOVpCMmNsZEY2L2ZyMnhzWEY1ZVNtRjNvY1BI&#10;OHpwd1RrNU9mWjdyNHFUazVQYTJscnpLcFdWbGNQRHc5SnZIUjhmdDM3OXdZTUhXMXRiZkNnZ0VD&#10;UE92eUhzb2lHaEp2V2F2bitZZGJqMisrKy9EMXIwT1RJeU1oSjBWMGJqZ1ZTWXZXZ0JLQWk3NkVr&#10;cEozVmNaMmRuUTBPRFZGdDFkWFZOVFUyOXZiM1NxWXc0WmNTUmhZVUY4eXIxOWZYZDNkMmh0cUFG&#10;UU5nQklPd0FnTEFEQU1JT0FBZzdBQ0RzQUlDd0F3RENEZ0FJT3dBZzdBQVFkZ0JBMkFFQVlRY0Fo&#10;QjBBRUhZQVFOZ0JBR0dIVkJFSUJHWm5aK2ZtNXZiMzkvbHBnTEJEdkUxUFQwL1lOams1R1VYR3Ri&#10;YTJtcHZxR253K1gxZFgxOTdlSGo5L0VIYUloeDkvL05IUkRuV05qWTMyVDM1eWN0TFcxbWEyOVhn&#10;OFhxODNLeXZML0VwNmV2cUxGeS80RkVEWUllWWVQWHJrS094V1ZsWnNubmxqWTZPd3NOQ011YjYr&#10;dnFPakkrT3ZwQnZiM2QxdG5yT21wdWIwOUpUUEFvUWRZa1dTeTFIU1ZWVlYyVHp6NnVwcVRrNk9X&#10;YjRGM1RQSXVyTzQzKzhQc3djNVFOamhXcXliMHRveE16Tmo1N1JTdVBsOFByUFZ5TWhJcUNNN096&#10;dk53K3JyNi9sRVFOakJmV3RyYTQ2Uzd2NzkrM1pPZTNsNVdWRlJZYk1ZbE42cmRVUGVWNjllOGJt&#10;QXNJUExIajkrTFBtU21aazVQeisvWU1QbTVxYWQwdzRNREZnamNuRnhNZnp4ZlgxOTF2R0tRQ0RB&#10;UndQQ0R1NlhkVDA5UFM2ZVZqcXcxaWttUlVWRkVadnM3T3hZdzdHNnVwcFBCNFFkWEZOZlh5L0pr&#10;cEdSWVk2UXVzTDZERTcwOXZiYWFWVmVYbTV0SlZVa0h4QUlPN2hnZlgzZGlKWHU3bTRYVDN0NGVK&#10;aVdsbWFOcmFDRHNEcXBMcTJ0L0g0L254RUlPN2lnc2JGUk1rV0M2ZURnd01YVEtrL3JQQjdQNWVX&#10;bG5ZWXpNelBLWUlqTjU0TUFZWWVRTmpZMmpFQjU5dXladTJjdUxpNjJCbFpwYWFuTmhtZG5aMHJZ&#10;MmV6L0FvUWRRbXB1YmpZQ3BheXNyS1dsWlhoNGVIVjExY1VNTlRVMU5kbHZibjJIekZGUUFvUWRi&#10;RVdTK1ZwK2Uzdjc4dkp5MUdjZUhCeFV6dW5vZ2FBK3ZkbmRrUk1RZHJoZG5qeDVFbjdtc0pSVVky&#10;TmpVWnk1b2FGQk9kWDQrUGgxYm14cWFvclBDNFFkb3JHNXVXbnpaUW1KUEtkVm52WDlNRWZ2bGht&#10;ZVBYdW1OSGQzQWlBSU85d2lMUzB0anQ0UGszNm96ZUhVOC9OenZibWpSNEVqSXlQWGVlUUhFSGI0&#10;ajUyZG5lenNiR1VlWEVUVjFkWEh4OGNSVC83cDB5ZTlyYU5WVEtUUHExZVhmR29nN0JBOXFjSUNn&#10;Y0NIRHg5ZXZYclYyTmdvQ1JpeFN4dHhyR0JxYWtwdjZPaXU5RE5rWldYeFlZR3dnNXVXbHBiYTJ0&#10;ckNGSDJWbFpYaHk3VDM3OThyVFRJeU1oemRnNFN2Y2dhUHg4TkhBOElPN3R2ZjMzLzY5R21vdkpN&#10;MEROTzJ2NzlmT1Y0S3htdUduYmk0dU9CekFXR0htUGp4eHgrTGlvcUM1bDJZRjEzYjI5dVZnM055&#10;Y2h4ZGQzWjJWcitpOUxqNVJFRFlJVlpPVGs2Q2JreFJVbElTcW9sMVZ4MURYbDZlbzR0T1QwOFRk&#10;aURzRUcvU2Y2eXJxOVBUSjlUaVMzcllPUjFMRGRxTkpleEEyQ0htdm43OXFpd3pKNXFibTIxMlk1&#10;MkczZVRrSk0vc1FOamhabXh2YnlzN1c0Y2Fkbmp4NG9YK3NxMmphK256N0JpTkJXR0grRkdXcUJN&#10;N096djZZZnJVRTZjREZQb1ptR2NId2c1eDdjeWEyNzhhWm1kbjljUDBKMjVPbzJwb2FJZzNLRURZ&#10;NFNZcDIwcElydW5ITEM4dksxR1ZscGJtNkNyNlV6KzJrUVZoaDdpYW01dUxHSFpCRndKd05MeWdM&#10;MUxRMWRYRkR4K0VIZUpITXN2T3drMzM3dDFUMHNyUkRyREdibWRXazVPVC9QQkIyQ0d1ckdPeW9T&#10;Sk1YMzNUMFhwMlpXVmxTdlB0N1cxKzhpRHNFRmZtQmhGaFh1K2ZtSmhRMHVydDI3ZjJMNUdlbm01&#10;dG01K2Z6NDhkaEIxdXJMS3JxNnNMZGN6aDRhSEg0N0VHVmt0TGk4M3pIeDhmSzBIWjBkSEJqeDJF&#10;SGVMS3VzL2h5TWhJbUNNZlBueG9EU3pwbWRxOGhMNXY3T0xpSWo5NUVIYUlLM01PbmMvbkM3OUsr&#10;OWpZbVBJS2hNMEJXV1dGcU1MQ1FuN3NJT3dRYithS0FLOWZ2dzUvcEVUaDNidDNJODVUMFQxKy9O&#10;amFLdUtGQU1JT0xsdGRYWTI0dnBPVjVKVDlKVDhOVXYxWkYwbVcrdEhSNWhVQVlZZnJPanM3S3k0&#10;dWxnQktUMDlmVzF1ejAwU0tPK21FbXNubDlYb2o3ayttN0Q3aGFBd1hJT3lnVmsvZmYvOTlRVUdC&#10;aEZkdmIrL0p5VW5FSnVmbjV6VTFOVVlBT2RvMmUyRmh3UnBlbzZPajRZLzMrLzNtd1JVVkZYeFlJ&#10;T3dRUFVrNlpSbmgrZm41TU1mdjdlMVZWbFlhQjc5NTg4YnA1Yjc3N2p2eldoS3ZZWTYwcnNZdVpX&#10;RFFKVlVBd2c1MjFkYlc2dSt1TmpVMXJhK3ZLMGNlSGg3MjkvY2IreXRLN3pWaVhSYXFrS3lxcWpJ&#10;djFOZlhGL1N3M2QxZG44OW5MaHdRUG44QndnNlJkWFYxaGRvMjdQNzkrNUo2YlcxdExTMHRVczJa&#10;RTRQbDZ6YWYwd1YxZkh4c2ZRTnNjSEJRT1dCeGNWRUtUSE05S0pJT2hCMWNjSFIwWkIwM0NFKzZr&#10;d01EQXhFSEZpSTZPVG14VnBTU3BNUER3OUp2SFI4ZnQzNzl3WU1IVzF0YmZFWWc3T0FPNlo4RzNV&#10;TkhlZWZoelpzM1oyZG5MbDUzWkdRa1B6OC82T1VLQ2dyZXZYdkhSd1BDRHU3YjNOeVVPSk1lNitQ&#10;SGo2VzhrdmhyYkd6czZPaVluSnpjMjl1TDNYVVhGaFk2T3pzYkdocmtvdlgxOWQzZDNXRjJvUVVJ&#10;T3dBZzdBQ0FzQU5BMkFFQVlRY0FoQjBBRUhZQVFOZ0JBR0VIQUlRZEFCQjJBRURZQVNEc0FJQ3dB&#10;d0RDRGdBSU93QWc3QUNBc0FNQXdnNEFDRHNBSU93QUVIWUFRTmdCQUdFSEFJUWRBQkIyQUVEWUFR&#10;QmhCd0NFSFFEQ2poOEJBTUlPQUFnN0FDRHNBSUN3QXdEQ0RnQUlPd0FnN0FDQXNBTkEyQUVBWVFj&#10;QWhCMEFFSFlBUU5nQkFHRUhBSVFkQUJCMkFFRFlBU0RzQUlDd0F3RENEZ0FJT3dBZzdBQ0FzQU1B&#10;d2c0QUNEc0FJT3dBRUhZQVFOZ0JBR0VIQUlRZEFCQjJBRURZQVFCaEJ3Q0VIUUFRZGdBSU93QWc3&#10;QUNBc0FNQXdnNEFDRHNBSU93QXdLSEx5OHN2WDc0UWRnQlMyZFRVVkZGUjBUZmZmRVBZQVVoTnU3&#10;dTdEeDgrdkhQblRrdEx5K0hoSVdFSElBV05qNDluWldWbFptYktIMElkUTlnQlNHNWRYVjFTME9Y&#10;bTVxNnNySVE1akxBRGtLd3VMaTdxNitzbDZieGU3L3I2ZXZpRENUc0FTZW55OHJLdXJ1N09sWThm&#10;UDBZOG5yQURrSlNlUEhsaUpOM3o1OC90SEUvWUFVZysvZjM5UnRLVmxwYmFiRUxZQVVneW56NTl1&#10;dk9IcGFVbHdnNUFDam8rUHZiNWZFYlNQWHo0MEg1RHdnNUFNakVmMVFrcDhRZzdBQ2xvY1hIUlRM&#10;cWlvaUpIYlFrN0FFbWp1TGpZRER1Ymc3Q0VIWUFrOC83OSt6c1dHeHNiaEIyQUZIVHYzajB6NlFv&#10;S0NwdzJKK3dBSklIWjJWbHJXZGZTMGtMWUFYQ210YlUxM1o3Snljbm9Ubko2ZW5yTm16U1diektG&#10;V2QyRXNBTVEzTXJLU2xkWFYyNXU3cDBRU2twS1JrZEhwYmJhMzk4UGRaSzF0YldabVptZW5oNmxy&#10;WlJnVTFOVEZ4Y1gxN25EM2QxZDViU0JRTUJtVzduMCsvZnZxNnFxQ0RzQXY1UGlxN3E2V2srNm5K&#10;eWNrNU1UKytkcGFHZ3cyNDZNakxoeWI2OWV2Ykxla3BTS2RscnQ3ZTFKaUh1OVhxTVZZUWZnUDQ2&#10;T2p2THk4cFN3cTZ1cmMzU1NwcVltbzJGemM3TmJOK2IzKzYyM1ZGNWVicWZWMXRaV2FXbHBXMXRi&#10;WjJlbkZLZUVIWUQvbXArZlY4TE82YmlueElyUmNIVjExWlZiT2pzNzgzZzgxbHVTUEkyaWJpWHNB&#10;UHdQcWNpVXZMTS9vMDJLS2FOSlJVV0ZXL2N6UFQydDNFOTNkM2NVNXlIc0FLaUJwVlJTejU0OXM5&#10;bldXQ0Zkdkh2M3pxMzcrZUdISDVTd0d4c2JJK3dBdU1CODdtYkl5TWc0T2pxSzJPcmk0aUluSjhk&#10;WUpQMzgvTnl0bXpFV1hyZVNXbyt3QStDQzlmVjFKVjk2ZTNzanRqSmY1NUw2enNXYktTd3NWRzVt&#10;Zm42ZXNBUGdqcHFhR211K1pHVmxSWnlBVWxsWmFSeTh1Ym5wNHAwb2ZlcW96MC9ZQVFoaWVYbFpp&#10;Wmp3cTR3RUFnSGpzT3JxYWhkdjQrdlhyL3JVditqZXh5RHNBQVJYVlZXbHpDNlc2QWwxY0dkbnAz&#10;RlltRmZLb3JDMnRxYUhYWFFQQkFrN0FNRXRMQ3dvS2ZQeTVjdWdSMHI2U0Q5WERzakx5N3U4dkl6&#10;cFBSQjJBTnhYVmxabVRSbWZ6eGMwYUlhSGg0MERmdmpoQjNkdllHNXVqckFERUhOVFUxTkswQXdP&#10;RHVxSGxaZVh5MTk1UEo2ZG5SMTNiMEIvbzRPd0F4QVQxaVV6Ulg1K3Z0SlJYVmxaTWY2cXRyWTJE&#10;bDFwRWViUklXRUhJRXJLWXVqNldpYnQ3ZTNYbWY0VzN2NytQcU94QU9KQjZqaXA1cXhaSTdXZSti&#10;ZG5aMmNaR1JuUnJaTnVoL1JZOWJDVFdwS3dBK0Mrd2NIQlVHK25EZzBOR1Y4WkdCaUkwZFhUMDlO&#10;NWd3SkFQRWg1NWZQNWxMV0xqYjhxTFMyVi81dVdsblo0ZUJpanF6OTQ4SUIzWXdIRWlSUnVTdUxN&#10;ek15WWIxbTR1RTZuVGw5eWlsVlBBTVRLNmVtcE1XM1l1bHh3YTJ1cjhlZkZ4Y1Y0ZHFLZGJvOU4y&#10;QUZ3UUY5WHpsQmNYQnpUNjM3NThrWGZ4SWV3QXhBcmg0ZUgrbGhCcUduRzdzck16TFJlTWJvSmZZ&#10;UWRBTHZNaFlpdEczMDUybnNzT3NwaW90S2hKdXdBeE5EdTdxNnl1dHpUcDAvamNOMkppWW5ydjBS&#10;QjJBRndRTkxOR2pwdWJTRVczc1hGaGRLVG5aMmRKZXdBeE5EbTVxYlQvVnRkWWI2VVp1anY3M2ZV&#10;Zkd0cmk3QUQ0SXk1QTQ2TFc0aEZaSzZFYkpCN3NOTnFhV2xwYm01dWNIQXdOemVYc0FQZ2pMSFhS&#10;RlpXbG90YmlObGgzUllqSXlQRHppcWgxdUZqd2c2QUErWTY2ZlkzazNXTE11RnVZV0hCVVhQQ0Rv&#10;QUQ1ck96alkyTkcreEJpNDZPRHNJT1FFeVlDenI1L2Y0YnVZSHQ3VzJ6WityMWVpOHVMZ2c3QU80&#10;ekYzUWFIeCsvcVh2bzcrODNpenU1SDhJT2dQdEtTa29rWW5KemM5M2RRc3dwY3pmdWdvSUMrM2RD&#10;MkFHd3hkd09vcWVuNTJidlpHOXZMeWNueCttaW9ZUWRBQWRsbmNmajJkM2R2ZkdiK2ZUcFUxcGFt&#10;dHhQWm1ibTl2WTJZUWZBbWRYVjFibTVPZjNkZm5NSmdQaThER3ZIK1BpNCtTS0huWkVLd2c3QTc3&#10;YTJ0dTdmdjI5OUZlek5temNIQndkU056MTU4c1JjYm1SL2Z6OXg3dG5jbkx1dHJZMndBMkNMdnRX&#10;RFR0bEVNUkdNalkwWkM3SDA5ZlVSZGdBaWtHNWd4S1JyYlcxTnpKdi8rUEZqYm01dXhMd2o3QUQ4&#10;VHRsaVF0SFUxSlRJTnkvZGJiL2ZiNnpZSHVxTlhjSU93TytrTEFvYWMybHBhUzlmdmt5S2IyRm9h&#10;Q2c3Tzd1c3JHeHJhNHV3QXhCU1oyZW5kU0ZpK2JNVWRKdWJtMG4wTFJ3ZUhyYTN0ejk2OUVqL3Ev&#10;OEhlUFVLdkVCdjNrSUFBQUFBU1VWT1JLNUNZSUk9IiBwcmVzZXJ2ZUFzcGVjdFJhdGlvPSJub25l&#10;IiBjbGlwLXBhdGg9InVybCgjY2xpcFBhdGgyKSI+PC9pbWFnZT48aW1hZ2UgeD0iODQwIiB5PSI5&#10;NjAiIHdpZHRoPSI0MjAiIGhlaWdodD0iMjQwIiB4bGluazpocmVmPSJkYXRhOmltYWdlL3BuZzti&#10;YXNlNjQsaVZCT1J3MEtHZ29BQUFBTlNVaEVVZ0FBQWFRQUFBRHdDQUlBQUFEQVJvYzNBQUFUZUVs&#10;RVFWUjQydTJkOFN0bTJmL0EvU21mbjlRamtTaU5OSkVtNlptbVZSTnBwRWtTYWRSRVBpTk5Fa21t&#10;Tkx0YXlROCtNOG1tU0Q0MFRSSWZrYzJzeUdxUzlTU3lhMWNqU1UrczdDUGZzMjU3dTk5N3IvdmNh&#10;eDZjNTl6WHEvbkJjTTkxTzg4NUwrLzN2ZWVlZDhJbGZDWC8rOS9sOCtlWE9UbVhDUW1YLy9yWDMx&#10;ODNOL3V3RzQ2T2pyWXRpRzh5UU9BdTJONytlOTZKT1dqOEorYWptSjcva0VBdndWZnkxMTkvL2ZI&#10;SEh5Yk4vZnJycjMvKytTZWRBM2V0UEdHMy8vem5iL0VaTklmc0lBWUlvMWtET3VFK2VnWmtBOWtC&#10;cVNzZ093QlNWMEIyNEdmVGtib0NzZ05TVndCa0IzRU9xU3NnTzFBL2RSVmVJM1VGWkFjcUV3NkhT&#10;VjBCMllIaUhCd2NrTG9Dc2dQRlUxZnJUVHBTVjBCMm9CUzJyMGFRdWdLeUE2V3dyaThoZFFWa0Ir&#10;cW5yc0owNHZ0MERpQTdVRGwxUFRnNG9HY0EyWUhLcWF1QTFCV1FIYWlmdW1JNlFIWkE2Z3FBN0NE&#10;T1UxZldsd0N5QTFKWGdMaVYzYTlYL0hIRndSWGlEM3M0SFA3ekNoWWMrQ2QxNWRVSVVGeDIyKzdR&#10;bldnVUlrNGtkUVZRVFhhZWhLZzdFU0dTdWdJb0tEdjNRaVJJdkJmVGticUNyMlVuL0tLNVJraEhz&#10;NDhXbWxsM2FyeDdKeUpFVWxlQW1Na3VhamlnWWV0RUdZUjRuUk1Sb2c2cEs4QmxySmFlT0FpUklQ&#10;RitVMWYyVWdlSXBldzhDZEhrUkttRXFOTDZHL1pTQjdnZjJSRWszaVhzcFE0Z3UreHVGaVJLS01U&#10;N1duL0RYdW9BNnNqT3ZSRGxEQkp2Yi8wTmU2a0QrRTUyUHN5YTJVc2RBTm5kWXBBb2d4REZGei8v&#10;L1BQeUZlS0x6MWVFUWlGTUI0RHMxQWtTTnpZMjVpMEk2N0grQmdEWjNiOFFZN1grUnNSeFZ0TUov&#10;YkgrQmdEWktSSWtpaXoxcDU5K01tbnV4eDkvdkpucFdLUU55QTVrUkdnbGRNWEdGZHBOdWw5KytZ&#10;WDFOd0RJVGgzY3Y5WHZ6L1UzQU1oT2hmVDJOdDdxNTYwVjhJWHNjcThvdmVMZlYzejMzWGVqbzZP&#10;ZnJ2anR0OS9vSTNsUzEzdmNrSTc5YnlEdVpaZm9EdDJKUmlIaVJBbFQxM3VQUFFrU0liNWw1MG1J&#10;dWhNUm9yU3Bxd3hDWlA4YmlGZlp1UmNpUWFKN0wvaDJMM1dDUklpeDdJUmZOTmNJNldqMjBVSXo0&#10;YVBFK3dNaFhyS1grbzJDUlBhL2dXdGw1L3pqMy83QjFva3lDUEU2SjhhN0VObExQYlpDWlAwTnhH&#10;YnBpWU1RQ1JKdk1EblpTNTJzbWF4WlV0bDVFcUxKaVZJSjhkN1gzN0NYZXZ3R2lheS9RWFlFaVc1&#10;aEwzV0NSSUpFSDhudVprR2loRUwwdFA1R0hNWmU2djRVSXV0dmtGMXNoQ2hua0doNnRLSmRTVTFO&#10;VFY5ZjMzK3ZXRnhjSkhVRmdrUmtSOWJNZ2tSd0NoSlpmNFBzYmlWSVpQME54SXNRZmI3K0J0a1JK&#10;T0pFOEVYV2pPenVXb2hDTkZZWnNmNEcxQWdTWlY1L2crenVGT0VScTJLRVNnZ1NnU0R4dGtGMmR4&#10;ZlQyWnJ1eG5aUWIvME4rRmFJZDdQK0J0bmRCV0tlVzQwZ1lxSzd1WTBZRit0dkNCTGh0b05FWkhm&#10;cmlHbnNKblc5MzZpVHJCa1VDeEt0UWtSMjhaUzYzcnNRV1g4RDhRdXlVeTExSlVna1NBUmtSK29x&#10;bHhEWi93YVFYWHlqVE9wS2tFaVFpT3pBUXdJckpnTjljbWRCSXV0dkFObmRLZnByRXFTdWtnaVI5&#10;VGVBN0c1cmdvbUJ5MGdsYXlaclJuWUFxZ1dKckw5QmRnQUVpUVNKeUE3QTMwSmsvUTJ5QXdDQ1JH&#10;UUhBTmNIaWF5L1FYWUF2aGFpejlmZklEc0E4RVhXak93QUlHWkJvc3pyYjVBZEFQZ2lTRVIyQUhE&#10;UFFyeWI5VGZJRGdCOEVTUWlPd0JRTUVqVWhHaFVJYklEQURVUjRpT3lBd0RGc1ZhalIzWUFvRnBL&#10;YTd0Yk9MSURBR1ZUVnczaHZrc1dGUU9Bd3FtcnNhUWZzZ01BWlZOWFkxMEVaQWNBeXFhdVJwQWRB&#10;Q2lidWlLNy8wY29GSnFkbloyYm0vdnk1UXU5QVJCZjJhdjdhdlQrbFoxd1hHTmpZMnBxcXJHbnNy&#10;S3lPam82OXZmM0dVWUFjWUd4VExNMWRmVzc3TUxoY0ZOVGs5NUJnVUFnSXlNakxTMU4vMDV5Y25K&#10;UFR3L0RDQ0NPTWxuYjFOWFhzdHZhMnNyTHk5TTExOTNkZlhSMHBQMUlwTEdkbloyNjhpb3FLazVP&#10;VGhoSkFQSW5zMnplYVdaOWZUMHpNMU1QM3hZWEY2M0hmUGp3UWZmZHMyZlB6czdPR0V3QUN1QWoy&#10;WW5BTFNzclN4Zlp5TWpJZFVlMnRiWHBoOVhVMURCS0FKQmQzSEJ4Y1ZGVVZLUXJyS1NreE9GZ2ti&#10;MW1aR1RvQi9mMzl6TlFBSkJkZk5EWDEyZDg2cnEwdE9SOGZIZDN0L0Y1UlNnVVlxd0FJTHM0U0dD&#10;TlMwd2VQWG9VdGNuZTNwN3phbXdBUUhiU1lid0hKM2o3OXEyYlZvV0ZoY1pXQ3dzTERCY0FaQ2N2&#10;aDRlSFNVbEpSbTNaUG9TMTB0WFZaV3oxN05remhnc0FzcE1YMDkyNlFDQndjWEhocHVITXpJenBU&#10;WlR0N1cxR0RBQ3lrNVJnTUdnVTFwTW5UMXcyUEQwOU5jbk9aZjRMQU1qdXJ0bmEyaklKNitYTGwr&#10;NmJHOThoOHlSS0FFQjJkOHJBd0lCSmRwMmRuZTZiVjFaV21wcnI3NVlCQUxLVGlCY3ZYcGhzTlRF&#10;eDRiNTVmWDI5cWZuazVDU0RCZ0RaU1lmeC9UQ05tWmtaOTgzYjI5dE56YnU2dWhnMEFNaE9MczdQ&#10;ejYxYm1LNnZyN3MvdzhqSXlOZmM4Z01BWkhjWDJPNU03MmtYRTVIem1wcnpqQUlBMlVuSDVPU2tW&#10;WFpmZVlhMHREUUdEUUN5a3d2amZzMGFLU2twbnM0d05UVmxPa01nRUdEUUFDQTd1ZWp0N1RXcEtq&#10;MDkvU3RsSjRoRUlvd2JBR1FuRWMzTnpTWlBaV1ptZWpyRDdPeXNWWGJuNStlTUd3QmtKeEhHcWpv&#10;YTJkblpuczR3UFQyTjdBQ1FYZnpKenV1elZOczBGdGtCZkEzM1ZhblpYMm1zVjlsOS9QaVJlM2Jn&#10;QjBRUzg4RTFZbDdjekhIM1c2bFpaZG4xOVBTWVBDVjYxdE1ack92c2VCb0w2ckcydHBib2hkcmFX&#10;ay9ubDZSU3M3K1dubmg5UUdFOUErdnNRRDNLeThzOXllN3o1OC91VHk1UHBXYVZaV2U5NCtaVlZZ&#10;T0RnN3hCQVdvanpPWEpkTTZWK1V4SVZhbFpaZG10ckt5WVBxZWtwQ1JQWjdEZTlhT01MQ2lHZFI4&#10;elo5eHZwU0ZicFdiZmJRVGc2ZkZDUTBPRHFYbEhSd2ZUQTVSaFkyUERrK2tLQ2dwY25sbkNTczJL&#10;Yi9HVW41OXYrclE4VllBVmYyUk16Vy8ySEFwQVRxcXJxOFdvVGsxTm5aK2ZYM0NCK3pJc0VsWnFW&#10;bHgyMXQwM1BlMW45ODAzMzVpYTcrN3VNa05Bc2JBdTVyczB5bG1wV1hIWkdlOTlhdnp3d3cvdW00&#10;dS9NTWEyT1RrNXpCQlFCaTF4U1VsSmlYbXhBVGtyTlNzdXU4UER3MEFnWU96QmhvWUdsMjJQajQ5&#10;Tm9teHBhV0dHZ0Jwc2JtN2VvQ3FMeTBrblo2Vm05VXNwbHBXVkdYdFFaS1l1RzFycnhrYTk3d0FR&#10;TDlUVzFtcnJFdzRPRG1KN1pta3JOYXN2dS9IeGNWUFh1M3dnYTlvaEtpOHZqeGtDYXFDWEdHMXZi&#10;NC81eWFXdDFLeSs3TVJmbFljUEh4cDdjR3BxeWsxRDdVR1Z6cnQzNzVna29BWjFkWFY2b3RQUTBE&#10;QTBOT1NwTm9zYmpVcFlxVG5CRHgrdDhKU3hCNXVhbXFJMkVkR2Y4YjVEVmxiVzdTM3NCcmlYc003&#10;NjVuaHpjL1BLeXNyWG5Gem1TczIra0owSTd2UzM4d1FaR1JsUmJ5S1lxazk0ZW9ZTElEUFc5VmpX&#10;ZHlMSHg4ZHZkbktaS3pVbitPUURYbGhZTVBiZzJOaVk4L0hQbmozVER5NHFLbUtHZ0Jwc2IyKzdm&#10;RmxDS084R1VaN01sWm9UL1BNeHQ3YTI2ajBZREFZZGpqVHV4aTdDd0wyOVBTWUpxSUgxRFVoblJC&#10;THE4bG5xcGZTVm1uMGt1MGdrVWxKU29uZGlkM2UzN1dHLy8vNjcvdGNwS1NscGZuNmVHUUpxSVA1&#10;c3A2ZW5teGJCUmFXMHRQVDQrTmpOK1NXdjFKemdxdzliZkdiR044QUdCZ1pNQnl3dExXVm5aK3Y3&#10;UVdFNlVCSVJnb1ZDb2FtcHFmNysvdHJhV21IQXFDbXRtd2NGa2xkcVR2RGJ4eHdPaDQxUGZJcUxp&#10;NGVHaGtUZUt2NmtHTC8vOU9uVG5aMGRaZ1g0aE9YbDVhYW1Kb2VnVDh5VXFER2E1SldhRS96NTBZ&#10;Nk1qT1RrNU5oK3FMbTV1Y1BEdzR4KzhDRmZ2bng1L2ZyMWRiNkx1bVpMOGtyTkNYNythQmNXRnRy&#10;YTJsNjhlQ0ZpdXBxYW1zN09UcGN2OFFFb3pOcmEycU5IajJ4OTV6eEJKSy9Vbk1CSEN3QW13dUd3&#10;YldHS3g0OGZPN1NTdkZJenNnTUFHMFR5V0ZWVlpWV1B3ODVMa2xkcVJuWUFZTS9aMlpscGp6bEJY&#10;VjJkK3pSV3Frck55QTRBcm1WM2Q5ZFUxdHJobVlQa2xacVJIUUE0WWRxZlRuRGRPMFdTVjJwR2Rn&#10;Q3lFd3FGV2p3UzllMXZUOG1zWHZ0VlkzWjIxdlpJeVNzMUl6c0EyYkZka09HTSsvSURiakRWbExo&#10;dVIwakpLelVqT3dCa0Y0VzV1VGszc3BPOFVqT3lBMEIyVVJEQ2NybHJrOHlWbXBFZEFMS0xqdkda&#10;cklPL1pLN1VqT3dBWkdkL2YzL01JOHZMeTdHOUJyMDZoUE83L1RKWGFrWjJBT0Foc3F1cXFuSTRU&#10;T1pLemNnT0FLSmdMSEk0TWpMaWZMQzBsWnFSSFFCRVFWOUFsNVdWRlhXWGRta3JOU003QUlpQ3Zp&#10;T0FtK3JKMGxacVJuWUE0TVQ2K3JxYi9aMk15Rm1wR2RrQndMV2NucDRHZzBGaG4rVGs1STJORFpl&#10;dDVLelVqT3dBZklFSW5kNjhlWk9ibXl2azlmYnQyM0E0SExYSitmbDVSVVdGWmgrdlpiTWxyTlNN&#10;N0FCOGdUQ2RhUTloNStKNSsvdjd4Y1hGMnNIdjM3Ky93VytVclZJenNnUHdCY2JpZWNZUzFKdWJt&#10;NllqRHc4UGUzdDd0ZnFLSW51OThRWXFzbFZxUm5ZQXZxQ2pvK082ZDhzS0NncUU5WnFhbWhvYUdr&#10;UTBwNjhLRnQ5M2Y1L09GcWtxTlNNN0FGOXdkSFJrZkdqZ2pNZ2wrL3I2b2o1VmNJTThsWnFSSFlC&#10;ZkVQbXBiUTBkMHdzUDc5Ky9QejA5amUydmxxRlNNN0lEOEJmYjI5dENaeUpqcmE2dUZyR1YwRjl0&#10;YlcxTFM4dkhqeC8zOS9kdjlWZmZiNlZtWkFjQXZnRFpBUUN5QXdCQWRnQUF5QTRBQU5rQkFDQTdB&#10;QUJrQndDQTdBQUFrQjBBSURzQUFHUUhBSURzQUFDUUhRQUFzZ01BUUhZQUFNZ09BQURaQVFBZ093&#10;QkFkZ0FBeUE0QUFOa0JBQ0E3MWRqZDNUMDVPYUVmQUpDZDRnd09EbVprWlBUMzk4ZWtVam9BSUR0&#10;SmlVUWk3ZTN0aVltSndXRHc4K2ZQZEFnQXNsT1p5Y25KbEpRVW9ienU3bTU2QXdEWnFjenE2dXFE&#10;QncrRTc4ckt5bzZQaitrUUFHU25MT3ZyNnhrWkdjSjNCUVVGWDc1OG9VTUFrSjJ5TEM0dUJnSUI0&#10;YnVjbkJ4OEI0RHNWS2EvdnoveENoSGZrYzhDSUR1VktTMHQxWHozL1BsemVnTUEyU25MN3U1dVVs&#10;S1M1cnV1cmk0NkJBRFpLVXRuWjJmaVB5d3VMdEloQU1oT1RZNk9qclNWZDlyRENsNHBBMEIyeXRM&#10;YzNLd0hkeDBkSFhRSUFMSlRrOVhWVlYxMmdVQmdaMmVIUGdGQWRtcVNsWldsKzY2dXJvNE9BVUIy&#10;YXZMcTFTdGpjTGU5dlUyZkFFZ251N096czZHaG9hS2lvdXpzYk90QkZ4Y1gwOVBUalkyTjVlWGwr&#10;Zm41VlZWVnJhMnRLeXNyenFjK09Ua1pIeCt2cjYrdnFLakl6YzBWcmRyYTJ0Ylcxcnhlb3N6WFp1&#10;VERodytKQnNSbE1Md0FKSkpkS0JRUzB6STFOVldmcGFZanhzYkdIajU4bUdpSGNNVGg0YUd0bnI3&#10;OTlsdmpPWTFVVjFjZkhSMjV1VGlacjgzSzd1NnU4VlFwS1NuaWR6SENBR1NSblhYQzZ6ODdQajZ1&#10;ckt4TWRDUXZMKy9nNE1BMDU0UEJvSE9yeDQ4Zk82elBpRVFpbzZPakpTVWxFbDZiTS9vQ0ZJMlJr&#10;UkZHR0lEc3NoTmgwWk1uVHhKZFlIeE5hblYxTlRNejAwMnJWNjllV2E5bWYzKy9vNk5EMjAzRWxu&#10;dThOamVJcE5oNEh2RmZSaGlBMUxJVEFWRitmcjc0V29SWEV4TVRXcVFqQXE3WjJWbGJ5M3o2OUVr&#10;Y3NMS3lrcGFXSnY2Ym01dmIwOU1qL2l2eU9ORjJabWJHTmdyYjJOZ3dYYzNPem80NGYxTlRVMXRi&#10;bTRpd3BMbzJOelEyTmhwUGtwU1VkSHA2eWlBRGtFSjI2ZW5wcG5tdTJVVGtnRUlFMWdibjUrY2lY&#10;REkxcWErdkQ0VkNJaUpMVGs3dTYrdXpMZEh3NXMwYlU2dlhyMTg3WEprd2tiVFhkaDFqWTJPbTgw&#10;eE5UVEhJQUtTUVhXMXRyV2wrQ3B1SWJ6cmN0eEpacEJDSHNZa0ltckt6c3g4K2ZMaSt2dTd3eXdv&#10;S0NveXRzckt5bkM5TzVtdXpaWHA2Mm5UQnpjM05ERElBS1dRblFoalQvR3hwYVluYTdPWExsNlpX&#10;aFlXRnRrOC9qWHovL2ZlbVZpSVdjemhlNW11elpYTnowM1NTcDArZk1zZ0FwSkNkdnYza2Rjczdi&#10;QmtlSGphMWNyTlZyOGpwVEsyV2w1Y2RqcGY1Mm13NU96c3puU1FRQ0ZCM0VVQUsyWTJNak54QUtO&#10;Wjh6YzBMQTU4K2ZUSzFtcDJkZFRoZTVtdTdEbTJqZGlOYlcxdU1NNEQ3bDUzMW5ycWJadlB6ODZa&#10;V1MwdExVVnVGdzJGUFFwSDUycTdEdWx6Wjlsa0tBTVNIN0JZV0ZtNGdsSk9URTA4UEsyVyt0dXV3&#10;THVVYkh4OW5uQUVnTzlWa3A1ZWswSG4zN2gzakRBRFpxU1k3NnhKbE4wK1FBUURaeGIzc1dHb0hn&#10;T3lRSFFBZ085SllBRUIyY1NTNzRlRmh4aGtBc2xOTmR1WGw1YWJ6VEV4TU1NNEFrSjFxc3JQdW5N&#10;eWlZZ0JrcDZEc3JHOVE3Tzd1TXM0QWtKMXFzak85RzV1Y25Nd2dBMEIycXNudTlQVFVkSkxpNG1J&#10;R0dRQ3lVMDEyNGhleDdnUUEyYWt2TzFQcFdMWmxCNUJJZHFPam96RVJ5dUxpWXN5Rkl2TzEyV0xh&#10;N2pncEtla0cyeDBEd0szSTdtYmJrYy9PenBwYXpjM05SVzFsS2lNdEVMR2JlM2RJZFcyMm1IYUVy&#10;NnlzWklRQnlDSTdhMUVicmZhZ005YXR6OTBzbmJYdUlkemEydXB3dk16WFpvdFc0MUZIUkthTU1B&#10;QlpaQ2RTTGRNa0Y0cUptdkdaYW5GcFJXM096czRjV2tVaWtaS1NFbE9yN096czYwcmg3T3pzU0h0&#10;dHRwZ2V4V1prWkpEREFrZ2t1MFE3cXF1ckp5Y25GeFlXVmxkWHRlTXVMaTZXbHBaRVBqZzRPR2kx&#10;aVliNHZ2aXBPRVljcVZlWldWNWVGdWNaR2hxeXJXQ3RPYVcvdjM5K2ZsNnJTeTJPRjJjWUdCaDQ4&#10;T0NCYk5mbXpNek1qTEZ0UjBjSHd3dEFkdG5wWkdabWFzZUpJQ1hSQzNwUVk2cmk2c0R6NTg4OUhY&#10;LzMxK1pNZTN1NzhkSEUzdDRld3d0QUl0blJCYkhDZU1PTzVYVUF5RTVOdHJhMmROT2xwcWE2cVZR&#10;TEFNZ3UvdWpxNnRKbDE5ZlhSNGNBSURzRmlVUWllZ1hGWURDb1B3QUJBR1NuRklPRGc1cnBBb0hB&#10;K3ZvNkhRS0E3QlRrN093c096dWJFckVBeUU1eDNyNTk2M0xCTXdBZ3UzaGxkWFZWMjYyenBLVEUr&#10;U1VOQUVCMjhjcmg0V0ZPVG80d1hWRlIwZkh4TVIwQ2dPd1U1T1RrcExDd1VKaXV0TFJVZkUySEFD&#10;QTdOV002RWMwSjB6VTBORVFpRVRvRUFOa3B5TWJHUm01dWJtcHFLdFd2QVpDZG1seGNYUFQyOWlZ&#10;bko1ZVZsVkVnRVFEWktjdmc0R0F3R0tUb05VQTg4bjh6MUtmKzBOT01BUUFBQUFCSlJVNUVya0pn&#10;Z2c9PSIgcHJlc2VydmVBc3BlY3RSYXRpbz0ibm9uZSIgY2xpcC1wYXRoPSJ1cmwoI2NsaXBQYXRo&#10;MikiPjwvaW1hZ2U+PGltYWdlIHg9IjEyNjAiIHk9Ijk2MCIgd2lkdGg9IjQyMCIgaGVpZ2h0PSIy&#10;NDAiIHhsaW5rOmhyZWY9ImRhdGE6aW1hZ2UvcG5nO2Jhc2U2NCxpVkJPUncwS0dnb0FBQUFOU1Vo&#10;RVVnQUFBYVFBQUFEd0NBSUFBQURBUm9jM0FBQVhLa2xFUVZSNDJ1M2QvMHNjVjl2SDhmdFA2VS9D&#10;aWlqaWdtVHhEb3BJQ0lZUVFReXlSVUlRaVloQ2lHd0lFc1JHZ2hnSWFTVWlVdElFTVVoZHhDb2lF&#10;clNpK0tBVlF4cUNTQlpSYkxXaVNCRFJpblhwY3owT25XZDZadHlkV2ZlTE8vdCsvUkNTZGM3czdL&#10;enp5Ym5teXpuLytmc2NyYTJ0LzBtdzR1TGl2OVBIN3U3dW1zbWZmLzc1ZDVyNyt1dXZzLzZ0cEtS&#10;a1lXSGhiOEJkL2hQaFozSXdKeWp5dnZycUsxbHp1dXlqdi83NjY0OC8vbEJpN3JmZmZwUFgwL3E3&#10;Ly8zMzN5WFh6RWtucjNOZ0lMUENUbys4TzNmdVpHYk1pWU9EQTNPSFRucDU2ZjdGZi9mZGQxa204&#10;aUtIQkRJMzdPSVZlV2tYYzI0dFhhWGpSdWtLd2k1NjVQMzg4OCtTV2NYRnhTN091RXdyWFNYN09C&#10;SkEyRVVKdmg5KytFR3k3TTRaU1VENXMvV012QzQvVGRPZFlsbTZmdm55aGRJVnlNU3djeXZMRGgy&#10;bEswRFl1WWVVcUpKcjdpdGRKZEhNSFRwS1Z4QjJHWXJTRlNEc0tGMHBYUUhDanRLVjBqVVZRcUhR&#10;OVBUMHpNek16czRPaHpFSU8wcFh0NVd1a25HUEhqM0t5OHN6ZmpTZno5ZlIwYkc5dmMzeERNS08w&#10;alh0UzFmNW42bWxwVVgvVUI2UHgrdjE1dWZuNjYvazVPUjBkM2R6U0lPd28zUk5ZNnVycTZXbHBY&#10;ck1kWFYxNlIxd0tXTTdPenYxejF0YlczdDRlTWlCRGNLTzBqWDlMQzh2RnhZVzZ0MjMrZmw1OHpK&#10;alkyUDZwL2I3L2NmSHh4emJ5T2l3bzNSTk85Sng4L2w4K3VjS0JvUG5MZG5lM3E0djF0RFF3TEdO&#10;REEwN3k5SlZzaS9kUDVlN3I3cUd3K0dxcWlyOWMxVlhWMGRZV0twWHI5ZXJML3pxMVNzT2IyUmMy&#10;RW1WU3VtYWpucDdlNDBmYlhGeE1mTHlYVjFkeHVzVm9WQ0lJeHlaRW5ibkRWNUM2Wm9XQmF6eEZw&#10;T3lzcktvVFRZM04za2tEcGtZZHBTdWFjMTREazY4ZVBIQ1RxdUtpZ3BqcTdtNU9RNXl1RHpzS0Yz&#10;VDJ0N2VYbloydHZFeldsNkVOWHYrL0xteGxkL3Y1eUNIYThPTzB0VUZsTE4xSG84bkhBN2JhVGcx&#10;TmFYc0l2bjJPYzdod3JCemErazZORFJrN3RBOWZQalFyYitYNWVYbHhrOTY4K1pObXcyUGpvNlV2&#10;V1N6L2dWaFIrbWFlaEpxNXFTVCtIUHJMK1hxNnFyeVllL2Z2MisvdWZFWk1rZEJDY0tPMHBYU05h&#10;bjYrdnFVajl6WjJXbS9lVjFkbmRMY0JmL2hnYkNqZEhXaHhzWkc1Vk9Qam83YWI5N2MzS3cwbjVp&#10;WTRGQkgyb2VkVzB0WGM0ZE9aTWk0bThibnd6UlRVMVAybXo5OStsUnAvdno1Y3c1MXBISFl1Ymgw&#10;TmM5MktLL0k2NW53RzNseWNtSk8rZVhsWmZ0ckNBYURGem5sQjhMdWNwRkVNM2ZvM0ZxNlp0U1VF&#10;WmEzVERzYXhVUnFYcVU1MXlpUXJtSG55dEtWS1NNMEV4TVQ1ckM3NEJyeTgvTTUxSkZtWVVmcDZu&#10;cm12bTF1YnE2ak5ieDc5MDVaZzhmajRWQkhPb1dkVzB0WFpqczA2dW5wVVhaRlFVSEJCY05Pbko2&#10;ZWNyUVRkcFN1bEs2WFNHdHJxN0pEQ2dzTEhhMWhlbnJhSEhZbkp5Y2M3WVFkcFd0cVpNamdKVTRa&#10;WjlYUkZCVVZPVnJENU9Ra1lZZjBDenRLVjhMTzZiVlV5ektXc01PbERqdEtWOHJZR01KdWZIeWNj&#10;M1pJbTdDamRNMVkzZDNkeXY3eCtYeU8xbUMrejQ2cnNiaWtZVWZwbXNuTXQ1NDR2VUJoWGdQMzJl&#10;RXloaDJsYTRZem4zRnpHbFg5L2YwOFFZRkxIWGFVcmhEdjM3OVg5bFYyZHJhak5aalArakdOTEM1&#10;UjJGRzZRbU01RUlDanl3dUJRRUJwM3RIUndZN0ZwUWc3U2xjWVhidDJUZGx2am1hQWxYNmMwbng4&#10;Zkp5OWloU0hIYVVyek15amJ6b2F6KzdXclZ0Szg0Mk5EZllxVWhsMmxLNndORFkycHV5OXQyL2Yy&#10;bStlazVOamJGdGNYTXd1UlNyRGp0SVY1OW5iMi9ONFBNWjlHQWdFYkxiZDM5OVg5bjliV3h1N0ZL&#10;a0pPMHBYUkZWVFUyUGNqVktaMm14b25qZDJjWEdSL1lrVWhCMmxLK3dZR1JsUkhvR3dlVUZXR1NH&#10;cXRMU1VuWWtVaEIybEsyd0toOE5YcjE0MTd0SjM3OTdaYVZoZlgyOXM5ZnIxYTNZbWtocDJsSzV3&#10;U25MS3VGZGJXbHFpTnBIZVgzWjJ0dkdoV2tlVFY0Q3dvM1IxVUxvT0RRM3hXeFd2enAwVW9mcU85&#10;WHE5OGtya0pzcnNFNDZ1NFlLd28zU2xkRTJadWJrNTR4NGVIaDZPdkx6Zjc5Y1hycXFxWWdjaVNX&#10;SG4xdExWY3JiRGh3OGY4c3VVQ0UrZVBORjNjbmw1ZVlRbGphT3hTemR3YzNPVHZZZGtoSjFiUzFj&#10;Sk5VclhaRG85UGEydXJ0WjNkVmRYbCtWaVcxdGJQcDlQSHpoZ2RuYVdYWWRraEYxR2xhNFpPTnRo&#10;a3Uzdjd4dWZBT3ZyNjFNV1dGeGNMQ29xMHNlREl1bVFqTENqZEVVaUhCd2MxTlhWNlh2Kzl1M2JB&#10;d01EVXJlT2pvNGFYNitzckZ4ZlgyZDN3VHJzZmp2eng1bmRNd2RuL2p3ajRVWHBhdTdRQ2E1RkpG&#10;OHdHQ3d1THM2eUlsM3N3Y0ZCZGhFaWhkMmFEZVpBbEpwVUNVUzNscTV5RkZHNlhpcHpjM1B0N2Uy&#10;TmpZM1NwMnRvYU9qczdKeWZuMmUzSUQ1aEYxa29GUHJsbDE5bVoyZi81NHo4ZldscDZkZGZmNVZr&#10;akxtVGVCbndCQmhBMlAyL2xaV1ZXUlBKdTZpZFJHTVA4YklGSXJmUkFTNE1PNGtZTFc0a2Q3UUEw&#10;c3BWaWFTb1NTZmROM1BTeVlzWEROQTRua2FNVitrcTJVZnBDcVIzMkVYKzhWOW50SlRSRWtkTEh3&#10;a2pDVFVwV28weEovK1VqdDVhVXRnNWpVanBDc0J1MkZsU3JycUd6cXl2cnl1ZFJQczl4Q1JrWXRT&#10;cW1kSVZJT3orSmVhcnJub25NZWFxT1hHQmFCNEhYSDgwUWl5Y29Zd0ZNaVhza25ERGNFb0M4WnR2&#10;dnNteXJlVE0xMmNlbnBFaVY4dEUwaEJ3UTloZG5odUd6enVOR0VNZ3pzL1BWMVpXWnNVSnAvYUF0&#10;QTg3eTlKVlV1YlNmaXB6SUpwUEkvNzAwMDlaY2NWd0FFQWFoNTFibjNVOTc2cnJqei8rS0prbGY5&#10;RktWSzFjTmQrSlF0Z0JyZ283eTlKVitrZHAvWUZqdnVyNit4bnRZb1Yya2s0SlJLN2JBbWtaZG1s&#10;WHV0ckJsQkVBWVplNXBTdS9CRUFtaGgybEt3RDNoeDJsS3dDWGh4MmxLd0NYaDUxMi9QLzNUT1da&#10;aG4vb3p3YWs0L05TbEs0QUxNTE9rWkovNkk5TUdaK2EwcE14aGVGSTZRb2dEbUVYY3pLYW55ZE5S&#10;REpTdWdKSVFkakZGbzZXeVJpMW9LWjBCUkE5N0NRVXRGZ3hQeXhsODNtcGxDY2pzeDBDaUJKMmRz&#10;NW4vZjRQNHlOVFNqTGFmNUkwQ1hoWUZjQy93aTVCNTdNaUpLUFRaK3hqNlBGUnVnTDRWOWhka2xD&#10;d1RNYllSaC9ocWlzQWk3Qkx4NDAyRnRUNnRRdnRuSjM4U2ZVS3dDVmhGeUVCK1VhVEx4UUtUVTlQ&#10;ejh6TTdPenNzRGRBMkNHcEppY254MndiSHgrUExlTWVQWHFVbDVkblBJZmc4L2s2T2pxMnQ3ZjVD&#10;a0RZSWVFK2Z2em82SHBPVTFPVG8vVWZIQnkwdExUb3pUMGVqOWZyemMvUDExL0p5Y25wN3U3bWl3&#10;QmhoOFM2ZS9ldW83RDc5T21UL1pXdnJxNldscGJxTWRmVjFhVlBwQ2xsYkdkbnA3N2EydHJhdzhO&#10;RHZnNFFka2dJU1M1SFNWZGRYVzEvNWN2THk0V0ZoWHIzYlg1KzNyeU1jUkpldjk5L2ZIek1sd0xD&#10;RHZGWFYxZm5LT3ltcHFac3JsazZiajZmVDI4WURBYlBXN0s5dlYxZnJLR2hnUzhGaEIzaWJHVmx4&#10;VkhTWGI5KzNlYWF3K0Z3VlZXVnpmNmdWSzllcjFkZitOV3JWM3cxSU93UVQvWDE5Ukl1ZVhsNXM3&#10;T3pjemFzcmEzWlhITnZiNjh4SlJjWEZ5TXYzOVhWWmJ4ZUVRcUYrSFpBMkNITzNicm56NS9IZDgx&#10;U3dCcHZNU2tySzR2YVpITnprOGRhUU5naElSb2FHaVJXY25OejljdWo4V0k4QnlkZXZIaGhwMVZG&#10;UllXeGxYUWsrWTVBMk9HaVBuLytyR1ZLWjJkbmZOZTh0N2VYbloxdGpDM0xpN0JtMHNFMHR2TDcv&#10;WHhOSU94d1VVMU5UUklva2tweG4vZFNPVnZuOFhqQzRiQ2RobE5UVThyMUVQdW5DQUhDRGhaV1Yx&#10;ZTFOSG42OUduY1YxNWVYbTRNckpzM2I5cHNlSFIwcElTZHpmb1hJT3hnN2NHREIxcWEzTHAxS3hB&#10;SURBd01MQzh2eHpkR2RmZnYzN2ZmM1BnTW1hT2dCQWc3Uk04ai9abjgxdGJXOSsvZlgyVGxmWDE5&#10;eW1vZG5STTAzK0VjOTRzbkFHR1hLWnFibXlQZk9TejlxWkdSa2RoVzN0allxS3h0ZEhUMEl0czJN&#10;VEhCVndiQ0RvNnRyYTNaZkZoQ0lpK0dYcDd4K1RDbmo1ZUpwMCtmS3MzamZnOGdRTmhsaEVBZzRP&#10;ajVNQ2xDYlY1TEZTY25KK1kxT0RvYkdBd0dMM0xLRHlEczhIODJOemNMQ2dxVW0rRHN6Tkd4djc5&#10;dlovMExDd3ZtNW81R01aR2ExOXpCNUlzRFlZY1lTUmNzRkFxOWUvZnUxYXRYVFUxTmtvQlJTMW83&#10;RndvbUppYk1iUjF0bUhrTitmbjVmRjhnN0JBM1MwdExMUzB0RVRwOXQyL2ZqdHBIR3hvYVVscmw1&#10;dVk2Mmd6SlgyVU5IbytIYndlRUhlSnNaMmZuOGVQSDUrV2RwR0hrNWowOVBVb1Q2VE5lTU96RTZl&#10;a3BYdzBJTzhUZng0OGZ5OHJLTFBNdThsT3VyYTJ0eXZLRmhZV08zbnA2ZXRyOHBsSjA4NldBc0VO&#10;Q0hCd2NXRTVNY2VQR2pRaXRqTFBxYUlxS2loeTk3K1RrSkdFSHdnNUpKY1hqdlh2M3pORVRZZVFs&#10;YzlnNXZaWnFXY1lTZGlEc2tGakh4OGZLR0hQaXdZTUg5c3RZcDJFM1BqN09PVHNRZGtpQmpZME5a&#10;VnJyQ05jY3VydTd6Yy9iT25vNzgzMTJYSTBGWVlja1VjYW5FNXVibTVaTG1tODljWHFCd3J3Rzdy&#10;TURZWmRCUXFGUW0wUER3OE54TEdiMXVWODEwOVBUbGt1YXo3ZzVqYXIrL242ZW9BQmhsN2tzYjhp&#10;SUxCQUl4SEVEbERrbEpOUXNGM3YvL3IyeUdkbloyWTdleUh6V2oybGtRZGdSZHNrTHU1bVpHVHRo&#10;WnprUWdLUExDK1p4Q2pvNk92Z0ZBR0ZIMkNVcDdDU3diSTdhZE8zYU5XVkxITTBBcTAxNFpqUStQ&#10;czR2QUFnN3dpNUpZU2VNMTJRajVKZDU5RTFINDluZHVuVkxhYjZ4c2NFdkFBaTdUTEc5dlQzczBO&#10;TFNVbnkzUVo4ZEl2S3ovV05qWTBwYXZYMzcxdjY3NU9Ua0dOc1dGeGZ6N1lPd1ExTHBQYnQ3OSs1&#10;RldHeHZiOC9qOGNUV3g5emYzMWVDc3EydGpUMFB3ZzdKWTV6a01CZ01SbDY0cHFiR0dGaFNtZHA4&#10;Ri9POHNZdUxpK3g4RUhaSUh2MEdPcC9QRjNXVTlwR1JFZVVSQ0pzWFpKVVJva3BMUzlueklPeVFW&#10;UHFJQUs5ZnY0NjZzS1RoMWF0WDdkeXFvcWl2cnplMnN2TmVBR0dIdUZsZVhyWXp2cE9SNUpTalVU&#10;Ly9QcnU3eFRoT3NuUWhIVTFlQVJCMnVKQ2pvNlB5OG5KSm41eWNuSldWRlp1dHBITW5SYWllWEY2&#10;dk4ycnhxOHcrNGVnYUxrRFk0VjlkcDJmUG5wV1VsRWg0dlhqeDR1RGdJR3FUazVPVDJ0cGFMWDJj&#10;VHBzOU56ZG5ESytveityNi9YNTk0YXFxS3I0dkVIYUlrU1NkTW9idzdPeHNoT1czdDdkdjM3NnRM&#10;ZnptelpzWTN2SEpreWY2MjBuQ1JsalNlTmUwZEFQUEcxVUZJT3dRWFYxZG5mbEJpL3YzNzMvKy9G&#10;bFpjbTl2cjZlblI1dGZVYXJYbUFkUWtiNWtkWFcxL2w1ZFhWMldpMjF0YmZsOFBuM2dnTWdSREJC&#10;MmlLS2pvK084Wjh1dVg3OHVxZGZTMGhJSUJLUTNwOThWTEsvYlAwOW5hWDkvMy9nRVdGOWZuN0xB&#10;NHVLaTlESDE4YUJJT2hCMnVLZ3ZYNzRZTHhwRUpyVmtiMjl2MUtzS2Rod2NIQmc3bFJLbUF3TURV&#10;cmVPam80YVg2K3NyRnhmWCtkckFtR0hPSkQ2MUhJT0hlV0JoemR2M2h3ZEhjWDNyWVBCWUhGeHNl&#10;VTdscFNVREE0Tzh1MkFzRU9jcmEydFNaeEp4VnBmWHk5OUs0bS9wcWFtdHJhMjhmSHg3ZTN0aEw3&#10;MTNOeGNlM3Q3WTJPanZHOURRME5uWjJma2lXZ0J3ZzRBQ0RzQUlPd0FnTEFEQU1JT0FHRUhBSVFk&#10;QUJCMkFFRFlBUUJoQndDRUhRQVFkZ0JBMkFFQVlRZUFzQU1Bd2c0QUNEc0FJT3dBZ0xBREFNSU9B&#10;QWc3QUdrbkhBNS8rUENCc0FQZ1poTVRFMlZsWlhmdTNDSHNBTGpUMXRaV1RVMU5WbFpXSUJEWTI5&#10;c2o3QUM0ME9qb2FINStmbDVlbnZ3bHlXOU4yQUZJa282T0R1blFYYmx5NWRPblQ4bC9kOElPUU1L&#10;ZG5wNDJORFJJMG5tOTNzK2ZQNmRrR3dnN0FJa1ZEb2Z2M2J1WGRXWitmajVWbTBIWUFVaXM1dVpt&#10;TGVsZXZueVp3czBnN0FBa1VFOVBqNVowTjIvZVRPMldFSFlBRW1WaFlTSHJIMHRMUzRRZEFCZmEz&#10;OS8zK1h4YTB0WFUxS1I4ZXdnN0FBbWhuNm9UMHNVajdBQzQwT0xpb3A1MFpXVmxsMkdUQ0RzQThW&#10;ZGVYcTZIWFdvdndoSjJBQkpsYUdnb3kyQjFkWld3QStCQzE2NWQwNU91cEtUa2ttd1ZZUWNnbnFh&#10;bnA0M2R1a0FnRU50NmpvK1BCd1lHcXFxcWlvcUt6RDhOaDhPVGs1T1BIajI2ZS9ldVpPdTllL2Vl&#10;UEhueS92MTd3ZzV3ZzhQRHd4eDc4dlB6alEwbEZDSXMzTjdlSHNlTjFJWnYwc1V3dWtrb0ZKTGt5&#10;c3ZMMDFlaUxEQThQSHoxNnRVc0s1SjZsc05HU1hRU2RrRGFPRDA5blpxYWV2djJyZC92enpxSHgr&#10;UHA2ZW1SN3BXeDRjcktTakFZbEM2U3NuQnRiZTNJeUlpRVM3eTJjR3RyUzNrTCt5dVhUemMwTkZS&#10;ZFhXMytVUG95Ky92N2RYVjFXUkdWbHBidTd1NGExN3l4c1ZGZVhrN1lBV2xKUWtweXpYeW9OemMz&#10;bjlkRU9sbjZZdEwxazl5TSsxYTlldlhLdURIU2JiVFRhbnQ3dTZPancrdjFucGRmMm1MU1pidDU4&#10;MmFXRGNZQmtEOTgrRkJZV0NndkVuWkFHdWVkK1RodmFHaUlta1JTSVVZK3ZSVXpwY3RaVVZGaHA5&#10;WDYrcnFrV0V0TGl4VFVOMjdjc0F3NzZheHAxejJrNnllcExSVzkxaG1VUHF4bEFtcTNNY3ZIbEZq&#10;WHJwTVFka0FhZS9ic21ibU10YXdjSlIzME1uWm1aaVlSRzNOMGRLUjBOdS9mdis5MEpiS2RCUVVG&#10;eW9mU2trN3FVOHZlNk1uSmlYVGx6RDFjMlEvU1c1VGVaVzl2YnpnY0p1eUE5RlpWVmFVYzU1V1Zs&#10;ZWJGV2x0YnRaOUsveTVCV3pJNU9hbHNTV2RuWnd6cmFXcHFVdFlqU1NjdmFyMDVTMUxoU3FnWm0w&#10;aUhUc0w5NnRXcnk4dkwyaktFSFpEZU5qWTJ0RXJONlB2dnZ6Y3VNenM3cTcwdWtaRzRMZm4yMjIr&#10;VnpaQkNPNGIxUEg3OFdGbFBXMXRiMUZiU2kxUmFTUkZ0dkRKTDJBRnBiM0J3VURuT3Bac2pJYWoz&#10;ZXJUUlI2UU1QRGc0U054bWFBT3ZHMGxmTDRiMUtGYzV6TGVlMk53Sk96czd4Z1VJTzhBTnpEZGt5&#10;Q3ZhajJwcmErV2YyZG5aZWtHWElCS215alpJanpLRzlRU0R3UmpDemx4RXI2MnRFWGFBMit6dTdt&#10;bzNXQ2czOUw1NTgwYjcrOXUzYnhPOURlWmJZWlM0c1dsNGVEaUdzTk5MZGQzaTRpSmhCN2pReE1T&#10;RWNyUmZ1WEpGT25TSlBsV25PVDQrTnQvL0VlR1NRdHpEYm01dWpyQURNa1VnRURBblRrbEpTVUpQ&#10;MVdsV1ZsYk1iMzF5Y2tMWUFZZy9DYlhpNG1MbG1PL3Y3MC9DVzV1emhyQURrRURHT1c0MFJVVkZY&#10;NzU4U2ZUN3pzek1FSFlBa3FxOXZWMDU3Sk53enM1OGZZQ3dBNUJBeDhmSHhpSFJkWklneVM5alpX&#10;TUlPd0FKMGRMU290MVVyTndJVWxCUXNMVzFsYmozM2RuWjRXb3NnQ1RSQjNFYUhCenM3dTVXRG42&#10;LzM1KzR0NWFLMVJ4Mm56NTlJdXdBeE5uYTJwbzJ1dStEQncrMFZ5b3JLNVhqdjdlM04zRWJvRHlL&#10;SC9NVEZJUWRnSE1kSFIxcHc3MlZsWlhweGFQRVgyNXVydkxNN09mUG54TzBEZVpzamUzWldNSU93&#10;TG0wMjRrbHkxWldWb3l2NjQrTDZXN2N1SEY2ZXBxSWJaQWVaVnhHUFNIc0FGalRuNXdmSEJ3MC85&#10;UThzR1Zzdzh4RjFkZlhwN3hSYk5OakUzWUFMSVJDSWExVzFVL1ZLYmEzdDgzVE8yaWpsc2ZYaHc4&#10;ZmxIZUpiUjVGd2c2QXl2SlVuWjM0S0M0dVRzUURzOGI1RDQzRFRCRjJBQzVFTzAzbThYaWlqbFdu&#10;aldwbmRGNVA4Q0tVNFlLVjZXdHRHaG9haWt2WXpjL1BFM2FBRytnaityNTQ4U0xxd2hzYkcrYng1&#10;aXpQOFYzRTJOall4UitpZVBueVpReVBuVTFQVHl1dGxIbUZDRHNnTFUxTlRlblRpVWt4YTZkSmMz&#10;T3plZlQycGFXbE9HN1Y2ZW1wVXNrcTAzWGJZWjV3eDg0WlJ2T3c3S09qbzRRZGtONW1aMmVOTjlB&#10;cHQ1dWNwN0d4MGZ5UWc5ZnJqZTA1aC9QbzA1aHBlbnA2SERWZlgxL1hCaHgxTkpEQjRlSGg5ZXZY&#10;elJQdUdQdVZoQjJRVHVibjU1ODhlV0lla2JpdnIwODVINi9iMmRtUjdwVjV5aTdqVkxPUEhqMmFt&#10;Sml3bkhEV0tWbUp6VW03amFTREtWV25mQXI1TEpZYldWOWZMMXM0TnpmMzRjTUhyVWs0SEphUExL&#10;MzYrL3ZOU2FlUjErV25zb3dzU2RnQjZjUTgwWVJPZm1TenZqdFBESE5hV3pKZURKRWVxS1JTMUNi&#10;bVI4Mmlma3pMcDNFaklPd0F4Smx5dzUxMHh5N0RWaEYyQU9MUE9JZXNuU211Q1RzQWFXbGpZME92&#10;VEwxZWI0S2V4aVhzQUtSZVQwOVBraWY5SWV3QXBNYnQyN2YxNlJ6dFhLWWc3QUNrcGUzdGJmM3lj&#10;VUxIRFNYc0FLVFl3c0tDZHBOd1hsN2V4c1lHWVFmQXRmU1pNU29xS2xKNHBZS3dBNUJ3QXdNRFd0&#10;NjF0TFFRZGdEY2JHUmtSQnQycGF1cmk3QUQ0R2J6OC9QYW82OHB5VHZDRGtEeTdPN3UrdjErYmNS&#10;Mk82UFVFWFlBMGxoL2YzOUJRY0d0VzdmVzE5Y0pPd0J1dHJlMzE5cmFldmZ1WGNJT2dQdDkrZktG&#10;c0FNQXdnNEFDRHNBSU93QUVIWUFRTmdCQUdFSEFJUWRBQkIyQUVEWUFRQmhCd0NFSFFBUWRnQUlP&#10;d0FnN0FDQXNBTUF3ZzRBQ0RzQUlPd0FnTEFEQU1JT0FBZzdBSVFkQUJCMkFFRFlBUUJoQndDRUhR&#10;QVFkZ0JBMkFHQVBmOExzVjVvdGsyUFB4RUFBQUFBU1VWT1JLNUNZSUk9IiBwcmVzZXJ2ZUFzcGVj&#10;dFJhdGlvPSJub25lIiBjbGlwLXBhdGg9InVybCgjY2xpcFBhdGgyKSI+PC9pbWFnZT48aW1hZ2Ug&#10;eD0iMTY4MCIgeT0iOTYwIiB3aWR0aD0iNDIwIiBoZWlnaHQ9IjI0MCIgeGxpbms6aHJlZj0iZGF0&#10;YTppbWFnZS9wbmc7YmFzZTY0LGlWQk9SdzBLR2dvQUFBQU5TVWhFVWdBQUFhUUFBQUR3Q0FJQUFB&#10;REFSb2MzQUFBSWNFbEVRVlI0MnUzZC8yZFYvd1BBOGZkZk16YXpTV09hYTVwK21OekVTQm1aSk5O&#10;K2laUXN5V1NUS1ZKU3NoL21UUzVqTTdQcGg4bG1tckZrdVpLWlpwcExwR1FtTjFmdWZENHZuK3R6&#10;WGVmZTNlN2RPMjg2ZXp4K3FuVys2Ync4dmM3dXVlZjg5UitBUStBdi93V0EyQUdJSFlEWUFZZ2Rn&#10;TmdCaUIyQTJBR0lIU0IyQUdJSElIWUFZZ2NnZGdCaUJ5QjJBR0lISUhhQTJBR0lIWURZQVlnZGdO&#10;Z0JpQjJBMkFHSUhZRFlBV0lISUhZQVlnY2dkZ0JpQnlCMkFHSUhJSFlBWWdlSUhZRFlBWWdkZ05n&#10;QmlCMkEyQUdJSFlEWUFZZ2RJSFlBWWdjZ2RnQmlCeUIyQUdJSElIWUFZZ2NnZG9EWUFZZ2RnTmdC&#10;aUIyQTJBR0lIWURZQVlnZGdOZ0JZZ2NnZGdCaUJ5QjJBR0lISUhZQVlnY2dkZ0JpQjRnZGdOZ0Jp&#10;QjJBMkFHSUhZRFlBWWdkZ05nQmlCMGdkZ0JpQnlCMkFHSUhJSFlBWWdjZ2RnQmlCNGdkZ05nQmlC&#10;MkEyQUdJSFlEWUFZZ2RnTmdCaUIwZ2RnQmlCeUIyQUdJSElIWUFZZ2NnZGdCaUJ5QjJnTmdCaUIy&#10;QTJBR0lIWURZQVlnZGdOZ0JpQjJBMkFGaUJ5QjJBR0lISUhZQVlnY2dkZ0JpQnlCMkFHSUhpQjJB&#10;MkFHSUhZRFlBWWdkZ05nQmlCMkEyQUdJSFNCMkFHSUhJSFlBWWdjZ2RnQmlCeUIyQUdJSElIYUEy&#10;QUdJSFlEWUFZZ2RnTmdCaUYzZE1wbE1OcHQxZG9HWXh5NlZTclcxdFkyUGorL3Q3VG5IUUd4amw4&#10;L243OTY5MjlEUWtFd20zNzkvN3pRRGNmNmQzZno4ZkV0TFMwamU0OGVQbldrUXV6aExwOVBIamgw&#10;THZldnI2OXZkM1hXK1FleGlhMzE5dmEydExmVHU1TW1UWDc1OGNjcEI3R0pyZFhXMXNiRXg5Tzc0&#10;OGVONkIySVhaK1BqNHczL0UrWjNybWRCN09Mcy9QbnpoZDVkdUhEQmlRZXhpNjFNSnRQVTFGVG8z&#10;WU1IRDV4N0VMdll1bmZ2WHNQL3JhNnVPdjBnZHZHMHM3TlR1UE91OEdHRnI1U0IyTVhXME5CUWNY&#10;STNPanBxQklEWXhWTTZuUzdHcnJHeGNYdDcyeUFBc1l1bmpvNk9ZdSt1WGJ0bUVJRFl4ZFBnNEdE&#10;cDVPN2p4NC9HQVJ5SzJHV3oyZG5aMmV2WHIxKzZkS21ycSt2eTVjc2pJeVB2M3IycmQxdTVYRzVp&#10;WXVMczJiT0pSS0w4WC9mMjloWVdGbTdldkhueDRzWHU3dTZ3bCtIaDRiZHYzMWJmNXU4NnRsSXZY&#10;cnhvS0JFT3d6aUErTWZ1MGFOSHJhMnREWlVNREF6czdPelVzcFhOemMyUWpOTHRSQmFZbVpucDdP&#10;eXN1SmZRcjIvZnZsVk01Mjg1dG5LWlRLWjBVeTB0TFdGZmhnTEVQSFlOVlowNmRhcksvUm41Zkg1&#10;NmVycTN0N2Q4eGVJeXU3dTcvZjM5MWZkeTRzU0pyMSsvUm5xVVRDYi95YkZWVjd3QnBXQnFhc3BR&#10;Z0VNZHUyQndjTEI4dGMrZlA0K09qaGFlSmxKUlliRXdaVHQ5K25SRERVcS93cFZPcDl2YjIydFpx&#10;K0t4MVNKY0ZKZHVKL3pWVUlDWXgrN3AwNmR2Mzc0TjEzRmhsclM0dUZoeEZyYXhzUkZaYlh0N08x&#10;VHMxcTFiSXlNallZWlZNWFpoc3RiZDNSMytIS1orYzNOemhWbFltQXd1TFMxVkxPRHIxNi9EQXVG&#10;Z2podzVFdjdhMWRWMXNHT3J4YzJiTjBzMzB0VFU5T1BIRDZNQjRoeTc4aC9kdjM4L0VwVGJ0MjlY&#10;MlVRbzBkR2pSeU9yRkVvWHJrOURwTXBYK2Zuelo1aktSVmE1ZnYzNjV1Wm1tQzAyTnplUGpZMVZm&#10;SDFFdmNlMm41bVptY2gyWHI1OGFUVEE0WXBkY1BMa3lkSVFkSFIwVk4vS2xTdFhJdTBJcFFzL3JQ&#10;STd0WENGRzZKV3VrcVkwQ1VTaWM3T3p2WDE5U3I3cXZmWUtscFlXSWdjOE5EUWtORUFoeTUyVDU0&#10;OGliUWd6TVdxYkNWTXJ5TEwzN2x6NTVmN3ZucjFhbVN0bnA2ZWlwL00vcE5qcStqRGh3K1JqWnc1&#10;Yzhab2dFTVh1M0JORjJuQjJ0cGFsYTBVSDQyNTM2MG5GVTFPVGtiV3F1VXh3dlVlVzBXNVhDNnlr&#10;Y2JHUnU5ZGhFTVh1OWV2WDBkYXNMUzBWR1VyVTFOVEI0aGQrYlZrTFY5bXFQZlk5bE40VUh1cHJh&#10;MHRBd0lPVit5K2YvOWVWMURLZjk5Znk3NlhsNWNqYTcxNTgrYVhhOVY3YlBzcHYxMjU0bWNwUUp4&#10;amw4MW02L3F3OG1DeFcxbFpPVURzNmoyMi9aVGZ5amM3TzJ0QWdOakZMWGJGVjFJVS9mMzMzd1lF&#10;aUYzY1lsZCtpM0l0bnlBRFl2Zkh4ODZ0ZGlCMllnZUluY3RZUU96K29OaE5UazRhRUNCMmNZdmR4&#10;WXNYSTl1Wm01c3pJRURzNGhhNzhpY251NmtZeEM2R3NTdi9Ca1Vta3pFZ1FPemlGcnZJZDJPYm01&#10;dU5CaEM3dU1YdXg0OGZrWTJjTzNmT2FBQ3hpMXZzd283Y2R3SmlGLy9ZUlY0ZDY3SHNJSFkxdFdC&#10;NmV2cTN4RzUxZGZYZmlWM2tjY2ROVFUwSGVOd3g4TWZITHZJYTZTRE0zV3B2UjQyUFNsOWFXb3Fz&#10;OWVyVnExK3VWZSt4VlJSNUlueC9mNytoQUljeGR1WFBFQjRlSHE2eWxmSVg3aFRlaTFoZCtXUFph&#10;N210dDk1anE2andqc2VpTURNMUZPRFF4UzZmei9mMjlrYUNra2drOW5zVnp2YjJkcmdNakN3Zjh2&#10;ZkxxOUhJZThJS0w5eko1WEpWMXFyMzJDcUtmQlRiMXRibUdoYmlIN3ZpVzJiVzF0WldWbFltSmlZ&#10;cXZzRzYwSlR4OGZIbDVlWENlNm5EOHVHcTgvbno1OGVPSGF1NC9NREF3UHo4Zk5obU9wMHU3Q0xz&#10;NjgyYk4yR3RWQ3BWWHJxQzhQUHdyMkdac09TQmo2MjZ4Y1hGMG5WSFIwZU5BNGgvN0lxVG1zaGJY&#10;S3U0Y09GQ1hjdTN0N2NYZGhIMjFWQ1BBeDliZFhmdjNpMzlhT0xUcDAvR0FSekd5OWpZSy8yRm5k&#10;dnJRT3ppYVd0cnExaTYxdGJXV3Q1VUM0amRuK2ZCZ3dmRjJJMk5qUmtCSUhZeGxNL25pMjlRVENh&#10;VHhROUFBTEdMbFZRcVZTaGRZMlBqK3ZxNjB3OWlGME81WEM2UlNIaEZMSWhkekQxOCtMREdHNTRC&#10;c2Z0VHBkUHB3dE02ZTN0N3EzOUpBeEM3UDlXM2I5K09IejhlU25mMjdObmQzVjFuSGNRdWhyTFpi&#10;RTlQVHlqZCtmUG53NStkY2hDN2VNN3B3bXd1bE83R2pSdjVmTjc1QnJHTG9ZMk5qYTZ1cnRiV1Zt&#10;Ky9CdUladTcyOXZXZlBualUzTi9mMTlYbEJJaERiMktWU3FXUXk2YVhYUU14anQ3T3o0OVFDOFk4&#10;ZGdOZ0JZZ2NnZGdCaUJ5QjJBR0lISUhZQVlnY2dkZ0JpQjRnZGdOZ0JpQjJBMkFHSUhZRFlBWWdk&#10;Z05nQmlCMGdkZ0JpQnlCMkFHSUhJSFlBWWdjZ2RnQmlCeUIyd0NIeVg3bG1DKzE5NkI1YkFBQUFB&#10;RWxGVGtTdVFtQ0MiIHByZXNlcnZlQXNwZWN0UmF0aW89Im5vbmUiIGNsaXAtcGF0aD0idXJsKCNj&#10;bGlwUGF0aDIpIj48L2ltYWdlPjxpbWFnZSB5PSI3MjAiIHdpZHRoPSI0MjAiIGhlaWdodD0iMjQw&#10;IiB4bGluazpocmVmPSJkYXRhOmltYWdlL3BuZztiYXNlNjQsaVZCT1J3MEtHZ29BQUFBTlNVaEVV&#10;Z0FBQWFRQUFBRHdDQUlBQUFEQVJvYzNBQUFDYkVsRVFWUjQydTNVTVFFQUFBekNNUHliQmdrVHNF&#10;UkNqNllBRDBRQ3dPd0F6QTdBN0FETURzRHNBTXdPd093QXpBNHdPd0N6QXpBN0FMTURNRHNBc3dN&#10;d093Q3pBekE3d093QXpBN0E3QURNRHNEc0FNd093T3dBekE3QTdBQ3pBekE3QUxNRE1Ec0Fzd013&#10;T3dDekF6QTdBTE1EekE3QTdBRE1Ec0RzQU13T3dPd0F6QTdBN0FETURqQTdBTE1ETURzQXN3TXdP&#10;d0N6QXpBN0FMTURNRHZBN0FETURzRHNBTXdPd093QXpBN0E3QURNRHNEc0FMTURNRHNBc3dNd093&#10;Q3pBekE3QUxNRE1Ec0Fzd1BNRHNEc0FNd093T3dBekE3QTdBRE1Ec0RzQU13T01Ec0Fzd013T3dD&#10;ekF6QTdBTE1ETURzQXN3UE1Ec0RzQU13T3dPd0F6QTdBN0FETURzRHNBTXdPTURzQXN3TXdPd0N6&#10;QXpBN0FMTURNRHNBc3dNd084RHNBTXdPd093QXpBN0E3QURNRHNEc0FNd093T3dBc3dNd093Q3pB&#10;ekE3QUxNRE1Ec0Fzd013T3dDekE4d093T3dBekE3QTdBRE1Ec0RzQU13T3dPd0F6QTR3T3dDekF6&#10;QTdBTE1ETURzQXN3TXdPd0N6QXpBN3dPd0F6QTdBN0FETURzRHNBTXdPd093QXpBN0E3QUN6QXpB&#10;N0FMTURNRHNBc3dNd093Q3pBekE3QUxNRHpBN0E3QURNRHNEc0FNd093T3dBekE3QTdBRE1EakE3&#10;QUxNRE1Ec0Fzd013T3dDekF6QTdBTE1EekE3QTdBRE1Ec0RzQU13T3dPd0F6QTdBN0FETURqQTdB&#10;TE1ETURzQXN3TXdPd0N6QXpBN0FMTURNRHZBN0FETURzRHNBTXdPd093QXpBN0E3QURNRHNEc0FM&#10;TURNRHNBc3dNd093Q3pBekE3QUxNRE1Ec0Fzd1BNRHNEc0FNd093T3dBekE3QTdBRE1Ec0RzQU13&#10;T01Ec0Fzd013T3dDekF6QTdBTE1ETURzQXN3TXdPOERzQU13T3dPd0F6QTdBN0FETURzRHNBRzRE&#10;aDBybnFTME4vMU1BQUFBQVNVVk9SSzVDWUlJPSIgcHJlc2VydmVBc3BlY3RSYXRpbz0ibm9uZSIg&#10;Y2xpcC1wYXRoPSJ1cmwoI2NsaXBQYXRoMikiPjwvaW1hZ2U+PGltYWdlIHg9IjQyMCIgeT0iNzIw&#10;IiB3aWR0aD0iNDIwIiBoZWlnaHQ9IjI0MCIgeGxpbms6aHJlZj0iZGF0YTppbWFnZS9wbmc7YmFz&#10;ZTY0LGlWQk9SdzBLR2dvQUFBQU5TVWhFVWdBQUFhUUFBQUR3Q0FJQUFBREFSb2MzQUFBa3FFbEVR&#10;VlI0MnUyZC8ydFV4eHJHODRma2gvd1VpQVJGREVSREtCRVJLU21pc0Zna1VuS0xCQ1Y0aVNodFJV&#10;b1FwVWdFa1FhQ2xOSVZwSTJRNEJVbEJDc2F5VmFKQ2JFM3ZhbmtkaXNyYmFJaEVrU0NWcUloOS9Y&#10;TXplbmtmSm1kT2Q5bjlubFlpazNPbkhOMnN1ZXo3elB6emp0VnE5blFQLy81ejlyYTJycTZ1bFd0&#10;VkNxVlJrZEg3OTY5V3lnVW5qOS9IdXUxaXNVaVhZZ3V0N0N3a1BvYi8venp6MnZYUlA4T2NBYnFy&#10;dEthN0s3NzY2Ky9TaTY5ZVBGaXRmTGsyVDlhaS82TzdqL3UwdEpTWXAxVGxaMit1SHIxNnA0OWU3&#10;TC9OMXRaV2FGYjdlam9xSyt2cjEydmpSczNIajE2OU9iTm05RXk3c1NKRTVzMmJlSXYxTlRVZFBi&#10;czJmbjVlWk5nNTM0WS92enpUOExmYWtYS0pOaTlmZnYyMmJObkVmNXh0WWVkRnFMWWFzZU9IYlhs&#10;dEhQblRqb3k1TFhvUysva3laUDJPU25zYldobzJMeDVzLzBUb20xZlg1OEJzSHRteWYwdzBFTlNz&#10;WjgwWTJEbkdhM1RuenY1emdIc0ZIVHUzTGxhRlowNWN5Ynd0UjQvZm14VGxURFgyOXRydXpteXNU&#10;MDlQZlpWRGg0OCtPclZLMzFoUjZIcjFOU1U0MkV3dzdnQmRwN1dOZnk0QkdBWHIwNmRPbFdycnM3&#10;T3pnRFhldlRvVVdOam94MitqWTJOdVk4WkdocXlyOUxXMXZibXpSc2RZVGM5UFYwb0ZDWW5KekZJ&#10;Wnhqc0lyZXVnRjFDR2hnWWNGQ01HRVNJNmVqb29NREtNYUFXTXI2andLMnBxY2x1UGpnNDZIY2tu&#10;VGtrVmRPRkhUR3VZTW1HWFNVUDBwa0V1emlzSzJDWGhPYm41MjJja2FQODhzc3ZIejU4NkRqbWwx&#10;OStPWGJzbUIvdlJrZEhKYSsxc3JLeWI5OCt1K0grL2ZzRkI1TjdiV2hvc0EvKzdydnZkSUVkZmUz&#10;Lyt1dXZoVFV4MkVYNE1BQjI1bGxYd0M0SkVkM1lVNzE3OSs3SGp4OExqcngzN3g1UEgxdTdkdTJT&#10;dk5ZMzMzekRONXlZbUJBZjM5dmJ5d2VieFdJeCs3QmpYL3QyV01kZ0IrdHFBT3hpdGE2QVhleGFY&#10;Rnpjc0dFRFBkS2ZmdnFwekxqWXpNeU1KKzlrZ2pzeXNMd2ozcmx6WjlrbWMzTnovRlVPSERpUWNk&#10;alpYL3M4N0dablovRkoweDEyY1Z0WHdDNTJYYjU4bVo3bjF0WlcrUm5QMjdkdnUySDN4UmRmbEcz&#10;SWo4R1JMbHk0SUhPNXZYdjM4cTBvdXN3czdQaXZmUWE3Ky9mdjA5Y0Q1bDUxaDEwQzFoV3dpMTBI&#10;RHg2c3E2dWpCMUtwVlVkSGh3TjJIMzMwa1dRSWFjdHpFdGF0OCtmUDg2M2EydG95Q0R1M3dTSFlq&#10;WStQSTlGRWQ5Z2xabDBCdTloVlgxOHZFNVE1TkRFeDRWNWNJVzdpR0swandxNnNyTWhjNjg2ZE80&#10;NXIwU2NnVTdEek5EaS8vLzQ3c3VwMGgxMlMxaFd3aTFmVWxmUXcvL2JiYndIYU92SlJLR29USDA5&#10;T21UOSs5Kzdka2hkNi9mcTFBM2FTL2pjWjJQa3RBak52N1dlbHdTNWg2d3JZeFN1eWxvVkNJVmpi&#10;UTRjTzhRQWk5Z2tPZnZ6NHNRTllSNDhlbGI4V3Y0Wk1DWlN4d3M3UDRPZzRKZ1hZcFc1ZEFidnM2&#10;dmp4NC9JQVl0TWd2SHA2ZXVTdjVSNGlqUHNMdGl6c1BBME8vN2tFN0RTRlhWcldGYkRMcnI3NDRn&#10;dWVQc2VPSFJNY2ZPVElFUWV0YnR5NEVSaXNwR2dycjZqQ2JtbHBxV3d4SDhCT1I5aWxhRjBCdSt6&#10;S3NhRGk2dFdyZ29QNTlXRk1kKzdja2IvV1YxOTk1V2grL3Z6NXRHREhmeEFGQmdldzB3dDJxVnRY&#10;d0M2NzRxMWxYVjJkNE50dmVYblpuWmYzNk5FaitXc05EZzZHR2ZLTENuYWV6NE9md1FIc05JSWQv&#10;V1dKYStsYVY4QXV1OXE0Y2FPTmc4T0hEd3VPZlBEZ2dSdDJTbFZNeVBNNm1zYzlSK0dHbldxUllj&#10;Qk9GOWhseExvQ2RoblY5UFEwajU3SnlVbkJ3VGR2M25URFR1bHk3ak5zM3J3NVNkaDVQZzlpZ3dQ&#10;WVpSOTJtYkt1Z0YxR3hhL1BMN3RlOWVyVnE2b1p5QTdkdW5YTGNRYjUzVHdlV0ZKZG5jckRyck96&#10;TTBDUlljQXU0LzJUTmVzSzJHVlUyN2R2dDFsUWRxblp4WXNYSGFqYXNtVkxTTmlSM3IxN3AzcXIy&#10;eTBkc1BTNXBhKy8vdnFxSlFjUUJiQ1RmQjRBdXl6M2orZDhlbllxMHdCMldSRy9mdXZreVpObGor&#10;L3U3blp3cXJHeFVlbUtkKy9lZGNOdWVYbFpwbTJBOHNzOEh4MndrMzhlQUx2TTlrODJyU3RnbDBY&#10;dDNyMmJVYUM1dVZsbXB6aCtWeDI3b2RJVlBldXN4QWM3ZCtuNUFNOERZSmZCL3NteWRRWHNNcWZo&#10;NFdIVkFzVnUyS25PcFhyYVdCbllrVE4xaEduQllCZmdlUURzc3RZL0diZXVnRjIyOU9iTkc1c2Q4&#10;bHRQdUcyc0t1eDR3cXFPMmRuVUk3SEpDalpJeDhiczJQaWRHSWppeFNHQW5SYXd5NzUxQmV5eUpY&#10;dUh3MXd1SjgrYXZyNCtCejZhbXBxVXJ1dk9zNU9malZVRkltTWlFVER5VGJLaFZQckhMNzhreTV2&#10;MkFuWXBhM0p5a2ozODI3WnRVL3AwdWxOUFZDY28zR2RJT004T3NOTVVkaHBaVjhCT3BHS3hlRXBS&#10;MTY1ZEMzYXRseTlmdHJTMHNGSk8wOVBUU20zZEkyNnFxUHIrKys5VFgwRUIyR2tITzhsVnpJQ2RC&#10;dkpNeUJEcnM4OCtDM1l0ZXlYczdkdTNWZHMrZlBqUWNSdGxLMzA2NUI3MWkzc2JXY0JPYTlqcGFG&#10;MEJ1MHpBN3NLRkM2ejVsU3RYQWpUM0xBU2dOTDFBdCsxb2Z2YnNXY0FPc1BOVTJWS0RnQjFnNTYy&#10;aG9TSFd0cSt2TC9DdDd0cTF5M0VuU2p2QVVoem5hRDQ4UEF6WUFYWnVCVmpGRE5nQmR1LzE0TUVE&#10;dGlXWWZLS0pwOXpWTjVYcTJlM1pzOGZSL0k4Ly9nRHNBRHVUckN0Z0o5TDgvUHcxUlluTGt6ajAy&#10;Misvc2Yyd0NWVWhiOVVPRDIzOThNTVA4czNyNit2NXRpMHRMWEgzTFdDbkYrd01zSzZBWFdxYW01&#10;dGo1WVU3T2pyQ24yMXhjYkd1cmk1WWpQbnk1VXNIS0UrZE9nWFlBWGFHV1ZmQUxoMHRMQ3l3UkpO&#10;UFB2bEVxY3FtUUhRcUhsamtUQ1VidXZlTm5aaVlBT3dBdTlVTUY2UUQ3UFFRUldGc1BvRjRKTFBP&#10;WDFMWHIxOTNMSUdRbkpCMVZJamFzV05IQXAwQTJHVWZkb1paMTdDZFV5b0Jkc3FrKytpamorZ0ov&#10;L0RERHdNa21sKzdkczF2NTUyVmxaVVBQdmlBeDlhdFc3ZGt6bm40OEdHKzFhVkxsd0E3d003VHVr&#10;YjQzYXhONTVSS3E5M2RxeTB0cTFWVmdKMGE2Vmo1Sm9xZUFueitwcWVuNit2ckJVa2h4Q2tlV3pL&#10;MThDajZZOVBCOXFMYXFHdzFZS2NwN0V5MXJtcWR3eGhYVTBPTXMxK0FuUUxwV2x0YjJWem53c0tD&#10;YXZPeHNiSEd4c1l0VzdaUUJPZDNEUDJLTUdwRHBLR2hRWEF3azJQM0NhVTVYTURPUE5obFlRZnJH&#10;RVVJR3hsWnplZGYvUHl6UitldzN4TGpPTUFCZHNvaXVyRnh1dTNidDh1VGpsQkZCeE9QYktmWlRY&#10;OEpvZTdkdThmRHEreGEzYmEyTnZ2Z2ZmdjJKZFloZ0YwR1laZkJiY0FpRTFGc1BibmVWbGUvNk9w&#10;NjN6a1RFN1pSRmI4QXUvSjYrdlNwWGRCdDQ4YU5teVcwYWRNbTNsMUtialBHZFByMGFmdDRpaVVG&#10;Ui9KWjB4UUd6czNOQVhhVkNUdkRyYXMveUFoNVpSa0gyTW1xV0N3Mk56ZlhSaUVpcHN3VjM3MTd0&#10;My8vZnJ0VmIyK3ZINEpab2g4ckhGQW9GSkxzRnNBdU83QXozTHBLaEd5QVhRVDY1WmRmR2hzYmF5&#10;T1NIN2JjZXZueUpiOEM3UExseTQ0REppWW1iQVJUSUprdzZRQzc3TURPVE92S1RhRkcrQUxzUk1O&#10;bnhKSGE2S1MwWG5WcGFja3VHMFg2K09PUHIxeTVRcjcxeG8wYi9NOXp1ZHlUSjArUzd4ekFMblhZ&#10;R1d0ZFhjTnpnRjNzY3UrREUwWkVxd0QzTURnNHlKWnFlSnJpZ1lHQnREb0hzRXNYZHNaYTEzdytK&#10;dElCZHRyRW1HZk9uRGx5NUFqRmRKMmRuVDA5UFdOalkrbmVFbUNYSXV5TW5YVWw5eG9UNldwcXlC&#10;Y0RkaEJncHczc0RKOTFiVytQZzNIdm8wVkxnQjBFMk9rQk84Tm5YVW5yRnp5RVpkeklpT1AwZ0Iw&#10;RTJHa0FPNU1UaHYrbVVTeU1BK3dnd0U0UDJCV0x4ZW5wYWJQWHVyNVhtQUU3SWVNQU93aXcwd0Iy&#10;TXpNemhVSmhjbkxTV09zYVByS1Ryc3NOMkVHQVhVWmhOelUxVmJERXc4NDA2OHBMUFl0NEtaZEQ4&#10;VTRJc05OWWI5KysvZlhYWHd0cllyQXowTG82cEpKazk3YTYrbGwvUHlvVlE0Q2QzcVFqcmhIZ2VO&#10;Z1phMTFWZzd1YW10V1JFWlJsaHdBNzdXWFB1dkt3Ky8zMzN5dmwvWmRLb2dRVWkzU3IySU1DQXV4&#10;MEQrajRoR0VHdS92Mzc4L016RlJXLzdBcUFHN1N0YmVIL1BBQWRoQmdseFhyeWsrNUV1ekd4OGNy&#10;dDMvV2loSjdwcFVBZGhCZ3A2V1dscGJjQ2NOa1hkRS8wWDU0QURzSXNFdFRmbXRkMFQrQUhRVFlH&#10;V3RkK1lSaDlBOWdCd0YyeGxwWFBtRVlzSXZzdzFNcXZYL2w4NEFkQk5obHhicWlmeUwrOEJEanVM&#10;SlJnQjBFMkNWcVhUMUpSejlILzBUODRYSGxyd0IyRUdDWEZlc0syRVgyNGZGYWVRYllRWUJkMHMr&#10;blRKa213Qzc0aDhlbldoUmdCd0YyV2JHdWdGMDBIeDZmOHU2QUhRVFl4U2pQV3VveTd4ZXdBK3dn&#10;d0U0YmVkWlNseXpUcEcvLzBBMlBqSXgwVzJwdmIyOVpVN3VsdktVUmljTEN3VHZIcDVRQVlBY0Jk&#10;bG14cmhucUg3WWFueFZjSW5aUXJMUzJSNWVBY1VTM21wcWFLam5Sa2NTK1lOUUQ3Q0RBVG0vcm1w&#10;WCs4U3c2d3FoSEVQUmlYRlVJQmFCZW1jN3hLWW9IMkVHQVhWYXNheWI2UjF3K2M2MmlYQ1NZY3lP&#10;djVJSnBrTTd4Z1RWZ0J3RjI4VnJYWUxYVTAra2ZBcG5Fam9YUllzNkJQRHB6V2VTVlR6M3hjcktB&#10;SFFUWVpjVzZwdDgvRXBzL2pGVEZMb2E4VUozalJXM0FEZ0xzWXJHdVMwdExZYzZaUXY5STdIZVRy&#10;MHBJWXQ1SmRRNjluZlh4SFdBSEFYWlpzYTRaaDExM1ZkTHk0NTFDSVFBNnd4cnlBRHNJc0l2U3Vr&#10;YTFEVmdLL2VNM0NXdTlXdFJETXhKTHIrTVQ3Z0tFZU80aFBPWE9zWXE4QTNZUVlCZVpkWTF3Qitz&#10;VStzZC9kcUpGMFg2SzgwalkvSVk4K09pY2tYUU9ZQWNCZGxteHJpbjNqOC82ZVVuM1N2Q1NUQnh4&#10;VUUvbTVPM2MxbUtBSFFUWWFXOWQwNGVkSzhsdVJDN3lDclA4aTk0Z3NVeHAvQTZ3Z3dBN3ZhMXIr&#10;djJ6UHJpVElWMmUrQmlGeW9aNFBGSUJPd2l3MDl1NlpxSi91R2tLOFRMWEdvdUc3NDhVNXNRcGhY&#10;amlwYlgyNEIxZ0J3RjJlbHZYclBTUHRRSWhYNDUwSmQ3d0pzVTdObmdIMkVHQW5kN1dOVVA5VXc0&#10;NkkrNnBqRVI0eHpKUkFEc0lzTlBidW1hbmY4UWphQ04rNlhqcjUwekQ4RTRjM0FGMkVHQ250M1ZO&#10;b24rczlOcjNVVmcrditvL2hTcWFGUzFYSmlDUzI4em44NExnYm1CZ0FMQ0RBRHVOcld2cy9lTmVJ&#10;MEZzY3RsUFFWalg0bE1YczJ6WnV3QVNaQjNuY2puQURnTHNOTGF1TWZZUEJYRUNUcTNIazJESTdI&#10;M3loMFM5Z0VoNEp6Q3oxZFhWZ0IwRTJHbHNYV1BzbjdJUkdUZmNKbGdqOGJjWFRvUjNndUN1djc5&#10;ZnFYTW9NQWZzSU1BdUs5WTFydjd4MlczTGczZjUvRWg3ZTRzZ3JPUGlydklBNWNvYVJ4N2NkWFYx&#10;U1hhT0hhMERkbENsd3k0NzFqV3UvcEVobmV0VnNsNGpWZzI3ZHV2bEpKY2s3eWdlcFAvSzdkb2pI&#10;OXpaVGxiY09YeTBEdGhCRlEwN0loMXhMU1BXTlpiK2thbTBydlJpNUNLRUVieUVWYUY4NDBjVmV5&#10;dVlMU2tVQ3VMT2NVVHJnQjFVdWJETG1uV05wWDlrNWhNU2ZxbWtwNUIzRmcvYmVYYU9aN1FPMkVH&#10;VkNMdHNXbGM5SXJ0SVh0THB4NEpoT3ovWStVMDBBWFpReGNFdXM5WTFsdjZSbVRsTjVTVTlkK0dY&#10;Q3NQbUtCeWRJNGpXQVR1b3NtQzN0TFNVV2VzYVYvK0l0NEpONnlXOWx0WnZqc0lCdTdMUk9tQUhW&#10;UkRzTW01ZDQrcWZiRHBaNlVKNGZyQmo2eWhZNThqa1NBSjJVRVhBVGd2ckdtUC9sRTIxSS9Ra0hB&#10;QktUMVA0MVRHMllTYzUwUVRZUWViRFRoZnJHbVAvc0UwRi9hQ3o1aWk3dTd0cnJGcDFMTEV1Yjcx&#10;RzBwNmpFRVIyeFdKeGVucGFNbG9IN0NERFlhZVJkWTI5ZndoNWhCZzdnbk5WQWZDck5WTEQxbjdS&#10;SzU4UGtsdm4rWkpPTVBhYm9EaDA2RkNoVUppY25KU00xZ0U3eUZqWStZMVkwOCt6MzhQeDlvOVBX&#10;cThncVkwRmZsRmFYZW5VWWovWUhUOStmSGg0K0tlZmZxTGdibVptaHFJOGNiUU8yRUZtd2s1SDY1&#10;cVd6UmZEcnFac0RiczR3N3BWLzhJRVI0OGVIUndjSEJvYW92anUvdjM3eER2Nys0eEUzM1BQTFMx&#10;Wm9sZ2VzSU1NaEIxL2NvMnNhK3F3YzJUdzFsaGpkaW5PdzY0S3EzZ1M2U2l5Ky9ISEg4Zkh4MHNT&#10;QXV3Z28yQ250WFZOSFhZc2pHS2hYQ21tR1ZqRnJTb0VXOHBPVGs1U1REYzFOVldTRTJBSG1RTTd6&#10;MlFyalhiZ1RoOTJwVkplcGhheFBOcklydEtMbFF3SVZPNUpVS3lZZk92czdDeDl0N21UaWdBN3lH&#10;VFllU1piNldWZFU0TWRTMHlKRUhPS1hqV0FoKzN0N1hVSDlVejBSMmZqZEd6TTdwa2xBaUpnQjJr&#10;UE8yT3Nhd3F3RStUZkpiSVVUQ3hCcGVLU2VobGt3QTdTRzNZbVdkZEVZUmQ1S0JkUmRXS1pzSzQ5&#10;MEo2TmdCMmtNZXdNczY1SndDNm1VQzQ2NjJwSDY5WFYxWDZ3eTZ0WFBBYnNJRjFobC8yQ2RKbURI&#10;WnNveUVBVms3SmFXbHJhdW5XcllPL2FZS2NGN0NEOVlHZXFkWTBGZHJHR2NsRmIxMVZyZVY5WFY1&#10;ZUFkTUhDT3NBTzBnOTJudGFWWWdIRGVqZ0MyTEdWc0ptcDFDUVRyVk5zM3QvZkx5QmRqVXBKZDhB&#10;TzBoVjJ4bHZYYUdBWFJ4NUpJdGFWM3FtWWRHSENPc0FPMGdaMm1kckJPcU93UzhDeGNoc3R0bFJW&#10;ZFVjRU8vWm14ZTUxM1M3ZGdCMWtLdXl5dkExWStyQkxNcFN6WGlQckFSUWc1YzBSclJjS2hWd3VK&#10;eVlkR2Rnd0Z3THNvS3pEcnFLc3EzTC9oQS9sMkE2d0trMjZ2VEFVTE1SajFyVnNRTWMwRW5vT0JM&#10;Q0RzZ3U3U3JPdUN2MFRQcFNqTTZpenNrVVllUkh5NUlPdi8vem5QNUtZaTRSMGdCMlVYZGhWb0hV&#10;dDN6K1JoSElzQ3FOVHFjUjBKYXNhaW93WTlRaFBidkN4dDBPL2JXNXVycEpXVkNPRGdCMlVPZGhW&#10;ckhVVjlRK0ZOdUh6U0JqcDZGU3F4R3h2SitKVUJWS05wYXFnNm81dXdoZXdpMFZ6YzNOMzF4UlZN&#10;RklzRnVsc282T2pDd3NMQnNPdWtxMnJ1My8rTEJSZWRIV2x2T2ZoV3JhSG9HaDdUQnFKTGxjWnNJ&#10;dEZyMSsvM3JsenA4MkNlL2Z1aFdUY2lSTW5ObTNhVk11cHFhbnA3Tm16OC9QemhzR3VFcTByMjhX&#10;R1h1c2Y3QmMvLzd5VXl5VTgrVkIyYVFUOU9jS0VhVXJ4WUxTa0EreGkwWmRmZnNtREtURHNscGFX&#10;VHA0OGFaK25ycTZ1b2FGaDgrYk45ay9xNit2Nyt2ck1nRjBsV2xlM2wyUTJNK1RrQXpzSjJ3d3No&#10;cVVSYk5BdFZ0SzFSTGNxQTdDTFVYZnUzS2xkcjJDd2UvejQ4WTRkTzJ6TTlmYjIyZ0VPMmRpZW5o&#10;NzcvQWNQSG56MTZwWFdzUE9zTkd1NGRZMWpSMnBIMGZNd2x5ZzNVa1ovSUVHeHVVd0ZkSUJkTEZw&#10;Y1hOeTJiVnQ0MkQxNjlLaXhzZEVPMzhiR3h0ekhEQTBOMlpkb2EydDc4K2FOcHJDYm1wcHliUDFw&#10;dm5XTmxuUjJLTWVMa0JIL3F2NThQaDhWOGdoellaYUNBWFpKcTZPam85WWxWZGhSNE5iVTFHUTNI&#10;eHdjOUR2eXpKa3o5bUdkblozYXdhNVlMSTZQanp2Mk9UWi8xalV3aHBUMnJ5RndKTEtxbi81a0JD&#10;bkJ0amhsR2RkdVRmVW0wUEdBWFdUNjRZY2ZhcjJrQkx1VmxaVjkrL2JaYmZmdjN5ODRtTnhyUTBP&#10;RGZmQjMzMzJuRWV4bVoyY0xhN0poVnhHenJwR3M2M0tIY2c0RnlGTUpSeHo2ODVFREpXekp4SHAy&#10;TGw2U0hRL1lSYU1uVDU1czNMaVJubnoyMzhDdysrYWJiL2kyRXhNVDR1TjdlM3Y1K1FxS2xiU0FI&#10;YmxVdGc4ZUQ3dEtTUmhPWml0QzFVeTZpR0lyZTYwcnFiKy8vNXlsWThlT0Vkb29BUFRNTkFic2RC&#10;S0ZZN2xjanMwa1hMcDBLVERzeU1EeUtTWTdkKzRzMjJSdWJvNi8xb0VEQnpJT08zdldsWWZkMU5S&#10;VXBTUU1oeGxLVXhyU1VyMVFGT05sR2MrUkJPd2lrQjFlWGJ4NGtXS3h3TERqeCtCSUZ5NWNrR20x&#10;ZCsvZVNESmRFb0FkcTg3SW5nRWJkdVBqNDRZVkdSYWJQU1VHdmEydWZ0SFZGYVIvVlBOT1FnZGMy&#10;YytSQk96QzZ0Ly8vamMvdmhZWWRvdUxpeHMyYk9BYmVrN0N1blgrL0htK1ZWdGJXelpoNTNnWStP&#10;M2NBVHZQMS9OejUwSlZLcGFmb3doUi9uZFZuK1Y5Z0Ywb3ZYcjFpbVhEYmRteTVlblRwMkZnNXhp&#10;dEkwZE03bGltb1R1ekw0RmhFU1hZZVQ0TWhMbVptUmtqdDQ4b0k3bThrNysyYm8xZ0R3ckpISmNR&#10;RXdVYUxlOEQ3RUxweElrVDdJRy9mdjA2KzBsZzJMVzJ0dkt0ZHUvZUxYa1ByMSsvZGx4UjB2OG1B&#10;enZldXZJUFE2STczbXNZM0QwZkdJaWdmMlNxcElTWW10QnJlUjlnRjF5M2J0MWlUL3V4WThmc0h3&#10;YUQzZVBIangydGpoNDlLbjhuL0JveUpWREdEVHRXbmRIellhaGMySzFLVEpXMnQwZlpQMzQ3NzRU&#10;WUZVekg1WDJBWFVEWml5VmFXbHI0cmEyQ3dlN3k1Y3VPVmowOVBmSTM0MDVtanZ2YlZRWjI0b2Vo&#10;b21FbkRyaXNVQ3V1ZldQSjJOb3JjQ3ZBdWdKMkVjam1peU1WTGhqc2podzU0bWgxNDhZTitaczVm&#10;dnk0by9uTm16ZFRoSjJmZGVXUHFXalkyY2pqeDlSWWtaSzFVQ3V6L2FOdlpSckFMb2pzeFJMbno1&#10;OTMvQ29ZN1BqMVlVeDM3dHlSdjUrdnZ2ckswZHg5WTRuQlRtQmRBVHRmNnJtVXdmN1J2VElOWUtj&#10;c2U3SEUzcjE3M1JPbUFXQzN2THpzWG1UMjZORWorVnNhSEJ3TU0rUVhJZXprSHdiQVRxeXM5WTlN&#10;dEE3WUdTV2lHMHZpM2JScGsyZUdSd0RZUFhqd3dBMDdwU29tNUhrZHplT2VvM0REenU5cm4zNnV4&#10;Y01NMkJscFhRRzc0THB3NFFKN3dzbkplaDRRQUhZM2I5NTB3MDdwcnR4bjJMeDVjNUt3azdTdWdK&#10;MTJzRE9wcUNwZ3B5QjdzY1NoUTRmOGpna0F1NnRYcnpxYWtFMVd1akU3Q1liUFNVNE1kcDJkblFF&#10;ZUJzQXUrLzFqZ0hVRjdJTElYaXl4YmRzMlFjd1NBSFlYTDE1ME5ObXlaVXRJMkpIZXZYc24wL2FB&#10;cGMvWGROWFNBMHV6czdNQllDZXdybWJBanRVeXl1ZnozWmJhMjl0YldscmFMZG0xUGNJWEwwcTlm&#10;d0pFNjRDZEliSVhTNHlPamdvT0N3QTdla0ljVFJvYkc1WHU3ZTdkdTI3WUxTOHZ5N1Rkdm4xN3JW&#10;RGIxMlF6OGV1dnY2Wi9lOEpPL3JIVURuWnM3d1g1d3J5c0xHVmc2cVhiUDBidUJ3TFlxWVZPcDAr&#10;ZkZoOFpBSGI4cmpwTXpjM05TcmQzKy9idHdMQ3JEUzBiZGtvUGcwYXdJOGFGMlZJckdQWFM2aC9E&#10;ckN0Z3Avd2R5M2FFYUcxdExUdEpHZ25zVk9kU1BXMXNrckNUdEs3YXdTN2FiYlFJZWZJMUdsTHBI&#10;L09zS3c5eHdLNjhQdjMwVTNxa04yellNRE16VS9iZ1NHeXNLdXlHaDRlRGpkbk56czZ5UVRweXBz&#10;eWlzaUc4c3Q2V0Y3ODAyQmpZNWZQNU9EWklaZVhJWlpDWGZQL3dWelJzUHhDMnZnMndLeU43MWVx&#10;MzMzNHJjM3dBMlBYMTlUbWFORFUxS2Qya084OHVrdG5ZV1V0c3NvSm5vb09HRVc2U25aR3h1VGcy&#10;Q1hRakx6djlvNW9qcVpmc0pFSEFyc3pubmkyV2tDOTNIa25xaWVvRWhmc01DZWZaR1FPNzk0OUVV&#10;aEx6THJIK01kdTY4aEEzR1hiRll2R1VvcTVkdTJZM1gxbFoyYk5uRHozTURRME5Dd3NMOGNIT1Bl&#10;S21pcXJ2di84KzlSVVVCc0J1WkdTa0tsbTErRzlkbUV6L0dHOWRlWmtNTzgrRURMRSsrK3d6dTdt&#10;OVdJSitPQ1F0ZnJzdnU1U200NWpGeFVYK1BoOCtmT2hvc21IREJxVjM2aDcxaTNzYldmTmdGMkF1&#10;b3NhU25XUkgvd2d3ekVkTlNta1VBcWdRNndyWVNjR3V2cjYrTmg0NXFrSjVGZ0tRVEFsbW90dDJO&#10;RDk3OWl4Z0Z3ZnAySENiMklFR3lNaEx1SDg4QzlLWnNZNUZzTDROc0VzZmRxUmR1M1k1amxIYUFa&#10;YmlPRWZ6NGVGaHdDNWE5MHBJeWl2dU44aW9GOHpQeHRjL25sR1BxZGFWVHhJRTdESUJPM2YxVGFW&#10;NmRteHNrZGNmZi93QjJFbnlLSkxKMC9ESUl5TWNkLzlVb0hYbFoxcE1odDM4L1B3MVJVMU9UcVlD&#10;dTZHaEljY3hmbFZWUE9XNFZjR3dkNFhDanBWQnB4Y0JoZjdMTFdZb2F6WWRESXFWcWp4U0krK2Z5&#10;clN1L0dGSVBmSFY2T2pvWFhVNWRrUWs5ZlgxT1k1NStmS2w0MXFMaTR0MWRYVitNYVpZZERiSEZV&#10;K2RPZ1hZcmNPY3oxNHpaVWtYSnFEejVKMTRCb04rT3hKUFdYYlBxSWZmTzhWVTZ3cll4YWpBV3ls&#10;Kzhza25mQ3R5cHBKWGRPOGI2NDRjS3hSMjRrMEx5Wnp5b0NHMFVSeFhWV1h6TDN6bEVrL2VVYWdv&#10;TTNnWFZmK1lWSkF1Z0hVRjdMSUl1K3ZYcnp1V1FFaE95RG9xUk8zWXNTT0J0NmtIN01wdEVWMnkw&#10;TmJ0OWZOU1JPN1ZrM2ZpaUpKQk5wTCtnWFVGN0xJSXU1V1ZsUTgrK0lCdmVPdldMWm1HaHc4ZjVs&#10;dGR1blFKc0h1dmZGNW1MMnB4NkxjcXZXNC9Rai9MZ3J2dy9XTkdMZldRMWhXd3l5THNTTVFwdnVI&#10;Smt5ZkxOcUhvYjhPR0RmeWlXcVhOSzB5R25lZTIwQUY0RjF0OEp3N3V3dlFQckN0Z2wzWFlVWERI&#10;aWlFek5UUTB1SGN2YzhpeCs0VFNISzdoc0NOT2hZZmQycGJWY1Vnd2VFZkJYZUQrMFhRSDZ3UWdE&#10;dGhsQ0hZa09waHZ5Ni9WOVZSYlc1dDk4TDU5K3hKN214ckFMaExTcFJUY2tja04xait3cm9DZE5y&#10;QWpuVDU5Mm03YjJ0b3FPSkxQbXFZd2NHNXVEckNMSG5iMElrY2N3OHpzcW5DWjJzREFnRkwvd0xv&#10;Q2R2ckI3dDI3ZC92Mzc3ZWI5L2IyZWg3MjlPblRwcVltdTNCQW9WQkk4bTFxQUx0eVU3RkJRcnlv&#10;TGEwZ3VOdTZkYXQ4LzhDNkFuWmF3bTdWeWhQbVY0QmR2bnpaZlpYbTVtYTdIbFRDcEZ1dGtObFlQ&#10;K1RaZ1I3TFdLYi9wUjhTVytrZmlvdG5WLzJYY0ZSWFYwdjJENndyWUtjeDdGYXRrb29kSFIzMlNU&#10;NysrT01yVjY2UWI3MXg0d2IvODF3dTkrVEprK1RmcGdhd0l4SkZIdHc1cU9mNWM3cW9Tc0pLUHAv&#10;M0MrNzYrL3ZGL1FQckN0aVpBRHVtd2NGQit1YjMyK0Z3WUdBZ3JiZHB3Z3FLV0Rrb3pUdUJrejEz&#10;N3B5Z2YyQmRBVHNEUmJnOGMrYk1rU05IS0ticjdPenM2ZWtaR3h0TDk1WjBXaHZyRmQrVnZCWk9S&#10;UGxTcWNYZzUyUzd1cnI4K2dmV0ZiQ0RBRHVmOGJ2Mjl2Y0FxcW5KVzVqN2YwV1RXSGtuUFg3bkI3&#10;dGNMdWZ1SDFoWHdBNEM3TXJMWGFlek93UEJuVjkyc1QwaGEvZVB3VHRZSndCeHdBNnFJTmg1emdi&#10;VVZGWGxHWnY0K2Rid2t4dlMyY2grMlhZTzJNRzZBbllRWUJjS2RuL3ZBdUdZVmFEL0pTc2FobnJo&#10;WUdkbm56eXpCT3NLMkVHQVhYQWJhOHUzRFNFdldFMEI2Y2hPYkdPTHhlTFUxQlNzSzJBSEFYYlJ3&#10;TTVqUDBPL0tzZnlpOHpDd1M2WHkwMVBUeGNLaGNuSlNTTjNzRTU0L0JHd2d5b0lkb0trdG5WMWlV&#10;TmlqcjJrbDlQNnpjWisrT0dIdDIvZkhoNGUvdW1ubjRoNk16TXpGT1daVVVzOWxmRkh3QTRDN05i&#10;RExqem1GUFBzL0FwNS91TWYvL2p4eHg4SEJ3ZUhob1lvdmhzZkgzZllQUktGUXM4dEVTbVdMUDFs&#10;S2JNYmhxV1lPZ1BZUVJVRXUvZWZlTUV1WXBGZ1RyMHFsTjh0blRsemhtSTZpdXdJZWU1aE8wazVt&#10;RWhLa1lucHBzNEFkbEJsd2M3VE0wYVpiYWRZR1VXd05wYU4xdDIvZjU4TWJDbG11Wm5JaDRwdkxl&#10;bG9YUUU3cUhKaDU4ano2QTVmOUlsZVpGclpQOVQzckJCc3ZrTTlRNWg3dGlaM1RKUzhiQ2FxMnVj&#10;c3BNNEFkbEJsd2M0ZXR1dTJWc2dtTXlvWFlBd3hsOHQ1UmoxdjEwU2tZSlNod3hoM3NzbEUwcFNs&#10;YVVzemx1aTN5WDlvQVR1b3NtRDMzam5XMUpTeXNUR0ZZQnVLdkhwcHZBd3lrYVhPT0dTUFB3YU9F&#10;d0U3Q0xBcmIyTERic1JEelNNcTBTN2VZQ3laL29pVmllUGo0dzdNQlJ0Ly9ITk5JWmtJMkVHVkFU&#10;c2lWUGo5eHFLd3JqS2pkZTJ4YmRFZEVvdVNUQ3dXaThRMUIra2NxVE14ZVdjQkV3RTd5SFRZUllL&#10;NXFQZFVIQjRlRnU4YnEra0hnNEJJaUtId2pZM1FrV09kdFBUZi8vNDM5ZkZFd0E0eUYzWlJZUzQ2&#10;NjhwdzhLOS8vVXRBdWd5R2RmS1NuSFYxeElra08rV0ZNVEVPTEFKMmtJbXdpM0FEaWtpdEt6M2Va&#10;T2lxaENxcDU2OWtKS2J6SkYyWVNRYWJpWkVNS1FKMmtMYXc0emYzWWtYbzh2bUk5OW1KMUxyU2cw&#10;cWsyN3AxcTNsaEhXRW94WVJoU1NZQ2RwQ2VzQ05mR1dkUjlWSlZWVXRWVlhkRXNHTlJUMzkvZjFV&#10;NTZSalc4WC9LTE5mYUErd2dEV0VYMVNKV245ZkkrcnFlSVFIRXl2QjJkWFdWSloxMjh4SnhXRmZB&#10;RGdMc0VvcnB1cjNxR0FjTzhjaFBVVUJYWFYxZGxuUWhzNGdyemJvQ2RsQUZ3QzYycmErWmRmVVRR&#10;NTU4bEVmUnpjVEVoSGlFemxaTHBOTWdxVmhYVXNiTHhBTjJrRzZ3aTkrNmlzV281MmM1NmUxMFc1&#10;SStuMmFrMDh1NkFuYVFuckFMdkIyRXhLeXJFcDU0OEpGYUxGVUZrbDZrODl3R0xPR2x6WUFkWkRU&#10;c0lxbVRYaTVobU83RXIyaHdUTklyMGNTeklKMUdPNXdCZGxDMllSY2Y1cndTaHBQa25VWXpFdnBh&#10;VjhBTzBnRjJzV0xPUDJHWURickZpam5pcVVaWkpscGJWOEFPeWpiczRzYWN4RnBYdXF2QXczQmxK&#10;emRnWFFFN3FPSmhGemZtRk5lNlJvczh2VENYNGpaZ2dCMWtOT3dTd0Z6UXRhNzVmRjVRVXRpOGFN&#10;NGs2d3JZUVJtQzNaK0Z3dEt4WTdGakxuU1pKcnJWa1pFUndwWmtyRWVIYWNjNGdYVTFZSE51d0E1&#10;S0RYYUV1UmRkWFFHdEtFV0M4dVhxWWlqVFJPcnY3ejluS1pmTFVTZXdUR09TcGpXYWpMU3VnQjJV&#10;UHV6K29sYUJNV2Q1eTdUS05PbTFJTFRDclN0Z0I2VUt1MkJqYzd3UGxWeEhFWFdGWVlPakhsT3RL&#10;MkFIcFFTNzhKaVRyODBacVhVbDBybUw0aEw3RFBoVG1nMXh3QTZLRTNZRUpvSWFzWVl2SUJ3ZWMr&#10;bFpWKzFxR1lXMHJtWkFITENENG9SZGhDWFIzUTQwRGV1NktyMkRqREhXMVF5SUEzWlF6TENMYWlz&#10;dng2SlJXRmRZVjhBT3loRHN3c2QwYnN6QnVzSzZBblpRdG1BWHNsUzZKK2JrQVFyckN1c0syRUVK&#10;d1M3b1NxKzMxZFV2dXJyK1hpN0c2RWJ3WXZNYmFWaFhUOUxCdWdKMkVHQm53VTY5Z0RERDNQL3p1&#10;UUl2RjROMWhYVUY3S0JFWWFjMFlFY2hXM2UzdlRZMjRJcXhxSzJyTHB1Zndyb0NkcEFta2QyYTYy&#10;UndlZGJmSDNlWnBzRCtUcTh5dkxDdWdCMlVDT3preCt6V0ppSVk3UDdhdWpWZDYycndnbEJZVjhB&#10;T2lnRjJwWklzcXRiYnhuU3RxMGxsZUdGZEFUc29FZGl0eWlYRWNhZ2kyRDAvZHc3V0ZkWVZzSU4w&#10;ZzkxcXVYWCs2N2NOSk5hcERkaEZWeVFPMWhXd2c2QndzR1B4blRzL3pzdCtzdUtkQ3JDTDA5K1pV&#10;Y3NJMWhXd2d4S0UzZXJxLzJzSUUvVW9sS05ZejJlVVRXM01MZ29QYTdDL2czVUY3S0EwWUNjbkJq&#10;dlpKTHZRKzBuRHVrS0FIWlFtN01qSmxzOCtDUjNXd2JwQ2dCMlVNdXdZNzk1V1Y0dlNUVUpNVGND&#10;NlFvQWRsQlhZdmJlVEV4UGVNN25oOG9jTjluZXdyb0FkcENmczJOaVpQYlBoUDYwQmZ3ZnJDdGhC&#10;K3NNTy9nN1dGYkNEQUR2NE80UEx4QU4yRUdBSGZ3ZnJDdGhCZ0Iyc0t3VFlRUlVGTzFoWENMQ0R6&#10;SWNkckNzRTJFR0d3ODVzZndmckN0aEJnQjJzS3dUWVFaVUJPNFA5bmNFN25BRjJFR0NuQUR0WVZ3&#10;aXdnOHlIbmNIK0R0WVZzSU1BTzFoWENMQ0RLZ1oyc0s0UVlBY1pEanV6cmF1cE81d0JkaEJncHdZ&#10;N2cvMGRyQ3RnQndGMjV2czcvcjNEdWdKMlVPWEN6dFBmd2JwQ2dGM1d0Ynk4UERrNWVYZE5nYzlU&#10;TEJhcCtlam82TUxDZ3NHd2czV0ZZdEwvQUVLdEMwVWx4dGpvQUFBQUFFbEZUa1N1UW1DQyIgcHJl&#10;c2VydmVBc3BlY3RSYXRpbz0ibm9uZSIgY2xpcC1wYXRoPSJ1cmwoI2NsaXBQYXRoMikiPjwvaW1h&#10;Z2U+PGltYWdlIHg9Ijg0MCIgeT0iNzIwIiB3aWR0aD0iNDIwIiBoZWlnaHQ9IjI0MCIgeGxpbms6&#10;aHJlZj0iZGF0YTppbWFnZS9wbmc7YmFzZTY0LGlWQk9SdzBLR2dvQUFBQU5TVWhFVWdBQUFhUUFB&#10;QUR3Q0FJQUFBREFSb2MzQUFBY1pFbEVRVlI0MnUyZHYyN2N1QmJHNTBHbW1NZVlZb3Q1Q0JjcFhP&#10;Z1JES1JJc1lVZXdBL2c0aFlxWGFSYkY2a1d3bUlXV2NCQXNBaVFZQTI0VUlBRVNPRWloUXNYTG55&#10;UHhWaVprVVR5a0NJcGt2bytEQzU4dlk0OUhrdS9PUi9QdjlWVEtEVk5VeFRGeW9NMm0wMVpsdDBQ&#10;dXJ1N2ExNUVIejlCRU9STmJtKzN4MVlQRHcvM3JlNWFmVy8xOWV2WFpwcFdZVjZScXFwV25rWElv&#10;OThIc0lPZ2RHRTNoWVpSd001VFFDY0w4UUE3Q01vVmRrd1VDaHIrK1BHam95RUZobjVoUjcvL2Jy&#10;ZGJoZFhyMTY4Qk93aGFJT3pVOGdnNyt1VXAxRElOelFpT0ZBbVdyWXBXRnJqY2JyZUFIUVFCZG9G&#10;Z3h5Y2Q0ZXd3d3lCREozME5IM3duSnllQUhRUUJkdDVoeDZTU2xuRXk2bkcrK2RuWkdXQUhRWUNk&#10;UjloeFNHZUJ1Ujd5T0QvbDR1SUNseU1FQVhaZVlLZXRNaUY3VzllMWs1K2xEZkVjL2l3SWdnQzdv&#10;NEJMUzUvVWZ5SUVRWUNkeHNEU2YvWHhPMmpUdmhSczRxS0VJTURPbWNnd2hpY2RKNzVEY0FkQmdK&#10;MUwyQ25DdXE2WHk1L1VaNFVJN2lBSXNITWYxcEdsTEZjcit2OFViaEdCQ3ZvNENHc1UrUW9FZHhB&#10;RTJMbVJhSURkdEl4N0dqNklOZE5xVFpobVZoRmRsdjZmQUFRQmR2bkRUcER1U2Ywb0N0Ky9qOExN&#10;ZWowMGhDREFiaEd3RTRpcHRiQ2poK2VxTjBWd0J5Y0xRWUNkQXc5YmNFZ24vS3huWFYxZHlZSTdG&#10;QmhERUdBM1NSUTBWVXpZZGNnalMxdFZJNEZlV1Q3L0ovRTE0c3NNQ2ZYdnYvL0N5VUlRWU9jZWRp&#10;SVAyeGpCVGdZK2d0SG8xNWprRnVnVjMyNjNjTElReEJGQnFtNWxWeHkyTE5pSkE3c24zdzgycCtn&#10;VlB6OC9sd1YzdUxpaGhhTk5qRXFUTlIxdFdvbXBhNXhqbnlYQ3JnN0FPMTU4UjYvNGZyK1h3YzUz&#10;YlRNRVJjczQwMkc2Z24xRlVTaHE4cGNGTzFIS1c0Y0o3bmh2TlFyWUlVY0JMVXAwd1Zzd1RydkRi&#10;Nkd3RStYRVJRRFk4U3BYeEt1UHZqRUkwWnp6RFRCRDVDMExkdDBMV3NYaFpNV3J2MTZ2MFVjQkxS&#10;WnpYbGY2SFk2SlhDanNObE55c3N3SG93Y0RzSU1XN2x1RHJTMWRMdXk2RVFBZVljY3dvV3JZd2Na&#10;Q0dTdkFOdnBlNkxERU03dWoybDEvK1FvMjdIQm1CeTFOekVWVWJrVlJ4WDYvWDFZMjluQ3kwN3ls&#10;ZGlnOWdSWW9vMXlFTUtHaWtrNmN2Z2xhMGNjVURSanRMRDNrM1FJNktPalZDVk42d3FzYVVSY1ZB&#10;M2JRWW1NNndUaG05UlhkS1FRK1p0a0s4UzVyMkJFMXl2SXBUTVVKejhCMnNEczVPVUVIQmJRUU1U&#10;TVNkcWs1UHZMb3Bzc0xkZ1E0Z2s1SXhyRnJpUTloSjh0T0ZQNEg2a0ZRYktTYmZ0a3pOOU8vZWZN&#10;bWZkaUpJRTdXcGUrRGJnS3A5REJ2ZUNEWVlWZ3h0QkJwQWVRd0k2ZGQ0eGY1bXVaVlJJeHpOUER1&#10;OTk5L3g0RWR0QVNwSzRkOW9JZkR1NlJnRi9nd3p2Vm9UOFZmQXJjSGxJMjA2K0U5QlZuYUxyUm9x&#10;N3RXY3g3R2VTQ2Q0cjBPQjNiUWNzSTZyM1pTSGQ5Rkc5eXRQQm5WcHEyNU0raVdkVEZEV1AxZWgz&#10;a25VRFpTNXlYS0lKdjhrZ3Z1dkRCT01MOE9TN29uWlYwbEJySkRPU21HUzEzUm1oWm5jT2ZPZ1pa&#10;bGRkQktFUlhwRU5aQm1TbUdTMTF0WmlPODR4d3dydmZMYjR5K2d5UFNxWXVBY0ZvSEpheW1lUzdB&#10;T21DSElxUUtmS25IODB5OHdlNlljVWRIQ1VZcGppQ2tROFVKbEtwNmQ1UFl0NmVjVlJmNFVrOXJU&#10;Yk1ieG8zL2JTSndyd2pyb0ZTak9WbmFVTzRjTFM5MVVZa3h1dGVVSVVWWmEyeE8xZ1hqaE1TeVYy&#10;WWV3d1gxT1ZPbmtaZUFraFRkSUpKN3AzS1lBNld2dDd2WkQ2UlkweHhidzVJeThtSStWOFc3ME5p&#10;alZ1N3ZZR0tPMDZtM1hxOGo3MHlHb0ZHM29yaDlGTmM5M1JXL1lqUjYwSTJwY0xXS245S2FaZWFU&#10;VmF4cGppM1VtTUM0am5UeWR5RVo2ZXhtenZBeEozUjVlUW5ZUWVsSmVRZkpqdXNLclQ4VEQ3ckJ5&#10;WVJwNzFtVE5jMW5aMmRKSE51OS9HS21qQk1pU0psa05tckdwSzBlK0xxWmdxWlRXSWwwOFEvWWdp&#10;Qzl0WFFDTzU5cm1tWGpJK09EblhXdHMrNnZ3aWVkYkMyNTlhaG9RVHJBRGtwUHVpeWY3SzRvNXhz&#10;TVRyZGJFdDNvdHMvR0pCMWhTcnFKUzQvZXZuMmJ5Z1lRQ0hJRnUycStOYzJwYkVFd2g1MWhPa0xz&#10;UDNTeWsxd3JjU0NhMExvakNESTlHbHFGaEIxdnY1VUNkbEZWbjZ3Q2tPN0p6M0p5V1o0YnNJTVNG&#10;dDFpZ04zOHNETk1Sd3gzV250Q0htSHVNRm9HN0tDTW5XeTRNenQ2TUV5bytzd3VUUnRybUk0WWt1&#10;N2dPMVd1WEMyaGMvaHFBblpROHNHZHZEUkVGaXlVSmhWZzNBZEQ2bVYrVWIydXZHZGpNZFJUMmJr&#10;aVZoYXBwdzlxTjhMSjNqUUFPeWhqM3NsZ1Z6aUhIYS81TEMvWVdZejJaUGZvQ1NSeGx2S0tZaFFG&#10;NHdBN0tEZmVVWkJ4aUxDMktyaVFOZDdQVjNvaTIxd2FYNTJkK3VXMklOMkVocmpEdGVSQzlMR3A3&#10;UWZzb055b2R6RGlTVkZkWDgrVW9FaGxjNmtjZGhicGlOV0VFbVYzQXV5Z2pNSFh5QTkvWnFrcnZy&#10;aTRTR1U0dXdSMkZ1bUlPRWdIMkVGcEIzR2lrNy9uWm80dDdVNWlZK3M1cWsvaUdhNW5CVHU3SFdQ&#10;UlVCeXdnOUxUOEtZVDA1Ym90aHAwS3hVVFl6cWpWSVl1dUV0b2MrbmdDZGx0R292Sm5BTjJVR0xS&#10;bk9GTmQ5aDh1Yk00VXRmVkxmUGpHTVVCWXBSajJTZTg2SUFkQkUyVitVM1gyUG5XYmtxZDZTR1ZQ&#10;TGhMYThYVkMrenMwaEh4ZVZqQURrcmJ2ZkllMVpTbE1ZWlRQR1FUQVpMYlhMcjZtZFgybjZJRzdD&#10;Q29MeDl0RDlwbEw3SWZxbmd5ZytCT3NWY3MyczJsNFhyb0FEc0lHdnBBanc4aTFDaDBGSWRSQ3Q0&#10;ZGZDdGlXWXFMWHdJTnZRTHNJT2hwRUIzNUkxMHAyM2Vqc0hHaTZrVVhJZEp0cFc1MmluWWgvZVFz&#10;ZFh3VUIreWdORFQ5K0VpU3Z0Z285bnNwY0NZVzlDakRHblZNRi9ubVVrWVdScEdsald4VkdtQUhw&#10;U1RURWhBRzVrcnRQa05GZGtKSHcwWTNyR2l6MmNTOGtKNGRzb25pUnZwa3Q1MG4xdDhLc0lPU2tY&#10;V3hsOGsrV1dMUXI4NHRtVmZySWpJbGd0WGpPcTZ1cm1KK3NWY0poV3lBSFlSanUxRUh0dU1OUnF2&#10;VkIzYU02SzlPZVhOcGJxUUQ3S0RFWkZIMU5yaGIxWVVnckhXTGgxa0Y4K0R1N093cy90c3Q5bllJ&#10;d0E3SzlzQ08rTktiV0dmWEVkR0tzMWhaMFVKTHVDeGJGVVd4MiswcWswMkIyKzAyaWRzdDlncGh3&#10;QTdLVUJQenNMMk9pRitlV0JQZlZjcitNK1lvME9ZNHVIdjkrblVxdDF2c0ZjS0FIWVJ6T3FPRkI0&#10;b0ZMNDFKY3FOaUpFUHF1azdvZHN2Tnd3SjJVTFl4bmF3allzQTdXZGVxN0RzWGhuUGVtM2JsaFNn&#10;ZVRoWjJrYzJNQit5ZzNHUjlRbWVTTmhSN1hYb2hYbUcrbnJGbUJKaHB3dTc0dkJPd2c2QW9ET3h1&#10;WjNkakN1UnhiS20wV29XUkhra05kcEx6VHNBT2dsektkS0NUaXh1elExNWxYbzNNQ2U2U2dsMTJB&#10;dXlnU0dWVVV1ZjA5THlSQjVXYTFndkZjMjVQdlFBN3dBNkNKa1IyRHVkcjZDYVFseTlIZTJJMTgy&#10;NjNLNHFDZ3NGZncwc1UvN3dvQUR2QURvSUc0cWRpSFlaMTJ2WmI3YzlTUHUzSDlmcEgyejRCMkFG&#10;MkVIUVFaQVdlRWNsSmlYQXFXblRFRk1nRDdBQTdDREtoajBNUHk2eDAwZjVFUmt4S3ZMdVBmZW9K&#10;WUFkQklhV09rdHpXdWpwYURzdmxadHlGdW9BZEJBVTNzN0pNaGR1NTMwWmxmV29ueS85V3NjNWtC&#10;K3dnYUQ3a2lXbTRYVDJkYzB3WXRhYXA2NWI1UlRNUlYrejJZZmZ3OFBEang0LzdWZyt0SGg4ZkFU&#10;c0lTcEtuZk5pcHhZZGRyS3ZGam1CSGpQdisvVHN4cmhuVDExYmZXOTIxRWt5TUVJaUFIUVQ5RkRO&#10;Qm9hMCs0WStQajNyaHp0TVRvWW9RMXJoUXg4UkRJQVptSW1BSFFUL0ZQR3ZUT21oK09YVE1OcFlZ&#10;ZEVpcmp4OC8zdHpjTkQ3VkF5TEpMUkFCT3dneUNNbzRzUmovK0MvaTBiK3JIb2srZmZyMDdkczNZ&#10;VmNKU2MxTSt2cWkwU0R4c1JWZ0IwRjZLWksvZk5lcDZ6bUwvOEN1RHp1Q0M2R2s5eFdDTFBSNXdS&#10;cUNqcURQN0VDVXVlWXZYNzdjdExxOXZRWHNJT2luRCsyZDMvRkdnUjd4VGdlNzJJdUtPM0FRTXF5&#10;L1N3ZkVVU1lHQnVKZmYvMzF4eDkvN0Z0OStQQWhvZFFLQkhtUDhnaHcxalV1WkZFbEdZL0g5ZnA3&#10;L0tzVUJTRG8vZy93dzN3SGlSVEtYVjlmLy9ubm4rL2V2ZnY3Nzc4L2Z2eElyanloMUFyazV3Wi9W&#10;bDNYVFJhemFXTXp4U2tOQWhpMXJqTnFHQ1F5Z1VpK2RYK2c5Ky9mTzgrMERJTkVBREZDdEJIWHly&#10;TGM3WGFqcTJlNlFVWkhVNHdnQytxMXVRaU1lQW9kSk5JTC9hSFZkU3NpSGZIT2QxclpJclVDSnZw&#10;am5BRGN5bEFFdnFJb3FzVFhoODRvd0M0bzlZWkZnc1NheHhjbGxGb0JFTzB3UjdSYVRSWlJyOHhv&#10;T1FGZ2x4dnNla1dDRnErNG1vbVJBRkZXZjVQU240b01JNkdrYXdVdGl1a0ZXYjJGTWs0RTVBRjJN&#10;WXJ1L0NFZ1BKMC9Ja2ljZExpakdQSmhtelJ3anJuKzdnVVlXOEF1Y3VzYXd6RmlqNGxSQVhHRzFJ&#10;cDJmSnNoN3hSTG9OMEtJUjVnbDd4MW5aM1VDd29TT1QyVkpxM2o5Q1JYQVZWRTNOWU8yR1VPdTVE&#10;V05hb2dNVWtndWw2NVVOZjFLcmpJMHFKQUQ3Q0RkWjBmaUlyVXl1eXR6WGZuNXdhak1rUnhQMzFR&#10;VmFQc3E2cktJdFZBLzZwdUplcnZxbFlVcnhrWllmQXVFOWdsMFUyVnVuVmRwbXUrUHpreEdCNnBY&#10;SG5GaituS1ZreEhUT0JqVW04VDkzWUZ3STRGdS9oVGZndXhybEc1WmlmMU53L2JyVDNzWHZxUTZL&#10;Zi84ODgvSEI0UnR1emlMMExlYUsvRjhQdmpVbGtFN0daSitjRzZKaDBrRXFxbXdFNDh5QXR2dDFz&#10;MWh0YnI5ZHUzYjZlOEdUTkw5cENmQmV5OGRGUEJ1cVllSkQ2OGV6Y2RkZzFaU0NXQVRrNU9YRTJO&#10;cGEvUmhuaW92MHNZZG5IV1FIeisvUG45Ky9mWDE5ZWk0MVhNTDZIbmhtNnFsRVNta3JrRFFmbFFS&#10;RnhuTC9NMlhHbS8zeE05Y1hpWEordzRiOVFodTZuRW1LYjlzUWg4OUhuVGFjYTRFT2VYMFRZL2VY&#10;QTNta1M0dkx6MDhVWkwxNXZhT0JNTjBkcWNJZXc4bmVZd3h6UjFBempSY3ArdytMdGFkTWdyQnNk&#10;bm5sSXJkTld0MTJ2RkVTRjlnWFZyYzJZWEh1cnNOS2M1bzkxVTVGV0hwQXN6cGduVGpKUHdzd0o1&#10;NUdwM2hrMW1GbS9HZE8wNU9Tak0vczBZc0RQbVlKZDF2VzBsbGtqOGFJV1crMHg0SjhZOUZzVnpy&#10;Q2VHZzA4Qm54aWQ0cTdXZC9obWZIVjFwUWp1UEpubzVLYkdBbllHc3NpNkp0Rk5oV25HZXZ4Tmov&#10;VUU4cndOSEZhVUhMOTU4eWFxdE41Y1UyTUJPNjc4RlF6SFBMd1QwNHpkSHVmWjdNcmk1bGRxaXhy&#10;alJjMTZBT3pNck91TUJjTVlWSmZIV2Q0djVMbXVnMU1FZC83ZWpCT2FHZ3ZZdWJldTh4NHBSbjVk&#10;Smx4L28xN2hiSTI4dzFhSDdyalFLdlJUQkhjQjl2WEUvMmI4K2ZQbnJoajJ5NWN2TWI4Wnp3QzdY&#10;SHRkRVNSTzhyUGRqTS9OUnFSY04rMy9Ua1ZlVWFnNHlLSnhFM20zN0x4VFkzdHJtbU0rd2w0Ri9x&#10;c3N2TmMxclduR005VGZ0Sk5JampvVzJ2SzZ4bm5vWjVMR2xUblp0TG9wbkw4WlQxblRQTXViY1Rq&#10;WW9kY1ZRU0pIc3JsMWhkaFpNUWZ2RkU0Mit6ZGoyWVVYWUUyejh3c3YwRjhMWTVwbXZDN1RxcitS&#10;VFIvNTZSa2Rudkd4UjY0cllMZkFvWjcwNTZNL3FDaUcvZFNLWWpveXNOKytmWXRrYXF5TWlhc0FM&#10;dzNHTk1XWldvbXovdWIwOUZTL0RzSVY4bmdaQnNXeFhZQWNSV3hYMU9qdFBBeGNJcnp3L01JTzFo&#10;V3UyVlN5SnZ4WHIxNzF6Y3QvL3ozKzczK1R2QzBiVllDZGo5dlpVMnZ6RExDRGRWMU9rT2p3dXBS&#10;MTRDdW1PWDIvdkxTY2lzek96TXJtM0Mxbm5PZm83VXlYUVVKdnhpdFBUdzdXRlVHaTNYVXBpK3kw&#10;byt1Kzd2ZW1zNUVmVDArWko0a3kyQzFobGlmZnVrWitoTzBlZHJDdWtKMTVFZGVsREhhY1FTT21L&#10;Mzd1enMrWjlUZUxIVnljMCszc0dIYXdydEJFRlVVeGlwWGZmdnRORVNSU1dHZmhaTDh5eHRLcHh6&#10;MWRYVjFsM05vOG8zV05HbmF3cnBBVHlVcFBSaXQ0ZndhSlZzc3U3dGt6NlM0dkwyV3dVMHp4VEhy&#10;K1RSTFdkUjdZd2JwQ3JpUXJLcGEySzlqVm9HdzIvSlBFOC9OelJaMWRmdk52Um05bmVvYXBYMW9P&#10;WUFmckNqbVVRZU45MDFqV25ZeTFUeWhTSzY5ZXZmSUV1d2hibTBkdlovcGtCcGZXMURFMXNLNlFX&#10;M0ViNzZjTU9qYXNGNUU5bjlQVDA1em0zMlJwWGQzQUR0WVY4aVI5NC8zRTlnbDJvNWpDVml0U3NT&#10;bTJOdE1ITnpjM3ZSMStHVmhYQjdDRGRZWENIOXM5OCtWd0dGUVEySGtkM2huSi9KdmVycXYzcllo&#10;OW1lMmZXbG44a1dCZG9WbWM3TTdJcUxxQW5RSzdoUWt4cHpQUlU1QW9XOVBNR1dHUzNDUnRNOWpC&#10;dWtKek9kblNhQmtGR1V3WHNGT0VkZkdVRTF2UHZ4bGQwMHpzeTNYL2xBSHNZRjJoV1p6c1pyV3Fq&#10;ZEtzMmhNOUh1d1VZVjF5dzUyR3JjMzAvTVU0OWV0V0ZNMFI2Y2pQWnJ4L2FzVjhwV0Jkb2NCT1Zr&#10;UlZPOU9UdU40Y2RsdllLU3BnVXUvL1YyUmQ4NTRhcTRjZHJDczBWM0JYbWc1cll0YWo2SFpIS01w&#10;ZlVoOVFQTDFnT04zOVV5dFlWeWpPMEk2YmRUMnNFT1l2WmxTdWoxQWMxU1hkL0IreVlEaWw0WjJ3&#10;cnRCc1loY00xejFtVFM1QTZleXpUR2t0MmVGWTE5bFBFb1BWMzZ4Z1hhRzR4QzRZTG5yMHNlaXBP&#10;TzQvVTUvVHBUdWFPUFZlVjQvRE8yRmRvY2l0YTlNbUxnNmpyVXJzd0xidEc2TXJYRFp0SlhVRG0z&#10;R3ZxenBJMUF6dmhIV0Y0cmV1c25xUWpVVXJSWnVwNEdBdW5wWFlxVnZYR2JXQ2RZVVNzcTVxTE5Y&#10;bTQwOVdQS1ZJdXFHL3k2elgxUkoyc0s1UTVOYVZ3TFRUSXNrUWRoV1BkTWtsSlJaaVhZMWhCK3NL&#10;elVrNlpyRklHMWpSbGJuUnhXS1ZDZXpLN0dJNldGY1Y3R0Jkb2NpdDYrSDRPUzN2TnZ3dTJ1TXN4&#10;NHpkL3JDdTg4QU83d0JRQ1BFTGhnZWxIcHpNYWVFaXJFc3I5d3JyYWdBN1dGY29RdXNxand0TGRZ&#10;aW5qdTlxM1NGZFduMytzSzRHc0lOMWhVSklQWG5KY0hLNk5zUXIyb284bzVpT01KZFcyVENzcXhu&#10;czhBNEFSVzVkclpHM2FaRlh0YUZjMlQ0MmNzd2xWek1zSmpYQnVuSmhCK3NLK2JLcnhBN1IyTUN2&#10;TDdGTmZkSk5UcWdxaW1MRExwM3JHRWVzVE11MHdycGF3ZzR2QWVSWTFudS9IQTJKRTdFZWdXL1hx&#10;b2MyRW4yUy9tdTZNK2xnWFFFN0tCMnZPczI2V3VBdm14Y1kxaFd3Z3lJUVowcXdPK3U2UU4zZDNj&#10;RzZBblpRbXU0MTVmbm1nYTByT3AwQU95ak5zTTZ6ZGMxSnNLNkFIUlNUK0NQUllWMWhYUUU3S09W&#10;TENhU0RkUVhzb096Vk5BYXdTM1poVFVoaHZpUmdCOFVxZnRGSlJvVWdub1Q1a29BZEZMSDRDUW9J&#10;MWhXd2cvSjNzc2pBd3JvQ2RsRHkwZzQxUVdvQzFoV3dnektSWXY1d1VsTi9ZN0N1SUIxZ0IwWHZa&#10;d2w1WGI1aXMzbitHTzRWMWhXd2cxemdwWW14MXgxWlZ5dnJlbjkvajFjR3NJTitvcTBiWWRRYjM5&#10;WWJZVlFqbm9KMWhRQzc1RVRrWXU2dTcrR1B3QWZxd2JwQ2dGMGFjZHhxc3NSSVhyeWVzSzZBSFJT&#10;am5HQU95SU4xaFFDN2VGVlZsZWs2QlNBdk9ldUtXZXFBM2RKVkZNWEt2OEM3ZWEwckJ0SUJkb3NX&#10;M1FPOUhURTJnVnU3TTVCNHVXT0VlQTBLUkdCZEFUc29QT2ttV3RkeTBMZlFLSGRDZzNld3JvQWRG&#10;RnAxWFZ1Y3U1R3FxcUovVzFkVkkyOUtyWFRmQ3JVcHNLNkFIUlFvcHB1NjFGazNUcTVDZkFmckN0&#10;aEJUbkQxM0JCYVZYWk5vSnh6T3VKUkpadnhxMmkvUDNqc2ROOGZmMFpZVjhBT2ttdDBybEZSOER0&#10;RHRhVFRWNHJ3cG1acWZYS0J3U1N3cm9BZEpBT1ZhbFVnWTltQ3RteFlIM0N4RjdZMjdYZERQUXFz&#10;SzJBSEdVbzdpSnc0cFl6dnRFZDFPODYwUyszSXpFUGU2UnBza2F5QWRRWHNJS3Q0U21rTTFRYVdh&#10;eXJaa1YyMzdFYk5PNWhaV0ZmQURqSUo2dzU1TnhZcnFXdE5kdndKNWtackRGOGlTalZuRWR6QnVn&#10;SjIwSXZJb3ZJUjB3M3NMY3NPZkFyY0dDZEcrZGc5Y05DSzg3c2Rsa1hBdXVZSHU2K3R2cmU2YTBV&#10;UitQMzkvVU1yTEhDYnloY1orSlR0cjhhQkZmUFk3dmdBVVgxaWlPQU8xalczVzdiaHFXUGlJUkNY&#10;eTBRajU2akxrRmJIRlhBMlIyYWNZN3V4MUxBQ3VRanVZRjBYQ2pzaklIWk16Qm1JdW80RkMrclZi&#10;Ujlyd3loWU1UNUFsQlNVS0lJNzFCaVBrbzZ1Y0ZoWHdNNEFpRGtFaWJ5bWhTays5emtXWTFZbUt3&#10;NFE2WGtxdjRraU13c25DK3VhRmV5SUw0STE5R2NUOUJHaDJmQWRMRHdUb3dZaUVjUTBSekVSZkJZ&#10;SGRneEhyQWp1VUdBTTY1b1Y3TFIvWnFGUkpzWUFSQmtUUXdEUnFNRE5DZldPODduUHdGVWJXRjVv&#10;SnNzTHc4bkN1aTRJZHZ3TFFnYkV6SU5Fb29rc3ZpTXFIZTZLOWhIdThhcnFHSTVjNm1RWFBnb0Yx&#10;aFd3bXdURUhoT2pBcUpOL1kyWWQ5SkJUV0RvTUtTaUx5Q255UzlDZHZWZ1ozVVY1YzFMUHJhRGRR&#10;WHNBakV4dlNEeDlwWnowbGNYUlIzTTluS1BIeHZBRHRZVnNJdjBXdXdGaVJFQ1VWWi9VMVdWV0JP&#10;eGF3dE4vSUtQalNwWk4wVmxVUWVUdU9pUEJlc0syS1VIeEFpRHhMT3pzK0YrbktJdExYNWNyeDNE&#10;anAxT2xlVW9scGFRaFhVRjdKN3labUpJSUo2Y25JeGloVDcvZkd2dDkzZm41dy9iclJ2WXNic2da&#10;TEJiemdRVVdGZkFEbkpjZnlPRDNYYTdQUW9vOXZ2dmw1Y1RxZmQ0ZWdyWXdicENnTjA4UWVMUXhv&#10;N0M3am1zdUx5Y0dObmR0OUVpcC81R2RtYTNCQnRMTHdpc0syQUh1UWVpcktodHZWNzNna1JDMVVU&#10;WWtTTm14cHYwMDBlZjFjWEZSY2F6SG1TdEVSajJBOWhCRHFRb2F1c0ZpUlBiMFI0R29hSkNzcWQw&#10;UHNCbE52TnZZRjBCTzJnMjJQV0wycWFGZGVTQ21hUWpvc21lMG42L3ozTCtEYXdyWUFkNUY3Znhm&#10;c3JJUEFvSlcyNHk2MjlrT1JOcjJNVTgvd2JXRmJDRHdvblZlRzgzVllYK2lYbEtRVEdmUGJQVzV0&#10;Rlo2dlJ0Y1UwQ2RwQVg2VWZJbVpKT3ROOWFYd1NNTldNWnpMOFo3ZXFIZFFYc29IbU83UW94dXM1&#10;UFQ5aW9GSlBaTFJwajQreGF1YjI5dmI2K2Z0K0tQdmpRNnRPblQxaTNBdGhCc3gzYlZkNTZKRXpE&#10;dXRYSzE3VVJlUDdOemMzTmZpQ0NuZnY1TjFEa054MWVoVWlPN1RZV1F3RW1WL3dxd3JyWmV5ZWNC&#10;SWtmUDM0Y2tvN3dsLzhrYldoNHgrRlZpTUhKN2l3Q3VzbkRsekpZcGFpWWYwTXdvdkN0aHpteXNk&#10;TkpoLzFUcWQ1dWVDRm1EKzVLYjFNNVRhUExiUFlvSG1aZGIxLzA3ZHUzMklZazVyTi95aldjZmc3&#10;RU5kMDhwWFl3Z002TWh3ZzIxdFUvNlZLZjJUbWFkU1Y4QkhETnk5MC81ZTZ1R045a1lGVlQxY252&#10;SVRURWV2dWFpWFNLbzdxa0o1MzRYZ09HL1ZQZVNlZmhrRnFNeXdYczVwUEYydGtnTVYyNlMzYmlL&#10;UmhHa0doOWFlcHI1czB0N2ErM2RtQW5sa0JkL1hBeEhwMnVkUzNwRXAzcFpHZGQ1dzFDODl3L0Zl&#10;enRuOEFuSG5RM1VSeEFEL29PZEp2UWd6elRBUkIvTlFnQlBxRkpaOTRFVm00MjB4bWthTnRJT2kr&#10;Ujl3YnJCUVdKZnRidk5lMmpiaXRZQWJ1QU1tMk5hQi9GUWVlczNmcWJ1cTRWM2E5SmsyN1V1aTV0&#10;bG5yUys2ZWVEZ0l3My92MkFEdWZwM0pkK3B6KzEycGJkakUyTElCaU5FNjJsQzQxK2tvTzVzUzNU&#10;ZTZvRGh1c1RZRVlaNUFvZ0JoZ3VTaGdGODJwM09DeDArR3BLSXFxVmYwaStyaHN4V1Jjb3JVbWVW&#10;dlhaYnBtd0M1TjBybjR3K3hXZ1VSWVRJdDBzSzR4QjRuV1FIUzJVUSt3Q3lmL01aMURKWGRPQit1&#10;YWE1QjRkMzRPMkNVbHF4UkVQMy9VV3RFQXBFdXJlQmpXTldNZ0NpWTZDUlFBdTFDYW5qNS9jWlJW&#10;VlptZXV4bFoxOHBGNFI2c0srVDRDRWlka3kzTGgvLytlM2p6QnJDTFFCUFQ1OGRuWjBicFZEN21r&#10;aXNiaG5WZEZ1OUdxNHRmMXFxWW5vbFg3YUNOQ25WMjd1V09kRDNrTFJOenNLN0xSUjQ1RC9KSlpH&#10;eEZYNFR0U1ZFUllCcnRRbVY5NktETGg5Sk5Uc1pUM2NDdllGeUtVMHhnWGFIcEowVWxZQmNSN0xy&#10;NDNPQnQ3em5XSS9EdGRydWh5YVhQME9mcHZ5YktPRmhYeU9GSkVXRG5UYWJaV0hQU3lmQ1g2S2dT&#10;V0ZmSWF6eFJBM1pSaE5tT1NKZVRZRjBoalF5SG96U0FuVWN4NTVxQWRMQ3VrSVg0STIvRkFLaWky&#10;R0hFazBmWWNXWVE1dUk2WVYyaEdNM1RRY0g4citWV2VPbmNBRTdNT0trcUZ1bWdZOUlObTRkZ1hh&#10;Rko1dW53eXdFN1owRzFVWG9JcElOMWhWeUZGMW9QSzBLUXJ0a2NyNXU5TEFaSlE3Q3VrQ3QxaGNm&#10;TW5DeGVNZnVZRHFTRGRZVmlFSU4zTzhET1hrYnVOZkdkMDdDdVVOVHhIYlBnRHErVnY5Y1hwQnNL&#10;MWhWeUxFdzk4U3VqeW1FSTFoV0tJT3dBN0FDN0VMcS92NGQxaFFDN3JHR1gxRFJnV0Zjb01abFVS&#10;QUIybmwvaVpjTU8xaFh5SzVQdU1jRE9Tdnh4cVF0dWdJVjFoU0s2RTRzQ3NQTVozQzA0RDN0M2R3&#10;ZnJDb1VRODB5cHJnRzdDVzhwNmxMR3BhWW1aSzBSOUhsY05aQ1hPMUZiOU5vdUpBRHNwcjNLc3Zo&#10;dXFURWRyQ3MwZzlRdDZpODM0LzhCZlJyTUI1b3hqLzhBQUFBQVNVVk9SSzVDWUlJPSIgcHJlc2Vy&#10;dmVBc3BlY3RSYXRpbz0ibm9uZSIgY2xpcC1wYXRoPSJ1cmwoI2NsaXBQYXRoMikiPjwvaW1hZ2U+&#10;PGltYWdlIHg9IjEyNjAiIHk9IjcyMCIgd2lkdGg9IjQyMCIgaGVpZ2h0PSIyNDAiIHhsaW5rOmhy&#10;ZWY9ImRhdGE6aW1hZ2UvcG5nO2Jhc2U2NCxpVkJPUncwS0dnb0FBQUFOU1VoRVVnQUFBYVFBQUFE&#10;d0NBSUFBQURBUm9jM0FBQWdZRWxFUVZSNDJ1MmQvV3NVVnhmSDl3L1pIL2FuUUVRVXFXQUlXbFpF&#10;aWxpS2hhQ1BLR1VwSW9vWWxKU1VFa3JRaW9pQ2lBRVZIM0FyMGtab2tLcVVJS0pyM1Zxc0VrVWZz&#10;Y0ZVVm55cFloQ1JwU3Fta3Vka3JwbE01dVhPdlhmdXpNNmQrWDRaUk9QczdQc241M3ZQdWVjVUd2&#10;cjB5TkxUcDAvSExiMTgrYkpwNlkybGlZbUpTUWpTTGZxazJaOUEranRlRUNoSWhVYXllalF0WHlZ&#10;Q2lCQmdCOFVGTzBJTVl3MUJoOUhucVNYaVVhTjFRcEFJQVhhUVp0angvM3ZDRWtPTWw0a3BBYUxO&#10;UkFBUnNNTUxBaW5DVGxBMkV4RWtRb0FkbEdYWVNRSFJaaUtBQ0FGMlVBWmhaM3FRaU5RS1lBY0Jk&#10;Z0FpZ2tUQURnTHNXZzFFcEZZQU93aktNdXdRSkFKMkVBVFlSUTBTQVVUQURnTHN3RVNrVmdBN0NM&#10;QURFT0dhQVRzSXNJT0NYRE5TSzRBZEJOaUJpWGtQRWdFN0NMQ0RjcEZhQWV3Z3dBNHlQa2dVU2Ew&#10;QWRoQmdCK1VDaUNNakk3OWJ1bmJ0MnVqb0tBb1NJY0FPYW9GclRpQzFRckNyVDR2K2psMHJFR0FI&#10;WlROSUZJUWRpclFod0E0eUkwZ01BcUplMkFHSWdCMEVwWlNKQkozUjBkRTdsdjc2Nnkvc1dvRUFP&#10;eWliQ3MzR21sS1FTSThON3laZ0IwSHFzRk56emNudldrSGRER0FIUWJIRFRwYUpjUVNKZERXOG00&#10;QWRCS1VDZG1wQm9pQVFZV01CT3dneUNYYktRU0w5SGU4bVlBZEJXWU1kQk5oQkVHQUhBWFlRQk5o&#10;QmdCMEUyQUYyRUdBSEFYWVFZQWRCZ0IwRTJFRVFZQWNCZGhBRTJFR0FIUVFCZGhCZ0IwR0FIUVRZ&#10;UVJCZ0J3RjJFQVRZUVlBZEJOamhCWUVBT3dpd2d3QTdDQUxzSU1BT2dnQTdDTENESUVVUm0ycTFX&#10;clZhN2JkVW1WYlZFdjBYblFEWVFZQWRaRERnQ0cwRk1aVktKY0lmM1FTd2d3QTd5QXdSNE1ybGNr&#10;RlZIT29CZGhCZ0I2VkNSQ2hDVlVHVHZNZ0Q3Q0RBRG1xOWFZMFN6ZkdqUEh0RkQ3Q0RBRHVvbFNJ&#10;ZUZlSVVJWStzTVdBSEFYWlExZ0k2WHhIdkFEc0lzSU5hb0ZxdFZraFd4V0t4WHE4RGRoQmdCNldk&#10;ZEdSSUtSSmtSWGIwRjRWc2hzMDd3QTRDN0tCMGtjNWVjZU40WWFscUZjWTd3QTRDN0tCNFJXelN3&#10;cmdnNmdueURyQ0RBRHNvWG9tRVlMS1lVMERlK3ZYcjhWNUFnQjNVTXRMUkNicml4OUFWdlNoSWhR&#10;QTdDQXBVYU1CVnFWVDArdVZRM3ZIMzBrS0FIUVFwZllBU2o3TkNMUzNSRU84TEJOaEJPc1hmSmhH&#10;Zm93eXRXMFp3QndGMmtFN2lKTEJPcCtabkVkeEJnQjJVUkZpWERHdjR0SzFXcTNpUElNQU8wdkhS&#10;U1lHTEpLSWh1SU1BTzZnMWxOR2JmbzFpWnJGeUJ3RjJVRlJ4OGdNSkkrYnc0Y09vdVlNQU95aHBE&#10;NXRrV01kMDgrYk5qbzRPT0ZrSXNJTVM5YkFxYVFHS3YrZ29sNmNPWXFYa0ZjYkh4N2R0MndZbkN3&#10;RjJrSDV4OHJCeUZ5SVNVZkJGdDNJZDlFT3hPWW9NZG9PRGc4akpRb0FkcEY5Qk9RRTVEMHNZOG1M&#10;T3lUdXhvSXhnVjYvWHNXd0hBWFpRY3JDVENLTW9jT09RenVhZEdPd2FqVWJRc2wzY3RjMFFZQWRs&#10;K2tPajVoa0pjSFRRT1JSdCticFg3eUVRS2pMWUJTM2JBWFlRWUFmcGg5MnNiQUJEbTUxOEVFR2JV&#10;bkRIaHgwU3NoQmdCeW5LdC8xNnlUb2FGSWhGUVZzRTJPM2J0dyt3Z3dBN1NEUHNpR3ZsUXFIZk9t&#10;cTZ1QlowaEswRDhtRW5uU0NHQURzb3Z5STNTdjQwb2lHTmNuQXpxb0FkQk5oQmt4OVd6UmloeU5D&#10;eHFsMStDVnZMMFJia1p3TWVOdGJzSU1BT2hyTVdDQTQ3VmtvbjJrSWZ0Z2QyWFYxZHlNWkNnQjFJ&#10;NTNla0hHM0NJUjRmZHNudjFZVUFPeWhaOTJvaXlKUkNQQWE3OURRbWdBQTdLRUhSTnp6RHNKdWR0&#10;U0RZY2JJVDJCc0xBWGFabHVEK2hBeUVlTFVhd1M3SXc1SWF3ZzBGSU1BT012RmRUUWczRGF2T2po&#10;WGNzV2FlWlE2WTRrQndxZFRzNlNrV2kvQ3dFR0NYUDRXbUpuUWNuTG10TmUvNkd0czZwbUJVaFps&#10;YmdvZUZBTHZjS1pIc1JKVXpSTkhKT0ZzS3lWLzJYTVRpd1lZZmYrRmhJY0F1NjRxL3JJUTN4TkRi&#10;SDVqZnVpN29ZS2hpZGRGaU42azVRanlVRTBPQVhRNGtUSWNvUnlVWWRnU2FXVkdWR3V5Y3hKU3h0&#10;UDN3c0JCZ2x5TW5tMEJ3Rnp6RDBMMTFRYTBVeGhVZXlqeXBLc0k2Q0xETEVlL2lLMEFoNkZobGJ2&#10;MzluRVNGSXhtcUZtbDZONGZKV0ZxcFFSWVFZQWNaemp1OWZ0YXpPNVd6ZFdIV0NBaTFCSEZRc3hQ&#10;clhxTnNwNFVBT3lpanlLdFdJKzJwNENLRE0xWnh4cytxSllqOXF1UUlkSFRCa3JVd2h4QVBBdXdn&#10;UDhtdTRnbUhSWnpKaWpQNUNvVTFSRS9ERWxlVDVMS1Zqa0NJQndGMjBHeUpXOXJRbm5kKzBWWUk3&#10;OFRCNUVlb29MdVFDL0hBTzhBT3lvWEVGODdrVFIvQnFNUk56akl3MVpSVzd2aHBrSUtzcFJVYlJ3&#10;c0JkbERXZ3p2VjhyVFFaSVVkaU1raXIxd0kxK0ppY2FKWWhLV0ZBRHZvQTVCQzZsR2k5ZlgxSFR3&#10;V1JEMXhCeG9LMFdLeE9EZzQrS2hlYi9iMElHc0JBWGJRTk8rQzRqc2Q4WTZJbjUzWnFLOGp1T3Zv&#10;NkdoTWEzeDhYS0xBRUNFZVlBZmxBbm1zSG9XKzhHellxNzR3aDZBVG1wLzlzRkUvTXV6NisvdFpw&#10;K0laMkUxS0ZoaXl5aGdJc0lNZ05kNkZaaFVLMFRwS1Vmeklkci82d0k1SmZFTXVRanpBRG9KaURm&#10;RWFxazBIK2owektIeGdOeW01UnhpOEErd2dLQ0x5Z3Fyd3hOT3lKUWZtR243VHhmeGh4NFR0dEJC&#10;Z0J5VW1zcHplS0s4aTNxV3VWUEppVGhSMms1T0tXUXMyVkJjQzdDQklJY3FyMVdxRUxUdldxeW4w&#10;ZWxLQTNhUjh4eFRuMzhrTGczcUFIUVFwZzY5aHdTOGs1Z29yY2hhRkhWUG8zU0dKQWRoQlVIelk4&#10;NCs1eExaMnljRnVNbHJuSzR3ckErd2dTQVB5V09rZjZ3d3FiQnVsWWNla3hqdHNyUVhzSUtoVlVv&#10;VGRwR3J6K21nNzZpREFEb0lTaDUyYXBjVjBDOEFPZ3N5RG5ZMDhxYXdGbkN4Z0IwRkd3bTVTY2tv&#10;R0NvOEJPd2d5RlhaU1V6SWd3QTZDVElVZFNkREpJa0VCMkVHUTJiQVQ3SktDQlR2QURvTE1odDJr&#10;d0FBMmhIV0FIUVJsQVhiOHlqdVFEckNEb0l6QWpzbGJlWWVOc1lBZEJHVVFkbmFVVjYxaWhRNndn&#10;MFMrTEt5cFI2MWFyVnF6VC9zcmxRcjlTZitzV1dxZ1hDdk5zSU1BT3lpVWNVUTB3UWxiZEJvUnNJ&#10;YndBYkNEQUR1ekdGZFFGYWdIMkVHeHcrNlJwYWVXeGkwMUxiMnhOREV4Z2Rjb0ZIT0Nrd01GcVFm&#10;a0FYWlFMTEJyaU1sbUlnUGl5NWN2d2NTSTBSeEhSRStzNkFGMlVHdGdCeUM2VksxV0MzR0tqWmpC&#10;QnhTd2c5SUlPM0VnQmpGUkhZakpEb0xTNkZ2NUtxT1FGYkNEZE1HT0VNTllROUJoOUdIcmQ4U2pS&#10;dXNrR2lRUzR5cVZXY1dmTWRkL2NxYWd4aGZpd2RJQ2RwQUcyUEgvZThJU1E0eVhpYTBGWXJPbmh6&#10;TVlaV0pzTEE3U3FkR0tWSjZXMmhXcVlVTzJBRHZBRG9vRU8wSFpURXdzU0h5NWJSdC96L2Fiamc2&#10;OUs0bFNwR01yYmtGNVZmYkFuT05Ua2FVRjdDQXpZQ2NGUkp1SnlrQjhWSytMZE9NWjM3ZFBvMnNX&#10;QkZQUTRIb09Rd1ZUdXZDemdCMWtCdXcwQm9uTnJpNFIyRTBVaTA4SEI3VUVraDBkSFNMSkJHVVlD&#10;U0t2aEdrdmdCMlVHZGdKU1dZOENpR1A0QmlGZXR1MmJlTXpxRmdzRGs1ZlA0cHJwcHVIN2pPcllF&#10;NHpZQWZsQ0haSzQ5eUplbTg2T3NqYkV2akVYVE5STEpSMHlybG03NjZWUC8vOHM2K3ZqMytQU0ZZ&#10;QWRsQStZQ2MxRzRVei9aTkNwRm90MURYekRXekhkQnBFbytyMU9qK1dwT2dQTy9rQU93ZzJWcDU2&#10;NVhKUTV6TCtOb25GaXhmSFYzL0Q1MTFYVnhlMjhRRjJVQTVnRnpvcklGcTQ1NEJxU1R4WG9MZito&#10;dUk3VGxBcDVaM2oyclVDMkVHQVhleVNHbW1zR3U3VktoVk9zWWxhMVpzVUVJbDNCTFhRNEM3blc1&#10;c0JPeWhEc1BQZDkrb2RGQkRQMFNnVXlNcVdFMHdST0FzU2g0ZUhOU1pHTkFJeFBRM0JBRHZJZk5q&#10;eDk3M1MvM0o0cDNGUmJ6YjFLaGI0a3JYc2dmSGwrZlBuemQ3YUROaEJTY0l1cGVhRkE3SnllZEt1&#10;M2FXSXo3Vitad09Sem1GQWpHT0J6N082RjZkbHJ5bjNSTkc0YXlXMVFBVHNJRkhZcFhFMUo5U2l1&#10;cjdrek9keXJDV2JGT1dNRS9WU0wrWXhWRUhCbmE0TkZjbHZiZGFZV2dIc0lKMndTeFNJZ3NrSDRo&#10;MGRCQnAyRUIvcElPaXdneTVDQnd2dVhOUkxQdHlqbjdCN1pBOVlmcjJQVXdHVFdIZUExQUp4WkdU&#10;a2QwdlhybDBiSFIxRkcyMG9kdGhwQTJJYzhaZTk1TWVxNmhoMFlxcGZjWVY3dnZkQ0owZzJDK0Qw&#10;SFVqUGg2a2xEY0YrL2ZYWE0yZk8xQzBSK0F4S3JVQkp3eTV0djZzbmlzVmswcXd0UG9oM01pRmVr&#10;Sk0xc1pXeHJpQnhiR3lNb3JrTEZ5NE1Edy8vOXR0dnQyN2R1blBuRGtZTFFJR3dTNXQ1eVFYcGJO&#10;NkptRkI2VGNybC9wejFRUWxOclpCanJUdEVOcFora3IxY001UWM3QkplelJGc1ZKZEI2am45TlZ1&#10;Q3RGY2VyWE9xYVBya0VIM0c3T0NPUkppam1JNXh4NkRVaWt1UEh6OEdqOUlPTzcxQXpJdU5sVHhx&#10;d1hzNUp2UFV3WmcrUmZTQjhaS0ZQbHJHcFZhY1FTS1o4YmEydHErLy9ocElNaDUyNGtDTU1XK1FV&#10;ZGcxY2hQY0ViQzh2TkJTYnRMYVdTczdkKzVzbTlhcFU2ZEFwZXpEYm1hSkNuVHoyNzhSV0gyU2or&#10;RE90cTZ6aGk0MW15YW1WbXhkdlhxMXE2dXJ6YUdsUzVmKzhjY2ZBRk0rWURjcFZsUnNWOWl4cFM0&#10;NjJNcFhEaU03T2lIVDdUd1ZyR3VhVXl2MlV6aDkrblNiUjNDeU9ZTWRmOStyYzdzWTV3cnNZR3Y4&#10;ZHJFeFhkWk1Tbkw2NmsyZGtLWnF1d1NzSzFIRDlPZTFmLzkrTCtrUTArVVBkamF3Z3ZhOXhucW5q&#10;VWJGcW1vclc5disyZEZ2NGFiR3FvVXRSRTRzWHB4a0xvVVB1emVIRDJleTdzSFh1dElQalg1U2p4&#10;OC9YcjkrdlF0emNLLzVocDFOSHhhZEpTanhDdDRaei9Mbm4zUTAvL2UvNXRtelU4ZkFnRjdZQmRi&#10;WldmLzdxRjdQV0xkT3M2eXJ1SWhvc0s2QVhZcFVxVlNpRnJXUlpaWmgyY3R0MjVwZFhYUzg2ZWln&#10;d3hzekJyVjVLanZHZ1dzc2ptMHRFTE5xWFE4ZVBPZ2xIZEt2Z0YwcnhSbmhLcnJ4WG5LSDcwUmZu&#10;M2RWKytYTm0yU1cyUW1Ca3hVTEJWMnpjVk1DUkZoWENMQUw5YnRUSWhoVnE5VitTeFNnMFovMHo1&#10;b2w4UW5XR2piZUsyeWk4SDE0OU1OU2liTmdOM3o0Y0VwMkMwUUhZcTZzSzdFUDlBSHNwQmxIQU9L&#10;MDgzWDVVQ0tnU0hRV3FZV2NwSWY5Y0FROXFrYWpIRHozSjNBTk1XWGRPa09CbUN2clNqOEVlZ0E3&#10;T2NaeHBuK0pVSTh6U29MalpNTUhVS2h0QWdtSUdUbWRpdWtwS0x4MEtRVGlyVnUzMkdaKzFwWnV4&#10;QktyR1RaM0JCcXNLMkNuQjNNRlRTTHErUVo2SE1TRUJIZktPMEFDeU1VSld1T2IrNU1ZRUZtYnB2&#10;cHNjVnFZbU5KeEJOWVZzRXNSNWx3aGttdEZqLzdKQ1J0NWxGRnVQdXAzVFE1enAvWk95SFFBalFt&#10;STN1MVQ0a0IwdFdsaUl2YVozb0lKMWhXd2l5VCsxMTVMaU9kS1BuQ2FvZFBKZ2FCUjNvemhkMEZP&#10;V0tmbVlkTURSQ0lkUlhBdTBwR2ZOYm9uSGF3cllCZFZNUVYwZklyeGd6dC9NNnVXbXZDT0VBb2pY&#10;Y3ZEdW9nRWRHWmRXVTg2VmwraUZpR21BWWlFT1ZoWHdHNzJlcFk5N01ZZTFCQW13VXhySEx6akJI&#10;ZitzWld5aC9XUUs2aXdPWVdqSjZTa25IWGxkQnhKQXhEYkFuVEswaCtXMEo0ek43QUwydHNmUEgy&#10;R1BreHFwQ3Rab3R1cXBXdHRTeHY2QU56UTBkU2NQVFNTTmZUVEZuZkJjRXVBNkczVEZLcWxsaWpv&#10;KzlyU3dZTUhzWThpUTdEalYyTUU4RTZjZEF4UFFRVjA3RU1wWG83bnpOS0dyaFhPUklJY0Q4dDZy&#10;bmlYOCtUZGE2eEoyTVNzYXdzTGh2VUNrVWkzWk1tU05oMUMzSmNKMkltc1pIbSs5b0pnb3RPa1px&#10;ZUtwM1J0aW9XZS8rRk1EdEFaRFZuWEtkWnB5dTh4aTBTeWhvNFQ4M0lrelFYRGdrQThldlJvbXo0&#10;QlJwbUFuWHp0QlgvRmlsOGlweEY1TEFzaHdxQUtKd2tya0RhVmVqeXdybW1RYjliMTFMVEltVEtM&#10;dXQ0Uy9SZGdsd1BZaVNjb3AyTVdrU3FUbW82bVQveDhxek1MRVhwbVZiS0FMa3FrYVpBeXVkZVYv&#10;S1lYWGlKWjE4ZVdXTExDeFVSMGVjb0U3RUo3ck04T2docmNCR2pFZ0U2Tk5YYXlvc0R2alI1MEJO&#10;K3ZWUHFsWnRTZ0NlT3NxNkNJVUNnWUJ1d0NKRitOMGJBNkZ5VzVZc1hublIxU0JjVjNGVzZIWVRz&#10;MXpLU1dJRGFMZE0xbU01UFdsZUl2RkF3RGRwb2l1OW5JNjA5d3hZclBPN3VrenBkM0hBOGJ2VVJR&#10;YnlRTDY2cHNYWDBYNlpCQ0Jld2NtcDVwSHdWNXBmaWpHMzRXd3JXendrVkdoZm1IZ2pJcjk1cFY2&#10;K3E3TlFMV05ST3dZL3NjNktoV05ReC80TmRrQ0NPdklUSlVMREx2T0I3VHRWK0M4YTZmdTFwWGlV&#10;WTZJM2EvWnQ2Nit1N3FoM1UxSDNaV1gxeWZpdCtJbTVNMHpyMm03MytjOFIyL3M5T3MwRklBNHFV&#10;SUFaMVppZGZ4OFhGWVY4Z2MyUEZyUkNMNktkV1Z1OEFkRjY1NkRydFlOM0kweWpHek01dkRCUEJk&#10;emNjS1hkRFdDTk9IT21JTVdIWmhKN0t5RmoyKzg2MjhWZDQ4ejBKTzN3Z3JRalRLS1RHWldVRVRN&#10;T1kxK1dqT3VIMWdzSzZRZ2JBVFhGWWppTENEemlkSTBjR0NLUlpQMGNFM1gyd0lMSjNNYm1pSE1J&#10;MUdWYmtOWEF6UmFNZ0FDdUV5NmJKQUhNZlowbXVjZFNWbDFicUNkRm1CblhJWHRsQXMya3hrM1p5&#10;Y1RKeU5SVGJ2bWIvZXI4ZzcrWENKczNJM0JTWmhTOTZ3eGx5UUt0TmlZOC9Zd0xQTU5LU0RkWVh5&#10;RFRzWkpqWktwWnExeU1XT1doejNJdGtzZ09ka3hYMjNnWnYyUStYYmtJNml2RXhhVjNSZXloenNs&#10;RmZORERva1YvRjRUbGE4a3NhbzJoRVIrZTdxaDNXRnpJR2QzbFJwbW5rbjdCeURObFNVR0RUekI3&#10;dGNXVmYwVXM4dTdLSnRjakRwRVBhVm5HVTdpWmZMd0M2YnNLN1lHcEZwMkdrcytrMy9JUmJjY1dE&#10;WElOaUo1STRON0QwbmJsMmJ6U2FzYTg0MU5qWjI2ZEtseTVjdlAzLyszQnpZNWNmSnNyaE1RSndj&#10;UlkwbGxEWGRrWW5XMWZSRnVteGIxd3NYTHZ3aXJPSGhZUVhHZmZQTk4vUG56M2UrZXAyZG5YdjI3&#10;SG4yN0prSnNCUFp3V3FYMUxGU0VqcWZEbFppWWhEc2hOTVVJZDJXK0w4ZXpEZXdzSzRtNnZidDIx&#10;Szk0THU3dThVdlR1RjhYMStmZmR2Mjl2YUZDeGN1V0xEQS9zbmN1WE1QSFRxVWV0aE5UdS8vRDFy&#10;cUNuVi9ySFNPUlQyTWlYUTFGeGJUQUR0aERJVzNsZ3ZhdkdGc0FSMnNxK242OHNzdnBXQjM1ODRk&#10;d1N2ZnYzOS8yYkpsTnVZR0JnYnNyVEprWS9mdTNXdGZjOE9HRGYvODgwKzZZV2QvZ1JtZTdOR3Vl&#10;a2VVTWliYVd5a3NKdFpLSlZaZVY5TmVWQnpIbXAzckN2WnpNZCszd3JvYUxTS1hGT25XcmwwcmVP&#10;VzdkKzh1V3JUSUR0K3VYcjNxUFlkTXNYM2xkZXZXdlgzN052V3dhNFY4aTlwS2hVS0ZtTXM0b2lz&#10;cUZNN0djc1pqWjNqSldYbUNOYXhyR3JSeDQwWXAyRjI4ZUZIa3NoUzRkWFoyMnJjYUdob0tPblBY&#10;cmwzMmFWdTJiQUhzZkJRMFMyeG00NzJ1UFI3Q3dWY09ZWmZKTVdENXlicU9qbzVLa1c3RmloVWls&#10;MzMvL3YzcTFhc0ZnMEZ5cndzWExyUlBQbmJzR0dEbkZxK0MxeEgrSlphYTRQQzNsSldDa2p4WVYr&#10;VXhZQ1pxOCtiTjlPem16NTlmcjlldkNFaHdhN1pyTnU3MTY5ZjU1dzhNRERqekZXTmpZNENkNkFK&#10;WlNEWWducjJ4azhIWmlVcm1kb0JsMWJybWFneVlIZGJ0Mzc5ZjQyWEp3RHBMVEpZdlh4NTZreWRQ&#10;bnFUMlYwc2syTEV2QnZHSVRKL2R6NE8xOUtocDJuZy9DeTVCK1dJT0JPbS81Qk1zSEE5YnpjcW1p&#10;QXhiMThtQUNkWVpMaGplc21VTFBjZDU4K2JwZmUrY2EzQ2tBd2NPaU56cTg4OC9kOTZLb2toVFlj&#10;Zkd6UVM1UEsvcG96TkZ3QmZTUW03Mkk1anBTOHl1ekdsa29NUW16ck5ybUY5V0F1dWFNZDI3ZDQ4&#10;OXpiMTc5MnE4N0lzWEwrYk1tZU44R1gyVHNGNVJkT204MWJwMTZ3eURuY0pRWnkvMU9HRVJaNUpo&#10;ZURBbE9hQmFUNWdKNndycm1nNTFkM2ZUMHlRdzZTMzVkcTNXdGJlM3YzLy9YdVNHRnk5ZWRMMEZL&#10;UWtSQ29LWUsyaFMwSXdGRG1KQ2NnS2NuUXhLYk9JQVBSc2VOcXZXTlo4VHJPL2Z2OCtlN083ZHUv&#10;VmVlZVhLbGM0WDg3UFBQaE84NGV2WHIxMXZoS0QvYlRIc05HTE9GU0o1a2NlaERDK2s0cFRneWY4&#10;KzRhUktNdUJoTTJ4ZGN6c0dyS2VuaHozZlZhdFc5ZmIybmp4NTh1N2R1eG9aYW12Nzl1M2lOM2Z1&#10;SVpNQ1pXdGdSMTk3emhCVkxlcWZuVHJncEFVQ1oyNXg2dTkwaDNXbWU5aXNXdGM4VDdEMklzbmVs&#10;azlmcmhzM2JpaGYrY1NKRTY1clNpMEllc3ViMDJBZC9HSEg0WTVlRWNYc2NJbit3bUdOODB3bm5E&#10;UTJIZUd2U05aTTNnMldWZXVhOHpGZ1gzMzFGYjl5bUVLcU0yZk9LRng1NjlhdHJrdWRQWHMyeWdN&#10;N2QrNWNHbUVYazNVVm9SamZSYm9YN3poOWx1UkxmL25QMnR5d0R0WTFxNkwzVVhDekJDRlBOc3B6&#10;N2crVDJsdkd0SHYzYnRmTjlSWUFhb0FkUDdiaVk0aEV0MVZ6dm15aW9FaDROUXM2K2lwT1FpTlpR&#10;MWZyaUhURXRaeFkxN3lOQWV2dDdaWGFIMFkrVkRDZCt1N2RPKy9OcFpZQ2g0YUdvaXo1SlFFN2Nk&#10;SVIwZ2hzL1pWS3d6bisxUUZOaFZJVmx1dmtCM2V6SWtGTkZTZWhrYXloWVIyc2E0YjE1TW1Uano3&#10;NnlGVUhGeXFLaFYrOWVxWDJ1MFNxaXdsNVhtOTBtU0xZQ1lLcFpFMDdGQjluSTE2NVltY2hRcytm&#10;NHAyT2loT1JTTFpzNERqRXZGblhQUGRTcHloc2JHenMvUG56eDQ0ZDYrN3VKZ0tHV3RyUVgzam56&#10;cDN6M2xEcVVYbXZzR0RCZ3JUQVRvUkhwZENKcnNIakNnV1JaMGR0b1NjM0lyYzJFWHc4c0s2d3Jt&#10;WnBaR1NrcjYrUEUvU3RXYk9HSDZaNWE3UG56WnNuOVJnSXZxNHJ0TGUzcHdKMm9jNXhxa3hFUnhz&#10;bCt0YUZMdW94dnZCanJrcTBqblhpR1Jqak1yRE5aak0vMWhVVHJEbDYvdno1dDk5K0c4UTdvaUhu&#10;dGtlT0hIR2RUd0ZqUk5pUi92MzMzOWJETG1wQUo1TUpGUW54MkJvWmg0eFYrYTdyQ211SXhwRU8x&#10;aFZ5NmZidDI4dVhML2ZsSFdlakszMVRYQ2N2V3JSSTZuNHZYYnJrdlVkeTNDMkdIWDlMZjBtdFQz&#10;cFlNcFRQTzN2eHpzdTcvakR5Mm5uaGlpWGxCTEZaTzhOeVpWMHh3Vm8yMlBjZFRQSHBwNThHM2NR&#10;NVZZZHA4ZUxGVW5kNjRjS0ZOTUtPVDdyNDJtUUsxclhaZmxZa3dOUlNIeGk0V3dQV05RWFdGUk9z&#10;RlVUK2NkT21UZDRYTTZqNWtoZDJzcmxVWHh1YmF0alZZaDcxd09HZGt6ak1nWW9FbUNVZHBET3Jw&#10;RzU4ZkJ6V0ZRclYyN2R2WFczbVNEMDlQWUkyVmhaMnc4UERhVnl6MDA4NjRlSVBmaFppVnMwSHAz&#10;NTQrbWhFSnAxWlZTWkI5U1gwYzFoWHlLdUhEeCs2SmxzSHBSME9IVHJrM1d3cmRWL2VPcnRVWkdQ&#10;OVhXVEVnUTh5bFc1Q0tRS3grKzJIZFlWMWhZTGxhbEZIZXZMa2lmYzBiK21KYklMQ2U0VlUxTmtG&#10;N282S010Qkxabldma3lINXNJZE0rSkhVbERCblhKYzZXRmRJMmN6YTQxK1pMbDI2SkxMaUpvdXFI&#10;Mzc0SVkwN0tIaTdvemk3RkhUTVpnME43ajdVOUFwNFdBVW42OXlRQytzSzY1b1R1Y1pLRU5lODU5&#10;eTRjY1AxWHN5Wk0wZnFYcnlyZm1rWUl4dTI2WjNOdUpGeXRmS0JFaWU0bTNLWE1zd1Y2UTV2SE9P&#10;WWZCdlM2ZTNFRGV1YWVWMitmRGtVZHI2TkFLVFNDOTRtQlh2MjdFa2Q3SGliM2dYdHBQeTJlYzRX&#10;am43V2FFQXdzaXVYMlhnenU4aXVmMXF5QTgvU0p0OWQvYkN1a0t5SVdTS05tejc1NUJQWCt5STFB&#10;WlpOTzNOcWVIaTQ5YkNyV3V2NkZlc29VeVJGY09IVVhnZ0dXZnJtdEU1bFNPbng2RTZNd0xxbWdY&#10;UjVHd09XRWpsenNrRUk4M2JmbE9wbnQyclZLdGZOSHo1ODJIclk4WUJGQjdHR0RvSUlIV3g2SVdm&#10;bWcxaFRBRitGakZJVVhMYkx5cHpEekZ2WGZJNEJTNG5zQVJHYzdmMi8vUEtMNjkzNThjY2Z4ZTlp&#10;N3R5NXp0dW1wS2lyRUtuRVJGOTh4M0d5SDVZT1F5RnJza3NWdDY3Tlp0UDA1d1hybXBMSWJ0T21U&#10;VUhudkhqeG9yMjkzZmtlOWZiMkNsNy8xYXRYcnZkM3g0NGRXWWVkVEh0MER1dytKRXo0dkRNejV5&#10;QnJYVEhCR29vbzU1ekRvYUVoenBsZmZQR0Y4MjBpWnlwNEY5NjVzZGV2WDg4QjdJUURMazRCeWt4&#10;aWdhV0dJNjhQd3JyQ3V1WldkZzFkWjJjbnYwdjdtVE5uWEZzZ0JCT3lyZzVSeTVZdFM4bHpOd3Ay&#10;anJPbkZoQXo1MXN6YkYzek9jRTZoYkk3QW56Ly9mZjhNd21GSDMvOGNXaWRpbGViTjI5MjNpcjBq&#10;aklFTzJHREdkaTl6clFkRHJDdUx1dWE4ekZnNmRIZHUzZEQrenM1Ulp3U2IvbkpSTkdmczBreXhZ&#10;OVN3eXZNaHQzRWYvOUxYMWVST29sc3RKYlRhRjB4d1JyU3UxcTNjdVZLZXYzbnpwMDdPam9xY2hN&#10;SzdzaUUybS9jd29VTFErZVR1YVpQU09Wd1k0ZGRUYTA5cC9EeHFGNTN4aWxNOURVZXQwU3VqVHph&#10;RzB1Wm5FNnRiRjB4Qmd6aVJFLzc5dTJqNkpqZ2RlREFBWkZWam5mdjNtM1lzSUc5QlZKanM2OWN1&#10;ZUo4KzM3KytXZisrZXZXcmJOUFhyMTZkYXBldDlrVnZOckR1bUt4SWFiQndjRWcyTjI4ZWJOcFNU&#10;QkNoSFdGZGMyMmlIU3VOc0wxZXAxei9yTm56OWFzV2NOT1BuNzh1T3pkZmZmZGQvWjlFVjQ1Wnpx&#10;N3NWTVk2TnRTSmJPd2V6bzRLQWc3ZXY4NHBTZGUrVWFJWmdFeFY5WVZZOEEwYXVQR2pkNVhlUHYy&#10;N2ZmdTNYT2QrZUxGaXlOSGpyRDVpdVJlUStPeW9FQnk3ZHExOWgwTkRBejRudmIzMzM5M2RuYmFq&#10;UVA0L0cwOTdBcGFTZmZtUC8raHI2NTNOb0t2dXJxNnBHQW5JZzRRVzg1RVdGZElXWHYyN0FrYUc3&#10;Wml4UXFpWGw5ZlgyOXZMMFZ6ZG1Fdy9WeHduYzVYcjE2OWN1NEFPM0hpaE91RTY5ZXZVNEJwOTRO&#10;S0llbDhZRmVMSndrN1lZbFJoaEdIQWVpcEpVSlNzVmowSlIxQnNCR25rZ2NpSmxoRDBYOVRPdk1H&#10;ZkpHZFBIcjBhR2hpSVZUMHBYQkdsRVRTa3lkUGttODllL2FzOCtmMGhYM3c0RUU2WHpmUHhudlpE&#10;UklFdFdwMWF1OXF1ZnhoTHkyL2xZQ2ZPRVYyRkRQYlFHeTBTQnFCQ09zS2FSSDVVOThaT3E0OUQ4&#10;ZVBIMy85K3JYRyt4MGFHaXFYeTc1M1I3L1lmdnJwcHpTL2FLb1R4U1QzK2ZQRm1iempHbjh6TVMw&#10;N1FpVDBPQ1BFbGdQUlpxSVhpTG15cnBoZ25ZRG84ME00SThlNmVmTm1DcThJZjkzZDNUdDI3Qmdl&#10;SG43MjdGbDg5M3ZseXBWZHUzWnQzYnFWN25UTGxpMTc5KzdsVEtGTkwrd0tWcThuWFhYQzZnL0My&#10;UVZBeVNwNmdjaVkyQklnam8yTlhidDI3WGRMMXl5TmpJemN1bldMTVRFTmE0aXdybERtSlRrWU80&#10;Yjk5cHl3cmhKbmY3ckVnRGc2T2xyM2lIakhpUkNEU2hGVEJVVDBVb2VNaDUxL2NNZWFhQ2IyQ05K&#10;UlRzd0JvaUFUS1h6emtvNStHTjh5WWpKQVJDOTFLQ093S3puVHNuRzJGUkdkRzV0aUJRR1JZRVJR&#10;STkvcXhCejlrd0s5bHVkVm9nQVIxaFhLRk93K21GbkNYSno3VWprRzF2UmRZa1FUWjl3M1p1bkJn&#10;d2ZLRVdKS0VzMndybEFHWVRmVEVqMGVjYnAxR2hUVytVb3Q2eHBhaXRoYUlDNVpzc1RiZDVQRmRL&#10;ZE9uZnJERW5hRFFhbUdYWms3ZXpBbTZQQkpaMjVZRjNmQmNLdUFlUFhxVllLZFlCWHJVa3NVN24x&#10;dDZlREJnNmNzQVlWUWkySFhFSmkxMnRDYW11QzcxN2lUc0lsWjExWVZER3N2UlR4OStuU2JEbUZS&#10;RDJveDdNaklWZ1Y0cDZ1cEhDY2prWUIzamsvRUZMTUtoZ1VyYjNidTNObW1TWWpzb0ZiRGp1RFNh&#10;SVJHV3l6Z2loTGkwVjBFOVNJMjNjRG1hcThyczZYMEoxblU5Wlo4MS9JQU95aDlzTE5FMzgvUW1J&#10;dUZYY1FzV2VRUnYwUXdaeUxwVW1KZDR5Q2R3aGl3eDViSXJySkZPZ1pFbTRuNHNrR3BnQjNqblND&#10;U2JPcHgyRVJYSStjckVqRGE2amR0SEtKeDFsVlFHQU1HWlJ4MnNyeXpxVWVpcUxCaXFXeXBJQy9q&#10;U0pkSjZ6cUpDZFpRVG1ESGVFZk1LaVFyczl4clVIMko2UzNqTWNFYXloZnNHTytrN0djVVVWUm9G&#10;dWxnWFNISVVQMGZacDlLVmw5VTU2OEFBQUFBU1VWT1JLNUNZSUk9IiBwcmVzZXJ2ZUFzcGVjdFJh&#10;dGlvPSJub25lIiBjbGlwLXBhdGg9InVybCgjY2xpcFBhdGgyKSI+PC9pbWFnZT48aW1hZ2UgeD0i&#10;MTY4MCIgeT0iNzIwIiB3aWR0aD0iNDIwIiBoZWlnaHQ9IjI0MCIgeGxpbms6aHJlZj0iZGF0YTpp&#10;bWFnZS9wbmc7YmFzZTY0LGlWQk9SdzBLR2dvQUFBQU5TVWhFVWdBQUFhUUFBQUR3Q0FJQUFBREFS&#10;b2MzQUFBQ2JFbEVRVlI0MnUzVU1RRUFBQXpDTVB5YkJna1RzRVJDajZZQUQwUUN3T3dBekE3QTdB&#10;RE1Ec0RzQU13T3dPd0F6QTR3T3dDekF6QTdBTE1ETURzQXN3TXdPd0N6QXpBN3dPd0F6QTdBN0FE&#10;TURzRHNBTXdPd093QXpBN0E3QUN6QXpBN0FMTURNRHNBc3dNd093Q3pBekE3QUxNRHpBN0E3QURN&#10;RHNEc0FNd093T3dBekE3QTdBRE1EakE3QUxNRE1Ec0Fzd013T3dDekF6QTdBTE1ETUR2QTdBRE1E&#10;c0RzQU13T3dPd0F6QTdBN0FETURzRHNBTE1ETURzQXN3TXdPd0N6QXpBN0FMTURNRHNBc3dQTURz&#10;RHNBTXdPd093QXpBN0E3QURNRHNEc0FNd09NRHNBc3dNd093Q3pBekE3QUxNRE1Ec0Fzd1BNRHNE&#10;c0FNd093T3dBekE3QTdBRE1Ec0RzQU13T01Ec0Fzd013T3dDekF6QTdBTE1ETURzQXN3TXdPOERz&#10;QU13T3dPd0F6QTdBN0FETURzRHNBTXdPd093QXN3TXdPd0N6QXpBN0FMTURNRHNBc3dNd093Q3pB&#10;OHdPd093QXpBN0E3QURNRHNEc0FNd093T3dBekE0d093Q3pBekE3QUxNRE1Ec0Fzd013T3dDekF6&#10;QTd3T3dBekE3QTdBRE1Ec0RzQU13T3dPd0F6QTdBN0FDekF6QTdBTE1ETURzQXN3TXdPd0N6QXpB&#10;N0FMTUR6QTdBN0FETURzRHNBTXdPd093QXpBN0E3QURNRGpBN0FMTURNRHNBc3dNd093Q3pBekE3&#10;QUxNRHpBN0E3QURNRHNEc0FNd093T3dBekE3QTdBRE1EakE3QUxNRE1Ec0Fzd013T3dDekF6QTdB&#10;TE1ETUR2QTdBRE1Ec0RzQU13T3dPd0F6QTdBN0FETURzRHNBTE1ETURzQXN3TXdPd0N6QXpBN0FM&#10;TURNRHNBc3dQTURzRHNBTXdPd093QXpBN0E3QURNRHNEc0FNd09NRHNBc3dNd093Q3pBekE3QUxN&#10;RE1Ec0Fzd013TzhEc0FNd093T3dBekE3QTdBRE1Ec0RzQUc0RGgwcm5xUzBOLzFNQUFBQUFTVVZP&#10;Uks1Q1lJST0iIHByZXNlcnZlQXNwZWN0UmF0aW89Im5vbmUiIGNsaXAtcGF0aD0idXJsKCNjbGlw&#10;UGF0aDIpIj48L2ltYWdlPjxpbWFnZSB5PSI0ODAiIHdpZHRoPSI0MjAiIGhlaWdodD0iMjQwIiB4&#10;bGluazpocmVmPSJkYXRhOmltYWdlL3BuZztiYXNlNjQsaVZCT1J3MEtHZ29BQUFBTlNVaEVVZ0FB&#10;QWFRQUFBRHdDQUlBQUFEQVJvYzNBQUFDYkVsRVFWUjQydTNVTVFFQUFBekNNUHliQmdrVHNFUkNq&#10;NllBRDBRQ3dPd0F6QTdBN0FETURzRHNBTXdPd093QXpBNHdPd0N6QXpBN0FMTURNRHNBc3dNd093&#10;Q3pBekE3d093QXpBN0E3QURNRHNEc0FNd093T3dBekE3QTdBQ3pBekE3QUxNRE1Ec0Fzd013T3dD&#10;ekF6QTdBTE1EekE3QTdBRE1Ec0RzQU13T3dPd0F6QTdBN0FETURqQTdBTE1ETURzQXN3TXdPd0N6&#10;QXpBN0FMTURNRHZBN0FETURzRHNBTXdPd093QXpBN0E3QURNRHNEc0FMTURNRHNBc3dNd093Q3pB&#10;ekE3QUxNRE1Ec0Fzd1BNRHNEc0FNd093T3dBekE3QTdBRE1Ec0RzQU13T01Ec0Fzd013T3dDekF6&#10;QTdBTE1ETURzQXN3UE1Ec0RzQU13T3dPd0F6QTdBN0FETURzRHNBTXdPTURzQXN3TXdPd0N6QXpB&#10;N0FMTURNRHNBc3dNd084RHNBTXdPd093QXpBN0E3QURNRHNEc0FNd093T3dBc3dNd093Q3pBekE3&#10;QUxNRE1Ec0Fzd013T3dDekE4d093T3dBekE3QTdBRE1Ec0RzQU13T3dPd0F6QTR3T3dDekF6QTdB&#10;TE1ETURzQXN3TXdPd0N6QXpBN3dPd0F6QTdBN0FETURzRHNBTXdPd093QXpBN0E3QUN6QXpBN0FM&#10;TURNRHNBc3dNd093Q3pBekE3QUxNRHpBN0E3QURNRHNEc0FNd093T3dBekE3QTdBRE1EakE3QUxN&#10;RE1Ec0Fzd013T3dDekF6QTdBTE1EekE3QTdBRE1Ec0RzQU13T3dPd0F6QTdBN0FETURqQTdBTE1E&#10;TURzQXN3TXdPd0N6QXpBN0FMTURNRHZBN0FETURzRHNBTXdPd093QXpBN0E3QURNRHNEc0FMTURN&#10;RHNBc3dNd093Q3pBekE3QUxNRE1Ec0Fzd1BNRHNEc0FNd093T3dBekE3QTdBRE1Ec0RzQU13T01E&#10;c0Fzd013T3dDekF6QTdBTE1ETURzQXN3TXdPOERzQU13T3dPd0F6QTdBN0FETURzRHNBRzREaDBy&#10;bnFTME4vMU1BQUFBQVNVVk9SSzVDWUlJPSIgcHJlc2VydmVBc3BlY3RSYXRpbz0ibm9uZSIgY2xp&#10;cC1wYXRoPSJ1cmwoI2NsaXBQYXRoMikiPjwvaW1hZ2U+PGltYWdlIHg9IjQyMCIgeT0iNDgwIiB3&#10;aWR0aD0iNDIwIiBoZWlnaHQ9IjI0MCIgeGxpbms6aHJlZj0iZGF0YTppbWFnZS9wbmc7YmFzZTY0&#10;LGlWQk9SdzBLR2dvQUFBQU5TVWhFVWdBQUFhUUFBQUR3Q0FJQUFBREFSb2MzQUFBcSswbEVRVlI0&#10;MnUyZC8wdFVhZnZIL1VQMkIzOEtGRkZFd1hXUVVFUkNERkVRUll5UUVOa1FZOE9sTldLUktDUU1S&#10;Qko2SWg2Y0htTGJRSWxJUWlKcW9rSHhDL1pKTVJFblVYelNsWGtZbGtHY0RUZnhjelgzZXZidWZM&#10;bm5QdWZjNXo3ZnJqZkRzdXVlTHpQM09lZDFydmY5NWJyeWpsRW84L3I1NTU5UG5RaiszY0lSL3Zl&#10;Ly8yMmVDUDZkL2w5Ly9QSEhwa2J3eDFDMU1LTjlmQzNkaTd1L3Z5K3NjVFkzajZQUjQ4N080NEdC&#10;NDd3OCtwT0h6NjBkUVZ1L2ZmdjJ6WnMzOFhqYzBUc3lrVWpBV2VCY3lXUXkyTEQ3L2ZmZlZVL0Nm&#10;Ly83M3ovLy9ETnN0MWJ3WVBmWFgzK0p1cmhjalFQSVE5aloxTkhSMFpNblQ3cTd1NHVLaWs1OXEr&#10;TGk0c3VYTDc5NDhVSWc0NjVldlZwU1VrS2ZKUktKM0xwMWEyOXZMMkN3MDMwWTRDL2h2TTBDQmpz&#10;Z21qYWdzL3k3dUJvSEl6dWJndkNxdHJiMlZDN1YxZFhCbG5aT0JJSDl0V3ZYbEFNV0ZCU1VsNWVY&#10;bHBZcWZ3SFUzcjE3TnpDdzAzMFl3bVpkZ3dvN0lkWVZZU2RWdDIvZlBtVkdOMi9ldEhhaWpZME5C&#10;YW1BdWRIUlVlV3hCeHM3TkRTa25LS3JxK3ZnNE1EdnNQdjQ4U05hMTBEQ1RxQjFOZDA0c1JqQ3px&#10;S3VYNzkreXJ4NmVuck1ubWgxZGJXaW9rSUozMlpuWjdYYlBILytYRGxGUjBmSDU4K2ZmUW83OE9u&#10;ejgvT0xpNHVxaHdFZWtwRGZid0dBblZqcmFycHhOamNSZGxZMFBqNnVvaGhnQ0NqVDNkME5zWldx&#10;VDgxT2ZBZUJXeVFTVWZhZG1KZ3cyaElPYXdlcFhvRGQydHBhUENzYWRrRWFlUXd6N0lSYlZ5dU44&#10;NjJUUmRqbDF0N2Vub0l6TUpXLy9QTEx1M2Z2Vk5zc0x5LzM5ZlVaOGU3dDI3YzhKem82T21wdGJW&#10;WDJhbTl2WjJ3TTdyVzh2RnpaZUd4c3pGK3dBK3NhUDVFQ3U1QmIxMkRBemlIcmFxVnhJTGlycmti&#10;WW1SRFFqVHpWalkyTkd4c2JqQzJucDZkcEFDazZjK1lNejRudTM3OVA3N1d3c01EZWZuUjBsSTQw&#10;d1JMNkFuYmtZUURBMGJERFRycGd3RTdYdWdvZlVqZlJPQlR2RUhZNWxFcWxDZ3NMNFpHK2NPRUNU&#10;OWNZV0ROZDN1VU03c0RBMG5hNHJxNHU1N2wyZG5ib1U1dzdkODc3c0ZNZUJocDJIejU4d0RzdEFM&#10;Q1ROaHZjZE9PQW42MnVSdGpsME1PSEQrRjVibWhvNEIvMGZQWHFsUloyL2YzOTdMM29QampReU1n&#10;SXo3bWFtNXZwdlNDMDlETHM2SWRCZ2QzUzBoTDIwL2tkZGhLc3EvM0dRZGpsVUZkWFYwRkJBY1Jy&#10;cHZicTd1NVd3ZTdzMmJNODhhTWkzVUZZcllhSGgrbTlPam82UEFzNzFjTUFzSnVabVlHR3hVRUp2&#10;OE5Pam5WRjJEbXVvcUtpbkVHWlZnc0xDOXJGRll6dFZiMTFnTmVqb3lPZUU3MSsvVnAxSXJqOFhv&#10;T2Q3bXQvWldVRlIyQURBRHRYRmpJajdNUUxtaEllNXZYMWRRdjdxdWFqUU9ERzJCaHNNcjF4WTJN&#10;ajUxa3ltWXdLZHB6K1Z4cnNqSlpHQkhXaGUzaGdKOW02SXV5Y0ZiakxlRHh1YmQ4ZmZ2aUJaaEN3&#10;ejJqTGpZME5GYkF1WDc3TWZ5SjZEWmtwVUVxQW5mYTFyendNQ0R0ZncwNitkVVhZZVZjLy9mUVRK&#10;NFBJR0FpdG9hRWgvaE5wK3djbExDbk5DVHVqMTc2eU5BSmg1MS9ZdVo2REMySG5MZlgzOTlNQTZ1&#10;dnJNOXF5dDdkWFJhdkp5VW5MVkFVSlRMdGlEWFk4NjRRUWRuNkVuWXZXRldIblhha1dWRHg1OHNS&#10;b1MzcDlHTkhyMTYvNVR6UTRPS2phZlhoNDJFWFk2YjcydFE4RHdzNTNzSFBYdWlMc3ZDdmFYUllV&#10;RkJnRitZZUhoOXBKZWF1cnEvd25tcGlZc05QbEp4QjJwbDc3Q0R0L3djNVQ2YU1SZHQ1U2NYR3hn&#10;b09MRnk4YWJUWTNONmVGbmFrc0p1QjVWYnRMR0tQUXdzN3NheDloNXhmWWVjUzZJdXc4cXBXVkZa&#10;bytpNHVMUmx1K2VQRkNDenRUNTlJZW9iUzBWRExzTEx6MkVYYStnSjEzckN2Q3pxT2lsK2l6bDZ3&#10;K2VmTEUxUFJqclY2K2ZLazZBcmhtL3QwL2ZmcGtFM1k5UFQwV1h2c0lPKyszajJjckh5SHNQS1Nh&#10;bWhxRkJleWxadmZ1M1ZPaHFxeXN6Q2JzUUYrK2ZESDFWV3RPQkdqK09hczdkKzQ4eVdvdUt4VVRH&#10;YkRqZk8wajdMemNQaDYwcmdnN0w0cGV3blh0MmpYMnhnTURBeXBPVlZSVW1EcmRtemR2dExBN1BE&#10;emszTjFVNG1VRmlEVE5hZGp4di9ZUmRwNXRIMjlhVjRTZEY5WFkyRWdvVUZWVmxUTTFLMTFWUjlu&#10;TDFPbDBrNnc0QkR1ajFQTVdYdnNJTzIrMmp5K0s5aUxzUEtHcHFTbFRDWXExc0RNN2xxcHJZemxo&#10;QitaVUNPd3NWSTFBMkhtdGZUeHVYUkYyM3RMbno1OFZmOGRaZWtKclk4M0Nqc2FyaFQ2N1QxbVJq&#10;am5TU1hmbnpwMmZmLzc1WEZhMFhUVVNZM0VJd3M0dnNQTytkVVhZZVV0S2tjT1dsaFpPM055OWUx&#10;ZkZqa2drWXVxazJubDJwa1pqelRLUkFKR0dvS2dpMlNpMzJzY1gxaFZoNXlFdExpNlNoNyt5c3BM&#10;L0FtaW5ucGdkb05BZVFmNDhPNFNkVDJIbkkrdUtzUE9LMHVsMGRYVTFTZVcwc3JMQ3Y2TzJ4ODBz&#10;cW43OTlWY3ZyS0JBMlBrT2R2NnlyZ2c3cjBoWkNmdnExU3RUTzc1NzkwNkZLbmFhVDYyMHZYNFN5&#10;c2dpN1B3T085OVpWNFNkSnpReU1rSWUrOGVQSDV2ZFZ6Y1JBUC93QXVqS2xTdXEzVy9kdW9Xd1E5&#10;Z0Z6TG9pN056WDgrZlB5VE4vOSs1ZGEwYzRjK2FNaWxhbUtzQkNIS2ZhZldwcUNtR0hzSFBMdXBK&#10;anhtS3hhRFE2a0ZWblZ2QXY4SmRZVmdnNy8ybHVibzVVQmVPY2FLSXJiZlpOVS9uc21wcWFWTHR2&#10;YjI4ajdCQjJrcTBySEFwd1ZsMWRuY2VoL1B4ODJCSzJ0d1kraEoxc3JhK3ZrM3JZUUNzaHNhR2lS&#10;NDhlOGU5ZVZGUkU3d3Yza0lUZmpyRHpGK3ljczY2RWNRQ3ZQS3VDZmVFSXBxcmlJZXlrYW1kbmgy&#10;UVk3dTd1dG5tb1ZDcFZVRkJBQSt2S2xTdWMrNmJUYVJVb3IxKy9qckJEMk1teHJnQ3BQRUVpeUVQ&#10;WWVVN0paSkpNTkRsLy9yeXBSSnRHZ3VQUXdBSm55cm1qdG03c3dzSUN3ZzVoNTdSMUZZZzVDOGhE&#10;MkVrU0JHSmtTQUdRbEhPZFA2ZWVQWHVtV2dMQk9TQ3J5aEJWVzFzcnB4RVFkdDZIblVQV0ZRN0My&#10;VEZuQjNsc1Y0dXdrMFM2czJmUHdoTmVYMTl2NGZYNDlPbFQzY283UjBkSHAwK2ZwckgxOHVWTG5n&#10;TmV2SGlSM3V2Qmd3Y0lPNFNkYzlZMUZvdmxTUkU3eEVQWXlTQWRTZDhFQVpTRisyOWxaYVdvcU1o&#10;b1hnaHdpc1pXemtSNElJait5Rml3c3FoV2lLZEcyUGtkZGc1WjEyZzBtaWRYUnJ4RDJEbE91b2FH&#10;QmpMY21Vd216ZTQrT3p0YlVWRlJWbFlHUVp6dUJ2QjNZS2hDa1BMeWNxTXRGYW1xVDVnYXcwWFlC&#10;Ukoyem8yNmRuWjJXb2pPeUJRVDJMYzZLd3U4ZzMwUmRsSUZkQ1A5ZERVMU5meWtBMXJCeG9Ba3hX&#10;eXlPMStucDZkcGVJSG5aUisvbzZORDJiaTF0VlZtZ3lEc1BBZzdJQjF3ellsUlYzNU81V2ZETWNa&#10;OURsOEpJa1JUNk5UeURtSG5sSFozZDVXTVJzWEZ4YVVjS2lrcG9RMG1UNWt4b2hzM2JpZ2JReURK&#10;MkpMT3hnNWg0TTdPRHNJdXpMQnpic0l3NThBcllBNWM3akY4OHZPUCtTYVI4STkxcU9pSnNITkVp&#10;VVNpcXFycWxBZ0JNWG02NGRyYjI1VmRSa2RIamZoTFp2bVJ4QUh4ZUZ4eXN5RHN2QU03UjllNjhv&#10;eEkvSU01K2dQSTQ1c25IQjBZcURiSk80U2RlQzB2TDFkVVZKd1NKQ055cVpST3Ara1ZZQThmUGxS&#10;dHNMQ3dvUEFYb2tqNXBFUFllUWQyemxsWEVubmxacEFXYzhwSHI3dE5nN29vYkxtWlBVN09Ia0Js&#10;YlJuQ1RyQ21wNmNCSmFmRWlYL0o2djcrdnBJekN0VFcxdmI0OFdQd3JaT1RrL1RmVzFwYXRyYTJY&#10;R2tjaEowWFlPZDBtcWFjSGpQS0lCMzVBTXVZY1NPOWNZeURkd2c3UjZRdGhXTkhBQ3l6WDJCaVlv&#10;S3MwOUIxeE9QajR5NDJEc0xPWGRoSlNOUEVubWlTbjJYVGNjNFBlNlUyd092YjdUZXpSMmJoTlV0&#10;UGhGMWdBOHliTjIvMjl2WkNUTmZUMHpNME5EUTdPK3Y2dDBMWXVRZzdSNjByQlNJV2RyaElSM3J1&#10;akRRd29MdkxKa2R3aDdCRElleUNEN3Y5L1gwSkdZYlpZVjJzcy9PWUUzYndNUnFtTUQ1SU5OZE1G&#10;SVFkQ21FWGNOaEp5ekRNQ091K2pvcCsyOWVXNDhQdFllblBBRE80VzFoWWNCOTI4SWJaMnRwYVhs&#10;NGVIUjF0YjI5dmEydURmMTY0Y0dGeGNYRnRiVzE3ZXp1ZFR1TjlqTEJEMkpsdEh6bldOV2RZOS9j&#10;UUFRUnI5bTFzcm4wWmd5TS8vdmlqQzdENy9QbHpJcEU0ZCs0Yy8yUzB3c0xDNnVycVM1Y3ViV3hz&#10;NUZ3UmhVTFlJZXgwNVZ4eEhNWWdiRlFaWFdYR1pUbGdCNnlzcnM2NUwyTnc5cnZ2dnBNSE80RFUx&#10;TlFVVDduNG5LcXRyWDM3OWkzZTNBZzdsRzc3ek0vUGd6R1NXUnpIQ0RIZkpNSG1kN0txMVJSbUxE&#10;QWp1UHZ0dDk4Y2h4MjhUM3A3ZTArSlZrRkJ3UysvL0pMSlpQQXVSOWloU1B1QVo1cVptWW5INHpU&#10;c25LN3J5dkN3VWRXa09jNWhDZ2p1bEVJVDJTbkUvSjhZaDVOMUJIYnBkRnFWVU5jSjlmWDFtU29r&#10;aUVMWUJWSmJXMXZ4RXltd2sxRFhsYkZFWDhlTkdrd2YwZUVka0pGejQyOC9Sa01sMzMvL3ZWT3dv&#10;eGVvUzlDOWUvZndka2ZZaFZZUXZnSGdhTmhKcSt0cUt0WFMzOGlELzhYUkIyZjZrdzBKamVDcmRO&#10;dUpoTjM3OSsrTGk0djVPUVVibDVlWG56NTlHaHgrelluZ1A2dXFxdUR2L0llcXJLeTBrRFlPaGJE&#10;enRaUlJWeHAyUzB0TDhIY0paMmNzaG8yeUYzNFI2bkdPV3ZCZzdxU25qNUdKZ0hUYkNZUGR6WnMz&#10;aldCVVZGUUVGR3R1Ymw1WVdJQ1FHMDdKMytNR1crN3U3cTZ2cjQrT2p0Ylgxek1XMjJ1WHdhTVFk&#10;a0VWUFdGWWdSMlFUbHI3TU1qQ1ZlcVFmMHFLZGxVWjdCdUxhZGZTTXZnckVuWXRMUzBxOUpTVWxM&#10;UzJ0Z0traEUrWE96dzhCR0pldlhvVkFqclZTUzlkdW9TUEFjSXU4RkxOTlFIWXpjek1ySzJ0eVd3&#10;Znh1Z0VaMlJvSmJqTGxSekZxTnZ1OXUzYlltQlhWbFpHRStmaXhZc1FpOGxwOFQvKytHTm9hSWl1&#10;L2R6WTJJZ1BBOEl1d05aVnV6UUNBcnBFSWlHNWZXTFI2RUJlWHFmZW5BOTl0SkV4Q3ZoWTdyUGpT&#10;UE5wTk8rUERNamFoUjJOdWNIQlFRaTdYTGtKbmo1OXF2VHhTU3NTaUVMWXVXVmQ2UW5Ec3R0SE0x&#10;Uks1NWo3ZTRZZGNabzI2VVovbENrcGxtQUgxdE11N0pRa2J2WDE5VjVZM1RVOFBNeVRwaHlGc1BP&#10;N2RhVW5ETXRySDZiM2pHV1JGeE0xOHNDNWt1eGJHUTNJMm9WZGMzTXp1WVAvL2U5L2UrZWVXRnRi&#10;VTJiaElXZ1Fka0cxcmtBNlpkUlZYdnM0TVd0RVJGZWRzNUdkRWtPOWYvL2VnL2NIV1g0N01UR0Jy&#10;RUhZQmMrNnFocEJVdnRZbXVncjVwTnpMc3VKakFZb3JQZlo3ZXpza0h0M2IyL1BzM2NKeWR3TDl3&#10;cmlCbUVYR09zSzBrNFlsdFErYnBHT3U4UHUySW5SV0RMbkF3eWp4KzhWK0pKTlRVMklHNFJkOEt5&#10;cjdQWXhsWlpPN0lldjF1SUprUE5Fd3U3Um8wZHcxMDVOVFhuL2p0bmEydktzMFViWUllenNXRmQ1&#10;N1VPbWpEZ3g3R0MvTU1XM1lrejlpOGZqVm1CWFVGQncvZnAxdjl3M0l5TWprVWdFaVlPdzg0dDB5&#10;NEN4MTdxS2J4OWxUcHlMMXRWa1RIZk1URXhnRVhZTEN3dit1bnQ4OTRVUmR1R0VuU25yYXE1OWxQ&#10;VlZqTTR2MkFZMmNCRndjR3FTSm9Ca1BlRXJtODNUWVVlR1lyRUdCUXBoNXdsQjdHYkt1dksyajdh&#10;dmpWbzUvOC9VWDdkY3FqYU5uVlV4UEN6cHNQTXI3RktwVkZWVkZYSUVZUmRhNjhyVlBveHBjY0FY&#10;SnlmTmJaTHVOazdTbVEvaXRHSWtpQ2NlMXErdzI5blpLU2dvUUk0ZzdFSnJYWE8zajZrYWhvSStV&#10;V3FwYkZUMCtJTzFzSTVrWWZFeDdNYkd4aEIyQ0xzd1c5Y2M3ZVBHVEJGVlNjTjgwZU1QMXNJNnBj&#10;UE9yN0FyeUFvNWdyQUxtSFcxTmdkZXAzMGM3WVA3MWdLVExBQzZRd09kSXVZSjU5VEFBS055Yko3&#10;TGRXTXptY3plM2g1WTBhMnRyUTF1SlJLSmxaV1Y5dloycGV3T2NnUmhGeVRyYWptWHVrNzdPQUU0&#10;TWtoS0t6dTRFVFV1a3AyWDVhQVR3eEhVVjRpeHpqNHdZTzNtc1F1N1pETFoyZGxaVWxJaXFzWVlj&#10;Z1JoRjFycnltb2Z5MG1BZFNNNG8xa2dKOVcvTnBsbERQT3oyVkNFZDlMeGtJNWsxbk1CZGowOVBj&#10;SUxLaUpIRUhhaHRhNE93bzdNVFdFSFg5K09ma1NaeE1sWEJpdkVkZElkTTVPdzA2VXdaTU9PVVRn&#10;Q1lZZXdDd1BzaEZ0WHdYMTJQSUNqM2F1Wkd0V0Vkd1BjYVpxRXhIVDVKeW53cE1LdXJhM05pUXFL&#10;Q0R1RVhaaXRhNDcyNFo5RFo2SDdUSStrbXdaakZLb2VOQ0cvbHowaVFSUTcrVjN5WUxlN3UrdFF1&#10;VmlFSGNJdXpOWTFSL3R3T2xsckF3WEdFNGx6Q2dJdU84Z0RoT1huNS9PVFRpcnNlbnQ3dFRWZXg4&#10;YkdTRUhGZERwOXdDMjRQK0MrMmQ3ZWJtaG9RTmdoN0VKdVhYTzNUODVWcnRiR0NrN0dKWXdtRmVm&#10;eElTL0tuWTlUNmFGalRLWmp4SS95WUZkVFUwT1RiblIwVk1qVkJXSWk3QkIyWWJhdXVkdUhaQzZ4&#10;bmVoYzZ5Rk5UUzFtSTYrenN4T29aMVJuRnY0K2tCWDNJVS9LL2JnQ083cTBhMXRibTZpcisrclZL&#10;NFFkd2k3TTFwVzNmWUFqZFA5ZGZyN2RhVzY1MW1ac211R2RpbjJBS3NBZi9KUEhxL0tRVGlyc1NH&#10;NTBJbkNnb3E3dTN0NGV3ZzVoRjJicmFycDlTSUlUKytMckRiVEdPenN5NmdxVUI3dW1waWJsUmo4&#10;NE9CQjFkVk9wVkhGeE1YSUVZZWQ5Nndyc2MvcThzdHVIYjZoM014cTFGcUJaVU15WTQvSmdOemMz&#10;cDl6b21Vd0duM3lFWFZCaHAydGQ0WThTVGkyN2ZYaUN1NnlqNUI5VnNDemdhWXdac1VxZFo2ZmM2&#10;THU3dS9qa0kreUNCenRYckt2TDdjTWNrMVdscUlzNkUrSnh6bUtSQ3J1aG9TRnlvOSs3ZDA5Z2Ez&#10;LysvQms1Z3JBTHJYVjF2MzFVUXgvTXhFMWtYRlVVOGt4TjFwTzlYS3lzckF4dWRQaW53S3VMQXhR&#10;SXV6QmJWMCswajFMYWdpUkV5VlU0QXI0ZVJIbDJqSzJGT2NteVlaZkpaTWk5UGpZMkpxU1JNVk14&#10;d2k3azF0VkhOdCtJZW94aVlObzVKWmJYWFZob0hIaGQyY3A2a2tna0JQYmNqWStQSSt3UWRtRzJy&#10;cjZHSFUwOVVDd1dpMmJWbVJXWlNBei9DWC9mdEYyZXdsVGpLTzh3dS9uczF0Zlh5UjF2djQzQUVT&#10;UHNFSFpodHE3QmdKMm5Hb2QraHduSVZKeE1KdUdPajBRaUJ3Y0hxVlFxYVVaN2UzdmIyOXZMeTh0&#10;a1ZRYkNEbUVYWnV1S3NCUGJPS3AzbUYzWXdTRWFHaG9LQ3dzeDZ3bkN6bmNQczllc0s4Sk9WT1Bv&#10;dnNOc3dhNjV1UmxUUENIc2ZBbzdEMXBYaEoyUXhqSEsxMkFkZGtWRlJaalBEbUhuUjloNTFyb2k3&#10;T3czRHVNZFpoRjJTajB3aEIzQ3psK3c4N0oxUmRqWmFaeWM3ekRNVkl3S0VldzhibDBSZHBZYmgr&#10;Y2RaZ1YyRnk5ZTFIS3FxYWxwZG5aMmUzc2JVR2hxTkhablp5Y2VqNWVYbHlQc0VIWWh0NjRJTzJ1&#10;Tncva09zNXZQVG1EK1RweG5oN0FMdVhWRjJKbHRuRVFpc2JLeXd2a09zNXVwdUtxcVN0UVBlUGJz&#10;R2NJT1lSZG02NHF3TTlVNGEydHJZQW9YRnhjNTMyRWV5bFNNYTJNUmRpRzNyZ2c3L3NaWldscUta&#10;MFhEanYwT3N3STdlaWoyeTVjdm9uNUFNcGxFMkNIc3dteGRFWGFjNzdBUEh6N0VUMFJneC9NT3N3&#10;STdPTFJ5bzR2OUdaalBEbUVYWnV1S3NPTjhod0hnYU5oeHZzTXN6ck1yS1NrUlhvTUNoYkR6aTNX&#10;bEUzdVFmQjZrZnFDb3JCNElPL1k3akliZHg0OGZPWGUzQ0x2bno1K1RHMzE1ZVJtdkFjTE9Jdyt6&#10;MDlZVlFNWlo4SlNVRUNUc1E5Z0pmNGNSMk0zTXpLeXRyY2xJM2tsNjdxcXRWU0RYVXlxVnFxeXNS&#10;STRnN0x4bVhVbmdaak1Ucjlsd0QySEhlSWNCN09ibjUrVmxLZ1pWVkZUQXZiNndzQ0RrSjJIZFdJ&#10;U2QxNndyeEdXdTFGaEEyTEhmWVdCZHBhWmxKeW90TFMwcUtoTHlxOWJYMXhGMkNEdVBXRmVIQ2di&#10;eUl3OWh4M2lIeWE1Qm9haTR1TGlycTh2K2NlcnE2aEIyQ0RzdldGYzdwcFVUZWRGb0ZHRm4rUjNt&#10;R3V3STc2NWV2V3BoeDZPam8wd21zN3U3MjlIUmdXdGpFWGF1VzFjSkZhQTVRN3d3d3k3bk8wd2U3&#10;RWhYSFdZOVFkaTVCVHVIckdzc0ZzdVRLd2J2d2drN3puZVlQTmhWVlZVaDdCQjJic0hPSWVzS3Z0&#10;SmFnRVptbVlDc0RXWEFYcm9EdFNHRUhaQU91TWJ6RHBNSHU4bkpTWVFkd2s0KzdCd2RkVFhyUUkw&#10;bTBKa3RuMG9PaUxBejlRNlQybWVIc0VQWVNZWWQvMnZmSWRLWm5UdEN2aUZuRHlEQU1jeXdNL3NP&#10;a3dxNzN0NWVoQjNDVGhyc25Kc3cvTFhvbEdqTWFVL0JnenpWS1VJQ08ydnZNS213Z3hQUWhLcXZy&#10;Mjl2YjMvMDZOSDc5KytYbDVkWFZsWldPUVNid2NhRGc0T3dPOElPWVNmWnVoTGx4SkNvTlVJNTE1&#10;bXA1cU9FQVhiNysvdlczbUd5cDU2UXJIYWlGbmlsMDJtRUhjSk9tblVseXRtenBuV1hOcU5JOWlB&#10;R1BWZ1JlTmpaZVlmSmh0M3IxNi9oUnI5eDQ0YW9ILy9nd1FPRUhjSk9nblhsTkxBNTUvMDZ3VHNG&#10;cndHR25mMTNtQXVUaWdzTEMwVVZvRGpHVE1VSU8xbldsY2ZBT2tFNkh0N0IveUxqdkVHRm5XWHI2&#10;akxzK3Z2N0k1R0lxRlpJcFZMRnhjWElFVjBsRW9rM2I5NjhmZnMybVV3R0czWk9XMWNpOWdpc3dG&#10;dytGb0pLY3ZaQXdvNytVWGJlWWU0c0YvTlg5bGMvTXU3cTFhdEtxbFFpZU1IY3VuVnJiMjh2ZUxD&#10;VGxtR1lFZFk1VFRvaTloeG1ZSEhBWUdjVXJjUGZuZWdEY1FSMkFnV1JuY0JhWlFHSTlxOWR1MFlQ&#10;ZVplWGw1ZVdsaXAvS1NvcXVudjNicEJnSjYwNERqdXNFNUpubU1SdmRvQWJKTmdKc2E2QmdoMzIy&#10;U25hMk5pb3JhMVZNRGM2T3FyY0dXQmpoNGFHRk5CMGRYVzVraGxmTE93QWN4S3NxeUxHSUt5QTRk&#10;ZUJBY0RZY1Y3ZTEwOSsvdGQvTjVpanh6Q3orZm41Z1lHZEtPc2FLTmlOalkwaDdFQ3JxNnRLcWdV&#10;STMyWm5aN1hiS0dueFFSMGRIZklMRlFtRTNjcktpcXIwcDlQRmNSampBN2JDdWxqc0s5MEk1bFFm&#10;WUtqZWtSbllIUjhmOXp2c3hGclhRTUd1SUt1UWt3NEN0MGdrb25Ca1ltTENhTXViTjI4cW0vWDA5&#10;UGdVZHZQejg2clNueExxdWpvUzFnSHBkREduZlBRV3dES0N1NWFXRmwvRFRqY3pqYWdmNGpMc01w&#10;bk0zdDRlV05HdHJhME5iaVVTQ1hpeEs0Vm9RdzY3bzZPajF0WldCU0xRTEl5TndiMldsNWNyRzBO&#10;YzdDL1l3VHQvWm1aR1ZlZFlRbDFYeHNpQTZiQU90bzlHLy9hdFJqRWQvZEh6czBZOWQ5OTk5NTEv&#10;WWFjNzBDVHdIZVlPN0NBU2dmZWhhcmdRMThaYTAvMzc5K25XeUZuY1kzUjBsQjZ2Z0RlSFgyQzN2&#10;Nyt2S3YwcHJhNHJZMWhBY0Npbkc5eHBlTXFBNzIrLy9lWTcyRGxuWFYyR0hiZ25UQVFnME1EUzc0&#10;eTZ1cnFjdTBBY1RiZmV1WFBuZkFFNzhqRFFzRnRhV25MYXV1YnNzRFBuWVNHZ00wczY4dEVraG1J&#10;NDJkdTNiL3NMZG81YVZ6ZGg1MFMrNGpERGp1NkRBNDJNalBEczFkemNUTzgxUFQzdFpkalJFNFlW&#10;MklHWmxlQmVjM2JZbVZneVlTR21zK1JrZi96eFJ4L0JUdGU2UWdqdnhMbWt3cTZ0clExVFBBbFVL&#10;cFVxTEN5a20wSjNFRmFyNGVGaGVxK09qZzdQd2s0MTJZckFEbUk2bVE4ekk0d3kwV0duekN5eDhO&#10;R0xINDFncDR4UmVCeDJjcGIzdVFPNzNkMWRUTjdwYUc4ZHRNUFIwUkhQamlRZEF5MWhjMktGd2s3&#10;N01BRG0xdGJXSkQvTWpPbkV2TzBHdExKTU92am94WTlHRTFDKy8vNTc3OE5PbW5WMUIzYmF6SjJW&#10;bFpWalkyTmJXMXR3NG5RNmZjQXRlTnREOUx1OXZkM1EwQkJtMkpHZnI2aXhzWkZ6eDB3bW83b1du&#10;UDVYR3V5TVh2djBINlU5ekl6UmdKd3g0VmNIYWdkejVLT0hWS05VZDk2SG5VenI2ZzdzYW1wcTZL&#10;ZHJkSFJVeUE4QVlvWVRkaHNiR3lwZ1hiNThtWDkzZWcyWktWQktnQjFqblpBckt3Uk13MDRVNDhq&#10;SFlOV3RFZXlVMlNjZWhKMTg2K29PN0lCS3lvMHVNTVhUcTFldndnbTdodzhmcW1BM05EVEV2M3Qz&#10;ZDdkcWR3bHpPSGhneDE0bjVBcnNHRGJXUWNZeHd6by9SbllPbGJMMEl1eElqbUlpY0tDaWZzRGUz&#10;bDQ0WWFmdEZwaWNuT1RmL2FlZmZsTHQvdUxGQzNkaHh6UFp5bXV3KzlwblJ4akhNejNZd2d3N2cy&#10;cGtqRDQ3Ync1UVNNdE00d25ZTlRVMUtUZTZ3Rlhvb2MxblI2OFBJM3I5K2pYLzdvT0RnNnJkaDRl&#10;SFhZUWRaNG9MVjJESEdJMk4yUmxqdGVSZTZlakJGN0J6MTdxNkE3dTV1VG5sUnM5a01zY29Hem84&#10;UE5TT1NxK3VydklmWVdKaXdrNlhuMWpZOGFlNDhCenNIQ0lkaDR6bU9YdHFucDNyMXRVZDJCMVRk&#10;V04zZDNjUldIWkV2emtVbWNwaW9xMVpMbUdNUWdzN3MrdUUzRXBoWkpnRndDSFljU3pNOFA0S0Np&#10;OVlWOWRncDZSVXUzZnZuc0RmSUQ5VmtldDY4ZUtGRm5ZMmoxQmFXaW9aZHJyV2xYMFh1Z0M3Ykpl&#10;YzBjcllmSWRncDdkRWpKYkgxOFo2eDdxNkJqdFFXVmtaM09qd1Q0RS9JSVFERkUrZVBGR2h5bXpI&#10;NWN1WEwrWFB6YVpoMTlQVFl5SEZoVHpZZlR1MHlxamU2cFNUWlJiWVpxUzBjejNyaWFlc3E1dXdV&#10;NmF6aWtvdUZNNU14UkFhcTFCbDl2MmhoUjNveTVjdi9OZ2l1blBuRHBCM0xxdFBuejVaaGgxbmln&#10;dkhZV2N3dE1vb2RkUHB4Z0NGWi9QWmVjMjZ1Z203NDJ3NUdJRTlkK1BqNHlHRTNjREFnSXBURlJV&#10;VnBvN3c1czBiTGV3T0R3ODVkMWRORVZlcEpxdHo1ODdSUUFUQlgzUmh4My9uT1FVN2p1a2pzcDJz&#10;WHRyT25HR2QwbUVuSDNiZXRLNHV3dzYwdnI1dW9adkp5QmVIRUhaMFZSMGlzMVdIWHIxNlpRZDI5&#10;bGMwSzdBejlUQUloaDFoSE4vMGtRSEp3WjFCWk1jdXFPaldBSTVucmF2N3NEdk9KbUlqOWYwT0Rn&#10;NVNxVlRTalBiMjlyYTN0NWVYbDhtcURJU2RoYkZVWFJzckdYWVdzak9LZVpnSjQwd3V6bWZVRnN2&#10;UCtsemVuamg3QTdMc3VqK3V3TTdMMXRWOTJNSEpHaG9hVk9tSk1PdUpIUnRyRm5aVFUxT1crK3cr&#10;ZmZvRXpwUlkxSE5ac1YydHJ2cjYrcVRkci84b0ZyT3pvcXVhVWFPYWM0QVZPR3RqTkpaZHpsRisz&#10;Vmp2VzFlWFlhZktISW13czZDN2QrK3FHZ0ZpWkZOSDBNNnpzOStNbjA0ME56ZEhPdWxvSnFxQUtM&#10;QklObThvWjl0YXNraVQ5YmxjYVpwNDhoWHJlVmkyZ1NWVnVtWEN6aGZXMVUzWUZSVVZZVDQ3KzlK&#10;T1BURTdRS0U5Z3Z4NWRtTHVWd0l5SUlnMkZCSzRNajgvLyt1aE5qY1p4U2hZdkZQTkkyRTdhSU9o&#10;Q2ZhcFk5bWZMdzEyZnJHdXJzRk9xUWVHc0xNcGJZK2JXVlQ5K3V1dlhsaEJZZWQrM1FjamJJQWtZ&#10;U3Z6bFFObSt3N1ljMUJJNTkwQVQrOGJnOEo2WFhXYnVTQ3JsTUtRQUR0L1dWZDNZSWVaaWdYcTNi&#10;dDNxa1lvTEN5MDJlc25vWXlzS05qOU54Ny84L3Z2ajUxYnZVQVlwNFNLd0NacXhMWXpMNGNHT0tm&#10;TGtacUt3Q25ZQmo0S1ZUV2tZOVRuVmlWTWRocDJkRDBRWDFoWGQyQjM4ZUpGTGFlYW1wcG1aMmUz&#10;dDdjQmhhWkdZM2QyZHVMeE9DbUJHa0xZNlNZQzRKOFNETHB5NVlwcTkxdTNidmtGZGc2U2pqaGlq&#10;WUZVVFRET3o4VzdUcjdNSlJ3REtyRmNwL3Jid0VxQW5SK3RxenV3by9QWkNjemZHYzU1ZHFBelo4&#10;Nm9hR1dxQXF5Mm9PWFUxSlF2WVBmSGp6ODZGY29aeE1EYTdUZnpjdXVycFdVdStXSXJwM1g5TzRy&#10;ODloUU93YzYvMXRVZDJOR1ppczNPZ0dYbzJiTm40WVNkTnZ1bXFYeDJkSHBCNFJsVkhZWGRYOTk5&#10;SjROeC85enNWa1ptLzBGZWZyNVo1TUdqYUpTRldIY0UxbW5ZK2RxNnVoL1pDWHl1d3JrMkZ2VDgr&#10;WE1WclI0OWVzUy91MnBZdk5xMjRaSUdPMG1NVTdyVkxLMnAwQ0t2czdPVFhXU1dNQzVuOXh4OVRG&#10;SFBNME9jU1ZVUmR0K0lIb28xMWJ2RVZqS1pEQ2ZzVXFrVS9IQWFXRmV1WE9IY041MU9xMEI1L2Zw&#10;MVg4RHV6My85Uzh6UUtxZHl6WW5qNXgwTktSQzhYUUIvMVZueEE0NCtpRzRWUjdHd0M0QjFkUWQy&#10;Y0FKcm1kZHlLb1Q1N0lqT256K3ZHdTNoM0ZGYk4zWmhZY0VYc051Zm5MUTd0R3BLc0ZldTQwZnpa&#10;SXNSaG91Q1hXQ3NxenV3QTVXVWxBaXZRUkZtUFh2MlREVUZoek5rVm1XSXFxMnRsZk9GN2NQdWov&#10;LzdQM05EcTlZWXgyZGpUWTNQaWhLN0IxQUk3SUprWFYyRG5kTE50THk4aktpeXI2T2pvOU9uVDlQ&#10;WWV2bnlKYytPcW1sQUR4NDg4QXZzNEI3bG5YZkNrZG1jUzN5VGs0RjNuUnlEcDNZRTFqV1dpOTMy&#10;WVJjdzYrb2E3SlNlTzRIZDRhbFVxckt5TXJTOEEwN1IyTHAyN1ZyT1hTRDZvMU13UkNJUmFmMEFR&#10;bUQzKzIrLzJVOXJMckRiamo1ZE5CcTEwQUZuUDZBVEFydEFXbGMzWVFlcXFLZ1EyRWtVMnJxeFNu&#10;QUhKbFFoU0hsNU9meUZ2WXVxK29TcE1Wd3Z3TzdyUXJHV0ZqczV6VTA3Mlp6QkhYVTYrSHBpa1Fl&#10;WTIrUWVWTEVNdTZCYVY1ZGhCeW90TFMwcUtoTHlBOWJYMThNTU85RDA5RFFOcjZkUG43SzM3K2pv&#10;VURadWJXMlYrVlVGTGhkalRTMFdTTHJqNDl5cFBmVk9SK2FSVk5zd3RtU0MzcWFwc1dPcnp6Ti9L&#10;VXVFblJVVkZ4ZDNkWFhaUDA1ZFhWM0lZUWU2Y2VPR0FwR0doZ2JHbG5RMmRnZ0RkM1oyL0FpN3Yr&#10;OVhNQWMwaVNEK2d2ODBTUWNuU0tlaUhnUjZqSXlidW95TFdmWGdacDluczZVc0VYYldlWGYxNmxW&#10;cjNpMlR5ZXp1N3BJZ0JXSDM1Y3NYZWhyajZPaW83bWJRWXBGSVJFa2NFSS9ISlg5UFIxSThFYWNw&#10;MExTU0JKOWtmYjY0TVJEeW5ZRml3RDdBV2VlSkJyS0NQOFpFZERLYWVwN0RZRjNkZ1IzcHFzT3NK&#10;dzRwblU3VEs4QWVQbnlvMm1CaFlhR3Fxa3JKQnlXZmRBN0NUcFJNSmIrVHN1YkV1ZmJSV2xlejlV&#10;QVFkb1pTbmpTRW5VT0NGM1YzZHplZGF1SHg0OGZnV3ljbkorbS90N1MwYkcxdHVmSU5QUTA3dnJJ&#10;N1hpWWRaL3VFeXJxNkF6dHRIbkNFblJPYW1KaFFKWmloS3h5T2o0KzcrTjI4Q3p0VHhYZThTanFl&#10;OXRITnBlNVdPZTBnOTlraDdLUnBlbnI2NXMyYnZiMjlFTlAxOVBRTURRM056czY2L3EwOENqdU9O&#10;V0U4NVZ5OS96enJKcVFMdG5WMURYYnc3Q0hzd2l5UHdvNC9yUE0yNlJqdEUxcnI2aHJzNEFRMG9l&#10;cnI2OXZiMng4OWV2VCsvZnZsNWVXVmxaVlZEc0Ztc1BIZzRDRHNqckJEMkFrUWY3VUtabzRteno3&#10;UFliYXVyc0h1K0NTcm5hZ0ZYaVJWRWNJT1lXZExwaklMK08xNTFyV3UrL3Y3SWJ6OVpNT09KQmU2&#10;Y2VPR3FCL3c0TUVEaEIzQ0RpTTdiZnY4bmxVWWxrWjRGSGFnd3NKQ1VRVW9qa09jcVJoaEp3eDIv&#10;Sk5PeEM3UGNQSjVYbHRiVzF4Y1JPdnFNdXo2Ky92TmxxOW5LSlZLRlJjWEkwY1FkdGJGbWRja0w4&#10;OHZ6L1BTMGxJOEhsZkJMcHpXMVdYWWtYNEVmUElSZGw2QjNiZGxZUjNQR2VXa3dMZk96OC9IczFK&#10;Z0YyYnI2ajdzVUFnN2IwMHF6cG1SMk1NVGlSVUIwUUJ3OFJNUjJBVXBJWjFyc0Z0Yld3TTNlbmg0&#10;NkplZm1rNm40UXZEUC9HcUkrejBlV2MwVXVINVFkamprMUZYRmV6UVFnbUw3Q29xS2k1Y3VPQ1hu&#10;MXBaV2RuZjM0K1hIR0hINGwwMCtrKytFenVWZWlTS25qQ3N3RzVtWnViVHAwOTR5d21ESFVrYitm&#10;ejVjKy8vVHJKNEkyY1dYMVNvWWVkRHFTWU1FOWpOejg5ait3aUdIYWk1dVJsdTNJMk5EUy8veUtH&#10;aElmaVN6NTQ5dyt1TnNBdVN0Qk9HQVhaTFMwdllQbzdBN3ZEd2tOeTdpVVRDbTc5d2VIaVk1RFhD&#10;aTQyd0M0eU0xcnJTRlhNUWRvSmhkMHdWY0FGWDY3V2ZkK1hLRlNmS2NxTVFkdDZ4cm5RWk1Hd2Za&#10;MkVIdW4zN05ybURSMFpHUFBMRDB1bTBraTUwWldVRnJ6VENMcWpXbGM2bGp1M2pPT3lPcWJyTGtV&#10;aGswKzFWTmFPam8yYnJScU1RZGo2MXJ2U0VZWVNkRE5pQjZOemZ0YlcxMjl2YjhuL1B4TVJFU1Vt&#10;SjhqWGNUY3lMUXRoSnNLN1lQaTdBN3BqcUkxT0s5VUdRSmFIUnQ3YTJ6cDgvWDFCUVFKL2RGM05p&#10;RUhZSU81dldGZHZISGRpcExLU2kwdExTeHNiRzJkblpaRElwNUh0Ly92d1pJc2VSa1pHYW1ocmQ5&#10;TVhZVDRld0M0bDFSZGk1Qmp2UTZ1cXFLc2hTS1JLSjFOZlhReXkydkx5OHNiR3hzN09UU3FYMjkv&#10;Y3ptY3puck9CZkRnNE80Qy93bmVEL3dwY0RlQTBNRERRMU5RSGRhS09xVlhOek0wNGVSdGlGeDdv&#10;aTdOeUVIZEhseTVkUFNkZlkyQmhlVklSZHFLd3J3czU5MklFU2lZUlNndDVwWGJod0FlSkJ2S0lJ&#10;dTdCWlY0U2RKMkJIOU9iTm00cUtDdWN3MTlEUXNMdTdpOWNTWVJjTTB0R3JJSGlzSzhMT1E3QWpX&#10;bDFkcmEydEZjaTR3c0xDdnI0K3ZLSUl1NUJiVjRTZDUyQkhkSEJ3OFBUcFU2TWhWQjRWRlJVMU5U&#10;VjVQUFVBQ21Fbnpib2k3RHdLTzBXSGg0ZGJXMXVEZzRObnpwd0JrOHNZdlFXNlJTS1JzMmZQdm5q&#10;eFltOXZENjhad2k1Z0Q3Tk42NHF3OHpyc3RNcGtNdkFOa3Nua2JsYkF0WFE2N2FOTXlDaUVuUVh0&#10;NysvYnRLNElPLy9CRG9Xd0M5dkRMTHl1SzhJT1lZZEMyQVhXdWlMc0VIWW9oRjBvckN2Q0RtR0hR&#10;dGlGd3JvaTdCQjJLSVNkNTZ5ckx1bmc3KzQrendnN2hCMEtZZWNENjRxd1E5aWhFSFplZk15RVcx&#10;ZUVIY0lPaGJBTGhYVkYyQ0hzVUFnN0wxcFhSNzgyd2c1aGgwTFl5WmJ1cW40bnJDdkNEbUdIUXRp&#10;Rndyb2k3QkIyS0lTZEM5TE5wUzd0cXlMc0VIWW9oRjFnclN2Q0RtR0hRdGlGd3JvaTdCQjJLSVJk&#10;S0t3cndnNWhoMExZdVdaZDkvZjNmZlE4SSt3WUZ4ZGhoMExZQ2N1bGpyRHpZT01vRnhkaGh3bzc3&#10;THhqWFJGMndodUh2cmdJTzFTb1llY3A2NHF3RTlzNHFvdUxzRU9GRkhZZXRLNElPMUdObzN0eExj&#10;THU3Tm16OSsvZnQveGREdzRPRGc4UGo0Nk84TEloN0Z4NW1IV3RxLzFjNmdnN0x6U08wY1cxQ0R0&#10;U0wvSDgrZk1XOWswbWs2cjZpaVVsSmVYbDVaV1ZsYWRQbjhZTGliQnp4Ym9LVDBpSHNIT2xjUmdY&#10;MXhic0NLcTJ0cmJNN3Y3bHl4ZEEzdnI2ZW5kM053MCtPQ3hlU0lSZGFLMHJ3czVPNCtTOHVIWmhS&#10;L1NmLy96SDh2Y0c4RFUzTnlQc0VIWm9YUkYybGh1SDUrS0tnUjJvcTZ2THpyZUhDQkZoaDdBTHVY&#10;VkYyRmxySE02TEt3eDJvSktTa3QzZFhXc0h2SDc5T3NJT1lSZHk2NHF3TTlzNGlVUmlaV1dGOCtL&#10;S2hCM1I0OGVQTFJ3UXZqVENEbUVYY3V1S3NEUFZPR3RyYS9GNGZIRnhrZlBpMm9KZGFXbXBMdTk2&#10;ZW5yTUhuQm5ad2RoaDdBTHVYVkYyUEUzenRMU1Vqd3JHbmJzaTJzTGRoc2JHNWN1WGRMbFhWbFpX&#10;U3FWNGo4Z21ZK0NzRVBZaGRtNkl1dzRMKzZIRHgvaUp5S3c0N200ZG1FSC8vN2t5Uk1qUy92MDZW&#10;T0VIY0pPOHNQc1grdUtzT084dUFBNEduYWNGMWNBN0loZk1MSzBmWDE5Q0R1RW5iU0gyZGZXRldI&#10;SGVYRnAySDM4K0pGemR6R3dJekt5dE9YbDVRY0hCd2c3aEoyakQzTUFyQ3ZDanZQaUV0ak56TXlz&#10;cmEwNW5yeFRGM1pzU3pzMU5ZV3dROWc1OURBSHc3b2k3RGd2THNCdWZuNWVVcVppSTlpeExXMS9m&#10;ei9DRG1Fbi9HRU9qSFZGMkhGZVhMQ3U4dEt5TTJESHRyUlZWVldaVEFaaGg3QVQ4akFIekxvaTdE&#10;Z3ZydFFhRkRsaHg3YTByMSsvUnRnaDdHdyt6UEF3d0swZkpPdUtzT084dUo2REhkdlNEZ3dNSU93&#10;UWRwWWY1a0JhVjRRZDU4WDFJdXpZbHJhbXB1Ync4QkJoaDdBejlUQUgyTG9pN0RndnJuZGh4N2Ew&#10;OFhnY1lZZXdRK3VLc09PL3VDN0FibjE5M1ZSb2FtUnBCd2NIRVhZSXU1emEzOThQdG5VTk0reE1Y&#10;VndYWVBmMjdWdXpPeHBaMnRPblR5UHNFSFlNaGNHNmhoWjJaaSt1QzdCcmJHeTBzQy9EMGlMc0VI&#10;Wmh0cTRoaEoyMWkrc0M3RUNMaTRzV2RqZXl0QWc3aEYyWXJXdllZR2Y1NHJvRE96S0p4TnJOcDdX&#10;MENEdUVuZEUyWWJDdW9ZS2RuWDRKMTJDbkpMQ3JxNnZqSDUvVnRiUUlPNFNkNG01MEh3YjRlMGhh&#10;T01Dd3MzOXhwY0lPM092YzNOd1BQL3pRM3Q3ZTF0YlcydHJhM056YzFOUmtGbllxUzR1d1E5aUYy&#10;YnFHQVhaQ0xxNjF4dmwvT3FWcHl3U0dERDRBQUFBQVNVVk9SSzVDWUlJPSIgcHJlc2VydmVBc3Bl&#10;Y3RSYXRpbz0ibm9uZSIgY2xpcC1wYXRoPSJ1cmwoI2NsaXBQYXRoMikiPjwvaW1hZ2U+PGltYWdl&#10;IHg9Ijg0MCIgeT0iNDgwIiB3aWR0aD0iNDIwIiBoZWlnaHQ9IjI0MCIgeGxpbms6aHJlZj0iZGF0&#10;YTppbWFnZS9wbmc7YmFzZTY0LGlWQk9SdzBLR2dvQUFBQU5TVWhFVWdBQUFhUUFBQUR3Q0FJQUFB&#10;REFSb2MzQUFBV2FVbEVRVlI0MnUyZHZXN2J5QmFBOVNBdTlCZ3U5UkFwdHVRanVOK0NEK0FIU01r&#10;eXhSYTNTTEVsQ3dQWlltRUV3a1pBQUJjVWtBQXVYTGhJNGNLRjd6RW5rbW1LTTV3aFo0WkQ2dnNn&#10;WE9SbWJWazUxbnc2WjM3T3JGNVdxNGtmNi9WTFdiNTRZcVduOVBkVEFLYWxxaXJEV3ozUDg5QXZv&#10;Q2dLd3d1US85cjg0dWVhcDVwZnYzNDlQajQrMU56WC9QanhvNHJDMUtiYmJEeitBamFialM3Nkc2&#10;OC9DR0JhVW5pcmkxSjFyMkV0R1l3alJ5SCtxbEZDOUd2RFNVM245Zk1ueXpMU09qZ1RVbmlybTdO&#10;TDd5K2owNFpLaUpZMm5NNTBYbU1oa1RYRW5iUU9sb1NoaEpTUC9QTjhKWjFDYkJYTEZoTnFrbjlK&#10;QlM0dlBjbEp1dDdwQTlJNldCaUdJaWJ5VzEzU0phbFlmVld5d2ROaDAyeGFWVFVMZEMrbUszM1Bu&#10;aG9tRGliOGhBRUloODR2dzkvcU10S0hXdkxQUC8rY1M1S2hGMVBUZEhXaE9ONTB1ZGZWSXZsVU1V&#10;elRKdnZ4QWhDb2ptbXRnZHJNL3J6bU5LZVZuQXRmdjM2ZGNGSFloK3hPbFN6dWE4WEY4YkU1MGRE&#10;Z1dJam1laE02eGVmUG54a2VzQ1FNNy95cWxhRDBQWkZ0VldmazRlSGg4dkp5Rm5QbExvdWs4dThm&#10;cExucXhIUk41VGw5SE5sclR2ajA2WlA4SmhnZXNDUjBFM1p1WnVtZGxiSitOaGxpVjFkWHM2aXIz&#10;bWV3VXZPYmplNCtjMWRhV0VtQ0lyOUNzVjduUjVOYU5oYkg5UmF0VGE2dnIrVzdrQjJjaWV3Y0p1&#10;d3NwNlRzQ2k4WllqTFdaaUk3OFl0VDlpdGZMUDhHeTV6T3VQZk40RDVCMUthYmlPMUZQbXFVSXBF&#10;ZExBemRvSENZRkxMY1dXR25LaGxpVWtMcFJtSmlzblBGOG1QaHNML0V2dXIwZ3J3Vi92cnJyK00y&#10;UW1RSFp5SzcvdWtnU1ZORWlFNHo3eGJMcVdiWnVVMGpwaVU3eXpKV1ROZjRSL2J1Zy9Ob09pVTRa&#10;QWRMWmNoU3JBemJZZnRrN1dSM2MzTXppOTBuTHJLei9Fem9tdG8wYkQ3MHhYR0NGdG5CR2NxdTdO&#10;eEJNWEo3ck1YaW9ScHVDNUtkL2I0VC9jU0JSRVErZkVJb1Q1NnpHVk5rQjJjOVp6ZmVjYnJOdHNz&#10;dll4MG42ZnEwV1htY3hldmN1WUxzWU1IbzlpVGtVcWo2Y3B4alpxZGJqVTErZ2VJNGk2bDJvdGd2&#10;M0xnb1hHVjVUbHRKV282VDc5VXRQeUU3T0VQWlpZRjZUZmFONjluS2J0Z253NGpEcDhwNm1kME9G&#10;WFhvb25jV0FObkJRbWhsSHBKblZaVnVzS3pEOWRidEcyNGZQbnlZeVQ2N3hrZkd0RDNwbEo3RVph&#10;Sy8vSUQ4dWF5eGZ4NWtCMHVnTS9PUXozdjlySGNacnNPdVVtM1hNSlFoZG5GeE1Zc2VIS3ZoT1oz&#10;dlRrMitRSGF3Z0dKMXdKR2tmSXFHdTU4L2YvYldtQ0NHN0FaME5FbTRIU2F5ZzNsam5DZzNkQWZl&#10;VEhGcHpNZVBIMmV4Rkh1UW5RZzQxaVFkc2dNd1laRjVhTnRxZEZheTRxWngvWXJNRTNtR3pXU3Bo&#10;WGJWKzBreVlEVWEyUUdFU090Nks5bE5xek9kNnNvWnJKNU5yUzI3aGV6c3hUK0h5eHlRSFN4YmRw&#10;WDVFZ0o1QmhHY2F2RGhlaGpXTWJtYjExMElqcktiUTR0elpBY3p4cTZsVUdZK04rbDlkM0hudXJE&#10;WHF4Ump5YzQrTk1uWHNNZ081bzFkNW1GTzduTDdkWVlSbDhuTTdvcXJXbmIyTFlnVFcxNUJkckEw&#10;ckRPUHpIak1QTGZwYURKVWRwVmRTNDRrWmZkaXR5QTdoN1FPMmNHOHNjNDhLdU5keVd2ekhtTzFY&#10;VzZRN0tyNnllZDRjK25xTGNUbW1kSDUzRE9ON0dENXlWMHRGSE9ueUxVdXZ6dE9xTG5mS2xOWmQx&#10;cExXSGJtS0NkMkpScXlnNFVuZCthWnU0TlFiTnBFNXI1bFZ6YnVSSjNYaGZSZFhVK2tYSlVzVDYz&#10;cHFLMDZzd0xad1JKOHB6a2IyOG84REkwem01dnYyaVh0bXdCV2c2ZnQxbk83dVhTMXZQY0pzb1Bs&#10;S0srVmVYUlJsdjFYK0szcjNTcVZQOW1kK3U3cTZpcng0WWJzQUdhUDVUVXZTbmxGYzFwTnQ2M1Bi&#10;bEg0YU5uTHk4djBoeHV5QTFnQ1RnM0EzOXJmYW1SWFdPZDNtNFBwa0IyeUEwalJkK1lXZUpXMTdQ&#10;NCttQTdaSVR1QWVKU09WeDJNNy9mNWhPeVFIY0FFMURkYXJTUEs3dm5pQXRraE80Q0pqRmVXdVYy&#10;S1Y0eVczYThQSDVBZHNnT1lQTW5MVitOYkJoZ2ZEOWZYeUE3WkFTU2hQTVB0ZmJseFc0bVY3UDc5&#10;RjlraE80Q0VsSGQ2VS9ONi9KeGRXYzVvdUNFN2dMT3pudVI2SXI3U1IyZDJaSWZzQU5MRzhwb3Rk&#10;VmhOZjhFWXNrTjJBR2xqMS8vOWQ0c1VkVXBYbmM5OTM5Y0UyU0U3Z0xTeEwxZU5mWStRSGJJRFNC&#10;aW5Ic1hHRm5YSUR0a0JKSXhUMjA0eU8yUUhjQlpsN0ZLR0c3SURPRXNzYjR2dXUxTUMyU0U3Z0VW&#10;VXNuMTNTaUE3WkFlUVBMM3RpQzF1MmtKMnlBNWdEc21kd1hkMmR3b2lPMlFITUIvbE5ZOUpyTmV2&#10;LzlmNlJrUmtoK3dBWm1pOVJRODNaQWNBWnpIY2tCMEFJRHVpRDdPc3hsNDc5S291UnMwT2J1c2Er&#10;WnVzcGlnS1lvWHNpRDdNajdJc0I5d2xLUHFUN3lxdDUrTUIyUkY5bURLUFc0MUdyRWV1aCt5SVBp&#10;U0tGODIxbEVlV2greUlQaXhaY3kzbFZZUDJZU0E3WkVmMHdTY2J4M3Z2aC9rdXR6dENnT3lRSGRF&#10;SC84anZOSUxwM200YXhIZklqdWhEZk1xeVhFVm4wOWZqQ05raE82SVBVNXBPNnRBc3kvS2FzcVpR&#10;ZHdpdVZobFRlTWlPNk1QY1RhZm0yclJ1T2x5cFZkWDNRMmYxUmRHV1Q4dHZBZGtSZlFpTC9CNzk3&#10;QnJKc3ROR1J2TFVsc3U2a2hUeXUwQjJSQjhDMHJzaVlic2ZXSDlUcXFYeVdLOUFka1FmSmpPZHd3&#10;SkNYd3Z5aWkzSHlJN293eVQwVHRVNWxKWjJWeTVVZmJONFRONGhPNklQc2RNNjU2T3NkamNIaXU4&#10;MjY3WFBuNHZza0IzUkJ3UGlGTS9iM3l3dkR4VGZWZFZhN3p1U08yUkg5TUVuQnQwTTNPamJlNW1X&#10;ZXRTbHNYa0ptSlZaWkVmMElVWmFOL0JKdTdhZXRCK05yTTN3R3RobWpPeUlQZ1JQNndaT21ka3NV&#10;SWpwR291dDVuTzRiRU5CZGtRZmZMd3Z2YytYOWFaMVhhV3hZVG1ZTTdQSWp1aER3QnAyK0VxbzJY&#10;VDZORTJYM0xGTWdleUlQb3pGVUR5R1N1dFVEZHMxRFdkSTd0aGdqT3lJUGdTcFlaM1hRTlZkOTNi&#10;YlRWcXJFNDNucUtoa2tSM1JoNFJyV1BsaWU4MFo2MWtxV1dSSDlDR3E3QnllUlFyTUFhYlRKSGQr&#10;WGhLeVEzYklEcHJvYnRKeFM2UDBEVTc2SHljemQ0WnBPM2JiSVR1aUR3T3Bld21QbTdDelBDbWhl&#10;NXdzT3hpbTdWaWpRSFpFSDZhVG5kT2l4T21qYTJZUTJTRTdvZytlMFoyZHNEMnhJSFhsbUJxMnE0&#10;dzF2Q282b014WWRrOVBUNCtQajc5cW5tcWVuNStKUGtSRHQvUnBKYnVSQmF4bWdRTFpMVTEyNHJq&#10;NyszdHhYTlhGajVyN21vY2E1Y1FFaFlqc0ZpbTduakpXMGpIckRrNU9FM2JtTWhiWnpVeDJvaXBS&#10;V09XRG94T2JRb3pzUkdRM2EzUnpkdG9kdktLNThRbGRvN21Uayt5WXM1dVQ3TVJCVFZ0dHQ5dnYz&#10;NzlYSVdrSlVmQXJSR1EzYTl5Mm5nemVUK2R5UEphdEp3dVJYY3RFMzc1OSsvbnpweXBYUlVuVlJQ&#10;dzQwSmtrUHRjZ3U3T1duYSs2VmZVN01TWm9iQ3Blb094RUxxS1MxbGNvczhqZks5ZUlkSlI5Smhl&#10;aXJtcmU3L2ZmYSs3dTdwRGQ3TEE2ZU8rcmJqVXVTdlJXMXNodXJySVRaUXgrbHFNUU81MFlXWWkz&#10;dDdjM0IrVFBNMXBhZ1JmakR0N1hOUXJ4bmRQT0Vzc3ZOcTUrMEp4OVViS1Q4Ui9oaDhWSkVsdXlt&#10;OUhTQ2lnNkYyVFhrdG01YWs1bGdwYTlUelJ6ZGtHYTZ5RzdTV1RYV2JwT3lHbVM2Q3JFWWJKekV1&#10;TFJpUWd4enJSZFBuSzF3YkludTN6WHllU2RvYmtlcXhNdm5LQ1lOa25jN1haZnZud0pJYnZ4U3lz&#10;NDBiV1NmVTNvWEZjYk9oMWszL0ZKckhkbzVHbVlRS1NHUlhZSlJmL3U3azZNTTZPbEZZVFl6S2ZX&#10;cmdtZFNzMzBCbjF4ZnpaRFdrY05pK3htRnYzbkF5a3NyVmllV2pudXYxbndFQ3BkRC9QYkhDWnpi&#10;T2RwdXN5UkdoYlpMVFg2czl0L00rTWswWFVEM2Z2N0QzdWUyWHFKb3pLYWpob1cyWjExOUhYN2I1&#10;SVNZdXBMSzY0YjZGd3ZiN1YrL2cxcEhiSWoraVNKM2pLNHBqSWNOOUNWdzY2cHRxdU96YWJqZW14&#10;a1IvUURKb21MRXFMSTRsaW9xcVZQRjgxVkJ4bXQxMnRuNy9UOW9LclBkSnlhUUhaRWZ4b2hHcFpX&#10;RWp6YS9QVDMzeU03YStZajg2dyswNjM3VEVlYkUyUkg5Rk5QRWlldm11OC9mUnFqdVZKdklrbnhy&#10;QnhrM0gyU3IvcWhnRVYyUkg4aFFneTYvK2JwOG5LWTVwNHZMbXhNbEdWWi83cUJvMGE1RWh2WkVY&#10;MlNSTGNrOGVINmVwanBIcSt1NU51dnI2OHRkUFNhNG9ueVBuNzhxSjFKYkd4cXFlcHN6a1p6M0ll&#10;TjdJZys5Q2VKU29oUGYvd3hJS0dUeXZmNHE3eTZ1bHBaYzNGeGNYbDVLZDhpbHZ4VWMzTno4ODgv&#10;Ly96djZpcDNjWnhibVl6c2tCM1JCOWUrVENxaGErSGtPMStJTi8vNzd6K2JyckhJRHRrUmZYaHhP&#10;QlJ4bUJycnJKcS9mdjJxdStnckJKSWVjclFaMlJGOUNDTzd2Z1AyOG11TjQ3dXJydXh5L05IbWhR&#10;a1IyUkY5ZUkvOU9UQ0xiaUx5bTlWZFZlR3JkUDNVbUM3a2FET3lJL3BnamVVaGZKZnRIU0dVcDA1&#10;bEpIdHFKY0dqemNnTzJjRUpOaDJXM0JjOWZTblA4dkJac2tlYnArb2FpK3lRSFRnV3M1TDNqV2lI&#10;S2Ivcm9pZ012VGJOanZPN3MrU3NlajBnTzJRSCtucjJkTEhDMytFRVpiMHN5MTU3SFhldFk2eHI1&#10;TDk2ZDl3QUlTNmdheXl5UTNiUXB6d1JqYVJ5NFhXajNnbml0VGsyb1VzL1NkenRkcmMxMisxMnY5&#10;K252TFNDN0FEbXpiUmRZODJYK1NXMXRJTHNBTTdMaVg2VFJDODNsOFpaV2tGMkFLQk5FbnVGR082&#10;YVp1OUNSSFlBNEN6RVk1SzQzKyszMjYyYXR0dnRkbWwyalZWT1JIWUE0SCs0SmJpMGd1d0FZSnJo&#10;RnFkckxMSURnSGtNTjE5SklySURnTmtQTjV1bEZXUUhBR2N4M0pBZEFDQTdvZzhBeUk3b0F3Q3lJ&#10;L29BeUE3WkVmMXhxSGFWUXF1UjBiRjVVVlpUakdnUEI0RHNpUDdFam5QdFR4bWlPU1VBc2lQNlFS&#10;QmJqYjlQeTdMdE9BQ3lJL29USUJtWjMyc0Q1ZGtvYndIWkVmMjBpdFlCTnlyWUs0L0NGcEFkMFUr&#10;aWJnMTlBelJWTFNBN29qOHg0Uks2VS9BZElEdWl2N1RTMVpEaXpmRW1HbUM0SWJ1NXl1NjFLNE9q&#10;cE5SOWdJcXlMSXVpT0c2K3czZkFjRU4yaVdLNTZtcTViMDVkSGlqaXMzOWF4aTBnTzZJZkhKdGNi&#10;TmlTZ3RxS2JLTzhqYiticWdIWklUdWkzNEhrWDZGWEVwVHllbitLdkJKR0x5QTdvaCtFb2lpaTdZ&#10;bVRnUFNtZUt6UEFySWorbUYrQVhGTHkxN2ZzVmdCeUk3b3h5NWdBMDJpU1ZqTVA1ZGlGcEFkMGZj&#10;c25hbVdDOHdiK2poTUJzaU82UHZFckp2UXRhUzVuaVc1QTJSSDlQMGdxWk1ocll1VFdKbFRTOXZY&#10;SUZMTzg5ZUhwS0tpU1BrRFdTR3lRM1pFLzRoaDFpeG1WbVhJTHExZWhuaHR0ZXA0c0tTTDdKQWQw&#10;VmNZU3NpWWk2R0c1SzcvVElYWXNOTjA2aUhmenFvdXNrTjJaeDU5dzk2NitKTmxoaHpUVk1ucWNy&#10;cm1neU1aeUE3Wm5YbjBEWDRabnRZTi9VWkRjcGVMZWVWcHhXdEY4VFl4SjQ5ZXpSMGZkRVZHZHNq&#10;dW5LTnZxR0dkbjBzSjZGZzV5c04xdmt5L0RXVnRMeldTTzJTSDdJaCtSOUM5MUxDU2MrbVNyTlA1&#10;c2xhQ0pqOUl2bGUrclA1Nnc2SFphcVRzYUthQzdKRGQyVWJmc09uRVljZUp5S3ZYTXRZbHAyRVhU&#10;RGsrdVFOa2grek9NL3FHMVFtSFozR2FPT3Q3Vk9Ga1IyYUg3SkFkc2hzdU82bEcvWmxPUFhRVUk1&#10;K1preGpJRHRtZGJmUjFmZVZzRDhQbStYR3V6ZU5EdDdjNEgvbk1uS1pBZHNqdWJLT3YyM2ZTc3px&#10;aFRtWDVkbHl2N0RLV1lnSFpFWDIvc3V2TzdKVGpBcVJ5clVmV0t6dTE0cUZPdjhwRExld3lXNGZz&#10;a0IzUkgxWEdLc2Q1WFlVd1A5YUdmY1htMmNOT0VUTlZoK3lRSGRIWHllNzNXZFRBNWVydmpjZkhI&#10;RTFzVlpieTBPMXpMbnFQUU1nTGxxOVJHL2ZVYzNJa0Z0a2hPNkl2bFBxellzRXpPTDJHdEt1eG5Q&#10;ZUNxWWFiZkF5citrWStudVZ6Vk42SzR6NUhrVjNzdkM3c0RsNmJuY2JIUDhzYnFGNHQ5YlBQR1pD&#10;ZHIrR21PeDAwNERRa3NwdUcrdGlEWVFkdkhtdUdydFY3enJEMWo4dDNJUFp3NnowZE5OUjN5QzRp&#10;aHdad3V0V0F6U1N5MCs4N1dYSFlDK0lQTjV0MXVVRUZCN0tMeUdIaFVqZHBON3pMaUc1VmROenhD&#10;VzZpZ05qRHpmSjAwS0NOVGNndUloWUg3NHRocG11WTFQVmhhSG5DNmdURUhtN205dGN0MzZsVkMy&#10;U1huT3dhclgwTjAzWnI5eG0zbGtsOXBYWFVzRERCY0J2Mm1kMVliVU4yQ2ZCKzJ0VXdUWllkVjUx&#10;Nkp5K09aZWJRMWdBWk5TekVIRzdIdm9vNk1YblpiOUIxeGQzcnlTVmtGNCtHdkFwamNsY1pHbk4y&#10;bmp5MXVSSENwYk1UbTA3QTgzQ1R0MU1yYSt2Y1IrTHhaR1JqZDk3dnV3ZVFYVHplNTErYk1jVnM2&#10;eUJ0NzJxOTR5THNoalA4NEhHNEdRNEZ0YnBxaHpraVdhbjBBdGxGcFRIL1dob1RxOHkxbTRqanUy&#10;UkRXZ2R4aGx2djhjZm0wbXFBWG8xdjA5UElMdmJNWGNOS1p1UGtUb3Z1THUrUzNQaHpTZXZBMjND&#10;enJEbFV5YW1xem1BOWZwRGRGQncrNjh5elpoMitNMjh2c2t2dThyNGZTbG9IM29hYi9WYVM4QTlr&#10;TjEyS1YvY0x5YlBNcko1TjAzUm1EVmwwVE5uMG1ZNUZXUEE1M01LM1lrUjI4K2c1VXd0S2UyMXJj&#10;NzJpdEQ4aWM5cnNzN1prbGVlOXBxT0FCYy9ETFJuVEliczBmRmNVNjFVL2tuTzUzYlZZTjZxejlP&#10;bGJRejBBWDhOdDBDWUJaTGRjMmZXMVFtbjVTSlJuZVlwTC92a2lSMTJ2VUticUlNWndpOWh0Rzlr&#10;OXBHNjZROGxackJ3UTYwbXlWdFNJcEZRakptVTMrUnNSbkUwcWgra2crSEFMMm5iYmJqa3VQM1NL&#10;UkhhVG11Nzk1MTY1bWdEeEpxYURVTU90OFhFK3lTTnJUSHdqdStub3l2QXJmYmM3VEFlekhHNjlP&#10;MERWSmpzWkRxb0RlN2licEpCZE9xWTcraTZQWWpyV1hpSFNjRE1VczdvYlJJOHRBOVIxVGtOdGlP&#10;eW1xMXZWNzY5djFyYmFiT3dYRm9ZbGRQbUlYdjRBenNQdDlBYmtNUmRLdEd3b3o2T3g0UWJaeGNh&#10;cEs4bmhzMDVlZndqbG9UbVljcmdwU1VWSUxPb2Y5RzZsanVnSHgybEI2aVNyOTZnOGVSNHUwSUd6&#10;bWpYS21pZVVpSDdvWUx0MTROSitVRlZGVWJodUtLRm9oVE9YM2J0RWdlaW5VcjNhSFdCUTFwUFBL&#10;eEdmV0V4bk55VTRIQWZJRHRrbGx0YjFIdkkzNms5dEoyWVRDU0M3azN5alJIWlJzRjhtNXg0dllM&#10;Z0Y0SGREZG1RWEhQc2FscVFNR0c1aGVKdnBKdnJoUGxPYzczNEZZTGo1cGlnS1pKZFNHY3VPRUdD&#10;NGhhNWtpWDdRQk5wV2RnQU10OUNWTE5HZnZwSmx3ZzRZYmhFcVdhSWZPc3l1UnlZQUdHN2VLOW5Y&#10;NUk3b0IwL3VYRnMrQUREY2ZQTzY0WTdvUjFKZWEvNXV4QzVpQUliYkFKQmRkT3ZoT0dDNElidHpp&#10;ejRBd3czWklUc0FoaHV5UTNZQUREZGtoK3dBR0c3SURnQ1FIZEVIQUdSSDlBRUEyUkY5QUdRM045&#10;azlQVDA5UGo3K3FubXFlWDUrSnZvQXNCelppZVB1NysvRmNWVVhQMnJ1YXg1cWxCTVRGQ0t5QTJD&#10;NGRjdE9WQ1VLcTN4d2RHSlRpSkdkaU93QWtGMkg3TVJCVFZ0dHQ5dnYzNzlYSVdrSlVmQXJSR1FI&#10;Z093NlpOY3kwYmR2MzM3Ky9LbktWVkZTTlJFL0RuUW1pYzgxeUE0QTJRMlVuY2hGVk5MNkNtVVcr&#10;WHZsR3BHT3NzL2tRdFJWemZ2OS9udk4zZDBkc2dOQWRtM1ppVElHUDh0UmlKMU9qQ3pFMjl2Ym13&#10;UHk1eGt0clFBZ3UrQ3lrL0VmNFlmRlNSSmJzcHZSMGdvQXNnc291ODdTZFVKT2swUlhJUTZUblpN&#10;UWowNUVpSURzT0VFeFdaSzQyKzIrZlBrU1FuYmpsMVp3SWlBN1pPYy8rbmQzZDJLY0dTMnRJRVJB&#10;ZHNndVZQU2ZENlN3dEdKNWF1VzQvNGFSQnNnTzJYbU8vdXoyMzVBa0FySkRkcUhRN2I5SlNvZ3Ny&#10;UUN5SS9xeG5VaVNDQXczWkhjdTBiZFBFaEVpTU55UTNRSmxaeTlFdzlKS3lrZWJjUVRERGRraE82&#10;cG1ra1NHRzdKRGRyR3E1dlQzM3lCRWhodXlRM1lraVNTSkREZGtCOUdUeEdTRnlQNGJaRWYwSVlZ&#10;UTAwd1N4M1NOUlhiSWp1Z0RWVE95UTNiSURyeFd6U3l0TU55UUhlQkVra1JraCt3QUljNWhhU1hC&#10;bzgzSUR0a0JTZUpaZEkxRmRzZ09FT0paVk0zSUR0a0I5QXR4QVYxamtSMnlBemlMSkhHMzI5M1di&#10;TGZiL1g2Zjh0SUtzZ05ZaUJBbjZScHJ2c3d2cWFXVlZHUW5jU21LSXEvWjFLelhhL25mckViK1V2&#10;NXJXWmJJRGlDcEpOSEx6YVZ4bGxaVzB3cE8yVzFsalJoUTNHZTJIcklEOEpVazlnb3gzRFhOM29V&#10;NGplekVWcEsxclVhZ3JDY2hRSFlBOFlWNFRCTDMrLzEydTFYVGRydmRMdVd1c2JGbEp5OW9wT1ph&#10;eXBQRXNLVThaQWNRRGQxd1MzQnA1ZjluZVl5K29sU21vZ0FBQUFCSlJVNUVya0pnZ2c9PSIgcHJl&#10;c2VydmVBc3BlY3RSYXRpbz0ibm9uZSIgY2xpcC1wYXRoPSJ1cmwoI2NsaXBQYXRoMikiPjwvaW1h&#10;Z2U+PGltYWdlIHg9IjEyNjAiIHk9IjQ4MCIgd2lkdGg9IjQyMCIgaGVpZ2h0PSIyNDAiIHhsaW5r&#10;OmhyZWY9ImRhdGE6aW1hZ2UvcG5nO2Jhc2U2NCxpVkJPUncwS0dnb0FBQUFOU1VoRVVnQUFBYVFB&#10;QUFEd0NBSUFBQURBUm9jM0FBQVNKa2xFUVZSNDJ1MmRNVzdreGhKQWVaQUplQXdGRG5nSWhSdndD&#10;TW9kOEFBNmdBTUhESFVFQno5Z0lPQXZZTVBZNUFjTHJBRUdDamFZUUlHRERSVG9sOWdyWWpSRGRs&#10;YzN1M3ZJbWZkQUdMSTF3eGxMbzRlcXJxcnU0bW5nKzhCKzROK0JId012THkrdkFDdEdQckg5Ty9J&#10;MVB4Q1lvK2gxakU0MFFueCtmc2FKZ096Z0FtV0hFQUhaQWJMekZ1S2NFeEVpSUR0SUpUdFJqSEdO&#10;U01mWXg2emZpWS82ODBHUUNNZ09Jc3ZPL3UyWEFhT1lVeWV1UklpVVZwQWRzb09sc2xNeU9wRWdF&#10;WkFkWExMc3ZJUTRPaEVoWGpQbUo5OTFYZHUyelR2dGdQeEgrUmF5ZzYzS2J1dEJJcVdWV0k0VHFa&#10;VmxXYmlReDFSVkpROFc5eUU3dUVEWmtUVmZzT09LVUVSODh2VEpjQS9ad1NYTExpeHJwclJ5THMx&#10;SmdGYkVZRko1eUE2dVhYWUVpVnVQNXV6S1EzYUE3SElFaVFqUlNRck5UU29QMlFHeUkwZzhXMmts&#10;VnQ3cVJIeUg3QURaSWNRekJJa1JWK2lVM043ZUlqdEFkaGVTTlcrbHROSjFYWEJPYWhwTk5DMHBw&#10;K3gydThmSFIyUUh5STRnTVFjUER3KytLMjV6RFhSeXQ3WnQ2N3IyOVIyeUEyUkhrSmkydENLaVVW&#10;cnA3dTdPUkdIS3JGa2VxYlNlK0E3WkFiS0R0RUhpemMyTlhuTUJwWlhQbno5clh1TFRwMC84TmdI&#10;WlFTb2hPalVrTVpja3Vjdmp4L3Y3ZTZmdmZ2MzFWNlpXQU5sQmZOcTJ0ZHZubDE5K2lWaGFrZGhR&#10;MUJrZ1ZqWUVBMlFIaTdEWFQrdTZqcDQxaSsvc3NhUjhsOUZtUUhZUUUvdVlSRlZWeTdQbXlkS0tj&#10;d2t2U3RhTUVKRWR3UHVuSjQzcE5JaDBMRUdsSkxOc0NBYklEdUpnNlFnUkRXVjRBK0lVaTIzSEpy&#10;NnRUSzNJZStORGhleGdZMkdkZmJ2TlBIbTBsM0RYTUxWQ2t5Q3lnelZpS2NLbVRtQURncnRZSkEw&#10;UzVXNThycEFkYkNtSHpSYldHWDc3N1RmTG5pajVmekxCVXl1a3NjZ090cFREVHZhYUpPWExseTl6&#10;blhjNVk4emxRYUo4emVjSzJjRm1jbGo1bHZmdEpCS1VFRXdzS1pjODNUTXdsS0RwOXZiMmpIVVNR&#10;SFp3alRtcy9nakVOK1RCRW53VnhmSGxrMzZLN0N3YnJtVE9xUUhad1VVeDErRG1sOE9LaGs0MU4x&#10;NFNsT2s4SmJLejdMbHlsbVU3UUhadzRiTHp5R0VscHJPWWJ2U2RUbmFXYlZmV3ZHd0h5QTVXLzZG&#10;WnZtQTNtYjJlWG9vYkd0bk5MZHNoTzBCMkVGOTJIZ3RrR3RPWjRNNjFDR2hrZDNkM1I0MENrQjNF&#10;eE5MSHE2MU9TTHltbEozeG5YWGR6Y2h1YnFzN1pBZklEZ0t4bktxanZZV1g3TXcxWC9xd3k4N2pY&#10;UUd5QTFES1RodloyZXV3YzlkTWpvenNBTmxCN2pSV3UyYW5LY1dxaTdPczJRR3lnMlFmbXVVRkNt&#10;VTE5dWlhaWh5cHhnS3lnMVRNOWRsNWRQQUdMTnZOWkxKMjJlV2YxUVZrQjVlRGhFdEx3eWh4VUlE&#10;c3B0cnVqT3ptOWdKQWRvRHNJTDdzUEJiSUFrdzNuOFphcWhNaEd4TUFzZ013V0FxeXFtVzdzQngy&#10;cHE1cTJmWEVlMk1DUUhZQWgxZ0tzcXEwTWF3Nk1iTTFnTWh1aS92WkFiS0R6V2V5anVBdXJNbHVm&#10;bnJNc2xNeEMzYUE3R0FwbHBOdUhQRlVXR2xpdkU1dWJqbFFrUndXa0Iwa3pHUWRLM2RMVEhleXRh&#10;ZGx6MlJtSndEWlFkcE0xbGFXRFM1TlRQV2cySVZMSFJhUUhlUUk3cWJYeSt5bENYbUtzbll4TE42&#10;RjJCYVFIVUFBbHNNb0pnWXFuS1VKa1oxNmJMWXFDc0k2UUhhd2l1Qk93cXNQdm5PV0pzeEtueUs0&#10;cTYybW8rTUVrQjNFeDFLV1BZN3ZsRDNEMWdDd2Q4VjBuQ2dHeUE1U0JYZVd0Yk14eE90RmVmcnRP&#10;ZWVEdThabE9vNFRBMlFIQ1gxbmFYYjc2YnZCVTlvaC8vbmdyaWVCQldRSDUvVmRvY0Ntdk1NRzRM&#10;bkRzNjJsaWQxdXQ5L3YrVjBBc29PMDJQdDdqNVJYRjBWckhmSzNwTDF6V24xNGVFQjJnT3dnQjg1&#10;aXhhVDQ1S3JLc2g2UVBOUmt4T1VnTldWd0p3Lyt6MjczSGRrQnNvT2MrYXh6L1U1SlBTKzc3cVBw&#10;akJaZmRydm5MMS80RlFDeWc0MzVybFEwRlZldWJRSUFrQjJrOVYxQVNqdlJSMklON2hyWE5nRUF5&#10;QTV5MEhWZHRTekVLOE8yQ2FDcEdKQWRaUDk4dlZWZGx3aXZqYlRISndDeWcyUzhiK2pVRHlsbmxU&#10;TzRZOWNUUUhhUUR6SE9TWXRjNnhyalA5MUtvRCs1aitwaVQzWkFkcEFEMXp4L040aXZIWUsrZW1p&#10;MXE2cXFydXRtb0J2NGVhdXdBM29vVmdDeWd4ejRualZoMllGdXlRRTljc2s3RWV1eGlvZnMrQkZB&#10;bWs5V2hBT3czNGkxazd0WWowQVAyUUZFSnNCUUVXL0ZRaDRnTzBpT0JHak9yZXU4SExUa25GbjFT&#10;ZHVBN0FBU0IzVE9OaEgxcVJSMHBRQ3lneXdFQkhUS1VDdTRHc3VJQlNBN2lFeFlzcW1jMjFjRWR5&#10;KzdIYklEWkFmcDBaLzNhaHBCNVBJeWppdHMzTi9meDJsekFXUUhZUDBjcFY4dkUwTk5qVkpJVFBm&#10;MCtOaDdMZTBoTzJRSEVLaWg1UzBteW54V1hrdGlRd2trVGQ5YzArejMrMzdneDgzTjBwNCtRSFlB&#10;TnJ3VzdHS0xacFNkTnBObGcwOWtCNUJEZHJFWlphY043Z2pya0IxQWVIWVp0L3dhS3J2OVgzKzky&#10;cmRJb1E2TDdDQ05CTjdvdXE1dFc3T1poM3p4WVQrUGkwRTU5cDlnT3ZXRDdQYjcyUkVPZHZSRWR2&#10;d0lvZ3RPcEZiWHRXYXp0cXFxalA0dUliaHo3anFYWnJIc1dIYmorekdsRE5QcFFrQUh5QzZ1NDBS&#10;ZWdZY3RtRjBxTngxNjJGZnVrZzJsVHNzT0FOa2wwbHlVazFMTDRhem9EU3R2TG9WTXViY1NzZ05r&#10;bDROWW1qdU44cmFkMHBvVTBreEtKSFkzc2dOa2x6cHA2NHFVYkY1NXVVQjJnT3cyRnRCTm54S043&#10;NUFkSUx0ekVWeUZDQTd4ZXNrS3FTY2lPMEIyMlpBL3B5WDFWcUVJUFR1MU42MGJkSW9oTzBCMkdk&#10;RGJ5dlRRbVNNQlQ0MHB0RzJyNmNVNzlsMVpzbU1Ic2dOa3Q0cnNWUjZtYnhJMmY2TEtGY0NTU1FC&#10;a0I4Z3VOY3FKaU9CWkNQbEQxYnhFeFJGWnlBNlFYVG8wWFNidGFYWnAyczE4OUNmQ2MrYkpUWnE5&#10;UTVBZElEdE0xL2tGZE9LNG82bDQvZkhNWmRrUDZhcERyT3plZ2V3QTJVWEh2bFJYSFEyM1crWkRO&#10;Y29iSHRrUDRadGo4WTcrTzJRSHlDNWJXT2RoT3Mwdy9NSG01djJ3UEdjTDdwQWRzZ05rbHllc2Ur&#10;djFQYXFLYWs3WW1qdHg1bVIrM3A3UGxwejBqT3dBMmNXaWJWdExiSFZjZU5VZk9uTWEzTTFZc3Jj&#10;R2R6VTFXV1FIeUM0S2xoYmlpWkZWNVZhOVI4dHRFaHRhNDhHVzRBN1pBYkpMaW4yMWJsS04zdWN3&#10;S002cHNTL2VkZFJra1IwZ3UzUTViRHM1c0tWWnNEdHNDVmFudloyK1FvTHNrQjBndTRnNTdQUVRK&#10;bmZvblV0amxROStGMmhGSm92c0FObWwrcm40bGdXOHprNzFyR05Zd2t3eVdXUUh5QzVKRGpzckYx&#10;ZXB3ZU02YWNlVFAyTjI5MFIyZ096aVk1bkp0ejFOZjFhMC8zbURjeDEvTE5zaE8wQjI4V1huYm0y&#10;VGlFeGZscDJyWFV3eHR3MFV5M2JJRHBCZE9IUFZDVlhPT0hlY29GZi9uVHF6Um5iSURwQmRmTm0x&#10;K2wyQ2ZlTTdWNTNCMHZlSDdKQWRJTHZRSDRwWGg5M01MWUxMRWI2eTY2OTc0MkprQjhndXZ1eTBm&#10;UjVlYlNpNmUxb0tzbGZlZllMc0FObWRUM1plWlZuZFBZbnNrQjBndS9oa1hiUFQ3V05zYWYyNzhs&#10;OFdzZ05rRjg1Y1U1dEhCNjlYZzdIQ2Q4Z08yUUd5eXljN2JRZHYyT2lZMVhmMDJTRTdRSGJ4bVdz&#10;cTFwb2xlRzVzM25kTVVDQTdRSGJ4c1p4YTdhNVI2TGNzOWhtaVlMOWlaQWZJTGo2TEJ1K2R5M1Ar&#10;NTFSNGI2Nkg3QUNRblpMQXRORzVPYnNFaHBwaE12RmQzLys4Z2pjbVFIWUF5QzVKSnV1c1M0eWk5&#10;Qm1lN2VhM0VTV0hSWGFBN0paaWFlS2RMVk00NnhLSEthZDZhYzl5QmdVNUxMSUREOWs5RFh3ZjJB&#10;LzhPL0JqNE9YbDVUcC9McFpsdXduTFNMS3BXWXc3ZVkwbEIxQXdPNEhzd0U5MnZZN1JpVWFJejgv&#10;UEYrOUVTMW5nK0lSc1RhL0paR1hEWmNtS2MyT1JIV1NXM1JVS1VmNlBMTWZ1bEthR0lBcFRUb2JO&#10;SmIvenZxc0k2NUFkckZOMmVpSE9PWEZ0UXJRRWQyK3gxWUl6ZEp5K2E2eW1JNnhEZHVBdE8xR01j&#10;WTFJeDlqSHJOK0pqL3J6c1pJZzBSN2NGWU9TNG14dzhuSDlyaTBjRU5ZaE8vQ1duZjNiTHdOR01h&#10;ZE9YSWtRazVaVzdNR2RYM3huYVVnK2tGM2pNaDBuaWlFN2lDODdKYU1UTHpKSXRQVGMvVnkvazFC&#10;TEl6dDdwOGh3azhwbE9ubkFLMkVkc29OenljNUxpS01UdHlMRWI5Kyt6UTFVSFByT25kSmFKZFZZ&#10;OCtYeFZWNlpta0Iyc0hMWmJUcElmSHg4M08xMkdoazF2dFhZSVZNdUZhWXJocmE3VjNKWVpBZVhJ&#10;YnZWQ2xGOFYrZ29oNFc4OXFQc2Z2enh4MkhXTERmc3VzNlpJQitiN3VvM2RFSjJjRjJ5Qzh1YWw1&#10;ZFc3dS92Q3gvSzRaSUUrTk51ZDN0N2UzZDNKLys4dWJsUnhuRWZaamJVNTVBaE80RHJrbDJpSUZH&#10;WnowYWtIR0s2NTd1N2E1aGFRWGFBN0ZZVUpINzcvZmNxbCtsRXJKOGZIaGpqUTNhQTdNNURYMVZO&#10;ZXROSndudUZVeXZJRHBEZHFtejNOdUNsYVlzTER1anU3Kyt2YzJvRjJRR3lXNS92aGowNDIyRlpM&#10;ZG9LWFZrMlRYUGxVeXZJRHBEZEtwWFhkWDNidGszamJEeldhRTcveXBjOXRZTHNBTm10WEgxdjNy&#10;TWNHYkhjY1Y1c2QycEZMMFJrQjhqdXpOYnJ1cTRkcUFlcUFmbWlHWkQvM3EybWFXNjFRYUttdElM&#10;c0FObkJWUWp4NzcvLy91L0FuMy8rK2ZYcjErdnN2d0ZrQitjUllzN1Npc2p1OFIzNWVrT2xGVUIy&#10;UUpBWVgzYWN0UUxJRHJZUkpNNEpNYTdzRUNLeUExaXBFMFU2WDc5Ky9kL0FQLy84czZIU0NpQTdB&#10;QStjMWRpdE5DVEtlK08zaWV3QXdtVVhsalhubjFxaGJ3YlpBU1NYbmE4VFV3U0pjamQrbThnT1lC&#10;V3lDd3NTbFVJa2pVVjJBRnVTWFhDUUtGL3oyMFIyQUpjbU8wQjJBTWdPa0IwQXNvTnp5YzU4eU1Z&#10;ZFBzeG1IajFIMWdPeWd3dVFuWHlxbXFaeG5nY29ENmlxU3ZTSCt3RFp3WlprWnpaaVc3SU5iOGV4&#10;cDREc1lNMnlDM2JjS1hWZEUrZ0Jzb1BWeVU1aXNZRGo2elZSSHNvRFpBZXJrSjE4ZEJhZUlIUEdz&#10;eGNBMlFHb1pDY0JYWjRUN3lXcjVYY0F5QTdPSTd1MmJZdU1TSWhIU2d2SURuTEx6dXNZd0ZOdEJU&#10;K1JRaTBnTzhnbk82OUZ1ckdiNUNndU14KzdnT05UOFIwZ084Z2hPMlYvaVZkaHdReFg2TzlNUGd2&#10;SUR0TEtUbE9SV0ZJL2xRK2lKdENUbCtCWEFzZ09Vc2xPWTdvb2JTTHljWFN1NjFHZkJXUUhxV1Ru&#10;TkYzRTFUUk5pRWYvSFNBN2lDODcrNEphaXJxQjJVZUF4VHRBZHBCVmR0bGl1aVBzdmlPWkJXUUgr&#10;V1NYdEJma2RCeXRMSXFLVGhSQWRwQlpkaGtXemt5OVFnVFhGY1hyKzlVUC8xb1IzQUd5ZzdpeW15&#10;d1dTTXlWNStWN01kcUI2UTZ2bHVBT2tCMUVsTjBZVERVSFdXUW15NGhTWjB6Mzh5SzRBMlFIRVdY&#10;M2VwUkZsdVZyMjc2bTlwM2MzMjQ2Y3hIY0FiS0RGTEw3Y0luMUpMWVM4VVhPWGZzM2hjbk5OYkpq&#10;cGdLUUhTU1gzYUZ4NUdxYTZUakx5RXUrYTh3NEY0dkp3K1F4enRRVjJRR3lnN1BKYmpMY00xSVRm&#10;MDAreG5RRmh3bHVTU1pyWHRFM0RUZStKbVZHZG9Ec1Fwd1k2MWJLYVlwVDdacG8xSTVvTWVCWmdP&#10;d0EyY1cvTkhHWkpYZ2N3MHl2WitFN1pBZklMdWZWanl1RzVoSTlIVjJTVXp1alNGTmZQcnBvZkVG&#10;MmNGV3lxNHVpL1RqRHdFWGpDN0tEQzVUZDRXaHFpOTJPcmx5VEpJRHNJSi9zQ21SSDR3dXlneXVS&#10;WFlQZHlHU1JIVnlEN0dyVUZ0ejRBc2dPTmlTN3luUnBTQ3hqNnBWbUtFS3Vxb3JaTjdldEM1QWRY&#10;S0Rzbk92eG9zSngyR0RoWE1RbUxycFBrQjFjcE96OFRqSVU2MmxLbWNhUGg1ZHhwYm5ldTk3YXFx&#10;cUhQTG81dUZwVE16SFI1UmhqSGw2bStVNC8zc3VDSGJJRFpCZXlrNTJZYTg0Z25oTUljMGNzcXJZ&#10;Um5aelBkYjZaK1gxRENldVFIVnkrN0x6M0tENGE5YmRzanVMMVByeE8zakh2d1hmd0sreFpnT3pn&#10;TW1SWG5xT3pUTExZQ0lmK2lMd09SOGZNYkptemxubzZOeVpQSkh0RmRuRHhzbnRyTFk2K1cyZG9E&#10;bHVFRlVNRG1rWEd4VVJBZG5BOXNzc2MzRmtPa09XQU1VQjJrRkIybVMxak9iZzJmNHdKeUE2dVMz&#10;WVMzUFZaSmdlT3pzaysrK29oSUR1NEx0bmxjWTJsTHBIdk9FZEFkbkRsc2t0OVZMYTQ3Rnd2RGNn&#10;T3JsRjJsa1R5YlIrVU5PMW04cmtzckJEV0FiS0R5TEt6UjFncDhsbm5LeExXQWJLRCtMSjd0VFov&#10;Uks5WDVId3RRSFlBSDJRbm41SzZycDBPV3BqU3lxdllVMllTV0VCMmtGWjJlaE9GS1U5NWMwd0h5&#10;QTZTeTg0b3lUSzJkYVE4aVFTZEhiOXlRekdqOHA3cGlpR0E3QUEreU03TGQ2UDFCSW5hNm9GbVFM&#10;NVF4bkVVSlFEWndYbGtGK0M3S0JEVEFiS0QzTEliMDg5c3BtT2REcEFkbkVkMmhneStreEFTMHdH&#10;eWd6UEw3dFduaWhxZ09WSlhRSGF3RnRrWkpQaUtxencwQjhnTzFpZzd3M0QrVjBVMEI4Z09MbHgy&#10;WTJJcjFuT09XNXc2anJVNVFIYXdKZGtkV1U4WUcrdUVzZWZPTk56SmQ1bHlCV1FIMjVZZEFMSURa&#10;QWVBN0FEWkFTQTdRSFlBeUE2UUhRQ3lBMlFIeUE3WkFiSURaQWVBN0FEWkFiSURRSGFBN0FDUUhT&#10;QTdBR1FIeUE0QTJRR3lBMEIyZ093QWtCMGdPMEIyeUE2UUhTQTdRSFlBeUE2UUhRQ3lBMlFIZ093&#10;QTJRRWdPMEIyQU1nT2tCMEFzZ05rQjREc0FOa0JzZ05BZG9Ec0FOa0JJRHRBZGdESURwQWRBTEtE&#10;YmNqdTZlbnArL2Z2KzRGL0IzNE12THk4OE5NQlpBZVhJN3ZleXRPQXNlSHo4L05vUTFRSXlBNjJ4&#10;ZjhCQ3lYUzR4eXFMV2dBQUFBQVNVVk9SSzVDWUlJPSIgcHJlc2VydmVBc3BlY3RSYXRpbz0ibm9u&#10;ZSIgY2xpcC1wYXRoPSJ1cmwoI2NsaXBQYXRoMikiPjwvaW1hZ2U+PGltYWdlIHg9IjE2ODAiIHk9&#10;IjQ4MCIgd2lkdGg9IjQyMCIgaGVpZ2h0PSIyNDAiIHhsaW5rOmhyZWY9ImRhdGE6aW1hZ2UvcG5n&#10;O2Jhc2U2NCxpVkJPUncwS0dnb0FBQUFOU1VoRVVnQUFBYVFBQUFEd0NBSUFBQURBUm9jM0FBQUNi&#10;RWxFUVZSNDJ1M1VNUUVBQUF6Q01QeWJCZ2tUc0VSQ2o2WUFEMFFDd093QXpBN0E3QURNRHNEc0FN&#10;d093T3dBekE0d093Q3pBekE3QUxNRE1Ec0Fzd013T3dDekF6QTd3T3dBekE3QTdBRE1Ec0RzQU13&#10;T3dPd0F6QTdBN0FDekF6QTdBTE1ETURzQXN3TXdPd0N6QXpBN0FMTUR6QTdBN0FETURzRHNBTXdP&#10;d093QXpBN0E3QURNRGpBN0FMTURNRHNBc3dNd093Q3pBekE3QUxNRE1EdkE3QURNRHNEc0FNd093&#10;T3dBekE3QTdBRE1Ec0RzQUxNRE1Ec0Fzd013T3dDekF6QTdBTE1ETURzQXN3UE1Ec0RzQU13T3dP&#10;d0F6QTdBN0FETURzRHNBTXdPTURzQXN3TXdPd0N6QXpBN0FMTURNRHNBc3dQTURzRHNBTXdPd093&#10;QXpBN0E3QURNRHNEc0FNd09NRHNBc3dNd093Q3pBekE3QUxNRE1Ec0Fzd013TzhEc0FNd093T3dB&#10;ekE3QTdBRE1Ec0RzQU13T3dPd0Fzd013T3dDekF6QTdBTE1ETURzQXN3TXdPd0N6QTh3T3dPd0F6&#10;QTdBN0FETURzRHNBTXdPd093QXpBNHdPd0N6QXpBN0FMTURNRHNBc3dNd093Q3pBekE3d093QXpB&#10;N0E3QURNRHNEc0FNd093T3dBekE3QTdBQ3pBekE3QUxNRE1Ec0Fzd013T3dDekF6QTdBTE1EekE3&#10;QTdBRE1Ec0RzQU13T3dPd0F6QTdBN0FETURqQTdBTE1ETURzQXN3TXdPd0N6QXpBN0FMTUR6QTdB&#10;N0FETURzRHNBTXdPd093QXpBN0E3QURNRGpBN0FMTURNRHNBc3dNd093Q3pBekE3QUxNRE1EdkE3&#10;QURNRHNEc0FNd093T3dBekE3QTdBRE1Ec0RzQUxNRE1Ec0Fzd013T3dDekF6QTdBTE1ETURzQXN3&#10;UE1Ec0RzQU13T3dPd0F6QTdBN0FETURzRHNBTXdPTURzQXN3TXdPd0N6QXpBN0FMTURNRHNBc3dN&#10;d084RHNBTXdPd093QXpBN0E3QURNRHNEc0FHNERoMHJucVMwTi8xTUFBQUFBU1VWT1JLNUNZSUk9&#10;IiBwcmVzZXJ2ZUFzcGVjdFJhdGlvPSJub25lIiBjbGlwLXBhdGg9InVybCgjY2xpcFBhdGgyKSI+&#10;PC9pbWFnZT48aW1hZ2UgeT0iMjQwIiB3aWR0aD0iNDIwIiBoZWlnaHQ9IjI0MCIgeGxpbms6aHJl&#10;Zj0iZGF0YTppbWFnZS9wbmc7YmFzZTY0LGlWQk9SdzBLR2dvQUFBQU5TVWhFVWdBQUFhUUFBQUR3&#10;Q0FJQUFBREFSb2MzQUFBQ2JFbEVRVlI0MnUzVU1RRUFBQXpDTVB5YkJna1RzRVJDajZZQUQwUUN3&#10;T3dBekE3QTdBRE1Ec0RzQU13T3dPd0F6QTR3T3dDekF6QTdBTE1ETURzQXN3TXdPd0N6QXpBN3dP&#10;d0F6QTdBN0FETURzRHNBTXdPd093QXpBN0E3QUN6QXpBN0FMTURNRHNBc3dNd093Q3pBekE3QUxN&#10;RHpBN0E3QURNRHNEc0FNd093T3dBekE3QTdBRE1EakE3QUxNRE1Ec0Fzd013T3dDekF6QTdBTE1E&#10;TUR2QTdBRE1Ec0RzQU13T3dPd0F6QTdBN0FETURzRHNBTE1ETURzQXN3TXdPd0N6QXpBN0FMTURN&#10;RHNBc3dQTURzRHNBTXdPd093QXpBN0E3QURNRHNEc0FNd09NRHNBc3dNd093Q3pBekE3QUxNRE1E&#10;c0Fzd1BNRHNEc0FNd093T3dBekE3QTdBRE1Ec0RzQU13T01Ec0Fzd013T3dDekF6QTdBTE1ETURz&#10;QXN3TXdPOERzQU13T3dPd0F6QTdBN0FETURzRHNBTXdPd093QXN3TXdPd0N6QXpBN0FMTURNRHNB&#10;c3dNd093Q3pBOHdPd093QXpBN0E3QURNRHNEc0FNd093T3dBekE0d093Q3pBekE3QUxNRE1Ec0Fz&#10;d013T3dDekF6QTd3T3dBekE3QTdBRE1Ec0RzQU13T3dPd0F6QTdBN0FDekF6QTdBTE1ETURzQXN3&#10;TXdPd0N6QXpBN0FMTUR6QTdBN0FETURzRHNBTXdPd093QXpBN0E3QURNRGpBN0FMTURNRHNBc3dN&#10;d093Q3pBekE3QUxNRHpBN0E3QURNRHNEc0FNd093T3dBekE3QTdBRE1EakE3QUxNRE1Ec0Fzd013&#10;T3dDekF6QTdBTE1ETUR2QTdBRE1Ec0RzQU13T3dPd0F6QTdBN0FETURzRHNBTE1ETURzQXN3TXdP&#10;d0N6QXpBN0FMTURNRHNBc3dQTURzRHNBTXdPd093QXpBN0E3QURNRHNEc0FNd09NRHNBc3dNd093&#10;Q3pBekE3QUxNRE1Ec0Fzd013TzhEc0FNd093T3dBekE3QTdBRE1Ec0RzQUc0RGgwcm5xUzBOLzFN&#10;QUFBQUFTVVZPUks1Q1lJST0iIHByZXNlcnZlQXNwZWN0UmF0aW89Im5vbmUiIGNsaXAtcGF0aD0i&#10;dXJsKCNjbGlwUGF0aDIpIj48L2ltYWdlPjxpbWFnZSB4PSI0MjAiIHk9IjI0MCIgd2lkdGg9IjQy&#10;MCIgaGVpZ2h0PSIyNDAiIHhsaW5rOmhyZWY9ImRhdGE6aW1hZ2UvcG5nO2Jhc2U2NCxpVkJPUncw&#10;S0dnb0FBQUFOU1VoRVVnQUFBYVFBQUFEd0NBSUFBQURBUm9jM0FBQWdTVWxFUVZSNDJ1MmQvMHRV&#10;V1IvSC9VUDh3WjhDSlRaQ1FSc2tab25vQjVjb2tOcFFsbUVKYVJFZmloWWZSSlloa2tVTVFwTDFr&#10;WWlkSHFJdm9FUVVFaUZsT05TVGlySHlXRHM4a3hpbDd0SWlFVU5mc0dTZVQzUHo3UEhjZTg4OTk4&#10;NjlkKzZYOTV0aDJYWFB1WE05TS9mbDUzMitmRDVWUlFnS3BGNi9mcjJrVTZGUWlNbXYvOWRmZjdI&#10;Zm12N2RuemZOWkRKVkp2clNZbW1wbUU0WDZUOWRldjF4OWFybEoxdFRVMk40UzhlUEg3YzFPRlY0&#10;cUtDZzZlUEhqMy84OFllQXVaY3ZYNzUvL3o0K2cxQVIyS1hUYVVPc0VHNjJ0Q1BrWlRMRlpOSVYw&#10;bGwrc3Nsa0VyQUxoOWJYMStmbTV1NXZ5dGxGOHZrODlaMmFtbnIxNmxXMGg0dSs5L3FBanRnWHQ2&#10;OU5SV0NYU3FVTXNVSzRNZTVRUnFEM3ZxbEo4Wk0xZzExVDZRcUFYWVgxNHNXTHk1Y3ZkM1YxTlRZ&#10;MmJ1TlVXMXRybDNFOVBUMDdkdXpnTDVKSUpQcjcrLy84ODgrWVdGZjZZUXkvUW9HSzdFeGhWMGFn&#10;VjJodFZmeGt6UkRjMnRvSzJGVXlpTHR5NWNyQmd3Y1ptT3JxNmpvNk9rWkdSaWd1ZS9QbWpmcWxD&#10;b1ZDYjI4dlQ4bUdob2FkTzNleW4yemZ2bjE0ZUJqV0ZiQ3JnSTJWVUMrVlV1VWR0VlNUV1dRSDJG&#10;Vk1OMjdjMkwxN040UFJ2bjM3Q0h6djNyMXpjS25GeGNVOWUvWXd6QTBORGJHL2dXUmpCd1lHMkxz&#10;Y1BYcjA3ZHUzc0s2QW5Tc3lXNkJRaFIxcGNsSVZkaFFNcXNsc2dlTE1tVE9BbmQ5YVdWbHBiMjlu&#10;QUtMNDY5ZGZmOTNZMkhCMnRhZFBuekx6UytIYm8wZVA5RzNHeDhmWjI3VzF0WDM0OEFIV0ZiQXJY&#10;NU9Ua3hhcnNXcVJtRFhwNUw1WWdKU0pBRHUvZGZmdTNmcjZlb2FlL2Z2M1AzLyszUEhWS0hCTEpC&#10;THNhbU5qWTJZdCsvcjZXTFBPems1WVY4Q3VmTkY3bVpHRk9LaCtGV3ZZS1Y5Tnd0K3JwY1Zjd000&#10;bi9mTExML3pTd2JGang1ejVWazBVREI0NmRJaGQ3Y2lSSTVMRzVGNGJHaHBZWTRvbFlWMEJPKzln&#10;bDFLZVl2djhOK3cvLy9sWVhXMk1PWExFNnR5VWJ2M0xack9BblUvcTZlbmhTWGZpeElreUwzaisv&#10;SG4rZ3JPenMvTDJRME5EL0hwRlBwOFBrWFZkV0ZpWTMxUXVsNE4xRFFMc2l1YXJBWXJUZG9WQzRV&#10;dUVuczIrUG43OGZWUFRGc3lsMDNidngyekNqbVIzY0FBN2h6cDU4cVFRMDVWNVFUS3cvQmFUdlh2&#10;M1duWlpXVm5oNzZHOXZUMUUxblZ1Ymk2N0tlSWRyR3RBWUdlMklLdmlaSTBuSlg3LzNWWW9KeExL&#10;Uk5wU0xHRG51WDc2NlNlZU1nY1BIaXgvaVlDZmd5TU5EZzZxOU9LM3VaQWVQSGdRRnV2S1lEY3pN&#10;K1Bud3d6WWVlRms2VzhZY2MzMVNRa0plYTl1bmpNRDdEeVVZRFliR2hwV1YxZkx2T2JhMmxwZFhS&#10;MS9XY05GV0wzT25qM0w5MnByYXd1eWRlV2ZCQTEyRk5QNS9EQURkdVU0V2NQZ2psbFgxOWZUcTh6&#10;bFlIQUFPM3VpNTNQYlZ0MjhlZE4xZ05iVzFpcnVYTGwzNzU1d1AvVHhCOWE2OG1KVGRZQmQwR0Fu&#10;aWFmMFJ5bjQrM1IzUGQzczRBVHZZUUU3cjBUeGwzRDg2L3Z2djNmbHlpMHRMZnhsOSsvZnI5angz&#10;YnQzQXV3VS9hK2ZwRE0wT0JWOG1BRTd4MDZXbjdrejJ6bEVQeS8vSGlRN1RraWpvNk9BbmJmcTZ1&#10;b1M0aTlYRmtBWEZ4Y0ZZTmxhMk9YUGtOa0NwZi9XbFRjNGdGMWdZU2VQcXNqTTBpMFo3aHh5YXoy&#10;ZExpVlpoS1hvMHRuZ0FIYXF1bi8vZmpsSWt1alNwVXZDbFFjR0J0UzdkM1IwQ04wRHNvZER2bUVZ&#10;c0FzeTdPVEJuY1k3UVM2dXA1dE5HckxRRXJEelZvTFRKRDE5K3RTTGdKRjA2OVl0OWU0Ly92aWow&#10;UDNPblR2QnRLN0JlWmdCdTNLQ08ySFd6QzNycWtJNmJVVVlzUE5RTjIvZUZJQnkrUEJodHk3T253&#10;L1RkTy9lUGZYdVAvLzhzOUQ5N05tekZSd3J4YlU1d0M3Z3NKTUhkNlRxNnVwc051dnV2Y2xKcHkz&#10;Q0FuYmU2c0NCQXdKUXJsMjc1c3FWMTlmWHQrbGtLMlljR3h2enlGKzdibDBCdXhEQnJpZzlxc1g3&#10;V2JmWWFrbTY5T1lCRE1ET0t6MSsvRmlnU1YxZEhVdXM5T0hEaC9IeDhlN3ViZ0xpamgwN2FtdHJ2&#10;L3JxcTIrKythYTN0M2R1YnM3eTR0UFQwM3JZMmRxaVRKNVg2RjZSTlFyRHRUbkp0bExBTHZpd0sw&#10;cTNvVERlcGUwZkFyUDdMc0t1RjhET0s1MDZkVXFneWRHalI0dWwwMXIwSVczZnZuMmJ1UTRkT3ZT&#10;Ly8vMVBjdkU3ZCs3b2U5bTZQZjBWZHU3Y0dVenJDdGlGRG5hLy8vNTdVMU9USllrY0k0OTZTUlpl&#10;emZiM0FYWmVhZGV1WFFKTkxseTQwTi9mVDBHYzlwOFUwRkViWVFzSWYwUmZzdkg0K3ZYclFuc0tE&#10;RzNkM3NURWhIQUZ1OG5mWFh3czFiZVZBbmJCSHg5dDUxQTJtNjJ1cnE1U0VHRXJsVXFwSklPaXl5&#10;cGl6dEFzQTNhZWFHRmhRYzh2NHBGMlVHeG9hSWovR0dqY1IwWkdES2szT2pwcWVIMXFMN1NzcjY4&#10;dkUzYWtUNTgrS1hiL2VsUHQ3ZTMvTE9uY3VYUFhTNW91YVhsNTJaWjFWVnliQSt5Q1BEN0NKNnZP&#10;TzU1NnBFeEpoRC82WjdvaytTS3Y0aGsxd000VC9mdmYvellNMWdZSEI4M3lvWk85cGFoYjM4dnd1&#10;Q3Q5L0VLenhzWkdXM2VvM3dCSVdsOWZWNGZkTmdVSlFOVFVXZEw1OCtjZGJDc0Y3QUk3UG9ZYmht&#10;ZG5aeFVETVJkbGRob1hzUE5FSjA2Y0VCNzdscGFXRnk5ZXlIdXRycTd5bVRVMU5UYzM2L25JVjlW&#10;aHpXemQ0ZDI3ZDh1QjNiYXlSYnh6c0swVXNBdm0rRWdPdldqZTB6ZlNTVXFhQVhhZVNNaWhSQ0k4&#10;cVhUVWI4MGovZkxMTDVhd3M3dVdhbWhqZllhZGcyMmxnRjNReGtjeFM3NC92Sk12ZHdCMm5raS8y&#10;SHI1OG1YRnZ0OTg4NDNlb2dycFRQUTIxaTdzYnQrKzdYak9icm1rNmVscGJaTHUzTGx6bWo4bHU2&#10;cG9iMGtuVDU0TTNad1VZS2RpWGMxMkRxbnNpWFBkdWdKMjNvckFwSCsyMVE5ajZiZjdrckxaTE45&#10;bWVIaFlhSkJJSkd6ZHBINmZuYnVyc1laQTVGRkkvd25ZaFJwMnpncThaVElaZDJmeDFQZXZBSGJ1&#10;UzU5QWlUUTFOYVhZbmNJcklTV24vcEMvZnV1SjNRVUsvUlY4MkdkSGdBUHNJZ0M3TWd1OFVXTlhr&#10;R2QzbXg1ZzU3N2V2bjJyaDkzQ3dvTDZGZlNIL0lXeWgvb1pON3VvSWx2dC93a0t3QzRDc0hNeGw3&#10;cTJkbUhYMjJxTW03UmZvUUt3OHlteU05dHhZaWg5K2lhaGtvN2hXVFJiTjZtZjlmT2hqQ3hnRjNi&#10;WWVaUkxYWXYxdEUxMnhENCs2S3NwaVg1SS80dSt0T1VjcWdYczNCZjUwSElXT290R2FkeUZQY09H&#10;aVFEVXR3U1R1cnU3aGU3OS9mMkFIV0FuVWRocmt3TjJua2kvR21zcnN0TWJZYjFMM2Jkdm45REdW&#10;Z0praXVPRTdyZHYzd2JzQUR1dnJTdGdGelhwOTluWm1yTWpzU08wbXZSYkpmWFpOMjNsczlPbm43&#10;TGM4d3pZeFJOMjNwVUJBK3lpSUQySkppWW1iRjJCTDMxdFdFNTdmSHhjZUlzclY2NDRqajBsKzg0&#10;QnV6akR6cnN5WUlCZFJLVGYySEhod2dWYlZ4RHlBdWlYMk5mVzFvVG9yN3U3Vy9IaWI5NjhFVzd2&#10;MUtsVGdCMWdKMWhYNzhxQUFYYlIwYXRYcndTYS9PTWYveWduc2pQY2svemRkOS94YmNpWktsNWNY&#10;emQyZG5ZV3NBUHNtRHd0QXdiWVJVMUhqaHdwWng4Y0g3WFYxZFVaWmlFV0R0SlNGOFVGV1NGRDFK&#10;NDllL3daRThBdUZMQXpQQm9SVXVzSzJQbWhHemR1Q05IVDQ4ZVAxVDhWRlgrNnNiR3hlL2R1QnpP&#10;RFAvendBOS9yNHNXTGdCMWdGMG5yQ3RqNUlTTFIzcjE3ZWFiMDlmVXA5aFZ5cHVkeU9iT1d4Q203&#10;dVZXRTQyaUpSTUpXOFFyQUxxcXdNN1N1VVJwa3dNNURDY3lxcjY5WDNHM1gwOU9qbUIyRWtFb21s&#10;RFZ1YUdnUThxTlkzcFd0TlZ6QUxxcXdNN1N1aFVJQmd3UFlxVXJZdTZ2UFRLZlhtemR2Mk9vRXdj&#10;dnlVM253NEFIL0ZtU2Y1ZTNiMnRyNHlqNStqZ1pnRjhEbnVjeFQvWUFkOVBjZlREN1pPbEZzZFhW&#10;VjNvWGNMbXQvOSs1ZGxYYzVmZm8wbnhKWjBwTFB4azRrWFZsWkFlemkvRHpiU2tnSDJFRVd5dWZ6&#10;ZkxMMUF3Y09TT2JJK0szQ0l5TWppbS94NmRNbmZ2RjNhR2pJc0JseE5wRklzQlZlSVVjZVlCZTM1&#10;OWxaUWpyQURwTHB0OTkrNDNtWFNxWElxK3FiWGI5K25lMDRVVEc4Z3ZubFQ0QmR1blJKYURBN085&#10;dmMzTXoyd2ZoUE9zQ09GL3N0S3ZJOHg4ZTZBbmFWaWUvNHhWbml6c1dMRnhjWEZ6YzJOaWpRbTVp&#10;WVlEdUVHeHNiRmQycm9FS2gwTkhSd2Q3aThPSEQxNjVkSTk5NjY5WXQvdWV0cmEzUG56K3Z5Q0RF&#10;Rm5aYTRqWjkvaUo5RnFOTUp1UDE4eHdyNndyWVZVWUVOWXJYOVBYRCtPWGFNMmZPR0FaOTZob2JH&#10;ek1zeWFnVk5qUXJSQXZZZWNjNHV5bDV0ZktwenFobk9UNXhzNjZBWFNWRm9SekZjWDE5ZlYxZFhS&#10;UndIVHQyN01TSkU0T0RnK1FyTFhlTnFPdkJnd2ZzTFRvN093Y0dCZ3pyendKMkhzbXRZbHBFUFZ0&#10;V1Z6SSs4YlN1Z0IwRTJIbWx5Y2xKTHdyS0tDTFBiSHhpYTEwQk93aXc4OFMwZWxvcVVLVzRqT0g0&#10;eE5tNkFuWVFZT2V5TXBtTUQwV2dDWG55RUU4WUgxaFh3QTRDN054VUtwV3E4a3R5M3ZIalE1aUxR&#10;QzUxd0E0QzdBSUJPMCt0cXdOTHk4Wm5ZV0ZoYm00TzFoV3dnd0E3ZDBobmF5MUNneFNKUE8va3Bq&#10;SWxPU2lmYXNnN2JYeG1abWF5MlN3UHU5aGFWOEFPQXV6SzF1UmtVbzEwNmtXZFdmbFV4Y3ZxOStL&#10;UlM5Vkl4OE11enRZVnNJTUF1L0pFZ1poN1M2aUcxRk5CbmpCL1Z5Z1VDSERaVFdtd2k3bDFCZXdn&#10;d0s0TXBWSnBwemJUZFp2TWVLZU5EQSs3K2ZsNVdGZkFEZ0xzdnVDRTNHaVJ6S0NDeDJUdWRkSXk0&#10;S3FxbWt5bFhCa3g3Y0NaL08yU3lTVGJYOEpnOS9EaFE3aFh3QTRDN0Q0enExaFRVNnlxMnZJaVFs&#10;a2VWTENLdFdxMFM5SEYzVFRORnJ3N2MrWU1EenZOd0NJRkZtQUh4UjUyWkRBRnpMRVhRVXA2QWwr&#10;K2RUakpYOHJWOUUzeVRjdlYxZFVNZHJsY0R2bitBRHNJc0pPU2p2SE9qRk5MUzlZeEhYdXBXMk0z&#10;NGpzSzdsNitmTW1mbHdEc0FEc294ckFqaXNsSnA3MlNTUWU0bWRSRDAyM2VTWlpvS2JncklwTXpZ&#10;QWNCZG93V1NyRFRVRVdOeWRKeVVaNkVkQm16aTVTOUpydVYxVXZOemMyU2ZGQ0FIV0FIQVhZbDZS&#10;Y2xsTUdYTVkrcWtvNTlzUjFwcC9ySnJrcTJvUUIyZ0IwRTJIMkp6Unkva3VvRzFvTVFqeVdreTJh&#10;elRVMU5abmN5T2pvSzJBRjJFR0RuTkxJcnZSeUdkVzZFZUVKQ3VxdFhyNXJkelBIanh3RTd3QTRD&#10;N0lxZlZ4NGNrUzVqZDdiT01zVFQ5ak5icldDWUphUXptN21qb0Erd0Erd2d3Tzd6ZGpWbnNKT2NV&#10;eTJXK1NMOG1VUjhrbHpxa25WaDhybUFIV0FIeFI1MnhCUkhUdGJzMUVTcWZOaVpUT3JKYzZsTERx&#10;MlJ5UVhzQURzbzlyQXJjY0xGQ2J1TVc3RFRYcVhER3lxNTFKZk10emV6YVR2QURyQ0Q0ZzI3b3Nu&#10;QldFZXdtM1FYZGpVMUgvTjV4VEpnWnNrK0FUdkFEZ0xzdHZwWnNvMXN2VUxLUGttYWt5VjNZVmRW&#10;OVpwYlRwWG5VamVESFZ1akFPd0FPd2l3MjBvOVRlYUhLekxlclU3b1h1KzU1VlI1TG5Xem8yT0FI&#10;V0FIQVhaU21RZDNmc0x1NDJiK0VzdHNkR1lMc2l3RENtQUgyRUdBbmVHWDJ2WW11eG9QWUVjdnhW&#10;enFnQjFnQndGMkxrZDJrMzdhMkcrL1ZjeWxEaHNMMkVHQW5TT1pINjVZOG5HQm9xaWN6OTBNZHEy&#10;dHJZQWRZQWNCZHVZeVAxeXg1TnZXRXpzcFA4M3l3d04yZ0IwRTJFbTF0Q1FKN2t4TGlGR1hkUHJ2&#10;RnhGVC85TE93RnBtU0xaWnZNS3lIZ1ZnQjloQmdKMDU3MndlRjB1YTVEUTJ0SjIyemxGWWhhRVp3&#10;QTZ3Z3dDNzhuaG5GSUlsemZObHFsN1oxamxaYTNLbWtBZ0FzSU1BdTdKRnNSVUZZaFMxYWNuWjAy&#10;bkp3ZnRKaFZtMjkvLzZsNzJaTzZ0TW41WVRkb0FkWUFjQmRzNEN2cVVxUjA1V085WC92cW5KZGhL&#10;VThqd3NZQWZZUVlDZFE1bWRSWlVFZHl3aG5idDdVQ1IzTWpzN0M5Z0JkaEJnVjZhMXpWVFptYmxq&#10;Q2VuK09uTkdWclBSWmc1M2ViVnNGTndCN0NEQXprTW4rM2tQQ2pmTEppU2srMWhkYlVvMDZYNFh3&#10;K0RPYkxaT3V3ZkFEckNEQUR2UGd6dk56QXE1MVArNGV0V0NaWkprb3JveTJ4SUQrL25zR29wa0Ez&#10;WVFZT2RXY0NjSnJPaC8vZmUvL3hXeTBSVmFXNjBQUzhqTjdHYkdka25kaWM4NWswdTc4d0E3d0E0&#10;QzdEd1A3dmlNSXl3aG5jekRNaWxraXA4MGh5dy9hUWpZQVhZUVlPZGFjQ2Yza3NRN2JWdnY1NFIw&#10;a21KbXdueWN0TWFqTEtMYnVod00yTG43NVhuOStqVmdCOFVVZGtWcFpTL0d1NkdoSVl2RkIyRzNp&#10;dm4ybEtRVjZmaU5mb0NkVzE4ZXRzb0UyRUh4aFYzUmF2cE04NVZwdVRQVjJXUERiQ3MxVnFRVGRy&#10;MEFkcTU4ZWZoVkpzQU9palhzU0wyOXZWV1dKQ281VUtYVFlGdlRCQ3dwQkhTRys1a0J1L0svUEVM&#10;RlhzQU9palhzNkhuSVpyTk5UVTBxUEtvcDFkS2VsQ2V0SzhGdXFRUkhSY3dabnR3QTdNcjU4aGhX&#10;N0FYc29QakNqajBQeEx2cTZtcGxOSDJoSHVFc1U5cVVweW1UeVpBcFR0ZlVxRE9PMzJzQzJMbjE1&#10;UkUyU0xLeVI0QWRGRWZZMFYvK2x5OWY4ZzhEOGU3YmI3K3Q4bDFtcDNFQk8yZGZIc0c2OGhWN0FU&#10;c29kckFyRkFxR3p3UDkwM0s5d2tXeG94cUFuU3RmSGtQcnlsZnNCZXlnZU1GTy9qd1VGZFpuWFZI&#10;U0txOG5ZR2RyY015c0s5OExzSVBpQWp2RHYveUdGYXcvN3pmMkxxRFRGbmF0RW9VQ2R1cURJN0d1&#10;Z0IwVU85aVpXVmZURHNsa3hzNXlxcUxTeXJVcEFEdVZ3Y25uOHdzTEMvSlFIYkNEWWdRNy9yM2t6&#10;OFBmMnR3Ym5GSFlEMndEY3lhNTdRQTdCeDlvTHBmTFpyTnpjM09Xb1RwZ0IwVWZkbWFUMXZSemk1&#10;NWJqNGpaM1RmMzkrbUxrcjZVWVF5MnpROFg3T2JuNTdNbDhiQ1RoZXFBSFJSaDJCbE9XdHQ0TDZO&#10;VHJrdWxXQzlWQWw5U2w3K0U2SlpNSmxPcFZMcFUyY2ZGYVNsODVmZy9ZRStlUE1sdVNvT2RkYWdP&#10;MkVGUmhaM2hwTFhsOHlDUDd3d1BpbjJwVGVHbDlRYnNlTklSMXdod1BPd2sxaFd3ZzZJTU8rZlcx&#10;VXg4UFViNkoySE9BN29CZHBaaXEwdzg3SjQ5ZTZiWUhiQ0RJZ1c3Y3ExcllBVFlDZUwvZ0dtd2Uv&#10;andZUzZYUS9KT0tJNndNN1N1RkE2RWNZUUJPOEc2OHA4cHdXNW1aZ2FaaXFFNHdzN3lxQkJnRjNi&#10;cnlvdXNLOUt5UTNHRW5jcFJJY0F1N0lQQS93RkREUW9vanJCVFBDb0UySVhPdWhxRzZ1VU1EbUFI&#10;aFJWMjBiT3VnSjNFdXZKL3dBQTdLRWF3aTZSMUJleUthbWY3QURzb0xyQ0xxbldOT2V6VU4wZ0Nk&#10;bEQwWVJkdDZ4cG4yTm5hSUFuWVFSR0huWDYvVmNTc2EyeGhaL2RzSDJBSFJSbDJjYkN1TVlTZHM3&#10;TjlnQjBVV2RqRnhMckdEWGFPei9ZQmRsQUVZUmNyNnhvcjJKVnp0Zyt3ZzZJR085dTUxQUc3TUZ0&#10;WDlWQWRzSU1pQlRzbnVkUUJ1M0JhVjd1aE9tQUhSUVIyNm1YQUFMc0lXRmNIb1RwZ0Z5Q3RyS3pj&#10;MzVRcnRpdWZ6OU9scHFhbVhyMTZGVzNZeGRtNlJoaDI3bTZRQk95Q29uZnYzdTNkdTVleDRNR0RC&#10;K1V3cnFlblo4ZU9IZHM0SlJLSi92NytQLy84TTNxdzAvL2xqNVYxalNyc1hEL2JCOWdGUlQvOTlC&#10;UFBKbWV3b3dDbnQ3ZVhYYVMydHJhaG9XSG56cDNzSjl1M2J4OGVIbzRNN056UHBRN1lSY3U2QW5h&#10;QjA3MTc5N1p0bFFQWUxTNHU3dG16aDJGdWFHaUlmVG5JeGc0TURMQ0xIejE2OU8zYnQyR0huWDV6&#10;Q2RMelJnQjIzcDN0QSt3cXI3VzF0VjI3ZHBVSnU2ZFBuelkyTnJMdzdkR2pSL28yNCtQajdQcHRi&#10;VzBmUG53SUwrem01K2VGT3NkT3lvQUJkbEczcm9CZHNOVFIwYkZOSjF1d284QXRrVWl3dm1Oalky&#10;WXQrL3I2V0xQT3pzNHd3aTZmejgvTXpBaDFqbU03U1JjbDJIbDl0Zyt3cTdDdVhMbXl6VWpxc052&#10;WTJEaDA2QkRyZU9USUVVbGpjcThORFEyczhhKy8vaG91MkMwdkx3dDFqbUZkSXdBN2Y5TFNBSGFW&#10;MVBQbno3LzY2aXQ2OHJWL09vUGQrZlBuK1k2enM3UHk5a05EUS94NkJRVktZWUVkL1pFWDZoeUh0&#10;d3dZWU1lVHpwK3pmWUJkeFVRUldXdHJxN2FZY1BIaVJXZXdJd1BMYnpIWnUzZXZaWmVWbFJYK2pk&#10;cmIyNE1QTy9hWG40ZmQvUHc4ckd2WVllZG5XaHJBcm1KaUVkYkl5QWlGWTg1Z3g4L0JrUVlIQjFW&#10;NkhUeDRzUHh0THI3QmpwKzBackNibVptQmV3MDc3SHhPU3dQWVZVYS8vZlliUDhYbURIWnJhMnQx&#10;ZFhWOEw4TkZXTDNPbmozTDkycHJhd3NzN0lTLy9CcnNLS2JEVkYyb1lWZVJ0RFNBWFFYMDl1MWJi&#10;VU5jZlgzOTZ1cXFZOWdKczNWa2g4a2FxOXlBZmxzZmZmeEJnNTNocERWaExwZkxZVjBpMUxDcjFO&#10;ayt3SzRDNnVucDBSNzRtemR2YWo5eEJydVdsaGEreS83OSt4VnY0TjI3ZDhMYktmcGYzMkJudHQ4&#10;S1JhREREcnNLWmxRRjdQeld4TVNFOXJTZlBIbVMvZEFCN0JZWEY0VXVKMDZjVUw4Ti9neVpMVkQ2&#10;QUR2SnBEVmdGMTdZVlR3dERXRG5xOWhoaVdReXllK1pjQUM3UzVjdUNWMEdCZ2JVNzBTL2s5a0hI&#10;MkVKTzh2OVZvQmRTR0VYaExRMGdKMnZZb2dSZHNNNWdGMVhWNWZRNWRhdFcrcDM4dU9QUHdyZDc5&#10;eTVVMW5ZcVV4YUEzWmhoRjFBTXFvQ2R2NkpIWlk0ZS9hczhMOGN3STQvSDZicDNyMTc2amZ6ODg4&#10;L0M5MzFkK1VuN0JUM1d3RjI0WUpkb05MU0FIWStpUjJXT0hqd29IN04xQzdzMXRmWDlTZk1uajU5&#10;cW40L1kyTmo1VXo1dVFzNzlVbHJ3QzVFc0hOY0JneXdDN0dJYnRvKzNoMDdkaGh1OHJBTHUrbnBh&#10;VDNzYkdVeEljOHJkUGRoalVJUE83djdyUUM3c01ET2JnVnJ3QzRpR2h3YzFKNXdjcktHRGV6Qzdz&#10;NmRPM3JZMmJvbC9SVjI3dHpwTSt3Y1RGb0Rkc0dIWFdBenFnSjJub3NkbGpoMjdKaFpHN3V3dTM3&#10;OXV0Q2VQTEt0dTJJN1lQZzl5ZXJkejVWMHZTUUtNNWVYbCszQ3JyT3owOEdrTldBWDhQRUptblVG&#10;N1B3VE95eXhhOWN1U2N4aUYzWWpJeU5DKy9yNitqSmhSL3IwNlpOaTk2Ky8vdG93TTlYWEpiVzN0&#10;Lyt6SkI2SUpBbnNpSFNobTVNQzdGU3NhM0RTMGdCMjNvb2RscGlhbXBJMHN3dTdkRG90dEc5c2JM&#10;UjFZL2Z2MzllamFuMTlYYkg3dHJMRncwNTl2eFZnRjh6eDhTY2hIV0FYWExIbzZmVHAwL0tXZG1I&#10;SFY5WFIxTnpjYk92ZTd0NjlHd1RZMlgwZUFMc0FqaytRclN0ZzU5UElha1VoV2xwYUxOZEp5NGVk&#10;M2JWVVF4dXJDTHZsNVdVeXBPMGxtZmxaRmRnNW1MUUc3SUkyUG40bXBBUHNBcXJ2di8rZUh1bTZ1&#10;cnBjTG1mWnVId2JheGQydDIvZkxtZk96cENBcE9ucGFXMlM3dHk1YzlxMG5Sa1QrYVBCZ0YwWVlS&#10;Y0s2d3JZZVM1MmNQWENoUXNxN2UzQ2JuaDRXR2lmU0NSczNhRituNTJ0MVZobjhxaElOdVQvK0ho&#10;YUJneXdDNDFvS0xYREV1b1p6OHZmZW1KM2dVSi9CZi8zMlFGMklZVmRpS3dyWU9laE5qWTJEaHc0&#10;UUE5elEwUERxMWV2UElLZGZzYk5McW91WDc0Y2hCTVVnRjI0WUJjNjZ3clllU2gyV0tLN3UzdGNX&#10;WHpGTDVaTlUyaXp0cmJHM3VYeDQ4ZEMrN3E2T2x2M3FaLzE4NkdNTEdBWGF0aUYwYm9DZGg1cSsv&#10;YnQyN3dSbnhYS01CR0FyZVVGWXJIUXZiKy9IN0FEN0NKbVhRRzcwTU9PdEcvZlBxR0JyUXF3Rk1j&#10;SjNXL2Z2ZzNZQVhZUnM2NkFYUlJncDgrK2FTdWZuVGF4eU92Rml4ZUFIV0NuSjEyb3JTdGdGd1hZ&#10;alkrUEN3M01VcXFvM0djeW1mUmhjQUM3Y01FdUF0WVZzUE5RVTFOVDkrMUxLSXBJR2g0ZUZ0cThl&#10;Zk9HZjZPMXRiWGEybHErUzNkM3QrSk4wcVdFdHp0MTZoUmdCOWhGejdvQ2RvR1RzMUtLMzMzM0hk&#10;K0ZuS25pMitucnhncGhJMkFYWjloVnBJSTFZQWZZeVhUejVrM2hDSVRpZ3F5UUlXclBuajMrL0px&#10;QVhmQmhGNFF5WUlBZFlDZHFZMk5qOSs3ZGZLK0ppUW1WdC92aGh4LzRYaGN2WGdUc0FMdGlSU3RZ&#10;QTNhQW5ZV0lVM3l2M3Q1ZXl5NFUvZFhWMWZHSGFtMFZyd0RzSWdtN3FGcFh3QzQ2c0tQZ1RzdUVy&#10;S21ob1VGZnVreVFVSDNDMWhvdVlCZko1em5DMWhXd2l3N3NTTlNTNzNqanhnMTUrN2EyTnRiNDBL&#10;RkRmdjZhZ0YwQW4rZUFWTEFHN0FBN0paMCtmWnAxYkdscGtiVGtzN0ZUR0xpeXNnTFl4Zlo1RG13&#10;Wk1NQU9zRFBWcDArZmpodzV3dm9PRFEwWk5sdGRYVTBrRWl4eFFEYWI5Zm5YQk95Qzh6d2JudXFQ&#10;bm5VRjdLSUd1MkpwbnpCL0F1elNwVXY2dDJodWJtYjVvUHduSFdBWG5PYzVnQldzQVR2QXpvWUto&#10;VUpIUndlN3d1SERoNjlkdTBhKzlkYXRXL3pQVzF0Ym56OS9YcEZmRTdDcitQTWNOK3NLMkVVVGRw&#10;ckd4c2FTeWFSWlVkZlIwZEVLL3BxQVhXV2Y1N0NVQVFQc0lCc2lWdmIxOVhWMWRWRk0xOW5aT1RB&#10;dzhPalJvNHJmRldCWHdlYzVudFlWc0lNQXV4Zzl6NUU4MVEvWVFZQWRZTGRsZkdKdVhRRTdDTENM&#10;eGZOc2FGMExoUUlHQjdDREFMdUlQTS81Zkg1aFlRSFdGYkNEQUxzb1A4KzVYQzZiemM3TnpVWDRW&#10;RDlnQndGMmNYK2U1K2Zuc3lYeHNJdjIwUWpBRGdMczRxV1BIejgrZWZJa3V5a05kakczcm9BZEJO&#10;aEZUZHFxS3dHT2h4MnNLMkFIQVhhUkVsdDE1V0gzN05rempBeGdCd0YyMGJHdS9JWmhEWFlQSHo3&#10;TTVYSVlIOEFPQXV3aVpWMTVFZXhtWm1Zd1BvQWRCTmhGMExyeUl1dUs4UUhzSU1BdW10YVYzekNN&#10;OFFIc0lNQXVPcVNUbEFIRCtBQjJFR0FYQlZtV0FRUHNBRHNJc0F1OVZOSTBBWGFBSFFUWVJkYTZZ&#10;bndBT3dpd2k0VjFCZXdBT3dpd2k5VHpxWkttQ2JBRDdDREFMbnpXMVhDU0R1TUQyRUdBWFV5dEsy&#10;QUgyRUdBWFN5c0syQUgyRUdBWFVTc3Ezb0ZhOEFPc0lNQXU2RExsVEpnZ0IxZ0J3RjJnWlpiRmF3&#10;Qk84QU9BdXdpYTEwQk84QU9BdXhpWVYwQk84QU9BdXpDWjEzTHJHQU4yQUYyRUdBWEF1dGFmaGt3&#10;d0E2d2d3QzdRRnRYdDhxQUFYYUFIUVRZQmRlNnVsakJHckFEN0NEQUxyTFdGYkFEN0NEQUxoYldG&#10;YkFEN0NEQUxoYldGYkFEN0NEQUxoYldGYkFEN0NEQUxoYldGYkFEN0NEQUxoYldGYkFEN0NEQUxo&#10;YldGYkFEN0NEQXJnS2tVeXdEQnRnQmRoQmdGOWFIdVZMV0ZiQUQ3Q0RBemo5VjBMb0Nkb0FkQk5q&#10;Rndyb0NkdDRORGdYbWdCMEUySDJXNHpKZ2dGM0FCNGN0TkFGMkVHQVhGT3NLMkxrK09Qd2VTY0FP&#10;aWpYc0RQZVhWTXE2QW5idURvNncwQVRZUWZHRlhkQ3NLMkRuMXVBWS9nMEQ3S0NZd3E2Y0N0YUFY&#10;WkFIeDJ5aENiQ0RZZ2M3ZDh1QUFYYUJHaHhKdEE3WVFmR0NuZXRsd0FDNzRBeU9QRm9IN0tBWXdj&#10;NnRDdGFBWGRBR1IyV2hDYkNEWWdHN1VGaFh3TTdaNEJoRzYvcUZKc0FPaWo3c3dtSmRBVHNIZy9Q&#10;czJUUEZoU2JBRG9vNDdMeW9ZQTNZQldGdzh2bjh6TXpNM055Y1lyUU8yRUdSaFYxbEU5SUJkcDRP&#10;VGk2WHk1YkV3MDQrVUlBZEZFM1loZEc2QW5hS0l1dWEzUlNEbldXMER0aEJFWVJkRUJMU0FYYmVS&#10;ZXNFT0I1Mml0RTZZQWRGQ25haHRxNkFuV0swenNQdXlaTW5pdDBCT3lnNnNLdElHVERBemgveDBU&#10;cUQzZno4L0piQldWb3FwdFBGVktwWVZWV3NxZm44TDVrTVlBZEZEWFlSc0s2QW5abUVhSjFnOS9E&#10;aHcxd3V0MlZ3SmljL00wNy9JdXJSL3dMc29BakFMakxXRmJBei9IRDFwL29YRmhiRXdURWpIWHVs&#10;MDRBZEZHN1lSY202QW5hQ3pFNzFpNE5EN2xWT3V0SUxzSU5DREx1SVdWZkF6bXdFaEdoZEhKeGtF&#10;ckNESWd1N1NGcFh3RTcrNFpvT2pnTHBBRHNvbExDamh5R1MxaFd3TTV1WEVLTDFMWU16T2dyWVFk&#10;R0VYWVN0SzJDbm1JTUxzSU1pRHJ2SVc5YzR3ODVXRHE0dGd6TTdDOWhCa1lKZG9DcFlBM1krV0Zm&#10;SmJ5ME9UazBOWUFkRkJIWkJMZ01HMkhsaFhlVWZyamc0NlRSZ0IwVUJkdkd4cm5HRG5lTjVDWU45&#10;ZGdyQkhXQUhCUmQyY2JPdXNZSmRPUit1d2VBbzhBNndnd0lLdXhoYTEvakFyc3dQMTNod3RDd0E1&#10;ckQ3UDFOTndhck54emc3QUFBQUFFbEZUa1N1UW1DQyIgcHJlc2VydmVBc3BlY3RSYXRpbz0ibm9u&#10;ZSIgY2xpcC1wYXRoPSJ1cmwoI2NsaXBQYXRoMikiPjwvaW1hZ2U+PGltYWdlIHg9Ijg0MCIgeT0i&#10;MjQwIiB3aWR0aD0iNDIwIiBoZWlnaHQ9IjI0MCIgeGxpbms6aHJlZj0iZGF0YTppbWFnZS9wbmc7&#10;YmFzZTY0LGlWQk9SdzBLR2dvQUFBQU5TVWhFVWdBQUFhUUFBQUR3Q0FJQUFBREFSb2MzQUFBVFYw&#10;bEVRVlI0MnUyZHZVN2RTQlNBL1NBVWZneUtGSDRJeWhSK0JLUVVXMnpoQjBpWllrdVhGRnVtMkdJ&#10;TEYwaWJJb29pSk5BaVpTVWpFWW1DZ29MaUZyZTRlL0NBYzYrdlp6eGpqMzNIdnQ4bks4cXljQ0VI&#10;NXVPY09mTVRiUmJINCtOaitZYjhmUVBMUmI3RldaWkYxdVJSdE5FOFFoeEY4bXBFMVo3MWV2M3c4&#10;SEI3ZTN0ZDhkOS8vejFXUEZUYzM5K1hrM05mb2I0QTljVThWNnhXcXdqWndURm9UbEZxVEpkdnZV&#10;OGN4M21hYnZKOFV4VEVlZmh3VzFlSWE1UjBucDZlYWlGT2JFTmtCL09qS0lySW5VU2YxcVY3N3h3&#10;ck15YUphSldBanozY1dvWG9QVDFFZGpBejhqeVBlcEhxWlJlM3ZmK3I3K0w0SmN1RGd3NjMyb2Ex&#10;RUh2VXk4Z081a1NhcGxGZnpCTjJrY1ozbWZJZCtWM3d3ODFRTHlzaElqdVl6U1Jka2lTdWdvc3I1&#10;QVBGa2pZVGRscmZwU25mZ3JrUE4yUUh3Vmx0azJVdnoyNlh3TjUwWXJjc3k0cjk5b0wxaE4wK0w3&#10;NERaRWYwd1p2bWtxVEZSMWxtYVRwNXQwTFhRaFZ2YW1Sbjg5S1MzeFUwWjVFZDBRY1BpRW8wTXNy&#10;c3Nya09HVW1lcUhuOXN2b1VzY1duS0ptNVEzWkVINFlTeDYwbXNsbGpZclVTV1BQNkRlVjErbzV2&#10;RkxJaitqQ0ExdXJWMkNlMVRlaCsvYVJITms5bVVTbno3VUoyUkI5Ni94ajJhUjA0NUZuNkNUdlg1&#10;bXpFNUIyeUkvclFFODFzWGVteG90UlAyUFh3SGNrZHNpUDYwQXROMnBWNFRLKzZKdXhjNjFtU08y&#10;Ukg5TUZQWm1mdVN4U3V1N2djVGFmeXlvUk9CYklqK3VDVHNuU2FyZHZaNG1xalBKY0pPL3M2bXVR&#10;TzJSRjljR2V2Ryt0MlRKTW96N0Q2eEhIQ3pyS1lUZGxBaHV5SVBneE03dkplSjVkb2xlYytZV2VU&#10;M0ZISklqdWlENzBRVDFuVXNHV25vZmFWMTlkMG5ja2RsU3l5SS9vd3lIZHhqN1JPcDd5K0UzWTJ5&#10;UjFudUNNN29nLzk2OWxjZjJKZDdxcXFBUVdzelNJWUtsbGtSL1NoUDRhRGlNc0JyWVl4S2xsa2gr&#10;eUlQZ3lwWmJXelpDcjEyNTdkOC8rSXYwU3BkWGU0S29jTGczK1AvaHdVWkVmMG9TZTZnOWQzTm1r&#10;cDVYbXFVbjg5MjZ0SnRpejJjbjBCUFFwa1IvUmhHdG0xckd2enFEeDVFYjIya0IyeUkvcmdIOTJo&#10;eE5wRnZLSzhQQitrUEl1bXFyWm5jdlFYanlFN29nODlpZU80enpxUGZzb3pKblFldmlwa2greUlQ&#10;cmhtZGxaYWNWV2VkVjVHWm9mc2lENU1KRHVIVStUMDV4NDNIK3RlS25OMnlJN29nMmQwUzA4Y1pH&#10;ZTVhOEo2bFp5aFFjSFNFMlJIOU1HejdQd2ZUV3lkbE9Xc3MwTjJSQis4WXpDTFE4MG9EakxQM0xr&#10;YzBKVHFkN0R4L1VKMlJCOTZJa2J6cy9GZXQ5ZkN1Z05ibzJ2RmNxUWRzaVA2TUFnUFBZcHQ1ZVg1&#10;U3g2bnprSHB0VktFOHp1UkhkR0hVZENWalpKaFRUOUh4b1Fkc2lQNmNJQktkdnBreW5CQVBOOHBa&#10;RWYwWVJDR3BSNlMzRTI1dE0xd0JBczFMTElqK3VBQjNiVGR4SGRVYzdzWXNpUDZjTERrYnJKTldv&#10;RUlsK0dHN0pEZHdqR3NicHVnbURVVXNLUjF5STdvdzNUSjNhaWRXVU9IaExRTzJSRjltRFM1Rzg5&#10;M1p0T1IxaUU3b2c5VEozZGorTTVjdmRLRVJYWkVIOGJDc0thMzlwMlhFelRscDhYUWtlQTZNV1JI&#10;OUdGME9yT3Q0UzBMbTA5QkFZdnNpRDRFNFR0Vll6cjVTSDVDNUpWMSsvd3hIYklqK2pBMU5qWG1k&#10;cFpudHA1eW5QMExjdnc2c2lQNk1LbnZMRk93aHZpRTVJMGVyOEN0T3NpTzZNTUJmR2RaejNxRTZo&#10;WFpFWDA0REpQNWJ1SkRCeGh1eUE3WmdaK1MxZ20yU1NBN29nOExMMmxKNkpBZDBZZUZLOC9YK21S&#10;a2greUlQb3lvUEtlbEpHZ08yUkY5T0JicktjSGhPR1JIOUdIZTFoT0tvc2p6WEhTV1ZpaTF5VnZr&#10;N2R5VmcreUlQZ0FnTzZJUEFNaU82QU1nTzJSSDlBR1FIYkpEZGdBTU4yU0g3QUFZYnNnTzJRRXcz&#10;SkFkc2dOZ3VDRTdBRUIyUkI4QWtCM1JCd0JrUi9RQmtGMXdsT1dtS09SUFpBY0FTeHh1NHJnczIw&#10;UlIvU0M3dWRJNDJHUDdTQTlPOVlCakgyNlN5bTFwRHRuTlVuQktiZmJYcDNMaEtSemRjSlBmOUh1&#10;bVEzYXpZY2hKdk9yaVZLd0h4ekxja2dUWnpWVnozTEVBRERkYjVKZDZtK21RWGRBVVJUSEdoWUh5&#10;bW1SNXNOamh0dHVVUUhhaEkxLzVrT3RqTEpWSEV3TVdPTnpTRk5uTkthR2I3TVo3ZkFkTEcyNmFD&#10;VHRrRnh4U1lFWVR3aXdlVU1ZUy9ZTjhtN0ord29xaktLbWVmdUE3V001d2ExdGhoK3pDSWsxVDE0&#10;enNWeEc2OVEwdXF5ZDNkSjk4OXBkZmlmTElYL0w4NVFVQjVqamNaRkN3OUdRQjFhdTJrYXBaUmFt&#10;c1o5blF6Um9mSHNjYlp2Umdqc09OUmNYQll0T1I2SjVjMDgvTGxwWElPcFVuNzFEcys0NUZLakRI&#10;NFNZL3QvTFRpK3lDUXI1SXF4cXo3Mit6aHZJNmZWZVMzOEV5aGhzSEFZUkc1M282aHdYQWU3L0tt&#10;by9GdnRwNC82TnNWQXZJTHVRam5wQmRBTGwyYmk1ZEMvdEdnYjRKOVpxZ3ZWWEJFaGJ6eG94OC84&#10;TUJaajNjcWoxa3lPNlFtS1ZUT0xWRTljdUxObnVUZmFWeGxyQWx1YU01QzdNZWJwTGN5VmdqK21H&#10;bWRZV3JYd3cxYkpzVHpkM2Z2RXVYQURQTExXUzROZDZ5V3EyZW5wNmVLMVlWNi9XYTZJK0I1MVcr&#10;T3RQVk0yNTc2NDh5KytTT25pek12NUQ2SlR0eDNNUERneml1Yk9PKzRxSGlzVUk1TVVBaHppTDZo&#10;clJPYXR0K1V4SzZwc1RyKyt5dFRTbU42MUYybHQzUmtJVmx5RTVVSlFvcmZWQTdjVnVJRXp0eEZ0&#10;RTN6TmIxT1g5SnY4aXVOYWVySDBNeG05VHZKaDhMc0FEWmlZTzJiWFYxZFhWN2UxdU9TVU9JZ2w4&#10;aHppTDZXc1gwTTR2T2RQSnFoc1pGbGR3WlZyN1FuWUJGeWE1aG91dnI2NTgvZjZweVZaUlVIb2o3&#10;TjFxVHhIWEZmS052cUdHTEhtWXgxTEFXajZFdlc5Q2FnS1hLVHVRaUttbThoektMdkYyNVJxU2o3&#10;SE53SWVxcTVydTd1OXVLSHo5K2hCbDl3NTUvNTlmU2w2aVdqMkVEUjBJQkM0dVVuU2lqOTZ2VVFt&#10;eDE0c1JDL1BidDIrVWI4dmNBV3l1RHRvVnRZeXhSN1ovRVk2c0VrRjNnc3BQeFA4RW5teVpKYk1n&#10;dXROYUtZVE9zVzJ0aVdFSm4yYVlvbUxDRHhjaXV0WFE5SVB0Sm9xc1ErOG5PU1lpMUUzc0kwVEJo&#10;NTNCSXVxZWNyck9TUlhhd0hObk5OTVNHSlBIbTV1YWZmLzRaUTNiRFd5dUNRWFlPODNUK1RQZTZS&#10;OXJqT2hoQWRzaHU0dWovK1BGRGpCTmFhK1g4L0Z3M1FXYWJKQTVydjdZK01TZTJBN0piZHZUWGIw&#10;eldXams3TzJ2Vnl1bnBxZVd1bGZYNzk5NWxsMmdXT1NNN1FIYkhGWDJQclJWNzJlbFluWjcyTVpw&#10;b3F5aGFKdnZpV042dU8xWXY1VEE3UUhaRVh5ZkVoaE1iUXB4WWR1dVRrNmZ6ODJhUytQWHI4NmRQ&#10;ejU4LzExVXpzZ05rUi9ROW96c3IrT1RreERKSkZIbFptbTVsTFZENTdLMWYxZSsvL3o3ZjgyK0E0&#10;WWJzRG9tdUc3dTlndGU4L3ViaHl4Zjd6Tzc1N014R2RycHU3TWVQSHdNODZ3RVlic2h1QnRFMzND&#10;WG1sQi9hKzA0eXdkNnl1N2k0R0dOck00NWd1Q0c3NVVmZllCYUhGYnlPVzJKWHYvMW1hSzFJK3Fi&#10;N2tpNHZMeWZlMmt5U3lIQkRkc3VYbmR2R2U2ZWx4VlhMVmZkS2hvTUp3am5ySWZ4VFk1RWRzaVA2&#10;VFhTdFQ3ZU45K2JyeEZwOXA5bU9wanRKdE5HS25kMzVOemlSNFlic0RveWY4K3g2N0tObzg1M2hp&#10;K214VjJ6NDF1YjVuaHFMN0pBZDBSK25rdTIzYVd3dmVUVGMwbDJPYy9XRWVkZktmRStOUlhiSWp1&#10;ZzdWTElPeVYzdkhiSmJQaldrZFFjL3VaT3FtZUhtdVp3aStnZEJ0N1RZWWVaT3QvcEVQcnh6WWNy&#10;YlpKekJ1YlBZT3hIVXFiSEgyVnFaaSt4aUxza09zSksxM1g0dk1qSWticDIreXpLRGNQc2NFRDhI&#10;SjVJa0h1ZHdlNjFna04yQnZ3R2E1SzY3bU5YSlRtVmtaYWw5aDY1N2RvN3pzSk5adEZhR25CcDd6&#10;TVB0ZGIwQnNqdGdjbWU0UFZiK1YwZC9RTGVvdUM0LzlRdVB5NmlERGN3dFNldzhOWFlrSjg3cDVs&#10;SmtGMlp5MSsyN09OWWU1YlFsMVAxMzZ6UWRweE5UTlM5cHVQMGFaY2d1Mk9STytVNWJVZXBrMTFE&#10;VnJ1K0tMdE54bzlpVVFwenkxTmpoclpYV3JjMXpXc09QN0E3dXUwNzd0UHRPTngrM241ZTliU3pM&#10;b200S0RyQWpTWFJ4NHMzTnpiZUtxNnVydTd1N0FGc3JTNTZkbVpmc09vdFpiY3ZDWG5hYlRaRmxz&#10;WTNwMmxZZHcxeUVhRDQxZHBwcm1rTnJyZXdNTG1RWEF1WlZJQzNLTTV3Q3NPdEVDWUpoTWQxT0I3&#10;WitoWEUyVHNBaWswUXZONWVPMTFyWkdWbklMaEFNUjQvc0t5OU5ra0ludTBwVjRrUkxnYjd1bDlE&#10;ckVvNDVTZXdVNG5qWE5Ic1I0czZ3UW5iaFRONDU2ZWxWZk5VanFrcXJQNU9vRDBtYkxnRU1RcXlU&#10;eEx1N3U2dXJLelZ0ZDNOem81UVV6dnFiOSsvZkk3dmwrRzRnMlg1dUNEQjR1QVhTV2prOVBVVjJz&#10;NSsvODBKaFhxWUhNT1p3bTJCcjg4NU5Va1EvekJUUHZQNXVPSEdyNldqRlFuakRiVWlTaU95T3Vx&#10;U05XMHZYcnFQYkFVSWVicnJXeXJ0Mzc1RGRrU3J2WlgxeTY5YUxRNTllQnd5M01kaFpkMFgwNTZJ&#10;OHkrVnkzZHN3eXZKbDRiSDhwd2hPSHZrTENSMHNkTGl4OUdTMjFxdlN2TVRSY1NWTFNlQlloeHVM&#10;aW1lYzQ5VW5seFJSbEZkUCtyYklMcTBtNDdMcWpRVW5sd0REamUxaTg2YnpDR0tXandERDdWZDZV&#10;Q0s3T1NkM3VtTTdXVDRDRExjOU9PSnA1cjdUNVhma2RNQndhOVpDR2JLYnYvTFM5Q1hMazFTT3Bp&#10;b3czRFFVUllIc0FHRDV3KzNYdEIzUkI0QmxEN2ZYMVhaRUh3Q1dQZHhla3p1aUR3Q0xIMjR2YlFx&#10;aUR3Q0xIMjR2eVIzUkI0QmpHRzdJRGdDUUhkRUhBR1JIOUFFQTJSRjlBR1NIN0lnK0FNTU4yU0U3&#10;QUlZYnNrTjJBQXczWklmc0FCaHV5QTRBa0IzUkJ3QmtSL1FCQU5rUmZRQmtoK3lJUGdDeVEzWkVI&#10;NERoaHV5UUhRREREZGtoT3dDR0c3SkRkZ0FNTjJRSEFNaU82QU1Bc2lQNkFJRHNpRDRBc2tOMlJC&#10;OEEyU0U3b2cvQWNFTjJ5QTZBNFlic2tCMEF3dzNaSVRzQWhodXlBd0JrUi9RQkFOa1JmUUJBZGtR&#10;ZkFOa2hPNklQZ095UUhiSURZTGdoTzJRSHdIQkRkc2dPZ09HRzdKQWRBTU1OMlFFQXNpUDZBSURz&#10;aUQ0QUlEdWlENERza0IzUkIwQjJ5QTdaQVREY2tCMnlBMkM0SVR0a0I4QndRM2JJRG9EaGh1d0FB&#10;TmtSZlFCQWRrUWZBSkFkMFFkQWRzaU82QU1nTzJTSDdBQVlic2dPMlFFdzNKQWRzZ05ndUNFN1pB&#10;ZkFjRU4yQUlEc2lENEFJRHVpRHdESWp1Z0RJRHRrUi9RQmtCMnlRM1lBRERka2grd0FHRzdJRHRr&#10;Qk1OeVFIYklEWUxpRkpqdUpWRkVVZVo1bkZXbWFKa21TVnVRVjhuK1JIUUN5bTZ2c0pFQ2l0amlP&#10;SXd2azNjU0E4djVtOFNFN0FHUVhpdXlVNDZJQmlQamtGWkFkQUxJTFZIYkROZGVwUEdRSGdPd09L&#10;VHUvbWpNb0Q5a0JJTHVEeWE0b2ltaGtSSGtTYm1RSGdPeXNaTGRhclo2ZW5wNHJWaFhyOVhyZzV4&#10;Z3BvV3YxWFo3bnlBNEEyWmxrSjQ1N2VIZ1F4NVZ0M0ZjOFZEeFdLQ2QyQ2pGSmttaEN4SGNmUG54&#10;QWRnRElya1Yyb2lwUldPbUQyb255ei83Ky9Yc1AwNm4xSldxRlhWSmh1VEJsbS9QemMyUUhnT3gy&#10;WkNkNTJiYXRycTZ1Ym05dnZZanY5UFRVMGswbkp5ZVNqdjMxMTErNkpGRmVUZXBUMForcjc1QWRB&#10;TEo3bFYzRFVOZlgxejkvL2xUbHF1Um9ZNXRPbEhSNWVhbkxFT3Nrc2E2YWhYLy8vZmZkdTNlV0w0&#10;N3NBSkJkaSt4RUxwSmJOZDVqWFNGdlY2NFI2U2o3R0lRb2x1azBrZGl3VlhPV2ZQejRVZkxCem9U&#10;eDgrZlAvRGdDSUxzZDJZbTVlcjlLTFVSQi9OSnB1b3VMaStGbHNyaXkwNnJpdXk5ZnZ2UnJyUURB&#10;QW1VbjQ5L2JLM2IxSC83KysyLzdKTEdUVHQ5SkN1bmFXdG11bW5FaXdFSmsxMXE2OXNiY1EwaVN4&#10;Q2xKVkxycEZLS2tlT2FTMWtzaTJicitCaUVDc2p2R0hSVHlyelhuZEI0L1YyTW0wVnc3aXdyTHFU&#10;QzBWbkFpSUx1RnlNNjhxczcrUUxwKzVIbHUrT3lmUG4zeVVqWDdkU0pDQkdRM1A5bVpkNytPYlRx&#10;RllWK2FMcTljdjlIYWJnNUVpSzFPUklpQTdBNGpPOE5zbmZ5dmFmNHhFbTdEZG9zaHd1Mngvb1lr&#10;RVpEZE1tVjM4TFN1czVpMWFZOE1ZYisxb3B3WWxCQnByUUN5RzBzeGs2VjFkWEtubXpyMDJ5RWhT&#10;UVE0UnRrWmFsaDF4dHlVL1BISEh5SGttSDZUUklRSXlDNEkyZWxteXZxa2RTTEhMTnRJeVNtSm1I&#10;eTQvTjFSbDkrL2Z3OGt6WnhBaUliV3lnR2RhRjUvZ3hDUjNWeGxaMWhlSitXdG0rYkVjVkhVZk1S&#10;Nm1ydDFkc3dvZjRyTGlrSWlyanVHSUpCS2xxcVpKREVvMUxjRDJRMmFzSE9MNEw3bXRwOUdlMEZw&#10;cnMyTXp4OCtHUGFROFpOdFV6V0h2LzRHSWZiMldsRVVXWmFwd3lMM3M0SDZRRW5MVEFYWjJabEZo&#10;Q1ZQVWJ3OHJUbGQ0eEc3cVhlV2o1SWNUZitlaGlWLzA4OGhraVNTSkliZ09DVzRmcmRaR1NhN2ow&#10;dDJ1cVc4TDBzOTVKZURHRW9lS1REbGtiZW9rclBUYThPZU1veDFNQ1NKSWJkV2ptVDlqZnpEblU2&#10;OU5WL3djZ1N5MjA3QmFuOHBoVW5HcSt0T2pHdzA4NFBzQWhkaW1FbGlaMnRsUms0YzQvSlNVVjVq&#10;Qk0xS2RzcGZBMUl3WFdaOFdObnBObEprdWw0SFVEVXZwV29lNzQ3bWVsVkRQUjAwSzlrTjFvcE9k&#10;aG15QTFvcms3ZFdET3ZxeDdpWkh0bUZtOW01cllZQmtzUlpKWWtUM0ViZjhOMXh5VTQzK1prRU9X&#10;ZUg3R0MrclJYejF1YkpicVBmWmtiWE5IdlFpaTdBOGVGTVJ6Y1dqaTFKUERzNzY1R1hDZkxyWHdh&#10;RlduOG5mNWUzdUhadjY4TnhseSs3UER6WjVheXpnMk1Tb3MxOWZ2WDlva0puMWF6Y0o5YXp2S0pl&#10;VkhzVXNpdjBzaXM5S2t3MUZ0UWlHQ2xGZTFYVzdLQ0FvSVRvNWRUWWk0dUxJWGMwbTZ2bXIxKy9X&#10;cG8wL0d1YVI2a1pZNyt0MkRqZU5HcFA4VjJhOXVoT0lEdFlXSklvL2hyN2ptYkxhMHZWNVFjaEw5&#10;SnVrNFZhYW1lMGlhNGg2MEZ6YXR1L1d1dW45b2ZwME95TmZmenp6Mk00OVFSZzAzWHhTNk9CTUhh&#10;eGZISnkwcmpKTDZoVFk5dGNZN05OZFcrT0xLNytISnJFdVI0bXJFcmEyb3hWcDNVQjU5a0IyTkRa&#10;ZnQzK2dmY3lrOWg1YmFubE5jMEhXYVI5eU5VaExSbWxsMzhTTlN3Y0IvYW1jNjJhRGV0dkpydW0y&#10;YnNRZ3pHZHArVnZodDkxMUxDd0pNd0xSTVlyWWtRcjVodWlwN3ltMldscjgvOWNFc21XRU9VV3VB&#10;QUFBQUJKUlU1RXJrSmdnZz09IiBwcmVzZXJ2ZUFzcGVjdFJhdGlvPSJub25lIiBjbGlwLXBhdGg9&#10;InVybCgjY2xpcFBhdGgyKSI+PC9pbWFnZT48aW1hZ2UgeD0iMTI2MCIgeT0iMjQwIiB3aWR0aD0i&#10;NDIwIiBoZWlnaHQ9IjI0MCIgeGxpbms6aHJlZj0iZGF0YTppbWFnZS9wbmc7YmFzZTY0LGlWQk9S&#10;dzBLR2dvQUFBQU5TVWhFVWdBQUFhUUFBQUR3Q0FJQUFBREFSb2MzQUFBUVJrbEVRVlI0MnUzZE1X&#10;NGIxeGFBWVM0a0JaZWg0aFZjaEVzWHN3UURLVkpxQVY3QUs2ZE1rU0pMWUdIZ0JUQmdwQWtRQWMv&#10;QUZDNVNxRkRod29VS3ZhTVppMCtXT0pkM2hqUEQ0ZkQ3Y1JISWxpWFRJdm5ubkh2T1BYZjFnSk5U&#10;VlEvWDF3K2J6Y042L2JpSzRxRXN6L1hmRW85OHRXcGIxNnZoK2UyMzM2b25ibTl2dlpyUXh1cEx6&#10;VDgxdHpWZmE3N1YzTi9mK3htTlMyaHVyeHJDZWlIQjgzdEJ0WnF1R2xwejYvVjZ1OTNHSzVic2tQ&#10;WGFyUExZT2JFUjR0M2RIU2NPUUVSejdYWTRQOThsL3ptYlFVMTNIZitUcUNFN0RDdzdRcHc0NC91&#10;K1FoL2h1L2lUMisyc2c5Tkl2WlAva0hJNHpXMDJtK3JaL3dQSURpZVFYYjRRMjV4NFdVSThhTHI1&#10;eDNyeFlOTEI2ZFBERGdiWEhObWgyeHN1Rk5PNEpxVFQyS2ZadndzZlZhZGorVUZpVGxqWDVydW5E&#10;TzcwcHN0OHpIVllHazlyNUo0aHJCNTdjL0dGVll2bHlRNjVza3QvK3I2bVVjeHJKODVFaUdkWld1&#10;a3R1MmY2bVBXRzQvTk0vS1VrcTdJc2k2SUk4YjJPK09vb2NCMmZ1cTQ1K0NqSURzUElMcE9kRXdX&#10;SnVSemE1RG9jMzUyTHJEUHk3dDJUMWVPQmtCMG1sVjBuSWU2Y2VORkNiT3M0eVYrbjdjWExsL1hJ&#10;UVNqWllYYXlPL2NnY2VEU1NpamdTTm1kZHVjdVFzdDVQRTZ5dzduSzdsS3k1c3c2WnBlOXNHbGZP&#10;Tm1QTTJKQXNnUFpUWmsxejY2MDhzY2ZSOGx1WklrY0lOL1VJNmZiWklkTGw5MVpCSW5IeU83Kzdk&#10;dFQvdUR5OXh4SGJnd2tPNURkaUVIaUlFSzhmZi8rR05uRmw1K3kxcHhwNnZGemJiSUQyYzA5U1B6&#10;NjVrMXYwMzI3dWpyOXFaV2M0Rzc4ZmtDeUE5bk5YWWdkQ3BxdjFqKy8vbnI2L3BzSTd0SU5LSk0w&#10;eDVBZHlHNytQL3VlN2NSam1LNy9xWldmZjk3Zjh6elZHUSt5QTluTm14N0h4WDQ4RlR1Zi9wc3ZI&#10;ejZFZjIvZnY3OTc5eTVXZkR6bFRpTFpnZXptVGRmallyMVN3a3M0dFVKMklMdDUwM1hEYmt6Tyt0&#10;UUsyWUhzRnBURHp1QktpdGtLOGRPblQvK3ArZmp4NDgzTmphbXhJTHRKYVdhM05WT01uazl3YStZ&#10;WFhjOHByQnREaUZPZVdnblpmWGdpUGw3bVFEQ1EzUXdGRnh5Y1Jyazl0N0J1emtGaXB1eE1qUVha&#10;RGFhNS9ORzdiVjdiN3ZYZ1JaSmZXaGxXZG9SSWRoaEdjMEhSTHJ2aTZROVV5dzNyQm5kaVNPZm01&#10;dWF2bXMrZlB5OXpJQmpJYmdLWmZiL0JPdGFySzc2NmFxNmhiSmZkYmtMNXVyNVB1bHA1ZGc1enNC&#10;cDdMZ1BCSGcvVmdPeE93OTc1bXZYWmdIaVo5cmc0cHFIS3ZteHd2VjVYNTNoUDlzeGsxeTlybm40&#10;Z21MNFpzanNSN2ZQYXRzZmRDdGpwWnRYbVlpM1B4dGl5NityRU1ZTEUrRzZlVGJLYm5QWSt1Q012&#10;ZTA1czJDVUNSYjZiaWV6NkJZbVpRcFRHa3QwcDl1bVNCWVJPRjU0V1JkSDBvMnhycXZhQThZQWxU&#10;enVYbU96R0R4TGpZODhtMlUxTHk1aTJiWmVMNjF0anNaWjI0cHlBOFhvbnl2Z200VDdoM2puTERt&#10;UTNBL1lkMGQ5bWF5NVZVbWkvVVN3ek83NmUxUVZqWkFleU8yOWVCVjlWWHNhNlBUakJMWGtrdHNw&#10;SWs5ZXZ1NDVQZmxzMjJZSHN6cFZYMjJxYm9UYlVNbTdrdXM3d1hTVytJenVRM1FEOHVHZDMwRDVs&#10;L3AweWVTZGhJMExzVnRLTjRPNkMyL0hJRG1UWGx4OTMxcktPOU9mb0puT3NVMDI4Yjd1TkVwaHFC&#10;anJaZ2V5V21ja1crY2I1Y1diNkhuSkdFei83RHRzeVZiVFl5R1RKRG1RM0FIV3JYZFdwTUhyUWR6&#10;a3o3SFovZTIzRzYzelZYbkFYSHRtQjdJNzEzU1kvc01yWlFjc0o2NXFoQTNsdHpPdEZ6N3dqTzVE&#10;ZGhEK2EzdE0zWC9zdVo4TnVYek56bFJuY0tWQ1FIY2l1SDJYN2xsblIvZHJEem5lSjVRVjMzMVBw&#10;L0hJdzJZSHM4SUtpYUpYTU5zSzB6RXNrZHI3cmV1bEVYbkMzdWZoU0xObUI3TWJLWWIvM0Q3L2FY&#10;RXVGZUQzdXc4N3VOTjVlL0lreHNnUFpqWkxEbHM5TEFabStPM29sbW96TGk1L2JUbllndTFGeTJK&#10;Zm4vT09YUjZTb1dXdXpxZHJQVkd3dWU4T083RUIybzhodS94blkvSlMyeDJxbU9SWEZwbVU4TXRt&#10;UkhjaXVQMjMzUzZRTy9JK2MwbFl0TzNkclUwL0lEbVRYbTNWTEdIVmdQUHI0S1cxSmRtUUhzaHZ5&#10;aDlLN0d2QjAwbXU4dFRtNGpVaDJBTm1OTHJ1SGtiZnc5clhkYmZYWmtSM0lyZ2VKOFVxNVdtbS9z&#10;bWVNNEU1a1IzWWd1MU5FZHVQTHJpQTdzZ1BaRFVMUEFzVnpNaWF3RDNXZzRzS2ZMTElEMmZXbnJm&#10;V2tnK3phTHhJYlBMSWpPN0lEMlEwc3UyNGR2S09WWmRlYWlza09aRGNJRWNHdGp1L2dUWmRsbTVs&#10;M3NTSUdMTXZtbUVTUGM3TEZCYzhvSmp1UTNiRWs3dmZxM09meDJuZUo2ZTBadnRzWUJFQjJJTHVo&#10;U0hTZjlFd2JJNElMSytYMEpDZlBZQlE2aXNrT1pEY3NiZHQya2NtTzY1ZVc1TGRxdWF2Yk0wVjJJ&#10;THVqU0kxbG4yQ2JySWtFNjQyOGJadDNiZGlSSGNodTFFdzJncnNwVDJpbEx0eTU3SU5pWkFleUd6&#10;ZVRuVEtrYXFzTG0zZENkaUM3S1lLN2JnM0dmVWtVaFlWMVpBZXlteWk0R3p1WlRhdFdMekhaZ2V5&#10;bU04NTRsZG40dGduUEN1dklEbVEzUEluTGR4cmZEZDdXRzIvYXRra0V3anF5QTltTkdOeWwxUk9m&#10;SFhEL0xyMVBKNndqTzVEZHlaTFpYYjNpeUpRMnZqeFJlMlU2c3NQUnNrc2MxY1FUaVI3alFVSzhI&#10;TTFOVXdJbU95eFhkZ2RQcDZPTGowSjVSVkZreGw5Tk5KZE9rMjNWa1IwR2xWM2pPeWxTVWt6cFlz&#10;VmU2NVUxNGI3bTNSZ2Z4Qyt2YTFaZDBFSk1kaGhPZG8zdmNDZ1FXMDJPbUk3c01MVHNZZ251QnNw&#10;bmg4SStIZGxoSE5sNWErV0ZlSmtiYlVlaTlrcDJHRTEyTXFaczMzWGF3dXZLeExOVnlBNlhKenNq&#10;MGpvcUwzMnVpK2JJRG1TM0hNSk5neWh2Mk1NWVpBY2taWGZ4RjdnY0UrV0ZxbnBZcjNHY2FJN3NN&#10;SzNzdk9XR3NGNVpscHVhdlhXTWRVMTg5dmhEWmlBNzlKV2RWcnR4OU5kMEZGTWIyV0Uyc3BQSmd1&#10;eHdLYklUM0lIc2NCR3lVNU1GMmVGU1pHY29BTWdPRnlFN1J5bEFkcmdVMldsREFkbGhVYktMQ0c3&#10;Vm5zd0NaSWVGeUs2cVVzR2ROaFNRSFJZaXU0Zkg2d0lGZHlBN1hJRHMwc0dkTmhTUUhSWWl1NGZI&#10;NjdOU3daMURUaUE3TEVSMm9iT1FtdUFPWkllRnl5NGQzR2xEQWRsaE9iSUxzdHRRbXRsdFFWRVV6&#10;d2NaTlpPTGd2aDlNOXBBZHBpcjdNSk55VGFVVHBjNnY3ZysxYzhhWklmWnlPNGgxWVpTdVYwQlpJ&#10;Zmx5QzdaaGpMSWhha1I2SmxoQ2JMRHFXWDM4SGdMZENLNFd3OTBnUmJsZ2V4d2F0a2wyMURLUWU4&#10;TVBHb3ZMeDVuSk1YeVlySWpPL1NUM2VOOU1ZbXk3R3ExR2RSM2ZTNFBmQkY3aHBxTFF1Y3oyWkVk&#10;T3NodXU5MnU2bHgxMnk2NzdXcGdPdmd1RVhYRzc3dDBsZXlBSE5rMXBtdllyRllIZzd2ZGZZQkIr&#10;VVJSMC9YNjFIWG14SUhrbzlMOFRIWitJRGdzdStlbWEwZ0VkMVY4OXBCV211dFRRM3o1VmRvRER6&#10;YVpYQnZUUW5aa2g4T3lpeGZLbm1ncnJaWHNuTEZwUlQ0Mm4wMlBadW4xd0Y1Ky8xanh0V1VwUENR&#10;N0xGWjJiVm5uZFRxRzZsSVR5RlRlL3Zwcy9FV0pvWHZIMzU2eHQ5dkdEaURaWVdHeVMreXZyZXVN&#10;ZGNCcEtBZDk5L0tVUlNmTjljdGsweWVDUlhsa2gyWEk3dlZXM2N0UWEyZ1h4SXN5ZmJyMmU3RWlB&#10;cXZFMUtuMEdzUjBOZ0hKRGt1U1hicHNXalM1YXNJSXZXNWNQT2k3YlQvSGRZbzM0OStWbm1wbG5C&#10;L1pZVW15UzdCNUhyNE4zZTJ4dHlTU1d4dnBVYUJvamx2RXAyTGxWSFY3aDRvZ081eVg3RFl2OURI&#10;Q2pZdGxtVHA3VnZZelhmTmdkcVhWZm1yVHZrZDJ1QnpadlRSSU91UHJkOFMxcXE3Yms5bDFiOWtk&#10;cnphVldiTERoY2l1M1B0dUgvREd4YWZpUTNxTXluWU1iZlZiaG8rU0haWW51M1dienRJdElEbTcr&#10;RTFxbVQxR1pUTWYyWmt5UUhaWW51ejZiNVlsTnJiYTIrV3FIOGVvck90Zlh0ZXJtb25wZEorUUhS&#10;WXB1LzVTZU4yRzBvUnloL2JSdHJYYVpwUzBxazZRSFJZdnUrTDRJQ2lVRjRMYmw3R2U1ZEprUjNa&#10;WXBPektCZWpwb0k3RFh5SGlpTmVhbmJpeWJJMDlGV0hKRGt1VjNRTFYxa1NhNlZrbVRSeTY2OGhy&#10;aENoN0pUc3NWWGFieGFpdENkd3kyWmt1dnJ6Um5FWVRzc095WlZlY28rQzZxdTBGYlJ1TExyVWdP&#10;eXhZZG05Lyt1bmIxZFY5L2Q5dnYvenk3ZSsvNy8vNzM2T21qMHdaMHpVckFyUllvYXBtTlNxTVNL&#10;MVp6VzFrelc1ZGVzQkI5NEY5SUR1Y2plemV2WHRYN2VQTGh3KzM3OStIQVI4V1g3NVFpaVU3WExM&#10;c25sdnY0cFNuVEVGMnVFRFpYYUx5ZEorUUhaWW51NnVycTNpNS9GUHo1Y3VYaE8rK3ZubHpLYkxy&#10;TlowVVpJZFp5Mjd6Nm8xOVgvT3Q1bXZOM2QxZHZLVHUvdnp6VW1UbllDelpZWG15VzNkNlkyZWNC&#10;cnQvKy9aeC9ldGZUWkUzbGhvRnlBNm5sOTBxNCtyci81TSsvZnBxQ01yeklQSGIzMy9IaXZEd2Nm&#10;MytlNngvWDEwVmRhTmZNKytrck5lMlhxY1Y1YU9zNysrOVVNZ09TNVBkZGRmOStERGE2eTY4N3RG&#10;UTIwaTd0Mi9mM3Ric2RoSy9mUGpRckg5Ky9iVlp0Ky9mTit2dTNidXZiOTQwNjdGVnNGNUhpaksr&#10;Ly9leXpCUHhNSnFIRkJsOWs5cUh2UW1SN0hCbXNsdjMyNkpxYnVycWU1SWhjUm5GM2p1emQwSGk4&#10;MjNFbk5MS2MxR0dIQSthN2k2dlBQM0RYOUV1UkU0a084eElkdDB5MllGSVhPZFk5VDNEMEZaYWFa&#10;ellDREZjbGtwZ2YvcXBHb2VkRUhkT0pFU3l3d2xrdDVtMjJTSnhTM2N4UVhGZ2J4cStXbjM3NVpl&#10;RC9UZGpJMGdrTzR3cnU0bUR1MFJZVjA0emZXU1hnKzhtcHZ3WVRyNE9Fak96WmtJa084eGRkdXVw&#10;bXN2U1Y4ZFdaM1VPdi9kTzRqUkNYR3BwaGV4d2xPejZsR1g3UkZSVnduVEZFaHZjWml2RTh3MFN5&#10;UTdIeW00QzN5VVMyTE1MNjhZUVlxSzBjbkloenFlMFFuWVlRSGFSekk2M2VaYzIzYlhqOTRKRXNz&#10;T3dza3Z2bW9Ydnh2Qk8yblNQVjJGZ25DQnhlVUlrTytUS0xsNGlCOVV6b085eS9ycXRFWEtDeE96&#10;U0N0a2hWM2FOZ0NLQ1N3c29ESFg4SmxvNmlwVEFFbUlQUG4zNjlKK2FqeDgvM3R6Y2FFaEVTbllQ&#10;eWM3ZVFWTGErUDRIZlRwOVB6UEd6cG9uS0syRTdENDhFUjg3dFlJRHNzc011eHJsRlVXUm1Xbkdp&#10;eXo4ZURCdm5iaTVEMHNLRWpObHAwa2JQNVFDUWt5cmJCcnJoU0szTlUyU0cvK05qK00zOHgwM1Fl&#10;VVhDd2dTMjRRNHJPd0k4VkprMTlWM1E4RjA2TzNFa003TnpjMWZOWjgvZjNacUJibXl5ODluaDhJ&#10;K0hZN2hZRFgyWEJvUzQ3RjVOcWVXM1VOZWZYWVExRjR4dHV6NlpjM1RuMXJSTjNNYTJUMDgxUlpH&#10;VFYwbkdtb0NzaHQ2SjNHTUlERyttMmZ6TkxMYkthOG9pc0UxSjZERE9jcXVYNUNZS1VScDdJbGx0&#10;MU5lcDlLcXZCVVhLN3ZlUVdKODdOazh2ZXllSjdZOXJCZWhYSHdWellIc2NCNnllMjY5c2l6RFg0&#10;a2l4cm9tQktlbkJHU0hjNVhkYS9jMXZjUU5mcVlnT3l4VGRnRFpnZXdBc2dQWkFXUUhzZ1BJRG1R&#10;SGtCM0lEbVFIa0IzSURtUUhrQjNJRGlBN2tCMUFkaUE3Z094QWRnRFpnZXdBc2dQWkFXUUhzZ1Ba&#10;QVdRSHNnUFpBV1FIc2dQSURtUUhrQjNJRGlBN2tCMUFkaUE3Z094QWRnRFpnZXhBZGdEWmdleEFk&#10;Z0RaZ2V3QXNnUFpBV1FIc2dQSURtUUhrQjNJRGlBN2tCM0lqdXhBZGlBN2dPeEFkaUE3Z094QWRn&#10;RFpnZXdBc2dQWkFXUUhzZ1BJRG1RSGtCM0lEbVJIZGlBN2tCMUFkaUE3a0IxQWRpQTdnT3hBZGdE&#10;Wmdld0FzZ1BaQVdRSHNnUElEbVFIc2lNN2tCM0lEaUE3a0IzSURpQTdrQjFBZGlBN2dPeEFkZ0Ra&#10;Z2V3QXNnUFpBV1FIc2dQWmtSM0lEbVFIc3ZNakFObUI3QUN5QTlrQlpBZXlBOGdPWkFlUUhjZ09J&#10;RHVRSFVCMklEdVFIZG1CN0VCMklEdUE3RUIyQU5tQjdBQ3lBOWtCWkFleUE4Z09aQWVRSGNnT0lE&#10;dVFIY2dPSUR1UUhjZ09JRHVRSFVCMklEdUE3RUIyQU5tQjdBQ3lBOWtCWkFleUE4Z09aQWV5QThn&#10;T1pBZXlBOGdPQytaL2V0UFhZdDlaQlRvQUFBQUFTVVZPUks1Q1lJST0iIHByZXNlcnZlQXNwZWN0&#10;UmF0aW89Im5vbmUiIGNsaXAtcGF0aD0idXJsKCNjbGlwUGF0aDIpIj48L2ltYWdlPjxpbWFnZSB4&#10;PSIxNjgwIiB5PSIyNDAiIHdpZHRoPSI0MjAiIGhlaWdodD0iMjQwIiB4bGluazpocmVmPSJkYXRh&#10;OmltYWdlL3BuZztiYXNlNjQsaVZCT1J3MEtHZ29BQUFBTlNVaEVVZ0FBQWFRQUFBRHdDQUlBQUFE&#10;QVJvYzNBQUFDYkVsRVFWUjQydTNVTVFFQUFBekNNUHliQmdrVHNFUkNqNllBRDBRQ3dPd0F6QTdB&#10;N0FETURzRHNBTXdPd093QXpBNHdPd0N6QXpBN0FMTURNRHNBc3dNd093Q3pBekE3d093QXpBN0E3&#10;QURNRHNEc0FNd093T3dBekE3QTdBQ3pBekE3QUxNRE1Ec0Fzd013T3dDekF6QTdBTE1EekE3QTdB&#10;RE1Ec0RzQU13T3dPd0F6QTdBN0FETURqQTdBTE1ETURzQXN3TXdPd0N6QXpBN0FMTURNRHZBN0FE&#10;TURzRHNBTXdPd093QXpBN0E3QURNRHNEc0FMTURNRHNBc3dNd093Q3pBekE3QUxNRE1Ec0Fzd1BN&#10;RHNEc0FNd093T3dBekE3QTdBRE1Ec0RzQU13T01Ec0Fzd013T3dDekF6QTdBTE1ETURzQXN3UE1E&#10;c0RzQU13T3dPd0F6QTdBN0FETURzRHNBTXdPTURzQXN3TXdPd0N6QXpBN0FMTURNRHNBc3dNd084&#10;RHNBTXdPd093QXpBN0E3QURNRHNEc0FNd093T3dBc3dNd093Q3pBekE3QUxNRE1Ec0Fzd013T3dD&#10;ekE4d093T3dBekE3QTdBRE1Ec0RzQU13T3dPd0F6QTR3T3dDekF6QTdBTE1ETURzQXN3TXdPd0N6&#10;QXpBN3dPd0F6QTdBN0FETURzRHNBTXdPd093QXpBN0E3QUN6QXpBN0FMTURNRHNBc3dNd093Q3pB&#10;ekE3QUxNRHpBN0E3QURNRHNEc0FNd093T3dBekE3QTdBRE1EakE3QUxNRE1Ec0Fzd013T3dDekF6&#10;QTdBTE1EekE3QTdBRE1Ec0RzQU13T3dPd0F6QTdBN0FETURqQTdBTE1ETURzQXN3TXdPd0N6QXpB&#10;N0FMTURNRHZBN0FETURzRHNBTXdPd093QXpBN0E3QURNRHNEc0FMTURNRHNBc3dNd093Q3pBekE3&#10;QUxNRE1Ec0Fzd1BNRHNEc0FNd093T3dBekE3QTdBRE1Ec0RzQU13T01Ec0Fzd013T3dDekF6QTdB&#10;TE1ETURzQXN3TXdPOERzQU13T3dPd0F6QTdBN0FETURzRHNBRzREaDBybnFTME4vMU1BQUFBQVNV&#10;Vk9SSzVDWUlJPSIgcHJlc2VydmVBc3BlY3RSYXRpbz0ibm9uZSIgY2xpcC1wYXRoPSJ1cmwoI2Ns&#10;aXBQYXRoMikiPjwvaW1hZ2U+PGltYWdlIHdpZHRoPSI0MjAiIGhlaWdodD0iMjQwIiB4bGluazpo&#10;cmVmPSJkYXRhOmltYWdlL3BuZztiYXNlNjQsaVZCT1J3MEtHZ29BQUFBTlNVaEVVZ0FBQWFRQUFB&#10;RHdDQUlBQUFEQVJvYzNBQUFDYkVsRVFWUjQydTNVTVFFQUFBekNNUHliQmdrVHNFUkNqNllBRDBR&#10;Q3dPd0F6QTdBN0FETURzRHNBTXdPd093QXpBNHdPd0N6QXpBN0FMTURNRHNBc3dNd093Q3pBekE3&#10;d093QXpBN0E3QURNRHNEc0FNd093T3dBekE3QTdBQ3pBekE3QUxNRE1Ec0Fzd013T3dDekF6QTdB&#10;TE1EekE3QTdBRE1Ec0RzQU13T3dPd0F6QTdBN0FETURqQTdBTE1ETURzQXN3TXdPd0N6QXpBN0FM&#10;TURNRHZBN0FETURzRHNBTXdPd093QXpBN0E3QURNRHNEc0FMTURNRHNBc3dNd093Q3pBekE3QUxN&#10;RE1Ec0Fzd1BNRHNEc0FNd093T3dBekE3QTdBRE1Ec0RzQU13T01Ec0Fzd013T3dDekF6QTdBTE1E&#10;TURzQXN3UE1Ec0RzQU13T3dPd0F6QTdBN0FETURzRHNBTXdPTURzQXN3TXdPd0N6QXpBN0FMTURN&#10;RHNBc3dNd084RHNBTXdPd093QXpBN0E3QURNRHNEc0FNd093T3dBc3dNd093Q3pBekE3QUxNRE1E&#10;c0Fzd013T3dDekE4d093T3dBekE3QTdBRE1Ec0RzQU13T3dPd0F6QTR3T3dDekF6QTdBTE1ETURz&#10;QXN3TXdPd0N6QXpBN3dPd0F6QTdBN0FETURzRHNBTXdPd093QXpBN0E3QUN6QXpBN0FMTURNRHNB&#10;c3dNd093Q3pBekE3QUxNRHpBN0E3QURNRHNEc0FNd093T3dBekE3QTdBRE1EakE3QUxNRE1Ec0Fz&#10;d013T3dDekF6QTdBTE1EekE3QTdBRE1Ec0RzQU13T3dPd0F6QTdBN0FETURqQTdBTE1ETURzQXN3&#10;TXdPd0N6QXpBN0FMTURNRHZBN0FETURzRHNBTXdPd093QXpBN0E3QURNRHNEc0FMTURNRHNBc3dN&#10;d093Q3pBekE3QUxNRE1Ec0Fzd1BNRHNEc0FNd093T3dBekE3QTdBRE1Ec0RzQU13T01Ec0Fzd013&#10;T3dDekF6QTdBTE1ETURzQXN3TXdPOERzQU13T3dPd0F6QTdBN0FETURzRHNBRzREaDBybnFTME4v&#10;MU1BQUFBQVNVVk9SSzVDWUlJPSIgcHJlc2VydmVBc3BlY3RSYXRpbz0ibm9uZSIgY2xpcC1wYXRo&#10;PSJ1cmwoI2NsaXBQYXRoMikiPjwvaW1hZ2U+PGltYWdlIHg9IjQyMCIgd2lkdGg9IjQyMCIgaGVp&#10;Z2h0PSIyNDAiIHhsaW5rOmhyZWY9ImRhdGE6aW1hZ2UvcG5nO2Jhc2U2NCxpVkJPUncwS0dnb0FB&#10;QUFOU1VoRVVnQUFBYVFBQUFEd0NBSUFBQURBUm9jM0FBQUtLRWxFUVZSNDJ1M2RQVTRiNndMSFlT&#10;K0V3c3VnT0lVWGtmSVVzd1IyNEFWUXNBU1hXY1lVa2R3Z0YwY2lFaEZJamtTUmdvS0Nnb0xDOThV&#10;VCt3N0dmdWUxd1IvdnpQT0k0aW9ueWMzMVZYNW4vc3hYYndiUUFUMGZBU0IyQUdJSElIWUFZZ2Nn&#10;ZGdCaUJ5QjJBR0lIaUIyQTJBR0lIWURZQVlnZGdOZ0JpQjJBMkFHSUhTQjJBR0lISUhZQVlnY2dk&#10;Z0JpQnlCMkFHSUhJSGFBMkFHSUhZRFlBWWdkZ05nQmlCMkEyQUdJSFlEWUFXSUhJSFlBWWdjZ2Rn&#10;QmlCeUIyQUdJSElIWUFZZ2VJSFlEWUFZZ2RnTmdCaUIyQTJBR0lIWURZQVlnZElIWUFZZ2NnZGdC&#10;aUJ5QjJBR0lISUhZQVlnY2dkb0RZQVlnZGdOZ0JpQjJBMkFHSUhZRFlBWWdkZ05nQllnY2dkZ0Jp&#10;QnlCMkFHSUhJSFlBWWdjZ2RnQmlCNGdkZ05nQmlCMkEyQUdJSFlEWUFZZ2RnTmdCWWdjZ2RnQmlC&#10;NUNIcDZjbnNRUGE3UFgxOWMrZlA5UHBWT3lBMW5wNWVaa3VpQjNRMnVrNnJSRTdvTFhUVmV5QVRr&#10;elhwY2ZIUjdFRFdqdGRLOC9QenpPWG5nQXRucTRQRHcvaFFLLzZDV0lIdEhhNjFuK08yQUd0bmE1&#10;aUIzUml1b29kMElucEtuWkFKNmFyMkFFWlQ5ZjcrL3YvRm01dmJ5UFRWZXlBaktmclpETDVzUkQr&#10;YzJTNmloMlE4WFN0eCs3Mzc5K0p2MXpzZ0F5bWEvMnNheFc3OFhnY05temlZWjNZQVhsTTE3ckpY&#10;T1BwVjdFRDhwdXVtNGdkMEtycFdyOWdPQVJPN0lCMlR0ZDYxOFFPYU8xMHJWOHdMSFpBYTZkci9h&#10;ZUpIZERhNlNwMlFDZW1xOWdCblppdVlnZTBiYnFHOXNWL2xkZ0IyVS9YOElPTnYxRHNnTlpPVjdF&#10;RE9qRmR4UTdveEhRVk82QVQwMVhzZ0U1TVY3RURPakZkeFE3b3hIUVZPNkFUMDFYc2dFNU1WN0VE&#10;T2pGZFB4dTdzaFE3SUlQcCtxbllEWWV6WGsvc2dBeW02KzZ4bTVkTzdJQThwdXVPc1N2THFuUmlC&#10;K1F4WFhlTVhWR0lIWkRUZE4weGR2MisyQUU1VGRjZFk3Y29uZGdCZVV6WFhXSTNuWW9ka05sME5X&#10;T0JUa3pYSFdNM0dJZ2RrTk4wM1RGMnRTVXJka0FHMDNYSDJNMWNWQXhrTlYxM2oxMDR1SE83R0pE&#10;TGROMHVkaUZ3WmJueUkySUhaREJkazJLM09JajcrOVh2djUyZ0NEOHlKM1pBQnRPMU9YYTEyMkJY&#10;djRvaUpFL3NnQXltYTBQc0lxVnpOaGJJYUxvMnhLNTI4YkRZQVJsUDExanNhbzgyRVRzZzcra2Fp&#10;MTNDWVozWUFYbE0xMWpzRWtvbmRtQzY1akZkTjhidStscnNnUFpNMTlpUlhlMXVmN0VEOHA2dXNk&#10;ZzVRUUcwWnJyR1l2ZitJWjFpQjJROFhXT3htODNlM1NVbWRtQzY1anRkRzJLM2NsZXMySUhwbXVs&#10;MGJZaGRwU3pYWEhOWEZGVUt4UTVNMTdiRXJoTFNOaHE5ZmIxL3lwUFlnZW5hcnRodElIWmd1b29k&#10;WUxxS0hXQzZpaDFndW9vZFlMcUtIV0M2aWgzUTBlbWFHcnZxVm9ydzVUbzdNRjNiR2J1MTc5enA5&#10;OS95SjNaZ3VyWWtkcEZIMm9YZXpWOGRLM1pndW1ZZXU4Wkhub1RlRllYWWdlbWFjK3c4bGgxTTF5&#10;N0U3dW5pUXV6QWRHMS83SjYvZlJNN01GM2JIN3ZYc3pPeEE5TzEvYkY3T1Q4WE96QmR6Vml4QTlP&#10;MUZiRjd1cm9TT3pCZDJ4KzcxSmRrOS90aUI2YzRYVzl1YnY1YnVMMjlOVjFqc1d0OGIyeW9vVHNv&#10;NERTbjYyUXkrYkh3OCtkUG4wd3NkclA1L2YrYmp1K0tvdnBWWWdlbk9GMlhzUXRIZHVsUE1lcHU3&#10;R2FMNTUyRTVGVnZVNXpmSWxaLzhJbll3YWxNMS9xMzUwTHN4dU54R0xCYlBiS3QwN0ZySW5ady9O&#10;STlQRHlzbkl1NHViblo0ZSt6MklrZFpEQmQ2MmRkZC92N0xIWmlCeGxNMS9vRncySW5kdERhNlZx&#10;L1lGanN4QTVhTzEwLy8vZFo3TVFPTXBpdVlpZDIwSW5wS25aaUI1MllybUluZHRDSjZTcDJZZ2Vk&#10;bUs1aUozYlFpZWtxZG1JSG5aaXVZaWQyMElucEtuWmlCNTJZcmpuRmJqcWRqVWIxQnlpSkhaaXVM&#10;d2Y3KzN5SXhnMkhLNDg3Zi9zS1B5NTJZTHEySkhiaE9HN3pHeDdlSWloMllMcG1IN3ZHOXp5RXIw&#10;T3RXckdEdktmclNjY3U3UTFlWWdlbWE4NnhHNDBTMzgxNm1ERXJkbkE0ejgvUGUzMnZhNjZ4bTcr&#10;MFVPeWdKZlkwWFU4M2RrV1JHcnVETEZteGc3eW5heHRpNThnT1ROZU1ZN2R5YlYza2EvRkdhckVE&#10;MHpXSDJJVzZMVjg0SGZxVmZtUTNHb2tkbUs0NXhLNHMzd0tYbURhWG5vRHBtbVhzSXZkSW5NeUdG&#10;VHZJZnJvZU9YWXA5MGc0c2dQVE5mdllwZHdqc1l6YVVlOFlFenZJZTdvZU9YYnBwWXVzWFdkandY&#10;UTk2ZGh0OWQyNk1IZzNIUWE2cUJoTTEvYkVMdnpreUpWMysxK3lPM3c0NGNCYzdPQlVwdXN4WTdm&#10;VjJZbndrNCs2WkxmNmNKWlBwaEU3T0pYcGVzell6V1pieEs2U3NHU3JQMzlabHRNdmZaUngrb2NU&#10;L2s5Yy9reXh3M1I5K0ZpNjhPUEgvWU1kSVhicHQwbFV6M0ZhdDJTbnZkNncxeHNNQnYxK3YvZEJm&#10;eTc4MDZJb1JwKzQxeUx4dzFsNXFLcllZYnFleW5ROWN1ekN3VmZpdlJQVkNkbkY4cTBDVi9TMkZz&#10;SzNXL1VhUDV5MUQxVVZPMHpYVTVtdVI0N2RiSnZURlBPWDdFd0hnMkh2QzRUcURZZkQ5S2tiLzNE&#10;cTA3Vitva25zTUYxUFpib2VQM2JWOFYzYTFjWERkVVAxODhuNzVJY1RlUitJMkdHNm5zcDBQVnpz&#10;cXRPcGtXdEV3ajhLNjdJbzFnN2JZVytQVXBLMzlzTnBmQitJMk5FaDliOGtKemhkRHhHN2JkLzYr&#10;dUdTbEVIdkVBYlJoNEIrL0hCU3JwRVVPN295WGRmK2EvK2twdXQrWXhlLzdTRnlNTFY0QWNYMFVL&#10;VmJIdUpOdzZIbHV0TVhLeDlPNHRHNjJHRzZkaU4yaldkYUkyZEZpNkxzSFVHLzF4c3RUb1pzK25C&#10;dWJtNFNqOWJGRHRPMUE3RkxmT3ZyaGoxYmprYmJSbW80NzFRNXQ3eTBlRFFYSnVxMnY5WEtuNjM2&#10;Y083dTdzYmo4V1F5U2J5OVQrd3dYVHNRdS9TbmIzNDRhL0YyaGRwV1lVcTRUemI4bnFGNlJWRWsv&#10;cmJsKzFmNWhBOGtITkQ5bUt2SExuNjBMbmFZcm0yUFhmcGJYOWNkNHFVY2lQM3QwZll2RzV0ZnE1&#10;ZjArMDlyNmZ6MTY5ZVBoU3AyS1VmcllvZnAydmJZcGQ4SDl1R1VSV09KL241YjdUUFBMaDZOcHZQ&#10;ZnAvRy9LUHlScXFQMUVMaDY3QktQMXNVTzA3WHRzVXQvRWVMN1RnMmJadVlnOFhsUUNTMmVKbHkr&#10;OSs4Ly8xUWZTRDEyOS9mM3FWUGVYdzlNMTViSGJxZlg2RFIrbzY3NHF0ZG1MMDZlcFBUdSsvZnY5&#10;ZGpkM3Q1NmVDZW1hMzdUZFYreDIrbE5Pb012S1Yzamt2MXc5Vis4ZCtmbjUxWHN4dVB4M2QyZEp4&#10;Vmp1bVk1WGZjVnUrMlhiTmw0ZTBQNjIza2lWL0J0dU01NTJIUndGdzdvUEpZZDB6WGo2YnJIMktV&#10;L3ZxbnBzSzVmZlJ0dXE5OXc3WkxkZkx3WnYxV2ozKzk3QndXbTY1dDhwK3NlWTdkTjcrS0hkV1g5&#10;ZE8zT1M3YnAyNGp4N3hoZVhWMkpIYWJyYXp2K0IrN2xRUUNoZDZGUVRja3J2dVJiZFpFbG0zYkNa&#10;TlQwblR1eG82UFQ5YUFQZmNzMGRrdlJ5NHdqbDd4TmQ0N2Rjc2ttbnhxT0hOeWRuWjJKSGFhcjJL&#10;VWQ0bTA0d3hBNW5ocnVYTHJsa2syNGwrUDE3T3p4OHZMNTI3ZW5pNHVyaTR2NE5TaGloK2txZGdt&#10;OTIzTERUajhUdStyZ3J1bm52TlQyYVhCOWZkMjRaTVVPMDFYc0VucjM0ZnQzL2NoSjJEMS9yWlN1&#10;T3FXKzZYNjE1WklWTzB4WHNVdnIzWEQ0LzJPdXphK1ZLUFpjdXJCYjExNE5QdHI4ZEtscXlZb2Rw&#10;cXZZYmEwc3kzMXQyT2pYMDhYRnBnZlNSUjR3SlhhMHg5cDM0clY0dWg0OWRwSERxTGR6QzF2ZE5a&#10;SDg5WGg1R2I4YWZOTWY2WEwrQzlNL25QOEJwT25pQ3pUaHBoa0FBQUFBU1VWT1JLNUNZSUk9IiBw&#10;cmVzZXJ2ZUFzcGVjdFJhdGlvPSJub25lIiBjbGlwLXBhdGg9InVybCgjY2xpcFBhdGgyKSI+PC9p&#10;bWFnZT48aW1hZ2UgeD0iODQwIiB3aWR0aD0iNDIwIiBoZWlnaHQ9IjI0MCIgeGxpbms6aHJlZj0i&#10;ZGF0YTppbWFnZS9wbmc7YmFzZTY0LGlWQk9SdzBLR2dvQUFBQU5TVWhFVWdBQUFhUUFBQUR3Q0FJ&#10;QUFBREFSb2MzQUFBUG9VbEVRVlI0MnUzZFAyNGJ5UktBY1I1RWdZNmhZQU1ld3NHR1BNTGVnQWR3&#10;dUlGRGhnNGNiUGhDQmdJY3ZJV3hFR0RqR1hCQUF6YWdZQU1IRGhRbzhHdXhUWnFTT0QxL09EUHNt&#10;Zmw5SUJhQ1Y1YmtNZnR6VlZkMzFld0hBRXlBbVVjQWdPd0FnT3dBZ093QWdPd0FnT3dBZ093QWdP&#10;d0FnT3dBa0IwQWtCMEFrQjBBa0IwQWtCMEFrQjBBa0IwQWtCMEFrQjBBc2dNQXNnTUFzZ01Bc2dN&#10;QXNnTUFzZ01Bc2dNQXNnTUFzZ05BZGdCQWRnQkFkZ0JBZGdCQWRnQkFkZ0JBZGdCQWRnQkFkZ0RJ&#10;RGdESURnRElEZ0RJRGdESURnRElEZ0RJRGdESURnRElEZ0RaQVFEWkFRRFpBUURaQVFEWkFRRFpB&#10;UURaQVFEWkFRRFpBU0E3QUNBN0FDQTdBQ0E3QUNBN0FDQTdBQ0E3QUNBN0FDQTdBR1FIQUdRSEFH&#10;UUhBR1FIQUdRSEFHUUhBR1FIQUdRSEFHUUhnT3dBZ093QWdPd0FnT3dBZ093QWdPd0FnT3dBZ093&#10;QWdPd0FrQjBBa0IwQWtCMEFrQjBBa0IwQWtCMEF0Q1c3dTd1N2I5KytmZDl5dCtYKy90NWpBakFT&#10;MlFXajNkN2Vmdm55SlRodWM0d3ZPOEtuL2J1RkV3RU1USFpCVlp1VzJBdVJFd0hrSmJzZ28wTmIz&#10;ZHpjZlB6NGNkTXhSVTRrUkFCZHllNkpob0xwdm43OUdqVVVmTFE1S3hKbkFKM0lMbWpsK1dmY2I0&#10;bCtpYTRKMG9uMmlVTGtSQUJEa2wxd3hDbGZhTy9FN3p2MlFzd25TT1JFWU5LeUN3cm9iYWsvY2VK&#10;aGtOaVdFOSsvZjMrem8rNytZN3JBRW45NGJ4cGdrTEk3TWFEclRvaU5uZmp1M2J2ckhlSGpmZ29z&#10;Z2tRZ2Q5a045MGN2Mmt3TTBkeC90N3g5KzdZajJkbE1CTWp1L0FTdDdIVVRQaTR0c0d6T0RTY0Na&#10;TmVDN09yR2lkMXRKaXF3QUdSM2Z0bU55WWtLTEFEWjljR0pCWmIrRTJjRkZwQWQyWFh1eEtMTlJE&#10;ZFlBTEliaWV3YU85Rm1Ja0IySTVSZFhTY09jVE9SRTBGMlpNZUpqd29zL2daQmRtVFhzaEFIVkdB&#10;UkpJTHN5SzZQSUZFN0hKQWQyVUU3SEpBZDJhSFlpUW9zSUR1eW03b1FoK1ZFUWlRN3NrUG5RYUlD&#10;QzhnT1VHQWhPN0lEampsUmdZWHN5QTdRRG9mc3lBNTRMRVR0Y01pTzdJQkhRYUlDQzltUkhWRG9S&#10;SnVKWkFkTTJva2RCWW1uVEM3dCtiUTIyUUZvN3NRZUpwZTIxUTZIN0FEVUVPSVRKNFpvTGpndURp&#10;OE53VjNPQlJheUE5RG1jc3YydERiWkFUakRjdXQvM2dEWkFjaDN1YlZZWUNFN0FJTmZibFdjU0hZ&#10;QUpySGN5QTRBMlhuNkFFWWx1ODNtNGJWZWUvb0F4aXU3MmVQWDVlV1A1ZExUQnpCMjJlMlZGMkk5&#10;VHgvQXlHVVhmZWZwQXhpLzdNSnJtUGtzMlFHV1cwM1pEVE80SXp2QWNxc3B1L0FhWUltVzdBRExq&#10;ZXdBa04xWXlySmtCMWh1OVdVM3dKTjNaQWRZYm8xa0YxK0xoYWNQWUFLeWl5SGVFTGJ3eUE2dzNF&#10;NlQzVUJTV3JJRExMZVRaZGRMMVNJOHRmV09UZjF2UkhZQTJSMlQzWHplMEhjdGhYamhHUzJYeS9s&#10;OGZubDVPU3ZnY3N0aXNWaXRWbVFIa0YwajJhM1hEK2FhTlFyeFR2RGQzbkd6bXV5dFZ4VDBrUjFB&#10;ZGkybHNhZWx0T0doTkhEY1Vlc0ZYVDVYSHRrQlpOZUI3T3FrdERHYW03VktWQjdaQVdUWHZlemlh&#10;ejVQaDNpdGE2NUllV1FIa0YwajJZWEFyZUttWHZpMFl3V0V0dkxXVXFMdnlBNGd1NmF5V3l3ZUV0&#10;VkdWWXYxZWozcmtSRGkvZjMzMzJRSGtGM1ROTFpXeFhaWHRWaXRWclBldWJpNHVMNitKanVBN0Jy&#10;SnJuN1ZZclZZMUQxUUV2TFFlSlk0SnIveGRQRnFTNjFFT1BqdTlldlhaQWVRWGVleVc5ZlphRnRY&#10;dTNJYm5tYXczcUthUTJOOFIzWUEyWFVvdTAyZGVrSURLbFk4Z3UrKy9mV1h0eU5BZGwzSjdySk1R&#10;MEZWbTVOdjE0WW9MM0hETExJWTdOZ2dnT3h5bDExcHhMVm9yelZlZUw2bHZsc09mQXd1UUhZNXlx&#10;NjArTHFhejl2OUF6emN5a2p1NGwxdTArb0JOUjhGeUs0YjJUWHJldElvZ1YxM05JNTJQbCtXSnJQ&#10;aFZhRmpDb0R4eW00YkhUMElxSEh2azJwaDNiS2pqbmpyZFN5SnpKUEIzVHBlYUFNd2FkbnRFc0lI&#10;Y1lSMHI0T3didDVkUjd3UXIrMUt3Q1Uvd0RCbmZtT0t4TVVZRmtoWWorRWRudkU0aEdISzd2QkJo&#10;K2RiTTcxZEpnT3J4dTBEU3Q0UWp5K3hiVXFUYUNCL2psN05ETmJMc3NnMmNOazlzVWsxNnlXaXFs&#10;V2o5Z0cxTkZlbEZyd2tPK1JQWXJsbE9mRnFMTEo3SXBma3BsNlRzSzVaU3B0c1NiQkoza2l6bERC&#10;VTArMVhDdGwxSzd2RGZZUmptM3FyMGdwc0swMlBxM1dRVDV4RFdROWhGQ1FteXJiVU5yZ0p6aU9W&#10;M2FIMUhtL3FKWkxISmsyUG8xVVA5MlhEcjFUZVExeDNjRUVONkp6cXRVR3k2MDkyVDlMYjRtdXFp&#10;NVlhcUxSMWkyUHU5QW15cGZyN1BLY0VaVEt5MjVKb1dyZWFkZFpDcWxFbWE5c09HYS9GUHFiNjdh&#10;S1VuODNUbGxzV084TEg0UmYzYmRiSXJvYnNlblZjaU5xMnllL2Q3Ny8vNStxcTZFZmF1Q1NMREFs&#10;dnkrcHY5U3JiZG5HdjZmRkp2Vm9UcnlwT2FoNmo3TUt6MjcvQ2c5dS93ajhPQlduc1pXK2FlMXlT&#10;RDAvOCt2cGFqUUlEbzliSjFuUTE3OW41MHhwOWRJOVpiejZmRisxM0QwcDJRZnpoS2U5ZmNieE85&#10;U0U3eGM5eDNvL21udjNMUTNZWUpIVXZMeFg1N21EbGJpcDBJYXBsdmRXeDVUYWhyaWVMVHFzVDlZ&#10;L214YWRmdUkyb0hRQ3l6V1RyMXVLZXI0SmRlSGhpTkpkVzN2cHhJalVoMmMzN2wxMXlnelkrL2F1&#10;Q2JUdW5UNUF2RlkvYUZTMkgzVy92Y0VMenM2NlVaTmVaN0NyY3BZMVAvK0xpZ3V3d1NOODE2RDhV&#10;ejFSdEUrRStKalR2UXJ3b09HbHNOM3QyRlpKUWFTd0duODhlM2ttdnVJRWUxSE41Mlp2cDlyNTc4&#10;K2JOaEdTMzdGTjJGUTZPcEdXblFJRlJidWV0VDZpMHhrTjI4eTBOeGpULzhjY2ZVNWRkKzBkUHF0&#10;MEtURmRqbmJQRGdNTzkwK2I1N1JmbWNyRklMSVE0czdTVytGNitmRGtKMlNYK1NWbUhVRHdZS3J6&#10;QzM5UGhLK1NTOFhWNFpLK2xmZy9oaVlkSFQzWVlJVFU3bTExdS85ZHllNWRwY2RndHZOb3FpSWVR&#10;UzJkYTdjZlNEK0djM2Y1MTFFZFBsTFEvV3Z4clIzWGR6Z1paSWxhdjArTXpQUEVYTDE0VVh1b0FC&#10;czJ1TlhlcDZaWXR0UktvZU84aStPNmZmLzdKVzNZdHhOZWJXVnNYNzQ5dXpkYXNud2JaOVRERkVj&#10;aGhDMi9ackxWYS9ZVVFsdmxpc1NqZEFSeTU3SDQ4bkdTY3QveUhmeHc4MXVMVnExZEtzWmlDNzlZ&#10;Tllyb1RtaDVYQ2ZGeWppZmFrVjBpayszL1hGdGlZOVdHSGNia3UvbXgzYlI1cmFONTlVbjdMaDYr&#10;RzdQc0VwbHN6NUZ0UXJ0eVdJeUpvbTVEcTFaUHJUYndYYllMcmJVTiswUTgxZWNmUHZGanlHRXhK&#10;b3FLcEpzV0J5RVVrOWkvZTNKNWRvU3lTNFJVdlVXMmljNTZjbGhNSWF5YmRYTjI5V2d5bDBsOGN3&#10;YlpwYU9xSHBMWmhHMWRpY1ZFd3JwNmtkMXBUZDRUbTFkNVhsV2E5YWFiVHVjL3BKKzc0M1dZU0Zn&#10;M2E5WXRyUzY3ODJIelFZVVhMVnNnZmNXa296OS9PcUsyVzRlUmthZ1ByR0lyOWxaN3BqMVpiRSth&#10;ZzU0bHVNbENkcVVSVnV1UElIekg5SFVXUTNZd25SejJwNDlxZFhpdlhxazRkcWR6UHB4MTEzNStW&#10;M3Jzc01WNlJUcHgxdVlFbzZTOExGQnJmTS9lZDNFMFR6SnhxM2MxUHJPbDE3N3NLbDRyT1RHbHJY&#10;aGY3OVdyVjlZR3hrUml3KzZSWEJvMGVYL2U2ajFPMTRxWDVRdSsyb0F5MlU1MjdrdFR5MU9VVjMw&#10;YzNOWFZWZVp0R0lDNkpDS0o1MHZsMFUzenVxMlBSemVUdnFzeVpVWGY3Y2RUbGthODBYSFZwMTRH&#10;MCtYZllBdG9TM2FwbzIzTlJsdWMzdEV5czIyN0RzOWtsQllyaXBxbXhySGtoK1BLNnpaUXZiaTRH&#10;RVRyVktBdVJXdWg1Qnh2NDZ6MnRJNldVNUZkcmZpdVJXSk1SM1lZSlVVTDZzaU8wRDZIamEzUzRs&#10;VG9mbVdYMWJXbHp0VmJwVjdSSXVHdmZFRGpqb0RhSzdiS1lkSXU0N2hhTllxc0NySjl4Sm5WU3dv&#10;bkVwOHMyV0dDc3Z1bGxZNTM2TWl1bkxvalBHb1J2dkkrWUNZN1REcXlhMVorN1VaMjAwcGpueXV2&#10;M1YyODUvMWt5QTdUM2JOcmNGZXMrcEhqZU9ET25sM2RyUFowNVJXMXpTSTdqSmlTYW16NGIxdUND&#10;eEZpVU52ekpmYk1keXZWMklyV3E1dmJoczlQSDBVbU80eVlvbkxmenhPOExkWWxFa0ZaSEJHemJU&#10;cncvYzgvaXlhWFR1aWNYUzNyaGZUMitWanl5eTJIaCsrcWZEV3l3NGdwcXZYOU5FdGJwcXRjV0Fo&#10;TDdPcnFhdEkzS000STJXSEVKSnBmUE96cVZLOU94RzI0a3dlUERXaHlLZGtCUXlKeE1lbEJMdFZs&#10;RjdQVTRMV1FNTVhmZUhTSHJvd0JUUzRsTzJCZ3BNWTBWenhrMTE2Q21kaHp6KzI1a1Iwd01CSkg5&#10;SmNGcDBOcUZCOWF5cWt6bkxsRGRzQjRNdG5MMkhNNG5jeTJkNnRoV0pOTHlRNFlUeWI3SzZRNkd0&#10;OEZDYlozeWpmZEp6ekR5YVZrQnd5UFJML2lYNGZ0WTUvaE9JSW4vTGZWYTZycGhrYkRtQnQ3ZDNm&#10;MzdkdTM3MXZ1dHR6ZjM1TWRNS0Rncm9leDlPbTdBSGtPcFA4bHUrQzQyOXZiNExqTk1iNXN1ZDN5&#10;NzVib3hBeUZTSGFZQXVrc3N0UGJDMmVabU5xTzdJS3Fnc0kyYmJCMzRxRVFlM1lpMlVGdzE1M3ZT&#10;dHUxWmZ1NFpzRkJoN2E2dWJuNStQSGpwa3VlQ0RIUXJoREpEaE9oZFBKQjYvbHM2VTMybkFmU3o1&#10;Nlk2UDM3OTErL2ZvM3BhbERTNWt4ODJYRTBTTHpmUW5ib1NDRS9zdHh5T2txaVV0SFcyTks5V0V0&#10;Tmw5dGwySlRzZ2x5Q1NwNThSalJMK1BYb21pQ2RhSit6QzdFb2EvNzgrZlBITFo4K2ZTSTcxSERj&#10;NGVEQk9MUWgxKzJuV25sbG9oOWFSYzFWK1JiNVR5NzlKYnVnak1aZlpTL0VvMDdzV1lqdjNyMjcz&#10;aEUrSGxCcEJXY2pjY3VxMWJOcEhTV3pGZnVrVlpsWjJrQnpjWjVmV0c3RGtGMVkvejE4czM2Q3hD&#10;ZXlHMUJwQmRtWmJoL2xaYjk1VjcwYmJwelVIUExmbzl0NWNUblViYS83K3ZYci9IZU5aa2RUMXpQ&#10;eVBFaXNLOFJtc3FzbHhMMFRDWEVNVkdsNG1YMCsyM2hzYVd3WkdXajIyME5NRjAwM0FOa045UDJa&#10;Q0JJL2ZQanc5dTNiTG1SM2VtbUZFelBjOGFyYS9TMzdxa1Z2WS93T1Jmbm16WnVoMUFQSGZGM3Mw&#10;NmRQd1RnREtxMFE0aG1vUHJRaHA2bUFPZmd1MWw0SGRQaGg2bmRqNzNma1VGcXBlR3RsZi82R3FY&#10;cktZUWVTeVI1RXE1MzdibitjaGV3R0k3dlRzMlpCNHJDcFBwWWh5OHZ0L1lkNGh6T2F5VzZFc3Fz&#10;bHhDZE96RXFJU2l1MWQrdjJyNHp2QnZTanZLUDNNY2h1aXJJVEpBN0lBVFZtTmJUZDNmZGN5cXM3&#10;cy9USkhZeWlBM3BrUjNZdEI0bUUyQ1lOVEpmM1JhanExbHV0VmhXdGwzWWMyWkZkMzBKTWxGWnl2&#10;dG84cE94MTRHRmRrZlVDUVdTckxYRXVjeHpOdk40eXl1VkdkaU5IMXZ6c0xWOVRjelhucUU0TnN2&#10;UDBoNTAxNTMvK3BxRVFLMDRhSEZmMmFybVJIYVlYSks1VzR5Ni9XbTVraDdNRmlWa0o4ZmIxNjhu&#10;dTAxbHVaSWZ6Q1BFc1FlS1g2K3Zxc3F2Yk5aYnN5TTdUUnk1WmMzWFpmWC94d29GRXN2UDBrVy9X&#10;WEZwYStmZmx5eXF5dTkyMUxjcWx0R0s1a1IzWm9WYVFlUGUvLzkzLzl0c3BZWjFEMm1UbjZXTWds&#10;SFU2dVh2MUtzOWJLeGxlYlNZN3NrUE83L3JtZGRoc3o5K2NxMnNzMlpFZGNxWDBxTjNKQjRrbmRX&#10;dUY3TWdPdVZKNk43YVhzOFNqNlJwTGRtU0hYQ2x0ZVpMVFdlTDhnOFFQSHo2ODIzSnpjL1A1OCtl&#10;Y1N5dGtoeEZ5Mk5Vajl2TlliRmxWdVM0Mk5NN2JOVFk5ekMrcjBnclpZVlNPUzNlcFhJeXI5M29P&#10;UVdJcmswdjdLYTJRSFViaXVDcGpUeE95V3cxbmhGaWZRV0twRUxzYjA5eTZFUDhQeFBTdS9CMC9r&#10;SDhBQUFBQVNVVk9SSzVDWUlJPSIgcHJlc2VydmVBc3BlY3RSYXRpbz0ibm9uZSIgY2xpcC1wYXRo&#10;PSJ1cmwoI2NsaXBQYXRoMikiPjwvaW1hZ2U+PGltYWdlIHg9IjEyNjAiIHdpZHRoPSI0MjAiIGhl&#10;aWdodD0iMjQwIiB4bGluazpocmVmPSJkYXRhOmltYWdlL3BuZztiYXNlNjQsaVZCT1J3MEtHZ29B&#10;QUFBTlNVaEVVZ0FBQWFRQUFBRHdDQUlBQUFEQVJvYzNBQUFJU0VsRVFWUjQydTNkTVc3YlNCdUFZ&#10;UjNFQlkvaFVvZklBWFFFM1VBSFNKRWpzTXdCZkFBV3JvTmdBUmNwQXJEWTRpOVVwUGlMTFZ4b3g2&#10;U2xLSkk0SEpKRDJkWStEMVFZaVRjYlJNYUxiemprYUxFRCtBOVkrQ2NBeEE1QTdBREVEa0RzQU1R&#10;T1FPd0F4QTVBN0FDeEF4QTdBTEVERURzQXNRTVFPd0N4QXhBN0FMRUR4QTVBN0FERURrRHNBTVFP&#10;UU93QXhBNUE3QURFRGhBN0FMRURFRHNBc1FNUU93Q3hBeEE3QUxFREVEdEE3QURFRGtEc0FNUU9R&#10;T3dBeEE1QTdBREVEa0RzQUxFREVEc0FzUU1RT3dDeEF4QTdBTEVERURzQXNRUEVEa0RzQU1RT1FP&#10;d0F4QTVBN0FERURrRHNBTVFPRURzQXNRTVFPd0N4QXhBN0FMRURFRHNBc1FNUU8wRHNBTVFPUU93&#10;QXhBNUE3QURFRGtEc0FNUU9RT3dBc1FNUU93Q3hBeEE3QUxFREVEc0FzUU1RTzBEc0FNUU9RT3dB&#10;eEE1QTdBREVEa0RzQU1RT1FPd0FzUU1RT3dDeEF4QTdBTEVERURzQXNRTVFPd0N4QThRT1FPd0F4&#10;QTVBN0FERURrRHNBTVFPUU93QXhBNFFPd0N4QXhBN0FMRURlQSt4Kzd2eHY4YTI4Zi9HUDQzbjUy&#10;Zi9Sc0F0eEs1T2MyaGlHOFJmdjM1cEluQ0RzUk5FUU93R0I3R3JpWUlJekJXN2tKaTJOU0U2Ylgz&#10;YTYzZWhSL1hiTVNRQ21XTVgvKzNuUnB1WTh5YStreURhV2dHbXhpN1JvWW1HUk9DV1l6Y29pSWNt&#10;Q2lKd2c3SDc2RU9pclJVUU8wRTBKSUxZdlhVUWJhMEFPOC9HR2hKQjdPZ2NFZ1VSeEU0VGJhMkEy&#10;QW1pVlRPSUhWMnJabHNySUhhYWFFZ0VzUk5FV3lzZ2Ryei9JZEhXQ21LSElCb1NFVHZlemFyWjFn&#10;cGloeWJtR1JLZm5wNysydnZ4NDRjaEViSGpZdytKWFVIODl1M2I0MTc0MnFvWnNlTTJteGlpRXdh&#10;NnA4YlBuejl0clNCMjNLYlFrVU5pd3RkenI1cm5HeExEMzgyN0tYWXdQbmJqVnMzWDMxb1ovWmRI&#10;N0JDNy9Ldm0rWWJFOEtkNU44VU8za1hzeGcySmlVRzBqQlU3K0VpeEd6MGtocSs5bTJJSHR4WTd4&#10;QTdFRHJFRHNVUHNFRHV4USt3UU84UU94QTZ4QTdGRDdFRHNFRHNRTzhRT3hBNnhBN0ZEN0VEc0VE&#10;dkV6ajhJWW9mWUlYWWdkb2dkaUIxaUIyS0gySUhZSVhZZ2RvZ2RpQjFpQjJLSDJDRjJJSGFJSFdJ&#10;SFlvZllnZGdoZGlCMmlCMklIV0lIWW9mWWdkZ2hkaUIyaUIxaUIyS0gyQ0Yya0tLdWQ1dk5icmw4&#10;ZWExV3U3SVVPOFNPbTh0Y0NOeGljZm9xaWwxVmlSMWl4MDBJT1R2UDNISHZ3cmduZG9nZEg5N0Zt&#10;ZTZrZDJIMEV6dkVqZzhzVEczeDByV3ZFRVN4USt6NHdNTFVsaEs3eFJ2OE9Ja2RZa2ZHSDVORjZt&#10;dnNUa1ZiSzdGRDdIZzc4YTJKazFmQ25TaWhTcHZHc3JINFUxRVU0UmRYalRMaFR4TTd4STVNd3ND&#10;VkhydnU2YXh0M0huZDRrTDc0dFVUTzhTT2ZIcTNZZyt2MWVyU2FGaUZaaTBtQzlVN1grcUtIV0pI&#10;UG9tN3NXZTlDd0VhT3NxbERIckh5Uk03eEk2c0s5bjA0UzY4TnB1UW5sQ2x4VHhDOGpiN2U1akZE&#10;ckVqZCsrU1kxY3RyaUVrcncyYzJDRjJ2TUY4Vnk2dUovVHV5NWN2WW9mWU1ZT3lmRDMxcENqT2J6&#10;WmVMYTd0N3U1dXZWNkxIV0xIekxQZVVlK1dBNGV5NVhMWjNuQlhsbVhWS0J1cjFXcm90a2JiTzdG&#10;RDdKaXpkME5LMSs0dFZBa1BXb1I0dGVGTDc1M1lJWGJNMjd0TldvODJvNDZCYXU5R1RsblBQanc4&#10;ZURjUU8rWVN4clQrekUxNGJQYVF2TjYxYmJzLzZ4MUI3SmhqcXF0N1MxZGxPdkF1WmNRTHZmT21J&#10;SGJrRjUrMmlrUHA4aDN3MmR1NzFhVkgxa0RzbUdzQlc4eDJvSEY4bkxTWVJleTQ2bGhYelhtQWUx&#10;bVdoanZFam11STU2YnEvY0NLeVNMcjJURGNWVy8zZ1dlSUhUY2xjbXJUSmd4V3ZRZWxUTzVkZkgv&#10;V2NJZllNZnRZMTZhb3YzZVRleFM1YUdoYkZyRWpnOGlERGI5UEZVNDVPR0J5N3lMRG5aVXNZc2VN&#10;YTlpVHBXWi83Nlo5dXZiMzc5KzcvaWJMdC9ob1I4U08yeEc1OCtQQ0EyRi9IaGJRMmJ2d2JhTUdz&#10;ZTEyZTM5L2J5V0wySkZmNUlMZDVSdmNVbnAzMkxVSXJ5SFZDN0g3L1BtemxTeGlSMzZSQzNhbjN4&#10;cEd0c1BoZCttbnVvZHZUbDdiaHRnOVBqN21QWG9Bc1lNWFhSZnMvcmpiSTR4VWd3STM5bHBlZXl4&#10;NzEwcldEU2lJSGZsajkzc2ZObnd4SlhPSCtTNWhFZHJHN3RPblQvWW9FRHR5LzlERWJ6b1o5S0hh&#10;OFZkQ3F0cllyZGRyc1VQc3lDbXlGZnU2T3pIb1F4Y25QMlVSajUwTldjU09rU0lQTGJ6R0xsZnAy&#10;bGZma1FGdDdMNSsvWnE2WjRMWVFZYllaYmxhTnp4MmtidFB2R1dJSFptWHNTODN0V1dQWGRveVZ1&#10;d1FPNjRidS9ES1dMckoxK3hzVUNCMlRQaWhpZXpHWnR5S1RUc3BJSDdyaWZ2c0VEdkdpOTFVM0h1&#10;c1UrNjdpOXZZM2QzZGlSMWlSMlpkcHlvVjJUTjNzcVFONVRyYnIyaGo1M0V4eEk1ODJvTkpRais2&#10;ejNlcVp1M2RwY2RtSFFTQTJKSFYwZnEwam44WTlwU1FEVi9ZUm81NHNoV0wyREY0NFhxU20rV2dq&#10;MDlNZWJXYkcra25RZTFIdHNqaG5TN1lJWFpNS3QydW1lQTY5MlNuUEFPYnZwbTcvMDhpeDdML1Bw&#10;Z0F4STRlSGZmTlZlbWZqZDFlWllzL01IdDhaVzNJTFhqeFQrbjI3aUYySkFzcndVdXRxYnRYc2kv&#10;cng1UE5oUGhqRmNjYkRvTWV3S2dxSDZXSTJKRko5MFcwMkdjcGh0ODlmblFoL1JtSklROWdiTG9Q&#10;VE80OElCNnhnNDRma0ZodUlzTmRVUlN2dDMya0wyQjNBNjdaVmRIVUd1c1FPM0xHTGw2YzBMczZ2&#10;aXk5bUtTRURkbjQvOWRZaDlneFhOOUpuTXQ0ZEVZODVOOTMyYTYzZEo2YVFPd1lyaTg5OWVoN1VM&#10;cWViWWgrcnZhbXIzU09Ka2JzR0NXYW5zaE94WExLaDB0Y3VydTQ3cHNpUFIrRzJERzVkMzJuTUlX&#10;VjQ3Q0haSHV2cVlWdjJEK2dWaWNNZEsySGh3ZHZGMkxIdE41MTdSdnNMNUFkZjNKMi9BblpjcmxN&#10;bWIvcXVxN0tNbjUveWJIMWVyM2RicjFYaUIyVGUxZVdML3VuWVFVYXd0ZmVNSHcwb0lVMnRiZjRG&#10;bW5iQzBWUnJKcVJzQ3pMcXZGU3R5cjByUXkvR0xsYitLTDcrL3Z3bjRzZFlzZDFlbGlIVGxVVGRt&#10;L0hDVE5kM1JBN0l2NEZGSnEybGtTbkorb0FBQUFBU1VWT1JLNUNZSUk9IiBwcmVzZXJ2ZUFzcGVj&#10;dFJhdGlvPSJub25lIiBjbGlwLXBhdGg9InVybCgjY2xpcFBhdGgyKSI+PC9pbWFnZT48aW1hZ2Ug&#10;eD0iMTY4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L2c+PC9nPjwvc3ZnPlBLAwQUAAYACAAAACEANPMiGN0AAAAKAQAADwAAAGRy&#10;cy9kb3ducmV2LnhtbEyPwU7DMAyG70i8Q2Qkblu6rVRdaTohBAiOK7Bz1pqmInFKk63l7TEnuNn6&#10;P/3+XO5mZ8UZx9B7UrBaJiCQGt/21Cl4e31c5CBC1NRq6wkVfGOAXXV5Ueqi9RPt8VzHTnAJhUIr&#10;MDEOhZShMeh0WPoBibMPPzodeR072Y564nJn5TpJMul0T3zB6AHvDTaf9ckpIEweajvK59i8Hwbz&#10;lXdPL+mk1PXVfHcLIuIc/2D41Wd1qNjp6E/UBmEVLFIGFWxXaQaC85tkw8ORwU2+zkBWpfz/QvUD&#10;AAD//wMAUEsDBBQABgAIAAAAIQAiVg7uxwAAAKUBAAAZAAAAZHJzL19yZWxzL2Uyb0RvYy54bWwu&#10;cmVsc7yQsWoDMQyG90LewWjv+e6GUkp8WUoha0gfQNg6n8lZNpYbmrePaZYGAt06SuL//g9td99x&#10;VWcqEhIbGLoeFLFNLrA38Hn8eH4FJRXZ4ZqYDFxIYDdtnrYHWrG2kCwhi2oUFgNLrflNa7ELRZQu&#10;ZeJ2mVOJWNtYvM5oT+hJj33/ostvBkx3TLV3BsrejaCOl9ya/2aneQ6W3pP9isT1QYUOsXU3IBZP&#10;1UAkF/C2HDs5e9CPHYb/cRi6zD8O+u650xUAAP//AwBQSwECLQAUAAYACAAAACEAqNbHqBMBAABJ&#10;AgAAEwAAAAAAAAAAAAAAAAAAAAAAW0NvbnRlbnRfVHlwZXNdLnhtbFBLAQItABQABgAIAAAAIQA4&#10;/SH/1gAAAJQBAAALAAAAAAAAAAAAAAAAAEQBAABfcmVscy8ucmVsc1BLAQItABQABgAIAAAAIQDe&#10;8F74AAMAABgHAAAOAAAAAAAAAAAAAAAAAEMCAABkcnMvZTJvRG9jLnhtbFBLAQItAAoAAAAAAAAA&#10;IQCwjR+a1wgDANcIAwAUAAAAAAAAAAAAAAAAAG8FAABkcnMvbWVkaWEvaW1hZ2UxLnBuZ1BLAQIt&#10;AAoAAAAAAAAAIQD4Nn5bjRMCAI0TAgAUAAAAAAAAAAAAAAAAAHgOAwBkcnMvbWVkaWEvaW1hZ2Uy&#10;LnN2Z1BLAQItABQABgAIAAAAIQA08yIY3QAAAAoBAAAPAAAAAAAAAAAAAAAAADciBQBkcnMvZG93&#10;bnJldi54bWxQSwECLQAUAAYACAAAACEAIlYO7scAAAClAQAAGQAAAAAAAAAAAAAAAABBIwUAZHJz&#10;L19yZWxzL2Uyb0RvYy54bWwucmVsc1BLBQYAAAAABwAHAL4BAAA/JAUAAAA=&#10;" o:allowoverlap="f">
                <v:shape id="_x0000_s1136" type="#_x0000_t75" style="position:absolute;width:32004;height:29718;visibility:visible;mso-wrap-style:square">
                  <v:fill o:detectmouseclick="t"/>
                  <v:path o:connecttype="none"/>
                </v:shape>
                <v:shape id="Picture 85" o:spid="_x0000_s1137"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m9AwgAAANsAAAAPAAAAZHJzL2Rvd25yZXYueG1sRI/BasMw&#10;EETvgf6D2EJusVwf2uJaCSFQKKSH2s4hx8XaWibWyrWU2P77qFDocZiZN0yxm20vbjT6zrGCpyQF&#10;Qdw43XGr4FS/b15B+ICssXdMChbysNs+rArMtZu4pFsVWhEh7HNUYEIYcil9Y8iiT9xAHL1vN1oM&#10;UY6t1CNOEW57maXps7TYcVwwONDBUHOprlYBI30tP8ea64s0ITOTKz+Xs1Lrx3n/BiLQHP7Df+0P&#10;rSB7gd8v8QfI7R0AAP//AwBQSwECLQAUAAYACAAAACEA2+H2y+4AAACFAQAAEwAAAAAAAAAAAAAA&#10;AAAAAAAAW0NvbnRlbnRfVHlwZXNdLnhtbFBLAQItABQABgAIAAAAIQBa9CxbvwAAABUBAAALAAAA&#10;AAAAAAAAAAAAAB8BAABfcmVscy8ucmVsc1BLAQItABQABgAIAAAAIQCqrm9AwgAAANsAAAAPAAAA&#10;AAAAAAAAAAAAAAcCAABkcnMvZG93bnJldi54bWxQSwUGAAAAAAMAAwC3AAAA9gIAAAAA&#10;">
                  <v:imagedata r:id="rId20" o:title="" cropleft="6234f" cropright="6234f"/>
                </v:shape>
                <v:shape id="Text Box 84" o:spid="_x0000_s1138" type="#_x0000_t202" style="position:absolute;top:24119;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52DF96BC" w:rsidR="00C94FE1" w:rsidRPr="00B376F6" w:rsidRDefault="00C94FE1" w:rsidP="00BB35AB">
                        <w:pPr>
                          <w:pStyle w:val="FigureCaption"/>
                        </w:pPr>
                        <w:bookmarkStart w:id="28" w:name="_Ref85733854"/>
                        <w:r>
                          <w:t xml:space="preserve">Fig. </w:t>
                        </w:r>
                        <w:fldSimple w:instr=" SEQ Figure \* ARABIC ">
                          <w:r>
                            <w:rPr>
                              <w:noProof/>
                            </w:rPr>
                            <w:t>8</w:t>
                          </w:r>
                        </w:fldSimple>
                        <w:bookmarkEnd w:id="28"/>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v:textbox>
                </v:shape>
                <w10:wrap type="topAndBottom" anchorx="margin" anchory="margin"/>
              </v:group>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706E45">
        <w:t>(</w:t>
      </w:r>
      <w:r w:rsidR="00706E45">
        <w:rPr>
          <w:noProof/>
        </w:rPr>
        <w:t>4</w:t>
      </w:r>
      <w:r w:rsidR="00706E45">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1E2833">
        <w:rPr>
          <w:bCs/>
        </w:rPr>
        <w:t>`</w:t>
      </w:r>
      <w:r w:rsidR="00E82CE9">
        <w:rPr>
          <w:bCs/>
        </w:rPr>
        <w:t>.</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706E45">
        <w:t>VI</w:t>
      </w:r>
      <w:r w:rsidR="00981271">
        <w:fldChar w:fldCharType="end"/>
      </w:r>
      <w:r w:rsidR="00981271">
        <w:t>)</w:t>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19653290" w:rsidR="0058538F" w:rsidRDefault="0058538F" w:rsidP="0058538F">
      <w:pPr>
        <w:pStyle w:val="Heading2"/>
        <w:rPr>
          <w:rFonts w:eastAsiaTheme="minorEastAsia"/>
        </w:rPr>
      </w:pPr>
      <w:r>
        <w:rPr>
          <w:rFonts w:eastAsiaTheme="minorEastAsia"/>
        </w:rPr>
        <w:t>Position and rotation error</w:t>
      </w:r>
    </w:p>
    <w:p w14:paraId="1771D366" w14:textId="5145BE6B" w:rsidR="007647B2" w:rsidRDefault="00FA4393" w:rsidP="00132EB4">
      <w:pPr>
        <w:pStyle w:val="Text"/>
        <w:rPr>
          <w:rFonts w:eastAsiaTheme="minorEastAsia"/>
        </w:rPr>
      </w:pPr>
      <w:r>
        <w:rPr>
          <w:rFonts w:eastAsiaTheme="minorEastAsia"/>
        </w:rPr>
        <w:t xml:space="preserve">The </w:t>
      </w:r>
      <w:r w:rsidR="000B73E9">
        <w:rPr>
          <w:rFonts w:eastAsiaTheme="minorEastAsia"/>
        </w:rPr>
        <w:t xml:space="preserve">6DOF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r w:rsidR="00706E45">
        <w:rPr>
          <w:b/>
          <w:bCs/>
          <w:iCs/>
        </w:rPr>
        <w:t>(</w:t>
      </w:r>
      <w:r w:rsidR="00706E45">
        <w:rPr>
          <w:noProof/>
        </w:rPr>
        <w:t>8</w:t>
      </w:r>
      <w:r w:rsidR="00706E45">
        <w:t>)</w:t>
      </w:r>
      <w:r>
        <w:rPr>
          <w:rFonts w:eastAsiaTheme="minorEastAsia"/>
        </w:rPr>
        <w:fldChar w:fldCharType="end"/>
      </w:r>
      <w:r>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706E45">
        <w:t xml:space="preserve">Fig. </w:t>
      </w:r>
      <w:r w:rsidR="00706E45">
        <w:rPr>
          <w:noProof/>
        </w:rPr>
        <w:t>8</w:t>
      </w:r>
      <w:r w:rsidR="00BA711C">
        <w:rPr>
          <w:rFonts w:eastAsiaTheme="minorEastAsia"/>
        </w:rPr>
        <w:fldChar w:fldCharType="end"/>
      </w:r>
      <w:r>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C871A7">
        <w:rPr>
          <w:rFonts w:eastAsiaTheme="minorEastAsia"/>
        </w:rPr>
        <w:t xml:space="preserve">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7F36B9">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6]"},"properties":{"noteIndex":0},"schema":"https://github.com/citation-style-language/schema/raw/master/csl-citation.json"}</w:instrText>
      </w:r>
      <w:r w:rsidR="00D502A0">
        <w:rPr>
          <w:rFonts w:eastAsiaTheme="minorEastAsia"/>
        </w:rPr>
        <w:fldChar w:fldCharType="separate"/>
      </w:r>
      <w:r w:rsidR="007F36B9" w:rsidRPr="007F36B9">
        <w:rPr>
          <w:rFonts w:eastAsiaTheme="minorEastAsia"/>
          <w:noProof/>
        </w:rPr>
        <w:t>[25]</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the 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706E45">
        <w:rPr>
          <w:rFonts w:eastAsiaTheme="minorEastAsia"/>
        </w:rPr>
        <w:t>VII</w:t>
      </w:r>
      <w:r w:rsidR="001E2833">
        <w:rPr>
          <w:rFonts w:eastAsiaTheme="minorEastAsia"/>
        </w:rPr>
        <w:fldChar w:fldCharType="end"/>
      </w:r>
      <w:r w:rsidR="001E2833">
        <w:rPr>
          <w:rFonts w:eastAsiaTheme="minorEastAsia"/>
        </w:rPr>
        <w:t xml:space="preserve"> output 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706E45">
        <w:t>(</w:t>
      </w:r>
      <w:r w:rsidR="00706E45">
        <w:rPr>
          <w:noProof/>
        </w:rPr>
        <w:t>9</w:t>
      </w:r>
      <w:r w:rsidR="00706E45">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1C8AA2FC"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168B8413" w:rsidR="000A023C" w:rsidRPr="00F9214C" w:rsidRDefault="00C457FD" w:rsidP="000A023C">
      <w:pPr>
        <w:pStyle w:val="Text"/>
      </w:pPr>
      <w:r>
        <w:rPr>
          <w:rFonts w:eastAsiaTheme="minorEastAsia"/>
        </w:rPr>
        <w:t xml:space="preserve">What happens when the calibration data does not cover the operation workspace? While we understand that </w:t>
      </w:r>
      <w:r w:rsidR="00B01DA7">
        <w:rPr>
          <w:rFonts w:eastAsiaTheme="minorEastAsia"/>
        </w:rPr>
        <w:t xml:space="preserve">such                                   </w:t>
      </w:r>
      <w:r>
        <w:rPr>
          <w:rFonts w:eastAsiaTheme="minorEastAsia"/>
        </w:rPr>
        <w:t xml:space="preserve"> mismatch is not good, it may not be appreciated how severe the accuracy degradation may be.  Table </w:t>
      </w:r>
      <w:r w:rsidR="00C72F7B">
        <w:rPr>
          <w:rFonts w:eastAsiaTheme="minorEastAsia"/>
        </w:rPr>
        <w:t>III</w:t>
      </w:r>
      <w:r>
        <w:rPr>
          <w:rFonts w:eastAsiaTheme="minorEastAsia"/>
        </w:rPr>
        <w:t xml:space="preserve"> shows the effect of </w:t>
      </w:r>
      <w:r w:rsidR="000A023C">
        <w:rPr>
          <w:rFonts w:eastAsiaTheme="minorEastAsia"/>
        </w:rPr>
        <w:t>adding dimensions of motion</w:t>
      </w:r>
      <w:r>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10B659B2" w:rsidR="00F9214C" w:rsidRDefault="00E70997" w:rsidP="0058538F">
      <w:pPr>
        <w:pStyle w:val="Text"/>
      </w:pPr>
      <w:r>
        <w:rPr>
          <w:noProof/>
        </w:rPr>
        <mc:AlternateContent>
          <mc:Choice Requires="wpc">
            <w:drawing>
              <wp:anchor distT="0" distB="0" distL="114300" distR="114300" simplePos="0" relativeHeight="251681792" behindDoc="0" locked="0" layoutInCell="1" allowOverlap="0" wp14:anchorId="4B3113B6" wp14:editId="35F8BEAE">
                <wp:simplePos x="0" y="0"/>
                <wp:positionH relativeFrom="margin">
                  <wp:align>right</wp:align>
                </wp:positionH>
                <wp:positionV relativeFrom="margin">
                  <wp:align>bottom</wp:align>
                </wp:positionV>
                <wp:extent cx="3200400" cy="2167128"/>
                <wp:effectExtent l="0" t="0" r="0" b="508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77480"/>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6725FF17" w:rsidR="00C94FE1" w:rsidRPr="00B376F6" w:rsidRDefault="00C94FE1" w:rsidP="00361331">
                              <w:pPr>
                                <w:pStyle w:val="FigureCaption"/>
                              </w:pPr>
                              <w:bookmarkStart w:id="29" w:name="_Ref83901462"/>
                              <w:r>
                                <w:t xml:space="preserve">Fig. </w:t>
                              </w:r>
                              <w:fldSimple w:instr=" SEQ Figure \* ARABIC ">
                                <w:r w:rsidR="00C2787D">
                                  <w:rPr>
                                    <w:noProof/>
                                  </w:rPr>
                                  <w:t>9</w:t>
                                </w:r>
                              </w:fldSimple>
                              <w:bookmarkEnd w:id="29"/>
                              <w:r>
                                <w:t xml:space="preserve">: Pose measurement errors on all six axes in response to a rotation sweep on the Rz axis alone. (a) is the </w:t>
                              </w:r>
                              <w:r>
                                <w:rPr>
                                  <w:i/>
                                  <w:iCs/>
                                </w:rPr>
                                <w:t xml:space="preserve">cross </w:t>
                              </w:r>
                              <w:r w:rsidRPr="00B376F6">
                                <w:rPr>
                                  <w:i/>
                                  <w:iCs/>
                                </w:rPr>
                                <w:t>error</w:t>
                              </w:r>
                              <w:r>
                                <w:t xml:space="preserve"> (here translation caused by rotation), while (b) is the </w:t>
                              </w:r>
                              <w:r>
                                <w:rPr>
                                  <w:i/>
                                  <w:iCs/>
                                </w:rPr>
                                <w:t>direct</w:t>
                              </w:r>
                              <w:r>
                                <w:t xml:space="preserve"> </w:t>
                              </w:r>
                              <w:r w:rsidRPr="00B376F6">
                                <w:rPr>
                                  <w:i/>
                                  <w:iCs/>
                                </w:rPr>
                                <w:t>error</w:t>
                              </w:r>
                              <w:r>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1">
                            <a:extLst>
                              <a:ext uri="{96DAC541-7B7A-43D3-8B79-37D633B846F1}">
                                <asvg:svgBlip xmlns:asvg="http://schemas.microsoft.com/office/drawing/2016/SVG/main" r:embed="rId22"/>
                              </a:ext>
                            </a:extLst>
                          </a:blip>
                          <a:srcRect l="1602" t="3978" r="1602"/>
                          <a:stretch/>
                        </pic:blipFill>
                        <pic:spPr bwMode="auto">
                          <a:xfrm>
                            <a:off x="162330" y="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2737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090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39" editas="canvas" style="position:absolute;left:0;text-align:left;margin-left:200.8pt;margin-top:0;width:252pt;height:170.65pt;z-index:251681792;mso-position-horizontal:right;mso-position-horizontal-relative:margin;mso-position-vertical:bottom;mso-position-vertical-relative:margin;mso-width-relative:margin;mso-height-relative:margin" coordsize="32004,2166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6/Qk5HwQAALYMAAAOAAAAZHJzL2Uyb0RvYy54bWzsV9tu&#10;4zYQfS/QfxD0vmvJtixLiLNIE6RYIN0GSYo80xRlESuRLElfsl/fM5QVJw6wWTRpgQI1YoWX0XAu&#10;Z87QJ592XRtthHVSq0WcfkziSCiuK6lWi/iPu8sP8zhynqmKtVqJRfwgXPzp9OefTramFGPd6LYS&#10;NoIS5cqtWcSN96YcjRxvRMfcR22Ewmatbcc8pnY1qizbQnvXjsZJMhttta2M1Vw4h9WLfjM+Dfrr&#10;WnD/e1074aN2EcM2H542PJf0HJ2esHJlmWkk35vB/oYVHZMKhz6qumCeRWsrX6jqJLfa6dp/5Lob&#10;6bqWXAQf4E2aHHlzztSGueAMR3QGAzF6R73LFdmt9KVsW0RjBO0lrdH/LfIjsLg1yI4zj3lybzv/&#10;tmFGBLdcyb9srm0kK4AH+VGsA0juxM5Hv+hdNJ9Sguh0iN0aCPod1iEbgu3MleZfXaT0ecPUSpxZ&#10;q7eNYBXsS+lNOPP4aq/HkZLl9jdd4Ry29joo2tW2oyggHxFpn0+TLI4eMMrzfDrfw4Ss4tiepFmR&#10;z2Ath8Qkm6ZpEQ5j5aDHWOd/FbqLaLCILWAYzmGbK+fJLlYOInSs062sKP5hYlfL89ZGGwbIXobP&#10;XvszsVY9TxsraSU4TD723vrdchdimwULKRpLXT0gBFb3pYDSxaDR9lscbVEGi9j9uWZWxFH7WSGM&#10;VDPDwA6D5TBgiuPVRezjqB+e+7621sbKVQPNfaKUPkOoaxl8P1ixtxfIOj0xkpf47iGG0QuIvc4F&#10;eMuvyfaeT7of0tEx+3VtPqAcDfNyKVvpHwK1IGNklNpcS04BpckTtE4GtGKbTo3mGeVpkKJ3kH5R&#10;C3sjWmjeiBvh5DfALglYgOARep0BTihk3wH0U/UIH02fGbhspSEkUYLvpW9CqQ1poM19bJCm16m2&#10;p6cLzdedUL7nWxuc0co10rg4sqXolqICxj9XoeSAZstv4AgxbjpLxoF0J0WORoBDwwrCBDFvhecN&#10;VQN5MRjeR/DHynQ2nkwAUFThcYUm46KYoYSpQtM8zbMsf1uJHviRjO0rLNiN6b/EjwX8OeLHcfD7&#10;Cckd+BFxpfXe0gMz7RkuK+ZJHiI3zid5OqfgsHIguHSeZPkQvUmWF2EfpPUu/EatXTwyXOt7pj5i&#10;wVZF20U8m2R9sRzC/32eAyvvHT/iOWf4pQQZXzHnr5lFjwdw3kZ+at2dawI5bjiGhyF0Wt8Ow9rq&#10;7h7XkzOiWGwNbMm9HSYDX+KCw8XZWRDrmehK3VKb7/mTmsXd7p5Zs+8oHqn6ooc+ysqjxtLL9g3i&#10;VeYlmPzjzb0A2t4NvPl0WvTtOUkK/L1A72SKcIfan2TjLPDyfwK9oRQO/fGxS/+P3v1Voa/qp/eG&#10;cF/FXRVrz27fT+dB/vBz4/QvAAAA//8DAFBLAwQKAAAAAAAAACEA9u5V/hPjAQAT4wEAFAAAAGRy&#10;cy9tZWRpYS9pbWFnZTEucG5niVBORw0KGgoAAAANSUhEUgAABpAAAAPACAYAAAAylTqRAAAAAXNS&#10;R0IArs4c6QAAAARnQU1BAACxjwv8YQUAAAAJcEhZcwAAOw4AADsOAcy2oYMAAP+lSURBVHhe7N0L&#10;fFNVujf+ec/xf86cOfOemTnHM+8cdc54Gx1UFB0URQdFRRlRUQZQFBVFRdEZRVBAEBBBQFFQBOWi&#10;oMhdRKBQoFCg0AtQKFAo9H6/t7k1adI06fPvs7uyk5Xshl6SNpff9/N5PpK1VmK7s/dq9nqy1voZ&#10;AQAAAAAAAAAAAAAAAHhAAgkAAAAAAAAAAAAAAAAkSCABAAAAAAAAAAAAAACABAkkAAAAAAAAAAAA&#10;AAAAkCCBBAAAAAAAAAAAAAAAABIkkAAAAAAAAAAAAAAAAECCBBIAAAAAAAAAAAAAAABIkEACAAAA&#10;AAAAAAAAAAAACRJIAAAAAAAAAAAAAAAAIEECCQAAAAAAAAAAAAAAACRIIAEAAAAAAAAAAAAAAIAE&#10;CSQAAAAAAAAAAAAAAACQIIEEAAAAAAAAAAAAAAAAEiSQAAAAAAAAAAAAAAAAQIIEEgAAAAAAAAAA&#10;AAAAAEiQQAIAAAAAAAAAAAAAAAAJEkgAAAAAAAAAAAAAAAAgQQIJAAAAAAAAAAAAAAAAJEggAQAA&#10;AAAAAAAAAAAAgAQJJAAAAAAAAAAAAAAAAJAggQQAAAAAAAAAAAAAAAASJJAAAAAAAAAAAAAAAABA&#10;ggQSAAAAAAAAAAAAAAAASJBAAgAAAAAAAAAAAAAAAAkSSAAAAAAAAAAAAAAAACBBAgkAAAAAAAAA&#10;AAAAAAAkSCABAAAAAAAAAAAAAACABAkkAAAAAAAAAAAAAAAAkCCBBAAAAAAAAAAAAAAAABIkkAAA&#10;AAAAAAAAAAAAAECCBBIAAAAAAAAAAAAAAABIkEACAAAAAAAAAAAAAAAACRJIAAAAAAAAAAAAAAAA&#10;IEECCQAAAAAAAAAAAAAAACRIIAEAAAAAAAAAAAAAAIAECSQAAAAAAAAAAAAAAACQIIEEAAAAAAAA&#10;AAAAAAAAEiSQAAAAAAAAAAAAAAAAQIIEEgAAAAAAAAAAAAAAAEiQQAIAAAAAAAAAAAAAAAAJEkgA&#10;AAAAAAAAAAAAAAAgQQIJAAAAAAAAAAAAAAAAJEggAQAAAAAAAAAAAAAAgAQJJAAAAAAAAAAAAAAA&#10;AJAggQQAAAAAAAAAAAAAAAASJJAAAAAAAAAAAAAAAABAggQSAAAAAAAAAAAAAAAASJBAAgAAAAAA&#10;AAAAAAAAAAkSSAAAAAAAAAAAAAAAACBBAgkAAAAAAAAAAAAAAAAkSCABAAAAAAAAAAAAAACABAkk&#10;AAAAAAAAAAAAAAAAkCCBBAAAAAAAAAAAAAAAABIkkAAAAAAAAAAAAAAAAECCBBIAAAAAAAAAAAAA&#10;AABIkEACAAAAAAAAAAAAAAAACRJIAAAAAAAAAAAAAAAAIEECCQAAAAAAAAAAAAAAACRIIAEAAAAA&#10;AAAAAAAAAIAECSQAAAAAAAAAAAAAAACQIIEEAAAAAAAAAAAAAAAAEiSQAAAAAAAAAAAAAAAAQIIE&#10;EgAAAAAAAAAAAAAAAEiQQAIAAAAAAAAAAAAAAAAJEkgAAAAAAAAAAAAAAAAgQQIJAAAAAAAAAAAA&#10;AAAAJEggAQAAAAAAAAAAAAAAgAQJJAAAAAAAAAAAAAAAAJAggQQAAAAAAAAAAAAAAAASJJAAAAAA&#10;AAAAAAAAAABAggQSAAAAAAAAAAAAAAAASJBAAgAAAAAAAAAAAAAAAAkSSAAAAAAAAAAAAAAAACBB&#10;AgkAAAAAAAAAAAAAAAAkSCABAAAAAAAAAAAAAACABAkkAAAAAAAAAAAAAAAAkCCBBAAAAAAAAAAA&#10;AAAAABIkkAAAAAAAAAAAAAAAAECCBFIXczgcVFJSogY/huhz4403SvGPf/wDgUAEKN5683WaO/VZ&#10;Wv3RI7RrcX/a+Olfaensv9GSD4bR13Mep3XzB1HMovsoYfmdFPdlP9r62f205uOHacGMEfTuhDGa&#10;r+mKfv36SaHVBoFAhF7g2kUgwjNw7SIQ4Rne97sAAAAQvpBAChKbzUYJCQk0c+ZMGjlyJA0cOJB6&#10;9+5N11xzjWYMGjSIJkyYQKtWraLU1FQkliIcf4jWOg8QCETb467b/kjDHvwjTXrualr93pWUtuIK&#10;Klx/OdVu7VycXXUF/TDrSpo2+iq6t+8fNf/fCAQCgUAgEAgE4sKBBBIAAEB4QwIpgHQ6HW3cuJHG&#10;jh1LvXr10vzw1Nbo06cPTZkyhRITE5FMikBIICEQ7Y+B/f5IU1+4mrZ8eCUVb9RO/gQjDi26Qkkm&#10;3XaL9s+FQCAQCAQCgUAgtAMJJAAAgPCGBFIAnD9/nhYuXEgPPPCA5gemzgbPYFq3bh0ZDAbxf4Rw&#10;55lA4n9rTftHIBD/oMUzh9G+r/5CBRt7aCZ3/EX1T1dQ2earKd/juZVbrqLCTX+i9NW9KOnr2+nY&#10;yt505vubqLS5nedzW4vdC3rQ+y9fTYPv+yPd1x9L6SAQ4RK89JXr7y6WwUIgwidw7SIQ4Rne97sA&#10;AAAQvpBA6gSj0UiLFi3yuzRdIGPAgAEUGxsr/u8QzrxvhgGgRZPDSg2lMVR3/A3S7bheM4njG1eQ&#10;MWEIWdI/IFv+Gmoo20WNujR+tZYXbdbkbFDCH6eliOzlu6n+3HzSxfbS+P/4hmH/g2Q+NVX5mZsa&#10;dOKVACDU8GCW6+8u/xsAwgOuXYDwhPtdAACAyIEEUgdxIqetiaOePXtS//79lRgyZIgyo8gzeP8j&#10;rvP8kOUvxo0bpySvIHzhAzWApyayFa4n05GXSLftKs1EjWeYEkdQfeYiaqxOUpI+nomiQGpqqG3+&#10;uTaQKelpzZ9DK8zH36D67C/JWV8mXgUAQgEGoQHCE65dgPCE+10AAIDIgQRSO/F+RLxcnevDkGf0&#10;7dtX2f+IZyVt3bqVUlNTqbq6WjyzbSwWC6Wnp1NMTAzNnz+/1f2UOOHErw/hCR+oAYic9aVkyfiI&#10;9LG3aCZjXKHfezdZzswme+X+5k7YKp7dtRx1OWTNWkJHV95GFZu1f06f2H6NkhTjGVEA0L0wCA0Q&#10;nnDtAoQn3O8CAABEDiSQ2oFn/YwePVr9IMTBM4g2btxIJSUlolXgcdIqMTGRZs+erSxj5/p/9+jR&#10;A0vahSl8oIZo5tCfJnPaO9pJFxGG+AFkyZhHjbXHxbNCAw9eXXvtNfRI/z/SN3MfJ/OpKaTfd5/m&#10;7+AZ+ri/kC3vW/EqANDVMAgNEJ5w7QKEJ9zvAgAARA4kkNqIZxJ5Jm84kVRQUCBqu1ZcXBwNHDhQ&#10;+Tk4ibR27VpRE/psNhtlZGQoM7RSUlJIpwvdPUN4hlewZnnhAzVEI1vRj2RMHKGZYOHgPY94aTqH&#10;8Zx4RuhpbSDLYcpqmU215w7N380V+rg7lZlMTbb2zU4FgM7BIDRAeMK1CxCecL8LAAAQOZBAagOe&#10;ATR8+HDlw0+fPn2U5eW6G/9MmzdvVpbN45+L/x3KONk2adIk9UOkKzgBxsv08bJ9oYITWzyzjH8+&#10;/pmDAR+oIVo0NdaRNftLJXGilVDhMKe+To3VieIZoa0tA1m8NF9jTbKSDDPsvUfzd+Ywn5hADnO+&#10;eBYABBMGoQHCE65dgPCE+10AAIDIgQRSG0yZMkX54DNhwgRlGbtQUl5eToMGDVL2ScrMzBSloYX3&#10;cuJEER9DnsXFjznhtXTpUnVWF9evWrVKPKN7xMfHq4kjVyCBBNBx1pxlpNt5k2bypHb7H8mSPkPZ&#10;WyicdGQgq6FsJxkP/U37ODRHfcY8ctpD628LQKTBIDRAeMK1CxCecL8LAAAQOZBAugBeao0/9PD+&#10;Q6HKYrEoS+pxMob/HUr4uLk+OPLP6J2A45lUo0aNUttwcqmr8ZKAgwcPVn8Gz0ACCaCdmhrJmreK&#10;9Pvu1UyWGPb/lay53zQ3M4snhJfODGQ1lMWSKfl5zeOii7mO6s8vbO4U60VrAAgkDEIDhCdcuwDh&#10;Cfe7AAAAkQMJJD94f57evXuHdPLIhRMxQ4YM6ZYETGs8k0e89F9rs7f4OPfv319t21V7OvH+Rpw4&#10;4v2keIlC1ywpz0ACCaBtmhpqqf78p6SPvVkzQWJKepYayveI1uErEANZyn5JJydrHifD3rvJXpMi&#10;WgJAoGAQGiA84doFCE+43wUAAIgcSCD5wckD3p8nXPA+Q5yoKSkpESXdJyEhQf3AyHGhpBAvX+dq&#10;27NnT8rNzRU1wcP/D8+9l3jvI8+fmSNYCaRnn31W/X/wvwHCmeXMB1S77SrNhIgx4W9kr9wvWoa/&#10;EydOSNEZDv0pqjvykuZxs+V/J1oBQCAE8toFgK6DaxcgPOF+FwAAIHIggdQKTsJw8ijUloS7kNjY&#10;WFq9erV41D14NpTnknC8tB6X+cOzk3gfJ9dzeEbQhZ4TDPz/df0MHMFKIOHblBAJGnUnyHjgYc0E&#10;iPHwMGoo2Spagj/26iTNpe1MKS9Qo+GMaAUAAAAAEB5wvwsAABA5kECCgNu8ebP6YZFj+vTposa/&#10;CRMmSM/j/ae6mucHXQ4kkAC01Wcv80l4KEmPIy+TvTpRtIL2qD//meYxrT+/QLQAAAAAAAh9uN8F&#10;AACIHEggQUDxrKG+ffuqHxY5YmJiRK1/PHPK83kjR44UNV2HE0aePwMSSAAyp7VCSRJ5JzmMiU9T&#10;o/6UaAUdZS+LJf2eO3yOL89GctaXiVYAAAAAAKEL97sAAACRAwkkCKh9+/apHxQ5rr32WsrIyBC1&#10;/iUlJUnPvemmm7p8rXOeLeX5MyCBBOBmzV9Nup03+iQ36s9/KlpAQDhtZDkz2+c463ffSo01yaIR&#10;AAAAAEBowv0uAABA5EACKQTwrB1e9m327Nk0ZcoUWrVqFaWnp3fLHkCdNX/+fPWDIgfPRmorm81G&#10;PXv2lJ6/ePFiUds1MAMJwJejLodMSU/7JjT23k32yoOiFQRaY+0xMux/0Oe427C3FAAAAACEMNzv&#10;AgAARA4kkLpZWloaDRgwQP1w5RlDhgyh8vJy0TI8DBo0yOd3aA9u7/n8MWPGiJqugQQSgMxWvIV0&#10;O67zSWKYT4ynpkazaAXB0uRsaD7WE3yOvzVnhWgBAAAAABBacL8LAAAQOZBACpCUlBT1A5JWaCUi&#10;UlNTqVevXprtXdGnTx+lXTjgpepuvPFG6ecfPXq0qG2bV199VXr+wIEDu3QmFs8C8/z/I4EE0cyS&#10;PtMncWHYdy/Zy3aJFtBVeJlA7/fCkjFP1AIAAAAAhA7c7wIAAEQOJJACyDv5wMuxjR07lrZu3UoW&#10;i0W0alFSUnLB5JEreIYSL+8W6mJiYnx+9gkTJojatvGeAcTRlbOwMAMJgMhhyiLjoaG+CYv06aIF&#10;dAfeg8r7PTGnvSNqAQAAAABCA+53AQAAIgcSSAHE+xi5PiSNHDnSb+KDl2ZztfUMTljEx8dTbm6u&#10;kpDp37+/Ur5iRegvV7Rx40af34f3dGoPbu/9Gjy7q6t0VQKpX79+6v/juuuuo1tuueWCceLECfFs&#10;gOCxFW4kXcyfpCSFLuZashX9IFpAd7KX7yLd9qul96fu2KuiFgAAAAAgePieVOte1Tv4Htd1v8v3&#10;vgAAABC+kEAKIFfyY/r06X6XXeMEkevDlGdwwsgbz1ziD1x9+/YVJaHriy++8PmdPv30U1HbNp98&#10;8onPa2gdl2DpqiXsPBNIbQ0kkCCYmhrryHxyopSY4OCZSA5TpmgFoaCx9hjpd98uvU+mpGeInKE/&#10;UxUAAAAAwhffk2rdq/oLJJAAAADCGxJIATR48GDlw5H3cnXehgwZ4vOhipNOrVm9erXSRqfTiZLQ&#10;NGvWLJ/fq70zp5YuXerzGuvXrxe1wYcEEkQja963pIu9WUpIcFjSZ4gWEGqcdblkiB8gvV+m5OdE&#10;LQAAAABA4CGBBAAAEH2QQAog3vNo4cKF4pE2Xo7N+wMVzy7yl3RKT09X2iUkJIiS0MT7HXn/brys&#10;XXusXLnS5zWWL18uaoOvqxJInklE/vemTZsuGEggQaDZKw+SMeFxKQnBodt5E9lKtopWEKqc1orm&#10;9+8x6b2rOzpG1AIAAABAuLJXlxA1NYlHoYPvSbXuVb3D+34XAAAAwhcSSAHCexbxh6OtW/0PuvLe&#10;SK4PUq64UJLFlUCKi4sTJaFJ63dr78+8aNEin9fgsq7SVXsgYVNR6E5Ou4HMJ8ZJiQdXmI6MIael&#10;+YYVwkKT3UjGg4Ol91DZEykEBxwAAAAA4MLqUnZQ7vM3UO7Lt5DDUC1KwwvudwEAACIHEkgBkpGR&#10;oXw44v2NWqM1+2jgwIF+90tinGDitpmZob0PieeHRFfw79weWgmkzZs3i9rgQwIJIl1j9WHSx/WT&#10;Eg4chv1/JXv5btEKwonTWtn8/j0ovZ/Gw09SU0NoL3sKAAAAADL9jq8p82//o0bJvOdFTXjB/S4A&#10;AEDkQAIpQDgJ1KNHD1q1apUo8aW191FblqVzLQ13oURTd/Ne/o0jJiZG1LaNVgIpNjZW1AYfEkgQ&#10;yay5X0tJBiViepA1Z5loAeHKYS4gQ/z90ntriH+AnJZi0QIAAAAAQl3OCzdKCaSKxeNETXjB/S4A&#10;AEDkQAIpgAYNGtTqjKKlS5eqH6BcMXr0aFHburS0NKUtv26o472KvH/H9evXi9q2mTt3rs9rJCcn&#10;i9rg66o9kPCBGrqaNXuJlFzgqDs2Vpm9ApGhyVZFpsPDpPfYED+AHOZC0QIAAAAAQlXd0V1S8qjy&#10;m/dETfjB/S4AAEDkQAIpgFxLzY0bN05NItlsNpo/f7764ckVPFuJ903yR6fTKUkpbj9mTOhvjM77&#10;P3n/npxUag/vGUAc586dE7XBhwQSRKL6c59KSQWO+qwlohYiSZOzkUxHXpbea8O++8hpQRIJAAAA&#10;IJSVLXhVTR7lvXaHKA1PuN8FAACIHEggBdjIkSOVD0k9e/ak/v37K4ki1wcnz1i4cKF4hrbU1FTq&#10;16+f2n7evHmiJnRp7fHES9K1B8/K8n6N6uqu2zgUS9hBJLFX7ifjwUekZAJHQ8l20QIiVd2xV6X3&#10;3Jg4QtQAAAAAQKhx1tdR5tBL1QRSzdq5oiY84X4XAAAgciCBFGDl5eVqEqm1aC0pwbOV4uLilD2P&#10;vBNPPIsp1JWUlEg/M0d7EzDe+0QNGDBA1HQNJJAgUljOzJQSCK5oKN8jWkCkqzv2mvTe12eE/hcR&#10;AAAAAKKRIW6NmjzisBWcFTXhCfe7AAAAkQMJpCBZvXo1DR48WEoE9e3bV1nmTmuPpIyMDOrVq5fa&#10;1jv4dUId/178O3r+3JwMa4/evXtLz585c6ao6RpIIEG4c5gyyXh4qJQ44DAcfJTs1YmiFUQLY/P7&#10;7nkeNJTtEjUAAAAAECqK3x+uJo+K3n1YlIYv3O8CAABEDiSQgoyTKjwzx2g0ihJtPPuI2/mLcOC9&#10;39Pw4cNFzYXx7K1rr71Wev6uXV072Ik9kCCccXJAt+N6KWFQu/0asuauEC0g2jj0p6XzQb/rFnKY&#10;80UtAAAAAHQ3e0WBNPtIt32ZqAlfuN8FAACIHEggQUDxPkjXXXed+mGR/33u3DlR69+hQ4fU53Hc&#10;fffdSlKpKyGBBOHKmr1UShRwGA8NJYfxvGgB0cqWv1o+LxIeJ2pyiloAAAAA6E6GuO+lBFKjrkLU&#10;hC/c7wIAAEQOJJAg4HjWkevDIsfWrVtFjX+rVq2SntcdHzSxhB2EI/PJSVKCgMOSPkPUAvA5Mlk6&#10;P8zH3xQ1AAAAANCdyj99RU0eFU4eJErDG+53AQAAIgcSSBBwa9euVT8scrQ1CTN27Fj1ObznU25u&#10;rqjpOkggQThp1J0g4+EnpcQAhzVvlWgB4GZMfEo6T+rPzhY1AAAAANBdcp6/QU0g1aydK0rDG+53&#10;AQAAIgcSSF2IEyK815GWrl6qLZh4v6fevXurHxj79+8valqn0+moZ8+e6nPak7hx7R8VCEggQbho&#10;KN1ButibpYSALvYWslfsFy0AZE5rOen33CmdM/XnF4paAAAAAOhq1uw0NXnEYUk/JGrCG+53AQAA&#10;IgcSSEHESQ1OQAwePFhNjmglOjh51LdvXxo4cCAtXLiQMjMzRU344mXrXB8YOXhvJH9Wr16ttuVj&#10;1daEWmxsLPXq1Ut5Xr9+/SgxMVHUdAwSSBAOjAcfkZIAHMaEv5HDnC9aAGhr1KVSbUwP6dyx5oT/&#10;Rs0AAAAA4Ui35Qs1eZT15OWiNPzhfhcAACByIIEUBA6Hg1asWCHNqHFFazNleBYN7wHEiSRevm3e&#10;vHmtzlYKF54fGkeMGKEcFy18TPr06aO049+dk0JtwbOWXMkjV/BjLu+oMWPGSK83cuRIURNY+EAN&#10;HWGv2EeG+PulwX8Oc9pE0QLgwuxVCT7nkK34J1ELAAAAAF2l+P0n1ARS6YfPiNLwh/tdAACAyIEE&#10;UoBxkoSTJa4PS95xoaXWqqurlZlI3JZnLmVkZIia8GOxWKRjwUkxbzzTaMiQIUp9e5JHjGc1uV7b&#10;My4026k1vMSgVkIqGHsx4QM1tFf9+QU+g/66bVeRrWCdaAHQdvayWJ/zyV6dJGoBAAAAINiaHHbK&#10;HHaZmkDSbftK1IQ/3O8CAABEDiSQAmzRokXqByWtuFACiXESiWcicXuemRPO+yN5J5H432vXrqX4&#10;+HgloeRK2PDvGRcXJ57VNpzYcb2uZ7Qn4cPJJg6eMeY65t7B5VzP7dLS0sQzOwcfqKE9zGnv+Az2&#10;m5KeIYfxnGgB0H62gjXSOaXf1ZscdXmiFgAAAACCyZK2X00ecdjyz4ia8If7XQAAgMiBBFIAcVLk&#10;L3/5i/pBSSvaOqPom2++UZ/z1ltvkV6vFzXhiZNDPKPK81hw8DJ/vO+T0WgULduHk1Cer8ev1R68&#10;RF17Yty4ceKZnYMP1NAWTnMBmRKfkgb5OWx5K0ULgM7xntlmPPho84lnFbUAAAAAECxFkwepyaPc&#10;F3uJ0siA+10AAIDIgQRSAHl+SOIYPXo0xcTEUGZmpjKDhcvaMgOJ8f5Hnq+1ePFiURPeeHZVYmKi&#10;slQdH5dASE1Npc2bNwdsdlBXwAdquBB72U7S7bxJGtzX7+5D9upk0QIgMMwnJ0nnmenIy6IGAAAA&#10;AIIl96Wb1QRS+ed/F6WRAfe7/vExQSAQiHAIAIYEUgA98sgjygekG2+8kT777DMym82ipmUGDte1&#10;Z0+jQYMGqR+6nnjiCVEKkYA7Ydd7iw4ZvNVnLpIG9DmMCY+Rw1wgWgAElin5Oel8s5yaKmoAAAAA&#10;INDqkmPU5BEHL2cXSXC/65/n8UEgEIhQDfTf4IIEUoDodDr1Atu4caModeMZMlzX1hlIbMiQIepr&#10;cvCsJIgM+EANrak78bY0kN8ymP+uqAUIjia7gQz7H5DPu4yPRC0AAAAABFLp3FFq8ij/73eJ0siB&#10;+13/PI8PAoFAhGqg/wYXJJAChJdl44uL9/nR0t4EEieLevToIV246enpohbCHT5Qg7fGmmQyHnhI&#10;GsDnsOV/L1oABFej8RzpYm+Rzr/67K9ELQAAAAAEgr2ySJp9VPtD+/bxDQe43/XP8/j069dPeYxA&#10;IBChENwnof8Gb0ggBUhKSopycc2cOVOUyNqbQHK9nmfwa0Bk4E7Y9b6iQwZLxsfSoD2HbtdtZK8+&#10;LFoAdI3GmiNUu/1q6Vy0FawXtQAAAADQWTWbPpUSSI3VbV+lJFzgftc/HB8ACFXon0ALEkgBUlBQ&#10;oFxcgUogzZs3T71gXcFJJYgM6JDBpe74m9JgPYcp8SlyWIpEC4CuZS+P8zkn7eW7RC0AAAAAdEbW&#10;k39Qk0el854XpZEF97v+4fgAQKhC/wRakEAKEIfDQX369AnIEna8HJ738nUc5eXlogWEO3TI4LSW&#10;k+nwMJ+BemvWYtECoPvYCjfJ5+a2K8ledUjUAgAAAEBH1KydK80+qkvZIWoiC+53/cPxAYBQhf4J&#10;tCCBFEBTpkxREj9paWmixK2tCSSu50SU62J1xYgRI0QLiATokKObw5RNhvj7pQF6fdxfqLE2VbQA&#10;6H7WnOXSOaqLua75HD0magEAAACgPWw5J6XkUfGMYaIm8uB+1z8cHwAIVeifQAsSSAHEy9hxAmng&#10;wIFks9lEaYu2JJB4iTp+rutC9QzsfxRZ0CFHL57Zod99uzQwb0p8UpmRBBBq6s/Nl85V3c5e1Kg/&#10;JWoBAAAAoK2Kpw+VEkjWbN8vnkYK3O/6h+MDAKEK/RNoQQIpwGbPnq1cZJwI8pyJ5C+BxImnsWPH&#10;qheodwwZMkS0hEiBDjk61Z9fIA3Gc9QdGytqAUKT5cws6ZzV77mTHOZCUQsAAAAAF2I8sElKHlWv&#10;mSNqIhPud/3D8QGAUIX+CbQggRRgvBfSqFGjlAuNZyONHj2ali5dSvPmzVPKYmJilOCy6dOnK221&#10;9jtyRd++fSk3N1e8OkQKdMjRpdFwhowHH5EG4TnMaRNFC4DQZj49TTp3+XxuajSLWgAAAADwp+i9&#10;IWryKP+Nu0Vp5ML9rn84PgAQqtA/gRYkkILAYrEoiSPXBdfR4FlMSB5FJnTI0cNWtIlqt10tDb5z&#10;WDI+Fi0AwoP5xFvSOWxKfk7UAAAAAEBr6jNTpdlHuh1fi5rIhftd/3B8ACBUoX8CLUggBRHPMurZ&#10;s6d64bU1evfuTatXr1ZmM0FkQoccHerPzpYG3DmMh4ZSo+64aAEQXkzJo6Tz2Zz2jqgBAAAAAC0V&#10;X05Qk0dZT11JTlu9qIlcuN/1D8cHAEIV+ifQggRSkBmNRlqxYoWyj5G/pep69epFgwcPVvZQ4udA&#10;ZEOHHNma7EYyHXlRGmjnsJyZLVoAhCdetk4X00M+rzGbDgAAAECTs05PWUMvVRNIlSumiJrIhvtd&#10;/3B8ACBUoX8CLUggdSGbzUZpaWkUFxdHmzdvViIhIYHKy8tFC4gW6JAjV2N1Mun39pcG2Gu3X0O2&#10;4h9FC4Dw5jDnk3737dI5bitYI2oBAAAAwEX302I1ecRhyz8raiIb7nf9w/EBgFCF/gm0IIEE0A3Q&#10;IUcma84yaVCdwxD/ADkM6aIFQGRorD3afH5fIZ3r9qrDohYAAAAAWMFb96rJo5JZT4nSyIf7Xf9w&#10;fAAgVKF/Ai1IIAF0A3TIkaWpsY7qjr0uDaZzmI6OUZb8AohEDSXbpfNdv+d2ctaXiloAAACA6GYr&#10;OCvNPjId2iJqIh/ud/3D8QGAUIX+CbQggQTQDdAhR47GmhQy7PNasq45rFlfiBYAkas+c5F03hsP&#10;D+OMqqgFAAAAiF41mxa4E0hDLyWn1SJqIh/ud/3D8QGAUIX+CbQggRRkvO9RRkYGxcTE0Pz580mn&#10;04kaN26zePFiZX8kiA7okCODvWwneS/jZYi7i+yVCaIFQOQzn5ggXQOmIy+LGgAAAIDoVTjxr2oC&#10;qWTe86I0OuB+1z8cHwAIVeifQAsSSEHicDho6dKl1LNnT/XC4ygpKREt3DipNHv2bKVtv379lEST&#10;xRI9306KRuiQw58tf7U0aM5Rd/QVcjbUihYA0cN4+EnpWjCfnChqAAAAAKKPvTTXPfuoOYzx60VN&#10;dMD9rn84PgAQqtA/gRYkkIIgPT2dBg8erF5wnqGVQHKprq6mSZMmKe369+9PqampogYiDTrk8GY+&#10;NVUaLOewnJsvagGiT1NDLRn2PyhdE9bcb0QtAAAAQHSp/WmxlEBy1OlFTXTA/a5/OD4AEKrQP4EW&#10;JJACjBNEvXr1Ui827/CXQHLh2UjctkePHsrSdhB50CGHp0bDGTImPCoNkrcMlK8ULQCil6Muh/S7&#10;+0jXhsN4TtQCAAAARI/CKY+qyaOS2SNFafTA/a5/OD4AEKrQP4EWJJACiJedGz9+vHqhaQXvh9QW&#10;rgv2pptuos2bN4tSiBTokMOPrWgz6bZfLQ2O63ZcTw0lW0ULALBX7JOuEV7aDgAAACCa2KuKpdlH&#10;ht3fiZrogftd/3B8ACBUoX8CLUggBdDatWvVi8wVvK/RwIEDleDHbZmBxFJSUtTX6NOnj7K8HUQO&#10;dMhhxGElS/pMaVCcw5T4FDnN+aIRALhY0mdJ10p95meiBgAAACDyGeK+lxJIDn2lqIkeuN/1D8cH&#10;AEIV+ifQggRSAI0YMUK9yHgZu5iYGLLZbEodzyLi8rYmkBgnn1yvN2HCBFEKkQAdcniwFf1I+j13&#10;SIPhHJazs0ULANBiODBIumYaqw6JGgAAAIDIVjr/JTV5VDh5kCiNLrjf9Q/HBwBCFfon0IIEUoDw&#10;8nV33323coE9/fTTtG/fPlHTIi4uTqlr6xJ2bNiwYepFO2hQdH7wjFTokENbk8NK5hNvSwPgSmy7&#10;ihqKsKQkwIXYa45K145h7z3U1GgWtQAAAACRK+eZa9UEUs36j0VpdMH9rn84PgAQqtA/gRYkkAIk&#10;MzNTubh69OhBBQUFotStIzOQ+vfvr160HDqdTtRAuEOHHLoaqxPJsO9eafCbo+7Ii+QwnhetAOBC&#10;rNlL5Wvo+JuiBgAAACAyWdIPq8kjjvpzR0VNdMH9rn84PgAQqtA/gRYkkAIkMTFRubjGjh0rSmTt&#10;TSDxnkeuC9YV8fHxohbCHTrk0GTNWSYNeHPoY28hG2YdAXRI3dFXpOvJVrhe1AAAQDDxbGpHXR41&#10;6k9RY/VhaqiIb/5vEjU098P2iv1kK/6JGsp2UqPhDDU11olnAUBnVa/5UE0e5Yy6XpRGH9zv+ofj&#10;AwChCv0TaEECKUBSU1OVi2v+/PmiRNbeBFJsbKx6wbqCyyAyoEMOLU5rJRni7pIGujl41pGzvky0&#10;AoD2arJVk373beo1pdtxPTktxaIWAAACgfvahpJtZDkzm4yJI0i/68/S55m2hDHhcarP/JwchjPi&#10;VQGgIwrfflBNIJUt1P5yaTTA/a5/OD4AEKrQP4EWJJACxDVjqLWLq70JpNGjR6sXrCs4SQWRAR1y&#10;6LAVrCPdzht9BlLqsxaLFgDQGQ2lMdK1VXfkJVEDAAAd5bQUUn3mIjIceFjqYwMRxsPDlM9HTmu5&#10;+L8BQFvYq0vV5BGHcf8GURN9cL/rH44PAIQq9E+gBQmkABo8eDD169ePHA6HKHFrTwJp4cKF6sXq&#10;il69epHNZhMtINyhQ+5+PKhtPDjYZ9BEv+cOaqjYL1oBQCCYT06WrjPeHwkAANrHWV9KtrxVZEp6&#10;WupTOxTbrtIu9wrjwUeoPuMjslcni58CAFpj3LdOSiA5dBWiJvrgftc/HB+A8FNcXEyXX355h+PJ&#10;J58Ur+QrOTlZ8zn+IljQP4EWJJACaMWKFcoFxv/11tYEUkxMjHqhesaECRNEC4gE6JC7T6P+JJkS&#10;tQdezCfeIqetWrQEgEDhvTj0e++Wrjd7xT5RCwAArWk0nleWluMl5jz7UK3Q77uPzMffIGv2Mmoo&#10;3al85nFaiqipQUdNjWblv7w0b5PdpLx2k8NCjubX59lGdUfHXDCppNvZi8wnJ6L/BmhF4Tvu5esK&#10;Jz4kSqMT7nf9w/EBCD+NjY1Komf58uU0cuRI+vnPf04/+9nP/MZFF12kjOfu37+f8vPzxSv5slqt&#10;Sv2hQ4eU19Z6LQ5OQn355Zd07Ngx8czAQ/8EWpBACiCeIcQzkHr27Omz3NyFEki8BN6kSZOoR48e&#10;6oXqCi7LzMwULSESoEPuejxwYjk7R3NAhAe2G0p3iJYAEAz2qoPSdaeLvZkc5tY/RAMARDNb8RYy&#10;JT8j9ZtawcuCNhT9QA5L25bJ9oc/K1nzvmtTssp48FEkkgA86Hd/K80+0sd+I2qiE+53/cPxAQh/&#10;5eXlNGrUKM1Ejytef/110bp9br/9dul1rr76aoqLixO1wYX+CbQggRRg8fHxSsKHY968eWSxWJTy&#10;1hJI3OEsWrRISTq5LlDvmDlzpmgNkQIdctfib+LqY3v5DH7o4/qRLf870QoAgs2W+7V0DZoODxM1&#10;AACgJHByV5JhX3+pr/QOU+JTSjuntVI8M/B4/yNOTNWlvtH8GeoWzZ+Dw3TkRWW2E0BUczoob8yf&#10;1eRRwfj7RUX0wv2ufzg+AJGDJwN4Jns8Y+XKlaJV+wwdOlR9Df43z1DqKuifQAsSSEGwevVq9WLj&#10;4L2Rhg8frl58o0ePpoEDB/pNGrmC22vtqQThDR1y12go3ECGvfdoDnjUn5svWgFAV7J47YdkPjlJ&#10;1AAARCd7RTyZj79Jum1XS/2jZ/ASc7aC9eS0ds+eKvaaI2Q58wEZ4v6i+fPpd/eh+qwl1OTAnq0Q&#10;fWo2fiLNPjIlbRM10Qv3u/7h+ABEljlz5kiJI1fcf3/7v1DAey39+te/Vp7PY8e8dF5XQv8EWpBA&#10;ChLey6hXr17qRdfe4OcuXrwYyaMIhQ45uBrKdipLq2gNcPBSLw7DGdESALqD8fAw6bq05iwXNQAA&#10;0aNRd6L5c8loqT/0DEP8A8394zJqaqgVzwgN1tyvSbfzRs2fmWd8cyIJIFrUZ6RIyaPi958QNdEN&#10;97v+4fgARJ7HHnvMJ4HEsWnTJtHiwjhZxEknfh4vW6fX60VN10H/BFqQQAqigoICGjdunOa+Rv6C&#10;pz/ynkgQudAhB4e96rCyrIvWgIbx0FBqqIgXLQGgOznMBaTfJS+JZK85KmoBACKbw5RJdcfHSX2g&#10;ZxgPDSNbyXbROjQ5G/RkzVpEhn33tvI7DKVG3XHRGiAyOevrKP/vd0kJpPqzSaI2uuF+1z8cH4DI&#10;w8meyy+/3CeBdNlll7U5ETR16lTlOb/85S8pPT1dlHYt9E+gBQmkLsDJIF7WbsKECcr0w969e6sX&#10;Y9++fZVN13ifo1WrVlFGRoZ4FkQydMiBpQzEpP5dcwDDED9A2YgaAEILb77uea0aEx4TNQAAkalR&#10;f4rMJydKfZ8reJ8hy9l55DCG370AL8FnSn5G8/eqz1osWgFEnrJPx0jJo5oNWCLbBfe7/uH4AESm&#10;Y8eO0UUXXeSTROJx3wvZsmWL2n7dunWitOuhfwItSCABdAN0yIHhrC8h86mpmgMW+j13kDXvW9ES&#10;AEJRfebn0nXLjwEAIo2zvpRMKS9I/Z07riBLxsfU5LCI1uHLmr2UDAcf8fkd646+TE22KtEKIDLU&#10;JW2TkkelH70gaoDhftc/HB+AyMUTBDyTRxw///nP6bvvvhMtfO3evZuuu+46pe3EiRNFafdA/wRa&#10;kEAC6AbokDuHZy7UHRvrM0ChRMyfyJr1RXOrppbGABDSeOaR5zXsMHTPVH0AgGCwVx0i/e4+Uj/n&#10;CsvpaeS0louWkaP+/AKf31W/505qrEkWLQDCX8msp9XkUdbw/yWnSSdqgOF+1z8cH4DIVVlZSUOG&#10;DPFJIt1111109uxZ0cqNV6Li1aq4zRNPPEHl5d372RD9E2hBAimAbDYbzZ49mwYPHkyLFi0inQ4f&#10;IkEbOuSOaSjdQcaEx30GJVxhPj2dmhpqRGsACAeNNUel69h0OLI2nzZYG+nJ79Jp5JqzVKizilIA&#10;iHjORp9Zlkpsu4os6dPJUZcjGkYme3UiGfb19/n9bfnfixYA4ctWeE6afVS7BUs1esP9rn84PgCR&#10;bc+ePXTVVVf5JJHefPNN0aKF2Wyml19+Wanr06cPJSd3/5dt0D+BFiSQAmjcuHHqRcbRljUuITqh&#10;Q26bxtpjZDk7h4yHnyTdjp4+gxCuMJ+YEPEDMQCRzHJ2rnRN15//TNSEvydXn6GfvbVPiefXY59D&#10;gGhgzV1J+t23Sf0aB39ecTa0bRPliOCwkPn4m77H4fgbzcehVjQCCD9Vq2ZICSSHEV9g84b7Xf9w&#10;fAAi30cffeSTQPrFL35B33/v/jLNrFmzlPLf/e533brvkSf0T6AFCaQA4dlGrgvMFf379xe1ADJ0&#10;yK3jzaMtZz8k/Z6+PgMOnsH19ec+Iae5QDwTAMKZ4YC8bwYnkMPdrvO19LPxLckjjqtmJ4kaAIhU&#10;Wsu3cVizlogW0ceaucjneOh33UoNZbtEC4Aw0uSknGf/pCaPKr6Qv00OLXC/61+wjo/d0USVdQ0I&#10;BEIjusM999zjk0S6/PLLqa6ujuLi4uiiiy5Syj7++GPxjO6H/hu0IIEUIOnp6eoF5orp06eLWgAZ&#10;OuQWzvoSaijZRubTM8iU/CwZ9vbzGWDwDn3cX8iW9614BQCIFJww8rzWjQcfFTXhq+/nqfSzcXvV&#10;BBJHfi2WsQOIVJZz86V+jMOU9Aw1ViN5zMsQc9LI+/hwwg0gnFR9/Z40+6j+LPb20oL7Xf+CdXx+&#10;M+Wg9LkTgUC4o/+SE+JK6TrFxcX061//2ieJNHToULr44ovVf4cS9N+gBQmkAOH9j3r06KFeZP36&#10;9SOj0ShqAWRR2yE7G6ihIp4s6TPJED/AZxBBK3Q7b1SSRtac5cp6+gAQueozP5Ouf2tWeO0pUG22&#10;U5+Fx5QblP/9INHnpoVjdWrkbZgPEO2aHPVkPjlR6r846jPmixbAmhp0mkva1R19pfkYIrkOoc9y&#10;8iBlDrtMTR4VTnxI1IA3DED6F6zjgwQSAtF6dEcCifEe+d4JJFcMHDiQzp07J1qGBvTfoAUJpACa&#10;N2+eepFt3bpVlHZeamoqLV26VDyCSBBNHXKTw0a2gvVkTHqaarde6TNooBW6bVeR+cRbZK/cL14F&#10;AKKF8dAQqT9wmPNETeh7bXOm5s3Kz9/Zr/775Y2hdYMAAJ3TUHmADPvukfot3bYryV4RL1qAN2ve&#10;t9Lx4uBZp466XNECIPTUn0mkrCcvl2Yf6fesFrXgDQOQ/gXr+CCBhEC0Ht2VQGKPPfaYZgJp//7Q&#10;G/NC/w1akEAKIJ6FNGLECOUiW7VqlSjtPE4eTZo0STyCSBCpHXKTXa/MMKo//ymZT4wjU9LTpIvp&#10;4TNI4B36ffdR3fE3m5+3kBpKfqKmxjrxigAQbRprkqX+oe7oq6ImtKWXmzVvVDgeWHpS/fd181LE&#10;M1qsOlZOc/dhLzeAcGQrXC/1Vxy6nTeRvfKAaAGt4WVLDfH3y8cu9pbmz5H7RAuA0OGo01POqOuk&#10;5FH12rmiFrRgANK/YB2fU6V1dCBHj0AgNKI7HTt2jHr37u2TQHrhhReosbFRtAoN6L9BCxJIAcZJ&#10;JL7AeDm7jRs3itLOGT16NBJIESZSOmS++eel5czH3yDDvnulQQB/od9zB5nTJlJDaQw5bdXi1QAA&#10;WphPvSf1GQ0lgZvVGyxPfX9GShqNWH2W7ll8nN7fnUfrTlRIdcV6W3N5Pl0y45BaNmj5SfFKABAO&#10;6jMXSf0UR92Rl8hhKRUt4EL4i0em5Od8jqM1+yvRAiA0VK6YIiePVs8SNdAaDED6h+MDEH2WL1/u&#10;k0DiWLlypWgRGtA/gRYkkIJk8+bN1KdPHxo3bhyVl3dsvwNORs2ePVu5aJFAiiyR0CFbc1f43PD7&#10;C2PC42TNWUEOI5ZvAgD/eBai52brnHSmENwf4/vj5TRqXQY9vOKUlCD6x5Ys0aJFicEm1fMsJM/H&#10;rliSWCKeAQAhy9mgzLL2/IzDgaRHx5lPTvY5nlwGEAqs2WlS8qjskzGiBvzBAKR/OD4A0SU/P7/V&#10;ZexuvPFGSk5OFi27H/on0IIEUoBkZGTQyJEjpRg0aJBywfXq1cunri3Bz3NdtEggRZZI6JB59pH3&#10;zb4r9Lv7kCl5FNWlvaMsZ9eoxzfrAaB9bEWbpH7Fkj5D1HS/pAIjPbA0TTMJ9P+9HU9lRpto6fan&#10;ua6k0V6P9vEiWh7/+6QDVKDDRvIAocqhSyPj/oFS38TRULRZtICO0vpiEu+HCdDdSmaPlBJIDcXy&#10;l0RAGwYg/cPxAYguo0aNUpJFl19+Of3yl7/0SSI9/PDDomX3Q/8EWpBACpDMzEz1AgtGIIEUWSKi&#10;Q25qVG7udTHXkTFxBFnOzlaWmXJasJcHAAQGLwflOZhor04UNd3jSKGRnlwtL1XnHdN25YnWshc3&#10;nPNpe/F7h2hqbK5UNuzbdPGMFidKTLTpVBXN2VdAh/KCu3b3lvQquuz9w/Srdw/S9Obfo8HRJGoA&#10;wJq3SuqPOPS7byd7VYJoAZ1lr0yQZp9y1B17rfkzp0O0AOhapsM/Scmj6jUfihq4EAxA+ofjAxA9&#10;Fi1apCSJOHGUlpamPvaOUFnKDv0TaEECKYB4ryLXRRboGDt2rPi/QCRAhwwAcGGOuhxpINGw/yFR&#10;0/U+iMuXEj2u+LeJ+5XZSPcuOUELDhaJ1r6+PVYuPe+2hcdIX9+yYap3cmnIytO0NKWUrpydJJVz&#10;zNitnaDqrPVp8j5NHP8z47DycwNEsyZnI9Udf1PqizjqUl4gp7VStIJAaTRkkD7uLulYGxMGN/89&#10;yBUtALpO2fyX1eRR7su3UFNjg6iBC8H9rn84PgDRYcOGDXTppZfSP//zP9Pnn3+ulJnNZnrqqad8&#10;Ekg9e/akxMTu/cIkQ/8EWpBACqBvv/1WvcgCHUggRRZ0yAAAbWPNWiINJFpOTxM1XYeXlfNOrnDw&#10;bCNnGyfp1NkcdPMnR5Xn3fBRCpV6LHPHiaRLZhz2ef3W4pVN58UziVaklNJN84/SVbOTaPSGc7Q6&#10;tZya2jlxaEzz62n9f1yRXV0vWgJEF4fpPBkPPiL1QUo/lPGxaAHB4DTnkSH+fumY62Jvpsaa0Nkf&#10;AKJAk5OyRlyhJpBq1uO6bw/c7/qH4wMQ+ZKSkuj2229XkkPjx48XpS3279+vXP/eSaTnnnuOrNbu&#10;XdIc/RNoQQIpgCwWi7Rv0YgRI5Sl5xYuXKhMUWxvTJkyhfr06aO8FpawiyzokAEA2s6U9LQ0kNhQ&#10;sk3UdI33d+dJCZWXNp6jUmP7v4VcbbZTfLZOPJKdKKmjHvOSpf+Pv7j4vQS6rpX2l75/WJkNVdb8&#10;M3Jyat2JCvrrspP0y8kH6IaPjtCT36XTvPgCis/SNf8uXsmjcfvomjny647ekCF+SoDoYa/cryzT&#10;69n38B6PDeVxogUEk9Na1dz3j5SOv27nTdSoPy1aAASX+ehuNXnEYc1OEzXQFrjf9Q/HByCylZSU&#10;0PDhw5Wk0NChQ6m4uFjUuH388cc+CSSOzz77TLToHuifQAsSSAE2ffp05SLjpFEglJeX08CBA5FA&#10;ijDokLU9vvI0/XbaIfrHlkxRAgDQ8m10XcyfPAYRe5HTWiFqg++KWYlqMoX7qWCpMdtp4LKT6v+r&#10;x7wU+v54OVnsTtqbVUv/3dw/uuqCFZ+KZfgGLE2TynkvJoBoYa86RLXbrpKSF6akZ7q034EW5pPv&#10;Su+DPu5OcpjzRS1A8FR8OUFNHuW/docohbbC/a5/OD4AkY1nHHEy6NZbb6XDhw+LUpnRaKQnnnjC&#10;J4F0/fXXt/qcroD+CbQggRRg6enpykXG/w2UFStWIIEUYSKpQ66qs9O5SrN4pC0p36AMuvI+H4nN&#10;/9ayOLFEGqz886dHKaXQKGoBINrZCjdKg4i8J0lX+PF0ldQ3/ZReJWqC56ukElp5tEw8cjtTbqY7&#10;Pk+Vfh6O/5ySQH9dfpJumn/Ep66twbOTvkt173eUU10v1T/x3RlRAxDZGquTSBdzrdTfmE/PELXQ&#10;Hcynp0nvh2H/QGqyI6kNwZX7Yi81gVT59VRRCm2FAUj/cHwAIhfPIPqnf/on+u1vf0tr1qwRpdr2&#10;7t1LV155pU8S6ZlnnqH6+u5ZRhz9E2hBAikIhgwZQlu3bhWPOi8+Ph4JpAgTKR3ysSIT/d/JB5TB&#10;Rf7WfGaVRdTIrv5Q3gi+7+epdNzr2+z3fnlCasPx/70drwyYAgAw84nx0iCirQuWshv8zWm1T+K+&#10;LBTsyaylYd+mU4+5yfTcugyqtdhFDdGW9Cq6c9FxqS/luP6jFOU5b23NogeWptGvpxxU6/hxdrVv&#10;//3W1mzpNT5L8F16ASCSNOpPkW7HDVI/g/2OQoN3/29KeV7UAASe5UySmjzisJw8KGqgrTAA6R+O&#10;D0BkOnbsGP385z9XkkC8RF1btLaU3fLly0WLroX+CbQggRQEPPuI17sMFJvNRjqd9p4JEJ4ipUN+&#10;46csaXDxX9/ZT0uTS0Vti1OldVIbV/Am8i7SBvXj5XZvb88RrQAgkhn2rqXaLV+IR24OQzWVzh1F&#10;ea/3JX3MZ6SPvVkdQDTE9aWmxpYks+X0ISoYd6+y5IzTGpjE809n5NlHH+wJn2WT0pr73oRcPe0+&#10;X6vMAtVyuqxOidZU1jUo/brr9+cZTgCRylGXR/o9faUkheXsXFELoaDuyIvS+2M+hVkhEBxV385U&#10;k0c5o64TpdAeGID0D8cHIPLwFiSXXXaZkvzhfY/aqrGxkW6//XafBNIvf/lLys/v+vtP9E+gBQkk&#10;gG4QKR1ya8slHczVixZEH8UXaLbhmLwjV2nDe254lntuJM+bwQNA5HKaDVQy6yl1oKb8c7lPLF84&#10;Vq3jqFrzlDyAePJdctbXUc7zN6htCt9+kOwVvh+2m+wNVLP+Y6paOZ1MKTtEqba0EhNd0tz/ePZN&#10;xXqbqI0es/fmS8fgzZ+yRA1A5HBaK8mw/0G5b0l/X9RCqOAvDBj2PyS9T9acpaIWIHCynvyD+pnC&#10;+3MJtA0GIP3D8QGILJwEuuuuu5TEzw033EB1da1/SU/LuXPn1JlLnsGJJX7troT+CbQggRRgsbGx&#10;ynJz/N9A42x2XFwcpaWlkcPhEKUQjiKhQy43NXgMKu71+Pc+unfJCdGK6P6v3BuxP7D0pFLn2Zb3&#10;RLpzkXtPD15KKfZcjdRm65lq8WoAEElsBWepYFx/dZDGFYa475V6Q/x6nzqOqu9vlQYQq9c+79Mm&#10;9+VbqP78MeV1mH7HCsp54UapTcWSt8hRJ8/OMVobaVZcHl3mlTz6+4+ZokX0uc9ridGXNpxTZo4C&#10;RAJnQy0ZDz4i9SnmExNELYQahymLdB4zUTkaynaJWoDO488gnp8VTEnBXy43EmEA0j8cH4DIMmrU&#10;KCXhw7OGOron/qJFi3wSSBwTJnTt51L0T6AFCaQA4+QRX2SB3LOIl8MbOXKkegFz9OrVi8aOHUvV&#10;1RhYD0eR0CGvT6uUBhQfWXFKesybsZtsDqlswcEiSi02SWW/mOReHonDtQTeFbMS1bInV2PzdoBI&#10;lPf3u6RBGldkPfF7qv3hc8p+6kp3+dBL1H9nP3cJ1W67Rh08rF53OWWPcD/fFXmv3EqNteVKosi7&#10;zhV5r96mtGFjN5+X+iNXvLwhQ6mPVrwX3T+Nj/c5Lk99j74ZwluT3UDGhMelZETd0TGiFkKVvfKA&#10;9J7pdlxPDlP0JvkhsPI9PpsUvP2AKIX2wgCkfzg+AJGBZwe98sorarJn6tSOL6/Lr/W73/1OSh65&#10;YtOmTaJV8KF/Ai1IIAVYoBNIvPdRnz591Iu3b9++NH36dBo9ejT17NlTeZyS4t5LBsJDJHTIr2xy&#10;D7TyknPsytlJatlVzf/edEpOMmVUtGzSPn1XnlTuGTViM/gpO3Olcs9N4q12p/gXAIQr72/4Fk4c&#10;KD32jtrNn1P2k1eoj4umXikNIJZ9+nulvGTuKLUNR+oz8qwjjqxhl0mPzy97n+7ymAnpiofGzKbk&#10;UbcpbfQ7vhY/eXRadKjY5/hwIMEP4YqTR6ZDQ6V+xJT8vKiFUGfNWyW9d7y0nWtPPICO0u/+Tvp8&#10;YEr4UdRAe2EA0j8cH4Dwx/sTPfzww1Ki59gx9woYHeH9eq7gmU2HDh0SrYIL/RNoQQIpwLwTSDab&#10;jTIzM5Wl57Zu3UoZGRntWn7O88LlhBG/lgvPPho4cCD16NFDeX0IH5HQIfeYl6IOIL76w3mlbNXR&#10;MmlgkZNIrn//aa6c6OzvtZQdxyNfnxK1Ld9496wbsfoMNTURvf5jpvKY9yY5UmgUrQEg3BS8eY86&#10;QFMovuFbueJdaeDGFeWL3lDqzSf2SeUVX7pnIXFUr3taaVf22etSO1ckDL+OdqxbR/bqEsod01st&#10;Txr+J6m/ufQf62ndy4Ol52YN/z012aNvDyRPy5JLfZaz43h+fXTP0ILw42zQkfHQEKn/MCU/wzUt&#10;DSAsmE9Pl9/DIy+JGoCOyf/7nerf/YK3HxSl0BEYgPQPxwcgfFmtVpoxY4bmnkVc3lG8b9Jll13m&#10;85qu4CTSl19+GfQ9kdA/gRYkkALMlUAaN24crVq1Spkh5LrwXMGJIF5+jmcX+WM0GpXkkOt5w4cP&#10;FzVunETq37+/sqRdQUGBKIVQF+4dcqHOKg0erk+rEDXeiSH33khvaGy8/s2RMmn/o9hztaKmRb8v&#10;jqt1HL+cdEB6/PSas6IlAIQT4/4NUnLGeMA9Jb90nns/o+xnrqHyL94kp7Vl9iLjZBLXZXH9yEuo&#10;ZuMf1MFDXcy15KzLVdolvf6g+jocqcOupBtfW0a/mLifMirMZDl1UKp/fMwMpV95cMEBOv2aO7nl&#10;GabDW5XXjnZHi4x0zRz3FwQ4xm/17eMBQpHTUky6HdfJiYekp5sr3DOdIXzUpbwgvZfm0x0fuIHo&#10;Ztj9rfw3/9AWUQMdgQFI/3B8AMLPypUr6cknn6SLL75YM8HDwUklbsP7GWVnZ4tn+sevu2DBArr6&#10;6qs1X9M7Lr/8cnr99ddp+/bt4hUCC/0TaEECKcBcCaS2RL9+/Sg1NVU80xfPWPJsP3v2bFEj27x5&#10;s1I/ZMgQUQKhLtw75G+PyTONyk0NooYorbROLGXnTh5x7MioES18nas0U4nB95v9K71mNHkH78nB&#10;G95r4W/Kj1xzlradwT5hAKGmcMIAdYAmf1x/UerGexJ5Jo082atLKevJy93PH3+pNHioDAQ3u2v6&#10;Fjo8/DqlTcbfLqXbX/1c7Tv+8sVxpc3xse5E0fdP96dbFxyl4veHq2UcPPPI9e/yBa8qzwPuty30&#10;+5mHpT75q6SWPewAQlWj7gTp4+706jOeoSYkj8JWU6OJDPsflN5Ta963ohag7fLG3q7+vS94Z6Ao&#10;hY7CAKR/OD4A4WfChAk0atSoNkdbl5zTem5bYs6cOeIVAgv9E2hBAinA2pNA4uAZRrm5Ld+W9jZ/&#10;/nypLc9o0sLL5LlmOmEpu/AQ7h3yC+sz1AHDXp8cFaVulXUNNHDZSbXNLyYdIIezSdS2z4a0Srpm&#10;TrL6Wj8bJ/4r4qukEtHS7USJSa2/aEK8ZnIKALoHz+JxDdBwGPauFTVtp9v2pfr8iq/eJsvp96TB&#10;w2OH5ivX/3+8uZ2eeGkKbTt0isZsOqf2CxxXfphEr7w2RX2d882RPfIq9TFHyZxnqXr1LPVx1ogr&#10;iJxtX4Y20q1JraB/fWe/dFz3ZvmfXQ3QXRrK40i3XV720pT8HGcgRAsIVw7jOdLtvEF6b+3ViaIW&#10;4ML0sd9If/8x47jzMADpH44PAIQq9E+gBQmkAOK9jQYMGKBeaG0Nzhxr8U5G8Uyj1riSTYMHDxYl&#10;EMrCvUNOKTDQy5vOK4mdN7a0vmzRuztzlURSIAYUp+3Ko5vmH6HZcfnSsnd3L26ZSeDptc0t+yS5&#10;gh8DQNdqctjJcjZZWa5Ov30ZOev0SnnR1MfUAZq8v9+plHWELS+dGkrcywIYDgySBg+vmfq9cv1f&#10;/WGSaEFS38Hxb+Ni6eTQP0iDRq4oevcRcjbYyJqdJpXXpewQr9bM0Ujmo7vEg+i04WSldEwv/wCD&#10;thB6Goq3SP0Dh/nEW6IWIkFDWaz0/ur39CWntVLUAviX+8pt6t/5wkmDRCl0BgYg/cPxAYBQhf4J&#10;tCCBFEA8+8d1kXHwrKCFCxcqS9HxUnUlJSVKpKSk0MaNG5Vkj6ttTEyMeBU37wRSYmLrgzL8eq52&#10;rc1ogtCBDrlzvjhcLA1YZlS4l7oy2Rw+34jnOF1WJ1oAQLBZs45T/t/vkhIv2SOvIePedVKZfufX&#10;4hmdx9829xw8XPP1YOXan7PPvT/g2Qoz/XbaIalveG/Us9LPxJH3+p3KMnounr9L+ectfbb5xD7K&#10;G/NnpaxgwgBqKM9TyqPRrLh86Zh+vL9Q1AB0P2v+aqlv4LCcDc6SH9C96jMXSe+zMfFJUQPQOv2O&#10;FerfeA5T0jZRA52B+13/cHwAIFShfwItSCAF0MiRI5ULrH///spsIV5a7kLWrl2rPGfMmDGixG30&#10;6NHqRcvBiafWxMfHq+34NSG0oUPunFpLozRY+V6sO2m64GCRVOeKEavPiBYAEGyl81+WBmNckfNc&#10;D/e/R11PTQFeDq4idZo0ePjMR9OVJTU9lRltNGN3Hv3PjJb9e343aTdlvP0IFbxxt7IcnvHgD9TU&#10;5BStW1Sv/kD9uXlPJJ6d5HrsCk4m1Z9vfV/DSNfvi+Nqf3vxewlUb5ePIUB3sBX9KPUJHPVZS0Qt&#10;RKK6429I73fd8TdFDYC2gjfd+yHy33cIDNzv+ofjAwChCv0TaEECKYB69+6tzDriWUbtMXv2bBo4&#10;0HejTldCyhXp6emixldaWprabty4caIUQhU65M4b/m26Olj522kJVGFqGSS+/qMUtdx7g/cDOS1L&#10;aAFA8DitZsoceqk7uTL0kpb/DhGPRdRsmC+eERhlxga69ZPDlLahtzpwWLL1RmpqqBUtfB3KM0gz&#10;GFtTf+6o9LO3FllPXk62/OhMVu/IqJH62+m7ondGFoSGhvI9UiKBw5b/naiFyNVEpsPDpPcdM86g&#10;NXWpcdLfcdPhn0QNdBbud/3D8QGAUIX+CbQggRQgOp1OubhiY2NFSdtx8qdHjx7KHkqevBNI/hJT&#10;XOdqx8+D0IYOufO2pFdJg5WcUJq4PVcqW5JULC1n9/cfsRcSQLDxnkeegzENhRlUPO1vUhknmBzG&#10;GvGMzqu12Kn3gqPKdf7Y3LnSwKE57W3RqnPy37pX/h1EFE16SHrMs5ii1UPLT6r97c8n7qeqOruo&#10;aV1WlYWWp5TS6lT3koEAndVYnUy1266S+gJb/veiFiKd01pGhr39pPffmrNM1AK4lX78ovr3m2cS&#10;Q+Dgftc/HB8ACFXon0ALEkgB4poBxImk9nIlf7wTRJ57JGnVe+I9llztBgwYIEohVKFDDoyRa86q&#10;g5Xe8QexkfvLG8+pZX/8MFkpA4DgKfnwGXUwpvCdltm19ooCZck6V3nV11OU8kAwNzjorkWp0vW/&#10;Y+MoaeDQXr5btO44W+5pqvzmPSr9aDQVTnyISueOovqzLX1KwdsPqL9bzrPXKmXR6GCuXnof3vwp&#10;S9Ro+/xQEf3L2+4kPy8rOGUn9nGEzmk0nCVd7M1SH2DN/krUQrRo1KWRbvs10nlgK/5R1AK0fDZx&#10;/e3mCPTM6GiH+13/cHwAIFShfwItSCAFSHV1tXJxtWXfI29xcXHKc72TT7yXkuui5fCXQHK9Bgc/&#10;D0IbOuTA0NXb6fczE6UBS1fMF5u4/3hanqmUXm5WygEg8HhWkedgTO2Pi0QNkeVUApXMfoYqvhhH&#10;TQ3t/1vpTV/fSF8cLqZfvXtAusZ5Foyzvox0O65XBw0N+/pTk/PCs2E6qj7jiPR7mxK3ipro88R3&#10;Z6T344xGn7vrfC09uDRNaucZz609K1oCtI/TUkKGvXdLSYP6cxgUjlZayxjaa46KWoh2NevmSX+7&#10;7VXFogYCAfe7/uH4AECoQv8EWpBACiDeA4lnArXXmDFjlOd6804g+bNx40a13aBBg0QphCp0yIHj&#10;nSDiJet4OSQXS4NDqv9YJJZcjhQa6WRpnXgEAJ1h2P2tPBhTni9qAmvjyUppeUpX3PvlCbI7mpQ2&#10;1rzvpEFD88nJSnmw5L9xt/p7l338oiiNPqfL6qT3ZMTqlj2hSo02WpJYTPd/1XriyDMq61r2tQNo&#10;D6PX3jfmU++JGohWtoJ10jlhPPCQqIFol/tiL/ff7U/GiFIIFNzv+ofjAwChCv0TaEECKYCGDx9O&#10;Q4YMadcspIULFyoXJT/PGyeVXBdt3759Ram2+fPnq205IQWhDR1yYH0Ql08XTYin+748QecqfTfE&#10;H7jMvS8HD166zG5+nqt87r4CUQoAHVU8Y5g6GFM09TFRGljnqyz0H+8eVK9dV/T9PJVMNnkvQVPK&#10;C9LAYUPxFlETeLz0jet353CYWmYV16XspJwXb6KcF3qSYd86pSzS8X5znu/N/0w/LD32jD9+mETb&#10;zlTT8uRSqfyjeDnZD3AhlpOTpevdfPwNUQPRrv78QvncQGIx6hn2fCf9zTafiBc1ECi43/UPxwcA&#10;QhX6J9CCBFIALVq0SLnARowYQSkpKaLUl8PhoM2bN0t7HPFsI14Gz6W8vFyt4+C2/vCsI1fbmTNn&#10;ilIIVeiQu9aCg0XSwKTR2ujzLXmOpHyDeAYAtKaxtpyq181T9jrKffEmKv7gKbLlnCRD3BppMEYX&#10;s1w8I7DuWnRcum77fXGcliZpL/HqtBRRrcdSdvqdN5Gz3j1DMZAaSrKl39+waxU1NVgp79XbpHJ9&#10;7ErxjMhVWWenf5voO0PMMy5+L0FJ4tsdTvEsTva7ZyddN6/1z1EA3qw5K6QEgenwMFED0MKUNFI6&#10;R2wl20QNRKP8N+9R/y4XTcLqHcGA+13/cHwAIFShfwItSCAFkMVikZad46TP2LFjafbs2TRv3jzl&#10;wuOZRn369FHbcPTo0UNpO2DAAMrIyFBea9WqVVKbkSNHKuVa0tLSpLYrVqwQNRCq0CF3LZ6V5Dlw&#10;uSGtQhqodEXvBVgXH8Afh76Scp7rISVEOLKfuYayn7pSfZz78i3krDeJZwXGT+nVdMUsec+z1zZn&#10;itrW2Yp+kAYN646+LGoCr/i9x9VjkNV8PMo+fUV97Bm6bZG/of8sjxmenvGXL47T/ANF1OCROHJZ&#10;n1YptY09VytqAFpnr9wvXeO62JvJYQ7O8pkQvpzmPKqN+ZP7PIm5jhymbFEL0cR0aIv0N9l48AdR&#10;A4GE+13/cHwAIFShfwItSCAFWHx8vHqhtTV4xpDRaKSBAwcqj70TTK6YPn265vJ4U6ZMkdp1ZB8m&#10;6FrokLsef5vdNSj5c429U1wxfpvvYMLKo2XKoCf/FyCalX/2ujTo0lqYEreKZ3Te+UoL3TT/iM+1&#10;ytdkW5nTJkoDzNbcb0RNYOljv9E8HlrhrI/8vdfe2Z5NI9ecpfd359HaExVUqLOKmtZd+r57ubsn&#10;vksXpQDaHOYC0u/6s3R92yv2iVoAma1wg3SuGA/9TdRANCmc/LD6tzj/jX6iFAIN97v+4fgAQKhC&#10;/wRakEAKAte+Rm0JnnnEySPGS9jxLCTvNjxDaenSpdSrVy+lfWJiopJI4qXweLaRZ1vehwlCHzrk&#10;rjfupyxp8NkV18xJpn6L5SWxdp6rEc8i2nRS/kZ8ckHL9QoQbby/sZs7pjcVTnpIKuOoWDJePKPz&#10;So02Kfnrit9OO0SZVb77nbWmqdFChr13SwOHDuM5URtYpfNf8jkmmUMvpZpvZ0pldUd3i2eApyk7&#10;c6X3usTQ9n0lIfrwUnWe17U1e5moAdBmOT1NOmfMJ98VNRANzKlx0t9i/a7IX1a2u+B+1z8cHwAI&#10;VeifQAsSSEHCSZ5+/fqpF51WTJo0SVn2zhMnkXgPJc92vLcSy8zMpL59+yplPXv2pN69e0vtOGJj&#10;Y5W2ENrQIXe9M+VmJVnkOTDJsSW9ik6XmaWya5vbNTqbqEBnVfbp8KzjRBRAtOF9j3JfulkdcMkZ&#10;dR05DC379lWv/kAt56RSoGbWmGwO6rPwmHT9XTk7id7fk68kltqLZyV4DhoaDz8pagKvcsW76jHh&#10;cC1Zl/dqH7Ws8ptpShnIsqrkJUc/aH6/AbSYjr4iXdM80xCgLUyJT0jnTrBmpULoqfjqHfXvMH+u&#10;geDB/a5/OD4AEKrQP4EWJJCCiGcWrV69WllijmcO8f5IPEOIH7v2OmoN1/OsI05EecrNzZX2WfIM&#10;nr3Es5Ig9KFD7h41ZjutOV5Ok3fk0LBv02lJonvj/U8PFEqDlnd8lkqXfyDvt8Jx2Uz5mgSIBiWz&#10;R6oDLhzG+PWipoXp8E9UufxdslcWipLOG/5dunTtDW2+ZjvLcmaWNGhYf36BqAm8mh8WUsFb91L1&#10;mg9FCVHF4nHqMSwYf78oBW+Dvzmtvu+cNATwVpf6hnQtmw5jBj60ndNcQLqdN0nnkL3ygKiFSJb3&#10;2h3q32H+3ALBg/td/3B8ACBUoX8CLUgghSFOTI0dO1a9oDl4RhL2Pgof6JBD01+XnZQGrFuLnRnu&#10;Je4AIgXvW1Q48a+U+/ItVLVyGhkTNlNDaQ6VfjRaHWzhKJv/snhG8OTVWqVr7oGv0kRN5xkPPioP&#10;GlZ3XYLCdPAH6VjyzC7wxTNDPd//zacqRQ2A755mhvgHyFmPPQqhfezlcdJ5pN/Vm5yWIlELkaih&#10;OFP6G1x3BCt3BBPud/3D8QGAUIX+CbQggRTGNm/eTGPGjFEuaO+ZShDa0CGHJt6s/6IJ8dLAJceN&#10;848oM49cj59f738GIUC4qdn0qTSo0loUvjOQnFazeFbwTN+VJ12D56oC9/9s1B2XBg158JmanKI2&#10;uBpryqTjaUr4UdSAt6s/TFLf/0e+PiVKIdpZc1ZI169+793ktBSIWoD2sWYvlc4nU9LTogYikX7H&#10;CulvcFd8nolmuN/1D8cHAEIV+ifQggQSQDdAhxy6NqRVUt/PU+mKWYl0+2fH6Nm1GZRdXU9vbc1S&#10;BzP/fdIBcjSJJwCEuXKPZdX8Rd4rt5K9omsGai9vvv5c19vfVp0WpYFjzV4iDRpazswWNcGXP+5e&#10;9ZhWLBkvSt14eUDelyH/tTvIfHyvKI0+s+Ly1XOAI7XIJGogWtmrEqTrVhf7Z3KYsC8hdI457R3p&#10;vKo/6152FCJLyYfPqH9/i2cME6UQLLjf9Q/HBwBCFfon0IIEEkA3QIccflIKjdJg5toTFaIGIHxZ&#10;c0+pgykcWc1RNHUw5Tx7rVSe9+ptZM06Lp4VXJtPy8uXbTtTLWoCy5T8rDRo2FiTImqCq/Lrqe7j&#10;+todorSFMX6d13HvQ876jiVO7JVFZK8qJmedXpSEl1KjTToPBgRwGUMIPw5zPun33CFdsw0V+0Qt&#10;QOcYDj4inVu24p9EDUSMpibKevJy9e9r7ebPRQUEC+53/cPxAYBQhf4JtCCBBNAN0CGHp54fp6iD&#10;mSPXnBWlAOGr6pv31MGUrKGXSDNeeK8AW8FZsuUGfgaQP49+fUq9zv44J1mUBp7DdF4aMDQmPCZq&#10;gov3XHAdc46G0lyl3LBPTh65ovzzvyv1vF+S+cQ+qv1xEdWsm6f8u7Xkkuf7ypHzwo1Ud3S3qA0f&#10;3M+6zgWOYd+mixqIJk5rpbLUpOf1as3+StQCdF6j4QzVbrtKPb90268lhwGf8yKJ5eRB6e+iNRtf&#10;Sgg23O/6h+MDAKEK/RNoQQIpyGw2G2VkZFBMTAzNnz+fdDqdqHHjNosXL6a0NHyQjRbokMPT29tz&#10;1IHMK2d33cb7AMGS81wPdTClfMlborT7nK0wSwkDXsYsmOozF0mD0sbEkaImeJwWozSIVbtpAdkK&#10;M6Qyz+BZYVkjrtSs46hcNkm8cgtrZqpmu8Ipj4oW4cPc4KA7Pk+Vzon/N/0QPfX9GZqzr4BWHi2j&#10;uc3/5aTjbQuPKXtnQWRpajSTMeFx6To1n/Bd+hGgs2yFG6TzzLD/r9TksIpaCHfVqz9Q/x7mjL5J&#10;lEIw4X7XPxwfAAhV6J9ACxJIQeJwOGjp0qXUs2dP9cLjKCkpES3cOKk0e/ZspW2/fv2URJPFYhG1&#10;EInQIYenLeny0lr5tfWiBiD0Oc0G0m1fSsXvD6eKr94mfexKKcFgOdP9SdGnv5dnnBQbbKImeLwH&#10;pxtrU0VN8BRNHyod++L3Hpce1/74uTJryLPMX9SsmSNemah03vOabTgchuAsBxhMvJRdj3nu2Z8X&#10;ij4Lj9GhvPBctg98mVJGS9dn3dFXRA1A4FnOzJLPt2OviRoId1lPub+I4ZrZC8GF+13/cHwAIFSh&#10;fwItSCAFQXp6Og0ePFi94DxDK4HkUl1dTZMmTVLa9e/fn1JTgz+IBd0DHXJ4qqxrkAYq1xzHPkgQ&#10;HpRv3g69REomZI24Qv134YQBomVw1dudFJ+tow/3FtCkmBxpoP9Ajk66vv7+Y9dsjt9Yc0QaMDQe&#10;DP5MnfqMFOm98IyqVTOUNqak7Zr1OS/0pNyXevmU8xJ4llMJUlnZxy9Kj40HNimvHW4yKsx0XTuS&#10;SBw/pVeJZ0O4spz5QLo2TcnPiBqA4KlLeUE67+qzFosaCFfWnJPS30JTmP4tDDe43/UPxwcAQhX6&#10;J9CCBFKAcYKoV69e6sXmHf4SSC48G4nb9ujRQ1naDiIPOuTwdf1H7kHM1zZnilKA0FW7dYk0cKIV&#10;PDMp2FanltMvJu6XBvk57l1yghYdKqZbFxxTy/71nf1UZgz+7COX+vMLpAFDy9m5oiZ4qlZOV479&#10;eY/3IW/s7dTksIsWRNas48p+Rrrty8h8Ip4aq0tFDVFd4lYpKXj+b7+j7GeuUR9nj7xGWS6v8O0H&#10;1LLyheH9bfq4zFol8Xj7Z8fo8lmJ9PPm8+RX7x6k2z8/Rr+feVg6r3477RAV6rD8VLiy5n0rXZOG&#10;/QPJ2YCkIASf01ZLhr33SOefvfqwqIVwVPXtTPXvYNaTl1OTvUHUQDDhftc/HB8ACFXon0ALEkgB&#10;xMvOjR8/Xr3QtIL3Q2oL1wV700030ebNm0UpRAp0yOHrpY3n1AHKmz85KkoBQlP9mSR10MQVOaN7&#10;+pQ5jLXiGcFhsTvpv6clSAP8cuyVHr+/O7h7H2kxHhomDxhWJYia4OABrLxXb5PeB1PSNlHbNqaD&#10;P0jP94yaHxYqbarXfKiW5Tx/vVIWqR5aflI6jx5celLUQDixVx2SrkVdTA9qNJwVtQDBZ69OlM5B&#10;/d67qamxTtRCuMl9+c/q38HyRW+IUgg23O/6h+MDAKEK/RNoQQIpgNauXateZK7gfY0GDhyoBD9u&#10;ywwklpKSor5Gnz59lOXtIHKgQw5fq46VSwOU+vpGUQPQ9RpKsqn0o9FUufxdqs84IkpbNNnqKe/v&#10;d6mDJhz63d8pdbWbP1fL+Ju5wTZ5R4503fxmykH65/HxUpkrLn3/MNkdTvHMruMwnJEGDA3x9/MO&#10;/qI2OEyHt6rvQ/nCsaK0fWo2zFdfwxW5L/Zq/oVafvb6s3ISsf5sslIeqV5Y707yc0yMyRE1EA6c&#10;9WXN/dTt0rXYULZT1AJ0HWv2l9J5WHd8nKiBcGI+sU/6G8iPoWvgftc/HB8ACFXon0ALEkgBNGLE&#10;CPUi42XsYmJiyGZrWYKHZxFxeVsTSIyTT67XmzBhgiiFSIAOOXxlVVmkwcmYsy3J3eQCI9216Lgy&#10;+P3DKSyzA8HnrK+j/DfulgZG8sf1V5Y2Y6UfvSDV1WxaoJS7NNaU+SSdgiGv1ipdM3cvPq6UWxoc&#10;9OnBIrpt4TH65eQDav3yFPcybV3NmrNMGjA0n3pP1AQPJwHrkraLRx1jzT5B+l2rqGLJeCr7ZIxP&#10;kijnuR7qeVC9Zo4ojUwOZxPd8ulR6ZzjcxDCgynpaekatGYtETUAXc909BXpfGwo/lHUQLjgGUeu&#10;v395Y3qLUugKuN/1D8cHAEIV+ifQggRSgPDydXfffbdygT399NO0b5/87aa4uDilrq1L2LFhw4ap&#10;F+2gQYNEKUQCdMjh7bL33XttvLuj5dvtfT9PVcuumJWklAEEE888cg2KeEfhpIekx6VzR4lndb0X&#10;1meo1wZHSqFR1Mh4kL/C1P37EphSnpcHDEt3iJrwVbbgVfe58faDojRyrT1RIZ1zr/5wXtRAKLOc&#10;mSVde+YT40UNQPdwWqtIF3uzek7qdvZqLqsUtRDqHJY6Zc8j19+/rphxDW643/UPxwcAQhX6J9CC&#10;BFKAZGZmKhdXjx49qKCgQJS6dWQGUv/+/dWLlkOn04kaCHfokMPb8G/T1YHJP3yQRLP3FkiDlRwr&#10;unEWBUS+mrVz1QERJZ74vfzYI/LfvIccpu75+3G82CRdFy9uOCdqQpfTXEC1269VBwz1e26nJrte&#10;1IYnw/4N0jlhiF8valrYKwrIfCKe7JWFoiT8Pe+VuDxfaRE1EIoaSneq1xyHMeGx5tKmlkqAbmQr&#10;3iKdm3Wpr4saCHWVyydLf/usOdgXryvhftc/HB8ACFXon0ALEkgBkpiYqFxcY8dq72HQ3gQS73nk&#10;umBdER8fL2oh3KFDDm+fJRR7DEzKm/+7otf84C8NBtHJln9GGhDhfY4cdQZl+TLPco6cUdeRrbD7&#10;kjZPrzkrXRf5uvBYSsxWsFYeMDz+pqgJT42GasoaLicZdT8uUmaxZT/7J7Usb8yfqbG2XDwrvJ2t&#10;MEvn3l+XYeAwVDmt5aSLvcV9zW27ihxGzBqD0MGz4Tz/JtgK1okaCFWmpO3S37ySD58RNdBVcL/r&#10;H44PAIQq9E+gBQmkAElNTVUurvnz54sSWXsTSLGxseoF6woug8iADjm85dbU0//12LPFHXIyCXsh&#10;QTBUfj1FGhSxZqaKGqL6M4mU98qtap3lVIKoCa6c5msivdwsHrXwnn007qcsURMezKl/lwcMCzeK&#10;mvBkPLBROm9ai9ofFopnhL8xm85L5+DjK0+3uoQidJ+6lBfka61grajpHE6sm08eEI8AOs7ZoFdm&#10;o7rOUV3MdeS0FIlaCDWNNeWU+9LN6t+1rBFXUEN5nqiFroL7Xf9wfAAgVKF/Ai1IIAWIa8ZQaxdX&#10;exNIo0ePVi9YV3CSCiIDOuTwx4OQ/b44Lg1Ovr09m66cnaQ+vmfxcdEaIDCaGqyU/fRV6qBIxZcT&#10;RI2b02JUlijjZcmCpd7uoFOldTRuaxYNWn5SPed55t3OczVKG+/ZR8V6m1IeLpy2atLt+rN7wDC2&#10;FzkbakVteKpZ/7F67rQW+f/4i2gd/rKr66Vz0BXLkrHEaKiwnPlAvcY4zCd8+7SOsJ4/RtnPXquc&#10;0yVznhWlAB3H++F5nqt1R14SNRBK+DNQ0XuPS3/XDHHfi1roSrjf9Q/HByD8rFy5kmbMmNGhaIu0&#10;tDTN57YWW7ZsEc8MLPRPoAUJpAAaPHgw9evXjxwOhyhxa08CaeHCherF6opevXqRzRZeg2/QOnTI&#10;keOj+ALq9clRGr0hQ3n86cEiaaAypQDfdofA0cd+Iw2K1J/v2i8W8BJ0T31/RjrHteIXE/dLj8Nt&#10;9pFLQ8k2acDQcnKyqAlfZQvHqudP3qt9qGbDfKpeN086r7pq5lpXWJ5SSv/x7kHpfPxV8+NSAz5T&#10;dTdr/mrp+jIe+CuvZydqO6d42t+kc9p73y+AjjA3/w3wPGetOStEDYQCh6mWCic/LF37ZZ++Imqh&#10;q+F+1z8cH4Dws2jRIho4cCBddNFF9LOf/eyC8etf/5oee+wxJdnTFpxAGjlyJN1www2ar+eKiy++&#10;mF555RUkkKBLIYEUQCtWrFAuMP6vt7YmkGJiYtQL1TMmTAjMNzIhNKBDjlzmBgf9+yT38nZvbc0W&#10;NQCdV/j2A+qgSNFU3mS+68zdV0AXTYiXBuLbGuE2+8iTOfUf0oChvTL8kyv8bey6o7vFoxa5o29S&#10;z62KL+Q9n5xmAznq9OJR+NHXN9Jj35yWzklOhEL3sVfES9dVbcyfqNFwVtRqq1k3j0rnPU/6nd8Q&#10;NTWJUl/6XasoS5zLruDlrJps9aIFQAc5rKTfe7d07jbWHhOV0J2cVjMVTRokXfecSHbW14kW0NVw&#10;v+sfjg9A+OJEzz333KOZ3HHF66+/Llq3X2Njo5Ig0nrdSZMmkdUa3H2F0T+BFiSQAohnCPEMpJ49&#10;e/osN3ehBBIvgccdQY8ePdQL1RVclpmZKVpCJECHHNmeX5+hDlJe+v5hUQrQOVVr5kgDI8Yu/Eb9&#10;okPF0uC7Z1w3L4Xm7CugGbvy6N8m+u4N9s72HPEq4clhKaLa7Verg4XGg4+KmshS9e377vNr2O+V&#10;QTdeBrFs/ktqOS+ZaCvwP8gfyp5bKy+ruPZEhaiBrtSoP0W1MddJg/C8PBgz7F1L1atnKf/2VHck&#10;1n1+NkfOCzeS7sdFotbNYdJRznPNn5u53RB3e46qldNEK4COs1fKyU/j/geJmhpFLXSXkg9GSNd7&#10;8cwnqKkBM027E+53/cPxAQhvnOR58cUXNZM8HOfOnRMtO6a8vFx6vd/97ncUFxcnaoML/RNoQQIp&#10;wOLj45WED8e8efPIYrEo5a0lkLhT4GmQnHRyXaDeMXPmTNEaIgU65Mi263ytNEgZk9GyJ4xLcoGR&#10;GhxO8QjAP3t5vvKte8+BkdwXeorarsFJIs9z+qWN5yguq5ZMNnnJ1iK9jT45UETz4gtocWIJxYr9&#10;kMKdNWeZNGBozVkuaiKHLf+MdI5lP3UVZQ69RCpzhS4mPH//arOdLn4vQT2PL5uJBH9Xc9aXkT6u&#10;n3Q91WctIaetnko/ekE9x4o/GCGe0YKXofI8B11RlxwjWrSoWDpRqi+c+FfpcV3SNtGy+brOPSX+&#10;BdCCZ8v+eLpKPGpd/fkF0jlsPjlR1EBXqju6i2o3f0Z5r94mXeecTGpy+i4pD10L97v+4fgAhD+e&#10;CcTbjXgmelzR2eXl9Hq9+lo///nPKTk5WdQEH/on0IIEUhCsXr1avdg4eG+k4cOHqxff6NGjlXUz&#10;/SWNXMHttfZUgvCGDjny/eGDRHWQ8pk17m/sD1x2Uin744dJygbvrXn1h/P0wNI02petEyUQrQrG&#10;3ycNjHDUbPpU1AbfplOV6rnM8e6OXFETXQwHB6uDhbodN5CzoVbURI6iKYN9zjWtyB5xhbJRubf6&#10;M4lkPhGvzBaxVxaJ0tCy8miZdD4vOBiaP2dEctrJmDBEGni3nPmAGoqzpOU5XWHNPtHyNIup+XFL&#10;MvO8CFcb3tPLpbG2XC3nKF/wKjUUnZfKOKpWTaP81+5Q/l08bQjZa8rEK0A0+ym9Su0X7vuy5dzz&#10;x5Q8SjqXG0p+EjXQFSq/nuJzbXMUThqkLGcH3Q/3u/7h+ABEBl7OTmtPJF7irjOWL1+uvhb/uyuh&#10;fwItSCAFCe9lxJlo10XX3uDnLl68GMmjCIUOOfLxsl2ugQjeN0ansQfHSI/EkqcvDpeoba7+MEmU&#10;QjSqS9khDYzkvngTGfatE7Vd494lJ9Tz8Y9zuu6bT6HGe88WS/p0URM5+HzLfvoq6ZzjKPtkDJXM&#10;eU4qq/1hoXgWNR+Lw83nZi+pnsOWe1q0CC1/+eK4ek5zsh+6Rt3RMdI1ZD7esteW9ywhV5SLvbgM&#10;e9dI5Tw7yfXvrCcvJ3LYlXa8R5Jnu4bCDKVcH7NMKveO3Fduo/rz2MemrcpNNtqfo6diQ+QsD5aY&#10;b6B/fWe/2i9wvLC+5fxpjbO+lHQ7b1TPZ/2uW8hpu/DsJei8hpJszWs5/+93USMSwiED97v+4fgA&#10;RI4ZM2ZIySNXbN++XbRoH57ZdPXVVyuv8dhjXbvvMUP/BFqQQAqigoICGjdunOa+Rv6C90LiPZEg&#10;cqFDjnypxUZpIOJnb+31etwScZm+sxhuXXBMavNdarmogWhTPPNJdWAkb+ztXf6t2kN5eulc5OXp&#10;olld6uvSADjv5RJpeOaQ6fBWqtkwn6q+nkrm43tFDVHJ7JHq+cgJI2Y8sEkt846qb0NzCd7Np9wz&#10;DTi+OFwsaiBYLKemSteOMfFppVy/a5V0znAyx/MxDwYXvz9cfVw0+WGy5pyU2vD52uSwu/c+ao7S&#10;j19UXt+FZ216Pscnhl5K9Zny/qUgy6u10j+2ZErXzq+nJNCjX5+idScqaOPJSmXmzj+N30fPrg2f&#10;vdL2NH8O4/0qPX8vV7y/O0+00mYr+kE6r/lvBARfxVdvS9cv9wuVK96lxir05aEE97v+4fgARA7e&#10;D0lrKbvLL2/+bFBXJ1q13ccff6w8/+KLL+6WsWH0T6AFCaQuwBc8L2s3YcIEZem63r17qxdj3759&#10;adSoUco+R6tWraKMDP/fdoPIgA45OvT2SgS1xF76p/Hx6uO7FskDVt4D9hx9FuKb0dGIl2/yHCDR&#10;/bRY1HSdp9ecVc/DX046QJaG6J4V6zBlSYOFvIRRNOFkkvuc/B0VTnrI43FLZHn8u+CNu8UzQ8/t&#10;n7n7Z8z0DK76c/Ol60a/u5+yBKSzwUo5o29yny/j71OWs3M95ij75GXpsW77MuU1C8b192gzRtmX&#10;y7Od5fQhpZ2nqtUfqPX5//gLFU15VHpO+cLXREvwtvZEhXq9tDVe3ti5zaP9KTc10KSYHPrrspN0&#10;yYzD9F/vJdA3R7RnnmRWWajG3DJLzdvhPIOcPBrX/Ldu8gHp99h93v9ypeYTb0nnt62ga2cJRxt7&#10;aa503XIyCUIT7nf9w/EBiCy859F///d/+ySR3nnnHdGibRISEpR+gZ/7xRdfiNKuhf4JtCCBBNAN&#10;0CFHh+QCA/2vx15IHNfOSaZ3trmXt+NYkeIe9Hhp4zlR7k4ycezIqBEtIFpULB6nDpBkPfkHctab&#10;RE3gHC000tvbs5UlvWbH5YvSFjzg5nkOvr09R9REN8vZufJgYeEGURMdit59RBq88wweoDce2CiV&#10;2QqDN4jcGRtOynt7rUgpFTUQSNbcr6XrpXrjHyj/9T+SYf9GKvt0jHSu1CXHKM8pnf+SVO4ZjboK&#10;pU3N+o/d5cMuo6wn/qA+5n2NWmNq/n+YEreKR83n8+SH3a/THFj+StvVHyZL10tbg5fzDbQTJXVK&#10;0tf7/8XLBZ8pd8/S1VnsdPMnR9X6/zN+H92z+Dgdaf67x/hn4+d4vgYvW7cvSyeV8d9Hf5rsBtLt&#10;vt19nsdcR04LZsIES8VX70jXLC9nB6EJ97v+4fgARJ53333XJ4H0n//5n/TDDz+IFv7xTKbnnntO&#10;ed5TTz2lLGXXHdA/gRYkkAC6ATrk6HK6rI6WJpfQ10fKlL2Q2J/mugdj+NuzPLOjzuagf3nbPZjx&#10;75Pc34J9aPlJ5XkQHXiQ1HOAhJcSCyR983k44Ks09fxyxbfH3MslLkl078XFkVGBTakVzkbSx/1F&#10;HSzU7epNTY3tX5ogXBkTfpTOTVcY9q5V6p1Wi1Reu0WeOWc8+ANZ0n1nh3SHP3/qHly+DTM9A66h&#10;+Ef3oDrHT5dT/muXSueHK0o/fFY8i5TZQ1ptSj58RrQgsuWf1WzDYTr8k2h1YfayPOm5vHRjtCrU&#10;WWn+/kL6KV3ex+dLr78Fdy8+QbHnqpWl32bvLaDrP0pR6y6flUj/12sGzycHCsUrta6pqUn5m/Pm&#10;T1n0yNenqN8Xx+m1zefpq6QSOldpEa2IFiYU06/ePSi9vmf0X3JCtCR6/Ud5uT3P4M9d3mUvrHcn&#10;u+fuK5DqVh71n1hsKN0hneumIy+LGggk6/lj0vVasWS8qIFQhPtd/3B8ACJPXl4e3X///T5JJF6J&#10;qqjowkvBf/XVV0r7K664gvbt2ydKux76J9CCBFIIKy8vp8REbO4cidAhA+8X4Dk4MX5bNo3dfF4q&#10;8358oiTwM1AgNNVu/kwaJGkozhQ1gcGDdJ7nlit+O+0Q1Vhalvq5Z8kJtfxC38CONg0l26TBQsvp&#10;aaImOhRPH6qem5VfT6XGann2TumHz6j1nrNBqla9r5bzTKb2DPQHw7LkUun8j8vSiRroLHvFPuka&#10;4Sh4Szt5xGHNcg/8s/JFb8hthl5CllMJorZFwfj75TbNUTLHnYhqq7KPRqvPz335z6I0uuw8V0O/&#10;m35IvRY4aeRyrccXXm5tJdHKS8EdzNWr//75O/vV53BsP9v6+v38/75unjsJpRU9mn+GP2rMOvr9&#10;zMN0x+epUtm0XXmUVGCQyi4Uk3f4zpS6Zo77/3fl7Asvc2k5OVk63625q0QNBISjkQrG3Std77YA&#10;fzaCwML9rn84PgCRacOGDfSrX/3KJ4k0bZr/+8VTp07RrbfeqrSdNWuWKO0e6J9ACxJIIYz3Q+I9&#10;khyO6N5zIhKhQwbGG097DmB4Bn/7lmeJeC5lh43eo0f+G/3UAZLSuc+J0sCoMDVI+3Dxhueuf3M8&#10;vz5D2TPCs+yLw+7BRGhRd/RVabDQXrFX1EQH88mDzb9zgXgk0+9aKQ3yNeqrlOXJPMtcUbVyunhW&#10;9+Ckqes8H/ZtuiiFzmisPU61MX+Sro/CyZdRwVv3ykvPNUf2s9eSYfd34pkynonZWFWkLFHV1OC7&#10;hEfNpk+l16r9cZGoaZ+61DjpdfR7Voua6PDx/kKpv3fF0SKjz0xU3gupLWIyaqTn/WLSfpq5J582&#10;naqkhFxD89+YevrhVBU9/f0ZqV174h9b3MkDz9mEHL/1SIZxfHO0jB5feVoq4+AZU/w7almdWi61&#10;5aTYY9+con3Z2onmJodFmp3KYa8KjdmWkaBiyVvSdRrNswXDBe53/cPxAYhcvP+9dwLpkksuoZiY&#10;luWatXA/wO0GDRqkTCboTuifQAsSSCGME0d8wcbGxooSiBTokIGdKquTBic8g5e7Y3cucn+z9tm1&#10;GUoZRDbLyYPSIIkpaZuoCQz+prXnucbf1B6xWh7Eu3G+/G3wqjrtDcijmaMuTxoo1MfdSU12zBJk&#10;9soi6RyuWPYO5T5/g1TmGQ69vGRWV5oamyud65w87Qrm43spp/mYFE0dTPXnU0VpBHDUk2HffdK1&#10;UTTjMuV95uUPWWNtefPvfIwchtZnpbRV9fezqeq7mWQr7Nzfx/xx/d3n5JNXkOXUQVHTdk32BmX2&#10;qG7bV6Ik9H16oEg6/z3jv947SP/k8fiWT4+KZ7XNpwdbf+3W4j8mH1QSuaPWZfgkhVzBy/vO8tqz&#10;L7nA6NFmr8e/W2YkuRwrMilf3uFl+L5KuvC+Z7wknudruYL/bmppKN8jnfv63X3IWY/91TpDt/VL&#10;KpgwwH19NkfJrKdFLYQy3O/6F6zjU/HV21Q2/2UEAqER+tiV4koJrszMTOrXr59PEumxxx6j6mrf&#10;z7/r1q2jf//3f6ff/OY39OOPLZ+XuxP6b9CCBFII27p1q3LBjhw5UpRAVzAajZSamkolJcH7xj06&#10;ZHCZFCMP5nN47hfw1tZstfzaOcmiFCJZ+ef/UAdJckbfJEoDw2htlPbWGipmXBTrbfQfrewrwd/a&#10;Bm22vG+lwcK64+NEDRRO/Kt6Hp8X/3VFyYfPSo+NBzaKZ3U93vfF83zn5US7Qt6rfeRjEL9O1IS3&#10;uuNvStdEyZyW5FH2M38ULUKTbvsy6f3gcM1ocpoNVDxjmFJW8eUEpcwbz5QqnDRIfS4PeBsTNlP5&#10;krco96Wbm6+Hh8iaE1p7GXrPsOG490vthAnHdx575LXVK5vkpXhbC54Jy8ksb1V1DbTgYBHduuAo&#10;9fksVZktZLU7Ra3s++MV9D9eextd/eGFl57z50ihUVrCzxU3fHSk1Z/DmrVEugaMiSNEjbaTpXV0&#10;phx7DGopnPKoek25ImfUdWSvwoz8cID7Xf+CdXxynv2Tz3WDQCBagpfh7iqrV6+mf/u3f/NJIn34&#10;4YeiRYv8/Hx13ySeuRQK0H+DFiSQWhEXF0eTJk3q8hg3bpySMOJN1lwXLAdnsCF4OGm0aNEiZclA&#10;z+Peu3dvmj17dsCTSeiQwcXucNJdi44rAxL87V7+Fq2n9WnyXklVZswEiWROs1HZ68P1Ibfquw9E&#10;TWDc7zU4mCD2rGBLvfaDcQXv1wWtM3ktZddQtEnURDdeXsjzhs0VvLcNK3z7AbWsbOFYpay7PLPm&#10;rHq+8zJVOrEPWLAY966VjokrOroEW6iw5a2UroXyL/5X/d0Mcd+LVqGr7NMx0vvBUTb/JSp450Gp&#10;rHrdPPGMFvx+5o3pLbVpLQx714hnda/d52ulfp5j86mWmYAPLj3pU8czgjpqwrZsumJWIv1K40sK&#10;f5qbTJN35NL5AM38M1gb1aTVRRPiA/b361Cege5e3PJZzRW8HxQv6efa+8mTOW2CdC3Un/Ndbq3R&#10;2UQvbTynvt7b2333YYpm3stdcuQ8cw2Zkltf/gdCC+53/QvW8UECCYFoPboygcT42vZMHnFceeWV&#10;tHeve+nzqVOnKuV33nknnTt3TpR2L/TfoAUJpFasXbtWvWBCIaZP7949AiIZv9ecKOLj3KdPHyWJ&#10;x8kkzv737NlTKed6TioGCjpk8Ha6TPvbp/le3473txE1hL+KJeOlD7m2grOipnP4W9R/+UIe/Bq0&#10;4pSoddufo6dbFxxT2/x6ykFqEnWgzWmrIl3sn9WBQn3sLc1lNaI2ulUun0w5z7kHMoomP0xNtnql&#10;rnrNh2o5f6O8OyXmyxvuz9jtXvIqGArG36/83lni93dF1ogrqKnBJlqFF94DzHPAvPbHHpQ9siUZ&#10;nv301dTUGB5ffqjdslh6T1qL6jWzlaX4qtfM0az3F63t3dLkdCj//8Lm66Rk9khljyfdj4uoofCc&#10;MgsqUBocTT6zavgLBC75tfXK0m2XvX+Y3tiSqfz9CBRbo5OK9FblNU+UBG/JT565VGtpFI8C5+Hm&#10;v5uex80Vz2kk2IwHH5GuCV1JPK08WkZTduYqy8Ze/F6Cz+s8uDRNmREc7erPJknXTM4z15Jx/8bm&#10;P7jYFzic4H7Xv2AdHyxhh0C0Hl21hJ2LXq+nyy67zCeJdM899yj16enpdNFFFyll27dvV8pCAfpv&#10;0IIEUitycnLo3nvvVS+a7o4BAwZQXl5wBzSi0apVq9RjPHjwYJ+ZRrw+KZe72vA01EBAhwztcdlM&#10;95Is78XmilKIBMZ968h4YBM5LEZlTxTPAZPiaX8TrTqHB+t+M9V3oGpPZq1o4Wv23gJlc3MeWIcL&#10;ayjZKg0U1p14S9QAa6wpI1tey3KJLpYzidL5Xn+2e5fofORr98Dwf049qAx0BwPvaeb5e5fNGyU9&#10;9p6hYss9pcxMaqwO3rK6ndVYc4R026+WroH88Veov1Pl8ndFy/BgOZVAeWP+LL0vbY2KRW9QzbqP&#10;pLJCr/1bOEyHt4r/WwveNyn3pV4+7Twj7/W+ygw+k9hL6kLSy+uUZep4iTRP3svKee8nBK0rNdjo&#10;Eq9l8lzxYfPfTU+NujTpmkhdfxv94u2dms/1jLsWRdCeaB3Q1NhABePvk859a2Z0H5Nwhftd/3B8&#10;AKIDJ4a8E0gcCxYsoNtvv13599ChXTsz6kLQP4EWJJD84Fk/rosmFCImBlP2A8kzedSrVy/NzewY&#10;J5V4ZhK369GjR0BmIqFDhvYYsvK0OrDAS8tAZDDsWe0eIBl+GWUOu1QaMAnUvjDz4gulwSnemHx/&#10;jk7UQqDUpb4hDRY2lOJv9oXkPNdDPd95Jkd3isvSSdfJR/HyYHCgFE8bov7O+a/doZQVTXbvnVP0&#10;3uNKGePksqs8e9R1ZMs/I2pCh8N4Tpl153nu12wYqv7cHNasE6J1+ODZRSUzn1R/h7KPXyRjwo/S&#10;7+Ud1WvnimcTWXNPUd2RWLJXtuxpyAkjz7bZT12ptGH8bXHPurZEzcZPlOdq4X28/u9k9153HBNj&#10;WpZHm7knXyrnGTXQPrxkHe8V9f+mH6KfjXcfS44fT7csA+iSsP8T6dr46MsXpPYcfT9Ppes/kmeE&#10;HS8O3uysUNZkt1Hx+8Olc71282eiFsIN7nf9w/EBiB6cIPJOILlmHv3617+m4uLQ2tsP/RNoQQLJ&#10;D55O6LpoOHgmCi9rxnsV8b44vMyZd4wePVp6DseQIUNo/vz5mu1bi+HDhyvP5SSWqywjo+Prj4OM&#10;k0A33XST+h4tXrxY1GjjelfbQYMGUVpamqjpGHTI0B6eCQBeUgwiQ96rt0mDJJ7hb3CwvW7+5Kh6&#10;/nR2Q3FondNaSbqdN6kDhfo9d1BTo/zNf5CVLXhVPecL335QlLZwWozKzKWGkmwiR+CXotJyn8ce&#10;Yf/fhHhlD7rUYhO9tjlTWVoqppNLiNZnpEjXuT5muVKuj/1GKrflnyVj/DqpjCP3lduooTy0ZqMb&#10;E4ZIA+Q1Gx6RfuaiKY+KluHJGL9emhXGS8xlj3DPrlJ+x+lD25Qk432gPJ+X+bdLlOUb5bL/obyx&#10;t1PhpIco5/kbfOo8g/de8jZ5R456DnvHf3jtQfSLifspt8YqngkdEZcp7yX1f5qDk0hNTaTub/nd&#10;1/I1cv+HS5SlYu9clKrO/qq3O+hf3t6vvg7PAo4W9eePUfW3M6ny6yk+M/+KZwwTrSAc4X7XPxwf&#10;gOiRmppKt9xyi08SiePTTz8VrUIH+ifQggTSBbgSOW2Z/WOxWKh///5K+379+il765SXl4va9tHp&#10;dMprDBw4sNWZMdBxI0eOVDtEPs42m//1xvk9cO2HxNHZThQdMrQHzxZxDSpwpJe37JfE+wc8ufoM&#10;fbgXy8+Em9otX0iDJJ7Be8MESkqhUTp3eDkjCB5b4XppoNB8ciLZqw6RKflZMhx4WNkvCdyM+zdI&#10;5z4vHdaor6TSec9L5ZnDf0/W7M59caMttp6plq4X79kFv5h0gHSWju/lU/HlBPV3yn72WnU/D17C&#10;MnPYZWqda48krSh4615y1ofG7ATz8enS+V768e99fl5OmkQa3s+poSyPLOmHlcHv9qhaOc3nGLki&#10;54WeVL1xgWjZwmnSka0gg+qStlPZxy/5PKfmB/fsjGXJpdL5eqFYnuLe9wg67ovDJT7H9r889je6&#10;aso6qtl6hXqdGBMeE8+UPeqxjGa0LGPHyVnvc9oVnHx21OlFSwhHuN/1D8cHILqsW7fOJ3l0ww03&#10;iNrQgv4JtCCBdAFbt25VLpq2mDlzptKWZypxAqizeAYUL5nGSSwIHJ595OoMOXhGWVuMHTtWel5C&#10;QoKoaT90yNAe9XanOqjAsSKllBocTrp8VpJa9lF8yzI5EPp4ZkX2M9eogyQFbz9IFcsmUcG4/lSz&#10;/mPRKjB4A3TXOfLLyQeo0dkkaiBY6o6+Kg2qe0bdsbGiFTCHvlIaMORlHHmzdKlMRPkXb4pntR//&#10;f0yHf6LK5ZOp6ruZolRWtXI6lS0cSwtmzKYbXl+uXjfeMW1X+2YA1Z87Sg5TLTXZ6inrycvV36dy&#10;xRTRogXvbeP5+3pG4cSHpMc1G+aLZ3UfS/p30rldueJ/pZ9R+TkDOJMykpR9NNrnWBW+8yA1lLYs&#10;M+eP57KGrjDsWkl7s+SZMP80fh8tSSyhQ3kGuvmTI1Ldr949qCxlB4EzbmuWdIy943D8POl6qc/6&#10;UjzT7cvm98vzOeUm/19uC3fcj3mfy64ofu9xJbEO4Q33u/7h+ABEF71e75NA4q00QhH6J9CCBNIF&#10;8MwU3v+mLcvH9e7dW0n48J45geKaAbVxY2D2wgCiAQMGqJ0hx+bNm0WNf557JnFwQqmj0CFDe/G+&#10;Na5Bhf/9IJEmbMuWBhoun5UoWkKoq149SxoosZw8IGoCT9mjQZwjL244J0ohmJz1pVQbc500WOgK&#10;XXM5yMo/e126HlqLnOevF89oH93WJT6vxQlbT7qfFvu0WTr6b+q1w4Pxrn/zMmAmW8vModbUn0mk&#10;isXjKHtkS6I4e+QfqXLV+9Lr23Lk/ewspw9J9a4w7P5Wqc996Wa1LP/1vkqZi/n4XmXTeU408awY&#10;fxprLjzrpGbTAqr6dqa6f4+3pkYzVa//o3Ru5/39KvXnK5gwQFmuD1rHyxTqd35NpR+/qAykO60W&#10;UXNhOo0ZrJ/9/WX1HOVYc9w925S/NzBlZ44yY3nVsXJy4IsEQbHoULH0HnAM+CpNmQnMjAcfla4Z&#10;h0He06xAZ5Weu/JomaiJPLxfmPc5nDumNxVOfliZpee0tsy0h/CG+13/cHwAogsSSBDukEBqA97v&#10;hpen84eXquOLi5dGCyTeO4lfd8SIEaIEOuPQoUNqR+iKU6fatoHwwYMHpef17duXMjMzRW37oEOG&#10;9nrzJ//fbuX45kjkDjZEDEcjZT3lHmgt/egFURF4vA+D5/mxN6vzM2OhbWwF66SBQs+wV3V89mqk&#10;4tk/ngOJHOWf/510MUulMl7irj3sFQXS812R3XwNNtkblDa8HBkvHabVbsfyJfRlUgntyJBnd/ib&#10;vWE5k6j5WlnD3UvUFb77iGgtK/5ghNqGZ1wp+z8JdSk71ToOc9p+pZyXs+OBV1d5/j/+0vw7tfxu&#10;nmwFZ6l45hNKG95XhGdCeuPXKp75pPpafJy0lqDT7xoundMVX7fsX+Uw1lBDccc+F0H71P64SH2f&#10;XPH4mBnK+enaVwe63u7ztXTLp0fp+o9SfBJA9qrD0nVjPOy7wkTvBe4vCw3/Nl2URhbdtq98zl3T&#10;wR9ELUQS3O/6h+MDEF2QQIJwhwRSgKSkpCgXF89SCaRFixYpr8sdi8Ph/xuvcGGu4+kKnl3WVpxE&#10;5Blmns9fvXq1qG0fdMjQXvyN95s/EQML4/aqAwyewQMPENqMCZulQRPeKD9YePDJdW788cMkUQpd&#10;xZz2jjJIaIh/gPS7blEHDS3p2kuoRbu6I7FK8iP3xV6kj/1GlJLy2HW9VH49VZS2jW7rl9L15hmu&#10;xEjN5s+86i5R/817Ebk8tPykej31ensdZf2wjPQ7VlBivoE+2JNPixNLaEt6FWVOa0nSeEaW12O9&#10;mFXko8lJ5mN7lGSPFs9ZSOWLWj47cKLJ87U5Kr56W6lz0dpzjWcrNeoqRAtSZhsVvv2gTzuOii/G&#10;iVa8z9dG9VzmqFjRQ9RAVzMlx1CmxxcS4p+4ke78DJ8DQll9xlzp+qk/797Dir0Xm6f2MzzbMdIY&#10;49dLfUvWsMtIt22pqIVIg/td/3B8AKILEkgQ7pBACpAjR44oF9eKFStESWCMGTNGvXCPHsVNYWfx&#10;TC7X8eTg/arag9t7Pr+jnSk6ZOiI81UWaUkyjkEr3IOaHNvOVIvWbp8cKKIX1mfQiZLQ2Hg9mpXM&#10;eVYdOOElp4LFYG2Uzov3YnNFDXQlp61K+a85baI6YGjYd69SBm1T8eUE9ZrJe7XtX/pghVMeVZ9b&#10;/N4QKpo8SH1cNHVw8/tTTznP9VDLSmY+0fz+rFUfc/DMHxaXpaPHXn6f9jzhTmhxzH/WvdTdfa9+&#10;JNUVvfsIlX3yslSW9eQflP2QOqLquw/crzPsMqpe5TtzyxWmhB+V5+h3fqNZz5H/5j3qMnWFbz+g&#10;2cYVdUnbyVGXS7Xb/qSey9UbLyfdduxz1F1WHS2jJ16Tl0Q9sQQJ6lBnPPiIeg1x2GuOiBpSEtKe&#10;f7sjbTZZzvM3SOerq3+FyIT7Xf9wfACiCxJIEO6QQAoQ3veIL67O7IvjzWg0Us+ePdULd+vWraIG&#10;OiI/P59uvfVW9XhyvPBC+5aPeuWVV6TnP/roo6KmfdAhQ0fFZ+vUgYUe85KVssveP6yW9V9yQilj&#10;vGTZbQuPqXUXv5eAvQ+6SN3RXVQ05VFl8NaFv+3vOXBSu/lzURN4S5PkzbjTy+tEDXSHhrKd0oCh&#10;w3he1MCF1B3bI1031qzjosY/e3m+9DzDnu9Iv2uVVFbklTRxLQvHiSpXGS/3xsxHd0ttPeOm15Yq&#10;19mGp/6iliUO70EDlxxTlrQ69fEbannF0onK63UE75vjep3z4r+u4P2Wsp++Wn3My/I12SzKrC5X&#10;GT8n79Xb1McchZMGUeWKd6WyktkjyXRwM2UOu1Qt432NjIeGSOdx0ZSrydlgFT8dBFKZ0UZvb8um&#10;kWvOkqG+UZS2qDHb6Y7PU9X+/eun5fPYXpYnWkIostccla4jw/6BzaXuz2aXzHB/prvh45bkEieS&#10;bvjoCH24t0B5HI6MBzZK56lx71pRA5EK97v+4fgARBckkCDcIYEUILy82fDhw+m+++6jvXv3itKO&#10;4z2Vxo8fr160HAkJ2DehM2JjY6XjyTFunHtZlraYNGmSz2vodO3fVwQdMnRGqdGmfPPYhQcUXIMN&#10;HO9sz6GpsblSmSs+P1QsngXBYss/Iw2S1G5uWaJGt32ZVM77swTLfV+eUN/zvp+nilLoLk2NFmnA&#10;0JqzTNRAW/BePK7rhjdfbwvd1iXS9eYwVCszf7JHXK48Pv+330n1JbOeFs+Un8tJl+KZIyjrif+V&#10;2nsuS7fomcH04Wj37EKO5158R+p7+7/6MT318iQatS5D/F86pmjqY9L/xxU8OGvwWh6q9MOR0uPq&#10;dfOU1yj9+EWp3DOKpw9V2jDPhFvZp7+XzuHSj35P1d99IFpCIM3fX0j/PumAeu78ddlJUdPixQ3n&#10;pHOr12vyXmEVi9v32Ra6Xn3mIul6spyeJmqIPj1QJL2/vKeS5+MPwnRWUtG0v6nnKCekIfLhftc/&#10;HB+A6IIEEoQ7JJACyLW/Tv/+/TuUVPA0YcIE9YLl4L13OKkEHbd582bpmHJwQqg9tBJIvP9Ve/Xr&#10;1099Ps+Kevzxxy8YJ064Z5YAePOcaeQvrp3TMmsJgqfso9HSYB5H9bczKe/1vurj4vd9N88OlJya&#10;euk9X5hQJGqgO5mSn1MHC02JT4lSaIuyT19Rr52s4b+n+sxUqju2W5nlx9cV7/HjtMhLdPLyca7n&#10;lMxyH2/eH8hV7hn16YdEC156sF6Z0aPVjmPf1NH07qjnNes44kb8WboGveNokVH8n9qP90/y/H/l&#10;vtSLan9aLGqJSueOUus8k1wF4/qLFi2K39fYq2n4/1JDcaZo0YKX2iyecZk02F3xVUsyjWd5QccU&#10;6LRnbj284pTmObM0uVSpjz1XI5X/6t2D9PWRMqpcNsnjffw9OeuxZG2oMyU9I11XDSXbRQ1/CSRN&#10;vMfae15+lVQiWoYHW+4p9fzk0O0I7JLv0LX4nlTrXtU7PFf+4HtfkGGAFiC6IIEE4Q4JpACqrq6m&#10;3r17KxdZ3759afXq1eRwOERt23AyYuTIkerF6orRo0eLFtBRX375pc9xnT9/vqhtm48//tjnNXbu&#10;bP/63Z4JpLYGEkjgz/FiE/2f8fGaAw0jVp+RHq857t44HQKLB7U9B0ncIc92MMStEc8IPO8ZaeWm&#10;BlED3cmau1IaLLRXJ4kauBAjL6fmcf1kPfF76bFSNuIKZZYf812+brVSzurPHZXqeLk2a6bvLL3q&#10;dfJ+Rq6oWt0y66asrIIyR1yp2aZ27zqaHZdP/zn1oHQtuuJvq9KV1+ioqm9nUsWySWQ+tkeUuNly&#10;T2v+TIbd34kWLRwmnbIHkmcbTk55M+6fJZ231esup+xnL6GqVTNEC2gPXoa23xfHlfPg3i9PSP3z&#10;oOXynoY/e8v9N/03Uw5SYa2VrpuXopb9y9vxlN9cxrxnvnounwqhyWnOJ11MD/Xa0u/pS00Oi1LH&#10;n+lc73Nrset8jdI2HFQun6yemzyb01mPZXXDGd+Tat2r+gskkHxhgBYguvC2J94JpBtvvFHUhhb0&#10;T6AFCaQA814mbcCAAcrMl4yMDGVPI29cxnX8PK3EkSvS0tLEM6Cj5syZ43Ncly9fLmrbRisJtWHD&#10;BlHbdkggQTDwN1I9Bxf+NDeZkvINSp3noNOdi9q2hwi0X+HEv7oHSTyW3ZJi6KU+gye8X9UjX5+i&#10;LelVoqTjen3iXu6GXxNCg8NcIA3EG/b/VdRAW1R8OV77evKK+vPHlBl/nmWNRnmg1bh/A1V9PZXq&#10;kmNEiTbT4Z+obOFrlP3stcrreC8NVrNhvvT/4TB4JGEsDQ6KOVujbIzPS4u6rkuOfdmdm6nuD/9u&#10;nrOPcl/+s6iR2QozKF/MjCxf9IYodXPU5ZE+tpd03hZOup4M8etEC2iPF9ZnSOcAx5Wzk2jKzhz6&#10;72kJUvm/T9pPU3Z4njO+M1E+OSDPLi16b4j6nvPfIgh95rTx0vVlOf2eqCF6f3ee+l5fMydZSUp7&#10;vv+DvwmPv+9NdhtlP+3+PMSzQCG8IYEUGBigBYgu586d80kgXXbZZaI2tKB/Ai1IIAXBihUr1IvN&#10;O3iG0uDBg5VwzVa6UMycOVO8MnSG1vJznNxrD9cyhZ6xdOlSUdt2AwcOVJ/P//7kk08uGEggQVtM&#10;3pFDP5+4X/mGu9Hq3nj7i8PF0sDDnsxaUQOBYti7Vh0g4eDZEPwtcM+N7XNf7EXm1DjxjBa5NVbp&#10;vdl8uuNJpG+PlUuvtToVS5+GEmvWEnmw8MxsUQNtUblyunSNZQ27jPL/0U8qK5oyWHpc+lFgZnA3&#10;6ivFv9ycVou6NGX2U1eS+ehuUeOr1mKnX05272vzz+P30VWzk2hoc199OE8vWgUGzy7KfqYl6cVR&#10;u8W9xJ2WxirtvfGMh4ZK52vNhqfIYW75UgK0z7tSMsh//PnTo1RusinPG7nmrGYbrb3tDPvWqe85&#10;B8+2g9BnOvKydJ01VMSLGqIliSVK4oj3vmS8H5bneVBsaCkPZbzEqOd5qTXjE8IL35Nq3at6h/f9&#10;LsgwQAsQXQ4dOuSTQOKwWrWXNe5O6J9ACxJIQcLL1/G+Ra6LrqPBF2t7l8EDbaNGjfI5vjzzqz20&#10;Ekhc1l7okKGrNTWRMmDpGnR4d2euqIFA4X2NXAMkBW/dK0qbORrJXlnU/F+7KJDN9lpyjr+JXqTv&#10;2KAQf0vZ9Tp//BD7XYUi3v/Ic7DQXuXeewcujGf9ZD9zDZV8+AzZS1v6sYrFb6nXnufMGw5bXueW&#10;i7sQnk3IM5oaq1v2qPHngz3yDALPeHzlacqqalm+KhAsJw9Q0XuPU/XauaKkfcwn3pLOU/OpKaIG&#10;2qvC1ED/8vZ+9b2+aEI89fz4iPT+u4KTR9zepbj5b8F/vSfPTrq6uW8/kOObdGxq/lvjuXdX5dJ3&#10;RA2EMifPTt12lXqtGfc/KGp85dXKexzO3VcgakJTU4OVckZdp56TRdOHihqIBrjf9Q/HByC6vPLK&#10;K5oJpHXrQm9mP/on0IIEUhAdOHCAXnvtNfXCa088+OCDynJp5eX49nigjB071uc4855T7aGVQNq4&#10;caOobTt0yNAdhn+brg463LMYM9oCqaEsTx0g4XDtxdIWWgOJ/C3j9mh0NtFH8YXSa6w6WiZqIZQ0&#10;GjKkgXlDfOuDhaCNB8o98ePcMX+WrkGOyhXvihahga/Tu5v7Xs/r1DNubO4LQkF95mfSOWpKfFLU&#10;QEdM2JYtvc+uWabjt2apZXd8nkof7y8kW6NTqfN0qqyOFh8uoU0nKym5wECO5vOoNXzOe14DpkNb&#10;RA2EMmvu19I1V3+u9T1aH/LYK+vG+aHRZ3iypMVTxRdvknHfOqrZ+Il0PppPuGdXQeTD/a5/OD4A&#10;0YGXruPVkLSSRxy//vWvaeXKlSE19ov+CbQggRRkPHsoJiaGhgwZol6AF4oJEyZQdXW1eAUIlFmz&#10;Zvkc6/bOQFq8eLHPa+zYsUPUth06ZOgOCw8WqYMO/G3o1oegoL1qNn0qDZJoLXelhZeucr0nPxsn&#10;/itiVly+aNWClyScv7+Q3t+dT2fKzcog4nuxefSrd10b9bv3yLhrEZaICWXW7GXSYKHl7BxRAx1l&#10;3LtGugZ5STmHvvN7igXDjowaWpFSRv2+OE7/+o57ZgrHtF15olX3aCj5STo39XvuIGc9ktEdVaiT&#10;lyjlL3J4Mjc4KKemXjzqPGt2mnQdcPDSdhD6TIkjpGvPYdCePbnmeIV0Th3MDewSmJ3BCUvPcy9r&#10;2KXqv0tmPS1aQbTA/a5/OD4AkY0TQ1oJowvFY489Jl6h+6B/Ai1IIHWhzMxMWrVqlTITZuTIkTRg&#10;wAAlsTRu3DhlZgsnmnJzsaxUsHz11VdqJ+iK9s4e+uijj3xeIzExUdS2HTpk6A5Hi4zSoMPhfOxl&#10;ESj5b9ztHiSZ97wovbDXN2eq78evJh/wmY10vNhEunq7sn+G5/4pHD/3Gnj2jF3nscdVqDN6LWXX&#10;WIMlBzur6N1H1OuwdvPnojS01Zjt9L8fJEnX74kSk6jtWjw7ThdzrXRe2qtxXnbG33909/Ecx5r/&#10;Dgeb954zHMaDP4haCFWNujTp2jMlPyNqfP1miuuLI/vo9s9C4wsjpsM/+Zx3nlGffli0hGiB+13/&#10;cHwAIFShfwItSCBB1Ni8ebPaCbpixYoVorZtpkyZ4vMaZ8+eFbVthw4ZuotnEoKXPIPOs5xJkgZJ&#10;TIlbRU2LrWeqlWWHtFzssbfFmE3nlW8Sux5z9JiXQv9v+iGp7ELx9Pft75Og6zmMZ6XBQsP+gbwW&#10;m6iFjnBajFS1choZ9q4RJeEhKd8gXcO/bb7m5+4rpI0nK5WlKD9LKKK3tmbR31adpkWHisWzAqz5&#10;3DMceEQ6J22FG0QldERKgfyljWfWdF3frN+xQvq7xGE50/4vPEHXspydK1+Ded+KGtnrXonJ3guO&#10;0hPfpdML68/R+G3ZAd1PrS3qM474nG+eUdqOL9ZA5MD9rn84PgAQqtA/gRYkkCBq8H5Hrk7QFTzz&#10;qz209lHqyFql6JChuzywNE0dcHjsm9OiFDqjctkkdZAk57keorTF+7vz1OPN30T39MOpSrWOY7/Y&#10;FH1STI5UfqF44Ks0mhtfSOvTKmjX+RrlNSA81GctlgYLzScnixqINu9sl/fJ8RcvbjgnnhU4hr13&#10;S+eiJf0DUQMddd+X8n5Xp8vqRE3XKF/0D2kQP/elXtRQ3r1LJMKFGfbdq16Huu3XktNSJGrcUgrk&#10;pLN3/POEeGVPra5S8dU70rlWu/VL0u/8RpmdXTjxr9RQihU2ohHud/3D8QGAUIX+CbQggQRRo6Cg&#10;QO0EXcEzitpj+PDh0vP79esnatoHHTJ0lxkeCY3fTjskSqGj7DVllDn0EnXQpGKZnAD445xkaVDn&#10;lR/Oixqivp+nquXXzpWXibppvryUHQfPPkjI1VOtxa7MSHjzpyz6PjV0NtuEjjElP6cOFnI0FG0S&#10;NRBNmpqIrvHqL/zFG1uyxDM7z5IxTzoH/S2dBW2zNLlUer+m7OyeAfTq9R9LA/slM58UNRCq7OVx&#10;0vVYd/QVUSPbfb6Wbl1wTDrPvGNwF31RKHdMb/UcK576qCiFaIf7Xf9wfAAgVKF/Ai1IILUiIyND&#10;2ZvI4Qiv5WTi4uKUfZbAl8VioV69eqkdIcekSZNEbdv07dtXen57E1Au6JChu+zJrJUGF86Um0UN&#10;tIW9qpiq18yh6rVzqcluo8oV70qDc9ZM914Ep8rqpGPtitEbztG3x8qksk8OyN8UjsvUqXWXzDhE&#10;3x+vEDUQafjb5fqdN6qDhbqYP5HD6E40QvQw1DfS9F15NHDZSfrNlJblLf9t4n5lqcvr5qX47HvG&#10;iefXNmdSfLZOvEL7WXNXSoPV+j19yVlfJmqhI0oMNml5Uk4MdqfyxeOkv1MNhdoz2BqKzlPFlxNI&#10;v+NrUQLdxXzyXem6tBWuFzW+5h8oUr50cmNz/H5motRHcHx9JLjXszU7TTq/zMf3ihqIdrjf9Q/H&#10;BwBCFfon0IIEkh8jR46k+fPni0ehLzc3l/r06dOhJdWixcyZM9WOkOOZZ9r+Ldvq6mq67rrrpOdv&#10;27ZN1LYPOmToLuYGhzSwsCy5VNS0T53NQecqLWSxO0VJZHNaTFT17UxpkKRg/P3S4/LPXhetW8yL&#10;L5SOtWf86l33BtitDS4eKzLRhpOVZLA2ihKIVLbin6TBQuNB/gZ3U0slRC2eleTpSKFR6js84+1t&#10;2aJV2zWUbJPOO932q6mxNjQ25O9OZyvM9Mzas/TEd2foqe/P0Ky4fGpwtP1v3T2Lj0vvDe9l1Z0c&#10;dXrpb1XVdzNFjZstO41yXuiptimZ9bTyhQnoHk2NZtLvucN9be64vvlzSNveD56Z5JlsvvpD388Y&#10;pubPcIFSu+lT9bzJGnFFc78VHZ8L4cJwv+sfjg8AhCr0T6AFCSQ/0tLSqEePHsreOaGOkxsDBw6k&#10;xYsXixLQwu+pqyN0hdFoFLX+paenS8/jc4NnNXUEOmToTrctdC95MmpdhihtsSOjhh5ZcYp6zEuh&#10;tSd8Z73wBu6/mer+ZvXPJ+6nQ3kGURu5iqf9TR0gaS28v9XtOYh456JUuvT9w+pjz1h5FN/2ByJL&#10;+kxpMN+c9raoAXDbl6Wj/57m7oM94+ZPjtK5yrbNKrVXJUjnG0dD2U5RG73KjA30y8kHfI7t/V+e&#10;oEZn60ndhkYnZVZZaIDXvkdPf39WtOhe5Z//Xf1blTv6JlHagmfO5oy6Xvp7xpEz6joy7FsnWkFX&#10;ayiNka7PuiMviZoLW51aLp2HH8UXktXuVL40dMunR5WyK2Yl0uH8zn9+K5z8sHrOlH00WpQC4H73&#10;QnB8ACBUoX8CLUggXQAvUcbLlnHiIVS5kkcDBgwgm80mSqE1fKxcnSFHbGysqPFv9erV0vNGj+74&#10;TRI6ZOhOvHeOa1Dhd9Nb9kHib1z/WQwquOKiCfFUbmpQ6tmBHL1U74pHvj4lWkQmy6mD0qCaVlQs&#10;nShat6i1NErH6POEIkovN9MVs5Kk8ts/w7f9wc2U9LQ0YGjN/UbUALjxDNAfTlXRK5vOS/0Jx4Cv&#10;Lvx51Vb0I9XuuF4+1/Kw/DHjL1V4H1NXDFymfWx52UGt9nctOi5adD/zSfnvmOnwVqXcVnCWcp7r&#10;IdV5B3+Boi5lJznqIv/LIqHGfHKSfJ3mrhQ1F/aXL9xfYvmn8b7npyt4Sd2Oaqwtl84VQ9z3ogYA&#10;97sXguMDAKEK/RNoQQLpAjghM2TIEOrZsydt3dpysxVKUlNTlcQR7+3DS9jBha1YsULtDDmmT58u&#10;avybMGGC9LzOJBXRIUN32pvl3l+H46f0Krrba8kdV4z3WBbphfXnNNtwaH2Ltd4eXnvItab8izfV&#10;wZHsEVeQNecklS18TRo0aawqEq1bfO/17d/s6nql/Hylha6Z404ibT1TrZQDMGd9Kel33SoNGDoM&#10;oTGDAUJTWkmdz5Jpnx6Q+yNPjcbzpNvdRzrH6s9/JmqjG8/A9TyOf/ggkf7TY8Ytx6NeX5jYfLpK&#10;qncF70VToLOKVqEh/4271b9ZRRP/Sg5jjVTGUbFsIlUsGS+VeUbRe49T3ZG2ffEKOq/JUU+GvXd7&#10;XK9XkMOUJWr923lOPp/9xdKkEvGs9jHuWyedH/bqji2LDJEJ97v+4fgAQKhC/wRakEBqA95TiPcW&#10;4ouH99DhGT/dTafT0aRJk5SfiZdSS0hIEDVwIfz+cULQ1SHyjKQL4UQiJ+lczxk7dqyo6Rh0yNDd&#10;rprtTmLc+2WaNJDAm7Z7Pi7SW5V9eP55Qrxa9tdlJ+lf33Ev8zPs23TxyqR8m/W/3kug/zv5YNgv&#10;z9bUYKWsJ/+gDo5UrZohaohqNn5Cxe89TpYT+0SJ28g1Z9Vjc+PHR0Rpi1qLnZYkltC+Tmx8D5HL&#10;XrHPY7DwcjIeHiZqAFp33bwUtc/hvpqT1d4c5nwy7O0nnV+8dCKQsvwc/91yHcNfNP8dLNbbqMZs&#10;l5Z95Yg5674PuHZOslTHcdP8I3QgJ/T699otX0iD/dlPXSk9Lnirv2hJZEr4kfL/fqdU7xlFUwdT&#10;/Zkk0RqCqaFir3TNmpKfEzUX9tg3p33OTz6fH15xUirjz4QdUTr/JfWcKJw0SJQCtMD9rn84PgAQ&#10;qtA/gRYkkNqIZ/fwUnZ8AXHyYfbs2d2SSHI4HLRx40bq3bu38rNw8mjt2rWiFtrKexZSRoa8D4w3&#10;nn3masvHvLOzvdAhQ3d7d0euOnDwfzyWNvmvqQmUXGBQH3P8Y0sWfX6oWCpLK62jSTE5Ullqscnn&#10;29j8etVmu/i/hh/D3rXSoJktt23L9V3sMRA5sfk4AbSH5eyH0oBh/bn5ogZAm/dsA++lRZvsBjLE&#10;D5DOK/NJeenNaJRXa6UXN/jOrl1w0D2Li/dF4uVeXXW8HxKbstP9d5Tj7e1ZVOGx7GuocegqpL9n&#10;nlH68Yuilaz2h4WU93pfzefkPHst2cvzRUsIJkv6+9K1a839WtT4Z2t00ozd+TS1+Vxdc7yCjjd/&#10;TnN5bbO8BOa3x8pFTds0ep1PNRvwdwpkuN/1D8cHAEIV+ifQggRSO3DSwHP/HE4k8cXECR2epRQs&#10;nDTipeo4aeVKYnHwjBjMPOq4kSNHqsdyzJgxotSX0WhUlgl0tV21qvP7BKBDhu52qqxOGjhwxbRd&#10;eUr9M2vdM2h+9lY8XTLjsPqYl0tivD+SZ/LJc4aSZ4zecE5pH46KZwxTB0eK2vjtWt7k3vP33x+C&#10;30SH0Gc4OFgaMGwo3ytqALS9/mOm1PekFLiXFjUlj5LOp7rjb4qa6PXh3gLNv1t3LvLdm27uvgKp&#10;zcsb5b2S7vsydPdK9WRK2Ey5L90sDfwXvvsINTX6/6KHvSyP9DHLKHfMn6Xn8t9I6AJNDjLsu8/j&#10;Gm77Unb+8Axp1znMM5PagxNGnueCrTB8P+tBcOB+1z8cHwAIVeifQAsSSO3Es448Ew+eMWjQIGU/&#10;HU4wxMfHU0lJ+9eT5kQUJ4s2b95M8+fPV/5fnsutuYITWdjzqHP4vfRMCGolhiwWC40ePdpvm45A&#10;hwyh4PbPUqUBME4Gub493VqCicNzWbo3f8rSbOMd28Jwr5+G0hxpcEQXs1zU+Dduq/uY/L/ph0Qp&#10;QPs06k96DBZeTvo9t1OTrUrUAvjS1TfSv010Ly06ZtN5pdxyaqp0LtUdfUUpjxbz4gvojs9TaeCy&#10;NGXW0CvNx+X3M91fivAMno2kNWuWZ3J4LnHnHSmFRtEyPJgSt1Lp3Oeo7JOXqbG2fV+CK3z3Uelv&#10;Y+mc55TZKPXnj1HFojeUGUu8xCsElr1yf8Cv46+SSqTzeLvH8owXkvPCje5z4KMXRCmAG+53/cPx&#10;AYBQhf4JtCCB1EGrV6/WTOx4B88S6t+/vxIjRoxQEkLe4apvy+txcEKDExvQed5JpAkTJiizujIz&#10;M5X3uF+/fko5vzf8OFDQIUMo4CV6PAcOeDkTT7zkiWc9x6+nHCRnk2jQjAfa7l58wqfdm1uypL2U&#10;eH+OjvopvZrWp1UoA3hdqXr1B9IgWaNBHliZFptLf/70KM3eWyBKWlz9oXt/qXCefQXdz5q7Uhow&#10;NB15SdQAaBv7g3tZqn95Zz/pz3wsnUOGAw8rG/NHgxMlJuq/xPfvk1a8vOm85r5Rnj6Iy9d8Li/n&#10;Gm0K3xko/X3UCt5HCQLLeyk7e/luUdNxl77vTqby/pYu+3P09MmBIlp8uJi+OVImLc+o37Naeq8t&#10;Jw+IGgA33O/6h+MDAKEK/RNoQQKpE3gG0NixY9ULK9gxePBgiouLE/93CJT8/HxaunQpPf744z7H&#10;nBOA06ZNo6NHj4rWgYEOGUIB7+vgOQiWUeE7eBafrVOW5nG1aW2gLKnAQLPj8mnE6jO0SsxQ+ixB&#10;TlDNiy9Uytvj22Nl6vN7fpzSZd/ydlrNlP301ergSNmCV0VNi+UppdLvNlYk33gfKM/yLenhN/MK&#10;QgsvNeY5YGg+NUXUAPjy7IPe/kw+d/SxN5OjLlu0jGwbT1ZKfXFr0ffzVGXZ0baosznoP949KD1/&#10;cWL7VxuIBNacU5Q19BIpieAduaNvaj7f9OIZEAhNjXWka76OXde0Yf9fRU3H8VKOnuf02M2Z9NbW&#10;bKmM41/f2U+x52qU5xS8/YD6PhdOfEgpA/CG+13/cHwAIFShfwItSCAFwIEDB2jSpEl00003qRdZ&#10;IIP359myZQvZbDbxf4Rg4OOblpam7Gm1YsUKZRlCnqEUDOiQIVTwpslPfHeGlieXihJte7N09FN6&#10;+5fPumvRcXXw4ReTDkjfYOVE04Cv0pTlhVrz0PKT0gAGBy+5Emy1WxZLA2H1GUdEDZHd0US/n5no&#10;83MN/uaUtKn6z9/ZT42e07UAOqDJYfHa++JyMp+eJmoBfN375Qkat/At6ZzhPVPslQdFi8jmneDn&#10;+J8Zh+mWT937vQz/Lp1i2rFcl8v3xyvoognxdOuCY8oXJ6JZXcoOKhh3r/S3MuvJP0iPy7/AXluB&#10;Zsv/Vrq2rTnLRE3HGKyNdInHLCTe99L9b9/Y9sNP0ntsjF8vXglAhvtd/3B8ACBUoX8CLUggBVBB&#10;QQEtXrxYmSnkutg6GrykHe+nlJiYKF4dIgk6ZIgWezJrpYGHkWvPUr3d6bPZ+8MrTlKRXk6S11js&#10;UhvPOFVaJ1q1WChmO/FyegU6qyjtuNxXblUHR4rff0KUtpga67m0316Pf++jf5/k3n9k6Kp08QyA&#10;znEY0km/68/SoGH92TmiFkC29/Ba6VzhaCjfq9RZG510OE9Pnx8qpsk7cujljefo7839MS/3Fs64&#10;35+7r4D6feH+0oIr3tnunnVlbnCQpflvEASOvbqUjAc2NcdGclotVPbpGCnBwIkmCCxjwmPqta2L&#10;6UHOevfelB1xrMhE/z3tkM+183/Gx0v7qnF88NxT6nt7ZMT1yoylHRktM5MAPOF+1z8cHwAIVeif&#10;QAsSSEHCySTeM2fKlClKQqlHjx7qBegdvEzagAEDlL2NOAHF++9AZEOHDNHkqe/PSIMPrX279eL3&#10;Eigp3/2Nbvlb5HKihgcsXMpN8lJ8vFl6Qyv7JXHi6u7Fx/3OYjLsWycPfh2JFTWk/Hye/6+7FqXS&#10;jfPd32r3DNdSfgCB0KhLI11sLykpYM3/XtQCtGg0nKHa7ddK58lDs+fTzyfup99N9x0gdsVvphz0&#10;Scx7KjPalNmXoWhZcqkyw1Xr9+IvF0DXaqwtp+xnrlH/hpZ/9rqogUCxV+6XrnHzibdETcclFxjo&#10;P6cmqNcO7/F4UvQJ03flqeXHh12lvrdTRo1Sy/kzG4An3O/6h+MDAKEK/RNoQQKpC+l0OiopKVGW&#10;SUtNTVX+jWXpohM6ZIgmvDG5a4BBjnj6p/FyMomXtHPxXL7u9s+O0csb3ZvD8/OqzXalHX/r3FXu&#10;iiErTyt1nvgb955tJu/IFTVu1qzj0sBXwYQByjfWGSePrpqdJL1GcoGRdBY7PbDUvU+UK2rEzwcQ&#10;KI21x6h2+9XSwKG9KkHUQrRrspvIsP9B6fx4fv5Un76ptbhuXgpV1bmXGZ0Vl083zT9CvxTJmX99&#10;J16ZsZTokejvToU6q7Lvnvfv4YqVR8tFS+hq1atnqX9HeS8kCLy6ExOka72hvPP75PI+k8O+TaeJ&#10;MTk+S/DOaf6s9ddXZqvvK8ctr30pXXNJzZ+JAFxwv+sfjg8AhCr0T6AFCSSAboAOGaKNVpKHZwKd&#10;Kquj3guOSuW835L38nXz4guVJZY8yz7Yk6+8do95KVK5K3gAxFOvT+T/DwcPPrrYCs5SzuibpMGR&#10;J8a8p7T7zRT+Vq6c7Hpl03nxzBYj17gHMnk/JIBgaCjZLg0a6nb9mRzm1vcRg+hhSh4lnRslx2Zo&#10;Jrc5/m3ifiU5dNlMz71P9tHFUxNoaXIpPb7ytFTuHTyztKqLk+Tx2TqasTuPliSW0LNrM5RN/b1/&#10;rodXnFLqA7GUKXSc5VSC9LfUmu3+cggEhtNaSbod16vXuyH+AVETPNmzn1ff0xMv36nst+Z5/f1p&#10;boqypxIAw/2ufzg+ABCq0D+BFiSQALoBOmSIRmXGBmUWz5b0atp1vlaUtuzJwcsnuQcAT/psgp5Z&#10;ZVHacp2r7NL3D9POczXuduP30e89BkN/9e5B9Ru0u5v/f2o7r/j6SBk5bRbKe7WPNOA15Xn30ize&#10;8cR36aS1mNP/z969wEdV3Y3e73mfPuf0nOPznJ7z9jlvn15ta1t5Ki1taVFqqVixtNgHRYqgqCgq&#10;iDdQVBQVRUFRFBRRERQQRUURuV8iAcItQCRCuOV+vyczmSSTTJJJ/m/WZs1kdmYTMskkmdnz+378&#10;f8zstfaeyQ57Za/9z1rrw6Ml8tS2LP0K6Bn16W+YEgWuvaN1CWJVbfKjpn8T1YkTdYnI8sNFRkJ9&#10;wZ48Wd3aRvmmpfK5fkXHyaJzxf83a6/cv67z0y57zjG1aGc8aVp7Lji+8/Q+WfNVqa6NSJA29kL/&#10;79PKta/prQin+swVpuu+7uRcXRJ+3hqn6R6p4uP5xnbzupA7W9sT1n/EWfR3O8b5ARCpaJ9ghQQS&#10;0AdokAEz9Vfl/gcQxqLNbX9Zrqav89l0MiBh1Br/6/G2+fq/98w+WXmkyFTum5N/bMA0R//vEwnG&#10;VEy+179++bCUrXzG9GBk9oSb/OXtQy08D/S12q9mmB4c1iY/oksQa+pOPm/6t1C1++/S4j2bdO+M&#10;Rm+zDH4tybK9+9nzB+XBz9Nl0d58Yw25f3msLdnvCzWK9P0vO54ubtInZ6cgVeswXfvucXkxPrdT&#10;o4TUVKCjz5PgmvjxaWPUKiJLwdxb/L9T82eR5O4p1ftuMF3/jSXxuiS8qravNN0nNeSn6RIJGrGo&#10;kkoA/d2OcX4ARCraJ1ghgQT0ARpkwMxZ13TORdDV9HWB1MLOVvVmbjmb2Bm08Ih/2x8WfWmskxFY&#10;7/EtmfLu4bZE0y/uXWZ6KPLG+GuM7SrJpEYnfXqsrPUz5BgPTz87Xma8BxAJXO0eHNal8lf+scZ9&#10;cq7p34Bj2+/FW3t2es9QqNGaz3+RI/1fOuRvG1Xivdpzdg04H7VG0k3vn/TXCYz717U9UA40Jy7b&#10;sr4KlVAavSJFRq9MMUZCqfXrbnr/hLy5v0Bmb8+Wbz3Z9kcCvvCNWP3dgiPG6FJEJuempabfrWqk&#10;L8KvqeqkqQ2o+uIKafHW6dLwyZ891v+zzHtipN56lrqH+/nzB03X6QfnSSrD/ujvdozzAyBS0T7B&#10;CgkkoA/QIAPBHtscPEXR5YuSdGmbuDSH/Ovjwcmm9PKzD0zUg8fA7b+c3/ZAVEVGxdl6P5lzwHj9&#10;9vi/mh5yXXzvcmP7A+d4GApEiua6AiNhEPjw0JPzgS6F3dWdnGP62Ts2XSyNFYm6tOsO5rjkTGnH&#10;D/vfPVQkP5l7tg0NjGmfm9vNFe1GhXYnftr6fvuyqozjNnqtJhFFJGnIO2P63VpzeJsuQbjVZ75j&#10;agtqkx/WJeHRXOsy/SwdG97SJW0OtLYbgdfrf2mNT5hWMqbR3+0Y5wdApKJ9ghUSSEAfoEEGghVX&#10;e6T/S4nGg4d+8xJlxeEiXRKstsErc7/IMdbgUPVnbGqbVq6+sVn+5zlGM6m/bvdZmJAn/zlptumh&#10;yPTb7vTXTS6o1jWByNVYttf04FBFQ9FWXQq7UqPNAn/mjk39pKn8gC7tPW8dKJBvBqxhp+KC1vb3&#10;orkH5H/PDB49dMvqU/JvTwVvP1+o0VBqOjtEl6wpl/p/v5a9M1NvRU+oPnSnqU2oz3hHl3Sfa89a&#10;071SQ6H1VL7L2q1fqeKN/QW6FLGG/m7HOD8AIhXtE6yQQAL6AA0yYM3b3CInimv1q86xeqiopptr&#10;/xBDxZ5Mp65x9r2+uPE3/gciu8dcIv88bbtR76q3knUtIPJ58teZHhyqUIkl2JMna6XpZ+3Y9B/S&#10;VH5Ql/a+vVlO+ZfHrJP2gRH4IDnPWS8v7cqVMe+l+OOG904YiaLLXm1bj+lHzx2Qj5JL9F6INiVv&#10;Tm9LPIz+jlQf2KBLEG7NdUXi2DbQ1DaEK6lcvHCK/+eY89Cf9VZrM7cEjyb/w6IkWXmEKe1iDf3d&#10;jnF+AEQq2idYIYEE9AEaZKBnJeVXmx5eDHn9S/mqsEaXnlX52aK2B1utMequWf7651sQHog07acw&#10;MpIKlcFTQCK6qVEFgT9nFY2le3Rp39mV7pD/8ei5k0jT1oc2Jai7sVmOF5nbbESf6v3rTb9nVeRM&#10;v1pKXp8qjvVv6FoIl8aSnaa2wRk3RFq89bq069Jv/pn/51f+/ly99dwW7smzbAeuCxgFDvujv9sx&#10;zg+ASEX7BCskkIA+QIMM9Dy1FtLQN47KrG1Zeksbb1WZpN/4Y/8DkfW3D/M/4PjtK4d1LSC61J1+&#10;2fzwcNtvxes6rUsR7epOzjX9fFU0FG7UpX2vpLpBlhwslAV78mROXLa8vi9fNpwol5RiEkGxrGyl&#10;earYwCh6ZbKuhXCpS3vd1Ea4jz+lS7qmNnmX6WdWd7pz90irj5YETW+pgintYgf93Y5xfgBEKton&#10;WCGBBPQBGmSgb5W8/ZjpgYj7WIIxaunj5BIpdHl0LSD6uE/MMT08rNp5hTTXFepSRKPm+iKpabe+&#10;iQpP9vu6BhDZnFuXm37nBoYr/iNdC+HSvr1oLInXJaErXTbT/7PKvPPXemvnNHpbZPH+AvmvD+/y&#10;J5D+x6O7JLuyTteAndHf7RjnB0Ckon2CFRJIQB+gQQb6TvXBTaaHV8UL79ElgD3UHptpenhYtefv&#10;0tJYrUsRTRoKNohj669NP8/KjT+TxqJtugYQHdRIFjXiqODZcZI69kL/7+D0Wy4Wr4N1rsKpuTZb&#10;Kjf8pO13QPwwXRK6rHsu8/+sSt56WG8NzbqUMtMopOtXMJVdLKC/2zHOD4BIRfsEKySQgD5Agwz0&#10;jaaKIsm47RL/wxC1qHdDYYYuBeyjJul+U9Kh+sBNugTRoj57telnqKJq51DxOr/SNYDoVL13Xdvv&#10;4dbozansGktypD7tS/3Kvtqvl+Y+OU+XdJ5r18emn1PN4a4nru9cc9qURPo8pUyXwK7o73aM8wMg&#10;UtE+wQoJJKAP0CADva+xNE+yplxqehhStf09XQrYT/XBCaYHiDVHGG0XLTw5H5p+dsbP7+jD0uJl&#10;6ifYQ/GiB0y/jz2ZPT8qpfz9uf73K1/1rN5qX64D401tSFPVKV3SOTkP/Ml/vrIfGKK3do2r3itf&#10;nx7vTyDd8THr89kd/d2OcX4ARCraJ1ghgQT0ARpkoPc0u11S8sZD/ocgvih+faquAdhTi7deXAmj&#10;TA8QnTuv1qWIVJ6c4JFHNV8+qEsBe2iqLJLUMd/3/04uffcpXRJ+jSXZkv/MGNM9gApPfqquYU9N&#10;zuOmdqQ6caIuOb/261ZVhWGtqgfWpfkTSN+etVdvhV3R3+0Y5wdApKJ9ghUSSGHm9XqluLhYvwKs&#10;0SADvadg9ljTQxAV2Q/8SVoaPboGYF8t9SVSFf9n00PEmsTbW//9u3QNRJL6zHdNPysVKqEE2FHJ&#10;4mn+38sZE36ht4aXO2WvZEz8lekewBdFC+7WtezLfWKOuT3J/1yXdCxr8u/85yn3keF6a/fEpVb6&#10;E0gqdmU4dQnsiP5uxzg/QPT7wx/+IF/72td6NBYsWKDfrffQPsEKCaQwSklJkcGDBxsX2fDhwyUh&#10;IUGXAGY0yEDvqFjzsulhkYqihVOMNRCAWOGtThXntt+aHiJWxV/dup31vyJJfdobpp+RCk/OB7oU&#10;sB93yj7T72e1NlI4lb79qOn4KjJvD1gHsTXcx+09EkaNRHVuv9TfplTF/aH1l4Jbl1qr/Ow10zmq&#10;PrBBl3Tft55M8CeQHlyfprfCjujvdozzA0S/iy++2DLpE6647bbbxOPp/T96pX2CFRJIYaSSRr6L&#10;TMWwYcN0CWBGgwz0PPVXx4EPQHIe+rM0FPCwArHJW50mrt0jTMmJqi/+JN4akkiRoM4qeZS7RpcC&#10;9pU9baj/93TBnPF6a9c1u6tb27o1kvvwX0z3ACqK33hQvFXlknbjj/3b8p+6Xu9pX6otCWxbar+a&#10;oUuCNVUUSeoNP/Cfn7ynRumS8Ljto1P+BNLPnj+ot8KO6O92jPMDRL8LLrjAn+y5/PLLZenSpZKe&#10;ni7Z2dnidHZ+lO0VV1xhShyp+Na3viXl5eW6Ru+ifYIVEkhhkpqa6r/AfDFixAhdCpjRIAM9Ty34&#10;7HsAoqLu9CFdAsSmlia3VB+6y/QgseqLIdJQskvXQF+oT3/T9DNR0VAQvr/4ByKZ4/PFpt/Vnqzj&#10;xvbG0lypXPuaUa7W43GfOGBsPxeVNMp/erTpWIFR8ckruqYYxw0sK3z5Ll1iXzWHJ5vbmKItusSs&#10;/ZqR4R6htfZ4mT+BpOLL/GpdAruhv9sxzg8Q3VSC6J/+6Z+MZM+9994rhYWFuiQ0L7zwQlDy6L/9&#10;t/8m77zzjq7R+2ifYIUEUpgcP37cf4H5YuXKlboUMKNBBnpW+8WfKz9bpEsA1Hw51fQg0bGpH6Nd&#10;+kh91krTz0LFuR7sAnbU5Cgx/b7Of+YGqTt9WDJu+4Vpu4rKTxfqvdqo0cZqFFH7ur7Iuucyce36&#10;WNdukzPtSlO94lcmS4u3SZfaT7O7QByb/8Pfzjh3XCYtTTW69Ky6U4nmc7LoAV0SPg1NzfJfH97l&#10;TyBdt/xswhD2Q3+3Y5wfILqpUUYq2XPttdfqLaFLTk6Wb3zjG0EJpMmTJ+safYP2CVZIIIXRkCFD&#10;/BfZpEmT9NbuU3NeOhwO/Qp2QIMM9Kzs+//ofwCS+xijQYH2atslkVTUfvWoLkVvaCjcHPQzUNuA&#10;WKPWJgxMXKT943um14HhyTmp9xIjoWRVR0XOtKFSFfe+rhlMrYUYeK+gQiWbwrneT6Tx5Hxoam9q&#10;v3pcl5yV//Q/2s7H6O8Yo8B6wqjlx02jkF5NyNclsBP6ux3j/ADRTSV/VLJn3bqurd9YX18vAwYM&#10;CEoeXXjhhVJTY/4Dj95G+wQrJJDCKD4+3n+Rqa/DZdOmTTJjxrnnqkb0oUEGeo5r1xrTA6FwL8oN&#10;2IX7+FOmh4kqXPvHSXNdsa6BnuLJWt56vn9kOvcNhZt0KRBbmj11xh97BP7u9kXauLb1ilTkPzvO&#10;WKen+LX7TdtVqASQc/MyaShI10fuWGNJtmTfd3nQccree1bXsJ/qdlPZNZbsPLt933rTOaj4eL6x&#10;vSesSzFPY6fiP+YlyqObMmTyp2fk8kVfyl+WJMtHyaV6j9Ak5VfLte8ek78t/UpSimv1VvQ2+rsd&#10;4/wA0W3Xrl3G6CGVCOqK6dOnByWPvv71r8vBg32/PiDtE6yQQAqzVatWSb9+/WTatGni9Xr11u6Z&#10;N28eCSSboUEGek7uI8P9D0DUFDUAzs2T/7k4tvzK9ECxKu6P0li+X9dAuHkspq2rz1yhS4HYpJJC&#10;2ff9wZTEKFv5jFFWvnK2abtVVK591agbqobiLCl47qag49WnJ+sa9uKtzRXHxp/5256q+GHG9sAp&#10;/TInDRRpaTG295S3DxYGJZGsYldG8CwcuzOcMn9XroxbdUKmfp6mt561P7tK/u2pvf79f7/wiC6J&#10;LvuyqoyEmvoeoxX93Y5xfoDotnz5crn88sv1q9Co5FP75JGKJ554QtfoW7RPsEICqQfExcXJwIED&#10;jWnsXC6X3to1brdbRowYQQLJZmiQga5raWyQsuWzpHTZTKne86k0FGboEpHy98wPmTqavgbAWc3u&#10;PHHtHW1KaKioT2PtsHBzH3s86DzXne65v/QHoomani53+jBJHfN9qfhwnt7aqqVZsu41J5d8kXnX&#10;b8R9fK+u2HXOHatMxy2cd5suCabuLWoSo3e6yXpjBGRbG1Sx5u+m772q9Vz0ho+/KjUli6ziwuf2&#10;S0l1g1E/o6JOfv3y4aA6T27NNMrj0x3yr4/vCSqfvqFzI9IixUOtnzfw858sic5RVPR3O8b5AaLb&#10;3r17jQEEoXI6nfK9730vKHmkniE3NUXGWoy0T7BCAqmHlJeXGxfa4MGDZf369Xpr5xUXF8v+/ftl&#10;zJgxxkVLAsleaJCBrit6+S7Tgw4VJYunSVNlsWTcdol/W9bdg/QeAM6rpUVqLNZFqj5wi3irzX/h&#10;ja6xOr91qSTpgPZaPHX6qzY1h7eZfu+rKJh7szSVF+oa3Vf+/hzT8WuPnp3eLVDxq/f6y9WUeY7P&#10;F+uSyNHkKJG604elubpt9I6azld9f+UfPC95M/9TylZdYmqLMqd81/iech/9q96jd6jp5h7emG5M&#10;OXfJi4eMEUO/eeWQKYHy7Vn7ZM4X2fLDZ/ebtgfG+1+WyL88tjtg2xcBX++UjScr9DtGth2plabP&#10;reKFnTm6NLrQ3+0Y5weIPS2t/a3JkycHJY8uuugi2bFjh67V92ifYIUEUpgkJib6L7CeiClTpuh3&#10;gh3QIANdU3fqkP/BTfvIvONXptdVO97TewHorPq0N0wPFY3Y8COpz1imayBUzZ5yqT48yXROHVsG&#10;SEPRdl0DQGdU7fzQ+IORqu0rjT8aCbdmd7Wk33Kx/z4i74mRuuSsuhP7TfcZvih47kZdo295slKk&#10;9K2H/Z8r7YYfSOErk4yEUeDnVZF553dMbVLpuz8wtqtEXSS48f2TQYmUwPifM8wjjf77o7tMr8d/&#10;YN7/R88dkOYenpYvHH4135w8u7n1+yh0nR2BFW3o73aM8wPEnsWLFwclj1S8/PLLukZkoH2CFRJI&#10;YXLixAljtJHvIgt3kECyFxpkoGsKX7i17QHI6O9Imu/rdlH8+lS9B4BQNZYnimvXX0wPF1XUJLX+&#10;vvIGjwzAuakRRpUbf246j84v/iRe1xldA0AkqVz/hul+wrnlXV0ikv/0P0xlgVG69DFdq29U7/vc&#10;8nN1FHlPf8/UNlV8Mkofre81eFssp6tTceuHp4w6ao0gq/IH1qUa5a8m5Jm2+6a6i1Qz2n0/L+3K&#10;1SXRif5uxzg/QGzZs2eP/OIXvwhKHk2YMEHq6iKrf0X7BCskkMLo0Ucf9V9k4Q4SSPZCgwyEzn0s&#10;wfTgo/zDeVKf+ZXkTBtq2p79wBBpafTovQB0RUtLs7hTZpseLqqoir9amiq/1LVwLg0lO43F6duf&#10;P5WYa3ZH53REQKzIundw233FP74nDflpxhRwgfcaRa9MlvTxPzNvm3+XeDKPtV7nH0verNGt5T+V&#10;spXP6KP2nObaKsm8Y4Dps1hF2tgfSs5DV0nOg1can9+5dbk4tlxpaqMaK4/oo/a9Go9Xnt6eJb94&#10;MdGfVJn6uXlK1Z8/f9CUdLnx/RO65KyrlySbylPL3Lqkb2w5VSHTWr8Htc6Rmrrvy4JqY/uRPJfp&#10;cw5946ixPZrR3+1YT50fr+u0NFYkEgRhEX3F4XDI2LFjg5JHv/nNb4zZrCIN7TeskEAKo82bN/sv&#10;snAHCSR7oUEGOqampqlJ3CIN+Wf/ilTJf+YG/0OQ9Jt/Zkw1ozQ5yyRv5sizD0fGfN+YYgZAeDSW&#10;7hbnjj+YHjCq8GR/oGvApMUrtceeCDpfKmqT7pfm+hJdEUCkqjm83X+/oSLrnktb7y/OTvFmvL77&#10;90Y9lVgKnPLuXFHx4Tyjfne0NNTrr4KpUdeB75f/9GipTvhUil6ZZLxWU9lVfLJA1zZrchw1tVOu&#10;BPO0fZFCrZVUWtOoX7VZd7zMn3QZ9lay3trmQE6VKTEz7K2vdEnvm7871/RZfLHldIWMWn7ctE19&#10;v9GO/m7Heur8OLb8ynRNEwTRFtX7x+krpXfNmTMnKHn0z//8z7J06VJdI7LQfsMKCaQwGzp0qHGR&#10;qens1qxZY2STc3JypKCgIORQ+06aNMk43owZM/Q7wA5okAFrVfEfSs7DV5sehJR/MFeKXr7LtK3i&#10;04V6jza1SXHSVBG+xbQBnNXSUCk1h+4I6oSp0TTS0qRroanioDFCq/15qj5wkzSVH9C1AESD0nee&#10;MN13BIbri9W61tl7D6s67aNy3WK9R2jq05Mld8YI4xhZ91xmrP8UqHrfetP7qPulQJ0ZkV13ZqGp&#10;zXKfekmXRIevCmvk4+RzJ+fv/vSMKTlz8QsH5Q+Lkowp8B7ZmCGbTlXomj3nvaRi02cIjH9/eq/p&#10;tRqZZAf0dzvWU+eHBBJBnDv6IoG0YcMG+d73vheUQIrkdpH2G1ZIIIXZkiVLjIssLi5Ob+k+lUQi&#10;gWQvNMhAsHMtTt0+su8dLC1NwX+FCqBn1Z2eH9QRq9p5lTSV7dU1YpfVuanccJHUZ7atnwIgirQ0&#10;S87UK4LuQQrn36krtHElfCY504eZ6qlp8NKu/45pW/WBDXqPYO7je6Vy3evirXboLSKO9W+a9vdF&#10;9v1/NNY8Uu8buD3jlp8bI7i7wrVvtKn9aizfp0uiX1lto/zLY7tNSZr2ceWbR2VzmBJJHyWXyLz4&#10;XEnMcUmlu1EmfXI66P3+7Ulz0sgX/+vxPeKss8cfZtDf7VhPnR8SSARx7ujtBFJWVpYMHz48KHmk&#10;Bh6cPn1a14o8tN+wQgIpzMrLy6Vfv36SkpKit3SfGslEAsleaJCBYCVLHjU9CLGKnAeGSGNRlt4D&#10;QG9rKNwsji39gzpk7pNzdI3YUpf6ulTtGh50PqoPThBvbbauBSAauY/tkYzbf2ncf6jp4GqTdugS&#10;a+qPW+pSk4x1kJSaQ1tN9zCZk38nLR7zQtl1pw5J8YK7/XXUKKPG4mwpf3+uad/ORNXOD/VRQ9fk&#10;PGZqw6q++JO0NFbp0uj34dES+d9PJFgmbQLj9X0Feo/QHS2olisWf2l53MB4++DZ0fLXrzguX5tm&#10;LlOJJ7ugv9uxHjs/zU3S7KkgCMIietvDDz8clDz61re+ZTzjjWS037BCAqkHqAssnA1CUlKSzJvX&#10;/bmzETlokIFg6bf28z8EyX/6H1J7dKd/bSMVOQ/9WRrL8nVtAH3FW5Mt1Ym3mR42Gg8c44eJJ3+9&#10;rmVvzQ1OcR97POgcqFBJJQD20Ox2SUtjg34Vuqq49/33MSpKXp8qFR++KNkPDJG0G39sKvNF1sRf&#10;BW0rnHeb5D4yPGi7Lyo+nq/fsevq094wtWU1R+y3Bu+nx8pkzHspMmD+IfntK0fknx+ONyVw/vXx&#10;PVJcfXbaP7UO0eE8lxRWnX8awDf2F5iOc654dkfbHxYUVzfIt2e1jUT68Rx7reFJf7djnB/A3t57&#10;7z254IILghJITzzxhK4RuWifYIUEUg/weM5/k4nYZpsGuaVFil+9V/KevK5bf/UIVB/cZHoQUnfy&#10;oC4Rqdq2Qio+eN40rQuAvlef8bbpYaMvnNsHifv0/NZfES26pn20NLmlLnWRODb8KOj7du27QZqc&#10;fbdAO4DIpJI/gfc4VnHG/7V52rvUMd8Xx+dt6yep9Zcy7/y1qU77dZG6QyWNAts1lVSyM2+zyK2r&#10;T5qSPGNXnZARy46Ztn3jkV1y2atJMuXTM3K8qEbvfVaOo95UV8X/85D59VVvJRvrILWnElo/nnPA&#10;SCR1tI5TNOIBZMc4P4B9JScny2WXXRaUPBo5cqQUFkb+ms20T7BCAgnoA3ZpkMtWzjZ1YFUHuaEw&#10;U5cCnacWffb9O8q+73K9FUCk87pOS/WB8aYHjr5wfvGn1t8Jm3TN6NbiqZC6My9bTt9nrHWU8bau&#10;CQBmakq6tDHfN90zt4/SZY9LwZzxQdtrjgRPm9fc4JHy9+dI/jNjpObwNr01PFoaXcb0dYFtnJ3W&#10;QzqX8R+Yk0gdxT9Nj5f08rapCO9cY17j6JGN6cb23RkOWX64KCjhFCt4ANkxzg9gT01NTXLnnXcG&#10;JY9+/OMfy7Zt4f2d3VNon2CFBFIfUWsleb1e/Qqxxg4NcmNJTlAnV0XGbb+QxtI8XQs4PzU9TOC/&#10;ofIPX9QlAKJFfea7UhV/temhoy9qDk8Sb/UZXTO6tDQ6xZ0yWyo3/Nj6e0u6t7UN43cegI45Ni01&#10;3esUvjhRqr74QGq/2i1N5W1/jZz/7Dh/neqEz/TW3tVUvt/UzlXtvEJammp1qT3lOT3y3x/dbUoE&#10;dRQ3vX/S2O9Insu0/baPThnbwQPI8+H8APb02muvBSWPVLz00ku6RuSjfYIVEki9QE1pt2rVKpk1&#10;a5aMGTNGBg4c6L8YBw8ebGxbtGiR5OTk6D1gd3ZokEveeMjo3J4Z1dYZ9oUaiQR0Vvv1ATy5p3UJ&#10;gGjTWLr7nCOSar+aIY3FcSItUfAHNM31Upe+RBybL7H8XqoP3tr6ve7RlQHg/JxblxtrFXmyzyYf&#10;zqX6wAZj1FJfCloPKekBXWJfr+zOMyWDbv7gpKQU10h8ukNe31cgF79w0FS+7UyF/G7BEdO2wJFJ&#10;sY4HkB3j/AD2s2vXLunXr19Q8uiWW26R2tro+UMM2idYIYHUg9QIo7Vr1xpJIt/Fd75QyaTExER9&#10;BNhVtDfInszjpgf+xYsekOwH/mTa5tz6rjQUZog7eVdrpzNOag5vN6bcANrLmT7M/+8m97Fr9FYA&#10;0cyT+5E4t/3W9ADSF44tl4j75AvSXBd5c4B7ncel9tgTUrnpYsvPXnN4sjSWH9C1AcC+qg9PMrV/&#10;ntyPdYl9PbY5UwYtPCIv7w4eWVpS3SD/c0bbKKX/0W7E0iMbM3RNKDyA7BjnB7AXNcuUep7bPnk0&#10;YMAAOXiwbX3naED7BCskkHqIWjRtxIgR/osu1JgxY4a4XC59NNhNtDfI9elHTcki9VeSzR63ZN09&#10;yLS9fWTc3l/qTh3SRwFEqnasMv0bCedC0AD6lpryyJj+LeABZPuoTrxdPDkfSHNdkd6rbzQUbpTq&#10;AzdZfkYVamH5JudxXRsA7E+t/ebccZm/HXRsHdC6rVyXxqaXduWakka++ObMPeKsa9K1oPAAsmOc&#10;H8BeZs+eHZQ8+qd/+idZsmSJrhE9aJ9ghQRSD0hKSjKyzL4LrqsxZMgQKS4u1keFndihQVZrIKlp&#10;7MpWPqO3iLGQb2AywCpyZ4zQtQGRrLt/7/+3kfPQn/VWAHbidR4Td8rT4owbYkrKtA/Xnv+UutMv&#10;S1Nlkt6zh7U0iSf7PamKH2b5eVRU7/uHMS0fAMQilVwPbBNrvpymS2JX/5cOmZJHP3/+oGw+VaFL&#10;4cMDyI5xfgD7WLdunfz7v/97UALp3nvv1TWiC+0TrJBACrPMzMzzJo/UGkgjR46UKVOmGCONVEyf&#10;Pl3GjRtnJI0C6w4fPlzcbrc+OuzCzg1y6bLHTQkjq6hc87KujVhW/Oq9pn8X1fvW6xIAdtVUeVhq&#10;ku4zPZC0Cuf2QcbopLqTc8WT96k0VZ0QaWnWRzk/b02GNJYflCbnMfFWpxkjnNSIKPV/tUC8+8Rz&#10;4tzyS8v3rtz4U6n9ambrvl/powFA7Ko9Os3URjYUbNQlsWlfdpVcNPeA/H7hEXnvCH/seS48gOwY&#10;5wewh5qaGrn44ouDkkcXXnihUdZd48ePD8txQkH7BCskkMJMJYF8F5ovVMJo0aJFcurUqU5NS6em&#10;v1PJJbX4mtp/4sSJugR2YfcG2bl9pTg3vyPuEweksaxAWjx1kjdjhClZUJ+erGsj1pStelYyb+9v&#10;+veQ/9T1uhRALPBWp7f+HnhDXHtHmx5Mdhw/FufOP0vNoTul5sjdZ/9/eLLUfvWouPb8vXXbPcbx&#10;HJt/YbHv+aOq9dj1GUulpal3O2kAEMma68vEseVXAW3llboEODceQHaM8wPYgxpl1D559PWvf132&#10;7t2ra3TdkSNH5Fvf+pZ+1Xton2CFBFIYbdq0yX+RqRg8eLCsWLGiy2sZqYSTbzST+hr2EYsNslr7&#10;KDBhoKYr89ZU6VLECsfGt03/Dnzh/oopooBY1VxfIp7cNUYCyLH5ElNSpzfCtfd6aSj4XH8aAEB7&#10;npyPTO1mfeoiXQJY4wFkxzg/QPTbuHFjUPJIhZphKhwmT54sV111lX7Ve2ifYIUEUhipUUO+i2zm&#10;zJni8Xh0SdfFx8cbI5GmTWO+aTuJ1Qa5/IPnTUmD/Gdu0CWIFVl3DzL9G8i+73JjxBoA+DSW7ZW6&#10;M69IzeG7pSr+atNDy3CFY/N/SO3Rh6Sx4pB+VwBAR1z7bghoR38sze58XQIE4wFkxzg/QHQrLy+X&#10;b3/720HJIzUIoKmpSdfqOqfTKRdccIFMnTpVb+k9tE+wQgIpjPr3729cYJMmTRKv16u3dp+aFk8l&#10;kcKRkEJkiOUGueD5W00JBLUODmJDVdz7pp89a2EB6IyW5gZpcnwlnrxPxH3qxbPT1x2ZIjVfTjVG&#10;LVUfGC9Ve0ZKzeG7xH38KanPfMdY/8hbmyPN7jxpLNwmTZVHpLEkXhrL9hnrIAEAQtNUkRiQQLpQ&#10;ao4+qEuAYDyA7BjnB4he6tmsWmqkffJIrXu0detWXavr1Dr46rmyOuaSJUv01t5D+wQrJJDCpLi4&#10;2Li4VLZZXezhNG/ePOPYmZmZeguiXSw3yC0NHsl9zLweUt6s0dLkKNE1YFc504b6f+a5jwzXWwEA&#10;ABAN1JpzgUmk+vQ3dQlgxgPIjnF+gOj15ptvBiWPVCxYsEDX6J5nn33Wf0y1DlJvo32CFRJIYZKS&#10;kmJcXCoLHW6rVq0yjp2QkKC3INrFeoPcVF4QNJVZ6j++K3mPXyNFr0yW2qPxuibswpWw1vTzdu3+&#10;RJcAAAAgGrTUl4hz6wBTEsmTzxpyCMYDyI5xfoDo9MUXXxjXbWDiSMX48eOlurpa1+oaNXrplltu&#10;kf/6X/+rccx//dd/NQYr9DbaJ1ghgRQmp06dMi6unhheOHv2bOPY69ev11sQ7WiQRRpLciTv8b+b&#10;kgqBUTjvNqlPT9a1Ee1yZ7SNOst54E96KwAAAKJJY+luUwJJRZPjqC4FzqK/2zHODxB91NpGl156&#10;aVDySMXw4cNlwoQJIcfYsWPl8ssvN6a/a3/MSy65RL9z76J9ghUSSGGissJqnaLXX39dbwmPoqIi&#10;ue6664wLd+/evXoroh0NstbSIkULp5gSR6YY/R2pT6dDGu1qjmw3/Vyd21fqEgAAAEQbT85qUwKp&#10;Kv5qafHW61KA/u75cH6A6LNo0aKgJE9PxujRo/U79y7aJ1ghgRRGgwYNMoYthpNv9JGKnJwcvRXR&#10;jgbZrPbIDnGsf8MYkZR+y89NyYaCOTfrWohW+bPH+n+emXf9Rm8FAABAtHLtHW1KItV8OVWXAPR3&#10;z4fzA0Sf5ORkWb58ea9FX6x/pNA+wQoJpDDyJXvUdHbd5fV6TcmjoUOH6hLYAQ3yuTXXVUvuY9eY&#10;kkjVBzbqUkSbulOJpp9l5brwjtIEAABA36hOvN2URKpLD/907ohO9Hc7xvkBEKlon2CFBFIYpaam&#10;GhfY4MGDja+7QiWOEhISZOTIkf4LVsXChQt1DdgBDXLHWho9knnHAH/SIXvalboE0abo5bv8P8f0&#10;8T+VZo9blwAAACCaNdeXiXPHZaYkUmMZ066D/u75cH4ARCraJ1ghgRRmkyZNMi4ytR7S/PnzpaCg&#10;QJd0LDMz06g/ZMgQ/4XqCzU1nsPh0DVhBzTI51e1faU/8aDCuZG/aIw2ji3vmn6GZe/P0SUAAACw&#10;g8bSPaYEknPHH6SloVKXIlbR3+0Y5wdApKJ9ghUSSGGmEj3Dhg3zX2wqhg8fLtOnTzcSRGrRNRVq&#10;eropU6bImDFjLJNGgbF161Z9dNgFDXLn5M4Y4U8+ZN39e70V0cDx+WJT8khFU2WxLgUAAIBd1Ke/&#10;ZUoi1Ry6U5cgVtHf7RjnB0Ckon2CFRJIPUBNXzdgwAD/BdedWLFihT4q7IQGuXNqDm8zJSCq93yq&#10;SxCp1M8sb9Zo089NRVXc+7oGAAAA7KYm6X5TEqn2q0d1CWIR/d2OcX4ARCraJ1ghgdRD1NR148eP&#10;9190oUb//v1l9erV+miwGxrkzst58Ep/EiJv5ki9FZHGk54sBbPHmpJGvqhOWKtrAQAAwI5avG6p&#10;ih9mSiK5TzynSxFr6O92jPMDIFLRPsEKCaQetmrVqvNOURcYau2kmTNnSnl5uT4C7IgGufOcW83r&#10;6NSd2K9LECnKVj5j+hn5ImPCf0jNoS26FgAAAOzMW50mzu2DTEmkutPzdSliCf3djnF+AEQq2idY&#10;IYHUS/bv32+sgzRo0CD/hegLlTQaMWKETJs2TTIzM/UesDMa5M5raWqUjFv7+ZMSRa9M1iUiTc4y&#10;8WSf1K/QFxwb3jIljVRk3vUbcax/w/jZAQAAIHY0OY6KY/MvzEmkMwt0KWIF/d2OcX4ARCraJ1gh&#10;gdQHXC6XpKSkSGJiouTk5OitiCU0yKEpf3+OKUFRufY1cW5a6n+ddc9l4ty6XNdGWDV79RfBGssL&#10;JX3cj0w/m/IPnhdpadE1AAAAEGsayxKkcv2P2yWRXtWliAX0dzvG+QEQqWifYIUEEtAHaJBD01SW&#10;Z0pSnCtyH75avFVM/xguZe89K2k3/ljyn/6HNFUW661tihfdbzr/JPEAAACgNJbEmxJIKurTl+hS&#10;2B393Y5xfgBEKtonWCGBFEYej0fmzJkjI0eOlEWLFonD4dAlgBkNcuiqEz4zJSvOFSrZge5pbqiX&#10;ovl3ms5r9gN/kobCDF1DpPLTBaby4ten6hIAAABApKH4i6AkkidrpS6FndHf7RjnB0Ckon2CFRJI&#10;YaTWOPJdZComTJigSwAzGuSuqTmyXdLGfN+ftMi8Y4CUv/es5D76N5IZYdJcV22M5Ao8n77InDRQ&#10;nJuXGec8cHv6+J+K11GijwAAAACc1VC0NSiJ1FC4WZfCrujvdozzAyBS0T7BCgmkMFGjjXwXmC+G&#10;Dh2qSwEzGuSuc584IAVzxhtJIv+0at4myXv8GlNSo+KTV86WoUMVa1+VjNsukdJ3ZhqvS96cbjqP&#10;KjkU+NoqVFIJAAAAsOLJX2dKIDk2/0K8Nem6FHZEf7djnB8AkYr2CVZIIIVJSkqK/wLzxaxZs3Qp&#10;YEaDHH6NpbmSeddvTImNulOJuhRWahI3m85XwbM3mV5nTvyVeKsdRrIucHtgONYt1kcDAAAArHmy&#10;3zclkVwJ1+kS2BH93Y5xfgBEKtonWCGBFCZq/aN+/fr5L7IhQ4aIy+XSpYAZDXLPcG5915TcyHno&#10;Kl0iUp/2pTjWvS5lK542psJraWrUJbErZ9qV/nN1ZlTbeVORduOPpbE0T9dsPbdb3jHWl/KVZ91z&#10;mbiP79WlAAAAQMfcx58yJZFqDk2UlsZqXQo7ob/bMc4PgEhF+wQrJJDCaN68ef6LbP369Xpr9yUl&#10;JcmSJUv0K9gBDXLPqfxkgTkRMvaHkjbuR6ZtxvYx35eSNx7Ue50VS0mlynWv+8/FmYDz4gvnthW6&#10;ppm3qkzqs1L0KwAAAKDzXPvGmpJIVfFXS1PVSV0Ku6C/2zHOD4BIRfsEKySQwkiNQho3bpxxka1Y&#10;Yf3wtStU8mjGjBn6FeyABrlnBY6UOV/kPfo3KV/1nGRNucx4nf/U9VJzaKs+kj3VZ5+QtLEX+s9B&#10;zrShpteFz9+iawIAAADh0+zOE9fuv5qSSI4tA6TJeVzXgB3Q3+0Y5wdApKJ9ghUSSGGmkkjqAlPT&#10;2a1Zs0Zv7Z6JEyeSQLIZGuSe5clPlfSbLvInRHyhRiKljftx0HarUImk5hqnPqK95D8zxvS9uo8l&#10;SO3ReGN70fw7pamiSNcEAAAAwqulqVaqD91pSiI5dwxuvffO1DUQ7ejvdozzAyBS0T7BCgmkHrJ2&#10;7VoZNGiQTJs2TYqLi/XW0Khk1Jw5c4yLlgSSvdAg9zxvbZU4Ny+Tqh2rpGrXx1J34oAuEXEnx3dq&#10;lFLhXPuNxFHT9gV+jyWvT9UlAAAAQO9pvyZSVfxV0lxXoEsRzejvdozzAyBS0T7BCgmkMDl16pSM&#10;Hz/eFCNGjDAuuAEDBgSVdSbUfr6LlgSSvdAgR4ayd57wJ1Jyn7xOil+7XzLv+q0pwVK88B5xbnxb&#10;Slvr1hzerveMfA2FmVK2/CkpeO5Gqfh4vpS9+6Rk3TvY9L3lPXaNiLdJ7wEAAAD0rpqj09slkf4s&#10;XkYiRT36ux3j/ACIVLRPsEICKUxSU1P9F1hPBAkke6FBjhxeZ5l4ck7pVyLN9W7JeejPpkRLYDg2&#10;L9M1I5e3pkpypl1p+fl9kXnHAGkoztZ7AAAAAH2j5sgUUxLJueMP4nW13Z8j+tDf7Vjg+RkyZIjx&#10;miAIIhJCtUm032iPBFIYqbWKfBdZuGPKlCn6XWAHqhH2/WxpkCOPJ/ukpN947rWSHJuW6pqRSY06&#10;svrcvkgbe6G4U/bp2gAAAEDfqkm615xE2vpraSznfjVa0d/tWOD5IQiCiNSg/YYPCaQwWrlypeUF&#10;F44ggWQv3FBHvuoDG9uSLv/4rikBo6Iq7n1d05oaBeTJSpGaxC1Sd+aI3trz2q9xlDnxV63xS+Pr&#10;vJn/KZWfL5bG0lxdGwAAAIgMtUcfMiWRVDQUbNCliCb0dzsWeH4IgiAiNWi/4UMCKYzcbrdp3aJx&#10;48YZU88tXLhQFi1aFHLMnDlTBg0aZByLKezshRvq6FCf8ZW4T+yXFm+juHZ/YkrMqKg/R2Ko6NV7&#10;g+qq/XtaffpR03vmPDJcWhrqjbKWpkbj/wAAAECkqj32ZFASqS71NV2KaEF/t2PqnBAEQURDAAoJ&#10;pDCbNWuWcZOkkkbhUFxcLMOHDyeBZDOqEeaGOvpUJ6w1JWiy77tcvLVVuvSskrceNtVpq/sHXaPn&#10;BI4+Shv7Q/FkndAlAAAAQHSoO7MwKImkpriT5rN/GIXIR38XAAD7IIEUZikpKcZNkvp/uCxbtowE&#10;ks1wQx29Kj580ZwYuucyqVz7mlTvWydFL95uKmsflesW66N0Tc2R7edcu8jrLDW9V9k7T+gSAAAA&#10;ILp4st8LSiJV7f6bNLlO6xqIZPR3AQCwDxJIPWDUqFGyfv16/ar74uPjSSDZDDfU0a3opTtMyRqr&#10;yLi9v9Qc3iZ5j//dvy19/E/FW+3QRwlNxcfz/ccpXfqY3tomsFxFQ94ZXQIAAABEn6aKRHHGDTEl&#10;kRybfyENRVt1DUQq+rsAANgHCaQesH//fikoKNCvus/j8YjD0bWHzohM3FBHt2a3S/JmjjQlbEwx&#10;+rtSd/KgUbc2eZepLPfRvxnbFVfCWil56xHJeegqSR3zfUm/5eeSOem3Urr0cRFvk64lUp+aZDqG&#10;itJlM3XpWZl3DPCXFc67TW8FAAAAoldzQ6VUJ95uSiKpqM98V9dAJKK/CwCAfZBACqOcnBwZOXKk&#10;cZM0fvz4sE5jB3vhhtoeag5tlYK5Nwckdr4jOQ9eKTWJm3WNswrn3xVQ59+l/L1npeiVSaZt7aPk&#10;zel6bzGNYgqMsuWzjPKqHatM22uP7jS2AwAAAHbgTnkmKIlUd3KuLkWkob8LAIB9kEAKIzV1ne8m&#10;ScWIESN0CWDGDbW9qBFJ3tY4F0/OSUn9x/f8CZ4zo9qSPR1FbVKcFMwZ7399pjXSxl5oquPat14y&#10;72wbfZT78NX6XQEAAAD7qM9aEZREqt73D2lyHtM1ECno7wIAYB8kkMLkxIkT/hskX1x33XW6FDDj&#10;hjr2uJPjJXX0d0zJHxVpN/xQSpY8KqVLHpHKta8ZU9n5ytSUdoF11fR3dacPS9rotm3pt1xsqlN9&#10;YIN+RwAAAMBeGou3iWPjz4MSSfXpb+kaiAT0dwEAsA8SSGGSnJzsv0HyxZtvvqlLATNuqGNT7Zdf&#10;mJI9hS/eLt5q8/pmjk1LTXUCo+70IaOOc9sKy/KCOTcb5QAAAIBdNTm+Etee/wxKIlUn3iZed56u&#10;Fd2aKo9Ik/Mr/Sr60N8FAMA+SCCF0cCBA/03SWPGjBGv16tLADNuqGOX+/heI3Hk2LhEbwmWN2u0&#10;KTGUeeevpebwdl16VsELt5rqqKhPT9alAAAAgL3VnXoxKIlUufHnrffE0f2HnPUZb+vv5afirU7T&#10;W6ML/V0AAOyDBFIYrV271n+TlJCQoLd239atW2XGjBn6FeyAG2p0pD7tqJE0Ukmhovl3itdVoUva&#10;NBZnSdoNP/Anj8qWPa5LAAAAgNjQVL5PnDv/HJRIqtr1F2ks+ULXig6e3DVStXuE6fuo3n+DLo0u&#10;9HcBALAPEkhhNm/ePOMmaebMmXpL982fP58Eks1wQ43zaXa7Wju9OfqVNdfedZLz0FVSsniatDR6&#10;9FYAAAAghjQ3ivvYY6bEiy9qjz4sTY6jumJkMhJHFkkwFXWpr+pa0YX+LgAA9kECqQesWrVK+vfv&#10;L9OnTxePp3sPdd1ut4wcOZIEks1wQw0AAAAA4dNYtldcCddbJmKq9oyU+vS3pKW5Sdfuew2Fm8S1&#10;5+/Wn3fnUGksDd+sJr2N/i4AAPZBAqmHZGZmyvjx42Xo0KESFxent4YmKSlJxo0bZ9x0kUCyF26o&#10;AQAAACD8PFkrxbHpPywTM45tvzXWSGpprNK1e5+RONo72vLzVe3+mzTkfqxrRi/6uwAA2AcJpDBJ&#10;TEz03yD1REyZMkW/E+yAG2oAAAAA6BnN9cVS8+VUyySNERt+JLVHH+y1UT5qGr26069IVdwfLT9P&#10;VfzV4slbq2tHP/q7AADYBwmkMCkuLpZ+/fr5b5LCHYxAshduqAEAAACgZzU3OMST+7G49t9kmbhR&#10;UfXFn6R63z+ksXSPtHjr9J7d561KEffJOeLccanl+6pQCaX67FV6D/ugvwsAgH2QQAqjhx56yH+T&#10;FO5gBJK9cEMNAAAAAL2nsSReqjtIJPlCjQaqOXKP1KW+Jo1F28RbkyEtDZUiLS2t0dT6X60015eI&#10;tzpVmiqPSGP5AalLWyz1GW9LzZfTxJUwUhxbBlge2xdVO//cWn+p/mT2Q38XAAD7IIEURuvXr/ff&#10;JIU7SCDZCzfUAAAAAND7vK4z4j45V5zbB1kmd3oqHJv/Q2qOTJGG4h36k9gX/V0AAOyDBFIYeb1e&#10;GTJkiHGT1L9/f1m4cKGsXbtW9u/fb6yRFGqohNS4ceOM4zGFnb1wQw0AAAAAfauheLsx2si57XeW&#10;SZ9ux8afSu3Rh6Qu9XX9jrGB/i4AAPZBAinMFi1aZNwkqeRPOKik1IQJE0gg2Qw31AAAAAAQOZpc&#10;Z6Qh71Nxn5gj1QcniHPHZdZJoXOEc+uvpXr/OHGnzJL6zHeloWRnWNdUiib0dwEAsA8SSGFWXFws&#10;/fr1k5SUFL2l+1avXk0CyWa4oQYAAACAyNbS4BBv1UlpKt8nDYWbpaFouzSUxEtT5WFjDSS1FlKz&#10;p1Jamqr1HlDo7wIAYB8kkHrApEmTZNWqVfpV9yUlJcm8efP0K9gBN9QAAAAAADuivwsAgH2QQOoB&#10;LpdLfwVY44YaAAAAAGBH9HcBALAPEkhAH+CGGgAAAABgR/R3AQCwDxJIEWL9+vXidrv1K9gdN9QA&#10;AAAAADuivwsAgH2QQIoQ48aNk/79+8uUKVMkLi5OPB6PLoEdcUMNAAAAALAj+rsAANgHCaQIUV9f&#10;Lx9++KHccMMNxk3WVVddJY8//rhs2LBBSktLdS3YBTfUAAAAAAA7or8LAIB9kEA6jyVLlsiMGTNk&#10;0qRJMn78eBk1apQMHTpUBg8ebLwONzWNnRqF5LvZUjFgwABZsWKFrgE74IYaAAAAAGBH9HcBALAP&#10;EkjnoZJEvhsfFWqauWnTphlrFpWXl+ta4bdo0SLT+6okFuyDG2oAAAAAgB3R3wUAwD5IIJ1HYAJp&#10;5MiRPZo0am/OnDn+9yaBZC/cUAMAAAAA7Ij+LgAA9kEC6Tx8CSQ1ZV1xcbHeGuzUqVNG3c6GSg6d&#10;j8fjMd5XvT8JJHvhhhoAAAAAYEf0dwEAsA8SSOehkj3qpud8axC5XC5jWruFCxfKmDFj/DdLgTFo&#10;0CCZOXOmcaykpCS9Z8fU8dS+JJDshRtqAAAAAIAd0d8FAMA+SCCdhy+BlJCQoLd0zpo1a/w3TCqG&#10;Dh3apenvtm7dauxPAsleuKEGAAAAANgR/V0AAOyDBNJ5+BJIKSkpekvnTZw40X/TlJqaqreGJjEx&#10;0difBJK9cEMNAAAAALAj+rsAANgHCaTz8CWQCgoK9JbO841CGjFihN4SOhJI9sQNNQAAAADAjujv&#10;AgBgHySQzqM7CaRNmzYZ+06aNElvCR0JpN6n1rNyu936Vc/ghhoAAAAAYEf0dwEAsA8SSOfRnQRS&#10;OJI/0Z5AUsmYhQsXyqhRo2TAgAHG9zJ48GDjJjLUdaV6mlqjas6cOdK/f39Zu3at3tozuKEGAAAA&#10;ANgR/V0AAOyDBNJ59HUC6dSpU8YxpkyZordEjyVLlsjAgQONz6/+r9aEmj59ugwfPtzY5vu+VJKp&#10;LwUmjnyfiwQSAAAAAACho78LAIB9kEA6DxJIXaMSMr4bRnUOVZImkErQ9OvXzyhXCaX25b0hJyfH&#10;+Nn4PkdgkEACAAAAACB09HcBALAPEkjnQQIpdIHJo2HDhonX69UlZqtXr/bXU0kkh8OhS3pWR4kj&#10;X/R0AumWW27xv5f6GkB0OHr0qCkARAeuXSA6ce0C0Yn+LgAA9kEC6TxIIIVmzZo1/htFFfHx8brE&#10;mlobyVe3t/4yacWKFbJ48WJJTU2V4uJi019H+aKnE0hDhgzxv5f6GkB04K8pgejEtQtEJ65dIDrR&#10;3wUAwD5IIJ1HXyeQwnGM3uLxeGTw4MH+G8UJEyboknNbv369v76KrVu36pLeo5JIgZ9BBQkkAFZ4&#10;kAVEJ65dIDpx7QLRif4uAAD2QQLpPPo6gZSQkNDtY/SWRYsW+W8SVagp6s5HJZ0GDhzo32fQoEHi&#10;drt1ae/p37+/6bOTQAJghQdZQHTi2gWiE9cuEJ3o7wIAYB8kkM6jLxNIau0gNXVdd47RW8rLy2XA&#10;gAH+m0QVmZmZurRjEydONO2npsHrbUOHDjV9BhJIAKzwIAuITly7QHTi2gWiE/1dAADsgwTSefgS&#10;SOqmRyUZQgnfdG4qsWJV3lEETgWnItITSMuXLzd93r/+9a/G6KLOWLBggWnfu+++W5f0nr/85S+m&#10;z0ACCYAVHmQB0YlrF4hOXLtAdKK/CwCAfZBAOg9fAqmvQ41EimTtRxGF8nnj4uJM+6rIycnRpb1D&#10;Je0C358EEgArPMgCohPXLhCduHaB6ER/FwAA+yCBdB4kkM5PjTRqP33d7Nmzden5ORwO074qensa&#10;OxJIADqDB1lAdOLaBaIT1y4QnejvAgBgHySQzoME0vnt2LEj6PO+9tprurRzfvvb35r2f/rpp3VJ&#10;7xg5cqTp/UkgAbDCgywgOnHtAtGJaxeITvR3AQCwDxJI50EC6fzmzZsX9HlXrVqlSzun/QggldDp&#10;TYxAAtAZPMgCohPXLhCduHaB6ER/FwAA+yCBdB6+BNK0adMkKSlJCgoKxO1269Keo6aFS05OlnHj&#10;xhnvP2PGDF0SedRn890c+iLUBEz7BE6/fv10Se/o7QTSxRdf7H8v9bW6qT5f3HLLLUbHmSCIvgt1&#10;LfquXfW1VR2CICIvuHYJIjqDa5cgIitUn1Rdi+eL9v1dAAAQvUggnYdKIE2aNEm/6n0qWTVs2LCI&#10;TiCp8+O7OfRFfHy8Lu2cMWPGBB2jvLxcl/a83p7CLvCGmiAIgiAIgiAIgiDsGCSQAACIbiSQzkMl&#10;kNavX69f9Y05c+ZEdALphhtuCLpJPHLkiC7tnNtvvz3oGNnZ2bq055FAIgiCIAiCIAiCIIjwBgkk&#10;AACiGwmk81AJJDWVXF+Ki4uL6ARS++nfVKip/kJhtdbUqVOndGnP64sp7ALDath/+2AKO4Lo+2h/&#10;XVrVIQgi8oJrlyCiM7h2CSKyIpQp7AIDAABELxJI56ESG6EmQ8ItMTExohNI/fv3NyVfVIQ6/ZxV&#10;Akl9372ltxNIAAAAAAAAAABEMhJI6LYBAwaYki8qQmWVQMrMzNSlPY8EEgAAAAAAAAAAbUggoduu&#10;vfZaU/JFRUVFhS7tnFtvvTXoGIWFhbq05/X2GkgAAAAAAAAAAEQyEkjotgkTJpiSLyrCsQZSb2IE&#10;EgAAAAAAAAAAbUggxTC1xtCiRYtCiri4OL13G7U+U2DyRUVKSoou7Zz2CZyBAwfqkt5BAgkAAAAA&#10;AAAAgDYkkGKYSggFJk06EypZ1N6CBQuC6u3du1eXds7ll19u2n/EiBG6pHcwhR0AAAAAAAAAAG1I&#10;IMWwcCWQVq9eHVRv06ZNuvT8vF5v0P7333+/Lu0djEACAAAAAAAAAKANCaQYFq4EUkJCQlC9UBIw&#10;OTk5QfuvWbNGl/YOEkgAAAAAAAAAALQhgRTDCgoKjHWQQonMzEy9dxs1gmjIkCGmBMz8+fN16flZ&#10;JaCKi4t1ae8ggQQAAAAAAAAAQBsSSAgLlTAKTMCMGTNGl5zfihUrTPv29vpHCgkkAAAAAAAAAADa&#10;kEBCWLSfhq5fv37idrt1acemT59u2nfhwoW6pPeQQAIAAAAAAAAAoA0JJITN+PHjTUmYuLg4XdKx&#10;YcOG+fcZOHCglJeX65LeQwIJAAAAAAAAAIA2JJAQNuvXrzclYebMmaNLzu3UqVOmfRYtWqRLehcJ&#10;JAAAAAAAAAAA2pBAQth4vV5j7SNfEkYlZdS2jqgkk6/+4MGDxeVy6ZKOJSYmGu81fPhwY/0lj8ej&#10;S7qGBBIAAAAAAAAAAG1IICGsCgoKZMCAAZ1KxKh1k9SUdaqeWjOps1PepaamSv/+/f3voWLGjBm6&#10;tGtU8irweMuWLdMlAAAAAAAAAADEHhJICLutW7caCSGViFEJoszMTF3SRo00GjFihFFH1VX7dJaa&#10;5i4w2aNCJZS6SiWk2h9v0qRJuhQAAAAAAAAAgNhDAgk9IjCJpEb3rFmzRsrLy41QX/tG/KjETyjJ&#10;I0WNDgpM9qhQo55Cpaa9S0hICBp95ItZs2YZI6oAAAAAAAAAAIg1JJDQY1JSUmTKlCmWyRkVatq5&#10;riRoiouL/VPf+WLevHm69PzU+kmB+3YmujtFHgAAAAAAAAAA0YQEEnqcmsJu9erVRpJHxfr16y2n&#10;tQuF2l8lddRUc+rYAAAAAAAAAAAgfEggAQAAAAAAAAAAwIQEEgAAAAAAAAAAAExIIAEAAAAAAAAA&#10;AMCEBBIAAAAAAAAAAABMSCABAAAAAAAAAADAhAQSAAAAAAAAAAAATEggAQAAAAAAAAAAwIQEEgAA&#10;AAAAAAAAAExIIAEAAAAAAAAAAMCEBBIAAAAAAAAAAABMSCABAAAAAAAAAADAhAQSAAAAAAAAAAAA&#10;TEggAQAAAAAAAAAAwIQEEgAAAAAAAAAAAExIIAEAAAAAAAAAAMCEBBIAAAAAAAAAAABMSCABAAAA&#10;AAAAAADAhAQSAAAAAAAAAAAATEggAQAAAAAAAAAAwIQEEgAAAAAAAAAAAExIIAEAAAAAAAAAAMCE&#10;BBIAAAAAAAAAAABMSCABAAAAAAAAAADAhAQSAAAAAAAAAAAATEggAQAAAAAAAAAAwIQEEgAAAAAA&#10;AAAAAExIIAEAAAAAAAAAAMCEBBIAAAAAAAAAAABMSCABAAAAAAAAAADAhAQSAAAAAAAAAAAATEgg&#10;AQAAAAAAAAAAwIQEEgAAAAAAAAAAAExIIAEAAAAAAAAAAMCEBBIAAAAAAAAAAABMSCABAAAAAAAA&#10;AADAhAQSAAAAAAAAAAAATEggAQAAAAAAAAAAwIQEEgAAAAAAAAAAAExIIAEAAAAAAAAAAMCEBBIA&#10;AAAAAAAAAABMSCABAAAAAAAAAADAhAQSAAAAAAAAAAAATEggAQAAAAAAAAAAwIQEEgAAAAAAAAAA&#10;AExIIAEAAAAAAAAAAMCEBBIAAAAAAAAAAABMSCABAAAAAAAAAADAhAQSAAAAAAAAAAAATEggAQAA&#10;AAAAAAAAwIQEEgAAAAAAAAAAAExIIAEAAAAAAAAAAMCEBBIAAAAAAAAAAABMSCABAAAAAAAAAADA&#10;hAQSAAAAAAAAAAAATEggAQAAAAAAAAAAwIQEEgAAAAAAAAAAAExIIAEAAAAAAAAAAMCEBBIAAAAA&#10;AAAAAABMSCABAAAAAAAAAADAhAQSAAAAAAAAAAAATEggAQAAAAAAAAAAwIQEEgAAAAAAAAAAAExI&#10;IAEAAAAAAAAAAMCEBBIAAAAAAAAAAABMSCABAAAAAAAAAADAhAQSAAAAAAAAAAAATEggAQAAAAAA&#10;AAAAwIQEEmChuLhYCgoKjP8DAAAAAAAAABBrSCChR3i9Xlm7dq2MGzdOBg0aJD/72c9k4MCBxmu1&#10;3ePx6JqRJyEhwfi8KoYOHaq3AgAAAAAAAAAQO0ggIezi4+Nl2LBhRgKmf//+MmbMGJkxY4aRPPIl&#10;ZkaMGCGpqal6j8jhcDhkyJAhJJAAAAAAAAAAADGNBBLCauvWrdKvXz8j+aISMSkpKbrkLPV68ODB&#10;RvmAAQMkKSlJl0SG+++/3588IoEEAAAAAAAAAIhVJJAQNoHJI/X/nJwcXWKmkkgqeeRLIiUnJ+uS&#10;vqWm1gtMHqkggQQAAAAAAAAAiEUkkBAWmZmZ/uSRinnz5ukSa6o8MEnjdrt1Sd8oKCjwJ7UCgwQS&#10;AAAAAAAAACAWkUBCWEyZMsWfdBk0aJC4XC5dYk0lbAITTrNnz9Ylvc/r9frXZxo+fLj/M6kggQQA&#10;AAAAAAAAiEUkkNBtiYmJpqTLtGnTdEnHJk6caNqvr6ayW7JkifH+Y8aMkTVr1pg+EwkkAAAAAAAA&#10;AEAsIoGEbhs1apQp6bJ69Wpd0jFf4sYX06dP1yW959SpU8ZIKDV9nVqzqf06SCSQAAAAAAAAAACx&#10;iAQSuuXQoUOmhIuKpKQkXdqxnTt3mva78sorJTs7W5f2vNzcXLn99tuN916xYoWxLS4uzvSZSCAB&#10;AAAAAAAAAGIRCSR0S/tRRAMHDtQl56fWSQrcV4WaQq63qHWX1Huq9Zt8GIEEAAAAAAAAAAAJJHTT&#10;hAkTTAmXESNG6JLOUfUD9++taezi4+ON9xsyZIg4HA69lQQSAAAAAAAAAAAKCSR0WWFhofzhD38w&#10;JVxUQikUd911l2n/0aNH65Kec+LECfnHP/5hrHv0+eef661nMYUdAAAAAAAAAAAkkNANvlE8gXH/&#10;/ffr0s6ZMWNG0DHU1HY9SU1Zp95nzpw5eksbRiABAAAAAAAAAEACCd3QPtmiQiWEQmGVQEpKStKl&#10;4afWWFLvMXLkSPF4PHprm55KIF188cWmUFPnnS/UaC6VkCMIom+i/TVpVYcgiMgKrluCiL7guiWI&#10;yAnVB21/TVpF+/4tAACwLxJI6LIlS5aYki0qXnzxRV3aOfPmzQs6xrZt23RpeB08eFD+8pe/yBVX&#10;XCG7du3SW816ago7dVMdeFyCIAiCIAiCIAiCiPYggQQAgL2RQEKXWSV/VFIpFIsXLw46xqeffqpL&#10;w6eyslLuu+8+4/hvv/223hqMBBJBEARBEARBEARBdC5IIAEAYG8kkNBlVtPPqSngQrFo0aKgY6xY&#10;sUKXho8vUaWG5HekJ6ew8x1TfW01DUD7YAo7gujbUNeh77pVX1vVIQgisoLrliCiL7huCSJyIpQp&#10;7HzXLQkkAADsjQQSumzixIn+m0ZfbNq0SZd2jlUCSW0Lp5SUFOnXr58MGjRIiouL9VZrPZVAUjfZ&#10;vmOqrwFEPtWJ9l236msAkY/rFog+XLdA9KF/CwBA7CCBhC6bNGmS/6bRF4mJibq0c6wSSKtXr9al&#10;3ed2u2XYsGHGcbdu3aq3nhsJJAA+PNACog/XLRB9uG6B6EP/FgCA2EECCV32zDPP+G8afbF9+3Zd&#10;2jlWayBt2LBBl3bf3LlzjWM+99xzekvHemoNJG6wgejDAy0g+nDdAtGH6xaIPvRvAQCIHSSQ0GVW&#10;yZ9wrIEU6iimc4mPjzeOp0YgqZFIncEIJAA+PNACog/XLRB9uG6B6EP/FgCA2EECCV32ySef+G8a&#10;ffHuu+/q0s556qmngo5x/PhxXdp1at2j66+/XgYPHizbtm3TW8+PEUgAfHigBUQfrlsg+nDdAtGH&#10;/i0AALGDBBK6bP/+/f6bRl+oEUWhCOww+qKgoECXdt2UKVOMYw0cOFDGjx/f6Rg+fLjps/Tv3z+o&#10;TqijrBRusIHowwMtIPpw3QLRh+sWiD70bwEAiB0kkNBlmZmZ/ptGX8yaNUuXds64ceNM+w8aNEiX&#10;dI8aORR43HBGqEkyhRtsIPrwQAuIPly3QPThugWiD/1bAABiBwkkdJnL5TJG6PhuHFXMmDFDl3ZO&#10;4I2niunTp+uS7iGBBKC7eKAFRB+uWyD6cN0C0Yf+LQAAsYMEErpl2rRp/htHFWPGjNEl5+fxeEz7&#10;qli/fr0u7R4SSAC6iwdaQPThugWiD9ctEH3o3wIAEDtIIKFbEhIS/DeOKvr16ydut1uXduzUqVOm&#10;fVU4HA5d2jfU+kaBn0closJhwoQJ/mOqrwFEPtVGBQaAyMd1C0Qfrlsg+tC/BQAgdpBAQrcF/vWR&#10;CpVU6ow1a9aY9lPrIfW1nkog8ZeVAAAAAAA7oH8LAEDsIIGEblNTuvluHlXMmTNHl3Rs5syZpv06&#10;m3jqSSSQAAAAAAA4N/q3AADEDhJI6LaCggJj6jrfDeTIkSN1ybl5vV4ZNGiQf5/x48frkr5FAgkA&#10;AAAAgHOjfwsAQOwggYSwmDdvnv8GUkVOTo4usRYXF2eqn5ycrEs6ppJVU6ZMMRI706dPl+LiYl0S&#10;HiSQAAAAAAA4N/q3AADEDhJICAs1okiNPPLdRM6YMUOXBPN4PDJq1Ch/XZV86gy137Bhw/z7qRg+&#10;fLixPVxIIAEAAAAAcG70bwEAiB0kkBA2mZmZMnjwYP+N5KZNm3RJG5VoUsklX53OrpekJCYm+vcL&#10;jM6OXuoMEkgAAAAAAJwb/VsAAGIHCSSEVWASqX///rJw4UJjm9vtlvj4+C6NPPJJSUnx7xsYanu4&#10;kEACAAAAAODc6N8CABA7SCAh7NS6RGpkkUog+W4qA2PcuHGSlJSka3eeGr00ZswY07HUa7U9XEgg&#10;AQAAAAB6UktTo9SnH9Wvog/9WwAAYgcJJPSY8vJyYxo7NQpp9uzZsmrVqm5PN+dyuYyRSxMnTjSO&#10;q0Y2RQNusAEAAAAgNnmrHVKduFnKlj8luY/8RVKv/3cj3CcO6BrRhf4tAACxgwQS0Au4wQYAAACA&#10;2NBQlCWuhM+k9N2nJPfRv/oTRu3DuWmp3iO60L8FACB2kEACegE32AAAAABgT03OUqn6YrUUL7hb&#10;Mu/6rWWyyCqKF0/TR4gu9G8BAIgdJJCAXsANNgAAAADYhyfzuFSufVXynrjWMjlkFdn3XCbFr08V&#10;V/xH4slK0UeKPvRvAQCIHSSQgF7ADTYAAAAARDf38b1StnyWZN872DJB1D6yHxgixa/db4xOaizO&#10;1keJfvRvAQCIHSSQgF7ADTYAAAAARJ+6E/ul5M3pkjnxV5ZJosDInTFCyt+fIzVJO6S5tkofwX7o&#10;3wIAEDtIIAG9gBtsAAAAAIgOjUWZUvHJK5Iz9QrLRJEv0m74gRQ8f6s4t62QxrJ8vbf90b8FACB2&#10;kEACegE32AAAAAAQuVTSyLH+jfOuaZRxe38peeNBqTm0VVq8jXrv2EL/FgCA2EECCegF3GADAAAA&#10;QGTxVleKc/M7kjdzpGWyyBcZt/1Cch66ylgDCfRvAQCIJSSQgF7ADTYAAAAARAaVCCp+7T7LZFFg&#10;FMy7Tar3fa73gg/9WwAAYgcJJKAXcIMNAAAAAH2nxeMW59blkvPw1ZbJIl8UPHeTOLevNEYnwRr9&#10;WwAAYgcJJKAXcIMNAAAAAL3PfSxBihc9IGljvm+ZMFKRP2u0kTRqLM3Ve6Ej9G8BAIgdJJCAXsAN&#10;NgAAAAD0kmavMdoo9+G/WCaMVGRO/KWUr3pWPHln9E7oLPq3AADEDhJIQC/gBhsAAAAAelZTZbGU&#10;r35BMib8h2XSSEXezJHiiv9I74GuoH8LAEDsIIEE9AJusAEAAACgZ3hyT0nJW49YJoxUGKONVs4W&#10;T1aK3gPdQf8WAIDYQQIJ6AXcYAMAAABAeNUc2CgFz91kmTRSkXbzT6Vq54e6NsKF/i0AALGDBBLQ&#10;C7jBBgAAAIDwcG5bLtn3D7FMGqkomn+XuI8n6NoIN/q3AADEDhJIQC/gBhsAAAAAusexcYlk3vUb&#10;y6SRCjWNnZrODj2L/i0AALGDBBLQC7jBBgAAAICucW5995yJo+z7LpfKda+Lt6pc10ZPo38LAEDs&#10;IIEE9AJusAEAAAAgNK6dH0r2A3+yTBzlPf53qU74TNdEb6J/CwBA7CCB1EO8Xq8UFBRIcnKyxMXF&#10;ydq1a2X//v2SmJgoOTk54na7dU3EAm6wAQAAAKBz1FR1WXcPskwc5T95ndQc3qZroi/QvwUAIHaQ&#10;QAqTlJQUWbx4sYwbN04GDhzov5nqKIYNG2bcbKn9UlNT9ZFgR9xgAwAAAEDHXPEfSfZ9f7BMHOU+&#10;+lepPrhJ10Rfon8LAEDsIIHUDWpE0YwZM2Tw4MH+m6fuxMiRI2XZsmVSXs7czXbDDTYAAAAAWFMj&#10;inJnjLBOHD18tVTt/FDXRCSgfwsAQOwggRSi5uZm2bRpk9xzzz3+G6Zwx5VXXikvvfSSnDhxQr8r&#10;oh032AAAAABg5j5xQAqevdEycaTWOKpJ3KxrIpLQvwUAIHaQQAqBWr9o/Pjx/hulno7+/fvL/Pnz&#10;xePx6E+AaMUNNgAAAACc5ck+KUWvTLZMHGU/MERcuz/RNRGJ6N8CABA7SCB1gtfrlXnz5vlvkDoK&#10;ta7RxIkTjantfKGSQIsWLTJi5syZxjZ1k6WSUcOHD7c8TmCoqe1OnTqlPw2iETfYAAAAAGJdY3mB&#10;lC551DJxlHH7L8WxaamuiUhG/xYAgNhBAuk8XC6XkRDy3Rz5YuDAgcZ2lRSKi4uT1NTULo8UUgkq&#10;tf/WrVtl4cKFMm7cuKD369evnyxZskTvgWjDDTYAAACAWNXS1CgVH70kqaO/G5Q4Shv7Q6n4eL60&#10;NDDzRrSgfwsAQOwggdSBzMxMY0SR78ZoyJAhMmfOHElOTtY1eo7D4ZC1a9fKlClTjOSR7zOo90f0&#10;4QYbAAAAQCyqivtAMu/8dVDiSEXZ8qekyVmmayJa0L8FACB2kEA6BzVl3IABA4wbIrUWkRoZ1Fdr&#10;EeXk5Mi0adP8N2jqazVqCdGDG2wAAAAAscR9LEHynhxlmTjKunewNBZl6pqINvRvAQCIHSSQLJSX&#10;lxujjdTN0IQJE4yRSJFAJbXGjBljfC5GIkUXbrABAAAAxAJP9gkpmn+XZeKo4Lkbpe7UIV0T0Yr+&#10;LQAAsYMEUjtqZI9ag0hNG7dmzRq9NXKoUVDTp083btTUmkmIDtxgAwAAALCzxvJCKX17hmXiKPu+&#10;y6V63+e6JqId/dvQqHNEEARB8PsiWpFAamf+/PlG8ijSkzOLFy82ptgrKCjQWxDJVCPJDTYAAAAA&#10;u2mud0v56hckbfR3gxJH6TddJJVrX9M1YRf0b0MTeL4IgiBiNfh9Eb1IIAVQU9VFQ/LIR62FpAKR&#10;jxtsAAAAAHbj3PKOZEz4j6DEkYqylc+It9qha8JO6N+GJvB8EQRBxGrw+yJ6kUAKoKauW7RokX4V&#10;+VwulwwdOlRSUlL0FkQqbrABAAAA2EVtUpzkPDLcMnFUvOgBaSyMjHWE0TPo34Ym8Hyp9bbVa4Ig&#10;iFgI1ebx+yL6kUDS1OgjNX2dWgMpmiQnJ8vq1av1K0Qq1UjSYAIAAACIZo1l+VL82n2WiaOCuTdL&#10;fWqSrgk7o38bGs4XgFhF+2cPJJCAXkCDCQAAACCaVa57XdJu+EFQ4ij34aul9sgOXQuxgP5taDhf&#10;AGIV7Z89kECKQB6PRxwO5oq2ExpMAAAAANGo5tBWyX7wyqDEUfpNF4lz09u6FmIJ/dvQcL4AxCra&#10;P3sggRSBEhMTZcaMGfoV7IAGEwAAAEA0qc86IYUv3h6UOFJR8saD4nWW6pqINfRvQ8P5AhCraP/s&#10;gQRSBFqzZg0JJJuhwQQAAAAQDVq8jVK+6jnLxFHuY9dI7bEEXROxiv5taDhfAGIV7Z89kECKMOXl&#10;5TJs2DASSDZDgwkAAAAg0lUf2CiZk38XlDjKmPALcW55V9dCrKN/GxrOF4BYRftnDySQwignJ0e2&#10;bt0qa9eulUWLFoUcKmk0ePBg46IigWQvNJgAAAAAIlVLY4OULHk0KHGkomzlM9JcV6NrAvRvQ8X5&#10;AhCraP/sgQRSGGzatEnuuusu/wURjpgyZYo+OuyABhMAAABAJKre97lk3T0oKHFU8NxNUp9xTNcC&#10;2tC/DQ3nC0Csov2zBxJI3aRGDvkuhHAGCSR7ocEEAAAAEEkay/Kl6JXJQYmj9Bt/LFU7VulaQDD6&#10;t6HhfAGIVbR/9kACqRvWrFnjvwjCHUxhZy80mAAAAAAihVrPSCWK2iePCubeLA3F2boWYI3+bWg4&#10;XwBiFe2fPZBA6oYRI0b4LwJf9O/fX4YPHy7jx483LgyVCDpfTJo0yag/btw46devn3EctR32QYMJ&#10;AAAAoK815J2R/GfHBSWOMib8Qqq+WK1rAR2jfxsazheAWEX7Zw8kkLqovLzcfwGoUImfVatWidvt&#10;1jW6Jjk5WYYMGUICyWZoMAEAAAD0pcK5NwcljlSUvPGQeKsduhZwfvRvQ8P5AhCraP/sgQRSFyUl&#10;JfkvABWLFy/WJd03a9YsEkg2Q4MJAAAAoC/UZ3wleU9dH5Q4yr7/j1J7ZIeuBXQe/dvQcL4AxCra&#10;P3sggdRFBQUF/gtAhcvl0iXdt2nTJhJINkODCQAAAKC3VXw4LyhxpKJs+SyRlmZdCwgN/dvQcL4A&#10;xCraP3aXIJ4AAOL3SURBVHsggdQNAwYMMC6AYcOG6S3hoabHUyOcYB80mAAAAAB6ixpZlP3An4IS&#10;RzkP/Vncx/boWkDX0L8NDecLQKyi/bMHEkjdoKaaUxfAwIEDJScnR28FgtFgAgAAAOhpzfW1UvLW&#10;I0GJIxXlHzyvawHdQ/82NJwvALGK9s8eSCB1w6lTp6Rfv37GRRAXF6e3dp+aDi8zM1O/gh3QYAIA&#10;AADoSTWJmyVz0sCgxFHerNFSn/alrgV0H/3b0HC+AMQq2j97IIHUTStWrDAugmnTpukt3ZeYmMga&#10;SDZDgwkAAACgRzQ1SunbM4ISR+ljLxTnlnd1JSB86N+GhvMFIFbR/tkDCaQwmD17tnEhhGvdorVr&#10;15JAshkaTAAAAADh5j6WINn3/zEoeVT44u3SWMI06+gZ9G9Dw/kCEKto/+yBBFKYzJkzRwYPHizF&#10;xcV6S9e43W4ZNWoUCSSbsUODWZ91wuiM5jx0lZS9M1PqTh/SJQAAAAB6W8WH84ISR+njfiRVO97T&#10;NYCewQPB0HC+AMQq2j97IIEURhMnTpThw4fLokWLuhTz58+XkSNHGhcVCSR7sUOD6dy6PKiDmv3A&#10;EKn4eL40FKTrWgAAAAB6kjs5XnIevDLo3rxw7i3SWJytawE9hweCoeF8AYhVtH/2QAIpDNSUcypx&#10;5LsgwhEkkOzFDg1m0cJ7gjqpgZE/a7RUxX0gLQ31eg8AAAAA4eJ1VUrJm9Mt78Ur1y3WtYCexwPB&#10;0HC+AMQq2j97IIHUTWrqOt+FEM4ggWQvdmgwW7xNUhX/kWTfP0Qybr3YsuPqi/yn/yEVH78k9anh&#10;WRcMAAAAiGVVO1ZJ+q39gu67854cJfVpX+paQO/ggWBoOF8AYhXtnz2QQOqGNWvW+C+CcMeUKVP0&#10;u8AO7Nhg1hzYKIUv3RHUiW0falHf8tUviCf7hN4TAAAAQGc05J2Rgrk3B91jp93wA3FuXKJrAb2L&#10;B4Kh4XwBiFW0f/ZAAqkbhg4d6r8IAmPAgAEybNgwGT9+fEih9vEdgxFI9mLnBtNbXSnOze9I3mPX&#10;BHVs20fOw1dLxSeviCf3lN4bAAAAgBXH54st76mLFtwtjaV5uhbQ+3ggGBrOF4BYRftnDySQusjh&#10;cPgvAF/Mnz9fcnJydI2uSUhIkEGDBpFAsplYaTDrM44ZfwlZ+OLtkn7TRZYdXl+okUmlb8+QmgMb&#10;pJl1kwAAAABD3enDkvfkdUH3z1lTLjVmAQD6Gg8EQ8P5AqLP3r17ZcKECSHH9OnT5emnn5bnn39e&#10;li9fLhs3bpTs7Gx91NhD+2cPJJC6KDk52X8BqFi0aJEu6T51LBJI9hKTDWZLi1S3dnCLXpksqWO+&#10;H9QBNsU/vieF824T155PjbWWAAAAgFjT7K6WsneesLxfLlv+lLQ0NeqaQN/igWBoOF9A9CkuLpa4&#10;uDjjGe0dd9whX//61+VrX/tal+OCCy6Qa6+91nieHEto/+yBBFIXuVwu/wWgpqzzer26pPs2bdpE&#10;AslmYr3BbPbUiWv3GmNkUuro71h2in2hRi4VL54mtUlxem8AAADA3qriPpCM238ZdG+cM32YuI/v&#10;1bWAyMADwdBwvoDod+TIEcsk0sUXX2yMPHrppZeMEUcq1Aik0aNHy4UXXhhUX4Uqczqd+sj2Rvtn&#10;DySQumHEiBHGBaDWLwqngoICI8sN+6DBbNPicRtTb5QufcyYxq59J9kUo78jhS9OFOempdJQkK6P&#10;AAAAANiDJ/uk5D9zg+W9cMXH83UtILLQvw0N5wuwh2uuuSYoGaQSRufS1NRkJJPOlXiKhantaP/s&#10;gQRSNyxcuNC4AAYPHqy3ANZoMM9NdZorP10oOQ9dZdlxDoy8p0ZJ0SuTpKm8QO8NAAAARKfKta9a&#10;3vMWvXSHNOSn6VpA5KF/GxrOF2APKhnUPhHUUQLJR41e+sY3vhG0rxqhVF9v7zXBaf/sgQRSN3g8&#10;HhkyZIhxEaSkpOit3aeO63A49CvYAQ1m59SnJknZ8lmSdffvLTvTgZH72DVS8dFLUnfyoN4bAAAA&#10;iHy1STuMqena399m3XOZVO9br2sBkYv+bWg4X4A9PPvss0FJoAULFujSjs2dOzdoXxWzZ8/WNeyJ&#10;9s8eSCB1k1qvSF0E8+eHb3qBxMRE1kCyGRrM0NWdOGBM25E3a3RQ57p9pI39oeQ/NUrKVz1HQgkA&#10;AAARyZOfKkWvTLa8ny1/71mRlhZdE4hs9G9Dw/kC7KGrI5AUNZ2dWkO//f4XXHCBrddDov2zBxJI&#10;YbBs2TLp16+fpKam6i3do5JSJJDshQaze7yuSqnatlzynrzOssPdPjIn/kpK336MZBIAAAD6XEtj&#10;g5EgsrpvzZ0xovWe9YCuCUQH+reh4XwB9qBGG7VPAHV2BJLy8MMPB+2vYufOnbqG/dD+2QMJpDBZ&#10;sWKFjBo1Stxut97SNWr6uokTJ5JAshkazPDxOkqkKu59KXzpTsm4tZ9lRzwwMif/Topfu8/YpyHv&#10;jD4KAAAA0POqE9ZK5qSBQfeo6eN/Js5NS3UtILrQvw0N5wuwh+4mkJYuXRq0v4q3335b17Af2j97&#10;IIHUReXl5bJ27VpTjBs3zoj22zsbixcvlpEjRxoXlZ0SSCopVlBQIC6XS2+JHOozqc/W02gwe059&#10;2pfi3LxMihbc3amEUsZtl0jRy3eJK/4jaXKU6KMAAAAA4dNYnC1FL060vB8tXfa4eF0VuiYQfejf&#10;hobzBdhDd6awU3bt2hW0v4qXXnpJ17Af2j97IIHURUlJSf4LoCci2hNIKmmkRmWNGDHCmN7P930N&#10;GTJEFi1aJA6HQ9fsXV6vV5YsWSKTJk0yPovvc6l5SNUIslmzZklycrKuHT40mL3HfSxBSt6eIemd&#10;SCapyH30r1L+wVxxJ++S5vpafRQAAACgaxwb3pK0Md8Puu8snHuL1Gce17WA6EX/NjScL8AeujsC&#10;ST2PbL+/CjWowK5o/+yBBFIXlZSUyN///nf/RRDumDJlin6n6BMXFyeDBw82vo/+/fsbU/LNmzfP&#10;SNr4kkmqfP/+/XqP3qESQyqhFXiezxUqkRTOEVM0mH2j5vB2KVs525hbvn0H/lyR8/BfpHTpY+La&#10;9bE0OUv1kQAAAICOuU8ckLzH/x50f5l556+lqvXeErAL+reh4XwB9tDdEUj33ntv0P4qsrOzdY1z&#10;U+/dmWif0Fq3bp1lPV84nU5ds2fQ/tkDCaRuUEMMfRdBuCNaE0hbt271J4mGDx8uqampuuSsnJwc&#10;Y7sqV/VU/d6watUq00iozoRKcqmRZuFAg9n3Wjx1xuikig9fNEYdte/YnytyH/+7VH62SBoK0vWR&#10;AAAAgDYtjR4pe/dJy3tJ9YdJjHKH3dC/DQ3nC7AHlXBpn/wJJYF0ySWXBO2vtnXGhAkT5Nvf/nbQ&#10;/oFx4YUXBs1opZ6HXnzxxUF1v/71r8tVV11FAgmdQgKpGzIzM/0XQWAMGjRIhg4dGnKo0Tq+Y0Tj&#10;FHaBySP1vZxrbSF13tSUcaqeqh8fH69LeoZKYgWeWxUqOaTWq1JrTnWUWFLT3IVjuj0azMjTWF5o&#10;rIOk1k7KvGOAZYe/feQ8eKXxEKA64TNpKMzURwIAAECsqt73uWTd/fug+8bc6cOMKZIBO6J/G5qe&#10;Ol8DFxyRi+YeIAjCIh7aEP4/Au5OAslqXxUHDx7UNTpHzfp0wQUXWB7rXEty1NfXyze/+U1/vdGj&#10;R/d44siH3xf2QAKpm8aPH++/CMrLy/XWrlHrBql5L1WyI9oSSKdOnfI3CCoWLlyoS6ypcl9dlXDr&#10;qTWR1JpHKkmk3ked1zlz5gT9nFSdxMREI4nn+0yBEY7RYDSYka8hP02q4j6QkjenS/aDVwY9BLCK&#10;jNt+IYUv3SGuL1ZLU2WxPhIAAADszpN3Rgrn3WZ5j1j5acd9ISDa0b8NTU+dr2/O3CNfe3AnQRAW&#10;MfLd8K852NUE0saNG4P2U6GmtOuKvXv3WiaRVHLJSn5+vjHiSNVRyaOmpiZd0vP4fWEPJJC6adOm&#10;TcZFoBIo4aIWVYu2BJIaSulrENToHrfbrUusqSRO4Mifnvp+V6xY4f9Mavq8jqg1j9Q6Tb7PFBjq&#10;59wdNJjRp6m8QKp2rJKCuTdbPhiwCrXWUsXH86XuxH4Rb+/9QgYAAEDvaGlskPIP5lreCxY8f4s0&#10;5Jun8AbsiP5taHrqfJFAIohzRyQkkIqLi2Xq1KnyjW98w7SPSuY8//zzulbXqPcNPKaKgQMHWiaH&#10;1OAHX3lNTY3e2jv4fWEPJJC6SY0aUiNozpXl7Qo1GiaaEkgJCQn+xkBFZz97+2SN+r7DTTWSKnmk&#10;ps3rDPXz9K3RFBizZ8/WNbqGBjO6eWurxLX7Eyl56xHJnnqF5QOD9pH2j+9J3hPXStnK2VKTuFm8&#10;Vd0boQgAAIC+VfXFasm889dB931qOmTXzg91LcD+6N+GpqfO1xv7C+T5nTkEQVjEyZLwrz94vgSS&#10;mhYuJSXFWOLjiSeesBwlpNYjUiOIwmHy5MlBx1efMdAnn3xibFfrJ6mEVm/j94U9kEAKA7Ug2bnm&#10;mewKNTonKSlJv4p8vinifLF69Wpd0rFly5aZ9ps2bZouCQ81CkpNWxdqck8lsgI/l4pRo0bp0q6h&#10;wbQXb02VuL/aY4w2yntsRNBDhHNFzrQrpfSdJ6Q2aYex2DIAAAAin3PbSsmfNdry/q703SeluT78&#10;D6mASEb/NjScL8AerBJI3/rWt+TCCy8857pEKr73ve8ZI5HC+exYUaOJLrroItN7qdFNKomlqKnr&#10;1OdT28KVtAoV7Z89kEBCt6hGydcQ+KKzo33aJ2pUskdNIxcuamTUsGHD9KvQjBkzJuizdQcNpr2p&#10;9Y/UX6QWvnSnZNzaz/LhglWo5FPZ8lni2vWxeDLDP7waAAAAXddUXiglbzxkeR9XMGe8eNLD+yAI&#10;iBb0b0PD+QLswSqBpEYUXXHFFf6wSiStW7dOHyH8Dh486F/fyBeXXnqpMZXd5Zdfbrzu7nR53UH7&#10;Zw8kkCKQSsCsWbNGv4psar0mX0OgQk3n11lqhFDgvirC+X2rBFVXp8WbNWuW6XOp9Zq6gwYztniy&#10;UsS5+R0pfvUeybrnMsuHDlaRccvPpeiVSeKK/0ia3dX6aAAAAOhNLc1eY6S51f1a9n1/kOp963VN&#10;IDbRvw0N5wuwh86sgfThhx8G1VGjgNRooJ4yffr0oPdU6x2p/1911VW6Vt+g/bMHEkgRSI2ciZY1&#10;kNQaQ76GQMWIESN0Seeo+oH7R0pjsmLFCtPn6upIJh8azNjWWJYv1QlrpeTN6ZJ19+8tH0ZYReFL&#10;dxgjm9T+AAAA6HlV21dK5l2/Db43G/0dqfx4vq4FxDb6t6HhfAH2sGDBgqBEjdrW3r333htUb9y4&#10;cVJZWalrhJdKTl1zzTVB7/m73/2uR9abDwXtnz2QQIpAKnMcDQkkNYJIjczxNQQqVEIpFO0TUN1N&#10;1ITL2rVrTZ9r0qRJuqRraDARyJNzUpzb35PiRQ9I9tQrgh9QWET2/X+U4lfvFeempdJQkK6PBAAA&#10;gHBw7flUsqcNtbwPK359qjSW5uqaAOjfhobzBdhDZ0YgKVZrE6noyank1PpK7aey6+vRRwrtnz2Q&#10;QOpBDodDCgoKOh2nTp2SmTNnGhdVNCSQ4uLi/I1AVxsD9X22P4Y6b32t/dR869d3b5oKGkx0pKWp&#10;UepOH5aKD+dJ7iPDLR9ctI+caVdK+apnxX28bxZCBAAAsAP3sQTJf+p6y/ut/GdukLqTB3VNAD70&#10;b0PD+QLsobMjkJTPPvtM/v3f/91U99vf/rZ8+umnukb4Pffcc6b3U/Hyyy/r0r5B+2cPJJDCwOv1&#10;Gmv3qFEqag0g34XRnYiGBFL7UTpd+dxWCaS+Hl6p+BJ5Kvr372+MtuqOIUOG+I+nFrO7+eabzxsq&#10;oYjY1JB3RirWvCy5j/7N8mFG+0i78SfGAw41V787ZZ8+CgAAAM6l7lSiFL4wwfLeKufhq6VmP+sc&#10;IfaoPqhV37R9qD6tr3+r+rroGA9QAXsIJYGkWCV0hg4dKidPntQ1wstqhNRPf/pT+eKLL3SN3kf7&#10;Zw8kkLopMzNTRo4c6b8YwhXRkEB66623gj73Sy+9pEs758UXXww6xtatW3Vp36ivr5frrrvO/3nU&#10;Z+yuwARSZ4MEEhSvs0yq966TshVPS96T11k+5GgfaeN+JAXP3yJV25ZLY3G2PhIAAADqU5Ok8MWJ&#10;lvdQWfdcJq6dH+qaQOxRfVCrvmlHQQLp/HiACthDZ6ew82lqajKmkWu/z9ixY3WN8FGzRKkp7C68&#10;8EL55je/aXo/lfRXn6Uv0P7ZAwmkbsjJyZHBgwf7L4RwRjQkkObNmxf0uRcvXqxLO2fRokVBx1Aj&#10;m/pSSkqK/7OoEWUul0uXdB0JJIRLs9tlJJSKX7tPMm7vb/nwo33kzxotVV+slub6Wn0UAACA2NJY&#10;mClFC6dY3iup0dyVa1/TNYHYRQKpZ/AAFbCHUBNISn5+vnzrW98K2m/VqlW6RvcVFxcb0+OpBNKR&#10;I0eMz9T+/Z599lldu3fR/tkDCaRuePLJJ/0XQbhjypQp+l0il9X0c6Emf6wSSMuWLdOlfSPw+1q9&#10;erXe2j3qLw58x1Rfq1865wsSSOiM+jNHxLH+DSl88XbJuO0Xlg9F/DH6u1L08l1GAqqxLF8fAQAA&#10;wL5aGhukfPULlvdGatS2WoOyubb7fzAG2IHqg1r1TdtH+/4tOsYDVMAeQp3Czkc95/zGN75h2q9f&#10;v36yc+dOXaPrKisr5aabbjKOqf7QX2lsbJSJEyea3u873/mOfP7550Z5b6L9swcSSF3k8XiMi913&#10;EagYMWKEMQJHreGjRrEUFBSEFGq/6dOnG8eKhhFIEyZMMH3/KkKdfs4qgaS29ZXy8nL/z1X9PNX6&#10;VuFAg4neUp9+1PgL2s5Md5c15VIpWfKo1BzeJuJt1EcAAACwB+e25ZJxx6+C74NGf1fK358jzbVV&#10;uiaAUNC/DQ3nC7AHlUAPTMqoON8IJJ977703aN+BAwd2e2o532e69tpr9Zaz1PPN9iOfLr74YmPZ&#10;jt5E+2cPJJC6KDk52X8B+C4CNaVdOKhjRcMIJPUZA8+BCpUEC4VVAmnNmjW6tPf5Rh+pJFJSUpLe&#10;2n00mOgLXleFODcvk9wZI4IfnLSLtLE/lKKXJ0nZ0selyVmqjwAAABB9ahI3S870YZb3PKVLH5Om&#10;ymJdE0BX0L8NDecLsAerBNKbb76pSzumEjeXXHJJ0P6TJ0/WNUIXuO6R0+nUW9usW7cu6P2mTp2q&#10;S3sH7Z89kEDqovZzA2dmZuqS7luyZElUjECaPXu26Ryo2LZtmy7tHDViq/0xNm3apEt71/r16+WX&#10;v/yl8RneffddvTU8aDDR1zw5J6X8wxclZ+oVlg9T2kfuw3+RsuVPSc3BTUYiCgAAINLVnUqUgudu&#10;sry3Udvr077UNQF0B/3b0HC+AHuwSiCpbZ2lBiO0n8pORWeTUIHar3t0Lmr2qPbvpxJPvYX2zx5I&#10;IHWRy+XyXwBqyGE4qZEvvnkrI5lV8ifUNZAWLlwYdIxQRzGFg9vtlqFDhxrvP2vWLL01fGgwEUma&#10;nGVSk7hFSpc+Lln3XGb5kKV95M38T6lY87J4clmbCwAARBZ1f1K88B7Lexg1Eqn6YN/8gRpgV/Rv&#10;Q8P5AuzBKoEU6ogeNRNT+2OoJNCuXbt0jfNT095deumlxr7nS2Cpqey++c1vmt7ve9/7nrG9N9D+&#10;2QMJpG646667jAvg6quvlpqaGr01dqhkka8R8MU777yjSzvnySefDDrGiRMndGnvUIvLPfXUU8Z7&#10;P/TQQ1JWVqZLwocGE5GsPuOYVHz0kuQ8eKXlg5f2oUYnqWSS2g8AAKCvNOSnSvHrUy3vVzLvHGCs&#10;gQQg/OjfhobzBdjD6NGjTYkYFddcc40u7Ty1T/vjXHDBBcaUc51xxx13GPtcdNFFnVpDacGCBUHv&#10;15XP3RW0f/ZAAqkb1Fo9votATWkXa9RIId/37wuVSQ+F1TpKahhmb1q9erXxvmoEksPh0FvDiwYT&#10;0aKpolCq4j8yHsZ0ZnSSqqPWEqhJ6r0h0AAAILY111ZJ2fJZlvcmqWO+LxUfz5eWpkZdG0C40b8N&#10;DecLiH6nT582kjztEzFqSrpQn2Oq0T9qFFD7Y6mRSM8++6zlekY+asSTr/7YsWP11o5lZ2eb3scX&#10;vbEeEu2fPZBA6gav12vMJakuArVuUbioOTGjYQo7te6TrxHwRajTv40bN860/+DBg3VJ71DTBfbv&#10;399433CuY9UeDSaiVVNprlTteE8KX5woaaO/a/2gRkfGzT8zpo+pObBR7w0AABA+KilUsfZVybjl&#10;55b3IqXvzJQmR4muDaCn0L8NDecLiD5qpimVeDl48KCxRpFab8gqCaNClS1dutRYi0jt05lZqtQ6&#10;RFbHUqGmnJs8ebJxzJSUFKP+3r175dprrzXVUwknNYWdr057KhH14YcfyhVXXGHaLzAuv/xyef75&#10;5yU9PV3vFV60f/ZAAqmbVNZYJR8GDRpkrIsUDgkJCTJjxgz9KnKpdYNU8sXXEKgI9XOrc9ed/btD&#10;JYzUz23AgAE9PoKMBhN20FxfK65dH0vhi7dL2tgfWj648UX6LRdLztQrpPboTr03AABA17S03oNU&#10;rn1NMm67xPK+o+TtGdJYkqNrA+hp9G9Dw/kCos/WrVuNxEtXQu3bGSpxY7V/YPhGGan/W5WrONdI&#10;olC+B/VZegLtnz2QQAoDlYhQiZBp06bpLd0zZ86cqEggKepz+hoCFaNGjdIl5+fxeEz7qti0qXcW&#10;uFWJvyFDhhgJMDUKqafRYMJ2vE1Sc3iblLz1iGRN/p3lwxxfqL8SViOTqhM+k2Z3eBLtAADA/ryu&#10;Cin/YK6k33SR5T1G0fw7xZN9UtcG0Fvo34aG8wUgVtH+2QMJpDBRCYnhw4eHvAZQILX+jlpXqV+/&#10;flGTQLJaB6mzI7HUqJ/A/dT3Ha5RXB1RI6fUz0q9X2f/KqC7aDBhd/WpScYDnuz7/2j5gCcwCubd&#10;Jq49n4q0NOu9AQAA2nirK6V81XPGekaW9xKzx4r7q926NoDeRv82NJwvALGK9s8eSCCFgUpIrF69&#10;WkaMGOG/KLob0ZJAUoYNG2b67Goez85Q5yxwP7WeVE9TPyu17lJvJo8UGkzEkrpTiVK69DHJnDTQ&#10;8qGPL9Jv+bmUvfOEkXwCAABoafRIxcfzJW3cjyzvHQqeu5HpcYEIQP82NJwvALGK9s8eSCB1065d&#10;u2T8+PH+iyFcMWXKFP0OkW/JkiWmz66m4OuM9tPfqdFMPcmXPFLvpUZ6hUqNMps0aZIx9V6oaDAR&#10;q+pOHzZGJuU89GfLB0G+yLr791K67HGpObxdmhvq9d4AACAWeGurpGLNy5Jxaz/L+4TCl+4w/kAF&#10;QGSgfxsazheAWEX7Zw8kkLqhoKBABgwY4L8QwhnRNAKpuLjYGNHj++wjR47UJeemkjADBw707zNx&#10;4kRd0jMCk0crVqzQWztP7a9GmHU1sUeDCbRe9/mpUvnJAsl56CrLh0Nt8R0penmSVCdu1nsCAAA7&#10;8mQek5K3H7O4Fzgbao0jRioDkYf+bWg4XwBiFe2fPZBA6oannnrKfxGEO6JpBJKi1n4K/Pw5OTm6&#10;xJqaPi6wvloPqTNUPTXiSyWfVNLpfO+jdCd5pNZkUvsMHTrU2H/Tpk26JDQ0mICZ+ivikjenS/rN&#10;P7N8YOSLjDt+JRUfPC+NRVl6TwAAEO2q96+X/GfGWP7uV1Hw3E1Sd/KArg0g0tC/DQ3nC0Csov2z&#10;BxJIXaRG0PguAF8MGjRIZs6cKWvXrpWEhARJTU01RimdL1JSUozp2/bv328kRdSxomkEkuL1emXM&#10;mDH+c9HR5/eN5vHVnT9/vi7pmNpvyJAh/v1UqMSO2n4uato533upUVKqfmcjcFSVCjXarCvT1yk0&#10;mMC51STtkJK3HpasuwdZPkTyRf4zN4gr/iNprnXpPQEAQLRodldL5fo3JOvewZa/51UUzL1Z3McS&#10;9B4AIhX929BwvgDEKto/eyCB1EUqOeS7AFSoJEVHiYxQqNFH0ZZAUtRooMGDB/vPidU6QyrRpL4/&#10;X53OrpekqCSbb7/ASEqyntZCJY+GDx9uuU9Xojs/ExpMoHM8OSel/MMXO3y4pCJv1mhxrH9TvK4K&#10;vScAAIhEDQXpUvbuk5I+9kLL3+mpY74vpUsekfq0L/UeACId/dvQcL4AxCraP3sggdRFKlniuwBU&#10;qJFE4aISL9GYQFLUefAlbdQIntmzZxsjrNT5Wr9+vamssyOPfNRxAs+5L6ymv8vMzDQls8IRaoRY&#10;V9mlwbxzzWmZ+nmaPLIxvTUy5OHW/z+wLk0mf3JG7v70jNz3WapRPm19mvz25cNyf2vZlLVnZHJr&#10;2V2t+97x8WmZ2Bq3f3TKONbZfdKMY6j91P5TWrepejd/cFJufP+k3Lz6pEz48JRM+sT33hny2OYM&#10;eWJLpjyxNVNmtv7/8dbXj6vXrTF7R7a8sDNXFuzJkzcPFMjSxEJ551CRLD/cFh8ll8qGE+Wy/Uyl&#10;fJHmkPh0h+xs/f8XaZWyJ9Mp+7OrJDHHdTZyXcZrtX13xtlQX+/LchplyQXVcqbULdmV9ZLnrJeC&#10;Ko9kVtTJ6dZtJ0tqjTjVGmnldcb2XEe9FLbWKattFEddkzhbo7i6wdg/v3V7aU2jsa2+sVlaWlrE&#10;09QsNQ1eKW+tn+f0SE7r/hXuRqPc7mqTd0nRK5OtHzYFRNHCe8R9fK/eCwAARIKaIzuk6MWJlr+7&#10;VWTfd7nxxyDNddV6DwDRggeCoeF8AYhVtH/2QAKpG9Q6POoCUEmRcFIjaubNm6dfRR+1bpBaE8l3&#10;ftqHmqavs2seteeb4s8XkyZN0iVm6vxZTUvX1Rg1apQxeqqr7NBgqsTL1x7cSURQ/LdHdsm/PZkg&#10;P3x2v1w094D0m3dQfvFiovR/KVEuefGQ//VvXjksl72WJFe8cVSuXpIsw95KlivfPCpXLP5S/rLk&#10;K/n7O8fkuuXHZcx7J+QfK1Pk2nePyzXLjsl/tm4f+e4xuX7FcRn7Xorc+uEpI1n44Pp0eXRThjy5&#10;NVOei8uW+btyZdHefHnrQIGRrPvseJnsy6oyEmsVtY36X1DXNTlKxLHhLcl99K+WD6B8kfvo36Rq&#10;x3vSXFej9wQAAL2psSRbKta8LNn3/cHyd7WK/Nk3SM2BjXoPANGIB4Kh4XwBiFW0f/ZAAqkbfFOx&#10;qeQCgqlEUnx8vKxYscJIKG3dutUYGdQdKomzatUqmTVrljFSqztJnd5khwbz9X35lkkMgjhf/JfW&#10;+O+P7pL/PXOP/ODZ/fLL+YfkT4u/lLGrThijyp7eniWv7MmTxa3/xt7cf3bU2KfHymRnukOOF9UY&#10;o698GgozxbF5meTPHmv5UEpF2pjvS9aUS6Xm0Fa9FwAA6EnV+z6XgjnjLX8v+6Lk9WlMUwfYBA8E&#10;Q8P5AhCraP/sgQRSN6jkiBpl85vf/EbS09P1ViCYHRpMNZrkqreS5dJXj8jABWfjdwuPyB8WJRmj&#10;WYa+cVT++PqXMvi1JLns1aTWekly+aIv5YrFR+XPbybLVa111OiXv7TGX5d+ZYyCUfsMad1H1VP7&#10;qf1VfVXPNypGjYL5v7P2ypWtdVWdgQsOy4D5h6T/S4fkl60x4OXW1zrUyJuLXzgoP55zQL77zD75&#10;f59IkG/O3CP/8thuuaA1/ueMs6ESGlaJDiJyQ/3M/lfrz/KfHoo3fr795iXKmHnr5J0ZU+WrG39u&#10;+aBKRfrNP5PSpY9Jfar1WmkAAKBr6lL2SenbMyR9wn9Y/g5WkXX376Xi4/nSVF6o9wJgBzwQDA3n&#10;C0Csov2zBxJI3TRz5kzjIti0aZPe0n1qerclS5boV7ADGszIU9/ULFV1TcY6RGqEi1pXSE23VlLd&#10;YKxFpNYaynW2Ruv/1bpGantpzdlQXxe6PEZZaplbjhXVyOFclxzMqTLWSzqS5zJGzpworjUipTW+&#10;KqyRpPxqY92kvVlVsivDKXGplbKjNRIyq+RQ6/YDrfuqNZbUtvUnyuWTY2XyeUqZbDlVYazTdNBY&#10;l6nKGJmjyt9LKjamjntpV67M/SJHntmeJbO2ZRlTy6n/+17P2JQh0z5P868vpcK3bpVak2r8ByeN&#10;0UCjV6bI6BXH5cb3T8gtq8+uP3XT+yflhvdOyKjlx2XEsmNGslAlB9W0eCqJ97PnDxqjiv6/WXvl&#10;/zyRIP/6+B7LBFBPxn958AsZc9cT8uGNf7J8eOWLQ/cNl30fr5SMijr9rwAAAITCrZJGy2ZK5qTf&#10;Wv6u9UXhixOlJnGz3guA3dC/DQ3nC0Csov2zBxJI3eRwOIw1kFR4PB69tXv2798vM2bM0K9gBzSY&#10;iCUqOZfn9MjRghojGfZRcomsOFxkrJGkkl0zt2TK5E/PGOsrDVp4xFirSY0Y+7enEoxRY2rEmFWi&#10;qDNx8b3LZfptd8iOGwZYPtBSocruvONB+e2zcUZS7IF1qfJm62fbk+k0TZcHAABE3McSpOzdJyVz&#10;0kDL36u+yJ56hVSue128jhK9JwC7on8bGs4XgFhF+2cPJJDCoLy83EggLVy4UG/pHrVeEAkke6HB&#10;BELT1Nwip0vdxkguXxJKrY30yu5ceWHn2dFWakSVSkL99pXD8n+fSghKJv3mnjfl6VvHy1ejL7R8&#10;0HX6+u/I87feIJdPWWja78Ln9su17x6XxzZnyruHiiQh02mMSAMAICa0NEtN4hZjzaKMDqanU5Fx&#10;2yVSuvRxqTtxQO8MIBbQvw0N5wtArKL9swcSSGHiSyKtWLFCbwmd2+2WNWvWSL9+/Ugg2QwNJtDz&#10;6hq9RtJp25lKWX64yEg03b8uVa5fliSPPjxLtoz7neXDLxVxNwyQyRMfkH974FNTMikw/p+HdhpT&#10;9038+JQxmupkSa1+ZwAAoltLU6NU7/tcihbcLek3/cTyd6UvVNKo5K2HpfboTr03gFhD/zY0nC8A&#10;sYr2zx5IIHVRYmKi/wLoiZgyZYp+J9gBDSYQGfLjP5eUmWMsH4j54oVbxsiv73nLMonUPr49a6/8&#10;9e2vjGn5PkouNUZMtbToNwMAIII1u6vPJo0WTpG0sdajdX2ReccAKXlzutR++YXeG0Aso38bGs4X&#10;gFhF+2cPJJC6qKCgwH8B9EQwAsleaDCByOLJPiFlK5+RzDt/bfmgTMXaCVfJqMmzLRNHHcXXp8cb&#10;aztNWZsqa74qlQrWVQIARAhP5jFxfL5Y8p+5wfJ3X2Bk3zvY+F3pZno6AO3Qvw0N5wtArKL9swcS&#10;SN0wdepU/0UQ7mAEkr3QYAKRS63zUPj8LZYPz4y47ZdydMGj8tHnO4yk0KWvHrFMHHUUv194RKZv&#10;SJcNJ8qlyNWg3xkAgJ7V0tJsjBoqXfqYZN09yPr3XEBkT71Cyj94XurTj+ojAEAw+reh4XwBiFW0&#10;f/ZAAqkbPvvsM/9FEO4ggWQvNJhA5GsoSJfSd5+S9BvPvfZD3sz/FNfuNVLb4JWtpyvk2R3ZMmr5&#10;cfnxnAOWiaNzxQ+f3S+3rD4lK44US57Toz8BAADd11iaJ87t70nhi7dL+rgfWf4+C4zsaUOl/IO5&#10;4sn4Sh8BADpG/zY0nC8AsYr2zx5IIHWD1+uVwYMHGxfBwIEDZc6cObJixQpZu3atP+Li4oz1kjqK&#10;rVu3GnXVviNHjjSOxxR29kKDCUSP5nq3ODYvk9yHrrJ80KYia9JAYwqglvpavZdIjccrh3Jd8sb+&#10;Arnj49Ny8QsHLZNHVvHbVw7L41syJSHTqY8GAEDnNDlLpebQVilbPkuyp11p+XsrMNLG/lAK5owX&#10;x4a3pCE/TR8FADqP/m1oOF8AYhXtnz2QQOqm+fPnGxdBfHy83tI9Kik1ceJEEkg2Q4MJRCf3sQQp&#10;eeNBSbvxx9YP4W78iZQsekBqDm/Te5hlVtTLssQiufmDk/KD2fssk0ft4/8+tdeo/15SsRRXM90d&#10;AMCssSxfXLvWSMmb0yX7/j9a/n5qH5mTBkrJkkel5sh2afGyNh+A7qF/GxrOF4BYRftnDySQuqmg&#10;oMC4CFJSUvSW7lOjlkgg2QsNJhDlvI3i3Lpcch76s+WDORUZt/aTkrceEffxvXqnYHnOelmXUm6s&#10;h/TbVzq3ltKf30yWVxPyJddRr48CAIglaoRR9b71RgKoswkjFWra1YpPXpH69GR9JAAID/q3oeF8&#10;AYhVtH/2QAIpDNSIoTVr1uhX3Xfq1ClZsmSJfgU7oMEE7KPm8HYpeHac5cM6X+Q9/nfjr8PPp7DK&#10;I8sPF8m4VSfkf8/cY5lACowrFn8pC/bkyZlStz4CAMBu6jO+EuempVL0yiTJmnKp5e8Zq8i6e5CU&#10;LJ4m1QmfibeqXB8NQKRoch7TX0U/+reh4XwBiFW0f/ZAAikM3G4e5KFjNJiA/dSnJknZe89K9j2X&#10;WT7IU5F93x/EufVdvcf57Ux3yCMbM+TXLx+2TCAFRv+XDsmD69Nl6+kKvTcAIJo011ZJ3cmDUhX3&#10;vpSteFrynxol6Tf+xPL3iVWoUbGlyx6X6v3rpam8QB8VQCSq+fIBqVx/oTi2/FIayw/qrdGL/m1o&#10;OF8AYhXtnz2QQAJ6AQ0mYG91pxKNh3gZt11i+ZAvc+KvpOLDedJYmqf3OL/synpj6ror3zhqmUAK&#10;DDV66c41p2XbmUq9NwAgkjTXVRvJIseGt6R44RTJvu9yy98XHUX2A3+S0qWPnU0YOcv0kQFEusbS&#10;BCN55I+NP5XGkvCsodxX6N+GhvMFIFbR/tkDCSRNTRs3bdo08Xq9ekt0UOslrVixQr9CpKLBBGJE&#10;S4s4t62QnAevtHz4p6Jw3m1SfWCj3qFzCqo8smhvvlz15vmTST9//qA8F5ctGRV1em8AQG9qKMoS&#10;V8JnUr76BSl8caJk3TvY8vdBhzHm+5I/a7SUr3rO+J3RyAgjIGrVHLrTnEDS0Vi0VdeIPvRvQ8P5&#10;AhCraP/sgQRSgPHjx8v8+fP1q8iXmZkpgwYNkuLiYr0FkYoGE4g91fs+l9zHrrF+MNga2Q8Mkaov&#10;Vuvaneesa5LVR0tkwoen5LvP7LNMIvniyjePyuL9BVLo8ui9AQDh1FRZLDUHNkr5+3OM9fEyJvzC&#10;ss3vKNLG/tCYjq741XvFsfFtqTt9yPiDBACRz1t9Rly7/yaObb+T+vS39dY2Tc7jlskjXzQUbtE1&#10;owv929BwvgDEKto/eyCBFCA5OVn69esniYmJekvkKi8vl+HDh8vixYv1FkQyGkwgdrm/2i1FL0+y&#10;fGioInvqFVK1Y5WuHbqETKc8sC5NvvP0Xsskki+ueitZPviyRO8FAAhVY2Gm1BzcJBUfzz87sqiD&#10;NfDOFenjfyp5T10vZStnG39o0FiUpY8OIBrVHLnblBCqTX5Yl5xVe/ThtvINPxH3yXmm+iqa66Pv&#10;/oz+bWg4XwBiFe2fPZBAamfmzJkyePBgI5kUqXzJo2HDhonHw1+VRwMaTABq/aOKTxZI1jnWvci6&#10;+/dS+dki8dY49R6h++RYqfznO8csE0i+UKOWZm7JlLRyprgDACuqHa47k2Qk98uWPS55T4yU9Jsu&#10;smy7OwqVYCp44VZjdJJKFjXkp+p3AGAHTc6vgpJBKlx7r5dmT6U0lMSZttcen2XsV5/2hqluS6PL&#10;2B5N6N+GhvMFIFbR/tkDCaR2VEJm1KhR0r9/f1m/fr3eGjmSkpKMxNGAAQOMKewQHWgwAQRy7f7E&#10;mK7I6oFj6j++J6VvPyYNeWd07dCVVDfIa3vz5U+Lv7RMIvlixLJj8v6XxcyUBCDmNJbkiDt5lzi3&#10;vitly2dJ4QsTJHvaUEm/+WfWbfN5QiWLiubfJZVrXxP3sT3iranS7wQgWtWnLxHH5l9I9aGJ0txQ&#10;qbe2qUm6358IqtD/9yeGdg5t3be/aZu3pq3/Xpf2prgSrpOWhq7/4VBfon8bGs4XgFhF+2cPJJAs&#10;qDWF1NpC6h/37NmzjRE/fc3hcMiMGTOMz6Sm2UtISNAliAY0mACsqERS7qN/tXwYqUJNfVd38oCu&#10;3TU5jnp5ZU+eXPJiomUSScX/enyP3L8uTb7Mr9Z7AYA9NKhp5w5vE8fni6X49anG2nRqGjmrNrez&#10;kTX5d1Iw92Yp/2CuMaVdk4PpQQG7ab92kfOLK6SpMkmXtpZXnTCV1yQ/Jq79N7Zt+7ytTEXtsSf1&#10;nvZA/zY0nC8g+qiZqZ5++umQYunSpbJ8+XL55JNPZNeuXUZEwjPlvkT7Zw8kkM5Bje5RU9mpf+Bq&#10;NNKcOXP65KL3er2yZs0aGThwoPFZVPJo9erQF11H36LBBNCRmsQtUvDcTZYPKlXkzxptLNLeXVtP&#10;V8oN752wTCL54s9vHpVPjpXpPQDAWrOnQjy5H0lLU63eYk09ZG2uK9SvekZzfa3Up31pJOXV+kQl&#10;S8ZIzkNXSdrYH1q2qZ2NtDHfl9yHrzYST87Ny8R94kC3phkFEDma3fnirc3Rr4LVHJ1uSgD5orF4&#10;m1FetXOoaXtzXZFIS7PUHJpo2q7CraeusxP6t6HhfAHRx5dAmjx5sjEL1Ne+9rUux7e+9S255ppr&#10;5PnnnxenM7buJWn/7IEEUgdUEkmtNeT7h64SSeofu0roqFFKPUUljdRUdSpp5UtiqVANFiOPohMN&#10;JoDO8GSlSMmb0y0fZKrImTZUqrYt17W7rtDlkRd25sgvXzpkmURS0W9eoryakCeNXua3A+zCW5vd&#10;2s6slOb6Ur0lmCfvM3Fs/bXxcLSxJF5vNWtuPY5j8yXGg1HnjkvFW5OtS8zq0hb7H6DWp7+ttwZz&#10;n5gjji39pfboQ3pLsMbyfVIV90dxbrm09bPNkIqPXpLCebdJ9j2XmdrJ0nd+YLxfxYc/lPQJ5jbU&#10;KjJu/rnkPHy1Mf1c+arnpGr7Sqn98gvx5J7W7wzAbjwF6/1tU23yI9LS4tUlZ6m20ldeuUH/3//6&#10;J61t1SOmbe6Up/WeZ9UcmeIvqzs9X2+1F/q3oeF8AdFPjS6ySg594xvfMJ7Xjh07VqZOnWrMHnXt&#10;tdfKxRdfbFn/m9/8ppGYampq0ke2N9o/eyCBdB5q1NH48eP9/9gDY8SIETJr1ixZsWKFxMfHS0FB&#10;gd6r81QiSiWL1q5dK/PnzzfeSyWq2r+XSmSx5lH0osEEEIqmiiJjaqRzrcWRcfsvpeKTV6Spsvt/&#10;zLA3q0ru+Pi0/PPD8ZaJpP/zRILM2JQhWZV1eg8AvUlNmVR3ZmGHfynfkL9OnNt/L649f29tPw7r&#10;rWbeqhPi2PAT44GmY9vvjOmZ2mtpdBrJI9+Dz8qNP209XqIubVN96M62Oq2h3rf9SCSv66Spjor6&#10;rPd0aRtP7iemOtUHxktDaaoxfadK5pQufUzynrpeylad/ey+KHr5+5J2g7ltzH/6+6Y6pSt+KGnj&#10;dLs58VeS33qc0iWPinPzLHFuu1KcX/xZGou26k8CIFZU7f6bqa1w7R7R2iYe06UqqT3bVO4+/oTp&#10;dWA4tv7GcpRlQ9E205R3dkP/NjScL8Ae1Cii9gmhBQsW6NJgBw4ckNtuuy1oHxVq+5kzXV/3OFrQ&#10;/tkDCaROWrVqlWVip32orPPQoUONGDdunJEQah++8s4cT8XEiRPF7XbrT4JoRIMJoCtaGj3i2LhE&#10;su8dbHpIGhhqnaSapDi9R9dVe7wyf1eu/HTuActEkoob3z8p8ekOvQeA7moo3i7e6lT9KlhT+T7/&#10;Q0rntt+K1xXcyWzxlIlzyy/bHmZuvkSaKg7p0jbVB2/x1zl7vIHS5Gh7YKq4j8001VHh2PIr8QYk&#10;mzw5HwXVUVFz6HZd46zqwLVAAkIljHwaywvEufl3QXVKV/5AMiZ8x9/O5T/9vaA6Rr13fyCpo8/W&#10;Sb/536VyXev2dqMFquL+Ls3V5nbLFfDwWI188tZk6BIzNSWVkbzr4GcEILJ4a7Kk7tQ8aSzdo7eY&#10;efLWnr3227UVjtZ21Os6ZbQHjg0X+bf7RkbWnXrJVN8XjWX7jPJYQ/82NJwvwB6eeOKJoESQWvPo&#10;fM41eumKK67QNeyL9s8eSCCFQI0AmjJliv8ffk/HyJEjJS6u+w8F0fdoMAF0V3XCWsl7/O/+B6rt&#10;I+vewVL5yYKwLOb+4dESGfL6l5ZJJBWXvnpE3jvSc1O5ArFAPZT0PYA81/RuroRrTQ8qq3ZeKc31&#10;5muv9uiDpjpGbPoPaSw/oGuopM/7wXVaQ/3lvLfqbHJITRHn3x5QR4Vzx2XGQ9mmqhQjoeSvt+li&#10;Uz01FZRS++W0tu3tFpJXkTP9J5J+y88lf7Z1YkhF2cofSsYt3zGmoTOVqSRR4OvPrpbqfetb4+62&#10;bUGL1z9hfC6l7tQLpjIVrr3X69I2Knnkm6ZPhZ1HEgB20dJUI86AUZT1GcFta9Wu4WfLW9sJR2tb&#10;6aurwvnFn1rb2T+btgUm0Gu/esxU1pD/mS6JPfRvQ8P5AuzhmWeeCUoCdTQCKdBDDz0UtK+K119/&#10;XdewJ9o/eyCB1AW7d+825rT81a9+5b8IwhmTJk2SdevWicfj0e+IaEeDCSBcao/GS8Hzt1gmkXxR&#10;/Nr9UncqeNqpUKnRRmNXnbBMIqn46fMHZfG+0KdvBexO/YW7+/hT0lRxUG8xayzfb3oIqaI+c5ku&#10;PUs9+GxfR4Ur4ToR79mR6Q2FWyzrqFAja5ocX4nXdcKUCHFs7m+q59x+qTEqyLG57UGqmuqu5ktz&#10;YsoZ9wcj4RS4TX2fVbtHtG37vLXe1j+a6pS99yPJmWFOFFWs+aEUvtBuurm3fiDFi86uX+SLik9a&#10;///Zj03b3MeXBH0OZ5z5PWu+nCquvaNN2xoKN0tjwQb/6/ZJstrkR41z6lOTdL+p3LXnP3UJgEhV&#10;n/6m6bpV4T7xnC5tbTPzPjWVeXI/bm1TZpm2BYZay6g9dTyVzK/PWqm3xCb6t6HhfAH2oNYuap8A&#10;6swIJKWmpkYuvPDCoP2//e1vS319va5lP7R/9kACqRtycnJk8eLFxkgh38XQ1VBT2qn1lPbv36+P&#10;DjuhwQQQbo3F2VLx4TzJnDTQMomkIu+Ja8W1u226qK7KqKiTRzdlyP95Yo9lIqn/S4dk9dHuj3wC&#10;7MCT/5npAaRan6g9174xpjq+qM981yhXU6ZVbvyZf7tja9uoHxXVB24yklCB0yypxFDQFHRbfhX0&#10;F/ZqXQ73sXOv56FCPYRVao5OtyxXUX1gstQe2SEVnz4lFWt/bllHRda93z3bHs1qSyK1T96oKJw7&#10;VErebH2/DX8NKvNFbev3p6hRWM4dgy3rqFAL4KtwbOrn3xb4tS+qdl9jeq2m51Ma8j83bfdF3cnn&#10;jfJAza3vU33gFnEljGo9t9v1VgA9ofbYk0YCx1ubq7eYqUS31bWr9lNtgnNHW3nVrr/ovVrbuiMB&#10;Ixh1VB+eJNLSrGugPfq3oeF8AfagRhu1TwB1dgSSoq7/9vur2LfPvtOh0v7ZAwmkMFHJJLVO0syZ&#10;M42EUr9+/fwXSPtQ6yQNGzbMWNtIJaBSU5lX3e5oMAH0pJpDW6TwhVuDEki+yLjtF1K28hlpKEjX&#10;e3RNc0uLvHmgwEgYnSuR9FZrOWBn6sFlS1OtftVOS5PpAaUv6jOW6gpi/MW7b3tFQB1f1KY8I1Xx&#10;V5u2qbU8qg+MN21rH57sD4zju1PMi78HhpruzkeNuLGqU33wVl3jrOqDE4PqFC+6yL/2kIqsyd+R&#10;ys/MdSrW/lByHz2bPPJF0attSbHAUNNCBao5fFdQHZXsaWloW8vIahSXirrUV3UNNXWf9XpNKurT&#10;3zB+lo6A6a4cm34u9TmrjP/76wYk6VQ0lu7WRz+rJvE2f5nar8lxVJcEayjc1Po9OPUrAKFwH3vc&#10;f61VfXFF0Npk7dtW03WsXrcfQZm7Ru/ZqrXtrg4YteibjhPnRv82NJwvwB66m0BS09W131/Fe++9&#10;p2vYD+2fPZBA6kEOh0MKCgokOTlZkpKSjK+Zli420WAC6A0N+WlStuIZSR//M9ND28AofPF2cR+z&#10;Xlg6FGu+KpXfvHLYMpH0w2f3y/xdudLobdG1gZ7XWHmkx/9avO7My8bDRcfGi0yJCh81QsV4AGmx&#10;7k9d6iJpch4zJSTUNEjtRyy1D9/Uaipp5Uq43rrOl1ONOj61XwUnh2qPTm8tMZ8fNdVbYJ3qQ0+J&#10;a8+nUr7qOSmYM16yJv/OaDdKlrRNLZc383tB7YqK7Knfbf2+f2jUKVnyEyl49m9SuuRRcWx+R9wp&#10;e8VbVWa8Z3Xi7f5jqVE7nnNMA1V36sXW8pGt+z4jjUXb9FYz9cBYjThQaxjVpb4m3tbz2546N773&#10;84U7IGHVULDRv739ovoq6s68anrt2v03vaeaDuvsYvyBoRKIze58XaONGu1g1NnwE2lyJOutAHza&#10;r+8WqNmdF3ytbf+96Vqq2v13f5lr9zWt7e1xcWxpSxAHRmAy3Ue1sXVnFrS2ycGjRhGM/m1oOF+A&#10;PXRnCjtl165dQfureP754FHudkH7Zw8kkIBeQIMJoDe1NDaIc8u7kvPQVZYPelXkzxot5e+1rQvQ&#10;VW8fLJSfPX/QMpH07Vl7ZcGePF0T6DlqnQr1UNC54zJp8fbMH+t4azKCHkI64y73T1umpoYLLPMn&#10;DAJjw09MrxsK1p/dt/X/gdt9UaOmUGpuNOoozZ5K85pDraESU1ZqjtxjlBufsXCL3tqmqaJIqg9s&#10;kIqPrpPSpQMl6+4LLdsKX6jRRBm3fCdoe+adv5aCuTdL+YfzpPrgx+LJPX+CurE4TpqqTuhXPau5&#10;wSHV+280pgRUD429rlO6pM251kBR01opNYfuNG1XSaXWAxv/3gK3+8KVcK2xn4/7xBxTuUocqs/V&#10;Xou3zpimr+bQXdJUmaS3Avanrk3j2tl7fWs7V6G3tlGJZFXefvpL59YB4nUkS+1XbaOTVHhyz05H&#10;2VR5RBybLjaVqRGO6D76t6HhfAH20N0RSCtXrgzaX8UHH5ydScCOaP/sgQQS0AtoMAH0FXfKPilZ&#10;9EDQQ19fZN07WBzrXpem8u5NPfdeUrH8fuERy0TSRXMPyNLEQl0TCC/1V+aBDwcbCj7XJaFprDhk&#10;THnW0lCpt5jVHn3I9D6BUXfqJXFs+71pm7fqRFBSKTBqksz3A41FW0zlgQu/B2quKzQSG669o6Wx&#10;uOM1d5qcKcb/1ehEV8JnUv7es5L/zA2ScfsvLduDjiJtzA8kZ/owKX7tfnGsf0Nqk3eJ12Gftc8C&#10;10NybPnl2SRRAHW+A38+zu2Xml63L687Pd/Yr7H8wNlt7Ual1STebpQH8j1EV6GSU831pboEsK+G&#10;gg2ma6Nq999Mo/jUdVC5/kdt5Tuv8H+twrHZvL6ZunYCqSlAffu79o9r3cK6RuFA/zY0nC/AHro7&#10;Amn69OlB+6tISTl7z34uxcXFxuilzoSqey6nT5+23McXPYH2zx5IIAG9gAYTQF9rqiyWio/nG+sh&#10;WT0cVpE/e6xU7fxQmuvPsb5LJ6xLKZOhb3xpmUj69cuH5aNk+zxwRmSoO/mC6eGh+9hMXdJ5jcU7&#10;/Purh4/qgWMgta6Nr1ytreHcYU4etI+6U/P0nq3HLvkiqNx9cq4uNWsqPyC1Xz7QrSmUmpylUnN4&#10;u1SsfkHynxkj6bf83PJ67yiy7/+jFM6/02gzqg9sNBJQdtdcX2JM/VeX+rq0NLn11jZqJEP7n6Mv&#10;1LR8SvskkjHFXrt1VwKj7tQLxn6KGiXWvrz64ARdaqam83KnPC1NZXv1FiAyqeuq+uAtrW3S3edc&#10;H0yNOmr/b79q51DxVp9td9yt7WlgmfqjAXeK9ahBFaa1jTQ14q+xtGcejMUq+reh4XwB9tDdBNIV&#10;V1wRtP+3v/1taWpq0jWsrVu3Tr7+9a8H7ds+LrzwQtm6daveK5iaKu+iiy465749gfbPHkggAb2A&#10;BhNApGjxNkrl+jcla8qllg+OVaSN+b4ULbxH3F+ZF4sPxfoT5TL4tSTLRNIfX0+SWVuzdE2ge6q+&#10;GGJ6eOja83dd0jlqyjtn3J9Mx1BRn75E1xCpbjeFmRoFVJf+lmmbL1QSor2Gknipihsiji0Dzrnm&#10;T1d4qx1Sd2K/ODa8KUWvTJasey6zvKY7CjUKMWvKZeLc/I7UpyZJS0O9Pjrac6fMDvp5q5+pb1o8&#10;Y40rvb3CYh0s95mFUvX/t3cvcFJUd97/n91k98nuk33+7m6ebDZXk81FsmLYLAmGGCKJJCaYJSGK&#10;ITEJigkG44WIEcWIQVFRjBgkhoiKYlBRYrgoKsplYARkYISB4TowwMAAA3Mf5s75z7eomqmuru6u&#10;6u5pZro/79fr94LpunR3dZ3TXedX55wV34p4rOXImzoJTdUb0eegQvNquWkYw0pXUqqZ+VrQg2k4&#10;Rvf57Awt52i2E+xKzCvc66qXnzN0nRMartRRv/n2iGWKpgN/sZeiu3F9G053Ha8jj443h6f9nCAI&#10;n9C8numWSgLp2WefjdpWMXfuXHuN+CoqKsztt9/uu4/3vOc91vz7QT366KOd2773ve/ttt5HwvdF&#10;diCBBGQAFSaAnqh27RJrony/RmUn9t3wVXPiLzOsHkzJeGZjuen7wHrfRNKgRzaaBVtOT6wPJKO1&#10;Ij+qAVGhydAdrdXbrJ4cGhLuVFt0z5KGLXf47kNRu/anpuatn0Q81rCtq3dR475nIpcVP2AvSb/m&#10;Q3tM7eqXzLGn7zJld4205h7yK7PxYu91F1iJphMLfm/qC5Zl1RB0maBko3pTnFj4CVOb/wNzcvcs&#10;0+Yaaks0J5X7nHCids1l1nINK+h+vHLpf5uqZV/u/FuJp2rP3EpWkslWv2lcxLLKJX1MW+1Oe2kk&#10;DZ/XZM+zBaRb454/merl37B6CPnRPF7uc9UJzQnmqH3rx52PV742wNQVXBexrjdajr9tb3la/Tu3&#10;Wo9XLv60aT4cPdcbug/Xt+F01/FKppcxQeRKHLrPvyd3KpJNIGmIOiVqvNtedNFF9hrB+SWRLrnk&#10;EntpMC+88ELnturd1J34vsgOJJCADKDCBNCTtVQcMpULHzUHJgz1/fHtxOFpPzP1G163twrnj28d&#10;Mh+/+y3fRNJXZ240r2yPnjQbSETD1XkbGBUtrqG9qpZ19VDS8HSab8Ohhnn3dtUrhkT87Q3NjXOq&#10;pdbe+rSW8mWm7u1r0toTpK26wtQVvG4qnr3fGlpy90/O8S2T8WLvmP7W3ZeVf51pThatMe0n6+y9&#10;o7vVrLks4rxRT4lTLdX2UmMaS56MWO6OunVXmjbN67XoPzofq37za1YvJZ1j+rvSftyJ2tXft/fc&#10;RfN5dS73mW/JreXoStPeRB2MLhpSUQnIWHTOuM/B+k3j7SVd1FtIy7w9ixSNJY+bkzseinxs96PW&#10;dvWFv4543Alv7yWHev4Zn5sD0L24vg2nu44XCSSCiB09JYGkBI3fsHHf/e53TVVVlb1WcI2NjVH7&#10;69evn700mAkTJljbnXPOOfYj3Yfvi+xAAgnIACpMAL1F075tpuKZKabkZ/18f4grNPzd8fkPmtaK&#10;Mnur4Kat2G/+/c41vomkYU9sNoVlNHIjOA0f5jQuVi45p/P/J3c8bC1v3PWHzsfcoTmI2huPWUMk&#10;dT6++JOmvX6faTmaZ6rfiJykXVH1xmDTUrHW2m+6NZfvNdXLnzVHHhln9v1yoG+5ixe7f/wZc3DS&#10;pebY3LusOYtajkX2ikFmnWquNPXvTLAayHWe+XEa191R+eoXTVvNDmt5096uJJN6JdXkDYtIKlUu&#10;/kzn/xUaXs9xqqXGVL363xHL1VPDj3rnOes0H1piPxpN8840H37V/gvZTPVj53lTeLP9aKTat67o&#10;XMeJuvWjrUSnuIdzPL3s6o5/P975tzepVPnyuR2bnrS2lfrNv+la1lE3Nx9+zV6CnoLr23C663gx&#10;hB1BxI4zOYTdwYMHrcSREjve9TXc3EMPPWSvmRzt27vfDRs22EsT69+/v7XNAw903+gJDr4vsgMJ&#10;JCADqDAB9Ea1+QtN2T0/8W2wdkK9ktRTIoxTp06Zh1YdMGffne+bSPrVwt3mSG2zvTbgr7lscUQD&#10;ZM3qSzv/r6HnTrVUmhNLPmv97XcHfPWbkUmipr1z7D2rDfRkxF3wdQU3RAyLl6qmg7tM9bJnTPnv&#10;rzN7f/FF37IVK/b+8svm8INjzPEXp5u69UtN86ESe6/oTdqbKjrnQ6pefpE151Z78wl76Wk6j51z&#10;0BtNB140NWtGRDzm9LxrcOaG8czD5CRWHc1lCyOWK5r2P28v7aKhwZzliXozoWdrbzhomvY9Y9oa&#10;DtmPRGpvrjKVSyKTk1Z92trV87Ll6IrOZZWLutZT1Bf80lpH53Tn44v+w5zqON9byl+PWNcd7jnn&#10;HE2lf+6oh28xrZWb7EfQk3B9Gw7HC8gOfgkk9eK58MILrTj77LOjlive/e53W8PVPfbYY9ZcRung&#10;TU6pR1MQSjRpfSWy0vVa4qH+yw4kkIAMoMIE0Ju1lO8zx5+fZvb+YoBvg7ZCy4499VtzckfwO5/k&#10;/uWl5l9/kxeVRPq7m1eY214pMZUnW+01kXPsO9ljqVk5tLPxUb2DTrp6G1W9cp5pKLqr82+F5kA6&#10;YfdS8iaU6jfeaO81UmvlxtR7HbW1dDx3vjmx4GFz6L6fmj1XnedbhvxC8xwdun+0OfHSI6Zhy2rT&#10;Vt81DBqyQ3vDAft/0dpqd0Wcp97z1bu8ZuW3ouZgqlzy6Yi/mw+9bG0rNSu+GbHMiabSZ+01TtM8&#10;N+7lGjrSj4Yg0/La/MutRAV6lvaTZaZy6X9Zn5GG42w9ETmfkJzc+XDEZ+2EEvSO2rd+1LXslc91&#10;nHffdq37MVP95mDX35FzHvkN36i55ND7cH0bDscLyA5+CaQgsXTpUnsP6ePXC2n79u320thGjRpl&#10;rfuDH/zAfqR7Uf9lBxJIQAZQYQLIFnVvv2oOTb3St7HbiX3XXWCOPzvVNO8vtreKr66pzYxftDsq&#10;iaT4PxNWmjtf22samuMnE5BdGnedbgSvfvPrpuVYnv1oF/f8Lgrdqd5yfF3EY+6oK7jW2k49NNzD&#10;gCnUOG7aGq3l6dB+stY0FK22hnnUsHI7L/2gbznxi/03f9McfeIOU/fWItNyNHZiAbnDaXCv7Dhv&#10;6wquM82HIxsgGvf8KeJ8joxPmOaDCyIeU+Kgrb407jxMJxZ/yrTV7Tm9/92zfNdRGXVrrSyMWK7k&#10;VHtjub00khJQNXnDY85p43BeA4I5uX1aR104z/4rWkPRbyM+IyXUW4+tsZd2ONVqqpZ+3lqmJLvO&#10;Fff6DVvu6NjHnRGPKWmo3kWdSSNPj6TKVz4XdR5YyfyOZRpCtOXoKvtR9DZc34bD8QKyg4ae8yZt&#10;vMPRTZw4MWod9T7aseP0MMXpUlNTY+3X/Ty/+MUv7KX+tm3b1tlLSgmoTKD+yw4kkIAMoMIEkG1a&#10;jpSaiuceMCXXfMG3IdyJA7d/11S9OifQBP6bD9WZy58u8k0kvf+OPPPoW+HnXELPU7/lTlO34VrT&#10;uPdJ01pVZD/axTt3hqKheKq99DT3HEU1Ky4+/WB7S8ffH/cdrq61uiuZ2XLkzchlJwrsJclpq6uy&#10;hpI79vjtpnTc13zLQazYP2GoOfbUZCsxq/0AfjSn0qm2JvuvaDVrfhBxTjtxctej1nIlFdyPVy7V&#10;3GGf6Pxb8yspmeNepyb/R6atdq85saTP6ceUGPAkXzW0nSOiV4od6iXY3hQ5B5TKsnud5gP+8xM4&#10;w/BVvvrfVnI4lrbanaa5bJH9V+6qK7i+85hawwy65hMSJXGc5ZHxCdNS8Za1TuOexyKWNR95w9R6&#10;hkl0R+XS/+7Y8elewpojyz0PnaJ6+ddNW3V0HS/OXF/ovbi+DYfjBWSHIAmkw4cPm+HDh0etd911&#10;19lrpM+jjz4a8Rz/9m//Ztascd0c4jFt2jRrva9//eumqSn2b8t0ov7LDiSQgAygwgSQzeo2vG5N&#10;/q+J/P0ayRW7RnzUlD9yo2nYHN2bxCt/X7X57hNbfBNJX3p4g3ltR+Q8Ieg9/Ho91G2IvFNOjZ/e&#10;dU6vN9ZaXrf+ZxGPN5f91Xpc1KvBvUyhHhpeatRsKL7ftNUE6yXn1nLsoKld/ZI5Ovs2s3/8EN/z&#10;3S/2/OQcU3bPj62eSfWFKwIlVYEg2qq3RJzz1cu+Yk7u+J299LT6d26LWMcdzeWn57Gr3zLJd7kT&#10;J+0h6pyoWtrPtNXvj+oR6I4615xJbXV7fddpLou8A9bqKehaXrXsAtPeeNRe2qW1Ir9zHZV9zV3m&#10;R0lj9Was2zjOSsbF0qb5gQ521Sc9RePuP3S8v+/51mXS2lGfuY+XdTxWDTPtDV03XTi9fhSVrvUU&#10;Va9+0bQcfCkiQViTP9Larr2uxJx4+T8j1neice9T1jqOlsOvdi5TQvGUZ04vZBeub8PheAHZIUgC&#10;Sd58803Tp0+fiPX+9m//1kr4pNPRo0fNV77ylYjnGTdunL00UmNjo/na175mrfPggw/aj3Y/6r/s&#10;QAIJyAAqTAC5om7tEnP4d2PiDtu195dfNsefvd807nnH3srfij1V5tuPveObSPrxn7eZPcf9Gwtx&#10;5mi4Oc2zEYu755A7Gnf/0Vre4pqs3y/UCOz+u9Y1L4e4h/PSnB1tlYX2kuS1HN1vapY/Z47MHGf2&#10;Xvsl33PaL3b/5BxruMeql2ebpn1b7b0B3UM96dSgH69HXc2q/4koPwr1BnRzzy0WsZ4971LTvmci&#10;HreGPFv08c6/q9+80NStvzpincaSx61tNXeT/j7+165lTmgIPIfKtXcotNq3fmwv7VKbH9nzqm7d&#10;lfaSLqda6zvn/bH2s/an9pJIrSc2msrFp+eLql41zJyKMaylhv9TUkzDxcWbp+1US41pPvyq/Vds&#10;bXW7TXtz7N6H6l3lvHaF9bwe9ZvGWcu8vS+rrWEEj52e+2hRV4+zuoIbrP241/WG+7U3H1ocsaxy&#10;8adiJtqUUPQbdhTZh+vbcDheQHYImkCSmTNnRq177rnnmpUrV9prpIf3NX3sYx8zBQXRvwcXLFhg&#10;Lf/EJz4RaK6kdKH+yw4kkIAMoMIEkGvaG2qsoesOTBzm27juxL7rvmyOzp5o6je+YcypU/bWkRZs&#10;OWb6PrDeN5F028sl5mRLu70mzqS6t3/R2cB4cnv0XW1NB17oXO5tQK58+T/NqcZj1nB0nY+9+gWr&#10;Mbz6zYsi1nVHc3nHeeOhBlenR0VoHeegEpvVrz9tjsy4wez95UDf89YvlFw68oebTO2qFztew257&#10;h0DPoR5AteuvNnXrf25O7njINB9+zV7SpfXEhqhypkSNex6b+ncmRK3jRHPZYmtYs+o3vxbxuHr/&#10;uP+uWX1Z5N9rLrP23bRvbtfjnnpCc/g4mg/+xXrMW5coOeLWsO2eiOWK+s0T7aVdvEPw1a4bbS+J&#10;VLPqO651unpXuWnupqrXBljr1OR9t+N4NNtLIukzcPalIT39VPsk9Bq2TraXqvdRccSyqmVfjvhb&#10;SSRvHdpWtcXatv6dWyIed6K+8BZruZvzWmtWXRJzWDrkFq5vw+F4AdkhTAJJfvnLX0atf9lll1k9&#10;h9LlwIED5otf/GLEc9x222320i6jR4+2ll17beTNQ92N+i87kEBKUVtbmykv958gFnBQYQLIZU17&#10;i8yxOXeaktGf8214d2L3j/7D6r1Uk7fAtJ+stbfuMnV5qfmHW1ZEJZH+bdJq8/vVB+21cCZoInRv&#10;I2T18otMW1VXL7PqlZd0LVvxrY5tVnStv+jszgZXJ9TTQdobSk3nBO12aK6NIHf3J3KqqcE0vLPS&#10;VPz5XnPg9mFm14iP+J6bfrHvhq9aCaOaFc+b5vK99h6B3q/12Gqrh0rTgQVW0smPO5HiRN2m8fbS&#10;jjrhyPKo5U5ULvmMNSSdEs3ux2vfvqbjX9fcTCu+EfU8Trl392Z0eg45cXL3LGud9ro9px/z6fHk&#10;zA8lTaXPRi1XeBMpfkP11b09xl7axelpFW+d9pOHI9ZRNBQ/YC89rWn//Kh1nNAQnFK36aaIx9tP&#10;Hup4Ph3HyPWdqCv4pbWdo3btTyKWn9wx3V4CxMf1bTgcLyA7hE0gqaeP5hvybnPHHXfYa6THfffd&#10;F7H/z3zmM2br1q4REAoLC82///u/W8tefvll+9HMoP7LDiSQUlBUVGQGDhxoFYKLL77Y5OXRXR/+&#10;qDChRoD6jov2hndutRpMWo5E3zWvoVA00XVjyWzTWrnJfjDaqeYq03J4qWmtWGNNHm2Mf++L9oaD&#10;1mT0sYZhAc6EWnuIu90jP+7bKO+OsilXmKqlT1pzzjgO1zSbn83fHpVEUvR9YJ3VWwnppwbZhm33&#10;dtQ5u+xHItWuHRXRCOmEkkaiOsv9uBpsRcNn6W/vnBw1q79vLXe01ZWYqmWDrGVVb1xoTdge1qn2&#10;jjq2ZLOpfuPP5uhjt5r9E77te97FitKbv2mOPXGHdQ63VnGeIbepLqhZM8LqudO4a4ZpPf62vaRL&#10;Q9HkiHLtxMldj9hrRCaWvdHcUW80H1kWMTdP1Wv9Tc2Kb0asd3LPnzrqha9GPKY6Qr1l3I9VvfK5&#10;iL8115KGuKt69Qtdj3uSUU37nrZfqZJWX7V6PHl7PdVv+pW9Rkddd2xNxLLOdTb/xl7jtIYi//mm&#10;3OspCe88rnmgKl8+N2Jd1ZPuv7VPh7dHlUI9prxzQLV3/K2kUs3Kb3f8Vn3efhRIjOvbcDheQHYI&#10;m0CSv/zlL+aDH/xgxDb/+q//ap577jl7jdTt2rXLnHfeeRHPMXlyV4/lKVOmWI99+9vfth/JHOq/&#10;7EACKQVKGjmFQDFkyBB7CRCJCrN3aipbbOoLf20atkwyJ4sfMC3ly+wlXdT4oAbQmjWXW+Pz6y7T&#10;FtfQSWr8qPaZc0ChCY2lvem4dadv5Sv9IpbrDnsNveLQXaUN26ZENW6o4cM9DI0adeo9d6RWvTHY&#10;mhvErbWywBq+pOr1863eAJqg3rlr1+1US7Vp2v+cNUeJjkGsu5GBME61tZq6dS+bI3+82ey95gu+&#10;Dfbu2H/rUHNiwcOmeX+xtf26/TXmktmbfRNJlz1VZF4uZvLuoJo7yrXqoVhObv9dV33y8n9a9Zpb&#10;6/F1Xcv/qvrmK11/d4QaNd2Nu1XLvmJv2VFf1eyIWFdRk//Djtfj//kpERWUhqKreu0pc+TR8Wb/&#10;zd8wuy79kO+55Rsd6+qcU8+5urcWd9SrnE9AMjQXWWfZzvu+ObnrD/aS01oq8iPKvxPu3j+N7mHt&#10;PFHb8ftLWj2Jm8qX+0T8Xb/lN6bl6MqIx/T7xzsvVOOexzvqjS92Pbb4M9a8Rye3dw03p4R31Wtf&#10;6lqnI5rLFlqvQ78Hrcc0h5NrbiiF06tSv6Pcj1cujFxPc0Zprib3Y+oNZg0v6EqmeUPzDzlOtdZF&#10;/P48uXOGvQRID65vw+F4AdkhmQSSOAkcd3zlK18xmzdvttdI3W9/+9uI/ffr18/s2bPHVFdXmy9/&#10;+cvWYzNmZP73APVfdiCBlKSdO3d2FgAnhg4dai8FIlFhZs6ppqOmSfNfHH7VGj7lVFOFvaRLW0OZ&#10;OVl8/+nkUNGdVo8gNQ442hoOmrqC6yIuyp1wEjrqQaQ7b/3WUejuWu3fb1lXfMzUrB5uTiw5x2dZ&#10;V9R2vBYNVeK3zB3Nh1623o/fMic0NEnL8bej5h5whya/7jiS1l20tet/7ruONQn1qVbrWFjrHl1h&#10;JcQ08bXucK3ffLtpKv2zvRxIrHHXRlPx7FRTetNF/g36rtg79nxzdNYtVgJq4Ya9pv9Db/smkia+&#10;UmLacnh6pNaa7XF7M0pnY2dHtJRHDwnXVr0louw70bhrpr2GiagnrLmMWusjGo29oV6WbprXxFlW&#10;vzFy/pKgWivKTN3aJebYnN+a/RP/x+y6/KO+506s2DP6c1bPOPV4a9xdaPVWApAebR110anWBvuv&#10;aA1bp3TWAZo7qeng6WSMm9NbMSI6fj8pge3Qb7uodTqickkf027/Hmzc/ajvOgrVZaIbgdyPV78x&#10;OCLJU7vmso669R1TubTrxh8lnbw9MVW3uW8O0tB9bfX7ourHpv0vdKx3XtdjSj65lmsYP4d+67mX&#10;KSqX/lfH79I37TUiNe6Z3XH8T994AaQT17fhcLyA7HDnnXdGJGkUTz7pP4+h10UXXRS17aWXXmov&#10;TV1VVZU566yzIvav5NbixYut/2tZY2PmR6eh/ssOJJCStGXLls4C4MRTTz1lLwUiUWGmx6m2JuvC&#10;W3dgKrya9j5pKhd/JurCuvnA/NMrtLfakwB3ja/vhC6+dfeqhpDTBb53eWd0XNRrQmLfZQmi8uW+&#10;piZ/ZMf/o58/MhIt79iX525Va3x/z52uycbxjoi4+zZGqMeV7qates019Isn6l3zIYh6MGluAE3I&#10;rQm11fNKPRAAt+aDu8yJl2aag3cM923s94YSBq/de4v57o0PmX8YtzQiifTu8cvNY+sO2XvOHc0H&#10;X+oshw0+E8aLyq+7vCp0l7tbbf4PrcdVL3jXPbnz9x317lMRjzV0lGlR4sr9uBN1MRJEGjopVgOo&#10;V1vNCVNfsMwcf36aKbvnJ6bk6n6+50XMuPSDpvTmb5jyP/zKVC97puNYaShQAGeSet146x83JYDc&#10;vzfUs7G9KXooyZpVwyLqnJq8YablaOQw43UbfhGxjrVex3Ya+tdR31FvetdxQjcoSbw5itTrUtRj&#10;0/14pXu4vI6of+dWaz3dmOR+3B3N9vM5Gkue6FxWs+Yy0+66CQrIFK5vw+F4AdkhlQSS5s9/3/ve&#10;F7V9kB5MQY0fPz5i3x/4wAc6E1e//GXkPIiZQv2XHUggpWDQoEGdhWDMmOjJUZPV1NRkKisjx6dG&#10;70aFGZ8mUtYFtnq86G73KO2t1sTClYs/GXFBrQTGqeYT1jZOI6dvLOpYd92VpurV//Zfbod3Dg4r&#10;Fn3q9J2ii2IndaqWft4aJqQmb7jvct1VqkZWR8vx9abKfaepHXVv/8IaykXUmKphnrzrKHSHvhpn&#10;NeSUevr4raNosIZrWWFObr3bd7lCvQVq3/qhdfdv5St9fddxonLxp3wfTxQnt95lNASWjpPfcoUm&#10;4He0dhwfJZY0LI3G8FdDz8kdv/Ody6m1euvpYfVqdnQsj313M3qv1qqjpnrZn82h+0ZZw4r5JgQ8&#10;8eSPLjKjrx5nPn3dnM5E0pceLjAvF8cepq03UdlXndJev89+JJrm6nCXsZOuHkNyqr2po070TxQr&#10;kS71njv+69b+OOLvqFj0yYj5NVRvu5erB0Eymg/vNTUrnjdH/nCT2Xf9IN/PPGZc9mGz/5Zvm6N/&#10;mmAli9S7yLQ5vScB9Cb6zafeOvFuPNHcR9Urv2Oq3/y6NfSdH837U73sgs666eSOh+0lXU61nTRV&#10;r3et44Qz/LDDt2dURyiJ79C8Rn7rKNzJn8Y9j0Usq3rtfNN6InpuKdFvpeZDr9h/AZnH9W04HC8g&#10;O9x3330RCRqFhqcL6oknnjD/+I//GLH9+9//fvP0011zLqaioKDAfOxjH4vYv+Lv//7vzbJl0VMy&#10;ZAL1X3YggZSC5cuXdxYC/T9dlixZYiZMmGD/hWxAhRlb4+5Z5oQnMaTeLy0Va6zlzQde7LiAjxxn&#10;3h2Vr/xX9OOeyY1jhca+r4zRgKqof2eC1cggrRVrrWSLe7mGRKl9+xemayg3Y42vX/VqV6Kkbv3P&#10;rLmLvForN3a+r9q3ruh4v2/ZS7q0N5ZHDHOioeFaKwvtpV0aiqd2rqPQXEbeie51Z/8JT68lDWdn&#10;2lvsNU43SnuTYOqNVfPWjzv2t9taR+P21+R9L2IdJ/R+1Dur7u2rI+Zp8uu54I3Klz9rNcpUv3F6&#10;kny/UDLJoSEK6zzzAyjqCqLLl3qg1a4bbQ3NV7fpptPzALjet6O54xhpYv+2uj32I+hpTrU0mfoN&#10;r5kjf7rV7Lvuy/4JA0+8cfnnzL0/+YH53pg7zSeve8p894nNZsOBGnuPvU9rRX5EvdXSURa8VLbd&#10;5cIJd4NmomEx6zZEDuOpsi0t5bHvkm8smWOt46bEuJbVvX2N/Uh8Goqu/u3XrN5Fh6ZeaQ0t5/e5&#10;xoq9137JHJ5+ral65QlrWESGogPgq63BaH7HttrYPRB1c1Ol/XtGdZnfkKDtjYc7foue21kP6uam&#10;qN9qHb8Tq978Wuc6iuplX7F+y3g5Q3rq919bwwH7UaDn4fo2HI4XkB38eiCFbb+98cYbo/ah4eV2&#10;7z7d5pIqv/1fcMEF9tLMo/7LDiSQUjR37lzTp08fM27cONPWlp5GiqlTp5JAyjLZWGG2N5+wxmFX&#10;r6HW6iL70UhNpc+Y6jcvNJUvn2sla6pXXmL1rJFWzcPjmbg4IhZ90tSu/5n/sjgJourl3zg9DNKp&#10;tpiTLteu/Yk1D5BDwzC5lyuBpffmZfUceu18a526Db807Q1l9pJIGmavYdu91tAmibSf9N+Hm4aZ&#10;cvfQ8aPeCHUbf2X1xoml+cgKa9x+9ehpjXH3ruYuUaJKyTINq9LeeMRe0kU9DNxJJN3l6z1epyd6&#10;jkwMOlG1bJCpXvEtU/XGhb7L40Xt2itMzZof+C5zQkPkqbFGQ2nF6nWmeV80JKLonNT8Au7len3u&#10;XmPomZrLdpvqV5805dPHmr3XfME3oeCNTZd9wjz9o6+Z538zzlSsfKmjbHVNOt7T6Vx1n6dONB9a&#10;Yq/RUac07Pddx4nmw69YPRPdj6nMa84y52+/3pjOkE3SUv5axLLKRZ+IeA1eqle8Wg6VWMPQVS6e&#10;ZfUOOnjnZabkqr6+n1msKPlZP3Povp+a4y/8rqPcv2H1VgOAdNINNJpfM57W6mIr8dMcZwg+3WDk&#10;zIdkDSvadtJeAvRONAiGw/ECssPVV18dlZz5wQ9+YC8NRvMQ9evXL2o/Gm5u+/bt9lrJ27dvn3n3&#10;u98dse9nn33WXpp51H/ZgQRSGqgbYP/+/a1h7GpqUruruaGhwQwdOpQEUpbJtgrTmlvDkxxQ7xNn&#10;mI22+lJT93bXpOreqF75Ld/HE0XtulHGGrqkfr/Vy8a7XD1xvHR3/oklnz29/Vs/ihpH3qG7UKtX&#10;XGzqCm6weuLE037ysP2/3KUGYQ0z11gSe7xf70TPteuvtiZzdnNPnO2OqqX9TH3BL03dppsjJqkO&#10;Gt7eYn6hHhXVK77hu8yJxj2Pn36hbQ3WncIni+8ztfkjO86T60zj7j+Z1uNrTy9Hj9C0f7uVkCi7&#10;+0fWPDd+SQe/0Bw6ZXf/0Bx76rfWcHknt+Z3fLaZL+fq4ae6rXbtj63hidxO9yL0P08VzWWnJ52v&#10;fiNy6MuT2+6L+NsvOaTJ4CVW0r3pwIvWcreWw6+Y6uVDrGSybgiIpa26wjRszut43kdN+e+vM6Xj&#10;h5hdIz7i+zkkiv03f8McfXyiqV39UsfxYM4PAL2L5mw61VJl/wX0bjQIhsPxAnq/uro68+EPfzgi&#10;MaPQvEatreGGyC4qKjLvfe97o/alnkgvvPCCvVbyRo0a1blPvT4lrc4U6r/sQAIpTSoqKqyCMHDg&#10;QLNw4elGnDA0mVp+fr4ZMWKEVahIIGWXbKkwrcTQ+tG+DYxWLP60qS+82VTG6HkSK9QTqbl8hTW2&#10;fYPPnD6VS86x5vrxspIPiz5halZ/3+rxElNbg2lvoLHxTNDQfOrhFe/z0VCBzmdds3p4VG8mDQHo&#10;N7SdHmvc/ai1vPno8qg5X9yhc0zJwcqln/NdHi/qC2+Jm8Rq2DrZfqVdTjUeOT0vk0/PC2TGqebG&#10;jvpqqTn25CQr8eCXkEgU6uFSds+PTcUzU0ztqhdN457Npr0x+bm2lIR0er55tZ4o6OzhqKh85XOm&#10;raprTri6dVdGnHc1b10R8bdCw2G6/3YmZ2/c9UjE4+5o2BY5Zrd7cnZFvJ5FbjrejXveMTUr55tj&#10;T99lJfFKfv553+MaJLRt2T0/sYayq9/0pmmvr7afCQAAnGk0CIbD8QJ6LyWO1q5da84999yIZI87&#10;LrzwQlNYWBgqUfPoo4/67kuhHkpavmHDhqSSPxoOz+mFNH78ePvRM4P6LzuQQErSunXrOgtAd8TY&#10;sWPtZ0I2yIYKs2FL7AmA44XGeK/v2LZ+4zhT6TOcmN/ExXrMWa6EQrzx6U+19N65TNClueyvpuVo&#10;nv1XtNaqzdY8SdZ5seiTpnHXDHtJl9bqrVbPJefcUdSu/alpObbaXuP0+VKd992IdaxY0sfqhXaq&#10;tdac3HpX9PIE0bj7jx3vYZHVG8Pb+6nqtQEd+/SfWFO96RL1eEN6tDfWm4atb5ltzzxsnrv+h+bV&#10;yxMnN0pv/rA58oePmv23fCji8b3XfNEcuP275vD0saZi3n2mevlzpm7dyx313TNWDyglmtyUSHSG&#10;bNSwivrc3ZrLl0XMG9Z17pxvzWfW1nH+ux+v33CttV3jnj91Pla5qGu5QglW3e3u0DnqXq7QHHR+&#10;NO9H/abxXXOznTplWiuPdJS7TaZu7ZKO9/gnc2zOb83h340xB277TkqJoj2jPmsO3HqJKZ9xg6l8&#10;6ZGO513e8X4Zig4AgJ6MBsFwOF5A7/Pkk09GJXaChrZNpKWlxfz85z/33d4dZ599tr1FcEpmfehD&#10;H7J6OeXlxW5nyQTqv+xAAilJW7dutXobOYUg3UECKbtkQ4V5cueM6MbH0nnWfDjuHiTuqN880Zxy&#10;jfF+qqnCGpZMyzRcXOvxdfaSaFqmBnnAofmYlGiKN4RgS0W+NZ9RdUfE6jmh87B6xbet87Bq2Vet&#10;xJGXtxeGE1XLvmKqln/d1OT/0Hd5vFDvOlFCS2XD3WOq6tX+1hCLzjCQ6H5/3njE/OdvXjEXXjPN&#10;/GL0deZ3P/6eWTLyi2brZR+1Ehv7J34o4vM7cEe4YdfU60m9n0689IipfCUyaVm37ir7VXSc181V&#10;HZ//5yOWu0Nzhrnng6tc/KmIxLk7ieSElaSqKbbX6NJYMtucWPwZU7n0C6Zuwwyrh1bNm8+ayoV/&#10;sHr6HHtqsjnyx19biaGyyT8wpTd93RreL8xwgLFi90/O6TiG3zdHH7/dSrTVdERbDclTAAB6IxoE&#10;w+F4Aciku+++20o+aZSrM436LzuQQErBLbfc0lkI0h0kkLJLNlSYLcff7mycrFlzqWmt3GQvOe3k&#10;jt93Lc/7rmmtWGMvidbeUGb/Dzhz2qq32v/z11A0ufOcrl55iWk58oa95LTmBHPS+EX18vhzLmmC&#10;bafhv/1kmWna92dTu/7npvrNr5u6t39hTu582LS6hjVD8jSsYu2RdebaBTvN//rVmxFxw9Rf+X4+&#10;hx74iCn52QfN7iu6Eip7rvygOfzQR83hRz5q9lwdnWjZP/HDp7f/a+S+yu49x5SO+5o5+vgXIx6v&#10;ePZb5vgLXefJcc92lYsus3o5VS561EpOnVjwsDnx4o9c63/SHH3sx+bwg2Os4fcO3vF9s//XF5t9&#10;111g9vzkM2b3D1JPBiWKfTd81Xr+Ey/8zkpSMV8RAADZhQbBcDheADKlsrLS6vCgBNKcOXPsR88c&#10;6r/sQAIpBS+//HJnIUh3kEDKLtlSYbYcXWn1OIpFc3i0HF1h/wX0fk0H/mKaD71i/xWtqfTZiMb9&#10;qmUXmLqNN1oJ1Jajb1o9PiqX/lfEOomi6vUBpmbtKN9lTrjniVK51BxhVa8PNNXLh1jPr14p5lSb&#10;vUaX9sajpvX4eqsXVhCn2uqNcfUidGsuW2j1pKrbNN7Ub7w+5nE61VJt2mq2W8OhxZoLS/NFNe1/&#10;vuPfbfYj0VrKl5maNZdb0d5wwH40OSd3PNR5LE/umG5W7qkyF8zYaCWPLrnn/q5j7UneuKPi2a+b&#10;8mnf7/i3a863Y3M/bnaN7Brubu81H+zaRkPMvWT/347yGR+J+Pvww129nA4/dHpZpWu5Ys9V/gmg&#10;0nEfMofu/4jZ8/PuTxDtuaqvKb35G6bs3p+ao4/daiWyale/ZJr2be04Z1rsowwAALIVDYLhcLwA&#10;ZMrcuXOt5NEXvvAFc+xY15DmZwr1X3YggZSiwYMHW4VA2d358+dbcyOVlpaasrKy0KFtx4wZY+1v&#10;woQJ9jMgG1BhAtmrqfQ5a/g5DfPoR8PquRMAViz5rKnf/BvTXPqMaTnypjXXV9Q6cePjprHj+WpW&#10;fNNn2emoXXOZMe1N1mtQQqk2/wcRy6teP996DW7tjeWmce8cU5M/0lS+aveMWfQfVm8sR8vRVR37&#10;vjxiX0407XvaXkuJozrT4DOfVO3b19hrnKb5gNzzRtWsvrTjmM6zl57WsHVK5D7W/9xeEq1hy50d&#10;++trGrbdYz8SqeXI8oh9KVrtuX6eWLPTFL8YOZzcg4/+JOJvJ453ROWS6HmLateNMTUrXzDlv/up&#10;Of5c5PKDk+3eSD6hRNHuUZGJGvV4cq9z+OHTw+ulM3b/6JNm75j+pvSGr5rSX19sDky61By6/ypT&#10;/siNpuKZKVZvJyWHGrbmm+ZDJaa9OfwkrgAAILtwfRsOxwtAplx00UVWAunOO++0HzmzqP+yAwmk&#10;FM2aNcsqBMuWLbMfSZ2SSCSQsgsVJpDbmg8t7kyS1G+ZZNqbTthLutQVXBeRLHBCCZXaNSNM9ZtD&#10;Oh/z9kqJFZoLqmbl6fmeYkXt2lGmva6k4/lv8F3uREPRnTHnO3Oi6rUBxrS3WPNKVS6NPa+PO0FU&#10;v2mc/zolj1vLlZyzHlMPHtfy1uNrreVuDZtvi1jnZPF99pLT2ptPWD21lPxxr6dje+pUa8drGR/x&#10;+KzHfmD1Srrsvinmnef/O2JZvKhZ+a2OY/8/EY/Vv3OXaT64s+PxGyMed+Lo4xeZsrt/ZA7c/l1r&#10;/qS9111gJXYOP/gZa3nFnz9uSsd91pT8rJ8p+fnnzd5rvmD2/mKA2Xvtl8y+GwaZ0psuMgduHWoO&#10;TrrUHOzYz6EHrjblv7/eHPnTBHPs6cnWcHLVrz9tDSnXuLPAtB47aE61NNtHBgAAIDiub8PheAHI&#10;hMLCQit59J73vMeUl5fbj55Z1H/ZgQRSiioqKkyfPn1MUVGR/Ujq1JOJBFJ2ocIEcKr5hDkVYzg4&#10;R+3aH1vJAvX+0TBr6hHk1rB9WkTSwYmq179kavJ/ZBqK7jJVr3zOd51YYSWjFn3cd1lEeBI4Viw5&#10;x1SvGBrxWN26n0b87YQ76aVkWvvJw1ZvJvc63lBvJfff7sRP7bor7aNyWsOW30Ss64TTM0zDb2p4&#10;QL91FMcXfSri77K8n5lv/emdiLmR/uWWhWbIlIdN4ZKREevWrf+ZqXpjcMRj7tD8VW4th5eamjUj&#10;Opdrjq14TrWd7kkGAADQE3B9Gw7HC0B302hYl112mZVAuu222+xHzzzqv+xAAikNVACU9EmXgoIC&#10;M3XqVPsvZAMqTABBtdWV2P/zV/9OVy+bylc+Zxr3PmUvOe1Ua62pWTWsc53OdZf2M00d62oeoqb9&#10;8zvWiewh446aNSNN4+4/WsPkVS45J2p55ZLPWssdtetiz9lU9/YY03z4NWuOI/fj1W9caKpe/3Ln&#10;35VL+kT0AKr0JKyqXv7Pjvc+MeKx5oMvmrbqYlOT/8OIx71R/ebXTJWnR5R6fKn3lfsxJ6o6jpWT&#10;vJu19pD559vzIhJJirsem2j2v/I1a/4paa3c6Luv6uXf6PhM6q11vDRnnD4/EkQAAKA34fo2HI4X&#10;gHRYvXq1ufTSS8373vc+c/HFF5t7773X7N692wr9reSRllVVVdlbnHnUf9mBBFIaNDXR8IP4qDAB&#10;pFNjyRzTuHuW1avGT3vjEVPtmh+pcfej9pIup1qqI3rBKOrfudW0Vm+11zjNmsNpcddcPnVvX2Pa&#10;T5bZS09TUsq9Hycatkyy1zitvvDXvuspTna8H/HrZVX5ynmnE2ttJ62kmXe5O6pe/bxp2vuE7zIn&#10;rKROS41pqy81VcsuiFredGCB9VocR2qbzdXPb49KIim+OavQbCqrtdZTMqth690d+z893KB6hrVW&#10;vWMtAwAAyBZc34bD8QKQqsbGRnPWWWdZSaJ48eSTT9pb9AzUf9mBBBKQAVSYADLuVLvV66e9fp/9&#10;QDT1fLHmNiq43ndOIUdb1WZTv+lXVs+lWOoLb/YkYV6wl3RR0qrq1S9ErKeoWfEte43TOuc9sqO5&#10;/HV7iTEnd82MWOaO6hUXm9bKTdZ6zWWLOp6rf9Q66nkU0SOo4zi1HH7FNO572ho2sLXjvcby5q5K&#10;c8GMjb6JpDte3WuO1bfYaxrTfvKQ9X4BAACyDde34XC8AKRKvYz8EkbueOihh+y1ew7qv+xAAilD&#10;NFdSW1ub/RdyDRUmgGynOZ40F1D1im/HTTS11e02dRt+aWpWDzdVrw0w1W8ONi0VkckrJb1q1vzA&#10;VC79L9O450/2o13qN42LSgw1bJ1iL43UVPqsNVyfXtfJXX+wH03N7HWHzUcn5/smki5/eqtZVdJz&#10;hgwAAABIN65vw+F4AUiHs88+2zdx9J73vMc8+mj0qCM9AfVfdiCB1A00pN3cuXPNpEmTzIgRI0z/&#10;/v07C8vAgQOtx2bMmGFNcIbcQIUJAOnV3njMtB5fb/Wyaq3aYj+aOW3tp8zNi3f7JpEUSjIBAABk&#10;I65vw+F4AUiHwsJCc84550QkjjQn0r59sUcdOdOo/7IDCaQ0Ug+jBQsWWEkip3AkCiWT1q1bZ+8B&#10;2YoKEwCy01ul1WbIHwt9k0gTXymx1wIAAMgeXN+Gw/ECkC6tra1m+/btVjJJ/+/pqP+yAwmkNFHB&#10;HTp0aGehCBsTJkwwNTU19t6QSTruBQUFpqwsclL4dKLCBIDstv1ovblw5qaoJNJn7l1rnikot9cC&#10;AADo/bi+DYfjBSBXUf9lBxJIaaDkQ79+/ToLRLIxaNAgU15OI1MmKGmkYQS9vcU03OCUKVPSnkyi&#10;wgSA3PDMxiNRSSTFN2YVmrWl1fZaAAAAvRfXt+FwvADkKuq/7EACKUUlJSUJk0dKSgwbNsyMHTvW&#10;6mmkGD9+vBk5cqSVNHKve/HFF5uGhgZ77+gO8+bN65yXasCAAWbcuHFWMklzVjmP699ly5bZW6SO&#10;ChMAckf+vmpzwYwC30TSdX/ZaRpb2u01AQAAeh+ub8PheAHIVdR/2YEEUoqUBHIKghNKPighUVxc&#10;HGhYOg1/p+RSnz59rO1Hjx5tL0G6zZkzp/NzUlLP29NIn5ced9aZO3euvSQ1VJgAkHueWH/YfPzu&#10;t6KSSHrshc1H7bUAAAB6F65vw+F4AchV1H/ZgQRSCpYsWdJZCBQaDk0JimTnMlLCyenNpP8jvdzJ&#10;Ix3niooKe0kkJZXUM0nrKamXjp5IVJgAkJvaTxlz+yslUUkkxY+e2WoOVDXaawIAAPQOXN+Gw/EC&#10;kKuo/7IDCaQUqNeQUwgmTpxompqa7CXJW758uZW00LBqSJ/XX3/dnHfeeZ2f18yZM+0l/rTcWXfo&#10;0KFm06ZN9pLkUGECQG57ufiE+c7szVFJpH+8ZYWZnnfQXgsAAKDn4/o2HI4XgFxF/ZcdSCCloG/f&#10;vlYBGDNmjGlra7MfTZ2GxVMSKR0JKZzmHmpQ804lOrbqneR8vs5nnAoqTACA/GntIXPWxFVRiaQB&#10;0zeY13eesNcCAADoubi+DYfjBSBXUf9lBxJISSovL7dOfg2F1tDQYD+aHlOnTrX2XVJSYj+CVHiH&#10;GpwwYYK9JD53DzNFKkPZUWECABxH65rNVc8VRyWRFL94cYepbUrfTSkAAADpxvVtOBwvALmK+i87&#10;kEBKUlFRkXXyjx492n4kfebOnWvtOy8vz34EyVLPsCFDhnRWVooFCxbYS+Nzz5mkSKUXEhUmAMBr&#10;ybYK818Pvh2VRPrgnavNE+sP22sBAAD0LFzfhsPxApCrqP+yAwmkJBUXF1sn/6xZs+xH0mfy5MnW&#10;vhcuXGg/gmStWrWqs6JyQsm/ILzbDhgwwGzdutVeGg4VJgAglvuX7zfvGr88KpE0+A+bzKqSKnst&#10;AACAnoHr23A4XgByFfVfdiCBlCQNYad5ih555BH7kfQ4fPiw+d73vmcVrNWrV9uPIlkzZszorKgU&#10;AwcOtJckpqEJ9Rm7t1evpGRQYQIA4tldcdIMf3JLVBJJcd1fdpo6hrUDAAA9BNe34XC8AOQq6r/s&#10;QAIpBeqRcsUVV9h/pYfT+0hRWlpqP4pkjRgxovN4KoYNG2YvCUbru7fXvEjJoMIEAATx541HzKfu&#10;eSsqifSum5abx9YdstcCAAA4c7i+DYfjBSBXUf9lBxJIKXCSPRrOLlWaq8edPBo8eLC9BMnas2eP&#10;+fznP995TBVXXXWVvTSYa665JmL7Sy65xF4SDhUmACCMya/vi0oiKS6cudHkMawdAAA4g7i+DYfj&#10;BSBXUf9lBxJIKdi5c6dVADQsmv6fDCWO8vLyonq6TJ8+3V4DyVq6dGnEMVWMGzfOXhrMhAkTovZR&#10;WVlpLw2OChMAEFbxkXrz3Sc2+yaSrnlhh6mob7HXBAAAyByub8PheAHIVdR/2YEEUorGjBljFQLN&#10;lTNt2jRTVlZmL4mvpKTEWn/QoEGdBckJDY2XTJICkRYsWBB1bJUQCsMvgbRu3Tp7aXDuz1m9ooYO&#10;HZow0tGzDQDQ+z1XeNR85r61UUmkf7k9j2HtAABA2uga1O/a1BvukT50rYv4aEAFkKuo/7IDCaQU&#10;KdEzZMiQzsKguPjii8348eOtBNGMGTOs0PB0mj9Hc/L4JY3coZ4zSN0f/vCHqGP74IMP2kuDeeCB&#10;B6L28corr9hLg0v0mfsFCSQAgNtvX9sblURSfOfxzWbz4Tp7LQAAgOToGtTv2jRekEBKjAZUALmK&#10;+i87kEBKAw1f169fv84CkUrMmTPH3itSdc8990Qd38cee8xeGsyjjz4atY/nn3/eXhocCSQAQDrs&#10;OtZgRs7d6ptIunnxblPX1GavCQAAEA4JpO5BAyqAXEX9lx1IIKWJhq674oorOgtF2Ojbt6+ZN2+e&#10;vTekg9/wcxrWLgz1HvPuY9asWfbS4L71rW91bq//P/zwwwmDBBIAIJbnC4+as+/Oj0oiaVi7qctL&#10;7bUAAACC0zWo37WpN7zXt4iPBlQAuYr6LzuQQEqzuXPnhuptormTJk6caCoqKuw9IF1GjRoVdbzD&#10;Dg/ol0DSY2FRYQIA0q2xtd3ctGh3VBJJ8bG78s0f3wo2LyMAAEAYXN+Gw/ECkKuo/7IDCaRukp+f&#10;b82DNGDAgM6C4oSSRpp4cty4caakpMTeAummOae8x37dunX20mD8Ekjz58+3lwZHhQkA6C6Fh+rM&#10;/zy+2TeR9F8Pvm3+suWYvSYAAEDquL4Nh+MF9D7l5eVmxYoVoWL37t1m3759VtTVMUetUP9lBxJI&#10;GVBTU2OKioqs5EVpKcPKZMrkyZM7Kykn0tEDacmSJfbS4KgwAQDd7ZXi4+arMzf6JpIufarI/LWI&#10;3s4AACB1XN+Gw/ECeh+1H1544YXmnHPOMf/rf/2vpON973ufueSSS6xOBmHbJLMB9V92IIGErKW5&#10;ipxKyomwvYemTp0atQ/1LguLChMAkCnPFR4xn5u23jeRdONfd5mK+hZ7TQAAgPC4vg2H4wX0blVV&#10;Vda8934JIic+8IEPmH79+pnzzz/fnHXWWb7rKLTO4sWL7T1nP+q/7EACKQVNTU1mypQpZtiwYVZP&#10;lcrKSnsJeoK//OUvnZWUE7Nnz7aXBqP5qbz72LZtm700OCpMAECmzVxTZt73m7yoJNI/3rLC3PFq&#10;ialtarPXBAAACI7r23A4XkB2OPvss6MSQnfeeaeVYPLSEHiaJ99vG8Xtt99ur5ndqP+yAwmkFKj7&#10;oVMIFKNGjbKXoCfQkIHuz0ehRF8YY8aMidqHvgTCosIEAJwJVSdbzfUv7YxKIin+v9tWmXvfYGhd&#10;AAAQDte34XC8gOwwYcKEqETQk08+aS/1p7mQbrzxxqjtFGpXznbUf9mBBFKS1NvIKQBODB482F6K&#10;nkDzTXk/I/UoCmPEiBER2w8aNMheEg4VJgDgTNpyuN5c/vRW30TSJ+95y8x5+7C9JgAAQHxc34bD&#10;8QKyw6RJk6KSQA899JC9NLaWlhbzk5/8JGrb97znPea5556z18pO1H/ZgQRSkoqKijoLgBOqSNBz&#10;aIjB/v37R3xGulsgjAEDBkRsHzYB5aDCBAD0BCv3VJlLZm/2TSR9deZG88YuhuMFAADxcX0bDscL&#10;yA4ars6bBErUA8mxb98+8973vjdq+3PPPde0trbaa2Uf6r/sQAIpSUpO9OnTp7MQqGdKTU2NvRQ9&#10;xd133935GSl+/OMf20sSO3bsmPnsZz8bsf2iRYvspeFQYQIAepLXd54wgx7Z6JtIuuypIrPxYK29&#10;JgAAQCSub8PheAHZIZUEkmjqE+/2CnVSyFbUf9mBBFIKpk6d2lkIFi5caD+auoKCAjNr1iz7L6TC&#10;r6dY0ESfd1slDBsaGuyl4VBhAgB6oqc2HDafunetbyLpyueKzdbyentNAACA07i+DYfjBWQHDVfn&#10;Tf4EGcLO8cADD0Rtr8jmYeyo/7IDCaQUqBfSyJEjrUIwZ84c+9HUKXkUdqg1xDZ06NDOykqxdOlS&#10;e0l8c+fOjdhu9OjR9pLwqDABAD3ZPW+Umn+4ZYVvIunq57ebkuMn7TUBAECu4/o2HI4XkB1S7YGk&#10;9kjv9op7773XXiP7UP9lBxJIKVISSQVAvVPmz59vP5oaJSpIIKXP7NmzOysrRdC5qsaPHx+xXWFh&#10;ob0kPCpMAEBPV1HfYm5atNs3iaS4ZcluU9OYveNzAwCAYLi+DYfjBWSHVHsgvfDCC1HbK5544gl7&#10;jexD/ZcdSCClyYIFC8yAAQPMuHHjTHl5uf1oOEpGTZkyxSpUJJDSp6KiwvTt27ezwrr44ovtJbFp&#10;qLp+/fp1bjN27Fh7SXKoMAEAvYV6G419cYdvEumsiavM1OWl9poAACAXcX0bDscLyA6pJpB0Q7t3&#10;e8Xq1avtNbIP9V92IIGUpOLiYnPFFVdEhDNUmhIP3mVBwp2wIIGUXt5eSPr84lFC0FlXvctKSkrs&#10;JcmhwgQA9Da7K06a0c8X+yaSPnpXvvndqgPm1Cl7ZQAAkDO4vg2H4wVkh1SHsLvkkkuitn/ve99r&#10;Ghsb7TUS826fSuj9dDfqv+xAAilJO3fu7CwA3REkkNJPSTrn+I4ZM8Z+NJp6LA0aNKhz3XTMb0WF&#10;CQDord4+UGuGPbHZN5H0gUmrzR1LS0xZdZO9NgAAyHZc34bTXcercd9c07j7DwRB+ERb7S67pKRP&#10;KgmktWvXmne/+91R24ed/8i97VlnnWUuuOACc+GFF8aNc889N2I7hRJXRUVF9l67D98X2YEEUgo0&#10;V5FTCNIdqQ6ZhmhKDGn4OucY+yWGampqzMiRI+OukwwqTABAb7d0+wkz6JGNvokkxbULdpoDVSSS&#10;AADIdlzfhtNdx6vylfPMiYVnEwThE3Xrf2aXlPRJdgi7goICK9Hj3fab3/ymOXTokL1WYs3NzeZv&#10;/uZvrG2D9h46ceKE+dGPfhT13A8//LC9Rvfi+yI7kEBKwVNPPdVZCNIdJJC6hzeJNH78eJOXl2f1&#10;KJs7d25nzyMNJzhv3jx7q9RRYQIAssVLRcfiJpJuWbLHHK1rttcGAADZhuvbcLrreJFAIojY0R0J&#10;pGR6IO3evds3eaReQdu3b7fXCk7b/uAHP7D/SszvNY8aNcpe2v34vsgOJJBS0NDQEDFvkXquaOi5&#10;6dOnmxkzZoSOiRMnmgEDBlj7Ygi77rNv3z4za9Ys873vfa/zs3Ni4MCB5p577kl7N04qTABAtlm6&#10;/bgZ/uQW3yTS39283ExYssccYmg7AACyDte34XTX8apZ9R1T/cZXCYLwiYatU+ySkj5heiAtX77c&#10;XHPNNeZf/uVfItb/27/9W6seUGIprGPHjln7UBtyEM8880zU82v+/j179thrdD++L7IDCaQUTZo0&#10;ySoEShqlQ3l5udVDhgRS92tqajKFhYVm/vz51lB16lKqpGB3oMIEAGSrRVsrzE/mbfNNJCnGLthp&#10;thyus9cGAAC9Hde34XC8gOzg15vnu9/9rvX47bffbs29fv7555sPfOADUeu9733vM1dffbU1F1Ky&#10;dEO89hWk55Lal72vQ/MeJZO4SgX1X3YggZQi9VRRIUhnj5XZs2eTQMoyVJgAgGy3rrTGXDrHv0eS&#10;YsgfC82fNx6x1wYAAL0V17fhcLyA7OCXQAoSjz76qGlsbLT3kry6urqEQ+ZJa2urueiii6Jex7PP&#10;PmuvkTnUf9mBBFIaDB8+3CxcuND+K3Xq5kgCKbtQYQIAcsVbpdXm0jlFvkkkxTn3rTUzVh80p07Z&#10;GwAAgF6F69twOF5AdvBLID3wwANWzyAnLr300qh1NNJUJvm9Tg2ndyZQ/2UHEkhpkJ+fb8rKyuy/&#10;Uqeh1SorK+2/kA2oMAEAuaawrNZc/fx23ySS4t8mrTaTX99njte32FsAAIDegOvbcDheQHYIMgfS&#10;li1bzFe+8pWo9e677z57je41d+7cqHmPhg0bZkpLS+01Mov6LzuQQEqBCp8KoQqBxrlM5zB2yC5U&#10;mACAXKUE0YMrD5jPTl3nm0j625veNL94cYd55xDzJAEA0BtwfRsOxwvIDkESSPLcc89Zcx651/vI&#10;Rz6S1tGr/Kxbt8588YtfjHjec88917z55pv2GplH/ZcdSCClQEPXOYVAMXToUHsJEIkKEwAAY+Zt&#10;OmK+/PsC30SS4qszN5pZb5WZptZ2ewsAANDTcH0bDscLyA5BE0gyadKkqHW/8Y1vmF27dtlrpNfx&#10;48fND3/4w4jn+4d/+Afzpz/9yV7jzKD+yw4kkJK0devWzgLgxPe+9z17KRCJChMAgC6v7jhhvvP4&#10;Zt8kkuL/3rbK/GrhLrOk+Li9BQAA6Cm4vg2H4wVkhzAJpGPHjpnLLrssav0bb7zRXiO97rjjjqjn&#10;uuWWW+ylZw71X3YggZSkwsLCzgLgxKOPPmovBSJRYQIAEG3jwVoz5oUdvkkkJ4bO3mxe3HzM3gIA&#10;AJxpXN+Gw/ECskOYBJKsXLnSGkLOvf7f/d3fmVmzZtlrpIfmPfrnf/7niOf5/ve/bw4dOmSvceZQ&#10;/2UHEkgp6N+/f2chGDFihGlra7OXAJGoMAEAiK2yocU8sqbMfOnh2MPbfWTyGjPxlT1m25F6eysA&#10;AHAmcH0bDscLyA5hE0iizgbvete7IrY577zzTF5enr1GatauXWu+8IUvROy/X79+ZtWqVfYaZxb1&#10;X3YggZSCBQsWdBaCdBV8Wbp0qZkwYYL9F7IBFSYAAMGs3ltlfvpssW8SyYnzH95gHly531SdbLW3&#10;AgAAmcL1bTgcLyA7JJNAEpV773aXX365qaiosNdIjrb3znv0T//0T+aJJ56w1zjzqP+yAwmkFE2d&#10;OtUqBBMnTrQfSd20adNIIGUZKkwAAMIpr202975Zaj5z31rfJJLi3eOXm5/P3242ldXaWwEAgO7G&#10;9W04HC8gOySbQNqxY4e56KKLora988477TWS4zfvUTrbp9OB+i87kEBKA4012bdvXzN+/HjT1NRk&#10;P5qchoYGM2zYMBJIWYYKEwCA5L1cfNxc/nSRbxLJie8+sdks3X7c3gIAAHQXrm/D4XgB2UEJH2/C&#10;5sknn7SXxrdhwwbz7ne/O2Jb/b1ixQp7jXCWLVsWtb8LLrjAtLYGG6HhBz/4gTl48KD9V/eh/ssO&#10;JJDSpKSkxFxxxRVm8ODBViFORkFBgRk5cqRVqEggZRcqTAAAUqch6x5bd8hc9Ogm3ySS4qN35Zsv&#10;TN9glu+utLcCAADpxPVtOBwvIDv4JZDuuusue2liDzzwQNT273vf+8y+ffvsNYIpLy83H/jAByL2&#10;o7/1eFAf/vCHSSAhMBJISVq3bl1nAeiOGDt2rP1MyAZUmAAApNfGg7Xm2gU7zd/4JJGc+Nfb88zP&#10;5m83r+04YW8FAABSxfVtOBwvIDv4JZBuv/12e2kwfkPZnXvuuaaurs5eIz71MPLuQz2RwnRm0NxJ&#10;2i4TqP+yAwmkJCmr26dPn85CkO6gB1J2ocIEAKB7HK1rNpNe3Ws+/Ns1vkkkJ9Qzafyi3ebtA8yX&#10;BABAKri+DYfjBWSHG2+8MSJxo9BoVGGoPVm9jrz7ufDCCwMlkfySWGHnUpoxY4a1XSZQ/2UHEkgp&#10;uOmmmzoLQbqDHkjZhQoTAIDu93Jxhfnps8Xm/92x2jeJ5MTH7843v3hxh3mp6Jipb26ztwYAAEFw&#10;fRsOxwvIDuecc05U8kZDwYW1ePHiqP0o+vfvH3dYOb95j9QbKei8R/LCCy907iMTqP+yAwmkFCxc&#10;uLCzEKQ7SCBlFypMAAAya+WeKnPDS7vMB++M3zNJMeSPhebhvIOm5PhJe2sAABAL17fhcLyA3q2x&#10;sdHqaeRO3LhDPZO0Thi//OUvfff1nve8x9rf9u3b7TVP85v3SHHNNddYPZASxfjx461eTk7y6Kyz&#10;zrL33L2o/7IDCaQUtLW1mUGDBlmFoG/fvmb69OlmwYIFJj8/35ojKWwoITVy5Ehrfwxhl12oMAEA&#10;OHNe2X7c/HTeNvMPt6zwTSC5o/9Db5s7X9tr3t5fY28NAADcuL4Nh+MF9D5Lly61Ei79+vWL6vXj&#10;FxqW7vzzz7e20baJKOGkffvty4n3vve95rvf/a61fqyEU7Jx9tlnW/vtbtR/2YEEUoo0bqQKgZI/&#10;6aCk1KhRo0ggZRkqTAAAzryWtnazaGuFGbtgh/mPKW/5JpDccfbdb5lrXthh/rzxiDlQFe6uQgAA&#10;shXXt+FwvIDeRz1+VqxYkVRo2yA0XJ3f9u5Yu3atta56JPktTzac/XY36r/sQAIpRaoU+vTpY4qK&#10;iuxHUjdv3jwSSFmGChMAgJ5na3m9+d3KA+Zrf9jkm0Dyxn89+La57eU9ZvXeKnsPAADkHq5vw+F4&#10;AchV1H/ZgQRSGowZM8bMnTvX/it1BQUFZurUqfZfyAZUmAAA9GzH6lrMk2+Xm+/P2WLe8+vEQ939&#10;26TVZtSzxeapDYfN/kp6JwEAcgfXt+FwvADkKuq/7EACKQ1qahgjH/FRYQIA0Hu0nzJm8bYKM/bF&#10;Hebc+9f5JpC88Zl715ornys2j68/bA5WNdl7AgAg+3B9Gw7HC0Cuov7LDiSQgAygwgQAoPc6XNNk&#10;nt5QbkbO3WrOmrjKN4HkjS88tMHc+vIe8+buStPY2m7vCQCA3o/r23A4XgByFfVfdiCBdIYsXLjQ&#10;NDQ02H8h21FhAgCQPd7YVWluWrTbmhPJL3nkF5++d635n8c3m5sX7zaPrTtkCstq7b0BANC7cH0b&#10;DscLQK6i/ssOJJDOkJEjR5q+ffuasWPHmmXLlpmmJoY6yWZUmAAAZKfy2mbz/DtHzQ0v7bJ6Hfkl&#10;j2KFejN960/vmN8sLTGLtlYwlxIAoFfg+jYcjheAXEX9lx1IIJ0hjY2N5tlnnzWXX365VYguuugi&#10;c9ttt5lFixaZo0eP2mshW1BhAgCQG8qqm8wTbx82P3xmq3n/Hat9E0fx4v91bDPokY3m6ue3mwdX&#10;7jerSqpMfXObvXcAAM48rm/D4XgByFXUf9mBBJLHrFmzzIQJE8yYMWPMFVdcYYYPH24GDx5sBg4c&#10;aP2dbhrGTr2QnMKk6Nevn5kzZ469BrIBFSYAALlp48Fa88zGI+a2l/eY788pMn0fWG/+5ib/5FG8&#10;+OL0DWbcX3dZczGt2VttDtXQex0AcGZwfRsOxwtArqL+yw4kkDyUJHJObIWGmRs3bpw1Z1FFRYW9&#10;VvrNmDEj4nmVxEL2oMIEAACO5tZ2s2J3pbnnjVLzvSe3mA//do1v0ihR/P3Ny80n73nLjJy71Tyy&#10;5qDZcKDWnGyhtxIAoHtxfRsOxwtArqL+yw4kkDzcCaRhw4Z1a9LIa8qUKZ3PTQIpu1BhAgCAeA5V&#10;N5ml24+b+5fvt4av0zB2/3TrKt/EUaL49L1rzSWzN5tfLdxtZqw+aM2vtO1Ivf1MAACkhuvbcDhe&#10;AHIV9V92IIHk4SSQNGRdeXm5/Wi04uJia92goeRQIk1NTdbz6vlJIGUXKkwAAJCMosN15k9rD5mf&#10;PltsPnnP2qSGv3PivRNWWompn83fbh5Ysd/8teiYKSqvNw3MsQQACIHr23A4XgByFfVfdiCB5KFk&#10;j07qRHMQ1dTUWMPaTZ8+3YwYMaKzMLhjwIABZuLEida+CgoK7C3j0/60LQmk7EKFCQAA0uHUKWP2&#10;HD9p3th1wjyx/rCZsGSP+cojG83f3rTcN2kUNM6auMr0mbrODHtii7n15T1mbkG5NSRebRPJJQBA&#10;JK5vw+F4AchV1H/ZgQSSh5NAysvLsx8JZv78+Z0FQjF48OCkhr9bunSptT0JpOxChQkAALpTS1u7&#10;KSyrNc9sPGImvlJiLnuqyPSbtt7888TkhsFzx79NWm0GTN9gfjqv2Oq5pKH29p04aT8zACDXcH0b&#10;DscLQK6i/ssOJJA8nARSUVGR/Uhwo0eP7iwUO3futB8NZ926ddb2JJCyCxUmAAA4U6pOtppVJVXm&#10;oVUHzFXPFZsLZmw0779jtW+yKEy899aVVu+nG/+6yzy14bCVwGo7ZT8pACBrcX0bDscLQK6i/ssO&#10;JJA8nARSWVmZ/UhwTi+koUOH2o+ERwIpO1FhAgCAnkaJpY1ltealomPm0bfKrJ5L331is/n0vWt9&#10;E0ZBQnM0/cc9b5mL/lhoxi7YaR7OO2he23HCHK5ptp8VANDbcX0bDscLQK6i/ssOJJA8UkkgLVmy&#10;xNp2zJgx9iPhkUDKTlSYAACgN2lpO2W2HK4zf9lyzDy4cr+5dsFO89WZG82//ibPN3EUJDQU3oUz&#10;N5lrXthh7nuz1BpuTz2jjta12M8KAOgNuL4Nh+MFIFdR/2UHEkgeqSSQ0pH8IYGUnagwAQBAtlBv&#10;ouW7K83DeQfMT+ZtM/95/zrfhFGYeN9v8szFf3rH3PHqXvPCO0fNuv015lBNk/2MAICehOvbcDhe&#10;AHIV9V92IIHkcaYTSMXFxdY+xo4daz+CbECFCQAAslljS7t5+0CteXpDufnta/vMT58tNuc/XGD+&#10;eeIq34RR0Pjbm5abD/92jdVzacwLO6x5nFbsqbSG3wMAnBlc34bD8QKQq6j/sgMJJA8SSOgOVJgA&#10;ACBXlVY2msXbKszU5fvNlc8Vmy/9vsB8ZPIaKznklzQKGudNW2+ueXGH+eNbZebN3ZXmQBU9lgAg&#10;E7i+DYfjBSBXUf9lBxJIHiSQ0B2oMAEAAKLtOX7SLNlWYe59o9R878kt5kO/XeObLAoamqNJczXd&#10;tGi3NRTe/spG+5kAAOnC9W047uM1aNAg62+CIIhcCNV5fF/0fiSQPEggoTuokqTCBAAASEzD4e2u&#10;OGlW7Kkyz2wst3ouXfXcdvPlGQXmn25d6Zs4ihf/7zd55l9vzzO/eHGnmbZiv5WwUq8oAEByuL4N&#10;x328CIIgcjX4vui9SCB5nOkEUjr2gZ6HH9gAAADpsf1ogzXX0i9e3GH6Pfi2+cdbVvgmjhKF5me6&#10;cOZGc8NLu8y8TUdIKgFAQFzfhuM+XgRBELkafF/0XiSQPM50AikvLy/lfaDn4Qc2AABA99H8R6/u&#10;OG71MLriz9vMJ+95yzdplCg+MjnfDH3sHTPxlRLzcnGFqWlstZ8BAODg+jYcHSOCIAiC74veigSS&#10;x5lMILW1tVlD16WyD/RMqiT5gQ0AAJA5h2uazSvFx829b5aan8wrNgN/X2Def8dq38RRvOj/0AZz&#10;/Uu7zPPvHLX2CQC5jutbAAByBwkkDyeBpEm+Bg8eHCoGDhxobduvXz/f5fHC2dYJEkjZhR/YAAAA&#10;PYOSQK/vPGGmrdxvfjxvm+lz31rfxFGs+M/715lRzxabR9YcNO8cqrP3CgC5g+tbAAByBwkkDyeB&#10;dKZDPZGQPfiBDQAA0HMdrWsxfy2qMHe+ttd878kt5kO/XeObPPKLT0zJN+c+sN48sf6wKSqvt/cI&#10;ANmL61sAAHIHCSQPEkjoDvzABgAA6F12HGswj68/bK56rth85t7gvZTef0eeGfF0kZm55qApPkJC&#10;CUD24foWAIDcQQLJgwQSugM/sAEAAHq3g9VNZt6mI9Z8SF96eIN51/jlvgkkb3z87nwzdsFOs3hb&#10;hWltP2XvDQB6L65vAQDIHSSQPEggoTvwAxsAACC7NLW2m78WHTPXvLDD9HtwvW/yyBt/f/MKc8ns&#10;zeb3qw+abfROAtBLcX0LAEDuIIHk4SSQxo0bZwoKCkxZWZlpaGiwl3afpqYmU1hYaEaOHGk9/4QJ&#10;E+wlyAb8wAYAAMhuDS3tZtmuSnP70hJzwYwC3wSSNz4x5S3zixd3mIVbK0xLG72TAPQOXN8CAJA7&#10;SCB5KIE0ZswY+6/MU7JqyJAhJJCyDD+wAQAAcktNY6uVGFKC6Oy7830TSO74379eYS59qsg8taHc&#10;lNc22XsBgJ6H61sAAHIHCSQPJZAWLlxo/3VmTJkyhQRSluEHNgAAQG7beLDW3PtmqRn8h02+CSRv&#10;nP9wgbn9lRKzck+lvQcA6Bm4vgUAIHeQQPJQAklDyZ1Jy5YtI4GUZfiBDQAAAEddU5s1f9LYBTut&#10;Yez8EkjuOGviKjNy7lbz9IZyc7im2d4LAJwZXN8CAJA7SCB5KIGkeY/OpHXr1pFAyjL8wAYAAEAs&#10;6p1052v7zOd/97ZvAskb/aatN7cs2WPy91XbewCAzOH6FgCA3EECCcgAfmADAAAgiNLKRvPYukNm&#10;xFNF5l9uz/NNILnjY3flm2sX7DSvbD9uTp2ydwIA3YjrWwAAcgcJJCAD+IENAACAZKzeW21ufXmP&#10;+a8HE/dO+odbVpphT2wxj+aXmfJahroD0D24vgUAIHeQQAIygB/YAAAASNXB6ibz1IbD5oo/bzP/&#10;322rfJNI7hjyx0KrN1NtU5u9BwBIHde3AADkDhJIQAbwAxsAAADptmRbhfnFizvNRyav8U0gOfGu&#10;8cvNyLlbzUtFx+wtASB5XN8CAJA7SCABGcAPbAAAAHSntw/UmruXlZoLZhT4JpGceN9v8swvXtxh&#10;3txVaW8JAOFwfQsAQO4ggQRkAD+wAQAAkCn7TjSah1YdMOc/vME3ieTEp+5da36zdK/ZWl5vbwkA&#10;iXF9CwBA7iCBBGQAP7ABAABwJrxzqM7c9nKJ+eQ9b/kmkZw4/+ECM23FfrPvxEl7SwDwx/UtAAC5&#10;gwQSkAH8wAYAAMCZtmJPpRn74g7z/jtW+yaRnLhw5kYzM7/MHKtrsbcEgC5c3wIAkDtIIAEZwA9s&#10;AAAA9CQvFVWYEU8V+SaQ3DHsic3mzxvLTVv7KXtLALmO61sAAHIHCSQgA/iBDQAAgJ6ourHVPLbu&#10;kPnmrELfBJIT7711pbnquWLz6o4T9pYAchXXtwAA5A4SSEAG8AMbAAAAPd2h6iYzY/VB89WZG32T&#10;SE5oCLwrnys2L7xz1NQ2tdlbA8gVXN8CAJA7SCABGcAPbAAAAPQmuypOmruX7TPnTVvvm0Ryx9cf&#10;3WT+kF9mqk622lsDyGZc3wIAkDtIIAEZwA9sAAAA9FZrS2vMuL/uMh+evMY3geSOH8zdahZsOWZv&#10;CSAbcX0LAEDuIIEEZAA/sAEAAJAN3th1wvxq4W7zmXvX+iaQnPibm940o54tNn/Zcsy0tp+ytwaQ&#10;Dbi+BQAgd5BAAjKAH9gAAADINsVH6s30vAPmghkFvkkkJ/73r1eY4U9uMY+vP2SqGxnmDujtuL4F&#10;ACB3kEBCt2hoaDBFRUVm3bp1pqSkxLS19ZzJdWtqakxhYaEVep2ZwA9sAAAAZLOiw3Xm9qUl5tMJ&#10;eiYplEx6YfNRe0sAvQ3XtwAA5A4SSEirgoICM3LkyM4fk04MHDjQTJs2zUrenAlKYo0dO9YMHjw4&#10;6rUNGTLE+tGrhFd34Qc2AAAAcsWqkipz06Ld5lP3vOWbQHLi3yatNjf+dZfJ31dtbwmgN+D6FgCA&#10;3EECCWmhHkYTJkzo/BF58cUXWwmjuXPnmkmTJpm+fftajyuB052JGi+9rhkzZnQ+f7zo06ePmTJl&#10;Srf0SuIHNgAAAHJRwcFaM/n1fWbA9A2+SSQn+kxdayYs2WPWlpJMAno6rm8BAMgdJJCQMiVp3D8g&#10;lTDyDlmnHkADBgywlvfr18/qqdTd9Br8ekMlikGDBpnS0lJ7L+nBD2wAAADkum1H6q1k0jn3xR/m&#10;ru8D6819b5aag1VN9pYAehKubwEAyB0kkJCSpqamiB+PStjEkp+f37mekkjFxcX2ku4xa9aszudT&#10;aBi9UaNGWT2l9K+T0PKLYcOGRSXBUsEPbAAAAKDLsp0nzOjni83/vW2lbxLJiUtmbzbPbCw3re2n&#10;7C0BnGlc3wIAkDtIICElGh7O+eGoIeASJYXGjBnTuX66kzRueh16Pc7zLFu2zF4Sad26dVaPI+c1&#10;uUPD2aULP7ABAAAAf/PfOWp+9MxW80+3rvJNIin+z4SV5spni82rO47bWwE4U7i+BQAgd5BAQtIq&#10;Kioi5hZSz55E8vLyOtdXKAHVHdTDSPsPkgSqqanpXN8bGnovHfiBDQAAACQ2b9MRM/Sxd3yTSE6c&#10;fXe+uWXJHvPOoTp7KwCZxPUtAAC5gwQSkqaEkfOjUbFkyRJ7SXwaSs7ZRr2EysvL7SXp0dDQYO13&#10;8uTJ9iOJVVZWmv79+0e8H8XChQvtNVLDD2wAAAAguH0nGs29b5aaz01b75tEcuJLvy8wD67cb0or&#10;G+0tgZ7paF2zWbDlmBm3cLfp+8A66/wtKu+dSVCubwEAyB0kkJCUnTt3dg4R54R6JAUxduzYiO1m&#10;zpxpL0mP5cuXW8kg9SwKY8GCBRGvS5GuYez4gQ0AAAAkZ93+GvOrhbvNh367JiqB5I6vP7rJzHqr&#10;zFSdbLW3BM4cJTUfX3/IXPVcsfns1NMJI288tOqAvXbvwvUtAAC5gwQSkuKe+0gxZMgQe0lis2bN&#10;SnrbINTzaNq0afZf4biH5FNoaLt04Ac2AAAAkLrF245b8yW966boxnh3fO3RTeaeN/aZTWW19pZA&#10;9zrZ0m5eLj5uxv11l+n7QPyec04Mnb3Z3rp34foWAIDcQQIJSRkxYkTnD0bFuHHj7CWJ5efnR2yr&#10;KCwstJemTvMsaUi6ZAwbNizidY0ePdpekhp+YAMAAADpU9fUZh5bd8h8c1b8+ZIU/zHlLXPdX3ZZ&#10;jfun7O2BVKmnm86pia+UmK88stH33POLT97zlrnyuWLz541HTHVj7+wtx/UtAAC5gwQSQtPQcN7h&#10;66ZOnWovTUzbu7dVzJkzx156ZikR5n5dkyZNspekhh/YAAAAQPc4VNNspucdMAN/X+DbYO+NoY+9&#10;Y82bVHiod84/gzOj5PhJ88T6w2b088Xm3Pv9h6Tzi/4PvW2uf2mXmbfpSNbM1cX1LQAAuYMEEkJb&#10;smRJ549FJzSkXRjeBFSYHkzdacKECRGva+7cufaS1GgoPGef6RoWD0D3Ki4ujggAPR/lFuh90l1u&#10;i480mIfzDppLZm82f3fzCt8GfXd88M415sd/3maeKzxi9WoCHPurGq2kz8/mbzefuuct3/PHLz56&#10;V7656rnt5s8by82R2mZ7b9mF61sAAHIHCSSEpl45zo9FJ+bPn28vDWbw4MER26d7HqRkuX8IK8mV&#10;7FB4XoMGDercr/4PoOfjzkqg96HcAr1Pd5bb5rZ289eiCjPmhR3mo5PzfRv7vfHNWYXmoVUHTFE5&#10;vZNyjZKPf3yrzPzomW3m7LuCnS+KD3ecW5c9VWQeWVNmthzOjfOG61sAAHIHCSSENn78+M4fi04s&#10;WLDAXhqMN4Gk6AncP4TTNf+RnHfeeZ37Peecc8zAgQMTBndOA2cWDdFA70O5BXqfTJbbt/fXmHvf&#10;KDVD/lho3nXTct9kgDs+MGm1uXTOFiuhtOFArb0XZIPy2mbzyvbj5p439pnvzyky/37nGt9zwC/+&#10;+3dvm2sX7DRPF5SbXcca7D1mB12D+l2bekPXtE651bUuAADIXiSQENpVV13V+WPRiZUrV9pLgxk5&#10;cmTUPo4cOWIvPTPy8/M7X0vfvn3N0qVL7SWpcyeQggYJJODMoiEa6H0ot0Dvc6bKbUvbKfPqjhNm&#10;wPQC858B57P554mrzPee3GJ+t/KAyd9XbdraT9l7Q0/W1HrKrOn4vDTv1eVPbzWfmBJ8ODpF3wfW&#10;m+v+stMs2HLMHG9osfeanXQN6pTHoEECCQCA7EYCCaENGzYs6kdjYWGhvTSYK664ImofZWVl9tIz&#10;Y9q0aZ2vJd1zMpFAAnofGqKB3odyC/Q+PaXcbjtSb6at3G8u+mOhbxLBL941frn5/O/eNlc+V2ym&#10;rzpgVu6pNNWNrfYecSYowZNXUmV9Hj99ttic98B6388uXpz/8Abz68V7zEtFx7J2DqNYSCABAAAv&#10;EkgIzW/4ubDJH78EUtgkVDo1NTWZAQMGWK9DvY/Sncz67//+7873qf8//fTTCYMEEnBm0RAN9D6U&#10;W6D36Ynl9mRLu3ltxwlz+yslZvAfNpm/v3mFb6IhVpx7/zorqfRw3gGzqqTK1DaRVEo3JYpW7Kk0&#10;M1YfNNe8sMMMemSjef8dq30/j3ihbb4xq9D8ZmmJWbr9eMdn1WY/Q27SNajftak3vNe3AAAge5FA&#10;QmjOD0V31NTU2EuD8UsgrVu3zl6aeXPmzOl8HdOnT7cfTR8mGQV6Hxqigd6Hcgv0Pr2h3J46ZaxE&#10;0G9f22cllP7xlpW+yYh4oWHyrvjzNjPljVKzYPMxs7vipL13JFJ8pN68uPmomfz6XjP8yS3m7Lvy&#10;fY9xovg/E1aarz26ydyyZE/H/o5ZwxAiOVzfAgCQO0ggITSnp447wupJQ9gp+eW8p6FDh5qGhvRP&#10;hMoPbKD3oSEa6H0ot0Dv01vLbcHBWvOntYfMtQt2mgtmFJj33ho+qXTWxFXmK49sNNe8uMNc+lSR&#10;WbytwmwtrzcNzbnXC0ZD/63fX2Oe2lBu7nxtrzX8nIaS+8cJ4Y+rQskiHdvrX9ppnnz7sCksq7Wf&#10;CenA9S0AALmDBBJC85sDqbKy0l4ajF8CKew+0mXChAnW8yuJ1F1JLH5gA70PDdFA70O5BXqfbCq3&#10;2482mKcLys11f9lpvjyjwEpi+CU3gsQHJq0xX/p9gfnpvGIzZdk+8+ymI2ZdaY05UNVoGlvb7Wfs&#10;XY7Xt1iJN/X+mbZif8dx2mW+OavQfHRycj2KFErcDZi+wVz5bLG1z0VbK8yOjs8B3YvrWwAAcgcJ&#10;JIQ2evTozh+LToRNvIwYMSJqH2dCfn6+9dx9+vTp1iH0+IEN9D40RAO9D+UW6H2yvdxuO1Jv5haU&#10;mxv/ustc9MdC86HfrvFNhISN905YaT4yeY05b9p6M6Rjvz+Zt83ctGi3uev1feb3eQesXjca9u3V&#10;HcfN6r1VZvPhOlNW3WQaW9KXfGpqbbeSQqWVjdb+NczfX7YcM4++VWYmvbrXXP38dvPtx96x5oT6&#10;v7cln0xzQu/3W396x0x8pcQs6HgehgE8c7i+BQAgd5BAyiELFiywev6EiVmzZtlbd5k4cWLnj0Un&#10;CgsL7aXBDB48OGL7gQMH2ksyp7y83HpePf+8efPsR7vHeeed1/le9X9dHBME0bPDe2Hstw5BED0r&#10;KLcE0fsiF8vtz68fb4bfeJf5yo0Pm8/e+IT5wLgXzXt+9apv0qRbYtwb5u9+9bp5z7il5r2/WmLO&#10;+tUi86/jXjL/1vE6PjRuvvnYuOfMx26cZz467lnzkY7/f3zcPPPJcXOtx/593Avmn8ctNP+7G1+v&#10;Xs9HO5733HFPmAtvfMhcesNvzZjrb/I9lsSZCe/1LQAAyF4kkHLIjBkzOn/kBQ0N7+blt5+wvXf6&#10;9esXsf3FF19sL8mMtra2zl5QSoh1N/cPbIIgCIIgCIIgCG/8x3/2Mx/9wtfNB796ufl/F481Z31/&#10;kvnHn/zBvPsXL/gmWnpzvPval8x7rnzM/NPl95l/HXqj+feO93z2f19oPvWZc3yPDdFzgwQSAADZ&#10;jQRSDklXAkk9mbzrLVy40F6aWENDQ9T2fs/TnSZNmmQ9r+6eUjKpu5FAIgiCIAiCIAgi2fjUOX3M&#10;2f/1FfOR879lPjhohPm3r48y/+9bY82/fOdm838vvcv8nyt+b95z1ePm78c8a9517Uvmb25Y6pu4&#10;yUT87XWLzd//fJ75x5/+wfzfy+81//I/vzbvH3K1+dAFw08nifqc6/seid4ZJJAAAMhuJJBySLoS&#10;SEVFRVHrKakU1M6dO6O2X7Jkib20+82cOdN6zpEjR2YkeST6Ue0O7xAABEH0vNAwOu7wW4cgiJ4V&#10;lFuC6H1Bue2++OX1N5hrbrjJjL7h1+aK6ydaQ8FdcsM95uIb7jNDbpxmBt/4O2sYvS/dMMN88cZH&#10;zedvnGXOu/Ex85/jnjSfvfFJawi5c2983PQZN8d86sanTZ+Oxz5345/MgBtnmq/d+JAZ2rGv790w&#10;2Yy4YZK1/9HX/9pce8M439dCZFd4r28BAED2IoGEpAwbNiwiAaQePUEtX748Yts+ffqYmpoae2n3&#10;Uk8pPefw4cOtnlAAAAAAAAAAACAaCSQkZc6cORFJoDBzGM2ePTtiW/UEyoSlS5daySq91oqKCvtR&#10;AAAAAAAAAADgRQIJSamsrLSSMe5EUNCkzNixYyO2UzKqu5E8AgAAAAAAAAAgOBJISJrGPnYngoLM&#10;Y6Q5hwYOHNi5jf7f1NRkL+0eTvJIz1VWVmY/Gpze17hx4+y/AAAAAAAAAADIfiSQkLS8vLyIBFKQ&#10;eZC828yfP99ekpiST+r5FIY7eVRSUmI/Gty6deus7cO8TgAAAAAAAAAAejsSSEiJuxdSkN5E6snj&#10;rD9kyBArKRTErFmzOofMGzFiRKCeRMkkj/R6SktLrW3HjBljbd+3b9/QiSsAAAAAAAAAAHozEkhI&#10;SU1NjRk0aFBnUmj27Nn2kmjqfeQkgcIkdby9lhRXXHGFvdSfkzzybpdMaM4mAAAAAAAAAAByCQkk&#10;pKygoMD069fPSrYoaZOfn28v6VJYWGj69+9vrRN2OLnp06dHJHSciEXDzaUreaRQMgoAAAAAAAAA&#10;gFxCAglpsXPnTisxpISLkjdTpkwxy5cvt0JzIzkJnaFDh4aei2jevHkRCR2FnsvPnDlzotZNJZQY&#10;SzQsHwAAAAAAAAAA2YYEEtJGw9nNmDGjs6eRO5TwWbBgQeA5j9yUwBk2bFjnvpSMWrJkib00kuZY&#10;0vB26YqZM2faewYAAAAAAAAAIHeQQELaNTQ0mKKiIivJo+HfSktL7SXJUxJJCSjNsaTeTgAAAAAA&#10;AAAAoPuQQAIAAAAAAAAAAEAEEkgAAAAAAAAAAACIQAIJAAAAAAAAAAAAEUggAQAAAAAAAAAAIAIJ&#10;JAAAAAAAAAAAAEQggQQAAAAAAAAAAIAIJJAAAAAAAAAAAAAQgQQSAAAAAAAAAAAAIpBAAgAAAAAA&#10;AAAAQAQSSAAAAAAAAAAAAIhAAgkAAAAAAAAAAAARSCABAAAAAAAAAAAgAgkkAAAAAAAAAAAARCCB&#10;BAAAAAAAAAAAgAgkkIAEKioqzKxZs+y/0q+mpsasW7fOLFiwwCxbtsyUlpbaS9JP+9Zz6Lny8/NN&#10;Q0ODvQRAJmSyvAO5hu84IPs1NTWZoqIis3DhQrNkyRLr/wAiqZzMmzfPlJWV2Y+kVybLYWVlpcnL&#10;y7O+25cvX27Ky8vtJQAAIFNIIAExqCFqypQppm/fvubTn/60/Wj6FBcXm7Fjx1r79sYVV1xhNTKn&#10;Q1tbm/WDe8iQIVHP069fPzNp0iTrhzmQi1TOVd7ChJLKYWWqvAO5hu844MxSGdT3m/e7Ml6oMTgs&#10;ffe6f5e74+KLL7Yay4FcpxuVZs+ebQYOHGiVjXT/vsxkOdRrV33hfZ4+ffqYMWPGWL+tAQBAZpBA&#10;AjzUoDxhwgTrx6n7x2o6TZ06tXO/+rGtHk66o0o/+J1GMD3/jBkz7C2Sox/5Q4cO7Xyu66+/3mpo&#10;W7p0qZk8eXLnj/9BgwaZwsJCeysgd6isO+UjSIwaNcreMrhMlXcg13i/49SI7fcdp4a0ZBqsASSm&#10;MueUwSDRv3//0L0DVaad8qzE8LRp06zehvPnz4+4OUP/p+chcpESR/odqfLllAdFOhNImSqHSkqP&#10;Gzeuc3/Dhw83c+bMsX47z5w5szM5pt/O+i0NAAC6HwkkwKa7mPwSR06ki+7acvaphI73B7ZzJ6ez&#10;jtZPhhrW1Fitfeg9aYgBr5KSEjNgwABrHV0IFBQU2EuA7KdkcazyHis0LFYYmSrvQK7xfsepEdvL&#10;/R2ndUgiAeml7zC/3n/xYvr06fbWwajR2vmuVpnXd7eXGrCd/Y8cOZIkEnKGvgtVpryJIyfSlUDK&#10;VDlUnaLfy85+dDOIHnPTfkeMGNG5Ttg6BQAAhEcCCTnPacBVAkX/xroQTgd3Y7LuntLdYn70w9h9&#10;V7XutgrD3bCm0BA+sejCwllPx0ANbkAuCNv7aNiwYfaWwWSqvAO5JpXvOOZLAdInbO8j9V5Q+Q3K&#10;3WitiNdb3v2dnkxvYaC30e9Ffa9pmDclbJzz3x3pSCBlqhx6k0f6bexNHjlUjzg9kRQMYQkAQPci&#10;gQR00I9rTQbq8BtvOVXuRizF3Llz7SX+3Bfl+tG+c+dOe0li7h/vurBIdLHufr+6owvIdk7vIzVm&#10;aciPIBFmmMdMlncg19x5552d5eUb3/hGwqTQr371q871NW/CiRMn7CUAkqWGXeemKyVx/b43vaHJ&#10;9oPSTRfuXhVqWI6nrKysc10FDcrIdvruc8/xpyGS3WVAkWoCKZPl0JuQ1pB18bjfr37P67kBAED3&#10;IIEE+NBwb+4fsIpUqfeCsy/NORTrjiqHElruH+xK7CTaRjQUn7ONQuNTJ6ILevc2iRq7gd7OSbJ2&#10;15BxmSrvQK5J5jtOjVDubTSXAoDUOI29YXvnBuXuxasI0kN+9OjRnevrO7W8vNxeAmQ//ZZ0lxlF&#10;qgmkTJVDvXZ3j6IgNzQqeebMyaSg5yEAAN2HBBLgw9t7QJEKb0JKjddBuHsSKfzmMfLSj2f3NkEu&#10;HPSj3f0DXD/2GT8e2crd+yjMUDpBZbK8A7kmme84cSdo+Y4DUuPufaRJ9NNN39Pu36WDBw+2l8Tn&#10;7cEwceJEewmQG9znvyKVBFImy6GG43Nvox6LQbjnEVUk6rUEAACSQwIJ8OHtfq9IhX5wu/cVtDu/&#10;egK5t9NQc/F4E19qJA/aSDZ8+PCIbfXjH8hGzt2U3dX7KFPlHcg1qXzHue+IVvAdByRPSSOVo+7q&#10;feS9oWLcuHH2kvg0/Kt7Ow3jTLIYucT7GzSVBFKmyqF3mDxFXl6evTQ+77B9SigBAID0I4EE+Ni9&#10;e3fEj1FFrAnwE9EPYO++gs6lsn79+ojtPve5z5mNGzfaS6PdfffdEetfeeWV9pLEvEMUXHvttfYS&#10;IHts2rTJGlLuK1/5Sqg5jYLKZHkHco33eyrMd9z06dMjtqWRCUhOXV2dueqqq6xy9MILL9iPps/x&#10;48c7ezc58fTTT9tL41Mj9de+9rWIbZkLCbnkggsuiDj/k+0hmO5y+Oyzz9pLo3l7LCmZFHQ+ozff&#10;fDNiWw2Dt2PHDnspAABIFxJIgI909kDyNloNGDDAXpKYhghxDx2gUBf/WNQw7l536tSp9pLE/OZ9&#10;Yux4ZBunAVoXp5r0W0NdpPPu5EyWdyDXeBuzwnzHOT0m3MF3HBCeuyypR4Iaf9M5HGx+fn5EOVWo&#10;R0NQ3mEumRcFuSRdPZAyWQ7Hjx8fsa5GxQhKN3i6t1Uwly8AAOlHAgnwkc4EknsyfUXQ8aMd3qHl&#10;xowZYy+J5J1YXBF0/GjxDjegWLp0qb0U6P3UwOVN0Cj0mIa30gWnxntPRabKO5BrVDbdZUMR5jtO&#10;k217t+c7DgjP+z3nhCa9V5lMtXevt6ehImhvBFFi2b2ths8CckW6EkiZKoe6eUo3W7nXDTuE89Ch&#10;QyO2V0IKAACkFwkkwIdfAimZIey2bt0a1WD9ox/9yF4ajHdy0G9+85umtbXVXtrFO/moIsywHceO&#10;HYva/v7777eXAr3ffffdF3WOe0M9k373u98l1TMhk+UdyDVPPvlkRNlQhLnL+OTJk9acSe7t+Y4D&#10;wnnxxRcjylCs0NwpmzdvtrcK7tSpU1Yiyr0vldswv8Eff/zxiO0VGr4WyAXeBFIyQ9hlshyuWLEi&#10;ar2bbrrJXhrMj3/844jtw/RgAgAAwZBAAnykqweS37BwYXsUeCcwVfj1kvAOFaAIe3e1d/uRI0fa&#10;S4DeLVbvo1ihO6xLSkrsrYPJZHkHco1f2dDQWWF46wC+44BwYvU+8gv1KtAwsWHo5g3vfsL2IPLO&#10;p6KYP3++vRTIbunogZTJcuh3A+TkyZPtpcFoFAHvPpKduxgAAPgjgQT4SFcPJN0d7d3PbbfdZi8N&#10;Rj+ivftYuXKlvbTL5ZdfHrWexq8OQ70v3NtfeOGF9hKgd1MjlobEuPjii62LYPd5HivU2Bymh4N6&#10;/Hn3oUbvMCZOnBi1j2SHHwGyydVXXx1VNnTnchjehjW+44DgdDODGmqVRBo4cGBEWYoXmm8w6FyD&#10;unHDu33YoWD9buYIM9wl0JulowfStm3bIvahUI/4MF5++eWofTz44IP20i7eoe4UYcvrzTffHLWP&#10;jRs32ksBAEA6kEACfKQrgaQfwN79hB0yR8NpefexePFie2kXNYx719OQWmGoMc29vRJKQDZSY1Ze&#10;Xp41xrt37HRvBE0C+ZX3adOm2UuD8duHGsOAXHfppZdGlY2ww1J95zvfidie7zggeZq7RPMdzZo1&#10;y7pBI14vX33PBkki6YYJ77YaSisMv33o5gwgF6QjgaQbEN37UOhGxTBWrVoVtY8777zTXtpFN1Z6&#10;13v66aftpcFov959+N1sCQAAkkcCCfCRrgTSXXfdFbUfXWiHofW9+3j22WftpV3OP//8qPUOHTpk&#10;Lw3mkksuidj+nHPOMfX19fZSIHspKes3BIYTjz76qL1mbHfffXfUdt1V3oFcM2TIkKiysWfPHntp&#10;MBqyzr0933FA+hQUFJjbb789ZiLp1ltvTfhb+pVXXonaLuxQsOp54N0Hk+ojV6QjgZTJcuid+1Ox&#10;aNEie2kwulnLu48lS5bYSwEAQDqQQAJ8pCuB9Ktf/SpqP88995y9NJgnnngiah+PPfaYvfS06upq&#10;qyHMvc5nP/vZ0A1j//M//xOxD4XGwQZyge6m1pB1fkPcafLgRHMi6cLYu13YOVr8eiBpfHggl7W3&#10;t0cNsarQ3GZhqJeEdx98xwHppUSSX8JXkWguIi33bhN2KFi/HkiaJxTIBelIIPkNyfzrX//aXhqM&#10;RsHw7uOaa66xl3b54Q9/GLWeRggIY/r06VH74OYrAADSiwQS4MMvgZQMv8aqsD/kgzQo+73eZIbm&#10;8V50KGhcQ65R45dfEkl3ScaTqfIO5Bold73lQhEWCSQgM5Tc9RtaWXMnNTU12WtF8/sO1FCzYZBA&#10;Qi7zXsslM49mJsuh37VncXGxvTQYv9cb9gYuAAAQHwkkwEe6Ekjjxo2L2k/YH/JBfhTrYty7jn6Q&#10;h+X3Ix7IRbGSSPEamzNV3oFcpF6A7nKhv8PySyAB6B6xkkjx5vXz6/mg78Uw/Bquw/ZiAnqrdCSQ&#10;MlkONceZdz1dh4fh99uZIewAAEgvEkiAj3QlkHS3lnc/YX/Q+v0o9uvV4B3eR2PQh+W96GCCceQy&#10;JW7c5UERb/idTJZ3INek4wYHb0MV33FA99JNF945keLNR6TvO/e6ikmTJtlLg/FruA7bewLordKR&#10;QMpkOfSbA6mwsNBeGozfHEjJvG8AABAbCSTAh18CKZk5kGbPnh21n7BjMt93331R+/D7Ufz9738/&#10;Yp1kJge/4IILIvbx7W9/214C5B6V+auvvjqiTNxxxx320miZLO9ArvnpT38aVTbCDj/3rW99K2L7&#10;oUOH2ksAdBfv/CSXXHKJvSTapk2bItZVxEs4+Xn99dej9sFQsMgV3gRSMjchZbIc3n333VHrrVq1&#10;yl4azMSJE6P2oTmYAABA+pBAQq8ycuRI64dxmAh7F5OkqweSeh949xP2Ilbd/b37KC0ttZd2GT16&#10;dNR6YRvXvNvreANnSqbKezzeuzCvv/56e0m0TJZ3INeo8cpbNnbt2mUvDeZLX/pSxPaavBtA99LN&#10;GO5e8gMGDLCXRNOwd+4yqgg7f1HY3sNANtFvYfe5n0wC6cCBAxH7UIwZM8ZeGsyLL74YtQ8Njec1&#10;a9asqPUWL15sLw3muuuui9pH2GHwAABAfCSQ0Kt4fxQHiWTu3k9XAsmv+37YMaT9EkOVlZX20i5+&#10;Dc9hfjz7XbSHvVgA0ilT5T0R9/A7mkMllkyWdyDXTJ06NapshC3v3u35jgMyQzdfuMtePO71FPG+&#10;d/34NUgvXbrUXgpkN+9v52R/F7v3oeiucuiX8A0796d3fsNk5kgEAADxkUBCr9LbEkh++wk7ke/w&#10;4cMjtteExH785k4J89537twZtb1+/ANnSk9JIA0bNqxz//HKbybLO5Br5syZE1E2FPn5+fbSxNQj&#10;17s933FAZrh/o+q7PR7vd3+i9b38ks26SQrIBd7yk+zv4kyVQ70+73phb74aMmRIxPaMoAEAQPqR&#10;QEKv0tuGsGtrazMDBw6M2E/YMaTdw34oJk+ebC+JtHz58oj1FGEa1/wmTC0qKrKXApnXE4awk3Hj&#10;xnWWCV0Qx5LJ8g7kmoKCgoiyoQhzl7JfIxXfcUBmqOeBU+50o0Q83t5KgwYNspcE452Un7nOkEv0&#10;W9h9/iebQMpUOVQve3dPf4XmTQvDva2COc8AAEg/EkiAj3QlkGTatGkR+9EP+6A0brx7W4USRX7U&#10;eK0f9+51w9zB5b27O94Y9UAucV9EJxpLPlPlHchF3ruMVd6C0hwo7m35jgMyZ+HChZ1lb8qUKfaj&#10;/vLy8iLKqkK/y4Ny9xpWxLvxA8g26UogZbIcum/UUoQZLk/zhLq3VXBzCAAA6UcCCfDhl0BS424y&#10;1q9fb84999zO/Zxzzjlm69at9tL4Vq5cGfEazj//fGti01h+97vfRax/zTXX2EsS+81vfhOxbdih&#10;t4Bs9b3vfc8qExdddJE5dOiQ/ai/TJZ3INc88sgjEWXkyiuvtJckds8990Rsy3cckDn3339/Z9lL&#10;dGOEfm9///vfjyivzz//vL00vhMnTpgvfelLEdsy/xFyiTeBlOjGp1gyWQ5ff/31iHXVmz/R722H&#10;OzmtuOSSS0xDQ4O9FAAApAsJJMBHOnsgiYbicu8r6LA7s2fPjthOwwHE470LS0MCNDU12Uvj09AC&#10;7m2TveAAsokuQp0ykeiuaUemyjuQa7zfzZooO2hDkfduaL7jgMwZNWqUVe5UDoPQEFbu8ho04aue&#10;B+7t1BAd9HcwkA3S1QNJMlkONeenexv1gApCv83d2wX9rQ4AAMIhgQT48EsgpXI3kxqQ3fsK+gN8&#10;9OjRnduooWznzp32ktjU7d/9XEEuHDSpqXubESNG2EuA3OZM/K0L26B1QCbLO5BrvN9xQRqZNMeC&#10;e5ugjdgAUqe5CfWdppuagn6veX+HBx0O1nsjhoZnBnKJN4GUylDImSyH3m2CDj3pvgFSdYyuaQEA&#10;QPqRQAJ8+CWQ9Fiy1PCs+RacfQX5Aa4fwLrgdraZOHGivSS+JUuWdG6jCDIPkvdHuyYrB3JdSUmJ&#10;VQYVxcXF9qOJZbK8A7nG+x0XZB6kuXPnRmyTyh3ZAIJTrwOnZ4HKYRjumyoUQX6HDx8+vHN9zZmm&#10;+UGBXOJNIAXtBR9LpsqhbvTo379/53ZBbvRQQtpZXxFm7l8AABAOCSTAR7oTSKI7wNz7S9SA5U7q&#10;9OvXL9QdVe5J/4P8cHffvaVtgWyii1LdyaiLUSVm9Hci5eXlnRfAKothZbK8A7km7HecetU664eZ&#10;nBtAF31P6XtUDcrqVZSIkkfqgatyN2bMGPvR4PQ97G5QTtQ4rJs+nHUVqTacA71RuhNImSyH3h78&#10;iW7e0g0kzrp6jcnOVwwAABIjgQT4UGOv+wesQuM5p2ry5Mmd+9M8KbEavZSscn6sq1dC2AmA9QN6&#10;0KBBnc81b948e0k0DSvgrKe7RGm4Rrbxjo+usqXzPtZ47Orh4JS/oMPP+clUeQdyTZjvOC1z1uM7&#10;DkiO5gxzypETkyZNilme1PDr9DzSzRhBbtzwo+9D5/n0PRnr+fT96p5/kHlQkItUDty92RXJ3ATl&#10;lclyqGSzs73mTov121l1jIas03q68YrRMwAA6F4kkAAf6qXg/Hh1Qo3BqVKDtfvOaT2P94exGpOd&#10;ng+pNCarW78mLXX2k5+fby/pogYB50KDhjVkKzVyOWXOHSofurhVA7OG1lF5dHrjqVzMnDnT3kNy&#10;MlnegVzDdxyQOd6hI51QA65utNBNGfPnz7e+U9WA7JQ7fQemMoeouHvoqgeUt5eB9u/0dFKQPEKu&#10;WrhwYWc5cEI9cFMtg5Kpcqj9JkpC6fvf6WlF8ggAgMwggQR0UHd7NdyqEdl955M3dCGsxmYNT5Vs&#10;Q5QakMeNG9e5TzVq6Ue5LryVpHLuptLd1alMfCp6X+67tPW8ev260NddXc7jGo6EhjVkq9LS0s6G&#10;5iAxduxYa5t0yGR5B3IN33FAZuiGCHejbqJQA3M6v9NUpp2klHpATJ8+3Wi4K/3r1AH6Pp01a5a9&#10;BZD9lGzJy8uzflPqZimnjHhDNyqpDOlaV9+bycpUOVQySsPNOq9fSTA9t77flaRy3xgSZDhNAACQ&#10;OhJIQAf98NYP0jCR6t1OGibP/ePYCTV064d3rOG1wtJ+9KPbrwFdP8iZTBy5QD191APISdh4Qxe+&#10;Gtdd63WHTJV3INfwHQdkhhp19T0Z64YM9QRIx+/jWHRjh/bvbSTX97oe11wtQC5RMsi5Lg0auuZN&#10;RSbLoXoRKxntfh6Feh/pfcQa3g4AAKQfCSTgDFPjl8ZxViNXsmPEB6X968Je8znRYI1cpLs1dcGt&#10;8qbQMBjdXe7cMlnegVzj/o5Lx5A9AKLpe0w3W6is6btM5S3TyRvnezyV3hQAUpOpcqjvc9UzqnO8&#10;Q+cBAIDMIIEEAAAAAAAAAACACCSQAAAAAAAAAAAAEIEEEgAAAAAAAAAAACKQQAIAAAAAAAAAAEAE&#10;EkgAAAAAAAAAAACIQAIJAAAAAAAAAAAAEUggAQAAAAAAAAAAIAIJJAAAAAAAAAAAAEQggQQAAAAA&#10;AAAAAIAIJJAAAAAAAAAAAAAQgQQSAAAAAAAAAAAAIpBAAgAAAAAAAAAAQAQSSAAAAAAAAAAAAIhA&#10;AgkAAAAAAAAAAAARSCABAAAAAAAAAAAgAgkkAAAAAAAAAAAARCCBBAAAAAAAAAAAgAgkkAAAAAAA&#10;AAAAABCBBBIAAAAAAAAAAAAikEACAAAAAAAAAABABBJIAAAAAAAAAAAAiEACCQAAAAAAAAAAABFI&#10;IAEAAAAAAAAAACACCSQAAAAAAAAAAABEIIEEAAAAAAAAAACACCSQAAAAAAAAAAAAEIEEEgAAOKPK&#10;ysrMsmXLTFNTk/0IslVRUZHJz8+3/8oMnVdLly415eXl9iPoDm1tbWbnzp32X+lVUVFh5syZY9at&#10;W2c/AgTXXeclAAAAkAtIIAEAgDNmypQp5tOf/rQVAwYMMMXFxfYSZJtRo0Z1ftZDhgwxNTU19pLu&#10;o4RD//79refs06ePmTFjhr0E6ZSXl2eGDRtmpk2bZj+SHvr8xo0bZ312+gz5/JCMwYMHW981mahz&#10;AAAAgGxDAgkAcEbpzvIrrrgidIwZM8ZMmDDBCjUqzp492yxfvtzqzYLeobKy0vTt27czqaCYOHGi&#10;vRTZpKCgIOJzVsydO9de2n2uv/76iOdUMqmhocFeilSpQV51sRI86iGUDvp8dG4MHTo04rNTkEBC&#10;MvQ7Y+TIkWbgwIFWb0QAAAAAwZFAAgCcURr2SEkfNTCr0fDiiy+OajQMG+rJooZG7jbu2QoLC6M+&#10;u9GjR9tLkU2WLFkS9VlPnz7dXtp9vEkIJToYyi49NCyYepINGjTIGpowHdS4369fv4jPzB0kkJAs&#10;/dZwEsrqKae/AQAAACRGAgkA0KNovpIRI0ZENRzqzmENQTNv3jxrWCOF5s2ZNWuWGTt2bOcQR+5Q&#10;bwPuNu659Fl7G/j5vLKTPmsldt2fdSZ6C6pnovs51VsGqVP9q0SPoqSkxH40deqVqP2pcd/72SlI&#10;ICEV7iSS6gJ6IwIAAACJkUACAPQ48+fPj2o41LB18ag3i1/vpXQOrYT0c4arGj9+vMnPz7cfRTZS&#10;zx8lACZNmpTUpPZKQiUzR5bOK51fOs9oME6deosqcaS6tTvLrBr7vUlHEkhIlc4r/Z7Q+aR/6YkE&#10;AAAAxEcCCQDQ4+judnejodPQk4gamJ2GIW9okncAvdfChQsD1QPoPuodpN6gqlPVQ6i7ad4adz1O&#10;AgnpUFpa2jn/3uTJk+1HAQAAAPghgQQA6HHUy8DdaKgI2nCsYbH85tBQ7yTuNAZ6r+HDh5NAOoOU&#10;oHd6eSqJpL+7m/eGABJISBcNf+ucVwsWLLAfBQAAAOBFAgkA0OMoCeRuNFSEaTh2Nwy5g0YioHdy&#10;eiWSQDpzpk6d2lmXZmpYUBJI6C66ocSZg0+9kYqKiuwlAAAAANxIIAEAepxUE0hqCPJur5gyZYq9&#10;BoDeQvMWDRs2zCrDJJDODPewopnqfSQkkNCdNIeXc24NGTKEXsoAAACADxJIAIAeJ9UEkhqcvdsr&#10;xowZY68BoLcYN25cZxkmgXRmOAk8hXoiZQoJJHS3QYMGdZ5f9FIGAAAAopFAAgD0OKkmkGTAgAFR&#10;+xg1apS9FEBvoISBuwyTQMq8ZcuWRXwG6rWRKSSQ0N2mT5/eeX7RCwkAAACIRgIJANDjpJpAqqys&#10;jNpeMXnyZHuN7FNRUWEKCwtNcXGxKS8vtx/tPdRoV1BQYL2PZOic0Xv3G1pr586dpqamxv6re2j/&#10;Ou/86L3pNSi6g95zSUmJdfx0HNLdAKr3pWEh/Y6hzjU9ZxjqIagh0RINgzZ//vyoMpxKAknHSOdI&#10;qnQctB8dk3SWNe1LZTgWHTc9p95HJhu53b2P+vXrl9bh6/Q+dP7ofND56y1D6Uwg6fjqeRSlpaX2&#10;o+ml9xKrrKRC+/QrZ845kczzdefx0Oeq89T5XNN1PHTuxToWWpZM+dZrdJ9j9EICAAAAIpFAAgD0&#10;OGoccjfoKMI0HC9fvjxqe8XcuXPtNRKbNWuWmTBhQlpC+0o3NcipMVV3TPfp0yfqvWpScA39pWMR&#10;jxr5/F6zX3jfh4ay8lvPiSD0WU+bNs2aV0WvO0zjnRomR44caTVqu9/7xRdfbK6//nrr81boWKiR&#10;sDtovzrOeg7ve1ajrB5zfz79+/e3esIpOZIKJdr0eejzd793hZ7PeQ41MCdD+9dr9/bk0+c0evRo&#10;67n1WWkS+qCN+mr4nTRpUufn5dcILGrY1nCT7ud1Qs/vnF/uiJW8U6OyXueIESOs7ZNNQKlheuLE&#10;ib49G/V+xo8fb/XUCUsN7Sqjer/63AYPHmwv6aJzzJtI0fmmOd2S/XyDcs8Ro0jXMKAqG6o/nHLv&#10;Dj2mc0rHJtUEkruedO9H4ZTFpUuX2muHp/NOn8Pw4cOj6iGdKzpeyfbY0r5nz55t1Wfan/u9633p&#10;vHeeS+dOkDn+uvt4xCsnek6Vk1jlPhadB6pvnOPghI63jrvOI5Vx7TuZ8q0y5K6j9Tr1nAAAAABO&#10;I4EEAOhxUk0gqSHNu70am8I0XHkbLlMJNWylk5IiauzTvtWQrEb5efPmWaH37m3IVIIjVkOzEgXa&#10;xt3LwC90PJYsWWJvdZpehxrwvOuqAU7DAsWixjk1UioR4d02SAJJ2+s9a30dBzUgan9qwFeDq5JK&#10;3v2mM4Hkbdh1Qg26Dr0ed6OkX2j9sL059N71fvW5ax96Dfpbn4U+Z2+DvBISiZKIXvqcnfNL564+&#10;k7y8POs59Ld7/4p4jfo673Re+p0nfuVRx9Z57jDh3Zd6e6nHoXdfYRuY9Xrc56m2nzlzptWgrce9&#10;ZU3nnpKyiShJpuPmnn9F4U4g6dj5HW936Pm6M4mkZID7+bxJ5GToPHLOXyUadN7qMR1X93miOsmb&#10;6Ih3rnnpvHU+fyd5obpOSRL3PhVKOOuzDkP7dxIlOheUIFX51GerZe5zQ+/FSXZ6w1s3uZPSzvYK&#10;573rdXrrHifmzJljreOnO4+HzkG9F22r162Erfatetr7Geq46PMOQuXY+W7Sua7tVBcpOa4bD1It&#10;3w7v918mh2kEAAAAejoSSACAHieVBFKs3kdq8A9Dz6ft1NilbdWgpIY9NWjp9fmFkgbe51UDcdiG&#10;yXgWLlzYuW811PkN2aO7+9UQ7X4dQYbvU48eb4O4Qo/FSnTofbvXjdeAKUomDPTpdeCEGjkT0eeh&#10;ddUwGevY6nncCZx0JJCUGPBr2HVCDaiiBEyi5JETargMmgBQ7wEnmaH961zwo4Zm7/Mk+lwcOp+0&#10;b4Uaav1omDV3o3CsRn0ltvzOJyd07nipAd5dptQI7d5GDdPu5U5oO9Fn5PQ28oswDcwq68771Dnr&#10;V9b02Xl7S+k9qyz5UTlyehu5t3HCSSApsetu1FZDeazzTseoO+iYenuSJNPLyk31kLMvvT99dl46&#10;zt76y4mgCSQlF7S+jptfnaJkj/fc1Ges5E8Q7sSe6gTn/HPT+/AmOPzCeU/67oqVGFJoPZ0/fgly&#10;J8aOHWvty6s7j4f7XFXZ8yZQdWzc8ww5oWMYj96rczxi3ZCg+l/v2dlnsgkkb6K2u8oUAAAA0BuR&#10;QAIA9DhqVHQ35iiCNAyp4cqvwU4Nbn4NfPHo+dRgG6sh2EuN+95GTzUSx5vTJCwlhtyNyGq4jEWN&#10;hO7XogjSGKj369e47dd4Lu6EVpAkhY6HGqG1P2/DuyJRAkmfsXMMEg21pN4Szn7TlUBSYkrJRHdD&#10;uBNKICnp4Lw+NX7qDnwlUtSwGitpEK+3lkPnrzuhoNcRj9/nr7v343E32Op1x6MGZ+f9xGrU1+es&#10;Y6VzSkPduV+Lwi954KV9u7dJVA8ooaPeCTq/9H7d2wbZ3qHX5jSo6/OMN0eMPhtvTx1tG6vsq8xo&#10;mRJ03vpKdYga5PU5qAFfyVLVLaLn0Xmsx93b6PVpm3TTZ+d+HoXO72SpHDj7SZQ4VVnzJjQUQRJI&#10;TrnX9vE+Nx1/b5kMMkSfe24ubR/vObznr9Z3eh454dRNOmdVp6lsec8nhfal0Dmj16Bzw3uM/OrP&#10;7jweqjOcekk9meJ9z3qTNIp4dbhzviiJG4/OI6feSjaB5P2cEj0nAAAAkEtIIAEAepywCSQ1sOqO&#10;YXdyxQk19IdNHoka/MM0RrnvgnYiaK+PoNwJEUW8xlS9Z2/jdNDeA3rd7u0U6vnipePuDMGlO9zD&#10;UmOm93kSJZA0zJWzrvdOdz/O3frpSCB5uRM6CiX09JgaM9UI7KWkgbfxX6HzNlEyxd3AqXMzCO85&#10;meh5lOhx1k2UbBKnV0G889ChXlnOvp3ojgSSl7e3RtDttZ6zTZAEnxrSvZ+tkmaJ6h6nZ4gT6vGj&#10;80flLVbvOp1H7m0UicpNMtwJH4WSC8nUpeLtGRpkWEXv8ysSnWvuBHiQc9h7fim8Q3W6uROLilg9&#10;fhxK7Hm/l4LUwzrO3hsSVL/oud09A3VTgB7Xuhp2TuehW3cfD2coUb2uROVZr82bSFaZcRKkXs73&#10;V5Ayq/o26Lp+3DdCOBEv2QYAAADkEhJIAIAeRw1R3sYcp2FIjVBKHOjueDWaKnHk1+tIdxDHa/hK&#10;RA1yQRqOxS/hkqhhMRlqIHQ/R6LGVPcwY4owjcx+CTFvrxfdPa/HtW6yDcvextVEr9H9uoI0xDoN&#10;g92RQHLevxNqqFXCIl7PCjX4+p2v8XqTqWeCu2dA0M9R27mfQ6HXHIv7PI63nkPvResmOg/FL1mY&#10;iQSS08AdZns1tLu3CfI6xa8eSPRZabl3G5XzROXJW7a7Y8gt79w4avxPhsqDOxkS9DN0JzSdSHSu&#10;OcMXKhEXhL5LvM+h1xqLN6kV5Lh7e94oyRyEjpN7O0XYRH13Hg/3uol6LDrcNwA44feZun8D6CaF&#10;IHRcw9YPDr9zLeywtwAAAEC2IoEEAOhx/BJIQUKNqkr6qOE8VUoEKEmViHsoLyfU4BbrrupUeBvf&#10;Er0+bwNkmAnw1fvBO/+JEh/OMHhK3uixVN+ru2FZkajB3RmqSKEGw3jJGtFyJakykUAK8nrEmxRx&#10;IlaiwtsAHTShIX6N0LHKhzvZomMW5A58lZMgCSQdF/drUAR5H6kmkJLZ3ulVp9D5FpTKgTc5qB4W&#10;3l4hbk45ckLPHSQZ6z33giT8wvK+l2Qb5709J4OWRR0Hbx0U71xzeqEowiTwvUlsRaw6zZtUC9LL&#10;1C9pEqSeUFLZvY3OjSDbObr7eLiH8Qx6s4b3fFf4vTadI+51Eg3ZKTrOyZ6j6inmfj5Fd5QpAAAA&#10;oDcigQQA6HH8EkhqiFWDjhPDhw+PWsdvmLXupEY1bwJEjW9+w5elg46L3qOGC1Jjf6KGZm/yIEhD&#10;v5tfY596R+h1qHFZibNU32vYBJLev3t9JTASJbDUgB1kuLuwdB66X0vQBke/RIPCb1gvJwHmrKNy&#10;EIa3IVYRq7eTt6Ffz5VozhudI4og3PtW9MQEknfen0QT/Xt5n08Rr/Hb+/moPAThDB/ohBIb6eT0&#10;LnNHMo3zqqN0Hrn3k6i8uoWpw9y9gzR3j+qSIOFNUilizV/lLbdzAwwL5zc8WpCbHLz1S9AesY7u&#10;Ph7u9VR3+O3LG94hGxV+SVpvTyh91yRKUqk+CXOThJf7+RSZ/j0BAAAA9FQkkAAAPY5fAsnbeKlG&#10;SHdPASeC3BGeLu7h1JwIcqd0d1PvIR2HMHfvx+JtxFQ4SZ9UGuscYRNIfg2Qep867kF6bqRTsgkk&#10;8Us0+J277gn7FWF6xDjcc7bE24fmVnGvp1DDrRqiwzT6x+Ldd09MIHl7e4UdMszd68OJeMN7JZtA&#10;SvW4JOL3PsIm08Q795ESMGGESSB557tKJfzqcdUv3vVUNhLxS+JqyLREvPVLvPfupzuPh9+QlKmE&#10;t5eejrVfkl2J0kRJ7WR5nyvoUIMAAABAtiOBBADocYIkkMQ9QbgT6q2RjiHsEvGb7yTePDaZoN4T&#10;6iHkHBPvUERhGyAlVqIuXXdnh00g+U1K74SGMFSPgHhDhqVTKgkkvzk3/OZT8c57lUyiwDtxvSLW&#10;MVKjqXddhRpzlUzR8U+Wd589MYGUatJVyVv39grNQxNLT00g+SU9wpzfDp3T7n2EbZTX+3JvH+/z&#10;cNcLSuzo/Eo2YiVMvXWhymcifscySEI21QRSdx4P9QZyvzb1UPLbLmj4Jf+957g7dPNGur/nvWVf&#10;nzUAAAAAEkgAgB5IDUruhhxFrAZS71BOCvWwCDNXRFi6O9+buFLyojufMxYlApR0cZIEajScOHGi&#10;dZd2mMbXePwaQPUc6RA2gSRLly6NOv7u0JBZSvB1dyIplQSS3zmuYaa8vAmdZBIF2q97H4pYja8a&#10;Oso75Jg7dH4pKZBMIsm7Lx2DRFJNlITZXo3k7nUVyZQZb4+veL1uemoCyZsgUCRT5r3nb5i5eCRo&#10;Heb97OL1+kqFN6EbJCGmOs29jb4rgkglgdTdx8N7A0WQHlVh6fvUO2SpN9QjKV3P7f0uUgAAAAAg&#10;gQQA6IHCJJB057LfUD3d1YCohjlvQ5MajDPR68lN71vDCjmN/fpXDYzqAeEI2vgahI6ne18Kvzl7&#10;wkomgSRqePfeMe4NNdRqWLbukkoCSdzbKvzOcW8yQonCsNyT3TsRbz4RzX8TqyeSE3pdGsLQr+dA&#10;LN599LQEkt+wbTp2Yfn1+IqVcOupCSS/eXvCnt/iLd/dlUDyfmd01/w1fsM8JkpgeG9y8Otp6CeV&#10;BFJ3Hw/v+Re03g5L9Yv3OPiF1nF/9yWDBBIAAADgjwQSAKDHCZNAEq3vN1+Ceqqkm9+8R93VeBaL&#10;eom4G/jVM8Cv91PQxtdEYiXplMBJd6NdmGOpZJ6GZorXG0kRZJ6SZHgbNsM2sHvfu/cc13F3L1eE&#10;nUNGZs+eHbUfDXcYj5OgTJSk03kRtOedd9uelkDSMXGvqwib8BC/Hl+xEm09NYHk1+sw7Pkt3rIZ&#10;pMeOW9A6zPudkcxcYUF568J454h6Qbp79On9B+0Z6a1fwtTf3X08vOefkmTdSUm64cOHRzynN3Sc&#10;9d2YLBJIAAAAgD8SSACAHidsAkn8hlxSY7t6U6SL37xHyTSqpkLv0+mVosbZeD1Jgja+JqK5b7S9&#10;9udtEE6mgd0tlQSSQxO6+yX23KH3kG6pJpC8DdHjx4+3l3Txa9QMOzSfjql3H0EbWp0kXax5pxR6&#10;H0Fek3e7npZA8qt34s1fFIv3vFDDdiw9NYGk88O9f0UydZ03ARk2ARq0DtP5515P52uspF2q1JvM&#10;OxdSrHrLqTsVqrdVVwXlPY/C1N/dfTyUXHbv36/u6g46zn5z8jmhshbmGLt561rmQAIAAABOI4EE&#10;AOhxkkkgibfBTaHG7XQ0nPnNe6ShqjI575Eam92vQT1L4gna+BqPM2STM8eThi1z71ORTNLHkY4E&#10;kkN3qavB370/J3Tc0j3MoPd8C9vArmPq3t4vyeXXmyVI4sXNL4EUNgmlRKzen7cMOKHzIhHvNj0t&#10;gSTeIQODJnTcvOdFvCRUT00gqWehe//JPodfeVRSMqgwdZi3PCVbl+i9J/rOUBJp3LhxEc+nnqCq&#10;L3Ve63NVUsVZpnXD3szgPY/C1t/deTxU17r3rQRVMvOiSdjtVHepvvHrdaxItiyko+wDAAAA2YgE&#10;EgCgx0k2gaQEh7fRTDFz5kx7jeTEmvdo586d9hqZ4b6bX41niZIAYRpf/ajBU8+pxkEn+aKGRG+j&#10;sI5F2KSGI2wCqbCwMOH71t3x3sZARaq9pbxSTSB5e/X4DSun3j/udRTz58+3lwaj9d3bxypL6nWS&#10;qDFX54FfGQvSs8S7TU9MIPkNkxW2R4M7caCIV+56agJJvMnCZJ7DW0YUYRK5ek73tvGOpTfZqt4o&#10;YROlonpCc0Al4vREUnnQ0HTuOkdlWzcYaF+JhouMJdUEUnceD78EYzLzDuoY6jvG+7r0nZuol6Re&#10;g+Z28r4OhcpVWN596PgBAAAAIIEEAOiBkk0giV9PIf2txEOy/IZHizd0nJsastLR80X7cD9/kMat&#10;MI2vXkoUOUOsKSHjpgZ1b4JGz5VMT6+wCSStv2zZMvuv2JTc8w6fFbRxPqhUEkhqOHVvqwZnv8Zd&#10;zePlXk+hzyUM7yT+sRJQev1BJvhXotav4TZRQijs+pJqoiTs9pMnT45YXxF2fhdvEipeAqonJ5A0&#10;b477OZKZR8evx2KYchKmDtO561430fp+nHo2USJVyQ0lj5RMd/dC1XbJJtO9Uk0gdffx8PYA0vds&#10;2GSrXqPqEi+VCyXmgvDWbwoNNxuGvru8++jueZ0AAACA3oIEEgCgx0klgSQa2s27vRr7EjUK+vGb&#10;9yjMndZqkE526CA37+vo7gSSM3eHhl7yM3fu3Ih9KxINqecnmQSShooKwjsvlpJe6eRt4A0zD4h3&#10;CKhY55QaNr0N+YowDbXuHjFKVMUaQkzvJ+i8Hyqj3h5USt7G415XEaShXb0H3duETZTonA+zvY6r&#10;932FnQvF3bAeb/g66ckJJJUz93MoQRDW8uXLI/bh7Cfo+eutw+I16vslW/VZBO2NorI2atSohAla&#10;vXb15tF5ksx3SlCpJpC6+3h4ezgp9HmpZ1AQSsLpGPoltJ1yEeTmC71Ob6/YsL2OdcOBe3tFkBsV&#10;AAAAgFxAAgkA0OP4TeCuIYLCUMOXdx9q3FJjU1B+vZn0OsIMA6S7q9WImipvz4ggDc3enhDaRxDO&#10;vEd6jnhzPHkbd9UYGLa3VTIJJPUsCvI5ah13MkDnRDp5G3gTJQvc3NsmalBXQ6b7eRRB747XuepO&#10;aPjNs+RwXpOSW0G4y5jeQ6Jy4azrRJBzReeDe5uwvWCSSbT49dwIOgyZU3ac0N/xeBNI+qyCyEQC&#10;yS/5E3YeH3F6MrpD51oQ3jom0Xbe9RU6N729KL1UV1x//fXW+vHW1TnuJHRVv3Ynb/2SzBBx3Xk8&#10;VGd5vx8VqqMTlW19xysJp6S+X8LJKRdB6znvDRZhkz9+ybZkznUAAAAgG5FAAgD0ON5GVUWQhImb&#10;M3+Pdz9BG+FizXsU9M55UWOjtgl6x3c8fj1+Ys3ToZ4dfg2H7h4yGtLPr2FQ789JOCR63c4d5O7n&#10;0Lwf8ZJOXt5jnKgXk7N+vESIm3v/QbcJytvAq886Vu8eN2/Da5Bh45S49D5XkB487oZVHYt4SR7n&#10;/ei5giTo3O8/SILXWdeJIOXCm0DyO8YqG7Hmt/ImWnR+JqJeJd7zWsnBIMfE3SsjVu89N7/kYBDJ&#10;vK+wdK54j0MydZmSCX6JhkTlUee3en+5t/Eb7swt1nMpVP8pKeY9f/QZOOUr0efs/rx0bHR+Bu1x&#10;E5a3ftHfYXX38fCbo02hcqpzVN8z7u31XHrc+Y5R2fXj/AbQfoJ853qTnWE/E+9Qi0HqMwAAACBX&#10;kEACAPQ43kn/FWqsC5OYEL876BW6szpRbwm/eY/C3tXsDKWXjgSSd8gzhRrh3HMxKWmm51Sjm5IF&#10;3mF9dMe3hupRo6fW0fFx0/FVQ7TWDdpY6ddbI+gQc+LuHaNQg2Q87oRQot4dej/Ounq/Snilk7eB&#10;VxEkSeXeTr0YgiQm1BCr9+B+LvXsiFcm1FireUS0rhqRE/Wicb+uRJ+DuHu4xWoIdigZ4KzrhPf8&#10;86P37d1ODd9qVNZ7VxJV7y1Wjwfv+amkchB+CdtEw2LpNTjrqqwFGd5MSVz3cyiC1HPeeV+Cvq+w&#10;vHNdJeq5EosS9+79OKEkm9/5r7LtrRucUF2o+lvnhjf5Id6h9/xC9Zx6ErmTK0GSFbH2reOvusmp&#10;d5XAVyihqHKlUOJE53yQz1e8vWiDzgnk1Z3HQ8ff70YNd+i7W3WFyoT78XjJQCeBpFAyJ9H3tTsB&#10;FCuZHI/OQ2d7Rdgh8AAAAIBsRgIJANCjqNHVO/SaE2okCstvUnyFniNWAsJv3qMgvUTUyKWGcjV+&#10;6XmdxrigQ4Il4m3MdUINeE7iR6H1dAe2X3LHCW8DmRo13UNNBR06yDvPkBNBjpcSGt7t1IgZr4HV&#10;nUBSA6catGMlYNxz/2iIonTzSyAp4vWiUoLJWU/vNcwcKjqP/JJIfvtQsswZakvbJEq2iff96DP0&#10;a6AXJW6c9bRdIt6Eh8LdIy4WfbbehmeFypbTOyZWskvnkXMM3BF0ODq/ekB1kN/5psSA89noOYP0&#10;mhC/RLXfnDBuqmfc5cCJoO8rDG8yP8hn7Ufnkd9QdgodN9VZOrY655zeL1o/1neBQgkVv8Shty4L&#10;EjqfEg2fKX43N4QNnbf6fohXz+l9Oee3O5Kpx7rzeIhfvZQodP7GGyLOnUBS6PXHugFA+3GSjTon&#10;4h3XWJxzzomg5RcAAADIBSSQAABnlBpD1Vik3j1qZHZ6TMQKNTqr8VrbBOlRov17G4fcocZeNeap&#10;YVDrxhvyJ9kIMtRYEGrU8ms4dkKvW4khp4HbPdySO7zJIyU8vMddDYJqzFWPJT869kqGeIeYcoeS&#10;WlrH/Tkp2aHPzukp5bedGgvVUKoeBl5+7193/KuxXw3oer1Kajm9r/QcyfaaSMSbcNF55iQ71PtA&#10;r0PzaCnUo8U9rKB6F4RJHjl0fnrPZzU0q1zomOqzVa8H59jqc431GXr5JcT0ftRzQueSPkclotw9&#10;GvS8Kjd+tL4+k3iJTD2n9umXCHBoP7F6o/j1YNH55T4HvKFjo89D68VKkDl0Hnp7WOiYqM7QPpS8&#10;0vnq1BlKhCTap96rXp87wekO7Ut1oY6dc1y0T71e1VPuYfLcEeZ9BaXPVu/XeQ6dT8lSw75fwswv&#10;9B61vncoTh0bLUuUENW2zhw+iUJ1ispoEDoesXpThQ1997g/J9UHKmcqw7HqVb1/lRmV9Xhlxqu7&#10;jodDSaRE391O6HUkOj91Dnu303tXudP3v967vh+UdHTqBtWL7u+aoHTc3c+jcw4AAABAFxJIAIAz&#10;Sj1l1CCWTCS6U9+hBnS/7b2h16KGML9lqUQ658hQQ6Aa5N2N2krU6Hn8Gs/cjdRqUPdrePW+XnfE&#10;GrZPj/ut7xfufYQ5vn49S9S46fRWUPJAjYZ+iSglVbSPZJI0QWn/7ufU37obXv/6vSaFkg1KHqRC&#10;CRMlzGIlSBR6nlifXSx63WoEVuO0Gsm1/1jDUykB5pfgc1P51D6DRKLehXounctKZuiz1WuL1RvD&#10;b/+xIkiDs84hJXRiJW/VsK1zMWiDvt6r32vxC+e46HX6LY8VyTSkx+LtiRWv50gQ6q2l89O9T4US&#10;ATqv3Oetk0DSeaj6IGwyXokI7VOfkff5dK7rPFedGpa20z71+pQIipXgTBT6rBxhv3uCfv+5ddfx&#10;ECXX/G5GUOj5VFcHTebrdaqcK5mm7zvV+bHKnx5Xbym/noFB6Di696fnBgAAANCFBBIAAL2UGraD&#10;9DRQg2CyjYK9hRq1lRxT43M6G8/jUSOuu+FRf7s5r8npMZdqw7sfnQPat5JSeu9KYqSr94lDCVAl&#10;cPQc2n+sHke5QOeWjrcarPXZ6u9sPx7eXkhKKKWDelSql5XOq1i95HSMlShM9RjrHHbKiZ4zlTKi&#10;7ZUQ8SY99RqV4HJCCSE9p96DzhclV5QM0bB8TgJHSZJkEx+pSOfx8KPPU/t1egul6z3qGGt/Oif0&#10;+tPxut294uh9BAAAAEQjgQQAAJCERAkkIFu4eyEpAZKrlBRS70L1iEmFkitKHul4Bu25hvRTQsrp&#10;LaqkXqJelQAAAEAuIoEEAACQBBJIyBVqaHfPvaUESK5RryJnqDr1nkqVklDaV3cOs4n43IlRzdcH&#10;AAAAIBoJJAAAgCSQQEIuUQLFGcpO89ykOqxcb6Ih2NTzSu9dc+6kg+ZOUuDM0PB3zhxv+mzPxFCC&#10;AAAAQG9AAgkAACAJJJCQazTvjDN/z4wZM+xHs5/eq1POR4wYYT+aPA1bp31pTiScGc5nqiHs0tGj&#10;DAAAAMhWJJAAAACSQAIJuWjevHnW+a45fHKl4X3o0KERZX3ZsmX2kvBKSkqsnlzaZ0NDg/0oMkkJ&#10;PCWOFJrXCgAAAEBsJJAAAACSQAIJuWr69OnWOa/eOLmQBNH7dJd19cKaOnWq2blzp71GYjpOmnNH&#10;w6YpcaFEEjJPc04pgafPcPny5fajAAAAAGIhgQQAAJCE66+/PqJRecyYMfYSIPstWLDAaoQfOXJk&#10;1ieR1OPIGbrPG0ouKaGm46GERGFhoTVflHq2aDv12NJQdf3797fWV/KCXi9nhs7TYcOGWUm8vLw8&#10;+1EAAAAA8ZBAAgAACEkNkZpM392QrAZi3d0O5AolQpQQURIp28/9pUuXWu/VXebDxujRo6kjzpCi&#10;oiIzZMgQM3z4cFNeXm4/CgAAACAREkgAAAABVFZWmnXr1plZs2ZZd7H7NRBffPHFZuHChVYPhJqa&#10;GntLIHvpPFcPm0GDBmV9z5qmpiYzf/58q5z7lf9YccUVV1h1B84MZ+hA1d1tbW32owAAAACCIIEE&#10;AAAQgBof1RAcNDSkFZArNKePkiu5QkOgqU6YNGmS1bNISSX1StS/Kv+aE011gJLJOLOU4NQNAAAA&#10;AADCI4EEAAAAAAAAAACACCSQAAAAAAAAAAAA4GLM/w/EtLlZoAmO4QAAAABJRU5ErkJgglBLAwQK&#10;AAAAAAAAACEAp3PbY+HfAQDh3wEAFAAAAGRycy9tZWRpYS9pbWFnZTIuc3ZnPHN2ZyB3aWR0aD0i&#10;NDIwIiBoZWlnaHQ9IjI0MCIgeG1sbnM9Imh0dHA6Ly93d3cudzMub3JnLzIwMDAvc3ZnIiB4bWxu&#10;czp4bGluaz0iaHR0cDovL3d3dy53My5vcmcvMTk5OS94bGluayIgc3Ryb2tlPSIjMDAwMDAwIiBz&#10;dHJva2UtbGluZWNhcD0ic3F1YXJlIiBzdHJva2UtbWl0ZXJsaW1pdD0iMTAiIGZvbnQtZmFtaWx5&#10;PSJEaWFsb2ciIGZvbnQtd2VpZ2h0PSI0MDAiIGZvbnQtc2l6ZT0iMTIiIG92ZXJmbG93PSJoaWRk&#10;ZW4iPjxkZWZzIGlkPSJnZW5lcmljRGVmcyI+PC9kZWZzPjxnPjxkZWZzIGlkPSJkZWZzMSI+PGNs&#10;aXBQYXRoIGlkPSJjbGlwUGF0aDEiPjxwYXRoIGQ9Ik0wIDAgNDIwIDAgNDIwIDI0MCAwIDI0MCAw&#10;IDBaIi8+PC9jbGlwUGF0aD48L2RlZnM+PGcgc3Ryb2tlPSIjRkZGRkZGIiBmaWxsPSIjRkZGRkZG&#10;Ij48cmVjdCB4PSIwIiB5PSIwIiB3aWR0aD0iNDIwIiBoZWlnaHQ9IjI0MCIgc3Ryb2tlPSJub25l&#10;IiBjbGlwLXBhdGg9InVybCgjY2xpcFBhdGgxKSIvPjwvZz48ZyBzdHJva2U9IiNGRkZGRkYiIGZp&#10;bGw9IiNGRkZGRkYiPjxyZWN0IHg9IjAiIHk9IjAiIHdpZHRoPSI0MjAiIGhlaWdodD0iMjQwIiBz&#10;dHJva2U9Im5vbmUiLz48cGF0aCBkPSJNNTYgOTkgMjk1IDk5IDI5NSAyMCA1NiAyMFoiIHN0cm9r&#10;ZT0ibm9uZSIvPjwvZz48ZyBzdHJva2U9IiMyNjI2MjYiIHN0cm9rZS13aWR0aD0iMC44MzMzIiBz&#10;dHJva2UtbGluZWpvaW49InJvdW5kIiBmaWxsPSIjMjYyNjI2Ij48bGluZSB4MT0iNTYiIHkxPSI5&#10;OSIgeDI9IjI5NSIgeTI9Ijk5IiBmaWxsPSJub25lIi8+PGxpbmUgeDE9IjU2IiB5MT0iMjAiIHgy&#10;PSIyOTUiIHkyPSIyMCIgZmlsbD0ibm9uZSIvPjxsaW5lIHgxPSI1NiIgeTE9Ijk5IiB4Mj0iNTYi&#10;IHkyPSI5Ni42MSIgZmlsbD0ibm9uZSIvPjxsaW5lIHgxPSIxMTUuNzUiIHkxPSI5OSIgeDI9IjEx&#10;NS43NSIgeTI9Ijk2LjYxIiBmaWxsPSJub25lIi8+PGxpbmUgeDE9IjE3NS41IiB5MT0iOTkiIHgy&#10;PSIxNzUuNSIgeTI9Ijk2LjYxIiBmaWxsPSJub25lIi8+PGxpbmUgeDE9IjIzNS4yNSIgeTE9Ijk5&#10;IiB4Mj0iMjM1LjI1IiB5Mj0iOTYuNjEiIGZpbGw9Im5vbmUiLz48bGluZSB4MT0iMjk1IiB5MT0i&#10;OTkiIHgyPSIyOTUiIHkyPSI5Ni42MSIgZmlsbD0ibm9uZSIvPjxsaW5lIHgxPSI1NiIgeTE9IjIw&#10;IiB4Mj0iNTYiIHkyPSIyMi4zOSIgZmlsbD0ibm9uZSIvPjxsaW5lIHgxPSIxMTUuNzUiIHkxPSIy&#10;MCIgeDI9IjExNS43NSIgeTI9IjIyLjM5IiBmaWxsPSJub25lIi8+PGxpbmUgeDE9IjE3NS41IiB5&#10;MT0iMjAiIHgyPSIxNzUuNSIgeTI9IjIyLjM5IiBmaWxsPSJub25lIi8+PGxpbmUgeDE9IjIzNS4y&#10;NSIgeTE9IjIwIiB4Mj0iMjM1LjI1IiB5Mj0iMjIuMzkiIGZpbGw9Im5vbmUiLz48bGluZSB4MT0i&#10;Mjk1IiB5MT0iMjAiIHgyPSIyOTUiIHkyPSIyMi4zOSIgZmlsbD0ibm9uZSIvPjxsaW5lIHgxPSI1&#10;NiIgeTE9Ijk5IiB4Mj0iNTYiIHkyPSIyMCIgZmlsbD0ibm9uZSIvPjxsaW5lIHgxPSIyOTUiIHkx&#10;PSI5OSIgeDI9IjI5NSIgeTI9IjIwIiBmaWxsPSJub25lIi8+PGxpbmUgeDE9IjU2IiB5MT0iOTki&#10;IHgyPSI1OC4zOSIgeTI9Ijk5IiBmaWxsPSJub25lIi8+PGxpbmUgeDE9IjU2IiB5MT0iNjIuMjE1&#10;MSIgeDI9IjU4LjM5IiB5Mj0iNjIuMjE1MSIgZmlsbD0ibm9uZSIvPjxsaW5lIHgxPSI1NiIgeTE9&#10;IjI1LjQzMDIiIHgyPSI1OC4zOSIgeTI9IjI1LjQzMDIiIGZpbGw9Im5vbmUiLz48bGluZSB4MT0i&#10;Mjk1IiB5MT0iOTkiIHgyPSIyOTIuNjEiIHkyPSI5OSIgZmlsbD0ibm9uZSIvPjxsaW5lIHgxPSIy&#10;OTUiIHkxPSI2Mi4yMTUxIiB4Mj0iMjkyLjYxIiB5Mj0iNjIuMjE1MSIgZmlsbD0ibm9uZSIvPjxs&#10;aW5lIHgxPSIyOTUiIHkxPSIyNS40MzAyIiB4Mj0iMjkyLjYxIiB5Mj0iMjUuNDMwMiIgZmlsbD0i&#10;bm9uZSIvPjwvZz48ZyBzdHJva2U9IiMyNjI2MjYiIGZpbGw9IiMyNjI2MjYiIGZvbnQtZmFtaWx5&#10;PSJUaW1lcyBOZXcgUm9tYW4iIGZvbnQtc2l6ZT0iMTMuMzMzMyIgdHJhbnNmb3JtPSJ0cmFuc2xh&#10;dGUoNTMuMzMzMyA5OSkiPjxwYXRoIGQ9Ik0tMjEuNDY4OCAxLjYwOTQtMTguMTg3NSAxLjYwOTQt&#10;MTguMTg3NSAyLjU2MjUtMjEuNDY4OCAyLjU2MjUtMjEuNDY4OCAxLjYwOTRaTS0xNy4wOTgxIDAu&#10;NzVDLTE3LjA5ODEtMC4yMjkyLTE2Ljk0OTctMS4wNzU1Ny0xNi42NTI4LTEuNzg5MS0xNi4zNTU5&#10;LTIuNTAyNjMtMTUuOTYyNy0zLjAzMTI3LTE1LjQ3MzEtMy4zNzUtMTUuMDg3Ny0zLjY0NTgtMTQu&#10;NjkxOS0zLjc4MTItMTQuMjg1Ni0zLjc4MTItMTMuNjI5My0zLjc4MTItMTMuMDQwOC0zLjQ0Nzg3&#10;LTEyLjUyLTIuNzgxMi0xMS44NjM3LTEuOTQ3ODctMTEuNTM1Ni0wLjgxNzY2Ny0xMS41MzU2IDAu&#10;NjA5NC0xMS41MzU2IDEuNjA5NC0xMS42Nzg4IDIuNDU4MzMtMTEuOTY1MyAzLjE1NjItMTIuMjUx&#10;OCAzLjg1NDEzLTEyLjYxODkgNC4zNjE5Ny0xMy4wNjY4IDQuNjc5Ny0xMy41MTQ3IDQuOTk3Mzct&#10;MTMuOTQxOCA1LjE1NjItMTQuMzQ4MSA1LjE1NjItMTUuMTcxIDUuMTU2Mi0xNS44NTg1IDQuNjcx&#10;ODMtMTYuNDEwNiAzLjcwMzEtMTYuODY4OSAyLjg4MDIzLTE3LjA5ODEgMS44OTU4Ny0xNy4wOTgx&#10;IDAuNzVaTS0xNS44NDgxIDAuOTA2MkMtMTUuODQ4MSAyLjA5MzczLTE1LjcwMjMgMy4wNjI1LTE1&#10;LjQxMDYgMy44MTI1LTE1LjE3MSA0LjQzNzUtMTQuODExNiA0Ljc1LTE0LjMzMjUgNC43NS0xNC4x&#10;MDMzIDQuNzUtMTMuODY2MyA0LjY0ODQzLTEzLjYyMTUgNC40NDUzLTEzLjM3NjcgNC4yNDIxNy0x&#10;My4xOTE4IDMuODk1OC0xMy4wNjY4IDMuNDA2Mi0xMi44Njg5IDIuNjg3NDctMTIuNzcgMS42NjE0&#10;My0xMi43NyAwLjMyODEtMTIuNzctMC42NTEwMzMtMTIuODc0Mi0xLjQ2ODczLTEzLjA4MjUtMi4x&#10;MjUtMTMuMjI4My0yLjYxNDYtMTMuNDI2Mi0yLjk1ODMzLTEzLjY3NjItMy4xNTYyLTEzLjg0Mjkt&#10;My4yOTE2Ny0xNC4wNTEyLTMuMzU5NC0xNC4zMDEyLTMuMzU5NC0xNC41ODI1LTMuMzU5NC0xNC44&#10;Mzc3LTMuMjM0NC0xNS4wNjY4LTIuOTg0NC0xNS4zNjg5LTIuNjMwMi0xNS41NzQ3LTIuMDc1NS0x&#10;NS42ODQtMS4zMjAzLTE1Ljc5MzQtMC41NjUxLTE1Ljg0ODEgMC4xNzcwNjctMTUuODQ4MSAwLjkw&#10;NjJaTS05LjI4NTYgMy43NjU2Qy05LjA4NzY3IDMuNzY1Ni04LjkyMSAzLjgzNTkzLTguNzg1NiAz&#10;Ljk3NjYtOC42NTAyIDQuMTE3Mi04LjU4MjUgNC4yODEyNy04LjU4MjUgNC40Njg4LTguNTgyNSA0&#10;LjY2NjY3LTguNjUwMiA0LjgzMzMzLTguNzg1NiA0Ljk2ODgtOC45MjEgNS4xMDQyLTkuMDg3Njcg&#10;NS4xNzE5LTkuMjg1NiA1LjE3MTktOS40ODM1MyA1LjE3MTktOS42NTAyIDUuMTA0Mi05Ljc4NTYg&#10;NC45Njg4LTkuOTIxIDQuODMzMzMtOS45ODg3IDQuNjY2NjctOS45ODg3IDQuNDY4OC05Ljk4ODcg&#10;NC4yNzA4Ny05LjkyMSA0LjEwNDItOS43ODU2IDMuOTY4OC05LjY1MDIgMy44MzMzMy05LjQ4MzUz&#10;IDMuNzY1Ni05LjI4NTYgMy43NjU2Wk0tNi4wNTEyLTIuNzY1Ni0zLjk1NzUtMy43ODEyLTMuNzU0&#10;My0zLjc4MTItMy43NTQzIDMuNDg0NEMtMy43NTQzIDMuOTYzNTMtMy43MzM0NyA0LjI2My0zLjY5&#10;MTggNC4zODI4LTMuNjUwMTMgNC41MDI2LTMuNTY2OCA0LjU5MzczLTMuNDQxOCA0LjY1NjItMy4z&#10;MTY4IDQuNzE4NzMtMy4wNjE2IDQuNzU1Mi0yLjY3NjIgNC43NjU2TC0yLjY3NjIgNS01LjkxMDYg&#10;NS01LjkxMDYgNC43NjU2Qy01LjUwNDMzIDQuNzU1Mi01LjI0MTMgNC43MTg3My01LjEyMTUgNC42&#10;NTYyLTUuMDAxNyA0LjU5MzczLTQuOTE4MzcgNC41MTA0LTQuODcxNSA0LjQwNjItNC44MjQ2MyA0&#10;LjMwMjA3LTQuODAxMiAzLjk5NDgtNC44MDEyIDMuNDg0NEwtNC44MDEyLTEuMTU2MkMtNC44MDEy&#10;LTEuNzkxNjctNC44MjIwMy0yLjE5NzkzLTQuODYzNy0yLjM3NS00Ljg5NDk3LTIuNTEwNC00Ljk0&#10;OTY3LTIuNjA5MzctNS4wMjc4LTIuNjcxOS01LjEwNTkzLTIuNzM0MzctNS4yMDIyNy0yLjc2NTYt&#10;NS4zMTY4LTIuNzY1Ni01LjQ3MzA3LTIuNzY1Ni01LjY4NjYzLTIuNjk3OS01Ljk1NzUtMi41NjI1&#10;TC02LjA1MTItMi43NjU2WiIgc3Ryb2tlPSJub25lIi8+PC9nPjxnIHN0cm9rZT0iIzI2MjYyNiIg&#10;ZmlsbD0iIzI2MjYyNiIgZm9udC1mYW1pbHk9IlRpbWVzIE5ldyBSb21hbiIgZm9udC1zaXplPSIx&#10;My4zMzMzIiB0cmFuc2Zvcm09InRyYW5zbGF0ZSg1My4zMzMzIDYyLjIxNTEpIj48cGF0aCBkPSJN&#10;LTYuNTMxMiAwLjc1Qy02LjUzMTItMC4yMjkyLTYuMzgyNzctMS4wNzU1Ny02LjA4NTktMS43ODkx&#10;LTUuNzg5MDMtMi41MDI2My01LjM5NTgtMy4wMzEyNy00LjkwNjItMy4zNzUtNC41MjA4LTMuNjQ1&#10;OC00LjEyNS0zLjc4MTItMy43MTg4LTMuNzgxMi0zLjA2MjUzLTMuNzgxMi0yLjQ3Mzk3LTMuNDQ3&#10;ODctMS45NTMxLTIuNzgxMi0xLjI5NjktMS45NDc4Ny0wLjk2ODgtMC44MTc2NjctMC45Njg4IDAu&#10;NjA5NC0wLjk2ODggMS42MDk0LTEuMTEyIDIuNDU4MzMtMS4zOTg0IDMuMTU2Mi0xLjY4NDg3IDMu&#10;ODU0MTMtMi4wNTIwNyA0LjM2MTk3LTIuNSA0LjY3OTctMi45NDc5MyA0Ljk5NzM3LTMuMzc1IDUu&#10;MTU2Mi0zLjc4MTIgNS4xNTYyLTQuNjA0MTMgNS4xNTYyLTUuMjkxNjcgNC42NzE4My01Ljg0Mzgg&#10;My43MDMxLTYuMzAyMDcgMi44ODAyMy02LjUzMTIgMS44OTU4Ny02LjUzMTIgMC43NVpNLTUuMjgx&#10;MiAwLjkwNjJDLTUuMjgxMiAyLjA5MzczLTUuMTM1NCAzLjA2MjUtNC44NDM4IDMuODEyNS00LjYw&#10;NDIgNC40Mzc1LTQuMjQ0OCA0Ljc1LTMuNzY1NiA0Ljc1LTMuNTM2NDcgNC43NS0zLjI5OTUgNC42&#10;NDg0My0zLjA1NDcgNC40NDUzLTIuODA5OSA0LjI0MjE3LTIuNjI1IDMuODk1OC0yLjUgMy40MDYy&#10;LTIuMzAyMDcgMi42ODc0Ny0yLjIwMzEgMS42NjE0My0yLjIwMzEgMC4zMjgxLTIuMjAzMS0wLjY1&#10;MTAzMy0yLjMwNzI3LTEuNDY4NzMtMi41MTU2LTIuMTI1LTIuNjYxNDctMi42MTQ2LTIuODU5NC0y&#10;Ljk1ODMzLTMuMTA5NC0zLjE1NjItMy4yNzYwNy0zLjI5MTY3LTMuNDg0NC0zLjM1OTQtMy43MzQ0&#10;LTMuMzU5NC00LjAxNTYtMy4zNTk0LTQuMjcwOC0zLjIzNDQtNC41LTIuOTg0NC00LjgwMjA3LTIu&#10;NjMwMi01LjAwNzgtMi4wNzU1LTUuMTE3Mi0xLjMyMDMtNS4yMjY1My0wLjU2NTEtNS4yODEyIDAu&#10;MTc3MDY3LTUuMjgxMiAwLjkwNjJaIiBzdHJva2U9Im5vbmUiLz48L2c+PGcgc3Ryb2tlPSIjMjYy&#10;NjI2IiBmaWxsPSIjMjYyNjI2IiBmb250LWZhbWlseT0iVGltZXMgTmV3IFJvbWFuIiBmb250LXNp&#10;emU9IjEzLjMzMzMiIHRyYW5zZm9ybT0idHJhbnNsYXRlKDUzLjMzMzMgMjUuNDMwMikiPjxwYXRo&#10;IGQ9Ik0tMTYuNTMxMiAwLjc1Qy0xNi41MzEyLTAuMjI5Mi0xNi4zODI4LTEuMDc1NTctMTYuMDg1&#10;OS0xLjc4OTEtMTUuNzg5LTIuNTAyNjMtMTUuMzk1OC0zLjAzMTI3LTE0LjkwNjItMy4zNzUtMTQu&#10;NTIwOC0zLjY0NTgtMTQuMTI1LTMuNzgxMi0xMy43MTg4LTMuNzgxMi0xMy4wNjI1LTMuNzgxMi0x&#10;Mi40NzQtMy40NDc4Ny0xMS45NTMxLTIuNzgxMi0xMS4yOTY5LTEuOTQ3ODctMTAuOTY4OC0wLjgx&#10;NzY2Ny0xMC45Njg4IDAuNjA5NC0xMC45Njg4IDEuNjA5NC0xMS4xMTIgMi40NTgzMy0xMS4zOTg0&#10;IDMuMTU2Mi0xMS42ODQ5IDMuODU0MTMtMTIuMDUyMSA0LjM2MTk3LTEyLjUgNC42Nzk3LTEyLjk0&#10;NzkgNC45OTczNy0xMy4zNzUgNS4xNTYyLTEzLjc4MTIgNS4xNTYyLTE0LjYwNDEgNS4xNTYyLTE1&#10;LjI5MTcgNC42NzE4My0xNS44NDM4IDMuNzAzMS0xNi4zMDIxIDIuODgwMjMtMTYuNTMxMiAxLjg5&#10;NTg3LTE2LjUzMTIgMC43NVpNLTE1LjI4MTIgMC45MDYyQy0xNS4yODEyIDIuMDkzNzMtMTUuMTM1&#10;NCAzLjA2MjUtMTQuODQzOCAzLjgxMjUtMTQuNjA0MiA0LjQzNzUtMTQuMjQ0OCA0Ljc1LTEzLjc2&#10;NTYgNC43NS0xMy41MzY1IDQuNzUtMTMuMjk5NSA0LjY0ODQzLTEzLjA1NDcgNC40NDUzLTEyLjgw&#10;OTkgNC4yNDIxNy0xMi42MjUgMy44OTU4LTEyLjUgMy40MDYyLTEyLjMwMjEgMi42ODc0Ny0xMi4y&#10;MDMxIDEuNjYxNDMtMTIuMjAzMSAwLjMyODEtMTIuMjAzMS0wLjY1MTAzMy0xMi4zMDczLTEuNDY4&#10;NzMtMTIuNTE1Ni0yLjEyNS0xMi42NjE1LTIuNjE0Ni0xMi44NTk0LTIuOTU4MzMtMTMuMTA5NC0z&#10;LjE1NjItMTMuMjc2MS0zLjI5MTY3LTEzLjQ4NDQtMy4zNTk0LTEzLjczNDQtMy4zNTk0LTE0LjAx&#10;NTYtMy4zNTk0LTE0LjI3MDgtMy4yMzQ0LTE0LjUtMi45ODQ0LTE0LjgwMjEtMi42MzAyLTE1LjAw&#10;NzgtMi4wNzU1LTE1LjExNzItMS4zMjAzLTE1LjIyNjUtMC41NjUxLTE1LjI4MTIgMC4xNzcwNjct&#10;MTUuMjgxMiAwLjkwNjJaTS04LjcxODggMy43NjU2Qy04LjUyMDg3IDMuNzY1Ni04LjM1NDIgMy44&#10;MzU5My04LjIxODggMy45NzY2LTguMDgzMzMgNC4xMTcyLTguMDE1NiA0LjI4MTI3LTguMDE1NiA0&#10;LjQ2ODgtOC4wMTU2IDQuNjY2NjctOC4wODMzMyA0LjgzMzMzLTguMjE4OCA0Ljk2ODgtOC4zNTQy&#10;IDUuMTA0Mi04LjUyMDg3IDUuMTcxOS04LjcxODggNS4xNzE5LTguOTE2NjcgNS4xNzE5LTkuMDgz&#10;MzMgNS4xMDQyLTkuMjE4OCA0Ljk2ODgtOS4zNTQyIDQuODMzMzMtOS40MjE5IDQuNjY2NjctOS40&#10;MjE5IDQuNDY4OC05LjQyMTkgNC4yNzA4Ny05LjM1NDIgNC4xMDQyLTkuMjE4OCAzLjk2ODgtOS4w&#10;ODMzMyAzLjgzMzMzLTguOTE2NjcgMy43NjU2LTguNzE4OCAzLjc2NTZaTS01LjQ4NDQtMi43NjU2&#10;LTMuMzkwNi0zLjc4MTItMy4xODc1LTMuNzgxMi0zLjE4NzUgMy40ODQ0Qy0zLjE4NzUgMy45NjM1&#10;My0zLjE2NjY3IDQuMjYzLTMuMTI1IDQuMzgyOC0zLjA4MzMzIDQuNTAyNi0zIDQuNTkzNzMtMi44&#10;NzUgNC42NTYyLTIuNzUgNC43MTg3My0yLjQ5NDggNC43NTUyLTIuMTA5NCA0Ljc2NTZMLTIuMTA5&#10;NCA1LTUuMzQzOCA1LTUuMzQzOCA0Ljc2NTZDLTQuOTM3NTMgNC43NTUyLTQuNjc0NSA0LjcxODcz&#10;LTQuNTU0NyA0LjY1NjItNC40MzQ5IDQuNTkzNzMtNC4zNTE1NyA0LjUxMDQtNC4zMDQ3IDQuNDA2&#10;Mi00LjI1NzgzIDQuMzAyMDctNC4yMzQ0IDMuOTk0OC00LjIzNDQgMy40ODQ0TC00LjIzNDQtMS4x&#10;NTYyQy00LjIzNDQtMS43OTE2Ny00LjI1NTIzLTIuMTk3OTMtNC4yOTY5LTIuMzc1LTQuMzI4MTct&#10;Mi41MTA0LTQuMzgyODMtMi42MDkzNy00LjQ2MDktMi42NzE5LTQuNTM5MDMtMi43MzQzNy00LjYz&#10;NTQtMi43NjU2LTQuNzUtMi43NjU2LTQuOTA2MjctMi43NjU2LTUuMTE5OC0yLjY5NzktNS4zOTA2&#10;LTIuNTYyNUwtNS40ODQ0LTIuNzY1NloiIHN0cm9rZT0ibm9uZSIvPjwvZz48ZyBzdHJva2U9IiMy&#10;NjI2MjYiIGZpbGw9IiMyNjI2MjYiIGZvbnQtZmFtaWx5PSJUaW1lcyBOZXcgUm9tYW4iIGZvbnQt&#10;c2l6ZT0iMTMuMzMzMyIgdHJhbnNmb3JtPSJtYXRyaXgoNi4xMjMyM2UtMTcgLTEgMSA2LjEyMzIz&#10;ZS0xNyAyOS42NjY3IDU5LjUpIj48cGF0aCBkPSJNLTM3Ljc4MTItMTEuMTQwNi0zNy43ODEyLTcu&#10;NzM0NC0zNS44OTA2LTcuNzM0NEMtMzUuNDAxLTcuNzM0NC0zNS4wNzI5LTcuODA3My0zNC45MDYy&#10;LTcuOTUzMS0zNC42ODc1LTguMTUxMDMtMzQuNTY3Ny04LjQ5NDgtMzQuNTQ2OS04Ljk4NDRMLTM0&#10;LjI5NjktOC45ODQ0LTM0LjI5NjktNS45ODQ0LTM0LjU0NjktNS45ODQ0Qy0zNC41OTktNi40MTE0&#10;Ny0zNC42NTYzLTYuNjgyMy0zNC43MTg4LTYuNzk2OS0zNC43OTE3LTYuOTQyNy0zNC45MTY3LTcu&#10;MDU3MjctMzUuMDkzOC03LjE0MDYtMzUuMjcwOS03LjIyMzkzLTM1LjUzNjUtNy4yNjU2LTM1Ljg5&#10;MDYtNy4yNjU2TC0zNy43ODEyLTcuMjY1Ni0zNy43ODEyLTQuNDM3NUMtMzcuNzgxMi00LjA1MjEt&#10;MzcuNzY1Ni0zLjgxNzczLTM3LjczNDQtMy43MzQ0LTM3LjcwMzEtMy42NTEwNy0zNy42NDMyLTMu&#10;NTg1OTctMzcuNTU0Ny0zLjUzOTEtMzcuNDY2Mi0zLjQ5MjIzLTM3LjMwNzMtMy40Njg4LTM3LjA3&#10;ODEtMy40Njg4TC0zNS42MDk0LTMuNDY4OEMtMzUuMTE5OC0zLjQ2ODgtMzQuNzY1Ni0zLjUwMjYz&#10;LTM0LjU0NjktMy41NzAzLTM0LjMyODItMy42MzgwMy0zNC4xMTk4LTMuNzcwODctMzMuOTIxOS0z&#10;Ljk2ODgtMzMuNjYxNC00LjIyOTItMzMuMzkwNi00LjYyNS0zMy4xMDk0LTUuMTU2MkwtMzIuODU5&#10;NC01LjE1NjItMzMuNTkzOC0zLTQwLjIzNDQtMy00MC4yMzQ0LTMuMjM0NC0zOS45MjE5LTMuMjM0&#10;NEMtMzkuNzI0LTMuMjM0NC0zOS41MzEzLTMuMjgxMjctMzkuMzQzOC0zLjM3NS0zOS4yMDgzLTMu&#10;NDQ3OTMtMzkuMTE3Mi0zLjU1MjEtMzkuMDcwMy0zLjY4NzUtMzkuMDIzNC0zLjgyMjktMzktNC4w&#10;OTg5My0zOS00LjUxNTZMLTM5LTEwLjEwOTRDLTM5LTEwLjY1MTEtMzkuMDU3My0xMC45ODk2LTM5&#10;LjE3MTktMTEuMTI1LTM5LjMxNzctMTEuMjkxNy0zOS41Njc3LTExLjM3NS0zOS45MjE5LTExLjM3&#10;NUwtNDAuMjM0NC0xMS4zNzUtNDAuMjM0NC0xMS42MDk0LTMzLjU5MzgtMTEuNjA5NC0zMy41LTku&#10;NzE4OC0zMy43NS05LjcxODhDLTMzLjg0MzctMTAuMTc3MS0zMy45NDI3LTEwLjQ4OTUtMzQuMDQ2&#10;OS0xMC42NTYyLTM0LjE1MS0xMC44MjI5LTM0LjMxMjUtMTAuOTUzMS0zNC41MzEyLTExLjA0Njkt&#10;MzQuNjk3OS0xMS4xMDk0LTM0Ljk5NDgtMTEuMTQwNi0zNS40MjE5LTExLjE0MDZMLTM3Ljc4MTIt&#10;MTEuMTQwNlpNLTMwLjI1ODgtOC45ODQ0LTMwLjI1ODgtNy42NzE5Qy0yOS43NjkyLTguNTQ2OS0y&#10;OS4yNjkyLTguOTg0NC0yOC43NTg4LTguOTg0NC0yOC41Mjk3LTguOTg0NC0yOC4zMzk2LTguOTE0&#10;MDctMjguMTg4NS04Ljc3MzQtMjguMDM3NC04LjYzMjgtMjcuOTYxOS04LjQ2ODczLTI3Ljk2MTkt&#10;OC4yODEyLTI3Ljk2MTktOC4xMTQ1My0yOC4wMTY2LTcuOTczOTMtMjguMTI2LTcuODU5NC0yOC4y&#10;MzU0LTcuNzQ0OC0yOC4zNjMtNy42ODc1LTI4LjUwODgtNy42ODc1LTI4LjY2NTEtNy42ODc1LTI4&#10;LjgzNDMtNy43NjA0LTI5LjAxNjYtNy45MDYyLTI5LjE5ODktOC4wNTIwNy0yOS4zMzE4LTguMTI1&#10;LTI5LjQxNTEtOC4xMjUtMjkuNDk4NC04LjEyNS0yOS41ODE4LTguMDgzMzMtMjkuNjY1MS04LTI5&#10;Ljg2My03LjgyMjkzLTMwLjA2MDktNy41MzY0Ny0zMC4yNTg4LTcuMTQwNkwtMzAuMjU4OC00LjM1&#10;OTRDLTMwLjI1ODgtNC4wMzY0Ny0zMC4yMTcxLTMuNzkxNjctMzAuMTMzOC0zLjYyNS0zMC4wODE3&#10;LTMuNTEwNC0yOS45ODU0LTMuNDE2NjctMjkuODQ0OC0zLjM0MzgtMjkuNzA0MS0zLjI3MDg3LTI5&#10;LjUwMzYtMy4yMzQ0LTI5LjI0MzItMy4yMzQ0TC0yOS4yNDMyLTMtMzIuMjI3Ni0zLTMyLjIyNzYt&#10;My4yMzQ0Qy0zMS45MjU1LTMuMjM0NC0zMS43MDE1LTMuMjgxMjctMzEuNTU1Ny0zLjM3NS0zMS40&#10;NTE1LTMuNDM3NTMtMzEuMzc4Ni0zLjU0MTctMzEuMzM2OS0zLjY4NzUtMzEuMzE2MS0zLjc2MDQz&#10;LTMxLjMwNTctMy45Njg3Ny0zMS4zMDU3LTQuMzEyNUwtMzEuMzA1Ny02LjU2MjVDLTMxLjMwNTct&#10;Ny4yMzk1Ny0zMS4zMTg3LTcuNjQzMi0zMS4zNDQ4LTcuNzczNC0zMS4zNzA4LTcuOTAzNjctMzEu&#10;NDIyOS03Ljk5NzQzLTMxLjUwMS04LjA1NDctMzEuNTc5MS04LjExMTk3LTMxLjY3MDMtOC4xNDA2&#10;LTMxLjc3NDQtOC4xNDA2LTMxLjkwOTktOC4xNDA2LTMyLjA2MDktOC4xMDkzNy0zMi4yMjc2LTgu&#10;MDQ2OUwtMzIuMjkwMS04LjI4MTItMzAuNTI0NC04Ljk4NDQtMzAuMjU4OC04Ljk4NDRaTS0yNS44&#10;MjU3LTguOTg0NC0yNS44MjU3LTcuNjcxOUMtMjUuMzM2MS04LjU0NjktMjQuODM2MS04Ljk4NDQt&#10;MjQuMzI1Ny04Ljk4NDQtMjQuMDk2NS04Ljk4NDQtMjMuOTA2NC04LjkxNDA3LTIzLjc1NTMtOC43&#10;NzM0LTIzLjYwNDMtOC42MzI4LTIzLjUyODgtOC40Njg3My0yMy41Mjg4LTguMjgxMi0yMy41Mjg4&#10;LTguMTE0NTMtMjMuNTgzNS03Ljk3MzkzLTIzLjY5MjgtNy44NTk0LTIzLjgwMjItNy43NDQ4LTIz&#10;LjkyOTgtNy42ODc1LTI0LjA3NTctNy42ODc1LTI0LjIzMTktNy42ODc1LTI0LjQwMTItNy43NjA0&#10;LTI0LjU4MzUtNy45MDYyLTI0Ljc2NTgtOC4wNTIwNy0yNC44OTg2LTguMTI1LTI0Ljk4MTktOC4x&#10;MjUtMjUuMDY1Mi04LjEyNS0yNS4xNDg2LTguMDgzMzMtMjUuMjMxOS04LTI1LjQyOTgtNy44MjI5&#10;My0yNS42Mjc4LTcuNTM2NDctMjUuODI1Ny03LjE0MDZMLTI1LjgyNTctNC4zNTk0Qy0yNS44MjU3&#10;LTQuMDM2NDctMjUuNzg0LTMuNzkxNjctMjUuNzAwNy0zLjYyNS0yNS42NDg2LTMuNTEwNC0yNS41&#10;NTIyLTMuNDE2NjctMjUuNDExNi0zLjM0MzgtMjUuMjcxLTMuMjcwODctMjUuMDcwNS0zLjIzNDQt&#10;MjQuODEtMy4yMzQ0TC0yNC44MS0zLTI3Ljc5NDQtMy0yNy43OTQ0LTMuMjM0NEMtMjcuNDkyMy0z&#10;LjIzNDQtMjcuMjY4NC0zLjI4MTI3LTI3LjEyMjUtMy4zNzUtMjcuMDE4NC0zLjQzNzUzLTI2Ljk0&#10;NTUtMy41NDE3LTI2LjkwMzgtMy42ODc1LTI2Ljg4MjktMy43NjA0My0yNi44NzI1LTMuOTY4Nzct&#10;MjYuODcyNS00LjMxMjVMLTI2Ljg3MjUtNi41NjI1Qy0yNi44NzI1LTcuMjM5NTctMjYuODg1NS03&#10;LjY0MzItMjYuOTExNi03Ljc3MzQtMjYuOTM3Ny03LjkwMzY3LTI2Ljk4OTctNy45OTc0My0yNy4w&#10;Njc4LTguMDU0Ny0yNy4xNDU5LTguMTExOTctMjcuMjM3MS04LjE0MDYtMjcuMzQxMy04LjE0MDYt&#10;MjcuNDc2Ny04LjE0MDYtMjcuNjI3Ny04LjEwOTM3LTI3Ljc5NDQtOC4wNDY5TC0yNy44NTY5LTgu&#10;MjgxMi0yNi4wOTEzLTguOTg0NC0yNS44MjU3LTguOTg0NFpNLTIwLjI1MTktOC45ODQ0Qy0xOS4z&#10;NjY0LTguOTg0NC0xOC42NTgxLTguNjUxMDctMTguMTI2OS03Ljk4NDQtMTcuNjc5LTcuNDExNDct&#10;MTcuNDU1LTYuNzU1Mi0xNy40NTUtNi4wMTU2LTE3LjQ1NS01LjQ5NDgtMTcuNTgtNC45Njg3Ny0x&#10;Ny44My00LjQzNzUtMTguMDgtMy45MDYyMy0xOC40MjM3LTMuNTA1Mi0xOC44NjEyLTMuMjM0NC0x&#10;OS4yOTg3LTIuOTYzNTMtMTkuNzgzMS0yLjgyODEtMjAuMzE0NC0yLjgyODEtMjEuMTk5OC0yLjgy&#10;ODEtMjEuODk3Ny0zLjE3NzA3LTIyLjQwODEtMy44NzUtMjIuODQ1Ni00LjQ1ODMzLTIzLjA2NDQt&#10;NS4xMTQ2LTIzLjA2NDQtNS44NDM4LTIzLjA2NDQtNi4zODU0LTIyLjkzMTYtNi45MTkyMy0yMi42&#10;NjU5LTcuNDQ1My0yMi40MDAzLTcuOTcxMzctMjIuMDUxMy04LjM1OTQtMjEuNjE5LTguNjA5NC0y&#10;MS4xODY3LTguODU5NC0yMC43MzEtOC45ODQ0LTIwLjI1MTktOC45ODQ0Wk0tMjAuNDU1LTguNTc4&#10;MUMtMjAuNjczNy04LjU3ODEtMjAuODk3Ny04LjUxMDQtMjEuMTI2OS04LjM3NS0yMS4zNTYtOC4y&#10;Mzk2LTIxLjUzODMtOC4wMDUyMy0yMS42NzM3LTcuNjcxOS0yMS44MDkyLTcuMzM4NTctMjEuODc2&#10;OS02LjkxMTQ3LTIxLjg3NjktNi4zOTA2LTIxLjg3NjktNS41MzY0Ny0yMS43MTAyLTQuODAyMS0y&#10;MS4zNzY5LTQuMTg3NS0yMS4wNDM2LTMuNTcyOS0yMC42MDA4LTMuMjY1Ni0yMC4wNDg3LTMuMjY1&#10;Ni0xOS42NDI1LTMuMjY1Ni0xOS4zMDQtMy40MzQ4Ny0xOS4wMzMxLTMuNzczNC0xOC43NjIzLTQu&#10;MTExOTMtMTguNjI2OS00LjY5Nzg3LTE4LjYyNjktNS41MzEyLTE4LjYyNjktNi41NjI0Ny0xOC44&#10;NTA4LTcuMzc1LTE5LjI5ODctNy45Njg4LTE5LjYwMDgtOC4zNzUtMTkuOTg2My04LjU3ODEtMjAu&#10;NDU1LTguNTc4MVpNLTE0LjczNjItOC45ODQ0LTE0LjczNjItNy42NzE5Qy0xNC4yNDY3LTguNTQ2&#10;OS0xMy43NDY3LTguOTg0NC0xMy4yMzYyLTguOTg0NC0xMy4wMDcxLTguOTg0NC0xMi44MTctOC45&#10;MTQwNy0xMi42NjU5LTguNzczNC0xMi41MTQ5LTguNjMyOC0xMi40Mzk0LTguNDY4NzMtMTIuNDM5&#10;NC04LjI4MTItMTIuNDM5NC04LjExNDUzLTEyLjQ5NDEtNy45NzM5My0xMi42MDM0LTcuODU5NC0x&#10;Mi43MTI4LTcuNzQ0OC0xMi44NDA0LTcuNjg3NS0xMi45ODYyLTcuNjg3NS0xMy4xNDI1LTcuNjg3&#10;NS0xMy4zMTE3LTcuNzYwNC0xMy40OTQtNy45MDYyLTEzLjY3NjMtOC4wNTIwNy0xMy44MDkyLTgu&#10;MTI1LTEzLjg5MjUtOC4xMjUtMTMuOTc1OC04LjEyNS0xNC4wNTkyLTguMDgzMzMtMTQuMTQyNS04&#10;LTE0LjM0MDQtNy44MjI5My0xNC41MzgzLTcuNTM2NDctMTQuNzM2Mi03LjE0MDZMLTE0LjczNjIt&#10;NC4zNTk0Qy0xNC43MzYyLTQuMDM2NDctMTQuNjk0NS0zLjc5MTY3LTE0LjYxMTItMy42MjUtMTQu&#10;NTU5MS0zLjUxMDQtMTQuNDYyOC0zLjQxNjY3LTE0LjMyMjItMy4zNDM4LTE0LjE4MTUtMy4yNzA4&#10;Ny0xMy45ODEtMy4yMzQ0LTEzLjcyMDYtMy4yMzQ0TC0xMy43MjA2LTMtMTYuNzA1LTMtMTYuNzA1&#10;LTMuMjM0NEMtMTYuNDAyOS0zLjIzNDQtMTYuMTc5LTMuMjgxMjctMTYuMDMzMS0zLjM3NS0xNS45&#10;MjktMy40Mzc1My0xNS44NTYxLTMuNTQxNy0xNS44MTQ0LTMuNjg3NS0xNS43OTM1LTMuNzYwNDMt&#10;MTUuNzgzMS0zLjk2ODc3LTE1Ljc4MzEtNC4zMTI1TC0xNS43ODMxLTYuNTYyNUMtMTUuNzgzMS03&#10;LjIzOTU3LTE1Ljc5NjEtNy42NDMyLTE1LjgyMjItNy43NzM0LTE1Ljg0ODItNy45MDM2Ny0xNS45&#10;MDAzLTcuOTk3NDMtMTUuOTc4NC04LjA1NDctMTYuMDU2NS04LjExMTk3LTE2LjE0NzctOC4xNDA2&#10;LTE2LjI1MTktOC4xNDA2LTE2LjM4NzMtOC4xNDA2LTE2LjUzODMtOC4xMDkzNy0xNi43MDUtOC4w&#10;NDY5TC0xNi43Njc1LTguMjgxMi0xNS4wMDE5LTguOTg0NC0xNC43MzYyLTguOTg0NFpNLTUuMDUz&#10;MS0wLjQ1MzEtNS4wNTMxLTAuMjE4OEMtNS42ODg1LTAuNTQxNjY3LTYuMjE5NzMtMC45MTY2Njct&#10;Ni42NDY4LTEuMzQzOC03LjI1MS0xLjk1ODMzLTcuNzE5NzctMi42ODIyNy04LjA1MzEtMy41MTU2&#10;LTguMzg2NDMtNC4zNDg5My04LjU1MzEtNS4yMTM1My04LjU1MzEtNi4xMDk0LTguNTUzMS03LjQy&#10;MTg3LTguMjMwMTctOC42MTk3Ny03LjU4NDMtOS43MDMxLTYuOTM4NS0xMC43ODY0LTYuMDk0Nzct&#10;MTEuNTYyNS01LjA1MzEtMTIuMDMxMkwtNS4wNTMxLTExLjc2NTZDLTUuNTczOS0xMS40NzM5LTYu&#10;MDAwOTctMTEuMDc4MS02LjMzNDMtMTAuNTc4MS02LjY2NzYzLTEwLjA3ODEtNi45MTUwMy05LjQ0&#10;NTMtNy4wNzY1LTguNjc5Ny03LjIzNzk3LTcuOTE0MDMtNy4zMTg3LTcuMTE0NTMtNy4zMTg3LTYu&#10;MjgxMi03LjMxODctNS4zNzUtNy4yNTEtNC41NTIxLTcuMTE1Ni0zLjgxMjUtNy4wMDEtMy4yMjkx&#10;Ny02Ljg2NTU3LTIuNzYwNC02LjcwOTMtMi40MDYyLTYuNTUzMDMtMi4wNTIwNy02LjM0NDctMS43&#10;MTM1My02LjA4NDMtMS4zOTA2LTUuODIzOS0xLjA2NzY3LTUuNDgwMTctMC43NTUxNjctNS4wNTMx&#10;LTAuNDUzMVpNLTAuMTM1NS0zLjY1NjJDLTAuNDE2NzY3LTMuMzU0MTMtMC42OTI4MzMtMy4xNDA2&#10;LTAuOTYzNy0zLjAxNTYtMS4yMzQ1LTIuODkwNi0xLjUyNjE3LTIuODI4MS0xLjgzODctMi44Mjgx&#10;LTIuNDc0MS0yLjgyODEtMy4wMjg3Ny0zLjA5MzczLTMuNTAyNy0zLjYyNS0zLjk3NjctNC4xNTYy&#10;Ny00LjIxMzctNC44Mzg1Ny00LjIxMzctNS42NzE5LTQuMjEzNy02LjUwNTIzLTMuOTUzMjctNy4y&#10;NjgyMy0zLjQzMjQtNy45NjA5LTIuOTExNi04LjY1MzYzLTIuMjM0NTMtOS0xLjQwMTItOS0wLjg5&#10;MDczMy05LTAuNDY4ODMzLTguODMzMzMtMC4xMzU1LTguNUwtMC4xMzU1LTkuNTc4MUMtMC4xMzU1&#10;LTEwLjI0NDgtMC4xNTExMzMtMTAuNjUzNi0wLjE4MjQtMTAuODA0Ny0wLjIxMzY2Ny0xMC45NTU3&#10;LTAuMjYzMTMzLTExLjA1NzMtMC4zMzA4LTExLjEwOTQtMC4zOTg1MzMtMTEuMTYxNS0wLjQ4NDUt&#10;MTEuMTg3NS0wLjU4ODctMTEuMTg3NS0wLjcwMzIzMy0xMS4xODc1LTAuODQ5MDY3LTExLjE1NjMt&#10;MS4wMjYyLTExLjA5MzhMLTEuMTA0My0xMS4zMTI1IDAuNjMwMS0xMi4wMzEyIDAuOTExMy0xMi4w&#10;MzEyIDAuOTExMy01LjI5NjlDMC45MTEzLTQuNjE5NzcgMC45MjY5MzMtNC4yMDU3IDAuOTU4Mi00&#10;LjA1NDcgMC45ODk0NjctMy45MDM2MyAxLjAzODk3LTMuNzk5NDcgMS4xMDY3LTMuNzQyMiAxLjE3&#10;NDM3LTMuNjg0ODcgMS4yNTUwNy0zLjY1NjIgMS4zNDg4LTMuNjU2MiAxLjQ2MzQtMy42NTYyIDEu&#10;NjE5NjctMy42OTI2NyAxLjgxNzYtMy43NjU2TDEuODgwMS0zLjU0NjkgMC4xNjEzLTIuODI4MS0w&#10;LjEzNTUtMi44MjgxLTAuMTM1NS0zLjY1NjJaTS0wLjEzNTUtNC4wOTM4LTAuMTM1NS03LjA5MzhD&#10;LTAuMTY2NzY3LTcuMzg1NC0wLjI0NDktNy42NDg0LTAuMzY5OS03Ljg4MjgtMC40OTQ5LTguMTE3&#10;Mi0wLjY2MTU2Ny04LjI5NDMtMC44Njk5LTguNDE0MS0xLjA3ODIzLTguNTMzOS0xLjI4MTM3LTgu&#10;NTkzOC0xLjQ3OTMtOC41OTM4LTEuODU0My04LjU5MzgtMi4xODc2My04LjQyNzEzLTIuNDc5My04&#10;LjA5MzgtMi44NjQ3LTcuNjU2MjctMy4wNTc0LTcuMDE1NjMtMy4wNTc0LTYuMTcxOS0zLjA1NzQt&#10;NS4zMTc3LTIuODcyNS00LjY2MTQzLTIuNTAyNy00LjIwMzEtMi4xMzI5LTMuNzQ0NzctMS43MTg4&#10;My0zLjUxNTYtMS4yNjA1LTMuNTE1Ni0wLjg3NTEtMy41MTU2LTAuNTAwMS0zLjcwODMzLTAuMTM1&#10;NS00LjA5MzhaTTMuMzk1Ny02LjYyNUMzLjM4NTMtNS43NjA0IDMuNTkzNjMtNS4wODMzMyA0LjAy&#10;MDctNC41OTM4IDQuNDM3MzctNC4xMDQyIDQuOTMyMTctMy44NTk0IDUuNTA1MS0zLjg1OTQgNS44&#10;OTA1LTMuODU5NCA2LjIyMzgzLTMuOTYzNTcgNi41MDUxLTQuMTcxOSA2Ljc4NjM3LTQuMzgwMjMg&#10;Ny4wMjA3My00LjczOTYgNy4yMDgyLTUuMjVMNy40MTEzLTUuMTI1QzcuMzE3NTctNC41NDE2NyA3&#10;LjA1NzE3LTQuMDEzMDMgNi42MzAxLTMuNTM5MSA2LjIwMzAzLTMuMDY1MSA1LjY2NjU3LTIuODI4&#10;MSA1LjAyMDctMi44MjgxIDQuMzIyNzctMi44MjgxIDMuNzI2NDMtMy4wOTg5MyAzLjIzMTctMy42&#10;NDA2IDIuNzM2OS00LjE4MjI3IDIuNDg5NS00LjkxMTQzIDIuNDg5NS01LjgyODEgMi40ODk1LTYu&#10;ODI4MSAyLjc0NDctNy42MDY3NyAzLjI1NTEtOC4xNjQxIDMuNzY1NS04LjcyMTM3IDQuNDA2MTMt&#10;OSA1LjE3Ny05IDUuODIyOC05IDYuMzU2NjMtOC43ODM4NyA2Ljc3ODUtOC4zNTE2IDcuMjAwMzct&#10;Ny45MTkyNyA3LjQxMTMtNy4zNDM3MyA3LjQxMTMtNi42MjVMMy4zOTU3LTYuNjI1Wk0zLjM5NTct&#10;NyA2LjA4MzItN0M2LjA2MjQtNy4zNjQ2IDYuMDE1NTMtNy42MjUgNS45NDI2LTcuNzgxMiA1Ljgz&#10;ODQtOC4wMjA4IDUuNjgyMTMtOC4yMDgzMyA1LjQ3MzgtOC4zNDM4IDUuMjY1NDctOC40NzkyIDUu&#10;MDQ2NzMtOC41NDY5IDQuODE3Ni04LjU0NjkgNC40NjM0LTguNTQ2OSA0LjE0ODMtOC40MDg4NyAz&#10;Ljg3MjMtOC4xMzI4IDMuNTk2MjMtNy44NTY4IDMuNDM3MzctNy40NzkyIDMuMzk1Ny03Wk05Ljg4&#10;MjYtNS4xMjVDOS41MTgtNS4yOTE2NyA5LjI0MTkzLTUuNTMxMjcgOS4wNTQ0LTUuODQzOCA4Ljg2&#10;NjkzLTYuMTU2MjcgOC43NzMyLTYuNSA4Ljc3MzItNi44NzUgOC43NzMyLTcuNDQ3OTMgOC45ODkz&#10;My03Ljk0MjczIDkuNDIxNi04LjM1OTQgOS44NTM5My04Ljc3NjA3IDEwLjQwODYtOC45ODQ0IDEx&#10;LjA4NTctOC45ODQ0IDExLjYzNzgtOC45ODQ0IDEyLjExNjktOC44NDg5NyAxMi41MjMyLTguNTc4&#10;MUwxMy43NTc2LTguNTc4MUMxMy45NDUxLTguNTc4MSAxNC4wNTE4LTguNTcyOSAxNC4wNzc5LTgu&#10;NTYyNSAxNC4xMDM5LTguNTUyMSAxNC4xMjczLTguNTM2NDcgMTQuMTQ4Mi04LjUxNTYgMTQuMTY5&#10;LTguNDczOTMgMTQuMTc5NC04LjQwNjIzIDE0LjE3OTQtOC4zMTI1IDE0LjE3OTQtOC4xOTc5IDE0&#10;LjE2OS04LjExOTc3IDE0LjE0ODItOC4wNzgxIDE0LjEzNzgtOC4wNTczIDE0LjExNy04LjA0MTY3&#10;IDE0LjA4NTctOC4wMzEyIDE0LjA1NDQtOC4wMjA4IDEzLjk0NTEtOC4wMTU2IDEzLjc1NzYtOC4w&#10;MTU2TDEzLjAwNzYtOC4wMTU2QzEzLjI0NzEtNy43MDMxMyAxMy4zNjY5LTcuMzEyNTMgMTMuMzY2&#10;OS02Ljg0MzggMTMuMzY2OS02LjMwMjA3IDEzLjE1ODYtNS44Mzg1IDEyLjc0MTktNS40NTMxIDEy&#10;LjMyNTItNS4wNjc3IDExLjc2OC00Ljg3NSAxMS4wNzAxLTQuODc1IDEwLjc3ODQtNC44NzUgMTAu&#10;NDgxNS00LjkxNjY3IDEwLjE3OTQtNSAxMC4wMDIzLTQuODQzNzMgOS44Nzk5Ny00LjcwMzEgOS44&#10;MTIzLTQuNTc4MSA5Ljc0NDU3LTQuNDUzMSA5LjcxMDctNC4zNDg5MyA5LjcxMDctNC4yNjU2IDku&#10;NzEwNy00LjE5MjY3IDkuNzQ0NTctNC4xMjIzNyA5LjgxMjMtNC4wNTQ3IDkuODc5OTctMy45ODY5&#10;NyAxMC4wMTgtMy45NDI3IDEwLjIyNjMtMy45MjE5IDEwLjM0MDktMy45MDEwMyAxMC42Mzc4LTMu&#10;ODg1NCAxMS4xMTY5LTMuODc1IDExLjk4MTUtMy44NTQyIDEyLjU0NC0zLjgyMjkzIDEyLjgwNDQt&#10;My43ODEyIDEzLjIwMDMtMy43MjkxMyAxMy41MTU0LTMuNTgzMzMgMTMuNzQ5OC0zLjM0MzggMTMu&#10;OTg0MS0zLjEwNDIgMTQuMTAxMy0yLjgxMjUzIDE0LjEwMTMtMi40Njg4IDE0LjEwMTMtMS45ODk2&#10;IDEzLjg3NzMtMS41NDE2NyAxMy40Mjk0LTEuMTI1IDEyLjc3MzItMC41IDExLjkxMzgtMC4xODc1&#10;IDEwLjg1MTMtMC4xODc1IDEwLjAyODQtMC4xODc1IDkuMzM1NjctMC4zNzUgOC43NzMyLTAuNzUg&#10;OC40NjA2Ny0wLjk1ODMzMyA4LjMwNDQtMS4xNzcwNyA4LjMwNDQtMS40MDYyIDguMzA0NC0xLjUx&#10;MDQgOC4zMjUyMy0xLjYxNDYgOC4zNjY5LTEuNzE4OCA4LjQzOTgzLTEuODc1IDguNTkwOS0yLjA4&#10;ODUzIDguODIwMS0yLjM1OTQgOC44NTEzLTIuNDAxMDcgOS4wNjQ4My0yLjYzMDIzIDkuNDYwNy0z&#10;LjA0NjkgOS4yNDE5Ny0zLjE4MjMgOS4wODgzMy0zLjMwMjA3IDguOTk5OC0zLjQwNjIgOC45MTEy&#10;LTMuNTEwNCA4Ljg2NjktMy42MjUgOC44NjY5LTMuNzUgOC44NjY5LTMuOTA2MjcgOC45MjY4LTQu&#10;MDgzMzMgOS4wNDY2LTQuMjgxMiA5LjE2NjQtNC40NzkxMyA5LjQ0NTA3LTQuNzYwNCA5Ljg4MjYt&#10;NS4xMjVaTTEwLjk3NjMtOC42ODc1QzEwLjY2MzgtOC42ODc1IDEwLjQwMzQtOC41NjI1IDEwLjE5&#10;NTEtOC4zMTI1IDkuOTg2NzctOC4wNjI1IDkuODgyNi03LjY3NzA3IDkuODgyNi03LjE1NjIgOS44&#10;ODI2LTYuNDg5NTMgMTAuMDIzMi01Ljk3MzkzIDEwLjMwNDQtNS42MDk0IDEwLjUyMzItNS4zMjgx&#10;MyAxMC44MDQ1LTUuMTg3NSAxMS4xNDgyLTUuMTg3NSAxMS40NzExLTUuMTg3NSAxMS43MzQyLTUu&#10;MzA3MyAxMS45MzczLTUuNTQ2OSAxMi4xNDA0LTUuNzg2NDMgMTIuMjQxOS02LjE2NjYzIDEyLjI0&#10;MTktNi42ODc1IDEyLjI0MTktNy4zNTQxNyAxMi4wOTYxLTcuODgwMiAxMS44MDQ0LTguMjY1NiAx&#10;MS41OTYxLTguNTQ2ODcgMTEuMzItOC42ODc1IDEwLjk3NjMtOC42ODc1Wk05LjgwNDQtM0M5LjYw&#10;NjUzLTIuNzgxMjcgOS40NTgxLTIuNTgwNzMgOS4zNTkxLTIuMzk4NCA5LjI2MDE3LTIuMjE2MTMg&#10;OS4yMTA3LTIuMDQxNjcgOS4yMTA3LTEuODc1IDkuMjEwNy0xLjY3NzA3IDkuMzMwNS0xLjUgOS41&#10;NzAxLTEuMzQzOCA5Ljk5NzE3LTEuMDgzMzMgMTAuNjExNy0wLjk1MzEgMTEuNDEzOC0wLjk1MzEg&#10;MTIuMTc0Mi0wLjk1MzEgMTIuNzM0MS0xLjA4ODUzIDEzLjA5MzUtMS4zNTk0IDEzLjQ1MjktMS42&#10;MzAyIDEzLjYzMjYtMS45MTY2NyAxMy42MzI2LTIuMjE4OCAxMy42MzI2LTIuNDM3NTMgMTMuNTI4&#10;NC0yLjU5Mzc3IDEzLjMyMDEtMi42ODc1IDEzLjEwMTMtMi43ODEyMyAxMi42NjM4LTIuODM4NTMg&#10;MTIuMDA3Ni0yLjg1OTQgMTEuMDU5Ny0yLjg4MDIgMTAuMzI1My0yLjkyNzA3IDkuODA0NC0zWk0x&#10;Ni42Nzk0LTguOTg0NCAxNi42Nzk0LTcuNjcxOUMxNy4xNjktOC41NDY5IDE3LjY2OS04Ljk4NDQg&#10;MTguMTc5NC04Ljk4NDQgMTguNDA4Ni04Ljk4NDQgMTguNTk4Ny04LjkxNDA3IDE4Ljc0OTgtOC43&#10;NzM0IDE4LjkwMDgtOC42MzI4IDE4Ljk3NjMtOC40Njg3MyAxOC45NzYzLTguMjgxMiAxOC45NzYz&#10;LTguMTE0NTMgMTguOTIxNi03Ljk3MzkzIDE4LjgxMjMtNy44NTk0IDE4LjcwMjktNy43NDQ4IDE4&#10;LjU3NTMtNy42ODc1IDE4LjQyOTQtNy42ODc1IDE4LjI3MzItNy42ODc1IDE4LjEwMzktNy43NjA0&#10;IDE3LjkyMTYtNy45MDYyIDE3LjczOTMtOC4wNTIwNyAxNy42MDY1LTguMTI1IDE3LjUyMzItOC4x&#10;MjUgMTcuNDM5OS04LjEyNSAxNy4zNTY1LTguMDgzMzMgMTcuMjczMi04IDE3LjA3NTMtNy44MjI5&#10;MyAxNi44NzczLTcuNTM2NDcgMTYuNjc5NC03LjE0MDZMMTYuNjc5NC00LjM1OTRDMTYuNjc5NC00&#10;LjAzNjQ3IDE2LjcyMTEtMy43OTE2NyAxNi44MDQ0LTMuNjI1IDE2Ljg1NjUtMy41MTA0IDE2Ljk1&#10;MjktMy40MTY2NyAxNy4wOTM1LTMuMzQzOCAxNy4yMzQxLTMuMjcwODcgMTcuNDM0Ni0zLjIzNDQg&#10;MTcuNjk1MS0zLjIzNDRMMTcuNjk1MS0zIDE0LjcxMDctMyAxNC43MTA3LTMuMjM0NEMxNS4wMTI4&#10;LTMuMjM0NCAxNS4yMzY3LTMuMjgxMjcgMTUuMzgyNi0zLjM3NSAxNS40ODY3LTMuNDM3NTMgMTUu&#10;NTU5Ni0zLjU0MTcgMTUuNjAxMy0zLjY4NzUgMTUuNjIyMi0zLjc2MDQzIDE1LjYzMjYtMy45Njg3&#10;NyAxNS42MzI2LTQuMzEyNUwxNS42MzI2LTYuNTYyNUMxNS42MzI2LTcuMjM5NTcgMTUuNjE5Ni03&#10;LjY0MzIgMTUuNTkzNS03Ljc3MzQgMTUuNTY3NC03LjkwMzY3IDE1LjUxNTQtNy45OTc0MyAxNS40&#10;MzczLTguMDU0NyAxNS4zNTkyLTguMTExOTcgMTUuMjY4LTguMTQwNiAxNS4xNjM4LTguMTQwNiAx&#10;NS4wMjg0LTguMTQwNiAxNC44Nzc0LTguMTA5MzcgMTQuNzEwNy04LjA0NjlMMTQuNjQ4Mi04LjI4&#10;MTIgMTYuNDEzOC04Ljk4NDQgMTYuNjc5NC04Ljk4NDRaTTIwLjM5MzktNi42MjVDMjAuMzgzNC01&#10;Ljc2MDQgMjAuNTkxOC01LjA4MzMzIDIxLjAxODktNC41OTM4IDIxLjQzNTYtNC4xMDQyIDIxLjkz&#10;MDMtMy44NTk0IDIyLjUwMzItMy44NTk0IDIyLjg4ODctMy44NTk0IDIzLjIyMi0zLjk2MzU3IDIz&#10;LjUwMzItNC4xNzE5IDIzLjc4NDUtNC4zODAyMyAyNC4wMTg5LTQuNzM5NiAyNC4yMDY0LTUuMjVM&#10;MjQuNDA5NS01LjEyNUMyNC4zMTU4LTQuNTQxNjcgMjQuMDU1My00LjAxMzAzIDIzLjYyODItMy41&#10;MzkxIDIzLjIwMTEtMy4wNjUxIDIyLjY2NDctMi44MjgxIDIyLjAxODktMi44MjgxIDIxLjMyMS0y&#10;LjgyODEgMjAuNzI0Ni0zLjA5ODkzIDIwLjIyOTgtMy42NDA2IDE5LjczNS00LjE4MjI3IDE5LjQ4&#10;NzYtNC45MTE0MyAxOS40ODc2LTUuODI4MSAxOS40ODc2LTYuODI4MSAxOS43NDI4LTcuNjA2Nzcg&#10;MjAuMjUzMi04LjE2NDEgMjAuNzYzNy04LjcyMTM3IDIxLjQwNDMtOSAyMi4xNzUxLTkgMjIuODIx&#10;LTkgMjMuMzU0OC04Ljc4Mzg3IDIzLjc3NjctOC4zNTE2IDI0LjE5ODYtNy45MTkyNyAyNC40MDk1&#10;LTcuMzQzNzMgMjQuNDA5NS02LjYyNUwyMC4zOTM5LTYuNjI1Wk0yMC4zOTM5LTcgMjMuMDgxNC03&#10;QzIzLjA2MDUtNy4zNjQ2IDIzLjAxMzYtNy42MjUgMjIuOTQwNy03Ljc4MTIgMjIuODM2Ni04LjAy&#10;MDggMjIuNjgwMy04LjIwODMzIDIyLjQ3Mi04LjM0MzggMjIuMjYzNy04LjQ3OTIgMjIuMDQ0OS04&#10;LjU0NjkgMjEuODE1Ny04LjU0NjkgMjEuNDYxNi04LjU0NjkgMjEuMTQ2NS04LjQwODg3IDIwLjg3&#10;MDQtOC4xMzI4IDIwLjU5NDQtNy44NTY4IDIwLjQzNTYtNy40NzkyIDIwLjM5MzktN1pNMjYuMzAy&#10;Ni02LjYyNUMyNi4yOTIyLTUuNzYwNCAyNi41MDA1LTUuMDgzMzMgMjYuOTI3Ni00LjU5MzggMjcu&#10;MzQ0My00LjEwNDIgMjcuODM5MS0zLjg1OTQgMjguNDEyLTMuODU5NCAyOC43OTc0LTMuODU5NCAy&#10;OS4xMzA3LTMuOTYzNTcgMjkuNDEyLTQuMTcxOSAyOS42OTMyLTQuMzgwMjMgMjkuOTI3Ni00Ljcz&#10;OTYgMzAuMTE1MS01LjI1TDMwLjMxODItNS4xMjVDMzAuMjI0NS00LjU0MTY3IDI5Ljk2NDEtNC4w&#10;MTMwMyAyOS41MzctMy41MzkxIDI5LjEwOTktMy4wNjUxIDI4LjU3MzQtMi44MjgxIDI3LjkyNzYt&#10;Mi44MjgxIDI3LjIyOTctMi44MjgxIDI2LjYzMzMtMy4wOTg5MyAyNi4xMzg1LTMuNjQwNiAyNS42&#10;NDM3LTQuMTgyMjcgMjUuMzk2My00LjkxMTQzIDI1LjM5NjMtNS44MjgxIDI1LjM5NjMtNi44Mjgx&#10;IDI1LjY1MTUtNy42MDY3NyAyNi4xNjItOC4xNjQxIDI2LjY3MjQtOC43MjEzNyAyNy4zMTMtOSAy&#10;OC4wODM4LTkgMjguNzI5Ny05IDI5LjI2MzUtOC43ODM4NyAyOS42ODU0LTguMzUxNiAzMC4xMDcz&#10;LTcuOTE5MjcgMzAuMzE4Mi03LjM0MzczIDMwLjMxODItNi42MjVMMjYuMzAyNi02LjYyNVpNMjYu&#10;MzAyNi03IDI4Ljk5MDEtN0MyOC45NjkyLTcuMzY0NiAyOC45MjI0LTcuNjI1IDI4Ljg0OTUtNy43&#10;ODEyIDI4Ljc0NTMtOC4wMjA4IDI4LjU4OS04LjIwODMzIDI4LjM4MDctOC4zNDM4IDI4LjE3MjQt&#10;OC40NzkyIDI3Ljk1MzYtOC41NDY5IDI3LjcyNDUtOC41NDY5IDI3LjM3MDMtOC41NDY5IDI3LjA1&#10;NTItOC40MDg4NyAyNi43NzkxLTguMTMyOCAyNi41MDMxLTcuODU2OCAyNi4zNDQzLTcuNDc5MiAy&#10;Ni4zMDI2LTdaTTM0Ljk5MjYtOC45ODQ0IDM0Ljk5MjYtNyAzNC43NzM4LTdDMzQuNjE3NS03LjYy&#10;NSAzNC40MTE4LTguMDQ5NDcgMzQuMTU2Ni04LjI3MzQgMzMuOTAxNC04LjQ5NzQgMzMuNTgxMS04&#10;LjYwOTQgMzMuMTk1Ny04LjYwOTQgMzIuOTA0LTguNjA5NCAzMi42NjctOC41MzEyNyAzMi40ODQ3&#10;LTguMzc1IDMyLjMwMjQtOC4yMTg3MyAzMi4yMTEzLTguMDQ2ODcgMzIuMjExMy03Ljg1OTQgMzIu&#10;MjExMy03LjYxOTggMzIuMjc5LTcuNDE2NjcgMzIuNDE0NC03LjI1IDMyLjUzOTQtNy4wNzI5MyAz&#10;Mi44MDUtNi44ODU0MyAzMy4yMTEzLTYuNjg3NUwzNC4xMzMyLTYuMjVDMzQuOTk3OC01LjgyMjkz&#10;IDM1LjQzMDEtNS4yNzA4NyAzNS40MzAxLTQuNTkzOCAzNS40MzAxLTQuMDYyNTMgMzUuMjI5Ni0z&#10;LjYzNTQzIDM0LjgyODUtMy4zMTI1IDM0LjQyNzQtMi45ODk1NyAzMy45NzY5LTIuODI4MSAzMy40&#10;NzY5LTIuODI4MSAzMy4xMjI4LTIuODI4MSAzMi43MTY1LTIuODkwNiAzMi4yNTgyLTMuMDE1NiAz&#10;Mi4xMjI4LTMuMDU3MjcgMzIuMDA4Mi0zLjA3ODEgMzEuOTE0NC0zLjA3ODEgMzEuODIwNy0zLjA3&#10;ODEgMzEuNzQ3OC0zLjAyMDggMzEuNjk1Ny0yLjkwNjJMMzEuNDc2OS0yLjkwNjIgMzEuNDc2OS00&#10;Ljk4NDQgMzEuNjk1Ny00Ljk4NDRDMzEuODEwMy00LjM5MDY3IDMyLjAzNDMtMy45NDUzMyAzMi4z&#10;Njc2LTMuNjQ4NCAzMi43MDA5LTMuMzUxNTMgMzMuMDc1OS0zLjIwMzEgMzMuNDkyNi0zLjIwMzEg&#10;MzMuNzg0My0zLjIwMzEgMzQuMDIxMi0zLjI4OTAzIDM0LjIwMzUtMy40NjA5IDM0LjM4NTgtMy42&#10;MzI4MyAzNC40NzY5LTMuODM4NTcgMzQuNDc2OS00LjA3ODEgMzQuNDc2OS00LjM2OTc3IDM0LjM3&#10;NTMtNC42MTQ1NyAzNC4xNzIyLTQuODEyNSAzMy45NjkxLTUuMDEwNDMgMzMuNTYwMy01LjI2MDQz&#10;IDMyLjk0NTctNS41NjI1IDMyLjMzMTEtNS44NjQ1NyAzMS45MzAxLTYuMTQwNiAzMS43NDI2LTYu&#10;MzkwNiAzMS41NTUxLTYuNjMwMiAzMS40NjEzLTYuOTMyMyAzMS40NjEzLTcuMjk2OSAzMS40NjEz&#10;LTcuNzc2MDMgMzEuNjI1NC04LjE3NzA3IDMxLjk1MzUtOC41IDMyLjI4MTYtOC44MjI5MyAzMi43&#10;MDYxLTguOTg0NCAzMy4yMjY5LTguOTg0NCAzMy40NTYxLTguOTg0NCAzMy43MzIyLTguOTM3NTMg&#10;MzQuMDU1MS04Ljg0MzggMzQuMjczOC04Ljc4MTI3IDM0LjQxNDQtOC43NSAzNC40NzY5LTguNzUg&#10;MzQuNTQ5OC04Ljc1IDM0LjYwNDUtOC43NjMwMyAzNC42NDEtOC43ODkxIDM0LjY3NzUtOC44MTUx&#10;IDM0LjcyMTctOC44ODAyIDM0Ljc3MzgtOC45ODQ0TDM0Ljk5MjYtOC45ODQ0Wk0zNi4yOTgyLTEx&#10;Ljc2NTYgMzYuMjk4Mi0xMi4wMzEyQzM2LjkzMzctMTEuNzA4MyAzNy40NjQ5LTExLjMzMzMgMzcu&#10;ODkyLTEwLjkwNjIgMzguNTA2Ni0xMC4yODEzIDM4Ljk3OC05LjU1NDczIDM5LjMwNjEtOC43MjY2&#10;IDM5LjYzNDItNy44OTg0NyAzOS43OTgyLTcuMDMxMjcgMzkuNzk4Mi02LjEyNSAzOS43OTgyLTQu&#10;ODEyNDcgMzkuNDc1My0zLjYxNzE3IDM4LjgyOTUtMi41MzkxIDM4LjE4MzYtMS40NjA5NyAzNy4z&#10;Mzk5LTAuNjg3NTMzIDM2LjI5ODItMC4yMTg4TDM2LjI5ODItMC40NTMxQzM2LjgxOTEtMC43NDQ3&#10;NjcgMzcuMjQ2Mi0xLjE0MDYgMzcuNTc5NS0xLjY0MDYgMzcuOTEyOC0yLjE0MDYgMzguMTYyOC0y&#10;Ljc3MzQzIDM4LjMyOTUtMy41MzkxIDM4LjQ5NjItNC4zMDQ3IDM4LjU3OTUtNS4xMDQxNyAzOC41&#10;Nzk1LTUuOTM3NSAzOC41Nzk1LTYuODQzNzcgMzguNTA2Ni03LjY2NjY3IDM4LjM2MDctOC40MDYy&#10;IDM4LjI1NjYtOC45ODk1MyAzOC4xMjY0LTkuNDU4MyAzNy45NzAxLTkuODEyNSAzNy44MTM4LTEw&#10;LjE2NjcgMzcuNjAyOS0xMC41MDUyIDM3LjMzNzMtMTAuODI4MSAzNy4wNzE3LTExLjE1MSAzNi43&#10;MjUzLTExLjQ2MzUgMzYuMjk4Mi0xMS43NjU2WiIgc3Ryb2tlPSJub25lIi8+PC9nPjxnIHN0cm9r&#10;ZT0iIzAwNzJCRCIgc3Ryb2tlLXdpZHRoPSIwLjgzMzMiIHN0cm9rZS1saW5lY2FwPSJidXR0IiBz&#10;dHJva2UtbGluZWpvaW49InJvdW5kIiBmaWxsPSIjMDA3MkJEIj48cGF0aCBkPSJNNjcuOTUgNDcu&#10;MTcwMyA2OC41NDc1IDQ0LjgzODcgNjkuMTQ1IDQ1LjI1MjcgNjkuNzQyNSA0Ni4zMDE5IDcwLjM0&#10;IDQ2Ljc4NTIgNzAuOTM3NSA0NC43MTkgNzEuNTM1IDQ0Ljk2NDkgNzIuMTMyNSA0NS44OTQ0IDcy&#10;LjczIDQ2LjE0NTUgNzMuMzI3NSA0NC40MDI3IDczLjkyNSA0NC44MzA4IDc0LjUyMjUgNDYuNDMw&#10;MiA3NS4xMiA0Ni43ODc4IDc1LjcxNzUgNDYuMzcxMSA3Ni4zMTUgNDcuOTc5NyA3Ni45MTI1IDQ4&#10;LjgzNzEgNzcuNTEgNDguNDEyIDc4LjEwNzUgNDcuMDAxNSA3OC43MDUgNDguMTA3NiA3OS4zMDI1&#10;IDUwLjE1MTcgNzkuOSA1MC4yNTY4IDgwLjQ5NzUgNDkuMzI2NyA4MS4wOTUgNTAuMTc5OCA4MS42&#10;OTI1IDUxLjA2NiA4Mi4yOSA1MS4wMTIxIDgyLjg4NzUgNTAuMjA1NCA4My40ODUgNTEuODgzNSA4&#10;NC4wODI1IDU0LjQyODUgODQuNjggNTQuODEzNyA4NS4yNzc1IDUzLjg5NTIgODUuODc1IDU1LjE3&#10;ODQgODYuNDcyNSA1Ni44Mjk2IDg3LjA3IDU2Ljk2NjUgODcuNjY3NSA1Ni4zNDM3IDg4LjI2NSA1&#10;Ny4zOTAyIDg4Ljg2MjUgNTguMzk0NSA4OS40NiA1Ny45NjM3IDkwLjA1NzUgNTYuNDY3MiA5MC42&#10;NTUgNTcuNzY5NSA5MS4yNTI1IDYwLjUwMzMgOTEuODUgNjEuMTk0IDkyLjQ0NzUgNjAuMjE2MSA5&#10;My4wNDUgNjEuNTI1NiA5My42NDI1IDYyLjMzMzggOTQuMjQgNjEuODYzIDk0LjgzNzUgNjEuNDk1&#10;MSA5NS40MzUgNjIuNzk4NSA5Ni4wMzI1IDY1LjM1NDEgOTYuNjMgNjcuMDAxNSA5Ny4yMjc1IDY1&#10;LjcwNDIgOTcuODI1IDY1LjQzNzkgOTguNDIyNSA2Ni42MDU5IDk5LjAyIDY2LjkzNTIgOTkuNjE3&#10;NSA2NS40MzU1IDEwMC4yMTUgNjUuMzcwOSAxMDAuODEyIDY2LjYwNyAxMDEuNDEgNjYuNzYyNSAx&#10;MDIuMDA3IDY2LjEyNDQgMTAyLjYwNSA2Ny4wNzE1IDEwMy4yMDIgNjguMTIwNCAxMDMuOCA2OC4x&#10;NzYxIDEwNC4zOTcgNjcuNzMxNSAxMDQuOTk1IDY4LjE2NDUgMTA1LjU5MiA2OS4zOTk0IDEwNi4x&#10;OSA2OS4wODMxIDEwNi43ODcgNjcuMjkwNSAxMDcuMzg1IDY3Ljc0NjIgMTA3Ljk4MiA2OS4wODc3&#10;IDEwOC41OCA2OS4zNzQzIDEwOS4xNzcgNjcuODg5MiAxMDkuNzc1IDY4LjU3NjYgMTEwLjM3MiA3&#10;MC4wNDQ0IDExMC45NyA2OS42MzAyIDExMS41NjcgNjguMTkyMiAxMTIuMTY1IDY4LjY5MzEgMTEy&#10;Ljc2MiA2OS45NjQ1IDExMy4zNiA3MC4xODg1IDExMy45NTcgNjguNzI2MyAxMTQuNTU1IDY4LjY1&#10;MDUgMTE1LjE1MiA2OC43MzMyIDExNS43NSA2OC4yMzgxIDExNi4zNDggNjcuMTkyNyAxMTYuOTQ1&#10;IDY3LjcwNjkgMTE3LjU0MyA2OC4yMzMxIDExOC4xNCA2Ni4zMjczIDExOC43MzggNjQuMzAzNiAx&#10;MTkuMzM1IDY0Ljg4NSAxMTkuOTMzIDY1LjQ2NDkgMTIwLjUzIDY0LjM1ODMgMTIxLjEyOCA2Mi43&#10;Mjk1IDEyMS43MjUgNjMuNTMyNyAxMjIuMzIzIDY0LjQ0MjMgMTIyLjkyIDY0LjA1OTMgMTIzLjUx&#10;OCA2My43NzIyIDEyNC4xMTUgNjQuMDAyMiAxMjQuNzEzIDYzLjY1ODIgMTI1LjMxIDYzLjY3MjUg&#10;MTI1LjkwOCA2Mi41OTAxIDEyNi41MDUgNjAuOTMwNCAxMjcuMTAzIDU5LjMwOTYgMTI3LjcgNTgu&#10;OTE2NyAxMjguMjk4IDU3LjY3MyAxMjguODk1IDU3LjQ2MDggMTI5LjQ5MiA1OC4zODE1IDEzMC4w&#10;OSA1OC43NjU2IDEzMC42ODggNTcuMTA4MyAxMzEuMjg1IDU1Ljc3NDcgMTMxLjg4MyA1NS40MTMy&#10;IDEzMi40OCA1NS4zMjQ1IDEzMy4wNzcgNTUuMDg5OSAxMzMuNjc1IDU1LjQ1NzUgMTM0LjI3MyA1&#10;NS40MzA0IDEzNC44NyA1NC4yMzQ5IDEzNS40NjcgNTMuMTUwNyAxMzYuMDY1IDUzLjAxNTYgMTM2&#10;LjY2MyA1My4yODE2IDEzNy4yNiA1My4zODEzIDEzNy44NTcgNTIuMjg0NyAxMzguNDU1IDUwLjc5&#10;NjcgMTM5LjA1MyA1MC4xNTQ1IDEzOS42NSA0OS45MTQ5IDE0MC4yNDcgNDkuMTQyIDE0MC44NDUg&#10;NDguOTEzMiAxNDEuNDQzIDQ4LjI4OTUgMTQyLjA0IDQ3LjY3NTIgMTQyLjYzNyA0Ni4yNDk0IDE0&#10;My4yMzUgNDYuMzU5NiAxNDMuODMzIDQ3LjE1MTQgMTQ0LjQzIDQ3LjQxMzUgMTQ1LjAyNyA0Ni4z&#10;OTMzIDE0NS42MjUgNDUuOTMxNSAxNDYuMjIzIDQ1LjczMTEgMTQ2LjgyIDQ1LjEyNDggMTQ3LjQx&#10;NyA0My42NDg4IDE0OC4wMTUgNDMuMzU0IDE0OC42MTMgNDMuMDEwMiAxNDkuMjEgNDMuMDE5OSAx&#10;NDkuODA3IDQxLjkwNzkgMTUwLjQwNSA0Mi4wMjg5IDE1MS4wMDMgNDAuOTc0NyAxNTEuNiA0My40&#10;Mjc5IDE1Mi4xOTcgNDIuNzk5IDE1Mi43OTUgNDIuNTM3OSAxNTMuMzkzIDQzLjQ1NTEgMTUzLjk5&#10;IDQzLjk1OTQgMTU0LjU4NyA0My42Mjg5IDE1NS4xODUgNDMuNTQ0NSAxNTUuNzgzIDQ0LjA2NzYg&#10;MTU2LjM4IDQ0LjMyNyAxNTYuOTc3IDQzLjkyMzcgMTU3LjU3NSA0NC4wNzgyIDE1OC4xNzMgNDQu&#10;Mzg1MyAxNTguNzcgNDQuNDA2OCAxNTkuMzY3IDQ0LjE2OTEgMTU5Ljk2NSA0NC4yNzU4IDE2MC41&#10;NjIgNDQuNDA2MiAxNjEuMTYgNDMuOTc1MiAxNjEuNzU4IDQzLjM5OTcgMTYyLjM1NSA0My43MjMg&#10;MTYyLjk1MiA0NC44NTU4IDE2My41NSA0NS43MjQgMTY0LjE0OCA0NS45MjAyIDE2NC43NDUgNDYu&#10;NTQ5MyAxNjUuMzQyIDQ3LjI4MTggMTY1Ljk0IDQ4LjQxNjUgMTY2LjUzOCA0OS41MDE5IDE2Ny4x&#10;MzUgNDkuNDE0MiAxNjcuNzMyIDQ5LjIyMTIgMTY4LjMzIDQ4LjkyNjYgMTY4LjkyOCA0OC41MzEz&#10;IDE2OS41MjUgNDguNzc5MiAxNzAuMTIyIDUwLjI1NjggMTcwLjcyIDUxLjcxNTMgMTcxLjMxOCA1&#10;Mi4zNjYyIDE3MS45MTUgNTIuNTMwNSAxNzIuNTEyIDUyLjU4NyAxNzMuMTEgNTIuNDQ4MyAxNzMu&#10;NzA4IDUyLjg0MzUgMTc0LjMwNSA1My42Mjg1IDE3NC45MDIgNTQuNzk0NiAxNzUuNSA1NS4xMSAx&#10;NzYuMDk4IDU2LjAzMDggMTc2LjY5NSA1Ny4yNTA4IDE3Ny4yOTIgNTguNjI0NiAxNzcuODkgNTku&#10;ODc0NiAxNzguNDg4IDYwLjIxNDIgMTc5LjA4NSA1OS45NjcxIDE3OS42ODIgNjEuMTgzNSAxODAu&#10;MjggNjEuNjQzNiAxODAuODc4IDYxLjI4ODkgMTgxLjQ3NSA2MS4zNTE0IDE4Mi4wNzIgNjEuNjI0&#10;NyAxODIuNjcgNjEuOTI3OCAxODMuMjY4IDYxLjc3NSAxODMuODY1IDYyLjkwMjcgMTg0LjQ2MiA2&#10;Mi45NjE2IDE4NS4wNiA2My4yNTY2IDE4NS42NTggNjQuMjA2NCAxODYuMjU1IDY0LjMzODYgMTg2&#10;Ljg1MiA2NC4zMTQ2IDE4Ny40NSA2NC4yNDEzIDE4OC4wNDggNjQuODc3NCAxODguNjQ1IDY1LjA0&#10;MTQgMTg5LjI0MiA2NS40NDU0IDE4OS44NCA2Ni4zNTkyIDE5MC40MzggNjcuODAyMiAxOTEuMDM1&#10;IDY4LjIyMyAxOTEuNjMzIDY4LjE2NzggMTkyLjIzIDY4LjA0NzEgMTkyLjgyNyA2OC4wMDI1IDE5&#10;My40MjUgNjguNjg5OCAxOTQuMDIzIDY4LjkxNzkgMTk0LjYyIDY4LjQ2NjQgMTk1LjIxNyA2OC4z&#10;ODQyIDE5NS44MTUgNjguNjIzNiAxOTYuNDEzIDY5LjAzMSAxOTcuMDEgNjkuMzIyOCAxOTcuNjA3&#10;IDY5LjkzMiAxOTguMjA1IDY5Ljk1NTggMTk4LjgwMyA2OS44ODQxIDE5OS40IDY5LjE0NzYgMTk5&#10;Ljk5NyA2OS4yODE1IDIwMC41OTUgNjkuNDk5NiAyMDEuMTkzIDY5LjQ5OSAyMDEuNzkgNjkuNDk2&#10;NiAyMDIuMzg3IDY5LjY0MTQgMjAyLjk4NSA2OS4yNjY1IDIwMy41ODMgNjguNzkwMSAyMDQuMTgg&#10;NjguODQxNyAyMDQuNzc3IDY4LjQ3OTcgMjA1LjM3NSA2OC4wNjg1IDIwNS45NzMgNjcuODg4MSAy&#10;MDYuNTcgNjcuMzM4MiAyMDcuMTY3IDY2Ljk0MjEgMjA3Ljc2NSA2Ny4xMTQxIDIwOC4zNjMgNjYu&#10;ODc1NSAyMDguOTYgNjYuNTE3NCAyMDkuNTU3IDY2LjIyNCAyMTAuMTU1IDY1LjI0ODkgMjEwLjc1&#10;MyA2NS4yNTY5IDIxMS4zNSA2NS44NjgzIDIxMS45NDcgNjcuMDkwMSAyMTIuNTQ1IDY2LjYzNyAy&#10;MTMuMTQzIDY1LjY2MzYgMjEzLjc0IDY1LjU4NjggMjE0LjMzNyA2NC44NzU2IDIxNC45MzUgNjMu&#10;ODkzMSAyMTUuNTMzIDYyLjczMjggMjE2LjEzIDYyLjM4NDEgMjE2LjcyNyA2Mi44OTMyIDIxNy4z&#10;MjUgNjIuNjkwNCAyMTcuOTIzIDYyLjA5NTEgMjE4LjUyIDYxLjc0MzEgMjE5LjExNyA2Mi42OTEz&#10;IDIxOS43MTUgNjIuNjI0NSAyMjAuMzEyIDYxLjY1OTcgMjIwLjkxIDYxLjM1ODEgMjIxLjUwOCA2&#10;MC40MDc5IDIyMi4xMDUgNTkuNjg5OCAyMjIuNzAyIDU5LjU2NyAyMjMuMyA2MC4wMjA1IDIyMy44&#10;OTggNTkuNzg3MSAyMjQuNDk1IDU4LjkxODEgMjI1LjA5MiA1OC4yNDgyIDIyNS42OSA1Ny43Nzgy&#10;IDIyNi4yODggNTguNTczOCAyMjYuODg1IDU4LjM0OTMgMjI3LjQ4MiA1Ny4xMzg0IDIyOC4wOCA1&#10;Ni44NDggMjI4LjY3OCA1Ni45NDM5IDIyOS4yNzUgNTcuMTY4OCAyMjkuODcyIDU2LjkwNjkgMjMw&#10;LjQ3IDU3LjU1NzggMjMxLjA2OCA1OC4yOTYxIDIzMS42NjUgNTguMzM4MSAyMzIuMjYyIDU4LjM5&#10;NzMgMjMyLjg2IDU4LjE5ODIgMjMzLjQ1OCA1Ny44MDQyIDIzNC4wNTUgNTcuNzIwOSAyMzQuNjUy&#10;IDU3LjgyNzcgMjM1LjI1IDU4LjA1NDkgMjM1Ljg0OCA1Ny44MDkgMjM2LjQ0NSA1Ny4yNzg2IDIz&#10;Ny4wNDIgNTcuMTY2NSAyMzcuNjQgNTguMDExMyAyMzguMjM4IDU4LjM4ODEgMjM4LjgzNSA1Ny4z&#10;Nzc4IDIzOS40MzIgNTcuNDIyOSAyNDAuMDMgNTcuODAxOCAyNDAuNjI4IDU3LjUxNjMgMjQxLjIy&#10;NSA1Ni45OTE2IDI0MS44MjIgNTYuMzIxMyAyNDIuNDIgNTcuMDMxOSAyNDMuMDE4IDU4LjA5NzUg&#10;MjQzLjYxNSA1OC4yNTUzIDI0NC4yMTIgNTkuMDQ1NyAyNDQuODEgNTkuMDk3IDI0NS40MDggNTku&#10;ODQxNSAyNDYuMDA1IDYwLjMyNDIgMjQ2LjYwMiA1OS45NzEzIDI0Ny4yIDU5LjQ4MjEgMjQ3Ljc5&#10;OCA1OS4yODk4IDI0OC4zOTUgNTkuMjc0OSAyNDguOTkyIDU4Ljg0MjEgMjQ5LjU5IDU5LjMwNTEg&#10;MjUwLjE4OCA2MS4zMTQxIDI1MC43ODUgNjIuMjM4NiAyNTEuMzgzIDYxLjcwMjkgMjUxLjk4IDYy&#10;LjM3NTYgMjUyLjU3NyA2My45NDUxIDI1My4xNzUgNjQuMzA1NyAyNTMuNzczIDY0LjI1MDMgMjU0&#10;LjM3IDY0LjYyODYgMjU0Ljk2NyA2NS43MzEyIDI1NS41NjUgNjUuNjM1NyAyNTYuMTYzIDY1LjM2&#10;OTkgMjU2Ljc2IDY1Ljg2MjggMjU3LjM1OCA2Ny4xNjIgMjU3Ljk1NSA2Ny43NzA3IDI1OC41NTIg&#10;NjcuMzAxOCAyNTkuMTUgNjcuMzIyNiAyNTkuNzQ3IDY3Ljg5NDcgMjYwLjM0NSA2Ny45MTYzIDI2&#10;MC45NDMgNjguMDQzNCAyNjEuNTQgNjguODAxOCAyNjIuMTM4IDY5LjU1NiAyNjIuNzM1IDcwLjA4&#10;NjkgMjYzLjMzMiA3MC4zNDY5IDI2My45MyA3MS4yNTg2IDI2NC41MjcgNzMuMTYzOSAyNjUuMTI1&#10;IDczLjcxNDMgMjY1LjcyMyA3My44MDEzIDI2Ni4zMiA3My42OTY5IDI2Ni45MTggNzQuNDQ2OCAy&#10;NjcuNTE1IDc0LjY1OTQgMjY4LjExMiA3NC4xMTc0IDI2OC43MSA3My45OTQxIDI2OS4zMDcgNzQu&#10;OTQxOSAyNjkuOTA1IDc0LjI2ODggMjcwLjUwMyA3My42OTQxIDI3MS4xIDc0LjU0NjIgMjcxLjY5&#10;OCA3NS41NzQyIDI3Mi4yOTUgNzUuNzg2MiAyNzIuODkyIDc1Ljc4MTggMjczLjQ5IDc2LjA4MTUg&#10;Mjc0LjA4NyA3Ny4wNTQzIDI3NC42ODUgNzYuNTk3NCAyNzUuMjgzIDc2LjY2MiAyNzUuODggNzYu&#10;Nzc5NiAyNzYuNDc4IDc3LjgxMzcgMjc3LjA3NSA3Ny41MzM0IDI3Ny42NzIgNzYuNDM3NiAyNzgu&#10;MjcgNzYuMDM3MiAyNzguODY3IDc2LjE5MTkgMjc5LjQ2NSA3NS45NTQxIDI4MC4wNjIgNzUuMjc3&#10;MyAyODAuNjYgNzUuMjgyMyAyODEuMjU4IDc2LjExODkgMjgxLjg1NSA3NS4wMjExIDI4Mi40NTMg&#10;NzQuMTA4MSAyODMuMDUgNzMuOTE3OCIgZmlsbD0ibm9uZSIgZmlsbC1ydWxlPSJldmVub2RkIi8+&#10;PHBhdGggZD0iTTY3Ljk1IDc3LjgxMTkgNjguNTQ3NSA3Ni42OTQ1IDY5LjE0NSA3Ny4wNzY1IDY5&#10;Ljc0MjUgNzcuOTU3MyA3MC4zNCA3Ny44NDcxIDcwLjkzNzUgNzcuODM5NCA3MS41MzUgNzguNzQ5&#10;NSA3Mi4xMzI1IDc5LjQyNzMgNzIuNzMgNzkuOTI1OSA3My4zMjc1IDc5Ljk5OTYgNzMuOTI1IDgw&#10;LjMyMjcgNzQuNTIyNSA4MS4zNzU1IDc1LjEyIDgyLjczNDIgNzUuNzE3NSA4My4yODgxIDc2LjMx&#10;NSA4Mi44MzQzIDc2LjkxMjUgODMuMTMzNiA3Ny41MSA4My44MzQ1IDc4LjEwNzUgODQuNjkxNyA3&#10;OC43MDUgODQuNjczNCA3OS4zMDI1IDg0LjUxNzUgNzkuOSA4NC42ODk3IDgwLjQ5NzUgODUuMTYw&#10;MyA4MS4wOTUgODQuODgyNyA4MS42OTI1IDg1LjE3MzUgODIuMjkgODUuOTA3MiA4Mi44ODc1IDg1&#10;Ljc1MjggODMuNDg1IDg2LjM0NTMgODQuMDgyNSA4Ny4xMDQgODQuNjggODcuMzU4MyA4NS4yNzc1&#10;IDg3LjMyMiA4NS44NzUgODYuNjU0NiA4Ni40NzI1IDg2LjU3OCA4Ny4wNyA4Ny42NTM2IDg3LjY2&#10;NzUgODguMjU2NyA4OC4yNjUgODcuODAxNCA4OC44NjI1IDg3LjY2OTcgODkuNDYgODcuNjk5NyA5&#10;MC4wNTc1IDg4LjY0MzUgOTAuNjU1IDg4LjIxMDIgOTEuMjUyNSA4Ny4zMDkxIDkxLjg1IDg3Ljkx&#10;OTQgOTIuNDQ3NSA4OC44MjMxIDkzLjA0NSA4Ny43Nzk1IDkzLjY0MjUgODYuNDEgOTQuMjQgODUu&#10;NzE1NCA5NC44Mzc1IDg1Ljg1MTQgOTUuNDM1IDg1LjY1NTcgOTYuMDMyNSA4NC45NDc3IDk2LjYz&#10;IDgzLjkyNjIgOTcuMjI3NSA4NC41NjIxIDk3LjgyNSA4My42NTA5IDk4LjQyMjUgODMuMTU3OSA5&#10;OS4wMiA4My43MTYzIDk5LjYxNzUgODMuOTA4MyAxMDAuMjE1IDgzLjQ2MzcgMTAwLjgxMiA4Mi40&#10;ODQyIDEwMS40MSA4Mi4xMjM0IDEwMi4wMDcgODEuODM3NSAxMDIuNjA1IDgxLjI3MTIgMTAzLjIw&#10;MiA3OS45ODkyIDEwMy44IDc4LjczNjEgMTA0LjM5NyA3OC41MTQ5IDEwNC45OTUgNzcuNDA0NSAx&#10;MDUuNTkyIDc1LjczNzEgMTA2LjE5IDc1LjU3MzggMTA2Ljc4NyA3NS45ODIgMTA3LjM4NSA3NS40&#10;MDQ2IDEwNy45ODIgNzQuMjUyMyAxMDguNTggNzQuMzgwMSAxMDkuMTc3IDc0LjkyNiAxMDkuNzc1&#10;IDc0LjEwNyAxMTAuMzcyIDcyLjg0ODggMTEwLjk3IDcyLjAxMDcgMTExLjU2NyA3MS43MzIzIDEx&#10;Mi4xNjUgNzAuOTE2NyAxMTIuNzYyIDY5Ljg1NjggMTEzLjM2IDY4Ljg0ODUgMTEzLjk1NyA2OC4y&#10;MjAzIDExNC41NTUgNjYuOTEyNyAxMTUuMTUyIDY1LjMxNzIgMTE1Ljc1IDY1LjAwNjQgMTE2LjM0&#10;OCA2NS41MzI2IDExNi45NDUgNjQuMzk2MSAxMTcuNTQzIDYyLjc3ODQgMTE4LjE0IDYxLjcxODMg&#10;MTE4LjczOCA2Mi4zNzY1IDExOS4zMzUgNjIuMzEzNiAxMTkuOTMzIDYwLjY2NTIgMTIwLjUzIDU5&#10;LjU1MjggMTIxLjEyOCA1OS44MDI2IDEyMS43MjUgNTkuMTc3MSAxMjIuMzIzIDU3LjYzOCAxMjIu&#10;OTIgNTYuMjgxMSAxMjMuNTE4IDU1LjkxODggMTI0LjExNSA1NC40ODQgMTI0LjcxMyA1My43Mzcy&#10;IDEyNS4zMSA1My45NTgxIDEyNS45MDggNTQuNDM5MSAxMjYuNTA1IDUzLjc1NDQgMTI3LjEwMyA1&#10;Mi45NTAzIDEyNy43IDUyLjcwNzkgMTI4LjI5OCA1My4xNjU3IDEyOC44OTUgNTEuNjQ2NyAxMjku&#10;NDkyIDUxLjE2NjYgMTMwLjA5IDUxLjM3NDcgMTMwLjY4OCA1MS4zODM0IDEzMS4yODUgNTAuNzEw&#10;OCAxMzEuODgzIDQ5Ljc5NTMgMTMyLjQ4IDQ5LjY3NjggMTMzLjA3NyA1MC4yNDE3IDEzMy42NzUg&#10;NDkuMzUxNSAxMzQuMjczIDQ3LjYyMzggMTM0Ljg3IDQ3LjU0NDkgMTM1LjQ2NyA0OC4zMDc5IDEz&#10;Ni4wNjUgNDcuMDA5NSAxMzYuNjYzIDQ1Ljc4MzEgMTM3LjI2IDQ1LjI3MyAxMzcuODU3IDQ2LjEx&#10;NzYgMTM4LjQ1NSA0Ni4wNTk4IDEzOS4wNTMgNDUuMTY5NCAxMzkuNjUgNDUuNjY5OSAxNDAuMjQ3&#10;IDQ2LjY2MzMgMTQwLjg0NSA0Ni4yMzQ3IDE0MS40NDMgNDUuMTk5OCAxNDIuMDQgNDUuNzI0OCAx&#10;NDIuNjM3IDQ2LjQ0NzIgMTQzLjIzNSA0NS44MDg1IDE0My44MzMgNDUuNDg1NSAxNDQuNDMgNDUu&#10;ODc0OSAxNDUuMDI3IDQ3LjMwNjYgMTQ1LjYyNSA0Ny4xNjAyIDE0Ni4yMjMgNDYuNDk0NSAxNDYu&#10;ODIgNDYuMTQzNSAxNDcuNDE3IDQ3Ljk3NjYgMTQ4LjAxNSA0OC4wNDQ0IDE0OC42MTMgNDcuNTk2&#10;NyAxNDkuMjEgNDguMTI4OCAxNDkuODA3IDQ5Ljc4NzEgMTUwLjQwNSA1MC4zMTAxIDE1MS4wMDMg&#10;NDkuMzg1NSAxNTEuNiA0OS45NTY1IDE1Mi4xOTcgNTIuMjMyOCAxNTIuNzk1IDUzLjE4NjUgMTUz&#10;LjM5MyA1Mi4yMzcyIDE1My45OSA1MS42NDI4IDE1NC41ODcgNTIuNDgyNiAxNTUuMTg1IDUyLjM4&#10;ODQgMTU1Ljc4MyA1Mi4yNzczIDE1Ni4zOCA1Mi40MTg3IDE1Ni45NzcgNTMuMTQ4NyAxNTcuNTc1&#10;IDUzLjI2NzIgMTU4LjE3MyA1Mi4xMjY2IDE1OC43NyA1Mi4xNTYzIDE1OS4zNjcgNTQuMjEyNSAx&#10;NTkuOTY1IDU0LjkzOTkgMTYwLjU2MiA1NC43MDAzIDE2MS4xNiA1NC41ODg2IDE2MS43NTggNTYu&#10;MTQzOCAxNjIuMzU1IDU2LjI0MTEgMTYyLjk1MiA1NS44NTkxIDE2My41NSA1Ni4xMzc5IDE2NC4x&#10;NDggNTcuNDIxNSAxNjQuNzQ1IDU3LjExNSAxNjUuMzQyIDU2LjYwNDUgMTY1Ljk0IDU2LjU4NjUg&#10;MTY2LjUzOCA1OC41NDk0IDE2Ny4xMzUgNTguNjQ1NSAxNjcuNzMyIDU3LjgyMiAxNjguMzMgNTgu&#10;MTEwNCAxNjguOTI4IDYwLjE3MDcgMTY5LjUyNSA2MC41OTAzIDE3MC4xMjIgNjAuMTUyNCAxNzAu&#10;NzIgNjAuMTIzNSAxNzEuMzE4IDYyLjAyMjQgMTcxLjkxNSA2Mi41NzU4IDE3Mi41MTIgNjIuMTc3&#10;IDE3My4xMSA2Mi40NDg2IDE3My43MDggNjMuNTA1NCAxNzQuMzA1IDYyLjQzNTIgMTc0LjkwMiA2&#10;MC42NTIgMTc1LjUgNjAuNTAxMSAxNzYuMDk4IDYyLjAwMjkgMTc2LjY5NSA2MS42NjkzIDE3Ny4y&#10;OTIgNjAuNDk1OCAxNzcuODkgNjAuNjMxNiAxNzguNDg4IDYxLjkzMzQgMTc5LjA4NSA2Mi4xMTgg&#10;MTc5LjY4MiA2MS40NDg0IDE4MC4yOCA2MS4yODYgMTgwLjg3OCA2Mi40NDA1IDE4MS40NzUgNjEu&#10;OTI0MyAxODIuMDcyIDYwLjgwMzggMTgyLjY3IDYwLjU5NTMgMTgzLjI2OCA2MS4yMTg0IDE4My44&#10;NjUgNTkuNjk1MyAxODQuNDYyIDU4LjQxNzMgMTg1LjA2IDU4Ljg5NDkgMTg1LjY1OCA2MC40MzE2&#10;IDE4Ni4yNTUgNjAuMTIxOSAxODYuODUyIDU5LjUzODUgMTg3LjQ1IDYwLjE4MDYgMTg4LjA0OCA2&#10;MS43NDg2IDE4OC42NDUgNjEuNTMwNiAxODkuMjQyIDYwLjY1NjkgMTg5Ljg0IDYxLjUwNzYgMTkw&#10;LjQzOCA2Mi41NTU2IDE5MS4wMzUgNjEuMjc4NSAxOTEuNjMzIDYwLjg4NTMgMTkyLjIzIDYxLjQ0&#10;NjggMTkyLjgyNyA2Mi4xMzc3IDE5My40MjUgNjEuMjg5NyAxOTQuMDIzIDYwLjc1MTQgMTk0LjYy&#10;IDYxLjE1NjMgMTk1LjIxNyA2Mi4yNTg5IDE5NS44MTUgNjEuODg1OSAxOTYuNDEzIDYwLjUzNzcg&#10;MTk3LjAxIDU5Ljk5NTggMTk3LjYwNyA2MC4xNDY0IDE5OC4yMDUgNTkuNzM0MSAxOTguODAzIDU4&#10;LjIzODMgMTk5LjQgNTcuMTA2OCAxOTkuOTk3IDU3LjY1MyAyMDAuNTk1IDU3LjU2ODkgMjAxLjE5&#10;MyA1Ni41MTI3IDIwMS43OSA1Ni4wMTE3IDIwMi4zODcgNTcuMzU3NyAyMDIuOTg1IDU3LjM3NiAy&#10;MDMuNTgzIDU1LjcxOTUgMjA0LjE4IDU1Ljk5NjYgMjA0Ljc3NyA1Ny43NTcgMjA1LjM3NSA1Ny4z&#10;NzA3IDIwNS45NzMgNTYuMDU5MSAyMDYuNTcgNTUuMDc0OCAyMDcuMTY3IDU2LjA1NTggMjA3Ljc2&#10;NSA1Ni42OTU4IDIwOC4zNjMgNTYuMzY2MSAyMDguOTYgNTYuODY5NCAyMDkuNTU3IDU4LjI5MDQg&#10;MjEwLjE1NSA1OC43NDAyIDIxMC43NTMgNTkuMjE1NiAyMTEuMzUgNTguNjQ2OCAyMTEuOTQ3IDU5&#10;LjM0NjYgMjEyLjU0NSA1OS40MTMgMjEzLjE0MyA1OS4wMzUgMjEzLjc0IDU4LjUxNTkgMjE0LjMz&#10;NyA1OC45NDg1IDIxNC45MzUgNTguNjU2NiAyMTUuNTMzIDU5LjExMTYgMjE2LjEzIDU5Ljg2NTYg&#10;MjE2LjcyNyA2MC4wMTYgMjE3LjMyNSA1OS41MDU3IDIxNy45MjMgNTkuMjAxOSAyMTguNTIgNTku&#10;MzM3OSAyMTkuMTE3IDU5LjQwMTkgMjE5LjcxNSA1OS41NDEyIDIyMC4zMTIgNjAuMjMxOSAyMjAu&#10;OTEgNjAuNzE2MSAyMjEuNTA4IDYxLjc0ODcgMjIyLjEwNSA2My4yNTc4IDIyMi43MDIgNjMuODI2&#10;IDIyMy4zIDY0LjUyNDYgMjIzLjg5OCA2Ni4wNDE4IDIyNC40OTUgNjYuMjc5NyAyMjUuMDkyIDY1&#10;LjU5NDcgMjI1LjY5IDY1LjAwNDkgMjI2LjI4OCA2NS40NDUzIDIyNi44ODUgNjUuNzg4OCAyMjcu&#10;NDgyIDY1Ljk0NjggMjI4LjA4IDY2LjI0MzIgMjI4LjY3OCA2Ny4wNDI1IDIyOS4yNzUgNjcuMTk5&#10;IDIyOS44NzIgNjYuOTM2MiAyMzAuNDcgNjcuODQxIDIzMS4wNjggNzAuMDA3NyAyMzEuNjY1IDcw&#10;LjUwNDkgMjMyLjI2MiA3MC41MTIzIDIzMi44NiA3MS40MDkgMjMzLjQ1OCA3Mi45NDk0IDIzNC4w&#10;NTUgNzMuNjA5OSAyMzQuNjUyIDczLjA0MDUgMjM1LjI1IDczLjA2OTcgMjM1Ljg0OCA3NC4wMDE5&#10;IDIzNi40NDUgNzMuODEzIDIzNy4wNDIgNzMuMzI3NCAyMzcuNjQgNzIuOTkxMyAyMzguMjM4IDcy&#10;LjgyMDIgMjM4LjgzNSA3Mi41MzIyIDIzOS40MzIgNzIuMDI4NSAyNDAuMDMgNzEuNTg1NCAyNDAu&#10;NjI4IDcyLjY1OCAyNDEuMjI1IDczLjI1OTYgMjQxLjgyMiA3My42MzMgMjQyLjQyIDc0LjczMDMg&#10;MjQzLjAxOCA3NS42MDk3IDI0My42MTUgNzUuMzc4MiAyNDQuMjEyIDc0LjMwMjcgMjQ0LjgxIDc0&#10;LjU2MjQgMjQ1LjQwOCA3NS4yODQ4IDI0Ni4wMDUgNzUuNDAzOSAyNDYuNjAyIDc1LjE2OTMgMjQ3&#10;LjIgNzUuODEzIDI0Ny43OTggNzYuNzMwNiAyNDguMzk1IDc2LjQ1NjMgMjQ4Ljk5MiA3Ni4zODQx&#10;IDI0OS41OSA3Ni4wNDc1IDI1MC4xODggNzYuNjc5OCAyNTAuNzg1IDc2LjAzNzEgMjUxLjM4MyA3&#10;NS42MTY5IDI1MS45OCA3NS45MjIyIDI1Mi41NzcgNzYuMjY5OSAyNTMuMTc1IDc1Ljc0NjcgMjUz&#10;Ljc3MyA3NC44NDk5IDI1NC4zNyA3NC41ODE4IDI1NC45NjcgNzQuODcyIDI1NS41NjUgNzQuNTM0&#10;MiAyNTYuMTYzIDc0LjUzODQgMjU2Ljc2IDc0LjM5MDMgMjU3LjM1OCA3NC4zNTI0IDI1Ny45NTUg&#10;NzMuMjY3MiAyNTguNTUyIDcyLjIyOTQgMjU5LjE1IDcxLjA4OTcgMjU5Ljc0NyA2OS4xMzk0IDI2&#10;MC4zNDUgNjcuNDcwNCAyNjAuOTQzIDY2LjEyMDQgMjYxLjU0IDY0LjEwNSAyNjIuMTM4IDYzLjUw&#10;MyAyNjIuNzM1IDYzLjgyMzYgMjYzLjMzMiA2Mi42NjU2IDI2My45MyA2MS4yMDQ1IDI2NC41Mjcg&#10;NjAuNTQ0IDI2NS4xMjUgNjAuMDMwMSAyNjUuNzIzIDYwLjAyNzEgMjY2LjMyIDU5LjQzODggMjY2&#10;LjkxOCA1OC41Njc2IDI2Ny41MTUgNTguMzQwNCAyNjguMTEyIDU3LjUzIDI2OC43MSA1Ni4zMjc3&#10;IDI2OS4zMDcgNTYuMjM0MiAyNjkuOTA1IDU1LjU4MDUgMjcwLjUwMyA1NC45OTk3IDI3MS4xIDU0&#10;LjEzMTggMjcxLjY5OCA1Mi40ODUxIDI3Mi4yOTUgNTAuMzMxMyAyNzIuODkyIDQ5LjA1ODYgMjcz&#10;LjQ5IDQ3LjYxNDYgMjc0LjA4NyA0Ni40MzQxIDI3NC42ODUgNDUuMjQ0NiAyNzUuMjgzIDQzLjMy&#10;ODEgMjc1Ljg4IDQyLjI5ODggMjc2LjQ3OCA0MS42ODU1IDI3Ny4wNzUgNDAuMjM0MSAyNzcuNjcy&#10;IDM5LjQ1MjkgMjc4LjI3IDM4LjM2MzkgMjc4Ljg2NyAzNi4yNjE0IDI3OS40NjUgMzQuNDE3MSAy&#10;ODAuMDYyIDMyLjk5NjQgMjgwLjY2IDMyLjA0ODEgMjgxLjI1OCAzMC41MjAxIDI4MS44NTUgMjgu&#10;MjkyNiAyODIuNDUzIDI2LjY0MjEgMjgzLjA1IDI2LjE5NzQiIHN0cm9rZT0iI0Q5NTMxOSIgZmls&#10;bD0ibm9uZSIgZmlsbC1ydWxlPSJldmVub2RkIi8+PHBhdGggZD0iTTY3Ljk1IDQyLjkwNjggNjgu&#10;NTQ3NSA0Mi43NzggNjkuMTQ1IDQyLjY1NzMgNjkuNzQyNSA0Mi41MjM2IDcwLjM0IDQyLjQ2MTUg&#10;NzAuOTM3NSA0Mi4yMjk0IDcxLjUzNSA0Mi4wNjgzIDcyLjEzMjUgNDEuODk3NiA3Mi43MyA0MS43&#10;NjEzIDczLjMyNzUgNDEuNjczNyA3My45MjUgNDEuNDQ1NSA3NC41MjI1IDQxLjI1NiA3NS4xMiA0&#10;MS4xNDAzIDc1LjcxNzUgNDAuODQyMSA3Ni4zMTUgNDAuNjAzIDc2LjkxMjUgNDAuMjg2OCA3Ny41&#10;MSAzOS45NTYzIDc4LjEwNzUgMzkuNjQwMyA3OC43MDUgMzkuMzE4OCA3OS4zMDI1IDM4Ljk5NDMg&#10;NzkuOSAzOC42MjQ5IDgwLjQ5NzUgMzguMzIyOCA4MS4wOTUgMzcuOTM3NCA4MS42OTI1IDM3LjQ4&#10;MjUgODIuMjkgMzcuMDUzMiA4Mi44ODc1IDM2LjY4NTMgODMuNDg1IDM2LjIyMDUgODQuMDgyNSAz&#10;NS43Nzc2IDg0LjY4IDM1LjI0NDkgODUuMjc3NSAzNC43OTQ0IDg1Ljg3NSAzNC4zNDk2IDg2LjQ3&#10;MjUgMzMuODY0NiA4Ny4wNyAzMy40MDY0IDg3LjY2NzUgMzMuMDE5IDg4LjI2NSAzMi40NjYgODgu&#10;ODYyNSAzMS45NjIgODkuNDYgMzEuNTU2OSA5MC4wNTc1IDMxLjA2MzkgOTAuNjU1IDMwLjYwODgg&#10;OTEuMjUyNSAzMC4xMDAyIDkxLjg1IDI5LjcxMTcgOTIuNDQ3NSAyOS4yNzMxIDkzLjA0NSAyOC43&#10;ODcyIDkzLjY0MjUgMjguMjk5NSA5NC4yNCAyNy44NTMzIDk0LjgzNzUgMjcuNDk2NSA5NS40MzUg&#10;MjYuOTI1MyA5Ni4wMzI1IDI2LjQ3NTIgOTYuNjMgMjYuMTI2NSA5Ny4yMjc1IDI1Ljc4MTIgOTcu&#10;ODI1IDI1LjM1MDYgOTguNDIyNSAyNC45MDI5IDk5LjAyIDI0LjQ1NyA5OS42MTc1IDI0LjA4NTcg&#10;MTAwLjIxNSAyMy42NTg1IDEwMC44MTIgMjMuMjI5OSAxMDEuNDEgMjIuOTQ5IDEwMi4wMDcgMjIu&#10;Njc5NCAxMDIuNjA1IDIyLjM0OTggMTAzLjIwMiAyMi4wODA4IDEwMy44IDIxLjgzNDEgMTA0LjM5&#10;NyAyMS41NjMzIDEwNC45OTUgMjEuMzAzIDEwNS41OTIgMjEuMTE1NSAxMDYuMTkgMjAuOTI0NSAx&#10;MDYuNzg3IDIwLjcyNjkgMTA3LjM4NSAyMC41NzE5IDEwNy45ODIgMjAuNDExNyAxMDguNTggMjAu&#10;MzM1NCAxMDkuMTc3IDIwLjIgMTA5Ljc3NSAyMC4xNDc4IDExMC4zNzIgMjAuMDE4NiAxMTAuOTcg&#10;MjAuMDk3NiAxMTEuNTY3IDIwLjA2MzYgMTEyLjE2NSAyMCAxMTIuNzYyIDIwLjA0NDYgMTEzLjM2&#10;IDIwLjE0OTIgMTEzLjk1NyAyMC4yNzM3IDExNC41NTUgMjAuNDY0IDExNS4xNTIgMjAuNjk0MiAx&#10;MTUuNzUgMjAuODQ5NCAxMTYuMzQ4IDIwLjk2MTMgMTE2Ljk0NSAyMS4xMTUyIDExNy41NDMgMjEu&#10;MzQ2OSAxMTguMTQgMjEuNDI4MyAxMTguNzM4IDIxLjY2ODcgMTE5LjMzNSAyMS45NjQ1IDExOS45&#10;MzMgMjIuMjA5NiAxMjAuNTMgMjIuNTM5OCAxMjEuMTI4IDIyLjg0NTEgMTIxLjcyNSAyMy4zMTM3&#10;IDEyMi4zMjMgMjMuNjY4OSAxMjIuOTIgMjQuMTEzMiAxMjMuNTE4IDI0LjYzNDYgMTI0LjExNSAy&#10;NS4xNjE4IDEyNC43MTMgMjUuNzE2MSAxMjUuMzEgMjYuMzQ1MyAxMjUuOTA4IDI2Ljg4MDQgMTI2&#10;LjUwNSAyNy40NzIxIDEyNy4xMDMgMjguMjg0NyAxMjcuNyAyOS4wMTM3IDEyOC4yOTggMjkuNjUy&#10;IDEyOC44OTUgMzAuMzM5MiAxMjkuNDkyIDMxLjA0MDggMTMwLjA5IDMxLjY5NTMgMTMwLjY4OCAz&#10;Mi4zNTYyIDEzMS4yODUgMzIuOTc3OCAxMzEuODgzIDMzLjY0OCAxMzIuNDggMzQuMzM3NiAxMzMu&#10;MDc3IDM1LjA2OTYgMTMzLjY3NSAzNS43MzUzIDEzNC4yNzMgMzYuNjAxNiAxMzQuODcgMzcuNDIz&#10;NSAxMzUuNDY3IDM4LjI5ODQgMTM2LjA2NSAzOS4wNDk1IDEzNi42NjMgMzkuNzk4MSAxMzcuMjYg&#10;NDAuNzE3IDEzNy44NTcgNDEuNTkwNyAxMzguNDU1IDQyLjU1OTggMTM5LjA1MyA0My41MDgxIDEz&#10;OS42NSA0NC4zNDE4IDE0MC4yNDcgNDUuMjY4NCAxNDAuODQ1IDQ2LjE0NjIgMTQxLjQ0MyA0Ni45&#10;ODU2IDE0Mi4wNCA0Ny45MjU3IDE0Mi42MzcgNDguODY0MyAxNDMuMjM1IDQ5LjcxMTMgMTQzLjgz&#10;MyA1MC41NzUgMTQ0LjQzIDUxLjQzMDQgMTQ1LjAyNyA1Mi4zNjEzIDE0NS42MjUgNTMuMjMyMiAx&#10;NDYuMjIzIDU0LjEwMTMgMTQ2LjgyIDU0Ljk2OSAxNDcuNDE3IDU1Ljk0MDcgMTQ4LjAxNSA1Ni45&#10;ODQzIDE0OC42MTMgNTcuOTU1NCAxNDkuMjEgNTguODA3IDE0OS44MDcgNTkuNzI1MiAxNTAuNDA1&#10;IDYwLjYyMjQgMTUxLjAwMyA2MC4xODc4IDE1MS42IDYyLjIwMTQgMTUyLjE5NyA2My4wODcgMTUy&#10;Ljc5NSA2My45OTM2IDE1My4zOTMgNjQuODE0OCAxNTMuOTkgNjUuNTgwNCAxNTQuNTg3IDY2LjQz&#10;MzggMTU1LjE4NSA2Ny4yMzgxIDE1NS43ODMgNjcuODQ5NyAxNTYuMzggNjguNTY5OCAxNTYuOTc3&#10;IDY5LjMwOCAxNTcuNTc1IDY5Ljk4MjUgMTU4LjE3MyA3MC42MTYzIDE1OC43NyA3MS4yNjcyIDE1&#10;OS4zNjcgNzEuOTI2MSAxNTkuOTY1IDcyLjQyNjcgMTYwLjU2MiA3My4wMjE2IDE2MS4xNiA3My40&#10;NTAyIDE2MS43NTggNzMuOTQ4MyAxNjIuMzU1IDc0LjM3OSAxNjIuOTUyIDc0Ljc3NzQgMTYzLjU1&#10;IDc1LjIzODMgMTY0LjE0OCA3NS42OTg3IDE2NC43NDUgNzYuMTEwMiAxNjUuMzQyIDc2LjUwMTQg&#10;MTY1Ljk0IDc2Ljc0MzcgMTY2LjUzOCA3Ny4xMDY4IDE2Ny4xMzUgNzcuNDYwNCAxNjcuNzMyIDc3&#10;LjY0NDggMTY4LjMzIDc3LjkxNzYgMTY4LjkyOCA3OC4xMDIxIDE2OS41MjUgNzguMjc3NCAxNzAu&#10;MTIyIDc4LjQ1NDIgMTcwLjcyIDc4LjU1MTkgMTcxLjMxOCA3OC42NjM3IDE3MS45MTUgNzguNzUz&#10;OSAxNzIuNTEyIDc4Ljc0MDMgMTczLjExIDc4Ljc4MSAxNzMuNzA4IDc4LjcxNzYgMTc0LjMwNSA3&#10;OC42MDE4IDE3NC45MDIgNzguNjI3MyAxNzUuNSA3OC42NjIxIDE3Ni4wOTggNzguNTczOSAxNzYu&#10;Njk1IDc4LjMyNDEgMTc3LjI5MiA3OC4wNDg5IDE3Ny44OSA3Ny43OTUgMTc4LjQ4OCA3Ny41NTIy&#10;IDE3OS4wODUgNzcuMjE3NyAxNzkuNjgyIDc2LjkzNzUgMTgwLjI4IDc2LjY0NiAxODAuODc4IDc2&#10;LjI3MzggMTgxLjQ3NSA3NS44OTA2IDE4Mi4wNzIgNzUuNDY3MSAxODIuNjcgNzUuMDc5OCAxODMu&#10;MjY4IDc0Ljc1MjEgMTgzLjg2NSA3NC4xODUzIDE4NC40NjIgNzMuNzE4NCAxODUuMDYgNzMuMDQw&#10;NyAxODUuNjU4IDcyLjQ0MTUgMTg2LjI1NSA3MS44NzI1IDE4Ni44NTIgNzEuMjcxOSAxODcuNDUg&#10;NzAuODQ2MyAxODguMDQ4IDcwLjMzMTggMTg4LjY0NSA2OS42NzcxIDE4OS4yNDIgNjkuMDgzNCAx&#10;ODkuODQgNjguMzkyNSAxOTAuNDM4IDY3LjY1OTQgMTkxLjAzNSA2Ny4wNDc3IDE5MS42MzMgNjYu&#10;MzM2MiAxOTIuMjMgNjUuNzEzNyAxOTIuODI3IDY1LjA1MzYgMTkzLjQyNSA2NC4zNjU2IDE5NC4w&#10;MjMgNjMuNjAyOSAxOTQuNjIgNjIuODc4MyAxOTUuMjE3IDYyLjEyNDkgMTk1LjgxNSA2MS4zODE4&#10;IDE5Ni40MTMgNjAuNTMxMyAxOTcuMDEgNTkuNjg3OSAxOTcuNjA3IDU5LjAzODYgMTk4LjIwNSA1&#10;OC4yMzUyIDE5OC44MDMgNTcuNTczMiAxOTkuNCA1Ni45MDkxIDE5OS45OTcgNTYuMjI3NSAyMDAu&#10;NTk1IDU1LjU1MTQgMjAxLjE5MyA1NC44MTQ1IDIwMS43OSA1My45OTAyIDIwMi4zODcgNTMuMjQz&#10;OCAyMDIuOTg1IDUyLjUxNDggMjAzLjU4MyA1MS44NzYyIDIwNC4xOCA1MS4xMTU5IDIwNC43Nzcg&#10;NTAuNDk1MiAyMDUuMzc1IDQ5Ljc1MyAyMDUuOTczIDQ5LjAwMjkgMjA2LjU3IDQ4LjM0NzQgMjA3&#10;LjE2NyA0Ny43MDIyIDIwNy43NjUgNDcuMTQ4NSAyMDguMzYzIDQ2LjYyNiAyMDguOTYgNDYuMDM0&#10;IDIwOS41NTcgNDUuNDIyNiAyMTAuMTU1IDQ0Ljc3MTkgMjEwLjc1MyA0NC4xNjA1IDIxMS4zNSA0&#10;My42ODM5IDIxMS45NDcgNDMuMjQyOSAyMTIuNTQ1IDQyLjc4NSAyMTMuMTQzIDQyLjI2MyAyMTMu&#10;NzQgNDEuODQyOCAyMTQuMzM3IDQxLjI1MjkgMjE0LjkzNSA0MC45MzQ5IDIxNS41MzMgNDAuNDU0&#10;MyAyMTYuMTMgNDAuMTg2MyAyMTYuNzI3IDM5Ljg3MjUgMjE3LjMyNSAzOS41NDg0IDIxNy45MjMg&#10;MzkuMzMxIDIxOC41MiAzOS4wNTUgMjE5LjExNyAzOC44MTU2IDIxOS43MTUgMzguNjM0IDIyMC4z&#10;MTIgMzguNDM5NSAyMjAuOTEgMzguMjE4NCAyMjEuNTA4IDM4LjA2MDkgMjIyLjEwNSAzNy45NDIg&#10;MjIyLjcwMiAzNy44NzQ2IDIyMy4zIDM3Ljg0MjEgMjIzLjg5OCAzNy44NjE5IDIyNC40OTUgMzcu&#10;ODIxNSAyMjUuMDkyIDM3LjkwMjggMjI1LjY5IDM4LjA4MjUgMjI2LjI4OCAzOC4zMTU4IDIyNi44&#10;ODUgMzguNDgyMiAyMjcuNDgyIDM4LjY1NDEgMjI4LjA4IDM4Ljg1MTkgMjI4LjY3OCAzOS4xOTM2&#10;IDIyOS4yNzUgMzkuNDI2NSAyMjkuODcyIDM5LjcxNzIgMjMwLjQ3IDQwLjEwMjcgMjMxLjA2OCA0&#10;MC41NDE5IDIzMS42NjUgNDEuMDE5OCAyMzIuMjYyIDQxLjQyOTggMjMyLjg2IDQxLjg4NzggMjMz&#10;LjQ1OCA0Mi4zOTI3IDIzNC4wNTUgNDIuODYxMyAyMzQuNjUyIDQzLjQzMiAyMzUuMjUgNDMuOTI0&#10;NyAyMzUuODQ4IDQ0LjU2ODYgMjM2LjQ0NSA0NS4yNzIzIDIzNy4wNDIgNDYuMDA1OSAyMzcuNjQg&#10;NDYuNzE2OSAyMzguMjM4IDQ3LjQ2ODIgMjM4LjgzNSA0OC4xNjIgMjM5LjQzMiA0OC44MzcyIDI0&#10;MC4wMyA0OS42NzU5IDI0MC42MjggNTAuNDQ3MyAyNDEuMjI1IDUxLjE4OTUgMjQxLjgyMiA1MS45&#10;NzY5IDI0Mi40MiA1Mi43MjExIDI0My4wMTggNTMuNTMwMSAyNDMuNjE1IDU0LjQxMjggMjQ0LjIx&#10;MiA1NS4yOTIzIDI0NC44MSA1Ni4xMDIgMjQ1LjQwOCA1Ni45NzQgMjQ2LjAwNSA1Ny44NTk2IDI0&#10;Ni42MDIgNTguNjAzOCAyNDcuMiA1OS40NDE5IDI0Ny43OTggNjAuNDAzNyAyNDguMzk1IDYxLjI3&#10;OTUgMjQ4Ljk5MiA2Mi4xMjM2IDI0OS41OSA2My4wNDkgMjUwLjE4OCA2NC4wMDM1IDI1MC43ODUg&#10;NjQuOTE2NSAyNTEuMzgzIDY1Ljc4OTEgMjUxLjk4IDY2LjY4NTQgMjUyLjU3NyA2Ny43MTc2IDI1&#10;My4xNzUgNjguNjg4NSAyNTMuNzczIDY5LjU1MDYgMjU0LjM3IDcwLjMyNiAyNTQuOTY3IDcxLjI0&#10;MjMgMjU1LjU2NSA3Mi4yNDA0IDI1Ni4xNjMgNzMuMTMxOCAyNTYuNzYgNzQuMDYyMiAyNTcuMzU4&#10;IDc0Ljk3MzggMjU3Ljk1NSA3NS44NTgyIDI1OC41NTIgNzYuNjUwOCAyNTkuMTUgNzcuNDYwNyAy&#10;NTkuNzQ3IDc4LjM4MiAyNjAuMzQ1IDc5LjQwNjUgMjYwLjk0MyA4MC4xMTEzIDI2MS41NCA4MC44&#10;OTAxIDI2Mi4xMzggODEuNjcxIDI2Mi43MzUgODIuMzE3NyAyNjMuMzMyIDgyLjkyNDIgMjYzLjkz&#10;IDgzLjU1MTUgMjY0LjUyNyA4NC4zMTI4IDI2NS4xMjUgODQuODExIDI2NS43MjMgODUuNDQ3MyAy&#10;NjYuMzIgODYuMDE4NCAyNjYuOTE4IDg2LjU0OTIgMjY3LjUxNSA4Ny4wMTc1IDI2OC4xMTIgODcu&#10;NTA2MSAyNjguNzEgODguMDE4MSAyNjkuMzA3IDg4LjQyMiAyNjkuOTA1IDg4Ljg0MzcgMjcwLjUw&#10;MyA4OS4xOTA4IDI3MS4xIDg5LjU2NjMgMjcxLjY5OCA4OS43NjE5IDI3Mi4yOTUgOTAuMDYwMSAy&#10;NzIuODkyIDkwLjI5MzEgMjczLjQ5IDkwLjUxNzQgMjc0LjA4NyA5MC42NjM1IDI3NC42ODUgOTAu&#10;NzY2OCAyNzUuMjgzIDkwLjg3MTcgMjc1Ljg4IDkwLjkxNzcgMjc2LjQ3OCA5MC45MDI2IDI3Ny4w&#10;NzUgOTAuODYwMSAyNzcuNjcyIDkwLjg0NjcgMjc4LjI3IDkwLjczNzkgMjc4Ljg2NyA5MC42NTMg&#10;Mjc5LjQ2NSA5MC40MzA3IDI4MC4wNjIgOTAuMjUyNCAyODAuNjYgOTAuMDAxNyAyODEuMjU4IDg5&#10;LjY5MTIgMjgxLjg1NSA4OS4zNzc2IDI4Mi40NTMgODkuMDk2NyAyODMuMDUgODguNjYzMiIgc3Ry&#10;b2tlPSIjRURCMTIwIiBmaWxsPSJub25lIiBmaWxsLXJ1bGU9ImV2ZW5vZGQiLz48L2c+PGcgc3Ry&#10;b2tlPSIjRkZGRkZGIiBmaWxsPSIjRkZGRkZGIj48cGF0aCBkPSJNMzg3IDg2IDM4NyAzMSAzMTMg&#10;MzEgMzEzIDg2WiIgc3Ryb2tlPSJub25lIi8+PC9nPjxnIGZvbnQtZmFtaWx5PSJUaW1lcyBOZXcg&#10;Um9tYW4iIGZvbnQtc2l6ZT0iMTMuMzMzMyIgdHJhbnNmb3JtPSJ0cmFuc2xhdGUoMzcxLjk0OSA0&#10;MS42NDUyKSI+PHBhdGggZD0iTTUuMzEyNSAwLjIzNDQgNy4xNTYyIDIuOTg0NEM3LjY2NjY3IDMu&#10;NzQ0OCA4LjA0NjkgNC4yMjY1NyA4LjI5NjkgNC40Mjk3IDguNTQ2OSA0LjYzMjgzIDguODU5NCA0&#10;Ljc0NDggOS4yMzQ0IDQuNzY1Nkw5LjIzNDQgNSA1LjU0NjkgNSA1LjU0NjkgNC43NjU2QzUuNzg2&#10;NDMgNC43NjU2IDUuOTY4NzMgNC43Mzk1NyA2LjA5MzggNC42ODc1IDYuMTc3MTMgNC42NDU4MyA2&#10;LjI0NzQzIDQuNTg1OTMgNi4zMDQ3IDQuNTA3OCA2LjM2MTk3IDQuNDI5NjcgNi4zOTA2IDQuMzU0&#10;MTMgNi4zOTA2IDQuMjgxMiA2LjM5MDYgNC4xNzcwNyA2LjM2OTc3IDQuMDc4MTMgNi4zMjgxIDMu&#10;OTg0NCA2LjMwNzMgMy45MTE0NyA2LjE5MjczIDMuNzIzOTcgNS45ODQ0IDMuNDIxOUw0LjUzMTIg&#10;MS4yMTg4IDIuNzE4OCAzLjUzMTJDMi41MzEyNyAzLjc3MDggMi40MTkyNyAzLjkzMjI3IDIuMzgy&#10;OCA0LjAxNTYgMi4zNDYzMyA0LjA5ODkzIDIuMzI4MSA0LjE4NzQ3IDIuMzI4MSA0LjI4MTIgMi4z&#10;MjgxIDQuNDE2NjcgMi4zODU0IDQuNTI4NjcgMi41IDQuNjE3MiAyLjYxNDYgNC43MDU3MyAyLjgz&#10;MzMzIDQuNzU1MiAzLjE1NjIgNC43NjU2TDMuMTU2MiA1IDAuMDkzOCA1IDAuMDkzOCA0Ljc2NTZD&#10;MC4zMTI1MzMgNC43NDQ4IDAuNSA0LjY5NzkzIDAuNjU2MiA0LjYyNSAwLjkxNjY2NyA0LjUyMDg3&#10;IDEuMTY2NjcgNC4zNzUwMyAxLjQwNjIgNC4xODc1IDEuNjQ1OCAzLjk5OTk3IDEuOTE2NjcgMy43&#10;MTM1IDIuMjE4OCAzLjMyODFMNC4yNSAwLjc2NTYgMi41NDY5LTEuNzE4OEMyLjA4ODU3LTIuMzg1&#10;NDcgMS42OTc5My0yLjgyNTU3IDEuMzc1LTMuMDM5MSAxLjA1MjA3LTMuMjUyNjMgMC42ODIyNjct&#10;My4zNjQ2IDAuMjY1Ni0zLjM3NUwwLjI2NTYtMy42MDk0IDQuMjUtMy42MDk0IDQuMjUtMy4zNzVD&#10;My45MDYyNy0zLjM2NDYgMy42NzE5LTMuMzA5OSAzLjU0NjktMy4yMTA5IDMuNDIxOS0zLjExMTk3&#10;IDMuMzU5NC0zLjAwNTIgMy4zNTk0LTIuODkwNiAzLjM1OTQtMi43MzQzMyAzLjQ2MzU3LTIuNTA1&#10;MTcgMy42NzE5LTIuMjAzMUw0Ljk4NDQtMC4yMTg4IDYuNTE1Ni0yLjE1NjJDNi42OTI2Ny0yLjM4&#10;NTQgNi44MDIwNy0yLjU0MTY3IDYuODQzOC0yLjYyNSA2Ljg4NTQtMi43MDgzMyA2LjkwNjItMi43&#10;OTY4NyA2LjkwNjItMi44OTA2IDYuOTA2Mi0yLjk4NDMzIDYuODgwMTctMy4wNjI0NyA2LjgyODEt&#10;My4xMjUgNi43NjU2My0zLjIxODczIDYuNjg0OS0zLjI4MTIzIDYuNTg1OS0zLjMxMjUgNi40ODY5&#10;Ny0zLjM0Mzc3IDYuMjg2NDctMy4zNjQ2IDUuOTg0NC0zLjM3NUw1Ljk4NDQtMy42MDk0IDkuMDQ2&#10;OS0zLjYwOTQgOS4wNDY5LTMuMzc1QzguNzk2OS0zLjM2NDYgOC41OTg5Ny0zLjMyODEzIDguNDUz&#10;MS0zLjI2NTYgOC4yMjM5Ny0zLjE2MTQ3IDguMDEzMDMtMy4wMjg2NyA3LjgyMDMtMi44NjcyIDcu&#10;NjI3NTctMi43MDU3MyA3LjM1OTMzLTIuNDAxMDMgNy4wMTU2LTEuOTUzMUw1LjMxMjUgMC4yMzQ0&#10;WiIgc3Ryb2tlPSJub25lIi8+PC9nPjxnIHN0cm9rZT0iIzAwNzJCRCIgc3Ryb2tlLXdpZHRoPSIw&#10;LjgzMzMiIHN0cm9rZS1saW5lY2FwPSJidXR0IiBzdHJva2UtbGluZWpvaW49InJvdW5kIiBmaWxs&#10;PSIjMDA3MkJEIj48bGluZSB4MT0iMzE4LjAxNyIgeTE9IjQxLjY0NTIiIHgyPSIzNjguMTg2IiB5&#10;Mj0iNDEuNjQ1MiIgZmlsbD0ibm9uZSIvPjwvZz48ZyBmb250LWZhbWlseT0iVGltZXMgTmV3IFJv&#10;bWFuIiBmb250LXNpemU9IjEzLjMzMzMiIHRyYW5zZm9ybT0idHJhbnNsYXRlKDM3MS45NDkgNTgu&#10;NSkiPjxwYXRoIGQ9Ik02LjIwMzEtMy42MDk0IDkuMjAzMS0zLjYwOTQgOS4yMDMxLTMuMzc1IDku&#10;MDMxMi0zLjM3NUM4LjkyNzA3LTMuMzc1IDguNzY4MjMtMy4zMjU1MyA4LjU1NDctMy4yMjY2IDgu&#10;MzQxMTctMy4xMjc2IDguMTQ4NDctMi45ODY5NyA3Ljk3NjYtMi44MDQ3IDcuODA0NzMtMi42MjIz&#10;NyA3LjU4ODU3LTIuMzI4MSA3LjMyODEtMS45MjE5TDUuMjUgMS4zNDM4IDUuMjUgMy41MTU2QzUu&#10;MjUgNC4wMzY0NyA1LjMxMjUgNC4zNjQ2IDUuNDM3NSA0LjUgNS41OTM3NyA0LjY3NzA3IDUuODQ4&#10;OTcgNC43NjU2IDYuMjAzMSA0Ljc2NTZMNi40Njg4IDQuNzY1NiA2LjQ2ODggNSAyLjgxMjUgNSAy&#10;LjgxMjUgNC43NjU2IDMuMTI1IDQuNzY1NkMzLjQ4OTYgNC43NjU2IDMuNzQ0OCA0LjY1NjIzIDMu&#10;ODkwNiA0LjQzNzUgMy45ODQzMyA0LjMwMjEgNC4wMzEyIDMuOTk0OCA0LjAzMTIgMy41MTU2TDQu&#10;MDMxMiAxLjQ2ODggMS42NzE5LTIuMTQwNkMxLjM5MDYzLTIuNTU3MjcgMS4yMDA1My0yLjgyMDMg&#10;MS4xMDE2LTIuOTI5NyAxLjAwMjYtMy4wMzkxIDAuNzk2ODY3LTMuMTY2NyAwLjQ4NDQtMy4zMTI1&#10;IDAuNDAxMDY3LTMuMzU0MTcgMC4yODEyNjctMy4zNzUgMC4xMjUtMy4zNzVMMC4xMjUtMy42MDk0&#10;IDMuNzk2OS0zLjYwOTQgMy43OTY5LTMuMzc1IDMuNjA5NC0zLjM3NUMzLjQxMTQ3LTMuMzc1IDMu&#10;MjI5MTctMy4zMjgxMyAzLjA2MjUtMy4yMzQ0IDIuODk1ODMtMy4xNDA2NyAyLjgxMjUtMy4wMDAw&#10;MyAyLjgxMjUtMi44MTI1IDIuODEyNS0yLjY1NjIzIDIuOTQyNy0yLjM4MDIgMy4yMDMxLTEuOTg0&#10;NEw1IDAuNzgxMiA2LjY4NzUtMS44NzVDNi45Mzc1LTIuMjcwODcgNy4wNjI1LTIuNTYyNTMgNy4w&#10;NjI1LTIuNzUgNy4wNjI1LTIuODc1IDcuMDMxMjctMi45ODQzNyA2Ljk2ODgtMy4wNzgxIDYuOTA2&#10;MjctMy4xNzE5IDYuODE3Ny0zLjI0NDgzIDYuNzAzMS0zLjI5NjkgNi41ODg1LTMuMzQ4OTcgNi40&#10;MjE4My0zLjM3NSA2LjIwMzEtMy4zNzVMNi4yMDMxLTMuNjA5NFoiIHN0cm9rZT0ibm9uZSIvPjwv&#10;Zz48ZyBzdHJva2U9IiNEOTUzMTkiIHN0cm9rZS13aWR0aD0iMC44MzMzIiBzdHJva2UtbGluZWNh&#10;cD0iYnV0dCIgc3Ryb2tlLWxpbmVqb2luPSJyb3VuZCIgZmlsbD0iI0Q5NTMxOSI+PGxpbmUgeDE9&#10;IjMxOC4wMTciIHkxPSI1OC41IiB4Mj0iMzY4LjE4NiIgeTI9IjU4LjUiIGZpbGw9Im5vbmUiLz48&#10;L2c+PGcgZm9udC1mYW1pbHk9IlRpbWVzIE5ldyBSb21hbiIgZm9udC1zaXplPSIxMy4zMzMzIiB0&#10;cmFuc2Zvcm09InRyYW5zbGF0ZSgzNzEuOTQ5IDc1LjM1NDgpIj48cGF0aCBkPSJNNy40ODQ0LTMu&#10;NjA5NCAxLjgyODEgNC40ODQ0IDUuMzQzOCA0LjQ4NDRDNS44ODU0IDQuNDg0NCA2LjMwMjA3IDQu&#10;MzY0NiA2LjU5MzggNC4xMjUgNi44ODU0IDMuODg1NCA3LjE0NTggMy40MDYyMyA3LjM3NSAyLjY4&#10;NzVMNy41NzgxIDIuNzE4OCA3LjE3MTkgNSAwLjE3MTkgNSAwLjE3MTkgNC43NjU2IDUuNjg3NS0z&#10;LjA5MzggMi45Mzc1LTMuMDkzOEMyLjQ3OTE3LTMuMDkzOCAyLjE0NTgzLTMuMDQ0MyAxLjkzNzUt&#10;Mi45NDUzIDEuNzI5MTctMi44NDYzNyAxLjU3MjkzLTIuNzAzMTMgMS40Njg4LTIuNTE1NiAxLjM2&#10;NDYtMi4zMjgxMyAxLjI2NTYzLTEuOTczOTcgMS4xNzE5LTEuNDUzMUwwLjkzNzUtMS40NTMxIDEu&#10;MTA5NC0zLjYwOTQgNy40ODQ0LTMuNjA5NFoiIHN0cm9rZT0ibm9uZSIvPjwvZz48ZyBzdHJva2U9&#10;IiNFREIxMjAiIHN0cm9rZS13aWR0aD0iMC44MzMzIiBzdHJva2UtbGluZWNhcD0iYnV0dCIgc3Ry&#10;b2tlLWxpbmVqb2luPSJyb3VuZCIgZmlsbD0iI0VEQjEyMCI+PGxpbmUgeDE9IjMxOC4wMTciIHkx&#10;PSI3NS4zNTQ4IiB4Mj0iMzY4LjE4NiIgeTI9Ijc1LjM1NDgiIGZpbGw9Im5vbmUiLz48cGF0aCBk&#10;PSJNMzEzIDg2IDMxMyAzMSAzODcgMzEgMzg3IDg2WiIgc3Ryb2tlPSIjMjYyNjI2IiBzdHJva2Ut&#10;bGluZWpvaW49Im1pdGVyIiBmaWxsPSJub25lIiBmaWxsLXJ1bGU9ImV2ZW5vZGQiLz48L2c+PGcg&#10;c3Ryb2tlPSIjRkZGRkZGIiBmaWxsPSIjRkZGRkZGIj48cGF0aCBkPSJNNTUgMjA1IDI5MyAyMDUg&#10;MjkzIDEyNSA1NSAxMjVaIiBzdHJva2U9Im5vbmUiLz48L2c+PGcgc3Ryb2tlPSIjMjYyNjI2IiBz&#10;dHJva2Utd2lkdGg9IjAuODMzMyIgc3Ryb2tlLWxpbmVqb2luPSJyb3VuZCIgZmlsbD0iIzI2MjYy&#10;NiI+PGxpbmUgeDE9IjU1IiB5MT0iMjA1IiB4Mj0iMjkzIiB5Mj0iMjA1IiBmaWxsPSJub25lIi8+&#10;PGxpbmUgeDE9IjU1IiB5MT0iMTI1IiB4Mj0iMjkzIiB5Mj0iMTI1IiBmaWxsPSJub25lIi8+PGxp&#10;bmUgeDE9IjU1IiB5MT0iMjA1IiB4Mj0iNTUiIHkyPSIyMDIuNjIiIGZpbGw9Im5vbmUiLz48bGlu&#10;ZSB4MT0iMTE0LjUiIHkxPSIyMDUiIHgyPSIxMTQuNSIgeTI9IjIwMi42MiIgZmlsbD0ibm9uZSIv&#10;PjxsaW5lIHgxPSIxNzQiIHkxPSIyMDUiIHgyPSIxNzQiIHkyPSIyMDIuNjIiIGZpbGw9Im5vbmUi&#10;Lz48bGluZSB4MT0iMjMzLjUiIHkxPSIyMDUiIHgyPSIyMzMuNSIgeTI9IjIwMi42MiIgZmlsbD0i&#10;bm9uZSIvPjxsaW5lIHgxPSIyOTMiIHkxPSIyMDUiIHgyPSIyOTMiIHkyPSIyMDIuNjIiIGZpbGw9&#10;Im5vbmUiLz48bGluZSB4MT0iNTUiIHkxPSIxMjUiIHgyPSI1NSIgeTI9IjEyNy4zOCIgZmlsbD0i&#10;bm9uZSIvPjxsaW5lIHgxPSIxMTQuNSIgeTE9IjEyNSIgeDI9IjExNC41IiB5Mj0iMTI3LjM4IiBm&#10;aWxsPSJub25lIi8+PGxpbmUgeDE9IjE3NCIgeTE9IjEyNSIgeDI9IjE3NCIgeTI9IjEyNy4zOCIg&#10;ZmlsbD0ibm9uZSIvPjxsaW5lIHgxPSIyMzMuNSIgeTE9IjEyNSIgeDI9IjIzMy41IiB5Mj0iMTI3&#10;LjM4IiBmaWxsPSJub25lIi8+PGxpbmUgeDE9IjI5MyIgeTE9IjEyNSIgeDI9IjI5MyIgeTI9IjEy&#10;Ny4zOCIgZmlsbD0ibm9uZSIvPjwvZz48ZyBzdHJva2U9IiMyNjI2MjYiIGZpbGw9IiMyNjI2MjYi&#10;IGZvbnQtZmFtaWx5PSJUaW1lcyBOZXcgUm9tYW4iIGZvbnQtc2l6ZT0iMTMuMzMzMyIgdHJhbnNm&#10;b3JtPSJ0cmFuc2xhdGUoNTUgMjA3LjY2NykiPjxwYXRoIGQ9Ik0tMTEuOTY4OCA5LjYwOTQtOC42&#10;ODc1IDkuNjA5NC04LjY4NzUgMTAuNTYyNS0xMS45Njg4IDEwLjU2MjUtMTEuOTY4OCA5LjYwOTRa&#10;TS02LjUzNTYgNS4yMzQ0LTQuNDQxOCA0LjIxODgtNC4yMzg3IDQuMjE4OC00LjIzODcgMTEuNDg0&#10;NEMtNC4yMzg3IDExLjk2MzUtNC4yMTc4NyAxMi4yNjMtNC4xNzYyIDEyLjM4MjgtNC4xMzQ1MyAx&#10;Mi41MDI2LTQuMDUxMiAxMi41OTM3LTMuOTI2MiAxMi42NTYyLTMuODAxMiAxMi43MTg3LTMuNTQ2&#10;IDEyLjc1NTItMy4xNjA2IDEyLjc2NTZMLTMuMTYwNiAxMy02LjM5NSAxMy02LjM5NSAxMi43NjU2&#10;Qy01Ljk4ODczIDEyLjc1NTItNS43MjU3IDEyLjcxODctNS42MDU5IDEyLjY1NjItNS40ODYxIDEy&#10;LjU5MzctNS40MDI3NyAxMi41MTA0LTUuMzU1OSAxMi40MDYyLTUuMzA5MDMgMTIuMzAyMS01LjI4&#10;NTYgMTEuOTk0OC01LjI4NTYgMTEuNDg0NEwtNS4yODU2IDYuODQzOEMtNS4yODU2IDYuMjA4MzMt&#10;NS4zMDY0MyA1LjgwMjA3LTUuMzQ4MSA1LjYyNS01LjM3OTM3IDUuNDg5Ni01LjQzNDAzIDUuMzkw&#10;NjMtNS41MTIxIDUuMzI4MS01LjU5MDIzIDUuMjY1NjMtNS42ODY2IDUuMjM0NC01LjgwMTIgNS4y&#10;MzQ0LTUuOTU3NDcgNS4yMzQ0LTYuMTcxIDUuMzAyMS02LjQ0MTggNS40Mzc1TC02LjUzNTYgNS4y&#10;MzQ0Wk0tMC45NDE4IDguNzVDLTAuOTQxOCA3Ljc3MDgtMC43OTMzNjcgNi45MjQ0My0wLjQ5NjUg&#10;Ni4yMTA5LTAuMTk5NjMzIDUuNDk3MzcgMC4xOTM2IDQuOTY4NzMgMC42ODMyIDQuNjI1IDEuMDY4&#10;NiA0LjM1NDIgMS40NjQ0MyA0LjIxODggMS44NzA3IDQuMjE4OCAyLjUyNjkgNC4yMTg4IDMuMTE1&#10;NDMgNC41NTIxMyAzLjYzNjMgNS4yMTg4IDQuMjkyNTcgNi4wNTIxMyA0LjYyMDcgNy4xODIzMyA0&#10;LjYyMDcgOC42MDk0IDQuNjIwNyA5LjYwOTQgNC40Nzc0NyAxMC40NTgzIDQuMTkxIDExLjE1NjIg&#10;My45MDQ1MyAxMS44NTQxIDMuNTM3MzMgMTIuMzYyIDMuMDg5NCAxMi42Nzk3IDIuNjQxNDcgMTIu&#10;OTk3NCAyLjIxNDQgMTMuMTU2MiAxLjgwODIgMTMuMTU2MiAwLjk4NTI2NyAxMy4xNTYyIDAuMjk3&#10;NzY3IDEyLjY3MTgtMC4yNTQzIDExLjcwMzEtMC43MTI2MzMgMTAuODgwMi0wLjk0MTggOS44OTU4&#10;Ny0wLjk0MTggOC43NVpNMC4zMDgyIDguOTA2MkMwLjMwODIgMTAuMDkzNyAwLjQ1NDAzMyAxMS4w&#10;NjI1IDAuNzQ1NyAxMS44MTI1IDAuOTg1MjMzIDEyLjQzNzUgMS4zNDQ2IDEyLjc1IDEuODIzOCAx&#10;Mi43NSAyLjA1MjkzIDEyLjc1IDIuMjg5OSAxMi42NDg0IDIuNTM0NyAxMi40NDUzIDIuNzc5NSAx&#10;Mi4yNDIyIDIuOTY0NCAxMS44OTU4IDMuMDg5NCAxMS40MDYyIDMuMjg3MzMgMTAuNjg3NSAzLjM4&#10;NjMgOS42NjE0MyAzLjM4NjMgOC4zMjgxIDMuMzg2MyA3LjM0ODk3IDMuMjgyMTMgNi41MzEyNyAz&#10;LjA3MzggNS44NzUgMi45Mjc5MyA1LjM4NTQgMi43MyA1LjA0MTY3IDIuNDggNC44NDM4IDIuMzEz&#10;MzMgNC43MDgzMyAyLjEwNSA0LjY0MDYgMS44NTUgNC42NDA2IDEuNTczOCA0LjY0MDYgMS4zMTg2&#10;IDQuNzY1NiAxLjA4OTQgNS4wMTU2IDAuNzg3MzMzIDUuMzY5OCAwLjU4MTYgNS45MjQ1IDAuNDcy&#10;MiA2LjY3OTcgMC4zNjI4NjcgNy40MzQ5IDAuMzA4MiA4LjE3NzA3IDAuMzA4MiA4LjkwNjJaTTUu&#10;NzE0NCA4Ljc1QzUuNzE0NCA3Ljc3MDggNS44NjI4MyA2LjkyNDQzIDYuMTU5NyA2LjIxMDkgNi40&#10;NTY1NyA1LjQ5NzM3IDYuODQ5OCA0Ljk2ODczIDcuMzM5NCA0LjYyNSA3LjcyNDggNC4zNTQyIDgu&#10;MTIwNjMgNC4yMTg4IDguNTI2OSA0LjIxODggOS4xODMxNyA0LjIxODggOS43NzE3IDQuNTUyMTMg&#10;MTAuMjkyNSA1LjIxODggMTAuOTQ4OCA2LjA1MjEzIDExLjI3NjkgNy4xODIzMyAxMS4yNzY5IDgu&#10;NjA5NCAxMS4yNzY5IDkuNjA5NCAxMS4xMzM3IDEwLjQ1ODMgMTAuODQ3MiAxMS4xNTYyIDEwLjU2&#10;MDcgMTEuODU0MSAxMC4xOTM2IDEyLjM2MiA5Ljc0NTcgMTIuNjc5NyA5LjI5Nzc3IDEyLjk5NzQg&#10;OC44NzA2NyAxMy4xNTYyIDguNDY0NCAxMy4xNTYyIDcuNjQxNDcgMTMuMTU2MiA2Ljk1Mzk3IDEy&#10;LjY3MTggNi40MDE5IDExLjcwMzEgNS45NDM1NyAxMC44ODAyIDUuNzE0NCA5Ljg5NTg3IDUuNzE0&#10;NCA4Ljc1Wk02Ljk2NDQgOC45MDYyQzYuOTY0NCAxMC4wOTM3IDcuMTEwMjMgMTEuMDYyNSA3LjQw&#10;MTkgMTEuODEyNSA3LjY0MTUgMTIuNDM3NSA4LjAwMDg3IDEyLjc1IDguNDggMTIuNzUgOC43MDky&#10;IDEyLjc1IDguOTQ2MiAxMi42NDg0IDkuMTkxIDEyLjQ0NTMgOS40MzU4IDEyLjI0MjIgOS42MjA3&#10;IDExLjg5NTggOS43NDU3IDExLjQwNjIgOS45NDM1NyAxMC42ODc1IDEwLjA0MjUgOS42NjE0MyAx&#10;MC4wNDI1IDguMzI4MSAxMC4wNDI1IDcuMzQ4OTcgOS45MzgzMyA2LjUzMTI3IDkuNzMgNS44NzUg&#10;OS41ODQyIDUuMzg1NCA5LjM4NjMgNS4wNDE2NyA5LjEzNjMgNC44NDM4IDguOTY5NjMgNC43MDgz&#10;MyA4Ljc2MTMgNC42NDA2IDguNTExMyA0LjY0MDYgOC4yMzAwMyA0LjY0MDYgNy45NzQ4MyA0Ljc2&#10;NTYgNy43NDU3IDUuMDE1NiA3LjQ0MzU3IDUuMzY5OCA3LjIzNzgzIDUuOTI0NSA3LjEyODUgNi42&#10;Nzk3IDcuMDE5MSA3LjQzNDkgNi45NjQ0IDguMTc3MDcgNi45NjQ0IDguOTA2MloiIHN0cm9rZT0i&#10;bm9uZSIvPjwvZz48ZyBzdHJva2U9IiMyNjI2MjYiIGZpbGw9IiMyNjI2MjYiIGZvbnQtZmFtaWx5&#10;PSJUaW1lcyBOZXcgUm9tYW4iIGZvbnQtc2l6ZT0iMTMuMzMzMyIgdHJhbnNmb3JtPSJ0cmFuc2xh&#10;dGUoMTE0LjUgMjA3LjY2NykiPjxwYXRoIGQ9Ik0tOC40Njg4IDkuNjA5NC01LjE4NzUgOS42MDk0&#10;LTUuMTg3NSAxMC41NjI1LTguNDY4OCAxMC41NjI1LTguNDY4OCA5LjYwOTRaTTEuMDczOCA0LjM5&#10;MDYgMC41NzM4IDUuNDY4OC0yLjAwNDMgNS40Njg4LTIuNTY2OCA2LjYyNUMtMS40NTIyNyA2Ljc5&#10;MTY3LTAuNTY2ODY3IDcuMjA4MzMgMC4wODk0IDcuODc1IDAuNjUxOTMzIDguNDQ3OTMgMC45MzMy&#10;IDkuMTI1IDAuOTMzMiA5LjkwNjIgMC45MzMyIDEwLjM2NDYgMC44NDIwMzMgMTAuNzg2NSAwLjY1&#10;OTcgMTEuMTcxOSAwLjQ3NzQzMyAxMS41NTczIDAuMjQ1NjY3IDExLjg4NTQtMC4wMzU2IDEyLjE1&#10;NjItMC4zMTY4NjcgMTIuNDI3MS0wLjYyOTM2NyAxMi42NDA2LTAuOTczMSAxMi43OTY5LTEuNDUy&#10;MjMgMTMuMDM2NC0xLjk1MjIzIDEzLjE1NjItMi40NzMxIDEzLjE1NjItMi45ODM1IDEzLjE1NjIt&#10;My4zNTU5IDEzLjA2NzctMy41OTAzIDEyLjg5MDYtMy44MjQ2MyAxMi43MTM1LTMuOTQxOCAxMi41&#10;MjA4LTMuOTQxOCAxMi4zMTI1LTMuOTQxOCAxMi4xODc1LTMuODkyMzMgMTIuMDgwNy0zLjc5MzQg&#10;MTEuOTkyMi0zLjY5NDQ3IDExLjkwMzctMy41NzIwNyAxMS44NTk0LTMuNDI2MiAxMS44NTk0LTMu&#10;MzIyMDcgMTEuODU5NC0zLjIyODMzIDExLjg3NS0zLjE0NSAxMS45MDYyLTMuMDYxNjcgMTEuOTM3&#10;NS0yLjkyMTAzIDEyLjAyNi0yLjcyMzEgMTIuMTcxOS0yLjQwMDE3IDEyLjM5MDYtMi4wNzcyMyAx&#10;Mi41LTEuNzU0MyAxMi41LTEuMjU0MyAxMi41LTAuODE5NCAxMi4zMTI1LTAuNDQ5NiAxMS45Mzc1&#10;LTAuMDc5ODY2NyAxMS41NjI1IDAuMTA1IDExLjEwNDIgMC4xMDUgMTAuNTYyNSAwLjEwNSAxMC4w&#10;NDE2LTAuMDYxNjY2NyA5LjU1NzI3LTAuMzk1IDkuMTA5NC0wLjcyODMzMyA4LjY2MTQ3LTEuMTg2&#10;NjcgOC4zMTI1LTEuNzcgOC4wNjI1LTIuMjM4NzMgNy44NzQ5Ny0yLjg2ODkzIDcuNzY1Ni0zLjY2&#10;MDYgNy43MzQ0TC0yLjAwNDMgNC4zOTA2IDEuMDczOCA0LjM5MDZaTTIuNTU4MiA4Ljc1QzIuNTU4&#10;MiA3Ljc3MDggMi43MDY2MyA2LjkyNDQzIDMuMDAzNSA2LjIxMDkgMy4zMDAzNyA1LjQ5NzM3IDMu&#10;NjkzNiA0Ljk2ODczIDQuMTgzMiA0LjYyNSA0LjU2ODYgNC4zNTQyIDQuOTY0NDMgNC4yMTg4IDUu&#10;MzcwNyA0LjIxODggNi4wMjY5IDQuMjE4OCA2LjYxNTQzIDQuNTUyMTMgNy4xMzYzIDUuMjE4OCA3&#10;Ljc5MjU3IDYuMDUyMTMgOC4xMjA3IDcuMTgyMzMgOC4xMjA3IDguNjA5NCA4LjEyMDcgOS42MDk0&#10;IDcuOTc3NDcgMTAuNDU4MyA3LjY5MSAxMS4xNTYyIDcuNDA0NTMgMTEuODU0MSA3LjAzNzMzIDEy&#10;LjM2MiA2LjU4OTQgMTIuNjc5NyA2LjE0MTQ3IDEyLjk5NzQgNS43MTQ0IDEzLjE1NjIgNS4zMDgy&#10;IDEzLjE1NjIgNC40ODUyNyAxMy4xNTYyIDMuNzk3NzcgMTIuNjcxOCAzLjI0NTcgMTEuNzAzMSAy&#10;Ljc4NzM3IDEwLjg4MDIgMi41NTgyIDkuODk1ODcgMi41NTgyIDguNzVaTTMuODA4MiA4LjkwNjJD&#10;My44MDgyIDEwLjA5MzcgMy45NTQwMyAxMS4wNjI1IDQuMjQ1NyAxMS44MTI1IDQuNDg1MjMgMTIu&#10;NDM3NSA0Ljg0NDYgMTIuNzUgNS4zMjM4IDEyLjc1IDUuNTUyOTMgMTIuNzUgNS43ODk5IDEyLjY0&#10;ODQgNi4wMzQ3IDEyLjQ0NTMgNi4yNzk1IDEyLjI0MjIgNi40NjQ0IDExLjg5NTggNi41ODk0IDEx&#10;LjQwNjIgNi43ODczMyAxMC42ODc1IDYuODg2MyA5LjY2MTQzIDYuODg2MyA4LjMyODEgNi44ODYz&#10;IDcuMzQ4OTcgNi43ODIxMyA2LjUzMTI3IDYuNTczOCA1Ljg3NSA2LjQyNzkzIDUuMzg1NCA2LjIz&#10;IDUuMDQxNjcgNS45OCA0Ljg0MzggNS44MTMzMyA0LjcwODMzIDUuNjA1IDQuNjQwNiA1LjM1NSA0&#10;LjY0MDYgNS4wNzM4IDQuNjQwNiA0LjgxODYgNC43NjU2IDQuNTg5NCA1LjAxNTYgNC4yODczMyA1&#10;LjM2OTggNC4wODE2IDUuOTI0NSAzLjk3MjIgNi42Nzk3IDMuODYyODcgNy40MzQ5IDMuODA4MiA4&#10;LjE3NzA3IDMuODA4MiA4LjkwNjJaIiBzdHJva2U9Im5vbmUiLz48L2c+PGcgc3Ryb2tlPSIjMjYy&#10;NjI2IiBmaWxsPSIjMjYyNjI2IiBmb250LWZhbWlseT0iVGltZXMgTmV3IFJvbWFuIiBmb250LXNp&#10;emU9IjEzLjMzMzMiIHRyYW5zZm9ybT0idHJhbnNsYXRlKDE3NCAyMDcuNjY3KSI+PHBhdGggZD0i&#10;TS0zLjAzMTIgOC43NUMtMy4wMzEyIDcuNzcwOC0yLjg4Mjc3IDYuOTI0NDMtMi41ODU5IDYuMjEw&#10;OS0yLjI4OTAzIDUuNDk3MzctMS44OTU4IDQuOTY4NzMtMS40MDYyIDQuNjI1LTEuMDIwOCA0LjM1&#10;NDItMC42MjUgNC4yMTg4LTAuMjE4OCA0LjIxODggMC40Mzc0NjcgNC4yMTg4IDEuMDI2MDMgNC41&#10;NTIxMyAxLjU0NjkgNS4yMTg4IDIuMjAzMSA2LjA1MjEzIDIuNTMxMiA3LjE4MjMzIDIuNTMxMiA4&#10;LjYwOTQgMi41MzEyIDkuNjA5NCAyLjM4OCAxMC40NTgzIDIuMTAxNiAxMS4xNTYyIDEuODE1MTMg&#10;MTEuODU0MSAxLjQ0NzkzIDEyLjM2MiAxIDEyLjY3OTcgMC41NTIwNjcgMTIuOTk3NCAwLjEyNSAx&#10;My4xNTYyLTAuMjgxMiAxMy4xNTYyLTEuMTA0MTMgMTMuMTU2Mi0xLjc5MTY3IDEyLjY3MTgtMi4z&#10;NDM4IDExLjcwMzEtMi44MDIwNyAxMC44ODAyLTMuMDMxMiA5Ljg5NTg3LTMuMDMxMiA4Ljc1Wk0t&#10;MS43ODEyIDguOTA2MkMtMS43ODEyIDEwLjA5MzctMS42MzU0IDExLjA2MjUtMS4zNDM4IDExLjgx&#10;MjUtMS4xMDQyIDEyLjQzNzUtMC43NDQ4IDEyLjc1LTAuMjY1NiAxMi43NS0wLjAzNjQ2NjcgMTIu&#10;NzUgMC4yMDA1IDEyLjY0ODQgMC40NDUzIDEyLjQ0NTMgMC42OTAxIDEyLjI0MjIgMC44NzUgMTEu&#10;ODk1OCAxIDExLjQwNjIgMS4xOTc5MyAxMC42ODc1IDEuMjk2OSA5LjY2MTQzIDEuMjk2OSA4LjMy&#10;ODEgMS4yOTY5IDcuMzQ4OTcgMS4xOTI3MyA2LjUzMTI3IDAuOTg0NCA1Ljg3NSAwLjgzODUzMyA1&#10;LjM4NTQgMC42NDA2IDUuMDQxNjcgMC4zOTA2IDQuODQzOCAwLjIyMzkzMyA0LjcwODMzIDAuMDE1&#10;NiA0LjY0MDYtMC4yMzQ0IDQuNjQwNi0wLjUxNTYgNC42NDA2LTAuNzcwOCA0Ljc2NTYtMSA1LjAx&#10;NTYtMS4zMDIwNyA1LjM2OTgtMS41MDc4IDUuOTI0NS0xLjYxNzIgNi42Nzk3LTEuNzI2NTMgNy40&#10;MzQ5LTEuNzgxMiA4LjE3NzA3LTEuNzgxMiA4LjkwNjJaIiBzdHJva2U9Im5vbmUiLz48L2c+PGcg&#10;c3Ryb2tlPSIjMjYyNjI2IiBmaWxsPSIjMjYyNjI2IiBmb250LWZhbWlseT0iVGltZXMgTmV3IFJv&#10;bWFuIiBmb250LXNpemU9IjEzLjMzMzMiIHRyYW5zZm9ybT0idHJhbnNsYXRlKDIzMy41IDIwNy42&#10;NjcpIj48cGF0aCBkPSJNLTEuMzU5NCA0LjM5MDYtMS44NTk0IDUuNDY4OC00LjQzNzUgNS40Njg4&#10;LTUgNi42MjVDLTMuODg1NCA2Ljc5MTY3LTMgNy4yMDgzMy0yLjM0MzggNy44NzUtMS43ODEyNyA4&#10;LjQ0NzkzLTEuNSA5LjEyNS0xLjUgOS45MDYyLTEuNSAxMC4zNjQ2LTEuNTkxMTMgMTAuNzg2NS0x&#10;Ljc3MzQgMTEuMTcxOS0xLjk1NTczIDExLjU1NzMtMi4xODc1MyAxMS44ODU0LTIuNDY4OCAxMi4x&#10;NTYyLTIuNzUgMTIuNDI3MS0zLjA2MjQ3IDEyLjY0MDYtMy40MDYyIDEyLjc5NjktMy44ODU0IDEz&#10;LjAzNjQtNC4zODU0IDEzLjE1NjItNC45MDYyIDEzLjE1NjItNS40MTY2NyAxMy4xNTYyLTUuNzg5&#10;MDcgMTMuMDY3Ny02LjAyMzQgMTIuODkwNi02LjI1NzggMTIuNzEzNS02LjM3NSAxMi41MjA4LTYu&#10;Mzc1IDEyLjMxMjUtNi4zNzUgMTIuMTg3NS02LjMyNTUzIDEyLjA4MDctNi4yMjY2IDExLjk5MjIt&#10;Ni4xMjc2IDExLjkwMzctNi4wMDUyIDExLjg1OTQtNS44NTk0IDExLjg1OTQtNS43NTUyIDExLjg1&#10;OTQtNS42NjE0MyAxMS44NzUtNS41NzgxIDExLjkwNjItNS40OTQ3NyAxMS45Mzc1LTUuMzU0MTMg&#10;MTIuMDI2LTUuMTU2MiAxMi4xNzE5LTQuODMzMzMgMTIuMzkwNi00LjUxMDQzIDEyLjUtNC4xODc1&#10;IDEyLjUtMy42ODc1IDEyLjUtMy4yNTI2IDEyLjMxMjUtMi44ODI4IDExLjkzNzUtMi41MTMgMTEu&#10;NTYyNS0yLjMyODEgMTEuMTA0Mi0yLjMyODEgMTAuNTYyNS0yLjMyODEgMTAuMDQxNi0yLjQ5NDc3&#10;IDkuNTU3MjctMi44MjgxIDkuMTA5NC0zLjE2MTQzIDguNjYxNDctMy42MTk3NyA4LjMxMjUtNC4y&#10;MDMxIDguMDYyNS00LjY3MTgzIDcuODc0OTctNS4zMDIwNyA3Ljc2NTYtNi4wOTM4IDcuNzM0NEwt&#10;NC40Mzc1IDQuMzkwNi0xLjM1OTQgNC4zOTA2Wk0wLjEyNSA4Ljc1QzAuMTI1IDcuNzcwOCAwLjI3&#10;MzQzMyA2LjkyNDQzIDAuNTcwMyA2LjIxMDkgMC44NjcxNjcgNS40OTczNyAxLjI2MDQgNC45Njg3&#10;MyAxLjc1IDQuNjI1IDIuMTM1NCA0LjM1NDIgMi41MzEyMyA0LjIxODggMi45Mzc1IDQuMjE4OCAz&#10;LjU5Mzc3IDQuMjE4OCA0LjE4MjMgNC41NTIxMyA0LjcwMzEgNS4yMTg4IDUuMzU5MzcgNi4wNTIx&#10;MyA1LjY4NzUgNy4xODIzMyA1LjY4NzUgOC42MDk0IDUuNjg3NSA5LjYwOTQgNS41NDQyNyAxMC40&#10;NTgzIDUuMjU3OCAxMS4xNTYyIDQuOTcxMzMgMTEuODU0MSA0LjYwNDEzIDEyLjM2MiA0LjE1NjIg&#10;MTIuNjc5NyAzLjcwODMzIDEyLjk5NzQgMy4yODEyNyAxMy4xNTYyIDIuODc1IDEzLjE1NjIgMi4w&#10;NTIwNyAxMy4xNTYyIDEuMzY0NTcgMTIuNjcxOCAwLjgxMjUgMTEuNzAzMSAwLjM1NDE2NyAxMC44&#10;ODAyIDAuMTI1IDkuODk1ODcgMC4xMjUgOC43NVpNMS4zNzUgOC45MDYyQzEuMzc1IDEwLjA5Mzcg&#10;MS41MjA4MyAxMS4wNjI1IDEuODEyNSAxMS44MTI1IDIuMDUyMSAxMi40Mzc1IDIuNDExNDcgMTIu&#10;NzUgMi44OTA2IDEyLjc1IDMuMTE5OCAxMi43NSAzLjM1NjggMTIuNjQ4NCAzLjYwMTYgMTIuNDQ1&#10;MyAzLjg0NjQgMTIuMjQyMiA0LjAzMTI3IDExLjg5NTggNC4xNTYyIDExLjQwNjIgNC4zNTQxMyAx&#10;MC42ODc1IDQuNDUzMSA5LjY2MTQzIDQuNDUzMSA4LjMyODEgNC40NTMxIDcuMzQ4OTcgNC4zNDg5&#10;MyA2LjUzMTI3IDQuMTQwNiA1Ljg3NSAzLjk5NDggNS4zODU0IDMuNzk2OSA1LjA0MTY3IDMuNTQ2&#10;OSA0Ljg0MzggMy4zODAyMyA0LjcwODMzIDMuMTcxOSA0LjY0MDYgMi45MjE5IDQuNjQwNiAyLjY0&#10;MDYzIDQuNjQwNiAyLjM4NTQgNC43NjU2IDIuMTU2MiA1LjAxNTYgMS44NTQxMyA1LjM2OTggMS42&#10;NDg0MyA1LjkyNDUgMS41MzkxIDYuNjc5NyAxLjQyOTcgNy40MzQ5IDEuMzc1IDguMTc3MDcgMS4z&#10;NzUgOC45MDYyWiIgc3Ryb2tlPSJub25lIi8+PC9nPjxnIHN0cm9rZT0iIzI2MjYyNiIgZmlsbD0i&#10;IzI2MjYyNiIgZm9udC1mYW1pbHk9IlRpbWVzIE5ldyBSb21hbiIgZm9udC1zaXplPSIxMy4zMzMz&#10;IiB0cmFuc2Zvcm09InRyYW5zbGF0ZSgyOTMgMjA3LjY2NykiPjxwYXRoIGQ9Ik0tOC40Njg4IDUu&#10;MjM0NC02LjM3NSA0LjIxODgtNi4xNzE5IDQuMjE4OC02LjE3MTkgMTEuNDg0NEMtNi4xNzE5IDEx&#10;Ljk2MzUtNi4xNTEwNyAxMi4yNjMtNi4xMDk0IDEyLjM4MjgtNi4wNjc3MyAxMi41MDI2LTUuOTg0&#10;NCAxMi41OTM3LTUuODU5NCAxMi42NTYyLTUuNzM0NCAxMi43MTg3LTUuNDc5MiAxMi43NTUyLTUu&#10;MDkzOCAxMi43NjU2TC01LjA5MzggMTMtOC4zMjgxIDEzLTguMzI4MSAxMi43NjU2Qy03LjkyMTkg&#10;MTIuNzU1Mi03LjY1ODkgMTIuNzE4Ny03LjUzOTEgMTIuNjU2Mi03LjQxOTMgMTIuNTkzNy03LjMz&#10;NTk3IDEyLjUxMDQtNy4yODkxIDEyLjQwNjItNy4yNDIyMyAxMi4zMDIxLTcuMjE4OCAxMS45OTQ4&#10;LTcuMjE4OCAxMS40ODQ0TC03LjIxODggNi44NDM4Qy03LjIxODggNi4yMDgzMy03LjIzOTYgNS44&#10;MDIwNy03LjI4MTIgNS42MjUtNy4zMTI0NyA1LjQ4OTYtNy4zNjcxNyA1LjM5MDYzLTcuNDQ1MyA1&#10;LjMyODEtNy41MjM0MyA1LjI2NTYzLTcuNjE5OCA1LjIzNDQtNy43MzQ0IDUuMjM0NC03Ljg5MDY3&#10;IDUuMjM0NC04LjEwNDIgNS4zMDIxLTguMzc1IDUuNDM3NUwtOC40Njg4IDUuMjM0NFpNLTIuODc1&#10;IDguNzVDLTIuODc1IDcuNzcwOC0yLjcyNjU3IDYuOTI0NDMtMi40Mjk3IDYuMjEwOS0yLjEzMjgz&#10;IDUuNDk3MzctMS43Mzk2IDQuOTY4NzMtMS4yNSA0LjYyNS0wLjg2NDYgNC4zNTQyLTAuNDY4NzY3&#10;IDQuMjE4OC0wLjA2MjUgNC4yMTg4IDAuNTkzNzY3IDQuMjE4OCAxLjE4MjMgNC41NTIxMyAxLjcw&#10;MzEgNS4yMTg4IDIuMzU5MzcgNi4wNTIxMyAyLjY4NzUgNy4xODIzMyAyLjY4NzUgOC42MDk0IDIu&#10;Njg3NSA5LjYwOTQgMi41NDQyNyAxMC40NTgzIDIuMjU3OCAxMS4xNTYyIDEuOTcxMzMgMTEuODU0&#10;MSAxLjYwNDEzIDEyLjM2MiAxLjE1NjIgMTIuNjc5NyAwLjcwODMzMyAxMi45OTc0IDAuMjgxMjY3&#10;IDEzLjE1NjItMC4xMjUgMTMuMTU2Mi0wLjk0NzkzMyAxMy4xNTYyLTEuNjM1NDMgMTIuNjcxOC0y&#10;LjE4NzUgMTEuNzAzMS0yLjY0NTgzIDEwLjg4MDItMi44NzUgOS44OTU4Ny0yLjg3NSA4Ljc1Wk0t&#10;MS42MjUgOC45MDYyQy0xLjYyNSAxMC4wOTM3LTEuNDc5MTcgMTEuMDYyNS0xLjE4NzUgMTEuODEy&#10;NS0wLjk0NzkgMTIuNDM3NS0wLjU4ODUzMyAxMi43NS0wLjEwOTQgMTIuNzUgMC4xMTk4IDEyLjc1&#10;IDAuMzU2OCAxMi42NDg0IDAuNjAxNiAxMi40NDUzIDAuODQ2NCAxMi4yNDIyIDEuMDMxMjcgMTEu&#10;ODk1OCAxLjE1NjIgMTEuNDA2MiAxLjM1NDEzIDEwLjY4NzUgMS40NTMxIDkuNjYxNDMgMS40NTMx&#10;IDguMzI4MSAxLjQ1MzEgNy4zNDg5NyAxLjM0ODkzIDYuNTMxMjcgMS4xNDA2IDUuODc1IDAuOTk0&#10;OCA1LjM4NTQgMC43OTY5IDUuMDQxNjcgMC41NDY5IDQuODQzOCAwLjM4MDIzMyA0LjcwODMzIDAu&#10;MTcxOSA0LjY0MDYtMC4wNzgxIDQuNjQwNi0wLjM1OTM2NyA0LjY0MDYtMC42MTQ2IDQuNzY1Ni0w&#10;Ljg0MzggNS4wMTU2LTEuMTQ1ODcgNS4zNjk4LTEuMzUxNTcgNS45MjQ1LTEuNDYwOSA2LjY3OTct&#10;MS41NzAzIDcuNDM0OS0xLjYyNSA4LjE3NzA3LTEuNjI1IDguOTA2MlpNMy43ODEyIDguNzVDMy43&#10;ODEyIDcuNzcwOCAzLjkyOTY3IDYuOTI0NDMgNC4yMjY2IDYuMjEwOSA0LjUyMzQ3IDUuNDk3Mzcg&#10;NC45MTY2NyA0Ljk2ODczIDUuNDA2MiA0LjYyNSA1Ljc5MTY3IDQuMzU0MiA2LjE4NzUzIDQuMjE4&#10;OCA2LjU5MzggNC4yMTg4IDcuMjUgNC4yMTg4IDcuODM4NTMgNC41NTIxMyA4LjM1OTQgNS4yMTg4&#10;IDkuMDE1NjcgNi4wNTIxMyA5LjM0MzggNy4xODIzMyA5LjM0MzggOC42MDk0IDkuMzQzOCA5LjYw&#10;OTQgOS4yMDA1NyAxMC40NTgzIDguOTE0MSAxMS4xNTYyIDguNjI3NjMgMTEuODU0MSA4LjI2MDQz&#10;IDEyLjM2MiA3LjgxMjUgMTIuNjc5NyA3LjM2NDU3IDEyLjk5NzQgNi45Mzc0NyAxMy4xNTYyIDYu&#10;NTMxMiAxMy4xNTYyIDUuNzA4MzMgMTMuMTU2MiA1LjAyMDg3IDEyLjY3MTggNC40Njg4IDExLjcw&#10;MzEgNC4wMTA0IDEwLjg4MDIgMy43ODEyIDkuODk1ODcgMy43ODEyIDguNzVaTTUuMDMxMiA4Ljkw&#10;NjJDNS4wMzEyIDEwLjA5MzcgNS4xNzcwNyAxMS4wNjI1IDUuNDY4OCAxMS44MTI1IDUuNzA4MzMg&#10;MTIuNDM3NSA2LjA2NzcgMTIuNzUgNi41NDY5IDEyLjc1IDYuNzc2MDMgMTIuNzUgNy4wMTMgMTIu&#10;NjQ4NCA3LjI1NzggMTIuNDQ1MyA3LjUwMjYgMTIuMjQyMiA3LjY4NzUgMTEuODk1OCA3LjgxMjUg&#10;MTEuNDA2MiA4LjAxMDQzIDEwLjY4NzUgOC4xMDk0IDkuNjYxNDMgOC4xMDk0IDguMzI4MSA4LjEw&#10;OTQgNy4zNDg5NyA4LjAwNTIzIDYuNTMxMjcgNy43OTY5IDUuODc1IDcuNjUxMDMgNS4zODU0IDcu&#10;NDUzMSA1LjA0MTY3IDcuMjAzMSA0Ljg0MzggNy4wMzY0MyA0LjcwODMzIDYuODI4MSA0LjY0MDYg&#10;Ni41NzgxIDQuNjQwNiA2LjI5NjgzIDQuNjQwNiA2LjA0MTYzIDQuNzY1NiA1LjgxMjUgNS4wMTU2&#10;IDUuNTEwNDMgNS4zNjk4IDUuMzA0NyA1LjkyNDUgNS4xOTUzIDYuNjc5NyA1LjA4NTkgNy40MzQ5&#10;IDUuMDMxMiA4LjE3NzA3IDUuMDMxMiA4LjkwNjJaIiBzdHJva2U9Im5vbmUiLz48L2c+PGcgc3Ry&#10;b2tlPSIjMjYyNjI2IiBmaWxsPSIjMjYyNjI2IiBmb250LWZhbWlseT0iVGltZXMgTmV3IFJvbWFu&#10;IiBmb250LXNpemU9IjEzLjMzMzMiIHRyYW5zZm9ybT0idHJhbnNsYXRlKDE3NCAyMjMuNjY3KSI+&#10;PHBhdGggZD0iTS02MC43MTg4IDEzLTYzLjAxNTYgMTMtNjUuOTIxOSA4Ljk2ODhDLTY2LjE0MDYg&#10;OC45NzkyLTY2LjMxNzcgOC45ODQ0LTY2LjQ1MzEgOC45ODQ0LTY2LjUwNTIgOC45ODQ0LTY2LjU2&#10;MjUgOC45ODQ0LTY2LjYyNSA4Ljk4NDQtNjYuNjg3NSA4Ljk4NDQtNjYuNzU1MiA4Ljk3OTItNjYu&#10;ODI4MSA4Ljk2ODhMLTY2LjgyODEgMTEuNDY4OEMtNjYuODI4MSAxMi4wMTA0LTY2Ljc3MDggMTIu&#10;MzQ4OS02Ni42NTYyIDEyLjQ4NDQtNjYuNDg5NSAxMi42NzE5LTY2LjI0NDggMTIuNzY1Ni02NS45&#10;MjE5IDEyLjc2NTZMLTY1LjU5MzggMTIuNzY1Ni02NS41OTM4IDEzLTY5LjI4MTIgMTMtNjkuMjgx&#10;MiAxMi43NjU2LTY4Ljk1MzEgMTIuNzY1NkMtNjguNTg4NSAxMi43NjU2LTY4LjMyODEgMTIuNjQ1&#10;OC02OC4xNzE5IDEyLjQwNjItNjguMDg4NiAxMi4yODEzLTY4LjA0NjkgMTEuOTY4OC02OC4wNDY5&#10;IDExLjQ2ODhMLTY4LjA0NjkgNS45MjE5Qy02OC4wNDY5IDUuMzgwMjMtNjguMTA0MiA1LjA0MTY3&#10;LTY4LjIxODggNC45MDYyLTY4LjM4NTUgNC43MTg3My02OC42MzAyIDQuNjI1LTY4Ljk1MzEgNC42&#10;MjVMLTY5LjI4MTIgNC42MjUtNjkuMjgxMiA0LjM5MDYtNjYuMTQwNiA0LjM5MDZDLTY1LjIyMzkg&#10;NC4zOTA2LTY0LjU0OTUgNC40NTgzMy02NC4xMTcyIDQuNTkzOC02My42ODQ5IDQuNzI5Mi02My4z&#10;MTc3IDQuOTczOTctNjMuMDE1NiA1LjMyODEtNjIuNzEzNSA1LjY4MjMtNjIuNTYyNSA2LjEwOTQt&#10;NjIuNTYyNSA2LjYwOTQtNjIuNTYyNSA3LjE0MDYtNjIuNzM0NCA3LjU5ODkzLTYzLjA3ODEgNy45&#10;ODQ0LTYzLjQyMTkgOC4zNjk4LTYzLjk1ODQgOC42NDU4My02NC42ODc1IDguODEyNUwtNjIuOTA2&#10;MiAxMS4yODEyQy02Mi41IDExLjg0MzctNjIuMTUxMSAxMi4yMTg3LTYxLjg1OTQgMTIuNDA2Mi02&#10;MS41Njc3IDEyLjU5MzctNjEuMTg3NSAxMi43MTM1LTYwLjcxODggMTIuNzY1NkwtNjAuNzE4OCAx&#10;M1pNLTY2LjgyODEgOC41NzgxQy02Ni43NDQ4IDguNTc4MS02Ni42NzQ1IDguNTc4MS02Ni42MTcy&#10;IDguNTc4MS02Ni41NTk5IDguNTc4MS02Ni41MTA0IDguNTc4MS02Ni40Njg4IDguNTc4MS02NS42&#10;NDU5IDguNTc4MS02NS4wMjYxIDguNDAxMDMtNjQuNjA5NCA4LjA0NjktNjQuMTkyNyA3LjY5Mjct&#10;NjMuOTg0NCA3LjIzOTU3LTYzLjk4NDQgNi42ODc1LTYzLjk4NDQgNi4xNTYyMy02NC4xNTM3IDUu&#10;NzIxMzMtNjQuNDkyMiA1LjM4MjgtNjQuODMwNyA1LjA0NDI3LTY1LjI3NiA0Ljg3NS02NS44Mjgx&#10;IDQuODc1LTY2LjA3ODEgNC44NzUtNjYuNDExNCA0LjkxNjY3LTY2LjgyODEgNUwtNjYuODI4MSA4&#10;LjU3ODFaTS01NS4xNjc1IDExLjIxODgtNTUuMjMgMTMtNjAuMzU1IDEzLTYwLjM1NSAxMi43NjU2&#10;LTU2LjQ5NTcgNy42MjUtNTguNDAxOSA3LjYyNUMtNTguODE4NiA3LjYyNS01OS4wODk0IDcuNjUx&#10;MDMtNTkuMjE0NCA3LjcwMzEtNTkuMzM5NCA3Ljc1NTE3LTU5LjQ0MzYgNy44NTkzMy01OS41MjY5&#10;IDguMDE1Ni01OS42NDE1IDguMjIzOTMtNTkuNzA0IDguNDg0MzctNTkuNzE0NCA4Ljc5NjlMLTU5&#10;Ljk4IDguNzk2OS01OS45MzMyIDcuMTg3NS01NS4wNTgyIDcuMTg3NS01NS4wNTgyIDcuNDIxOS01&#10;OC45NjQ0IDEyLjU3ODEtNTYuODM5NCAxMi41NzgxQy01Ni4zOTE1IDEyLjU3ODEtNTYuMDg5NCAx&#10;Mi41NDE3LTU1LjkzMzIgMTIuNDY4OC01NS43NzY5IDEyLjM5NTktNTUuNjQ2NyAxMi4yNjU2LTU1&#10;LjU0MjUgMTIuMDc4MS01NS40OCAxMS45NDI3LTU1LjQyMjggMTEuNjU2My01NS4zNzA3IDExLjIx&#10;ODhMLTU1LjE2NzUgMTEuMjE4OFpNLTQ3LjY4MDcgMTIuMTU2MkMtNDguMjc0NCAxMi42MjUtNDgu&#10;NjQ5NCAxMi44OTU5LTQ4LjgwNTcgMTIuOTY4OC00OS4wMzQ4IDEzLjA3MjktNDkuMjc5NiAxMy4x&#10;MjUtNDkuNTQwMSAxMy4xMjUtNDkuOTM1OSAxMy4xMjUtNTAuMjY0IDEyLjk4Ny01MC41MjQ0IDEy&#10;LjcxMDktNTAuNzg0OSAxMi40MzQ5LTUwLjkxNTEgMTIuMDcyOS01MC45MTUxIDExLjYyNS01MC45&#10;MTUxIDExLjM0MzctNTAuODUyNiAxMS4wOTg5LTUwLjcyNzYgMTAuODkwNi01MC41NTA1IDEwLjU5&#10;ODktNTAuMjQ4NCAxMC4zMjU1LTQ5LjgyMTMgMTAuMDcwMy00OS4zOTQyIDkuODE1MS00OC42ODA3&#10;IDkuNTA1Mi00Ny42ODA3IDkuMTQwNkwtNDcuNjgwNyA4LjkyMTlDLTQ3LjY4MDcgOC4zMzg1Ny00&#10;Ny43NzE4IDcuOTQwMTMtNDcuOTU0MSA3LjcyNjYtNDguMTM2NCA3LjUxMy00OC40MDQ3IDcuNDA2&#10;Mi00OC43NTg4IDcuNDA2Mi00OS4wMjk3IDcuNDA2Mi00OS4yNDMyIDcuNDczOTMtNDkuMzk5NCA3&#10;LjYwOTQtNDkuNTU1NyA3Ljc1NTItNDkuNjMzOCA3LjkyMTg3LTQ5LjYzMzggOC4xMDk0TC00OS42&#10;MTgyIDguNDg0NEMtNDkuNjE4MiA4LjY3MTg3LTQ5LjY3MDMgOC44MjAzLTQ5Ljc3NDQgOC45Mjk3&#10;LTQ5Ljg3ODYgOS4wMzkxLTUwLjAwODggOS4wOTM4LTUwLjE2NTEgOS4wOTM4LTUwLjMyMTMgOS4w&#10;OTM4LTUwLjQ0ODkgOS4wMzkxLTUwLjU0NzkgOC45Mjk3LTUwLjY0NjggOC44MjAzLTUwLjY5NjMg&#10;OC42NjY2Ny01MC42OTYzIDguNDY4OC01MC42OTYzIDguMTA0Mi01MC41MTE0IDcuNzcwODctNTAu&#10;MTQxNiA3LjQ2ODgtNDkuNzcxOCA3LjE2NjY3LTQ5LjI0ODQgNy4wMTU2LTQ4LjU3MTMgNy4wMTU2&#10;LTQ4LjA1MDUgNy4wMTU2LTQ3LjYyODYgNy4xMDQxMy00Ny4zMDU3IDcuMjgxMi00Ny4wNTU3IDcu&#10;NDA2MjctNDYuODY4MiA3LjYwOTQtNDYuNzQzMiA3Ljg5MDYtNDYuNjcwMyA4LjA2NzY3LTQ2LjYz&#10;MzggOC40Mzc0Ny00Ni42MzM4IDlMLTQ2LjYzMzggMTAuOTg0NEMtNDYuNjMzOCAxMS41MzY1LTQ2&#10;LjYyMzQgMTEuODc1LTQ2LjYwMjYgMTItNDYuNTgxNyAxMi4xMjUtNDYuNTQ3OSAxMi4yMDgzLTQ2&#10;LjUwMSAxMi4yNS00Ni40NTQxIDEyLjI5MTctNDYuMzk5NCAxMi4zMTI1LTQ2LjMzNjkgMTIuMzEy&#10;NS00Ni4yNjQgMTIuMzEyNS00Ni4yMDE1IDEyLjI5NjktNDYuMTQ5NCAxMi4yNjU2LTQ2LjA2NjEg&#10;MTIuMjEzNS00NS44OTQyIDEyLjA2MjUtNDUuNjMzOCAxMS44MTI1TC00NS42MzM4IDEyLjE1NjJD&#10;LTQ2LjExMyAxMi43OTE3LTQ2LjU2NjEgMTMuMTA5NC00Ni45OTMyIDEzLjEwOTQtNDcuMjAxNSAx&#10;My4xMDk0LTQ3LjM2ODIgMTMuMDM5MS00Ny40OTMyIDEyLjg5ODQtNDcuNjE4MiAxMi43NTc4LTQ3&#10;LjY4MDcgMTIuNTEwNC00Ny42ODA3IDEyLjE1NjJaTS00Ny42ODA3IDExLjc1LTQ3LjY4MDcgOS41&#10;MzEyQy00OC4zMTYxIDkuNzkxNjctNDguNzI3NiA5Ljk3Mzk3LTQ4LjkxNTEgMTAuMDc4MS00OS4y&#10;NDg0IDEwLjI2NTYtNDkuNDg4IDEwLjQ2MS00OS42MzM4IDEwLjY2NDEtNDkuNzc5NyAxMC44Njcy&#10;LTQ5Ljg1MjYgMTEuMDg4Ni00OS44NTI2IDExLjMyODEtNDkuODUyNiAxMS42MzAyLTQ5Ljc2MTQg&#10;MTEuODgyOC00OS41NzkxIDEyLjA4NTktNDkuMzk2OCAxMi4yODktNDkuMTg1OSAxMi4zOTA2LTQ4&#10;Ljk0NjMgMTIuMzkwNi00OC42MzM4IDEyLjM5MDYtNDguMjEyIDEyLjE3NzEtNDcuNjgwNyAxMS43&#10;NVpNLTQ1LjMwMzIgNy4xODc1LTQyLjU2ODggNy4xODc1LTQyLjU2ODggNy40MjE5Qy00Mi43NDU5&#10;IDcuNDIxOS00Mi44NjgzIDcuNDUwNTMtNDIuOTM2IDcuNTA3OC00My4wMDM3IDcuNTY1MTMtNDMu&#10;MDM3NiA3LjY0NTg3LTQzLjAzNzYgNy43NS00My4wMzc2IDcuODQzNzMtNDIuOTY0NyA4LTQyLjgx&#10;ODggOC4yMTg4LTQyLjc2NjcgOC4yODEyNy00Mi42OTM4IDguMzg1NC00Mi42MDAxIDguNTMxMkwt&#10;NDIuMTkzOCA5LjE4NzUtNDEuNzA5NSA4LjUzMTJDLTQxLjQwNzQgOC4xMTQ1My00MS4yNTYzIDcu&#10;ODQ4OTMtNDEuMjU2MyA3LjczNDQtNDEuMjU2MyA3LjY1MTA3LTQxLjI5MjggNy41NzgxMy00MS4z&#10;NjU3IDcuNTE1Ni00MS40Mzg2IDcuNDUzMTMtNDEuNTUzMiA3LjQyMTktNDEuNzA5NSA3LjQyMTlM&#10;LTQxLjcwOTUgNy4xODc1LTM5Ljc1NjMgNy4xODc1LTM5Ljc1NjMgNy40MjE5Qy0zOS45NTQyIDcu&#10;NDMyMy00MC4xMzEzIDcuNDg5Ni00MC4yODc2IDcuNTkzOC00MC40OTU5IDcuNzM5Ni00MC43ODI0&#10;IDguMDUyMDctNDEuMTQ3IDguNTMxMkwtNDEuOTI4MiA5LjU5MzgtNDAuNDkwNyAxMS42NzE5Qy00&#10;MC4xMzY2IDEyLjE4MjMtMzkuODgxNCAxMi40ODk2LTM5LjcyNTEgMTIuNTkzOC0zOS41Njg4IDEy&#10;LjY5NzktMzkuMzcwOSAxMi43NTUyLTM5LjEzMTMgMTIuNzY1NkwtMzkuMTMxMyAxMy00MS44ODEz&#10;IDEzLTQxLjg4MTMgMTIuNzY1NkMtNDEuNjgzNCAxMi43NjU2LTQxLjUzMjQgMTIuNzIzOS00MS40&#10;MjgyIDEyLjY0MDYtNDEuMzQ0OSAxMi41ODg1LTQxLjMwMzIgMTIuNTEwNC00MS4zMDMyIDEyLjQw&#10;NjItNDEuMzAzMiAxMi4zMTI1LTQxLjQzODYgMTIuMDY3Ny00MS43MDk1IDExLjY3MTlMLTQyLjU2&#10;ODggMTAuNDIxOS00My41MDYzIDExLjY3MTlDLTQzLjc4NzYgMTIuMDU3My00My45MjgyIDEyLjI4&#10;NjUtNDMuOTI4MiAxMi4zNTk0LTQzLjkyODIgMTIuNDYzNS00My44ODEzIDEyLjU1NzMtNDMuNzg3&#10;NiAxMi42NDA2LTQzLjY5MzkgMTIuNzIzOS00My41NTMyIDEyLjc2NTYtNDMuMzY1NyAxMi43NjU2&#10;TC00My4zNjU3IDEzLTQ1LjI1NjMgMTMtNDUuMjU2MyAxMi43NjU2Qy00NS4xMTA1IDEyLjc0NDgt&#10;NDQuOTgwMyAxMi42OTI3LTQ0Ljg2NTcgMTIuNjA5NC00NC42OTkgMTIuNDg0NC00NC40MjgyIDEy&#10;LjE3MTktNDQuMDUzMiAxMS42NzE5TC00Mi44MzQ1IDEwLjA0NjktNDMuOTI4MiA4LjQ1MzFDLTQ0&#10;LjI0MDcgNy45OTQ3Ny00NC40ODI5IDcuNzA4MzMtNDQuNjU0OCA3LjU5MzgtNDQuODI2NyA3LjQ3&#10;OTItNDUuMDQyOCA3LjQyMTktNDUuMzAzMiA3LjQyMTlMLTQ1LjMwMzIgNy4xODc1Wk0tMzYuOTI4&#10;MiAzLjk2ODhDLTM2Ljc1MTEgMy45Njg4LTM2LjYwMDEgNC4wMzEyNy0zNi40NzUxIDQuMTU2Mi0z&#10;Ni4zNTAxIDQuMjgxMjctMzYuMjg3NiA0LjQzMjMzLTM2LjI4NzYgNC42MDk0LTM2LjI4NzYgNC43&#10;ODY0Ny0zNi4zNTAxIDQuOTQwMS0zNi40NzUxIDUuMDcwMy0zNi42MDAxIDUuMjAwNS0zNi43NTEx&#10;IDUuMjY1Ni0zNi45MjgyIDUuMjY1Ni0zNy4xMDUzIDUuMjY1Ni0zNy4yNTg5IDUuMjAwNS0zNy4z&#10;ODkyIDUuMDcwMy0zNy41MTk0IDQuOTQwMS0zNy41ODQ1IDQuNzg2NDctMzcuNTg0NSA0LjYwOTQt&#10;MzcuNTg0NSA0LjQzMjMzLTM3LjUyMiA0LjI4MTI3LTM3LjM5NyA0LjE1NjItMzcuMjcyIDQuMDMx&#10;MjctMzcuMTE1NyAzLjk2ODgtMzYuOTI4MiAzLjk2ODhaTS0zNi40MTI2IDcuMDE1Ni0zNi40MTI2&#10;IDExLjY4NzVDLTM2LjQxMjYgMTIuMDUyMS0zNi4zODQgMTIuMjk0My0zNi4zMjY3IDEyLjQxNDEt&#10;MzYuMjY5NCAxMi41MzM5LTM2LjE5MTIgMTIuNjIyNC0zNi4wOTIzIDEyLjY3OTctMzUuOTkzMyAx&#10;Mi43MzctMzUuODAzMiAxMi43NjU2LTM1LjUyMiAxMi43NjU2TC0zNS41MjIgMTMtMzguMzUwMSAx&#10;My0zOC4zNTAxIDEyLjc2NTZDLTM4LjA2ODggMTIuNzY1Ni0zNy44Nzg3IDEyLjczOTYtMzcuNzc5&#10;OCAxMi42ODc1LTM3LjY4MDggMTIuNjM1NC0zNy42MDI3IDEyLjU0NDMtMzcuNTQ1NCAxMi40MTQx&#10;LTM3LjQ4ODEgMTIuMjgzOS0zNy40NTk1IDEyLjA0MTctMzcuNDU5NSAxMS42ODc1TC0zNy40NTk1&#10;IDkuNDM3NUMtMzcuNDU5NSA4LjgxMjUtMzcuNDgwMyA4LjQwNjI3LTM3LjUyMiA4LjIxODgtMzcu&#10;NTUzMiA4LjA4MzMzLTM3LjYwMDEgNy45ODk1Ny0zNy42NjI2IDcuOTM3NS0zNy43MjUxIDcuODg1&#10;NDMtMzcuODA4NCA3Ljg1OTQtMzcuOTEyNiA3Ljg1OTQtMzguMDM3NiA3Ljg1OTQtMzguMTgzNCA3&#10;Ljg5MDYzLTM4LjM1MDEgNy45NTMxTC0zOC40NDM4IDcuNzE4OC0zNi42NzgyIDcuMDE1Ni0zNi40&#10;MTI2IDcuMDE1NlpNLTMwLjk0ODMgNy4wMTU2LTMwLjk0ODMgOS0zMS4xNjcxIDlDLTMxLjMyMzQg&#10;OC4zNzUtMzEuNTI5MSA3Ljk1MDUzLTMxLjc4NDMgNy43MjY2LTMyLjAzOTUgNy41MDI2LTMyLjM1&#10;OTggNy4zOTA2LTMyLjc0NTIgNy4zOTA2LTMzLjAzNjkgNy4zOTA2LTMzLjI3MzggNy40Njg3My0z&#10;My40NTYxIDcuNjI1LTMzLjYzODQgNy43ODEyNy0zMy43Mjk2IDcuOTUzMTMtMzMuNzI5NiA4LjE0&#10;MDYtMzMuNzI5NiA4LjM4MDItMzMuNjYxOSA4LjU4MzMzLTMzLjUyNjUgOC43NS0zMy40MDE1IDgu&#10;OTI3MDctMzMuMTM1OSA5LjExNDU3LTMyLjcyOTYgOS4zMTI1TC0zMS44MDc3IDkuNzVDLTMwLjk0&#10;MzEgMTAuMTc3MS0zMC41MTA4IDEwLjcyOTEtMzAuNTEwOCAxMS40MDYyLTMwLjUxMDggMTEuOTM3&#10;NS0zMC43MTEzIDEyLjM2NDYtMzEuMTEyNCAxMi42ODc1LTMxLjUxMzUgMTMuMDEwNC0zMS45NjQg&#10;MTMuMTcxOS0zMi40NjQgMTMuMTcxOS0zMi44MTgxIDEzLjE3MTktMzMuMjI0NCAxMy4xMDk0LTMz&#10;LjY4MjcgMTIuOTg0NC0zMy44MTgxIDEyLjk0MjctMzMuOTMyNyAxMi45MjE5LTM0LjAyNjUgMTIu&#10;OTIxOS0zNC4xMjAyIDEyLjkyMTktMzQuMTkzMSAxMi45NzkyLTM0LjI0NTIgMTMuMDkzOEwtMzQu&#10;NDY0IDEzLjA5MzgtMzQuNDY0IDExLjAxNTYtMzQuMjQ1MiAxMS4wMTU2Qy0zNC4xMzA2IDExLjYw&#10;OTMtMzMuOTA2NiAxMi4wNTQ3LTMzLjU3MzMgMTIuMzUxNi0zMy4yNCAxMi42NDg1LTMyLjg2NSAx&#10;Mi43OTY5LTMyLjQ0ODMgMTIuNzk2OS0zMi4xNTY2IDEyLjc5NjktMzEuOTE5NyAxMi43MTEtMzEu&#10;NzM3NCAxMi41MzkxLTMxLjU1NTEgMTIuMzY3Mi0zMS40NjQgMTIuMTYxNC0zMS40NjQgMTEuOTIx&#10;OS0zMS40NjQgMTEuNjMwMi0zMS41NjU1IDExLjM4NTQtMzEuNzY4NiAxMS4xODc1LTMxLjk3MTcg&#10;MTAuOTg5Ni0zMi4zODA2IDEwLjczOTYtMzIuOTk1MiAxMC40Mzc1LTMzLjYwOTggMTAuMTM1NC0z&#10;NC4wMTA4IDkuODU5NC0zNC4xOTgzIDkuNjA5NC0zNC4zODU4IDkuMzY5OC0zNC40Nzk2IDkuMDY3&#10;Ny0zNC40Nzk2IDguNzAzMS0zNC40Nzk2IDguMjIzOTctMzQuMzE1NSA3LjgyMjkzLTMzLjk4NzQg&#10;Ny41LTMzLjY1OTMgNy4xNzcwNy0zMy4yMzQ4IDcuMDE1Ni0zMi43MTQgNy4wMTU2LTMyLjQ4NDgg&#10;Ny4wMTU2LTMyLjIwODcgNy4wNjI0Ny0zMS44ODU4IDcuMTU2Mi0zMS42NjcxIDcuMjE4NzMtMzEu&#10;NTI2NSA3LjI1LTMxLjQ2NCA3LjI1LTMxLjM5MTEgNy4yNS0zMS4zMzY0IDcuMjM2OTctMzEuMjk5&#10;OSA3LjIxMDktMzEuMjYzNCA3LjE4NDktMzEuMjE5MiA3LjExOTgtMzEuMTY3MSA3LjAxNTZMLTMw&#10;Ljk0ODMgNy4wMTU2Wk0tMjYuNjI3IDcuNzY1Ni0yNC44MzAxIDcuMDQ2OS0yNC41OTU4IDcuMDQ2&#10;OS0yNC41OTU4IDguMzkwNkMtMjQuMjkzNyA3Ljg4MDItMjMuOTkxNiA3LjUyMzQzLTIzLjY4OTUg&#10;Ny4zMjAzLTIzLjM4NzQgNy4xMTcxNy0yMy4wNjk3IDcuMDE1Ni0yMi43MzY0IDcuMDE1Ni0yMi4x&#10;NTMxIDcuMDE1Ni0yMS42NjM1IDcuMjQ0NzctMjEuMjY3NiA3LjcwMzEtMjAuNzg4NSA4LjI1NTE3&#10;LTIwLjU0ODkgOC45ODQzMy0yMC41NDg5IDkuODkwNi0yMC41NDg5IDEwLjg5MDYtMjAuODQwNiAx&#10;MS43MTg3LTIxLjQyMzkgMTIuMzc1LTIxLjg5MjYgMTIuOTA2My0yMi40ODY0IDEzLjE3MTktMjMu&#10;MjA1MSAxMy4xNzE5LTIzLjUxNzYgMTMuMTcxOS0yMy43ODg1IDEzLjEzMDItMjQuMDE3NiAxMy4w&#10;NDY5LTI0LjE4NDMgMTIuOTg0NC0yNC4zNzcgMTIuODU0MS0yNC41OTU4IDEyLjY1NjJMLTI0LjU5&#10;NTggMTQuNDM3NUMtMjQuNTk1OCAxNC44MzMzLTI0LjU2OTcgMTUuMDg1OS0yNC41MTc2IDE1LjE5&#10;NTMtMjQuNDY1NSAxNS4zMDQ3LTI0LjM3OTYgMTUuMzkwNi0yNC4yNTk4IDE1LjQ1MzEtMjQuMTQg&#10;MTUuNTE1Ni0yMy45MjM5IDE1LjU0NjktMjMuNjExNCAxNS41NDY5TC0yMy42MTE0IDE1Ljc4MTIt&#10;MjYuNjU4MyAxNS43ODEyLTI2LjY1ODMgMTUuNTQ2OS0yNi41MDIgMTUuNTQ2OUMtMjYuMjYyNCAx&#10;NS41NDY5LTI2LjA1OTMgMTUuNS0yNS44OTI2IDE1LjQwNjItMjUuODE5NyAxNS4zNjQ2LTI1Ljc1&#10;OTkgMTUuMjkxNy0yNS43MTMgMTUuMTg3NS0yNS42NjYxIDE1LjA4MzMtMjUuNjQyNiAxNC44MTc3&#10;LTI1LjY0MjYgMTQuMzkwNkwtMjUuNjQyNiA4LjkwNjJDLTI1LjY0MjYgOC41MjA4LTI1LjY2MDgg&#10;OC4yNzg2My0yNS42OTczIDguMTc5Ny0yNS43MzM4IDguMDgwNy0yNS43ODg1IDguMDA1MTctMjUu&#10;ODYxNCA3Ljk1MzEtMjUuOTM0MyA3LjkwMTAzLTI2LjAzMzMgNy44NzUtMjYuMTU4MyA3Ljg3NS0y&#10;Ni4yNjI0IDcuODc1LTI2LjM5MjYgNy45MDYyNy0yNi41NDg5IDcuOTY4OEwtMjYuNjI3IDcuNzY1&#10;NlpNLTI0LjU5NTggOC43NjU2LTI0LjU5NTggMTAuOTM3NUMtMjQuNTk1OCAxMS40MDYyLTI0LjU3&#10;NSAxMS43MTg3LTI0LjUzMzMgMTEuODc1LTI0LjQ3MDggMTIuMTE0Ni0yNC4zMjQ5IDEyLjMyODEt&#10;MjQuMDk1OCAxMi41MTU2LTIzLjg2NjYgMTIuNzAzMS0yMy41NzQ5IDEyLjc5NjktMjMuMjIwOCAx&#10;Mi43OTY5LTIyLjgwNDEgMTIuNzk2OS0yMi40NjU2IDEyLjYzMDItMjIuMjA1MSAxMi4yOTY5LTIx&#10;Ljg2MTQgMTEuODY5OC0yMS42ODk1IDExLjI2NTYtMjEuNjg5NSAxMC40ODQ0LTIxLjY4OTUgOS41&#10;ODg1My0yMS44ODIyIDguOTAxMDMtMjIuMjY3NiA4LjQyMTktMjIuNTM4NSA4LjA5ODk3LTIyLjg2&#10;MTQgNy45Mzc1LTIzLjIzNjQgNy45Mzc1LTIzLjQzNDMgNy45Mzc1LTIzLjYzMjIgNy45ODk2LTIz&#10;LjgzMDEgOC4wOTM4LTIzLjk4NjQgOC4xNjY2Ny0yNC4yNDE2IDguMzkwNi0yNC41OTU4IDguNzY1&#10;NlpNLTE2LjcwNTEgNy4wMTU2Qy0xNS44MTk3IDcuMDE1Ni0xNS4xMTE0IDcuMzQ4OTMtMTQuNTgw&#10;MSA4LjAxNTYtMTQuMTMyMiA4LjU4ODUzLTEzLjkwODMgOS4yNDQ4LTEzLjkwODMgOS45ODQ0LTEz&#10;LjkwODMgMTAuNTA1Mi0xNC4wMzMzIDExLjAzMTItMTQuMjgzMyAxMS41NjI1LTE0LjUzMzMgMTIu&#10;MDkzOC0xNC44NzcgMTIuNDk0OC0xNS4zMTQ1IDEyLjc2NTYtMTUuNzUyIDEzLjAzNjUtMTYuMjM2&#10;NCAxMy4xNzE5LTE2Ljc2NzYgMTMuMTcxOS0xNy42NTMxIDEzLjE3MTktMTguMzUxIDEyLjgyMjkt&#10;MTguODYxNCAxMi4xMjUtMTkuMjk4OSAxMS41NDE3LTE5LjUxNzYgMTAuODg1NC0xOS41MTc2IDEw&#10;LjE1NjItMTkuNTE3NiA5LjYxNDYtMTkuMzg0OCA5LjA4MDc3LTE5LjExOTIgOC41NTQ3LTE4Ljg1&#10;MzYgOC4wMjg2My0xOC41MDQ2IDcuNjQwNi0xOC4wNzIzIDcuMzkwNi0xNy42NCA3LjE0MDYtMTcu&#10;MTg0MyA3LjAxNTYtMTYuNzA1MSA3LjAxNTZaTS0xNi45MDgzIDcuNDIxOUMtMTcuMTI3IDcuNDIx&#10;OS0xNy4zNTEgNy40ODk2LTE3LjU4MDEgNy42MjUtMTcuODA5MyA3Ljc2MDQtMTcuOTkxNiA3Ljk5&#10;NDc3LTE4LjEyNyA4LjMyODEtMTguMjYyNCA4LjY2MTQzLTE4LjMzMDEgOS4wODg1My0xOC4zMzAx&#10;IDkuNjA5NC0xOC4zMzAxIDEwLjQ2MzUtMTguMTYzNCAxMS4xOTc5LTE3LjgzMDEgMTEuODEyNS0x&#10;Ny40OTY4IDEyLjQyNzEtMTcuMDU0MSAxMi43MzQ0LTE2LjUwMiAxMi43MzQ0LTE2LjA5NTcgMTIu&#10;NzM0NC0xNS43NTcyIDEyLjU2NTEtMTUuNDg2NCAxMi4yMjY2LTE1LjIxNTUgMTEuODg4MS0xNS4w&#10;ODAxIDExLjMwMjEtMTUuMDgwMSAxMC40Njg4LTE1LjA4MDEgOS40Mzc1My0xNS4zMDQxIDguNjI1&#10;LTE1Ljc1MiA4LjAzMTItMTYuMDU0MSA3LjYyNS0xNi40Mzk1IDcuNDIxOS0xNi45MDgzIDcuNDIx&#10;OVpNLTkuMTI3IDcuMDE1Ni05LjEyNyA5LTkuMzQ1OCA5Qy05LjUwMiA4LjM3NS05LjcwNzczIDcu&#10;OTUwNTMtOS45NjMgNy43MjY2LTEwLjIxODIgNy41MDI2LTEwLjUzODUgNy4zOTA2LTEwLjkyMzkg&#10;Ny4zOTA2LTExLjIxNTYgNy4zOTA2LTExLjQ1MjUgNy40Njg3My0xMS42MzQ4IDcuNjI1LTExLjgx&#10;NzEgNy43ODEyNy0xMS45MDgzIDcuOTUzMTMtMTEuOTA4MyA4LjE0MDYtMTEuOTA4MyA4LjM4MDIt&#10;MTEuODQwNiA4LjU4MzMzLTExLjcwNTEgOC43NS0xMS41ODAxIDguOTI3MDctMTEuMzE0NSA5LjEx&#10;NDU3LTEwLjkwODMgOS4zMTI1TC05Ljk4NjQgOS43NUMtOS4xMjE4IDEwLjE3NzEtOC42ODk1IDEw&#10;LjcyOTEtOC42ODk1IDExLjQwNjItOC42ODk1IDExLjkzNzUtOC44OTAwMyAxMi4zNjQ2LTkuMjkx&#10;MSAxMi42ODc1LTkuNjkyMSAxMy4wMTA0LTEwLjE0MjYgMTMuMTcxOS0xMC42NDI2IDEzLjE3MTkt&#10;MTAuOTk2OCAxMy4xNzE5LTExLjQwMzEgMTMuMTA5NC0xMS44NjE0IDEyLjk4NDQtMTEuOTk2OCAx&#10;Mi45NDI3LTEyLjExMTQgMTIuOTIxOS0xMi4yMDUxIDEyLjkyMTktMTIuMjk4OSAxMi45MjE5LTEy&#10;LjM3MTggMTIuOTc5Mi0xMi40MjM5IDEzLjA5MzhMLTEyLjY0MjYgMTMuMDkzOC0xMi42NDI2IDEx&#10;LjAxNTYtMTIuNDIzOSAxMS4wMTU2Qy0xMi4zMDkzIDExLjYwOTMtMTIuMDg1MyAxMi4wNTQ3LTEx&#10;Ljc1MiAxMi4zNTE2LTExLjQxODcgMTIuNjQ4NS0xMS4wNDM3IDEyLjc5NjktMTAuNjI3IDEyLjc5&#10;NjktMTAuMzM1MyAxMi43OTY5LTEwLjA5ODQgMTIuNzExLTkuOTE2MSAxMi41MzkxLTkuNzMzNzcg&#10;MTIuMzY3Mi05LjY0MjYgMTIuMTYxNC05LjY0MjYgMTEuOTIxOS05LjY0MjYgMTEuNjMwMi05Ljc0&#10;NDE3IDExLjM4NTQtOS45NDczIDExLjE4NzUtMTAuMTUwNCAxMC45ODk2LTEwLjU1OTMgMTAuNzM5&#10;Ni0xMS4xNzM5IDEwLjQzNzUtMTEuNzg4NSAxMC4xMzU0LTEyLjE4OTUgOS44NTk0LTEyLjM3NyA5&#10;LjYwOTQtMTIuNTY0NSA5LjM2OTgtMTIuNjU4MyA5LjA2NzctMTIuNjU4MyA4LjcwMzEtMTIuNjU4&#10;MyA4LjIyMzk3LTEyLjQ5NDIgNy44MjI5My0xMi4xNjYxIDcuNS0xMS44MzggNy4xNzcwNy0xMS40&#10;MTM1IDcuMDE1Ni0xMC44OTI2IDcuMDE1Ni0xMC42NjM1IDcuMDE1Ni0xMC4zODc0IDcuMDYyNDct&#10;MTAuMDY0NSA3LjE1NjItOS44NDU3NyA3LjIxODczLTkuNzA1MTMgNy4yNS05LjY0MjYgNy4yNS05&#10;LjU2OTczIDcuMjUtOS41MTUwNyA3LjIzNjk3LTkuNDc4NiA3LjIxMDktOS40NDIxMyA3LjE4NDkt&#10;OS4zOTc4NyA3LjExOTgtOS4zNDU4IDcuMDE1NkwtOS4xMjcgNy4wMTU2Wk0tNi4yMjc2IDMuOTY4&#10;OEMtNi4wNTA0NyAzLjk2ODgtNS44OTk0IDQuMDMxMjctNS43NzQ0IDQuMTU2Mi01LjY0OTQgNC4y&#10;ODEyNy01LjU4NjkgNC40MzIzMy01LjU4NjkgNC42MDk0LTUuNTg2OSA0Ljc4NjQ3LTUuNjQ5NCA0&#10;Ljk0MDEtNS43NzQ0IDUuMDcwMy01Ljg5OTQgNS4yMDA1LTYuMDUwNDcgNS4yNjU2LTYuMjI3NiA1&#10;LjI2NTYtNi40MDQ2NyA1LjI2NTYtNi41NTgzIDUuMjAwNS02LjY4ODUgNS4wNzAzLTYuODE4NyA0&#10;Ljk0MDEtNi44ODM4IDQuNzg2NDctNi44ODM4IDQuNjA5NC02Ljg4MzggNC40MzIzMy02LjgyMTMg&#10;NC4yODEyNy02LjY5NjMgNC4xNTYyLTYuNTcxMyA0LjAzMTI3LTYuNDE1MDcgMy45Njg4LTYuMjI3&#10;NiAzLjk2ODhaTS01LjcxMTkgNy4wMTU2LTUuNzExOSAxMS42ODc1Qy01LjcxMTkgMTIuMDUyMS01&#10;LjY4MzI3IDEyLjI5NDMtNS42MjYgMTIuNDE0MS01LjU2ODczIDEyLjUzMzktNS40OTA2IDEyLjYy&#10;MjQtNS4zOTE2IDEyLjY3OTctNS4yOTI2NyAxMi43MzctNS4xMDI1NyAxMi43NjU2LTQuODIxMyAx&#10;Mi43NjU2TC00LjgyMTMgMTMtNy42NDk0IDEzLTcuNjQ5NCAxMi43NjU2Qy03LjM2ODIgMTIuNzY1&#10;Ni03LjE3ODEgMTIuNzM5Ni03LjA3OTEgMTIuNjg3NS02Ljk4MDE3IDEyLjYzNTQtNi45MDIwNyAx&#10;Mi41NDQzLTYuODQ0OCAxMi40MTQxLTYuNzg3NDcgMTIuMjgzOS02Ljc1ODggMTIuMDQxNy02Ljc1&#10;ODggMTEuNjg3NUwtNi43NTg4IDkuNDM3NUMtNi43NTg4IDguODEyNS02Ljc3OTYzIDguNDA2Mjct&#10;Ni44MjEzIDguMjE4OC02Ljg1MjU3IDguMDgzMzMtNi44OTk0MyA3Ljk4OTU3LTYuOTYxOSA3Ljkz&#10;NzUtNy4wMjQ0MyA3Ljg4NTQzLTcuMTA3NzcgNy44NTk0LTcuMjExOSA3Ljg1OTQtNy4zMzY5IDcu&#10;ODU5NC03LjQ4MjczIDcuODkwNjMtNy42NDk0IDcuOTUzMUwtNy43NDMyIDcuNzE4OC01Ljk3NzYg&#10;Ny4wMTU2LTUuNzExOSA3LjAxNTZaTS0yLjMyNTggNS4yODEyLTIuMzI1OCA3LjE4NzUtMC45NjY0&#10;IDcuMTg3NS0wLjk2NjQgNy42MjUtMi4zMjU4IDcuNjI1LTIuMzI1OCAxMS40MDYyQy0yLjMyNTgg&#10;MTEuNzgxMy0yLjI3MTEgMTIuMDMzOS0yLjE2MTcgMTIuMTY0MS0yLjA1MjM3IDEyLjI5NDMtMS45&#10;MTQzNyAxMi4zNTk0LTEuNzQ3NyAxMi4zNTk0LTEuNjEyMyAxMi4zNTk0LTEuNDc2ODcgMTIuMzE1&#10;MS0xLjM0MTQgMTIuMjI2Ni0xLjIwNiAxMi4xMzgxLTEuMTAxODMgMTIuMDEwNS0xLjAyODkgMTEu&#10;ODQzOEwtMC43OTQ2IDExLjg0MzhDLTAuOTQwNCAxMi4yNjA1LTEuMTQ4NzMgMTIuNTcyOS0xLjQx&#10;OTYgMTIuNzgxMi0xLjY5MDQgMTIuOTg5Ni0xLjk2NjQzIDEzLjA5MzgtMi4yNDc3IDEzLjA5Mzgt&#10;Mi40NDU2MyAxMy4wOTM4LTIuNjM4MzMgMTMuMDM5MS0yLjgyNTggMTIuOTI5Ny0zLjAxMzMzIDEy&#10;LjgyMDMtMy4xNTEzNyAxMi42NjY3LTMuMjM5OSAxMi40Njg4LTMuMzI4NDMgMTIuMjcwOS0zLjM3&#10;MjcgMTEuOTYzNi0zLjM3MjcgMTEuNTQ2OUwtMy4zNzI3IDcuNjI1LTQuMjk0NiA3LjYyNS00LjI5&#10;NDYgNy40MjE5Qy00LjA2NTQgNy4zMjgxLTMuODI4NCA3LjE2OTIzLTMuNTgzNiA2Ljk0NTMtMy4z&#10;Mzg4IDYuNzIxMzctMy4xMjI2NyA2LjQ1ODMzLTIuOTM1MiA2LjE1NjItMi44MzEgNi0yLjY5NTU3&#10;IDUuNzA4MzMtMi41Mjg5IDUuMjgxMkwtMi4zMjU4IDUuMjgxMlpNMS4xNjk3IDMuOTY4OEMxLjM0&#10;Njc3IDMuOTY4OCAxLjQ5NzggNC4wMzEyNyAxLjYyMjggNC4xNTYyIDEuNzQ3OCA0LjI4MTI3IDEu&#10;ODEwMyA0LjQzMjMzIDEuODEwMyA0LjYwOTQgMS44MTAzIDQuNzg2NDcgMS43NDc4IDQuOTQwMSAx&#10;LjYyMjggNS4wNzAzIDEuNDk3OCA1LjIwMDUgMS4zNDY3NyA1LjI2NTYgMS4xNjk3IDUuMjY1NiAw&#10;Ljk5MjYzMyA1LjI2NTYgMC44MzkgNS4yMDA1IDAuNzA4OCA1LjA3MDMgMC41Nzg2IDQuOTQwMSAw&#10;LjUxMzUgNC43ODY0NyAwLjUxMzUgNC42MDk0IDAuNTEzNSA0LjQzMjMzIDAuNTc2IDQuMjgxMjcg&#10;MC43MDEgNC4xNTYyIDAuODI2IDQuMDMxMjcgMC45ODIyMzMgMy45Njg4IDEuMTY5NyAzLjk2ODha&#10;TTEuNjg1MyA3LjAxNTYgMS42ODUzIDExLjY4NzVDMS42ODUzIDEyLjA1MjEgMS43MTM5NyAxMi4y&#10;OTQzIDEuNzcxMyAxMi40MTQxIDEuODI4NTcgMTIuNTMzOSAxLjkwNjY3IDEyLjYyMjQgMi4wMDU2&#10;IDEyLjY3OTcgMi4xMDQ2IDEyLjczNyAyLjI5NDczIDEyLjc2NTYgMi41NzYgMTIuNzY1NkwyLjU3&#10;NiAxMy0wLjI1MjIgMTMtMC4yNTIyIDEyLjc2NTZDMC4wMjkwNjY3IDEyLjc2NTYgMC4yMTkxNjcg&#10;MTIuNzM5NiAwLjMxODEgMTIuNjg3NSAwLjQxNzEgMTIuNjM1NCAwLjQ5NTIzMyAxMi41NDQzIDAu&#10;NTUyNSAxMi40MTQxIDAuNjA5ODMzIDEyLjI4MzkgMC42Mzg1IDEyLjA0MTcgMC42Mzg1IDExLjY4&#10;NzVMMC42Mzg1IDkuNDM3NUMwLjYzODUgOC44MTI1IDAuNjE3NjY3IDguNDA2MjcgMC41NzYgOC4y&#10;MTg4IDAuNTQ0NzMzIDguMDgzMzMgMC40OTc4MzMgNy45ODk1NyAwLjQzNTMgNy45Mzc1IDAuMzcy&#10;ODMzIDcuODg1NDMgMC4yODk1IDcuODU5NCAwLjE4NTMgNy44NTk0IDAuMDYwMyA3Ljg1OTQtMC4w&#10;ODU1MzMzIDcuODkwNjMtMC4yNTIyIDcuOTUzMUwtMC4zNDU5IDcuNzE4OCAxLjQxOTcgNy4wMTU2&#10;IDEuNjg1MyA3LjAxNTZaTTYuMjI3NyA3LjAxNTZDNy4xMTMxIDcuMDE1NiA3LjgyMTQzIDcuMzQ4&#10;OTMgOC4zNTI3IDguMDE1NiA4LjgwMDYzIDguNTg4NTMgOS4wMjQ2IDkuMjQ0OCA5LjAyNDYgOS45&#10;ODQ0IDkuMDI0NiAxMC41MDUyIDguODk5NiAxMS4wMzEyIDguNjQ5NiAxMS41NjI1IDguMzk5NiAx&#10;Mi4wOTM4IDguMDU1ODMgMTIuNDk0OCA3LjYxODMgMTIuNzY1NiA3LjE4MDgzIDEzLjAzNjUgNi42&#10;OTY0NyAxMy4xNzE5IDYuMTY1MiAxMy4xNzE5IDUuMjc5OCAxMy4xNzE5IDQuNTgxOSAxMi44MjI5&#10;IDQuMDcxNSAxMi4xMjUgMy42MzM5NyAxMS41NDE3IDMuNDE1MiAxMC44ODU0IDMuNDE1MiAxMC4x&#10;NTYyIDMuNDE1MiA5LjYxNDYgMy41NDgwMyA5LjA4MDc3IDMuODEzNyA4LjU1NDcgNC4wNzkzIDgu&#10;MDI4NjMgNC40MjgyMyA3LjY0MDYgNC44NjA1IDcuMzkwNiA1LjI5MjgzIDcuMTQwNiA1Ljc0ODU3&#10;IDcuMDE1NiA2LjIyNzcgNy4wMTU2Wk02LjAyNDYgNy40MjE5QzUuODA1ODcgNy40MjE5IDUuNTgx&#10;OSA3LjQ4OTYgNS4zNTI3IDcuNjI1IDUuMTIzNTcgNy43NjA0IDQuOTQxMjcgNy45OTQ3NyA0Ljgw&#10;NTggOC4zMjgxIDQuNjcwNCA4LjY2MTQzIDQuNjAyNyA5LjA4ODUzIDQuNjAyNyA5LjYwOTQgNC42&#10;MDI3IDEwLjQ2MzUgNC43NjkzNyAxMS4xOTc5IDUuMTAyNyAxMS44MTI1IDUuNDM2MDMgMTIuNDI3&#10;MSA1Ljg3ODczIDEyLjczNDQgNi40MzA4IDEyLjczNDQgNi44MzcwNyAxMi43MzQ0IDcuMTc1NjMg&#10;MTIuNTY1MSA3LjQ0NjUgMTIuMjI2NiA3LjcxNzMgMTEuODg4MSA3Ljg1MjcgMTEuMzAyMSA3Ljg1&#10;MjcgMTAuNDY4OCA3Ljg1MjcgOS40Mzc1MyA3LjYyODczIDguNjI1IDcuMTgwOCA4LjAzMTIgNi44&#10;Nzg3MyA3LjYyNSA2LjQ5MzMzIDcuNDIxOSA2LjAyNDYgNy40MjE5Wk0xMS43Mjc3IDguMjVDMTIu&#10;NDE1MiA3LjQyNzA3IDEzLjA2NjMgNy4wMTU2IDEzLjY4MDggNy4wMTU2IDE0LjAwMzcgNy4wMTU2&#10;IDE0LjI3OTggNy4wOTM3MyAxNC41MDkgNy4yNSAxNC43MzgxIDcuNDA2MjcgMTQuOTIwNCA3LjY2&#10;NjY3IDE1LjA1NTggOC4wMzEyIDE1LjEzOTEgOC4yOTE2NyAxNS4xODA4IDguNjgyMyAxNS4xODA4&#10;IDkuMjAzMUwxNS4xODA4IDExLjY4NzVDMTUuMTgwOCAxMi4wNTIxIDE1LjIxMjEgMTIuMzAyMSAx&#10;NS4yNzQ2IDEyLjQzNzUgMTUuMzI2NyAxMi41NDE3IDE1LjQwNDggMTIuNjIyNCAxNS41MDkgMTIu&#10;Njc5NyAxNS42MTMxIDEyLjczNyAxNS44MDA2IDEyLjc2NTYgMTYuMDcxNSAxMi43NjU2TDE2LjA3&#10;MTUgMTMgMTMuMTk2NSAxMyAxMy4xOTY1IDEyLjc2NTYgMTMuMzIxNSAxMi43NjU2QzEzLjU5MjMg&#10;MTIuNzY1NiAxMy43ODI0IDEyLjcyNjUgMTMuODkxOCAxMi42NDg0IDE0LjAwMTEgMTIuNTcwMyAx&#10;NC4wNzY2IDEyLjQ0NzkgMTQuMTE4MyAxMi4yODEyIDE0LjEyODggMTIuMjE4NyAxNC4xMzQgMTIu&#10;MDIwOCAxNC4xMzQgMTEuNjg3NUwxNC4xMzQgOS4zMTI1QzE0LjEzNCA4Ljc4MTIzIDE0LjA2NjMg&#10;OC4zOTU4IDEzLjkzMDggOC4xNTYyIDEzLjc5NTQgNy45MTY2NyAxMy41NjYyIDcuNzk2OSAxMy4y&#10;NDMzIDcuNzk2OSAxMi43MzI5IDcuNzk2OSAxMi4yMjc3IDguMDcyOTMgMTEuNzI3NyA4LjYyNUwx&#10;MS43Mjc3IDExLjY4NzVDMTEuNzI3NyAxMi4wODMzIDExLjc1MzcgMTIuMzI4MSAxMS44MDU4IDEy&#10;LjQyMTkgMTEuODY4MyAxMi41MzY1IDExLjk1MTcgMTIuNjIyNCAxMi4wNTU4IDEyLjY3OTcgMTIu&#10;MTYgMTIuNzM3IDEyLjM2ODMgMTIuNzY1NiAxMi42ODA4IDEyLjc2NTZMMTIuNjgwOCAxMyA5Ljgw&#10;NTggMTMgOS44MDU4IDEyLjc2NTYgOS45MzA4IDEyLjc2NTZDMTAuMjMyOSAxMi43NjU2IDEwLjQz&#10;MzUgMTIuNjkyNyAxMC41MzI0IDEyLjU0NjkgMTAuNjMxMyAxMi40MDEgMTAuNjgwOCAxMi4xMTQ2&#10;IDEwLjY4MDggMTEuNjg3NUwxMC42ODA4IDkuNTMxMkMxMC42ODA4IDguODMzMzMgMTAuNjY1MiA4&#10;LjQwNjI3IDEwLjYzNCA4LjI1IDEwLjYwMjcgOC4wOTM3MyAxMC41NTU4IDcuOTg5NTcgMTAuNDkz&#10;MyA3LjkzNzUgMTAuNDMwOCA3Ljg4NTQzIDEwLjM0MjMgNy44NTk0IDEwLjIyNzcgNy44NTk0IDEw&#10;LjExMzEgNy44NTk0IDkuOTcyNDcgNy44OTA2MyA5LjgwNTggNy45NTMxTDkuNzEyMSA3LjcxODgg&#10;MTEuNDYyMSA3LjAxNTYgMTEuNzI3NyA3LjAxNTYgMTEuNzI3NyA4LjI1Wk0yMy42NDk2IDE1LjU0&#10;NjkgMjMuNjQ5NiAxNS43ODEyQzIzLjAxNDIgMTUuNDU4MyAyMi40ODI5IDE1LjA4MzMgMjIuMDU1&#10;OCAxNC42NTYyIDIxLjQ1MTcgMTQuMDQxNyAyMC45ODI5IDEzLjMxNzcgMjAuNjQ5NiAxMi40ODQ0&#10;IDIwLjMxNjMgMTEuNjUxMSAyMC4xNDk2IDEwLjc4NjUgMjAuMTQ5NiA5Ljg5MDYgMjAuMTQ5NiA4&#10;LjU3ODEzIDIwLjQ3MjUgNy4zODAyMyAyMS4xMTgzIDYuMjk2OSAyMS43NjQyIDUuMjEzNTcgMjIu&#10;NjA3OSA0LjQzNzUzIDIzLjY0OTYgMy45Njg4TDIzLjY0OTYgNC4yMzQ0QzIzLjEyODcgNC41MjYw&#10;NyAyMi43MDE2IDQuOTIxOSAyMi4zNjgzIDUuNDIxOSAyMi4wMzUgNS45MjE5IDIxLjc4NzYgNi41&#10;NTQ3IDIxLjYyNjIgNy4zMjAzIDIxLjQ2NDcgOC4wODU5NyAyMS4zODQgOC44ODU0NyAyMS4zODQg&#10;OS43MTg4IDIxLjM4NCAxMC42MjUgMjEuNDUxNyAxMS40NDc5IDIxLjU4NzEgMTIuMTg3NSAyMS43&#10;MDE3IDEyLjc3MDggMjEuODM3MSAxMy4yMzk2IDIxLjk5MzMgMTMuNTkzOCAyMi4xNDk2IDEzLjk0&#10;NzkgMjIuMzU3OSAxNC4yODY1IDIyLjYxODMgMTQuNjA5NCAyMi44Nzg4IDE0LjkzMjMgMjMuMjIy&#10;NSAxNS4yNDQ4IDIzLjY0OTYgMTUuNTQ2OVpNMjguNTY3MSAxMi4zNDM4QzI4LjI4NTkgMTIuNjQ1&#10;OSAyOC4wMDk5IDEyLjg1OTQgMjcuNzM5IDEyLjk4NDQgMjcuNDY4MiAxMy4xMDk0IDI3LjE3NjUg&#10;MTMuMTcxOSAyNi44NjQgMTMuMTcxOSAyNi4yMjg2IDEzLjE3MTkgMjUuNjczOSAxMi45MDYzIDI1&#10;LjIgMTIuMzc1IDI0LjcyNiAxMS44NDM3IDI0LjQ4OSAxMS4xNjE0IDI0LjQ4OSAxMC4zMjgxIDI0&#10;LjQ4OSA5LjQ5NDc3IDI0Ljc0OTQgOC43MzE3NyAyNS4yNzAzIDguMDM5MSAyNS43OTExIDcuMzQ2&#10;MzcgMjYuNDY4MiA3IDI3LjMwMTUgNyAyNy44MTE5IDcgMjguMjMzOCA3LjE2NjY3IDI4LjU2NzEg&#10;Ny41TDI4LjU2NzEgNi40MjE5QzI4LjU2NzEgNS43NTUyMyAyOC41NTE1IDUuMzQ2MzcgMjguNTIw&#10;MyA1LjE5NTMgMjguNDg5IDUuMDQ0MyAyOC40Mzk1IDQuOTQyNzMgMjguMzcxOCA0Ljg5MDYgMjgu&#10;MzA0MSA0LjgzODUzIDI4LjIxODIgNC44MTI1IDI4LjExNCA0LjgxMjUgMjcuOTk5NCA0LjgxMjUg&#10;MjcuODUzNiA0Ljg0MzczIDI3LjY3NjUgNC45MDYyTDI3LjU5ODQgNC42ODc1IDI5LjMzMjggMy45&#10;Njg4IDI5LjYxNCAzLjk2ODggMjkuNjE0IDEwLjcwMzFDMjkuNjE0IDExLjM4MDIgMjkuNjI5NiAx&#10;MS43OTQzIDI5LjY2MDkgMTEuOTQ1MyAyOS42OTIyIDEyLjA5NjQgMjkuNzQxNiAxMi4yMDA1IDI5&#10;LjgwOTMgMTIuMjU3OCAyOS44NzcgMTIuMzE1MSAyOS45NTc4IDEyLjM0MzggMzAuMDUxNSAxMi4z&#10;NDM4IDMwLjE2NjEgMTIuMzQzOCAzMC4zMjI0IDEyLjMwNzMgMzAuNTIwMyAxMi4yMzQ0TDMwLjU4&#10;MjggMTIuNDUzMSAyOC44NjQgMTMuMTcxOSAyOC41NjcxIDEzLjE3MTkgMjguNTY3MSAxMi4zNDM4&#10;Wk0yOC41NjcxIDExLjkwNjIgMjguNTY3MSA4LjkwNjJDMjguNTM1OSA4LjYxNDYgMjguNDU3OCA4&#10;LjM1MTYgMjguMzMyOCA4LjExNzIgMjguMjA3OCA3Ljg4MjggMjguMDQxMSA3LjcwNTcgMjcuODMy&#10;OCA3LjU4NTkgMjcuNjI0NSA3LjQ2NjEgMjcuNDIxMyA3LjQwNjIgMjcuMjIzNCA3LjQwNjIgMjYu&#10;ODQ4NCA3LjQwNjIgMjYuNTE1MSA3LjU3Mjg3IDI2LjIyMzQgNy45MDYyIDI1LjgzOCA4LjM0Mzcz&#10;IDI1LjY0NTMgOC45ODQzNyAyNS42NDUzIDkuODI4MSAyNS42NDUzIDEwLjY4MjMgMjUuODMwMiAx&#10;MS4zMzg2IDI2LjIgMTEuNzk2OSAyNi41Njk3IDEyLjI1NTIgMjYuOTgzOCAxMi40ODQ0IDI3LjQ0&#10;MjEgMTIuNDg0NCAyNy44Mjc2IDEyLjQ4NDQgMjguMjAyNiAxMi4yOTE3IDI4LjU2NzEgMTEuOTA2&#10;MlpNMzIuMDk4NCA5LjM3NUMzMi4wODggMTAuMjM5NiAzMi4yOTYzIDEwLjkxNjcgMzIuNzIzNCAx&#10;MS40MDYyIDMzLjE0MDEgMTEuODk1OCAzMy42MzQ5IDEyLjE0MDYgMzQuMjA3OCAxMi4xNDA2IDM0&#10;LjU5MzIgMTIuMTQwNiAzNC45MjY1IDEyLjAzNjQgMzUuMjA3OCAxMS44MjgxIDM1LjQ4OSAxMS42&#10;MTk4IDM1LjcyMzQgMTEuMjYwNCAzNS45MTA5IDEwLjc1TDM2LjExNCAxMC44NzVDMzYuMDIwMyAx&#10;MS40NTgzIDM1Ljc1OTkgMTEuOTg3IDM1LjMzMjggMTIuNDYwOSAzNC45MDU3IDEyLjkzNDkgMzQu&#10;MzY5MiAxMy4xNzE5IDMzLjcyMzQgMTMuMTcxOSAzMy4wMjU1IDEzLjE3MTkgMzIuNDI5MSAxMi45&#10;MDExIDMxLjkzNDMgMTIuMzU5NCAzMS40Mzk1IDExLjgxNzcgMzEuMTkyMSAxMS4wODg2IDMxLjE5&#10;MjEgMTAuMTcxOSAzMS4xOTIxIDkuMTcxOSAzMS40NDczIDguMzkzMjMgMzEuOTU3OCA3LjgzNTkg&#10;MzIuNDY4MiA3LjI3ODYzIDMzLjEwODggNyAzMy44Nzk2IDcgMzQuNTI1NSA3IDM1LjA1OTMgNy4y&#10;MTYxMyAzNS40ODEyIDcuNjQ4NCAzNS45MDMxIDguMDgwNzMgMzYuMTE0IDguNjU2MjcgMzYuMTE0&#10;IDkuMzc1TDMyLjA5ODQgOS4zNzVaTTMyLjA5ODQgOSAzNC43ODU5IDlDMzQuNzY1IDguNjM1NCAz&#10;NC43MTgyIDguMzc1IDM0LjY0NTMgOC4yMTg4IDM0LjU0MTEgNy45NzkyIDM0LjM4NDggNy43OTE2&#10;NyAzNC4xNzY1IDcuNjU2MiAzMy45NjgyIDcuNTIwOCAzMy43NDk0IDcuNDUzMSAzMy41MjAzIDcu&#10;NDUzMSAzMy4xNjYxIDcuNDUzMSAzMi44NTEgNy41OTExMyAzMi41NzUgNy44NjcyIDMyLjI5ODkg&#10;OC4xNDMyIDMyLjE0MDEgOC41MjA4IDMyLjA5ODQgOVpNMzguNTg1MiAxMC44NzVDMzguMjIwNyAx&#10;MC43MDgzIDM3Ljk0NDYgMTAuNDY4NyAzNy43NTcxIDEwLjE1NjIgMzcuNTY5NiA5Ljg0MzczIDM3&#10;LjQ3NTkgOS41IDM3LjQ3NTkgOS4xMjUgMzcuNDc1OSA4LjU1MjA3IDM3LjY5MiA4LjA1NzI3IDM4&#10;LjEyNDMgNy42NDA2IDM4LjU1NjYgNy4yMjM5MyAzOS4xMTEzIDcuMDE1NiAzOS43ODg0IDcuMDE1&#10;NiA0MC4zNDA1IDcuMDE1NiA0MC44MTk2IDcuMTUxMDMgNDEuMjI1OSA3LjQyMTlMNDIuNDYwMiA3&#10;LjQyMTlDNDIuNjQ3NyA3LjQyMTkgNDIuNzU0NSA3LjQyNzEgNDIuNzgwNSA3LjQzNzUgNDIuODA2&#10;NiA3LjQ0NzkgNDIuODMgNy40NjM1MyA0Mi44NTA5IDcuNDg0NCA0Mi44NzE3IDcuNTI2MDcgNDIu&#10;ODgyMSA3LjU5Mzc3IDQyLjg4MjEgNy42ODc1IDQyLjg4MjEgNy44MDIxIDQyLjg3MTcgNy44ODAy&#10;MyA0Mi44NTA5IDcuOTIxOSA0Mi44NDA0IDcuOTQyNyA0Mi44MTk2IDcuOTU4MzMgNDIuNzg4NCA3&#10;Ljk2ODggNDIuNzU3MSA3Ljk3OTIgNDIuNjQ3NyA3Ljk4NDQgNDIuNDYwMiA3Ljk4NDRMNDEuNzEw&#10;MiA3Ljk4NDRDNDEuOTQ5OCA4LjI5Njg3IDQyLjA2OTYgOC42ODc0NyA0Mi4wNjk2IDkuMTU2MiA0&#10;Mi4wNjk2IDkuNjk3OTMgNDEuODYxMyAxMC4xNjE1IDQxLjQ0NDYgMTAuNTQ2OSA0MS4wMjc5IDEw&#10;LjkzMjMgNDAuNDcwNiAxMS4xMjUgMzkuNzcyNyAxMS4xMjUgMzkuNDgxIDExLjEyNSAzOS4xODQy&#10;IDExLjA4MzMgMzguODgyMSAxMSAzOC43MDUgMTEuMTU2MyAzOC41ODI2IDExLjI5NjkgMzguNTE0&#10;OSAxMS40MjE5IDM4LjQ0NzIgMTEuNTQ2OSAzOC40MTM0IDExLjY1MTEgMzguNDEzNCAxMS43MzQ0&#10;IDM4LjQxMzQgMTEuODA3MyAzOC40NDcyIDExLjg3NzYgMzguNTE0OSAxMS45NDUzIDM4LjU4MjYg&#10;MTIuMDEzIDM4LjcyMDcgMTIuMDU3MyAzOC45MjkgMTIuMDc4MSAzOS4wNDM2IDEyLjA5OSAzOS4z&#10;NDA1IDEyLjExNDYgMzkuODE5NiAxMi4xMjUgNDAuNjg0MiAxMi4xNDU4IDQxLjI0NjcgMTIuMTc3&#10;MSA0MS41MDcxIDEyLjIxODggNDEuOTAzIDEyLjI3MDkgNDIuMjE4MSAxMi40MTY3IDQyLjQ1MjQg&#10;MTIuNjU2MiA0Mi42ODY4IDEyLjg5NTggNDIuODA0IDEzLjE4NzUgNDIuODA0IDEzLjUzMTIgNDIu&#10;ODA0IDE0LjAxMDQgNDIuNTggMTQuNDU4MyA0Mi4xMzIxIDE0Ljg3NSA0MS40NzU4IDE1LjUgNDAu&#10;NjE2NSAxNS44MTI1IDM5LjU1NCAxNS44MTI1IDM4LjczMTEgMTUuODEyNSAzOC4wMzg0IDE1LjYy&#10;NSAzNy40NzU5IDE1LjI1IDM3LjE2MzQgMTUuMDQxNyAzNy4wMDcxIDE0LjgyMjkgMzcuMDA3MSAx&#10;NC41OTM4IDM3LjAwNzEgMTQuNDg5NiAzNy4wMjc5IDE0LjM4NTQgMzcuMDY5NiAxNC4yODEyIDM3&#10;LjE0MjUgMTQuMTI1IDM3LjI5MzYgMTMuOTExNSAzNy41MjI3IDEzLjY0MDYgMzcuNTU0IDEzLjU5&#10;ODkgMzcuNzY3NSAxMy4zNjk4IDM4LjE2MzQgMTIuOTUzMSAzNy45NDQ2IDEyLjgxNzcgMzcuNzkw&#10;OSAxMi42OTc5IDM3LjcwMjQgMTIuNTkzOCAzNy42MTM5IDEyLjQ4OTYgMzcuNTY5NiAxMi4zNzUg&#10;MzcuNTY5NiAxMi4yNSAzNy41Njk2IDEyLjA5MzcgMzcuNjI5NSAxMS45MTY3IDM3Ljc0OTMgMTEu&#10;NzE4OCAzNy44NjkxIDExLjUyMDkgMzguMTQ3NyAxMS4yMzk2IDM4LjU4NTIgMTAuODc1Wk0zOS42&#10;NzkgNy4zMTI1QzM5LjM2NjUgNy4zMTI1IDM5LjEwNiA3LjQzNzUgMzguODk3NyA3LjY4NzUgMzgu&#10;Njg5NCA3LjkzNzUgMzguNTg1MiA4LjMyMjkzIDM4LjU4NTIgOC44NDM4IDM4LjU4NTIgOS41MTA0&#10;NyAzOC43MjU4IDEwLjAyNjEgMzkuMDA3MSAxMC4zOTA2IDM5LjIyNTggMTAuNjcxOSAzOS41MDcx&#10;IDEwLjgxMjUgMzkuODUwOSAxMC44MTI1IDQwLjE3MzggMTAuODEyNSA0MC40MzY4IDEwLjY5Mjcg&#10;NDAuNjM5OSAxMC40NTMxIDQwLjg0MyAxMC4yMTM2IDQwLjk0NDYgOS44MzMzNyA0MC45NDQ2IDku&#10;MzEyNSA0MC45NDQ2IDguNjQ1ODMgNDAuNzk4OCA4LjExOTggNDAuNTA3MSA3LjczNDQgNDAuMjk4&#10;OCA3LjQ1MzEzIDQwLjAyMjcgNy4zMTI1IDM5LjY3OSA3LjMxMjVaTTM4LjUwNzEgMTNDMzguMzA5&#10;MiAxMy4yMTg3IDM4LjE2MDcgMTMuNDE5MyAzOC4wNjE4IDEzLjYwMTYgMzcuOTYyOSAxMy43ODM5&#10;IDM3LjkxMzQgMTMuOTU4MyAzNy45MTM0IDE0LjEyNSAzNy45MTM0IDE0LjMyMjkgMzguMDMzMiAx&#10;NC41IDM4LjI3MjcgMTQuNjU2MiAzOC42OTk4IDE0LjkxNjcgMzkuMzE0NCAxNS4wNDY5IDQwLjEx&#10;NjUgMTUuMDQ2OSA0MC44NzY5IDE1LjA0NjkgNDEuNDM2OCAxNC45MTE1IDQxLjc5NjIgMTQuNjQw&#10;NiA0Mi4xNTU1IDE0LjM2OTggNDIuMzM1MiAxNC4wODMzIDQyLjMzNTIgMTMuNzgxMiA0Mi4zMzUy&#10;IDEzLjU2MjUgNDIuMjMxIDEzLjQwNjIgNDIuMDIyNyAxMy4zMTI1IDQxLjgwNCAxMy4yMTg4IDQx&#10;LjM2NjUgMTMuMTYxNSA0MC43MTAyIDEzLjE0MDYgMzkuNzYyMyAxMy4xMTk4IDM5LjAyOCAxMy4w&#10;NzI5IDM4LjUwNzEgMTNaTTQ1LjM4MjEgNy4wMTU2IDQ1LjM4MjEgOC4zMjgxQzQ1Ljg3MTcgNy40&#10;NTMxIDQ2LjM3MTcgNy4wMTU2IDQ2Ljg4MjEgNy4wMTU2IDQ3LjExMTMgNy4wMTU2IDQ3LjMwMTQg&#10;Ny4wODU5MyA0Ny40NTI0IDcuMjI2NiA0Ny42MDM1IDcuMzY3MiA0Ny42NzkgNy41MzEyNyA0Ny42&#10;NzkgNy43MTg4IDQ3LjY3OSA3Ljg4NTQ3IDQ3LjYyNDMgOC4wMjYwNyA0Ny41MTQ5IDguMTQwNiA0&#10;Ny40MDU2IDguMjU1MiA0Ny4yNzggOC4zMTI1IDQ3LjEzMjEgOC4zMTI1IDQ2Ljk3NTggOC4zMTI1&#10;IDQ2LjgwNjYgOC4yMzk2IDQ2LjYyNDMgOC4wOTM4IDQ2LjQ0MiA3Ljk0NzkzIDQ2LjMwOTIgNy44&#10;NzUgNDYuMjI1OSA3Ljg3NSA0Ni4xNDI2IDcuODc1IDQ2LjA1OTIgNy45MTY2NyA0NS45NzU5IDgg&#10;NDUuNzc4IDguMTc3MDcgNDUuNTggOC40NjM1MyA0NS4zODIxIDguODU5NEw0NS4zODIxIDExLjY0&#10;MDZDNDUuMzgyMSAxMS45NjM1IDQ1LjQyMzggMTIuMjA4MyA0NS41MDcxIDEyLjM3NSA0NS41NTky&#10;IDEyLjQ4OTYgNDUuNjU1NSAxMi41ODMzIDQ1Ljc5NjIgMTIuNjU2MiA0NS45MzY4IDEyLjcyOTEg&#10;NDYuMTM3MyAxMi43NjU2IDQ2LjM5NzcgMTIuNzY1Nkw0Ni4zOTc3IDEzIDQzLjQxMzQgMTMgNDMu&#10;NDEzNCAxMi43NjU2QzQzLjcxNTUgMTIuNzY1NiA0My45Mzk0IDEyLjcxODcgNDQuMDg1MiAxMi42&#10;MjUgNDQuMTg5NCAxMi41NjI1IDQ0LjI2MjMgMTIuNDU4MyA0NC4zMDQgMTIuMzEyNSA0NC4zMjQ4&#10;IDEyLjIzOTYgNDQuMzM1MiAxMi4wMzEyIDQ0LjMzNTIgMTEuNjg3NUw0NC4zMzUyIDkuNDM3NUM0&#10;NC4zMzUyIDguNzYwNDMgNDQuMzIyMiA4LjM1NjggNDQuMjk2MiA4LjIyNjYgNDQuMjcwMSA4LjA5&#10;NjMzIDQ0LjIxOCA4LjAwMjU3IDQ0LjEzOTkgNy45NDUzIDQ0LjA2MTggNy44ODgwMyA0My45NzA2&#10;IDcuODU5NCA0My44NjY1IDcuODU5NCA0My43MzExIDcuODU5NCA0My41ODAxIDcuODkwNjMgNDMu&#10;NDEzNCA3Ljk1MzFMNDMuMzUwOSA3LjcxODggNDUuMTE2NSA3LjAxNTYgNDUuMzgyMSA3LjAxNTZa&#10;TTQ5LjA5NjUgOS4zNzVDNDkuMDg2MSAxMC4yMzk2IDQ5LjI5NDQgMTAuOTE2NyA0OS43MjE1IDEx&#10;LjQwNjIgNTAuMTM4MiAxMS44OTU4IDUwLjYzMyAxMi4xNDA2IDUxLjIwNTkgMTIuMTQwNiA1MS41&#10;OTEzIDEyLjE0MDYgNTEuOTI0NiAxMi4wMzY0IDUyLjIwNTkgMTEuODI4MSA1Mi40ODcyIDExLjYx&#10;OTggNTIuNzIxNSAxMS4yNjA0IDUyLjkwOSAxMC43NUw1My4xMTIyIDEwLjg3NUM1My4wMTg0IDEx&#10;LjQ1ODMgNTIuNzU4IDExLjk4NyA1Mi4zMzA5IDEyLjQ2MDkgNTEuOTAzOCAxMi45MzQ5IDUxLjM2&#10;NzQgMTMuMTcxOSA1MC43MjE1IDEzLjE3MTkgNTAuMDIzNiAxMy4xNzE5IDQ5LjQyNzMgMTIuOTAx&#10;MSA0OC45MzI1IDEyLjM1OTQgNDguNDM3NyAxMS44MTc3IDQ4LjE5MDMgMTEuMDg4NiA0OC4xOTAz&#10;IDEwLjE3MTkgNDguMTkwMyA5LjE3MTkgNDguNDQ1NSA4LjM5MzIzIDQ4Ljk1NTkgNy44MzU5IDQ5&#10;LjQ2NjMgNy4yNzg2MyA1MC4xMDY5IDcgNTAuODc3OCA3IDUxLjUyMzYgNyA1Mi4wNTc0IDcuMjE2&#10;MTMgNTIuNDc5MyA3LjY0ODQgNTIuOTAxMiA4LjA4MDczIDUzLjExMjIgOC42NTYyNyA1My4xMTIy&#10;IDkuMzc1TDQ5LjA5NjUgOS4zNzVaTTQ5LjA5NjUgOSA1MS43ODQgOUM1MS43NjMyIDguNjM1NCA1&#10;MS43MTYzIDguMzc1IDUxLjY0MzQgOC4yMTg4IDUxLjUzOTMgNy45NzkyIDUxLjM4MyA3Ljc5MTY3&#10;IDUxLjE3NDcgNy42NTYyIDUwLjk2NjQgNy41MjA4IDUwLjc0NzYgNy40NTMxIDUwLjUxODQgNy40&#10;NTMxIDUwLjE2NDMgNy40NTMxIDQ5Ljg0OTIgNy41OTExMyA0OS41NzMxIDcuODY3MiA0OS4yOTcg&#10;OC4xNDMyIDQ5LjEzODIgOC41MjA4IDQ5LjA5NjUgOVpNNTUuMDA1MiA5LjM3NUM1NC45OTQ4IDEw&#10;LjIzOTYgNTUuMjAzMSAxMC45MTY3IDU1LjYzMDIgMTEuNDA2MiA1Ni4wNDY5IDExLjg5NTggNTYu&#10;NTQxNyAxMi4xNDA2IDU3LjExNDYgMTIuMTQwNiA1Ny41IDEyLjE0MDYgNTcuODMzMyAxMi4wMzY0&#10;IDU4LjExNDYgMTEuODI4MSA1OC4zOTU5IDExLjYxOTggNTguNjMwMiAxMS4yNjA0IDU4LjgxNzcg&#10;MTAuNzVMNTkuMDIwOSAxMC44NzVDNTguOTI3MSAxMS40NTgzIDU4LjY2NjcgMTEuOTg3IDU4LjIz&#10;OTYgMTIuNDYwOSA1Ny44MTI1IDEyLjkzNDkgNTcuMjc2MSAxMy4xNzE5IDU2LjYzMDIgMTMuMTcx&#10;OSA1NS45MzIzIDEzLjE3MTkgNTUuMzM2IDEyLjkwMTEgNTQuODQxMiAxMi4zNTk0IDU0LjM0NjQg&#10;MTEuODE3NyA1NC4wOTkgMTEuMDg4NiA1NC4wOTkgMTAuMTcxOSA1NC4wOTkgOS4xNzE5IDU0LjM1&#10;NDIgOC4zOTMyMyA1NC44NjQ2IDcuODM1OSA1NS4zNzUgNy4yNzg2MyA1Ni4wMTU2IDcgNTYuNzg2&#10;NSA3IDU3LjQzMjMgNyA1Ny45NjYyIDcuMjE2MTMgNTguMzg4MSA3LjY0ODQgNTguODEgOC4wODA3&#10;MyA1OS4wMjA5IDguNjU2MjcgNTkuMDIwOSA5LjM3NUw1NS4wMDUyIDkuMzc1Wk01NS4wMDUyIDkg&#10;NTcuNjkyNyA5QzU3LjY3MTkgOC42MzU0IDU3LjYyNSA4LjM3NSA1Ny41NTIxIDguMjE4OCA1Ny40&#10;NDggNy45NzkyIDU3LjI5MTcgNy43OTE2NyA1Ny4wODM0IDcuNjU2MiA1Ni44NzUxIDcuNTIwOCA1&#10;Ni42NTYzIDcuNDUzMSA1Ni40MjcxIDcuNDUzMSA1Ni4wNzMgNy40NTMxIDU1Ljc1NzkgNy41OTEx&#10;MyA1NS40ODE4IDcuODY3MiA1NS4yMDU3IDguMTQzMiA1NS4wNDY5IDguNTIwOCA1NS4wMDUyIDla&#10;TTYzLjY5NTIgNy4wMTU2IDYzLjY5NTIgOSA2My40NzY1IDlDNjMuMzIwMiA4LjM3NSA2My4xMTQ1&#10;IDcuOTUwNTMgNjIuODU5MyA3LjcyNjYgNjIuNjA0MSA3LjUwMjYgNjIuMjgzOCA3LjM5MDYgNjEu&#10;ODk4MyA3LjM5MDYgNjEuNjA2NiA3LjM5MDYgNjEuMzY5NyA3LjQ2ODczIDYxLjE4NzQgNy42MjUg&#10;NjEuMDA1MSA3Ljc4MTI3IDYwLjkxNCA3Ljk1MzEzIDYwLjkxNCA4LjE0MDYgNjAuOTE0IDguMzgw&#10;MiA2MC45ODE3IDguNTgzMzMgNjEuMTE3MSA4Ljc1IDYxLjI0MjEgOC45MjcwNyA2MS41MDc3IDku&#10;MTE0NTcgNjEuOTE0IDkuMzEyNUw2Mi44MzU4IDkuNzVDNjMuNzAwNCAxMC4xNzcxIDY0LjEzMjcg&#10;MTAuNzI5MSA2NC4xMzI3IDExLjQwNjIgNjQuMTMyNyAxMS45Mzc1IDYzLjkzMjIgMTIuMzY0NiA2&#10;My41MzEyIDEyLjY4NzUgNjMuMTMwMSAxMy4wMTA0IDYyLjY3OTYgMTMuMTcxOSA2Mi4xNzk2IDEz&#10;LjE3MTkgNjEuODI1NCAxMy4xNzE5IDYxLjQxOTEgMTMuMTA5NCA2MC45NjA4IDEyLjk4NDQgNjAu&#10;ODI1NCAxMi45NDI3IDYwLjcxMDggMTIuOTIxOSA2MC42MTcxIDEyLjkyMTkgNjAuNTIzNCAxMi45&#10;MjE5IDYwLjQ1MDQgMTIuOTc5MiA2MC4zOTgzIDEzLjA5MzhMNjAuMTc5NiAxMy4wOTM4IDYwLjE3&#10;OTYgMTEuMDE1NiA2MC4zOTgzIDExLjAxNTZDNjAuNTEyOSAxMS42MDkzIDYwLjczNjkgMTIuMDU0&#10;NyA2MS4wNzAyIDEyLjM1MTYgNjEuNDAzNSAxMi42NDg1IDYxLjc3ODUgMTIuNzk2OSA2Mi4xOTUy&#10;IDEyLjc5NjkgNjIuNDg2OSAxMi43OTY5IDYyLjcyMzkgMTIuNzExIDYyLjkwNjIgMTIuNTM5MSA2&#10;My4wODg1IDEyLjM2NzIgNjMuMTc5NiAxMi4xNjE0IDYzLjE3OTYgMTEuOTIxOSA2My4xNzk2IDEx&#10;LjYzMDIgNjMuMDc4IDExLjM4NTQgNjIuODc0OSAxMS4xODc1IDYyLjY3MTggMTAuOTg5NiA2Mi4y&#10;NjI5IDEwLjczOTYgNjEuNjQ4MyAxMC40Mzc1IDYxLjAzMzggMTAuMTM1NCA2MC42MzI3IDkuODU5&#10;NCA2MC40NDUyIDkuNjA5NCA2MC4yNTc3IDkuMzY5OCA2MC4xNjQgOS4wNjc3IDYwLjE2NCA4Ljcw&#10;MzEgNjAuMTY0IDguMjIzOTcgNjAuMzI4MSA3LjgyMjkzIDYwLjY1NjIgNy41IDYwLjk4NDMgNy4x&#10;NzcwNyA2MS40MDg3IDcuMDE1NiA2MS45Mjk2IDcuMDE1NiA2Mi4xNTg3IDcuMDE1NiA2Mi40MzQ4&#10;IDcuMDYyNDcgNjIuNzU3NyA3LjE1NjIgNjIuOTc2NCA3LjIxODczIDYzLjExNzEgNy4yNSA2My4x&#10;Nzk2IDcuMjUgNjMuMjUyNSA3LjI1IDYzLjMwNzIgNy4yMzY5NyA2My4zNDM3IDcuMjEwOSA2My4z&#10;ODAxIDcuMTg0OSA2My40MjQ0IDcuMTE5OCA2My40NzY1IDcuMDE1Nkw2My42OTUyIDcuMDE1NlpN&#10;NjUuMDAwOSA0LjIzNDQgNjUuMDAwOSAzLjk2ODhDNjUuNjM2MyA0LjI5MTY3IDY2LjE2NzYgNC42&#10;NjY2NyA2Ni41OTQ3IDUuMDkzOCA2Ny4yMDkyIDUuNzE4NzMgNjcuNjgwNiA2LjQ0NTI3IDY4LjAw&#10;ODcgNy4yNzM0IDY4LjMzNjggOC4xMDE1MyA2OC41MDA5IDguOTY4NzMgNjguNTAwOSA5Ljg3NSA2&#10;OC41MDA5IDExLjE4NzUgNjguMTc4IDEyLjM4MjggNjcuNTMyMiAxMy40NjA5IDY2Ljg4NjMgMTQu&#10;NTM5IDY2LjA0MjYgMTUuMzEyNSA2NS4wMDA5IDE1Ljc4MTJMNjUuMDAwOSAxNS41NDY5QzY1LjUy&#10;MTggMTUuMjU1MiA2NS45NDg5IDE0Ljg1OTQgNjYuMjgyMiAxNC4zNTk0IDY2LjYxNTUgMTMuODU5&#10;NCA2Ni44NjU1IDEzLjIyNjYgNjcuMDMyMiAxMi40NjA5IDY3LjE5ODkgMTEuNjk1MyA2Ny4yODIy&#10;IDEwLjg5NTggNjcuMjgyMiAxMC4wNjI1IDY3LjI4MjIgOS4xNTYyMyA2Ny4yMDkzIDguMzMzMzMg&#10;NjcuMDYzNCA3LjU5MzggNjYuOTU5MyA3LjAxMDQ3IDY2LjgyOTEgNi41NDE3IDY2LjY3MjggNi4x&#10;ODc1IDY2LjUxNjUgNS44MzMzIDY2LjMwNTYgNS40OTQ3NyA2Ni4wNCA1LjE3MTkgNjUuNzc0MyA0&#10;Ljg0ODk3IDY1LjQyOCA0LjUzNjQ3IDY1LjAwMDkgNC4yMzQ0WiIgc3Ryb2tlPSJub25lIi8+PC9n&#10;PjxnIHN0cm9rZT0iIzI2MjYyNiIgc3Ryb2tlLXdpZHRoPSIwLjgzMzMiIHN0cm9rZS1saW5lam9p&#10;bj0icm91bmQiIGZpbGw9IiMyNjI2MjYiPjxsaW5lIHgxPSI1NSIgeTE9IjIwNSIgeDI9IjU1IiB5&#10;Mj0iMTI1IiBmaWxsPSJub25lIi8+PGxpbmUgeDE9IjI5MyIgeTE9IjIwNSIgeDI9IjI5MyIgeTI9&#10;IjEyNSIgZmlsbD0ibm9uZSIvPjxsaW5lIHgxPSI1NSIgeTE9IjIwMi45NCIgeDI9IjU3LjM4IiB5&#10;Mj0iMjAyLjk0IiBmaWxsPSJub25lIi8+PGxpbmUgeDE9IjU1IiB5MT0iMTc2Ljk2IiB4Mj0iNTcu&#10;MzgiIHkyPSIxNzYuOTYiIGZpbGw9Im5vbmUiLz48bGluZSB4MT0iNTUiIHkxPSIxNTAuOTgiIHgy&#10;PSI1Ny4zOCIgeTI9IjE1MC45OCIgZmlsbD0ibm9uZSIvPjxsaW5lIHgxPSI1NSIgeTE9IjEyNSIg&#10;eDI9IjU3LjM4IiB5Mj0iMTI1IiBmaWxsPSJub25lIi8+PGxpbmUgeDE9IjI5MyIgeTE9IjIwMi45&#10;NCIgeDI9IjI5MC42MiIgeTI9IjIwMi45NCIgZmlsbD0ibm9uZSIvPjxsaW5lIHgxPSIyOTMiIHkx&#10;PSIxNzYuOTYiIHgyPSIyOTAuNjIiIHkyPSIxNzYuOTYiIGZpbGw9Im5vbmUiLz48bGluZSB4MT0i&#10;MjkzIiB5MT0iMTUwLjk4IiB4Mj0iMjkwLjYyIiB5Mj0iMTUwLjk4IiBmaWxsPSJub25lIi8+PGxp&#10;bmUgeDE9IjI5MyIgeTE9IjEyNSIgeDI9IjI5MC42MiIgeTI9IjEyNSIgZmlsbD0ibm9uZSIvPjwv&#10;Zz48ZyBzdHJva2U9IiMyNjI2MjYiIGZpbGw9IiMyNjI2MjYiIGZvbnQtZmFtaWx5PSJUaW1lcyBO&#10;ZXcgUm9tYW4iIGZvbnQtc2l6ZT0iMTMuMzMzMyIgdHJhbnNmb3JtPSJ0cmFuc2xhdGUoNTIuMzMz&#10;MyAyMDIuOTQpIj48cGF0aCBkPSJNLTIxLjQ2ODggMS42MDk0LTE4LjE4NzUgMS42MDk0LTE4LjE4&#10;NzUgMi41NjI1LTIxLjQ2ODggMi41NjI1LTIxLjQ2ODggMS42MDk0Wk0tMTcuMDk4MSAwLjc1Qy0x&#10;Ny4wOTgxLTAuMjI5Mi0xNi45NDk3LTEuMDc1NTctMTYuNjUyOC0xLjc4OTEtMTYuMzU1OS0yLjUw&#10;MjYzLTE1Ljk2MjctMy4wMzEyNy0xNS40NzMxLTMuMzc1LTE1LjA4NzctMy42NDU4LTE0LjY5MTkt&#10;My43ODEyLTE0LjI4NTYtMy43ODEyLTEzLjYyOTMtMy43ODEyLTEzLjA0MDgtMy40NDc4Ny0xMi41&#10;Mi0yLjc4MTItMTEuODYzNy0xLjk0Nzg3LTExLjUzNTYtMC44MTc2NjctMTEuNTM1NiAwLjYwOTQt&#10;MTEuNTM1NiAxLjYwOTQtMTEuNjc4OCAyLjQ1ODMzLTExLjk2NTMgMy4xNTYyLTEyLjI1MTggMy44&#10;NTQxMy0xMi42MTg5IDQuMzYxOTctMTMuMDY2OCA0LjY3OTctMTMuNTE0NyA0Ljk5NzM3LTEzLjk0&#10;MTggNS4xNTYyLTE0LjM0ODEgNS4xNTYyLTE1LjE3MSA1LjE1NjItMTUuODU4NSA0LjY3MTgzLTE2&#10;LjQxMDYgMy43MDMxLTE2Ljg2ODkgMi44ODAyMy0xNy4wOTgxIDEuODk1ODctMTcuMDk4MSAwLjc1&#10;Wk0tMTUuODQ4MSAwLjkwNjJDLTE1Ljg0ODEgMi4wOTM3My0xNS43MDIzIDMuMDYyNS0xNS40MTA2&#10;IDMuODEyNS0xNS4xNzEgNC40Mzc1LTE0LjgxMTYgNC43NS0xNC4zMzI1IDQuNzUtMTQuMTAzMyA0&#10;Ljc1LTEzLjg2NjMgNC42NDg0My0xMy42MjE1IDQuNDQ1My0xMy4zNzY3IDQuMjQyMTctMTMuMTkx&#10;OCAzLjg5NTgtMTMuMDY2OCAzLjQwNjItMTIuODY4OSAyLjY4NzQ3LTEyLjc3IDEuNjYxNDMtMTIu&#10;NzcgMC4zMjgxLTEyLjc3LTAuNjUxMDMzLTEyLjg3NDItMS40Njg3My0xMy4wODI1LTIuMTI1LTEz&#10;LjIyODMtMi42MTQ2LTEzLjQyNjItMi45NTgzMy0xMy42NzYyLTMuMTU2Mi0xMy44NDI5LTMuMjkx&#10;NjctMTQuMDUxMi0zLjM1OTQtMTQuMzAxMi0zLjM1OTQtMTQuNTgyNS0zLjM1OTQtMTQuODM3Ny0z&#10;LjIzNDQtMTUuMDY2OC0yLjk4NDQtMTUuMzY4OS0yLjYzMDItMTUuNTc0Ny0yLjA3NTUtMTUuNjg0&#10;LTEuMzIwMy0xNS43OTM0LTAuNTY1MS0xNS44NDgxIDAuMTc3MDY3LTE1Ljg0ODEgMC45MDYyWk0t&#10;OS4yODU2IDMuNzY1NkMtOS4wODc2NyAzLjc2NTYtOC45MjEgMy44MzU5My04Ljc4NTYgMy45NzY2&#10;LTguNjUwMiA0LjExNzItOC41ODI1IDQuMjgxMjctOC41ODI1IDQuNDY4OC04LjU4MjUgNC42NjY2&#10;Ny04LjY1MDIgNC44MzMzMy04Ljc4NTYgNC45Njg4LTguOTIxIDUuMTA0Mi05LjA4NzY3IDUuMTcx&#10;OS05LjI4NTYgNS4xNzE5LTkuNDgzNTMgNS4xNzE5LTkuNjUwMiA1LjEwNDItOS43ODU2IDQuOTY4&#10;OC05LjkyMSA0LjgzMzMzLTkuOTg4NyA0LjY2NjY3LTkuOTg4NyA0LjQ2ODgtOS45ODg3IDQuMjcw&#10;ODctOS45MjEgNC4xMDQyLTkuNzg1NiAzLjk2ODgtOS42NTAyIDMuODMzMzMtOS40ODM1MyAzLjc2&#10;NTYtOS4yODU2IDMuNzY1NlpNLTEuNjI5MyAzLjM0MzgtMi4yMjMxIDUtNy4zMDEyIDUtNy4zMDEy&#10;IDQuNzY1NkMtNS44MTE2IDMuNDAxMDctNC43NjIxMyAyLjI4NjUtNC4xNTI4IDEuNDIxOS0zLjU0&#10;MzQgMC41NTczLTMuMjM4Ny0wLjIyOTE2Ny0zLjIzODctMC45Mzc1LTMuMjM4Ny0xLjQ4OTU3LTMu&#10;NDA1MzctMS45NDAxLTMuNzM4Ny0yLjI4OTEtNC4wNzIwMy0yLjYzODAzLTQuNDczMDctMi44MTI1&#10;LTQuOTQxOC0yLjgxMjUtNS4zNTg0Ny0yLjgxMjUtNS43MzYwNy0yLjY5MDEtNi4wNzQ2LTIuNDQ1&#10;My02LjQxMzItMi4yMDA1LTYuNjYwNi0xLjgzODUzLTYuODE2OC0xLjM1OTRMLTcuMDUxMi0xLjM1&#10;OTRDLTYuOTQ3MDctMi4xNDA2LTYuNjc2MjMtMi43Mzk1My02LjIzODctMy4xNTYyLTUuODAxMjMt&#10;My41NzI4Ny01LjI1NDM3LTMuNzgxMi00LjU5ODEtMy43ODEyLTMuOTAwMTctMy43ODEyLTMuMzE2&#10;ODMtMy41NTcyNy0yLjg0ODEtMy4xMDk0LTIuMzc5MzctMi42NjE0Ny0yLjE0NS0yLjEzNTQtMi4x&#10;NDUtMS41MzEyLTIuMTQ1LTEuMDkzNzMtMi4yNDkxNy0wLjY1NjI2Ny0yLjQ1NzUtMC4yMTg4LTIu&#10;NzY5OTcgMC40Njg3MzMtMy4yNzUxNyAxLjE5MjctMy45NzMxIDEuOTUzMS01LjAyNTE3IDMuMTA5&#10;MzctNS42ODY2MyAzLjgwNzMtNS45NTc1IDQuMDQ2OUwtMy43MDc1IDQuMDQ2OUMtMy4yNDkxNyA0&#10;LjA0NjktMi45Mjg4MyA0LjAyODY3LTIuNzQ2NSAzLjk5MjItMi41NjQyMyAzLjk1NTczLTIuMzk3&#10;NTcgMy44ODU0LTIuMjQ2NSAzLjc4MTItMi4wOTU1IDMuNjc3MDctMS45Njc5IDMuNTMxMjctMS44&#10;NjM3IDMuMzQzOEwtMS42MjkzIDMuMzQzOFoiIHN0cm9rZT0ibm9uZSIvPjwvZz48ZyBzdHJva2U9&#10;IiMyNjI2MjYiIGZpbGw9IiMyNjI2MjYiIGZvbnQtZmFtaWx5PSJUaW1lcyBOZXcgUm9tYW4iIGZv&#10;bnQtc2l6ZT0iMTMuMzMzMyIgdHJhbnNmb3JtPSJ0cmFuc2xhdGUoNTIuMzMzMyAxNzYuOTYpIj48&#10;cGF0aCBkPSJNLTYuNTMxMiAwLjc1Qy02LjUzMTItMC4yMjkyLTYuMzgyNzctMS4wNzU1Ny02LjA4&#10;NTktMS43ODkxLTUuNzg5MDMtMi41MDI2My01LjM5NTgtMy4wMzEyNy00LjkwNjItMy4zNzUtNC41&#10;MjA4LTMuNjQ1OC00LjEyNS0zLjc4MTItMy43MTg4LTMuNzgxMi0zLjA2MjUzLTMuNzgxMi0yLjQ3&#10;Mzk3LTMuNDQ3ODctMS45NTMxLTIuNzgxMi0xLjI5NjktMS45NDc4Ny0wLjk2ODgtMC44MTc2Njct&#10;MC45Njg4IDAuNjA5NC0wLjk2ODggMS42MDk0LTEuMTEyIDIuNDU4MzMtMS4zOTg0IDMuMTU2Mi0x&#10;LjY4NDg3IDMuODU0MTMtMi4wNTIwNyA0LjM2MTk3LTIuNSA0LjY3OTctMi45NDc5MyA0Ljk5NzM3&#10;LTMuMzc1IDUuMTU2Mi0zLjc4MTIgNS4xNTYyLTQuNjA0MTMgNS4xNTYyLTUuMjkxNjcgNC42NzE4&#10;My01Ljg0MzggMy43MDMxLTYuMzAyMDcgMi44ODAyMy02LjUzMTIgMS44OTU4Ny02LjUzMTIgMC43&#10;NVpNLTUuMjgxMiAwLjkwNjJDLTUuMjgxMiAyLjA5MzczLTUuMTM1NCAzLjA2MjUtNC44NDM4IDMu&#10;ODEyNS00LjYwNDIgNC40Mzc1LTQuMjQ0OCA0Ljc1LTMuNzY1NiA0Ljc1LTMuNTM2NDcgNC43NS0z&#10;LjI5OTUgNC42NDg0My0zLjA1NDcgNC40NDUzLTIuODA5OSA0LjI0MjE3LTIuNjI1IDMuODk1OC0y&#10;LjUgMy40MDYyLTIuMzAyMDcgMi42ODc0Ny0yLjIwMzEgMS42NjE0My0yLjIwMzEgMC4zMjgxLTIu&#10;MjAzMS0wLjY1MTAzMy0yLjMwNzI3LTEuNDY4NzMtMi41MTU2LTIuMTI1LTIuNjYxNDctMi42MTQ2&#10;LTIuODU5NC0yLjk1ODMzLTMuMTA5NC0zLjE1NjItMy4yNzYwNy0zLjI5MTY3LTMuNDg0NC0zLjM1&#10;OTQtMy43MzQ0LTMuMzU5NC00LjAxNTYtMy4zNTk0LTQuMjcwOC0zLjIzNDQtNC41LTIuOTg0NC00&#10;LjgwMjA3LTIuNjMwMi01LjAwNzgtMi4wNzU1LTUuMTE3Mi0xLjMyMDMtNS4yMjY1My0wLjU2NTEt&#10;NS4yODEyIDAuMTc3MDY3LTUuMjgxMiAwLjkwNjJaIiBzdHJva2U9Im5vbmUiLz48L2c+PGcgc3Ry&#10;b2tlPSIjMjYyNjI2IiBmaWxsPSIjMjYyNjI2IiBmb250LWZhbWlseT0iVGltZXMgTmV3IFJvbWFu&#10;IiBmb250LXNpemU9IjEzLjMzMzMiIHRyYW5zZm9ybT0idHJhbnNsYXRlKDUyLjMzMzMgMTUwLjk4&#10;KSI+PHBhdGggZD0iTS0xNi41MzEyIDAuNzVDLTE2LjUzMTItMC4yMjkyLTE2LjM4MjgtMS4wNzU1&#10;Ny0xNi4wODU5LTEuNzg5MS0xNS43ODktMi41MDI2My0xNS4zOTU4LTMuMDMxMjctMTQuOTA2Mi0z&#10;LjM3NS0xNC41MjA4LTMuNjQ1OC0xNC4xMjUtMy43ODEyLTEzLjcxODgtMy43ODEyLTEzLjA2MjUt&#10;My43ODEyLTEyLjQ3NC0zLjQ0Nzg3LTExLjk1MzEtMi43ODEyLTExLjI5NjktMS45NDc4Ny0xMC45&#10;Njg4LTAuODE3NjY3LTEwLjk2ODggMC42MDk0LTEwLjk2ODggMS42MDk0LTExLjExMiAyLjQ1ODMz&#10;LTExLjM5ODQgMy4xNTYyLTExLjY4NDkgMy44NTQxMy0xMi4wNTIxIDQuMzYxOTctMTIuNSA0LjY3&#10;OTctMTIuOTQ3OSA0Ljk5NzM3LTEzLjM3NSA1LjE1NjItMTMuNzgxMiA1LjE1NjItMTQuNjA0MSA1&#10;LjE1NjItMTUuMjkxNyA0LjY3MTgzLTE1Ljg0MzggMy43MDMxLTE2LjMwMjEgMi44ODAyMy0xNi41&#10;MzEyIDEuODk1ODctMTYuNTMxMiAwLjc1Wk0tMTUuMjgxMiAwLjkwNjJDLTE1LjI4MTIgMi4wOTM3&#10;My0xNS4xMzU0IDMuMDYyNS0xNC44NDM4IDMuODEyNS0xNC42MDQyIDQuNDM3NS0xNC4yNDQ4IDQu&#10;NzUtMTMuNzY1NiA0Ljc1LTEzLjUzNjUgNC43NS0xMy4yOTk1IDQuNjQ4NDMtMTMuMDU0NyA0LjQ0&#10;NTMtMTIuODA5OSA0LjI0MjE3LTEyLjYyNSAzLjg5NTgtMTIuNSAzLjQwNjItMTIuMzAyMSAyLjY4&#10;NzQ3LTEyLjIwMzEgMS42NjE0My0xMi4yMDMxIDAuMzI4MS0xMi4yMDMxLTAuNjUxMDMzLTEyLjMw&#10;NzMtMS40Njg3My0xMi41MTU2LTIuMTI1LTEyLjY2MTUtMi42MTQ2LTEyLjg1OTQtMi45NTgzMy0x&#10;My4xMDk0LTMuMTU2Mi0xMy4yNzYxLTMuMjkxNjctMTMuNDg0NC0zLjM1OTQtMTMuNzM0NC0zLjM1&#10;OTQtMTQuMDE1Ni0zLjM1OTQtMTQuMjcwOC0zLjIzNDQtMTQuNS0yLjk4NDQtMTQuODAyMS0yLjYz&#10;MDItMTUuMDA3OC0yLjA3NTUtMTUuMTE3Mi0xLjMyMDMtMTUuMjI2NS0wLjU2NTEtMTUuMjgxMiAw&#10;LjE3NzA2Ny0xNS4yODEyIDAuOTA2MlpNLTguNzE4OCAzLjc2NTZDLTguNTIwODcgMy43NjU2LTgu&#10;MzU0MiAzLjgzNTkzLTguMjE4OCAzLjk3NjYtOC4wODMzMyA0LjExNzItOC4wMTU2IDQuMjgxMjct&#10;OC4wMTU2IDQuNDY4OC04LjAxNTYgNC42NjY2Ny04LjA4MzMzIDQuODMzMzMtOC4yMTg4IDQuOTY4&#10;OC04LjM1NDIgNS4xMDQyLTguNTIwODcgNS4xNzE5LTguNzE4OCA1LjE3MTktOC45MTY2NyA1LjE3&#10;MTktOS4wODMzMyA1LjEwNDItOS4yMTg4IDQuOTY4OC05LjM1NDIgNC44MzMzMy05LjQyMTkgNC42&#10;NjY2Ny05LjQyMTkgNC40Njg4LTkuNDIxOSA0LjI3MDg3LTkuMzU0MiA0LjEwNDItOS4yMTg4IDMu&#10;OTY4OC05LjA4MzMzIDMuODMzMzMtOC45MTY2NyAzLjc2NTYtOC43MTg4IDMuNzY1NlpNLTEuMDYy&#10;NSAzLjM0MzgtMS42NTYyIDUtNi43MzQ0IDUtNi43MzQ0IDQuNzY1NkMtNS4yNDQ4IDMuNDAxMDct&#10;NC4xOTUzIDIuMjg2NS0zLjU4NTkgMS40MjE5LTIuOTc2NTcgMC41NTczLTIuNjcxOS0wLjIyOTE2&#10;Ny0yLjY3MTktMC45Mzc1LTIuNjcxOS0xLjQ4OTU3LTIuODM4NTctMS45NDAxLTMuMTcxOS0yLjI4&#10;OTEtMy41MDUyMy0yLjYzODAzLTMuOTA2MjctMi44MTI1LTQuMzc1LTIuODEyNS00Ljc5MTY3LTIu&#10;ODEyNS01LjE2OTI3LTIuNjkwMS01LjUwNzgtMi40NDUzLTUuODQ2MzMtMi4yMDA1LTYuMDkzNzMt&#10;MS44Mzg1My02LjI1LTEuMzU5NEwtNi40ODQ0LTEuMzU5NEMtNi4zODAyLTIuMTQwNi02LjEwOTM3&#10;LTIuNzM5NTMtNS42NzE5LTMuMTU2Mi01LjIzNDM3LTMuNTcyODctNC42ODc0Ny0zLjc4MTItNC4w&#10;MzEyLTMuNzgxMi0zLjMzMzMzLTMuNzgxMi0yLjc1LTMuNTU3MjctMi4yODEyLTMuMTA5NC0xLjgx&#10;MjQ3LTIuNjYxNDctMS41NzgxLTIuMTM1NC0xLjU3ODEtMS41MzEyLTEuNTc4MS0xLjA5MzczLTEu&#10;NjgyMjctMC42NTYyNjctMS44OTA2LTAuMjE4OC0yLjIwMzEzIDAuNDY4NzMzLTIuNzA4MzMgMS4x&#10;OTI3LTMuNDA2MiAxLjk1MzEtNC40NTgzMyAzLjEwOTM3LTUuMTE5OCAzLjgwNzMtNS4zOTA2IDQu&#10;MDQ2OUwtMy4xNDA2IDQuMDQ2OUMtMi42ODIyNyA0LjA0NjktMi4zNjE5NyA0LjAyODY3LTIuMTc5&#10;NyAzLjk5MjItMS45OTczNyAzLjk1NTczLTEuODMwNyAzLjg4NTQtMS42Nzk3IDMuNzgxMi0xLjUy&#10;ODYzIDMuNjc3MDctMS40MDEwMyAzLjUzMTI3LTEuMjk2OSAzLjM0MzhMLTEuMDYyNSAzLjM0Mzha&#10;IiBzdHJva2U9Im5vbmUiLz48L2c+PGcgc3Ryb2tlPSIjMjYyNjI2IiBmaWxsPSIjMjYyNjI2IiBm&#10;b250LWZhbWlseT0iVGltZXMgTmV3IFJvbWFuIiBmb250LXNpemU9IjEzLjMzMzMiIHRyYW5zZm9y&#10;bT0idHJhbnNsYXRlKDUyLjMzMzMgMTI1KSI+PHBhdGggZD0iTS0xNi41MzEyIDAuNzVDLTE2LjUz&#10;MTItMC4yMjkyLTE2LjM4MjgtMS4wNzU1Ny0xNi4wODU5LTEuNzg5MS0xNS43ODktMi41MDI2My0x&#10;NS4zOTU4LTMuMDMxMjctMTQuOTA2Mi0zLjM3NS0xNC41MjA4LTMuNjQ1OC0xNC4xMjUtMy43ODEy&#10;LTEzLjcxODgtMy43ODEyLTEzLjA2MjUtMy43ODEyLTEyLjQ3NC0zLjQ0Nzg3LTExLjk1MzEtMi43&#10;ODEyLTExLjI5NjktMS45NDc4Ny0xMC45Njg4LTAuODE3NjY3LTEwLjk2ODggMC42MDk0LTEwLjk2&#10;ODggMS42MDk0LTExLjExMiAyLjQ1ODMzLTExLjM5ODQgMy4xNTYyLTExLjY4NDkgMy44NTQxMy0x&#10;Mi4wNTIxIDQuMzYxOTctMTIuNSA0LjY3OTctMTIuOTQ3OSA0Ljk5NzM3LTEzLjM3NSA1LjE1NjIt&#10;MTMuNzgxMiA1LjE1NjItMTQuNjA0MSA1LjE1NjItMTUuMjkxNyA0LjY3MTgzLTE1Ljg0MzggMy43&#10;MDMxLTE2LjMwMjEgMi44ODAyMy0xNi41MzEyIDEuODk1ODctMTYuNTMxMiAwLjc1Wk0tMTUuMjgx&#10;MiAwLjkwNjJDLTE1LjI4MTIgMi4wOTM3My0xNS4xMzU0IDMuMDYyNS0xNC44NDM4IDMuODEyNS0x&#10;NC42MDQyIDQuNDM3NS0xNC4yNDQ4IDQuNzUtMTMuNzY1NiA0Ljc1LTEzLjUzNjUgNC43NS0xMy4y&#10;OTk1IDQuNjQ4NDMtMTMuMDU0NyA0LjQ0NTMtMTIuODA5OSA0LjI0MjE3LTEyLjYyNSAzLjg5NTgt&#10;MTIuNSAzLjQwNjItMTIuMzAyMSAyLjY4NzQ3LTEyLjIwMzEgMS42NjE0My0xMi4yMDMxIDAuMzI4&#10;MS0xMi4yMDMxLTAuNjUxMDMzLTEyLjMwNzMtMS40Njg3My0xMi41MTU2LTIuMTI1LTEyLjY2MTUt&#10;Mi42MTQ2LTEyLjg1OTQtMi45NTgzMy0xMy4xMDk0LTMuMTU2Mi0xMy4yNzYxLTMuMjkxNjctMTMu&#10;NDg0NC0zLjM1OTQtMTMuNzM0NC0zLjM1OTQtMTQuMDE1Ni0zLjM1OTQtMTQuMjcwOC0zLjIzNDQt&#10;MTQuNS0yLjk4NDQtMTQuODAyMS0yLjYzMDItMTUuMDA3OC0yLjA3NTUtMTUuMTE3Mi0xLjMyMDMt&#10;MTUuMjI2NS0wLjU2NTEtMTUuMjgxMiAwLjE3NzA2Ny0xNS4yODEyIDAuOTA2MlpNLTguNzE4OCAz&#10;Ljc2NTZDLTguNTIwODcgMy43NjU2LTguMzU0MiAzLjgzNTkzLTguMjE4OCAzLjk3NjYtOC4wODMz&#10;MyA0LjExNzItOC4wMTU2IDQuMjgxMjctOC4wMTU2IDQuNDY4OC04LjAxNTYgNC42NjY2Ny04LjA4&#10;MzMzIDQuODMzMzMtOC4yMTg4IDQuOTY4OC04LjM1NDIgNS4xMDQyLTguNTIwODcgNS4xNzE5LTgu&#10;NzE4OCA1LjE3MTktOC45MTY2NyA1LjE3MTktOS4wODMzMyA1LjEwNDItOS4yMTg4IDQuOTY4OC05&#10;LjM1NDIgNC44MzMzMy05LjQyMTkgNC42NjY2Ny05LjQyMTkgNC40Njg4LTkuNDIxOSA0LjI3MDg3&#10;LTkuMzU0MiA0LjEwNDItOS4yMTg4IDMuOTY4OC05LjA4MzMzIDMuODMzMzMtOC45MTY2NyAzLjc2&#10;NTYtOC43MTg4IDMuNzY1NlpNLTAuOTY4OCAxLjgyODEtMC45Njg4IDIuNzM0NC0yLjEyNSAyLjcz&#10;NDQtMi4xMjUgNS0zLjE3MTkgNS0zLjE3MTkgMi43MzQ0LTYuODEyNSAyLjczNDQtNi44MTI1IDEu&#10;OTIxOS0yLjgxMjUtMy43ODEyLTIuMTI1LTMuNzgxMi0yLjEyNSAxLjgyODEtMC45Njg4IDEuODI4&#10;MVpNLTMuMTcxOSAxLjgyODEtMy4xNzE5LTIuNDUzMS02LjE4NzUgMS44MjgxLTMuMTcxOSAxLjgy&#10;ODFaIiBzdHJva2U9Im5vbmUiLz48L2c+PGcgc3Ryb2tlPSIjMjYyNjI2IiBmaWxsPSIjMjYyNjI2&#10;IiBmb250LWZhbWlseT0iVGltZXMgTmV3IFJvbWFuIiBmb250LXNpemU9IjEzLjMzMzMiIHRyYW5z&#10;Zm9ybT0ibWF0cml4KDYuMTIzMjNlLTE3IC0xIDEgNi4xMjMyM2UtMTcgMjguNjY2NyAxNjUpIj48&#10;cGF0aCBkPSJNLTI3Ljc4MTItMTEuMTQwNi0yNy43ODEyLTcuNzM0NC0yNS44OTA2LTcuNzM0NEMt&#10;MjUuNDAxLTcuNzM0NC0yNS4wNzI5LTcuODA3My0yNC45MDYyLTcuOTUzMS0yNC42ODc1LTguMTUx&#10;MDMtMjQuNTY3Ny04LjQ5NDgtMjQuNTQ2OS04Ljk4NDRMLTI0LjI5NjktOC45ODQ0LTI0LjI5Njkt&#10;NS45ODQ0LTI0LjU0NjktNS45ODQ0Qy0yNC41OTktNi40MTE0Ny0yNC42NTYzLTYuNjgyMy0yNC43&#10;MTg4LTYuNzk2OS0yNC43OTE3LTYuOTQyNy0yNC45MTY3LTcuMDU3MjctMjUuMDkzOC03LjE0MDYt&#10;MjUuMjcwOS03LjIyMzkzLTI1LjUzNjUtNy4yNjU2LTI1Ljg5MDYtNy4yNjU2TC0yNy43ODEyLTcu&#10;MjY1Ni0yNy43ODEyLTQuNDM3NUMtMjcuNzgxMi00LjA1MjEtMjcuNzY1Ni0zLjgxNzczLTI3Ljcz&#10;NDQtMy43MzQ0LTI3LjcwMzEtMy42NTEwNy0yNy42NDMyLTMuNTg1OTctMjcuNTU0Ny0zLjUzOTEt&#10;MjcuNDY2Mi0zLjQ5MjIzLTI3LjMwNzMtMy40Njg4LTI3LjA3ODEtMy40Njg4TC0yNS42MDk0LTMu&#10;NDY4OEMtMjUuMTE5OC0zLjQ2ODgtMjQuNzY1Ni0zLjUwMjYzLTI0LjU0NjktMy41NzAzLTI0LjMy&#10;ODItMy42MzgwMy0yNC4xMTk4LTMuNzcwODctMjMuOTIxOS0zLjk2ODgtMjMuNjYxNC00LjIyOTIt&#10;MjMuMzkwNi00LjYyNS0yMy4xMDk0LTUuMTU2MkwtMjIuODU5NC01LjE1NjItMjMuNTkzOC0zLTMw&#10;LjIzNDQtMy0zMC4yMzQ0LTMuMjM0NC0yOS45MjE5LTMuMjM0NEMtMjkuNzI0LTMuMjM0NC0yOS41&#10;MzEzLTMuMjgxMjctMjkuMzQzOC0zLjM3NS0yOS4yMDgzLTMuNDQ3OTMtMjkuMTE3Mi0zLjU1MjEt&#10;MjkuMDcwMy0zLjY4NzUtMjkuMDIzNC0zLjgyMjktMjktNC4wOTg5My0yOS00LjUxNTZMLTI5LTEw&#10;LjEwOTRDLTI5LTEwLjY1MTEtMjkuMDU3My0xMC45ODk2LTI5LjE3MTktMTEuMTI1LTI5LjMxNzct&#10;MTEuMjkxNy0yOS41Njc3LTExLjM3NS0yOS45MjE5LTExLjM3NUwtMzAuMjM0NC0xMS4zNzUtMzAu&#10;MjM0NC0xMS42MDk0LTIzLjU5MzgtMTEuNjA5NC0yMy41LTkuNzE4OC0yMy43NS05LjcxODhDLTIz&#10;Ljg0MzctMTAuMTc3MS0yMy45NDI3LTEwLjQ4OTUtMjQuMDQ2OS0xMC42NTYyLTI0LjE1MS0xMC44&#10;MjI5LTI0LjMxMjUtMTAuOTUzMS0yNC41MzEyLTExLjA0NjktMjQuNjk3OS0xMS4xMDk0LTI0Ljk5&#10;NDgtMTEuMTQwNi0yNS40MjE5LTExLjE0MDZMLTI3Ljc4MTItMTEuMTQwNlpNLTIwLjI1ODgtOC45&#10;ODQ0LTIwLjI1ODgtNy42NzE5Qy0xOS43NjkyLTguNTQ2OS0xOS4yNjkyLTguOTg0NC0xOC43NTg4&#10;LTguOTg0NC0xOC41Mjk3LTguOTg0NC0xOC4zMzk2LTguOTE0MDctMTguMTg4NS04Ljc3MzQtMTgu&#10;MDM3NC04LjYzMjgtMTcuOTYxOS04LjQ2ODczLTE3Ljk2MTktOC4yODEyLTE3Ljk2MTktOC4xMTQ1&#10;My0xOC4wMTY2LTcuOTczOTMtMTguMTI2LTcuODU5NC0xOC4yMzU0LTcuNzQ0OC0xOC4zNjMtNy42&#10;ODc1LTE4LjUwODgtNy42ODc1LTE4LjY2NTEtNy42ODc1LTE4LjgzNDMtNy43NjA0LTE5LjAxNjYt&#10;Ny45MDYyLTE5LjE5ODktOC4wNTIwNy0xOS4zMzE4LTguMTI1LTE5LjQxNTEtOC4xMjUtMTkuNDk4&#10;NC04LjEyNS0xOS41ODE4LTguMDgzMzMtMTkuNjY1MS04LTE5Ljg2My03LjgyMjkzLTIwLjA2MDkt&#10;Ny41MzY0Ny0yMC4yNTg4LTcuMTQwNkwtMjAuMjU4OC00LjM1OTRDLTIwLjI1ODgtNC4wMzY0Ny0y&#10;MC4yMTcxLTMuNzkxNjctMjAuMTMzOC0zLjYyNS0yMC4wODE3LTMuNTEwNC0xOS45ODU0LTMuNDE2&#10;NjctMTkuODQ0OC0zLjM0MzgtMTkuNzA0MS0zLjI3MDg3LTE5LjUwMzYtMy4yMzQ0LTE5LjI0MzIt&#10;My4yMzQ0TC0xOS4yNDMyLTMtMjIuMjI3Ni0zLTIyLjIyNzYtMy4yMzQ0Qy0yMS45MjU1LTMuMjM0&#10;NC0yMS43MDE1LTMuMjgxMjctMjEuNTU1Ny0zLjM3NS0yMS40NTE1LTMuNDM3NTMtMjEuMzc4Ni0z&#10;LjU0MTctMjEuMzM2OS0zLjY4NzUtMjEuMzE2MS0zLjc2MDQzLTIxLjMwNTctMy45Njg3Ny0yMS4z&#10;MDU3LTQuMzEyNUwtMjEuMzA1Ny02LjU2MjVDLTIxLjMwNTctNy4yMzk1Ny0yMS4zMTg3LTcuNjQz&#10;Mi0yMS4zNDQ4LTcuNzczNC0yMS4zNzA4LTcuOTAzNjctMjEuNDIyOS03Ljk5NzQzLTIxLjUwMS04&#10;LjA1NDctMjEuNTc5MS04LjExMTk3LTIxLjY3MDMtOC4xNDA2LTIxLjc3NDQtOC4xNDA2LTIxLjkw&#10;OTktOC4xNDA2LTIyLjA2MDktOC4xMDkzNy0yMi4yMjc2LTguMDQ2OUwtMjIuMjkwMS04LjI4MTIt&#10;MjAuNTI0NC04Ljk4NDQtMjAuMjU4OC04Ljk4NDRaTS0xNS44MjU3LTguOTg0NC0xNS44MjU3LTcu&#10;NjcxOUMtMTUuMzM2MS04LjU0NjktMTQuODM2MS04Ljk4NDQtMTQuMzI1Ny04Ljk4NDQtMTQuMDk2&#10;NS04Ljk4NDQtMTMuOTA2NC04LjkxNDA3LTEzLjc1NTMtOC43NzM0LTEzLjYwNDMtOC42MzI4LTEz&#10;LjUyODgtOC40Njg3My0xMy41Mjg4LTguMjgxMi0xMy41Mjg4LTguMTE0NTMtMTMuNTgzNS03Ljk3&#10;MzkzLTEzLjY5MjgtNy44NTk0LTEzLjgwMjItNy43NDQ4LTEzLjkyOTgtNy42ODc1LTE0LjA3NTct&#10;Ny42ODc1LTE0LjIzMTktNy42ODc1LTE0LjQwMTItNy43NjA0LTE0LjU4MzUtNy45MDYyLTE0Ljc2&#10;NTgtOC4wNTIwNy0xNC44OTg2LTguMTI1LTE0Ljk4MTktOC4xMjUtMTUuMDY1Mi04LjEyNS0xNS4x&#10;NDg2LTguMDgzMzMtMTUuMjMxOS04LTE1LjQyOTgtNy44MjI5My0xNS42Mjc4LTcuNTM2NDctMTUu&#10;ODI1Ny03LjE0MDZMLTE1LjgyNTctNC4zNTk0Qy0xNS44MjU3LTQuMDM2NDctMTUuNzg0LTMuNzkx&#10;NjctMTUuNzAwNy0zLjYyNS0xNS42NDg2LTMuNTEwNC0xNS41NTIyLTMuNDE2NjctMTUuNDExNi0z&#10;LjM0MzgtMTUuMjcxLTMuMjcwODctMTUuMDcwNS0zLjIzNDQtMTQuODEtMy4yMzQ0TC0xNC44MS0z&#10;LTE3Ljc5NDQtMy0xNy43OTQ0LTMuMjM0NEMtMTcuNDkyMy0zLjIzNDQtMTcuMjY4NC0zLjI4MTI3&#10;LTE3LjEyMjUtMy4zNzUtMTcuMDE4NC0zLjQzNzUzLTE2Ljk0NTUtMy41NDE3LTE2LjkwMzgtMy42&#10;ODc1LTE2Ljg4MjktMy43NjA0My0xNi44NzI1LTMuOTY4NzctMTYuODcyNS00LjMxMjVMLTE2Ljg3&#10;MjUtNi41NjI1Qy0xNi44NzI1LTcuMjM5NTctMTYuODg1NS03LjY0MzItMTYuOTExNi03Ljc3MzQt&#10;MTYuOTM3Ny03LjkwMzY3LTE2Ljk4OTctNy45OTc0My0xNy4wNjc4LTguMDU0Ny0xNy4xNDU5LTgu&#10;MTExOTctMTcuMjM3MS04LjE0MDYtMTcuMzQxMy04LjE0MDYtMTcuNDc2Ny04LjE0MDYtMTcuNjI3&#10;Ny04LjEwOTM3LTE3Ljc5NDQtOC4wNDY5TC0xNy44NTY5LTguMjgxMi0xNi4wOTEzLTguOTg0NC0x&#10;NS44MjU3LTguOTg0NFpNLTEwLjI1MTktOC45ODQ0Qy05LjM2NjQzLTguOTg0NC04LjY1ODEtOC42&#10;NTEwNy04LjEyNjktNy45ODQ0LTcuNjc4OTctNy40MTE0Ny03LjQ1NS02Ljc1NTItNy40NTUtNi4w&#10;MTU2LTcuNDU1LTUuNDk0OC03LjU4LTQuOTY4NzctNy44My00LjQzNzUtOC4wOC0zLjkwNjIzLTgu&#10;NDIzNzMtMy41MDUyLTguODYxMi0zLjIzNDQtOS4yOTg3My0yLjk2MzUzLTkuNzgzMTMtMi44Mjgx&#10;LTEwLjMxNDQtMi44MjgxLTExLjE5OTgtMi44MjgxLTExLjg5NzctMy4xNzcwNy0xMi40MDgxLTMu&#10;ODc1LTEyLjg0NTYtNC40NTgzMy0xMy4wNjQ0LTUuMTE0Ni0xMy4wNjQ0LTUuODQzOC0xMy4wNjQ0&#10;LTYuMzg1NC0xMi45MzE2LTYuOTE5MjMtMTIuNjY1OS03LjQ0NTMtMTIuNDAwMy03Ljk3MTM3LTEy&#10;LjA1MTMtOC4zNTk0LTExLjYxOS04LjYwOTQtMTEuMTg2Ny04Ljg1OTQtMTAuNzMxLTguOTg0NC0x&#10;MC4yNTE5LTguOTg0NFpNLTEwLjQ1NS04LjU3ODFDLTEwLjY3MzctOC41NzgxLTEwLjg5NzctOC41&#10;MTA0LTExLjEyNjktOC4zNzUtMTEuMzU2LTguMjM5Ni0xMS41MzgzLTguMDA1MjMtMTEuNjczNy03&#10;LjY3MTktMTEuODA5Mi03LjMzODU3LTExLjg3NjktNi45MTE0Ny0xMS44NzY5LTYuMzkwNi0xMS44&#10;NzY5LTUuNTM2NDctMTEuNzEwMi00LjgwMjEtMTEuMzc2OS00LjE4NzUtMTEuMDQzNi0zLjU3Mjkt&#10;MTAuNjAwOC0zLjI2NTYtMTAuMDQ4Ny0zLjI2NTYtOS42NDI1LTMuMjY1Ni05LjMwMzk3LTMuNDM0&#10;ODctOS4wMzMxLTMuNzczNC04Ljc2MjMtNC4xMTE5My04LjYyNjktNC42OTc4Ny04LjYyNjktNS41&#10;MzEyLTguNjI2OS02LjU2MjQ3LTguODUwODMtNy4zNzUtOS4yOTg3LTcuOTY4OC05LjYwMDgzLTgu&#10;Mzc1LTkuOTg2MjctOC41NzgxLTEwLjQ1NS04LjU3ODFaTS00LjczNjItOC45ODQ0LTQuNzM2Mi03&#10;LjY3MTlDLTQuMjQ2NjctOC41NDY5LTMuNzQ2NjctOC45ODQ0LTMuMjM2Mi04Ljk4NDQtMy4wMDcw&#10;Ny04Ljk4NDQtMi44MTY5Ny04LjkxNDA3LTIuNjY1OS04Ljc3MzQtMi41MTQ5LTguNjMyOC0yLjQz&#10;OTQtOC40Njg3My0yLjQzOTQtOC4yODEyLTIuNDM5NC04LjExNDUzLTIuNDk0MDctNy45NzM5My0y&#10;LjYwMzQtNy44NTk0LTIuNzEyOC03Ljc0NDgtMi44NDA0LTcuNjg3NS0yLjk4NjItNy42ODc1LTMu&#10;MTQyNDctNy42ODc1LTMuMzExNzMtNy43NjA0LTMuNDk0LTcuOTA2Mi0zLjY3NjMzLTguMDUyMDct&#10;My44MDkxNy04LjEyNS0zLjg5MjUtOC4xMjUtMy45NzU4My04LjEyNS00LjA1OTE3LTguMDgzMzMt&#10;NC4xNDI1LTgtNC4zNDA0My03LjgyMjkzLTQuNTM4MzMtNy41MzY0Ny00LjczNjItNy4xNDA2TC00&#10;LjczNjItNC4zNTk0Qy00LjczNjItNC4wMzY0Ny00LjY5NDUzLTMuNzkxNjctNC42MTEyLTMuNjI1&#10;LTQuNTU5MTMtMy41MTA0LTQuNDYyOC0zLjQxNjY3LTQuMzIyMi0zLjM0MzgtNC4xODE1My0zLjI3&#10;MDg3LTMuOTgxLTMuMjM0NC0zLjcyMDYtMy4yMzQ0TC0zLjcyMDYtMy02LjcwNS0zLTYuNzA1LTMu&#10;MjM0NEMtNi40MDI5My0zLjIzNDQtNi4xNzg5Ny0zLjI4MTI3LTYuMDMzMS0zLjM3NS01LjkyODk3&#10;LTMuNDM3NTMtNS44NTYwNy0zLjU0MTctNS44MTQ0LTMuNjg3NS01Ljc5MzUzLTMuNzYwNDMtNS43&#10;ODMxLTMuOTY4NzctNS43ODMxLTQuMzEyNUwtNS43ODMxLTYuNTYyNUMtNS43ODMxLTcuMjM5NTct&#10;NS43OTYxMy03LjY0MzItNS44MjIyLTcuNzczNC01Ljg0ODItNy45MDM2Ny01LjkwMDI3LTcuOTk3&#10;NDMtNS45Nzg0LTguMDU0Ny02LjA1NjUzLTguMTExOTctNi4xNDc3LTguMTQwNi02LjI1MTktOC4x&#10;NDA2LTYuMzg3My04LjE0MDYtNi41MzgzMy04LjEwOTM3LTYuNzA1LTguMDQ2OUwtNi43Njc1LTgu&#10;MjgxMi01LjAwMTktOC45ODQ0LTQuNzM2Mi04Ljk4NDRaTTQuOTQ2OS0wLjQ1MzEgNC45NDY5LTAu&#10;MjE4OEM0LjMxMTUtMC41NDE2NjcgMy43ODAyNy0wLjkxNjY2NyAzLjM1MzItMS4zNDM4IDIuNzQ5&#10;LTEuOTU4MzMgMi4yODAyMy0yLjY4MjI3IDEuOTQ2OS0zLjUxNTYgMS42MTM1Ny00LjM0ODkzIDEu&#10;NDQ2OS01LjIxMzUzIDEuNDQ2OS02LjEwOTQgMS40NDY5LTcuNDIxODcgMS43Njk4My04LjYxOTc3&#10;IDIuNDE1Ny05LjcwMzEgMy4wNjE1LTEwLjc4NjQgMy45MDUyMy0xMS41NjI1IDQuOTQ2OS0xMi4w&#10;MzEyTDQuOTQ2OS0xMS43NjU2QzQuNDI2MS0xMS40NzM5IDMuOTk5MDMtMTEuMDc4MSAzLjY2NTct&#10;MTAuNTc4MSAzLjMzMjM3LTEwLjA3ODEgMy4wODQ5Ny05LjQ0NTMgMi45MjM1LTguNjc5NyAyLjc2&#10;MjAzLTcuOTE0MDMgMi42ODEzLTcuMTE0NTMgMi42ODEzLTYuMjgxMiAyLjY4MTMtNS4zNzUgMi43&#10;NDktNC41NTIxIDIuODg0NC0zLjgxMjUgMi45OTktMy4yMjkxNyAzLjEzNDQzLTIuNzYwNCAzLjI5&#10;MDctMi40MDYyIDMuNDQ2OTctMi4wNTIwNyAzLjY1NTMtMS43MTM1MyAzLjkxNTctMS4zOTA2IDQu&#10;MTc2MS0xLjA2NzY3IDQuNTE5ODMtMC43NTUxNjcgNC45NDY5LTAuNDUzMVpNNy40ODk1LTcuNzVD&#10;Ny45MDYxNy04LjE3NzA3IDguMTUwOTMtOC40MjE4NyA4LjIyMzgtOC40ODQ0IDguNDIxNzMtOC42&#10;NDA2NyA4LjYzMDA3LTguNzYzMDcgOC44NDg4LTguODUxNiA5LjA2NzYtOC45NDAxMyA5LjI4NjM3&#10;LTguOTg0NCA5LjUwNTEtOC45ODQ0IDkuODY5Ny04Ljk4NDQgMTAuMTgyMi04Ljg3NzYzIDEwLjQ0&#10;MjYtOC42NjQxIDEwLjcwMy04LjQ1MDU3IDEwLjg4MDEtOC4xNDU4NyAxMC45NzM4LTcuNzUgMTEu&#10;NDAwOS04LjI2MDQgMTEuNzY1NS04LjU5MzczIDEyLjA2NzYtOC43NSAxMi4zNjk3LTguOTA2Mjcg&#10;MTIuNjgyMi04Ljk4NDQgMTMuMDA1MS04Ljk4NDQgMTMuMzA3Mi04Ljk4NDQgMTMuNTc4LTguOTA2&#10;MjcgMTMuODE3Ni04Ljc1IDE0LjA1NzItOC41OTM3MyAxNC4yNDk5LTguMzMzMzMgMTQuMzk1Ny03&#10;Ljk2ODggMTQuNDc5LTcuNzI5MiAxNC41MjA3LTcuMzQzNzcgMTQuNTIwNy02LjgxMjVMMTQuNTIw&#10;Ny00LjMxMjVDMTQuNTIwNy0zLjk0NzkgMTQuNTUyLTMuNjk3OSAxNC42MTQ1LTMuNTYyNSAxNC42&#10;NTYyLTMuNDY4NzcgMTQuNzM0My0zLjM5MDYzIDE0Ljg0ODgtMy4zMjgxIDE0Ljk2MzQtMy4yNjU2&#10;MyAxNS4xNTA5LTMuMjM0NCAxNS40MTEzLTMuMjM0NEwxNS40MTEzLTMgMTIuNTM2My0zIDEyLjUz&#10;NjMtMy4yMzQ0IDEyLjY2MTMtMy4yMzQ0QzEyLjkxMTMtMy4yMzQ0IDEzLjEwNC0zLjI4MTI3IDEz&#10;LjIzOTUtMy4zNzUgMTMuMzMzMi0zLjQzNzUzIDEzLjQwMDktMy41NDY5IDEzLjQ0MjYtMy43MDMx&#10;IDEzLjQ2MzQtMy43NzYwMyAxMy40NzM4LTMuOTc5MTcgMTMuNDczOC00LjMxMjVMMTMuNDczOC02&#10;LjgxMjVDMTMuNDczOC03LjI5MTYzIDEzLjQxNjUtNy42MjQ5NyAxMy4zMDItNy44MTI1IDEzLjEz&#10;NTMtOC4wODMzNyAxMi44Njk3LTguMjE4OCAxMi41MDUxLTguMjE4OCAxMi4yODY0LTguMjE4OCAx&#10;Mi4wNjI0LTguMTY0MSAxMS44MzMyLTguMDU0NyAxMS42MDQxLTcuOTQ1MyAxMS4zMjgtNy43Mzk1&#10;NyAxMS4wMDUxLTcuNDM3NUwxMS4wMDUxLTcuMzU5NCAxMS4wMDUxLTcuMDkzOCAxMS4wMDUxLTQu&#10;MzEyNUMxMS4wMDUxLTMuOTE2NyAxMS4wMjg1LTMuNjY5MyAxMS4wNzU0LTMuNTcwMyAxMS4xMjIz&#10;LTMuNDcxMzcgMTEuMjA1Ni0zLjM5MDYzIDExLjMyNTQtMy4zMjgxIDExLjQ0NTItMy4yNjU2MyAx&#10;MS42NTYxLTMuMjM0NCAxMS45NTgyLTMuMjM0NEwxMS45NTgyLTMgOS4wMjA3LTMgOS4wMjA3LTMu&#10;MjM0NEM5LjM0MzYzLTMuMjM0NCA5LjU2NS0zLjI3MDg3IDkuNjg0OC0zLjM0MzggOS44MDQ2LTMu&#10;NDE2NjcgOS44ODUzMy0zLjUzMTIzIDkuOTI3LTMuNjg3NSA5Ljk0NzgtMy43NjA0MyA5Ljk1ODIt&#10;My45Njg3NyA5Ljk1ODItNC4zMTI1TDkuOTU4Mi02LjgxMjVDOS45NTgyLTcuMjkxNjMgOS44OTA1&#10;LTcuNjM1NCA5Ljc1NTEtNy44NDM4IDkuNTY3NTctOC4xMTQ2IDkuMzA3MTMtOC4yNSA4Ljk3Mzgt&#10;OC4yNSA4Ljc0NDY3LTguMjUgOC41MjA3My04LjE4NzUgOC4zMDItOC4wNjI1IDcuOTQ3OC03Ljg3&#10;NDk3IDcuNjc2OTctNy42NjY2MyA3LjQ4OTUtNy40Mzc1TDcuNDg5NS00LjMxMjVDNy40ODk1LTMu&#10;OTM3NSA3LjUxNTUzLTMuNjkyNyA3LjU2NzYtMy41NzgxIDcuNjE5NjctMy40NjM1IDcuNjk3OC0z&#10;LjM3NzU3IDcuODAyLTMuMzIwMyA3LjkwNjEzLTMuMjYzMDMgOC4xMTQ0Ny0zLjIzNDQgOC40Mjct&#10;My4yMzQ0TDguNDI3LTMgNS41NTItMyA1LjU1Mi0zLjIzNDRDNS44MjI4LTMuMjM0NCA2LjAxMDMt&#10;My4yNjMwMyA2LjExNDUtMy4zMjAzIDYuMjE4NjMtMy4zNzc1NyA2LjI5NjczLTMuNDY4NzMgNi4z&#10;NDg4LTMuNTkzOCA2LjQwMDkzLTMuNzE4NzMgNi40MjctMy45NTgzIDYuNDI3LTQuMzEyNUw2LjQy&#10;Ny02LjUzMTJDNi40MjctNy4xNzcwNyA2LjQxMTM3LTcuNTkzNzMgNi4zODAxLTcuNzgxMiA2LjM0&#10;ODgzLTcuOTE2NjcgNi4zMDE5Ny04LjAxMDQzIDYuMjM5NS04LjA2MjUgNi4xNzY5Ny04LjExNDU3&#10;IDYuMDg4NC04LjE0MDYgNS45NzM4LTguMTQwNiA1Ljg1OTI3LTguMTQwNiA1LjcxODY3LTguMTA5&#10;MzcgNS41NTItOC4wNDY5TDUuNDU4Mi04LjI4MTIgNy4yMDgyLTguOTg0NCA3LjQ4OTUtOC45ODQ0&#10;IDcuNDg5NS03Ljc1Wk0xNy44NDQ0LTcuNzVDMTguMjYxMS04LjE3NzA3IDE4LjUwNTgtOC40MjE4&#10;NyAxOC41Nzg3LTguNDg0NCAxOC43NzY2LTguNjQwNjcgMTguOTg1LTguNzYzMDcgMTkuMjAzNy04&#10;Ljg1MTYgMTkuNDIyNS04Ljk0MDEzIDE5LjY0MTMtOC45ODQ0IDE5Ljg2LTguOTg0NCAyMC4yMjQ2&#10;LTguOTg0NCAyMC41MzcxLTguODc3NjMgMjAuNzk3NS04LjY2NDEgMjEuMDU3OS04LjQ1MDU3IDIx&#10;LjIzNS04LjE0NTg3IDIxLjMyODctNy43NSAyMS43NTU4LTguMjYwNCAyMi4xMjA0LTguNTkzNzMg&#10;MjIuNDIyNS04Ljc1IDIyLjcyNDYtOC45MDYyNyAyMy4wMzcxLTguOTg0NCAyMy4zNi04Ljk4NDQg&#10;MjMuNjYyMS04Ljk4NDQgMjMuOTMyOS04LjkwNjI3IDI0LjE3MjUtOC43NSAyNC40MTIxLTguNTkz&#10;NzMgMjQuNjA0OC04LjMzMzMzIDI0Ljc1MDYtNy45Njg4IDI0LjgzMzktNy43MjkyIDI0Ljg3NTYt&#10;Ny4zNDM3NyAyNC44NzU2LTYuODEyNUwyNC44NzU2LTQuMzEyNUMyNC44NzU2LTMuOTQ3OSAyNC45&#10;MDY5LTMuNjk3OSAyNC45Njk0LTMuNTYyNSAyNS4wMTExLTMuNDY4NzcgMjUuMDg5Mi0zLjM5MDYz&#10;IDI1LjIwMzctMy4zMjgxIDI1LjMxODMtMy4yNjU2MyAyNS41MDU4LTMuMjM0NCAyNS43NjYyLTMu&#10;MjM0NEwyNS43NjYyLTMgMjIuODkxMi0zIDIyLjg5MTItMy4yMzQ0IDIzLjAxNjItMy4yMzQ0QzIz&#10;LjI2NjItMy4yMzQ0IDIzLjQ1ODktMy4yODEyNyAyMy41OTQ0LTMuMzc1IDIzLjY4ODEtMy40Mzc1&#10;MyAyMy43NTU4LTMuNTQ2OSAyMy43OTc1LTMuNzAzMSAyMy44MTgzLTMuNzc2MDMgMjMuODI4Ny0z&#10;Ljk3OTE3IDIzLjgyODctNC4zMTI1TDIzLjgyODctNi44MTI1QzIzLjgyODctNy4yOTE2MyAyMy43&#10;NzE0LTcuNjI0OTcgMjMuNjU2OS03LjgxMjUgMjMuNDkwMi04LjA4MzM3IDIzLjIyNDYtOC4yMTg4&#10;IDIyLjg2LTguMjE4OCAyMi42NDEzLTguMjE4OCAyMi40MTczLTguMTY0MSAyMi4xODgxLTguMDU0&#10;NyAyMS45NTktNy45NDUzIDIxLjY4MjktNy43Mzk1NyAyMS4zNi03LjQzNzVMMjEuMzYtNy4zNTk0&#10;IDIxLjM2LTcuMDkzOCAyMS4zNi00LjMxMjVDMjEuMzYtMy45MTY3IDIxLjM4MzQtMy42NjkzIDIx&#10;LjQzMDMtMy41NzAzIDIxLjQ3NzItMy40NzEzNyAyMS41NjA1LTMuMzkwNjMgMjEuNjgwMy0zLjMy&#10;ODEgMjEuODAwMS0zLjI2NTYzIDIyLjAxMS0zLjIzNDQgMjIuMzEzMS0zLjIzNDRMMjIuMzEzMS0z&#10;IDE5LjM3NTYtMyAxOS4zNzU2LTMuMjM0NEMxOS42OTg1LTMuMjM0NCAxOS45MTk5LTMuMjcwODcg&#10;MjAuMDM5Ny0zLjM0MzggMjAuMTU5NS0zLjQxNjY3IDIwLjI0MDItMy41MzEyMyAyMC4yODE5LTMu&#10;Njg3NSAyMC4zMDI3LTMuNzYwNDMgMjAuMzEzMS0zLjk2ODc3IDIwLjMxMzEtNC4zMTI1TDIwLjMx&#10;MzEtNi44MTI1QzIwLjMxMzEtNy4yOTE2MyAyMC4yNDU0LTcuNjM1NCAyMC4xMS03Ljg0MzggMTku&#10;OTIyNS04LjExNDYgMTkuNjYyLTguMjUgMTkuMzI4Ny04LjI1IDE5LjA5OTYtOC4yNSAxOC44NzU2&#10;LTguMTg3NSAxOC42NTY5LTguMDYyNSAxOC4zMDI3LTcuODc0OTcgMTguMDMxOS03LjY2NjYzIDE3&#10;Ljg0NDQtNy40Mzc1TDE3Ljg0NDQtNC4zMTI1QzE3Ljg0NDQtMy45Mzc1IDE3Ljg3MDQtMy42OTI3&#10;IDE3LjkyMjUtMy41NzgxIDE3Ljk3NDYtMy40NjM1IDE4LjA1MjctMy4zNzc1NyAxOC4xNTY5LTMu&#10;MzIwMyAxOC4yNjEtMy4yNjMwMyAxOC40Njk0LTMuMjM0NCAxOC43ODE5LTMuMjM0NEwxOC43ODE5&#10;LTMgMTUuOTA2OS0zIDE1LjkwNjktMy4yMzQ0QzE2LjE3NzctMy4yMzQ0IDE2LjM2NTItMy4yNjMw&#10;MyAxNi40Njk0LTMuMzIwMyAxNi41NzM1LTMuMzc3NTcgMTYuNjUxNi0zLjQ2ODczIDE2LjcwMzct&#10;My41OTM4IDE2Ljc1NTgtMy43MTg3MyAxNi43ODE5LTMuOTU4MyAxNi43ODE5LTQuMzEyNUwxNi43&#10;ODE5LTYuNTMxMkMxNi43ODE5LTcuMTc3MDcgMTYuNzY2My03LjU5MzczIDE2LjczNS03Ljc4MTIg&#10;MTYuNzAzNy03LjkxNjY3IDE2LjY1NjktOC4wMTA0MyAxNi41OTQ0LTguMDYyNSAxNi41MzE5LTgu&#10;MTE0NTcgMTYuNDQzMy04LjE0MDYgMTYuMzI4Ny04LjE0MDYgMTYuMjE0Mi04LjE0MDYgMTYuMDcz&#10;Ni04LjEwOTM3IDE1LjkwNjktOC4wNDY5TDE1LjgxMzEtOC4yODEyIDE3LjU2MzEtOC45ODQ0IDE3&#10;Ljg0NDQtOC45ODQ0IDE3Ljg0NDQtNy43NVpNMjYuMzU1NS0xMS43NjU2IDI2LjM1NTUtMTIuMDMx&#10;MkMyNi45OTA5LTExLjcwODMgMjcuNTIyMS0xMS4zMzMzIDI3Ljk0OTItMTAuOTA2MiAyOC41NjM4&#10;LTEwLjI4MTMgMjkuMDM1Mi05LjU1NDczIDI5LjM2MzMtOC43MjY2IDI5LjY5MTQtNy44OTg0NyAy&#10;OS44NTU1LTcuMDMxMjcgMjkuODU1NS02LjEyNSAyOS44NTU1LTQuODEyNDcgMjkuNTMyNi0zLjYx&#10;NzE3IDI4Ljg4NjctMi41MzkxIDI4LjI0MDktMS40NjA5NyAyNy4zOTcyLTAuNjg3NTMzIDI2LjM1&#10;NTUtMC4yMTg4TDI2LjM1NTUtMC40NTMxQzI2Ljg3NjMtMC43NDQ3NjcgMjcuMzAzNC0xLjE0MDYg&#10;MjcuNjM2Ny0xLjY0MDYgMjcuOTctMi4xNDA2IDI4LjIyLTIuNzczNDMgMjguMzg2Ny0zLjUzOTEg&#10;MjguNTUzNC00LjMwNDcgMjguNjM2Ny01LjEwNDE3IDI4LjYzNjctNS45Mzc1IDI4LjYzNjctNi44&#10;NDM3NyAyOC41NjM4LTcuNjY2NjcgMjguNDE4LTguNDA2MiAyOC4zMTM4LTguOTg5NTMgMjguMTgz&#10;Ni05LjQ1ODMgMjguMDI3NC05LjgxMjUgMjcuODcxMS0xMC4xNjY3IDI3LjY2MDItMTAuNTA1MiAy&#10;Ny4zOTQ2LTEwLjgyODEgMjcuMTI4OS0xMS4xNTEgMjYuNzgyNi0xMS40NjM1IDI2LjM1NTUtMTEu&#10;NzY1NloiIHN0cm9rZT0ibm9uZSIvPjwvZz48ZyBzdHJva2U9IiMwMDcyQkQiIHN0cm9rZS13aWR0&#10;aD0iMC44MzMzIiBzdHJva2UtbGluZWNhcD0iYnV0dCIgc3Ryb2tlLWxpbmVqb2luPSJyb3VuZCIg&#10;ZmlsbD0iIzAwNzJCRCI+PHBhdGggZD0iTTY2LjkgMTU2LjAwNiA2Ny40OTUgMTU2LjAzMyA2OC4w&#10;OSAxNTYuMDMyIDY4LjY4NSAxNTYuMDE3IDY5LjI4IDE1Ni4wMjYgNjkuODc1IDE1Ni4wMjggNzAu&#10;NDcgMTU2LjAxOSA3MS4wNjUgMTU2LjAxNSA3MS42NiAxNTYuMDEyIDcyLjI1NSAxNTYuMDIyIDcy&#10;Ljg1IDE1Ni4wMjcgNzMuNDQ1IDE1Ni4wMiA3NC4wNCAxNTYuMDAzIDc0LjYzNSAxNTYuMDEgNzUu&#10;MjMgMTU2LjAzIDc1LjgyNSAxNTYuMDM5IDc2LjQyIDE1Ni4wMzcgNzcuMDE1IDE1Ni4wMzYgNzcu&#10;NjEgMTU2LjA0OSA3OC4yMDUgMTU2LjA2NyA3OC44IDE1Ni4wNzIgNzkuMzk1IDE1Ni4wNzIgNzku&#10;OTkgMTU2LjA5NiA4MC41ODUgMTU2LjEwMyA4MS4xOCAxNTYuMTAyIDgxLjc3NSAxNTYuMTEzIDgy&#10;LjM3IDE1Ni4xMTMgODIuOTY1IDE1Ni4xMDUgODMuNTYgMTU2LjEwNSA4NC4xNTUgMTU2LjExMyA4&#10;NC43NSAxNTYuMTMzIDg1LjM0NSAxNTYuMTQxIDg1Ljk0IDE1Ni4xMjYgODYuNTM1IDE1Ni4xMjYg&#10;ODcuMTMgMTU2LjEzMyA4Ny43MjUgMTU2LjE0NCA4OC4zMiAxNTYuMTUzIDg4LjkxNSAxNTYuMTM0&#10;IDg5LjUxIDE1Ni4xNDggOTAuMTA1IDE1Ni4xNjcgOTAuNyAxNTYuMTUzIDkxLjI5NSAxNTYuMTMz&#10;IDkxLjg5IDE1Ni4xNiA5Mi40ODUgMTU2LjE5NCA5My4wOCAxNTYuMjA3IDkzLjY3NSAxNTYuMjEy&#10;IDk0LjI3IDE1Ni4yMDUgOTQuODY1IDE1Ni4yMjIgOTUuNDYgMTU2LjIzNyA5Ni4wNTUgMTU2LjIy&#10;OCA5Ni42NSAxNTYuMjQzIDk3LjI0NSAxNTYuMjUzIDk3Ljg0IDE1Ni4yNDEgOTguNDM1IDE1Ni4y&#10;NDQgOTkuMDMgMTU2LjI1NiA5OS42MjUgMTU2LjI3OCAxMDAuMjIgMTU2LjI5MSAxMDAuODE1IDE1&#10;Ni4zMSAxMDEuNDEgMTU2LjMyMSAxMDIuMDA1IDE1Ni4zNzEgMTAyLjYgMTU2LjQxNyAxMDMuMTk1&#10;IDE1Ni40MzYgMTAzLjc5IDE1Ni40NzIgMTA0LjM4NSAxNTYuNTI5IDEwNC45OCAxNTYuNTYyIDEw&#10;NS41NzUgMTU2LjU2NiAxMDYuMTcgMTU2LjYwNiAxMDYuNzY1IDE1Ni42NjIgMTA3LjM2IDE1Ni42&#10;OTMgMTA3Ljk1NSAxNTYuNzA5IDEwOC41NSAxNTYuNzcyIDEwOS4xNDUgMTU2Ljg0IDEwOS43NCAx&#10;NTYuOTE0IDExMC4zMzUgMTU2Ljk2NyAxMTAuOTMgMTU3LjA0IDExMS41MjUgMTU3LjEyMyAxMTIu&#10;MTIgMTU3LjIwNiAxMTIuNzE1IDE1Ny4yOTQgMTEzLjMxIDE1Ny4zOTQgMTEzLjkwNSAxNTcuNTA3&#10;IDExNC41IDE1Ny41OTUgMTE1LjA5NSAxNTcuNjY3IDExNS42OSAxNTcuNzg0IDExNi4yODUgMTU3&#10;LjkyOCAxMTYuODggMTU4LjA0NiAxMTcuNDc1IDE1OC4xNDcgMTE4LjA3IDE1OC4yNjcgMTE4LjY2&#10;NSAxNTguNDI3IDExOS4yNiAxNTguNTc3IDExOS44NTUgMTU4LjcgMTIwLjQ1IDE1OC44NTkgMTIx&#10;LjA0NSAxNTkuMDI5IDEyMS42NCAxNTkuMjA2IDEyMi4yMzUgMTU5LjM3NCAxMjIuODMgMTU5LjU2&#10;NiAxMjMuNDI1IDE1OS43NjYgMTI0LjAyIDE1OS45NDQgMTI0LjYxNSAxNjAuMTEyIDEyNS4yMSAx&#10;NjAuMzE3IDEyNS44MDUgMTYwLjU1IDEyNi40IDE2MC43NjIgMTI2Ljk5NSAxNjAuOTU5IDEyNy41&#10;OSAxNjEuMjA0IDEyOC4xODUgMTYxLjQ0MyAxMjguNzggMTYxLjY2NyAxMjkuMzc1IDE2MS45MDYg&#10;MTI5Ljk3IDE2Mi4xNjkgMTMwLjU2NSAxNjIuNDM3IDEzMS4xNiAxNjIuNjk2IDEzMS43NTUgMTYy&#10;Ljk1MSAxMzIuMzUgMTYzLjIyNCAxMzIuOTQ1IDE2My41NDQgMTMzLjU0IDE2My44MjIgMTM0LjEz&#10;NSAxNjQuMTA1IDEzNC43MyAxNjQuNDE5IDEzNS4zMjUgMTY0LjczMyAxMzUuOTIgMTY1LjA0NiAx&#10;MzYuNTE1IDE2NS4zMzQgMTM3LjExIDE2NS42NDggMTM3LjcwNSAxNjUuOTkyIDEzOC4zIDE2Ni4y&#10;OTggMTM4Ljg5NSAxNjYuNjA0IDEzOS40OSAxNjYuOTQ5IDE0MC4wODUgMTY3LjI5NCAxNDAuNjgg&#10;MTY3LjYyNiAxNDEuMjc1IDE2Ny45NTQgMTQxLjg3IDE2OC4zMDggMTQyLjQ2NSAxNjguNjU0IDE0&#10;My4wNiAxNjguOTg3IDE0My42NTUgMTY5LjMxNCAxNDQuMjUgMTY5LjY2OCAxNDQuODQ1IDE3MC4w&#10;NDUgMTQ1LjQ0IDE3MC40MDcgMTQ2LjAzNSAxNzAuNzMzIDE0Ni42MyAxNzEuMTA2IDE0Ny4yMjUg&#10;MTcxLjQ4MiAxNDcuODIgMTcxLjgzNCAxNDguNDE1IDE3Mi4xNyAxNDkuMDEgMTcyLjU0MyAxNDku&#10;NjA1IDE3Mi43NyAxNTAuMiAxNzMuMjY2IDE1MC43OTUgMTczLjU5OSAxNTEuMzkgMTczLjk0OCAx&#10;NTEuOTg1IDE3NC4zMzEgMTUyLjU4IDE3NC43MDIgMTUzLjE3NSAxNzUuMDU3IDE1My43NyAxNzUu&#10;NDM1IDE1NC4zNjUgMTc1Ljc4IDE1NC45NiAxNzYuMTQ2IDE1NS41NTUgMTc2LjQ5NiAxNTYuMTUg&#10;MTc2Ljg0OCAxNTYuNzQ1IDE3Ny4yMjggMTU3LjM0IDE3Ny41NzQgMTU3LjkzNSAxNzcuODg5IDE1&#10;OC41MyAxNzguMjA5IDE1OS4xMjUgMTc4LjU1OCAxNTkuNzIgMTc4Ljg4NSAxNjAuMzE1IDE3OS4x&#10;ODggMTYwLjkxIDE3OS41MTkgMTYxLjUwNSAxNzkuODUzIDE2Mi4xIDE4MC4xNjkgMTYyLjY5NSAx&#10;ODAuNDcgMTYzLjI5IDE4MC43OTQgMTYzLjg4NSAxODEuMTE0IDE2NC40OCAxODEuNDA2IDE2NS4w&#10;NzUgMTgxLjY2NSAxNjUuNjcgMTgxLjk3OSAxNjYuMjY1IDE4Mi4yNzcgMTY2Ljg2IDE4Mi41NTUg&#10;MTY3LjQ1NSAxODIuNzk1IDE2OC4wNSAxODMuMDcxIDE2OC42NDUgMTgzLjM0NiAxNjkuMjQgMTgz&#10;LjYwNyAxNjkuODM1IDE4My44MzMgMTcwLjQzIDE4NC4wODcgMTcxLjAyNSAxODQuMzMxIDE3MS42&#10;MiAxODQuNTY3IDE3Mi4yMTUgMTg0Ljc3NCAxNzIuODEgMTg1LjAyMyAxNzMuNDA1IDE4NS4yOTYg&#10;MTc0IDE4NS41MTEgMTc0LjU5NSAxODUuNjkgMTc1LjE5IDE4NS45IDE3NS43ODUgMTg2LjExMyAx&#10;NzYuMzggMTg2LjI4OCAxNzYuOTc1IDE4Ni40NTUgMTc3LjU3IDE4Ni42NCAxNzguMTY1IDE4Ni44&#10;MjQgMTc4Ljc2IDE4Ny4wMDIgMTc5LjM1NSAxODcuMTQ5IDE3OS45NSAxODcuMzI3IDE4MC41NDUg&#10;MTg3LjUwMyAxODEuMTQgMTg3LjY1OSAxODEuNzM1IDE4Ny43OTggMTgyLjMzIDE4Ny45NjkgMTgy&#10;LjkyNSAxODguMTMzIDE4My41MiAxODguMjMyIDE4NC4xMTUgMTg4LjMyMiAxODQuNzEgMTg4LjQ2&#10;MSAxODUuMzA1IDE4OC41ODcgMTg1LjkgMTg4LjY5NyAxODYuNDk1IDE4OC43ODcgMTg3LjA5IDE4&#10;OC45MTEgMTg3LjY4NSAxODkuMDU0IDE4OC4yOCAxODkuMTM0IDE4OC44NzUgMTg5LjIwNSAxODku&#10;NDcgMTg5LjM0NiAxOTAuMDY1IDE4OS40NDkgMTkwLjY2IDE4OS41MzggMTkxLjI1NSAxODkuNjEx&#10;IDE5MS44NSAxODkuNzI5IDE5Mi40NDUgMTg5LjgxOSAxOTMuMDQgMTg5LjkwMSAxOTMuNjM1IDE4&#10;OS45NTkgMTk0LjIzIDE5MC4wNTkgMTk0LjgyNSAxOTAuMTUyIDE5NS40MiAxOTAuMjMgMTk2LjAx&#10;NSAxOTAuMzM0IDE5Ni42MSAxOTAuNDI5IDE5Ny4yMDUgMTkwLjU1MSAxOTcuOCAxOTAuNjYgMTk4&#10;LjM5NSAxOTAuNzM5IDE5OC45OSAxOTAuODMxIDE5OS41ODUgMTkwLjkzOCAyMDAuMTggMTkxLjAz&#10;MiAyMDAuNzc1IDE5MS4wOTYgMjAxLjM3IDE5MS4xOSAyMDEuOTY1IDE5MS4zMiAyMDIuNTYgMTkx&#10;LjM4NyAyMDMuMTU1IDE5MS40NDkgMjAzLjc1IDE5MS41NDEgMjA0LjM0NSAxOTEuNjU1IDIwNC45&#10;NCAxOTEuNzk0IDIwNS41MzUgMTkxLjg4IDIwNi4xMyAxOTEuOTg1IDIwNi43MjUgMTkyLjExOCAy&#10;MDcuMzIgMTkyLjIzIDIwNy45MTUgMTkyLjMxNCAyMDguNTEgMTkyLjQxNyAyMDkuMTA1IDE5Mi41&#10;MjkgMjA5LjcgMTkyLjY2NyAyMTAuMjk1IDE5Mi43NzkgMjEwLjg5IDE5Mi45MjEgMjExLjQ4NSAx&#10;OTMuMDYxIDIxMi4wOCAxOTMuMjA3IDIxMi42NzUgMTkzLjMzMiAyMTMuMjcgMTkzLjUwNyAyMTMu&#10;ODY1IDE5My42MzIgMjE0LjQ2IDE5My43ODUgMjE1LjA1NSAxOTMuOTQyIDIxNS42NSAxOTQuMTIg&#10;MjE2LjI0NSAxOTQuMjkgMjE2Ljg0IDE5NC40NTIgMjE3LjQzNSAxOTQuNjI4IDIxOC4wMyAxOTQu&#10;ODE2IDIxOC42MjUgMTk0Ljk4NCAyMTkuMjIgMTk1LjE1IDIxOS44MTUgMTk1LjMyNyAyMjAuNDEg&#10;MTk1LjQ4NSAyMjEuMDA1IDE5NS42NzUgMjIxLjYgMTk1Ljg1OSAyMjIuMTk1IDE5Ni4wMjkgMjIy&#10;Ljc5IDE5Ni4yMjUgMjIzLjM4NSAxOTYuNDQyIDIyMy45OCAxOTYuNjU0IDIyNC41NzUgMTk2Ljg2&#10;MyAyMjUuMTcgMTk3LjA4MyAyMjUuNzY1IDE5Ny4yOTEgMjI2LjM2IDE5Ny40OTUgMjI2Ljk1NSAx&#10;OTcuNzA2IDIyNy41NSAxOTcuOTIxIDIyOC4xNDUgMTk4LjEzMyAyMjguNzQgMTk4LjMxNCAyMjku&#10;MzM1IDE5OC40ODYgMjI5LjkzIDE5OC43MDYgMjMwLjUyNSAxOTguOTE4IDIzMS4xMiAxOTkuMTA5&#10;IDIzMS43MTUgMTk5LjI5MSAyMzIuMzEgMTk5LjQ5NiAyMzIuOTA1IDE5OS43MjMgMjMzLjUgMTk5&#10;LjkzNCAyMzQuMDk1IDIwMC4xMjcgMjM0LjY5IDIwMC4zNTUgMjM1LjI4NSAyMDAuNTc0IDIzNS44&#10;OCAyMDAuNzg4IDIzNi40NzUgMjAxLjAwNSAyMzcuMDcgMjAxLjIyNCAyMzcuNjY1IDIwMS40MyAy&#10;MzguMjYgMjAxLjY0MyAyMzguODU1IDIwMS44MDkgMjM5LjQ1IDIwMS45ODggMjQwLjA0NSAyMDIu&#10;MTY1IDI0MC42NCAyMDIuMzI0IDI0MS4yMzUgMjAyLjQ4MyAyNDEuODMgMjAyLjY2NSAyNDIuNDI1&#10;IDIwMi44MzkgMjQzLjAyIDIwMi45ODUgMjQzLjYxNSAyMDMuMTI2IDI0NC4yMSAyMDMuMjggMjQ0&#10;LjgwNSAyMDMuNDExIDI0NS40IDIwMy41MjMgMjQ1Ljk5NSAyMDMuNjM3IDI0Ni41OSAyMDMuNzYz&#10;IDI0Ny4xODUgMjAzLjg3NiAyNDcuNzggMjAzLjk5NyAyNDguMzc1IDIwNC4wOTIgMjQ4Ljk3IDIw&#10;NC4yMDUgMjQ5LjU2NSAyMDQuMzA2IDI1MC4xNiAyMDQuMzg0IDI1MC43NTUgMjA0LjQ1OCAyNTEu&#10;MzUgMjA0LjU0OCAyNTEuOTQ1IDIwNC42MjYgMjUyLjU0IDIwNC42NzQgMjUzLjEzNSAyMDQuNzEy&#10;IDI1My43MyAyMDQuNzcxIDI1NC4zMjUgMjA0LjgwOCAyNTQuOTIgMjA0LjgzOSAyNTUuNTE1IDIw&#10;NC44NjUgMjU2LjExIDIwNC45MDkgMjU2LjcwNSAyMDQuOTMgMjU3LjMgMjA0Ljk1IDI1Ny44OTUg&#10;MjA0Ljk3MSAyNTguNDkgMjA0Ljk5IDI1OS4wODUgMjA0Ljk4MiAyNTkuNjggMjA1IDI2MC4yNzUg&#10;MjA0Ljk2NiAyNjAuODcgMjA0LjkxIDI2MS40NjUgMjA0Ljg4MyAyNjIuMDYgMjA0Ljg0NSAyNjIu&#10;NjU1IDIwNC43OSAyNjMuMjUgMjA0LjcyNyAyNjMuODQ1IDIwNC42NTcgMjY0LjQ0IDIwNC41OCAy&#10;NjUuMDM1IDIwNC41MDYgMjY1LjYzIDIwNC40MDggMjY2LjIyNSAyMDQuMzE0IDI2Ni44MiAyMDQu&#10;MjM4IDI2Ny40MTUgMjA0LjEyNyAyNjguMDEgMjA0LjAyOCAyNjguNjA1IDIwMy45MDkgMjY5LjIg&#10;MjAzLjgwNCAyNjkuNzk1IDIwMy43MDMgMjcwLjM5IDIwMy42MTQgMjcwLjk4NSAyMDMuNDk1IDI3&#10;MS41OCAyMDMuMzggMjcyLjE3NSAyMDMuMjQ5IDI3Mi43NyAyMDMuMTI0IDI3My4zNjUgMjAzLjAx&#10;IDI3My45NiAyMDIuODcxIDI3NC41NTUgMjAyLjcyMyAyNzUuMTUgMjAyLjU4NyAyNzUuNzQ1IDIw&#10;Mi40MzIgMjc2LjM0IDIwMi4yODEgMjc2LjkzNSAyMDIuMTUgMjc3LjUzIDIwMi4wMTIgMjc4LjEy&#10;NSAyMDEuODYxIDI3OC43MiAyMDEuNjk3IDI3OS4zMTUgMjAxLjUzNiAyNzkuOTEgMjAxLjQwMSAy&#10;ODAuNTA1IDIwMS4yNTcgMjgxLjEgMjAxLjA5MiIgZmlsbD0ibm9uZSIgZmlsbC1ydWxlPSJldmVu&#10;b2RkIi8+PHBhdGggZD0iTTY2LjkgMTQzLjYxMyA2Ny40OTUgMTQzLjc1MSA2OC4wOSAxNDMuOTY1&#10;IDY4LjY4NSAxNDQuMTgzIDY5LjI4IDE0NC40MDkgNjkuODc1IDE0NC41NTQgNzAuNDcgMTQ0Ljc1&#10;NyA3MS4wNjUgMTQ0Ljk2NSA3MS42NiAxNDUuMTYgNzIuMjU1IDE0NS4zMTcgNzIuODUgMTQ1LjUw&#10;NSA3My40NDUgMTQ1LjcyNCA3NC4wNCAxNDUuOTI1IDc0LjYzNSAxNDYuMDczIDc1LjIzIDE0Ni4y&#10;ODggNzUuODI1IDE0Ni40NzQgNzYuNDIgMTQ2LjYzNSA3Ny4wMTUgMTQ2Ljc2OCA3Ny42MSAxNDYu&#10;OTQ5IDc4LjIwNSAxNDcuMTY1IDc4LjggMTQ3LjMxMiA3OS4zOTUgMTQ3LjQ1IDc5Ljk5IDE0Ny42&#10;MjQgODAuNTg1IDE0Ny43OSA4MS4xOCAxNDcuOTMzIDgxLjc3NSAxNDguMDYzIDgyLjM3IDE0OC4y&#10;MzcgODIuOTY1IDE0OC40MzMgODMuNTYgMTQ4LjU3NSA4NC4xNTUgMTQ4LjY5OSA4NC43NSAxNDgu&#10;ODc1IDg1LjM0NSAxNDkuMDQ5IDg1Ljk0IDE0OS4xOTQgODYuNTM1IDE0OS4zMjcgODcuMTMgMTQ5&#10;LjQ3MSA4Ny43MjUgMTQ5LjYzOCA4OC4zMiAxNDkuNzc1IDg4LjkxNSAxNDkuODgzIDg5LjUxIDE1&#10;MC4wNTggOTAuMTA1IDE1MC4yNjIgOTAuNyAxNTAuNDI3IDkxLjI5NSAxNTAuNTUgOTEuODkgMTUw&#10;LjczMSA5Mi40ODUgMTUwLjkwMyA5My4wOCAxNTEuMDQyIDkzLjY3NSAxNTEuMTk5IDk0LjI3IDE1&#10;MS4zNzMgOTQuODY1IDE1MS41OTYgOTUuNDYgMTUxLjgwMyA5Ni4wNTUgMTUxLjk0MiA5Ni42NSAx&#10;NTIuMTE2IDk3LjI0NSAxNTIuMzA5IDk3Ljg0IDE1Mi40NjkgOTguNDM1IDE1Mi42MTMgOTkuMDMg&#10;MTUyLjc4MyA5OS42MjUgMTUyLjk4NiAxMDAuMjIgMTUzLjE2OSAxMDAuODE1IDE1My4zNDYgMTAx&#10;LjQxIDE1My41MzYgMTAyLjAwNSAxNTMuNzUgMTAyLjYgMTUzLjkzOSAxMDMuMTk1IDE1NC4xMiAx&#10;MDMuNzkgMTU0LjMyMyAxMDQuMzg1IDE1NC41NTggMTA0Ljk4IDE1NC43NDcgMTA1LjU3NSAxNTQu&#10;OTE1IDEwNi4xNyAxNTUuMTMzIDEwNi43NjUgMTU1LjM3NiAxMDcuMzYgMTU1LjU5NSAxMDcuOTU1&#10;IDE1NS43NjkgMTA4LjU1IDE1Ni4wMDUgMTA5LjE0NSAxNTYuMjU5IDEwOS43NCAxNTYuNDg0IDEx&#10;MC4zMzUgMTU2LjY4NiAxMTAuOTMgMTU2LjkyIDExMS41MjUgMTU3LjE4OSAxMTIuMTIgMTU3LjQ0&#10;MiAxMTIuNzE1IDE1Ny42NjIgMTEzLjMxIDE1Ny45MDggMTEzLjkwNSAxNTguMTY3IDExNC41IDE1&#10;OC40MTUgMTE1LjA5NSAxNTguNjM1IDExNS42OSAxNTguODkzIDExNi4yODUgMTU5LjE2NiAxMTYu&#10;ODggMTU5LjM2NiAxMTcuNDc1IDE1OS41NzggMTE4LjA3IDE1OS44NDQgMTE4LjY2NSAxNjAuMTI4&#10;IDExOS4yNiAxNjAuMzggMTE5Ljg1NSAxNjAuNjEgMTIwLjQ1IDE2MC45MTIgMTIxLjA0NSAxNjEu&#10;MTk0IDEyMS42NCAxNjEuNDUzIDEyMi4yMzUgMTYxLjcyNCAxMjIuODMgMTYxLjk5NSAxMjMuNDI1&#10;IDE2Mi4yNjQgMTI0LjAyIDE2Mi41MzggMTI0LjYxNSAxNjIuNzc2IDEyNS4yMSAxNjMuMDExIDEy&#10;NS44MDUgMTYzLjI2MiAxMjYuNCAxNjMuNTIgMTI2Ljk5NSAxNjMuNzU4IDEyNy41OSAxNjQuMDE0&#10;IDEyOC4xODUgMTY0LjI5NyAxMjguNzggMTY0LjU0NiAxMjkuMzc1IDE2NC43NTggMTI5Ljk3IDE2&#10;NC45NzMgMTMwLjU2NSAxNjUuMjA4IDEzMS4xNiAxNjUuNDQyIDEzMS43NTUgMTY1LjY3NyAxMzIu&#10;MzUgMTY1LjkxNyAxMzIuOTQ1IDE2Ni4xNTYgMTMzLjU0IDE2Ni4zNTcgMTM0LjEzNSAxNjYuNTY2&#10;IDEzNC43MyAxNjYuNzg5IDEzNS4zMjUgMTY3LjAyIDEzNS45MiAxNjcuMjQ0IDEzNi41MTUgMTY3&#10;LjQzNSAxMzcuMTEgMTY3LjYwOSAxMzcuNzA1IDE2Ny43OTUgMTM4LjMgMTY3Ljk4MyAxMzguODk1&#10;IDE2OC4xNjYgMTM5LjQ5IDE2OC4zNTMgMTQwLjA4NSAxNjguNTIzIDE0MC42OCAxNjguNjg4IDE0&#10;MS4yNzUgMTY4LjgyOSAxNDEuODcgMTY4Ljk5NiAxNDIuNDY1IDE2OS4xNjkgMTQzLjA2IDE2OS4z&#10;MjEgMTQzLjY1NSAxNjkuNDQyIDE0NC4yNSAxNjkuNTY0IDE0NC44NDUgMTY5LjY5MyAxNDUuNDQg&#10;MTY5Ljc5NyAxNDYuMDM1IDE2OS44ODEgMTQ2LjYzIDE2OS45OTkgMTQ3LjIyNSAxNzAuMDk5IDE0&#10;Ny44MiAxNzAuMTk0IDE0OC40MTUgMTcwLjI2MiAxNDkuMDEgMTcwLjM0NyAxNDkuNjA1IDE3MC4z&#10;MDEgMTUwLjIgMTcwLjUxMyAxNTAuNzk1IDE3MC41NjcgMTUxLjM5IDE3MC42MjQgMTUxLjk4NSAx&#10;NzAuNjc4IDE1Mi41OCAxNzAuNzMgMTUzLjE3NSAxNzAuNzUyIDE1My43NyAxNzAuNzggMTU0LjM2&#10;NSAxNzAuODA0IDE1NC45NiAxNzAuODE4IDE1NS41NTUgMTcwLjgwOSAxNTYuMTUgMTcwLjgwMyAx&#10;NTYuNzQ1IDE3MC43OTYgMTU3LjM0IDE3MC43OCAxNTcuOTM1IDE3MC43NTkgMTU4LjUzIDE3MC43&#10;MzQgMTU5LjEyNSAxNzAuNzA2IDE1OS43MiAxNzAuNjUxIDE2MC4zMTUgMTcwLjU5MyAxNjAuOTEg&#10;MTcwLjU1MSAxNjEuNTA1IDE3MC41MjYgMTYyLjEgMTcwLjQ4OSAxNjIuNjk1IDE3MC40MzYgMTYz&#10;LjI5IDE3MC4zNzcgMTYzLjg4NSAxNzAuMzA5IDE2NC40OCAxNzAuMjQyIDE2NS4wNzUgMTcwLjE3&#10;NCAxNjUuNjcgMTcwLjA3MyAxNjYuMjY1IDE2OS45NjkgMTY2Ljg2IDE2OS44NjEgMTY3LjQ1NSAx&#10;NjkuNzQ5IDE2OC4wNSAxNjkuNjQ1IDE2OC42NDUgMTY5LjU1OCAxNjkuMjQgMTY5LjQ2OSAxNjku&#10;ODM1IDE2OS4zNTYgMTcwLjQzIDE2OS4yNDIgMTcxLjAyNSAxNjkuMTA5IDE3MS42MiAxNjguOTY3&#10;IDE3Mi4yMTUgMTY4LjgzNCAxNzIuODEgMTY4LjcxIDE3My40MDUgMTY4LjU5IDE3NCAxNjguNDU2&#10;IDE3NC41OTUgMTY4LjMzIDE3NS4xOSAxNjguMjEgMTc1Ljc4NSAxNjguMDk1IDE3Ni4zOCAxNjcu&#10;OTc3IDE3Ni45NzUgMTY3LjgzOCAxNzcuNTcgMTY3LjY4NyAxNzguMTY1IDE2Ny41NjggMTc4Ljc2&#10;IDE2Ny40MzEgMTc5LjM1NSAxNjcuMjc3IDE3OS45NSAxNjcuMTMzIDE4MC41NDUgMTY2Ljk5MyAx&#10;ODEuMTQgMTY2Ljg1IDE4MS43MzUgMTY2LjY5MyAxODIuMzMgMTY2LjU2OSAxODIuOTI1IDE2Ni40&#10;MTQgMTgzLjUyIDE2Ni4yNzUgMTg0LjExNSAxNjYuMTQ0IDE4NC43MSAxNjUuOTk4IDE4NS4zMDUg&#10;MTY1Ljg1MyAxODUuOSAxNjUuNzA1IDE4Ni40OTUgMTY1LjU3NyAxODcuMDkgMTY1LjQ0NyAxODcu&#10;Njg1IDE2NS4zMjYgMTg4LjI4IDE2NS4yMTQgMTg4Ljg3NSAxNjUuMTE0IDE4OS40NyAxNjQuOTkx&#10;IDE5MC4wNjUgMTY0Ljg2NSAxOTAuNjYgMTY0LjczNCAxOTEuMjU1IDE2NC42MSAxOTEuODUgMTY0&#10;LjQ5NSAxOTIuNDQ1IDE2NC4zODYgMTkzLjA0IDE2NC4yNTEgMTkzLjYzNSAxNjQuMTI3IDE5NC4y&#10;MyAxNjQuMDIgMTk0LjgyNSAxNjMuOTE4IDE5NS40MiAxNjMuODE2IDE5Ni4wMTUgMTYzLjcxIDE5&#10;Ni42MSAxNjMuNjAyIDE5Ny4yMDUgMTYzLjQ4OCAxOTcuOCAxNjMuMzY1IDE5OC4zOTUgMTYzLjI2&#10;NSAxOTguOTkgMTYzLjE2NCAxOTkuNTg1IDE2My4wNjMgMjAwLjE4IDE2Mi45NjggMjAwLjc3NSAx&#10;NjIuODcyIDIwMS4zNyAxNjIuNzc0IDIwMS45NjUgMTYyLjY3IDIwMi41NiAxNjIuNTgzIDIwMy4x&#10;NTUgMTYyLjQ3OSAyMDMuNzUgMTYyLjM5MSAyMDQuMzQ1IDE2Mi4zMDIgMjA0Ljk0IDE2Mi4xOTQg&#10;MjA1LjUzNSAxNjIuMDkyIDIwNi4xMyAxNjIuMDA5IDIwNi43MjUgMTYxLjkxMSAyMDcuMzIgMTYx&#10;LjgxNCAyMDcuOTE1IDE2MS43MjEgMjA4LjUxIDE2MS42MTcgMjA5LjEwNSAxNjEuNTMzIDIwOS43&#10;IDE2MS40NTMgMjEwLjI5NSAxNjEuMzgzIDIxMC44OSAxNjEuMjc2IDIxMS40ODUgMTYxLjE2MiAy&#10;MTIuMDggMTYxLjA1NSAyMTIuNjc1IDE2MC45NDkgMjEzLjI3IDE2MC44MTMgMjEzLjg2NSAxNjAu&#10;Njk2IDIxNC40NiAxNjAuNTcxIDIxNS4wNTUgMTYwLjQ3MiAyMTUuNjUgMTYwLjM2MSAyMTYuMjQ1&#10;IDE2MC4yMzggMjE2Ljg0IDE2MC4xMTcgMjE3LjQzNSAxNjAuMDI1IDIxOC4wMyAxNTkuOTAyIDIx&#10;OC42MjUgMTU5Ljc2IDIxOS4yMiAxNTkuNjM1IDIxOS44MTUgMTU5LjQ4MiAyMjAuNDEgMTU5LjMz&#10;IDIyMS4wMDUgMTU5LjE4MyAyMjEuNiAxNTkuMDQ5IDIyMi4xOTUgMTU4Ljg4NiAyMjIuNzkgMTU4&#10;LjcxMyAyMjMuMzg1IDE1OC41MzYgMjIzLjk4IDE1OC4zNTYgMjI0LjU3NSAxNTguMTkzIDIyNS4x&#10;NyAxNTguMDExIDIyNS43NjUgMTU3LjgxIDIyNi4zNiAxNTcuNjE2IDIyNi45NTUgMTU3LjQyNSAy&#10;MjcuNTUgMTU3LjIzOSAyMjguMTQ1IDE1Ny4wMzggMjI4Ljc0IDE1Ni44NDEgMjI5LjMzNSAxNTYu&#10;NjMgMjI5LjkzIDE1Ni4zOTcgMjMwLjUyNSAxNTYuMTY5IDIzMS4xMiAxNTUuOTI2IDIzMS43MTUg&#10;MTU1LjY2MiAyMzIuMzEgMTU1LjQwMiAyMzIuOTA1IDE1NS4xNDUgMjMzLjUgMTU0Ljg5OSAyMzQu&#10;MDk1IDE1NC42MTIgMjM0LjY5IDE1NC4yOTkgMjM1LjI4NSAxNTQuMDAzIDIzNS44OCAxNTMuNzIy&#10;IDIzNi40NzUgMTUzLjQyMSAyMzcuMDcgMTUzLjA4NyAyMzcuNjY1IDE1Mi43ODYgMjM4LjI2IDE1&#10;Mi40NjUgMjM4Ljg1NSAxNTIuMTM2IDIzOS40NSAxNTEuODA3IDI0MC4wNDUgMTUxLjQ2NSAyNDAu&#10;NjQgMTUxLjE1NiAyNDEuMjM1IDE1MC44NTcgMjQxLjgzIDE1MC41MjcgMjQyLjQyNSAxNTAuMjE0&#10;IDI0My4wMiAxNDkuODgzIDI0My42MTUgMTQ5LjU0NSAyNDQuMjEgMTQ5LjE5MyAyNDQuODA1IDE0&#10;OC44NSAyNDUuNCAxNDguNDkgMjQ1Ljk5NSAxNDguMTE1IDI0Ni41OSAxNDcuNzQ3IDI0Ny4xODUg&#10;MTQ3LjM2OCAyNDcuNzggMTQ3LjAwNCAyNDguMzc1IDE0Ni42NjggMjQ4Ljk3IDE0Ni4zMTYgMjQ5&#10;LjU2NSAxNDUuOTMgMjUwLjE2IDE0NS41NyAyNTAuNzU1IDE0NS4yMSAyNTEuMzUgMTQ0LjgyNCAy&#10;NTEuOTQ1IDE0NC40NDUgMjUyLjU0IDE0NC4wNzggMjUzLjEzNSAxNDMuNjk5IDI1My43MyAxNDMu&#10;MjggMjU0LjMyNSAxNDIuODc4IDI1NC45MiAxNDIuNDg5IDI1NS41MTUgMTQyLjExOSAyNTYuMTEg&#10;MTQxLjczMiAyNTYuNzA1IDE0MS4zNCAyNTcuMyAxNDAuOTYxIDI1Ny44OTUgMTQwLjU4OCAyNTgu&#10;NDkgMTQwLjE4MiAyNTkuMDg1IDEzOS44MjUgMjU5LjY4IDEzOS40ODQgMjYwLjI3NSAxMzkuMTMy&#10;IDI2MC44NyAxMzguNzc0IDI2MS40NjUgMTM4LjQzIDI2Mi4wNiAxMzguMTA5IDI2Mi42NTUgMTM3&#10;Ljc4NSAyNjMuMjUgMTM3LjQ2MiAyNjMuODQ1IDEzNy4xMTUgMjY0LjQ0IDEzNi43ODYgMjY1LjAz&#10;NSAxMzYuNDY4IDI2NS42MyAxMzYuMTUgMjY2LjIyNSAxMzUuODI5IDI2Ni44MiAxMzUuNTA5IDI2&#10;Ny40MTUgMTM1LjIzMSAyNjguMDEgMTM0LjkxNCAyNjguNjA1IDEzNC42MTYgMjY5LjIgMTM0LjM0&#10;MSAyNjkuNzk1IDEzNC4wOTUgMjcwLjM5IDEzMy44MiAyNzAuOTg1IDEzMy41NTQgMjcxLjU4IDEz&#10;My4zMDQgMjcyLjE3NSAxMzMuMDc5IDI3Mi43NyAxMzIuODI5IDI3My4zNjUgMTMyLjU5MSAyNzMu&#10;OTYgMTMyLjM3NyAyNzQuNTU1IDEzMi4xODYgMjc1LjE1IDEzMS45NzIgMjc1Ljc0NSAxMzEuNzQ3&#10;IDI3Ni4zNCAxMzEuNTU3IDI3Ni45MzUgMTMxLjM3MSAyNzcuNTMgMTMxLjE5NSAyNzguMTI1IDEz&#10;MS4wMTQgMjc4LjcyIDEzMC44NzIgMjc5LjMxNSAxMzAuNzQ2IDI3OS45MSAxMzAuNTkyIDI4MC41&#10;MDUgMTMwLjQ0NCAyODEuMSAxMzAuMzI5IiBzdHJva2U9IiNEOTUzMTkiIGZpbGw9Im5vbmUiIGZp&#10;bGwtcnVsZT0iZXZlbm9kZCIvPjxwYXRoIGQ9Ik02Ni45IDE3MC4yMDUgNjcuNDk1IDE3MC4wNTYg&#10;NjguMDkgMTY5LjU4MyA2OC42ODUgMTY5LjYyMyA2OS4yOCAxNzAuMTggNjkuODc1IDE2OS44MTkg&#10;NzAuNDcgMTY5LjQyMyA3MS4wNjUgMTY5LjQ1MyA3MS42NiAxNjkuODY0IDcyLjI1NSAxNjkuNDQ5&#10;IDcyLjg1IDE2OS4wODUgNzMuNDQ1IDE2OS4xMjIgNzQuMDQgMTY5LjY5NCA3NC42MzUgMTY5LjI0&#10;IDc1LjIzIDE2OC44OTUgNzUuODI1IDE2OC44NDMgNzYuNDIgMTY5LjM0MyA3Ny4wMTUgMTY4Ljk1&#10;OCA3Ny42MSAxNjguNTggNzguMjA1IDE2OC41OTYgNzguOCAxNjkuMTM3IDc5LjM5NSAxNjguODQg&#10;NzkuOTkgMTY4LjUwNyA4MC41ODUgMTY4LjUzNSA4MS4xOCAxNjkuMDUyIDgxLjc3NSAxNjguNjM0&#10;IDgyLjM3IDE2OC4yNjEgODIuOTY1IDE2OC4yOTIgODMuNTYgMTY4Ljg3OCA4NC4xNTUgMTY4LjQ5&#10;OSA4NC43NSAxNjguMjI2IDg1LjM0NSAxNjguMjQyIDg1Ljk0IDE2OC43MyA4Ni41MzUgMTY4LjMx&#10;MyA4Ny4xMyAxNjcuOTk1IDg3LjcyNSAxNjguMDUgODguMzIgMTY4LjYzIDg4LjkxNSAxNjguMzEg&#10;ODkuNTEgMTY4LjA0IDkwLjEwNSAxNjguMTc5IDkwLjcgMTY4LjY5MyA5MS4yOTUgMTY4LjM2MSA5&#10;MS44OSAxNjguMDggOTIuNDg1IDE2OC4xMzcgOTMuMDggMTY4Ljc1OSA5My42NzUgMTY4LjQxMyA5&#10;NC4yNyAxNjguMTA0IDk0Ljg2NSAxNjguMjA3IDk1LjQ2IDE2OC43OTQgOTYuMDU1IDE2OC40Mjcg&#10;OTYuNjUgMTY4LjE4MiA5Ny4yNDUgMTY4LjI3MiA5Ny44NCAxNjguODM3IDk4LjQzNSAxNjguNDk2&#10;IDk5LjAzIDE2OC4yOSA5OS42MjUgMTY4LjM4NSAxMDAuMjIgMTY4Ljk4IDEwMC44MTUgMTY4LjYy&#10;OCAxMDEuNDEgMTY4LjQ2NyAxMDIuMDA1IDE2OC41MzcgMTAyLjYgMTY5LjIyMSAxMDMuMTk1IDE2&#10;OC45MzIgMTAzLjc5IDE2OC43MjIgMTA0LjM4NSAxNjguNzkxIDEwNC45OCAxNjkuNDMzIDEwNS41&#10;NzUgMTY5LjEzOCAxMDYuMTcgMTY4Ljk3MSAxMDYuNzY1IDE2OS4wMDggMTA3LjM2IDE2OS42ODUg&#10;MTA3Ljk1NSAxNjkuMzQ1IDEwOC41NSAxNjkuMDg0IDEwOS4xNDUgMTY5LjE2MyAxMDkuNzQgMTY5&#10;LjgxOCAxMTAuMzM1IDE2OS40ODIgMTEwLjkzIDE2OS4yMyAxMTEuNTI1IDE2OS4yNzIgMTEyLjEy&#10;IDE2OS44OTEgMTEyLjcxNSAxNjkuNTczIDExMy4zMSAxNjkuMzAzIDExMy45MDUgMTY5LjQ4NyAx&#10;MTQuNSAxNzAuMTk3IDExNS4wOTUgMTY5Ljg1NSAxMTUuNjkgMTY5LjcyMyAxMTYuMjg1IDE2OS44&#10;NDUgMTE2Ljg4IDE3MC41MjkgMTE3LjQ3NSAxNzAuMjAyIDExOC4wNyAxNzAuMTE5IDExOC42NjUg&#10;MTcwLjIgMTE5LjI2IDE3MC44NzIgMTE5Ljg1NSAxNzAuNTM5IDEyMC40NSAxNzAuMzczIDEyMS4w&#10;NDUgMTcwLjQ3MSAxMjEuNjQgMTcxLjEzMiAxMjIuMjM1IDE3MC44NzUgMTIyLjgzIDE3MC43MDEg&#10;MTIzLjQyNSAxNzAuODA5IDEyNC4wMiAxNzEuNDc4IDEyNC42MTUgMTcxLjEyMiAxMjUuMjEgMTcw&#10;LjkzMiAxMjUuODA1IDE3MS4wNDggMTI2LjQgMTcxLjY3OSAxMjYuOTk1IDE3MS4yODcgMTI3LjU5&#10;IDE3MS4xIDEyOC4xODUgMTcxLjIwOSAxMjguNzggMTcxLjc3MyAxMjkuMzc1IDE3MS40MTkgMTI5&#10;Ljk3IDE3MS4yMTcgMTMwLjU2NSAxNzEuMTMzIDEzMS4xNiAxNzEuNzM5IDEzMS43NTUgMTcxLjM0&#10;MSAxMzIuMzUgMTcxLjAyIDEzMi45NDUgMTcxLjAwMSAxMzMuNTQgMTcyLjA3OCAxMzQuMTM1IDE3&#10;MS40ODEgMTM0LjczIDE3MS4xMzQgMTM1LjMyNSAxNzEuMDg5IDEzNS45MiAxNzIuMDAxIDEzNi41&#10;MTUgMTcyLjA3MyAxMzcuMTEgMTcxLjA1MyAxMzcuNzA1IDE3MS4yODEgMTM4LjMgMTcyLjEwMSAx&#10;MzguODk1IDE3MS4zNTcgMTM5LjQ5IDE3MC45MzYgMTQwLjA4NSAxNzIuMDk1IDE0MC42OCAxNzIu&#10;MTg1IDE0MS4yNzUgMTcxLjc4NiAxNDEuODcgMTcxLjE4MSAxNDIuNDY1IDE3MS44MjIgMTQzLjA2&#10;IDE3Mi4wODMgMTQzLjY1NSAxNzEuNjI2IDE0NC4yNSAxNzAuODE3IDE0NC44NDUgMTcxLjY2IDE0&#10;NS40NCAxNzEuNzE0IDE0Ni4wMzUgMTcwLjg0MyAxNDYuNjMgMTcwLjIzMSAxNDcuMjI1IDE3MC44&#10;MzUgMTQ3LjgyIDE3MC44OTEgMTQ4LjQxNSAxNzEuMzA4IDE0OS4wMSAxNzAuNzAzIDE0OS42MDUg&#10;MTcxLjQ0OSAxNTAuMiAxNzEuNjI0IDE1MC43OTUgMTcwLjg3NyAxNTEuMzkgMTcwLjA2OSAxNTEu&#10;OTg1IDE3MC45MTYgMTUyLjU4IDE3MS4yMDMgMTUzLjE3NSAxNzAuMjMxIDE1My43NyAxNjkuNjk5&#10;IDE1NC4zNjUgMTcwLjMyNyAxNTQuOTYgMTcwLjg3OCAxNTUuNTU1IDE2OS41NTYgMTU2LjE1IDE2&#10;OS4wNTcgMTU2Ljc0NSAxNjkuNjM3IDE1Ny4zNCAxNzAuMjM4IDE1Ny45MzUgMTY5LjYwMyAxNTgu&#10;NTMgMTY4LjU3NiAxNTkuMTI1IDE2OS4yOCAxNTkuNzIgMTY5Ljg2IDE2MC4zMTUgMTY5LjM3MiAx&#10;NjAuOTEgMTY4LjMyMyAxNjEuNTA1IDE2OC44NzcgMTYyLjEgMTY5LjQ5NCAxNjIuNjk1IDE2OC45&#10;MjcgMTYzLjI5IDE2Ny45OTcgMTYzLjg4NSAxNjguNDc1IDE2NC40OCAxNjkuMDggMTY1LjA3NSAx&#10;NjguNTYyIDE2NS42NyAxNjcuMzMzIDE2Ni4yNjUgMTY3LjY5NiAxNjYuODYgMTY4LjYxNSAxNjcu&#10;NDU1IDE2OC4wMDYgMTY4LjA1IDE2Ni43NDIgMTY4LjY0NSAxNjYuODg4IDE2OS4yNCAxNjcuOTU4&#10;IDE2OS44MzUgMTY3LjQzNSAxNzAuNDMgMTY2LjM5MiAxNzEuMDI1IDE2Ni44MDQgMTcxLjYyIDE2&#10;Ny40MTEgMTcyLjIxNSAxNjYuOTA0IDE3Mi44MSAxNjUuNzc5IDE3My40MDUgMTY0LjEwMiAxNzQg&#10;MTY2LjcwNSAxNzQuNTk1IDE2Ni4zMSAxNzUuMTkgMTY1LjIyNyAxNzUuNzg1IDE2NS42MDggMTc2&#10;LjM4IDE2Ni4yMjUgMTc2Ljk3NSAxNjUuNDQyIDE3Ny41NyAxNjQuNTQ0IDE3OC4xNjUgMTY1LjAw&#10;MiAxNzguNzYgMTY1LjQyMyAxNzkuMzU1IDE2NC45NzkgMTc5Ljk1IDE2My44NjUgMTgwLjU0NSAx&#10;NjQuMjAyIDE4MS4xNCAxNjQuNzUxIDE4MS43MzUgMTY0LjIzIDE4Mi4zMyAxNjMuMjQ2IDE4Mi45&#10;MjUgMTYzLjc3MiAxODMuNTIgMTY0LjM1NSAxODQuMTE1IDE2My44NTIgMTg0LjcxIDE2Mi44MTMg&#10;MTg1LjMwNSAxNjMuNDE4IDE4NS45IDE2My45OTQgMTg2LjQ5NSAxNjMuNTAyIDE4Ny4wOSAxNjIu&#10;NTI1IDE4Ny42ODUgMTYzLjE4MiAxODguMjggMTYzLjgwOCAxODguODc1IDE2My4zNCAxODkuNDcg&#10;MTYyLjQwNCAxOTAuMDY1IDE2Mi45OTEgMTkwLjY2IDE2My42MyAxOTEuMjU1IDE2My4yNDIgMTkx&#10;Ljg1IDE2Mi4yOTcgMTkyLjQ0NSAxNjIuODg3IDE5My4wNCAxNjMuNTA2IDE5My42MzUgMTYzLjEx&#10;MiAxOTQuMjMgMTYyLjE0IDE5NC44MjUgMTYyLjc3MSAxOTUuNDIgMTYzLjQyMiAxOTYuMDE1IDE2&#10;Mi45NzUgMTk2LjYxIDE2Mi4wNTUgMTk3LjIwNSAxNjIuNzM3IDE5Ny44IDE2My40MDMgMTk4LjM5&#10;NSAxNjIuOTkzIDE5OC45OSAxNjIuMDkgMTk5LjU4NSAxNjIuNzIgMjAwLjE4IDE2My40MiAyMDAu&#10;Nzc1IDE2My4xOTggMjAxLjM3IDE2Mi4xNjMgMjAxLjk2NSAxNjIuNjc5IDIwMi41NiAxNjMuMjky&#10;IDIwMy4xNTUgMTYzLjE0MSAyMDMuNzUgMTYyLjE1NiAyMDQuMzQ1IDE2Mi41NzYgMjA0Ljk0IDE2&#10;My4zMTYgMjA1LjUzNSAxNjMuMTQyIDIwNi4xMyAxNjIuMDgzIDIwNi43MjUgMTYyLjc0MSAyMDcu&#10;MzIgMTYzLjU5OSAyMDcuOTE1IDE2My4zMDIgMjA4LjUxIDE2Mi40MDYgMjA5LjEwNSAxNjMuMTYz&#10;IDIwOS43IDE2My45OTMgMjEwLjI5NSAxNjMuNjk4IDIxMC44OSAxNjIuNzc3IDIxMS40ODUgMTYz&#10;LjYzOCAyMTIuMDggMTY0LjU5NiAyMTIuNjc1IDE2NC40MTMgMjEzLjI3IDE2My40MjQgMjEzLjg2&#10;NSAxNjQuMTAyIDIxNC40NiAxNjQuOTk1IDIxNS4wNTUgMTY0LjcyMyAyMTUuNjUgMTYzLjgxNCAy&#10;MTYuMjQ1IDE2NC41NDQgMjE2Ljg0IDE2NS4zODMgMjE3LjQzNSAxNjUuMTM5IDIxOC4wMyAxNjQu&#10;MjAyIDIxOC42MjUgMTY0Ljk2NyAyMTkuMjIgMTY1Ljg2OCAyMTkuODE1IDE2NS42NTggMjIwLjQx&#10;IDE2NC43NjEgMjIxLjAwNSAxNjUuNTQyIDIyMS42IDE2Ni40NTQgMjIyLjE5NSAxNjYuMjYyIDIy&#10;Mi43OSAxNjUuMjk3IDIyMy4zODUgMTY1Ljk4NiAyMjMuOTggMTY2Ljc3NiAyMjQuNTc1IDE2Ni42&#10;NjMgMjI1LjE3IDE2NS41NzYgMjI1Ljc2NSAxNjYuMTMyIDIyNi4zNiAxNjYuOTc0IDIyNi45NTUg&#10;MTY2Ljg0MSAyMjcuNTUgMTY1LjgwOSAyMjguMTQ1IDE2Ni41MDMgMjI4Ljc0IDE2Ny4yODkgMjI5&#10;LjMzNSAxNjcuMTM3IDIyOS45MyAxNjYuMTQ4IDIzMC41MjUgMTY2Ljc1OCAyMzEuMTIgMTY3LjY0&#10;MSAyMzEuNzE1IDE2Ny40OTMgMjMyLjMxIDE2Ni40MzggMjMyLjkwNSAxNjcuMDQ3IDIzMy41IDE2&#10;Ny45NiAyMzQuMDk1IDE2Ny42MTcgMjM0LjY5IDE2Ni42IDIzNS4yODUgMTY3LjMzNyAyMzUuODgg&#10;MTY4LjE5MiAyMzYuNDc1IDE2Ny44NjYgMjM3LjA3IDE2Ni44MDYgMjM3LjY2NSAxNjcuNDU5IDIz&#10;OC4yNiAxNjguMzI3IDIzOC44NTUgMTY3Ljk5MSAyMzkuNDUgMTY2LjkzMSAyNDAuMDQ1IDE2Ny42&#10;NDMgMjQwLjY0IDE2OC40NCAyNDEuMjM1IDE2OC4wNTUgMjQxLjgzIDE2Ny4wNjEgMjQyLjQyNSAx&#10;NjcuNzM4IDI0My4wMiAxNjguNjM1IDI0My42MTUgMTY4LjMzNCAyNDQuMjEgMTY3LjIyMiAyNDQu&#10;ODA1IDE2Ny44MzYgMjQ1LjQgMTY4LjczNyAyNDUuOTk1IDE2OC4zODUgMjQ2LjU5IDE2Ny4zMjMg&#10;MjQ3LjE4NSAxNjguMDEgMjQ3Ljc4IDE2OC44ODMgMjQ4LjM3NSAxNjguNDg3IDI0OC45NyAxNjcu&#10;MzQ2IDI0OS41NjUgMTY3Ljg3MSAyNTAuMTYgMTY4LjYwMSAyNTAuNzU1IDE2OC4wOTUgMjUxLjM1&#10;IDE2Ni45NDcgMjUxLjk0NSAxNjcuNTA2IDI1Mi41NCAxNjguMTkzIDI1My4xMzUgMTY3LjcxOSAy&#10;NTMuNzMgMTY2LjUxMiAyNTQuMzI1IDE2Ny4wNDMgMjU0LjkyIDE2Ny42ODggMjU1LjUxNSAxNjcu&#10;MjUzIDI1Ni4xMSAxNjYuMDQ3IDI1Ni43MDUgMTY2LjYyIDI1Ny4zIDE2Ny4zMTcgMjU3Ljg5NSAx&#10;NjYuODA5IDI1OC40OSAxNjUuNTUyIDI1OS4wODUgMTY2LjA3MSAyNTkuNjggMTY2Ljg1MSAyNjAu&#10;Mjc1IDE2Ni4zNzQgMjYwLjg3IDE2NS4xOSAyNjEuNDY1IDE2NS43MjQgMjYyLjA2IDE2Ni40MjMg&#10;MjYyLjY1NSAxNjUuOTE2IDI2My4yNSAxNjQuNyAyNjMuODQ1IDE2NS4xNjYgMjY0LjQ0IDE2NS44&#10;NzIgMjY1LjAzNSAxNjUuMzc4IDI2NS42MyAxNjQuMTIzIDI2Ni4yMjUgMTY0LjY4NSAyNjYuODIg&#10;MTY1LjI1MSAyNjcuNDE1IDE2NC43MTYgMjY4LjAxIDE2My40OCAyNjguNjA1IDE2NC4wNDEgMjY5&#10;LjIgMTY0LjY0NyAyNjkuNzk1IDE2NC4wNzggMjcwLjM5IDE2Mi43NjkgMjcwLjk4NSAxNjMuMjg4&#10;IDI3MS41OCAxNjMuOTIgMjcyLjE3NSAxNjMuMjc1IDI3Mi43NyAxNjIuMDkzIDI3My4zNjUgMTYy&#10;LjU0MyAyNzMuOTYgMTYzLjIyOSAyNzQuNTU1IDE2Mi42ODcgMjc1LjE1IDE2MS40MTMgMjc1Ljc0&#10;NSAxNjEuODkzIDI3Ni4zNCAxNjIuNTU2IDI3Ni45MzUgMTYxLjg2NiAyNzcuNTMgMTYwLjY0OCAy&#10;NzguMTI1IDE2MS4xMTcgMjc4LjcyIDE2MS42ODcgMjc5LjMxNSAxNjEuMTM4IDI3OS45MSAxNTku&#10;ODQ1IDI4MC41MDUgMTYwLjQwNyAyODEuMSAxNjAuOTk3IiBzdHJva2U9IiNFREIxMjAiIGZpbGw9&#10;Im5vbmUiIGZpbGwtcnVsZT0iZXZlbm9kZCIvPjwvZz48ZyBzdHJva2U9IiNGRkZGRkYiIGZpbGw9&#10;IiNGRkZGRkYiPjxwYXRoIGQ9Ik0zOTIgMTkyIDM5MiAxMzggMzEyIDEzOCAzMTIgMTkyWiIgc3Ry&#10;b2tlPSJub25lIi8+PC9nPjxnIGZvbnQtZmFtaWx5PSJUaW1lcyBOZXcgUm9tYW4iIGZvbnQtc2l6&#10;ZT0iMTMuMzMzMyIgdHJhbnNmb3JtPSJ0cmFuc2xhdGUoMzcwLjkzNCAxNDguNDUyKSI+PHBhdGgg&#10;ZD0iTTguNzgxMiA1IDYuNDg0NCA1IDMuNTc4MSAwLjk2ODhDMy4zNTkzNyAwLjk3OTIgMy4xODIz&#10;IDAuOTg0NCAzLjA0NjkgMC45ODQ0IDIuOTk0ODMgMC45ODQ0IDIuOTM3NTMgMC45ODQ0IDIuODc1&#10;IDAuOTg0NCAyLjgxMjQ3IDAuOTg0NCAyLjc0NDc3IDAuOTc5MiAyLjY3MTkgMC45Njg4TDIuNjcx&#10;OSAzLjQ2ODhDMi42NzE5IDQuMDEwNCAyLjcyOTIgNC4zNDg5MyAyLjg0MzggNC40ODQ0IDMuMDEw&#10;NDcgNC42NzE4NyAzLjI1NTIzIDQuNzY1NiAzLjU3ODEgNC43NjU2TDMuOTA2MiA0Ljc2NTYgMy45&#10;MDYyIDUgMC4yMTg4IDUgMC4yMTg4IDQuNzY1NiAwLjU0NjkgNC43NjU2QzAuOTExNSA0Ljc2NTYg&#10;MS4xNzE5IDQuNjQ1OCAxLjMyODEgNC40MDYyIDEuNDExNDMgNC4yODEyNyAxLjQ1MzEgMy45Njg4&#10;IDEuNDUzMSAzLjQ2ODhMMS40NTMxLTIuMDc4MUMxLjQ1MzEtMi42MTk3NyAxLjM5NTgtMi45NTgz&#10;MyAxLjI4MTItMy4wOTM4IDEuMTE0NTMtMy4yODEyNyAwLjg2OTc2Ny0zLjM3NSAwLjU0NjktMy4z&#10;NzVMMC4yMTg4LTMuMzc1IDAuMjE4OC0zLjYwOTQgMy4zNTk0LTMuNjA5NEM0LjI3NjA3LTMuNjA5&#10;NCA0Ljk1MDUzLTMuNTQxNjcgNS4zODI4LTMuNDA2MiA1LjgxNTA3LTMuMjcwOCA2LjE4MjI3LTMu&#10;MDI2MDMgNi40ODQ0LTIuNjcxOSA2Ljc4NjQ3LTIuMzE3NyA2LjkzNzUtMS44OTA2IDYuOTM3NS0x&#10;LjM5MDYgNi45Mzc1LTAuODU5NCA2Ljc2NTYzLTAuNDAxMDY3IDYuNDIxOS0wLjAxNTYgNi4wNzgx&#10;IDAuMzY5OCA1LjU0MTYzIDAuNjQ1ODMzIDQuODEyNSAwLjgxMjVMNi41OTM4IDMuMjgxMkM3IDMu&#10;ODQzNzMgNy4zNDg5MyA0LjIxODczIDcuNjQwNiA0LjQwNjIgNy45MzIyNyA0LjU5MzczIDguMzEy&#10;NDcgNC43MTM1MyA4Ljc4MTIgNC43NjU2TDguNzgxMiA1Wk0yLjY3MTkgMC41NzgxQzIuNzU1MjMg&#10;MC41NzgxIDIuODI1NTMgMC41NzgxIDIuODgyOCAwLjU3ODEgMi45NDAxMyAwLjU3ODEgMi45ODk2&#10;IDAuNTc4MSAzLjAzMTIgMC41NzgxIDMuODU0MTMgMC41NzgxIDQuNDczOTMgMC40MDEwMzMgNC44&#10;OTA2IDAuMDQ2OSA1LjMwNzI3LTAuMzA3MyA1LjUxNTYtMC43NjA0MzMgNS41MTU2LTEuMzEyNSA1&#10;LjUxNTYtMS44NDM3NyA1LjM0NjMzLTIuMjc4NjcgNS4wMDc4LTIuNjE3MiA0LjY2OTI3LTIuOTU1&#10;NzMgNC4yMjM5Ny0zLjEyNSAzLjY3MTktMy4xMjUgMy40MjE5LTMuMTI1IDMuMDg4NTctMy4wODMz&#10;MyAyLjY3MTktM0wyLjY3MTkgMC41NzgxWk05LjA1MTItMC44MTI1IDExLjc4NTYtMC44MTI1IDEx&#10;Ljc4NTYtMC41NzgxQzExLjYwODUtMC41NzgxIDExLjQ4NjEtMC41NDk0NjcgMTEuNDE4NC0wLjQ5&#10;MjIgMTEuMzUwNy0wLjQzNDg2NyAxMS4zMTY4LTAuMzU0MTMzIDExLjMxNjgtMC4yNSAxMS4zMTY4&#10;LTAuMTU2MjY3IDExLjM4OTcgMCAxMS41MzU2IDAuMjE4OCAxMS41ODc3IDAuMjgxMjY3IDExLjY2&#10;MDYgMC4zODU0IDExLjc1NDMgMC41MzEyTDEyLjE2MDYgMS4xODc1IDEyLjY0NSAwLjUzMTJDMTIu&#10;OTQ3MSAwLjExNDUzMyAxMy4wOTgxLTAuMTUxMDY3IDEzLjA5ODEtMC4yNjU2IDEzLjA5ODEtMC4z&#10;NDg5MzMgMTMuMDYxNi0wLjQyMTg2NyAxMi45ODg3LTAuNDg0NCAxMi45MTU4LTAuNTQ2ODY3IDEy&#10;LjgwMTItMC41NzgxIDEyLjY0NS0wLjU3ODFMMTIuNjQ1LTAuODEyNSAxNC41OTgxLTAuODEyNSAx&#10;NC41OTgxLTAuNTc4MUMxNC40MDAyLTAuNTY3NyAxNC4yMjMxLTAuNTEwNCAxNC4wNjY4LTAuNDA2&#10;MiAxMy44NTg1LTAuMjYwNCAxMy41NzIgMC4wNTIwNjY3IDEzLjIwNzUgMC41MzEyTDEyLjQyNjIg&#10;MS41OTM4IDEzLjg2MzcgMy42NzE5QzE0LjIxNzkgNC4xODIzIDE0LjQ3MzEgNC40ODk2IDE0LjYy&#10;OTMgNC41OTM4IDE0Ljc4NTYgNC42OTc5MyAxNC45ODM1IDQuNzU1MiAxNS4yMjMxIDQuNzY1Nkwx&#10;NS4yMjMxIDUgMTIuNDczMSA1IDEyLjQ3MzEgNC43NjU2QzEyLjY3MSA0Ljc2NTYgMTIuODIyMSA0&#10;LjcyMzkzIDEyLjkyNjIgNC42NDA2IDEzLjAwOTUgNC41ODg1MyAxMy4wNTEyIDQuNTEwNCAxMy4w&#10;NTEyIDQuNDA2MiAxMy4wNTEyIDQuMzEyNDcgMTIuOTE1OCA0LjA2NzcgMTIuNjQ1IDMuNjcxOUwx&#10;MS43ODU2IDIuNDIxOSAxMC44NDgxIDMuNjcxOUMxMC41NjY4IDQuMDU3MyAxMC40MjYyIDQuMjg2&#10;NDcgMTAuNDI2MiA0LjM1OTQgMTAuNDI2MiA0LjQ2MzUzIDEwLjQ3MzEgNC41NTcyNyAxMC41NjY4&#10;IDQuNjQwNiAxMC42NjA2IDQuNzIzOTMgMTAuODAxMiA0Ljc2NTYgMTAuOTg4NyA0Ljc2NTZMMTAu&#10;OTg4NyA1IDkuMDk4MSA1IDkuMDk4MSA0Ljc2NTZDOS4yNDM5IDQuNzQ0OCA5LjM3NDEgNC42OTI3&#10;MyA5LjQ4ODcgNC42MDk0IDkuNjU1MzcgNC40ODQ0IDkuOTI2MiA0LjE3MTkgMTAuMzAxMiAzLjY3&#10;MTlMMTEuNTIgMi4wNDY5IDEwLjQyNjIgMC40NTMxQzEwLjExMzctMC4wMDUyMzMzMyA5Ljg3MTUz&#10;LTAuMjkxNjY3IDkuNjk5Ni0wLjQwNjIgOS41Mjc3My0wLjUyMDggOS4zMTE2LTAuNTc4MSA5LjA1&#10;MTItMC41NzgxTDkuMDUxMi0wLjgxMjVaIiBzdHJva2U9Im5vbmUiLz48L2c+PGcgc3Ryb2tlPSIj&#10;MDA3MkJEIiBzdHJva2Utd2lkdGg9IjAuODMzMyIgc3Ryb2tlLWxpbmVjYXA9ImJ1dHQiIHN0cm9r&#10;ZS1saW5lam9pbj0icm91bmQiIGZpbGw9IiMwMDcyQkQiPjxsaW5lIHgxPSIzMTcuMDE2IiB5MT0i&#10;MTQ4LjQ1MiIgeDI9IjM2Ny4xNzIiIHkyPSIxNDguNDUyIiBmaWxsPSJub25lIi8+PC9nPjxnIGZv&#10;bnQtZmFtaWx5PSJUaW1lcyBOZXcgUm9tYW4iIGZvbnQtc2l6ZT0iMTMuMzMzMyIgdHJhbnNmb3Jt&#10;PSJ0cmFuc2xhdGUoMzcwLjkzNCAxNjUpIj48cGF0aCBkPSJNOC43ODEyIDUgNi40ODQ0IDUgMy41&#10;NzgxIDAuOTY4OEMzLjM1OTM3IDAuOTc5MiAzLjE4MjMgMC45ODQ0IDMuMDQ2OSAwLjk4NDQgMi45&#10;OTQ4MyAwLjk4NDQgMi45Mzc1MyAwLjk4NDQgMi44NzUgMC45ODQ0IDIuODEyNDcgMC45ODQ0IDIu&#10;NzQ0NzcgMC45NzkyIDIuNjcxOSAwLjk2ODhMMi42NzE5IDMuNDY4OEMyLjY3MTkgNC4wMTA0IDIu&#10;NzI5MiA0LjM0ODkzIDIuODQzOCA0LjQ4NDQgMy4wMTA0NyA0LjY3MTg3IDMuMjU1MjMgNC43NjU2&#10;IDMuNTc4MSA0Ljc2NTZMMy45MDYyIDQuNzY1NiAzLjkwNjIgNSAwLjIxODggNSAwLjIxODggNC43&#10;NjU2IDAuNTQ2OSA0Ljc2NTZDMC45MTE1IDQuNzY1NiAxLjE3MTkgNC42NDU4IDEuMzI4MSA0LjQw&#10;NjIgMS40MTE0MyA0LjI4MTI3IDEuNDUzMSAzLjk2ODggMS40NTMxIDMuNDY4OEwxLjQ1MzEtMi4w&#10;NzgxQzEuNDUzMS0yLjYxOTc3IDEuMzk1OC0yLjk1ODMzIDEuMjgxMi0zLjA5MzggMS4xMTQ1My0z&#10;LjI4MTI3IDAuODY5NzY3LTMuMzc1IDAuNTQ2OS0zLjM3NUwwLjIxODgtMy4zNzUgMC4yMTg4LTMu&#10;NjA5NCAzLjM1OTQtMy42MDk0QzQuMjc2MDctMy42MDk0IDQuOTUwNTMtMy41NDE2NyA1LjM4Mjgt&#10;My40MDYyIDUuODE1MDctMy4yNzA4IDYuMTgyMjctMy4wMjYwMyA2LjQ4NDQtMi42NzE5IDYuNzg2&#10;NDctMi4zMTc3IDYuOTM3NS0xLjg5MDYgNi45Mzc1LTEuMzkwNiA2LjkzNzUtMC44NTk0IDYuNzY1&#10;NjMtMC40MDEwNjcgNi40MjE5LTAuMDE1NiA2LjA3ODEgMC4zNjk4IDUuNTQxNjMgMC42NDU4MzMg&#10;NC44MTI1IDAuODEyNUw2LjU5MzggMy4yODEyQzcgMy44NDM3MyA3LjM0ODkzIDQuMjE4NzMgNy42&#10;NDA2IDQuNDA2MiA3LjkzMjI3IDQuNTkzNzMgOC4zMTI0NyA0LjcxMzUzIDguNzgxMiA0Ljc2NTZM&#10;OC43ODEyIDVaTTIuNjcxOSAwLjU3ODFDMi43NTUyMyAwLjU3ODEgMi44MjU1MyAwLjU3ODEgMi44&#10;ODI4IDAuNTc4MSAyLjk0MDEzIDAuNTc4MSAyLjk4OTYgMC41NzgxIDMuMDMxMiAwLjU3ODEgMy44&#10;NTQxMyAwLjU3ODEgNC40NzM5MyAwLjQwMTAzMyA0Ljg5MDYgMC4wNDY5IDUuMzA3MjctMC4zMDcz&#10;IDUuNTE1Ni0wLjc2MDQzMyA1LjUxNTYtMS4zMTI1IDUuNTE1Ni0xLjg0Mzc3IDUuMzQ2MzMtMi4y&#10;Nzg2NyA1LjAwNzgtMi42MTcyIDQuNjY5MjctMi45NTU3MyA0LjIyMzk3LTMuMTI1IDMuNjcxOS0z&#10;LjEyNSAzLjQyMTktMy4xMjUgMy4wODg1Ny0zLjA4MzMzIDIuNjcxOS0zTDIuNjcxOSAwLjU3ODFa&#10;TTguOTU3NS0wLjgxMjUgMTEuNjYwNi0wLjgxMjUgMTEuNjYwNi0wLjU3ODEgMTEuNTM1Ni0wLjU3&#10;ODFDMTEuMzQ4MS0wLjU3ODEgMTEuMjA0OC0wLjUzNjQzMyAxMS4xMDU5LTAuNDUzMSAxMS4wMDct&#10;MC4zNjk3NjcgMTAuOTU3NS0wLjI2NTYgMTAuOTU3NS0wLjE0MDYgMTAuOTU3NSAwLjAxNTY2Njcg&#10;MTEuMDMwNCAwLjIzOTYgMTEuMTc2MiAwLjUzMTJMMTIuNTgyNSAzLjQ2ODggMTMuODk1IDAuMjY1&#10;NkMxMy45NTc1IDAuMDg4NTMzMyAxMy45ODg3LTAuMDgzMzMzMyAxMy45ODg3LTAuMjUgMTMuOTg4&#10;Ny0wLjMzMzMzMyAxMy45NzgzLTAuMzkwNjMzIDEzLjk1NzUtMC40MjE5IDEzLjkxNTgtMC40NzM5&#10;NjcgMTMuODYxMS0wLjUxMzAzMyAxMy43OTM0LTAuNTM5MSAxMy43MjU3LTAuNTY1MSAxMy41OTgx&#10;LTAuNTc4MSAxMy40MTA2LTAuNTc4MUwxMy40MTA2LTAuODEyNSAxNS4zMDEyLTAuODEyNSAxNS4z&#10;MDEyLTAuNTc4MUMxNS4xNDQ5LTAuNTU3MyAxNS4wMjUxLTAuNTIzNDY3IDE0Ljk0MTgtMC40NzY2&#10;IDE0Ljg1ODUtMC40Mjk2NjcgMTQuNzY0Ny0wLjMzMzMgMTQuNjYwNi0wLjE4NzUgMTQuNjE4OS0w&#10;LjEzNTQzMyAxNC41NDYgMC4wMjYwMzMzIDE0LjQ0MTggMC4yOTY5TDEyLjA4MjUgNi4wOTM4QzEx&#10;Ljg1MzMgNi42NTYyNyAxMS41NTM4IDcuMDgzMzMgMTEuMTg0IDcuMzc1IDEwLjgxNDIgNy42NjY2&#10;NyAxMC40NTc0IDcuODEyNSAxMC4xMTM3IDcuODEyNSA5Ljg2MzcgNy44MTI1IDkuNjU3OTcgNy43&#10;Mzk2IDkuNDk2NSA3LjU5MzggOS4zMzUwMyA3LjQ0NzkzIDkuMjU0MyA3LjI4MTI3IDkuMjU0MyA3&#10;LjA5MzggOS4yNTQzIDYuOTE2NjcgOS4zMTE2IDYuNzczNDMgOS40MjYyIDYuNjY0MSA5LjU0MDgg&#10;Ni41NTQ3IDkuNzAyMjcgNi41IDkuOTEwNiA2LjUgMTAuMDQ2IDYuNSAxMC4yMzM1IDYuNTQ2ODcg&#10;MTAuNDczMSA2LjY0MDYgMTAuNjUwMiA2LjcwMzEzIDEwLjc1OTUgNi43MzQ0IDEwLjgwMTIgNi43&#10;MzQ0IDEwLjkyNjIgNi43MzQ0IDExLjA2NDIgNi42NjkzIDExLjIxNTMgNi41MzkxIDExLjM2NjMg&#10;Ni40MDg5IDExLjUxNDcgNi4xNTYyNyAxMS42NjA2IDUuNzgxMkwxMi4wODI1IDQuNzY1NiA5Ljk4&#10;ODcgMC4zOTA2QzkuOTI2MjMgMC4yNTUyIDkuODI3MjcgMC4wODg1MzMzIDkuNjkxOC0wLjEwOTQg&#10;OS41NzcyNy0wLjI1NTIgOS40ODg3My0wLjM1NDEzMyA5LjQyNjItMC40MDYyIDkuMzMyNDctMC40&#10;Njg3MzMgOS4xNzYyMy0wLjUyNjAzMyA4Ljk1NzUtMC41NzgxTDguOTU3NS0wLjgxMjVaIiBzdHJv&#10;a2U9Im5vbmUiLz48L2c+PGcgc3Ryb2tlPSIjRDk1MzE5IiBzdHJva2Utd2lkdGg9IjAuODMzMyIg&#10;c3Ryb2tlLWxpbmVjYXA9ImJ1dHQiIHN0cm9rZS1saW5lam9pbj0icm91bmQiIGZpbGw9IiNEOTUz&#10;MTkiPjxsaW5lIHgxPSIzMTcuMDE2IiB5MT0iMTY1IiB4Mj0iMzY3LjE3MiIgeTI9IjE2NSIgZmls&#10;bD0ibm9uZSIvPjwvZz48ZyBmb250LWZhbWlseT0iVGltZXMgTmV3IFJvbWFuIiBmb250LXNpemU9&#10;IjEzLjMzMzMiIHRyYW5zZm9ybT0idHJhbnNsYXRlKDM3MC45MzQgMTgxLjU0OCkiPjxwYXRoIGQ9&#10;Ik04Ljc4MTIgNSA2LjQ4NDQgNSAzLjU3ODEgMC45Njg4QzMuMzU5MzcgMC45NzkyIDMuMTgyMyAw&#10;Ljk4NDQgMy4wNDY5IDAuOTg0NCAyLjk5NDgzIDAuOTg0NCAyLjkzNzUzIDAuOTg0NCAyLjg3NSAw&#10;Ljk4NDQgMi44MTI0NyAwLjk4NDQgMi43NDQ3NyAwLjk3OTIgMi42NzE5IDAuOTY4OEwyLjY3MTkg&#10;My40Njg4QzIuNjcxOSA0LjAxMDQgMi43MjkyIDQuMzQ4OTMgMi44NDM4IDQuNDg0NCAzLjAxMDQ3&#10;IDQuNjcxODcgMy4yNTUyMyA0Ljc2NTYgMy41NzgxIDQuNzY1NkwzLjkwNjIgNC43NjU2IDMuOTA2&#10;MiA1IDAuMjE4OCA1IDAuMjE4OCA0Ljc2NTYgMC41NDY5IDQuNzY1NkMwLjkxMTUgNC43NjU2IDEu&#10;MTcxOSA0LjY0NTggMS4zMjgxIDQuNDA2MiAxLjQxMTQzIDQuMjgxMjcgMS40NTMxIDMuOTY4OCAx&#10;LjQ1MzEgMy40Njg4TDEuNDUzMS0yLjA3ODFDMS40NTMxLTIuNjE5NzcgMS4zOTU4LTIuOTU4MzMg&#10;MS4yODEyLTMuMDkzOCAxLjExNDUzLTMuMjgxMjcgMC44Njk3NjctMy4zNzUgMC41NDY5LTMuMzc1&#10;TDAuMjE4OC0zLjM3NSAwLjIxODgtMy42MDk0IDMuMzU5NC0zLjYwOTRDNC4yNzYwNy0zLjYwOTQg&#10;NC45NTA1My0zLjU0MTY3IDUuMzgyOC0zLjQwNjIgNS44MTUwNy0zLjI3MDggNi4xODIyNy0zLjAy&#10;NjAzIDYuNDg0NC0yLjY3MTkgNi43ODY0Ny0yLjMxNzcgNi45Mzc1LTEuODkwNiA2LjkzNzUtMS4z&#10;OTA2IDYuOTM3NS0wLjg1OTQgNi43NjU2My0wLjQwMTA2NyA2LjQyMTktMC4wMTU2IDYuMDc4MSAw&#10;LjM2OTggNS41NDE2MyAwLjY0NTgzMyA0LjgxMjUgMC44MTI1TDYuNTkzOCAzLjI4MTJDNyAzLjg0&#10;MzczIDcuMzQ4OTMgNC4yMTg3MyA3LjY0MDYgNC40MDYyIDcuOTMyMjcgNC41OTM3MyA4LjMxMjQ3&#10;IDQuNzEzNTMgOC43ODEyIDQuNzY1Nkw4Ljc4MTIgNVpNMi42NzE5IDAuNTc4MUMyLjc1NTIzIDAu&#10;NTc4MSAyLjgyNTUzIDAuNTc4MSAyLjg4MjggMC41NzgxIDIuOTQwMTMgMC41NzgxIDIuOTg5NiAw&#10;LjU3ODEgMy4wMzEyIDAuNTc4MSAzLjg1NDEzIDAuNTc4MSA0LjQ3MzkzIDAuNDAxMDMzIDQuODkw&#10;NiAwLjA0NjkgNS4zMDcyNy0wLjMwNzMgNS41MTU2LTAuNzYwNDMzIDUuNTE1Ni0xLjMxMjUgNS41&#10;MTU2LTEuODQzNzcgNS4zNDYzMy0yLjI3ODY3IDUuMDA3OC0yLjYxNzIgNC42NjkyNy0yLjk1NTcz&#10;IDQuMjIzOTctMy4xMjUgMy42NzE5LTMuMTI1IDMuNDIxOS0zLjEyNSAzLjA4ODU3LTMuMDgzMzMg&#10;Mi42NzE5LTNMMi42NzE5IDAuNTc4MVpNMTQuMzMyNSAzLjIxODggMTQuMjcgNSA5LjE0NSA1IDku&#10;MTQ1IDQuNzY1NiAxMy4wMDQzLTAuMzc1IDExLjA5ODEtMC4zNzVDMTAuNjgxNC0wLjM3NSAxMC40&#10;MTA2LTAuMzQ4OTY3IDEwLjI4NTYtMC4yOTY5IDEwLjE2MDYtMC4yNDQ4MzMgMTAuMDU2NC0wLjE0&#10;MDY2NyA5Ljk3MzEgMC4wMTU2IDkuODU4NSAwLjIyMzkzMyA5Ljc5NiAwLjQ4NDM2NyA5Ljc4NTYg&#10;MC43OTY5TDkuNTIgMC43OTY5IDkuNTY2OC0wLjgxMjUgMTQuNDQxOC0wLjgxMjUgMTQuNDQxOC0w&#10;LjU3ODEgMTAuNTM1NiA0LjU3ODEgMTIuNjYwNiA0LjU3ODFDMTMuMTA4NSA0LjU3ODEgMTMuNDEw&#10;NiA0LjU0MTY3IDEzLjU2NjggNC40Njg4IDEzLjcyMzEgNC4zOTU4NyAxMy44NTMzIDQuMjY1NjMg&#10;MTMuOTU3NSA0LjA3ODEgMTQuMDIgMy45NDI3IDE0LjA3NzIgMy42NTYyNyAxNC4xMjkzIDMuMjE4&#10;OEwxNC4zMzI1IDMuMjE4OFoiIHN0cm9rZT0ibm9uZSIvPjwvZz48ZyBzdHJva2U9IiNFREIxMjAi&#10;IHN0cm9rZS13aWR0aD0iMC44MzMzIiBzdHJva2UtbGluZWNhcD0iYnV0dCIgc3Ryb2tlLWxpbmVq&#10;b2luPSJyb3VuZCIgZmlsbD0iI0VEQjEyMCI+PGxpbmUgeDE9IjMxNy4wMTYiIHkxPSIxODEuNTQ4&#10;IiB4Mj0iMzY3LjE3MiIgeTI9IjE4MS41NDgiIGZpbGw9Im5vbmUiLz48cGF0aCBkPSJNMzEyIDE5&#10;MiAzMTIgMTM4IDM5MiAxMzggMzkyIDE5MloiIHN0cm9rZT0iIzI2MjYyNiIgc3Ryb2tlLWxpbmVq&#10;b2luPSJtaXRlciIgZmlsbD0ibm9uZSIgZmlsbC1ydWxlPSJldmVub2RkIi8+PC9nPjwvZz48L3N2&#10;Zz5QSwMEFAAGAAgAAAAhAL8iJObdAAAABQEAAA8AAABkcnMvZG93bnJldi54bWxMj8FOwzAQRO9I&#10;/IO1SNyoXVoQhDgVAiEOVG1pQeLoxkscEa+j2E3Sv2fhApeRRrOaeZsvRt+IHrtYB9IwnSgQSGWw&#10;NVUa3nZPFzcgYjJkTRMINRwxwqI4PclNZsNAr9hvUyW4hGJmNLiU2kzKWDr0Jk5Ci8TZZ+i8SWy7&#10;StrODFzuG3mp1LX0piZecKbFB4fl1/bgNaw/Vo/vL5u126hhedw996Vc3S61Pj8b7+9AJBzT3zH8&#10;4DM6FMy0DweyUTQa+JH0q5xdqTnbvYbZfDoDWeTyP33xDQAA//8DAFBLAwQUAAYACAAAACEAIlYO&#10;7scAAAClAQAAGQAAAGRycy9fcmVscy9lMm9Eb2MueG1sLnJlbHO8kLFqAzEMhvdC3sFo7/nuhlJK&#10;fFlKIWtIH0DYOp/JWTaWG5q3j2mWBgLdOkri//4PbXffcVVnKhISGxi6HhSxTS6wN/B5/Hh+BSUV&#10;2eGamAxcSGA3bZ62B1qxtpAsIYtqFBYDS635TWuxC0WULmXidplTiVjbWLzOaE/oSY99/6LLbwZM&#10;d0y1dwbK3o2gjpfcmv9mp3kOlt6T/YrE9UGFDrF1NyAWT9VAJBfwthw7OXvQjx2G/3EYusw/Dvru&#10;udMVAAD//wMAUEsBAi0AFAAGAAgAAAAhAKjWx6gTAQAASQIAABMAAAAAAAAAAAAAAAAAAAAAAFtD&#10;b250ZW50X1R5cGVzXS54bWxQSwECLQAUAAYACAAAACEAOP0h/9YAAACUAQAACwAAAAAAAAAAAAAA&#10;AABEAQAAX3JlbHMvLnJlbHNQSwECLQAUAAYACAAAACEA+v0JOR8EAAC2DAAADgAAAAAAAAAAAAAA&#10;AABDAgAAZHJzL2Uyb0RvYy54bWxQSwECLQAKAAAAAAAAACEA9u5V/hPjAQAT4wEAFAAAAAAAAAAA&#10;AAAAAACOBgAAZHJzL21lZGlhL2ltYWdlMS5wbmdQSwECLQAKAAAAAAAAACEAp3PbY+HfAQDh3wEA&#10;FAAAAAAAAAAAAAAAAADT6QEAZHJzL21lZGlhL2ltYWdlMi5zdmdQSwECLQAUAAYACAAAACEAvyIk&#10;5t0AAAAFAQAADwAAAAAAAAAAAAAAAADmyQMAZHJzL2Rvd25yZXYueG1sUEsBAi0AFAAGAAgAAAAh&#10;ACJWDu7HAAAApQEAABkAAAAAAAAAAAAAAAAA8MoDAGRycy9fcmVscy9lMm9Eb2MueG1sLnJlbHNQ&#10;SwUGAAAAAAcABwC+AQAA7ssDAAAA&#10;" o:allowoverlap="f">
                <v:shape id="_x0000_s1140" type="#_x0000_t75" style="position:absolute;width:32004;height:21666;visibility:visible;mso-wrap-style:square">
                  <v:fill o:detectmouseclick="t"/>
                  <v:path o:connecttype="none"/>
                </v:shape>
                <v:shape id="Text Box 84" o:spid="_x0000_s1141" type="#_x0000_t202" style="position:absolute;left:184;top:17774;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6725FF17" w:rsidR="00C94FE1" w:rsidRPr="00B376F6" w:rsidRDefault="00C94FE1" w:rsidP="00361331">
                        <w:pPr>
                          <w:pStyle w:val="FigureCaption"/>
                        </w:pPr>
                        <w:bookmarkStart w:id="30" w:name="_Ref83901462"/>
                        <w:r>
                          <w:t xml:space="preserve">Fig. </w:t>
                        </w:r>
                        <w:fldSimple w:instr=" SEQ Figure \* ARABIC ">
                          <w:r w:rsidR="00C2787D">
                            <w:rPr>
                              <w:noProof/>
                            </w:rPr>
                            <w:t>9</w:t>
                          </w:r>
                        </w:fldSimple>
                        <w:bookmarkEnd w:id="30"/>
                        <w:r>
                          <w:t xml:space="preserve">: Pose measurement errors on all six axes in response to a rotation sweep on the Rz axis alone. (a) is the </w:t>
                        </w:r>
                        <w:r>
                          <w:rPr>
                            <w:i/>
                            <w:iCs/>
                          </w:rPr>
                          <w:t xml:space="preserve">cross </w:t>
                        </w:r>
                        <w:r w:rsidRPr="00B376F6">
                          <w:rPr>
                            <w:i/>
                            <w:iCs/>
                          </w:rPr>
                          <w:t>error</w:t>
                        </w:r>
                        <w:r>
                          <w:t xml:space="preserve"> (here translation caused by rotation), while (b) is the </w:t>
                        </w:r>
                        <w:r>
                          <w:rPr>
                            <w:i/>
                            <w:iCs/>
                          </w:rPr>
                          <w:t>direct</w:t>
                        </w:r>
                        <w:r>
                          <w:t xml:space="preserve"> </w:t>
                        </w:r>
                        <w:r w:rsidRPr="00B376F6">
                          <w:rPr>
                            <w:i/>
                            <w:iCs/>
                          </w:rPr>
                          <w:t>error</w:t>
                        </w:r>
                        <w:r>
                          <w:t xml:space="preserve"> (rotation error caused by rotation).</w:t>
                        </w:r>
                      </w:p>
                    </w:txbxContent>
                  </v:textbox>
                </v:shape>
                <v:shape id="Picture 85" o:spid="_x0000_s1142" type="#_x0000_t75" style="position:absolute;left:1623;width:30299;height:1717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OfowwAAANsAAAAPAAAAZHJzL2Rvd25yZXYueG1sRE9LawIx&#10;EL4X+h/CFLwUzdai6NYoUpF68eALPI6b6WbbzWTdRHf9901B8DYf33Mms9aW4kq1LxwreOslIIgz&#10;pwvOFex3y+4IhA/IGkvHpOBGHmbT56cJpto1vKHrNuQihrBPUYEJoUql9Jkhi77nKuLIfbvaYoiw&#10;zqWusYnhtpT9JBlKiwXHBoMVfRrKfrcXq+Dn2GTnwSJ/XR9Gc7szcnz6Oq6V6ry08w8QgdrwEN/d&#10;Kx3nv8P/L/EAOf0DAAD//wMAUEsBAi0AFAAGAAgAAAAhANvh9svuAAAAhQEAABMAAAAAAAAAAAAA&#10;AAAAAAAAAFtDb250ZW50X1R5cGVzXS54bWxQSwECLQAUAAYACAAAACEAWvQsW78AAAAVAQAACwAA&#10;AAAAAAAAAAAAAAAfAQAAX3JlbHMvLnJlbHNQSwECLQAUAAYACAAAACEAuKjn6MMAAADbAAAADwAA&#10;AAAAAAAAAAAAAAAHAgAAZHJzL2Rvd25yZXYueG1sUEsFBgAAAAADAAMAtwAAAPcCAAAAAA==&#10;">
                  <v:imagedata r:id="rId23" o:title="" croptop="2607f" cropleft="1050f" cropright="1050f"/>
                </v:shape>
                <v:shape id="Text Box 20" o:spid="_x0000_s1143" type="#_x0000_t202" style="position:absolute;left:598;top:2737;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44" type="#_x0000_t202" style="position:absolute;left:574;top:10090;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v:group>
            </w:pict>
          </mc:Fallback>
        </mc:AlternateContent>
      </w:r>
      <w:r w:rsidR="00DC5E29">
        <w:rPr>
          <w:rFonts w:eastAsiaTheme="minorEastAsia"/>
        </w:rPr>
        <w:t>Since sensor motion is usually 6DOF</w:t>
      </w:r>
      <w:r w:rsidR="002E0D4C">
        <w:rPr>
          <w:rFonts w:eastAsiaTheme="minorEastAsia"/>
        </w:rPr>
        <w:t>,</w:t>
      </w:r>
      <w:r w:rsidR="00DC5E29">
        <w:rPr>
          <w:rFonts w:eastAsiaTheme="minorEastAsia"/>
        </w:rPr>
        <w:t xml:space="preserve"> it is at a minimum necessary to calibrate and test </w:t>
      </w:r>
      <w:r w:rsidR="008B5547">
        <w:rPr>
          <w:rFonts w:eastAsiaTheme="minorEastAsia"/>
        </w:rPr>
        <w:t>all axes of sensor rotation.</w:t>
      </w:r>
      <w:r w:rsidR="00DC5E29">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sidR="00DC5E29">
        <w:rPr>
          <w:rFonts w:eastAsiaTheme="minorEastAsia"/>
        </w:rPr>
        <w:t xml:space="preserve"> </w:t>
      </w:r>
      <w:r w:rsidR="008B5547">
        <w:rPr>
          <w:rFonts w:eastAsiaTheme="minorEastAsia"/>
        </w:rPr>
        <w:t>operate</w:t>
      </w:r>
      <w:r w:rsidR="00DC5E29">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is often unnecessary in surgical applications.) </w:t>
      </w:r>
      <w:r w:rsidR="008142B6" w:rsidRPr="00F9214C">
        <w:t xml:space="preserve">Comparing the ‘†’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749B36E" w:rsidR="0058538F" w:rsidRDefault="00425B9B" w:rsidP="00425B9B">
      <w:pPr>
        <w:pStyle w:val="Heading2"/>
      </w:pPr>
      <w:r>
        <w:t>Linearity</w:t>
      </w:r>
    </w:p>
    <w:p w14:paraId="3C61E054" w14:textId="11E4E330"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2CC1A6EA" w:rsidR="00E5422D" w:rsidRDefault="00C2787D" w:rsidP="00AA3F93">
      <w:pPr>
        <w:ind w:firstLine="202"/>
        <w:jc w:val="both"/>
      </w:pPr>
      <w:r>
        <w:rPr>
          <w:noProof/>
        </w:rPr>
        <w:lastRenderedPageBreak/>
        <mc:AlternateContent>
          <mc:Choice Requires="wpc">
            <w:drawing>
              <wp:anchor distT="0" distB="0" distL="114300" distR="114300" simplePos="0" relativeHeight="251710464" behindDoc="0" locked="0" layoutInCell="1" allowOverlap="0" wp14:anchorId="1C2D36C0" wp14:editId="0D9A3221">
                <wp:simplePos x="0" y="0"/>
                <wp:positionH relativeFrom="margin">
                  <wp:posOffset>0</wp:posOffset>
                </wp:positionH>
                <wp:positionV relativeFrom="margin">
                  <wp:posOffset>0</wp:posOffset>
                </wp:positionV>
                <wp:extent cx="6574536" cy="3008376"/>
                <wp:effectExtent l="0" t="0" r="0" b="1905"/>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522215"/>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6828E" w14:textId="77777777" w:rsidR="00C2787D" w:rsidRDefault="00C2787D" w:rsidP="00C2787D">
                              <w:pPr>
                                <w:pStyle w:val="FigureCaption"/>
                              </w:pPr>
                              <w:bookmarkStart w:id="31" w:name="_Ref83915264"/>
                              <w:r>
                                <w:t xml:space="preserve">Fig. </w:t>
                              </w:r>
                              <w:bookmarkEnd w:id="31"/>
                              <w:r>
                                <w:t>10: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4">
                            <a:extLst>
                              <a:ext uri="{96DAC541-7B7A-43D3-8B79-37D633B846F1}">
                                <asvg:svgBlip xmlns:asvg="http://schemas.microsoft.com/office/drawing/2016/SVG/main" r:embed="rId25"/>
                              </a:ext>
                            </a:extLst>
                          </a:blip>
                          <a:srcRect l="490" r="490"/>
                          <a:stretch/>
                        </pic:blipFill>
                        <pic:spPr bwMode="auto">
                          <a:xfrm>
                            <a:off x="2948" y="245110"/>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6">
                            <a:extLst>
                              <a:ext uri="{96DAC541-7B7A-43D3-8B79-37D633B846F1}">
                                <asvg:svgBlip xmlns:asvg="http://schemas.microsoft.com/office/drawing/2016/SVG/main" r:embed="rId27"/>
                              </a:ext>
                            </a:extLst>
                          </a:blip>
                          <a:srcRect l="1272" r="1272"/>
                          <a:stretch/>
                        </pic:blipFill>
                        <pic:spPr bwMode="auto">
                          <a:xfrm>
                            <a:off x="3185826" y="204120"/>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2352"/>
                            <a:ext cx="1162397" cy="245327"/>
                          </a:xfrm>
                          <a:prstGeom prst="rect">
                            <a:avLst/>
                          </a:prstGeom>
                          <a:solidFill>
                            <a:schemeClr val="lt1"/>
                          </a:solidFill>
                          <a:ln w="6350">
                            <a:noFill/>
                          </a:ln>
                        </wps:spPr>
                        <wps:txbx>
                          <w:txbxContent>
                            <w:p w14:paraId="6EDB3728" w14:textId="77777777" w:rsidR="00C2787D" w:rsidRPr="006405AD" w:rsidRDefault="00C2787D" w:rsidP="00C2787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0"/>
                            <a:ext cx="1162050" cy="245110"/>
                          </a:xfrm>
                          <a:prstGeom prst="rect">
                            <a:avLst/>
                          </a:prstGeom>
                          <a:solidFill>
                            <a:schemeClr val="lt1"/>
                          </a:solidFill>
                          <a:ln w="6350">
                            <a:noFill/>
                          </a:ln>
                        </wps:spPr>
                        <wps:txbx>
                          <w:txbxContent>
                            <w:p w14:paraId="6ADFF4DD" w14:textId="77777777" w:rsidR="00C2787D" w:rsidRDefault="00C2787D" w:rsidP="00C2787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1C2D36C0" id="Canvas 19" o:spid="_x0000_s1145" editas="canvas" style="position:absolute;left:0;text-align:left;margin-left:0;margin-top:0;width:517.7pt;height:236.9pt;z-index:251710464;mso-position-horizontal-relative:margin;mso-position-vertical-relative:margin;mso-width-relative:margin;mso-height-relative:margin" coordsize="65741,3007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C8Ja8awQAAGMPAAAOAAAAZHJzL2Uyb0RvYy54bWzsV9tu&#10;3DYQfS/QfxD0Hq+u613B68C14SCAmxi2izxzKWolRCJVkntxvr5nKGlvuTipnRYFasDa4UXD4cyZ&#10;OaOz15um9lZCm0rJmR+eBL4nJFd5JRcz/4+H61cT3zOWyZzVSoqZ/yiM//r811/O1m0mIlWqOhfa&#10;gxJpsnU780tr22w0MrwUDTMnqhUSi4XSDbMY6sUo12wN7U09ioJgPFornbdacWEMZq+6Rf/c6S8K&#10;we37ojDCevXMh23WPbV7zuk5Oj9j2UKztqx4bwb7G1Y0rJI4dKvqilnmLXX1maqm4loZVdgTrpqR&#10;KoqKC3cH3CYMjm5zyeSKGXcZDu8MBkJ6Qb3zBdkt1XVV1/DGCNozmqPfNeIjMLluER3TbuNknnf+&#10;fcla4a5lMv5udau9Kp/5qe9J1gAjD2Jjvd/UxpskFB86HLvuW+yzG8wDZ87Xpr1R/KPxpLosmVyI&#10;C63VuhQsh3khvYm7bF/t9BhSMl//rnKcw5ZWOUWbQjfkBITDg/ZomgC1jxDSKIrCtAMJGcWxOk7H&#10;cRDHvsexI0nG00nszmLZoKbVxr4RqvFImPkaIHTHsNWNsWQWy4YtdKpRdZWT991AL+aXtfZWDIC9&#10;dn+99oNttTwMGstoxt2Xrthd1m7mG+fZcUQ6yBlzlT/CA1p1iYDEhVAq/cn31kiCmW/+XDItfK9+&#10;K+FFyhgnJOlphIEeZuf7s0xyqJj51vc68dJ2GbZsdbUocUIXL6ku4PGicj7YWdPbDXydn7UVz/Df&#10;Aw3SZ0B7uiLgLbukO3RVpfkuHQ3TH5ftKyRly2w1r+rKProCg8iRUXJ1W3FyLA12mB0PmMUqHepN&#10;HFqGTfQKUCAKoe9EDcUrcSdM9QngCxwksPEIw6YFXMhj34D1vnp4j4YH9s3rqh0ARXLvCQTl6fLa&#10;laQrxZeNkLarsdrZrqQpq9YABZlo5iIHst/mLs+AYc3vYDdV2WRKQOl+gTqsWS0sLwn4ZOnOOBr9&#10;YEImaRj2RXvIxxg0kAQ4k/IxioPJOJ4+LyF3tXCwsDcdw/8eRCdbjL7paQ4zCAbdjYD8HIwOMR30&#10;/MtgdIX4AIxhdBo5NDrhheAYh5N0EsGtBLggCVEZneavIDKNk+kzKeLbiKRS+tPZmcr/ET13997j&#10;2B09wx8033HRjhl7gg3DSRgHp86BYRSnjp5YNvgvDMdRPMWyy+gkjaPT5yX0AXW61lJsOba2Xatw&#10;xMO19Nbg+jjt6vQuAE8wrQv0jtu2TGtafl2hHbhhxt4yjR4T/iT6fY9HUSscpnrJ94iQvzRP+7+L&#10;rqkCH1I1RW/ZXCoUaFALrHEi7bP1IBZaNR/QTl/QKVgaeJ1bPQwGZkdDzsXFhdvWceaNvKe2tGN6&#10;am8eNh+YbvseyCK279TQ97HsqBXq9nYtzZM9wj8C92nycnBPgPA0QHuLenFUKgjqATA2QL1nN3SI&#10;L9JM0lfUT4P6tjk/aiq/CvX/oes+rvBhBZ48+FTcH0Pe/zY+/wsAAP//AwBQSwMECgAAAAAAAAAh&#10;AEAbyWK4dgIAuHYCABQAAABkcnMvbWVkaWEvaW1hZ2UxLnBuZ4lQTkcNChoKAAAADUlIRFIAAAaQ&#10;AAAEsAgGAAAA/BAJ3gAAAAFzUkdCAK7OHOkAAAAEZ0FNQQAAsY8L/GEFAAAACXBIWXMAADsOAAA7&#10;DgHMtqGDAAD/pUlEQVR4XuzdC3gUVbov/H2Zs/ecs/c3Z87e+5wzZxxn1HFGUZlhZpiNojLilhlm&#10;0MFBREBUFBQFvKAoKAoaBEGiIogaQUAR0CAqEAgQCBAIBAgECARyvyfk1kkn6aRzXV/eyqpKrUp1&#10;dXV39f3/e573UWpVVXc6na719ltrrb9jAAAAAAAAAAAAAAAAACooIAEAAAAAAAAAAAAAAIAABSQA&#10;AAAAAAAAAAAAAAAQoIAEAAAAAAAAAAAAAAAAAhSQAAAAAAAAAAAAAAAAQIACEgAAAAAAAAAAAAAA&#10;AAhQQAIAAAAAAAAAAAAAAAABCkgAAAAAAAAAAAAAAAAgQAEJAAAAAAAAAAAAAAAABCggAQAAAAAA&#10;AAAAAAAAgAAFJAAAAAAAAAAAAAAAABCggAQAAAAAAAAAAAAAAAACFJAAAAAAAAAAAAAAAABAgAIS&#10;AAAAAAAAAAAAAAAACFBAAgAAAAAAAAAAAAAAAAEKSAAAAAAAAAAAAAAAACBAAQkAAAAAAAAAAAAA&#10;AAAEKCABAAAAAAAAAAAAAACAAAUkAAAAAAAAAAAAAAAAEKCABAAAAAAAAAAAAAAAAAIUkAAAAAAA&#10;AAAAAAAAAECAAhIAAAAAAAAAAAAAAAAIUEACAAAAAAAAAAAAAAAAAQpIAAAAAAAAAAAAAAAAIEAB&#10;CQAAAAAAAAAAAAAAAAQoIAEAAAAAAAAAAAAAAIAABSQAAAAAAAAAAAAAAAAQoIAEAAAAAAAAAAAA&#10;AAAAAhSQAAAAAAAAAAAAAAAAQIACEgAAAAAAAAAAAAAAAAhQQAIAAAAAAAAAAAAAAAABCkgAAAAA&#10;AAAAAAAAAAAgQAEJACDAWltbpQAAAAAAAIDIkpmZyXJzc/m/IFLU1NSwjIwM1tHRwbcAAEQHFJAA&#10;AALs9ddfl8JKBw4cUM5rFNThhV5mXzPaDwAAAADAXwoLC3X7oUZBX2Z7Qu8criKacgazr/26dev4&#10;Ea7t2LGD/ehHP2J/93d/J8VVV12FXCIC0HvkjjvuUH6v3//+99myZct4KwBA5EMBCQAggGjkESUV&#10;FFaOQkpKSmIjR45k//qv/6p0bPXCTOITLRITE6XX7Hvf+57uayUHJYwAAAAAAP5CX1BPmjSJXXvt&#10;tbr9Ub246667PBoJMXPmTKnv+8Mf/lD3fBSUo9x7773s5MmT/KjIR6/9+PHjhcKPXlABwQgV3fTy&#10;Cio20IgkCE+Us19//fX9fq8UKCIBQLRAAQkAIIA++ugjpcO5evVqvtU6lJwYFZFQQOqPkj2910qO&#10;cCog0ZcIb731Fv8XAAAAAIQbujHM3U1hcsydO5cfZV5TU5NUTFKfhwofW7Zs4XtEp/r6emnEkPp1&#10;UYe7AtLYsWN1j6OgAhWEJ8rZ9X6nFFQc9EZpaSnycgAIKyggAQAEkPrupUGDBvGt1qK7BtUdW3Wg&#10;o6pv8ODBuq8XRTgVkOguOHrOAAAAABC+Dh8+bLqI5G3hR13wwA1IvWbPni28tupwV0AyGj120003&#10;8b0g3GiLrdqgEWyeuvvuu92+nwAAQgm+ZQIACJDPP/+8X4fzyy+/5K3WmTZtWr/HkeO9997je4Ha&#10;fffdp/t6UYRLAWn79u3sJz/5ifSc6Q5KAAAAAAhfmzdv7tcv1QsqNHkzRdq3336rnINGRIDxaBN3&#10;X/gb3ZCGYkH4km/QcxWe5l0rV66UjsN7AgDCCQpIAAABQp1EbYeT7j6y2uTJk/s9jhwYgaTP6DUL&#10;hwISzc1NdzbKzxkAAAAAwhuNbFD3SY2CRr94+kX2xYsXleOhF+VK6tdVHe6+8Kcb9fSOo8BNfOGL&#10;irOu1sz1tAhEf3PyyEIUkAAgnKCnAAAQAAkJCbodT+pA7t+/n+9ljeeee67f48iB5EVfuBeQ5syZ&#10;IzxnjEACAAAACG+eFJAoPL0xjfqLdByNYIdevhSQaC1S+h1oj5s0aRLfA8IVrWOszeVpanpPpq+j&#10;98fNN9+sHI8CEgCEExSQAAAC4PHHHxc6nOp49tln+V7WQAHJc+FcQNq4cSP7wQ9+IDxnFJAAAAAA&#10;wptcQKJR5ldddZXQ13MVnvZb6Rg6N/TypYAko6kHKR+j9ZRomkCIDCdPnpT+vmhNJCoo0QwQnqBj&#10;vXk/AQCEAhSQAAD8jOYUdzXsneL73/8+q6mp4Xv7DlPYeS5cC0g0DcKPfvSjfs8ZAAAAAMKbXECi&#10;L5ppGi156it3sWPHDn4G92h/FJD6WFFAAtDasmVLv+8D8H4CgHCCb5kAAPxMO72YXixcuJDv7TuM&#10;QPJcOBaQtm/f7nKxXoxAAgAAAAhv6gIS+fjjj9m//Mu/9Ov3aYNGLO3du1c6xh3aHwWkPjRiSPt6&#10;yjFo0CC+F4B5K1euZP/7f/9vvJ8AIKyhgAQA4Ef0Rf4Pf/jDfh1GbdAoEpoX2QqejECiofcHDhyQ&#10;ttN0CzQ0v6mpibd6j0ZUyeelRCw3N5e39KLHoDuxvHXs2DHpvHR+Ok9GRoZPzzvcCkj08+uNPJLD&#10;V/RepMeg98SGDRuk1zfY6L16+PBh5TnRnbiBQn/HdDcvvd/88bg0kox+LnovezMakZ4f/b3R60LP&#10;MTExsd/fXCBUVlZKrxM9j2A8PgAAQCTRFpDIq6++2q/fpxdURDLTN6Z9rSgg0WNRX4T6M8Hqi1A/&#10;hB5Xzj+of+UpOlb7WsoRSiNG6PVOSkqSnq+cw1mVSxL63cl9X/q9+pJn6aHcQn7+FPR7o9+Xp9PC&#10;+YL6z/L7xV95xerVq13ORIIRSAAQTlBAAgDwIxrxQx1EM/OW05euVjBTQKLOOc3LrVfcom1UNPFm&#10;FAslGNdee22/c1LQoqE0XzQlJLTArKfJKn2xTqOraKFfvfNT5/zee++VkhFPeVpAogSVOv3uQn69&#10;ZfT89fZTx/jx4/ne+owSETn0zvvWW2/xM7hG0y1OnTqV/cd//Ee/c9K0KSNHjgxo4YbQlye0+LDe&#10;tC30XqX3Eu3jjt5rog36/ajJ7zmaZlL9uNr3BCWfeufTBu2nRgUx2q4+N7329CWAGfT3Ru957fNT&#10;n2vu3LnS79UMs+9r7XuJjqO/IfX7kv6f3qsAAADgHb0CEqG+j3y9NYqxY8fyI1yj/XwpILnri1Bf&#10;jXIOM3014k0fmwoP9LPq9Y+p72r2sQmdV3sOOehxtWh/7XPTC21OINPbVxvq/in1TZ988kndfjEV&#10;Den34S0qQFEf7/rrr+93bnptacQMFau8Qeemoh7lOXp5hhz0fqEiKb0PzNB7vbSh7d9TMcxd/97s&#10;+1B7bhn9vJRTqc+vDfpZ9c5J+QIV2PTajEKbZ7j7GdzlnAAAaiggAQD4CXUc5WIHdebdFZGsGsbu&#10;roBEBQBKMPTa1UEjXMx+kU2os69O3OjnpU41dZ71EhEKs6i4pk02aPo2+nKcfl69NrNfmhNPC0hU&#10;gKNiGBXF9I6RQ3ssvQ/o9dBLcOVwlcTTY7pLRIyCfkYj9GW/Ohmln43eL/Rz0ntT3k77WFXsdIeS&#10;WHVy5+o5UQJGSakROo4SJfkYvaBkSkZJl6v3LYW6kEbvNXqu7v6u1F8e6M2FLge9f41Q4qt9L9C5&#10;6Oejv8O77rpLODf9P/2tuLszld5jcnKvPrc21O8lKgi7ep3od+fNiCoAAABwXUCifoBRH0Ud7qbJ&#10;pn28KSDp9UUoqJhE/V8q3Kj7cNQXoUKSmb6IJ33sZcuWuSxeyUE5jdnRSNRX0zsHhfb3QKgfRFOU&#10;eZoTyKggY7Z/SiOCjIovFPQ6u+sT66GZB9TvKervU9+W+qvaPIkKWPR7MovyBvUNhnRuKoLSeVzd&#10;eEj70I1W7tBrMnPmTN1zyKHt39922226+1HI/Xv6+eh3QzexqfvU2tB7T1Be4O79YBT0HqT+M/0t&#10;6bVrg/5+KY/TFt3oZ6DXh3ID7d8Ive70dwYAYBYKSAAAfkKdTuqgyV8Gy6ORjMKXu8ZkRsUQdTJH&#10;X3ZTgUeb4KnDbOdd/lnloC/3tYkFdYa1066Zofe60c+oTkCpw6xNQOixKBkyw+g1c5XwEXoORomc&#10;q2Ppddfbn8JVEq++E81dUiLvpw7tqBE17fOh3596qgpKjrXJEyUj/kKvq/ZLCTPPyehnlBklY/Q6&#10;EUr83H0xQ18WaNFx9Dejtz+FXECiZM4oGaVQ/6xqtF0v8dWOvKOEX7sPJeuuzqtGr7+r9bUo5AIS&#10;fbFlNJUiBf2sAAAA4DlXBSRCBRG6gUZ73dUG9TeMRufTPp4WkFz1RbSFCxoRoe3v0E0uZmY5MNPH&#10;NupPa4PyBHXu4IqnBSSZtzmBjPIxveMo6HHNzEAgB/VFtcUEI9RX0/ZftfkfPQd1u16up0WvifZ3&#10;REUL7e/B1e+RnpPZmxnN9O/pfedN/94oT9R7T9B7iLZTGD2e0QgkmdENZ3KYGRVGxTp5f3oMM38L&#10;AABqKCABAPiJPEJC7tRRp9Xoy2UK6vz6yqiTS0FJonYaMkoSXD03+oLYKNGj5IHOqT6G7gbUQwUd&#10;dbHKXeKhLUxR0PF6SZHevvQzmbnj0NsCEqEpM/SOo3B1LCVqevtTmEni5S8UXIUn6Dlqj6dkRYtG&#10;sKj3oWTGX2sj6SWSZp8TFZaM0F2Q6mPUQQkVMTM1jKu79uiLEb39KSihpCKTmS98XP1t6H3B4Opz&#10;Q29fen5m0B3L2mPloL8XSjzN3F2JAhIAAIB3jApIRK9AoxdU2KBz6aF2TwtInvRF9EbXUP/BzBfY&#10;Rn1suVhD+RbdgEe5CuUCrm6Ko9DrS2p5W0AiRiOJ3OUTdGOW3nEUco5Gvyf6GelnpdxNm3+pg/rI&#10;ZlCBRvseon6wFuWO2v3c/UzaHIN+Dlf9W1eFFvr9mmGmf2/0fpJDr4Dky3vCl2Nl7kZYyd81GKHi&#10;rrx/KKxtCwDhBwUkAAA/oESGOmg0hZ06QXLXAaRw9wW4O0bFEBp15OqONKMRUnTXkit6HWNKoFxR&#10;d/BdJbOEEgy90Q2uOtv0OusVwcx0zn0pIHlzrPz+0ItAFpCooKdNBuk110vqKXFU70ehl2D6ir4M&#10;0T6OJ8/J3Xz/Rq89vVcocaT/p8ekv1dXU2u4KkwavR/o7lF6DPp/+vKEzq/3xQ+16VEnf+qgv0E9&#10;ekVVo/3VjBJe+hnlLzro/UoFP72/VfrZjP7GAQAAwDV3BSRCo6+111+90I7kllGbJwUkvX4ahau+&#10;hav9Xd1spmbUp6KgUVDan8noBhiajswdo/6Pu5zCl3xC7n+6CiqwaHM4V68tBeV87tBrp9fPdXXz&#10;j3Z0OuVdrvJKeu/qFfNc/d6Nim9mRiG5699TH5z+313/Xm/mDaPX2d17wpf3k4ymszO6+Yzed+7Q&#10;6077UvEXAMAbKCABAPiBPIxe20mm4pC6w6cX9GWsL4ySF6MvjimJ0Psym4K2u1rLRG+0CO1vdJcf&#10;dZhpP6Mvl10lgEavjzzqSxvu5nj2JeHz5thQKSDpvV6uioVU0NPuS0E/i5X0Ejorn5PRa0+PTckw&#10;/Q7kOyTpfa8dVWRUUDV6P8ivt/quUJpWRl18ocfXm2qGCmiu7s50dSchbdfbn5JQd1ObGCW89KUE&#10;/Y2rC130ntR+seDPaQ4BAAAinZkCEqHCiPr66yr0Cii03ZMCkqu+tqu+CI281tuf+jvUZsSoT0Uj&#10;kPRyEyoA6O1P4eoGHbVgFZCMHpf6XHqvL41E0tufgoo37ujlWkbH6RV56GfW46ogRr93vfzP6LUz&#10;yl9l3vTvtSPpXBUYjc4diAISofeP3jko6HdmNFsIkX93VAwDAPAGCkgAABajkQnUQaOOql5nzt30&#10;WK6OM8uXDjglVnrHUdCdW3pcTdlFyY6rwo3cEXd1R5nRnVZGxSBXd69RsmvEl4TPm2ONEpFAFZBc&#10;jWYx+nlpRJ12f6PRZp4KxHMyeu3l0Cvg0HOju3zdTclm9H6goCRWTl5l9PdOf19UcHY1skm+c1Iv&#10;tOeTuSqwUdCIQyNGCS8F/X1rnysVuahwTK8Tvc4AAADgPbMFJLoJzFVhRxvaKbpom9kCkquRzRSu&#10;+iKEchu9Y6iAYcSoT+XqJhWjPrKZn9OXL/x9ySe8fVy9/eUwKtDR70tv9LjRa6Q3zR71B/VGtund&#10;YCiHXh/Ul9eOeNu/p369u/690bkDVUCi3Nhoekajfj39fuQCGgCAt1BAAgCwmLxIpauRMkbD4OUw&#10;M62DK0YdcHcFJPm564WrtVPczSdNo7H0CmJTp051ebeidm0bdRj9DEY/u3bdJzVfkhZvjg2FApLe&#10;/PUURq8vPTft/mamyDArEM/JXYLpbgo8d4zeDxTergmkl+TLYURvfwoaLWTEKOGlmD17Nt8TAAAA&#10;/MFsAYlQscCoryAHfeGvvsmDtpn9Ypn6V9rzyWFEr69G4Y8bvFBA6gt6LVxxVQw0eiz6GfSO0bsh&#10;0GhNIr1ZKnx57Yg/+/ehUEAiRnk63aCmN903kX8XVCgDAPAWCkgAABaiaaHo7iBKzozWMnI1FZUc&#10;2rWTPGHUATf6Ip4YrYNEU0XoMZprXA76efTmlHbFVSGBQp30ahnd7WY0nZYvSYs3xxolImaSW18L&#10;SPTecnU3qN7deTK9LwDove7te1UtUM/JXYLp7m/EHaP3A302GN2h6wp9ruidj8Ld+8VoznSjzyij&#10;hJfC6O8QAAAAfOdJAYnQtZn6QNprtjao0CSPTqF/m+l70igG7XnkoL6GEb2+mhxGfRFv+tgoIPWF&#10;UQHJVTHCaJ0o+hn0jnHVd9a7yZB+Fr0+ui+vHfFn/97o3O7eE768n7T01n5VB82WoIdmP6HPBXdT&#10;RgIAGEEBCQDAQnLHmkbdGKFp2LSdPm3QnWHeMOqAu+s8G3VyKfQ6/NSZNZOs0j5m73wySjSNFlJ1&#10;ldhQGP1OfElavDnWKBExk9z6WkCi11DvOAr6eeh564WrYoSradc8Eajn5C7B9PVnMXo/mJl7X4/R&#10;c3Y3Aszob8lVokmMPgvob1lvuhIAAACwjqcFJGI05a06aCQy9evp/830PV2tq0jh7nijvojRmqne&#10;9LFRQOoLowKSq9FkNCpM3c9WBz0PvWPUa3tqUT5LU0tTHkY3KmpzSbpJim4ANJqejR7bHX/270Ol&#10;gESMbrLUmy2EXl/qt1MRCQDAFyggAQBYRD2XtLvRNrSv0cgACndTTLlilLxQJ9aIUSeXwlUiYjSk&#10;XhuuprSTGd3hSGGUDFGCoXcMhdGX974kfN4cG+wCEk2jpnect2FUiDArUM/JXYLpK6P3A7V5w9VC&#10;xBTukk+jL22M1hMz+iww8x4FAAAA38j9PU+/aKZporXXbr2Q9zNzXTda/8jd8UZ9EaO1W7zpYxv1&#10;kc38nL584e9LPuHt4+rtL4dRzkQzS+gd4024u3FSj7Zw5O8Cki9CqYDkLl/STg9PN2/SdqNCLQCA&#10;GSggAQBYRB5VZLbwQ2uIqDt8enHs2DG+t3lGyQt1Yo0YdXIpXCUitLCnu2n51EH7UuKgx+gORwqj&#10;ZIgSDL1jKIySRl8SPm+ODXYByej3PHPmTOn5eRKufpeeCNRzoja9x6CgqRZ9ZfR+MJpG0YjR1Izu&#10;kk+jL22M3ttGv4/bbruN7wUAAAD+Ivf3PP2imUZ50LVae/12FWb6ntSH0TuWwt3xRn0RozUVvelj&#10;G/WRzfycRv0fd78HX/IJbx9Xb385jHImvf0paC0dbZ/aXbha01YP3URIr4VcMKIbKuln9+W1I/Q8&#10;9I6l8LV/b3Rud+8JX95PrtDvSO98FFQUVqOcm4qFerOIAAB4AgUkAACLyAUUSk6oQ+guaIoAbadP&#10;G94s+GnUAadOrBGjTi6F0bRV9IW9J0UkSmz1zmfUSadAAcm/BSRt4hEoRs+JCkhW8fW1d8fXBFiP&#10;0Tnps8QI/Ux6x1EYPR9/JLwAAABgnrcFJEL9cvriXHsN1wsz/R/qi+kdS+HueKO+iFEfz5s+FQpI&#10;feFNAYnWI/UHKmDQaDP1DByUC8rr8vjaf/Zn/z7UCkhGaxZTYU6+iY5mRKFtRkVaAACzUEACALAA&#10;TZel7cBZETRnsVHnX49RB5w6sUaMOrlmEgoaiWQ0N7M2aGSFFiUSevvKYfR6UIKhdwyFUSfdl6TF&#10;m2ODXUAyer9SYTMYjJ6Tt2sH6fElCTTDl78/VxYuXKh7Pgp3z9loihKj52P0WUA/IwAAAPiX3N/z&#10;tn9C60saTQ0mh5m+p9GX1u6Op3a94ygwhV0vbx9Xb385jHImo6nUrVjbVI3eh9o1lyjfUN9I6Mtr&#10;R/zZvw+1AhK9bka/P8obiDxFJa1XDADgKxSQAAAsQB1A6qDRIqLUyTQbGzZsEDp8eqFXZDHiyxfY&#10;Rp1cGi5vFs23TMUvvfOog5JaKjppUbFKb38KbwtIRiNrfEla5M65Xrg6ln73evtTBKKAZDRNIP1O&#10;gjHNgdFzoiTJKkavva8JJvHl788Vmrdc73wU7p6z3jFyGK3VZvRZQD8jAAAA+JevBSRiJtcw0/c0&#10;WnvFlwKS0Tqa3vTPUUDqC6OcyWgmDKPfiafo59IWMen3oJ1q2pfXjvizf+/LuX15Pxkxmt6a1mSm&#10;/JryaStvwgOA6IYCEgCAj+QvvulLbprX2VPUsdN2/NTh6XmNOuBGd/kRo5EORgUYPfTltJmpMygh&#10;1aJ1pPT2pTD60tvoZ5fvxtLjS9JC7XrHUbg6NtgFJHo/6R0nhzdrb/nK3XOy6u65cCwg0c+udz4K&#10;d4VdvWPkkKcN0WOU8NLPCAAAAP5lRQGJuFt31Uzfk0al6B1L4W6NGaMCklH/zpv+OQpIfWFUQLr3&#10;3nt1j6GwasqzxMRE3fPr9Yd9ee1ItBWQcnNzDW/WvOuuu6T/0hrNAABWQAEJAMBHcgfc28725s2b&#10;hQ6fXrgr/Kj50gGnEVR6x1G4KtzQc3N1XioK0DpOeueTQ+9nmzRpku6+FJSMuGL0s9Pr7Iovrxm1&#10;6x1H4erYYBeQiNHUB5R0BIPRc6K/MyuEYwGJRoTpnY+C7jI0oncMBd0NasQo4aWfEQAAAPzLqgIS&#10;9SOMppg20/c06otQGHE1swB9AW60vqo3/XMUkPrCqIBkNIKF+ojaEUKeopuUXE2j3Nrayvfq48tr&#10;R6KtgESMioAU9Hs0+vsCAPAECkgAAD5QT7vlbUebEjL6Eljd4dMGjTIwO62YLx1wV4UbozsLV65c&#10;KX3xb9RBXbZsme55Keh4LaOOutGX8HfffbfuMfT66iUrMl9eM2rXO47C1bG+FpDotdY7Vg4zI9bG&#10;jx+ve6wc9BzdofckFZtobnMrWPGc6Pds9Jx8SQLNMHovGb133TE6rytG64m5mxrTKOGl5wIAAAD+&#10;ZVUBiVDfkPIJ7TWdwkzfkxj1RVzlAdQv09ufwl1/wujxXPWxUUDqC6MCkqvRQXKY7evRjYCvvvoq&#10;/1efJ598Uve8rm588uW1I/7s3/tybqOpH31ddzYpKUn3vHKY/R0CAJiBAhIAgA/kO39uu+02vsU7&#10;RkUIOczOR23UAdfr4Ku5mjqOCkCuyAmPu1FSrkY36U1hR+Sh99owei70e9A7xt1z8yVpoQKY3nEU&#10;rkalGf2+zSbxesfKYZQwyqjAonesHJTUuCtaUnJIi+KaLW664+450fvT3WPR79LouYdrAYmmqtDO&#10;IS+H3jpixNW6UmbuLEUBCQAAILjkKWx9/aJZRufTGw1ktu9p1Bdx1fd0VdCh0Ud0PiPe5DRGBSR3&#10;U+2RaCkgEerD6x1HQb8fdzeI0ewU9H7Qm/ra6Nx6z8vVTYAU4VxAMjrW7N+dEaO1rOixAQCsggIS&#10;AICX1F92m+nYGqGRAkbzGFOYTR6Nkhca4eEK3ZmolxS6KyTIU/DRHWU0P7oremvcUBLr6o5FV19+&#10;G42c0Jsqwd3oI+JLwmeUGNB0IVp0t5i737UZRqPWtPPJU5KtV3ijpEfveDmo3VVxQp76wurkxIrn&#10;ZLSGk9Edl74WgonRKKrVq1fzvbzjaroR+lvRQ0Vnvf3djT4iNGe63rEUNFIRAAAA/Evus9BIf6vo&#10;jYjw5ItsV30RV/1BV/1kMzejGPXPXR1PRSm9/eVwx6iQ427dSaPnSzfSGTF6XKP+qd7+crgrIBk9&#10;JgW97yhv0UPFI8rj6GYyLb2cTx20/i+dl/JLylmMikcUZqaJ92f/3ijXc/eeMFo7jPJWNXo96AZK&#10;T9aipdxC79zunhcAgKdQQAIA8AJ18NR3/OhNw+Ypd51nCqN1fGRGyYu2o6qm1wGlQoerL6dl6k41&#10;dVZdjWyg10x9boqpU6fyVn16U+pdf/31vFXkKnEw87txNdqJwt1zpGKGUUFITgKoiEWvsas7N9Vh&#10;htG81+qiF71n6Pnp3eVpNK2CHPQ7feutt6Sfg85B55Pf+0YFSW/5+pz0Elk1o2TZijsBjQpgvhaa&#10;6b2mt04UvRZ69IpZlOybmW6Tnqv2WDnoZwQAAAD/WrhwoXLtpZvNrKK9xnvS/3HVF3FVINGbyoz6&#10;Iu5GHxFvCkhGX/ZTuONLP9Gb5yvz5nH1cit1uCrqySg3oVFZesfKQTnEzJkzpZuSqCBFhSP6WWg7&#10;3cymN202PS+j3EgbtK/RiCUqANE56Wa4LVu28EcR+bN/v2HDBt3zUrg7N73GRjf9qX9H9LdCOQ79&#10;rGbR+fVuoHSVGwAAeAsFJAAAD1GnjjrS6k4aFX985W4hTApK2IxG+RCj5IVCbySK3rzoVOhw1UlX&#10;0yZqdB5KLrToXOr9qLPr7otsaqeCkfo4Cu3zot+J3n5mRloQo+TJzF1r7l5zKm7IU4bQf9VfCOiF&#10;u6IdMUqQKRGj4hvd4Uf/Npq60KhQYBT0uvhrYVZ6vnqP6S7Gjh3rNulydecsBf1uPEnatOhYvSRO&#10;DnfFLTPova9Nyun9q03g6W9QvQ8F/Xx6f5t6jD6PXBVxAQAAwBp0XVcXaqzINdTU13lPv2DX64vQ&#10;c9UWuWh0iXY/+rerUS1aRjfluOqLGE0tTeGuj23UT6TnbpS7GBVBqM2INrdUB+Vken1uvb6eOsyM&#10;fKfXQ85RPAl3M0/IOYi7oH4zvR/crclEQc/T1WP6s3/vahp2CnpPuCvuGr0n6e+G8gP6G6Rz0evg&#10;Ke3zM/OcAAA8hQISAIBJ1PGkL+1pWjJ1J00OKiLQtHZ6d2IZoTuH6M4m6uzpnVcb1GGnu8BcfXmv&#10;LWZQQkLTUckjX+hx6At6uvOPOpe0PpA24aHHMPtFs6uh+TT6ge4GoxEl9P/qkTfUkXe19pEWJWra&#10;JISOp8443QVJSQcVDtTtFO6miiD0uzJKCuSg18+oWOKq0KUNShLodTUq/lDQe8zdtBOEfnd6x6vD&#10;TBGNpobQO9ZV+LN4JKORX3qP7SrcFY/o74z+bowKPBR0HldT5BmhY4ySVwr626Nk3l3h1B36OdRf&#10;KlFQkZLeW3RuegxtQZiKTGb+pun3Sn+37kbK0eeKv98DAAAA0Yb6f3Qd1ru5iYo+NPraiusvnUPu&#10;/3szQkOvL0J9D+rjUv+afgZtfkF9MDP9fzqe+rjuciNt/5z6OUajPShc9bGpn0gj2s30E7VfztPz&#10;NXPzE40K0eaJcv/UXRGH+l3qY6k45y73oN+Hu3WMCP1OtL9Lo3BXPCKu1ttSB+WH8mtJr4NRAc5V&#10;7ujP/r3Zc1Nx113eZiZHMHPjph7q+6v/VqwuNgMAEBSQAABM8mSkhplEzN2oFTOhRz4vPQdK4mSU&#10;QNAX/9pzqIOSB0qAPPmCmzrMdCzdJUjH0nRwRgnf4MGD+63RYwYVjNx14Cnoi3T1z+2KNyNvKBl2&#10;hV4zozslKemXkyR3BSQ56Dm6Q+fSe1x6HagwaRYlZe6msaBElF4DX+7i8wQlbVY9J71jjcKTL1Po&#10;8fXOYRRmfrdGKAmmxNvdlytUCKJinPYLCz3y37IngensAAAAfGe2b6gOX9HNZNS39qaARDzpi9DI&#10;eDNf4HvaF5Gfu6f9enU/zJvXnvIt4ms+odduFPT6eNrvlJ+rEcpRXN0kKQf9HqkQYjZPpNFN8hTT&#10;6nNQMUcvV6P8UC+nodzS1cgx7b7uwux73Zs+sdHrTHkK/d60N3hRUI5o9sZNV+jvUD6ft4UoAAAj&#10;KCABAEQYuruNOveu7k6kDjh1YGkfShToy2WaUo3uuqM7rTxFySDdFaf+Ap+20SgIGpJPj0GdWhrp&#10;48mioHroMaiDTckaddIpoaBONz0OTc1nZj51f6NCjPzaUrJMr627u/SsQK85vTYUnhQAtbSvr/wz&#10;UDEnUIUjLb3nRO/zYD6nUEGFISoU0nuO/s4o8abXh0aV0XaMEgIAAABXaCQ/9R98QX0N6nNQ34P6&#10;IOiLhC8qJNFNe5RbUY5FQb9HX0bQUzGGCkaUg5p5L9BzoL4/HSPffBdJ5NfDm5lLXKEcm4pHVBCO&#10;9twIAPwDBSQAAAAAAAAAAACAMLN//36pgPTyyy/zLQAA1kIBCQAAAAAAAAAAACDM0DTy//Zv/8ZS&#10;U1P5FgAAa6GABAAAAAAAAAAAABBiaH0oV9Pd0ZR1tGYsTTcIAOAvKCABAAAAAAAAaNCaHzabjf8L&#10;AAAgcKhwNGjQIGl6uu9///vSemXadaS2bNkitdN6ZgAA/oICEgAAAAAAAPiks7OTbd26lU2YMIEN&#10;GTKE/fKXv2SDBw+W/k3bnU4n3zP02O12lpCQwBYsWMBGjhzJhg4dKj3/AQMGsKVLl/K9AAAAAkcu&#10;Hqlj4cKFvLXXbbfdxq6//nr+LwAA/0ABCQAAAAAAALyWnJzMRowYIRVdBg4cyMaNG8fmzp0rFY9o&#10;G8WoUaNYdnY2PyI0FBUVSc+TCkX0HOnLutmzZ7PExETpuVJRDAAAINBoBKy2eERx99138z0Y27Fj&#10;h7Rt3bp1fAsAgH+ggAQAAAAAAABeoWKLXIAZNmyYNOWOGv1bHtFDBZr09HTeEjw04khdOKKi1/Ll&#10;y0N6lBQAAEQPVwWka6+9VmqnNZGuuuoq6d+0DhIAgD+hgAQAAAAAAAAeUxeP6L80okePvI6DXETK&#10;yMjgLYFHI4vk0VIUNDIqPz+ftwIAAISGn/zkJ/0KSN/73vfYzJkz2Y9+9CPp3zQKCQDA31BAiiJ0&#10;Rx0trLdy5UrpjrtFixax+Ph45nA4+B6ho6amRnp+cXFxfAsAAAAAAIQKKrrIxSMKd2sFUbu87/Dh&#10;w4OSg1DBSy5kUUyePDkkcyEAAACamu5f//Vf+xWRKP7jP/5Duq52d3fzvQEA/AcFpChAhaP169cr&#10;U0dog5KoVatWhcQc33LhiKaRoOdGhS6r0WPI5zcbqamp/GgAAAAAAJg+fbrSVx4yZIg0LZyRsrIy&#10;oeAUExPDWwJjzZo1ymNTUPEIaxwBAEAooxsfrr/+eqF4dNNNN0nbAQACBQWkCEd31KkXr6VFYWnK&#10;CCoq0V2DlLipk6hg3YFH010sWLCgX2HHHwUkKlCpH8NdjB49mh8JAAAAAABpaWlCf3nWrFm8xdiU&#10;KVOE4wI1ld22bduEx6Ub6+imMgAAgHBA16xjx45Jax8BAAQaCkgRTFs8cjUdHE1pJ+9D+weyiESF&#10;I/UCttqwuoDkzegj3NkBAAAAANBnzJgxQn9506ZNvMUY5SPq4+jmNn+jYpc616D/x+wCAAAAAADm&#10;oIAUoWg6BnXxiJI8I+p9n3nmGb7Vv2g9JlrANjY2VppSghawlZ+DHFYXkDwdfUTPD1NbAAAAAAD0&#10;ys7O7tdnpm1mUOFGfRzd2OXPm9doxgX1mkcUdPMcAAAAAACYgwJShKK7ANWJUnp6Om/Rl5ycLOwf&#10;iFE3NI2eujhTWVnp1yns5NFHdNch/bx0N6K7oBFSAAAAAADQSzuKaPDgwbzFPVonSX0sRXx8PG+1&#10;nvomOYpJkybh5jAAAAAAAA+ggBSBKDGjhWzViZIZw4cPV46h4202G28JHHqu8nOgsLKAJI8+snpU&#10;EwAAAABAtKB1U9X9dZpFwBPaWQf8NY1dQkKC8DgUmZmZvBUAAAAAAMxAASkCxcTECImS2WkatNO7&#10;BWN6B0og1c/BqmIPFcPk0UcYVQQAAAAA4Lny8nJ26623Cv11Kih54oknnhCOHzt2LG+xTllZGZs4&#10;caLwOE899RRvBQAAAAAAs1BAijBUKFEvEkuRkpLCW41t27ZNOI5GJAUaFYzUz8GqAhIVw6w8HwAA&#10;AABAtNFOe03h6fqp2v4+Bc2gYCXtNHsUgZiiGwAAAAAg0qCAFGG0RSAqJpldmJZG5qiPpaB1gALJ&#10;HwUkSkhpbvZgjj6ixFodAAAAAADhZuvWrUJf3Zv+ul4Byd16rZ4aMWKEcP5BgwZJ668SWgMpIyND&#10;WjOWZmCYNm0aW7p0KUtKSrJ0Cu9hw4YJoc0HKPbv38/3BgAAAAAITSggRRhtQubpKCIqtKiPp6Qq&#10;kPxRQJJHH1FQ8jZv3jwpQTRbWLMCJYjyc6D/BwAAANBj37+ZdTtb+L8AQsuqVauUPq0cy5cv563m&#10;0P7ac1Df3CpZWVn9zk/TZFPhiApg2uKSNmJjY6V9fUV5h9751YECEgAAAACEOhSQIszQoUOFpGTS&#10;pEm8xZwJEyYIx9O/A8nqApI8+kh9TjloTSSas339+vWWT5uhhQISAAAAuFO/cw3Lvu//sZxxV7LK&#10;FU/zrQChg0bqqPvTFJ6um6q+uUsOKuxYRa9ANWvWLKVwNGrUKKmgRD/L9OnT+03/TUE5UGVlJT+j&#10;d1BAAgAAAIBIgAJSBMnMzOyXlEyZMoW3mkNJlPp4KrJYcQeeWVYXkPQSVL0YMmSINI2Fv35WFJAA&#10;AADAnZKX75YKSBSlC8byrQChQ9tXp/C0+KPXP6cbuqziaoQRTVVHo5O0aIpr7U10FDSTgzztnTfU&#10;BSRMYQcAAAAA4QoFpAjirznJ9RItf7GygGQ0+shVjBs3jtXU1PAzWOfBBx9UHoP+PzU1VTcAAAAg&#10;OjmLspTiEUVD0he8BSB00M1p6r4zRUJCAm81R6+A5OkoJldoimrtual4425dVzpuzJgx/Y6l6ey8&#10;RQUi+Tz0/wAAAAAA4QgFpAhCd+6pEx6KmJgY3moO7a89RyALG1YWkMrKyqR52ulnoqSNikM0okp9&#10;fr2guw3z8/P5WaxhZgoLFJAAAACiV83GxX0FpLFXsK6WJt4CEDpoFI+2D+uuOKOlV0CimQCsQKOJ&#10;tOemKavNoNxBmyvQ9Hbe5gUoIAEAAABAJEABKYJYcTef3jmsnJPcHSsLSHpoGgpKculuQioUqR9L&#10;HbSWlK/znquhgAQAAABGCp4aohSQKpZP51shmtGoeJoJgPqI1B+Xg/5N/Vmbzcb3DJwFCxb068Mm&#10;JSXxVnP08o1t27bxVt/Q66I9tyf5BK2NpD2epvj2BgpIAAAAABAJUECKIPPmzROSHYoNGzbwVnP0&#10;Err4+Hje6n/+LiCpUTGJRigNGjRIeEw5Ro8e7dO852ooIAEAAIArjjMH+0Yf9UTzyb28BaIFrcOZ&#10;np4u3eQ0atQo3b6iXlAfkwoc1KcNxLTT9Dja5+DpzWZ6+Yano5hcoen0tOdevnw5b3WP+uPa40eO&#10;HMlbPYMCEgAAAABEAhSQIog6SZHDioSOtgVKIAtIMhpppLdwLgUlyVZ46qmn2C9+8Qsp6P8bGhp0&#10;AwAAAKJP5QfPKcWj/KmD+FaIBlSwoFEvQ4YM0e2LehojRoyQCiY0lZs/UG6hfcw1a9bwVnO0/X0K&#10;q4pfes/P01xG78YvKvB5CgUkAAAAAIgEKCBFkEmTJgmJDoWno1r0CkieJoW+CEYBidDCuXpFpMGD&#10;BzO73c738h4SSAAAANDT1drMch74qVJAql7/Om+BSNXV1SWNlJkxY4bQ77QybrnlFrZw4UJpVJOV&#10;9EboeFqg0bvpjdYfsgJNhac9t6c31OlN05ednc1bzUP/HwAAAAAiAQpIEUTvbj4rFrX1NOnyRbAK&#10;SMRVEcmKOdmRQAIAAIAe2661SvGIwpl3hrdAJKK+ud5NX/6KAQMGsJiYGKmfa4X8/Px+j0EFF09o&#10;+9s0+soqemsgeTodt940fd5MsYf+PwAAAABEAhSQIghNV6FOdCismMIuJSWFt/pfMAtIhBYr1q6J&#10;NGvWLN7qPSSQAAAAoKf4pZFK8ajktb/xrRBpaAo0KuSo+5h6QQUfWnNnypQpUj+YYunSpVIfXR10&#10;Lmqj6e/GjBnjck1POYYPH27JaCQamT9w4EDh3J7217VTxNHPYBW9Ahe9Xp7QmwYPI5AAAAAAIFqh&#10;gBRBPv/8cyHRofjiiy94qzlvvvlmv3NYPfWFkUWLFgmPHegCEnn//feF53D//ffzFu8hgQQAAACt&#10;lgvHhNFHDfs38xaIJHSDkt6oIyrq0I1K69evl0a40LqcvqDHoRu/6HxUgNIWeqg4RTec+Yqes/q8&#10;48aN4y3uOZ1O4VgKK0b7y+j82mLavHnzeKs5etP0YQ0kAAAAAIhWKCBFkKSkJCHRofD0jjsq2GjP&#10;YdWc5GZoHz8YBSS6s1KdeFJy7yskkAAAAKBV+cFzSvEo75HrGevu4i0QKTIzM4URN9SvpP55UVER&#10;38N/aNo6yg+ogKIuJtGIH28KIjIqUsnnoqDClNkp8rKysoRjKWw2G2+1xrRp04Tz0wgtT2inwaMR&#10;Yd5A/x8AAAAAIgEKSBGEElR1skMRGxvLW83R3h3pSUJohVAoIBH164ACEgAAAFits6mB5Yy9Qikg&#10;Va2dz1sgUmRkZCiFG/pvXFycT4UbX9DoJCokUd9e7o/68ly009CZnfKa1iNSH0frIVlt06ZNwmN4&#10;ms8kJCQIx0+fPp23eAb9fwAAAACIBCggRRCa9kKd7FB4WoChO+zUx/sjqTMSKgUk9Rz1nt61qAcJ&#10;JAAAAKhVvj9DKR5ROAsv8BaIBNQvHzp0qNT3mzx5ckBH9BuhkU/yjVKeTu2mRqOo5L4tBU1DbQY9&#10;pvo4f6y1SrMJDB482OvHWbVqlXAsFQK9gf4/AAAAAEQCFJAiDBU71AmPp8mKdq50SqACKVQKSBs2&#10;bFCeA02D4SskkAAAACBznE0Rikelr/u+3iKEDhrtMnr0aGnkC424CTU08kjuc2/dupVv9QwVxOTR&#10;TBT087pDjztkyBDlGCpk+QuN9pIfh8KTUUQ0xZ98nC/9dvT/AQAAACASoIAUYdSFDwq6+84smtpC&#10;fSwFTYsXSKFSQFq6dKnyHKxI/JFAAgAAAHEWX2R5k28QCkiNqdt4K0SCBQsWSMWVxMREviU00Y1i&#10;tO5nfn4+3+IZdX+Zwt26Ttr1Ws2O7KFiFRWAaFppKu7Q6C53nE6nMM0e/T7MrDtF55ZvqDN7jCvo&#10;/wMAAABAJEABKcLk5OSw22+/XUlWKI4fP85bje3evVs47p577mEtLS28NTBo+gv1cwhWAWnGjBnS&#10;49NrmZeXx7d6DwkkAAAAtNeUscLn7hCKR7Vb3uWtEAno5qtwKB7JqCDj7Ro/NKKIRh6Z6bdTQUc9&#10;UwIVn8yg40aMGKEcR0FTbtN2d+h3QQUy+bgpU6a4XfdJfTPb8uXL+VbvoP8PAAAAAJEABaQIpE5W&#10;KNavX89bjFGSpD6O5jYPtFAYgaSeXsNscusOEkgAAIDo1nw6meVPHSQUj6o+eZm3QqQYN25cwKeA&#10;9gVNt0cFmrS0NL7FMzR6SV7riSIhIYG39FFPmUdhdr0kQs9LPk4dZkcvJScnC1PtGRWFNm3apOzr&#10;y/pQMvT/AQAAACASoIAUgWiRWDlZoTB7V6H6rkCa+o4WoA20UCggyYsC0x2VZu5uNAMJJAAAQPSq&#10;2/aRUDiiKH97Cm+FSEFTrZm9cSuUZGdnS9PLeUtdRKLp36hIQ9uoOEUFHG9GHsloFJF8rDo8mWab&#10;noN67SXKL9R5Dv3eaNpBaqMCEj1HdyOVzED/HwAAAAAiAQpIEUg7nQQVg9wlQZQ4yvtTeJL8UlJG&#10;C9WmpqbyLd6zuoBks9n4/5mTlZUlJY6U/NL/WyUYCWRjylZWuXw6c5w5yLcAAABAoNkPfd2veHR5&#10;1SzeChAZaO0gGlkkrx+kjQkTJrD09HS+t3mUw9CoLvW56N+eFngoJ1D3xylo5JV6erxJkyaZHtlk&#10;BgpIAAAAABAJUECKUFT8UCdwW7du5S36YmJilH3NzitO5Lv15KDz+EJbQJo1y7svWGpqapQiGhXQ&#10;4uPjeYtrdCejnESuWbOGb7VGMBLIspgHlC+qaL0FZ+F53gIAAACB0NXqYPlP/FYoHtm2fchbAfyH&#10;+vKe3khlBeqD0zR2NAqJ8oINGzb4XJSh0UI0KojWMKLz0sgmb9FoI/nmN8o7aOYBmrqOtlsNBSQA&#10;AAAAiAQoIEUwKoLIScvw4cOlhE4PLfIr70fFI1f7adHUFPJx6qDt3qK7E9XnoiKQN9Q/uxx0br35&#10;3SkJpSRSHnlkdfGIBDqBdBZfFL6soiiZP4a3AgAAQCBUrZknXIur17/OWwD8i/q8vo7kB9+ggAQA&#10;AAAAkQAFpAgXGxurJC403YP27jq6K3DQoEFSuyfFI0JT1snnVoe3i/BSIUu9yK0c7kZP6aE7H7Xn&#10;kYN+TkriaHTTqFGjlO00P7svxS8jwUgga75Y1G+xbvv+zbwVAAAA/KnlfKpwDS5fMpm3APgfjb5H&#10;ASm4UEACAAAAgEiAAlIUoGkZaBo3Sl6oWDRt2jQ2e/ZsZbo2KtrMmzfP42kuaH+5+CQH/Vu9KK07&#10;NG0EJbc0OkiveERB26md9jO7NhPNi65O2oyCFv1dtWqVx3OpeyKYCWTh07cpX17lP/G7nheng7cA&#10;AACAv5S8fLdQQHKW5vAWAP+iG8Kon48CUnChgAQAAAAAkQAFpChBRR0q1tAoGyomUVGGpoejwpEv&#10;o25SUlLYkCFDpMRo2LBh0qgkT9DoIk+CRil5IikpiU2ePFmawk9O4Oj50utARTR6/v4sHMmCmUDa&#10;D38rfIFVs2kJbwEAAAB/qE9cK1x767a+z1sAjBUVFUn9Xer3Ut/d06CiEd0cRX1OFJCCCwUkAAAA&#10;AIgEKCCBJTyZ+i4aBTuBLFs4Ufgiy3HmEG8BAAAAK3W3tbL8Kb9WrrlFs0fwFgB97e3t7Ntvv2VT&#10;pkxR+otWxPTp0/kjQDCggAQAAAAAkQAFJIAACHYC2ZpzSiggUUEJAAAArFe78S3hmtuUtou3APTX&#10;1dXF3n33XaWfaGWggBRcKCABAAAAQCRAAQkgAEIhgaxa/YrwhZbtu1W8BQAAAKzQVlkgXGvLFj/E&#10;W9x7Iv4i+8cXktnXZ6v5FogG8fHxSh/R6sAUdsGFAhL4W8v5VNaam8H/BQAAAOAfKCABBEAoJJDd&#10;XZ2s8Nk/CF9steae5q0AAADgq8qVzwrX2ZacU7zF2GuJ+ezvnt+vREp+PW+BSDdq1CiljyjHwIED&#10;2ciRI9mkSZOkfiMVgtzFtGnTpP0nTJggrXVK56HtEDwoIIE/Va1+WbnWlM6/j9kPbuEtAAAAANZC&#10;AQkgAEIlgXScOyx8sVU8dxRvAQAAAF80pycJ19iquJd4i7FVR8qE4tH/XXCYXaxy8FaIZLSGqNw/&#10;pKDCz4YNG5jD4dvvPyMjgw0bNgwFpCBDAQn8pbOxTrjeyEGFJNbdxfcCAAAAsAYKSAABEEoJZO3m&#10;pUKiYfv2A94CAAAA3iqadadybc2ZcDXrqK3gLa59capSKB5RHMi18VaIdOnp6Ur/kGLVKuumF16w&#10;YAEKSEGGAhL4S33iOiGfU4ctYTXfCwAAAMAaKCABBECoJZAlr9yjJBk5465kHTVlvAUAAAA8VbP5&#10;bY+/wNt+vqZf8ejLjCreCtGgrKxM6R9S2O123uK7hIQEFJCCDAUk8JeS+fcp15uCGbewnAevVf5d&#10;9MJdfC8AAAAAa6CABBAAoZZAaqeyq1yBpBYAAMAbzoJM4ZoqTSHkxqH8evZPLx0QikerUnEzRzQa&#10;NGiQ1D8cMWIE32INmh6PRjhB8KCABP7QVlkgXHPqd62V1j9Sb6NcDwAAAMAqKCABBEAoJpCXP3xe&#10;SDSaTyfzFgAAADCrbNEk4Xramm38pX11Uzu7+s2jQvHorf1FvBWiDU01R/3DwYMHs6IivA8iCQpI&#10;4A91W1cI15zOhhppe95jA5Vtle/PlLYBAAAAWAEFJIAACMUEssN2meVMvEZJNIrn/Jm3AAAAgBmO&#10;THFEb/WGhbzFtb9+elYoHr28M4+3QDTKyspiAwYMkPqISUlJfKvvaDq8/Px8/i8IBhSQwB+KZ49Q&#10;rjnlSx7hW5l0/VFfjzrqMSUqAAAAWAMFJIAACNUE0rbtIyHRaNi3kbcAAACAO2WLH1KuobkPXce6&#10;Wpt5i75XE/OF4tH4Ded5C0Sz9evXW95HTEtLwxpIQYYCEljNmX9WyN0aD33NWxhrK8sV2uq+Wclb&#10;AAAAAHyDAhJAAIRyAlk4604l0SiYfjPfCgAAAEa06wnWxb/DW/R9mXFZKB7d+HYaa27r5K0Q7WJi&#10;YqR+YnKyNVMKx8fHo4AUZCgggdWqP+8bZZQz/irW3d7GW3qpb2oofPo2vhUAAADANyggAQRAKCeQ&#10;9pRvlESDom7bh7wFAAAAXClf/LBy7cyd9EvW1dLEW/o7VdrI/vmlZKGAdLSwgbcC9Fq0aBEbMmSI&#10;z2shORwONnr0aBSQggwFJLBa4azhynWncsXTfGufxqM7lHYKmmYVAAAAwFcoIAEEQKgnkCWv3qsk&#10;GnmTb2DdTgdvAQAAAC1H5hHhS7rar2J5S39NbZ1s4LLjQvEo7lg5bwUQTZkyhY0cOZKtXLnSq1i6&#10;dKl0PPU5UUAKLhSQwErtVSXCdafx8Le8RZQ/5VfKPlWrX+FbAQAAALyHAhJAAIR6Atl8ap+QkNRs&#10;WsJbAAAAQKv4pZHKNTN30i8MRx+NWXdOKB69sD2XtwD02bp1q1L4sSpQQAouFJDASvZ9m4R8raOh&#10;hreIqj6Zq+yTP3UQ3woAAADgPRSQAAIgHBLI8rdUU/E89EvW3SHOqQ0AAABMuqNbvl5SGI0++vho&#10;mVA8+uunZ3kLQB+auk7uJ1oZKCAFFwpIYKWKd59UrjvFc0fxrf05zqYI16jm09asqwYAAADRCwUk&#10;gAAIhwSyfvdnQrJRv+cz3gIAAADEfnCLcK0sXTCWt+i77q1jSvFowNI0Vt/SwVsAesXHxyt9RKtj&#10;+vTp/FEgGFBAAivlPXqTcu2p2fgW36ov/4nfKvte/mg23woAAADgHRSQAAIgXBLIklfuUZKN4jl/&#10;5lsBAACgvaKA5U78uXKdzOn5/7byfN7a3+q0cmH00cZTl3kLQJ/hw4crfUR10PZRo0axSZMmeRQj&#10;RoxQzoERSMGFAhJYpTXnlHLtoXCcO8xb9FV9+qqyL61vCwAAAOALFJAAAiBcEsgGzdzajvOpvAUA&#10;ACC6qacPoqDRSEZuWJqmFI9+884JvhWgj81mU/qHcsTGxrKysjK+h3fS0tLY0KFDUUAKMhSQwCq1&#10;Xy9Xrj25D/6cb3Wt5cIx4XrVfHIvbwEAAADwHApIAAEQNglkdzfLe2SAkmxUrniaNwAAAESv5vS9&#10;wpdxRbPu5C361h6vEEYffZ5eyVsA+mRkZCj9Q4qVK1fyFt+tWrUKBaQgQwEJrELTpcrXn/Ilj/Ct&#10;xgqm36wcU7nyWb4VAAAAwHMoIAEEQDglkNWfxSjJBkVnfRVvAQAAiE5Fs0co18Xch65jnfY63qJv&#10;4LLjSvHoVz3/D6DHbrcr/cNBgwaxzs5O3uK7hIQEFJCCDAUksEK30yHkZrada3iLMXVOl/vQL/lW&#10;AAAAAM+hgAQQAOGUQLaV5ghJSukb43gLAABA9LFt+0i4LtbuWM1b9D208YIw+mjdiQreAtAfrXNE&#10;/UNav8hKNA1eUlIS/xcEAwpIYIWmE7uFa1BbaTZvMebQTGPXVnyRtwAAAAB4BgUkgAAItwSy/K2H&#10;hYTDfuAr3gIAABA9vjh4np0bd5VyPdwy4TY27INTvLW/2dtzheLRkOUneQuAvuXLl0v9Q1qzCCIL&#10;Ckhghep185VrEE1LZ1aXs0U5jsKe/CVvAQAAAPAMCkgAARBuCWTL+VQh4aBwZB7hrQAAAJHvk2Pl&#10;bNZj04Rr4e1PvScVhlYeLuV79fnL6jNC8eiqN1NZka2VtwLoczqdbNiwYVIfMTMzk2/1HZ3XZrPx&#10;f0EwoIAEVihRrX9U8f5MvtWc4hfuUo6tWv0K3woAAADgGRSQAAIgHBNIuktNTjh648cse9yVLKcn&#10;yt+ewrpam/meAAAAkeWbc9XsX59LYBljr1augyseGq0Uh37wyiF2ubFN2jclv57dsiJdKB799zkH&#10;2PFiu9QO4A6tV0R9xNjYWL7Fd2lpaVgDKchQQAIr5E2+QbkO1X23im81p/LD55Vji+eO4lsBAAAA&#10;PIMCEkAAhGsCWRf/jpJ0aKP4xT+x9suFfE8AAIDIQAWh781OZtOnPC1c977ckiAUif6y5gwb//l5&#10;YZsc287X8LMBmLN+/Xo2YMAAlp1tbn0Td6gohQJScKGABL5qry4VrkOOMwd5izn1ez7rO/7+nzDW&#10;3cVbAAAAAMxDAQkgAMI5gbysunNNG/lP/Ja1XDzB9wQAAAhvn52sZP84O5n9t1l7WNr9v1Sud+WL&#10;H5LaJ228oFswkmPweydYci6mDQPvUBFpzJgxzOFw8C3eoenrpkyZggJSkKGABL5qPrlXyL0666t4&#10;izmteWeE41tzTvMWAAAAAPNQQAIIgHBPIB3nDrPGI98x+/7NrEg1lzZF/tRBrLujne8JAAAQnuYk&#10;5CmFoClTxZsnmvld38X1TvbPLx0QikZyxOwtkPYBMKumpoZt3bpViAkTJkih3W42Vq1axUaPHi31&#10;OVFACi4UkMBXdV8vF3Iub9D04/I56hPX8a0AAAAA5qGABBAAkZZAVn7wnJKIUNh2ruEtAAAA4WfG&#10;1ktKIeiRqS+yS6prXOmCsXyvXssOFCv7/q95h9jcnXmsoK6FtwKYl56ervQP/REoIAUXCkjgq4p3&#10;pinXorKFE/lWz5S8fLdyjsurZvGtAAAAAOahgAQQAJGYQJa89jclGSl89g98KwAAQHg5kGuTikGD&#10;ZnzM1j/4X8q1TY7mE3v4nn1Wp5WzL05VsvbObr4FwHOXL19m99xzj9JHtDqmT5/OHwmCAQUk8FXh&#10;M7cr16LqzxfyrZ6p/nSeco6i5+/kWwEAAADMQwEJIAAiMYFsPPytkoxQNB1L4C0AAADh4963d7LF&#10;j4wXrmlyVK15he8F4B/Lli1T+ohWBwpIwYUCEviiy+kQrkf2lK28xTP2g/HCebpam3kLAAAAgDko&#10;IAEEQKQmkAUzblGSkdI3xvGtAAAA4WHLxx8JX6zJUTRrOGs+vZ/vBeA/+fn5Sh9RHUOGDGHDhw/3&#10;OAYOHKicA1PYBRcKSOCLlux04brkLM7iLZ5xllwSztNy4ShvAQAAADAHBSSAAIjUBLJu24diQnIp&#10;nbcAAACEtqK0A8I1TI6ajW/xPQACY9KkSUofsaamhm/1jtPpZFu3bpUKSSggBRcKSOCLhr2fK9el&#10;nAd+yrd6J3fSL5Vz2bZ9xLcCAAAAmIMCkgeys7NZXFyclIxNmTKFjR49mg0bNkxJDCjo33T3H7Uv&#10;XbqUbdu2TbqzEKJbpCaQNAVC7sRrlISk4KkhrLPRxlsBAABCU1tlAcuYdJNy/aI4sXgma68q4XsA&#10;BE5CQoLUR8zK8m6EgR45Z4HgQQEJfFG1+mXl+lT80ki+1Tulr49VzlXx7pN8KwAAAIA5KCAZoDv4&#10;EhMT2bx58/oVijyNESNGsJUrV7KioiJ+dogmkZxAVq9boCQkFPlP/JY1HU/krQAAAKGlu6OdFc0Z&#10;JVy7Fjz9HG8FCDzKOWjKuqSkJL7Fd2lpaSggBRkKSOCLkldHK9eoylWz+Fbv1GxYqJyr8Onb+FYA&#10;AAAAc1BA0kFJ3Pr169nQoUOVTr+VQdNUUFIH0SOSE8j26lKW//hvlKREDlvCar4HAABA6Kj6pO+u&#10;bopFj4xnR4saeCtAcGzYsIFlZGTwf/mOpsJLT8fUwsGEAhL4Ivch1bRzPuZV9uQvlXPljLuSbwUA&#10;AAAwBwUkFX8XjrRBhSQrE0UIXZGeQHY21knTIciJiRT3/4S1leXyPQAAAILPcXq/cK1aO2kEG/bB&#10;Kd4KAGAdFJDAW20VBcK1ypF5hLd4x3HhmHC+9qpi3gIAAADgHgpIXGpqqseFo8GDB0vrHWlj0KBB&#10;uvvrxYABA6S1kqh4BZErWhLIy3FzhOSkbNEk3gIAABB8hc/doVyjLoz9CfvZM5vYZycreCtA5KD1&#10;lOLj4/m/IBhQQAJvNR1LEHIqX9eY7airFM7nOHeYtwAAAAC4hwJSD5oyggo5cgdfDto2evRoaQ0k&#10;WoiW1kOiZMzhcPAjjXV2drLs7GzpODp+1qxZ0vm0j0NB261cOBdCSzQlkFVr5gkJSv3ONbwFAAAg&#10;eGo2vClcnx6Z+iL78Ru+3dUNEKpoVgWsgRRcKCCBt2q/ilWuVVZNOZcz8RrlnA17N/CtAAAAAO5F&#10;dQGJCjxUHJI79hQ0gmj58uXSGkVmC0WeojnJ6Y7A6dOnC6OV6P9TUlL4XhBJoiqB7OxgBTNvFZKe&#10;tvI83ggAABB4zaeTlesSxfoH72J/9/x+9lpiAd8DILJQnoECUnChgATeqnhnmnK9smpGh6JZdyrn&#10;rP58Id8KAAAA4F7UFpCoODRu3DilU08jgGgau0CT110aMmSI9Dxo1BONWILIEqwEcvPpy+xf5h5k&#10;r+8J7BdkzaeSlASFgqa2AwAACIb2qhKWN+XXwnXphplrpQJSka2V7wUQmmw2GysrKzMdNKOBfIMc&#10;CkjBhQISeKto1nDlelXzWQzf6pvypY8q56yIfZxvBQAAAHAvKgtINPJo2rRpUmeeRv1QAYe2BZPd&#10;bmcrV66Ung8VkZKTk3kLRIJgJJDrT1ZKX47J8c25at4SGIWqxCd73JWss7mBtwAAAARO6fz7+q5H&#10;PTF16izpuvjU15f4HgDBR7kIzVBAOYp8Y5mvgQJScKGABF7p7mbZY69Qrln25C95g2+q17+unLNo&#10;9gi+FQAAAMC9qCwgxcbGKh35yspKvjU00JpJNI0eFZKKior4Vgh3wUggU/LrhQLSv72awnJr/DMt&#10;ox5n/lklSaGwbf+ItwAAAARGVdwc4Vq0+JHx0jXx54uOstb2Lr4XQHBR/3/EiBFKX9GqQAEpuFBA&#10;Am84iy8K163WnFO8xTf1u9cp58yd9Eu+FQAAAMC9qCsgJSQkSJ34RYsW8S2hh9ZImjBhgjStHk1x&#10;B+EvWAnkqtQyoYh0x4eneUtglL7xgJKoFD5zO98KAADgf9p1j76cOEy5Hm4/X8P3AgguumFs6NCh&#10;Sj/RykABKbhQQAJvNKZuE65dXS1NvMU32mtiR31gZ6cAAACA8BVVBSSaJo4StJgYa+YR9idao2nU&#10;qFHStHYQ/oKZQE7bckkoIj33XQ5v8T9tAtR0HOt7AQCAb44UNLDa5nb+L9dKXr1Xuf5c6omrnt4o&#10;XQef/iZw10EAd+T1ivwR06dP548CwYACEnij9qtY5dqV/+R/8q2+a68oUM5L0ZqdzlsAAAAAjEVV&#10;AYlGHU2ePDno6x2ZRYvgUsGLRiRBeAt2AnnLinShiLT+RAVv8b+C6TcriUrZ4of4VgAAAM84O7rZ&#10;b989oVzL/vzJGRZ3rJy3iuwHtwhflMnrHv3yrWOso6ub7wUQXHTDGK19KvcRKegGslWrVrG0tDSW&#10;mZnJysrKPArKH2bPni2dCyOQggsFJPBGRewTfbnTokl8qwW6u4Trov3Q17wBAAAAwFjUFJAooRoz&#10;ZkzYFWM2bNjA4uLi+L8gXAU7gcysbGbff+mA8qXbP714gJ0pt2Y6BHfqtq4QkpX6hE94CwAAgHkP&#10;fnFBuY6p4w+rTtGa4wKaNlW+7ux9YJCy7zZMXQchhIo9cv+QgqawpqKSFah4hAJScKGABN4ofO4O&#10;5fpV/Zm1M6cUzLhFOXdd/Dt8KwAAAICxqFsDCSAYQiGB3JB+WfjCbdA7x1mjs4O3+k9HQ42SqMhx&#10;+YPnWHen/x8bAAAiw1v7i4RrmDbu/yyT78mYbfvHwjVnzBMLpH2e2HKJ7wEQGrQFpPz8fN7iO1r3&#10;FQWk4IrkAlJrwWes6fhjrPEoZhewUndXJ8se+2Pl+mVP/pK3WKMsZrxy7soVKGoCAACAOSggAQRA&#10;qCSQz2/LEb5w++unZ3mLf9m2faQkK3KUzh/DWwEAAFybvT1XuHb9+PUjbP7ufPaDVw4J22dsvcSc&#10;pTksd+I1yrXmywm382MOs4ZW3LgAoYVGG8n9w8GDB/Ot1sjIyGBLly7l/4JgiNQCUmv+Wla37Sol&#10;utvtvAV85SzOEvKl1tzTvMUal+PmKOcumfdXvhUAAADAGApIQUB3G2JauugSSgnk3WvOCl+4zfwm&#10;m7f4V3N6EsufOkhIiqy+qw4AACLHKzvz2Y/fOCJcsyiSsuuk9srGNnb9kmNC26EZfxGuM8OfipW2&#10;bzx1WToGINQ8+eSTUv/wj3/8I2tqCsz0whAYkVpA6mzKFwpIzrJtvAV81XjkO+Ea1tXazFusYdv2&#10;oXJuyssAAAAAzEABKQiSk5MxpUSUCaUE0t7awX617LjwhdvbycW81b86aitY7qRrlcSl6Pk7eQsA&#10;AECfx77MEq5Tcrx3qITv0etsRRP7t1dTpLYXH52qXF8oXn30EWk7nQsgVMXHxyt9RLrJDCJHpBaQ&#10;SMOBPykFpObTz/Ot4KvaL5cp17CCp4bwrdZpTNspXCe7WlC0BgAAAPdQQAqwzs5ONmXKFBSQokyo&#10;JZDnKprYD+eJU/9sPh2Yu7MbkjcLiYv94BbeAgAAwNilKodwfaK46e3jbLmmeCSjEUl/eeot4doS&#10;P7F36rprFx9lzW2dfE+A0EO5weTJk6U+opUzFGAKu+CL5AKS48JipYBkS/wt3wq+Ko99XLmOlS2y&#10;fn0pZ+EF4VpJ/wYAAABwBwUkD9Fc5WVlZVJkZmaytLQ005GUlCQVjyiJQAEpuoRiAplwoUb4cu7v&#10;e+JwQT1v9a/CZ/+gJC5Fs0fwrQAAAIw99fUl4fr06YlK3qKvreQSu/TgL5TryqX7fsxumLlWOjbx&#10;Yu90dwChrKamhg0dOpQNGTKE2Ww2vtU3mPEg+CK5gNRRc1QpIFF01B7nLeALdY5Us2Eh32qd7tZm&#10;5fwUTWk7eQsAAACAayggmUBFo+XLl7NRo0YpSYCvgYQuuoRqAvnx0XLhS7qfLkxlp0obeav/NOzb&#10;KCQv9pRveAsAAESzwrpW4bo05Ss3U3p1drCil0YK15Txj8+Tjn15Zz7fCSD05efnS0Wk6dOn8y2+&#10;WbBgAfKNIIvkAhKx7RqkFJAcFzDazVfdPdcz9bXMfuAr3mIt9Zq0tCYSAAAAgDsoILmRnp4uJXNy&#10;59+qQEIXXUI5gZy3K1/4so6mttvLFyj3p8Knb1OSl+KXRvKtAAAQzZ77Lke4JmVWGi8gXrF8hnIt&#10;oSj75BW2IqWExR0r53sAhA8aiTRy5EjpxjVv0TlWrVqFfCMERHoBqfnUc0oBqeHgX/hW8JazSJxe&#10;rjU3g7dYq+TV0cpjVMXN4VsBAAAAXEMByQBNUTdo0CCl429lIKGLLqGeQD686YLwhR3FrO9yeKt/&#10;NOz9XEiSmtJ28RYAAIhGFfY24Tr0UM+1yYhtR5xwHSmLGc9bAMIPzXiwadMmzHgQQSK9gOQs/VYp&#10;IFG0207xFvBG45FtwjWtq9XBW6xVueKZvuvmmxP5VgAAAADXUEAy8OKLLwpJmJVh1fQUEB7CIYF8&#10;+pts4Ys7Cpo6qKG1g+9hvYKn/lNJYEoXjOVbAQAgGs3dmSdcg9LdTKma/8TvlGtI/rTBrNN2mbcA&#10;hJcDBw6wSZMmCbmCFYF8I7givYDU3WYTCkh1CTew1txPeCt4qubLZco1reCpIXyr9Wq+WKQ8TtHz&#10;d/KtAAAAAK6hgOQC3QWoTsAoJk+ezLZt28bKysq8WuCWjqMpKQYMGIA7AqNMuCSQb+wpFL68o7ji&#10;jSPsu8xqvoe1bNs/VhIYCseZQ7wFAACiCd2s8D/mHlSuPeM+z+Qt+mw71wjXj6bjibwFILxQfoAZ&#10;DyJTpBeQSNPxqWIRqSfsh8cy1u2/G9AiVXnsE8o1rXzxQ3yr9dTXz7xHb+JbAQAAAFxDAcmFrKws&#10;IQGjTn9nZydv9Q3dDYiELrqEUwIZd6yM/avqSzyK781OZseKGvge1unubO9JXG5Ukpiytx6WtjuL&#10;s1hnfZX0/wAAEPli9oo3MBwpML7m0N3Z8rWjZN5f+VaA8EN5gTrnsDKQbwRXNBSQutrqWNOpZ/sV&#10;kRznF/I9wKyiWcOV61rNZzF8q/Uaj+5QHoeiu6ONtwAAAADoQwHJhezsbCEBo7sDrbJ+/XokdFEm&#10;3BLIYlsru/+zTOHLvJ8vOsoq7E6+h3Xq4t8RkpjcCdf0/v/YK5jjzEG+FwAARKr2zm72H6+lKNeb&#10;u9ec5S366nevE64bTccSeAtAeHE6nUK+QTFkyBC2aNEilpCQwNLS0qSchPIQs0HHTJs2TToX8o3g&#10;ioYCkqy9+hCr3/UroYjUXnOUt4IZOff/RLmu2fdv5lut13rppHAN7agu5S0AAAAA+lBAckE9hR0l&#10;clai0U1xcXH8XxANwjWBnJMgrkdx50eneYt1upobWM74q4RERo6S+ffxvQAAIFTsuVTHrll0lD0e&#10;f5E1On0fnR17oFi41uzNruMt+gpn3NJ3nXj5br4VIPxob1gbPXq0lINYYfbs2SggBVk0FZBIZ2O2&#10;UECyH7qHt4A7baU5Qg7Ump3OW6zXXlUsPFbLJf89FgAAAEQGFJAMPP3001KHf/jw4V6teQQgC+cE&#10;cvzn4kikR7/M4i3Wqf4sRkliLqkSGgqsawEAEFr+z/y+0UL3rTdeq8iMny5MVc43/EPjGxUa9nwm&#10;XCMaj3zHWwDCT1FRkdI/pKARRFaJj49HASnIoq2ARFpzPxSKSC2X3uctYKQpbadwbetqtvMW63W3&#10;twmPRY8NAAAAYAQFJAOJiYlKpz8jI4NvBfBcOCeQXd2MDV2Rrny5R0FrVVitas0rrHL5dGbbESct&#10;6ConNcWv4O5FAIBQsepIqXA9oHhlVz5v9dzKw+L5vs2s5i36ClSjj4pfGsm3AoSvwYMHS/3DkSOt&#10;fT+np6ezpUuX8n9BMERjAYk0Hr5PKCJ1dzTyFnCldst7yrWtYNrv+Fb/yZt8g/J49bvW8q0AAAAA&#10;+lBAcmPWrFlSp3/58uV8i+9obnLcERhdwj2BLKhrYVe8cUT4km9DeiVvtV59wmolqaFoTN3GWwAA&#10;IJhuevt473VgVt/1gOKzkxV8D89c/eZR5Rw3v3+Sb9VXn7hWvDZg9BFEgOnTp0v9wzFjxvAtECmi&#10;tYDUVrZNKCC1le/iLeBKxfLpyrWtLGY83+o/RbPuVB6v5ovFfCsAAACAPhSQ3KB5yOmOwEGDBrHK&#10;Smu+ME9OTkYBKcpEQgK5P8cmfFlIcazIf9MrFEy/WUlsiuf8mW8FAIBg2XK2ut91QI5/eCGZna9s&#10;5nuaox19FH+mirfoK3hqiHJdKJk7im8FCG+UF9AopN/+9rcsNzeXb4VIEK0FJNKwf7hSQGo++yrf&#10;Cq4UzR6hXN+q177Gt/pPacx45fEqP3iObwUAAADQhwKSCTU1NWzUqFFs8uTJrLPT98WiqXiEAlJ0&#10;iZQEck1aufBl3w1L01ijs4O3Wqt+93olsaFo2Ps5bwEAgGCg9Ynkz/9fvHWMrT9ZKVwT/hjn2XS/&#10;Ho0+2vWpcE1oOrqdtwCEv3nz5kl9xISEBL7Fd1lZWSwuLo7/C4IhmgtIVDSSC0hUTAJjOeOvCmjO&#10;c/mD55THo2ISAAAAgBEUkEyikUgTJkyQEjxa4NabyMzMlKbCoyQCBaToEkkJ5Lxd+cIXhuM+P89b&#10;rFf4zO1KcpP3yPWs017LWwAAIBBsLR3SyKBJGy8In/3vHiyR2p/7LkfY/nZysbTdHU9GH7XXlLGC&#10;J3+vXA+KX76btwBEBpvNJs14QOF0OvlW36SmpiLfCLJoLiC1VyQqBSSKzibv18qLdO2Vhcr1jaLl&#10;wjHe4j81Gxcrj0fT2QEAAAAYQQHJBJq6LjY2lg0dOlRJAnwNJHTRJdISyHvXnhO++HtjTwFvsVZT&#10;2k4hobr84fO8BQAA/O1kSSP72cJU4fOe4n++coi1tnfxvRi7aRlfF4nH6TLjBdNP9Jz3e7MPsP+c&#10;8QEb+eRiw9FHzsLzrGDGLcK1oPGYdaM0AEIFzXhABSSr1l1duXIl8o0gi+YCUnd7o1BAchZiJgFX&#10;mk7sEa5xgbhhrn5X35qCeZNv4FsBAAAA9KGA5Ma2bdvYX//6V6Xzb1XQgrkQPSItgaxzdLCfL+qb&#10;eojiQF49b7VW5fIZQlLVnJ7EWwAAwJ+0o47keHmneCd5Ura4Rt4fVp3iLf0lZNWyf5l7kA1/Klb5&#10;XE9743HeKmrJPMJyHxkgXAPK33qYtwJEHrmItH79er7FczRrQnx8PBswYAAKSEEWzQUk0nhknFJA&#10;ajoxjW/tr61sG2s4dA9rSnuMteasZO01qT1bu3sbo0Ddtx8o17j8Kb/mW/1Le5NeV5s1Ix8BAAAg&#10;MqGAZCA7O1tKvuSOv5WBhC66RGICeSi/XvjC8NaV6bzFWh015SxnwtVKglOIaRYAAPyusrFN+Iz/&#10;4bxD7L71mWx5Su/UdVpzEvKE/V9L7D8ydd2JCqV98cMPCF9e0ZdZatp18Cgq3nuKtwJEhrS0NCE/&#10;sDpww1pwRXsBqeXS+0oBybbzJr5V1NFwQdlHHbaE61nTiSdZU/ozrPnsa8yeOoE1pk5kzqLN/MjI&#10;UbnyWeU6V7pgLN/qXy2X0oXra3uVuelnAQAAIDqhgGRg8uTJQhJmZaCAFF0iNYFctK9I+MJwxeFS&#10;3mItW8JqIcmpi3+HtwAAgD8s1ny+Z11u5i2u/f69k8Ixe7PreAtjx4vtQtvBB24SPtcLZw5lrLt3&#10;Wryq1a8IbRS0DSDS0Bqp6vzA6kC+EVzRXkBqrzspFIU6atN4S5/G1AeEfcxE/Z4hrCX7fX6G8Fc8&#10;5y+qa93LfKt/dVSXCtfYlosneAsAAABAfygguUDTP6gTMIpRo0axVatWSXcL5ufnS/uYQQvjUoJY&#10;VFTEFixYIJ0LCV10ieQE8leqtS9+8MohdrmxjbdYq+S1vwmJTltpNm8BAACr/eKtY8pn+91rzvKt&#10;xtI0RaLrlhyT1kpq7ehiA5elKduvffpz4fNcjtLXx7GCJ3/fb3stbhqACPbcc88pfUSrAyOQgiva&#10;C0jEtmuQUvhpuSh+lrdcWi4UhhqShgn7uwvH+Tf5mcJb7qRfKNc7WpsoELo72oTrbNPRHbwFAAAA&#10;oD8UkFzIysoSErBJkyaxzs5O3uobKh6hgBRdIjmB3H6+RvjC8PH4i7zFWi1Zx4VEp3zJZN4CAABW&#10;+jazWvhc33qumre4t+xAsXDsv7+WwgYs7SseUXwe+7bwee4qcif9kjUdS+BnBohM33zzjZBzWBko&#10;IAUXCkiMNafPUAo+9pQxfCtjHbXHhWKQ/dA9vKWnrf6sNP2dPeVv0tR39kOje/7/Pmkf9TEU7TVH&#10;+VHhqV0zEshx7jBv8b+8R/tGAtt2ruFbAQAAAPpDAcmFyspKIQGjUURW2bp1KwpIUSbSE8gHvzgv&#10;fDm4Oq2ct1irau1rQpJlP/Q1bwEAAKuMXntO+Ty/ZpHnX87ds+ascE1Qx6jVZ1j50seUz/Hil0YK&#10;n+tylL72N9ZWlsvPCBC56Aa1oUOHSn3EwYMHs0WLFrH169dL+YIcSUlJ0gwIRpGYmCjtS8eOHj1a&#10;Oh/yjeBCAYkxZ9EmoeDTdjlZ2m4/PEbY3lFnbi1VZ+EG4Th14SkcUcFIfe1rr/FPDqWn6IX/Uh63&#10;5otFfCsAAABAfyggGZCTOUrCrESjm+Li4vi/IBpEegJZWNfKvv/SAeFLwtTCBt5qnW5nCyt44rdK&#10;spM/5Veso7aCtwIAgK8yyhqFz/KFewt5i3nFtlY2dEW6cB6KK2NSWWVjG8t9+Drlc7z2q1gp5H8X&#10;zx3FGjGVDkSZ2NhYqY+YnNz75bqvqCg1ZcoUFJCCDAWkHt0dzLb7d0rBp/Hog6y1cKNQBGrJXsF3&#10;NqclZ5V4vGZqvHDSsKdvStfcidfwrYFR9uZE5bErV0Tp+xMAAABMQQHJwOzZs6UOP619BOCLaEgg&#10;N52+LHxReN1bx1h9SwdvtY79YLyS7FCUvvkgbwEAAF/9KS5D+Cwva3DyFs8dyLOxRzdnse/NTmY/&#10;fv0I232plrVeOil8hrdk9S6q3nhwS0Cn7gEIJbRWKvURMzMz+Rbf0aglFJCCCwWkXq25HynFntqe&#10;sO3+jfJv+4E/8b08Yz88VjkHRYftDG8JL9WfxSjXw6Ln7+RbA+PyqlnKY5fFPMC3AgAAAPSHApIB&#10;mg5i2LBh7KabbmIXLlzgWwE8Fy0J5Ku78oUvHmkaJH+o/OA5JeGhqNm8lLcAAIC3PkwtEz7DX9xh&#10;3RRyTc7edSRrt7ynfHbTwuEA0ItGDMXHx/N/+Q4zHgQfCki9urvaWf3u30qFHiogqQs/beU7+V6e&#10;6bCdFs7TmPYYbwkv5UsfVa6J5W9P4VsDo2bTEuWxC5+7g28FAAAA6A8FJDfkKSWsTOgyMjLY0qX4&#10;wjuaRFMCOWZd39oZFNO2XOIt1unuaJfu0pOTHoqm44m8FQAAPFVud7L/7+WDymf3L986xrq7eaOF&#10;Sl8fq3xuly15hG8FAIfDwf8PIgUKSH200871Fn0e5a3ecWS9LZzP22JUMBXNGq5cE6s/X8i3Bkb9&#10;7nXKY+c9MoBvBQAAAOgPBSQ3KJmbMGGCNBLJbrfzrb5JSUnBlBJRJpoSyIbWDvbr2ONCEWnB7gLe&#10;ap3W7HQl6aEomDmUtwAAgKcmbbwgfG5/m1nNW3znzD/HbDvXsKpP5rDssX2f27aE1XwPAIDIgwKS&#10;SlcbsyX2TV1H0WHL4I1e6jln/Z4hyvkakv/IG8JHzvifKdfEhn0b+dbAaErbpTw2RXdbK28BAAAA&#10;EKGAZIJcRJo3bx7f4ptFixahgBRloi2BzLrczP7P/BThy8gPjpTyVuvUJ64VEp9aTGUHAOCxhUmF&#10;wuf15M1ZvMV7Xc12dvnjF1nBk78XPqfV0Vbs++MAAIQqFJBELTkfKMWe5rPW5NXOok3KOSlac8Nn&#10;2sb26lLhmthyPpW3BEZrzinh8dsrC3kLAAAAgAgFJBecTqe0oK0c2dnZbOTIkVLxR73dk6BzLF++&#10;XEoiUECKLtGYQCbn2oQvJCnWnajgrdYpfWOckPy0FV/kLQAA0Wn9yUq2KrWMLTtQzJbsL2InS1yP&#10;oF7f87ms/pz+vwsOs8uNbbzVe8Vz/ix8Nmuj+KWRfE8AgMiEAlJ/bZVJrK18B/+XNeyH7+srIiXc&#10;wLrabLwltDnOHRauix211udJRtpryoTHd2Sl8RYAAAAAEQpILqSlpSkdfn/E9OnT+SNBNIjWBHLT&#10;6cvCF5MU8WeqeKs1WjRT2dFitAAA0ajJ2cl+pZlCVI7/XH6SvZ9SyirsTr43Y/MTC/rtty/H9y/e&#10;Wi6dFD6XKXIe+CkrnvMXVrF8Oqv9Kpa1VxXzvQEAIlMw+v9djkZWu+U9aRRotGivOiSOQsr7lLeE&#10;toa9n/ddIydew7cGTndnh3CdbkzdxlsAAAAARCgguXD+/Hk2dOhQpdNvdaCAFF2itYBE4o6V9/uC&#10;8lB+PW+1RvW6+UIC1LB3A28BAIge96492+/zVi9uWJrGrng9td92q0aJVn/6qvJ5TIWj5pN7pS+q&#10;AACiSaD7//WJ61jeozdJn71VPZ/D0aTx6INKAanh4N18a2irXv+Gcq0seuG/+NbAyp/yK+U52HZ8&#10;wrcCAAAAiFBAMkDTzMmdfqsDBaToEs0FJPLuwRLhS8oBS9NYS3sXb/Vdt9PB8qcOUhIgisbD3/JW&#10;AIDI98L2XOFz9p9eOsB+GpPKvt/zX/V2VxGz17q1D/IeG6h8FtM6SAAA0SjQ/f/y2MeFvnBrbgZv&#10;iXxtJV8Lo5Daa0/wltBVvmSy8ruqWDaVbw2sohfuUp5D9YaFfCsAAACACAUkA7t27VI6/VYHCkjR&#10;JdoLSOS/PsoQvqx8eJO1i6fbD25REiA5mk7u4a0AAJHH2dHNvsqoYr9/76Tw+Xrj22msvqV3xA8V&#10;69eklbM7Pzwt7CPHLxYfY+8dKpH2tUJT2i7hc5jWeAAAiEaB7v+3lWYLn79lbz7IW6JBF7PtGqgU&#10;kBxnX+HbQ1fhc3cov6uaDW/yrYFV9tYjynMof+cJvhUAAABAhAKSG8OHD5c6/SNGjGDr169nSUlJ&#10;0vpIcmRlZbGysjLDyMzMlPalY6dNmyadj0Y3QfRAAanXXz8Vp1d6Yssl3mKN+l1rlSSIImfclaw1&#10;5xRvBQCIHNvP17D/Ne+Q8JlKQSOOTpU28r1EhXWtLPZAMbvl/XR2+wen2Ib0St5inYp3pymfwQUz&#10;h/KtAADRJxj9/5qNi4W+cGPKN7wl8jnOzVcKSLaEAay7s2/Nv1CUM/5nyu+pIWkj3xpYNNWh/BxK&#10;5o7iWwEAAABEKCC5ERcXJ3X6U1NT+RbfzZ49O6oKSE6nUyqk2e2hvZhrTU0Ny8/P5/+yFgpIvSrs&#10;bez/vX5Y+LLz319NYY/HX3T5haen6rauUBIhioKnb2Wdjb4vCg8AECqcHV3s54uOCp+lcsSfqeJ7&#10;BR4t2q7+/K3d/DZvAYg+K1eulG5EmzRpEsvOzuZbo4PNZpNyp61bt0o30BUVFfGW0NXZ2clWrVol&#10;/d7opkErBKP/393ZzvKf+J3yOVz4zO28JfJ12DKUAhKFs2gzbwk97VUlwvXScd667xo8YdsRpzwH&#10;Wg8JAAAAQA8KSG5QUWHAgAEsPT2db/FdcnJyxBeQqGhEydeoUaOk109OnoYNGyYlZpRYhgr6HS9a&#10;tIgNHDjQb78XFJD6bDtfrfulJ0XsQWumUSp55R4hKStb/BBvAQAIf898myN8dt6wNI29vDOPnSwJ&#10;7o0a6juZKdpKrB1lChAuYmNjlX4fxZQpU3hLZKOZGWiabvXPLgcV0mhGhlC1dOlS5blS4c8Kwer/&#10;25M3C5/FDUlf8JbIZ0/5m1JAajwyjm8NPY6zKcLvqKPO+hHBZminne1yOngLAAAAQB8UkEyYNWsW&#10;S0hI4P/yHY1yiY+P5/+KPHSn4dChQ6VkiYoylDRTUkbT98nFJGq3clSXNyorK5XCkZzcoYAUGHHH&#10;ytnVb+rfPT9qzVlWUNfC9/SediHh4rl/4S0AAOFr96U64TPz7p7PzFDQfCqJ5Yy9QvnMLZk3mrcA&#10;RBcqoqhvnqKgG6ginboAM3LkSGkWB7ppbs2aNdJU4LSdXhe6kSzUUGFL/TsL9wISKZo9Qvk8Lnw2&#10;8t9/Mmfh58IopK7W4I3KNVK/5zPl95M78ed8a+A5CzKV50HhxI0fAAAAoAMFJLBUYmKikoBR8qid&#10;soOmsKDt1E770f6BRs+BCkXa5J4CBaTAOphXzwa/e0L4MpTiRwsOs92Xavle3ul2trCiF+4SkqKi&#10;F//IHJlH+B4AAOFn4LLjymflP7yQzC5WBf9u4abjicJnLUX9ns95K0B0mTx5stC3pNi0aRNvjUx0&#10;Q5b8s1I/1+EQP5doejh5HVgK2j9U0BTb8pq3ckRCAanx0NfCZ3Kw1tgJtK6WCqGA1F65h7eElurP&#10;3lB+N0Uv/BffGnidTfXC+6T51D7eAgAAANAHBaQgoCnTrJwSL1Soi0c0qofWPdJDI7AGDRok7Uf7&#10;092JgUDPRy4cyY+vDRSQgmPPpTp2/ZJjQhGJYsXhUr6Hd5xFWSz3wWuFxCinJ/Km/JoVPX8nq3hn&#10;GnPmn+N7AwCEtpU9n4nqz8h3LJr201tdDjur+WKR8BlLgbWPIFpR4UTdr6T+cCTPOkBiYmKUn5dm&#10;GNAWj2S0XV2oofWGQgGtTSs/JzkioYBE1DdSRdMopIak25UCkuPCEr41tJQvmaz8bsqXTeVbgyP3&#10;4euU51K/ex3fCgAAweA48zJrTHuMteZ/yrcAhAYUkIKApknwV6EiWGi6DnXitXz5ct6ij9rlfYcM&#10;GRKQNZEyMjLYhg0bpMeiOyFpjSb1c6ZAASl42ju72WNfZglfjlJ8cES/EGlWa+5pVvLqvUpipI28&#10;yTey1uzIK+gCQOS5d+1Z5bPxh/MO8a3BYfv2A5an+tJJjtr4d/geANGH+ppyf49uVjJzwxj1S+km&#10;J1o/NNzQtNXyz0uxdetW3qKPRmLJ+9INXdqZCgKNbn5TP385IqWAZD+4Rfh8btgX2SPhZE3pTysF&#10;pMbU8XxraCl89g/K76V6w5t8a3CoC43Vny/kWwEAIBjq9wxR3QSxmG8FCD4UkIKA7riLtAKSeroO&#10;o7sPZTQKSz2FXLBeD3k6PX8/DxSQzFuaXCwUkOhL0prmdt7qvbpvVirJkTZyJ/0CU9sBQMj7wSsH&#10;lc/GmL2FfGtgdTbUsDLVndPqqNu6gu8FEJ22bdsm9fWoeEQj7s2gvicdQzeYWYmKUlTg8Re6GUte&#10;24iC+tTuUJFs8ODByjHjxo2TzhMMtBaq/Fzk34EckVJAIsWzVaOQZlnzc4U6umtb/vKtbsd1fGto&#10;yRn3U+X3Yg9yYa986aPKcymPfYJvBQCAQOtsONd3/eqJ9uoU3gIQfCggBRglh5RURlIBKSUlRUi6&#10;zP5s6rnQKaxOnM3QPgcUkELD3J15QhFp2hZrFnRtrypmjSnfMNuOT1jxS39SkiWKnAd+ylouHOV7&#10;AgCElpT8euFz8UhBA28JnObT+1n+E78TPjsp6Mun1pxTfC+A6CWPQPKkr+evApK/ZzygUf1y35bC&#10;7LpG8s8rBxXdgkG++W3p0qXSyCn1c4qkApL9YLzweW0/9DVviVwddaeEL+A66kNruuq28jzhd9J6&#10;6SRvCY6qta8pz6V47l/4VgAACLSWnI/6rl87fsFYd3BusgHQgwKSSTRihuYwp3m+KfGZNGmSx6Ge&#10;99ufCV2gjR49Wvm5KMwuFLxmzRrhuFmzZvGWwNEmsf76vURyAam1cAOzJf6GObKW8S3WmLDhvPBl&#10;aXKu9dMcVq9bICRwhTNuYV3Ndt4KABA6Xt9ToHweBmP6Ou0XXtJn5jO3s+aMA3wPAKDp6KivFxsb&#10;y7e4J/dFw6mARCOJaMYBuW9LkZCQwFuNaQtPlCMFmjyNNeUwNAIqkgtIpEg1XVrxS+5HioW97i5m&#10;23Gt8iWcs/Az3hAamo4nCtfSrubA3xCiRjfWyc8l77GBfCsAAARa49FJyrWrMe1RvhUgNKCA5AZN&#10;xUZ31NEiuOrEwteIlALSsWPH+v1sp0+f5q3GDhw4IBw3bNgwlpeXx1sDY/78+cJzQAHJMy3ZK5UL&#10;HEVnYw5v8V1ebQv7hxeSlS9Mh67wzzpF2gXgy9+ewlsAAELHsA9OKZ+HY9YF/m7qinenCZ+VFcun&#10;sy6n8XS1ANGIihI0NZtZ/iog0Q1d/urX7t27V+nXUtxwww0sJ8dcH/D48ePCsb/+9a/ZqVOBG8F4&#10;8OBBdscdd7A777yTHTrUW4zXruUUaQWkhr0bhM/vpqM7eEvksh8Zq+QnTaee41tDQ903K5TfRf7U&#10;QXxr8PQraLU28xYAAAiYLmfPNetq5drVmreaNwCEBhSQDJSWlrIXXnhBSCisiunTp/NHCW9xcXHC&#10;zzVkyBDe4h4V59THUtAor0CSk3Y5UEDyTIctQ7nASQnayad4izUWJRUqX5hS3Px+Ossob+Kt1qmI&#10;fVxInLAIPACEkkZnp/BZ+MGRUt4SGE0n9wifkSWv/JW3AICWPJrF7NRs/igg0QghKmL5q19L077J&#10;/VoKugnMLBrxo70xj9aHDQR6XeSZE2gklCzSRyCRguk3932GzxvNt0Yux/lFSn7SsO8OvjU0VLw/&#10;U/ldlL5+P98aPM7C88rzoXAWX+QtAAAQKG2X9wnfrXXY8VkMoQUFJAMrVqwQkgkrI1IKSDTthPrn&#10;GjVqFG8xh/ZXHx/o5AoFJN81n3tduNC1VeziLdb4dewJ4YtTGpUUd6yct1qjs7mBFcwcKiRPth1x&#10;vBUAILi+y6wRPgezLgf27uDiF/+ofDbmPXwd62y0fkpRgEhBBRK5f0vr7CQmJrLMzExWVlamG3If&#10;kaaA02v3JOhxqHBFxSN/9mtHjhyp9GspxowZw1vMof3Vx9OapIEgF76mTBFHm0dDAal+5xqhn9uc&#10;vpe3RKa28p1CftLlrOYtwVf0Yt86rNWfzuNbg6ezqUF8b5xK4i0AABAojswY5ZpVn3Qr3woQOlBA&#10;MqCd25tiwoQJbMGCBWzlypXSnWuUcLgLWuuH9l++fLl0hx6dx18JXSAVFxezm2++WXh9Hn3Us3k6&#10;KWFUH/+3v/2NtwQGTU+ofnwUkDzX3d7IbIm/VS52DckjeIs1LlY1sz+s6pu6SY7NGVV8D2u0XDgm&#10;JE8UNRve5K0AAMHz9DfZymffNYtS+dbAsG3/WPhctCVgOgUAd44ePdqvSBKM8McNa+fPn5emrFM/&#10;ztSpU3mrOfS81Mf/6U9/Yh0dHbzVP7Zv385+97vfSblGRkYG39or0qewk+U/Pkj5LC9fMplvjUxd&#10;LeVKbkLRXhk6BbOcidcov4eG3ev51uDKe/h65TnVJ67lWwEAIFAakv+oXLOaz8zhWwFCBwpILhQV&#10;FQmJxODBg1l2djZv9Z7dbpemToiEApI22aLwNDmi10F7DlqAOFC0j48CknechV8ISRoNv7Xaizvy&#10;hAISjUQ6UmDtorMNez9Xkic5Klc+y1sBAILjxrfTlM++x+MDN51BfcJq4fOweM6feQsAuJOenq7c&#10;OBas8Ee/lkY4aR9n9uzZvNUcvf4/5V7+QvmX/Lug/EWLbvhTP5dILSDVbXlP+ExvKw/s2rOB1pB0&#10;m5KbOC4s5VuDq/1ykfA7aDkf2JtCXCmaPUJ5TtWfxfCtAAAQCJ2OEuH7NGepuWmQAQIJBSQX6M40&#10;dSKhl2x4KzY21m+FikDSJlsUnv5cegmk1YsIG9E+vr9+L+ovEG655RZpShNtpKaGRgLhrfq9tyoX&#10;vKaTM/hWa318tFwoIv1sYSortrXyVms0pe1iOQ/8VEjuKt6zdm0nAACzPkwtEz73Np++zFv8i75A&#10;Un8OUjSf3s9bAcCMixcvsjfeeIPdeOONQn8zUOGPEUg0A4P2cV5//XXeak5MTEy/cxw8eJC3Wo9m&#10;j6DHePNN/ZHl/hqBZKaAuH9/4D5XO22Xhc/06g0LeUtkakqfqeQm9tQJfGtwNacnCb+DzobQmFqv&#10;/O3HlOdUHvs43woAAIHgLI5XrlcUXc463gIQOlBAcqGmpkbp2NNCr7ToqlWSk5MjooD08ccfCwkQ&#10;xbJly3irOW+//Xa/c9Bc8YESqCnszCSQ4V5AarkYK170Wv2TEM3blS98mXrL+ydZc1snb7VGy6WT&#10;rGDaYCHBq4h9grcCAATG8pQS4fOOoqqpjbf6h/3gFlb0wl3C5x9F/a5P+R4A4CkaXbNq1SppWjua&#10;1UCvH+iP8Ee/lqbl1j7Oe++9x1vNeffdd/udY8eOHbzVWps2bZLO/8gjj7CCggK+VRQtBSRSsXyG&#10;8rme9+hNfGtkas1bo+Qlth3XMtbt32kSzbBt+7Dv9Z98I98afFVr5yvPq+ilkXwrAAAEguPsq8r1&#10;quHAX/hWgNCCApIBudNP/7USFaMCOU2bvyxZsqRfEvTJJ5/wVnM+/PDDfueIj4/nrf6HApJ1upoL&#10;lIseRWueZ+8FTzy08YLwheof48S57K3QVpbLCmYOVZIpiop3ArPIMwDAS5ppOynmJvhvuqHGw98K&#10;U9jIkTP+KmlkJgBYq7KykpWVlSnTnCUkJEj/9iVoum2aYk7ud/qjX7tw4UKh/0rx6aeeFZjj4uL6&#10;nWPz5s281To0jeDdd98trWu7e/duvrW/aCogOTIPC5/x9uQveUvk6ajPFHKT9urDvCV4Lq+apbz2&#10;pa8Fdu1fI7S+ofy8Ir2wCAAQauyH7lGuVbbEB1h7ZSFvAQgdKCAZkO+Ou/7666UFY0FESak2CaJp&#10;7TyhdxfjmjVreKv/aX8GfxWQ/uu//kt5DPr/1157rV+EewGJNB57RLnwNRzw791rd310Wvhi9b71&#10;53iLdejCXfjsH5SEiqL5hOsvIAAArJBb0yJ8vlGsOFzKW63V1POZVvLKPcLnnByFz93BWnOtL9AD&#10;QB+5L2rlFM40kwIVQfzRr33hhReUPq0cW7Zs4a3mrF27tt85Vq9ezVutQesePf/889K5Kd8w4q8C&#10;0rhx45Rz0v/TLAvaCHQBiRS/NFL5nC+ZN5pvjUz1e36v5CYtWZ7NlOEPxS/frbz2VXEv8a3BR30B&#10;+XlRdLU08RYAAPCn7k6ncp2iKJ7zE+lzuPqzN1iHvZbvBRB8KCAZoOSL7lijTr+nhREjdIeglWsq&#10;BQut2yMnRXJQIuQJvQKSuyTPSoEqIIXaIrr+4iz9Vrj4ddQe4y3Wa3R2spvfTxe+YH3m22zeah0a&#10;iZT32EAloSp68U+8BQDAP+bvFqfqXJNWzlusQwt5V7z7pPLZpo7CZ4exhqSNfE8A8Cd/FJAI9af9&#10;0a+dNGmS0qeVg6bn9oRe/5+m+LMS3ZBG56XCTWen8VTH2nVdrSoghWr/vz5xnfCZ33LxBG+JPE3p&#10;Tyt5iT1lDN8aPLkPX6e87vUJ1hZNfeEsvCC8J5zFWbwFAAD8qaP2hPAdWv7UHyufxQUzb+V7AQQf&#10;Ckhu0KiQAQMGSHOWu0s+zKIE0V+FikCihXnVyRaFp8mvXgIZyCnsUECyXn3ib5WLX33S7X5bC4mU&#10;253sxrfThC9ajxY28Fbr2HZ+KiRVlHgDAPjL1W+mKp9pY9dn8q3WaMk6zmo3LWE5464UPtcoCmfc&#10;whr2buB7AkAg+KuAlJKS4pd+7axZs5Q+rRxW9P+tvFkvKytLyt8GDRok3bjnTrQVkLrbnSz3wWuV&#10;z/7ypY/ylsjjLNokfDHX3W7nLYHXUVshXHMdZw7yluDrbG4QnlvTyT28BQAA/Kk1b7Vyjar5+mfC&#10;Z3F94lq+F0DwoYBkAs1JTkkIzddtBbojLhIKSDExMUKyRWE0v7geuttQew56vQMlUGsgRVMByZEZ&#10;IyRq9bt/x5xl23mr9RKyaoUC0l0f+2e6JfWi8vlTB0nJNwCA1bZfqBE+07adr+EtvrFt/5jlPfYr&#10;ISmRI++RAcy2w3/r1gGAa3TjFPU/8/Pz+RZr0EwKtAaQ1bR9ZwpP++56BSSrZmegtWZHjRolndPs&#10;TWnRVkAiNRvfEq4DLRf8N2tAMHU2iWu0tlcGrzDiOHtIeM07aqwfXeyLvMk3Ks+tbtuHfCsAAPhT&#10;/e4xyjXq8sc/ZUXP3ymtvV303B18D4DQgAKSSTQ128CBA6W7+XxBySFNixcJBaSPPvpISLYoPJ0D&#10;PTY2tt85jhw5wlv9DwUk63W1lLP6vbcoF0E5HJlv8D2s91pigfCFqz+me2pK2ykkfUXP/kGa3g4A&#10;wEr3f5apfJZd/eZRvtU39v2bhc8vddAaDJ2NNr4nAIAxeWo4dWzevJm3mrNkyZJ+57BqBNbbb78t&#10;nW/evHmso6ODbzXmrzWQQrn/39XcwHImXqNcC8reepi3RJ76pD+o8pHX+dbAq9+5Rnm98x66jm8N&#10;HaXzxyjPr/KD5/hWAADwl8aj21n1Fz9TrlGli34qTSkKEIpQQDKpsrJSWvOHpkKgub+9CZqDm46n&#10;JCISCkjau/UoPv30U95qzmuvvdbvHOfPn+et/ocCkn/Q9BDNp2YpF0I57EfG9SSsBXwva127+Kjy&#10;pev/e/0wc7RZM+WkWvnih5TESo6aTUt4KwCAb2haTvlzjGL+bt8/L1syD/f73KI1GCrfe4o5zvp2&#10;UwwARJ/t27cLfWeKTz7xbAQj9be157h06RJv9d62bdvYb37zGynnunDB/Bcw0VhAIrVfLhOuDY5z&#10;h3lLZGk+M0fJRRoOBG8t06q4OcprXfLyKL41dFR9Mrfv+c0NvecHABBJ6netZbmTfix8X1a/+2Xe&#10;ChB6UEByg6ZBoCSHprBTJxa+RiQUkOhOQe3PRVNSeEJvHSUq1gWKNoFFAclazuKvmC3heuGiaNt5&#10;E2uvtj5B3Xz6svDF69SvLvIW67TmnZGmepKTKzloIXoAAF8t2V8kfI7l1rTwFu+05JyWptxUf17V&#10;fLGItwIAeM6K/v+UKVP6ncNm830kpDx1nT/C05+RhHr/v6ulkeVO+oVyfShbNIm3RJa2su+EXKSr&#10;pYK3BFbJa30jfC5/MItvDR30Zab8/GiNLAAAsJ7j/FHp+yP6rC167oqQuD4BmIECkgEqHtEdbOrk&#10;waqIhAISTcen/bkWLFjAW82ZMGGCcDxN7xdIKCD5X2djNms8fJ9wYazbdjVrr9zL97DO6LXnhC9f&#10;4466XzjZU51N9axqzStKgiVHxXtP8T0AALwzYOkx5fPrL6vP8K3eaU7fy/Kf+K3wOVW75V3eCgDg&#10;nbKyMqHvTOFp/3nMmDHC8SNHjuQtvqGRQ+rzWhmRWEAitfHvCNcJKiJEmq7Wy0Ie4swLzpp/+VP6&#10;1iGs+3YV3xo6aASa+r3QXlXMWwAAwFetF08INxJQlC38iXJtqt8b2O9CATyFApKBDz/8UEgcrAwa&#10;eRPuHA6HtC6U+ufyNIGkgpEvx/sKBaTAaT77mpC8UThLv+Ot1iisa2X/9uoh5QvYf3hhP8soa+Kt&#10;1mrNOcUKn75V6ABULg//v2sACI74M1XKZxcFjar0Vu3mt4XPJunzaVXo3e0MAMYyMzPZhg0bWExM&#10;jDQdNhVIaJQNjeChm7Zo6jW64S2QOjs7+/XfZ8+ezVvNGTx4sHD80qVLeYtvUEDyXFerg+U/epNw&#10;vWi5cIy3Ro6GA38WcpCW7BW8JTA67bXCa9x80vob6XzV2VAtPMem9NB7jgAA4ahu6/vC56sclz/+&#10;qXJdajqJG5IhtKGAZEBer0gdlJhQkYESOUokPAlazHXIkCHSeQJdKPEXSl7Vr88jjzzCW9yrqalh&#10;N910k3D8N998w1sDA2sgBZbj4jtC8kbR2ZTHW62h/RL2f75yiB3Kr+et1mqrKGAFM4cKnYDqz2J4&#10;KwCAeXd+eFr53PrF4qN8q+eq178ufCZRVC6fwVsBIBxkZWVJBSN1H9VVUG5B/XEaGRQosbGxwnPw&#10;ZM0gu90uHEuRmprKW31DhSjqy3sa2hkRKAfU7kPFOk+FS/+/6XiicM0o7OnbdjXbeWtkaMla0i8H&#10;aUj+Y8/PWcT38K+WrDThNW7vySFCkXqUlC0ER0kBAIST7rZWVhozXvj8p8h7+DppWnFa3kG+JrXm&#10;fsyPAghNKCC5oJ2egRKJlBTfF5um9X3ozkFKRCKB3jzolBiaQcmx+jhaZ8rssVah34P6Ofjr94IC&#10;Up+WnA+F5K353HzeYp0Xd+QJRSSKSRsvsItVDr6HdSgBpERb3SFoSN7MWwEA3DtcUC98Xr1z0Ltp&#10;Y5pP7xc+iyjqd67hrQAQ6ij/mDVrltA3NRuUq9BoJRoh5G/Hjx8XbgK7/vrr2fnz53mrsYMHDwrP&#10;m4pPdFNZMFFxSPucrBBO/X/tVHYVy6bylsjh6Mk51DkIhf3wfbzVvxr2blBe25zxP+NbQ0/pgrHK&#10;86xcEd05KwCAr6rXvqZ8pspR13O97W5vk5Z6UF+P2mu8v4EQIBBQQHKBpoxQJxLe3HXmCiV3kVJA&#10;IiNGjPDqtdq0aZNw3OTJk3lL4KCAFBzNGXP6Lpbbr2FdzlreYp0/rDolfCErx8K9hXwP6zgLMln2&#10;uCuFjgFNcQcA4MqWs1Xsk2PlLK+mRSpwy59R//ryQeZo8/wL4O6ONlYwU5xWszHla94KAKGO1hbV&#10;Tg3nTdDIJZpm2t+0o3a2bt3KW4ytWbNGOC4UciJ67urnFI0FJFIR+7hwDbF94/m0faGuo+4Esx8Z&#10;J3xp13z6Bd7qP9XrFiiva9EL/8W3hp6q1S8rz7P4JWvWJgMAiEadzQ0s+4GfKp+peQ8PYI7zfSOu&#10;W/PXCdei7s4W3gIQmlBAcoHmE5fX96FkzkpUYImkAlJcXJySHFHQtHBmaIs3NJop0FBACo6O+kzh&#10;Ytly6T3eYp3ubsZe31PA/unFA0IBieLXscfZF6e8X19Ej/3Q10rngKLw2T/0JKmVvBUAoM+m05f7&#10;fS7JMXt7Lt/LM1Wf9H3pQ2HbEcdbACDU2Ww208UjKm5QkWjcuHHS/2vXI6WYNm2a30ciaYsuZvvQ&#10;tH6TfAzNPlBUFJgpxIyggNSry2HvN6recdb3GThCkT11gpiLZPu3WFa6cKLymla8+yTfGnoadq9X&#10;nmfOhKv5VgAA8FTdNyuVz1MK7Q3GTSeeUK5BjT3XJIBQhwKSgTFjxkgdfkrSrETTtNFdhpGCpuWj&#10;BFBOkEaPHs1bXKMCnXoBXUomgwEFpOBpPN53wbQl/oaxbv980VHe4GQztl7S/aL2ZwtT2ZtJ1o1I&#10;qtm4WOgkFL34R9bZENxpWQAgtDjau9iVMUd0P5Mocms8HzlQr5oah6Js8UO8BQDCgbY/Ksf06dOl&#10;4gbdZGW0xhG10cgeKnzIx5q9octbNMpJXtuVwkzRhaaqU+cMtKasWfR4NP015RBWQwGpjyPzsHA9&#10;KZhxC+ts8s9aosHU1VLRc+28RclFKDrqz/BW6xU89Z/Ka1r7VSzfGnpazh8Vfv/tlaG5VhMAQKgr&#10;ePL3ymdp2ZsT+dY+6vWPWi6t4FsBQhcKSAbkKdbuuOOOoM/NHepWrlypJEgU7u4mTExMFPanhNAM&#10;eVFhKj5R0cnXuxZRQAqe9uojQtJGQ3j96VB+Pbttpf60djcsTWO7LlozjV75248JiVfxy6NYe20F&#10;bwWAaDfzm2zdzyGKiV+YW0NErX7PZ8JnDq2t0Baii3MDQH8ZGRlCX5QKLNQfNds3VqNRR1QMoXME&#10;YnSPtj/vbjYB9fR1tGaT2fxq27Zt0v50HOUAVk4tTlBAEtm+WyVcV/Kf+C2r3/kpb40c2lzEcd4/&#10;Rdeu1mbh9Ww88h1vCT2d9lrhuTad2M1bAADArIbkLw0/S9trTwjXn466k7wFIHShgOQGTQ9Bnf7U&#10;1L65Kn1FyVJ6ejr/V2SghFV+rSiMCjF0B+GoUaOUfWNjzd2FRccNGzZMOY6CEjxf5nlXJ3YU/hoJ&#10;hQKSvkb1HOTbr2Ud9Wd5i/+sPFzKBi47rvvl7dPfZLOyBt/vbC1f/LDQYcgeewWreHcaazqWwPfo&#10;z97Tyaj84Dlm37+ZbwGASBB3rJzd/P5J9tDGC2xOQp7wmfPnT85I6yD9ZfUZ9tdPz7KG1g5+lDkN&#10;u9eJnzU90ZC0kbcCQDiYN2+e0kekm6SsKPqsWrVKOp+/RyER9c1YtC6Sq6nzaPYFuQhExS0qPplB&#10;eZN2mj5Pik9moIDUn3Y9JIqCp281LCh02C6z1pzTrLGnv9uwbxNruXRSWgMilDVnvKjkIjQiyR9a&#10;884Ir6Oz6AJvCU35jw9SnmvdVtwVDwDgqcIZfdPBFr1wF9/apyX7/b5rz65f8a0AoQ0FJDcyMzOl&#10;JMXKTj/dneevkS7BRAmvev72+Ph43tKHkkqajkPex5PEll43+Th1eFuM0ytI0fP3pSDlCgpI+trK&#10;digXTgpbz8Wzo+Yob/Wv7edr2IiPM4Qvc+V4YXsuK7f7UEjq7malMeOVToM6ynsSclrsXtZRX80q&#10;3ntK2IeSbwAIfxvSK3U/Yyj+/oX97FKV99cbx5lDwucGRUPSF7wVAMKFPA0c3VxlZR+UzkeFF3+j&#10;50yFI7mfSwUxbRGJcoSRI0dK7Z4UjwjdxCefWx1Wrp2KAlJ/nY02Vvr62H7XGYqqNa+w7vbefnKX&#10;o5HV71rLil8aqbsvRdGs4az51D5p/1DTfvmAkIu0Vx3kLdaxH9wivB6ss523hKbSN8Ypz7Xy/Zl8&#10;KwAAGGmvLGS1Xy5jBdMGC5/59Xs+53v0sR95QLnuNB6fxrcChDYUkEygAgUVkayaLoGmxovEAhKh&#10;OdjVCSLNbU5FOEocafoJdZvZkUcyOo+chKnD0yk+6DlSMqpOdtVB26ndaK55T6GA5Frz6dlC4mbb&#10;/nPWVmnt1CRG3j1Uwv7hheR+X+5+b3Yym7crjzU6PRsRIOtub2Plb2lGIvEomTuKNR3dwWo3vsXy&#10;Hr2pX3v15+bXBACA0JSUbev3uaKOpcm+jTIofvGPwucGRi8ChB+bzSb1DanQY/V02QsWLJDObWV/&#10;1hUqGM2aNUvp69J6qDRdHd1MRgUleQQR3biVnJzMjzKHcgj5vOqw8udCAcm1puO7WHFPv1V9vVFi&#10;3JXs0n0/1m/TRN7D17O28tBcA7h+781KHtJ0+kW+1To1Pf19+XUofPpWvjV0VX36qvJ8i2aP4FsB&#10;AECru61Vuomi5LUxyuemOvKn/JrvqdLpEL7/ai34jDcAhDYUkEyiItKIESOk6Rd8Id+BF6kFJGK3&#10;26U1kWiOcnUyJgdNE+fNvO6EjlWfa9o0z6r1lBB6ElRMsgIKSMYcma8LF9H6xEGss7mQt/rfxapm&#10;ae0RvS95/+3VFLYmrZzv6TmapqJ289ss54Gf6XYq9KJg+s38aAAIR5mVzezfez471J8lV75xRPn/&#10;uz7O4Ht6pzb+HeEzo+67VbwFAMJJdna21DekqeusJq/lauVIHXfosehnkfu8ctAI/7i4OOZ0eje6&#10;W56Sj4JuQqNzWYnyPMrN5Fi6dClv8U0k9f/rd6/r6cv+VLj2GEXOuP77Fr9yDz9baHGcf1PJQWw7&#10;b2SsW38aRm+Vvz1FeQ3K3nqEbw1ddLe8/HxpXUUAAOjPkXGAFcy4Rfm81EbRs8OY42wK37tPe+U+&#10;4buvzsYc3gIQ2lBAcoEKRepEgoLupqMESLvdbEyePFmZ+5v+HemokER3Ga5fv14qKNF0Fb4W4OgO&#10;xw0bNkh3VdJdja7mWQ81KCC513IxVriQ0rDeQDtZYmcTNugXkk6VNvK9vEOL0pa+8YBu54KidIE4&#10;TYjjvHXrrgFA4KQWNrArVMUiipi9vQXxYlsrO1JQL/2/t5yFF4TPipJ5f+UtABBuMjIypL4h9ZOt&#10;RkUQOjeNrgk0mtaObhajghKNsrICFdsSEhJ8ziUCKdL6/zSCqGzRJOEaJEfp/Puk9TxpH7ojW9q/&#10;NIeVLZwg7Ff54fNSWyjpsGUIOUhb2TbeYo3CZ4cpP3/Nhjf51tDVcvG48DtzZHg2atBqF6scUv8J&#10;ACBU0FR16s9JdZQvm8qa013PqOPIjFGuN/VJt/GtAKEPBSQXXE2XZlVEQwEJ+qCAZE7zmVeEBM5x&#10;bgFvCSz6AvieT88KXwDf9ZE16xJd7kmc5c5F7oPXSusfNR1LkNryVdPZVa1+WdoGAOGD1lb7/pwD&#10;wmfHU19f4q2uNaZuk0YVtea6HpnU3dkh3RWc+9B1yucERevFE3wPAAg3paWlUt9w9erVfIs1Wltb&#10;2WOPPSad+8CBA3wrBFqk9v9bLhxlTWk7mT3lG9aQvJk5CzJ5iz4qLqmvW7WblvCW0NFw4E9K/tF0&#10;/Am+1QLdXSx7bN80fw3JX/KG0NXV0ij8vhqCNEXuxlOX2a9jjyv9qXGfZbLEi7W8FQAgOCpXzRI+&#10;IynoOlefuFZa39qdhgMjletNc8ZLfCtA6EMByQVKvPSmYLAqpk+fzh8JogEKSObZU8YoF1QKZ/EW&#10;3hJ4lKiovwheebiUt/jGWZyle1fK5bg5SidEd75cAAhZtJ6a+vOC4rEv3U/X2pS+V0hAbJrp6Frz&#10;zkjrEeQ9LBaOKKo/w3ppAOGOZiewum+oXtOHRu5AcKD/36ujuoTlPTZQvH71XNdCSUv2SiH/aM35&#10;kLf4xllySfi5W3NO8ZbQRmsfyc/58kez+dbAOF/ZzG5+/2S/PpUcA5YcY4uSCjEqCQACzpl/TvhM&#10;p7Bt+4i3utfZmC1ca5yl3/AWgNCHApIBuhtQ7vRbHSggRRckkOZ1NuVK84/LF9X6/XfxluAYsDRN&#10;SVj+Ze5BVtrg3fz9ZjjOHRY6I82n9vEWAAhVRbZW9lfNiEWKl3bk8T2MaaevpMif8itWMv8+lvvg&#10;z/u1yVH88t3Snc0AEN4oJ6B1fSorK/kW39A0b3Q+6nMOGTIkbKZ7jkTo//ehPm3OuCuF61jlB8/x&#10;1uDrbC4QvtSjaD47j7d6j2YZUP/MNLonHFStfkV5zkWzhvOtgXHrylP9+lSuYvb2XH4UAID/Vb4/&#10;U/hMbz65h7eY03LpPeE609Vu5y0AoQ8FJAM0Z/fAgQOVjv/IkSOlUUmUAKjXNjIbdKx8Pvo3RA8k&#10;kJ5pPvuacGF1FgVn6gSy7XyNkKjct954mg5fFTz5e6VDEkqJNQD0R/Py/+CVg8JnBMXS5CK+h7Gm&#10;E3uEJMRMlLx8N2tI2sjPAADhLiUlReof0lqrtHaQt6gARfmF3N+kiInBKMVgQv9f5Mg8wnI1o2lp&#10;rQg9zqILUgRSa9EmIf+gaM7wbfRN7Zb3lJ+1YNrv+NbQZ0/ZKvyeOhvreIt57x0qYVe/eVTqJ934&#10;dhr7U1yGtM3IF6cqhf7UL946xhbtK2LzduWzH78uri8px4ytGGUJAP7XVpQlfC5Wr5vPW8xrSL5L&#10;ub40ncSgAggvKCC5MWvWLKnTv2qVOKWMt2jh1xEjRqCAFGWQQHqu4eAo5eLasP9OvjU4HvvyopCo&#10;TDexpom3qte/rnRKch/6Jd8KAKFo5jfZwmfDtYuPsl1Z5ufnL3ntb8rfe97kG1jRs39Q/q2OnPE/&#10;Y5c/fIE5LhzjRwJAJKGb1KiPSDkCjSAyy+l0SvtPmTJFGXUkB/0b09cFF/r//dG0rPnTfidc40rf&#10;eIC1VRawLoddGo1fvvRRpa3k5VGsNTudH+1/7VWHWH3ib5UchKLL4f0U1rTWqfrnDBftVcXK86ag&#10;G148QUUfdf9IHWM/y2TVTW18T9HAZX1rHlGfSuurjCp2z5r+o77NTBkMAOALurmXPg8Ln7uC5T36&#10;Y9Ze7dm1oaPupHBtaSvfxVsAwgMKSG6kpaVJnf6sLOs6JfHx8SggRRkkkJ5zln4rXGCdhV/wlsCr&#10;c3SwG1RT2VHE7C3krdaiJFmdsLVkHuEtABBq/te8Q8pnwvVL0lhLu/kp5ZqOJwp/67btHzPW2cFq&#10;v4plFe8+Ka2JVvPFItawdwPravV+VAIAhD4q9NBaSHJfkaaeo5vYNm3aJK1nlJqaKo1Uohxi5cqV&#10;bN68eWzatGls8ODByjHaoP0guND/19denseKnrtDuAa6i7qvl/Oj/a+j5piQg7T4sB5S0fN3Kj9D&#10;1boFfGt4yJ82WHnu1B8x65WdeULOpBdXxhxhCZobbj5MLRP2WZ1Wzlv623Kmiv37qynC/tO3+u8G&#10;PwCIbm2l2axg+hU9n+M/67s2ZL/PW81xnFugHGvb9Su+FSB8oIBkAt0VuG3bNv4v31FRCgWk6IIE&#10;0jv2Q/coF9mGfXfwrcFxrqKJ/ftrYqLyZpK5aao8lffoTX0J28a3+FYACCUbT10WPg9S8ut5izkl&#10;8/6q/J2H07Q2AOAfycnJ/UYReRvU18TaR8GH/r9rHbbL0pSs8nVQG5d0ttFI3EBpTHusLwc58Ge+&#10;1TPdXZ0se+wVyvNv2B+8Kbm9QTezyM+dRkyb8crOfKFvRDHlqyw28Yvz7OeLjvZr++ZcNT+SsZ8t&#10;TFW2//bdE3yra+mljewnb4jT2uXVtvBWAABrdDU3sMtxNyvXBHU0po5nHQ3mBhvU7x6sHNd85mW+&#10;FSB8oIBkAhV8rFrYltB0E7S+EkQPJJDeaSvbLlygHZmv85bg2JtdJyQpFBM2nGct7dZ+SaNO2Irn&#10;juJbASCU/GV13xQqv1p2nG81hxYTl//GKeoTVvMWAIhmVEQaNmyY0mf0JhYsWIDiUYhA/99Yl9PB&#10;yhZOEK6HFDSla82Xy1jNZzH92qo/D8y6Xm2amRA6bKd5i3m0hpP6ubfmeH6OYKrfuUZ57jnjrmSs&#10;u5u36KP1jdQ50j++sJ/tuNA3yqihtUPKm9T7UNANeUNXpAvbaKo6MxIu1grHPfMtpu0EAOu0Vxay&#10;yx//WrgeaMO24zrWdnk/P0JfW2WScEx7NWaZgfCDAhJAACCB9J495V7hYtuS8xFvCY4N6eLirhT/&#10;9FIyezUxn2VWNvG9fGPft0lIODsbangLAISC/NoW4TNgabJnoxHLlzyi/H3nP/4bvhUAoKcPYLez&#10;2bNnK/1GszFmzBjppjcIHej/m+PMP8tastKY48xB6QaL7o523sJYy4VjPdfJQUK/2PZNAKZn7O5k&#10;dQk3KPmHI/MN3mBeY8o3wvPucobX6JjW3Azh+bdcdD0q6AvNqOx/fCGZ7c/Vv2F2scH6SBR3fOhZ&#10;oe2RTReE4yvsTt4CAGAerf1Ga/GRjupSVrf1fVbwVN+UdXI0pb8gzJQjR1vZd9Kxeur3/UHZr2Hf&#10;ML4VILxETQGJ5hanOcTDTVFRkUeL6UJoQgLpvU57FrPtGihcnGl9pGBK7kmIrn6z/zQMFH/+5IzU&#10;7ov2qhIhYWs8HNyfFwBEtAaa+u++rMH8lxWtBeeFv+/aLe/yFgCAPpQDLF++3O2IpFGjRrHExER+&#10;FIQS9P+t0XrpJMsZf5Vw7Sx9YxxrOu7fBcibM+YouQdNPeSpmi8WK8+38Olb+dbwkvvgtcrPYNum&#10;vxYUFYrUfSKKraqp6fS8mST2o+QYFHtcmjbcE6dKG4VzzE3I4y0AAO6115Sx4jl/Vj7rciZcrfx/&#10;5aorhe+h2sr7+lv2lNFCG4WzcANv7dNesUvYpyVrKW8BCC9RU0CiaeMoAUtKSuJbQp/D4WCjR4+W&#10;Fs6F8IYE0jftl5OFiy5Fe80x3hocVU1t7O41fVNYaeNv686x1MIGvrfnimb1LbpbuWoW3woAoeC6&#10;JceEv3VPVMXNUf62s8f+mHXaxUWkAQC06Ea4lJQUtmnTJhYXFycVjGgb5TcQutD/t07zqaS+a6cq&#10;SuaNZp1Nnq1BaBZNMaTOPdoqdvMWc9SjjcvfnsK3hpfSmAf6foalj/GtfYptrewKzTpEHx8t563G&#10;3thToBzz9y/sZ4uSCnmL5+7/LFM51/+Yc4DZWzGNJwC45yzOkgr88uecOgpnXSFcA1qy3uZH9WnJ&#10;+UDYR9rvkurmwI5mVr/3FqXNtvNG1tVi7jMSINRE1RR2NAJp8ODBlq5n5E80fcWsWfjiOBIggfSd&#10;s/hL4cJs2zOEdTmKeWvwfJtZzcbrzOctB3257Oni+qR63Xyl81Lw5O/5VgAINu0c/1vOmJunn1Cx&#10;SJ2YXI6bw1sAACDSoP9vLfvBLSx34s+F6yhF+eKH+R7Wa9h3h5J7NJ2cwbeaUzD9ZuU51n65jG8N&#10;L/S85Z8hf8qv+dY+NN2cuk+00MMi0Ndnq6XCUU6Ng2/xzuGCBp+eBwBEn5aLx1neYwOVzzhtVK3r&#10;m76ORqF2d+pPQ9pa8JmynxyNqRNZe81R1njiSWG7s2gzPwog/ETdGkjjxo2TwmbzbYopf6KFb2Ni&#10;YtjAgQNZWVkZ3wrhDAmkNVouvSdcgO0pf2Osu4O3BhctDEt30v3ryweFBEaOny8+yp76+hL7/GQl&#10;25td53Z6hqb0vUIHhhbiBYDgOlxQL/xd/2yhZyOEabo69d81TWcHAACRCf1/63U7HdJUauriDEXV&#10;2vl8D2s1Hr5fyTtsu83f0NXV0ig8v6aj23lLeGk+nSz8HM6CTN7C2NSvLgp9IlqLKJhGqWaGuOlt&#10;rAcHAMYKZtwifL6VxUzo+czbz+zJm5ktcabwvRMViYy0lW0X9u8Ncf2kppNP8b0BwlPUFZBo9NHQ&#10;oUPZyJEjWX5+Pt8aOmjaOjnZCMc1m0AfEkjrNJ1+UXMh9uxuQH+zOdrZyzvz2T+/dEBIqvTi+iXH&#10;2Jly/UJSd7tTmt5K7tDYdsTxFgAIhtaOLnbj22nC3/COCzW81T3tYto0tQ0AAEQu9P/9p6vVwYpe&#10;+C/hutqwex1vtU571SEh7+hqyuUtxlounRSem7M0m7eEmc4OljPuSuXnsH23StpMN8Wp+0O3rkyX&#10;tgfT5tOXheeUVtS7GD6AK91dHawleyVrPjNHGinSeHQSa8npfY9DZHNkpQmf0TTFuFp90q3K5779&#10;0D18qzFaYsG2e7BwzVAi4QbW5cDgAAhvUVdAImlpaWzAgAFsyJAh0nzioYLWZ5IXyo2NjeVbIRIg&#10;gbRW49EHhQtyW9kO3hI6ah3tbN6ufGkebnUyo43/u+AwO+YiwaEFguVOTdmiSXwrAATDw5suCH+7&#10;r+8p4C3u1e/5XEhSKJpP7eOtAAAQidD/9y9n4QWWM/Ea4dramnOat1qju6NZyDloSm0zGvZuUJ5T&#10;zgM/5VvDU9mbDyo/S2nMePbQRrE/RLlMXq3+1E6B1NnVzf5lbt9MELO3myv2QfRqPPaw8PctR+OJ&#10;pxjraud7WWvF4RL2Qs97k9YPg+BRzwqR+9Av+dZerXmrhfdDW8Uu3uJeZ2Mes6dOFI637foVcxZt&#10;4nsAhK+oLCCRhIQEqYhEHfpJkyZJRaVgoWnqpk2bhgQjgiGBtFaXs0a4u6Nh/x28JfS0tHex7zKr&#10;2fSvL7FrFx9l/+3FZCHpovjBKwdZcm7/aTXrvv1A6dhQdDSYH+0AANbJrWkR/mbvXnOWtxhzZB5h&#10;le89JfwdU9R9s5LvAQAAkQr9f/9rOpYgXF9LXh3NW6xjTxmt5BzNGbP5VmNVa+Ypz6n4xT/yreHJ&#10;tu0j5We5dN8V7J9m7VH6Q/97foq0/lCooGn05Ofm6TTDEF1aLryl/F3rhf3QaNbVXMT39l1HVze7&#10;b32m8v68bskxKb+A4ChdMFb5XCtf+ijf2qO7Q5quVH4fNB65nzd4qLuLdbVWs87GS/TlFd8IEN6i&#10;toBEEhMT2aBBg5SO/eTJk6Vp42pqAvMlLRWt5s2bJ611JD8HWvuI1kCCyIIE0nrOoi+FTl7LxfAZ&#10;tVfT3M7u/+y80oGUY05CHt+jV1t5ntKxobAlrOYtABBIsQeKhb/VzMpm3qKvvbKQFc/7q/D3K0d9&#10;ovVT7AAAQOhB/z8wajYtEa6zdVve5S3WcJxfqOQbZm9aK1F9OVm5Irx/9zTSS/36/uGpd6S+0NVv&#10;prKMska+V2hIyKoV+mtJ2XW8BaCPs/Rb4XsE286bekeN7BoobK/f9wfWbcFIpLIGpzTNo/q9SfHL&#10;t46iiBQE3R3tLHvsFcpnWr3qOxaawlD9HmirTOItABDVBSSSnp4uTWUnd+7lGDNmDFu+fDlLTk5m&#10;RUW+33lgt9tZZmYmW79+PZs+fbq0DpP68aiIhDWPIhcSSP/QTmXX2Rhe84s/912OTkfyGPswtYw1&#10;tHZI+5S+fr/SuSmeO0raBgCBdfsHp5S/0ZGfnOFbXSt57W/K3606Gg58xfcAAIBIh/5/4BTP+bNw&#10;vW3Jtm5NHpq+SJ1vdLVU8BbX8h8bqDwXed2gcJbxyCDl53n50cfY9+ccCIlp6/T8aMFhpc82bcsl&#10;vhXCRUddOutqreT/sh59X1C34zrl79m2/eessyFTautus7HGow8Jf++0RpIvKKenWUjk9+TfPb9P&#10;9f+9uX9+iP4tRSrHmYPK5xkFFclJd6eD1ScOUn739tQHpe0A0CvqC0iERhypp5DTCyrwjB49ms2a&#10;NUsaNbRy5UopNmzYIBV+KOLi4pTttIYRJQpUiBo8eLDuOeWgdY+ouASRCwmkf3TYTgsdvMYjY6W5&#10;ysPJ/N0FQidSjr/viQe/OM/OxK8VOjit+eamzgIAaxTZWoW/zQ9TS3mLvqpP5gp/s3mPDGDVG95k&#10;7ZetmwYDAABCH/r/gdNy8bhw7c2ZeDVrybJmivouZ7WQb7SVbe/d7qDrepf0/2oddZXCc2k+vZ+3&#10;hKat56rZgp585N2DJezT4xVsX444rfbDG8+zxQ8/oPw8iROHsAuXQzffmvlNttJn+7dXD/GtEOq6&#10;2+3MfuQB6W+sIWko62zK5y3Wajz+uPD37CyO5y191EUk284bWVeb99M0vplUKOQRd350mv1t3Tlh&#10;m9mpscEaNRsXK59n+VMH8a2MOQs+E94b7VX4/ABQQwFJhYpB7oo9VgYVpRYtWsRstv5rn0BkQQLp&#10;P82ZMcKFnoafd3f1jt4JF6fKGtmIjzOEjqQc35+VyLLG/VTp5FR/9gY/CgAC4f2UEuFvssLexltE&#10;nbbLrHr9AuVvlaJk3l8Z68K0tAAA0Qj9/8Cq3fy2cA2msO34hLf6piF5hJJrOM7NZ03pz0j/33Bw&#10;FOvWjJZo1tzd3lFbzltCC416uG+9+EW2HPd/lsmqmtrYkv1F0r/vnrZQ+Jnaq0r4WULPofx64Wf5&#10;NhNryIY6KtLaU+5V/sYoWrKW8lbrtF3eJzyGIzOGt4jaq4+I+/nwXK6MSVXei1e8foRvZWz8BnE6&#10;+49Sy3gL+Fvxy6OUz7LK5dP5VsbsR+5XfueNqRP4VgCQoYCkkZubK40gGjVqlNLhtzpuu+02tnjx&#10;YnbmjPtpcCAyIIH0o+7OflPZ1e8Zylpy41hbxZ6e5la+Y+hbnVYuTJUlx1uP9N31lzf113xvALBS&#10;ZWMby6528H/1ufPD08rfIv2/VvW6+Sxn4s+Vv1E5ch++jrWV++fuSQAACH3o/wde+ZLJ/a7Hlz9+&#10;kbd6r/nMXFWe0bfAOkXLpeV8r151336gPDaNQg5F7x0qYf/04gEh39DGv8w9qPz/vz/7rfCa2vdt&#10;4mcKTb9YfEx57o/HX+RbIRR1OUqZ/eCfpb8lm+rvqj7pdr6Hdewpf+s7f+JvDGcuaToxTdm3bvs1&#10;Xk2rt+5EhfI+pNhxoa+Y2dbZzX6umtru/3v5ICutd/JW8JeuZrvwWdaQ9IW0nUa8Kb/vnmgt3CBt&#10;B4A+KCC5QGsW0ZR0NG2d3PH3NWiqugULFliyphKEFySQ/kWdP/vhscJFX476pGGs0x5e81+fq2hm&#10;s7fnKh3KW6e/L3R0mo4n8j0BwAoH8+rZv7+WIv29TfziAuvo6pa2l9udyt8hxYrD4vR1VWtfE/42&#10;1dGUtovvBQAA0Qj9/+CojX+n3zW5IvZx3uqdtpKvpbyiVpNnUDQcuofv1at86WPK45bGjOdbQ8e8&#10;XflC34biey8msyveOML+4QVxuzrSn/5j3+v57pP8bKHpWdU6s1fG9I36gNDTmPZY39/TdvFvq736&#10;MN/Ld87iL4Vzt+at4S36tFPlN59bwFvMu/n9dOV9+Jt3jvOtfWj6SLmdYsKG87wF/IW+R5E/xyja&#10;Kwqk7S3ZK4TfN62HBQAiFJBMoILPqlWrpHWSPJ3ibty4cdKxWVlZ/GwQjZBA+l93ez2zH/qrcOGX&#10;o+nkU3yv8EJrrwxd0dvx3PtA3+K1Fe9O43sAgBVu4X9ncgx+7wRLyqlj07f2zaNPUdzzNymr/XKZ&#10;kIDIkTvhambb9iHfCwAAohX6/8HTnJ7E8qf8Wrg+l74+lnU21fM9PNPVXNSbV3zXP8+g6Gwu5Hsy&#10;lv/4b5THpGn1Qsmz3/YVVuR48utLzN7aO/13fUuHtAaruv1/zD0ojZyo2fiW8nNRX6e7o106JhTt&#10;ulgr/AwnSuy8BUJJZ8N54e+o6cQTrH533wg/GvlnlYak25Xz0pSUZjSfek45hsKTgtbe7DrhPfjx&#10;Uf0p6h79MkvYD1Mu+le16ua/ghm38K2M2Q/8Sfk90+gzAOgPBSQvUEEpMTGRbd26VRqlRFPeUaxZ&#10;s4Zt27aNpaWlsfz8fGkUEwBBAhkYXc5aaV5yGo1k2zlA7PBVJvG9ws+vlh1nzz42Xens5Ey8pueH&#10;xboqAFZ4O7lYSNzESFb+//YP0vkRdHexOEVO7kPXsfpda1n7ZYwwBgCAXuj/B1dbaTYrfPYPwvW6&#10;ZMFYxrp7Rxl7qn7vLUpeUbvtZ0Ke0Zr/qbQP9QPUj0eFrFAx9auLqv7Nfmm00WuJ+lPtfphaxq5+&#10;M5UNWX6SpRX3fqfRmpsh/Gz2g1uk7WbRa1OfsJqVvn4/q1z5DGu5cIy3WK+r53f83+f0TdG3MKmv&#10;wAeho/nMy31/R9uvYd1tdT25/OvKNtuugXxP39Dfp/I4PeEs/Y63GKNZTNTHNey/y3Ct5S5njVRk&#10;6my4wO5bn6m8//7P/BS+R3+1jnb2v3va5X2poAT+0ZS2k2WP/bHyGXb5w+el7drRZm1l26XtACBC&#10;AQkgAJBABl53R2NPp3OQ0hGwH7qbt4Sfb85Vs4EzVgtJG6bHAvBdbo2D/ePsviLRD145pPy/Nt45&#10;2LtgNK2loP5bpHCcdZ0YAgBAdEL/P/g666tYyaujhWt2xbKpvNUzjvNvKnmF48JSYQ1W+n/SeOQ7&#10;4bE6G+uk7cFGRSB1n+Z/9vR39ud6PkVT0ewRys9WtvghvtVYd1cXq4h9QnhdKHImXN3TfzrE97Le&#10;vWvPKj/vrSv6bgKC0NDtrFH+fiiaz74qbe+oOylsbytPkLb7on7f8L5z7vJsPeHW3Djh+cjPU6u1&#10;cCOz7Ryo7Be/7m72wvJZ7IGlb7KdO1/v+cxYwtqr9fOF57f1jQz80QLrpu2LJrSkAY1YoxuJHecX&#10;ss6GTN7Sy7b9436fQfaUrVKb+rPdtvPGnpPhRl0APSggAQQAEsjgcBasVzoDFK35a3lL+PnbunNs&#10;z/i+aewyl87gLQDgqePFdvbBkVJ21cIjSsJGQdNNzPxGnLbuV69sYx98uI7VfbeK5Wmmw6FoOuZ7&#10;YgtA2utOMmfhRv4vAAh36P+Hhq7WZlYyTywiFb30J2l0UEfdZb6XOZRLyGun0P+r84yutjpWvW6+&#10;8hiFz9wu7RcKHtp4QenX/H1P7Mvxbn2Pum8/EF7HjrpK3uJa9ecLhWOEGHtFz+9hL9/TWh8fLRf6&#10;c5cb23gLhIKWS8uFv59O+0XewlhD8h+V7b5ORU+jSdSP401BqvHYZOEcNBrRfvh+af2mppPTWYNq&#10;dKK7oAJFU/rTQpEiSTPd3eEC76bajFbtlbtZQ9Jt/V5rKia15n7Mar+e1++zp3r96/xoxur33Kwc&#10;03T6Rb4VALRQQAIIACSQwaNeF6me7jjqdPCW8HKmvJHNmTxF6fScHv9L3gIA7mSUNbH3U0rYvWvP&#10;SXfdqpM0OZ7cconvzVjWZQfbc6mOFSdulr7cUCcccuRNvqEnadzDjwDwjXrxXmfpNr4VAMIZ+v+h&#10;o6O+mhU+d4fu9VxaW9SLae065XWR5M/u4nhW/PLdynkrVz7L9wyu7GqH0N95flsub/Fce1WJ8NrR&#10;Xf1GnAWZwv4U+U/+vt+25lP7+BHWKaxrFX7uz066L3ZB4NTv+U/lb4fWPlJryX5f+NvqavX+d9eY&#10;+oBynobku/hWz9AaaLaE64Xn5DJcrJOmDamIpPLDeX35ySs78/hWcEc9esgoqtb+jOVM7J2+rn5n&#10;75SjRDvirb3qIG8BAC0UkAACAAlk8LRf3i90ClrzVvOW8LNi7VYh2Vrz6Ze8BQC06hzt0kLQ/2f+&#10;YeELBL34vwsOSwtHq7UWZLKccT8V/ubkKJ73V9Zeifn0wRpNaZo7W3cP5i0AEM7Q/w8tbWW5LH9q&#10;32h+ddR8sYjv5ZkG1Y1qTcensZz7f6Kcs2H3er5XcD3zrTiyOr+2hbd4pzRmvPIzFs/5C9+qr3zx&#10;w8q+FC2ZR6TttZuXCtvzHr2RtZVb/6X5b989ofzcE7+4wLeGn+7Odv5/kcFZtFno92i/tO9syhPa&#10;HWdf4y2eaa85JpynNX8db/Gc9jnrRf2+P7Dcs1+wZ957kZ38Ui6QXc0aerbX7xki7EvR1VLBz87Y&#10;hA3nlffqb945zreCkc76M/1e03oaibTj2n7bKSpWXMnqvlnJj+7VmvOB0m7beRPfCgB6UEACCAAk&#10;kMGlnqO8Yf9wvjU8HZt4k5JsLZj8EDtR0ruwLQCIRq89pyRievHfXkxmQ1ekS1+sFNla+VG9ujs7&#10;hHn+pS83pvyKlbx6r/SlB4BVmk5MU65PctC0LgCuOBwOlpiYyDZs2MBWrlzJ4uLipH9nZWVJbRA6&#10;0P8PPc78s1JRQ29K2ta8M3wv81ou9Y2UsG2/luXcrz7fWb5X8FQ3tQlrPVqxQH/D/s3C6+YsPM9b&#10;RI0p3wj7VX8ew1t61W15T2gvnjuKsS5r1x55ZVe+8rP/26thuF5lN60f9bj0+uSM/xnLf/w3rPjF&#10;PzL7wS18h/CkniHEnjKabxU1n5ql7EPR0eD5e7cpfaZyvDQTSZdvhTgqWLTmr2GOi7HMcW4+azr9&#10;vDTFHk1x15LVkx90d0ijh+T33E9f+Zo1O/tuUGsv3yn8TC2X3uMtjH2eXqkcR+FroTcaNJ9+QXg9&#10;nYVfSNu7Ox3MWbSR2Xb0TYVIUfvt9VK7WuOxh5V2mpIQAFxDAQkgAJBABlebprPmLNvBW8JPxjvP&#10;K4lWygM3sh/OO8jaOz2fdgMgkn1wpExIwij+4YVkNvzD0yxmbyFLyTeeW7xyxTPK3xlF1Zp5vAWi&#10;UVdLOf8/azWlPyNcm2w7b5Cm0gDQk5GRwaZNm8YGDhyo9Cn1Yvbs2ayyElM1hQL0/0Nbc/o+4Vpf&#10;+sYDvMW8zobzwud44dO9097mTryG7xFcC3YXCH2h9NJG3uK9bqeDZY+7UnndCmfcwroc4nlbLh5n&#10;OQ/0jeIumPY71t3efw2iyx+/pOxDUbF8Om+xxqGe/p765//qTBVvCX2d9VWs5LW/Ca+POuqTw3Mm&#10;ChptpP6baSv+ireItKOQmtNn8hZz2ir3Cse3ZL3NW/zrl28dU95vNKpIq+nEk8pzorWUZFTsVb9X&#10;aa1WcK3LUSL8fh2ZYoG6s6GG5T0ygBU9c4WwX0f9Ob5HL/XUhC25cXwrAOhBAQkgAJBABl/9/juV&#10;zkFj6kS+Nfw4Mg4IycPvp3/A/rLa8zsmASIVzfVPo4vkBOx/vZrCdmbVsbaOLr6Hscsf9hVpKUoX&#10;TuAtEHU6mpk95W/SdaPh4D1eLbzsSvOZuco1STr/gT+xbmf4fLEFgdPZ2ckWLFig9CPNBBWZVq1a&#10;xc8AwYL+f+ir2bhYuObX7/mct5hXv/u3ymd56Ru9U9iVzL+PtwbXT2NSlf4QrQNplYrlM4TXreiF&#10;u1jL+aOso66S1X0tjiyisBsUO0rfGCfs6+10gq5c8cYR5TUYsDSNbw1NHfVVrCUrjdXGv8MKn7ld&#10;eF30Yn7Me34dqfJ+Sim76+MM9vFR626kaVSNvKZ1kIxQUUDel6K9JpW3GOuoO8VsCdcJx/rrZiA1&#10;bcHym3PVvKVPm2Z6/bayvnUv/7DqlHLsKOT3hhznFwmvY1ezOLV49Wcx0t/IpbH/j9V927dfa94n&#10;fA/G2mtPCOfosGXwFgDQgwISQAAggQy+1vxPxQ5CGN/lTYv3y4nDa5MfljqZ9623LikECGdUUJWT&#10;L4pt52t4izG6e7Zs0STlb4uCpgqhL0MgOmmTUwr74bHSXbGudDRcYN1tNv4vfTRFnfqcDfvv6Hn/&#10;FfNWgD40JV1MTIzSh/Q0Pv20b6FoCLxg9v/35xh/DkGfwqdvVV37f8ycJZd4izlNaY8pn+eXV/WO&#10;uqnZ8CZvDZ6jhQ1Cf2hnVi1v8V1Hdak0lVrf6+Y6Kt6dxo/SR/2sgqeGCMfU71zDW333ybFy4XVY&#10;vK+It4SW2q+XC6+BOnaM/0/20OMvsZWT/tqvbca8vmnQrDRPNf0fxf5c3z9TOhtzhP6Pego3Pd1t&#10;dcyWMEDZ37ZrEOt2Mw1dp/2iNLJH/TituX1FA3+a+U3femP/9uohvrW/huS+qdXsqQ/yrYwt2V+k&#10;HE8zJ7SavPkt2nR3NPe8L25QXsOmU8/xlj7qaUqr1v5S2Vc9TV1L9kplu23XQL4VAFxBAQkgAFBA&#10;CgGdrdL0QHInoenULN4Qfi5/NFvpEJ2+/xr2vef3SB3NRzf7Pq85QDhblFSoJF4UlMiZ4Sy6wIq1&#10;ax5N/TVruXCM7wHRptN+SbleaINGJelpOvGEsg/Nh99auFG6m7GrrY7v0X8RZtvu37PORnPvU4g+&#10;W7duVfqPFCNGjJCmsZs7dy6LjY2V1kCiWLRokbRt0qRJbNCgQcr+AwYMYJmZmfxsEGjB6P8fzLOx&#10;21b23sU+ak3w1+AJB03HEoTrP42m6Wpt5q3utaq+hKz96mfSOZrSdvHW4FEXAP6/lw/yrdah16hs&#10;8UPCa6eN2q9i+d7GWi6eEKbFo2g8up23+u72D/pGdvzTiwdYSb249mWwNZ3YLfzs6nj/oXvZ3z+/&#10;j/3zSwfYzxcdZU8//YrQ/t34m9na4xX8TN47VdrIDuTa2OGCenb/Z5n89dqnvG5je7b5ypH5htAH&#10;6mq9zFtca83p+/uiaDz6MG/pj0aX1Cf2jQikcFxYzFv970cLDiuv17QtrgvRtI6S+jnK06qdrWhS&#10;jqf4NrP/CCboef1y48TXz5bOW3o1Hd0h/I00pryo7EvfB8kajz6kbG88PoVvBQBXUEACCAAUkEKD&#10;4/ybSieBoqM+PL9Uab10UugU3f/Ea0pHc9dF6+4uBAgnNNJInXRdt+QYa+90f+cefXGUO/Hnwt9U&#10;8Yt/Yu0VBXwPiEa0KLL6emHb9Svh310tZXzPXto5/bVh2/FLVrf92n7b22uO8jMA9Ddq1CipCETF&#10;oqwsczeJOJ1Otm3bNjZmzBj0O4MsGP3/Rfv67mCnoC+Fwb2qT14W+gHlSybzFvfaqw8Ln+t5j/6Y&#10;ddjcfzHub4PeOaG8D/TWYrGKdh0jivypg1hz+l6+hznaQl72/T+xrC9GI/LUfxePfRk6N911VBWz&#10;vMk3Cj971tifsF3jB7NZj03T/f2dXzRF2P8/39zDWzxzpryJvborX5raT/36uIrMiiZ+pOd6R430&#10;rTfTdPpF3uIejf5W/401HZ8ijERylnwjjeZW70PRnDGb7+F/ybnie2zZAdcjy7vbG1ndjr4+YUvW&#10;Mt7CpCKhfA6zN8JFm/p9f1BeOyoCaZX1fH7Lfxs0FWRHXbqyP0VH3Qlpv7odfdMcqqe2AwB9KCAB&#10;BAAKSKGhq7lI6DzQF4TSdmcta7n4Tk/HYbX073BQPHeU0jH6ctIdSkfzd+9iAXaIPnm1LezfX0tR&#10;/g4o9pmYvqdu6wrl70iO8sUPe3TnMUSeds389DQHf7ezRtjWWvAZ37tXU/pMod1MtJV+y4+GSFJW&#10;JhYXvZWfny/1G+Pj4/kWz9D0d1REGj58ON8CgRaM/n+to5394+y+dQCfiL/IW8CdskXiaJrC5+/k&#10;Lca6O5qEz/bKFeaO86dL1Q6hT/TFKf8WtNpKc1hrdro0kshBo7e7u3mLZ+p3rRV+B+WxT/AW303e&#10;nCW8JjTSJhSULBgr/Mz73pkvPE+94l97VbFwzB+fXMJWHi7lre6V253SZ4P6cfTif847JPx7+tee&#10;Te+o1m/Uje00b3Gvu72B2VPuFY637fo1azo9m9mPTBC2y9F0cjo/OjBmbctRXqf/M/8w3+qa+kYl&#10;9agq9e8l1NfsCgYata/+PTuy3uYtvTpqyoW/jdotvdMk0hR18jE0dV2Hdv2jeqw5BeAOCkgAAYAC&#10;UujQjkJqK93GGg7+Rfl38+nn+Z6hrX73eqFz9KsZnyidzbeTQ3NubwB/GaaamoSCFv11p+rTV4W/&#10;IYrqdfN5K0St7g5Wp5rulL6g6G63S032Iw8o2xvT+u5O72qp6Nuf2lInskbN3bLaaMn5kB8NkYam&#10;lKOp5HwtJCUmJkr9RhpR5K1NmzZJ57DZsB5OMASr///U15eEa+LlxjbeAkY6mxtY4azhQr+gdMFY&#10;1lFrvPi+I/MIq1r/M+XzvT5xIm8JntgDxcJ7oL6lg7eEPu1oMKumsiuytbJ/fKGvuDryk+B/YVz9&#10;2RvCz0rTlF+7uG8Eyg0GBYSCGbcox73y6KPsypgjvMU1GiVz54en2ffnHFAew1Xc+HYaSy9tZI+r&#10;Chq0Lk91k/EaRK40JI9Q/kYaj/at+2NWl7OG2Q/erZzDVdBoJboRKNCuXXxMeZ2mfOW+cN+Ss0p5&#10;zjTtnuyrjMvKeSjoJjno05q/Vvh9d3c6eEsv7c2B7VUl0vamE48rxzSmPiisf1S/61fSPgBgDAUk&#10;gABAASl0dLXZmG3njb0dhu+uEtZFkoOKTKGuy9nCcidcrXSOVs2conQ0aY7s4p4kCSAaqBespXB7&#10;t3V3N6t4Z5qQXFDUJ67jO0A0oztW1deD1rxPeUtP0pr3idBGd52TluwVwvYuBy/id3ewzsY81n45&#10;WRpt1Fb2XU9sZx0NF3rbISKtWrVK6u8NHjxYWsPIW2lpadJ5zE5dp4emvqNzdHZ28i0QSMHq/2vX&#10;0XhjD6ZkNctZeIHlPjJA6B/kP/4bqUjkSuUHz7Hy2CuVa4D90D28JXiGf3ha+f3/KS687qzvaraz&#10;vEdvUl7/wqdv5S2+m7+7QPjb+PpsFW8JPEdGsvA+K3l5lDTtmfr5GY0cu7xqlnLsNxNukfb/s05R&#10;jIqH07ZcZP99zkHh3Op44PNMtuVMlVQcqrC3sZL6vhsXTpf5/nnSXrlP6CdRX8gbdMNOY6r+iKP6&#10;vbcyZ4n311xfnChpFF6j70ysXdRenSI8/87m3r5jnaNDONfHR60Z1RwpGtMeU14ze2pvsd5ZfJE1&#10;7NvUExtZ3tRByt8FrdEma83jI+C+u4rVbrum5/0yVDlP0/GpfC8AMIICEkAAoIAUWtR3/LiKcLg7&#10;vCpujtJBujT+GvbPz+1WOpt/W9e7GCdAJFuTViEkWT94xf0i0RVvi/PG5z50HXOcTuatEM20I1Tt&#10;qeIdsp2NuUJ7W9k2aXt90jBlW9MJ66bbgfBEI4YWLVqk9PumTZvm1QggOobWPxo5cqRXo5loHSQ6&#10;fvTo0XwLBFow+/+j155Tro0/fv0Ic7ShiGhWW3keK365b6poipzxP2OOjAN8jz5U7MgeewUrnnOF&#10;cH3o7gzeqIGqpjahb7TCg6nNQkVD0hfC61+7aQlv8U1bZ7f09yC/Nr95p3ctlEDr7mhnhU/fJvyM&#10;dbnn2f9STRl3+wen+N767MlfCsf/8Llt0nEXLvdNw7zuRAX70YLDyjm18dDGC6ZGuPz107PKMXS+&#10;Lg+nKGw8PlX526hP8r0g2FF7jDWdnKGc05G19P9n717goyrPRf//zz5nn3P23ue6L+ec3evuvdjS&#10;0orFUrVii9LSlm6qKIqWShXFekFQbgKKooKgUURFUVEsaBTlEgQMBAgXA4RrIFxDAgQCJJlMLpNM&#10;ru8/z+JdK+udTJKZzCXJzO/7+TwfmPWutWYyM5m87zzrfV7V1Nh1s+xkHSn7+fn7CRtDen6a6jzO&#10;45eoPbtatyjV/6Vs53w3vdMz12yOjSZj3aKy9ferwqduM34P3FGxZbk+rvk94z1oPN/uqDnO+kdA&#10;KEggAXFAAqn7kauU3B2Him23tJqNVH30Zb139yS1xt2dpJeefs7pbEo8suq43hNIPLtOV6j/MK7l&#10;/f7fJm1SuefNMgaBSpfPN35nZPDuz4/dwtLoOWry3jQ+/70brrPWxwvk3TjI2acy+0FVd26tcVxt&#10;UXiLhiNxyQwiWX9I+n79+vWzStKFa+LEidbxkgiS/qOUpNu7d68qLi7WeyhrdpEkmHJyctS2bdtU&#10;SkqKuuaaa5x+ZySzoBCZruz/r84tMfqEQxdxYVG4iuY9aPQZjt74BVW1y/yML1u90GrLG/UF429B&#10;XfF2vUf8vbXDvLjmZGnPrEpw5olhxvMvswyiYf7WM8bzI7fj7cIbk42fzbNqgZqYdsJ4XJ8ebt0H&#10;casryjfO8ct7ZlvHDV64X1XWNqhbFh80zmfHP0/NtJISoawValvT/Fjc55i76VJZsFAEXnxTc3Se&#10;bomclBjuysSR7YdzdjjPjczmClXZ+p87z4vvUEuSdOqaloTUPz6Wqbei7uIW472UN/qLxu+AO2QW&#10;YyDP2r7G8RJln/5QNVae0HsAaA8JpHbIlX8yIItG2Qe5EtE92ENyIYHU/fgLljgdB1nEUtQGLJwu&#10;4Ts402rrrk5N+o3TUcqb+BvV69mW+ssSr3/eft12oCf6vMCrvuWqNS6xZE/7C0RXH95hDCykdnxd&#10;EWV90KzRrzyf/sD53Pek9VL1ZcG/bJXFep39Vveywr4tXwQAbj6fz0kCScj/y8svrakVChmH9O/f&#10;3zk+3Bg+fDjl67pQV/f/5Ytk99/JcSu5sChcxe/NNPoOEiUfpVhtVXs2qGO3tpSTLln2TefvQVdW&#10;MrhxUY7zml/xwi69teepObbHeN7PPhe9MlMy88h+jr74xFYV3nyayFR8nmb8XHaZra/PbFn7aMhb&#10;+61tHTk55krnPBP/dOel48dtUP/PNcvKDkkafXyg49Jqbfn5/Jb1Rr/U/JyFypdjzu5urOm6soGx&#10;IDO+3M/zX9spOxioMvsvzvPinvW+6YTHOOe2fK9uSW7Vh55xnq/i979q/B5JnLjjO+rEH79r/V6U&#10;b0rVR7Uw1j367CpVtW+iqi/tuZ+RQLyRQGqHPeCLdBFcMWvWLNW7d2+1ePFivQXJhARS9yS1h+su&#10;bNa3LpF1KuyOhR3ez/qr2qL1eo/uxbvuXaPjtGfLFvW3j7QsECvxm4X71BtZZ1V5DV8ioeeTgdnf&#10;uGYeSUxIa//KsaaGelUw9jrjd6VqX8fl7pAcak4sMD7zq4+8pFtaqy/NNvZ1hwxMgWAyMjKcRJDM&#10;DpKZQqHKzs621lOy+5GhhiSPJIGFrtPV/f9SX521CL/77+XLXTDboqcref85o/8gcez2b7Xa5ll9&#10;g/P3oGJH15Uz/dKMbc7rPeXTPL21Z7r49jTjOa7cEf5MzmBk7SP378WzG/TahTFW7zmvTtz5A+fn&#10;kdKIdedOquwz5ho6Kw6GduGxrL9lnyvt9quMc9jx5Rlbw0pqtGV5TrFx3pTMjmchyewgz6e9nd+L&#10;qj3jdEvikPeO+3mp8Ic+3q4+/prz3HjW9NFbL/kfk1vKGbKO3SXlmwY7z9e5F7586Xdo+NeU55P5&#10;qqG8/Rl7toaKI837Rmc2I5BsSCC1I5oJJLFw4ULrfJJMQnIhgdSzyILncgW63UGxw5txvao9m6b3&#10;6h6a6vzq2K1fdwYP51+fqJbuNQdFdvzTY5kdztIAurM5AYsLSwwLoTb4xXeecH5HJEpS5+oWQKmy&#10;dVc6n/MV2811j4Ip++ynxt+GS8eN0K1AcIcOHVLTpk2z+oJ9+vSxxgOnTp3Sre2TsnWTJ092+pLt&#10;xbXXXqvmz5+vLlxIrKu8e6Lu0P+XL6YDF89nUfbwlX6UYvQjAqPwyeGq+sgLzt+EsrU/0UfG1/Fi&#10;n/Fap+WG9qVqd9XoK1cn/vQ953kuePg63RK5Aa/scZ6nf5qaGZd1wgqfHWm8b8rWvWNtn/HZSeex&#10;/JdHN6r6xtDmRHk3LDXO9z8eXOmcR+L3bx1QxVV1eu/IXTWvZRbSV5/s+EKImoKlRl+pvqRr1pyK&#10;pZ++2LJe0W8WhjZzzFZXvNV4fhoqWxJFsp6xfd5rOlgPKxn4T243nquCR7+kTk/6jWqsYnYWEC8k&#10;kNphL4Cbm5urt0QmLy/PqoEuM5HWrl2rtyIZkEDqeeo9e1TZZy1fKrqjpmCJ3ktmNlSrxpqLqrH6&#10;XPMgp2uu6jy/YIIzcDh+6zdUU12tMRAJjHs/OqIaQhyYAN1FYIkIiUmrQ6tZfeLO3s7vSOGTt+qt&#10;QPOANH+x8fleW5SuW9rmOzDd2d+z5nLlL3hftwAdS0tLc2YUDRo0yEoOhaqgoMBKDo0cOdJaX0nG&#10;FHIuOc/o0aNVamqqVYIb3UN36f9/uK/1hUWvkkQKm+/AFnV62h+c/oSEzCApW7XAaq+7sNH4e1Jf&#10;Ft6XydGwOLvIeJ1LfV2/Pkykyta8ZTznnuXzdUtk1hwuNZ6rx9fl65bYKP3kZePnkDW2bFe+uMt5&#10;HJI4CFXgOkhPP/+mc57pa6M/a2XZgYvO+SXmbWl/7Fu+5Ubn96E889/11sRxsMgcm4RbOl7WcHJ/&#10;ZtQWrtQtypot6j73iZJq3ZJ8Kj9PU6entJQIlTgz7QbVUFmm9wAQDySQ2hHtGUiyBpIM9OSco0aN&#10;0luRDEgg9UxNtR5VffQlVfZZf6PDUtIcUpqiYvvtxnaJsvSrVM2JN5oPjt+AreZotjF48H52qVTm&#10;4Qs+9cz6guZBScuVUXZ87alt6u2d56z9gJ5gyFstV+JJSFnGUFRsXW78fsgXQIDNm/FL5/M7nC83&#10;qg8/r2qOv9Y8+K/QW4DQ7dmzR02YMMHqF1555ZUqJSVFnT/PDOFE0536//LFpvtvqMQr20gidUb5&#10;pg/VuTl3q/Mvj1V1F91foDeq0lXfcf6myBgi3sYsO+K8vr2f26G39nwy0yAWfblfv7HPeb7+fuIm&#10;ddpTo1uiqyZvv/H48+//mWqsuVRi9IzX7zwGiVD7t7a8e37inPfioifUZ0dL1dGLsUs2uJNd//bU&#10;dr21tXrPPud3QcKf/55uSRySpHO/dt6a8Mf/3g3XOc+Re+3lIxfN2YQjl0bnovaepvTjedZ7+2zK&#10;V5znqXjpZaqhgotlgHgjgdSOaCaQZAFbe0aThJSuQPIggdTz+faOczotoUTZ2h9bV7bHi3tgdWry&#10;b/XWFm/tOKf+oXlg5O6ISsiU+J2n+QIU3duiXeYVtQ9+cky3dKxw5gjnd6Ng7AC9FVDKf+Zj43O7&#10;tnC5bgFir6amRr399tvqhhtusPqHMoNo0ybWZksk3a3/L19Mu/+WSixgJlJUVe68x/mb0hUzLn40&#10;d4fz2t6VmjjrfMi6lXZfTuLk6MtVXUnkF8JtPO4xfh8kfvnaXjU745Q6X1Gr94qczDZyP353AmxB&#10;QHK30OvXLaEpeukB57wF436ht8bOB3vPG4/36fXBZ25V7Z/q/C540r6rVGNsknNdyb3G3E0hlNQO&#10;pmr3g87zVLHNrJJw94ctCWGJzLzkmnFz4e3pznu7OLWlv16d+6zeA0A8JXUCSUrKSZKorRg4cKDT&#10;4Q/WHmrIbCMpM2EPICSk3ASSBwmkxOA//ZHTcQk14lXrWWpo2x0siercLN3SQqa+D3q95Uo7O774&#10;xFZVEKMr7oBIlVTVqX99fIvzfpXFgKvrGnVr++qKThq/F1I+BMmpoeqU8p9KVU2NLV8Iybp29me1&#10;/B/oCllZWeqhhx6y+oiyftGrr76qvF5q+ieC7tj/f3PHOaMPKCHbEB1S0tQ9DpAS1/FSXlNvvK5y&#10;8VgiKQlYh+rME8N0S2T+sCjHeN7cccvig1apu0jUnj1hPO6Lb03VLZe4Z9j3fylbbw1dReYy4/x1&#10;5wt0S+y414/675M2qVKfuc6S9LVK0y5zfg+q9k/RLYljW77XeQ4kUvd1bt3BmhOvO8+T59Peeusl&#10;p8v86j+Oy3Du4/oFoZe87enOpdznvKdP3vdF5zmSqCtp/T0HgNhL6gRSeXm5VUe8f//+Tuc+XkES&#10;IbmQQEoctefWKu+GAVbnpXzbrVa5OkkS1ZfuVtXHF6jyrbcYHZzyLTfpI2OrqbZGHbvtm05HS0pr&#10;tEXqo3/7mc+NTu/P57M4J7pWUUWtSj9aqhbtPKd2nS63tn184KL65tPbjffqe7uLrLZQlHwwx/md&#10;kKj3UCIqGdU1f27bn8lSKqTRX2p9drs/q/0FS/XeQPxJwui1116zEkjSV3zwwQetxBJ6tu7a/w82&#10;E+mDTn75CVNjzfku+9uy7oi5po+Usk40RS/db/TriuZF/nt17KLPKMsWLIYvPqiONu8n6hubVKW/&#10;wfp/KC68Mdl4zLJuka22oUn97SMbnft5Kj38dZgaKkqN85etXaRbYicja7+6YszL6h8f/MR63ONX&#10;Htctl/gLlhi/B7K2cKJ5aPkx53X7n5M3663hqy/+3HiuGirM5zKwTN4zG2KfIOxqxUueNd7ThbO/&#10;7jw/ZWt+rPcCEG+UsGsm5eWWLVumrrnmGqeTH8uQdZAyMzP1vSMZkEBKQI3mlVZulbsfNjqCNSff&#10;0S2xVfzXp43Olj//oG4JTmopuzukd76fnLWVEX/7zlaoP39w2LqSrs/cner/TW+ZYWTHfxzfcsWd&#10;HXKVaDhOjrnS+X04N+cuvRUJp6nBqhvvOzxXNdWZ5T1qz642Po8lpESI59MfOrfLtwzVewNda/Pm&#10;zeree++1+ovXX3+9VeJOSt2hZ+rO/f9Xtxcaf1//x+TN6kgCJhy6QvmWPzh/Xyp3tH1BV7Q9vq7l&#10;i+b/29yvSkhNjerUhF8b452zc6PzHB8sqlIvbD6t/mVapvG70RIZ1vNq33501Ql9ZNvqS4uMx3r+&#10;lYd1yyWf5Fx0nX+D2lPYubLipx/7fcvz8exIvTU2/Kdy1YmRlzn3t/nm76mXb/+tOrZ/v97D/B0o&#10;z0zMPtYXHt/qvG4ypumsprpK57mS8J/6ULdc0tCorOoL9n39h3EbrDXtEpWsbXR8+Nec95eM5crW&#10;XuM8P1V7zN8hAPFDAsnlwIEDTgmJWMXgwYPVypUr9T0iWZBASj7u0kie1d9Xjf5i3RI7HQ1Sgrlq&#10;XrbTIZWY8Vn4V74B4ZBBT7DkUEchCx1frAytHr0/74A6PWWI8ftQuXOtbkWiqcy+3/m89a4fYM0I&#10;FVX7Jzvb24va8xus/YHu4OLFi+rFF190KiRMmDBB7dmTeFdvJ4Pu3v+ft+WM8Xf26peZjR4N1Ufn&#10;OX9fPKu+rVRT+Avrd8YNC/Y6r+Xv3zqgtyae2jPH1Ml7f2L08SRp0lhTpfeInCRTJ68+Yc0scf+O&#10;BMa+s5X6iOCKFz9lPE5//iHdcsmYZUedc8mM+84q+fAF5z7ky/emxtBKPXdG4CwwOz4f+RNrpn+9&#10;Z5/Rx/IX/FUf2f2d8tSoCn/Hv69zN54y3gcy+y8S3k2/cZ6vqj3j9NYWslad+/4k7vnwSKvSgV2l&#10;0XfKWvu5tnClVTI6EsV/fcZ4X1VsfdN4P8l9AOgaJJACyGwkWbfI7uxLzJw5U82bNy/iSE9Pt8rm&#10;IfmQQEo+dUXpRmenat8E3RJbF96YZHS6OqqDfbK0ptXsj5TM07oViJ6q2gY16oPDxnstlJDa6nKl&#10;dHsamgesFVs+aR6oP6nOPHGz8TsgIV80IDEFlkmRKGkOKXHRatu6K41tErLgOdAdffbZZ+rOO++0&#10;+o6/+93v1NKllFnsaXpC/3/MMnOR9vs/Pqpb0FkN3hzj70xt85ggHmQWmf06PpvgZa7qzuap/Aeu&#10;Nvt6Y65UVdmf6T2io7iqTo35yP07st71/w3q7g+P6D1ba6yuUMdv/brz+M49P1q3tPjBczucc41u&#10;51wdqTm+13gufHszdEt0Bd5PYJyc8u/Kd2Bay/s/7buqqaH7z6LdU1ipfvfmfut1+MITW9XnBW1/&#10;Zyezxv7Loy1lB7/y5Dbd0nm+g085z1lZ+s/0VtOEtBPOfdrxnx/JUGNXHFMbjkeWwIpEfUmW8qz+&#10;XstrLj9Dc3+7fMuN1gVe1YfnhJxEl9lHx275N+f9dHbWnaomb6Fx7qa6zs3SAxA5EkhtkISP3eEv&#10;LGz/iyugIySQklPV7oeMDo9cmRNrrRZqfXuabmnbZ0fNmukSb+1kQWVEz193n1dfah6QBb7Pvj97&#10;h5q4+oR6fvNptepQicovrVENjU3WwrTPbzplJTMLvX59FlPtuZPWFZenJv/WeM8HxrHmwXtl1qf6&#10;KCSSxqp85Un7jvE521bIIsUNFSdaJZYavO2X+gS60pkzZ9Ts2bPV5ZdfbvUhp02bpnJzKTfbU/SU&#10;/r8s3O/+2/z+XtYLjJR3vavk0v4pemvsSOkz92u4Oc8s55qI6i6eUQXjftGq33dx0eN6j+jZXlBu&#10;lQhMyTxjlV92P9dn2uinej552Xhc1Yd36pZLSnx1xnnezQ59jc9g8u7+cctzEML4rzPOzrnL+JkO&#10;LntLrbqlr3P72E1fUKWffKPlvb9vsj6ye6qua1RjXWsZ2fG92VnK19wWaMHnrdePk/dFpOrOb3Ce&#10;M4nAdZBsslbd/5oSfFacJLUkITlnY2QzgMJRV7xNlab1Mh57sKjYdos+on3F75nl+Guaf2cqto9o&#10;OU/z/wF0HRJIbSgrK1P333+/1eFnoIZIkUBKTo2+QmOdDYl6T+zLgxilBW78gqov7rhOcmpzhzSw&#10;I/rxgYu6Feic2oZGNezdg63eW/80NdN6z4Wr0e+zZhoVPnWbMcBoKy4uekI1lHfdVXmIrcqskcbn&#10;q8wmct+W8G76tVFPvu7CJuVZ8yOrzXfoab0V6N5WrVqlRowYYfUjhw0bpj7++GPdgu6sp/T/c8/7&#10;1D9M3OT8jf7GzO2qsUk3olOq9k91/g6VrY39ou+vbGspcfUfmqOuITlewIayi+rs7Dtb9f8Kn769&#10;eRwWm8ovslaS/VxLTEwLvhZS3uiWxErhU7fqrS2WB6x/lFdSrVs6R0qX2/eX/+A1emv0+A597pxf&#10;4uK7M6ztQxbuU+/dNsDadmriF533vUR9aba1T0eOF1eroxfjuwbbkj3nrdlD7tfAHcMXmxcYLcxq&#10;nTx6dFXwRE+4muqrjOetpp2LTo81P0+/WXhptlRb8Wrz50Gs1V3cGvJFXBJS2rM9Ml47dstXnffX&#10;2dmjmp+XCuMcNScW6r0BdAUSSO3Iy8tTvXv3ZgYSIkYCKXnVnvvU6PjI2kixnsofWF7g/OsTdUv7&#10;FmadMzqff/tIhjUTBOgMf32jGviaeZWmhNTlL/B0/DvQ4C22rtas2LpCeVa8ogqfucNKiLrf24GR&#10;f/9VVokQueqzo/KN6Lka/aWqImuU8dkqJVNE7ZllzW13qvJttzV//ra97pXUawd6khMnTqinnnpK&#10;ff/731c/+MEPrBLbJ09GfuUzYqcn9f8DvxydkBadL0aTlXVlvutvVO2ZT3RLbPxxySHntZMZZcmm&#10;7NM3W/UR88cOaLXmULQMeyfHeb6ldKDMZHHzblhqPJbKnet0S4tHVh13zvFvT0VeBq1y+0rjPmsL&#10;o/s7XPh0cz9cn1vKjDVUXLpAK+1QsfqXBz9S6275UfOY8yvOe967eYjV3p6tJ71GMuRXr+9TKw7G&#10;ft3gm99tef3cIetQuW+P+Oul94+sceTeLjF3U3RLvkvJN/u5q9x1n97atqxT5er25scX+LgkvvZU&#10;59fTCpV3/bXO45XwHZypmmo91myq6mOvNPfLp6qy1b2Nfdq7kLbUtY6XhIwBZb0j9/ENlcGTtQDi&#10;gwRSB44ePar8/uDTkoFQkUBKblL71935icd6SOfnPWh0wvwFoQ2gnm/uDLs7oFJ27ESEV8Qh+dQ0&#10;D6R/8eoe4730f6dvUW93UBrRt3ejOvPEMJX35z7G+7e9ODvrT8r72eKQZtqh56sr3q7K0q82PlO9&#10;GQOVamrQewDdk6yzKhenyZqoCxcuVEuWLFGZmZnWtnDGGhkZGap///5Wn3LAgAEqOzv5vizuKXpa&#10;/3/Q6/uMv9vZZ1hrIhLlm37t/J2q2H6b3hobl83Kcl63Bz85prcml4qs1a1L2t34RVX6cfszHzpD&#10;SgS6f1eeCygbdurRQc5jOPXI9XqryV068rb3Ii+n2+ArN352z6rXdUvk5Mt897lL3n9Ot1zyo7k7&#10;1KgJjxp9s7J1D+rW1mRd1Fubf2b3c+iOK17YpXaejs0MskdXtV5LaMhbB9T+s5XqYlWd+mrArKQ+&#10;zT+brMfq3nZPBOtVtcWX+1zLc7f2cr21Yxcra1VmnlfdlWquMzs7I3YX0klZfvdrXZ37rG4x1Zfs&#10;NPYrz/y9bmnt5L39nPdX4TN/tLZVbL/DOVYuwgXQtUggAXFAAglyRby7A1V3IVO3xIZcdebu6Be9&#10;cK9u6ZhcderugF7+/E6row+E6rqA5JEMkvM7mHVUczLHeM+2FwVjr1Oe5fNVvYd1GpJFY02Rqto3&#10;yfgclZABZUPZAb0X0P3s3LlTPf300+oXv/iF0xcMDEkIPfPMM+rgwdC+RDx06JCaOnWqdWzfvn3V&#10;3Llz1dmzJNG7m57W/999xlxH54YF+3QLOsOf96bx96qh/LBuia7SgLV0ZN3JZNVYU6XOPjuyVb/x&#10;1CM3qKrd6/Ve0fHLgFn2Kw5eKv1dlf2Zcd/e9L9a293kQiv3sVKCMBrkIiznZ540WG+NnLs83vER&#10;37KeZ7dFWw+qLUuuanm/f/Jv6tTkQbrV5KmuV1e/vNv4+duKeVvO6KOiQyoguM//L9My1Vs7zIvb&#10;1h/zGPsExsz0fL1ndNUXbzU/L7w5uiV017ie13+euiXoOk7RULb+587j9G7+nd4aXPWR542fS/ry&#10;gSoCZs9V7lyr6kt2GMfVHHtF7w2gq5BAAuKABBIaqwtV6apvOZ2g8g46W9Fw4a2pRmfMdzD06ewj&#10;l+YaneXfvblftwDtG7fSTED+bF62KmseLHakvXWN8u76kTo95XeqdNlLyn+KdQmTjT//HePz047K&#10;7PtVUwMzJNE9yYyjiRMnql69ejl9wI5CkkEyOylUaWlp1jFy7ODBg1m3tZvpif1/Wc/F/Tf83V2R&#10;LewfL7KuoswKkLJgz2woUK9/flb5uvjip8basua/VV9z/mb5Dj6lW6Jr7ZES4zWTNVKS3cWAMZAd&#10;shaR78AWvVdkZK1Y9/Mupb8z88pU4cwRzv3l3R18/avAJIXMfokGb/p7xs8bagWK9jRWea2ZXPY5&#10;L7752KXt1eesUo3W+pNplznvc4mzc79s7Vu1Z4O1r+18Ra3q9+Iu42f/20c2qvHNY4cnPjvZavaP&#10;hJRpi5Yxy44a515/rEy3mN7NLgr6WO79KPozjxxNDcqz6pvOc1hz4g3dELrVueZnwbS10S9zW3Oy&#10;uU/ueq1rC1fplrZVuMrzSVTuGadbmjX4VOGTtzrvLylHLip33uvs71n9veanh881oKuRQAqDx+NR&#10;OTkdXwkgpSlGjhypUlNTrWMAEkgQNccXGJ2nmhOvq6a6ctVQdao58q1orDKnmzdU5ilfzgxnfY9w&#10;NHgvGotRnnn8Jt0SGqlD7e6ExrTTjITwScCCwP9z8iblrek4eRRYK/701H+36sXXFeU3Dxg6Ph6J&#10;q750l/G5aUdHi/ECXen8+fNq8uTJTt8vnLjsssvU0qVL9Zk6tmfPHvXoo49ax1511VVq/vz5qqSk&#10;RLeiK/XE/n9jU5P6xsyWdUC+/cznuiV6ZI3EaKjw16un0vPV112P1x3fenq72nCsa8fiVXvGO3+3&#10;PGt+pLdG15Of5Ts/8/+ZFp3kSCLwHchUpyYONvqXdhy//dvqzLSh6uLb06yZSU31tfqo8MzKOGW8&#10;5+69b4pxP6XLXtR7mp5Yd9I55p+nRq8qRWN1hbEWVPGS4KXFwuFZ+ZrxM/kOp1kXQrr7ZO4o/vjf&#10;VN5dlx7D2WcvlSITUmrtR3N3Gs+XVCw4XmwmBiZ/mmfsI/FOFBLZB4uqjHP+cWnHF1zIDCj782XI&#10;W7G/mLJi+wjneazcMUpvDc9g15pS/+XRjdYMRVvdxa3NEdn7zV1Gur2SdG4N3oPKs/YK5ziJsjV9&#10;muPH1v+LP/iqKpr/FXVmxpeUZ/lUVd+8v3vf6lyzZCKArkECKQTFxcVq9OjRzgBg0KBBHdYqlyTS&#10;kCFDrKsOR40aZa2lhORFAgk27+bfGh2iYFGWfpWq2juuueP4Z2N71e6x+iyhK/lgjtHpD6cOuHzx&#10;/8M5ZkdfBupAMMVVdeqLT2x13it/My5DHThnlrgIRga7J+78gfMePTnmSpJGcJRvGWp+Du55WDUE&#10;JNqB7mb8+PFOv0+iX79+asSIEWrMmDHWrKSUlBQ1Z84c6/8yxhg+fLjq3bu3s7/MKiosDK+k0eLF&#10;i1WfPn2s44cNG2atrYSu1VP7/7Jeobvv98z6yD5zS3x11jlvWXxQ/e8pm50+wt9P3KR6zcqyZr2/&#10;ur1QHQ1j5swHey+oL89o6XO0F/Ilf1epL/nc+BvmOzBdt0TPb11fGP+m+f8wla54RZ340/eN8VCr&#10;GPZlq/Rd9aHwE6aTVl+atdf7L28Y55TZ89LHDeb6BS3l76KdmDj3/D3OYzh530/11s7LHzvAOV/h&#10;079X3g3XGe9pd6x6/w417cE/OftLSInqpqYmde18s7y1rLlW2xA8mbw856L6T+MznH17zYo8kX3H&#10;ErO6Ru750D9v8kraL8MdLTXHXnaeS5l10xkyC879c360fZuqPvyckfgpW3uF8uU8oepLw1tDsWJX&#10;y6wgidqzq3VLxxrKc1XZZz8zjm8ryj77qXG7yX+pPCSArkUCqQMy+JKEkd35t0MSRKGQMhSSRJIB&#10;3YoVK/RWJBsSSLDJVT/uDlG40eANfxp/wcPXmR3543t1S8cOna9S//RYptERlUE+EOjmd3OM98n8&#10;raHVLb/wxiTj/VmxdbluQU8gg0epZx6Ldd1klpH786/6aPAreYHuRC4ys8vWjR07VmVkZFjl7Dri&#10;8/ms6gVyAZocO3PmTN0SOkk6STJKjpeElCSV0HV6cv/fvZbG30/YqC5Udm6GhpTq+p+TLyWNQgmZ&#10;/b5kz3nV0Nikz2Dacaq8VZllO/6h+XHKup3/MNFc8F4iFoveh8q7abDzd0y+GJXqA9H0/6ZvcX5O&#10;mdmC1prqalXJh8+r47d90+hzBouzs/6kqnOz9JGhufejo+qj4T8zziMz6dvifo8+tzG6Cc7KrE+N&#10;xxFJyb6qPRkt5xr2r8qzeoDRL7MirVdz3/1mVXt+ozpywaf+38Mr1JE/tMyCWjFzgpHklAilNHpg&#10;IvulLad1S/i2nDSTKvct654Xd0tCx/3c1hdv0y3h6fvCpTKBf3j2aeN8waKuqO33qZuU1HMfJxd4&#10;hauh8oTybgjyHjLiq8btWCTdAXQOCaQO2IOwwAhnQCb1ye3jpk/nAzAZkUCCW9XeCUbHqL0oWW7e&#10;rtoT/iwkGTg4nf/mkLVkwrHuSKnR6ZZY2jy4B2xrA94jwxeHthB8VXa68d48+9yfdQu6u6YGv6ra&#10;N9H4fPIdeka3Rk7KXbjPXZ45RLcA3Vt2drbV31u0aJHeEh5JJMkMIonOkGSVXMBmz2iSmU9yTsRf&#10;T+7/f3bU/Lv+l4/D/8JVvrT9h4kbjfOEGv91wkb1+7cOqFvfO6SeTM9XD35yTH1/dlbQff/18S1W&#10;CV23p9cXtNrvoeXHdGt8+QuWGn/Pqtzrf0ToREm18TOuOUz5yvY01fmtcZFn1QJV9NID6uTovkY/&#10;1B2ly+frozp2/vWJxrEP3zlarThYrFtNWafKjddse0F0E4rCPePq/GuP6q3hOzf3buc8F14316Is&#10;33aLaqw+q/ds8eq2QjXnjj84x6XdcoXx81798m5V30aCONBPUlrWS/pC8+95qMcFkvVY7fP8h3EZ&#10;6nRZ+9WEulLZ2r7Oc+w7+KTeGp7H151UN8960ni92oryLTfqo9pWfezVVsfVFn2mW8PTWFNkXSDm&#10;y3lSla25zypbd+bxL6uil7/SfN6vt7qfxiqqnwDdBQmkdsgsI7vT7w6ZTVRQEN5UfrkC0T5+yZIl&#10;eiuSBQkkBJJFR/1nlqu6C5tUvWefVeu33ntI1Z3fYH0pK1PLS1d9W1XtfURVZj9kdKRk3+CalP/0&#10;R6rm2DxV23we93Tv4r8+43TkJUpT5+qW0CzOLnI63nYwSIVNapjb7wspT1PqC6EEXUO9tVCq8768&#10;6Uuq7iwll6Kpvnhr8+fBK/pW9Mhso7auIPRu+q2qL4u8HEvF9tuN89aV7NAtQPcmyRspQRfKrKO2&#10;yKwlSQBFQspn27OZwi2Hh+jo6f1/uRjE3e97Kj308e+u0xXqn6aaM9hldtCUT/PU0+vz1ft7z6t7&#10;PjpiJYauDFhUP9T4X839jTeyWn+BbUs/5lH/1zU7R2JC2gndGl+Vu+4z/qb5z3yiWyIjs7XcP19I&#10;/S8Y/PkHVcnS2er4bd8wxkoSRS8/1Dy8aj9pIesMuY9597ZfWK/Fl57YqvadbV3K2T2D7u8mbNJb&#10;o+vCwsnO4zl+x3f01vA0lJdcOsdNzc/DK/Llfsv7t3zbbXqv4J6Z9bJz/xLf/cvb1s8rJSuLKkKf&#10;zfjxAXNtVVnvK1wyw8t9ju4+S899oWnZ+p/rreE5uneR8XpJVGbfr+qK1qu6i1tUeaZZHrquaK0+&#10;srXq3FnGvhLR+vySi1rt98jpyb9RTXVlqvrYy04Ju+qjL+k9AXQHJJDaMXToUKfTLzFgwAArEbRt&#10;W/hTSYuKipzzyKBSbiN5kEBCJOTqLnenrSL7Qd1ySb1nr/LlzFCeT39o7CdRvulXqr54u7WfeyHZ&#10;Y/Jl/cXQSozZZCFRdwdcatdvy/fqViSrZfsvGO+LZzeEVorjwkJzoeGy1Qt1CyLVWFvWPAB9tOVz&#10;YOvNuiVyDRVHlWf1ZS2fMwGzJCW8zQPeprrgdf9DIQkq9/miObMJiDW78kAkfX0pZRdpAklIEmve&#10;vHmMO7pIT+//Sxlj9993CZkN1BFZrP4Lj5vrEz28ov3ZP/Kl8uyMU23OMnKHlNQbufSQOlve8RfR&#10;nxeUtyqh1xXreTbWnG/up/dx/q7J4vGNUVjXY2zz82r/XN99NvJ1YpJZQ6VXlSydZfRNJU5P/q1q&#10;qq/Te5k8K1419j04opf6+v2LnddE1u5xr+21tXncZLdJ3JV6WLdEly83y3hcnSkPXbbuHXX81n9V&#10;F94wk0fejb9u7uO1P/5rqq1RR5rHmvb9jxl1v/rnqZkqp6hS7xG6ga+1rBf13ydtarO8ZTDHi6vV&#10;34xreb5/NLf7X4wkJeXcz3d92QHdEhrpp7uPl1i07Gnd2qLss/5Oe7BZSE1NDVbSyX0eidrCVXqP&#10;yNQc32O8R+X95tbUUK3/B6C7IIHUDnshWlncVq7ii9TgwYOdQYQsmovkQQIJkZKFLt2dt7IN11kz&#10;AMo+u9LYHjRWfkPVFqUr36HmQYyro1Y0P/xyeHLll90Jl5C6650ZDCBx9HOVl5CrLTu4UNNS8sEc&#10;471YOHOEbkGkas98cmkGY8DngMxsjAapee4+b8WOUdbMyYptNxvbK7Nb/tbVX9xqlaQLVeXnf3TO&#10;I1+4qcbuW2oECCTrp0p/T8pgd6Z0XGZmprrmmmuscQN6tkTo/0tpOHe/T0JmEbXlVFmN+vYz2439&#10;w11vZNfpcqu/2f+lbPWPj2Wqbz29Xf20+f83vZNjlVAOt4zVxuMeqySe+zG9ueOcbo2f2jMfG38n&#10;5eKvSLlLc92xJPx1UtGarPtz4s8/NPqpZ2eP0q0tyjd+YOxz9MYvKt/Bba1m7v3bU9vUpub3oBj0&#10;+j5nuyQ2TnlqrO2xkP/Qtc5jK3zmDr01dGeevEldeNtcj8a7+XdWCbJQnJ19p3P/2X/5pToXQsI3&#10;mA3Nz537+fxwf+iJ16FvHzCOldKc3V1TY73ypH3Hec6rj6ToltBUH3nBeM1GzZlizcQM5D/5trFf&#10;7bk1ukWSNzWt+vulK7+pas9+qveI3IXXW9bAPX7r11Vjbex+FwBEBwmkNuTn51ud/auvvlqdORPe&#10;VfptefTRR51BxPXXXx9RaQv0LCSQEKnAWUjtRnMHL9h2mW5+fv5Yp7MmEe4isWKc62pHiW8/87nK&#10;zCvTrUgmE9OOG++Fl7Z0/PfSG2TAXVt4XLciEnKVYrDffTtqTryu9+ycqn2TjPP5ch7XLZdU7rzX&#10;aK/M/ovyrr/WuV17LvhCvVIHvXLHqOb2T63SGu5zSJ10oKcZOXKk1eeTRND8+fNVVlZWm2XkZDyQ&#10;m5urVqxYYV20ZvcXO7uGErqPROn/L88pNv7WS/xhUY6q8Jtj2eKqWqtMnXu/UR/k6tauFbhWo8Tq&#10;3PiXYi5bf7XxN66xOrJE1n9+pCUx9vJWSlVGS33JWZU3spfRX5WZ8zYZP7nbJCqzWr5cl2Sn+732&#10;H8ZtUNe90lLuWWLa2tiWUitd9pLx+OqLQ39/1JcWqXMvfdl4r5ZvG64a60Jfr8mbsdS4/9pznf95&#10;pfSd/byFus7qsoDyd2PCTGR3JXd/unzzb/XW0HgzrneOfWvhjc7Pv/FE67F6WfrPWu4n8w96a3N/&#10;/8B0Z7uElNKr9+zRrZFrqqs1SkaeXzBBtwDozkggtcFeAFcGctEis47sQYQE5SSSBwkkREP10ReN&#10;zpw7PGmXWSWr6kouJYQk4VS1a0yr/cq3jlQnx7SUFDjzROcW6b77wyNGp/x/P5YZ1hVh6FnkWt97&#10;ml/zX7y61yplWF7T0GqB6u+EUDqlNKDUh0RZ2hu6FZGq3Dna+H2vyPqTKnOVzJGozp2t9w5Pzcl3&#10;jPPI4smBmmpLnbrlwaJ86016zxZVB6YZ+5Slt5TUkLKclLBAT5STk6N69epl9PvDiUGDBim/n5l3&#10;PV0i9f+XB5mJ9PcTN6rH1uSpd3cVqUdXnVD/+JhZKu7md3P00d3Dop3njMcn5bD2n4vvLPr6shzj&#10;b14ks5B2nq4wfp4dp0L/ch8daygvVfkP/tzos55+bIjy7dusTt5zhbHdu771GtcyI8z9+vx/D2c4&#10;///iE1tVbX2j3jM2JGHkfoylH4e+nkzpquHG+7Qi8xbV1BTe+loNFR7j/j0rX9Mt4Zu8+oTz3P3X&#10;RzeG9Nz1mbvDOUYqZgQmvLsz/+kPjee/sSq09ecayvYbx/3xheec52DcytYX69XkmbOQZPZSXfFW&#10;Y1vZ2suNdZWjwfvZYuO9UX00W7cA6M5IILWhoKDA6uxL3fBokVIW9iBCIj09Xbcg0ZFAQrQ0eHOU&#10;v+B960vXiu23WaXt6i60vQBr9bFXjE6gHUXzvqLy7v6i1Wk7Nek3qjzzY31E6G4JKNEgMam5g4/E&#10;UtvQqG5Y0FJ/XOI/uP5vR0flYC6+M8MYLEiUfpy8s0v8pz9S/vzFqqn2UlmTzpD1zepLd1n/lzJy&#10;7t/xis9H6u0ZxnYJKXMXDklIe9K+6xwvZeXaGszWXQi4v5Wu/zdH7bmWhXr9AeV8SleYpVKYfYSe&#10;bNmyZUa/P9To379/m7OV0LMkWv9/e77Xulgk8O9/sBj8xj59VPfy7Abz4pcfPLdDVfjD+2I8UpW7&#10;HzL+1jXWdG4WUkrmaefn+NtHMvRWRJM//5A6fvu3jb7rEdf/JUref07v3do9H5kX3Nnxyrb4fMZL&#10;6Tr7cRY8dK3e2j5Za9f9/ixO/a5qrO1c6bczM25x7v/01KF6a/iyz5jJ0vf3ntctwb2Yaa7bO7+H&#10;zc6TC7Lcr0FN3lu6pX2yZqh9jCetl7rz/ZaZcG1d6Ff2WcssJAn32kgSDRXRH9vLumL2+0K+hwDQ&#10;M5BAaoNc9Sed/TFjxugtkbETUu7IyKCjlyxIIKErWTMHVn3L6Azace75L6sTI79wqWPf3JlrrArv&#10;6sXRHx42OugSsthpXgmzBnqiytoG9daOc2rUB4et0hoyq+yqebtbvcaB8cyGdq6Ma2psfp+NdgYK&#10;dnjX/1XvkHx8+6e4fg+/ZpWGq/eYX7bVl3yu/Pl/VXXFrQd8UqfcmzHQOYesNyQlLuzb1sydugq9&#10;t1xh+KbTZoeUp5CFdpvqq/RebavabX6Z4E4CBVN9+HlnXyml4VnTMgvKXqi3oSpfeVZ/z9pWYsXX&#10;nH0kPJ/+oPmxhb9+DNCdrF69Wt15551G/7+t+OEPf6hmzJihDh4Mfb0wdG+J2P/3VNer3725P2hf&#10;wI5fvb7Puviku3rwE7MU8+/fCm+R+kjVewNmIR18UreE58ZFLV8OD3gleuWlYKras6FVH9aOopfu&#10;13u1bd/ZSus9998mbrJeq8EL9+uW2KvYutx4vL6crboluOojc433Zskn0h+bqVvDV7bmLeP+pTRe&#10;Z31vdksZu5vfbfvvpMw0+uepmc6+fV/YqVt6FrlQ1H4d5P+h8K7/uXNM1Z6HW5XxK/S2ntlcd7Fl&#10;xpFH/2tHzfHOzxprS82JfcZ7omzdu7oFQHdHAqkdMmNIapdHY62iUaNGGYNECSlvgeRAAgldTWY5&#10;+HJnq9JVLYty2nHxva+qozdf6sTJgqfhWvD5WaNzKvG/pmzu8OowdB9ZBV417N0c9TfjWsprBIv/&#10;McksTyNXs2XohYGDaayuVKen/M4YKBy75d9U5Y6WhVqTTeWe8a1+B+2o3HWfqju/UVXtm2Bs9276&#10;TXPbvaoq54nmgdZPjLZgUXOidVnA6uZBYLB9JSp3jVFNTcG/7Ks9u9rYV0plhkLWXKst+sz6f2AC&#10;y3fwKVXmSipJyPpMlTvudm4z+wiJQsYRUnVgypQpasCAAcZYoHfv3mrw4MEqJSVFHT3ac9ZnQGgS&#10;uf//2vZCq9/g/qL2tvcOBl1nozsKTII9vCK+azFWuWYhyUUUdfrvZaCGiiPNfangsyekLJf9+Keu&#10;ie16Osmu+ki2tY7ssRsvXXQncaq5fxsOf32jyolzyURx4k/fdx7z+Vce1ltbqwrSPy0Y9yXV4O18&#10;+TJZS8q+b4lILh6buibPeb//50c3qpo2ytg9sqql3J3EioPFuqVn8ee9ZbwWjf72f476kh3G/nVF&#10;6eqM1288F2ltrPtWezbNOFaifEvLmkjRdHHR48774XjzmLCptka3wCYXZk5enadvAd0HCaR2yOK1&#10;0uGfObPzV13IoFGOtwcPdkhiCsmDBBK6i0ZJJLmmt9txdu6Xnc5cydJZeu/Q7Txdrn7kqjVtx9xN&#10;p/Ue6K4mppkDrbbiZy9lW1ce7y2ssI6R0ilVte1fYFH41G3O+0ri5H0/VTXH9+rW5NLgO2MtQhv4&#10;uxdJyJdOgdu8G36p77E1f765jpE7KrNbX0VbV5ZjzB4qW/Mjq6xGZ7S3NlLV/sf0Xs0D4NKdqu7i&#10;Fn0LSEyyDmp5OeuVJLpk6f8fOFelzlfU6ls9g7emXn1/ttlvfWnLGd0ae1KSOvBvoZS1lbVMa46+&#10;pCo+/6M1m9hpO/WBPvKSg0VVxmNfeyT4F8OILlnXx7PiFXXhrWlhV23oKhffnub0w+UirvrywPdK&#10;k6rIutN4L0oUjP+i1Y+P1OnJv3HuvzMXKtr2NI8/3O/5JXtaX6h45KLP2Of3b8Vvtle0NVSdMl4P&#10;f0HrdbbcfAemO/t6mvvrtn99fKvzfDyVnq+3tiafP+77s0tkR9uJUT903g9FLz+kt0KU+OrUHxYd&#10;cF6vZawvjW6GBFI7fD6fVYdcOv2LFy8OeyaSXEk4evRoZ+Dgjjlz5ui9kAxIIKG7kTVNvOuvNjqK&#10;MlDIG/1FdXbWl1XZZ3eo+rLgne76sn3WbIamWnMAUpO/VL26bL7T6bFj8qdcQdMdfbj/guo1q6Uc&#10;hDv+95RM9aUZLQOOa1/ZE/bis1LWwx4gSJyZfqNqKLugW5NHU4NPVR9+zvhdk5CESt3ZVc0Dvmmq&#10;dNU3W7VfCrOsmztkcFhz4jVVtWecsd1/Zrm+5+D8p1Kb7/tK4xg7JLlcX3bA+te74Ret2v0FS/VZ&#10;wif12wPPJ+Hd9Fu9BwAkFvr/3Zt8If33uqyYHfGcrVAd5IKutsK78Vf6qEtkBpj7cXd0QQ+SV2DJ&#10;sPOvPaJbmjXWqYrP7zDea8VLvqpO3ntpnVxveuTlpks+fN6572O3fLX5Pjv/Xv3BnJak79ee2qa3&#10;trh9ySHj92JPYfxnfEVTeeYfnNfFXtu0LZ61LRUKpDS27Vdv7HOejxvfab8Ckv/0x6pi+x2q7vx6&#10;vSW6KrJWO+8FCd/+TN2Cd3adM8beEv8yjQvq0L2QQOpAWlqa0/EfOHCgWrOm47I7WVlZbSaOJKR8&#10;hSSnkDwYQKI7shbG/7S309ks/UT/64ryrTdbi/3bao6/4rTJF+BydVJTg19V7LjL2X78kyvVPXMn&#10;GR0gWUz5A0radQtSi31IG+sXXP3ybutKYtspT02nym24yxNInJrwK9VY0/FaOwmnqUGVbxrs/G7Y&#10;4d1wrWqoOKZ3av5d9Bcr38GZxj6SGJKyNfL7V7FtuDX7R9Y5knJz1UdSmsf8Xn20UrWFK61yODV5&#10;b+stHWuq86j6i5nKu/5a5z4Da5+7o6OBayjctdklQSVl61RjfBcvB4B4of/f/QWuEfLfJ21Saw7H&#10;bzZPzYmFxt9aI1aat+u9Leu+uL8ov/LF2MwUQOI498K9Rr/cd2CLamqsbe5f3mq8x4rf+4468cdL&#10;Zfry779KHx0Zf95+476rdgUv1xiK6WtPGr+vkki1bc4rM9ru/eiIbolMfdnF5j55hqo5tltviZ+a&#10;4wuM10cqiQTjL/irsZ97Jr+70sQ3n96ut3aNc3Puct4H+ff/TG9NbjKbNNi6gvJabWinTDzQFUgg&#10;hUAWtLU7/xIyK0nWR5o4caKaN2+eVbd8/Pjx1jZ7xlJb0adPH7V3b3KW70lmDCDRXcmX0+4OZ1tR&#10;tq6f8m68oXXbym8o74YBrbc3x/7UH6vBTz9ndIa+8PhW9daOc/reEW8bmzui7tfDjl++tldln6nQ&#10;e0WmfFOqMVA8ee9PVN2FU7o1uVTnzmr1eyFrCDXWBF9EuLH6nKo9t1bVl8Rvwd96z17lWfWtVo/T&#10;iebf8cqdd3dYez0UkrSW9Zlqz63TW4DEItUHli1bpm/1HAUFBdZFc4gu+v89w/ObTrfqF8mXz0cv&#10;Br/gc1u+V83OOKVufe+gtXbSq9sKI/qir/bsKuVZ2TLjWErXyZqAshag/A22t1cfnquPUOprT213&#10;Huv4lfFdvwk9j/TDj930JadvfnrSYOUL6KN6Vl2ljo9oWePJu6Hzs84Dnby3n3Pe8wsm6K3hkzV9&#10;/umxlnXXJHbr8cv1C/Y62/72kY2qsHnfSHlWvqaO3/bNlsf+ysOqvjR4Hz4WGipPGq9RYClLm7tq&#10;QPlmc20uWZPY/XyVVXfNhVsN3mLneZQo+SA6FZk+2HfBmpk2+sPDYVfL6GpSGt69lp0dtyw+aJVZ&#10;BbobEkghkNJ1kiyyBwCdjb59+6rs7Gx9ViQTBpDozgJLYJUu1+He1ka0N2PBjtmv3qn+07jPjI7R&#10;4uz4db7RYsAre4zX4f82d1rdV+9FqvbsCXXs1q87g4Pjt31D1Rzbo1uTi1wp7P49KFt7uar3dM/n&#10;ovbsauOxetK+2/y58HDz9k9VUwOL2wKh8vv91jqn6enpekv3J1URhgwZorZta10OCJGh/99zPPjJ&#10;MaN/ZMfN7x5U646Uqg3HPOrO9w+rv5tglrxzh3yB3VkNvkKrBG29xywfXZn9F+dvszfjemtbXkm1&#10;cb/Lc+JXdg89V+knLwd8gd+yxqVnzY9V/oM/cdpOPXLpvRYtF96Y7Jz75D1X6K2dIyW43e9/+QK+&#10;34vZxrbH153Ue3eOlP0rGD/QeczuODb8a6os7Q29Z+yVbx7ivE4VWaP01ha1p1Oddgn/mU90yyVH&#10;LpjrQm08UaZb4suz6nXjeaw9G3mJ+8yAWWdfnrFNfbC38+XS80trrM/TlzJPW5/7Z6OQhGzPnz84&#10;bDz+Lz2xVb27i+9I0H2RQAqDXFHYu3dvZyAQavTq1UtNnz5deTxMQUxWDCDRrTVUq8pd91nlsaqP&#10;vap8+z9r7jT/XJ2a8iV14e2vGp1SibL0q6wF9wO3V2wfofynPlTlW29q1bYz9efqi5M+utQ5mvyh&#10;euONYerE2qGq7sJG/SAQa4uaO6TuTurP5u1WlVG+UuvM4zcZg4PyzS3lD5NNxed/Mn4HZG2h7kzq&#10;nftynrAGnk2NdXorgHDJeEEuGisq6hlfAkgVhbFjx+pbiCb6/z3L3R8eMfpJnYmxK1rK00ZD7dm0&#10;Vn2JdwL6c8VV/M1GaCQxJP3zY8P/1XhfnZvd1+i/V2xdoY+IjsrsdOP8kV5c9uiq48bvgDu++MRW&#10;VVsd2XIRBeN+aTzeI67/21G5Kz6z6WuOzTdeq6Y6s2KEd+Mgpy1wrTTb/5i82Xl+Xth8Wm+NLyln&#10;bj93Z54Yprd2XnlNvfrOs58br70dd6ce1nuFRsr8/dNUc2abHZKgvO29Q1YFldNl0UsoyXp77vv5&#10;1tPblY+17NDNkUAKU3FxsZo5c6ZVis4eELQXI0aMULm5ufpoJCsGkOhxmhrV+XkPWp28/Ae/qIpe&#10;/ooqXvo1VbbhRtWk6y/7T77tdFgrdz9kbbP5C95TnlXfdtolcpf/3Cppt/eDvsZ2meWA2JPFZu1O&#10;arRrYFfnbFEFD13rDAwkLiycrFuTT+3pZcZ7XBbKBpA8hg0bZkV3vnhMKixImW65OK6wMHozUdGC&#10;/n/Pk1NUpUZ9kGt8sRcs/mHiJvX/Ht+q+szZof5mXIbRFs1SzU2N9dasYLs/4cudre5Kbblq/YfN&#10;9w+Eyrc3w+qjFzz0RaOfmvenltJ1px8boveOoqYmddxVoSAa5cuue3WPuvy+V9XIP49Xs++4UaXd&#10;coXaddM31JEbL5XqOzm6r1VWO1zede84j1NCEh/ejR+oIj0utiPvnp+oRl90yn+3R9ZMdb9WNSfe&#10;1C3N46+jLxlttac/1C2ma17e7Xxm/HHJIb01fqqP7DKeu/KM93VL5w1796DzM/1/D5ufwRIyq7Qj&#10;2/O96icpu1od21785eOj6nxFrT5D53332SznnH83YaMq8FDxAd0fCaROkkFXVlaWWrBggTX4khJ3&#10;U6ZMsW6vWbPGShpJSQhAMIBET3X+lXFGh+/k/Vc1d5bLdatq/v8ZVV8afL2Wxqp8VZFlzsIoWdFS&#10;490dshYTYkdKObg7v5GWEPSmv2cNpM48OVwdH/414z0icerRQXrP5FSW/jPnvV322c+Y0QMkGZl9&#10;JOuiDho0SOXlRV6mJdpkjGL3TXvimk09Bf3/nutESbWavDrPWJ/iX6ZmqrHLj6msUy39YLH/bKX6&#10;r49udPb7m3EboraupKja/VBLn2LDdarXrJYvHu9bdlTvBYSmPHOZOjf3m8576uJ7X3X678du+6aq&#10;ztmq94yus8/9uWWcMOHXemv4KrYuV4VP3aaODm9JSLUXhTNvV/78EJMmTY0qb/TlzrEyE8ntwhuT&#10;jHPLWCgevJt+47xenpVfVzXHX1G+Q8842yS8G8zH6nb/x0edz4yuSDqff+0R5zk7fvu3VVN9ZOOi&#10;mevznZ9H4t/fPqDeyDqr/qdrppXEtLVtlzKclVFg7OsO+QwPtt0OSfjMXF+gzxS+RwJm0M3bcka3&#10;AN0bCSQgDhhAoicL7Cyfnd26/nJ7KnbeY3Rw24ryrbeomvwlUgheH4lo2He20rg69pevdb5Gvyh+&#10;b6bxfgiMY7d+o3lgE9l99GTVAaUmAmuRA0gOcqGZlLHu16+fyszM1Fu7nqzPJOs0SZ90zpzoLGKN&#10;4Oj/J4ZlBy6qTzpYZ+i93WZZuatf3q1bIicz9d39ir6Pv+7cz9I95/VeQOi866933k9n537FWrO0&#10;eOls4yLBaPNuWGqMFy6++6RuCV35pg+Nc4QT5577s/Ltb/9vccmHLxjHVG5fqVtayDjYvY83Y6lu&#10;iZ3AmUbBwl/QPIZuw5s7zhmfT3UNTbol9pr81erYLf/mPF+RVqiQ8uvuknxfn7ldlegynjtPl7dK&#10;Iv1mobmunPjT+61nmcpn9vythc7solNlNSrtULGakHZc9X1hZ6v9JYa+fUBVhVl27u2d5msRydp5&#10;QLyRQALigAEkerrAznJJ8yAjHJU77zU6uRlrJqsxz08wttlR9tlPVYO35Uqx6tzZqjzz31VtYXTr&#10;cSeD+sYm9eO5ZqdXFhztLN/Bbcb7wB0n/vR9Vbz4KVVXlK/3Tj5NdV7lWf09571cse1W3QIgGaWl&#10;pVlJJOn/SVlrSSp1FSlTN3r0aPqjcUT/P7kErsuyO2qzkJqa+xaXOX2Lx+bd59zHmSiuyYHk0Ogv&#10;dt5LEt7PJqrGKq9ujZ2GyjJ14o+9jLFD8ZJndWvH5OK0YzddKk9nxI1fUKenDlUX357e/LMsVhVb&#10;PlEXFk1XJ++5ovW+zXF6+o2qat9mfdYWDeUlRpk9Wdc1mAbP+eYxz/ec/fJG/UC3xFbVnvHG6+aO&#10;6tz2n0f5LHJ/NkmiJV7K1i5yniuJSC8ynPGZWVXj+U2ndMsl6UdLjXYJmaEkF1QuzDqr/vExM8Ek&#10;Mb2dmUq2Q+er1K3vucvmXQqZ0SWzUEOxLd/b6vi9hbEvgwhECwkkIA4YQKKnkyvS8u+/yugAFowf&#10;qEpS56ra00f0Xu3zHWju2G8cpGry3rJuP72+QI2cMy1oR9i74RfNA5yS5s7yw8b22nNrrWMRmjuW&#10;mFdYSemVSBToxXclZEHZwqfvsGYkeaNQyzoRVB962ni/1l3colsAJCspbe1eO3XkyJFW2ThZVzUe&#10;JGklZbZlrSP7MUj5bSnHjdii/59c5Mr4v32kZcZ3pH0ut8rsB5y+RfriAdb5Wf8InVFbuMroqzZW&#10;n9Utsec7uF0dCyh9XfzXp3Vr2xqrK1uttXpu7mhVczRb79GalEkrfvdJ4xh3SEm9qn2brH19OVtV&#10;wdjrjHbfgbb78OWZHxv7yrpJ8SDjCrmo0n7tKrP+pBq8B3Vr2xqblPqP41s+m17/PH6v+elJg53n&#10;KdL1tWrqG40E0K/f2KdbTB/tv+js01786+Nb1dojpfqo0Gw47lHfffZz4zz/fdImtbmDCzTzSnzq&#10;m0+bx72zK7KS8kC8kUDqBLmCLyMjQy1cuFCVl7fO3suAbNGiRaqgoPN1MZFYGEAiEQQugOmOc3Pu&#10;UtU54X9ZPjM9X/3jhBXqz3OnqLXv/sIY0JR91s+4bcXKb6j6kuBrLsE0K+OU0UmNdIq8DPDcr3np&#10;shd1C0RDVYHxXpVZdwAgsrOzrVJ2dl/QjqFDh6qUlBRrXBGNcYOMS3JycqxxyJgxY6x1mNz3J0kk&#10;1jyKH/r/yefO9w87/a5/mRa9i0j8p943+hj/PGF5VBNUSB6+/Y857yNvxkC9NX58+za3mkl05olh&#10;bVcwaGpUJ+/+sbG/XLwWqnrPeatyhlRKcJ/DjuO3frPVtnPPj9ZHt+3UpN84+xc8fJ3eGh91xVlh&#10;j4cvf36X89k0ZlloF39GShJ87udV1tCNxDMbzHWLPjvadvJn3ZHSVgkbd1z36h5V4KnRe4en1Fdn&#10;lcZzn+8fJm5SGcc9eg/TkQs+1WfODmP/x9Z0v/UxgY6QQAqRnRRyX0EoIcmkQB6PR02cONEqWSGL&#10;586fP1/5/UwvT2YMIJEovOv/qo7e+EWjM+iOopT79J6hW3/M43Sq3lp446VBzfKWQXJglK29QtWy&#10;rky7Fmebtfi/+MRWVejt/N+hqux043U+PfXfdQtsVfvMkowN3gO6BQCUNePIXUIuWEiCZ8iQIWrs&#10;2LHWrKF58+ZZsXjxYivxI7FgwQJnu6xhJP1KSUT17ds36DntkHWPJLmE+KH/n3zkC0R3/2tJlNYo&#10;avSdMfoYf3j2aZWWW6JbgdB5N/zSeR9V7X9Mb42vwHGFxPHbv90qwSDl4k4/9ntjv7Oz/qRbw9TU&#10;pEqXvaSOj/iWcb7AODPjFlVf3vHvVuB6TJVZn+qW7ulO17o//V9qe+ZWNLlnjR2/7ZvWrLDOkrLs&#10;/2dapvMzhHJhpMwKvf2vh5xjJPql7FJPfhadcusPfnLMOPffTdhofa/htulEmfp/07cY+w17h74Y&#10;eiYSSCGQwZYMzNyDMDuCJZBsciWhPVCUwWBubq5uQbJhAIlE0lRTpSo2f2QtRuruONshnfPOmLz6&#10;hPqPD3+m1ixuGdhYse5KVbW39XpJlbvuVfUes/NYfeQFVbHjLuU7+GTzYDs5Z4HKVHx3J1VCrsLq&#10;LP+pw+r4Hd8xXuOaE8FLBiSzsk9/4Lw35f0KAMFIMqijZE80Q5JSM2fOtC5wQ3zR/09OvZ9rudK8&#10;rRJLnZG3aoDTz3jxtdtVdV2jbgFC0+ArdN5DErVn03RL/MlY4tQjNxjjCwlZe6gk9Xl1YeFj6vjt&#10;5vhDEhKNVZGt3yNrMUlpu7w/9zHOLRGnzLHMAAD/9ElEQVTuGPbkmCudYyXx1J3N23LG+Vz6z49k&#10;6K2x4y/INZ7bC29M1i2dMyHthPP4JT49HHoCXZI4b+081+kZR+0Zt9Jc+07ir7svlaZ7bXthq7bf&#10;LNynahv47EbPRAKpA5IgCpx15I72EkhCZi5JnXHZV2YkyaARyYcBJBLVpbIAs9TRgFIENYc7V2ZO&#10;Frf80uQP1d4P+loDmyMf/kD97Ol31CvbClXVvonGoMcOWVupqc6rKrPvb9VWtWdc82Pcrc8ug4aT&#10;qvrY/OZBy+t6S/e3prmDPOCV3eqtHef0luDOlvvVE2tPqv8xeZPRUV0QQZ1rq+b4uF8Yr23p8vm6&#10;Fbba8+uN91196S7dAgCtHT9+3JpBNHjwYKd/GO246qqr1NNPP6327SPh31Xo/yenwBLCx4t9uiUy&#10;77/f0s89/PFP9FYgdP7Ty4z+aqM/PmvxtefCggnGOKOtODPtD6q+7KI+Kjp8BzLVxTenqAtvTVXV&#10;R8KflSNjIvdjbG9Npq6WVVBufC7tPBVZIq4jUpXE/dzUFh7XLeF7Kj3feOwDXtmjW7qHR1a1TiL9&#10;eO7OVtvuSj2sjwB6JhJI7fD5fGrcuHHGYCwwQplVVF9fr+677z5rf7nicOXKlboFyYIBJBKddMDd&#10;ncSCcb/ULeGTGTT/PHWTGvz0c+rvxq9xOl2yQOXiDyaoiyu+ZQx+JDyrWm9zh3fjDap88++MbZJI&#10;6u52nTY7+2/vNJNI2/O9atrak+qKF1rqWrtDOtyRKHzmj8breuGNSbolOTTWlirfwadU5c67rfeQ&#10;Z82PVGX2g6qu1BwgusvXlaVfpbcCQPtkzSIpSSeVCux+YqQhpeqmT5/OWqzdAP3/5CQX9Lj7YtfO&#10;b7mQKRK/n5Vi9GMbKo7qFiA0vpwZzvvHu/F6vbXrVWxbofLv/5kx5nDH2bl36z27F7nQ7titX3ce&#10;Z9FL3fdzvqk5/tP4DOdzSS7OjJWagHWTLyycolvC99KW08bn6X95dKPacrJMt3YfsqaR+3EGxlTW&#10;PEICIIHUjiVLlhgDMgkpAzFgwABrbSO53dEMJFtWVpZzDlnQVuqgI3kwgEQyKEmda3QWj9/2DVX4&#10;zB2q5IM5qiYvvPVgTpXVqNveM2sW2/FPE5arlDdbzzayw7P6e0G3t46vqYbK6NRAjpWrX842fvb/&#10;NWWzOtP83Ow8XW6USAkWUpc5EkXzxxqv59nm1zKpNNaqMled+MCoyBqp6ssuva89a37sbPflPGFt&#10;A4BwSMJH1k2V8tfhlrgbNmyYdSzlsrsX+v/J68Z3cpz+2N9P3KSKqzq/9ofYeNyj/u6RNUY/pCbv&#10;Ld0KhKZi683O+6dy91i9tfsoWTrbWitHxh15d19urX9UuuxF3do9XVz0uDFeqi9pv2JEV/rpSy3j&#10;yj+9H7v+goz/7efj2LAvq/rSzq0Ftzq3xHm8dqQd6r7fo0rVj8DH+3+nb1Ef7rug9wB6NhJI7Rg+&#10;fLjT6ZfEkSSUZFaSkEVsZXuoCSQh57DPN378eL0VyYABJJKF1K12d6Ldkf/ANeri29NU2WeLQy5x&#10;9/GBi+q7z37eqjMm8a3H3lMr/jrMGExXfH67avIXq8aqAusqO8/qy4x2j+v/EpW7xuh76n6eDJiu&#10;b4csfPpfH90YtE3i8ud3qqfXR3bl+cV3ZhivXcHD16kGX2xLHXQ3wdbdCoyydVeq2rOrjG11xdv1&#10;GQCg8yShtGbNGmvMIbOUpOSdxMKFC9WKFSusi9Py8vKsWUzonuj/J6+M4x6jbzZuRefLNwm5el3O&#10;s/ydXzn9jcodo3QrEBr3RXb+vDf11m6ooV7/p/urPXvCGDPJhZPd1QOfHHM+k74/e4feapJZVZU7&#10;11nrRJ2aNNiqRlGdm6VbO1a1J8N4PoqXPKtbwhd4seSSPZ1LRMXTp7kl6h8fy7Qe79C3D6hz5X7d&#10;AvR8JJDaUF1dra699lqrw3/jjTdaAzi39PR0qy2cK/3kPPYgQmqex5usx7Rt2za1aNEiNWXKFGsQ&#10;Kj+H3989PtTkcWRmZloDYym9IVdSZmRkWI+7p2MAiWQh9Y3z7/up0XFsK07e+xNVHWKt6O0Fl0q1&#10;/beJ5vo+EjfNmqkyP/x3lb1xmt7bpaFG1eS9rbwZNyjv+p+r6iMvqMo9DzuDJ4nas6v1zspau6b6&#10;2Muq5vhrqqGq62YnBS66+c9TL3VEg4WU9rvpnRx15/uH1Rlv5J/nZ5642Xid8u76kTU4ShS+/ZNV&#10;6cpvKO/GXzW/H15UDeVHdEsL/6kPjPdI2drm92rus6pi++2qdNV3jTbv+qtb9lt3pT4DACDZ0f9P&#10;bjcuOmD01/JKqnVL+H4279LMgbEpLX1YT1ov3Qp0rKHiuPPekagvCT0pgPadnT3KGDd1V4uzi4zP&#10;JG+NmairObZHnRx9uTEOtOPcC/cqf8EhvWfbTj82xDnmxB97qcaaKt0SnqlrThqP9YXNp3VLz3Do&#10;fOd+bqA7I4HUBrnqTzr7vXr1sq7uC9SZGUh22Ts7PB6PboktScDI4x04cKBx/3ZIST1JKnUVSRzJ&#10;/cvjCPb4pJZ7amqq3jtycqVmnz59gt5XWyGJtkgwgERSaahTVdmfWSXtzj47Uh275atGB9Qdx2/9&#10;hqras0EfGJr3dhepH84JXr7tXx/fou5Yckgtz2l7entjnVeVuUqOla78mir85DJVvPxrxsDKs/Zy&#10;VV+2Xx8Ve57qevXy1kLV94XWi26uOVyivjxja6vt41dGdkWrW92FU6rwqdsCXp+vd+sFYcNVV7LT&#10;eI3tqDnxut6j+e1beUKVrvqO0+b5tI9qrD6rW5VqqqtQ5RtbrgAuXdlyHt+BqXovAECyo/+f3LLP&#10;VBh9ts4uoF7obVlT6fLpb7T0P5qj5vgCvRfQvtrC5cZ7p6m+UrcgUjKWdY+fyjdF77uraDpywWd8&#10;JqUfM7+PdCfC2orKHeaF9W7lGe8b+3qWd2694cDPzmtf2aNbAHQlEkhtsNcsGjMmeHmjcBNIsuaR&#10;PYCwQ2bXxJqU3HOX4pPBi8zykce9d+9eNXHiRKdNfla7RF+8BD4+Ke0ns6Tk8WVnZ1uPyd0WjdlI&#10;MvPKPmcoEY3ZYgwgkcya6utUxfaVquil+1XBuF+qYzd/xehcSpRnLtN7h27+1kL1L9PanpnzlSe3&#10;qcmf5lm1ks+V1+qjLvEXLDUGUW1F2dq+ISeR/AVLVNW+Sar6SIp1/vqS4KUB/Gc+aX4+bms+9xXW&#10;visPFqtbFh8M+jNI2ItufrT/orE9mldila1+Ux2//TutXpeq3ev1HonBd/CpoK+zRFP9pSvFKnfd&#10;a2yvLVxpbXeTfb3rBxj7SdRd2Kz3AAAkO/r/GPXBYaPvtrcw/C/tX956xjhHyZrLnX5H5c579V5A&#10;+9x94LINv9BbES0F437hjJ9k7abu6p+nbnE+S9wlz2Wm0NEbv+D8DMfv+I5VwjzYuL2t8eFJVxWS&#10;/Puv0lvD98vX9hqfeVmnKNULdAckkNogyQvp7M+aNUtvMYWbQLJL3rkjsCxetAUmZ1JSUnSLSX5G&#10;e5+RI0fGrWRc4OOT0nXBuJNcMviK5PHJ7KNwFyaW1zpSDCABU+CCoxIl7z+nW0NX4W9QD684rv5u&#10;QttrAtkhs5Oumpetvv9clrpsVpZa+vbvnIGUO4qWf8PctvKbquLzPzZ3lh8KeqWnzE6pyLrTPEaH&#10;L3e23ksp/8m3lWdt31b7fH3K0qCP939N2azGBcww+mDvBTVyaa5acTA6C4h6099T+X/p3+q1KBg7&#10;oHmgmXhr+ZSlX2U95yXNUba2n/E61J6Tv8mNxuwj7+a2B4D1xduN4z1rfqxbAACg/w+ljl00r/i/&#10;sxML17u/TJUr8asPzzX6Hw0Vx/SeQNsqtt3qvGeqdj+otyJayta8bYylqkNc7zfefvX6Pufz5N/f&#10;PqC3KlW+6UPj8ftPXfqsqi+7oC68NdVoOzbsy8q3P9Nqt5Uue8nYp2LzR7olPDLWtR+fxMS0xCmj&#10;DvR0JJDaYM8YGjt2rN5iCjeBNGrUKGcAYYfMcoqlESNGOPcls2jaSrzI9mHDhjn7yvpIsSZl69zJ&#10;I7n/tsi+8vjtfWfMmKFbwhfu7CMpnxeNhBoDSKC10o9SjI6mxNnn/qwafOFfZdTUpNS6I6VWSbev&#10;z9xmdDzbi0Ezn1fDnn1K3fHcdDVz0Ux187zF1vY5r440Bufu8GYMVLXn1qn68iOqcvc45fn0h0H3&#10;s2PSq1PVoy9PcG5L8sLdPub5CcZj+vn8PerNHWdVY/PPFCt1F8+owmfuaPX8S5x/7RFr1liiqSv+&#10;3Hjea8+vt9bFsm9X7ZusaovWG/s0eFsGVsFUH3vV2dd36Gm9FQCSl4yhpDS1rGcqF6bJhWByW7Z3&#10;JbmIzF5rVR7T6NGj1Zw5c6wL+o4ePar3ii76/xD3f9yycL1EgadGt3TsbHlL+TqJlMzTqrGmyOir&#10;VB14XO8NtK3MNV6pOd5SuhnR0VRXq46P+JYzniqa1z2TdLKmsP158qUntuqtUr7uTuexF4wfqLe2&#10;KPlgjtNux8V3n1QN1VXN76lX1LGbvuhsPz11qD4qfPZ6bxLffDrxLmYEejISSO0YMmSItW5QMOEk&#10;kIIlLXr37h3TcnH247NDysK1RwZP7v1jXV4v8DmRcnrtkTWQ3PvLDLFw2bOPZF2rJUuWWM9RR9HR&#10;4woVA0ggOO9ni42OqMTJe65ot75yKFbnlqjhiw+qf3289bpBgTHir4fU4QstC13O3XRKffXJbWru&#10;q390Blqhhixo7N3QurRZYJz6+LvO/1e8c4P1OKZ8mqcOnY99GdHyzR9ZZQkCn/fTkwaryqzVeq/E&#10;48t53HnOZQ0sa9uBaS3b0q9WVfunum6HVnqh3ntQ1Z5bq28BQHKSfrYkZGSM4+6z2yHbZ86cGbdK&#10;B27S7++oAoFczBbtRBL9f4jc81VGv/PRVaGvXzl/W6Fx7Kkyv7W9au+jTn/Fk/Yd1rNBuxqr8p33&#10;i0R9cfvfDaFzLr493Rhb1XvO65buY9WhYuMzRRLaDb4K43GXfviC3ttUsuRZYz8rbmxJHNkRODsp&#10;VFLW3f3Y5m05o1sAdAckkNqxYMECq8O/ePFivaWFJBekraMEkiRi7IGDO9paWykaZADXv39/577a&#10;m91jk8GczLaxj5H/y3liQa5A7NOnj3NfcnViR2QWUr9+/ZxjBg0aZG0Lh520kqsO440BJNC2msM7&#10;Vf79P2vV+Tw14Veq5MPnVemyF61p9Z11unmwvTynWM3OOKXuTj2sfvHqHvXHpbkqdd8F5atr1HuZ&#10;Sn316qZ3ctSNz85UM14ereYtuE0d/+j7xuArMDJX3aueST+mPsm5qJ5e+lrQfSQee+k+9ee5U4xt&#10;nx+L/fT8ugun1LnnR7d6nqVGdUXmx3qvxFX22ZXO812179LfgdqidON18H7205Z99j9m7QMAaJ/0&#10;7aVvbvd1pTx2Xt6l9fukTfrgcgGXtA0dOjRus5EKCgqMigcdhTxGSYKFO8ZoC/1/2OSiJvtL0f82&#10;cZOqqg0tkeouX/fz+bv1Vikrtc/ovwQrsQzYagtXGe+XpjqvbkE0+c8cNcZYpc3j2O7mfEWt85ki&#10;8eH+C6p84wfG4649fUTv3VrxX5829g0MWfO4s9yfd190zY4C0D2QQGqHzBCSRIxcMRc446WjBJIM&#10;jOQqu2BX4cngJCcnR+8Zfc8//7xxf3I7FE899ZRx3CuvvKJboivwfiRRF4pJkyYZx0k5jFAdP35c&#10;/frXv1aXX355h7OxYoEBJNC+xqpyq3xdsI6oHXl39VElqXObB80X9VGxt2TPefXbhfudzuyoOVNU&#10;/se9jEHYynduULfOfsLZx9k3IEkkMfb1eeq/T9qsvjz5A2O7v2CpvsfoaqzxWQudSokBqVcd+Jye&#10;f2Vc8yAyOl+UdTdNdR5Vk7dIVefOUjUnXjee79oLmy7t0+Bvvv11a5vH1S5RVxR8gVgAQIvA5JHM&#10;9glGSsfZ+0iVh1hWYhBycZzcj32f4URbJczDRf8fti0nvUYfUS5q6si5cvOLXilf51ax/Xanz1K2&#10;/ud6K9Bade6zznvFu/5avRWxcPbZkc446+Tovnpr9/KNmdudz5VHV50wHvOpR27Qe7XNn3egVSn0&#10;05N+o7wZ7+s9wpd+tNT4vAvlMxJAfJFA6oCdKJKkj1xNZw922kog2VfZtVcmIZI1fDois4YCk1ZS&#10;7zsUK1asMI6TwWC0yfNlX4FoR6hl4iRh5D4ulJlVNnv2USxnfrWHASQQmrK1i9SxW75qdEgD49gt&#10;zQPlz1rPDI2lQq9fvbTljBrz0RF14+sb1V0vzVG/fCpF/d34NUZn145/eCjN+nfiS/dbgzXPmsut&#10;9XVs+aU16tz6Ic5griJrlG4JXX3JOeUvOKRvmXwHtgSdbWTHiT99X5VvStV7J55G32nl3fhr5/n1&#10;rLz0r0TZuiv0XpdUfH6pVKF7n9JV31KqqV7vAQAIRmbquJNHMtunPe41YWUNoliSmUT2fcm4TMZx&#10;UrI7NzfXujBQxhXyGOx9AqOtRFg46P/DbaDr6vp/e6rjCxrnbzXL1wWunVRXtLal39Ic9aUtM5QA&#10;t4rtI5z3SeWu+/RWxEJl9mfGmKsic5lu6T7cMyIHvpBpPN6Sj1L0Xh2r/DxNeVa8ao07I/XbN1su&#10;2PzHxzKVvz54lRAAXYcEUgjciQtJfkjiQsquye0pU6ZYAwK5ws1dlq2tkH1jWfv7k08+Me5PBkyn&#10;T5tXK7VFEjnuYyU2btyoW6PjvffeM87/85//XJWWlurW9m3dutU49rLLLlNZWVm6tW0nTpxQv/nN&#10;b9QPf/hDtXnzZr01vhhAAqGrO3dSnXv+HlXw0LXq5P1XWQkjd8fWjqIX7lUN5SX6qPjzVNerLSfL&#10;VMrm0+oPiw6o/zt9i/rN6CfVmyNusB7fvmHfVNvefF41+oOX6qk+Nt8Y+KuG0K/GLnn/Oed5KBj3&#10;C6vEX23hceX5ZL46NeHXTluwOP/aI6qhskyfqeeqOjBNedIuU+VbbrRmGNV7dqvGWo9qKN2tvOub&#10;/7a4nlt3+A5M1We4pObEwlb7VOy4S7cCANriXtNUxkiSnGmPXNRm7y8hF+TFgiSI7AvWUlJS2i3L&#10;nZaWFvTCP7kgL9I1kej/w+2THHN9j/uWtf/+6v9Sy2Ly7vJ1brL2pt13qTnxht4KmDxrftTyPjn+&#10;qt6KWCkYe50z7joz7Q96a4CmJlWe8b4qfvdJVfbpW6py57rm12avqj1zVNVdOK3qiwtVXdFJqyxe&#10;tL3iWlvttrsmGuNEuf94C5x99Pi6k7oFQHdCAilEcsXawIEDjYFFOCGDkPnz58d84VhJaLnvd8CA&#10;AbolNIEDKLlaL5rcAymJjq5UdJOrHANnL8lz2hH34FaukpQrEiXxFM9FfBlAApGp2rPBmF5vx8l7&#10;+6n60iK9V9eRBM6JUT9s9fgkCsYPVCXvzWweKJhXUjVUHHUGcxK1hSt1S9v8pw6r080DkWD3017k&#10;3f1jVZRyn/Ltje5FAV3Fn/eW8dy5wz2TyCpLt+pbRntd8XZ9lksCXweJmvy/6lYAQDBSdcF98ZzM&#10;LgqFe8aSjDtisR6SrHcq5w+13LUkioKVHZfkUyTo/yPQlS/uMr4oldntwQTOPgosX2cr33ab03ep&#10;3Hmv3gq0aPSdMvq4dRdCq06DzvOsXmiMw848MUx5172rqnN3qIrtK9XFt6epE3/8rrFPe5F3149U&#10;1f7ovW6HzldZnyt/83C62nzz95z7OT1xsN4jvmR9Yvuz7r9P2qTKqqkCAXRHJJDCcPbsWWtdoBtu&#10;uMEYXLQXMktGkjq7du3SZ4mta665xrj/cBI0InCh2XCPb48kbAJnaY0YMUK3hiawlnlHJenkisNg&#10;VxVKyGORGudy9WO0FsttCwNIIDoqtq+y1kJyd6rPPH6jbo0/WbupaN6DxuNpK47d+g1rYVHfvkvr&#10;7whvxvXOgK5sXX/V4D2oW1rzLJ+v8h/4ojr9+JfU8T9+Ieh9uCPvT9+3Fjr1t7MQak8UuHB0e1G5&#10;+6FLx5TsVDXHX1f+M59YtwOVrb3cOK6x+pxuAQAEYydp7Ajloi4ha8S6j4s0SROMrGErF4yFQx6H&#10;+3FJRFpmj/4/AuWe96n/OXmz82WpxNoj5mx6b029+uepmU577+d26JbWqg/PdfouZWt/orcCLfxn&#10;Pjb6uE21Ht2CWGmqrVHHb/tG0PFZJCHj4Gj58oxt6t5RD5jn/zxNt8bPsv0Xjc/DmesLdAuA7oYE&#10;UifIlXILFiywkheByQlJSgwdOtRKTMjMFymhEC87d+40HovEPffco1tD85e//MU4/tprr1WVlZW6&#10;NTJSDs99bonx48fr1tD88Y9/NI4fPHiwampq0q2tyWDWvX9bcfPNN1u1zqurq/WR0cUAEoiehgqP&#10;NfPI3eE9/2p4nyXRUPbpm62SWRJStuD8K2OtmUeBbXZIOYPKrNXKlzvbGNRJVO2bpJrqdLmdhjpV&#10;uXOtOjvnWnV+wVecfUpSv6pOT79WXXzvGZX/4DXGuQtnjlDe9PcuHZ+AvJt+2/I8NEe567Y7qvY/&#10;po/omO/ANOe48swheisAIBgZCwVWBQilrLSQqg7u4+Tit2iyZxN5POF9SSoXk0nlBvdj69evn27t&#10;HPr/COaTHPML0//y6Ea1aGfLhSsPLT9mtH984KJuaa3uwiaj79NQmadbgEuq9k5w3h/ejb/SWxFr&#10;ZQGzkNqKY8O/rk78sVfQtmDhXR+dKgl3vf252ntjS5l4mSXVFX6S0jIr84tPbFUNjW1/twega5FA&#10;ihIZpMSiBEM4ZCaNe9AjIVcHhiPwakKJSOt/2yRBE3ju6dOn69bQBFvstqgoePmq9mYftRWytlV7&#10;ddI7y14zy76PgwcPBg0AIWpqUqcn/cboUBc+OVw1Nca+NKWUqyt48OfGfUucGHmZ1eZWtvpNlf/A&#10;1a32taPg4b6qdPn3jMG/RHHqd9SpiZep/Pu/qs6/9tVW7RLejTeoxtpLa8hVZn1qLdIqM6ISVaP/&#10;ovJmDDCeg+rDl64wl6spZZZRffE268uU9mZyBdNYVaDKm5/PsnX9VG3RZ3orACCYwDGHJGxCnc1f&#10;UFBgHCuxbds23Ro5eWydndXkTvjYEQkSSGjLrIxTRpJI4uqXd6sbFuwztv1hUY4+IrimugqjX1R7&#10;2uyHAt4N1znvD1k/FPFTe+aYKlk6W+Xf91Nj/HfiT99X5+ePVdWHPtd7SqnBClV3vsAqV15zfI+q&#10;ObZb+U/mqPMLJhjHSpR+PE8f1Xnrn3nEOOeF7JYKGfGyaFeR8Xn30pbQ1m4H0DVIICWQxYsXGwMe&#10;iRkzZujW0Mj+geeI1qDOvRaRHbItHMESXG1d8SgL+Ur5CjlGSuW5a663F7KfDG6jKbC0YLCI5uAZ&#10;SAa1506qvDt7G51fqREtC5HGQkPZBXUuZYxxf3acmzu63bWYZBBQvPgpa8AQeOyxW/9VFT79ZeML&#10;gFCjfNut+h4Sm//UB6psTR/jZ69Ikp8dALobqSDg7sOGu+aqzOxxHx/ueCVWAscqUgovEiSQ0J6x&#10;K8yZRsHiYFGV3rtt5Zt/4/SNqvaFd/EoEluD76zRd64tjH+JMlziP3NU1RcXqqaGOr0ldJ5Vr7ca&#10;PxbNH6eqD+9UFVs+aR4TrWh+sUNfN6gm74Bxrhdv/71acTC+F8NX1zWqrz21zfms6zUrtFnMALoO&#10;CaR2yJV0Uqdb1t2RAUW4pRDiLRoJmmDnkCv5oiFYcirUxW1tMmMp8BzhJF5kdlF6erp1HhkUBp7L&#10;Dkn4RHNGGQkkIDaq9mQYHWA7ZBp+XVG+3qttVXs3Kk/aG+rCggnq/OsTrY64Ta4Au/jWVHVu7t1W&#10;Wbhjw77c6n5ksdHKHWv0ER1rau7ce1a+pk7e+5NW5zox8gvq3EvtJJKWf0/VnHhdVe6829hemZ24&#10;X0rVXdxqJYrcP6+EZ+0VqqHyhN4LAHouGV8UFhZaa4VGSsYt8aiIEJgACndNU9nffbyU/+4OAmdW&#10;Rfq4SCChI4uzi9TfT9xkJI3smLQ6tHJ0MqvE7h/J2prR1uDNae573tPcHxuuKrPuVJW77lW150Lv&#10;+6Lr1J75xOg/N/nbLoeI7s2b8X6rsaM7CsYOMMax7Tk14VfGsd/7y5vq4RXHdWt8jFl2xPi8c5fx&#10;BNA9kUBqR+DVdVJ6rDubMmWK8Xglwk3QBEsgpaam6tbIBD6fEuEmp6KZ4JJk0qxZs1rVcLdj2LBh&#10;URnMCxJIQOz4DmyxEkbujrDE8Tu+oyq2Ltd7maRkQOA6SnZceGOyKl70eNA2O07c2VuVN3fkI1G5&#10;a5069+Jf1LFbvmqd8+Rf+qtzL9yrLi79gzHYK13xdVV99EV9VLOmelW+xdynav9U3dhzNVafbf45&#10;56nKHaNU+bbhyvOpOePIjsrdY1Wj31xwGgB6Knt2vSSRIiX9WiknJ1UJYmXv3r2t+rCjRo3SraFx&#10;J1Yk5DFHq88dicBy250thWcjgYRQHDpfpX7x6l713yZuUgNe2aMeWXVcLWtn3aNAtYXLjX5Sky5v&#10;HC3ezUOM89vhPx2di0wRO7Kuqv16Selr9GxVezao4yO+1Wpc6o6ytDf03sEFlsQb/6c/Wwmcy58P&#10;LfkUDasOFRvJo9+9uV+3AOjOSCC1Qa4GdA8gJMItzxBvY8eObfWYo5GgCXcWU1sCrzaUyMjI0K2h&#10;icUMKSlXJ8miwPNKhJuAa8uf//xn55zy/9OnTwcNAJ1XmbVaHbv160anWKJk6Sy9xyWy+GjgPuFE&#10;0UsPqIbyKA7OG+pVQ4U5w7WueKt1lacsfNvgO6O3tmisKVJl639uDOSr9k1WTU2NVrusAeQ7ME1V&#10;bB2mqg507+RS3YXNqnLnaONnCRZln/VX/sKV+igASAzRTCCJhQsXWueTZFIsBM7SkZCfIRzBSlJL&#10;6emuJqWv3Y8p0nVg3eML+f+aNWtaxYYNG/TeQOc0+E4b/aVoruVYX7rLOLc7PKsvUw2VJ/We6I68&#10;G37pvF6JcLEZlKo5sV+dDFhTKTBOT/uD8u3frI9o4V2/xNhv58O/MxI5Jb7wy+sF2n+2Ur27q0jN&#10;yihQDy0/pu5bdkStP9Yybm5obFLffma7c59/+0iGOnbRp1sBdGckkNqQk5NjDCAkpOxZdxYsQZOZ&#10;malbQxMsQbNgwQLdGplgj6+t9YvaEosEkvD5fGr48OGtzt23b1+rLVJcgQjEz4UFjxqdYwmZ2SP1&#10;oc/NubtVm8xUyrv7x62225H/l/6qaN6D6sLCyapi+yp9L12v3ntIeQLWBfKs/EbzgP57xjYJKQPX&#10;WHNeH9k9NPoKVeWeh1s91laRdpmqOTZfHwUAiUXKzkn/MFoJlLy8PKvEnMzqWbt2rd4aPXJxld2n&#10;tUN+hnDYP7M7wh2zxIJ7LCAJn0iFUoGABBKioSz9KqffVJ37rN4aObmQyT6vZ9W3VcXWm5zbEhXb&#10;b9N7ortprD5nvFa1Z7vPGAaRqzm+R9VdONX8Qjeokg/mBB3Dnnvuz8p/Msfav2zN20bb8dubx7+H&#10;DxsJpKlrQ0sIbzzhsUreffPp7eqrT25TfebuVP/4WKb6X1M2G+dzx8ilueqp9Hxrf/f2l7a0vlAS&#10;QPdEAqkNsv6Ru7SZDACk5Fl3FqxEXHdJ0IjRo0e3Onc0Hp+saRQNbSWR0tIiX2ySBBIQX9700GYZ&#10;SYfbJoubnp19p9Mm6x7VnNinW7un+uJtxuCwvfCmX93887Rf1iAeZJaUlKorXfXNoI+z7LOfKt/+&#10;Kcp3cGbz4Oh11Vhbpo8EgMQT7RlIsgaSJI/knOGWlgvFCy+84PRp7Xj55Zd1a2hefPHFVudYvjx4&#10;ydl4kdlGP/7xj63HIs+fzA6KFAkkxIush2n3o8q33KS3RqaprlyVrvyGc15fzhPWdpnJYm+TqD7c&#10;0pdG9DTWelRDxTFVX7JD1RWtVfWevarRH/oad7WFK4zXqbtdSIboqspOVyfvab3GrsSp8de32maX&#10;ef/WM587yZyfz99tbWvLyoPF6uszW2YPRRq/er17j7MBmEggtUNKP9id+2glUUR2dnbUZvW4BZZd&#10;6MzjDpagCbfMXFuCrdEUbgIp2BWL4Z6jPe5Btx2SmIsUCSQg/mQh0ZNjrmzVYZY4dvNXVMWWT/Se&#10;Jn/BIeXPP6hvdX+1Z1crz5ofGYNEK2Q20torWm33brhOlWf+XpVvuVGVrvquVRquJj/09TKaGmpU&#10;7fn1qq44vHXbJBHkL/irlSAKfEyetF6q+uhLQcv1AUAii2YCSdYRcveV+/Tpo1uiJ1j5uXDXXAo2&#10;3pD1h7qSe2aVlAWPBhJIiJeak++4+lVfa+50+XVL59Xkvek657+pBu8h3aKUd9NvzLbKPN2CaPAd&#10;fMp4ft0hpQOrc2frPdvm2/+Yc4w343q9FYmu9ON56vjt3w46/rXDs+JVvbdSz24oMJI6S/cETzRO&#10;X3vS2K+j+MqT29SXZmxT//mRjUHbfz5/j8ovrdFnB9ATkEBqh8xCsmekRGstHCHJo3BrhYfinXfe&#10;aTUo+etf/6pbQ/PUU0+1OseuXbt0a2Tmz5/f6twrV4a3nkWwQeuRI0d0a3TMnTvXOH80SliQQAK6&#10;RkPZBVU442anw5x//1Wq5P3nVF1Rvt4jQTQ1qHrPPuUvWKp8OY9bM43kytHmBlW5+yFj4NlWlG+9&#10;WdWXtr2Aak3e26pi+wjjGO/GX1lfWqiGar1XiwbvAeU/84mqPjxXVWy7xTjOHVIehasiASQqKSkn&#10;/de2YuDAgU7/MFh7qCGzjWS9Vru/KSGlmKPN3ae1IxoXrMm2riKJt/79+1uPQy4ki9ZsMPr/iJf6&#10;8sNG36q2aL1uCY8//11Vlf2A8p96X3kzBjrnK992q97jEpkN474/e3YSIle5+0HjuW0ryrfeohoq&#10;juujWvNuvN7Zt2r/FL0VyaCxyqsuLnrCSBpZMezLVkn3QF97qqWs3A+e26G3XpJ2qFj9n2mZRvJH&#10;4p+nZqo73z+sZmecUpNWn1D3fHTESkZtPO5RNfWX1uQVZ7z+5v1yneN+PHenSt13QbcC6ElIIHVA&#10;kkjS4Zcr+KJRykzIAE8GetEmpdzsQYod4Q7G5HEFniNagygZXAaeOzU1VbeGRp67wHPIrKFoklKF&#10;8nrb55fBeKQYQAJdSxYc9R0Mb8ZMIpGSccFm/gQLmdHkJuUyKnf8Oei+Tqz8hqr4/I+qYufo5n3v&#10;UqVp3w2+nyukbn5d8XZ9LwCQmKRfKRdR2QmKeEYs+pzB1jTdti28v6/BEkgLFy7UrfEn4xH7caSk&#10;pOitkaP/j3hyr4MkFxOFq3L3WOd4j/7XDv/pj/VeLSr3jG/Zf9W3VFOdV7d0jiSuyjOHWuX4ZIaN&#10;lGBLJo3+ElWxbbjxvHcYq74d9HmqL91l7JdszyUuqS08rs6l3HfpIsoHrlY1R7N1i+n1z8+6kkPr&#10;1X3LjqpnNhSofim7XNtb4sXM0/rI0OWer1K7z1ToWwB6IhJIIZLkhyxIK2XYOpuwkGSUXVYiFgmk&#10;vXv3OoMUO6SsXTiCDQqjtfaTDC4Dzx1ugitwjSK5SjAW3M8DCSQAiaL23KdWgqd8069V1d5HlG/f&#10;BOMKUzvqSz639q8+/mrIiadQw7tpsKo9G50LMgCgp5BZLjKeCKWsWTRC+siZmZn63qNn0qRJre4r&#10;3HLXwaoShDuLKVoOHjyohgwZYj2GcePGRfXCNPr/iKeqfRNb+lrNfbtwVO191OiruaNs7eV6L1N9&#10;2X5jv5pj4a2F5ibrKLnPZYfMfG+oOKr3SmwVn99h/Oxl6deo2jPLrVn6TQ3VqqHypKo5uUh5N//O&#10;2E+i7sJmfZZL3GtiedIuU031VboFyaixulL/r20/fn5n0GSRO74/O0tty48sUQyg5yKB1Ibc3Fwr&#10;ieCOwYMHWwMAKQcR2BZKuGe1xCKBVFRU5Jy/s/dj/4x2RKN8m01KeLjPLRFugitw0B2LxYHFjBkz&#10;nPsYOnSo3tp5DCABdGeVWX8yBqKe1d9vVd9eQr6QqMlbqBrKjyj/6WWX1lEK2CcwvOuvVRVZo6xB&#10;b0NVgpUOBIAwHThwQD300ENOvzAWIf35cMtEh0pm6ATeXzRK2MUi2RUKWetU7l8uGPN4PHprdND/&#10;RzzJxTnu/leofS7fganGcTKrxX27vfV2KrLudPYrW3el3hqexlpP831+x7jPwPDnvan3TkzVuc8a&#10;P6/0rxtrzunW1mSGmXt/6bdL6WghZe3cbb5Dz1jbgfZ8uP9C0KSRxBce36Jmri9QtQ0tpekAJB8S&#10;SG2QBJLd4Y9FxCKBJAITQOEOVuRqRffx0a5HHpgAkkFbqGQGl/tYiXAX7Q2VnNe+j2gkqRhAAuju&#10;qo/MNQacgVG1+yHrCshA9d5DqubE69ZVop41P1LlW4epmmPzrDWZVGOd3gsAYJPZSIFlo6VKgfS7&#10;Iw0paR2t6gHBuPvIdoTbH3/yySdbnWP37t26NX6WLl2qvv/976sbbrhBbdy4UW+NHvr/iKfG2jKj&#10;3+bPf0+3tK3u3FrjGEkCyUVCjb4z1hqXshZSe+rObzCOl7U4w+XLnW2co3zLUFWaZiaxJPwFS/QR&#10;icVfuML4OWWmfvOLqVvbJuWp3ceVpV+taovSle/ANGN7gy86yxEg8Q1796CTNPo/07ao6xfsVa9t&#10;P6tbASQ7EkhtkIHdyJEjjYFNNGPMmDH6nqJL6oe770fqrYdKSja4j5WQsnjRFHjV4qBBg3RLx4LN&#10;YCooKNCt0eV+nNFIUjGABNAT+PZPMQadEp5Pf2gliAAA0SUJH7t/GK01R2Nt3bp1zmO2Q0rShUNK&#10;xQWeQ/r58SQznmQc8qMf/Uh98MEHemt00f9HvLlnhlfuvEdvbVvF1mGuPt/XVX3ZpVks4Sh3lVTz&#10;rPqOaqoPfZ2TptpSVbrqW87x7sfsO/iks90695ofWUmyRCKzhaTEnPMzrgzvNajKecJ4ji7F15z/&#10;S2lCIBx7CytVgadG3wKAFiSQ2vHWW28ZA5toRqwSSIcPH261SG92dvDF8gIFDghlNlNlZcf1UsMh&#10;Vxf+8Ic/dO7jsssusx5zKD7++GPj8d10002qqalJt0bX/fffb92HPJdHj0Zed5kBJICeojL7PmvQ&#10;aZWrO7lIqcZ63QIAiKaysjKnzynVD3qCnJwcp09rx6xZs3RraKS0t/v4Xr16KZ/Pp1tjT+7Lrtqw&#10;aFHz37kYof+PeKs+kuIkD6SsWXsCZw/VnFioW8LjP5VqnKdy52jd0rHA0m31peb3FlI+z91etX+K&#10;bkkMkjBz/3z+gvZnfAVTufsh4xzuaPAe1HsBABAZEkjtkPIP7pJuw4cPt8pNyOyUwHIRocSUKVNU&#10;v379rHPFqoSdkOSU/ZglQp1BE7igrZTSiIXAQWOoddPl8biPk+c0FmT2mV1qT9ZCigYGkAB6Erki&#10;FAAQezLzRsYbPWUGUrCKBeGOa2Tmj/t4GRvEi/TzpTy13G+sxjo2+v+IN0nAuBMI9SVZuqW1iu23&#10;Oft51v6kufPX+QszAxMhvtzndEvbGmsuKs/KbzrHVO68V7eYqrL/Ypy77uJW3dKz1RWZ5QN9OdN1&#10;S/h8h2YZ55IIJ5EHAEBHSCB1wK5PLkmjaCgqKrIGTbFMIEntc3uwIhHqbCdJkNnH9O3bN2b10yVh&#10;5H58oT4X7vWdZGaQrIkUC3YZwIEDB0btakgGkAAAAAhGZrvHql8bC8OGDXP6tRLhVlaQGUfu4xcs&#10;WKBbYk8u6JP7jOVYzEb/H11BSr3ZSQTvxkHWWkjVeQtVxed3XNq2/ppWSZnq46/pozunqa5CeTf8&#10;wjhn7ZlPdGtwVTkzjP3rPXt0i6mhKr+5/evOfuWZv9ctPZs34wbnZ5LXTJ7DSEjpu4rtt1863+rv&#10;q/qSHboFAIDIkUDqgKwBJJ3+aJaVkARFLActcmWd+8o+SQbJtvbIWkL2/hLhzO6REnmSFAp1vSRJ&#10;ygwYMMC5L/l/RwLLZURjXaJg7KtAZWAbzfWfGEACAAAgESxZssTol8tYI1Qy08p9rEQ0ykWHQsY3&#10;cn/SF+9obBQN9P/RFSp3mcmhYOFx/1+SF411+ujOkwSQcR9rr1BNdcEvSL2UFGrZt2p3+78f1cde&#10;MfavPbdOt/RMNcdfM34ef/67uiVyDZV5VBIAAEQdCaQQyMyXNWvW6FuRkxlCsb7qTRIu7qv7OioT&#10;5y4PJ+XbQr0Kcs6cOc5xEqHO1MrKyjKOk+ekPdOnT3f2ldejo0GfzJ4aOXKk9RzITKJQXj8ZvNqJ&#10;t2iXx2MACQAAgERw8uRJde211zp9W4nPP/9ct7YvLS3NOO7f//3fVW1trW6NHZnlJBeJTZgwQZ07&#10;d05vjS36/+gKtUXrjeRER1F9NHrjXv+pD4xzV+2bpFtMVXsnGPs1lHd8sa53/bXO/pV7xumtPU9j&#10;zXlVmvZd52cp3zJUtwAA0H2RQAqBzLCRmSnRIsmNaJ6vLe41jWSWT1sl6TIzM51kk5SGC/WxBc5a&#10;skO2h0LWF7KPkaRQW+XiJPlj7ycJHqm93hGZoWQfY8fo0aPbnEkm+9szjyR5FO2rEhlAAgAAoCMe&#10;j8e6EKwjcvGVXCyVmppqHRNv48ePN/rZoZahk4vN3MfFak1Tt0WLFln3JeW6O1OeWsaCnRkb0P9H&#10;V6kv2al8B2cqb8b1rkTFTapq76OqavdDqlSvPVS+abBqqo9OyXZb5a4xzn1KSELLrcF7yGiv2hfa&#10;hbW+QzOdY8o+/YHe2vPUnHjd+PnrLmbqFgAAui8SSAnOPbNIFqgNHGBKcqZPnz5WezjJIxE4i8gO&#10;2R4KGYi5B5+S4AlMcsnMKfvxhZo8EoHrLLlD6rbLjCZ5bmQg6T5/NMvWuTGABAAAQFukjyt9Ybu/&#10;KP3SjioCSBJpyJAh1gVQo0aNilspOLFt2zbnsUrI/YdCHq99jIw9Yr32U6TJI7kgT6oZdAb9f3QH&#10;DVUFqrHGnHXX1FCt6j37VFNt9JPPjb4zypP2HSdB4s0wf3+qsu83EiiNzY8vFPWlu4zjaovar2DS&#10;XVVsHeb8DBXb79BbAQDo3kggdQFJ0sjVgvEiV/rJ7BoZvEiN8rFjx6pZs2apoUOHGoMaqUkeDhno&#10;2ue1Q5IxoSZ5bFIGz54B1a9fPyupJMkd9+OTkn/hnFeSU+5BW3shj1keQywHsAwgAQAAEIyMDewy&#10;yu7oqMSzTdZXlb609GlXrFiht8aeXJRlP1a574760lIJwP3zSQWAUEi/Xn4uma0kJfBCFUnySC66&#10;s2dLdXaWFP1/JKuavLeNZI93829VQ+kuVbnzXmO7L+dJfURovOuvcY6t2vuI3tpzNFafM37+mpPR&#10;W/sIAIBYIoHUBaRkXKzXQAokyRdJyrgHp3I1nSSTIpl1457BJMmpUAe6gaTs3ZQpU1o9PkkmtVV2&#10;riMyiJWZSDK4dSe6ZIAt55aBnAxCY33lo2AACQAAgGAkwWH3E90RaoJFuNcWkpn28SD9d3scICEJ&#10;m/bI+MfeN5Q1TW0yXrGPk5DxQUekpJ7sK/1+uXBOkkChhOw7ZswYY+wQannuQPT/kcwqtt/WkixZ&#10;2ZI0scPz6Q9Uoz+8C099B59yHf9DvbXn8Oe/azwHklACAKAnIIHUBSSRE+8EkpsM1tpaD6kzJAEj&#10;s5eilYiR80Tz8dnkysOioiJ9K74YQAIAACCQXHxl9xHdIYmZcBMX7kTLkiVL9NbYkqoK9n1KJYG2&#10;+tru8tJywViolQUCZy3Z0V65PncJ70hDknudRf8fyayxulCVb73FSJjY4d0wQNV79ug9QydrO7nP&#10;E7i+UndX8fkdzmOv2Haz3goAQPeXVAkkSZxkZGRYA52OyhjYSZFohgx07FIIXZlAQvwxgAQAAEAg&#10;d8lmiQEDBliJIFljKFySvLHPI5UB4nXhlF0qTkJmFrnXVJXxl11iT9rDSR6JcNdcjWbySCKcWWCB&#10;6P8DSvlynzOSPhWf/ymitZfK0q9yzlW191G9tfuTn9n9PNSceF23AADQ/SVVAsk9QJOr+iSp05a2&#10;BivRChJIyYUBJAAAAALZJeBGjx7d7qyaUEkCpyvGG3KBXv/+/a37lWSRlJCWPq+9TUrCSXm4cKsM&#10;yEV/MrPJ/pkk5HawiwHnz59v7BdpyM8hayF1Fv1/4JK68xus9Y+qj7yot3SeL2eGk4TxrPmR3ho9&#10;jb7TqrHqpL4VPf5TqUYCqaEyX7cAAND9JU0Caf369caAQGLOnDm6tbUjR46oq6++utUx0QqprY3k&#10;wQASAAAAbvn5+VbfUMYcZ86c0Vsj8+ijjzp9zuuvvz7kdYaiQSo4yGykUaNGqWuuucaaBTVy5Ehr&#10;zNXehXsdyc7OttYvlZ9JZjC1tX6r7Cel8qIVnV3b1Ub/H4i+upIsIxFT7+n8es6BfIdmOeeVhE80&#10;Vey42zl3eeYQvRUAgJ4haRJIweqLz549W7cGN3ny5FbHRCtIICUXBpAAAABwk4SH9A1l9lG0yKwj&#10;u88p0VXrf4L+PxArnrTvOsmYmhNv6K2RqT48xzmnRNn6a3VL5Bqt8nVfd85dfXSebgEAoGdIqhJ2&#10;7pIOUpLAXZ87mFiWsaOEXXJhAAkAAAC3goICq284b170vkwcPny40+eUiHQWDTqP/j8QGxXbb3OS&#10;MZU779FbO6/68FzrXCX6nHb489/Ve0TGn/+Ocd768sO6BQCAniGpEkhSVmHFihVqwYIFIS/eKmUS&#10;pNMvZROkJIMsaCv1yaUMQziRk5NjDeDGjx9vnY8EUnJhAAkAAAA3GZtI3zBalQnshJQ7MjIydCvi&#10;jf4/EBvVR15wkjFla/vqrZ1Te3a1kdwpXdny/7L0q/RekfFuGuycs2LrML0VAICeI6kSSJ2xcOFC&#10;q9MviaNokSQSCaTkwgASAAAAgWTGkKwXFI21imTtIbu/aYdcxIauQf8fiI36i1uchIxEQ8VR3RI+&#10;375JLeda+TVVnfucce6avDf1np1TF/BY/ac/0i0AAPQcJJA64PF4VO/eva0a5dEiVwKSQEouDCAB&#10;AAAQSCocSP9w5syZekv4JPkkx9t9TTskMYWuQ/8fiI2mep+ZlClYolvCV77lRuc8FVm3t9pWtu7K&#10;5i1N1vbOqNz1F+dcnghnSwEA0FVIIIVAZgylpaXpW5GTtZdSU1P1LSQDBpAAAAAI5PP5VP/+/a0+&#10;4uLFi8OeiSSltUePHu30M90xZ84cvRe6Av1/IHbKM3/vJGYq9zyst4bP8+kPnfPU5C20ttWeW+ds&#10;k/Dtf8za3p6G8iNWuDX6Co3zyOwmAAB6IhJIQBwwgAQAAEAwcqGa3U+UdVfXrFmjW9qWlZXVZuJI&#10;YsCAAVZyCl2H/j8QO76DTzmJmbL0n+ut4WmsPmckeOoubNYtSlVsG2601Zx8W7e0kHJ0lbvGqLK1&#10;Vzj7edf/XPkOTFPVx+ar8i3/bpyjoapAHwkAQM9CAgmIAwaQAAAAaMuMGTOcvqKEzEqS9ZGk7PW8&#10;efNUSkqKVRVBttkzltqKPn36qL179+ozo6vQ/wdip/bcGiM501h9VreEru5iZsA5zukWpRoq84zZ&#10;SRL+sy1VadwJrFCiYuc9+kgAAHoeEkhAHDCABAAAQFukdJ0ki+z+Ymejb9++UV27FZ1H/x+InUZ/&#10;sZGgqS1coVtCV3NioXO859Mf6K0taos+M+5DwpfzpLGuUahRd2GjPisAAD0PCSQgDhhAAgAAoCPL&#10;li1TvXv3dvqNoUavXr3U9OnTlcfj0WdCV6P/D8SWN+N6J0EjZePCVbV3gnN8+ZYb9VZTzfHXnH2C&#10;hWf191T14Tmq7nyGqj272lovqSz9auVtjvLMIaoi605VV5SuzwYAQM9EAikEfr9f5eXlqczMTLVk&#10;yRKrjERqaqpasWKFVX+8vLxc7wkExwASAAAAoSguLlYzZ860StHZ/cf2YsSIESo3N1cfje6C/j8Q&#10;W1X7JjmJnPJNv9ZbQ1e+5Q/O8VX7JuqtrVXtn+rs5w7PuitVvYdyoQCAxEcCqQ2SMJKB2zXXXGMM&#10;0NqKIUOGqFmzZjF4Q1AMIAEAABAOKWsnF6stWLDAWiNJStxNmTLFur1mzRpr3OHz+fTe6G7o/wOx&#10;VXt6mZHQafSX6pbQSNk6+9iavDf11uDqPftU1Z6xzv7ejIGqofKEbgUAILGRQHKRQZoMxkaOHOl0&#10;9jsTY8aMIZEEAwNIAAAAIHnQ/wdiq7H6jJPQkag9+6lu6Vhj9Tnj2LoLmbqlfZI0stZbaqrXWwAA&#10;SHwkkLSDBw+qhx9+2OnkRxpXXHGFSklJUSUlJfoekMwYQAIAAADJg/4/EHtl6691kkBVBx7XWztW&#10;d2GTkUBqrCnSLQAAIBAJpGYyW2jAgAFOBz+aMXz4cKuOOZIbA0gAAAAgedD/B2Kvau8EJwnk3Rj6&#10;Okg1J95wjvOs6aO3AgCAYJI+gSQl60JdoLazMWjQIOqTJzkGkAAAAAhVYWGhysjIUAsXLlTl5eV6&#10;awspvb1o0SJVUFCgt6C7of8PxJ4/cB2k2tDWQXInnsq33Ki3AgCAYJI6gZSXl6d69+7tdOyDxTXX&#10;XKPGjh2r5s2bp5YtW6bS0tKsxWwl8SS358+fby1oO3DgwKDH2zFq1ChroIfkxAASAAAA7bGTQoEX&#10;t0kyKZDH47HGIL169bIuVpMxid/v163oDuj/A7HX6OvcOkjlmUOdY6r2TdJbAQBAMEmdQBo2bJgx&#10;OLOjb9++VsKoqCi8OrhSqk4Gff379w963pkzZ+o9kWwYQAIAAKAtOTk5aujQocbYwY5gCSSbzEAa&#10;PXq0td+QIUOs0tzoHuj/A/HhXgfJF+I6SJ7VvZ1j/Cff1lsBAEAwSZtAWrx4sdOht0Ou4JPEUbAy&#10;EeGQq/+k3ETg7CY5P2UmkhMDSAAAAAQjCaL2Smq3l0ASMnNpxowZ1r4y3pBxDroe/X8gPsJdB6nR&#10;V+jsL1F3catuAQAAwSRlAklKPgQO0qRUXXZ2tt4jOuQKwMDSdlJqAsmHASQAAAACyTqp48aNM8YL&#10;gRHKrKL6+np13333WftLNYWVK1fqFnQV+v9AfIS7DlLdhY3m/jXndQsAAAgmKRNIqampTmdeQkrO&#10;Sfm5WJBBoZSTsO+LWUjJiQEkAAAAAi1ZssTpI9ohVQwGDBhgrW0ktzuagWSTdVrtc8RyfIPQ0P8H&#10;4qPVOkjn2l8Hqeb4a86+ZWt/rLcCAIC2JGUCadSoUU5nXmYixbpWuAzeZIaTfZ9SJg/JhQEkAAAA&#10;Ag0fPtzpI0riSBJKcgGaWLZsmbU91ASScJfQHj9+vN6KrkD/H4gfr3sdpJz210Gq2v2Qs2/Ftlv1&#10;VgAA0JakTCBJWQe7My8Ds3iQhXHt+xwxYoTeimTBABIAAABu1dXV6tprr7X6hzfeeKNas2aNbrkk&#10;PT3dagvnYjc5j93nHDx4sN6KrkD/H4gf9zpIZWv76q3BlW/6lbOvL+cJvRUAALQl6RJI7kTOXXfd&#10;pcrLy3VL7E2bNs26X5mNREmJ5MIAEgAAAG5S1lr6hlLiOi8vT29t0ZkZSHbZOztk7Vd0Dfr/QPzU&#10;XdziJIUk/Kfe1y2mpqaG5vavtexXEHw/AADQIukSSGlpaU5HXq7qiyd7kCghNcqRPBhAAgAAwM1e&#10;s2jMmDF6iyncBJJcoGb3N+3IyMjQrYg3+v9AfHk3/85JDHk3D9FbTQ3eQ84+EvVl+3ULAABoS9Il&#10;kBYtWmR14q+//npVUlKit8bPnXfead3/0qVL9RYkAwaQAAAAcMvOzrb6hrNmzdJbTOEmkOySd+4I&#10;LIuH+KH/D8SXzDpyJ4dkVlKg2jMfG/s0Nfh1CwAAaEvSJZDmzp1rdeInTZqkt8TXyy+/bN3/a6+9&#10;prcgGTCABAAAgJs9Y2js2LF6iyncBNKoUaOc/qYdVD3oOvT/gfjzrPmxkxyq3HWf3tqi+tDTTrs3&#10;Y6DeCgAA2pN0CaSJEydanfjU1FS9Jb62bdtm3X9KSoregmTAABIAAACBhgwZogYODP4lZjgJpHnz&#10;5jl9TTt69+6tfD6f3gPxRv8fiL/qw3OcBJFEQ1W+brmkYvsdTltl9l/0VgAA0J6kSyDJFX7Sif/0&#10;00/1lvjat2+fdf9Tp07VW5AMGEACAAAg0IIFC6z+4eLFi/WWFqEmkGSdI7uf6Y621lZCfND/B+Kv&#10;sbrQSCDJjCO3snX9WtqOztNbAQBAe5IugWSXduiqcg4yAJT7l5lQSB4MIAEAABBIZgj179/fmi0k&#10;ayK5dZRAkhJ4M2fOtI61+5l29OrVS+Xk5Og90RXo/wNdo2r3Q06SyJN2mVKNNdb2Jn+xs12itijd&#10;2g4AANqXdAmkO++80+rEb9nSekHFeDh9+rR1/1wRmFwYQAIAACAYO1EkSZ9Zs2Y5ZefaSiBJ4khK&#10;1vXt29fpXwbGjBkz9N7oKvT/ga5RX7rTSBTVnHjD2l53cYuxvdF3xtoOAADal3QJpBEjRlid+K5a&#10;Ayk3N9e6f2YgJRcGkAAAAGjLokWLnL6iJJKGDRumRo4cad2eMmWK1X+U9ZL69Onj7NdWyL4NDQ36&#10;zOgq9P+BrlO+7VYnUeRdf621TRJJ9jbPpz+0tgEAgI4lbQJpzpw5ekt8ZWZmWvdPAim5MIAEAABA&#10;e9asWaMGDhzo9BnDDSllN3/+fJJH3QT9f6Dr1J5d7SSLJGoLV6iqPeOd2+Vbh+k9AQBAR5I2gTR2&#10;7Fi9Jb7shXIpYZdcGEACAACgI2fPnlWvvPKKuuGGG5y+Y0dx2WWXWbOUdu3apc+C7oD+P9C1vBkD&#10;nYRR2fqfK++G65zbvgPT9F4AAKAjSZtAkrIQXeHRRx+17p8EUnJhAAkAAIBQyTpHcuGZjBkC1zqS&#10;MnZDhw61LoiTtZCys7P1UehO6P8DXavm5CInYWTF8pb/+wuW6L0AAEBHkjaBJCUe5P/xDnsASAm7&#10;5MIAEgAAAJHweDxWYgk9A/1/oIs11ltrHRlJJB31pbv1TgAAoCNJm0Dq6mAGUnJhAAkAAAAkD/r/&#10;QNer9+xR5ZlDlGf195zkUfmWm3QrAAAIBQmkLgoSSMmFASQAAAAC+f1+NXPmTDVkyBCrHJ3MMkJi&#10;oP8PdC8NVadUfekupZoa9BYAABAKEkhdFCSQkgsDSAAAAAQaP368MUYYOXKkbkFPR/8fAAAAiYAE&#10;UhcFCaTkwgASAAAAbjLbyD0+kBgwYIBuRU9H/x8AAACJIGkTSAMHDlQpKSlq2bJlKj09XWVlZcUs&#10;MjMzrfuR+5NBodz/xIkT9SNCMmAACQAAALecnBynf2jH9OnTdSt6Ovr/AAAASARJmUCSJI7P59Nb&#10;4qu4uNhKXpFASi4MIAEAAOAm6x/16tXL6SNec801qry8XLeip6P/DwAAgESQlAmkRYsW6VtdY8GC&#10;BSSQkgwDSAAAAASaNWuW00eUigXRkp2dbY050HXo/wMAACARJGUCSQZUXUlK5pFASi4MIAEAABBI&#10;ZiENHz7c6iNG8yI3LljrevT/AQAAkAiSMoFUWFiob3UNWReJAV1yYQAJAACAYCSJJP3DPn36qLS0&#10;NL01MqNGjWK80cXo/wMAACARJF0CSdYgamho0Le6hgwSPR6PvoVkwAASAAAA7ZESdv369VNTpkyx&#10;xiydIeOMmTNnWn1OEkhdi/4/AAAAEkHSJZCArsAAEgAAAG65ublWdQR3DB482Oov9u3bt1VbKCGz&#10;mOw+JwmkrkX/HwAAAImABBIQBwwgAQAA4CYJJLt/GIsggdS16P8DAAAgEZBAAuKAASQAAADcpKz2&#10;yJEjnT5itGPMmDH6ntAV6P8DAAAgEZBAAuKAASQAAAACvfXWW04fMdpBAqlr0f8HAABAIiCBBMQB&#10;A0gAAAAEKi8vV71793b6icOHD7dKz6WkpKh58+aFHVOmTFH9+vWzzkUJu65F/x8AAACJgAQSEAcM&#10;IAEAABCMJHqkjyhJo2goKipSgwYNIoHUxej/AwAAIBGQQALigAEkAAAAgtm7d6/VR8zNzdVbIrdw&#10;4UISSF2M/j8AAAASAQkkIA4YQAIAAKAtgwcPVmvWrNG3Ipeenk4CqYvR/wcAAEAiIIEExAEDSAAA&#10;ALQlOztb5eXl6VuRk7WVonk+hI/+PwAAABIBCSQgDhhAAgAAAMmD/j8AAAASAQkkIA4YQAIAACBe&#10;ZPZRamqqvoWuQP8fAAAAiYAEEhAHDCABAAAQL5mZmayB1MXo/wMAACARkEAC4oABJAAAAOJl5syZ&#10;JJC6GP1/AAAAJAISSEAcMIAEAABIfA0NDSojI8MqH+fz+fTW4Px+vyosLIxqHD16VKWkpFh9ThJI&#10;XYv+PwAAABIBCSQgDhhAAgAAJL6hQ4c6fb4+ffpYSZ22ZGVlOfvGIkggdS36/wAAAEgEJJCAOGAA&#10;CQAAkNjWr1/v9PfsmDNnjm5t7ciRI+rqq69udUy0YsyYMfqe0BXo/wMAACARkEAC4oABJAAAQGJL&#10;T093+nt2zJ49W7cGN3ny5FbHRCtIIHUt+v8AAABIBCSQgDhgAAkAAJD4Bg8e7PT5evXqpfLy8nRL&#10;cLEsY0cJu65F/x8AAACJgAQSEAcMIAEAABKf3+9XK1asUAsWLFDFxcV6a/sGDRpk9REHDhyoFi1a&#10;pLZt26aOHj1qrZ8UTuTk5FizoMaPH2+djwRS16L/DwAAgERAAgmIAwaQAAAACGbhwoVWH1ESR9Ei&#10;SSQSSF2L/j8AAAASAQkkIA4YQAIAACAYj8ejevfurbKzs/WWyGVkZJBA6mL0/wEAAJAISCABccAA&#10;EgAAAG2RGUNpaWn6VuRk7aXU1FR9C12B/j8AAAASAQkkIA4YQAIAAADJg/4/AAAAEgEJJCAOGEAC&#10;AAAAyYP+PwAAABIBCSQgDhhAAgAAAMmD/j8AAAASAQkkIA4YQAIAAADJg/4/AAAAEgEJJCAOGEAC&#10;AACgLX6/X+Xl5anMzEy1ZMkSNW/ePJWamqpWrFihsrKyVHl5ud4TPQX9fwAAACQCEkhAHDCABAAA&#10;gJskjGbOnKmuueYap5/YXgwZMkTNmjVL5ebm6jOgO6P/DwAAgERAAgmIAwaQAAAAaGhoUGvWrFEj&#10;R450+oadiTFjxpBI6ubo/wMAACARkEAC4oABJAAAQHI7ePCgevjhh50+YaRxxRVXqJSUFFVSUqLv&#10;Ad0J/X8AAAAkAhJIQBwwgAQAAEheMltowIABTn8wmjF8+HBVXFys7wndBf1/AAAAJAISSEAcMIAE&#10;AABITlKyrk+fPk5fMBYxaNAg5fP59D2iO6D/DwAAgERAAgmIAwaQAAAAyScvL0/17t3b6QcGi2uu&#10;uUaNHTtWzZs3Ty1btkylpaWprKwsK/Ekt+fPn68mTpyoBg4cGPR4O0aNGmWtsYTugf4/AAAAEgEJ&#10;JCAOGEACAAAkn2HDhjl9QHf07dvXShgVFRXpPUMjpeoWLVqk+vfvH/S8M2fO1Huiq9H/BwAAQCIg&#10;gQTEAQNIAACA5LJ48WKn/2dHr169rMRReXm53qtz/H6/WrhwYavZTXL+goICvRe6Ev1/AAAAJAIS&#10;SEAcMIAEAABIHh6Pp9W6R1KqLjs7W+8RHbm5ua1K20m5O3Q9+v8AAABIBCSQgDhgAAkAAJA8UlNT&#10;nb6fhJSck/JzseDz+dSQIUOc+2IWUvdA/x8AAACJgAQSkpIsMCyLEg8fPlz169fPGthJLXq5Ldul&#10;LEg0MYAEAABIHqNGjXL6fjITSWYKxZIkp2SGk32fUiYPXYv+PwAAABIBCSQknYyMDKfUh9SNl8WN&#10;pdSHJI/sQd7gwYPV0aNH9RGRYwAJAACQPOTCJLvvJxcnxUNOTo5znyNGjNBb0VXo/wMAACARkEBC&#10;UlmzZo1V1kMGcnKVpgy03eS2lBiRdrlaNFp16hlAAgAAJAd3Iueuu+5S5eXluiX2pk2bZt2v9HNj&#10;VTIPoaH/DwAAgERAAglJw508aq82vAz67UWP5d+9e/fqls5jAAkAAJAc0tLSnH5fenq63hof0r+1&#10;7zsrK0tvRVeg/w8AAIBEQAIJSSEvL89JHknMmjVLtwQn7fa+AwYMsBYnjgQDSAAAgOSwaNEiq893&#10;/fXXq5KSEr01fu68807r/pcuXaq3oCvQ/wcAAEAiIIGEpDBmzBhnANevX78OS4kUFhYaCacZM2bo&#10;ls5hAAkAAJAc5s6da/X5Jk2apLfE18svv2zd/2uvvaa3oCvQ/wcAAEAiIIGEhCflO+zBm8TYsWN1&#10;S/tGjRplHBdJKTsGkAAAAMlh4sSJVp8vNTVVb4mvbdu2WfefkpKit6Ar0P8HAABAIiCBhIQ3dOhQ&#10;Z/AmsWTJEt3SvgULFhjHjR8/XreE77bbbnPOI/8HgGiRLwrdAQDRwudL58jFStLn+/TTT/WW+Nq3&#10;b591/1OnTtVb0BVIIAEAACARkEBCQtuxY4czcLMjOztbt7Zvw4YNxnHXXXedys/P163hueaaa5zz&#10;yP8BIFr4ggpArPD50jn2LHaZBd8VpBSz3L/MhEKLhoYGtWzZMjV8+HCrpLU8R3379rVuy3a/36/3&#10;jA5+fwAAAJAISCAhoQXOIpJBYqhknST3sRKdLUVCAglArPAFFYBY4fOlc+68807rOduyZYveEl+n&#10;T5+27l/WAMUlGRkZauDAgdbz0rt3bzVs2DArwSbJI/s9PnjwYHX06FF9ROT4/QEAAEAiIIGEhDZy&#10;5Ehn4GYPDMMh+7uP72wZOxJIAGKFL6gAxAqfL50zYsQI6znrqjWQcnNzrftnBtIla9asUb169bKe&#10;E+mH5+Tk6JZL5Hb//v2t9j59+oRcraAj/P4AAAAgEZBAQsI6e/as+tnPfuYM3CQkoRSOu+++2zj+&#10;xhtv1C3hIYEEIFb4ggpArPD50jl2AmnOnDl6S3xlZmZa908CyUweyb8FBQW6xSRJJEkeyX7y7969&#10;e3VL5/H7AwAAgERAAgkJS0pV2IO2zg7eZOAdeA4pbRcuEkgAYoUvqADECp8vnWMnkMaOHau3xJdd&#10;wjnZS9jl5eU5ySOJWbNm6ZbgpN3ed8CAAcrn8+mWzuH3BwAAAImABBISliyGaw/a7Aj3SsxgCaTO&#10;lLX47ne/6xwv/5ckUmDcdttt1uCSIAginJDPD/vzRf4fbB+CIIjORODnC0JjJ5BknZ2u8Oijj1r3&#10;n+wJJPn57fdvv379OrwIrLCw0Eg4zZgxQ7d0jvwO2eeS/wMAAAA9EQkkJCz76kt3zJ49W7eGxn0l&#10;oh1r167VraFzJ5AIgiAIgiB6WpBACp2dQOrdu7f1/3hH3759rftP5hJ2WVlZxvs31Nlgo0aNMo6L&#10;pJQdCSQAAAAkAhJISFjBkj+SVArH/PnzW53jo48+0q2hI4FEEARBEERPDhJIoZMkTrDnMN6RzDOQ&#10;hg4dajwXS5Ys0S3tC7wAbfz48bolfLfccotzHvk/AETbhg0bjACAaONzBoIEEhJWsPJzUtYuHPPm&#10;zWt1jkWLFunW0EkCyR3yJUxgUMKOIIjOROBnSbB9CIIgOhOBny8IDQmkrrVjx45Wz0WoJajlixH3&#10;cdddd53Kz8/XreGR3xn7PPz+AIgF+Vttf87I/wEg2vicgSCBhIQVWIJCIi0tTbeGJlgCSbYBAAAA&#10;wZBA6lqBs4ikpF+oZJ0k97ESqampujU8JJAAxBpf7AKINT5nIEggIWGNHj3a+ZCzQ+qhhyNYAinU&#10;EhgAAABIPiSQutbIkSON52Hw4MG6JTSyv/v4zpaxI4EEINb4YhdArPE5A0ECCQnriSeecD7k7Fi3&#10;bp1uDU2wNZBWrlypWwEAAACTnUAaOHCgSklJsUoop6enWxcyxSoyMzOt+5H7GzBggHX/Us452Zw9&#10;e1b97Gc/M/ruklAKx913320cf+ONN+qW8JBAAhBrfLELINb4nIEggYSEFSz5E401kGSQDgAAAAQj&#10;CSRJ4vh8Pr0lvoqLi63kVTImkDIyMlr13cP9siPYOqpS2i5cJJAAxBpf7AKINT5nIEggIWF9+OGH&#10;zoecHW+99ZZuDc20adNanePAgQO6FQAAADBJAmnRokX6VteQdYCSMYEkF4sF9t3DfR6CJZCys7N1&#10;a+i++93vOsfL/yWJFBi33HKL9WUMQRBEZ0I+R+zPGfl/sH0IgiAiicDPGSQnEkhIWJs2bXI+5OyQ&#10;sh7hkA/LwHOcPn1atwIAAAAmSSB1JuEQTVIyLxkTSJI4C+y7z549W7eGZtasWa3OsXbtWt0aOncC&#10;iSAIgiAIoqcHCaTkRQIJCSsvL6/Vh9306dN1a2iGDx9uHN+vXz/dAgAAALQmCaTCwkJ9q2tIyeVk&#10;TCAFS/5IUikcwcpgf/TRR7o1dCSQCIIgCIJIpCCBlLxIICFhSa3y3r17Gx924Q6k3VM1JcaPH69b&#10;AAAAgNZkDaKGhgZ9q2v4/X7l8Xj0reQRrPxcNNZA7UxJQkkguUPGFYFBCTuCICKJwM+UYPsQBEFE&#10;EoGfM0hOJJCQ0MaOHWsM/oYNG6ZbOiYDb/exEitWrNCtAAAAALqTUaNGteq/p6Wl6dbQBEsgyTYA&#10;AAAgGZFAQkLLzMw0Bn+9evVSPp9Pt7YvNzfXOFYiGa/kBAAAAHqC0aNHt+q/Szm/cARLIC1ZskS3&#10;AgAAAMmFBBISnkyxdA8AJakUitTUVOM4WQ8JAAAAQPf0xBNPGP13iXXr1unW0ARbA2nlypW6FQAA&#10;AEguJJCQ8AKvIpw5c6Zuad+UKVOM40JNPAEAAACIv2DJn2isgRTuLCYAAAAgUZBAQsIrLCy0StfZ&#10;A8AhQ4bolrbJwsf9+vVzjhkxYoRuAQAAANAdffjhh07/3Y633npLt4Zm2rRprc5x4MAB3QoAAAAk&#10;FxJISAqzZs0yBoEFBQW6Jbj09HRj/7179+oWAAAAAN3Rpk2bjD68REpKim4NzQMPPNDqHKdPn9at&#10;AAAAQHIhgYSkIDOKZOaRPQicOHGibmnN7/eroUOHOvtK8gkAAABA95aXl+f04e2YPn26bg2NrHvq&#10;Pl6qEgAAAADJigQSkoYMKPv37+8MBtPS0nRLC0k0SXLJ3ifU9ZIAAAAAdK3y8nLVu3dvpy8v0d6F&#10;Y8Fcc801xvHjx4/XLQAAAEDyIYGEpOJOIsngUkpayDafz6cyMjKYeQQAAAD0YGPHjnX68xLDhg3T&#10;LR2TSgTuYyVWrFihWwEAAIDkQwIJSaeoqMiaWRR4daIdUrYiOztb7w0AAACgp8jMzDT69r169bIu&#10;FgtFbm6ucayEx+PRrQAAAEDyIYGEpFVcXGyVsZNZSDNmzFCLFy9We/fu1a0AAAAAeqLAMnSSVApF&#10;amqqcZxcWAYAAAAkMxJIAAAAAICEMW/ePCMRFOq6plOmTDGOCzXxBAAAACQqEkgAAAAAgIRRWFho&#10;la6zE0FDhgzRLW1raGhQ/fr1c44ZMWKEbgEAAACSFwkkAAAAAEBCmTVrlpMMkigoKNAtwaWnpxv7&#10;U9oaAAAAIIEEAAAAAEgwMqNIZh7ZCaGJEyfqltb8fr8aOnSos68knwAAAACQQAIAAAAAJKC8vDzV&#10;v39/JzGUlpamW1pIokmSS/Y+oa6XBAAAACQDEkgAAAAAgITkTiL17t1bpaSkWNt8Pp/KyMhg5hEA&#10;AADQDhJIAAAAAICEVVRUZM0skgSSnSxyx/Dhw1V2drbeGwAAAICNBBIAAAAAIOEVFxdbZexkFtKM&#10;GTPU4sWL1d69e3UrAAAAgEAkkAAAAAAAAAAAAGAggQQAAAAAAAAAAAADCSQAAAAAAAAAAAAYSCAB&#10;AAAAAAAAAADAQAIJAAAAAAAAAAAABhJIAAAAAAAAAAAAMJBAAgAAAAAAAAAAgIEEEgAAAAAAAAAA&#10;AAwkkAAAAAAAAAAAAGAggQQAAAAAAAAAAAADCSQAAAAAAAAAAAAYSCABAAAAAAAAAADAQAIJAAAA&#10;AAAAAAAABhJIAAAAAAAAAAAAMJBAAgAAAAAAAAAAgIEEEgAAAAAAAAAAAAwkkAAAAAAAAAAAAGAg&#10;gQQAAAAAANAJubm5atGiRWr69Olq9OjRKiUlRaWnpyuPx6P3AAAA6LlIIAEAAAAAAIRBEkQTJ05U&#10;vXr1Ut/+9rdbRZ8+fVRaWpreGwAAoGcigQQAAAAAABCi4uJiNWjQoKCJo8CYMmWKPgoAAKDnIYEE&#10;AAAAAAAQAp/Pp4YNG2Ylh+RfKV+XkZGhli1bpmbOnKl69+7dKokkJe0AAAB6IhJIAAAAAAAAIZg3&#10;b55Vnq6tpFBeXp4aOHCgkUAaMmSIbgUAAOhZSCABAAAAAAB0oLy8XPXv319lZ2frLcFJuzuBJCEz&#10;lwAAAHoaEkgAAAAAAAAdkMTQihUr9K32DR8+3EggFRYW6hYAAICegwQSAAAAAABAFMl6SHbyqFev&#10;XnorAABAz0ICCQAAAAAAIIpmzZrlJJDGjx+vtwIAAPQsJJAAAAAAAACiaNiwYc7so6NHj+qtAAAA&#10;PQsJJAAAAAAAgCi5cOGC+ulPf2olkBYuXKi3AgAA9DwkkAAAAAAAAKIkNTXVSh5JGTsAAICejAQS&#10;AAAAAABAFOTm5qo+ffqolJQUvQUAAKDnIoEEAAAAAAAQgYaGBrV48WLVu3dva/aR/Dtv3jzl9/v1&#10;HgAAAD0PCSQAAAAAAIAwSdJIZhwtWrRIDRw40EocBcagQYNUcXGxPgIAAKBnIYEEAAAAAAAQpvLy&#10;cmudoxEjRlhl64IlkCRIIgEAgJ6KBBIAAAAAAECEjh49qsaPHx80iTR9+nS9FwAAQM9BAgkAAAAA&#10;ACBKsrOzW5W0kzWRmIUEAAB6GhJIAAAAAACg06SUm9/v17e6t8LCQjVv3ryQQtY26iy5n8CydmvW&#10;rNGtAAAAPQMJJAAAAAAAEDaZUTNz5kxrdk1WVpbeGj1yzjFjxjizeeR+Bg8erBYsWNDp2TxyTndS&#10;p70YMGCAPqpzJAHlPp88bgAAgJ6EBBIAAAAAAAhZQUGBmjhxourVq5eTHIlmAikvL0+NGDHCOfeg&#10;QYPU2LFj1ejRo1Xfvn2tbfJvenq6PiJ08UwgySwk9/lYBwkAAPQ0JJAAAAAAAECHgiWO7IhWAkmS&#10;R/3797fOKTOOlixZolsu8Xg8ViLJvt9wy8zl5uZayalQQpJWkbJ/ls48VgAAgK5GAgkAAAAAALRJ&#10;ki5SSs5OhASLaCSQ3MkjiWXLlukWk8/nU0OGDHH2W7x4sW7pfsaNG+c8zk2bNumtAAAAPQMJJAAA&#10;AAAA0CZZu0eSObLukJRle+CBB5ykiB2RJpAaGhqMpJCsdSTb2uIuRSczoiTJ1R25n6vy8nK9FQAA&#10;oGcggQQAAAAAAEJWVFTkJEXsiDSBJAkq9/lCWd9I1kay95fkU3sJp67y+9//3np8TzzxhN4CAADQ&#10;c5BAAgAAAAAAYbETN3ZEkkDy+/1G6bo+ffqElAySmVHuxyC3u5Ps7GzrcfXt29eavQUAANDTkEAC&#10;AAAAAABh6devn5G8iSSBNH/+fONco0aN0i3t27t3r3HcNddco1tiZ9u2bdbP2lGCS5Ji9gypRYsW&#10;6a0AAAA9CwkkAAAAAAAQFveMIYlQSs4FU19fr2688UbjXJJQCsXFixfVT37yE+PYtWvX6tbomz59&#10;unM/AwcOtMruBUsk5eXlqWHDhln7zZw5U28FAADoeUggAQAAAAAQZ5J4kATE0aNH9Zbosc8tiYxY&#10;GTBggJNMkejsDCR5jO7zhHsuWfvIfez48eN1S/QNHjzYuC8JSSSlpKSo1NRUK/E1evRo1bt3b6ts&#10;3ZIlS/SRAAAAPRMJJAAAAAAA4kxKoUkCQtb7kbVyokWSRw888IB17rFjx+qt0RetBFLgOkYShYWF&#10;urVjM2bMMI6NZRk7+RkDS/cFhpStmzdvniovL9dHAQAA9FwkkAAAAAAAiDNZI2f48OFW0iFaSSR3&#10;8kjOKWsExUpgAqmzJezuuece4zwSpaWlurVjgQmo73znO+rYsWO6NfrkdcvIyLBmHEmiSO5fZntJ&#10;QrC4uFjvBQAAkBhIIAEAAAAA0AVOnjypHn74YSvxITNX0tLSdEv4JHlhr9EjyR1JasRSNGYgySyd&#10;Xr16GeeRCIf8nIHHdzaZBQAAABMJJAAAAAAAukg0kkjxTh6JaCSQpFSd+xwSct5wBEsgyVpEAAAA&#10;iBwJJAAAAAAAulB+fr4aN26clfwIN4nUFckjEZhA6sysn127dhnnkBg6dKhuDc2GDRtanWPmzJm6&#10;FQAAAJEggQQAAAAAQBfrTBKpq5JHIhoJJDnGfQ6JO++8U7eGZseOHa3OMXHiRN0KAACASJBAAgAA&#10;AACgGygoKFDjx4+3kiAdJZG6MnkkAhNInSlhF6z83NixY3VraOR+A88xZswY3QoAAIBIkEACAAAA&#10;AKCbOHXqVIdJpK5OHoloJJAWLFhgnENiypQpujU0wRJII0aM0K0AAACIBAkkAAAAAAC6EUkiPfLI&#10;I1YyJDCJ1B2SRyIaCaSFCxca55CYN2+ebg1NsARSuLOYAAAAEBwJJAAAAABASKTEmqxbk5qaan3R&#10;L4kMKRcmMz5k1oysPZOSkqIWL16ssrOzlc/n00ciXPLcDR8+3EqI9OnTx3o+Gxoa1AMPPGBs6yqB&#10;CaTOrIG0cuVK4xwSzzzzjG4NTbA1kB5//HHdCgAAgEiQQAIAAAAABOX3+1VmZqaaMWOGGjhwYKsv&#10;6kMJOW7WrFkqNzdXnxWhCkwijRw50vl/VyaPRDRmIMnP4D6HhCQhwxFsBlK4s5gAAAAQHAkkAAAA&#10;AIBBZhrJjKLevXu3+nI+khg8eLBatGiRlZhCaM6cOaMmTJjgPIddWbbOLRozkE6cOGGcQ+K+++7T&#10;raFZvnx5q3PIewwAAACRI4EEAAAAALB8/vnnVlm6K664otWX8tGMYcOGqbfffludP39e3zPaUlhY&#10;aM3KsZ+7REogeb3eVknK22+/XbeGRpJF7uMlPvnkE90KAACASJBAAgAAAIAkV15ebiUpevXq1erL&#10;+FiGJCG6uhRbdxZYwm7o0KHO/xOhhJ3o37+/cZ5BgwbpltDImlvu4yUolwgAABAdJJAAAAAAIInl&#10;5eW1u75R3759rcTF2LFj1fz581VaWpqVLLBDjpdZMhKS1JBtGRkZ1iyZBQsWWKXw5HhJegQ7vySt&#10;ZI0kytqZApNH8twG29ZVopVAktlo7vPIecMh7y/38ZKQAgAAQHSQQAIAAACAJCWJnsDEjswAmTlz&#10;ppUokqRQNMnaSqmpqWr06NGtSpcNGTJEFRcX6z2T26lTp9QjjzxiPS+SUHGXrHOXtAtsi6doJZCW&#10;LFlinEcSipIoC1VgAkoSSgAAAIgOEkgAAAAAkIRkNpH7S3uZBRTP0l8y40jWzRkxYoTzOCR5Fe2k&#10;VU8jySN7Vk1bCaLukESKVgJJyicGJhMzMzN1a8dkhpz72K5KqAEAACQiEkgAAAAAkGSktJz9hbsk&#10;cKQMXVeShIHMQJLHIyXIZKZSMpKfu6Pkka2rk0jRSiCJwDJ0c+bM0S3tk+fLfZwkQpnFBgAAED0k&#10;kAAAAAAgiUiyRr5o79evn1qxYoXe2j0sWrTIemySTEq2NZHy8/PVuHHjrERIqAmhrkwiRTOBJMe6&#10;zyWvfyjk/es+bvr06boFAAAA0UACCQAAAACShMzYkDWPpFRcd52pIQkueYySGEkWnUke2boqiRSY&#10;QIr0fgcOHGicT0rbdWTMmDHO/lIGj9lHAAAA0UUCCQAAAACSxPDhw7t18sgmJfUkiZSRkaG3JK6T&#10;J0+qhx9+2EqCdDYB1BVJpGgnkLZt22acLzU1VbcE5/P5jLWTUlJSdAsAAACihQQSAAAAACQB+YJf&#10;1hfqKbM0JIEgs1IaGhr0lsQTjeSRLd5JJEnw2ckbiSVLluiWzps5c6Zzvo5ee0kY2ftKYlQSSgAA&#10;AIguEkgAAAAAkOCkHJgkj7Kzs/WWnuGBBx6ISmKiO5I1niTxIQkQScZE47WRJIr7nHv37tUt0ZWb&#10;m+skb+yIxvpD7uekvXOuWbPG2YfkEQAAQOyQQAIAAACABCezjo4ePapv9RySGJBkRSKyS7ZFK3lk&#10;cyeRxo4dq7dGh5xbygpKMtJO4Lhj3rx51kyoSMh9SOLQPqf8XxJhsj0nJ0dNmTLFaRsxYoS1HQAA&#10;ALFBAgkAAAAAgDiT8myLFy+OSYJMkipy7mglDbOyspykTagh5fQ6S56bRYsWtZmoku1Soi+RyxsC&#10;AAB0BySQAAAAAABxIzNU0tPT9S2gbVLSTmY8LVy40CpnJ//KbdkOAACA2COBBAAAAACIGyndFsns&#10;FAAAAADxQQIJAAAAABA3c+bMIYEEAAAA9AAkkAAAAAAAMSdlx2Tdml69epFAAgAAAHoAEkgAAAAA&#10;gHbl5uaqlJQUNXr0aDVixAg1YMCAsKN3797q29/+thUkkAAAAIDujwQSAAAAACCo4uJiK9ljJ36i&#10;FSSQAAAAgO6PBBIQBw888IARAAAAQHcnyaNBgwYFTQBFGiSQAAAAgO6PBBIQB5I0sgfLJJAAAADQ&#10;E8yePdtI+kQzxowZo+8FAAAAQHdFAgmIAxJIAAAA6EkaGhpU3759jaRPnz591Pjx49WCBQvUsmXL&#10;1P/P3r3AR1meeeP/73b3fXff3W23u/vuvu12e7ZVWyy2tCitVKwoShWLSEVRUdRo1LYpqEjQaDQq&#10;CopG0GDUYAQ1igoEAgQCBAKBBAIkhIScz+c5ZA6ZU3L9c93czziHJ8kkmcMzk9/387k+yjyHDIjJ&#10;fc/vua87Ly+PCgsLR6ycnBxxflZWFs2ZM0fcCyuQAAAAAAC0DwESQBggQAIAAACAaFJTU+Mev3JN&#10;nz5dtLQbLw6mFixYgAAJAAAAACAKIEACCAMESAAAAAAQTUpLS70CJF5JFCypqakxHyDxmN+zAAAA&#10;AACiEQIkgDDgSSMCJAAAAACIFjqdzj1+5dZ1vHIoWPLz8ydEgBTL439rZSr1HrlT/goAAAAAYhUC&#10;JIAwQIAEAAAAANFm5syZYvw6bdo0+QoEKpbH/5byldSz5buiTMcekK8CAAAAQCxCgAQQBgiQAAAA&#10;ACDarF271j2G5T2RIHCxPP435t/kDpBEiHQ8QR4BAAAAgFiDAAkgDBAgAQAAAEC0sVgs7lVImzZt&#10;kq+OH4dRWVlZ8lexKZbH//19HWTYd41XiGQpe04eBQAAAIBYggAJIAwQIAEAAABANCovL6dJkybR&#10;rFmzgrYPUkFBAfZAinIuUx3pc3/jFSL11WbIowAAADBaLuNZ6rd1yl8BaAcCJIAwQIAEAAAAANGq&#10;uLiYJk+eTKmpqfKV8eHWeAiQop9Tf5p6tv3YK0RytOXKowAAAKDG2VNE5lOJZNh7FRn2XUfG/D+Q&#10;Yc908XNUv3OKPAtAOxAgAYQBAiQAAAAAiGZKiJSdnS1fGRvlPgiQYoO9NccrQOrZ+j1ydOTJowAA&#10;AKCwN30uAiOvn5sq5dQdl1cAaAMCJIAwQIAEAAAAANGspKSEFixYQBdddBHNmDFjTDVt2jT3mBgB&#10;Uuzoq073+/DL1hDbe1wBAACMRl/VOr+flaq19fvk0pfIqwC0AQESQBggQAIAAACAaKTT6WjhwoXu&#10;sWywCgFSbLGUPef3IVjv4TvlUQAAgInLcvopv5+Ruh2XkOHATWQpf1n8DLWUpYg2sAP9NnkVgHYg&#10;QAIIAwRIAAAAABBtjEYjzZw50z2ODWYhQIo9fVVv+n1AZjp6Pw1gQ3AAAJigTCf+6vez0XzycaKB&#10;AXkGgPYhQAIIAwRIAAAAABBtVq1a5R7DBrvi4+PlV4lNE3X8b2/8xO+DMv2uX5G9dac8AwAAYGKw&#10;nF3t9fNQlzOZHJ0H5FGA6IEACSAMECABAAAAQLTh/Y6UMaxSvA9ScnIyrV27ljZv3jyq4muUFU1Y&#10;gRS7HJ2HyLB3hteHZlzcogcAAGAisDd87PUzUL97GrmMFfIoQHRBgAQQBgiQAAAAACCa1NTUuMev&#10;XNOmTROvjZfFYhEhFAKkGOeykOl4gteHZ1zG/D+Qy3BGngQAABB7nF0Ffj//nN3H5FGA6IMACSAM&#10;ECABAAAAQDQpLy93j1+5iouL5ZHxy8zMDGuA1NzcLNrxxcXF0YwZM2jy5Mk0d+5csZKK3wvv9RRs&#10;GP+fZ6vLpJ4t3/P+IG3rD8neuFmeAQAAEFuM+6/z+rlna/xMHgGITgiQAMIAE0gAAAAAiCYul0sE&#10;LTx+5dAlmPLy8sISIPFqJw6OJk2a5B6LqxX//kpLS+VVwYHx/5dcxrPUe+gWrw/TuCxlKfIMAACA&#10;2GAtf9HrZ521MlUeAYheCJAAwgATSAAAAACINtxqjsev/M9gstlspNPp5K9CQ2mVp4zBRyre72nT&#10;pk3y6vHD+N8fB0aeH6pxGfPnkstwWp4BAAAQvZzdR7x/xh0K7vgJIFIQIAGEASaQAAAAABBtPv/8&#10;czF+5f2PWlpa5Kvax6unPMffixcvppSUFEpNTaWlS5fSzJkz3cc8i0OkYK1Ewvhfna1xM+m2XeD1&#10;ARtXX/Xb8gwAAIDoZNj/e6+fbU5DmTwCEN0QIAGEASaQAAAAABCNOHzhMSy3nQsW3pMoNzdX/ir4&#10;OCji98wrkHgvJzW895HSos+z5s+fL88YH4z/h+YynCHjwZu9PmTjMhU9RAMOgzwLAAAgeljPrvL6&#10;mWY9t1YeAYh+CJAAwgATSAAAAACIRvX19WIF0sKFC+Ur41dYWBiyPZC6urpoypQplJiYKFYiDaek&#10;pMQ9RvesYLTXw/h/ZNbyl7w+bOMy5F5B1kp86AYAANHDqTvp9bPMeCg4D6MAaAUCJIAwwAQSAAAA&#10;AKJVZWWlCJGysrLkK+OTkZERsgApKSlJrJoKFJ+vjNOVCsZqK4z/A+Po2E/63b/x+uCNy1z8MDmN&#10;FfIsAAAA7TIe+qPXzzCnrkQeAYgNCJCikNFoFG0fRnqiDrQDE0gAAAAAiGY1NTVi76Di4mL5ytjw&#10;qh8Oo0IVIHE4NZoVRLznkTJOVwoBUnj12/WifZ3nh29K8SolAAAAreI9/Lx+bp1dJY8AxA4ESBrF&#10;4RBPztasWUPx8fGif/eMGTNo0qRJXpMbrunTp9PcuXMpOTlZPBXITwiCtmACCQAAAADRhPcO4rZ1&#10;nsUBEu8b5Pt6oMXXK2PiUAVIo2Wz2eiiiy5yvy8uflhvvDD+Hz1rVRrptl/s9UEcl/HADeTsKZJn&#10;AQAAaIPTcIZ0W3/g/nll2DdLHgGILQiQNISflNu8eTMlJCSIvt2ek5jRFk/OOHwaatNYCC9MIAEA&#10;AAAgmvBDaZ7zi2CXVgIkxiuilPc1f35w9i3A+H9s+u09ZCl9xitAUsp65nkacFrkmQAAEPUGXDTg&#10;MNGAvVu+ED0GBt+7Yf8NXj+nHB0H5FGA2IIASQOqq6vp9ddfp2uvvdY9yQhm3X///fT555+Lp+sg&#10;MjCBBAAAAIBoc++993rNK4JZ3GVBC3iO5Pm+cnNz5ZHxwfh/fJz602Q8dIvXB3Nc+p2/JFv9RnkW&#10;AABEk35bF9kaPqLeo/dTT7b3ilPdtgvIsOe3ZCy4jRzte+QV2mU+sdTr/VvKnpNHAGIPAqQI4slK&#10;WlrauFcbBVpz5syh/Px8+dUhnDCBBAAAAIBo8/7773vNJ4JZWgmQuG248p64E0SwYPwfHNaK17w+&#10;oFNKv/tyslamktNUJc8EAICgGXDKfwkOl7mBzCefUP1+PlTZGzfLq7XHd9+j3sML5RGA2IQAKUIK&#10;Cgq8WiUEUrwHEtfs2bO9+ojza1OnTlW9Rq2SkpLIYsHS/3DCBBIAAACG0tZrp8Ufl9M/Pr6PmvR9&#10;8lWAyOM5A+95pIxjFy9eLFrPrVy5klJTU0ddfK0yB9JKCzt+H/x+eI4VzDkSxv/B4zKUUe/Re70+&#10;rPMs4/7ryHDgRvHhpOnY/WQ8OI8M+39PhryrB+sa8aS79cwLZGv6TN4RAAA89fe1U1/dB2Qq/jPp&#10;d/9afG/V7/ql2IPOVBRP9uZtg2cNnD95FAb67WQpS/H7vh1o9dVkyDtpR19Vmtd71O38JfVbW+VR&#10;gNiEACkC0tPT/TZq5VI2pE1JSaGMjAzKy8sTvcdH03quq6tLhFOZmZmUnJxMCxYsoEmTJvl9LQ6d&#10;+Gk7CA9MIAEAAEDNa/mN9C9P7Kf/7697RS36EPtXgrbww2c8hs3KypKvjA/PV+bOnauJAKmkpETM&#10;y2bNmiXeVzDxg37K+J///bnnnvOrvXv3yrMhEPaWHWTcP9vrg7vRlmHftWRv3irvCAAw0Q2QtfJ1&#10;6tl2ger3TM/S7fgpmU8+Tk59qbx2eI72PNLvuVL1Xsb8m8QqUnvrDnJ07CdrzTtka/iEeg/f6Xcu&#10;n6cVlvKX/N4f/z4BYh0CpDDiJ9qWLl3qnkhwcVs5bmNXXl5OLpdLnhlc/HVzcnLEJM1zpRJPlvh1&#10;CD0ESAAAAOBpf7WOfpN63B0cKfW/HsUkFLSltLRUjGF5vhIsW7ZsiXiAxA/q8Woonh8FOzxi06dP&#10;d4//hyoESGPjaN9LvYX3+H2IN6ra/hOylD5N9pZt1G9tkXcGAJg4bE2fkz73/Gqj0ZZY2Vm1Tt7J&#10;m7OnSKwKVbvOXPIYOboOyzPV2eo3+V0Xsv2FBlzkMlWLlVLDcXQfVf25Y2/8RJ4BENsQIIWJTqcT&#10;YZEyWeCVQTxpCTcOqTZv3ixWIPH74BBp06ZN8iiECgIkAAAAUCR8cc4vOOJauLGM6nVoYQfawyuG&#10;grUCiRUWFkY0QOLfi2drvvnz54v3FEwIkEKv39pMtsbPyHxyGRn2zybjoVvJVPSwaGlnOfMiWSvW&#10;iH+ajj1Auuwf+33w51mG3N+Ia+2tO+XdAQBil/XsKtXvhcb8uYPfN58n6+D3zr7qdNF+zrDvGtVz&#10;ufQ5PyfjvuvJcmq5CJUMe6arnsfhS6ArlxivFPW9h7nkcXl0fPot9SKQMh68mXq2ft99f255atj9&#10;a7KUJlNf1ZuDtV6cp989zet9cOm2/ZAcbbvlHQFiHwKkMODQhlvT8SSBn3DjACfSuC0et8lTViRp&#10;4T3FMgRIAAAAsLuyh376UqFfcHTJy0dpa1nwV0AABAs/+Bbte6gajUYRHPFeR8q43LcSEhKC1hXC&#10;M0DiOddtt93mVwiQwstW/yHpd//G74NA3+LAyWWskFcBAESWU3+anD3H5a/GZ8DRK77H+X7f6z18&#10;Ozm7h36Qwqk7TpbTTw2e+z2/a0eqvpp35F1Gx9Gxj3qyL/K6l37PDHK07pBnDM/W+CkZ9s4YrKvc&#10;Dwe4jGdJv/OXXvccbel3/mrwz+qouB/ARIEAKQyUvuHcvo4nLlpSU1Mjen7zE3iRWBE1USBAAgAA&#10;mLgMfU56+LNKv+CI69nddfIsAAgVXu2kjMVHKh6rByNEwvhfu2wNH4k2Svq9v1P9cFAp69nV8goA&#10;AA8Dodl+wpOrt0KsouRVMcr3JP3eq8ha9Rb123vkWaPD4QnvA+f5fY7L1hD4CuMBW/fg98ZXSL/7&#10;Mr/7eJZuxyQyn1gy7jCegzPdrqkq9/8Z9R65g0zH/0x9tRuov69VXkHk6DpEpqP3+11jrVhN+tyR&#10;HyIYsrb9aPAerwz+54/uB2oAxgIBUohxf2+eNKSkpMhXtIfb63FLPd7cNdqfLNQqTCABAAAmprcL&#10;W+g/nzroFxzNfKuEStvM8iyAiSUSLeyam5vFfk68CmnRokXusblapaaOf8NujP+jQ39fp2hDZClf&#10;SbqcS/0+MDTmzyFn9zF5NgBMHP3k6j1H9pbtot1b79F7Rfiiy/m5+N6g2/FT0Zatr+otcupPyWvG&#10;x2VpFKt1jAfn+n0v8qqtPxT7BI2GvXU36bb/xOs+hr2/I6fuhDxj9JzdR0S7N8P+359vIVr88Pm9&#10;5dpy5RnB4eqtEiukPN+7Wum2TxKldkyt9HuupL7a98ne/IVYrWQpfY5M/N/5wByxN5R+12WD/36D&#10;eM1a/jL127rlOwKYeBAghRCvNuJ2BcnJyfIV7eLgiNs5rFmzRr4CwYQJJAAAwMSyv1pPV6474Rcc&#10;cb2U1yDPApiY+CG7SO6BxMrLyykuLs49RvesKVOmjLtzBMb/0WfAaSJzabLqB43cuqm/r02eCQDB&#10;MDDgImdPETna95Ct6Qvqq9uo3hps8DzH4Ot959aR5VQimY4nkOnYg2IlYV9thrjHeFcFuUy1YnWi&#10;6cQSEayMtlWbPvcKMg9+n3B2HZF3HJq94WPqLbiVjPk3i73XOLAw7p+tet/hyjz4ZxGIvnNv+F1r&#10;Onof9Tu01SFpJByaqQX9w5Vu+yWqr5tP/FXeFQACgQAphBITE8XTbcHqox1q3MKOJ0tdXejBH2yY&#10;QAIAAEwMxj4X3Zd1VjU4ujnjNFV0YrU3TGw81+AW2pEOkBS8Iumiiy5yj9WV4v1ixwPj/+jl1JVQ&#10;78F5Kh86fo+s5S+Ry9IkzwSYWFzmenJ0HCB7yw6x6qbf5vPZUb+TnF2HyXpuLZlPPk7GQ38kfe50&#10;MuybRcaDN4uWY71H7yNz8Z8Gfz34/9jWH6j8f/ZdMuReQb2H5pHp+F/IeOCGIc/zLG5pZq1MHXyT&#10;VvlmRsahsa3ufTLmj7DiZ5TVe+gWsjd9RgMerea4lRuvZAlkHzbPMhU9SPbmraJ6j9zld1y3/WKy&#10;N34iv4o3l7F88JpFftdYSp+RZ0Sffrue+qrTB78XvygCRF755Pv7U4oDvQGnheytO0i37Ufu101F&#10;D8m7AUCgECCFCO8tNH/+fM3teTQSnkBhFVLwYQIJAAAQ+z480U7fSi7wC45+/OIR+vhkhzwLIHpx&#10;6+u8vDzavHmzqPT0dNHuLdDitt7Tp08XY2KtBEjs9ddfd4/VlXrwwQfl0bHB+D/6WSte8/ow0rNM&#10;xY+INk39VqxKgujkMlWLMMjRmT/4z3yyt+aQrf5DEVKYSx4VAY9+5y9Jn/Pz823Bhgpxtv6Q9Lum&#10;ki774sFff9//eJhLt+MSspxOIntzNvX3tcvf7ZcG7Aayt2wjU1H84HsP7P3y6iJescNtzGy1GWSt&#10;fI36zq0Vf1a67ItUr1GK/2wMo9x3p/fwQrEaasDRK9/1l7ilnlqbNv3uaWLPIdFur/BeMh6a73cO&#10;F7fIizW8/xHvg2Q+uXzw95dOzq5Dfu3m+MEA04mlYv8mABg9BEgAYYAJJAAAQOxq67XTwo1n/IKj&#10;ryzJo2d318mzAKLX3r17vcazwaj4+Hh598jjjhFz5szxen8zZsyQR8cG4//YwHugcLsstQ9ileIP&#10;bvkpf0vZs6IF14DvqgwADem3tpC55HHVv8sRra0/JN0IgY5uxyTqLbhN7D3Eq0h4VdNIAY5u2+B9&#10;d04Z/P/01yOey8V73ljKnhN74nDoMDBSm7eBfrK37RHhBa+CUrunWhn3//787+XovWQ88Hux2sre&#10;9HlA++y4THVidZfafYcqQ9415AigvR4AgBoESABhgAkkAABAbEovbKWvJx7wC4/mZZTSoVq9PAsg&#10;enErN2UcG8zS0gokxvsy+b7H8cD4P7bwRvNixYLKB7NqxR/Qu/Sn5dUA2mCtfD2gdnDjLd6nhvf4&#10;4RZjvEqHV8VYSpNFWztT8Z/JdCxOBCa22g3k5P9PXH3yHRLZ2/eI63gfot7Dtw9el0R9te+fP28I&#10;js6D4uuovZdAilfr8OqrEcOikQw4xUoYbtmn9nW4jIcXkqN1p7xgfHhPoED2TuJwi98bAMBYIUAC&#10;CANMIAEAAGJLebuZbnznlF9w9G8r8undY63yLIDolpOT4x7DBru0FiBZLBavvZCmTp0qj4wNxv+x&#10;qd9cT9bylaTffbnqB7W+xSsluE0YQKRZz65W/TvqWbodPyV97m/Ohz8nn6C+6vXUV5cp2qmJFTk9&#10;RdTf10EDrj5ymWpEcMOrZrhtmOXMSuqrzSCnoUx+xfDj98PhrWHvVaq/P8/iFTnWilfIZTwrrw4u&#10;/l7haNst9mWynHmeHO17B1+0yaPB5ZChW+/hOwZ/71eL1oMc0vH+Tv3mWnkWAMDYIUCKAdxygXuQ&#10;c0/xxMRE8ZRgaWmpeB20ARNIAACA2PH8njq/4Ijrjo1nqK03NB8OAESCb1s3pbi92+zZs2nhwoWj&#10;Kr5OuYfWAiR20003ud/f/fffL18dG4z/Y1+/tZXsrbvIWvEqmYoeJsP+61U/qObi/WT4w22AoXA4&#10;Y6v7gMynk8TKG96HiFeYOIMQcHAI5Pt30nziUXL1VtKA03R+r50YW6HC/386OvaLgMtW+x71Vb1F&#10;9sYs0W7OZTgjzwIAgEAgQIpyJSUlNHPmTPfkxLPmz59PXV3ov6wFmEACAABEv5puK12bdtIvOPp2&#10;cgF9fLJDngUQG3Q6ndfcgis1NZXa2trkGWNTUFAgVvdoMUDikEv5vfLDeeOB8f/E5DJWkOX0U2I/&#10;F98P7M9/aL9U7EETzQYcJrI1fU7mwd8ntyHjVVa9BQvEqhXel4VXPtibt8izYVj9NtHGzTBCGzJD&#10;7hViXx5H9zF5YeB4FYzv/Wy1GfIoAADAyBAgaURhYaF7gqFWahOs4uJimjx5sur5Sk2bNk2sRoLI&#10;wgQSAAAgum083kZfW+6/19GfPq8kq6NfngUQO/hBNc95xdq1a+WR8eO5jRYDJF5Vpfx+ucPDeGD8&#10;P7ENOAxivxn9zil+H97rsi8UK5eijaN1hwiLfH8/Q5V+xyVkOf2k2D8KvLkMpeeDxuyLVf/shitu&#10;vdZX/Tb120feZ5Fbz/leb2/eKo8CAAAEBgGSRnC7ueTkZPckg4t7cC9atEhs6Mo9uT01NzePGB4p&#10;NWvWLLSzizBMIAEAAKJTi8FGCzeW+QVHP1t1lPKqdPIsgNhTX1/vNacwGse5ubgHDme0FiC1t7fT&#10;z3/+c/F75U4OdXV18sjYYPwPbGCgX7TO0mX/2O+D/L76D+VZ2sariYwH5vi9/9GUMf8PZK1Yc76d&#10;WONmcupKyNl9zL1HjKn4T6LNn2HfLLEHj37XZaTfPW3w368Qq5p49Y29+Qvq7+uU7yo6cZjWe+Qu&#10;1T8jLg4XDft/T4a9vyPDSH/mX3yXegf/zCxlKYN/Ntnk6j13/osMuMhlrj8fUPlcw3sVAQAAjBYC&#10;JA3hiZQyyZg7d66YtA0lLi7Ofa5nJSQkUF5eHlVWVlJWVhZNnz5dvJ6ZmSmvhEjABBIAACD6rCto&#10;pq+qrDqK+6SC+gcG5FkAsYkfQJs0aZIYv/KcIpj4Ybjc3Fz5K23Iyclxj9ezs7Plq2OH8T944v1Y&#10;eJN73w/0TYWL5Bnaw5vv9xbe7feelTLsu06sSOI2drzSyHzqSREUGfZdq3p+MEq39ftkKX028m0A&#10;B/rFf9N+UzX197WJtn7DcRrLB/98ElV/T1zGQ7eQvfFTebaHfhs52veKvzv6nMmq13rVNvXWiVyW&#10;8pflTQEAAEYHAZKGJCYmignG0qVLh10xxAGRMhnxLA6MfPEeSNxjPNiTPhgdTCABAACix/5qPV3x&#10;xnG/4OhfEw/Qu0db5VkAsW/FihVi/PqrX/2Kmpqa5Kuxp6KiQqw64t8rP5Bnt9vlkbHD+B/U9FWv&#10;9/tgX7/7cuqreUeeoQ28L4/aPk68Iqiv6s0vV7sMwdlTROZTK8bUoi3QspS/JL9a8Dhad4rfn6X0&#10;aTIVPUimo/eT6dgDpNs1VezzJFZIDf672vvRbf+pWF3ErQvtbXsG/4wqyWU8S5bTSarn92z9AZlP&#10;LiOn7rj86iPjVVi9hxeq32+oGvxvYG/eJu8AAAAwegiQNGTOnDki7BmpPQSvTlImI0oN1wIiIyND&#10;nMMb4UJkYAIJAACgfbyX0UObK/2CI667Piyn9t7xf6gMEE14L1Vuq81j2Pz8fPnq+PF8p6amRv4q&#10;uLjzArcB5zF3IKucuFV4fHy8+D3y/rHDdYEYDYz/YSjcwk3tg35D7hVkq4ts55ABp1m0k/N9b7pt&#10;Fwy+tw/kWYEb6LeLfXh6D99B+tzpfvcV9+Zw5sgdImixlr8sWv5xoMZhm6lwMZmO/5kMeVerXms+&#10;8Vf5lcbHZaoafA93qn6NUJT17KrBP+vhVy0Nx2WsGPzv8b5Y/WXY81vVr8HFbQF5lRQAAMB4IEDS&#10;EG4RsWbNGvkrdYWFhe6JiFI80fHdI8kTT/z4vIKCAvkKhBsmkAAAANr2yalO+u5zBX7B0U9eOkqf&#10;nY7uPRcAxiMtLU2MYYO5ZxHPaUKxBxKHXMqYWyl+SG+oIKm8vFzsF8vnzZw5M6ihFsb/MBxH50Hq&#10;Lfij6of+vP8Nhyf9fe3y7PBwdB0m/Z4r/d6P+fRTnCzJs8ZnoN8p9ufhFnQDtk4acBjkkZE59adF&#10;YOL7/noP3z54r2551uj11bxHuq0/8LtvKIrff795fPurqeEwytlTTH11m8jW9Dk5eooG/4zb5FEA&#10;AIDxQYCkETxZ4cnFli1b5CvqFi5c6J6IKKXWus6TEiBprc/4RIIJJAAAgDad7bDQ/A2lfsHR3wzW&#10;s7uD/yEPQDRSxrIlJSXylfHhOU8oAiS+rzLm9i1u6c2/j5UrV4qW4bNnz3Yf47Z13Po7mDD+h0DY&#10;23aR8dA81bCBS7fzV9RX/TY5dSdpoN8hrwoup/EsmU8s8fva+t3TyNGmvc8QeK8gfm+e79W4/7ox&#10;7YvUV53udR9RW38o9nLi1nWm4j+TufhPg/98mMwnl59fITX438PevIUc3YWiRR2363N07CPruTep&#10;9+i9pMu51O+e5hNLyakvlV8VAAAguiBA0gh++o0nF7y/0VDUVh/xE3PD7ZfEOGDicysrK+UrEG6Y&#10;QAIAAGiLs3+AEnfU+AVHXHPePU2VnUOv7gaYaHi+wYHPjBkzxh208L34obhQBEh8bw6DlHH3cMXd&#10;H+Li4sTDdqGA8T+Mhr1lOxkP3OAXPPiWbsdPRas7DkyM+TeL1nC8qsVS9iz1nVtHjs58GnDo5V2H&#10;52jfI8IRta/D4Um/rUeeqT391mYyHrzZ6z0b8mZSvznwFpQuQ5nX9VyW0mdoYKBfnjF2vLLKZSgV&#10;AaHLhIdRAAAguiFA0gibzSb6i/N+RUNR2/sokF7k/IQdnztS0AShgwkkAACAdmQca6XvPOvfru5r&#10;yw/Q+iOjf4IZYKLgcez8+fNp8+bNY6r09HR3R4VQBEgK3seIv1ZSUpIIlPhr8j8TExMpNTVVzKF4&#10;/hVKkRz/vzf4PS7n7NhbekHk2Js+p94jd/kFG6MtboNnOfmEuJ9Td0K0p7NWplJf1ZtkLn6E9Lsu&#10;U72Oy1r5hnw3GjfgpN6j93m9d8OeK0VwEwjeH8jzWmvl8NsJAAAATFQIkDSE2yhwqQU9Su9xz1q8&#10;eLE8OjRuM8Hn8koliBwESAAAAJFX1WWla9JK/IIjroc/q6Ruc2jaAwFEO+6SwMGRMp4NRoUyQNKC&#10;SI3/X9xbL76nfS3xAJ1o7pWvQrThfYKsFa+L/X16tv3IK+gIVfFeR/2WJvkOooep6EG/30tf1Xp5&#10;VJ317Cqv863lL8ojAAAA4AsBkoZkZma6J1NKiMRPxq1atco9+VCKVyuNtMmrTqdz9/bm9gwQOQiQ&#10;AAAAIiuzuI3+5Yn9fsHRtWklVNhglGcBgC9esaOMY4NZCJCCz+ro9/r+9qMXjlCr0S6PQjTjfXbs&#10;rTlkq/9QtKrjAITbrZlLHiPT0cVkzL+JdDk/9wpFAil97hXiXv2WBvmVopNJpRVfb+Hdok2dr76a&#10;d7zO4/2OAAAAYGgIkDSEQyPlyT7uyc09xjkoUiYenrVmzfDLq4uLi8VGscr5vFksRA4CJAAAgMjo&#10;sTjpgU8rvD5U5frecwX0flGbPAsA1Hz++efuMWywKz4+Xn6V2BSp8f+fPj/n9b3uijeOyyMwEbjM&#10;dWRv3kqW00+RYd8sr6CES7/z52QsuJ0sZSnk6Ngvr4oN1vKVfr9fLuuZ56nfVEsDDiNZzrzgd9yp&#10;PyXvAAAAAGoQIGlMc3PziO0hhnpaj1cr5ebmij2PfIMnXsUEkYMACQAAIPzeOtxM//HkQa8PU7ke&#10;/LSCBgYG5FkAMJSZM2d6zSk8a9q0aWKPVt5faKTirgj8cJznA25YgRQ6f3y/zOt7XvzmCnkEJpoB&#10;ew/1W1vEPwecZvlq7HJ05JMh72q/kGiostVlyisBAABgKAiQNIhXIvGmr3PmzPEKgniSlpWVpbpH&#10;Unl5OU2ePNl9rm/xfSByECABAACEz+lWE81af9LrA1Suf1q2nzZg1RFAQLgdtud8gispKUl0OhiP&#10;7OxsMW9BgBRa09847vX97+3CFnkEIMYNOMUKK7XASCndtgtES0AAAAAYGQIkjeOwiFclGY3D9+bn&#10;1Ud83nAFkYMACQAAIDye33N+A3nf4ifyq7ut8iwAGElpaal7/MoVzJbY3I4bAVJoVXZavPZ9+5sl&#10;e6m4qVceBYh9vP9Rb+E9fuGRfvc0curQ2hEAACBQCJAAwgABEgAAQGjlVelo6poir9CIizeR/+RU&#10;hzwLAALFD7Ap41fen5UfWAsWXoWEACn0Pirp8Pp+eOnqY+TsR/tOmFj6zbXk1JWI9nb21l1ihRIA&#10;AAAEDgEShAxPMnNyctxPGKakpIgWfBaLRZ4RGfz1+YlKfi/8nvi9ccvAvLw86urqkmcFFwIkAACA&#10;0DDZXPTIZ5VeH5IqtWRrFbnwYSnAmM2aNUuMX3mP1mDi7gi8d2ss08r4//Hsaq/vi3dtOiOPAAAA&#10;AACMDAESBB0HRxkZGWLPJmXS5Fnc83zt2rWqezmFGj/tOHXqVNX3pdTixYuD3vIPARIAAEDwvXes&#10;lb7x9EGvD0e5fvlqkViRBADjs2rVKjF+nT59unwFAqWl8f+1aSVe3yNX72+QRwAAAAAAhocAKYrw&#10;RrZDhS4j7ZEULry6Z8GCBe7J0tKlS6mkpESESjU1NZScnOw+tmjRorCtRmpra6O4uDj31x6puE1H&#10;Wlpa0EIuBEgAAADBU9Ntpd+nn/L6QFQp3gMJAIKD5xjKQ2GVlZXy1fHjuQHPbWKZlsb/Tfo+v7A9&#10;t7JHHgUAAAAAGBoCJA3j0IMDl4ULF7pXzaitjOG2a1OmTBHBDYcewV49Eyjf8Ijfi5rU1FT3OXx+&#10;qEMkDoG47YbyNUdTiYmJ8i7jgwAJAAAgONILW+mfln25MbxSf3jvNJ3tMMuzACBYuO0zj2F5DB8s&#10;hYWF2AMpzLaXd3t9z/zm04eotscqjwIAAAAAqEOApEEceHALOG71pkw6lBoqHOKnA3lSx0HSRRdd&#10;FNTVM4Hgpwg9Q5q5c+fKI+o8g6ZQT6i4XZ7ytXhlUVJSEm3atIkKCgpE73X+c+OQTjnHt3gfp/FC&#10;gAQAADA+7b12WpBZ5vUBKNd3ni2gjcfb5VkAEAq8byiPo+vrg7PCj8fgCJDC74W99V7fP6e9XkwD&#10;A9gnDgAAAACGhgBJYzj08QxXfGuk1UXcJm7mzJniXA50gjXJGwkHVp7vs7i4WB5Rl5eX53V+MEIa&#10;NeXl5SJQ46/Bq7l4tdZQOFRSC+04lBvvqi4ESAAAAGP3wfF2+r9P+e919MAnFWSyh39PRYCJiEMk&#10;nl+Mt3sAz3d4z1EESJFx90flXt9Hb//gjDwCAAAAAOAPAZLGeLZ3U6tAggwOSZRe5bzhbaj7i/P9&#10;OWRR3iOv5gnEjBkz3Ndwi75QvE9uQcf35xVdgSgtLXUHTp7Fq5jGAwESAADA6O0516O619E3nj5E&#10;WSc75FkAEAo8p9i8ebNXzZo1Szzs5vt6oJWZmele+Y8AKXJmrDvh9T31qZ218ggAAAAAgDcESBrC&#10;q3KuuOIK90RDrXhFTSDWr1/vvoYnZ2Zz6PYE4JU9nu8x0P7o/BTjWK4bDQ6p+OuMxsqVK73eF1d8&#10;fLw8OjYIkAAAAAJ3qNZAs9af9PqAU6mFG89Ql9khzwSAUOF9ijzHw8EuBEiR02yw0XefLfD63vrh&#10;CbQCBQAAAAB/CJA0xHOSwcVP9/GmtTx5S09PF68F2kqN9yTyvBdfHwq8ash3xU5+fr48OrwtW7Z4&#10;XcdhTzBxOz/u1T5c2zo13JZDWcGlFK/kGg8ESAAAACPrNNnpwU8rvD7UVOrfVuTThqI2eSYAhBrP&#10;O6677jqvMXEwa7wPaGmd1sf/h+oMXt9j//HxfXSyxSSPAgAAAACchwBJQ2688UYxwbjwwgvFKpju&#10;7m555PxGs3ws0BVI7Prrr3dPWm699Vb5anD5hkAcJgXaF533Z/K8lovDsmDhFhncwm4seELr+97G&#10;AwESAADA8Fbvb6CvLj/g9YEm178mHqCnd9WSsQ97HQGE2wsvvOA1Hg5mIUCKvPVHWry+3/78lWPU&#10;5+iXRwEAAAAAECBphtFodE8w1Pbr4Z7hfCzQFUiMN7lV7snBDq9KCjZuPaF8Da7RriLy3DuJa7Tt&#10;5kJl1apVXu+L92gaDwRIAAAA6j473Uk/W3XU60NMpZJ21pLZjuAIIFIqKyu9xsRqxeN5ngMMV5Mn&#10;T/a7Di3stCFhyzmv77s3vHNKHgEAAAAAQICkGcXFxWJyMWfOHPmKt9EGSBwWcfs2ZdLCVVpaKo8G&#10;j2+rN94UdzS4TZ/n9fxrLVD+vJWaO3euPDI2CJAAAAC8Hak30Oy31fc5WpBZRue6rPJMAIgk5aG0&#10;uLg40Q2BH3wbK76WW2vzw20IkLTj2rQSr+/Bd38UeNcLAAAAAIhtCJA0QtmkNikpSb7ibbQBkhJI&#10;eRbfI5g4kPL9GosXL5ZHA+PbKo5DL5cr8k8ab9q0yet9cUvB8UCABAAAcF6fs5/iN1d6fVip1K/W&#10;FNH28tHtXQgAoaXMQ4L5MFpqaioCJA3RWRw02Wcl6NKtVfIoAAAAAExkCJA0oqamRkwuhmrhNtoA&#10;iSdlyoRFqWDuL8R8V+lwjXYi6NsCj2s0+zyFypo1a4L6nm6//Xb3vfjfCwoKVAsAACCWfVHaRd9P&#10;Oez1ISXXfyUdpDcONcmzAEBLuLMBt6nLy8uTr4wfj3sRIGlLVZeV/ie5wOt7c0punTwKAAAAABMV&#10;AiSN4FU3vM/OUK3SRhMglZSUiLYQyoRFqfr6enlGcPBeTb5fIzk5WR4NDJ/vew8tBCncik95P0O1&#10;FRyN6dOne/0e1QoBEgAAxKoOk4MWf3zW64NJpZZvryYrNm0H0DRuOxfMh9G6urpEx4RYFm0BEits&#10;MNI/Pr7P63v0WoT7AAAAABMaAiQNSUxMFC3c1Fa7BBog8WTMd18irmCEIL58V+lwvf766/JoYNTu&#10;8cUXX8ijkVFXVyfCPH4vF154IW3dulUeGTsESAAAMFGtLWimry0/4PWBJNeN75wST7wDQHjwQ2Za&#10;WOk/UURjgMS2l3f7fb/eeLxNHgUAAACAiQYBkoZUVlaKlUOzZ88WrSI8BRIg8YSQVzApExXP4j19&#10;go0DL9+vk5mZKY8GRq3VXlZWljwaGfz1lffCmwUHAwIkAACYaPhJ9hnrTvh9EPkPj+3DE+0AEaCM&#10;u2fOnCke4kKYFFrRGiCxjcfbvb5v/+2SPDrR3CuPAgAAAMBEggBJY5Q9gXjFkOekbrgAiVvTJSQk&#10;uCcovsWhErfICzbPSZFS/D5HQy1A4tciiSfV/D44zAtW278HH3yQLrjgAlH87waDQbUAAABiwaPb&#10;qrw+fFTq9g/KqF7XJ88CgHDKz88XcwzPcTf/eu3atUFvdQ3RHSAx3pfO8/v3L9cUySMAAAAAMJEg&#10;QNIYi8VCCxYsEBMNDjA4GOLVQ0rQwhM/3sCW9x/i/YMWL16sut+RUtzOrqamRt49uDz3CVJqtKto&#10;1AIk7rEeKTk5Oe73sXLlSvnq+EX7BBIAACAQ+TV6unT1Ma8PHbkuevEIfV7aKc8CgEg6duyYGIN7&#10;juW5bfNdd90lwqTjx4/LM2E8YmH87/swQNwnFfIIAAAAAEwUCJA0iEMkbp2mTDjGWrNmzQpZeMSU&#10;1VKetW/fPnk0MOvWrfO7x6effiqPhld1dTXdeuut4j3wJK+lpUUeGT8ESAAAEOuSd9d5fdCo1Iod&#10;oRuLAMDYDQwM0JEjR+jVV191P8DGdfHFF9Pdd99Nb731Fp04cUKeDaMVK+P/q3xaka4/Erw5EgAA&#10;AABoHwIkDdu6dSvdc8897olHoMXBEU/4Ojo65J1Cg3un+37tYLSw41VWkcAruvjr86qtrq4u+Wpw&#10;IEACAIBYtb9aT79aU+T1ASPXVW+eoBLsmQEQFZxOJx06dIhWr15N8+fPd49bJ02aJDoevP3223Tq&#10;1Cl5NgQiVsb/1d1W+tfEA17f3w/V6uVRAAAAAIh1CJA0jvcuyszMFKGQMgEZqmbMmEGJiYlBDz+G&#10;wu/L9z1kZWXJo4FRQhvPKi4ulkfDh0Mr/to8SS4tLZWvBg8CJAAAiDUmm4sStpzz+lBRKV6NBADR&#10;yWaz0YEDB0Q755tvvtk9hr3kkkvo/vvvF+2my8rK5NkwlFga/39c0uH1Pf5HLxwhncUhjwIAAABA&#10;LEOAFEWMRiPl5uaKVT48cUtLSxN79lRWVoqJXrjt3LnTPSlSilvSjcbSpUv97lFVVSWPhsfRo0fp&#10;xhtvpJ/85CciFAsFBEgAABBLuIXR/0s66PWBItdlrxWLfZAAIDZwa+29e/fSCy+8QDfddJN7PHvp&#10;pZeKltvvvfcenTlzRp4NnmJt/P9kTo3X9/ub3j0tjwAAAABALEOABGPGK3WUSZFSq1atkkcD47l5&#10;L9dFF10kJqrhwsHbnDlzxvTeRwMBEgAAxIKtZV007fVirw8RlXouF6uOAGKZ8jDbc889RzfccIN7&#10;bPuLX/yC4uPjKSMjgyoqKuTZEIvj/5szTnt93396F77vAwAAAMQ6BEgwZm1tbe5JkVLLli2TRwPj&#10;25qPN/ANF24PqEzsuJVeKCFAAgCAaHa4zkDXrT/p9cGhUvwU+ulWkzwTACYCvV4vOiE888wzdP31&#10;17vHub/85S/p4YcfFqv6uUvCRBaL439jn5MuWnnE62fAoVqDPAoAAAAAsQgBEozL3Llz3ROjsUyO&#10;eM8hz+vXrl0rj4ReSkqK+z1zmBRKsTiBBACA2NfWa6cHPqnw+rBQKd4D4+OTHfJMAJioeP/V7du3&#10;01NPPUXXXHONe8x72WWXiXHvxo0bqbq6Wp49ccTq+L+gzuD1s+CXrxbJIwAAAAAQixAgRYHm5mbK&#10;y8sT+x5x6whfHH5wy4j6+nr5Svjw04XKxIhrypQp8sjIeLLpeS0Xt8ULB/7z4q/HLfRCHR4xBEgA&#10;ABBtVu9vpP+zbL/XB4Vc//nUQXplf4M8CwDgSx0dHbR161Zavnw5XX311e7x7+WXX04JCQn04Ycf&#10;Um1trTw7tsXy+P/pXbVePxeW76iRRwAAAAAg1iBA0iglFJo8ebJ74sHFYZIvnU4nWsfx/kHcEo5X&#10;8fDePuFw7tw5uuKKK7ze49GjR+XR4e3cudPrOu6lbrVa5dHQ2bBhgwi6/vKXv1BdXXj6diNAAgCA&#10;aLGzols8Ue754aBSK3JqqM/ZL88EABgaz0d4zyQOjjy7DvC/855JW7ZsCevep+EW6+P/36Qe9/r5&#10;sPecTh4BAAAAgFiCAEmDeBWOb2s4pdQCJAWvQIqLixPnzZkzh8rLy+WR0PKcHHFx8BWINWvWeF2X&#10;mpoqj4QO92rnoG3+/PljmrCWlJSMKZxDgAQAAFpX1mamP75f5vWBoFILN56hqq7QP+QBALGpqamJ&#10;Pv30U1q6dClNnz7dPS7evHmzPCP2xPr4v6ix1+vnxMUrC8nhGpBHAQAAwFevzSX2lt1S1kXvHG2l&#10;lXn19NbhFvqopJ12VfQM/mw1Uk035lygPQiQNIYDIt9VR541XIDEeOVScnKyOJeDEm4xF2r5+fle&#10;75GfKAyEZ0jGK4LU2vMFkxIe8Sotbp83WhyMzZgxQ/5qdBAgAQCAVvEHfo9uq/L6IFCpX7xyjHLO&#10;9sgzAQDGjx/i4tVHPGfIzs6Wr8aeiTD+f2FvvdfPjPuzzsojAAAA0aukxUR7q3SkszrlKyMz9Dnp&#10;VKuJssu7af2RFkraWUvxmyvotg/O0HXrT9IPUg57/cwcrvZVY1UvaAsCJA3hydSSJUvcEw21CmRV&#10;kdPppIceekicz8EM9yEPJQ6teMWT8h75a460r1BlZaX7fK5AVy0x3g8qLS2NCgoK5CsjG094xCuO&#10;OIjj63nV1FggQAIAAC3aeLydvvtcgd+k5V+eOEAv78M+RwAAYzVRxv+z0095/fzILG6TRwAAAKLD&#10;yZZeWr69mqa+VkR//2ie18+1i1YW0vz3y+jPn5+jF/fW0/N76sXDdz9+4YgIhi5ZdZT+bUW+1zXj&#10;LQ6iALQEAZKGbNq0yT3JUIp7hPOqFw4++NcjrUBSFBYWuu8xbdq0Ma24GQ0Otjx7m4/UjkJZJcXF&#10;v7dA28IlJSW5r+Pi+4yE3wuHP1wcPPGvAyneS4rbbHAgpny9mpqxbRCLAAkAALTkRLOJbnjH+0M/&#10;pXhy1GV2yDMBAGAsJsr4v7anj766/ID7Z8jXBv+92RCe/XgBAADGyuropzcONdPU14q95kLhqn9a&#10;tp/+bule+rpK+NSEn6OgMQiQNGTBggXuSQaHMRwoKfv0cKDBrwcaIDHPQIeDkFBLT093fz0OvYYK&#10;rXg1kHLeaFYEcXijXOdZw4U6vLJJ7ZqxFK+yGisESAAAoAV9zn766xb1dnXXv31StGsAABgv7kbA&#10;85eUlBRKTEwUY3Le53WkLgWxZCKN/zcUtXr9PLn9gzJ5BAAAQFuquiz0yGeVIsDx/NkVzPrnJ/bT&#10;j188QtPfOE5z3j1Niz4sp8QdNfRRSYfYd9Zs9x4PDQwQ9Vgc4r0dawzt9h4AY4EASSOsVitdeeWV&#10;YoIxb948EbJ4ys3NFccCaWGn4Psok5bZs2fLV0Nr1apV7q85f/58v8CLW8EpezyNtp0ct6xT7u1Z&#10;vNpKTWpqqur5Y63RtNnzhQAJAAAijTdn/c6z/u3qvvH0QXrvGFoOAUBwlJSU0MyZM73G0Urx/CDU&#10;nRG0YqKN//nDMc+fLZ+c6pBHAAAAIs/Y56THhtj3lesrS/NoQWYZrStopsIGI51pN9PG423i4bs/&#10;vHeaLnutmL6dXEDfTzks9om9+s0TdMfGM7Qsu5pSDzbRlrIu0XquUd8nvyJA7ECApBH19fVicsFt&#10;1tRW1IxlBZLS9k4pnS48m7Dxyiml7RuHRXFxcWIFlDKR5N8jP4k42vfD5yvhk1L8a6PRP53nVnWe&#10;5423+D23tY39wzUESAAAECk13VYxGVKbKD26tUq0bwAA8OXZElutli1bJs/8UnFxsd943be4vTav&#10;Rop1E23832Gy09cTv2xlxx+wOVwD8igAAEDk8N6unj+jPItXCb1ztJVMtomzShpgtBAgaYQyQYuP&#10;j5eveBttgMRP9ikTFqXy8vLk0dDjUIdXAM2dO1eESRzAcAs4Do7Guo8Qy8/Pp6lTp4rfz/Tp08Wq&#10;JDU8eeU/s2AVrwAbDwRIAAAQCc/l1tHfLvHeCJbrhvRT2JwVAIbF7eY89y3l4jH9okWLaMuWLe5W&#10;2wqep4wUHinFD7rFeju7iTj+X3+kxetnTcIX5+QRAACA8Es73Ezfe86/AwPXhS8eocN1BnkmAAwH&#10;AZJGcODBk4uVK1fKV7xxiMHHAw2QlJZ3nuXbFi+aRVvrCwRIAAAQTtvOdNFPXyr0myj9x5P5lF7Y&#10;Is8CABieMgfh4gfDuGvCULjrgHKuZyUkJIgH2SorKykrK0s8BMavc2vrWDZRx/+z0095/dzZXx2e&#10;LhgAAACM176uOdBIP0g57PXzSKmb3j1NRY29508GgIAgQNIIZcUQT7DUjDZAWrx4sXvCotRQewVB&#10;6CFAAgCAcGg12vz2oVDq/qyz1G1xyDMBAEbG3QN4/MrtqIdbMcQBkTLW9SwOjHzxvIc7CnCQFMsm&#10;6vi/tM3s9bOH94wAAAAItYI6Az20uZL+dZhWddvLu+XZADAaCJA0hFu88T5BakYTIHHrOGWyotSk&#10;SZP82kxA+CBAAgCAUOMNX7+6fL/fZOmKwcnSPjwBDgBjwPMTDnvU9hz1xKuTPOceXGp7JCkyMjLE&#10;OeHaozUSJvL4n9unev4cemHv0CvXAAAAhnKwVi9+plz95gmavPoYTV1TJIKg698+Sbd9UEY/W3WU&#10;Zqw7Qf/+ZL7Xzx3P+vkrx+jDE+3yjgAwFgiQNCQtLU1MMNTaOQQaIA319N9QeytBeCBAAgCAUDnZ&#10;YqJr0076TZb+adl+ei2/SZ4FADB6/BDamjVr5K/UKXu5eta0adOGfXittLRUnDfUfqaxYKKP/3/5&#10;apHXz6Qz7WZ5BAAAQF17r13spzcvo5S+NsRKokCLH6LLOtkh7wwA44EASUN4ksWTLZ6o8Z5InkYK&#10;kLgVREpKirhWmagoxZvd8iQNIgcBEgAAhMLze7yf8lbqjo1nqElvk2cBAIxeTU2NGLtu2bJFvqJu&#10;4cKF7nGuUmqt6zwpARLv2xqrJvr4P69K5/VziZ8WBwAAUHO8qVe02/b8uTGW+uryA/TAJxWUX6OX&#10;dwaAYECApDFKUMShz8qVK91P7g0VIHFwxC3rpkyZ4p6g+FZycrI8GyIFARIAAAQTfzDHT9X5Tpp+&#10;9MIR+ux0pzwLAGDsysvLxdiVOxwMRW310axZs4bdL4lxwMTnVlZWyldiD8b/RH/+/JzXz6gntlfL&#10;IwAAAETV3VZakFnm9bPCtzgUuvGdU7R8ew0t2VpFD39WSXd9WC5e43Z2CzeeoZf3NdCuih5y9Q/I&#10;OwNAMCFA0iClJzgXB0nz58+nRYsWiV/zRrY8AeF+5JMnT3afN1TxuSNN4CD0MIEEAIBgqOy00B2b&#10;zqhOrh7dVkWYMgFAsNhsNjEX4bnJUNT2PsrPz5dHh7Z06VJxbizPUzD+J7K7BuiSl496/az6qATt&#10;hAAAJjpjn5Oe3V1Hf7Mkz+tnhFKXv1ZMSTtr6VCtQV4BAJGEAEmjcnJyaObMme5Jx2iLW9mtXbsW&#10;4ZFGYAIJAADjUdTYS3d/VK46weKNYXlFEgBAsM2ePVuU2pxC2b/VsxYvXiyPDq2kpEScyyuVYhnG&#10;/+cdG/z55fkz65+f2E/l2A8JACAqnOuy0o6z3bSvWk+FDUaxYmisbM5++vhkh9jfyPPnglJfWZpH&#10;8Z9W0OlW/IwA0BoESBrW0tJC69ato2uvvdY9+RipLr74YrFKqaioSN4FtAATSAAAGIuS5l6a+95p&#10;1UnW/3o0Tzy5BwAQKpmZmWL8umzZMneIxCuTVq1a5R7bKsWrlXjfpOHodDoRSPH5cXFx8tXYhPH/&#10;l94ubPH6+TX1tWK0GQIA0KgWo41eOdBIv04t9vrerdRv1x4X39e7LQ55hTpeZXS4ziDOvWVDqZi7&#10;qN2P64FPK6iyA8ERgFYhQIoCvM8RP+EXHx/vt9cRt7Hj1hEJCQliL6Ti4mJ5FWgJJpAAADAaPCH7&#10;0+eVqhMsLt4clid3AAChxKERt9PmMSx3OJgxY4YIipRxrWetWbNGXqWO5ynTp093n8/7vcYyjP+9&#10;PfKZ935It31QJo8AAIAWnGo1UdzgHMPze/VI9f2UwzT77ZP0h/dO07VpJ+k3qcX04xeP0L+tyFc9&#10;37d4D6P91Xr5DgBAqxAgRSl+eo+DJYgOmEACAECg1hU0q066/m5pngiVKjos8kwAgNBrbm52h0hD&#10;Fa9QUsOrlXJzc8WeR77BE69iimUY//ub+VaJ18+1p3bWyiMAABApp1tNItT3/P4cyrp4ZaHY36i0&#10;DSuOAKIFAiSAMMAEEgAARrLnnI6uXHtCdaK1ZGsVdZuHbxMBABAqvBIpPT2d5syZ4xUETZs2jbKy&#10;slT3SCovLxfdEpRzfYvvE8sw/vfXarTT95477PXzLb2wRR4FAIBwatTb6MFPh15xdE1aCb11uJnq&#10;dFbqNDnodIuJUg820dQ1RarnD1X8ENzkVUfpqZ01dLypV351AIgmCJA0hJ/QS0lJERMzbkfHq4wg&#10;NsT6BNLRvpf6ra3yVwAAMBoHavR0wzunVCdcf3y/jMrwdB4AaAiHRbwqyWg0ylfU8dyGzxuuYhkC&#10;JHUHaw1+P+u+KEVnDQCAcOlz9tOKHTX0t0vU9yTiUIlXJQ2Hj39U0kFP5dTQ/MH5yoLMMlr88Vl6&#10;5LNKemZXreio8MnJDjrTjnkMQCxAgKQh3NpBmWRwLVq0SB6BaBfLE0hnTxH1bPmuKOOhW8hW9z4N&#10;uNBeCQBgJLU9fXTnpnLViRu3dvjsdKc8EwAAog0CpKG9d6zV62fe3z+aRwdrsQcGAECorclvpP9K&#10;Ouj1PVgpbpV9smX44AgAJiYESBrBq42UCYZSvEktxIZYnkBazrzoDpCU0mX/mMwnl5Oj44A8CwAA&#10;PD2zq47+RuWpv68lHqDk3dgTAgAg2iFAGt6q/Y1eP/++8fRBOteJh9AAAEJhQ1EbXfjiEa/vu0rd&#10;tamcznZgpRAADA0BkkaUlpa6JxhKJSUlyaMQ7WJ5Amk+legXIHmWbsclZCqKJ+vZVWRr/IxcxrPy&#10;SgCAiYdXFfHqIt+J2z88tk9sJt5r899HBAAAog8CpJEty672+lk49bVicrgG5FEAABiPZoONUvbU&#10;03eeLfD6XqvU9W+fpII6gzwbAGBoCJA0gnuEe25IO3369BH7ikP0iPUJZH9fG/XVZZLx4C2qIZJv&#10;6XdOIdOxB8lWv0lcCwAQ6061mGj+hlLVydt9WWepxWiTZwIARA/uosB7IqmZ6HMZBEiBuffjs14/&#10;E+e/XyqPAADAaO2q6KG/bjlHk1cf8/re6lmXvVZMX5SiVTYABA4BkoasXLnSPcnYsmWLfHX8iouL&#10;KS0tTf4KImEiTSCd+lNkOf0U6XddphoeqZXx0Dzqq0ojlxltmwAgtrQa7fTIZ+dUJ29Xrj1B+TXY&#10;8wEAokdbWxslJyfTwoULaerUqWJs29zcLI9+qauri6ZMmUILFiwQ8xC1c2IdAqTAzXyrxOvn46Pb&#10;quQRAAAYjt01QB+VdNCCzDL62vIDXt9LfWvSy0fFHnQAAKOFAElDeBUST7J4kpGRkSFfHT+etC1b&#10;tkz+CiJhok4gHd3HyFq+kkxHF5N+z5Wq4ZFvGfPnkKX8ZXJ2HZF3AQCIPu29dvEB2N8u8Z+8/duK&#10;fFpXMPE+TAWA6MWrjHh+MnnyZPeYVqmhwiFegZSamiqCJO60wHOSoVYrxSIESIHrMDnogucPe/2s&#10;fGYXHiwDABhKXpWObs0so//92D6v751q9fv0U7T1TJe8EgBg9BAgaQyHSDzB4ElWVlaWfHV8Fi9e&#10;jAApwjCBPG/AZSNH50Gynl1NxoPzVAMkz9LtmESmoofJ3vgpDdi65V0AALSLnwLkvYz+/tE81Qnc&#10;X744R90WhzwbAED7OPRRHnJTq5FWF9XU1NDMmTPFufPnz6f6+np5JLZh/D86RxuM9L98fna+uHdi&#10;/F0BAAhU1skOunLtca/vlb71zacP0qIPy+n94jZqMdrllQAAY4cASaM2b94s2kIkJCSIVhFjwWFU&#10;SkqKmLQgQIosTCDV9Vtbqa/uA+o9skg1QPKt3sO3k612A7nMdfIOAADa8cahJvrG4IRNbSJ32wdl&#10;dKbdLM8EAIgevIpIGceqVSDt6bil3bRp08T5vNcr750U6zD+H73t5d1+Pz9fPdAojwIATFzc9vrq&#10;N0/4fY9U6qcvHaXl26vpUC3aYwNA8CFA0ojy8nLRS9yzZs+eLSYc3CrC91gg5dliAgFSZGECObIB&#10;u55sDVlkKn6EdDsuVQ2QPEu/57dkLnmc7G175B0AACJj25lumvJqkepk7pYNpVRYP7E3kgeA6JWX&#10;l0dXXHGFexyrVjyPCcT69evd1/DcxGyO7VAd4/+x+ex0p9/PUn6KHgBgImox2Ojuj8r9vi9yfX1F&#10;Pv069TgVN/XKswEAQgMBkkZUVla6JxihKARIkYUJ5Og5e4rIenYVGQ/coBogeZZu5xSynE4ie3O2&#10;WNUEABAOJ5pNNG9DqeqE7rr1J+lQnUGeCQAQnTzHsFzcyo7bbBcWFlJ6erp4LZAVSIy7I3jei6+P&#10;ZRj/j92HJ9r9fq7y6iQAgIlkzYFG+qdl+/2+H373ucNidabd1S/PBAAILQRIGsJ7FXlOqoJZ8fHx&#10;8qtAJGACOT4ucwP11bxDvQULVAMk39Ln/oZMR+8jy9nVYoXSgMMk7wQAMH71uj6K+6TCbzLHdenq&#10;Y7T5dKc8EwAgut14441i/HrhhRfSypUrqbv7yw/xc3NzxbFAVyCx66+/3j0mvvXWW+WrsQnj//FJ&#10;O9Li9fOVP0TlfZIAAGJdXpWOpr1e7PU9kOsrS/Po6V211D8wIM8EAAgPBEgasmHDBvckI9iFACmy&#10;MIEMngGHgeytOWQ+nUT63CtUAyS16j14M/VVvUn9fWiBAQBjo7c66fHsar/JHNfXEw/Qmnzs0wAA&#10;scNoNLrHrxkZGfLVL/GerXws0BVIbP78+e57XnTRRWJVUqzC+H/8nt9T7/Wz9htPH6LTrdhPEABi&#10;U4vRRvdnnfX6vqfUnZvOUIM+dn9mAoC2IUDSEIvF4rVvEbeI4NZza9asEZvXjrYSExNp6tSp4l5o&#10;YRdZmECGjrPrEJlPPkGGvVepBkdqZTr2ANmbtxINOOVdAACG91JeA311+QHVCd2SLedIZ3HIMwEA&#10;YkNxcbEYu86ZM0e+4m20ARKHRZMmTXKPiblKS0vl0diD8X9w/HXwZ6znz9zvPVdA5zot8igAQPQr&#10;bTXRA0N0N/jZqqOUjRaeABBhCJA0JikpSUwyODQKhra2Npo1axYCpAjDBDI8+vs6yN6yg6wVq6n3&#10;6L2kz/21aoCklC77QtLv/g31Va8nR+chGnCgLQYAeNt2ppsmD07c1CZ0iz48Q+e6rPJMAIDYwvsc&#10;8diV5ydqRhsgKYGUZ/E9YhXG/8Fzn88T+Re9eIQa9X3yKABA9OHvYdyq8+q3Sry+vynF7ep4FSYA&#10;gBYgQNIYfgqPJxnBfBqPN6hFgBRZmEBGjstUTbb6jdRbeI9qiORbxkO3kLXiNXL2FMk7AMBExE83&#10;L8gsU53Q/eG909iHAQBiXk1NjRi7pqSkyFe8jTZA4g4JynhYKQ6pYhXG/8F1x6YzXj+LJ68+Rq1G&#10;uzwKAKBdOquTDtXq6e3CFrHSiPdM9fx+5lu3bzxDNd14SA0AtAMBkgbNnTuXtmzZIn81fnl5eQiQ&#10;IgwTSG1wmRtEOGTIu0Y1PPKrbT+i3sO3D16zhhydB2nAiXYZABPBM7tqVSdzU9cU0Yt78SQgAEwM&#10;LpdLtMPmuYma0QRIJSUlYs8jZTysVH197H5Pxfg/+OZlnPb6uTzl1SLqNKGFLABElsM1MPi9yE65&#10;lT20r1pP7xe1ifkEP3T23ecKvL5vDVe8/9GpFpO8KwCAdiBA0iBefTSazWhHwv3GdTqd/BVEAiaQ&#10;2uPUnyZL+UrqLVhA+h0/Uw+QVMp46FayVqaSrfFTGhjol3cDgFjwRWkX/eSlQr/J3NeWH6DX8pvk&#10;WQAAEwfvqcr7FpWXl8tXvhRogNTV1UXTpk1zj4WVGmpvpViB8X9ozHn3lNfP6MteKyZjH/Y1BYDw&#10;2Fulo0c+q6Rr0kro4pWFYp7g+T1ptDXt9WJ69UAjtWBFJQBoGAIkgDDABFL7eA+kvtr3yXTsAdLt&#10;mKQaHvnV1h+QMf8mspx+iuxNn1O/GSsTAKJRZaeFbvtAvV0dt5noMuPpZgCYmCorK8XKodmzZ4uH&#10;0jwFEiBx8MQrmJRxsGdt2rRJnhWbMP4Pndlvn/T6WT3zrRJ5BAAguPoHBmjbmS4xJ/jm04e8vveM&#10;tv7+0TzRfjPuk7P03rFWqhicgwAARAMESBqTk5Mj2s3xP4Otra2NcnNzRQsJbkkB4YMJZPRx6U9R&#10;X/XbZDoWR7qcX6gHSCql2zmFeo8sIuvZVdhHCUDj+hz99MT2atUJ3pXrTlB+jV6eCQAwcfHchMew&#10;vGLIcyXScAESt6ZLSEhwj399i0OlWJ+PYPwfOvyB7rVp3hvPz38/eHsIA8DEdqK5l17Z30Bz3j1N&#10;//j4Pq/vNYHUV5bm0XefO0y/Tz9FK3JqaPPpTjrbYZZ3BwCIPgiQNEaZoAVzzyKe1C1cuNA9geGa&#10;PHkyxcfHi5YSEHqYQEY/V28l2Wo3kOnovaTLvlA1PFIrw75Z1Fe1jgbsPfJOAKAFbxxqom+oPEX4&#10;r4kHaG1B8NrIAgBEO4vFQgsWLBDjWF6NxMEQrx5KTU0Vr+Xn54s9VzMyMig5OZkWL16sut+RUtzO&#10;rqamRt49dmH8H1oWu4sue63I62d43CcV8igAwOiUt5vp6V21dNFK/3bWvvWfTx2kH71whBJ31NCb&#10;h5tFQLTnXA8VN/VSs8F7tS4AQCxAgKQxwQ6QeO8j3vzWc8KWlJQkJnbcz5x/XVhYKM+GUMEEMvY4&#10;9afIVvcBmU8+ToZ916qGR1619YdkKUuh/r42eQcAiIRPTnXS5FVHVSeD8ZsrqRPt6gAA/HCIFBcX&#10;5x7PjrVmzZo1IcIjhvF/6PEHtRe+eMTrZzlCJAAIBLeoXrWvgR7bVk2XvKw+N/Cs7z5XQA8NzhV2&#10;VeDBUACYeBAgaYxvgMS9xrn3OLee27Jli2gbMZp2D54TFw6M+F4KXn3Ekzh+QpDvD6GDCWTsG3Do&#10;yd6+j6yVqefb3m0feh8lU9GDZG/OHrwIrSQBwoV7l09/47jqhHD226foaINRngkAAEPZunUr3XPP&#10;Pe5xbaDFc4633nqLOjo65J0iw2g0inbe3C7cc14UChj/h0dpq4n+K+mg18/1xR992WoRAICdHvxe&#10;8frBJpr73mn6zrMFXt8z1Irb0P3uzRP07O46OtbYK+8CADAxIUDSGCVA4tYQ3AaCVwgpEw+lOAji&#10;9nO8umg4PEHybB8xf/58eeRLHCLNmDFDtLTjXuUQGphATkADA2Rv3kK9hYtVQ6Tz9T0yHrhBrGLi&#10;1Uy8qgkAgquwwei32bZSP3/lGH12ulOeCQAAgeCH2TIzM0UopIxvhyqeZyQmJka0bTbPmbgDw1Dz&#10;Kt6PKT09Peh7MmH8Hz5Fjb30/3xCpLs+RIgEMNEdqjXQ0q1V9MPnD3t9fxiu5m0opayTHeRwDci7&#10;AAAAAiSNUQKkQGr69OlUXFwsr/THK5Y8z09JSZFHvCkb4PLkCUIDE8iJzakrIVPxIyoBkkptu4CM&#10;+TeR5VQi2eo3kqOniAacJnknAAgU9zG/L+us6sSQnzpch32OAADGjR9Y404GPJ/gECYtLc29uoc7&#10;KUSSw+EQezX94Q9/cI/Dh6sHHnggqF0ZMP4PrxPNJvrvZ7z3NpybUSqPAsBEcaBGTwlfnKPvpwQW&#10;GvF+RndsPEMbj7dTjwWtrAEA1CBA0pjRBEhcvMJoqD7iq1at8jqXVzSp4cmd8kQeWtmFBiaQwFy9&#10;58hasYYMeTPVw6NhyrDvGrI1fCzvBABDOdZoFJNAtQkit7jhXucAABD7UlNT3ePvQIvnVhw6BQPG&#10;/+F3qtVE3072DpGufvME9dqc8gwAiEU7K3oo/tMK+p/kkVvT/Xbt8cE6QZtPdVB1t1XeAQAAhoMA&#10;SUO4bcLMmTO9JjGB1KJFi+QdvPmGUfxk4FCUsGnOnDnyFQgmTCDBF7ers9V/SOZTK8iQfxP1bP2B&#10;anDkW8b9s8l0LJ4sZ14ky+kk6qtJJ0fnQervQxsumNjOtJuHDI64lm+voT5nvzwbAABiGe9z5NnK&#10;e8qUKbR48WLRkYFb6nHnBW5fpxz3LL6O950dL4z/I+Ncl5V++pL3hvi/WlNEjfo+eQYAxIrcczoR&#10;CHn+/+5bX1t+QLS0/Ly0k6wOzAUAAMYCAZKG8Oofz8kLrwpas2aNaEXHreqam5tFFRYWUlZWlgh7&#10;lHOzs7PlXb7kGyAVFBTII/74fsp5Q61ogrHDBBJG1i9a3dnq3ifzyWVkPHCjaGenFiINVfrc35Cp&#10;KJ6sVWnk7Dk2eEsswYfY12yw0UObK1UnjFz3fnyWavB0IQDAhFFXVycesONx97x58+jdd9+ltrY2&#10;efRLHBItX77cPUb3rLvvvlvcZzww/o+ctl47Xf56sdd44EcvHBGb6ANA9KvtsdKtmWVe/4971r+t&#10;OED3fFROW89Ebv89AIBYggBJQxYuXCgmGLzZLK8WCqRvOLdY4Gvi4uLkK1/ip+yUSQsXB09DycvL&#10;c58XrLYN8CVMIGGsuO2d5fRTZMi7RjU0GqmM+XOpr+rNwftUyTsCxAaz3UUrcmroK0vy/CaNfzNY&#10;3Pu8tgdPGwMAhAI/1MbzB973iPdB8sWdFbh9dn19vXwlfPg98Zh71qxZ1NU18oeHvG+TMk73LH59&#10;PDD+jyweJ8xaf9JrfMB7nWTjA2WAqLa2oJn+8fF9Xv9vc30r+RA9+GkF7SjvlmcCAECwIEDSEG6t&#10;wKuOeEI2GtyKgSdIvpRASqnS0qE3EeU2D8p5CQkJ8lUIFkwgIRhsdRvJmD+HDHt/R4b9vyfdjp8O&#10;1iWqwZFa8TW8B5PLUCbvCBCdeB+j/3gy32/iyPXQ5gpqMkR243YAgFikhEKTJ092j2u51OYuOp1O&#10;dEPgdnA8T1m7dm1AD8cFA68+4rbggYRHCn4Yz/P3xBUfHy+Pjg3G/9qgtkqBH0ABgOhSUGeg/3zK&#10;f/z/fx7fR8/vCf/DCgAAEwkCJI3gSRZPLobbp2goSo9vntR58g2Qhgum+JhyHl8HwYUJJIRSv6WJ&#10;7K07yVr+EvUevp1023+qGiB5liFv5uD5L4u9mACixVuHm+kHKYf9Jo5cCzeWiX2QAAAg+PhBNN43&#10;SBnPetZwcwxegaSEM9x+Oxh7Cw2HQyre24hbg48Gt7jzDcamT58uj44Nxv/a8cAnFX7jht+9eYIq&#10;OizyDADQquzyLrpzk/o+p3GD/293mOzyTAAACBUESBqhrAAazZNyCiX88Z28ee6RpHbcE++xpJzH&#10;T+xBcGECCeHmMpaT+XgCmQrvUQ2QPEu/6zIyn/gr2Rs/pX5rq7wDgHakF7bQRSsLVSeOs98+SYdq&#10;9fJMAAAINp5D+IYrnjXcHIPxQ27JycniXH7oLTMzUx4Jvvz8fDEHGgvP8bpS/JDfWGH8ry1r8pv8&#10;xhD/8Pi+wTEGxr4AWmN19FNmcRtdk1bi9/8t1w+fP0xflHbKswEAINQQIGmEEgKNpbUDP2GnNsHh&#10;vZSUSQvXcJM75R5cfB0EFyaQEEkDzl6yNW4m07EHSbftAtUQybOM+39PljPPi1VN/TYMzCFyPi7p&#10;oJ+/ckx14vib1GLsYwAAEGIWi4WWLFniHseqVSCripxOJz300EPifG7bvXXrVnkkuHgl0UiB1lBS&#10;U1P9fm++HR5GA+N/7SlsMKqOKxZuPEM13VZ5FgAEE+9HVtZmpuzybnrnaKsIbdcfaRH//nFJO+04&#10;201byrrovWOtdMM7p4YMjbj+dkmeaEHpcA3IuwMAQDggQNIQfrKPVwKNFreF4ImYL98AaThZWVnu&#10;82bPni1fhWDBBBK0YqDfTvaWbDIV/4l02ReqBki+ZdgznUxHF5OlfOXgtTuwSglCbs85Hf127XHV&#10;iSN/8LPpRLs8EwAAQmnTpk3uMaxS3CKO5xm8txH/OtDAprCw0H0P3vd1LJ0XQolDLeX9cY23KwPG&#10;/9r1yGeVqmOMZ3bVyjMAYKx6LA56v7hNtJf76UvqHQTGUg9+WkGN+j75VQAAIJwQIGkI9xXnGs0q&#10;pDVr1ohJCV/ni0MlZdLCk7ThrFq1yn0uB1IQXJhAghYN9DvJ3p5HlrIUMh64QTU8Gqr0ub+h3iN3&#10;D177HNkbs8hlrJB3BRi7sx0Wuu0D/82uuSa9XEgbihBeAgCE04IFC9xjWA6OOFDiVUmM927l10ez&#10;4ofvodxv6dKl8lVt8OzIwLVo0SJ5ZGww/tc2XuX8f5/035B/yqvH6ESzSZ4FAIFo1NtEy7mb3j3t&#10;9//UeOpnq47S6v2N1GlyyK8EAACRgABJQ5QQhydq/ITeULiVAk/YPPc44qcAPZ/iMxqN7mNcI/UC&#10;51VHyrncoxyCCxNIiAb9fe1ka/yUzCcSSJ97hWpwNFzpdlxCvYX3kL35C6IBtBWAwHWa7JSw5Zzq&#10;xPE7zxbQm4fH1o4IAADGzmq10pVXXinGr/PmzaOcnBx55DwlcAmkhZ2C76OMibXW9WDDhg3u98b1&#10;0UcfySNjg/G/9rX12un+rLN+Y4+/XbIXeyMBDONki0mMz+/cdEbsR+T7/9BQ9c/L9tNXlx+gf008&#10;QP/8xH6vY//4+D7672cO0bVpJSI0Ot2KIBcAQCsQIGkIhz7Tp093TzQ49ImPj6eUlBRauXKlmHjw&#10;SqOpU6e6z+HizWj5XG6zoEzgPFvScS1cuFC8rqakpMTr3PT0dHkEggUTSIhG/dYW0e7OWvEKmY49&#10;QPo9v1UNjtSKwyTzyeXk6Dwo7wbgz2J3UfLuOvqnwcmk5wRSmUQ+v6dengkAAOFWX18vxq4816ip&#10;qZGvfmksK5CUtndK+e7hGklJSUnu98UrpZSVVmPlOa/7yU9+IrpD+NbevXvl2RBJB6r19PXEA35j&#10;kXs/Piv2bwGIdt1mB51qMdGO8m6xov+twy30yoFGemFv/eBYvJae2llDKYPj7rWHmmnj8Xb6orST&#10;cs/paG1BM70x+Bq3o/vt2hP03ecKRMDq+/+KWl3y8lHRdu6D4jY63tQrWtup6bU5yerA/2cAAFqG&#10;AEljfFsnBFK8YojDJ2VC5hswKcWTIrX2eImJiV7njWUfJhgeAiSIFf19HeRo203WilfJVPwQGfKu&#10;UQ2QPEu/exqZT60YvG4nDTjN8k4wkTn7B8QkVe3DGq6HNldSe69dng0AAJGg7FnED7SpGW2AxN0S&#10;lPGwUnl5efJoZPEc6Q9/+IP7fXGb8PHyDJCGKgRI2vLotiq/Mcn3Uw7TtjPa2q8LYCQcAC3++Cz9&#10;OrWY/n2Ff6vGUNWlq4/Rc7l1VNE5vgAeAAC0BQGSBin7GgVSvPKIwyPGkzJeheR7Dj81mJaWRpMn&#10;TxbnFxQUuIMkZeKn1Pz588XrEFwIkCCWDbis5Ow+QqbCRWTYN0s1RPIsXs1kb90hr4aJJu1wM33r&#10;mUOqk87575dSSXOvPBMAACKJHyrjsSt3QlAz2gBJ7UE537Z4kVJaWup+T7x37HhXHzEESNHpo5IO&#10;+tpy/wdcnt5VK88A0KbaHisl7qihbycX+P39DVVd/nox/XVLFX16qoNajYHv5Q0AANEFAZJGccgz&#10;0qRj2bJlfpMbDpE4BPI8LzU1VRzjSSCHSPwat2VQW6mklUlcrEGABBOJs+cYmU8/Rbqdv1QNkJTS&#10;75xC5lPLydGxX14JsSy7vJsue61IdfJ53fqTtOecdtoYAQDAlyuGEhIS5CveRhsgLV682D0eVmq4&#10;fV/D6cknn3S/p40bN8pXx8dzRRP/+8cff+xXCJC0qUHXRze9e9pvvLJw4xnqxz6foDEFdQa6Y9MZ&#10;v7+vQ9U/PL6P/m1Fvthv6Acph+nCFwvppy8Vir2M/uPJfPq7pXle5/+fwfOnrikSLR15ddH7RW10&#10;oEZPNme/fAcAABDrECBpGK8syszMFC3meOXQjBkzRDjEvx5us1qXy0VbtmwRwREHUZ4qKyvFfZTJ&#10;jGfx6iW+FoIPARJMVPb2PLKcWkGGvVeqhkhK6bIvJOP+2WQq/pNoj2dv+oJc+tNEA055J4hWxxp7&#10;ac67p7wmokpxS41dFT3yTAAA0Bpln1U1owmQeF6ijIWVCsY+Q8HAez1xxwZ+T7zfbLBg/B/9Xstv&#10;9Bu7XPZaMTb3h4hzuPopvbBVtKjz/TuqFLdfvD+rQux1tL28W/y9HWofIl8cDumsTmo2YFURAAAg&#10;QJqQeLPaRYsWuSc0XDyBw95HoYMJJACRq7eKrBWvkX7vVaoh0lBlPHCj2EPJ1vgpuUzV8m6gdZWd&#10;Frr7o3LVCe1PXiqkj0ra5ZkAAKBV3Aabx6/8UJuvQAMk3udIGQd71lB7K4WbMk7nTg38sF2wYPwf&#10;G/ZX6+g7z3q3BPv7R/Po3WOt8gyA0OP9QwsbjLRqX4NYuf+/H9vn9XfSs27NLKPsM93ySgAAgPFD&#10;gDSBZWVlUVxcnJjQ+K5UguDCBBLAm6PzkGhzp999uWpoNFzpd/6CTMfup76qNHLqTsg7glbwHkbx&#10;n1aoTmj/bcUBWr2/QZ4JAABaxyuEeE8gtYfNRgqQuAVeSkqKuFYZByvFK35436FI4zZy/H4uvfRS&#10;8e/BhPF/7OBVGL9784TfuObBwfEOwFgZ+py0+XQnpR5sEsHQ83vqKXFHNf3li3O0+KNyumVDKV2b&#10;VkJTXj1Gf7PE+++eb/3zE/tpyZZzVNVllXcHAAAIHgRIAGGACSTA0Bzdx8hWt5EspcnUe+Qu0udO&#10;Vw2Ohirjwblkq99EA060E4mk7DNdNDtdvVUd1+PZ1dRrQ5tUADX25irqPbyNujY+T03PLiBbzWl5&#10;BCDylKCIQ5+VK1e6284NFSBxcMQt66ZMmeIe//pWcnKyPDty+H0qe8Iqe8YGE8b/sSfhi3N+45tr&#10;0kqovdcuzwAYns7ioJV5DTT9jeN+f5fGUr989RitK2imPuxHBAAAIYQACSAMMIEEGKV+BzkNZWSr&#10;/5DMJ5eRYd91quGRV239HvUeuYP6qteTy3hW3ghC7dNTHXTFMJPguE8qqLYHT0MCONrqyHx8D+mz&#10;36bOd1ZQy4t3Uf1fr6Jzf/w2Vd78Da/q2fyavApAGzIyMtxjWQ6SeF9WpSU278/K41veL4nbwCnn&#10;DVV8bqT3XeW9Zh999FHxfp588smQ7MWE8X9s2ni8jb66/IDXWOeHzx+mI/VGeQaAv1OtJorfXEl/&#10;tzTP6+/OaOt/PbpPhJYv7q2nokb8nQMAgPBAgAQQBphAAowfrzBydB4ka8UaERSphkgeZdjzW7Kc&#10;fmrwmnx5BwimT0910uWvq2/c+zeDdX/WWTFZBpho+q291FdzmnoPb6Xuj18WK4qq7viRX0g0XLW8&#10;fK+8G4B25OTk0MyZM91j2tEWt7Jbu3ZtxMMjxiuO+D1x6BWK8Ihh/B+7Kjot9MtXi7zGPl9Zspc+&#10;PIH9HcFbVZeF7hscE3v+XfGt/0o6SN9+tkAEkZe8fJSmDY6vOSSat6GU7vnorGhpl3a4mY4398q7&#10;AgAAhBcCpCjAbSF489n09HTxtJwvnoTxU4H19fXyFdAaTCABQqDfIVrXcQs7tQDJs/Q5PydD3lVk&#10;a/yUXGZ8rxyPbWe66Nep6sHRN54+KPq3d5kd8myAGDIwQM6eNrKePUbG/VnU/dHL1L7+CWp/I4Fa&#10;X4mjxuU3UPU9l6gGQoFWbfxl1LrqPuo99IX8ogDa0tLSQuvWraNrr73WPbYdqS6++GKxSqmoqEje&#10;JbJyc3PFKqpZs2aJNnahgvF/bLO7+umP75f5jYVeGBwHAXDI+NDmSr+/H0rNWn+S1h5qpoqO0ATY&#10;AAAAwYQASaOUUMi3DYTaJrU6nY6WLVvmngjxk302m00eBS3ABBIgtFzGCuqrflvsodSz9fuqIZJn&#10;6XOvINPxv1Bf3Qfk1JVQv10n7wRDOVxnoN+nn1SdBH/vucO0Jr+JP18HiAoDDjvZW6rJVJxL+u3p&#10;1P3hS9T57pPU9sZfqHXNQyIQqrnv59SUNI/ql/yOqu+drBr4jKWq77qIGh6/nlpXx1FX5rNkyP1A&#10;hFL9ZrSigejBwUtaWhrFx8f77XXE85e5c+dSQkKCWOlTXFwsr4q8HTt20NVXXy1a8BUWFspXQwPj&#10;/4lhWXa137ho/vtlVNWF9r0T0ckWE92x8Yzf3wmluLVzcRNWEgEAQHRBgKRBpaWlYtLlORFTSi1A&#10;UvAKpLi4OHEet2MoLy+XRyDSMIEECJ8Bl40cbbvIfHI56XdfphogqZUu51IyHppPllMrqK92Azm6&#10;C6nfrpd3nbiONRpVn7Dl+s6zBfT6wSZ5JoB2cEBkrSwm/c4M6khfTm2vPEBNT98i9hyqvvsnqsFO&#10;KKrm/p9Ty8q7qefzN8hSdphchtCtdgCINH6oLZQresarpqaGpk6dKgIv/vdQw/h/4njrcLPfGInb&#10;+b6wF6uRJoranj7Rvtn374FS9358ls51YrURAABEJwRIGsMB0XCbzw4XIDFeuZScnCzO5RVJmZmZ&#10;8ghEEiaQAJHj6DpMltJkMuy/XjU4Gqn0udPJVPwn6qt5l1z60/KusY8nwguHeILyP57Mp9X7G+SZ&#10;AJHhMhvI1lgx+P/nbtJtW08dby+n5mcXUO1Dl6uGOUGtef9NtQ9Po8an5lLTs7dRy0uLqX39MtJt&#10;eZNMR3PI3lBO/TY8fQ6gFRxsTZ8+XcyzwrUiCuP/iWVnRQ/951MH/cZMv08/hda+MSzrZAfNfe+0&#10;3393pRZ/fFasSgIAAIhmCJA0hDdwXbJkiXuioVaBrCpyOp300EMPifP5CbutW7fKIxApmEACaMOA&#10;XUf2tt1kOfM8GQ/erBoYjVT6vVeT9ewqcupPybvGnudy6+hvl/hPgr+yJI8Sd9SQ2R75DdAhhvX3&#10;k6Olxh0MdWU+R22v/0mEQ/WPzRL7BFUtvEA92BlDcUu5+oSrxB5Gzc/dRi0vLhKBUOvq+6n9rceo&#10;e+MLIhjqPfi5WEXkaKsT+yEBTATcFjslJUV0N+B2dLzKKNrw3kt33nknXXXVVWGdF2H8P/HorU56&#10;8NMKv/HTD1IOU34NVrXHijPtZlq6tYr+fUW+339rpX7+ShHVdONBEgAAiA0IkDRk06ZN7kmGUpMm&#10;TaIZM2aIvY341yOtQFJwT2/lHtOmTdN0O4mJABNIAG0aGHBSv6maHO17qK96PZlPPErG/JuoJ/ti&#10;1fDIt3gvJfPpp8jZHdp9FMLlvWOtdMHzh/0mwdyGhSfK7b12eSbA2Dn1HWSrP0OW0wfJmPcRdX/0&#10;MrW99jA1rriJah/4JVXO+6Zq0DOWOvfHb4v9hriNXPu6JdS18XnSb3+HTEeyRYs7l7FHvisAULN0&#10;6VL3GJZr0aJF8kh04DkQz6O4M0Nubq58NXDc6o7DM37Qb7Qw/p+49lbp6JKXj/qNp27/4Azl1xjk&#10;WRBNStvMtDKvgX679rjff1fPuuejcrSqAwCAmIMASUMWLFjgnmRwcMSBkjJZ2bx5s3g90ACJ8T2U&#10;+/HkDyIHE0iA6NNvriV7yw6ynHmBjIf+qBogeZZh3yyyVqVRv7VF3iF6fFHaSZe/Xqw6Eb7/kwpq&#10;MdjkmQBDG3A6yNHVTNbyQjLu+5i6P14lVvBweNOwbDbVxv2Czs37b9WgZ7xVvehianzi9yKI4q9r&#10;zN9MfbWl8p0BwFjwaiNl/KoUP9gWLTzDo5ycHPlq4Nra2sTvNz4+Xr4yOhj/T2wWu2vIPSQve62Y&#10;XjnQSE36Pnk2aFGr0Uar9zfSL145pvrfUamLVxbSM7vqqKIDwREAAMQmBEgaYbVa6corrxQTjHnz&#10;5vlNcviJOT4WSAs7Bd9HmbTMnj1bvgqRgAkkQAwYcJK9ZbvYD0mXfZFqiKRU7+HbyVa/kfpt3fJi&#10;bdpV0UO/e/OE6mR4+hvHaV9V9LUqgvFzdreQ9cxhMp/IE23kuja+SIad71HXBynUlvpn0U6u7fVH&#10;RIu3pqdupro//1YEOGrBzniretFPqH7J1dT87G3UvjaBOjOeoZ7Nr5NhdyaZi3PJVleGVUQAIVJa&#10;WuoevyqVlJQkj2obhz9KB4f09HTxEF4gVV9fTwUFBZSYmOh+GC87O1vedXQw/geWtLNWdZyl1NWD&#10;47DUg03UiDBJM3ZX9tAf3y9V/e/lWXdsPEN5GCsDAMAEgABJI3iywpMLfkKOWyX4GssKJGXSpFQ0&#10;9iyPFZhAAsSYgX5ytO0h86nlpMu5VDVEUqr3yF1ka/hIXhh5vHXL24Ut4ulXtcnwhS8W0vvFbfJs&#10;iBW8b4/52C6xMkjsK/TRy9Tx9nJqfeUBakr+I9U/eq3YW4hbvqkFOSGr+f9DdY/8Wuw91LF+mQiH&#10;xOohtJcDiDje/4jnJsoYdvr06WQ0GuVR7Tp48CDddttt7vc9nrrmmmuotbVV3nl0MP4HRXW3lR7d&#10;VkVfXb5fdeyl1K/WFNGTObWUerCRqros1Ofsl3eAcOBWzpeu9m89qNTfLMmj698+SW8caqIOE9o6&#10;AwDAxIEASSOUPYuGapEw2gCJWzYoExal8vLy5FEIN0wgAWKbvfkLERSpBUhKGQ7MIUd7ZL8Pv7yv&#10;gf4r6aDqpPgbTx+kVw80yjNBq/qtJrI3VlBfRRGZj++h3kNfkHH/J2TI3Ui6rW9R5/vJYnVQy4uL&#10;qDn5VrGvUNWdF6qHN6GsW75FdQ9Po8anbhYhVed7T1HP52upN38zWcsKyDb4e3AZtb1CDwCIVq5c&#10;6R7DbtmyRb46fsXFxZSWliZ/FTx79+6lm2++2f2ex1vjWXGF8T/4sjn7Kb2wla5JK1Edi6nV/30y&#10;X7RQ+8N7p+nZ3DoqqMMeSsGWXthCP3mpUPXPn+vawf9eGcdayeJAoAcAABMTAiSN4EkUTy54kqZm&#10;tAGS0vLOs8bS+xuCAxNIgImh39pKtpp3yXhwnmqIxKXffTkZ9l5NxgM3knHfrMF/nzFYvyPT8b9Q&#10;X+175Ow5Lu8WHHbXAL2yv5G+9cwh1Unx11fkU0puHTn7B+QVEGpiNVDRbtJvT6few9sG/86cJkdr&#10;NdmbKsly5giZi3eLYMiwZyN1f/gStb76IDU8fh1V3/1T9bAmDFV914VU/9erqOaeSdT8/B3U/MKd&#10;1PLSPWKPo+6PXiZ9zrvi92ItP0rOTgSRALGCVyEp+7RmZGTIV8ePw6Nly5bJXwVHSUkJTZ482T3m&#10;DkZxO7uxwvgfhlPXYxUP7ly59rjq+Gy4+nrigcHrTlDcJxViL6VPTnVQYYMRe1aOEref+02q+op8&#10;fuBq+Y4ayqtGFxcAAAAESBqhrBhKSEiQr3gbbYC0ePFi94RFKV7lBJGBCSTAxOMy11Nf9Xoy7r9O&#10;NUgaroz7r6e+qvXkMga+752vTrODVuTUiA8Z1CbG3CYl7UgLuRAcjV6/iwYcduq3GMmp7yBHO/+3&#10;PkmWk/up9/DW8yuC9mwk/Y53SPf5GyJgaXvtYWp49FrVcCacde7W71LNvZPFvkW8Oqll5d3Utu6v&#10;1PX+s+f3Ftr7oVgh5OhsEqud+m1W8XsFgImLQyQev3I7u6ysLPnq+PBcJdgBEs+XFi5cGLSKi4uT&#10;dx4bjP8hUM0GG71ztJXmbyilfx1i3BZo/fuKfBGKxG+upI3H26leh72VfJ1pN9OPXzii+uc36eVC&#10;enfwvwUAAAB8CQGShsyZM4dmzpwpf+VtNAFSamqqe7KiFG8Ca7FY5BkQbphAAkxsfdVvk277T1XD&#10;opGqt2AB9dWkU78lsFUddlc/PbOrjv7hsX2qE2N+YjX7zMRsHcYrf3hlT2fG09Sx/glqX79M7LvT&#10;tfF50m15UwQphryPROl3ZojVP+2DrzU/u4Dq//xbqrr9h1Q575uqwUzEat5/i1Co+o4fU/W9P6P6&#10;pTOp+bnbqW3NQ4PvfQl1vpM4+HtbR5ZT+dhTCADGhecjU6dOFQ+8tbWNba88DqNSUlLEmDjYAZLW&#10;YPwPY9VksIkVRZtPd4pVSglfnKNvPnOIvrp8bOHS91MO04LMMlqT30j5NXoy9jnlV5pYytrMdM9H&#10;5ap/RtzCbkMR9gAFAABQgwBJQ7iVA08wMjMz5StfCjRA4n2OlImKZw21txKEByaQADBg15Gt/kOx&#10;KslasYYsZ54n69lV1HculSylz5Lx4C2ky75QNURSivdZsjdtHryXXt71S9xX/6W8Bvp/Q+xxNGPd&#10;CfrsdKc8O/z67TYRYDg6GkTLNsvpg2Q6mkPGA5+SftcG6tn8mgh22t74C3WkJ1LXhytJ98Vasa+P&#10;Pvtt6hn8966NL4jAp/2tR6nz3Sep64MU6sp8VuyvU/eXGdT84l1U/+i1VBM3hWof/NVgTRX/Xr3o&#10;YhGyqAYwEaxzt/y36utc5275FlUt/BHVPjyNmlMWUsc7K0i3bb34M7PVlZGzq0WsEAIACJXy8nK/&#10;VTmzZ88W41luFed7LJDybDGHAAlg9A7U6OnFvfV0z0dn6depxUPubTlSXfD8Ybo/66wIqcx2l7x7&#10;7Hp+T73qn8NXluZRyp46eRYAAACoQYCkIbxCaNq0aWK1EO+J5GmkAIlb4PHTfHytMlFRittNlJaW&#10;yjMhEjCBBIDADJCt6XMRFKkFSJ5lzL+JLGdeJHPjdlq98zD924p81YnxzRmlosd7KHGLM3tLNVlK&#10;9omVO50bkqnl5Xup8YnZVHP/z+nc/P9RDUlitc7d+h2quuNHVLP4Z1QbfxnVJcygpmfmU8c7iWQY&#10;/POxlBWQy9Al/uy4RZyt4axoG2dvKCdnT5t4DQAg0iorK73mFMEuBEgAwdHn6KdznRbacbabVu9v&#10;pHs/PitW1KiNC4eque+dpo9KOijWOhsfrNXT5a+r73P0wKcVVNeDFn8AAAAjQYCkMUpQxKHPypUr&#10;3W3nhgqQODjilnVTpkxxT1B8Kzk5WZ4NkYIJJACMVr+lmfpqN1Dv4TtUAyTfOvfRT2jLG1fTqqcW&#10;0uIHltBzK56lY5lrSZ/zLul3cL0z+O/vkWF3pij99nTq4f15slZT16YXxR44vAKo892nxOqe9jeX&#10;UNsrD1Dz83dS41M3U8Pj11Hdn6dTzf2/oKo7LxTt3HiFTNWdP1YNUbRcdY/8RvyempLmUdPTt1D9&#10;kt+JoKvqth+4q3rw91X3p+nieNvrfxJ/Rvzn1luwhUyF28lctIvMJ/eTtbxQ7H/E7fH6zQaiAewp&#10;BQCxQ21f1WBVrHdIwPgfIq29106bT3XQY9uq6Mp1J+j/LNuvGqR4FrdAvuKN4/TXLVX04Yl2qumO&#10;3odansypUf09PvhphQjcAAAAIDAIkDQoIyPDPdngIGn+/Pm0aNEi8evExEQxAeH9kjxbQAxVfK7L&#10;FftL0rUOE0iIBgP2PnJ2t5KNV0HwBvpm4+CL/fJo5Lh6e8T7cva0k0vfQU5d+/ni17qaRUs0R3s9&#10;OQePiZZeLodYETPgsNGA0yHv8qWBfpeo4T7o51ZrttpSMh/bRaaCLdR78HPqzd9MRt4fZ3cm6Xa8&#10;K/bM4bZrPZ+8ItqsGXa/T4bcD0i//R3Req1n8+vy+KuizRq3Xmt7/RHRoo1bsLWnPS721+HXWlbd&#10;J/ataXzyD9Tw+PXUsORqEdbUPnQ51T7wS6p95BJqfv5C6tjwA9XwyLe6P/8utaz+NtXGD90iTSt1&#10;7o/fpuq7LhK/V/69V9/9U2pMvFGs2uE2dDVxv6Ca+y4Vreg46Gni4OeZ+eKchkevoYbHZlHj8htE&#10;INT6ygMiBGt54U6x70/P52vFP3lVlHF/FplP5A3+fQrtaiwAgFiyYcMGr7lFMAsBEkD4nWk306YT&#10;7fTIZ+foRy8cUQ1YfOubTx8SK5R4ddOR+sH5gcbtquihqWuK/H4fv3y1iPZV+7eBBgAAgOEhQNKo&#10;nJwcmjlzptckazTFrezWrl2L8EgjMIGEcOHQh8MPDlM4WLFWFJHpSLYIN3gPme4PX6K2tQniQ3j3&#10;SpKFF1DVgu+pfrjPxSszGp6YLQIO8cH9k3PFP5tfuItaX32QOt5eTt0fr6LWl++lro3Pi4Ck5aV7&#10;Bmsxta66j1pevEsEI/zhP6/8UEKRmsWXiBUs3N5M1C3fGvznt8V74rDgfOuzb6u+p1HVvG+K/W+4&#10;rVjlPP9ARbQbG3wf1XcN/lnc9n3Vc7RU1Xd/kxoe/9bgn/23qfOD76gGSJ7VnfUdan/z29T8/Leo&#10;bul/U/Xib6reN1jFf5/4vzX/HRD79gz+vesc/DvCYZyl9CDZqkrI3lorgkG1gA8AALSDuyF4PrS2&#10;YMEC0XpuzZo1ogvCaIsfhps6daq4F1rYAUReWZuZntlVSz8dRcu7f1+RTws3nqGNx9vJZNPO5w0c&#10;Ds1OP6X6nvn3CAAAAGODAEnDWlpaaN26dXTttde6Jx8j1cUXXywmZkVFRfIuoAWYQGqbU98pVrT0&#10;951vZcArFMTqk+LdZCk9RLbqk2RvqiRbYwXZB8tWc0q0ruo99MX5FSl7NpJh1/uD/9xExv2fiBZX&#10;4lj+Z2Tc97FYqcLBCq844VZYvDcMBy+d7yWJFmK8SoVXqPCqFA5f2tbEU+uq+8U/+fy21x4W4Q2v&#10;zqhfcjU1LJstAhlegVH/6DVipUr1PZdMuH1mUOfr3MJvUlPyt6jlpe9Q5wffUw2R/Oqz71LHuz+k&#10;1jUXD/7dmkL1S68SLeoan/j9+dU8K+ZQ0zN/FCEQr5Di1VPc4o6Dwp7Bv8/6wb/v5//ubxKrrvjv&#10;fN+5E+SU+/oAAEDsSEpKEmNYDo2Coa2tjWbNmoUACUBjCuuN9Fp+Iy3cWEYXvhhYoPQ3S87vn/TB&#10;8TZ5l/DaX62jF/bW0+TVx1Tf3+WvFdGReoM8GwAAAMYCAVIU4H2O0tLSRJsH372O+InAuXPnUkJC&#10;gniqr7i4WF4FWjKRJpC8+sXRWku2ujNkrSimvqoTZG84K1qM2ZvOib1CrGePkqOlhvotveKaAZtV&#10;rJjhjeQtJw+IVlO8Z4toQfXJKyJ86XzvKWp/6zERqjQ/fwc1J/OH24upLfXP1JH2uPiAu51r8Jz2&#10;dUtkEPOQCGJaXlwk9jERAUzCVVS/dKb497o//5aqbv+B94fxwVjxgoqpOscrkniFFK9Uuv2HYqVS&#10;9T2TqDZuCtU+PE2sqhL759w5+PqdP6aaxT8Trdd4pVXdI7+muj9dQfWPXitarFUvnuReydX09Dxq&#10;enYBNb9w5/nAcPDvbGf6curckDz4d/4FsTfRoXUv0ItPrKA7732MFt77ON1+/zL6432JNP3BV+jm&#10;Fz6jTYeqROtBz1aDTkMZWcqeJd2OS/2DoyFKl30xmY//heytO+VdAAAAzistLRVjWP5nsKSnpyNA&#10;AtC4LrODtpd301M7a+nqt0roHx/fpxrSKHXxykLaUNQqrw6N8++pS+zr9LNVR1XfB9fXV+RTyp56&#10;eRUAAACMBwKkKKXT6USwBNFB6xPIfmuvWHVzvu1Zo9gDh1uf8X4hvLLAkLuRej5dQx1vP0EtK+8+&#10;/wH407dQ44qbxIoF3oOk9pHf+IUxgRRWzYSnONzgtnG8r0xj0jwRsvEePbyfj3HvhyK0Mx3bSdby&#10;o2QqzqW+c8fFKiteRcX7yHSkJ1L72gTqeOtR0bKu/c2lIqDjvw/896DuT9NFcFKXcJVYucIrrHg/&#10;mtZX4sR5HeufEKEI7wfU81kq6ba+KUJCsWrrwObzq7XEPkOfiXZ7Ijz8Yq1Y0cWhIv99tJ49JsJH&#10;fo99/GsZUHIoyavCrGeODP6d3St+H6Zju8QKMvPgv/PfYb6P8cCn1HtoC5kKt4u2fqbD29zHxEoa&#10;/rPY97FYPWYpyROrzZSQM9x402K13u1cv0ktph1nu+WZw3N0DP7ZnVs3+N/0YdLvvUo1PPIt/c5f&#10;krn0WXLpT8u7AADARMcPrG3ZskX+avzy8vIQIAFEof3Veno8u5oueXno8OZflu2nVfsaqK6nT141&#10;eoY+J1V2Wuj1/Cax99KCzLKA9mz658Gv/fSuWjLb0cofAAAgWBAgAYRBJCaQ+uz1YjVOy8vnN+dv&#10;Spon2lJxeMArHjhMEBvW33mhauCACqDmfVOsSOH9c5S9hM7vs/NNsZ/P+VUr3z2/h9DSq8V/g+aU&#10;O6h1dZz4b8B//vzfgVeq8AoVDuWaUxaKUEasnOKwbvB8XnHFK606M54WIUznhmeog1eqvPskdWY+&#10;J9qK6benkzF/M1lK9om2e9byQrJWFotAcMBhl38rQOt4U+Mpr6q34Ph/SQcp7UiLPHNsBpxmcvYU&#10;UV/Nu2Q6/mcy7PmtaoiklOHADdRX/Tb193XIOwAAwETEq4+am5vlr8bPZrOJB+JiGQIkiHWnW01i&#10;b6Gh2sdxcdB0y4ZSWrGjht471kr7qnRUr+sjndVJDle/CIoO1Ojp9YNNdF/WWZr2ejF9dfl+1XsN&#10;V79PP0WZxW3ingAAABBcCJBiGK9QKikpkb+CSIrEBJLbZqmGHtFQ8//nfIswXjEz+PtoWDrz/L4s&#10;HMC8uEjsycIraHh1Cwcu/LoIyJ66+XxbsGf+KEIzbl13fi+hh0SY1pnxDHV/+BJ1fZDibhPG+7dY&#10;Th04v3qleLcIYczH94jVJy5jtyhnR4Nor8d7INmaKsnRVksuk17+SQOM31uHW4bcvPh/kgvopbwG&#10;6nOEZkLs1J8ka/lK0u+5UjVEUqr36H1kb95G1O+QVwIAAMBQECDBRMLh0I9fHHmFULDqG08fojs2&#10;nqEPjrdTpwkPywEAAIQSAqQYxuHR9OnTyeXC8u1Ii8QEsjHxRvVwZgzFK2tq4y8bvOec8y3J3viL&#10;CGQ63kmkzveSqCvzWer+6GUy7NkoVsDY6srI3lJNzq4WsQJG7H1Uc0qEMLwXkq2+TLQcM4nA5jMR&#10;3FjKDg++fkYENgATQbfZQc/l1tG3kg+pTowveOEIrSsI3tPegXB2HSJzyaPUs+3HqiGSqG0XkKno&#10;QTKfXEZOwxl5JQAAxKqcnBzRbo7/GWxtbW2Um5sr5i2xNmdBgAQT0duFLTRr/UnVse1Y66vLD9CM&#10;dSdo6dYq+qiknWq6rfKrAQAAQDggQIphPAnjCQtPyiCyIjGB7P5wpViV0/LyvdTuDnxWUHva42IF&#10;T8tL94g2aLrt6WJ/I8vpg6LtGe8pw4GPs7uV+i1GooEBeUcACAbuB/+nzyvpK0vyVCfJ3N/9zTAH&#10;R74GXDayN35CvUfuUA+RPEq37QIyHpw3+P3jRXK07xn8vtHIdzh/IwAAiHocHvEYNph7FnE7vIUL&#10;F7rHx1yTJ0+m+Pj4mNnnFQESTGRtvXZaf6SF/rrlnGgvxw9G/f2j+1THvlz/tGw/Xf5asWhjt+ZA&#10;I2Wf6aLipl5qMtjkHQEAACBSECDFsOzsbDFhWbx4sXwFIgUTSAA412mhhzZXqk6auaYOTprfL26T&#10;Z2uHy1xPfedSyZB3jWqApF7fI8Oe6WQ+kUC2+o/IZaqVdwMAgGgT7ACJ9z6aOnWqe2w8bdo0SkpK&#10;EnOWSZMmiV8XFhbKs6MXxv8A/hr1NjpcZ6DdlT302elOyjrZQWc7LPIoAAAAaBECpBDhVT88yYpE&#10;JSQk0Jw5c9wTFq6amhr5ziASMIEEmLiONhjpzk1nVEMjLn4qk5+yjAYuQylZK14l44Hfq4RGwxdf&#10;Y61Yg7Z3AABRhucXPIblfzKbzUaVlZVivrNlyxYqLy8fVfs5z3ExB0Z8LwWvPpo1axZddNFFUd9F&#10;AeN/AAAAAIgFCJBCJCMjwz1h0EKlpKTIdwaRgAkkwMSTW9lDc949rRoacd25qVy05ohW3ObOqTtB&#10;fbUbyFT8JzLk/lo1OFIrfe50Mp96kuzte+XdAABAq5QAiR9S4zkOrxBSxrVKcRDE7ed4ddFwjEaj&#10;CIeU6+bPny+PfIlDpBkzZoiWdvX19fLV6IPxPwAAAADEAgRIIVJRUUHTp093TxoiXddddx01NvK+&#10;FBAJmEACTBw7yrvFRr9qoRHX3R+V0+lWkzw7tvT3tZGzp4hsTZ+T9czzZDgwRzVA8iz9rsvIUvbc&#10;4HXH5V0AAEBLlAApkOL5T3FxsbzSH69Y8jx/qIfcNm/eLI7PnTtXvhJ9MP4HAAAAgFiAACmEli5d&#10;6p40aKF4TySIDEwgAWLfgRo9Xf/2SdXQ6O8fzaO/fHGOqrut8uyJo9/SQvamz8h07EHq2fpD1RBJ&#10;KcOeK8l65gVydB2WVwMAQKSNJkDi4hVGQ7XPXrVqlde5vKJJDbfJU1Y6RWsrO4z/AQAAACAWIEAK&#10;oZKSEvekgYv7eS9cuFAESzwRUyt+ys7zGq6ZM2cOe41azZ49W1zLm9Eqrw33NCCEFiaQALHrbIeZ&#10;Fm5U3+Po35/Mp6SdtdRtccizJ7aBfjvZ23aT5dQK0o/Q8k63/SfUeyyObLUZ5DSelXcAAIBw4r2N&#10;eC6ijGMDrUWLFsk7eOM5ied5vNJoKErYxHu7RiOM/wEAAAAgFiBACjElEOJ2DSOxWCyi3zefP2XK&#10;FEpLSxvy6b2RcO9wfmqPgyS+L0QWJpAAsafZYKO/bjk3ZHC0Mq+B7K4BeTaocXQcIHPJYyIsUguR&#10;PEu/ayqZih+hvrpMcupP0YDDKO8CAAChwqt/lDEsF88v1qxZI+Y2/HBac3OzqMLCQsrKyhJhj3Ku&#10;WvcD3wCpoKBAHvHH91POG+ucKJIw/gcAAACAWIAAKcQ2bdok2jgEIjk5WUwwOPRpa2uTr44dr4Di&#10;r82rkCCyMIEEiB0tRhst2VpFf7PEPzj634/liRVHFrtLng2BcrTtItPxv5Iu51LVAEmt9Lt+Sb1H&#10;7iJrxSvkaN+LUAkAIMi4ewKPX/khN14txK3lRsLzH74mLi5OvvIlnpcoY2IuDp6GkpeX5z6P7xlt&#10;MP4HAAAAgFiAACnEeJLFq4kqKyvlK0ObOnWqmGAE8wm7+fPni3sGsgIKQgcTSIDop6w4UguOuOI/&#10;raBW48gfrMHIHD3FZK14jXoLblUNjoYrY/5NZDhwI9kaPyOXsVzeEQAAxoLnMbzqiFcZjUZKSopo&#10;3+1LCaSUKi0tlUf8ebYDT0hIkK9GD4z/AQAAACAWIEAKA356zmgc/qlobjnHk4sFCxbIV4JD6R0+&#10;VB9yCA9MIAGiV1mbmR7aXKkaGnHd9sEZOt7UK8+GYBtw2cjRsZ+s5S+R8eA81dBouNJlX0ymYw9S&#10;X/2H1N83/tW9AAAThU6nE2PX4fYpGorSCYH3UPLkGyANF0zxMeU8vi7aYPwPAAAAALEAAZJGcP9v&#10;nlzwvkfBxPfj+06ePFm+ApGACSRA9CmsN9ItG0pVQyOuBZllVNSI4Cjs+h3k6q0kR9tusp5bS6Zj&#10;caTfdZlqeKRW3PLO1vAxDTjN8oYAAKBGWQHED7qNlhL++AZEnnskqR33xHssKefNnDlTvho9MP4H&#10;AAAAgFiAAEkjuP83Ty7ee+89+UpwPPDAA+6Jy/Hjx+WrEG6YQAJEj5LmXrrtgzLV0IgLwZE2uUy1&#10;ZGv4iEzH/0KGvJmq4ZFn6bZdQOYTS8nReVDeAQAAPCkhUCD7HvnKzc0V1/IqJk+8l5IyJuYaLkBS&#10;7sHF10UbjP8BAAAAIBYgQNIIZYIWzP7e3DZv0qRJ7okL9kGKHEwgAbQv52w33fTuadXQiOvej8/S&#10;iWaTPBu0bsDVJ1YaWSvWkPHgXNUQSSldzqVkKnqIbPWbqN/u/WEnAMBExl0MeCXQaMXFxYn9k3z5&#10;BkjDycrKcp83e/Zs+Wr0wPgfAAAAAGIBAiSN4P7g06dPF5O0mpoa+erY8f18e4zzKieIDEwgAbSp&#10;rddOL+9roMmrj6mGRn+7JI8e21ZFTYbRP30N2tJvaaa+6vVkzL9JNUTyLFPRg2QpTRarmgAAJrK5&#10;c+eKGs0qpDVr1ogxL1/ni0MlZUw8bdo0+ao6ZS9XLg6kog3G/wAAAAAQCxAgaYgy2Zo1axZZLBb5&#10;6tgsXbrUPWFRqq0Nm4dHCiaQANpSUGeghRvPqIZGSv3li3PUYrTLKyCWOPWlZCl7jnQ7p6gGSJ6l&#10;3/Ez6j00n8ynllNfzbtkb8+TwVL/+ZsBAMQwJcRZsGDBsA+j8cNrmzdv9trjiFcbee6fxN0RlGNc&#10;fO5weNWRcm5ycrJ8NXpg/A8AAAAAsQABkobwBEt5Ko83iuVJ2GjxxM535RHXokWL5BkQCZhAAmjD&#10;p6c6aeZbJaqBEdc3nj5ET++qpbZerDiaKBxdR8hydhUZD96sGiANXd8jw75ZZDr+Z7JWvUXOnqLB&#10;uw2cvykAQIzg0Ie7JCjjWA594uPjKSUlhVauXCnGtbzSaOrUqe5zuC666CJxLs9pysvLxb08W9Jx&#10;8ZxlKCUlJV7npqenyyPRA+N/AAAAAIgFCJA0hkMjz8kST7yys7OH3WCWj/Ems2rBkVJoXxdZmEAC&#10;RI7Z7qJX9jfShS8WqoZGXLPWn6TMYqzSnOhcvVVkrXiV9HuvVgmMAqhtF1DvkTuor+4D6rd9+dQ9&#10;AEA043mG57wikOIVQxw+cWcF/rVvwKRUUlKSanu8xMREr/PGsg9TpGH8DwAAAACxAAGSBvETfZ4T&#10;Js/iVhAcFHH5bkI7VEVjy4dYgwkkQPid7TBTwpZz9H8e36caGvHrS7ZW0bkuq7wC4EsDDiM5Og+J&#10;fZPMJY+RMX+uaGenGhwNUb2Fi8hW/9HgvXrlXQEAopPSajuQ4gfgODxi3GGBVyH5nsMrlNLS0sT+&#10;r3x+QUGBO0jyfaBu/vz54vVog/E/AAAAAMQCBEgalZGRISZWnpOnsRRPVrgnOUQWJpAA4XO0wTjs&#10;/kY/fP4wvbyvgUw2fG+E0Ruw95BTd5zsjVlkKU0mY8FtpNt+sWqA5Fmm4kfI3r5X3gUAIPpwyOPZ&#10;zk6tli1b5reXK4dIHAJ5npeamiqO8coiDpH4tUmTJqmuVMrJyRHnRhuM/wEAAAAgFiBA0jCeLN1z&#10;zz1eE6hA69prr6U333yT2trQkkkLMIEECL0dZ7vpxndOqYZGXFe9eYI+KmmXZwMEl1N/ivpq0qn3&#10;0C2qAZJS+j2/JfPpJHK076WBfru8GgAgOvDKoszMTNFijlcOcUcEDof418peR2r4gbYtW7aI4IiD&#10;KE+VlZVDdlbg1UvR+jAcxv8AAAAAEAsQIGkct3LYtGmTmKB5TqaGq6VLl4on/UA7MIEECA1X/wCt&#10;P9JCv3z1mGpoxHXXpjN0uP58Kx2AcOi3NIjWd8b8m1RDpC/re2Q8dAtZy18ie9seGrB1yzsAAEws&#10;Op2OFi1a5DWn4RVJ0bj3kSJS43/dtjRyGTrlrwAAAAAAxgcBUhThp/O4V3hcXBzNnj1bPKnHG9PG&#10;x8fTqlWrKDs7m2pqauTZoCUIkACCq7TNTH/dco6+viJfNTT6+0fzBo9XUW0P9jeCyHL1VpKl/GXS&#10;756mEiD5F69QMhU9RNbKVLFKqb+vQ94JACD2ZWVlibkOj5d9VypFm0iM/zk8qrz5G6JaV91H1rLo&#10;/jMEAAAAgMhDgAQQBgiQAILjwxPtdG3aSdXQiOubTx+i5N111G1xyCsAtMPRtpvMJ5eRPvc3quHR&#10;UMWhkn73r8lasYZszVvIZSgjGnDKuwIAgBZFYvzf8Ngsd4CkVMuq+6iv+qQ8AwAAAABgdBAgAYQB&#10;AiSAsavpttKKnBr672cOqYZGXFPXFIlWdgDRwmUop77aDWQqepj0uy5TDY5GKsO+a0Ug5eg6Iu8K&#10;AABaEYnxf9Mzf/QLkJTq+SxVngUAAAAAEDgESABhgAAJYPR2VfTQ/PfLVAMjpe76sJwO1OjlFQDR&#10;q9/SRPaW7WQ98wL1Hr6T9Dt/pRoaDVWGvGvIWvEqOXXH5R0BACCSIjX+t7fUUONTN9O5277vFyJ1&#10;vvukPAsAAAAAIDAIkEKkvLycEhISyOVyyVeiQ15eHmVkZMhfQbAgQAIIjLHPSa/lN9HkVUdVAyOu&#10;n7xUSC/va6AuM9rUQWzrt7aSvXUHWThUOnIX6XOvUA2PfEu/61dkOrGE7M1f0IC9R94NACB4mpub&#10;xbwhPT2djEajfPVLPAfiOUV9fb18ZeKJ9PjfZeyhrvef9QuRWl+Jo36zQZ4FAAAAADA8BEghtHDh&#10;Qlq1apX8lfbxBG/atGnU1tYmX4FgQYAEMLzqbis98lkl/d3SPNXQiItXI+0o75ZXAExMA64+cupP&#10;ka0hiwz7ryddzqWqIZJnmY4uJnvzFnkHAICxUUKhyZMnu8e1XBwm+dLpdLRs2TK66KKLaNasWbR2&#10;7Vqy2Wzy6MSglfG/+cReqlr4I68QqeaeSWTY+6E8AwAAAABgaAiQQqikpERMmgoLC+Ur2mWxWGjO&#10;nDlicgfBhwAJQN3RBiPd/0mFamDE9f+SDlHijhqq6+mTVwCAL1vzVuo99iDptv9ENUBSSrf9p2Q6&#10;ei/11aSLEIqo//wNAABGUFpaSnPnznWPZz1LLUBS8ANqcXFx4jyea3CXholCS+N/W20p1T3ya68Q&#10;ias5+VbqPfSFPAsAAAAAwB8CpBBLTEwUq3o4TNKqrq4uMaGbOXPmhHsyMFwQIAF8yWRz0RuHmuiy&#10;14pVQyOuGetO0IaiVnkFAATK0XmQrGdSyLhvlmqI5Fm6rT8g44EbyVL23OB1+fIOAADeOCDyXXXk&#10;WcMFSIxXLiUnJ4tz+eG6zMxMeSS2aW387+xpE+3rfEMkrtq4X5Buy5vyTAAAAACALyFACjEOZPhp&#10;vUmTJtGWLdprH1NcXCyCI54U1tTUyFch2BAgARAV1Bno/qwK+t+P7VMNjbgWfVhOJ5pN8goAGA+X&#10;uYGs59aSYd+1qgGSb+myL6LewrsHr1lHtrpMcvYUDVYxuXoraGDAKe8KABMJdylYsmSJexyrVoGs&#10;KnI6nfTQQw+J86dMmUJbt26VR2KXVsf/vOKo9sFfqQZJne89Jc8CAAAAADgPAVIY8J5CU6dOFZMH&#10;fvqOV/xEmtKXnN8TPwmYnx/8J495MpmSkkKLFy8WIRXvCcW/1mLrCm4zuGjRIlq5cqV8JbgQIMFE&#10;lnWyg65ad0I1MOL6x8f3UdwnFVTebpZXAECwOXqKyFqZSr2Hb6eerT9QDZBGKsPeq8l8/C9kq99E&#10;rt4qeWcAiGWbNm1yj2GV4gfjZsyYIfY24l+PtAJJweNt5R7coUELc6JQ0vL4f8BhFyuO6v9ypV+I&#10;1LbmIXkWAAAAAAACpLDh1T08UeIJBD91l5qaSkajUR4NH24hkZWVJd4DvxcOj3hiGEw8iUxISHBP&#10;mPhr8CTTs/VFfHx8RH7/vngiy8GW8r44VAsFBEgw0TTo+ih5dy39IOWwamjENf2N4/R2YQv1ObAP&#10;C0B4DYg9kDgIMp94lPS7L1MNjEYqfe5vyHzycbK3ZNOAyyLvDQCxZMGCBe4xLAdHPG/gVUls8+bN&#10;4vVAAyTG91Dut3TpUvlqbIqW8X931mqqWniBV4jU9PQt5NS1yzMAAAAAYCJDgBRGHCIpT+px8aok&#10;Diyys7NDGqZwaMSt6nj1jxJicXGgE+yVR55BmdLjXJlk8vvgiaYSJHGoFKm2ebm5uaobASNAAhif&#10;bWe66eaM06qBEdc/LdtHD2+upOKmXnkFAGiBU3+S+s6tEy3sdNt/ohoYDVtbf0CmoofI3pwt7wgA&#10;0c5qtdKVV14pxq/z5s2jnJwceeQ8Hk/zsdF0F+D7KGPi2bNny1djUzSN//uqT1Jt/GVeIRL/2lpR&#10;JM8AAAAAgIkKAVKYcasGzxUvSnHYwk/4cQs1frKvoKBAtL4bLb6GwyIOalatWiW+lueTfkpxkBXs&#10;8MYzPOLKy8uTR7zxXlDKORwihbN9BU9058yZ4/76voUACWD0Wow2Ssmtox+9cEQ1NOLiY6v3N5DZ&#10;7pJXAYCW9ds6qb+vY7Dayak7SbbGT8mQP4eMB+eqB0gepc+ZTJbTT5GtfiPRAP6fB4hW9fX1YuzK&#10;8xS1ecNYViB5PkzHxW21Y1W0jf+dXc3UuPz3XiFS5bxvUu8h7e3jCwAAAADhgwApQnhljlqw41u8&#10;WodDFi4OmDgQ8i3leCD34+I9iZRVQcHCK6g8wyNuUTcczxZ38+fPF6uTQo1b98XFxYkVX7zyynNS&#10;pxQCJIDA5ZztoVszy1QDI6XmvHOKPjvdKa8AgFgw4DSTvW0PWUqfJkPeTNUQyV1bf0DG/LlkPfMC&#10;OXuOyzsAQDRQ9iwaalw/2gCJHxpTxsNKDfXAWSyIyvH/QD+1vvqgd4g0WJaTB+QJAAAAADDRIECK&#10;IH6SjydknpOoUBavvOEVOKHA7fGUr8NBFj+xOJySkhKv95aeni6PhI9v6MWFAAlgeJ0mB724t54u&#10;WlmoGhhxfefZAnpqZy3VdFvlVQAQy1zGs2Q9u3rkMGmwDHuvJHPJo9RXvZ4cHfvIZThD/X1tNNDv&#10;lHcDAK3grgY8duUOCWpGGyApLe88y7ctXiyJ5vF/18YXvAKkqjt+NPh9+5Q8CgAAAAATCQIkDdi/&#10;f78ILn72s595TaiCVbzq5vPPPyebzSa/YnBxWMStLZSvN9LqI4XnHkSBhE6hsGjRIvd74EKABKDu&#10;QI2e7v6oXDUwUuqGd07Rp6c65BUAMBE5u4+R5dQK0u2YpBogDVeGvN+R6VgcWcpSqK/qLbI3ZpGj&#10;M59c5rrBOw+c/wIAEDbKiiHuHKBmtAESd0FQxsNK8SqnWBXt4/+erNVeIVLNg1PJ2dkojwIAAADA&#10;RIEASUM4QFmzZg3NnDnTa2I1luKWdklJSWIvpVDzXUUV6Goi3qPJ8zpexRRuHBh5vgcESABf6jDZ&#10;aWVeA12y6qhqYMT1reQCStxRQ+c6g9sWEwCin8twmmx1mWQ+8VfSbf+JamgUcG39PhkPziNr5evk&#10;0uMpeIBw4Q4GPDdRM5oAKTU11T0WVoofIAt2W20tiYXxf8c7K7xCpMYn/yCPAAAAAMBEgQBJo7hl&#10;BAcxS5cupdmzZ3tNtnyL90niiR0/1bd27VqqrKyUdwm90tJSr9VHXIcOHZJHh7dt2zav62644Qbq&#10;7AzvXikrVqzweg8IkACIihqNdF/WWdXASKnr3z5JH5dgtREABM7RtkusTuot+CPpci5VD4oCra0/&#10;JMP+G863w6tKI3v7HnJZ8GQ8QLClpaWJ8Svv3+or0ACJ9zlSxsGeFWjXgmgVK+P/ttce9gqR2tct&#10;kUcAAAAAYCJAgBRFdDqdmKDx/kEcMPG/h6otXaA2bdrkNRHkMMvlcsmjw2tra/O6litUezQNBSuQ&#10;AL60u7KHbkg/pRoYcf3binxK2HKOStvM8goAgLHrt+vIZaoWbe/sTZ+R5cxK6j16HxkP3Ej63b+m&#10;nuyL1MOjYcqw93dkPpVItoaPydFVQC5zA9FAYOMSAPDHK4R4z1BeLcTzD08jBUjcAo87DPC1yjhY&#10;KX4AjR9Ei2WxNP5vTJzjFSLptqyTRwAAAAAg1iFAgnHxnBhxDdXiYijTp0/3uj4xMVEeCQ8ESABE&#10;H5W002/XHlcNjbh4tdHG4+3ybACA8Om3dZKjp4hs9RvF/ki6MYRKXPpdvyLjAV6x9BjZ6t4frI3k&#10;1J0QbfZcxgpymWqp39pMA67IPpgDoEVKUMShz8qVK91t54YKkDg44pZ1U6ZMcY9/fSs5OVmeHbti&#10;afzvaK+nmnsmeYVI5hN75VEAAAAAiGUIkGDMeKURrzjynAwuXLhQHg0Mn+95PfdZDycESDBR2Z39&#10;9Fp+E1344hHV0OjvH82jhzZX0qlWk7wCAEADBgbIqTtOfXUbyXL6KeotuJV0O3+hGhqNtfS5v6He&#10;wwvJfHIZWSteI1tDFrmM5fINAExMGRkZ7rEsB0nz58+nRYsWiV/zA2A8vuVxvO/cQK343EA7FkSz&#10;WBv/c2DkGSDVxl9G/dZeeRQAAAAAYhUCJBizwsJCr8kgV1xcnDwamISEBK/reUIazrZ8CJBgomnU&#10;99Hy7TX09cQDqsHRfzyZT8/sqqMei0NeAQCgff2marI3Z5P51ArS772aerb9SDUcGk/ptv+EjAUL&#10;yFqZSk5difzK/pzdR6n3yJ3Us/UHZClLka8CRL+cnBzRbcBz7Dya4lZ2vF/rRAiPWCyO//Xb0rxC&#10;JN4fCQAAAABiGwIkGDOlbYVnjTaA8Q1wuMLZDz1cAdINN9zg/hr87+vXr/ergoICeTZA8O09p6Pb&#10;PihTDY24fvzCEVqT30jO/gF5BQBAdOu3tpKzp4jsLdnUV/02WU4/Scb8P1DPtgtUA6LRlm77xWTc&#10;P5tMRfFiNZS1/CUy7Lve7zzz4DGAWNHS0kLr1q2ja6+91msMPVxdfPHFYpVSUVGRvMvEEKsPkLW8&#10;fK9XiKTfmSGPAAAAAEAsQoAEY5aenu41OeR64YUX5NHAPP/88373yM3NlUdDjzf29fzaoQqQfPd6&#10;UisESBBsHAa9WdBMU149phoacU1/4zh9eAL7GwHAxDJg6xQBk8vcQC5TtWhRZ2/aTPbmrWStfJ3M&#10;xxPIeOhWMuy50i8QGkv1FtxO9tZdZG/LJUd7Hjk6D5Kz+4hox+c0lIn3MOBAKyiIHrzPUVpaGsXH&#10;x/vtdcRt7ObOnSs6DfBeSMXFxfKqiSVWAySnvpNq7p38ZYg075vUd+6EPAoAAAAAsQYBEozZqlWr&#10;vCaLXNyWYjR4Uul7j88++0weDT0ESBBrBgYG6PPSTlr0YTl9bbl6mzquWzaUUl6VTl4FAABD6neQ&#10;s+eYWMVkOnqvWHmkFhJ5lm7rD6kn+0LVY8OVLmeyaMUHEI10Op0IluC8WA2QmKlwh9cqpLo/T6d+&#10;s1EeBQAAAIBYggAJxkyt/dymTZvk0cCoBUiZmZnyaOiFq4WdZ4DET2X+7ne/8ysESDAee6t0dF/W&#10;WfqXJ/arBkZcvL/R49nVdK7TIq8CAICxcHQVUF9dJlnKnqPewsVkPHSLaF9n2PNbMp96kvr72smp&#10;P0X6XVNVg6Lhqq/uA/lVACCaxXKAxDozn/MKkVpeXCSPAAAAAEAsQYAEY8YtK5RJkVK8L9JoqAVI&#10;/Fq4hCtAivUJJETGmXYzPZlTQxc8f1g1MFLq8teKKb2wRV4FAADh4jRWkPHgLapB0VDl6NgnrwaI&#10;PbxCqaSkRP4qtk2E8X/rS4u9QqTODcnyCAAAAADECgRIMGaLFi1yT4qUKiwslEcDoxYgZWSEbyNW&#10;BEgQbRyuAXrnaCtdufaEalik1A+fP0xLtlZRfo1eXgkAABEz4Bos5+A/bIP/MNOAw0j9th7q72sj&#10;l6nu/B5MbbnUV4PN6CG2cXjEK/NdrsH/J2LcRBj/91tNVJcwwytE6vogRR4FAAAAgFiAAAnGbMWK&#10;Fe5JkVJ79+6VRwPDeyb53uPzzz+XR0MvXHsgIUCC8TpSb6T4zZX0L08Mva/Rfz51kP70eSUdrjPI&#10;qwAAAAC0g4MjHg/n5ubKV2LXRBn/91WfonO3fscrRMJKJAAAAIDYgQAJxkxt9VAwWtiFcy8grEAC&#10;rePWc1NfK1INjJSa/34pbT7VIa8AAAAA0Kbs7GwxHl68eLF8JXZNpPG/5eR+OvfHb3uHSBlPy6MA&#10;AAAAEM0QIMGYffjhh+5JkVIbNmyQRwPz9NNP+93jxIkT8mjoYQUSaFGzwUbP7q6j/37mkGpgxPWr&#10;NUWUerCJdFanvAoAAABgaLzqh8e6kaiEhASaM2eO17i7pqZGvrPYNNHG/5bTB6nqtu97hUi6rW/J&#10;owAAAAAQrRAgwZjxJNRzEsj1xhtvyKOB4cmk7z3q6urk0dBDgARasruyhxZklqkGRlz//MR+evDT&#10;CrSoAwAAgFHjfUY9x72RLh6Hx7KJOP63lh2mqtt/4BUi9R76Qh4FAAAAgGiEAAnGrLy83GsSyDXa&#10;ieDChQu9rp80aRLZbDZ5NPQ4MPL8+giQINxajXZ6Ka+BfvrSUdXQiOsXrxyjtwtbyO7ql1cBAAAA&#10;jE5FRQVNnz7da+wbybruuuuosbFRvrvYM1HH/6Zju7wCJC5reaE8CgAAAADRBgESjJlOp/OaBHKN&#10;NoCZOXOm1/Xh7oeOAAkiwdk/QBlFbTQ7/ZRqYKTUje+couwzXfIqAAAAgPFZunSp19g30sV7IsWq&#10;iTz+1+/M8AqQau6dTPbWWnkUAAAAAKIJAiQYl0WLFnlNAkcbAHley5WZmSmPhAcCJAin8nYzLdly&#10;jr6emK8aGHH9v6SDtCy7mio7LfIqAAAAgOAoKSnxGvvOmjVLdATgYInHwWo1d+5cr2u4+CGw4a5R&#10;q9mzZ4treb6gvFZcXCzfWeyZ6OP/7g9XeoVIDY9eS/19ZnkUAAAAAKIFAiQYF35qUJkYcU2ePJlc&#10;Lpc8OjzeONfzWq76+np5NDx44ur59fnXoYAAaeLqtblo/ZEWumrdCdXASKlZ60vow5IOeRUAAABA&#10;aCiB0JYtW+QrPkVh1gAAdpxJREFUQ7NYLDRjxgxx/pQpUygtLU2M4ceiq6uLpk2bJoIkvm+sw/if&#10;qG1tgleI1JxyhzwCAAAAANECAVIMKC0tpfj4eDG54wCHVwWtWrVqzJO70eD9ingyqUyOuPjJxkDk&#10;5OR4XcdPMoYbAiQIlfwaPS3++Cx9ZUmeamDENeXVIlqZ10C1PX3yKgAAAIDQ2rRpE1100UXyV8NL&#10;Tk4W41cOfdra2uSrY8fzBP7a4W5bHQkY/5/XnLLQK0Rqe/VBeQQAAAAAogECJI0wGo1UWFg4ZA0V&#10;BnFQpExMfIvDpECeLByvpKQkr6+bmpoqjwxv5cqVXteFu30dQ4AEwWS2u+iNQ030y1eLVAMjpe7c&#10;VE77q/XyKgAAAIDwUR4Aq6yslK8MberUqWL8GswH0+bPny/uGY55SiRh/H+ey9JL9UtneoVIra88&#10;II8CAAAAgNYhQNIInsBNmjTJPcnwLH6d20X4SklJUT3ft9LT0+UVoeHbS537qAeCVxwp1/C/B9r6&#10;LpgQIEEwHKw10P2fVND/fmyfamDEdflrxfRafhN1mBzyKgAAAIDIyMvLEw+wDYdbzvHYdcGCBfKV&#10;4FAegOOuCbEM4/8vOVprqe6RXyNEAgAAAIhCCJA0JCsryz3J4OIghp/MU+sRnp+f73WuZ3HgpPQq&#10;V34djJYTw4mLi/P6eiNNSHnDXOV8rkCfQOQ/i7Vr14qgh0M1foJyPBAgwVidbDHRs7vr6Oerj6kG&#10;Rlz/mniA/vz5OTrR3CuvAgAAAIgOBQUFYuyq9iDbePD9+L7cLSGWYfzvzdFW5xciNT19C7n0nfIM&#10;AAAAANAiBEgawi3ceILBAUxGRoZ81R+HJp6rd5SaPn06ZWdnu1fycNiSmJgojoUqGFHwE4pKiwuu&#10;kdrYeQZOga5Y4t8Xn6tcxzXeJxeXLl3qdT/eSyoUMIGMDSdbeumpnbX0k5cKVQMjpaa/cZzeOdpC&#10;/QMD8koAAACA6HL06FExdn3vvffkK8HxwAMPuMfFx48fl6/GHoz//amFSPxrW/VJeQYAAAAAaA0C&#10;JA1RJhkjrcbhlnTKZEQpfoKvublZnuGN205wKBVq3AqDN8VV3s9QfdV5BZHyvvm9qa2wUlNaWuq+&#10;zrP49bHiDYE97zVr1ix5JLgwgYxerUYbrd7fSL94ZeiVRly82uiRzyqpqBGrjQAAACD68dyCx64J&#10;CQnylfHjLgU8L1HGxbG8DxLG/+ocHQ3U+MTvvUKkynnfJH322/IMAAAAANASBEgawuHFSKtxePXR&#10;tGnT3JMRpbj93VByc3PFOcHc/HYoOTk57hCJV0Rx6wsFTxiTk5Pd73k04RHzbXunFL8+Wryaaag9&#10;pPj1YO/HhAlkdOGFQx+eaKc/vHdaNSxS6itL8+imd09TxrFWrDYCAACAmMLjYR7P84NhwZhHqHUT&#10;KCwslEdjD8b/QxtwOal19f3eIdJgNT9/B/Ue3SnPAgAAAAAtQICkERwM8eSCVxcNR2lz51nz58+X&#10;R9XxSiA+j4OkcOD9mebMmeN+fxx4zZ071x0s8a/59zHakIb/jDz3duLiX49mHySetHJNmTLF6z6+&#10;xcf5vGA9cYkJZHTIq9LR/Z9U0L88sV81MOLi0Gj++6X0cUkHWR398koAAACA2LNmzRoxfuUH3Ubz&#10;4Jca39bRXKHepzWSMP4fWWfGM34hElfDE78n/Y53yWU2yDMBAAAAIFIQIGlEeXm5mFwMF/Jw4KK2&#10;99FIK3CUDXA52Akn/r0kJSWJlUYcKPF+TJs2bRIrkcaKn37kfY84OFq8eDHV19fLI4HhpxxHUyUl&#10;JfLK8cEEUrtONPdS4o4a+vGLR1QDI6WuSSuh9461kgWhEQAAAEwQvM+p8uAVz0M2b94sjwSOx9S+&#10;K4+4xruX6Xjx7407D6SlpclXggvj/8CYj++hWp99kdw177+p7Y2/kLXsy64WAAAAABBeCJA0Qukx&#10;zi3ghsLhizIJGc1kJCMjQ5wby0/4aR0mkNpitrso9WAT/XyEfY1++lIhPZtbR1VdVnklAAAAwMTC&#10;oZEyjuXiB8Oys7OH3H+V8TF+mEwtOFKKg6VIKCoqoueee46uuOIK8T7i4+PlkeDC+D9wAy4Hdbz9&#10;BJ2b/231IGmweFWScf/QbdsBAAAAIDQQIGkI9xdfuXKl/JU3XrUzdepU9ySEizegHWkFDq9a4hZ3&#10;fG+IHEwgtSHnbDfdn3WW/uGxfaqBEdf/fSqfHvmskgrq0DIDAAAAgA21dygXdwZQ2kT7tpseqnhf&#10;1HA7cuQIPf3003T55Zd7vRcESNrR32cmQ+4H1PjkXNUQiav2wV+RblsaDfQHd89aAAAAAFCHAElD&#10;uI0Dt4jwXSnE/ca5DZznRIdr1apV8oyhKauW+ElBiBxMICNnX7We4jdX0n8lHVQNjLj+/tE8WpBZ&#10;Rp+e6pBXAQAAAIAn7mqg7Gk6nuKx8Gj3Qh2PgwcPilbaQ+2BigBJm2x1ZdT5XhJVL7pYNUiqvmcS&#10;dX+8avC8M/IKAAAAAAgFBEgaUlpaKiZl/OQet7Lj/X649cPs2bO9Jjlc06ZNG3EvId7ziFce8fkJ&#10;CQnyVYgETCDDx9jnpM9Lu+jhzyrph88Pv6/Rb9eeoIyiNrJiXyMAAACAEfEc5Z577nGPa0dT1157&#10;Lb355pthbavNcymeW61Zs0Y8WKfWUm/ZsmXy7ODC+D9IBgZIvzOD6pf8TjVI4uJjHCbZGyvkRQAA&#10;AAAQLAiQNIZb2HlOaNSKQ6bheobzE328OsnzmlBtDguBwQQytFqNdnrrcDNd//ZJ1aDIs771zCHR&#10;ou5YY6+8GgAAAAACZbPZRBjDHQ485xvD1dKlS6mrq0veIXx8VzrxA3j8IJ7ne0OAFD1MhduHbW/H&#10;1fD49aTfnk79luEftgQAAACAwCBA0qDMzEyxv5HnxEYpfp2f/PPFEzl+wo4nQL57JXEtXrxYngmR&#10;gAlk8PU5+imzuI1+n35KNSjyrP/71EHRxm5vlU5eDQAAAADjVVlZKR5Ui4uLE10TeLXPrFmzRFs4&#10;fqAtOztbdFXQEs9xORda2EUf84m91LrqPqq85VuqIZKowWPt6/5KltMH5VUAAAAAMBYIkDSKJ1pr&#10;164VE5qZM2eKdgu8ee1QLR/Ky8vdm9cOVRA5mEAGR4vRRuuPtNCcd0/R3y3NUw2LlPrh84cp7pMK&#10;+ry0U14NAAAAABNdUlKSe1zOhRVI0WvAZiVj/mZqffle9RBJVu2DU6nh8etIn/OuCJ+cPeFrowgA&#10;AAAQ7RAgAYQBJpBjd6rFRCvz6mn6G8dVgyLP+vXrxeLcsx0WeTUAAAAAwJd8W4ZjBVJs6Lf2kjHv&#10;I2pMmqcaIvlW2xt/ob7qk/JqAAAAABgKAiSAMMAEcnR2VfbQg59W0A9SDqsGRZ516epj9MKeeqrt&#10;scqrAQAAAADUrV692j0u50KAFHtsdWXU+e6TVLP4Z6rhkWc1Jd9Khj2bqN+C/VEBAAAA1CBAAggD&#10;TCCH12q008bj7XTvx2fpv5IOqgZFnnX5a0X0XG4dlbSY5B0AAAAAYDjc8johIYFcLpd8JTrk5eVR&#10;RkaG/NX4paamusflXGhhF9vMRbup7bWHqeHRa6jqzh+rhkii5n2TWtfEk/lEnrwSAAAAABgCJIAw&#10;wATSn8nmojcLmuk3qcWqIZFn/e2SPLr+7ZO0bvD8Bl2fvAMAAAAAjAbvi7pq1Sr5K+2rr6+nadOm&#10;DbkP7Fj4BkhYgTSxWCuPU+c7K+jc/P9RD5IGq+6RX5Mhd6O8AgAAAGBiQ4AUQ/7/9v4HzMqzPhC/&#10;d/fq7ute26vbvdbu27e21d+u2waVyruyL5ZaNrhSabGlwRSDUsWQikWbBoOKkkpEo6JUaREjigZF&#10;iRKpoigqlUQiShSDSkRJIAyBhCQkJBMCGRLC/eb7+JzxnDNnZs6ZOWfOv8/nur4XzPPvnDl/nrm/&#10;z/e57/vYsWNp3759qa+vL19Cq5BA/sKeo73pH286kv7iEz9O//7NOyoWiwrxjHd+Jy3c/PP0pX33&#10;p8eeeDI/AgAAI7V37940bty4tHv37nxJ6zp9+nSaOXNmWrNmTb6kPhSQCOd6H0wnv/zRdNfbXlax&#10;iBRx/J//Lp079XC+BwBAd1JAanMxBMW6devSxIkT+xOUSAoj2dqwYUO+Fc3WjQnkfaceTzf86L50&#10;+RcPpMn/vCf9v95yY8VCUXGM/8AtT21/e/rWHSfzowAAUE9Lly7NevVEMalVnThxIstnpk2bVveb&#10;48aqgHTJJZf0P0b8/1vf+lbFoPnOHvlZOvGZa9Kh1/2vAUWkOxdMNKwdANDVFJBaRPQeimRmsNi+&#10;fXu+5S/FXXlz5swpSYDKI8b01iOp+bqhgPTTex9N133/nvS6G36envf+3RULRJXij1bvyYamO/qw&#10;zykAQKNFbjBr1qw0fvz4tGXLlnxp69izZ09WOJowYUI6dOhQvrR+IrcqzpcaVUCaMmVKyeNUCgWk&#10;1nP/p65OB+f/wYBC0iPfab3vCgDAWFBAahExrnfcZVcpsZg3b17auXNnvuUvRM+j4YpHhVi8eHG+&#10;F83SaQWkmIfoCz++P71168H04mtvTb/29psqFocqxX94y41p2kf3pndvP5xuPfZIfkQAAMZK5B6T&#10;Jk3K2qbLly/Pevw028mTJ7Ob3+I5xYgK5flPvSggMZwnHro/3fOPrxtQRHr4m0b4AAC6jwJSC9m8&#10;eXN/MhFJUyQ3g00Yu3bt2pLkoxCRCEaBYsWKFSUFplYeoqIbtHMB6Y4TZ9IX992f3vXNw+mi636S&#10;fvud36lYGBosfu+930uvvX5/+vB3jqbv9fSmc0+ez48MAECzRO+eGMou2qcxHHbkHr29vfnasRM3&#10;xm3atKl/SO7IgzZu3JivrT8FJKr14A0fHFBEiqHuAAC6iQJSCykUhWLIhn379uVLB4qiUgzpUJ6A&#10;zJ8/f0DBKYaliHXRi4nmaZcCUgxDt+lH96WlXzuU/uSje9N/WfrtikWhoeL/+4/fTwu/8PO0Yc/x&#10;1HPysfzIAAC0migiTZ8+vb+dGjejRS+grVu3NrSYFEWjGKrummuu6S9iRUSO06ieRwVjVUB64xvf&#10;2P8Y8f8YOrBS0Noe+uq6AUWku97x8nT26O35FgAAnU0BqYVEASgSjOF6C0WiVUhGChFFp5gTqZKY&#10;KDe2kaA0TysUkB4/dz4deuBMuungQ1lx573f6klv2Hwg/enHfpR+/73fq1gMGi7++zXfTZdsuC2t&#10;vOlIuvHgyfRI3xP5owEA0A5i+Lq5c+f2t1ULET2BYkSDGNkgegTt2rVr0NERhhL7RLEoRltYuXJl&#10;9lgx/1L540UhqxFzHpUbqwJSu9xAxvB6b/z8gCLS7Zc8K1sOANDpFJBaSNx9F3f8DSUSvPKEK5K7&#10;/fv351sMFHfxxXZDbUNjNSuBvOFH92U9gv7fy26uWACqJZ7xzu9kxaZ/2HYobbntRLqnV0ESAKBT&#10;bNiwoWJhpzyil9DUqVOziAJTFITKo7C+muNFxI10g90MV28KSIzEYwd/lI4s+bMBhaT7Pv72fAsA&#10;gM6kgNQiYtLYSC4icRtKpd5H0cNoKHEnX2wXQ1HQHM1KIN/+1YMVi0HDxbPevSu9fP1P0vu+1ZO+&#10;dfvJdP+ps/kRAQDoVJE3REGl0G5tdMycOTNt3749f/SxoYDEaNz/iasGFJF63vzSdPq27+ZbAAB0&#10;FgWkFhHD1kVyMdSY35V6H8XPsXwokZTFtsMNjUfjNCuB/PB3jlYsEP27K3ek333XrvRHq3+YXvmZ&#10;n6arvnYoXff9e9J3ex5OD58xDB0AQDe76aabspERnv/85/e3YesZCxYsSF/84hebMsS2AhKj9cjO&#10;zemOVz17QCHpxGffk28BANA5FJBaRKEH0qZNm/IlAy1btqw/CSlEJEDDWbNmTbZtIyfCZWjNTCDf&#10;/JU70oe+fVf6/N77sgLR0YcNPQcAwPB6enrSqlWrsvlWC23ZkUYMaRf5TMyl1EwKSNTD2bsPpbuW&#10;XTygiHRowQvSg/+yOj155pF8SwCA9qaA1EJiDqTFixfnP5WK+YtirqPiZGfKlCnD3rUXRaPYbtKk&#10;SfkSmkECCQBAO9uzZ09at25dlq/MmDGjJC8pj5gnKYpOMbdR3Mx24MCB/CjNp4BEPT34hVUDikgR&#10;t8/5f9KJTy1Pj993JN9yeGd+vic9/K8b0+m9O9LZIz9LTz7qBlAAoPkUkFpIDBMRCUb5MHaRcEVx&#10;qZCAFGLLli35FoMrzJk0e/bsfAnNIIEEAKDTxCgKx44dy4bKjgJT/L8Zw9LVQgGJenvs0I/TXf8w&#10;q2IhKaLn8j9OvTfdkB6/tyc9+ejDqe/OfenULdvSQ9/4VHrg8yvT8dWXp4OX/kHlfd8yPZ349LvS&#10;ietXpNP7vpPt+8TDQw9hDwBQTwpILSTmMpo4cWLW02jp0qVZchN3+JX3PIoYriB07ty5tGLFiv7t&#10;Y7gImkcCCQAAzaeARKM8+oNvpmPvfmXFQlC94/AVF6Z7r12cem/8fFaYAgBoFAWkFrN169aKBaPi&#10;iCHpothUSRSOYlzxmTNnluyzfv36fAuaQQIJAADNp4BEoz12YE+6Z9UbKhZ+ho/fqrBs+Lhz4QvT&#10;PR/623Ryy0fS6Z/cnD8TAIDRU0BqQTHfUXkBqBCx/NChQ/mWvxQFpei1FHMdVdovik40jwQSAACa&#10;TwGJsXL27oPp/k/+Q+p504srFn3uePXvp8N/96J01z9clE5seFd/4efJUw+lvsM/Tb07PpeO//Pf&#10;pUOv+18V9x8qoqD08NfdRAoAjJ4CUouKnkRRSNq8eXOW5EQPovK5kYrFeOOx3VBB80ggAQCg+SIv&#10;KrTLIxSQGAvnHnkwnfr+19OpPd9MfUd+lp587NF8TXXOP342nXv4RDr9k++kR3b+S7rv429PPVe+&#10;pGLxqDjufOPk1HvTpvwoAAC1U0CCMSCBBACA5isvIC1YsCBfU1/a/4yFc70PplO7v5bu/9TydHTZ&#10;xVmvpkqFpHv+cUF6/P6j+V4AANVTQIIxIIEEAIDmW7lyZX+7POKyyy7L19SX9j/N8siuLenIW/90&#10;QBHp9lf+93Tyq+vyrQAAqqOABGNAAgkAAM1XXkCaO3duvqa+tP9ptvs+/rZ06LIJAwpJd131l+nM&#10;/t35VgAAQ1NAgjEggQQAgOaLIesK7fKIadOm5WvqS/ufVvDko73p3o9cOaCIFHHvtYsNawcADEsB&#10;qc2cPHky7d69O23evDlt27Yt7d27N504cSJfS6uSQAIAQHNt3LgxTZ48ub9dHvH7v//76SMf+Ui+&#10;Rf1o/9NKTv3gm+nwohcPLCRd/FvpxMYVKZ1/Mt8SAKCUAlIbiIJR3Ck3adKkkmSnOGbOnJnWrVuX&#10;jh8/nu9FK5FAAgDA2FuyZEkWkS8V50/lMX369P5t60H7n1b04A0fHFhEeiru/Nv/X+q9aVO+FQDA&#10;LykgtbCbb745veUtb0nPec5zSpKboWLixIlpxYoV6c4778yPQiuQQAIAwNiLkRtqjXrQ/qdVnT1+&#10;ON374UUVC0lH3/mK1Hf4p/mWAAAKSC0rJncdN25cf9JRa0ydOjXt3LkzPxrNJoEEAIDuof1Pqzvz&#10;s++no8svqVhIeuALq/KtAIBup4DUglavXt2fbIwmYsi7et1Bx+hIIAEAoHto/9Muem+6Id258IUD&#10;ikiHF01ND39zQ74VANCtFJBazPbt2/sTjfKIXkVz587NxuWOIlMUh2J+pOhpFP9fu3Ztti6GsSvs&#10;M2HChHTgwIH86DSLBBIAALqH9j/t5Pz58+n+Ty0fUESKuPP1/zud3HJtOv/E4/nWAEA3UUBqIadP&#10;n05TpkzpTzQKsXDhwrR///58q+H19fWl9evXp2nTpmX7x7/nzp3L19IMEkgAAOge2v+0ozO3fTcd&#10;WfJnFQtJB+c9Nz14w4fS2bsP5lsDAN1AAamFRNGnkGREL6K3v/3t6dvf/na+tnbR8+jSSy/NjveF&#10;L3whX0ozSCABAKB7aP/Tznpv3JSOvPVPKxaSImJ4u/s//a505qffy/cAADqVAlILmTNnTn+SsWXL&#10;lnzp6Bw6dCgbxm7mzJn5EppBAgkAAN1D+59OcOqWbemuZRdXLCIV4tDfTEj3fext6ezxO/O9AIBO&#10;ooDUImKIuUKCET2R6mnBggXZcXt7e/MljDUJJAAA3WLfvn3ZMNwxh2vczDZv3ry0cuXK7Oa2bqH9&#10;Tyc5/aOb0rFr5lYsIBXHvR99S3r0h9/K9wIAOoECUos4ePBgllxcdNFF+ZL6WbNmTXbsvXv35ksY&#10;axJIAADaSdx8tnv37kFjsGJQFIoK7d7yiGJSvUZaaHXa/3SiJ0/3pke+86V0/J8vTwdfM65iESni&#10;+D+9MT12x635XgBAO1NAahF79uzJkoslS5bkS+pn3bp12bG3b9+eL2GsSSABAGgnMZ/q+PHj+9uw&#10;xRHL165dm2/5S9dcc03F7csj8pNOp/1PN3j0Rzele9csqlhEiui54sJ070felB7+18+mJ8+cyvcC&#10;ANqJAlKLiDv4IrnYsGFDvqR+Fi9enB1727Zt+RLGmgQSAIB2s2nTpv42bMTcuXOzHkSnT5/Ot/il&#10;nTt3lmxbHFFwiuHsin8+fvx4vmdn0v6nm5w9enu676NvrlhEKsQdc/6fdP91y9KjP/hmenTvjan3&#10;xs9ncer7X09nbvtueuzOfenx43ems3f9/KnjHUhnfvrddGr311Lvzn9JD//rxvTQNz6der/9hWxe&#10;plO7v5otO/nla9ND2z6ZTj11zL7DP03nzz2ePyMAoF4UkFpEYQ6kFStW5Evq48SJE/13DkYvJ5pD&#10;AgkAQLuJm9ui/Rr5xFDztPb19aVp06b1t3cLMWXKlLR169Ys1wlReFq6dGm2rhEjL7QS7X+60eP3&#10;HUn3r7863f6K361YRGp4XPyMdNc7Xp4e+NwH0pmffT9/VgDAaCggtZBIuiLqJRK0OXPm9CcuUUyi&#10;OSSQAAC0m0Ibdrh5iwpDZhdHzHd07NixfItSkaNEUaqTaf/Tzc49cjL1fntzuv8TS9ORt/5p5WLP&#10;GMSdb/jDdGLDu1LfnfvyZwYA1EoBqYXEOOKRYAx1d1+1Yki8WbNm9Scts2fPztfQDBJIAADazfTp&#10;07Nh64YSvY8mT57c39YtRAx/N5iYmzW2iZylU2n/wy+d+fmedPyfLy8p7tx+yTOfimeVLKsUt8/+&#10;nXTH3P+Z7nj1BSU9m+541bPTnQtekA4+tbx4+8HirmUXZ0PgPXHy3vxZAQDVUEBqIYXh5saNG5c2&#10;btyYL63N3r1707Jly/qHrStEI+ZWonoSSAAA2kkUhqLtGr2LhlIY5q44hrt57cCBA9l2UUjqVNr/&#10;MNATD92f+u76eXry1EP5kpTOn+17avl96fF77kx9h36STt/23dTX89P0xIPH05Nnz+RbFTn3+IC5&#10;jp483Zt6v/vl9NBX16W7P3BZuuOvf69iEakQd/7tpKe2+5v0wPXvT4/c/MVsvqXHbv9hNo/S6X03&#10;Z/MunfzK2nRi4/vSfWvfmo6vWpiOf/iKdN/HlqQTn7kmPbpne/aYANANFJBaTMyBVJx4bd68edCh&#10;H0JMPrtv376s91LcIVjYtzhmzpzZP+44zSGBBACgnezfvz9ruw5V5Ikco9LcR8PNvbpr165su507&#10;d+ZLOo/2PzTXqVu2/aLX01/9dsUiUj3iyJIZWaFJryYAOpkCUouJJGz+/Pn9yUYhYliIqVOnZuOF&#10;R2EpJqQt36ZSxNjjkfzRXBJIAADaSdzEFm3Xbdu25UsGilETCm3cWtq6MWR3bBs3w3Uq7X9oDece&#10;fTid/MrHUs+V/7diEahecew9f50e2TX0fHEA0I4UkFpQb29v1muokHCMNKJ4NNzdf4wNCSQAAO0m&#10;8okYIaGSyFkmTZpUkn/EMNo9PT35FpXFDXNxQ1wcu5Np/0PreeKBe9Kp3V/NhqGLgs+dC19YsRh0&#10;4OLfSocum5B6Fr04HX3Hy9PdK16bjr7rlenosovToQUvqLxPHofm/0G6f/3V6bGDP8ofdWgxVN/p&#10;n34vHV/zpnTfJ9+RzdV06NKnzqWLpqa73zcv3X/dsmzuprPH78z3+KUY+u+Rm7+UTn75o+mBz30g&#10;3feJq9LJLdemx48fzrcAgNFTQGpRkVitXr06mw+pOCmrNqIAFUPb0RokkAAAtJt58+aliRMnDugp&#10;dPr06WxkhOL8I2LlypX5FoMr9FqKfKWTaf9De3jy7GPZ3EyP3380nb37YDr38P35msGdvftQOr76&#10;inT0na+oWEQqxJG3/mk2b9LJL61J9338rVmRJ4bVi6LU4Tf8Ybr9kmdV3G/Q+KtnZD2posjUc+VL&#10;Km+Tx5G3/3k2h9Mj3/1y9nzPP1E6bxQAVEsBqcXF8HOLFy/O7uYrJCBDRcyD1MmT0bYrCSQAAO0m&#10;bkiLG9piKO0Yyu7QoUNZrjFjxoySHCQihtyOXklDiTmPoudRbL9o0aJ8aWfS/ofu8Ph9R9KDm/85&#10;Hf77/1OxkNNKEb2jogB15M1/ko68ZXrqefNLs15Wh//uj9KRJX+Wjn/4iqwH06M/uimd630g/w0B&#10;6HYKSG0i7vLbtGlTlnzEkA+RoEVRKZK3WBZ3+0VSFz2XaD0SSAAA2lEMYVdoxw4WUWTavXt3vsdA&#10;kaNEvlK8z9q1a/O1nUn7H7rP6Z/cnO798KLaexZFzP6drJhzz6o3pLs/cFk6seHd6e6Vf5MOL5pa&#10;efuiuPN1/ysdvuLCdMdfX1Bx/Ujjzr+dlO5d/ffpkZu/mM6deij/LYFGOPWDb6R7/umN6eBrxmXf&#10;vycffThfA82ngARjQAIJAEC72rBhw6AjIsTyuJGtXF9fX9ZbacmSJQPmSoqYP39+vmVn0v6H7nX+&#10;8b7Uu+P6dPyf3pjuWvoX2XxKB17xu+nw370oHXvXnHTvR9+cHrzhg09t87ms6BS9mIYSxZtHf/iv&#10;2VxHJz77nnTvtYufiitT7003pMdPHMu3+oXoOfTwNzdk8zZFAai8KDSaiMJW9E4C6ie+20evvnjA&#10;9y3mPoNWoYDUgoYb+oH2I4EEAKCdxfB1a9asSQsXLkzTpk1Lc+fOTddcc82A+ZEKYiju2Gao6GTa&#10;/0ArePLUQ+nMz76fHtm1JT30lY9l8yJFEer+De/Kejk9cP370wM3fCjd9/G3pbv+4aJ0cN5zBlzI&#10;Lo8jb/2zdPKLa9LZIz/LHwWo1WN33JqOXTO34ncs4v7rluVbQvMpILWQnp6ebDLZSDIioYoxx+kM&#10;EkgAAOge2v9Au3r83p70yHe/ku7/1PJsWL1KF7cLEfMn3fPBBenBL67JelOdP/tYfhSgkiceuj/d&#10;97G3Vfw+RW/FKOye/un38q2hNSggtZBZs2b1JxkRMb8RnUECCQAA3UP7H+gUZ++5M+updGj+H1S8&#10;6F0ed71tRrp37VuzIfdOff8b6YmHT+RHgu4WhdY7Xvk/Bnxn4rt18ktr0vknzWtPa1JAahG33XZb&#10;f4JRiIsuuihfS7uTQAIAQPfQ/gc60cPbP/OLYbcu/q0BF8GHiqPvfEV6aNsn05n9u9MT9x9N6fz5&#10;/IjQ+R7+xqfS4b+fUvG78cBn35vOP3423xJakwJSi9i7d29/glGIa6+9Nl9Lu5NAAgBA99D+BzrZ&#10;k31n0qnvbU0nNrwrHX3n7HTwNeMqXhwfLG6f/Tvp2PvmpYe/dX061/tgflToHOefOJse2PSP6dD8&#10;51f8DhxftTCdvftgvjW0NgWkFjJx4sT+JGP27Nnp3DldFzuFBBIAgG5z7NixbF7Xvr6+fEn30P4H&#10;uk3fkf3poW98Ot374SvSkbf/eTr42udVvHBeKU5EL4wnn8yPBO3toa+vTwcvm1Dxs37X0r9Ij/7o&#10;pnxLaA8KSC1k8+bN/UnGzp0786Wjt23btrRkyZL8J5pBAgkAQDeIm+DWrVtXcnPcuHHj0syZM9OG&#10;DRvyrTqf9j9ASo8fP5xOfmVtuusfZg077N2dC1+YHvnOl/I9of2c/vHOdOQt0yt+vo+8bUbqvemG&#10;fEtoLwpILWbFihVZkrF06dJ8yeitXLlSAanJJJAAALST6D20evXqQWP79u35lr90+vTpNGfOnP52&#10;b6WIvKQbeiRp/wMM9Pj9R7N5kB74wqp05K1/VvFC+73XLk7p3BP5HtD6njzdm+772JKKn+ej73pl&#10;evTWHfmW0J4UkFpQ3Jk3fvz4tHjx4lEnV5HExd1+CkjNJYEEAKCdHD9+PMsjCm3Y4pg3b96AEROi&#10;59FwxaNCRJ7T6bT/AYbXd8fedGz5JQMuuvcsenE687Nb8q2gdZ38ysfSwXnPGfgZvvIl2Txh0AkU&#10;kFrUoUOH0ty5c9PUqVMr3t1XjT179vQncQpIzSWBBACg3RQPsR3D0EXPoygsVbJ27dr+bYtj0qRJ&#10;Wfs3RlooLjDt3bs337Mzaf8DVO/hf92YDr7mggEX4e//9PJ0/tzj+VbQOh757pezQmf5Z/b2v/rt&#10;dPJLa/KtoDMoILWI3bt39ycYjYiFCxfmj0QzSCABAGg3haLQtGnT0r59+/KlA0VRacKECf3t3ULM&#10;nz9/QMFpy5Yt2broxdTJtP8BavP4fXelY+9+1YAL8nf+7aR0zwf/Np3+0U3pXO8D+dbQHGeP3ZHu&#10;Wfk3Az6nEXc/tfzx43fmW0LnUEBqEZFYxV19hSSj3qEHUnNJIAEAaDdRAIr263C9ha655pr+tm4h&#10;ougUw2lXEvO9xjadPBeS9j/AyDyw6R8rXpwvxOHL/zjdu2ZRenj7Z/I9aIbzj5/N/9c9Tn5lbcXP&#10;ZMzndeoH38i3gs6jgNRCrrzyyv4ko96hB1JzSSABAGg3kydPHvZGtBMnTmTztxbnHnFj3P79+/Mt&#10;Bor5k2K7obZpd9r/ACPXd/i2dOyauRUv1hdHz6Kp6dEf3ZTvRSM9dvut6YEbPpjufv+l6dDr/3f/&#10;e3D7K343HXz176fDf/dH6a6lM9M9H3x9tt2p3V9Njx38UXr87oPpiQePp8fvP5rOPvX/eG8fu+PW&#10;dGb/7qxX2SM3fzGd/Oon0onrV6R7P/KmrBfa0av/Kt2z8nXpvrVvSSc++550csu16eFvXZ8eO7An&#10;fzZj7/7r3lHy2Ys4+NrnpeP/9MZ8C+hcCkgtpDCcQyNCAam5JJAAALSTkydPZm3XDRs25Esqq9T7&#10;KHoYDSXme43ttm7t3Mmltf8BRq93x+fS0XfOTgdf+9wBF++L4/5PvTOdP/tYvhf18ORjp9OZn34v&#10;Pfgv/5yOXPmSiq97M+LgvOdmRaooPI2FJ888ku5ecemA53HfurenJ0/35ltBZ1NAaiHnzp1LU6ZM&#10;yZKMuItv1apV2cS1u3btyuZIqjWiIFWYqNYQds0lgQQAoJ3EsHXRdo3eQoOp1Psofo7lQ9m+fXu2&#10;7XBD47Uz7X+A+nr83p70yHe+lO7/5D+kO/769wZc0I8i08ktH8m3bk/nHrov9d25Lz16647Ue+Pn&#10;0wOfX5mOr/77dNc/zErH3vPX6fg/X56OLH5Juv+6ZenEp5an+9dfne5d+9Zs+fEPX5FOXP/+bGi/&#10;0/u+k873ncmPWtm5Rx5Mj93+w6xId98n35GOLrs469F1+O9elO5c+MIBr28rxsFL/yDd/+l3pbNH&#10;D+S/VX2d+t7WdOh1Lyh5zDte9ex06vtfz7eA7qCA1GJWr16dJRlR/KmHKErFBLUKSM0lgQQAoJ0U&#10;eiBt2rQpXzLQsmXL+tu4hYh8Zjhr1qzJtu3t7dw7d7X/ARrrwS0fKbmwX4g7F0xMJz5zTeo78rN8&#10;y+Y6/8Tj6fH77kpnfvb99MiuLdlwbDEc2j0f+tusKHT0HS9Phy+fku545X+v+PuMJnre/CfZY9zz&#10;gcvSna//378oEl1xYTr4mgsqbj9c3P7Uc4zjxXBzJz7znvTId7+cHtm5OT38zU9nc1fd9/G3p2Pv&#10;fuWAosuQcfEz0sFLx6fDf/9/st5mx//579K91y5O96z8m2wou54r/+9T7+kL0s9f/luV98/j2PJL&#10;nnou/1KXuZmiWHnvR98y4DHiOcYQfNBtFJBazPHjx7Mxw/ft25cvGb2NGzcqIDWZBBIAgHYTcyAt&#10;Xrw4/6lUzF8UeUuhjRsRoyn09fXlW1QWRaPYbtKkSfmSzqT9D9B4Z4/sH3KupJ7F09J9H1uSem/a&#10;lJ44cXe+V+OdPXZHenDLtemuZRdXfF7tFNHj5tj7XpN6d25O5889nv+Gwzt36uGsENN3+KdZ8Sx6&#10;O53t2Z/O3n0omw8peludO/VQvnV1omfVAxvfl3oWvbjic81i9u+ku1e8Nj38rxuzYfhq0bvzX7J5&#10;mCodNwpaTz76cL4ldBcFpBa0YMGCYccar8WePXvSihUr8p9oBgkkAADtJm5Ci/Zr+TB2Bw4cyIpL&#10;hfZtIaoZRaEwZ9Ls2bPzJZ1J+x9g7Dz6w39Nd131lxUv/BfHXW97WXrghg+ls3XunRS9jB762ifT&#10;PR9ckA697n9VfOxa4/ZLnpnufMMfpqPLX5EOX3Fhuuef3pj1/rnrqpnpyFO/x11LZqQjT0X0Ksp6&#10;Mr1zdjp8+R9nBZ9KxxsqoiBzz6o3ZEPmxevz4Bc/nA2h1yq9uCo5/eOd6fhTr0ml36cQt7/id7Oh&#10;/U7/5OZ8r1J9PT9NJ7+yNt39vtekO179+xWPET3DHvrGp/M9oDspILWgTh7KoVtJIAEAaDcxl9HE&#10;iROznkZLly7NhqeLHknlPY8ihisIxdDacVNbYfsY/q6Taf8DjL0oJN2zamHFQkB5HHnrn2aFl0dv&#10;/VZ6/L4j+RFqEz1SouhycN5zKj5GpTh02YTssaOXTDZc28eWpBOffe8v5i760bez3kuj7ely9q6f&#10;p4e/dX3W++r46suzwtbd7780Gxouhp97aNt12Wt19u6DWfGrncVcTie//NHU86YheiU9FfG63/UP&#10;L8/mjYpea9UMsxfvT/Sigm6ngARjQAIJAEA72rp1a8WCUXHEkHRRbKokCke7du1KM2fOLNln/fr1&#10;+RadSfsfoHmiABMFlHs/+uZhCwv9cfEz0h2vGZf1+onC0kPf+FR64oF78iP+0rmH78+Offf75lU+&#10;TlEcXX5Jeuir67Ih3GIepFqGgKN2MT/Rgzd8KOuZVen9qCai51fM5fT43QfzowIKSDAGJJAAALSr&#10;mO+ovABUiFh+6NChfMtfioJS9FqKuY4q7RdFp06m/Q/QOp44eW/Wwyd6/VQqGgwVh//uRVmx6Mhb&#10;Xpp6rnxJxW0KcfA1F6QTn31POrXnm+nJM4/kj04z9B36SbrvumXp4Pw/qPhe9cfFv5WOXv1X2dB9&#10;p2/7bkrnz+dHAAoUkDrEqlWrsjv7aE0SSAAA2ln0JIpC0ubNm7Oh7KIHUfncSMWOHTuWbTdUdDLt&#10;f4DW9OSZU1kPouhldPC1z61cVKgxjr331dmcPLSmR390UzZU4J0LX5h6rvy/2ZB+MfRgDON3/mxf&#10;vhUwGAWkBoqkadu2bVmStXbt2ixJioloFy1alObOnZtmzZqVpk6dmiZMmJDGjx8/6LAP1YjiUYxP&#10;HpPS9vU5+bUaCSQAAHQP7X+A9nDuofvS6X3fSY/c/MX00NfXp6PvmpPuumpmxUJRcRx565+lBzf/&#10;U+o78rP8SACdSQGpgWK88CgMFRKHSjFt2rS0bt261Nvbm+81cj09PWn69OnZMBJxdyCtQwIJAADd&#10;Q/sfoL098eDx1HvjpvTAZ9+b7l5xaTrylunp3o+8KfXedEN64sSxfCuAzqeA1GDRq2jevHn9yUMh&#10;ovfRUEM+jNTp06fT/Pnzs15NlcYipzkkkAAA0D20/wEA6AQKSGNg9+7d/clDxOLFi7MxxBslhrCL&#10;AlX0bhrNsHjUjwQSAAC6h/Y/AACdQAFpDGzcuLE/eRiryWKPHz+eJk+enObMmdPQYhXVkUACANCJ&#10;Tp48md0wF/O+xvyve/fudRPbU7T/AQDoBApIY2D27NlZ4rBy5cp8ydiIIfLicceqaMXgJJAAAHSK&#10;KBgtWLAgTZo0qb+NWx4xL2vM9Ro3tnUj7X8AADqBAlKD3XLLLem5z31uuuiii9Lhw4fzpWMjeh69&#10;+tWvzh77vvvuy5fSDBJIAADa3c0335ze8pa3pOc85zn9bdvhYuLEiWnFihXpzjvvzI/SHbT/AQDo&#10;BApIDfahD30oSxo+/vGP50vG1sc+9rHs8T/3uc/lS2gGCSQAAO0sRlMYN25cf5u21pg6dWo2QkK3&#10;0P4HAKATKCA1UPQAmjJlSja0Q19fX750bPX09GRJy6xZs/IlNIMEEgCAdhVDYhfasqOJyItirqRu&#10;oP0PAEAnUEBqoNtvvz1LGC699NJ8ydg7c+ZMNmxEPA/D2DWPBBIAgHa0ffv2/nZseUSvorlz56Yl&#10;S5ZkRaYoDsX8SNHTKP6/du3abF0hH4mYMGFCOnDgQH70zqX9DwBAJ1BAaqAYIzwShquvvjpf0hwz&#10;ZszInse+ffvyJYw1CSQAAO3m9OnT2YgKhXZsIRYuXJj279+fbzW8GI1h/fr1adq0adn+8W+M1tDJ&#10;tP8BAOgECkgNFHfdRcIQyVIzxV2B8Ty6aczxViOBBACg3UQeU2jDRi+it7/97enb3/52vrZ20fMo&#10;RmeI433hC1/Il3Ym7X8AADqBAlIDrVmzJksYmj3OdwwtEc9j06ZN+RLGmgQSAIB2M2fOnP427JYt&#10;W/Klo3Po0KFsGLuZM2fmSzqT9j8AAJ1AAamBomATCUMUkpqpkLjEuOQ0hwQSAIB2EkPMFdqv9R5R&#10;YcGCBdlxe3t78yWdR/sfAIBOoIDUQIU5kK666qp8ydiLO/wKicv111+fL2WsSSABAGgnBw8ezNqu&#10;F110Ub6kfgojNezduzdf0nm0/wEA6AQKSA10/PjxLGFo5vAMW7du7U9cduzYkS9lrEkgAQBoJ3v2&#10;7MnarkuWLMmX1M+6deuyY2/fvj1f0nm0/wEA6AQKSA105syZNGnSpPSc5zwn3XTTTfnSsfX617++&#10;P3H5wQ9+kC9lrEkgAQBoJ4WRDDZs2JAvqZ/Fixdnx962bVu+pPNo/wMA0AkUkBqsMPFsJEljbd++&#10;ff1JS8TJkyfzNYw1CSQAAO2kMAfSihUr8iX1ceLEiTR+/Pjs2NHLqVNp/wMA0AkUkBpsy5YtWdIw&#10;bty47C6+sRIJ37x58/qTlihk0TwSSAAA2s20adOyqJfTp0/332AXEcWkTqX9DwBAJ1BAarCYB+kv&#10;/uIvssThFa94RbrlllvyNY1z/vz57E7BQsIS8YlPfCJfSzNIIAEAaDdr167N2q/r16/Pl4xc3Ew3&#10;a9as/jbx7Nmz8zWdSfsfAIBOoIA0BoqLOdOnT2/4UHKFSWmLIwpZNI8EEgCAdlMYbi5GU9i4cWO+&#10;tDZ79+5Ny5Yt6x+2rhCNmFuplWj/AwDQCRSQxsCxY8fShAkT+hOIyZMnp02bNmXDzNVTFKYKE9IW&#10;x5IlS/ItaBYJJAAA7aj4ZrjoNbR58+YsvxlM3LgWc7FG76W4ea6wb3HMnDmz7rlQq9H+BwCgEygg&#10;jZHCXEjFMWPGjLR9+/bU19eXbzUysX8UpCZOnDjgMaZMmZJ6e3vzLWkWCSQAAO0oCj3z588vyTEi&#10;4qa4qVOnZnMaRWEp8o7ybSpF3Fi3f//+/OidS/sfAIBOoIA0hpYvX16SPBUihnOIpCzGFo+xwasR&#10;w0lE0WjhwoUlvZvKY8eOHfkeNJMEEgCAdhU3pEWvoeI8YyQRecuePXvyo3Y27X8AADqBAtIYirv3&#10;4u684iRqsIjkKu7oi4lm586dm0UkbbGs0vaVoh6T3VIfEkgAANpZ5DKrV6/O5kMqzjmqjchlYmi7&#10;bqH9DwBAJ1BAGmMxT1H0GipOpuodkdTF2OS0DgkkAACdIIafi3lXYxSF4hxksIh5kGLY7m6j/Q8A&#10;QCdQQGqSKPAMNfTcSCPmQerGBK3VSSABAOgkp0+fzobUjrZtjLIQcyJFUSnmeY1lK1euTNu2bct6&#10;LnUj7X8AADqBAlITHTt2LBuarpBYjDYiMYm5kWg9EkgAAOge2v8AAHQCBaQWcODAgbRixYo0adKk&#10;/iSj2oi7/BYtWtQ1k9G2KwkkAADtqre3N/8f1dL+BwCgEyggtZAY3iGGeVi6dGmaP39+Nl54pWHu&#10;YliIZcuWZcPgxZxKtD4JJAAA7aanpyfNnDkza8PGyAn79u3L1zAc7X8AADqBAlIbiDv+Yrg72pcE&#10;EgCAdjNr1qz+NmxE3MhGdbT/AQDoBApIMAYkkAAAtJPbbrutv/1aiIsuuihfy3C0/wEA6AQKSDAG&#10;JJAAALSTvXv39rdfC3HttdfmaxmO9j8AAJ1AAQnGgAQSAIB2M3HixP427OzZs7M5W6mO9j8AAJ1A&#10;AQnGgAQSAIB2s3nz5v427M6dO/Olo7dt27a0ZMmS/KfOpP0PAEAnUECiK8Xdk5EQz5kzJ02aNClL&#10;7OIOy/g5lvf19eVb1ocEEgCAdrRixYqsDbt06dJ8yeitXLlyzAtI2v8AAFA7BSS6zo4dO9K0adOy&#10;ZG78+PHZcByRwEbyWEjyZsyYkQ4cOJDvMXoSSAAA2tWGDRuydvPixYtHXWg5ffp0mjlz5pgWkLT/&#10;AQBgZBSQ6CoxXMa4ceOyRG7KlClp3759+ZpfiJ8nT56crZ8wYULas2dPvmZ0JJAAALSzQ4cOpblz&#10;56apU6em7du350trE23rQtFmrApI2v8AADByCkh0jeLkMf7t6enJ15SKJDKSx0ISuXfv3nzNyEkg&#10;AQBoJ7t37+5vvzYiFi5cmD9S42j/AwDA6Cgg0RXijslC8hgRY7kPpTDWe0TcZRlDbYyGBBIAgHZy&#10;/PjxkvZzvaPRPZC0/wEAYPQUkOgKcYdjIYGLSXN7e3vzNZUdO3asJOFcvnx5vmZkJJAAALSbK6+8&#10;sr8NW+9odA8k7X8AABg9BSQ6XvnwG4sWLcrXDG3+/Pkl+41mKAsJJAAA7WbLli0l7eF6RiMLSNr/&#10;AABQHwpIdLxZs2aVJIIbN27M1wxt7dq1JfstXrw4X1O7V73qVf3Hif8D1MuuXbtKAqBenF84d+5c&#10;mjJlStaGHT9+fFq1alXavHlz9nmIIk2tEQWpOXPmZMdr5BB2rdD+v+SSS/qPE/8HqLdvfetbJQFQ&#10;b84zBAUkOtott9xSkgRG7NmzJ187tDgxFu/34he/OB0+fDhfW5tC4h0R/weoF3c4A43i/EJYvXp1&#10;9hmI4k89RFFq3rx5DSsgaf8D3cLfaaDRnGcICkh0tPK7CCdOnJivGV6Mk168b8SmTZvytbWRQAKN&#10;okEHNIrzC+H48ePZ3ED79u3Ll4xe9AhqVAFJ+x/oFv5OA43mPENQQKKjxd2NhRNdxIwZM/I11Ynt&#10;i/cf6TAWEkigUTTogEZxfqFgwYIFacOGDflPoxc9glasWJH/VF/a/0C38HcaaDTnGYICEh3r7rvv&#10;Tn/0R3/Uf6KLiISyFq973etK9r/44ovzNbWRQAKNokEHNIrzCwXRM6cdaP8D3cTfaaDRnGcICkh0&#10;rB07dvSf5EZ6souhNcqPMZIEWgIJNIoGHdAozi+0G+1/oJv4Ow00mvMMQQGJjrV58+b+k1whah1r&#10;vVICWe0kvMUuuOCC/v3j/5FElserXvWq7GQshBC1RJw/CueX+H+lbYQQYiRRfn6BVtdu7f9LLrmk&#10;4ndPCCGqiTiPFM4z8f9K2wghxGii/DxDd1JAomOVT6Ab8f73vz9fW50Ym738GF//+tfztdUrTiCF&#10;EEIIIdotJIzUatWqVWnXrl35T2ND+18IIYQQojEhH+heCkh0rErJXySVtVizZs2AY3zhC1/I11ZP&#10;AimEEEKIdg4JY2c4duxY2rZtW9ZTJ9rFq1evznrcLFq0KM2dOzfNmjUrTZ06NU2YMCGNHz8+nThx&#10;It+zdlE8mjhxYrrmmmtSX19fvrSxtP+FEEIIIRoT8oHupYBEx6o0/EQky7WIpLr8GOvXr8/XVi8S&#10;yOKIk255GMJOCDGSKD+XVNpGCCFGEuXnF9rf1q1bs8JQefu2OKZNm5bWrVs3onl/yvX09KTp06en&#10;mTNnpv379+dLG6fd2v+GsBNCjCbKzymVthFCiNFE+XmG7qSARMeaP3/+gOQvkuZaVEogYxkAALSj&#10;6FU0b968AW3c6H20c+fOfKv6OX36dNYuj15Nhw4dypc2hvY/AADUlwISHWvBggUDkr/du3fna6tT&#10;KYHcuHFjvhYAANpPtImL27eLFy9O586dy9fWXwxhFwWq6N00mmHxhqP9DwAA9aWARMd65zvfOSD5&#10;+8Y3vpGvrU6lMdC//OUv52sBAKD9REGk0LYdq941x48fT5MnT05z5sxpWLFK+x8AAOpLAYmOVSn5&#10;q8cY6LXexQgAAK1k9uzZWbt25cqV+ZKxEUPkxeM2qmil/Q8AAPWlgETHuuGGGwYkf5/85CfztdV5&#10;xzveMeAYP/nJT/K1AADQXm655Zb03Oc+N1100UXp8OHD+dKxET2PXv3qV2ePfd999+VL60f7HwAA&#10;6ksBiY510003DUj+Vq1ala+tzuWXXz7gGHfddVe+FgAA2suHPvShrE378Y9/PF8ytj72sY9lj/+5&#10;z30uX1I/2v8AAFBfCkh0rEOHDg1I/pYtW5avrU6M0V68/6RJk/I1AADQXqIH0JQpU7I2bV9fX750&#10;bPX09GTt6lmzZuVL6kf7HwAA6ksBiY7V29ubxo8fX5IALlmyJF9bnUiwi/dfvHhxvgYAANrL7bff&#10;nrVpL7300nzJ2Dtz5kyaOHFi9jzqPYyd9j8AANSXAhIdbdGiRSUJYEwYXK24K7N434gtW7bkawEA&#10;oL3cfPPNWZv26quvzpc0x4wZM7LnsW/fvnxJ/Wj/AwBA/Sgg0dF27txZkgCOGzcunT59Ol87tP37&#10;95fsG3Hy5Ml8LQAAtJfNmzdnbdr169fnS5pj7ty52fOItnq9af8DAED9KCDR8cqHoag2Ud20aVPJ&#10;fjEeOgAAtKs1a9Zk7dooJDXT1KlTs+cR7e1G0P4HAID6UECi461evbokEbzmmmvyNUNbunRpyX6N&#10;uEMSAADGSqFAEoWkZiq0r6Od3gja/wAAUB8KSHS8Y8eOZUNXFBLBmTNn5msGd+7cuTRp0qT+fWKY&#10;DQAAaGeFOZCuuuqqfMnYO3ToUH8b+/rrr8+X1pf2PwAA1IcCEl1hxYoV/clgRE9PT76msu3bt5ds&#10;v3fv3nwNAAC0p+PHj2dt22oKKo2ydevW/jb2jh078qX1p/0PAACjp4BEV4g7CiNRLiSES5YsydcM&#10;1NfXl2bNmtW/bSSfAADQ7s6cOZP1snnOc56Tbrrppnzp2Hr961/f387+wQ9+kC+tP+1/AAAYPQUk&#10;ukYMlzF58uT+xDDufiwXiWYkl4Vtqh0vHQAA2sGcOXOydu7ixYvzJWNn3759/e3siJMnT+ZrGkP7&#10;HwAARkcBia5SnESOHz8+rVq1Klt2+vTpbAgNdx4CANDJtmzZkrV1Y46gaAePlSjUzJs3r7+tHYWs&#10;saD9DwAAI6eARNeJsd/jzsJIIAvJYnFEMrtnz558awAA6BzRFv6Lv/iLrN37ile8It1yyy35msY5&#10;f/78gDmJPvGJT+RrG0/7HwAARkYBia514sSJbBiLuAtx+fLlacOGDSbLBQCg4xUXc6ZPn97woeTW&#10;rVtXUrCJiKLOWNP+BwCA2iggAQAAdJFjx46lCRMm9BdzYoi3TZs2ZcPM1VMUpmKupeLCUUTMOQQA&#10;ALQ+BSQAAIAuU5gLqThmzJiRtm/fnvr6+vKtRib2j4LUxIkTBzzGlClTUm9vb74lAADQyhSQAAAA&#10;ulAM41Ze4ImIuYLmz5+f1q9fnw4dOpRvPbQYHi6KRgsXLizp3VQeO3bsyPcAAABanQISAABAF4oh&#10;62bPnl2x0FMeURSaOnVqmjVrVpo7d24WM2fOzJZV2r5SREEKAABoHwpIAAAAXSrmKYpeQ5UKPvWK&#10;cePGpc2bN+ePCAAAtAsFJAAAgC4XBZ6hhp4bacQ8SDGvEgAA0H4UkKBNxeTDu3fvzpL9SMp7enry&#10;NUC3iO99fP/jPLBr1650+vTpfA3A2Orr60v79u1LW7ZsSVu3bs3+T/s5duxYNjRdpULQSOLyyy/P&#10;5kaiPrT/gQJ5ANBq5AOdSwEJ6iQacIXx4KuNkSTU+/fvH3SYkThmJJVA54r5KiJRnDZt2oBzQNw5&#10;vmzZsmw4IqC7xbki2gvlbY+hYufOnfne1Yu2zDXXXJPGjx8/4Jw0ffr0tHHjxnxL2smBAwfSihUr&#10;0qRJkwa8r8NFfBYWLVqU9uzZkx+tc2n/A2NJHgDUQj5AvSggQZ0sWbJkwIlyqJg3b16+Z/UikS/s&#10;HyfhtWvXph07dqR169b1NyJjjPnVq1fnewCdJBpmM2bM6D8PRGMwksht27al5cuX9zfYJk+ePKKG&#10;H9A54txQOFdUEzHMWK13L8e5p3DeiQtXK1euzO6G3rRpU8nF7vi/O6PbU1x4iPd56dKlaf78+Vn7&#10;s9Iwd/G3KS5cxueumy5eav8DY0UeANRKPkC9KCBBHcTdh5G4FU6M1UR0M69FVPML+8ZwIOUn3sKd&#10;BYVtYnugc0TSGBeO4vs92GTkhw4d6r9bPLaRPEJ3ijZBpbuTh4pVq1ble1cnksVC2yfOTZWG0orE&#10;sXD8OXPmSBo7SAylFsPddTPtf2CsyAOAWskHqCcFJKiDWu8+nDlzZr5ndYqTx7ijKJL2SuJEXHxX&#10;0po1a/I1QDsrThoj4i7vwcQwNoXt4g4g4w5D96n1bsO4azDOM9UqThYj9u7dm68ZqLiNNJLeF9Cq&#10;tP+BsSAPAEZCPkA9KSDBKBXuPoyTbQwdUU0MdWItV9wIjNiwYUO+prLiPxLxvGIMe6C9XX311f3f&#10;6z/5kz8ZNhl805ve1L/9ggUL0oMPPpivATpd8d2GcZGpUjukPGKS22rFRewY3qJwjoleEUOJXiqF&#10;bSOMgU4n0P4Hxoo8AKiVfIB6U0CCUSpU0hs1ZETcrVg4yU6ZMiX7QzCUvr6+khP57Nmzh90HaF0x&#10;cXbh+xwRYwoPJ+ZGKN5n/fr1+Rqg0xUuJNfa26Faxb0iImLInOHE3DmF7aONcvz48XwNtCftf2As&#10;yAOAkZAPUG8KSDAKxXcf1tLVs1pbtmwpOSlHslqN8iE14jhAe4ou3sXf57gruRrFF5Li/8Yahs5X&#10;fLdhTF5bb9HuiTZP4dwyderUfM3QyofQWLp0ab4G2o/2PzBW5AFAreQDNIICEoxCoereqLsP40Rc&#10;fIKttptnDHNRvN/cuXPzNUA7KR/CJi5YVZsAFt/hExENNqCzRZIY3/dG3W1YfoF60aJF+ZqhxXBa&#10;xfvFvAwuZtGutP+BsSAPAEZCPkAjKCDBCN16663ZkBJ//Md/XNOY5tXauXNnyck1otrHueWWW0r2&#10;e/7zn59++MMf5muBdlHeNfy1r31tvmZ4q1atKtl34cKF+RqgE506dSpdeuml2ff9hhtuyJfWzwMP&#10;PNB/N2MhPv3pT+drhxbJ4Ytf/OKSfY19TjvS/gfGSj3zgDe84Q35GqCTtVs+cP311+draXUKSDBC&#10;hQZddAmPSelirOF6Vs/LG32TJk3K1wwvuqwWdymNWLNmTb4WaBfljbMVK1bka4ZXuPOoOIwzDJ2r&#10;+DsfdwLG3cb1HF5r165dJeeTiFom6i8fhid+hnaj/Q+MFXkAUCv5AI2igAQjECfg8gQtIpZFd/EY&#10;QiLGBR2N4slzI6odV7Rg1qxZJfsvWLAgXwO0gziHFH+HI1avXp2vHd7JkycH7L9t27Z8LdBpytsN&#10;hYjJ9OPcMdreEuV3QkccO3YsXzu8uPBVvG8MWwHtRPsfGCvyAGAk5AM0igISjMD73ve+kpNepYg7&#10;Ez/4wQ+O6E6f2267bUCC+qpXvSpfW50Yrqp4/5e+9KXpiSeeyNcCre66664r+Q5HxMWpap05cyYb&#10;K714//e///35WqCTfOELXyj5rg8WMWb5j3/843yv6p0/fz5LPIuPFeeX3t7efIvhfeITnyjZPyKG&#10;A4N2of0PjBV5AFAr+QCNpIAENRrs7sPBIu4AOHToUL53dbZs2TLgOLXeQVg+sV3EaO+KBMZOpe9w&#10;rRPglp+r5syZk68BOslgdxtWihgSK4bdqkVcDC8/Tq13DMb5q/wYmzZtytdCa9P+B8aSPAColXyA&#10;RlJAghrFSXbu3Llp+vTp2cmy/ORXKaLxVssdQzGxdPkxohFZi6VLlw44xu7du/O1QKu77LLLBnyH&#10;b7zxxnxtdWLom+L9L7zwwnwN0Cni4nAMnxVJ4+TJk0u+80NFzN9S7dwtcSG8fP9ah9aqdHG8luF4&#10;oJm0/4GxJA8AaiEfoNEUkGCU4mS7c+fObCzQGTNmDDgZFke1SWCcQMv3XblyZb62OpWOESdroD1c&#10;fPHFA77DtXbv/vM///OS/WNoHaCzxUT6Mb752rVrswveQ/WaiHZLNUljXIAu3zeGsKhFpWPExW5o&#10;R9r/QCPJA4DRkA9QbwpIUGdf+cpXssp/+UmxENdee22+5eDe/e53D9gvTvy1iO3Lj3H99dfna4FW&#10;N23atAHf4YMHD+ZrqxNDVRTvf8EFF6RHH300Xwt0gz179qSrrrpq0MTxbW9727Bjl3/ta18bsF+t&#10;Q2v98Ic/HHCMxYsX52uhvWn/A/UkDwDqST7AaCkgQQNEtT+GrKg0xEVMMjfcmOhxAi3fr9Yxjyvd&#10;gbhmzZp8LdDKnnzyyewuwfLvcMzBUIu426j8GCOZ2Btof5E4VrogFTHc2OOxvnyfWofWqnTH4bx5&#10;8/K10P60/4F6kAcAjSIfYKQUkKCB4uRcKYlcuHBhvkVllRp727dvz9dWRwIJ7SsuQpV/fyNqJXEE&#10;isXFp5jDpfy8EGOl9/X15VsNVKlNEUN31ULCSLfQ/gdGQx4ANJJ8gJFQQIIGGyyJHKrxtmjRogHb&#10;x4m2FpVO7rXexQg0T9ytXPz9jZ9rVSlxBLrbYEnjUPOkVJrcP9oZtaiUMNZ61yK0C+1/YDTkAUAj&#10;yQeolQISjIFI3MpPkkN1D40qfvn2W7duzddWp1ICWetdjEDzTJ06dcB3uFYxqWXx/ibPBUJcxC4f&#10;A32o8cej/VC8bcSyZcvytdWplDDWetcitBPtf2Ck5AFAo8kHqIUCEoyBmIzusssuKzlJvuMd78jX&#10;DrRu3bqSbSNqnQD3fe9734Bj1HoXI9A8r3nNawZ8h2sdduJP//RPS/afMWNGvgbodqtWrSo5P7zs&#10;ZS/L1wx06623lmwbUeuEt9/85jcHHMPQWnQy7X9gpOQBwFiQD1AtBSS6wpw5c7K7eGqJvXv35nvX&#10;R3m1/vLLL8/XDBR3GxZvG1HrSTW6gZYfo6enJ18LtLpKk2nffvvt+drq/OEf/mHJ/q985SvzNUC3&#10;i4vbxZN0T5o0KV8zUAxzUXwuiah1vPJae2PAaGn//yK0/6H9yAOAsSAfoFoKSHSFSAjLT1LDRSPu&#10;1ivuHhpjEg+mUrfOWscWnT9//oBjnDx5Ml8LtLoVK1YM+A7Xel4q33/BggX5GoCUXcwuPkcMpXi7&#10;iKHaMZWsXbt2wDG2bduWr4X60/7/RWj/Q/uRBwBjRT5ANRSQ6AqtkkDOnDmz//hDTRR37Nixkucy&#10;3PaVzJo1q2T/mCAPaB/r168v+Q5H7Nq1K187vBjmonz/aLABFBTPlxJtpaGUt6WG275cpYthcScj&#10;NIr2v/Y/tCt5ADBW5ANUQwGJrtAKQ1iERYsW9Z8k48Q5mHPnzqXJkyeXnFRrHVu0uBtqxPLly/M1&#10;QDvYs2dPyXc4Irp8V6vSncz79u3L1wKk7I6/wvkhLjwPpfzuxClTpuRrqrNw4cKS/c3FQKNp/2v/&#10;Q7uSBwBjRT5ANRSQYAwVn2xjTPShrFy5suTEGklttWIc0+J9I3bs2JGvBdrFtGnTSr7HcV6oVowl&#10;XLzvUOMZA91py5Yt/eeIa665Jl9a2c6dO0vOKRHRY6Jaxb0wIoa6kA6dRPsfGAl5ADAW5ANUQwEJ&#10;xtBFF12UnSRf8pKXpLvvvjtfWtktt9ySnve85/WfWC+44IJ022235WuHdtNNN/XvF/HCF74w3XXX&#10;XflaoF18+MMfLvkuv/a1r83XDO8973lPyb61DoMDdL73v//9/eeI4S40x8Xpl7/85SXnlc9//vP5&#10;2qE9+OCDAybzNt453UL7HxgJeQAwForzgW9961v50srkA91LAQnGyOnTp/tPksNV9Qti6I3ik2u1&#10;3dbXrVtXsl90EwXaT/l8COPGjcvOJdUov7tnuLuege4zb9687PwQ54tqrFq1quS8Uu0FqRg2p3i/&#10;GKarr68vXwudS/sfGCl5ADAW5ANUQwEJxkhhYrqYzLbahl8kjMUn2GpPzPPnz+/fJxqaBw4cyNcA&#10;7Wbu3Lkl54HoNj6ckydPluxTbWMQ6B4x10u0EcaPH191O6H8Yla1w2uVX9iOycGhG2j/A6MhDwAa&#10;ST5AtRSQYAwcOnQoOylH7N+/P186vEg0Y7ziWk7MJ06cyB6nsM/SpUvzNUA72rp1a//3OaKa8c83&#10;bNhQsk9MpAtQEHf7xQXtOD/E+aIWxRepI6oZ9zwm5C1sH3M6nDt3Ll8DnUv7HxgteQDQKPIBaqGA&#10;BDWIu3likre4iycSs/h5OMePH+8/UUbFvVYxJ0HhJBsxXAOwuKo/YcKELKEE2lvxBNzVNLZmz57d&#10;v33cuQh0rvi7H+2SSOTiLsLhRLIYPRri/LBgwYJ8afWiXTNx4sT+c0z0sBhKXEQvbBtR7XBc0Cq0&#10;/4FmkgcAw5EP0GgKSFCDGLu8+KQXJ8zodjnYuJ1xx1DhpFrt8BOVLF++vP8xY1z0wRqNUfUvPF7c&#10;hWhCOugMMVnllClT+s8DGzduzNcMFOsK28UdRS4iQeeKOQ0K3/dCLFu2bNDvffSCKNxpGBe3q7kQ&#10;Xkm0LwqPF+2OwR4v2ivF87lUOwcMtBLtf6CZ5AHAUOQDjAUFJKhBnIQLJ73iiMnf4iQYDbbo+hl3&#10;J86YMSNbF4ncmjVr8iOMTCSoxXcexfHLk8hIHgt3OkoeofPEmMRxril8x3ft2pWv+aVoPMa62EbS&#10;CJ2vfGibQsQ45nHhOi5yb9q0KWujROJWOD9Em6La+VgGU9zjIe54jAtcxeL4hTsbIySLtCvtf6DZ&#10;5AHAYOQDjAUFJKhBT09Pf8Otmli4cGG2Tz1Ewrho0aL+Y0ejME7W8Ycg7lCMPw6xPO5OimEvgM4T&#10;Xb+L70CMc0JcuIpG4bx58/qXR9d1SSN0vrjAXHxH33ARiV092whx7ikkoXHn4apVq7IhKeLfwrkq&#10;2idr167N94D2o/0PtAJ5AFCJfICxoIAENYo7/eIOwELCVh5xgozxP2O7Rogx0GMs4/LHjcQ2TsiD&#10;DacBdIb4jkcjrdLFrBjz3ES50F3izr5odwx2gTvmQ4k7//bs2ZPvUV9xoTyOX0gcCxHtpFgeY6RD&#10;u9P+B1qBPACoRD5AoykgwQhF18y4CygaaRHRrXykY4eORDQeY+zSeOyxfFygdcR3PxqB+/btG3X3&#10;c6C9RbsgLl7HOSHaBnFeGOtkrdAuin+hE2n/A61CHgCUkw/QKApIAAAAAAAAlFBAAgAAAAAAoIQC&#10;EgAAAAAAACUUkAAAAAAAACihgAQAAAAAAEAJBSQAAAAAAABKKCABAAAAAABQQgEJAAAAAACAEgpI&#10;AAAAAAAAlFBAAgAAAAAAoIQCEgAAAAAAACUUkAAAAAAAACihgAQAAAAAAEAJBSQAAAAAAABKKCAB&#10;AAAAAABQQgEJAAAAAACAEgpIAAAAAAAAlFBAAgAAAAAAoIQCEgAAAAAAACUUkAAAAAAAACihgAQA&#10;AAAAAEAJBSQAAAAAAABKKCABAAAAAABQQgEJAAAAAACAEgpIAAAAAAAAlFBAAgAAAAAAoIQCEgAA&#10;AAAAACUUkAAAAAAAACihgAQAAAAAAEAJBSQAAAAAAABKKCABAAAAAABQQgEJAAAAAACAEgpIAAAA&#10;AAAAlFBAAgAAAAAAoIQCEgAAAAAAACUUkAAAAAAAACihgAQAAAAAAEAJBSQAAAAAAABKKCABAAAA&#10;AABQQgEJAAAAAACAEgpIAAAAAAAAlFBAAgAAAAAAoIQCEgAAAAAAACUUkAAAAAAAACihgAQAAAAA&#10;AEAJBSSANtLb25u2bduWTp48mS8ZG/v27Uu7du3Kf6JRenp68v9RT8eOHcu+OwAAAABUTwEJoE1s&#10;3bo1jR8/Pv3e7/1e9u+mTZvyNY01b9687DEjpk2b5kJ8A5w4cSItW7YsTZ48OV9CPe3cuTNNmTIl&#10;bdmyJV8CAAAAwHAUkICGi4vjc+fOrTkWLFiQlixZkpYvX55Wr16dtm/fnh2rW82aNau/kFMo5jTa&#10;nj17Sh4zYsOGDfla6mHz5s1ZQXDOnDnp+PHj+VLqLXrQRYFu9uzZ6dChQ/lSAAAAAAajgAQ03Llz&#10;57IhpKIYEcWH6dOnDyhK1BJTp05N69evT319ffkjdIfoQVH8OkycOLHhr8HGjRtLHjNi1apV+VpG&#10;I74XURyN1zQKpPEzjRUF6Dj/TJgwIeuVBAAAAMDgFJCAMRdFj+gFUF6YiIJI9DpasWJFVriInhlx&#10;Yb14CLXiiB44O3bsyI/a+eK1KP7943VqtJhradKkSf2POW7cuKwYyOicPn0662U3Vu8jv1QoIsVn&#10;Oc4zAAAAAFSmgAQ0RczfUyhKFCIuqA8mhvaqVEiKi8Dbtm3Lt+ps0UNlzZo1WZEtegGNpPdRDN1V&#10;6349PT1p8eLFaeHChXpt1EG8j4XiUbymeh6NvTifRME63gNFpO52+eWXCyGEEEIIIYRogaA1KSAB&#10;TbF79+6SQlDEUAWkEBfaY06k8v2iiNRNPZFGKgpHMQeMHkTNE5/haBTF5zZ60EVPJJojhsEsnD/i&#10;fER3KnwfhRBCCCGEEEI0LxSQWpcCEtAU+/fvH/DHYrgCUujt7R0wF1BEzIvU6PmA2l0MCRivlQJS&#10;86xbt67/MxvvB80TxbxZs2Zl70UM0+h70Z0UkIQQQgghhBCi+aGA1LoUkICmiIu15X8sqikghULP&#10;gfKI4d2oLC6WR4+XeJ1cKG+OGD5w/Pjx2Xswc+bMfCnNtHfv3qwHUrwnM2bM0COsCxUXkOLmhPhZ&#10;CCGEEEIIIUTjo/gG8fiZ1qSABDTFaApIMX9J+b4Rs2fPzregXHHRTQFp7EUBLz6fhfdg+/bt+Rqa&#10;Leb3Krwv11xzTb6UbhFJSuH9l7AAAACMHflYe1BAAppiNAWkEL0FyvePSfEZaNeuXf29LCIUkMZe&#10;YfjAiAkTJhhusYXs2bOn/72JHmInTpzI19ANJCwAAADNIR9rDwpIQFOMtoA0f/78AftHnDx5Mt+C&#10;EMOmRWGt+DVSQBpbxcMHRixYsCBfQ6so7ja/bNmyfCndQMICAADQHPKx9qCABDTFaAtIxX9kChG9&#10;B+Ji/UhEr4PoiRAFl97e3nxpfcRz2r9/f3bscrEu5mGp1WDHKxav8fTp0we8TiMtIMX8MLt3765L&#10;75menp7sWPFc6tUbJ17LeA+H6kESr9m+ffvq/h4Ppbj3UcTGjRvzNSNTeB+G+h2ikBqfq1p+z3j9&#10;4n2J/epRiI3XeajPaLzvsU2tn8d4f+M5xnOtl6VLl/a/P9Fbr57HprVJWAAAAJpDPtYeFJCAphht&#10;AanSEHYzZ87M1w4vLpbv2LEj68kUQ4qVHyt6JMR8KFGoGalNmzZlz7N4+LgocsXzjF4OUViIf6dO&#10;nZrvMbQoBmzYsKH/d1+yZEm+ZqCdO3emyZMn9z9uccQf5di3OOK5DiYu8sfzLLxOIylARdEjnnv8&#10;7uXPJyKWr1mzZkTDh8XzWblyZf/vG69rsThmvJfx2hc/5pw5c7Lh/RqtvIg3ktcvlL8PUUQqFr9n&#10;FEImTZpU8njx2g4151IcJz4T5a9PzNlU6+sThad169b1/87ln9H43kUBrfz7G4+9atWqQQte8bvF&#10;+uKeQhHRu2716tXZ52s04jkVHzdeR7qDhAUAAKA55GPtQQEJaIrRFJDiInRxUaYQ5RerBxO9FwpD&#10;isXF+LgoH8WNKELERfPiY8f/o/hQywXq48ePZ79L7B+Ps3bt2qxYtWXLlooXwYcrIMXzjd+t/AL/&#10;YL9vcW+KaqP8WPH7xkX1WbNmDdi21gJIFKcKw+jF7x6vcxw7Xvfy4kpsV00PnfgMbNu2reJQhsUF&#10;pNimUoGwEPH+xjaNEgXI4seL4k4thnofigtI69evHzBUYXlEga5YvIYrVqyouG0hqn194rksWrRo&#10;yM9oFMAq/R7FEcWu8u/aUMXQQkQxcDRFpPL3KT4z8frQ+SQsAAAAzSEfaw8KSEBTjKaAFMWY8n0j&#10;hupFUxCFokKBaN68eRV7PMSwW+VFnmovUMdF50LxKP74VboIHUN3RVGqcOzBCkgxHFulnlaFGKyA&#10;FL014vUtRPl+cdzi9RHFQ5ZFUWGooktsX434PeM5FvaLniKVXo8oUJQXHuL1GUwUiIYqKBQKSFGo&#10;KiyL93ywfaLwUstQb7WIgmHxY9XSyy72Hep9KBSQli9f3r8sPktRBB1sv0KPovgsx2e6sDxe//LP&#10;fCHitRtsSLd4DpWGSSxE4TMan7nCc4p/47EHe7zFixdn+4QojBWvi30G+92G+swMJz6XhfNCIYoL&#10;dHQuCQsAAEBzyMfagwIS0BRRhCj8kShENRfXoygRF8nL942L5sP1GIjiUbXbRxGm/MJ4NUWk6G0U&#10;28bF6OGKEgsWLMi2HayAFD2ZotdS9I4oL0REDFZAKle+33AFoBjuLAoNgxWwqi0gFTcEopgzlOIC&#10;QyEGKwhEj6x4jvG6FD9GIaKAVHi9oldMbF8Qr2mlfaK41Qjln9Uo9lQr3oPofRPPPz6vxceJiAJH&#10;vEbxukXvouL5huKzXVykLEQUTWNdvAZRNIr3JV77wjxU8ZktfIaLY+HChdn6ctV8RgvvbTxm/E6F&#10;xwqV3veIOG4UFuN7FOeFeL/jO1kQr0l5QTB+n+JtalX+fY/fh85XfD6I/wMAADA25GPtQQEJaIqR&#10;FpBi2LPy/eLC8VCT9Yd4vOIL1cVFhcHEBfrix4kYrhBSmOMnekoMJ3r9xHMfrIBULC76lxcjGlVA&#10;KrZ169YR7R8X/wvbx4X+anpvRRGn+HEiooAylCgYlO8Thb4YKm6weX/itSwfSi3et3qLIkjxY0RE&#10;j5qRiMJL+bHi94wh/IZ6P4obY4WIfaIwOFivolA+tF0UcooLP5VU+ozG6xrDOA41B1OlHoVR6Irv&#10;xlC9Cg8cODBgv2p6IQ6mUNAtRHxG6HwSFgAAgOaQj7UHBSSgKWotIEWxpdJ8N3Fhu5qLxnHswj61&#10;FAuKh/mKGKqXQ1xALx4Gq5ph0aJnRzUFpFD++49FASmKDLXuH+9VFHAK20cxohrxepX3RqnmvSp+&#10;rIgoWA1XUCwfGq2aAkmtomhS/BgRwxXEBlPp+xKNq/jMDSV6+JTvF9+F4Qp6ld73mMNoOMXfs4hq&#10;3otQmJOsEDGsYDVDyEWhqXi/Wnp4lavUY2s0PZpoDxIWAACA5pCPtQcFJKApKl0Qj+JMXICOi8DR&#10;G6UwFFn0DIgLyuXbx8Xjai5Ol19Er2WulEpFgMEKN+W/03C9lUIM/1VtASket/j4Y1FAikJDrfvH&#10;cGrF2xfm3alGpYv4hTmNBlPe66WagmJ8bor3iajldalGpSHd4rM4EpXeh2rn6BnpfsXF0Gr3K278&#10;RVT7GR3pZ7u811q1+1VSPMRlIap9rWhfEhYAAIDmkI+1BwUkoCkqFZCit0L0yBlsUv4oMMXQW7FN&#10;DK1WraVLl5YcZ7iCRLnCsHSFiAvrlXomRA+W4u0ioog0VC+RKAxU20NnpBfZi/eJqLVQUuv+5b1J&#10;aunZE69rvM/F+8d7PpTyAlI172+lz1+9C0jlQ6KN9jHKj1VtcaO8V1e1+5W/rlHsHM5IP6NRNB7J&#10;fuUFpCgqj1R8boqPFVHLeYb2JGEBAABoDvlYe1BAApqi0gX84iHsougQ28Q8J3HBO+aTGYk4zkgv&#10;oBdU6kkS87ZUEsWO8m1j2Uh7nhRrhwJSpSHTalU+bGDEUEOujaSAFIr3iRhNcaeS8uHcRvsY5cca&#10;aSFopPtV87qO9DM60p5E5fsVn0NqVam34UjnrKJ9SFgAAACaQz7WHhSQgKaIC+mFPxKFGM3F38HE&#10;xfLyx4miVC1iSLTyY6xbty5fW6pSL4ZCxO9Xa/GqWDsUkMov6E+ZMiVfU73FixeXHCNiqPl3WrWA&#10;VKkn3XBzDw2l/FgKSPUtIFU6V0TxmM4mYQEAAGgO+Vh7UEACmmKsCkiVij/VzJtULObwKT/GYBe4&#10;Y7i68ovo5TFr1qxBezANZaQX54v3iWhkAam8+BPDEtaqUo+voYoXrVpAKn9eEaNRfiwFpMYXkKp9&#10;HrQvCQsAAEBzyMfagwIS0BRjVUCqVIyIglAtenp6BhxjuOcacx/FXEnl+xXH/Pnzs2NXa6QX54v3&#10;iWhkAanS8HNDzQFVSaWiXxQKBqOANDQFpOooIHUnCQsAAEBzyMfagwIS0BRjVUBatmzZgMeptsBQ&#10;EAWQ8mMsWLAgXzu4GCovJvUv37c4xo8fn7Zt25bvMbSRXpwv3ieikQWkSsO21fp4lXp8DTZkYGjV&#10;AlKl+bBOnDiRr61d+bEUkBSQGD0JCwAAQHPIx9qDAhLQFGNVQIpJ8MsfZ82aNfna6sVcPsXHiMJU&#10;tWK4upkzZ5bsXxzRU6maIe1GenG+eJ+IRhaQFi5cOGD7PXv25GurU6nH19atW/O1A7VqAalS8XA0&#10;j1F+LAWkxheQzIHU+SQsAAAAzSEfaw8KSEBTjFUBaefOnQMep5biT0H0FCo+xtq1a/M11duyZUua&#10;Nm1ayXEKERfr+/r68i0ra4cCUgzdV779UMWfSqLgVH6MvXv35msHatUCUvn7NdrHKD+WAlJ9C0jR&#10;E7D4WBFxfDqbhAUAAKA55GPtQQEJaIqxKiDFkGHljxNFnFqcPn16wDFieLpyUQDat29f/lNlMRxe&#10;pSJLxHAX6Ed6cb54n4hGFpCiWFS+/dKlS/O11Sm/kD958uQh51Fq1QJSpff50KFD+dralR9LAam+&#10;BaT4/YqPFVFr8ZP2I2EBAABoDvlYe1BAAppirApIofxCeEQtw6qVP9cYjq6S2C56KkXBaTiVCi3X&#10;XHNNvraydiggxfBzMSRf8fYTJkwYtndVsQ0bNpTsP9zr0qoFpPLfIyJ6xI1U+bEUkOpbQNq4cWPJ&#10;sSIqFYrpLBIWaC/RI/nCCy8cUQw25+Tx48crbj9YxPZA96r1nFGI6667Lj/C4K644oqK+1aKaufR&#10;BbrDJZdcUvFcUY/44he/mD9K/cnH2oMCEtAU5UWZiEYVkCr1LKhlGLvyIdUGG76u8DvFUHXVqPVi&#10;+0gvzhfvEzFcL6ly5fsPV2gpf54RtfTkKO+5M9TwdaFVC0iV5nKKotJIlR9LAam+BaQVK1aUHCuK&#10;wXQ+CQu0l8ceeyxrF8Tf07/8y79M/+bf/Jsh41d/9VfThz70oaztc+rUqfwopZ544ol0+PDh9L3v&#10;fS9ddtllFY/zwhe+MH384x/PHju2B7pXnAPiXPCBD3wg/fqv/3rFc0Yh4ka6a6+9NjvHVOPo0aPZ&#10;hdqXvexlFY/3m7/5m+ld73pXuuOOO/I9AH7hd37ndyqeN0Yb0d5q5M0z8rH2oIAENEUM5VX4I1GI&#10;wXr2jFYMf1Y+99DEiROr7hUTPWAK+8Vwar29vfmaUoUC0sKFC/MlQ9uxY0f/cSPWrVuXr6lspBfn&#10;i/eJqLaAUFC+//79+/M1lVXqhTR//vx87fCK36tq9qtXAWm432skyj93UaQYqeLjRIy0ELR9+/Z8&#10;zdCaWUCq9jtUzwLSggULSo41e/bsfA2dTMIC7S0uoj7vec+reMEjIopHtXrWs57Vv38UoOJvjaIR&#10;UElcVH3Ri15Uct4pxNOe9rRBC9fVKD9u9ALQAxIYTPH5Yt68eemGG27Ibo6JAnY1cf3115ccIyLa&#10;QT/72c/yR2gM+Vh7UEACmiIufhf+SBQiLlg3SqVeSKtWrcrXDi6KRXHnWGGfoXrSFPeqqmaosvIi&#10;2q5du/I1lY304nx5IWD9+vX5ml+IeaKmTJkyaA+c4n0jqilclD/XavcrLqpFD5BqegXVq4BUa2Gt&#10;GsXFx4hqCyOVFB8nYqQFpGpfn/L9hitwhnoVkKotBJXvN2PGjHxN7Uby+9L+JCzQ/uIC7WAXcEfS&#10;8/fZz352tm9cNLn55pvzpQCVxTnoggsuGHD+id5Jo/HGN76x/1jRA0AhGxhM9F6Mc8Wv/MqvjKjt&#10;E+exQvunOCLfbjT5WHtQQAKaYtOmTf1/JAoRBYOTJ0/mW9RX9EIq/sMUEb1khrsIXzycWvRQGEpx&#10;AWnSpEnD3iEWQ90Vto8L38P1iIreOIXtI6q9yB7bFe8XvaiieBVieL5Zs2YNeqG/0jBs1RQgoig1&#10;ffr0kv2iN04sH0y8R3PmzOnfvpoL+LFP9CYrfpzBhhgsFq918T4R1Q49WIsoChY/xkh72VV6H6od&#10;FrB8v5jrpxpRVCzeb7i5qELx+xdRbc+z8kJbfCarEUXg4v3iszASlT4P7vDsDhIW6Axx4SNu+Cm/&#10;8BGFpVoU7r6NngOKR0C1Yki7uHBbfg6qtud/JYVzWvw7mp5MQOeLoXrjfDGSntfh9a9/fcm5KyKG&#10;0hwL8rH2oIAEjLkoIsQF4sIfieKo5uL/SMVF4vIL3FG0qlQQicLE8uXL+7dbvHjxsAWe4gJSRBRM&#10;ButVVOj1E9vFRe8oEAwlCj7xXIuPH8lEoRA0lOhxVLxfIQqFlygoDdbTp7yHR0QUBeL1GU78TnHs&#10;4n2jqHTgwIF8i1+KwmHhvYnCXnkvqcFET6/i40dEkeb06dP5FpWtWbNmwH6LFi3K19ZPfGbKC1yD&#10;DYE4lJG+D1EsGsl+MSlv+X7x3g31uo70MxrvfRRci/eLz8Bw+8XrWF7kihiuJ18lMXxh8TGiyz/d&#10;QcICnSOGs4teQ+UXQKIoVI24AFzYP4Z9AahFzIlUfv6JtvBIeg5F4Sn2j6JUnJsAhnLjjTdmN78M&#10;dcPuYGLetfJz19Of/vQxu6FSPtYeFJCAhouL6NHTJxrC0WOg0kXf4ohiTfQGiX2qKZDUIp5LzENT&#10;PkdPFB2it1FccF+6dGn/3DVxQbzaolZ5AakQUZiI48ZdIRHRpbhwwTweJ3oBVVJ43aLAVT6XTiGi&#10;QBO9uWK7oQpclYaUK+xf/hrHz3ERvrx3R3FEESKGmxtu3qBodJTPLVPYP17XKBRFI6HwesTzGW74&#10;v2gUxWcpiirlxZlCRIGy8BkqvC7xXKMwEu9zeaGjEPFcqvm9alFe/Kn2TsT4PMX7UN47pzgK70P8&#10;ngXx/sXvHu/fYL9nFEjitSh+fWK/+KzFZ6W8oFOIeF2j51MhkS18RuMzWF4sLETxZ7TQoI3iT7wO&#10;G576LsR3b7D9otAX+xUKnLFf4fHKi8GFiEQ9vuPxu1RbrIvPYvExqn2PaH8SFugs1113XcWLIMNd&#10;UHnooYf6h26JCeoBahWFohe+8IUDzkG1DgEVx4n2bOx79dVX50sBBhd5dZx/ahXXa6KdVH7eiqLS&#10;WJGPtQcFJKDhoodBXJQeScSF4kaIQk4cPxrnhT9WxRFFrrioXMuQenGROy7Yx9BrcQE7Ciflw7gV&#10;Ii6Ox3ZDFX1qfd2Geq7R4yQeLy66R/Es5nuJwkSlC+zxmlc6fqWotrgWxYoodpQX7gpRKPgM9XoU&#10;RMGt0nMZLAqvSzzXSusrRbW/VzXiNS4udFUzFFyIIkal5zZYFNTy/kUUXp9a9ovPd6j1M1oolkax&#10;qtL6waJQ0Kl1v9i+GsXDPI50mEHak4QFOk+c08svhFx88cX52spimJbYLtptACP1ta99LT3jGc8o&#10;Of9E/vOd73wn32J4hZ5ML33pS9Ndd92VLwUYXAxdFzdi16rQ/imOyy67LF87NuRj7UEBCehqUbCI&#10;3ibR6yV6VkRhqdpeC9WK4k0M2xYXweNxhir0dLp4baP3SrwWEfG6VFM0anfFwwhGcZLWEcPyFRc2&#10;C8UquoOEBTrPj3/84+xGneKLIf/23/7b9LGPfSzfotQ73/nObJsLL7ww/ehHP8qXAoxM9BoqPv9E&#10;RO//aoayi0LTBRdckH7t136tYTdSAp3n8OHDNQ85F70jy89Vz3rWs8Z8zjX5WHtQQAKABosiWVzM&#10;KjSMBhu2kLEXhePC+zJ79ux8Kd1CwgKd6VOf+lT6j//xP5ZcFHnBC16QfvCDH+Rb/EJs91/+y39J&#10;z3zmM8d0uBagc919991pxowZJeefiGuvvTbforInn3wyvfa1r822bcTcrAAFX//619P/+B//o+Qc&#10;9Ru/8RtNmQNSPtYeFJAAYAzEEH2FhlEMb0hrKMzBFMNPVjvkHZ1DwgKd64orrii5MBLxN3/zN9lF&#10;2nDTTTf1zzPyj//4j9kygHr40pe+lP7bf/tvJeefKGLfeuut+RYDRS/J2C7mMbntttvypQD1FUXu&#10;yIGLz08R73jHO/ItxpZ8rD0oIAHAGIkxzQuNo2bc3UOpeA8K78fHP/7xfCndRMICnSuGYImhWMov&#10;kMS5/7HHHusvHsXQUgD1tnTp0gHnn4ULF+ZrS0XBKApHsY02KdBIV1111YBz00UXXVTzEHj1Ih9r&#10;DwpIADBGYj6smNw7GkcxF1LMv0NzxHsxbdq07L1w8bB7SVigs914440DLpI8/elPT5dcckn2/+c9&#10;73ljPtY/0B16enqytmbx+eff//t/n82NWi6GrIv1l156aTp//ny+FKC+Pve5z6X/+l//a8l56dnP&#10;fnb65je/mW8x9uRj7UEBCQDG0IkTJ7LiUTSQVqxYkS9lrMWkofEezJkzRyGvi0lYoPO95S1vKblQ&#10;UojnPOc5Tb1gAnS+TZs2pV//9V8vOfe86EUvSj/72c/yLX6xza/92q+lcePGpV27duVLAerrpz/9&#10;afo//+f/lJyPIpo9jK98rD0oIAHAGDtw4EBWRIpEcdu2bflSxsrWrVuzBur06dNTb29vvpRu1KiE&#10;5a8+tU8IUSHWfOdo/i0ZOzFc3QUXXDDggknMkdTJzj9+Nt2z8nVCiApx7pEH829K4735zW8ecP65&#10;8sors3XHjh1LL33pS7NlnToXW9/Rf0mnfrBQCFEhxtIb3/jGAeeiGInjzJkz+RbNoYDUHhSQAKAJ&#10;oifS7NmzFZHG2J49e7J5L6KxfPLkyXwp3aoRCcvZc0+mf/OmbwkhKsTUjww+gXwjbd68Of3Gb/xG&#10;yUWT//k//2fasWNHvkXn6f32F9KBl/9/hBAV4qGvDxxGrlEGm4/t5ptvTldffXX2/5j/qFOduuVv&#10;0oNbniWEqBBPnh2bYvZHP/rR9O/+3b8rOQe94AUvSLfccku+RfMoILUHBSQAaJK+vr60ZMmSrIgU&#10;w1fQWBs2bEjjx4/Phg6MOZBAAUmIsY1mFZBCDBtVfOEk4sILL8zXdh4FJCEGj7EsIIVK87FFUelp&#10;T3ta+pVf+ZWSIe06jQKSEIPHWBSQYmjM5z//+SXnn//wH/5DWrduXb5FcykgtQcFJABosmjUxXBq&#10;y5cvz5dQT9HTaMGCBWnmzJlp586d+VJoXMJSaeguIURzhrALK1euLLlwUhzvf//78606iyHshBg8&#10;xnIIu4K///u/r3gOesc73pFv0ZkMYSfE4NFoMVz73LlzB5x34nzUKhSQ2oMCEgC0gOgRs3bt2vwn&#10;6ikKdDF8kV5HlJOwQOeLO//jDv+nP/3p6brrrhtwESV6AHTy3f9Aa3jooYfSb//2b5ecf+K8FPO0&#10;ATTC+973vpJzTsSLX/zi9POf/zzfovnkY+1BAQkAgK4kYYHOdvTo0fSbv/mb2QWTwnyDlSaRjvlH&#10;nnjiiWw9QKPEHJzF554Yxg6gEb761a+mZz7zmSXnnJgP8oYbbsi3aA3ysfaggAQAQFeSsEDnOnLk&#10;SHr5y1+eXTBZtmxZvjSl22+/PZv7qPiCSsR73vOefAuAxlBAAsZCtIFmzJhRcr6JaMUhM+Vj7UEB&#10;CQCAriRhgc705JNPpiuuuCK7WPKa17wmGzqq2Gc/+9n0n/7Tfyq5qBIXcr/+9a/nWwDUnwISMBaW&#10;LFlScq6JuOiii9K9996bb9E65GPtQQEJAICuJGGBzrRy5crsYsmUKVPSrbfemi8ttWjRogEXV2bN&#10;mpXuv//+fAuA+lJAAhrtM5/5TPrP//k/l5xrnv3sZ6ft27fnW7QW+Vh7UEACAKArSVig83zuc59L&#10;z3jGM9Lv/u7vps2bN+dLB9q/f3960YteVHKBJeLd7353vgVAfSkgAY0UPa5/+7d/u+Q8E7F69ep8&#10;i5EZ7f5DkY+1BwUkAAC6koQFOsvRo0fTb/7mb2YXS6699tp86eC+8pWvDLjI8rSnPS3t27cv3wKg&#10;fhSQgEa6+OKLS84xES972cvytSNz+PDhrG3VKPKx9qCABABAV5KwQOd47LHH0sSJE7OLJXGRtlrl&#10;F3QjJkyYkJ544ol8C4D6UEACGmXDhg0l55eIpz/96en48eP5FiNz9dVXj7oINRT5WHtQQAIAoCtJ&#10;WKBzzJ07N7tYEsWfU6dO5UuHF8O9FHotFcdVV12VbwFQHwpIQCNEL6Ff//VfLzm/RHzxi1/MtxiZ&#10;uJkmzlOLFy/Ol9SffKw9KCABANCVJCzQGd71rndlF0p+5Vd+Je3duzdfWr3rr79+wEWXOFarTjgN&#10;tKfy4aUaOSwU0B1OnjyZLrnkkpJzS8QVV1yRbzFyS5YsyY71yU9+Ml9Sf/Kx9qCABABAV5KwQPuL&#10;nkL1uFjyvOc9r/84hYiLu3FXL0A9vOhFLxpwngEYjfe+970DzivRa6iW3tiVXHfddf3HG8nNOdWS&#10;j7UHf60AAOhKEhZoX/v27UsveclLSi6YfOADH8jX1i7G9y8+ViEuuOCCUc8fAHDHHXekZz7zmQPO&#10;MZs3b863AKhNFHaix3TxOSV+/t73vpdvUb0Yri5umolh7y688MKS4zVyXkj5WHtQQAIAoCtJWKC9&#10;xAWMuCjyxje+ccAFk4joMTSSu2S3bduWnva0pw04XiFiXoHVq1crJAEjEsWj8oJ3IZ797GenG2+8&#10;Md8SoDqHDh1K06dPr3heqWe88IUvzB+xMeRj7UEBCQCAriRhgfYSvYEqXdwoj1/91V9NN9xwQ77X&#10;4OKiSKX9h4oY6g5gOEePHs2GkYrzUaVzSXlEUTy2r+bcBbBhw4aK55J6R8yv1EjysfaggAQAQFeS&#10;sAAAADSHfKw9KCABANCVJCwAAADNIR9rDwpIAAB0JQkLAABAc8jH2oMCEgAAXUnCAgAA0Bzysfag&#10;gAQAQFeSsAAAADSHfKw9KCABANCVJCwAAADNIR9rDwpIAAB0JQkLAABAc8jH2oMCEgAAXUnCAgAA&#10;0BzysfaggAQAQFeSsAAAADSHfKw9KCABANCVJCwAAADNIR9rDwpIAAB0JQkLAABAc8jH2oMCEgAA&#10;XUnCAgAA0BzysfaggAQAQFeSsAAAADSHfKw9KCABANCVJCwAAADNIR9rDwpIAAB0JQkLAABAc8jH&#10;2oMCEgAAXUnCAgAA0BzysfaggAQAQFeSsAAAADSHfKw9KCABANCVJCwAAADNIR9rDwpIAAB0JQkL&#10;AABAc8jH2oMCEgAAXUnCAgAA0BzysfaggAQAQFcqTlimTJmS/SyEEEIIIYQQovEROZgCUutTQAIA&#10;oCtFklJIWIQQQgghhBBCNCcUkFqXAhIAAF1JAUkIIYQQQgghmh8KSK1LAQkAgK4USYoQQgghhBBC&#10;iOYHrUkBCQAAAAAAgBIKSAAAAAAAAJRQQAIAAAAAAKCEAhIAAAAAAAAlFJAAAAAAAAAooYAEAAAA&#10;AABACQUkAAAAAAAASiggAQAAAAAAUEIBCQAAAAAAgBIKSAAAAAAAAJRQQAIAAAAAAKCEAhIAAAAA&#10;AAAlFJAAAAAAAAAooYAEAAAAAABACQUkAAAAAAAASiggAQAAAAAAUEIBCQAAAAAAgBIKSAAAAAAA&#10;AJRQQAIAAAAAAKCEAhIAAAAAAAAlFJAAAAAAAAAooYAEAAAAAABACQUkAAAAAAAASiggAQAAAAAA&#10;UEIBCQAAAAAAgBIKSAAAAAAAAJRQQAIAAAAAAKCEAhIAAAAAAAAlFJAAAAAAAAAooYAEAAAAAABA&#10;CQUkAAAAAAAASiggAQAAAAAAUEIBCQAAAAAAgBIKSAAAAAAAAJRQQAIAAAAAAKCEAhIAAAAAAAAl&#10;FJAAAAAAAAAooYAEAAAAAABACQUkAAAAAAAASiggAQAAAAAAUEIBCQAAAAAAgBIKSAAAAAAAAJRQ&#10;QAIAAAAAAKCEAhIAAAAAAAAlFJAAAAAAAAAooYAEAAAAAABACQUkAAAAAAAASiggAQAAAAAAUEIB&#10;CQAAAAAAgBIKSAAAAAAAAJRQQAIAAAAAAKCEAhIAAAAAAAAlFJAAAAAAAAAooYAEAAAAAABACQUk&#10;AAAAAAAASiggAQAAAAAAUEIBCQAAAAAAgBIKSAAAAAAAAJRQQAIAAAAAAKCEAhIAAAAAAAAlFJAA&#10;AAAAAAAooYAEAAAAAABACQUkAAAAAAAASiggAQAAAAAAUEIBCQAAAAAAgBIKSAAAAAAAABRJ6f8P&#10;/GoVxK7BcjoAAAAASUVORK5CYIJQSwMECgAAAAAAAAAhAISgU0CfvwIAn78CABQAAABkcnMvbWVk&#10;aWEvaW1hZ2UyLnN2Zzxzdmcgd2lkdGg9IjQyMCIgaGVpZ2h0PSIzMDAiIHhtbG5zPSJodHRwOi8v&#10;d3d3LnczLm9yZy8yMDAwL3N2ZyIgeG1sbnM6eGxpbms9Imh0dHA6Ly93d3cudzMub3JnLzE5OTkv&#10;eGxpbmsiIHN0cm9rZT0iIzAwMDAwMCIgc3Ryb2tlLWxpbmVjYXA9InNxdWFyZSIgc3Ryb2tlLW1p&#10;dGVybGltaXQ9IjEwIiBmb250LWZhbWlseT0iRGlhbG9nIiBmb250LXdlaWdodD0iNDAwIiBmb250&#10;LXNpemU9IjEyIiBvdmVyZmxvdz0iaGlkZGVuIj48ZGVmcyBpZD0iZ2VuZXJpY0RlZnMiPjwvZGVm&#10;cz48Zz48ZGVmcyBpZD0iZGVmczEiPjxjbGlwUGF0aCBpZD0iY2xpcFBhdGgxIj48cGF0aCBkPSJN&#10;MCAwIDQyMCAwIDQyMCAzMDAgMCAzMDAgMCAwWiIvPjwvY2xpcFBhdGg+PC9kZWZzPjxnIHN0cm9r&#10;ZT0iI0ZGRkZGRiIgZmlsbD0iI0ZGRkZGRiI+PHJlY3QgeD0iMCIgeT0iMCIgd2lkdGg9IjQyMCIg&#10;aGVpZ2h0PSIzMDAiIHN0cm9rZT0ibm9uZSIgY2xpcC1wYXRoPSJ1cmwoI2NsaXBQYXRoMSkiLz48&#10;L2c+PGcgc3Ryb2tlPSIjRkZGRkZGIiBmaWxsPSIjRkZGRkZGIj48cmVjdCB4PSIwIiB5PSIwIiB3&#10;aWR0aD0iNDIwIiBoZWlnaHQ9IjMwMCIgc3Ryb2tlPSJub25lIi8+PHBhdGggZD0iTTU1IDExNSAx&#10;OTUgMTE1IDE5NSAyMiA1NSAyMloiIHN0cm9rZT0ibm9uZSIvPjwvZz48ZyBzdHJva2U9IiMyNjI2&#10;MjYiIHN0cm9rZS13aWR0aD0iMC44MzMzIiBzdHJva2UtbGluZWpvaW49InJvdW5kIiBmaWxsPSIj&#10;MjYyNjI2Ij48bGluZSB4MT0iNTUiIHkxPSIxMTUiIHgyPSIxOTUiIHkyPSIxMTUiIGZpbGw9Im5v&#10;bmUiLz48bGluZSB4MT0iNTUiIHkxPSIxMTUiIHgyPSI1NSIgeTI9IjExMy42IiBmaWxsPSJub25l&#10;Ii8+PGxpbmUgeDE9IjEyNSIgeTE9IjExNSIgeDI9IjEyNSIgeTI9IjExMy42IiBmaWxsPSJub25l&#10;Ii8+PGxpbmUgeDE9IjE5NSIgeTE9IjExNSIgeDI9IjE5NSIgeTI9IjExMy42IiBmaWxsPSJub25l&#10;Ii8+PGxpbmUgeDE9IjU1IiB5MT0iMTE1IiB4Mj0iNTUiIHkyPSIyMiIgZmlsbD0ibm9uZSIvPjxs&#10;aW5lIHgxPSI1NSIgeTE9IjExNSIgeDI9IjU2LjQiIHkyPSIxMTUiIGZpbGw9Im5vbmUiLz48bGlu&#10;ZSB4MT0iNTUiIHkxPSI4NC4zNjY2IiB4Mj0iNTYuNCIgeTI9Ijg0LjM2NjYiIGZpbGw9Im5vbmUi&#10;Lz48bGluZSB4MT0iNTUiIHkxPSI1My43MzMzIiB4Mj0iNTYuNCIgeTI9IjUzLjczMzMiIGZpbGw9&#10;Im5vbmUiLz48bGluZSB4MT0iNTUiIHkxPSIyMy4wOTk5IiB4Mj0iNTYuNCIgeTI9IjIzLjA5OTki&#10;IGZpbGw9Im5vbmUiLz48L2c+PGcgc3Ryb2tlPSIjMjYyNjI2IiBmaWxsPSIjMjYyNjI2IiBmb250&#10;LWZhbWlseT0iVGltZXMgTmV3IFJvbWFuIiBmb250LXNpemU9IjEzLjMzMzMiIHRyYW5zZm9ybT0i&#10;dHJhbnNsYXRlKDUyLjMzMzMgMTE1KSI+PHBhdGggZD0iTS02LjUzMTIgMC43NUMtNi41MzEyLTAu&#10;MjI5Mi02LjM4Mjc3LTEuMDc1NTctNi4wODU5LTEuNzg5MS01Ljc4OTAzLTIuNTAyNjMtNS4zOTU4&#10;LTMuMDMxMjctNC45MDYyLTMuMzc1LTQuNTIwOC0zLjY0NTgtNC4xMjUtMy43ODEyLTMuNzE4OC0z&#10;Ljc4MTItMy4wNjI1My0zLjc4MTItMi40NzM5Ny0zLjQ0Nzg3LTEuOTUzMS0yLjc4MTItMS4yOTY5&#10;LTEuOTQ3ODctMC45Njg4LTAuODE3NjY3LTAuOTY4OCAwLjYwOTQtMC45Njg4IDEuNjA5NC0xLjEx&#10;MiAyLjQ1ODMzLTEuMzk4NCAzLjE1NjItMS42ODQ4NyAzLjg1NDEzLTIuMDUyMDcgNC4zNjE5Ny0y&#10;LjUgNC42Nzk3LTIuOTQ3OTMgNC45OTczNy0zLjM3NSA1LjE1NjItMy43ODEyIDUuMTU2Mi00LjYw&#10;NDEzIDUuMTU2Mi01LjI5MTY3IDQuNjcxODMtNS44NDM4IDMuNzAzMS02LjMwMjA3IDIuODgwMjMt&#10;Ni41MzEyIDEuODk1ODctNi41MzEyIDAuNzVaTS01LjI4MTIgMC45MDYyQy01LjI4MTIgMi4wOTM3&#10;My01LjEzNTQgMy4wNjI1LTQuODQzOCAzLjgxMjUtNC42MDQyIDQuNDM3NS00LjI0NDggNC43NS0z&#10;Ljc2NTYgNC43NS0zLjUzNjQ3IDQuNzUtMy4yOTk1IDQuNjQ4NDMtMy4wNTQ3IDQuNDQ1My0yLjgw&#10;OTkgNC4yNDIxNy0yLjYyNSAzLjg5NTgtMi41IDMuNDA2Mi0yLjMwMjA3IDIuNjg3NDctMi4yMDMx&#10;IDEuNjYxNDMtMi4yMDMxIDAuMzI4MS0yLjIwMzEtMC42NTEwMzMtMi4zMDcyNy0xLjQ2ODczLTIu&#10;NTE1Ni0yLjEyNS0yLjY2MTQ3LTIuNjE0Ni0yLjg1OTQtMi45NTgzMy0zLjEwOTQtMy4xNTYyLTMu&#10;Mjc2MDctMy4yOTE2Ny0zLjQ4NDQtMy4zNTk0LTMuNzM0NC0zLjM1OTQtNC4wMTU2LTMuMzU5NC00&#10;LjI3MDgtMy4yMzQ0LTQuNS0yLjk4NDQtNC44MDIwNy0yLjYzMDItNS4wMDc4LTIuMDc1NS01LjEx&#10;NzItMS4zMjAzLTUuMjI2NTMtMC41NjUxLTUuMjgxMiAwLjE3NzA2Ny01LjI4MTIgMC45MDYyWiIg&#10;c3Ryb2tlPSJub25lIi8+PC9nPjxnIHN0cm9rZT0iIzI2MjYyNiIgZmlsbD0iIzI2MjYyNiIgZm9u&#10;dC1mYW1pbHk9IlRpbWVzIE5ldyBSb21hbiIgZm9udC1zaXplPSIxMy4zMzMzIiB0cmFuc2Zvcm09&#10;InRyYW5zbGF0ZSg1Mi4zMzMzIDg0LjM2NjYpIj48cGF0aCBkPSJNLTIzLjUzMTIgMC43NUMtMjMu&#10;NTMxMi0wLjIyOTItMjMuMzgyOC0xLjA3NTU3LTIzLjA4NTktMS43ODkxLTIyLjc4OS0yLjUwMjYz&#10;LTIyLjM5NTgtMy4wMzEyNy0yMS45MDYyLTMuMzc1LTIxLjUyMDgtMy42NDU4LTIxLjEyNS0zLjc4&#10;MTItMjAuNzE4OC0zLjc4MTItMjAuMDYyNS0zLjc4MTItMTkuNDc0LTMuNDQ3ODctMTguOTUzMS0y&#10;Ljc4MTItMTguMjk2OS0xLjk0Nzg3LTE3Ljk2ODgtMC44MTc2NjctMTcuOTY4OCAwLjYwOTQtMTcu&#10;OTY4OCAxLjYwOTQtMTguMTEyIDIuNDU4MzMtMTguMzk4NCAzLjE1NjItMTguNjg0OSAzLjg1NDEz&#10;LTE5LjA1MjEgNC4zNjE5Ny0xOS41IDQuNjc5Ny0xOS45NDc5IDQuOTk3MzctMjAuMzc1IDUuMTU2&#10;Mi0yMC43ODEyIDUuMTU2Mi0yMS42MDQxIDUuMTU2Mi0yMi4yOTE3IDQuNjcxODMtMjIuODQzOCAz&#10;LjcwMzEtMjMuMzAyMSAyLjg4MDIzLTIzLjUzMTIgMS44OTU4Ny0yMy41MzEyIDAuNzVaTS0yMi4y&#10;ODEyIDAuOTA2MkMtMjIuMjgxMiAyLjA5MzczLTIyLjEzNTQgMy4wNjI1LTIxLjg0MzggMy44MTI1&#10;LTIxLjYwNDIgNC40Mzc1LTIxLjI0NDggNC43NS0yMC43NjU2IDQuNzUtMjAuNTM2NSA0Ljc1LTIw&#10;LjI5OTUgNC42NDg0My0yMC4wNTQ3IDQuNDQ1My0xOS44MDk5IDQuMjQyMTctMTkuNjI1IDMuODk1&#10;OC0xOS41IDMuNDA2Mi0xOS4zMDIxIDIuNjg3NDctMTkuMjAzMSAxLjY2MTQzLTE5LjIwMzEgMC4z&#10;MjgxLTE5LjIwMzEtMC42NTEwMzMtMTkuMzA3My0xLjQ2ODczLTE5LjUxNTYtMi4xMjUtMTkuNjYx&#10;NS0yLjYxNDYtMTkuODU5NC0yLjk1ODMzLTIwLjEwOTQtMy4xNTYyLTIwLjI3NjEtMy4yOTE2Ny0y&#10;MC40ODQ0LTMuMzU5NC0yMC43MzQ0LTMuMzU5NC0yMS4wMTU2LTMuMzU5NC0yMS4yNzA4LTMuMjM0&#10;NC0yMS41LTIuOTg0NC0yMS44MDIxLTIuNjMwMi0yMi4wMDc4LTIuMDc1NS0yMi4xMTcyLTEuMzIw&#10;My0yMi4yMjY1LTAuNTY1MS0yMi4yODEyIDAuMTc3MDY3LTIyLjI4MTIgMC45MDYyWk0tMTUuNzE4&#10;OCAzLjc2NTZDLTE1LjUyMDkgMy43NjU2LTE1LjM1NDIgMy44MzU5My0xNS4yMTg4IDMuOTc2Ni0x&#10;NS4wODMzIDQuMTE3Mi0xNS4wMTU2IDQuMjgxMjctMTUuMDE1NiA0LjQ2ODgtMTUuMDE1NiA0LjY2&#10;NjY3LTE1LjA4MzMgNC44MzMzMy0xNS4yMTg4IDQuOTY4OC0xNS4zNTQyIDUuMTA0Mi0xNS41MjA5&#10;IDUuMTcxOS0xNS43MTg4IDUuMTcxOS0xNS45MTY3IDUuMTcxOS0xNi4wODMzIDUuMTA0Mi0xNi4y&#10;MTg4IDQuOTY4OC0xNi4zNTQyIDQuODMzMzMtMTYuNDIxOSA0LjY2NjY3LTE2LjQyMTkgNC40Njg4&#10;LTE2LjQyMTkgNC4yNzA4Ny0xNi4zNTQyIDQuMTA0Mi0xNi4yMTg4IDMuOTY4OC0xNi4wODMzIDMu&#10;ODMzMzMtMTUuOTE2NyAzLjc2NTYtMTUuNzE4OCAzLjc2NTZaTS0xMy41NDY5IDAuNzVDLTEzLjU0&#10;NjktMC4yMjkyLTEzLjM5ODUtMS4wNzU1Ny0xMy4xMDE2LTEuNzg5MS0xMi44MDQ3LTIuNTAyNjMt&#10;MTIuNDExNC0zLjAzMTI3LTExLjkyMTktMy4zNzUtMTEuNTM2NS0zLjY0NTgtMTEuMTQwNy0zLjc4&#10;MTItMTAuNzM0NC0zLjc4MTItMTAuMDc4MS0zLjc4MTItOS40ODk2LTMuNDQ3ODctOC45Njg4LTIu&#10;NzgxMi04LjMxMjUzLTEuOTQ3ODctNy45ODQ0LTAuODE3NjY3LTcuOTg0NCAwLjYwOTQtNy45ODQ0&#10;IDEuNjA5NC04LjEyNzYzIDIuNDU4MzMtOC40MTQxIDMuMTU2Mi04LjcwMDU3IDMuODU0MTMtOS4w&#10;Njc3MyA0LjM2MTk3LTkuNTE1NiA0LjY3OTctOS45NjM1MyA0Ljk5NzM3LTEwLjM5MDYgNS4xNTYy&#10;LTEwLjc5NjkgNS4xNTYyLTExLjYxOTggNS4xNTYyLTEyLjMwNzMgNC42NzE4My0xMi44NTk0IDMu&#10;NzAzMS0xMy4zMTc3IDIuODgwMjMtMTMuNTQ2OSAxLjg5NTg3LTEzLjU0NjkgMC43NVpNLTEyLjI5&#10;NjkgMC45MDYyQy0xMi4yOTY5IDIuMDkzNzMtMTIuMTUxMSAzLjA2MjUtMTEuODU5NCAzLjgxMjUt&#10;MTEuNjE5OCA0LjQzNzUtMTEuMjYwNCA0Ljc1LTEwLjc4MTIgNC43NS0xMC41NTIxIDQuNzUtMTAu&#10;MzE1MSA0LjY0ODQzLTEwLjA3MDMgNC40NDUzLTkuODI1NSA0LjI0MjE3LTkuNjQwNiAzLjg5NTgt&#10;OS41MTU2IDMuNDA2Mi05LjMxNzczIDIuNjg3NDctOS4yMTg4IDEuNjYxNDMtOS4yMTg4IDAuMzI4&#10;MS05LjIxODgtMC42NTEwMzMtOS4zMjI5My0xLjQ2ODczLTkuNTMxMi0yLjEyNS05LjY3NzA3LTIu&#10;NjE0Ni05Ljg3NS0yLjk1ODMzLTEwLjEyNS0zLjE1NjItMTAuMjkxNy0zLjI5MTY3LTEwLjUtMy4z&#10;NTk0LTEwLjc1LTMuMzU5NC0xMS4wMzEzLTMuMzU5NC0xMS4yODY1LTMuMjM0NC0xMS41MTU2LTIu&#10;OTg0NC0xMS44MTc3LTIuNjMwMi0xMi4wMjM1LTIuMDc1NS0xMi4xMzI4LTEuMzIwMy0xMi4yNDIy&#10;LTAuNTY1MS0xMi4yOTY5IDAuMTc3MDY3LTEyLjI5NjkgMC45MDYyWk0tMS43MTg4LTMuNjA5NC0y&#10;LjIxODgtMi41MzEyLTQuNzk2OS0yLjUzMTItNS4zNTk0LTEuMzc1Qy00LjI0NDgtMS4yMDgzMy0z&#10;LjM1OTM3LTAuNzkxNjY3LTIuNzAzMS0wLjEyNS0yLjE0MDYzIDAuNDQ3OTMzLTEuODU5NCAxLjEy&#10;NS0xLjg1OTQgMS45MDYyLTEuODU5NCAyLjM2NDYtMS45NTA1MyAyLjc4NjUtMi4xMzI4IDMuMTcx&#10;OS0yLjMxNTA3IDMuNTU3My0yLjU0NjgzIDMuODg1NC0yLjgyODEgNC4xNTYyLTMuMTA5MzcgNC40&#10;MjcwNy0zLjQyMTg3IDQuNjQwNjMtMy43NjU2IDQuNzk2OS00LjI0NDggNS4wMzY0My00Ljc0NDgg&#10;NS4xNTYyLTUuMjY1NiA1LjE1NjItNS43NzYgNS4xNTYyLTYuMTQ4NCA1LjA2NzY3LTYuMzgyOCA0&#10;Ljg5MDYtNi42MTcyIDQuNzEzNTMtNi43MzQ0IDQuNTIwODMtNi43MzQ0IDQuMzEyNS02LjczNDQg&#10;NC4xODc1LTYuNjg0OSA0LjA4MDczLTYuNTg1OSAzLjk5MjItNi40ODY5NyAzLjkwMzY3LTYuMzY0&#10;NiAzLjg1OTQtNi4yMTg4IDMuODU5NC02LjExNDYgMy44NTk0LTYuMDIwODMgMy44NzUtNS45Mzc1&#10;IDMuOTA2Mi01Ljg1NDE3IDMuOTM3NDctNS43MTM1MyA0LjAyNjAzLTUuNTE1NiA0LjE3MTktNS4x&#10;OTI2NyA0LjM5MDYzLTQuODY5NzcgNC41LTQuNTQ2OSA0LjUtNC4wNDY5IDQuNS0zLjYxMiA0LjMx&#10;MjUtMy4yNDIyIDMuOTM3NS0yLjg3MjQgMy41NjI1LTIuNjg3NSAzLjEwNDE3LTIuNjg3NSAyLjU2&#10;MjUtMi42ODc1IDIuMDQxNjMtMi44NTQxNyAxLjU1NzI3LTMuMTg3NSAxLjEwOTQtMy41MjA4MyAw&#10;LjY2MTQ2Ny0zLjk3OTE3IDAuMzEyNS00LjU2MjUgMC4wNjI1LTUuMDMxMjMtMC4xMjUwMzMtNS42&#10;NjE0My0wLjIzNDQtNi40NTMxLTAuMjY1NkwtNC43OTY5LTMuNjA5NC0xLjcxODgtMy42MDk0WiIg&#10;c3Ryb2tlPSJub25lIi8+PC9nPjxnIHN0cm9rZT0iIzI2MjYyNiIgZmlsbD0iIzI2MjYyNiIgZm9u&#10;dC1mYW1pbHk9IlRpbWVzIE5ldyBSb21hbiIgZm9udC1zaXplPSIxMy4zMzMzIiB0cmFuc2Zvcm09&#10;InRyYW5zbGF0ZSg1Mi4zMzMzIDUzLjczMzMpIj48cGF0aCBkPSJNLTE2LjUzMTIgMC43NUMtMTYu&#10;NTMxMi0wLjIyOTItMTYuMzgyOC0xLjA3NTU3LTE2LjA4NTktMS43ODkxLTE1Ljc4OS0yLjUwMjYz&#10;LTE1LjM5NTgtMy4wMzEyNy0xNC45MDYyLTMuMzc1LTE0LjUyMDgtMy42NDU4LTE0LjEyNS0zLjc4&#10;MTItMTMuNzE4OC0zLjc4MTItMTMuMDYyNS0zLjc4MTItMTIuNDc0LTMuNDQ3ODctMTEuOTUzMS0y&#10;Ljc4MTItMTEuMjk2OS0xLjk0Nzg3LTEwLjk2ODgtMC44MTc2NjctMTAuOTY4OCAwLjYwOTQtMTAu&#10;OTY4OCAxLjYwOTQtMTEuMTEyIDIuNDU4MzMtMTEuMzk4NCAzLjE1NjItMTEuNjg0OSAzLjg1NDEz&#10;LTEyLjA1MjEgNC4zNjE5Ny0xMi41IDQuNjc5Ny0xMi45NDc5IDQuOTk3MzctMTMuMzc1IDUuMTU2&#10;Mi0xMy43ODEyIDUuMTU2Mi0xNC42MDQxIDUuMTU2Mi0xNS4yOTE3IDQuNjcxODMtMTUuODQzOCAz&#10;LjcwMzEtMTYuMzAyMSAyLjg4MDIzLTE2LjUzMTIgMS44OTU4Ny0xNi41MzEyIDAuNzVaTS0xNS4y&#10;ODEyIDAuOTA2MkMtMTUuMjgxMiAyLjA5MzczLTE1LjEzNTQgMy4wNjI1LTE0Ljg0MzggMy44MTI1&#10;LTE0LjYwNDIgNC40Mzc1LTE0LjI0NDggNC43NS0xMy43NjU2IDQuNzUtMTMuNTM2NSA0Ljc1LTEz&#10;LjI5OTUgNC42NDg0My0xMy4wNTQ3IDQuNDQ1My0xMi44MDk5IDQuMjQyMTctMTIuNjI1IDMuODk1&#10;OC0xMi41IDMuNDA2Mi0xMi4zMDIxIDIuNjg3NDctMTIuMjAzMSAxLjY2MTQzLTEyLjIwMzEgMC4z&#10;MjgxLTEyLjIwMzEtMC42NTEwMzMtMTIuMzA3My0xLjQ2ODczLTEyLjUxNTYtMi4xMjUtMTIuNjYx&#10;NS0yLjYxNDYtMTIuODU5NC0yLjk1ODMzLTEzLjEwOTQtMy4xNTYyLTEzLjI3NjEtMy4yOTE2Ny0x&#10;My40ODQ0LTMuMzU5NC0xMy43MzQ0LTMuMzU5NC0xNC4wMTU2LTMuMzU5NC0xNC4yNzA4LTMuMjM0&#10;NC0xNC41LTIuOTg0NC0xNC44MDIxLTIuNjMwMi0xNS4wMDc4LTIuMDc1NS0xNS4xMTcyLTEuMzIw&#10;My0xNS4yMjY1LTAuNTY1MS0xNS4yODEyIDAuMTc3MDY3LTE1LjI4MTIgMC45MDYyWk0tOC43MTg4&#10;IDMuNzY1NkMtOC41MjA4NyAzLjc2NTYtOC4zNTQyIDMuODM1OTMtOC4yMTg4IDMuOTc2Ni04LjA4&#10;MzMzIDQuMTE3Mi04LjAxNTYgNC4yODEyNy04LjAxNTYgNC40Njg4LTguMDE1NiA0LjY2NjY3LTgu&#10;MDgzMzMgNC44MzMzMy04LjIxODggNC45Njg4LTguMzU0MiA1LjEwNDItOC41MjA4NyA1LjE3MTkt&#10;OC43MTg4IDUuMTcxOS04LjkxNjY3IDUuMTcxOS05LjA4MzMzIDUuMTA0Mi05LjIxODggNC45Njg4&#10;LTkuMzU0MiA0LjgzMzMzLTkuNDIxOSA0LjY2NjY3LTkuNDIxOSA0LjQ2ODgtOS40MjE5IDQuMjcw&#10;ODctOS4zNTQyIDQuMTA0Mi05LjIxODggMy45Njg4LTkuMDgzMzMgMy44MzMzMy04LjkxNjY3IDMu&#10;NzY1Ni04LjcxODggMy43NjU2Wk0tNS40ODQ0LTIuNzY1Ni0zLjM5MDYtMy43ODEyLTMuMTg3NS0z&#10;Ljc4MTItMy4xODc1IDMuNDg0NEMtMy4xODc1IDMuOTYzNTMtMy4xNjY2NyA0LjI2My0zLjEyNSA0&#10;LjM4MjgtMy4wODMzMyA0LjUwMjYtMyA0LjU5MzczLTIuODc1IDQuNjU2Mi0yLjc1IDQuNzE4NzMt&#10;Mi40OTQ4IDQuNzU1Mi0yLjEwOTQgNC43NjU2TC0yLjEwOTQgNS01LjM0MzggNS01LjM0MzggNC43&#10;NjU2Qy00LjkzNzUzIDQuNzU1Mi00LjY3NDUgNC43MTg3My00LjU1NDcgNC42NTYyLTQuNDM0OSA0&#10;LjU5MzczLTQuMzUxNTcgNC41MTA0LTQuMzA0NyA0LjQwNjItNC4yNTc4MyA0LjMwMjA3LTQuMjM0&#10;NCAzLjk5NDgtNC4yMzQ0IDMuNDg0NEwtNC4yMzQ0LTEuMTU2MkMtNC4yMzQ0LTEuNzkxNjctNC4y&#10;NTUyMy0yLjE5NzkzLTQuMjk2OS0yLjM3NS00LjMyODE3LTIuNTEwNC00LjM4MjgzLTIuNjA5Mzct&#10;NC40NjA5LTIuNjcxOS00LjUzOTAzLTIuNzM0MzctNC42MzU0LTIuNzY1Ni00Ljc1LTIuNzY1Ni00&#10;LjkwNjI3LTIuNzY1Ni01LjExOTgtMi42OTc5LTUuMzkwNi0yLjU2MjVMLTUuNDg0NC0yLjc2NTZa&#10;IiBzdHJva2U9Im5vbmUiLz48L2c+PGcgc3Ryb2tlPSIjMjYyNjI2IiBmaWxsPSIjMjYyNjI2IiBm&#10;b250LWZhbWlseT0iVGltZXMgTmV3IFJvbWFuIiBmb250LXNpemU9IjEzLjMzMzMiIHRyYW5zZm9y&#10;bT0idHJhbnNsYXRlKDUyLjMzMzMgMjMuMDk5OSkiPjxwYXRoIGQ9Ik0tMjMuNTMxMiAwLjc1Qy0y&#10;My41MzEyLTAuMjI5Mi0yMy4zODI4LTEuMDc1NTctMjMuMDg1OS0xLjc4OTEtMjIuNzg5LTIuNTAy&#10;NjMtMjIuMzk1OC0zLjAzMTI3LTIxLjkwNjItMy4zNzUtMjEuNTIwOC0zLjY0NTgtMjEuMTI1LTMu&#10;NzgxMi0yMC43MTg4LTMuNzgxMi0yMC4wNjI1LTMuNzgxMi0xOS40NzQtMy40NDc4Ny0xOC45NTMx&#10;LTIuNzgxMi0xOC4yOTY5LTEuOTQ3ODctMTcuOTY4OC0wLjgxNzY2Ny0xNy45Njg4IDAuNjA5NC0x&#10;Ny45Njg4IDEuNjA5NC0xOC4xMTIgMi40NTgzMy0xOC4zOTg0IDMuMTU2Mi0xOC42ODQ5IDMuODU0&#10;MTMtMTkuMDUyMSA0LjM2MTk3LTE5LjUgNC42Nzk3LTE5Ljk0NzkgNC45OTczNy0yMC4zNzUgNS4x&#10;NTYyLTIwLjc4MTIgNS4xNTYyLTIxLjYwNDEgNS4xNTYyLTIyLjI5MTcgNC42NzE4My0yMi44NDM4&#10;IDMuNzAzMS0yMy4zMDIxIDIuODgwMjMtMjMuNTMxMiAxLjg5NTg3LTIzLjUzMTIgMC43NVpNLTIy&#10;LjI4MTIgMC45MDYyQy0yMi4yODEyIDIuMDkzNzMtMjIuMTM1NCAzLjA2MjUtMjEuODQzOCAzLjgx&#10;MjUtMjEuNjA0MiA0LjQzNzUtMjEuMjQ0OCA0Ljc1LTIwLjc2NTYgNC43NS0yMC41MzY1IDQuNzUt&#10;MjAuMjk5NSA0LjY0ODQzLTIwLjA1NDcgNC40NDUzLTE5LjgwOTkgNC4yNDIxNy0xOS42MjUgMy44&#10;OTU4LTE5LjUgMy40MDYyLTE5LjMwMjEgMi42ODc0Ny0xOS4yMDMxIDEuNjYxNDMtMTkuMjAzMSAw&#10;LjMyODEtMTkuMjAzMS0wLjY1MTAzMy0xOS4zMDczLTEuNDY4NzMtMTkuNTE1Ni0yLjEyNS0xOS42&#10;NjE1LTIuNjE0Ni0xOS44NTk0LTIuOTU4MzMtMjAuMTA5NC0zLjE1NjItMjAuMjc2MS0zLjI5MTY3&#10;LTIwLjQ4NDQtMy4zNTk0LTIwLjczNDQtMy4zNTk0LTIxLjAxNTYtMy4zNTk0LTIxLjI3MDgtMy4y&#10;MzQ0LTIxLjUtMi45ODQ0LTIxLjgwMjEtMi42MzAyLTIyLjAwNzgtMi4wNzU1LTIyLjExNzItMS4z&#10;MjAzLTIyLjIyNjUtMC41NjUxLTIyLjI4MTIgMC4xNzcwNjctMjIuMjgxMiAwLjkwNjJaTS0xNS43&#10;MTg4IDMuNzY1NkMtMTUuNTIwOSAzLjc2NTYtMTUuMzU0MiAzLjgzNTkzLTE1LjIxODggMy45NzY2&#10;LTE1LjA4MzMgNC4xMTcyLTE1LjAxNTYgNC4yODEyNy0xNS4wMTU2IDQuNDY4OC0xNS4wMTU2IDQu&#10;NjY2NjctMTUuMDgzMyA0LjgzMzMzLTE1LjIxODggNC45Njg4LTE1LjM1NDIgNS4xMDQyLTE1LjUy&#10;MDkgNS4xNzE5LTE1LjcxODggNS4xNzE5LTE1LjkxNjcgNS4xNzE5LTE2LjA4MzMgNS4xMDQyLTE2&#10;LjIxODggNC45Njg4LTE2LjM1NDIgNC44MzMzMy0xNi40MjE5IDQuNjY2NjctMTYuNDIxOSA0LjQ2&#10;ODgtMTYuNDIxOSA0LjI3MDg3LTE2LjM1NDIgNC4xMDQyLTE2LjIxODggMy45Njg4LTE2LjA4MzMg&#10;My44MzMzMy0xNS45MTY3IDMuNzY1Ni0xNS43MTg4IDMuNzY1NlpNLTEyLjQ4NDQtMi43NjU2LTEw&#10;LjM5MDYtMy43ODEyLTEwLjE4NzUtMy43ODEyLTEwLjE4NzUgMy40ODQ0Qy0xMC4xODc1IDMuOTYz&#10;NTMtMTAuMTY2NyA0LjI2My0xMC4xMjUgNC4zODI4LTEwLjA4MzMgNC41MDI2LTEwIDQuNTkzNzMt&#10;OS44NzUgNC42NTYyLTkuNzUgNC43MTg3My05LjQ5NDggNC43NTUyLTkuMTA5NCA0Ljc2NTZMLTku&#10;MTA5NCA1LTEyLjM0MzggNS0xMi4zNDM4IDQuNzY1NkMtMTEuOTM3NSA0Ljc1NTItMTEuNjc0NSA0&#10;LjcxODczLTExLjU1NDcgNC42NTYyLTExLjQzNDkgNC41OTM3My0xMS4zNTE2IDQuNTEwNC0xMS4z&#10;MDQ3IDQuNDA2Mi0xMS4yNTc4IDQuMzAyMDctMTEuMjM0NCAzLjk5NDgtMTEuMjM0NCAzLjQ4NDRM&#10;LTExLjIzNDQtMS4xNTYyQy0xMS4yMzQ0LTEuNzkxNjctMTEuMjU1Mi0yLjE5NzkzLTExLjI5Njkt&#10;Mi4zNzUtMTEuMzI4Mi0yLjUxMDQtMTEuMzgyOC0yLjYwOTM3LTExLjQ2MDktMi42NzE5LTExLjUz&#10;OS0yLjczNDM3LTExLjYzNTQtMi43NjU2LTExLjc1LTIuNzY1Ni0xMS45MDYzLTIuNzY1Ni0xMi4x&#10;MTk4LTIuNjk3OS0xMi4zOTA2LTIuNTYyNUwtMTIuNDg0NC0yLjc2NTZaTS0xLjcxODgtMy42MDk0&#10;LTIuMjE4OC0yLjUzMTItNC43OTY5LTIuNTMxMi01LjM1OTQtMS4zNzVDLTQuMjQ0OC0xLjIwODMz&#10;LTMuMzU5MzctMC43OTE2NjctMi43MDMxLTAuMTI1LTIuMTQwNjMgMC40NDc5MzMtMS44NTk0IDEu&#10;MTI1LTEuODU5NCAxLjkwNjItMS44NTk0IDIuMzY0Ni0xLjk1MDUzIDIuNzg2NS0yLjEzMjggMy4x&#10;NzE5LTIuMzE1MDcgMy41NTczLTIuNTQ2ODMgMy44ODU0LTIuODI4MSA0LjE1NjItMy4xMDkzNyA0&#10;LjQyNzA3LTMuNDIxODcgNC42NDA2My0zLjc2NTYgNC43OTY5LTQuMjQ0OCA1LjAzNjQzLTQuNzQ0&#10;OCA1LjE1NjItNS4yNjU2IDUuMTU2Mi01Ljc3NiA1LjE1NjItNi4xNDg0IDUuMDY3NjctNi4zODI4&#10;IDQuODkwNi02LjYxNzIgNC43MTM1My02LjczNDQgNC41MjA4My02LjczNDQgNC4zMTI1LTYuNzM0&#10;NCA0LjE4NzUtNi42ODQ5IDQuMDgwNzMtNi41ODU5IDMuOTkyMi02LjQ4Njk3IDMuOTAzNjctNi4z&#10;NjQ2IDMuODU5NC02LjIxODggMy44NTk0LTYuMTE0NiAzLjg1OTQtNi4wMjA4MyAzLjg3NS01Ljkz&#10;NzUgMy45MDYyLTUuODU0MTcgMy45Mzc0Ny01LjcxMzUzIDQuMDI2MDMtNS41MTU2IDQuMTcxOS01&#10;LjE5MjY3IDQuMzkwNjMtNC44Njk3NyA0LjUtNC41NDY5IDQuNS00LjA0NjkgNC41LTMuNjEyIDQu&#10;MzEyNS0zLjI0MjIgMy45Mzc1LTIuODcyNCAzLjU2MjUtMi42ODc1IDMuMTA0MTctMi42ODc1IDIu&#10;NTYyNS0yLjY4NzUgMi4wNDE2My0yLjg1NDE3IDEuNTU3MjctMy4xODc1IDEuMTA5NC0zLjUyMDgz&#10;IDAuNjYxNDY3LTMuOTc5MTcgMC4zMTI1LTQuNTYyNSAwLjA2MjUtNS4wMzEyMy0wLjEyNTAzMy01&#10;LjY2MTQzLTAuMjM0NC02LjQ1MzEtMC4yNjU2TC00Ljc5NjktMy42MDk0LTEuNzE4OC0zLjYwOTRa&#10;IiBzdHJva2U9Im5vbmUiLz48L2c+PGcgc3Ryb2tlPSIjMjYyNjI2IiBmaWxsPSIjMjYyNjI2IiBm&#10;b250LWZhbWlseT0iVGltZXMgTmV3IFJvbWFuIiBmb250LXNpemU9IjEzLjMzMzMiIHRyYW5zZm9y&#10;bT0ibWF0cml4KDYuMTIzMjNlLTE3IC0xIDEgNi4xMjMyM2UtMTcgMjYuNjY2NyA2OC41KSI+PHBh&#10;dGggZD0iTS0zMy4yODEyLTMtMzMuMjgxMi0zLjIzNDQtMzIuOTUzMS0zLjIzNDRDLTMyLjU4ODUt&#10;My4yMzQ0LTMyLjMyODEtMy4zNDg5Ny0zMi4xNzE5LTMuNTc4MS0zMi4wODg2LTMuNzIzOTctMzIu&#10;MDQ2OS00LjA0MTY3LTMyLjA0NjktNC41MzEyTC0zMi4wNDY5LTEwLjA3ODFDLTMyLjA0NjktMTAu&#10;NjE5OC0zMi4xMDQyLTEwLjk1ODMtMzIuMjE4OC0xMS4wOTM4LTMyLjM4NTUtMTEuMjgxMy0zMi42&#10;MzAyLTExLjM3NS0zMi45NTMxLTExLjM3NUwtMzMuMjgxMi0xMS4zNzUtMzMuMjgxMi0xMS42MDk0&#10;LTI5Ljc4MTItMTEuNjA5NEMtMjguNDg5Ni0xMS42MDk0LTI3LjUwNzgtMTEuNDYzNi0yNi44MzU5&#10;LTExLjE3MTktMjYuMTY0LTEwLjg4MDItMjUuNjI1LTEwLjM5MzItMjUuMjE4OC05LjcxMDktMjQu&#10;ODEyNS05LjAyODYzLTI0LjYwOTQtOC4yMzk2LTI0LjYwOTQtNy4zNDM4LTI0LjYwOTQtNi4xNDU4&#10;Ny0yNC45NzQtNS4xNDU4Ny0yNS43MDMxLTQuMzQzOC0yNi41MTU2LTMuNDQ3OTMtMjcuNzYwNC0z&#10;LTI5LjQzNzUtM0wtMzMuMjgxMi0zWk0tMzAuODI4MS0zLjYyNUMtMzAuMjg2NC0zLjUtMjkuODMz&#10;My0zLjQzNzUtMjkuNDY4OC0zLjQzNzUtMjguNDg5Ni0zLjQzNzUtMjcuNjc0NS0zLjc4Mzg3LTI3&#10;LjAyMzQtNC40NzY2LTI2LjM3MjQtNS4xNjkyNy0yNi4wNDY5LTYuMTA0MTMtMjYuMDQ2OS03LjI4&#10;MTItMjYuMDQ2OS04LjQ2ODczLTI2LjM3MjQtOS40MDYyNy0yNy4wMjM0LTEwLjA5MzgtMjcuNjc0&#10;NS0xMC43ODEzLTI4LjUwNTItMTEuMTI1LTI5LjUxNTYtMTEuMTI1LTI5LjkwMTEtMTEuMTI1LTMw&#10;LjMzODYtMTEuMDYyNS0zMC44MjgxLTEwLjkzNzVMLTMwLjgyODEtMy42MjVaTS0yMS45OTU1LTEy&#10;LjAzMTJDLTIxLjgxODQtMTIuMDMxMi0yMS42Njc0LTExLjk2ODctMjEuNTQyNC0xMS44NDM4LTIx&#10;LjQxNzQtMTEuNzE4Ny0yMS4zNTQ5LTExLjU2NzctMjEuMzU0OS0xMS4zOTA2LTIxLjM1NDktMTEu&#10;MjEzNS0yMS40MTc0LTExLjA1OTktMjEuNTQyNC0xMC45Mjk3LTIxLjY2NzQtMTAuNzk5NS0yMS44&#10;MTg0LTEwLjczNDQtMjEuOTk1NS0xMC43MzQ0LTIyLjE3MjYtMTAuNzM0NC0yMi4zMjYyLTEwLjc5&#10;OTUtMjIuNDU2NS0xMC45Mjk3LTIyLjU4NjctMTEuMDU5OS0yMi42NTE4LTExLjIxMzUtMjIuNjUx&#10;OC0xMS4zOTA2LTIyLjY1MTgtMTEuNTY3Ny0yMi41ODkzLTExLjcxODctMjIuNDY0My0xMS44NDM4&#10;LTIyLjMzOTMtMTEuOTY4Ny0yMi4xODMtMTIuMDMxMi0yMS45OTU1LTEyLjAzMTJaTS0yMS40Nzk5&#10;LTguOTg0NC0yMS40Nzk5LTQuMzEyNUMtMjEuNDc5OS0zLjk0NzktMjEuNDUxMy0zLjcwNTctMjEu&#10;Mzk0LTMuNTg1OS0yMS4zMzY3LTMuNDY2MS0yMS4yNTg1LTMuMzc3NTctMjEuMTU5Ni0zLjMyMDMt&#10;MjEuMDYwNi0zLjI2MzAzLTIwLjg3MDUtMy4yMzQ0LTIwLjU4OTMtMy4yMzQ0TC0yMC41ODkzLTMt&#10;MjMuNDE3NC0zLTIzLjQxNzQtMy4yMzQ0Qy0yMy4xMzYxLTMuMjM0NC0yMi45NDYtMy4yNjA0My0y&#10;Mi44NDcxLTMuMzEyNS0yMi43NDgxLTMuMzY0NTctMjIuNjctMy40NTU3LTIyLjYxMjctMy41ODU5&#10;LTIyLjU1NTQtMy43MTYxLTIyLjUyNjgtMy45NTgzLTIyLjUyNjgtNC4zMTI1TC0yMi41MjY4LTYu&#10;NTYyNUMtMjIuNTI2OC03LjE4NzUtMjIuNTQ3Ni03LjU5MzczLTIyLjU4OTMtNy43ODEyLTIyLjYy&#10;MDUtNy45MTY2Ny0yMi42Njc0LTguMDEwNDMtMjIuNzI5OS04LjA2MjUtMjIuNzkyNC04LjExNDU3&#10;LTIyLjg3NTctOC4xNDA2LTIyLjk3OTktOC4xNDA2LTIzLjEwNDktOC4xNDA2LTIzLjI1MDctOC4x&#10;MDkzNy0yMy40MTc0LTguMDQ2OUwtMjMuNTExMS04LjI4MTItMjEuNzQ1NS04Ljk4NDQtMjEuNDc5&#10;OS04Ljk4NDRaTS0xOC4wNzgxLTguOTg0NC0xOC4wNzgxLTcuNjcxOUMtMTcuNTg4Ni04LjU0Njkt&#10;MTcuMDg4Ni04Ljk4NDQtMTYuNTc4MS04Ljk4NDQtMTYuMzQ5LTguOTg0NC0xNi4xNTg5LTguOTE0&#10;MDctMTYuMDA3OC04Ljc3MzQtMTUuODU2Ny04LjYzMjgtMTUuNzgxMi04LjQ2ODczLTE1Ljc4MTIt&#10;OC4yODEyLTE1Ljc4MTItOC4xMTQ1My0xNS44MzU5LTcuOTczOTMtMTUuOTQ1My03Ljg1OTQtMTYu&#10;MDU0Ny03Ljc0NDgtMTYuMTgyMy03LjY4NzUtMTYuMzI4MS03LjY4NzUtMTYuNDg0NC03LjY4NzUt&#10;MTYuNjUzNi03Ljc2MDQtMTYuODM1OS03LjkwNjItMTcuMDE4Mi04LjA1MjA3LTE3LjE1MTEtOC4x&#10;MjUtMTcuMjM0NC04LjEyNS0xNy4zMTc3LTguMTI1LTE3LjQwMTEtOC4wODMzMy0xNy40ODQ0LTgt&#10;MTcuNjgyMy03LjgyMjkzLTE3Ljg4MDItNy41MzY0Ny0xOC4wNzgxLTcuMTQwNkwtMTguMDc4MS00&#10;LjM1OTRDLTE4LjA3ODEtNC4wMzY0Ny0xOC4wMzY0LTMuNzkxNjctMTcuOTUzMS0zLjYyNS0xNy45&#10;MDEtMy41MTA0LTE3LjgwNDctMy40MTY2Ny0xNy42NjQxLTMuMzQzOC0xNy41MjM0LTMuMjcwODct&#10;MTcuMzIyOS0zLjIzNDQtMTcuMDYyNS0zLjIzNDRMLTE3LjA2MjUtMy0yMC4wNDY5LTMtMjAuMDQ2&#10;OS0zLjIzNDRDLTE5Ljc0NDgtMy4yMzQ0LTE5LjUyMDktMy4yODEyNy0xOS4zNzUtMy4zNzUtMTku&#10;MjcwOS0zLjQzNzUzLTE5LjE5NzktMy41NDE3LTE5LjE1NjItMy42ODc1LTE5LjEzNTQtMy43NjA0&#10;My0xOS4xMjUtMy45Njg3Ny0xOS4xMjUtNC4zMTI1TC0xOS4xMjUtNi41NjI1Qy0xOS4xMjUtNy4y&#10;Mzk1Ny0xOS4xMzgtNy42NDMyLTE5LjE2NDEtNy43NzM0LTE5LjE5MDEtNy45MDM2Ny0xOS4yNDIy&#10;LTcuOTk3NDMtMTkuMzIwMy04LjA1NDctMTkuMzk4NC04LjExMTk3LTE5LjQ4OTYtOC4xNDA2LTE5&#10;LjU5MzgtOC4xNDA2LTE5LjcyOTItOC4xNDA2LTE5Ljg4MDItOC4xMDkzNy0yMC4wNDY5LTguMDQ2&#10;OUwtMjAuMTA5NC04LjI4MTItMTguMzQzOC04Ljk4NDQtMTguMDc4MS04Ljk4NDRaTS0xNC4zNjM3&#10;LTYuNjI1Qy0xNC4zNzQxLTUuNzYwNC0xNC4xNjU4LTUuMDgzMzMtMTMuNzM4Ny00LjU5MzgtMTMu&#10;MzIyLTQuMTA0Mi0xMi44MjcyLTMuODU5NC0xMi4yNTQzLTMuODU5NC0xMS44Njg5LTMuODU5NC0x&#10;MS41MzU2LTMuOTYzNTctMTEuMjU0My00LjE3MTktMTAuOTczMS00LjM4MDIzLTEwLjczODctNC43&#10;Mzk2LTEwLjU1MTItNS4yNUwtMTAuMzQ4MS01LjEyNUMtMTAuNDQxOC00LjU0MTY3LTEwLjcwMjIt&#10;NC4wMTMwMy0xMS4xMjkzLTMuNTM5MS0xMS41NTY0LTMuMDY1MS0xMi4wOTI5LTIuODI4MS0xMi43&#10;Mzg3LTIuODI4MS0xMy40MzY2LTIuODI4MS0xNC4wMzMtMy4wOTg5My0xNC41Mjc4LTMuNjQwNi0x&#10;NS4wMjI2LTQuMTgyMjctMTUuMjctNC45MTE0My0xNS4yNy01LjgyODEtMTUuMjctNi44MjgxLTE1&#10;LjAxNDgtNy42MDY3Ny0xNC41MDQzLTguMTY0MS0xMy45OTM5LTguNzIxMzctMTMuMzUzMy05LTEy&#10;LjU4MjUtOS0xMS45MzY2LTktMTEuNDAyOC04Ljc4Mzg3LTEwLjk4MDktOC4zNTE2LTEwLjU1OS03&#10;LjkxOTI3LTEwLjM0ODEtNy4zNDM3My0xMC4zNDgxLTYuNjI1TC0xNC4zNjM3LTYuNjI1Wk0tMTQu&#10;MzYzNy03LTExLjY3NjItN0MtMTEuNjk3MS03LjM2NDYtMTEuNzQzOS03LjYyNS0xMS44MTY4LTcu&#10;NzgxMi0xMS45MjEtOC4wMjA4LTEyLjA3NzMtOC4yMDgzMy0xMi4yODU2LTguMzQzOC0xMi40OTM5&#10;LTguNDc5Mi0xMi43MTI3LTguNTQ2OS0xMi45NDE4LTguNTQ2OS0xMy4yOTYtOC41NDY5LTEzLjYx&#10;MTEtOC40MDg4Ny0xMy44ODcxLTguMTMyOC0xNC4xNjMyLTcuODU2OC0xNC4zMjItNy40NzkyLTE0&#10;LjM2MzctN1pNLTQuNTAxOS01LjIwMzFDLTQuNjU4MS00LjQ0MjctNC45NjUzNy0zLjg1Njc3LTUu&#10;NDIzNy0zLjQ0NTMtNS44ODIwMy0zLjAzMzgzLTYuMzg3MjctMi44MjgxLTYuOTM5NC0yLjgyODEt&#10;Ny41OTU2LTIuODI4MS04LjE3MTEtMy4xMDQxMy04LjY2NTktMy42NTYyLTkuMTYwNy00LjIwODMz&#10;LTkuNDA4MS00Ljk1ODMzLTkuNDA4MS01LjkwNjItOS40MDgxLTYuODEyNDctOS4xMzQ2Ny03LjU1&#10;MjA3LTguNTg3OC04LjEyNS04LjA0MDkzLTguNjk3OTMtNy4zODczLTguOTg0NC02LjYyNjktOC45&#10;ODQ0LTYuMDUzOTctOC45ODQ0LTUuNTgyNi04LjgzMzMzLTUuMjEyOC04LjUzMTItNC44NDMtOC4y&#10;MjkxMy00LjY1ODEtNy45MTY2Ny00LjY1ODEtNy41OTM4LTQuNjU4MS03LjQyNzEzLTQuNzEwMi03&#10;LjI5NDMtNC44MTQ0LTcuMTk1My00LjkxODUzLTcuMDk2MzctNS4wNjQzNy03LjA0NjktNS4yNTE5&#10;LTcuMDQ2OS01LjUwMTktNy4wNDY5LTUuNjg5NC03LjEzMDIzLTUuODE0NC03LjI5NjktNS44ODcy&#10;Ny03LjM4MDIzLTUuOTM2NzMtNy41NDY5LTUuOTYyOC03Ljc5NjktNS45ODg4Ny04LjA0NjktNi4w&#10;NzQ4LTguMjM5Ni02LjIyMDYtOC4zNzUtNi4zNjY0Ny04LjUtNi41Njk2LTguNTYyNS02LjgzLTgu&#10;NTYyNS03LjI1NzA3LTguNTYyNS03LjYwMDgtOC40MDYyNy03Ljg2MTItOC4wOTM4LTguMjA1LTcu&#10;Njc3MTMtOC4zNzY5LTcuMTMwMjMtOC4zNzY5LTYuNDUzMS04LjM3NjktNS43NTUxNy04LjIwNS01&#10;LjE0MDYtNy44NjEyLTQuNjA5NC03LjUxNzQ3LTQuMDc4MTMtNy4wNTkxMy0zLjgxMjUtNi40ODYy&#10;LTMuODEyNS02LjA2OTUzLTMuODEyNS01LjY5NDUzLTMuOTUzMTMtNS4zNjEyLTQuMjM0NC01LjEz&#10;MjA3LTQuNDMyMjctNC45MDgxMy00Ljc4NjQzLTQuNjg5NC01LjI5NjlMLTQuNTAxOS01LjIwMzFa&#10;TS0xLjg0MzEtMTAuNzE4OC0xLjg0MzEtOC44MTI1LTAuNDgzOC04LjgxMjUtMC40ODM4LTguMzc1&#10;LTEuODQzMS04LjM3NS0xLjg0MzEtNC41OTM4Qy0xLjg0MzEtNC4yMTg3My0xLjc4ODQzLTMuOTY2&#10;MS0xLjY3OTEtMy44MzU5LTEuNTY5Ny0zLjcwNTctMS40MzE2Ny0zLjY0MDYtMS4yNjUtMy42NDA2&#10;LTEuMTI5Ni0zLjY0MDYtMC45OTQyLTMuNjg0ODctMC44NTg4LTMuNzczNC0wLjcyMzMzMy0zLjg2&#10;MTkzLTAuNjE5MTY3LTMuOTg5NTMtMC41NDYzLTQuMTU2MkwtMC4zMTE5LTQuMTU2MkMtMC40NTc3&#10;LTMuNzM5NTMtMC42NjYwMzMtMy40MjcwNy0wLjkzNjktMy4yMTg4LTEuMjA3Ny0zLjAxMDQtMS40&#10;ODM3My0yLjkwNjItMS43NjUtMi45MDYyLTEuOTYyOTMtMi45MDYyLTIuMTU1NjMtMi45NjA5LTIu&#10;MzQzMS0zLjA3MDMtMi41MzA2My0zLjE3OTctMi42Njg2Ny0zLjMzMzMzLTIuNzU3Mi0zLjUzMTIt&#10;Mi44NDU3My0zLjcyOTEzLTIuODktNC4wMzY0My0yLjg5LTQuNDUzMUwtMi44OS04LjM3NS0zLjgx&#10;MTktOC4zNzUtMy44MTE5LTguNTc4MUMtMy41ODI3LTguNjcxOS0zLjM0NTczLTguODMwNzctMy4x&#10;MDEtOS4wNTQ3LTIuODU2Mi05LjI3ODYzLTIuNjQwMDMtOS41NDE2Ny0yLjQ1MjUtOS44NDM4LTIu&#10;MzQ4MzctMTAtMi4yMTI5Ny0xMC4yOTE3LTIuMDQ2My0xMC43MTg4TC0xLjg0MzEtMTAuNzE4OFpN&#10;Ny4xMjExLTAuNDUzMSA3LjEyMTEtMC4yMTg4QzYuNDg1Ny0wLjU0MTY2NyA1Ljk1NDQ3LTAuOTE2&#10;NjY3IDUuNTI3NC0xLjM0MzggNC45MjMyLTEuOTU4MzMgNC40NTQ0My0yLjY4MjI3IDQuMTIxMS0z&#10;LjUxNTYgMy43ODc3Ny00LjM0ODkzIDMuNjIxMS01LjIxMzUzIDMuNjIxMS02LjEwOTQgMy42MjEx&#10;LTcuNDIxODcgMy45NDQwMy04LjYxOTc3IDQuNTg5OS05LjcwMzEgNS4yMzU3LTEwLjc4NjQgNi4w&#10;Nzk0My0xMS41NjI1IDcuMTIxMS0xMi4wMzEyTDcuMTIxMS0xMS43NjU2QzYuNjAwMy0xMS40NzM5&#10;IDYuMTczMjMtMTEuMDc4MSA1LjgzOTktMTAuNTc4MSA1LjUwNjU3LTEwLjA3ODEgNS4yNTkxNy05&#10;LjQ0NTMgNS4wOTc3LTguNjc5NyA0LjkzNjIzLTcuOTE0MDMgNC44NTU1LTcuMTE0NTMgNC44NTU1&#10;LTYuMjgxMiA0Ljg1NTUtNS4zNzUgNC45MjMyLTQuNTUyMSA1LjA1ODYtMy44MTI1IDUuMTczMi0z&#10;LjIyOTE3IDUuMzA4NjMtMi43NjA0IDUuNDY0OS0yLjQwNjIgNS42MjExLTIuMDUyMDcgNS44Mjk0&#10;My0xLjcxMzUzIDYuMDg5OS0xLjM5MDYgNi4zNTAzLTEuMDY3NjcgNi42OTQwMy0wLjc1NTE2NyA3&#10;LjEyMTEtMC40NTMxWk05LjY2MzctNy43NUMxMC4wODA0LTguMTc3MDcgMTAuMzI1MS04LjQyMTg3&#10;IDEwLjM5OC04LjQ4NDQgMTAuNTk1OS04LjY0MDY3IDEwLjgwNDMtOC43NjMwNyAxMS4wMjMtOC44&#10;NTE2IDExLjI0MTgtOC45NDAxMyAxMS40NjA2LTguOTg0NCAxMS42NzkzLTguOTg0NCAxMi4wNDM5&#10;LTguOTg0NCAxMi4zNTY0LTguODc3NjMgMTIuNjE2OC04LjY2NDEgMTIuODc3Mi04LjQ1MDU3IDEz&#10;LjA1NDMtOC4xNDU4NyAxMy4xNDgtNy43NSAxMy41NzUxLTguMjYwNCAxMy45Mzk3LTguNTkzNzMg&#10;MTQuMjQxOC04Ljc1IDE0LjU0MzktOC45MDYyNyAxNC44NTY0LTguOTg0NCAxNS4xNzkzLTguOTg0&#10;NCAxNS40ODE0LTguOTg0NCAxNS43NTIyLTguOTA2MjcgMTUuOTkxOC04Ljc1IDE2LjIzMTQtOC41&#10;OTM3MyAxNi40MjQxLTguMzMzMzMgMTYuNTY5OS03Ljk2ODggMTYuNjUzMi03LjcyOTIgMTYuNjk0&#10;OS03LjM0Mzc3IDE2LjY5NDktNi44MTI1TDE2LjY5NDktNC4zMTI1QzE2LjY5NDktMy45NDc5IDE2&#10;LjcyNjItMy42OTc5IDE2Ljc4ODctMy41NjI1IDE2LjgzMDQtMy40Njg3NyAxNi45MDg1LTMuMzkw&#10;NjMgMTcuMDIzLTMuMzI4MSAxNy4xMzc2LTMuMjY1NjMgMTcuMzI1MS0zLjIzNDQgMTcuNTg1NS0z&#10;LjIzNDRMMTcuNTg1NS0zIDE0LjcxMDUtMyAxNC43MTA1LTMuMjM0NCAxNC44MzU1LTMuMjM0NEMx&#10;NS4wODU1LTMuMjM0NCAxNS4yNzgyLTMuMjgxMjcgMTUuNDEzNy0zLjM3NSAxNS41MDc0LTMuNDM3&#10;NTMgMTUuNTc1MS0zLjU0NjkgMTUuNjE2OC0zLjcwMzEgMTUuNjM3Ni0zLjc3NjAzIDE1LjY0OC0z&#10;Ljk3OTE3IDE1LjY0OC00LjMxMjVMMTUuNjQ4LTYuODEyNUMxNS42NDgtNy4yOTE2MyAxNS41OTA3&#10;LTcuNjI0OTcgMTUuNDc2Mi03LjgxMjUgMTUuMzA5NS04LjA4MzM3IDE1LjA0MzktOC4yMTg4IDE0&#10;LjY3OTMtOC4yMTg4IDE0LjQ2MDYtOC4yMTg4IDE0LjIzNjYtOC4xNjQxIDE0LjAwNzQtOC4wNTQ3&#10;IDEzLjc3ODMtNy45NDUzIDEzLjUwMjItNy43Mzk1NyAxMy4xNzkzLTcuNDM3NUwxMy4xNzkzLTcu&#10;MzU5NCAxMy4xNzkzLTcuMDkzOCAxMy4xNzkzLTQuMzEyNUMxMy4xNzkzLTMuOTE2NyAxMy4yMDI3&#10;LTMuNjY5MyAxMy4yNDk2LTMuNTcwMyAxMy4yOTY1LTMuNDcxMzcgMTMuMzc5OC0zLjM5MDYzIDEz&#10;LjQ5OTYtMy4zMjgxIDEzLjYxOTQtMy4yNjU2MyAxMy44MzAzLTMuMjM0NCAxNC4xMzI0LTMuMjM0&#10;NEwxNC4xMzI0LTMgMTEuMTk0OS0zIDExLjE5NDktMy4yMzQ0QzExLjUxNzgtMy4yMzQ0IDExLjcz&#10;OTItMy4yNzA4NyAxMS44NTktMy4zNDM4IDExLjk3ODgtMy40MTY2NyAxMi4wNTk1LTMuNTMxMjMg&#10;MTIuMTAxMi0zLjY4NzUgMTIuMTIyLTMuNzYwNDMgMTIuMTMyNC0zLjk2ODc3IDEyLjEzMjQtNC4z&#10;MTI1TDEyLjEzMjQtNi44MTI1QzEyLjEzMjQtNy4yOTE2MyAxMi4wNjQ3LTcuNjM1NCAxMS45Mjkz&#10;LTcuODQzOCAxMS43NDE4LTguMTE0NiAxMS40ODEzLTguMjUgMTEuMTQ4LTguMjUgMTAuOTE4OS04&#10;LjI1IDEwLjY5NDktOC4xODc1IDEwLjQ3NjItOC4wNjI1IDEwLjEyMi03Ljg3NDk3IDkuODUxMTct&#10;Ny42NjY2MyA5LjY2MzctNy40Mzc1TDkuNjYzNy00LjMxMjVDOS42NjM3LTMuOTM3NSA5LjY4OTcz&#10;LTMuNjkyNyA5Ljc0MTgtMy41NzgxIDkuNzkzODctMy40NjM1IDkuODcyLTMuMzc3NTcgOS45NzYy&#10;LTMuMzIwMyAxMC4wODAzLTMuMjYzMDMgMTAuMjg4Ny0zLjIzNDQgMTAuNjAxMi0zLjIzNDRMMTAu&#10;NjAxMi0zIDcuNzI2Mi0zIDcuNzI2Mi0zLjIzNDRDNy45OTctMy4yMzQ0IDguMTg0NS0zLjI2MzAz&#10;IDguMjg4Ny0zLjMyMDMgOC4zOTI4My0zLjM3NzU3IDguNDcwOTMtMy40Njg3MyA4LjUyMy0zLjU5&#10;MzggOC41NzUxMy0zLjcxODczIDguNjAxMi0zLjk1ODMgOC42MDEyLTQuMzEyNUw4LjYwMTItNi41&#10;MzEyQzguNjAxMi03LjE3NzA3IDguNTg1NTctNy41OTM3MyA4LjU1NDMtNy43ODEyIDguNTIzMDMt&#10;Ny45MTY2NyA4LjQ3NjE3LTguMDEwNDMgOC40MTM3LTguMDYyNSA4LjM1MTE3LTguMTE0NTcgOC4y&#10;NjI2LTguMTQwNiA4LjE0OC04LjE0MDYgOC4wMzM0Ny04LjE0MDYgNy44OTI4Ny04LjEwOTM3IDcu&#10;NzI2Mi04LjA0NjlMNy42MzI0LTguMjgxMiA5LjM4MjQtOC45ODQ0IDkuNjYzNy04Ljk4NDQgOS42&#10;NjM3LTcuNzVaTTIwLjAxODYtNy43NUMyMC40MzUzLTguMTc3MDcgMjAuNjgtOC40MjE4NyAyMC43&#10;NTI5LTguNDg0NCAyMC45NTA4LTguNjQwNjcgMjEuMTU5Mi04Ljc2MzA3IDIxLjM3NzktOC44NTE2&#10;IDIxLjU5NjctOC45NDAxMyAyMS44MTU1LTguOTg0NCAyMi4wMzQyLTguOTg0NCAyMi4zOTg4LTgu&#10;OTg0NCAyMi43MTEzLTguODc3NjMgMjIuOTcxNy04LjY2NDEgMjMuMjMyMS04LjQ1MDU3IDIzLjQw&#10;OTItOC4xNDU4NyAyMy41MDI5LTcuNzUgMjMuOTMtOC4yNjA0IDI0LjI5NDYtOC41OTM3MyAyNC41&#10;OTY3LTguNzUgMjQuODk4OC04LjkwNjI3IDI1LjIxMTMtOC45ODQ0IDI1LjUzNDItOC45ODQ0IDI1&#10;LjgzNjMtOC45ODQ0IDI2LjEwNzEtOC45MDYyNyAyNi4zNDY3LTguNzUgMjYuNTg2My04LjU5Mzcz&#10;IDI2Ljc3OS04LjMzMzMzIDI2LjkyNDgtNy45Njg4IDI3LjAwODEtNy43MjkyIDI3LjA0OTgtNy4z&#10;NDM3NyAyNy4wNDk4LTYuODEyNUwyNy4wNDk4LTQuMzEyNUMyNy4wNDk4LTMuOTQ3OSAyNy4wODEx&#10;LTMuNjk3OSAyNy4xNDM2LTMuNTYyNSAyNy4xODUzLTMuNDY4NzcgMjcuMjYzNC0zLjM5MDYzIDI3&#10;LjM3NzktMy4zMjgxIDI3LjQ5MjUtMy4yNjU2MyAyNy42OC0zLjIzNDQgMjcuOTQwNC0zLjIzNDRM&#10;MjcuOTQwNC0zIDI1LjA2NTQtMyAyNS4wNjU0LTMuMjM0NCAyNS4xOTA0LTMuMjM0NEMyNS40NDA0&#10;LTMuMjM0NCAyNS42MzMxLTMuMjgxMjcgMjUuNzY4Ni0zLjM3NSAyNS44NjIzLTMuNDM3NTMgMjUu&#10;OTMtMy41NDY5IDI1Ljk3MTctMy43MDMxIDI1Ljk5MjUtMy43NzYwMyAyNi4wMDI5LTMuOTc5MTcg&#10;MjYuMDAyOS00LjMxMjVMMjYuMDAyOS02LjgxMjVDMjYuMDAyOS03LjI5MTYzIDI1Ljk0NTYtNy42&#10;MjQ5NyAyNS44MzExLTcuODEyNSAyNS42NjQ0LTguMDgzMzcgMjUuMzk4OC04LjIxODggMjUuMDM0&#10;Mi04LjIxODggMjQuODE1NS04LjIxODggMjQuNTkxNS04LjE2NDEgMjQuMzYyMy04LjA1NDcgMjQu&#10;MTMzMi03Ljk0NTMgMjMuODU3MS03LjczOTU3IDIzLjUzNDItNy40Mzc1TDIzLjUzNDItNy4zNTk0&#10;IDIzLjUzNDItNy4wOTM4IDIzLjUzNDItNC4zMTI1QzIzLjUzNDItMy45MTY3IDIzLjU1NzYtMy42&#10;NjkzIDIzLjYwNDUtMy41NzAzIDIzLjY1MTQtMy40NzEzNyAyMy43MzQ3LTMuMzkwNjMgMjMuODU0&#10;NS0zLjMyODEgMjMuOTc0My0zLjI2NTYzIDI0LjE4NTItMy4yMzQ0IDI0LjQ4NzMtMy4yMzQ0TDI0&#10;LjQ4NzMtMyAyMS41NDk4LTMgMjEuNTQ5OC0zLjIzNDRDMjEuODcyNy0zLjIzNDQgMjIuMDk0MS0z&#10;LjI3MDg3IDIyLjIxMzktMy4zNDM4IDIyLjMzMzctMy40MTY2NyAyMi40MTQ0LTMuNTMxMjMgMjIu&#10;NDU2MS0zLjY4NzUgMjIuNDc2OS0zLjc2MDQzIDIyLjQ4NzMtMy45Njg3NyAyMi40ODczLTQuMzEy&#10;NUwyMi40ODczLTYuODEyNUMyMi40ODczLTcuMjkxNjMgMjIuNDE5Ni03LjYzNTQgMjIuMjg0Mi03&#10;Ljg0MzggMjIuMDk2Ny04LjExNDYgMjEuODM2Mi04LjI1IDIxLjUwMjktOC4yNSAyMS4yNzM4LTgu&#10;MjUgMjEuMDQ5OC04LjE4NzUgMjAuODMxMS04LjA2MjUgMjAuNDc2OS03Ljg3NDk3IDIwLjIwNjEt&#10;Ny42NjY2MyAyMC4wMTg2LTcuNDM3NUwyMC4wMTg2LTQuMzEyNUMyMC4wMTg2LTMuOTM3NSAyMC4w&#10;NDQ2LTMuNjkyNyAyMC4wOTY3LTMuNTc4MSAyMC4xNDg4LTMuNDYzNSAyMC4yMjY5LTMuMzc3NTcg&#10;MjAuMzMxMS0zLjMyMDMgMjAuNDM1Mi0zLjI2MzAzIDIwLjY0MzYtMy4yMzQ0IDIwLjk1NjEtMy4y&#10;MzQ0TDIwLjk1NjEtMyAxOC4wODExLTMgMTguMDgxMS0zLjIzNDRDMTguMzUxOS0zLjIzNDQgMTgu&#10;NTM5NC0zLjI2MzAzIDE4LjY0MzYtMy4zMjAzIDE4Ljc0NzctMy4zNzc1NyAxOC44MjU4LTMuNDY4&#10;NzMgMTguODc3OS0zLjU5MzggMTguOTMtMy43MTg3MyAxOC45NTYxLTMuOTU4MyAxOC45NTYxLTQu&#10;MzEyNUwxOC45NTYxLTYuNTMxMkMxOC45NTYxLTcuMTc3MDcgMTguOTQwNS03LjU5MzczIDE4Ljkw&#10;OTItNy43ODEyIDE4Ljg3NzktNy45MTY2NyAxOC44MzExLTguMDEwNDMgMTguNzY4Ni04LjA2MjUg&#10;MTguNzA2MS04LjExNDU3IDE4LjYxNzUtOC4xNDA2IDE4LjUwMjktOC4xNDA2IDE4LjM4ODQtOC4x&#10;NDA2IDE4LjI0NzgtOC4xMDkzNyAxOC4wODExLTguMDQ2OUwxNy45ODczLTguMjgxMiAxOS43Mzcz&#10;LTguOTg0NCAyMC4wMTg2LTguOTg0NCAyMC4wMTg2LTcuNzVaTTI4LjUyOTctMTEuNzY1NiAyOC41&#10;Mjk3LTEyLjAzMTJDMjkuMTY1MS0xMS43MDgzIDI5LjY5NjMtMTEuMzMzMyAzMC4xMjM0LTEwLjkw&#10;NjIgMzAuNzM4LTEwLjI4MTMgMzEuMjA5NC05LjU1NDczIDMxLjUzNzUtOC43MjY2IDMxLjg2NTYt&#10;Ny44OTg0NyAzMi4wMjk3LTcuMDMxMjcgMzIuMDI5Ny02LjEyNSAzMi4wMjk3LTQuODEyNDcgMzEu&#10;NzA2OC0zLjYxNzE3IDMxLjA2MDktMi41MzkxIDMwLjQxNTEtMS40NjA5NyAyOS41NzE0LTAuNjg3&#10;NTMzIDI4LjUyOTctMC4yMTg4TDI4LjUyOTctMC40NTMxQzI5LjA1MDUtMC43NDQ3NjcgMjkuNDc3&#10;Ni0xLjE0MDYgMjkuODEwOS0xLjY0MDYgMzAuMTQ0Mi0yLjE0MDYgMzAuMzk0Mi0yLjc3MzQzIDMw&#10;LjU2MDktMy41MzkxIDMwLjcyNzYtNC4zMDQ3IDMwLjgxMDktNS4xMDQxNyAzMC44MTA5LTUuOTM3&#10;NSAzMC44MTA5LTYuODQzNzcgMzAuNzM4LTcuNjY2NjcgMzAuNTkyMi04LjQwNjIgMzAuNDg4LTgu&#10;OTg5NTMgMzAuMzU3OC05LjQ1ODMgMzAuMjAxNi05LjgxMjUgMzAuMDQ1My0xMC4xNjY3IDI5Ljgz&#10;NDQtMTAuNTA1MiAyOS41Njg4LTEwLjgyODEgMjkuMzAzMS0xMS4xNTEgMjguOTU2OC0xMS40NjM1&#10;IDI4LjUyOTctMTEuNzY1NloiIHN0cm9rZT0ibm9uZSIvPjwvZz48ZyBmb250LWZhbWlseT0iVGlt&#10;ZXMgTmV3IFJvbWFuIiBmb250LXdlaWdodD0iNzAwIiBmb250LXNpemU9IjEzLjMzMzMiIHRyYW5z&#10;Zm9ybT0idHJhbnNsYXRlKDEyNSAyMCkiPjxwYXRoIGQ9Ik0tMzYuNTkzOC01LjQ1MzEtMzkuNjI1&#10;LTUuNDUzMS00MC00LjYwOTRDLTQwLjExNDYtNC4zMjgxMy00MC4xNzE5LTQuMDk4OTctNDAuMTcx&#10;OS0zLjkyMTktNDAuMTcxOS0zLjY4MjMtNDAuMDcyOS0zLjUwNTItMzkuODc1LTMuMzkwNi0zOS43&#10;NjA0LTMuMzE3NjctMzkuNDc5MS0zLjI2NTYtMzkuMDMxMi0zLjIzNDRMLTM5LjAzMTItMy00MS44&#10;OTA2LTMtNDEuODkwNi0zLjIzNDRDLTQxLjU4ODUtMy4yODY0Ny00MS4zMzg1LTMuNDE2NjctNDEu&#10;MTQwNi0zLjYyNS00MC45NDI3LTMuODMzMzMtNDAuNjk3OS00LjI2NTYzLTQwLjQwNjItNC45MjE5&#10;TC0zNy4zMjgxLTExLjc4MTItMzcuMjAzMS0xMS43ODEyLTM0LjA5MzgtNC43MzQ0Qy0zMy44MDIx&#10;LTQuMDU3MzMtMzMuNTU3My0zLjYzNTQ3LTMzLjM1OTQtMy40Njg4LTMzLjIyMzktMy4zMzMzMy0z&#10;My4wMjA4LTMuMjU1Mi0zMi43NS0zLjIzNDRMLTMyLjc1LTMtMzYuOTIxOS0zLTM2LjkyMTktMy4y&#10;MzQ0LTM2Ljc1LTMuMjM0NEMtMzYuNDE2Ny0zLjIzNDQtMzYuMTgyMy0zLjI4MTI3LTM2LjA0Njkt&#10;My4zNzUtMzUuOTUzMS0zLjQzNzUzLTM1LjkwNjItMy41MzY1LTM1LjkwNjItMy42NzE5LTM1Ljkw&#10;NjItMy43NDQ3Ny0zNS45MTY2LTMuODIyODctMzUuOTM3NS0zLjkwNjItMzUuOTQ3OS0zLjkzNzQ3&#10;LTM2LjAxNTYtNC4wOTM3My0zNi4xNDA2LTQuMzc1TC0zNi41OTM4LTUuNDUzMVpNLTM2LjgxMjUt&#10;NS45MjE5LTM4LjA5MzgtOC44OTA2LTM5LjQwNjItNS45MjE5LTM2LjgxMjUtNS45MjE5Wk0tMjku&#10;NjUxOC0xMS42MDk0LTI5LjY1MTgtOC4zNDM4Qy0yOS4xNTE4LTguODU0Mi0yOC42MDQ5LTkuMTA5&#10;NC0yOC4wMTExLTkuMTA5NC0yNy42MDQ5LTkuMTA5NC0yNy4yMjIxLTguOTg5Ni0yNi44NjI3LTgu&#10;NzUtMjYuNTAzMy04LjUxMDQtMjYuMjIyMS04LjE3MTg3LTI2LjAxOS03LjczNDQtMjUuODE1OS03&#10;LjI5Njg3LTI1LjcxNDMtNi43OTE2Ny0yNS43MTQzLTYuMjE4OC0yNS43MTQzLTUuNTYyNTMtMjUu&#10;ODQ0NS00Ljk3MTM3LTI2LjEwNDktNC40NDUzLTI2LjM2NTMtMy45MTkyMy0yNi43MDktMy41MTgy&#10;LTI3LjEzNjEtMy4yNDIyLTI3LjU2MzItMi45NjYxMy0yOC4wNTgtMi44MjgxLTI4LjYyMDUtMi44&#10;MjgxLTI4Ljk0MzQtMi44MjgxLTI5LjIyNzMtMi44Nzc2LTI5LjQ3MjEtMi45NzY2LTI5LjcxNjkt&#10;My4wNzU1My0yOS45NjQzLTMuMjM5Ni0zMC4yMTQzLTMuNDY4OEwtMzEuMTk4Ni0yLjgyODEtMzEu&#10;NDAxOC0yLjgyODEtMzEuNDAxOC0xMC4zNzVDLTMxLjQwMTgtMTAuNzE4Ny0zMS40MTc0LTEwLjkz&#10;MjMtMzEuNDQ4Ni0xMS4wMTU2LTMxLjQ5MDMtMTEuMTMwMi0zMS41NTgtMTEuMjE2MS0zMS42NTE4&#10;LTExLjI3MzQtMzEuNzQ1NS0xMS4zMzA3LTMxLjkwMTgtMTEuMzY0Ni0zMi4xMjA1LTExLjM3NUwt&#10;MzIuMTIwNS0xMS42MDk0LTI5LjY1MTgtMTEuNjA5NFpNLTI5LjY1MTgtNy43ODEyLTI5LjY1MTgt&#10;NS4xNDA2Qy0yOS42NTE4LTQuNTk4OTMtMjkuNjM2Mi00LjI1NTItMjkuNjA0OS00LjEwOTQtMjku&#10;NTYzMi0zLjg1OTQtMjkuNDY0My0zLjY1NjI3LTI5LjMwOC0zLjUtMjkuMTUxNy0zLjM0MzczLTI4&#10;Ljk0ODYtMy4yNjU2LTI4LjY5ODYtMy4yNjU2LTI4LjQ3OTktMy4yNjU2LTI4LjI5MjQtMy4zMjgx&#10;LTI4LjEzNjEtMy40NTMxLTI3Ljk3OTktMy41NzgxLTI3Ljg0OTctMy44MjI5LTI3Ljc0NTUtNC4x&#10;ODc1LTI3LjY0MTQtNC41NTIxLTI3LjU4OTMtNS4yMDgzMy0yNy41ODkzLTYuMTU2Mi0yNy41ODkz&#10;LTcuMDYyNDctMjcuNzAzOS03LjY4MjI3LTI3LjkzMy04LjAxNTYtMjguMDk5Ny04LjI2NTYtMjgu&#10;MzIzNi04LjM5MDYtMjguNjA0OS04LjM5MDYtMjguOTY5NS04LjM5MDYtMjkuMzE4NS04LjE4NzQ3&#10;LTI5LjY1MTgtNy43ODEyWk0tMjAuNzk0OS05LjA5MzgtMjAuNzAxMS03LjA3ODEtMjAuOTE5OS03&#10;LjA3ODFDLTIxLjE2OTktNy42ODIzLTIxLjQzNTUtOC4wOTM3Ny0yMS43MTY3LTguMzEyNS0yMS45&#10;OTgtOC41MzEyMy0yMi4yNzQtOC42NDA2LTIyLjU0NDktOC42NDA2LTIyLjcyMi04LjY0MDYtMjIu&#10;ODcwNC04LjU4MDctMjIuOTkwMi04LjQ2MDktMjMuMTEtOC4zNDExLTIzLjE2OTktOC4yMDgzLTIz&#10;LjE2OTktOC4wNjI1LTIzLjE2OTktNy45NDc5LTIzLjEyODItNy44Mzg1My0yMy4wNDQ5LTcuNzM0&#10;NC0yMi45MDk0LTcuNTU3MzMtMjIuNTMxOC03LjI1NzgzLTIxLjkxMi02LjgzNTktMjEuMjkyMy02&#10;LjQxNDAzLTIwLjg4MzQtNi4wNTcyNy0yMC42ODU1LTUuNzY1Ni0yMC40ODc2LTUuNDczOTMtMjAu&#10;Mzg4Ni01LjE0NTgtMjAuMzg4Ni00Ljc4MTItMjAuMzg4Ni00LjQ0Nzg3LTIwLjQ3MTktNC4xMjIz&#10;Ny0yMC42Mzg2LTMuODA0Ny0yMC44MDUzLTMuNDg2OTctMjEuMDM3LTMuMjQ0NzctMjEuMzMzOS0z&#10;LjA3ODEtMjEuNjMwOC0yLjkxMTQzLTIxLjk2MTUtMi44MjgxLTIyLjMyNjEtMi44MjgxLTIyLjYw&#10;NzQtMi44MjgxLTIyLjk4NzYtMi45MTY2Ny0yMy40NjY3LTMuMDkzOC0yMy41OTE3LTMuMTM1NC0y&#10;My42ODAzLTMuMTU2Mi0yMy43MzI0LTMuMTU2Mi0yMy44Njc4LTMuMTU2Mi0yMy45ODI0LTMuMDUy&#10;MDctMjQuMDc2MS0yLjg0MzhMLTI0LjI3OTItMi44NDM4LTI0LjM4ODYtNC45Njg4LTI0LjE2OTkt&#10;NC45Njg4Qy0yMy45ODI0LTQuNDE2NjctMjMuNzIxOS00LTIzLjM4ODYtMy43MTg4LTIzLjA1NTMt&#10;My40Mzc1My0yMi43Mzc2LTMuMjk2OS0yMi40MzU1LTMuMjk2OS0yMi4yMzc2LTMuMjk2OS0yMi4w&#10;NzM1LTMuMzU5NC0yMS45NDMzLTMuNDg0NC0yMS44MTMxLTMuNjA5NC0yMS43NDgtMy43NjA0My0y&#10;MS43NDgtMy45Mzc1LTIxLjc0OC00LjE0NTgzLTIxLjgxMzEtNC4zMjI5My0yMS45NDMzLTQuNDY4&#10;OC0yMi4wNzM1LTQuNjE0Ni0yMi4zNTc0LTQuODM4NTMtMjIuNzk0OS01LjE0MDYtMjMuNDQwNy01&#10;LjU4ODUzLTIzLjg1NzQtNS45MzIzLTI0LjA0NDktNi4xNzE5LTI0LjMyNjEtNi41MTU2My0yNC40&#10;NjY3LTYuODk1ODMtMjQuNDY2Ny03LjMxMjUtMjQuNDY2Ny03Ljc3MDgzLTI0LjMxMDUtOC4xODQ5&#10;LTIzLjk5OC04LjU1NDctMjMuNjg1NS04LjkyNDUtMjMuMjI3MS05LjEwOTQtMjIuNjIzLTkuMTA5&#10;NC0yMi4zMDAxLTkuMTA5NC0yMS45OTI4LTkuMDMxMjctMjEuNzAxMS04Ljg3NS0yMS41ODY1LTgu&#10;ODEyNDctMjEuNDkyOC04Ljc4MTItMjEuNDE5OS04Ljc4MTItMjEuMzM2Ni04Ljc4MTItMjEuMjcx&#10;NC04Ljc5NjgzLTIxLjIyNDUtOC44MjgxLTIxLjE3NzYtOC44NTkzNy0yMS4xMDczLTguOTQ3OTMt&#10;MjEuMDEzNi05LjA5MzhMLTIwLjc5NDktOS4wOTM4Wk0tMTYuNTY3My05LjEwOTRDLTE2LjA0NjQt&#10;OS4xMDk0LTE1LjU2NDctOC45NzY1Ny0xNS4xMjItOC43MTA5LTE0LjY3OTMtOC40NDUzLTE0LjM0&#10;MzMtOC4wNjc3LTE0LjExNDItNy41NzgxLTEzLjg4NS03LjA4ODU3LTEzLjc3MDQtNi41NTIxMy0x&#10;My43NzA0LTUuOTY4OC0xMy43NzA0LTUuMTI1LTEzLjk4MzktNC40MTY2Ny0xNC40MTEtMy44NDM4&#10;LTE0LjkyMTUtMy4xNjY2Ny0xNS42MzUtMi44MjgxLTE2LjU1MTctMi44MjgxLTE3LjQzNzEtMi44&#10;MjgxLTE4LjEyMi0zLjE0MDYtMTguNjA2NC0zLjc2NTYtMTkuMDkwNy00LjM5MDYtMTkuMzMyOS01&#10;LjExNDU3LTE5LjMzMjktNS45Mzc1LTE5LjMzMjktNi43OTE3LTE5LjA4NTUtNy41MzM5LTE4LjU5&#10;MDctOC4xNjQxLTE4LjA5NTktOC43OTQzLTE3LjQyMTQtOS4xMDk0LTE2LjU2NzMtOS4xMDk0Wk0t&#10;MTYuNTM2LTguNjU2MkMtMTYuNzU0OC04LjY1NjItMTYuOTQyMy04LjU3NTUtMTcuMDk4NS04LjQx&#10;NDEtMTcuMjU0OC04LjI1MjYzLTE3LjM1NjMtNy45MzIzLTE3LjQwMzItNy40NTMxLTE3LjQ1MDEt&#10;Ni45NzM5Ny0xNy40NzM1LTYuMzA3My0xNy40NzM1LTUuNDUzMS0xNy40NzM1LTQuOTk0NzctMTcu&#10;NDQyMy00LjU3MjktMTcuMzc5OC00LjE4NzUtMTcuMzM4MS0zLjg4NTQzLTE3LjIzOTItMy42NTYy&#10;Ny0xNy4wODI5LTMuNS0xNi45MjY2LTMuMzQzNzMtMTYuNzU0OC0zLjI2NTYtMTYuNTY3My0zLjI2&#10;NTYtMTYuMzc5OC0zLjI2NTYtMTYuMjE4My0zLjMxNzctMTYuMDgyOS0zLjQyMTktMTUuOTE2Mi0z&#10;LjU2NzctMTUuODA2OS0zLjc2NTYtMTUuNzU0OC00LjAxNTYtMTUuNjcxNS00LjQyMTg3LTE1LjYy&#10;OTgtNS4yMzQzNy0xNS42Mjk4LTYuNDUzMS0xNS42Mjk4LTcuMTcxODMtMTUuNjcxNS03LjY2NjYz&#10;LTE1Ljc1NDgtNy45Mzc1LTE1LjgzODEtOC4yMDgzNy0xNS45NTc5LTguNDA2MjctMTYuMTE0Mi04&#10;LjUzMTItMTYuMjE4My04LjYxNDUzLTE2LjM1ODktOC42NTYyLTE2LjUzNi04LjY1NjJaTS0xMC4z&#10;Nzk4LTExLjYwOTQtMTAuMzc5OC00LjIzNDRDLTEwLjM3OTgtMy44MTc3My0xMC4zMzI5LTMuNTQ5&#10;NS0xMC4yMzkyLTMuNDI5Ny0xMC4xNDU0LTMuMzA5OS05Ljk1MjY3LTMuMjQ0OC05LjY2MS0zLjIz&#10;NDRMLTkuNjYxLTMtMTIuODc5OC0zLTEyLjg3OTgtMy4yMzQ0Qy0xMi42MDg5LTMuMjM0NC0xMi40&#10;MTEtMy4zMDczLTEyLjI4Ni0zLjQ1MzEtMTIuMjAyNy0zLjU1NzMtMTIuMTYxLTMuODE3NzMtMTIu&#10;MTYxLTQuMjM0NEwtMTIuMTYxLTEwLjM3NUMtMTIuMTYxLTEwLjc5MTctMTIuMjEwNS0xMS4wNTcz&#10;LTEyLjMwOTUtMTEuMTcxOS0xMi40MDg0LTExLjI4NjUtMTIuNTk4NS0xMS4zNTQyLTEyLjg3OTgt&#10;MTEuMzc1TC0xMi44Nzk4LTExLjYwOTQtMTAuMzc5OC0xMS42MDk0Wk0tMy4yNzQ5LTguOTM3NS0z&#10;LjI3NDktNC4yODEyQy0zLjI3NDktMy44MzMzMy0zLjIzMzIzLTMuNTUyMS0zLjE0OTktMy40Mzc1&#10;LTMuMDY2NTctMy4zMjI5LTIuODk0Ny0zLjI1NTItMi42MzQzLTMuMjM0NEwtMi42MzQzLTMtNS4w&#10;NTYyLTMtNS4wNTYyLTMuNzk2OUMtNS4zMzc0LTMuNDUzMS01LjYyMTIzLTMuMjA1Ny01LjkwNzct&#10;My4wNTQ3LTYuMTk0MTctMi45MDM2My02LjUwOTI3LTIuODI4MS02Ljg1My0yLjgyODEtNy4xODYz&#10;My0yLjgyODEtNy40ODMyMy0yLjkyOTY3LTcuNzQzNy0zLjEzMjgtOC4wMDQxLTMuMzM1OTMtOC4x&#10;Nzg1Ny0zLjU3NTUzLTguMjY3MS0zLjg1MTYtOC4zNTU2My00LjEyNzYtOC4zOTk5LTQuNjA5Mzct&#10;OC4zOTk5LTUuMjk2OUwtOC4zOTk5LTcuNjQwNkMtOC4zOTk5LTguMDg4NTMtOC40NDE1Ny04LjM2&#10;OTgtOC41MjQ5LTguNDg0NC04LjYwODIzLTguNTk4OTMtOC43ODAxLTguNjcxODMtOS4wNDA1LTgu&#10;NzAzMUwtOS4wNDA1LTguOTM3NS02LjYzNDMtOC45Mzc1LTYuNjM0My00Ljg3NUMtNi42MzQzLTQu&#10;NDU4MzMtNi42MTM0Ny00LjE4NzUtNi41NzE4LTQuMDYyNS02LjUzMDEzLTMuOTM3NS02LjQ2NTAz&#10;LTMuODQzNzMtNi4zNzY1LTMuNzgxMi02LjI4Nzk3LTMuNzE4NzMtNi4xODY0LTMuNjg3NS02LjA3&#10;MTgtMy42ODc1LTUuOTI1OTMtMy42ODc1LTUuNzkwNS0zLjcyOTE3LTUuNjY1NS0zLjgxMjUtNS40&#10;OTg4My0zLjkxNjctNS4yOTU3My00LjEzNTQ3LTUuMDU2Mi00LjQ2ODhMLTUuMDU2Mi03LjY0MDZD&#10;LTUuMDU2Mi04LjA4ODUzLTUuMDk3ODctOC4zNjk4LTUuMTgxMi04LjQ4NDQtNS4yNjQ1My04LjU5&#10;ODkzLTUuNDM2NC04LjY3MTgzLTUuNjk2OC04LjcwMzFMLTUuNjk2OC04LjkzNzUtMy4yNzQ5LTgu&#10;OTM3NVpNMC43NTM5LTExLjEwOTQgMC43NTM5LTguOTM3NSAyLjE2MDEtOC45Mzc1IDIuMTYwMS04&#10;LjMxMjUgMC43NTM5LTguMzEyNSAwLjc1MzktNC42NDA2QzAuNzUzOS00LjI5Njg3IDAuNzY5NTMz&#10;LTQuMDc1NTMgMC44MDA4LTMuOTc2NiAwLjgzMi0zLjg3NzYgMC44ODY2NjctMy43OTY4NyAwLjk2&#10;NDgtMy43MzQ0IDEuMDQyOTMtMy42NzE4NyAxLjExODQ3LTMuNjQwNiAxLjE5MTQtMy42NDA2IDEu&#10;NDYyMi0zLjY0MDYgMS43MjI2LTMuODU0MTMgMS45NzI2LTQuMjgxMkwyLjE2MDEtNC4xNDA2QzEu&#10;ODE2MzctMy4zMjgxMyAxLjI1OTEtMi45MjE5IDAuNDg4My0yLjkyMTkgMC4xMTMzLTIuOTIxOS0w&#10;LjIwNDQzMy0zLjAyNjA3LTAuNDY0OS0zLjIzNDQtMC43MjUzLTMuNDQyNzMtMC44OTE5NjctMy42&#10;NzcxLTAuOTY0OS0zLjkzNzUtMS4wMDY1Ny00LjA4MzMtMS4wMjc0LTQuNDY4NzMtMS4wMjc0LTUu&#10;MDkzOEwtMS4wMjc0LTguMzEyNS0xLjgwODYtOC4zMTI1LTEuODA4Ni04LjUzMTJDLTEuMjY2OTMt&#10;OC45MDYyNy0wLjgwODYtOS4zMDIxMy0wLjQzMzYtOS43MTg4LTAuMDU4Ni0xMC4xMzU1IDAuMjY0&#10;My0xMC41OTkgMC41MzUxLTExLjEwOTRMMC43NTM5LTExLjEwOTRaTTcuODU4OS02LjE4NzUgNC41&#10;OTMzLTYuMTg3NUM0LjYzNDk3LTUuMzk1ODMgNC44NDg1LTQuNzcwODMgNS4yMzM5LTQuMzEyNSA1&#10;LjUyNTU3LTMuOTU4MyA1Ljg3NDUzLTMuNzgxMiA2LjI4MDgtMy43ODEyIDYuNTMwOC0zLjc4MTIg&#10;Ni43NTk5Ny0zLjg1NDEzIDYuOTY4My00IDcuMTc2NjMtNC4xNDU4NyA3LjQwMDYtNC40MDEwNyA3&#10;LjY0MDItNC43NjU2TDcuODU4OS00LjYyNUM3LjUzNTk3LTMuOTY4NzMgNy4xNzkyLTMuNTA1MiA2&#10;Ljc4ODYtMy4yMzQ0IDYuMzk4LTIuOTYzNTMgNS45NDc0Ny0yLjgyODEgNS40MzctMi44MjgxIDQu&#10;NTYyLTIuODI4MSAzLjg5NTMzLTMuMTY2NjcgMy40MzctMy44NDM4IDMuMDcyNDctNC4zODU0IDIu&#10;ODkwMi01LjA2MjQ3IDIuODkwMi01Ljg3NSAyLjg5MDItNi44NjQ2IDMuMTU4NDMtNy42NTEwNyAz&#10;LjY5NDktOC4yMzQ0IDQuMjMxMy04LjgxNzczIDQuODU4OS05LjEwOTQgNS41Nzc3LTkuMTA5NCA2&#10;LjE4MTgzLTkuMTA5NCA2LjcwNTI3LTguODY0NiA3LjE0OC04LjM3NSA3LjU5MDY3LTcuODg1NCA3&#10;LjgyNzYzLTcuMTU2MjMgNy44NTg5LTYuMTg3NVpNNi4yOTY0LTYuNjA5NEM2LjI5NjQtNy4yODY0&#10;NyA2LjI1OTkzLTcuNzUyNiA2LjE4Ny04LjAwNzggNi4xMTQxMy04LjI2MyA1Ljk5OTU3LTguNDU4&#10;MzMgNS44NDMzLTguNTkzOCA1Ljc0OTU3LTguNjY2NjcgNS42Mjk3Ny04LjcwMzEgNS40ODM5LTgu&#10;NzAzMSA1LjI2NTE3LTguNzAzMSA1LjA4Mjg3LTguNTkzNzMgNC45MzctOC4zNzUgNC42ODctOCA0&#10;LjU2Mi03LjQ4NDM3IDQuNTYyLTYuODI4MUw0LjU2Mi02LjYwOTQgNi4yOTY0LTYuNjA5NFpNMTcu&#10;MDk1OC02LjE4NzUgMTMuODMwMS02LjE4NzVDMTMuODcxOC01LjM5NTgzIDE0LjA4NTMtNC43NzA4&#10;MyAxNC40NzA4LTQuMzEyNSAxNC43NjI1LTMuOTU4MyAxNS4xMTE0LTMuNzgxMiAxNS41MTc2LTMu&#10;NzgxMiAxNS43Njc2LTMuNzgxMiAxNS45OTY4LTMuODU0MTMgMTYuMjA1MS00IDE2LjQxMzQtNC4x&#10;NDU4NyAxNi42Mzc0LTQuNDAxMDcgMTYuODc3LTQuNzY1NkwxNy4wOTU4LTQuNjI1QzE2Ljc3Mjkt&#10;My45Njg3MyAxNi40MTYxLTMuNTA1MiAxNi4wMjU1LTMuMjM0NCAxNS42MzQ4LTIuOTYzNTMgMTUu&#10;MTg0My0yLjgyODEgMTQuNjczOS0yLjgyODEgMTMuNzk4OS0yLjgyODEgMTMuMTMyMi0zLjE2NjY3&#10;IDEyLjY3MzktMy44NDM4IDEyLjMwOTMtNC4zODU0IDEyLjEyNy01LjA2MjQ3IDEyLjEyNy01Ljg3&#10;NSAxMi4xMjctNi44NjQ2IDEyLjM5NTItNy42NTEwNyAxMi45MzE3LTguMjM0NCAxMy40NjgyLTgu&#10;ODE3NzMgMTQuMDk1OC05LjEwOTQgMTQuODE0NS05LjEwOTQgMTUuNDE4Ny05LjEwOTQgMTUuOTQy&#10;MS04Ljg2NDYgMTYuMzg0OC04LjM3NSAxNi44Mjc1LTcuODg1NCAxNy4wNjQ1LTcuMTU2MjMgMTcu&#10;MDk1OC02LjE4NzVaTTE1LjUzMzMtNi42MDk0QzE1LjUzMzMtNy4yODY0NyAxNS40OTY4LTcuNzUy&#10;NiAxNS40MjM5LTguMDA3OCAxNS4zNTEtOC4yNjMgMTUuMjM2NC04LjQ1ODMzIDE1LjA4MDEtOC41&#10;OTM4IDE0Ljk4NjQtOC42NjY2NyAxNC44NjY2LTguNzAzMSAxNC43MjA4LTguNzAzMSAxNC41MDIt&#10;OC43MDMxIDE0LjMxOTctOC41OTM3MyAxNC4xNzM5LTguMzc1IDEzLjkyMzktOCAxMy43OTg5LTcu&#10;NDg0MzcgMTMuNzk4OS02LjgyODFMMTMuNzk4OS02LjYwOTQgMTUuNTMzMy02LjYwOTRaTTIwLjQ0&#10;Mi04LjkzNzUgMjAuNDQyLTcuNTkzOEMyMC44Mjc0LTguMjA4MzMgMjEuMTY4NS04LjYxNDU3IDIx&#10;LjQ2NTQtOC44MTI1IDIxLjc2MjMtOS4wMTA0MyAyMi4wNTEzLTkuMTA5NCAyMi4zMzI2LTkuMTA5&#10;NCAyMi41NjE4LTkuMTA5NCAyMi43NDkzLTkuMDM2NDcgMjIuODk1MS04Ljg5MDYgMjMuMDQxLTgu&#10;NzQ0OCAyMy4xMTM5LTguNTQxNjcgMjMuMTEzOS04LjI4MTIgMjMuMTEzOS03Ljk4OTYgMjMuMDQz&#10;Ni03Ljc2NTY3IDIyLjkwMjktNy42MDk0IDIyLjc2MjMtNy40NTMxMyAyMi41OTgyLTcuMzc1IDIy&#10;LjQxMDctNy4zNzUgMjIuMTgxNi03LjM3NSAyMS45ODM3LTcuNDQ3OTMgMjEuODE3LTcuNTkzOCAy&#10;MS42NTAzLTcuNzM5NiAyMS41NTY2LTcuODIyOTMgMjEuNTM1Ny03Ljg0MzggMjEuNDgzNi03Ljg2&#10;NDYgMjEuNDMxNi03Ljg3NSAyMS4zNzk1LTcuODc1IDIxLjI1NDUtNy44NzUgMjEuMTM5OS03Ljgy&#10;ODEzIDIxLjAzNTctNy43MzQ0IDIwLjg1ODYtNy41ODg1MyAyMC43Mjg0LTcuMzg1NCAyMC42NDUx&#10;LTcuMTI1IDIwLjUwOTctNi43MDgzMyAyMC40NDItNi4yNTUyIDIwLjQ0Mi01Ljc2NTZMMjAuNDQy&#10;LTQuMzkwNiAyMC40NDItNC4wNDY5QzIwLjQ0Mi0zLjc5NjkgMjAuNDU3Ni0zLjY0MDYzIDIwLjQ4&#10;ODktMy41NzgxIDIwLjU0MS0zLjQ2MzUgMjAuNjE2NS0zLjM4MDE3IDIwLjcxNTQtMy4zMjgxIDIw&#10;LjgxNDQtMy4yNzYwMyAyMC45ODM3LTMuMjQ0OCAyMS4yMjMyLTMuMjM0NEwyMS4yMjMyLTMgMTgu&#10;MDA0NS0zIDE4LjAwNDUtMy4yMzQ0QzE4LjI2NDktMy4yNTUyIDE4LjQ0Mi0zLjMyNTUgMTguNTM1&#10;Ny0zLjQ0NTMgMTguNjI5NS0zLjU2NTEgMTguNjc2NC0zLjg4MDIgMTguNjc2NC00LjM5MDZMMTgu&#10;Njc2NC03LjY3MTlDMTguNjc2NC04LjAxNTYzIDE4LjY1NTYtOC4yMzQzNyAxOC42MTM5LTguMzI4&#10;MSAxOC41NzIyLTguNDQyNyAxOC41MTIzLTguNTI4NjMgMTguNDM0Mi04LjU4NTkgMTguMzU2MS04&#10;LjY0MzIzIDE4LjIxMjgtOC42ODIzIDE4LjAwNDUtOC43MDMxTDE4LjAwNDUtOC45Mzc1IDIwLjQ0&#10;Mi04LjkzNzVaTTI2LjM1MDctOC45Mzc1IDI2LjM1MDctNy41OTM4QzI2LjczNjEtOC4yMDgzMyAy&#10;Ny4wNzcyLTguNjE0NTcgMjcuMzc0MS04LjgxMjUgMjcuNjcxLTkuMDEwNDMgMjcuOTYwMS05LjEw&#10;OTQgMjguMjQxMy05LjEwOTQgMjguNDcwNS05LjEwOTQgMjguNjU4LTkuMDM2NDcgMjguODAzOC04&#10;Ljg5MDYgMjguOTQ5Ny04Ljc0NDggMjkuMDIyNi04LjU0MTY3IDI5LjAyMjYtOC4yODEyIDI5LjAy&#10;MjYtNy45ODk2IDI4Ljk1MjMtNy43NjU2NyAyOC44MTE2LTcuNjA5NCAyOC42NzEtNy40NTMxMyAy&#10;OC41MDctNy4zNzUgMjguMzE5NS03LjM3NSAyOC4wOTAzLTcuMzc1IDI3Ljg5MjQtNy40NDc5MyAy&#10;Ny43MjU3LTcuNTkzOCAyNy41NTktNy43Mzk2IDI3LjQ2NTMtNy44MjI5MyAyNy40NDQ1LTcuODQz&#10;OCAyNy4zOTI0LTcuODY0NiAyNy4zNDAzLTcuODc1IDI3LjI4ODItNy44NzUgMjcuMTYzMi03Ljg3&#10;NSAyNy4wNDg2LTcuODI4MTMgMjYuOTQ0NS03LjczNDQgMjYuNzY3NC03LjU4ODUzIDI2LjYzNzEt&#10;Ny4zODU0IDI2LjU1MzgtNy4xMjUgMjYuNDE4NC02LjcwODMzIDI2LjM1MDctNi4yNTUyIDI2LjM1&#10;MDctNS43NjU2TDI2LjM1MDctNC4zOTA2IDI2LjM1MDctNC4wNDY5QzI2LjM1MDctMy43OTY5IDI2&#10;LjM2NjMtMy42NDA2MyAyNi4zOTc2LTMuNTc4MSAyNi40NDk3LTMuNDYzNSAyNi41MjUyLTMuMzgw&#10;MTcgMjYuNjI0MS0zLjMyODEgMjYuNzIzMS0zLjI3NjAzIDI2Ljg5MjQtMy4yNDQ4IDI3LjEzMi0z&#10;LjIzNDRMMjcuMTMyLTMgMjMuOTEzMi0zIDIzLjkxMzItMy4yMzQ0QzI0LjE3MzYtMy4yNTUyIDI0&#10;LjM1MDctMy4zMjU1IDI0LjQ0NDUtMy40NDUzIDI0LjUzODItMy41NjUxIDI0LjU4NTEtMy44ODAy&#10;IDI0LjU4NTEtNC4zOTA2TDI0LjU4NTEtNy42NzE5QzI0LjU4NTEtOC4wMTU2MyAyNC41NjQzLTgu&#10;MjM0MzcgMjQuNTIyNi04LjMyODEgMjQuNDgwOS04LjQ0MjcgMjQuNDIxLTguNTI4NjMgMjQuMzQy&#10;OS04LjU4NTkgMjQuMjY0OC04LjY0MzIzIDI0LjEyMTUtOC42ODIzIDIzLjkxMzItOC43MDMxTDIz&#10;LjkxMzItOC45Mzc1IDI2LjM1MDctOC45Mzc1Wk0zMi41ODc2LTkuMTA5NEMzMy4xMDg0LTkuMTA5&#10;NCAzMy41OTAyLTguOTc2NTcgMzQuMDMyOS04LjcxMDkgMzQuNDc1Ni04LjQ0NTMgMzQuODExNS04&#10;LjA2NzcgMzUuMDQwNy03LjU3ODEgMzUuMjY5OC03LjA4ODU3IDM1LjM4NDQtNi41NTIxMyAzNS4z&#10;ODQ0LTUuOTY4OCAzNS4zODQ0LTUuMTI1IDM1LjE3MDktNC40MTY2NyAzNC43NDM4LTMuODQzOCAz&#10;NC4yMzM0LTMuMTY2NjcgMzMuNTE5OS0yLjgyODEgMzIuNjAzMi0yLjgyODEgMzEuNzE3OC0yLjgy&#10;ODEgMzEuMDMyOS0zLjE0MDYgMzAuNTQ4NS0zLjc2NTYgMzAuMDY0MS00LjM5MDYgMjkuODIxOS01&#10;LjExNDU3IDI5LjgyMTktNS45Mzc1IDI5LjgyMTktNi43OTE3IDMwLjA2OTMtNy41MzM5IDMwLjU2&#10;NDEtOC4xNjQxIDMxLjA1ODktOC43OTQzIDMxLjczMzQtOS4xMDk0IDMyLjU4NzYtOS4xMDk0Wk0z&#10;Mi42MTg4LTguNjU2MkMzMi40MDAxLTguNjU2MiAzMi4yMTI2LTguNTc1NSAzMi4wNTYzLTguNDE0&#10;MSAzMS45LTguMjUyNjMgMzEuNzk4NS03LjkzMjMgMzEuNzUxNi03LjQ1MzEgMzEuNzA0Ny02Ljk3&#10;Mzk3IDMxLjY4MTMtNi4zMDczIDMxLjY4MTMtNS40NTMxIDMxLjY4MTMtNC45OTQ3NyAzMS43MTI2&#10;LTQuNTcyOSAzMS43NzUxLTQuMTg3NSAzMS44MTY4LTMuODg1NDMgMzEuOTE1Ny0zLjY1NjI3IDMy&#10;LjA3MTktMy41IDMyLjIyODItMy4zNDM3MyAzMi40MDAxLTMuMjY1NiAzMi41ODc2LTMuMjY1NiAz&#10;Mi43NzUxLTMuMjY1NiAzMi45MzY1LTMuMzE3NyAzMy4wNzE5LTMuNDIxOSAzMy4yMzg2LTMuNTY3&#10;NyAzMy4zNDgtMy43NjU2IDMzLjQwMDEtNC4wMTU2IDMzLjQ4MzQtNC40MjE4NyAzMy41MjUxLTUu&#10;MjM0MzcgMzMuNTI1MS02LjQ1MzEgMzMuNTI1MS03LjE3MTgzIDMzLjQ4MzQtNy42NjY2MyAzMy40&#10;MDAxLTcuOTM3NSAzMy4zMTY4LTguMjA4MzcgMzMuMTk3LTguNDA2MjcgMzMuMDQwNy04LjUzMTIg&#10;MzIuOTM2NS04LjYxNDUzIDMyLjc5NTktOC42NTYyIDMyLjYxODgtOC42NTYyWk0zOC45MTU3LTgu&#10;OTM3NSAzOC45MTU3LTcuNTkzOEMzOS4zMDExLTguMjA4MzMgMzkuNjQyMi04LjYxNDU3IDM5Ljkz&#10;OTEtOC44MTI1IDQwLjIzNi05LjAxMDQzIDQwLjUyNS05LjEwOTQgNDAuODA2My05LjEwOTQgNDEu&#10;MDM1NS05LjEwOTQgNDEuMjIzLTkuMDM2NDcgNDEuMzY4OC04Ljg5MDYgNDEuNTE0Ny04Ljc0NDgg&#10;NDEuNTg3Ni04LjU0MTY3IDQxLjU4NzYtOC4yODEyIDQxLjU4NzYtNy45ODk2IDQxLjUxNzMtNy43&#10;NjU2NyA0MS4zNzY2LTcuNjA5NCA0MS4yMzYtNy40NTMxMyA0MS4wNzE5LTcuMzc1IDQwLjg4NDQt&#10;Ny4zNzUgNDAuNjU1My03LjM3NSA0MC40NTc0LTcuNDQ3OTMgNDAuMjkwNy03LjU5MzggNDAuMTI0&#10;LTcuNzM5NiA0MC4wMzAzLTcuODIyOTMgNDAuMDA5NC03Ljg0MzggMzkuOTU3My03Ljg2NDYgMzku&#10;OTA1My03Ljg3NSAzOS44NTMyLTcuODc1IDM5LjcyODItNy44NzUgMzkuNjEzNi03LjgyODEzIDM5&#10;LjUwOTQtNy43MzQ0IDM5LjMzMjMtNy41ODg1MyAzOS4yMDIxLTcuMzg1NCAzOS4xMTg4LTcuMTI1&#10;IDM4Ljk4MzQtNi43MDgzMyAzOC45MTU3LTYuMjU1MiAzOC45MTU3LTUuNzY1NkwzOC45MTU3LTQu&#10;MzkwNiAzOC45MTU3LTQuMDQ2OUMzOC45MTU3LTMuNzk2OSAzOC45MzEzLTMuNjQwNjMgMzguOTYy&#10;Ni0zLjU3ODEgMzkuMDE0Ny0zLjQ2MzUgMzkuMDkwMi0zLjM4MDE3IDM5LjE4OTEtMy4zMjgxIDM5&#10;LjI4ODEtMy4yNzYwMyAzOS40NTc0LTMuMjQ0OCAzOS42OTY5LTMuMjM0NEwzOS42OTY5LTMgMzYu&#10;NDc4Mi0zIDM2LjQ3ODItMy4yMzQ0QzM2LjczODYtMy4yNTUyIDM2LjkxNTctMy4zMjU1IDM3LjAw&#10;OTQtMy40NDUzIDM3LjEwMzItMy41NjUxIDM3LjE1MDEtMy44ODAyIDM3LjE1MDEtNC4zOTA2TDM3&#10;LjE1MDEtNy42NzE5QzM3LjE1MDEtOC4wMTU2MyAzNy4xMjkzLTguMjM0MzcgMzcuMDg3Ni04LjMy&#10;ODEgMzcuMDQ1OS04LjQ0MjcgMzYuOTg2LTguNTI4NjMgMzYuOTA3OS04LjU4NTkgMzYuODI5OC04&#10;LjY0MzIzIDM2LjY4NjUtOC42ODIzIDM2LjQ3ODItOC43MDMxTDM2LjQ3ODItOC45Mzc1IDM4Ljkx&#10;NTctOC45Mzc1WiIgc3Ryb2tlPSJub25lIi8+PC9nPjxnIHN0cm9rZT0iIzAwNzJCRCIgc3Ryb2tl&#10;LXdpZHRoPSIwLjgzMzMiIHN0cm9rZS1saW5lY2FwPSJidXR0IiBzdHJva2UtbGluZWpvaW49InJv&#10;dW5kIiBmaWxsPSIjMDA3MkJEIj48cGF0aCBkPSJNNjIuMTMxNiAzOC40MTkzIDYyLjgyODcgMzku&#10;MzE5NyA2My41MjU3IDQwLjIzNTYgNjQuMjIyOCA0MS4wNjEyIDY0LjkxOTggNDEuODc4OCA2NS42&#10;MTY5IDQyLjUwNTIgNjYuMzE0IDQyLjk2NTYgNjcuMDExIDQzLjc5MjMgNjcuNzA4MSA0NC42MzEg&#10;NjguNDA1MSA0NS41MjMyIDY5LjEwMjIgNDYuNjc4NSA2OS43OTkzIDQ3LjU2MjIgNzAuNDk2MyA0&#10;OC4zNTk2IDcxLjE5MzQgNDkuMTAwMyA3MS44OTA0IDUwLjAzODMgNzIuNTg3NSA1MC4yNzQ5IDcz&#10;LjI4NDYgNTAuNzU1OCA3My45ODE2IDUxLjMxNzkgNzQuNjc4NyA1Mi40NzU3IDc1LjM3NTcgNTIu&#10;OTg5OCA3Ni4wNzI4IDUzLjgxMDggNzYuNzY5OSA1NC41NjAxIDc3LjQ2NjkgNTUuNzI4NyA3OC4x&#10;NjQgNTYuNjcxMyA3OC44NjEgNTcuMDUxOSA3OS41NTgxIDU3LjQ4MDQgODAuMjU1MiA1Ny43ODE0&#10;IDgwLjk1MjIgNTguMjM4NSA4MS42NDkzIDU4LjU4OTYgODIuMzQ2MyA1OC45NTk0IDgzLjA0MzQg&#10;NjAuMDYyMSA4My43NDA1IDYwLjg1OCA4NC40Mzc1IDYxLjQwNTEgODUuMTM0NiA2MS42NTkxIDg1&#10;LjgzMTYgNjIuMDIwMyA4Ni41Mjg3IDYyLjM2NDkgODcuMjI1OCA2Mi41NjM1IDg3LjkyMjggNjIu&#10;NjI5MSA4OC42MTk5IDYzLjI5MTQgODkuMzE2OSA2My43MjcgOTAuMDE0IDYzLjk5MDUgOTAuNzEz&#10;NyA2NC4zNTUzIDkxLjQxMzQgNjUuNTY1IDkyLjExMzIgNjYuNjE1OCA5Mi44MTI5IDY3LjM1MTYg&#10;OTMuNTEyNiA2OC41MTgyIDk0LjIxMjMgNjkuMzc1MyA5NC45MTIgNjkuNjA0NyA5NS42MTE4IDcw&#10;LjA5ODggOTYuMzExNSA3MC40OTQzIDk3LjAxMTIgNzEuMzQ4MiA5Ny43MTA5IDcyLjEwMzkgOTgu&#10;NDEwNiA3Mi44OTg3IDk5LjExMDQgNzMuNzEzNSA5OS44MTAxIDc0LjQ3ODQgMTAwLjUxIDc1LjIz&#10;NDcgMTAxLjIxIDc1Ljc2NDcgMTAxLjkwOSA3Ni4yODMgMTAyLjYwOSA3Ni45MTI4IDEwMy4zMDkg&#10;NzcuMTg5OSAxMDQuMDA4IDc3LjkwOTQgMTA0LjcwOCA3OC42MTEyIDEwNS40MDggNzkuMDY4MyAx&#10;MDYuMTA4IDc5LjY2NyAxMDYuODA3IDgwLjA5OSAxMDcuNTA3IDgwLjMwNDMgMTA4LjIwNyA4MC42&#10;NjY0IDEwOC45MDYgODEuMDcyIDEwOS42MDYgODEuMjY4NyAxMTAuMzA2IDgxLjUzODkgMTExLjAw&#10;NiA4MS42Nzc3IDExMS43MDUgODEuNzc1NSAxMTIuNDA1IDgxLjU1OTcgMTEzLjEwNSA4MS4xNzMx&#10;IDExMy44MDQgODEuNDIzMiAxMTQuNTA0IDgxLjkzODEgMTE1LjIwNCA4Mi4xOTc2IDExNS45MDQg&#10;ODIuMzA1MiAxMTYuNjAzIDgyLjQyMzcgMTE3LjMwMyA4Mi41OTU3IDExOC4wMDMgODIuNTgwOSAx&#10;MTguNzAyIDgxLjkwNDIgMTE5LjQwMiA4Mi4wMzA5IDEyMC4xMDIgODIuMTQ1IDEyMC44MDIgODEu&#10;NTU1NSAxMjEuNTAxIDgxLjI5NDQgMTIyLjIwMSA4MS4wMTMxIDEyMi45MDEgNzkuOTczMyAxMjMu&#10;NjAxIDgxLjAwNjUgMTI0LjMgODAuNDA0MiAxMjUgODAuMTk2MiAxMjUuNyA3OS45OTk4IDEyNi40&#10;IDc5LjIxNDEgMTI3LjEgNzguMzIyNCAxMjcuOCA3Ny4wOTY3IDEyOC41IDc2LjY4NzkgMTI5LjIg&#10;NzYuMjQ2OSAxMjkuOSA3Ni4wMDIyIDEzMC42IDc2LjE0ODQgMTMxLjMgNzUuNDY0NiAxMzIgNzUu&#10;NzQxOCAxMzIuNyA3NS4yMjc1IDEzMy40IDczLjg4OTggMTM0LjEgNzIuOTAzNyAxMzQuOCA3Mi4y&#10;MDg2IDEzNS41IDcxLjc2NTggMTM2LjIgNzEuMjUxNyAxMzYuOSA3MS4xOTA3IDEzNy42IDcxLjA2&#10;NzUgMTM4LjMgNzEuMjIxOCAxMzkgNzAuNzcyMyAxMzkuNyA2OS42NSAxNDAuNCA2OS4wNzI3IDE0&#10;MS4xIDY4LjE1OTcgMTQxLjggNjcuMjY3OCAxNDIuNSA2Ni4yMjg4IDE0My4yIDY2LjA1MzcgMTQz&#10;LjkgNjUuODY5MyAxNDQuNiA2NS43MjE3IDE0NS4zIDY0LjYwMDIgMTQ2IDY1LjE2NjkgMTQ2Ljcg&#10;NjUuMDQyMSAxNDcuNCA2Mi44OTg4IDE0OC4xIDYxLjk2MTggMTQ4LjggNjAuMTI2NSAxNDkuNSA1&#10;OS42Mzg5IDE1MC4yIDU5LjAxMDkgMTUwLjkgNTguMjA5OSAxNTEuNiA1OC40MDYyIDE1Mi4zIDU3&#10;LjMwMjYgMTUzIDU3LjUzMjIgMTUzLjcgNTUuOTYxNCAxNTQuNCA1NC4xNzMgMTU1LjEgNTMuNTc0&#10;MSAxNTUuOCA1MC45NzA0IDE1Ni41IDQ5Ljg5NjMgMTU3LjIgNDkuNjY5NSAxNTcuOSA0OC44MjA1&#10;IDE1OC42IDQ4Ljc5NTYgMTU5LjMgNDkuMDYgMTYwIDQ5LjMwMDQgMTYwLjY5OSA0OC45ODA1IDE2&#10;MS4zOTggNDguMTU3NyAxNjIuMDk3IDQ3LjA1NTEgMTYyLjc5NiA0NS4zNTY2IDE2My40OTQgNDUu&#10;MjIyNSAxNjQuMTkzIDQzLjY4MjQgMTY0Ljg5MiA0NC41NTM5IDE2NS41OTEgNDUuNTg1MSAxNjYu&#10;MjkgNDYuNTc2MiAxNjYuOTg5IDQ2Ljg1MjMgMTY3LjY4OCA0NS45NDQyIDE2OC4zODcgNDUuMzI1&#10;OSAxNjkuMDg1IDQzLjkyODYgMTY5Ljc4NCA0Mi40NjYxIDE3MC40ODMgNDEuMDI1MiAxNzEuMTgy&#10;IDQwLjc0MDIgMTcxLjg4MSAzOS44NDUzIDE3Mi41OCA0MC4wNzQ3IDE3My4yNzkgNDAuODY1MSAx&#10;NzMuOTc4IDQxLjQ3NzkgMTc0LjY3NiA0MC40ODM5IDE3NS4zNzUgMzkuNDA0OSAxNzYuMDc0IDM4&#10;LjM2NTkgMTc2Ljc3MyAzNi43MDkgMTc3LjQ3MiAzNS41NjgxIDE3OC4xNzEgMzUuMDE3NCAxNzgu&#10;ODcgMzQuMjM1MiAxNzkuNTY5IDM0LjA0ODIgMTgwLjI2OCAzNS4xOTYgMTgwLjk2NiAzNC44ODc5&#10;IDE4MS42NjUgMzQuNDQyNSAxODIuMzY0IDMzLjY0ODIgMTgzLjA2MyAzMi4yMzMxIDE4My43NjIg&#10;MzEuMzczIDE4NC40NjEgMzAuNDY5MyAxODUuMTYgMjkuNzEzNiAxODUuODU5IDI4LjkxODEiIGZp&#10;bGw9Im5vbmUiIGZpbGwtcnVsZT0iZXZlbm9kZCIvPjxwYXRoIGQ9Ik02MS44MDEyIDI3LjE1NDQg&#10;NjIuNTAyMyAyNy40MzUzIDYzLjIwMzQgMjguNjUzNiA2My45MDQ2IDI5LjY2NDEgNjQuNjA1NyAz&#10;MC44NDQgNjUuMzA2OCAzMi4xNTQ0IDY2LjAwNzkgMzMuODQwNCA2Ni43MDkgMzQuNjY5MiA2Ny40&#10;MTAyIDM0LjY3MTMgNjguMTExMyAzNS4yODc4IDY4LjgxMjQgMzYuODY4NiA2OS41MTM1IDM3LjM2&#10;MzEgNzAuMjE0NiAzOC40MTY5IDcwLjkxNTggNDAuMDY1OSA3MS42MTY5IDQwLjYwNTIgNzIuMzE4&#10;IDQyLjAyODEgNzMuMDE5MSA0My41MDkxIDczLjcyMDIgNDMuMzYyNiA3NC40MjE0IDQ0LjcyOTYg&#10;NzUuMTIyNSA0NS44NTUgNzUuODIzNiA0Ni45OTcxIDc2LjUyNDcgNDcuOTI4OSA3Ny4yMjU4IDQ5&#10;LjA5NDYgNzcuOTI3IDQ5Ljg0NjggNzguNjI4MSA1MC43MDY4IDc5LjMyOTIgNTEuMTY2NiA4MC4w&#10;MzAzIDUxLjIyNiA4MC43MzE0IDUxLjkgODEuNDMyNiA1Mi44MTA3IDgyLjEzMzcgNTMuNDI1MyA4&#10;Mi44MzQ4IDU0LjEwODggODMuNTM1OSA1NS4zNjI1IDg0LjIzNyA1NS43NzE0IDg0LjkzODIgNTYu&#10;NDc1MyA4NS42MzkzIDU3LjM2NDIgODYuMzQwNCA1OC4wODY1IDg3LjA0MTUgNTguMzMyOCA4Ny43&#10;NDI2IDU4LjkyNzggODguNDQzOCA1OC43MDUxIDg5LjE0NDkgNTguMjMxMSA4OS44NDYgNjAuMjUw&#10;MSA5MC41NTM0IDYyLjgzMjMgOTEuMjYwOCA2NC43MjM0IDkxLjk2ODMgNjYuOTMwMSA5Mi42NzU3&#10;IDY4LjY5MDIgOTMuMzgzMSA3MC40NTk4IDk0LjA5MDUgNzEuOTY0MyA5NC43OTc5IDczLjI4MDUg&#10;OTUuNTA1NCA3NC4zMjAyIDk2LjIxMjggNzUuNTY2MiA5Ni45MjAyIDc1Ljg5NjcgOTcuNjIwNSA3&#10;Ni43ODc0IDk4LjMyMDggNzcuMjc5NyA5OS4wMjEgNzcuOTU5MSA5OS43MjEzIDc4Ljg0ODkgMTAw&#10;LjQyMiA3OS4wODA1IDEwMS4xMjIgNzkuMzk2MyAxMDEuODIyIDgwLjM4ODMgMTAyLjUyMiA4MC41&#10;Mjg3IDEwMy4yMjMgODAuNzU2MiAxMDMuOTIzIDgwLjg3MjkgMTA0LjYyNiA4MS41MTA5IDEwNS4z&#10;MjkgODIuMDYyOSAxMDYuMDMxIDgyLjU0MDYgMTA2LjczNCA4Mi41NDg5IDEwNy40MzcgODIuODU5&#10;NSAxMDguMTQgODMuMzQ1NSAxMDguODQzIDg0LjIwMTggMTA5LjU0NSA4NC41NzY0IDExMC4yNDgg&#10;ODUuMDk5OCAxMTAuOTUxIDg1LjY3NzkgMTExLjY1MiA4NS40MjM0IDExMi4zNTIgODQuODU3NSAx&#10;MTMuMDUzIDg0Ljc0NSAxMTMuNzU0IDg1LjE3MDYgMTE0LjQ1NCA4NC43NiAxMTUuMTU1IDg0Ljcy&#10;NTYgMTE1Ljg1NiA4NC4yNjE2IDExNi41NTcgODMuODg2OCAxMTcuMjU3IDgzLjQwOTcgMTE3Ljk1&#10;OCA4My4xMzE5IDExOC42NjIgODMuNTM4NSAxMTkuMzY2IDgzLjc3NTMgMTIwLjA3MSA4NC4xMTAy&#10;IDEyMC43NzUgODQuMzYyNCAxMjEuNDc5IDg0LjIxNjUgMTIyLjE4MyA4NC4yNDI5IDEyMi44ODcg&#10;ODQuMDMwOCAxMjMuNTkyIDgzLjU4MjQgMTI0LjI5NiA4My4wODYyIDEyNSA4My40NDMgMTI1Ljcw&#10;MiA4My4yMTczIDEyNi40MDQgODIuOTE1MyAxMjcuMTA2IDgyLjczNjcgMTI3LjgwOCA4Mi4yOTg5&#10;IDEyOC41MSA4MS44MDMxIDEyOS4yMTIgODEuNDQwMyAxMjkuOTE0IDgwLjkzNTEgMTMwLjYxNiA4&#10;MC4xNjE0IDEzMS4zMTggNzkuMzI2NiAxMzIuMDIgNzguMjcxNyAxMzIuNzIyIDc4LjIwNDkgMTMz&#10;LjQyMyA3Ny45MTI1IDEzNC4xMjYgNzYuOTUwOCAxMzQuODI3IDc2LjE2MjIgMTM1LjUyOSA3NS41&#10;NjMgMTM2LjIzMSA3NC45MzQ5IDEzNi45MzMgNzMuODgxNCAxMzcuNjM1IDcyLjczNzEgMTM4LjMz&#10;NyA3Mi42MTYzIDEzOS4wMzkgNzIuNTM2OCAxMzkuNzQxIDcyLjMxNjggMTQwLjQ0MyA3Mi4wNDMz&#10;IDE0MS4xNDUgNzEuODMzOCAxNDEuODQ3IDcxLjY5OCAxNDIuNTQ5IDcxLjMyMzYgMTQzLjI1MSA2&#10;OS41MjMxIDE0My45NTMgNjguNTU1OSAxNDQuNjU1IDY3Ljk0MjIgMTQ1LjM1NyA2Ny4zNzM5IDE0&#10;Ni4wNTkgNjYuNzYzMyAxNDYuNzYxIDY1Ljg2MiAxNDcuNDYzIDY1Ljc1NjEgMTQ4LjE2NSA2NS4x&#10;OTU3IDE0OC44NjcgNjQuNDMyIDE0OS41NjkgNjQuMzM1OCAxNTAuMjcxIDYzLjQ0MjEgMTUwLjk3&#10;MyA2My4xMzY3IDE1MS42NzQgNjIuNDgyNCAxNTIuMzc2IDYwLjkwMjMgMTUzLjA3OCA1OS41MTQ4&#10;IDE1My43OCA2MC4wMDIxIDE1NC40ODIgNTkuOTU4MiAxNTUuMTg0IDU5LjY4MzEgMTU1Ljg4NiA1&#10;OS4zODg4IDE1Ni41ODggNTguMjc5MSAxNTcuMjkgNTcuNTg2MSAxNTcuOTkyIDU2LjU1MjcgMTU4&#10;LjY5NCA1Ni4wMzUzIDE1OS4zOTYgNTUuMTk2NyAxNjAuMDk4IDU0Ljk4ODIgMTYwLjgwMiA1NC41&#10;NTY2IDE2MS41MDUgNTQuMTg5NCAxNjIuMjA5IDUzLjgzNjUgMTYyLjkxMyA1My4yMzQ1IDE2My42&#10;MTYgNTIuMDMyMyAxNjQuMzIgNTEuNTAyMyAxNjUuMDIzIDUxLjEyNjYgMTY1LjcyNyA1MC40NDE3&#10;IDE2Ni40MzEgNDguNTE2IDE2Ny4xMzQgNDguMzEyMyAxNjcuODM4IDQ4LjIwOTkgMTY4LjU0MiA0&#10;NS41NjM3IDE2OS4yNDUgNDYuNjgwMyAxNjkuOTQ5IDQ2LjMyMTMgMTcwLjY1MyA0NS43Njc5IDE3&#10;MS4zNTYgNDUuMTMwNSAxNzIuMDYgNDMuNzM5NSAxNzIuNzY0IDQyLjMxMTEgMTczLjQ2NyA0MS40&#10;MzUzIDE3NC4xNzEgNDAuNDgxMSAxNzQuODc0IDM5LjE5MzIgMTc1LjU3OCAzOC4zMTI5IDE3Ni4y&#10;ODIgMzcuMjI0MSAxNzYuOTg1IDM2LjM5NCAxNzcuNjg5IDM2LjAwNzcgMTc4LjM5MyAzNS41NTU1&#10;IDE3OS4wOTYgMzQuMDk0MSAxNzkuOCAzMi44OTggMTgwLjUwNCAzMS45Mzc0IDE4MS4yMDcgMzAu&#10;NTI0NiAxODEuOTExIDI5LjQwMSAxODIuNjE1IDI4LjE0NDkgMTgzLjMxOCAyNy4wMTg4IDE4NC4w&#10;MjIgMjYuNDY0NiAxODQuNzI1IDI1LjY1OTMgMTg1LjQyOSAyMy45MTkxIDE4Ni4xMzMgMjIiIHN0&#10;cm9rZT0iI0Q5NTMxOSIgZmlsbD0ibm9uZSIgZmlsbC1ydWxlPSJldmVub2RkIi8+PHBhdGggZD0i&#10;TTY4LjQwMTYgNTEuODg1MiA2OS4xMDAyIDUzLjA2NDcgNjkuNzk4OCA1NC44NTYgNzAuNDk3NCA1&#10;NS4zNDExIDcxLjE5NiA1NS44NzE5IDcxLjg5NDYgNTYuNTMxNyA3Mi41OTMyIDU4LjA1MTIgNzMu&#10;MjkxOCA1OC42OTkgNzMuOTkwNCA1OS42MDE5IDc0LjY4OSA2MC45ODA3IDc1LjM4NzYgNjEuNzkw&#10;OSA3Ni4wODYyIDYyLjYxNTYgNzYuNzg0OCA2My43NzY2IDc3LjQ4MzQgNjQuNTAyIDc4LjE4MiA2&#10;NC42MDE3IDc4Ljg4MDYgNjUuODE4NSA3OS41NzkyIDY3LjQwMjcgODAuMjc3OCA2OC42OTIyIDgw&#10;Ljk3NjQgNjguMDA0NCA4MS42NzUgNjguNzg4IDgyLjM3MzYgNjkuNDE4OCA4My4wNzIyIDY5Ljcx&#10;NTkgODMuNzcwOCA3MC4zNjExIDg0LjQ2OTQgNzAuMTQ2IDg1LjE2OCA3MC4xMzQyIDg1Ljg2NjYg&#10;NzAuNDY2MyA4Ni41NjUyIDcxLjYxNTMgODcuMjYzOCA3Mi41MzAzIDg3Ljk2MjQgNzMuNjgxOCA4&#10;OC42NjEgNzMuNjMyMyA4OS4zNTk2IDczLjYyOTUgOTAuMDU4MiA3My44NTMyIDkwLjc1NjggNzMu&#10;NDk1MSA5MS40NTU0IDc0Ljg4OTIgOTIuMTU0IDc1LjAyMzUgOTIuODUyNiA3NC44MTYxIDkzLjU1&#10;MTIgNzQuNTM3NSA5NC4yNDk4IDc0LjY3OCA5NC45NDg0IDc1LjMyOTIgOTUuNjQ3IDc1LjY3NTQg&#10;OTYuMzQ1OSA3Ni4wNDQ2IDk3LjA0NDggNzcuMDU1NSA5Ny43NDM3IDc2Ljc0ODMgOTguNDQyNiA3&#10;Ny4wMzQ2IDk5LjE0MTQgNzcuMzM5OSA5OS44NDAzIDc2LjgwMSAxMDAuNTM5IDc3LjQxMTMgMTAx&#10;LjIzOCA3Ni43OTc0IDEwMS45MzcgNzcuMTM1OSAxMDIuNjM2IDc3LjYxMjMgMTAzLjMzNSA3OC4z&#10;MDMyIDEwNC4wMzQgNzcuNjk4OCAxMDQuNzMyIDc4LjM1NzEgMTA1LjQzMSA3OC42MTc5IDEwNi4x&#10;MyA3OS40MjY2IDEwNi44MjkgNzguNzA4OCAxMDcuNTI4IDc5LjQ4OSAxMDguMjI3IDc5Ljg0NzIg&#10;MTA4LjkyNiA4MC4yNzk1IDEwOS42MjUgNzkuNzAyNSAxMTAuMzI0IDgwLjAyNDMgMTExLjAyMiA4&#10;MC4zMjI0IDExMS43MjEgODAuMDI2IDExMi40MiA4MS4xNjggMTEzLjExOSA4MS4xODg2IDExMy44&#10;MTggODEuMDExMSAxMTQuNTE3IDgxLjcxMTUgMTE1LjIxNiA4MS43NjMxIDExNS45MTUgODIuMTk0&#10;NSAxMTYuNjEzIDgyLjAxMjggMTE3LjMxMiA4MS41MTI5IDExOC4wMTEgODEuNTgzNCAxMTguNzEg&#10;ODIuMzc3MSAxMTkuNDA5IDgxLjcwMDMgMTIwLjEwOCA4MS40MTUxIDEyMC44MDcgODMuNjI5MiAx&#10;MjEuNTA2IDg0LjAwNTEgMTIyLjIwNCA4NC41Mjc1IDEyMi45MDMgODQuMTI3MiAxMjMuNjAyIDgz&#10;Ljc4NzIgMTI0LjMwMSA4NC41ODE3IDEyNSA4NS4zNTU5IDEyNS42OTkgODUuNDgyNSAxMjYuMzk4&#10;IDg1LjE5MTcgMTI3LjA5NyA4NS43NzE4IDEyNy43OTYgODYuMDQ1NyAxMjguNDk0IDg1LjkwNzkg&#10;MTI5LjE5MyA4Ni4zMjkxIDEyOS44OTIgODcuMTE0NCAxMzAuNTkxIDg2LjgwMjMgMTMxLjI5IDg2&#10;LjI3MTQgMTMxLjk5IDg2LjA3NTkgMTMyLjY4OSA4Ni4zNzg3IDEzMy4zODggODYuNTc1OCAxMzQu&#10;MDg3IDg2LjM3NzYgMTM0Ljc4NyA4Ni4yNjkxIDEzNS40ODYgODYuMDY2MyAxMzYuMTg1IDg1LjY4&#10;MzggMTM2Ljg4NSA4NS4yNjkyIDEzNy41ODQgODQuOTk0IDEzOC4yODMgODQuOTYzNyAxMzguOTgz&#10;IDg0LjU4NjcgMTM5LjY4MiA4NC4xMjk1IDE0MC4zODEgODMuMTYyNyAxNDEuMDgxIDgzLjM5MjEg&#10;MTQxLjc4IDgzLjQwNjYgMTQyLjQ3OSA4Mi43NTg3IDE0My4xNzggODIuOTYwOCAxNDMuODc4IDgw&#10;Ljg5NzkgMTQ0LjU3NyA4MS4xMzU4IDE0NS4yNzYgODMuNTg5MSAxNDUuOTc2IDgxLjI0NzIgMTQ2&#10;LjY3NSA4MC4yNzY4IDE0Ny4zNzQgODAuMTc3OCAxNDguMDc0IDgwLjUwMTQgMTQ4Ljc3MyA4MS40&#10;NDggMTQ5LjQ3MiA3OS4zMDExIDE1MC4xNzEgNzguMDAyNiAxNTAuODcxIDc2Ljg0NTggMTUxLjU3&#10;IDc2LjQ2MzUgMTUyLjI2OSA3NS43OTE2IDE1Mi45NjkgNzYuMDkwMiAxNTMuNjY4IDc2LjQ0NzUg&#10;MTU0LjM2NyA3Ni4wMzc2IDE1NS4wNjYgNzYuMzE5OCAxNTUuNzY2IDc2LjIyODEgMTU2LjQ2NSA3&#10;NS44MDk0IDE1Ny4xNjQgNzYuMjcwMiAxNTcuODY0IDc1LjAwODYgMTU4LjU2MyA3NC41NTE0IDE1&#10;OS4yNjIgNzUuNDE3OSAxNTkuOTYyIDc2LjA3OTMgMTYwLjY2MSA3Ni4xNjI1IDE2MS4zNiA3Ni45&#10;ODg2IDE2Mi4wNTkgNzYuNzQxOSAxNjIuNzU5IDc2LjUyNTQgMTYzLjQ1OCA3NS40MDg2IDE2NC4x&#10;NTcgNzQuNTAzNyAxNjQuODU3IDc0LjAxNSAxNjUuNTU2IDc0LjQ5MTYgMTY2LjI1NSA3NS40NDA4&#10;IDE2Ni45NTUgNzUuMDcxOSAxNjcuNjU0IDc2LjQ2NDkgMTY4LjM1NCA3Ni4xNjgyIDE2OS4wNTMg&#10;NzUuMjEzNCAxNjkuNzUzIDc1LjY4MjcgMTcwLjQ1MiA3NC4yNzY1IDE3MS4xNTIgNzMuMjAyIDE3&#10;MS44NTEgNzIuODA0OCAxNzIuNTUxIDcyLjI1ODkgMTczLjI1IDcxLjI0NTggMTczLjk1IDcxLjgx&#10;MDMgMTc0LjY0OSA3MS40OTE4IDE3NS4zNDkgNzAuODA3OSAxNzYuMDQ4IDcxLjY0NjggMTc2Ljc0&#10;OCA3MC4zOTA1IDE3Ny40NDcgNjguOTEyOSAxNzguMTQ3IDY4LjA5MTIgMTc4Ljg0NiA2Ni44NjUx&#10;IDE3OS41NDYgNjcuMjI5MyAxODAuMjQ1IDY5LjQ4OTUgMTgwLjk0NSA2OS4wNjM5IDE4MS42NDQg&#10;NjcuMzQ5NCAxODIuMzQzIDY3LjU3OTEgMTgzLjA0MyA2Ny42NzM5IDE4My43NDIgNjcuNjY5NyAx&#10;ODQuNDQyIDY2Ljg1NDUgMTg1LjE0MSA2Ni4xMjEzIDE4NS44NDEgNjUuNjQyNyIgc3Ryb2tlPSIj&#10;RURCMTIwIiBmaWxsPSJub25lIiBmaWxsLXJ1bGU9ImV2ZW5vZGQiLz48L2c+PGcgc3Ryb2tlPSIj&#10;RkZGRkZGIiBmaWxsPSIjRkZGRkZGIj48cGF0aCBkPSJNNTUgMjM1IDE5NSAyMzUgMTk1IDE0MiA1&#10;NSAxNDJaIiBzdHJva2U9Im5vbmUiLz48L2c+PGcgc3Ryb2tlPSIjMjYyNjI2IiBzdHJva2Utd2lk&#10;dGg9IjAuODMzMyIgc3Ryb2tlLWxpbmVqb2luPSJyb3VuZCIgZmlsbD0iIzI2MjYyNiI+PGxpbmUg&#10;eDE9IjU1IiB5MT0iMjM1IiB4Mj0iMTk1IiB5Mj0iMjM1IiBmaWxsPSJub25lIi8+PGxpbmUgeDE9&#10;IjU1IiB5MT0iMjM1IiB4Mj0iNTUiIHkyPSIyMzMuNiIgZmlsbD0ibm9uZSIvPjxsaW5lIHgxPSIx&#10;MjUiIHkxPSIyMzUiIHgyPSIxMjUiIHkyPSIyMzMuNiIgZmlsbD0ibm9uZSIvPjxsaW5lIHgxPSIx&#10;OTUiIHkxPSIyMzUiIHgyPSIxOTUiIHkyPSIyMzMuNiIgZmlsbD0ibm9uZSIvPjwvZz48ZyBzdHJv&#10;a2U9IiMyNjI2MjYiIGZpbGw9IiMyNjI2MjYiIGZvbnQtZmFtaWx5PSJUaW1lcyBOZXcgUm9tYW4i&#10;IGZvbnQtc2l6ZT0iMTMuMzMzMyIgdHJhbnNmb3JtPSJ0cmFuc2xhdGUoNTUgMjM3LjY2NykiPjxw&#10;YXRoIGQ9Ik0tOC40Njg4IDkuNjA5NC01LjE4NzUgOS42MDk0LTUuMTg3NSAxMC41NjI1LTguNDY4&#10;OCAxMC41NjI1LTguNDY4OCA5LjYwOTRaTTEuMDczOCA0LjM5MDYgMC41NzM4IDUuNDY4OC0yLjAw&#10;NDMgNS40Njg4LTIuNTY2OCA2LjYyNUMtMS40NTIyNyA2Ljc5MTY3LTAuNTY2ODY3IDcuMjA4MzMg&#10;MC4wODk0IDcuODc1IDAuNjUxOTMzIDguNDQ3OTMgMC45MzMyIDkuMTI1IDAuOTMzMiA5LjkwNjIg&#10;MC45MzMyIDEwLjM2NDYgMC44NDIwMzMgMTAuNzg2NSAwLjY1OTcgMTEuMTcxOSAwLjQ3NzQzMyAx&#10;MS41NTczIDAuMjQ1NjY3IDExLjg4NTQtMC4wMzU2IDEyLjE1NjItMC4zMTY4NjcgMTIuNDI3MS0w&#10;LjYyOTM2NyAxMi42NDA2LTAuOTczMSAxMi43OTY5LTEuNDUyMjMgMTMuMDM2NC0xLjk1MjIzIDEz&#10;LjE1NjItMi40NzMxIDEzLjE1NjItMi45ODM1IDEzLjE1NjItMy4zNTU5IDEzLjA2NzctMy41OTAz&#10;IDEyLjg5MDYtMy44MjQ2MyAxMi43MTM1LTMuOTQxOCAxMi41MjA4LTMuOTQxOCAxMi4zMTI1LTMu&#10;OTQxOCAxMi4xODc1LTMuODkyMzMgMTIuMDgwNy0zLjc5MzQgMTEuOTkyMi0zLjY5NDQ3IDExLjkw&#10;MzctMy41NzIwNyAxMS44NTk0LTMuNDI2MiAxMS44NTk0LTMuMzIyMDcgMTEuODU5NC0zLjIyODMz&#10;IDExLjg3NS0zLjE0NSAxMS45MDYyLTMuMDYxNjcgMTEuOTM3NS0yLjkyMTAzIDEyLjAyNi0yLjcy&#10;MzEgMTIuMTcxOS0yLjQwMDE3IDEyLjM5MDYtMi4wNzcyMyAxMi41LTEuNzU0MyAxMi41LTEuMjU0&#10;MyAxMi41LTAuODE5NCAxMi4zMTI1LTAuNDQ5NiAxMS45Mzc1LTAuMDc5ODY2NyAxMS41NjI1IDAu&#10;MTA1IDExLjEwNDIgMC4xMDUgMTAuNTYyNSAwLjEwNSAxMC4wNDE2LTAuMDYxNjY2NyA5LjU1NzI3&#10;LTAuMzk1IDkuMTA5NC0wLjcyODMzMyA4LjY2MTQ3LTEuMTg2NjcgOC4zMTI1LTEuNzcgOC4wNjI1&#10;LTIuMjM4NzMgNy44NzQ5Ny0yLjg2ODkzIDcuNzY1Ni0zLjY2MDYgNy43MzQ0TC0yLjAwNDMgNC4z&#10;OTA2IDEuMDczOCA0LjM5MDZaTTIuNTU4MiA4Ljc1QzIuNTU4MiA3Ljc3MDggMi43MDY2MyA2Ljky&#10;NDQzIDMuMDAzNSA2LjIxMDkgMy4zMDAzNyA1LjQ5NzM3IDMuNjkzNiA0Ljk2ODczIDQuMTgzMiA0&#10;LjYyNSA0LjU2ODYgNC4zNTQyIDQuOTY0NDMgNC4yMTg4IDUuMzcwNyA0LjIxODggNi4wMjY5IDQu&#10;MjE4OCA2LjYxNTQzIDQuNTUyMTMgNy4xMzYzIDUuMjE4OCA3Ljc5MjU3IDYuMDUyMTMgOC4xMjA3&#10;IDcuMTgyMzMgOC4xMjA3IDguNjA5NCA4LjEyMDcgOS42MDk0IDcuOTc3NDcgMTAuNDU4MyA3LjY5&#10;MSAxMS4xNTYyIDcuNDA0NTMgMTEuODU0MSA3LjAzNzMzIDEyLjM2MiA2LjU4OTQgMTIuNjc5NyA2&#10;LjE0MTQ3IDEyLjk5NzQgNS43MTQ0IDEzLjE1NjIgNS4zMDgyIDEzLjE1NjIgNC40ODUyNyAxMy4x&#10;NTYyIDMuNzk3NzcgMTIuNjcxOCAzLjI0NTcgMTEuNzAzMSAyLjc4NzM3IDEwLjg4MDIgMi41NTgy&#10;IDkuODk1ODcgMi41NTgyIDguNzVaTTMuODA4MiA4LjkwNjJDMy44MDgyIDEwLjA5MzcgMy45NTQw&#10;MyAxMS4wNjI1IDQuMjQ1NyAxMS44MTI1IDQuNDg1MjMgMTIuNDM3NSA0Ljg0NDYgMTIuNzUgNS4z&#10;MjM4IDEyLjc1IDUuNTUyOTMgMTIuNzUgNS43ODk5IDEyLjY0ODQgNi4wMzQ3IDEyLjQ0NTMgNi4y&#10;Nzk1IDEyLjI0MjIgNi40NjQ0IDExLjg5NTggNi41ODk0IDExLjQwNjIgNi43ODczMyAxMC42ODc1&#10;IDYuODg2MyA5LjY2MTQzIDYuODg2MyA4LjMyODEgNi44ODYzIDcuMzQ4OTcgNi43ODIxMyA2LjUz&#10;MTI3IDYuNTczOCA1Ljg3NSA2LjQyNzkzIDUuMzg1NCA2LjIzIDUuMDQxNjcgNS45OCA0Ljg0Mzgg&#10;NS44MTMzMyA0LjcwODMzIDUuNjA1IDQuNjQwNiA1LjM1NSA0LjY0MDYgNS4wNzM4IDQuNjQwNiA0&#10;LjgxODYgNC43NjU2IDQuNTg5NCA1LjAxNTYgNC4yODczMyA1LjM2OTggNC4wODE2IDUuOTI0NSAz&#10;Ljk3MjIgNi42Nzk3IDMuODYyODcgNy40MzQ5IDMuODA4MiA4LjE3NzA3IDMuODA4MiA4LjkwNjJa&#10;IiBzdHJva2U9Im5vbmUiLz48L2c+PGcgc3Ryb2tlPSIjMjYyNjI2IiBmaWxsPSIjMjYyNjI2IiBm&#10;b250LWZhbWlseT0iVGltZXMgTmV3IFJvbWFuIiBmb250LXNpemU9IjEzLjMzMzMiIHRyYW5zZm9y&#10;bT0idHJhbnNsYXRlKDEyNSAyMzcuNjY3KSI+PHBhdGggZD0iTS0zLjAzMTIgOC43NUMtMy4wMzEy&#10;IDcuNzcwOC0yLjg4Mjc3IDYuOTI0NDMtMi41ODU5IDYuMjEwOS0yLjI4OTAzIDUuNDk3MzctMS44&#10;OTU4IDQuOTY4NzMtMS40MDYyIDQuNjI1LTEuMDIwOCA0LjM1NDItMC42MjUgNC4yMTg4LTAuMjE4&#10;OCA0LjIxODggMC40Mzc0NjcgNC4yMTg4IDEuMDI2MDMgNC41NTIxMyAxLjU0NjkgNS4yMTg4IDIu&#10;MjAzMSA2LjA1MjEzIDIuNTMxMiA3LjE4MjMzIDIuNTMxMiA4LjYwOTQgMi41MzEyIDkuNjA5NCAy&#10;LjM4OCAxMC40NTgzIDIuMTAxNiAxMS4xNTYyIDEuODE1MTMgMTEuODU0MSAxLjQ0NzkzIDEyLjM2&#10;MiAxIDEyLjY3OTcgMC41NTIwNjcgMTIuOTk3NCAwLjEyNSAxMy4xNTYyLTAuMjgxMiAxMy4xNTYy&#10;LTEuMTA0MTMgMTMuMTU2Mi0xLjc5MTY3IDEyLjY3MTgtMi4zNDM4IDExLjcwMzEtMi44MDIwNyAx&#10;MC44ODAyLTMuMDMxMiA5Ljg5NTg3LTMuMDMxMiA4Ljc1Wk0tMS43ODEyIDguOTA2MkMtMS43ODEy&#10;IDEwLjA5MzctMS42MzU0IDExLjA2MjUtMS4zNDM4IDExLjgxMjUtMS4xMDQyIDEyLjQzNzUtMC43&#10;NDQ4IDEyLjc1LTAuMjY1NiAxMi43NS0wLjAzNjQ2NjcgMTIuNzUgMC4yMDA1IDEyLjY0ODQgMC40&#10;NDUzIDEyLjQ0NTMgMC42OTAxIDEyLjI0MjIgMC44NzUgMTEuODk1OCAxIDExLjQwNjIgMS4xOTc5&#10;MyAxMC42ODc1IDEuMjk2OSA5LjY2MTQzIDEuMjk2OSA4LjMyODEgMS4yOTY5IDcuMzQ4OTcgMS4x&#10;OTI3MyA2LjUzMTI3IDAuOTg0NCA1Ljg3NSAwLjgzODUzMyA1LjM4NTQgMC42NDA2IDUuMDQxNjcg&#10;MC4zOTA2IDQuODQzOCAwLjIyMzkzMyA0LjcwODMzIDAuMDE1NiA0LjY0MDYtMC4yMzQ0IDQuNjQw&#10;Ni0wLjUxNTYgNC42NDA2LTAuNzcwOCA0Ljc2NTYtMSA1LjAxNTYtMS4zMDIwNyA1LjM2OTgtMS41&#10;MDc4IDUuOTI0NS0xLjYxNzIgNi42Nzk3LTEuNzI2NTMgNy40MzQ5LTEuNzgxMiA4LjE3NzA3LTEu&#10;NzgxMiA4LjkwNjJaIiBzdHJva2U9Im5vbmUiLz48L2c+PGcgc3Ryb2tlPSIjMjYyNjI2IiBmaWxs&#10;PSIjMjYyNjI2IiBmb250LWZhbWlseT0iVGltZXMgTmV3IFJvbWFuIiBmb250LXNpemU9IjEzLjMz&#10;MzMiIHRyYW5zZm9ybT0idHJhbnNsYXRlKDE5NSAyMzcuNjY3KSI+PHBhdGggZD0iTS0xLjM1OTQg&#10;NC4zOTA2LTEuODU5NCA1LjQ2ODgtNC40Mzc1IDUuNDY4OC01IDYuNjI1Qy0zLjg4NTQgNi43OTE2&#10;Ny0zIDcuMjA4MzMtMi4zNDM4IDcuODc1LTEuNzgxMjcgOC40NDc5My0xLjUgOS4xMjUtMS41IDku&#10;OTA2Mi0xLjUgMTAuMzY0Ni0xLjU5MTEzIDEwLjc4NjUtMS43NzM0IDExLjE3MTktMS45NTU3MyAx&#10;MS41NTczLTIuMTg3NTMgMTEuODg1NC0yLjQ2ODggMTIuMTU2Mi0yLjc1IDEyLjQyNzEtMy4wNjI0&#10;NyAxMi42NDA2LTMuNDA2MiAxMi43OTY5LTMuODg1NCAxMy4wMzY0LTQuMzg1NCAxMy4xNTYyLTQu&#10;OTA2MiAxMy4xNTYyLTUuNDE2NjcgMTMuMTU2Mi01Ljc4OTA3IDEzLjA2NzctNi4wMjM0IDEyLjg5&#10;MDYtNi4yNTc4IDEyLjcxMzUtNi4zNzUgMTIuNTIwOC02LjM3NSAxMi4zMTI1LTYuMzc1IDEyLjE4&#10;NzUtNi4zMjU1MyAxMi4wODA3LTYuMjI2NiAxMS45OTIyLTYuMTI3NiAxMS45MDM3LTYuMDA1MiAx&#10;MS44NTk0LTUuODU5NCAxMS44NTk0LTUuNzU1MiAxMS44NTk0LTUuNjYxNDMgMTEuODc1LTUuNTc4&#10;MSAxMS45MDYyLTUuNDk0NzcgMTEuOTM3NS01LjM1NDEzIDEyLjAyNi01LjE1NjIgMTIuMTcxOS00&#10;LjgzMzMzIDEyLjM5MDYtNC41MTA0MyAxMi41LTQuMTg3NSAxMi41LTMuNjg3NSAxMi41LTMuMjUy&#10;NiAxMi4zMTI1LTIuODgyOCAxMS45Mzc1LTIuNTEzIDExLjU2MjUtMi4zMjgxIDExLjEwNDItMi4z&#10;MjgxIDEwLjU2MjUtMi4zMjgxIDEwLjA0MTYtMi40OTQ3NyA5LjU1NzI3LTIuODI4MSA5LjEwOTQt&#10;My4xNjE0MyA4LjY2MTQ3LTMuNjE5NzcgOC4zMTI1LTQuMjAzMSA4LjA2MjUtNC42NzE4MyA3Ljg3&#10;NDk3LTUuMzAyMDcgNy43NjU2LTYuMDkzOCA3LjczNDRMLTQuNDM3NSA0LjM5MDYtMS4zNTk0IDQu&#10;MzkwNlpNMC4xMjUgOC43NUMwLjEyNSA3Ljc3MDggMC4yNzM0MzMgNi45MjQ0MyAwLjU3MDMgNi4y&#10;MTA5IDAuODY3MTY3IDUuNDk3MzcgMS4yNjA0IDQuOTY4NzMgMS43NSA0LjYyNSAyLjEzNTQgNC4z&#10;NTQyIDIuNTMxMjMgNC4yMTg4IDIuOTM3NSA0LjIxODggMy41OTM3NyA0LjIxODggNC4xODIzIDQu&#10;NTUyMTMgNC43MDMxIDUuMjE4OCA1LjM1OTM3IDYuMDUyMTMgNS42ODc1IDcuMTgyMzMgNS42ODc1&#10;IDguNjA5NCA1LjY4NzUgOS42MDk0IDUuNTQ0MjcgMTAuNDU4MyA1LjI1NzggMTEuMTU2MiA0Ljk3&#10;MTMzIDExLjg1NDEgNC42MDQxMyAxMi4zNjIgNC4xNTYyIDEyLjY3OTcgMy43MDgzMyAxMi45OTc0&#10;IDMuMjgxMjcgMTMuMTU2MiAyLjg3NSAxMy4xNTYyIDIuMDUyMDcgMTMuMTU2MiAxLjM2NDU3IDEy&#10;LjY3MTggMC44MTI1IDExLjcwMzEgMC4zNTQxNjcgMTAuODgwMiAwLjEyNSA5Ljg5NTg3IDAuMTI1&#10;IDguNzVaTTEuMzc1IDguOTA2MkMxLjM3NSAxMC4wOTM3IDEuNTIwODMgMTEuMDYyNSAxLjgxMjUg&#10;MTEuODEyNSAyLjA1MjEgMTIuNDM3NSAyLjQxMTQ3IDEyLjc1IDIuODkwNiAxMi43NSAzLjExOTgg&#10;MTIuNzUgMy4zNTY4IDEyLjY0ODQgMy42MDE2IDEyLjQ0NTMgMy44NDY0IDEyLjI0MjIgNC4wMzEy&#10;NyAxMS44OTU4IDQuMTU2MiAxMS40MDYyIDQuMzU0MTMgMTAuNjg3NSA0LjQ1MzEgOS42NjE0MyA0&#10;LjQ1MzEgOC4zMjgxIDQuNDUzMSA3LjM0ODk3IDQuMzQ4OTMgNi41MzEyNyA0LjE0MDYgNS44NzUg&#10;My45OTQ4IDUuMzg1NCAzLjc5NjkgNS4wNDE2NyAzLjU0NjkgNC44NDM4IDMuMzgwMjMgNC43MDgz&#10;MyAzLjE3MTkgNC42NDA2IDIuOTIxOSA0LjY0MDYgMi42NDA2MyA0LjY0MDYgMi4zODU0IDQuNzY1&#10;NiAyLjE1NjIgNS4wMTU2IDEuODU0MTMgNS4zNjk4IDEuNjQ4NDMgNS45MjQ1IDEuNTM5MSA2LjY3&#10;OTcgMS40Mjk3IDcuNDM0OSAxLjM3NSA4LjE3NzA3IDEuMzc1IDguOTA2MloiIHN0cm9rZT0ibm9u&#10;ZSIvPjwvZz48ZyBzdHJva2U9IiMyNjI2MjYiIGZpbGw9IiMyNjI2MjYiIGZvbnQtZmFtaWx5PSJU&#10;aW1lcyBOZXcgUm9tYW4iIGZvbnQtc2l6ZT0iMTMuMzMzMyIgdHJhbnNmb3JtPSJ0cmFuc2xhdGUo&#10;MTA5IDI1OC40MDgpIj48cGF0aCBkPSJNLTM1LjgyODEgOC45Njg4LTM1LjgyODEgMTEuNDY4OEMt&#10;MzUuODI4MSAxMi4wMTA0LTM1Ljc3MDggMTIuMzQ4OS0zNS42NTYyIDEyLjQ4NDQtMzUuNSAxMi42&#10;NzE5LTM1LjI1NTIgMTIuNzY1Ni0zNC45MjE5IDEyLjc2NTZMLTM0LjU5MzggMTIuNzY1Ni0zNC41&#10;OTM4IDEzLTM4LjI4MTIgMTMtMzguMjgxMiAxMi43NjU2LTM3Ljk1MzEgMTIuNzY1NkMtMzcuNTk5&#10;IDEyLjc2NTYtMzcuMzM4NiAxMi42NDU4LTM3LjE3MTkgMTIuNDA2Mi0zNy4wODg2IDEyLjI4MTMt&#10;MzcuMDQ2OSAxMS45Njg4LTM3LjA0NjkgMTEuNDY4OEwtMzcuMDQ2OSA1LjkyMTlDLTM3LjA0Njkg&#10;NS4zODAyMy0zNy4xMDQyIDUuMDQxNjctMzcuMjE4OCA0LjkwNjItMzcuMzg1NSA0LjcxODczLTM3&#10;LjYzMDIgNC42MjUtMzcuOTUzMSA0LjYyNUwtMzguMjgxMiA0LjYyNS0zOC4yODEyIDQuMzkwNi0z&#10;NS4xMjUgNC4zOTA2Qy0zNC4zNTQyIDQuMzkwNi0zMy43NDc0IDQuNDcxMzMtMzMuMzA0NyA0LjYz&#10;MjgtMzIuODYyIDQuNzk0MjctMzIuNDg5NiA1LjA2MjUtMzIuMTg3NSA1LjQzNzUtMzEuODg1NCA1&#10;LjgxMjUtMzEuNzM0NCA2LjI1NTItMzEuNzM0NCA2Ljc2NTYtMzEuNzM0NCA3LjQ3MzkzLTMxLjk2&#10;MzYgOC4wNDY4Ny0zMi40MjE5IDguNDg0NC0zMi44ODAyIDguOTIxODctMzMuNTM2NSA5LjE0MDYt&#10;MzQuMzkwNiA5LjE0MDYtMzQuNTk4OSA5LjE0MDYtMzQuODIyOSA5LjEyNzYtMzUuMDYyNSA5LjEw&#10;MTYtMzUuMzAyMSA5LjA3NTUzLTM1LjU1NzMgOS4wMzEyNy0zNS44MjgxIDguOTY4OFpNLTM1Ljgy&#10;ODEgOC42MDk0Qy0zNS42MDk0IDguNjUxMDctMzUuNDE0MSA4LjY4MjMtMzUuMjQyMiA4LjcwMzEt&#10;MzUuMDcwMyA4LjcyMzk3LTM0LjkyMTkgOC43MzQ0LTM0Ljc5NjkgOC43MzQ0LTM0LjM0OSA4Ljcz&#10;NDQtMzMuOTY2MSA4LjU2NTEzLTMzLjY0ODQgOC4yMjY2LTMzLjMzMDcgNy44ODgwNy0zMy4xNzE5&#10;IDcuNDQ3OTMtMzMuMTcxOSA2LjkwNjItMzMuMTcxOSA2LjUzMTI3LTMzLjI0NzQgNi4xODIzMy0z&#10;My4zOTg0IDUuODU5NC0zMy41NDk1IDUuNTM2NDctMzMuNzY1NiA1LjI5Njg3LTM0LjA0NjkgNS4x&#10;NDA2LTM0LjMyODIgNC45ODQzMy0zNC42NDU5IDQuOTA2Mi0zNSA0LjkwNjItMzUuMjE4NyA0Ljkw&#10;NjItMzUuNDk0OCA0Ljk0Nzg3LTM1LjgyODEgNS4wMzEyTC0zNS44MjgxIDguNjA5NFpNLTI3Ljg0&#10;NjIgNy4wMTU2Qy0yNi45NjA4IDcuMDE1Ni0yNi4yNTI1IDcuMzQ4OTMtMjUuNzIxMiA4LjAxNTYt&#10;MjUuMjczMyA4LjU4ODUzLTI1LjA0OTMgOS4yNDQ4LTI1LjA0OTMgOS45ODQ0LTI1LjA0OTMgMTAu&#10;NTA1Mi0yNS4xNzQzIDExLjAzMTItMjUuNDI0MyAxMS41NjI1LTI1LjY3NDMgMTIuMDkzOC0yNi4w&#10;MTgxIDEyLjQ5NDgtMjYuNDU1NiAxMi43NjU2LTI2Ljg5MzEgMTMuMDM2NS0yNy4zNzc0IDEzLjE3&#10;MTktMjcuOTA4NyAxMy4xNzE5LTI4Ljc5NDEgMTMuMTcxOS0yOS40OTIgMTIuODIyOS0zMC4wMDI1&#10;IDEyLjEyNS0zMC40NCAxMS41NDE3LTMwLjY1ODcgMTAuODg1NC0zMC42NTg3IDEwLjE1NjItMzAu&#10;NjU4NyA5LjYxNDYtMzAuNTI1OSA5LjA4MDc3LTMwLjI2MDMgOC41NTQ3LTI5Ljk5NDYgOC4wMjg2&#10;My0yOS42NDU3IDcuNjQwNi0yOS4yMTM0IDcuMzkwNi0yOC43ODExIDcuMTQwNi0yOC4zMjU0IDcu&#10;MDE1Ni0yNy44NDYyIDcuMDE1NlpNLTI4LjA0OTMgNy40MjE5Qy0yOC4yNjgxIDcuNDIxOS0yOC40&#10;OTIxIDcuNDg5Ni0yOC43MjEyIDcuNjI1LTI4Ljk1MDQgNy43NjA0LTI5LjEzMjcgNy45OTQ3Ny0y&#10;OS4yNjgxIDguMzI4MS0yOS40MDM1IDguNjYxNDMtMjkuNDcxMiA5LjA4ODUzLTI5LjQ3MTIgOS42&#10;MDk0LTI5LjQ3MTIgMTAuNDYzNS0yOS4zMDQ1IDExLjE5NzktMjguOTcxMiAxMS44MTI1LTI4LjYz&#10;NzkgMTIuNDI3MS0yOC4xOTUyIDEyLjczNDQtMjcuNjQzMSAxMi43MzQ0LTI3LjIzNjggMTIuNzM0&#10;NC0yNi44OTgzIDEyLjU2NTEtMjYuNjI3NSAxMi4yMjY2LTI2LjM1NjYgMTEuODg4MS0yNi4yMjEy&#10;IDExLjMwMjEtMjYuMjIxMiAxMC40Njg4LTI2LjIyMTIgOS40Mzc1My0yNi40NDUyIDguNjI1LTI2&#10;Ljg5MzEgOC4wMzEyLTI3LjE5NTIgNy42MjUtMjcuNTgwNiA3LjQyMTktMjguMDQ5MyA3LjQyMTla&#10;TS0yMC4yNjgxIDcuMDE1Ni0yMC4yNjgxIDktMjAuNDg2OCA5Qy0yMC42NDMxIDguMzc1LTIwLjg0&#10;ODggNy45NTA1My0yMS4xMDQgNy43MjY2LTIxLjM1OTIgNy41MDI2LTIxLjY3OTUgNy4zOTA2LTIy&#10;LjA2NSA3LjM5MDYtMjIuMzU2NyA3LjM5MDYtMjIuNTkzNiA3LjQ2ODczLTIyLjc3NTkgNy42MjUt&#10;MjIuOTU4MiA3Ljc4MTI3LTIzLjA0OTMgNy45NTMxMy0yMy4wNDkzIDguMTQwNi0yMy4wNDkzIDgu&#10;MzgwMi0yMi45ODE2IDguNTgzMzMtMjIuODQ2MiA4Ljc1LTIyLjcyMTIgOC45MjcwNy0yMi40NTU2&#10;IDkuMTE0NTctMjIuMDQ5MyA5LjMxMjVMLTIxLjEyNzUgOS43NUMtMjAuMjYyOSAxMC4xNzcxLTE5&#10;LjgzMDYgMTAuNzI5MS0xOS44MzA2IDExLjQwNjItMTkuODMwNiAxMS45Mzc1LTIwLjAzMTEgMTIu&#10;MzY0Ni0yMC40MzIyIDEyLjY4NzUtMjAuODMzMiAxMy4wMTA0LTIxLjI4MzcgMTMuMTcxOS0yMS43&#10;ODM3IDEzLjE3MTktMjIuMTM3OSAxMy4xNzE5LTIyLjU0NDIgMTMuMTA5NC0yMy4wMDI1IDEyLjk4&#10;NDQtMjMuMTM3OSAxMi45NDI3LTIzLjI1MjUgMTIuOTIxOS0yMy4zNDYyIDEyLjkyMTktMjMuNDM5&#10;OSAxMi45MjE5LTIzLjUxMjkgMTIuOTc5Mi0yMy41NjUgMTMuMDkzOEwtMjMuNzgzNyAxMy4wOTM4&#10;LTIzLjc4MzcgMTEuMDE1Ni0yMy41NjUgMTEuMDE1NkMtMjMuNDUwNCAxMS42MDkzLTIzLjIyNjQg&#10;MTIuMDU0Ny0yMi44OTMxIDEyLjM1MTYtMjIuNTU5OCAxMi42NDg1LTIyLjE4NDggMTIuNzk2OS0y&#10;MS43NjgxIDEyLjc5NjktMjEuNDc2NCAxMi43OTY5LTIxLjIzOTUgMTIuNzExLTIxLjA1NzIgMTIu&#10;NTM5MS0yMC44NzQ5IDEyLjM2NzItMjAuNzgzNyAxMi4xNjE0LTIwLjc4MzcgMTEuOTIxOS0yMC43&#10;ODM3IDExLjYzMDItMjAuODg1MyAxMS4zODU0LTIxLjA4ODQgMTEuMTg3NS0yMS4yOTE1IDEwLjk4&#10;OTYtMjEuNzAwNCAxMC43Mzk2LTIyLjMxNSAxMC40Mzc1LTIyLjkyOTUgMTAuMTM1NC0yMy4zMzA2&#10;IDkuODU5NC0yMy41MTgxIDkuNjA5NC0yMy43MDU2IDkuMzY5OC0yMy43OTkzIDkuMDY3Ny0yMy43&#10;OTkzIDguNzAzMS0yMy43OTkzIDguMjIzOTctMjMuNjM1MyA3LjgyMjkzLTIzLjMwNzIgNy41LTIy&#10;Ljk3OTEgNy4xNzcwNy0yMi41NTQ2IDcuMDE1Ni0yMi4wMzM3IDcuMDE1Ni0yMS44MDQ2IDcuMDE1&#10;Ni0yMS41Mjg1IDcuMDYyNDctMjEuMjA1NiA3LjE1NjItMjAuOTg2OSA3LjIxODczLTIwLjg0NjIg&#10;Ny4yNS0yMC43ODM3IDcuMjUtMjAuNzEwOCA3LjI1LTIwLjY1NjEgNy4yMzY5Ny0yMC42MTk3IDcu&#10;MjEwOS0yMC41ODMyIDcuMTg0OS0yMC41Mzg5IDcuMTE5OC0yMC40ODY4IDcuMDE1NkwtMjAuMjY4&#10;MSA3LjAxNTZaTS0xNy4zNjg3IDMuOTY4OEMtMTcuMTkxNiAzLjk2ODgtMTcuMDQwNSA0LjAzMTI3&#10;LTE2LjkxNTUgNC4xNTYyLTE2Ljc5MDUgNC4yODEyNy0xNi43MjggNC40MzIzMy0xNi43MjggNC42&#10;MDk0LTE2LjcyOCA0Ljc4NjQ3LTE2Ljc5MDUgNC45NDAxLTE2LjkxNTUgNS4wNzAzLTE3LjA0MDUg&#10;NS4yMDA1LTE3LjE5MTYgNS4yNjU2LTE3LjM2ODcgNS4yNjU2LTE3LjU0NTggNS4yNjU2LTE3LjY5&#10;OTQgNS4yMDA1LTE3LjgyOTYgNS4wNzAzLTE3Ljk1OTggNC45NDAxLTE4LjAyNDkgNC43ODY0Ny0x&#10;OC4wMjQ5IDQuNjA5NC0xOC4wMjQ5IDQuNDMyMzMtMTcuOTYyNCA0LjI4MTI3LTE3LjgzNzQgNC4x&#10;NTYyLTE3LjcxMjQgNC4wMzEyNy0xNy41NTYyIDMuOTY4OC0xNy4zNjg3IDMuOTY4OFpNLTE2Ljg1&#10;MyA3LjAxNTYtMTYuODUzIDExLjY4NzVDLTE2Ljg1MyAxMi4wNTIxLTE2LjgyNDQgMTIuMjk0My0x&#10;Ni43NjcxIDEyLjQxNDEtMTYuNzA5OCAxMi41MzM5LTE2LjYzMTcgMTIuNjIyNC0xNi41MzI3IDEy&#10;LjY3OTctMTYuNDMzOCAxMi43MzctMTYuMjQzNyAxMi43NjU2LTE1Ljk2MjQgMTIuNzY1NkwtMTUu&#10;OTYyNCAxMy0xOC43OTA1IDEzLTE4Ljc5MDUgMTIuNzY1NkMtMTguNTA5MyAxMi43NjU2LTE4LjMx&#10;OTIgMTIuNzM5Ni0xOC4yMjAyIDEyLjY4NzUtMTguMTIxMyAxMi42MzU0LTE4LjA0MzEgMTIuNTQ0&#10;My0xNy45ODU4IDEyLjQxNDEtMTcuOTI4NSAxMi4yODM5LTE3Ljg5OTkgMTIuMDQxNy0xNy44OTk5&#10;IDExLjY4NzVMLTE3Ljg5OTkgOS40Mzc1Qy0xNy44OTk5IDguODEyNS0xNy45MjA3IDguNDA2Mjct&#10;MTcuOTYyNCA4LjIxODgtMTcuOTkzNyA4LjA4MzMzLTE4LjA0MDUgNy45ODk1Ny0xOC4xMDMgNy45&#10;Mzc1LTE4LjE2NTUgNy44ODU0My0xOC4yNDg5IDcuODU5NC0xOC4zNTMgNy44NTk0LTE4LjQ3OCA3&#10;Ljg1OTQtMTguNjIzOCA3Ljg5MDYzLTE4Ljc5MDUgNy45NTMxTC0xOC44ODQzIDcuNzE4OC0xNy4x&#10;MTg3IDcuMDE1Ni0xNi44NTMgNy4wMTU2Wk0tMTMuNDY2OSA1LjI4MTItMTMuNDY2OSA3LjE4NzUt&#10;MTIuMTA3NSA3LjE4NzUtMTIuMTA3NSA3LjYyNS0xMy40NjY5IDcuNjI1LTEzLjQ2NjkgMTEuNDA2&#10;MkMtMTMuNDY2OSAxMS43ODEzLTEzLjQxMjIgMTIuMDMzOS0xMy4zMDI4IDEyLjE2NDEtMTMuMTkz&#10;NSAxMi4yOTQzLTEzLjA1NTUgMTIuMzU5NC0xMi44ODg4IDEyLjM1OTQtMTIuNzUzMyAxMi4zNTk0&#10;LTEyLjYxNzkgMTIuMzE1MS0xMi40ODI1IDEyLjIyNjYtMTIuMzQ3MSAxMi4xMzgxLTEyLjI0Mjkg&#10;MTIuMDEwNS0xMi4xNyAxMS44NDM4TC0xMS45MzU2IDExLjg0MzhDLTEyLjA4MTUgMTIuMjYwNS0x&#10;Mi4yODk4IDEyLjU3MjktMTIuNTYwNiAxMi43ODEyLTEyLjgzMTUgMTIuOTg5Ni0xMy4xMDc1IDEz&#10;LjA5MzgtMTMuMzg4OCAxMy4wOTM4LTEzLjU4NjcgMTMuMDkzOC0xMy43Nzk0IDEzLjAzOTEtMTMu&#10;OTY2OSAxMi45Mjk3LTE0LjE1NDQgMTIuODIwMy0xNC4yOTI0IDEyLjY2NjctMTQuMzgxIDEyLjQ2&#10;ODgtMTQuNDY5NSAxMi4yNzA5LTE0LjUxMzggMTEuOTYzNi0xNC41MTM4IDExLjU0NjlMLTE0LjUx&#10;MzggNy42MjUtMTUuNDM1NiA3LjYyNS0xNS40MzU2IDcuNDIxOUMtMTUuMjA2NSA3LjMyODEtMTQu&#10;OTY5NSA3LjE2OTIzLTE0LjcyNDcgNi45NDUzLTE0LjQ3OTkgNi43MjEzNy0xNC4yNjM4IDYuNDU4&#10;MzMtMTQuMDc2MyA2LjE1NjItMTMuOTcyMSA2LTEzLjgzNjcgNS43MDgzMy0xMy42NyA1LjI4MTJM&#10;LTEzLjQ2NjkgNS4yODEyWk0tOS45NzE0IDMuOTY4OEMtOS43OTQyNyAzLjk2ODgtOS42NDMyIDQu&#10;MDMxMjctOS41MTgyIDQuMTU2Mi05LjM5MzIgNC4yODEyNy05LjMzMDcgNC40MzIzMy05LjMzMDcg&#10;NC42MDk0LTkuMzMwNyA0Ljc4NjQ3LTkuMzkzMiA0Ljk0MDEtOS41MTgyIDUuMDcwMy05LjY0MzIg&#10;NS4yMDA1LTkuNzk0MjcgNS4yNjU2LTkuOTcxNCA1LjI2NTYtMTAuMTQ4NSA1LjI2NTYtMTAuMzAy&#10;MSA1LjIwMDUtMTAuNDMyMyA1LjA3MDMtMTAuNTYyNSA0Ljk0MDEtMTAuNjI3NiA0Ljc4NjQ3LTEw&#10;LjYyNzYgNC42MDk0LTEwLjYyNzYgNC40MzIzMy0xMC41NjUxIDQuMjgxMjctMTAuNDQwMSA0LjE1&#10;NjItMTAuMzE1MSA0LjAzMTI3LTEwLjE1ODkgMy45Njg4LTkuOTcxNCAzLjk2ODhaTS05LjQ1NTcg&#10;Ny4wMTU2LTkuNDU1NyAxMS42ODc1Qy05LjQ1NTcgMTIuMDUyMS05LjQyNzA3IDEyLjI5NDMtOS4z&#10;Njk4IDEyLjQxNDEtOS4zMTI1MyAxMi41MzM5LTkuMjM0NCAxMi42MjI0LTkuMTM1NCAxMi42Nzk3&#10;LTkuMDM2NDcgMTIuNzM3LTguODQ2MzcgMTIuNzY1Ni04LjU2NTEgMTIuNzY1NkwtOC41NjUxIDEz&#10;LTExLjM5MzIgMTMtMTEuMzkzMiAxMi43NjU2Qy0xMS4xMTIgMTIuNzY1Ni0xMC45MjE5IDEyLjcz&#10;OTYtMTAuODIyOSAxMi42ODc1LTEwLjcyNCAxMi42MzU0LTEwLjY0NTkgMTIuNTQ0My0xMC41ODg2&#10;IDEyLjQxNDEtMTAuNTMxMyAxMi4yODM5LTEwLjUwMjYgMTIuMDQxNy0xMC41MDI2IDExLjY4NzVM&#10;LTEwLjUwMjYgOS40Mzc1Qy0xMC41MDI2IDguODEyNS0xMC41MjM0IDguNDA2MjctMTAuNTY1MSA4&#10;LjIxODgtMTAuNTk2NCA4LjA4MzMzLTEwLjY0MzIgNy45ODk1Ny0xMC43MDU3IDcuOTM3NS0xMC43&#10;NjgyIDcuODg1NDMtMTAuODUxNiA3Ljg1OTQtMTAuOTU1NyA3Ljg1OTQtMTEuMDgwNyA3Ljg1OTQt&#10;MTEuMjI2NSA3Ljg5MDYzLTExLjM5MzIgNy45NTMxTC0xMS40ODcgNy43MTg4LTkuNzIxNCA3LjAx&#10;NTYtOS40NTU3IDcuMDE1NlpNLTQuOTEzNCA3LjAxNTZDLTQuMDI3OTMgNy4wMTU2LTMuMzE5NiA3&#10;LjM0ODkzLTIuNzg4NCA4LjAxNTYtMi4zNDA0NyA4LjU4ODUzLTIuMTE2NSA5LjI0NDgtMi4xMTY1&#10;IDkuOTg0NC0yLjExNjUgMTAuNTA1Mi0yLjI0MTUgMTEuMDMxMi0yLjQ5MTUgMTEuNTYyNS0yLjc0&#10;MTUgMTIuMDkzOC0zLjA4NTIzIDEyLjQ5NDgtMy41MjI3IDEyLjc2NTYtMy45NjAyMyAxMy4wMzY1&#10;LTQuNDQ0NjMgMTMuMTcxOS00Ljk3NTkgMTMuMTcxOS01Ljg2MTMgMTMuMTcxOS02LjU1OTIgMTIu&#10;ODIyOS03LjA2OTYgMTIuMTI1LTcuNTA3MTMgMTEuNTQxNy03LjcyNTkgMTAuODg1NC03LjcyNTkg&#10;MTAuMTU2Mi03LjcyNTkgOS42MTQ2LTcuNTkzMDcgOS4wODA3Ny03LjMyNzQgOC41NTQ3LTcuMDYx&#10;OCA4LjAyODYzLTYuNzEyODMgNy42NDA2LTYuMjgwNSA3LjM5MDYtNS44NDgyMyA3LjE0MDYtNS4z&#10;OTI1MyA3LjAxNTYtNC45MTM0IDcuMDE1NlpNLTUuMTE2NSA3LjQyMTlDLTUuMzM1MjMgNy40MjE5&#10;LTUuNTU5MiA3LjQ4OTYtNS43ODg0IDcuNjI1LTYuMDE3NTMgNy43NjA0LTYuMTk5OCA3Ljk5NDc3&#10;LTYuMzM1MiA4LjMyODEtNi40NzA2NyA4LjY2MTQzLTYuNTM4NCA5LjA4ODUzLTYuNTM4NCA5LjYw&#10;OTQtNi41Mzg0IDEwLjQ2MzUtNi4zNzE3MyAxMS4xOTc5LTYuMDM4NCAxMS44MTI1LTUuNzA1MDcg&#10;MTIuNDI3MS01LjI2MjMzIDEyLjczNDQtNC43MTAyIDEyLjczNDQtNC4zMDQgMTIuNzM0NC0zLjk2&#10;NTQ3IDEyLjU2NTEtMy42OTQ2IDEyLjIyNjYtMy40MjM4IDExLjg4ODEtMy4yODg0IDExLjMwMjEt&#10;My4yODg0IDEwLjQ2ODgtMy4yODg0IDkuNDM3NTMtMy41MTIzMyA4LjYyNS0zLjk2MDIgOC4wMzEy&#10;LTQuMjYyMzMgNy42MjUtNC42NDc3NyA3LjQyMTktNS4xMTY1IDcuNDIxOVpNMC41ODY2IDguMjVD&#10;MS4yNzQxMyA3LjQyNzA3IDEuOTI1MiA3LjAxNTYgMi41Mzk4IDcuMDE1NiAyLjg2MjY3IDcuMDE1&#10;NiAzLjEzODcgNy4wOTM3MyAzLjM2NzkgNy4yNSAzLjU5NzAzIDcuNDA2MjcgMy43NzkzMyA3LjY2&#10;NjY3IDMuOTE0OCA4LjAzMTIgMy45OTgxMyA4LjI5MTY3IDQuMDM5OCA4LjY4MjMgNC4wMzk4IDku&#10;MjAzMUw0LjAzOTggMTEuNjg3NUM0LjAzOTggMTIuMDUyMSA0LjA3MTAzIDEyLjMwMjEgNC4xMzM1&#10;IDEyLjQzNzUgNC4xODU1NyAxMi41NDE3IDQuMjYzNyAxMi42MjI0IDQuMzY3OSAxMi42Nzk3IDQu&#10;NDcyMDMgMTIuNzM3IDQuNjU5NTMgMTIuNzY1NiA0LjkzMDQgMTIuNzY1Nkw0LjkzMDQgMTMgMi4w&#10;NTU0IDEzIDIuMDU1NCAxMi43NjU2IDIuMTgwNCAxMi43NjU2QzIuNDUxMiAxMi43NjU2IDIuNjQx&#10;MyAxMi43MjY1IDIuNzUwNyAxMi42NDg0IDIuODYwMSAxMi41NzAzIDIuOTM1NjMgMTIuNDQ3OSAy&#10;Ljk3NzMgMTIuMjgxMiAyLjk4NzcgMTIuMjE4NyAyLjk5MjkgMTIuMDIwOCAyLjk5MjkgMTEuNjg3&#10;NUwyLjk5MjkgOS4zMTI1QzIuOTkyOSA4Ljc4MTIzIDIuOTI1MiA4LjM5NTggMi43ODk4IDguMTU2&#10;MiAyLjY1NDMzIDcuOTE2NjcgMi40MjUxNyA3Ljc5NjkgMi4xMDIzIDcuNzk2OSAxLjU5MTgzIDcu&#10;Nzk2OSAxLjA4NjYgOC4wNzI5MyAwLjU4NjYgOC42MjVMMC41ODY2IDExLjY4NzVDMC41ODY2IDEy&#10;LjA4MzMgMC42MTI2NjcgMTIuMzI4MSAwLjY2NDggMTIuNDIxOSAwLjcyNzI2NyAxMi41MzY1IDAu&#10;ODEwNiAxMi42MjI0IDAuOTE0OCAxMi42Nzk3IDEuMDE4OTMgMTIuNzM3IDEuMjI3MjcgMTIuNzY1&#10;NiAxLjUzOTggMTIuNzY1NkwxLjUzOTggMTMtMS4zMzUyIDEzLTEuMzM1MiAxMi43NjU2LTEuMjEw&#10;MiAxMi43NjU2Qy0wLjkwODEzMyAxMi43NjU2LTAuNzA3NjMzIDEyLjY5MjctMC42MDg3IDEyLjU0&#10;NjktMC41MDk3IDEyLjQwMS0wLjQ2MDIgMTIuMTE0Ni0wLjQ2MDIgMTEuNjg3NUwtMC40NjAyIDku&#10;NTMxMkMtMC40NjAyIDguODMzMzMtMC40NzU4MzMgOC40MDYyNy0wLjUwNzEgOC4yNS0wLjUzODM2&#10;NyA4LjA5MzczLTAuNTg1MjMzIDcuOTg5NTctMC42NDc3IDcuOTM3NS0wLjcxMDIzMyA3Ljg4NTQz&#10;LTAuNzk4OCA3Ljg1OTQtMC45MTM0IDcuODU5NC0xLjAyNzkzIDcuODU5NC0xLjE2ODUzIDcuODkw&#10;NjMtMS4zMzUyIDcuOTUzMUwtMS40MjkgNy43MTg4IDAuMzIxIDcuMDE1NiAwLjU4NjYgNy4wMTU2&#10;IDAuNTg2NiA4LjI1Wk0xMi41MDg1IDE1LjU0NjkgMTIuNTA4NSAxNS43ODEyQzExLjg3MzEgMTUu&#10;NDU4MyAxMS4zNDE5IDE1LjA4MzMgMTAuOTE0OCAxNC42NTYyIDEwLjMxMDYgMTQuMDQxNyA5Ljg0&#10;MTgzIDEzLjMxNzcgOS41MDg1IDEyLjQ4NDQgOS4xNzUxNyAxMS42NTExIDkuMDA4NSAxMC43ODY1&#10;IDkuMDA4NSA5Ljg5MDYgOS4wMDg1IDguNTc4MTMgOS4zMzE0MyA3LjM4MDIzIDkuOTc3MyA2LjI5&#10;NjkgMTAuNjIzMSA1LjIxMzU3IDExLjQ2NjggNC40Mzc1MyAxMi41MDg1IDMuOTY4OEwxMi41MDg1&#10;IDQuMjM0NEMxMS45ODc3IDQuNTI2MDcgMTEuNTYwNiA0LjkyMTkgMTEuMjI3MyA1LjQyMTkgMTAu&#10;ODk0IDUuOTIxOSAxMC42NDY2IDYuNTU0NyAxMC40ODUxIDcuMzIwMyAxMC4zMjM2IDguMDg1OTcg&#10;MTAuMjQyOSA4Ljg4NTQ3IDEwLjI0MjkgOS43MTg4IDEwLjI0MjkgMTAuNjI1IDEwLjMxMDYgMTEu&#10;NDQ3OSAxMC40NDYgMTIuMTg3NSAxMC41NjA2IDEyLjc3MDggMTAuNjk2IDEzLjIzOTYgMTAuODUy&#10;MyAxMy41OTM4IDExLjAwODUgMTMuOTQ3OSAxMS4yMTY4IDE0LjI4NjUgMTEuNDc3MyAxNC42MDk0&#10;IDExLjczNzcgMTQuOTMyMyAxMi4wODE0IDE1LjI0NDggMTIuNTA4NSAxNS41NDY5Wk0xNS4wNTEx&#10;IDguMjVDMTUuNDY3OCA3LjgyMjkzIDE1LjcxMjUgNy41NzgxMyAxNS43ODU0IDcuNTE1NiAxNS45&#10;ODMzIDcuMzU5MzMgMTYuMTkxNyA3LjIzNjkzIDE2LjQxMDQgNy4xNDg0IDE2LjYyOTIgNy4wNTk4&#10;NyAxNi44NDggNy4wMTU2IDE3LjA2NjcgNy4wMTU2IDE3LjQzMTMgNy4wMTU2IDE3Ljc0MzggNy4x&#10;MjIzNyAxOC4wMDQyIDcuMzM1OSAxOC4yNjQ2IDcuNTQ5NDMgMTguNDQxNyA3Ljg1NDEzIDE4LjUz&#10;NTQgOC4yNSAxOC45NjI1IDcuNzM5NiAxOS4zMjcxIDcuNDA2MjcgMTkuNjI5MiA3LjI1IDE5Ljkz&#10;MTMgNy4wOTM3MyAyMC4yNDM4IDcuMDE1NiAyMC41NjY3IDcuMDE1NiAyMC44Njg4IDcuMDE1NiAy&#10;MS4xMzk2IDcuMDkzNzMgMjEuMzc5MiA3LjI1IDIxLjYxODggNy40MDYyNyAyMS44MTE1IDcuNjY2&#10;NjcgMjEuOTU3MyA4LjAzMTIgMjIuMDQwNiA4LjI3MDggMjIuMDgyMyA4LjY1NjIzIDIyLjA4MjMg&#10;OS4xODc1TDIyLjA4MjMgMTEuNjg3NUMyMi4wODIzIDEyLjA1MjEgMjIuMTEzNiAxMi4zMDIxIDIy&#10;LjE3NjEgMTIuNDM3NSAyMi4yMTc4IDEyLjUzMTIgMjIuMjk1OSAxMi42MDk0IDIyLjQxMDQgMTIu&#10;NjcxOSAyMi41MjUgMTIuNzM0NCAyMi43MTI1IDEyLjc2NTYgMjIuOTcyOSAxMi43NjU2TDIyLjk3&#10;MjkgMTMgMjAuMDk3OSAxMyAyMC4wOTc5IDEyLjc2NTYgMjAuMjIyOSAxMi43NjU2QzIwLjQ3Mjkg&#10;MTIuNzY1NiAyMC42NjU2IDEyLjcxODcgMjAuODAxMSAxMi42MjUgMjAuODk0OCAxMi41NjI1IDIw&#10;Ljk2MjUgMTIuNDUzMSAyMS4wMDQyIDEyLjI5NjkgMjEuMDI1IDEyLjIyNCAyMS4wMzU0IDEyLjAy&#10;MDggMjEuMDM1NCAxMS42ODc1TDIxLjAzNTQgOS4xODc1QzIxLjAzNTQgOC43MDgzNyAyMC45Nzgx&#10;IDguMzc1MDMgMjAuODYzNiA4LjE4NzUgMjAuNjk2OSA3LjkxNjYzIDIwLjQzMTMgNy43ODEyIDIw&#10;LjA2NjcgNy43ODEyIDE5Ljg0OCA3Ljc4MTIgMTkuNjI0IDcuODM1OSAxOS4zOTQ4IDcuOTQ1MyAx&#10;OS4xNjU3IDguMDU0NyAxOC44ODk2IDguMjYwNDMgMTguNTY2NyA4LjU2MjVMMTguNTY2NyA4LjY0&#10;MDYgMTguNTY2NyA4LjkwNjIgMTguNTY2NyAxMS42ODc1QzE4LjU2NjcgMTIuMDgzMyAxOC41OTAx&#10;IDEyLjMzMDcgMTguNjM3IDEyLjQyOTcgMTguNjgzOSAxMi41Mjg2IDE4Ljc2NzIgMTIuNjA5NCAx&#10;OC44ODcgMTIuNjcxOSAxOS4wMDY4IDEyLjczNDQgMTkuMjE3NyAxMi43NjU2IDE5LjUxOTggMTIu&#10;NzY1NkwxOS41MTk4IDEzIDE2LjU4MjMgMTMgMTYuNTgyMyAxMi43NjU2QzE2LjkwNTIgMTIuNzY1&#10;NiAxNy4xMjY2IDEyLjcyOTEgMTcuMjQ2NCAxMi42NTYyIDE3LjM2NjIgMTIuNTgzMyAxNy40NDY5&#10;IDEyLjQ2ODggMTcuNDg4NiAxMi4zMTI1IDE3LjUwOTQgMTIuMjM5NiAxNy41MTk4IDEyLjAzMTIg&#10;MTcuNTE5OCAxMS42ODc1TDE3LjUxOTggOS4xODc1QzE3LjUxOTggOC43MDgzNyAxNy40NTIxIDgu&#10;MzY0NiAxNy4zMTY3IDguMTU2MiAxNy4xMjkyIDcuODg1NCAxNi44Njg3IDcuNzUgMTYuNTM1NCA3&#10;Ljc1IDE2LjMwNjMgNy43NSAxNi4wODIzIDcuODEyNSAxNS44NjM2IDcuOTM3NSAxNS41MDk0IDgu&#10;MTI1MDMgMTUuMjM4NiA4LjMzMzM3IDE1LjA1MTEgOC41NjI1TDE1LjA1MTEgMTEuNjg3NUMxNS4w&#10;NTExIDEyLjA2MjUgMTUuMDc3MSAxMi4zMDczIDE1LjEyOTIgMTIuNDIxOSAxNS4xODEzIDEyLjUz&#10;NjUgMTUuMjU5NCAxMi42MjI0IDE1LjM2MzYgMTIuNjc5NyAxNS40Njc3IDEyLjczNyAxNS42NzYx&#10;IDEyLjc2NTYgMTUuOTg4NiAxMi43NjU2TDE1Ljk4ODYgMTMgMTMuMTEzNiAxMyAxMy4xMTM2IDEy&#10;Ljc2NTZDMTMuMzg0NCAxMi43NjU2IDEzLjU3MTkgMTIuNzM3IDEzLjY3NjEgMTIuNjc5NyAxMy43&#10;ODAyIDEyLjYyMjQgMTMuODU4MyAxMi41MzEzIDEzLjkxMDQgMTIuNDA2MiAxMy45NjI1IDEyLjI4&#10;MTMgMTMuOTg4NiAxMi4wNDE3IDEzLjk4ODYgMTEuNjg3NUwxMy45ODg2IDkuNDY4OEMxMy45ODg2&#10;IDguODIyOTMgMTMuOTczIDguNDA2MjcgMTMuOTQxNyA4LjIxODggMTMuOTEwNCA4LjA4MzMzIDEz&#10;Ljg2MzYgNy45ODk1NyAxMy44MDExIDcuOTM3NSAxMy43Mzg2IDcuODg1NDMgMTMuNjUgNy44NTk0&#10;IDEzLjUzNTQgNy44NTk0IDEzLjQyMDkgNy44NTk0IDEzLjI4MDMgNy44OTA2MyAxMy4xMTM2IDcu&#10;OTUzMUwxMy4wMTk4IDcuNzE4OCAxNC43Njk4IDcuMDE1NiAxNS4wNTExIDcuMDE1NiAxNS4wNTEx&#10;IDguMjVaTTI1LjQwNTkgOC4yNUMyNS44MjI2IDcuODIyOTMgMjYuMDY3NCA3LjU3ODEzIDI2LjE0&#10;MDMgNy41MTU2IDI2LjMzODIgNy4zNTkzMyAyNi41NDY2IDcuMjM2OTMgMjYuNzY1MyA3LjE0ODQg&#10;MjYuOTg0IDcuMDU5ODcgMjcuMjAyOCA3LjAxNTYgMjcuNDIxNiA3LjAxNTYgMjcuNzg2MSA3LjAx&#10;NTYgMjguMDk4NiA3LjEyMjM3IDI4LjM1OTEgNy4zMzU5IDI4LjYxOTUgNy41NDk0MyAyOC43OTY2&#10;IDcuODU0MTMgMjguODkwMyA4LjI1IDI5LjMxNzQgNy43Mzk2IDI5LjY4MiA3LjQwNjI3IDI5Ljk4&#10;NDEgNy4yNSAzMC4yODYyIDcuMDkzNzMgMzAuNTk4NyA3LjAxNTYgMzAuOTIxNiA3LjAxNTYgMzEu&#10;MjIzNyA3LjAxNTYgMzEuNDk0NSA3LjA5MzczIDMxLjczNDEgNy4yNSAzMS45NzM2IDcuNDA2Mjcg&#10;MzIuMTY2MyA3LjY2NjY3IDMyLjMxMjIgOC4wMzEyIDMyLjM5NTUgOC4yNzA4IDMyLjQzNzIgOC42&#10;NTYyMyAzMi40MzcyIDkuMTg3NUwzMi40MzcyIDExLjY4NzVDMzIuNDM3MiAxMi4wNTIxIDMyLjQ2&#10;ODQgMTIuMzAyMSAzMi41MzA5IDEyLjQzNzUgMzIuNTcyNiAxMi41MzEyIDMyLjY1MDcgMTIuNjA5&#10;NCAzMi43NjUzIDEyLjY3MTkgMzIuODc5OSAxMi43MzQ0IDMzLjA2NzQgMTIuNzY1NiAzMy4zMjc4&#10;IDEyLjc2NTZMMzMuMzI3OCAxMyAzMC40NTI4IDEzIDMwLjQ1MjggMTIuNzY1NiAzMC41Nzc4IDEy&#10;Ljc2NTZDMzAuODI3OCAxMi43NjU2IDMxLjAyMDUgMTIuNzE4NyAzMS4xNTU5IDEyLjYyNSAzMS4y&#10;NDk3IDEyLjU2MjUgMzEuMzE3NCAxMi40NTMxIDMxLjM1OTEgMTIuMjk2OSAzMS4zNzk5IDEyLjIy&#10;NCAzMS4zOTAzIDEyLjAyMDggMzEuMzkwMyAxMS42ODc1TDMxLjM5MDMgOS4xODc1QzMxLjM5MDMg&#10;OC43MDgzNyAzMS4zMzMgOC4zNzUwMyAzMS4yMTg0IDguMTg3NSAzMS4wNTE3IDcuOTE2NjMgMzAu&#10;Nzg2MSA3Ljc4MTIgMzAuNDIxNiA3Ljc4MTIgMzAuMjAyOCA3Ljc4MTIgMjkuOTc4OCA3LjgzNTkg&#10;MjkuNzQ5NyA3Ljk0NTMgMjkuNTIwNSA4LjA1NDcgMjkuMjQ0NSA4LjI2MDQzIDI4LjkyMTYgOC41&#10;NjI1TDI4LjkyMTYgOC42NDA2IDI4LjkyMTYgOC45MDYyIDI4LjkyMTYgMTEuNjg3NUMyOC45MjE2&#10;IDEyLjA4MzMgMjguOTQ1IDEyLjMzMDcgMjguOTkxOSAxMi40Mjk3IDI5LjAzODggMTIuNTI4NiAy&#10;OS4xMjIxIDEyLjYwOTQgMjkuMjQxOSAxMi42NzE5IDI5LjM2MTcgMTIuNzM0NCAyOS41NzI2IDEy&#10;Ljc2NTYgMjkuODc0NyAxMi43NjU2TDI5Ljg3NDcgMTMgMjYuOTM3MiAxMyAyNi45MzcyIDEyLjc2&#10;NTZDMjcuMjYwMSAxMi43NjU2IDI3LjQ4MTUgMTIuNzI5MSAyNy42MDEzIDEyLjY1NjIgMjcuNzIx&#10;IDEyLjU4MzMgMjcuODAxNyAxMi40Njg4IDI3Ljg0MzQgMTIuMzEyNSAyNy44NjQzIDEyLjIzOTYg&#10;MjcuODc0NyAxMi4wMzEyIDI3Ljg3NDcgMTEuNjg3NUwyNy44NzQ3IDkuMTg3NUMyNy44NzQ3IDgu&#10;NzA4MzcgMjcuODA3IDguMzY0NiAyNy42NzE2IDguMTU2MiAyNy40ODQxIDcuODg1NCAyNy4yMjM2&#10;IDcuNzUgMjYuODkwMyA3Ljc1IDI2LjY2MTIgNy43NSAyNi40MzcyIDcuODEyNSAyNi4yMTg0IDcu&#10;OTM3NSAyNS44NjQzIDguMTI1MDMgMjUuNTkzNCA4LjMzMzM3IDI1LjQwNTkgOC41NjI1TDI1LjQw&#10;NTkgMTEuNjg3NUMyNS40MDU5IDEyLjA2MjUgMjUuNDMyIDEyLjMwNzMgMjUuNDg0MSAxMi40MjE5&#10;IDI1LjUzNjIgMTIuNTM2NSAyNS42MTQzIDEyLjYyMjQgMjUuNzE4NCAxMi42Nzk3IDI1LjgyMjYg&#10;MTIuNzM3IDI2LjAzMDkgMTIuNzY1NiAyNi4zNDM0IDEyLjc2NTZMMjYuMzQzNCAxMyAyMy40Njg0&#10;IDEzIDIzLjQ2ODQgMTIuNzY1NkMyMy43MzkzIDEyLjc2NTYgMjMuOTI2OCAxMi43MzcgMjQuMDMw&#10;OSAxMi42Nzk3IDI0LjEzNTEgMTIuNjIyNCAyNC4yMTMyIDEyLjUzMTMgMjQuMjY1MyAxMi40MDYy&#10;IDI0LjMxNzQgMTIuMjgxMyAyNC4zNDM0IDEyLjA0MTcgMjQuMzQzNCAxMS42ODc1TDI0LjM0MzQg&#10;OS40Njg4QzI0LjM0MzQgOC44MjI5MyAyNC4zMjc4IDguNDA2MjcgMjQuMjk2NiA4LjIxODggMjQu&#10;MjY1MyA4LjA4MzMzIDI0LjIxODQgNy45ODk1NyAyNC4xNTU5IDcuOTM3NSAyNC4wOTM0IDcuODg1&#10;NDMgMjQuMDA0OSA3Ljg1OTQgMjMuODkwMyA3Ljg1OTQgMjMuNzc1NyA3Ljg1OTQgMjMuNjM1MSA3&#10;Ljg5MDYzIDIzLjQ2ODQgNy45NTMxTDIzLjM3NDcgNy43MTg4IDI1LjEyNDcgNy4wMTU2IDI1LjQw&#10;NTkgNy4wMTU2IDI1LjQwNTkgOC4yNVpNMzMuOTE3MSA0LjIzNDQgMzMuOTE3MSAzLjk2ODhDMzQu&#10;NTUyNSA0LjI5MTY3IDM1LjA4MzcgNC42NjY2NyAzNS41MTA4IDUuMDkzOCAzNi4xMjU0IDUuNzE4&#10;NzMgMzYuNTk2OCA2LjQ0NTI3IDM2LjkyNDkgNy4yNzM0IDM3LjI1MyA4LjEwMTUzIDM3LjQxNzEg&#10;OC45Njg3MyAzNy40MTcxIDkuODc1IDM3LjQxNzEgMTEuMTg3NSAzNy4wOTQyIDEyLjM4MjggMzYu&#10;NDQ4MyAxMy40NjA5IDM1LjgwMjUgMTQuNTM5IDM0Ljk1ODggMTUuMzEyNSAzMy45MTcxIDE1Ljc4&#10;MTJMMzMuOTE3MSAxNS41NDY5QzM0LjQzNzkgMTUuMjU1MiAzNC44NjUgMTQuODU5NCAzNS4xOTgz&#10;IDE0LjM1OTQgMzUuNTMxNiAxMy44NTk0IDM1Ljc4MTYgMTMuMjI2NiAzNS45NDgzIDEyLjQ2MDkg&#10;MzYuMTE1IDExLjY5NTMgMzYuMTk4MyAxMC44OTU4IDM2LjE5ODMgMTAuMDYyNSAzNi4xOTgzIDku&#10;MTU2MjMgMzYuMTI1NCA4LjMzMzMzIDM1Ljk3OTYgNy41OTM4IDM1Ljg3NTQgNy4wMTA0NyAzNS43&#10;NDUyIDYuNTQxNyAzNS41ODkgNi4xODc1IDM1LjQzMjcgNS44MzMzIDM1LjIyMTggNS40OTQ3NyAz&#10;NC45NTYxIDUuMTcxOSAzNC42OTA1IDQuODQ4OTcgMzQuMzQ0MiA0LjUzNjQ3IDMzLjkxNzEgNC4y&#10;MzQ0WiIgc3Ryb2tlPSJub25lIi8+PC9nPjxnIHN0cm9rZT0iIzI2MjYyNiIgc3Ryb2tlLXdpZHRo&#10;PSIwLjgzMzMiIHN0cm9rZS1saW5lam9pbj0icm91bmQiIGZpbGw9IiMyNjI2MjYiPjxsaW5lIHgx&#10;PSI1NSIgeTE9IjIzNSIgeDI9IjU1IiB5Mj0iMTQyIiBmaWxsPSJub25lIi8+PGxpbmUgeDE9IjU1&#10;IiB5MT0iMjM1IiB4Mj0iNTYuNCIgeTI9IjIzNSIgZmlsbD0ibm9uZSIvPjxsaW5lIHgxPSI1NSIg&#10;eTE9IjE5Ny44IiB4Mj0iNTYuNCIgeTI9IjE5Ny44IiBmaWxsPSJub25lIi8+PGxpbmUgeDE9IjU1&#10;IiB5MT0iMTYwLjYiIHgyPSI1Ni40IiB5Mj0iMTYwLjYiIGZpbGw9Im5vbmUiLz48L2c+PGcgc3Ry&#10;b2tlPSIjMjYyNjI2IiBmaWxsPSIjMjYyNjI2IiBmb250LWZhbWlseT0iVGltZXMgTmV3IFJvbWFu&#10;IiBmb250LXNpemU9IjEzLjMzMzMiIHRyYW5zZm9ybT0idHJhbnNsYXRlKDUyLjMzMzMgMjM1KSI+&#10;PHBhdGggZD0iTS02LjUzMTIgMC43NUMtNi41MzEyLTAuMjI5Mi02LjM4Mjc3LTEuMDc1NTctNi4w&#10;ODU5LTEuNzg5MS01Ljc4OTAzLTIuNTAyNjMtNS4zOTU4LTMuMDMxMjctNC45MDYyLTMuMzc1LTQu&#10;NTIwOC0zLjY0NTgtNC4xMjUtMy43ODEyLTMuNzE4OC0zLjc4MTItMy4wNjI1My0zLjc4MTItMi40&#10;NzM5Ny0zLjQ0Nzg3LTEuOTUzMS0yLjc4MTItMS4yOTY5LTEuOTQ3ODctMC45Njg4LTAuODE3NjY3&#10;LTAuOTY4OCAwLjYwOTQtMC45Njg4IDEuNjA5NC0xLjExMiAyLjQ1ODMzLTEuMzk4NCAzLjE1NjIt&#10;MS42ODQ4NyAzLjg1NDEzLTIuMDUyMDcgNC4zNjE5Ny0yLjUgNC42Nzk3LTIuOTQ3OTMgNC45OTcz&#10;Ny0zLjM3NSA1LjE1NjItMy43ODEyIDUuMTU2Mi00LjYwNDEzIDUuMTU2Mi01LjI5MTY3IDQuNjcx&#10;ODMtNS44NDM4IDMuNzAzMS02LjMwMjA3IDIuODgwMjMtNi41MzEyIDEuODk1ODctNi41MzEyIDAu&#10;NzVaTS01LjI4MTIgMC45MDYyQy01LjI4MTIgMi4wOTM3My01LjEzNTQgMy4wNjI1LTQuODQzOCAz&#10;LjgxMjUtNC42MDQyIDQuNDM3NS00LjI0NDggNC43NS0zLjc2NTYgNC43NS0zLjUzNjQ3IDQuNzUt&#10;My4yOTk1IDQuNjQ4NDMtMy4wNTQ3IDQuNDQ1My0yLjgwOTkgNC4yNDIxNy0yLjYyNSAzLjg5NTgt&#10;Mi41IDMuNDA2Mi0yLjMwMjA3IDIuNjg3NDctMi4yMDMxIDEuNjYxNDMtMi4yMDMxIDAuMzI4MS0y&#10;LjIwMzEtMC42NTEwMzMtMi4zMDcyNy0xLjQ2ODczLTIuNTE1Ni0yLjEyNS0yLjY2MTQ3LTIuNjE0&#10;Ni0yLjg1OTQtMi45NTgzMy0zLjEwOTQtMy4xNTYyLTMuMjc2MDctMy4yOTE2Ny0zLjQ4NDQtMy4z&#10;NTk0LTMuNzM0NC0zLjM1OTQtNC4wMTU2LTMuMzU5NC00LjI3MDgtMy4yMzQ0LTQuNS0yLjk4NDQt&#10;NC44MDIwNy0yLjYzMDItNS4wMDc4LTIuMDc1NS01LjExNzItMS4zMjAzLTUuMjI2NTMtMC41NjUx&#10;LTUuMjgxMiAwLjE3NzA2Ny01LjI4MTIgMC45MDYyWiIgc3Ryb2tlPSJub25lIi8+PC9nPjxnIHN0&#10;cm9rZT0iIzI2MjYyNiIgZmlsbD0iIzI2MjYyNiIgZm9udC1mYW1pbHk9IlRpbWVzIE5ldyBSb21h&#10;biIgZm9udC1zaXplPSIxMy4zMzMzIiB0cmFuc2Zvcm09InRyYW5zbGF0ZSg1Mi4zMzMzIDE5Ny44&#10;KSI+PHBhdGggZD0iTS0xNi41MzEyIDAuNzVDLTE2LjUzMTItMC4yMjkyLTE2LjM4MjgtMS4wNzU1&#10;Ny0xNi4wODU5LTEuNzg5MS0xNS43ODktMi41MDI2My0xNS4zOTU4LTMuMDMxMjctMTQuOTA2Mi0z&#10;LjM3NS0xNC41MjA4LTMuNjQ1OC0xNC4xMjUtMy43ODEyLTEzLjcxODgtMy43ODEyLTEzLjA2MjUt&#10;My43ODEyLTEyLjQ3NC0zLjQ0Nzg3LTExLjk1MzEtMi43ODEyLTExLjI5NjktMS45NDc4Ny0xMC45&#10;Njg4LTAuODE3NjY3LTEwLjk2ODggMC42MDk0LTEwLjk2ODggMS42MDk0LTExLjExMiAyLjQ1ODMz&#10;LTExLjM5ODQgMy4xNTYyLTExLjY4NDkgMy44NTQxMy0xMi4wNTIxIDQuMzYxOTctMTIuNSA0LjY3&#10;OTctMTIuOTQ3OSA0Ljk5NzM3LTEzLjM3NSA1LjE1NjItMTMuNzgxMiA1LjE1NjItMTQuNjA0MSA1&#10;LjE1NjItMTUuMjkxNyA0LjY3MTgzLTE1Ljg0MzggMy43MDMxLTE2LjMwMjEgMi44ODAyMy0xNi41&#10;MzEyIDEuODk1ODctMTYuNTMxMiAwLjc1Wk0tMTUuMjgxMiAwLjkwNjJDLTE1LjI4MTIgMi4wOTM3&#10;My0xNS4xMzU0IDMuMDYyNS0xNC44NDM4IDMuODEyNS0xNC42MDQyIDQuNDM3NS0xNC4yNDQ4IDQu&#10;NzUtMTMuNzY1NiA0Ljc1LTEzLjUzNjUgNC43NS0xMy4yOTk1IDQuNjQ4NDMtMTMuMDU0NyA0LjQ0&#10;NTMtMTIuODA5OSA0LjI0MjE3LTEyLjYyNSAzLjg5NTgtMTIuNSAzLjQwNjItMTIuMzAyMSAyLjY4&#10;NzQ3LTEyLjIwMzEgMS42NjE0My0xMi4yMDMxIDAuMzI4MS0xMi4yMDMxLTAuNjUxMDMzLTEyLjMw&#10;NzMtMS40Njg3My0xMi41MTU2LTIuMTI1LTEyLjY2MTUtMi42MTQ2LTEyLjg1OTQtMi45NTgzMy0x&#10;My4xMDk0LTMuMTU2Mi0xMy4yNzYxLTMuMjkxNjctMTMuNDg0NC0zLjM1OTQtMTMuNzM0NC0zLjM1&#10;OTQtMTQuMDE1Ni0zLjM1OTQtMTQuMjcwOC0zLjIzNDQtMTQuNS0yLjk4NDQtMTQuODAyMS0yLjYz&#10;MDItMTUuMDA3OC0yLjA3NTUtMTUuMTE3Mi0xLjMyMDMtMTUuMjI2NS0wLjU2NTEtMTUuMjgxMiAw&#10;LjE3NzA2Ny0xNS4yODEyIDAuOTA2MlpNLTguNzE4OCAzLjc2NTZDLTguNTIwODcgMy43NjU2LTgu&#10;MzU0MiAzLjgzNTkzLTguMjE4OCAzLjk3NjYtOC4wODMzMyA0LjExNzItOC4wMTU2IDQuMjgxMjct&#10;OC4wMTU2IDQuNDY4OC04LjAxNTYgNC42NjY2Ny04LjA4MzMzIDQuODMzMzMtOC4yMTg4IDQuOTY4&#10;OC04LjM1NDIgNS4xMDQyLTguNTIwODcgNS4xNzE5LTguNzE4OCA1LjE3MTktOC45MTY2NyA1LjE3&#10;MTktOS4wODMzMyA1LjEwNDItOS4yMTg4IDQuOTY4OC05LjM1NDIgNC44MzMzMy05LjQyMTkgNC42&#10;NjY2Ny05LjQyMTkgNC40Njg4LTkuNDIxOSA0LjI3MDg3LTkuMzU0MiA0LjEwNDItOS4yMTg4IDMu&#10;OTY4OC05LjA4MzMzIDMuODMzMzMtOC45MTY2NyAzLjc2NTYtOC43MTg4IDMuNzY1NlpNLTUuNDg0&#10;NC0yLjc2NTYtMy4zOTA2LTMuNzgxMi0zLjE4NzUtMy43ODEyLTMuMTg3NSAzLjQ4NDRDLTMuMTg3&#10;NSAzLjk2MzUzLTMuMTY2NjcgNC4yNjMtMy4xMjUgNC4zODI4LTMuMDgzMzMgNC41MDI2LTMgNC41&#10;OTM3My0yLjg3NSA0LjY1NjItMi43NSA0LjcxODczLTIuNDk0OCA0Ljc1NTItMi4xMDk0IDQuNzY1&#10;NkwtMi4xMDk0IDUtNS4zNDM4IDUtNS4zNDM4IDQuNzY1NkMtNC45Mzc1MyA0Ljc1NTItNC42NzQ1&#10;IDQuNzE4NzMtNC41NTQ3IDQuNjU2Mi00LjQzNDkgNC41OTM3My00LjM1MTU3IDQuNTEwNC00LjMw&#10;NDcgNC40MDYyLTQuMjU3ODMgNC4zMDIwNy00LjIzNDQgMy45OTQ4LTQuMjM0NCAzLjQ4NDRMLTQu&#10;MjM0NC0xLjE1NjJDLTQuMjM0NC0xLjc5MTY3LTQuMjU1MjMtMi4xOTc5My00LjI5NjktMi4zNzUt&#10;NC4zMjgxNy0yLjUxMDQtNC4zODI4My0yLjYwOTM3LTQuNDYwOS0yLjY3MTktNC41MzkwMy0yLjcz&#10;NDM3LTQuNjM1NC0yLjc2NTYtNC43NS0yLjc2NTYtNC45MDYyNy0yLjc2NTYtNS4xMTk4LTIuNjk3&#10;OS01LjM5MDYtMi41NjI1TC01LjQ4NDQtMi43NjU2WiIgc3Ryb2tlPSJub25lIi8+PC9nPjxnIHN0&#10;cm9rZT0iIzI2MjYyNiIgZmlsbD0iIzI2MjYyNiIgZm9udC1mYW1pbHk9IlRpbWVzIE5ldyBSb21h&#10;biIgZm9udC1zaXplPSIxMy4zMzMzIiB0cmFuc2Zvcm09InRyYW5zbGF0ZSg1Mi4zMzMzIDE2MC42&#10;KSI+PHBhdGggZD0iTS0xNi41MzEyIDAuNzVDLTE2LjUzMTItMC4yMjkyLTE2LjM4MjgtMS4wNzU1&#10;Ny0xNi4wODU5LTEuNzg5MS0xNS43ODktMi41MDI2My0xNS4zOTU4LTMuMDMxMjctMTQuOTA2Mi0z&#10;LjM3NS0xNC41MjA4LTMuNjQ1OC0xNC4xMjUtMy43ODEyLTEzLjcxODgtMy43ODEyLTEzLjA2MjUt&#10;My43ODEyLTEyLjQ3NC0zLjQ0Nzg3LTExLjk1MzEtMi43ODEyLTExLjI5NjktMS45NDc4Ny0xMC45&#10;Njg4LTAuODE3NjY3LTEwLjk2ODggMC42MDk0LTEwLjk2ODggMS42MDk0LTExLjExMiAyLjQ1ODMz&#10;LTExLjM5ODQgMy4xNTYyLTExLjY4NDkgMy44NTQxMy0xMi4wNTIxIDQuMzYxOTctMTIuNSA0LjY3&#10;OTctMTIuOTQ3OSA0Ljk5NzM3LTEzLjM3NSA1LjE1NjItMTMuNzgxMiA1LjE1NjItMTQuNjA0MSA1&#10;LjE1NjItMTUuMjkxNyA0LjY3MTgzLTE1Ljg0MzggMy43MDMxLTE2LjMwMjEgMi44ODAyMy0xNi41&#10;MzEyIDEuODk1ODctMTYuNTMxMiAwLjc1Wk0tMTUuMjgxMiAwLjkwNjJDLTE1LjI4MTIgMi4wOTM3&#10;My0xNS4xMzU0IDMuMDYyNS0xNC44NDM4IDMuODEyNS0xNC42MDQyIDQuNDM3NS0xNC4yNDQ4IDQu&#10;NzUtMTMuNzY1NiA0Ljc1LTEzLjUzNjUgNC43NS0xMy4yOTk1IDQuNjQ4NDMtMTMuMDU0NyA0LjQ0&#10;NTMtMTIuODA5OSA0LjI0MjE3LTEyLjYyNSAzLjg5NTgtMTIuNSAzLjQwNjItMTIuMzAyMSAyLjY4&#10;NzQ3LTEyLjIwMzEgMS42NjE0My0xMi4yMDMxIDAuMzI4MS0xMi4yMDMxLTAuNjUxMDMzLTEyLjMw&#10;NzMtMS40Njg3My0xMi41MTU2LTIuMTI1LTEyLjY2MTUtMi42MTQ2LTEyLjg1OTQtMi45NTgzMy0x&#10;My4xMDk0LTMuMTU2Mi0xMy4yNzYxLTMuMjkxNjctMTMuNDg0NC0zLjM1OTQtMTMuNzM0NC0zLjM1&#10;OTQtMTQuMDE1Ni0zLjM1OTQtMTQuMjcwOC0zLjIzNDQtMTQuNS0yLjk4NDQtMTQuODAyMS0yLjYz&#10;MDItMTUuMDA3OC0yLjA3NTUtMTUuMTE3Mi0xLjMyMDMtMTUuMjI2NS0wLjU2NTEtMTUuMjgxMiAw&#10;LjE3NzA2Ny0xNS4yODEyIDAuOTA2MlpNLTguNzE4OCAzLjc2NTZDLTguNTIwODcgMy43NjU2LTgu&#10;MzU0MiAzLjgzNTkzLTguMjE4OCAzLjk3NjYtOC4wODMzMyA0LjExNzItOC4wMTU2IDQuMjgxMjct&#10;OC4wMTU2IDQuNDY4OC04LjAxNTYgNC42NjY2Ny04LjA4MzMzIDQuODMzMzMtOC4yMTg4IDQuOTY4&#10;OC04LjM1NDIgNS4xMDQyLTguNTIwODcgNS4xNzE5LTguNzE4OCA1LjE3MTktOC45MTY2NyA1LjE3&#10;MTktOS4wODMzMyA1LjEwNDItOS4yMTg4IDQuOTY4OC05LjM1NDIgNC44MzMzMy05LjQyMTkgNC42&#10;NjY2Ny05LjQyMTkgNC40Njg4LTkuNDIxOSA0LjI3MDg3LTkuMzU0MiA0LjEwNDItOS4yMTg4IDMu&#10;OTY4OC05LjA4MzMzIDMuODMzMzMtOC45MTY2NyAzLjc2NTYtOC43MTg4IDMuNzY1NlpNLTEuMDYy&#10;NSAzLjM0MzgtMS42NTYyIDUtNi43MzQ0IDUtNi43MzQ0IDQuNzY1NkMtNS4yNDQ4IDMuNDAxMDct&#10;NC4xOTUzIDIuMjg2NS0zLjU4NTkgMS40MjE5LTIuOTc2NTcgMC41NTczLTIuNjcxOS0wLjIyOTE2&#10;Ny0yLjY3MTktMC45Mzc1LTIuNjcxOS0xLjQ4OTU3LTIuODM4NTctMS45NDAxLTMuMTcxOS0yLjI4&#10;OTEtMy41MDUyMy0yLjYzODAzLTMuOTA2MjctMi44MTI1LTQuMzc1LTIuODEyNS00Ljc5MTY3LTIu&#10;ODEyNS01LjE2OTI3LTIuNjkwMS01LjUwNzgtMi40NDUzLTUuODQ2MzMtMi4yMDA1LTYuMDkzNzMt&#10;MS44Mzg1My02LjI1LTEuMzU5NEwtNi40ODQ0LTEuMzU5NEMtNi4zODAyLTIuMTQwNi02LjEwOTM3&#10;LTIuNzM5NTMtNS42NzE5LTMuMTU2Mi01LjIzNDM3LTMuNTcyODctNC42ODc0Ny0zLjc4MTItNC4w&#10;MzEyLTMuNzgxMi0zLjMzMzMzLTMuNzgxMi0yLjc1LTMuNTU3MjctMi4yODEyLTMuMTA5NC0xLjgx&#10;MjQ3LTIuNjYxNDctMS41NzgxLTIuMTM1NC0xLjU3ODEtMS41MzEyLTEuNTc4MS0xLjA5MzczLTEu&#10;NjgyMjctMC42NTYyNjctMS44OTA2LTAuMjE4OC0yLjIwMzEzIDAuNDY4NzMzLTIuNzA4MzMgMS4x&#10;OTI3LTMuNDA2MiAxLjk1MzEtNC40NTgzMyAzLjEwOTM3LTUuMTE5OCAzLjgwNzMtNS4zOTA2IDQu&#10;MDQ2OUwtMy4xNDA2IDQuMDQ2OUMtMi42ODIyNyA0LjA0NjktMi4zNjE5NyA0LjAyODY3LTIuMTc5&#10;NyAzLjk5MjItMS45OTczNyAzLjk1NTczLTEuODMwNyAzLjg4NTQtMS42Nzk3IDMuNzgxMi0xLjUy&#10;ODYzIDMuNjc3MDctMS40MDEwMyAzLjUzMTI3LTEuMjk2OSAzLjM0MzhMLTEuMDYyNSAzLjM0Mzha&#10;IiBzdHJva2U9Im5vbmUiLz48L2c+PGcgc3Ryb2tlPSIjMjYyNjI2IiBmaWxsPSIjMjYyNjI2IiBm&#10;b250LWZhbWlseT0iVGltZXMgTmV3IFJvbWFuIiBmb250LXNpemU9IjEzLjMzMzMiIHRyYW5zZm9y&#10;bT0ibWF0cml4KDYuMTIzMjNlLTE3IC0xIDEgNi4xMjMyM2UtMTcgMzMuNjY2NyAxODguNSkiPjxw&#10;YXRoIGQ9Ik0tMzQuMTcxOS0xMS43OTY5LTMzLjk2ODgtOC44NzUtMzQuMTcxOS04Ljg3NUMtMzQu&#10;NDMyMy05Ljc1LTM0LjgwNzMtMTAuMzgwMi0zNS4yOTY5LTEwLjc2NTYtMzUuNzg2NC0xMS4xNTEx&#10;LTM2LjM2OTgtMTEuMzQzOC0zNy4wNDY5LTExLjM0MzgtMzcuNjE5OC0xMS4zNDM4LTM4LjEzOC0x&#10;MS4yMDA2LTM4LjYwMTYtMTAuOTE0MS0zOS4wNjUxLTEwLjYyNzYtMzkuNDI3MS0xMC4xNjY3LTM5&#10;LjY4NzUtOS41MzEyLTM5Ljk0NzktOC44OTU4LTQwLjA3ODEtOC4xMDQxMy00MC4wNzgxLTcuMTU2&#10;Mi00MC4wNzgxLTYuMzc1LTM5Ljk1MzEtNS43MDA1My0zOS43MDMxLTUuMTMyOC0zOS40NTMxLTQu&#10;NTY1MDctMzkuMDc4MS00LjEyNzU3LTM4LjU3ODEtMy44MjAzLTM4LjA3ODEtMy41MTMwMy0zNy41&#10;MDUyLTMuMzU5NC0zNi44NTk0LTMuMzU5NC0zNi4zMDczLTMuMzU5NC0zNS44MTc3LTMuNDc5Mi0z&#10;NS4zOTA2LTMuNzE4OC0zNC45NjM1LTMuOTU4MzMtMzQuNDg5Ni00LjQzMjI3LTMzLjk2ODgtNS4x&#10;NDA2TC0zMy43ODEyLTUuMDE1NkMtMzQuMjA4My00LjI1NTItMzQuNzExLTMuNjk1My0zNS4yODkx&#10;LTMuMzM1OS0zNS44NjcyLTIuOTc2NTctMzYuNTUyMS0yLjc5NjktMzcuMzQzOC0yLjc5NjktMzgu&#10;NzcwOS0yLjc5NjktMzkuODc1LTMuMzI4MTMtNDAuNjU2Mi00LjM5MDYtNDEuMjM5NS01LjE4MjI3&#10;LTQxLjUzMTItNi4xMDkzNy00MS41MzEyLTcuMTcxOS00MS41MzEyLTguMDI2MDMtNDEuMzM4NS04&#10;LjgxNTEtNDAuOTUzMS05LjUzOTEtNDAuNTY3Ny0xMC4yNjMtNDAuMDM2NS0xMC44MjAzLTM5LjM1&#10;OTQtMTEuMjEwOS0zOC42ODIzLTExLjYwMTYtMzcuOTQ3OS0xMS43OTY5LTM3LjE1NjItMTEuNzk2&#10;OS0zNi41MzEzLTExLjc5NjktMzUuOTE2Ny0xMS42NDU5LTM1LjMxMjUtMTEuMzQzOC0zNS4xMzU0&#10;LTExLjI1LTM1LjAwNTItMTEuMjAzMS0zNC45MjE5LTExLjIwMzEtMzQuODA3My0xMS4yMDMxLTM0&#10;LjcwODMtMTEuMjQ0OC0zNC42MjUtMTEuMzI4MS0zNC41MjA5LTExLjQ0MjctMzQuNDQyNy0xMS41&#10;OTktMzQuMzkwNi0xMS43OTY5TC0zNC4xNzE5LTExLjc5NjlaTS0zMS4wMTEzLTguOTg0NC0zMS4w&#10;MTEzLTcuNjcxOUMtMzAuNTIxNy04LjU0NjktMzAuMDIxNy04Ljk4NDQtMjkuNTExMy04Ljk4NDQt&#10;MjkuMjgyMS04Ljk4NDQtMjkuMDkyLTguOTE0MDctMjguOTQxLTguNzczNC0yOC43ODk5LTguNjMy&#10;OC0yOC43MTQ0LTguNDY4NzMtMjguNzE0NC04LjI4MTItMjguNzE0NC04LjExNDUzLTI4Ljc2OTEt&#10;Ny45NzM5My0yOC44Nzg1LTcuODU5NC0yOC45ODc4LTcuNzQ0OC0yOS4xMTU0LTcuNjg3NS0yOS4y&#10;NjEzLTcuNjg3NS0yOS40MTc2LTcuNjg3NS0yOS41ODY4LTcuNzYwNC0yOS43NjkxLTcuOTA2Mi0y&#10;OS45NTE0LTguMDUyMDctMzAuMDg0Mi04LjEyNS0zMC4xNjc1LTguMTI1LTMwLjI1MDgtOC4xMjUt&#10;MzAuMzM0Mi04LjA4MzMzLTMwLjQxNzUtOC0zMC42MTU0LTcuODIyOTMtMzAuODEzNC03LjUzNjQ3&#10;LTMxLjAxMTMtNy4xNDA2TC0zMS4wMTEzLTQuMzU5NEMtMzEuMDExMy00LjAzNjQ3LTMwLjk2OTYt&#10;My43OTE2Ny0zMC44ODYzLTMuNjI1LTMwLjgzNDItMy41MTA0LTMwLjczNzktMy40MTY2Ny0zMC41&#10;OTcyLTMuMzQzOC0zMC40NTY2LTMuMjcwODctMzAuMjU2MS0zLjIzNDQtMjkuOTk1Ny0zLjIzNDRM&#10;LTI5Ljk5NTctMy0zMi45OC0zLTMyLjk4LTMuMjM0NEMtMzIuNjc3OS0zLjIzNDQtMzIuNDU0LTMu&#10;MjgxMjctMzIuMzA4Mi0zLjM3NS0zMi4yMDQtMy40Mzc1My0zMi4xMzExLTMuNTQxNy0zMi4wODk0&#10;LTMuNjg3NS0zMi4wNjg2LTMuNzYwNDMtMzIuMDU4Mi0zLjk2ODc3LTMyLjA1ODItNC4zMTI1TC0z&#10;Mi4wNTgyLTYuNTYyNUMtMzIuMDU4Mi03LjIzOTU3LTMyLjA3MTItNy42NDMyLTMyLjA5NzItNy43&#10;NzM0LTMyLjEyMzMtNy45MDM2Ny0zMi4xNzU0LTcuOTk3NDMtMzIuMjUzNS04LjA1NDctMzIuMzMx&#10;Ni04LjExMTk3LTMyLjQyMjgtOC4xNDA2LTMyLjUyNjktOC4xNDA2LTMyLjY2MjMtOC4xNDA2LTMy&#10;LjgxMzMtOC4xMDkzNy0zMi45OC04LjA0NjlMLTMzLjA0MjUtOC4yODEyLTMxLjI3NjktOC45ODQ0&#10;LTMxLjAxMTMtOC45ODQ0Wk0tMjUuNDM3NS04Ljk4NDRDLTI0LjU1MjEtOC45ODQ0LTIzLjg0Mzgt&#10;OC42NTEwNy0yMy4zMTI1LTcuOTg0NC0yMi44NjQ2LTcuNDExNDctMjIuNjQwNi02Ljc1NTItMjIu&#10;NjQwNi02LjAxNTYtMjIuNjQwNi01LjQ5NDgtMjIuNzY1Ni00Ljk2ODc3LTIzLjAxNTYtNC40Mzc1&#10;LTIzLjI2NTYtMy45MDYyMy0yMy42MDk0LTMuNTA1Mi0yNC4wNDY5LTMuMjM0NC0yNC40ODQ0LTIu&#10;OTYzNTMtMjQuOTY4Ny0yLjgyODEtMjUuNS0yLjgyODEtMjYuMzg1NC0yLjgyODEtMjcuMDgzMy0z&#10;LjE3NzA3LTI3LjU5MzgtMy44NzUtMjguMDMxMy00LjQ1ODMzLTI4LjI1LTUuMTE0Ni0yOC4yNS01&#10;Ljg0MzgtMjguMjUtNi4zODU0LTI4LjExNzItNi45MTkyMy0yNy44NTE2LTcuNDQ1My0yNy41ODU5&#10;LTcuOTcxMzctMjcuMjM3LTguMzU5NC0yNi44MDQ3LTguNjA5NC0yNi4zNzI0LTguODU5NC0yNS45&#10;MTY2LTguOTg0NC0yNS40Mzc1LTguOTg0NFpNLTI1LjY0MDYtOC41NzgxQy0yNS44NTk0LTguNTc4&#10;MS0yNi4wODM0LTguNTEwNC0yNi4zMTI1LTguMzc1LTI2LjU0MTYtOC4yMzk2LTI2LjcyMzktOC4w&#10;MDUyMy0yNi44NTk0LTcuNjcxOS0yNi45OTQ4LTcuMzM4NTctMjcuMDYyNS02LjkxMTQ3LTI3LjA2&#10;MjUtNi4zOTA2LTI3LjA2MjUtNS41MzY0Ny0yNi44OTU4LTQuODAyMS0yNi41NjI1LTQuMTg3NS0y&#10;Ni4yMjkyLTMuNTcyOS0yNS43ODY1LTMuMjY1Ni0yNS4yMzQ0LTMuMjY1Ni0yNC44MjgxLTMuMjY1&#10;Ni0yNC40ODk2LTMuNDM0ODctMjQuMjE4OC0zLjc3MzQtMjMuOTQ3OS00LjExMTkzLTIzLjgxMjUt&#10;NC42OTc4Ny0yMy44MTI1LTUuNTMxMi0yMy44MTI1LTYuNTYyNDctMjQuMDM2NS03LjM3NS0yNC40&#10;ODQ0LTcuOTY4OC0yNC43ODY1LTguMzc1LTI1LjE3MTktOC41NzgxLTI1LjY0MDYtOC41NzgxWk0t&#10;MTcuODU5NC04Ljk4NDQtMTcuODU5NC03LTE4LjA3ODEtN0MtMTguMjM0NC03LjYyNS0xOC40NDAx&#10;LTguMDQ5NDctMTguNjk1My04LjI3MzQtMTguOTUwNS04LjQ5NzQtMTkuMjcwOC04LjYwOTQtMTku&#10;NjU2Mi04LjYwOTQtMTkuOTQ3OS04LjYwOTQtMjAuMTg0OS04LjUzMTI3LTIwLjM2NzItOC4zNzUt&#10;MjAuNTQ5NS04LjIxODczLTIwLjY0MDYtOC4wNDY4Ny0yMC42NDA2LTcuODU5NC0yMC42NDA2LTcu&#10;NjE5OC0yMC41NzI5LTcuNDE2NjctMjAuNDM3NS03LjI1LTIwLjMxMjUtNy4wNzI5My0yMC4wNDY5&#10;LTYuODg1NDMtMTkuNjQwNi02LjY4NzVMLTE4LjcxODgtNi4yNUMtMTcuODU0Mi01LjgyMjkzLTE3&#10;LjQyMTktNS4yNzA4Ny0xNy40MjE5LTQuNTkzOC0xNy40MjE5LTQuMDYyNTMtMTcuNjIyNC0zLjYz&#10;NTQzLTE4LjAyMzQtMy4zMTI1LTE4LjQyNDUtMi45ODk1Ny0xOC44NzUtMi44MjgxLTE5LjM3NS0y&#10;LjgyODEtMTkuNzI5MS0yLjgyODEtMjAuMTM1NC0yLjg5MDYtMjAuNTkzOC0zLjAxNTYtMjAuNzI5&#10;Mi0zLjA1NzI3LTIwLjg0MzgtMy4wNzgxLTIwLjkzNzUtMy4wNzgxLTIxLjAzMTItMy4wNzgxLTIx&#10;LjEwNDEtMy4wMjA4LTIxLjE1NjItMi45MDYyTC0yMS4zNzUtMi45MDYyLTIxLjM3NS00Ljk4NDQt&#10;MjEuMTU2Mi00Ljk4NDRDLTIxLjA0MTctNC4zOTA2Ny0yMC44MTc3LTMuOTQ1MzMtMjAuNDg0NC0z&#10;LjY0ODQtMjAuMTUxMS0zLjM1MTUzLTE5Ljc3NjEtMy4yMDMxLTE5LjM1OTQtMy4yMDMxLTE5LjA2&#10;NzctMy4yMDMxLTE4LjgzMDctMy4yODkwMy0xOC42NDg0LTMuNDYwOS0xOC40NjYxLTMuNjMyODMt&#10;MTguMzc1LTMuODM4NTctMTguMzc1LTQuMDc4MS0xOC4zNzUtNC4zNjk3Ny0xOC40NzY2LTQuNjE0&#10;NTctMTguNjc5Ny00LjgxMjUtMTguODgyOC01LjAxMDQzLTE5LjI5MTctNS4yNjA0My0xOS45MDYy&#10;LTUuNTYyNS0yMC41MjA4LTUuODY0NTctMjAuOTIxOS02LjE0MDYtMjEuMTA5NC02LjM5MDYtMjEu&#10;Mjk2OS02LjYzMDItMjEuMzkwNi02LjkzMjMtMjEuMzkwNi03LjI5NjktMjEuMzkwNi03Ljc3NjAz&#10;LTIxLjIyNjUtOC4xNzcwNy0yMC44OTg0LTguNS0yMC41NzAzLTguODIyOTMtMjAuMTQ1OC04Ljk4&#10;NDQtMTkuNjI1LTguOTg0NC0xOS4zOTU4LTguOTg0NC0xOS4xMTk4LTguOTM3NTMtMTguNzk2OS04&#10;Ljg0MzgtMTguNTc4Mi04Ljc4MTI3LTE4LjQzNzUtOC43NS0xOC4zNzUtOC43NS0xOC4zMDIxLTgu&#10;NzUtMTguMjQ3NC04Ljc2MzAzLTE4LjIxMDktOC43ODkxLTE4LjE3NDQtOC44MTUxLTE4LjEzMDIt&#10;OC44ODAyLTE4LjA3ODEtOC45ODQ0TC0xNy44NTk0LTguOTg0NFpNLTEyLjY3ODctOC45ODQ0LTEy&#10;LjY3ODctNy0xMi44OTc0LTdDLTEzLjA1MzctNy42MjUtMTMuMjU5NC04LjA0OTQ3LTEzLjUxNDYt&#10;OC4yNzM0LTEzLjc2OTgtOC40OTc0LTE0LjA5MDEtOC42MDk0LTE0LjQ3NTYtOC42MDk0LTE0Ljc2&#10;NzMtOC42MDk0LTE1LjAwNDItOC41MzEyNy0xNS4xODY1LTguMzc1LTE1LjM2ODgtOC4yMTg3My0x&#10;NS40NTk5LTguMDQ2ODctMTUuNDU5OS03Ljg1OTQtMTUuNDU5OS03LjYxOTgtMTUuMzkyMi03LjQx&#10;NjY3LTE1LjI1NjgtNy4yNS0xNS4xMzE4LTcuMDcyOTMtMTQuODY2Mi02Ljg4NTQzLTE0LjQ1OTkt&#10;Ni42ODc1TC0xMy41MzgxLTYuMjVDLTEyLjY3MzUtNS44MjI5My0xMi4yNDEyLTUuMjcwODctMTIu&#10;MjQxMi00LjU5MzgtMTIuMjQxMi00LjA2MjUzLTEyLjQ0MTctMy42MzU0My0xMi44NDI3LTMuMzEy&#10;NS0xMy4yNDM4LTIuOTg5NTctMTMuNjk0My0yLjgyODEtMTQuMTk0My0yLjgyODEtMTQuNTQ4NS0y&#10;LjgyODEtMTQuOTU0OC0yLjg5MDYtMTUuNDEzMS0zLjAxNTYtMTUuNTQ4NS0zLjA1NzI3LTE1LjY2&#10;MzEtMy4wNzgxLTE1Ljc1NjgtMy4wNzgxLTE1Ljg1MDUtMy4wNzgxLTE1LjkyMzUtMy4wMjA4LTE1&#10;Ljk3NTYtMi45MDYyTC0xNi4xOTQzLTIuOTA2Mi0xNi4xOTQzLTQuOTg0NC0xNS45NzU2LTQuOTg0&#10;NEMtMTUuODYxLTQuMzkwNjctMTUuNjM3LTMuOTQ1MzMtMTUuMzAzNy0zLjY0ODQtMTQuOTcwNC0z&#10;LjM1MTUzLTE0LjU5NTQtMy4yMDMxLTE0LjE3ODctMy4yMDMxLTEzLjg4Ny0zLjIwMzEtMTMuNjUt&#10;My4yODkwMy0xMy40Njc3LTMuNDYwOS0xMy4yODU0LTMuNjMyODMtMTMuMTk0My0zLjgzODU3LTEz&#10;LjE5NDMtNC4wNzgxLTEzLjE5NDMtNC4zNjk3Ny0xMy4yOTU5LTQuNjE0NTctMTMuNDk5LTQuODEy&#10;NS0xMy43MDIxLTUuMDEwNDMtMTQuMTExLTUuMjYwNDMtMTQuNzI1Ni01LjU2MjUtMTUuMzQwMS01&#10;Ljg2NDU3LTE1Ljc0MTItNi4xNDA2LTE1LjkyODctNi4zOTA2LTE2LjExNjItNi42MzAyLTE2LjIw&#10;OTktNi45MzIzLTE2LjIwOTktNy4yOTY5LTE2LjIwOTktNy43NzYwMy0xNi4wNDU4LTguMTc3MDct&#10;MTUuNzE3Ny04LjUtMTUuMzg5Ni04LjgyMjkzLTE0Ljk2NTItOC45ODQ0LTE0LjQ0NDMtOC45ODQ0&#10;LTE0LjIxNTItOC45ODQ0LTEzLjkzOTEtOC45Mzc1My0xMy42MTYyLTguODQzOC0xMy4zOTc1LTgu&#10;NzgxMjctMTMuMjU2OC04Ljc1LTEzLjE5NDMtOC43NS0xMy4xMjE0LTguNzUtMTMuMDY2Ny04Ljc2&#10;MzAzLTEzLjAzMDItOC43ODkxLTEyLjk5MzgtOC44MTUxLTEyLjk0OTUtOC44ODAyLTEyLjg5NzQt&#10;OC45ODQ0TC0xMi42Nzg3LTguOTg0NFpNLTQuMzEwNS0wLjQ1MzEtNC4zMTA1LTAuMjE4OEMtNC45&#10;NDU5LTAuNTQxNjY3LTUuNDc3MTMtMC45MTY2NjctNS45MDQyLTEuMzQzOC02LjUwODQtMS45NTgz&#10;My02Ljk3NzE3LTIuNjgyMjctNy4zMTA1LTMuNTE1Ni03LjY0MzgzLTQuMzQ4OTMtNy44MTA1LTUu&#10;MjEzNTMtNy44MTA1LTYuMTA5NC03LjgxMDUtNy40MjE4Ny03LjQ4NzU3LTguNjE5NzctNi44NDE3&#10;LTkuNzAzMS02LjE5NTktMTAuNzg2NC01LjM1MjE3LTExLjU2MjUtNC4zMTA1LTEyLjAzMTJMLTQu&#10;MzEwNS0xMS43NjU2Qy00LjgzMTMtMTEuNDczOS01LjI1ODM3LTExLjA3ODEtNS41OTE3LTEwLjU3&#10;ODEtNS45MjUwMy0xMC4wNzgxLTYuMTcyNDMtOS40NDUzLTYuMzMzOS04LjY3OTctNi40OTUzNy03&#10;LjkxNDAzLTYuNTc2MS03LjExNDUzLTYuNTc2MS02LjI4MTItNi41NzYxLTUuMzc1LTYuNTA4NC00&#10;LjU1MjEtNi4zNzMtMy44MTI1LTYuMjU4NC0zLjIyOTE3LTYuMTIyOTctMi43NjA0LTUuOTY2Ny0y&#10;LjQwNjItNS44MTA1LTIuMDUyMDctNS42MDIxNy0xLjcxMzUzLTUuMzQxNy0xLjM5MDYtNS4wODEz&#10;LTEuMDY3NjctNC43Mzc1Ny0wLjc1NTE2Ny00LjMxMDUtMC40NTMxWk0wLjYwNzEtMy42NTYyQzAu&#10;MzI1ODMzLTMuMzU0MTMgMC4wNDk3NjY3LTMuMTQwNi0wLjIyMTEtMy4wMTU2LTAuNDkxOS0yLjg5&#10;MDYtMC43ODM1NjctMi44MjgxLTEuMDk2MS0yLjgyODEtMS43MzE1LTIuODI4MS0yLjI4NjE3LTMu&#10;MDkzNzMtMi43NjAxLTMuNjI1LTMuMjM0MS00LjE1NjI3LTMuNDcxMS00LjgzODU3LTMuNDcxMS01&#10;LjY3MTktMy40NzExLTYuNTA1MjMtMy4yMTA2Ny03LjI2ODIzLTIuNjg5OC03Ljk2MDktMi4xNjkt&#10;OC42NTM2My0xLjQ5MTkzLTktMC42NTg2LTktMC4xNDgxMzMtOSAwLjI3Mzc2Ny04LjgzMzMzIDAu&#10;NjA3MS04LjVMMC42MDcxLTkuNTc4MUMwLjYwNzEtMTAuMjQ0OCAwLjU5MTQ2Ny0xMC42NTM2IDAu&#10;NTYwMi0xMC44MDQ3IDAuNTI4OTMzLTEwLjk1NTcgMC40Nzk0MzMtMTEuMDU3MyAwLjQxMTctMTEu&#10;MTA5NCAwLjM0NDAzMy0xMS4xNjE1IDAuMjU4MS0xMS4xODc1IDAuMTUzOS0xMS4xODc1IDAuMDM5&#10;MzY2Ny0xMS4xODc1LTAuMTA2NDY3LTExLjE1NjMtMC4yODM2LTExLjA5MzhMLTAuMzYxNy0xMS4z&#10;MTI1IDEuMzcyNy0xMi4wMzEyIDEuNjUzOS0xMi4wMzEyIDEuNjUzOS01LjI5NjlDMS42NTM5LTQu&#10;NjE5NzcgMS42Njk1My00LjIwNTcgMS43MDA4LTQuMDU0NyAxLjczMjA3LTMuOTAzNjMgMS43ODE1&#10;My0zLjc5OTQ3IDEuODQ5Mi0zLjc0MjIgMS45MTY5My0zLjY4NDg3IDEuOTk3NjctMy42NTYyIDIu&#10;MDkxNC0zLjY1NjIgMi4yMDYtMy42NTYyIDIuMzYyMjctMy42OTI2NyAyLjU2MDItMy43NjU2TDIu&#10;NjIyNy0zLjU0NjkgMC45MDM5LTIuODI4MSAwLjYwNzEtMi44MjgxIDAuNjA3MS0zLjY1NjJaTTAu&#10;NjA3MS00LjA5MzggMC42MDcxLTcuMDkzOEMwLjU3NTgzMy03LjM4NTQgMC40OTc3LTcuNjQ4NCAw&#10;LjM3MjctNy44ODI4IDAuMjQ3Ny04LjExNzIgMC4wODEwMzMzLTguMjk0My0wLjEyNzMtOC40MTQx&#10;LTAuMzM1NjMzLTguNTMzOS0wLjUzODc2Ny04LjU5MzgtMC43MzY3LTguNTkzOC0xLjExMTctOC41&#10;OTM4LTEuNDQ1MDMtOC40MjcxMy0xLjczNjctOC4wOTM4LTIuMTIyMS03LjY1NjI3LTIuMzE0OC03&#10;LjAxNTYzLTIuMzE0OC02LjE3MTktMi4zMTQ4LTUuMzE3Ny0yLjEyOTktNC42NjE0My0xLjc2MDEt&#10;NC4yMDMxLTEuMzkwMy0zLjc0NDc3LTAuOTc2MjMzLTMuNTE1Ni0wLjUxNzktMy41MTU2LTAuMTMy&#10;NS0zLjUxNTYgMC4yNDI1LTMuNzA4MzMgMC42MDcxLTQuMDkzOFpNNC4xMzgzLTYuNjI1QzQuMTI3&#10;OS01Ljc2MDQgNC4zMzYyMy01LjA4MzMzIDQuNzYzMy00LjU5MzggNS4xNzk5Ny00LjEwNDIgNS42&#10;NzQ3Ny0zLjg1OTQgNi4yNDc3LTMuODU5NCA2LjYzMzEtMy44NTk0IDYuOTY2NDMtMy45NjM1NyA3&#10;LjI0NzctNC4xNzE5IDcuNTI4OTctNC4zODAyMyA3Ljc2MzMzLTQuNzM5NiA3Ljk1MDgtNS4yNUw4&#10;LjE1MzktNS4xMjVDOC4wNjAxNy00LjU0MTY3IDcuNzk5NzctNC4wMTMwMyA3LjM3MjctMy41Mzkx&#10;IDYuOTQ1NjMtMy4wNjUxIDYuNDA5MTctMi44MjgxIDUuNzYzMy0yLjgyODEgNS4wNjUzNy0yLjgy&#10;ODEgNC40NjktMy4wOTg5MyAzLjk3NDItMy42NDA2IDMuNDc5NDctNC4xODIyNyAzLjIzMjEtNC45&#10;MTE0MyAzLjIzMjEtNS44MjgxIDMuMjMyMS02LjgyODEgMy40ODczLTcuNjA2NzcgMy45OTc3LTgu&#10;MTY0MSA0LjUwODEtOC43MjEzNyA1LjE0ODczLTkgNS45MTk2LTkgNi41NjU0LTkgNy4wOTkyMy04&#10;Ljc4Mzg3IDcuNTIxMS04LjM1MTYgNy45NDI5Ny03LjkxOTI3IDguMTUzOS03LjM0MzczIDguMTUz&#10;OS02LjYyNUw0LjEzODMtNi42MjVaTTQuMTM4My03IDYuODI1OC03QzYuODA1LTcuMzY0NiA2Ljc1&#10;ODEzLTcuNjI1IDYuNjg1Mi03Ljc4MTIgNi41ODEtOC4wMjA4IDYuNDI0NzMtOC4yMDgzMyA2LjIx&#10;NjQtOC4zNDM4IDYuMDA4MDctOC40NzkyIDUuNzg5MzMtOC41NDY5IDUuNTYwMi04LjU0NjkgNS4y&#10;MDYtOC41NDY5IDQuODkwOS04LjQwODg3IDQuNjE0OS04LjEzMjggNC4zMzg4My03Ljg1NjggNC4x&#10;Nzk5Ny03LjQ3OTIgNC4xMzgzLTdaTTEwLjYyNTItNS4xMjVDMTAuMjYwNi01LjI5MTY3IDkuOTg0&#10;NTMtNS41MzEyNyA5Ljc5Ny01Ljg0MzggOS42MDk1My02LjE1NjI3IDkuNTE1OC02LjUgOS41MTU4&#10;LTYuODc1IDkuNTE1OC03LjQ0NzkzIDkuNzMxOTMtNy45NDI3MyAxMC4xNjQyLTguMzU5NCAxMC41&#10;OTY1LTguNzc2MDcgMTEuMTUxMi04Ljk4NDQgMTEuODI4My04Ljk4NDQgMTIuMzgwNC04Ljk4NDQg&#10;MTIuODU5NS04Ljg0ODk3IDEzLjI2NTgtOC41NzgxTDE0LjUwMDItOC41NzgxQzE0LjY4NzctOC41&#10;NzgxIDE0Ljc5NDQtOC41NzI5IDE0LjgyMDUtOC41NjI1IDE0Ljg0NjUtOC41NTIxIDE0Ljg2OTkt&#10;OC41MzY0NyAxNC44OTA4LTguNTE1NiAxNC45MTE2LTguNDczOTMgMTQuOTIyLTguNDA2MjMgMTQu&#10;OTIyLTguMzEyNSAxNC45MjItOC4xOTc5IDE0LjkxMTYtOC4xMTk3NyAxNC44OTA4LTguMDc4MSAx&#10;NC44ODA0LTguMDU3MyAxNC44NTk2LTguMDQxNjcgMTQuODI4My04LjAzMTIgMTQuNzk3LTguMDIw&#10;OCAxNC42ODc3LTguMDE1NiAxNC41MDAyLTguMDE1NkwxMy43NTAyLTguMDE1NkMxMy45ODk3LTcu&#10;NzAzMTMgMTQuMTA5NS03LjMxMjUzIDE0LjEwOTUtNi44NDM4IDE0LjEwOTUtNi4zMDIwNyAxMy45&#10;MDEyLTUuODM4NSAxMy40ODQ1LTUuNDUzMSAxMy4wNjc4LTUuMDY3NyAxMi41MTA2LTQuODc1IDEx&#10;LjgxMjctNC44NzUgMTEuNTIxLTQuODc1IDExLjIyNDEtNC45MTY2NyAxMC45MjItNSAxMC43NDQ5&#10;LTQuODQzNzMgMTAuNjIyNS00LjcwMzEgMTAuNTU0OC00LjU3ODEgMTAuNDg3MS00LjQ1MzEgMTAu&#10;NDUzMy00LjM0ODkzIDEwLjQ1MzMtNC4yNjU2IDEwLjQ1MzMtNC4xOTI2NyAxMC40ODcxLTQuMTIy&#10;MzcgMTAuNTU0OC00LjA1NDcgMTAuNjIyNS0zLjk4Njk3IDEwLjc2MDYtMy45NDI3IDEwLjk2ODkt&#10;My45MjE5IDExLjA4MzUtMy45MDEwMyAxMS4zODA0LTMuODg1NCAxMS44NTk1LTMuODc1IDEyLjcy&#10;NDEtMy44NTQyIDEzLjI4NjYtMy44MjI5MyAxMy41NDctMy43ODEyIDEzLjk0MjktMy43MjkxMyAx&#10;NC4yNTgtMy41ODMzMyAxNC40OTIzLTMuMzQzOCAxNC43MjY3LTMuMTA0MiAxNC44NDM5LTIuODEy&#10;NTMgMTQuODQzOS0yLjQ2ODggMTQuODQzOS0xLjk4OTYgMTQuNjE5OS0xLjU0MTY3IDE0LjE3Mi0x&#10;LjEyNSAxMy41MTU4LTAuNSAxMi42NTY0LTAuMTg3NSAxMS41OTM5LTAuMTg3NSAxMC43NzEtMC4x&#10;ODc1IDEwLjA3ODMtMC4zNzUgOS41MTU4LTAuNzUgOS4yMDMyNy0wLjk1ODMzMyA5LjA0Ny0xLjE3&#10;NzA3IDkuMDQ3LTEuNDA2MiA5LjA0Ny0xLjUxMDQgOS4wNjc4My0xLjYxNDYgOS4xMDk1LTEuNzE4&#10;OCA5LjE4MjQzLTEuODc1IDkuMzMzNS0yLjA4ODUzIDkuNTYyNy0yLjM1OTQgOS41OTM5LTIuNDAx&#10;MDcgOS44MDc0My0yLjYzMDIzIDEwLjIwMzMtMy4wNDY5IDkuOTg0NTctMy4xODIzIDkuODMwOS0z&#10;LjMwMjA3IDkuNzQyMy0zLjQwNjIgOS42NTM3Ny0zLjUxMDQgOS42MDk1LTMuNjI1IDkuNjA5NS0z&#10;Ljc1IDkuNjA5NS0zLjkwNjI3IDkuNjY5NC00LjA4MzMzIDkuNzg5Mi00LjI4MTIgOS45MDktNC40&#10;NzkxMyAxMC4xODc3LTQuNzYwNCAxMC42MjUyLTUuMTI1Wk0xMS43MTg5LTguNjg3NUMxMS40MDY0&#10;LTguNjg3NSAxMS4xNDYtOC41NjI1IDEwLjkzNzctOC4zMTI1IDEwLjcyOTQtOC4wNjI1IDEwLjYy&#10;NTItNy42NzcwNyAxMC42MjUyLTcuMTU2MiAxMC42MjUyLTYuNDg5NTMgMTAuNzY1OC01Ljk3Mzkz&#10;IDExLjA0Ny01LjYwOTQgMTEuMjY1OC01LjMyODEzIDExLjU0NzEtNS4xODc1IDExLjg5MDgtNS4x&#10;ODc1IDEyLjIxMzctNS4xODc1IDEyLjQ3NjctNS4zMDczIDEyLjY3OTgtNS41NDY5IDEyLjg4Mjkt&#10;NS43ODY0MyAxMi45ODQ1LTYuMTY2NjMgMTIuOTg0NS02LjY4NzUgMTIuOTg0NS03LjM1NDE3IDEy&#10;LjgzODctNy44ODAyIDEyLjU0Ny04LjI2NTYgMTIuMzM4Ny04LjU0Njg3IDEyLjA2MjYtOC42ODc1&#10;IDExLjcxODktOC42ODc1Wk0xMC41NDctM0MxMC4zNDkxLTIuNzgxMjcgMTAuMjAwNy0yLjU4MDcz&#10;IDEwLjEwMTctMi4zOTg0IDEwLjAwMjgtMi4yMTYxMyA5Ljk1MzMtMi4wNDE2NyA5Ljk1MzMtMS44&#10;NzUgOS45NTMzLTEuNjc3MDcgMTAuMDczMS0xLjUgMTAuMzEyNy0xLjM0MzggMTAuNzM5OC0xLjA4&#10;MzMzIDExLjM1NDMtMC45NTMxIDEyLjE1NjQtMC45NTMxIDEyLjkxNjgtMC45NTMxIDEzLjQ3Njct&#10;MS4wODg1MyAxMy44MzYxLTEuMzU5NCAxNC4xOTU1LTEuNjMwMiAxNC4zNzUyLTEuOTE2NjcgMTQu&#10;Mzc1Mi0yLjIxODggMTQuMzc1Mi0yLjQzNzUzIDE0LjI3MS0yLjU5Mzc3IDE0LjA2MjctMi42ODc1&#10;IDEzLjg0MzktMi43ODEyMyAxMy40MDY0LTIuODM4NTMgMTIuNzUwMi0yLjg1OTQgMTEuODAyMy0y&#10;Ljg4MDIgMTEuMDY3OS0yLjkyNzA3IDEwLjU0Ny0zWk0xNy40MjItOC45ODQ0IDE3LjQyMi03LjY3&#10;MTlDMTcuOTExNi04LjU0NjkgMTguNDExNi04Ljk4NDQgMTguOTIyLTguOTg0NCAxOS4xNTEyLTgu&#10;OTg0NCAxOS4zNDEzLTguOTE0MDcgMTkuNDkyMy04Ljc3MzQgMTkuNjQzNC04LjYzMjggMTkuNzE4&#10;OS04LjQ2ODczIDE5LjcxODktOC4yODEyIDE5LjcxODktOC4xMTQ1MyAxOS42NjQyLTcuOTczOTMg&#10;MTkuNTU0OC03Ljg1OTQgMTkuNDQ1NS03Ljc0NDggMTkuMzE3OS03LjY4NzUgMTkuMTcyLTcuNjg3&#10;NSAxOS4wMTU4LTcuNjg3NSAxOC44NDY1LTcuNzYwNCAxOC42NjQyLTcuOTA2MiAxOC40ODE5LTgu&#10;MDUyMDcgMTguMzQ5MS04LjEyNSAxOC4yNjU4LTguMTI1IDE4LjE4MjUtOC4xMjUgMTguMDk5MS04&#10;LjA4MzMzIDE4LjAxNTgtOCAxNy44MTc5LTcuODIyOTMgMTcuNjE5OS03LjUzNjQ3IDE3LjQyMi03&#10;LjE0MDZMMTcuNDIyLTQuMzU5NEMxNy40MjItNC4wMzY0NyAxNy40NjM3LTMuNzkxNjcgMTcuNTQ3&#10;LTMuNjI1IDE3LjU5OTEtMy41MTA0IDE3LjY5NTUtMy40MTY2NyAxNy44MzYxLTMuMzQzOCAxNy45&#10;NzY3LTMuMjcwODcgMTguMTc3Mi0zLjIzNDQgMTguNDM3Ny0zLjIzNDRMMTguNDM3Ny0zIDE1LjQ1&#10;MzMtMyAxNS40NTMzLTMuMjM0NEMxNS43NTU0LTMuMjM0NCAxNS45NzkzLTMuMjgxMjcgMTYuMTI1&#10;Mi0zLjM3NSAxNi4yMjkzLTMuNDM3NTMgMTYuMzAyMi0zLjU0MTcgMTYuMzQzOS0zLjY4NzUgMTYu&#10;MzY0OC0zLjc2MDQzIDE2LjM3NTItMy45Njg3NyAxNi4zNzUyLTQuMzEyNUwxNi4zNzUyLTYuNTYy&#10;NUMxNi4zNzUyLTcuMjM5NTcgMTYuMzYyMi03LjY0MzIgMTYuMzM2MS03Ljc3MzQgMTYuMzEtNy45&#10;MDM2NyAxNi4yNTc5LTcuOTk3NDMgMTYuMTc5OC04LjA1NDcgMTYuMTAxNy04LjExMTk3IDE2LjAx&#10;MDYtOC4xNDA2IDE1LjkwNjQtOC4xNDA2IDE1Ljc3MS04LjE0MDYgMTUuNjItOC4xMDkzNyAxNS40&#10;NTMzLTguMDQ2OUwxNS4zOTA4LTguMjgxMiAxNy4xNTY0LTguOTg0NCAxNy40MjItOC45ODQ0Wk0y&#10;MS4xMzY0LTYuNjI1QzIxLjEyNi01Ljc2MDQgMjEuMzM0My01LjA4MzMzIDIxLjc2MTQtNC41OTM4&#10;IDIyLjE3ODEtNC4xMDQyIDIyLjY3MjktMy44NTk0IDIzLjI0NTgtMy44NTk0IDIzLjYzMTItMy44&#10;NTk0IDIzLjk2NDUtMy45NjM1NyAyNC4yNDU4LTQuMTcxOSAyNC41MjcxLTQuMzgwMjMgMjQuNzYx&#10;NC00LjczOTYgMjQuOTQ4OS01LjI1TDI1LjE1MjEtNS4xMjVDMjUuMDU4My00LjU0MTY3IDI0Ljc5&#10;NzktNC4wMTMwMyAyNC4zNzA4LTMuNTM5MSAyMy45NDM3LTMuMDY1MSAyMy40MDczLTIuODI4MSAy&#10;Mi43NjE0LTIuODI4MSAyMi4wNjM1LTIuODI4MSAyMS40NjcyLTMuMDk4OTMgMjAuOTcyNC0zLjY0&#10;MDYgMjAuNDc3Ni00LjE4MjI3IDIwLjIzMDItNC45MTE0MyAyMC4yMzAyLTUuODI4MSAyMC4yMzAy&#10;LTYuODI4MSAyMC40ODU0LTcuNjA2NzcgMjAuOTk1OC04LjE2NDEgMjEuNTA2Mi04LjcyMTM3IDIy&#10;LjE0NjgtOSAyMi45MTc3LTkgMjMuNTYzNS05IDI0LjA5NzQtOC43ODM4NyAyNC41MTkzLTguMzUx&#10;NiAyNC45NDEyLTcuOTE5MjcgMjUuMTUyMS03LjM0MzczIDI1LjE1MjEtNi42MjVMMjEuMTM2NC02&#10;LjYyNVpNMjEuMTM2NC03IDIzLjgyMzktN0MyMy44MDMxLTcuMzY0NiAyMy43NTYyLTcuNjI1IDIz&#10;LjY4MzMtNy43ODEyIDIzLjU3OTItOC4wMjA4IDIzLjQyMjktOC4yMDgzMyAyMy4yMTQ2LTguMzQz&#10;OCAyMy4wMDYzLTguNDc5MiAyMi43ODc1LTguNTQ2OSAyMi41NTgzLTguNTQ2OSAyMi4yMDQyLTgu&#10;NTQ2OSAyMS44ODkxLTguNDA4ODcgMjEuNjEzLTguMTMyOCAyMS4zMzY5LTcuODU2OCAyMS4xNzgx&#10;LTcuNDc5MiAyMS4xMzY0LTdaTTI3LjA0NTItNi42MjVDMjcuMDM0Ny01Ljc2MDQgMjcuMjQzMS01&#10;LjA4MzMzIDI3LjY3MDItNC41OTM4IDI4LjA4NjktNC4xMDQyIDI4LjU4MTYtMy44NTk0IDI5LjE1&#10;NDUtMy44NTk0IDI5LjU0LTMuODU5NCAyOS44NzMzLTMuOTYzNTcgMzAuMTU0NS00LjE3MTkgMzAu&#10;NDM1OC00LjM4MDIzIDMwLjY3MDItNC43Mzk2IDMwLjg1NzctNS4yNUwzMS4wNjA4LTUuMTI1QzMw&#10;Ljk2NzEtNC41NDE2NyAzMC43MDY2LTQuMDEzMDMgMzAuMjc5NS0zLjUzOTEgMjkuODUyNC0zLjA2&#10;NTEgMjkuMzE2LTIuODI4MSAyOC42NzAyLTIuODI4MSAyNy45NzIzLTIuODI4MSAyNy4zNzU5LTMu&#10;MDk4OTMgMjYuODgxMS0zLjY0MDYgMjYuMzg2My00LjE4MjI3IDI2LjEzODktNC45MTE0MyAyNi4x&#10;Mzg5LTUuODI4MSAyNi4xMzg5LTYuODI4MSAyNi4zOTQxLTcuNjA2NzcgMjYuOTA0NS04LjE2NDEg&#10;MjcuNDE1LTguNzIxMzcgMjguMDU1Ni05IDI4LjgyNjQtOSAyOS40NzIzLTkgMzAuMDA2MS04Ljc4&#10;Mzg3IDMwLjQyOC04LjM1MTYgMzAuODQ5OS03LjkxOTI3IDMxLjA2MDgtNy4zNDM3MyAzMS4wNjA4&#10;LTYuNjI1TDI3LjA0NTItNi42MjVaTTI3LjA0NTItNyAyOS43MzI3LTdDMjkuNzExOC03LjM2NDYg&#10;MjkuNjY0OS03LjYyNSAyOS41OTItNy43ODEyIDI5LjQ4NzktOC4wMjA4IDI5LjMzMTYtOC4yMDgz&#10;MyAyOS4xMjMzLTguMzQzOCAyOC45MTUtOC40NzkyIDI4LjY5NjItOC41NDY5IDI4LjQ2Ny04LjU0&#10;NjkgMjguMTEyOS04LjU0NjkgMjcuNzk3OC04LjQwODg3IDI3LjUyMTctOC4xMzI4IDI3LjI0NTct&#10;Ny44NTY4IDI3LjA4NjktNy40NzkyIDI3LjA0NTItN1pNMzUuNzM1MS04Ljk4NDQgMzUuNzM1MS03&#10;IDM1LjUxNjQtN0MzNS4zNjAxLTcuNjI1IDM1LjE1NDQtOC4wNDk0NyAzNC44OTkyLTguMjczNCAz&#10;NC42NDQtOC40OTc0IDM0LjMyMzctOC42MDk0IDMzLjkzODMtOC42MDk0IDMzLjY0NjYtOC42MDk0&#10;IDMzLjQwOTYtOC41MzEyNyAzMy4yMjczLTguMzc1IDMzLjA0NS04LjIxODczIDMyLjk1MzktOC4w&#10;NDY4NyAzMi45NTM5LTcuODU5NCAzMi45NTM5LTcuNjE5OCAzMy4wMjE2LTcuNDE2NjcgMzMuMTU3&#10;LTcuMjUgMzMuMjgyLTcuMDcyOTMgMzMuNTQ3Ni02Ljg4NTQzIDMzLjk1MzktNi42ODc1TDM0Ljg3&#10;NTgtNi4yNUMzNS43NDAzLTUuODIyOTMgMzYuMTcyNi01LjI3MDg3IDM2LjE3MjYtNC41OTM4IDM2&#10;LjE3MjYtNC4wNjI1MyAzNS45NzIxLTMuNjM1NDMgMzUuNTcxMS0zLjMxMjUgMzUuMTctMi45ODk1&#10;NyAzNC43MTk1LTIuODI4MSAzNC4yMTk1LTIuODI4MSAzMy44NjU0LTIuODI4MSAzMy40NTkxLTIu&#10;ODkwNiAzMy4wMDA4LTMuMDE1NiAzMi44NjUzLTMuMDU3MjcgMzIuNzUwNy0zLjA3ODEgMzIuNjU3&#10;LTMuMDc4MSAzMi41NjMzLTMuMDc4MSAzMi40OTA0LTMuMDIwOCAzMi40MzgzLTIuOTA2MkwzMi4y&#10;MTk1LTIuOTA2MiAzMi4yMTk1LTQuOTg0NCAzMi40MzgzLTQuOTg0NEMzMi41NTI4LTQuMzkwNjcg&#10;MzIuNzc2OC0zLjk0NTMzIDMzLjExMDEtMy42NDg0IDMzLjQ0MzQtMy4zNTE1MyAzMy44MTg0LTMu&#10;MjAzMSAzNC4yMzUxLTMuMjAzMSAzNC41MjY4LTMuMjAzMSAzNC43NjM4LTMuMjg5MDMgMzQuOTQ2&#10;MS0zLjQ2MDkgMzUuMTI4NC0zLjYzMjgzIDM1LjIxOTUtMy44Mzg1NyAzNS4yMTk1LTQuMDc4MSAz&#10;NS4yMTk1LTQuMzY5NzcgMzUuMTE3OS00LjYxNDU3IDM0LjkxNDgtNC44MTI1IDM0LjcxMTctNS4w&#10;MTA0MyAzNC4zMDI4LTUuMjYwNDMgMzMuNjg4My01LjU2MjUgMzMuMDczNy01Ljg2NDU3IDMyLjY3&#10;MjYtNi4xNDA2IDMyLjQ4NTEtNi4zOTA2IDMyLjI5NzYtNi42MzAyIDMyLjIwMzktNi45MzIzIDMy&#10;LjIwMzktNy4yOTY5IDMyLjIwMzktNy43NzYwMyAzMi4zNjgtOC4xNzcwNyAzMi42OTYxLTguNSAz&#10;My4wMjQyLTguODIyOTMgMzMuNDQ4Ny04Ljk4NDQgMzMuOTY5NS04Ljk4NDQgMzQuMTk4Ny04Ljk4&#10;NDQgMzQuNDc0Ny04LjkzNzUzIDM0Ljc5NzYtOC44NDM4IDM1LjAxNjQtOC43ODEyNyAzNS4xNTct&#10;OC43NSAzNS4yMTk1LTguNzUgMzUuMjkyNC04Ljc1IDM1LjM0NzEtOC43NjMwMyAzNS4zODM2LTgu&#10;Nzg5MSAzNS40MjAxLTguODE1MSAzNS40NjQzLTguODgwMiAzNS41MTY0LTguOTg0NEwzNS43MzUx&#10;LTguOTg0NFpNMzcuMDQwOC0xMS43NjU2IDM3LjA0MDgtMTIuMDMxMkMzNy42NzYzLTExLjcwODMg&#10;MzguMjA3NS0xMS4zMzMzIDM4LjYzNDYtMTAuOTA2MiAzOS4yNDkyLTEwLjI4MTMgMzkuNzIwNS05&#10;LjU1NDczIDQwLjA0ODYtOC43MjY2IDQwLjM3NjctNy44OTg0NyA0MC41NDA4LTcuMDMxMjcgNDAu&#10;NTQwOC02LjEyNSA0MC41NDA4LTQuODEyNDcgNDAuMjE3OS0zLjYxNzE3IDM5LjU3MjEtMi41Mzkx&#10;IDM4LjkyNjItMS40NjA5NyAzOC4wODI1LTAuNjg3NTMzIDM3LjA0MDgtMC4yMTg4TDM3LjA0MDgt&#10;MC40NTMxQzM3LjU2MTctMC43NDQ3NjcgMzcuOTg4OC0xLjE0MDYgMzguMzIyMS0xLjY0MDYgMzgu&#10;NjU1NC0yLjE0MDYgMzguOTA1NC0yLjc3MzQzIDM5LjA3MjEtMy41MzkxIDM5LjIzODgtNC4zMDQ3&#10;IDM5LjMyMjEtNS4xMDQxNyAzOS4zMjIxLTUuOTM3NSAzOS4zMjIxLTYuODQzNzcgMzkuMjQ5Mi03&#10;LjY2NjY3IDM5LjEwMzMtOC40MDYyIDM4Ljk5OTItOC45ODk1MyAzOC44NjktOS40NTgzIDM4Ljcx&#10;MjctOS44MTI1IDM4LjU1NjQtMTAuMTY2NyAzOC4zNDU1LTEwLjUwNTIgMzguMDc5OS0xMC44Mjgx&#10;IDM3LjgxNDMtMTEuMTUxIDM3LjQ2NzktMTEuNDYzNSAzNy4wNDA4LTExLjc2NTZaIiBzdHJva2U9&#10;Im5vbmUiLz48L2c+PGcgc3Ryb2tlPSIjMDA3MkJEIiBzdHJva2Utd2lkdGg9IjAuODMzMyIgc3Ry&#10;b2tlLWxpbmVjYXA9ImJ1dHQiIHN0cm9rZS1saW5lam9pbj0icm91bmQiIGZpbGw9IiMwMDcyQkQi&#10;PjxwYXRoIGQ9Ik02Mi4xMzE2IDIwNy45OTEgNjIuODI4NyAyMDcuOTIgNjMuNTI1NyAyMDcuODQx&#10;IDY0LjIyMjggMjA3Ljc2MyA2NC45MTk4IDIwNy42NjggNjUuNjE2OSAyMDcuNTQ5IDY2LjMxNCAy&#10;MDcuNCA2Ny4wMTEgMjA3LjI3OCA2Ny43MDgxIDIwNy4xMzIgNjguNDA1MSAyMDYuOTgyIDY5LjEw&#10;MjIgMjA2LjgzOSA2OS43OTkzIDIwNi42NzkgNzAuNDk2MyAyMDYuNTA2IDcxLjE5MzQgMjA2LjM2&#10;NSA3MS44OTA0IDIwNi4xODcgNzIuNTg3NSAyMDUuOTE5IDczLjI4NDYgMjA1LjczNiA3My45ODE2&#10;IDIwNS41MDUgNzQuNjc4NyAyMDUuMzA1IDc1LjM3NTcgMjA1LjA4OCA3Ni4wNzI4IDIwNC44NzQg&#10;NzYuNzY5OSAyMDQuNjIxIDc3LjQ2NjkgMjA0LjM5OCA3OC4xNjQgMjA0LjIwOCA3OC44NjEgMjAz&#10;Ljk2MSA3OS41NTgxIDIwMy43MjYgODAuMjU1MiAyMDMuNDQgODAuOTUyMiAyMDMuMTk4IDgxLjY0&#10;OTMgMjAyLjk0MSA4Mi4zNDYzIDIwMi42ODkgODMuMDQzNCAyMDIuNDI3IDgzLjc0MDUgMjAyLjE4&#10;OCA4NC40Mzc1IDIwMS45NjcgODUuMTM0NiAyMDEuNjkzIDg1LjgzMTYgMjAxLjQxMiA4Ni41Mjg3&#10;IDIwMS4xMzEgODcuMjI1OCAyMDAuODc2IDg3LjkyMjggMjAwLjU4NCA4OC42MTk5IDIwMC4zMzYg&#10;ODkuMzE2OSAyMDAuMDU5IDkwLjAxNCAxOTkuNzczIDkwLjcxMzcgMTk5LjQ2MSA5MS40MTM0IDE5&#10;OS4xODYgOTIuMTEzMiAxOTguOTEyIDkyLjgxMjkgMTk4LjY1NiA5My41MTI2IDE5OC4zOTkgOTQu&#10;MjEyMyAxOTguMTcxIDk0LjkxMiAxOTcuODc3IDk1LjYxMTggMTk3LjU4MiA5Ni4zMTE1IDE5Ny4y&#10;NjcgOTcuMDExMiAxOTYuOTUyIDk3LjcxMDkgMTk2LjYyMyA5OC40MTA2IDE5Ni4zMTggOTkuMTEw&#10;NCAxOTYuMDUgOTkuODEwMSAxOTUuNzU4IDEwMC41MSAxOTUuNDc4IDEwMS4yMSAxOTUuMTk1IDEw&#10;MS45MDkgMTk0LjkxNCAxMDIuNjA5IDE5NC42MzMgMTAzLjMwOSAxOTQuMzI0IDEwNC4wMDggMTk0&#10;LjA0MiAxMDQuNzA4IDE5My43NyAxMDUuNDA4IDE5My40MzEgMTA2LjEwOCAxOTMuMTQ2IDEwNi44&#10;MDcgMTkyLjg1IDEwNy41MDcgMTkyLjU2MiAxMDguMjA3IDE5Mi4yNzkgMTA4LjkwNiAxOTEuOTg4&#10;IDEwOS42MDYgMTkxLjY3NCAxMTAuMzA2IDE5MS4zNDQgMTExLjAwNiAxOTEuMDM4IDExMS43MDUg&#10;MTkwLjczMyAxMTIuNDA1IDE5MC40MTggMTEzLjEwNSAxOTAuMTQ5IDExMy44MDQgMTg5LjgzOSAx&#10;MTQuNTA0IDE4OS40NzkgMTE1LjIwNCAxODkuMTYxIDExNS45MDQgMTg4LjgxMyAxMTYuNjAzIDE4&#10;OC40NjIgMTE3LjMwMyAxODguMDc0IDExOC4wMDMgMTg3LjcwOCAxMTguNzAyIDE4Ny4zNzggMTE5&#10;LjQwMiAxODcuMDUzIDEyMC4xMDIgMTg2LjcwOSAxMjAuODAyIDE4Ni4zOTUgMTIxLjUwMSAxODYu&#10;MDY5IDEyMi4yMDEgMTg1LjcyMiAxMjIuOTAxIDE4NS4zOTEgMTIzLjYwMSAxODQuOTgzIDEyNC4z&#10;IDE4NC42NjQgMTI1IDE4NC4yNzggMTI1LjcgMTgzLjk0MyAxMjYuNCAxODMuNTY4IDEyNy4xIDE4&#10;My4yNDYgMTI3LjggMTgyLjg4OCAxMjguNSAxODIuNTkzIDEyOS4yIDE4Mi4yMyAxMjkuOSAxODEu&#10;ODQ5IDEzMC42IDE4MS40MzYgMTMxLjMgMTgxLjA4MiAxMzIgMTgwLjcwMyAxMzIuNyAxODAuMzUg&#10;MTMzLjQgMTgwLjAxMiAxMzQuMSAxNzkuNzA5IDEzNC44IDE3OS4zMzcgMTM1LjUgMTc4Ljk1MyAx&#10;MzYuMiAxNzguNTU5IDEzNi45IDE3OC4yMDYgMTM3LjYgMTc3LjgyNSAxMzguMyAxNzcuNDMyIDEz&#10;OSAxNzcuMDYxIDEzOS43IDE3Ni43MDQgMTQwLjQgMTc2LjMzMSAxNDEuMSAxNzUuOTU0IDE0MS44&#10;IDE3NS41ODMgMTQyLjUgMTc1LjI1MyAxNDMuMiAxNzQuODYyIDE0My45IDE3NC40OTkgMTQ0LjYg&#10;MTc0LjExMSAxNDUuMyAxNzMuNzEzIDE0NiAxNzMuMjg3IDE0Ni43IDE3Mi44NzMgMTQ3LjQgMTcy&#10;LjQ1OCAxNDguMSAxNzIuMDg1IDE0OC44IDE3MS43MDYgMTQ5LjUgMTcxLjMwNSAxNTAuMiAxNzAu&#10;OTE5IDE1MC45IDE3MC41NjUgMTUxLjYgMTcwLjE4MSAxNTIuMyAxNjkuNzU2IDE1MyAxNjkuMzUx&#10;IDE1My43IDE2OC45OTMgMTU0LjQgMTY4LjU2OSAxNTUuMSAxNjguMTc2IDE1NS44IDE2Ny44NTYg&#10;MTU2LjUgMTY3LjQ2MyAxNTcuMiAxNjcuMDA0IDE1Ny45IDE2Ni41NjQgMTU4LjYgMTY2LjEzIDE1&#10;OS4zIDE2NS43MTMgMTYwIDE2NS4yNjkgMTYwLjY5OSAxNjQuODYxIDE2MS4zOTggMTY0LjQzNCAx&#10;NjIuMDk3IDE2NC4wNDIgMTYyLjc5NiAxNjMuNjI0IDE2My40OTQgMTYzLjIyMyAxNjQuMTkzIDE2&#10;Mi44NSAxNjQuODkyIDE2Mi40MzQgMTY1LjU5MSAxNjEuOTg1IDE2Ni4yOSAxNjEuNTAxIDE2Ni45&#10;ODkgMTYxLjA2OCAxNjcuNjg4IDE2MC42NCAxNjguMzg3IDE2MC4xNzYgMTY5LjA4NSAxNTkuNzg4&#10;IDE2OS43ODQgMTU5LjM4NiAxNzAuNDgzIDE1OC45NzYgMTcxLjE4MiAxNTguNjMyIDE3MS44ODEg&#10;MTU4LjE2IDE3Mi41OCAxNTcuNjc4IDE3My4yNzkgMTU3LjI0OCAxNzMuOTc4IDE1Ni44MTIgMTc0&#10;LjY3NiAxNTYuMzYxIDE3NS4zNzUgMTU1LjkzMyAxNzYuMDc0IDE1NS40MjUgMTc2Ljc3MyAxNTUu&#10;MDE2IDE3Ny40NzIgMTU0LjYwOSAxNzguMTcxIDE1NC4xNTYgMTc4Ljg3IDE1My43NCAxNzkuNTY5&#10;IDE1My4yOTYgMTgwLjI2OCAxNTIuNzg1IDE4MC45NjYgMTUyLjM0NSAxODEuNjY1IDE1MS44OTMg&#10;MTgyLjM2NCAxNTEuNDM2IDE4My4wNjMgMTUxLjAzIDE4My43NjIgMTUwLjYwNCAxODQuNDYxIDE1&#10;MC4xMzUgMTg1LjE2IDE0OS43MSAxODUuODU5IDE0OS4yODciIGZpbGw9Im5vbmUiIGZpbGwtcnVs&#10;ZT0iZXZlbm9kZCIvPjxwYXRoIGQ9Ik02MS44MDEyIDE4Ni4wNDMgNjIuNTAyMyAxODUuOTkxIDYz&#10;LjIwMzQgMTg1Ljk3MyA2My45MDQ2IDE4Ni4wMDUgNjQuNjA1NyAxODUuOTAyIDY1LjMwNjggMTg1&#10;Ljg5IDY2LjAwNzkgMTg1Ljg1MyA2Ni43MDkgMTg1LjgxNSA2Ny40MTAyIDE4NS43NDMgNjguMTEx&#10;MyAxODUuNzI3IDY4LjgxMjQgMTg1LjcxNCA2OS41MTM1IDE4NS42MzUgNzAuMjE0NiAxODUuNjA4&#10;IDcwLjkxNTggMTg1LjYzNSA3MS42MTY5IDE4NS42MDcgNzIuMzE4IDE4NS42NzQgNzMuMDE5MSAx&#10;ODUuNjM3IDczLjcyMDIgMTg1LjU2NyA3NC40MjE0IDE4NS41NDIgNzUuMTIyNSAxODUuNTE4IDc1&#10;LjgyMzYgMTg1LjQ4MiA3Ni41MjQ3IDE4NS41MTkgNzcuMjI1OCAxODUuNTIgNzcuOTI3IDE4NS41&#10;MTEgNzguNjI4MSAxODUuNDk0IDc5LjMyOTIgMTg1LjQ2IDgwLjAzMDMgMTg1LjQ3MiA4MC43MzE0&#10;IDE4NS4zODUgODEuNDMyNiAxODUuNDI1IDgyLjEzMzcgMTg1LjM0MSA4Mi44MzQ4IDE4NS4zNzYg&#10;ODMuNTM1OSAxODUuMzc0IDg0LjIzNyAxODUuMzIzIDg0LjkzODIgMTg1LjMxNSA4NS42MzkzIDE4&#10;NS4zMzIgODYuMzQwNCAxODUuMzI3IDg3LjA0MTUgMTg1LjI3MyA4Ny43NDI2IDE4NS4yNDQgODgu&#10;NDQzOCAxODUuMzA4IDg5LjE0NDkgMTg1LjI2NiA4OS44NDYgMTg1LjI0OSA5MC41NTM0IDE4NS4y&#10;NjMgOTEuMjYwOCAxODUuMjExIDkxLjk2ODMgMTg1LjIzIDkyLjY3NTcgMTg1LjIwNiA5My4zODMx&#10;IDE4NS4xNTEgOTQuMDkwNSAxODUuMTQxIDk0Ljc5NzkgMTg1LjA3IDk1LjUwNTQgMTg1LjAzMyA5&#10;Ni4yMTI4IDE4NC45MzYgOTYuOTIwMiAxODQuOTI1IDk3LjYyMDUgMTg0Ljg3MiA5OC4zMjA4IDE4&#10;NC45MTIgOTkuMDIxIDE4NC45OSA5OS43MjEzIDE4NC45NzcgMTAwLjQyMiAxODUuMDA3IDEwMS4x&#10;MjIgMTg1LjA2MSAxMDEuODIyIDE4NC45OTUgMTAyLjUyMiAxODUgMTAzLjIyMyAxODQuOTU3IDEw&#10;My45MjMgMTg0Ljk0NSAxMDQuNjI2IDE4NC45MjIgMTA1LjMyOSAxODQuOTE5IDEwNi4wMzEgMTg0&#10;Ljk1NSAxMDYuNzM0IDE4NC44ODkgMTA3LjQzNyAxODQuODkzIDEwOC4xNCAxODQuODg5IDEwOC44&#10;NDMgMTg0Ljg4MiAxMDkuNTQ1IDE4NC45MTIgMTEwLjI0OCAxODQuOTA4IDExMC45NTEgMTg0Ljky&#10;NyAxMTEuNjUyIDE4NC45MTMgMTEyLjM1MiAxODQuOTE3IDExMy4wNTMgMTg0LjkzNSAxMTMuNzU0&#10;IDE4NC45MTUgMTE0LjQ1NCAxODQuODM0IDExNS4xNTUgMTg0LjgyNyAxMTUuODU2IDE4NC44MTIg&#10;MTE2LjU1NyAxODQuNzkyIDExNy4yNTcgMTg0LjgyMiAxMTcuOTU4IDE4NC44IDExOC42NjIgMTg0&#10;Ljc5NCAxMTkuMzY2IDE4NC43NTcgMTIwLjA3MSAxODQuNzcgMTIwLjc3NSAxODQuNzU0IDEyMS40&#10;NzkgMTg0LjcyMyAxMjIuMTgzIDE4NC43MDUgMTIyLjg4NyAxODQuNjkyIDEyMy41OTIgMTg0LjY4&#10;NiAxMjQuMjk2IDE4NC42MDEgMTI1IDE4NC41ODEgMTI1LjcwMiAxODQuNTU5IDEyNi40MDQgMTg0&#10;LjU2MyAxMjcuMTA2IDE4NC41NTkgMTI3LjgwOCAxODQuNTY5IDEyOC41MSAxODQuNTQ2IDEyOS4y&#10;MTIgMTg0LjUyOSAxMjkuOTE0IDE4NC41MjUgMTMwLjYxNiAxODQuNDkyIDEzMS4zMTggMTg0LjQ2&#10;IDEzMi4wMiAxODQuNDI3IDEzMi43MjIgMTg0LjQzMyAxMzMuNDIzIDE4NC4zNDUgMTM0LjEyNiAx&#10;ODQuMjUxIDEzNC44MjcgMTg0LjE3NCAxMzUuNTI5IDE4NC4xNDEgMTM2LjIzMSAxODQuMDk2IDEz&#10;Ni45MzMgMTg0LjA2MyAxMzcuNjM1IDE4NC4wMSAxMzguMzM3IDE4NC4wNTIgMTM5LjAzOSAxODQu&#10;MDU5IDEzOS43NDEgMTg0LjAxMiAxNDAuNDQzIDE4NC4wMzcgMTQxLjE0NSAxODQuMDIgMTQxLjg0&#10;NyAxODMuOTQ2IDE0Mi41NDkgMTgzLjk1IDE0My4yNTEgMTgzLjkyIDE0My45NTMgMTgzLjc3MSAx&#10;NDQuNjU1IDE4My43NjkgMTQ1LjM1NyAxODMuODIzIDE0Ni4wNTkgMTgzLjgyMyAxNDYuNzYxIDE4&#10;My43NTIgMTQ3LjQ2MyAxODMuNjcgMTQ4LjE2NSAxODMuNjU5IDE0OC44NjcgMTgzLjYzNSAxNDku&#10;NTY5IDE4My41ODUgMTUwLjI3MSAxODMuNTY0IDE1MC45NzMgMTgzLjUzNiAxNTEuNjc0IDE4My40&#10;MjMgMTUyLjM3NiAxODMuMzA1IDE1My4wNzggMTgzLjM5OSAxNTMuNzggMTgzLjM0NiAxNTQuNDgy&#10;IDE4My4zMTQgMTU1LjE4NCAxODMuMjEzIDE1NS44ODYgMTgzLjEyNSAxNTYuNTg4IDE4My4wODIg&#10;MTU3LjI5IDE4My4wNjUgMTU3Ljk5MiAxODIuOTk5IDE1OC42OTQgMTgyLjk3NCAxNTkuMzk2IDE4&#10;Mi44MzkgMTYwLjA5OCAxODIuNzk0IDE2MC44MDIgMTgyLjc0IDE2MS41MDUgMTgyLjY5MiAxNjIu&#10;MjA5IDE4Mi41OTggMTYyLjkxMyAxODIuNTg5IDE2My42MTYgMTgyLjUwOSAxNjQuMzIgMTgyLjUw&#10;NyAxNjUuMDIzIDE4Mi40NDYgMTY1LjcyNyAxODIuMzggMTY2LjQzMSAxODIuMjg3IDE2Ny4xMzQg&#10;MTgyLjIyMiAxNjcuODM4IDE4Mi4xNDggMTY4LjU0MiAxODIuMDg4IDE2OS4yNDUgMTgxLjk5NCAx&#10;NjkuOTQ5IDE4MS45MTEgMTcwLjY1MyAxODEuODA2IDE3MS4zNTYgMTgxLjczOSAxNzIuMDYgMTgx&#10;LjY4OCAxNzIuNzY0IDE4MS42MTMgMTczLjQ2NyAxODEuNTEyIDE3NC4xNzEgMTgxLjQxMSAxNzQu&#10;ODc0IDE4MS4yNzQgMTc1LjU3OCAxODEuMjE4IDE3Ni4yODIgMTgxLjE0NiAxNzYuOTg1IDE4MS4w&#10;NDcgMTc3LjY4OSAxODEuMDA5IDE3OC4zOTMgMTgwLjk5OCAxNzkuMDk2IDE4MC45NDcgMTc5Ljgg&#10;MTgwLjg3NCAxODAuNTA0IDE4MC43NzYgMTgxLjIwNyAxODAuNzUgMTgxLjkxMSAxODAuNjUzIDE4&#10;Mi42MTUgMTgwLjU1NCAxODMuMzE4IDE4MC4zOTUgMTg0LjAyMiAxODAuMjkgMTg0LjcyNSAxODAu&#10;MjAyIDE4NS40MjkgMTgwLjA4MyAxODYuMTMzIDE3OS45NDIiIHN0cm9rZT0iI0Q5NTMxOSIgZmls&#10;bD0ibm9uZSIgZmlsbC1ydWxlPSJldmVub2RkIi8+PHBhdGggZD0iTTY4LjQwMTYgMTY5LjI2MyA2&#10;OS4xMDAyIDE2OS40ODYgNjkuNzk4OCAxNjkuNzY4IDcwLjQ5NzQgMTY5Ljk4NSA3MS4xOTYgMTcw&#10;LjA5MiA3MS44OTQ2IDE3MC4yNjYgNzIuNTkzMiAxNzAuNDgyIDczLjI5MTggMTcwLjcxIDczLjk5&#10;MDQgMTcwLjkwNCA3NC42ODkgMTcxLjExMSA3NS4zODc2IDE3MS4zMzYgNzYuMDg2MiAxNzEuNTE3&#10;IDc2Ljc4NDggMTcxLjc2NiA3Ny40ODM0IDE3MS45MjggNzguMTgyIDE3Mi4wNTcgNzguODgwNiAx&#10;NzIuMjM2IDc5LjU3OTIgMTcyLjUwNSA4MC4yNzc4IDE3Mi43NDQgODAuOTc2NCAxNzIuODc5IDgx&#10;LjY3NSAxNzMuMDczIDgyLjM3MzYgMTczLjI0NCA4My4wNzIyIDE3My40MDggODMuNzcwOCAxNzMu&#10;NjA0IDg0LjQ2OTQgMTczLjc0NiA4NS4xNjggMTczLjkwNCA4NS44NjY2IDE3NC4wNDUgODYuNTY1&#10;MiAxNzQuMzA0IDg3LjI2MzggMTc0LjY0MyA4Ny45NjI0IDE3NC44OTIgODguNjYxIDE3NS4wMjkg&#10;ODkuMzU5NiAxNzUuMTc2IDkwLjA1ODIgMTc1LjMxMSA5MC43NTY4IDE3NS40MzUgOTEuNDU1NCAx&#10;NzUuOCA5Mi4xNTQgMTc1Ljc3MyA5Mi44NTI2IDE3NS44OTcgOTMuNTUxMiAxNzYuMDQ2IDk0LjI0&#10;OTggMTc2LjIgOTQuOTQ4NCAxNzYuNDI2IDk1LjY0NyAxNzYuNjUgOTYuMzQ1OSAxNzYuODgyIDk3&#10;LjA0NDggMTc3LjA2NyA5Ny43NDM3IDE3Ny4yNjEgOTguNDQyNiAxNzcuNDIzIDk5LjE0MTQgMTc3&#10;LjU0MyA5OS44NDAzIDE3Ny42OTcgMTAwLjUzOSAxNzcuODEyIDEwMS4yMzggMTc3Ljk2NCAxMDEu&#10;OTM3IDE3OC4yMjYgMTAyLjYzNiAxNzguNDY5IDEwMy4zMzUgMTc4LjY2MyAxMDQuMDM0IDE3OC45&#10;MjYgMTA0LjczMiAxNzkuMTU2IDEwNS40MzEgMTc5LjI2NyAxMDYuMTMgMTc5LjM3MiAxMDYuODI5&#10;IDE3OS41MTkgMTA3LjUyOCAxNzkuNjczIDEwOC4yMjcgMTc5LjgzOCAxMDguOTI2IDE4MC4xMjMg&#10;MTA5LjYyNSAxODAuMzE4IDExMC4zMjQgMTgwLjUyNCAxMTEuMDIyIDE4MC43NTEgMTExLjcyMSAx&#10;ODAuOTIxIDExMi40MiAxODEuMDg4IDExMy4xMTkgMTgxLjE4OSAxMTMuODE4IDE4MS4zMDcgMTE0&#10;LjUxNyAxODEuNDM0IDExNS4yMTYgMTgxLjU4OCAxMTUuOTE1IDE4MS44MjIgMTE2LjYxMyAxODIu&#10;MDM4IDExNy4zMTIgMTgyLjMwOSAxMTguMDExIDE4Mi41NTEgMTE4LjcxIDE4Mi43ODUgMTE5LjQw&#10;OSAxODMuMTg1IDEyMC4xMDggMTgzLjIxOSAxMjAuODA3IDE4My4xOTkgMTIxLjUwNiAxODMuMzQ1&#10;IDEyMi4yMDQgMTgzLjYxNCAxMjIuOTAzIDE4My44MzUgMTIzLjYwMiAxODQuMDk1IDEyNC4zMDEg&#10;MTg0LjI3OCAxMjUgMTg0LjQyMiAxMjUuNjk5IDE4NC42MjMgMTI2LjM5OCAxODQuODk5IDEyNy4w&#10;OTcgMTg1LjAzNCAxMjcuNzk2IDE4NS4xNjUgMTI4LjQ5NCAxODUuMzE3IDEyOS4xOTMgMTg1LjU1&#10;IDEyOS44OTIgMTg1LjgxMiAxMzAuNTkxIDE4Ni4wNzEgMTMxLjI5IDE4Ni4zMyAxMzEuOTkgMTg2&#10;LjU1NCAxMzIuNjg5IDE4Ni42OTEgMTMzLjM4OCAxODYuODU3IDEzNC4wODcgMTg2Ljk0NyAxMzQu&#10;Nzg3IDE4Ny4xMjMgMTM1LjQ4NiAxODcuMzUgMTM2LjE4NSAxODcuNTU1IDEzNi44ODUgMTg3Ljgw&#10;NyAxMzcuNTg0IDE4OC4wNCAxMzguMjgzIDE4OC4yMzUgMTM4Ljk4MyAxODguNDE2IDEzOS42ODIg&#10;MTg4LjU5MiAxNDAuMzgxIDE4OC42OTMgMTQxLjA4MSAxODguODQ0IDE0MS43OCAxODkuMDIgMTQy&#10;LjQ3OSAxODkuMTQ4IDE0My4xNzggMTg5LjM1MiAxNDMuODc4IDE4OS41OTggMTQ0LjU3NyAxODku&#10;ODY1IDE0NS4yNzYgMTkwLjA1NSAxNDUuOTc2IDE5MC4zMDkgMTQ2LjY3NSAxOTAuNDQ5IDE0Ny4z&#10;NzQgMTkwLjU2NCAxNDguMDc0IDE5MC42NjMgMTQ4Ljc3MyAxOTAuNzg5IDE0OS40NzIgMTkwLjk1&#10;MyAxNTAuMTcxIDE5MS4xODkgMTUwLjg3MSAxOTEuNDMyIDE1MS41NyAxOTEuNzAzIDE1Mi4yNjkg&#10;MTkxLjkwMSAxNTIuOTY5IDE5Mi4wNyAxNTMuNjY4IDE5Mi4yMTkgMTU0LjM2NyAxOTIuMzQ4IDE1&#10;NS4wNjYgMTkyLjQ5OSAxNTUuNzY2IDE5Mi42MDcgMTU2LjQ2NSAxOTIuNzMzIDE1Ny4xNjQgMTky&#10;Ljk5NyAxNTcuODY0IDE5My4yMDEgMTU4LjU2MyAxOTMuNCAxNTkuMjYyIDE5My42NjEgMTU5Ljk2&#10;MiAxOTMuODQyIDE2MC42NjEgMTkzLjk4MyAxNjEuMzYgMTk0LjE4NSAxNjIuMDU5IDE5NC4zNTcg&#10;MTYyLjc1OSAxOTQuMzYgMTYzLjQ1OCAxOTQuNDc2IDE2NC4xNTcgMTk0LjY1IDE2NC44NTcgMTk0&#10;Ljg0NCAxNjUuNTU2IDE5NS4wODUgMTY2LjI1NSAxOTUuMzQ2IDE2Ni45NTUgMTk1LjQ5OCAxNjcu&#10;NjU0IDE5NS43MyAxNjguMzU0IDE5NS44NDggMTY5LjA1MyAxOTUuOTA2IDE2OS43NTMgMTk2LjAy&#10;MiAxNzAuNDUyIDE5Ni4wNzkgMTcxLjE1MiAxOTYuMTc0IDE3MS44NTEgMTk2LjM3NyAxNzIuNTUx&#10;IDE5Ni41MDQgMTczLjI1IDE5Ni42MTkgMTczLjk1IDE5Ni44MDIgMTc0LjY0OSAxOTYuODkxIDE3&#10;NS4zNDkgMTk2Ljk2NyAxNzYuMDQ4IDE5Ny4xMDYgMTc2Ljc0OCAxOTcuMTE5IDE3Ny40NDcgMTk3&#10;LjEzOCAxNzguMTQ3IDE5Ny4yNDIgMTc4Ljg0NiAxOTcuMzIxIDE3OS41NDYgMTk3LjQ3MSAxODAu&#10;MjQ1IDE5Ny42NjMgMTgwLjk0NSAxOTcuNzY0IDE4MS42NDQgMTk3Ljc5OSAxODIuMzQzIDE5Ny40&#10;MTcgMTgzLjA0MyAxOTguMDg2IDE4My43NDIgMTk4LjA5MiAxODQuNDQyIDE5OC4xMDUgMTg1LjE0&#10;MSAxOTguMTI4IDE4NS44NDEgMTk4LjIxMyIgc3Ryb2tlPSIjRURCMTIwIiBmaWxsPSJub25lIiBm&#10;aWxsLXJ1bGU9ImV2ZW5vZGQiLz48L2c+PGcgc3Ryb2tlPSIjRkZGRkZGIiBmaWxsPSIjRkZGRkZG&#10;Ij48cGF0aCBkPSJNMjQ3IDExNyAzODggMTE3IDM4OCAyMiAyNDcgMjJaIiBzdHJva2U9Im5vbmUi&#10;Lz48L2c+PGcgc3Ryb2tlPSIjMjYyNjI2IiBzdHJva2Utd2lkdGg9IjAuODMzMyIgc3Ryb2tlLWxp&#10;bmVqb2luPSJyb3VuZCIgZmlsbD0iIzI2MjYyNiI+PGxpbmUgeDE9IjI0NyIgeTE9IjExNyIgeDI9&#10;IjM4OCIgeTI9IjExNyIgZmlsbD0ibm9uZSIvPjxsaW5lIHgxPSIyNDciIHkxPSIxMTciIHgyPSIy&#10;NDciIHkyPSIxMTUuNTkiIGZpbGw9Im5vbmUiLz48bGluZSB4MT0iMzE3LjUiIHkxPSIxMTciIHgy&#10;PSIzMTcuNSIgeTI9IjExNS41OSIgZmlsbD0ibm9uZSIvPjxsaW5lIHgxPSIzODgiIHkxPSIxMTci&#10;IHgyPSIzODgiIHkyPSIxMTUuNTkiIGZpbGw9Im5vbmUiLz48bGluZSB4MT0iMjQ3IiB5MT0iMTE3&#10;IiB4Mj0iMjQ3IiB5Mj0iMjIiIGZpbGw9Im5vbmUiLz48bGluZSB4MT0iMjQ3IiB5MT0iMTE3IiB4&#10;Mj0iMjQ4LjQxIiB5Mj0iMTE3IiBmaWxsPSJub25lIi8+PGxpbmUgeDE9IjI0NyIgeTE9Ijg1LjMz&#10;MzMiIHgyPSIyNDguNDEiIHkyPSI4NS4zMzMzIiBmaWxsPSJub25lIi8+PGxpbmUgeDE9IjI0NyIg&#10;eTE9IjUzLjY2NjciIHgyPSIyNDguNDEiIHkyPSI1My42NjY3IiBmaWxsPSJub25lIi8+PGxpbmUg&#10;eDE9IjI0NyIgeTE9IjIyIiB4Mj0iMjQ4LjQxIiB5Mj0iMjIiIGZpbGw9Im5vbmUiLz48L2c+PGcg&#10;c3Ryb2tlPSIjMjYyNjI2IiBmaWxsPSIjMjYyNjI2IiBmb250LWZhbWlseT0iVGltZXMgTmV3IFJv&#10;bWFuIiBmb250LXNpemU9IjEzLjMzMzMiIHRyYW5zZm9ybT0idHJhbnNsYXRlKDI0NC4zMzMgMTE3&#10;KSI+PHBhdGggZD0iTS02LjUzMTIgMC43NUMtNi41MzEyLTAuMjI5Mi02LjM4Mjc3LTEuMDc1NTct&#10;Ni4wODU5LTEuNzg5MS01Ljc4OTAzLTIuNTAyNjMtNS4zOTU4LTMuMDMxMjctNC45MDYyLTMuMzc1&#10;LTQuNTIwOC0zLjY0NTgtNC4xMjUtMy43ODEyLTMuNzE4OC0zLjc4MTItMy4wNjI1My0zLjc4MTIt&#10;Mi40NzM5Ny0zLjQ0Nzg3LTEuOTUzMS0yLjc4MTItMS4yOTY5LTEuOTQ3ODctMC45Njg4LTAuODE3&#10;NjY3LTAuOTY4OCAwLjYwOTQtMC45Njg4IDEuNjA5NC0xLjExMiAyLjQ1ODMzLTEuMzk4NCAzLjE1&#10;NjItMS42ODQ4NyAzLjg1NDEzLTIuMDUyMDcgNC4zNjE5Ny0yLjUgNC42Nzk3LTIuOTQ3OTMgNC45&#10;OTczNy0zLjM3NSA1LjE1NjItMy43ODEyIDUuMTU2Mi00LjYwNDEzIDUuMTU2Mi01LjI5MTY3IDQu&#10;NjcxODMtNS44NDM4IDMuNzAzMS02LjMwMjA3IDIuODgwMjMtNi41MzEyIDEuODk1ODctNi41MzEy&#10;IDAuNzVaTS01LjI4MTIgMC45MDYyQy01LjI4MTIgMi4wOTM3My01LjEzNTQgMy4wNjI1LTQuODQz&#10;OCAzLjgxMjUtNC42MDQyIDQuNDM3NS00LjI0NDggNC43NS0zLjc2NTYgNC43NS0zLjUzNjQ3IDQu&#10;NzUtMy4yOTk1IDQuNjQ4NDMtMy4wNTQ3IDQuNDQ1My0yLjgwOTkgNC4yNDIxNy0yLjYyNSAzLjg5&#10;NTgtMi41IDMuNDA2Mi0yLjMwMjA3IDIuNjg3NDctMi4yMDMxIDEuNjYxNDMtMi4yMDMxIDAuMzI4&#10;MS0yLjIwMzEtMC42NTEwMzMtMi4zMDcyNy0xLjQ2ODczLTIuNTE1Ni0yLjEyNS0yLjY2MTQ3LTIu&#10;NjE0Ni0yLjg1OTQtMi45NTgzMy0zLjEwOTQtMy4xNTYyLTMuMjc2MDctMy4yOTE2Ny0zLjQ4NDQt&#10;My4zNTk0LTMuNzM0NC0zLjM1OTQtNC4wMTU2LTMuMzU5NC00LjI3MDgtMy4yMzQ0LTQuNS0yLjk4&#10;NDQtNC44MDIwNy0yLjYzMDItNS4wMDc4LTIuMDc1NS01LjExNzItMS4zMjAzLTUuMjI2NTMtMC41&#10;NjUxLTUuMjgxMiAwLjE3NzA2Ny01LjI4MTIgMC45MDYyWiIgc3Ryb2tlPSJub25lIi8+PC9nPjxn&#10;IHN0cm9rZT0iIzI2MjYyNiIgZmlsbD0iIzI2MjYyNiIgZm9udC1mYW1pbHk9IlRpbWVzIE5ldyBS&#10;b21hbiIgZm9udC1zaXplPSIxMy4zMzMzIiB0cmFuc2Zvcm09InRyYW5zbGF0ZSgyNDQuMzMzIDg1&#10;LjMzMzMpIj48cGF0aCBkPSJNLTE2LjUzMTIgMC43NUMtMTYuNTMxMi0wLjIyOTItMTYuMzgyOC0x&#10;LjA3NTU3LTE2LjA4NTktMS43ODkxLTE1Ljc4OS0yLjUwMjYzLTE1LjM5NTgtMy4wMzEyNy0xNC45&#10;MDYyLTMuMzc1LTE0LjUyMDgtMy42NDU4LTE0LjEyNS0zLjc4MTItMTMuNzE4OC0zLjc4MTItMTMu&#10;MDYyNS0zLjc4MTItMTIuNDc0LTMuNDQ3ODctMTEuOTUzMS0yLjc4MTItMTEuMjk2OS0xLjk0Nzg3&#10;LTEwLjk2ODgtMC44MTc2NjctMTAuOTY4OCAwLjYwOTQtMTAuOTY4OCAxLjYwOTQtMTEuMTEyIDIu&#10;NDU4MzMtMTEuMzk4NCAzLjE1NjItMTEuNjg0OSAzLjg1NDEzLTEyLjA1MjEgNC4zNjE5Ny0xMi41&#10;IDQuNjc5Ny0xMi45NDc5IDQuOTk3MzctMTMuMzc1IDUuMTU2Mi0xMy43ODEyIDUuMTU2Mi0xNC42&#10;MDQxIDUuMTU2Mi0xNS4yOTE3IDQuNjcxODMtMTUuODQzOCAzLjcwMzEtMTYuMzAyMSAyLjg4MDIz&#10;LTE2LjUzMTIgMS44OTU4Ny0xNi41MzEyIDAuNzVaTS0xNS4yODEyIDAuOTA2MkMtMTUuMjgxMiAy&#10;LjA5MzczLTE1LjEzNTQgMy4wNjI1LTE0Ljg0MzggMy44MTI1LTE0LjYwNDIgNC40Mzc1LTE0LjI0&#10;NDggNC43NS0xMy43NjU2IDQuNzUtMTMuNTM2NSA0Ljc1LTEzLjI5OTUgNC42NDg0My0xMy4wNTQ3&#10;IDQuNDQ1My0xMi44MDk5IDQuMjQyMTctMTIuNjI1IDMuODk1OC0xMi41IDMuNDA2Mi0xMi4zMDIx&#10;IDIuNjg3NDctMTIuMjAzMSAxLjY2MTQzLTEyLjIwMzEgMC4zMjgxLTEyLjIwMzEtMC42NTEwMzMt&#10;MTIuMzA3My0xLjQ2ODczLTEyLjUxNTYtMi4xMjUtMTIuNjYxNS0yLjYxNDYtMTIuODU5NC0yLjk1&#10;ODMzLTEzLjEwOTQtMy4xNTYyLTEzLjI3NjEtMy4yOTE2Ny0xMy40ODQ0LTMuMzU5NC0xMy43MzQ0&#10;LTMuMzU5NC0xNC4wMTU2LTMuMzU5NC0xNC4yNzA4LTMuMjM0NC0xNC41LTIuOTg0NC0xNC44MDIx&#10;LTIuNjMwMi0xNS4wMDc4LTIuMDc1NS0xNS4xMTcyLTEuMzIwMy0xNS4yMjY1LTAuNTY1MS0xNS4y&#10;ODEyIDAuMTc3MDY3LTE1LjI4MTIgMC45MDYyWk0tOC43MTg4IDMuNzY1NkMtOC41MjA4NyAzLjc2&#10;NTYtOC4zNTQyIDMuODM1OTMtOC4yMTg4IDMuOTc2Ni04LjA4MzMzIDQuMTE3Mi04LjAxNTYgNC4y&#10;ODEyNy04LjAxNTYgNC40Njg4LTguMDE1NiA0LjY2NjY3LTguMDgzMzMgNC44MzMzMy04LjIxODgg&#10;NC45Njg4LTguMzU0MiA1LjEwNDItOC41MjA4NyA1LjE3MTktOC43MTg4IDUuMTcxOS04LjkxNjY3&#10;IDUuMTcxOS05LjA4MzMzIDUuMTA0Mi05LjIxODggNC45Njg4LTkuMzU0MiA0LjgzMzMzLTkuNDIx&#10;OSA0LjY2NjY3LTkuNDIxOSA0LjQ2ODgtOS40MjE5IDQuMjcwODctOS4zNTQyIDQuMTA0Mi05LjIx&#10;ODggMy45Njg4LTkuMDgzMzMgMy44MzMzMy04LjkxNjY3IDMuNzY1Ni04LjcxODggMy43NjU2Wk0t&#10;MS4wNjI1IDMuMzQzOC0xLjY1NjIgNS02LjczNDQgNS02LjczNDQgNC43NjU2Qy01LjI0NDggMy40&#10;MDEwNy00LjE5NTMgMi4yODY1LTMuNTg1OSAxLjQyMTktMi45NzY1NyAwLjU1NzMtMi42NzE5LTAu&#10;MjI5MTY3LTIuNjcxOS0wLjkzNzUtMi42NzE5LTEuNDg5NTctMi44Mzg1Ny0xLjk0MDEtMy4xNzE5&#10;LTIuMjg5MS0zLjUwNTIzLTIuNjM4MDMtMy45MDYyNy0yLjgxMjUtNC4zNzUtMi44MTI1LTQuNzkx&#10;NjctMi44MTI1LTUuMTY5MjctMi42OTAxLTUuNTA3OC0yLjQ0NTMtNS44NDYzMy0yLjIwMDUtNi4w&#10;OTM3My0xLjgzODUzLTYuMjUtMS4zNTk0TC02LjQ4NDQtMS4zNTk0Qy02LjM4MDItMi4xNDA2LTYu&#10;MTA5MzctMi43Mzk1My01LjY3MTktMy4xNTYyLTUuMjM0MzctMy41NzI4Ny00LjY4NzQ3LTMuNzgx&#10;Mi00LjAzMTItMy43ODEyLTMuMzMzMzMtMy43ODEyLTIuNzUtMy41NTcyNy0yLjI4MTItMy4xMDk0&#10;LTEuODEyNDctMi42NjE0Ny0xLjU3ODEtMi4xMzU0LTEuNTc4MS0xLjUzMTItMS41NzgxLTEuMDkz&#10;NzMtMS42ODIyNy0wLjY1NjI2Ny0xLjg5MDYtMC4yMTg4LTIuMjAzMTMgMC40Njg3MzMtMi43MDgz&#10;MyAxLjE5MjctMy40MDYyIDEuOTUzMS00LjQ1ODMzIDMuMTA5MzctNS4xMTk4IDMuODA3My01LjM5&#10;MDYgNC4wNDY5TC0zLjE0MDYgNC4wNDY5Qy0yLjY4MjI3IDQuMDQ2OS0yLjM2MTk3IDQuMDI4Njct&#10;Mi4xNzk3IDMuOTkyMi0xLjk5NzM3IDMuOTU1NzMtMS44MzA3IDMuODg1NC0xLjY3OTcgMy43ODEy&#10;LTEuNTI4NjMgMy42NzcwNy0xLjQwMTAzIDMuNTMxMjctMS4yOTY5IDMuMzQzOEwtMS4wNjI1IDMu&#10;MzQzOFoiIHN0cm9rZT0ibm9uZSIvPjwvZz48ZyBzdHJva2U9IiMyNjI2MjYiIGZpbGw9IiMyNjI2&#10;MjYiIGZvbnQtZmFtaWx5PSJUaW1lcyBOZXcgUm9tYW4iIGZvbnQtc2l6ZT0iMTMuMzMzMyIgdHJh&#10;bnNmb3JtPSJ0cmFuc2xhdGUoMjQ0LjMzMyA1My42NjY3KSI+PHBhdGggZD0iTS0xNi41MzEyIDAu&#10;NzVDLTE2LjUzMTItMC4yMjkyLTE2LjM4MjgtMS4wNzU1Ny0xNi4wODU5LTEuNzg5MS0xNS43ODkt&#10;Mi41MDI2My0xNS4zOTU4LTMuMDMxMjctMTQuOTA2Mi0zLjM3NS0xNC41MjA4LTMuNjQ1OC0xNC4x&#10;MjUtMy43ODEyLTEzLjcxODgtMy43ODEyLTEzLjA2MjUtMy43ODEyLTEyLjQ3NC0zLjQ0Nzg3LTEx&#10;Ljk1MzEtMi43ODEyLTExLjI5NjktMS45NDc4Ny0xMC45Njg4LTAuODE3NjY3LTEwLjk2ODggMC42&#10;MDk0LTEwLjk2ODggMS42MDk0LTExLjExMiAyLjQ1ODMzLTExLjM5ODQgMy4xNTYyLTExLjY4NDkg&#10;My44NTQxMy0xMi4wNTIxIDQuMzYxOTctMTIuNSA0LjY3OTctMTIuOTQ3OSA0Ljk5NzM3LTEzLjM3&#10;NSA1LjE1NjItMTMuNzgxMiA1LjE1NjItMTQuNjA0MSA1LjE1NjItMTUuMjkxNyA0LjY3MTgzLTE1&#10;Ljg0MzggMy43MDMxLTE2LjMwMjEgMi44ODAyMy0xNi41MzEyIDEuODk1ODctMTYuNTMxMiAwLjc1&#10;Wk0tMTUuMjgxMiAwLjkwNjJDLTE1LjI4MTIgMi4wOTM3My0xNS4xMzU0IDMuMDYyNS0xNC44NDM4&#10;IDMuODEyNS0xNC42MDQyIDQuNDM3NS0xNC4yNDQ4IDQuNzUtMTMuNzY1NiA0Ljc1LTEzLjUzNjUg&#10;NC43NS0xMy4yOTk1IDQuNjQ4NDMtMTMuMDU0NyA0LjQ0NTMtMTIuODA5OSA0LjI0MjE3LTEyLjYy&#10;NSAzLjg5NTgtMTIuNSAzLjQwNjItMTIuMzAyMSAyLjY4NzQ3LTEyLjIwMzEgMS42NjE0My0xMi4y&#10;MDMxIDAuMzI4MS0xMi4yMDMxLTAuNjUxMDMzLTEyLjMwNzMtMS40Njg3My0xMi41MTU2LTIuMTI1&#10;LTEyLjY2MTUtMi42MTQ2LTEyLjg1OTQtMi45NTgzMy0xMy4xMDk0LTMuMTU2Mi0xMy4yNzYxLTMu&#10;MjkxNjctMTMuNDg0NC0zLjM1OTQtMTMuNzM0NC0zLjM1OTQtMTQuMDE1Ni0zLjM1OTQtMTQuMjcw&#10;OC0zLjIzNDQtMTQuNS0yLjk4NDQtMTQuODAyMS0yLjYzMDItMTUuMDA3OC0yLjA3NTUtMTUuMTE3&#10;Mi0xLjMyMDMtMTUuMjI2NS0wLjU2NTEtMTUuMjgxMiAwLjE3NzA2Ny0xNS4yODEyIDAuOTA2MlpN&#10;LTguNzE4OCAzLjc2NTZDLTguNTIwODcgMy43NjU2LTguMzU0MiAzLjgzNTkzLTguMjE4OCAzLjk3&#10;NjYtOC4wODMzMyA0LjExNzItOC4wMTU2IDQuMjgxMjctOC4wMTU2IDQuNDY4OC04LjAxNTYgNC42&#10;NjY2Ny04LjA4MzMzIDQuODMzMzMtOC4yMTg4IDQuOTY4OC04LjM1NDIgNS4xMDQyLTguNTIwODcg&#10;NS4xNzE5LTguNzE4OCA1LjE3MTktOC45MTY2NyA1LjE3MTktOS4wODMzMyA1LjEwNDItOS4yMTg4&#10;IDQuOTY4OC05LjM1NDIgNC44MzMzMy05LjQyMTkgNC42NjY2Ny05LjQyMTkgNC40Njg4LTkuNDIx&#10;OSA0LjI3MDg3LTkuMzU0MiA0LjEwNDItOS4yMTg4IDMuOTY4OC05LjA4MzMzIDMuODMzMzMtOC45&#10;MTY2NyAzLjc2NTYtOC43MTg4IDMuNzY1NlpNLTAuOTY4OCAxLjgyODEtMC45Njg4IDIuNzM0NC0y&#10;LjEyNSAyLjczNDQtMi4xMjUgNS0zLjE3MTkgNS0zLjE3MTkgMi43MzQ0LTYuODEyNSAyLjczNDQt&#10;Ni44MTI1IDEuOTIxOS0yLjgxMjUtMy43ODEyLTIuMTI1LTMuNzgxMi0yLjEyNSAxLjgyODEtMC45&#10;Njg4IDEuODI4MVpNLTMuMTcxOSAxLjgyODEtMy4xNzE5LTIuNDUzMS02LjE4NzUgMS44MjgxLTMu&#10;MTcxOSAxLjgyODFaIiBzdHJva2U9Im5vbmUiLz48L2c+PGcgc3Ryb2tlPSIjMjYyNjI2IiBmaWxs&#10;PSIjMjYyNjI2IiBmb250LWZhbWlseT0iVGltZXMgTmV3IFJvbWFuIiBmb250LXNpemU9IjEzLjMz&#10;MzMiIHRyYW5zZm9ybT0idHJhbnNsYXRlKDI0NC4zMzMgMjIpIj48cGF0aCBkPSJNLTE2LjUzMTIg&#10;MC43NUMtMTYuNTMxMi0wLjIyOTItMTYuMzgyOC0xLjA3NTU3LTE2LjA4NTktMS43ODkxLTE1Ljc4&#10;OS0yLjUwMjYzLTE1LjM5NTgtMy4wMzEyNy0xNC45MDYyLTMuMzc1LTE0LjUyMDgtMy42NDU4LTE0&#10;LjEyNS0zLjc4MTItMTMuNzE4OC0zLjc4MTItMTMuMDYyNS0zLjc4MTItMTIuNDc0LTMuNDQ3ODct&#10;MTEuOTUzMS0yLjc4MTItMTEuMjk2OS0xLjk0Nzg3LTEwLjk2ODgtMC44MTc2NjctMTAuOTY4OCAw&#10;LjYwOTQtMTAuOTY4OCAxLjYwOTQtMTEuMTEyIDIuNDU4MzMtMTEuMzk4NCAzLjE1NjItMTEuNjg0&#10;OSAzLjg1NDEzLTEyLjA1MjEgNC4zNjE5Ny0xMi41IDQuNjc5Ny0xMi45NDc5IDQuOTk3MzctMTMu&#10;Mzc1IDUuMTU2Mi0xMy43ODEyIDUuMTU2Mi0xNC42MDQxIDUuMTU2Mi0xNS4yOTE3IDQuNjcxODMt&#10;MTUuODQzOCAzLjcwMzEtMTYuMzAyMSAyLjg4MDIzLTE2LjUzMTIgMS44OTU4Ny0xNi41MzEyIDAu&#10;NzVaTS0xNS4yODEyIDAuOTA2MkMtMTUuMjgxMiAyLjA5MzczLTE1LjEzNTQgMy4wNjI1LTE0Ljg0&#10;MzggMy44MTI1LTE0LjYwNDIgNC40Mzc1LTE0LjI0NDggNC43NS0xMy43NjU2IDQuNzUtMTMuNTM2&#10;NSA0Ljc1LTEzLjI5OTUgNC42NDg0My0xMy4wNTQ3IDQuNDQ1My0xMi44MDk5IDQuMjQyMTctMTIu&#10;NjI1IDMuODk1OC0xMi41IDMuNDA2Mi0xMi4zMDIxIDIuNjg3NDctMTIuMjAzMSAxLjY2MTQzLTEy&#10;LjIwMzEgMC4zMjgxLTEyLjIwMzEtMC42NTEwMzMtMTIuMzA3My0xLjQ2ODczLTEyLjUxNTYtMi4x&#10;MjUtMTIuNjYxNS0yLjYxNDYtMTIuODU5NC0yLjk1ODMzLTEzLjEwOTQtMy4xNTYyLTEzLjI3NjEt&#10;My4yOTE2Ny0xMy40ODQ0LTMuMzU5NC0xMy43MzQ0LTMuMzU5NC0xNC4wMTU2LTMuMzU5NC0xNC4y&#10;NzA4LTMuMjM0NC0xNC41LTIuOTg0NC0xNC44MDIxLTIuNjMwMi0xNS4wMDc4LTIuMDc1NS0xNS4x&#10;MTcyLTEuMzIwMy0xNS4yMjY1LTAuNTY1MS0xNS4yODEyIDAuMTc3MDY3LTE1LjI4MTIgMC45MDYy&#10;Wk0tOC43MTg4IDMuNzY1NkMtOC41MjA4NyAzLjc2NTYtOC4zNTQyIDMuODM1OTMtOC4yMTg4IDMu&#10;OTc2Ni04LjA4MzMzIDQuMTE3Mi04LjAxNTYgNC4yODEyNy04LjAxNTYgNC40Njg4LTguMDE1NiA0&#10;LjY2NjY3LTguMDgzMzMgNC44MzMzMy04LjIxODggNC45Njg4LTguMzU0MiA1LjEwNDItOC41MjA4&#10;NyA1LjE3MTktOC43MTg4IDUuMTcxOS04LjkxNjY3IDUuMTcxOS05LjA4MzMzIDUuMTA0Mi05LjIx&#10;ODggNC45Njg4LTkuMzU0MiA0LjgzMzMzLTkuNDIxOSA0LjY2NjY3LTkuNDIxOSA0LjQ2ODgtOS40&#10;MjE5IDQuMjcwODctOS4zNTQyIDQuMTA0Mi05LjIxODggMy45Njg4LTkuMDgzMzMgMy44MzMzMy04&#10;LjkxNjY3IDMuNzY1Ni04LjcxODggMy43NjU2Wk0tMS4xODc1LTMuNzgxMi0xLjE4NzUtMy41NDY5&#10;Qy0xLjc0OTk3LTMuNDk0ODMtMi4yMDgzLTMuMzg1NDctMi41NjI1LTMuMjE4OC0yLjkxNjctMy4w&#10;NTIxMy0zLjI2NTY3LTIuNzk2OS0zLjYwOTQtMi40NTMxLTMuOTUzMTMtMi4xMDkzNy00LjIzNjk3&#10;LTEuNzI2NTctNC40NjA5LTEuMzA0Ny00LjY4NDktMC44ODI4MzMtNC44NzUtMC4zODU0MzMtNS4w&#10;MzEyIDAuMTg3NS00LjQxNjY3LTAuMjI5MTY3LTMuODAyMS0wLjQzNzUtMy4xODc1LTAuNDM3NS0y&#10;LjYwNDE3LTAuNDM3NS0yLjA5NjM3LTAuMjAwNTMzLTEuNjY0MSAwLjI3MzQtMS4yMzE3NyAwLjc0&#10;NzQtMS4wMTU2IDEuMzU5NC0xLjAxNTYgMi4xMDk0LTEuMDE1NiAyLjgyODEzLTEuMjM0MzcgMy40&#10;ODQzNy0xLjY3MTkgNC4wNzgxLTIuMTkyNyA0Ljc5NjgzLTIuODg1NCA1LjE1NjItMy43NSA1LjE1&#10;NjItNC4zNDM3MyA1LjE1NjItNC44NDM3MyA0Ljk1ODMtNS4yNSA0LjU2MjUtNi4wNTIwNyAzLjgx&#10;MjUtNi40NTMxIDIuODMzMzMtNi40NTMxIDEuNjI1LTYuNDUzMSAwLjg1NDItNi4yOTk0NyAwLjEy&#10;MjQzMy01Ljk5MjItMC41NzAzLTUuNjg0ODctMS4yNjMwMy01LjI0NDc3LTEuODgwMjMtNC42NzE5&#10;LTIuNDIxOS00LjA5ODk3LTIuOTYzNTctMy41NDk0Ny0zLjMyNTUzLTMuMDIzNC0zLjUwNzgtMi40&#10;OTc0LTMuNjkwMDctMi4wMTA0My0zLjc4MTItMS41NjI1LTMuNzgxMkwtMS4xODc1LTMuNzgxMlpN&#10;LTUuMTQwNiAwLjY1NjJDLTUuMjEzNTMgMS4yMjkxMy01LjI1IDEuNjkyNy01LjI1IDIuMDQ2OS01&#10;LjI1IDIuNDUzMS01LjE3NDQ3IDIuODkzMi01LjAyMzQgMy4zNjcyLTQuODcyNCAzLjg0MTEzLTQu&#10;NjUxMDcgNC4yMTg3My00LjM1OTQgNC41LTQuMTQwNiA0LjY5NzkzLTMuODc0OTcgNC43OTY5LTMu&#10;NTYyNSA0Ljc5NjktMy4xOTc5IDQuNzk2OS0yLjg2OTc3IDQuNjIyNC0yLjU3ODEgNC4yNzM0LTIu&#10;Mjg2NDMgMy45MjQ0Ny0yLjE0MDYgMy40MzIzLTIuMTQwNiAyLjc5NjktMi4xNDA2IDIuMDY3Ny0y&#10;LjI4NjQzIDEuNDQwMS0yLjU3ODEgMC45MTQxLTIuODY5NzcgMC4zODgwMzMtMy4yNzYwMyAwLjEy&#10;NS0zLjc5NjkgMC4xMjUtMy45NjM1NyAwLjEyNS00LjEzODAzIDAuMTU4ODY3LTQuMzIwMyAwLjIy&#10;NjYtNC41MDI2MyAwLjI5NDI2Ny00Ljc3NjA3IDAuNDM3NDY3LTUuMTQwNiAwLjY1NjJaIiBzdHJv&#10;a2U9Im5vbmUiLz48L2c+PGcgc3Ryb2tlPSIjMjYyNjI2IiBmaWxsPSIjMjYyNjI2IiBmb250LWZh&#10;bWlseT0iVGltZXMgTmV3IFJvbWFuIiBmb250LXNpemU9IjEzLjMzMzMiIHRyYW5zZm9ybT0ibWF0&#10;cml4KDYuMTIzMjNlLTE3IC0xIDEgNi4xMjMyM2UtMTcgMjI1LjY2NyA2OS41KSI+PHBhdGggZD0i&#10;TS00Ny43ODEyLTMtNDcuNzgxMi0zLjIzNDQtNDcuNDUzMS0zLjIzNDRDLTQ3LjA4ODUtMy4yMzQ0&#10;LTQ2LjgyODEtMy4zNDg5Ny00Ni42NzE5LTMuNTc4MS00Ni41ODg2LTMuNzIzOTctNDYuNTQ2OS00&#10;LjA0MTY3LTQ2LjU0NjktNC41MzEyTC00Ni41NDY5LTEwLjA3ODFDLTQ2LjU0NjktMTAuNjE5OC00&#10;Ni42MDQyLTEwLjk1ODMtNDYuNzE4OC0xMS4wOTM4LTQ2Ljg4NTUtMTEuMjgxMy00Ny4xMzAyLTEx&#10;LjM3NS00Ny40NTMxLTExLjM3NUwtNDcuNzgxMi0xMS4zNzUtNDcuNzgxMi0xMS42MDk0LTQ0LjI4&#10;MTItMTEuNjA5NEMtNDIuOTg5Ni0xMS42MDk0LTQyLjAwNzgtMTEuNDYzNi00MS4zMzU5LTExLjE3&#10;MTktNDAuNjY0LTEwLjg4MDItNDAuMTI1LTEwLjM5MzItMzkuNzE4OC05LjcxMDktMzkuMzEyNS05&#10;LjAyODYzLTM5LjEwOTQtOC4yMzk2LTM5LjEwOTQtNy4zNDM4LTM5LjEwOTQtNi4xNDU4Ny0zOS40&#10;NzQtNS4xNDU4Ny00MC4yMDMxLTQuMzQzOC00MS4wMTU2LTMuNDQ3OTMtNDIuMjYwNC0zLTQzLjkz&#10;NzUtM0wtNDcuNzgxMi0zWk0tNDUuMzI4MS0zLjYyNUMtNDQuNzg2NC0zLjUtNDQuMzMzMy0zLjQz&#10;NzUtNDMuOTY4OC0zLjQzNzUtNDIuOTg5Ni0zLjQzNzUtNDIuMTc0NS0zLjc4Mzg3LTQxLjUyMzQt&#10;NC40NzY2LTQwLjg3MjQtNS4xNjkyNy00MC41NDY5LTYuMTA0MTMtNDAuNTQ2OS03LjI4MTItNDAu&#10;NTQ2OS04LjQ2ODczLTQwLjg3MjQtOS40MDYyNy00MS41MjM0LTEwLjA5MzgtNDIuMTc0NS0xMC43&#10;ODEzLTQzLjAwNTItMTEuMTI1LTQ0LjAxNTYtMTEuMTI1LTQ0LjQwMTEtMTEuMTI1LTQ0LjgzODYt&#10;MTEuMDYyNS00NS4zMjgxLTEwLjkzNzVMLTQ1LjMyODEtMy42MjVaTS0zNi40OTU1LTEyLjAzMTJD&#10;LTM2LjMxODQtMTIuMDMxMi0zNi4xNjc0LTExLjk2ODctMzYuMDQyNC0xMS44NDM4LTM1LjkxNzQt&#10;MTEuNzE4Ny0zNS44NTQ5LTExLjU2NzctMzUuODU0OS0xMS4zOTA2LTM1Ljg1NDktMTEuMjEzNS0z&#10;NS45MTc0LTExLjA1OTktMzYuMDQyNC0xMC45Mjk3LTM2LjE2NzQtMTAuNzk5NS0zNi4zMTg0LTEw&#10;LjczNDQtMzYuNDk1NS0xMC43MzQ0LTM2LjY3MjYtMTAuNzM0NC0zNi44MjYyLTEwLjc5OTUtMzYu&#10;OTU2NS0xMC45Mjk3LTM3LjA4NjctMTEuMDU5OS0zNy4xNTE4LTExLjIxMzUtMzcuMTUxOC0xMS4z&#10;OTA2LTM3LjE1MTgtMTEuNTY3Ny0zNy4wODkzLTExLjcxODctMzYuOTY0My0xMS44NDM4LTM2Ljgz&#10;OTMtMTEuOTY4Ny0zNi42ODMtMTIuMDMxMi0zNi40OTU1LTEyLjAzMTJaTS0zNS45Nzk5LTguOTg0&#10;NC0zNS45Nzk5LTQuMzEyNUMtMzUuOTc5OS0zLjk0NzktMzUuOTUxMy0zLjcwNTctMzUuODk0LTMu&#10;NTg1OS0zNS44MzY3LTMuNDY2MS0zNS43NTg1LTMuMzc3NTctMzUuNjU5Ni0zLjMyMDMtMzUuNTYw&#10;Ni0zLjI2MzAzLTM1LjM3MDUtMy4yMzQ0LTM1LjA4OTMtMy4yMzQ0TC0zNS4wODkzLTMtMzcuOTE3&#10;NC0zLTM3LjkxNzQtMy4yMzQ0Qy0zNy42MzYxLTMuMjM0NC0zNy40NDYtMy4yNjA0My0zNy4zNDcx&#10;LTMuMzEyNS0zNy4yNDgxLTMuMzY0NTctMzcuMTctMy40NTU3LTM3LjExMjctMy41ODU5LTM3LjA1&#10;NTQtMy43MTYxLTM3LjAyNjgtMy45NTgzLTM3LjAyNjgtNC4zMTI1TC0zNy4wMjY4LTYuNTYyNUMt&#10;MzcuMDI2OC03LjE4NzUtMzcuMDQ3Ni03LjU5MzczLTM3LjA4OTMtNy43ODEyLTM3LjEyMDUtNy45&#10;MTY2Ny0zNy4xNjc0LTguMDEwNDMtMzcuMjI5OS04LjA2MjUtMzcuMjkyNC04LjExNDU3LTM3LjM3&#10;NTctOC4xNDA2LTM3LjQ3OTktOC4xNDA2LTM3LjYwNDktOC4xNDA2LTM3Ljc1MDctOC4xMDkzNy0z&#10;Ny45MTc0LTguMDQ2OUwtMzguMDExMS04LjI4MTItMzYuMjQ1NS04Ljk4NDQtMzUuOTc5OS04Ljk4&#10;NDRaTS0zMi41NzgxLTguOTg0NC0zMi41NzgxLTcuNjcxOUMtMzIuMDg4Ni04LjU0NjktMzEuNTg4&#10;Ni04Ljk4NDQtMzEuMDc4MS04Ljk4NDQtMzAuODQ5LTguOTg0NC0zMC42NTg5LTguOTE0MDctMzAu&#10;NTA3OC04Ljc3MzQtMzAuMzU2Ny04LjYzMjgtMzAuMjgxMi04LjQ2ODczLTMwLjI4MTItOC4yODEy&#10;LTMwLjI4MTItOC4xMTQ1My0zMC4zMzU5LTcuOTczOTMtMzAuNDQ1My03Ljg1OTQtMzAuNTU0Ny03&#10;Ljc0NDgtMzAuNjgyMy03LjY4NzUtMzAuODI4MS03LjY4NzUtMzAuOTg0NC03LjY4NzUtMzEuMTUz&#10;Ni03Ljc2MDQtMzEuMzM1OS03LjkwNjItMzEuNTE4Mi04LjA1MjA3LTMxLjY1MTEtOC4xMjUtMzEu&#10;NzM0NC04LjEyNS0zMS44MTc3LTguMTI1LTMxLjkwMTEtOC4wODMzMy0zMS45ODQ0LTgtMzIuMTgy&#10;My03LjgyMjkzLTMyLjM4MDItNy41MzY0Ny0zMi41NzgxLTcuMTQwNkwtMzIuNTc4MS00LjM1OTRD&#10;LTMyLjU3ODEtNC4wMzY0Ny0zMi41MzY0LTMuNzkxNjctMzIuNDUzMS0zLjYyNS0zMi40MDEtMy41&#10;MTA0LTMyLjMwNDctMy40MTY2Ny0zMi4xNjQxLTMuMzQzOC0zMi4wMjM0LTMuMjcwODctMzEuODIy&#10;OS0zLjIzNDQtMzEuNTYyNS0zLjIzNDRMLTMxLjU2MjUtMy0zNC41NDY5LTMtMzQuNTQ2OS0zLjIz&#10;NDRDLTM0LjI0NDgtMy4yMzQ0LTM0LjAyMDktMy4yODEyNy0zMy44NzUtMy4zNzUtMzMuNzcwOS0z&#10;LjQzNzUzLTMzLjY5NzktMy41NDE3LTMzLjY1NjItMy42ODc1LTMzLjYzNTQtMy43NjA0My0zMy42&#10;MjUtMy45Njg3Ny0zMy42MjUtNC4zMTI1TC0zMy42MjUtNi41NjI1Qy0zMy42MjUtNy4yMzk1Ny0z&#10;My42MzgtNy42NDMyLTMzLjY2NDEtNy43NzM0LTMzLjY5MDEtNy45MDM2Ny0zMy43NDIyLTcuOTk3&#10;NDMtMzMuODIwMy04LjA1NDctMzMuODk4NC04LjExMTk3LTMzLjk4OTYtOC4xNDA2LTM0LjA5Mzgt&#10;OC4xNDA2LTM0LjIyOTItOC4xNDA2LTM0LjM4MDItOC4xMDkzNy0zNC41NDY5LTguMDQ2OUwtMzQu&#10;NjA5NC04LjI4MTItMzIuODQzOC04Ljk4NDQtMzIuNTc4MS04Ljk4NDRaTS0yOC44NjM3LTYuNjI1&#10;Qy0yOC44NzQxLTUuNzYwNC0yOC42NjU4LTUuMDgzMzMtMjguMjM4Ny00LjU5MzgtMjcuODIyLTQu&#10;MTA0Mi0yNy4zMjcyLTMuODU5NC0yNi43NTQzLTMuODU5NC0yNi4zNjg5LTMuODU5NC0yNi4wMzU2&#10;LTMuOTYzNTctMjUuNzU0My00LjE3MTktMjUuNDczMS00LjM4MDIzLTI1LjIzODctNC43Mzk2LTI1&#10;LjA1MTItNS4yNUwtMjQuODQ4MS01LjEyNUMtMjQuOTQxOC00LjU0MTY3LTI1LjIwMjItNC4wMTMw&#10;My0yNS42MjkzLTMuNTM5MS0yNi4wNTY0LTMuMDY1MS0yNi41OTI5LTIuODI4MS0yNy4yMzg3LTIu&#10;ODI4MS0yNy45MzY2LTIuODI4MS0yOC41MzMtMy4wOTg5My0yOS4wMjc4LTMuNjQwNi0yOS41MjI2&#10;LTQuMTgyMjctMjkuNzctNC45MTE0My0yOS43Ny01LjgyODEtMjkuNzctNi44MjgxLTI5LjUxNDgt&#10;Ny42MDY3Ny0yOS4wMDQzLTguMTY0MS0yOC40OTM5LTguNzIxMzctMjcuODUzMy05LTI3LjA4MjUt&#10;OS0yNi40MzY2LTktMjUuOTAyOC04Ljc4Mzg3LTI1LjQ4MDktOC4zNTE2LTI1LjA1OS03LjkxOTI3&#10;LTI0Ljg0ODEtNy4zNDM3My0yNC44NDgxLTYuNjI1TC0yOC44NjM3LTYuNjI1Wk0tMjguODYzNy03&#10;LTI2LjE3NjItN0MtMjYuMTk3MS03LjM2NDYtMjYuMjQzOS03LjYyNS0yNi4zMTY4LTcuNzgxMi0y&#10;Ni40MjEtOC4wMjA4LTI2LjU3NzMtOC4yMDgzMy0yNi43ODU2LTguMzQzOC0yNi45OTM5LTguNDc5&#10;Mi0yNy4yMTI3LTguNTQ2OS0yNy40NDE4LTguNTQ2OS0yNy43OTYtOC41NDY5LTI4LjExMTEtOC40&#10;MDg4Ny0yOC4zODcxLTguMTMyOC0yOC42NjMyLTcuODU2OC0yOC44MjItNy40NzkyLTI4Ljg2Mzct&#10;N1pNLTE5LjAwMTktNS4yMDMxQy0xOS4xNTgxLTQuNDQyNy0xOS40NjU0LTMuODU2NzctMTkuOTIz&#10;Ny0zLjQ0NTMtMjAuMzgyLTMuMDMzODMtMjAuODg3My0yLjgyODEtMjEuNDM5NC0yLjgyODEtMjIu&#10;MDk1Ni0yLjgyODEtMjIuNjcxMS0zLjEwNDEzLTIzLjE2NTktMy42NTYyLTIzLjY2MDctNC4yMDgz&#10;My0yMy45MDgxLTQuOTU4MzMtMjMuOTA4MS01LjkwNjItMjMuOTA4MS02LjgxMjQ3LTIzLjYzNDct&#10;Ny41NTIwNy0yMy4wODc4LTguMTI1LTIyLjU0MDktOC42OTc5My0yMS44ODczLTguOTg0NC0yMS4x&#10;MjY5LTguOTg0NC0yMC41NTQtOC45ODQ0LTIwLjA4MjYtOC44MzMzMy0xOS43MTI4LTguNTMxMi0x&#10;OS4zNDMtOC4yMjkxMy0xOS4xNTgxLTcuOTE2NjctMTkuMTU4MS03LjU5MzgtMTkuMTU4MS03LjQy&#10;NzEzLTE5LjIxMDItNy4yOTQzLTE5LjMxNDQtNy4xOTUzLTE5LjQxODUtNy4wOTYzNy0xOS41NjQ0&#10;LTcuMDQ2OS0xOS43NTE5LTcuMDQ2OS0yMC4wMDE5LTcuMDQ2OS0yMC4xODk0LTcuMTMwMjMtMjAu&#10;MzE0NC03LjI5NjktMjAuMzg3My03LjM4MDIzLTIwLjQzNjctNy41NDY5LTIwLjQ2MjgtNy43OTY5&#10;LTIwLjQ4ODktOC4wNDY5LTIwLjU3NDgtOC4yMzk2LTIwLjcyMDYtOC4zNzUtMjAuODY2NS04LjUt&#10;MjEuMDY5Ni04LjU2MjUtMjEuMzMtOC41NjI1LTIxLjc1NzEtOC41NjI1LTIyLjEwMDgtOC40MDYy&#10;Ny0yMi4zNjEyLTguMDkzOC0yMi43MDUtNy42NzcxMy0yMi44NzY5LTcuMTMwMjMtMjIuODc2OS02&#10;LjQ1MzEtMjIuODc2OS01Ljc1NTE3LTIyLjcwNS01LjE0MDYtMjIuMzYxMi00LjYwOTQtMjIuMDE3&#10;NS00LjA3ODEzLTIxLjU1OTEtMy44MTI1LTIwLjk4NjItMy44MTI1LTIwLjU2OTUtMy44MTI1LTIw&#10;LjE5NDUtMy45NTMxMy0xOS44NjEyLTQuMjM0NC0xOS42MzIxLTQuNDMyMjctMTkuNDA4MS00Ljc4&#10;NjQzLTE5LjE4OTQtNS4yOTY5TC0xOS4wMDE5LTUuMjAzMVpNLTE2LjM0MzEtMTAuNzE4OC0xNi4z&#10;NDMxLTguODEyNS0xNC45ODM4LTguODEyNS0xNC45ODM4LTguMzc1LTE2LjM0MzEtOC4zNzUtMTYu&#10;MzQzMS00LjU5MzhDLTE2LjM0MzEtNC4yMTg3My0xNi4yODg0LTMuOTY2MS0xNi4xNzkxLTMuODM1&#10;OS0xNi4wNjk3LTMuNzA1Ny0xNS45MzE3LTMuNjQwNi0xNS43NjUtMy42NDA2LTE1LjYyOTYtMy42&#10;NDA2LTE1LjQ5NDItMy42ODQ4Ny0xNS4zNTg4LTMuNzczNC0xNS4yMjMzLTMuODYxOTMtMTUuMTE5&#10;Mi0zLjk4OTUzLTE1LjA0NjMtNC4xNTYyTC0xNC44MTE5LTQuMTU2MkMtMTQuOTU3Ny0zLjczOTUz&#10;LTE1LjE2Ni0zLjQyNzA3LTE1LjQzNjktMy4yMTg4LTE1LjcwNzctMy4wMTA0LTE1Ljk4MzctMi45&#10;MDYyLTE2LjI2NS0yLjkwNjItMTYuNDYyOS0yLjkwNjItMTYuNjU1Ni0yLjk2MDktMTYuODQzMS0z&#10;LjA3MDMtMTcuMDMwNi0zLjE3OTctMTcuMTY4Ny0zLjMzMzMzLTE3LjI1NzItMy41MzEyLTE3LjM0&#10;NTctMy43MjkxMy0xNy4zOS00LjAzNjQzLTE3LjM5LTQuNDUzMUwtMTcuMzktOC4zNzUtMTguMzEx&#10;OS04LjM3NS0xOC4zMTE5LTguNTc4MUMtMTguMDgyNy04LjY3MTktMTcuODQ1Ny04LjgzMDc3LTE3&#10;LjYwMS05LjA1NDctMTcuMzU2Mi05LjI3ODYzLTE3LjE0LTkuNTQxNjctMTYuOTUyNS05Ljg0Mzgt&#10;MTYuODQ4NC0xMC0xNi43MTMtMTAuMjkxNy0xNi41NDYzLTEwLjcxODhMLTE2LjM0MzEtMTAuNzE4&#10;OFpNLTcuMzc4OS0wLjQ1MzEtNy4zNzg5LTAuMjE4OEMtOC4wMTQzLTAuNTQxNjY3LTguNTQ1NTMt&#10;MC45MTY2NjctOC45NzI2LTEuMzQzOC05LjU3NjgtMS45NTgzMy0xMC4wNDU2LTIuNjgyMjctMTAu&#10;Mzc4OS0zLjUxNTYtMTAuNzEyMi00LjM0ODkzLTEwLjg3ODktNS4yMTM1My0xMC44Nzg5LTYuMTA5&#10;NC0xMC44Nzg5LTcuNDIxODctMTAuNTU2LTguNjE5NzctOS45MTAxLTkuNzAzMS05LjI2NDMtMTAu&#10;Nzg2NC04LjQyMDU3LTExLjU2MjUtNy4zNzg5LTEyLjAzMTJMLTcuMzc4OS0xMS43NjU2Qy03Ljg5&#10;OTctMTEuNDczOS04LjMyNjc3LTExLjA3ODEtOC42NjAxLTEwLjU3ODEtOC45OTM0My0xMC4wNzgx&#10;LTkuMjQwODMtOS40NDUzLTkuNDAyMy04LjY3OTctOS41NjM3Ny03LjkxNDAzLTkuNjQ0NS03LjEx&#10;NDUzLTkuNjQ0NS02LjI4MTItOS42NDQ1LTUuMzc1LTkuNTc2OC00LjU1MjEtOS40NDE0LTMuODEy&#10;NS05LjMyNjgtMy4yMjkxNy05LjE5MTM3LTIuNzYwNC05LjAzNTEtMi40MDYyLTguODc4OS0yLjA1&#10;MjA3LTguNjcwNTctMS43MTM1My04LjQxMDEtMS4zOTA2LTguMTQ5Ny0xLjA2NzY3LTcuODA1OTct&#10;MC43NTUxNjctNy4zNzg5LTAuNDUzMVpNMS44NjY4LTExLjc5NjktNC40MTQ1LTIuNjQwNi00Ljk3&#10;Ny0yLjY0MDYgMS4yODg3LTExLjc5NjkgMS44NjY4LTExLjc5NjlaTS00LjY2NDUtMTEuNzk2OUMt&#10;NC4wOTE1Ny0xMS43OTY5LTMuNjQ4ODMtMTEuNTU5OS0zLjMzNjMtMTEuMDg1OS0zLjAyMzgzLTEw&#10;LjYxMi0yLjg2NzYtMTAuMDcyOS0yLjg2NzYtOS40Njg4LTIuODY3Ni04LjcyOTItMy4wNDQ2Ny04&#10;LjE1ODg3LTMuMzk4OC03Ljc1NzgtMy43NTMtNy4zNTY3My00LjE4MDEtNy4xNTYyLTQuNjgwMS03&#10;LjE1NjItNS4wMTM0My03LjE1NjItNS4zMjA3My03LjI0NzM3LTUuNjAyLTcuNDI5Ny01Ljg4MzIt&#10;Ny42MTE5Ny02LjEwNzEzLTcuODg1NC02LjI3MzgtOC4yNS02LjQ0MDQ3LTguNjE0Ni02LjUyMzgt&#10;OS4wMjA4Ny02LjUyMzgtOS40Njg4LTYuNTIzOC05LjkwNjI3LTYuNDM3ODctMTAuMzEyNS02LjI2&#10;Ni0xMC42ODc1LTYuMDk0MTMtMTEuMDYyNS01Ljg2MjM3LTExLjM0MTEtNS41NzA3LTExLjUyMzQt&#10;NS4yNzkwMy0xMS43MDU3LTQuOTc2OTctMTEuNzk2OS00LjY2NDUtMTEuNzk2OVpNLTQuNjgwMS0x&#10;MS40NTMxQy00Ljg5ODgzLTExLjQ1MzEtNS4wOTE1My0xMS4zMjU1LTUuMjU4Mi0xMS4wNzAzLTUu&#10;NDI0ODctMTAuODE1MS01LjUwODItMTAuMjgxMy01LjUwODItOS40Njg4LTUuNTA4Mi04Ljg4NTQ3&#10;LTUuNDYxMzMtOC40Mzc1My01LjM2NzYtOC4xMjUtNS4yOTQ2Ny03Ljg5NTgtNS4xODUzLTcuNzEz&#10;NS01LjAzOTUtNy41NzgxLTQuOTQ1Ny03LjUwNTIzLTQuODM2My03LjQ2ODgtNC43MTEzLTcuNDY4&#10;OC00LjUwMjk3LTcuNDY4OC00LjMyNTktNy41NzgxNy00LjE4MDEtNy43OTY5LTMuOTcxNzctOC4x&#10;MTk3Ny0zLjg2NzYtOC42NjY2My0zLjg2NzYtOS40Mzc1LTMuODY3Ni0xMC4yMzk2LTMuOTcxNzct&#10;MTAuODAyMS00LjE4MDEtMTEuMTI1LTQuMzE1NS0xMS4zNDM3LTQuNDgyMTctMTEuNDUzMS00LjY4&#10;MDEtMTEuNDUzMVpNMS41Njk5LTcuMjY1NkMxLjg3MTk3LTcuMjY1NiAyLjE3MTQ3LTcuMTcxODcg&#10;Mi40Njg0LTYuOTg0NCAyLjc2NTI3LTYuNzk2ODcgMi45OTQ0My02LjUyMDggMy4xNTU5LTYuMTU2&#10;MiAzLjMxNzMtNS43OTE2NyAzLjM5OC01LjM5MDYzIDMuMzk4LTQuOTUzMSAzLjM5OC00LjIwMzEg&#10;My4yMTgzMy0zLjYzMDIgMi44NTktMy4yMzQ0IDIuNDk5Ni0yLjgzODUzIDIuMDc1MS0yLjY0MDYg&#10;MS41ODU1LTIuNjQwNiAxLjI3MzAzLTIuNjQwNiAwLjk3MzU2Ny0yLjczNjk3IDAuNjg3MS0yLjky&#10;OTcgMC40MDA2MzMtMy4xMjI0MyAwLjE3NDA2Ny0zLjM5NTg3IDAuMDA3NC0zLjc1LTAuMTU5MjY3&#10;LTQuMTA0MTMtMC4yNDI2LTQuNTA1MTctMC4yNDI2LTQuOTUzMS0wLjI0MjYtNS40MDEwMy0wLjE1&#10;OTI2Ny01LjgwNzMgMC4wMDc0LTYuMTcxOSAwLjE3NDA2Ny02LjUzNjUgMC40MDA2MzMtNi44MDk5&#10;MyAwLjY4NzEtNi45OTIyIDAuOTczNTY3LTcuMTc0NDcgMS4yNjc4My03LjI2NTYgMS41Njk5LTcu&#10;MjY1NlpNMS41Njk5LTYuOTM3NUMxLjM3MTk3LTYuOTM3NSAxLjIwMDEtNi44MjI5MyAxLjA1NDMt&#10;Ni41OTM4IDAuODU2MzY3LTYuMzAyMDcgMC43NTc0LTUuNzM5NTMgMC43NTc0LTQuOTA2MiAwLjc1&#10;NzQtNC4xNTYyIDAuODU2MzY3LTMuNjMwMTcgMS4wNTQzLTMuMzI4MSAxLjIwMDEtMy4xMDkzNyAx&#10;LjM3MTk3LTMgMS41Njk5LTMgMS43Njc4My0zIDEuOTQ0OTMtMy4xMTQ2IDIuMTAxMi0zLjM0Mzgg&#10;Mi4yOTkwNy0zLjY1NjI3IDIuMzk4LTQuMTg3NSAyLjM5OC00LjkzNzUgMi4zOTgtNS43Mzk1NyAy&#10;LjI5OTA3LTYuMjk2ODcgMi4xMDEyLTYuNjA5NCAxLjk1NTMzLTYuODI4MTMgMS43NzgyMy02Ljkz&#10;NzUgMS41Njk5LTYuOTM3NVpNMTAuNjkwNi04Ljk4NDRDMTEuNTc2LTguOTg0NCAxMi4yODQzLTgu&#10;NjUxMDcgMTIuODE1Ni03Ljk4NDQgMTMuMjYzNS03LjQxMTQ3IDEzLjQ4NzUtNi43NTUyIDEzLjQ4&#10;NzUtNi4wMTU2IDEzLjQ4NzUtNS40OTQ4IDEzLjM2MjUtNC45Njg3NyAxMy4xMTI1LTQuNDM3NSAx&#10;Mi44NjI1LTMuOTA2MjMgMTIuNTE4Ny0zLjUwNTIgMTIuMDgxMi0zLjIzNDQgMTEuNjQzNy0yLjk2&#10;MzUzIDExLjE1OTQtMi44MjgxIDEwLjYyODEtMi44MjgxIDkuNzQyNy0yLjgyODEgOS4wNDQ3Ny0z&#10;LjE3NzA3IDguNTM0My0zLjg3NSA4LjA5NjgzLTQuNDU4MzMgNy44NzgxLTUuMTE0NiA3Ljg3ODEt&#10;NS44NDM4IDcuODc4MS02LjM4NTQgOC4wMTA5LTYuOTE5MjMgOC4yNzY1LTcuNDQ1MyA4LjU0MjE3&#10;LTcuOTcxMzcgOC44OTExMy04LjM1OTQgOS4zMjM0LTguNjA5NCA5Ljc1NTY3LTguODU5NCAxMC4y&#10;MTE0LTguOTg0NCAxMC42OTA2LTguOTg0NFpNMTAuNDg3NS04LjU3ODFDMTAuMjY4Ny04LjU3ODEg&#10;MTAuMDQ0Ny04LjUxMDQgOS44MTU2LTguMzc1IDkuNTg2NC04LjIzOTYgOS40MDQxLTguMDA1MjMg&#10;OS4yNjg3LTcuNjcxOSA5LjEzMzMtNy4zMzg1NyA5LjA2NTYtNi45MTE0NyA5LjA2NTYtNi4zOTA2&#10;IDkuMDY1Ni01LjUzNjQ3IDkuMjMyMjctNC44MDIxIDkuNTY1Ni00LjE4NzUgOS44OTg5My0zLjU3&#10;MjkgMTAuMzQxNi0zLjI2NTYgMTAuODkzNy0zLjI2NTYgMTEuMy0zLjI2NTYgMTEuNjM4NS0zLjQz&#10;NDg3IDExLjkwOTMtMy43NzM0IDEyLjE4MDItNC4xMTE5MyAxMi4zMTU2LTQuNjk3ODcgMTIuMzE1&#10;Ni01LjUzMTIgMTIuMzE1Ni02LjU2MjQ3IDEyLjA5MTYtNy4zNzUgMTEuNjQzNy03Ljk2ODggMTEu&#10;MzQxNi04LjM3NSAxMC45NTYyLTguNTc4MSAxMC40ODc1LTguNTc4MVpNMTYuNzY4Ny04LjM1OTQg&#10;MTYuNzY4Ny00LjUzMTJDMTYuNzY4Ny0zLjk4OTYgMTYuODMxMi0zLjY1MTA3IDE2Ljk1NjItMy41&#10;MTU2IDE3LjExMjUtMy4zMjgxMyAxNy4zMjA4LTMuMjM0NCAxNy41ODEyLTMuMjM0NEwxOC4xMTI1&#10;LTMuMjM0NCAxOC4xMTI1LTMgMTQuNjQzNy0zIDE0LjY0MzctMy4yMzQ0IDE0Ljg5MzctMy4yMzQ0&#10;QzE1LjA2MDQtMy4yMzQ0IDE1LjIxNC0zLjI3NjA3IDE1LjM1NDYtMy4zNTk0IDE1LjQ5NTMtMy40&#10;NDI3MyAxNS41OTE2LTMuNTU3MyAxNS42NDM3LTMuNzAzMSAxNS42OTU4LTMuODQ4OTcgMTUuNzIx&#10;OC00LjEyNSAxNS43MjE4LTQuNTMxMkwxNS43MjE4LTguMzU5NCAxNC41OTY4LTguMzU5NCAxNC41&#10;OTY4LTguODEyNSAxNS43MjE4LTguODEyNSAxNS43MjE4LTkuMjAzMUMxNS43MjE4LTkuNzc2MDMg&#10;MTUuODE1Ni0xMC4yNjMgMTYuMDAzMS0xMC42NjQxIDE2LjE5MDYtMTEuMDY1MSAxNi40NzctMTEu&#10;MzkwNiAxNi44NjI1LTExLjY0MDYgMTcuMjQ3OS0xMS44OTA2IDE3LjY4MDItMTIuMDE1NiAxOC4x&#10;NTkzLTEyLjAxNTYgMTguNTk2OC0xMi4wMTU2IDE5LjAwMzEtMTEuODY5OCAxOS4zNzgxLTExLjU3&#10;ODEgMTkuNjI4MS0xMS4zOTA2IDE5Ljc1MzEtMTEuMTc3MSAxOS43NTMxLTEwLjkzNzUgMTkuNzUz&#10;MS0xMC44MTI1IDE5LjY5NTgtMTAuNjk1MyAxOS41ODEyLTEwLjU4NTkgMTkuNDY2Ni0xMC40NzY2&#10;IDE5LjM0NjgtMTAuNDIxOSAxOS4yMjE4LTEwLjQyMTkgMTkuMTI4MS0xMC40MjE5IDE5LjAyNjUt&#10;MTAuNDU1NyAxOC45MTcxLTEwLjUyMzQgMTguODA3OC0xMC41OTExIDE4LjY3NS0xMC43Mzk2IDE4&#10;LjUxODctMTAuOTY4OCAxOC4zNjI0LTExLjE5NzkgMTguMjIxOC0xMS4zNTQyIDE4LjA5NjgtMTEu&#10;NDM3NSAxNy45NjE0LTExLjUyMDggMTcuODE1Ni0xMS41NjI1IDE3LjY1OTMtMTEuNTYyNSAxNy40&#10;NjE0LTExLjU2MjUgMTcuMjk0OC0xMS41MTA0IDE3LjE1OTMtMTEuNDA2MiAxNy4wMjM5LTExLjMw&#10;MjEgMTYuOTI1LTExLjE0MDYgMTYuODYyNS0xMC45MjE5IDE2LjgtMTAuNzAzMiAxNi43Njg3LTEw&#10;LjE0MDcgMTYuNzY4Ny05LjIzNDRMMTYuNzY4Ny04LjgxMjUgMTguMjY4Ny04LjgxMjUgMTguMjY4&#10;Ny04LjM1OTQgMTYuNzY4Ny04LjM1OTRaTTIzLjk5ODctNy43NUMyNC40MTU0LTguMTc3MDcgMjQu&#10;NjYwMi04LjQyMTg3IDI0LjczMzEtOC40ODQ0IDI0LjkzMS04LjY0MDY3IDI1LjEzOTQtOC43NjMw&#10;NyAyNS4zNTgxLTguODUxNiAyNS41NzY4LTguOTQwMTMgMjUuNzk1Ni04Ljk4NDQgMjYuMDE0NC04&#10;Ljk4NDQgMjYuMzc4OS04Ljk4NDQgMjYuNjkxNC04Ljg3NzYzIDI2Ljk1MTktOC42NjQxIDI3LjIx&#10;MjMtOC40NTA1NyAyNy4zODk0LTguMTQ1ODcgMjcuNDgzMS03Ljc1IDI3LjkxMDItOC4yNjA0IDI4&#10;LjI3NDgtOC41OTM3MyAyOC41NzY5LTguNzUgMjguODc5LTguOTA2MjcgMjkuMTkxNS04Ljk4NDQg&#10;MjkuNTE0NC04Ljk4NDQgMjkuODE2NS04Ljk4NDQgMzAuMDg3My04LjkwNjI3IDMwLjMyNjktOC43&#10;NSAzMC41NjY0LTguNTkzNzMgMzAuNzU5MS04LjMzMzMzIDMwLjkwNS03Ljk2ODggMzAuOTg4My03&#10;LjcyOTIgMzEuMDMtNy4zNDM3NyAzMS4wMy02LjgxMjVMMzEuMDMtNC4zMTI1QzMxLjAzLTMuOTQ3&#10;OSAzMS4wNjEyLTMuNjk3OSAzMS4xMjM3LTMuNTYyNSAzMS4xNjU0LTMuNDY4NzcgMzEuMjQzNS0z&#10;LjM5MDYzIDMxLjM1ODEtMy4zMjgxIDMxLjQ3MjctMy4yNjU2MyAzMS42NjAyLTMuMjM0NCAzMS45&#10;MjA2LTMuMjM0NEwzMS45MjA2LTMgMjkuMDQ1Ni0zIDI5LjA0NTYtMy4yMzQ0IDI5LjE3MDYtMy4y&#10;MzQ0QzI5LjQyMDYtMy4yMzQ0IDI5LjYxMzMtMy4yODEyNyAyOS43NDg3LTMuMzc1IDI5Ljg0MjUt&#10;My40Mzc1MyAyOS45MTAyLTMuNTQ2OSAyOS45NTE5LTMuNzAzMSAyOS45NzI3LTMuNzc2MDMgMjku&#10;OTgzMS0zLjk3OTE3IDI5Ljk4MzEtNC4zMTI1TDI5Ljk4MzEtNi44MTI1QzI5Ljk4MzEtNy4yOTE2&#10;MyAyOS45MjU4LTcuNjI0OTcgMjkuODExMi03LjgxMjUgMjkuNjQ0NS04LjA4MzM3IDI5LjM3ODkt&#10;OC4yMTg4IDI5LjAxNDQtOC4yMTg4IDI4Ljc5NTYtOC4yMTg4IDI4LjU3MTYtOC4xNjQxIDI4LjM0&#10;MjUtOC4wNTQ3IDI4LjExMzMtNy45NDUzIDI3LjgzNzMtNy43Mzk1NyAyNy41MTQ0LTcuNDM3NUwy&#10;Ny41MTQ0LTcuMzU5NCAyNy41MTQ0LTcuMDkzOCAyNy41MTQ0LTQuMzEyNUMyNy41MTQ0LTMuOTE2&#10;NyAyNy41Mzc4LTMuNjY5MyAyNy41ODQ3LTMuNTcwMyAyNy42MzE2LTMuNDcxMzcgMjcuNzE0OS0z&#10;LjM5MDYzIDI3LjgzNDctMy4zMjgxIDI3Ljk1NDUtMy4yNjU2MyAyOC4xNjU0LTMuMjM0NCAyOC40&#10;Njc1LTMuMjM0NEwyOC40Njc1LTMgMjUuNTMtMyAyNS41My0zLjIzNDRDMjUuODUyOS0zLjIzNDQg&#10;MjYuMDc0My0zLjI3MDg3IDI2LjE5NDEtMy4zNDM4IDI2LjMxMzgtMy40MTY2NyAyNi4zOTQ1LTMu&#10;NTMxMjMgMjYuNDM2Mi0zLjY4NzUgMjYuNDU3MS0zLjc2MDQzIDI2LjQ2NzUtMy45Njg3NyAyNi40&#10;Njc1LTQuMzEyNUwyNi40Njc1LTYuODEyNUMyNi40Njc1LTcuMjkxNjMgMjYuMzk5OC03LjYzNTQg&#10;MjYuMjY0NC03Ljg0MzggMjYuMDc2OS04LjExNDYgMjUuODE2NC04LjI1IDI1LjQ4MzEtOC4yNSAy&#10;NS4yNTQtOC4yNSAyNS4wMy04LjE4NzUgMjQuODExMi04LjA2MjUgMjQuNDU3MS03Ljg3NDk3IDI0&#10;LjE4NjItNy42NjY2MyAyMy45OTg3LTcuNDM3NUwyMy45OTg3LTQuMzEyNUMyMy45OTg3LTMuOTM3&#10;NSAyNC4wMjQ4LTMuNjkyNyAyNC4wNzY5LTMuNTc4MSAyNC4xMjktMy40NjM1IDI0LjIwNzEtMy4z&#10;Nzc1NyAyNC4zMTEyLTMuMzIwMyAyNC40MTU0LTMuMjYzMDMgMjQuNjIzNy0zLjIzNDQgMjQuOTM2&#10;Mi0zLjIzNDRMMjQuOTM2Mi0zIDIyLjA2MTItMyAyMi4wNjEyLTMuMjM0NEMyMi4zMzIxLTMuMjM0&#10;NCAyMi41MTk2LTMuMjYzMDMgMjIuNjIzNy0zLjMyMDMgMjIuNzI3OS0zLjM3NzU3IDIyLjgwNi0z&#10;LjQ2ODczIDIyLjg1ODEtMy41OTM4IDIyLjkxMDItMy43MTg3MyAyMi45MzYyLTMuOTU4MyAyMi45&#10;MzYyLTQuMzEyNUwyMi45MzYyLTYuNTMxMkMyMi45MzYyLTcuMTc3MDcgMjIuOTIwNi03LjU5Mzcz&#10;IDIyLjg4OTQtNy43ODEyIDIyLjg1ODEtNy45MTY2NyAyMi44MTEyLTguMDEwNDMgMjIuNzQ4Ny04&#10;LjA2MjUgMjIuNjg2Mi04LjExNDU3IDIyLjU5NzctOC4xNDA2IDIyLjQ4MzEtOC4xNDA2IDIyLjM2&#10;ODUtOC4xNDA2IDIyLjIyNzktOC4xMDkzNyAyMi4wNjEyLTguMDQ2OUwyMS45Njc1LTguMjgxMiAy&#10;My43MTc1LTguOTg0NCAyMy45OTg3LTguOTg0NCAyMy45OTg3LTcuNzVaTTM0LjM1MzYtNy43NUMz&#10;NC43NzAzLTguMTc3MDcgMzUuMDE1MS04LjQyMTg3IDM1LjA4OC04LjQ4NDQgMzUuMjg1OS04LjY0&#10;MDY3IDM1LjQ5NDMtOC43NjMwNyAzNS43MTMtOC44NTE2IDM1LjkzMTctOC45NDAxMyAzNi4xNTA1&#10;LTguOTg0NCAzNi4zNjkzLTguOTg0NCAzNi43MzM4LTguOTg0NCAzNy4wNDYzLTguODc3NjMgMzcu&#10;MzA2OC04LjY2NDEgMzcuNTY3Mi04LjQ1MDU3IDM3Ljc0NDMtOC4xNDU4NyAzNy44MzgtNy43NSAz&#10;OC4yNjUxLTguMjYwNCAzOC42Mjk3LTguNTkzNzMgMzguOTMxOC04Ljc1IDM5LjIzMzktOC45MDYy&#10;NyAzOS41NDY0LTguOTg0NCAzOS44NjkzLTguOTg0NCA0MC4xNzE0LTguOTg0NCA0MC40NDIyLTgu&#10;OTA2MjcgNDAuNjgxOC04Ljc1IDQwLjkyMTMtOC41OTM3MyA0MS4xMTQtOC4zMzMzMyA0MS4yNTk5&#10;LTcuOTY4OCA0MS4zNDMyLTcuNzI5MiA0MS4zODQ5LTcuMzQzNzcgNDEuMzg0OS02LjgxMjVMNDEu&#10;Mzg0OS00LjMxMjVDNDEuMzg0OS0zLjk0NzkgNDEuNDE2MS0zLjY5NzkgNDEuNDc4Ni0zLjU2MjUg&#10;NDEuNTIwMy0zLjQ2ODc3IDQxLjU5ODQtMy4zOTA2MyA0MS43MTMtMy4zMjgxIDQxLjgyNzYtMy4y&#10;NjU2MyA0Mi4wMTUxLTMuMjM0NCA0Mi4yNzU1LTMuMjM0NEw0Mi4yNzU1LTMgMzkuNDAwNS0zIDM5&#10;LjQwMDUtMy4yMzQ0IDM5LjUyNTUtMy4yMzQ0QzM5Ljc3NTUtMy4yMzQ0IDM5Ljk2ODItMy4yODEy&#10;NyA0MC4xMDM2LTMuMzc1IDQwLjE5NzQtMy40Mzc1MyA0MC4yNjUxLTMuNTQ2OSA0MC4zMDY4LTMu&#10;NzAzMSA0MC4zMjc2LTMuNzc2MDMgNDAuMzM4LTMuOTc5MTcgNDAuMzM4LTQuMzEyNUw0MC4zMzgt&#10;Ni44MTI1QzQwLjMzOC03LjI5MTYzIDQwLjI4MDctNy42MjQ5NyA0MC4xNjYxLTcuODEyNSAzOS45&#10;OTk0LTguMDgzMzcgMzkuNzMzOC04LjIxODggMzkuMzY5My04LjIxODggMzkuMTUwNS04LjIxODgg&#10;MzguOTI2NS04LjE2NDEgMzguNjk3NC04LjA1NDcgMzguNDY4Mi03Ljk0NTMgMzguMTkyMi03Ljcz&#10;OTU3IDM3Ljg2OTMtNy40Mzc1TDM3Ljg2OTMtNy4zNTk0IDM3Ljg2OTMtNy4wOTM4IDM3Ljg2OTMt&#10;NC4zMTI1QzM3Ljg2OTMtMy45MTY3IDM3Ljg5MjctMy42NjkzIDM3LjkzOTYtMy41NzAzIDM3Ljk4&#10;NjUtMy40NzEzNyAzOC4wNjk4LTMuMzkwNjMgMzguMTg5Ni0zLjMyODEgMzguMzA5NC0zLjI2NTYz&#10;IDM4LjUyMDMtMy4yMzQ0IDM4LjgyMjQtMy4yMzQ0TDM4LjgyMjQtMyAzNS44ODQ5LTMgMzUuODg0&#10;OS0zLjIzNDRDMzYuMjA3OC0zLjIzNDQgMzYuNDI5Mi0zLjI3MDg3IDM2LjU0OS0zLjM0MzggMzYu&#10;NjY4Ny0zLjQxNjY3IDM2Ljc0OTQtMy41MzEyMyAzNi43OTExLTMuNjg3NSAzNi44MTItMy43NjA0&#10;MyAzNi44MjI0LTMuOTY4NzcgMzYuODIyNC00LjMxMjVMMzYuODIyNC02LjgxMjVDMzYuODIyNC03&#10;LjI5MTYzIDM2Ljc1NDctNy42MzU0IDM2LjYxOTMtNy44NDM4IDM2LjQzMTgtOC4xMTQ2IDM2LjE3&#10;MTMtOC4yNSAzNS44MzgtOC4yNSAzNS42MDg5LTguMjUgMzUuMzg0OS04LjE4NzUgMzUuMTY2MS04&#10;LjA2MjUgMzQuODEyLTcuODc0OTcgMzQuNTQxMS03LjY2NjYzIDM0LjM1MzYtNy40Mzc1TDM0LjM1&#10;MzYtNC4zMTI1QzM0LjM1MzYtMy45Mzc1IDM0LjM3OTctMy42OTI3IDM0LjQzMTgtMy41NzgxIDM0&#10;LjQ4MzktMy40NjM1IDM0LjU2Mi0zLjM3NzU3IDM0LjY2NjEtMy4zMjAzIDM0Ljc3MDMtMy4yNjMw&#10;MyAzNC45Nzg2LTMuMjM0NCAzNS4yOTExLTMuMjM0NEwzNS4yOTExLTMgMzIuNDE2MS0zIDMyLjQx&#10;NjEtMy4yMzQ0QzMyLjY4Ny0zLjIzNDQgMzIuODc0NS0zLjI2MzAzIDMyLjk3ODYtMy4zMjAzIDMz&#10;LjA4MjgtMy4zNzc1NyAzMy4xNjA5LTMuNDY4NzMgMzMuMjEzLTMuNTkzOCAzMy4yNjUxLTMuNzE4&#10;NzMgMzMuMjkxMS0zLjk1ODMgMzMuMjkxMS00LjMxMjVMMzMuMjkxMS02LjUzMTJDMzMuMjkxMS03&#10;LjE3NzA3IDMzLjI3NTUtNy41OTM3MyAzMy4yNDQzLTcuNzgxMiAzMy4yMTMtNy45MTY2NyAzMy4x&#10;NjYxLTguMDEwNDMgMzMuMTAzNi04LjA2MjUgMzMuMDQxMS04LjExNDU3IDMyLjk1MjYtOC4xNDA2&#10;IDMyLjgzOC04LjE0MDYgMzIuNzIzNC04LjE0MDYgMzIuNTgyOC04LjEwOTM3IDMyLjQxNjEtOC4w&#10;NDY5TDMyLjMyMjQtOC4yODEyIDM0LjA3MjQtOC45ODQ0IDM0LjM1MzYtOC45ODQ0IDM0LjM1MzYt&#10;Ny43NVpNNDIuODY0OC0xMS43NjU2IDQyLjg2NDgtMTIuMDMxMkM0My41MDAyLTExLjcwODMgNDQu&#10;MDMxNC0xMS4zMzMzIDQ0LjQ1ODUtMTAuOTA2MiA0NS4wNzMxLTEwLjI4MTMgNDUuNTQ0NS05LjU1&#10;NDczIDQ1Ljg3MjYtOC43MjY2IDQ2LjIwMDctNy44OTg0NyA0Ni4zNjQ4LTcuMDMxMjcgNDYuMzY0&#10;OC02LjEyNSA0Ni4zNjQ4LTQuODEyNDcgNDYuMDQxOS0zLjYxNzE3IDQ1LjM5Ni0yLjUzOTEgNDQu&#10;NzUwMi0xLjQ2MDk3IDQzLjkwNjUtMC42ODc1MzMgNDIuODY0OC0wLjIxODhMNDIuODY0OC0wLjQ1&#10;MzFDNDMuMzg1Ni0wLjc0NDc2NyA0My44MTI3LTEuMTQwNiA0NC4xNDYtMS42NDA2IDQ0LjQ3OTMt&#10;Mi4xNDA2IDQ0LjcyOTMtMi43NzM0MyA0NC44OTYtMy41MzkxIDQ1LjA2MjctNC4zMDQ3IDQ1LjE0&#10;Ni01LjEwNDE3IDQ1LjE0Ni01LjkzNzUgNDUuMTQ2LTYuODQzNzcgNDUuMDczMS03LjY2NjY3IDQ0&#10;LjkyNzMtOC40MDYyIDQ0LjgyMzEtOC45ODk1MyA0NC42OTI5LTkuNDU4MyA0NC41MzY3LTkuODEy&#10;NSA0NC4zODA0LTEwLjE2NjcgNDQuMTY5NS0xMC41MDUyIDQzLjkwMzgtMTAuODI4MSA0My42Mzgy&#10;LTExLjE1MSA0My4yOTE5LTExLjQ2MzUgNDIuODY0OC0xMS43NjU2WiIgc3Ryb2tlPSJub25lIi8+&#10;PC9nPjxnIGZvbnQtZmFtaWx5PSJUaW1lcyBOZXcgUm9tYW4iIGZvbnQtd2VpZ2h0PSI3MDAiIGZv&#10;bnQtc2l6ZT0iMTMuMzMzMyIgdHJhbnNmb3JtPSJ0cmFuc2xhdGUoMzE3LjUgMjApIj48cGF0aCBk&#10;PSJNLTMyLjc2NTYtMTEuNjA5NC0yOC41MTU2LTYuMjY1Ni0yOC41MTU2LTkuOTY4OEMtMjguNTE1&#10;Ni0xMC40ODk2LTI4LjU4ODUtMTAuODM4NS0yOC43MzQ0LTExLjAxNTYtMjguOTQyNy0xMS4yNjU2&#10;LTI5LjI4NjUtMTEuMzg1NC0yOS43NjU2LTExLjM3NUwtMjkuNzY1Ni0xMS42MDk0LTI2LjkyMTkt&#10;MTEuNjA5NC0yNi45MjE5LTExLjM3NUMtMjcuMjg2NS0xMS4zMjI5LTI3LjUzMTMtMTEuMjYwNC0y&#10;Ny42NTYyLTExLjE4NzUtMjcuNzgxMy0xMS4xMTQ2LTI3Ljg3NzYtMTAuOTk0OC0yNy45NDUzLTEw&#10;LjgyODEtMjguMDEzLTEwLjY2MTQtMjguMDQ2OS0xMC4zNzUtMjguMDQ2OS05Ljk2ODhMLTI4LjA0&#10;NjktMi43OTY5LTI4LjI2NTYtMi43OTY5LTM0LjA3ODEtOS45Njg4LTM0LjA3ODEtNC41Qy0zNC4w&#10;NzgxLTQtMzMuOTY2MS0zLjY2NDA3LTMzLjc0MjItMy40OTIyLTMzLjUxODItMy4zMjAzMy0zMy4y&#10;NjA0LTMuMjM0NC0zMi45Njg4LTMuMjM0NEwtMzIuNzY1Ni0zLjIzNDQtMzIuNzY1Ni0zLTM1Ljgx&#10;MjUtMy0zNS44MTI1LTMuMjM0NEMtMzUuMzQzOC0zLjIzNDQtMzUuMDE1Ni0zLjMzMDczLTM0Ljgy&#10;ODEtMy41MjM0LTM0LjY0MDYtMy43MTYxMy0zNC41NDY5LTQuMDQxNjctMzQuNTQ2OS00LjVMLTM0&#10;LjU0NjktMTAuNTc4MS0zNC43MzQ0LTEwLjc5NjlDLTM0LjkxMTUtMTEuMDI2LTM1LjA3MDMtMTEu&#10;MTc3MS0zNS4yMTA5LTExLjI1LTM1LjM1MTYtMTEuMzIyOS0zNS41NTIxLTExLjM2NDYtMzUuODEy&#10;NS0xMS4zNzVMLTM1LjgxMjUtMTEuNjA5NC0zMi43NjU2LTExLjYwOTRaTS0yMy4xNTE4LTkuMTA5&#10;NEMtMjIuNjMwOS05LjEwOTQtMjIuMTQ5Mi04Ljk3NjU3LTIxLjcwNjUtOC43MTA5LTIxLjI2Mzgt&#10;OC40NDUzLTIwLjkyNzgtOC4wNjc3LTIwLjY5ODYtNy41NzgxLTIwLjQ2OTUtNy4wODg1Ny0yMC4z&#10;NTQ5LTYuNTUyMTMtMjAuMzU0OS01Ljk2ODgtMjAuMzU0OS01LjEyNS0yMC41Njg0LTQuNDE2Njct&#10;MjAuOTk1NS0zLjg0MzgtMjEuNTA1OS0zLjE2NjY3LTIyLjIxOTQtMi44MjgxLTIzLjEzNjEtMi44&#10;MjgxLTI0LjAyMTYtMi44MjgxLTI0LjcwNjUtMy4xNDA2LTI1LjE5MDgtMy43NjU2LTI1LjY3NTIt&#10;NC4zOTA2LTI1LjkxNzQtNS4xMTQ1Ny0yNS45MTc0LTUuOTM3NS0yNS45MTc0LTYuNzkxNy0yNS42&#10;Ny03LjUzMzktMjUuMTc1Mi04LjE2NDEtMjQuNjgwNC04Ljc5NDMtMjQuMDA1OS05LjEwOTQtMjMu&#10;MTUxOC05LjEwOTRaTS0yMy4xMjA1LTguNjU2MkMtMjMuMzM5Mi04LjY1NjItMjMuNTI2Ny04LjU3&#10;NTUtMjMuNjgzLTguNDE0MS0yMy44MzkzLTguMjUyNjMtMjMuOTQwOC03LjkzMjMtMjMuOTg3Ny03&#10;LjQ1MzEtMjQuMDM0Ni02Ljk3Mzk3LTI0LjA1OC02LjMwNzMtMjQuMDU4LTUuNDUzMS0yNC4wNTgt&#10;NC45OTQ3Ny0yNC4wMjY4LTQuNTcyOS0yMy45NjQzLTQuMTg3NS0yMy45MjI2LTMuODg1NDMtMjMu&#10;ODIzNy0zLjY1NjI3LTIzLjY2NzQtMy41LTIzLjUxMTEtMy4zNDM3My0yMy4zMzkzLTMuMjY1Ni0y&#10;My4xNTE4LTMuMjY1Ni0yMi45NjQzLTMuMjY1Ni0yMi44MDI4LTMuMzE3Ny0yMi42Njc0LTMuNDIx&#10;OS0yMi41MDA3LTMuNTY3Ny0yMi4zOTE0LTMuNzY1Ni0yMi4zMzkzLTQuMDE1Ni0yMi4yNTYtNC40&#10;MjE4Ny0yMi4yMTQzLTUuMjM0MzctMjIuMjE0My02LjQ1MzEtMjIuMjE0My03LjE3MTgzLTIyLjI1&#10;Ni03LjY2NjYzLTIyLjMzOTMtNy45Mzc1LTIyLjQyMjYtOC4yMDgzNy0yMi41NDI0LTguNDA2Mjct&#10;MjIuNjk4Ni04LjUzMTItMjIuODAyOC04LjYxNDUzLTIyLjk0MzQtOC42NTYyLTIzLjEyMDUtOC42&#10;NTYyWk0tMTYuODcwNS04LjkzNzUtMTYuODcwNS04LjE3MTlDLTE2LjU2ODQtOC40OTQ3Ny0xNi4y&#10;NzY4LTguNzMxNzMtMTUuOTk1NS04Ljg4MjgtMTUuNzE0Mi05LjAzMzg3LTE1LjQxMjItOS4xMDk0&#10;LTE1LjA4OTMtOS4xMDk0LTE0LjcwMzgtOS4xMDk0LTE0LjM4MzUtOS4wMDI2My0xNC4xMjgzLTgu&#10;Nzg5MS0xMy44NzMxLTguNTc1NTctMTMuNzAzOC04LjMxMjUzLTEzLjYyMDUtOC0xMy41NTgtNy43&#10;NjA0LTEzLjUyNjgtNy4yOTY4Ny0xMy41MjY4LTYuNjA5NEwtMTMuNTI2OC00LjI5NjlDLTEzLjUy&#10;NjgtMy44Mzg1Ny0xMy40ODUxLTMuNTUyMS0xMy40MDE4LTMuNDM3NS0xMy4zMTg1LTMuMzIyOS0x&#10;My4xNDY2LTMuMjU1Mi0xMi44ODYxLTMuMjM0NEwtMTIuODg2MS0zLTE1Ljg4NjEtMy0xNS44ODYx&#10;LTMuMjM0NEMtMTUuNjU3LTMuMjU1Mi0xNS40OTU1LTMuMzQ4OTMtMTUuNDAxOC0zLjUxNTYtMTUu&#10;MzI4OS0zLjYxOTgtMTUuMjkyNC0zLjg4MDIzLTE1LjI5MjQtNC4yOTY5TC0xNS4yOTI0LTYuOTM3&#10;NUMtMTUuMjkyNC03LjQyNzEtMTUuMzEzMi03LjczNDQtMTUuMzU0OS03Ljg1OTQtMTUuMzk2Ni03&#10;Ljk4NDQtMTUuNDYxNy04LjA4MDczLTE1LjU1MDItOC4xNDg0LTE1LjYzODctOC4yMTYxMy0xNS43&#10;NDAzLTguMjUtMTUuODU0OS04LjI1LTE2LjIxOTUtOC4yNS0xNi41NTgtNy45ODk2LTE2Ljg3MDUt&#10;Ny40Njg4TC0xNi44NzA1LTQuMjk2OUMtMTYuODcwNS0zLjg0ODk3LTE2LjgyODgtMy41NjUxLTE2&#10;Ljc0NTUtMy40NDUzLTE2LjY2MjItMy4zMjU1LTE2LjUwNTktMy4yNTUyLTE2LjI3NjgtMy4yMzQ0&#10;TC0xNi4yNzY4LTMtMTkuMjkyNC0zLTE5LjI5MjQtMy4yMzQ0Qy0xOS4wNDI0LTMuMjU1Mi0xOC44&#10;NjAxLTMuMzMzMzMtMTguNzQ1NS0zLjQ2ODgtMTguNjgzLTMuNTYyNTMtMTguNjUxOC0zLjgzODU3&#10;LTE4LjY1MTgtNC4yOTY5TC0xOC42NTE4LTcuNjQwNkMtMTguNjUxOC04LjA4ODUzLTE4LjY5MDkt&#10;OC4zNjk4LTE4Ljc2OS04LjQ4NDQtMTguODQ3MS04LjU5ODkzLTE5LjAyMTUtOC42NzE4My0xOS4y&#10;OTI0LTguNzAzMUwtMTkuMjkyNC04LjkzNzUtMTYuODcwNS04LjkzNzVaTS05LjU2MDUtMTEuNjA5&#10;NC05LjU2MDUtNC4yMzQ0Qy05LjU2MDUtMy44MTc3My05LjUxMzYzLTMuNTQ5NS05LjQxOTktMy40&#10;Mjk3LTkuMzI2MS0zLjMwOTktOS4xMzMzNy0zLjI0NDgtOC44NDE3LTMuMjM0NEwtOC44NDE3LTMt&#10;MTIuMDYwNS0zLTEyLjA2MDUtMy4yMzQ0Qy0xMS43ODk2LTMuMjM0NC0xMS41OTE3LTMuMzA3My0x&#10;MS40NjY3LTMuNDUzMS0xMS4zODM0LTMuNTU3My0xMS4zNDE3LTMuODE3NzMtMTEuMzQxNy00LjIz&#10;NDRMLTExLjM0MTctMTAuMzc1Qy0xMS4zNDE3LTEwLjc5MTctMTEuMzkxMi0xMS4wNTczLTExLjQ5&#10;MDItMTEuMTcxOS0xMS41ODkxLTExLjI4NjUtMTEuNzc5Mi0xMS4zNTQyLTEyLjA2MDUtMTEuMzc1&#10;TC0xMi4wNjA1LTExLjYwOTQtOS41NjA1LTExLjYwOTRaTS02Ljc2ODEtMTEuODEyNUMtNi40ODY4&#10;My0xMS44MTI1LTYuMjUyNDctMTEuNzE2MS02LjA2NS0xMS41MjM0LTUuODc3NDctMTEuMzMwNy01&#10;Ljc4MzctMTEuMDk5LTUuNzgzNy0xMC44MjgxLTUuNzgzNy0xMC41NTczLTUuODgwMDctMTAuMzI1&#10;NS02LjA3MjgtMTAuMTMyOC02LjI2NTQ3LTkuOTQwMTMtNi40OTcyMy05Ljg0MzgtNi43NjgxLTku&#10;ODQzOC03LjAzODktOS44NDM4LTcuMjY4MDctOS45NDAxMy03LjQ1NTYtMTAuMTMyOC03LjY0MzA3&#10;LTEwLjMyNTUtNy43MzY4LTEwLjU1NzMtNy43MzY4LTEwLjgyODEtNy43MzY4LTExLjA5OS03LjY0&#10;MzA3LTExLjMzMDctNy40NTU2LTExLjUyMzQtNy4yNjgwNy0xMS43MTYxLTcuMDM4OS0xMS44MTI1&#10;LTYuNzY4MS0xMS44MTI1Wk0tNS44Nzc1LTguOTM3NS01Ljg3NzUtNC4yMzQ0Qy01Ljg3NzUtMy44&#10;MTc3My01LjgyOC0zLjU0OTUtNS43MjktMy40Mjk3LTUuNjMwMDctMy4zMDk5LTUuNDM5OTctMy4y&#10;NDQ4LTUuMTU4Ny0zLjIzNDRMLTUuMTU4Ny0zLTguMzYxOC0zLTguMzYxOC0zLjIzNDRDLTguMTAx&#10;NC0zLjIzNDQtNy45MDg3LTMuMzA3My03Ljc4MzctMy40NTMxLTcuNjg5OTctMy41NTczLTcuNjQz&#10;MS0zLjgxNzczLTcuNjQzMS00LjIzNDRMLTcuNjQzMS03LjcwMzFDLTcuNjQzMS04LjExOTc3LTcu&#10;NjkyNTctOC4zODU0LTcuNzkxNS04LjUtNy44OTA1LTguNjE0Ni04LjA4MDYtOC42ODIzLTguMzYx&#10;OC04LjcwMzFMLTguMzYxOC04LjkzNzUtNS44Nzc1LTguOTM3NVpNLTIuMDY5NS04LjkzNzUtMi4w&#10;Njk1LTguMTcxOUMtMS43NjczNy04LjQ5NDc3LTEuNDc1Ny04LjczMTczLTEuMTk0NS04Ljg4Mjgt&#10;MC45MTMyMzMtOS4wMzM4Ny0wLjYxMTEzMy05LjEwOTQtMC4yODgyLTkuMTA5NCAwLjA5NzItOS4x&#10;MDk0IDAuNDE3NS05LjAwMjYzIDAuNjcyNy04Ljc4OTEgMC45Mjc5LTguNTc1NTcgMS4wOTcxNy04&#10;LjMxMjUzIDEuMTgwNS04IDEuMjQzMDMtNy43NjA0IDEuMjc0My03LjI5Njg3IDEuMjc0My02LjYw&#10;OTRMMS4yNzQzLTQuMjk2OUMxLjI3NDMtMy44Mzg1NyAxLjMxNTk3LTMuNTUyMSAxLjM5OTMtMy40&#10;Mzc1IDEuNDgyNjMtMy4zMjI5IDEuNjU0NS0zLjI1NTIgMS45MTQ5LTMuMjM0NEwxLjkxNDktMy0x&#10;LjA4NTEtMy0xLjA4NTEtMy4yMzQ0Qy0wLjg1NTktMy4yNTUyLTAuNjk0NDMzLTMuMzQ4OTMtMC42&#10;MDA3LTMuNTE1Ni0wLjUyNzc2Ny0zLjYxOTgtMC40OTEzLTMuODgwMjMtMC40OTEzLTQuMjk2OUwt&#10;MC40OTEzLTYuOTM3NUMtMC40OTEzLTcuNDI3MS0wLjUxMjEzMy03LjczNDQtMC41NTM4LTcuODU5&#10;NC0wLjU5NTQ2Ny03Ljk4NDQtMC42NjA1NjctOC4wODA3My0wLjc0OTEtOC4xNDg0LTAuODM3Ny04&#10;LjIxNjEzLTAuOTM5MjY3LTguMjUtMS4wNTM4LTguMjUtMS40MTg0LTguMjUtMS43NTY5Ny03Ljk4&#10;OTYtMi4wNjk1LTcuNDY4OEwtMi4wNjk1LTQuMjk2OUMtMi4wNjk1LTMuODQ4OTctMi4wMjc4My0z&#10;LjU2NTEtMS45NDQ1LTMuNDQ1My0xLjg2MTE3LTMuMzI1NS0xLjcwNDktMy4yNTUyLTEuNDc1Ny0z&#10;LjIzNDRMLTEuNDc1Ny0zLTQuNDkxMy0zLTQuNDkxMy0zLjIzNDRDLTQuMjQxMy0zLjI1NTItNC4w&#10;NTkwMy0zLjMzMzMzLTMuOTQ0NS0zLjQ2ODgtMy44ODE5Ny0zLjU2MjUzLTMuODUwNy0zLjgzODU3&#10;LTMuODUwNy00LjI5NjlMLTMuODUwNy03LjY0MDZDLTMuODUwNy04LjA4ODUzLTMuODg5NzctOC4z&#10;Njk4LTMuOTY3OS04LjQ4NDQtNC4wNDYwMy04LjU5ODkzLTQuMjIwNS04LjY3MTgzLTQuNDkxMy04&#10;LjcwMzFMLTQuNDkxMy04LjkzNzUtMi4wNjk1LTguOTM3NVpNNy45NDM3LTYuMTg3NSA0LjY3ODEt&#10;Ni4xODc1QzQuNzE5NzctNS4zOTU4MyA0LjkzMzMtNC43NzA4MyA1LjMxODctNC4zMTI1IDUuNjEw&#10;MzctMy45NTgzIDUuOTU5MzMtMy43ODEyIDYuMzY1Ni0zLjc4MTIgNi42MTU2LTMuNzgxMiA2Ljg0&#10;NDc3LTMuODU0MTMgNy4wNTMxLTQgNy4yNjE0My00LjE0NTg3IDcuNDg1MzctNC40MDEwNyA3Ljcy&#10;NDktNC43NjU2TDcuOTQzNy00LjYyNUM3LjYyMDc3LTMuOTY4NzMgNy4yNjQtMy41MDUyIDYuODcz&#10;NC0zLjIzNDQgNi40ODI3My0yLjk2MzUzIDYuMDMyMi0yLjgyODEgNS41MjE4LTIuODI4MSA0LjY0&#10;NjgtMi44MjgxIDMuOTgwMTMtMy4xNjY2NyAzLjUyMTgtMy44NDM4IDMuMTU3Mi00LjM4NTQgMi45&#10;NzQ5LTUuMDYyNDcgMi45NzQ5LTUuODc1IDIuOTc0OS02Ljg2NDYgMy4yNDMxMy03LjY1MTA3IDMu&#10;Nzc5Ni04LjIzNDQgNC4zMTYwNy04LjgxNzczIDQuOTQzNjctOS4xMDk0IDUuNjYyNC05LjEwOTQg&#10;Ni4yNjY2LTkuMTA5NCA2Ljc5MDA3LTguODY0NiA3LjIzMjgtOC4zNzUgNy42NzU0Ny03Ljg4NTQg&#10;Ny45MTI0My03LjE1NjIzIDcuOTQzNy02LjE4NzVaTTYuMzgxMi02LjYwOTRDNi4zODEyLTcuMjg2&#10;NDcgNi4zNDQ3My03Ljc1MjYgNi4yNzE4LTguMDA3OCA2LjE5ODg3LTguMjYzIDYuMDg0My04LjQ1&#10;ODMzIDUuOTI4MS04LjU5MzggNS44MzQzLTguNjY2NjcgNS43MTQ1LTguNzAzMSA1LjU2ODctOC43&#10;MDMxIDUuMzQ5OTctOC43MDMxIDUuMTY3NjctOC41OTM3MyA1LjAyMTgtOC4zNzUgNC43NzE4LTgg&#10;NC42NDY4LTcuNDg0MzcgNC42NDY4LTYuODI4MUw0LjY0NjgtNi42MDk0IDYuMzgxMi02LjYwOTRa&#10;TTEyLjEwMjQtMy44NzVDMTEuMzczMy0zLjIzOTYgMTAuNzIyMi0yLjkyMTkgMTAuMTQ5My0yLjky&#10;MTkgOS44MDU1Ny0yLjkyMTkgOS41MjE3LTMuMDMxMjcgOS4yOTc3LTMuMjUgOS4wNzM3Ny0zLjQ2&#10;ODczIDguOTYxOC0zLjc0NDc3IDguOTYxOC00LjA3ODEgOC45NjE4LTQuNTM2NDMgOS4xNTcxLTQu&#10;OTQ1MyA5LjU0NzctNS4zMDQ3IDkuOTM4MzctNS42NjQxIDEwLjc4OTktNi4xNDU4NyAxMi4xMDI0&#10;LTYuNzVMMTIuMTAyNC03LjM0MzhDMTIuMTAyNC03Ljc5MTY3IDEyLjA3NjQtOC4wNzU1IDEyLjAy&#10;NDMtOC4xOTUzIDExLjk3MjItOC4zMTUxIDExLjg3ODUtOC40MTY2NyAxMS43NDMtOC41IDExLjYw&#10;NzYtOC41ODMzMyAxMS40NTY2LTguNjI1IDExLjI4OTktOC42MjUgMTEuMDE5MS04LjYyNSAxMC43&#10;OTUxLTguNTY3NyAxMC42MTgtOC40NTMxIDEwLjUwMzUtOC4zNjk3NyAxMC40NDYyLTguMjgxMjMg&#10;MTAuNDQ2Mi04LjE4NzUgMTAuNDQ2Mi04LjA5Mzc3IDEwLjUwMzUtNy45NzkyIDEwLjYxOC03Ljg0&#10;MzggMTAuNzg0Ny03LjY2NjY3IDEwLjg2OC03LjQ5NDc3IDEwLjg2OC03LjMyODEgMTAuODY4LTcu&#10;MTE5NzcgMTAuNzg5OS02Ljk0MjcgMTAuNjMzNy02Ljc5NjkgMTAuNDc3NC02LjY1MTAzIDEwLjI3&#10;NDMtNi41NzgxIDEwLjAyNDMtNi41NzgxIDkuNzYzOS02LjU3ODEgOS41NDI1My02LjY1ODgzIDku&#10;MzYwMi02LjgyMDMgOS4xNzc5My02Ljk4MTc3IDkuMDg2OC03LjE2NjY3IDkuMDg2OC03LjM3NSA5&#10;LjA4NjgtNy42ODc1MyA5LjIwNjYtNy45ODE4IDkuNDQ2Mi04LjI1NzggOS42ODU3My04LjUzMzg3&#10;IDEwLjAyMTctOC43NDQ4IDEwLjQ1NC04Ljg5MDYgMTAuODg2My05LjAzNjQ3IDExLjMzNjgtOS4x&#10;MDk0IDExLjgwNTUtOS4xMDk0IDEyLjM2OC05LjEwOTQgMTIuODEzNC04Ljk4OTYgMTMuMTQxNS04&#10;Ljc1IDEzLjQ2OTYtOC41MTA0IDEzLjY4MDYtOC4yNTUyIDEzLjc3NDMtNy45ODQ0IDEzLjgzNjgt&#10;Ny43OTY4NyAxMy44NjgtNy4zODU0IDEzLjg2OC02Ljc1TDEzLjg2OC00LjQ1MzFDMTMuODY4LTQu&#10;MTgyMyAxMy44Nzg0LTQuMDEwNDMgMTMuODk5My0zLjkzNzUgMTMuOTIwMS0zLjg2NDU3IDEzLjk1&#10;MTMtMy44MTI0NyAxMy45OTMtMy43ODEyIDE0LjAzNDctMy43NSAxNC4wODE2LTMuNzM0NCAxNC4x&#10;MzM3LTMuNzM0NCAxNC4yNDgyLTMuNzM0NCAxNC4zNjI4LTMuODEyNTMgMTQuNDc3NC0zLjk2ODhM&#10;MTQuNjY0OS0zLjgxMjVDMTQuNDU2Ni0zLjUwMDAzIDE0LjIzNzgtMy4yNzM0NyAxNC4wMDg3LTMu&#10;MTMyOCAxMy43Nzk1LTIuOTkyMiAxMy41MjQzLTIuOTIxOSAxMy4yNDMtMi45MjE5IDEyLjg5OTMt&#10;Mi45MjE5IDEyLjYzMzctMyAxMi40NDYyLTMuMTU2MiAxMi4yNTg3LTMuMzEyNDcgMTIuMTQ0MS0z&#10;LjU1MjA3IDEyLjEwMjQtMy44NzVaTTEyLjEwMjQtNC4zNDM4IDEyLjEwMjQtNi4zMjgxQzExLjU5&#10;Mi02LjAyNjAzIDExLjIxMTgtNS43MDMxMyAxMC45NjE4LTUuMzU5NCAxMC43OTUxLTUuMTMwMiAx&#10;MC43MTE4LTQuOTAxMDMgMTAuNzExOC00LjY3MTkgMTAuNzExOC00LjQ3Mzk3IDEwLjc3OTUtNC4z&#10;MDIwNyAxMC45MTQ5LTQuMTU2MiAxMS4wMTkxLTQuMDQxNjcgMTEuMTcwMS0zLjk4NDQgMTEuMzY4&#10;LTMuOTg0NCAxMS41NzYzLTMuOTg0NCAxMS44MjExLTQuMTA0MiAxMi4xMDI0LTQuMzQzOFpNMTcu&#10;OTQ2Mi04LjkzNzUgMTcuOTQ2Mi03LjU5MzhDMTguMzMxNi04LjIwODMzIDE4LjY3MjctOC42MTQ1&#10;NyAxOC45Njk2LTguODEyNSAxOS4yNjY1LTkuMDEwNDMgMTkuNTU1NS05LjEwOTQgMTkuODM2OC05&#10;LjEwOTQgMjAuMDY1OS05LjEwOTQgMjAuMjUzNC05LjAzNjQ3IDIwLjM5OTMtOC44OTA2IDIwLjU0&#10;NTEtOC43NDQ4IDIwLjYxOC04LjU0MTY3IDIwLjYxOC04LjI4MTIgMjAuNjE4LTcuOTg5NiAyMC41&#10;NDc3LTcuNzY1NjcgMjAuNDA3MS03LjYwOTQgMjAuMjY2NS03LjQ1MzEzIDIwLjEwMjQtNy4zNzUg&#10;MTkuOTE0OS03LjM3NSAxOS42ODU4LTcuMzc1IDE5LjQ4NzktNy40NDc5MyAxOS4zMjEyLTcuNTkz&#10;OCAxOS4xNTQ1LTcuNzM5NiAxOS4wNjA4LTcuODIyOTMgMTkuMDM5OS03Ljg0MzggMTguOTg3OC03&#10;Ljg2NDYgMTguOTM1OC03Ljg3NSAxOC44ODM3LTcuODc1IDE4Ljc1ODctNy44NzUgMTguNjQ0MS03&#10;LjgyODEzIDE4LjUzOTktNy43MzQ0IDE4LjM2MjgtNy41ODg1MyAxOC4yMzI2LTcuMzg1NCAxOC4x&#10;NDkzLTcuMTI1IDE4LjAxMzktNi43MDgzMyAxNy45NDYyLTYuMjU1MiAxNy45NDYyLTUuNzY1Nkwx&#10;Ny45NDYyLTQuMzkwNiAxNy45NDYyLTQuMDQ2OUMxNy45NDYyLTMuNzk2OSAxNy45NjE4LTMuNjQw&#10;NjMgMTcuOTkzLTMuNTc4MSAxOC4wNDUxLTMuNDYzNSAxOC4xMjA3LTMuMzgwMTcgMTguMjE5Ni0z&#10;LjMyODEgMTguMzE4NS0zLjI3NjAzIDE4LjQ4NzgtMy4yNDQ4IDE4LjcyNzQtMy4yMzQ0TDE4Ljcy&#10;NzQtMyAxNS41MDg3LTMgMTUuNTA4Ny0zLjIzNDRDMTUuNzY5MS0zLjI1NTIgMTUuOTQ2Mi0zLjMy&#10;NTUgMTYuMDM5OS0zLjQ0NTMgMTYuMTMzNi0zLjU2NTEgMTYuMTgwNS0zLjg4MDIgMTYuMTgwNS00&#10;LjM5MDZMMTYuMTgwNS03LjY3MTlDMTYuMTgwNS04LjAxNTYzIDE2LjE1OTctOC4yMzQzNyAxNi4x&#10;MTgtOC4zMjgxIDE2LjA3NjMtOC40NDI3IDE2LjAxNjUtOC41Mjg2MyAxNS45Mzg0LTguNTg1OSAx&#10;NS44NjAzLTguNjQzMjMgMTUuNzE3LTguNjgyMyAxNS41MDg3LTguNzAzMUwxNS41MDg3LTguOTM3&#10;NSAxNy45NDYyLTguOTM3NVpNMjIuODA4LTExLjgxMjVDMjMuMDg5My0xMS44MTI1IDIzLjMyMzYt&#10;MTEuNzE2MSAyMy41MTExLTExLjUyMzQgMjMuNjk4Ni0xMS4zMzA3IDIzLjc5MjQtMTEuMDk5IDIz&#10;Ljc5MjQtMTAuODI4MSAyMy43OTI0LTEwLjU1NzMgMjMuNjk2LTEwLjMyNTUgMjMuNTAzMy0xMC4x&#10;MzI4IDIzLjMxMDYtOS45NDAxMyAyMy4wNzg5LTkuODQzOCAyMi44MDgtOS44NDM4IDIyLjUzNzIt&#10;OS44NDM4IDIyLjMwOC05Ljk0MDEzIDIyLjEyMDUtMTAuMTMyOCAyMS45MzMtMTAuMzI1NSAyMS44&#10;MzkzLTEwLjU1NzMgMjEuODM5My0xMC44MjgxIDIxLjgzOTMtMTEuMDk5IDIxLjkzMy0xMS4zMzA3&#10;IDIyLjEyMDUtMTEuNTIzNCAyMi4zMDgtMTEuNzE2MSAyMi41MzcyLTExLjgxMjUgMjIuODA4LTEx&#10;LjgxMjVaTTIzLjY5ODYtOC45Mzc1IDIzLjY5ODYtNC4yMzQ0QzIzLjY5ODYtMy44MTc3MyAyMy43&#10;NDgxLTMuNTQ5NSAyMy44NDcxLTMuNDI5NyAyMy45NDYtMy4zMDk5IDI0LjEzNjEtMy4yNDQ4IDI0&#10;LjQxNzQtMy4yMzQ0TDI0LjQxNzQtMyAyMS4yMTQzLTMgMjEuMjE0My0zLjIzNDRDMjEuNDc0Ny0z&#10;LjIzNDQgMjEuNjY3NC0zLjMwNzMgMjEuNzkyNC0zLjQ1MzEgMjEuODg2MS0zLjU1NzMgMjEuOTMz&#10;LTMuODE3NzMgMjEuOTMzLTQuMjM0NEwyMS45MzMtNy43MDMxQzIxLjkzMy04LjExOTc3IDIxLjg4&#10;MzUtOC4zODU0IDIxLjc4NDYtOC41IDIxLjY4NTYtOC42MTQ2IDIxLjQ5NTUtOC42ODIzIDIxLjIx&#10;NDMtOC43MDMxTDIxLjIxNDMtOC45Mzc1IDIzLjY5ODYtOC45Mzc1Wk0yNy40NDQyLTExLjEwOTQg&#10;MjcuNDQ0Mi04LjkzNzUgMjguODUwNC04LjkzNzUgMjguODUwNC04LjMxMjUgMjcuNDQ0Mi04LjMx&#10;MjUgMjcuNDQ0Mi00LjY0MDZDMjcuNDQ0Mi00LjI5Njg3IDI3LjQ1OTgtNC4wNzU1MyAyNy40OTEt&#10;My45NzY2IDI3LjUyMjMtMy44Nzc2IDI3LjU3Ny0zLjc5Njg3IDI3LjY1NTEtMy43MzQ0IDI3Ljcz&#10;MzItMy42NzE4NyAyNy44MDg4LTMuNjQwNiAyNy44ODE3LTMuNjQwNiAyOC4xNTI1LTMuNjQwNiAy&#10;OC40MTI5LTMuODU0MTMgMjguNjYyOS00LjI4MTJMMjguODUwNC00LjE0MDZDMjguNTA2Ny0zLjMy&#10;ODEzIDI3Ljk0OTQtMi45MjE5IDI3LjE3ODUtMi45MjE5IDI2LjgwMzUtMi45MjE5IDI2LjQ4NTgt&#10;My4wMjYwNyAyNi4yMjU0LTMuMjM0NCAyNS45NjUtMy40NDI3MyAyNS43OTgzLTMuNjc3MSAyNS43&#10;MjU0LTMuOTM3NSAyNS42ODM3LTQuMDgzMyAyNS42NjI5LTQuNDY4NzMgMjUuNjYyOS01LjA5MzhM&#10;MjUuNjYyOS04LjMxMjUgMjQuODgxNy04LjMxMjUgMjQuODgxNy04LjUzMTJDMjUuNDIzNC04Ljkw&#10;NjI3IDI1Ljg4MTctOS4zMDIxMyAyNi4yNTY3LTkuNzE4OCAyNi42MzE3LTEwLjEzNTUgMjYuOTU0&#10;Ni0xMC41OTkgMjcuMjI1NC0xMS4xMDk0TDI3LjQ0NDItMTEuMTA5NFpNMzIuMjM2Ny0yLjc2NTYg&#10;MzAuMzMwNC03LjE1NjJDMzAuMDM4Ny03LjgyMjg3IDI5LjgyNTItOC4yMzE3MyAyOS42ODk4LTgu&#10;MzgyOCAyOS41NTQ0LTguNTMzODcgMjkuMzg3Ny04LjY0MDYzIDI5LjE4OTgtOC43MDMxTDI5LjE4&#10;OTgtOC45Mzc1IDMyLjM0NjEtOC45Mzc1IDMyLjM0NjEtOC43MDMxQzMyLjEzNzgtOC42OTI3IDMx&#10;Ljk5MTktOC42NTEwMyAzMS45MDg2LTguNTc4MSAzMS44MjUzLTguNTA1MjMgMzEuNzgzNi04LjQx&#10;NjcgMzEuNzgzNi04LjMxMjUgMzEuNzgzNi04LjE1NjIzIDMxLjg4NzgtNy44NDM3MyAzMi4wOTYx&#10;LTcuMzc1TDMzLjExMTctNS4wNDY5IDMzLjc5OTItNi44NDM4QzM0LjA0OTItNy40NzkyIDM0LjE3&#10;NDItNy45MjE5IDM0LjE3NDItOC4xNzE5IDM0LjE3NDItOC4zMjgxIDM0LjEyMjEtOC40NTMxIDM0&#10;LjAxNzktOC41NDY5IDMzLjkxMzgtOC42NDA2MyAzMy43MzE1LTguNjkyNyAzMy40NzExLTguNzAz&#10;MUwzMy40NzExLTguOTM3NSAzNS40NTU0LTguOTM3NSAzNS40NTU0LTguNzAzMUMzNS4yNjc5LTgu&#10;NjgyMyAzNS4xMTE3LTguNjA2OCAzNC45ODY3LTguNDc2NiAzNC44NjE3LTguMzQ2MzMgMzQuNjUz&#10;NC03LjkwNjIgMzQuMzYxNy03LjE1NjJMMzIuNjc0Mi0yLjc2NTZDMzIuMjQ3MS0xLjY2MTQ3IDMx&#10;LjkyOTQtMC45ODQ0IDMxLjcyMTEtMC43MzQ0IDMxLjQyOTQtMC4zNjk4IDMxLjA2NDgtMC4xODc1&#10;IDMwLjYyNzMtMC4xODc1IDMwLjI3MzItMC4xODc1IDI5Ljk4NjctMC4yODkwNjcgMjkuNzY3OS0w&#10;LjQ5MjIgMjkuNTQ5Mi0wLjY5NTMzMyAyOS40Mzk4LTAuOTM3NTMzIDI5LjQzOTgtMS4yMTg4IDI5&#10;LjQzOTgtMS40Njg4IDI5LjUxNTMtMS42NzQ1IDI5LjY2NjQtMS44MzU5IDI5LjgxNzQtMS45OTcz&#10;NyAzMC4wMDIzLTIuMDc4MSAzMC4yMjExLTIuMDc4MSAzMC40Mjk0LTIuMDc4MSAzMC41OTg3LTIu&#10;MDEwNCAzMC43Mjg5LTEuODc1IDMwLjg1OTEtMS43Mzk2IDMwLjkyOTQtMS41MjYwNyAzMC45Mzk4&#10;LTEuMjM0NCAzMC45Mzk4LTEuMDc4MTMgMzAuOTU1NC0wLjk3OTE2NyAzMC45ODY3LTAuOTM3NSAz&#10;MS4wMjg0LTAuODg1NDMzIDMxLjA4MDQtMC44NTk0IDMxLjE0MjktMC44NTk0IDMxLjIzNjctMC44&#10;NTk0IDMxLjM0MDktMC45MjE5IDMxLjQ1NTQtMS4wNDY5IDMxLjYzMjUtMS4yMjM5NyAzMS44MzU3&#10;LTEuNjMwMiAzMi4wNjQ4LTIuMjY1NkwzMi4yMzY3LTIuNzY1NloiIHN0cm9rZT0ibm9uZSIvPjwv&#10;Zz48ZyBzdHJva2U9IiMwMDcyQkQiIHN0cm9rZS13aWR0aD0iMC44MzMzIiBzdHJva2UtbGluZWNh&#10;cD0iYnV0dCIgc3Ryb2tlLWxpbmVqb2luPSJyb3VuZCIgZmlsbD0iIzAwNzJCRCI+PHBhdGggZD0i&#10;TTI1NC4xODIgNjcuMDI2NSAyNTQuODg1IDY4LjYxNjMgMjU1LjU4NyA2OS40NjExIDI1Ni4yODkg&#10;NzAuMTU4OCAyNTYuOTkxIDcwLjg3NTEgMjU3LjY5MyA3MS43OTIgMjU4LjM5NSA3Mi45NDAyIDI1&#10;OS4wOTcgNzQuMTkyNiAyNTkuNzk5IDc0Ljg5MTcgMjYwLjUwMSA3NS40NTM2IDI2MS4yMDMgNzUu&#10;NjM5NiAyNjEuOTA1IDc1LjM0MjYgMjYyLjYwNyA3NC41OTIgMjYzLjMwOSA3My44NjA1IDI2NC4w&#10;MTEgNzMuNjU2NyAyNjQuNzEzIDczLjY3OTEgMjY1LjQxNSA3My44MzQxIDI2Ni4xMTcgNzQuMTEw&#10;NCAyNjYuODE5IDc0LjMxOTEgMjY3LjUyMSA3NC4yNjU5IDI2OC4yMjMgNzQuMDIxNSAyNjguOTI1&#10;IDczLjU2MTEgMjY5LjYyNyA3My4yNjU3IDI3MC4zMjkgNzMuMzEzOCAyNzEuMDMxIDczLjgzNTYg&#10;MjcxLjczMyA3NC41NjcgMjcyLjQzNSA3NS4zNzEzIDI3My4xMzggNzYuMjIwNiAyNzMuODQgNzcu&#10;MDU0NyAyNzQuNTQyIDc3LjM5NDUgMjc1LjI0NCA3Ny42ODcxIDI3NS45NDYgNzcuNDE2MyAyNzYu&#10;NjQ4IDc3LjI0ODkgMjc3LjM1IDc3LjM1MjggMjc4LjA1MiA3OC4yNjA5IDI3OC43NTQgODAuMDY4&#10;OSAyNzkuNDU2IDgxLjM5MDkgMjgwLjE1OCA4Mi45MjczIDI4MC44NiA4My43OTg3IDI4MS41NjIg&#10;ODQuMzI4IDI4Mi4yNjQgODQuMTgwOCAyODIuOTY5IDgyLjk3NzQgMjgzLjY3MyA4MC44NjA0IDI4&#10;NC4zNzggNzguMjQwNyAyODUuMDgzIDc1LjMyMTcgMjg1Ljc4OCA3Mi4wMzY4IDI4Ni40OTIgNjgu&#10;OTQ3NyAyODcuMTk3IDY2LjY2ODcgMjg3LjkwMiA2NS4xNDc3IDI4OC42MDcgNjQuNDg5OSAyODku&#10;MzExIDY0LjAzODcgMjkwLjAxNiA2NC4wNzkgMjkwLjcyMSA2NC41ODIzIDI5MS40MjUgNjMuOTUz&#10;MSAyOTIuMTMgNjMuMTQzOCAyOTIuODM1IDYyLjQ4NTEgMjkzLjU0IDYxLjYyMDEgMjk0LjI0NCA2&#10;MC44Mjg2IDI5NC45NDkgNjAuMTYyNyAyOTUuNjU0IDYwLjI0MTkgMjk2LjM1OCA2MC43NiAyOTcu&#10;MDYzIDYxLjQ3MyAyOTcuNzY4IDYxLjA0MyAyOTguNDczIDU5LjcxNDkgMjk5LjE3NyA1OS4zNDgz&#10;IDI5OS44ODIgNTkuNjM3MiAzMDAuNTg3IDU5LjkwOTUgMzAxLjI5MiA2MC41ODA0IDMwMS45OTYg&#10;NjIuMDU2NiAzMDIuNzAxIDY0LjA2NCAzMDMuNDA2IDY2LjQ3NjggMzA0LjExIDY3LjY5MjEgMzA0&#10;LjgxNSA2OC45Njk3IDMwNS41MiA3MC4zMjYzIDMwNi4yMjQgNzAuNTI0NSAzMDYuOTI5IDcwLjgw&#10;MjMgMzA3LjYzNCA3MS4yMTQzIDMwOC4zMzkgNzEuMTQ0NyAzMDkuMDQzIDcyLjY3ODUgMzA5Ljc0&#10;OCA3My40NDk0IDMxMC40NTMgNzQuNDMyMiAzMTEuMTU4IDc1LjEwMTIgMzExLjg2MiA3NS4zOTQ3&#10;IDMxMi41NjcgNzQuMTIzNiAzMTMuMjcyIDcxLjE2MzQgMzEzLjk3NiA2OC44MzYzIDMxNC42ODEg&#10;NjcuNTM0MyAzMTUuMzg2IDY2LjgyNjcgMzE2LjA5MSA2Ni43ODU2IDMxNi43OTUgNjYuOTgwNiAz&#10;MTcuNSA2OC4zMjc3IDMxOC4yMDUgNjkuNDIzMiAzMTguOTEgNjguODgyMyAzMTkuNjE1IDY4LjQz&#10;ODEgMzIwLjMyIDY4LjI1MTUgMzIxLjAyNSA2Ny44NDc5IDMyMS43MyA2Ny42MDIyIDMyMi40MzUg&#10;NjcuNjEzMSAzMjMuMTQgNjYuOTU5NSAzMjMuODQ1IDY4LjUyMTkgMzI0LjU1IDY5Ljk1MjQgMzI1&#10;LjI1NSA3MS4yNTQ4IDMyNS45NiA3Mi44NjM4IDMyNi42NjUgNzMuODgyNiAzMjcuMzcgNzQuMTkx&#10;OCAzMjguMDc1IDczLjQwMzYgMzI4Ljc4IDcyLjcyMjMgMzI5LjQ4NSA3Mi4zNDg2IDMzMC4xOSA3&#10;Mi42NjMyIDMzMC44OTUgNzMuMTgwMiAzMzEuNiA3NC41MDMxIDMzMi4zMDUgNzYuNTk3NCAzMzMu&#10;MDEgNzcuNTQ2MyAzMzMuNzE1IDc3LjQ1ODUgMzM0LjQyIDc2LjE3ODQgMzM1LjEyNSA3NC45Mjcy&#10;IDMzNS44MyA3My44MDgzIDMzNi41MzUgNzIuNDcwNCAzMzcuMjQgNzIuMDI0MSAzMzcuOTQ1IDcx&#10;LjYxNDIgMzM4LjY1IDcyLjUyNzYgMzM5LjM1NSA3Mi44NzYgMzQwLjA2IDcyLjA1MDMgMzQwLjc2&#10;NSA3MS40MjkgMzQxLjQ3IDY5LjQ0MTQgMzQyLjE3NSA2Ny4yMiAzNDIuODggNjUuMjE5NiAzNDMu&#10;NTg1IDYzLjYyNTMgMzQ0LjI5IDYzLjAwNjMgMzQ0Ljk5NSA2My43MTA2IDM0NS43IDY0LjgwMjMg&#10;MzQ2LjQwNSA2Ny4xNjQ4IDM0Ny4xMSA2OS43NDMzIDM0Ny44MTUgNzEuMDA2OCAzNDguNTIgNzEu&#10;NTM5IDM0OS4yMjUgNzEuODY0NSAzNDkuOTMgNzEuOTc0OSAzNTAuNjM1IDczLjMwODYgMzUxLjM0&#10;IDc1LjU2ODYgMzUyLjA0NSA3OS4yNTU0IDM1Mi43NSA4Mi41NzAxIDM1My40NTQgODUuMzM4NSAz&#10;NTQuMTU4IDg2LjY0NTYgMzU0Ljg2MiA4Ni41MTExIDM1NS41NjUgODYuMTg4MiAzNTYuMjY5IDg1&#10;LjY2MTkgMzU2Ljk3MyA4NS40MzcxIDM1Ny42NzcgODUuNDg0MiAzNTguMzgxIDg1LjMyNjkgMzU5&#10;LjA4NSA4NS4yNTc3IDM1OS43ODkgODUuNjY2OCAzNjAuNDkzIDg1LjI5NTQgMzYxLjE5NyA4NC4y&#10;MjU1IDM2MS45IDgyLjg5ODcgMzYyLjYwNCA4MS40MzI3IDM2My4zMDggODAuMzE4IDM2NC4wMTIg&#10;NzkuNTU3NyAzNjQuNzE2IDc4LjEyMzUgMzY1LjQyIDc3LjIwNzYgMzY2LjEyNCA3Ny42NzE5IDM2&#10;Ni44MjggNzguNDM3IDM2Ny41MzEgNzguOTQ1OCAzNjguMjM1IDc4LjczIDM2OC45MzkgNzguMTcg&#10;MzY5LjY0MyA3Ny42ODczIDM3MC4zNDcgNzcuNTU1NCAzNzEuMDUxIDc3LjY4MDkgMzcxLjc1NCA3&#10;Ny44NzQxIDM3Mi40NTggNzguMjY0OCAzNzMuMTYyIDc4Ljg0MyAzNzMuODY2IDc5LjUzODEgMzc0&#10;LjU3IDgwLjEzNTkgMzc1LjI3NCA3OS42MzE1IDM3NS45NzggNzkuMDE3IDM3Ni42ODIgNzguMTQ5&#10;OCAzNzcuMzg1IDc3LjA1MTMgMzc4LjA4OSA3Ni42MTcyIDM3OC43OTMgNzYuMDkxIiBmaWxsPSJu&#10;b25lIiBmaWxsLXJ1bGU9ImV2ZW5vZGQiLz48cGF0aCBkPSJNMjUzLjg1IDQ4Ljc2ODQgMjU0LjU1&#10;NiA0OS45NzcgMjU1LjI2MiA1MS4zOTM0IDI1NS45NjggNTIuODU2NiAyNTYuNjc0IDU0LjU1NTUg&#10;MjU3LjM4IDU1Ljk0NzcgMjU4LjA4NiA1Ni44NjA2IDI1OC43OTMgNTcuODEwOCAyNTkuNDk5IDU4&#10;LjE4MDMgMjYwLjIwNSA1OC42NTg5IDI2MC45MTEgNTguNjc5MyAyNjEuNjE3IDU4LjM5NjUgMjYy&#10;LjMyMyA1OC4zMTU5IDI2My4wMjkgNTguNDM0OSAyNjMuNzM2IDU5LjMyNDYgMjY0LjQ0MiA1OS45&#10;ODI5IDI2NS4xNDggNjAuNjM1NyAyNjUuODU0IDYwLjY2MDEgMjY2LjU2IDYwLjMyOTYgMjY3LjI2&#10;NiA2MC44MSAyNjcuOTcyIDYxLjU4NjYgMjY4LjY3OCA2MS45MDY1IDI2OS4zODUgNjIuNzcyMSAy&#10;NzAuMDkxIDYzLjgyNiAyNzAuNzk3IDY0LjM1NjMgMjcxLjUwMyA2NC45OTQzIDI3Mi4yMDkgNjUu&#10;NzcxIDI3Mi45MTUgNjUuOTA4MyAyNzMuNjIxIDY3LjA1MzIgMjc0LjMyOCA2Ny44OTIxIDI3NS4w&#10;MzQgNjguNDU5NSAyNzUuNzQgNjkuMTQyMSAyNzYuNDQ2IDY5LjUzODggMjc3LjE1MiA2OS4xMDE3&#10;IDI3Ny44NTggNjcuMzI2MSAyNzguNTY0IDY0LjEwNjQgMjc5LjI3IDYwLjA2NTIgMjc5Ljk3NyA1&#10;NS42NjY2IDI4MC42ODMgNTEuMzI5OSAyODEuMzg5IDQ2LjM5NzQgMjgyLjA5NSA0Mi4wNzcgMjgy&#10;LjgwNyAzNy44MTk2IDI4My41MiAzMy45NDMyIDI4NC4yMzIgMzEuMzM3OSAyODQuOTQ1IDI5LjMy&#10;ODggMjg1LjY1NyAyOS42MjY0IDI4Ni4zNyAzMS4zNzEgMjg3LjA4MiAzMy40NTk4IDI4Ny43OTUg&#10;MzYuODkyOSAyODguNTA3IDQyLjA4ODggMjg5LjIyIDQ5LjE2NDggMjg5LjkyNSA1NC43ODIzIDI5&#10;MC42MyA1OC45Njg0IDI5MS4zMzYgNjIuMDIzOSAyOTIuMDQxIDY0LjU4NDkgMjkyLjc0NiA2Ni41&#10;Mjk5IDI5My40NTEgNjcuMTM3OSAyOTQuMTU3IDY3LjE0MzUgMjk0Ljg2MiA2Ni42MTI1IDI5NS41&#10;NjcgNjUuNDI2NCAyOTYuMjcyIDY1LjIwMjggMjk2Ljk4IDY1Ljg4MzkgMjk3LjY4OCA2Ni43NDcx&#10;IDI5OC4zOTYgNjcuNTU5NiAyOTkuMTA0IDY4LjcyMTMgMjk5LjgxMiA2OS45MzQxIDMwMC41MTkg&#10;NzAuODE1NCAzMDEuMjI3IDcxLjQ5NDIgMzAxLjkzNSA3MS45ODQzIDMwMi42NDMgNzIuNTc3MyAz&#10;MDMuMzUxIDczLjAxMDYgMzA0LjA1NiA3My4zNzY2IDMwNC43NjIgNzMuNTEwMiAzMDUuNDY4IDcz&#10;LjcwODMgMzA2LjE3MyA3NC4wNjMxIDMwNi44NzkgNzQuNjIgMzA3LjU4NSA3NS40MzkzIDMwOC4y&#10;OTEgNzUuNzMwNSAzMDguOTk2IDc0Ljg4MDEgMzA5LjcwMiA3NC4xMDI2IDMxMC40MDggNzMuMTMy&#10;MiAzMTEuMTE3IDcxLjU2NzUgMzExLjgyNiA3MC4wNzExIDMxMi41MzUgNjkuMDkzOCAzMTMuMjQ1&#10;IDY4LjA1MDQgMzEzLjk1NCA2Ny4xMzY0IDMxNC42NjMgNjcuMDMzNiAzMTUuMzcyIDY2LjQwNTIg&#10;MzE2LjA4MiA2Ni40NTk4IDMxNi43OTEgNjcuMTg1OCAzMTcuNSA3MC4wNDM0IDMxOC4yMDcgNzIu&#10;NDg5NCAzMTguOTE0IDc0LjQ0NjggMzE5LjYyMSA3Ni4yOTk1IDMyMC4zMjggNzcuNDY0NiAzMjEu&#10;MDM1IDc3Ljk1ODcgMzIxLjc0MiA3Ny42MDIyIDMyMi40NDkgNzYuMjUwMSAzMjMuMTU2IDc0LjE4&#10;MjQgMzIzLjg2MyA3Mi40NjE5IDMyNC41NyA3MS4wOTc4IDMyNS4yNzcgNzEuMjI3MSAzMjUuOTg0&#10;IDcyLjAzNTUgMzI2LjY5MSA3My42MTM0IDMyNy4zOTggNzUuODI2NCAzMjguMTA1IDc4LjE3MTcg&#10;MzI4LjgxMiA3OC45MDI5IDMyOS41MTkgNzkuNDI3MyAzMzAuMjI1IDc5Ljg1MjEgMzMwLjkzMiA3&#10;OS43NjMxIDMzMS42MzkgNzkuMTQwNSAzMzIuMzQ2IDc4LjI1NiAzMzMuMDUzIDc4LjA3ODIgMzMz&#10;Ljc2IDc3LjkzODYgMzM0LjQ2NyA3Ny45MDMgMzM1LjE3NCA3OC4zMzIxIDMzNS44ODEgNzguNjQ3&#10;NCAzMzYuNTg4IDc5LjAyODcgMzM3LjI5NSA3OS4yNjI1IDMzOC4wMDIgNzguNzcxNiAzMzguNzA5&#10;IDc3LjQ2OTcgMzM5LjQxNiA3Ny4wNTYzIDM0MC4xMjMgNzcuNDcxNyAzNDAuODMgNzguNDgzMyAz&#10;NDEuNTM3IDgwLjA1NzYgMzQyLjI0NCA4MS43MTQzIDM0Mi45NTEgODMuMzY4MyAzNDMuNjU4IDgz&#10;LjYzMjIgMzQ0LjM2NSA4My41NjE5IDM0NS4wNzIgODMuMjc3NSAzNDUuNzc5IDgzLjM2MTggMzQ2&#10;LjQ4NiA4My4zOTA0IDM0Ny4xOTMgODMuMzc0NiAzNDcuOSA4NC4wMjAyIDM0OC42MDcgODQuNjQ0&#10;IDM0OS4zMTQgODQuNTYwNCAzNTAuMDIxIDg1LjA4NjIgMzUwLjcyOCA4NS40NjkyIDM1MS40MzUg&#10;ODUuODYwOCAzNTIuMTQyIDg1LjI2MSAzNTIuODQ5IDg0LjMxNDEgMzUzLjU1NyA4Mi45OTIxIDM1&#10;NC4yNjYgODAuODgwNCAzNTQuOTc1IDgwLjcwNzYgMzU1LjY4MyA4MS4wODUyIDM1Ni4zOTIgODEu&#10;ODE2OSAzNTcuMTAxIDgyLjIyNTIgMzU3LjgwOSA4MS45MTUzIDM1OC41MTggODAuNjM4NiAzNTku&#10;MjI3IDc5LjMwNDEgMzU5LjkzNSA3Ny41Mjc2IDM2MC42NDQgNzUuNjM5NyAzNjEuMzUzIDczLjg3&#10;MTkgMzYyLjA2MSA3Mi4xNjkyIDM2Mi43NyA3MC43NTU5IDM2My40NzkgNzAuMTI4MiAzNjQuMTg3&#10;IDY5LjU3MjggMzY0Ljg5NiA2OC44NjIxIDM2NS42MDUgNjguNTY5NiAzNjYuMzEzIDY4LjU2NTcg&#10;MzY3LjAyMiA2Ni43MjA3IDM2Ny43MzEgNjUuNTk2MSAzNjguNDM5IDY1LjAwNTEgMzY5LjE0OCA2&#10;Mi4yNzkgMzY5Ljg1NyA2MS42Mjg5IDM3MC41NjUgNjEuNjk0NSAzNzEuMjc0IDYxLjQyNDQgMzcx&#10;Ljk4MyA2MC43ODE3IDM3Mi42OTEgNTkuMzM4MiAzNzMuNCA1OC44Mjg0IDM3NC4xMDkgNTguNTgw&#10;MiAzNzQuODE3IDU4LjI5MDQgMzc1LjUyNiA1Ni43MDk1IDM3Ni4yMzUgNTYuMjEzNiAzNzYuOTQz&#10;IDU1Ljg5NjMgMzc3LjY1MiA1NS4yNzEgMzc4LjM2MSA1NC4zMDkgMzc5LjA2OSA1NC42ODY2IiBz&#10;dHJva2U9IiNEOTUzMTkiIGZpbGw9Im5vbmUiIGZpbGwtcnVsZT0iZXZlbm9kZCIvPjxwYXRoIGQ9&#10;Ik0yNjAuNDk3IDQwLjEwOTggMjYxLjIwMSA0Mi40NzgzIDI2MS45MDUgNDIuODg3NCAyNjIuNjA4&#10;IDQzLjk4MzEgMjYzLjMxMiA0Ni41NDY5IDI2NC4wMTUgNDcuOTYxNyAyNjQuNzE5IDQ2LjcyMjgg&#10;MjY1LjQyMiA0NS43MDMgMjY2LjEyNiA0NS44NjQ3IDI2Ni44MyA0Ni4wNzM5IDI2Ny41MzMgNDUu&#10;OTU5NiAyNjguMjM3IDQ2LjI3MDkgMjY4Ljk0IDQ3LjM1MDYgMjY5LjY0NCA0OC41ODE0IDI3MC4z&#10;NDggNTAuMzgyNSAyNzEuMDUxIDUzLjU1NzIgMjcxLjc1NSA1Ni4yNDA4IDI3Mi40NTggNTYuNjY0&#10;MSAyNzMuMTYyIDU3LjUzMTEgMjczLjg2NiA1OS40OTk3IDI3NC41NjkgNjAuMDkyNyAyNzUuMjcz&#10;IDYyLjAwODIgMjc1Ljk3NiA2NC45NjY0IDI3Ni42OCA2NC4xMDA3IDI3Ny4zODQgNjYuMzQ4NCAy&#10;NzguMDg3IDY5LjUzOTMgMjc4Ljc5MSA3MS44ODA1IDI3OS40OTQgNzMuNjMxOSAyODAuMTk4IDc0&#10;LjY2NzUgMjgwLjkwMSA3Ni4wNzc3IDI4MS42MDUgNzYuNjg3OSAyODIuMzA5IDc2LjUxMDQgMjgz&#10;LjAxMiA3Ni4zNTUzIDI4My43MTYgNzguNDM0OCAyODQuNDE5IDgxLjAxNjggMjg1LjEyMyA4Mi42&#10;MTA4IDI4NS44MjcgODUuNjQ0MyAyODYuNTMgODguMTc0IDI4Ny4yMzQgODguMzgzNCAyODcuOTM3&#10;IDg4LjE1MjUgMjg4LjY0MSA4OC40MDQ5IDI4OS4zNDUgODYuOTY1MSAyOTAuMDQ5IDg2LjIzNzMg&#10;MjkwLjc1MyA4Ni40NTg4IDI5MS40NTcgODQuNzI0NSAyOTIuMTYxIDg0Ljc1MDkgMjkyLjg2NSA4&#10;NS43MTc5IDI5My41NjggODcuMjcwOSAyOTQuMjcyIDg4LjE1OCAyOTQuOTc2IDg5LjI2MDQgMjk1&#10;LjY4IDg5Ljc2NzkgMjk2LjM4NCA4OS4xOTI5IDI5Ny4wODggODcuODU4NyAyOTcuNzkyIDg2LjQ2&#10;NSAyOTguNDk2IDg2LjU1MjcgMjk5LjE5OSA4Ny4wMjY3IDI5OS45MDMgODguMTc1IDMwMC42MDcg&#10;OTAuMzAzNiAzMDEuMzExIDkzLjI2NjUgMzAyLjAxNSA5Ni4wODE2IDMwMi43MTkgOTcuNzExMyAz&#10;MDMuNDIyIDk5LjI4MzkgMzA0LjEyNiA5OS40MDE4IDMwNC44MyA5NS41MDMyIDMwNS41MzQgOTEu&#10;MzAyNCAzMDYuMjM4IDkwLjU5MDMgMzA2Ljk0MiA5MS45NjQ5IDMwNy42NDYgOTIuODQ0MSAzMDgu&#10;MzUgOTMuMTc1NSAzMDkuMDUzIDkyLjUyOCAzMDkuNzU3IDkyLjM1NTQgMzEwLjQ2MSA5Mi41NjM1&#10;IDMxMS4xNjUgOTIuNTA1MyAzMTEuODY5IDkwLjgyNTcgMzEyLjU3MyA4OC42MzI0IDMxMy4yNzcg&#10;ODcuNDI0NCAzMTMuOTgxIDg2LjUwNCAzMTQuNjg1IDg1Ljg5MjQgMzE1LjM4OCA4NS44MzU5IDMx&#10;Ni4wOTIgODUuOTI2NSAzMTYuNzk2IDg2LjQzNzEgMzE3LjUgODcuMjIwOSAzMTguMjA0IDg3LjY1&#10;MzcgMzE4LjkwOCA4Ni4xMjM2IDMxOS42MTIgODMuMjg0NSAzMjAuMzE1IDc5LjcxNjMgMzIxLjAx&#10;OSA3Ni45ODE2IDMyMS43MjMgNzYuMjk3OSAzMjIuNDI3IDc1LjY5NzkgMzIzLjEzMSA3NC44NTA4&#10;IDMyMy44MzUgNzQuMTkwNyAzMjQuNTQgNzMuNDA2OSAzMjUuMjQ0IDczLjMwMiAzMjUuOTQ4IDcy&#10;Ljg5MzggMzI2LjY1MiA3MS4xMjAxIDMyNy4zNTcgNjkuMzYzNCAzMjguMDYxIDY3LjY5OTYgMzI4&#10;Ljc2NSA2Ni4wODYxIDMyOS40NyA2NC41MDE0IDMzMC4xNzQgNjMuODI4MiAzMzAuODc4IDY1Ljc4&#10;OTUgMzMxLjU4MiA2Ny4wODU4IDMzMi4yODcgNjcuODEwNyAzMzIuOTkxIDY4LjEyNzIgMzMzLjY5&#10;NSA2Ny43MDg2IDMzNC40IDY3LjMzMDEgMzM1LjEwNCA2Ni41MzU1IDMzNS44MDggNjQuOTYzMiAz&#10;MzYuNTEzIDYzLjY4NzcgMzM3LjIxNyA2Mi43NzMyIDMzNy45MjEgNjIuNzMxOSAzMzguNjI1IDYz&#10;LjMyNjMgMzM5LjMzIDY0LjY3MDkgMzQwLjAzNCA2NS42ODcxIDM0MC43MzggNjUuNzM0OSAzNDEu&#10;NDQzIDY1Ljc2NDMgMzQyLjE0NyA2NS4zMTUyIDM0Mi44NTEgNjUuNjE1NSAzNDMuNTU2IDY1LjUy&#10;MyAzNDQuMjYgNjUuNzMyOCAzNDQuOTY0IDY3LjQxODEgMzQ1LjY2OCA3MC44OTc0IDM0Ni4zNzMg&#10;NzMuNjE1MiAzNDcuMDc3IDc1Ljg3MTQgMzQ3Ljc4MSA3OC4wMTkzIDM0OC40ODYgNzguNDM0OSAz&#10;NDkuMTkgNzguMDEwMiAzNDkuODk0IDc2LjU2NTggMzUwLjU5OSA3NC41Mjg0IDM1MS4zMDMgNzMu&#10;ODQyNSAzNTIuMDA3IDczLjU3NzIgMzUyLjcxMSA3My44MzE1IDM1My40MTYgNzUuMjM2MSAzNTQu&#10;MTIgNzYuMDIgMzU0LjgyNCA3NC45MTExIDM1NS41MjkgNzQuMzIwMiAzNTYuMjMzIDczLjYzMTMg&#10;MzU2LjkzNyA3Mi4yMzQxIDM1Ny42NDEgNzEuNTM5MyAzNTguMzQ2IDcxLjY5NDIgMzU5LjA1IDcx&#10;Ljc3NjEgMzU5Ljc1NSA3Mi44MTI3IDM2MC40NTkgNzMuNDkwMSAzNjEuMTY0IDczLjQwMjYgMzYx&#10;Ljg2OCA3My41NDg1IDM2Mi41NzMgNzMuODYyNyAzNjMuMjc3IDcyLjM2OTYgMzYzLjk4MiA3MC4w&#10;MTY0IDM2NC42ODYgNjcuNDcwOCAzNjUuMzkgNjUuOTIwNCAzNjYuMDk1IDY1LjQ0ODEgMzY2Ljc5&#10;OSA2NS43MjAxIDM2Ny41MDQgNjUuOTM3NCAzNjguMjA4IDY4LjY1NTkgMzY4LjkxMyA2OC40NTg2&#10;IDM2OS42MTcgNjUuNjQ1NiAzNzAuMzIyIDYzLjY2NzggMzcxLjAyNiA2Mi4yOTk4IDM3MS43MzEg&#10;NjEuMDQ0NCAzNzIuNDM1IDYwLjU3OTMgMzczLjE0IDYxLjA2NTQgMzczLjg0NCA2MS43MTE5IDM3&#10;NC41NDkgNjIuMzI2OCAzNzUuMjUzIDYyLjM4NjggMzc1Ljk1NyA2MS4zMjc4IDM3Ni42NjIgNTku&#10;MzU3MiAzNzcuMzY2IDU2LjcxNyAzNzguMDcxIDUzLjQyNTEgMzc4Ljc3NSA1MC44NjM2IiBzdHJv&#10;a2U9IiNFREIxMjAiIGZpbGw9Im5vbmUiIGZpbGwtcnVsZT0iZXZlbm9kZCIvPjwvZz48ZyBzdHJv&#10;a2U9IiNGRkZGRkYiIGZpbGw9IiNGRkZGRkYiPjxwYXRoIGQ9Ik0yNDcgMjM1IDM4OCAyMzUgMzg4&#10;IDE0MyAyNDcgMTQzWiIgc3Ryb2tlPSJub25lIi8+PC9nPjxnIHN0cm9rZT0iIzI2MjYyNiIgc3Ry&#10;b2tlLXdpZHRoPSIwLjgzMzMiIHN0cm9rZS1saW5lam9pbj0icm91bmQiIGZpbGw9IiMyNjI2MjYi&#10;PjxsaW5lIHgxPSIyNDciIHkxPSIyMzUiIHgyPSIzODgiIHkyPSIyMzUiIGZpbGw9Im5vbmUiLz48&#10;bGluZSB4MT0iMjQ3IiB5MT0iMjM1IiB4Mj0iMjQ3IiB5Mj0iMjMzLjU5IiBmaWxsPSJub25lIi8+&#10;PGxpbmUgeDE9IjMxNy41IiB5MT0iMjM1IiB4Mj0iMzE3LjUiIHkyPSIyMzMuNTkiIGZpbGw9Im5v&#10;bmUiLz48bGluZSB4MT0iMzg4IiB5MT0iMjM1IiB4Mj0iMzg4IiB5Mj0iMjMzLjU5IiBmaWxsPSJu&#10;b25lIi8+PC9nPjxnIHN0cm9rZT0iIzI2MjYyNiIgZmlsbD0iIzI2MjYyNiIgZm9udC1mYW1pbHk9&#10;IlRpbWVzIE5ldyBSb21hbiIgZm9udC1zaXplPSIxMy4zMzMzIiB0cmFuc2Zvcm09InRyYW5zbGF0&#10;ZSgyNDcgMjM3LjY2NykiPjxwYXRoIGQ9Ik0tOC40Njg4IDkuNjA5NC01LjE4NzUgOS42MDk0LTUu&#10;MTg3NSAxMC41NjI1LTguNDY4OCAxMC41NjI1LTguNDY4OCA5LjYwOTRaTTEuMDczOCA0LjM5MDYg&#10;MC41NzM4IDUuNDY4OC0yLjAwNDMgNS40Njg4LTIuNTY2OCA2LjYyNUMtMS40NTIyNyA2Ljc5MTY3&#10;LTAuNTY2ODY3IDcuMjA4MzMgMC4wODk0IDcuODc1IDAuNjUxOTMzIDguNDQ3OTMgMC45MzMyIDku&#10;MTI1IDAuOTMzMiA5LjkwNjIgMC45MzMyIDEwLjM2NDYgMC44NDIwMzMgMTAuNzg2NSAwLjY1OTcg&#10;MTEuMTcxOSAwLjQ3NzQzMyAxMS41NTczIDAuMjQ1NjY3IDExLjg4NTQtMC4wMzU2IDEyLjE1NjIt&#10;MC4zMTY4NjcgMTIuNDI3MS0wLjYyOTM2NyAxMi42NDA2LTAuOTczMSAxMi43OTY5LTEuNDUyMjMg&#10;MTMuMDM2NC0xLjk1MjIzIDEzLjE1NjItMi40NzMxIDEzLjE1NjItMi45ODM1IDEzLjE1NjItMy4z&#10;NTU5IDEzLjA2NzctMy41OTAzIDEyLjg5MDYtMy44MjQ2MyAxMi43MTM1LTMuOTQxOCAxMi41MjA4&#10;LTMuOTQxOCAxMi4zMTI1LTMuOTQxOCAxMi4xODc1LTMuODkyMzMgMTIuMDgwNy0zLjc5MzQgMTEu&#10;OTkyMi0zLjY5NDQ3IDExLjkwMzctMy41NzIwNyAxMS44NTk0LTMuNDI2MiAxMS44NTk0LTMuMzIy&#10;MDcgMTEuODU5NC0zLjIyODMzIDExLjg3NS0zLjE0NSAxMS45MDYyLTMuMDYxNjcgMTEuOTM3NS0y&#10;LjkyMTAzIDEyLjAyNi0yLjcyMzEgMTIuMTcxOS0yLjQwMDE3IDEyLjM5MDYtMi4wNzcyMyAxMi41&#10;LTEuNzU0MyAxMi41LTEuMjU0MyAxMi41LTAuODE5NCAxMi4zMTI1LTAuNDQ5NiAxMS45Mzc1LTAu&#10;MDc5ODY2NyAxMS41NjI1IDAuMTA1IDExLjEwNDIgMC4xMDUgMTAuNTYyNSAwLjEwNSAxMC4wNDE2&#10;LTAuMDYxNjY2NyA5LjU1NzI3LTAuMzk1IDkuMTA5NC0wLjcyODMzMyA4LjY2MTQ3LTEuMTg2Njcg&#10;OC4zMTI1LTEuNzcgOC4wNjI1LTIuMjM4NzMgNy44NzQ5Ny0yLjg2ODkzIDcuNzY1Ni0zLjY2MDYg&#10;Ny43MzQ0TC0yLjAwNDMgNC4zOTA2IDEuMDczOCA0LjM5MDZaTTIuNTU4MiA4Ljc1QzIuNTU4MiA3&#10;Ljc3MDggMi43MDY2MyA2LjkyNDQzIDMuMDAzNSA2LjIxMDkgMy4zMDAzNyA1LjQ5NzM3IDMuNjkz&#10;NiA0Ljk2ODczIDQuMTgzMiA0LjYyNSA0LjU2ODYgNC4zNTQyIDQuOTY0NDMgNC4yMTg4IDUuMzcw&#10;NyA0LjIxODggNi4wMjY5IDQuMjE4OCA2LjYxNTQzIDQuNTUyMTMgNy4xMzYzIDUuMjE4OCA3Ljc5&#10;MjU3IDYuMDUyMTMgOC4xMjA3IDcuMTgyMzMgOC4xMjA3IDguNjA5NCA4LjEyMDcgOS42MDk0IDcu&#10;OTc3NDcgMTAuNDU4MyA3LjY5MSAxMS4xNTYyIDcuNDA0NTMgMTEuODU0MSA3LjAzNzMzIDEyLjM2&#10;MiA2LjU4OTQgMTIuNjc5NyA2LjE0MTQ3IDEyLjk5NzQgNS43MTQ0IDEzLjE1NjIgNS4zMDgyIDEz&#10;LjE1NjIgNC40ODUyNyAxMy4xNTYyIDMuNzk3NzcgMTIuNjcxOCAzLjI0NTcgMTEuNzAzMSAyLjc4&#10;NzM3IDEwLjg4MDIgMi41NTgyIDkuODk1ODcgMi41NTgyIDguNzVaTTMuODA4MiA4LjkwNjJDMy44&#10;MDgyIDEwLjA5MzcgMy45NTQwMyAxMS4wNjI1IDQuMjQ1NyAxMS44MTI1IDQuNDg1MjMgMTIuNDM3&#10;NSA0Ljg0NDYgMTIuNzUgNS4zMjM4IDEyLjc1IDUuNTUyOTMgMTIuNzUgNS43ODk5IDEyLjY0ODQg&#10;Ni4wMzQ3IDEyLjQ0NTMgNi4yNzk1IDEyLjI0MjIgNi40NjQ0IDExLjg5NTggNi41ODk0IDExLjQw&#10;NjIgNi43ODczMyAxMC42ODc1IDYuODg2MyA5LjY2MTQzIDYuODg2MyA4LjMyODEgNi44ODYzIDcu&#10;MzQ4OTcgNi43ODIxMyA2LjUzMTI3IDYuNTczOCA1Ljg3NSA2LjQyNzkzIDUuMzg1NCA2LjIzIDUu&#10;MDQxNjcgNS45OCA0Ljg0MzggNS44MTMzMyA0LjcwODMzIDUuNjA1IDQuNjQwNiA1LjM1NSA0LjY0&#10;MDYgNS4wNzM4IDQuNjQwNiA0LjgxODYgNC43NjU2IDQuNTg5NCA1LjAxNTYgNC4yODczMyA1LjM2&#10;OTggNC4wODE2IDUuOTI0NSAzLjk3MjIgNi42Nzk3IDMuODYyODcgNy40MzQ5IDMuODA4MiA4LjE3&#10;NzA3IDMuODA4MiA4LjkwNjJaIiBzdHJva2U9Im5vbmUiLz48L2c+PGcgc3Ryb2tlPSIjMjYyNjI2&#10;IiBmaWxsPSIjMjYyNjI2IiBmb250LWZhbWlseT0iVGltZXMgTmV3IFJvbWFuIiBmb250LXNpemU9&#10;IjEzLjMzMzMiIHRyYW5zZm9ybT0idHJhbnNsYXRlKDMxNy41IDIzNy42NjcpIj48cGF0aCBkPSJN&#10;LTMuMDMxMiA4Ljc1Qy0zLjAzMTIgNy43NzA4LTIuODgyNzcgNi45MjQ0My0yLjU4NTkgNi4yMTA5&#10;LTIuMjg5MDMgNS40OTczNy0xLjg5NTggNC45Njg3My0xLjQwNjIgNC42MjUtMS4wMjA4IDQuMzU0&#10;Mi0wLjYyNSA0LjIxODgtMC4yMTg4IDQuMjE4OCAwLjQzNzQ2NyA0LjIxODggMS4wMjYwMyA0LjU1&#10;MjEzIDEuNTQ2OSA1LjIxODggMi4yMDMxIDYuMDUyMTMgMi41MzEyIDcuMTgyMzMgMi41MzEyIDgu&#10;NjA5NCAyLjUzMTIgOS42MDk0IDIuMzg4IDEwLjQ1ODMgMi4xMDE2IDExLjE1NjIgMS44MTUxMyAx&#10;MS44NTQxIDEuNDQ3OTMgMTIuMzYyIDEgMTIuNjc5NyAwLjU1MjA2NyAxMi45OTc0IDAuMTI1IDEz&#10;LjE1NjItMC4yODEyIDEzLjE1NjItMS4xMDQxMyAxMy4xNTYyLTEuNzkxNjcgMTIuNjcxOC0yLjM0&#10;MzggMTEuNzAzMS0yLjgwMjA3IDEwLjg4MDItMy4wMzEyIDkuODk1ODctMy4wMzEyIDguNzVaTS0x&#10;Ljc4MTIgOC45MDYyQy0xLjc4MTIgMTAuMDkzNy0xLjYzNTQgMTEuMDYyNS0xLjM0MzggMTEuODEy&#10;NS0xLjEwNDIgMTIuNDM3NS0wLjc0NDggMTIuNzUtMC4yNjU2IDEyLjc1LTAuMDM2NDY2NyAxMi43&#10;NSAwLjIwMDUgMTIuNjQ4NCAwLjQ0NTMgMTIuNDQ1MyAwLjY5MDEgMTIuMjQyMiAwLjg3NSAxMS44&#10;OTU4IDEgMTEuNDA2MiAxLjE5NzkzIDEwLjY4NzUgMS4yOTY5IDkuNjYxNDMgMS4yOTY5IDguMzI4&#10;MSAxLjI5NjkgNy4zNDg5NyAxLjE5MjczIDYuNTMxMjcgMC45ODQ0IDUuODc1IDAuODM4NTMzIDUu&#10;Mzg1NCAwLjY0MDYgNS4wNDE2NyAwLjM5MDYgNC44NDM4IDAuMjIzOTMzIDQuNzA4MzMgMC4wMTU2&#10;IDQuNjQwNi0wLjIzNDQgNC42NDA2LTAuNTE1NiA0LjY0MDYtMC43NzA4IDQuNzY1Ni0xIDUuMDE1&#10;Ni0xLjMwMjA3IDUuMzY5OC0xLjUwNzggNS45MjQ1LTEuNjE3MiA2LjY3OTctMS43MjY1MyA3LjQz&#10;NDktMS43ODEyIDguMTc3MDctMS43ODEyIDguOTA2MloiIHN0cm9rZT0ibm9uZSIvPjwvZz48ZyBz&#10;dHJva2U9IiMyNjI2MjYiIGZpbGw9IiMyNjI2MjYiIGZvbnQtZmFtaWx5PSJUaW1lcyBOZXcgUm9t&#10;YW4iIGZvbnQtc2l6ZT0iMTMuMzMzMyIgdHJhbnNmb3JtPSJ0cmFuc2xhdGUoMzg4IDIzNy42Njcp&#10;Ij48cGF0aCBkPSJNLTEuMzU5NCA0LjM5MDYtMS44NTk0IDUuNDY4OC00LjQzNzUgNS40Njg4LTUg&#10;Ni42MjVDLTMuODg1NCA2Ljc5MTY3LTMgNy4yMDgzMy0yLjM0MzggNy44NzUtMS43ODEyNyA4LjQ0&#10;NzkzLTEuNSA5LjEyNS0xLjUgOS45MDYyLTEuNSAxMC4zNjQ2LTEuNTkxMTMgMTAuNzg2NS0xLjc3&#10;MzQgMTEuMTcxOS0xLjk1NTczIDExLjU1NzMtMi4xODc1MyAxMS44ODU0LTIuNDY4OCAxMi4xNTYy&#10;LTIuNzUgMTIuNDI3MS0zLjA2MjQ3IDEyLjY0MDYtMy40MDYyIDEyLjc5NjktMy44ODU0IDEzLjAz&#10;NjQtNC4zODU0IDEzLjE1NjItNC45MDYyIDEzLjE1NjItNS40MTY2NyAxMy4xNTYyLTUuNzg5MDcg&#10;MTMuMDY3Ny02LjAyMzQgMTIuODkwNi02LjI1NzggMTIuNzEzNS02LjM3NSAxMi41MjA4LTYuMzc1&#10;IDEyLjMxMjUtNi4zNzUgMTIuMTg3NS02LjMyNTUzIDEyLjA4MDctNi4yMjY2IDExLjk5MjItNi4x&#10;Mjc2IDExLjkwMzctNi4wMDUyIDExLjg1OTQtNS44NTk0IDExLjg1OTQtNS43NTUyIDExLjg1OTQt&#10;NS42NjE0MyAxMS44NzUtNS41NzgxIDExLjkwNjItNS40OTQ3NyAxMS45Mzc1LTUuMzU0MTMgMTIu&#10;MDI2LTUuMTU2MiAxMi4xNzE5LTQuODMzMzMgMTIuMzkwNi00LjUxMDQzIDEyLjUtNC4xODc1IDEy&#10;LjUtMy42ODc1IDEyLjUtMy4yNTI2IDEyLjMxMjUtMi44ODI4IDExLjkzNzUtMi41MTMgMTEuNTYy&#10;NS0yLjMyODEgMTEuMTA0Mi0yLjMyODEgMTAuNTYyNS0yLjMyODEgMTAuMDQxNi0yLjQ5NDc3IDku&#10;NTU3MjctMi44MjgxIDkuMTA5NC0zLjE2MTQzIDguNjYxNDctMy42MTk3NyA4LjMxMjUtNC4yMDMx&#10;IDguMDYyNS00LjY3MTgzIDcuODc0OTctNS4zMDIwNyA3Ljc2NTYtNi4wOTM4IDcuNzM0NEwtNC40&#10;Mzc1IDQuMzkwNi0xLjM1OTQgNC4zOTA2Wk0wLjEyNSA4Ljc1QzAuMTI1IDcuNzcwOCAwLjI3MzQz&#10;MyA2LjkyNDQzIDAuNTcwMyA2LjIxMDkgMC44NjcxNjcgNS40OTczNyAxLjI2MDQgNC45Njg3MyAx&#10;Ljc1IDQuNjI1IDIuMTM1NCA0LjM1NDIgMi41MzEyMyA0LjIxODggMi45Mzc1IDQuMjE4OCAzLjU5&#10;Mzc3IDQuMjE4OCA0LjE4MjMgNC41NTIxMyA0LjcwMzEgNS4yMTg4IDUuMzU5MzcgNi4wNTIxMyA1&#10;LjY4NzUgNy4xODIzMyA1LjY4NzUgOC42MDk0IDUuNjg3NSA5LjYwOTQgNS41NDQyNyAxMC40NTgz&#10;IDUuMjU3OCAxMS4xNTYyIDQuOTcxMzMgMTEuODU0MSA0LjYwNDEzIDEyLjM2MiA0LjE1NjIgMTIu&#10;Njc5NyAzLjcwODMzIDEyLjk5NzQgMy4yODEyNyAxMy4xNTYyIDIuODc1IDEzLjE1NjIgMi4wNTIw&#10;NyAxMy4xNTYyIDEuMzY0NTcgMTIuNjcxOCAwLjgxMjUgMTEuNzAzMSAwLjM1NDE2NyAxMC44ODAy&#10;IDAuMTI1IDkuODk1ODcgMC4xMjUgOC43NVpNMS4zNzUgOC45MDYyQzEuMzc1IDEwLjA5MzcgMS41&#10;MjA4MyAxMS4wNjI1IDEuODEyNSAxMS44MTI1IDIuMDUyMSAxMi40Mzc1IDIuNDExNDcgMTIuNzUg&#10;Mi44OTA2IDEyLjc1IDMuMTE5OCAxMi43NSAzLjM1NjggMTIuNjQ4NCAzLjYwMTYgMTIuNDQ1MyAz&#10;Ljg0NjQgMTIuMjQyMiA0LjAzMTI3IDExLjg5NTggNC4xNTYyIDExLjQwNjIgNC4zNTQxMyAxMC42&#10;ODc1IDQuNDUzMSA5LjY2MTQzIDQuNDUzMSA4LjMyODEgNC40NTMxIDcuMzQ4OTcgNC4zNDg5MyA2&#10;LjUzMTI3IDQuMTQwNiA1Ljg3NSAzLjk5NDggNS4zODU0IDMuNzk2OSA1LjA0MTY3IDMuNTQ2OSA0&#10;Ljg0MzggMy4zODAyMyA0LjcwODMzIDMuMTcxOSA0LjY0MDYgMi45MjE5IDQuNjQwNiAyLjY0MDYz&#10;IDQuNjQwNiAyLjM4NTQgNC43NjU2IDIuMTU2MiA1LjAxNTYgMS44NTQxMyA1LjM2OTggMS42NDg0&#10;MyA1LjkyNDUgMS41MzkxIDYuNjc5NyAxLjQyOTcgNy40MzQ5IDEuMzc1IDguMTc3MDcgMS4zNzUg&#10;OC45MDYyWiIgc3Ryb2tlPSJub25lIi8+PC9nPjxnIHN0cm9rZT0iIzI2MjYyNiIgc3Ryb2tlLXdp&#10;ZHRoPSIwLjgzMzMiIHN0cm9rZS1saW5lam9pbj0icm91bmQiIGZpbGw9IiMyNjI2MjYiPjxsaW5l&#10;IHgxPSIyNDciIHkxPSIyMzUiIHgyPSIyNDciIHkyPSIxNDMiIGZpbGw9Im5vbmUiLz48bGluZSB4&#10;MT0iMjQ3IiB5MT0iMjM1IiB4Mj0iMjQ4LjQxIiB5Mj0iMjM1IiBmaWxsPSJub25lIi8+PGxpbmUg&#10;eDE9IjI0NyIgeTE9IjIwNi41OTEiIHgyPSIyNDguNDEiIHkyPSIyMDYuNTkxIiBmaWxsPSJub25l&#10;Ii8+PGxpbmUgeDE9IjI0NyIgeTE9IjE3OC4xODIiIHgyPSIyNDguNDEiIHkyPSIxNzguMTgyIiBm&#10;aWxsPSJub25lIi8+PGxpbmUgeDE9IjI0NyIgeTE9IjE0OS43NzQiIHgyPSIyNDguNDEiIHkyPSIx&#10;NDkuNzc0IiBmaWxsPSJub25lIi8+PC9nPjxnIHN0cm9rZT0iIzI2MjYyNiIgZmlsbD0iIzI2MjYy&#10;NiIgZm9udC1mYW1pbHk9IlRpbWVzIE5ldyBSb21hbiIgZm9udC1zaXplPSIxMy4zMzMzIiB0cmFu&#10;c2Zvcm09InRyYW5zbGF0ZSgyNDQuMzMzIDIzNSkiPjxwYXRoIGQ9Ik0tNi41MzEyIDAuNzVDLTYu&#10;NTMxMi0wLjIyOTItNi4zODI3Ny0xLjA3NTU3LTYuMDg1OS0xLjc4OTEtNS43ODkwMy0yLjUwMjYz&#10;LTUuMzk1OC0zLjAzMTI3LTQuOTA2Mi0zLjM3NS00LjUyMDgtMy42NDU4LTQuMTI1LTMuNzgxMi0z&#10;LjcxODgtMy43ODEyLTMuMDYyNTMtMy43ODEyLTIuNDczOTctMy40NDc4Ny0xLjk1MzEtMi43ODEy&#10;LTEuMjk2OS0xLjk0Nzg3LTAuOTY4OC0wLjgxNzY2Ny0wLjk2ODggMC42MDk0LTAuOTY4OCAxLjYw&#10;OTQtMS4xMTIgMi40NTgzMy0xLjM5ODQgMy4xNTYyLTEuNjg0ODcgMy44NTQxMy0yLjA1MjA3IDQu&#10;MzYxOTctMi41IDQuNjc5Ny0yLjk0NzkzIDQuOTk3MzctMy4zNzUgNS4xNTYyLTMuNzgxMiA1LjE1&#10;NjItNC42MDQxMyA1LjE1NjItNS4yOTE2NyA0LjY3MTgzLTUuODQzOCAzLjcwMzEtNi4zMDIwNyAy&#10;Ljg4MDIzLTYuNTMxMiAxLjg5NTg3LTYuNTMxMiAwLjc1Wk0tNS4yODEyIDAuOTA2MkMtNS4yODEy&#10;IDIuMDkzNzMtNS4xMzU0IDMuMDYyNS00Ljg0MzggMy44MTI1LTQuNjA0MiA0LjQzNzUtNC4yNDQ4&#10;IDQuNzUtMy43NjU2IDQuNzUtMy41MzY0NyA0Ljc1LTMuMjk5NSA0LjY0ODQzLTMuMDU0NyA0LjQ0&#10;NTMtMi44MDk5IDQuMjQyMTctMi42MjUgMy44OTU4LTIuNSAzLjQwNjItMi4zMDIwNyAyLjY4NzQ3&#10;LTIuMjAzMSAxLjY2MTQzLTIuMjAzMSAwLjMyODEtMi4yMDMxLTAuNjUxMDMzLTIuMzA3MjctMS40&#10;Njg3My0yLjUxNTYtMi4xMjUtMi42NjE0Ny0yLjYxNDYtMi44NTk0LTIuOTU4MzMtMy4xMDk0LTMu&#10;MTU2Mi0zLjI3NjA3LTMuMjkxNjctMy40ODQ0LTMuMzU5NC0zLjczNDQtMy4zNTk0LTQuMDE1Ni0z&#10;LjM1OTQtNC4yNzA4LTMuMjM0NC00LjUtMi45ODQ0LTQuODAyMDctMi42MzAyLTUuMDA3OC0yLjA3&#10;NTUtNS4xMTcyLTEuMzIwMy01LjIyNjUzLTAuNTY1MS01LjI4MTIgMC4xNzcwNjctNS4yODEyIDAu&#10;OTA2MloiIHN0cm9rZT0ibm9uZSIvPjwvZz48ZyBzdHJva2U9IiMyNjI2MjYiIGZpbGw9IiMyNjI2&#10;MjYiIGZvbnQtZmFtaWx5PSJUaW1lcyBOZXcgUm9tYW4iIGZvbnQtc2l6ZT0iMTMuMzMzMyIgdHJh&#10;bnNmb3JtPSJ0cmFuc2xhdGUoMjQ0LjMzMyAyMDYuNTkxKSI+PHBhdGggZD0iTS01LjQ2ODgtMi43&#10;NjU2LTMuMzc1LTMuNzgxMi0zLjE3MTktMy43ODEyLTMuMTcxOSAzLjQ4NDRDLTMuMTcxOSAzLjk2&#10;MzUzLTMuMTUxMDcgNC4yNjMtMy4xMDk0IDQuMzgyOC0zLjA2NzczIDQuNTAyNi0yLjk4NDQgNC41&#10;OTM3My0yLjg1OTQgNC42NTYyLTIuNzM0NCA0LjcxODczLTIuNDc5MiA0Ljc1NTItMi4wOTM4IDQu&#10;NzY1NkwtMi4wOTM4IDUtNS4zMjgxIDUtNS4zMjgxIDQuNzY1NkMtNC45MjE5IDQuNzU1Mi00LjY1&#10;ODkgNC43MTg3My00LjUzOTEgNC42NTYyLTQuNDE5MyA0LjU5MzczLTQuMzM1OTcgNC41MTA0LTQu&#10;Mjg5MSA0LjQwNjItNC4yNDIyMyA0LjMwMjA3LTQuMjE4OCAzLjk5NDgtNC4yMTg4IDMuNDg0NEwt&#10;NC4yMTg4LTEuMTU2MkMtNC4yMTg4LTEuNzkxNjctNC4yMzk2LTIuMTk3OTMtNC4yODEyLTIuMzc1&#10;LTQuMzEyNDctMi41MTA0LTQuMzY3MTctMi42MDkzNy00LjQ0NTMtMi42NzE5LTQuNTIzNDMtMi43&#10;MzQzNy00LjYxOTgtMi43NjU2LTQuNzM0NC0yLjc2NTYtNC44OTA2Ny0yLjc2NTYtNS4xMDQyLTIu&#10;Njk3OS01LjM3NS0yLjU2MjVMLTUuNDY4OC0yLjc2NTZaIiBzdHJva2U9Im5vbmUiLz48L2c+PGcg&#10;c3Ryb2tlPSIjMjYyNjI2IiBmaWxsPSIjMjYyNjI2IiBmb250LWZhbWlseT0iVGltZXMgTmV3IFJv&#10;bWFuIiBmb250LXNpemU9IjEzLjMzMzMiIHRyYW5zZm9ybT0idHJhbnNsYXRlKDI0NC4zMzMgMTc4&#10;LjE4MikiPjxwYXRoIGQ9Ik0tMS4wNDY5IDMuMzQzOC0xLjY0MDYgNS02LjcxODggNS02LjcxODgg&#10;NC43NjU2Qy01LjIyOTIgMy40MDEwNy00LjE3OTcgMi4yODY1LTMuNTcwMyAxLjQyMTktMi45NjA5&#10;IDAuNTU3My0yLjY1NjItMC4yMjkxNjctMi42NTYyLTAuOTM3NS0yLjY1NjItMS40ODk1Ny0yLjgy&#10;Mjg3LTEuOTQwMS0zLjE1NjItMi4yODkxLTMuNDg5NTMtMi42MzgwMy0zLjg5MDYtMi44MTI1LTQu&#10;MzU5NC0yLjgxMjUtNC43NzYwNy0yLjgxMjUtNS4xNTM2Ny0yLjY5MDEtNS40OTIyLTIuNDQ1My01&#10;LjgzMDczLTIuMjAwNS02LjA3ODEzLTEuODM4NTMtNi4yMzQ0LTEuMzU5NEwtNi40Njg4LTEuMzU5&#10;NEMtNi4zNjQ2LTIuMTQwNi02LjA5MzczLTIuNzM5NTMtNS42NTYyLTMuMTU2Mi01LjIxODczLTMu&#10;NTcyODctNC42NzE4Ny0zLjc4MTItNC4wMTU2LTMuNzgxMi0zLjMxNzczLTMuNzgxMi0yLjczNDQt&#10;My41NTcyNy0yLjI2NTYtMy4xMDk0LTEuNzk2ODctMi42NjE0Ny0xLjU2MjUtMi4xMzU0LTEuNTYy&#10;NS0xLjUzMTItMS41NjI1LTEuMDkzNzMtMS42NjY2Ny0wLjY1NjI2Ny0xLjg3NS0wLjIxODgtMi4x&#10;ODc1MyAwLjQ2ODczMy0yLjY5MjczIDEuMTkyNy0zLjM5MDYgMS45NTMxLTQuNDQyNzMgMy4xMDkz&#10;Ny01LjEwNDIgMy44MDczLTUuMzc1IDQuMDQ2OUwtMy4xMjUgNC4wNDY5Qy0yLjY2NjY3IDQuMDQ2&#10;OS0yLjM0NjM3IDQuMDI4NjctMi4xNjQxIDMuOTkyMi0xLjk4MTc3IDMuOTU1NzMtMS44MTUxIDMu&#10;ODg1NC0xLjY2NDEgMy43ODEyLTEuNTEzMDMgMy42NzcwNy0xLjM4NTQgMy41MzEyNy0xLjI4MTIg&#10;My4zNDM4TC0xLjA0NjkgMy4zNDM4WiIgc3Ryb2tlPSJub25lIi8+PC9nPjxnIHN0cm9rZT0iIzI2&#10;MjYyNiIgZmlsbD0iIzI2MjYyNiIgZm9udC1mYW1pbHk9IlRpbWVzIE5ldyBSb21hbiIgZm9udC1z&#10;aXplPSIxMy4zMzMzIiB0cmFuc2Zvcm09InRyYW5zbGF0ZSgyNDQuMzMzIDE0OS43NzQpIj48cGF0&#10;aCBkPSJNLTYuMzQzOC0xLjk2ODhDLTYuMDkzOC0yLjU1MjEzLTUuNzgxMjctMy4wMDAwMy01LjQw&#10;NjItMy4zMTI1LTUuMDMxMjctMy42MjQ5Ny00LjU2NzczLTMuNzgxMi00LjAxNTYtMy43ODEyLTMu&#10;MzE3NzMtMy43ODEyLTIuNzg2NS0zLjU1NzI3LTIuNDIxOS0zLjEwOTQtMi4xNDA2My0yLjc3NjA3&#10;LTItMi40MjE5LTItMi4wNDY5LTItMS40MTE1LTIuMzk1ODMtMC43NjA0NjctMy4xODc1LTAuMDkz&#10;OC0yLjY1NjIzIDAuMTE0Ni0yLjI1NTIgMC40MTE1LTEuOTg0NCAwLjc5NjktMS43MTM1MyAxLjE4&#10;MjMtMS41NzgxIDEuNjM1NC0xLjU3ODEgMi4xNTYyLTEuNTc4MSAyLjg5NTgtMS44MTc3IDMuNTM2&#10;NDMtMi4yOTY5IDQuMDc4MS0yLjkxMTUgNC43OTY4My0zLjgwMjEzIDUuMTU2Mi00Ljk2ODggNS4x&#10;NTYyLTUuNTUyMTMgNS4xNTYyLTUuOTQ3OTMgNS4wODMzLTYuMTU2MiA0LjkzNzUtNi4zNjQ2IDQu&#10;NzkxNy02LjQ2ODggNC42MzU0Ny02LjQ2ODggNC40Njg4LTYuNDY4OCA0LjM0MzczLTYuNDE5MyA0&#10;LjIzNjkzLTYuMzIwMyA0LjE0ODQtNi4yMjEzNyA0LjA1OTg3LTYuMTA0MiA0LjAxNTYtNS45Njg4&#10;IDQuMDE1Ni01Ljg2NDYgNC4wMTU2LTUuNzU1MiA0LjAzMTIzLTUuNjQwNiA0LjA2MjUtNS41Njc2&#10;NyA0LjA4MzM3LTUuNDAzNiA0LjE1ODktNS4xNDg0IDQuMjg5MS00Ljg5MzIgNC40MTkzLTQuNzE4&#10;NzMgNC41LTQuNjI1IDQuNTMxMi00LjQ2ODczIDQuNTcyOTMtNC4zMDIwNyA0LjU5MzgtNC4xMjUg&#10;NC41OTM4LTMuNjk3OTMgNC41OTM4LTMuMzIyOTMgNC40MjcxMy0zIDQuMDkzOC0yLjY3NzA3IDMu&#10;NzYwNDctMi41MTU2IDMuMzY0Ni0yLjUxNTYgMi45MDYyLTIuNTE1NiAyLjU3Mjg3LTIuNTg4NTMg&#10;Mi4yNDk5Ny0yLjczNDQgMS45Mzc1LTIuODQ4OTMgMS42OTc5LTIuOTczOTMgMS41MTU2LTMuMTA5&#10;NCAxLjM5MDYtMy4yODY0NyAxLjIyMzkzLTMuNTMzODcgMS4wNzI5LTMuODUxNiAwLjkzNzUtNC4x&#10;NjkyNyAwLjgwMjEtNC40OTQ3NyAwLjczNDQtNC44MjgxIDAuNzM0NEwtNS4wMzEyIDAuNzM0NC01&#10;LjAzMTIgMC41MzEyQy00LjY5Nzg3IDAuNDg5Ni00LjM2MTkzIDAuMzY5ODMzLTQuMDIzNCAwLjE3&#10;MTktMy42ODQ4Ny0wLjAyNjAzMzMtMy40NDAxLTAuMjYzMDMzLTMuMjg5MS0wLjUzOTEtMy4xMzgw&#10;My0wLjgxNTEtMy4wNjI1LTEuMTI1LTMuMDYyNS0xLjQ2ODgtMy4wNjI1LTEuODk1ODctMy4xOTc5&#10;My0yLjI0NDgtMy40Njg4LTIuNTE1Ni0zLjczOTYtMi43ODY0Ny00LjA3ODEzLTIuOTIxOS00LjQ4&#10;NDQtMi45MjE5LTUuMTQwNjctMi45MjE5LTUuNjg3NTMtMi41NzI5My02LjEyNS0xLjg3NUwtNi4z&#10;NDM4LTEuOTY4OFoiIHN0cm9rZT0ibm9uZSIvPjwvZz48ZyBzdHJva2U9IiMyNjI2MjYiIGZpbGw9&#10;IiMyNjI2MjYiIGZvbnQtZmFtaWx5PSJUaW1lcyBOZXcgUm9tYW4iIGZvbnQtc2l6ZT0iMTMuMzMz&#10;MyIgdHJhbnNmb3JtPSJtYXRyaXgoNi4xMjMyM2UtMTcgLTEgMSA2LjEyMzIzZS0xNyAyMzUuNjY3&#10;IDE4OSkiPjxwYXRoIGQ9Ik0tNDYuMTcxOS0xMS43OTY5LTQ1Ljk2ODgtOC44NzUtNDYuMTcxOS04&#10;Ljg3NUMtNDYuNDMyMy05Ljc1LTQ2LjgwNzMtMTAuMzgwMi00Ny4yOTY5LTEwLjc2NTYtNDcuNzg2&#10;NC0xMS4xNTExLTQ4LjM2OTgtMTEuMzQzOC00OS4wNDY5LTExLjM0MzgtNDkuNjE5OC0xMS4zNDM4&#10;LTUwLjEzOC0xMS4yMDA2LTUwLjYwMTYtMTAuOTE0MS01MS4wNjUxLTEwLjYyNzYtNTEuNDI3MS0x&#10;MC4xNjY3LTUxLjY4NzUtOS41MzEyLTUxLjk0NzktOC44OTU4LTUyLjA3ODEtOC4xMDQxMy01Mi4w&#10;NzgxLTcuMTU2Mi01Mi4wNzgxLTYuMzc1LTUxLjk1MzEtNS43MDA1My01MS43MDMxLTUuMTMyOC01&#10;MS40NTMxLTQuNTY1MDctNTEuMDc4MS00LjEyNzU3LTUwLjU3ODEtMy44MjAzLTUwLjA3ODEtMy41&#10;MTMwMy00OS41MDUyLTMuMzU5NC00OC44NTk0LTMuMzU5NC00OC4zMDczLTMuMzU5NC00Ny44MTc3&#10;LTMuNDc5Mi00Ny4zOTA2LTMuNzE4OC00Ni45NjM1LTMuOTU4MzMtNDYuNDg5Ni00LjQzMjI3LTQ1&#10;Ljk2ODgtNS4xNDA2TC00NS43ODEyLTUuMDE1NkMtNDYuMjA4My00LjI1NTItNDYuNzExLTMuNjk1&#10;My00Ny4yODkxLTMuMzM1OS00Ny44NjcyLTIuOTc2NTctNDguNTUyMS0yLjc5NjktNDkuMzQzOC0y&#10;Ljc5NjktNTAuNzcwOS0yLjc5NjktNTEuODc1LTMuMzI4MTMtNTIuNjU2Mi00LjM5MDYtNTMuMjM5&#10;NS01LjE4MjI3LTUzLjUzMTItNi4xMDkzNy01My41MzEyLTcuMTcxOS01My41MzEyLTguMDI2MDMt&#10;NTMuMzM4NS04LjgxNTEtNTIuOTUzMS05LjUzOTEtNTIuNTY3Ny0xMC4yNjMtNTIuMDM2NS0xMC44&#10;MjAzLTUxLjM1OTQtMTEuMjEwOS01MC42ODIzLTExLjYwMTYtNDkuOTQ3OS0xMS43OTY5LTQ5LjE1&#10;NjItMTEuNzk2OS00OC41MzEzLTExLjc5NjktNDcuOTE2Ny0xMS42NDU5LTQ3LjMxMjUtMTEuMzQz&#10;OC00Ny4xMzU0LTExLjI1LTQ3LjAwNTItMTEuMjAzMS00Ni45MjE5LTExLjIwMzEtNDYuODA3My0x&#10;MS4yMDMxLTQ2LjcwODMtMTEuMjQ0OC00Ni42MjUtMTEuMzI4MS00Ni41MjA5LTExLjQ0MjctNDYu&#10;NDQyNy0xMS41OTktNDYuMzkwNi0xMS43OTY5TC00Ni4xNzE5LTExLjc5NjlaTS00My4wMTEzLTgu&#10;OTg0NC00My4wMTEzLTcuNjcxOUMtNDIuNTIxNy04LjU0NjktNDIuMDIxNy04Ljk4NDQtNDEuNTEx&#10;My04Ljk4NDQtNDEuMjgyMS04Ljk4NDQtNDEuMDkyLTguOTE0MDctNDAuOTQxLTguNzczNC00MC43&#10;ODk5LTguNjMyOC00MC43MTQ0LTguNDY4NzMtNDAuNzE0NC04LjI4MTItNDAuNzE0NC04LjExNDUz&#10;LTQwLjc2OTEtNy45NzM5My00MC44Nzg1LTcuODU5NC00MC45ODc4LTcuNzQ0OC00MS4xMTU0LTcu&#10;Njg3NS00MS4yNjEzLTcuNjg3NS00MS40MTc2LTcuNjg3NS00MS41ODY4LTcuNzYwNC00MS43Njkx&#10;LTcuOTA2Mi00MS45NTE0LTguMDUyMDctNDIuMDg0Mi04LjEyNS00Mi4xNjc1LTguMTI1LTQyLjI1&#10;MDgtOC4xMjUtNDIuMzM0Mi04LjA4MzMzLTQyLjQxNzUtOC00Mi42MTU0LTcuODIyOTMtNDIuODEz&#10;NC03LjUzNjQ3LTQzLjAxMTMtNy4xNDA2TC00My4wMTEzLTQuMzU5NEMtNDMuMDExMy00LjAzNjQ3&#10;LTQyLjk2OTYtMy43OTE2Ny00Mi44ODYzLTMuNjI1LTQyLjgzNDItMy41MTA0LTQyLjczNzktMy40&#10;MTY2Ny00Mi41OTcyLTMuMzQzOC00Mi40NTY2LTMuMjcwODctNDIuMjU2MS0zLjIzNDQtNDEuOTk1&#10;Ny0zLjIzNDRMLTQxLjk5NTctMy00NC45OC0zLTQ0Ljk4LTMuMjM0NEMtNDQuNjc3OS0zLjIzNDQt&#10;NDQuNDU0LTMuMjgxMjctNDQuMzA4Mi0zLjM3NS00NC4yMDQtMy40Mzc1My00NC4xMzExLTMuNTQx&#10;Ny00NC4wODk0LTMuNjg3NS00NC4wNjg2LTMuNzYwNDMtNDQuMDU4Mi0zLjk2ODc3LTQ0LjA1ODIt&#10;NC4zMTI1TC00NC4wNTgyLTYuNTYyNUMtNDQuMDU4Mi03LjIzOTU3LTQ0LjA3MTItNy42NDMyLTQ0&#10;LjA5NzItNy43NzM0LTQ0LjEyMzMtNy45MDM2Ny00NC4xNzU0LTcuOTk3NDMtNDQuMjUzNS04LjA1&#10;NDctNDQuMzMxNi04LjExMTk3LTQ0LjQyMjgtOC4xNDA2LTQ0LjUyNjktOC4xNDA2LTQ0LjY2MjMt&#10;OC4xNDA2LTQ0LjgxMzMtOC4xMDkzNy00NC45OC04LjA0NjlMLTQ1LjA0MjUtOC4yODEyLTQzLjI3&#10;NjktOC45ODQ0LTQzLjAxMTMtOC45ODQ0Wk0tMzcuNDM3NS04Ljk4NDRDLTM2LjU1MjEtOC45ODQ0&#10;LTM1Ljg0MzgtOC42NTEwNy0zNS4zMTI1LTcuOTg0NC0zNC44NjQ2LTcuNDExNDctMzQuNjQwNi02&#10;Ljc1NTItMzQuNjQwNi02LjAxNTYtMzQuNjQwNi01LjQ5NDgtMzQuNzY1Ni00Ljk2ODc3LTM1LjAx&#10;NTYtNC40Mzc1LTM1LjI2NTYtMy45MDYyMy0zNS42MDk0LTMuNTA1Mi0zNi4wNDY5LTMuMjM0NC0z&#10;Ni40ODQ0LTIuOTYzNTMtMzYuOTY4Ny0yLjgyODEtMzcuNS0yLjgyODEtMzguMzg1NC0yLjgyODEt&#10;MzkuMDgzMy0zLjE3NzA3LTM5LjU5MzgtMy44NzUtNDAuMDMxMy00LjQ1ODMzLTQwLjI1LTUuMTE0&#10;Ni00MC4yNS01Ljg0MzgtNDAuMjUtNi4zODU0LTQwLjExNzItNi45MTkyMy0zOS44NTE2LTcuNDQ1&#10;My0zOS41ODU5LTcuOTcxMzctMzkuMjM3LTguMzU5NC0zOC44MDQ3LTguNjA5NC0zOC4zNzI0LTgu&#10;ODU5NC0zNy45MTY2LTguOTg0NC0zNy40Mzc1LTguOTg0NFpNLTM3LjY0MDYtOC41NzgxQy0zNy44&#10;NTk0LTguNTc4MS0zOC4wODM0LTguNTEwNC0zOC4zMTI1LTguMzc1LTM4LjU0MTYtOC4yMzk2LTM4&#10;LjcyMzktOC4wMDUyMy0zOC44NTk0LTcuNjcxOS0zOC45OTQ4LTcuMzM4NTctMzkuMDYyNS02Ljkx&#10;MTQ3LTM5LjA2MjUtNi4zOTA2LTM5LjA2MjUtNS41MzY0Ny0zOC44OTU4LTQuODAyMS0zOC41NjI1&#10;LTQuMTg3NS0zOC4yMjkyLTMuNTcyOS0zNy43ODY1LTMuMjY1Ni0zNy4yMzQ0LTMuMjY1Ni0zNi44&#10;MjgxLTMuMjY1Ni0zNi40ODk2LTMuNDM0ODctMzYuMjE4OC0zLjc3MzQtMzUuOTQ3OS00LjExMTkz&#10;LTM1LjgxMjUtNC42OTc4Ny0zNS44MTI1LTUuNTMxMi0zNS44MTI1LTYuNTYyNDctMzYuMDM2NS03&#10;LjM3NS0zNi40ODQ0LTcuOTY4OC0zNi43ODY1LTguMzc1LTM3LjE3MTktOC41NzgxLTM3LjY0MDYt&#10;OC41NzgxWk0tMjkuODU5NC04Ljk4NDQtMjkuODU5NC03LTMwLjA3ODEtN0MtMzAuMjM0NC03LjYy&#10;NS0zMC40NDAxLTguMDQ5NDctMzAuNjk1My04LjI3MzQtMzAuOTUwNS04LjQ5NzQtMzEuMjcwOC04&#10;LjYwOTQtMzEuNjU2Mi04LjYwOTQtMzEuOTQ3OS04LjYwOTQtMzIuMTg0OS04LjUzMTI3LTMyLjM2&#10;NzItOC4zNzUtMzIuNTQ5NS04LjIxODczLTMyLjY0MDYtOC4wNDY4Ny0zMi42NDA2LTcuODU5NC0z&#10;Mi42NDA2LTcuNjE5OC0zMi41NzI5LTcuNDE2NjctMzIuNDM3NS03LjI1LTMyLjMxMjUtNy4wNzI5&#10;My0zMi4wNDY5LTYuODg1NDMtMzEuNjQwNi02LjY4NzVMLTMwLjcxODgtNi4yNUMtMjkuODU0Mi01&#10;LjgyMjkzLTI5LjQyMTktNS4yNzA4Ny0yOS40MjE5LTQuNTkzOC0yOS40MjE5LTQuMDYyNTMtMjku&#10;NjIyNC0zLjYzNTQzLTMwLjAyMzQtMy4zMTI1LTMwLjQyNDUtMi45ODk1Ny0zMC44NzUtMi44Mjgx&#10;LTMxLjM3NS0yLjgyODEtMzEuNzI5MS0yLjgyODEtMzIuMTM1NC0yLjg5MDYtMzIuNTkzOC0zLjAx&#10;NTYtMzIuNzI5Mi0zLjA1NzI3LTMyLjg0MzgtMy4wNzgxLTMyLjkzNzUtMy4wNzgxLTMzLjAzMTIt&#10;My4wNzgxLTMzLjEwNDEtMy4wMjA4LTMzLjE1NjItMi45MDYyTC0zMy4zNzUtMi45MDYyLTMzLjM3&#10;NS00Ljk4NDQtMzMuMTU2Mi00Ljk4NDRDLTMzLjA0MTctNC4zOTA2Ny0zMi44MTc3LTMuOTQ1MzMt&#10;MzIuNDg0NC0zLjY0ODQtMzIuMTUxMS0zLjM1MTUzLTMxLjc3NjEtMy4yMDMxLTMxLjM1OTQtMy4y&#10;MDMxLTMxLjA2NzctMy4yMDMxLTMwLjgzMDctMy4yODkwMy0zMC42NDg0LTMuNDYwOS0zMC40NjYx&#10;LTMuNjMyODMtMzAuMzc1LTMuODM4NTctMzAuMzc1LTQuMDc4MS0zMC4zNzUtNC4zNjk3Ny0zMC40&#10;NzY2LTQuNjE0NTctMzAuNjc5Ny00LjgxMjUtMzAuODgyOC01LjAxMDQzLTMxLjI5MTctNS4yNjA0&#10;My0zMS45MDYyLTUuNTYyNS0zMi41MjA4LTUuODY0NTctMzIuOTIxOS02LjE0MDYtMzMuMTA5NC02&#10;LjM5MDYtMzMuMjk2OS02LjYzMDItMzMuMzkwNi02LjkzMjMtMzMuMzkwNi03LjI5NjktMzMuMzkw&#10;Ni03Ljc3NjAzLTMzLjIyNjUtOC4xNzcwNy0zMi44OTg0LTguNS0zMi41NzAzLTguODIyOTMtMzIu&#10;MTQ1OC04Ljk4NDQtMzEuNjI1LTguOTg0NC0zMS4zOTU4LTguOTg0NC0zMS4xMTk4LTguOTM3NTMt&#10;MzAuNzk2OS04Ljg0MzgtMzAuNTc4Mi04Ljc4MTI3LTMwLjQzNzUtOC43NS0zMC4zNzUtOC43NS0z&#10;MC4zMDIxLTguNzUtMzAuMjQ3NC04Ljc2MzAzLTMwLjIxMDktOC43ODkxLTMwLjE3NDQtOC44MTUx&#10;LTMwLjEzMDItOC44ODAyLTMwLjA3ODEtOC45ODQ0TC0yOS44NTk0LTguOTg0NFpNLTI0LjY3ODct&#10;OC45ODQ0LTI0LjY3ODctNy0yNC44OTc0LTdDLTI1LjA1MzctNy42MjUtMjUuMjU5NC04LjA0OTQ3&#10;LTI1LjUxNDYtOC4yNzM0LTI1Ljc2OTgtOC40OTc0LTI2LjA5MDEtOC42MDk0LTI2LjQ3NTYtOC42&#10;MDk0LTI2Ljc2NzMtOC42MDk0LTI3LjAwNDItOC41MzEyNy0yNy4xODY1LTguMzc1LTI3LjM2ODgt&#10;OC4yMTg3My0yNy40NTk5LTguMDQ2ODctMjcuNDU5OS03Ljg1OTQtMjcuNDU5OS03LjYxOTgtMjcu&#10;MzkyMi03LjQxNjY3LTI3LjI1NjgtNy4yNS0yNy4xMzE4LTcuMDcyOTMtMjYuODY2Mi02Ljg4NTQz&#10;LTI2LjQ1OTktNi42ODc1TC0yNS41MzgxLTYuMjVDLTI0LjY3MzUtNS44MjI5My0yNC4yNDEyLTUu&#10;MjcwODctMjQuMjQxMi00LjU5MzgtMjQuMjQxMi00LjA2MjUzLTI0LjQ0MTctMy42MzU0My0yNC44&#10;NDI3LTMuMzEyNS0yNS4yNDM4LTIuOTg5NTctMjUuNjk0My0yLjgyODEtMjYuMTk0My0yLjgyODEt&#10;MjYuNTQ4NS0yLjgyODEtMjYuOTU0OC0yLjg5MDYtMjcuNDEzMS0zLjAxNTYtMjcuNTQ4NS0zLjA1&#10;NzI3LTI3LjY2MzEtMy4wNzgxLTI3Ljc1NjgtMy4wNzgxLTI3Ljg1MDUtMy4wNzgxLTI3LjkyMzUt&#10;My4wMjA4LTI3Ljk3NTYtMi45MDYyTC0yOC4xOTQzLTIuOTA2Mi0yOC4xOTQzLTQuOTg0NC0yNy45&#10;NzU2LTQuOTg0NEMtMjcuODYxLTQuMzkwNjctMjcuNjM3LTMuOTQ1MzMtMjcuMzAzNy0zLjY0ODQt&#10;MjYuOTcwNC0zLjM1MTUzLTI2LjU5NTQtMy4yMDMxLTI2LjE3ODctMy4yMDMxLTI1Ljg4Ny0zLjIw&#10;MzEtMjUuNjUtMy4yODkwMy0yNS40Njc3LTMuNDYwOS0yNS4yODU0LTMuNjMyODMtMjUuMTk0My0z&#10;LjgzODU3LTI1LjE5NDMtNC4wNzgxLTI1LjE5NDMtNC4zNjk3Ny0yNS4yOTU5LTQuNjE0NTctMjUu&#10;NDk5LTQuODEyNS0yNS43MDIxLTUuMDEwNDMtMjYuMTExLTUuMjYwNDMtMjYuNzI1Ni01LjU2MjUt&#10;MjcuMzQwMS01Ljg2NDU3LTI3Ljc0MTItNi4xNDA2LTI3LjkyODctNi4zOTA2LTI4LjExNjItNi42&#10;MzAyLTI4LjIwOTktNi45MzIzLTI4LjIwOTktNy4yOTY5LTI4LjIwOTktNy43NzYwMy0yOC4wNDU4&#10;LTguMTc3MDctMjcuNzE3Ny04LjUtMjcuMzg5Ni04LjgyMjkzLTI2Ljk2NTItOC45ODQ0LTI2LjQ0&#10;NDMtOC45ODQ0LTI2LjIxNTItOC45ODQ0LTI1LjkzOTEtOC45Mzc1My0yNS42MTYyLTguODQzOC0y&#10;NS4zOTc1LTguNzgxMjctMjUuMjU2OC04Ljc1LTI1LjE5NDMtOC43NS0yNS4xMjE0LTguNzUtMjUu&#10;MDY2Ny04Ljc2MzAzLTI1LjAzMDItOC43ODkxLTI0Ljk5MzgtOC44MTUxLTI0Ljk0OTUtOC44ODAy&#10;LTI0Ljg5NzQtOC45ODQ0TC0yNC42Nzg3LTguOTg0NFpNLTE2LjMxMDUtMC40NTMxLTE2LjMxMDUt&#10;MC4yMTg4Qy0xNi45NDU5LTAuNTQxNjY3LTE3LjQ3NzEtMC45MTY2NjctMTcuOTA0Mi0xLjM0Mzgt&#10;MTguNTA4NC0xLjk1ODMzLTE4Ljk3NzItMi42ODIyNy0xOS4zMTA1LTMuNTE1Ni0xOS42NDM4LTQu&#10;MzQ4OTMtMTkuODEwNS01LjIxMzUzLTE5LjgxMDUtNi4xMDk0LTE5LjgxMDUtNy40MjE4Ny0xOS40&#10;ODc2LTguNjE5NzctMTguODQxNy05LjcwMzEtMTguMTk1OS0xMC43ODY0LTE3LjM1MjItMTEuNTYy&#10;NS0xNi4zMTA1LTEyLjAzMTJMLTE2LjMxMDUtMTEuNzY1NkMtMTYuODMxMy0xMS40NzM5LTE3LjI1&#10;ODQtMTEuMDc4MS0xNy41OTE3LTEwLjU3ODEtMTcuOTI1LTEwLjA3ODEtMTguMTcyNC05LjQ0NTMt&#10;MTguMzMzOS04LjY3OTctMTguNDk1NC03LjkxNDAzLTE4LjU3NjEtNy4xMTQ1My0xOC41NzYxLTYu&#10;MjgxMi0xOC41NzYxLTUuMzc1LTE4LjUwODQtNC41NTIxLTE4LjM3My0zLjgxMjUtMTguMjU4NC0z&#10;LjIyOTE3LTE4LjEyMy0yLjc2MDQtMTcuOTY2Ny0yLjQwNjItMTcuODEwNS0yLjA1MjA3LTE3LjYw&#10;MjItMS43MTM1My0xNy4zNDE3LTEuMzkwNi0xNy4wODEzLTEuMDY3NjctMTYuNzM3Ni0wLjc1NTE2&#10;Ny0xNi4zMTA1LTAuNDUzMVpNLTExLjM5MjktMy42NTYyQy0xMS42NzQyLTMuMzU0MTMtMTEuOTUw&#10;Mi0zLjE0MDYtMTIuMjIxMS0zLjAxNTYtMTIuNDkxOS0yLjg5MDYtMTIuNzgzNi0yLjgyODEtMTMu&#10;MDk2MS0yLjgyODEtMTMuNzMxNS0yLjgyODEtMTQuMjg2Mi0zLjA5MzczLTE0Ljc2MDEtMy42MjUt&#10;MTUuMjM0MS00LjE1NjI3LTE1LjQ3MTEtNC44Mzg1Ny0xNS40NzExLTUuNjcxOS0xNS40NzExLTYu&#10;NTA1MjMtMTUuMjEwNy03LjI2ODIzLTE0LjY4OTgtNy45NjA5LTE0LjE2OS04LjY1MzYzLTEzLjQ5&#10;MTktOS0xMi42NTg2LTktMTIuMTQ4MS05LTExLjcyNjItOC44MzMzMy0xMS4zOTI5LTguNUwtMTEu&#10;MzkyOS05LjU3ODFDLTExLjM5MjktMTAuMjQ0OC0xMS40MDg1LTEwLjY1MzYtMTEuNDM5OC0xMC44&#10;MDQ3LTExLjQ3MTEtMTAuOTU1Ny0xMS41MjA2LTExLjA1NzMtMTEuNTg4My0xMS4xMDk0LTExLjY1&#10;Ni0xMS4xNjE1LTExLjc0MTktMTEuMTg3NS0xMS44NDYxLTExLjE4NzUtMTEuOTYwNi0xMS4xODc1&#10;LTEyLjEwNjUtMTEuMTU2My0xMi4yODM2LTExLjA5MzhMLTEyLjM2MTctMTEuMzEyNS0xMC42Mjcz&#10;LTEyLjAzMTItMTAuMzQ2MS0xMi4wMzEyLTEwLjM0NjEtNS4yOTY5Qy0xMC4zNDYxLTQuNjE5Nzct&#10;MTAuMzMwNS00LjIwNTctMTAuMjk5Mi00LjA1NDctMTAuMjY3OS0zLjkwMzYzLTEwLjIxODUtMy43&#10;OTk0Ny0xMC4xNTA4LTMuNzQyMi0xMC4wODMxLTMuNjg0ODctMTAuMDAyMy0zLjY1NjItOS45MDg2&#10;LTMuNjU2Mi05Ljc5NC0zLjY1NjItOS42Mzc3My0zLjY5MjY3LTkuNDM5OC0zLjc2NTZMLTkuMzc3&#10;My0zLjU0NjktMTEuMDk2MS0yLjgyODEtMTEuMzkyOS0yLjgyODEtMTEuMzkyOS0zLjY1NjJaTS0x&#10;MS4zOTI5LTQuMDkzOC0xMS4zOTI5LTcuMDkzOEMtMTEuNDI0Mi03LjM4NTQtMTEuNTAyMy03LjY0&#10;ODQtMTEuNjI3My03Ljg4MjgtMTEuNzUyMy04LjExNzItMTEuOTE5LTguMjk0My0xMi4xMjczLTgu&#10;NDE0MS0xMi4zMzU2LTguNTMzOS0xMi41Mzg4LTguNTkzOC0xMi43MzY3LTguNTkzOC0xMy4xMTE3&#10;LTguNTkzOC0xMy40NDUtOC40MjcxMy0xMy43MzY3LTguMDkzOC0xNC4xMjIxLTcuNjU2MjctMTQu&#10;MzE0OC03LjAxNTYzLTE0LjMxNDgtNi4xNzE5LTE0LjMxNDgtNS4zMTc3LTE0LjEyOTktNC42NjE0&#10;My0xMy43NjAxLTQuMjAzMS0xMy4zOTAzLTMuNzQ0NzctMTIuOTc2Mi0zLjUxNTYtMTIuNTE3OS0z&#10;LjUxNTYtMTIuMTMyNS0zLjUxNTYtMTEuNzU3NS0zLjcwODMzLTExLjM5MjktNC4wOTM4Wk0tNy44&#10;NjE3LTYuNjI1Qy03Ljg3MjEtNS43NjA0LTcuNjYzNzctNS4wODMzMy03LjIzNjctNC41OTM4LTYu&#10;ODIwMDMtNC4xMDQyLTYuMzI1MjMtMy44NTk0LTUuNzUyMy0zLjg1OTQtNS4zNjY5LTMuODU5NC01&#10;LjAzMzU3LTMuOTYzNTctNC43NTIzLTQuMTcxOS00LjQ3MTAzLTQuMzgwMjMtNC4yMzY2Ny00Ljcz&#10;OTYtNC4wNDkyLTUuMjVMLTMuODQ2MS01LjEyNUMtMy45Mzk4My00LjU0MTY3LTQuMjAwMjMtNC4w&#10;MTMwMy00LjYyNzMtMy41MzkxLTUuMDU0MzctMy4wNjUxLTUuNTkwODMtMi44MjgxLTYuMjM2Ny0y&#10;LjgyODEtNi45MzQ2My0yLjgyODEtNy41MzEtMy4wOTg5My04LjAyNTgtMy42NDA2LTguNTIwNTMt&#10;NC4xODIyNy04Ljc2NzktNC45MTE0My04Ljc2NzktNS44MjgxLTguNzY3OS02LjgyODEtOC41MTI3&#10;LTcuNjA2NzctOC4wMDIzLTguMTY0MS03LjQ5MTktOC43MjEzNy02Ljg1MTI3LTktNi4wODA0LTkt&#10;NS40MzQ2LTktNC45MDA3Ny04Ljc4Mzg3LTQuNDc4OS04LjM1MTYtNC4wNTcwMy03LjkxOTI3LTMu&#10;ODQ2MS03LjM0MzczLTMuODQ2MS02LjYyNUwtNy44NjE3LTYuNjI1Wk0tNy44NjE3LTctNS4xNzQy&#10;LTdDLTUuMTk1LTcuMzY0Ni01LjI0MTg3LTcuNjI1LTUuMzE0OC03Ljc4MTItNS40MTktOC4wMjA4&#10;LTUuNTc1MjctOC4yMDgzMy01Ljc4MzYtOC4zNDM4LTUuOTkxOTMtOC40NzkyLTYuMjEwNjctOC41&#10;NDY5LTYuNDM5OC04LjU0NjktNi43OTQtOC41NDY5LTcuMTA5MS04LjQwODg3LTcuMzg1MS04LjEz&#10;MjgtNy42NjExNy03Ljg1NjgtNy44MjAwMy03LjQ3OTItNy44NjE3LTdaTS0xLjM3NDgtNS4xMjVD&#10;LTEuNzM5NC01LjI5MTY3LTIuMDE1NDctNS41MzEyNy0yLjIwMy01Ljg0MzgtMi4zOTA0Ny02LjE1&#10;NjI3LTIuNDg0Mi02LjUtMi40ODQyLTYuODc1LTIuNDg0Mi03LjQ0NzkzLTIuMjY4MDctNy45NDI3&#10;My0xLjgzNTgtOC4zNTk0LTEuNDAzNDctOC43NzYwNy0wLjg0ODc2Ny04Ljk4NDQtMC4xNzE3LTgu&#10;OTg0NCAwLjM4MDM2Ny04Ljk4NDQgMC44NTk1MzMtOC44NDg5NyAxLjI2NTgtOC41NzgxTDIuNTAw&#10;Mi04LjU3ODFDMi42ODc2Ny04LjU3ODEgMi43OTQ0My04LjU3MjkgMi44MjA1LTguNTYyNSAyLjg0&#10;NjUtOC41NTIxIDIuODY5OTMtOC41MzY0NyAyLjg5MDgtOC41MTU2IDIuOTExNi04LjQ3MzkzIDIu&#10;OTIyLTguNDA2MjMgMi45MjItOC4zMTI1IDIuOTIyLTguMTk3OSAyLjkxMTYtOC4xMTk3NyAyLjg5&#10;MDgtOC4wNzgxIDIuODgwNC04LjA1NzMgMi44NTk1Ny04LjA0MTY3IDIuODI4My04LjAzMTIgMi43&#10;OTcwMy04LjAyMDggMi42ODc2Ny04LjAxNTYgMi41MDAyLTguMDE1NkwxLjc1MDItOC4wMTU2QzEu&#10;OTg5NzMtNy43MDMxMyAyLjEwOTUtNy4zMTI1MyAyLjEwOTUtNi44NDM4IDIuMTA5NS02LjMwMjA3&#10;IDEuOTAxMTctNS44Mzg1IDEuNDg0NS01LjQ1MzEgMS4wNjc4My01LjA2NzcgMC41MTA1NjctNC44&#10;NzUtMC4xODczLTQuODc1LTAuNDc4OTY3LTQuODc1LTAuNzc1ODY3LTQuOTE2NjctMS4wNzgtNS0x&#10;LjI1NTA3LTQuODQzNzMtMS4zNzc0Ny00LjcwMzEtMS40NDUyLTQuNTc4MS0xLjUxMjg3LTQuNDUz&#10;MS0xLjU0NjctNC4zNDg5My0xLjU0NjctNC4yNjU2LTEuNTQ2Ny00LjE5MjY3LTEuNTEyODctNC4x&#10;MjIzNy0xLjQ0NTItNC4wNTQ3LTEuMzc3NDctMy45ODY5Ny0xLjIzOTQzLTMuOTQyNy0xLjAzMTEt&#10;My45MjE5LTAuOTE2NS0zLjkwMTAzLTAuNjE5NjMzLTMuODg1NC0wLjE0MDUtMy44NzUgMC43MjQx&#10;LTMuODU0MiAxLjI4NjYtMy44MjI5MyAxLjU0Ny0zLjc4MTIgMS45NDI4Ny0zLjcyOTEzIDIuMjU3&#10;OTctMy41ODMzMyAyLjQ5MjMtMy4zNDM4IDIuNzI2Ny0zLjEwNDIgMi44NDM5LTIuODEyNTMgMi44&#10;NDM5LTIuNDY4OCAyLjg0MzktMS45ODk2IDIuNjE5OTMtMS41NDE2NyAyLjE3Mi0xLjEyNSAxLjUx&#10;NTgtMC41IDAuNjU2NDMzLTAuMTg3NS0wLjQwNjEtMC4xODc1LTEuMjI5MDMtMC4xODc1LTEuOTIx&#10;NzMtMC4zNzUtMi40ODQyLTAuNzUtMi43OTY3My0wLjk1ODMzMy0yLjk1My0xLjE3NzA3LTIuOTUz&#10;LTEuNDA2Mi0yLjk1My0xLjUxMDQtMi45MzIxNy0xLjYxNDYtMi44OTA1LTEuNzE4OC0yLjgxNzU3&#10;LTEuODc1LTIuNjY2NS0yLjA4ODUzLTIuNDM3My0yLjM1OTQtMi40MDYxLTIuNDAxMDctMi4xOTI1&#10;Ny0yLjYzMDIzLTEuNzk2Ny0zLjA0NjktMi4wMTU0My0zLjE4MjMtMi4xNjkxLTMuMzAyMDctMi4y&#10;NTc3LTMuNDA2Mi0yLjM0NjIzLTMuNTEwNC0yLjM5MDUtMy42MjUtMi4zOTA1LTMuNzUtMi4zOTA1&#10;LTMuOTA2MjctMi4zMzA2LTQuMDgzMzMtMi4yMTA4LTQuMjgxMi0yLjA5MS00LjQ3OTEzLTEuODEy&#10;MzMtNC43NjA0LTEuMzc0OC01LjEyNVpNLTAuMjgxMS04LjY4NzVDLTAuNTkzNTY3LTguNjg3NS0w&#10;Ljg1Mzk2Ny04LjU2MjUtMS4wNjIzLTguMzEyNS0xLjI3MDYzLTguMDYyNS0xLjM3NDgtNy42Nzcw&#10;Ny0xLjM3NDgtNy4xNTYyLTEuMzc0OC02LjQ4OTUzLTEuMjM0Mi01Ljk3MzkzLTAuOTUzLTUuNjA5&#10;NC0wLjczNDItNS4zMjgxMy0wLjQ1MjkzMy01LjE4NzUtMC4xMDkyLTUuMTg3NSAwLjIxMzczMy01&#10;LjE4NzUgMC40NzY3MzMtNS4zMDczIDAuNjc5OC01LjU0NjkgMC44ODI5MzMtNS43ODY0MyAwLjk4&#10;NDUtNi4xNjY2MyAwLjk4NDUtNi42ODc1IDAuOTg0NS03LjM1NDE3IDAuODM4NjY3LTcuODgwMiAw&#10;LjU0Ny04LjI2NTYgMC4zMzg2NjctOC41NDY4NyAwLjA2MjYzMzMtOC42ODc1LTAuMjgxMS04LjY4&#10;NzVaTS0xLjQ1My0zQy0xLjY1MDg3LTIuNzgxMjctMS43OTkzLTIuNTgwNzMtMS44OTgzLTIuMzk4&#10;NC0xLjk5NzIzLTIuMjE2MTMtMi4wNDY3LTIuMDQxNjctMi4wNDY3LTEuODc1LTIuMDQ2Ny0xLjY3&#10;NzA3LTEuOTI2OS0xLjUtMS42ODczLTEuMzQzOC0xLjI2MDIzLTEuMDgzMzMtMC42NDU2NjctMC45&#10;NTMxIDAuMTU2NC0wLjk1MzEgMC45MTY4LTAuOTUzMSAxLjQ3NjctMS4wODg1MyAxLjgzNjEtMS4z&#10;NTk0IDIuMTk1NS0xLjYzMDIgMi4zNzUyLTEuOTE2NjcgMi4zNzUyLTIuMjE4OCAyLjM3NTItMi40&#10;Mzc1MyAyLjI3MTAzLTIuNTkzNzcgMi4wNjI3LTIuNjg3NSAxLjg0MzktMi43ODEyMyAxLjQwNjQt&#10;Mi44Mzg1MyAwLjc1MDItMi44NTk0LTAuMTk3NzMzLTIuODgwMi0wLjkzMjEzMy0yLjkyNzA3LTEu&#10;NDUzLTNaTTUuNDIyLTguOTg0NCA1LjQyMi03LjY3MTlDNS45MTE2LTguNTQ2OSA2LjQxMTYtOC45&#10;ODQ0IDYuOTIyLTguOTg0NCA3LjE1MTItOC45ODQ0IDcuMzQxMy04LjkxNDA3IDcuNDkyMy04Ljc3&#10;MzQgNy42NDMzNy04LjYzMjggNy43MTg5LTguNDY4NzMgNy43MTg5LTguMjgxMiA3LjcxODktOC4x&#10;MTQ1MyA3LjY2NDItNy45NzM5MyA3LjU1NDgtNy44NTk0IDcuNDQ1NDctNy43NDQ4IDcuMzE3ODct&#10;Ny42ODc1IDcuMTcyLTcuNjg3NSA3LjAxNTgtNy42ODc1IDYuODQ2NTMtNy43NjA0IDYuNjY0Mi03&#10;LjkwNjIgNi40ODE5My04LjA1MjA3IDYuMzQ5MTMtOC4xMjUgNi4yNjU4LTguMTI1IDYuMTgyNDct&#10;OC4xMjUgNi4wOTkxMy04LjA4MzMzIDYuMDE1OC04IDUuODE3ODctNy44MjI5MyA1LjYxOTkzLTcu&#10;NTM2NDcgNS40MjItNy4xNDA2TDUuNDIyLTQuMzU5NEM1LjQyMi00LjAzNjQ3IDUuNDYzNjctMy43&#10;OTE2NyA1LjU0Ny0zLjYyNSA1LjU5OTEzLTMuNTEwNCA1LjY5NTUtMy40MTY2NyA1LjgzNjEtMy4z&#10;NDM4IDUuOTc2Ny0zLjI3MDg3IDYuMTc3MjMtMy4yMzQ0IDYuNDM3Ny0zLjIzNDRMNi40Mzc3LTMg&#10;My40NTMzLTMgMy40NTMzLTMuMjM0NEMzLjc1NTM3LTMuMjM0NCAzLjk3OTMzLTMuMjgxMjcgNC4x&#10;MjUyLTMuMzc1IDQuMjI5MzMtMy40Mzc1MyA0LjMwMjIzLTMuNTQxNyA0LjM0MzktMy42ODc1IDQu&#10;MzY0NzctMy43NjA0MyA0LjM3NTItMy45Njg3NyA0LjM3NTItNC4zMTI1TDQuMzc1Mi02LjU2MjVD&#10;NC4zNzUyLTcuMjM5NTcgNC4zNjIxNy03LjY0MzIgNC4zMzYxLTcuNzczNCA0LjMxMDAzLTcuOTAz&#10;NjcgNC4yNTc5My03Ljk5NzQzIDQuMTc5OC04LjA1NDcgNC4xMDE3My04LjExMTk3IDQuMDEwNi04&#10;LjE0MDYgMy45MDY0LTguMTQwNiAzLjc3MS04LjE0MDYgMy42MTk5Ny04LjEwOTM3IDMuNDUzMy04&#10;LjA0NjlMMy4zOTA4LTguMjgxMiA1LjE1NjQtOC45ODQ0IDUuNDIyLTguOTg0NFpNOS4xMzY0LTYu&#10;NjI1QzkuMTI2LTUuNzYwNCA5LjMzNDMzLTUuMDgzMzMgOS43NjE0LTQuNTkzOCAxMC4xNzgxLTQu&#10;MTA0MiAxMC42NzI5LTMuODU5NCAxMS4yNDU4LTMuODU5NCAxMS42MzEyLTMuODU5NCAxMS45NjQ1&#10;LTMuOTYzNTcgMTIuMjQ1OC00LjE3MTkgMTIuNTI3MS00LjM4MDIzIDEyLjc2MTQtNC43Mzk2IDEy&#10;Ljk0ODktNS4yNUwxMy4xNTIxLTUuMTI1QzEzLjA1ODMtNC41NDE2NyAxMi43OTc5LTQuMDEzMDMg&#10;MTIuMzcwOC0zLjUzOTEgMTEuOTQzNy0zLjA2NTEgMTEuNDA3My0yLjgyODEgMTAuNzYxNC0yLjgy&#10;ODEgMTAuMDYzNS0yLjgyODEgOS40NjcyLTMuMDk4OTMgOC45NzI0LTMuNjQwNiA4LjQ3NzYtNC4x&#10;ODIyNyA4LjIzMDItNC45MTE0MyA4LjIzMDItNS44MjgxIDguMjMwMi02LjgyODEgOC40ODU0LTcu&#10;NjA2NzcgOC45OTU4LTguMTY0MSA5LjUwNjItOC43MjEzNyAxMC4xNDY4LTkgMTAuOTE3Ny05IDEx&#10;LjU2MzUtOSAxMi4wOTc0LTguNzgzODcgMTIuNTE5My04LjM1MTYgMTIuOTQxMi03LjkxOTI3IDEz&#10;LjE1MjEtNy4zNDM3MyAxMy4xNTIxLTYuNjI1TDkuMTM2NC02LjYyNVpNOS4xMzY0LTcgMTEuODIz&#10;OS03QzExLjgwMzEtNy4zNjQ2IDExLjc1NjItNy42MjUgMTEuNjgzMy03Ljc4MTIgMTEuNTc5Mi04&#10;LjAyMDggMTEuNDIyOS04LjIwODMzIDExLjIxNDYtOC4zNDM4IDExLjAwNjMtOC40NzkyIDEwLjc4&#10;NzUtOC41NDY5IDEwLjU1ODMtOC41NDY5IDEwLjIwNDItOC41NDY5IDkuODg5MDctOC40MDg4NyA5&#10;LjYxMy04LjEzMjggOS4zMzY5My03Ljg1NjggOS4xNzgwNy03LjQ3OTIgOS4xMzY0LTdaTTE1LjA0&#10;NTItNi42MjVDMTUuMDM0Ny01Ljc2MDQgMTUuMjQzMS01LjA4MzMzIDE1LjY3MDItNC41OTM4IDE2&#10;LjA4NjktNC4xMDQyIDE2LjU4MTYtMy44NTk0IDE3LjE1NDUtMy44NTk0IDE3LjU0LTMuODU5NCAx&#10;Ny44NzMzLTMuOTYzNTcgMTguMTU0NS00LjE3MTkgMTguNDM1OC00LjM4MDIzIDE4LjY3MDItNC43&#10;Mzk2IDE4Ljg1NzctNS4yNUwxOS4wNjA4LTUuMTI1QzE4Ljk2NzEtNC41NDE2NyAxOC43MDY2LTQu&#10;MDEzMDMgMTguMjc5NS0zLjUzOTEgMTcuODUyNC0zLjA2NTEgMTcuMzE2LTIuODI4MSAxNi42NzAy&#10;LTIuODI4MSAxNS45NzIzLTIuODI4MSAxNS4zNzU5LTMuMDk4OTMgMTQuODgxMS0zLjY0MDYgMTQu&#10;Mzg2My00LjE4MjI3IDE0LjEzODktNC45MTE0MyAxNC4xMzg5LTUuODI4MSAxNC4xMzg5LTYuODI4&#10;MSAxNC4zOTQxLTcuNjA2NzcgMTQuOTA0NS04LjE2NDEgMTUuNDE1LTguNzIxMzcgMTYuMDU1Ni05&#10;IDE2LjgyNjQtOSAxNy40NzIzLTkgMTguMDA2MS04Ljc4Mzg3IDE4LjQyOC04LjM1MTYgMTguODQ5&#10;OS03LjkxOTI3IDE5LjA2MDgtNy4zNDM3MyAxOS4wNjA4LTYuNjI1TDE1LjA0NTItNi42MjVaTTE1&#10;LjA0NTItNyAxNy43MzI3LTdDMTcuNzExOC03LjM2NDYgMTcuNjY0OS03LjYyNSAxNy41OTItNy43&#10;ODEyIDE3LjQ4NzktOC4wMjA4IDE3LjMzMTYtOC4yMDgzMyAxNy4xMjMzLTguMzQzOCAxNi45MTUt&#10;OC40NzkyIDE2LjY5NjItOC41NDY5IDE2LjQ2Ny04LjU0NjkgMTYuMTEyOS04LjU0NjkgMTUuNzk3&#10;OC04LjQwODg3IDE1LjUyMTctOC4xMzI4IDE1LjI0NTctNy44NTY4IDE1LjA4NjktNy40NzkyIDE1&#10;LjA0NTItN1pNMjMuNzM1MS04Ljk4NDQgMjMuNzM1MS03IDIzLjUxNjQtN0MyMy4zNjAxLTcuNjI1&#10;IDIzLjE1NDQtOC4wNDk0NyAyMi44OTkyLTguMjczNCAyMi42NDQtOC40OTc0IDIyLjMyMzctOC42&#10;MDk0IDIxLjkzODMtOC42MDk0IDIxLjY0NjYtOC42MDk0IDIxLjQwOTYtOC41MzEyNyAyMS4yMjcz&#10;LTguMzc1IDIxLjA0NS04LjIxODczIDIwLjk1MzktOC4wNDY4NyAyMC45NTM5LTcuODU5NCAyMC45&#10;NTM5LTcuNjE5OCAyMS4wMjE2LTcuNDE2NjcgMjEuMTU3LTcuMjUgMjEuMjgyLTcuMDcyOTMgMjEu&#10;NTQ3Ni02Ljg4NTQzIDIxLjk1MzktNi42ODc1TDIyLjg3NTgtNi4yNUMyMy43NDAzLTUuODIyOTMg&#10;MjQuMTcyNi01LjI3MDg3IDI0LjE3MjYtNC41OTM4IDI0LjE3MjYtNC4wNjI1MyAyMy45NzIxLTMu&#10;NjM1NDMgMjMuNTcxMS0zLjMxMjUgMjMuMTctMi45ODk1NyAyMi43MTk1LTIuODI4MSAyMi4yMTk1&#10;LTIuODI4MSAyMS44NjU0LTIuODI4MSAyMS40NTkxLTIuODkwNiAyMS4wMDA4LTMuMDE1NiAyMC44&#10;NjUzLTMuMDU3MjcgMjAuNzUwNy0zLjA3ODEgMjAuNjU3LTMuMDc4MSAyMC41NjMzLTMuMDc4MSAy&#10;MC40OTA0LTMuMDIwOCAyMC40MzgzLTIuOTA2MkwyMC4yMTk1LTIuOTA2MiAyMC4yMTk1LTQuOTg0&#10;NCAyMC40MzgzLTQuOTg0NEMyMC41NTI4LTQuMzkwNjcgMjAuNzc2OC0zLjk0NTMzIDIxLjExMDEt&#10;My42NDg0IDIxLjQ0MzQtMy4zNTE1MyAyMS44MTg0LTMuMjAzMSAyMi4yMzUxLTMuMjAzMSAyMi41&#10;MjY4LTMuMjAzMSAyMi43NjM4LTMuMjg5MDMgMjIuOTQ2MS0zLjQ2MDkgMjMuMTI4NC0zLjYzMjgz&#10;IDIzLjIxOTUtMy44Mzg1NyAyMy4yMTk1LTQuMDc4MSAyMy4yMTk1LTQuMzY5NzcgMjMuMTE3OS00&#10;LjYxNDU3IDIyLjkxNDgtNC44MTI1IDIyLjcxMTctNS4wMTA0MyAyMi4zMDI4LTUuMjYwNDMgMjEu&#10;Njg4My01LjU2MjUgMjEuMDczNy01Ljg2NDU3IDIwLjY3MjYtNi4xNDA2IDIwLjQ4NTEtNi4zOTA2&#10;IDIwLjI5NzYtNi42MzAyIDIwLjIwMzktNi45MzIzIDIwLjIwMzktNy4yOTY5IDIwLjIwMzktNy43&#10;NzYwMyAyMC4zNjgtOC4xNzcwNyAyMC42OTYxLTguNSAyMS4wMjQyLTguODIyOTMgMjEuNDQ4Ny04&#10;Ljk4NDQgMjEuOTY5NS04Ljk4NDQgMjIuMTk4Ny04Ljk4NDQgMjIuNDc0Ny04LjkzNzUzIDIyLjc5&#10;NzYtOC44NDM4IDIzLjAxNjQtOC43ODEyNyAyMy4xNTctOC43NSAyMy4yMTk1LTguNzUgMjMuMjky&#10;NC04Ljc1IDIzLjM0NzEtOC43NjMwMyAyMy4zODM2LTguNzg5MSAyMy40MjAxLTguODE1MSAyMy40&#10;NjQzLTguODgwMiAyMy41MTY0LTguOTg0NEwyMy43MzUxLTguOTg0NFpNMjguMzg0Ni0xMi4wMzEy&#10;IDI1LjI3NTItMi44MjgxIDI0Ljc1OTYtMi44MjgxIDI3Ljg4NDYtMTIuMDMxMiAyOC4zODQ2LTEy&#10;LjAzMTJaTTMwLjU4MzItNy43NUMzMC45OTk5LTguMTc3MDcgMzEuMjQ0Ny04LjQyMTg3IDMxLjMx&#10;NzYtOC40ODQ0IDMxLjUxNTUtOC42NDA2NyAzMS43MjM5LTguNzYzMDcgMzEuOTQyNi04Ljg1MTYg&#10;MzIuMTYxMy04Ljk0MDEzIDMyLjM4MDEtOC45ODQ0IDMyLjU5ODgtOC45ODQ0IDMyLjk2MzQtOC45&#10;ODQ0IDMzLjI3NTktOC44Nzc2MyAzMy41MzYzLTguNjY0MSAzMy43OTY4LTguNDUwNTcgMzMuOTcz&#10;OS04LjE0NTg3IDM0LjA2NzYtNy43NSAzNC40OTQ3LTguMjYwNCAzNC44NTkyLTguNTkzNzMgMzUu&#10;MTYxMy04Ljc1IDM1LjQ2MzQtOC45MDYyNyAzNS43NzU5LTguOTg0NCAzNi4wOTg4LTguOTg0NCAz&#10;Ni40MDA5LTguOTg0NCAzNi42NzE4LTguOTA2MjcgMzYuOTExMy04Ljc1IDM3LjE1MDktOC41OTM3&#10;MyAzNy4zNDM2LTguMzMzMzMgMzcuNDg5NS03Ljk2ODggMzcuNTcyOC03LjcyOTIgMzcuNjE0NS03&#10;LjM0Mzc3IDM3LjYxNDUtNi44MTI1TDM3LjYxNDUtNC4zMTI1QzM3LjYxNDUtMy45NDc5IDM3LjY0&#10;NTctMy42OTc5IDM3LjcwODItMy41NjI1IDM3Ljc0OTktMy40Njg3NyAzNy44MjgtMy4zOTA2MyAz&#10;Ny45NDI2LTMuMzI4MSAzOC4wNTcyLTMuMjY1NjMgMzguMjQ0Ny0zLjIzNDQgMzguNTA1MS0zLjIz&#10;NDRMMzguNTA1MS0zIDM1LjYzMDEtMyAzNS42MzAxLTMuMjM0NCAzNS43NTUxLTMuMjM0NEMzNi4w&#10;MDUxLTMuMjM0NCAzNi4xOTc4LTMuMjgxMjcgMzYuMzMzMi0zLjM3NSAzNi40MjY5LTMuNDM3NTMg&#10;MzYuNDk0Ni0zLjU0NjkgMzYuNTM2My0zLjcwMzEgMzYuNTU3Mi0zLjc3NjAzIDM2LjU2NzYtMy45&#10;NzkxNyAzNi41Njc2LTQuMzEyNUwzNi41Njc2LTYuODEyNUMzNi41Njc2LTcuMjkxNjMgMzYuNTEw&#10;My03LjYyNDk3IDM2LjM5NTctNy44MTI1IDM2LjIyOS04LjA4MzM3IDM1Ljk2MzQtOC4yMTg4IDM1&#10;LjU5ODgtOC4yMTg4IDM1LjM4MDEtOC4yMTg4IDM1LjE1NjEtOC4xNjQxIDM0LjkyNy04LjA1NDcg&#10;MzQuNjk3OC03Ljk0NTMgMzQuNDIxNy03LjczOTU3IDM0LjA5ODgtNy40Mzc1TDM0LjA5ODgtNy4z&#10;NTk0IDM0LjA5ODgtNy4wOTM4IDM0LjA5ODgtNC4zMTI1QzM0LjA5ODgtMy45MTY3IDM0LjEyMjMt&#10;My42NjkzIDM0LjE2OTItMy41NzAzIDM0LjIxNjEtMy40NzEzNyAzNC4yOTk0LTMuMzkwNjMgMzQu&#10;NDE5Mi0zLjMyODEgMzQuNTM4OS0zLjI2NTYzIDM0Ljc0OTktMy4yMzQ0IDM1LjA1Mi0zLjIzNDRM&#10;MzUuMDUyLTMgMzIuMTE0NS0zIDMyLjExNDUtMy4yMzQ0QzMyLjQzNzQtMy4yMzQ0IDMyLjY1ODct&#10;My4yNzA4NyAzMi43Nzg1LTMuMzQzOCAzMi44OTgzLTMuNDE2NjcgMzIuOTc5LTMuNTMxMjMgMzMu&#10;MDIwNy0zLjY4NzUgMzMuMDQxNi0zLjc2MDQzIDMzLjA1Mi0zLjk2ODc3IDMzLjA1Mi00LjMxMjVM&#10;MzMuMDUyLTYuODEyNUMzMy4wNTItNy4yOTE2MyAzMi45ODQzLTcuNjM1NCAzMi44NDg4LTcuODQz&#10;OCAzMi42NjEzLTguMTE0NiAzMi40MDA5LTguMjUgMzIuMDY3Ni04LjI1IDMxLjgzODQtOC4yNSAz&#10;MS42MTQ0LTguMTg3NSAzMS4zOTU3LTguMDYyNSAzMS4wNDE2LTcuODc0OTcgMzAuNzcwNy03LjY2&#10;NjYzIDMwLjU4MzItNy40Mzc1TDMwLjU4MzItNC4zMTI1QzMwLjU4MzItMy45Mzc1IDMwLjYwOTIt&#10;My42OTI3IDMwLjY2MTMtMy41NzgxIDMwLjcxMzQtMy40NjM1IDMwLjc5MTYtMy4zNzc1NyAzMC44&#10;OTU3LTMuMzIwMyAzMC45OTk5LTMuMjYzMDMgMzEuMjA4Mi0zLjIzNDQgMzEuNTIwNy0zLjIzNDRM&#10;MzEuNTIwNy0zIDI4LjY0NTctMyAyOC42NDU3LTMuMjM0NEMyOC45MTY2LTMuMjM0NCAyOS4xMDQx&#10;LTMuMjYzMDMgMjkuMjA4Mi0zLjMyMDMgMjkuMzEyNC0zLjM3NzU3IDI5LjM5MDUtMy40Njg3MyAy&#10;OS40NDI2LTMuNTkzOCAyOS40OTQ3LTMuNzE4NzMgMjkuNTIwNy0zLjk1ODMgMjkuNTIwNy00LjMx&#10;MjVMMjkuNTIwNy02LjUzMTJDMjkuNTIwNy03LjE3NzA3IDI5LjUwNTEtNy41OTM3MyAyOS40NzM4&#10;LTcuNzgxMiAyOS40NDI2LTcuOTE2NjcgMjkuMzk1Ny04LjAxMDQzIDI5LjMzMzItOC4wNjI1IDI5&#10;LjI3MDctOC4xMTQ1NyAyOS4xODIyLTguMTQwNiAyOS4wNjc2LTguMTQwNiAyOC45NTMtOC4xNDA2&#10;IDI4LjgxMjQtOC4xMDkzNyAyOC42NDU3LTguMDQ2OUwyOC41NTItOC4yODEyIDMwLjMwMi04Ljk4&#10;NDQgMzAuNTgzMi04Ljk4NDQgMzAuNTgzMi03Ljc1Wk00MC45MzgxLTcuNzVDNDEuMzU0OC04LjE3&#10;NzA3IDQxLjU5OTYtOC40MjE4NyA0MS42NzI1LTguNDg0NCA0MS44NzA0LTguNjQwNjcgNDIuMDc4&#10;OC04Ljc2MzA3IDQyLjI5NzUtOC44NTE2IDQyLjUxNjItOC45NDAxMyA0Mi43MzUtOC45ODQ0IDQy&#10;Ljk1MzctOC45ODQ0IDQzLjMxODMtOC45ODQ0IDQzLjYzMDgtOC44Nzc2MyA0My44OTEyLTguNjY0&#10;MSA0NC4xNTE3LTguNDUwNTcgNDQuMzI4OC04LjE0NTg3IDQ0LjQyMjUtNy43NSA0NC44NDk2LTgu&#10;MjYwNCA0NS4yMTQxLTguNTkzNzMgNDUuNTE2Mi04Ljc1IDQ1LjgxODMtOC45MDYyNyA0Ni4xMzA4&#10;LTguOTg0NCA0Ni40NTM3LTguOTg0NCA0Ni43NTU4LTguOTg0NCA0Ny4wMjY3LTguOTA2MjcgNDcu&#10;MjY2Mi04Ljc1IDQ3LjUwNTgtOC41OTM3MyA0Ny42OTg1LTguMzMzMzMgNDcuODQ0NC03Ljk2ODgg&#10;NDcuOTI3Ny03LjcyOTIgNDcuOTY5NC03LjM0Mzc3IDQ3Ljk2OTQtNi44MTI1TDQ3Ljk2OTQtNC4z&#10;MTI1QzQ3Ljk2OTQtMy45NDc5IDQ4LjAwMDYtMy42OTc5IDQ4LjA2MzEtMy41NjI1IDQ4LjEwNDgt&#10;My40Njg3NyA0OC4xODI5LTMuMzkwNjMgNDguMjk3NS0zLjMyODEgNDguNDEyMS0zLjI2NTYzIDQ4&#10;LjU5OTYtMy4yMzQ0IDQ4Ljg2LTMuMjM0NEw0OC44Ni0zIDQ1Ljk4NS0zIDQ1Ljk4NS0zLjIzNDQg&#10;NDYuMTEtMy4yMzQ0QzQ2LjM2LTMuMjM0NCA0Ni41NTI3LTMuMjgxMjcgNDYuNjg4MS0zLjM3NSA0&#10;Ni43ODE4LTMuNDM3NTMgNDYuODQ5NS0zLjU0NjkgNDYuODkxMi0zLjcwMzEgNDYuOTEyMS0zLjc3&#10;NjAzIDQ2LjkyMjUtMy45NzkxNyA0Ni45MjI1LTQuMzEyNUw0Ni45MjI1LTYuODEyNUM0Ni45MjI1&#10;LTcuMjkxNjMgNDYuODY1Mi03LjYyNDk3IDQ2Ljc1MDYtNy44MTI1IDQ2LjU4MzktOC4wODMzNyA0&#10;Ni4zMTgzLTguMjE4OCA0NS45NTM3LTguMjE4OCA0NS43MzUtOC4yMTg4IDQ1LjUxMS04LjE2NDEg&#10;NDUuMjgxOS04LjA1NDcgNDUuMDUyNy03Ljk0NTMgNDQuNzc2Ni03LjczOTU3IDQ0LjQ1MzctNy40&#10;Mzc1TDQ0LjQ1MzctNy4zNTk0IDQ0LjQ1MzctNy4wOTM4IDQ0LjQ1MzctNC4zMTI1QzQ0LjQ1Mzct&#10;My45MTY3IDQ0LjQ3NzEtMy42NjkzIDQ0LjUyNC0zLjU3MDMgNDQuNTcwOS0zLjQ3MTM3IDQ0LjY1&#10;NDMtMy4zOTA2MyA0NC43NzQtMy4zMjgxIDQ0Ljg5MzgtMy4yNjU2MyA0NS4xMDQ4LTMuMjM0NCA0&#10;NS40MDY5LTMuMjM0NEw0NS40MDY5LTMgNDIuNDY5NC0zIDQyLjQ2OTQtMy4yMzQ0QzQyLjc5MjMt&#10;My4yMzQ0IDQzLjAxMzYtMy4yNzA4NyA0My4xMzM0LTMuMzQzOCA0My4yNTMyLTMuNDE2NjcgNDMu&#10;MzMzOS0zLjUzMTIzIDQzLjM3NTYtMy42ODc1IDQzLjM5NjUtMy43NjA0MyA0My40MDY5LTMuOTY4&#10;NzcgNDMuNDA2OS00LjMxMjVMNDMuNDA2OS02LjgxMjVDNDMuNDA2OS03LjI5MTYzIDQzLjMzOTIt&#10;Ny42MzU0IDQzLjIwMzctNy44NDM4IDQzLjAxNjItOC4xMTQ2IDQyLjc1NTgtOC4yNSA0Mi40MjI1&#10;LTguMjUgNDIuMTkzMy04LjI1IDQxLjk2OTMtOC4xODc1IDQxLjc1MDYtOC4wNjI1IDQxLjM5NjUt&#10;Ny44NzQ5NyA0MS4xMjU2LTcuNjY2NjMgNDAuOTM4MS03LjQzNzVMNDAuOTM4MS00LjMxMjVDNDAu&#10;OTM4MS0zLjkzNzUgNDAuOTY0MS0zLjY5MjcgNDEuMDE2Mi0zLjU3ODEgNDEuMDY4My0zLjQ2MzUg&#10;NDEuMTQ2NS0zLjM3NzU3IDQxLjI1MDYtMy4zMjAzIDQxLjM1NDgtMy4yNjMwMyA0MS41NjMxLTMu&#10;MjM0NCA0MS44NzU2LTMuMjM0NEw0MS44NzU2LTMgMzkuMDAwNi0zIDM5LjAwMDYtMy4yMzQ0QzM5&#10;LjI3MTUtMy4yMzQ0IDM5LjQ1OS0zLjI2MzAzIDM5LjU2MzEtMy4zMjAzIDM5LjY2NzMtMy4zNzc1&#10;NyAzOS43NDU0LTMuNDY4NzMgMzkuNzk3NS0zLjU5MzggMzkuODQ5Ni0zLjcxODczIDM5Ljg3NTYt&#10;My45NTgzIDM5Ljg3NTYtNC4zMTI1TDM5Ljg3NTYtNi41MzEyQzM5Ljg3NTYtNy4xNzcwNyAzOS44&#10;Ni03LjU5MzczIDM5LjgyODctNy43ODEyIDM5Ljc5NzUtNy45MTY2NyAzOS43NTA2LTguMDEwNDMg&#10;MzkuNjg4MS04LjA2MjUgMzkuNjI1Ni04LjExNDU3IDM5LjUzNzEtOC4xNDA2IDM5LjQyMjUtOC4x&#10;NDA2IDM5LjMwNzktOC4xNDA2IDM5LjE2NzMtOC4xMDkzNyAzOS4wMDA2LTguMDQ2OUwzOC45MDY5&#10;LTguMjgxMiA0MC42NTY5LTguOTg0NCA0MC45MzgxLTguOTg0NCA0MC45MzgxLTcuNzVaTTQ5LjQ0&#10;OTItMTEuNzY1NiA0OS40NDkyLTEyLjAzMTJDNTAuMDg0Ny0xMS43MDgzIDUwLjYxNTktMTEuMzMz&#10;MyA1MS4wNDMtMTAuOTA2MiA1MS42NTc2LTEwLjI4MTMgNTIuMTI5LTkuNTU0NzMgNTIuNDU3MS04&#10;LjcyNjYgNTIuNzg1Mi03Ljg5ODQ3IDUyLjk0OTItNy4wMzEyNyA1Mi45NDkyLTYuMTI1IDUyLjk0&#10;OTItNC44MTI0NyA1Mi42MjYzLTMuNjE3MTcgNTEuOTgwNS0yLjUzOTEgNTEuMzM0Ni0xLjQ2MDk3&#10;IDUwLjQ5MDktMC42ODc1MzMgNDkuNDQ5Mi0wLjIxODhMNDkuNDQ5Mi0wLjQ1MzFDNDkuOTcwMS0w&#10;Ljc0NDc2NyA1MC4zOTcyLTEuMTQwNiA1MC43MzA1LTEuNjQwNiA1MS4wNjM4LTIuMTQwNiA1MS4z&#10;MTM4LTIuNzczNDMgNTEuNDgwNS0zLjUzOTEgNTEuNjQ3Mi00LjMwNDcgNTEuNzMwNS01LjEwNDE3&#10;IDUxLjczMDUtNS45Mzc1IDUxLjczMDUtNi44NDM3NyA1MS42NTc2LTcuNjY2NjcgNTEuNTExNy04&#10;LjQwNjIgNTEuNDA3Ni04Ljk4OTUzIDUxLjI3NzQtOS40NTgzIDUxLjEyMTEtOS44MTI1IDUwLjk2&#10;NDgtMTAuMTY2NyA1MC43NTM5LTEwLjUwNTIgNTAuNDg4My0xMC44MjgxIDUwLjIyMjctMTEuMTUx&#10;IDQ5Ljg3NjMtMTEuNDYzNSA0OS40NDkyLTExLjc2NTZaIiBzdHJva2U9Im5vbmUiLz48L2c+PGcg&#10;c3Ryb2tlPSIjMjYyNjI2IiBmaWxsPSIjMjYyNjI2IiBmb250LWZhbWlseT0ibXdiX2Ntc3kxMCIg&#10;Zm9udC1zaXplPSIxMy4zMzMzIiB0cmFuc2Zvcm09InRyYW5zbGF0ZSgyNDcgMTQwKSI+PHBhdGgg&#10;ZD0iTTEuOTA2Mi0wLjM3NUMxLjkwNjItMC40Mzc1MzMgMS45MjcwNy0wLjUwMDAzMyAxLjk2ODgt&#10;MC41NjI1TDQuNjcxOS0zLjI1IDEuOTY4OC01Ljk1MzFDMS45MjcwNy01Ljk5NDc3IDEuOTA2Mi02&#10;LjA1MjA3IDEuOTA2Mi02LjEyNSAxLjkwNjItNi4xODc1MyAxLjkzMjI3LTYuMjQ3NDMgMS45ODQ0&#10;LTYuMzA0NyAyLjAzNjQ3LTYuMzYxOTcgMi4wOTg5Ny02LjM5MDYgMi4xNzE5LTYuMzkwNiAyLjIz&#10;NDM3LTYuMzkwNiAyLjMwMjA3LTYuMzU5MzcgMi4zNzUtNi4yOTY5TDUuMDYyNS0zLjYwOTQgNy43&#10;MzQ0LTYuMjk2OUM3LjgwNzMzLTYuMzU5MzcgNy44Njk4My02LjM5MDYgNy45MjE5LTYuMzkwNiA3&#10;Ljk5NDc3LTYuMzkwNiA4LjA1NzI3LTYuMzY0NTcgOC4xMDk0LTYuMzEyNSA4LjE2MTQ3LTYuMjYw&#10;NDMgOC4xODc1LTYuMTk3OTMgOC4xODc1LTYuMTI1IDguMTg3NS02LjA1MjA3IDguMTY2NjctNS45&#10;OTQ3NyA4LjEyNS01Ljk1MzFMNS40MjE5LTMuMjUgOC4xMjUtMC41NjI1QzguMTY2NjctMC41MDAw&#10;MzMgOC4xODc1LTAuNDM3NTMzIDguMTg3NS0wLjM3NSA4LjE4NzUtMC4zMDIwNjcgOC4xNjE0Ny0w&#10;LjIzOTU2NyA4LjEwOTQtMC4xODc1IDguMDU3MjctMC4xMzU0MzMgNy45OTQ3Ny0wLjEwOTQgNy45&#10;MjE5LTAuMTA5NCA3Ljg1OTM3LTAuMTA5NCA3Ljc5Njg3LTAuMTQwNjMzIDcuNzM0NC0wLjIwMzFM&#10;NS4wNjI1LTIuODkwNiAyLjM3NS0wLjIwMzFDMi4zMDIwNy0wLjE0MDYzMyAyLjIzNDM3LTAuMTA5&#10;NCAyLjE3MTktMC4xMDk0IDIuMDk4OTctMC4xMDk0IDIuMDM2NDctMC4xMzgwMzMgMS45ODQ0LTAu&#10;MTk1MyAxLjkzMjI3LTAuMjUyNTY3IDEuOTA2Mi0wLjMxMjQ2NyAxLjkwNjItMC4zNzVaIiBzdHJv&#10;a2U9Im5vbmUiLz48L2c+PGcgc3Ryb2tlPSIjMjYyNjI2IiBmaWxsPSIjMjYyNjI2IiBmb250LWZh&#10;bWlseT0iVGltZXMgTmV3IFJvbWFuIiBmb250LXNpemU9IjEzLjMzMzMiIHRyYW5zZm9ybT0idHJh&#10;bnNsYXRlKDI1OCAxNDApIj48cGF0aCBkPSJNMS41MzEyLTcuNzY1NiAzLjYyNS04Ljc4MTIgMy44&#10;MjgxLTguNzgxMiAzLjgyODEtMS41MTU2QzMuODI4MS0xLjAzNjQ3IDMuODQ4OTMtMC43MzcgMy44&#10;OTA2LTAuNjE3MiAzLjkzMjI3LTAuNDk3NCA0LjAxNTYtMC40MDYyNjcgNC4xNDA2LTAuMzQzOCA0&#10;LjI2NTYtMC4yODEyNjcgNC41MjA4LTAuMjQ0OCA0LjkwNjItMC4yMzQ0TDQuOTA2MiAwIDEuNjcx&#10;OSAwIDEuNjcxOS0wLjIzNDRDMi4wNzgxLTAuMjQ0OCAyLjM0MTEtMC4yODEyNjcgMi40NjA5LTAu&#10;MzQzOCAyLjU4MDctMC40MDYyNjcgMi42NjQwMy0wLjQ4OTYgMi43MTA5LTAuNTkzOCAyLjc1Nzc3&#10;LTAuNjk3OTMzIDIuNzgxMi0xLjAwNTIgMi43ODEyLTEuNTE1NkwyLjc4MTItNi4xNTYyQzIuNzgx&#10;Mi02Ljc5MTY3IDIuNzYwNC03LjE5NzkzIDIuNzE4OC03LjM3NSAyLjY4NzUzLTcuNTEwNCAyLjYz&#10;MjgzLTcuNjA5MzcgMi41NTQ3LTcuNjcxOSAyLjQ3NjU3LTcuNzM0MzcgMi4zODAyLTcuNzY1NiAy&#10;LjI2NTYtNy43NjU2IDIuMTA5MzMtNy43NjU2IDEuODk1OC03LjY5NzkgMS42MjUtNy41NjI1TDEu&#10;NTMxMi03Ljc2NTZaTTcuMTI1LTQuMjVDNy4xMjUtNS4yMjkyIDcuMjczNDMtNi4wNzU1NyA3LjU3&#10;MDMtNi43ODkxIDcuODY3MTctNy41MDI2MyA4LjI2MDQtOC4wMzEyNyA4Ljc1LTguMzc1IDkuMTM1&#10;NC04LjY0NTggOS41MzEyMy04Ljc4MTIgOS45Mzc1LTguNzgxMiAxMC41OTM4LTguNzgxMiAxMS4x&#10;ODIzLTguNDQ3ODcgMTEuNzAzMS03Ljc4MTIgMTIuMzU5NC02Ljk0Nzg3IDEyLjY4NzUtNS44MTc2&#10;NyAxMi42ODc1LTQuMzkwNiAxMi42ODc1LTMuMzkwNiAxMi41NDQzLTIuNTQxNjcgMTIuMjU3OC0x&#10;Ljg0MzggMTEuOTcxMy0xLjE0NTg3IDExLjYwNDEtMC42MzgwMzMgMTEuMTU2Mi0wLjMyMDMgMTAu&#10;NzA4My0wLjAwMjYzMzM0IDEwLjI4MTMgMC4xNTYyIDkuODc1IDAuMTU2MiA5LjA1MjA3IDAuMTU2&#10;MiA4LjM2NDU3LTAuMzI4MTY3IDcuODEyNS0xLjI5NjkgNy4zNTQxNy0yLjExOTc3IDcuMTI1LTMu&#10;MTA0MTMgNy4xMjUtNC4yNVpNOC4zNzUtNC4wOTM4QzguMzc1LTIuOTA2MjcgOC41MjA4My0xLjkz&#10;NzUgOC44MTI1LTEuMTg3NSA5LjA1MjEtMC41NjI1IDkuNDExNDctMC4yNSA5Ljg5MDYtMC4yNSAx&#10;MC4xMTk4LTAuMjUgMTAuMzU2OC0wLjM1MTU2NyAxMC42MDE2LTAuNTU0NyAxMC44NDY0LTAuNzU3&#10;ODMzIDExLjAzMTMtMS4xMDQyIDExLjE1NjItMS41OTM4IDExLjM1NDEtMi4zMTI1MyAxMS40NTMx&#10;LTMuMzM4NTcgMTEuNDUzMS00LjY3MTkgMTEuNDUzMS01LjY1MTAzIDExLjM0ODktNi40Njg3MyAx&#10;MS4xNDA2LTcuMTI1IDEwLjk5NDgtNy42MTQ2IDEwLjc5NjktNy45NTgzMyAxMC41NDY5LTguMTU2&#10;MiAxMC4zODAyLTguMjkxNjcgMTAuMTcxOS04LjM1OTQgOS45MjE5LTguMzU5NCA5LjY0MDYzLTgu&#10;MzU5NCA5LjM4NTQtOC4yMzQ0IDkuMTU2Mi03Ljk4NDQgOC44NTQxMy03LjYzMDIgOC42NDg0My03&#10;LjA3NTUgOC41MzkxLTYuMzIwMyA4LjQyOTctNS41NjUxIDguMzc1LTQuODIyOTMgOC4zNzUtNC4w&#10;OTM4WiIgc3Ryb2tlPSJub25lIi8+PC9nPjxnIHN0cm9rZT0iIzI2MjYyNiIgZmlsbD0iIzI2MjYy&#10;NiIgZm9udC1mYW1pbHk9IlRpbWVzIE5ldyBSb21hbiIgZm9udC1zaXplPSIxMC42NjY3IiB0cmFu&#10;c2Zvcm09InRyYW5zbGF0ZSgyNzIgMTM0KSI+PHBhdGggZD0iTTAuNDUzMS0yLjg3NSAzLjIxODgt&#10;Mi44NzUgMy4yMTg4LTIuMDYyNSAwLjQ1MzEtMi4wNjI1IDAuNDUzMS0yLjg3NVpNNC4xMTExLTUu&#10;ODkwNkM0LjMxOTQzLTYuMzkwNiA0LjU4MjQ3LTYuNzczNDMgNC45MDAyLTcuMDM5MSA1LjIxNzg3&#10;LTcuMzA0NyA1LjYxMTEtNy40Mzc1IDYuMDc5OS03LjQzNzUgNi42NjMyMy03LjQzNzUgNy4xMTEx&#10;My03LjI0NDggNy40MjM2LTYuODU5NCA3LjY2MzItNi41NzgxMyA3Ljc4My02LjI3NjAzIDcuNzgz&#10;LTUuOTUzMSA3Ljc4My01LjQyMTgzIDcuNDQ5NjctNC44NzQ5NyA2Ljc4My00LjMxMjUgNy4yMzA5&#10;My00LjEzNTQzIDcuNTY5NDctMy44ODU0MyA3Ljc5ODYtMy41NjI1IDguMDI3OC0zLjIzOTU3IDgu&#10;MTQyNC0yLjg1NDEzIDguMTQyNC0yLjQwNjIgOC4xNDI0LTEuNzgxMjcgNy45MzkyNy0xLjIzOTYg&#10;Ny41MzMtMC43ODEyIDcuMDEyMTMtMC4xNzcwNjcgNi4yNTY5MyAwLjEyNSA1LjI2NzQgMC4xMjUg&#10;NC43Nzc4IDAuMTI1IDQuNDQ0NDcgMC4wNjUxIDQuMjY3NC0wLjA1NDcgNC4wOTAyNy0wLjE3NDUg&#10;NC4wMDE3LTAuMzA3MyA0LjAwMTctMC40NTMxIDQuMDAxNy0wLjU1NzMgNC4wNDMzNy0wLjY0ODQ2&#10;NyA0LjEyNjctMC43MjY2IDQuMjEwMDMtMC44MDQ3MzMgNC4zMDktMC44NDM4IDQuNDIzNi0wLjg0&#10;MzggNC41MTczMy0wLjg0MzggNC42MTExLTAuODI4MTY3IDQuNzA0OS0wLjc5NjkgNC43NTY5Ny0w&#10;Ljc3NjAzMyA0Ljg5MjM3LTAuNzEwOTMzIDUuMTExMS0wLjYwMTYgNS4zMjk4My0wLjQ5MjIgNS40&#10;ODA4Ny0wLjQyMTg2NyA1LjU2NDItMC4zOTA2IDUuNjg5Mi0wLjM1OTQgNS44Mjk4My0wLjM0Mzgg&#10;NS45ODYxLTAuMzQzOCA2LjM1MDctMC4zNDM4IDYuNjY4NC0wLjQ4NDQgNi45MzkyLTAuNzY1NiA3&#10;LjIxMDA3LTEuMDQ2ODcgNy4zNDU1LTEuMzgwMiA3LjM0NTUtMS43NjU2IDcuMzQ1NS0yLjA0Njg3&#10;IDcuMjgzLTIuMzIyOTMgNy4xNTgtMi41OTM4IDcuMDY0MjctMi43OTE2NyA2Ljk2MDEtMi45NDI3&#10;IDYuODQ1NS0zLjA0NjkgNi42ODkyMy0zLjE5MjcgNi40NzgzLTMuMzIyOSA2LjIxMjctMy40Mzc1&#10;IDUuOTQ3MDMtMy41NTIxIDUuNjczNi0zLjYwOTQgNS4zOTI0LTMuNjA5NEw1LjIyMDUtMy42MDk0&#10;IDUuMjIwNS0zLjc4MTJDNS41MDE3Ny0zLjgxMjQ3IDUuNzg1NjMtMy45MTE0MyA2LjA3MjEtNC4w&#10;NzgxIDYuMzU4NS00LjI0NDc3IDYuNTY0Mi00LjQ0NzkgNi42ODkyLTQuNjg3NSA2LjgxNDItNC45&#10;MjcxIDYuODc2Ny01LjE4NzUzIDYuODc2Ny01LjQ2ODggNi44NzY3LTUuODMzMzMgNi43NjIxMy02&#10;LjEzMDIgNi41MzMtNi4zNTk0IDYuMzAzOC02LjU4ODUzIDYuMDE3MzMtNi43MDMxIDUuNjczNi02&#10;LjcwMzEgNS4xMjE1My02LjcwMzEgNC42NTgtNi40MDYyMyA0LjI4My01LjgxMjVMNC4xMTExLTUu&#10;ODkwNloiIHN0cm9rZT0ibm9uZSIvPjwvZz48ZyBzdHJva2U9IiMwMDcyQkQiIHN0cm9rZS13aWR0&#10;aD0iMC44MzMzIiBzdHJva2UtbGluZWNhcD0iYnV0dCIgc3Ryb2tlLWxpbmVqb2luPSJyb3VuZCIg&#10;ZmlsbD0iIzAwNzJCRCI+PHBhdGggZD0iTTI1NC4xODIgMTU1LjA4NSAyNTQuODg1IDE1NS44ODQg&#10;MjU1LjU4NyAxNTYuODA3IDI1Ni4yODkgMTU3LjcxNyAyNTYuOTkxIDE1OC41NTggMjU3LjY5MyAx&#10;NTkuNDQzIDI1OC4zOTUgMTYwLjIyNSAyNTkuMDk3IDE2MC45OTQgMjU5Ljc5OSAxNjEuOTI3IDI2&#10;MC41MDEgMTYyLjgxNSAyNjEuMjAzIDE2My44NTQgMjYxLjkwNSAxNjQuODQ1IDI2Mi42MDcgMTY1&#10;Ljk1NSAyNjMuMzA5IDE2Ny4wNjIgMjY0LjAxMSAxNjcuOTc1IDI2NC43MTMgMTY4LjgzMiAyNjUu&#10;NDE1IDE2OS42MTQgMjY2LjExNyAxNzAuNDUxIDI2Ni44MTkgMTcxLjE4IDI2Ny41MjEgMTcxLjk2&#10;MyAyNjguMjIzIDE3Mi42OTggMjY4LjkyNSAxNzMuNDE2IDI2OS42MjcgMTc0LjE4NiAyNzAuMzI5&#10;IDE3NC44NzYgMjcxLjAzMSAxNzUuNTI4IDI3MS43MzMgMTc2LjE2OSAyNzIuNDM1IDE3Ni42OCAy&#10;NzMuMTM4IDE3Ny4xNzkgMjczLjg0IDE3Ny41ODkgMjc0LjU0MiAxNzguMTE4IDI3NS4yNDQgMTc4&#10;LjYwMiAyNzUuOTQ2IDE3OS4xNzYgMjc2LjY0OCAxNzkuNjk4IDI3Ny4zNSAxODAuMjc5IDI3OC4w&#10;NTIgMTgwLjg2OCAyNzguNzU0IDE4MS4yOTggMjc5LjQ1NiAxODEuODU2IDI4MC4xNTggMTgyLjE2&#10;NSAyODAuODYgMTgyLjQxNiAyODEuNTYyIDE4Mi42NDQgMjgyLjI2NCAxODIuODQ2IDI4Mi45Njkg&#10;MTgyLjkyMSAyODMuNjczIDE4My4wMDUgMjg0LjM3OCAxODMuMTk1IDI4NS4wODMgMTgzLjMwNCAy&#10;ODUuNzg4IDE4My4zODUgMjg2LjQ5MiAxODMuNSAyODcuMTk3IDE4My42NjkgMjg3LjkwMiAxODMu&#10;ODI0IDI4OC42MDcgMTgzLjk1NSAyODkuMzExIDE4NC4xNTkgMjkwLjAxNiAxODQuNDA5IDI5MC43&#10;MjEgMTg0LjU1NyAyOTEuNDI1IDE4NC43MSAyOTIuMTMgMTg0Ljg3NiAyOTIuODM1IDE4NS4wODYg&#10;MjkzLjU0IDE4NS4zMjQgMjk0LjI0NCAxODUuNjk4IDI5NC45NDkgMTg1LjkzOSAyOTUuNjU0IDE4&#10;Ni4wNDggMjk2LjM1OCAxODYuMTM4IDI5Ny4wNjMgMTg2LjE3MiAyOTcuNzY4IDE4Ni4wNDEgMjk4&#10;LjQ3MyAxODUuOTE5IDI5OS4xNzcgMTg1Ljg1NCAyOTkuODgyIDE4NS43MSAzMDAuNTg3IDE4NS41&#10;NiAzMDEuMjkyIDE4NS4zNTcgMzAxLjk5NiAxODUuMSAzMDIuNzAxIDE4NC43NCAzMDMuNDA2IDE4&#10;NC4yNjggMzA0LjExIDE4My44MTYgMzA0LjgxNSAxODMuNDY2IDMwNS41MiAxODMuMDQ5IDMwNi4y&#10;MjQgMTgyLjcwMiAzMDYuOTI5IDE4Mi40MDcgMzA3LjYzNCAxODIuMTQyIDMwOC4zMzkgMTgxLjkz&#10;IDMwOS4wNDMgMTgxLjY0MiAzMDkuNzQ4IDE4MS4zODUgMzEwLjQ1MyAxODEuMDExIDMxMS4xNTgg&#10;MTgwLjY4IDMxMS44NjIgMTgwLjMxMSAzMTIuNTY3IDE4MC4wMDYgMzEzLjI3MiAxNzkuODEzIDMx&#10;My45NzYgMTc5Ljc5NSAzMTQuNjgxIDE3OS43NjIgMzE1LjM4NiAxNzkuNzIzIDMxNi4wOTEgMTc5&#10;LjU3OCAzMTYuNzk1IDE3OS4zODggMzE3LjUgMTc5LjA5OSAzMTguMjA1IDE3OC43ODUgMzE4Ljkx&#10;IDE3OC41MTMgMzE5LjYxNSAxNzguNDAyIDMyMC4zMiAxNzguMzI3IDMyMS4wMjUgMTc4LjMgMzIx&#10;LjczIDE3OC4yODggMzIyLjQzNSAxNzguMzMzIDMyMy4xNCAxNzguMzYgMzIzLjg0NSAxNzguMjM0&#10;IDMyNC41NSAxNzguMTUgMzI1LjI1NSAxNzcuOTg5IDMyNS45NiAxNzcuODIzIDMyNi42NjUgMTc3&#10;LjU3OSAzMjcuMzcgMTc3LjQxMSAzMjguMDc1IDE3Ny4zMjEgMzI4Ljc4IDE3Ny4zMTcgMzI5LjQ4&#10;NSAxNzcuMzUgMzMwLjE5IDE3Ny4zMDIgMzMwLjg5NSAxNzcuMTAyIDMzMS42IDE3Ni44MjUgMzMy&#10;LjMwNSAxNzYuNDQ0IDMzMy4wMSAxNzUuOTgyIDMzMy43MTUgMTc1LjU5MSAzMzQuNDIgMTc1LjM2&#10;NyAzMzUuMTI1IDE3NS4xMzUgMzM1LjgzIDE3NC45MDIgMzM2LjUzNSAxNzQuNzE4IDMzNy4yNCAx&#10;NzQuNTg5IDMzNy45NDUgMTc0LjM4MyAzMzguNjUgMTc0LjEyOSAzMzkuMzU1IDE3My45NDYgMzQw&#10;LjA2IDE3My43MyAzNDAuNzY1IDE3My40OTkgMzQxLjQ3IDE3My40MjMgMzQyLjE3NSAxNzMuMzc5&#10;IDM0Mi44OCAxNzMuMyAzNDMuNTg1IDE3My4xNjMgMzQ0LjI5IDE3My4wNDggMzQ0Ljk5NSAxNzIu&#10;ODkgMzQ1LjcgMTcyLjY0IDM0Ni40MDUgMTcyLjMxNCAzNDcuMTEgMTcxLjg5MSAzNDcuODE1IDE3&#10;MS40NjIgMzQ4LjUyIDE3MS4wNjMgMzQ5LjIyNSAxNzAuNzQgMzQ5LjkzIDE3MC41MDQgMzUwLjYz&#10;NSAxNzAuMjkgMzUxLjM0IDE3MC4xIDM1Mi4wNDUgMTY5Ljc5NCAzNTIuNzUgMTY5LjQxNSAzNTMu&#10;NDU0IDE2OS4wMyAzNTQuMTU4IDE2OC42NTUgMzU0Ljg2MiAxNjguMzM0IDM1NS41NjUgMTY4LjA5&#10;NCAzNTYuMjY5IDE2OC4xMTcgMzU2Ljk3MyAxNjguMzg4IDM1Ny42NzcgMTY4LjUwNCAzNTguMzgx&#10;IDE2OC40NzYgMzU5LjA4NSAxNjguNDE4IDM1OS43ODkgMTY4LjI5OCAzNjAuNDkzIDE2OC4wNjgg&#10;MzYxLjE5NyAxNjcuODIyIDM2MS45IDE2Ny40MDIgMzYyLjYwNCAxNjcuMDkxIDM2My4zMDggMTY2&#10;Ljg5MSAzNjQuMDEyIDE2Ni43MSAzNjQuNzE2IDE2Ni43MyAzNjUuNDIgMTY2Ljc3NSAzNjYuMTI0&#10;IDE2Ni42NDQgMzY2LjgyOCAxNjYuMzc3IDM2Ny41MzEgMTY2LjA0MyAzNjguMjM1IDE2NS42Njcg&#10;MzY4LjkzOSAxNjUuMjgxIDM2OS42NDMgMTY0Ljk4NiAzNzAuMzQ3IDE2NC43MzMgMzcxLjA1MSAx&#10;NjQuNTk0IDM3MS43NTQgMTY0Ljc0IDM3Mi40NTggMTY0LjgxIDM3My4xNjIgMTY0Ljc2MyAzNzMu&#10;ODY2IDE2NC42ODggMzc0LjU3IDE2NC42MDEgMzc1LjI3NCAxNjQuNTI4IDM3NS45NzggMTY0LjQ4&#10;MiAzNzYuNjgyIDE2NC4zNTcgMzc3LjM4NSAxNjQuMzAxIDM3OC4wODkgMTY0LjM0NyAzNzguNzkz&#10;IDE2NC4zOTYiIGZpbGw9Im5vbmUiIGZpbGwtcnVsZT0iZXZlbm9kZCIvPjxwYXRoIGQ9Ik0yNTMu&#10;ODUgMTkxLjk4MSAyNTQuNTU2IDE5Mi4yNDggMjU1LjI2MiAxOTIuNjIgMjU1Ljk2OCAxOTMuMjM5&#10;IDI1Ni42NzQgMTkzLjY4MiAyNTcuMzggMTkzLjk3MyAyNTguMDg2IDE5NC42IDI1OC43OTMgMTk1&#10;LjE4OCAyNTkuNDk5IDE5NS45NjkgMjYwLjIwNSAxOTYuODQ2IDI2MC45MTEgMTk3LjgyOSAyNjEu&#10;NjE3IDE5OC43MDEgMjYyLjMyMyAxOTkuMzkyIDI2My4wMjkgMjAwLjIxMSAyNjMuNzM2IDIwMS4w&#10;MjEgMjY0LjQ0MiAyMDEuNzI2IDI2NS4xNDggMjAyLjMyNSAyNjUuODU0IDIwMi44MDEgMjY2LjU2&#10;IDIwMy4wNjYgMjY3LjI2NiAyMDMuMzQ3IDI2Ny45NzIgMjAzLjY2IDI2OC42NzggMjAzLjk5OSAy&#10;NjkuMzg1IDIwNC4yMzQgMjcwLjA5MSAyMDQuNDc4IDI3MC43OTcgMjA0Ljc2MiAyNzEuNTAzIDIw&#10;NS4wMTYgMjcyLjIwOSAyMDUuMTEgMjcyLjkxNSAyMDUuNDMzIDI3My42MjEgMjA1LjY4NCAyNzQu&#10;MzI4IDIwNS45NTkgMjc1LjAzNCAyMDYuNDUyIDI3NS43NCAyMDcuMTAxIDI3Ni40NDYgMjA3LjYx&#10;NSAyNzcuMTUyIDIwOC4xMzggMjc3Ljg1OCAyMDguNjA1IDI3OC41NjQgMjA4LjkyOCAyNzkuMjcg&#10;MjA5LjI1MyAyNzkuOTc3IDIwOS40MjIgMjgwLjY4MyAyMDkuMzM0IDI4MS4zODkgMjA5LjI3IDI4&#10;Mi4wOTUgMjA5LjA2OCAyODIuODA3IDIwOS4xNDYgMjgzLjUyIDIwOS4zMzMgMjg0LjIzMiAyMDku&#10;Mzc2IDI4NC45NDUgMjA5LjU0MiAyODUuNjU3IDIwOS43MTggMjg2LjM3IDIwOS44NiAyODcuMDgy&#10;IDIxMC4yMjEgMjg3Ljc5NSAyMTAuNjgyIDI4OC41MDcgMjExLjExOCAyODkuMjIgMjExLjUxMiAy&#10;ODkuOTI1IDIxMS45MjQgMjkwLjYzIDIxMi4zOCAyOTEuMzM2IDIxMi43MTIgMjkyLjA0MSAyMTMu&#10;MDUgMjkyLjc0NiAyMTMuMjYxIDI5My40NTEgMjEzLjQ4MSAyOTQuMTU3IDIxMy44MjggMjk0Ljg2&#10;MiAyMTQuMTU4IDI5NS41NjcgMjE0LjMxNiAyOTYuMjcyIDIxNC42MzMgMjk2Ljk4IDIxNC41NjUg&#10;Mjk3LjY4OCAyMTQuNjEgMjk4LjM5NiAyMTQuNjQ2IDI5OS4xMDQgMjE0LjU4OCAyOTkuODEyIDIx&#10;NC41NjQgMzAwLjUxOSAyMTQuNTk0IDMwMS4yMjcgMjE0LjU0NyAzMDEuOTM1IDIxNC42MzEgMzAy&#10;LjY0MyAyMTQuODA3IDMwMy4zNTEgMjE1LjA0NiAzMDQuMDU2IDIxNS4zMzUgMzA0Ljc2MiAyMTUu&#10;NDg2IDMwNS40NjggMjE1LjYgMzA2LjE3MyAyMTUuNjIzIDMwNi44NzkgMjE1LjU1NyAzMDcuNTg1&#10;IDIxNS41MDQgMzA4LjI5MSAyMTUuNTI1IDMwOC45OTYgMjE1LjY5NyAzMDkuNzAyIDIxNS45NTEg&#10;MzEwLjQwOCAyMTYuMjI1IDMxMS4xMTcgMjE2LjQ4OSAzMTEuODI2IDIxNi41ODEgMzEyLjUzNSAy&#10;MTYuNDkxIDMxMy4yNDUgMjE2LjQxMyAzMTMuOTU0IDIxNi4zMTYgMzE0LjY2MyAyMTYuMTg0IDMx&#10;NS4zNzIgMjE2LjI4MSAzMTYuMDgyIDIxNi40NDEgMzE2Ljc5MSAyMTYuNDk2IDMxNy41IDIxNi4z&#10;MTMgMzE4LjIwNyAyMTYuMjcgMzE4LjkxNCAyMTYuNTA1IDMxOS42MjEgMjE2LjYzOCAzMjAuMzI4&#10;IDIxNi43MTIgMzIxLjAzNSAyMTYuNzE5IDMyMS43NDIgMjE2LjcwMSAzMjIuNDQ5IDIxNi44MjMg&#10;MzIzLjE1NiAyMTYuOTYxIDMyMy44NjMgMjE3LjE2NyAzMjQuNTcgMjE3LjQ3NyAzMjUuMjc3IDIx&#10;Ny42OTEgMzI1Ljk4NCAyMTcuODMxIDMyNi42OTEgMjE3Ljk5NSAzMjcuMzk4IDIxOC4wOTkgMzI4&#10;LjEwNSAyMTguMzI4IDMyOC44MTIgMjE4LjQxMiAzMjkuNTE5IDIxOC42NCAzMzAuMjI1IDIxOS4w&#10;NjcgMzMwLjkzMiAyMTkuNTgxIDMzMS42MzkgMjIwLjAxMiAzMzIuMzQ2IDIyMC4xNSAzMzMuMDUz&#10;IDIyMC4zMTMgMzMzLjc2IDIyMC43ODUgMzM0LjQ2NyAyMjEuMTU4IDMzNS4xNzQgMjIxLjQyOCAz&#10;MzUuODgxIDIyMS41ODcgMzM2LjU4OCAyMjEuODA0IDMzNy4yOTUgMjIyLjA0NyAzMzguMDAyIDIy&#10;Mi4xNjIgMzM4LjcwOSAyMjIuMjA3IDMzOS40MTYgMjIyLjQyNiAzNDAuMTIzIDIyMi41MzggMzQw&#10;LjgzIDIyMi4zNTggMzQxLjUzNyAyMjIuMTI5IDM0Mi4yNDQgMjIxLjc5MyAzNDIuOTUxIDIyMS42&#10;MjcgMzQzLjY1OCAyMjEuNDExIDM0NC4zNjUgMjIxLjMzNiAzNDUuMDcyIDIyMS4yNTcgMzQ1Ljc3&#10;OSAyMjEuMjIyIDM0Ni40ODYgMjIxLjEzMyAzNDcuMTkzIDIyMS4wNjkgMzQ3LjkgMjIwLjk3NyAz&#10;NDguNjA3IDIyMS4wMjUgMzQ5LjMxNCAyMjEuMDMyIDM1MC4wMjEgMjIxLjAwMyAzNTAuNzI4IDIy&#10;MS4wODEgMzUxLjQzNSAyMjEuMjM3IDM1Mi4xNDIgMjIxLjI1NSAzNTIuODQ5IDIyMS4xODkgMzUz&#10;LjU1NyAyMjEuMDkyIDM1NC4yNjYgMjIwLjk2MiAzNTQuOTc1IDIyMC45NDggMzU1LjY4MyAyMjAu&#10;ODAzIDM1Ni4zOTIgMjIwLjU0OSAzNTcuMTAxIDIyMC40MDkgMzU3LjgwOSAyMjAuNDI3IDM1OC41&#10;MTggMjIwLjQ5IDM1OS4yMjcgMjIwLjYxIDM1OS45MzUgMjIwLjY0MyAzNjAuNjQ0IDIyMC42MiAz&#10;NjEuMzUzIDIyMC42MDEgMzYyLjA2MSAyMjAuNTQ3IDM2Mi43NyAyMjAuNDc2IDM2My40NzkgMjIw&#10;LjUyNSAzNjQuMTg3IDIyMC41NzggMzY0Ljg5NiAyMjAuNzcyIDM2NS42MDUgMjIxLjA1NiAzNjYu&#10;MzEzIDIyMS4zMzggMzY3LjAyMiAyMjEuNTU5IDM2Ny43MzEgMjIxLjgzIDM2OC40MzkgMjIyLjA2&#10;MyAzNjkuMTQ4IDIyMS45NTEgMzY5Ljg1NyAyMjEuNzU5IDM3MC41NjUgMjIxLjU4MyAzNzEuMjc0&#10;IDIyMS4yNDkgMzcxLjk4MyAyMjAuNzcgMzcyLjY5MSAyMjAuMTcyIDM3My40IDIxOS43NDUgMzc0&#10;LjEwOSAyMTkuMzUgMzc0LjgxNyAyMTguOTA4IDM3NS41MjYgMjE4LjUxNiAzNzYuMjM1IDIxOC4x&#10;OTQgMzc2Ljk0MyAyMTcuNzkyIDM3Ny42NTIgMjE3LjM4NyAzNzguMzYxIDIxNy4wMjkgMzc5LjA2&#10;OSAyMTYuODEzIiBzdHJva2U9IiNEOTUzMTkiIGZpbGw9Im5vbmUiIGZpbGwtcnVsZT0iZXZlbm9k&#10;ZCIvPjxwYXRoIGQ9Ik0yNjAuNDk3IDE0MyAyNjEuMjAxIDE0My43NDkgMjYxLjkwNSAxNDQuNTg1&#10;IDI2Mi42MDggMTQ1LjIwNSAyNjMuMzEyIDE0NS43MiAyNjQuMDE1IDE0Ni4yMjIgMjY0LjcxOSAx&#10;NDYuNzY1IDI2NS40MjIgMTQ3LjI1OCAyNjYuMTI2IDE0Ny43NzggMjY2LjgzIDE0OC4xNyAyNjcu&#10;NTMzIDE0OC42NDYgMjY4LjIzNyAxNDkuMDU0IDI2OC45NCAxNDkuMzY1IDI2OS42NDQgMTQ5LjUz&#10;OSAyNzAuMzQ4IDE0OS40NzYgMjcxLjA1MSAxNDkuNDUxIDI3MS43NTUgMTQ5LjU1NyAyNzIuNDU4&#10;IDE0OS45MzggMjczLjE2MiAxNTAuMTAyIDI3My44NjYgMTUwLjI1OSAyNzQuNTY5IDE1MC42Njgg&#10;Mjc1LjI3MyAxNTEuMTM3IDI3NS45NzYgMTUxLjUxIDI3Ni42OCAxNTEuODEgMjc3LjM4NCAxNTEu&#10;OTU1IDI3OC4wODcgMTUyLjA2NSAyNzguNzkxIDE1Mi4zNzMgMjc5LjQ5NCAxNTIuNzAxIDI4MC4x&#10;OTggMTUzLjExNSAyODAuOTAxIDE1My43NDIgMjgxLjYwNSAxNTQuMDk5IDI4Mi4zMDkgMTU0LjQ2&#10;MyAyODMuMDEyIDE1NC43MjkgMjgzLjcxNiAxNTQuOSAyODQuNDE5IDE1NC45NTMgMjg1LjEyMyAx&#10;NTQuOTg2IDI4NS44MjcgMTU1LjA0NSAyODYuNTMgMTU1LjE5MiAyODcuMjM0IDE1NS4zNjcgMjg3&#10;LjkzNyAxNTUuMzQzIDI4OC42NDEgMTU1LjIwOSAyODkuMzQ1IDE1NC45NDcgMjkwLjA0OSAxNTQu&#10;NTkyIDI5MC43NTMgMTU0LjA2NSAyOTEuNDU3IDE1My41OSAyOTIuMTYxIDE1My4yNDcgMjkyLjg2&#10;NSAxNTMuMDI0IDI5My41NjggMTUyLjk4IDI5NC4yNzIgMTUyLjk3OCAyOTQuOTc2IDE1My4yNCAy&#10;OTUuNjggMTUzLjUxOSAyOTYuMzg0IDE1My42MTggMjk3LjA4OCAxNTMuNjAyIDI5Ny43OTIgMTUz&#10;LjQ4MSAyOTguNDk2IDE1My40NDIgMjk5LjE5OSAxNTMuNDUgMjk5LjkwMyAxNTMuNTkzIDMwMC42&#10;MDcgMTUzLjkzNiAzMDEuMzExIDE1NC41NCAzMDIuMDE1IDE1NS4yMjUgMzAyLjcxOSAxNTUuNzA5&#10;IDMwMy40MjIgMTU2LjEyNSAzMDQuMTI2IDE1Ni4xNjYgMzA0LjgzIDE1NS41NTEgMzA1LjUzNCAx&#10;NTQuNTQyIDMwNi4yMzggMTU0LjA2NiAzMDYuOTQyIDE1My45OTQgMzA3LjY0NiAxNTMuOTk4IDMw&#10;OC4zNSAxNTMuOTQ2IDMwOS4wNTMgMTUzLjg3NCAzMDkuNzU3IDE1My45MTEgMzEwLjQ2MSAxNTQu&#10;MDc1IDMxMS4xNjUgMTU0LjE2NiAzMTEuODY5IDE1My44MzIgMzEyLjU3MyAxNTMuNDI5IDMxMy4y&#10;NzcgMTUzLjE0IDMxMy45ODEgMTUyLjg0NCAzMTQuNjg1IDE1Mi43MjkgMzE1LjM4OCAxNTIuODg3&#10;IDMxNi4wOTIgMTUzLjEyMiAzMTYuNzk2IDE1My40MDkgMzE3LjUgMTUzLjU2OCAzMTguMjA0IDE1&#10;My42OSAzMTguOTA4IDE1My42MDEgMzE5LjYxMiAxNTMuMDYgMzIwLjMxNSAxNTIuMjQ4IDMyMS4w&#10;MTkgMTUxLjg0NyAzMjEuNzIzIDE1MS44NDggMzIyLjQyNyAxNTEuNzk3IDMyMy4xMzEgMTUxLjY5&#10;IDMyMy44MzUgMTUxLjY3OSAzMjQuNTQgMTUxLjU3OSAzMjUuMjQ0IDE1MS42NjIgMzI1Ljk0OCAx&#10;NTEuNzIgMzI2LjY1MiAxNTEuNTQ5IDMyNy4zNTcgMTUxLjQ0OSAzMjguMDYxIDE1MS40ODIgMzI4&#10;Ljc2NSAxNTEuNTA5IDMyOS40NyAxNTEuMzQ5IDMzMC4xNzQgMTUxLjMxNCAzMzAuODc4IDE1MS41&#10;NTEgMzMxLjU4MiAxNTEuNDM4IDMzMi4yODcgMTUxLjI3MiAzMzIuOTkxIDE1MS4yNDQgMzMzLjY5&#10;NSAxNTEuMzggMzM0LjQgMTUxLjczMSAzMzUuMTA0IDE1MS45MDIgMzM1LjgwOCAxNTEuOTU0IDMz&#10;Ni41MTMgMTUxLjg5NiAzMzcuMjE3IDE1MS42NTQgMzM3LjkyMSAxNTEuMzgzIDMzOC42MjUgMTUx&#10;LjIxIDMzOS4zMyAxNTEuMSAzNDAuMDM0IDE1MC45NzEgMzQwLjczOCAxNTAuOTA1IDM0MS40NDMg&#10;MTUxLjA4MSAzNDIuMTQ3IDE1MS4yOTggMzQyLjg1MSAxNTEuNjA2IDM0My41NTYgMTUxLjcyOSAz&#10;NDQuMjYgMTUxLjUzNSAzNDQuOTY0IDE1MS4yMDggMzQ1LjY2OCAxNTEuMjg4IDM0Ni4zNzMgMTUx&#10;LjA4NCAzNDcuMDc3IDE1MC44MzMgMzQ3Ljc4MSAxNTAuNTg5IDM0OC40ODYgMTUwLjg4MyAzNDku&#10;MTkgMTUxLjQyMSAzNDkuODk0IDE1MS43MzUgMzUwLjU5OSAxNTEuODE3IDM1MS4zMDMgMTUxLjYy&#10;MiAzNTIuMDA3IDE1MS4xMiAzNTIuNzExIDE1MC41MzEgMzUzLjQxNiAxNDkuOTcxIDM1NC4xMiAx&#10;NDkuNTc5IDM1NC44MjQgMTQ5LjQwOSAzNTUuNTI5IDE0OS40ODUgMzU2LjIzMyAxNDkuNzM4IDM1&#10;Ni45MzcgMTUwLjA2MSAzNTcuNjQxIDE1MC4yODkgMzU4LjM0NiAxNTAuMjI3IDM1OS4wNSAxNDku&#10;OTk1IDM1OS43NTUgMTQ5LjUxMyAzNjAuNDU5IDE0OS4xNDIgMzYxLjE2NCAxNDguOTIzIDM2MS44&#10;NjggMTQ4Ljg5NCAzNjIuNTczIDE0OC45NzYgMzYzLjI3NyAxNDkuNjI3IDM2My45ODIgMTUwLjI3&#10;MSAzNjQuNjg2IDE1MC43MDEgMzY1LjM5IDE1MC43NTcgMzY2LjA5NSAxNTAuOTg4IDM2Ni43OTkg&#10;MTUwLjg1OSAzNjcuNTA0IDE1MC40MTYgMzY4LjIwOCAxNTEuMDE4IDM2OC45MTMgMTUwLjI4IDM2&#10;OS42MTcgMTUwLjEyMiAzNzAuMzIyIDE1MC4yNSAzNzEuMDI2IDE1MC4zMTYgMzcxLjczMSAxNTAu&#10;MjQ1IDM3Mi40MzUgMTQ5Ljg3NSAzNzMuMTQgMTQ5LjIzNSAzNzMuODQ0IDE0OC4zMjggMzc0LjU0&#10;OSAxNDcuMjMgMzc1LjI1MyAxNDYuMTY1IDM3NS45NTcgMTQ1LjMyNiAzNzYuNjYyIDE0NC43MjIg&#10;Mzc3LjM2NiAxNDQuNDU1IDM3OC4wNzEgMTQ0LjQ3OCAzNzguNzc1IDE0NC4yNzciIHN0cm9rZT0i&#10;I0VEQjEyMCIgZmlsbD0ibm9uZSIgZmlsbC1ydWxlPSJldmVub2RkIi8+PC9nPjxnIHN0cm9rZT0i&#10;I0ZGRkZGRiIgZmlsbD0iI0ZGRkZGRiI+PHBhdGggZD0iTTM5NCAyODMgMzk0IDI2NCAxNzcgMjY0&#10;IDE3NyAyODNaIiBzdHJva2U9Im5vbmUiLz48L2c+PGcgZm9udC1mYW1pbHk9IlRpbWVzIE5ldyBS&#10;b21hbiIgdHJhbnNmb3JtPSJ0cmFuc2xhdGUoMjM1LjY4MiAyNzMuNSkiPjxwYXRoIGQ9Ik00Ljkw&#10;NjItMC40MDYyIDYuNjA5NCAyLjE0MDZDNy4wNzgxMyAyLjg0ODkzIDcuNDI3MDcgMy4yOTQyNyA3&#10;LjY1NjIgMy40NzY2IDcuODg1NCAzLjY1ODg3IDguMTc3MDcgMy43NjA0IDguNTMxMiAzLjc4MTJM&#10;OC41MzEyIDQgNS4xMDk0IDQgNS4xMDk0IDMuNzgxMkM1LjMzODUzIDMuNzgxMiA1LjUxMDQgMy43&#10;NjA0IDUuNjI1IDMuNzE4OCA1LjcwODMzIDMuNjc3MDcgNS43NzYwMyAzLjYxOTc3IDUuODI4MSAz&#10;LjU0NjkgNS44ODAxNyAzLjQ3Mzk3IDUuOTA2MiAzLjQwMTAzIDUuOTA2MiAzLjMyODEgNS45MDYy&#10;IDMuMjQ0NzcgNS44ODU0IDMuMTU2MjMgNS44NDM4IDMuMDYyNSA1LjgyMjkzIDMuMDAwMDMgNS43&#10;MTg3MyAyLjgyODE3IDUuNTMxMiAyLjU0NjlMNC4xNzE5IDAuNSAyLjUxNTYgMi42NDA2QzIuMzM4&#10;NTMgMi44Njk4IDIuMjMxNzcgMy4wMjA4NyAyLjE5NTMgMy4wOTM4IDIuMTU4ODMgMy4xNjY2NyAy&#10;LjE0MDYgMy4yNDQ3NyAyLjE0MDYgMy4zMjgxIDIuMTQwNiAzLjQ1MzEgMi4xOTUzIDMuNTU3Mjcg&#10;Mi4zMDQ3IDMuNjQwNiAyLjQxNDEgMy43MjM5MyAyLjYxNDYgMy43NzA4IDIuOTA2MiAzLjc4MTJM&#10;Mi45MDYyIDQgMC4wOTM4IDQgMC4wOTM4IDMuNzgxMkMwLjI5MTY2NyAzLjc2MDQgMC40NjM1MzMg&#10;My43MTg3MyAwLjYwOTQgMy42NTYyIDAuODQ5IDMuNTUyMDcgMS4wNzgxNyAzLjQxNDA3IDEuMjk2&#10;OSAzLjI0MjIgMS41MTU2MyAzLjA3MDMzIDEuNzY1NjMgMi44MDczIDIuMDQ2OSAyLjQ1MzFMMy45&#10;MjE5IDAuMDkzOCAyLjM1OTQtMi4yMDMxQzEuOTMyMzMtMi44MTc3IDEuNTcwMzMtMy4yMjM5NyAx&#10;LjI3MzQtMy40MjE5IDAuOTc2NTMzLTMuNjE5ODMgMC42MzU0LTMuNzI0IDAuMjUtMy43MzQ0TDAu&#10;MjUtMy45NTMxIDMuOTIxOS0zLjk1MzEgMy45MjE5LTMuNzM0NEMzLjYwOTM3LTMuNzI0IDMuMzk1&#10;OC0zLjY3MTkgMy4yODEyLTMuNTc4MSAzLjE2NjY3LTMuNDg0MzcgMy4xMDk0LTMuMzg1NCAzLjEw&#10;OTQtMy4yODEyIDMuMTA5NC0zLjEzNTQgMy4yMDMxMy0yLjkyMTg3IDMuMzkwNi0yLjY0MDZMNC42&#10;MDk0LTAuODI4MSA2LjAxNTYtMi42MDk0QzYuMTgyMjctMi44MTc3MyA2LjI4MzgzLTIuOTYwOTcg&#10;Ni4zMjAzLTMuMDM5MSA2LjM1Njc3LTMuMTE3MTcgNi4zNzUtMy4xOTc4NyA2LjM3NS0zLjI4MTIg&#10;Ni4zNzUtMy4zNjQ1MyA2LjM1NDE3LTMuNDM3NDcgNi4zMTI1LTMuNSA2LjI1MDAzLTMuNTgzMzMg&#10;Ni4xNzQ1LTMuNjQwNjMgNi4wODU5LTMuNjcxOSA1Ljk5NzM3LTMuNzAzMTcgNS44MTI0Ny0zLjcy&#10;NCA1LjUzMTItMy43MzQ0TDUuNTMxMi0zLjk1MzEgOC4zNDM4LTMuOTUzMSA4LjM0MzgtMy43MzQ0&#10;QzguMTI1LTMuNzI0IDcuOTQyNy0zLjY4NzUzIDcuNzk2OS0zLjYyNSA3LjU4ODU3LTMuNTMxMjcg&#10;Ny4zOTU4Ny0zLjQwODg3IDcuMjE4OC0zLjI1NzggNy4wNDE2Ny0zLjEwNjczIDYuNzkxNjctMi44&#10;MjgxIDYuNDY4OC0yLjQyMTlMNC45MDYyLTAuNDA2MloiIHN0cm9rZT0ibm9uZSIvPjwvZz48ZyBz&#10;dHJva2U9IiMwMDcyQkQiIHN0cm9rZS13aWR0aD0iMC44MzMzIiBzdHJva2UtbGluZWNhcD0iYnV0&#10;dCIgc3Ryb2tlLWxpbmVqb2luPSJyb3VuZCIgZmlsbD0iIzAwNzJCRCI+PGxpbmUgeDE9IjE4MS45&#10;OTQiIHkxPSIyNzMuNSIgeDI9IjIzMS45MzciIHkyPSIyNzMuNSIgZmlsbD0ibm9uZSIvPjwvZz48&#10;ZyBmb250LWZhbWlseT0iVGltZXMgTmV3IFJvbWFuIiB0cmFuc2Zvcm09InRyYW5zbGF0ZSgzMDgu&#10;MzQ5IDI3My41KSI+PHBhdGggZD0iTTUuNzE4OC0zLjk1MzEgOC40ODQ0LTMuOTUzMSA4LjQ4NDQt&#10;My43MzQ0IDguMzQzOC0zLjczNDRDOC4yMzk2LTMuNzM0NCA4LjA4ODUzLTMuNjg3NTMgNy44OTA2&#10;LTMuNTkzOCA3LjY5MjczLTMuNSA3LjUxNTY3LTMuMzY5NzcgNy4zNTk0LTMuMjAzMSA3LjIwMzEz&#10;LTMuMDM2NDMgNy4wMDUyLTIuNzY1NiA2Ljc2NTYtMi4zOTA2TDQuODU5NCAwLjYyNSA0Ljg1OTQg&#10;Mi42MjVDNC44NTk0IDMuMTE0NiA0LjkxMTQ3IDMuNDE2NjcgNS4wMTU2IDMuNTMxMiA1LjE2MTQ3&#10;IDMuNjk3ODcgNS4zOTU4NyAzLjc4MTIgNS43MTg4IDMuNzgxMkw1Ljk4NDQgMy43ODEyIDUuOTg0&#10;NCA0IDIuNjA5NCA0IDIuNjA5NCAzLjc4MTIgMi44OTA2IDMuNzgxMkMzLjIyMzkzIDMuNzgxMiAz&#10;LjQ1ODMzIDMuNjgyMjcgMy41OTM4IDMuNDg0NCAzLjY4NzUzIDMuMzU5NCAzLjczNDQgMy4wNzI5&#10;MyAzLjczNDQgMi42MjVMMy43MzQ0IDAuNzM0NCAxLjU0NjktMi41OTM4QzEuMjg2NDMtMi45Nzky&#10;IDEuMTExOTMtMy4yMjEzNyAxLjAyMzQtMy4zMjAzIDAuOTM0ODY3LTMuNDE5MyAwLjc0NDc2Ny0z&#10;LjUzNjUgMC40NTMxLTMuNjcxOSAwLjM2OTc2Ny0zLjcxMzU3IDAuMjU1Mi0zLjczNDQgMC4xMDk0&#10;LTMuNzM0NEwwLjEwOTQtMy45NTMxIDMuNTE1Ni0zLjk1MzEgMy41MTU2LTMuNzM0NCAzLjMyODEt&#10;My43MzQ0QzMuMTUxMDMtMy43MzQ0IDIuOTg0MzctMy42OTAxMyAyLjgyODEtMy42MDE2IDIuNjcx&#10;OS0zLjUxMzA3IDIuNTkzOC0zLjM4NTQ3IDIuNTkzOC0zLjIxODggMi41OTM4LTMuMDcyOTMgMi43&#10;MTM1Ny0yLjgxNzcgMi45NTMxLTIuNDUzMUw0LjYwOTQgMC4xMDk0IDYuMTcxOS0yLjM0MzhDNi40&#10;MDEwMy0yLjcwODMzIDYuNTE1Ni0yLjk3OTEzIDYuNTE1Ni0zLjE1NjIgNi41MTU2LTMuMjcwOCA2&#10;LjQ4OTU3LTMuMzY5NzcgNi40Mzc1LTMuNDUzMSA2LjM4NTQzLTMuNTM2NDMgNi4zMDQ3LTMuNjA0&#10;MTMgNi4xOTUzLTMuNjU2MiA2LjA4NTktMy43MDgzMyA1LjkyNzA3LTMuNzM0NCA1LjcxODgtMy43&#10;MzQ0TDUuNzE4OC0zLjk1MzFaIiBzdHJva2U9Im5vbmUiLz48L2c+PGcgc3Ryb2tlPSIjRDk1MzE5&#10;IiBzdHJva2Utd2lkdGg9IjAuODMzMyIgc3Ryb2tlLWxpbmVjYXA9ImJ1dHQiIHN0cm9rZS1saW5l&#10;am9pbj0icm91bmQiIGZpbGw9IiNEOTUzMTkiPjxsaW5lIHgxPSIyNTQuNjYxIiB5MT0iMjczLjUi&#10;IHgyPSIzMDQuNjAzIiB5Mj0iMjczLjUiIGZpbGw9Im5vbmUiLz48L2c+PGcgZm9udC1mYW1pbHk9&#10;IlRpbWVzIE5ldyBSb21hbiIgdHJhbnNmb3JtPSJ0cmFuc2xhdGUoMzgxLjAxNSAyNzMuNSkiPjxw&#10;YXRoIGQ9Ik02LjkwNjItMy45NTMxIDEuNjg3NSAzLjUxNTYgNC45Mzc1IDMuNTE1NkM1LjQzNzUg&#10;My41MTU2IDUuODIyOTMgMy40MDYyMyA2LjA5MzggMy4xODc1IDYuMzY0NiAyLjk2ODc3IDYuNTk4&#10;OTcgMi41MjYwNyA2Ljc5NjkgMS44NTk0TDcgMS44OTA2IDYuNjI1IDQgMC4xNTYyIDQgMC4xNTYy&#10;IDMuNzgxMiA1LjI1LTMuNDY4OCAyLjcwMzEtMy40Njg4QzIuMjg2NDMtMy40Njg4IDEuOTgxNzct&#10;My40MjQ1IDEuNzg5MS0zLjMzNTkgMS41OTYzNy0zLjI0NzM3IDEuNDUwNTMtMy4xMTQ1NyAxLjM1&#10;MTYtMi45Mzc1IDEuMjUyNi0yLjc2MDQzIDEuMTYxNDMtMi40MzIzIDEuMDc4MS0xLjk1MzFMMC44&#10;NTk0LTEuOTUzMSAxLjAzMTItMy45NTMxIDYuOTA2Mi0zLjk1MzFaIiBzdHJva2U9Im5vbmUiLz48&#10;L2c+PGcgc3Ryb2tlPSIjRURCMTIwIiBzdHJva2Utd2lkdGg9IjAuODMzMyIgc3Ryb2tlLWxpbmVj&#10;YXA9ImJ1dHQiIHN0cm9rZS1saW5lam9pbj0icm91bmQiIGZpbGw9IiNFREIxMjAiPjxsaW5lIHgx&#10;PSIzMjcuMzI3IiB5MT0iMjczLjUiIHgyPSIzNzcuMjY5IiB5Mj0iMjczLjUiIGZpbGw9Im5vbmUi&#10;Lz48cGF0aCBkPSJNMTc3IDI4MyAxNzcgMjY0IDM5NCAyNjQgMzk0IDI4M1oiIHN0cm9rZT0iIzI2&#10;MjYyNiIgc3Ryb2tlLWxpbmVqb2luPSJtaXRlciIgZmlsbD0ibm9uZSIgZmlsbC1ydWxlPSJldmVu&#10;b2RkIi8+PC9nPjwvZz48L3N2Zz5QSwMECgAAAAAAAAAhAMWc1Ve4HQMAuB0DABQAAABkcnMvbWVk&#10;aWEvaW1hZ2UzLnBuZ4lQTkcNChoKAAAADUlIRFIAAAaQAAAEtAgGAAAAZ4FLyAAAAAFzUkdCAK7O&#10;HOkAAAAEZ0FNQQAAsY8L/GEFAAAACXBIWXMAADsOAAA7DgHMtqGDAAD/pUlEQVR4Xuz9DXxU1b0v&#10;/p/ec+7v9t7T37nnnnvO79/T9vTRqrRiqaWlUktLK5UWWyy1KIotihYfqygqioqiqCgqiqgoKoqi&#10;oohAICAQIBAIEAjPECAQIBDIw0wmySSTySTrn8/O2nv22tmzZ89TMg+f9+v11WSvPZOZPTthffd3&#10;r7X+QRARERERERERERERERGZsIBEREREREREREREREREChaQiIiIiIiIiIiIiIiISMECEhERERER&#10;ERERERERESlYQCIiIiIiIiIiIiIiIiIFC0hERERERERERERERESkYAGJiIiIiIiIiIiIiIiIFCwg&#10;ERERERERERERERERkYIFJCIiIiIiIiIiIiIiIlKwgEREREREREREREREREQKFpCIiIiIiIiIiIiI&#10;iIhIwQISERERERERERERERERKVhAIiIiIiIiIiIiIiIiIgULSERERERERERERERERKRgAYmIiIiI&#10;iIiIiIiIiIgULCARERERERERERERERGRggUkIiIiIiIiIiIiIiIiUrCARERERERERERERERERAoW&#10;kIiIiIiIiIiIiIiIiEjBAhIREREREREREREREREpWEAiIiIiIiIiIiIiIiIiBQtIRERERERERERE&#10;REREpGABiYiIiIiIiIiIiIiIiBQsIBEREREREREREREREZGCBSQiIiIiIiIiIiIiIiJSsIBERERE&#10;REREREREREREChaQiIiIiIiIiIiIiIiISMECEhERERERERERERERESlYQCIiIiIiIiIiIiIiIiIF&#10;C0hERERERERERERERESkYAGJiIiIiIiIiIiIiIiIFCwgERERERERERERERERkYIFJCIiIiIiIiIi&#10;IiIiIlKwgEREREREREREREREREQKFpCIiIiIiIiIiIiIiIhIwQISERERERERERERERERKVhAIiLq&#10;YS0tLVoQERERERER5aI9e/aIw4cPy+8oW9TU1IjS0lLR1tYmtxBRpmMBiYiohz366KNaJNPatWuN&#10;53UKdOSoi9tjhv2IiIiIiKh3HTt2zLa/7hS4mB0Lu+eIFLmUW7k99m+//bZ8RGRLly4VX/7yl8U/&#10;/MM/aPHNb36TOVcWwDnyy1/+0vhcv/jFL4pnn31WthJRJmMBiYioB2HkETrLiGSOQlq1apUYOnSo&#10;+NKXvmR02OzCTYc+V+Tn52vH7J/+6Z9sj5UeSISIiIiIiKh34QL16NGjxTnnnGPbb7eLSy+9NKaR&#10;ELfffruWI/zrv/6r7fMhkMtdccUVYtu2bfJR2Q/H/uqrr1YKP3aBAoITFN3s8i8UGzAiiTITrm2c&#10;f/753T5XBItIRJmPBSQioh706quvGh2pN954Q25NHnS6nYpILCB1hyTG7ljpkUkFJCTHTz31lPyO&#10;iIiIiCg74Qa6aDfP6TFx4kT5KPcaGxu1YpL5eVD4+Pjjj+Ueucnr9WojhszHxRzRCkhXXnml7eMQ&#10;KFBRZsK1DbvPFIHiYDxOnjzJ6xdEaYIFJCKiHmS+K6dfv35ya3Lhbjhzh80c7IDZ69+/v+3xQmRS&#10;AQl3d+E1ExERERFluw0bNrguIsVb+DEXPHijVpcJEyYox9Yc0QpITqPHLrjgArkXZRprsdUaGMEW&#10;q8svvzzq+UREPYNXmYiIesi7777brSP14YcfytbkGTduXLefo8cLL7wg9yKzP/3pT7bHC5EpBaQl&#10;S5aIr33ta9prxp2BRERERETZ7oMPPujWf7cLFJrimSJt0aJFxnNgRAQ5jzaJdsHf6cY9Fgsyl34j&#10;Y6SINT+dOXOm9jieE0TpgQUkIqIegs6PtSOFu2qSbcyYMd1+jh4cgWTP6ZhlQgEJc07jjj39NRMR&#10;ERER5QKMbDD33Z0Co19ivZB94MAB4/HUBTml+biaI9oFf9zQaPc4BG92zFwozkZaWzjWIhB+5/SR&#10;hSwgEaUH/gtIRNQD8vLybDtU6BitWbNG7pUcd911V7efowc75fYyvYB0//33K6+ZI5CIiIiIKBfE&#10;UkBCxHoDH/rVeBxG+lOXRApIWLMVn4H1caNHj5Z7UKbCes/Wax6Ywj+W6etwfvz0pz81Hs8CElF6&#10;YAGJiKgH3HTTTUpHyhx33nmn3Cs5WECKXSYXkN5//33xL//yL8prZgGJiIiIiHKBXkDCaPxvfvOb&#10;Sp84UsTav8dj8NzUJZECkg5TDyJvxXpKmCaQssO2bdu03y+siYSCEmbKiAUeG8/5RESpxQISEVGK&#10;Ya7sSMO5EV/84hdFTU2N3DtxnMIudplaQMLw/i9/+cvdXjMRERERUS7QC0i40IxptPSpr6LF0qVL&#10;5TNEh/1ZQApLRgGJyOrjjz/udt2E5xNReuBVJiKiFLNOL2YXjz/+uNw7cRyBFLtMLCAtWbIk4iK0&#10;HIFERERERLnAXECC1157TfzzP/9zt/6xNTBi6fPPP9ceEw32ZwEpDCOGrMdTj379+sm9iNybOXOm&#10;+I//+A+eT0RpigUkIqIUwoX8f/3Xf+3WEbIGRpFgvt9kiGUEEoaUr127VtuOaQQw5LyxsVG2xg8j&#10;qvTnRYJx+PBh2dIFPwN3GMVr8+bN2vPi+fE8paWlCb3uTCsg4f3bjTzSI1E4F/EzcE7MmzdPO769&#10;Defqhg0bjNeEO0x7Cn6PcZcqzrdU/FyMJMP7wrkcz2hEvD78vuG44DXm5+d3+53rCVVVVdpxwuvo&#10;jZ9PREREucdaQIKHHnqoW//YLlBEcpNDYN9kFJDws9BnQ7+vt/ps6K/h5+p5GvqhscJjrcdSj3Qa&#10;MYLjvWrVKu316rlusnJuwGen5wj4XBPJR+0gB9NfPwKfGz6vWKeFSwTyDP18SVX+9cYbb0ScsYUj&#10;kIjSAwtIREQphBE/6Pi4mY8bF12TwU0BCZ1OzDdtV9zCNhRN4hnFgo7zOeec0+05EVgME/Mgo6ON&#10;hVNjTcJwYR2jq7CArd3zo9N5xRVXaJ3sWMVaQELihc5stNCPtw6v324/c1x99dVyb3tOHWw97J73&#10;qaeeks8QGaZbvPHGG8W///u/d3tOTAcydOjQHi3cAC4KYFFdu+lIcK7iXMI+0dgdE2vg8zHTzzlM&#10;M2n+udZzAkmV3fNZA/uZoSCG7ebnxrFHcusGft9wzltfn/m5Jk6cqH2ubrg9r63nEh6H3yHzeYmv&#10;ca4SERERpZJdAQnQR9T7JU5x5ZVXykdEhv0SKSBF67OhT4vczE2fFuLJRVB4wHu1yyPQx3f7swHP&#10;a30OPfBzrbC/9bXZhTV30tntaw1zPx59+Jtvvtk2f0DREJ9HvFCAQl/4/PPP7/bcOLYYMYNiVTzw&#10;3CjqIR+0y8f0wPmCIinOAzfsjpc1rHkQimHR8iC356H1uXV4v8g9zc9vDbxXu+dEXoUCm12bU1jz&#10;sWjvIVpuTpQrWEAiIkoRdIj0Ygc6qdGKSMkanh2tgIQCADrOdu3mwAgXtxeyAZ1Yc0KC94vOIjqF&#10;dh1shFsorlk70Zi+DRfH8X7t2txeNIdYC0gowKEYhqKY3WP0sD4W5wGOh13ipkek5BQ/M1oH2ynw&#10;Hp3gYr85ycJ7w/mC94lzU9+OfZJV7IwGyZk5aYn0mpBYINlygschAdAfYxdIEnRIJiKdtwhzIQ3n&#10;Gl5rtN8rc1JsN8e3Hjh/nSChs54LeC68P/weXnrppcpz42v8rkS74xLnmJ60mp/bGuZzCQXhSMcJ&#10;n108I6qIiIiI3IpUQEJ/yakvZ45o04ljn3gKSHZ9NgSKScgTULgx93XRZ0MhyU2fLZZc5Nlnn41Y&#10;vNIDuZ/b0Ujo09o9B8L6OQD6i5iiLNbcSYeCjNt+PEYEORVfEDjO0XIHO5ihwXxOIS9CDoB+vTWf&#10;RAELn5NbyK/MN2LiuVEExfNEukET++CGtGhwTG6//Xbb59DDmgddcskltvsh9DwI7w+fDW72M+ce&#10;1rA7J5A/RTsfnALnIPIM/C7ZtVsDv7/Id61FN7wHHB/kUNbfERx3/J4REQtIREQpg84UOh76xWB9&#10;NJJTJHI3lM6pGGJOUnCxGwUea+JiDredUv296oGL+9YOMzp51mnX3LA7bniP5sQKHUFrxxo/C518&#10;N5yOWaREBvAanBKUSI/FcbfbHxEpOTXfYRWts63vZw7rqBEz6+vB52eeggFJnzUpQCc7VXBcrcm2&#10;m9fk9B51TkkGjhMgoYl2wQFJsBUeh98Zu/0RegEJSYpTkoUwv1czbLdL6Kwj75DIWvdBEhrpec1w&#10;/COtr4XQC0i4YOM0lSIC75WIiIgoVSIVkAAFEdxoZO2fWAP9MqdZDLBPrAWkSH02a+ECIyKs/ULc&#10;DORmNgg3uYhT3mEN5FPmHCuSWAtIunhzJx3yVrvHIfBz3czUoAf67NZighP0aa39fGuejNdgbrfL&#10;ia1wTKyfEYoW1s8h0ueI1+T2pk83eRDOu3jyIKd82u6cwDmE7Qinn+c0AknndGOeHm5GhaFYp++P&#10;n+Hmd4EoV7CARESUIvoICb2zgs6Y08VlBDp1iXLqvCGQ/FinIUPnN9JrwwVipwQGnWI8p/kxuMvN&#10;Dgo65mJVtA61tTCFwOPtOvt2++I9ubmTLt4CEmAqCLvHISI9FgmI3f4IN8mpnihHiljgNVofj064&#10;FUawmPdBJz1VayPZJUhuXxMKS05wd5/5MeZAogBupjyJdDcaEn67/RFIlFBkcnMhI9Lvhl3iHOnv&#10;ht2+eH1u4E5c62P1wO8LEio3dw2ygERERESp5FRAArsCjV2gsIHnsoP2WAtIsfTZ7EbXoJ/l5gK2&#10;Uy6iF2uQl+JGReR0yJki3TyIsOtzW8VbQAKnkUTR8i7cwGb3OISey+JzwnvEe0WOa81TzYFcwg0U&#10;aKznEPIFK+TY1v2ivSdrLob3ESkPiFRowefrhps8yOl80sOugJTIOZHIY3XRRljp12ScoLir758O&#10;awATpRMWkIiIUgAddHQ8MIWdueMfrWODiHYBPBqnYghGHUW608pphBTuxonErsOHxCASc8c1UpIG&#10;6DjbjW6I1InEcbYrgrnpdCZSQIrnsfr5YRc9WUBCQc+a5OCY2yWrSIjM+yHsEqdEIcm3/pxYXlO0&#10;eeydjj3OFSRE+Bo/E7+vkaaMiFSYdDofcFckfga+xkUBPL/dBQ202TEnNebA76Adu6Kq0/5mTokc&#10;3qOewON8RcHP7ncV783pd5yIek8oFBKVlZVG4HsiokwUrYAEGKVu7afYhXXEuw5tsRSQ7PqziEh9&#10;sEj7R7opz8yp74nAKCjre3K6UQjTkUXj1E+Mlnslknfp/fRIgQKLNdeNdGwRyI2jwbGzywci3SRl&#10;HcWP/DRS/o1z166YF+lzdyq+uRmFFC0PQq6Cr6PlQXYzlDgd52jnRCLnkw7T2TndpIfzLhocd+yL&#10;4i8RqVhAIiJKAX14uLXzh+KQuSNjF7gYmwinTrnThWN0ju0uZiOwPdJaJnajRbC/091r6AhiP6eL&#10;y5ESG6fjo4/6ska0uYsTSWTieWy6FJDsjlekYiEKetZ9EXgvyWSXqCTzNTkde/xsJHn4DPQ7/3De&#10;W0cVORVUnc4H/Xib73bEdCnm4gt+vt0UKiigRbrrMNIdcthutz+Sq2hTdjglcki28TtuLnThnLQm&#10;zKmc5pCI3PH7/aKgoEBMnjxZuyiIiyL4XT333HNtA+1///vfxaxZs0RhYaEIBALymYiI0pObAhLg&#10;b6C5nxIp7Aoo2B5LASlSThKpz4YR6nb7o1+INidOfU+MQLLL4VAAsNsfEelGJrPeKiA5/Vz0Te2O&#10;L0Yi2e2PQPEmGruc1OlxdkUevGc7kQpi+Nzt8mSnY+eU5+viyYOsI+kiFRidnrsnCkiA88fuORD4&#10;zJxmVQH9s0MxjIhULCARESUZRiag44EOmF0nJdr0WJEe51YiHUskDHaPQ+COJDuRpuxCJz5S4Ubv&#10;YEa6U8rpDiKnYlCku7KQxDlJJJGJ57FOHeyeKiBFGs3i9H4xos66v9Nos1j1xGtyOvZ62BVw8Npw&#10;92q0KdmczgcEkjM9KdPh9x2/Xyg4RxrZpN8RaBfW59NFKrAhMOLQiVMih8Dvt/W1osiFwjGOE44z&#10;EfUO/Bs6Z84c7e9R3759bQtFbgP/fqLoXVRUxFFKRJSW3BaQcLNcpMKONaxTdGGb2wJSpBHgiEh9&#10;NkAOaPcYFDCcOPU9I93M45RLuHmfiVzwTyTvivfn2u2vh1OBDp+X3Sh7p2NkN80e+s12I9vsbsTU&#10;w66vnsixg3jzIOQ/0fIgp+fuqQIS+j9O0zM65T/4fPQCGhF1xwISEVGS6YsvRhop4zS8Ww830xVE&#10;4tSxjFZA0l+7XURaOyXaPMkYjWVXELvxxhsj3oVnXdvGHE7vwem9W9d9MkukMx7PY9OhgGQ3LzvC&#10;6fjitVn3dzP1g1s98ZqiJU7RpsCLxul8QMS7JpBd8qqHE7v9ERiB4MQpkUNMmDBB7klE6QL/pj75&#10;5JPi5z//uW0xKNHAXce4MFpfXy9/IhFR73NbQAIUC5z6VHrggr/5Zhhsc3thGf1Q6/Pp4cSuT4tI&#10;xY1wLCCFA8cikkjFQKefhfdg9xi7Gyed1iSym80jkWMHqcyD0qGABE7XM3Ajn9206KB/FiiUEVF3&#10;LCARESURpoXCXS9IOpzWMoo0FZUe1rWTYuHUsXS6EA9O6yBhCgQ7TnNo64H3YzdXciSRCgkIczJn&#10;5XQXl9N0Wol0xuN5rFMH203SlmgBCedWpLsc7e4609kltjjX4z1XzXrqNUVLnKL9jkTjdD7gb4PT&#10;naeR4O+K3fMhop0vTnOBO/2NckrkEE6/h0TUs3DH7dSpUxMebeQ2hgwZwuldiChtxFJAAvRh0Fe0&#10;9m2sgUKTPjoF37vpo2MUg/V59ECfzIldn1YPpz5bPLkIC0jhcCogRSpGRJrGDfAe7B4TKcewuxkT&#10;78Uul0nk2EEq8yCn5452TiRyPlnZrZFrDswqYQezxODvQrQpI4lyFQtIRERJpHcYMerGCaZhs3Zm&#10;rIE7nuLh1LGM1il06rwh7Dqy6KS5ScKwj9s7epwSKKcFQiN12BFOn0kinfF4HuvUwXaTtCVaQMIx&#10;tHscAu8Hr9suIhUjIk27Foueek3REqdE34vT+eBmTnk7Tq852ggwp9+lSAkUOP0twO+y3TQcRNTz&#10;Fi5c6LpwNGDAADF48GAxfPhw7eKXNYYNG6a1Dxo0yPbx1sBaSR6PR74SIqLeEWsBCZymBjYHRmwj&#10;/8HXbvrokdafRER7vFOfzWlt2XhyERaQwuFUQIo0mgyjwsz5iDnwOuweY14D1Qp5P6bgRr6KGzqt&#10;OTduJsONkk7Ts+FnR5PKPChdCkjgdDOq3awqOL7Ib1BEIiJ7LCARESWJeY7kaKNtsK/TyABEtCmm&#10;InHqlKNz5sSp84aI1MF2GipujUhT2umc7txDOHXy0XG2ewzC6eJ9IolMPI/t7QISplGze1y84VSI&#10;cKunXlO0xClRTucD2uIRaYFdRLSkyulihNN6Yk5/C9yco0SUWliPaNq0abaFnYEDB4pbb71VzJo1&#10;S+Tl5Wk3evh8PvlId/x+v/Y4PH769Ona8+GCmfVnodhUWFgoH0VE1PP0fnGsF5oxnba1j2MX+n5u&#10;+j9O6x9Fe7xTn81p7ZZ4chGnXMLN+0zkgn8ieVe8P9dufz2cckvMwGH3mHgi2g2mdqyFo1QXkBKR&#10;TgWkaHmldRp93OSK7U6FWqJcxwISEVGS6KOK3BZ+sIaIuSNjF5s3b5Z7u+fUKUfnzIlT5w0RqYON&#10;6XOiTctnDuyLDrEdpzv3EE6dfHSc7R6DcEqGEklk4nlsbxeQnD7n22+/XXt9sUSkzzIWPfWa0Gb3&#10;MxCYajFRTueD0zSKTpymZoyWVDldjHA6t50+j0suuUTuRUS9AcWgsWPHKoUcjCBasGCBqKyslHsl&#10;H4pWRUVF2nR5mMZO/9l9+vTRfjYRUW/Q+8WxXmjGKA/0aaz9nEjhpo+Ovp7dYxHRHu/UZ3NaezKe&#10;XMQpl3DzPp36idE+h0Tyrnh/rt3+ejjllnb7I7CWjjX3iBaR1v61g5stcSz0ghFuPMV7T+TYAV6H&#10;3WMRieZBTs8d7ZxI5HyKBJ+R3fMhUBQ2w7UJFAvtZlshoi4sIBERJYleQEGnGx2daIE7ea2dGWvE&#10;s5ClU8cSnTMnTp03hNO0VbhgH0sRCQmb3fM5dT4RLCCltoBk7VD3FKfXhAJSsiR67KNJNLGz4/Sc&#10;+FviBO/J7nEIp9eTikSOiBKHGzbMxZtx48aJiooK2dqzsD4dponRX8vcuXNlCxFRz4m3gATIX3Dh&#10;3NrXsQs3/UT0We0ei4j2eKc+m1NfOJ6+JwtI4YingIR1W1MBBQyMNjPPVIKcWV+XJ9E8I5V5ULoV&#10;kJzWdkZhTr/ZEDPHYJtTkZaIWEAiIkoKTJdl7ZgkIzAXr1On1o5TxxKdMydOnTc3HWVc2HKac9ga&#10;GFlhhQ6y3b56OB0PdJztHoNw6nwm0hmP57G9XUByOl9R2OwNTq8p3rWD7CSS3LiRyO9fJI8//rjt&#10;8yGivWanqTecXo/T3wK8RyLqeYFAQIwcOVIr1mDqOBRwehtGJWEdJkybh9fFkUhE1NP0fnG8/Tis&#10;w+k0NZgebvroThetoz0e7XaPQ3AKuy7x/ly7/fVwyi2dppxPxhqwZjgPrWsuIS8z33CZyLGDVOZB&#10;6VZAwnFz+vyQX4E+RSWm7SWiyFhAIiJKAnRs0PHA4pjoPLmNefPmKR0Zu7ArsjhJ5AK2U+cNw8Dd&#10;wjzCKH7ZPY85kKyh6GSFYpXd/oh4C0hOI2sS6YzrnU67iPRYfPZ2+yN6ooDkNE0gPpPeGL7v9JrQ&#10;+U8Wp2OfaOIEifz+RYL5uO2eDxHtNds9Rg+ntdqc/hbgPRJRz8PdsSjSYO0jrFGUTvBv+YgRI7Tp&#10;7HgRhoh6UqIFJHCTk7npozutvZJIAclpvdF48hgWkMLhlFs6zRji9JnECu/LWsTE52CdkjuRYwep&#10;zIMSee5EzicnTtOAY+1q9F1w3SGZNysSZSsWkIiIEqRf+MZFbsxXHCt0WKwdGnPE+rxOHUunu9fA&#10;aaSDUwHGDi5Ou5kSAomWFdaRstsX4XTR2+m963cZ2UmkM452u8chIj22twtIOJ/sHqdHPGtvJSra&#10;a0rWBclMLCDhvds9HyJaYdfuMXro02HYcUrk8B6JqGdherh0nyYORa2///3vYvDgwdo6TUREPSEZ&#10;BSSItj6tmz46RqXYPRYRbY0ZpwKSUz84njyGBaRwOBWQrrjiCtvHIJI15Vl+fr7t89vlDYkcO8i1&#10;AtLhw4cdb2q99NJLtf9jLWsicsYCEhFRgvSOZbydyA8++EDpyNhFtMKPWSIdS4ygsnscIlLhBq8t&#10;0vOiKIB1nOyeTw+794bFwO32RaCTHYnTe8dxjiSRY4Z2u8chIj22twtI4DSkH53p3uD0mvB7lgyZ&#10;WEDCiDC750Pg7jkndo9B4C5HJ06JHN4jEfUc3CGLGytmz54tt6QvTGk3atQoMXXqVLmFiCi1klVA&#10;Qn/LaSpuN310pz4bwkmkGRhwAdxpHdp48hgWkMLhVEByGsGCvrR1hFCscDNXpOmmW1pa5F5hiRw7&#10;yLUCEjgVARH4HJ1+v4ioCwtIREQJME+7FW8HEokGLgKbOzLWwCgDt9OKJdKxjFS4cbpjbubMmdqF&#10;f6eO17PPPmv7vAg83sqpA+p0Ef7yyy+3fQyOr10nXJfIMUO73eMQkR6baAEJx9rusXq4GbF29dVX&#10;2z5WD7zGaHBOotiEObuTIRmvCZ+z02tKJLlxw+lccjp3o3F63kic1hOLNjWmUyKH10JEPQc3qIwf&#10;P15+l/4qKyu1NZEqKirkFiKi1ElWAQnQh0beZe37INz00cGpzxYpX0L/1W5/RLR+l9PPi5SLsIAU&#10;DqcCUqTRQXq47RPjhsmHHnpIfhd288032z5vpBvEEjl2kMo8KJHndpr6MdH1ebFepN3z6uH2MyTK&#10;dSwgERElQL+j5ZJLLpFb4uNUhNDD7TzLTh1Lu46rWaSp41AAikTvyEcbJRVpdJPdFHagDym3htNr&#10;wedg95hory2RzjgKYHaPQ0Qaleb0ebtNTu0eq4dTIqRDgcXusXqgsx6taImkB4u9ui1uRhPtNeH8&#10;jPaz8Fk6vfZMLSBhCgbr3Oh62K0jBpHWlXJzxyQLSETpAcWYW2+9Ne3WPIoGF92wpggRUarpU/0m&#10;eqFZh+ezGw3kto/u1GeL1EePVNDB6CM8n5N4cj+nAlK0qfYgVwpIgFzH7nEIfD7RbqTDLB44H+ym&#10;CHd6brvXFelmSUQmF5CcHuv2986J01pW+NlEFB0LSEREcTJf7HbTYXOCkQJO8/Mi3CZFTp1yjPCI&#10;BHfc2SU70QoJ+hR8uFMK835HYrfGDZKzSHfiRbr47TRywm4KgGijjyCRRMapw4tpMKxwF1S0z9oN&#10;p1Fr1nnSkTzaFd7Qmbd7vB5oj1Sc0Kd0SHanOxmvyWkNJ6c7CRMtBIPTKKo33nhD7hWfSNNo4HfF&#10;DorOdvtHG30EmAvc7rEIjFQkIiIiSgd63w4zIiSL3YiIWC5kR+qzReo3R8on3Ny045THRHo8ilJ2&#10;++sRjVMhJ9r6nE6vFzccOnH6uU79eLv99YhWQHL6mQicd8jv7KB4hHwXN91Z2eXG5sA6yXhe5OHI&#10;7ZyKRwg30+mnMg9yyomjnRNOa4chvzfD8cCNprGs2YsczO65o70uIgpjAYmIKA7ouJjvZLGbhi1W&#10;0TqFCKd1fHROnXJrB8zMrmOFQkeki9M6c2cRnbBIIxtwzMzPjbjxxhtlqz27KfXOP/982aqK1CF2&#10;89lEGu2EiPYaUcxwKgjpnVsUsXCMI92RaA43nOZzNhe9cM7g9dndveg0XYAe+Eyfeuop7X3gOfB8&#10;+rnvVJCMV6KvyS5BM3NKApNxh5tTASzRQjPONbt1onAs7NgVs5DEupluE6/V+lg98B6JiIiI0sHj&#10;jz9u9FFwU16yWPtCsfQTI/XZIhVI7KYyQ58t2ugjiKeA5HSxHxFNIv3peF6vLp6fa5eDmiNSUU+H&#10;HA6jsuweqwdyrdtvv127eQsFKRSO8F6wHTf92U0vjtfllENaA/s6jVhCAQjPiZsGP/74Y/lTVKnM&#10;gzDq2O55EdGeG8fY6eZI82eE3xXkgnivbuH57W40jZRDEVF3LCAREcUInRV0EM2dDxR/EhVtgUcE&#10;EhGnUT7g1ClH2I1EsZvvG4WOSJ1PM2sCgudBp9kKz2XeD524aBey0Y6CkflxCOvrwmdit5+bkRbg&#10;lBS4uRsr2jFHcUOfCgP/Nye6dhGtaAdOiR8SDBTfcOcavneautCpUOAUOC6pWnAUr9fuZ0aLK6+8&#10;MmoyEemOUAQ+m1iSESs81i450SNaccsNnPvWZBPnrzUxxe+geR8E3p/d76Ydp79HkYq4RERERD0J&#10;/R9zoSYZOZmZuT8U6wV2uz4bXqu1yIXRJdb98H2kUS1WTjcvReqzOU3BjYiWizj1p/HanXI8pyII&#10;2pxYc3BzIHe1y03s+sTmcDNDAI6HnsvFEtFm6NBztWiB/ALng9MIIj3wOiP9zFTmQZGmq0fgnIhW&#10;3HU6J/F7gzwKv4N4LhyHWFlfn5vXRERhLCAREbmEDhUu2mNaMnPnQw8UETCtnd0dRk5wRwzu2EEn&#10;xu55rYGOKO5uinTx3lrMQEcb01HpI1/wc3CBHne0odOE9YGsHXn8DLcXmiMNOcfoB9zlhBEl+No8&#10;8gYd1EhrH1khAbF2rvF4dDJxdx860ygcmNsR0aZAAHxWTp1dPXD8nIolkQpd1kDnF8fVqfiDwDkW&#10;bToFwGdn93hzuCmiYcoDu8dGilQWj3QY+WX3syNFtOIRfs/we+NU4EHgeSJNkecEj3FKyhD43UOS&#10;Gq1wGg3eh/liCQJFSpxbeG78DGtBGEUmN7/T+FzxexttpBz+rqT6HCCinoV1lubOnav9uzhu3Dgx&#10;a9YsUVhYKAKBgNyDiCg9oJ+M/ordTWAo+mCUejL6KXgOPU+KZ4SGXZ8NfTTkAshD8B6seRj6qm7y&#10;JDweuUC0HNKax6A/6DTaAxEpF0F/GiP/3fSnrRfn8Xrd3CSGUSHWfFrvx0cr4qB/an4sinPRcjR8&#10;HtHWMQJ8JtbP0imiFY8g0npb5kAerR9LHAenAlykHDuVeZDb50ZxN1p+6yaXcnODqx3kSObflWQX&#10;m4myHQtIREQuxTJSw02CEW3Uipuwoz8vXgOSEx06xrjwb30Oc6BTjI59LBe40RHEY3H3Gx6L6eCc&#10;Epn+/ft3W6PHDRSMonVMEbiQbn7fkcQz8gZJXiQ4Zk53ACKZ1Tv/0QpIeuA1RoPnsvu5OA6xLGCO&#10;ZCPa9AxIsHAMErk7LRZIRpL1muwe6xSxXCTAz7d7Dqdw89k6QXKHhDLaRQMUglCMsybidvTf5ViC&#10;09kRZYeCggIxcOBAce6553aLYcOGiYqKCrknEVHvcduHNkeicNMdcpB4CkgQS58NMwi4uYAfa59N&#10;f+2x5j/m/mo8xx55KSSad9m1OwWOT6z9c/21OkEuF+lmUj3wOaIQ4jafxugmfSpu83OgmGOX0yKP&#10;tsv9kINHGjlm3TdauD3X48kdnI4z8jl8btYb4RDIpd3e4BoJfg/154u3EEWUq1hAIiLKMrhrC53W&#10;SHfdoWOJjhn2QQcYF5cxpRruJsMdRLFCkoO7vcwX8LENoyAw1Bw/A5013NEcy2KXdvAz0HFEEoLO&#10;JzrK6Ezi52BqPjfzhKcaCjH6sUUSiGMb7e6zZMAxx7FBxFIAtLIeX/09oJjTU4UjK7vXhPO8N19T&#10;ukBhCIVCnHP4PUNCieODUWXYzlFCRLmlpKTEtgikx6RJk+SeYZgKpk+fPrb764GbP/DcRES5CDMe&#10;oJ+VCPTJ0DdDHw19NfbZMhcKSbi5ETkoclEEPsdEZhpAMQYFI+Tqbs4FvAbkSHiMfpNiNtGPRzwz&#10;vESCaxEoHqEgnOs5JFGsWEAiIiIiIiLKEtOmTVOKP3379hXjx4/XLoCGQiG5V5fy8vKoxSM9hgwZ&#10;wunsiIiIKCOtWbNGKyA98MADcgsRucUCEhERERERUZZYsGCBUfTB3e1Od0NjZKe5SKTH5MmTtRFH&#10;mLoOI5QGDx6sbZ8zZ458JBEREVHmwHT7//Zv/yaKiorkFiJyiwUkIiIiIiKiLIFp6vQikHXEkRkK&#10;Q+aikR7YbuX3+8WgQYO0dZKIiIiI0g3Wh4o03R2mrMPauphukIhixwISERERERFRlhg+fLhW7EHR&#10;xwn2sxaPpkyZIlu7wxod2MfNAu9EREREPQGFo379+mnT033xi1/U1iuzriP18ccfa+2YzpeIYscC&#10;EhERERERUZbAmkczZsyQ39nDBRRr8QhFJ6c1jnCBBvsVFhbKLURERES9Sy8emePxxx+XrV0uueQS&#10;cf7558vviChWLCARERERERFlAb3I8+mnn8ot3XV0dIjbb79dKR4h3n//fbmHvU2bNmn72U1xR0RE&#10;RNTTsM6jtXiEuPzyy+UeQixdulTb9vbbb8stRBQrFpCIiIiIiIiyQFlZmVbkKSgokFu6w+LR5sIR&#10;AtPZRTN//nxt3/LycrmFiIiIqPdEKiCdc845WjvWRPrmN7+pfY91kIgoPiwgERERERERZYFQKCT6&#10;9OkjZs+eLbeo0D5s2LBuBaTi4mK5R2Tjx4/XnhvPQURERJQOvva1r3UrIP3TP/2TNtr6y1/+svY9&#10;RiERUfxYQCIiIiIiIsoSKBANGTLEttAzderUbsWjv//977I1Mn3U0tChQ+UWIiIiot6Hqem+9KUv&#10;dSsiIf793/9dTJs2TZu+l4jixwISERERERFRlliwYIFRGPJ4PNo2n88nJk6cqBSOEH379hUVFRXa&#10;PpFgehgUpLD/rbfeKrcSERERpQesz3j++ecrxaMLLriA6zYSJQkLSERERERERFlk9OjRRpFo4MCB&#10;xtfWmDt3rnyEvcLCQjFgwABj/+nTp8sWIiIiovRSU1MjNm/erK19RETJwwISERERERFRFsGooXHj&#10;xinFImtgOjs7GLW0cOFCbbSR28cQEREREVF2YgGJiIiIiIgoC6EQNGbMGNG/f3+jCDR8+PCIU7qU&#10;lpaKPn36KEUjaxARERERUe5gAYmIiIiIiCjLYVQSERERERFRLFhAopTBgrwzZszQFvDFPOyYBgPf&#10;V1ZWyj3SE143FgoePHiwGDVqlNxKRERERERERERERJQ7WECipMO86ZMnT1amv7Au3jtp0iTh9/vl&#10;I9JHKBQSI0eONF4nikhERERERESp4PP5RHFxsTbd4KpVq7Sb2TIJbg7UX/+sWbO090BERERE2YMF&#10;JEqqmpoaMXToUK34ggISRhxhGwQCATFnzhyjsDRs2DCjLV3MnDnTKB6xgERERERERKmwf/9+bYYG&#10;c+6hB2ZvQFEmHSGnQ7FowoQJyk2CyAHxfvLy8uSeRERERJQNWECipDEXjxCLFy+WLaoFCxYoiUa6&#10;FJHsFg1OVgEJ0/iZg4iIiHJDe+MR4d/zuGg9vVJuIepd5eXlWhHADtdJ6hnTpk1T8qHZs2eLgoIC&#10;7WY7TKWN7chLcHNbusA5M3fuXKNohNeHghFyvmTMLMF8iYiIiCg9sYBESYGpF/RkBzF27FjZYm/c&#10;uHHGvrjDrrch6TG/fj2SWUDSn5MJERERUW4INZSJuqXnibrF3xS+jSPlVqKehYLRxIkTxfDhw0Xf&#10;vn21/qjdmqQoHqE4gIIGZhEoKyuTLZRMU6dOVfICa/EFU2qbcyXs39uKioqU0UZYJxYjqJKJ+RIR&#10;EVHiOtqa5FeZzdvcJnafbpTfUW9jAYmSYvr06UaHH3ejIVF1UlJSYuyPmDdvnmzpHVizCa+jf//+&#10;yutiAYmIiIji5d89WSseIerX/FpuJeoZGDGCESx60cgcdgUkMI8yQZ8eI2UijVai2JmLRzjGkUbu&#10;YDvyEH1frC3UW8xTkCNSNSqK+RIREVH82ptPi/pVP9fyjobiG0SweoNsEaIj6JVfZY7/mlIk/uHu&#10;NaLvs1tEZT37or2NBSRKGBJQc2KKO+bcwBpI+mP69esXMZFNNUwXgdeAJA4Jkv6aECwgERERUTw6&#10;gg3Cs/RcUwHpl7KFKPVQ9MGII3O/1hzR+t3mqanxPMkebZKLMIrH/BlgHSEn8+fPN/ZFAaenR4Sh&#10;iIV1jsyvIdprTgTzJSIiovj5900z8g492nwHhX/vE125yNqhItR4RO6d3grLvVrxSI/8A7WyhXoL&#10;C0iUMHNigcAc3m6Y5/5G4Pue5vF4xIABA7SfX1hYqCVF5tfEAhIRERHFo3HLWDWB8+yULUSpZ+1n&#10;W8PNjVsoIunTlqG/zPWR4odp6cw3z6E4Fw2KgObZEUaOHKk9T0/AzxkzZozxsxFuc7x4MV8iIiKK&#10;n2/975XcA+Hb+Gfl+6Zdk+Te6e3epUeM4tH/mbRebqXexAISJQSJpDmxQJSWlspWZ/n5+crjkKD2&#10;VFKk0+cXnzJlivY9C0hEREQUrzbPdtF6cpHw73taSdYaNvX+eo+UO1auXGncIBUp3I4oeuutt4zH&#10;3H333cLrzbwpUNLBggULlOPvdl0jrF1lftzixYtlS2pZf2609W2TgfkSERFRfDB9nZ53eCz/N4dn&#10;2feF6OjZ665ubThar01X96tXdoj/cd9ao4D01w84Cj4dsIBECTFPrYC45JJLRHV1tWx1duDAAeWx&#10;iLy8PNmaenpCjITo5MmT2rZVq1Ypr4cFJCIiInKj+eCMbkmaHm2mOciJUu3WW29V+rPo66KPjSnQ&#10;9Oma3U4djVEw5ufqzbV4MhWOoT6SSw+3Oc+8efOUx40enfpiNNY4Mv9MvHbM2pBqzJeIiIji03r8&#10;I9scxC5aT6RuOtpEnPfUZqNoZI5Pdp2Ve1BvYgGJEnL//fcrCcbvf/972RIdRhv97ne/Ux7/+OOP&#10;y9bU2rhxo/jNb34jBg0apK2BpGMBiYiIiGLV0dYgPEu+bZukNR+YLvci6hn6VGkXXnihePHFF0VT&#10;U5NsCfd1Y1nTyDz12lVXXSW3klvWtY8QmB7QDXxO1semct1YFLbMPwvrHuH19wTmS0RERPFpLLnd&#10;yD1864eLptL7lHzEs/KnxtcNm6+Tj0of5bXNtsWjwa/skHtQb2MBieKGApB5Xm5ErHfFYX/z40eM&#10;GCFbUgevGz8HPw93YZpxCjsiIiKKVcvRd5Qkzbu8r6hb8h3h3/Oo3IOoZ2CkiN7nxLRpVnpfN5Yi&#10;hN5v1gMjasi96dOnK8cPN7C5hbylb9++yuNTNQrM7/d3GymF195TmC8RERHFrqOtqTPvOMfIQ/Sb&#10;15p2PdyZizwu2puOiZYjb4RzlSXfFh3tQW2fdPHmltPdikd/fmePbKV0wAISxa2kpERJMBBYUygW&#10;5kQBgbvcUp2UzpgxQ/tZKF5Z11xiAYmIiIhi5Su8wkjKfBs5QoN6jz7aZfjw4XKLKtYCEvrl6J/r&#10;/VjEnj1M6GNhHsGFiPWGOWsBL9Z8yy09R9IDhSu3I6WSgfkSERFRbEL1e0Tz3ifCxaHOaOvcZhWq&#10;36fsE6zeKFvSw+j39xmFowuf3SKWH6iVLZQuWECiuFmLLQgsuBoL6wKtiFQmpaWlpVoSjJFTVVVV&#10;cmtYqgpIV1xxhfGc+Pr999/vFj01PQQRERElT+vpfCUhCxz/ULYQ9bzi4mKtvzllyhS5RRVrAUl/&#10;PnPgOcgdTEF3wQUXKMfvxhtvlK3uWNe0uuyyy0RbW5tsTY5t27ZpeY/550yePFm29gwWkIiIiNwJ&#10;NZSJxuIblBwE4dv4Z7lHd578Hxr7NR98QW5ND1+bUmQUkO5belhupXTCAhLF7c0331SSDMSTTz4p&#10;W93B/tbnWL16tWxNrvLycnHdddeJ8847T8yfP19uVaVqDSRMVWF+XrtgAYmIiCgzYKqIYNUK0bz/&#10;aeHJ+56RjHmWfU90tLfKvYh6XkVFhdavTFYBadq0aUp/FYGiErljXVMIMWHCBNnqjt0Nd/ick2nS&#10;pEndfgZmm+hJLCARERG5U1/wGyP/MEeg4gO5R3eNW8cZ+zVsulZu7X27TjUaxSNE/oE62ULphAUk&#10;itvzzz+vJBmIWOfkfumll7o9x6JFi2Rrcj3xxBPa8z/6aOT1CFhAIiIiIich30HhXf1LJVnTo+XY&#10;e3Ivot6B6ZkHDBiQlCns0De1Tl+HsBvFT/Zw05r1+KFYEwu74k4yi3iYprBfv37K85vXacLsECgk&#10;Yuo8fZTSkCFDtMIW3l+yph8350u44Q/nnjWYLxERUa4Lnl1v5B4eUx7iXX6hEO2R/01uOTIn/Lil&#10;3+3c0oG74roae9GcYnX9o5Zgu2yhdMICEsXN7m64SCN7Ipk5c2bCz+GGXhhC0uPz+eTW7lI1hZ05&#10;IcI0Fj/96U+7BRMiIiKi9NdUer+RfJmjseQOuQdR70LBARfbMXWzldsCEtpRiNL7r3qMGjVK7kFu&#10;2OU62BYLu+dYvHixbE1cQUFBt+efOnWqNv2edfo8u0CxMhkjonjDHRERUXRNuyYZ+Ydn+fdEy5E3&#10;O7c9LIJ12+Qe9tq8u5XcxbPsAu3//r1T5R694+aPDxrFo4ue3yq3UrphAYniZpdQxDonejKSqmiw&#10;+CsSYCTS0e7WS1UBiVMyEBERZYFQs6hbem448Vp+gWgoukY0739G7kDU+3AxH/1e9GP9fr/c2sVN&#10;AQn95aFDhxp9V3PE2tfPdZhK0HoM58yZI1vdscuXkvk52I1w0j9/jDTC6KP8/HztvFiwYIFWMLLu&#10;jxFMuGEvESwgERERRedZ8WMjF2na/bDc6k6kqe9CTcflHj2v/wtbjQLS3xYckFsp3bCARHEbM2ZM&#10;t059rNMp2CVEc+fOla3JMXbsWO15p0+fLrdExgISERERRYIp6szJFu7kI0pHGEGi92XN/XOnAhJG&#10;nOj9ZrsYOXKk3JPcwnpH1uMYa/HHLl+KddpwJ3YjzQYOHKi9TkyJaMfuNfXt2zehkUh//vOfjefC&#10;10uXLu0WLCAREVEuw2gjcy4SrN4oW9xpq98rvJ//rPOx31CeJ1CR/Jmg3AiGOsQX7glPX/f65lOy&#10;hdINC0gUtwcffFBJGhBr1qyRre4g+bE+x6effipbE/fmm29qz3nLLbeIM2fOyK2RpWoNJBaQiIiI&#10;Mp8n73tGouUr/JPcSpR+cOHffLMXCkOzZ8/WRpPg+7y8PG0aNBQCUORAcUjf1y4wOgSj+ik2o0eP&#10;7nYsMWVcLFJZQPJ4PN2eGyOM3KxrZDe6CudZvJgvEREROWssvt7IRTASKR7tTUdF49ZxwrP8B8Zz&#10;NW67Vbb2rM0VPqN4hNh+skG2ULphAYniZpfMJOOOumTdWVZeXq7dCYfA125wBBIRERHZadj0FyPJ&#10;QgQq3pctROkJ09fZrVkaa4wYMcJ1X5pU48eP73Y8kzFjQ6w5VyRlZWXdnhvTlLuBIpPdtHMoTsaD&#10;+RIREZG9jtY64TetfYRoPvi8bI1P84HnjOdCMak3zNxw0igeffH+tXIrpSMWkChu77//vpIsIN59&#10;913Z6s5jjz3W7TnsFvyN1dmzZ7VRR3g+jEJyiyOQiIiISNfuPymadj7QmVT9UEnYGopGyT2I0h/6&#10;t7fffrvSx3UTV1xxhTa1tM/nk89EsdKnEjRHrAUWuwJSousN6XDjnvW5J0+eLFujmzFjRrfHY9RV&#10;PJgvERERdReq3y28y/squYhnRf/ORKVV7hGfYO0W5Tnb6rbJltRqaWsXP395u/ivKUXiSxPXGwWk&#10;n71UIvegdMQCEsUN0y+YkwUEEpxY2M0L7rSor1tY7wjPhbvicIee27AuIos5wa37YH74WDEhIiIi&#10;yjz1awYriZUeoYaDcg+izIEp6zCaqE+fPkp/1xz9+vXTpjBD4YOFo8TNmTOn2zFGPhELfdpBc8Q6&#10;iikSvBbrc8eSz2HNI+vjsX5SPJgvERERqdqbK0X96kHdcpGW8rflHonxLL/QeM7mstiu58br0ZVH&#10;jaKROSavOCr3oHTEAlIaw9zluCsMd/7h7i5MQYF5pZHUYWTMqFGjtDu8UIRBYpGfn5/QwqWxQiHF&#10;nCwg8DpiYZ0XHNPNuZlzOxocH/PzJjNiLZIBEyIiIqLMEji5SEnUEL7C4aL1zGq5B1FmQl8bI/4x&#10;ikW/QaqwsFBUVVXJPShZMNrInEcgYl2/yG4awmTlfAsWLOj23Ch6xQI5qfU54ik+Ml8iIiJSNW2/&#10;S8lFvCt/IlrKY/t32ol5TaWGrePk1tT6xazt3YpHF3P0UdpjASnNYCFTJHHoNOMOQHNH3G1g1AxG&#10;0qD4hCJUqmAhXevPRoITiyFDhiiPx2K/ycACEhERESWiYdN1RkLlyf+hCNYm545/IsodGClkziMQ&#10;seYSuIHQ+hzIGZMBNyBanzvWEVJ20/Tt2bNHtrrHfImIiCis3X/cyEUQKCYlW/PB8DpI3s/jG0Ec&#10;i6bWULfi0b88uF7sPt0k96B0xQJSmsBoHixYau54JyNQTEKnHsWeVLCOIBo3LraKtXUKjVjveIuE&#10;BSQiIiKKV6jhkJKwtRx5XbYQEbmHqbnNeQQi1hvuMO2g+fFDhw6VLYmzK3Bh9otY2E3TF88Ue8yX&#10;iIiIwvz7nlTykVDTMdmSPMGqz5Wf0d5yRrakxtJ9NUrx6Ll1J0R1Y2JrOVHPYAGpl2EdoXvvvVdc&#10;cMEFSqc72XHppZeK5557Lq71e5xY583GqCm3o57sEqry8nLZmhhMy4HEJdbQ107SA3N4W/eJZ40m&#10;JkRERESZwzpdREdrnWwhInIPeRHyCXN+genHY9G/f3/l8bFOGe4E0xaanxuBfCgWdtP0xXPzIvMl&#10;IiKiLm1120XdknAu0lhyp2xJrvaWKiXnCValdqruuxcfNopH33i8SG6lTMACUi9BpzoVI46iBRIQ&#10;TFWQLH6/v9tUeyjeuIF5182Pw6ih3mYtiCXrNTEhIiIiSn/tzadE0457lUSqqfR+2UqUubDuEW4k&#10;w8V+FAjspkDDPlifx21fntyx3qAWS36BtYTMj0VgmvJkGjRokPL848ePly3u4AY78+ORG8aD+RIR&#10;ERGKR1tF/apBSj4SrN0qW5PP+/lPjZ/TfPAFuTU1fvjcVqOANOaD5A5woNRiAakXICmz3ommR9++&#10;fcXw4cO14hLuLps3b562qK0+8gVhTvhw1xi2lZWVafsgKZwxY4bW6R42bFi3KeL0wNQJKP4kg3Vh&#10;19mzZ8sWZ3h/5sfFOl1CKrCARERElJtaDr8m6pZ8R0nWPMsvFO2BWrkHUeZBUQjTLyPHMPdx7UbU&#10;I8fA1NfYF0UFFD6SlS/ksi1btiizTZx//vli7969stXZunXrlM8NuUmypyZ/9NFHlZ+BKfNisXbt&#10;WuXx11xzjWyJDfMlIiLKdS2HX1VyEYR/f/JGHttp3HKT8bO8qwbJrckXau8QX5DFI8SbW07LFsoE&#10;LCD1sAULFihFHXyNhVFRPEFhCUleMuH5cJfalClTtIRD/7kIzJ+NAlSiVq9erTzvbbfdJlsiw3QO&#10;1113nfGYq6++Wpw6dUq29p5UjYpiQkRERJS+cLedOVHTI3BsntyDKPPg5jL09819Wz2cpmRGgUK/&#10;QQx94ZKSEtlC8Ro1apRy/HHTmhvW9YViXT/JDWv+g4ilSIX81vxYFCHjwXyJKDb+fU8J37phonn/&#10;NBE8u050tKVmEfrWU8uFN/8i4emMwImP5VYiSrbm/U93y0VSNXWdWXPZS8rP9Cz/gfCuukSEGsrk&#10;Hsmxo7LBKB4htp7wyRbKBCwg9RAUTCZNmmR0ijGVHEYX2U0fkUqYugKJh17EwkioZKw7NHr0aOO9&#10;YdqCaIUwFMv0/RFukygcRxy3yZMna8mK2/WW3OIIJCIiotzj/fxiJXFq2HStaDn2nmwlyjzo31tH&#10;HZnDqYCkQyEA+yJvwNR2FD9rjuG2EDRu3DjjMfgcKioqZEvyIJ/CzBXm14c8yy3MfqE/Djkupt2L&#10;B/MlIvf8ux9R+i0Iz9LvipbyOXKPsFDDYRE4+Zn8LqyjrbHzP+3yuy7NB2cI7+pfiMCJ8PWZ+oIh&#10;ys9pOfIGHiza6veL4Nn1KStcEeWCkO+gNsLIu/xC5fcM0XzwJblXaoUay4Un7/xuP79hy9/kHsnx&#10;zrYqpYAUaFP//lB6YwGph5ina8O80smeeiBWmPJOX4MpGUUkJKHmBV6jTUeHY6Dvizvy3BaCMFpL&#10;fxwC7yGZWEAiIiLKLa2nlyvJUsuhl2ULUWaqr68Xd9xxh9KntQZuKnPjrrvu0va/8MILxSeffCK3&#10;UqwwFeCAAQOM4+8mx8CNhuaZKzCjhFv4efiM3c5uUVBQYPwcBApKbplHV2G6xHgxXyLq0t5aJ4LV&#10;G0R701Ht+472oGitWqUVa1qOLxBNJXco/RZrBGs3a4+D5gPTje2NnY+Ddv8J0bh9vLatfvUvRKh+&#10;t7a9+eDzxr6INk+JaDk2T9mmh2fJOcbX2pRXHcm9sZco64RatFGD/r1PiFDDQW1ToGJ+5+/Qt43f&#10;JT08S88VwTNrtH16Smvl0m6vo27Jt0VHW/KmMr5nyWGjePT9Z4rlVsoULCD1gMWLF2sdYSQK6Jyn&#10;k/z8fG3EEKa3SHSOc/19IpAgRSpKYQSRvh8SDrc/d8+ePcbjzOE2AXaDBSQiIqLc0rDlRiNRql+T&#10;nH/3iXoTbuQy92cR6O9jbRt9Sjs3I5AA0+Dpz4H+fTKmv85VyLv0Y4nAsXVizpnw+bm9ARE5GfbH&#10;43CDH6aoc8N6ox6mQY/GfH7gpsREpmNnvkS5DiN5mkrvUy7gYlSCJ6+Pss0cuNBst927/AeifvUv&#10;u29fNajbSAPvqp8J/54pyjaEb8NIUb/q513fL1HbrNF6Ol++CyLqCPlFWw3+De3Qvm9vOSsaNvxJ&#10;+Z3x5J2nfK+Hr3C4aPOUao/raS1H53bmQr9SXk9r5WLZmrjfzC41CkhXz3O3FiSlDxaQUgxFD3Tg&#10;YymU9DRMJ4cOP0YFJWr+/PnGnXJIUPHcOiQUGImlt8d6TMwJijmSOS87C0hERES5I1izWUmSmsvi&#10;v3ueKF2YR4QgD8nLyzNG++t9XbcFJDBPhcd+bGL0taUQ+JwizcKAqer02R2QO6H45AaKTNapC90W&#10;n5CXmaeyGzRokOPj8Nr1cw2vMVpBLBrmS5TL0B/x2hR8nMK78qeirXaL6Aj6hH/Xg7b7JDMat91q&#10;ux3RfPBF+U6Icht+lz35P9R+L/A72rBptFa4tf7OWAM3sdlNQdkb6tdeZryuxm23y62J+/LkDUYB&#10;6cnVyZ+Sl1KLBaQUQqcad/qlc/FIh9FCSFJwx1qiMMpqyJAhRjKBRATHwHwnHOZRj/UONRxDJDJ6&#10;YoHA98k8tiwgERER5YaOQI3wrpZ31mrxLdHefFq2EmWmpqYm8Ytf/ELrc1577bVizRp1ChSMRkFb&#10;LCP4R44cafRjf/vb38qtFA/kLeYCH9bItRaRUDzSR4rFUjwCjBrSn9scbos7KBjhxkL9cVjn1m5N&#10;I7wPfcRSrK8xEuZLlKsCxz809UVcxJLvaNPRdQS98hm6+IpG2e6vjShYGp5yTg/v5wO7bdO2rxzQ&#10;bVvD5uu0n9Hm3dk1Dde+p4Vv3TCjHcUlolzUcuR10bTjbu13oHHHhM7fB8uUdJ+ZvrYJ/H4GTy+X&#10;z5YezFNfYsRih2WttHic8gWM4hEib3+tbKFMwQJSCmH6CBQgMH91JkBCidebyNQDOiRCKMag8z98&#10;+HCtoIT1ilA4SuR4YEQXinK4sw7JVzKnrwMkTUiw9DCPoEoEEyIiIqL0gQsf5uQNwdFHlA2wzql+&#10;UR+FCKt4RiAhP9D7sYhMyW3SFfIk83qwyJXmzJkjFixYoBWU9BFEuFEu1unP8Znrz2uOWD5vfL7m&#10;3AUFJeS1mPUBudHs2bONmwVxbjBfIopPe6BaNBbf0K0/0rh1nAjWFImWw6909lee1PonKNy0t5wR&#10;oYbD8tH2sHZSc9mLwld0rahf82vRtGuStr2tbrtoKvm78K7oL3zrfitaK5d0TatVfL3xc7EeUrC6&#10;sHPfbd2m12rz7NCexwyFJL3d2/mziHJN45axyu9JtGjcdov2e4xp4VCkQfE4HQVOfKK87rbarbIl&#10;Psc9LeIv8/cpBSRso8zCAlKKYH5wdPqRxGWSyZMna0kBJRcTIiIiovTg2zBCSYoQ9QW/ka1EmU0f&#10;gYIbt+zEWkDCzVV6H1aPdFvTNVPhZjWM8LEeXxRskI/Fe1MfbtjTnwuFxHhzO4wqQnHLOiUeAttR&#10;VErmTBDMlyjXYFSPtT/SG1PBdbQ1ilCDet0qeKZAeJb363pN+56UW1WBE58qr70jlPiNyESZovXU&#10;cuX8twaKRQ1F13Z9v+Rbwr97snxkZvAsu8B4Ly2HXpFbY3fDhweUwhFi8CvdC9KU/lhAShF0pjPx&#10;7jzcEedmjmyKDRMiIiKi3heo6D5NTMOm60TId1DuQZTZMBoE/c3p06fLLapYC0hYP0nvw+qRjOnK&#10;KAx5I2ZVQEEpWfkjbmLEZ4dpyhOF/BDPh9eH2SBSlSsyX6JcgpFF5r4IppPDqKB0094c+d+KkG+f&#10;8h7avLtkC1H2w0g+4/xf8l1RXzBE+7q+4FLRenqF3EuIjmA9qrTyu8zRsHmM8f4wUhIjE/27H9H+&#10;79axupZuxaMv3rdWHDib3ku8kD0WkIh6ABMiIiKi3ufbeJWRDHmW9xWh+r2yhSg76COGIvU3Yykg&#10;oXBgN0IGU5kRJRvzJcoVmCZO74sgfOt/LzraM3A6p4425X0ETnwsG4iyG6aVVM79Y/O07R1tTdr/&#10;s0HLoZeN9+ftzJk8y75nfO82f5q79bRSPPrSA+vEm1u43mymYgGJqAcwISIiIupdbb4DRuKDaDn6&#10;jmwhyi6YXgxTaaMAZBVLAWnatGlG/1WPfv36JWW9VCIr5kuUK+rXDjX1R76V0TezYApg/b00750q&#10;txJlr9aTi0y/v98UvsI/ypbs0lZbrLzPus/CXzcfeE7u5ez6D/cbxaPznt4svM2ZNxKLwlhAyhKY&#10;7gDTCmBKCay/ROmFCREREVHvql//B1Mi9C3RHvTJFqLsMmfOHK3Pabf2jdsC0uLFi42+qzkmTJgg&#10;9yBKLuZLlAv8ex439UW+KVoOvy5bMlNjyR3Ge2nY+Ge5lSg7NR94Vvn9RaDQkpUwwnDJd7q9X4Tb&#10;tWO/9USRUUAav/iQ3EqZigWkDOfz+cSUKVO0BVLNyR0WX8UCqnZ3HlLPY0JERETUe0INh5TEp3H7&#10;eNlClH0wQggjkJAfFBQUyK1dohWQsH3ixIndcgsEtmEtHKJUYL5E2c6/V133qKHoatmSuTCa2/ye&#10;OkIZOBUfkQvNB19SznWEf88U2ZqdGrfeYrzXWtP7RoTq98i97JVV+43iEeKzPdWyhTIVC0hpAguc&#10;IlmLFAsWLJB7hmGO86FDhyqJnTXGjh2btMVYKX5MiIiIiHoHFnn2fv4zNenp3EaUzVA40otAyCWQ&#10;N4BdAQk3nCEXmTp1qujbt6/RZ7XGjBkz5COIko/5EmWz1solSj/Es/QcEWrI/IJ8yHdQeV/Bs+tl&#10;C1H2aD29UjnPEc0Hn5et2as9UNP5PmeIpu13iaY9Uzr/bn03/P4PTJd72Xt98ymlgFTfwunrMh0L&#10;SGkCRR67RWoxzzimirAuVuv3+6MWj/RAEYl6FxMiIiKintd8eLaS7CH8uyfLVqLsNm/ePCUnQO4w&#10;cuRIoz86ZswYMXjwYGWfSDF+PEftUWoxX6JsFazd2q0vEqj4ULZmPu/Knxjvy7//WbmVKHtg5gLz&#10;72/w7FrZklsat91uHAN9ysrW0/mipfxN0WGZGvyWTw4axaP+L2yVWymTsYCURvQ7AhH9+/fXvo+0&#10;SO306dONfc2BqesmTZokZs6cqXW89TsPCwsL5SOpNzAhIiIi6ln+/c8oyR7Cu2qQaA/UyT2Isl9e&#10;Xp646aabjH5orDFs2DBtTaXa2lr5jESpwXyJslJHSNSvvUzpizQfekU2ZofGkvBFZe+qn2vvmSib&#10;eJb1Df/+7n9abs09ypSVS76jjKxs3HKT3KvLwJdKjALS2I/2y62UyVhASiMo+qDDPGLECMeFbTHF&#10;hN285JieAmsimRUXF2v74jmp9zAhIiIi6kntoi6vTzjJ6QwsXI2pGIhyjdfrFW+//ba44oorlNzB&#10;KX70ox+JJ554Quzdu1c+C1FqMV+ibOTf/YjSF2kpe0m2ZI/AsXeV94jwrvm1CJxcJPcgylzBswXK&#10;ud3mUWeHyiVt3l3KsWjYeKXyfXvjEbmnEP/r/rVGAWnmhpNyK2UyFpDSCKawQ7EHBSInKBSZEzwE&#10;CkSYv9zOtGnTtH0w7R31DiZEREREPQfTKZgTmpajc2ULUe7CjWaY1g7TY2M6O8x4oPdPMYsBprSb&#10;MmWKmDt3rti/n3eLUs9ivkTZpq1mk9IXaSweI1uyS3tThfDknae8V0R9waVyD6LM5d/1oHFOY03V&#10;XOdZ9j3tWNR+pv6+I5r3T9P22X+mySgeIQrLvdp2ymwsIKWRAQMGaEmbk4qKim6jj7DYrdOIpaKi&#10;Im2/PXv2yC3U05gQERER9ZymHXcbyUz9ml/JrURElK6YL1G28RX+Ubm42t50VLZkn+CZNcK3QR2N&#10;gOgIeuQeRJnJu/KnxvnMdVSFaNh0rXYsPPKY1JkKSVgPDT7YcUYpIPla2rTtlNlYQEoTHo9H6yzP&#10;nz9fbrGHApPesdZj6tSpstUeRjRhP8yBTr2DCREREVHP8Sy7wEhm/PuekluJiChdMV+ibOLf+4TR&#10;D0E0H5olW7Jba+Uy5X0HzxTIFqLMY52yLVi9XrbkruYD05VjYi4gIYJn14uJy44YxaNzn9osH0mZ&#10;jgWkNIHRQegsY7RQJDU1NdpoI71jjcDUE9Z1j6zy8/O1fTkCqfcwISIiIuoZgeMfKolMm2e7bCHK&#10;DZi2GlNeDxkyRJvKGjkEUbpjvkTZorVyqdIPwcicXOJdOcB4780HX5BbiTJPc9nM8O/y0vM6t3R0&#10;NeQwjDY0jokMz/K+xtdrVjwmbnjpebHtw5+Ij+deLq5+p1Q+kjIdC0hpAkUgdJadRiDZrX00e/Zs&#10;2RrZjBkztH2jFZoodZgQERER9Yz6gt8YSUz9ut/JrUS5Y/z48Ua/EzFq1CjZQpS+mC9RNgg1HjbW&#10;CNFiyXdEyHdQtuaGhi1/M95/w+a/yq1Emce34c/Gudy45Sa5lXAs6pZ8W/g2XiVaTy7q+l4ep4/m&#10;/l7sXPAj4/tl+U/KR1GmYwEpjQwaNEiMGzdOfqcqLi5WEkEE7ioMBAJyD3u44xCjlLAwLvUeJkRE&#10;RESp11Bym5GwIFpPLJQtRLlBnxbbHMgZiNId8yXKBg2bRiv9kJaKD2RL7mg59Irx/j3L+8mtRJml&#10;vdWj/C4Hjr0rW8gKU3Tqx+nkp+cpx616NW/myxYsIKURrGWEDvPixYvlli4oHvXr18/oUOuBqemi&#10;0e9AHD16tNxCvYEJERERUWo1lU5QEpb6tZfJFqLcoU+LbY5o66USpQPmS5TpMNLI3A9p2v2IbMkt&#10;wZoi5TiEGg7JFqLM0Xz4NfU8bjomW8iqrnKDcqzM4Vl6bucenPovG7CAlEYwxRxGIaHTjJFI06dP&#10;F7feeqvRkTbH2LFj5aPs4bnMnfApU6bIFuoNTIiIiIhSp3HL2G4JS6BSvSGHKBdgdoI+ffoY/c7B&#10;gwdrayIRpTvmS5Tp/HunKv2Q9lavbMktHSG/chwCxxfIFqLM4f38YuMcbth0rdxKdpbvrVR+5+sW&#10;f0P5HkVlynwsIKWZoqIibco5vfNsF0OHDo24nhESRIxg0gtRerhZK4lShwkRERFRarQceUNJUpDw&#10;Bc+uk61EuWfmzJlGvzMvL09uTVxhYaGYNm2a/I4ouZgvUabzruhv9EWadtwtt+am+nXDwsdi54Ny&#10;K1FmaDn2nnH+IoJVq2QL2XlgWblY/d4vlWPmWRL+uvnAc3JPymQsIKWhqqoqbco5vQNtDoxMwrpG&#10;VpWVldpopb59+9o+jmsg9S4mRERERKnh23ClkaB4l10g2v0VsoUoN4VCIWMWAxSTkmXWrFli4sSJ&#10;8jui5Mq0fKl57yYRrKmU31GuC5z81OiLIII1G2VLbvLvmmQcC9+6YXIrUWbwFV5hnL/164fLrRTJ&#10;oJe3i0kzbzeOWd2Sb4v6db8zvkeuRpmPBaQ0hkLSqlWrtGRt4cKFYv/+/bKlOxSVsI9TUO9hAYmI&#10;iCj52psqwslKZ7Qce1+2EOU2FJGwFiqms0vWTASYQpsFJEqVTMmX/LsKxaFrvi3K/vSf4ugtA+RW&#10;ynUNRdcYfZH6tUPl1tyFaevM/bO2+t2i5fCrInD0HbkHUXpq8+5Szt3A8Q9lC9kJtXeIf5pQIP7h&#10;7jXi7hl3izWfTxXtgWrRuC1cUPIs+57cmzIZC0hEPYAFJCIiouRrsSxw29HqkS1EBLgZDVNbo/hT&#10;URHf6DxMkY31VNGPZQGJUiVT8qWmrSu14pEegZOHZAvlqjbvbqUv0lL+pmzJXaGGQ+Fj8hkW0j/P&#10;+L715CK5F1H68e+ZYpyrnrzzREeoRbaQnb1VTVrxSI8tx7uWW8G6R/pxRLT7T2rbKXOxgETUA1hA&#10;IiIiSj7c0aYnJo3FN8itRLkLMxZgKmxzjBgxQuuDYqpra1u0GDJkiDJFNgtIlCqZki+1NzcqBaT6&#10;FXNlC+Wqpp0TwxdKl5wjOtoaZUtu8yzvFz4upmgqvVfuQZR+PPkXmc7V++RWimTh7mqlgFTf0qZt&#10;b285q/zeB8+u1bZT5mIBiagHsIBERESUXK0nFiqJSeD4R7KFKHeVl5cbfc5UBAtIlCqZlC+deOgK&#10;o4B0evrf5FbKRW1125S+SNPOB2QLNWweoxwbPerX/EruQZReQr4DyrnaVlMkWyiSp9ZUGMWjrzy6&#10;QW7t4s3/oXEsW468IbdSpmIBiagHsIBERESUPJhOor7gN0ZSUr/mUtlCRDfffLPR70x23HrrrfKn&#10;ECVXJuVLtR8+axSQjlz/fbmVclHD5uuMvgii3X9CtlDrmdXhftrqX6jHqeWs3IsofVjX7hLtAdlC&#10;kYz5YL9RQBr8yg65tUvDxiuNY9lUer/cSpmKBaQ0hsVv8/PzxcyZM7VO9LBhw0RVVZVsDaupqRHD&#10;hw8XM2bMEKWlpXIrpRMWkIiIiJKjvfmU8BVeoSR4SPiIqMv7779v9DuTHSwgUapkUr7k37PRKCAh&#10;KsYPFpVPXCMCx/bKPSgXtBx6RemLNB94XraQrj1QpxXV2ltOK8eq9fRyuQdR+mja9bBxjvrW/U5u&#10;JScDXyoxCkg3f3JQbu2CopF+PFFMatp5v/DmXyT8+56Se1AmYQEpTe3Zs8eYr9wclZWVcg9VcXGx&#10;Nk859sFc5SUlJbKF0gELSERERIlrbzkj6tf+1khGtARvw5WylYggEAiI/v37G33PsWPHajea4aa0&#10;OXPmiIULF7oK7IvH4LGDBg3SnotT2FGqZFq+dPKxkUoRSSsk3c2puXJFm6dE6YtoI6E7QrKV7HhN&#10;o5D8e5+QWyle72w7LVYf8sjvKBl8G0YY5yjXP3Ln/z5UaBSQnl+njsDEtHX68fTkhdetRXQE6+Ve&#10;lClYQEpD06dPF3369DE60OaIVEDS5eXlaQvd4vHTpk3TEkjqfSwgERERJQ7FInPy0bDpOiYgRDam&#10;TJmi9TtRBEoGn8+nzYbAAhKlSqblSy1lJd0KSIhg1TG5B2Uz38arlP5IkGulRNW4427jePkK/6ht&#10;az21TCsmtdVu0b4nd8Z+dMC4aP/Znhq5lRLlWfpd4xwNHHtXbqVIzja2GuchIm+fei4Gz6zVjqVH&#10;i28YxxYRPLtO7kWZggWkNIMp6/SOs11EKyABRh+hiIT9MSoJU+FR72IBiYiIKDFtdduVxKNhy02y&#10;hYisysrKtH7n/v375ZbEzZ07lwUkSplMzJeq5z7WrYDkXf6WbKVs1XL0HaU/0nzwBdlCTgLH3jeO&#10;mWfJt0Wofp/xff2qn8u9yI1/eXC9cdH+16+q686c9rWKvP21Yt+ZJrmF3Gjz7jHOR0TIy+VBoiks&#10;9yoFpMM1zbKlS7v/pHJMzdFc9qLcizIFC0hpZO/evbbT1pnDbRL41FNPGY954QV2aHobC0hERESJ&#10;ad4/zUg6PMu4aDlRNCNHjhSLFy+W3yWuoKCABSRKmUzNlwJH94jjD/7BKCBVPnmdbKFs1B70CW/+&#10;D43+SH3BENlC0Vgv0DeW3KF833pmtdyTnKAwZL5ojyg43DWV3W0Ly5TtG496te0UXUvFB8r5KNrb&#10;ZAtFcv0H4ZFw/8+9a+VWVeP2u4xjWms6vg2br5d7UKZgASmNTJ482eg0IzB3+YQJE7S5xydNmqRt&#10;czMCCWpqapTnKiwslC3UG1hAIiIiSox3za+NpAPJCBE5Ky8v13KCZMHU2B4P11ug1MjkfKlu0ctG&#10;AenQn78m2ls5jXy28u+ZYvRFEK2nV8oWcsOTd374+FnWRMEC+9F0hPi79W5JlVIk+od71og/vr1b&#10;vL/9jLq9M27/tEx7DNZKKjnZoH1N9rDmkX4u+tb/Xm6lSM40tIr/eHiDca796PmtsqW7wNF3tGk/&#10;61f9zDjG3vyLZCtlChaQ0shVV11ldJrvuOMOUVoaHjK5atUqbXss01D8+te/Np7v+utZ3e1NLCAR&#10;ERHFr82720g4EK2nlssWIiLKBpmcLwWO7TMKSIimHQWyhbKJdeq6xq23yBZyy7dxZNfxW9J1DM0j&#10;EqJdUG6SIxkaikbJLbnpzs8OKUUixH+7p2sqO+v2c5/aLKaurjC+v3fpYfksZFVf8BvjXGza/Yjc&#10;SnaueGu3cp4h5u84I1sjC1ZvNI4xor3xiGyhTMACUprAHX16h3n8+PHa92YLFy7U2tyOQAJMW6E/&#10;Z79+/eRW6g0sIBEREcXPv/thI9nw5J0nRAenlSBykpeXJ8aMGaP9P5mwtipuaMPUeJjhwO/3yxai&#10;xGR6vnTkhr5GAaluIdd2yCYt5W8Jj2naOj3afAflHuSWf+8TXX05mwISInjWfhqs9lavul/VKtmS&#10;ey6ZuT184X78auUivl18aWJ4vSTE458fk89Euo5Wj3J+tVZ+JlvIasXBOuV8QqCg5EZHsFE5zoET&#10;n8gWygQsIKWJTZs2aZ3l4cOHi4qKCrk1LNYRSEjmhgwZYnTCEbt27ZKt1NNYQCIiIopPu/+4kmxg&#10;igkicoa1itDvTOaaRZgSz3yDGqJPnz5i9OjRMd3kRmQn0/OlyieuNQpIp54ZK7dSpgueWaP0QfRo&#10;KX9b7kGxaK1caow+0sOz/ELja//eqXJPVajxsPKYXJ7K+H/ev864cP9vDxeaLuQXaP//wj3hC/ta&#10;jDd9fU/XPr4W3ohlZv09DzV1vyZLXaZ8fjR8PnXGj1/Ypq3L5Vb92suM44yCMmUOFpDSRHFxsdZZ&#10;jpTkxToCCYUmvQOuR7LvQCT3WEAiIiKKj7fgUjWpa+iaz52IIkt2Aamqqkpbn1Xvzw4ePFhMmzZN&#10;W68VMx2gjWuuUiIyPV+qmf+0UUA6estP5FbKZO3NVcK76hKlD+JZ0V+0nuY0uvEKNak3BTVuu0U0&#10;7rjb+N5XeIW2X3vTsc7+3iHtawjWbBK1n4UfV7/mN7Ilt3xUela5eP+HN3cp3yOu/3C/+PWrpeFt&#10;smhkDowiOe1rFe9tPxPTxf9s1XxgunFueT+/WG4lO5fP2WmcR7+YtV1uda+x5DbjWDds5lIrmYQF&#10;pDShF3ymT58ut6hiLSDNnz/f6IDrwaSu97CAREREFJuOYIPwbbjSSDIQTaX3ylYicmItIGF2gpKS&#10;ErFgwQIxZ84cUVRUJHw+n9bmxq233mr0ZVEwMs+YUFNTI4YOHaq1IWchikem50uNxcuNAhIi5D0r&#10;WyhTobhh7oM073lUtlAiGjb/VTue3tWDRUegWgQqPlCOc8vRt4yvW08u0h7TWrlE2QfR3vnYXNHa&#10;1i6qG4PizkXh9Y/+cUKBeH/7GeN7xBfvWyvKa5vF02vC6x7p8X8fCo9WmrziqLj4pRLt63/r3H7c&#10;2yJ/Um5q2HStcV7h954i+/8e2WCcR4+vin06xOaDLxjH2rvq53IrZQIWkNIEkrq+fftqc5XbiaWA&#10;hCRu4MCBRgdcjz179sg9qKexgEREROReR5s/vNCynmSs6C9CXGyVyBW9gITCz8yZM5XRQ+bA9HMY&#10;XeTE4/Eojxk1qvsC5sg/MH02iktup9wmMsv0fClYfVIpIDWV5O4aLZmsrXZz52d3m6hb8l2lD9Kw&#10;lReVk6nNs72zr9egfR1qUKenq1veN3zci67W9mkpf1PdpzNQVMp2jYGQGDVvr3HBHkUjfd2jsR8d&#10;EPUtbUYb4pWi8PXCQS9vF199bKO46t29YtUhj7jirfBopQueLVYed/unuTu6v827UzmvWo68LlvI&#10;qqzar5w3Kw/WyRb3ApZisAg1yxZKdywgpREkeEjukKRZuS0gYWFb69zkiEGDBsk9qDewgERERORe&#10;066HleQCxaR2/wnZSkTR6AUkNzFgwADHmQoWL16s7I+p6+zo+2E0EnISolhkQ75UfmM/o4B0evpN&#10;ovXkIRHyxX6BjXpH4Nh7St9DD22kTND9iE2KnWflAON4e0zHHtERrBfN+6cp2xBNux6Uj84Omyvq&#10;xW9ml4r5O87ILULc8WmZcsHeHBuOerV9phUcF99/pljct/Sw9n0k0wrCo5L+0bpOUmccrsnNC/mN&#10;JX8Pn1dLviM6WmtlC1nNK6lSzhlvc+xrabXV71d+j4PV60XDlpu0kV+hpthHNFHPYQEpjRQUFGgd&#10;ZhSSrNwUkAKBQMRkMdLUeNQzWEAiIiJyz7vix0Zi4dt4tegI5fbUGkSxiqWAhOjTp48oK7O/Axl5&#10;hHnfuXPnyhYVika4aQ37cCo7ilU25EuVT15nGoX0Fe3/h687VwSO7ZV7UDrzrv6FcmET4V35U9FW&#10;t03uQanSuC28Loq1gNR6aqlo2jFB2YbANMfZwuMPii+Y1ip6t6RKHKtrUS7W/8Pd4fafvlgiH+le&#10;YbnX9FzdY9zHB+We9jZV+MSSfTVifefzZAusq2o+p/x7n5AtZMdc0Lzg2S1ya2w62oPKMfcV/tH4&#10;mlOVpzcWkNIMppFAp3ny5MnatHa6aAUktOsJmzUwnV0sc5xT8rGARERE5E7w7HolsWir2ShbiMgN&#10;cyEnlrCbmg6sxSin4pBebMJ0dkSxyIZ8ybfuY1MBKRzVcx+Te1C6CpxYqPQ9GrfdLILof7S3yj0o&#10;lVrK5yrHv27xt4yvcVG5sXhM1/dLwvt4lveTj858L204oRRz/v3hQjH2w/3KtmFzuqagwzR2i/bU&#10;yEe619be0TUFnuk5/+XBdcr3f52/X9yfd0RUNajn/b1LDyv7Xd/52rJB84HnjfMJ0d7iPKVvrvvF&#10;rB1JOQfq1wzuOuafhY89on7tb+QelI5YQEoz5eXlxvpFgwcPFvPnz9e2mQtIGGmEbZhqAu3Dhw83&#10;OtvWwN2EGNlEvYsFJCIiIneadj5gJBLez38qtxKRW3l5eUo+gGIORg0hJ8AoI9ykhpvL8PWqVauM&#10;G9gQmIbOylpAKioqki3d6TkLgmshUSyyJV+qeW9qV+HoynAB6fjEYbKV0pWvcHj4ImbBZXIr9ST0&#10;/zBlcfO+J0XTjnuMzwPT29WvG9b1veWCc3tLeLq3TPaTGduUAo01/jJ/n7YfikCBtnbt63iMfHeP&#10;8ZzfmbpJzN2qTkmmj3L6pwkF4uNdZ7XHeJrbxBeUfbrisziKWOmmvuBS41xq3NZ9JihSobCpf/7T&#10;1x2XW2PXuOUm5ffYHB1tTXIvSjcsIKUhFIcwF7negUb07dtX+791u1PgMfn5+fJZqTexgEREROSO&#10;J/+HRhLh3/Oo3EpEbunroaJwhAKRm/WI9KLTuHHj5JawMWPGGP1YRHFxsWzpTp+SGxFpqjsiO9mU&#10;L1XPe1yU33SRUUBCtLfwoli6aqstVi5gthx7X7ZQbwlWFyqfiXfFj5Tv9QjWRL6hIZ1tO9EgDlZ3&#10;zThUfNynFGasgeLNnqrk/P1oDrZrayG9WhSe2eiWTw7a/tyvP951bF9Yr46O+ofxXf8//+nNYv8Z&#10;v3h6TYVoCMS+Fk5vw9SU5nOp9dQy2UJ2TnrVKRXzD8S/vp++plmt6fjrEazZJPeidMMCUprasWOH&#10;uOuuu4xOdKxx3333ic2bN8tno97GAhIREVF0LeVvWZII9mWIYtWvXz9tRoOamtjuDsb0c0OHDpXf&#10;hZlHKCH27NkjW7pDm76f3bquRJFkW77UevKQUkBq2sFZQdJVU+l9Rr/Dm/9DuZV6E0YhmPuDdUvC&#10;U9p58s4zvg4ce1c+InPM3RYe9XPP4kNKAed/TVwnBs3abnyPeMVU7EmF8tpmY2SJdaTRmsMe0W/6&#10;FuP7c5/apLTrcdHzW+WzZQ7/nsfC59TyC+VWimRlWZ3ymZ/wBmRL7FD41Y+9NZoPz5Z7UbphASmN&#10;1dXVadNA3HbbbeJ73/ue0aF2iuuuu058+umnoqOjQz4LpQMWkIiIiKLzrvq5kUD4Nv5ZbiUit1A0&#10;Qn8znlkI9OKPdcSStYAUaU1WQJu+Hx5H5FY25kvlN/UzCkg185+WWymddLQ1irol5xh9D//ex2UL&#10;9Tbfut8an4s5vPr6KZ3RtPsRuXfm+KVpHRnEf7sn/DWKSQ2BkBjyWqn2/e0Ly+SjUuvgWb9YuLta&#10;nPK1iv/f5A3G6xlkea3vllSJS+VrM0K+/rx9mTWlnW/DCOM8ql/zK7mVInneNBLt3x4qlFvjF6zd&#10;oq1B1VhyZ3hNpM5oLLld7kHphgWkDIFkEFNQTJ06VZuHHNNLjB07VkyZMkXMmzdPWw/JKZmj3sUC&#10;EhERUWQdIb9o3HqzkTwggqeXy1YicqukpETrb2KNo1hVVFRoj7XmFNb1Vp1yDkxvp++H9VyJ3MrG&#10;fOn0c+OMAtLJR0bIrZRO/HufUPoeIV/XWjPU+5pK71c+Gz0at4w1vm7YdK1o958QwTOZM8IPo4yM&#10;4osRXWsPbT3RIPfqPbcuLLO8tq74z0c3au1bIky5N/ajA1p7pjCPZGs5+o7cSpHc8OF+47P++cvb&#10;5dbk8O972vgsvKt/IbdSumEBiagHsIBEREQUWUPRNUbigPCt/4NsIaJY4KazPn36CL+/a22FWOBm&#10;NfRVPR6P3NIFhSC9H4twKiBh5JO+HwtIFIusLCA9e5NRQDo06ltyK6WL1pOfqn2PjVfLFkoHgYoP&#10;uj6bz8KfEcK//1nja8/S74a3H5guH5m+tlc2KEUXc/xiVnIvyscL09bZvb5Pd1fLPYS4d+nhbu3/&#10;Z9J62Zr+2nwHjPMG0VZXIlsokgEzthmf9c2fHJRbkwM3DZo/j46gV7ZQOmEBiagHsIBERERkr2n7&#10;XUrSUF9wqWjz7patRBSr/v37ayORYoFp6zC7AR5rZS0gOVmwYIGx37Bhw+RWouiyMV9qObDVKCAh&#10;Asf3yxbqbcHarUrfA4WItnp+Pukk5Nvf9dkon9M5Inh6hfG9OTzL+8lHpi+sZ6RfhMfUdV+fUmR8&#10;j7WR0sXFL5UYrwsxecVR2RL2/vYz4snVFcp+S/ZmxjR2rScWKudOR6hFtpCdUHuHMtXizA0nZUty&#10;hBqPKJ9Hm2eHbKF0wgISUQ9gAYmIiKi74Nn1SsLQsOFK0RGsl61EFI+RI0dqxRu3o5BQPMI02ein&#10;jhjRfZotFJX0fuzAgQPlVnvTp0839sWU20RuZWO+1BFoVgpIvnULZAv1po5Qs/B+PlDpfwROLJSt&#10;lE48ed8TtabPybvyp6KjPSjq11yqfH56hJqOy0empzEfhKcBQ5HmhLdFvFh4Ury55bTcIz1U1gfE&#10;G8WnxOubT4nCcufRIN+eusl4TzctyIxp7Px7phjnTH3Bb+RWspO3r1YbHad/xoiCw+pI9cS1K7/H&#10;GB1K6YcFpAyBBBAL2wYCAblFtX8/75ZJZywgERERdddUel84YVjyHdHenF4JNFEmmjlzptbnxNpF&#10;mJYuEuQVc+fOFUOGDDH6qYMGDVKmqMN0dnqb/pxOzM+FtVqJ3MrWfKli/GCjgFT9duYt+J+NWirm&#10;KxcrmzNg6rNc1bRzovJZ+fc8pm1v91eofUgZGJ2Uzvo8vdm4CH/nokNya2b7+6LwmklfkeskpbuG&#10;jVcZ50zTjvFyK1nhHNU/Wz2Gvr5TtiZX/ZrBxmfCv8npiQWkNIaiEO7cM08bYTfnOOY6R7KGhG/y&#10;5MkxT1lBqccCEhERUXee5RcayQLuBiSixKEwZM4fkCOMHj1aTJw4UYsxY8ZouQPWStL3QeB7jEDC&#10;KKPi4mLtuVBgMu+D0U2RIAcx7ztnzhzZQhRdtuZLVS/dYRSQTjz8R7mVelPDptFG38O34U9yK6Wj&#10;jqBPtFYuFoGKD0XwTIHcGqaNJlv1M+PzbD7wvGxJPzVNQeVC/Pvb02fKukSsPFinvK8NR9N/JgHP&#10;sguMc6alnH2VSP794ULls/1/H1gvjtQ2y9bkaii+wfhMGrfdJrdSOmEBKQ0h6ZsxY0a3pA4RadFa&#10;TD2xcOFCI1lEISmexXMpNVhAIiIiUrWeUhdMbavbJluIKFFFRUVG39NtYPo55A8oEuH7fv36ddsH&#10;MX78eNs8Y8KECcp+mD2ByK1szZe8ea8bBaTDo78rt1JvaW8+pfQ9Wo7w4nGma9hyo/F5Nm69SW5N&#10;P1gfyHwxvjxFF+J7w/95KFxouD/vsNyanrDWmflvQLBmk2whswpPi3K+fvfJzeKzPdWyNfn8ex83&#10;PhPfOq6hmY5YQEozKB5haghz8mWOSAUkHUYj6UkfikmlpaWyhXoTC0hERESqxi1jjUShfs2v5FYi&#10;SpbZs2fb3pBmFxihpBeFkE8MHTq02z54rgULFmgjlDCCKS8vT/h8Pu1GNow2Mu+L5yOKRbbmS837&#10;NhkFJET1/KdE3aczRbA6uYuQkzstR143+h4ITp2b+ZoPPm98nhiNlK4eWHbEuBj/X1MyY6o3t0a/&#10;v894b32mdY1gTleBY+8qfwNEe6tsIbPFloJnVUNqj1PLsXnGZ4K1zyj9sICUZqZNm6YkX9aIVkAC&#10;JH/6/ONY9NbNYyi1WEAiIiIKa6veoCRvSP6JKPkwCsi8LpE1UBTCWkUoApkhn0ARyLwvprOD8vJy&#10;rYikb7cbqeS09hKRnWzNl9r9DUoBSY+Ku34p96Ce5CscbvQ9Gjb/RW6lTBasWqH0KdsDdbKl95VV&#10;+8Unu86K454WMfiVHcbF+JHvZtcI3Q9LzyjFho93pW6kSqKatt9pnCu+DVfKrWT12Mqjxuf51cdS&#10;X/AMVm9Uf49Z3E87LCClkRUrVogBAwYoyZc1sC6SG++++67xmNtvv12cPXtWtlBvYAGJiIioS3tr&#10;nfDm/9BIELAOUkdbk2wlomRDMSg/P1+7UQ3rH2F0Ef6PKesqKirkXvYKCwu1kUzW6ejwuGHDhhn9&#10;W3OgYEUUq2zOl2rem2pbRGrasUbuQT2hrX6vcoGy9cQC2UKZLNR0XPlcg9UbZEvvqm4Kiq9PKdIu&#10;wH/pgXXiv08oMC7Iv7D+hNwre3z3yU3G+/v1qzvk1vTj/Xygca40739abiWrEW/vNj7P372xU25N&#10;HRSM1N/j7Bqllw1YQEojt956q5J8YX5xzF+OEURY3wjb3I4mwl2E5udCgki9J5MSIiQyFfdcKo5c&#10;f4EI1rLqT0REyRPy7Rf1q3+pJAjNZS/LViLKJChMmfu4CIxGcnvDG5FZNheQ4MRDV2hFo0OmAtLZ&#10;2ffLVuoJ/n1Ph/sfS8/p7JRkzxo0uc6zvK/x2baUvyW39q75O9RROeYoPu6Te2WP6WuPK+/xuXXp&#10;VyRrb6oI/w3ojGDVatlCVt+ZGi4IYvrFnuBZ9n3tc/GuHCDaG3vmZ5J7LCClEf0uvp/85CfanX7m&#10;qSQwDQTaYknILr/8cqMTfuWVHJrZmzIpIdITmrIru/5/9LaLRZvnjGwlIiKKT5tnh/Cs6K8kbr71&#10;lwvRoU6dRUSZpaCgQEyYMEFMmjSJxSOKW7YXkIJVx8SpaddruZWeb5Xf1E+2Uqp1tJzRikZ6/6Nx&#10;+12yhbKBb8OfjM+2aedEubV3TcwLr3lkji/et1bukV0aAyHxzxPXKe8VRbR00lgSnr4O0d7qlS1k&#10;5m1uUz5HTFHYIzraREewQX5D6YYFpDTh8XiMDjOmmLCKdQQSjBgxwnhOhL4wLvW8TEqITj83LlxE&#10;klH9zmOylYiIKD6+9X9QkrbGbbcK0d4iW4mIKJdlewFJ59+5XsmzmvcWyRZKlY72NqXAgGg9w5EH&#10;2QRFI/2zxWedDobN2WVcgP9fE9caX4/96IDcI/ss2HnWeJ+Iy2anfuozt0L1e5S/AchLyN76cq/y&#10;OR44y2vJxAJS2iguLtY6y6NGjZJbVLEWkFAswqK4eiccUVJSIlupp2VSQtRadVSU/+0iJbEpv6Gv&#10;bCUiIopdyHdQSdqadj0oW4iIiHKngASYKlzPs2o/fFZupVTx75mi9EEaS26TLZQtMG2d/vl6lqXH&#10;tYv/kusfIR5beVQbxfFuSZVszV5Xv7vXeN/pNNrKt3Gk8ncgeKZAtpDVW1tOG5/hf7+Xx4m6sICU&#10;JvQC0pQpU+QWVawFJKydpHfA9Vi8eLFspZ6WiQlR7XtPKEWkhg2LZAsREVFsmg/OUJK2jrZG2UJE&#10;RJRbBSRMZafnWJVPXie3Uiq01W1T+h++omtlC2UTLLhv/pxD/pOypXdUN7YaF+ARn+6uli3Zb+uJ&#10;BuW9rzvS+9PEBY69p5wfWA+NInsov9z4/M57arPcSrmOBaQ0UVFRoXWWJ0+eLLeoYi0gTZ061eiA&#10;64EiFfWOTE2IKsb/ykhuTj5+jdxKREQUm/q1Q42krXHbLXIrEfWUQCCgrU+Ul5cnpk+frk2fbYV9&#10;Zs2aJUpLS+UWop6TSwWk2o+fN3KsI2N/ILdSKqBgZL5wjBHRlH3aW84qn3PrmTWypXesOexRiihH&#10;aptlS274t4cKjff+2Mpjcmvv6GhrEt4VFxnnRn3BENlCkVzz3j7j8/vt6+kzDSH1LhaQ0sigQYPE&#10;8OHD5XeqWApIWMhW73ybo6oq+4fLpqtMTYg8n80ykhtEa+Vh2UJEROROW12JmtRXckQ0UU9BUWjm&#10;zJmib9++Sl5gl1OgqISb0LAv8hIUmriGKvWUXCogNW1freRYwereHS2RrTqC9Ur/o/ngC7KF3Kh+&#10;93Fx+vmbRcuh7XJLevOu+JHxWbccmS239o4X1p8wLsD/7wfXy625449v7zbe/69e2SG39o7WU8uU&#10;vwPB093XnCfVT18sMT6/2xay6E5dWEBKI0jYsG6R3UghtwWk8vJy0a9fP6PzrUektZWoZ2RqQtTm&#10;rVaSm5r3n5QtRERE7jRuu81I2jx55wvRHpQtRJRKyCmGDh2q5AR6OOUUNTU1YuLEidp+gwcP5jqq&#10;1CNyqYAUqldzrIbiZbKFkqn1VJ5y4bi9qXdHQmQST94bxvl5/P7fyq3praFolPFZe5f3Fb51vxON&#10;W8bK1p51/Qf7jQvwl8zMvX9DzQW0f5xQIFrb2mVLz/Pvfdw4L+rXDJZbycl/PBweQfZ852dJBCwg&#10;pREkcrjjD4ma9W4/NwUkjDwaMmSI0fE2B6aroN6TyQnR6RduMTqP5Tf9UG4lIiKKLli1ykjaEM37&#10;Oec4UU/ATWXWUUfmiHZTGuhTYuMGN0xtR5RKuVRAgqO3/MTIsc6+9bCo/Wi6OPPafbKVkqGp9P7w&#10;hWNOWxWTo7f/zDg/EZkwE0nzgeeVPqcezWUz5R49p++zW4wL8Ld/Wia35o4dleo6SMv318qWnucr&#10;vMI4F5pKJ8itFEl9S5vy2X22p0a2UK5jASnNTJs2Tes0o4hUWFgotzoXkDCf+ejRo40OtzU4+qj3&#10;ZXJC5C9dq3Qe6z7t+Q4YERFlnkDF+8KTd56SxLe3nJGtRJQq9fX14o477lDyAWsgf3Djrrvu0va/&#10;8MILxSeffCK3EiVfrhWQTj97YzjHGvk14+szs++Xe1CivJ8PNPof/j2Pya0Uja9wYfjclJEp1wDq&#10;C37T9ZkvCfc9fRv/LFt7hq8lpFyAf7ckN5eS+OpjG41jcM/iQ3JrD2tvMc4DRKBivmygSKzFv92n&#10;m2QL5ToWkNJMKBRSOs8jR47U5h+fMmWK9j0KSfPnz9e2jR8/XmvX97ULzF+OaSiod2V6QnT8vqHh&#10;DuSV/ymO33uZ8K35QLYSERGpmg+9rCRsCP+eR2UrEaXS3LlzlXwAgSmuR4wYYUxp52YEEmAaPP05&#10;BgwYwDVVKWVyrYBUt/BF5QK9Hsfu+JncgxLRVr9X6YMEzxbIFormxEPDtXPxkOm8PD5xmNbWEfCL&#10;5gNbREeoTfs+3QTPFiqfux7trR65R+qtKqtTLsAfOJubF+D/aprGr9/0LXJrzwrWbFTOg1AD1/OJ&#10;5pNd1cr529Qaki2U61hASkMoIqE4pHeg4w0kiZi+gnpfpidE/t0bjM6jOUINdXIPIiKiLtY1BxD+&#10;XQ/JViJKNcw+oPc7UTjCVNbIL8Dtuqpm5qnwcuHCPvWOXCsgdbS2iGN3XKLlVOYL9YjgWa45kajm&#10;Q6+E+yFLzhEd7elZ8Eg3bXVVxnloPi8PXfmfouKeS8PfX/0N0bhpiXxU17peTSWfy+96V7CmSDTt&#10;nKj0Q1srF8vW1HtydYVx8f3/PhSeVSjXYOSVuRBx0huQLT2nuewl4xzw5HM5BjeeKThufGb/+egG&#10;uZWIBaS0hpFGuNNP70i7jYEDB2rJIaWPbEiIMDe33mHUo27Ry7KViIioS+O225SkPXBykWwholRr&#10;amoSv/jFL7Q+57XXXivWrFkjW7qsWrVKa3M7hR2YZzz47W8zYzF1yjy5VkDS1XwwTRy97WIlx/Kt&#10;/Ui2Urx8G682+iENxTfIrWSntfKQqO08D5v3Fon61fON89Ba2LSL6jceEHWLZolDI/9L+/7EA5fL&#10;Z+199WsvM86Bph09t/bNFW/tNi7A//b1nXJr7jnlCxjHATF362nZ0nN8RdcY50DjlhvlVnLS77nw&#10;+l0/e6lEbiViASntBQIBsWDBAjF27FjRv39/o1NtDRSNsA4SFrj1+/3y0ZQusiUh8q3/RBy95adG&#10;h/HY7QNlCxERUaf2oPAsPTecsG+/QzYQUU8oKyvT+pt9+vQRFRUVcmtYPCOQsDar3o9FeDw9NxUQ&#10;5Y5cLSDpKiYMMXKsM7PGy60Uj46gz+iHIAJH35EtZNWw8TNtNJF+7lWM/6Xx9YmJw4Rn8SvG927j&#10;zKtdxZr25kbthtOa+U9r3/c0/96pxjlQv+rncmtq1TQFxf+4b61xAf6RFbk9I9BFz201jsXId/bI&#10;rT2jo63z/DP9HWgpf0u2UCSYblH/vBBjPzogW4hYQMo4uFsQc5Hn5+dr01Hs2bOHBaMMkE0JUcPm&#10;PKWD2Fi8TLYQEVGus05fF6rv2WSRKNcVFRVp/c1bb71VblHFWkDCWqp6H1aPggKuJULJl+sFJPNs&#10;D0dvvVhupXi0nlqq9kUaj8oWMmvet0nJ661R99F0bb+6T2ca21AcOjP7XmU/uzj9ws2i/OafGN+f&#10;fX2i9lw9CdPWmc8D3OSUSs+uPS6+aCoeIfL218rW3PTQ8nLjWHzpgXVya89oPbVM+fxDjUdkC9m5&#10;8aMD4p/vV8/f7ScbZCsRC0hEPSLbEiLzNAunnv6r3EpERLmuseTvRqJWX/AbuZWIekppaanW35w+&#10;vevCn1WsBSTcsKb3YfXAjWxEyZbrBaTG4uVGfoXAWjQUn8aS8FS67ItEdvatR5RzzhrNh7bLPYVo&#10;PX5ABM8ck98JUb/mA1E+7kfGvsfvGyoOX3eu8nhrtJ7q2dE4bZ5dxnmACDWUyZbk+9uCg8qFd8TP&#10;ZnL6r03H6pVjsrwHC2rmKbXrCy6VW8nOjPUnlM8JcdvC1P2+UGZiASnNYHQRpqFD8kfZI9sSotpP&#10;ZiidQXNnkoiIclOo4YiSqDfvf1a2EFFP0UcMRepvxlJACoVC2hTZeh9Wj5ISXhSj5Mv1AlKwplLJ&#10;r/yla2ULxSJYs1npi/j3PSVbyApT1OnnW8WdvxAV91xqfH9yytVyr8g62oKi+WCJCFZ1XQtoKlll&#10;PN4uzrx2r7ZfT7FOZRis+ly2JFdzsF18wXLx/Y9v7xbBUIfcI7d97bGNxnH5wfQt4lBNs2xJjfbm&#10;06Jh03XKZ9+05zHZSnauendP+Py9Z4343rRiUdXQKluJurCAlEbmzJmjJGdTp06VLZTpMi0haq3M&#10;E/49j8rvumurPa10BmvmT5MtRESUq5p2TlSStVBjbs/7TtRbhg8fLgYNGqQVgKxiKSBNmzbN6L/q&#10;0a9fP22NVqJky/UCEhz+ax8jv6pb/IrcSrFo2PxXox/iyTtftAfqZAuZdbS2KPl8/efztO2BY/tE&#10;0474pylt2LDIeM6jtw8UJyb9Qfk5/r2b5J49w7Oiv3E+tBx+XW5NrkV7qsMX3zvj6TXd1x/MZX9b&#10;cEA5Pt96okhUN6ZmOkFMV1lfMMT4zPUInu3Z6fMyzdcfLzI+n+Fv7RbtHSx+UncsIKUJrGPUt29f&#10;JUHDgrWUHTIpIQpWbzD+oW3acbfc2t3p58aZOoNfEU3bPhehBi6qTESUe9pF066HlUTNv+tB2UZE&#10;PU2/KW327NlyS5jbAtLixYuNvqs5JkzoWhydKNlYQBLixMMjjPyqauadciu5FfLuVPoizWUvyhay&#10;8u/eYMrl/1MEju+XLYlrPXnIKBS1njqi/JwjN/QVNe88JjyLXxXN+zZr+6SSb8OVKe+b3vxxePq6&#10;c57s2QJZJlhf7hVfuCdcQELM3HBStiZXY/EY5W+A9rnve1K2kp2jdS3KZ7N4b7VsIVKxgJQm9PnK&#10;zTFmzBjZSpkukxIi7+c/s/yDaz/sH3cmmTuDevg2LJJ7EBFRtmtvqhC+wj8q/24guGA1Ue/BCCGM&#10;QOrTp48oKFDvJI9WQML2iRMnao/V+656YFtZGefEp9RgAUmIs3MeNHKq4/ddJreSW007Jxn9EE9e&#10;H20KM7JX+/Hzxrl25Prvy62pUWeZ/l6PQ6O+JVqrUttfbNwxwTgnfEXXdPZbj4nWys9EeyB5F8kx&#10;oka/+M51Y+xtPFov/nPyBuM4/WZ2Cpbs6GgzPmvt8143rPNzrpGNFMl7JVXG54KoaUrN6DDKfCwg&#10;pQmPx9MtQdu/P3l3gVDvyqSEKFS/R9Qt+Y7yj69n2fdF84HnhGhvk3t1qX5nSreOYMU9v5atRESU&#10;7erX/U759wLRUj5XthJRb0HhSC8CoSCEtZHAroCEqe7Ky8u16bOtMyKYY8aMGfIRRMnHApIQ3pXv&#10;GjnVoau+LreSK6Fmbco6vS/StOsh2UC61lPl4vj9vxVHb/5J5/n1DeNcq3zqL3KP1Dnx4OXGzzMH&#10;ikup1HzoZeOc8K4cILz5F2lf+zaMkHskprSyQbn4vmQvCxaRPLfuuHKsav3JLVS01W01PmtEyLdP&#10;tpCT2z8tMz6T7z9TLLcSdccCUhoxL1KbzAQNCeKqVavkd9QbMi0hwhyx5n989ahf/Ytu88eeeOiK&#10;bh3Bxk1LZSsREWWrYPVG5d+IhqJrRXsTRx4RpYt58+YZ/U/E0KFDxciRI43+KGY7wJTZ5n0ixfjx&#10;4+WzEqUGC0hCNB/cpuRUgRMHZQtFE6iYr/RJ2jw7ZQvpKp+4Rjm/9Kj7dKbcI3Uw1f2Z1+4TR28Z&#10;oPzsivG/knukRuupZcp5YY7A8Q/lXvF7eeNJ4+L7f7unQLSG2mULWR2q9hvHCvHWltOyJTlaDs82&#10;PlvPsgvkVormR89vNT6TGz86ILcSdccCUhpBoWfAgAFapzkvL09uTRyeC3ceUu/JxISo+dCrSgfL&#10;HIFj78m9uvj3Fomjf7vI6AiefORPsoWIiLIV7u7V/13wrvix3EpE6QR5wE033WT0Q2ONYcOGaWsq&#10;1dbWymckSg0WkIRob25ULq7XfDBNtlA0jdvvMvokmFqXVI3Fy5RzSw+MSBI9vGB+w8bPlNeAwmmq&#10;hOr3GueFNeoLLpV7xW/UvL3Gxfefv7xdbqVI+r8QLlZc+c4euTU5GrfebHy2vk2j5VaK5r/fW2B8&#10;Jq9vPiW3EnXHAlKawfQRAwcOFEOGDNG+TgZMR8ECUu/K1ISoI1gvAkfniYbNf1U6W4im0ntFsLpQ&#10;7imEZ+nrSkcQC3MSEVH28qz4sfFvgn/3w3IrEaUbr9cr3n77bXHFFVcY/dFo8aMf/Ug88cQTYu/e&#10;vfJZiFKLBaQuR2+72MinKu65VDRuzhPBGl7Ui6Z+1c/DfZK9U+VW0lXce5lxXmHtocqpo4U3/23Z&#10;2sM6OsTh6841Xs+xu34hG1Ig5O86L5bI6xifyf/LaD35qdwxPt94PLz+0f15R+RWiuSRFeXG8frX&#10;Sevl1uTAFIX656otv0BR7T+jjgrbeNQrW4i6YwEpDWEk0q233ir69++f8EikkpIS0a9fPxaQelk2&#10;JEQt5XOUzpYe3s8v1jpeHaGgODLme0ZH8NQzY+UjiYgo2+AGAvO/BZjOjojSm8/n06a1mzBhgjad&#10;HXINvX+KG9gwpd2UKVPE3LlzuRYr9TgWkLpgOjE9n9Kj/G8XaVOAkb12/3GlT9Ja9blsIWg9Waac&#10;T71WODI58+oE5TV5Fr4kW5Kvuewl5fyoW/xt42v/3ilyr9iV1zYrF98X762WLRRJYblXOWb4Phna&#10;m46ZPt/OvORMgWwhJx/vOqt8Ht5mdc1zIjMWkNIEFrbForbmQBEJHWgkc9a2aDFr1iwtOdQXwmUB&#10;qXdlS0LUcuR15R9mc7QcfUfUfvCM0hHE8HQiIso+jVtuNP7+ez//qdxKREQUHxaQwo7fc6mSUyF8&#10;6z+RrWQVOLFQyUs7WllsM6tf+a5yLrUH/LKl97TVnhKHR4dHISGq35yk3ZSaClgjy5N/kfB2hm/j&#10;1ca50rD5OrlH7N4tqVIuvtf6U/Pas83/eajQOGaPrEjO2qm4FqX8DQhyJI0bj648anwWGE1H5IQF&#10;pDSBkUJ6hzkVwQJS78qmhAjrHzVs/LOoW/od5R9phP/gXKUTeOSv54vj914mat7jNAJERNmirbpI&#10;+dvffOB52UJERBQfFpDCGretVHIqBC6uk72mnRONPolv3e/k1tyGQkzzgS3a16dn3GacRyceuFzb&#10;lg58az5QznHEsb//XDTv73rdqdJcNtM4XzCbSrzOeXKTcfH9wmdT+5qzyZ/f2WMct4EvlcitiWnY&#10;9BfjM20oulpupWjMn8Xv3tgptxLZYwEpTWAE0h//+Eej05zswGgm6j3ZmhD5dz9i/EOtR+0ng8Wx&#10;CV/t1hls3LpSPoqIiDJV66nlwrOsj/E335P3PdER9MlWIspGVVVVoqiId6ZSarGApGoqXStOPjbS&#10;yKWO38/CSCT1BZca/ZKmXVyTsd3v084X7bx5YJgo/9uPjPOoZt7jcq/0UDP/aeO16XHstos7+5at&#10;co/kaz29wjhfEB2tsY9WeW1TpXHhHfH3RYdkC0Uze/Mp5di9tOGkbIlNW12J8O99XDRsvEr5PDFr&#10;DrnzvWnFxucwYclhuZXIHgtIaeT55583Os3JDhaQelc2J0SB4x8q/2DrUfPBN8Wx8eFCUuUT18pH&#10;EBFRJmoue7nb3/rmA9NlKxFlK6yHhDWSQqGQ3EKUfCwgdVf/+TzlwnoqL6pnqlDjYaVf0npqmWzJ&#10;XZ6ls5XzxhxNJem3PlTryUOi8snrlNd59o0HZGvyhRrLlXOmrXarbHFn0Z5qpQDy1cc2cvq6GJz0&#10;BsQ/TihQjuHC3bGtH9VWt1XULT1P+Rz1CDUmZ1q8bNfW3qF8Bm9vPS1biOyxgJRGKisrjU4zol+/&#10;fmLw4MFaDBs2TIwePdpVYF88ZtCgQcZzcQq73pXtCRGmL7L7xxtxcsp/GR3BlsOl8hFERJRJWsrf&#10;7Pb3vaH4BtlKRNkMhSP0YfPz8+UWouRjAam7wLF9ykX15v3FsoV0LeVzlL5JR1uTbMldmEL+kOm8&#10;MUeoqV7ulX4qn/yL8lrrPk7dFMmepeca5wzWR3Kr5KRPueiO+GRXbMUPEmLBzrPKMfzfD64XB866&#10;X5vLv/cJ5fdej/p16TNFY7r7sFRdw2vrcc4oQc5YQEozY8eO1TrNGDHk8yX+C4xED4UoFpB6Vy4k&#10;RMGzazuTmmdE/drLuv1Dfublr4uKCV8VZ1+7We5NRESZxNeZkJn/rjftuEu2EFG2W7BggdaHxY1q&#10;RKnCApK9w6O/a1xQ9yx+RW4lXcOm64y+ScMm/o1qKSsxzpeD8v96nHj4j3Kv9NR6qlwcGvl15TV7&#10;PpslW5Orfu3vwn3aPY/JrdHd8WmZctF96upjsoVi9fLGk8qxHBbDGjw+rMktP7+6vPDU2i3lc+Ue&#10;5GT5gVox+NUdyvH3t3KUOTljASnNoOCDTvOePXvklsRNmzaNBaRelmsJUcux98L/oFuiofi2zj3a&#10;u3YkIqK0Z50epnn/07KFiFJt1apVWj++p2P8+PFawWjo0KFGHxZRVlYmXxlRcrGAZM+8DtKp5/4m&#10;txJgtJG5f9Jy5A3ZkrvOznnQOF8OX/MdUf3WI+J053lz5tUJIlC+S+6Vvho3LTVevx6tJ5P/705j&#10;yZ3GeeNZdoHwrviJ8OZfJEINzuvA/NeUjcYF9x+/sE1upXgNmlliHM//5761cmt05unrWsrfFm11&#10;20SwZrNsJSdDX99pHHM97uH6R+QCC0hpBlNEYI7xgoICuSVxeXl5WiJIvScXE6LWysXGP+rW8K3/&#10;vWhvOSv3JCKidNZy+FXlb3hHsEG2EFGqzZ8/3+hDpkNMnjxZvjKi5GIByV713EeNC+kV9/xabiVo&#10;OfyK0j8JNeR2gbsjFBRHrjvXOF/OvHafbMksdQtfMt4DAusjQXtzg1Zgaj11RPs+Ec1lM5VzR4/G&#10;bZHXDl972KNcdM8/UCdbKF7Fx9UpAUtORs8x2ry7lc+srW67bKFo9lY1Kccb8W8PFYr6lja5B1Fk&#10;LCClISSKxcXJm98Yayvh7kXqPbmaEAVOfip86/8gaj85X/lHXouPLxLB01vknkRElK58hSOMv92N&#10;XPeIqEcdOXJE/OpXvzL6kb0dQ4YMEUePcoHqZEHON2HCBDF8+HDRp08fbR1bTGWO3A03FqarkpIS&#10;7fXinMBrTgYWkOzVr3rPuJB+6OpvyK3UEfQKz7LvG/0T38arZUvu8n72ilJ4aTmYuSNkqt96WHkv&#10;DZuWipMP/1H7+sgNfUVbbWIL/ne01gnPiv7G+aNH/ZpL5R7d3bkoPH3dvz9cKLdSIkLtHeIfJxQY&#10;x/W1TadkS2TKbDdLvi062ln8cGv25lPGsdZjRuEJ2UrkjAUkoh6Q6wmRv7RAlP/tK+LMa19XOmgI&#10;7+cXi+aDL8g9iYgonbR5dih/swMVH8gWIuopGPWj9yPTITC7ASUG05VjikD9mGIGCnw/aNAgY9uI&#10;ESO0GwHTjd/v14pG+utkASm1/Ps2KxfSW6tYwAX/vieV/kmweoNsyT2Y4u3EpD8o58nxicNka2bC&#10;aKrym35ovJ+jt/5UeX9n33hA7hm/jtZa0bjtduFd3lc5l0R7UO6h+vbUTcZF9xs/OiC3UqIGvLgt&#10;puPaWHqf8Vn5Cq+QW8mNv8zfZxzr7z1TLLYcT3zdfcodLCClmaqqKrF48WLt/5Q9mBAJcXb2feLQ&#10;nzs7e292LyJp//ivGyaCdSVybyIiSgeNJX83/k57lp6r3fFLRD0LxQa9H4nAaBWMWsEU1VOnThUz&#10;Z87sFmPGjFEeg0BBYvr06bb7R4qRI0dqj0URS9+2f/9++cooHhi9069fP+244v/Wqcsx+mjAgAFa&#10;e//+/bX90wnOO/2cQrCAlFpt9TXKhfOm7ZxZpCPoE5688AwXjVtvkS3Zq7XysKiacZs48eDlouXQ&#10;Drm1S+UT1yjnCMKb/7ZszVz1K+Z2e1/mCFTsk3smJlS/1ziXEKH67uuR7z6tTv21eG+NbKFE3bYw&#10;PLLrB9Ojz1DjMa1/5N/9iNxKbnzHVATlukcUKxaQ0ozeIU/mmkWY/gDJnr4ILu5ww8K4CxculHtQ&#10;qjEh6lL59F/FkRu+Is7OsS8iYRqCYB0XoyQiSgct5W8qf6P9e6fKFiLqaXohp7Aw+rQ5Pp/PGMmC&#10;/2N67HhvTvN4PFqBAHlETQ0vmCXKXDxCoDhop6ioyJgiDsWk8vJy2dK78vPzjdeuBwtIqXfk+guM&#10;i+aexa/KrbnLun5Nmye710CpXz1fKZwcu+NnskUIb94bShvi+IQhoiOUHdN6Vdxzabf3p8eZl8fL&#10;vRLU0aacT4ETn8iGsOlrjxsX3r/QGS1t7bKFEvX21tPGsUX4g5GPbbu/QvmsWis/ky0UTYWnRTnO&#10;n+6uli1E7rCAlGaSXUBC8UhPOPVAEtK3b1/ta8yxjWkIKLWYEIXVr3hbnHl9ojh8XWfn986v2k5r&#10;V7f0XOErHN6ZHLwsH0VERD2pef8z3f42tzcnNt88EcUPMxSgH+mGnk9gpBIKQInCiCPkDsgpKH74&#10;LDCiSM8JouV75qkLUcALBAKypXegCKmPjDIHC0ipd+KhK8IXzV+5R27NXV7T2jUNWb42Y8jvE4dH&#10;n6sUThDele9o7eVjLzS2Hb35xyJwpFTbni2a928Rh0Z+XXnvemBNsI5As9wzMfUFQ4xzyu6Gqctm&#10;7zQuvONrSp49VerorrVHIvdbAsfeNT4nREdr4n2cXPH+9irlOJ9paJUtRO6wgJRmIhWQUAiKJwHE&#10;yCO9I45YsGCBth0JCO4gwx1wWAy3oqJC206pwYSou/K/XWR0/s68+kOlI2AOJAUdrZwyiYiop2Aq&#10;GOvfYv/+Z2QrEfUG9N1x8d7N9HEoUmD0SjLXz9HX69FzCYqduSCEHCzaiK6ysjJjf8SMGTNkS+/Q&#10;p0VEwcj8ulhASr0zr04w8iYUk3JZW+1mpX8SPLtOtmSn2g+mGZ+9OY7ednG3Kd7qPsnOdYUbt+SL&#10;Q6O+pb3HqpfvVN5z/ar3unZKcMRV47bbjHOqsXiM3NqlORgSX7gnfOEdo5Eouf794ULj+E5aro64&#10;DdXvE027HhTeNZcKb374upFvI29qicXdiw8bx/j7zxTLrUTusYCUZswFJBR1Jk2apBV49M40pqHA&#10;qCE308+h6GSeImHYsO4LKerTKOAORY5ESh0mRN1hXmZz56/6vZ8bnQFrNBZfLx9FRESp1HqmQP0b&#10;/Nk3ReCYTM6JqFeVlpZG7a9jlAj6myj4JJN+U9qoUaPkFooFpqDTp6RDIJ9zQy/cIfB4FJV6w9y5&#10;c7XXgJwRUyLqrwnBAlLqYdo6PWfCdHa5DDe06H0Ub/5Fcmt26ejoEN5lbwp/6Rpx6Krw6Jtj911m&#10;fH0I/ze1nXjw9/LR2akjFBStJ7v+/h1/YJjxvg9f+x1x5Ia+2tf1n8/T2uPRXPZS+Lz6/GK5tcvd&#10;iw8ZF94RWA+Jkuuqd/cYx/enL6rr/nlXha8TeeT/EZytJja/enWHcYyvfT8564dRbmEBKc3oBSTc&#10;YWhOMuwC6xg5JZHFxcXK/tZRTTo9IUSxilKDCZG9irt/ZXT+0Akuv/kr4sSjPxSNm+9RhpF3dRa+&#10;LXxrh4rmQ7PQg5TPQEREydS06+Hw394l54g2j7pQMxGlN73/jwv+yaTnC7jxDDepUWzGjh1r5AKx&#10;fD7W2SQwiqmnoWiFKQwRGAGHGxnNr4kFpNRrKlll5EyIxuLlsiX3+Nb/weinNG2/U27NLpVPXKN8&#10;3npgOjfzdIbm8K3vvm5PtvIuf8v2GBy65juivblR7hWb4OkV4f5vZ7QH67Xt9y09Ylx0Rwx6ObvX&#10;2+otbxSfUo5zdWNQ2x5qPKx8LuYI1duvIUj2/u2h9cbxfZaj6CgOLCClGb2A5DYwH3akItKsWbOU&#10;ffG9HUyNp6+J5GZaDIodEyJ7DZvzbDt/VS/cIjqCDaJ+7e9sOwsYrtzRxjt/iIiSzXyXX9Mu3lhC&#10;lGm2bNmi9TfnzJkjtyTH3/72N6Mvu3XrVrmV3MDIMf3Y6bF582bZ6mzFihXK4377299qo8x6Cn7W&#10;zTffrP3s119/Xdu2atUq5TWxgJR6HcFWUT72B0audGTshaJpxxrZmjuwFqM5Jwwc/1i2ZI9A+W7t&#10;M9ZGGJni9PM3a+1ttafE0Zt/orQdv/93WluuaA80i4p7fq0cAz1qP4lvqs+Q76BybqE4setUo/jS&#10;A+uMi+7/7R6MPoqvQEXOjtY1G8cZMX/HGW1766llxmfiWdL5/yXf0b5u2Nr1+0DulNe2KMf387I6&#10;2ULkHgtIacY8TYHbmD59uny0CiOKzPs5TXunz8ntdjoFig0TosjqV75r2/nDHVaY79az7PtGp8Ec&#10;DUVXy2cgIqJkCNXvVv7OBqtWyxYiyhRY9yjZfXqs1WOeGWHx4sWyhdyYN2+ecewQsYziwo1+5sci&#10;8vLyZGvqTZs2TfuZWP9IxxFIvcOb333Uxdk3H5KtuSFwfIHST2lv6brInE08eW90+5wRgWPhKada&#10;ykrE8Xt/I47d+QtR+9F00e5vkC25o73JJ2ref1JbC+rw6HON43TkhguF6GiXe8Ug1KycW8HTy8VF&#10;z29VLrq/UpS8dQWpuwueKTaO9W/f2Kltay570fhM6lf9THQEakVbLW9iidXC3dXKuayP8CKKBQtI&#10;aQSjf8ydcQTmmUYHGp13JB+Y7gBfY5s+aggJHebVtrKOZsLdYpGYE5toC7pS7JgQOWvYtESceWW8&#10;ODTya0bnr/LJ67S2jja/aD3xiWja/YiyaCKiYcOVorXyM9HRyjsoiIgSZZ7/3ZN3HqcLJcpAmJng&#10;6quvFr/+9a/F6tWJF4GPHz8u7rjjDqMfiygsLJSt5AamHTcfP+R3sfjjH/+oPP7hhx+WLamFQlX/&#10;/v2117tjR3g6U45A6j0V9/7GyJWMi+U5pHHbLUY/BVPZZaNTz94oP98vG5/z2dn3y1ayg9F4+rFC&#10;eJbFNwLXs+InxvlVtPY55YL7nYsOyb0oVazTBT668mjn7/xtxmfSUBy+kYFi83B+uXFcv/nEJrmV&#10;KDYsIKURc8EHdw1iDnMnKPRMmDBB299ufSM8h/58CKfnQ4Kg79eTd7XlCiZE7tR+8IzS+WvYsEjb&#10;3lYnp+oI+UXDxquMToQ5mnZ2dqzb27r2IyKimHlXXWL8TW3YOk5uJaJMo09jjQv7GMESL4ySMfdh&#10;EbhxLZHnzDXV1dXa52A+htdd13WTlFs33nij8virrrpKtqQO1j269tprxfnnny8+/PBDubULC0i9&#10;p632tDg+6Q9KvhSqz42bPzs6QsKTd77RT2k+GN9UZemufOyFxmdb+cS1ou7Tl2QLOTGvDXX09oHa&#10;tpZD20VbjftRQ74NVxrn1zvzxhkX3L//jPN1OUqOtvYO0ffZ8CgkRNXKS43PxL93qtyT3JpVVCle&#10;WH9CfPPxIuOYDn9zl2wlig0LSGlk4MCBWlKWn58vt0SHxA7T3o0YMUJuCbNOh+dUQNIX3EX0xuKs&#10;2Y4JkTva/N5/u8jo/B266htaBxBfn37xdm0fzH3t/Xyg0ZEwh69wuAg1dh+NR0REzgLHP1L+ngar&#10;VsoWIso0KPAMGDBA63civ8BMA26nTNOhSICRJ3r/VY+xY8fKPciNoqKibscw1ukF9RsGzRFpDdxk&#10;cbpJkVPY9a7gmQojV0L492yULdkteGa10k9p82TfRdBAxT7ls23auV62UDSNRYuVY1d+Uz/t/4eu&#10;/Ipo2rpC7uWscftdxvn18duXGxfcZ2/i1HU9ZePReuO4f+Hu1aL2s28bnwlyFXLvsZXHjGNpjskr&#10;jso9iGLDAlKaQBKAzvLMmTPlFvcKCgq0ubStrAUkzIkeiT5fOgKPo+RiQuRe/ZoPlM6fOTD3NwRr&#10;i4Vv40hRt/Q8o0OhR/26YfHNe0xElKMCFe+LuiXnGn9Hfesuly1ElKlwQ5re90QMGTJEu/CPKbN9&#10;Pp/cKwzb0IaZCOwKRwjc6FZaWiofQW5Yiy0Iu6KME+u05IhUfg76zBQoDNkVqlJVQLrsssuM58TX&#10;mLbdGijIkRCHrz3HlB+9Lbdmt6adDxr9FO+qn8ut2aXqhXFK7tsRDMgWcqNi/K+U46cH1kgKHD8g&#10;94rMf+A54xzb+uEA7WL7t6fyb05Pe3BZ11R2fR5+x/g8EG0e9j9i8SPLGl6IL96/VhypbZZ7EMWG&#10;BaQ0oa9/ZLeWUTR68ce6dtGoUaOMTjjCqYC0Z88eY79hw4bJrZQsLCDF5tTTfzU6fIdMnb+yq74u&#10;glXH5F5d2mqKRcPm65TOhXfVL0TLkTdEm7dr8UUiIuquvflU59/P65W/n4jAcXW6IiLKTHPmzDH6&#10;n9bQ17ZB4Gu7fawxY0Z2ThmVSq+//nq344hCSCyefvrpbs+xcmVqRolu375d/P73v9dGsEWaFSNV&#10;U9gNGjRIeV67YAGpy/H7f2fkR2dfj60gmYk6Wj3Cs+x7Rj/Fv/sR2ZJdwusf/ac2JRvFpqFwoXH8&#10;rHFySvSpPwMnPjbOsbOffUe74P7Oxp2iseQOLUJNFXJPSrX/cd9acUXnv33654HoaGuSrRSNxx+0&#10;FI9Wi3Of2iy2nWiQexDFjgWkNIF5pnFXXzxKSkq0DrW1QITOvLnD7VRAwmK4+n7JSgIojAWk2FW/&#10;85jW2VMKSJbOX6ixXn7V2WHcpBaR9GjccpPcg4iIzKzFd+1v5tabZSsRZQNMX4ccQ++Hxhvjx4+X&#10;z0ixeOaZZ7ody1dffVW2uvPyyy93e45PPvlEtiZPQ0ODuOeee7Tnf/HFF+XW7lhA6n1VL98Vzo0e&#10;6T6Vfbbx73tS6au01W6WLdnl8F/ONz7X2o+my60Ui+a9m8Tx+3+rHcNjd3RNha9He1P42oGdU8c3&#10;KOfZZS8tE407Jhjfa2suU4+YuOyIeOzlccaxr8/SUYepsmRvjVJAWri7WrYQxY8FpDSBecmR3KGQ&#10;FCtMe2dXfLIWkJzmyjZPRcACUvKxgBSf4OmjovXUEXH2jQeUzt/Rm38sjvy1jzhyQ1/RuDlP27e9&#10;uVJ48y8yOhnmaNjCxeCJiMzaW84qfye9q38pWiuXylYiyibr1q0Tt912m9EXjSWuuOIKMXfuXFFf&#10;73zhjezZTT+3YMEC2eoOcj3rc+AzSTZ9xBrW1nVaMytVU9iZC0g//vGPxZVXXtktWEDq4lnyqpEX&#10;HRnzfbk1O7X7Tyr9lcZtt8iW7NJ8cJuS7zbvy84iWU9pPVUuWk8fVY5p46YlstXe2HcKlHNtVXG+&#10;8Cz/gfG9d8VP5J6UagWHPaLg/V8ax758fdd62OTOvUsPG8WjbzzOfzcpOVhASiOYOm7q1KnyO3eK&#10;i4u14tHQoUPlljBzJ9xujSSz2bNnG/tyDaTkYwEpcRX3XKp0APUov/EHItRQp+0TajommnY/Knwb&#10;r+5MrL5ldDgQzQd4FxcRkQ7T1Jn/RoaaTsgWIspGKAhgSjLrGqmRAvnFlClTbNdLIvfGjRvX7dgu&#10;XrxYtrpjV0CKZ91cJ5hOvW/fvlrOWFHhPE1TqgpIzJfca9qxRsmH2uqqZEv2Ma99pPVXvLtlS3ap&#10;/fgF4/M8PPq7cisl6tidg4zjeva1e0XtgufEsTsuEZ5lc+QeXd7bXqVdbK/67DvGudZUep9y7nmX&#10;XyD3plQKnlkj/LseUo79h8teka3kxsUvlRgFpGvf2yu3EiWGBaQ0MmHCBK3DPGvWLBEIOC+YiPWO&#10;kDigk4/H4E4xMzxe74AjsHCuk7Fjxxr7xrqwK0XHhChxLWUl4tBVXzc6gOY4/Xz3KZfaW06L+rWX&#10;KR2PxpK/i9bTy+UeRES5C1PV6X8bfYV/lFuJKBdgWuv58+drfVIUlJAnIJdADoBRKAUFBd3WVqX4&#10;mHMsPXADYCzsCkiYmjBZkDdiLSw8L86LaFhA6n1tNZVKLuTfvUG2ZJeQb7+SyzWV3itbss/JyVca&#10;n+epp8fIrZSos29OMo7roWu/a3yN8BUulHsJcf7Tm7WL7UXzf2acb/UFvxF1S8LnH6Ij6JWPoFRo&#10;2iULxpbjPnwWr+G45Q+2G8UjxGubIi9lQhQLFpDSCO72wp1f6DQPHDhQW6gWHXQkGQjcrYbiEgpN&#10;+n564C5BdLT1aeowvN/c7jSqqKqqSnu8vm+y72gjJkTJEjhZZnSuD197jtIB9Oa9Ieo/f1ebB9yz&#10;dLa2f5t3l9Lx0MO78sei9fQKbR8iolzT0d4mPHnnGX8Tm8teki1ERJRMkydPNnIAPbCGUCyQ/1mf&#10;I9ZRTE6mT5+uPecDDzwgWltb5dbIUrUGEvOl2By65ttGHlT/efIKiunEOgIk1HhUtmSX9pYmJa/1&#10;dOa1lByNW1dqx/Sg6fjqcWjkf2nXF54pOG5cbL/1+fuVc84abZ5S+cyUbM0HX7A95pvmX6x9NjtP&#10;Nco9ycmW4z7jfEbsOs3jRsnBAlKaMU8l5zZGjRolSkpKtNFImLZu0qRJWgHKvE///v21uwntWH9m&#10;rEkNRceEKLkwGinU4BHlf7so3AE0dQYR3vy3tX2bDz5v2xFBtJQnf/54IqJ0Z52+ri1Lp4MhIupt&#10;dqOHcINgLOyeI9ZRTJHgefB8yB09Ho/c6owjkNJDxfhfGXlPzbwn5NbsYl5/xrf+crk1+zQWL1fy&#10;2NaTsa+LTfbaA83i0NXfVI6vOWo+mCa+9cQm42L7z2duFd4VPzb1k79h+vqbnZ/NIvnMlGwNRaOU&#10;Y63HM6/eoH029+cdkXuSkze3nDbO5y90RnuHbCBKEAtIaQbzk6MgZO6UOwWKRmVlXR0MFJGsI5P0&#10;0J8Tc5nro5SgvLxcDBgwwNgPyUO06fModkyIUqNp+yrbjiDi0JVfFQ2b87T9Wo680dkhuVp48s7v&#10;1iFprWLBlIhyi3l6z/p1w+RWIiJKtg8//NDIAfSYOze2G5jsRjHt2rVLtsbv4MGD4uqrrxYXXnih&#10;+PTTT+XW6DgCKT1UPj3GyHtOT79Jbs0ewarVSs7WVrdNtmSfM69PND7Lo7ddLLdSsjRs/Ey58fTI&#10;X/oYX5fc9TvjYjti0Z5q0XzoVe2c85jOPz0wSoZSw/v5T43jXL96sPb/qs/OExdPeU37bP7X/evE&#10;O9tOy70pkvGfHTLO577PJudmEyJgASkNoYikTyXgFBhthAVPzVBEMheEECge4TmRrOB7FJkwHzdG&#10;KmFkknlfjEai5GNClDq1H003OoDWOHb7QNFydJ+o+2SGqHr5LhGo2C9ayt8yOiZ6eDs7KM0Hnhch&#10;/0n5rERE2SdQ8WFnQvZL5e9f4PjHspWIiJKtsLBQybUQsU4XPn78+G7PgXWsEqWvv4vcEetfuQ3r&#10;zY64odG6TzwzWjBfik313EeNnKdigvN6x5kI6x3pfZX6VYPk1uyEnFX/LM++zvWoU6Gjo72zD/x+&#10;5/n0ivDmv2Ucb8T/HJ8vzrv9bXHVI10zmEDj9vHG+WeOxpI75R6UTB1tfuU4t55aJto828Wa0i1G&#10;MUSPy2aXiv1nmuQjyWrIa6XGsRo1b6/cSpQ4FpDSGNYxGjduXLeCEEYJIfHw+XxyTxUWvcUCuCNH&#10;jhTTpk1TRhxhygHzekfmQGEp0nNSYpgQpVbL4R3i9HPjxIkHLhennr5e6RCWXRn++sgNF4qWQ9tt&#10;i0gIz7Lvi2B1di5CS0S5rankjm5/8+rX/Fq2EhFRKmCmCHO+hcCMELHAWrbmx6Ngg5sDE4WRQ+bn&#10;TWbEs6Yu86XYmC+CH7nuPLk1e3iWX2j0V5r3TpVbs0/j1hXG54ho3LJctlCqBI4fUI75i9cNN772&#10;Ln9L7iVE86FZomHTtcJXeIVxLvoKh8tWSqaQb79xjBGh+n2yRYifv7xdKSAhLnx2i2wlq/98dINx&#10;nKauOia3EiWOBaQMUVVVJUpLS7X/JwqFKesaSQgUnSg1mBD1rNMv3KJ0Cs1x+LpzRVPJKlG36PdK&#10;J8UczQcXyGciIsp8LUfm2P6tC5yIbR0OIiKKDdYVst68hxE6sbAWepKVS7CAlNmadhQoOU6bt1q2&#10;ZL7gmTVKf6WtbqtsyT5nXrtX+Rzbm7ngfU8wT2lnjuP3/07uEdZS/rZxLmJdLkq+1lPLld95EQrf&#10;BO8PtovHVh4VX7x/rVJEWn6gVu5BurONrcoxWry3RrYQJY4FpByFZAbTISChwV1sM2bMkC2UCkyI&#10;ep5TEUmPo7d+VVTc9zVx+qWvKx2W6ve+IU4/d4PoCIbXA6v94BlR+8mMbp365oPbREdbUH7XpaOj&#10;Q7Q3cTQfEaWHhqJrjL9vnqXnisadE0Wo4ZBsJSKiVMKMEnoegMCIIrcw0sj8WMSCBcm50YkFpMwW&#10;PH1UyWtaykpkS+Zr6uyn6P0W76pL5Nbs01Z9QvkMz8y+X7ZQqm199Ebl2JsjZCnGBs+uNc5HBKZX&#10;o+TCaC/jd/5z+3XA2js6xP/7wDqjODL2owOyhXRrDnmUAlJ5bbNsIUocC0g5LhAIaEGpxYSod7Qc&#10;2SXqFr4k6lfPF2fnTLLtIOpxYsrXlI5h7YffEKdn9hf+PYXa9Hj6fljYFGsqwcnHRmrbjoz5vqhf&#10;0bUgMqbIO3rLAG071l1q857VtjftWCNOPDxCVM0aL9rqeScIEfWMjkCN8rcNCRoREfWc/Px8Iw9A&#10;YNpwt/mX3RR4yZiRIhGYEt38elCISgbmS7HpaA8Z+QnCt/4T2ZL5vCt+ZPRb/Hsek1uzT/U7U5TP&#10;MHCyTLZQqt1135PKsTeHr1Adod/RHhTelT8xzsn6tUNlCyVLU+l9xvH1bbxabu3urs8OGcWRf520&#10;Xm4l3ZDZ4fWP/uVBHh9KLhaQiHoAE6L04Plslm0nUY+ql9WRSIiaj74hKu79Wrd9D4/6drdtx+/+&#10;lTj81/OVbYeu/oY4dtcvRdmVXzG2ld/YTzQUd925hMShYvyvRN2i8EXdNs8ZceaVe8SZ1+4Twarw&#10;vLUY/eRZ+roInDgotxAROQtUfKj8TQv5T8gWIiLqCRhFZF3Ttri4WLY6W7x4sfK44cN7f/0NFpDS&#10;x9Fbf2rkF7UfTZdbMxvWozX3W4I1RbIl+5ycfGU4P+z8LKlnPLW6QrvAftPYu8Xz1/1RFEy+ufN3&#10;qesGUARuArUKHHtPOS8btt4sREebbKVE+Tb82Ti2GIEYyYajXqNAgvh0d/ZM3ZmIXacbxYQlh5Vj&#10;M+yNnbKVKDlYQCLqAUyI0kfrqSOi5v0nReUT14iGjZ9pd+sd+WsfrbN45K9fETUfhDuG5qi456tG&#10;pzJZceja7yjfV730dxE4flCcmBReyPPI9ReImncfFy2HS7XRT/p2z5LXtPeDAtOJR/6kFaX0bURE&#10;uoYtNxp/x3yFf5RbiYioJ02bNs3IBRDTp7u72D9lyhTlcSgo9TYWkNLHySlXGbkBiknZoHHbbUa/&#10;xbtygNyanY7c+INwbrfoZbmVUqmjM/794ULjIvvPZnZN/Vg999Hw79K4H2nbrOrXDzfOTQRGzVBy&#10;mEd4tRyeLbfa++6Tm43P74q3dsmtueuULyD+eWJ4aj89tp5okHsQJQcLSBnC7/eLPXv2RJzuYP/+&#10;/fIrSkdMiNIbRvx4894QVS/dIeo+nSZayl4XdYsGKR1ERPXbt4jDo881OpeIQ6PPEcfuuETZhjh6&#10;80+6bUt2lI+9UBz5S1fxS4/a+U9r78m/Z4M49cwNoua9qdr3RJR7rItQtxzixQmiTIZ1ZXCxHmvo&#10;YGozyhzWqehGjhwpW5wNGjTIeEw6jD4CFpDSR828J5Q8INTgkS2ZKdRQpvRbmvc/I1uyT6ixXvns&#10;GrfkyxZKpVeLKpWL7M+uPa5tx3Tz5s/DPAuILuQ7ILwr+hvnpyf/h7KFEtER9Cq/962nV8gWe1M+&#10;P6Z8hkfrWmRLbppXUqUcD8Sdi7jWLSUfC0hpDEUhLLqKTrnema6srJStYTU1NWLIkCFagjF58mRR&#10;UpI9C2hmCyZEmalp57NKZ6Zxy41aYlb36UytOHPm1Qmi+eA2bV+sgXTq6THadHU170zp7Ai1iuYD&#10;W7T1k479/efa6CFMLVG/8h1xaOR/GZ3Tg51x6M/dp8hLJA6P/m7nc4ZHTFU+/VftNeraLAuDElF2&#10;aa1cIhqKrhZ1S84x/n55ll0gOloz+8ISUS7DiBW9L4kYO3asbKFMMXHiROPz69Onj5bDOSkqKlI+&#10;88LCQtnizOPxaCOXUGicMWOGdiNiMrGAlD4Cxw8oOUDdgudlS2Zq2vWQknu1N5+WLdmnpaxE+exa&#10;T/KCb0/44XNbjYvsF78Uvm6GHN/8eTRuWiJbVIETi5RzFMUPik97U1fxrrVqlXJMQ00V2vZIKjwt&#10;SrHkD2/uli256e7F4anr/mlCgbZOFFEqsICUhjDKCJ19JBbmzjnCroAEmFsbnXm92IRCUrKTBYof&#10;E6LM5d/7hNKhqV//exE8WyBb44Np9FBMqnzyOlH99iOi5WCJNteyudNacfevRN0nM7Tik3l75ZSr&#10;tTWTzNu6IrzGkl2ceHiEaCxaLCofH6V9f+b1yHMLE1Hmatp5v/I3S4+W8jflHkSUaXBTmTUvwI1j&#10;lFmQm5lvDJw6NfIoceR2Y8aMMfYdP368bHGGx2Gkkv44xIgRI7TtycICUno5+eiflT7/8XsvEyFf&#10;nWzNHO0tZ5R+i3/nA7IlO/nWfhT+3K78iujoaJctlCr5B2qVwsPbW9UCpXm6+OoIs3iEGg4r52mb&#10;l+vMxKO+8Art+GGaSl/hCON4elf9TO7h7E9z9yif5cP55bIl9/xy1nbjOFz73l65lSj5WEBKMyge&#10;WTv95ohUQNLhTjZMiYB90ZkvLS2VLdSbmBBlsFCL8HR2bPROjR6NJbd3Nia3ox84cVA0bvvcGNWk&#10;w0imph0F2p1qOnyP4tPxB4aJmg+mde6zVRy/b2g4EXERZ167Vz5b58/YXyyaStfK74goE2FqDevf&#10;KkRD0Si5BxFlInMhQY/58+fLVsokyM369eunfYYoChYXF8sWFW4m1D9r5A5uC0B4fv1x5khmTsgC&#10;UnqpL/iwWx8fN6Flmub96swPIV92T9GPAoX+eeGGQUq9q+ftNS60f/WxjXJr2KnpNxmfycnHI/Sd&#10;O0LKeRo4uUg2kFvWKbbN0Vhyp9zLWd6+GuOz1OP1zadka2753w+uN47Bc+tOyK1EyccCUpqxLrBq&#10;jWgFJMDdbZjSDvv379/f1WMotZgQZbbA8Y/tOzhbb5Z7pA/P4lfEycdGiuMTh4mad6eI4w9cbnSE&#10;7QJ3LZ566q/G9zVyDSUiyjzNZTOVv1ENW24SraeWyVYiykTo1+t9SETfvn3FggULZCtlIkw3rheR&#10;kKvh89TXucVaSbfeeqvxecdSPAIWkHLTmVnjlf79qSevky0ZAjfsLbvAlGPdIhuyF6ZDNz6vadfL&#10;rZQqp3ytSrHhwWVHZEtY7cIXjc/kyA19tW1YC+nEpOFazhw4tk/bVr/6F8a52nww84q1va3lyOvG&#10;8auV/9ej5di7cq/orGv//OM9BWLX6UbZmhsOnG1SjkHBYU5XTqnDAlIaWbFihRgwYIDSIbcGprBw&#10;49133zUec/vtt4uzZ8/KFuoNTIgyX3vTUe3irGd5X6WT49/1kNwjfZ157T6jM4w4POpbyvfW8K3/&#10;RD6SiDKJb/0fjL9NjVv+JrcSUSYzFwRQdHCz1inWwMENZHpRgtIPcjpzoQhhzgNxM+DixYvl3u7h&#10;Mx82bJjyvJjdIpnnAgtI6al67qNGX/7wX86XW91pCCRvisN4BE6oN+sFa+1H5mWTijt/YXxeNfOe&#10;kFspVX7zeqlyof1QdfflHjDDh/6ZIIJnT2jFPf370zNu0/Zr2PyXcH97+13aNnKvaedE5ffdHKH6&#10;2EYeflR6VvlcR7/fVeTLFfN3nFHef31Lm2whSj4WkNKINYnAXNdYPBUJoN5RdzuaCHeqmZ8LC+9S&#10;72FClD3aGo+I+oLfKB2d4Nl1sjV9YWHQxuJlInBkpwgc2yuO3/9bpYNsDe+yOaJ+9fui8qm/Cu/y&#10;t+SzEFG6am86pvxdChznCAWibIAiAvqPKB6Vl7ub43/ixInaYyJNjxYv5CGrVq2S31EyoJA0e/Zs&#10;MWHCBDFu3DhtNoq8vLyECj6Y0nzSpEli9OjR2rq4KCgmE0bF4VzQo6qqSrYkhvlSYpr3Fil9eX20&#10;RDTPrj2uXXj8rylF4lhds9zasxq33GT0X7DebC4ou/KrxmdVX/CB3EqpUNMUFF96YJ1xkf33c3bJ&#10;FlXIW638Dp195R7l+3I5Ksm/+xHjfPUV/lHbRu75No40jp935cXG1578H8o9YvPjF7Yan+2XJ2+Q&#10;W3PDhCWHjfd+3lOb5Vai1GABKY3od4v95Cc/0RIJ83QFSNbQ5nYEElx++eVGJ/zKK6+UW6k3MCHK&#10;Lq1n1wvP0nOMzk7d0u+KptIJot1/Uu6RGWremSLKx/5A6xAfuf4CpYNsDW8+i0hE6azJlMwiOoJe&#10;2UJEmUwfgRRL/zFVBSQ8H56bKBWYLyWmI9iq9N3rV74jWyKrrA+I/3ZPgXEB8t6lh2VLz+loa1D6&#10;L82HXpYt2av1xEHls2o2rXNLyXfnokPGOY5YdShyUf3ozT9WPhtrdITaREv5m8b56s2/SD6S3PKu&#10;/LFx/Bp3TRJ1S7quqzTvj28qfXye5s936wmfbMl+Q1/fabzvUfP2yq1EqcECUprAnWF6hzk/P19u&#10;DYt1BBKMGDHCeE4E7haj3sGEKPu0HHnD6Pjo4Vn2fW29pEzTVtO14GTd4ldtO8p6eBZlf0JHlEkC&#10;x94VTdvv6jYqsnErp68jyhZ6jhDLbAIsIFEmYr6UOPPap1Uv3SG3Rvb3RWXKhdevPrZR2+5pbhMj&#10;3t4t/r9HNogZhd0XZW9qTd6Ud9a1ZkONPV/E6mkNGxcrOVZ7c26t29KTjtY1K+f4Ve86X2SvW/iS&#10;8tlYI3B0j2g9s1o5Zztaue6MW7jBzXzsWqs+7zz/T4mQd7fcIz7/8/61xmf85OoKuTX7ffOJIuN9&#10;P7bymNxKlBosIKUJJGToLI8aNUpuUcVaQEKxqE+fPkYnHOFmznRKDSZE2amx+HqlA2R0hCqXyD0y&#10;T+OWfFExfrBthxmBObpPT79JHL3tYm2eaCLqHc0HnrP9+1O35Dsi1OhumisiygxYw2bkyJHyu+hS&#10;VUCaP38+C0iUMsyXElf9zmNGn/3Y7QPlVnvH6lqMC49dsVr7/9ytVeK7T25S2vZWNWmPebHwpPja&#10;YxvFt54oEp+X1WnbEtWw5UajD+Mr/IPcmt1qP5gW/pw6cypKnfGfqaOPdp+OXqyr/fBZ4/Oxhm/d&#10;AhFqOKL0vUOeUvlIiqatbrt67BqPyJbE/P7NXcZnPPiVHXJrdkMh33xuf1h6RrYQpQYLSGlCLyBN&#10;mTJFblHFWkDC2kl6B1yPeBZipeRgQpS9WqtWi/q1Q5WOEKKtbpvcIzM1lXzeGau6daAPmb7GPNDt&#10;zQ3yEUTUk7yrf9nt7w6ipZzTTRJlGz0PcNuXT0UBCWvyoIjFAhKlCvOlxPnWfaz02zvaI48UeqWo&#10;Urn4+A/ju/7/7alq8Qhx56IybUSSedu5T20WraEO8UzBcTFszi5xwTPFYmKeu4vBmyvqxb4zTdrI&#10;DXMfxrNvptwju52adr3xGZ16eozcSsmGtY/++73hKRpHv+9uXTBo7MyDa957UtS8/6Q4Oi48rV31&#10;3MeEaA8q523rqTz5KIpGGXG45NudWzq6GhL0YuEJ5e9TYyB5oyTT1fbKBuU97zzFkYyUWiwgpYmK&#10;igqts4yFTu3EWkCaOnWq0QHXI9l3IZJ7TIiyX+DoO0pHsmHTtbIl83mXzjY6zdaofvMhuRcR9ZQ2&#10;7y7jb01tZ3g+/5nw73pImwaCMkNZtV+c9rXK74icYV1Ufa3UMWPGaNNd79mzR8sL7ELvd+bl5dm2&#10;xxL4OShcoXiE52QBiVKF+VLiWspKlH56a2Xk6eCueCtcEPrPRzcqFyL/YXzXaCQ9/sd94emhzPHF&#10;+9d12/aDZ7eIB5cdEe+WVIkX1p/Q4lDnv3l1zW1i+rrj4jumAtXLH05X8qfvTJov/vh2YlNZZQLM&#10;5KB/RrXz41v3haJDcdN8bm45Ht/aOKefv9n4vCqnXK1t8678iXHethx5XdtG0TXvf8Y4bvUFl8qt&#10;iUNB2vxZL9pTLVuy1/vbzyjvOdDWLluIUoMFpDQyaNAgbYoKO7EUkAoKCozOtzmqqqrkHtTTmBDl&#10;hoaiUUaHCNGw6RoRrO6aSzzT+XdvEEdv/anWcTaPQkI0bV2p7dO4baUIVnHuXaJUaz4QvuDiyesj&#10;REf232WXTWZtPKklel9/vEiscVjImchs06ZN3dY37Y249dZb5SsiSi7mS4kLNXjUPvo29caSa9/b&#10;Jy6ZWSLmFJ8S/zwxXPy54aP9xtd6/OM94ZEb5vhv93TfFm988vYwoz+z/N0hxvYr3tqlvUaMaJq+&#10;9rgoOOyV7yDzdQT8ymfUsGGRbKFkG/DiNuOc+t0bO+XW2JnXRSq/sZ+2zVc43Dh3/XvtZxGi7hq3&#10;3GQct4bOr5PpHNPUm7ctLJNbs9fD+eXG+z3nyc1yK1HqsICURjBqCOsW2Y0UcltAKi8vF/369TM6&#10;33pEWluJegYTotxRbzOtVPO+p2RrZmv3+4Q37w3hyX9LSXwO/+U8ceLh4cb3jZs5jJ8olerXXmb8&#10;fWksib5INqUHf2tIm+ZHT/b0IHIL65nihjNzH7+ngyOQKFWYLyXHkesvMPrkniWvya1CPLHqmPrv&#10;j2mUUfFxX7e1Yu7q/P6Xs7Yr2xDPrTsh/uORDcq2f3lwvfg/k9Yr26LFoCkzlXzplufvt91Pj6fX&#10;ZMfC+C2HthufDyJwfL9soWSyjkh5c8tp2RK7xpLPlc8Mo5Dq110T7otvu0XuSdF4Vw4wjlvzwRly&#10;a3Lc/MlB4/M+7+nsL6iMfHev8X6HJVAgJXKLBaQ0guJQ3759xeDBg4Xf75dbu7gpIGHk0ZAhQ4yO&#10;tzkwhQX1HiZEuSNwcpHRKTJH08775R7ZwbP0daUjbY7ysT8Qbd6zck8iSpZQw0HRUjZD+dvSWsn1&#10;DTPFLabEVo8nV2fHBTHqOQcOHBCPPfaY+P73v6/09XsqOAKJUoX5UnKcmPQHo09+5rX75FYhfjIj&#10;PBrDHF+evEFrD7V3aOsaYdtXHt0ojtQ2i5PegBhumupu6OtdFykr6wPi2bXHxeVzdokHlh3RHlve&#10;uf9V7+4VX32sazq8/+feAvGfj6qFJsSlr5WKOVtOi71LwjfD1C7+lrhmzirxXfnzI8X+M03az89k&#10;9avnh/OmP39NiI7krAFDqimfqwXT+pY22RKfY3cOCn9unVH59H8Z5y9GI1F07f4TxjFDtJ5J7k1U&#10;H+88q3zmmC46m1347Bbjvd6zJPJ0pUTJwgJSmpk2bZrWaUYRqbCwUG51LiDt379fjB492uhwW4Oj&#10;j3ofE6LcEqxaJZp2TlQ6SIjmspflHtnh7OsPGJ3ogyPCHWrEqWeTOySdKJcFjr0rvKsu6fY3BSMe&#10;KTMUHPYoSS0urOGiG1G8sH7qrFmztGnt+vfvr/T9UxkcgUSpwnwpOapevsvoj5+cfKW27XBNs/Jv&#10;kDmue3+fto/unW2nRa0/KL/rgguz09edkN9F12Jai+NMQ6v4qPPxi/fWiFK5yDtGHpj7My2HXtW2&#10;Y9+bFhwwXtt/n6BOo4eCVKY7++ZDxudTcc+v5VZKtu8/U2ycNyPmJr6uVqB8tzg06lvGZ3fika8Z&#10;5y/WQ6LIQo2HRVvtFtF86DXl9749UCv3SA5vc5vy9+KRFUdlS3ZCLqG/19c3n5JbiVKHBaQ0g0Vy&#10;zZ1nLFg7ffp0MWXKFO17FJLmz5+vbRs/fryxoG2kwDQXNTU18tmptzAhyk2tVauEd0V/paMUasiu&#10;+XhxZ6PekbZGQ+GnIlRfo91p51k0SzSVrJKPIiK32uq2KX9DzNF6umv9MUp/A18qMZK8L9xTIEor&#10;G2QLUfJgvVPcbKb3OzEDAb5PJMrKysTixYuNqfNYQKJUYb6UHHULXzT64uXjfqRtw7Rz+r9BiO8+&#10;tUlbLwSjiyo8Ldo+PSVYs0npy/jWdx+9cayuRWw94dO+/vuiMuW1/37OLq3QlKlOPvIn4/Opeonn&#10;eSrMK6lSzpn3t5+RLYnx71gjjt52sfbZVdwTLiAhREdiI5yyVfPBF5TjpEeqboIb8lqp8tmXnOz6&#10;O5Jt5hSfVt7nhqP1soUodVhASkMoIqE4pHeg4w3ckYg1kaj3MSHKXcHqDUpnqWn7XbIle3gWvypO&#10;PjZSWwQW09fpSdGhq77WGd8wvkc0bsmXjyIiN5r3P6P8DTH+lpRm17SY2Qx3BZqTPE5bR6mGIg/6&#10;nHbrqsYLN6RhhgQWkChVmC8lR8OmJUrfu73FLwa9HF7L6LLZpXLP3uEr/KPSn8GNMk4wmsk8mgTx&#10;fx8qFJ/syszpso/89XzjszGvUUXJ0/+Frca5gnMnmYLVJ7XPrvzmryjncbv/uNyDzLyfX6wcJz2a&#10;tt8p90iuzRU+5W/Fzzv/9mUTzHi5YOdZ8Y3Hi4z32P8F57+hRMnCAlIaw0ijAQMGGB1ptzFw4EBt&#10;pBKlDyZEua1p9yOWDtNdItSYnVMX+dZ+ZCRFZX/6sunrrqh6iQv+E8XCt+63xt+OhqKrRbB2qzYN&#10;BGWGqoZW8bUpXetBIL43LbkXMojspKKABDNnzmQBiVKG+VJyBI7tU/re3qKl4gvy3yDEVe/ukXv2&#10;vJDvgJITtRyaJVucnfC2iB8+Fy4KIP7HfWvFjgwbzRs8U6F8Nv7dmT8lX7p5pahSOU9mp2BqryNj&#10;vi8O/0UtILXVsn9n1RFqNo6PpzNq5deIlvI35V7JNzHviHIOYFrMbHHzx93XU31zy2nZSpRaLCCl&#10;uUAgIBYsWCDGjh3rOL85ikZYBwlzofv92b1YXCZiQpTb2lvOCs/S7xodJq0TlXe+CBxfIPfILqef&#10;v1lJjsxx5C/na/v8/9l7E/ioyizvf6Zn3p6e/yzv9Mw7M73Y7ktji9KKjdpKN7YoNt3SjYiiqAgq&#10;itqK7CCgQFAQBWURFBBFQUFkJ6wBQgIBAgQCgez7ntSSqkoqVZU6/5yb5966TyVAllpuVf2+n8/5&#10;5N7nee7NrbtUnXPPc86pP3+MbMeQfguAS9Fkz5O+NxpLNokeEAnsyayVUtexfHMqMGlUALgUwXIg&#10;cX1WOJBAsIC9FBianPWS7n067kX6+zf3ar9D4XS6OPRR1VuuI/K0/70F12Ua+vU56TeVi8hHEraU&#10;HdK18VgDWwMm1uF0jP8y8YB2f1wXd1j0BBauLcbXT6+jO4s3il6goncY12zynSuWy0UedhWOPNJ/&#10;VxzIMYmeyOb/Tj4ofa4rZyaLHgCCDxxIEUZGRoZiDMbHxyt5zdPT0+EwigBgEIGGvC8lpUmVxtJt&#10;YkR0UfHJWM04KvvgRW1ZWZ/vczDVfLdAbAEA8IejFfXfF15XdObxjkaGrD4rGXgsj64K36xvEFvw&#10;5DN29AQ6lTWnsUtNTRVrAAQW2EuBo3LFFEn3PjfoCpr43HDl5WM4Me/prek0ttTOpbAasyVb+m39&#10;5HCJ6DE+Nd+8r12T3JE9RSsIFBxpor83NqYHpxZ41efTlWtYveYq7X6ub2c0XSzRWLZDOz8szoI1&#10;ZE16nJyF34gRwSOnpp5+MCZBuxde35gleiKX9HKbdH9f8U4SrU+LzFSeIDKBAwmAEACDCDAeeyFZ&#10;DvxRUqRqt/2S3JYMMSK6cJxOJMep/cpy7gu/1gwmvajFfQEALakeGovWkzP/S3LmfUGm7b/Svius&#10;h58So4DRmZNQKBl4LH/45KToBQAA0BawlwKHu7acMgf9vJXe/ejCA2JE6HFVJUo2UGP5HtHTcfTR&#10;vbd/eEy0Gp+SOc9p16Lk3WdEKwgUXBtLvS8CXftIjzXhG+UaVnzmcyA5zkwVvUClIfsT7fyYd98l&#10;WkOH3qH4ixmRH6nz+bEy7fOw2Bs9ogeA0AAHUpRjtWK2shGAQQT02E+O15QpFtvR50VP9FKxdLxm&#10;MPlLXdImZaZk6bwXyHZsp9gCgNjD5hdxpJdGpMaICBJzzZJx94Mx++jF9ReozukWIwAAALQF7KXA&#10;Uv317FY699Lla0Vv6NHrOOZdvURr51h5VH6RuvOC8VPB2VN3S9eiZu0c0QMCwdZz1dI9EcyUZQ25&#10;Z5RrWL7gSu2etuz5regFKvZTE7TzU5f0uGgNHTsyaqR7Yl92ZKexG7XBV/+oxweR4zgH0QMcSFEM&#10;5ykfOHCgWAPhBAYR8MeRPkNTqFjc1UmiJzqpP3+Ush6/UjKcVMl/9bfSeu33C8VWAMQOXpdZ+k7Q&#10;iz1tghgFjE6PeUclY3V3Zq3oAQAAcClgLwWe+JXL6ORj12g6dsqy8DgtvC6LpNc4zr0rejrPT6Yf&#10;0n5r+316SrQak6YGO2UPu1mydxqyToheEAie+yZDux+umRWc2kcqXrdLuYb5r/9cuq+dhevFCMCw&#10;00g9N+xMCgf/M80XldY9wmqm+XPn/OPaZ3n+2/OiFYDQAQdSFMO1kVgB5zpJILzAIAKtcNvJtKO7&#10;plSZ4nuQx3JOdEYnDdknqXLFW1Qwti8Vv/2YZET5C8/SAyCWcBau074P9FJ35FkiT4MYBYzMbX7O&#10;oxm780UPAACAywF7KXAsSS6huz9Opf9vwgFaPvQhTb8unBuerAd1x0ZKuo3HekH0dJ6p8bnSb+43&#10;pypEj/GoS94s2TmmrctEDwgU/zHloHYvcJ2sYJP36j3Ktaxc5UtjZ038i+gFDKetU88Np7MLBy99&#10;54va+d9ph0Rr5OHyeLXPwbLsSKnoASB0wIEUxZSXlysKOBfRBeEFBhFoi/rMhZpSpYqzIHypJUKJ&#10;x2ahrCev0wypC+KvKoXjHhQjAYgNbEdf0L4HLAcfIWpqpKZ6GAeRwh8/S5MMuweWGns2NIhdeGLZ&#10;6tWracaMGTR06FDq06cP9e/fn0aMGEHTp0+nPXv2kNPpFKMBCB2wlwJDndMj/R69OXykpl/nv3K3&#10;GBU6nLkrJVvHmjxE9HQNfqF6xYwk7XPePCd4NW+6SvUXM3zX4DWkOgs0HO2tv+eT8iyiJ3iUzH66&#10;xWadeIV0fzfkfyVGxDZet106L42lO0RPaNmbZZLujW3nqkVPZJGcb5E+x8mSOtEDQOiAAylIZGRk&#10;0IYNG8Iia9asobi4OLrnnnsUBbx79+5kMkV2vs9IBwYRaJMmN1kTB0jKFUv9hY/EgOimdv18zZhi&#10;yX62m7Ru2rJUjAQg+uDaZ9aDf6KG7GXkbayVvgMashaJUcDocM2j62cfloy6H085SBnldrIeWE+u&#10;8jwxEoDwwrYJO4xUffRS0qtXL8WZVFJSIrYGIPjAXgoM352ukn6T+o18V9KvPXWhS63aWLpd0m9Y&#10;Gsv3iN6u8+mRUumzvrEpS/QYi6Kpf9XOf/mCV0QrCBSjm6+7eg/89O3QRJlUrXpHu6bVa2/U7m9z&#10;/O1KysZYx2M5Kz33Hmv4Uq5dNTNZuz+Grc0QrZGF/rvu/4xLEK0AhBY4kILE4sWLJUMs3LJ8+XJx&#10;ZCAcwCACl8JxdrakYLG4a4+L3ijG46bc53toynfNt/OocMLD2nrB678TAwGILhqy5OhD047bpPVA&#10;pHYBwae8zknXzPIZparsyayVXhZZ9sVGZCkwJuwEGj16tGQXtFd69OihRCt5PB6xNwCCB+ylwPDi&#10;Ol/Kpv875SAt23JE+z1isacdECODi6cuk0xbb5D0m8bijaI3cDy47JT0G2zE2oNZQ3x1qMzbPhOt&#10;IFB0m3NEu/7PhchBYNnzlXZNC8f50tixNOTgGnM9KP058XrqRU/o4ZSG6v3x928mUHZ1+I6ls7Bz&#10;XP0MnDIbgHAAB1KQSElJoVtvvVUywsIpTzzxBFmtVnF0INTAIAKXo7Fks6RkWQ8OED3RjS1lh+Io&#10;Kpn1FFGTh+qSNmnKOEvBm/dT0Vt/wQtYEFVY9j8sPe964cgkEBk8tExOW9drwXGKP1/bfA3jpe8x&#10;luJZQ8h+cp/YEoDQkJubq2Uk6Ipw5BLXVgUgmMBeCgxX6yY2vPZ9ptKWM+xX2u+RaeNipS3YOM7O&#10;kvSbhrwvRU9gOVtul36L71t0QvQYg4bcM5I+UH8hBiYJhpCMCod0/delVYqe4OI4JztmTdt9k8Hs&#10;p6eIUbGL/cw07Xyw3RNOjhTI6d/6fZomeiIHvaN8yOqzohWA0AIHUhAZNmyYZHyFWxITE8WRhQZ2&#10;oo0dO5YGDhyo5FcfMGCAss7t4eTUqVNKRBYfCx8TH9vIkSNpzpw5tG3btqA42mAQgfZQf2GBpmix&#10;OAvWiJ7YIvfF2yWFXJXyRW+IEQBEFl5nlVgi8pjPSM+5Xkzbb6EmR7EYCYzMyPUtM7x/+vo62jDk&#10;t7TzpYfJfmKv0lc65znpu0tf442jLAEIBZy+ur3OI9aF2Uk0ePBgZZnTX/uPYV0ZkUggmMBe6jqn&#10;Suq0l4wsW8/VKO1F0x7VfodCpU9b9tyr6TeW/f1Ea3B4b1+B9LlXHi0TPeHHsutL7dxnPvoz8nrc&#10;ogcEgrkJhdK15xpgocBtrtJd15+See8Q7X6vO/yUGBW7WBP/op0P+6kJojV8vPydLzKTZXFSZNlb&#10;V7zjq/c2a0++aAUgtMCBFETi4+Mlw0uV3r17K8ZZW8I5xzu6TVvCKSf8t+PjCQUFBQVKIV712PlY&#10;2CDVG7HsXKuuDm0BO3YMcT539RguJnyc7EgKJDCIQHuxHnxEU7Ys+/4gWmOL6jXvSQq5Xpy5Z8Qo&#10;ACIDR/o7Lc9zwgPkqj5M9RlztGe8duuN5LgwXyxfT86i9WIrYFTsjR4a8e15zYhb9PQj0ndU5fIp&#10;2nKW31+WvFF3iT0BEFwmTpwo6beqjBo1SqmZyhO6LlXjiPt4whXbEOq2XGMVgGABe6nrzDvge5n+&#10;j2MTyOluUtorP52o/Q4VTuyvtAUT1nc0XadZGiuCH4F707u+NGa8bBQqlrwZ0nMfa/Scf1y77g+H&#10;OLIkZ9jN2rU1bX5Gu9/Ne+4VI2IPZ9EGsh17iWq3XKudj4b8r0Rv+PA0eemWuUe1e+XauMOix/jU&#10;OlzacbN8f8Y3MRGAUAIHUhDhWXrswGEleMqUKe1ymOiL27ITZs2aNVReXi562w9H2XTr1k3JeR5K&#10;9Kky2HG0bt06abYiO7FU5xaP4/GhgI1k9Vq0V/j8B8rJBYMItBfODa4qWyzW5CfI62yZPRgrcNH5&#10;nOduUZTxrCFXa4o5CwrPgkjCbb0gPc8spq2+Qru2E68r47yeBvK66pRlYFzGbslWCteqBtxPX18v&#10;fT+1JUVTBkjrps1LxN4ACB5sB+h1WrYJ2KGUkdHx2hCsx7PDiffBwhPFAAgGsJe6zl9WntZ+o/ou&#10;PSVaicw7Vmi/Q9lDbxStwcOhS19l3nmHaA0uX6WWa5+dZc3JCtETXgrGPKCd+8rPJotWEAhOFMsR&#10;d58fC23kWeHkP2vXtmjKTdo9z0JNjWJU7OA4G6d8dtMW33lgcZtPixHh5dtTldL98lFikegxNofy&#10;zNJxX6hESmEQHuBACjILFy5UjC2n0ylaLs7q1asVhblnz56UkJAgWjsPO294f/PmzRMtwcU/z3py&#10;crLokeHPpo4JhROJI4866jxShdPvBSJdBwwi0BGsB/4oKV0cidTU0HFHciTTWHSB6g5tJHdtOVV9&#10;Pk1Tzlmcheebz4ddjATAuDRkLZSe5RrdMktjRUvKM2B8Jm7LoZnDnqKkwTfTrGeH0I9f30RjR41W&#10;vpP0EUaZj/5EWy6b9yI5zhzS1rOevBbfXSAk8MQ1Ve/kyWmBcPosXrxY2R+ikECwgL3Udf57WqL2&#10;kvHtXXmilciedlD7LWJx15SKnuBg3tVL03VCWQ+m25wU7fPfuzBVtIaPpkandN5R0zWwTGjWzdTr&#10;/cNx+6ne1RJxFyqqVviiznNf/Jmk43vqWuqPxQpOv0mwqpi2Xi9GGIO7P/JFrP3yPeNEKl6KZUdK&#10;dfd5198TA9BZ4EAKMhzBwg6k9kQRqSkiAuE8UunXr5/y/3kmYjDhz6lPv8f1hS6FPq0G1yEKZk51&#10;vTHC/4vT07HTiv8nO5c4OokdfW3le2cJhAMOBhHoCI1lO1opX5bEvzRbIZd3REcj7upSyfjKf+Ue&#10;5W/hpP5kTfhGjAIg/LiqkshtOinWOP+3LyWlv9jTJopRwOh8cKCI/jRylvQ9dGJIN8p68U5tPe8l&#10;37IqjrMtE2nM25dT2YcvkS1lh7IOQLBRdfL+/fuTwxG4maq8P9aXAQgGsJe6xpkym/aSkWVPZq3o&#10;adala8rk36e0A6In8LgqEyV9x1V1SPQEn48PFUvnYMvZ0KbM96f+wnHpvDvzz4keEAh+9ravLszQ&#10;r0N/bpvqbVQy60nl2mYN+al03zeW7RKjYgPH2VnK5/afLGc99KgYYQzGbMmWviMyq+pFj3F5fWOW&#10;dry//uCYaAUg9MCBFALYOXGpHOMMOzJYWe7bt69oCQxqzZ9gK+H6mY6cou5yDjNOoaGOZ+FzFAz2&#10;7NmjHdPlakDxMbFhrD8uVVJTuzaDCQYR6ChNthwy7/mtpIDZT08VvbFH6fvPSwaYXvBSFhiBhpzP&#10;tGfVduINcluz5Oc3baK2zLnRvW5EohiZxrI8anJY6S8rzigG28qnHmzz+0eV2s1LpPWi6YPEngAI&#10;LSaTSdE32dET6Hqjql1xObsGgM4Ae6lrfHK4RHvJyFLvkidoZj9zk/YbZdr2mWgNPBxxpOk7u3qJ&#10;1tDgbvLSf087pJ2DXguOi57wYN6xUjvnWU9cLVpBIFjqd79vzwhfyveab95XrnH1N1dp935D9qei&#10;NzaoO/q89tlNu+7WlusvLBAjjIG53i3dNwsPFYseY9LgbqIfTzmoHe9TX50VPQCEHjiQDAI7KFhZ&#10;DnS6uVWrVin75VRxwSIzM1OJclIVfi7O2x4GDx6sbcPb834CDRsf7DxqrwOIjW59JJUqc+bMESM6&#10;Bwwi0FnqDj+tKWAsrsqDoie2sB7aqBlg/lKxOLS13gBoC+v+ftKzyjn/9etel4U81vPUkLuSCM4j&#10;Q1O74WPt+2Xs8Ofpplc/933nDGz5e0Fdb5b8V1t0LE5Zp7bZUrYrbQCEGtanWd/k1HWBhmuz8r45&#10;eh+AQAN7qWtwBIb6kvGej1vbvkWT/qT9RlV8Mp4qV7xFNd8GPtW9Kd6n/3AtpFAz/2CRdh5Yhq0N&#10;X9RP+aI3tHNeNOUR0QoCwW3zjmrXONyOQqZgbF+qXO5zINlPx1a9K0tCX+2z12fMpYacT5XJdUbk&#10;90tOavfOIyuMUZ+pLTha6qb3jmjHyqKPLAUg1MCBZBDYEGNlmQ2zQDJ69GhNEW9PGr3OMGLECO1/&#10;sLDTqj0sWLBA2o5nNQYSTlHH9aS4tlRH4ELB+uNiGTZsmOjtHDCIQGdpsudT7ZbrNIXMevDPoifG&#10;8Lgoa8g1mhGml9wXQ1OcFwA9TY0msdR8e1ozWp5RtWisX/FY2/H2TawA4cfrdtG5wVdL3zF7Hu8h&#10;reudRyymrctaNm7ykHXfWrIHMTUQAJeD01azvhmM6H6eUMX7Zl0ZgEADe6nznKuwSy8Zx23NFj0+&#10;eMKV+ruV/cRV2nL16lliRNepz/xY0n9c1W3XRA42N+tqIfHs/TJreNKAF7x5v3aeK1eErhZUNFNi&#10;cSoOI/39vupYmegNH+yMLfvwF9q9X3f4KdETG9RuvUH77M7Cb0WrMYnbW6DdOz8av5+8Xq/oMQ6L&#10;k+R0nCx9lwa3LAkAlwMOJIPAxW1ZWQ60E4UdKKoifrkUbp1BPW69cCq49qCml1OFj9XpDJxyxwY0&#10;R151Zp9cK8n/2LoCDCLQFfSpsVgai2LzxU35R69qRph+FiULcoqDUGI7+oLyLNalDCdvk0tJz6A9&#10;o1uu8S03C0ciNTUEZwIHCDyzZs2XvlvUiCNVeDZxxdJx2nr20zeS1xWb9emAMSkuLlb0zc8+C+zM&#10;34aGBho+fLiy7/3794tWAAIH7KXOseFMFf1UVwuG5WCuWfT6MIlUq1ksg3y/awVj/iBGdI3GygOS&#10;/mNJeFD0hJ5vTlVK5+PJMKR9cvnVcLXuN/ZL9Uhh2NoM6dreOu+o6AkvnFK96O0rfPr/rrtFT/TT&#10;5CiWnn13jTGuycU4VmSV7qH488aL6hmw8rR0jCzbwpimEQAGDiSDwAVuOdVa7969A1bslmceqko4&#10;S2JiougJHBzdo/8f/Bk48qc9qDna9bJt2zbR23V4Xx2NPlKZOHFiq2PrCjCIQFexJDzgU8y2/Yqa&#10;bLmiJ3ZwVxVT6XvPUkncUHKVF1DmoJ9rRplpy1IxCoAA43WLhRYaSzZLRlJd8uNk0aWvsx17mWy6&#10;POCNpUhlZlS8DXYqnvYo5Y68g4pWxdHDS1Np6dCHte+VC4/+TFtWpSHrBLkqiyjv5V7KdxDXNwDA&#10;aLA+Hmh9Ux+hH4y00wDAXuo4bc1Sf2NTluiV8TjqqGB0n1a/ayyeOl9UdafwNpFln85WaRZ3bXiL&#10;vT+zxpfSj4UL0YeS6tUzpXPcWJojekBX+Pk7PmfpL2YmUV5tvegJL67yPCoY83PpGfA2NYre6MZV&#10;lSR/7oYK0WNcrtDdR699bzyd5p8n7NeO78oZyTQ1Pvbe/QDjAQeSgVCdFiNHjhQtnWfz5s2aAq5K&#10;MIw9fYo8Fo7c6QiPPPKItP20aaHPk9wWy5Ytk47rwQe7NoMKBhHoKs7CdZJiVrv5mmZDZIfojU1K&#10;ZjyhGWXsVAIg0DSWbGl+1q4ly97fkaeu5TfUdmK0/Cxu0i03i7P4e2WcqzKxeZvWKWSAcaj++l3p&#10;5U7847dL6+fHPyKt+3/PeBsbxBIAxoLrkXJ90UClr+ZJWWq9U64V2t7JYgB0BNhLHefO+XIqrxtm&#10;HyZ308XTMfEEiPzXfyf9trHYju0UIzqH4+wMSRfi+ifhptruoitmyJFZnx4pFb3BxWO3ULYu9XbZ&#10;hy+JHtAVThTXSdcz/ryxIjLyXvelcWPx2GLDDnDmf6V9ZtP2m0WrsXlx3QXtProu7rBoNQY7L9RI&#10;9zlHTAFgBOBAMhBqznIWdsxweriOwunali9frhl5qvTr10+MCBz8v3iGo/7/dLRgL4/Xb99RB1Sw&#10;8K+D1NVCxDCIQCCwJg2WlFLT1hvJbUoTvbGHaeNiyfitbV4vmf005b54O5XOHUF1SZvESKKmBkez&#10;Em8RawC0D30h6LrDLb8D5vjbqUb3HOrFsq9P8wjj5dEGbXPiWdlh5C8NF45J6/YTe8WWABgbzjrA&#10;Oifr1V3JbMAOKP+o/BkzZoheAAIL7KWOUWRukF4y/mlFGtU4XKL3Eni9zTrNlmZ9uaf2+1b95UzR&#10;2XGanFWSLlR35FnRE36OFdXR/518UDtHP337EDlcTaI3eNSsnSvpD/UXjose0BXe2+erXfPD8fvJ&#10;YzCVu3j6H6VnwVWxT/REN46zcdpnthz4o2g1NhvTq7R7ieVkSZ3oCT9vbs7Sjosj7gAwCnAgGQy1&#10;OC0LO4Hi4uKourpa9F4cduasWrVKqfmjbq+XNWvWiJGBIzk5udX/4RmPHcE/goklUCn8ugKfS/0x&#10;sVOuK8AgAoHA62kgR/p0STG17AtM3vJIxG2uoszBv5AMNH+pO7SRzPGfU9aT11LWE1eRrdlgBqAV&#10;TY1kO/4ymbb/ipz5XypN/ukYWOxpk6V18+57pHWOOgLGpCEvnWq+eZ+sB9bT3IQCGv5WSy0Ilgt+&#10;f1lK339e2c6y5ysqnPAwVa16W1kHIFLgyWOsd/bt27dDKaLZpuDxI0aMaDUhjdeRvg4EC9hLHYOj&#10;afQvQEutHavHp68tWjjpT6K14zgL1si6UNUh0WMMvk2T6yHdOT+4qfU8pgrKfMxnn5TOfkb0gK7y&#10;wCcntev4x8+MN4myYtkEqlnnexYacmMjzbFaG5aF7alIoNHTRP9nXIJ2P83aky96ws8tc49qx/Xc&#10;N+2rLw9AKIADyWCw0TZkyBDJWGPp06ePEgXDswC5thELL3Mb9/mP18vgwYPF3gOLf5QOCx9TR/Cf&#10;1cjCkVjhRu/IY+lqCpCHHnpI2xcvz507t5WwQw6A9uA4N1tT0lgc594TPbFH9dezNQOtLeE0HVmD&#10;fHVMirpgIIPopf78B9Iz5bGcI0f6O1Kbv5h29CCP+YxSJJrX6y8sEHsDRiRbN9N625Df0CdD+2vr&#10;Rx67UVtWpT4dM/5AZMOOHn2mAE49xxO3eFIZ6/Csd3Kk0rp16xS7YsqUKUoa7Z49e2rb+AuPAyBY&#10;wIHUMQZ+fkZ7yXjXRx2PcDHv+kL63fO6OuaAUrEdHa7pRtZDj4pWY/HICrkg/dLDJaIn8FQunyKd&#10;1/rz4a0FFS1wSsK/e9P3wv/DA4WixzhYdq6iihVXas+D/cx00RPdqLYQS33GHNFqfAas9H2Hck0k&#10;I1Bpa9SOieXrE8avJwViBziQDEhxcTFNnjxZMtg6K+xgOnHihNhzYPGvE8TCjpeO4O+oYUlISBC9&#10;4aN///7a8XQ0qqotevfuLX3GtgQOJNAROJ2WqqixuM2xmcquyWZWootUIy3vpTsp/2/3auv6iAJV&#10;XChiG9NwjSKOHGIHkYp1fz/pebImPU6Wvb2lNn+xn3hDbM3RgcYo4Atac6HSQbPfX9rqe0AvpxZO&#10;paKpf9XWi6YZ8wUYAB2FdWr/KKLOCr/QR+0jEEwizYHUWLaTnIXfirXQ8//piqy/vStPtLYfZ166&#10;9FvYkHtG9LQfr9sm6UYN2Z+IHmORVmqTog1Yvj9TJXoDS+7IO7RzWrbgFdEKuoo+fR1LeplN9BgH&#10;x9lkKvvI50CqOzhE9EQv3ian9B3gLPpO9Bgf/g7Q31MfGMAp6X9M+bWwMYFxgAPJoLCBxmnTunfv&#10;LhlvHRGOPMrNzRV7DDwLFixo9T87OjORx/vvg2dFhhOuPaUeCxvdnalF5Q8cSCDQeCzpkrJmPzla&#10;9MQenFe8Yul4Mm9fIVqI8l65WzKK9VK74SMxCsQaTc5q6blxnJlGHmuGsmzStfuL7ejz0rppe/fm&#10;ZxApBYzO5B25ivH14dM+51Bb0lic2Wz0H6bcF36t1FCrP3dE7AGAyIedSO3RQy8l06dPh/MIBJ1I&#10;ciBZkwZpOoGnLvRpHZPyLNJLxpVHy0RP+/G6GqXfQuvBjr/4dZyeIulHHlu26DEe35ySU9mxJGSb&#10;RG9gaKq3See07vBW0QO6yvWzD2vX7eFPjTlx0mOpppJZv9CeB9P2u0RP9OI2nZS+A9yWc6InMui9&#10;6IR2Xxmh3tCYzdna8Vwbd1i0AmAM4EAyOOwA4nQTHXEkcR2kzZs3iz0Ej7bSz3EajI7QlgNp9erV&#10;ojc86KOiOhpRdTH0hvudd95Jjz76aCsxsgNpcVIx/XjKQfokiOH+oOM4zs6SFDaPzTi5e8MN1z3S&#10;G3A5I27TlgvGPShGgVjDWfS99MywcLFnbX3LNVIfiyn+10qNJPOe+7Q2V+UBsUdgJBrcTbT2ZAUt&#10;enUEzX5hGN306uf0o9HxdO7RK1qe/4E/pXOD5Lpppe8NE1sDEL1YrVYaO3aspou2VwYOHEgpKSli&#10;LwAEl0hxIDU5CiU9wX5yrOgJHfpojH+d2HmdJP81X9Q+p4XuKHUpz2nnwbLf+MXzuQaiet5Yus1J&#10;oUaPV/R2nYacNEnHcBZislEgWOdXx2pDkKLHAkHx29183w+brhWt0UtD/le+z7vletEaOWxKlyN+&#10;FiQWi57Q8W7z9/mPxu9XHKM95x/TjuXpryPLGQeiHziQIoTq6mrFscIFbfX5zFl4fcCAAYqizVFL&#10;DodDbBVcOE+6/jhYOuq4asuBFM786mxgq7nfOVc8rweCSJpR5w/nYf2PKQe1H7JBX6TT6VLjhYzH&#10;Ih57gU9haxbrgf6iBzC16+dT1efTlVom1gPrWhl09RdSqS55M7kqjZdDGwQGt/mMEmGkYjvxhvKs&#10;aNFGm66mms0+p1Fd8uPasirO4k3Ktl5PAznzvmh+7uCoNRpHCiw0aXuu8ls1Y9hT0rP+3ZDfSusV&#10;i9+U1u2pe8ReAIh+OKqeMwhcLiKJUznHx8eLrQAIDZFkL3EEs15XcFXuFz2h4c+6mj79uhCNUTp3&#10;uPZ72NEJFU2OYukc1GcvFT3GZmp8S3SyKi+uvyB6uo418XtJx+AoL9B1frPguHa9bnzX2FHiZfPk&#10;tNj8nEQz+ihE68FHRGtkcZ8uCunqWaGd1H2qpE773/4SzFptAHQGOJAiFJPJRCUlJVReXi5aQg87&#10;s/TGJktHZykaLQJJn5avo9FUlyKSHUj7sk1t/qD9bWOWGAHCif3kGElJrUt+UvQAPU0Ndsoc9DPF&#10;mOO6SLnDu2vGHaes8tjMYiSIFpyF32jPhe3YS4rjx7TzDmW9RrT7S2PJJqo//7627jj3rtgbMArW&#10;Bjd9lVpOr32fqbxAu3pmsvTbdPSxG7Rnu0V+oi0XjO1Lbks15Y7sqawXz3hc7BWA2CMzM5MSExNp&#10;zZo1Sl1Tdhhxm9PZuUL6AHSVSLKX/KOQarfdTM7SbaI3+PznW4na797M3Z2f2FK95j3tNzL/1XtE&#10;a/uwnxgtnYOmhvC9l+go/T9Lk3QHrpEUCGq+naedz7xR0Z++LBSsOVkhXatFScZ2yFStfF16LhrL&#10;onsyhjXxr9pntZ+aIFoji+9OyxFunx4pFT3BZ9SGTN//Hu07Bpb0crsYBYAxgAMJdJpp06ZpSr4q&#10;e/fuFb3tY/Hixa32sWlTy2zvUJOUlES/+93vlGOIi4ujpqYm0dN1ItmBxHCY+JUz5Jd0LLd/eIwS&#10;c/HiPZy4LWebjdZfSoqq4/Rbohfo0WZZDmwx7PRi3R++IsggOOgNGhbzztul9brDT0nrthNvii1J&#10;mUnsqgp/HmxAZK53U5nVSZmVDmWWsL4I9g9H76Ifv75JW3/gpbnSM87OYv1zbtr2mbJPt6mC7Cf3&#10;kdftUtYBAACEn0izl5y5KyQ9goXTSwebk34z1vfndN4Wqzu0Ufqd9DY2iJ5L05C9RPrcXCsyksiv&#10;bZDO4cj150VP1yj78CXtXJbMekq0gq5w10ep2nXiOkhGh9OoV62+yvdspL4meqKT2i03aJ+1Ie8L&#10;0Rp5cCpQ9T7rs+SkaO0aZ9twAGVV19OJ4jpl2eRw0T+O9dk1euGoKACMBhxIoNO0FT20YcMG0ds+&#10;2tpHuHKtDxkyRPn//DfQhYIj3YHEWBrc9Or3uhkSOpm+M0+MAuHAY71Atdtv0ZQ3FmfBN6IXqNQd&#10;WC8ZyXqpWDxajAKRSFNDBbmqDjUvtKQKaaovk56HVrL9V8rsYfOuXsq6ZX+/5o3gTAgHqc1G1Pv7&#10;C+nZNRk0YVsOfZJcQh8eKKI/fpZG/zrJZ8y1JZ8/9YDy/O56oge9+eLf6Ls3ntae6Zynb9KWFXns&#10;iub7osVgAwAAYDwi0V6qSxneSsdgHSSY6FOw/WBMArm6UMPHmX9O+q105p6+rBOpIXtZq8/sLNki&#10;eiOHl7+7IOkU5XVdTzdXOO5B7VxWrpwqWkFnqbG7pGv0TLOuaHQcZ5OpeOYVvudjy3Xk9YSmxEQo&#10;cZtOkGVnT+l7wF17XPRGHh8fKpbutYyKzkf/VDR/l9w276iyn36fnhKt/N2dp+3/g2Zbh+0ddZ1l&#10;brM9xO0rj5aRwxW4yewABAo4kIIEp4DoqDPFCHBu9G3b2hd+v3btWk3JV2XVqlWit31Mnz691T7S&#10;0jqfx7mzqJFQTz75JJ0+fVq0Bo5ocCCp8I/p/UtOSj92LPcuPNGlGXCgayjpuXZ01xQ4c7NC1+TC&#10;y1I9TfU2yUjOfvpGbTn/lbvFqGaFuKaMnAUoWhkpeF1msuz7Q8t9v+c+xXhxFqzRnoW2xJH+TsvG&#10;zQadq2xnyzIIKpU2Fy1KKlEcQ/wbMmDlGfrleymtfkvaK38bO0t6nv0jCys/nSStV3wS+iLnAAAA&#10;2k+k2kv16TMkHaP+/DzRE3h4Rrv+t1D/crJTeFzSb2XOsJuVvxeLnnEWb5Q+K0tD7krRG1lwTV/9&#10;uQxEevasJ6/TzqVlZ8fei4DWcBYU/TXKqakXPcbFw6mSX/iZ9Iw4C9eL3ujBmvSE9Blrt94U0Y6y&#10;anujdK+xo76zPLH6rLQvTjM6badce+3fJh2g2z9ocTKxPLisi9/lAIQAOJCCBOcP5wK1e/ZETnFm&#10;h8NBAwYMoOTk9hWO27dvn6bkq8IRRR3hjTfeaLWP/PzQFijfvHkz/eY3v6EHHnigwyn42ks0OZBU&#10;Zu7Jl34EVXmrCz+2oGs4zrwjKXJc4BfI8Etk1bCr+ipOW2ZxVRQ0G/3HKFsYf9Wrg5+GBHSd1s6i&#10;a8hyaJC2bj30F7Ls/b22bj/xhtgSBIois7PZ8PJFcHFq0/Fbs2ng52do0BfpdPfHqfSj8fvb/M3o&#10;qAz/5ryS+qF4+iDp+fWXhtzTWi2CrCevVWZZAwAAMC6RbC/Zjr2s6RnmnXeI1sCyILGY/mfaIek3&#10;8XCBRfR2noLXf9fqN5TFntr6PYZ1fz/tc7K4yneLnsjk0VXp0vk8lNf5yZDu6hLp/DnOHBI9oLNw&#10;vUv12tzw7hHRanxKZj1JlSuv1J4TS0Jf0RMduKuTpe8B045bm78LIue958UY3GyzqPfbFe90LpX5&#10;Zyml2j5k2dtGm0+WN28HgNGBAymIcARSz549qbw8MgpKjh07lkaPbn8aJ46yUpV8Vbh2UEcYOnSo&#10;tH2PHj0Cnj7uUvC16dWrF3Xr1k0pHhwsotGBxLDR0nP+8VY/gA8tO4Wif2FCb8CycGQSkKk7vJXq&#10;zx0hT51JMvQs+9ZSyYwntPXc53uILYBR4Ggj2/FXpBzbdcdeIpPunmfRrzdkLVTSPNpPvE4N2UvF&#10;VqCj1DhctOp4uWIYHS6wKm3v7SugW9/3zZ7j2XTXxR2Wfg/aJWP20f+bmqike/j/JrSkreu79JSy&#10;/92ZtXQk4QCdev0hynh7KDVkplJj0QXtOc0Sf/X1jopnDlGOj2HHMGodAQCA8Ylke4nT6Or1EGdx&#10;YGv6pjT/7vr/dnJq8UDAenHmoJ9rv6GqmDYvESNaaPSLPrKfGi96IpeMCod0Tn+3uPN1R+wn9krn&#10;z1WNF8Jd5VaRBozl+W8DU6cqFLDztXCKLo1ds1iTfbVWIx1bs+2lfi5zfA/yRkka8M1nq6Xvg/kH&#10;i0TPxVl1rIyumplMv19ykpLyLXRtR+2gZhvoH8YmkM0ZunegAHQWOJCCzODBgxUxmUyixXiww2bG&#10;jBnUvXt3KikpEa2Xhz8TO15URZ9l4sSJord99OnTR9p+5MiRoif4WK1W6tevn/J/OQopmESrA0kl&#10;7iLRSLP3FogRIFR4bLmSsuo42zGnbqxRoMtVXjTlEe1ltCpuS7UYCYyA9eAj2r1tP/O20mZS639t&#10;8t33enFb0pVxoP3syaxVvr8/OVxC+7JMbda/u1jR18vJ7xefUIpVc3TS7R8eozc2ZVGVLnqJafIr&#10;55D/em/puSx++zFpPe/lXtK67RjSEgIAQKQR6fYS11NUdY+6Y4G1aWfvlW0tnmQRyBoZXPuoaPKf&#10;KWvwVdpvacUieWKp9eCftc9nSXhAtEY+b+/y1SVhWZzc/vcheqp1mQ1yX7xdtILOUmp1StflqxMV&#10;oicyKGx+nsqX+qKQWLzuyJ9g63VZpc9Uf/4D0RMd3LfohHbPXTnj0pmZdl6ole5Rfxm06kyrtlHf&#10;XaAfjpOzMgxZfVbsEQBjAwdSkOEIl3vuuUdxVOTmGi+1F6etU5X1ztRsYoePquizDBs2TPS0D/22&#10;LGvWrBE9wYWdZkOGDFH+Z0frNnWGaHcgMUcKrPSrua3rWfAsjMVJxWIUCAW2E29oSh2/XPd6nKIH&#10;+FO9eqZm7LUl9emdC18HgafJni8ZLCz1Z2dJ63XJT0rrTl2kEmgbp7uJTPVucjR6aE+WiW6e0/m6&#10;RHr58ZSDdPXMZPrFjCQlhd2fl5+mvc377ygccdT62fyZtly+YBSZtizV1gvGRleaEAAAiBUi3V6q&#10;z/xY0kG8rq6nl1N54BNf/dleC1JFa+Cp/HSi9ntaOLG/aCVqLN0mfTZOHxxN6G3Y/2jWX/RpedsL&#10;T0RTz13Z/JdFK+gsX58o164JS7ElsuxZx+nEZp3U98yw2E9Ffl0sj+Ws9Jnc1SmiJzr43q/u1tgt&#10;2aJHhh2cbOvox+qFHVHM02vOaW3XzEqmJq+XkvMtdMeHx7T2nRdqlLEAGB04kEJASkqKEqnDqdIS&#10;ExNFa/jh+kxcp4mV9HnzOlfsk9O+qYo+C0cxcf2n9sAONf22LB2JgOos7DxSDZQ5c+aI1uASCw4k&#10;hieNv7k5W/sx1MsrGwKTZgFcHlfNMUmxc5x+S/QAf1wV+Yqhp09/pRfz9hViJAg1zqLvyJE+k5oa&#10;WtLANuSukO7rFrlGWzbvvL35C97RbJyNI+uhR6mxJLDpY6KNWodLKRj99218X19K/COPfrvwBMXt&#10;LaAPDxQqM+jYWTRpew41ujs+M9rb2KBEF3FEEdcvYio/n97ms6mKPe2gMq7q82lU9v7z1JCNIrQA&#10;ABCJRLq95LFl6/QTdrKsFT1do9HTRD8Y4/vd/bAdaZU6i6lZ71V/X7OH3iBaiayJf9U+l2Xv70Rr&#10;9LAxXX5p/HqzftQRvM56STcx74x8R0G4eWHdee16dH//qGiNLJrsVqpZ7/tOMG1+TvRELo2lO7TP&#10;w0KeetETPfzhk1PS9wGn1PbnubUZ0pi/G61bbpZt53xZTNgu+sMnJ+l4UZ1oaWFvVi2dLJHbADAy&#10;cCCFiG3btmnp3rjuDzuVwgU7afSRQ11R0NlZxI4xdV8s7f1sfE702/Xv75vlFCz0zqOO1mvqCpFu&#10;EHWUhGwT/WZB69pInLqIfyhB8KlLelxS7uovfCx6gD9lH74kGX3Zz9ykLVcui/z87pEIO4/Ue9ea&#10;+IjSZk1+Srqn/cWW+royDlyc1OI6Wp1aQcsOl9IVM5JafUfrhfNx/2CMz1n024WptPN8ywy5/Tkm&#10;eis+V6mHFEiq17wnPYuc/iN35B3aeu6LvmUWRBsBAED0EA32kjVxoKaXmHf/NiApq+Kbf3v1v8+n&#10;gvjC0XHmkPQ766osUqK59fqWM/9LMTq6GPylr4A+y+lSm+i5PI5T+6XzxrUaQde4YfYR7Vq8FqB6&#10;X+GgavWt2rNT9dVvRGvk0pDzqfZ5zLsi//O0RVrzs6//LvjnCQfoqa/SadSGC9T/szS6epZc5+iZ&#10;Necor7aB5iQUKim6FyQi+w6ITuBACiEcrdOjRw9NMeZ0b5w2rro6NDU22LEzZcoUJUpIPQaufcRO&#10;la7A+1D3x7Jw4ULRc2nYgaPfrjMp9DqC3nnE56Gj8PbLli1rd4SVnlhzIKlM2JarpAHQ/8CyjFx/&#10;gSrqGsUoEAw8dZlkiv+1puCxNFbsE71AjyM9STL6St8foS1zOgrGY6mi6q9mkzXhG2UdBBfbsZel&#10;e9eeNlZatyY9Jq2bdtxGHus5sTXw59u0SiWPt/938cXkXd1Mu92ZtZSYaxZrwSVv1F3Ss+gvNd/N&#10;l9bNO1aKLQEAAEQ60WAvcWo3vX5i2dubXJUtkbKdZdxWX3aHn78T3NTKblOF9Dtr2TdS/jx77hMj&#10;o4/0crukCz35VfvrkhRNHaids9wXeohW0Flyauqla7HhTJXoiTxqv/M5lavWXitaIxf76be0z2NN&#10;fFS0Rh9zEgqke/Bi8qPx+yMuvSIAnQUOpBCTmpraKmKHZeDAgbRgwQJKSEiggoLWIZIdxWq1Unp6&#10;ulLfZ9SoUUodJv3/YydSoBw2GRkZ0r45wqo9qOnzWLhGVFcdWZdC7zziv535X6NHj6bBgweLtY4R&#10;DQZRZ8mocNBdH7WORvq3SQfp82NlYhQIBq6qJE3BYzHvukspfAlaYzsaT6XvP0/1F46TaeunmhGY&#10;88xNSj9HOqht5l2oqxNoPJZ08noaxFqzsbXtZune9Zcmex5ZEvqK9WvIVX3pIqexBtc1ulDpUAzw&#10;NzZltfr+1ctjX6TT8pRS+vpEBc3cnU8HQ+Qs4vSR5h0ryHZ8l7LuSDugPWNtpZTMHdlTGadGDBY2&#10;P5Ned8drFAAAADAm0WIv2Y7JThcWV/le0dtx9Fkdhn4d/MkyOc/9SvmdLXjz560+B9dCimb8dSaO&#10;RLgczvyzkr5S9uFI0QM6y/KUMuk61DrcoifyqEt+X3qGnAWRmY5Ppe7Is9pn4brL0cz4rTnSfdiW&#10;fHAgeClFATAacCCFAY440qeQa0vYwTNgwADFacHRMhzVw7J69WrF8cPC0TBqO9cwYkWbHVE9e/Zs&#10;c5+qsOOGnUuBRK/w87GzA+tSJCcnS8fE9ZjaA++X6xaNGDFCcbg5HA7Rc3G66jw6deqUtj075DqD&#10;/vzwcizy0voLbf7oLkoKft2rWMa/boz9zNuiB1wMLnqqNwQrlo6T1gvH9xMjQSBwnI1T7k1LwkPU&#10;1Giixor90j3rL7bjvsLEjSVbqMkZmijeSKDe5aEXdTnjLycTt+WILUNPwZv3a89UyawnqWzBK9o6&#10;O27VZVVqv1sgtuQUh0gNAwAA0Ua02EtNjiIy7ewp6S51KcNFb8cw17ul3+1Ap45ti6K3/kI5w38m&#10;HT9LQ+7nYkT0UmR2Suf7uW8yRM/FKX5nsKSv1J87InpAZ+HJTeo1YAdqJOM2ZUnPkWXPdNETmZj3&#10;9tE+S/2FD0Vr9MJZGW6ek6Lci/87/RBdP/uwUu/11e8zaW+WSYwCIDaAAymMsDPocs6eQAo7djht&#10;nMkU+C863qc+ouhSaezYgcPp+9Sx7TUQeDt2kKnbsXBE0KUcQnrnEdegGjt2LE2cOLFdwseo/0y8&#10;fWfPXbQYRF0lo8KuzJxTFUJVuJC7u8krRoFAwy/c9Yqr25QmekBb+KfvaEscZxLF6Ga8uHc7i6dO&#10;LjhtS32NHOlva+vmHbdJ/SxcpBq0hr9f2ajx/35V5e/HJCiRRp4mUqKMSsKYbsG/VkDmwGYZ9HNt&#10;verzaZT95LW+/kE/a75XUD8PAACimWiyl5rqy6gu+QlZf7F2fPLD5rPV0m95ZtXlJ092lfIlY6h0&#10;3i+kY6/PWiJ6ox9+Maw/53wNLkbtejm1bvXqmaIHdJZSa6N0/t/akSt6Ipea9ddrz1L1mj+J1sik&#10;dqvvsziL1ovW6MfeGLxsSQBECnAghZns7GzF2dK/f39NYQ603HvvvTR79mxKSwvuS+PExETFycL/&#10;k2s9ceROW3DkkHpsbBy0NyKI96dup5eLRVNxrSK9IdJV4ainzhJNBlEgWHakVFIMWTin99LDiEYK&#10;Bp46eeaT7fgo0QMuRsnMIZJB6C/lC1rOYem7zyjrVZ9H9myycMGzWWs3+e7NmmYxbf+Vtm5Pm6hF&#10;KLHUn58ntgTM/hwzxe0tUPL0/2R6UqvvVVX4+/VooXHSV1Z+OqnVM6UXZ+4Zqlg2QVuvWDpebAkA&#10;ACBaiTZ7ydtYq+kvLI4zHdcVx2z21T+6elZo0vXWbvRN5GGxp00SPbFBdrVcf4d1qCpb65S5DZmp&#10;ku7CkdWg63DEh/78Z4XAaRpsqr+9W3ueqj7vLlojjyZHifTd4KpOET0AgFgADiSDwKnZOCUdp61T&#10;FeeuCkfPTJ8+PSA1ldoL13Bi5xH/f667FB8fL3qIysvLWxkG7XUeMVw/St1WL205qji13ZAhQ9oc&#10;31nZvHmz2HvHiTaDKBCsOVlB/zLxgKQgsty3KJVKrShEGGgsiY9KCp/HHrrvhUiE00/ojUKW4mmP&#10;asvZw24my+7VUr8zL7CpQaORxtId5Cz8VqwR2VKGt9yTqhNJ50xicVXsU8a5qg6Rq2ynsgxa+NtG&#10;eYasXh5ZcZo2plfR1nPVyndtjd1YtYLyRt6hPDNZuudHlaJJYmZmk4eqvpihiLepqaUNAABA1BKN&#10;9pI9bYKm05h2tP/F8f5sE+XXNtCd849pv+3PrAl+/SPGvHOQpIu5LVmiJ3ZYeKhY0qvGb20d/V71&#10;xTuS/uJA6rqA0E2kC2Pp/1l0ZM0w73hOe56q115FzYqt6Iks3DVHpO8GjrQEAMQOcCAZEHb4LF68&#10;WKmT1NEUd5zSjbfNyLh8vt5gwRFBQ4cO1Y6JHUr6VHB9+/btlDOGI4r69eun7YeF17ndnxkzZkjj&#10;uir8GdpTb+liwIHUNmfL7fTgslOSgs7y6w+OUZm1UYwCgcDjKJYUvvqMOaIHXIxyXU2WknefIbtf&#10;2q3cUXdL65WfThRbgrZoyPlUu/84qoi8HjJtvVG6L2t0DqS6I8+ILYE/A1aebvW9qcqfV5wWo4xB&#10;U30dlS98nUrihlL1FzPIfnKf9NxwrQX9unnHSrElAACAWCIa7SV37XFJz+HajZdj7BZf1NHfjd6r&#10;LXMa2mDTWLJNOt7S939BrtLITyHWGa6alayd+3+ddIBsTnnia8GYBzTdhfUc0HW2navRzjnLt6cq&#10;RE9kYzvls4FY6jNaJshFGjwJUPscW28QrQCAWAEOpAiAHUocybNhwwYlSolT3rEsX75cccSkpKRQ&#10;bm6uEsVkJPi45syZQ6NGjVLqCXH9JT7ethw+7aWkpEQxKNhxxPWMOKqpLbhWEY8NlFRXd61IOxxI&#10;l2bslhytOKEqt75/lHJr6sUIEAhsqX/TKa/XUGP5btED2sKrREC8Q9Vr3qOmBgd5LFXSi24WKYLi&#10;sSuoyWYWWwN/LAf+pLv/riZ76mvy+ok3pHV3dWhStUQSlga3MgNZ/135983y31MT6YZ3j9ArGzIN&#10;l6O7fNEb0jOT88xNvuVnu5Ej7aDU32S3iC0BAADEEtFqL1kSHtR0m7qjL4jWtjHVu6XfeP1vfbE5&#10;iBkamlxCD7tOO9aa766i7KE/I/vJBDEotjiUZ5auwZwEX/YGV3WppLvUHfxO9ICuMPDzM9r5vnJm&#10;9NgBHruc+s28Y4roiSzqM+Zqn8Gy7w+iFQAQK8CBBEAIgAOpffDMeb2i/r/TD9H8g0WiF3QVV3Wy&#10;pLyyNIoUYaB95L54e4uxyEX/m/9e0BmPLObty8lx5hDljriNcl/4NTnOHhZbxjac4oDvN5Pu3qvZ&#10;co22bN51lzLOfmK0sl6f+ZGyDlrYm1VLg79Ml74fWX40YT+dKbOJUcYk5/nbpGdELxVLxihjqr6c&#10;SUWT/6ykhQQAhB6OsufJaqtXr1YmqfGENV7njAZdicAHoCNEq71Un7lQ03dY3LUnRU9rFifJqdNU&#10;+TatUowIPM6CtVL9SVWK3rpC+a0271wlRsYefZf6MmVcOcPn0LAmfCPpM25TdETKhJOcGrn21PSd&#10;eaInOqhZf732bFUsu4/M2z6jmm8jq7ar7dhL2me4nDMcABB9wIEEQAiAA6n9/GWlb+aRKvctOkHH&#10;i+rECNAV6s/P0xQ/FlP8r6nJni96weUonf2MZDCy5OlS2ZV9OJIKJ/XX1ovfGSy2jC1clfup/lwc&#10;uc0tucudheta7jfdvacXOIwuztyEwlbfiaok5xs7Wqf+glxg2l8cpxPFSABAOOA6opwyu3v37pqe&#10;2pZcKuofgEARrfZSk6NA0nnqDg8VPa1hm0f9jf/3SQfpJ9OTaElyiegNPK7qw9KxqVL5WXftt5on&#10;ecQqm9KrJb3r0yMtaQTLP3pVOz8F4x5S2kDXiNtbIJ3rQlOD6IkOatbdoz1f5R9f6Xu+Pp8uRhgf&#10;fTSl49y7ohUAECvAgQRACIADqWM89ZWcoonlv6YmKjWTQNexpQzXlD8Wa/KTogdcDk5np0YfqcK1&#10;j9Tl3GE3S30szrx0sXVs4Daf1t1f15DbdJLsJ17X2sy77tT1X91sjCAFwsWYtD2n1Xchy3++dTAk&#10;tRA6g0eXxrH6m/e15yDr8auk54Kj9AAA4cHj8dD06dM13bQ9wk4mrrMKQLCIZnvJfnqKrPvs/yO5&#10;KuTUcGzn6H/r2XHk8gSv2L7XWUnmPb+Vjsua+FdqLN1Bpe8N036vy+bFdqTBnfOPa9fk1nlHlbac&#10;4T4HW/XqWUob6Bq9dc7TRwxWzzMQWHa/KD1reaN+rtw/ea/cLUYYn9otvhSXXA8JdJyatXOUjCVe&#10;l6/eN9d/LRh9P+opA8MDBxIAIQAOpI6z+Ww13fHhMU2RZLllbgqV1/l+bEHnsZ+eLCmxjcUbRQ+4&#10;FHWHt2gGI0vh5D+TLXW31OYvlcsni61jg/qsT6R7y7K3jxLppq5z/uy6lBHaemPpdrElYLj228Rt&#10;revCsUzZkUO7LtSKkcajZOYQ5Z7PGXEbVX0xgwon+qLxSuc9Tzk6B2v1V3FiKwBAKOGUdDNmzND0&#10;0o7KihUrxJ4ACCzRbi9ZDvTXdB9Ftt5ATQ2+yL4PDsgRx+Z6t+gJDnVHnpaOh1PtqVSunKb9XhfG&#10;eITNF8fLpeuy/MsN2rlhqU9PEiNBZ6mxu6RzvDiIUXfhwl2bKj1vtd9fTQUTWtJEOvPPiVHGxWPL&#10;k47fXXtc9ID2UvnZZO17o3DKI+Q2V1JjcZbWxmI/ifICwLjAgQRACIADqfOM2nBBUihvm3eUDhs8&#10;bVOkYNlzn6YEWvbdL1rBpXCV5UlKnmnrMiXigpezdO16yX7qOvI2NZFp8yeU93Ivre5LtKK8kNji&#10;MzD8hWtxMew4cptjKzrrcszcnS9936nyD2MTaKeBHUdMXdIm6b73fx4se9eQedeXlPXktVTwxu/J&#10;Y6kWWwIAQsmGDRs0nZSlb9++Shq7iRMn0rx585QaSCxxcXFK29ChQ6lHjx7a+G7dulF6Or67QeCJ&#10;dnuJI7T1KaBY7GkTRC/RQ8vStN/9B5edEq2Bp6m+tFlXe0Y6DtuJN0RvC6bty7Xf7+xnfilaYxf9&#10;pJ6Jz43Qzg1HIoGus+ZkhXZ+WbKro7P2XoNfPTSWwilXUO3GRWKEcXGV75WOu6nR2HZJuPG6XUpd&#10;ZJWmBgdlD7lG++5gKZzwMFUsHi21cTp8AIwKHEgAhAA4kLqGf12k/zc1kdafDl4x2VhBrUujCq+D&#10;y1M46U+KgpfzbDdy17bMHM0ffb+k/OW91FNar9v/rbx+eIuyXaTT5KxWHEb2tEmiwSWlN/CXusNP&#10;tYwDrZiwLVv6ntPLd6erxCjjwgYP39sX/FI8quKxGP8zABAL9O/fX3ECsbMoIyNDtF4ap9NJmzdv&#10;poEDB0KXBUEjVuwlS+JASTdy1xwlh6tJ+t3/4ECRGB1YGst2SFHhLJaDf+a3nWJEC7bju6Tf8MaS&#10;bNETm+zLMmnXJnnwL7XzUr5IdryBzvHs2gzt/HZ/vyVNYLRiO/6y9PxVrriSiqY9KnqNS0P2p9ox&#10;m3beIVpBW7irSyjv5d8o3xEFY/5AzvyzZN6+Qnxv/ET7/lDFf9Kd21Qh9gSAsYADCYAQAAdS1xmw&#10;8rSmWKoyc0++6AWdxdpsNKrKoPXQINEKLkWTw0rW/d+Ss9D34k1fB4nFlrKdcp65SVsvGPeg1F80&#10;ZYDYMrLR3z+O9HfIVblfW2cx7bpLWke6g7aZuiOv1ffbNbMO0+hNWZRs0IjLpjoTNTW01KXjWXZZ&#10;T8g1jvQS6/UTAOgqJSWBSeeTm5ur6KLr1nVuwginv2MnUp8+fUQLAIEjVuylJkdxs050raYbbVk7&#10;hJ5YfVbSAdLLbGJ04Ggs2ar9T1U4rZ7H1to55KmrlX7Ha755X/TELgu/3EIbhtwjnZfyg9ExISzc&#10;/Ndbidq9P3ZL9Dsr7afGS89h1tCfKfalkeFoSfV4rYceE62AvyvN8SupdsNH1HChxc7V15BjYRsp&#10;e8jVvvWnrpf6/SUSItJAbAIHEgAhAA6kwDDi2/OSccXCtUJA53Hmr5YUWFf5LtEDOoLtaLym9JXE&#10;DVXaSmc/IymDmYN0y81iP7FXGVd/7gjVJX6vLEcSTc5K6d5hMe/5nW95993kqkwk044eyroj/W2x&#10;JVCZvbeArp99WPpO+6fx+2l7Ro0YYUxMW5aKe/rnVL7wdbLsWyvd29lP3yCt21J2iC0BAJ2BU8px&#10;KrmuOpLi4+MVXZQjijrLmjVrlH2YTCbRAkBgiCV7qT7jfU1fYuk+7XNND7hh9hExKnA01Rc362O3&#10;Sf9TSZ/n9YgRrSmb96L2O5736j2iNTapS95MmYN/Iek2JwZdS+/vie3IrECw5Vy1pAcfyDGLnuil&#10;yVEiPYuFY3+uRP0ZGX3kov2UL/VmLOOuKaP8138nfS/kvtBDWm9LKldObdWW94rPOV0Q43XngHGB&#10;AwmAEAAHUuB46utzkpLJ8umRUtELOkyTq9mgvEVTCK37+ykzI0HHYScS54z3elrSgJg2LlKUwIvV&#10;Rir78CWyn0zwrTcb6pGEs3iTdt+0JfZTY1sGNt9jnrrMlmWgkFXloB4fHGv1Xcay47yxnUfk9VL2&#10;0BuleznnuV9py2xIVX8Vp63nvvBrsSEAoLMsXrxY0SF79uyp1DDqLCkpKcp+2pu6ri049R3vw+O5&#10;+ItnADpDLNlLXmeVpDMd/6aXpge8sSlLjAoctpTnpP9nPzla9Fwcnvyh/pYrv+9jHlBemMYaXo+L&#10;sp/2ZRVg2f5ET7r/pffpxncD7+yLNfTp666NOyxaox/rgYe157H0w19Q1Zczqf78UapcPpnqkjaL&#10;UcbAfnKc9P3B6exiFbelmhqLs1rs/Mcvnn2BJVuXjUSV4uktGV9K4p7W2qrXzlGym+jHNRZdUFLf&#10;2VJ3K+MBMAJwIAEQAuBACiwJ2SalqLyqbLJsPouC7J3Fnj5DUgrZieT1ekUv6Cz1549JiiBLwfjG&#10;QiTvAAD/9ElEQVSHtOW8V+6mys8mS/0cjRQp2NMmKvdLzSbfvaMXLhYNWpNTU083vXdE+v5S5bMU&#10;4zvD2ajV37P+DtKaZiPIY7NQwdi+imPJmvCN2BIA0Fk4YiguLk7TJUeOHNmpCCDehusf9evXr1PR&#10;TFwHibcfMCA60rACYxFL9lJmlYPmLBku6U2l399ISZueII/lrBgVGJx5n0v/x3Fa1K1sB7kjbpN+&#10;44vfjr1017ZjO6VzcOjDKZLutj4NdXk7S1Ozvfmvkw5o53Lc1tjJLOI4G6c9k9Vrr262EftJ6c/Z&#10;eWAEXFWHpO8Py/6HyOsKfIpNo9NYnEmFUx6Rvgt88hPK8otQzHn6JnKc2k9Vq97W2gpG9yG31TdR&#10;0LxzVbPt3+I0bXLUSdsXTnhYW65YhogvYAzgQAIgBMCBFHjWnKyQlHeWuQmFohd0lLqjL0rKoePM&#10;dNEDukLWE758x1xM03roe22dJffV30rrpe8+I7Y0HvUXPqS6I8O0OkaWvbp0dfv+IN0/tpNvKmNA&#10;a36z4Lj0vXXPx6k0LT6PiswNYoSxsOz6kmo3fKzMtmNK5wxX7lXFcaSkZfyZdA+zgQUACA4cQcT1&#10;h1if7NWrl5KSrqNMnDhR2Z4dQayTckq6U6dOUXW1byIORxexgyk9PZ2Sk5NpwYIF1Lt3b02X7UoU&#10;FAAXI5bspTkJBfSzSd9R2rd3SPoTiyXhQfK6W2oMdhW35SzVbrnOt+9993PhQtF7eeoObZR+47mW&#10;R6xRsXSc9vnzX7lbadOnH779w2NKG+g4356qlHTiIwXGrPsZDBorD0jPfe4LrE//RLvXjFJ3zJ42&#10;yXecW64ljy1X9MQWhZP/rF0bfymZ/bSSgaR6zXtU/M5gqljyJrnNVWJLjjZbr2Rn8JgqREvblM5t&#10;sbHaElcVMsSA8AMHEgAhAA6k4MAOI73SyXJHsxLPEUqg49QdHiopso3lLTV6QOcp//hvmuJXl7SJ&#10;XJWFOmXQZyToxZmTRg1ZJ6h88WiqXfeB2FN4acj7QrsvzDvvJGfxRulecRZtJMue+5Rl0/ZfIWVd&#10;GxSbnXT7h0el7ysumm1k/GsbcXoN/XqhLqKOpeitv4otAQDBwuFwaE4gFl62WttffJsdQ/fcc4+2&#10;fUdlyJAhSF8HgkIs2Us8eYT1gJveWk3nv79L0qlY6o69JEZ2Aa+brAf/JO3XVbFPdLYf+/Hd0m+9&#10;qzxP9MQGuS/ern32yuVTlLYlySWSPscOpTc3Z9HB3Oiv3xNIBq1K187hzXNSRGuM4PVQ7ZbrtWez&#10;eNoVzfeYzzbMH91HDAwv+tppsVrPtvKzSdp10QvXPbalbBejug47mtr6Pyw1384TowAIH3AgARAC&#10;4EAKHuO35kgKvCq7LtSKEaC9eGw5ZNp6g6YkWg/FXpqKgOP1kmXPV5Jymfv8pYtr8viiaY9q6xze&#10;Hm5sx1/V7gsW8y75ZYfXZVVqHbGjqakeNcn8mbE7v9V3VJ8lJ0SvceEZdfp701+siXJEnWX3arEl&#10;ACDYJCQkaI4gjg7iSKH2kpqaqtRTUnXT9go7j9iBBUAwiBV7yVTvlvSBF74+Tg35q8ma8JCkW7kq&#10;D4gtOo7XbWs1McxxLk70dgyu+aH/rY+lmhz1F1Klz861S1VunSdPClLlq9RyMQJcCrPfc/D2rnzR&#10;EzvUHfHVJqtYeqV0r7E05IQ3HXhj2U7pO8RdE3vRdmyH669JwZg/kP3EHnLXBuc5L3rrL8r/4Xqz&#10;uS/eof3f3JF3iBEAhA84kAAIAXAgBZedF2rp3yf78iez/OdbibThNHJSd5T6nE8lRdFZYqwintFA&#10;ybvPaMqgKllDrtGWK5aMlfpYeQw35t13S/eFSbdsPzlGjAL+1Dk99IdPTkrfTSz/MeUgZVcb6yUs&#10;R71VrpymOSw9dSbl/vOvcaQKOzmZsg9HKutsUJGn/WlxAABd59y5czRt2jRFv+zRowfNmTOHCgvb&#10;l86X09ZNnjxZ008vJb///e9p8eLFVFkJvQoEj1ixlzacqZJ0guzqeqW9yVlNpvhfa/qV9fDTSntH&#10;8XLk0aFHtf2w1B3pWorknOdu0X7/TVs+Ea3RD6ekUj939tAbRGsLa9tIp85y78JUMQJcik+PlErn&#10;7VxFYNI2RhINOcul5zT7ySspazBHIrXcc3z/hRP7yTe1Y7PsM0ZEVCixHd6qXQvlO+Dpm8hVFvwU&#10;fm6Rrs5+Yq/0/zmlKADhBA4kAEIAHEihoe/SU5Iiem1cMqUW14le0F7Me3pryqL1wJ9EKwgUNes+&#10;kJRBlvy/3actF7z+O6mPxZ66R2zNRTxbatGECk9djnY/tCVuc3hnxxkVS4Ob7vpIrnfE8uiqM3S8&#10;yGDfS00eytEVyi6eNpBMW5ZK96C/cKScirMwQywBAMLBtm3btIiifv36Kc6h9lJQUKA4h4YNG6bU&#10;V+revbuyL97PyJEjad26dWQyITUwCD6xYi+99n2mphNw6jM9DVmLJR3LWfitEs3eEWzHR0n7sB4a&#10;SE1OXz2OzqDOimepWBI7E4fyR9+vfe6yD1unFUzOt9C0nXl0t0hJqEqVrVGMABeDHW3q+br7o9h0&#10;unmsF6Rn1X5qunKfqfdc4YSHlXGl816gwkl/arYHQxv9Z038i3ZsjjPTRGts4B95xFJ3eKvoDR35&#10;b/xe+/9cXwmAcAIHkoFg44zzkgcir3hcXJxUDBeEFziQQscrG3xGGcv/N/FAs2Ifm8UeO0tD/hpJ&#10;mXVVHhQ9IBD4zyZiqVw2XlvOerwlhYE+8qP0vWfJ2+ShgrF9lfXyBaPE3oKPs/Ab6X4w7/mdtmw7&#10;NlKMAv5wfSP9d9G/TT5Ah/KMWRyYUyyq95oqObpUiwVjH5T6Mgf/gpoaYm+mKABG5uTJkzRhwgRF&#10;17zrrrtowYIFVFFx6YLNABiJWLGXbpmboukGL6w7L1oFTU4yxffQ9CzT5muUv3VJj7c4ky5D/YX5&#10;2rbKdoefIq+nJcKpK5QvGaPpAEVTBojW6IYnx+h1H65lejHyahskne+rE/juvRQHcszS+VqU1BJx&#10;EYuoNWQ12XI7lbz7C+2+q1rtqz/KzoRQYtpxq3Zczrzwp1QPFRVLfXa5KrXfLxS9ocV/Qp/teOyk&#10;EAXGAw4kA6EWxGUnUlfhFBY8g3D1atQjMAJwIIWWoV+fk5RSll++d4T2ZWMGbXsx7/qNpjAGpJAv&#10;kCidO4Kynriait95nGxHtpEjPUlSDv0l+6nryLL7S6nNcTpR7C2wNJbtIGviwOZjmqGs20+N1e4F&#10;y8FHyG3JIPvJ0WQ79iJ5nZio4M+pkjrq5Rd5xNGR9kbjFp0vX/g36d7yT1tn2vwJlS14RVsv/xi/&#10;YwAYkYaGBvr888/poYceUnROjiA6cKDzdVQACCXRbi+VWRtpfRqnr9ur6QdrTrZ2NDjzV2t6l7/Y&#10;0ya2jCnZTA15q5T6pSoNWUulsZZ995O3sUb0dg3WA1QdgNPZxQIVyyZonzlz0M+oqeHSqYdv09VE&#10;errZFgUX56mvfLY6p3V2eToWZRdNOPO+kJ5bVfL/9nPl3st64lrffdgsjaW+Zz6YeJ1V0vG4qmJj&#10;QqnjTKJ0vllqNy4WvaGnyW6lzMd8aQ1ZCif2J1MYjwnELnAgGYhAOpCY5cuXK/tjZxIIL3AghZ62&#10;nEj/M+0Q5dc2iBHgUtSf/0BSGhvLMdslmHhsZkkxbEvyxz4grZfOHS62Dhxed5103W1HXyDzzp7a&#10;uiN9phgJ2mL+waJW3ztXzUymGodLjAg/Xlcjlc17sVleIEday4tlLtSqv7f8HUgecyV5rDVU9kHz&#10;dh++RB5L11LhAACCS0pKCr3xxhuK3sn1iz755BOyWIwZAQmASjTbSxxp5K8fsJRZnWKEjLNAzgag&#10;F9OWa6V1rndkTviD1Mbirg1cWjBOpSzpBZbonkBkPfhd8+f8mfZ5S94bJnouzvit2dp1/Z9pLZO8&#10;zpbbacXRMkoptCrrgBRbXP8MjGs+b7FO/fkPlWe2ZpPv+S1f2JKRwl/M25eLrYKLqzpFOxaWJkeR&#10;6Iluimc+6Tvfg35GtpQdoid8VHwi10dWBU4kEGrgQDIQnHaOFeaMjMDUEsjNzaVevXopkUg7d+4U&#10;rSAcwIEUHg7mmun+JXIBe14Hl6epvkxSGmubjVV3tZynHQSWvJd7yYrhwGZpVlylNj9x5p9Vtm0s&#10;ySZXeZ6y3BUay/fK191PkM7w4rABrP+uUSX+fGBm/waKikVvSPdQybvPSuv5r/eW1tvK+Q8AMD7s&#10;MFq6dKniQGL98/XXX1ccSwAYlWi1lzIqHG3qB69uyBQj2qbJUdis320me9p4KTNAe6Qh5zOxl8DQ&#10;2Kxj6nWD+nNHRE/0Yd23VvqsLJbmtsuxL8skXd8HdLV5/33yQcqs6noqwWhgyo5c6TxlV186sitW&#10;cJXtlGoOseQMV+3An2j3YkncULFFcHEWrPUdy9YbRWt04+8or13/oegJP5z9QX9sLFlPXktuc6UY&#10;AUDwgQPJQAQ6AolrILHziPc5YsQI0QrCARxI4WXEtxmSojpqwwXRAy5FfdYSSYm17P09ed020QsC&#10;Temc5ySlsHzJm0qIur4tc5BuuVlq1n1AdcosyZZ1y56vxd46h+PcbOma68Wa+KgYBfyZk1Aofcco&#10;3zPfXaD0svA+L5z2oD4jhdy15S3rjQ2U9cRV0j2kl7xRdzVfa1+aGhb7yX3KtgCAyOTgwYP08ssv&#10;Kzrogw8+qKS441R3ABiNaLWX5rbSERLo5WYdoSN4LGfJvKtXK92sLeE6SMEgc1BLSi0W64H1ojW6&#10;sB3bJelALFWrZ4ney3PvwlS/a+1LVzhjd74YFdtwRhD1nAz+Ml20AqapoVx6lkve89VC0qT5OfS6&#10;2o5cDCSOs3HacVgSHhKt0Y1+El3OsJvJ22w3GQmeMFq5fIp0P/AxAxAq4EAyEIF0IHk8Hi2iiaVH&#10;jx6iB4QDOJDCT68Fck2S3otO0PrTmLFxORzn50mKrC31NdEDAk1D9kklx3H20zdquZb9lUSWvJF3&#10;aMul7z0rOZ7yX/utsl1n0Wa+bbmaTNtvka69s3ijGAX0HC+qk75bfjR+P+0wQNQRGz0Fo/to90bZ&#10;+8+TZe/XynJLijrfbEZV+CUJp6fLGd5dWS+eNlDsDQAQyVRVVdFHH31E99xzj6KLTpgwgU6eREQ2&#10;MBbRai+xzaHqCLe+f5SS8syip4N4m6ixfI8SXdRYuoOaGk1KlEDdkWFKjUpr0mByFq4TgwOPPlK+&#10;9rsFojW6KJn9tPYZWSx7vhI97WPruWpJJ9TLr+YiAnTp4RLpnOzJQn1if+wnx2i2V83Gq6j47T81&#10;22VLpfsyFJO76o4+rx1HLNRDLhjTVzrHpm2BjeIMJPq6tCyF4x8ijwNpMkHwgQMphHBKOXYSXUz6&#10;9u2rKcxt9bdXONqoT58+mgLO0rNnT3EUIBzAgRR+zlc66MdTDkpKK8sjK05To6dJjAJtYWtWGlUF&#10;ksVZ9L3oAcGmJQe7T0Fkqfx0orac+0IPyht1t9SvT7PRkUKrHF2mv871599vNliuV5brkh4Xo4A/&#10;Dy7zpShh2XLWGHUBLLtXS/cFS97Ld2nLOc/9SupjUVMiuquKqS55M3nqYNgDEE3s3r2bhg8fruij&#10;jzzyCK1de/m0TACEimi0l0qtTklHWJIcmEwj4aB42qOavsA1OaKR7KE3aJ+xZPYzorVjPPxpmna9&#10;u79/VLr+SXmxXYvuxnePaOfizvnHRSvQ4zGfluyxuiPPkD1tIlUuv55yX2xJaccZKNzWGqrduIjq&#10;DgVngp9ln6+uGtuE0QrXIS6Zpat71CzFM4xt97rK8ynn+dukY+YsJeVLxlD5wtepYPT9zXbeLVSx&#10;dBw1ZJ0QWwHQdeBACiFWq5UWL16szf4LpcBpEV7gQDIGm89W079NOiAp8ixc2BZcHG9jLZl2+nKv&#10;87LXVSd6QTBpLM2VlMPK5ZNb5WfOFdEiqhSM+YOybflHr7asv3m/sn45Givk+kceWy553XZqLIsX&#10;I4CerCoH/fEz30sClknb2++wCzbFM4dI94W/6B2RLEWT/iS2BABEM8XFxTR37ly64447FL102rRp&#10;Aau/CkBXiEZ7admRUklPKDIHP/VUsOAXk6rOUDLjCdEaPdSfPybpRfUXOu/g+OBAEX17qpK8Xi/9&#10;38m+CYy3zTtGDa4mWnm0jJYeLiWXxyu2iH78n4WvT1SIHuCP7diLkk2mStXqqyjrsRbnpj5aznpw&#10;g9gyUHiV+sfq/20s+k60RxfsiMnXZWtgyXn2l+TMPydGGBfOXJL9zE3SsV9MCsY8QLaUHWJLADoP&#10;HEhhgNPLbdiwgXr37q0pycEUroOUmJgo/jsIB3AgGYd6l4cWHiqmn0z35V9m+epES40Q0DYcdaRX&#10;YOszPxY9INgUTx+kKH+cus5jqlBSjPkrhv5Sd2SrtG5L3iz2JtOQu7LZYP6QXLWpZNOlTDDvvkeM&#10;AG2x4UwV/fitROk75PrZh5vNrfBgTdyg5OrOe+Vuqlr1tlJQVX/92xJ3873EzkZ13bT1U7E3AEAs&#10;sHXrVho6dKiimw4ePJi+/x7RxSC8RKO99NfPz2h6wj0fp4rWyKTmm/c1nSH/tXtFa/RQu+Ej7fNx&#10;JFKg4ImKen3xRxP2a8tPftUS+R0L6KOx7vjwmGgFbeGqSpLsbr2UvvcLyh4mZxEomhrYlNPuZrtQ&#10;/z/dpuhMeVsy6ynpPBaO70eNxVmi1/g489Jb1VC+lOS//juq/ipObA1Ax4EDKYycOXOG3njjDU1R&#10;Dob079+ftmzZIv4jCBdwIBmPjAo7/ftkXzTSPzcr86fDXPDe6Jh0xXste38nWkEosB/bpRTOVNHn&#10;oW9LSmY+Ia1XLBkjtvRRf/4DyTjQi+Ns+wsGxxpb2shvzyk5DuZ2sqZBR/F6yWOuEist5Ay/Vbre&#10;bCBo6wN/StmDfi7qHrVI+aI3lO3qzx9VZjBWfjZJWQcAxBY5OTk0a9YsuuWWW+jWW29V6qfm5eWJ&#10;XgBCS7TZS03Nv9f/PMFna8zYHdnPlmXvGk2PyHriatEaPXDaKvXzlb7bufR1bXGm2b7U64x6+cGY&#10;hJhIpX6kwCJ97lc3ZIoecDGc+avJsq+PYpeZ/Oy0vFE/1+5VVTiCTqXJ0bVMIQ05y7T/Zdp+s2iN&#10;Lix7WurCqsKOGK8rMiNE6zOOUtXKqUrWkazHr6S8V+6h4umPUfZT10ufUZWiKQOo/kJkT2gA4QEO&#10;pDDD0Uhct0hVllnYeFu4cGGXZc+ePUraPBB+4EAyJquOlUnK7D+NT6C4vQWiF/jjKt8lKa+N5XtF&#10;Dwg1ZfNeVBRAvVNAL1lDrpHWOTJFj6sin6wHH5Gup1481gtiJNCTVmqjf9elImF56bsLIUtB4izM&#10;oNwXfq1c09L3nlVqFtW1USfrgm65aOpfqXTucKm/IRNGAwDRANsRXGOVdf7ly5fTmjVrlKwD3OZ0&#10;tv9FSEJCgpZim+uopqbiOwKEnmizl7Zn1Ej6wvGiyE7/7DidKOkSHMkcNXibKHPwL7TPZtr8iegI&#10;DMPWZkj3QovsVf7uyawVo6KXNzdnaZ/7XycdIE9T7KTu6yqeukzymE4022e+lHIVn14p6fos5R+3&#10;fGcWvTVAWa9cMUVZ7wy2o89r/6vu8NOiNXqw7v9WOnd5o+4ir8cteqMH/kzm+M8p59lu0udVpfzj&#10;18RIANoHHEgGgR0+qsJcUhK5xTVB28CBZFxGb87WFFpVus1JUYw+0Brznns1hdK86y7RCkKNaePi&#10;VkqgvyHhLxzB1Fh0QQnPzxr8U+06+kvdkegzFALFA5+clL4rBn6eLnoCjyPtAFUseZNq1s+nxrKW&#10;WctVzcag/prmjriVCqc8oixf7Ppbdn3RbCit09aLpg9S9gUAiFyOHTtGs2fPpj/84Q+afukv7BB6&#10;99136ezZ9qVIOnfuHE2dOlXZtmfPnvTBBx9QaWmp6AUg+ESLvWRpcFOlzUV/WOLTGa6cmSx6IxfW&#10;RfT6RTRNRnGcOSR9NuvBwNZ8OV1qo38Ym6DcC5z1gp0o6r0xNT5XjIperngnSfu8w79B7eHOUJ+5&#10;ULLXyj+6knKe/Zl2z3Iqa9vReOk+bsg+pWzrdbuoes17VLN2juIsvRzm+B7a/4mmtPWcnq7ik7HS&#10;OWKpu0iq92iBI9LqkjZR0Vt/afXZTVuWilEAXB44kAyC2Wym1157TVGYUcg2+oADydj4F8JnYeW+&#10;yNwgRgAVrpejV15tJ8eKHhBK/A1dlssV0jTHr2w2Nl5Vljn1gf46mvf11ZYbS6Jbie4s/sV//7Yx&#10;eOk3mhoclPXktdL1s59M0KKPLib5b/pqGrFkD72RyONS9smpZ7h+QVTNGAYgxlAzF3Tr1k3TKy8n&#10;7Azi6KT2sm3bNmUb3pZTYcMuCT58jrk+Lk8oXLVqFSUnG8PZYDKZlGPhY+Jji4+Pp8zM4P32RYO9&#10;tDG9yqcrjPbpDC+ui/yX5vwSWq9j8AvJaKFm7Vztc+U8d4toDSypxVb6KLGYMqsc9NgX6dq98bvF&#10;0VlfRmX96Urts7LEn8ckzc5S890tkv3GUvnFlZQ7siWlXen7L2j3MQtPRGM4vZnaxpPRLoWrbKe0&#10;f3fNEdETuXBt2NLZz0jnRhV+9mOJqi/eoaxBvhSIbG+6a1ELHLQPOJAMBKeb6N69OyKQohA4kIwP&#10;F8Xvu/SUpOA+veac6AUqTS4rWRIelBTL+gvzRS8IFR6bRVJ+WQre6NOqLe+1e7Xl4umPNv/9iVi+&#10;Qrt+ph3dmy9sIzUWbaDGsnjxH4CedWmV9PdjfN8NXPMoUDRcOE45z/2Kcp/vQZZdXyptlj1faddN&#10;lYJxDyp/pUijgbrlx64g6wFfpBFL1efTlf0BACKfiooKmjx5sqZPdkRuvvlmWrt2rdjT5Tl58iSN&#10;Hz9e2fbee++lxYsXU00NXvoFGk49OGDAgFbXi4VTCW7eHJ4JHadOnaJ+/fq1eVwsbK9Onz494KnS&#10;o8Feuuuj45ItocruKElTpp/IUrtxsWiNfPQz80vnvShag8fCQ8XavfH3YxKowRW9dZB6Lzqhfdbr&#10;4g6LVtAZGnLXSTa4KlVfX0XZz/xMyUwg2QbNwhPH9CnMsp66QexNxm1KI/vJMX77vpY9x2JEZGJL&#10;2UG5I3tK54Ql+8nrlFR2sYgtZZt0LiqXTRA9AFwaOJAMBs/q6kjOchAZwIEUOTznl6OaXxwDGY8t&#10;j8y775YUTGcxolZCTf5rv5WUP65zkz30Bm29cMIfqfb7hdIYFq6bVL7wSu3aWRIebb6mZipbMEpx&#10;XAAfZVan4kjWfyew8GzKQFE84wnp+lStepuKpg6U2vyFr7N//auKJWOU/XG9K7WNUxYCAKKDsWPH&#10;arokS69evWjo0KE0atQoJSppwYIFNG/ePGV55MiRNGTIEOVFvzqeo4o6Oklt9erV1KNHD2X7wYMH&#10;K5PdQNfhSDK9bcDXkSO/2A7kKB9eV/v4evL4UMAOoRkzZmj/+3LCaRL5uANFpNtLSfkWWV8Y3VLj&#10;5svU6JndXTj5z5qOUfnZZNEa2TQ12LXPxMI1Q4LN6TKbdK9sPlsteqKL+PO10udckFgkekBnaazY&#10;S6ZtN0t2OEvFiisp6wlfSjtVqnXRdao4c9LE3lpochQoEwr992lLjez3VlwHyv+zs5R9OJJclbF9&#10;L3LNLP05cVcjiAFcHjiQAAgBcCBFDuV1jVKR/B9POUjbzmHWrT/u2mOSgmnZ94DoAaGifP7LkuLH&#10;KQk4VYG6znmwG0tzpDGqVK/1XTvzjueoYNxDWl/tho/Ef2jG642qHPcdpa2ZxG/t6PwLVC7KXDzj&#10;cTJtb0knxbMC9delvVK28PVWMwzrLxxX9snXi/Oc247vVtYBAJEPTy5T09aNHj2aEhIS2uVUcDgc&#10;tG7dOi3KJS4uTvS0H3Y6sTOKt2eHFDuVQOfxdx6xw6atazllyhRtDI8PhROJHY/q/+yIsPMyEES6&#10;vTTi2/OarvCjCQcobk8BHS0MbJRWuClfMErTO/L/dp9ojWxY79XrU87i4KVp1MPROOr98uRX7atV&#10;F2nc/uEx7TP+7/RD1NRsV4Cu43VZm228HUrdWr09XrPuaiUSSX8/F038o/JXP/GsZt0HYk8tODLe&#10;l/bD4jgzlbyeyJ3YbtrUul5w+YJXyGOuEiNim8bC89K5qVr1jugB4OLAgQRACIh0gyjW+NSv1gnL&#10;/UtOUmpxnRgBGPvJcZKi2ZC7UvSAUGDavEQyBmo3LlLarQfWkz3tgLLMFE7qT8Xv/IIqll5FxW9f&#10;0Wzwy/WPyj5+WFIgswb/gtxVxeRtbNBS4JXMeU7sLXbgGkf67wAufswpR9oLF2B2FvjSYPrXreIX&#10;FlyXSt/WluS/ck+rtvpzR5qv5WPaetHkP4v/AgCIRlJTUxUdkmvRdAZ2JHEEEUtnYOcF11FSI5o4&#10;Qob3CTqO3ibo27fvRR1D3M41qNSx7GgKJmvWrNH+F8uIESOUiDZ2QPJ9x8fdu3dvaYwq7NxMSUkR&#10;e+o8kWwvWRs8ip6g6gyvb8oSPdGF7fBWSR+xpx0UPZGLfhJV3kt3itbgM2l7jna//H2z/Gj8fvr9&#10;4hNKHa1o4I3mZ0D9fCxxewtEDwgkpm1yavmajVdT5Yobm+/rK5R7OlvUVNXbjIUT+4utWzDvukvb&#10;3rLvfvLURfb3F0/YUz+rIoN+RuadndOfohnOPqKeI74/iqb+VYlMchZH5+8X6DpwIBkYLlyanp4u&#10;1i4O588eNmyYouDzNsB4RLJBFKu8uO6CpPSqsvYkCtDrsSb+RVM4TTt7ilYQCurTkyTl2Lx5ieiR&#10;qd04QbtGLDWbr9OWq7/hnNk3SfthYeWRFW19m+3YTmV/nO6ufNEbypgmhzyz1lWeL5Yim+/P6Ipg&#10;Nwvnby+xtH8WXvnHr2nnzbyjxbFa9fk06XyyFIz21a3KfuaXyl99jSPeT9WKtySjr/T955X92Y/v&#10;bjaIWoqgqtcGABCdsPOGU9B1JQqFo5bYAdQVOMWaGs2Emq0dh9O9qfYAC1+TS+E/nh2JwYCvpZqq&#10;kB1HGRkZokeGnYZc+0h/TKqwc6mrdmgk20uLk3w1bVhOlUTvpLOcEbdpOknRWwNEa2RS8+087bOw&#10;1G74WPQEn7RSOY2dXvZEeM2s9/cXSp+HJ2KC4NCQf5oqPvWlJtdL9VdXUfknV1LJzCuoYOzPqbBZ&#10;it75BZW9/wtynJ5NnrpMqj/3rrSNq9I3CTESqf56tvRMs9hPXvq3NlZpyDrR6lyxsFMdgLaAA8mA&#10;VFdXSykEuIjp5eoiqUVYeQYYK/5s4AHjAAdSZDL8mwz6B13hfJZr4w4Tgu99NJbv9lM6E0UPCDbs&#10;vNErexyV0hb21Ona9anRXSsWjkxSt9c7LnKeuUmpw6N3XHDEC1OxaLTWxqkAVNRZTIUT/0het0u0&#10;Epm2LKXKFW8pUU2RgNPdJKUV+dGE/XSuwi56ZZrq66hk1pNK3SGOCGPc5krt/KjCBVz1tYnaEq5h&#10;5d/mSE8i+4m9Ulu9LqVgU72NvM56sQYAiFZUR0J5eedrqfBEs646kBh2Yi1cuLBLxxKLsC3Xp08f&#10;zR4YOHCg6Lk4fK65zpC6TXtsws6g1j1iG6U9TsrNmzdrx6QXdnR2hUi2l+75OFXTG3jSSTRT9cUM&#10;SS/hyS6RCNeB0X+OwimPiJ7Q0WtB61TJLK9vjNx3OdszaqTP8n/GJVxUjwaBoWT201T24S8kG68z&#10;Ykl4UOwxMnGcPSw90yzmXV+IXtAW5u0rWp0zFocumwkAKnAgGQwuTsvGgV4ZZ2EHUXtgxZ2dSDyL&#10;jJV7YAzgQIpcHI0e6r88TVKE34pHEWk9pl29NMXTkf62aAWhgGdO5r3ciyqWTRAtralLfpxMOuNA&#10;k01XU9ZTrYutXkrsR3coKe70bc7c09TgZ4TXblqs/G/r3jVaW9GkPyltjO34Lsp9vgcVju1L7poy&#10;0dr8edZ9QMXvPE51id+LlhbY+eSuKRVrPprsFrEUGFIKLHTnfNmYX5LcMsvevGOFMuu25L1hShQW&#10;4z/Lzbx1mRJxpG9j4Wvk3+YvDReOSg47fRoVdi5lP30T1XzzvmgBAMQSbB+wDsm1iDqTOi4xMVGJ&#10;EOGUaCA8LFu2TLMFWObMmSN6Lo1/xE8walCx7cmTFzsS4TZ27FjpuFi6auNEqr1UZWuU9IZlR1rr&#10;K9GEM/+cpL+wROJL2qJpj0qfof5C6Gt+cmYL9b756dtJ2jI7JCOVR1ed0T4Hy6b0atEDggVPJqs7&#10;vJXqM76m+syPybz3d63tvnaIMz+ynS2FE+S07PZU1INtD5Y9X1Nhs52ut/FL570gegHwAQeSwVCL&#10;1PpLR4wFfboDNjpA+IEDKfJ5cNkpSRk+kNPyAhkQOdImaYqnpVlhBQbC06BdG3YiWQ8PbV6+Vlkv&#10;jrtGUrKrlk+R1tsSfd0dVcrmv6wU3tS35b5wu/Lvi2cOkdote9co7bm69Ce8PeM/a8xd3eK4YWeS&#10;2qZuz6gzYIunDWyVSq8zbEqvoh+O89UvYPnT8tNKn6u6VDsGlvzXfkuNpTltRhUVju/Xqi1zoG85&#10;a8jVcl+zlLz7jPJ/OCe52maO/1xpAwAAhtNVsx7JjqDFixcrNWculkaOHQGchownk+mzGnS2hhLo&#10;Guz04xSE6nVgae/kQI4c02/XnsiljsD3EO+3oKBj9Uk4XZ3/Z+KaTl0hku2lzWerafCXZxU9wt7Y&#10;+VSTkUJd4gbK1L1srPh0ouiJDBynE7VjZ6n++l3RE3rK6xrJVO+mxUklmv75j2MTyBuBKS8KTA2S&#10;Hj19Z57oAaGm8ovHm+22X1Dlitbp7Wq+u6pVm2lbZNe75WwX+me69rsFoge0l+o1c6Rz2FiG5xfI&#10;wIFkINiQ0CvhqnA0UUeV+tGjR2vbc1FUEF7gQIp8UgqtkkL8r5P206dRPsOwvbjK90gKqLPoO9ED&#10;QoHHekEstcZVuV+6Np66C+R128ljL1AifVQFkevveGwWKhIODDkSpqdv3FPXa8t60TuEVKnd8FGr&#10;tryXf0N1h7e0arcd2UaVyyZIbZWfTlI+Q+GEP2ptOc/fRt7GBnLmn5XG6lPpcV99RseKee/LMmnP&#10;dq9RC+ng47+ipKG3U8GudUo/z6zV/z+W4ndanGktqf9+IvVdSso+HEm5L94htVlFxFVD1kkqa/4s&#10;HNkEAAB6uC4qZxlQ9cmOSrDSn4HLw7WO/K+H1dq+iQ+cltx/20CmKmcH1ahRo8Rax9A7J1XpCrCX&#10;IouyD1/S9Jji6YNEa2TAEe/qsec8d4toDS/Hi+okWzOloOuTo0LN27vypM+QV4s0y+GiLmmTdo+X&#10;xP2FvE0uqvx8KmUNbck+kf3M1VQw/udUOvsKKnjz51S+8HWxZeRh3f+t9llZisKQjjIacFWXSOex&#10;dv180QNAC3AgGQieUaZXwDlPNjuCkpOTxYj2w3nJ1f3w7DDkKQ8vMIiig1l78iWlmOX3i0/S+cqO&#10;p5OJKrweMm27SXJUOIs3ik4QTGzHX1bOt2Xv70WLjENXGNW8+27R2oJl31pNQTRt+0xpq1o5VVIc&#10;WSo/m9iyrIuiyRzkW75wEedJ3qv3tNleOKElQkdfc6lw3EOU/fSN2roqLcaPvP/qL2cqqdz0bSyW&#10;XV+SPXUPZQ36ubLOtYk8IsVdfcZRym8+Hn7Z4a71/R5WfjqRsp/tRp+98YL2TH/51B+0fWY9cRU1&#10;5J6h0nefUdb1x5z1hC+SKOvxK7VlvbQVsWU/uY+qdfUDcp6+qfkZahJHBAAAF2fDhg2aPtkR4To6&#10;F4tWAsFHrTGkCtt4HYEnE+q3X7AgcDOr2ZHVmbSIDKfh0x8X25xdAfZSZFG7cZFPlxlxm2iNDEp0&#10;EfKl7w0TreFHHwm/8FBk1A5VsTk99N/TErXj/+vnZ0QPCBd1B79TJvRxzVRGdbRkDWqxrfR2TcHr&#10;kZlFxFl0gbJ12R2yhlxDjcWoB99ZSuc857snRndMVwHRDxxIBkI1Dng2VyBmlnGec1UJnzgxssLK&#10;ow0YRNHDn5ef1hRjVf7f1EQqNDWIEbGJI32G5qhokWvIbTolekEw8DqrpHPO0Ub+WA78Ueu3n3hD&#10;tPrgiBdnrs/Asx7aKBkT+X/rTc6CDG1dFXas5DcbGv7t2c/erC3ro5iyhlzbqq090mY6uGZhI8e/&#10;jZ01xe8MltoKxjygfC59qjmuR9SQdYKsnH5FN3bKsGF0zd++ktpY8t/8g+aU0ov+PBVNHaj81X++&#10;snkvtqqHpB6PqzxfifriNpOoFwUAAO1h+/btNHz4cE2vvJTcdtttivPi7NmzYmsQDji1m/66DB48&#10;WPS0Dx6v357TGRoB//R6AwYMED2dA/ZSZGE7tlPScTx1JtFjfPQR9aZNS0Rr+Ll3YapmXz799TnR&#10;GhmM35oj2cdbzqL2kdFoq36ZXtQar5FCw/ljzc/yddJnsB5EJpSuoI9cY7GfTFBqbAHAwIFkEPLz&#10;8xVl+b777qPi4sDMNhk/frymhD/44IMdKowKAgsMouji/f2F9C8TD0hK8pDVeDlTnzFXcmhY9v2B&#10;vE2NohcEGnfNMel8OzI/osbijWTa/isl2sie/o7Uz32Xw1VZKCmNamRSzrPdpPbyj/9GlSumyFFJ&#10;zVKxbLzy199RVDxtkLTOkqWLYtJL9tM3actZj12h/NU7azoq1atntmornNSfimc80ap9xfABLct+&#10;n0svOW1EStlSdrT6zPYTe8lVUSC1WfZ+rZxPFX00FAAAtBfW6Tn19ZQpU5RoFlXHZOnevbsyiYyj&#10;VAKZ6gx0jrS0NOn6sLz44ouit3288sor0vb3338/1deH/4XO2rVrpeOaNWuW6OkcsJcii8bSXEnH&#10;qT9/TPQYm4bsU4Y97jc3Z2u25Y3vHhatxmd7Ro1kFw9Y2VJDFBiPLF3tMn9xnGo9GdGo2P3qmLFU&#10;rpwqekFn8Xq9bdri+a/cTW5zlRgFYhU4kAxCamqqoixz9FGg4KgjVQlnQRq78AGDKDq5eW6KpCx/&#10;m1YpemIXh58TiddBcHAWrpPP9bn3yLz7t1KbXryu9s0qK33/eUVR5LRy5HEpbfo6RCycKo6dJvo2&#10;FmdxphTtw5I99AaqO7ytZV3nmCmd9wLlv/ZbKR2e0j5neMuynxMnb6SvFpMqWY9f1aqNnU1Zj7bk&#10;92bJffk3ot2XCk/vkNI7fjKG+GakZj3e2sDKf703lc1/WTo2dkQp52hSS/0odZwKp8njNk6pBwAA&#10;wYL1/PbW1QGhY/PmzZI9xtLRzBD+Nh2LEZyDCxculI6J7dmuwI41dV+8XFFR0aYA46B/GW3ZI0+S&#10;MSrmbZ9px8wpiMnrFT3h57vTVZJtmVll/DTpO87X0D+N3y8d94mSOtELjEbpXGFnNUv1V3GUM+JW&#10;bb1m/YdilPEpGONLOc5SPBN2VqCoWDpOOreqoEYvgAPJIBQUFCjKMivigWLIkCGaEs7CMxVBeIAD&#10;KTqptrvov97y5Xq+ckYS2RsR6VeX8pzkuPDYckUPCCTsnDPpznPd0eel866XuuQhYqv24Z87mvNn&#10;q8pj7gu/VtqaHFZJqcz/271Ke/mSN6X2qhVvUVODXWpj4ZD4ik/GtGpvOH+0VVvhxP5UuXxyq/by&#10;xaMpTziI9FI05c+t2joqRW+JaCSd1H63oFWhVtuxXcrntuxerbVx6jo9XhcK1wMAQCyyevVqyR5j&#10;mT59uuhtHzzefx8pKSmiN3yMGDFCOx5O09dVevfuLX3GtqQztYFB8Ch4835N96n64h3Ramw4xbB6&#10;zEXTHhWtxsBc75YcMYuTjF27bt7+Qul4WWbuzhe9wKhUfDJWqWHGqHVeWYxUD+xSsONLPWaWkhmP&#10;ix4QCLweN5V9OFI6xyz6CZIgNoEDySA4nU5FKR41apRo6RqqQ0ovCQkJoheEGjiQopflKWWS0nzN&#10;rGT6/FiZ6I1N3KY0yXlhT5sgekAgsR0fJZ1ny74+2nKNrp2lIXuZ2KpzNNXXKRE2Oc/dQpaEb0Qr&#10;NSvsvjRw1n1rlTb/yCRnXrrSXjzdl8aOZ40x1gPrpWig4ukthnz+q7/V2lgsu75QHDX6NpaG7JNU&#10;seRNuqCLCMod2ZPsqbuVZf+0cuzk0q+zrHjqQeWv/jhyX7ydrInfa+uquKtLqMlZr9RR4vWS2U8r&#10;x6vCtZU4NQoAAADAfPTRR5I9xsJtHWH+/Pmt9rFlyxbRGx5KS0slhw+ns+sqcCBFHmUf+F4ylsQN&#10;Fa3GJme4L+Kieu0c0Woc7lt0QrMr//q5r06p0ThWVCfZwCwTtuWIXhAp1DQ/A+rzkDfqLtFqXOqS&#10;N2vHy8L2JQgOtqM7qGzuCOl8O3PSRC+IReBAMhAcMcSKcyBqFelnhKmSnt7yEg+EHjiQohtW7v0V&#10;6N8uTKWTJTYxIvaw7n9Yc16Yd/USrSCQWA/0p9pNPieRafvNvnO+514yx/cQ7bdQky1bbBVYnAXn&#10;qGrlVDJtlR1UhVMeUZRMjhpSsSZu0JRPq3BCuauKtTZ9e/XqWVpb1pBrFKdNU2ODNLb4nZbZZv6O&#10;Hgs7srxNlPWEnN6u8tNJVLZimtTGMuOT9ZT7/G1SW/XaudTkqJPaSuY8p/w/xutqpPqzyeR1t6T4&#10;AwCAYMGpyjZs2CDWIgeezLZt2zaxFru0FT20atUq0ds+/FPFsYT7noiPj9eOhW3YQAAHUuRR8+08&#10;TU+KhJfPrLfqdTtH2kHRYxze2ZWv2ZM/HLefDudbRI+x6Lv0lGT7co1gEHn4O2R40qBRaZmk6EtT&#10;zuLMNa6TNRpgW5dtcfV816x5T/SAWAQOJAPBxgQrxnFxcaKl47Dzibf3V7ZZIQfhAw6k6Ca72kH/&#10;Pe2QpESz3Dwn/OlFwoWrKlFzZrC4a4+LHhAoarf5HEb+Yj/5ZrMBUEoN2Z+S2xyeQrZN9a0dqFxw&#10;2VVRINZaKP/4b4pCyk4nFVdZHmU/01LAk9PnqZQveEVTYOsOb1XaOMxerbtUqnPylL73rDY2b9Td&#10;itPnvY8+19pY9r30kDKWUzno212VRUp7+cLXtTbbsZ1KGwAAhBLOUsB6fCSlonY4HDRgwAC87G/m&#10;zTfflGwylo46f1auXNlqH8uWdS2yuCu43W6tXtHtt99Oe/fuFT1d45lnntE+Hy+fPHmyTQHGoe7Q&#10;Rkl/Yl3LyHCKYf3xNjUaL8VwUp65lU05fquxInue//a8dHyTtyPyKFLh+rX6Z6L+/DHRYxz4mDjC&#10;UX+cLObdq8UIEEzKuf6vOOcFo/uIVhCLwIFkINjYuueeexSlmfNldzQSiWcojhw5UlO89TJv3jwx&#10;CoQDOJCinwJTA8XtLVCcRnqF2mgKfygx7eiuOTTqM94XrSAQNDWUK+fVVwPpKu1cszjzI0uh9pgr&#10;xZIOr5dc1aVipQWuu8TGP6eo88eZKzvKHGcOUe6I2yj7qeubx++hlUfL6J9Gx9OZQVdqSrAj7UDL&#10;2NOJWhunxFPxNtiViCZH+iHRAgAAoYcdDj179qTy8nLRYmzGjh1Lo0ePFmuxzdChQyWbjCUxMVH0&#10;to+2IpDC6UDi+kvqcUycOFG0dh3YS5EHz/5X9ScWZ0GG6DEm+pR7RVP/KlqNR68FxyV7kmXo1+dE&#10;b/iYuD2HfjVXtnVvmH1E9IJIRZ+1wbzrC7IkrKXaDR+L3vDiMVdR1pPXacenStXn08QIEGysfhMF&#10;XJWINoxV4EAyGJzqQVWcuRgppwe4HKzEX8xxxNKnTx/FOQXCBwyi2OKBpSclxXpvlkn0xBa21L9p&#10;Dg3LgT+KVhAI3DUpksPIX9wWpCzVk5xv0Z7Hx16YSl89/QBlfyHnvW/IOU22o5f/zQUAgHAwePBg&#10;RUwm4+oUPPltxowZ1L17dyopMXbx91DBzjS9XcbCtltHMFIKO46I69evn3IM/NdqtYqergN7KfLw&#10;Oh3Si0Xb4fDW5rocOSN8KYu59otRKTI7adSGTMmeZMmrrRcjQktOTT39frFs37L87/RDMWvnRhOF&#10;4/tpz0XRlAHacsWSMWJE+KhYNkE7HlVM25eLXhAKPNYa6fxb9nwtekCsAQeSAWHDS1WeWTgqiXNL&#10;8wwvNiAWLFigGCPcpkYsXUx69OhBp06hoHe4gUEUW5wskYuK/tfURPrmZBsRFlGOs/h7yanhKtsh&#10;ekBXcRas1Z3ba3TLqDnlDzuP/l/zM6h/JlenRsYsfgAAUOHoI9b7+aV9bm6uaDUOPFlN1XcjsWZT&#10;sJgzZ45mA6iyefNm0ds+2nIgJSQkiN7Qoh4L25iBvg9hL0UmuSN7ai8Wa9fPF63Gwz99nRqFbmT2&#10;ZJok/fXLMOmv9y9p7TzqveiE4lgCkU/5ojekZ0OVrCeuFiPCgyM9STqegjF9yV0LGy4cFE7sr12H&#10;sg9fEq0g1oADyYDw7D12FqkKdGeFU12kpqaKvYJwAoMo9nhvX0ErRfuGd4/Qt6dix5HkbXKSaWdP&#10;zbFh2t6N6o48Q64a4+VWjjQc6dN9TqOtN/iWm6U+6xMxChwusND/nXxQeg7fijfei1cAAGgPHLnS&#10;rVs36tWrV4fToAUTrs/EdZpYz0XabBm1xq1eOupga6u+bUejmAJBenq6cv+xBOP+g70UmRTPeFx7&#10;sVj+0aui1Vh4XU4p+qhgXEsNzEjgtnlHNR32xfUXRGtoqHG46MFlpyQ9+ufvJNGipGIxAkQDpi1L&#10;tWfDX5z5Z8Wo0MERL3VJmyhn2M3SsbjK88QIEGpq1rynXYecYb8i25FtVLN2LjUWZ4kRIBaAA8nA&#10;sHHBKSD0xkJ7hJX66dOnGzrFRawBgyg2+fOK05LCrcq3pyrEiOjHmf+V5NxgsST0Fb2gs1gT/+o7&#10;n7vv9p3frTeQ19MgRsU2HAn439MOSc/eqA2hNbwBACDQcLpr1vVZp+T6OuFwJKhwmjp9Gm3ouK3R&#10;pydXZenSpaK3fUyYMKHVPrj2bSg5f/68Vs9pyZIlojWwwF6KTCqXT9ZeLBZOeFi0GgvT5k+0Y2Sx&#10;pUROVoRXdKnsus0JXb2hFUfL6J8nHJD06B4fHOMSpSDKcJw+KD0fegllujKOLiqePqjN46j9boEY&#10;BcKBfzSYKvmv3iNGgFgADiSDU11drcw64zQBqkJ9KWHFPiPD2MUrYxEYRLGJyeGiYWvP0dWzkiXl&#10;m4uPxhLWQwN9Dg4hjSVbRS/oKF5vE9VuuU47l7bjL2vL9ReMmzok1PTxS7fxxibMkAIARAdcI1Vv&#10;GwwbNkyZeMZ2Qyhgp9WUKVOkiW6cgpuzKAAZzgahniNVOB15R+Dr67+PQNYeag+jRo1S/i+nUQ8W&#10;sJciE31quOyhN4pWY1Ggq/GS89wtojUyWHuyQtJnS61O0RM8WGfW/09VDuaaxQgQbZTOe4Gyn7mJ&#10;iqYPojxdWsqKpePFiOBTOne49n/1gpRpxiDvpTvbvD72k+FJqQtCDxxIEQIbZGysLVu2TDHQOMUd&#10;G268zkYkO4049zgwJjCIwNNrzkkK+Pv7C0VP9NPkKCFH+jtk2nGr5uiwJg0WvaCjuE1p2nlkcZtP&#10;k7N4IzWWbhcjwMJDxdLzxoWIAQAgmmDHBKeyU/VLVQYOHKg4KLhGTkFBgRjdedhRwanLOBUbOxH8&#10;66+yEwk1jy5OXl6edL5Ypk6dKnrbx+DBg6Xtn3vuOdETGvh+4v87efLkoDopYS9FJv7RC+6aMtFj&#10;DJy5Z6TjsyZ8I3oigxKLU9Jpv+lCJosNZ6rourjDivAyk1fbQF+fKFds00N5Fnpx3Xnp/7H88bM0&#10;2nG+RhkPop/KZeO156VwfD/RGlz8n1OW7KdvVOozeZ2otWUEHGcOUe4Lv251nSpXTBEjQLQDBxIA&#10;IQAGEWDu/jhVU8R/NH4/FZhiK9WYM+9z2fFRixptncGZ/6XvPG65nkOSRA9gjhZa6f+MS9CetZvn&#10;xFbEHwAgduCX+foUcm0JO3gGDBhAo0ePViafLVy4UJHVq1crjh8WnpCmtnMNI9ZV2RHF9VTb2qcq&#10;XPeInUvg0vTp00c6b3wtOoJ/JoqORjB1BbWG05AhQ4I+WRH2UmTiqiqWXiaWLRhFpk2LyVlwTowI&#10;L1VfztSOLeuJq6ipMfLsr1++d0TTa9mZ0xlya+rpP99K1PbDNUKf+7a1s0gvPIYjoEBsYdnzlfRM&#10;k8clegJH2bwXmp/Hq5W6afXpSVKUYObAn5Ez97QYCYwEf99XLh1HBa/31q5X3it3i14Q7cCBBEAI&#10;gEEEmPjztZJSfuXMZIrbW0AuT5MYEeV43WTa0V1zfjjOvSs6QEewnxqnnUNr4kDRCpisKgfdMNtn&#10;ZLNsPhualE4AABAu2Bl0OWdPIIWdUpxiG/VW28fixYul88dRXO2Fz7F+WxaOPgsFnOWC6231798/&#10;JJkuYC9FLgXjHvK9/BVS8Ob9oje88MtN9ZjKP47M+2p2s72o121PldhEz6U5VuRLdXm/X2rny8lP&#10;ph+ilMLQpsoExsCZly49yw2Znf/NceakUUncUCWSyJ66h9y1ZVQ2/2Vp//5SuRwRLUbHdmyndM0a&#10;cs+IHhDNwIEEQAiAQQRUnm9jpteN7x6JmbQAthOjNeeHeZ8xDEvD4/WQq2IfuS0ts7xrt96onUNH&#10;+ttKGyA6kGOmn76dJD1b47dmi14AAIhusrOzlQgiftmv6pyBlnvvvZdmz55NaWmdmwEfq5SXlyuO&#10;GP25zM3NFb2XJjk5WdqOHYWhqDXFTio+5n79+oWsthbspciFUxvpXyZqLxW78OI5EDQ5rNLxWA9t&#10;Ej2RRbXdRT8Y44uu/+cJB+j1jRev7VlR10i3zE1Rxt7zcSo965dKvU0Z41u+bd5ROldhF3sDsQhH&#10;66nPjTl+pWjtGBztlzfqLukZvJxkDfo5NZa27/cRhA+vx0VZj1+pXbfa70IXGQ3CBxxIEUBJSYmS&#10;x3z58uVtFkxlI4LTCwQizzkIDjCIgEpNswHw/6b60geo8q+TDlCtI/Dh4UajsWyH5vxgcdUgvdjl&#10;qDvyrHa+6g4/KZ2/xtJtYlRsk1nloP+dfkh6ph7/8qzoBQCA2IFtBU5Jx2nrVN2zq8Kp6qZPnw5b&#10;owuMGDFCOqdr1qwRPZfGP3qJI7+CDTuPOG1eZ51H7DDrjJML9lJkU7XiLelFMItp8yeiNzw4zh6W&#10;jqexJHInFo1cf0HSc1keWpZG5nq3GOFj8Bfprcaq0mPeUak27/9MO6TUQ+LU6mO3ZNP4rTlkbWi9&#10;TxBbFE3+s/bccPRQZ6j8dJL0/PkL1zjSr3O0oON0otgaGJ2S94Zp165oyiOiFUQzcCAZFNUp5J/z&#10;mp1J/nBqg4kTJ2qzxNjQcDqdohcYARhEQA8r6K9+n0n/4/fCe1wMREt4m9xUu/UmyQniODtL9AJ/&#10;PHWZ0rmq0S2bd94pRoE75x+XniWO9AMAgFiHHT5sF3CdpI6muBs8eLCybUZGhtgb6AqcDk5/fttb&#10;B2nYsGHaNpw6MNjRQKrziNPstTdKSg9/TnY4woEUm/As9ILX79NeKpbOeU70hAfz9uXasWQ/db1o&#10;jUxyaxro1x8ck/Rdlse/TCdTvZvcTS01URcnFbcaoxeO2GfsjR7KqalXlgHwp3L5ZO3ZKRjzB9Ha&#10;fqz7v9W2V56/J6+V1gsmPEwNOWnksVSTJeEbsiZuUCIGQeRg3vWldE095kpqyDpBjrQDYgSINuBA&#10;MiBcjJYL16oKtF7aciCpsJGoFtLlWYcw+IwDDCJwMR5ddUZS6vNqo1+Rt6W+KjlFWOxpE0Qv0OMs&#10;/LbVuVLFcW62GBXbcAoP/TP0wjo4jwAAoC3YVuAX/Bs2bFCilDjlHQtnOdi8eTOlpKQoToO2Mh6A&#10;rsGT+/r06aPZA+2pg8SRPOp4Fr5W7YWv9Z49e5R9tJeuOo84Y4ZaH6szwF6KDmq+nae9UMx57hbR&#10;Gh4qFo/WjiVaZsivPFpGPef7O5IS6EcT9rdyMP3rxIPa8t83y6w9+WIvAFway7612rPDwuno2oPX&#10;4ybT1k+lbTMfv5Jc5fnkKs0h29F4aiy+ePpFEDm4q0uk61w8Y7C2XLvhIzGqY1StnkXW5nvPbaoQ&#10;LcBIwIFkMNhB5B91pJdLOZAYnu01Y8YMZSxHJHFRXRB+YBCBi3G8yCop+k9+Ff1pt7zOGrIefKSV&#10;Q8RZsFaMACr2tEni/FxFpu23SOfLY70gRsUub8XnSs9P36WnRA8AAABgLNhBp6+FxA6eS6FPX9er&#10;V692O/bYOaj+H/7bnnR5XGuJbVB1PB9re4Qdj5w1Q58ykSdDdgbYS9EBp6DSv1R0FoZvUmvBuAe1&#10;4+B0WtFCeV0j/c+01inR/eX7M1XK5MSz5XaqiYFU6SBwOAvOSc9x/fljoufiWPZ8RXkj75C2Y7Ee&#10;WCdGgGijcMLDra43S87wW8WI9tOQly7tw2OtFT3AKMCBZCAcDgeNGTNGU5zbkvZEFbndbnrllVeU&#10;8ZyuYsuWLaIHhAsYROBScLotvbL/q/eP0ozd0T9DrLFkI9VuvUFziNhPvC56gIpl/8Pa+bGlTaS6&#10;lOeU5YasRWJE7MJ1j/7zLZ/x/A9jEyijwiF6AQAAAOMxZ84czSbo37+/Yv+1BTthOJqHx7Fjh6OD&#10;2gNPNtQ7qVh4/VKTEDkqzX+bzkrfvn3FXjsO7KXogCMV9C8BLbu+ED0hxuulzMeu8B3Hnq9ER3Sw&#10;6liZZD/6y8RtOWIkAJ0ja8g12vNTNv8lql47R0kL2Rachk4dqxfeBkQvNd+83+Z1ZzHHfy5GEdlP&#10;7mv+cZBT27oqCxWnkQpHLanbZg3+BXndcHobDTiQDATP9tIr4CxsOHC6A65txOuXi0BS4Rlh6j44&#10;DUGw82WDSwODCFyKKruLfjzFl2JAlZvnpNCZMpsYFZ3UZ8zRHCTm3XeJ1tjGbT5Drop91OQo0s4N&#10;i7PoOzECOBo9dNdHct2jRUnt+30EAAAAwgVni+D6R6pdwOnH/SOL2FnE9hv3d8R5xHAkkbpvvbBt&#10;2BaczjBQziMWjprqLLCXoofCif21F4EVn4wVraHFfzZ7Q/ZJ0RM9zEkooAeXnaKXv7tAAz8/Q1fP&#10;SqZ/Gr+fXvs+U4wAoPMUvTVAeoZUMe/0OQZU8l7uJY0pmvYo2ZI3i14QrXgbG6j4ncela69K/hu/&#10;V8YUvfUXZT3vpTsVpxFTn5FC2UNvUNpL5w5X2gqnPKJtW/reMKUNGAs4kAzEkCFDNKWZHUfsUFJn&#10;pbFyz+3tdSAx6qw1lrFjw6O4gRZgEIHL8cnhEulluCrRnpLLVXlAcpJ46mLX4GlqNJNlfz/tXFgO&#10;9JfPjQ0zCVUe/jRNek5eWo90fgAAACKHefPmaY6b3r17KynIFyxYQMOGDdNsBq6J29F0cFzzqK0I&#10;pLYmE65bt04aFwjh2kudBfZS9FCxdLz2IrBwwh+VNk5H5LHWKMuhwLJ7tXYMLF5Xo+gBALQH08ZF&#10;0jOkSs6wX5HH4Zv4UDR1oNRf+Vn0pIsE7cOZl051hza2+t6tWDpOXl/0hjK+vPmvvr1w0p+kdcvu&#10;L5VxwFjAgWQQ6uvr6fe//72iMA8aNEhJJaCHc2RzX3tS2KnwflQlnFMkgPABgwi0h+0ZNfTq95n0&#10;s7eTpJfj609XiRHRh9fTIDlJnHlhSnNhAOwn/iadC657pC6b4m8Xo8CIbzKk5wN1jwAAAEQi7GyZ&#10;OHGiUt9ItRM44mjw4MG0bds2Marj8MRDffo7rlPUFmxfLly4MGDS1dq7sJeiB05bp74IzHr8Sqo7&#10;tElbrwtRVIL+BaXqxAIAdIyadR9oz5Fecp6/TYkuzH6mm9Re/M5gsSWIVfJeuVu7H7Ie+4V0f7DU&#10;n02i7Keupwt+7XpxVyOziBGBA8kgsAHByjLPEMvNzRWtPjoTgaSmvVPFZDKJHhBqYBCBjuBp8tIV&#10;7/icSD3mHRU90Uld0mDNUWI7Pkq0xh6WhL7KOajZ1HIuasQ5YbGfHCNGxTaz9xZIzqOe84+RtcEt&#10;egEAAIDIhNPYdcTOuxxs9506dapVejwjA3speqi/kCq9DMx/vbe2XDQpNBNb81//nfY/q1a8JVoB&#10;AB3FXVNG9eePUcnsZ7Rn6mLCqclAbGPauFi6J9hRpHcWFYztK/Wpy6qUzX9Z7AkYDTiQDIJas2jU&#10;qLZfnnbUgcRpClQFXJWEhATRC0INDCLQUfxT2g3+Ip22nYvOWmb15z/QHCUsnros0RM76COxajZx&#10;5JEv+ojFVXVIjIxdOEJP/0z87/RDlFNTL3oBAAAAEMnAXooeuC6G/0tBvTRktr+uV2fw1Jmk/2dN&#10;/F70AAA6S2NxJuWNukt6tlTJf+1exckEQJPdSlmD5cijnKdv0pb1TiP/2lksrlKk7TcqcCAZBC6O&#10;ysrynDlzRItMRx1Iaso7vfinxQOhAwYR6Az3LTohvTBnuendI7Q6tVyMiA481vOSs8R+oiU3bizh&#10;Np3UPj9HHumjj8y7eolRsUtuTT399O1D0rOwO7NW9AIAAAAg0oG9FF0UjO7T6sWgKlwjieHIBuuB&#10;9eSq6HztrLawp+6R/l+g9w9ArOJt8pBl15dUMvtpKn7ncSr78CWy7l2DGmNAolatnzXo50o6UVdF&#10;IWU9cbX0vcxS8+08ql49U1uv/ipO7AEYETiQDIIaMTR69GjRItNRB9KIESM0BVwVjnIC4QEGEegM&#10;KQVW6YW5XpLyLGJUdGA/PVVzmLA4zs4k8jSI3ujHWbDG9/m3XEfmvb/T1uszPxajYhOnu4l6LTgu&#10;3f8fHigSvQAAAACIBmAvRRflH70qvSjUS9aQa4iaPFQ4+c/Kes6wm8ljrhRbdp2atXO1/5X7wq9F&#10;KwAAgFDhbv5O9zodYo2o+kufo4iF04w22VveadmP7yZbynZlGRgXOJAMxIABA6hv375iTaYjDiQu&#10;Yqoq36pwIVWHw/fwgtACgwh0lrkJBfTfUxOll+csD3+aJkZEB00NlVS79QafE6VZTNt/Rc7Cb8SI&#10;6Mahc6BZDv6ZGsviybL/IapLeU6MiF0e//KsdO8/902G6AEAAABAtAB7Kbqo3bxEelmY+0IPab36&#10;y1nSumnrp2LLrlMw7kFtv2XvPy9aAQAAhAt3dQnlvfwb5Xs5/2/3ITI0AoEDyUAsW7ZMUZhXr14t&#10;Wny014HEdY5UxVsvF6utBEIDDCLQFTxNXrI2uOmRFaelF+kb06vEiOjAVbaDTNu6aY4UVbyN0Zmq&#10;rMnlK2xtPTRI+7z2Uy1pPQDRtJ150j3fd+kp0QMAAACAaAL2UvRRPOMJyn+9t5KWSHl5+NKdmmOH&#10;I4PUZZbiqX8VW3WN+qwT0n6tB9aJHgAAAOHEU1dLtpQdSipEEHnAgWQgOELonnvuUaKFuCaSnss5&#10;kDgFXlxcnLKtqnir0q1bN0pPTxcjQTiAQQQCAafy+sl0Xx2YbnNSFOdSNOGxZpD10F8lB5KzYK3o&#10;jR6syU8pn81y4I9K+jqOtlI/b0PuSjEqtllzskJyHl0Xd5iqbC7RCwAAAIBoAvZS9FPxyVjJueMv&#10;gZiRXvX5NG1/2U9dR143arMAAAAAXQUOJIOhOorY6TNnzhwt7dzFHEjsOOKUdT179tQUbn+ZMWOG&#10;GA3CBQwiECgWHiqWXqqzdJtzhL44Xi5GRAecvk11qERbGrfG8r3aZ1Nkk265WdzVR8TI2OVooZX+&#10;aXyCdJ8fyjOLXgAAAABEG7CXoh/bkW2Sw8hfTJuXiJGdJ2f4rdr+Kpa8KVoBAAAA0BXgQDIgq1at&#10;0pRndiQNHjyYhg0bpqxPmTJFUai5XlKPHj20cRcTHuvxIDww3MAgAoHkgaWnpBfrqry0/oIYEfk0&#10;ZC+TnCreRpPoiXzqsxZKn82kX97ZU4yKXc5XOuiKd5Kke/uzlFLRCwAAAIBoBPZS9NPUYJccRix5&#10;f7tPWy5+Z7AY2TkcaQelfTvOHBI9AAAAAOgKcCAZlPj4eOrbt6+mRHdUOJXd4sWL4TwyCDCIQCA5&#10;UVwnvVzXy+7M6KgX1GTPl5wszoKvRU/kYzs+quVzqZFHW3yf0376LTEqNql3NdGvPzgm3dNvbs4S&#10;vQAAAACIVmAvxQYVi97QHDy1Gz4m05al2nrWE1eJUZ2jcvkUbV+5L/QQrQAAAADoKnAgGZjS0lJa&#10;smQJPfTQQ5oyfTm5+eablSil48ePi70AIwCDCASafVkmem9fAQ356hz9ve5l+53zo+fZtyb6aiFZ&#10;EvqK1sjHvLeP9rlMW6/Xllnc1UliVGwyaNUZyXk0/JvzogcAAEB7MZlMStrrQEwk4xqrnDIbgGAD&#10;eyl2sO5dQ87sU8pyQ/Nf1enDUp+RorR3htyXfqPtp2LpONEKAAAAgK4CB1IEwEbbsmXLaNSoUa1q&#10;HXEau4EDB9Lo0aOVWkipqaliK2AkYBCBYDI3oUB66T5rTz5V2VyiN3JpLN4oOVdsJ0eTI/2dZonc&#10;um5et136THVHntOWzbvuEqNik4/96nv98bM00QMAAKAjTJw4UdE5/WundgauycqZDVavXi1aAAgO&#10;sJdil+ynb9QcPzXfLRCtHaMhM1XbB4s9dbfoAQAAAEBXgQMpQuGZhZgNGDnAIALBptdHx6WX7383&#10;eh/d1dz2xfFyMSIysSQ8KDlcVHGkTxcjIgt37XHpc7hqj5Fl/0Nk2nEbOQu/EaNij9yaevqn8fu1&#10;+/eH4xKoxhH5TlAAAAgHgXQgMcuXL1f2x84kAIIF7KXYpfTdZzTHT/6YB8h2NJ7qDm8Vve2j5tt5&#10;2j6yn7petAIAAAAgEMCBBEAIgEEEgs2BHLPsQNLJ1ycqxKjIw1mwRnO2mHS1gsx7fydGGJ/67KXk&#10;qmop4uvM/1L7DLVbb1LaACnRRvp7duu5GtEDAACgo3DaOdY5MzIyREvXyM3NpV69eimRSDt37hSt&#10;AAQW2Euxi2nTYs35o5eKJWPEiMtTNPWv2nalc0eIVgAAAAAEAjiQDITT6VQMvgEDBijp6DjKCEQH&#10;MIhAKBizJVt6Ca/Krz84JkZEJg1Zi8m86zc+x4sQjy1bjDAu9hOva8dbn/G+UstJXbcm/kWMim3e&#10;2ZUn3a8j16PuEQAAdIVARyBx1gN2HvE+R4zAi1kQHGAvxS71funnVMl67ApqanSKURenqcEhbWfe&#10;sVL0AAAAACAQwIFkIMaOHaspzSzDhg0TPSDSgUEEQsWipGKaf7CIHvpUjuhYdaxMjIhc3KaTmvOF&#10;pSH3c9FjULzu5uO8Rjpm09YbtWX76aliYOzy4YEi6T791dwUavR4RS8AAIDOEEgHksfj0SKaWLj+&#10;KgDBAPZSbGOOX0l5L/9GcgSx2I9fvpYR1zvSb9NYdEH0AAAAACAQwIFkEDjaSFWYVenTp4/oBZEO&#10;DCIQDm6ek6K9mP/p20n02BfpNPTrc3S23C5GRB7W5CGaA8Z2tGUWtMeWQ87izc1/85R1o+CuPkwm&#10;caxtCTvEYpnRm1tHzCXmmkUvAACAi8Ep5dhJdDHp27evpnO21d9e4WgjtkdUHZalZ8+e4igACCyw&#10;lwDTkJlKuS/crjmDKpdPFj0Xp2rV29r43JH4jgIAAAACDRxIBiE9PV0yzlimT4/MIvGgNTCIQDhY&#10;ebSs1Qt6lh+O308rmvsiEU5npzpgajZfQ9bkJ7V1U/wd1NRgnM9Vn/mxdmzK8emWYz19HTsy/e/L&#10;NScjt1YXAACEEqvVSosXL6Z77rlHsh1CIdBjQbCAvQRUKpaO0xxC+a/dK1ovTvaT12rjyxe+LloB&#10;AAAAECjgQDIIXP+oW7dumtLcu3dvxTgE0QEMIhAuBn+Z3upFvSq5NfViVOTgNp9WHDA1m3zOGL00&#10;5HwmRoYeTqnnSJ9JTQ3lynrd4ae147IkPCAfZ/6XyphY5EiBRboPfzhuP311ouWcAQAAaD+cXm7D&#10;hg2K3aDqmcEUroOUmJgo/jsAgQX2ElCxHdmmOYRYGksuXvfUcSZRGms9sF70AAAAACBQwIFkIObM&#10;maMpzWwMBorU1FRatmyZWAPhAAYRCBc1dhddOTPZ98J+9F5t+flvz4tRkYU9baLkjNGL9dBjYlRo&#10;cRZt8B1D4l+Vttpt3bS2huxlZDv2krJclxLbBcgfXeVzav7DmARKyEbaOgAA6ApnzpyhN954Q9M1&#10;gyH9+/enLVu2iP8IQOCBvQRUmhx1klPIvOsL0dOa8o9e1cblPHeLaAUAAABAIIEDyUBwFNKQIUMU&#10;pXnVqlWiteuw84jzmIPwAYMIhJMqWyO9u6+ADuaaacS357WX9yyrT0Re2jCvu67ZkOylOWfM+/6g&#10;LbN4HMViZOiwp02QjsF+eqq07jadUMY11Udm6sBAsTq1XLr/JmzLET0AAAC6Akcjsb6v6psscXFx&#10;tHDhwi7Lnj17kBkBBB3YS0BP0eQ/a46h8gWjRKtMY+F5bQxL9eqZogcAAAAAgQQOJIPBTiRWmHv0&#10;6EHbtm0TrV2DC+DCgRReYBABo5BTUy+9wL/jw+P0t41Z9FZ8Lm04XSVGGR93zVGyJg0iR/rb5HGU&#10;SM4a24nXxKjQYUl4UDqG2i3XasumHbeJUbHNl8fL6R/HJmj33j9P2E81DpfoBQAAEAjY4aPqnCUl&#10;JaIVAOMDewnoqVo9S3MM5b54u2iVqfnmfcmB1FicJXoAAAAAEEjgQDIonMKuV69eNGXKFKqurhat&#10;HYOdUTzzkJVwOJDCCwwiYCQmbsuRnEh6mb4zT4yKLOoOP+Vz2Gy9gTzWC6In8NRfmE+WPfeS4/QU&#10;Zd3rsmj/uy1xnJ6qjItl8mob6OpZulSKzbLyWGxHYwEAQDAwm8302muvKTpnRkaGaAXA+MBeAnrs&#10;J/Ze2jnkcVPOsJu1/tK5w0UHAAAAAAINHEgGgQ28oUOHSsK5xlmB7tmzZ6u+9ghHMalKOBxI4QUG&#10;ETASTV4vXRd3WHqZr8p/TDlIjkaPGBk5NJZskZw21sSBoieweF110v9xVextlv1Sm7+4a4+LrWMT&#10;Tlt3xTtJ0n02fitS1wEAQLDIzc2l7t27IwIJRBSwl4Cepga75EAq/+gVqlnzHpl3tqT6N237TOp3&#10;nDmktAMAAAAg8MCBZBDYgaQqzMEQOJDCCwwiYDS+TavUXub/4zhfWjGW2XsLxKjIwnF2luS4cZXv&#10;Jm9To+gNDI0VCdL/qEt+SolIUtfNO+9oNmh/qa1b9j8ktoxNvjgu1zxiefrrc6IXAABAsMjMzFSy&#10;EQAQKcBeAv4UTfqT5CRSpWbdh5T7fA9tvXhacCaOAQAAAKAFOJAMAhe+HTZsmKY0B1pGjWq78CQI&#10;DTCIgBHZcb6GvjlVoUQcPbQsTXvB/4MxCZRWaqd9WSaqqAusAybYmPfcqzlvTNtuVP46C9aK3o7T&#10;WL5XEZX68/O0/atiTXpMW7YdG0kN2cu09Ya8llmSsUiZtZH+a2qi5Dx6dNUZ0QsAAAAA4AP2EvDH&#10;tHWZ5DjSZJC8bjsaL7YAAAAAQDCAA8lArFy5UlOaAy1wIIUXGETA6OzIqJFe9P/d6L3a8ovrg1dP&#10;KNDUZ32iOW9UMe24lcjbJEY0L7rrxNKlqc/8WNtHfeZCpc2a9ETz+lVau780ZH+ijHPXHCNXzVFl&#10;OVYZsvqsdE+NjKD7CAAAAAChBfYSaIva7xdKziJ/KZn1lBgJAAAAgGABB5KBsFqtSr5yVXEeMmSI&#10;knpuwYIFtHDhwg7LlClTqFevXsq+kMIuvMAgApHAk1+dk1746+WTw5FRR8HrtpFp602tHDvOou+U&#10;fjU6yLz7bmqqv/hn8rrMVLvtZm17867fKE4o09YbtLa2pMlRKPYQ2+y6UCvdP8+sQdo6AAAIFyaT&#10;idLT08XaxdmzZ4+SEWHdunXKNgCEEthL4GI4izPJfjKBqte+18qBVH8+tidsAQAAAKEADiSDwY4e&#10;VprZaRQIysvLqV+/fnAghRkYRCASKLU66T+mHJRe/Ktyw+zDYpTx4bRx7Mwxbblec+xwrSJvQ0Xz&#10;8jVaG6ejU2HHkmVPb2os26WsO869S7WbZOdQ/bnZ0roiujG21NeUbWMda4OH/nf6Ie3e+ZeJB6jS&#10;FlmpEAEAIBqorq6mkSNHajoo2wSXq4vETqQBAwZQt27daMSIEUotJQBCAewl0B5sx3ZR5fIpVLF4&#10;NFn2fi1aAQAAABBM4EAyGKdOnVKU5oyMDNHSdZYvXw4HUpiBQQQihc1nq+nqWcn08KdpNHZrjuRE&#10;euqrs9To8VKtwyVGGxev20ENuSskZ4/95GjJ4WPZ/6AyVnU4qeJxFFHtluuU5Rpdu3nnHdqyafuv&#10;qP5cnLbO4qqOHCdbMOD7Ymp8Lv3juATpvnlvX4EYAQAAIFTk5uYqDiNV/1SFHUTtge0HdiL16NGD&#10;Nm/eLFoBCB6wlwAAAAAAjAkcSAakf//+FB8fuEKQbCjCgRReYBCBSKXn/GOaI+AfxibQP4jln76d&#10;RCuPlolRxsTbaJIcPC0i1y9ym05RjS5SicWe9pa2bNK168V2fBSRp57qjjyrrDvOTBf/NTZp8nrp&#10;pnePaPeKKrfMTREjAAAAhBJOha3qnnpZvXq1GHF5tm3bpm03fXps/86B4AN7CQAAAADAmMCBZEBS&#10;U1OVWYOBgmsrBXJ/oOPAIAKRyvq0ylZOAVX+ecJ+w0cj2U9NaOX80Yvl0OOt23b10pZN224my74+&#10;rRxJrvK94j9wvaQ6sRS7jN2S3er+eHTVGSqxXDpVEgAAgMDDk8dUvVMvHE1UUNCxqNDRo0dr269Z&#10;s0a0AhB4YC8BAAAAABgTOJAACAEwiEAk8+r3ma2cA6pM3p4jRhkTt/mM5PhhMcX/2re+tSX6qEYX&#10;maR3FtUlP0ENeV9o6yyWvb3F3gFzKM8s3RM/mZ5E35+pEr0AAABCzcCBAzW9k6VPnz6KIyg5OVmM&#10;aD9cT1XdT8+ePZV1AIIB7CUAAAAAAGMCB1IMwNFH69atE2sgHMAgApGM1+ul/p+lKc6BASvP0K8/&#10;OKo5C/5pfAKV1zWKkcZETTPHYt3fjxxnZ0oOIVW4rhH/1dc9cpyNU/Zh1kUl1V+Yr7SBFgZ+fka7&#10;H1jSSm2iBwAAQDjgSCPWOUeOHEmZmZmitfNwem1Vj0VabBAsYC8BAAAAABgTOJBigMTERBh7YQYG&#10;EYgG6l1Nyt+kfIvkMOg2J4XunH+cnllzjtafNl7kiacuS4kkYkeS23SSXDVHNWeQKpaEB8mRPpNq&#10;NsntjaXblH3wX/Oe3mRNfpK8HqRlU0nOk+8Fo0ekAQBAtJOfn6/om/fddx8VFxeL1q4xfvx4TY99&#10;8MEHyePxiB4AAgfsJQAAAAAAYwIHUgwQFxcHB1KYgUEEoo2nvz4nOQ7+boxv+cvjxk9vYz8zTXIU&#10;cVRRk71AamPx2AvFFkDF5WmiKTty6cGlp+hHE/Zr1/2H4/dTlc3Y0WgAABDtcC1V1jc5+ihQsB2h&#10;6rEsSGMHggHsJQAAAAAAYwIHUhDh2XkJCQlK+jiHwyFa28bpdFJJSUlAhVNWLFiwQFHC4UAKLzCI&#10;QLRRYnHSv0w8oDkP9NJtzhExyrh43TYy7ezpcxTVtaT4sZ94Q2sz7/qN0gZkHv/ybJvXffxWRB8B&#10;AEC4KSgoUPTNhQsXipauM2TIEE2PZdmzZ4/oASBwwF4CAAAAADAmcCAFEX0BW85Fzk6di5GSkqKN&#10;DYbAgRReYBCBaOTjQ8Wa8+An05MkZ8JHiUXU5PVSTk09pZfbxRbGwmPNIMf5eeSq2C9amtssZ6h2&#10;282KA6n+/AeiFaisPVkhXWdV/vDJSWoQKQ4BAACED56UxvrmqFGjREvXUB1SeuEJcgAEGthLAAAA&#10;AADGBA6kILF3717J0GKZN2+e6G3NhQsXlFzl/tsESgJlRILOAYMIRCu7M2sps6peWe71UarmUPjB&#10;mAT6l0m+CKUnvzqrjIkEvC4reWyIpmmLq2cla9f0R+P307NrM2jH+RrRCwAAwAhwxFDv3r0DUqto&#10;xIgRkk3Bkp6eLnoBCBywlwAAAAAAjAkcSEGCUzvoDS2WuXPnit62mTx5cqttAiVwIIUXGEQgFtiY&#10;XqU5F9qSXRdqxUgQiXxyuES6niuOlokeAAAARmLVqlWKzsl1UDsLO594e1V/VYUdUwAEA9hLAAAA&#10;AADGBA6kINK/f39NCe7WrRvl5uaKnrYJZho7pLALLzCIQKwwdku25GTQy59XnBajQKRQaXPRviwT&#10;ZVTa6Sdv+9IU9vrouBgBAADAaHDt1XvuuUfRO1evXt3hSCSuozpy5EhNd9XLpTIqANAVYC8BAAAA&#10;ABgTOJCCCOcg37x5My1btoyqq6tF66Xp16+fojT37dtXmT2YnJysGHFcP6kjwqklOApq7Nixyv7g&#10;QAovMIhALPHwp2mKk+EXM5LpoU9Pa04HFkStRA4lFiddM+uwdP1U+fpEhRgFAADAiGzbtk3TPdmu&#10;iI+PFz0XhyezXcxxxNKnTx/FOQVAMIC9BAAAAABgTOBAMhjLly9XlGZ2HAUKdiLBgRReYBCBWCMp&#10;z6L8rXW46IfjEjTHwxUzkhSnxNXNMvTrc1RoalDGAeMx8PMzktNIlVvmpogRAAAAjMyMGTM0/ZOF&#10;o5K4PhLbBQsXLqQFCxYodgK3qRFLF5MePXrQqVOnxJ4BCDywlwAAAAAAjAkcSAbDZDJR9+7dKTU1&#10;VbR0nYSEBDiQwgwMIhDLTI3Pa9MRwcLRSsB4LE6W6x2pcu/CVDpdZhOjAAAAGBlOXcc2gKqDdlZ6&#10;9uwZUNsEgLaAvQQAAAAAYEzgQDIgPBOQ004ECq69tG7dOrEGwgEMIhDr3Dn/eJsOCZa1J5EOzWj0&#10;mHdUuz5XzkimDWcq6VRJnegFAAAQSWzYsEGZoKbqou0VruE6ffp0ZYIbAMEG9hIAAAAAgDGBAwmA&#10;EACDCMQ6ibkW+s+3DioOiYeWnaJ/m7hfc1BwirtPj5TQkNVn6ZfvHaHRm7LEViBUrDlZQVfNTKbH&#10;vkinzeeqtWvD8mVquRgFAAAgUuF6rHFxcUoqOlUnvZQMHTqUMjIyxNYABB/YSwAAAAAAxgQOJABC&#10;AAwiAIhKLE7Krm4pvr08pVRyUvjLymNlyjgQfOqcHvr3yS3OPZYb303Rln885aAYBQAAIBrgtHYp&#10;KSm0bNkypUYSp7ibMmWKsh4fH684jRyOlt9qAEIJ7CUAAAAAAGMCBxIAIQAGEQCt+evnZzRHhb9w&#10;NIynyUtlViedr3RQpa1RbAUCzfSdfjWqRvuW/7YxU4wCAAAAAAgesJcAAAAAAIwJHEgAhAAYRAC0&#10;ptbhpuviDmvOiv+elkh/N8bnvPjNAl/dpB+MSaCZe/LFliBQWBvc9G+TfNFH/nK8yCpGAgAAAAAE&#10;D9hLAAAAAADGBA4kA+J0Oik3N5cSExNpzZo1tHDhQlq3bh1t3rxZSTlhteKFXqQBgwiAtkkvs9Ff&#10;Vp6hSdtzqNHjpQeXnWrTkaFKanGd2BJ0lu9OV9Gbm7PJ3eSlJcklfuc4QVtelFQstgAAAAAACC6w&#10;lwAAAAAAjAkcSAaBHUZc2LZ3796a4nwpGTBgAM2ZMwfFbSMEGEQAtI8TxXX0o/H7dQ4NWR5adori&#10;z9fQ0K/P0f9OP0R9l54iS4NbbA0ux0eJRdq5/O3CVOq96IS2fl/z8pgt2fToqjO09Vy12AIAAEC0&#10;UFJSQgkJCbR8+fI2J6RxfaRVq1ZRQUGBaAEgdMBeAgAAAAAwJnAghRE20rhY7bBhwzRluTMyatQo&#10;OJIMDgwiANoPR8ioTo0fTdhPD3+apq23JSPXnxdbEuXW1NO+bJNYA3o4Xd1/vZXY5jlkWZxUIkYC&#10;AACIFlSnUI8ePST7gZ1J/phMJpo4cSJ169aN+vXrR4sXL1YyIwAQCmAvAQAAAAAYEziQwsTZs2fp&#10;zTfflAy5rsidd95JCxYsoJqaGvEfgJGAQQRAxziYa6axW7LpVEkdeZq8Uq2ktmTXhVp6Zs05bZ0j&#10;k4AMRxfpz5m/cE0qAAAA0UN6ejoNHDhQshlUacuBpMIRSCNHjlTGcdYDTFQDoQD2EgAAAACAMYED&#10;KQywEdanTx9NQQ6kDBkyhKqrkXrIaMAgAqBrpBRa6Z8nXDy1XVuRNV+dKBdbxyZfn6iga2Ydprg9&#10;+YoT7l8nHWh1jlR57It0sRUAAIBogB1E/lFHermUA4nhyKUZM2YoYzkiafXq1aIHgOAAewkAAAAA&#10;wJjAgRRiOGXdpYy5QAinnHA4HOI/AiMAgwiArsN1eW5894gi609X0ju78tp0hqhy5/zjynYXqhz0&#10;yoZMenbNOWryepW2aIdrSenPxVNfnZXWf/p2srZ8+4fHqMjcILYEAAAQ6bAdMGbMGMk+8Jf2RBW5&#10;3W565ZVXlPE9e/akLVu2iB4AAg/sJQAAAAAAYwIHUgjJzc2l7t27a4pxW9K7d28aPXo0LVy4kDZs&#10;2EDbtm2jlJQUxfHE65yLnHOT9+3bt83tVRkxYoQycxAYAxhEAASH3otOSI6R/57KkUh7tfVn12TQ&#10;D8Yk+NbXxkYanr9+fkb7zD5pOS+3zTtKebUN9P7+Qtp8FhGrAAAQbaxZs0ayC1jYBuEMCDzRjNcv&#10;F4GkwnaIuo977rkHmQ5A0IC9BAAAAABgTOBACiGDBw/WlGK98Iw+dhiVl3cs3RIbcFwUl425tvYb&#10;FxcnRoJwA4MIgOCQWeWg/5hyUHOSxJ+vpWtb1UvyOZBYLlS2RGgeL6qj2XsLKDHXoqxHCzvO10if&#10;119m780XIwEAAEQjnNJa1TvZccQOJTU7AU9I4/b2OpAY/QS4sWPHilYAAgvsJQAAAAAAYwIHUojg&#10;vOGqQqwK5xNnx5HVahWjOofT6aTly5e3im7i/XMRXBB+YBABEDyyq+tp3NZsSs5vcQR9fqysTceJ&#10;KpzObunhEqnteFHXvofDyeazVfSfbyXSDbMPU1aVg4atzdA+14/aqBuVV1svtgQAABBt1NfX0+9/&#10;/3tF5xw0aJCSxUDPnj17lL72pLBT4f2oemz//v1FKwCBBfYSAAAAAIAxgQMpBJhMplZ1jzhVXWpq&#10;qhgRGNgQ9E9tx+nuQPiBQQRAaOn/WZrkNPntQjnVnb88/mW6sh3XAhr0RTr9/J0k2nWhVmkzGlnV&#10;PgcQO4z+S0nb1/I5OHXdv006oK2P3ZJNS5JLqM+Sk3TlzGSak1AotgQAABCN8OQx1jd5Ihmnz/an&#10;MxFIato7Vdi2ASDQwF4CAAAAADAmcCCFgHXr1klGVzDzh3N6igEDBmj/C1FIxgAGEQCh5XSZje74&#10;8Bj9cNx+emtHLqWV2jSnysXk6xMVdOO7R7T1K2Yki70Zh+7vpyjHNvTrc8r6vX6OMY5E0q8fKYjc&#10;yCoAAAAdR61ZNGrUKNEi01EHEtssqg6rSkJCgugFIHDAXgIAAAAAMCZwIIWAESNGaMowRyJ1JGVE&#10;Z2BDjyOc1P/JafJAeIFBBEB4sDa4xRLRxO05knOF5QdjfMs/1tVSUmXp4VJl2+/PVNGAlWfote+z&#10;lPVwsPZkhXRs7+7Nl9b95ZfvHRFbAgAAiBU4wwHrm3PmzBEtMh11IKkp7/TinxYPgEAAewkAAAAA&#10;wJjAgRQCevbsqSnDbLSFgvT0dO1/Dh06VLSCcAGDCABj0P39o5qDZcK2HEX0Tpe/e3OvtM7jFx4q&#10;ltpm7M4XeyPanlFDz397ni5UthQnDxSlFieNXH+BPj3S4sBinlnjq23E8tO3k6R1f5myo3XqIgAA&#10;ANGNGjE0evRo0SLTUQeSfiKcKhzlBECggb0EAAAAAGBM4EAKMnpHzgsvvEBWa+jSCU2bNk35vxyN&#10;FKyUeaB9wCACwBgUmBpo+DcZSl0gxt7oof+dfkhyvFw767C07i//PTWRPE1exbmjtv375INU72pS&#10;9hkIbpvnc3S9u7clDelP/I5TL//RRvTUmTKbsh0AAIDYgtNZc13UtuiIA4mzGKj6qyrdu3dXUmYD&#10;EGhgLwEAAAAAGBM4kILMtm3bNEWYU0CEErWILgtmCoYXGEQAGBd2JukdL3syTdRtjq8WUlsycv35&#10;Vm3zDxYp+9uUXkW3vn+Ubp6TQvtzzEobE3++lv68/DStOVkhWlo4X2mn705XiTWiuQmF0n5/OH4/&#10;bTxbLbX5S99lp6T1+5ecFHsDAAAQayxbtkzROVevXi1afLTXgcR1jlTdVS8Xq60EQFeBvQQAAAAA&#10;YEzgQAoyq1atUpTgBx98kGpqakRr6Bg+fLjy/9euXStaQDiAQQSAsZkan6ekhFuU1PJCbcOZKskh&#10;w3LdbF9k0j+Mbf47Wk53121OCiXnW+ifxu/X2u76KFXZX1KeRRrLziRGH8U0+MuzVGlrpH+e4Nv+&#10;795MUP7+k67tnyccoH+bdEBbv2JGEn2id4KN3kefHytT9g8AACD24Aihe+65R4kW4ppIei7nQOKs&#10;BXFxccq2qu6qSrdu3ZTsCgAEA9hLAAAAAADGBA6kIPPBBx8oSvCkSZNES2hZtGiR8v+XLl0qWkA4&#10;gEEEQOQx+It0zSnzl5VnaP3p1k6lFmlx8rD8z7TWdYm+OlFO3d9Pkdr6Lj1F2861jip6cV3ryCaf&#10;tPyfQavS6VRJHfVedIJ+OC6BNp+tpvQymzaOU/Jxij0AAACxi+ooYqfPnDlztLRzF3MgseOIU9bp&#10;a7f6y4wZM8RoAAIP7CUAAAAAAGMCB1KQmThxoqIEr1u3TrSEluTkZOX/L1iwQLSAcACDCIDIo8Hd&#10;ROO2ZtPkHbnkaPQobc99k6E5algeWHqKrtdFJsnSEqH004vULrpyRnKrtn/VRRb9fvFJuuk9OZXe&#10;D8ftp6R8i3Is/rCD65UNF2h3Zkt0EwAAgNhGzYTAwo6kwYMH07Bhw5T1KVOmKDop10vq0aOHNu5i&#10;wmM9npbfQgCCAewlAAAAAABjAgdSkBk9erSiBO/YsUO0hJa0tDTl/0+dOlW0gHAAgwiA6MDm9NC1&#10;cS0Oo38cm0AnS+poxVFfGjpFxuyjW/wijlT5P+N80Ur6yCVZWhxPX6aW04VKB10zy+eg2p4R+lSo&#10;AAAAIpf4+Hjq27evpod2VDiV3eLFi+E8AkEH9hIAAAAAgDGBAynIjBgxQlGCU1JSREto4fQU/P85&#10;EgqEDxhEAEQPLo+Xlh4uoWKzU7QQ9fs0TXPysKQW1yn1j/RtLC+su9CqjWsnXSecUqr8++QDpGah&#10;s9S76bOUUsqtqW9pAAAAADpAaWkpLVmyhB566CFNH72c3HzzzUqU0vHjx8VeAAgusJcAAAAAAIwJ&#10;HEhBZvjw4YoSfOjQIdESWoqKipT/P2rUKNECwgEMIgCiG3YY/fqDo4rz551deUpbYq5Zcgo9/uVZ&#10;pd3fsbQoqZjSy+1027yW7VlGbchUxgIAAACBguscLVu2TLEL/GsdcRq7gQMHKtkTuBZSamqq2AqA&#10;0AB7CQAAAADAmMCBFGSGDh2qKMHhqoGUkZGh/H9EIIUXGEQAxAZ1TrdYauHtXXn0D2MSqOf8Y3S2&#10;3K60HcrzOZY4HZ6KrdFDcxMKacK2HNECAAAABBeTyaQ4lgAIN7CXAAAAAACMCRxIQUZ1IM2bN0+0&#10;hJbExETl/8OBFF5gEAEQu1gaZKcSk1nloPf2FZC9ETUlAAAAAABgLwEAAAAAGBM4kIKM6kDidBDh&#10;gNNU8P9HCrvwAoMIAAAAAACEAqfTSXFxcTRgwAAlHR1HGQFgdGAvAQAAAAAYEziQgozqQBo8eLBo&#10;CS3jx49X/j8cSOEFBhEAAAAAAAgFY8eO1fROlmHDhokeAIwL7CUAAAAAAGMCB1KQUR1I3bt3V5ZD&#10;LWqBXKSwCy8wiAAAAAAAQLDhaCNV51SlT58+ohcA4wJ7CQAAAADAmMCBFGTYiaM34MIliEAKLzCI&#10;AAAAAABAsElPT5dsAJbp06eLXgCMC+wlAAAAAABjAgdSkIEDCTAwiAAAAAAAQLDh+kfdunXT9M7e&#10;vf9/9u4FPsrqTvz/b3d/e/vt/nf3t/u77K/3e6UtLW2xtNiypS0tlrbsUkWp2FKxYlFrUUAUBUVR&#10;QVQUUVHUKAqKonKRgIEAwUCAQIBAIIGQQAIJ5H6/5/z5PpznmedMJslM5j7zeb9e30rOeeaZyUwz&#10;c77zfc45I1RdXZ3uBWIX+RIAAEBsooAUZhSQIEiIAAAAEAkLFixwxp1r1qzRrcHLzs5Wy5Yt0z8B&#10;oUW+BAAAEJsoIIUZBSQIEiIAAABEgsxCmjBhgjXuTElJ0a3Bk+IR+6oiXMiXAAAAYhMFpDCzC0ij&#10;Ro1Sixcvtq4CTEtLU1lZWWGLjIwM637k/mTTXLl/kr3oIiECAABApEgRScacQ4YMURs2bNCtwZk8&#10;eTI5BcKGfAkAACA2UUAKMykgSRGnqalJt0RWRUWFVbwi2YsuEiIAAABEmlxUNmzYMDV79mwrLxgI&#10;KUbNnz/fGseSUyBcyJcAAABiEwWkMJMCUiiXjhgIlpuIPhIiAAAAhFteXp6Vf7hjzJgx1hh06NCh&#10;Pfr8CZnFZI9jySkQLuRLAAAAsYkCUphJ0iUbzkaTLJlHsmfq7Oy0rsiU9eHlqkw7qZafpV2utAwl&#10;EiIAAACEmxSQ7DFnOIKcAuFCvgQAABCbKCCFmRSQSktL9U/RIfsikex5pKenW8v6SXIyePBgNX78&#10;eOv5sTcblpArNfPz8/UtgkdCBAAAgHCTi6QmTZrkjDtDHVOnTtX3BIQW+RIAAEBsooAUZrLWuCRy&#10;0SSzaaqrq/VPyS01NVUNGjTISkxGjBihcnNzdc8l8vPw4cOtflmuI1Szx0iIAAAAEAkvv/yyM+4M&#10;dVBAQriQLwEAAMQmCkhIGu7ikfy3uLhY95ikiGSv9S7/zcnJ0T0DR0IEAACASKirq7Nm2dtjT5ll&#10;L7PtFy9erJYsWRJwzJ4921nymVUNEC7kSwAAALGJAhKSQmFhoVM8kliwYIHu8U367WNHjhypmpqa&#10;dM/AkBABAAAgUqTQI+NOKRqFQllZmRo9ejQFpCTCnrEAAAAQFJCQFGS5DTshkQRIrszsi+xb5S44&#10;zZs3T/cMDAkRAAAAIkVm0Mu4My8vT7cEb/ny5RSQkgR7xgIAAMBGAQkJLysry0lGJKZNm6Z7+jZ5&#10;8mTjdsEsZUdCBAAAgEiSL/hlCedQSUtLo4CUBNgzFgAAAG4UkJDwxo0b5yQjEitXrtQ9fVu2bJlx&#10;u+nTp+uewF133XXOeeTfABAqmZmZRgBAqPD+Et/ki31ZxjlUZAZ/KM+H2MOesQAAAPBGAQkJbc+e&#10;PU4iYoe/V8lt3brVuN2PfvQjVVRUpHsDI1fv2eeRfwNAqPCFC4Bw4f0FSB7sGQsAAABfKCAhoXnP&#10;IpKNX/0lV1m6byuxevVq3RsYCkgAwoUvXACEC+8vcJMCw0DHwoh97BkLAAAAXyggIaFNmjTJSUQk&#10;ZC34QMjx7tsPdBk7CkgAwoUvXACEC+8vcMvIyGAPpATFnrEAAADoDQUkJKyzZ8+qK664wkhqpKAU&#10;iJtuusm4/VVXXaV7AkMBCUC48IULgHDh/QVu8+fPp4CUoNgzFkAiY09HAOGSLO8vFJCQsNLT042E&#10;RiLQLz8kSfY+R3/LOfhCAQlAuPAFL4Bw4f0lNnR2dlrjWlk+rr99ZlpbW62lxUIZ+fn5avHixdb/&#10;DyggJR72jAWQ6BjPAAiXZHl/oYCEhLVmzRrnj9iOQJNeXwUkfxMqt8suu8y5vfxbkiLvkCvt5M2G&#10;IAgikJD3D/v9Rf7t6xiCIIiBhPf7C6LDPTtkyJAhVlGnN95LkYU6KCAlHvaMBZDoZExjv7/IvwEg&#10;VJLl/YUCEhKWdzIksXDhQt3rnwULFvQ4x6ZNm3Sv/9wFJIIgCIIgiHgLvtCNji1btvR4LRYtWqR7&#10;ezp+/Lj6wQ9+0OM2oYqpU6fqe0KiYM9YAImOAhKAcKGABMQ5X8UfKSoFYunSpT3O8c477+he/1FA&#10;IgiCIAginoMvdKMjLS2tx2vR3wVR99xzT4/bhCooICUW9owFkAwoIAEIFwpIQJzztfycLGsXiCVL&#10;lvQ4R0pKiu71nxSQ3CFJkXewhB1BEAMJ7/cSX8cQBEEMJLzfXxAd7hkegwYNUoWFhbrHt3AuY8cS&#10;domFPWMBJAN5X7PfXwJ9jwOAviTL+wsFJCSsyZMnO3/EdmzYsEH3+sdXAUnaAAAAgEhobW1Va9eu&#10;tWbSV1RU6Na+jR492hq3jho1yrr4KTMzU+Xn51v7JwUSubm51iwoWZZMzkcBKbGwZyxBEMkQ8v5h&#10;v7/Iv30dQxAEMZDwfn9JVBSQkLCmTJni/BHbIVdkBsJXAWnlypW6FwAAAIg9y5cvt8atUjgKFSki&#10;UUBKLOwZSxAEQRAEEZqggATEoQceeKDHH/PmzZt1r3987YG0bt063QsAAADEnurqajV48OABzQTp&#10;jSx3RgEpsbBnLEEQBEEQRGiCAhIQh3wlM6HYAynQWUwAAABApMmMoUCXb+6L7L20evVq/RMSga/l&#10;59gzliCIRAvv9xJfxxAEQQwkvN9fEhUFJCSst99+u0cy8/LLL+te/8yZM6fHOQ4fPqx7AQAAACA+&#10;sWcsAAAA+kMBCQlr+/btPZKZxYsX617/SDXZ+xxnzpzRvQAAAAAQn9gzFgAAAP2hgISEJctseCcz&#10;c+fO1b3+mTBhgnH7YcOG6R4AAAAAiF/sGQsAAID+UEBCwqqrq7M2D3YnM4Fu/CvrV7pvL2vJAwAA&#10;AEC8Y89YAAAA9IcCEhLatGnTjGRm/Pjxuqd/ra2txm0l1q5dq3sBAACA2CVjWZmRn5GRYS0pJl/0&#10;r1692hrPyhf8crEVkht7xgIAAKA/FJCQ0CRhdiczgwYNUk1NTbq3b3l5ecZtJaqrq3UvAAAAEFuk&#10;YDR//vwes+h7i7Fjx6oFCxZY414kH/aMBQAAQH8oICHheSfQUlTyh1yh6b6d7IcEAAAAxJLOzk6V&#10;mpqqJk2aZIxdA42pU6dSSEoy7BkLAACA/lBAQsLzXpdbrsr0x+zZs43b+Vt4AgAAACLhyJEj6o47&#10;7jDGrMHE5Zdfbs1Aqays1PeARMaesQAAAOgPBSQkvNLSUmvpOjupkaU6+iNXcsrVc/ZtJk6cqHsA&#10;AACA6JPZQiNHjnTGq6EMmVVSUVGh7wmJjD1jAQAA0BcKSEgKsra7O7EpLi7WPb6lpaUZx+fk5Oge&#10;AAAAILpkybohQ4YY49VQx+jRo/3eOxTxiz1jAQAA0BcKSEgKMqNIZh7ZiU1fSzPIlXTjxo1zjpXi&#10;EwAAABALZN8a72XHvEOWFZOZJbKU85o1a9SGDRtUVlaWVXiSn5cuXWqNh0eNGuXz9nZMnjzZGkcj&#10;sbFnLAAAAHpDAQlJQ5Lt4cOHOwmOJNLeJEGWZNo+xt/9kgAAAIBIkCXG7LGqO4YOHWoVjMrKyvSR&#10;/pGl6lJSUoxxsjsYDyc+9owFAABAbyggIam4i0hy5aZsEixtskxDeno6M48AAAAQs1asWOGMVe2Q&#10;JcekAFBXV6ePGhiZhb98+fIes5vk/P0t/4z4xp6xAAAA6A0FJCQduSpTrqrrbekPWXohOztbHw0A&#10;AABEn+wt473vkSw9Fupxq+xr4720XV/LPyMxsGcsAAAAfKGAhKQly3XIMnYyC2nevHnWFZ0kPgAA&#10;AIhF3vvNyKx6Gc+Gg8zOd+8fyiykxMeesQAAAPCFAhIAAAAAxLjJkyc7X9jLTCSZKRROUpySGU72&#10;fcoyeUhs7BkLAAAAbxSQAAAAACDGDR061PnSfs2aNbo1vHJzc537ZI+b5MCesQAAAHCjgAQAAAAA&#10;McxdyPnDH/6g6urqdE/4zZkzx7pfmY0UriXzEFvYMxYAAAA2CkgAAAAAEMNkKTH7y/u0tDTdGhmy&#10;95F931lZWboVyYA9YwEAAEABCQAAAABiWEpKilXA+elPf6oqKyt1a+TccMMN1v2vWrVKtwAAAABI&#10;BhSQAAAAACCGPf7441YB5+6779YtkfXMM89Y9//888/rFgAAAADJgAISAAAAAMSwWbNmWQWc1atX&#10;65bIyszMtO5fljIDAAAAkDwoIAEAAABADJs2bZpVwNm4caNuiayDBw9a93/ffffpFgAAAADJgAIS&#10;AAAAAMSwyZMnWwWcrKws3RJZpaWl1v3LTCgAAAAAyYMCEgAAAADEsBtuuMEq4OzcuVO3RNaZM2es&#10;+586dapuAQAAAJAMKCABAAAAQAybOHGiVcCJ1h5IeXl5zEACAAAAkhAFJAAAAACIYXYBadGiRbol&#10;sjIyMiggAQAAAEmIAhIAAAAAxDC7gDRt2jTdElnLli2z7p8l7AAAAIDkQgEJAAAAAGKYXUAaP368&#10;bomsmTNnUkACAAAAkhAFJAAAAACIYXYBafDgwda/Ix1Dhw617p8l7AAAAIDkQgEJAAAAAGKYFHGk&#10;gBPtYAYSAAAAkFwoIAEAAABADKOABAAAACAaKCABAAAAQAyjgAQAAAAgGiggAQAAAEAMo4AEAAAA&#10;IBooIAEAAABADLMLSKNGjVKLFy9Wa9asUWlpaSorKytskZGRYd2P3N/IkSOt+581a5Z+RAAAAACS&#10;AQUkAAAAAIhhUkCSIk5TU5NuiayKigqreEUBCQAAAEguFJAAAAAAIIZJASklJUX/FB3Lli2jgAQA&#10;AAAkGQpIAAAAABDDpICUnZ2tf4oOWTKPAhIAAACQXCggAQAAAEAMkwJSaWmp/ik6ZF8kCkgAAABA&#10;cqGABAAAAAAxTPYg6uzs1D9FR2trq6qurtY/AQAAAEgGFJAAAAAAAAAAAABgoIAEAAAAAAAAAAAA&#10;AwUkAAAAAAAAAAAAGCggAQAAAAAAAAAAwEABCQAAAAAAAAAAAAYKSAAAAAAAAAAAADBQQAIAAAAA&#10;AAAAAICBAhIAAAAAAAAAAAAMFJAAAAAAAAAAAABgoIAEAAAAAAAAAAAAAwUkAAAAAAAAAAAAGCgg&#10;AQAAAAAAAAAAwEABCQAAAAAAAAAAAAYKSAAAAAAAAAAAADBQQAIAAAAAAAAAAICBAhIAAAAAAAAA&#10;AAAMFJAAAAAAAAAAAABgoIAEAAAAAAAAAAAAAwUkAAAAAAAAAAAAGCggAQAAAAAAAAAAwEABCQAA&#10;AAAAAAAAAAYKSAAAAAAAAAAAADBQQAIAAAAAAAAAAICBAhIAAAAAAAAAAAAMFJAAAAAAAAAAAABg&#10;oIAEAAAAAAAAAAAAAwUkAAAAAAAAAAAAGCggAQAAAAAAAAAAwEABCQAAAAAAAAAAAAYKSAAAAAAA&#10;AAAAADBQQAIAAAAAAAAAAICBAhIAAAAAAAAAAAAMFJAAAAAAAAAAAABgoIAEAAAAAAAAAAAAAwUk&#10;AAAAAAAAAAAAGCggAQAAAAAAAAAAwEABCQAAAAAAAAAAAAYKSAAAAAAAAAAAADBQQAIAAAAAAAAA&#10;AICBAhIAAAAAAAAAAAAMFJAAAAAAAAAAAABgoIAEAAAAAAAAAAAAAwUkAAAAAEgQxcXFKi0tTa1e&#10;vVotWbJEzZ07V02dOlVNnDhRTZ8+Xc2aNUstXrxYrVixQmVnZ6umpiZ9SwAAAAAwUUACAAAAgDjV&#10;2tqqMjIy1Lx589SoUaPUl770pYBDbrdgwQKVl5enzwoAAAAAFJAAAAAAIO7ITCOZUTR48GCfRaGB&#10;xpgxY1RKSopVmAIAAACQ3CggAQAAAECc2L17t7Us3eWXX+6zABSqGD9+vHrllVdUeXm5vmcAAAAA&#10;yYYCEgAAAADEuLq6Omv/okGDBvks+IQrRo4cae2VBAAAACD5UEACAAAAgBhWWFjY5/5GQ4cOVePG&#10;jVPTpk1TS5cuVRs2bFBZWVlOyO1LS0utkGKQtKWnp6s1a9aoZcuWWUvhye2HDBni8/xStJI9kljW&#10;DgAAAEguFJAAAAAAIEZJoce7sDN69Gg1f/58q1AkRaFQkr2VVq9eraZMmdJjf6WxY8eqiooKfSQA&#10;AACAREcBCQAAAABikMwmsos39iygvLw83Rt+MuMoLS1NTZw40XkcUrwKddEKAAAAQGyigAQAAAAA&#10;MUaWlrOLNlLAkWXooikjI8OagSSPZ/jw4dZMJSSO6upqligEAABADxSQEBadnZ3WmuoTJkxQw4YN&#10;sxJNWZtdfpb2aCYnstTHvHnzrMcij0ke25gxY9Sf/vQnK1EnGQYAAEA0SbFGZhzJOHrt2rW6NTak&#10;pKRYj02KSfFUcLDzEynGSQEslvITIfcvz+348eOd/En+K49X8hd5/OEguc+sWbOs11T2xgIAAADc&#10;KCAh5GSddnuTX1k3XZIgSUokOZM2u2CTn5+vbxEZstTG5MmTncfQW8hjXrJkSVwlxAAAAEgM8oW+&#10;7HkkS8XF6n5DUuCSxyhj/HgQq/mJTZYJtIta8vjkccnjk8dpPz4p2IXyQjd34ci+DwpIAAAA8EYB&#10;CSGVmprqJCEjRoxQubm5uucS+dlOjiTpzM7O1j3hJY/Le/Ph/kKSzEiuMQ8AAABI8SCWi0c2WVJP&#10;xtdSnIllsZqf2NyPT/IP7yKWPB57RlIoHp/kN1OnTrXO5x0UkAAAAOCNAhJCxp38yH97u0JOkjS7&#10;mCP/zcnJ0T3hITOP7KXq7JD7lav4JIl0t3vHyJEjVV1dnT4TAAAAED6ylJoUM2K9eGRbvXq1VfQI&#10;1/JqwYrV/MTmfnwy86i3110KO/Zx8v+PgeyH1VfhyA4KSAAAAPBGAQkhIUmMndRILFiwQPf4Jv32&#10;sVKkaWpq0j2hJcmsvTSFPD5ZpsH7qj5J1CRZt6/s845p06bpIwEAAIDwkIuWpDgQ6RkwwZJ9RFeu&#10;XKl/ih1yEZkUZewxfazkJzYpWrnzJ1lCuy9z5851jpUZaoEut7148WJrjyUpokm4l++zgwISAAAA&#10;vFFAQki4r2aTQkx/s3YkoXMnTPPmzdM9obVixQrr/JKM97emeVlZmZo0aZLzmNwR60tzAAAAIL7J&#10;RU3R2oMnGFJoicVln+UiMHssH0v5iW3ixInOfUmu0l9BSP6/YR8vIQWhYEih0n0+CQpIAAAA8EYB&#10;CUGTRMOdePg7Y2fy5MnG7cKxVIQUhAJZ5kESYLni0P24JObPn6+PAAAAABDLJK9wj+VjKT8RaWlp&#10;xv3I7CJ/uGcNSbErmIKjFCzdj0GCAhIAAAC8UUBC0MaNG2ckHv4uYbFs2TLjdtOnT9c9oSFX8cmy&#10;FWvXrtUt/pHZRu7HJSHJGgAAAIDYN378eGMsHyv5iZAltmUJOvf9bNiwQff2zb3MnkSws6Tc55Kg&#10;gAQAAABvFJAQFO+lFCT8vRIuMzPTuJ0Ue0K51nhGRsaAN/X1TjplM10AAAAgUcjFVrL0nCxl1t/y&#10;bvFkz549xjhewt99pbZu3Wrc7kc/+pEqKirSvaGxbds24z4uu+wydezYMd3bt3Xr1hm3HTNmjLpw&#10;4YLuDZx7jygJCkgAAADwRgEJQfG+Sm/o0KG6p3+SqLpvK7F69WrdGzxJFAeaBLk3qbUDAAAAiHdS&#10;OFqyZEmP4oEUI2T/0HgXy/mJkL2L3OeX5bP9JXu2um8rIcvhDZT3uSggAQAAwBsFJARF9hhyJx2S&#10;eAZCjnffPhzLRAxESkqK8bgCSewAAACAcJM9PmfNmtVr+Cp8yGx/9z46vkJuK0WmeBXr+Yn38t8T&#10;J07UPf4ZNmyYcftglrFzn0eCAhIAAAC8UUDCgEkC6n3lYqAJkBzvvr2sBx4L1qxZYzwu2VAXAAAA&#10;iBUyG2Xs2LHGmFVi0KBBVhFFlnN2k2Wd+yse2TFt2jR9q/hy9uxZdcUVVxi/izwXgbjpppuM2191&#10;1VW6J3gFBQXW0tju899222261z/er+Hvfvc73RM4mZ3lPhcFJAAAAHijgIQBS09PNxIOiT/96U+6&#10;1z9yhaP3OWJhDfbly5cbj8nfjXcBAACASHFf9CQXdskYtrq6WveavJd2s0NmtMgYfsGCBUZxwt99&#10;g2JJrOcnqampPc4t9xcI7wvw5HUfyJ6vwn0eCQpIAAAA8EYBCQPmPUtHItAEyFeCFgvJqnsPJEnK&#10;ekvE/TVixAgjJJH1jszMTH00AAAA0L+lS5da49VRo0apvLw83dpTaWlpj5UDJGSWvcxkclu7dq3V&#10;J8WkeBPr+Yn3RWoSixYt0r3+kSX1vM/R12vfF+/zhLOARD4EAAAQnyggYcDshNUdsilsILw3kZUI&#10;ZiPYUJE9j+zHI8WkYEmS5P4dfQUJEwAAAAJhz0bJycnRLb75KopI0UmWpPZl9uzZ1jHxtheSr1lW&#10;Cxcu1L3+kZlY3ufYtGmT7g2OFIu8z/3cc8/pXv/cd999Pc4x0DwikkvYkQ8BAADEJwpIGDBfydWS&#10;JUt0r3/keO9zyJWD0SRX8NmPRZKqYGcfCRImAAAAhJosP9ffDJuKiooes49kn6S+Zq3I/klyXG5u&#10;rm6JD77yEykqBcLXRXLvvPOO7g3Ovffe2+PcgS6VHcoCFwUkAAAA9IcCEgbM15WMgRZ/fBWQUlJS&#10;dG90uJevk2UmQsGdMMm/WbIBAAAAwZCLnGRsuWLFCt3i2/z5851xqB0yw6gvhYWF1nEbNmzQLfEh&#10;1vOTqVOn9ji3LBkYiFBegOd9nkgVkMiHAAAA4gcFJAyYrJnuTjgkAk0yfSVA0hYt7is0ZVmPgW5I&#10;600SIvv3k38DAAAAwZBl62RsKbOFeuNr9pH8LO19kSWl5dj+lsaLNbGen9hLDroj0KJNvBaQyIcA&#10;AADiEwUkDNiUKVOMhEMiFAlQoMs4hJI9+0iW9QjlFXAkTAAAAAglewbS6tWrdUtP7pn1dvhTDLH3&#10;Ka2rq9Mt8SHW8xMKSJfuh3wIAAAgflBAwoA98MADRsIhsXnzZt3rH19rjK9bt073RpY8dnsd8Oef&#10;f163hgYJEwAAAEJt+PDhavr06fonk+xxJBdF2WNQCVk6rLW1VR/hmxSNZG8liXgT6/nJjBkzepx7&#10;165dutc/jzzySI9zpKen697ARHIPJPIhAACA+EQBCQPmK7kKxRrj4UxceiNL1Y0ZM8a6/96S8GCQ&#10;MAEAACDU7D1/vJexy8/Pt4pL9vjTDn/225H9keTYCRMm6Jb4Eev5yYIFC3qcW5YLDIT9+rgjNzdX&#10;9wbG+zwUkAAAAOCNAhIG7O233zYSDomXX35Z9/pnzpw5Pc5x+PBh3Rs5djJ32223qdLSUt0aOiRM&#10;AAAACDXZy0hmkchMIyksSPFDLobynnkkMX78eH0r32RmknvJO/l3vIn1/OSVV17pcW55zIGYNm1a&#10;j3MUFRXp3sAwAwkAAAD9oYCEAZM9gtwJh4QkrYFwJxJ2hKOA0xe5ElPuV67S7G9D4YEiYQIAAEA4&#10;bNiwwWfByB2jRo3qdZwrM/FlXD927FjjNikpKfqI+LF9+3bjd5CQ/ZwC4Ss/OXPmjO4Nzvr163uc&#10;+6WXXtK9/rnhhht6nEP2wxoICkgAAADoDwUkDFhhYaGRcEgEeqWiLI3hvn2k11qX5T2GDBlihfw+&#10;4ULCBAAAgHCR/Y68C0B2yHjb1zhXCkoya0nG375uJ/slxZtYz0+ys7ONc0sEegGevey2HSNHjtQ9&#10;gXOfR4ICEgAAALxRQMKAyQa7gwcPNpIOWYc9EJKYum8fjv2HelNWVmbNOpLikSRz4UTCBAAAgHCS&#10;mURSSJI9f6QoITOIvPdGcpNZ/3JcXxFvYj0/kZlC3rPFAi1wSe4SzO3d3OeRoIAEAAAAbxSQEBTv&#10;Nbj7W1vdTdZZd99Wwp+NfUOhqalJjR492krgAt24diBImAAAAIDwi/X8ZPLkycb55Wd/yawx920l&#10;0tPTdW/gvM9FAQkAAADeKCAhKHJVozvpkIKMFGf8IVdIum8rMdD1uwMhj0+WppDHmpqaqlvDi4QJ&#10;AAAACL9Yz08k/3CfX2YUyewxf3gvgSezrfz93Xxxn0uCAhIAAAC8UUBC0LyXeehrqQy31atXG7eT&#10;ok642cUjub8VK1bo1vAjYQIAAAAiI5bzE5nl5L3vlL/LaS9fvty4XSCzl3xxn0uCAhIAAAC8UUBC&#10;0GR9dHfiMX/+fN3TN9m01307fxO7gXIXj2RN+EDJ7WWNcUn6AkXCBAAAAERGrOcn8njc9+PvflPu&#10;nEIiJydH9wyM+1wSFJAAAADgjQISgiYb8Lo3gx07dqzu6Z0s0+C+8m7ixIm6JzzcxaNFixbpVv/Z&#10;t580aZJuCQwJEwAAACJBigBysZRc+CT7/5SVlekeD2mTce2yZctUcXGxbk0csZ6feC+V5899ST4i&#10;S9bZt5k6daruGTj3Y5CggAQAAABvFJAQEgsWLDCSj/4S0bS0NON4f6+ek2RQkqWRI0eq6dOn+0yI&#10;vbmLR/5efWiT2UaylMWYMWOs269Zs0b3BIaECQAAAOEk42RZ0swec9oh7b7IeFwKK3KMFJqkqJFI&#10;Yjk/EfPmzXPuSwpDFRUVusc3yUPs46U4VlhYqHsGzj6fHRSQAAAA4I0CEkJCrtizE1CJWbNm6Z6e&#10;pCgzbtw451hJ7vwhtxs1apRzO4nRo0f3uaScu3gkiZZc3edvyH25r1wMZpNaEiYAAACEy8qVK9WQ&#10;IUOc8aY7eisg2aQwIWNeCZmRJOP6RBCr+YlN8gopOtm36+tCNzlWzmsfO5AVFbzJY7TPZ0dqaqru&#10;DT3yIQAAgPhEAQkhI1fBDR8+3EkMNmzYoHs8JJGT5M0+JpAZQXJFnH07d/R2daBcxWfPHApFTJs2&#10;TZ85cCRMAAAACIfexsh29FdAElI4sC+ckllMiSLW8hNvcpxd+JPn39eeS/L4ZIaTfe5AV1ToTXp6&#10;unNOO2RWVLiQDwEAAMQnCkgIKXeSJjN2Fi9ebLXJVXOSpAzkyj5bbm6uc1t3SLs3KR65r9ILRcjj&#10;HygSJgAAAIRaUVGRuv76640xq3f4uzTd/fff79zm2Wef1a3xL1byk97I6+N+fEuXLrWW26urq7Me&#10;n/uCuEAfny/ye0shrbcZa0uWLOl3Ob2BIB8CAACITxSQEHKy7rdcGScJkDsZsUOWlMvOztZH+0+u&#10;vpP12d3nkp+l3Zv7KsJQhGyo6+t+/EXCBAAAgFCTpczcY1YZf8tSzHPnznVmrfgzA0lI0cI+j8yG&#10;CaQIEutiIT/pi7xGkr/Ys8C8Q17TYPeocu+h5G9IMSlUyIcAAADiEwUkhI1cuSZXt8lVfrIcwooV&#10;K/xezqE3ciWeXHknS2vIeeUKunhAwgQAAIBQc+/xIzNV3MUiu2DgbwFJDB061DnfpEmTdGviiPX8&#10;RF4reXxSGJSCl+xtFWzhKFaQDwEAAMQnCkhABJAwAQAAIJRaW1udGStTpkzpUbgYSAHJvZybFJOA&#10;UCEfAgAAiE8UkIAIIGECAABAKO3Zs8caW/7sZz9T+fn5utUjLS3N6vd3BosUpLz3ED1y5IjuBYJD&#10;PgQAABCfKCABEUDCBAAAgFDKzMy0xpbTp0/XLaZAZyAVFhY641U7UlNTdS8QHPIhAACA+EQBCYgA&#10;EiYAAACEUm5urjW2lP1yfAm0gLR69WpnvGpHenq67gWCQz4EAAAQnyggARFAwgQAAIBQqqurs/ZA&#10;mjx5sm4xBVJAkv2TvJevk5AiFRAK5EMAAADxiQISEAEkTAAAAAi1SZMmqaFDh1rFJG/+FpA6Ozut&#10;IpQ9VrVjxIgR+gggeORDAAAA8YkCEhABJEwAAAAINdmjSMaXs2bN0i0e/hSQpHg0f/58Z5zqjgUL&#10;FuijgOCRDwEAAMQnCkhABJAwAQAAIBzGjx9vjTGXLVtmFYRs/RWQ0tLS1KhRo5wxqjtkVlN1dbU+&#10;Egge+RAAAEB8ooAERAAJEwAAAMKhsLBQDRs2zBpnSjEpPT3dWtLOu4BUUVGhcnJy1Nq1a9XEiROd&#10;samvWL16tXUbIFTIhwAAAOITBSQgAkiYAAAAEC7Z2dlqyJAhznhTQmYRyX9lL6PBgwcbfX1FSkqK&#10;PisQOuRDAAAA8YkCEhABJEwAAAAIp127dqmbb77ZGXMGGldeeaVauXKlPhsQWuRDAAAA8YkCEhAB&#10;JEwAgFhWWtuqHkwrUpuPV+kWAPGotbXVKgKNGTPGGXv2FzI7ad68eb3ulQSEAvkQAABAfKKABEQA&#10;CRMAIFa1dnSpj93/kfpvd2y14vb3CnQPgHiWn59v7WU0d+5cNXXqVGvfI4lp06apxYsXW32y9J3s&#10;lwSEG/kQAABAfKKABEQACRMAIFbd88FJp3hkx53rTuheAACCRz4EAAAQnyggARFAwgQAiJbKxnY1&#10;9uXD6kuP7FZzUgvVhYZ23aPUB3mVPYpHEv/rvp36CAAAgkc+BAAAEJ8oIAERQMIEAIiW0S8cNIpD&#10;/+/+j1RuWaM6W9eqBi3IMvrc8eq+Mn0GAACCQz4EAAAQnyggARFAwgQAiIbb3s33WRyS2UjDFu8z&#10;2m5Zk6+++fhe5+eRzx7QZwEQr6qrq1VnZ6f+ycTeR4gk8iEAAID4RAEJiAASJgBANPzrvTucgtDf&#10;zkx3/u3EtEv/vSrlsHX84h1njP71RytUc3uX1Qcg9pWVlal58+apiRMnqmHDhlljz9LSUt3rUVFR&#10;oYYOHaomTJigli1b5vMYIJTIhwAAAOITBSQgAkiYAACR8OCHRer/zt2prn41Vx0obTCKQbIk3bUr&#10;jhhtEpc9ult1d3dbt69v7VT/em+G0/c3My4Vnf7pnu1qQXqxdQyA2COzjFJSUtSQIUOcMacdvRWH&#10;ZAbSkiVLrELSoEGDrEJSb7OVgGCRDwEAAMQnCkhABJAwAQDCbWtBtVP4kbjxrTzn3381PV11dF0q&#10;Eo19+ZBx3NojFVa77Ynt5iwkd7x3+II+CkCskKKPzCSyx5re0d/sosLCQjVq1Cjr2PHjx6viYorF&#10;CD3yIQAAgPhEAQmIABImAEC4DX8621Xs2aI+Me8j5+f/WLpfH3XJda8fVf99erp6eIvvL4q/tnCP&#10;61yeGPfKpaXuAMQOmUVkjzN9hT/L08mSdsOHD7eOHzFihLV3EhBK5EMAAADxiQISEAEkTACAcHp5&#10;7zmvYs8W4+d7Uwv1kf45fK7RKhb9YfUx9R9L3YWpraqkplUfBSDa0tPT1Q9+8ANnnOkr8vLy9NF9&#10;e+GFF5zbzJo1SzU2NuoeIHjkQwAAAPGJAhIQASRMAIBwGrPcXJbOOzYfr9JHBq6wstk4V2+zlgBE&#10;nnuMKSFL2a1evVplZWWp5cuXW23+zEASra2txrnk9kCokA8BAADEJwpIQASQMAEAwuV8Q5tR4Pn8&#10;w7uNn/9h1nbV1Bbcxvi/fMlToBq0YLduBRBtv/rVr6zx5WWXXaYWLFigKisrdY9SaWlpVp+/M5DE&#10;z3/+c2fMeu211+pWIHjkQwAAAPGJAhIQASRMAIBQyr/QpCa/macmrcpTj2wtNgpGr+47p/5mxjbr&#10;3998fK/aUVijbzVwb+WcN+7jw/yBz2gCEBp1dXXO+DIlJUW3eqxZs8bq83cGkhg/frxzzkGDBlmz&#10;koBQIB8CAACITxSQgAggYQIAhMqGvEr1b/dmOMWcv5qe7vx7xDP79VFK1bcGN+vI27/P3encz/Vv&#10;HNWtAKIlOzvbGluOHTtWt5gCLSBJsWjw4MHOmFUiNzdX9wLBIR8CAACITxSQgAggYQIAhEJbZ5f6&#10;l9k7nEKOdzyVUaKPDL0Z608Y93W2lpkJQDTJPkcytpw7d65uMQVaQLILUu6QcwChQD4EAAAQnygg&#10;ARFAwgQACIUXs84aRZz/dscW598/f/GgPio8Dp9rdN3vVnXXhpO6B0A0FBYWWmPL+fPn6xZToAWk&#10;JUuWOONVO6RIBYQC+RAAAEB8ooAERAAJEwAgFH6wZL9TwPnGoj3q0w9mWv++Ykm2am7v0keFz/hX&#10;c537/7u7tqnq5g7dAyDSOjs71bBhw9S4ceN0iymQAlJOTo6155E9XrWjuLhYHwEEh3wIAAAgPlFA&#10;AiKAhAkAEIzTNS3WDCO7eCOx9KNLy9XtPFVj/TcSMotqjcewaNtp3QMgGmbPnm3tW5SXl6dbPPwt&#10;IFVUVKjhw4c7Y1U7ettbCRgI8iEAAID4RAEJiAASJgBAML75+F6jcPM3M9JVQ2un7o2sny3LcR7H&#10;yGcP6FYA0ZCfn2/NHBozZoxqbTX3JfOngCSFJ5nBZI9T3bFy5Up9FBA88iEAAID4RAEJiAASJgDA&#10;QN36br5RPJJ4ZGv0lpV6OuOM8VjON7TpHgDRMGvWLGuMKTOG3DOR+iogydJ006ZNc8an3iFFJVki&#10;DwgV8iEAAID4RAEJiAASJgDAQGSdrjOKNZ9+KNNqi6ZTVS3GY3p5zzndAyAampqa1IQJE6xxpsxG&#10;ksKQzB5asmSJ1ZaRkaHS09NVSkqKmjdvnpo8ebLP/Y7skOXsCgsL9dmB0CAfAgAAiE8UkIAIIGEC&#10;AAQqr7xJ3bG2wCjWHD/fpHuj6/In9zmP6dcph3UrgGiRItKUKVOc8eZAY/To0RSPEBbkQwAAAPGJ&#10;AhIQASRMAIBAXP1qrlWc+e/T051Cze9X9dwkP1ru33zKeVwS5fUsYwfEgnXr1qkbbrjBGXf6G1I4&#10;ev7559X58+f1mYDQIh8CAADijf1l6rtP7VO3vZuvWjq6dCtiGQUkIAJImAAA/krZd84oztiReqxS&#10;HxF9eeWNxmNbkH5a9wCINtm7aMWKFVZRyB5/9hYjR45Us2fPVhUVFfrWQHiQDwEAAFlR41IOucWK&#10;G986pnsQyyggARFAwgQA8NcXHt7lFGYuDay3qk888JHujR1XvnDQeZyDFuzWrQBiSV1dnUpLS1Nr&#10;1qxRy5cvV8uWLVOpqakqPz9ftba26qOA8CMfAgAAUjDy5Lpb1YHSBt2DWEYBCYgAEiYAgD+e21Vq&#10;DKjtAtLM9Sf1EbHjzZxy47F+mF+lewAAMJEPAQCQ3HLLzFUsvv3EXt2DWEcBCYgAEiYAgD9+uzLP&#10;GVD/0z071KoD5eqpjDO6N/b8v/t3Oo+X5QeA6MjNzVUpKSmqtLRUtwCxh3wIAIDkdt3rR53cUaLg&#10;QpPuQayjgAREAAkTAMAfX3QtX3fH2gLdGrtuf6/AebxS8OrW7QAiY+3atWrQoEHOOHPp0qW6B4gt&#10;5EMAAMSuoqoW/a/wePvQeSdvlLj13Xzdg3hAAQmIABImAEB/zta2GoPqtw9d0D2xK7Oo1njMMmMK&#10;QGTIHkZDhw51xpgSI0eO1L1AbCEfAgAgNo158dLetpc/uU9daGjTraFzb2qhkTP+zYxt6lwde3HG&#10;EwpIQASQMAEA+rPm8AVjYF1SGx+D6q8t3OM85v9Yul+3Agg3WbrOHl/aMWHCBN0LxBbyof417vtQ&#10;lTwwXp1/8R7V3RH6L/AAAPD2u5XmsnK/WH5I94TG6oPmzCOJ+zef0r2IFxSQgAggYQIA9GfG+hPO&#10;oPrzD+/SrbHvka3FRkKQsvec7gEQTtXV1c74UkKWssvJydG9QGwhH+pbw55Ulf/r/+dEybxrKCIB&#10;AMJqedZZI4/7b9Mu/XdOaqE+InjfWOS52FBi4htHdQ/iCQUkIAJImAAA/fnBM/udgbVsMBpPvvjI&#10;buexf35+/BS/gHg3fvx4Z4w5f/583Rq8iooKlZ2drX8Cgkc+1Lv2CyUq/6qPGwUkibMLJ+sjAAAI&#10;vV++dMjJ4f5C/1fiL+9MV8XVge+JlJZfreZuOqXez720FPtVKYedc0rcteGE1Y74QwEJiAASJgBA&#10;f/5h1nZncL1kZ4lujQ+vZZcZyQF7IQGRUVhYqIYMGWKNMdPT03Vr8FasWKFmzZqlfwKCRz7Uu5oP&#10;XupRPLKjdstKfRQAAKFT29Jh5G83vX3M+Pmf7tmhfv7iQTXvwyJ11o/9iv7rFbNY9NuVedY57J+/&#10;/cRefSTiEQUkIAJImAAAfTl+ockYcO8orNE98eMrC7Kcx/+T51lGC4gUWbZu+PDhasyYMaqsrEy3&#10;BmfevHkUkBBS5EO9K33oOqdgdPqeX6pTU77t/Hzyd5epjsqz+kgAAELj1X3mBYB55U3qhjfzjDY7&#10;/mp6uvrtyqPqucxSfWvTCq+LCX3F2iMV+mjEIwpIcaKzs1OVlpZaCWJaWppas2aNyszMVFlZWaq4&#10;uFg1NTXpIxGLSJgAAH3x3ly0prlD98SPx7efNn6HN/YzCwmIFMkHJk6caBWSMjIydOvAyNJ1MquJ&#10;AhJCiXzIt+7WZpV/1cecglH1+0tV/UdrnZ8lSh++Xh8NAEBouGcM2bODiqpa1KcezDRyOu/4zetH&#10;rGPdrkrJ9XmsHb5ug/hCASlG5efnq2XLlqkJEyaooUOHOoPtvkKuOpw+fbq15ESorj5EaJAwAQD6&#10;cm9qoTPA/lyc7iFU29yh/mbmNuf3+Nbje1VXt+4EEHKyT5FcVOYOKSLJeHPq1Kk9+vyJ2bNnO0vi&#10;UUBCKJEP+dawe4NRLGo9nWe1ly2dZrRXvbfUahd1Ge+qkrlXqdrNr+kWAAAC84+u5dNlmTpbY1un&#10;WrarVP3kuRz18Qc+co5xx1Wv5uqjlWrp6FL/fXq603fLmnz1/SWevX3/95wMdaoq8P2UEFsoIMWQ&#10;vLw8a7mIkSNHOoPrYEKKTykpKVZyiegiYQIA9OVXrg1M//Plw7o1/sxYf8L5PSRkGQQA4SEzhdxj&#10;/1AHBSSEEvmQb+XP3ukUiYpu+75uVaq7vU0V/fmHnr7bR1jtDVkfOG0SdTvesdoBAPDX7uI6I2fL&#10;LKrVPT3JsX9+v0D9netCQYkXsy4tryp737rbc0obrPYTFc3q3cMXrKXaEf8oIMUA2fBWZg599atf&#10;NZK2UMWPfvQj9dhjj6kjR5gyGC0kTACAvnzmIc9SAXM2ndKt8emny3KMJGK5Ti4AhFZ5ebn6xS9+&#10;YYz7QxkyiwkIFfIh3wpv/o5TDLrw8n269ZL6THMpu9otb6iCCZ812gpv+pbqbuXLOQCA/xame5Ye&#10;/x+ztuvWvp2saFafcS1v96/3ZqjzDW3qmtc8y9d9bWGWPhqJhgJSFMmMI0nM3IlaOGPw4MFq0aJF&#10;1n5KiCwSJgBAb6qa2p1Bt8Q7hy7onvh0urpF/dt9Gc7v87czt6nii20AQm/hwoXGeD+UQQEJoUQ+&#10;1FPr6WNGMahx34e6x+PkpK86/e5/u6N4xk9V8Z0/UUW3DlelD05QTUficylcAEBk/NK1+sXPluXo&#10;1v69lWPONpr6znH11zM8y9fdu7FQH4lEQwEpSpYsWWIkaL3FsGHD1Pjx4631zGUZCQlZ5k5uLyHr&#10;lEubDMLlmNGjR/s8jzvGjh2rCgv5o44kEiYAQG8WuK4Ak8hPgGn+b3olFyxlB4SHjOnd43w7RowY&#10;YS2LHWgMGjTIOQdL2CGUyId6qtnwolEI6m5t1j0e51+691L/OM9xEid/e5nxsztOTvqKajsX37OZ&#10;AQDh8y+zdzh52kNpnv2P/PHZh3YZeZ47DpTW66OQaCggRVhTU5OaMmWKM3i2Y+jQoWry5MlWUSgt&#10;Lc2anSTHDoTMMMrPz1epqalq8eLF1l5I3vcns5FWr16tb4FwI2ECAPgi6027B92DFiTOtH8pGrl/&#10;N9mMFUDoyUVkMsaUMX9xcbFuHbiVK1eqIUOGUEBCSJEP9XT2kd86RZ+S+6/SraaWgv1GcUii6LYr&#10;VMeFM9aeSd59dhRc/2XVesqzyTkAAGLfmXojR9tRWKN7/HP4XINx+/82bYv1328s2qOPQCKigBRB&#10;coWge4aQXBk4f/58lZPj/3TBgaqurlZr1qyxlqJwX1koBSaEHwkTAMCXca8cNgbgaflVuif+ybJ1&#10;f3mn53f733My1N4zdboXQKhs2LDBGmNmZ2frluDJigcUkBBK5ENeurvUid98zin4VK15Snf0VPvh&#10;a6pwylDn2IY9qVZ7W0m+OjXl21Zb0Z9/qIpu/Z5zjB3V61+wjgUAQCzOOOPkZ38zY5vq6tIdAbj5&#10;7ePOOex4YDMzXxMZBaQIkRlFciWfDJilgCN7EbW2tureyJIrE6dNm+YM4KWIhfAiYQIAeDtb12oM&#10;un+4dL/uSRz3X0wk3L/jpx/MVHUtHboXQChITiHLXqenp+uW4ElRigISQol8yFS3fbVR6JGZRv1p&#10;yklXzcd6XuHtvm3JnF8b55Uof36m7gUAJLvxr+W68s8DujUwFY3t6gfP7HfO8xd3blW5ZY26F4mI&#10;AlIEyOwfWVNcBsuyn5EsLxcLpKglj0celyydh/AhYQIAeFvotffRycqeex8kgj++Y16h9vtV7IcE&#10;hNry5ctVRkaG/il4paWl1rLaQKiQD5lKHrjGKfCcnvFT3RoaFSseMgpIEk2Hd+peAEAy+/gDHzl5&#10;2T0fnNStAyOrZzyypVhtPp44q2jANwpIYSb7EU2aNMmadbRixQrr51gi+yzZg/lQJp0wkTABALx9&#10;/bE9zuD95y8e1K2J6dcp5lJ9a49U6B4AQDIgH/JoO3vSKO5Ur3te94ROY3aayr/qY859lD50ne4B&#10;ACSr/AtNRk72QV6l7gH6RgEpzGSPISkepaZeWqc4VskydrL0RVlZmW5BKJEwAQDcDp01Nx99Y3+5&#10;7klMJbWt6l9m73B+3xvfOqZ7AARLxu9ZWVmM4xHTyIc8Kt9aZBSQOmvDc1FF5erHjftpytmmewAA&#10;yeiVveeMHLSmmaXF4R8KSGFUWFioBg8erNauXatbYtvUqVNZ6zxMSJgAAG7u5ev+8s6tqqVjALuX&#10;xpnb3y9wfmfZCwlAaMyePdsaY8p/Q2nNmjXWSgpDhw5Vo0ePVnPnzmVZOwwY+ZBH8Z0/doo6Zx+7&#10;UbeGXldrszo56SvOfZ17YoruAQAkI7mIz87Hvvn4Xt0K9I8CUhhJwrVo0SL9U+yrq6tTI0aMsPZG&#10;QmiRMAEArnv9qPqHWdvVNa8dUVc8ne0M3q98IbGXr7NtOFrh/M4SB0rrdQ+AYMgFYDLGDOWFYO6x&#10;q8SQIUOcf8v9yDLYQCDIhy5pLTriFHQk6jLW6J7wqFj5qHF/HVXMVASAZPXdp/Y5udiUt1kRAv6j&#10;gBQmMvtIikextudRf3JyctTKlSv1TwgVEiYASG7vHr5gFE/+2x1bLka69e/FO87ooxJbe2e3+usZ&#10;l35niUe3FuseAMEIdQFJ9m21x60Sy5cvt3KaiooKlZKSYi3PPXbsWOtnwF/kQ5dUrFroKeiM/6Tq&#10;bmvRPeHRdu6UUUCqfGex7gEAJJt/vsezpPhTGcmRgyI0KCABEUDCBADJ7ea3jzuDde84fiF5ruT/&#10;+YsHnd/7x88d0K0AguEuIElRR/Y2HTdunLX0nF3skeXt/Fl+TgpFcjt73Dpq1Cjd4yF7u8p55T7i&#10;7WI5RA/50CXF00Y6xZxzj0dmSbnSR37r3GfBtZ9WrUVHdQ8AIFmcrmkxctC0/CrdA/SPAhIQASRM&#10;AJDcPjd/l2fAPs0zcP/Kgix9RHJYnHHG8zxcjMyiWt0DYKDsApIsRS37r9pjTl8h+xi1trbqW/aU&#10;nZ1tHD99+nTdY5IilfTLfwF/kA8p1ZKf7RRyJOo/isxeyQ1ZG437lSLS6bvHqNq0N1RXY50+CgCQ&#10;yFKPVRp5WGlt7+NBwBsFpCSQlZUVsiUtMDAkTACQvA6dbTAG6/O3FKmxLx9W31+yX+1KsgJKXUuH&#10;+vu7tjnPxW9eP6J7AAyUXUDyN2RGUm9FpKVLlxrHys++lJWVWbOQJIqLWY4S/SMfUurCy3OcIs6J&#10;iV9Uqrtb94Tf+VfmGkUkOwr/8E1V+daisC+lBwCIrse3n3ZysH+9d4duBfxDASkJrF27lgJSlJEw&#10;AUDyemybZ7D+FxejpaNL9ySn6etOOM+HRH4SLeEHhMPkyZOdcaa/sXix731QZKk793Fr1vS+wb/M&#10;TpJjyDPgD/IhpQpvHOIUbsqfvUO3Rk7pQ9cZxSPvKH9+pmorPaGPBgAkkslv5Tn51/eXZOtWwD8U&#10;kBKcrIM+evRoErsoI2ECgOT1i+WHnMH66BcO6tbkVVRlrr89e2Oh7gEQqMLCQmeMaYcsZTdp0iSr&#10;GLRkyRIrJBeYMGGCc4wsdedr5pD3bKa+9k1KSUmxjpFZSHV1LIOFviV7PtSwJ9Uo1jQd3K57Ikse&#10;x7kn/6iKp/3IeDx2FE7+huqoOKuPBgAkiuFPZzv5102rj+lWwD8UkGJYdXW1Sk9Pt678k1i+fLmT&#10;BPoTsia5JJAySKeAFF0UkAAgef3fuTudwfq8D0/p1uR2zWtHnOfkUw9m6lYAgZI9jewx5sSJE/ss&#10;+Ii8vDyruNRbfuAes0rIUti92bBhg3Ncf/cLJHs+dPbRSU6R5tTU7+rW6KpJfcUqGLkLSBIXXp2n&#10;jwAAJIp/mb3Dyb8WZ5ToVsA/FJBiUGpqqrr11ludAXYoYurUqfrsiAYKSACQnE5WNjsDdQnZvBRK&#10;bThaYTwv7x6+oHsABMK+WKyvpea8NTU1qXHjxlnhTYpQ9phVoq8CkvTZx8mFa0BfkjkfajtbaBRo&#10;Kt9+UvfEBpmVVHTL95zHV3DNp1RnXZXuBQDEu93FtUbutfk47/EIDAWkGOO9cW2oggJSdFFAAoDk&#10;tOpAuTFYr2xs1z344iO7nedFlvkDEJjW1lZrbDmQ4o2scjB06FD9k4d3Aam0tFT39CRL4NnHye2A&#10;viRzPlTxxsNGAamjqkz3xI6W/GzjMVasWqh7AADxzr0H7T/evV11desOwE8UkGKIzDyyB9WhDpaw&#10;iy4KSACQnO5Y6xmsf/mR3boV4qG0Iue5kdh3pl73APBHfn6+NbaUZekCZRd/ZL9UN/c+SRJ9FZDk&#10;fu3jxo4dq1sB35I5Hyr+8w+dwozsPxSrzi74vfM4T/7+a6q7u0v3AADizdM7S9TIZw+oLzy8W/39&#10;XducnGvSqsDHjQAFpBgiiZc9qHbHyJEj1ZgxY6wr+wIJuZ19DgpI0UUBCQCS0w+e2e8M1ie+cVS3&#10;QlQ1tau/nuFJZm54k81cgUDYBZyByMnJsW7rXSBy5w+++t0yMzOd4+R2QF+SNR9qPX3MKcpI1Geu&#10;1T2xp+lQhvFYaza9onuU6qgqV11Ndapx34fqwqsPqJJ516jKtxbpXgBALMkqrnNyLO9Yf9S8eAjw&#10;BwWkGFFdXe0MqO1YsmSJKisLbnq7JHbDhg2jgBRlFJAAIDn93UxPgeSpjDO6FbY/vVdgJDS1zR26&#10;B0B/7CXsCgsLdYv/JM8YNGiQ/snDu4Ak+yX1RvZdso+jgIT+JGs+VPXeM05BpuCqj6mult7/pmLB&#10;mdm/8jzeaz6lTt89RhVc+2mnzTtK511rFZYAALHjyR1njBzLjv8zZ6c+AggMBaQYYV8FaIfshRQq&#10;UjyigBRdFJAAIPm8n1thDNh3FdXqHtg25lUZz9Hbh87rHgD+GD16tFq0KLBZAJJ3DB482LqttxEj&#10;Rjhj1iFDhuhW35YtW+YcK6sfAH1J1nzozOyxTrHl7MO/1a2xq27HO0aByJ+Ih98LAJLJNa/lOvnV&#10;/5ydof597k7r38uzzuojgMBQQIoR7k1oJerqQncVj1wdSAEpuiggAUDyuf6No87A/QsP79Kt8HbZ&#10;o1nO83TT28d1KwB/2GPMFStWqM7OTt3qm+QXKSkp1uoEcpvx48frnkvk9vZ4VWLUqFG6x7epU6c6&#10;x5JroD/JmA911lcZhZaaza/qntjm3gvJV5yacrkqnPRVo61hT6q+NQAg2j79YKaTX83acNJq67b+&#10;FxgYCkgxQhI2uRJQBtRy5V8oydrlaWlp+idEAwUkAEgunV3d6h9mbXcG7jPXXxq4o6fb3s13nqfP&#10;PJSpWwH4Izc311qKTsaYUvCRApGM+2V/pPz8fJWenm4Vl+bPn6+GDh3qjEcl5Hbz5s1zCk/eKyL0&#10;NauooqLCuV8JWRIP6Esy5kMNWRuNIkv7+dO6J/aVPz/z0uO+6mOq9NFJqib1ZdWYs001H9tr9XfW&#10;V6uTk7/u/G7FM35mtQMAoquoqtnJrSTWHmHPIwSPAlIMuffee60B9Xe+8x1VUlKiW5EIKCABQHJx&#10;F0UkZCNT+LbuYlLjfq4Onq3XPQD8sWDBAmec6W+MGzfO2itVikDybzmHLGnnPmb48OEqOztb34tp&#10;+fLlxrEbNmzQPYBvyZgPXUi53ymwnJr6Xd0aP1pOHuxzf6PqD15yfj8JKToBAKJr1YFyI7c639Cm&#10;e4CBo4AUQ9xXEGZkZOjW4MlyFQPZXBehQwEJAJJHfWun+vgDHzmD9kELduse+NLa0aX+8k5PkvPI&#10;1mLdA8AfTU1NPYo/fYXkG5J3iNTUVGMmkTvGjBlj9cleR26yuoEUl+zj5N+tra26F/AtGfOh4ruu&#10;dIorZUtu162J5fSMnxlFpPPLZ+seAEA03P5egZNXXfYoeShCgwJSjLE3ow3lOuJZWVmsSx5lFJAA&#10;IHl8+eJA3R60S7y6r0z3oDe/fOmQ83x9+4lLy+MA8J8UkaZPn+6MN3sLKfZIbuAms4fspbTtmDBh&#10;grW0nSx9Jz/LEtuST8hMpZEjRxrHsnwd/JFs+VBXU71RWKnd8obuSSxtpSdU4Q2Djd/13BNTdC8A&#10;INIkl7LzqkmrjupWIDgUkGKQPbjubcmIQK1du5YCUpRRQAKA5DD2ZU8hRGLcK4d1D/qSsvec8bwd&#10;PNugewAEQmYUyZJ03gUh2f9IikGyd5EvMiNp0qRJVnFIClHu46RA5D6XO+R+ejsn4JZs+VDj/i1G&#10;UUUKLYmq6fBOdWLil4zft/koV70DQKRVNbUbOdXLe87pHiA4FJBikFztJwUfuUIw2IRMrkaUJJIC&#10;UnRRQAKAxLciu8wYsH/6wUx1srJZ96IvjW2d6q/uTHeeu3s3svQuEAzJJ/Ly8qzZRrKUteQEwZDC&#10;1JAhQ5zxrB3MPoK/ki0fqnjjEaeYUnjTt3Rr4mo5dUjlX/0J53c+99StugcAECnv55p7y5KLIlQo&#10;IMUwGVhL8WfNmjUDClkOb+zYsdYgnQJSdFFAAoDE972ns53B+t/dtV2dqGDAHohrXjviPH9fXWgu&#10;sQUg+qQQJUvbyXhW9kaaPZu9TuC/ZMuHSu6/yimmnF10k25NbBdenef8zhIdFWd1DwAgEu5Y69n/&#10;6HPzd+lWIHgUkGJQenq6Gj9+vDPADkVQQIouCkgAkNhSj1U5g3WJ53aV6h74S/aKcj+HrR1dugdA&#10;LKmurlZ1dXX6J8A/yZYPFUz4rFNIqV6/TLcmtvazhUYBqertJ3UPACASLn9yn5NL/W4l+x8hdCgg&#10;xZi+1hgPJiggRRcFJABIbL95/agzWP/3uTt1KwJxoLTBeQ4lskvqdQ8AIN4lUz7UUnDAKKQ0Hw/N&#10;3sbx4OyC3zu/d/G0kboVABBuslydO5dansUsUIQOBaQY8t577zmD6lDH1KlT9b0gGiggAUBi+8xD&#10;mc5gfeb6xN0oO5w6urqNpOeVvWz6CgCJIpnyoZoPljtFlIJrPqVbk0P9R2ud312i+dhe3QMACKc7&#10;150wcqmi6hbdAwSPAlIMGTVqlDOodsfgwYPVyJEjrf2QJk6c2G+MGTPGOn7EiBHOOZiBFF0UkAAg&#10;cRVVtRiDddm8FAPztYVZzvN4x1oKcUCwZLm5zs5O/ZOJZegQScmUD5U9+UengFIyZ5xuTR4nrv+S&#10;8/tfeIm90gAg3BpaO9U/zNru5FET32D5OoQWBaQYIcmdPaC2Y+7cuSovL08fMTCpqalq2LBhFJCi&#10;jAISACSuN/abe/dcaGzXPQjUhBVHnOdx1PM5uhWAv8rKytS8efOsi8okB5CxZ2lpzz3ZKioq1NCh&#10;Q9WECRPUsmXLfB4DhFIy5UOFk7/hFFAqVjykW5PH+WUznd//xPVfVt0djIsAIJyezjhj5KOZRbW6&#10;55LmgmdVw/5pqrMuuO+Yg1G9YZCq2/EL1ZR7v25BPKGAFCNyc3OdAbXEggULdE/wZF8lCkjRRQEJ&#10;ABLXre/mO4P1ryzI0q0YiIe3FDvPJXtJAf6TWUYpKSlqyJAhRk4h0VtxSGYgSZ4ghaRBgwZZhaTe&#10;ZisBwUqWfKgxO80pnkg0HcrQPcmjOS/LeA6qP3hJ9wAAwkEuvLNzqJHPHtCtlzRk36Kq1n7GipoP&#10;v6u6Got0T+R0VO93HoNER9V+3YN4QQEpRkgCZw+oZcm61tZW3RO8DRs2UECKMgpIAJC4vvX4XmfA&#10;fuNbx3QrBmL90QrnuZQ4Vxe68RCQqKToIzOJ7LGmd/Q3u6iwsNBZSnv8+PGquLhY9wChk8j5UN32&#10;t1XJ3KtU2TN/VkV//qFTODn1x+/oI5LPmfv+y3keiqaN1K0AgFCraGw38qcnd5zRPUo17v+zUbiR&#10;qN32c90bOc0nnnfuv/qDr+hWxBMKSDFk9OjRTuIWSpI0pqWl6Z8QDRSQACAx1bZ0GAP2l/ee0z0Y&#10;iOJqcz8pKSgB6JvMIrLHmb7Cn+XpZEm74cOHW8fLPqqyvDYQSomaD3VUlDqFEu+48Oo8fVTyqctY&#10;YzwXDVkbdQ8AIJRe2nPWyJ9OVjZb7W0l7xmFI3e0nlljHRMp9VmTnfuu3/1b3Yp4QgEphixatMhJ&#10;2pBYKCABQGLynjFz/HyT7sFAffrBTOf5/PP7BboVgC/p6enqBz/4gTPO9BX+7qn6wgsvOLeR1Qsa&#10;Gxt1DxC8RM2HpEjkLpS4o+VEcu/ld2rqd53nouSB0F4kCwC45D9fPuzkTt9ZvM9q6+5oUDWbhjpF&#10;m+rUb6rqDV/1FHGybrCOi5Tqjd9w7rs5f4luRTyhgBRDZBk7+8q//Px83Ro8WQ6PqwijiwISACSm&#10;metPOgP2Tz2YqVsRjBvePOY8p19/bI9uBeCLe4wpIUvZrV69WmVlZanly5dbbf7MQBKSM7jPJbcH&#10;QiUR86GuxjpVcO1nnCLJiesv5vH63+ee/KM+KnlVr33WeT4kmvP4TAeAUPufs3c4udODH17a36j5&#10;xDKnYCMhM45aTjxntHW3nreODbe2kveN+22v2K17EE8oIMUYSfhkUC1LUYSKJJDsgRRdFJAAIDF9&#10;96l9zoD9uteP6FYE4/X9Zc5zKnGmhn2QgN786le/ssaXl112mVqwYIGqrKzUPcpawlr6/J2BJH7+&#10;8587Y9Zrr71WtwLBS8R8qMq7QHI8W3XWXFCtZ46r7q4ufVTy6mptUieu+4Lz/JQ/82fdAwAIhfwL&#10;TUbetKWgymqv2fIfTsGmftf1VltX0xmnTaKl8GWrPdxa8p927rN6/ReV6u7UPYgnFJBi0Pz589Xg&#10;wYNDtoGtJI8UkKKLAhIAJJ6Gtk5jwL5s91ndg2CU1bcZz+sr7CsF+CSrF9jjy5SUFN3qsWbNGqvP&#10;3xlIQvZitc85aNAga1YSEAqJmA+dvnuMUxwpefA3uhVuxXdd6TxHJ357mW4FAITCygPlRt5U09yh&#10;2krXG4WitnOePejqd13ntNdnTdKt4VWXMda5z4a9N+tWxBsKSDFKikiSwDU1BbeXQmdnp5o8eTIF&#10;pCijgAQAieeDvEpjwJ5Xzv5HofLtJ/Y6z+vlT+5T3d26A4AjOzvbGluOHTtWt5gCLSBJsUguYrPH&#10;rBK5ubm6FwhOouVDbSUFTmFEom7LSt0Dt+a8LON5aty/RfcAAIJ159oCJ2f68iOXloar33OTU7Cp&#10;3fpjq83WXPCs01e98eu6NXy8Zz21nn5L9yDeUECKERUVFVaS547Ro0db65h7t/sbK1asUBMnTrQG&#10;6RSQoosCEgAknjvWnnAG7J944CPdilCY92GR89xKyL5IAEyyTLWMLefOnatbTJIPSL+/BSS7IOUO&#10;OQcQComWD1W9/aRRGJH9kODbqZsvd56n8udn6FYAQLBGPnvAyZd+o5dTr9442CnYNB9/ymqzyf5D&#10;7oJOZ114c6yWUynG/XW3epZaRnyhgBQj7AQwXEEBKbooIAFA4rns0d0UOMLoJ8/nOM+vxIXGdt0D&#10;QBQWFlpjS1m5wJdAC0iyB6s9XrVDchQgFBItHyq+40dOUeTswht0K3w5v3y281wVTv6GbgUABOuf&#10;7tnu5EqPbz+j2qv2GQWbjos/u3V3thr9LUVv6J7waNhzo3NfdZkTdCviEQWkGCGJ3ZVXXmkkbKGM&#10;qVOn6ntCNFBAAoDEcqSs0ShuvH3ovO5BqGQU1hjP8ebjlzaFBXCJLFU9bNgwNW7cON1iCqSAlJOT&#10;Y+15ZI9X7QjVnqxAIuVDTbkfOQURibodzNTrS9Phncbz1bB3k+4BAAyULJ/uzpW2nahWzflLnIJN&#10;9Qdf1Uea6jL+0zmm8cB03RoeNanfcu6rOf9p3Yp4RAEphjzyyCNGwhbKoIAUXRSQACCxLEwvNgbs&#10;jW2dugeh9G/3ZjjP8YL007oVgG327NnWvkV5eXm6xcPfApIspT18+HBnrGpHb3srAQORSPlQ+TPT&#10;nGLIyd/7/oIOplO3fM95zs49MUW3AgAG6oXdZ418tL61U9Vn/sYp2DTs+YM+0tSU+4BzjPceSaHU&#10;WV/g3I9E+wWWfI9nFJBiSH5+vpG0+YqhQ4eqkSNH9hlDhgzpcTuWsIsuCkgAkFjc601f+cJB3YpQ&#10;cy9jd+2KS+t6A/CQ/EFmDo0ZM0a1trbq1kv8KSBJ4UlmMNnjVHesXLlSHwUEL1HyocZ9m1X+rz/m&#10;FEPOv+J7DzKYKlctdJ4zic76at0DABiIiW8cdfKkYYv3KdXVrqrWftYp2LQUvqyPNLWWrnOOkehu&#10;r9E9odV6+k3jflRnk+5BPKKAFGPGjx9vDaqnTJliJXR1dQPfjFNuu3z5ciuppIAUXRSQACBxNLd3&#10;OoN1iad3lugehNr0dSec5/myR9mLBfBFxvkyxpQZQ+6ZSH0VkGRpumnTpjnjU++QopIskQeESrzn&#10;Q+3lxar8uelGEUSitYiLG/zRWlJgPG8XUu7XPQCAgfjkvEwnT5q5/qS135G7YNNZ13N2uuhsKDSO&#10;894nKVQac+5y7qNuxy91K+IVBaQYYyd6ubm5uiV4siEuBaToiqeEqWLVQnXm7jHqzGyWLQEAXzYd&#10;r3IG6xKHzzXoHoTaG/vLjedalmYAYGpqalITJkywxply4ZgUhmT2kOQA0paRkaHS09NVSkqKmjdv&#10;npo8ebLP/Y7skOXsCgsL9dmB0Ij3AlLRbd83CiAS5c/eqXvhj5IHxhvP3/kX79E9AIBAHC039+Pd&#10;cLRCtRS+5CkMbRikj/Stat0XnGNlplA41KaPcu6j8fAc3Yp4RQEpxsjSE7JMnSR5oZKZmUkBKcri&#10;JWGq3fyqMajvrGPDcgDwdvcHJ53B+sfuZy3ncPJOjnYUhmeJBSDeSRFJVjCwx5sDjdGjR1M8QljE&#10;cwGp5oPlRo4kUbXmKd0Lf7UWH1UF13zKeB4vrHhQ9wIA/PXcrlIjR2po7VSN+//sFGzqP7pGH+lb&#10;bfrPnGObjjykW0Onq63GOb9Ea8n7ugfxigJSDJJl57KyQrdMi2yMm52drX9CNMRLwtReVmQM6Ot3&#10;vqd7AAC24U9nO4P1CezLE3b/ePd25/n+z5cP61YAvqxbt07dcMMNzrjT35DC0fPPP6/Onz+vzwSE&#10;VrwWkBqz09SJiV908qOTk7+uWs8c170IVF36KiPflGg6vFP3AgD8Mf7VXCc/ktxU1GwZ6RRsmo/O&#10;t9p607DvFufY+qwbdGvodFTucc4vIcvmIb5RQAIiIJ4SpuJpP3IG82XP/Fm3AgBEQ5u5/9Fzmb1v&#10;To/Q+NmyHOf5vvzJ8KzRDSQS2btoxYoVVlHIHn/2FiNHjlSzZ8+2LjgDwineCkgyw+jEdV8wCh0S&#10;DVkf6CMwUHXpb6qCqzzPKTknAATm/3NdYHdfaqHqaqsyCjZtpev1kb41H3vCObYmbYRuDZ2Wotc8&#10;j2f9ZboV8YwCUhKQzXRXr16tf0I0xFPCJBua2oP5wj98U7cCAMSK7DJnsC6RV96oexAur+w9Zzzn&#10;+0vqdQ+A/tTV1am0tDRrn1VZ5WDZsmUqNTVV5efnW0tnA5EST/lQ08EdTj7kjjOzf6WPQLAuvPqA&#10;87wWjP+k6mpmP0kA8EfqsUojN9pVVKvaz2/3FGwuRmdjsT7at9aStcbx3Z0tuic0mg7d65y7LoP9&#10;1RMBBaQkIBvmsgdSdMVVwpSzzUiUGvdu1j0AgJ8875kN841Fe3Qrwqm5vUv9zYx053mfuf6E7gEA&#10;xIt4yofOvzDLyIcKpwxV5Uunqa7GOn0EgtVadMR4jms2pegeAEBf/vRegZMXffyBS/vxNh9/2inY&#10;1Gy+3GrrS2ftUed4ic7a0C7LXv/R1c65G3Nm6lbEMwpISWD69OkUkKIsnhImceqPw5zBfOmjk3Qr&#10;ACS3Q2cbnMG6xBM7zugehNv1bxx1nvfPP7xLtwIA4kU85UOFk7/u5ELnFt2oWxFqZ2aPdZ7nkgcn&#10;6FYAQF+++MhuJy/6w+pjVlv9nhudgo0/exp1d7Y6x0u0lbyve0KjeuPXnXO3FL6kWxHPKCAlsNLS&#10;UrVkyRJrkE4BKbrirYBU+fYTzmBeoukQG5sCwB1rTziDdYmqpg7dg3Bbe6TCeO4PlLLUDRAOmZmZ&#10;atIkLh5C6MVLPtR4YKuZBx0mDwqX6rXPep7r8Z9U3Z2MqwCgL0VVLUZO9O7hC1Z7zeZhTsGm+fhi&#10;q60/tVv+I+Db+KOrqcQ5r0T7hUuzpBDfKCDFKFmrXGYOjRkzxtrc1h5sDzQoIEVXvBWQOirPGYnT&#10;qVu+p1qL83QvACSf8w3t6q+me5ZR+93Ko7oHkdDe2a3+2rWM3fwtfa/rDWBgZM8kGa8WFhbqFiA0&#10;4iUf6m5rUSVzfm3lQIU3fVu3IhxaCw8bOWfjwe26BwDgy3u5F5x8SKK8vq1HwaatfKs+um/1uyY6&#10;t2nMma5bg9d+8f7dj6er5VKRC/GNAlKMkWRt7NixzuA6VEEBKbrirYAkyp+90xjQn77nl7oHAJLP&#10;PRsLjcH63jPsgxBpv3rpkPP8f3/Jft0KIJTKysqs8eq8efN0CxAa8ZYPtZ8/o1R3l/4J4VJ44xAn&#10;36x4fb5uBQD4MnfTKScf+uS8SzN72s9tNAo23W2VVnt/Gg/Ocm5Tn3mtbg1eS8ES57w1m7+jWxHv&#10;KCDFkOLiYjV8+HBnYB3KoIAUXfFYQBJli28xikiypAMAJJvui/GPd293Buu/Tjl8qQMR9VxmqfMa&#10;SJTVt+keIDHI8tNZWVlRiYyMDJWSkqJGjRpljVeHDh2qmpqa9CMDghev+RDCy51vnp71c90KAPBl&#10;7MuHnVxILq4TTUcfcQo2tVt+aLX5o6XgGc/t0r6vW4MnezDZ523wYz8mxAcKSDFk7ty5zqA61DF1&#10;6lR9L4iGeE6YCid/wxnUlz58vW4FgOSx81SNUbh4YXep7kEkFVeba36vOlCue4DEYO9dGiuxcuVK&#10;/ciA4FFAgi91W1c5uaZEW0m+7gEAePv0g5lOLjRn0ymrrT7zN56CTfZtVps/2krfd24nEapZt9Wp&#10;33TOKbORkBgoIMWI1tZWNWjQICNpk72PFi9erDZs2GBdGZifn29dmehvyCa4U6ZMsc7FDKToiueE&#10;qfLtJ41BfUvhpascACBZLEgvdgbq/9/drM8fTYMe3e28Fre+y5dMSCzbt293xouxEL///e9Ve3u7&#10;fnRAcCggwZd2r713zy+/R/cAANzON7Q5eZDEu4cv7S1Utf4yT8Hm5AtWmz86qrOd20l0NZ3WPQPX&#10;WV9gnLOj4tIye4h/FJBihBSH3AnbhAkTQrZsxLRp0yggRVk8J0ydDbXGoP5Cyv26BwCSg3upgJ8t&#10;y9GtiIY/rD7mvBZDFu3RrUDiGDdunJETRDuys7P1IwOCQwEJvSl79g5PvnnVx1VHZZnuAQDYNh+v&#10;cvIgiVNVLaqj+oBZsLn4s7+6W8rN21Zk6p6Bazuz2jhnd0ej7kG8o4AUI/Ly8oxkTQpKoSIzmCgg&#10;RVe8J0xlz/zZGdSfvOHruhUAksP/ui/DGag/sPnSUgGIjpS954zEqaqJ2RFILLJsnDsniHasWbNG&#10;PzIgOBSQ0JvWwsOeAtLFOPf4FN0DIJrey71g7f36y+WH1JM7zuhWRMvC9NNODvRv92ZYbTLjyC7W&#10;VG8YZLUFonrDl53bt55+S7cOXOPBWc75arf/QrciEVBAihF1dXXOgFo2rQ2lnJwctWDBAv0ToiHe&#10;E6bGQxnGoL5h9wbdAwCJLbes0ShYpOVX6R5Ew8nKZuP1WHekQvcAiUGWtR42bJg1ZpQ9TGUcL0tT&#10;d3Z26iN6co8zR48erRYtWmTNHOrrNr6kp6db5yBvQDhQQEJfzi68wcg3K954RPcACLW6lg710p5z&#10;6o39ZepAab1uNb2+v9wYc0vc/M5x3Yto+P2bec5r8R9L91ttDXunOAWb+l0TrbZA1Kb/2Ll98/HH&#10;devAVa33FKSaDt2nW5EIKCDFkBtvvNEaUF955ZWqublZtyIRJELCdOq27zsD+pL7r9atAJDYnt9V&#10;aiROze2h2VwUA+fePPauDSd1K5A4pIAje6P6s5x1amqqNb4cPHiwWrFihW4duCVLlljnC8W5ADcK&#10;SOhLZ12lKrp1uJNvnvzdZboHQCjJxXGffcgzlpZ4wmt2kRzzdzO3GcfYMWcTqzFEy3efynZeB7uY&#10;V7Pp264C0GKrLRANu3/n3L5h/59168B473/UWvK+7kEioIAUQ1JSUpxBtSxph8SRCAlT5TuLnQG9&#10;RE3qy7oHABLXHy8Ozu2B+tAn9+pWRNN1rx91XpMf6qvvgERSXFxsjRmrq6t1S+9kxpEcu3r1at0S&#10;vJEjR1oFqcLCQt0CBI8CEvpTs/k1I99s2LtJ9wAIhRMVzeoT8z5yxtHu+OhUjT5KqV+9dMjo++sZ&#10;6cbPx8+HZr92BOaf79nhvAZPZZSozrrjRsGmo+IjfaT/mg7Ndm5ft/Mq3TowzQXPGY+H/Y8SCwWk&#10;GCLLTNgb5y5fvly3Bk+KUcuWLdM/IRoSImHq7lKFN33LGNSXPvJb1d3Wog8AgMRzxRLPlV6T3zqm&#10;WxFNj28/47wm/3TPdt0KJJbZs2f3W8CRGUoythwxYoRuCQ3ZO1XOO336dN0CBI8CEvxx6pbvOblm&#10;2dO36VYAofCb1484Y2grpnn+PWhBliqublEb8iqNY/78foF6btdZo03Og8g6ffG1cb8GH+ZXqeYT&#10;y8yCTWfgK1m1nPAUfWo+/J5uHRgpQNnnqs+6QbciUVBAijGyxrmsez58+HBrX6RQyMjIsBJBRE+i&#10;JEy1m14xCkgSlatYJx9A4vr/7jav9EL0bTtZYyRQeeVc3YbklJuba40t582bp1tCw14VQWYiAaFC&#10;AQn+qFjxkJNnnvjN51V3V2B7uQHwbdNxszAkBaO5m04ZbX87M139zQzP0nX/dm+Gami99Dc4dU2+&#10;cez2k/3PkkbobDpeZTz/JTWtqj7zWk/BZvckfWRgZJk5+xwScuH4QHQ1nzPO01r8hu5BoqCAFIPk&#10;akMpIE2bNk23BGf+/PkUkKIskRKm8mV3GQWkotu+r3sAILHkX2gyBurbSJRigmz8635dXt9fpnuA&#10;5JKZmWmNLUO5fJ2QmUf2uNWfZfQAf1BAgj9aThwwcs2GfR/qHgDB+Obje52x8z/M2q7K69us9vGv&#10;ec1KcsXj209bx4iy+lb1Py7ezu771UuHdQ8i4ckdnhUY/mX2DtXVWmkUbFpOvaqPDExH1T7jPJ1N&#10;A7tgsq10nXGerhbys0RDASlG2UWkpUuX6pbAybIWklDKJrwUkKIr0RKm2vQ3jYF9c94e3QMAiePt&#10;Q+edgbpEVVO77kG0DVqw23ld7lhboFuB5CL5gowt5WKxUJIcxB63pqWl6VYgOBSQ4K9TN1/u5JkX&#10;Uu7XrQAG6mbXnq4SC9M9hSHxX68cNvolfv7iQd3rcV9qoXGMrAqAyLhp9THnef/eU/tU65m3zYJN&#10;0xl9ZGA6m0qN83RUDWzP36Yj851z1GxhBnsiooAUg1pbW9WGDRvU2LFjnUF2sEEBKboSMWE68dsv&#10;ewb2L9+nWwEgcdyX6lnW4bMPZepWxIKJbxx1XpsfLj2gW4HkIstdDx48WI0aNcraSzUUZB9Wdw6R&#10;np6ue4DgUECCv8qW3O7kmadn/Ey3AhiIt3LMC+JGPZ+je0wv7TmnfnKx7wfP7FfPZpbqVlNtS4f6&#10;R9cspN7OhdCT18V+3mVf3obsW52CTe2OX+qjBqL74jk+65yrteQ93R6Y+swJzjka99+uW5FIKCDF&#10;mN27d6sbb7zRSNxCEVOnTtX3gGhIxISp/LnpzsD+1JShuhUAEsevXjrkDNTHvnxItyIWPOFaxuGf&#10;7tmhW4HkI0tey/hy9uzZumXgUlNTrZUL7DGrhOyzBIQCBST4q85rtYvOukrdAyAQTW2d6tMPZjpj&#10;5n++OGY+WdmsewfGe9+kFdksVRYJ/9/dnsLdom2nVc3m7zgFm6a8x/RRA1OTdoVzruaCga2CVb3x&#10;a845Wk6+qFuRSCggxZCKigo1bNgwI2kLVTADKboSMWFqPLDVGNjLetUAkEjcCdeci8kSYsf2kzXO&#10;ayPBPkhIVllZWc4Yc9GiRdaspEDJ7KU1a9aoIUOGOOeSGDmSJUgQOhSQ4K+OC2eMPLN+1zrdAyAQ&#10;d6w9YYyXl2ed0z0D19XdrT7zkCdH+sLDu3QPwiXnbIPxOu7Ny3aKNRLt54O7mK7+o6udczUdule3&#10;+q+zPt98PBVZugeJhAJSDJk7d66RtIUymIEUXYmaMJ34zeecgX3lW4t0KwDEv5LaVmOg/n5uhe5B&#10;rPjawizn9ZFlHYBkJReK2ePMoUOHqpSUFGtJ7P7YhSNZAs++vTuWLVumjwSCRwEJgSi67ftOnlk8&#10;jWI2EKjm9i71j65ZK//58mHdE7xX9p5zziuxq6hW9yAcnt911nmu/+LOdNVY+KpRsOnubNFHDkxD&#10;9u3OueqzbtCt/msrWeP1eJp0DxIJBaQYIQmcO2GTkKsAJSGUxE6WlJArDAMJ2fR24sSJ1rmYgRRd&#10;iZownXvsRmdgf3rWGN0KAPFvzeELRmJ0trb/L2MRWUt2lhiv0aNbzQ2BgWQhs45Gjx7tjDUlpJAk&#10;eYDkAEuWLLHyCQn5t7RJX18rH8herKHaVwkQFJAQiPJldzl5ZsG1n1FdzQ26B4A/Fmd4lnuWyAxx&#10;kcddnJr3YZFuRThMWpXnPNfffSpbNezz7H9Ut/MqfdTANect8Jxv22jd6r/Gw3Od29duY9+6REUB&#10;KUbk5+cbSZskgdXV1bo3ODL7iAJSdCVqwlS7ZaUzsJdoyU+sK8C7WitUV0vw07wBxJ+7NniWfPjc&#10;fJZmiEVtHV3qX2bvcF4nWdf90Fm+YEJyOnr0qLrtttuMfGKgcfXVV6tdu3jfQ2hRQEIgZHl0d55Z&#10;vf4F3QPAH19Z4JmpP/LZ0G838F+vHHbOP4KVAMJqkOu1vP29AlWzeZhTsGkOcv8j0XLqNed81Ru/&#10;rlv9V/fRtc7tGw7cqVuRaCggxQjvAlJpaanuCd7q1aspIEVZoiZMHdXlxsD+3BNTdE/86m6vVu3n&#10;UlXT4TnOh2D97utVZ81BfYR/utounqdyj+puPa9bAMSTHz13wBmoX7viiG5FrFmQXuy8ThLDFu/T&#10;PUDyaWpqUvPmzTNyikBjzJgxqrCwUJ8RCB0KSAhUydyrnDyTZewA/z227bQxPl55oFz3hM6zmaXG&#10;fVQ3tesehFJFY7vxPG/M2uJ8TyXRfiG4/Y9Ee/lW45zd7fW6xz81my53bttc8JxuRaKhgBRDZKkJ&#10;GVDL7KNQysjIoIAUZYmcMJU/N90sIi0MfM3UaJMPzMYD04wPPu+oXPvpi8fcqZoO3q1aT7+pujsa&#10;9a0v6e7qUF0t51XrmTWqPvMa47Y1qd9U1Ru/oZqOPKSPBhDr3MsyPL79jG5FLLrt3XwjsWIZDSQ7&#10;Wcp6/PjxztjTn5A8ZMWKFSxbh7ChgIRA1e98z8gzL6Tcr3sA9GZ/ab36+7u2OePiYU9l657QKrjQ&#10;ZIy/Vx/kwtlwWJFdZjzP5/Y/7HzPVP3BV/VRwemsO2Z8f9VZd1z39K+7rcq4bXtZmu5BoqGAFEMm&#10;T55sDagl4UNiSeSEqbOhRp28YbAxuC99+HrdG9u6O5tV/Z4/GB94/kb1B19TjTl3qcb901RN2hU+&#10;j/EVLYXL9b0DiFVv5pw3BuoZhTW6B7FK1gN3v2ana4LbTBZIBHl5eWrBggU99keyY/jw4Vb+sWjR&#10;opAtnQ30hgISBuLMff9l5JmN2Xw5CfTlyhcPGmPiTccrdU/o/e1MT6Fq+roTuhWh9HPX6znk8T2q&#10;Nv2nzndLDdm366OC091ea3xn1X4+Xff0r6Nyr3HbrkYu5EtUFJBiyObNm9U3vvEN6wrAoiL+6BJJ&#10;oidMdelvGgN7iaaDwU+lDavuDlW/6zrjw84dNR9eYc04qtvxK5/9wURbyXv6QQCIRZPf9GxU+ld3&#10;blWtHV26B7FKinz2aybxVk7sXAXZWVep8q/+hCp79g7VejpPtwKRJQWi3Nxca3ZSTk6Oqqur0z1A&#10;ZFBAwkC0nT5mfYbaOWbJff+lewB4m7nes4erxKRV4R13yjLf9n39dFmObkWoFFe3GK/ni2nmUnNt&#10;ZzfoI4MnF0jb520tel239q+1eJVzu+r1X9KtSEQUkGLM9OnTrUH1hg2heyOQdcxlHyRETzIkTC0F&#10;+1XBNZ92Bvdli2/RPbGpcf+fnQ86CVlmrjFnumo+vlh1NpzUR13ScvIFz7EbBxu38xXV67988flY&#10;qjqq9lkbEjbkzOpxjFw5Up81+eL9PalUV4e+JwDRdtproH7LGv+n8CO6PjUv03nd5n14SrdGX+XK&#10;R53PRgkASEYUkDBQVWufNT5H6z96X/cAsJ2qajZymCGL9qj2zm7dGx4Pbyly7u//zt2pWxEqj2w1&#10;93ot3/+A831S9fovKNXVqo8MXu02z8ympryFurV/TUcedG5Xu+1K3YpERAEpxlRUVFjLTIwdOzZk&#10;a5BnZmayB1KUJUvCVLHiIWNw31lzQffElq7mc86HnETdzqtUV0vfj1WKSl1Nl/ZBaStdq2o2Db10&#10;2+2/uPihOV+1nd2omk+9pjpqDl88uOfSSUYRyivqMv7z4vmZdQjEgrs2mFfu5ZWb+50hdo16Psd5&#10;3a57/Yhuja7WwsPqxHVfcD4Xzz12o+4BepILyFJSUlRZWZluARIHBSQEo/Dm7zifpUV/+oHq7mDD&#10;fsBt6prjRg6z8kC57gmfD/IqjfssqQ1dQSPZtbR3qf99X4bz3E54aaeqWvd55zukUC1fZ6vfPck5&#10;t1xs7a/63b9zPabbdCsSEQWkGGQXkZYtW6ZbgiPnoYAUXcmSMLWVFDgDe4nq9aH5/3CoNRc843zI&#10;SXTWDeyLxu72ev0v/8hUYPf9uqNmy0h9FIBouvzJfc5A/XMP7dKtiAe3vpvvvHbyOkZb+/kzqui2&#10;K4zPxeaju3Uv0NOSJUuc8eKECROsYhJ7EyFRUEBCMGo/fM34PC1/fqbuAZBX3uSMgSXCvXSdrbS2&#10;1bjfDUcrdA+Cdf/mU8Zze2inZ6aPREf1QX1kaDQevMc5d91H/u/LX5v2fed2zflP6VYkIgpIMUqK&#10;SGPGjFGpqam6JXAyg0muZBwyZAgFpChLpoSpdN61zsC+5P6rdWtssGcZ1W79sfMh17AnsleDd9YX&#10;qNbilarp6KPOLCbnA1eWswMQNfWtHcZA/cWss7oH8WDJzhLntfune6K/D1/ZM382vuwqe5ovTNE3&#10;WXZ6/vz5asSIEc64cdCgQWrSpEnWctQUkxDPKCAhWGcf/q3xuVq37S3dAyQ3915EEkfKIreCwv+d&#10;s9O534e3FOtWBKOts0v9w6ztzvN61UsfqeoNX/F8h7V3ij4ydFpcF1nXpH1ft/atu6PRuY1E29kP&#10;dA8SEQWkGCGb2Y4cOdKIYcOGWUmjd7u/MXjwYGeQTgEpupIpYarZ+JIxsO+sjY2rUBpzZlofatUb&#10;LoupD7n6XdcZj6f9fPS/9ASS1abjVc5AXUKu5kP8+DDffP2ivYzGqVuHO5+FMhMJ8Fd9fb3asmWL&#10;euihh9Qvf/lLZwz5ne98xxpHvv7666qgoEAfDcQHCkgIVvv50+rExC86n60F117M5UrydS+QfEpq&#10;WtX413KN8a/MyI+kny7zLCF9zcXHguC9uq/MeE2PZ84zvjPqqAz9igatZ9713Me6z+vWvrVXZhmP&#10;Sy6WRuKigBQjiouLnQF1OIICUnQlU8IkA3t7UC9Rt3WV7oke2Z/I/cFmR82WH+ojoqejap/xmOo/&#10;ukb3AIi0+1I9SwX8v/s/0q2IF6erW4xka0tB9GZrtFeUGp+FDbs36B4gMLW1tWrTpk1q3rx51uoE&#10;9njye9/7nrr99tvVqlWrrJlLQKyjgIRQqNvxjvH5eu6Jm3UPkFyOljeqT877yBj7/uPd29WFhsju&#10;DzZj/Unn/v9mxjbdimD8/MWDznM66unNxt5H9WGYfSQ6vIpBXS3978fZcnK5c3z1B1/TrUhUFJBi&#10;yK233uoMqkMdU6dO1feCaEi2hOnMrDHOoP7swht0a+i1n89QzccWqY6aQ7rFo70i09rEr2r9l1T1&#10;ui8aH4YStVtGqM7a2NhkvfHwHOOxNR15SPcAiKQfPXfAGaxf9SpX0MUjSZzt13DpRyW6NfLqd75n&#10;fMHVUXNe9wADV1lZqTZu3KjmzJmjfvaznzljy+HDh6s77rhDvfnmm9ZFaUAsooCEUDl912jjM7a9&#10;rEj3AMnhfEOb+vz8Xc6Y144F6ZEfA7yXe8F4DPIzBi7/grmfVcbGGcZ3RR1V+/WRodXZeNrrfrJ1&#10;T+8a9v/ZOb6OC6ETHgWkGPL22287g+pQBwWk6Eq2hKnq7SeNQX1HVf9XLwSqoybX8wG37vOqo3KP&#10;7pGrJ3Z7+ryibvvPVUP2n1RX0xl9dGyoy/gv43G2lbyvewBEyt/O3OYM1p/cEVvvEfDPt5/Y67yG&#10;f3ovesvanH/xbuczsOjP0Z/tisRz4cIFtW7dOjV79mw1atQoZ5z5gx/8QN15551WXnH69Gl9NBB9&#10;FJAQKt4rXlSs4OI7JJc5mzyrJkh8fv5utSGvUvdGnruY9auXel7cC//UNHeoEc/sd57Lz9yzyviO&#10;qHH/7frIMOjuMO6rtXSd7uhdbfoo5/imIw/qViQqCkgxpLW11dr3SAbVsn/R3Llz1ZIlS9SKFSvU&#10;mjVrAg65rb3UBUvYRVeyJUzt504Zg/qqNU/rntBpKXjW+ICr2Xy56mwstjbyq9060uizo3bblfrW&#10;saez7piqWv8Fz+Nd91n2QwIiaO+ZemewLrHndJ3uQTz5zeueTYRlTfZoKb7jR85n4PllM3UrEB7n&#10;zp1T7733nrr77rutfVDtMecPf/hDNXPmTPXOO++o0tJSfTQQHRSQEEpli6c6n7MnfzdItwLJ4WsL&#10;s5zx7qcf3KVbo+fBD4ucxyNRcIF9ZAfix8959pOSeG/1Tcb3WR21R/WR4VGz+bvOfbWcWKZbfZPv&#10;3dyPra3kPd2DREUBKcYsWLDAGlSnpqbqluA0NTWpSZMmUUCKsmRMmEof/q0zqC/60w90a+jUfXSt&#10;8YEl0bD3j6rRNY1Wom7b6Ittf7JmHXXWn9C3jk2tp1cbj12i9fTbuhdAOC3NLHUG6389Y5vq7u7W&#10;PYgn7gT2k/MydWtktZeZF1HUbed9HJEjhSIpGM2YMUP9x3/8hzP+lMKS5ANSaDp79qw+GogcCkgI&#10;paYjmcZnbdOhDN0DJLbsEvOit1UHynVP9JTWthqPaeb6k7oH/rpp9THjOZzy4krje6HGg3fpI8PH&#10;vSpO0+E5utW39gpzz6TO+gLdg0RFASnGyCa4MqjOy8vTLcGTYhQFpOhKxoSpYdd6Y1Afyg1Ou9vr&#10;jA8rO6rXmT83hGmDwXCS/Y/cv4OEfHh3t9fqIwCEw6RVec6AffjT/a/5jNj0zqHzRvIlS0FEWuWb&#10;jxmff53V0U/skZxkP6S33nrLWtLuiiuucMaiP/nJT9Q999xjLYFXXs7/PxEZFJAQaoWTv+F81la8&#10;xvJJSA73fHDSGefK8tttnbFx0dt1rlUA/ufsHaqji4vx/PXRqRrnuZP47lP7VO2u3xrfCckeReHW&#10;sO8W5/7qs/rey7ylcLlzbPUHX9WtSGQUkGLQxIkT1cqVK/VPwcvJybFmNiF6kjVhKrp9hPElWqjW&#10;p247u8H5sJKo2TTU+FmietN3VFdrhb5FfGk+/lTP3yf1m6q97EN9BIBQ+8oCz1IQt0dx7xwEJ6/c&#10;3Hh2V1Hki++npn7X+dw7t+gPuhWILrlIbdWqVer2229X3/3ud51xqeyfdN9996n169erior4HDch&#10;PlBAQqiVPf0n5/O2+M4f61YgsblzlgkrjujW6Nt+0iyCPLeLpXP99fTOEud5+4uLcerULuO7oKZj&#10;i/SR4dV87DHnPmvTf6JbfWvYM9k5tn7XdboViYwCUgwieUs8yZowtZ7OU0W3DncG9kW3/4fuCUxn&#10;3XHVeOBO1Xhwlmo/v836t+eDbZS13qr9sx1t5zbpW8cn63da/8Uev1fLyRf0EQBCRWapuBOe17PL&#10;dA/i0V/dme68li/tOadbI6Ny1aPOZ55E497NugeIHQUFBdYeq7fddpu6/PLLnTHq6NGj1Zw5c9TG&#10;jRtVZWX0NuNGYqKAhFCry1hjfOa2nw//Ffr+qv1whTo9c7Q6t+gmVfbMNNV04A3VeOge1bD/dtWU&#10;O0+1lV0cH3S16aN76qjIVO2Ve/RPwCVHyhqNnOWtnPO6JzbIKg72Yxv9wkHdiv78zrUSxveX7FeN&#10;B+/2fAe04Suqq71BHxleraffcu63ev0XdKtvMuvIPral4BndikRGAQmIgGROmGo2vWIO7M8W6h7/&#10;1e0c53w4eUfTkfnWMe0Vu60rJhpzZqqOBBlsdzWeUg37pvb4ndtK1+kjAITC5uNVzqBdIp+NX+Pa&#10;4Mf2OK/lnWsjux637Plnf96duvly3QrErurqamvlgwkTJjhjVYlhw4ap2bNnW8vgAaFAAQmh1llX&#10;aeSZNZtSdE90tZcVGY/rzH2f6JHPSVRvGGRdINndaY47m3IfcI5p2HuzaivbonuQ7BamFxs5S0Nr&#10;p+6JDQvSTzuP7R9mbdOt6M/XFnpmlc14/5BxIXF/exGFkhSt7fuV6Go6o3tMHVV7jePaq1j+PRlQ&#10;QAoT2cNo2rRpqrMztt7Q+5Oenq5SUmJj4JVIkjlh6mysNQbQ1R+8pHv8091eb3w4eUdnfeIvNdV6&#10;6lWv3/uz1qwsAKHx4IdFzqD9f9/HJszxbvxruc7r+fMXI3f1Y8Xr843Pu5rUl3UPEB/KysqsPMBd&#10;TFqzZo3uBYJDAQnhcObe/3Q+d0vmXqVbo+vCK3Odx1T6wCe98rie4d5rRDbK93WMRM2H31Mtha/o&#10;I5GMRj57wBnjXhmDM3wyi2qdxyexu7hO96A3UgR0P2c7ti8x/u47aw7rI8Ovq6XcuO/2Czt1j6k5&#10;37PlQs3Gr+tWJDoKSGEkexktWhSZtSpDQa4wHD58uJU8IrSSPWE6M+fXnkH0w9frVv/IknXuDzF3&#10;1O+epI9KfK1Fr5u/e+ZvdA+AYP1i+SFn0C7/Rnybu+mU83p+9qFdujW8mnJ3Op9zEiXzrtE9QHyy&#10;i0lZWVm6BQgOBSSEQ83Gl43PX5n9E02dDbWq4NpPq8KpH1flyz5t5G8SF1Z8Wl14vWd74+E5qu3M&#10;O87P1evMfne0nn7bui9ZgaP+o2usAlQzS0glvIrGdmd8K7FkZ4nuiS3/465tzmNcmB47y0rGqh2F&#10;5t5R59Kvcv7W6zOv1UdFTvWGrzj331K0Qrea6j661vMY99ykW5HoKCCFUU5Ojho0aFBcJF5NTU1q&#10;7NixaunSpboFoZTsCVPVu0ucQX3BNZ+6OLLu0D39az62yPlwqkn9hvNvibazH+ijkkPTkYeM378p&#10;90HdAyAY/+u+DGfQ/lBadL94QPDeOnjeSMSKqlp0T/gU3/Ej4wus1sLIXS0IAPGAAhLCobO2wvj8&#10;rVrzlO6JjpoPlquTkz928XF4cjY7zsz7hPM4S+aPVLXbf+70Vb8v//2c83PVus+qhr1TVLWPPXEl&#10;5CLLms3fNdrcM5mQeGRfT/f4trCyWffElp8tO+g8xl8m+YV5jW2d/b5OT+w44zxfX7v/beNvuuXU&#10;q/qoyHG/L8n3T966WivNx8isyKRBASnMZO1wmdUjxaRYVVFRYRWPRo0apVpbW3UrQinZE6b6jHeN&#10;gX3TkUzd0z+ZaWN/ODXs+6NqLnhW1aT9QDUff0IfkVxqt3k+0CVqt41S3W1VuhdAoI6Wm5vRbimo&#10;1j2IV5KouV/TWRtO6p7waNi7yfiMq36Pq4AR/+QCuFmzZumfgOBRQEK4nH10kvMZfHLSV1Rb6Qnd&#10;E3llT9+myl/8lJGvVad+09rHqHL148Z4oX7ni6r6g8HGsXa0lb5/6YRdbaq9LE01HrzHPGad78JS&#10;R8VHVu59btEfVNNh38tPIT798iXPignDFu/TrbHHvTT4/5y9Q7cmn/lpReqv7rz0PNy/+ZRu7Wni&#10;G0ed52vxa/caf8/dbZX6qMiR79zs+2/Y8wfd6tF6+k3jMXY2MsssWVBACjMpyIwbN04NHjxYrV27&#10;VrfGjuzsbKtwNGTIEFVYWKhbEWrxnjC9c+i8mr0xuP9/nPjtZc5gufLtJ3Vr/6rWf9n5cGo5uVy3&#10;Jq+Oqn0XE42vGh/aNZu+rTprj+gjAATC+2o+uVIM8e/aFUec1/Rf781QHV3duif0Lrwyx/l8OzX1&#10;u7oViG+St1BAQihRQEK4eF+sWPCbz1lt0XB20beMPK1+51VKdXtW3zj1x+84j/PMvWNVW1macbxE&#10;44Hp+mhTc765N8qlkOXwPuv5ed2PjeeiKfcjfWvEs5rmDiNfeWRrse6JPdtPmkuy7TxVo3uSxy1r&#10;8o3nQOJMje8VEb66MMs55uj7P3b+lqM1o7A5b4HzGGrTf6pbPer3THb66zL+S7ciGVBAigBZQ3zY&#10;sGHWYHnevHnWjJ9oq66utpJCeUyyzF5GBpuGh1M8J0z/Pnen84G2NYgr80sf+a0zkC15cIJu7Zv3&#10;1Q0d1bE7ky+SrCLSxm8az41MNVZd7foIAP76w+pjznvct5/Yq1sR79JPVDuvq8Tzu0p1T+gV3/kT&#10;5/OtfOk03QrEL8lVRo8eTQEJIUUBCeFUvuwu57PYjkgvZ9fVVGfOPlp3me7xkCXu3I9RZgm1nHpF&#10;Va//kqpNH6Vai1fpI31r2DfVyAGr1n5enX3kk0bb+Zc/pYru+Lh1/sKbvnUxd2SP63j3yl7zgre8&#10;8kbdE5v+ZfYO57HeG+SFyPGmpb1L/dWd6cbrJXHnup4zI5vaOp3+Xzz8mPF33HZmjT4qsuQ9yHkc&#10;F9+X3Lo7Go3H2FzAFijJhAJShMjsHlnKTgbMQ4cOVUuWLFF1dXW6N3I6OzvV6tWrrccgj0WKRytX&#10;rtS9CJd4Tpj+zxxPAWnyW3m6NXBV7y11BsonrvuCbu1dW+naix9Ynqn5NZuH6R6IruazqiH7T8YH&#10;eOMBvrgEAjX4sT3Oe5xcLYbE8U93e5LXcK3B3lFd7ny2SdRtv7SxNRAtcpFYenq6WrNmjRXLly+3&#10;8g5/Y/78+WrEiBHWmDXSBSTJU+QxT5w40cibJkyYYLVHe6ltuf+UlBQ1fvx45+JA+a883g0bNliP&#10;P1SKi4utpdDHjBljrWQh9zVy5Eg1d+5clZc38PG4L3Jfvv6/0FcM5LWggIRwk4sU3Z/JBdd+RnXW&#10;nNe94de4/y0zN8vxvepG4eRvOI+x/PmZVlt3VwB7BOcvsQpJle+OUoU3fkzlX/P/VMVqz/3aUb70&#10;U9Z9BLL6B2LTf77sWb5u6JOxf8HbNa95VgK4PA4ebyitOXzB+d3d8d+np6uzteZnZ2ZRrdP/bopn&#10;qwLZsiFa2it2G+8jHTUHdY9SbSXvG32d9eTOyYQCUgRJEUmu5rMHzpJwSGImCUc4i0mSzMhSdZIQ&#10;2smYhCxbx8wjD0mEJOkOh3hOmP78foHzofaXFz/0Dp6t1z2BaT6+zxkoSzTnZ+seD7mioW77GFW9&#10;/gvGB5NE29n1+ii41e+eZDxPrUUrdA+A/pTVtzrvbxKv7y/XPUgED28p9nx+3blVNbd36Z7Qqd/5&#10;nvHZ1lFxVvcAkZWamqpuvfVWZ7wZipg6dao+e/hJ0UuW1Zb7lYKJFGkkT5Likf14pJiSnx+dLyvS&#10;0tKcPEoenzwueXzyOO3HJ3vKSjEmGJK3SZFILvKTc8p9yusg+YMUkOz7krwuVAUr+T3s8/oTA/3/&#10;BQUkRIJ7WVmJ8y/erXvCr+r964y8rKvN93cL55ff4zy+E78bpFsD03LyoPF7nrr1Y6ryLVnOznP/&#10;EsUzPqFK7r9a3wrxSGap/NV0z4yWh9KKdE/setlrxlRJTfLstT75Lc/qFp+al2k8D79deVQfdcnS&#10;j0qt9p8+9ITxd9ty4gV9RHRUbxjkPBYpWNsaXRcw122/UrciWVBAijBZEkKuUnMPwiUkSZBEZMGC&#10;BdaMoMzMTGvpu0DJbaRYJFfpLVq0yLov+6o1d0ghK5x7HtlXEMrvZF+hF0tXELrZVxNKghauKy3j&#10;OWHac7rO+ND7t/sy1L4zAyt4nvjN55xBbuWqhbrVo/nY484HkjuacufpI+Ctq/WCqtn8HeP56qw/&#10;rnsB9GX1wfPG+9vpat9rUyM+HTrXYLy+bx+6oHtCp/z5Gc7nWvG0kboViKylS5c648xQRqQKSFL8&#10;sgsmMvspNzdX91wiP9vFG7kATnKdSHI/PilyeRex5PHY+U4wj0/yJ3fOIHmJO2eS/sWLFzv9klc1&#10;NTXp3oGRgpf9u/kbWVlZ+taBoYCESDm3+Bbns1mi6VD4L5rtailXVe9+ycnHLrz6Ld3TU/PR3cbj&#10;a8jaqHv6VrP5VXV6xk9V8Z0/VgUTv2Cco27HatWYtULVfHjVxfv3XIx5/tVPqYKrP6G6O9r0WRBv&#10;Vh0oN8azh8426J7YVVprXqT3q5fCsxJALHJvATFtbYH63ao847mYuf6kPtKzlPqON37g/M1Wf/A1&#10;1d3ZrI+Ijvo9NzqPpy7zWt2qLj62rzjtzXmP6VYkCwpIUbJixQqfhR3vkCRErjaTkCRBCkLeYff7&#10;cz6JyZMnB51s9CXWryC0uQtH9uOigOTb1a/mGh968vNAnF042Rnknvz9V1V3l3nlZG36T5wPJOeD&#10;6djjuhe9aTu3yXjO6nZN1D0A+nLru54NTr/8yG7dikRy2aO7ndf4d15X/YVC4ZShzufahZdm61Yg&#10;cqS4YY8xQx3hGhe7uYsz8t/eZvBIEUnyIjlO/puTE5l9Md2PT/Ka3vaylaKKfZzkFoFeqOddPOqr&#10;eCdL29nHyW2CmYkkr7F9Ln9C8rqBivd8CPGj7exJ57NZoviOH+me8GnYe5ORj11Y1fcG+KduHe48&#10;vrKnb9Otvavbvtr4ndxR8fp8fdQlrafNpfRkFlLjwe26F/FmwgrPcnBfWziwAn40DH8623ncErK0&#10;W6J7dV+Z8Tun5Vepc3Wt6p/u8SyrLbEhr9I6XpYjfHCp+d7RUviy1RdNLadeNR5Td0eDaivbYrSx&#10;P3nyoYAURZJYSHLgHpSHM2RZBVl+IZxi/QpCIcsFytrd9j5Q7qCA1DvZXN7+wPvfc3bq1sDIJqHu&#10;wW7NRs+HY0dVtvGB1LD/Dj6UAtB05EHz+dv3R9VZ33OjRgAe31jkeV+TK8CQeKavO+G8xp9+MFO3&#10;hkbriRzjM61x/xbdA0SOjO/dY1k75OIyuWDL18VnfYXczj5HuAtIpaWlxgVwshJDX6TfPlYeZzgv&#10;iBOSt9h5jYTkD32RpefsY2W1h0BWXJAl6ezb9lVIE3Jedx7T3+PqjT37SF4D+4LE/kIuFBwoCkiI&#10;pOr3PfvvSlS9s1j3hF5z3kIjDzv3xCdV44Gtute3C6/Ocx7bqT9+R7f61py3x/hd3FF0y/d6XJQp&#10;areNdh5P2ZJPqYo3HtY9iDf/ePd2Zyx7zwfhW0Uo1DIKa5zHLfHVOCp+Baq+tVPd9m6++vu7tjm/&#10;78cf+Ej3ylJ1JcZz8T9mbVf7S+rVI8/+wXjvqNv5a32L6OpqKDQeV8uxharx4Czn52ju0YTooYAU&#10;A7Zv324laN/4xjecQXUoY8qUKeq9994LKIkZiFi/grCvwpEdFJB6t/VEtfGht+/MwPZCOjN7rDPg&#10;LfjN51TLiQNWe2PuPOcDSabtInC16T91nkPredw0VHXUDmy2GJDoyuvbjPe0FdmBLxuL2Oe97Edr&#10;R3D7IHW1NqtzT9xsfRFTufpx5/NMlmhV3d36KCAyZO9O9zhWQsa6A1kG202W0rb3ag2nadOmOY9b&#10;7q+/PWGl4OQu6MybF94ljqWgZt+XXADXXy4lqyvYx0vIcnP+8F5GTopJ/XEX0+S2A1maXF5ff+8v&#10;FCggIdJK5l7l+Zy+/kuqs7FW94RO6+m3jfzrwopPq8I/fFX39q5x34fOY5NoO3dK9/QkS9a5jy19&#10;+HpVsfJRVfXeMz6LR6I5/2lPTvj+Z9Tp2exXEo82Ha8yxrFZp8O3d3o43PCmZz8giZ2nanRP4ujs&#10;6lafetDc60jCe2/dB9OKjP7fPeX5G7XeO9YPUu1V+/TR0Ve7ZaTz2Op3XaeqN37d+bkp9359FJIJ&#10;BaQYIsmDJBr28m/BhFwhJlfBSQIYCZK0uBOfWLuCUGRkZFj3K0tMSILqa714Cki9k6/F/nam54qK&#10;hemnL3UEqC7jXWMAbF1x1dmhaj78vvOB1Jhzlz4ageioyFQ1m77tPI8SNZuHqa7GnsVcmQ3WVsoM&#10;JSSvtUcqjEF8MfsfJSTZs8/9Oh8pa9Q9A3PmvnHO55dcBGH/W5ZoBSJNLsJyj2NlbBsqMiYOZwHJ&#10;+7FLMckfshS3+3bhuhBNVm1w34/kVf5wL9ktuZE/S3Z7r0jhz+8keaP7NoEuLeeefdTbsnyhRgEJ&#10;kSZ7H9mf0xLhmIVTk/Yfntzr/c+owikfs/ZH7E9XY53x2Gq3rtI9Jlnezn3cmbn+zVDorDtm5ITF&#10;0z+uOmoj87eO0JE9dOwxrHtGSzz5l9me5dtuWZN4ezUvSD/t/H52XPua74t4//z+pdfzv0//UO19&#10;c5jx3tFeuVcfFRtaTixzvYd82vXv2HusiAwKSDFKlnZbvny5mj59urX8hDtB8A6ZxSNFJ0moJHGM&#10;xt5C7sQnFq8g9EXWC5flJezHIEEBqW+jXzjofCheefHfA3Xh1QeMgXBdxgvGB1JbWXiXWkxksj5t&#10;bfrPjOezcf+fda9SrWeOq5I5v/Y899ve0j1Acrl/8ynn/ewT8+IzIUP/aprbnddZ4v3cgX950tVk&#10;ftnjjtotb+ijgMjxLiL0N/4OxJo1a8JaQJKCh/uxr1y5Uvf0bdmyZcbtJFcKNV85woYNG3Rv39wX&#10;yUn0l+NIzuc+XvI6f/c0kpzLfVvvpcP7Iq+t3CZSs48EBSREw9kFv3c+q09O+opu9V9HzSHVfHS+&#10;qs+8RtWkflNVf/BV1XToHquv+YSZw55b+Anrfppytln9/Tk9c7Tz2Mqe8eRroqO6XJ1x5WwSpfM8&#10;m9n7oybtR57H9tSnLubca3QP4sWgBZ69PG94M0+3xpeb3znu/A7/674M3ZoYZGWD/z0nw/n9/ue9&#10;O9TdH5xUXX0sSiDfqS1d9hvjvWPbtoEtRRtWXe2q+uJ7nvtxStRu/bE+AMmGAlIckWUqpPAiV6VJ&#10;siH/DveydP6QGT12MiARa1cQ9sX7MVBA6tujW4udD0dZ37Wjr0/GfhTd9n11esYnVMF1H1MVb1xl&#10;fCh1dwR3hTguJgxbf2I8p+3nd6iOqrKLidNXjUREomHXen0rU236KlU07UesmY2ENPblQ8772S+W&#10;D7wgjtj3f+fudF7rRdvP6NbANWanWe+ZBV7voYU3fUt1NoR+WRygP1JosPcQkr1HQ0nyjHDtnbpn&#10;zx5nXGyHv/uibt261bjdj370I1VUVKR7Q2Pbtm3GfVx22WXq2DH/9slbt26dcVu5EPDChd43Dnfv&#10;myTxxz/+Uff0z51fSDzyyCO6p2/79+9XV1xxhfXcBVJ0ChYFJERD05Fdxmd2/W7/isFdLedU44Fp&#10;Rj7ljsb9f7KKSfbP5S9+yjr/qSnf1mfo34VX5jqP69Qt39OtSrWVFKhTtw53+qz+P36nz2XufGk6&#10;tsh4zOVLp+oexINj55uc8avE6oPndU982ea1FUJafpXuiX9PZZh7G208Vql7fJOCdFX6lcbf5Xuv&#10;jdW9sce9FKYdzcce171INhSQELRx48YZyUssXUHYH/vqOzsoIPVtz2lzKaAXs87qnsBVrfmG9QEk&#10;azJfePUrzgdS/UeBLcEB37rbKo2kpmbTUFWxYoqRiDgJydTv6lt5NOxJNY45t3iq6moe2L5XQCz6&#10;tGut6vtS42dDWgTu+0v2O6/1lLf9+xLYTTavFhWvz9fvif/uvDfKjE6WA0U03Xvvvdb48jvf+Y4q&#10;KSnRrbHNOweQ/Un9JbOs3LeVWL16te4NDVlS3H1+WW7bX7L/lPu2En0V4qTw5z5W9rDyl/dy3DIj&#10;yZ/ZS3bRauzYsX4X7kKBAhKiRS5cdHKax6foVt/ayreqxpyZF/MoT35qR+XFvNW7zY6iP33cOn/V&#10;20/oM/WvIWuj87gkWk5cuqBW9jhyt8sewh0VgefdnXXHjcdY8tAg3YNoyy6pVx/mV6my+jbd0pP7&#10;4l2Juhb/ZqfGon++x7OM3eKMgV/MFWtGPZ/j/F7/em/fs6s6qvcbf48SR9/+plq/P7b3rG7MvtX1&#10;mD+rOusjv+IVYgMFJAQl1q8g7M99991nPAYKSP37zuJ9zofk95cMLOlsKXjO9SF0MVyD8ebjT+qj&#10;EKwWr2UVKt/9jDo5+WNWInLyhsFGYlL11iLVuH+Lati9QbWVFqiTvxtk9EucuP7L6vyLd18cRHyo&#10;utujP/sRGKjzDW3O+5jEu4d7vzoc8W/Sqjzntf7xcwd0q39K5l1rvf/JLKNTU4c574el86+z9pID&#10;ok1mkNjLQst+n6EihRrZ4zQcJk2a5IyLJWSWTiC8l/cO9UVo3hfHTZw4Uff4x3tpud6WsZNlx93H&#10;ScjSgf5KT0/vcfv+ZhTJfkf2rDU75PHKc7h27dqQLoPojQISoqXyzcecz2+Jjspzusejq6VMNez9&#10;o5E7uaMh+3bVdGSeqv7gaz36zi74pHPuzhr/Z4l0t7epggmfdW57/uX7VOO+zc7PEueemHLxwIGv&#10;+lG9abTzOM+/9KmLefh+3YNoOHyuQf1iuWcVBCmsPL+rVPeavvDwLue4K1+M79UShj+d7fwuN74V&#10;+MVcsaiqqcP5nSSe6GOVg+72WlW71bOkpBXrvqDaL8RHLtFRudfaE6n9vH/LcyIxUUBCUGL9CsL+&#10;MAMpcM9mlhoflCv2l+se/3S3VRszY7yjozJLH4lQqNk43nh+y5+/tLxCa9FRVTzjZ9a/j7uSFAl3&#10;IpM/znOlvRFXfVydvnuMqnxrEfsoIe5sOl5pvI8VVbfoHiSih9KKnNdaZp75q/z5mZ73vHGu97+L&#10;UbPpFX0UEH32eDyU41hZojoc4+KmpqYeBYxACzRyvPv2sl9RqMiS4e5zS8her4HwfnxSkPJF9rt1&#10;HycRyLKBssyg9+1XrFihe32TPY+8b+MOKUZKgU/OHWoUkILT1NapUvaeUx/k9b1EEnqSPWDdn+EV&#10;r5vLc7cWva5q0r5v5Ex2NObMUF3NnoJTR/VBVbfzaqe//KUvOOctX+rfUv5uZc/e4dz+5O+/qk5e&#10;90XPzzcMVl2tzfrIgWk9/abx+1S+ebPuQSTJ3+2f3stXf3lnupGD2LFstznD7O1D543+dy7+HM9u&#10;Wu3ZB+l7T0Vu5ms4vbqvzHiNCi406Z6eGg/ebfwd1mX8l+psLNa9QHyggISgxPoVhP2hgBQ4SV7+&#10;/q7tzgflyGcDu5q7Kfd+zwDW9SEqUfPhcH0UgtF29qRqPrb34vP5qpV8nH/p08bzfOG1X1rH1W1b&#10;7SQovcW5xbeos49O8tnnjtL5E1VXY/iuWgVCyb0kRKJt5oqe3swxk/CW9i7d0zvZaNrXe50drcVH&#10;9ZFAbLDHmqFakkxmo4RjXOxr1kygY2Pv8btEqGbOpKam9jh3oM+DdwFJCma+lpabMmWKcZyEFO78&#10;5auANHv2bN3bk6/ZR73FkCFDQn5hXyLlQ5F26FyDGvzYHudz7LXsMt0Df5U+8jvP5/hVH1PtsiRc&#10;d6dqznvMyJMkqjd+XTUdeVC1X/hI37qnttK1qm7rH42xQdOhwMeUzbkfGedwR/WGF/VRA9fd2aqq&#10;3vuC87tVrPyi7kEknKpqsfZadY9DfcXfztym9p1psG7T3N6p/mW2Z8m3Lz68y2qPZ09lnHF+n3+6&#10;Z4dujW9Xv5rr/E7femKvbu1JCtDu9xeZ6QjEIwpIGLCzZ89aG7C6kw0pKAXipptuMm5/1VVX6Z7I&#10;8L4KjwKSf2auP+l8WEo8stW/qye8132teOu7Fwfzn1Blyz6lyp79muqoSoyrUaKp/PkZPhOQ869+&#10;ynneZfq07czsX/k8XuL03b/QRynVdHCHOr/sLmsDV1/HSpyeOVp1NVFEQuxzD/hl7WokNlln3v2Z&#10;lVvWqHt6d3bB7533thPXff5ieK4wLrn/an0UEDukQCHj2OHDh1uFgmDILCGZNROOcbEs0eYee0sE&#10;ej9yvPc5QlU48zUraNGiRbrXP3JBnPc58vLydK+H94V0EoEsGyivufftZV+j3vQ3+8hXyOwrmZUV&#10;Cu79nuTfkhN5R2am/7NEk8WFxnb1f+fuND7HPvNQpursGviyZsmoJT/b+RyXuJAyUdWkXWHkphKy&#10;VF13u3/5zLknbnbOV3TL93Rr4IpuH2E8NomSB0K3L3Dt1juM37E+q/dCM0Lre66l29xxx9oT6pZ3&#10;8402+TuXpZb/z5wMo31BevzPVNlSUGX8ToWVwc2si7aiqhbj95mzqffP7ua8Bcbfn+xNBsQjCkgY&#10;sFi/gtAf3vcfjkRZyPNi30egz1GsGvL4XucD829mbFOltX3viSPru9ZsGWl8eNbtXGYMlGVZNQxc&#10;+QuzjOfTHRdenWA89+3lW6zbdDXWqoasDy4ObLKsGUSVqxaoE7/5nFUMaivxvUFi/e716vxL96pT&#10;U7+rCiZ8xrgf64vVINbpBiJBZh3Z71/3pYZnjw/EjtoWc43y1/f3feV2e1W58b5W9c5i1d3ZoZqP&#10;7rY2vG4/G/j/Z5qOPnLxM+411VlfoFuA8JBxphR/pFAzkJDl8KQIEa5x8dKlS50xsR2LFy/Wvf6R&#10;473PEcjSb33xde4lS5boXv/4ym98zSxyF1TsCHTpOO/bjxw5Uvf0JAUnOX9OTo61X5Ysdzdt2jSr&#10;6Oh9HndIv9wmWL5+X++ggNTTgvTTxmeYHfd8wPglUGVP/8n6XD856WOq8m1PXmRHIHvxtleUGmOF&#10;ipWP6p7ASR526tbhzrmKQ3xRXndH+8U80fW7vv8t3YNwWpFtLnEmhSHZ/yf1mGcZylu9ikje8ZME&#10;udCtvN7cf3bdkeAudIm2GetPGL/P8fO+l6/r7mgwVt1pyL5V9ySf7q4uVTD+U9a+smVPMgsrHlFA&#10;woBJkuk96A800fSVYIXqCkJ/eN9/OBJlkYhX3G0tqDY+NP/4Tu9XUrTkL/EMWHXIl2ldbS0XP0Q8&#10;m45Wvu3/oB0Xk41je1XVmqdV7ZaVSnV1qhMTv+Q8l+64kHK/dbx7be+GvVOstmB1tTRZy9e57+/0&#10;XaNV66lc1VEd2P5YQCTsPVNnvHelnwjNldWIbV9dmOW85res6Vkcby8rUmcf/q064d4DTkdb6Ql9&#10;1MB0NZ4yPv86a4/oHiB05MKu8ePHG+PaYCMc4+IFCxb0uJ9ACzRyvPc5JC8JBV+5SaBLucmMJe9z&#10;+CpweR8j4Wupu754F38C2Y/WLTc315pt5D6XO+R+ysqCWzaNAtLAfGWB5/Pr7+/a5vz77y7+Wy6Q&#10;gP/az5+2vsAsf86zMoNE/e7fXsxbDumj+tdxoeTiOaYbY4XW08d078DVWOtQkgAA//RJREFUpr1x&#10;MW97QHU21OqW0Cl/fqzxOwfy+2JgvrbQs+zklx7ZbW0F4Ms1rx1xjnPHt5/Yq2qaE+dv/N9dMyn9&#10;XcEmFqXlV6u/vNPzOv3m9d4vgm7Of8r8u6vsfam7RCcX4rnfM1tOHtQ9iBcUkDBg9oa97li4cKHu&#10;9Y+vJHLTpk26N/witYRdoiZM179x1PnglDjm48qL5mM915Wu33Oj7jWXCTo9K7A9tJJZ2eJbjA/g&#10;ctcGrBIVr8+3rrKrfPMxfYuLr8Xxxcbr0BWijRulENjbUnhS1JKNajvr+ZIescF9Je/fzdymW5Ho&#10;5IpP+3X3tU556UPXOe9bBa73sNP3XNozLhitxSuN997u9nrdA4SGr4JKKCIc42JfBZpAiz++ft+U&#10;lBTdGxxfRRTZDyoQ/hS4ZMUF72MGDRqke/0nM468zxMMyUd8La0nIQXKYCTiBXXhtul4pfPZJXHz&#10;2+ZshYe3FOkj4a/K928zPpNrt1yve/pXs/Eldermy50xgh1lT8X+rIKa1OWq6l3P7910ZOAzptC/&#10;93MrjL/Vl/ac0z2+vbG/3Fq+7q9nbFP/fM8ONXfTKdXS0f+enfFEZlPZz4cswxmPNh83l+KT2Hmq&#10;Rvd6aa+5+J7xdedvriHrBt2RnKrWPOW8Z564PrixCqKDAhIGzFfxR4pKgfC1jMU777yje8OPAlJw&#10;8i80GR+eL+w+q3suaa/c63xg2tFywvz/SN3WVcYAvPzZO3UPeiNLzrmfMyuu+pjz7+IZP9VHmrqa&#10;zxqvRVOep7gUrM7aClV850/Mx+SKU7d8T7We7rn+PxBpo1/wbGR75cV/IzlI4u7+vKpv9VwF2pST&#10;7vN9S6J6fWDjGl8asj1fVtVljNOtQGi89957PseVoQgppoTa5MmTe9zPhg0bdK9/fBVopC0UJk6c&#10;2OPcvpaf64s/BSRZSs77mL6Wn+tNqAtIQmZBSTHH+7wSgb5Wbu5zyr/Rv9+tynM+tz72wEdWm4xd&#10;7LZPzrvUBv/VZf7G+UyufPczqnS+fwWkpkM7fI4TJFqLYn9msSwVf+5Jz8yrmo3DdU/galJftmZg&#10;yYwu+Pa7lZ4Lbb/w8G7d2r9EXgj+znWeZd8ue9T/5ySW/HSZpwgmMenie7QvcqFu3Y5fOX9vEu0X&#10;kvv92n2xXunD/hfuETsoIGHAYv0KQn94/w6RKCAl2hV3lz/p2Qvp92+aH6B1Gf9pfGjKVdjeulub&#10;VeEfvmkMwkvmXaM6Kvu+SieZnX/hbv1c/bvxvNnR1xeejdm3Oq9Hzebv6NbQaL9QYr12vh6TFVd9&#10;3LpyD4iWkppWY9C/MJ3EN1nklTcar71cQWg7M/cq532q4LovWF+KlM67NmQXNNRsutx5320OYeEe&#10;EKNGjTLGsnYMHjzYKi7IfkhSFOkvZNaJHO8es4ZjXDxlyhTjcUqEokCzcmXPMeZAyHPhfe5kKyCJ&#10;3opIsj/WQLnPJ/9G/y571LN83Z/fv7SHnuwd4v48e2UvOVNfWs+8o5qPP6FaC19S7RW7nM9jiTP3&#10;fsL67PenAHRu8VRPTuOKeLr48fTsLxm//0A285fZVvbvXvznH17M5X3v/ZLsZBaR/Tc6fV1wSyEn&#10;ipUHyo33rnhbnu9MTYvx+KWY5EtnY7Gq3Wru/d2QNUn3Ji+ZdWS/d1S9G5qLfhBZFJAwYLF+BaE/&#10;IlVASuSE6U/veZZScF9J0lG1z/jQbD7+lO7pSQbthTcOcT5QJErmXat74e3Ubd93nqei264wnrei&#10;P/1AdTX2vulq+/kdxuvScuo13RM6kki0nTmuaja8qAqnfNt4fBJSMKx67xl9NBA53stu7jvDUmLJ&#10;RDYvtl/7+zefsto6qsqM96dQvze1Fr1hvOe2X9ipe4DgVVdXG+NYiblz56q8vOBm/Kampqphw4aF&#10;ZVwsj8/7MfvaH6gvvvKHQJeZ68306dN7nDsUBSTvC8WkQON9TCgKSFIADBV5jBMmTDDOLzHQvZAo&#10;IAXmQkO7MWZZdcCzt6gsxWq3X/F05PYPjjcN+6Yan8HVH3zN8/O7n1EF11767Jdlv/vSUXPBGCuc&#10;fexG1XRwu2o6lKGPiA9nF15vPB8thS/rHv+ce/o243mQOPd4aPbVTSRrvYq8H50K/Z5W8ch79Zq0&#10;fM/FXPHgie1njMd/urpF97h0d6ja9FHG35nssdbd3ssyd0miLv0t432jKS+wcRViAwUkDFisX0Ho&#10;DwpIwZNkxv1BWl7fZrU3HXnI+dCs/mCw1dYXmVZfPONnxgdLe3n8bq4YDt0d7aq97JTxHNVvfVOV&#10;PvQbaz3uihUPWV+G9qdu+5WeQc36L6rOhktfpIZL+fMzjcdsR/HM0Sxrh4jZcNRM5rxnTCLxjX35&#10;kPP6j37h0lWD8uWP+31JZlKGUq17+YoNlynVxYbnCJ3c3FxjHCvLS4eKjNHDMS72tXx1KFYwCDQH&#10;6Y2vJboDLXDNnj27xznktfImRTr3MUOHDtU9/pN9k9znkJlkoeT9/zGJgRbr4jkf6uzqVltPVKvV&#10;B8/rlvBb7zVuOVXl+bLy2cxSoy+jMLm/nPSl7ewHns9fH1Hx5k+Nz//WPjZ0r3pvqXlsyaXZYPGm&#10;6v2lqux5zzJ2DXsm657+NWanGc+BO84u+oNqPmbuL9mwJ1UVTv66Ovm7Qap6/Qu6NTlc71q+7nPz&#10;d+lWiH+7z3Mx16Nb4+u7nuFPZzuPfdTzvmcftRa9arzPNGZzsYRwv4cWXPsZ3Yp4QwEJA/bAAw8Y&#10;yYTE5s2bda9/fCWR69at073hF6k9kBK5gFRcbU7l3XTggNVe8+EVng/OnJlWW386qr2vBF+qe5Jb&#10;89HdqujW4dZzUrrgBuM56moM/IqmtrLNxsCmPsv/5GGgGrI2qtN3/dx47BJFd/xIdbU06qOA8Lnm&#10;tVznfeqf7tmuynSxG8lDElX7/wP/MnuH1Va94UXn/SjUG7q2nHzBeK9tOfGc7gFCo66uzhlfypJ1&#10;ra2tuid4sqpAOMbFb7/9tvOY7Xj55cCugp8zZ06Pcxw+fFj3Bkcei/e55TEHYtq0aT3OUVRUpHs9&#10;rr76auOYr33ta6q5uVn39q+mpsa4vcTvf/973Rs69957r3Efge55a4vXfEgujpON7e3Pj9La0P2d&#10;9eW+1FPOfX5injmDra2jy1gi6wYuijF1d6raLT90fQZ/1vXvz6i6Hb9U7RdOGznJqZu+rW9s6u7u&#10;NlbKkH084lVt2uuq5P5PeJ6LdX2PezrrKlXlqoXWfiUF4z/lPAcnrvt8j9VDJErm/Fq1V5y1cju5&#10;uNHdlyz7HJ+sbHb+LiXuXBufxcZwce8hdPWrPS+siFXHz5uzp5btLtU9ptrtY5y/r+rUb+pWlDz4&#10;G+e9IJ7fQ5MdBSQMWKxfQegPZiCFxmcf2qX+6s40tf61n1ofljWbh3kGphejrXyrPrJ/pfMnOh8u&#10;p++6Urcmr5Zje431Yt1x+p5f6qMC13R4jvkanftQ94RXQ3Zaj0KS/H4XXpmrqt592kpUgFCraDSX&#10;gbk3tVD3IJlsO1Ft/P/g0NkGa78j+73oTBDvqb7Uf3SV8x4rG+kC4TB69GhrfDl+/HjdEhqyR0+g&#10;M2/8IUu52WNiOyQfCIR7XG2HPN5QkOX7vM+9fPly3esfX/so+Sru+VrNQZYl9JevfZSkeBVqOTk5&#10;xn0E+nrZ4jUfkoKR+7Pjjf0DW8IvUO4vWn+d0vOL1m+7lrH79IPxuZduMFpPr1atxav0T6bGg7ON&#10;PKfl1KvO3rw1m4aqzvpLX+pXvPagkZPUfrjCanerXvuccUzj3sAumI0lsppF4U0fN56b9grfG/t3&#10;NderwilDjd/dDlmmvKVgvyqY8NkefXIb7+KRHW2lib8XkBSM7L9LiRMV/l8UkAzu/uCk89x89qH4&#10;ed96xHURmkRVU7vu8ZBlqt1/W7L/Gi6RWUf2+wAXiccvCkgYsFi/gtAfzEAaGBloVn/wVVWfNUl1&#10;NZ5Sv3n9iJr42P3GB6YdRe99w7qNfOhKovPkjjPWz72pS19lDDT92dQ0kRVPH2U8H+6oDuLDt7uj&#10;SVWnfst5nSL95aZcyebrdzp1y/dUfca7+iggNBZnlBiD/mPn2fA3GbW0dxn/P1i2q1Sdmf0r5/0n&#10;lFfHdnc0GJ+FLUU9v5QCQmHRokXW+DKUe9+EU2FhoTMmtkP2RQqE9748shRcqGRnZxvnlgi0YCLL&#10;yLlv39veRr6WugukEOZrebmBFnf60tTUFJL7iOd86GsLs5zPjptWH9Ot4eWeYbQgvedST95L3B0+&#10;lzwz+hsO3OF8vjYevFu3XtJW8r7x+Vu/+3e6R3JY+cK669IPF3U11Rn7tZ74zedU29mTuvdif0ON&#10;Krj6407/mfvG6Z74dXrGT1XFm592np+m3Hm6x1T2zJ+d39sdpa59ihuzP7T23/V1nK9I9D1wZbbi&#10;f7vT8zc58Y2juge2NYcvGO9bx87H7vtWY1unyiq+tNrL5U/ucx7zL186ZLV5a8i+zfm7qtl0uW5F&#10;U+5HxvtAS8GlFYsQfyggYcC2b99uJBMSixcv1r3+cScSdpw503eBIZQoIA1MTdp/eD4c00aozfuz&#10;1BsvjXXa3HHzE7PU9HUnjIHC4ozeX+Ou5oaLHywfcz5gyp+foXuST/1Ha53nwTuK7/yxPmrgWgpf&#10;MV6rttLQbEDtj67GOmuGma/fTaJkzjjVfCT5rqZEeLgH/T9+jkFrMvvOYs//F36/Kk+d+O2Xnfed&#10;UK7R33bOXCq0q4FZbwgPWcZu+PDh1hgzPz9ftwZPZswEMhvGX/J4Zbk9e1wsEej4W4pl7ttPnz5d&#10;9wRPfmfvfYUCLXANGTLEr9unpKQYx0nIbB9/+ZotFcjtAyFFMPs+Al1xwhbP+dAta/Kdz44vP7pb&#10;t4aP9xLhT+3suT9fc3un+gvXl9X9XaSXKJqPPW58vkq0nn5L9158j9npmf1b/cFXVGdj3/usNOze&#10;4JWD/Fr3KFX29G1GX+O+yKzYEE5ysczZxz/pPEc1m7+rezwasj4wfu/CP3xTVb39hLWvkS+S13k/&#10;VxKy/1HJ/Vc5P4d6pnesue1dc/ZRZlHgS80nOpm5436O5n3Yc3nXWFDf2qmGLNpjPcZ/n7vz4n+3&#10;OI/55T3n9FEeXc3nnL8piea8x3QPKt98zPOeMOkruhXxiAISBizWryD0B0vYBa67rcr4cJSo2/Ff&#10;zr+r9X/PvHuZ+vWj860P2b+Zke584Nqx8VjvS5Wdf2GW8yEj0VldrnsS3/O7Sq1NGR9KK1Kn7/6F&#10;8xxsvfbr6tjVn3B+liu+QqE2/See1/Gjq3Vr5NRtW20tWyiDCft3c0flykf1kcDAyNVj7vee378Z&#10;mSuHEZv+9J4nuR/x4Hrj/abp0KV9kUKhKdczK1cutADCafXq1dYYM5SzT2RJ6XCNi733CApk+T0p&#10;bLlvK7F2bWgvgJk8ebJxfvnZXxUVFcZtJdLT03WvqaysrEexSvae8pfsReS+bTjzqHHjxjn3I7O0&#10;BiKe86HVB88bY4miqhbdEx47CmuM+5OCki8/uZgz2MeMefGgbk1cHdU5zmerO6o/+Jrq7mpXHTWH&#10;jXaZqeSP8y/eY4wHJBetXve80XbuiZv10fGtZvOr6tRtXsvYnd+uey85t+gm5/c+8dvLVEeVf8s2&#10;ujfKl5lKsmSd7Ltkt0m0nz9tHdvV1nLx9UycHD+ntMH4m52wIrlXUenLuFcOO8/T4Mf26NbY8tyu&#10;UuP1dEdtS4c+yqP5+FPG31RnY2wWxqKh5P6rnb//s4/dqFsRjyggJQBZvmDq1KnWlWFyxdukSZOs&#10;5SykwBNOsX4FoT8oIAWu/fwO48PRV/z4oSfVX7iu0vAVV/lYy9vWdjrPGGiW3PtfFweu5da6zYlK&#10;vuQe+ewB5/kZ8ccnjOfguj/MUoNue1mlzbxeNWaHbk+CllMpxmvXYS3tEB0XVjxk/M52NOzdpI8A&#10;ApeWX2W89xwtT54lXtDTygPlnvfZqU8a7zX+fkHij9ptP3PeVxsP3qVbgfCRWfUyLi8u7vtqe3/J&#10;/kfhGhdnZGQY428posgyaf7Iy8szbisR6plS3jN7JL/q7OzUvX3zXgJPXpO+fjfvfZACuRjPewm8&#10;cOVR8rvbOV8wSyXGcz50vqHNGEssz+p5BXoovZZd5tzXX97Z+16y7n05/m7mNt2auOp3TzLyFnfI&#10;LKSm3Ac8beu/ePH/vP4vWXx61hhnPFAwzjM2kDg56auqo+a8PjK+tZzIsX6nipWeZewac2bqXplN&#10;VGv87jJ7IBBSIHKvItFRc8E83+uPqAuvPuD8LEsJn39+hqr54CXVWhS/S779l6soIkG+0btVrrG4&#10;RNbpOt0TO0a/cNB4jHb88Z3j+giP7q4OVZP2fefvqX7PTboH4sTELzp/79XrntOtiEcUkGKEFGPk&#10;Sr/eordikL3uua+QZCfUV+R5i/UrCPtDASlwLQVLL304vv8ZVbn2s6pqnR6k69j++gjnA/Z/zNpu&#10;fOB+Yl6m8fOPnj2gfp1yWN2zsVCV1bfpe7jk7MLJzgdN/vhPWf89NfW7qrUkdMuzxJLb3zenvD99&#10;/Vjn988Y/xWn/e/v2mZNqQ4VGfBUp37Tef0a9v1R90RHZ0OtqlrztOe1vxhFt3xPdbcwCMfAPPhh&#10;kfP387/uy9CtSFZnajzLAt06+VbnfSaUSyp0NZ0xPhfbSt/XPUB4SRFJxuL+FmN6IwUDmXUTrnGx&#10;8L6ITIpK/rBnW9khqxmEmuQoMpvHfT/+zrpZvny5cbv+Zi95F6tGjRqle/rnvddSILOXAiFLI9r3&#10;Ecwst3jPh4Y9le18flzzWu8XwoWCLOtk39fn5u/SrT29svecc5xEblnijpebjjxkfLY25T2m6jI8&#10;S6jX7bz64n8/5/zcmBPYxRutxUfVyd9/zchB7JBl7hJGd5cquPoTqvQRzzJ2EjJ2EbWbXzV+97YQ&#10;5N6lD11nnLOvCLRgFQue2HHG+Du8c+0J3QNfOru61T+4vie6Psb2iqpq6jBez3+ZnWF9jyWvsy9N&#10;Rx40/pbay7foHkhR2P333ZyXpXsQjyggxQgZmHvP5rFD2mWJAm/e+/f0FpLIhEusX0HYHwpIgavf&#10;e7Pz4ViTdoXxYSnx1vvz1a3v5qvnMksvJjEN1vTtf713h/o/c3aqVTnm1Sbu+NuZ29QLu8/qe1Gq&#10;+egu48PGjguvPaiPSBybjlcaz8Vn/rTK+J3/dMNUo39h+qWp/6HSfGyR8Rp21ObpnuipSX3ZeA5k&#10;XW1gIGRJF/tv5xfLfW96ivjWdua4tdzM2UU3GZtf9+bbT+y1/v/w4TVDnPeYswtu0L3Bazn1qvGe&#10;Kku/AuEgy6XJfjTuGD16tFVU8W73N1asWKEmTpwY1nGxkEKEPTaWkLzGH96zbvwtPAXKO8/yt3Di&#10;HvNL9LcnkRTrvItVpaWlurd3km+5byPFJH9nSQXKfq2kuBVMcTLe86HZGwud8YTkNuE0+a1jzn3J&#10;CgW9aWg1l+l982KulYgaDkw3PldrPvyetWRdS6G5koI72isD/6JSvtzMH/9JIwepS39T9yaOM/eO&#10;VYV/+JjxfDUdnmP1nbzeszfkmdljrbZgNR/fZzyn/UXbuVP6lrHtjf3l1kyV/z7ds1z/v92boep8&#10;LHEGk/d+Udkl9brHt0g+p7LHkfuxFVQ0656eOip3G39H9VmTdA9E7YcrjL/t7nbzonHEFwpIMcT7&#10;ijpJ3mRGjq+Bunfhxh1ScHJvdCo/yxrb4RLLVxD2hwJS4GrSfuB8QDbkzDQ+MBv3366P6t1/vmxO&#10;73bHX9251UqEbKUPX2984EicvnuM7o1/6Xllau3Nv7J+r3mTrnOehyPTRhu/85K1e9RPl3nWOO/r&#10;SsSB6Go5b7yO9R95No+NJu/X/+zFn4FASSJn/+3I3mJILPLFjvt94vSMn+qe3t237piaM8l8f2nI&#10;2qh7g+deYqcu81rdCoSerFLgHseGOsJZQJIiiXv/n7Fj+/+i0rvYIrlSuHhf6ObPfUnO5r4gUJYY&#10;94d3sUoKef3xzqNkycFwkOdBXicJWTY9GPGeD20/ae5LtPNUje4JvR8/51nW+vdv9n1hl+QF9rFz&#10;NsXHF++B6LFs3fovqbZzm62+7va6i22fNfsvRv2eKVb/QHTWV6m6LSut8YU/F6XEo9qtly5WPPeE&#10;OQup/NkbjLFRzcaX9S2CV/78DOPcpQ9coypXLVRlS25XJ67zLHElUf6sf3tXRdNdG046f3fueCqj&#10;RB+Bvpyu9qwIIHFtH3tGSWH8Xy/mc39/13Z1/+ZTqqu7W/eEx/hXc53HdfmTe3Wrb/W7f2f8DXXU&#10;9VziLpnJ37L9d336rp/rVsQrCkgxRK74kwG1JB4pKSm6tSdZVkGuALMH4HZIIUeWLrCvPpMkxr5K&#10;L5mvIOwLBaR+dLWouo+usq7yait5T3W1VhgfkG3nUlVzwTPWvxv2ysaiXZdu14f1Rz2zbf75nh3W&#10;lGD7Z4mMQk8y1nQo49IHjtc61F0xvJxZ/oUmdbauVf/Uu2c+KlEvTjQLRc9O/IVavmCB0WZv2Pru&#10;4QvG8/Srlw71WPYvGI2HZhuvbcPe6K/dK/uRFP7hm8bzUbftLd0L9O9IWaPxd7OlILKzXBF+/z97&#10;5wEmRZUt/rdv3778/vtycF1ds6goruyqqCi67OKisiKiKCKCimJEokRFEEmCkqNkEMlpgIFhmAAz&#10;MMwAwwyTcw6dc7r/PtW3btXt6e7pmelQ3XN+33e+mT73VnV3dXXXOXXuOaf0HSmLSBRjbiodbQs0&#10;dL7+xj3c/PxRD9LREOAwcr+lpuK2GeQIEiogCPPss89ytmwoJdgASGeZ77Z55M/XXv8mCJLI57eX&#10;3SMCx0nsFwt9goJdWDd79mz2XOCfQcZXICDwI86HgEuw/WihlLl8QV4wx13MEgMJZhEe+I9w/KAy&#10;RbCBIPAlIbAHz7FixQqq7TyxHkACwHcRbYpZYQzW3P71efY8cMM0EJBdLc4N1GM2lnDoy4g++zOi&#10;OnwHd01Vn3iEONRX6SwPpryvuTkgDm30qykoneKR95DS0XwWUs0cKfuqctIAOjM0OA1aUjNvBCn/&#10;6HGiOti2D0rDyvGcbWatLqIjygN6F/+zV6l+kEmH4zPgGC4+O8hnIeXUtM1COlOi4uaA/PfMFPL0&#10;qmxytc5ASlv8Zwd1lru/kX5/Jwb4TG0Np7nvj6nwOzqCiFSMe5p9pxvXT6VaJFbBAJKCEI3q9voA&#10;edfWBoF+R/7KHYBTAU5PuFD6CsJAYAApMKaCb9kFETKPrLVHuYukw9i5FTbnKzTkSF4zcdHVI/Ia&#10;uN6rdnTnDpGaucM5g9KQnURHlcOK9BpyFzU2oFxfdo2ejrTF6DY6vxzzrvBeimTvy5dYyiRHsM/3&#10;Uu11UWYkhMZ5degKuc8WxFzU+Tr3ocKYc6bNMWnZs5SOIkhgVqRVc98XeYYjEvuYi7Lb/D6A1H/3&#10;IZ3RltoF/OpakP1zOtYnIRDG3Nnc76hDp9wbIEh8MG/ePM6WDaWEO4AE/oAYoAAJZIdDAGTw4MFs&#10;LgSfgsHXwjso8wf69oAAiryqQ6BFcjAX9ivOhT61HSEpKYltCwKZP/5IT09n88AHDCYgNGvWLLYN&#10;+G1w/CBw5Q/Yp3jcoI9TKMrjxUMACXq3ijYF9HINF/KSWJsuBg54TjpczObeMz/2+0u4HBauP6tc&#10;bM2+3x+UjlUdvlOYA6W5kfZp2jJbsIHqvruJHd+WXTcz2wjKyUcSa305e24Q9ZF1dER5QDl58TsH&#10;0vvbi2RLO99TpC2w6FZ+HN/aKV337E4XaTbYyK++TOPm+BLocdtepmawwH0a+b63Zvn/XHXpr7Lv&#10;jjrht8TlbN+u6E44TTruO61N/omOILEKBpAUBDgd7QVSwNnp06cPM75FgTIG/hBX6wW7Cq4zKH0F&#10;oT8wgBQY1fHfs4siiF6WoqtJCr7Jb3s8vuwSu0iPlBkOcuSrzJu3z6Pa6HGlVk8qVGbh/6P5fA8j&#10;kOEBmkFOPVZKzr5yr/BeCuh78iXNO76hW3iocxtZvRZltnkucBxDga0+kaiO3M0+Y/XJPnQkumgS&#10;t7c5NpWTnyXaM7uJ0+r5DBDEFy/LShA8sfwS1SLxQuuepdLvwtAbud8Icxm/QhnQnt3DxuG39/qQ&#10;G8i+YX3IsHXn6YyuIy+1o0lqv5wegnQV6KMqt2V9Se/evQXbOZBAIMJ7u3DZxXLAP5H7NlBNwRsI&#10;Xsht9mCrHQD+yvwF63vAPPHYQODFV8UEeH3gn4j77sjrkyP3p8AvhKCUN3C8xEV48LqysrLoSGDk&#10;wS1R4LyAShIQLILnAv8tISFByLyC9woLEEPZSzceAkiLzkg3jv/582SqDS1Vav6mKqzAD8SmC3y/&#10;DrjxGsuYStay66go2rPPE1tjOwsIXQ7iNNXRB0h7OHQqUjH+D6Tso19xx7p6Tk+hhF80qP7iZWan&#10;QSlzpXLzV+ns+9Z/dXDXEsQ30Dtb/vslv9fxL59LGZ8gt8jKdfqSt3/sehDpfIWW2yfc8/GFXZPL&#10;fW/MxWvpCCJiys9k32cQJWcVIsGBASSFAIEhMKbbM9LFMndyGTp0KB31jehYhqs2NqD0FYT+GDdu&#10;HLe/MWM6Xy85ELHoMNmaUoWLYcsB6cIoLyNgzA/ucwuGj2SGwwNuo8EXdYs9GTsgVTNepFpC9FYH&#10;WZleQ+Ymlrv/VhNNmBssQlPF/5ghld17Z/d10ne5FAD7q3H0r1sKm9qmVOc3GMnj7y/hLqYtO+aR&#10;inH9SNHL0g3QuqW+V/1WayzkxR/a9pHafbmRzuga1tpj7DMGsVS1X4c/ErQeXMUdM1GKht1Cyj95&#10;ijSumSTcHEYQObAiTfyOzEgI3yIKJDrAtUD8LZDfdACp/Pw5UjVlIHcTpGr6X9h4zhs9yT+OOyqc&#10;G7+Zk05ndA2Hrpj7/TQXty3RgiDhAHwB0Y6FzJVAmSXtAduCPwIBhEgEkAB5EAmCFkuXLhV0ENSA&#10;zJzO+A0iEBwRt5VLsGXcADim8tcH5dwg2ALHCl7fwIED2X47+vq8WbNmDdsX+Dngv8HzwPPB5yIG&#10;syD4E2zwCPDus9SegF8XKAuqM8RDAAlKbYt2BYivkktdxfs5ylsDL5a6WKXj5l+p818FIRaQ99uF&#10;xWxQAQMJIw4bUZ8ewI65LuMtOhB5WvctY3Za0as3E5dTeZUDcr3KY+/PbaIjSGcoajZxx9OfDKM9&#10;ko4XtPrtqf13k84I5QW7wupzNWx/v5joP2htuPoF+860HrqduOzKbbEQLdTHN8m+z7+hWiSWwQCS&#10;QgADHYzpQEEeCNL46n3UnvMgljkId48hpa8g9Ma7LAUIvH5fq/26Siw6TIacicIFUUUvjOJfUeyq&#10;0JVtgKCM/OJvsbftpVS3SAogFQ39NXFblIJe3uQQJFADRpEtWfVCplN2B50+KL0nfy5JTvnQnSYf&#10;7y+kWxJWOmvwplwy581X2Xu5PqqXoBdx6NVC75/2AOPmr8dLz/XRvtCt6NAmP8s+Z23qEKqNPqZr&#10;6aRi/DPs2PmSqqnPcWX/kO7LhSp+BVlSMfY/inV0aQeEPmhOs9H9O1nHfffVx38gdUve53SitB5c&#10;SSyV+ZwueeNy7vxo1He9p5wxbx777QSBvoEIEgnE3jsdCYq0B2SmRCqABEBVAfALIEAj2sxygZLc&#10;HQmYiIDvIQbYRIHHoO8IUAUBjoe8bLdcoIpEqAIuEJSSL8yTCxwfKI/X0SAhvN9Ax1cUOM47duzo&#10;0gI9f8RDAAl8FPm1Y43bHg81UDJJ3P/P3LZ+e/3ijTb+Ne3IbqAjsYe1eh93HYV+u0j4gQUv7LjD&#10;zXBXeBdk+sNceoWz1aCUudL44YL0/QSB7x/SNeadruCOqbfcODudtBhtdLaHkhaT4Nt9frSUm7uq&#10;i7/JY/cWsH099O0FquVxuRxEdbQn+84YLoeuFHY80bh2CvsuV07+M9UisQwGkBQCOCVgTEPZAH+A&#10;MS8a3R0xvjdt2iTM7Wq5t2BQ+gpCEdgGHCRf+wN9KB1wIOYcJqeFqA7fJRmSXqJOfJJODA2wek9+&#10;4YfUYW8sXgal6fqFNiUeRGnQSTcCj+S3CAaGCGQhiPP+ffpZFqyCv+szat1GYdvSBw6nS6iH23Nh&#10;2/JxcoFV7FB/V67LqdELGUOwIuYPq3PIzz47RS4NuZW9j6YfZtJn6TgQBBOf5/FlHb+p4g+oIy7/&#10;vB3a63REGaiOrCMVE//InQ9yKRl5D2lYNd7tDIWvNj2ifOYnSc7I37u/f0hsozt/hH3Hy8f1IzVz&#10;X+e+97b6cvd14iqnk0vJW56yoYIMuYGU1TSy8wPkeEELfabOoz75OPvd1F/6lGoRJPzAzX7ISAFb&#10;O1TAArRIBpBEmpubhUVo4ENAKbWtW7d2erGYCARbwO+AXj6w364sFgOfDV4fBHEgIAP+WagzdUQg&#10;YAbvH44DBPTAT4Tj0xVUKpUQcIT9QV8keA+Q9QS69kqQd5V4CCABv196kV07RoegZJI3c0+Vs/3/&#10;5qvgMmRvk5V2mnU8NP1Ro4HhyjTJBzlyN9Ui4cbhVY7L1hie8ozBUPrOg8xeq5j8LNUqB3mAwV/l&#10;lFDjNMd/f6XV52rJ3048IxzXQRuvksmHS8jr2/PI06uySWqZms7yjbwdwqPfee6JXKrWkc+Plri3&#10;1QiPgwXuqYj7kvdkkmOt/JH7vthbL9IRRE7VtBfYd7l+5WdUi8QyGEBSEFCSwF9QBRwfsd61KBCg&#10;ac/QF1fdwb4jhZJXEMq3DUYgQykUxJrDZJFdFIXMo8O3cxdJY/5COjN0/O1EqVnsq1t8ZxEVv347&#10;uwjBivL5Xg0s/4pm5KxI86w8gWwkcQzSy789WyXNpbIrp4GsPV9L/nWaVGNXXupq7B6PkfifM/ga&#10;vM+syuEeg2zIrBOMFbnub6ghJMrzYzwNS0UxFXTe4PgupZrtN5R12F12PVEdupV93qYQlisMJRAg&#10;alz7OameNYQUvXYLd1xF0abso7OR7ob8O/rs2stUi8QqDSvG+fyOg9QuGEVnuW2Q7z/yOUcu9Us/&#10;EOb+18xUdo7MO9W1G6cOfSn7zQSx1oevbDCC+ALKm0G2fqiAQEVn7HUE8Ue8BJDkPTt6Lgzdd07k&#10;w73S/h9bFlz/xgFuO0fc5rVt7VdjUCrQ60i8jhouRz6A3Z1Rn3yUHXvjtTlUG3kaln/K2Wy2xio6&#10;ogzCHUCWY2vJFMo4Cp9JXud668USKpONmH1UommPNeelsnMgEDj6heweTEeqUPy/qdI9n6Up1VTL&#10;o017mX1XNGdfoFrEm+Lhd7Dvsfpo6PopItEDA0gKYuTIkcLqQe9MIVgl5ytbBla+tYeYtQRlECKN&#10;0lcQRpJYc5g0p/txF0Vr9X6iyxhN9FmfEEvZJjortMj7CPVb6TtzpPrLoewiVLfwbbJhzCvk6pCb&#10;yMyRI8i/T5d6nTy0+AIZ5ZUJdOe8c+S2Od6NF0+R59Zf8dJBmnSa8HzyBvxyGbjOczMaglJ/2XiF&#10;TDtWSi7LGixCXyRf24GseePP7D1AObaucNarRnpeQ+hq78LqefEcUCc+RrXKpnHdVHZsRSkZdT9x&#10;6FrpDKS7AOXI5N8NCLYisYnL4SmjUvb+70mR1/db+I6PvIcv++lykYaV40nz1q/cTvdWUjqqZ5tt&#10;DJdOCVP/uEYKMkI51K5gKd/OfjNBIBCPIAiCSMRLAGnzRb70ttYc2j4tQzZJ/sdLm65SbWCglLW4&#10;DdzgjkVcTht3HbVU7KQjSCQwZE9gx16T9CeqjTzmksuczdawRjnlwRxOwpWQX5Ue+hKWIk5TneCD&#10;y78T0KsYaYvN4RLK3Imfi7f8bkng38QV7s/x5+OTyK+99uEr8GRXXeY+E3PZFjqCyLHVl3HfY2Ou&#10;5/4aEttgAElBQNk0qKsNWS9QogBKv0FPJHljVlGgTFx7ta+h55HYaHXcuHFUi0SDWHKYnKYa/qJY&#10;uoGOhJfvU6VsGpAyHw1jW3YuYBeh66/yGSfvb5BWkreRcT56FI3z/P35BCnzSS59l2f71N857zxp&#10;MfA1eL2B1y7fBsrW3ffpFtLvvYXca27dv5xu0Tl0Fgf3PNsvha7mubXhtNd5EBurRlQHV5KyDx7l&#10;jnPd9x/RUaS7ANmA8u9GqayMJaJ8ICAE2YVFw24RAkSaE1u477QopaPvJ7rU/XQr30AAuXHNJCFg&#10;X/rub0nDqgl0hJDJR0rYOQK/7V1Bn/UR+73Upb5EtQgSu0BZtt27d9NHCNJ14iWAlN9g5GyMMyHu&#10;sfjY91IJJch2CobvUqQqC/827SzVxhb21izO97BrYjeTKhax1hzgjj9kVkeLeq8sJG3SLjoSXbz7&#10;IWdVd6yfckfQpr/u+SwOSJ+J+nhv4rJ1rCRbdwH60ck/G0k894HmJJbTmTwVKjP56/Ft7wf5CzoZ&#10;rkxnn4fqyN3E5UAf0xf6jKPcd9ihw17E8QAGkBQGZNeIhrU/gSBToBIVUNINspPk20BtayR6xJLD&#10;ZGtKYRdFkEg1Aa/T8v2MoCTEslQ+a8CQfZq7EMml9OQebnteeKMAehXJH4ul7/5pCl9uTpT/mZlC&#10;7vg6QzAkwHAMhl05jWTA2hzy1vZccvHD/j5fs62566uW7v7mPHudEw+XUG1o0Jx+hp0HLW4xFSwh&#10;xBmdpqodpW7pWO5YW6uL6AjSHfjLxqvse/FwjK7E7c5UzRzMfX9L336Ae2wqvEgslfluJ1rqd9cZ&#10;tlzkGyHbne10Kg+A+sTv2e+lKX8B1SJI7AI9VKPRAwmJX+IlgAT8y+fJ7NrxbXJoS2zJ+xn5u+np&#10;zbHrLWwbEMjEjjUsZT+w6yj2P4o8TqtaOv5uMRdH7/6RtbaEs/tAzCVX6Gj0gHsT4ncM+vWEGrv6&#10;KtFnfczK1glySPpMQEx539DZiDePfieVFwS5cba0wPgfJ58hTT4WAUMZQvk2ouy50kRnSLhsOqI6&#10;fAf7LKBnG+Kb5p3z2Xe3dExvqkViHQwgKRAo9eavfxDoITvJG2ieC9lK4Oh590oCgZJvSPSINYdJ&#10;f2kc0aYOEXohRZI/r5Pqd4vSc2EmC9o49BrOkJQLlC/bdLGec+humZNOZiaUCSvx5Ptc7Hb07l2Q&#10;welA3pfVHBflf2elkpIuZC+oj6zz+XrrlrxPZ3SNV7dIZS7+sMp36b/OAg1U5QYriOb002698lc2&#10;2puqueMN2QxI98DqcJKfy8pLBHvzBVEG1sp87rsLUiD7v2r6X+jMrpNZqWXnCci1+s6VAXVo87nf&#10;yVj4jUSQ9pgwYQIGkJCQEk8BpCdXSJUK3tiRR7WhAW50ivuGjOpgKGris6LSOtg4XgkYssex66gu&#10;bSjVIpFEd34k+wzgXkA00STt4mzBph9m0pHoAf3FxO/Y48tC2yMQqr6Ix14u2uTniP7Ce5zO3nqB&#10;2FvOuw1QzH6R06Czko/3F5HZJ8tJcbORnC5Wcb+Ln+znMzqv1um5cbFCzdN+2imYS9bxn4M6+kFN&#10;pVLz1TD23a1dgPei4wUMICkUKF+3YsUKMnbsWNK/f38yfPhwMnfu3Db9kUSgzATMCSRI9Ignhymc&#10;bPQqOyXKf89MJYmFrW5D7RJ5YcxskjPEU76uaIhkVFaM60f34rkpeLFKKvEITpXo6D254hKx2J0k&#10;wz2nx3wpiDT4h6ukRmMRnkvUQV8leN6uUP7Jk+w1itK0cQYd7TrzkyrY6wXRmEObIWS8NpczlESB&#10;4JLSgT4o8uPO9UlB4ha4aSL/Tvx4uZGOILGANmkn9731lpZdC+nMrgO/l/JzZe/VtqsNg8FculH2&#10;+3gLLOOlIwgSe9TU1JBly5YJNisGkJBQEk/+0KcHpJ5DsCgtVKhN/HXpaH4LHWkfeW8WWFQXa6hP&#10;PcWupcZrc6gWiSTe/Rydxuj2EK2c+Cdm/5WNfYRqo4e8ismkEFb+cOpLueMuFwhSePfdkYuleh/d&#10;C+KLV2SLbUEOXZOq6yw9K5X+BFl1roZ8eaKMjrZFc/oP7Ljrzr1OtYgvikfczb67rfuWUS0S62AA&#10;CUEiAAaQgmd5WjUZuTOf/Pt0PmvoFxOTuF5GT7y/hEx86212YQJpL0Dgqw/KniuNZO35WvqIkNx6&#10;A9l0oY4kXG8hOkvXgjH6jGPc62vcOINYK6/T0dAAK+blx+nlzblCvXQIxoUKc+kPwio0ubGqO/cG&#10;HVUulvI87vhDKjUS/yyROQP/OEX5gU6Ep2Ht5+w7W/5BH+47XDlpAHEaAvd/7Ci/+jKNnS9fn+pc&#10;tpr+whjptzF9GNUiSOSBagSQOQT9U6Gnqmh7dlYwgISEknjyh7Zk8SVQDVYHHeka1xv5TKLsGj0d&#10;aZ+7ZGWtpx2LXv+azgClu+R+hrXuOB1BIonT0sR9DuaS6PbA1V84wdmBpsLQZv10hHKvHsf7czu3&#10;6MgXhsuTueOuSX6W6LPHE3urVIbb4H4snyMXa+1ROgvxxjvL6L9nppCyVs89IXnJ835+so5EbE2p&#10;Xsf8MB1BvLFWF3LfW2NuKh1BYh0MICFIBMAAUud4b08Bd8EX5aav0smYn66TzYmXuYtTe83UI021&#10;rI9HOFdN9ZE125VL3+WX6IzQoM+QyhqAgCGldGoXSkFGaMbvcsRGDyek88jLS0DGIRJbVE4ZyL6z&#10;DSs/I4aLJ0jz9nlCQD4c9Ft5iZ0vsHihM6iOPcB+F00FS6kWQSIHVC4YNGgQszVDJRhAQkJJPPlD&#10;ufX8TcnUEJWMS/IquQQ9YoNloKwU+CtbrlFtbGC8vphdR4XG9DHSczUe0Z0bzj4LbUroygZ3luLX&#10;b2d2IdiD0WJHdgP33QxVnzFL1R52vEGMV6bSES+cNqK/9Ak3VxT1KakSC9KW71Kk3lUgcO/E5SLk&#10;X2VtDgJlHgH67AnS8T7xe6pFfOFdftJpCn4hBKJsMICEIBEAA0idxzuIBBd8eZ9zKF0nXpwaVk+i&#10;2uijSzvAXThVB1bQkdAjz7jwSBL7f0VaDZ0VApwWok7oxYwnqJOtdIxXU7nPoXLyn4mtKbrlGJDw&#10;csfXUvPpCYeKqRaJCVxOUvjyjez7qjmxmQ6Ej/d+kq4xj7qvLx3FoebLithaQlfKCEGCoaKigvTp&#10;04fZmaEUDCAhoSTe/KF/miL1XYVS2KFAfpP6Z+NPU21wzN5/hvz8s5PCtr/99gLVxgaa5D+z66j+&#10;4gdUi0QDa+WPnF3j0IS2x1dHgb7Bol1YPu5pqo08UOFD/G7eM7/rth6Ugzdc/py0HrqVP96GwNnw&#10;kK1nrTlAdBmjue2w/2ZgRu3KZ58fyLNevbfPlqrpzLa4HCaiOnwnO9ZYYjMw0Hta/M5WjH+GapF4&#10;AANICBIBMIDUNRadqSQ3fplG/rA6R0gfl9O4Tlbu6JMnqTb6lH/2NHtdZe8/TLXhoVZr4Qygn8tq&#10;oEMj3hE78snJLvZyEjEXLuOMVZdFqiOsVKDpvvhZgJSOeYiYS7DpZTzSpLdy34Ufc7D/USxhLs7m&#10;vqvmkst0JHzIA/DQ966jmItXs99DWDWNIJFm1qxZzMYMtUAvVgQJFfHmD0HJI/H6AaWQQsHi5Eq2&#10;zxvcvk+wmEul5u4jFs4i/+C2/2MFa/Ve9tpBsKdLdHE5jKT10G3s8zDmfUNHooP27B7ONnRog+8L&#10;Fkr+cbIUMB79Y+cy1kX89RgGfUdQnXiYbau/9CnVIv6Q/2YLQu+ZwP2SQFgqd3GfEwTxYpGG1RNJ&#10;7bwRRHVwFbGrGqg29FROfpZ9X6EnNRI/YAApjoCmt7m5ucRiCT7VHYkMGEAKH96ZPu31QYoE+swE&#10;7jVpTm6lI+Fj26UG0nNhJhm7t5D8dLmRN46o/H7pRaIy2ugWhOzKaSBLU6qEeuvB4jRWcQaUpWI7&#10;HVEukIVU9OpvuM+k5K173Q5rEZ2BxAvQbFp+zpd5BZwRZVO3+F32HS0aehPVhpdj1/lzpl7XsZIk&#10;8lIvugzlZ2Ui8QXY/D169GA2Jgj0Plq6dCk5cuQIycjIIIWFhYKPEKykp6eTMWPGCPvCDCQklMSb&#10;PzT7ZDm7dvxyamhW/088XMz22ZEsInkpVZBPlox32/cGOqpknEST9EfutbvsWO4o2hgufco+D03i&#10;E1QbHWyNVZwPF66SxoHYc6WJfS9BoF9yZ5EfW7kY8xfSGcFjzJsn7ePQLcRlC00pzXglp1ZP/k1W&#10;tk6UP68LvGBNn/m2dJyP3kO1sYX68Frue1Q25iFiaw5hpRqKXd3EPY8mUfn3ipDgwQBSjONwOMj6&#10;9etJ7969mUEOjiTUQd+6Nfw3rZHgwABS+LC3NnAXKSX0QaqZ8zp7PeHsfRQIyNbyNo5Axu4pEMaX&#10;pfK1gD/aVyjog0GbNoQZUbrzb1KtsoHAYtmHj3HnSv1SXFkdb8w+WcbO6Y6s3EWih/bMj+7v4gek&#10;curzpPzjvuz7WTVjMJ0RXkpb+KbIp4pUdKR9nFa15FC6xVy6gY4gSGSA4JBoX4IMGzaMGI3BLwoJ&#10;xLhx4zCAhISUePOHUkrV3PXjXIWWjnSe4dvz2P4Grg8uWx5Kp8qvRSBFe3oKC8qUjil/Pve6TYXL&#10;6AgSTWwNp7nPxdacTkeiQ9kHjzL7sGnTF1QbOaCnqvi9vHXuOartOIacidxxBTFcmUGs9afojI7h&#10;0BZw+4KseCQw6zNq2WcpSsJ1/1ltLruBP8ZF4WtLEE7KP36CfYdEaVg1gY6GDu+MQWwdEF9gAEkh&#10;wIq/ZcuW+ZXExEQ6UwIcRHAU5Y6jt4DjhxlJ0QcDSOGl4tOnpAvhmslUGx0sZbncRbN1X3QcIWgM&#10;OelwsZB19PMJvJHUtmeSR04UBFfmzlyyljOk7Krwl5kKFRXjpNKCIKZrnXcCEOUxZNNVdj4/uzZ2&#10;zsvuCmRnit/FoiHS9xJEdTRywZj/mZnKzpuO9M2yVO3jfgud7dStR5BQk5+fz9n9EFAKFZDBhAEk&#10;JJTEoz/0z59LZa3mnur6NUC+AGz0j9epNjCm64uEa5DqkHQ9AlmXEP1Fde2hOfMse72xsiitu6A+&#10;/hD7bIxXplNtdKj//mNmH0I/20hy6Foz+06CgB/dGUzybCG3aE49RRzarpXCA3TnR8j2qZxy/krm&#10;nd3Xhc8SsjzTywNnbVmr93Ofm0MXOjsrUujOHeJ8LLmYCzve/zUQ8u8q9j+KPzCApBDq6+uFrCG5&#10;EyjKyJEjSUoKX5cfMo/aCx6JMmFC6CPLSMfAAFJ4gaCReKEKd7+h9mjeOZ+9lqKXbyROvf+GjJGi&#10;qNnEGb6/mJDEPRZl1vEyukVgoLmn3JBSHb2HaJOfI+ayTXSGcrGrG0nRqzezz6j6i5fpCBIP3PXN&#10;eXY+Tz5SQrWIUoHvn/hdLKB/RXGEsTa3N2/ukBrrQinQYNFf/JD9DmqSB1ItgkQOrVbL7EuoRhBK&#10;cnJyyPz58+kjBOk68egPPb/hCrt+/GFVNtV2nj8v3cv2Nz2hlGoDoz37ArsWNR68g/2//Udl955w&#10;murZawWBG7WIcoDMGPGzUSU8SLXRQZO4jbMRnabIlTns830W+07+98xU4nC66EjwWCp2cOe6+sQj&#10;IQtEWOsSuH1baw7SESQQ0Dc3GPQXP2DHVpsc2eBlqJD7W2Xv/577LtV/9yGdFRpK3+nF9t20eTbV&#10;IvECBpAUxN69e5lRDWXoIPMIAku+WLNmDZsrl4cfflgwyMHhkweYwAlEogcGkMKLPuModyFs3R+9&#10;1OKqaS+w11G3eAzVRp85iVKddrncOU+64d5/dfC/E4bLkzljVRRr7RE6Q7m07l7MnS/N2+fRESSW&#10;MVgd3Lm97VL0+6EhgSl96z7hO+gJHv0v+07WzHmNzogMO7MbuHMHgu7tYSnfQloPSL99sAIcQaLB&#10;22+/LdiXzz77LDGZ2j93ESRaxKM/9K1XVn9hU+ASkk5jtdCQHcoiybFU/ihkJMD1ZMuGwcK+lqe1&#10;X/rHaW5g1yGQ3ENSRs+Vn6K7qK49LF4r+51mtNuUhL3lPPf52KNYxg761oo2Iog2ZR8dCS9bLtZz&#10;3+9vkzuefWRrSHIfv1vZcVQduYvYWy/R0dCgSerP9g//I6HBZdO5j+kt7NiaCr6lI7GDd3Uc1aHV&#10;pPLz59jj0rd70Zldx1JymXsu4+VkOoLECxhAUhBiUKh///4kNzeXatsCQaVevXoxA1yU0aNHtwk4&#10;HTx4UBiDLCYkemAAKfxUyS6EIOWf9CWGrJN0NDI4DBruNWhObqEjyuD59dIqSZC3duWThWcq2eN/&#10;mtKxi7wuYxQzqERRHevpPg6VdIZyqZj4J+6zat2PNddjnfMVWu78vlqHTZiVjL25lvsOln3Qh/0f&#10;6YarKqONO3dG7MijI74x5X3d5rfPrur6ynME6QybNm1iNiaUtEMQpRKP/lCt1sJdPz4/6j/72aEv&#10;Z2XBNImPE4fREyAyl6xrc03ZufEFsv9y+zeroWeQfLuU5O+4x62Hbnf7I48SU9FyuoVyMORMYq9T&#10;m/ws1SJKQnX0XvYZmcui69fKy5BXfzmUasPLE8ul3kew6LI9nJYWoZ8RfC81yc8R1fHe7mMnBSBA&#10;rLXH6OzQYS7bzD2H6fpiOoJ0BUv5Nu64Qs+pWKNxw3T2vSka+mviNGqJ4XIy04GYS4Lrt9cemuOb&#10;uOciTgcdQeIFDCApCAgAgUHdXrbQ3LlzmfEtCgSd/DXNnTZtmjAHeyFFDwwghR/ducPchRCkePgd&#10;boPKfzA21OgzjnHPb60NrvREpKjXWckDizIFI7j/as/NTqj7KxrGIJmVHWkA7CKWsk1Em/YKZ1wZ&#10;85Rf8sZcnM19ViDQoLUrN64t5deIqeAifYREmjXnpaaov5h4hmqRaAClO+uWjiUVE/oLzVR9Ybh0&#10;ivv+mQsvkcZ1U4n2zI90RmTptzKb+y3ckFlHR3iMuV9xv3cgSrwxh3QfoKz14MGDBRtz/fr1VNt1&#10;IBgFi9sQJFTEqz80bOs1du34vy9SqbYtRq/FB9qUvxCX0040ZwZwelHqTvQndo3vBQ2Wqj3u7V8U&#10;ykiL83WZo8mVihpuH3Jxmnxf16KFOvEJ9tqMuVjqSIlozj4v+4y+oNrooDq8hrMbq2e9TNTHNgrl&#10;ycPBpWodZxeuTK+hI76xVGxnx8qfGK/NobNDjzZ9GPdcdlVoggLdGW3aUHY8talDqDZ2cDlspHj4&#10;new707DSU9bU5XSQolduYvpQVe9pWD6O7bNq6nNUi8QTGEBSEH369Gm3WW1zczPp2bMnM75BoNxd&#10;oBWH0D8J5uGqxOiBAaTIADVcxYuWKBWfPU1Hw0/j+qnseSEYoVTyG/iyGX836QwzjjvbGFRzuh8z&#10;sDSnn6JaZaM5vZM7V0QxZifRGcEBZRXktYWbtnxFR5BI8sHeQnYeQ1NUJEq4nG6nfgj3ndJfOEEH&#10;JVr3L2fjJaN6Um302JrFl7H7h8lniNnupKMUh1lYzS3+1rUevpNY60K/khRBOkpNTY1Qxhp8CeiL&#10;FArAf2jPL0GQjhCv/tCJglbu+nE4r5mOSLicVqI+1pO0iNcPKsbcL7nHhXt6co81PnpuQCAIxlSy&#10;eSDWhtNCf5bXFswhpXulzBFRzCVr6R6ij3fpPVt9Ih1BlITh0qfsM9Kde4Nqo4PToCWFL9/I2Zcg&#10;UILLUnqVzgodnx4oYt/pX0xMIjqLnY60xXhtLnc++xLD5al0dnhwqHK459Olv0pHkM4A2Uby4wml&#10;q2MN73sdpuuSf1wz53Wmr54dmnOlfFw/ts/G9dOoFoknMICkEFQqlWBMb926lWp84yv7CDKMAlFa&#10;WirMO3JE+b1J4hUMIEUO0/VMUrtgFLt4gegzE+hoeCl7/2H2nA2rJ1Kt8pGvvIdmwJ3BVn+CM7IM&#10;l6cRc/EqYnM7s0rGuykrCHyO4KQES+WE/tz2Ra/+RljZg0SWvrIyEyN34oKJaNGw7BPu+yB8J165&#10;iWhT95OWHxcJZUda9ywVMpTEcQjAKoEpR0vYOQRy7HoLHfFgqdrL/c5ZqiJTgx9BggHsfQggjRs3&#10;jmq6BvgcGEBCQkk8+0M3f5XOrh1w49kbc+km7vohiirBU9IOpOXgreSGz38iOzYO4uZ4990wFXiV&#10;qXOL9uzzdJSQp1ZcIj/77BR5ef4ckrf/cTZHc/YFOiP62FsyuNfvNLXf7wmJPKaC79lnpD7Zh2qj&#10;B2RQyO1LUeqXfkBnhAaL3Un+Y3oK+06P2nWdjrTFV/BIdawX0V8YQ/QZo4nh6kxia4xMLxhT/kLu&#10;dRhyv6QjSEeBz01+LF02DR2JHapkC/oqJ/NlQlWHVknfoZdvJC67jY50DqdRJ+3PLdrkn+gIEk9g&#10;AEkhQNk6MKZhtZ8/fGUfwWPQByIxMVGY215pPCR8YAAp8kAGkHgBq/0m/D3AVIfXchdNfcZROqJ8&#10;vj5VwQxkECh11xnUCb04Q0sUo9uYVTL21npS73XTGxyRYIJA+nOHuO1E0Ue4/xZChB5e4jkMTa2R&#10;yOPQtfr8PvgSCLSK/zf9MIvuIfrc+GUaO48mHCqmWg+6jNHsd02bjKUZEOUhBpFWrOh8ORIoib17&#10;926hwgEGkJBQEs/+0Khd+eza0XNhJtVKQPkj8fqhOf2M8Nc7g+jK8TfZPo5v+yM35jSU0z257e2T&#10;j3FjIDZZNuyMhDK2n/e/529u2zXX6KzoYqncJb2uw3dSLaI0rLVHufOHOHy3TIgULptVqPhRO/8t&#10;Uvpub86utNb67z/WUb48IX2HQM6UqOkIDwSG5MdHdeQeYqmK7o1zzZlnudekTX2JWCp20FEkGCBY&#10;pDosVRwwXI49WwgqpMi/H+oj6+iIB0vpFW4cSvF3BePVFG5/8PxI/IEBJIUgZiCBw+aPWbNmMaNb&#10;lGXL2m/8Dk4kzA1VSQuk42AAKfK0/rSEu4jZ6svoSOhxOZ2k9J0H2XNVTVPOCr9gKG0xc0by0k7e&#10;fAfjSm6wysWhDn1pgVBTt+hd7pwBgcaTgaia/hdp/su/krZb1/EyBRDIatm5gDRtim6N8VjEu055&#10;WplvRw8JL+qEjdL3wS1130pZRoFEk7ST7iH6jNgh3QR8SFYKERojy3/TTEWhqReOIKECep1CtYFB&#10;gwYxm7OrggEkJJTEsz+0/RJfBrVCZaYjUHKulrt+QK8UVcKDnA5k57E1bPuXvuOb4ptLNgj78r6h&#10;b6050uamvryk3j9OOEZaZDdCzQq5dsn7QWmS/ki1iNLwLuNlVyunr46tsZKzJdvz2YKlxWgj/yhb&#10;lDZg7WU60hbd+ZHS8Tl0C7E1n6cj0QM+I9XR+7jPDcR4JTTHpztgLlrJHTslnffB0rzjG+77AYv8&#10;5LhsFm7cX8/aYOFKk7/Zg2qReAMDSAoCVgxOmDCBPuKB/kWwElDu1PXt21dwFgMBQSOYB3XRkeiB&#10;AaTIY2+p4y6KVTNfIpWT/0xUB9o6TsarqaTlpyXElJtGNR1Dc3IL91yRKpkXSp5ZJZWx6/N9FtV2&#10;DLsqm6gO3yEYWrACS2546dJfp7OUi0PTLNTRln+WIK37fAfq4XOWz6ucNoj9Xzb2EeJQNxJDdhJx&#10;mnR0C/9ok3dzTS6VlJERC0BjW/H8/evxp4nd6aIjSDipmf8WKXnrPlL8+m2kfvmnpHrGi+wcrpox&#10;2DNn9qtMB1LyhnSei2Kt9F8aJNL8cKGOnUsgDTQjEwJG8t80p6FC0COIEjh//jx5++23OT8hFDJ2&#10;7Fj6DAjSdeLZH4JrhfzasSGzjo4QYi7jg0EuSyMx5n7B6aC83Hs/FbDtn1yRTXTnXmfjWtp/Bprw&#10;izqVn8wdo9XBvZa8Y1IjeP3F0Jb66iz6zHel13ThPapFlIbLaWOfE4ilWlmlextWSE37i932pfsF&#10;05HOM+kwX87YX/aRveUCd2xMhe0v7I4UtqY030GkXPQvg0F96kl2zCBIGItUTX2efTfqvvX9G1v+&#10;0eNsTvO2uVTbOeQLcUPVUwlRHhhAUhCwyg8Mau8ydoWFhUJwSTS4RTl48CCd4R+xZ9LQoUOpBokG&#10;GECKDvIeG3IxZJ92G5guIdOjdAyf/g4lyQCn2Uhads4X9mGpyBN0/qicNIBtDxfrWGTt+VrOWM6s&#10;7FzGolNfSuytF4X/jfkLOKM1FlbvQOlB+fkgyJAbiCZxO50hBhy/FYJE4pyS0Q+4neHj3Haw+gb+&#10;Fr9xF2nd+x3dui2wAqjotdu4bSsm/omOIsHwpixr5NHvOhcARTpG6/4V3DnrLerjm4R5dm0LaVj+&#10;Kal3O/mW8jxhxSiUFYVzvubrN4gurX1bJpLAqnH5b+HO7AZBr058QnImM94SdAiiBKCUNSwUE+3M&#10;UApmICGhJN79od8tucCuHa9vk3wH3bnh0vUjfZigcxgqiebMn4jq0G3EcGWG2xi0k79svMq2f2XL&#10;NWIuWcu2A3HZDdy+DFn+jyEsBhP39dNPE9g2mtNP0xnRBbKOxNdkyv+GahElojn1lPRZXV9EtcrA&#10;VHCRsz21KV0LcFV62YBDNuXSkbYYLn3KjgssnHTZ9HREGTitrcRwdQZRHXuAvU4QW+MZOgPxhXeW&#10;p63+OB2JHaCfEdy/EL8XGuqTeVO7YDSbUztvBNV2jvJP+rJ9NW/9imqReAMDSAoCHMDevXsLmUbT&#10;pk0TytNBRpJ35hFIewEhh8NB5s+fz+ZD+TskemAAKTqItV2L6MVMFGjAWfPVME4nl5JRPblyZKWj&#10;H3A7cb6DHxBMkG+rPa2cUkwdQW9xkL+fdIYZzO/s7npGAKxaUx25ixlgxrzYcBAhe61561zucwWp&#10;HP8MKf/4iTZ6ENXR9e4fXhspGnaLz3EQjZ9zw5ib1na+2+gjDjud0RY4z2A7xMPd35xn566v5tVI&#10;6Kn+4uW2561MnPrYLSN474IMdj69/eN1Ysrje0hY607QmQgSfXyVuA6VYAYSEkri3R8C+0O8doh9&#10;kGxNqdz1w1zqKUXni0e+u8i2/8S9L4euiNvWWnuEqI/3Zo8DlVL9ZL/0WsavXcztBwJR0UasWAAC&#10;/ZAQ5aLPlPo/6s6/SbXKoeKzp5ntWdPFm+Af7C1k3xuQC1W+F1S6bDr38biFHRdtiifrXolYG5OF&#10;QLX4WoWeY87O9TvuDujOj2DHSn2qH9XGFsZr5zifzF9/o+adC9icsvc7X7EKepPJn0+bHN0+YEj4&#10;wACSwoDa5b4CRnKBknQQbPIFBI7S09Pb1D/ftMl31BmJDBhAih71NAupQHZRK5GVCgtWoLSZrxui&#10;NXNeZ3OglFMs8+E+yWj+mVtaDDY60nm41VknnyAOfSmxVO0jDk3grC4l0Lj2c+4c8Cew4kYEMo18&#10;zQGp/dq3U9O693vPnMH8fFPRJTqDp3r2K2xOV1faxQNNer5sjJgxggRGtX85qfj0Kb+BzUA4jVrp&#10;XB0C2XZ3S49fvpGoT2ymM2OTj/dLv4X9F+0kqmNSGRBNUn86C0GiD9j9cnsfpFevXkLm0N69e0lC&#10;QgLJyMjokCQmJpLhw4cL+8IMJCSUxLs/tDGTL4Fqc7iI5oyUaQPiNFbT2W35zZx0tu28054yqXDN&#10;EbfVZ33I7cvWcFqY4wt5ZYH7Zm3jtrO3Sv39ooHDUMG9HluLJ9iGKBPvTDinuZGOKAPmR1GBnrKd&#10;5T9mpLDvzYgd/n1Vc/lW7phAryglA4Fr+es15EyiI4gc76C9uXgNHYktoPy++H0QSjv6QZd+kPvu&#10;OE2dy6Izl1zm9mMu85+5h8Q2GEBSINDvyF8DXNCXlpbSmRIQUIKsJX8lLCDohEQPDCBFD2tVAamc&#10;0J8UDpEyijgZcoNw8WzZtdD3uEwaN0wl+gtSGrMmcRs33tTF2rHRJqdGx4xmkAVJlXSk89jqT3KG&#10;mCjqhF7EaSins5RLy84FpPSdB7nPWZChv2b/w/kjR56lVPT67ex/EIdORWdJwGo5Nkd2noolwOR4&#10;n6eVUwbSke7LvqtN3Hlb1mqiIwjD5SLNm2eTqhkvEtP1TKI+toE7jwyXTtGJwaFLO8BtD/tsWD1R&#10;EFttCZ0Vuxy61szOp+RtfbnfLrhpgCBKAcpcy+39AQMGEJWq7XWmM0D2EQaQkFAS7/5QVjVvR5dc&#10;XMJfP4rX0pm++fvJUiUA6McHGHO/YtvLs49AHMZaYY4vzlVouNfScvhutp2lLLqLPGyNydz7cFma&#10;6AiiRCDoKf+8oKeXkoDSyHKb1Jf/FAwZlVruO3OmxP+1VJv2MjseOvf/sYA+Y5SiP0clACUa5cfI&#10;aQ2NPRVpar55k30far56jWrbAvfJ5N8dU0HnysBrk3Zx+wlURQWJbTCApFBgRSEEkmD1IJSygwwi&#10;795IcmpqaoR5gQSJHhhAij4OvdrTs8YrywNueIqYC7OEC6D62EaiOryWGLKTuNqwokDPI2vVdVIy&#10;8l6mK/vgUeKKg4vlgLU5zHCGMk6hQJXwIGeMiWIuipHfJeiX9cNM4fMufaeX1NtF3SRkYnhjyDop&#10;nA9lH/Zxn0s/cOcOBB29gcw1cbz03YfY/1BqUQ6kn4tjctFnJtAZ3ZOxsnITd3x9nmoROQ2rJrDz&#10;Bc7jopdv5M4hKFtgqS0W5lrryoilMl/43x8Ny6WmxeWfPEm18YPYgHz4Ar7JOTQ9RxAl4R1AAn8g&#10;VOzevRsDSEhIiXd/CDKORHsEpObI79n1A2zhQLQabdy2CddbBb21/hR3HQp2f1qzndtf2fHn2LaG&#10;y9H9XusujpXex9GeVIsoGejdJX5munRlNch3mupJ/eqHSeP6m0n1VzeSmrnD6UjH+PpUOfu+/OOU&#10;ZKpti0Nfwo4FiCVGFhY5TbVE7eWT2xrP0lEEkPc7NWR9RLWxh/zeQsvuxVTrmyLZolh5z+eO0LT5&#10;S7aP8k+folokHsEAEoJEAAwgKYOWHd+wi5soZj9lwkQgqOS9DQikA8sf684dolvENlD+S+5wnijw&#10;OLBdwVKxUzJWD0lGKzQP7g5Ufv4cO0+g5KEca3Uhdx7VfjOS/V8xgS+V1bB6EjdXlOpZQ+iM7smd&#10;86T+R+/9pOwSEtEA6lD7Om+8e8PB+VY98yX2WOjr5QehTxyd17QpPoMqz6zKJud29pH9Xj1LRxBE&#10;WUD/VLAvIfsolMDCNQwgIaGkO/hDPRd6euiNWDiLXT9AbPWBM33zGgzMlgHJqfWUEoJ+ReI+VLL9&#10;6dL9ryoXuUVWEu/MYan8nfbsC8TlMNJZnQP6FqmO9BAyMRy6QqoNDr0sgKRLC9zXGVEGlvLN7DMD&#10;sTUrow8rBHNUCQ9xr6183K+Iw8cCv/bov1paRDlw3WWqbYu5aAX3fE5r7PT8tNYd41675kxo7YZY&#10;xlTwHXds2vvNViq2+nLmo4EYr/hPQgDkPcSat86h2o4h7y1e9+17VIvEIxhAQpAIgAEk5QA1YSE7&#10;BC5wjRumU21g6pe8zy6KvqSrDTuVxv99kcoM6Ne2+W662FGchgpiKlzudhrf44wzuypwAC8eUB1c&#10;yZ0vTotUYk2eyQGiTuAzlpxmj4MvpJgPuYHpK6c+z81zqJVVjzxSFDQa2bkKsudK9zwOgSj/uC93&#10;rsgFsuR86UFKRz9AXI62fdAM2ae5ecarqXQkvth7Yg33W2Wtxn5jiDIZPXq0YF8OHYo3YhFl0x38&#10;odfddjPYI6e3P8WuH5qzz9NR/yxKruTsmXqd1OQegjTy4BGIIfdLOuqf5zdcYftbuoMvzaQ+/jsh&#10;i8lUuIwQl1OYby79gaiO3E2MV6YJj/3htLSS1sN3sX1BnyaXtYWOto8q4bdsW9P1wKvjEWXgsvKf&#10;uTZVGWXbjNfmCK9H/v1oWHsT0aXspTOCw+Zwkr+ZkMS+L4uTq+hIW7Tu77P4XLrMt6k2djAVrWKv&#10;HwTKzSOE6M6/yY6J+uSjVBt7QGUSuZ/m0AVeDCwvd1e3eAzVdgx5uf/WPUupFolHMICEIBEAA0jK&#10;w2UJfuWdy2Iidd+OIfXffUhq5gxnF0hR2stiijWmHClhBjRIrVZyYruOk6iO3ssMNGMQDnCsY628&#10;zp0v8j5a8hU7lZOfJZbyPG4urBpq3DiDFMh0IN438TWndtA9di+Wp1Vz56rGjDWX5Vjkta29ynfW&#10;Lf1AmMP14PIS0QmAhsSqQ6uFYBGUVhTHy8b0Fsbjkcqz77LfqZr9dwashY8g0eTEiRPkgQceEDKR&#10;ysuV31sQ6b50B39oflIFuXWaLPMebN0r7WfybbskVQD46/FJVOvBVPAttz8QW51kS/pDbs8/sOAM&#10;aT18J2k5eHObfenOjxQWdMl1hitT6V48WR6mohVEn/muEGQyXpvLzQXRZ75DZwfGrr7KbWdvTqcj&#10;iNIxF6/kPjtzqf9M9WCw1h4RSjR2BU3SH7jXJErjmo4FuE4Xq9h3BSS7xpMB6I1DW8A9j6VqDx2R&#10;0Bz/Qag4AXazUlEnPs7eAwRO4hH4rVKffoYYLn1CbM3nqNY39pbz3OdqLlpOR2IPKFkn+mml7/6W&#10;av3TtHEGmw/3IjqKXd3ItgeR3+dA4g8MICFIBMAAUnzRun8Fu0g2rvucauMH76yOr06G9oaUIWcS&#10;M9A0bgO2O1BOs94854zHKbc1VjEdiOrgKkFfMvp+poM63vI5ILU0461yykBJt2C0oOtuDNoora7t&#10;uzz+s9k6inf2m/rEZqEXnHfZOejxJfSIc88pebMHt03F5IGkVHZOFg6RxiC4Ga/IA92ff/8RmXW8&#10;jI4giPKYMGGCYGMeOXKEarpOaWmp0AcJQUJFd/CHEq63kPcXT2bXDxCXrf0SVwvPSBlIv/qSLw/m&#10;fXPTdP1bOhKYrVn1bJ8gqkv865KLNnVwG525ZC2x1h3n9bJS1C1yvVschgr6zP4xl6yTtjl0OyEu&#10;Bx1BYgHN6We4z9zWyQCgKX8h24c68Ulird5PR4IHSifKX0vLgTvY/w2r76KzguPbs1Xse/LLqf77&#10;ApkKv+eeE0pMikDpsMqJf5LsZbcoNRvDXMxnIdlbLtCR+MDWeIZ7fyCGq/5LbquO/47NUx29r8sl&#10;PqNJ3aJ32PkXTD8w9ZF1bH7pW/dRbfAYshLZ9iC2pmo6gsQjGECKMVQqFcnIyCB79+4lCQkJJCcn&#10;hzQ3N9NRRKlgACn+sKsa4i7zSM4LsrIXt84NvGqno9gaTnMGnb31olBCQ585usN11GOFxjWTmWFV&#10;/tFjgg7KKcoNLsjyAOoWvUt1/+sWqWwdSOXnAwUHBZCvMCoY8n+kduE77mPbvvMeL0Cz6r+deIad&#10;p3MSceW9N9VfvMzOkeqv2u+X4LLbhCwjcZv2xJR3nm4ZX0BTYflv1O++XIsBSkTRgC8APZAGDRpE&#10;HI7Q3JBNT0/HHkhISOkO/lCj3kb2b36WXT+KTwRXWnLcgSJmz/xuyUWqlTCXrCG6c28QS+kGqmmf&#10;nBod2yfIlXz+2tZ66Fb6vycrCcqAcaXyoGTZodulx27xLqUnF3Ph9/SZ/aM68TCbrzvX/s1NRFnY&#10;GpK4z1zsoWNXXyGm4tXEaW0/W9tSvp3bhygdLWtuLl7Lba85NYb937IPSrMFv/BnxI489j0JZO9p&#10;U6RAqzzrDnoml3/ypE9bWZfa8eBYuHHZtO7vtxRw02e8RUfiAKfFfS5IJUTlAtmW3kDwUj4n1stq&#10;ln34GDv3moLoaQQZQ/Lz1WnS0ZHgaPlxEdu29J1eVIvEKxhAigEgYDRmzBjy8MMPM6PbW8BhXL9+&#10;Pamv99yARJQFBpCQWONAbjPndK49X0tHQoP62APMUNOmvsj+15zuR2fEF/qMo5xx1rrve1L82q3s&#10;cc3Xb9CZcGw2cnNFUZ/YSmd4sJReaTOncvKfhSBAd+DgNf4cvVTdMYM33jFdz+TODfWx4G86qQ6v&#10;4bYF8S6jWD3jRTo7/oDSmuJv0rXdD7JzzGDFldKIchGDSGvWrKGargH7wQASEkri2R+y1Z8guoxR&#10;RHdxLLt+gOw+vJDOCMyrWz29k0BgEVcocLnl5+Olvi5gyxtzvxBeF/RVMlyZ5v6fL2kHPZDkj0Xx&#10;VfrOmPc10V+QbtprTj/teWIfOIxVXNksEKH/EhJzmItWcJ+j1u27if9rEh8jTn0pndkWIXBx6DZu&#10;e1Ggt1BH0KW/xraFMmzWmhRuf5qTwZdJf2BRJvuefLy/iGp5nKY6bv+WCk/5cM2JzaT49ds5G1ku&#10;NXPaX8AVDbxLY1rjpBeSPMtRdahtpqSp4Ds6043DRNQnH2Nj6hOPCLpYxWkxcueeLqX9/q2WCr58&#10;PpTT7whQGUXcNt76giNtwQCSgklNTSWTJk0i99xzDzO22xOofz5//nxSVoalVpQEBpCQWKTnQsmY&#10;/s2c0GYhGbIncMacXCxlm+ms+MFp0nPGWdGrN3OPtWelGtpgyBXJxkCaNvt2gqq/HMrNA+lsA8xY&#10;Y8xP19n5GeosuVjHePksKRklKzvnFjFzLVhMBRdJzdw32Pb1yz8l2qRdRH14LdGc+ZG4zFLZjrjC&#10;5XA7kNIK6aVr3mDn2YHcJjoJQZQJBJEGDhwoVCnoLJDBBKXwevXqhQEkJKTEqz/ktLRKduwByZ4F&#10;Gb4+uO/ikysusWsN2Deh4rffXmD7/XCfJ8vfRbNE7OrL3GsFsZRvJfqsD9voTfnz3bbF5+yxPusT&#10;YR+2umPcPIuPUmTQpL/1oJjt5BFYMCa+DiT20KZIi/+8BcrcuSy+K+R4Zw3JFxGCmEs30pntI2TI&#10;0e30F8YKupYfpaya5p3+A5pybA4n+46AbMisoyM8EDAS9w0CASXT9QucrQ0CJcTqvn2PPS569Td0&#10;D8rC5bQQ9fHe7P1oTj0JkV46GrvoL0g9TNXHfytUN1Ed7cF0ILbmDM9cr/sRvnpaxRKQCSc/Fy2V&#10;+XTEP973KPSZHbMfIetI3BaqoyDxDQaQFMqiRYtIjx49mJHdUenXrx9JSUmhe0OiDQaQkFhkZ7bU&#10;0BdkbghLhFnrTnAGG+dwH76dmIpWEaexks6OD6D3UeHgtpkcTZtn0xkSpaMfYOPQ6ygQ+oxjpFyW&#10;rg5iq4v/RQQ3zU5n56Z4UwSBHm3LuXMBpP67D+lox7G6zyUoa9ddgEbh8t+mkcuWs/Ns7F48zxBl&#10;AaWsweaXC1QsAB/CWx+s9OzZk9msGEBCQkm8+kPeN8VFWbJ6BPn36cH543fOO8+uNV+eCJ29PXJn&#10;Ptuvr9JcmuTn2es10h4hDl2R2xYXM5FuFTJORCzlW4ilYid95EF98lG2D9Wxnu79zBT6Nol4982B&#10;8lJOA5YdjmVsjcncZyrvjQWiv/QpncmjPv00mwMlGYHWo7KqFGdfEHTt4dDms21A7K1Zgr5l1x+Z&#10;rvmn2wVde1ys0rLvCEiWn4oGusx32L6hlB1Q9+0Yzt5uWPmZoDcXZXN6U54yF7qZy35g7wkEvsux&#10;nomkTniQvR9ToSfbCMrly9+nNm2oECyX6yDwFOtoTm6Vzruhv6ba9ikd1ZNtB1UogsXeVC09n1ug&#10;HxIS32AASYEsW7aMGdddEXAgoVcSEn0wgITEKv1WSisi/3NGCrE6oCBGaNBnSiuEvEtoiCIafvEA&#10;ZIDIjSyQxvVT6ShPK+1vBIEkS8llqvWPta6U26/q6Ho6Ep9crTNwzt7R/BY60r2BLCH5eQDSsHoS&#10;HUXaA5ohq47dz35/dOdeJ+/vKWDn2W2Y6YYojIqKCs72D7VgAAkJJfHqD2nOeG5ay0slTVv2Abt2&#10;FDS2v6r/n6cks/mhLBv9bXIV2+8vp56lWgnIAtJf/JCYvbL/YdW+tXofcRqrqMY/lqqf2PuWi7U+&#10;kZgKlnA6KJ3ntGA2bzxgyvuaqA7dRlQJDwol5OQl5UDghjz0vYW+ktaaw8SQw2d7WGuPCvuxVO7m&#10;9JAZ1x6Wyh+5bYjTKui1p+dxesPl2YJtZ6ncJZzPDh/7Xp9Ry74jIHZnW1/XZTfKeoaBf/o9sZRf&#10;4+zt2gWj6GwPJW/2YGPQJ0apyMtQimIu305HYwuHJpd7H7ZmyW6HkpnyMbnAOew0x34rkMaNM9g5&#10;VzGhP9W2D5TAF7dr2jCdattHd/4I2w7Eocbf9ngHA0gKIzExkXPc5AKrAocPHy44cxBkguAQ9EeC&#10;TCP4X6xVDmXsxG2g/ERhIa6YjTYYQEJileMFrZxRPXZPAR0JDVCuTps80O28jnUbsO/5NOoc2tA+&#10;ZzRpWDOZGVm18wM3LLU11xCnQUMftU/1F0PYvqu/Uma97VCxPK2aOy9NNuxNo0nczj5/UVr3S6uG&#10;kfYxF6/hfntsTalt+sFdqdXT2QiiDD788ENmY4Zaxo71lAVCkFAQj/6QrYnvu2IqXk1UDZe568b2&#10;Sw10tm+0Zgc3/3Ce7/JfneF0sYrbd3FzeEpU6c4N544DiMrrsS59GJ2NxCNOS4twI17+mfsTdWJf&#10;uhWUUrOS1iNSiTExEy4QkOUmztck/5lqITOqijSsvomNgaiO/457bLw2h8728NG+Qvb96LX4AtXy&#10;WGsOcPtw6ArczzORs7ntrXwAAgJK4ljVzJeoVnlAKT6NV38yEAj8xRrmkg3s9asO3e4+t+x0xIMm&#10;ScpQk4u19gidEdvUzH6VnXN1S4O33+SZdB3pY9S0ZTbbruz9h6kWiWcwgKQgjEYj6du3L+e4gYDz&#10;lp/ffv1KEYvFQjZt2kT69+8vbA9/oZ45Ej0wgITEMn9YncM5nx+EsYwTGHCw6l9u1BmvzaWj8QHU&#10;B1Yd3UAfhQ7VwZXMiANxmmO/jrU/XtkiNZt+wkdJlu5I0w8z2Wdf9MqvifFK7Dl+0Uad+AT73dGd&#10;95RWMdud5K9lTcgXJFUIegRRCj/99BOzMUMtGEBCQkk8+kPGa1+z64bq+O+plpAe8zPYdWPs3sAL&#10;oa438lnVl2p8l9DqDM0GG7fvvVfDs0LcoS8l2tQhRHOCv1kvFygjhcQ3lkrf2WjeYvXqlWW4PIWN&#10;qU/2oVr/yHswGXImU62Hqs8fYmPeQUxR5CX2Hl+Wxb4fb+7Io1oeWOgobqtNflbQlX3wKLO7Kz5r&#10;229JfXQ9Gy8ccoOi/TIhEzHrA+4Yac78iY7GDjrZYlRfAWtrXQL3HkEsZZvoaOxT+u5v2TnXumcp&#10;1bZP87a5bLvycf2otn2qpr3Atqtf+gHVIvEMBpAUBAR9RKMasoimTp1Kzp7t/A0gyDwaNWqUsL89&#10;e2K7IVysgwEkJJaB8mBy5xMEMkDCieGi1MAXVrMh7WOpvM6MOBD9ef+rqYx554XSZrqU2Cxz+n9f&#10;pLJzcerREqrt3tR+8yb77Ku/9gQ/kOCB0iZyh9Jad5yOEDJgrbSa/OmV2VSLIMoAFo5B2WqwMaF/&#10;0axZs4RKBVu3bhUqFHRUYNuBAwcK+8MSdkgoiUd/CHppiNcNw6VPqJaQMT9J5U/vW5hJtb5J8soS&#10;qtN6ynGFipu/knpGTjxcTLXhw3T9W+56CmIu3UhHkXgHStMZsj4m6oTftjkPQKCUmDe2+kRujtNU&#10;Q0d803r4DjbXXLaFaj3UL/uYVM/5Nbc/X2KtPSbM/ydZ+cjvUnz4t5AhJXs+OL+t1UWcz2W4INmM&#10;IpaKPG5OLPhc5qKV/DGq2k1HYgP1yUe4z8kX0C/LVLDU/Xv9KbHJbP1Yx6HXcOcb9EgOFnnvpKLX&#10;bqXawLhsVu751MfjJxCH+AcDSApi2LBhzKg+ePAg1XaN0tJSoYzdoEGDqAaJBhhAQmKdWcfLmHEN&#10;8syqHDoSHuzN53gDtnofHUECUf7xE8yQa1z3OdW2Rb5CyZCdRLUeXDYL/U+Z5NbzK3WhzCLi/uw/&#10;fYp9prCSDOkYWlntfu9Vl3BDQX7OtRhsdARBlMH8+fMFGzMhIYFqugZURRg5ciQGkJCQEo/+UOvh&#10;O9m1w1z6A9USsv1SPXfdqNH4t62gxJ0472duCTVvbM9j+3/QT4muUANBBNVxTyaI8bpy+78g4QXK&#10;2jktzcShvS4EjqxVP9ERHpgjfo9AoGeSP+xqvs+NXcX7pOLN8KppN7I5huzx7u2uCj2bRB2UM7vm&#10;5VOklKrpXiRsDafYNiAOzTWiPraR2dwgTpPv8sYV459hc2oXvk21ykZzZgB3jGIFl9c5BEHJ7oS5&#10;4CJ3Tlprgl8sYLyaym3rXY7RF97bWMp9Z+8h8QUGkBQClJgTDWrIRAolY8aMEfar1WqpBok0GEBC&#10;4oFpR0s4I7s6gDMcCqA3kmgE6jPfpdqOY1d1n4wBeT1uX+UUAHPJFc7gK//gUUFva6ggpe/9XtAp&#10;uXfOUFn5OhCTzUlHYh9wtKHRr6ViJ3GaA/dM8KZo2C3sM9UkbqNaJBichjLO6bSUSTcBgeJmE3fO&#10;bcmK/Ua7SHwBC8bAxuxIyev2gGAUBpCQUBJv/pBddZm7dshvZEPASH7dgICSPxYlV7J5v/oyjWpD&#10;x+aLddxrCbf9LsdhKKf/IUhgNKefZt8l47WvqLYtlood3PeOuPg+N9aqAmYPFw2/we1DrqEjbh+o&#10;fBu3bcrZldx3Q29p2/bBmCeVqVQnPibooI+t+BxVMwcLOl+0/LhIei0v30hcFhMdUS7eZQjNxavp&#10;iLKBvqXy1+00VtGR7oG8F27R0JuoNjhsjZVsWxCoVNIerT8tYfNLRt5DtUi8gwEkhVBSUiIY0y++&#10;+CLVhI4VK1YI+87JCW/GAOIfDCAh8QA4nHIje9bxUjpCSJXaTP8LHbBSTW4Iumwdrwmvy3xX2DaY&#10;etrxgPbsHs4AtKulWve2eo8TD8EF+RyQ5u3zSOPaKewxBJKUSt/ll9g5+FQclRMDh8273Icx9wvi&#10;crTvbMJKMfnnCavCkOCBUhby4w6BPG9g1bZ43r269RrVIohyGD58ONmxYwd91HXAb4DMJgQJFfHm&#10;D5nLNknXjsN3UK3EfQsy2XUDStr547ODRWxe7yWhzxCq9bLff7hQR0cQRDnosz9j3ydd6ktU2xZ5&#10;vyTt2Reolqdk9P3MJm7e/jXVelAdvZdtf/ngc+x7cc/8DDqDR5s6mM2HsmdA8fA72P5bf/JdKg3w&#10;LmNXPPwuovdR7k5paGSLOEEcuvD1Pw4V5pJ17PWqjj1Atd2Hxh9msfOs3M8i0kAUDf01216btItq&#10;/VMz5zU2H8qoI90DDCAphKysLMGYDsdKv/Xr1wv7TkzsXmmcSgIDSEi8AP0/REP75+OThJv5/2/q&#10;WeHxsBDfVHXoijjj1VLJ12E2l23mGvIKZRJkq42gfrZ8e2sDX6otHrE1VTNjDkR37rBQo7hy6vPC&#10;47pvx5DGNZO5OYK8fCMp8tK5LMpr9lrYZGTnH8iKMPfiCjdOUy2xlG8lmqT+3LkqF83pfsK8QJjy&#10;znOfnb2pe6266ypq2apX/YX3qZZn2jEpAxN+8xBEaTQ3N9P/EESZxJs/BI34xWuHNu1lqpUYu1fq&#10;g3T3N/5XdIP9LM57fv0Vqg0tD30rLYJ4fRuWGkKUB9jD4vep9eCtbTKLROTBDcOV6VTLU790LLOJ&#10;KybyZdjM3PP8htw7YzP9XrT1Y10OIzfXUr6dmIuyOZvbdD1w0Ldi/B+4+SWj7ld8uXB7cxr3vnWZ&#10;79AR5WLImSC93vRXqLb7IA/o1H37HtUGT/lHj7HtW3YuoFr/FL92G5vfun851SLxDgaQFIJYegIa&#10;3oaaCRMmCPsOVV10pONgAAmJF5an8b1AvOXb5NDeuNacfUEyBjNGUS0huvNvMj0Eksylm0jroVvc&#10;j29xG/ee8l3WuhNsjjCveK2gj3fkBmDjhulcZhFIxWdSPW5RPMGj/+V0ltLw3MToCl+dLOfOt+YY&#10;7UXjsrYSfdbH3PkZSNTHfyeU0DBemUZMBUva1HuHlWLssxz6a6pFgsFpquaOtbXOd9PZcxUa7tw7&#10;nIc36xEEQTpCvPlD6sQn2LXDeK1t78GfrjRy1438BgMd4fn90otszof7wrPSf4qsDPV/zsAsZUR5&#10;ODRevY1kiwQZTgs3x1L5Ix3g0Z75kfNp7M01dMRtg9t07m1vZfuYtfx94Xux6EwlnSFha0xm80Bg&#10;caP68FrJ5n71ZjrTP5CFVDn5z9zradmp/OxeY+5s7r37s4+Vgjb5OfZajVdnUm33oWzMQ+z8CpQV&#10;54/qr2QBqKVjqdY3puuZbC6IuTCLjiDxDgaQFILYAynUpSJgNWLPnj2FfUOWExIdMICExBNv7cpn&#10;TqgvuVLnu5FoZzAVreSMV6exkpgKv+N03qI69qDbOdAKN9rlelNBx42pWKRh5WfMoCt65aY2mUVF&#10;Q37F/q+cNEA2xgeQoBye0nhgkVQO5i8br1JtbGGtSyDqE49w56YoqoQHiaX6ALE1nyPqk4/6nCMK&#10;lPoARxqAlWLi5wYBRCR4vJsjQxNef/xmTjo7/97ZfZ1qOwfcJIRSeEvOYrYYIgE9jMaNGyf4BbFE&#10;UlJSyHu4IvFHPPlD0Ehffu2w+mjYrrM42DUDxN/v/X9MT2FzlqaEJ7P6TLGKey0nC1vpCIIoB9WR&#10;Huw7ZS7dSLUSEFSSf+8cWt+2mF3dyPk03r1B5dmDRXt6kr8Zf5IkFavpqITp+iI2T3XcU967dtE7&#10;bL9Vs4YIumComTtcek1DbiB2VXC9TqG3TeuBFW4/1kdALYy47AaiPt6bvX9NEp/JpTRUh29nrxV6&#10;yXYnHJpm6dxyiz6z44kDjeumsu0rPx9Itb5pkfU/Kn7jLqpFugMYQFIQ/fv3FyRUGI1GMmzYMGao&#10;Y2mL6IEBJCTeWJBUSfp8n0X+tOYyeXnzVc4pHXewiM7qOlC6SzQGQbRpLwl/VTKdL9GcGeCe+yqn&#10;M+RMonuNb+R9kLyDR96i8+qZVPSyFFxq3vEN3aMyuFqn586z7ZeCc7yUAqx4hNrp8nNSFE3yc8Rw&#10;eSpxmvkm29pzw33OFwWcOahLDivFxM8NVpAhwWMqWs6Op3hzwB8f7y9k59//zOraCm75DcOvT1VQ&#10;LYJ4ehktWrSIPlI+FRUVpE+fPqS+nv/9QhBv4skfMhVK147WQ7fD3VY6wvOH1Tnst37A2rb9iFuN&#10;NjYOEs7s1v/7IpU9z0dhynRCkK6gTRvKvlf6rE+oVsJcuoGNQy+jQFRNfY7ZxrUL36ZaD7bGs2w/&#10;IB8umUSsDicdldCmvcLm6C9+IOhK3+nF9tsRX8lccJFtB6I51X7PQm3KXm4bKFPmcrV9neECqnrI&#10;j5O1/hQdURYObQH3Ou2q+OmRGwyGy8nceWJrbJtN1x6qQ6vZ9iVv3Ue1vqn+ciibi/2PuhcYQFIQ&#10;a9asEQzqUKzgg5J4gwcPZkb60KFD6QgSDTCAhMQ7o3+8zpzSG79Mo9rQoL/4vmAMtsgMw6DkEBX6&#10;WHfuDbrH+Kds7CPMsJOLPKBU9PKNhLidEH3GUdK8fR5Rn9hMqr94mY17O1vRRl6+7mduMVhjZ4W+&#10;2e2AaWSlbkQxXPpEyKrzB6z+M1z+nKhPejKWVEfvo6UapX2oEn5Lar7uxz43WEGGBI8+6yN2LNv7&#10;jTjttYJ7ydmOO2hAfgPfy+tUEa4ERyRycnJIjx49SEaG74beSgIWqw0aNIisWLGCahDEP/HgD0Hm&#10;kfHKVPe19yHp2pExmo62ZeGZSvZbD7aLycbbLheqtNz1wF+Zu1Dw7m7JVv/NV+lUiyDKAUpBit8r&#10;zemnqVZCXv5Zl/4q1fqm5cdFzDYGsZTylQvO7ZXKpBfu6021MlwOITgszrGUbSLW2hJun4bs03Ry&#10;cFROGci2DaZPTfmnT3HPB9K05Sv3sdkp7Kvuuw+J0xy+3wxAnfg4OwbgkysRS8Uu9hpBiMNER7oH&#10;kKEmnh8lI++h2o6hv3CcO8+cRi0d8cLpEMqli/Mg8IR0HzCApCDEcnPgNO7Y0f6KBF+A0zlr1ixW&#10;tk6UcPRWQoIHA0hIvJNwvYVzgI8XtNCRrmNrOM0ZhaJAerq15gDRX/pEyDgyXJ5CWo/c7XMuiCYp&#10;dBmeSkd1aBVnBJZ/+iT3GMRX2YWmrV+x8Qq306Ikei+RGkC/+ENslK+DPlyQJeR9LqqO3c96dQWL&#10;y+4pDek0NxB95mhufy17fkPK3r9B+NxUh9cI85DgkH8+vnpYePN/X6Sx87D/6raryYPhhwt1bB8g&#10;ektslStDws+0adOErB6w65UK+C0QPILqCRaLshuCI8og1v0hc+Ey7torirlsC53RFu/s6YPX+Ayj&#10;HdkN3LivLIhQAdlN8uc6X+HnBiESFXLr9eQPq7LJv3x+lvz79LNkxI48ojb5zmyLV6w1h7jvltOq&#10;oiMe5CXVjPmBG/1b68uYTwNSt+hdOuLh1W+Xcs9lvPYVHfFga87gxu2aXK7nKIjfm+x+gIwlcduS&#10;twJnUKmPbuCey5/UzHmdbhEevEvCO011dEQ5GC5PZq9Pc/Z5qu0+1C/9gJ0PsBi0M1gq87nzylKW&#10;S0d4jFdTuXnmEuX1TEbCBwaQFAb0QBINa8ga2rt3L6mpkZr+eQPlInJzc4XspQEDBrBt5QLOXazV&#10;Uo83MICEdAd+9aV0Y/XtH7vWH8QbnayEgCqhl9vBOEhHeOxqt3GfMoi0HqCGriwDCbI3ugtOi4kU&#10;v3EnM+5ghZzc2AMxFbTti8c5RkN+RYjLRUeiS0ETn7EBN+CVjrfDJQqs3nPqS+iszmHKTSUtO5/m&#10;9tu8+2ZSMeFX7uc9Tmch7eKyc8fQWtV+369Zx8u4c3H7pY6X7Xp/TwHbvteiTKpFEAkIyEAlAVgQ&#10;dvCg7+tdNIG+qhA46tWrl1D1AEGCIZb9IaehnLteyMVpDNzLDrJ9xN/8Tw/wZZ7l2dW/mXOOasPH&#10;P3+ezJ7vixNlVItEizXna4VygoM3XSX/MFn6bET5+YQk8rslF8mCpApitkeudFm0cHh9z6DUnIhd&#10;fYUfa26/4kXT5i8538dc7FmUkVPrCewe2Pwst09Y+CXClTg+dr+ga1z3OdtXxYSOL0w0XkvnXk+g&#10;vkal7z4kPZePTCS5NKyeSLfqHOpjG0ntgtFCRQpjrue4WsrzhH5PtUv4ctrmkrXCuJLgFoNdnUm1&#10;3YfycVIliqYfZlFtx3BZTNw5pUs7QEd45Jl9JSMDB0GR+AMDSAoDAj2jR49mxrUosAqxX79+Qk8j&#10;CCz17du3zRxfAo4dNORFogsGkJDuwCey/iAgl6p1dKTrOC0txFZ/gthaLgg3fdtDe/Z5wYhsOXAz&#10;MyhBXPbQvSalY2uuIY3rpzLnpH7ZJ8zgUye0bUwLmAuz2BwQWGWkBBbJSsCAqBS+ItN4ZRp33oFo&#10;zg4i1ur9dEZbDFmJglGuvyA5r75w2ayk5M27hc+nZt6v2f7lJR71WR/S2UggHJpcdsxA4HF7OF2E&#10;3Cy7Gfjv01OEVcMd4beLpWy6MT8VUC2C8MAisYcffliwHWfPnq2IXqYqlYpMmTJFeE1QMSElJYWO&#10;IEj7xLI/ZLq+mLtetEJJ2YO3EGPe13SGf0btyme/+fcv5BcNjNwpjT2zKvx9Owb/IPUthV6mSPQY&#10;tPEK+yyCEViol13TMXsjFlEdl8pDmgqXUS0EdFZK37/DwTXud+pUpHCI5Nc0b/VkGX2fWi0c07tn&#10;bCHNB6TS0NrkPwvjgO78SKbXZ4wSdJWT/8z21bByvKDrKMXD72D7aNm9mGp51Mc3sTkg+oxjpGXn&#10;Ak5X9MpN3GO7pnM2gv78EW4/BW6pnDSAFA27heka1krHSJf5Dt1SGbisKvbaQCwBfK14BPxC+een&#10;PfMjHek45R88yvbTsmsh1fJABRNxTu0Cz/cC6T5gAEmBaLVaIWtINLA7KxA8ghWCSPTBABLSHciu&#10;0XGOzq9np5EzJWo6GlmsDWcEI9K7b5JDF56mwfbmdKHUnssWnfcbLKqDK4n29E76qC0Og4YZhSAV&#10;nz1D6peOdW+3is6QgGAHpMlD80wosxBO+q3MZufVn9Yot6QTYMiZyJ1zIOayzXTUN7a6Uvfx9pSg&#10;A6n6fCBx6n2fSzovR692vhREkou8+bDTUBFUcKS7Yanawx0zl9NGRwKzIZMvQXffguB71VSozNy2&#10;GzJr6QiCtAWye2ARGdiPvXv3JsuWLRP8hEgDC9x2794tvAZ4LV0pt410X2LNH3JZmt22XRJxmuqJ&#10;+uRj0vWVNtMPlm2X+DJ11Wqp5OMTyy8xPfQoCjeQ8SJ/LQ06Kx1BIsl7P0mZyN7Sd8UlbqGJXB5c&#10;nEnssJIljtGdf4t91yCzRER37nWm19GATjDUf/8xs5mhRywgP/4HdrzG9gtiKftBmCP0HaU6c9FK&#10;9w+CkxS+fCPbF/SO7Qxw013cR8nbD7iN9LaVgso/6cvmVH3+HNV6MpggW0iTtIvoM/meNb58tfaA&#10;4EPZ+w9z+/El1V9KvobqWC+6tTLwLnUfqLdsPKJJ2sl9Vpbya3Sk49R8PYLtB7LPvHG5vwNc/yMs&#10;m97twACSQgFHDZxEcNBEQ7sjAgEoKG2HKAMMICHdhUmHizlHB2RFmv8ynOHErsohltrDnFEpL4UQ&#10;Clx2A+fQgEAjz1imfvmnzDCUS/knT7LVbaa8823GO5sy3x5Neht3Pn2fGrhUTDTRXXiPOxegVru9&#10;+Twd9Q8E9byPp7hKErBWFwkNc+3NtT4/n/plNwnP5x0wNRevIvrs8ewxlH+0NSkjq0wJyIN9mjPS&#10;TYpgGCsrQweyM6eRjgRm3IEibrvCJiMdQRDfQBBJXqYaspIgC+jIkSNhDSaBLwIL0ebOncuCWCCw&#10;QA0zj5DOEEv+kMumYc3jW8SyyFSsDaforOCo1Vq43/0tWVLp0xtkffXmJ4X/xmd5q8nva0Eiw/kK&#10;DfcZ/P2kM+T/TT0rZIcdyJWySI7lt5DFyVXkD6tzuPmQtRbPmCt2ct83Q/ZnxKHN53Tm0vV0dvsY&#10;Lp7kbGbTtXTy1AopcAvHE/rmiPtWJTxITG77Wf58UAEDyt/J92MpuUyfoWMYLpzg9lM7/y1irZPK&#10;SUJgSj6uS9lHR9pSM/tVNq9i/DNUGzwNqyex7SHzSPzfW8o/+BV3PBxq5fS9MV1fxF6X+uSjVNt9&#10;aN2/gn1OxcNuodrO0bRF6oVc7qMXsunaOTYOYinF/kfdDQwgKRwoPzdhwgShBrpocAcScDATExPp&#10;1ohSwAAS0l2wOVzkN3Ok8k4gt80Nf033QLQevpsZlpbK0AZ3tCl/YfsWRXX0XiGwFKvYGio441Au&#10;YlCjfsU4n+NQD7z1wApiyDopzAsF0O9Ifj6VtpjoiLLwzjxSn+xD7JrgVoFBqUE4fnLnrfRtzwo/&#10;a3UhKyMBfa2KXpNKSlR+/jz7v+qL+4m1ai9Rn3qSex3eAjfEEA/qE4+w42K8Nodqg6fnwkx2Xg7f&#10;nke1hKxKryFTj5YQs03qV5BWpiEvbLhCfiY7l+XbIEggoHzd8OHDOZsfBBaaQXlr6KEKGUHp6elC&#10;6buOAttAsAh6ry5atEh4Ll++B/gZ2PMI6Syx5A9Z3NdT+bVTFLjGdoZesowSMQBQ5ZWRuudKk6AP&#10;Nw/KXstr2/A6FGle3XqNHf+/nXSG5DW07zNA9r24DUgw/RdTy9Rk8pES8sHeQpJerqHa2ECbMpj/&#10;7h2+k3vs0HWs/G/JW/cxe7lx3VTyv7NS2bH85nQFsdYncvtXHbmL/a9NHSzsQ15WDrIwutInFio4&#10;iPsSRZ3wA3E5HaT03d8yXcX4P9AtfKM7u4fbhykveJ9bk7id27Z23gihnHbpOw8Kj6umPk+0ybtJ&#10;3dKxQhnAlv1SWfiq6TcKgS+nKYQlFR1GYi5ZL5QL7Qhi2XoQ/cWxVNt9qJnzOvsM4f+uIO+FXDTk&#10;V+7zke+71vrTEjZePOJuqkW6ExhAihGMRqNQOgKMbeiBBCsBwbEbOHCgoANnLyEhQVgtiCiPWHKY&#10;EKSrVGssZOA6qOudxIzzzRfr6GjkUZ96ihmWpoKlVNtxnGa3Y++SfmOhLJm4X28xFS6ns2KTlh3f&#10;SAakrMY2ODVOk05KX4e64kOk0mtyUR1aTfdGiLWmmLTuWcoas3aEIZty2XkEjYSViLl8O/f5Q8kN&#10;h76EjrZP1bQXhGPmvfpPl36Q1C15n9PJBUpZ6M8dJk0/zBSylABbczr3WkBaDvK9wOzN0Q3qKgFY&#10;PSk/Jp3JToQbM+K5+W/TzpL8BiPpKytHBP0NRB75LovpRblQFflSZEhss3Xr1qAWlUGWEPROFfun&#10;QkDIW8TxYBepQY9W8EcQpLPEkj/kq5eh+sTD7mtF57Lvxh+SMvT/Z5YnE3jzxXrumlAUoYzUqcdK&#10;2XNC9gss/kIiw3avcoYTDxfTkcBkVevIv01PYdvBOQSZbf44nNdM/s792cqfC6pExAq2Rk8pcl9i&#10;vDaXzgqe8k+eYrZzyQePcsflQK4ncKu/9KnP57NUHxDGG1Z+xvZROWWgoOssxsvJbF9yKR3Tm3us&#10;O3eIbuGfkpH3sPkNK8ZRbWCgooS8x1HJiLuIrb6cjrptZF0r/c/tw9WVCXPq13iqHYBA5QPQQdaT&#10;pSq4YJ5dlU3MJWvdfkpbHwRKSkPml7h/49WZdCQwDp3bv6TbgFiqfqIj3QfIOhI/R9X+FVTbOcxF&#10;l9i+QKxen231zJfYWM28N6kW6U5gAAlBIgAGkJDuyP2LpNX5/zIlWai7Ho0VcNr0Ycyw1JwZQLUd&#10;w3BlurA91MC3t14SdBAkEPerOvYA0aW9zB6rT/xemBPL6NIOEP2F48SQncQZk5XT/sI9Vh1awz0W&#10;pXLin4T9OPQaUvpOL6a3yco0tAeUef+HyZID/MWJ4LeNFFASTvzchc/++EPEoe1Y/emi125lx6dk&#10;9P3s/9I37/b8L2sALErJ6Afo1m2BQKn8NbUe6eGWe9njYB2zeAYaM0vH527i6sRK0pRSNTs3Qe78&#10;5jz3GMRkc5LyVn6V+V99dooM29r5GuVI9wYygMaOHcvsynALlMXG6gZIKIglfwjsRfEaARkIXc1g&#10;P1XUyl0H4Prx8mZpgcxvv71AZ4afi1V8z9JdOQ10BAknDrdRC5+z/NjXaoPvQeWdkf/ndb5LqEFv&#10;Rfk8uaSWxU4mkqV8K9Gc7ifZam7prB+nzzjG2dB3fLSZHZOCRk/g1mVpJOpj9/PPJ+vBBNlA4vYN&#10;az+n2s6jTf5J6Hkqf11yqZ79Cp0ZGCghzrZ7+UbiNLa/OAkWnsmfC3y+QKiPrCPVX0kBpObdv2Hb&#10;QnaX8Wrg8tiiHy2KvC+r09LMjYkCZQPbw1y8ktvGZeteC7NgIaH8czQXZ9ORzuE06rj9wSJFEYe2&#10;lRuDjDmk+4EBJAUSjea4SHjBABLSHVl9ztuB8WQkvbQpl1gdfEp0ODHkTGaGpepID+KydyzdXn/+&#10;Tc441Zx5lhhzZ3M6S/V+Ym1I4nSmwu/pHmIfaDrLjMYhv2L/V818SRi3Vl4nLTvnk7L3fifNc4ut&#10;sZJbsQeiSdwmbBMMh641c+cQ3PRQEpaqfe7P+lbuc7fWHqWjwQGru+THR16PXC6Q9VX6Di1r4XYQ&#10;2zPcrQ2nialouVAKwqErcjtv0mpq1fHedFb3RXWsJzse+gvvUm3HkZdB+avx0rkqyomCVrIstZrT&#10;LU7uXg1+kfCQnJws9EJ64IEHmI0ZShkzZgzZv38/sVj8r3JHkI4QK/6Q06pm1wcQKGcXCiBTVbwO&#10;TDlaQv5xSjJ7PPN4ZBfI3Lsggz33K1uwb3IkgNKF4jEH6UxG0Igd/D4+OeDJPheRZ0b7kseXXSJO&#10;l4sYrbFTtQYWakHWEZSKdhoqqLZjuCxGzqYe+fYE4Xj8YmISneHBWn+K6NKHEXXik0SXMZI9H5Rq&#10;k28Ppb5CBdykL37tNm7/4HdZyoNbaATz5Nuqj26gI76BigXy+XXfjqEjgbHUnOZ+F0vfl/xBCCIR&#10;h53O5JH3KBJFXmrOXEQXdHn1mtOmv0pn+EdeSl6fOZpquw8tPy5in0Hxmz2otmvIffmW3VI5QQh4&#10;inoQKHmPdD8wgKQgKioqhFV+YFRDaYncXDTm4gUMICHdladWZLdxXkCgnFOksLVe5AxS09UZdKR9&#10;zCXruG19CayOE9GlvyaNHbqNOHSFdCS2geCQ3GgURSdbmQQ4tC3ceO28N7nHINA/SQR6/9R9+x7R&#10;XzhBNTxjfipg58ytUe6l5Y0x90vuPAAxFXQ8aKj1ql/u1DZztdpFaflpiTDfaTUTlx8nLRDemVLm&#10;8q10pPthb8kI2bEY/eN17rcN5BcTpay56cdKybPrLrPHT63s2upABPEG/IelS5eS/v37M1uzswIl&#10;7WbNmiX0UkKQUBMr/pCtgb9R2tmb1t68tk3qffN3k2BR1Sn2OLMysgtI4dokPvffuq9Z8p59SOj5&#10;8mQ5O94gf1yTQ0c6htXhIg8s4rOYHll6key4VE/6fN+2VO68UxXkyxNlnO4XEzwL+iCD6VK1shZm&#10;hZPqL4cym3rd638SjgH0sgwGw+WznE0ulo0OFXZ1o+ATgf1ft3iM+zenY78HVTMGs9dW9n7gKhiN&#10;a6dw78VSEXwfNJUsQ6t5+5+5/aiOrKOzJOwtF7jfUrlYyrcLc6A3q6jTnH6am2Nr8l8y1Gms5uZa&#10;Kn+kI90HeS+t2gWhCaDVzHlN2ufCt6mWcCXVoecx0j3BAJKCGDx4MOfEQX8jJD7AABLSnfnsoFT3&#10;XS77rkamWTAAq8jkRqb+whi35SmtqrZU7yP6rA+FlWcioGs9Im/aymeaiCK/+ex9Y1p98lFiqTlI&#10;R2MXh15Nyj+V6oeDNCz/lI7yyJ0YJoOl/8s/8TSgVh3mS99Bo1ZvfvVlGjtfPtqnnGCcpWIn9zmD&#10;GDpZFq5p0xdtjg2sHpQfG3B6Q4Hm9B+k13z4TqLP/ozYmzvelyrW0V/8kB0HcIZdzuBLyHjTqLeS&#10;x5ZJfY9A+soeP/Y9P7YgCVfsIeEjKyuLrF+/nkyYMEHwI+R+hbdAnyQIOkFvoxUrVpDCwvhY8IAo&#10;l1jxh+QlTsGOCxVbs/ieR6JEY4FMdg2WsYsUR/L4bPobZ6eRSpWZjnYc6J/4r7JsNn8CJe9EHvIq&#10;nSeX5BIVnRXftB5wX+eoXV3g9kv+9dODQhnJYGj9aQnbVsi2URi61APs9YG07ltGR3ggUCWf17B6&#10;Ih0JDsgcEn8btSkvcj5f+UeP0VkS2tSX2PwWt6gO38Eeq471IrpzI9hjEGt9IlEf780e6zL9Z0dZ&#10;KnZw2zotLXSk+yAvga46uIpquwaX1TT8DkEHixehT5aob94+T9Aj3Q8MICmEa9eucU4dyIsvvkhH&#10;kVgHA0hId0dvcZDCZiP5x8lSuY5IBgS8V5OCQBDJadMQU/43nN6QM55LiRfFUrmbaM8+z+nMxWvo&#10;M0gYsidwc0BgO2tN+41QlYxD3USqpnv6H0HTVMg28oVK5qD5E9gWant76+X9kdLKNJyDe7xAauga&#10;TaBEHff5HrqVWKv30dGOUyELzNUt/YBqpUalJW8/4H7OUqrtGrb64/xrdwv073I5On8jI9ZwGsq5&#10;92/Mn09HOg/0NRi+PY/8x/QU8u3ZKvJdilSy7me0dKcoeQ0GuhWCRAaVSkVqampITk6OEGCC/7Es&#10;HRINYskfsqtyiLlkfYfL0rYHZDzIrwkg6zJq6WhkkZexw7584cHmcJE75/H9Ec+UqOlo5zlTohIy&#10;x+T7FeWR7y62ySxq0FnJkyv4BS2iDNp4lc6KbyzleczeBvlw1AdkRkJw9nXN12+w7WrnjaBaZQFl&#10;xcXXWDz8TuKymOiIRPPOBWwOCByTjgC94OQ2tC5tO7c/bYrkD0HpT/lcKO1uKljC6eQi9psyXf+W&#10;6VSH3Hb6tTmC3hvdhffYPAhUdTfMxTncsTcVXKQjXcNUkMXt13glhTTv+IbTma4Hl7mHxB8YQFII&#10;4NSJBrUoq1aFJoqMRB8MICGIh3d2S+We7nM7rpEEjFbV4duZsdkRkddqttadIMarXxBr7TGq4YFs&#10;Bshm8rUfY95cOit2MRddov/5xlJ5nTMyS0b1dDsFuzidNm0/95jpk3bSvRAyVVZe5ZdTz1JtdGkT&#10;PHKLtZYv49cRvI1/XTqfrdZeU9rOoM/6qM17MBWtoKPxj7l4NffenabQ37jLrtGzc9cjniDSs2t9&#10;N7xGEATpDqA/RIjKZCcvbbrKrg+QlRQtpsnsLOjHBIshkNDy6YEidoxBlp6toiNdB2yNx5fxZeum&#10;BwiIuFwusj6jVuiTdN9CPiMJFm11B2q/Gcls7oyhd5LNmdV0JDAlI+9h27XuWUq1ysJwOZm9RuF1&#10;emUhuWxWUvJmDzZeu2AUHQkep6mGs6GhDF3Rq79h+6xf9gmdCVUPnmHz5OXejVdncvsQBXoJAy5L&#10;Y5sx8Ku9UR29j42Dj9/dUB+TVasY+mv4gtORrlMy+gG2bzhP2PO4BYKpSPcFA0gKonfv3syoHjp0&#10;KHE4Yqe5IRIYdJgQxMOO7AbOYalSRzbzAbIPYIWT3CgNJKojdwllvlz2jmcNQGq9+tRTbfbpNEkl&#10;JUTsqmxiLt1IrHUJcZGCD+XoIAVel3HUfexsgq703YckY3T+W5wxKkrjuqnCXOCBRdIq3de2dWyF&#10;XDhw2XRCKRv5ZwllbrpC8/av2XsvGnaL3wa0IcXlEBraqhIeZO9DlfCQoO8OQMkN8X3rMjruPAfL&#10;75de5H7rQLKqI9vjAkEQREmgPyQBZcigBGo0uVDFl7HbG8HS0t0BuObLj+/A9VfoSGhJKVULWU0m&#10;W/B2HAQy/0FWFWLIpu7Re7ssLZHzO7K2tG/HW6oKuG3CsbgrVFTPfpW9ztK3e1Gth9b9fIUIyCzp&#10;DNrUIZIdfe510rT5S+k53/2tMMdStpnNAbFU/iToRUwF37l9qkc844fvILb6RDriAaoDyLcHAV9Z&#10;xN58jh9rjVxvZaUg70lUNSO0lasgECju21vMhd3vWCMSGEBSEHv37mVGdUpK537QfZGQkECmTJlC&#10;HyHRAB0mBPFQr7NyztSoXdfpSORwaK8T7ZkBnOGpOnoPMVyZ5jZmpUae+gvv0y26htErXd+Uv4CO&#10;EOI01nD1oUGgJ0ugpqGxCjSFFY3PoqE3sf9L3ryb/V/5uaf3X0GjkTtPtl2K3gpdEUPOJO5zMpes&#10;pSOdp/yjx9l7l5eviwS2hjP8+3E7e/GOd/k6KMURLkpaTOSZVdnsHJ50uISOIAiCdE/QH1Ied847&#10;x65To3blUy0SCp5bf5kdW5CrdXo6ogymHCnhXh/Y3vHO2VI12fb608z2LvrgcTriH13KPjYfxGlW&#10;biliQxYfIFMf20hHiBBQEvVd6a1qKfuBs6V1F/gqE+ayXG7BHZSF94ddnes+nm0XVgJCL+JDt7D9&#10;6C9KfpIx72umVyV4glbdjbL3f8+OefNW32X+Oosu1XelkMa1eE+5u4MBJIUxf/58waieNm0a1XSd&#10;RYsWYQApyqDDhCASDy7myyZEq6yTQ1dArPUnhRVNLofkNNnVV4hDH5qeMyJg9DJDV2ja78nK0aW9&#10;wvRy0aZ13rBXKvoLJ3wao9VfSr2QiiAF381SWQ8ZELUpApk5AbA1pXKfTyiCi1qvsn76jND2WQgG&#10;1dH72XvSnRtOtfFLm/J11vA3jt59uZFsyPTtHCMIgnQn0B9SHuNkJdb+d5ZyMytijdQyNWfHTjpc&#10;TEeUQ7Xawr3Gzw4W0ZH4ZdOFOjLwvbmc/a1LO0BHfdO8TZpf9uFjVKtcqqYNYq+3/JMnBV3rvu+Z&#10;DkR/8YSg7wxOM19izlS4XPDfxH2rDr7FjdvqEuiWHceYN4/bFywCBeTVRPSXxgm67oSl/Br3eRou&#10;HKcjocO7dF3TD7PoCNKdwQCSAtm6dSvp2bMnmTBhQpeb3BqNRjJo0CAMIEUZdJgQROLLE+WcwwIC&#10;pe3iGXvLec4AttQcJIbLUzidfJUViEMXf45c5efPccYoiC5lD/fYXHqFvLr1Gjs3nloplSyIFrp0&#10;KdCnOtLD7Tx1PSOq7MM+7D2LDl6kMZdu4M45l6WZjsQnEJgV32s4y9chCIIgbUF/SHkkFqk4ezy1&#10;m/TCCTdv7Mhjx/RfPj9LVCbPwjGlMYJ7ncnEbHfSkfjkixNlwns9/spvmQ1eNfMlOuqb2q9HsLl1&#10;C9+mWuXinTGlTtxGil+7lT1u7/0GA9jQoj2tPfs8qf5qGNt/y567JFs7/VW6RedwWprYvkBMhd8T&#10;p76Y01lqDtHZ3YfmHd+w41348q/d/puJjoQWw+WzQi+tzpY7ROIPDCAplNLSUjJ8+HDSr18/kpjI&#10;1wQNlqysLDJs2DDBSMcAUnRBhwlBeBYlV5G/l9Xe/t2Si3QkftGc+RMzdnVpr3LGry5tCHFa1ZzO&#10;eH0R3TJ+0KUdlAxet2jP/Cj0/SkccgPTaU5uJb+Zk87OjSlHo1v6C0q7yT8XU9EKOtJ54D3Kj4Pu&#10;7B46ElmcxiruvUEz3HjFZeO/X5byLXQEQRAEiQToDymTf512ltlcn0fZ5ooHyltN7HiCjD+kvOwj&#10;Ee9MqTmJ5XQkeC5W6cis42Vk9I/XybHryu7jOnJnvvA+33x7ImeHO006OqMtZe/9js2D/q6xgHyR&#10;WvEwKXgEEooeTpaqnzibWnXQ0wepctqNnN7WcIpu0Xl0F8aw/WmSnxdKiMufw2VXVmnISFD+0WPs&#10;84ReSAgSKTCApBAyMjKYQR0OGTt2LH0mJBqgw4QgbVl1roZzWqDUUzxjzPtGMngP3Sr9f/huYmu5&#10;IMzRZ33I9OpT0clKCTcte78jFZ89TVSH11ANIZWTBjBDuOS7z7jz4kBu9LJiHJpc6XNyi+bUU3Sk&#10;a9TMfYO93+Lhd1BtdOCa4Z4fSbXxB2T9yT9Lh6HjN0kQBEGQzoP+kDJ5bZuU9d1zYSbVIp3lC69K&#10;C0XN4ckOCBV/XJPDXusvp54lOouDjrQP+G7y9/r/3NubbcrNYnpqxSXhdd7y8TZmh4PoM32XWXMa&#10;NPy880foiLIBH0v+ukUJWbDBbnDb0lLlDF36ZGH/zdtuZjro8RsKLFV72D5BVEd7sv9150fQWd0H&#10;TSK/CDEaJdCR7gsGkBRCfX096dGjBzOqQy2YgRRd0GFCEN/cNldq3ttPAaXKwomtJZMzgEWxlG2m&#10;Mwix1p3gxqD3Tnegce3nzBDOH3Ev2fL602TCqLeF86JeZ6WzIovLYSLa5IH851F/ko52HqdRxxn+&#10;rfuX05HoYCpew71HeN/xiCF7AnuPUDsdQRAEiSzoDymT7ZcamC0OknC9lY4gneGub86zY/nSpqtU&#10;q1wSC1u5z39GQvB9YJ9Y7gnIyGVrVtfLPIcLeYWD7Ld6M1u8cYPv/uOmvPOczW6tjZ0MvbqlY7nX&#10;XvX5QGJXh26xJvSDZXb1mQGkasZt7DGIpeYwndk1XDYNt1+5mEt/oLO6DxWTn2WfacmIu6kWQSID&#10;BpAUxPjx45lRHWrBDKTogg4TgvhmcXIl53ScLVXTkfhEdbw3Z/j66sOiPv47Nq7PmUS18Y0x5wzn&#10;5Iiy8P3o1RrXX3iP+6wggywUaFP2cu/RWh3dXlcOXSH3PiGIGY+oTzwsfZbX5lItgiAIEinQH1Iu&#10;v/oyjdniL2/OpVqko5z26im150psVFd4fv0V9pr/cfIZojK237OpTmvh3utfjff8HbRRmUEzp8vF&#10;vd60rz5gtnjFp74rDGiO/8DmQB+hWENYoDfkV6Tm6zeI02yg2tBg5TL7byYt+6QAUsuu++is0KA7&#10;/5bsuTyiOR2aqhCxRMX4P7DzEQR6ISFIJMEAkoI4ePAgM6pDLRhAii7oMCGIb0w2p1DuQDTmX916&#10;jY7EJ/rsiczw1ab8xWe2hzF3NpujOnovIS47HYlvSkbewxnFopiupdMZkQMasoqfAQg4LqGi7tsx&#10;7L2BI6AEoFyi+F4NV6ZTbfzQJrOvEZvBIgiCRBr0h5TL9IRS7uZ6WWt8ZiOHm3d2X2fH8L9nxk4V&#10;geQSPvAF54M/9BYHMbr9t3UZtdw2cmkJIgAVaUpb+N5UF/fv4PwNe1M1nSnRsMZTmg2kcvKfqTa2&#10;cBg09L/Qo0nqz9nXolRNu53OCA225vNEdeh27jmsIcpwihVqF4zmzteqGS/SEQSJHBhAUhAOh4P0&#10;7dtXMKp79uxJli5dSvbu3UvS09OFHkkdFQhIDRs2TNgflrCLLugwIYh/Jh0uZsb8f8yI/xu7hkuf&#10;EmPefOI01VENj0OVwxnIltINdCS+qV/+KSmSGcaiVH8xhM6IHDpZX6DWw3cSpzU0mXFOi4kUDf01&#10;e28tOxfQkegCQSPx/Yaqz5OS0F94l72/eO0thiAIonTQH1IuZa1m7ub6hEPFdAQJFo3ZTn4xMYkd&#10;w08ORDfDvKMM2ihlIYGcKOBLGe650kSeXpktjN39zXnyzCqpd9IDizLZ/yDQ51ZpnCriS/VVVdVy&#10;/obm9E46U6Jq6vNsvGHlZ1SLiFgbTjP7WpSmLTcLx0vr43h2BYcmX1h8Cc9hvDqLarsH2jM/svMQ&#10;pOSte4mlIo+OIkjkwACSwli2bJlgVEPwJxRAUGrkyJEYQIoy6DAhiH9OetXeLmnBVY+aM89yxrg2&#10;bSjRnX+D6NJecTs4T8el4azPOMYM4wKZkVz06m/ojMhga0zijr2lXOpR1VU0SbvY+wKxlCsj485W&#10;75WhE0dl7OyaK9x7MxV+T0cQBEGQSIL+kLJ5fVses8X/btIZsv9qEx1BgmHhGb4sd1a1jo7EBiml&#10;au71/3LqWbKPngNpZRpuzCNSsOyrxHLy+LIs9vgpBfa1/T61mr0+qH4BVE4awGzy+u/b/iYVv3Yb&#10;G1cf7R4L+jqK8epMZmM3bryFlLx9g3C8mjd/SWeEFpc9tKX4YoGKCf3ZeVjs9ostldfpCIJEFgwg&#10;KYz6+nrSo0cPkpsbutrDO3bswABSlEGHCUH802ywMYMeBFa4dXdsPlZ0eYsu/VVIaaFbxAe73nqW&#10;5A+5kSx+czAzlEEi2bRWn/k2O8aq47+n2tBQM+d19p7AaVUMDhN3bpkKltCB2Efn1cvKX+YfgiAI&#10;El7QH1I26eVtgwRPLL9E1CbllSNTInd9c54dtz+uyaHa2GL2yXLu8weZdbyMPL+Bz07ylkvVOrJM&#10;FqABKWwy0r0qg/f2FLDX9sh3FwVd0+bZzC4vffchQSdic/se4hiIKe88HUG8sauvEqehnDQsH8eO&#10;V9mY3nQU6Qq6tIPceag9tYOOIEjkwQCSAhkzZgzZunUrfdR1srKyyPz58+kjJBqgw4Qggbllzjlm&#10;1E875r/udncCMiXkN759ifHaXDo79jlD66//7LNT5JefHuKMZX3GUTorvDj05dzxNRUuoyNdx3Tt&#10;HPeeVAdW0BFloL/wPnvfmqQ/Um1sYypawX2eUD4SQRAEiQ7oDymfAWsvM3tclD7fZxGz3UlnIJdr&#10;9WTcwWIycmc+WXK2ilgdTjI/qYI7ZrsvN9LZscfH+wu59+It/zI1mXs8J7FC2M57QeCXJ8oEvVKA&#10;YKj42kb/6MngMGQlcra5tapA0AO6dP7GvdOgpSOIPwyXTnHHzHjFk+mFdB559lHZh32oFkGiAwaQ&#10;FIhWixeneAMdJgQJzIs/XGVG/cD1V6gWsVbvE256qxP7EM2ZAUSd9CeiOtqDuynuNNXS2bHNZ25n&#10;XDwH/mtmqrASUDSYW3YvprPCi+n6Iv7YmuvpSNep/nIoez8gvpr1RhNoRit/73ZVbK6eFbG3ZHDv&#10;B3ofuWyxVU4GQRAknkB/SPnkNxhI/9VSbxtRJh+JXCa4krlWbyD/47ZR5ccGbNa/Gi+Vc7t3QQad&#10;HbusTK/h3qMo/z49hRwvaCX/94XnGHywt5Bu4WHwplw299a56VSrDP7D/drF17Y4uVLQOc1GzjZX&#10;H9so6IHm7fOYvuyDR6kWaY+Stx9gx6120btUi3QGzckt7FiCqBN+oCMIEh0wgIQgEQAdJgQJjLxk&#10;wg1fpFEt4guH+ip3Y9xwdSYdiW3umCeV/hi16zpX7q1u8Rg6K7yoTzwiHdesj6i267Tu/Z5zABrX&#10;T6UjCsLlIKqj97L3rz37HB1QPnb1FWLImUj0F94TMvf0GaNI6+E72XsBsTcr60YGgiBIdwP9odjB&#10;YneS/5YFSn4+IYnUaa10tHtSrbGQu2Vl6vxJYmEr3SK2OXStuc17W5DkCbzA+QHBRm9+zGnk5kOG&#10;lhKocX928teVcL2FjhBSNeNFZp/XfPUa1RJS+/UIpq9dMJpqkfZo2jiDHTeQ6hl/IU2bviSak1vd&#10;roadzkKCoXRMb3YcK8Y/Q7UIEj0wgIQgEQAdJgQJjLeTAoY+4h999mfczXFbUyodiU0uVum4z39/&#10;bjNXl7z8kyfpzPBhLl7FH9PGZDrSdcre+73MAfgD1SoPQ84E7hg4tHl0RLmYy7dyr9mXhLIUIYIg&#10;CNI50B+KLc5X8D2RIFO8u3KxWk96L7nAHY+/m3SGewzy+dH4ytRKK9eQSYdLhHJ0wQbGoOSheDwg&#10;U8nhogNR5KT7tcs/p0qVmY4Q0rp/BbPRQazVnqyq0jGySgg/LhJ0SPs4DBpS+k4v7piKAtUlaue/&#10;RaqmPk8qP3+OaJN3060Qb4xXUrhjp08/SEcQJHpgAClOWLp0KUlPx9W1SgUdJgQJDKzqkxv2sIIN&#10;8Y9DX8zdIFcduYsY876mo7HHzONl7LP/e7dD7nC6iPbMj5zh7LKHr4mzy6oiqmP3s+OpTXuVjgSH&#10;Q9tCTNcz3X/bOte6tAPc+zBcOEFHlIdDW8CdV7rMd+iIclEff4h7zd6iy8TyGQjii9zcXDJ27FjS&#10;r18/0qtXLzJy5EiyaNEiUlqKfQiR8ID+UOzx6hapJNl/zojtxUqdZXFyFTsGory8OVcYm3ComNy/&#10;MFMo+7chs07QdXcOei0KXJcR/VLbkAklvp5/m55CtR7smmbOTq9b+gHRnzvM6fSZCXQ2Egzas3u5&#10;4xdI9FmJdCtETuOG6ewYlYx+gGoRJLpgACmM1NTUkISEBLJ3716yZs0asmzZMjJlyhQybtw4Mnz4&#10;cDJ48GDmtPXs2ZM0NzfTLTsOBI969+5N5s6dSywWXLmvNNBhQpD2uWd+BjPuoTEtEhhz8eo2N8sN&#10;V6bT0dji4aUX2WcvOuXmksucg2Epvybow4E+62PuONoag2/6CuX1xNdY/tFjxK5uoiNuByplHykZ&#10;2UMa/6QvHVEuxmtzuWPh0Ct3Na2t5QJ7napDtxD10Z6ex4duI7rzbxJr3TE6E0HiE+ibmpGR4Vf8&#10;BYMgUCTapd4CfsnBg7jSFQk96A/FHsklamafgZwuVtGR7kF6OZ+FBfLs2st0FPGH3K5/csUlqo0e&#10;7+y+zl7PY8uyqFai/vuPmK0OUvTqzez/kpH3EKe5bbk+JDAQRKqaNkgoSV48/A7u+MqlbExv4tDF&#10;R9nHUFL2/sPsGDWsmkC1CBJdMIAURo4cOSIEhuROmbf079+frF+/XnAAu0pFRQUZMGAAGTRoEMnP&#10;x5uvSgIdJgRpn/GHiplx/z+zuucqx46iO/8Gu4EuikNXQEdjg0a9lX3uIOJKRZfNwjkYdUvGelYF&#10;hjCDx67KJpozf+KOn55m3WhO7yRNm74gmsTtxN7ku4Y7lLSQv0aQevdrBHRpB9uMqQ6tEsaUjNNU&#10;zx0PKO2nVEz5C9nrVB/zrM5zGmuIyxm+bDUEURKFhYV+fQ3QwwI2b2Cxma/53gL+CYKEEvSHYpP/&#10;npnCbDSw1bsTT6/K5mzU934qIDYl1GRTOMtSq7njdqVOT0eiw69np7HXMnavp0SdHFNuahubXRTo&#10;3YN0HajIULfoXbc/974QWJIf4+bt8+gsBDAVZHHHx5B1ko4gSHTBAFKYgawiKAkhd8hAIPsoJYVP&#10;nw0FRqORjB49Wlg9iCUolAM6TAjSPqeK+PrUO7Mb6AgSCHPpRu6GP2TTxBLbLzVwn3t5q1SXvHae&#10;1MBWLrrU/XRG57E1nOaOG4gm8QniNDcJ2U7ccw75FdFfOE63lICMIm4eFW3SLlI98yVOVznxTzGz&#10;glGXMYodE23Ki1SrPDTJA9nrjLXzHkFCxe7duzkfA6ocQAYR+ATegO8hnysXCDhBZQT54/r6erol&#10;gnQd9Idik7d25TMb7e5vzlNt/LPpYh1nn85MwHsrwaI22cnPZMdu4uHoBR7TyvgssmPXW+gIT8tP&#10;35LiV3/D2e7VXw6lo0ioKZP1mCp56z6qRYCWXQvZsYHsLQRRChhAigBQQkI0lkEmTJhAHA4HHQ09&#10;UMIOAlSQ3dSVsnhI6ECHCUGC49+mneWMfGjairSPMfdLdiMdBHrZxApv7ZRuTPRcmEm1HjSJ25gB&#10;7S3m4mw6q+PYWjKFMmfyY9Z6pAcx5f9EGtZOIXWL3237nC/fSEx55+geIPslgxsPVJ4BGsa6LCa6&#10;pfKxVO7ijo3TUE5HlIO8fB2IpWovHUGQ7sXWrVsF+xICPps2baLatoB/AL6BaI+K0rdvX6Fqguib&#10;QOBp2rRpwhiU3kaQUIH+UGzy05VGzja/GuVskkjxuyVSGba7v8mgWiRYbpt7jh2/J5a3LRsXKSYf&#10;kSpc/HJq4BLVDp2KqI+uJ8075xP1sQ1Ui4QD45UUzlfSnNpOR5RF656lpPiNO0nllIFuXyMy/nXV&#10;dClDq3aR8vvRIt0HDCBFgB07djBjGfogRQJYMdinTx8ybNiwsAarkOBAhwlBguO1bdeYkS9KQWPb&#10;VdQIj11XwN1MN+bOoiPK56av0tlnPe5gEdV6sKsbOedCLs2bZ9NZHUeX/ip3vLSpL7udgkxS/Npt&#10;Pp9LlNLR95PKz54mFeP/QMo/eIzpS0bcTXQpvhvGFo+4i7hsVvrMsYHLquKOj7lkHR1RDsb8+dxr&#10;dFmxfjrSPRFtzPb6FkFJOtEWFQUqFkDPVl+ADwFBKQQJFegPxSZGq4Ozy1em+/7NiCcOXmvm3vPa&#10;857yykjwfHu2ih2/9gI34eTeBVKP3eHb86gWUQKVk//M/KWy935HbI2VdEQZNK6ZxPl00OvW1lRN&#10;R8ODw6DhnlNzYjMdQZDogwGkCDB06FDBUIaGtZFELFMRqaAV4h90mBAkOAxuJ7Xv8kvM0AdZkMQb&#10;k04XIdk1OvoIETFcnsxupqsO30lcduWvEM2o4MtKHM1vW1aietYQZkQXvSI1ta2YNIDO6BjW2qNc&#10;4EF37jVBD01exX3Lpe7b99roCrweN66ZLOwDyl/I9SDN278WxmIN3bnh7BjpM0ZRrTJwOe1EdewB&#10;6fVd/JCOIEj3A/qfQtm6QED2ESwsE21RUaD8nT8SExOFOVgSGwkV6A/FLn2+z2K22uvbrlFt/PJv&#10;06S+T9A/B+k4p4pU7BiClLREPhO/sMnIvYZdOVgeXUlA1pHcZ4KAEnEpo8eYPuMY99pEqf7yFToj&#10;POgzjnLPZ61FGwxRDhhACjOZmZnk3nvvJS+++CIpL49sCRjIPBoxYoTw3I2NjVSLRAN0mBCkY/xh&#10;dQ4z9h9bJpU9KHU7H3fMOy/on1nV+RJm8YhddZndUAcxFa2gI8plekIp+5z/aUoy1fLozx9hRnT9&#10;qgmcUW1XN5GW3YsF8cZccpk4zV7Zay47aT1yDztG6pN9BHXTpi+4/YpS9v7DwnjtIh8l7WRiKb0i&#10;zANa9y0j5Z88SYrf7EGqpr1AnFapp1MsYSpaKZ1Ph++iWgmXwwSRHPoospjLNkuvzS32lu7TkwFB&#10;5EBgCGxLyC4KhFjmTi6wwC0QhYWFwjwIJCFIKEB/KHaBHjaivXbLHKmcbzzy7u7r7L2CfHO6go4g&#10;HaFJb+OO476rTXQkcqw+V8O9BujNhCiLhmWfcD4VZP10BUtFHjHlpnG+WWeo/uJl7nXJxVwUvnsQ&#10;jeumsucp+9DjpyKIUsAAUphZsmSJYCSvWxed8i9r164Vnn/Xrl1Ug0QDdJgQpGN4G/zlrWaitzpI&#10;7yUXOH2dNrZKg4UbedaIKuFB4nJY6IgyeWBRJvssX93qf0UrlLJzaFuJrb6cM+Br5r3J/m/cMI3O&#10;JqTm6zcEXcVnT7PeQ5ayTUR9qi8XeLCUbxVqW4v7ACl+8x72f8tPS4RtoSY6lFYAnTz7qPTtXsR0&#10;LT5vpNjVV7hjZbg8kRhyJhF99niiOdVP0KkO3Ua0KS+6j09kmyNrEh9nr0uX9jLVIkj3Iz8/X7At&#10;AwV5YEGZr95HWVmBe1Kkp6cL86CiAYKEAvSHYpf9uU2c/V3WGjt9HTvC+oxa7n0+LlvEhnQcyN4S&#10;j+UXUehr+8oWqTQ6ZNEhyqRkpOR7gWiTOnfvsnG9FHwBaVg1no50DOh5K98P+INFr0pVMBpWdm6/&#10;wVD2waPsecQKFwiiFDCAFEbAYYPGtA8//LCwQjAaVFRUCEb64MGDqQaJBugwIUjHqNdZmcEP8n1q&#10;NflwXyGn+6vPkkhqmYZugQC2prPsxjqIuWg5HVEeeQ0G7vPcfim4shLlMsNaHuwpevU3wri9tZ7p&#10;QFSHVhP9pc+44wKiO/e6ML9sTG82t/j124mpMEtwHHTnjwjjIk6DhqgOrxFWnVkr84nq4CohAyqe&#10;UR9/qM1x8yWapD/SLcKPuWQt99xQkhBBuivQvwhsy4SEBKppi7wXa0ds0U2bNglzoa8qgoQC9Idi&#10;lyY9b5dvzYq/3wUosQbZ8OJ7/I/pKaS4OT4DZZFi4LrL7HgO/uEq1UaO/56Zyp5/2jEsBaZUbA0V&#10;pPiNO5k/Vj7uaToSPOCXidvLpXHtFDojeOpklSeK37iLuKzmNsEph6aZzg4dhsvJ3HNAGT0EURIY&#10;QAojRUVFgoE8alT0egeYTCbSu3dv4XVgGbvogQ4TgnScJ2S9kF7flkfu+sZTuk4uP1yoo7O7BpQ0&#10;iJdglO7cG+zmuurofW6jV01HlAWUBJF/ljqLg44EpmHlZ8ywLhgsGdkgurQDQkaQXFf+2SNcwAFE&#10;c/oZ93FpJbbmGm6ur1J43Rl91kdtjp0/sTWl0q3Ch0N91e0g3sKeU5sWuAQXgnQHevXqRebPn08f&#10;8Wi1WmEhm2iDgvTs2VNYYBYIWAQHJe5g3wgSKtAfim3uW5DBbLb39xRQbfzw1q58zi7dlYP3TrrK&#10;1GNSqerbv45sxv7FKi33eZ4qaqUjiBJpXDuZ88nApwsW/YUT3Lbe/qH6aOAyv3KgBJ582+Ztnl62&#10;3nr1sY2CPpTUy8r5lbz9ANUiiHLAAFIYSU1NFQzkL774gmqiw8CBA4XXkZubSzVIpEGHCUE6zoRD&#10;Ur31m79K55wAyD6Cv9BDp6PYHC6hqSqUxQN0FjvpRUup3et2jq838n1zxh0sJg8uziTLUqupRtnY&#10;mlK4G/vGa3PoiLJ45LuL7PN8bn3wdaq1KXs5A14utfNGtG3IOu1G7njoL35AnAbPzVN5fyUQhxpv&#10;FsixVO3mjp02fRjRnR/h/gxeIobLU4UApThmuPQp3So8OC0tRJ3IlyC0NSTRUQTpvowcOVJYLOad&#10;KWQ0GsmwYcOY/SnKokWL6Az/iFlLgwYNohoE6TroD8U278h6Az36XfyVA/u3aWfZ+7t/4QWqRboC&#10;BOHEYwqiNUeuB9HCM5Xsef9u0hnionpEuZR/9Ljkv019nmrbYshKFCpMtOxcQGq+eZMUvXIT58+1&#10;/rSElIzqyemCKYtnLswiFZ89w21nb5UqZFTPGsL0VdP/QrWhwaFXce+jafOXdARBlAMGkMLI3r17&#10;BQMZSkBEk+HDhwuvA2uYRw90mBCk4+y5wtdb/6txsv+pDAvQN8cXUArv7yefYdvPPVVBNmTWcfu8&#10;4Ys01lspqVjFjUEJj1hAf/F97ka7XZVDR5QBlAmRH9d1GbV0JDhK3rqPGdje0rhhOve4Ye1N7Djo&#10;0ofRPXho3voVmwc1p5G2QMk4Y/4CYldfphoJU/433HkGWV3hwlS4jHsupQZGESTSwAKxHj16kH79&#10;+gml7EpLS4WeSOICMrn06dNHyEoKBPgLkHkE88eNG0e1CNJ10B+KbcCGFu22f/48mWrjgyN5zZxd&#10;mlKKJbJDQX6D0eu4Rq4qApTME5+3/2pl+UGIbyCrR+7D6VL20hFCtKn7SdPm2VyPIF+iOuLpPW/I&#10;Osnpy95/mOizEoVydL4wXOTngzR49SBSH9/EjVtrS+hI14GAkXzf5tLIl3xEkPbAAFIYWbFihWAg&#10;QyApmoBDCa9j9+7dVINEGnSYEKTjVGssnNMhyv/Okhqy/m5Jx1YI3jKHz2T6n1mpQhBKrgP5KrFc&#10;mD9elgUFWU/fp1QJeqVj1+RxN9s1yX92a52eQQWwOLlKdlw7Hphr2iQZ2UUyYxukaurz7P+SkTdw&#10;x8FSvoXuwUPVzJfY3Lol71MtEiwOXRF3fK11/vuwdBUoVyc+j+okBvsQRA6UsBPtTH8CQaaMjAy6&#10;RVugbB1kJ8m3WbNmDR1FkK6D/lBsc6ZEzdluRU18xn5HWHK2inx2sIgku/epBOTZVVD1AAkd8r5S&#10;EISMFP/3heQvzjxeRrWI0ikb+wjzzYpH3E0a108n5R8/wXSBpGHVBLoXD807vvE5r9rt/7X8uIiY&#10;S6TFcRXj+vHzXr6RWKv4Up0ObSs3BzKduor27B73cz/F7RcqaiCIEsEAUhiBgA0YyBBIiiaiob5s&#10;2TKqQSINOkwI0jm8Az4gsIpM/P/fp6eQvAYD+Ta5kixPqyanilR0y7Y06PgGwPJ9sMfjPX+f3+Ap&#10;qXbXPL7v0mPLpJIdmy/WkU0h6sEUDoz5C7mb+9DPRinI+1v9aU3HVwVaK/M5Q1veeLWUliwocEvl&#10;53z5Ope1he7BQ9Frt7LtVIfxRmlnUJ/sw46vqWAp1XYdp6WVEJenL5bLpuE+R+9AIIIghGzdulXo&#10;byTam3IBPWQneWOxWIRspSlTprTplQQyevRoOhNBug76Q7FNi9HG2cR7rzbRkY4xJ7Gc289Lm7q2&#10;0r6wySSUmd5ykS/j2RH+a2Yqez2f7C+iWiQU9Pk+ix3b0T9ep9rwUtDEZz4lXOftf0S5aE7vZL5Z&#10;ICkZea8QWCp+/XZSNeNFotq/nO6Bp/67D31uLwpUtSh59yFOVzVlIDFdz6R74Kmd/xabVz1zMNV2&#10;DujzJH9eUaDfEoIoEQwghRGxB9L06dOpJvJAGQvRUN+5cyfVIpEGHSYE6RyvbsnlHACQOSd5x/MB&#10;2r9IlJXpNXRrniN5Ldw8STz9lOQCmUk5NTov/Snh79U6PZl5XGoKC46wUoF+NfIb74YrM+hI9GjU&#10;84E8f59XezT9MEswsqtmDCY1X7/BjO6CITew/+uWSuXrNKchC0vC22g3Xcd6951BnzGKHWMonRgK&#10;DFemsX3qzr0ulNETH4M49Mr9ziFINAG7HxaujR07lvTv318oYz137tw2/ZFE8vPzhTmBBEFCBfpD&#10;sc9Nsp6kX5zoeFbHiYJWzgbsyr4A7yoCsCjsQG4zHQ2OQ9f48nVnSvwvRkM6zti9hezYPvRtZGzt&#10;jV7lyTWmyPVeQrqOvJqEXIpe/Q2p+3aM2zc4RGcGR93SsT7350vArwyE+uh6Nrdo6K+Jy+lZ7NZR&#10;oN+S/HlFgawpBFEqGEAKI+CsgYEczQa0R44cYYZ6UhI2m44W6DAhSOdYmsKXOhu163qbVWXe8qc1&#10;bXu1AOCcinN+MVHqgyTKP8h6I4GMO1jEPRZ7MH24r5Dc/Y2UmdTRMnqRxGmqI+pTT3E3363V++lo&#10;dICsLXZM3VLe6rsWdTC4bJ7Sdy27FwtGN2QdcUb4rpvZ+9Ym8cGNlj1Lpbkv30hcdhsdQTqCMU/q&#10;g6Q5/TTVtsVWf4IYciYSW/M5qvGNXVvA9ieK6sg97H9N0h/pTARBECSWQH8o9hm47jKz3zqTOdRr&#10;8QXOBpRLVnXg/mxyNGY7eXat9Frk8n9fpNJZwTFiRz7b9ta5gW0UpOOsOV/Lju/fTIjM/Sh5ScIH&#10;3eccEls4tC2kYfmnpHj4HYKfVjP7VaKV9UPqDE6LieguJBDV0Q2kdsFowfdjfiAVqExhKrhIt/CN&#10;ufQKt40x7zwd6RiVk//M7adm3htEnxm+UuAIEgowgBRGTCaTUA7innvuIcnJ0Wk0+d577zFD/eLF&#10;wD+GSPhAhwlBOs/w7Xlk0MYrZGdOo/DY7nQxp8CX3PhlmjDPGyhLJ865Zc45bhuQZ9dKpfFA7lso&#10;ZTbd9JVUR9uXgCOrVOyafKI6dr90Mz7hQeIwdi7rJxS8ukVaLfrbEDl1xuwkzggHKX2H73+kOjiJ&#10;zvZQ+flzbG7tNyOpFukolur93HF2OUx0RMKuusTNsbf6t0dM17/l5nqL8dpXdCaCIAgSS6A/FPtM&#10;OVLCbLg753XsxunO7Aa2LcjYPQXc4xd/8B2Qeu+nAsG2v23uOXLH1+cF+/zvJ7VdCCaXYHvtWB1O&#10;bgHZpMOha4qPeMio0HKfDVR4CDd/P0nqu/TB3kKqRWIRl6XzvdYCAf2MWvcsJVXT/0LK3v89aVw7&#10;hdibgvvdKH7jLuZDtu7reJuQyskD2PYgUIIPQWIBDCCFmWHDhglG8oQJfEO3SJCbm8uMdBCVCtOx&#10;owU6TAgSWnz1RpJLq9EurD57YcMVsvuyJ/B0g9v5FMdf3syXvAA5kt9CesyXMot+MVEqbTfeOxsJ&#10;yt6NB/E8Ppyn7Nralqq93E14bcqLxOXofOZPV/jXaWfZcZx6NDSOulOv9hjhQyRjvHr27dx7blzx&#10;iTC39eAqrkEriCZxmzCGdByH9jp3nO2qtj2tjNfmcHNUh24TzkFTwRKiOfMnIavI1uRZMaxJ6i/N&#10;k2UeieJQd61XAoIgCBId0B+KfbZf4oNABmvw5Zse+e4i2+7OeZ5MH3lACmRmQhlJKVULY5VqM+kr&#10;65npT3635CK5XKsnjy+T5t7+tZRJdNRt3x/N913W7vVtedy+LlaFP7jR3bDYndwx3tSFXlXBUKu1&#10;cM+3/VJ4nw/pftTMHc58yNqvR1BtcDRunMH5oBDAQpBYAQNIYebgwYOCkdyjRw+hLnmkcDgcZOTI&#10;kcxIh0AWEj3QYUKQ0OLtcHrKy0kBn/f2SKULQKDsnPzxD5lSOQWQj9zjwJs7pTIWckkr05ARO3gn&#10;Uy4TDxcL2ysZQ/YE7ka8/kJo+tV0hGPX+T5Uqe7jGirKP+nrMcRn3UhqF99Emn/syd5rw+qbhHra&#10;DSs/44x2Ueyt6Fx2HpcQEBKPtaViB7HWHCb2Fim7TH3yUTYul5aDt7L/NcnPuT8HPlPJXLSS/Q+Z&#10;c2KQCUEQBIk90B+KfSBQI7fjctyPg2HPlUZuuxVpnpX+zQYbt2BLlLu+OUd+OTWljd5bhmzKJa1G&#10;TwliWDAmH7t1DmQsSRUH/nNGCpmeUErOlKjJ5ov15IUNfAk86KmKhIf7FmSw4wwlwsMJVKyQf67V&#10;6ugsmEPil9a93zEfsmTE3VTbPvoLJzj/s/j124mlLJeOIojywQBSmIE+SC+88IJgKL/yyiskMzP8&#10;honL5SLz589nBjrIhg0b6CgSDdBhQpDQ0qi3kp9DBpDMQfg7mQN60+zAGUoNOitrvPvkiktCWTxg&#10;RXpNm7k/n5BEHO7xa/UG8h/TfTuzsKoyFtCdf4O/QV8S2WuDvNnxr92fUSgxZCeR+uUPe97bIek9&#10;glROu5EUD7uFM9pFwZVfXUdz5ll2rFWHpKCQuWStEPQRH7cnmpQX2f+qo/e69+wiDn0pMZdvEfp5&#10;IQgSempqaoSqBRaLhWoQJDygPxT7GK0Ozv4Vs/zb49Hvs9g2N3/F238TDhVz+/QlUHkAFmvNPVVO&#10;ph4rJSN35pONmW3tgseWSc/TUYFKBEh4kGd6Pb0ym2rDA5Q8FJ/r3gUZVIsgocOUd47zJa2V+XQk&#10;MNUzB0vbDfkVMeXj+YnEFhhAigDyYM6AAQPCXkpu/fr17PlEgUAWEj3QYUKQ0AOOpOggwArDh771&#10;35hXLhAwEqnyWpWmNtnJX3sFpsAZFYFVbH/ZeFXQ/9br+arVyr/5Bjfh1YlPcDft7REqCQZBP/nx&#10;ghsAocRpriOth8WydTez99ey62bBUC8QDXaQl3/F/telH6R7QDqL4dI4dry9RZM8kP2vPvEwsdYe&#10;EcrXyef4EmPuF3TvCIKEGqhUAP5C7969mX0K1RIGDRpEtm7dSmchSGhBfyg+uOkraZHWnMRyqvXP&#10;j14ZId79icAWl5eZ9hbohRos5SqzsEDJ134CyaIzlXQPSDhYkFTJjjUsxgsn98yXsp3e31NAtQgS&#10;OlxWs+RTukVzagcd8Y/BK/sISqojSKyBAaQIACv7evXqxQzmPn36kN27dwvOWyiBwBT0WhKfR5Qp&#10;U6bQGUi0QIcJQUIPrIKEeuewKnHbpQbyhtvBFB0GUX4u9Cg6JenGnSZrztfSPfgGVjXK9/GZj1IL&#10;kLFU1Gzi5kFjXwhkLU2porOUia0hibtRr00ZTEfCCzjn8uN1vTG0TVENOZO59yVK9Ze/5gx2kKYN&#10;04mtqZrYGvGGQShwWpqINvk5n8dfLsbcL4X5LptGCCbx41LQD8RpCvw9RRDE42MsW7bMryQmJtKZ&#10;EkajkfVo9SfgO2BGEhJq0B+KD55Zlc1sOSj93B4D10ml4m6dK/UmkpNbrycHrzWT8+Ua8tq2a0IQ&#10;ABaGfXmijM4IHuih9Ozay+SGL9LIE8svkbVuux9s88E/eBaAidJzYYbw+nflBJdFhXSeEwWt3LEv&#10;bw1PWblqDd//CD9bJFxUTPwj8ysbVk+kWv/ULnybzS9950GqRZDYAgNIEULshSSXgQMHCo5dVx00&#10;2B4CUvJVhKL07duXaLVaOhOJFugwIUj4+eZ0hcxp8GQRDd7EO4t/MyGJ6C2Bg/dQG12+TaDyHN7O&#10;qCgvuvVKxpQ/n7tZb8z7mo6ED3kj5D+tuUy1oQNKnonvR33i98JfbeoQUvP1y8xgF8WYm0a3QkKJ&#10;uWQdMV6bQwxXvxCOfwv9PECgtB1kiYm4bFpiLl5NHPoSYsj+jM0DMV6bTWchCBIIqDAAWUNy218U&#10;6IWaksKv9IbFa+0Fj0SBRWkIEkrQH4oP5CXC+nwvZen7wupwCba3OH+e21aPJrD4DDLidRY71SCR&#10;AEqHi+cAyIHcJjoSWrZm1XPPU6fFhRBIeGhYM5n5lRXj/0C1/ikZ1ZPNb9m1kGoRJLbAAFIEmT17&#10;NueYidKzZ08yevRosmnTJlJaGlxJn+bmZiFoNHbsWC67yVuSkpLoFkg0QYcJQcLP4bwWzmkAOVnY&#10;Sl7fJvXdGbEjuBrFEACC+ZDdBP2P/JFwnV9RJ5f2aqmvTK8h/zbtLLl/YSbRmkObkRoM2tSXuJv2&#10;trpjdCT0QINj+bFZkVZDR0KDd58duyqb2NWepqSqw2tIETXYQaAXEhJ+TAVLuc/EmL+AjvjGXLqR&#10;aJL+SPQX3iXEEdrsNASJZ/bu3ctsTChDB5lH/kpXr1mzhs2Vy8MPPyzYp1B2Wx5gysnJoVsiSNdB&#10;fyg++PZsFbPn/nNG4HJkECiQ2385NTo6gnQ3bpwtlSnsTGZZMIzaJVWReGBR+HuPI90XzemdzLcE&#10;cZoNdKQtlvI8bq7xSnjLOCJIuMAAUgSBVX9Dhw5lhnMggaBQv379yODBg8nw4cMFgRWGoPM135dA&#10;QApRBugwIUhkEMtqPLz0IkksbBV0TXobeWXLNfLq1mvCCrhgSSvTEJfLf/BI5MHFUi+kn9G/IJ/s&#10;b1v6Ts7tX59jc2ckhLYfUDA4NNdI68Fb2A1+dcKDxGEMbWBHZFdOA3uvIEVNoQ0QGK/Nld7Hid9T&#10;rQdLdSFntFdM+CMdQcKNPnOU8Jno0l8hLrueahEECSViUKh///4kN9cTOPcFBJV8LTqDRWzeASex&#10;cgJkMSFIqEB/KD7wXrDVbLDRkba8v6eQzfNXvg7pHgxcf4WdCy9t8n+t6gqw8E98jk8PBPbDEKQr&#10;WKoKOP/SFKC6hfrYBmnukBvcPpH/30wEUTIYQIow0KcIsoZE4zkcAqsPYTUiohzQYUKQyNESwJEN&#10;B9D8d7DbEYKyHKN/lFa+Qf12f0DpDHEeyI1fRqekmqViBwu8CDf6M96iI6Fl9I/X2Xu9d4H/49JZ&#10;IHNFfA+G7LZll8o/foIZ7qqDK6kWiQROQ/sNthEE6TwQAAL7sr1soblz5zJbVBQIOkFPJF9MmzZN&#10;mIO9kJBQgf5QfFDQaORs2HMVGjrSllvmSIulxu4poFqkO/L50RJ2LsAiulBT0MSflwdym+kIgoSH&#10;khF3M/+ydf8Kqm1L7aJ32LyqGZHpPYwg4QADSFECAjyBSs91VqAPkq+GuUh0QYcJQboH3pk2xc0m&#10;OsJzrlzDzfurz06RPVcayRPLs8jjyzwNf7vCojOV5MN9hSSnpv2sD0POZC6IZCpcRkdCx69nh29F&#10;oKVqD/f6rTWH6IiEPjOBVEzoT2oXjKYaBEGQ+KBPnz5kypQp9JFvoPQ1lMyW+wyw4Cw/339ZV+if&#10;BPMCzUGQjoD+UHzgdLnIz8ZLNuzmi75LZuY1GNgckEPX8IZ+d2b7Jd5HMtuddCQ0rEqv4favMWOf&#10;KyS8VM0awgJD9d/7v6aVjr6fzWvZGbikN4IoGQwgRZGamhqhNJ1oSHdVwBAHBxFRHugwIUj3wLvX&#10;D/Q58gUEiOTzQP5zegr3+K1dnbtptz5D2vcfVmVTbQBcdqI5I2XwgNhbLtDBrpNapube17HrgXtD&#10;BYulbBPRJD1DVIdu4167y+Z/JSyCIEg8AZUNwLbcunUr1fjGV/YRZBgFAvqywrwjR45QDYJ0DfSH&#10;4oc7551ndt37fjKLvG/o6y2R7/eJKIfsGj13PmSHuB8WlCoX993n+yyqRZDw0bh+GgsMVU70XSLd&#10;VlvC5oAYLp+lIwgSe2AASQEUFhYKTWuhga1oVAcrsJpw3LhxJCsLL5JKBh0mBOk+PL4sizkwA9dd&#10;Jt+criDPrb9Cnl17maSUqoU5nxwoYnMCSYXKLMzvCPcvypTtIymoFXi2lgwuCKM5/UzIAjGfHSxm&#10;r+dfp4XGaHZZVdzrFSUc2VMIgiBKBcrWgW0J2UL+8JV9BI/bW3QGFQ1gbnul8RAkWNAfih/G7i1g&#10;tt1tfnobvbYtj83BG/oIZByJ5wPI9ku+M9c6y02yagdTjpRQLYKED83JrSwwVPTKTVTLoz27lwsg&#10;OY1aOoIgsQcGkBSEw+EgCQkJwopAqGc+YMAAn2XuBg4cSGbNmiWUwYOVh4jyQYcJQboPEDCSO0hy&#10;6bnQ0//n6ZXZPse95Wh+x7J1tGaH1z5Okf25TXQ0MObCZVwwRn28N7HWd70kqrz+/ahd16m2a5jL&#10;t3GvFcR4ZTodRRAE6R6IGUi7d++mmraAzyDaoKIsW9Z+sH3FihXCXK0Wb3YgoQH9ofgB+svI7c2r&#10;dW1LJt84O42NTz5STLVIdwaCjeI5MSOhjGq7TmmLie0X5FAeVuVBwo+p4CIXHLJWF9IRiaYfZrHx&#10;8k/6Ui2CxCYYQIoBwHGDcndI7IIOE4J0H8paeSfGW+p1VvLfM1PZ48E/XOXGfzktmf2/IKmS7jU4&#10;tmTVc/sC+WR/8D2H9BffbxOYsZRtpqMd52wpX77ucF5oytfpzr3OXp/6ZB9irT1GRxAEQboX0ANp&#10;woQJ9BEP9C+CXkeiDQrSt29fYrFY6AzfgO8B86A6AoKECvSH4geTzUl+Nj6J2XeLk6voiIf8BiNn&#10;/3V0QRQSn0BFBvGcGLIpl2q7zjav/krNBhsdQZDw4TTpuACSLv0gHZGomvEiG6/77kOqRZDYBANI&#10;CBIB0GFCkO5F/9U5nCPzV9BseJzn/9Xn+JrwR/KaSVKxmny8v0hwsJ9acYmNvbkzXwgA/dOUZPLG&#10;9jy6d/+85HbGpH2fEv4+sCiTjraPy2EkmjMDuACSNvlZOtpxPtxXyF7Pv0/3X2KpIziMVdzrM5du&#10;pCMIgiDdjylTpgj2pXcZOyiRDcEl0f4U5eDBtjc4vBF7Jg0dOpRqEKTroD8UX/xRZuv+aQ1f6nL1&#10;Ob7XJ/Y/QoCJh6Wy1vcu8FRlCAVj90glFe8L4X4RpD3K3n+YBYhadi2kWoni125j4+oj66gWQWIT&#10;DCAhSARAhwlBuhfrMnjH+f9mSRlHA9dJq+9AvPscyYMuEPyRz52TWEFn+ebfpqdw80Wp0wZebS7H&#10;ZTcQ3cWxXJDGrr5CRzsGBI3E1/CenybLHcVcso57bU5zAx1BEATpfkAvo969ewuZRlAGG8rTQUaS&#10;d+YRSHsBISinDX1ZxflQ/g5BQgX6Q/HFojOVnK2ZUyuVsRu5M5/pH/kO+x8hHjZm1rHz4q/HnyYu&#10;Fx3oIg8uvsD2+87u0JTLRpBgqJk3ggWIaheMploPloo8NgZiuh78ok4EUSIYQEKQCIAOE4J0L2wO&#10;J7lvgSf48/LmXPKu25kRHZv/nHGW/Q/9gbxZJctQ+sUEqTyIKBeqPP0ooN73ZweLBKdp8pESkltv&#10;aDNXlK9OlgvbBIvLaSOqI3ezII0x72s6Ejw7s/lyEimlajrSNXTn32CvC/5HEATp7hw5csRnwEgu&#10;UJIOgk2+gMBReno6GTRoELfNpk2b6AwE6TroD8UXjXor+Rlk2FM7D2xdkbvmnWf6Tw8EX0oZiW/O&#10;V2jZeQGS12CgI51HY7Jz+/zhQh0dQZDw07z9axYgKvuwD9V6qF/+CRdAcln5RaMIEmtgAAlBIgA6&#10;TAjSPRGbCm+75N2byFNe7u0f266Sg0ALP5eX4dvzyLV6A5fdA/K2LEgFMkCW6fQ/M1M7vMpPn/0Z&#10;C9SoEx+n2uB5foP0/D0XhmjFlcPIXhMIZCMhCIIgnn5H3gEgUUBfWlpKZ0pAQAmylqDXka/tIOiE&#10;IKEC/aH4431Z6TAQyHhv0Fk53a4czBRHPGjMfLBn39UmOtJ5Tha2cvssaDTSEQQJP/pzh7ggkUPj&#10;WajjNGhJyej7mb5y0gBBjyCxDAaQECQCoMOEIN2bKrWZc25EgSwdb1qNNp9zxR5KUDN8/EGphrgo&#10;/z5DCig99O0FknCdd6ieXpVNnyE4rPWnuGCNrblttpQ/IMAlf+6vTwUuvRcs1roE7jU5dIV0BEEQ&#10;BIFMIggk7d27VyhlBxlE3r2R5NTU1AjzAgmChAr0h+IPWCglt/e2XKwnB3KbOJ13qWake3PDF2ns&#10;3JgXAv8AqiyI+/vvmalUiyCRwd5UzQWQDFknSfPWrzgdiD69/f6TCKJ0MICEIBEAHSYEQV7adJU5&#10;OKI06a10lOfXs9PbzJXL/QszpMey8iGiwIpQ4PFlWZz+lS3XBH2wqBJ+y4I1xqvB98KAciXy5+1I&#10;D6ZAGC5/zl6P5nQ/qkUQBEEQROmgPxSfyPt1Qv+ZKUdK2OObv0qnsxDEw1Mrstn58dbOfKrtPPKK&#10;B8+t71zPVgTpCqXv/pYFimrnj+ICRyA1c7HkOhIfYAAJQSIAOkwIghQ0GZmDAxKoqfD0hFJubluR&#10;eiPdNFtaySfKJlr/+0RBK/kbrz5KkB0ULMYrU1nARn3iEaoNjNHmJP84+Qx7vrd2dd05FHDaiSrh&#10;QfZ6jLnY3B1BEARBYgX0h+KTD/cVMpvv7m/OcwGCV7bk0lkI4kHeF/ax7/37QsECWUfi/r5K7FjP&#10;VwQJBbULRrNgUenIe7jgUfknTxJzyWU6E0FiGwwgIUgEQIcJQRBg9sky5uQsOVtFtb55c2c+m9t7&#10;yQUuKCOX9Zm1bXTXZfW/08s03Ng3p4MvF2FrPMsCNiCmkvV0xD9bsvh+T+cqNHSka5hLN3CvxdaU&#10;RkcQBEEQBFE66A/FJ9DjSG73yaU9Wxfpfiw6U8nOj/+a4b/EajBAvyP5+QYL5xAk0rTuXy4Ei4pk&#10;gSOQpg3T6QwEiQ8wgIQgEQAdJgRBRA7nNZOD1zwNNttjflIFGbj+ilACDlbpyZ0kkAcXXxDmwT7/&#10;gQaYXt3atkzdwHWX2TZPLL9EtcGhPvF7FrTRpr1Ktf4ZuiW3zevrKk5rK1GfelL2Ol6hIwiCIAiC&#10;xALoD8UntW4bVbT7vKW0xURnIYiHQ24fSH6ONBtsdKTjeC9a05jtdARBIocxN40LHAky5FfEaQjN&#10;IkoEUQoYQEKQCIAOE4IgXeXDvVKJELGE3YRDxXSUCE5TYqHvlXcr02tk254mtRoLqXbLG9vzhL5I&#10;LQGcN1Ph9yxwA2Kp2ElH2uJyizxTakZCqWegC9hVl4nmVF/uNVhrj9JRBEEQpD1UKhXJyMgge/fu&#10;JQkJCSQnJ4c0Nwe3kAFBQgX6Q/HLvQtkvTmp9O3ggiWke1DoVdI7vbzzN9mh55a4n54LM6gWQSKL&#10;02wkhS/fyAWQGlZ+RkcRJH7AABKCRAB0mBAE6SobL9RxDhdIdo2OjgamSs2vDl2XUUtG/yiVyPvL&#10;xqt0pm80p59mwRv1id8Rp01LR3gO5fGrCjMrfc8LFqexhmgSn+CCR9q0oXQUQRAE8QcEjMaMGUMe&#10;fvhhZoN6y6BBg8j69etJfX093QpBwgf6Q/GLvA+SKEtTsHwd4pufy/qz/kD7tnaGO+edZ/uBhXYI&#10;Ei1Uh1aTysl/JlVTnyfNW7+iWgSJLzCAhCARAB0mBEG6CpQB+eXUs4KT9Ddux+tIXsdWj/decpE5&#10;WR+4nazbvz7HHoNsyPTvwFlrD3NBHMOVaXSE5+0fpZWAt8xJp9rOo00dwj2vPutD4rIb6CiCIAji&#10;TWpqKpk0aRK55557mO3ZnvTu3ZvMnz+flJWV0b0gSOhBfyh+MVgdpP/qHM6urFKb6SiC8PSYL2Ws&#10;fX60hGo7RlmrmTvf9lxpoiMIgiBIOMAAEoJEAHSYEAQJBdAcFlZ0Xq3reBBl5E4p4+j3smCSKP87&#10;K5XO9I3+4lgumGNv5UuTqEx28tfjpf19vL+IjnQOe0sm93z6S5/SEQRBEMQXixYtIj169GA2Z0el&#10;X79+JCWla03NEcQf6A/FPyN25JGbvkona8/XUg2CtGXQxivMXxj8Q+AqCP6AzCVxHyBd6aWEIAiC&#10;tA8GkBAkAqDDhCBItFmcXMWcrH+aksw5XaIUN/tvduwwVJDWQ7dJAZ2sT+iIh9knyrh95QRZXs8f&#10;hqsz2XOpEnpRLYIgCOKLZcuWMVuzKwIl76BXEoKEGvSHEAQBIOtI9Bfu+Poc1XYM+cK4h769QLUI&#10;giBIuMAAEoJEAHSYEASJNpC9JDpa/gTmBMKYN5cFdUAcOk+W0Zs7JCcO5I9rcgR9V1Al/JY9j7+S&#10;eQiCIAghiYmJzM70FsgqGj58OJkyZYoQZILgEPRHgkwj+H/NmjXCGJSxE7fp1asXKSzEfhJIaEF/&#10;CEEQYEd2A+c3QAnEjnLDF2ls+88OFlMtgiAIEi4wgIQgEQAdJgRBok2d1so5a6L8YqLUyHZlejWd&#10;7RunsYYLIBkuTyUTDhVz+wPZ6XYMu4Ix7xvueWzNnVudiCAIEu8YjUbSt29fZmeKMnbsWJKfn09n&#10;tY/FYiGbNm0i/fv3F7aHvw5Hx2/qIYg/0B9CEAS4Wqfn/IbzFRo6EhyHrjVz27e3AA5BEATpOhhA&#10;QpAIgA4TgiBK4H9mpnIOF8hv5pxj/0MwqD2Mlz/ngju3TdvJ7W/MTwV0ZufRJPVn+1efepJqEQRB&#10;EG8g6CPamJBFNHXqVHL27Fk62nEg82jUqFHC/vbs2UO1CNJ10B9CEETkbyZIC9jWZXSsZ9br2/LY&#10;tre4/RgEQRAk/GAACUEiADpMCIIogWdW5zCHC+TWuefIiz9cZY+DaWTr0BVzAaTFq95k2x/Ibaaz&#10;Oo+p8Htu/5bybXQEQRAE8WbYsGHMxjx48CDVdo3S0lKhjN2gQYOoBkG6DvpDCIKI9FqcyfyHj/cH&#10;XzJVb3GQn8uCT1OOlNARBEEQJJxgAAlBIgA6TAiCKIFxB4uYw/VX40+TLVn1ZLysBF2vxcE1oTVc&#10;nswFeSALadbxMjraNdTHH2L71aW/QrUIgiCIN1BiTrQvIRMplIwZM0bYr1arpRoE6RroDyEIIvLG&#10;DimL6OlV2VTbPrty+P5Jl2v1dARBEAQJJxhAQpAIgA4TgiBKYH+uVDP8j2tyBN2KtGqm+39Tgyt7&#10;5J2FtGjVW6S81UxHO4+19hi3X1PpBjqCIAiCeFNSUiLYli+++CLVhI4VK1YI+87J8VwrEKSroD+E&#10;IIjI/KQK5n/814wUqm2fd3cXsO3umZ9BtQiCIEi4wQASgkQAdJgQBFEKO7MbyIKkSmK2O4XHxwta&#10;mSMG0qCzCvr2OLj7HS7YY2tIoiOdR3/xfbY/9al+VIsgCIL4IisrS7Atp0yZQjWhY/369cK+ExMT&#10;qQZBugb6QwiCiBy73sL5H1fqgsskum2u1Lv1w33Bl75DEARBugYGkBAkAqDDhCCIUilqNnEO3Lly&#10;DR3xzZaL9aROayU9v9jOBZDUJx4hlvKtRJv+GlEdu59oU/5CbPUn6Vbt47K2cvszFSyhIwiCIIgv&#10;oFcR2JZbt26lmtAxYcIEYd8JCQlUgyBdA/0hBEFEjFa+l9FXJ8vpiH+uNxo5n2V/bhMdQRAEQcIN&#10;BpAQJAKgw4QgiFJxOF2cM7btUgMd4bHYneTubzKEOX836Yzwd+Gqt7igT+uh2/jHbrGrr9A9BMZc&#10;vIbbzqHHprgIgiCBEHsgzZ8/n2pCQ3NzM+nZs6ewb8hyQpBQgP4QgiByXvzhKvM/frfkItX6Z7ms&#10;7DaIzuKgIwiCIEi4wQASgkQAdJgQBFEyt8rKQYw7WEy1PG//eJ1z2kTZvm0UF/jxFl3ay3QPgdGc&#10;flra5vwIqkUQBEEC0b9/f0FChdFoJMOGDWN2KwSTECQUoD+EIIicHy7UcT4FVEUIxGBZwOnJFdlU&#10;iyAIgkQCDCAhSARAhwlBECUzalc+c8h6+GhIeyC3mY17y66cRmK8/DkXNFKfeJh7bC7dQPfkG2vd&#10;CW6+tfYoHUEQBEECsWbNGsG+3LRpE9V0HiiJN3jwYGazDh06lI4gSNdBfwhBEDmtRjvnUyxOrqIj&#10;vvnPGals7qzjZVSLIAiCRAIMICFIBECHCUEQJbP7ciPnwK05X0OaDTY6SshoWfbRX4+X5j38nVRu&#10;wpAzWQj+6C+8JzzWnn2eBYTUJ35PiMtOHJo8Yrw6k2jTXyeW6oPCPEB/YYw0N7Ev1SIIgiDtIZab&#10;69GjB9mxYwfVdoycnBwya9YsVrZOlHD0VkK6L+gPIQjizR9X5zC/4g/u//2RVa1j80CSilV0BEEQ&#10;BIkEGEBCkAiADhOCIEpGZ+FXAIL8z6xUUtLiKSXx69npTP+XjVfJg4szyf0LM8mZErUw7gtr/UkW&#10;FALRZ77LPQZxmhuIy9rK6UwF39M9IAiCIMEAPZBEOxOyhvbu3UtqamroaFvq6+tJbm6ukL00YMAA&#10;tq1cBg0aJPRYQpBQgf4QgiDeLE3h+xqpTXY6wrM4uZLN+duJZ4jTRQcQBEGQiIABJASJAOgwIQii&#10;dP64RloBKMrz66+0WfF3LL+FbtE+unPDhaBQi1tUB2/hAkWeYNFSYinbzOmchnK6NYIgCBIMEOgZ&#10;PXo0szVF6dOnD+nXr5/Q0wgCS3379m0zx5f06tWL5Ofn070jSGhAfwhBEG8Km4ycn7Eju4GO8Lyw&#10;4Qqb84dV2P8IQRAk0mAACUEiADpMCIIonW/PVnEOnCgvbJQa1v7dpI6t+LM1pQpBIZUsQCQX6JWk&#10;TR3CHuvSh9EtEQRBkI6g1WqFrCHR3uysQPAoKyuL7hVBQgf6QwiC+OL+RZnM1xi+/RrV8vxy6lk2&#10;56uTuNgMQRAk0mAACUEiADpMCILEAiN25JHn1l0m/zNTalL7L1OT2f+QkdRRjHlzuaCRNu0V7rFc&#10;zOXb6FYIgiBIR4FMpGXLlgn9kES7syMCASgobYcg4QD9IQRBfDH5SAnzNf5rRgrVSizxWuSWUuq/&#10;hDaCIAgSHjCAhCARAB0mBEFiiQ2ZdZyjJsryNP89NQKhPfuCECBSn3yUOI1VRJP8XJvgkfpkH0Ic&#10;np5LCIIgSOeB8nMTJkwgPXv2ZPZnIIE+SImJiXRrBAkP6A8hCOKL08Uqzt+4UKUT9IuTq8i9CzLI&#10;zydIY08svySMIQiCIJEFA0gIEgHQYUIQJJbQWRzkr8cncc7c3086Q/TWzjdUtzacIS6npzGuvfUS&#10;0Zx+WgogHbmH2FWXhTEEQRAkNBiNRrJ7927B9oQeSNATCYJKAwcOFHSLFi0iCQkJQuYSgoQb9IcQ&#10;BPEH+BmizzHvdAXZcrGe80NE2Xe1iW6BIAiCRBIMICFIBECHCUGQWGOQrFktyId7C+lIaHDZDcRw&#10;dQbRnRtO7M3nqBZBEARBkHgE/SEEQfwxcL3kd/T5PovzQeR6BEEQJDpgAAlBIgA6TAiCxBo/XW7k&#10;nLYrtXo6giAIgigNrVZL/0MQZYL+EIIg/licXMl8jp8Jf6VKCAPW5JCP9xeSarWZzkYQBEEiDQaQ&#10;ECQCoMOEIEgs8ud1l8nPxyeRSYdLqAZBEARREhUVFWTQoEGCjTl8+HCSm5tLRxBEWaA/hCCIP3Jq&#10;dCxgJJf3fiqgMxAEQZBoggEkBIkA6DAhCIIgCIIgoWbw4MHMxgSB/kYIokTQH0IQJBBPrcxuE0Aq&#10;azXRUQRBECSaYAAJQSIAOkwIgiAIgiDI/2/v7oPuOOv74KedTId28gedMi1pMgPtZFI7Qa3/cCtQ&#10;iIopTpWIxkQYBSduIiIe5DrFjUDJeJAbGYELSp2gGcfDo9gBB00NkXEzDkrVxoMAERe7OFETETkC&#10;PNYQEz2Jg4mGCFTs5Dz9Hu/e3t17z332vN26z7k/n5nfSDr7ct5Xe67vXtc1TZ/73OeWzi/L+pEf&#10;+ZFiKawtfg8BK/nzv/xm7wcOnVwKj972wBeKJQBcagIkWAV+MAEAME0nT55cOr8s6/3vf3+xFNYW&#10;v4eALn7ts+d67/vUl4p/AbAWCJBgFfjBBADAtF155ZVL55jbt2/vPfvss8USWFv8HgIAmE8CJFgF&#10;fjABADBt999//9I55okTJ4pbJ3fs2LHezTffXPwLJuf3EADAfBIgwSrwgwkAgFk4cOBA/xxz7969&#10;xS2Tu/322wVITJXfQwAA80mABKvADyYAAGbl8OHDvQ0bNvT27NnTu3jxYnHreC5cuNC75pprBEhM&#10;ld9DAADzSYAEq8APJgAAZunxxx/vXX/99b2rrrqq9+CDDxa3jubRRx/tXXfddf1zVgES0+T3EADA&#10;fBIgwSrwgwkAgGl6+OGHl84vZ1E33nhjcU8wOb+HAADmkwAJVoEfTAAATNO5c+d6l19++dI55rRL&#10;D6TF9uyzz/buv//+fo+zjRs39t/zK6+8sv/v3D7pUIhNfg8BAMwnARKsAj+YAACYtre//e1L55jT&#10;Lj2QFtfx48d7V199df99ztxZ27dv7weG5fCFqa1bt/bOnDlTbDE5v4cAAOaTAAlWgR9MAABM2wMP&#10;PLB0jjntEiAtpmPHji31XNu8eXPv1KlTxZLn5N+bNm3qL7/iiiv682JNg99DAADzSYAEq8APJgAA&#10;pi3DkCUEyDlmepIcPHiwP/zYQw891J8jadRKIFX2QjGE3eKphkf58+zZs8WSuoRICY+yXv48efJk&#10;sWR8fg8BAMwnARLrkjG/AQBYBHfccUf/HDPhzzTkPHnHjh0CpAXz5JNP9kPG8jfJgQMHiiXtsrxc&#10;96qrrupduHChWDIev4cAAOaTAIl1x5jfAAAsinPnzvV7kzSHIpvEvffeK0BaMLt37176PZIL6M6f&#10;P18saZfAqeytlNq/f3+xZDx+DwEAzCcBEuuKMb8BAFg0u3bt6h0+fLj41+RyDjyshwrzI0PQlb9F&#10;UgmTuti5c2dtu0mGsvN7CABgPgmQWDeM+Q0AwCIa1puE9S0jLpS/RVLpYdbFoUOHatvt2bOnWDK6&#10;H//xH1/aT/4OMC2Z969aANPi+PIcARLrwuOPP14bgsGY3wAAwKJ75JFHln6HlNV1lIWPf/zjte1e&#10;/epX95544oli6Wgy+kO5n/wdYFq0twCz4vjyHAES68KNN9649IU35jcAALAeNHsRXXnllcWS4fKb&#10;qbpt6siRI8XS0QiQgFnR3gLMiuPLcwRILLyHH3546cueMuY3AADr3cGDBw31sw7s2LGj9ptm69at&#10;xZJusn51+3GHsRMgAbOivQWYFceX5wiQWHjbtm1b+rKnjPkNLBJj8gKz4viy+tILPvN23n///f1z&#10;0TvuuKN388039y+Auv766/vntRleOfN0btiwoffUU08VW44u72l6o9x22229ixcvFreySL785S/3&#10;vu/7vq/2myaB0ije8pa31La/9tpriyWjESABs6KBF5gVx5fnCJBYaMb8BhadExpgVhxfVt/Ro0f7&#10;wVD5urfV1Vdf3bv77ruHDsncxdmzZ3tbtmzpXXPNNb3Tp08Xt7Iojh8/vuzzM+p3OQFmcx/jfPb8&#10;HgJmxfkKMCuOL88RILHQjPkNLDonNMCsOL5cGulV1Bx2LJXeRydOnCjWmp4LFy70h25Or6bHH3+8&#10;uJVFkJ5szc9RAqFRtAVIXS/Iq7rsssuWts/f85uoWRmpIccapZQapXL8KI8v+XvbOkopNU41jy/r&#10;lQCJhWbMb2DR5aSmPL7k7wDT4vhy6TTn8Mw56LPPPlssnb4MYZeAKr2bJhkWj7WleTFd6hd+4ReK&#10;pd0cOHBg2T7++3//78XS7qoBklJKKaXUvJUACRaQMb+B9UADLzArji+XTubsLF/7zIO0Gs6dO9fb&#10;tGlT77rrrptpWMXqaQt/EiqN4s4771y2j49+9KPF0u4ESEoppZSa5xIgwQIy5jewHmjgBWbF8eXS&#10;2b59e/91v/3224tbVkeGyMv9rlZoxWy1/ZbJsHajyGehuY977rmnWNpdAqRq5TdRswxhp5Qap5rH&#10;krZ1lFJqnGoeX9YrARILy5jfSqn1UDl+lMeX/L1tHaWUGqeaxxdWxyOPPNL73u/93t6P/MiP9J54&#10;4oni1tWRnkc/8RM/0b/vP/3TPy1uZV5lbqvyO1zW0aNHi6XdtAVIAkYAgPVDgMTCMua3UkoppdR0&#10;SoC0et73vvf1X/O77rqruGV1/cqv/Er//j/ykY8UtzCvdu3aVfsepzK/1ijaAqQMsQgAwPogQGJh&#10;GfNbKaWUUmo6JUBaHekBlNd648aNvYsXLxa3rq6zZ8/23/Nt27YVtzCv3vnOdy77Lv+P//E/iqXd&#10;tP0e+s3f/M1iKQAAi06AxMIy5rdSaj1U81jSto5SSo1TzeMLs/f5z3++f775Uz/1U8Utq+/rX/96&#10;78orr+w/DsPYzbe28Gcav4dG7cUEAMD8EiCxsIz5DQDAPPn0pz/dP9+89dZbi1suja1bt/Yfx6lT&#10;p4pbmEf33Xdf7XdM6gMf+ECxtJuf//mfX7aPP/iDPyiWAgCw6ARILCxjfgMAME/SOyTnm+P0eJ+m&#10;66+/vv84Tpw4UdzCPPrkJz9Z+x2TOnjwYLG0m/RGbO7jS1/6UrEUAIBFJ0BiYRnzGwCAeVKee446&#10;zNi0XXXVVf3HceTIkeIW5tHjjz9e+x2T2rdvX7G0m+uuu662febnAgBg/RAgsbCM+Q0AwDxJYJPz&#10;zZzHXkrlea+hm+fb+fPnexs2bFh6P1OZJ3YUmf+suv2ePXuKJQAArAcCJBaWMb8BAJgn5RxIt9xy&#10;S3HL6qv2Wvnwhz9c3Mq82r1799L7mdq+fXuxZLiLFy/Wtk098MADxVIAANYDARILy5jfAADMk3Pn&#10;zvXPN6+55priltV39OjRpfPe48ePF7cyrzKPVfl+pi6//PLehQsXiqUrO336dG3b1NNPP10sBQBg&#10;PRAgsbCM+Q0AwDz5+te/3j/f/J7v+Z7+xVCXwg033LB07vvZz362uJV51hyGLqFSF+WQimXltxEA&#10;AOuLAImFZcxvAADmTXkB06U47zx16lTt3Fdvk8XQnNf1tttuK5asbO/evbXtugZPAAAsDgESC82Y&#10;3wAAzJOcb+a8M0ONpUf9ann22Wd7O3bsWDrv1dtkcTz55JP9z1P53nYZIjGfh/SGK7e5/vrriyUA&#10;AKwnAiQWmjG/AQCYJ5kH6Yd/+If7554/+qM/2nvkkUeKJbPz13/9170DBw7Uznt/9Vd/tVjKImi+&#10;v2fPni2WtHvwwQdr6588ebJYAgDAeiJAYuEZ8xsAgHlSbezfsmXLzC9iuvvuu2vnvakEWSyO9ChK&#10;z6Py/V1paO+MxLBt27aldfN5BABgfRIgsfCM+Q0AwDzJkGNXXHHF0nnopk2b+hc3JQSYpgRTmWup&#10;es6bGnXeUOZDhkTMZ6l8n48ePVoseV4+Y3n/y3W6/nYCAGAxCZBYeMb8BgBg3pRzIVVr69at/aHF&#10;0kNkEtk+gdSVV1657D7Se//8+fPFmiyaaoi0YcOG3sGDB/u3ZZjv48eP63kEAECNAIl1wZjfAADM&#10;m/3799fOSctKw//OnTt799xzT7/xv4unnnqqHxrdeOONtd5NzUqIwGLL8ITpWZTPUdtnIEN3P/ro&#10;o8XaAACsZwIk1gVjfgMAMG9yDrt9+/al89KVKqHQVVdd1T+PTe/5VM5/c1vb+m2VQIr1I6FihrFL&#10;L6SElYcPH3bhHAAANQIk1g1jfgMAMG8yT1F6DZXnp7OoDPd8//33F/cIAADwHAES64oxvwEAmEcJ&#10;eFYaem7cyjxIGb4ZAACgSYDEumPMbwAA5tGTTz7ZH5qu7Rx2nLrpppv6w5gBAAC0ESCxbhnzGwCA&#10;eXTmzJl+b/mNGze2BkMrVS6i2r17twumAACAoQRIAAAAcyjzdx47dqy3d+/e3s6dO3tbtmxpHeZu&#10;69atvX379vWHwcucSgAAAF0IkAAAABbI+fPn+8PdAQAATEKABAAAAAAAQI0ACQAAAAAAgBoBEgAA&#10;AAAAADUCJAAAAAAAAGoESDDEU0891Tt06FDxr+nLJMcPP/xw7/777+89+OCDvbNnzxZLpi/7zn3k&#10;vh566KHehQsXiiXAPPKdhvXr4sWLvXvvvbf35JNPFrdMV/Z/6tSp3gMPPNA7evRo/++z8vTTT/dO&#10;nDjRP5YdP368d+7cuWIJAAAAl5IACQZIw+xtt93W27BhQ++7v/u7i1un5/Tp070bb7yxv+9mXX/9&#10;9f1QaRqeffbZfoPM1Vdfvex+rrjiit6+ffv6DTfAfPCdhvUtF57cfffdvU2bNvW/99M6Xyjlwpnq&#10;+U+1tmzZ0g+tpiWPPec8zfu5/PLLe7t27eqfKwEAAHDpCJCgIcHRzTff3G+8qDZmTNOBAweW9pvG&#10;mPRwyhW3aRAqG4Vz/3fccUexxXjSCLR169al+7rpppv6Dc/Hjh3r7d+/f6lxaPPmzb2TJ08WWwFr&#10;VfM7nRC67TudhuVczQ8sjgRHOS+48sorl44BqWkGSDmWlMeRBNK33357v5fjkSNHahe95O+T9HhM&#10;EL579+6l/W3btq13zz339M+F7rzzzqVwLOdCOTcCAADg0hAgQSFXubYFR2VNS67qLfeZQKfZAJNG&#10;lWojTdYfRxqaE05lH3lOGYKm6fHHH+9t3Lixv04aih599NFiCbDWNL/TCY6aqt/prCNEgvmX7/7B&#10;gweXBUdlTStASnhUngPlWNM2pG6CpPJ+r7vuurFCpJzn5Pyn3E/C79xWlf1u3759aZ08fwAAAFaf&#10;AIl1rwxsEqDkz7ZhoVLTUA2PcnVtriZuk4aTai+DXI07impDcypDWg2ShqdyvbwGaYAG1pZJvtOz&#10;nLcEmK38/5/vcYZ5S2BTfrerNY0AqRoepVbqlZyLbcr1duzYUdzaTTM8yrlOMzwq5bhX9kRKTXPo&#10;PAAAALoRIMH/lcaXTBZdahuPf1LVRt3U4cOHiyXt0rugXDeNOmfOnCmWDFdt3EnDUxphVlJ9vrni&#10;F1hbbr311qXv6A/8wA8MDYXe9ra3La2feUS+8pWvFEuAeZLvenVOswx5W363y5o0QMrFLNXeTQl4&#10;VvLkk0/W7n+UYKd6bpPKkHUrqT7fDK2X+wYAAGD1CJCgRYZ7qzZwpCZ1zTXXLO0rcw4NuuK2lECr&#10;2qCTYGfYNpGh+MptUpm/YJijR4/WthkWbgGrZ5zvdBplq9tkbhFg/uXcoPrdTk0aIFV7R6e69ETe&#10;uXPn0vo5Vzl37lyxZLA89mqPoi4XrCQ8K+dkSo3a4wkAAIDJCJCgRbO3UGoSzUAqPYS6qPYkSrXN&#10;Y9SUxpXqNl0altKoU22gSWPQJJNjA9Mzznc6qgG07zQsjurxIDVJgJR5jqr//1911VXFkpU1exLt&#10;3bu3WDJYhuOrbnPHHXcUS1ZWnRcyNazXEgAAANMjQIIWzeFZUpNIg0x1X12He0lPoOp2GWpuJc3g&#10;K0PfdW003rZtW23btgn6gdU1yXe62kMg5TsNi6F5TjFJgNS8UGX37t3FkpVlWN3qdhkud6VjU3OY&#10;vNSJEyeKpStrDtuXQAkAAIDVIUCCFl/4whdqjRWpNH6MIw0kzX2tNDl11SOPPFLb7p/9s3/W+93f&#10;/d1i6XLvfve7a+u/6U1vKpYM1xzC5qd/+qeLJcCl0vxejvKdPnjwYG1bja6wGF75ylfWvtsPPvhg&#10;sWQ0f/7nf967+uqra/v60Ic+VCxdWcKiV7/61bVtV7o4ptljKWFS1/mMPv7xj9e2fcUrXtF77LHH&#10;iqUAAADMkgAJWkyzB1KzEXfjxo3FkuEy51F1aJlUhoAZJHMrVdc9cOBAsWS4tnmfusxpAMxOs3F3&#10;lO90GpWr26Z8p2H+TasH0kMPPVTbTyo9i7pqDq+50vxEe/bsqa2bXs9d5QKe6rYpczUCAACsDgES&#10;tJhmgHTNNdfU9tN1foFSc2i5Xbt2FUvqmhPtp7rOLxDN4WhSx44dK5YCqy1zkzS/k6N8pzP5fHN7&#10;32mYf9MKkJo9HFNdewVFAu3qthnGrk0uhsnFM9V1hw3J27R169ba9gmkAAAAmD0BErRoC5DGGcLu&#10;c5/73LIeRD/+4z9eLO2mOXn0v/7X/7r3zDPPFEuf15ycOtV1rqX4sz/7s2Xb/8Iv/EKxFFhtH/zg&#10;B5d9J0e56v7rX/96f86k6va+0zD/mgHSOEPY/fVf/3Vv+/bttf3keDHKuc6v/uqv1rZP/d7v/V6x&#10;9Hmf+MQnlq339re/vVjazb/9t/+2tv0oPZgAAAAYnwAJWkyrB1LbsHCDehAN0pzgOpWeCU3NoWRS&#10;o/Y2aG5/3XXXFUuA1db23c88IqNoBti+0zD/ptEDKcNZVveRGtSDaJDmvEapI0eOFEuf13aBy/79&#10;+4ul3ezcuXPZPsadmxIAAIDuBEjQYlo9kNJboLmfd7zjHcXSbtLI0tzHJz/5yWLp8370R3902XqZ&#10;32AUmdS6uv2rXvWqYgmw2t785jfXvo+pXMk/imZDs+80zL9p9ED6wz/8w9o+UunhPIrf+q3fWraP&#10;X/zFXyyWPq851F1qlOE442d/9meX7eN3f/d3i6UAAADMigAJWkwrQEoDSXM/ow4h9Uu/9EvL9vGx&#10;j32sWPq8LVu2LFsvQ+iNIo3L1e0TKAGXxrXXXlv7Pqbahodayb/5N/+mtr3vNMy/aQRIucCkuo9U&#10;LkQZxac+9all+7j11luLpc/LhTPN9T70oQ8VS7vJfpv7aLuYBgAAgOkSIEGLaQVI73rXu5bt59Ch&#10;Q8XSbrJ+cx8f/vCHi6XPe/nLX75svS9/+cvF0m5e+9rX1ra/7LLLen/5l39ZLAVW09VXX137Pqa+&#10;+MUvFku7yZB11e19p2H+TSNA+m//7b/V9pEadYjd9ABq7mPPnj3F0uc153JMZYjfUdx+++3L9nH0&#10;6NFiKQAAALMiQIIW0wqQ3va2ty3bz0c+8pFiaTcf+MAHlu3jrrvuKpY+5y/+4i/6DcPVdb7ne75n&#10;5IbiH/7hH67tI5V5EoDV9Vd/9VfLhpRMPfXUU8Ua3Vx//fXL9uE7DfNtGgHSvffeW9tH6ud+7ueK&#10;pd2kl3NzHzfccEOx9Hk/9mM/tmy9EydOFEu7OXjw4LJ9tF1MAwAAwHQJkKBFW4A0jrbG21EbetqG&#10;wcuE1FVtj3ecoaqajVIpjc2w+p599tll38XUqARIsHia/1c//PDDxZLu2s4tbrvttmJpN7nf5j52&#10;7NhRLH1e27nF6dOni6XdtD3e+++/v1gKAADArAiQoMW0AqTdu3cv28+oDT1dGk0uXry4bJ002Iyq&#10;rZEHuDQuv/zy2ncx/x5VW4AEzLdpBEhtPZByvjGKtgDp5ptvLpY+b/v27cvWy3nWKNrOhQxhBwAA&#10;MHsCJGgxrQApV/M29zNqg0dbo0lbL6bmcFcbNmwolnTXbJQy4T5cOtMIdJsNt77TMP+mESDlPKK6&#10;j9S+ffuKpd20BUhtvZja5kA6efJksbSbtjmQxnneAAAAjEaABC3aAqRx5kC6++67l+1n1DH73/ve&#10;9y7bR1ujyetf//raOuNMlv/KV76yto8f+qEfKpYAq+0nf/Ina9/H1KjDz/3gD/5gbfutW7cWS4B5&#10;1QyQxpkD6fd+7/dq+0jt2bOnWNrNb//2by/bR3OI3Xj3u9+9bL1PfepTxdJu9u7du2wfmYMJAACA&#10;2RIgMVeuu+66fsPJKDXqVa4xrR5I6W3U3E9b48pKMhxMcx9nz54tlj5v586dy9YbtbG5uX1eb+DS&#10;SGNu8zv5+c9/vljazSte8Yra9pnMHphvObepfq/HCZC+9KUv1faR2rVrV7G0m49+9KPL9pGh8ZoO&#10;HTq0bL2PfexjxdJu3vrWty7bx6jD4AEAADA6ARJzpdlo0qXGGeJkWgFS2/Auo84x0BYMPf3008XS&#10;57UFTaM0rjz11FPLth+1MQmYngMHDiz7To56PGtu7zsN8695LjTuUG7VfaQyZ9oo2oKhY8eOFUuf&#10;l3kbm+s153Icpjmf2zhzwgEAADA6ARJzZd4CpLb9tE0wvZJt27bVtt+yZUuxpK5trqRRnvuZM2eW&#10;bZ/GIeDSuOeee5Z9Jx966KFi6XDpgdjc3nca5t+0AqTmfvLvUbSF3LkYpSmPr7neqBfTXH311bXt&#10;9ZAGAABYHQIk5sq8DWH37LPP9jZt2lTbz6hzDGTS++r2+/fvL5bUHT9+vLZeapTG5rYJtU+dOlUs&#10;BVbbo48+uuw7OcpV+22Ntr7TMP9yblP9Xo8bIN100021/WzevLlY0s2NN95Y237QHGvpNb1hw4ba&#10;ugcPHiyWdlPdNjXqcMAAAACMR4AELaYVIMXtt99e208afro6f/58bdtUgqI2CavS+FNdd5QrfJu9&#10;HTZu3FgsAS6V5lX3OZ50deTIkdq2vtOwGKYVIJ04caK2n9QoQ99ec801tW3TI2mQ3bt319YdZbi8&#10;zPtY3TYlDAcAAFgdAiRo0RYgJcwZxyOPPNJ72ctetrSfyy67rPe5z32uWLqyT37yk7XH8PKXv7w/&#10;8fUgv/RLv1Rb/4YbbiiWDPcf/+N/rG076lB7wPT98i//cu17+aY3valYMtx/+k//qbat7zQshmaA&#10;lB7E48h5zetf//ravn7913+9WLqyr3zlK71XvOIVtW3b5j8q/fZv/3Zt3fTO/vKXv1wsXdkDDzxQ&#10;2/a1r31t78KFC8VSAAAAZkmABC2m2QMpMvRedV9dh6G6++67a9tluJiVNK/SzZAxFy9eLJauLEPP&#10;VLcdt0EKmJ7msSgTx3dtOG32DvCdhsUwrR5IkaHkqvvqGjSnB1B1uwRCw843ModjdZv0gOritttu&#10;q22XfwMAALA6BEjQoi1AmuRq1wRG1X11baDZuXPn0jZpOD5z5kyxZLAMC1O9ry4NS5n0urrN9u3b&#10;iyXApdb8TndpdM2cI9VtEiYBi6EZIA0a2raL5vlO12F2mxe4ZBjcYZrbrDTkXVX1ApdcGJNzFgAA&#10;AFaHAAlatAVIuW1cCZ8y/0i5ry4NNGkgSWhUbrN3795iycqOHj26tE2qyzxIzUadTN4PrA3N73SX&#10;eZAOHz5c22aSHgrA2tIMkLr2ah6kerFKqsv5zrZt25bWz1xtmYdxmATbV1555dJ2XYLtXDhTrp8a&#10;ZW5HAAAAJidAghbTDpAiVwhX9zesQbca6lxxxRUjXXF70003LW3bpWGnenVvtgXWllG/0+lFWK4/&#10;ymT1wNo37QDp3LlztWBnWEjz+OOPj33/zR7Zp0+fLpa0S2BerpvHOO58lAAAAIxHgAQtEu5UGzhS&#10;Ge9/Uvv371/aX+ZFGtQInLCqbMxJL6SVJqZukwaWzZs3L93XvffeWyxZLsPOlOtlfgJDw8DaM8p3&#10;Ost8p2Ex5byh2js5lQtOJpXzjHJ/Of8YdNzI/VfndRxnPqJdu3Ytbb9jx46B50IJlzJkXdbLhTR6&#10;RwMAAKw+ARK0yHBxZeNGWQl/JpUJpqs9CXI/zYaThEfl0DDjhEelDPuSSa3L/Tz00EPFkudlUv2y&#10;IUpDM6xtvtPAAw880P9+Vys9DieZp7FU7fmc4eWavX1yH5nDsVxnnPAost9hIVSOd2VPK+ERAADA&#10;pSNAgv8rw7EkqMm8IdUrY5uV8CdX92c4unEbZhMY7d69e2mfaeRNo82RI0f6IVV5tW16G0wyMXbk&#10;eVV7LeR+8/jT6yhX/Za3Z/4DDc2w9vlOw/qSsOXEiRP9c4R9+/YtBcTNyoUnOQ7kXCbHiXFlH+V9&#10;pCfSwYMH+8PO5c/y2JPzlEOHDhVbjCdhVIbXLB9/QrDcd45nCamqQfjJkyeLrQAAAFhtAiT4v9Iw&#10;kwaLUWrSq2EzTF618aSs9DBIw0x6K01D9pNGmbLnQrXSYGNyfZgvvtOwfiQMajsHWalyTjOJs2fP&#10;9vfTDKsSHOX2zJk0Lek1md5O1ftJpfdRnseg4e0AAABYHQIkuMTSGJxx/tPo+/TTTxe3zkb2n+Ar&#10;8zlNK6ACLp3qd3oaQ1gBVCXAyvnJJL2ausjxK8exHM+aQ+cBAABw6QiQAAAAAAAAqBEgAQAAAAAA&#10;UCNAAgAAAAAAoEaABAAAAAAAQI0ACQAAAAAAgBoBEgAAAAAAADUCJAAAAAAAAGoESAAAAAAAANQI&#10;kAAAAAAAAKgRIAEAAAAAAFAjQAIAAAAAAKBGgAQAAAAAAECNAAkAAAAAAIAaARIAAAAAAAA1AiQA&#10;AAAAAABqBEgAAAAAAADUCJAAAAAAAACoESABAAAAAABQI0ACAAAAAACgRoAEAAAAAABAjQAJAAAA&#10;AACAGgESAAAAAAAANQIkAAAAAAAAagRIAAAAAAAA1AiQAAAAAAAAqBEgAQAAAAAAUCNAAgAAAAAA&#10;oEaABAAAAAAAQI0ACQAAAAAAgBoBEgAAAAAAADUCJAAAAAAAAGoESAAAAAAAANQIkAAAAAAAAKgR&#10;IAEAAAAAAFAjQAIAYC7ddNNNSimllFJKKaXUwtelIkACAGAu5ST6u7/7u5VSSimllFJKqYUtARIA&#10;AIxIgKSUUkoppZRSatFLgAQAACOqBkibN2/u/1sppZRSSimllJr3ym9cARIAAIwpJ9Fr4YQaAAAA&#10;pmmt/N4VIAEAMJcESAAAACwiARIAAExAgAQAAMAiEiABAMAEBEgAAAAsIgESAABMQIAEAADAIhIg&#10;AQDABARIAAAALCIBEgAATECABAAAwCISIAEAwAQESAAAACwiARIAAExAgAQAAMAiEiABAMAEBEgA&#10;AAAsIgESwCo6f/5879ixY72nn366uGV1nDp1qvfQQw8V/2JWzp49W/xtup599tnegw8+2LvnnnuK&#10;W6C7fC7zGWJ2BEgAAAAsIgESwCo5evRob8OGDf0Dbv48cuRIsWS2duzYsXSgv/rqq/shFtP11FNP&#10;9fbt29fbtGlTcct0ZL+HDh3qbd68uf/+XXXVVcUS6O7ee+/tbd26tXfy5MniFqZNgAQAAMAiEiAB&#10;Q6UR+/rrrx+5du3a1bv55pt7+/fv791xxx39HhTrObzYtm3b0gE3lTBn1h599NHafaYOHz5cLGUa&#10;7r///n4geN111/XOnTtX3DqZvG+7d+9eChzLEiAxrvReu/zyy3t79+7tXbhwobiVaREgAQAAsIgE&#10;SMBQGfroySef7DdqJ3zYsmXL0oFjnEqQkkb39TakUnqnVF+HK6+8snfx4sVi6Wyk50H1PlMHDx4s&#10;ljKJfH4TjuY1TUA6jc9zPg/pKdJ8z8oSIDGJDGN5xRVX9I/hsxpucb0SIAEAALCIBEjAyNLIvX37&#10;9qWDR1kJRNLr6MCBA/3gIiFRGtarQ6hVKz1wjh8/Xux18d1+++2155/wYdYy19LGjRtr95swkMmk&#10;B0d62eX1zOd9mk6fPt3ff3ozNUNHARKTyoUACZFyvDYv2vQIkAAAAFhEAiRgLJm/pzx4lJUG9UHS&#10;GN4WJGVIpWPHjhVrLbb0UMlzzdBkDzzwwFi9jx5//PGRt8sQhHfeeWd/jp4zZ84UtzKuvI833nhj&#10;//ObP2fZky7zH1W/LwIkpiHBfXn8ffjhh4tbmYQACQAAgEUkQALGkkbH8uBR1koBUqShPXMiNbdL&#10;I+Z66ok0rrx+6ZGiB9GlVf7HmR50s55LJr34qt8VARLTUn6Oc0yZ1txd69laOaEGAACAaVorv3cF&#10;SDBnMsxWefAoa1iAFOfPn+9t3rx52bZpGJ/1fEDz7ujRo/3XSoB06WQOsPIzm3Bn1k6cOLF0fykB&#10;EtOSnokZxi6fq8xL5/g7GQESAAAAi0iABIwlIUZ58CirS4AU99xzz7JtUxlmjcGuueaa/uskQLo0&#10;Mnzghg0b+u9Beh/Ncui6UrOnnwCJacpcdeVnK71DGZ8ACQAAgEUkQALGMkmAlOGSmtumtm/fXqxB&#10;U7WhV4C0+hIW5fNZvgeZw2o1CJCYtTKYTj344IPFrYxKgAQAAMAiEiABY5kkQIqtW7cu2z7DKbFc&#10;QoTME1W+TgKk1Vediyi9kFZruC8BErNW7RGaMInxCJAAAABYRAIkYCyTBkg7d+5ctn3q6aefLtYg&#10;8jpv3Lix9hoJkFZXeh9lyLry9c9nd7UIkJi1Zo9QvZDGI0ACAABgEQmQgLFMGiBVDz5lpWfHuPPK&#10;ZEL4Rx99tD9Pzfnz54tbpyOP6fTp0/19tzl58mTxt+5W2l8pr/GWLVuWvU7jBkgXLlzoBxLT6D1z&#10;9uzZ/r7yWKbVGyevc97DvJeD5DU7derU1N/jlVR7H6UOHz5cLJmOPN98HvJ6njlzprj1OdMMkPL+&#10;l/eT13AWvajyvuT7kFBimvIa5XG3yWuWz+OoZv16lMek7H+cxzdIvnN53G2PN6/FON+N6jB2eiGN&#10;R4AEAADAIhIgAWOZNEBqG8JulIbLhA3Hjx/v9wa54oorlu1r8+bNvdtuu63f0DquI0eO9B9ndfi4&#10;hFx5nPv27esHC7mPro36adhN+FA+95Umrc96bc8rlYN1tq1WHusgaRzP4y33N04Alcb2PKZqQ3O1&#10;cvudd965YvgzSB7P7bff3tu0aVN/X3ldq7LPvM557av3ed111/UeeuihYq3ZaYZ40wgD8vnNe5bn&#10;UN13Ks9zx44d/bBsGgFSvic33njjstcvn+u8b3ltJwnkMh9Uvofl+1dW7i+f9bvvvnvs/Z84caL/&#10;eS+/g1XHjh2r9c7LfQ0LZWOWr0e+J4cOHWr9nmSIzryvzc93Fwnlsm3zmJDPZl6ffDdTeU6DgraV&#10;5PhQ3a9eSKNbKyfUAAAAME1r5feuAAnmzCQBUhrPq6FMWSsFKlVpTC2HFEuD6e7du/vzeCSE2L59&#10;e23f+XsahNOw21V6T+S5ZPvcTxqE0+ichvKDBw/2w6ly/6lhjfp5vHluzQbrQc83t1fX61LNfeX5&#10;3nvvvb1t27YtW3fUAClBRxq/s21CgjQ2p7E6fzbDlayX+x0mn4EEAG1DGVYb2LPOoCAtlfc368xK&#10;Asjq/SWwmFRCjur7khApn6u8bvksl8+3/GyX66VGCZByP+XnuAwv8h3Zs2fP0vtZVj7T+YyPIkFa&#10;9lnu/+jRo/0hKNMzJiFGuSyV55Tnks9psxI8ViUwzHcuz7XcvqxSQqnmstRKr8+sX498bssQLceN&#10;PN8DBw60fsZ37drVqZdWvif5nuVznseY/eXznoAnr0FbADlOgJTHXt1HHh+jESABAACwiARIwFgm&#10;CZDSMNvcNrVSL5pSGjrLICaNp209BdJQ3Ax5sm7XEKlsZM5BMQ24TdlP9Yr9QY3WGb6qradVWWk8&#10;b5MG9Ly+ZTW3y36ry1PVuaPSyLxS6JL1u8hz379//9J2aWxvez3SoN0MxxLaDVJtaG+rMkDK/ZW3&#10;pQF90DZpWJ+kB81KEuxU7yufo0nkvSvfmzynts98Api9e/fW7resrgFSvgPl65XPcXNusbxe1ROA&#10;shLcdJGQonzP82dbr6x8VtLTp3kfzcrrEHneeUz5d9t6qUjQ1rasrLZgZtavRwLsrJ/39vDh5UMc&#10;phdg8/Obz20e10rKoCyB1KD54fJ6VF+zcQKkZlCa93TaQ/otuurnJ38HAACARbBWfu8KkGDOJIQo&#10;Dx5ldQmQ0ihZ9h6qVnoOtYUTVdWr5DNE1EqBUEKYZu+YLiFSGn+zbhpkVwol8ljLoGlQo34astNr&#10;KY2zzSAiNShAampuNywASu+EDO02KMDqGiDl8ZXbJMxZSTUYKWtQiJQeWXmMeV3aGu3zPpevV3px&#10;ZP1SXtO2be64445ijelqflYTHI6rGmKkMjzbStqeZ5cAKa9RObRbwsRB8l1o9lDL535YqJHvRR5H&#10;uc1KYWG+h81wMd/1svdRqvreJVBL2JLPR7NXUCrPrezNlHWyr+ryPJ+mWb8eZaCVdVcaMjPfkWrQ&#10;k1opkMz9lq/dsF52CbrKfY4TIOU9Lbcva9QeWOvdWjmhBgAAgGlaK793BUgwZ8YNkNKA29wujaTD&#10;GmnTCFxtUE5j7DBpSK3eT2pYEFLOXZIeTMPkMeWxd2nUT+BUbXRPzSpAqsqwYuNsX+0lltBjpTCt&#10;lCCgej+pYSFJAobmNmlUT4N/AoI2eS2bDf1536YtPT6q95FKT5Nx5DFX58Xp8l3J56t636lhn7Xc&#10;T16/rJsAdVgvkrz+zeBvWJjbHFZv2JxQ1SAy1eW5R4a2q26XSo+m6slKHmdC3wSlGXYt4VPVrF+P&#10;BEZlyNMlxCwD6mrltjbV5z/s+Bjl8xwnQIrqfFKpScLS9UiABPMnF6jceuutI9Vdd93V++AHP9i7&#10;7777ep/4xCf6lf87AOaJ4x+wXjn+jUeABIxl1AApjfFtw1nlivwuQ9elcbjcZpSwoGxULSuNvYMO&#10;9GkkrvYQ6BKa5Dl1CZCiORfKagRIadwfdfs87+oQgCv12qjKds3G9y7vVbPhOoHVsAbzcsiwsvK+&#10;rRR6jCMBVvU+UsMCsUGa4dpKPVWqmkHZsM9aeqqU66b3Wxdtc/QMCu/aQrVh8lyb23QJgPNaN7fL&#10;53KUodVm/XqUx6UcV7p8/nLsae47wXib6vFyWA+kyPPLuuMGSM3PWpcQnecJkGD+lA0IN9xwQ//8&#10;5Vu+5VvGrhe96EW91772tb33vOc9va9+9avFPQCsTY5/wHrl+DceARIwlrYAKY2oCZEyb04azMuh&#10;yNLI2jYcVSax73JlfXoVVLdbacisprYQYFBw03xOw3orRRptuwZIzZ4YqxEgZViuUbcv510pa5TQ&#10;JO9NddtUOafRIM2eWV0CxXxuqtukRnldumgbdrBL8NGU0KXspZJKQNFVM3ga9lmrBqbDegaVqnNN&#10;lTWoN01z/rIun/22z2B61wzT1oOwawhUmuXrUQ1ncz9dJSCt7jvV9tmtDsGZIHbY8JtZns/ZuAFS&#10;s2dZqkuIznMESDD/cnVpW+PAC17wgn4Dwxvf+Mbez/zMz/TP3173utf1Lrvsstb1X/jCF/YbJp55&#10;5plizwBrm+MfsF45/nUjQALG0gxbUmkYTVhU7b1SrTRuZqipXFmfodW6SiBV3c+wQKKpOnRYKr1V&#10;2nohpWdDdb1UGpNX6lmQRtuuPXQuRYAUo27fnDdplB4feV2rYUkq+1tJM0Dq8v62ff5GfV2GqfZ6&#10;m+Q+mkOxDQpn2mQuq+q2KwU21d4teQ/yOnapPXv21O4jNeiEoPlcMkdUF81eZrnPYdoCpFHM+vWo&#10;zjuUMLxtX23V/Lyn2uYbavaESkjVdtyqymPqEsq3aR6fUl1DNwRIsChyFWmzQeB973tfsXS5//k/&#10;/2fvTW9607JtUrn9j/7oj4o1AdY2xz9gvXL8G7I8E4gAAB2cSURBVG6t/N4VIMGcaWvArw5hlyvX&#10;s056bKQhOPO5jCPhRbPxedQr7Nt6kgyaIL4ZnqRy2zg9T5rmIUBq9vZKjao5bGBqpd4T4wRIUd0m&#10;NU64s5J8nqdxH+M+v2iGKCsFSG297catQaFfM8xNGNtFc3i0hHPDTBogzfr1aBuSc9xKr7+mtp5Q&#10;6cmZ4RunPVxjNHu7pUY91q5nAiRYDLfccsuyhoCMeT/MoKtXX/WqVxVrAKxtjn/AeuX4N5wACRhL&#10;GtLLg0dZXSfHH0WCm+b9nDlzpljaTYZEa+6jrcE20rjfXLesPL9JGlTnIUBq9jAZZx6Uth4cCaYG&#10;WasBUnUIsbKGDSPW1PY9GeUzNEqAVB0+MKFr7nvcGhT4NueeSnUJh5u9ABPqDjNpgDTr16M6LOe+&#10;fftat+tabUPFtfXmKys9vw4fPjxS78Bh2gKkUXqKrncCJFgM73znO5c1Aqx0BWrV29/+9mXbpn75&#10;l3+5WANg7XL8A9Yrx7/hBEjAWNLoWR48yppFgNQW6Iw6RFNzGLDUoPAmV/Y3g55mpTfFoB5MK5mH&#10;AKn5GDMs4ajaenytFAqt1QCp+bhSo0oDfHMfozzOUQKk5ns3zXCh1Bbq5Ps1TLMXYXoHDTNpgDTr&#10;16O678wfNAvHjh3r9/Kq3le18v1MqDeN59ac+yyVfdONAAkWQ8aubzYAdLkCNb72ta/1XvrSly7b&#10;/sUvfnHvG9/4RrEWwNrk+AesV45/wwmQgLGsVoDUFkZ0abCuqk52X9awx5rho1ZquE1ljpJR5giZ&#10;hwCpbfi5UYfLauvxtdK8P4scILU1ys8qQGrO2TTuXDjDNHtmZSi3laR3TXX9hElPP/10sXSwSQOk&#10;Wb4eefzVfW/fvr1YMn15HZoBXLPSI+nEiRPFFuNpC+tHma9rvRMgwWLI1abNBoCuV6DGf/gP/2HZ&#10;9qnf+Z3fKdYAWJsmPf7l/Ke5fcrxD1jrHP+GWyu/dwVIMGdWK0DK0FDN++kaMJQSgDT30WUOlgyV&#10;l8nxm9tWK0NMpZdAF/MQILUN2zbq/bX1+Bo0ZGCs1QCpbT6sDCs2iknnlRklQEqgWV130kBhkHze&#10;q/eToHWlILX5GnR9XJMGSLN8PfI5qO57nJ56o0gId+DAgaGhdtYZV1uAlDCYbtbKCTUwmUkbEDJc&#10;SXP71Ic+9KFiDYC1yfEPWK8c/4YTIAFjWa0AqW3OlczTM6rM5VPdR4KprjJcXXMOl2qlUbfLkHbz&#10;ECClN0lz/cxDNYq2Hl8rzaWyVgOktvBw1PtozimVGiUAHSVA2r9/f23dWTb+N3sGpuda2zw+CWGr&#10;cwV1mfuoNGmANOvX44orrqjtf9SeeuPId6vtO1qt9J4cx6Sf1fVOgASLYZIhTOITn/jEsu1T73nP&#10;e4o1ANYmxz9gvXL8G06ABIxltQKk9Bpo3k8ahkeVHgLVfRw6dKhY0t0DDzzQHyqqup+y0rA/bB6S&#10;eQiQ0vjcXL9rD6tShgpr7uPkyZPF0uXWaoDUfL/GuY9mb53UKMOCjRIgHT58uLZuQs9xdelplUCm&#10;OrRaeq/lvUtodPr06X6vszJkyePuMu9R1aQB0qxfj8yFVt3/uPMFZTi8UcOnvL453lbvv6wE2lk+&#10;qrbecqMOF7qeCZBgMUx6Beqv/dqvLds+9V/+y38p1gBYmxz/gPXK8W84ARIwltUKkJpDRaUytNio&#10;mvtII3dTAqBTp04V/2qXht62kCU1LPiYhwApPYWa648a2DUb/hPerdRAvlYDpLb3edR5dNKQ39zH&#10;7t27i6XDjRIgtYWt4/QgyX12DVvSky8hUXogNUPa/Du9uNKzZVi42mbSAGnWr0fex+q+09OqrRfW&#10;MDkOtIVPCV2HvW75vjZ7QqWGzUvVJsPfNffTdpyknQAJFsOkV6Du2bNn2fapYeeXkatXu9RnPvOZ&#10;YovnPPbYY63rlWUCe6CLS3X8O3fuXOuxq62y7iDDjoUAg1zK879S23Fr3HriiSeKvU6PAAkYy2oF&#10;SNFsmE6NciBuTng/qHE8zylzGl24cKG4ZbC2oOW2224rlrabhwCprfdQepmMEgA0X5thr8taDZDS&#10;g6Z5H6POo5PPUnMf+Yx1nUupGaIkLBik7TuZoRtHDW/yPe4y1Fze1+bwjXm+eRxdvkPDTBogzfr1&#10;aOuxM+ocRBmSbtAcUl17beU7W+0JllopaBykeXxa6bPGcgIkWAyTNiC86lWvWrb9i1/84t4zzzxT&#10;rDFYjrvf9m3ftmz7Zr3mNa8ptnjOLbfc0nvBC17Qum72t1KDK0DpUh3/fuM3fqP3rd/6rcu2bdZL&#10;X/rSFUfGyFBR3/Vd3zVwW4BBLuX5X6m5/ST1rne9q9jr9AiQgLG0Nc7OKkBqDkWVGqVXTMKm6raD&#10;hq8rn1OGqusiVxlU9zssEJpWgDRKeBbN7fM8V1L9j6GsUYaxazasrzR8XazVAKktTMtncVTpMdfc&#10;z7BQrTRqiNI2xOLevXs7D5FWhn/D3rNyfqFRhuMb1aQBUrSFz9N6PTI3WHPfCQe7hox5DLt27eoP&#10;/dcm34s81i6aoe044c/OnTtr+0ivMrqb1Qn1/3Pksd4bfu2UUqqlDj86/WBkkgaED3/4w8u2TY1y&#10;7vC1r32t95//838e2Jiaq0rbJCSqhkiXXXZZ72Mf+9hc9z76//7fn+39ye1vUUq11PlP3ld8U6bn&#10;Uh7/cnFdwvC2feTYNuy3SdX73//+pW0Tog86bq5lF37/Hb2vffZGpVRLXfzS6KOKDHOpz/+i3C7H&#10;rde97nX9Y2Ie10qV9ar3mUpwNYuLhwRIwFjaGtcnmWNkJWlobTaMj9Irpjo0UxqUBw0zVQZIXYd/&#10;Su+Acr+p9FhZybQCpDSsj6K5/bD5UcpeEdVt0tDdVTUwSaP0MNMKkMaZ92WY5udu1B4m0TYPUoKG&#10;Lv+pt4UoK4UfbfeVSrg7rNdTApE8rjznlSSALfc7apg5imkESBk+r7mP1LRej3wvmvvOdyf3O0wZ&#10;wg1aN9+LHOe6hF1ZJ4+1fAwZOnBU6Z1Vbp8a57O+ns3qhPqFez/V+5a3fVwp1VLXfOAPim/K9OTH&#10;ePOHeJcGhPx/2NZ7qNlbqKv77rtv2b5Sn/3sZ4s16hI8lff/spe9bCF6HX3xJy7rnXn9tyulWurL&#10;7/3J4psyPWvh+NcWIr32ta8tlnZTPX6md9M8evrYFb2vPPBSpVRLfe2R4W1Mo1oLx79sl319+tOf&#10;Lm5Z2Ve/+tV+78rq/eYCpFmF5gIkYCxtjbvjDJvUVUKF5v11GWYrYVHmJim3yZX6g1R7VXWZPD7z&#10;g5Trd9lm3ACpGbA050tJQ3jWGdQDp7ptqksA1XysXbfLa1CunwbtLr2CphUgdXl8oyob+csaZ26Z&#10;SIN+dT+p9DwZ9vq0zUszLChLONLcJpXX+d577102r00Cw7zfCT5SCU5WUg3VMg/QrEKktmPMqA1i&#10;+W40h3craxqvR1vYWlY+KwmZM4RmVW5L2J518uegILz8XmQuri6q36Ou25Tahloc9jmgToCk1OrX&#10;WgmQ0kDZNmxSrgrNj/txtT2Wa6+9tlhaV677nd/5nQsRHoUASanBtVYCpGkf/9Jrsrm/UXvW5zw+&#10;26Un5rwSICk1uNZKgDTt41+2TYjeVVvvowzlOSsCJGAsR44cWTp4lJXAoNlYOi25wr56wEql4XZY&#10;aFAdTm1YL5pqgJSeSsOeS3XYqPS6GdYjqtlboUvvnNi+fXttu/QUSCN0XpOECRlqalAYVX1OZa0U&#10;opXS8J6Ao7pdgoOVem3k8VSDkmE9siLbVAO+1KAhBqvyWle3SXV5XqOqBmKpcXvZJaRoCxryOWsb&#10;kiHBZ3NIsbIyrFmef97btvAmn4lBoUZZec3zuWqGK8N6nbT1PEzlu58AI5XPTUKsauXzmWH70o27&#10;bb6fNs3XPtUl2G3KkHLN/TRr3Ncj2kK+ZuU1yTGi2kso79FKYWA1EBo2LF41AMqP7LxPo8jnqNw+&#10;lWMMo5nVCbUh7JQaXJdyCLs//uM/7jcc5JjbXD/DLb3vfe8r1hxfxs3PFazN/WeolKrPfOYz/StO&#10;c9XqKMM8rXWGsFNqcF3KIexmffzLvpv7HdT7sk3O67NNhgOdV4awU2pwXcoh7GZ1/Mt+s4+uF+fm&#10;fpr3P2ho/GkRIAEjS4iwbdu2pYNHtbo0/o8rjeYJS6r3lwN3W+NqgolchV+ul/mKhgU8zbAlDb6D&#10;rsJPg23ZwJuT1GGN4lmex1rdf/7dpTE9QUx1u+r2+TMhxKCeLNXhxsrqGlzlsWXf1W3zn1LbY07g&#10;UYZHaRhv9pIapK1xPyFNXt+VtD2v9IaZtnxmmgHXoCEQh8lrMijYyeuagCXrpOdK7jNhQ7MHVLWy&#10;fNAcRCvd16BK0DPsO5Llg3r0jFL5bg1r5GobHi4hz7DPRptZvR6Rx5N12/YxqPJYEqatpBog5bue&#10;3lI5rrWpzsc2ynxlpeYFAV3n6OJ5a+WEGphMWwNCrmLP5Mip5lAhZSXASdhz1113rXixzajSoPDC&#10;F76wdl/5d26PDF1XXv3aDJYARrGWjn85963eR6607yJBU9ZPQ+40j8XAYrvUx78nnniiv79cPDRM&#10;jnO53+rjyOOb9TFPgAQMlUbU9PRJr5cMG9ecK6NZacx84IEH+tuMeiX8MHksueK/2RicQCuBURpZ&#10;00OjHGYrjexdQ6223jqpBBPZb64GSKXht3wNcj+DQqbydcuQbAkImvtN5fYsz3orNVZXD9bVSsDT&#10;fI3z7/TUyHs1qNE879Hx48eHDoeWYVCaDfnZZ0KovK5pmM9jK0OFPJ5hvSXyH1s+Swk/muFMWQkK&#10;06Oo+rrksaZxPM+rGcaV1fV5jaLaiy2V/Y8rz3vQc65WXsd8rvL8m8sSLOS1H9ZDrut95f3Mazoo&#10;nGjKZyuPr21fo1TuN8eJqjznhBmDel+lEjDmGDBqj7NZvR6RdXPcadtfs3LsyPs6TDVAKisBWr5z&#10;eQ/Sqy3PqQzVy5BpHNUAKjXN7896sVZOqIHJtDUgdKlxwvuu2iZnfuMb39hflgsY8u9x5r4DqFpL&#10;x7+2XkiPPfZYsXSwHAuzbnmMBOjiUh//Mnxnl7mLBs17NEovzXGtld+7AiRYw9JQnSGoxqk0Bs9C&#10;gpzsf1CQkIbiNAKPksInQErjcYKoNFAnOBkU/KQBPT2DVgp9Rn3dVgoE0kCd51MOZ5fG5fQSaOsN&#10;k9e8bf9t1TVcy3+MadTP69N8LVIJ0tJ4vdLrUUpI0PZYBlX5uuSxti1vq67Pq4vmPFqjzi/TlM/k&#10;vn37Wj+7ZThSvq/VACmvf8KrUYKN7Cf7awt9c/8JH7qEGU0JKfNZyPcjn8m2sKNL5XWtztWQx9r2&#10;fg6qUc3q9SilV1V6kFWHqisr95nHPCz4K+U1LYPahNj5bLR9ZnJf2e+4Vxzl81T9fI87z9d6J0CC&#10;xdDWgNAcwiTH3OY66QWU3kCzkrmPmvf55je/eVXuG1gf2oZEag7HlAummuvk6vs/+qM/KtaYjpyz&#10;N4fw/Hf/7t8VS9v94R/+4VLDagIogK7W0vFvkIx8Up77VSvtG6tBgATMtQQWuVo+vV7SmyHhxLQn&#10;D04Da3m1f+6nawPwIsrJfBrJ81okVEqQtx5ej2ovpDTsT0M+uwkryp5WbUOzJRRID7UuQx0Ok/cq&#10;n9/cXz7P48rjTNCS0LD5mPN4E8Smch95Xql8NxMwJgQth+grX8/0qLkUpvV6tMnrkued70hCv2l+&#10;R3J8y+POd3AaPTzzOMv3IqX30XgESLAYujQg/Mmf/Em/53tzvbe+9a3FGtOX89v839m8z+/4ju/Q&#10;UApMxVo7/r3//e+v3cc/+Af/oPc7v/M7xdLlcpFf1vtX/+pfdbqoEaC0Vs//qt773vcuu++3vOUt&#10;/d5Lq0GABABDJDirhh5pyFmPEqZmaIj0epkkaEjAUs6ZlSt5uHTSk7H8XM9iHrH1QoAEi6FLD6TI&#10;WPXf9m3ftmzdWc5D1DakU3omAUxDlwbU+PjHP94fiaC63t/8m3+zH/hM05/+6Z/2vv/7v792P4PO&#10;VdOA+upXv7q/zi/+4i8WtwJ0s9aOf00f/ehHe//wH/7D2v2m91N6Xq4WARIAdJAeNOV/mBnecD3K&#10;sD15/hmCb1LpmZN9TTokIOOrBqMZYi//ZjwCJFgMXRsQ4s477+z9jb/xN2rrfu/3fm/vk5/8ZLHG&#10;9P30T/907f7+7t/9u72PfOQjxVKA8Y16/Guu+7KXvWzqx7/mY3rJS17SeiFfRmzI8n/8j/9xp7mS&#10;AKrW4vGv9L//9//u/ct/+S9r9/eP/tE/6v3mb/5mscbqECABQEfpLVP+p5khxNaTDEM3zeeeubqy&#10;rwzHxqWR8K58TzOUHeMTIMFi6NoDqXT99dcvW/+Vr3xl75lnninWmK70cGreX+b8MAcSMKlRGlDj&#10;3//7f79s/Te84Q39nkPT8qUvfan3L/7Fv6jdxzve8Y5i6fMyb2iWJWQHGNVaPP5FRm4pj2/VWumx&#10;zYoACQA6yhBumf8n/2mmx0ZzDqBFlbmNpjmEX17H7du396644op18xquNXlPMxRh3s/MTcVkBEiw&#10;GEYNkBLcfNd3fdeybW655ZZijenJsHkvfOEL+0Pnfeu3fmvt/jIsLMAkRm1ATU+fzDfU3Obnf/7n&#10;izWmoznvxz/5J/+k97nPfa5Y2uvPz/vt3/7t/WW/9Vu/VdwK0N1aPf695z3vWXYfCa/+6q/+qlhj&#10;9QiQAGAEaXhPeJT/OA8cOFDcutjK3kJlZQi/hEDjyHblycd668W1VuQ9uPHGG/vvwZ49e4pbmYQA&#10;CRbDqAFSfPazn10W6OTfn/70p4s1JpceTbmQo3w8OXZX7y+VOZIAxjVqA2r81//6X5fNy/H3/t7f&#10;m+rQmp///Od7//Sf/tPafezfv79Y+tx8nrnth37oh4pbAEazFo9/bfMe/eAP/mD/mHgpCJAAYERn&#10;zpzpbdq0qT+B4rFjx4pbF9fRo0eXThbKyrA9ee4XL14s1houw6TlKulsb+6jSyfBZ96DnPiNGwRS&#10;J0CCxTBOA0KUDZjVylB2v//7v1+sMZmf+7mf6+/zrW99a//fZ8+e7TciVO8vAdP/+l//q78cYFTT&#10;PP59//d//9SOf/HOd76ztv+MYvDFL36x9xd/8Re97/u+7+vfdscddxRrA4xmrR3/Mu9RLlqu7je/&#10;My9l25MACQDGkJ5I11xzTX8YsEmHdFvrEhJt2bJl6YShWhs3buzt27evd/jw4X7QlJDo8ccf74ds&#10;Dz30UH9S20OHDvW2bdu2tE1OtAQXl8Y999zTfw8yn5f3YHoESLAYxm1ASCNm23xIb3nLW3rf/OY3&#10;i7XGc9ddd/X+9t/+2/3A6Atf+EJx63NzEzavTP2pn/qp3v/5P/+nWAOgu3F6YJZe85rXLNv22muv&#10;LZZO7qtf/Wp/CM/q/nNs/tjHPtb/e5Z94xvfKNYGGM1aO/697nWvW7bPzIPZxblz52YyF6cACQDG&#10;lPl78p9nroJLQ84iO3/+fH8Cx/KkYZzK1dEJmVh9CQET9OWzmlCP6RIgwWKYpAEhP9hf9KIXLdu+&#10;SwA1SHXeo1OnThW3Pu9d73rXsvtL4AQwqrV2/GtqDt354he/eKnhNnOCAIxrLR3/sl1zXzfccEOx&#10;dLiXv/zl/fPHaRMgAcCEjh8/3rv66qv7PWsW3enTp/s/4DJ8X3kCMawSHGVYiYRQrL70CNu6dWt/&#10;7qr8nekTIMFiaGtAyG1dlVfDVyvzIY0z519z3qM2WScNBdX7S9g0i4YDYLG9973vrR1LUqP8tvnA&#10;Bz7Q+zt/5+/Utv/7f//v9z70oQ8Va0wmIz685CUvqe0/9bf+1t8yryowkbVy/tc2r2YuAB2lh2XC&#10;rIRa0yZAAoApSA+PO++8s/jX4stJSYaty3w6OYHIEHVXXXVVv7Zv397vrZTQKEPajTJPEtNXDi3I&#10;7AiQYDG0NSDcfPPNxdJufuZnfmbZPtKLqDr8XBdvfvOb+9sOGwYlPZOajQ0JnmYxfAmwuNbS8W+Q&#10;tv1nvjmASayF41+G6nzpS1+6bPtRLgr64z/+4/52syBAAgCACQiQYDGUoU213vjGNxZLu8lVorla&#10;tLmfDLf02GOPFWutLMPQZZtcRZo5F4e55ZZblt1fGjIAulorx7+VpCG1GZh3nRcEYJC1cPxrm/fo&#10;N37jN4ql3WSou2w3CwIkAACYgAAJ5t/Xvva13nd+53cu+/GeEGfU3jzpFZSh5Jr7ypWk9913X7FW&#10;uywvG0h37NhR3LqyNKo27ys17L4AYq0c/7rIcbHcZx7fKEM7ATStheNf27xHo14IVO0BNQsCJAAA&#10;mIAACeZXGg4+85nP9F72spfVfrhX61WvelXv5MmTIzVUvv/972/dVypXqGZ5xrov95meRmlAqF5d&#10;nwaHjKufxzhIrmotrzhtVvaV3kmf+MQnNLICy6yV498oMhxUeZzMvKwA41grx7+2eY9SGZ4z99+l&#10;cr5YbpceT7MgQAIAgAkIkGD+fPCDH6z9UB+lsu0w3/zmN3tvectbWrevVsa7j7ZhT8pK40CbDG3S&#10;tn5bZWgUgFhrx79RpDH3O77jO/pX+Z84caK4FaCbtXb8q/aqnEa95CUv6e932gRIAAAwAQESAMDs&#10;vfvd7+43km7fvr24BYBZEyABAMAEBEgAALP19NNP9zZt2tQPkO65557iVgBmTYAEAAATECABAMzW&#10;4cOH++HRP//n/7z3Z3/2Z8WtAMyaAAkAACYgQAIAmK3XvOY1/QDp1ltvLW4BYDUIkAAAYAICJACA&#10;2Tl58mQ/PHrBC17QO3fuXHErAKtBgAQAABMQIAEAzMbZs2d7b3jDG/oB0jve8Y7iVgBWiwAJAAAm&#10;IEACABjfpz/96d61117be9GLXtTbsmVL7z3veU/vC1/4Qu+JJ57o/zvhUZZ99atfLbYAYLUIkAAA&#10;YAICJACA8XzjG9/ovfCFL+yHRCvVBz/4wWILAFaTAAkAACYgQAIAGE96GrUFRtV63/veV6wNwGoT&#10;IAEAwAQESAAA43vpS1/aGhy94AUv6N1xxx3FWgBcCgIkAACYgAAJAGB8J0+e7F122WW14ChzH6V3&#10;EgCXlgAJAAAmIEACAJjMM88803vsscf6YVL+DsDaIEACAIAJCJAAAABYRAIkAACYgAAJAACARSRA&#10;AgCACQiQAAAAWEQCJAAAmIAACQAAgEUkQAIAgAkIkAAAAFhEAiQAAJiAAAkAAIBFJEACAIAJCJAA&#10;AABYRAIkAACYgAAJAACARSRAAgCACQiQAAAAWEQCJAAAmIAACQAAgEUkQAIAgAlUT6g3b97c/7dS&#10;SimllFJKKTXvld+4AiQAABhTTqLLE2qllFJKKaWUUmoRS4AEAAAjEiAppZRSSimllFr0EiABAMCI&#10;chKtlFJKKaWUUkotel0qAiQAAAAAAABqBEgAAAAAAADUCJAAAAAAAACoESABAAAAAABQI0ACAAAA&#10;AACgRoAEAAAAAABAjQAJAAAAAACAGgESAAAAAAAANQIkAAAAAAAAagRIAAAAAAAA1AiQAAAAAAAA&#10;qBEgAQAAAAAAUCNAAgAAAAAAoEaABAAAAAAAQI0ACQAAAAAAgBoBEgAAAAAAADUCJAAAAAAAAGoE&#10;SAAAAAAAANQIkAAAAAAAAKgRIAEAAAAAAFAjQAIAAAAAAKBGgAQAAAAAAECNAAkAAAAAAIAaARIA&#10;AAAAAAA1AiQAAAAAAABqBEgAAAAAAADUCJAAAAAAAACoESABAAAAAABQI0ACAAAAAACgRoAEAAAA&#10;AABAjQAJAAAAAACAGgESAAAAAAAANQIkAAAAAAAAagRIAAAAAAAA1AiQAAAAAAAAqBEgAQAAAAAA&#10;UCNAAgAAAAAAoEaABAAAAAAAQI0ACQAAAAAAgBoBEgAAAAAAADUCJAAAAAAAAGoESAAAAAAAANQI&#10;kAAAAAAAAKgRIAEAAAAAAFAjQAIAAAAAAKBGgAQAAAAAAECNAAkAAAAAAIAaARIAAAAAAAA1AiQA&#10;AAAAAABqBEgAAAAAAADUCJAAAAAAAACoESABAAAAAABQI0ACAAAAAACgRoAEAAAAAABAjQAJAAAA&#10;AACAGgESAAAAAAAANQIkAAAAAAAAagRIAAAAAAAAVPR6/z9POCNAdfUO3AAAAABJRU5ErkJgglBL&#10;AwQKAAAAAAAAACEAxWoN294tAwDeLQMAFAAAAGRycy9tZWRpYS9pbWFnZTQuc3ZnPHN2ZyB3aWR0&#10;aD0iNDIwIiBoZWlnaHQ9IjMwMSIgeG1sbnM9Imh0dHA6Ly93d3cudzMub3JnLzIwMDAvc3ZnIiB4&#10;bWxuczp4bGluaz0iaHR0cDovL3d3dy53My5vcmcvMTk5OS94bGluayIgc3Ryb2tlPSIjMDAwMDAw&#10;IiBzdHJva2UtbGluZWNhcD0ic3F1YXJlIiBzdHJva2UtbWl0ZXJsaW1pdD0iMTAiIGZvbnQtZmFt&#10;aWx5PSJEaWFsb2ciIGZvbnQtd2VpZ2h0PSI0MDAiIGZvbnQtc2l6ZT0iMTIiIG92ZXJmbG93PSJo&#10;aWRkZW4iPjxkZWZzIGlkPSJnZW5lcmljRGVmcyI+PC9kZWZzPjxnPjxkZWZzIGlkPSJkZWZzMSI+&#10;PGNsaXBQYXRoIGlkPSJjbGlwUGF0aDEiPjxwYXRoIGQ9Ik0wIDAgNDIwIDAgNDIwIDMwMSAwIDMw&#10;MSAwIDBaIi8+PC9jbGlwUGF0aD48L2RlZnM+PGcgc3Ryb2tlPSIjRkZGRkZGIiBmaWxsPSIjRkZG&#10;RkZGIj48cmVjdCB4PSIwIiB5PSIwIiB3aWR0aD0iNDIwIiBoZWlnaHQ9IjMwMSIgc3Ryb2tlPSJu&#10;b25lIiBjbGlwLXBhdGg9InVybCgjY2xpcFBhdGgxKSIvPjwvZz48ZyBzdHJva2U9IiNGRkZGRkYi&#10;IGZpbGw9IiNGRkZGRkYiPjxyZWN0IHg9IjAiIHk9IjAiIHdpZHRoPSI0MjAiIGhlaWdodD0iMzAx&#10;IiBzdHJva2U9Im5vbmUiLz48cGF0aCBkPSJNNTUgMTE2IDE5NSAxMTYgMTk1IDIzIDU1IDIzWiIg&#10;c3Ryb2tlPSJub25lIi8+PC9nPjxnIHN0cm9rZT0iIzI2MjYyNiIgc3Ryb2tlLXdpZHRoPSIwLjgz&#10;MzMiIHN0cm9rZS1saW5lam9pbj0icm91bmQiIGZpbGw9IiMyNjI2MjYiPjxsaW5lIHgxPSI1NSIg&#10;eTE9IjExNiIgeDI9IjE5NSIgeTI9IjExNiIgZmlsbD0ibm9uZSIvPjxsaW5lIHgxPSI1NSIgeTE9&#10;IjExNiIgeDI9IjU1IiB5Mj0iMTE0LjYiIGZpbGw9Im5vbmUiLz48bGluZSB4MT0iMTI1IiB5MT0i&#10;MTE2IiB4Mj0iMTI1IiB5Mj0iMTE0LjYiIGZpbGw9Im5vbmUiLz48bGluZSB4MT0iMTk1IiB5MT0i&#10;MTE2IiB4Mj0iMTk1IiB5Mj0iMTE0LjYiIGZpbGw9Im5vbmUiLz48bGluZSB4MT0iNTUiIHkxPSIx&#10;MTYiIHgyPSI1NSIgeTI9IjIzIiBmaWxsPSJub25lIi8+PGxpbmUgeDE9IjU1IiB5MT0iMTE2IiB4&#10;Mj0iNTYuNCIgeTI9IjExNiIgZmlsbD0ibm9uZSIvPjxsaW5lIHgxPSI1NSIgeTE9IjcwLjc4MTci&#10;IHgyPSI1Ni40IiB5Mj0iNzAuNzgxNyIgZmlsbD0ibm9uZSIvPjxsaW5lIHgxPSI1NSIgeTE9IjI1&#10;LjU2MzMiIHgyPSI1Ni40IiB5Mj0iMjUuNTYzMyIgZmlsbD0ibm9uZSIvPjwvZz48ZyBzdHJva2U9&#10;IiMyNjI2MjYiIGZpbGw9IiMyNjI2MjYiIGZvbnQtZmFtaWx5PSJUaW1lcyBOZXcgUm9tYW4iIGZv&#10;bnQtc2l6ZT0iMTMuMzMzMyIgdHJhbnNmb3JtPSJ0cmFuc2xhdGUoNTIuMzMzMyAxMTYpIj48cGF0&#10;aCBkPSJNLTYuNTMxMiAwLjc1Qy02LjUzMTItMC4yMjkyLTYuMzgyNzctMS4wNzU1Ny02LjA4NTkt&#10;MS43ODkxLTUuNzg5MDMtMi41MDI2My01LjM5NTgtMy4wMzEyNy00LjkwNjItMy4zNzUtNC41MjA4&#10;LTMuNjQ1OC00LjEyNS0zLjc4MTItMy43MTg4LTMuNzgxMi0zLjA2MjUzLTMuNzgxMi0yLjQ3Mzk3&#10;LTMuNDQ3ODctMS45NTMxLTIuNzgxMi0xLjI5NjktMS45NDc4Ny0wLjk2ODgtMC44MTc2NjctMC45&#10;Njg4IDAuNjA5NC0wLjk2ODggMS42MDk0LTEuMTEyIDIuNDU4MzMtMS4zOTg0IDMuMTU2Mi0xLjY4&#10;NDg3IDMuODU0MTMtMi4wNTIwNyA0LjM2MTk3LTIuNSA0LjY3OTctMi45NDc5MyA0Ljk5NzM3LTMu&#10;Mzc1IDUuMTU2Mi0zLjc4MTIgNS4xNTYyLTQuNjA0MTMgNS4xNTYyLTUuMjkxNjcgNC42NzE4My01&#10;Ljg0MzggMy43MDMxLTYuMzAyMDcgMi44ODAyMy02LjUzMTIgMS44OTU4Ny02LjUzMTIgMC43NVpN&#10;LTUuMjgxMiAwLjkwNjJDLTUuMjgxMiAyLjA5MzczLTUuMTM1NCAzLjA2MjUtNC44NDM4IDMuODEy&#10;NS00LjYwNDIgNC40Mzc1LTQuMjQ0OCA0Ljc1LTMuNzY1NiA0Ljc1LTMuNTM2NDcgNC43NS0zLjI5&#10;OTUgNC42NDg0My0zLjA1NDcgNC40NDUzLTIuODA5OSA0LjI0MjE3LTIuNjI1IDMuODk1OC0yLjUg&#10;My40MDYyLTIuMzAyMDcgMi42ODc0Ny0yLjIwMzEgMS42NjE0My0yLjIwMzEgMC4zMjgxLTIuMjAz&#10;MS0wLjY1MTAzMy0yLjMwNzI3LTEuNDY4NzMtMi41MTU2LTIuMTI1LTIuNjYxNDctMi42MTQ2LTIu&#10;ODU5NC0yLjk1ODMzLTMuMTA5NC0zLjE1NjItMy4yNzYwNy0zLjI5MTY3LTMuNDg0NC0zLjM1OTQt&#10;My43MzQ0LTMuMzU5NC00LjAxNTYtMy4zNTk0LTQuMjcwOC0zLjIzNDQtNC41LTIuOTg0NC00Ljgw&#10;MjA3LTIuNjMwMi01LjAwNzgtMi4wNzU1LTUuMTE3Mi0xLjMyMDMtNS4yMjY1My0wLjU2NTEtNS4y&#10;ODEyIDAuMTc3MDY3LTUuMjgxMiAwLjkwNjJaIiBzdHJva2U9Im5vbmUiLz48L2c+PGcgc3Ryb2tl&#10;PSIjMjYyNjI2IiBmaWxsPSIjMjYyNjI2IiBmb250LWZhbWlseT0iVGltZXMgTmV3IFJvbWFuIiBm&#10;b250LXNpemU9IjEzLjMzMzMiIHRyYW5zZm9ybT0idHJhbnNsYXRlKDUyLjMzMzMgNzAuNzgxNyki&#10;PjxwYXRoIGQ9Ik0tMTYuNTMxMiAwLjc1Qy0xNi41MzEyLTAuMjI5Mi0xNi4zODI4LTEuMDc1NTct&#10;MTYuMDg1OS0xLjc4OTEtMTUuNzg5LTIuNTAyNjMtMTUuMzk1OC0zLjAzMTI3LTE0LjkwNjItMy4z&#10;NzUtMTQuNTIwOC0zLjY0NTgtMTQuMTI1LTMuNzgxMi0xMy43MTg4LTMuNzgxMi0xMy4wNjI1LTMu&#10;NzgxMi0xMi40NzQtMy40NDc4Ny0xMS45NTMxLTIuNzgxMi0xMS4yOTY5LTEuOTQ3ODctMTAuOTY4&#10;OC0wLjgxNzY2Ny0xMC45Njg4IDAuNjA5NC0xMC45Njg4IDEuNjA5NC0xMS4xMTIgMi40NTgzMy0x&#10;MS4zOTg0IDMuMTU2Mi0xMS42ODQ5IDMuODU0MTMtMTIuMDUyMSA0LjM2MTk3LTEyLjUgNC42Nzk3&#10;LTEyLjk0NzkgNC45OTczNy0xMy4zNzUgNS4xNTYyLTEzLjc4MTIgNS4xNTYyLTE0LjYwNDEgNS4x&#10;NTYyLTE1LjI5MTcgNC42NzE4My0xNS44NDM4IDMuNzAzMS0xNi4zMDIxIDIuODgwMjMtMTYuNTMx&#10;MiAxLjg5NTg3LTE2LjUzMTIgMC43NVpNLTE1LjI4MTIgMC45MDYyQy0xNS4yODEyIDIuMDkzNzMt&#10;MTUuMTM1NCAzLjA2MjUtMTQuODQzOCAzLjgxMjUtMTQuNjA0MiA0LjQzNzUtMTQuMjQ0OCA0Ljc1&#10;LTEzLjc2NTYgNC43NS0xMy41MzY1IDQuNzUtMTMuMjk5NSA0LjY0ODQzLTEzLjA1NDcgNC40NDUz&#10;LTEyLjgwOTkgNC4yNDIxNy0xMi42MjUgMy44OTU4LTEyLjUgMy40MDYyLTEyLjMwMjEgMi42ODc0&#10;Ny0xMi4yMDMxIDEuNjYxNDMtMTIuMjAzMSAwLjMyODEtMTIuMjAzMS0wLjY1MTAzMy0xMi4zMDcz&#10;LTEuNDY4NzMtMTIuNTE1Ni0yLjEyNS0xMi42NjE1LTIuNjE0Ni0xMi44NTk0LTIuOTU4MzMtMTMu&#10;MTA5NC0zLjE1NjItMTMuMjc2MS0zLjI5MTY3LTEzLjQ4NDQtMy4zNTk0LTEzLjczNDQtMy4zNTk0&#10;LTE0LjAxNTYtMy4zNTk0LTE0LjI3MDgtMy4yMzQ0LTE0LjUtMi45ODQ0LTE0LjgwMjEtMi42MzAy&#10;LTE1LjAwNzgtMi4wNzU1LTE1LjExNzItMS4zMjAzLTE1LjIyNjUtMC41NjUxLTE1LjI4MTIgMC4x&#10;NzcwNjctMTUuMjgxMiAwLjkwNjJaTS04LjcxODggMy43NjU2Qy04LjUyMDg3IDMuNzY1Ni04LjM1&#10;NDIgMy44MzU5My04LjIxODggMy45NzY2LTguMDgzMzMgNC4xMTcyLTguMDE1NiA0LjI4MTI3LTgu&#10;MDE1NiA0LjQ2ODgtOC4wMTU2IDQuNjY2NjctOC4wODMzMyA0LjgzMzMzLTguMjE4OCA0Ljk2ODgt&#10;OC4zNTQyIDUuMTA0Mi04LjUyMDg3IDUuMTcxOS04LjcxODggNS4xNzE5LTguOTE2NjcgNS4xNzE5&#10;LTkuMDgzMzMgNS4xMDQyLTkuMjE4OCA0Ljk2ODgtOS4zNTQyIDQuODMzMzMtOS40MjE5IDQuNjY2&#10;NjctOS40MjE5IDQuNDY4OC05LjQyMTkgNC4yNzA4Ny05LjM1NDIgNC4xMDQyLTkuMjE4OCAzLjk2&#10;ODgtOS4wODMzMyAzLjgzMzMzLTguOTE2NjcgMy43NjU2LTguNzE4OCAzLjc2NTZaTS0xLjA2MjUg&#10;My4zNDM4LTEuNjU2MiA1LTYuNzM0NCA1LTYuNzM0NCA0Ljc2NTZDLTUuMjQ0OCAzLjQwMTA3LTQu&#10;MTk1MyAyLjI4NjUtMy41ODU5IDEuNDIxOS0yLjk3NjU3IDAuNTU3My0yLjY3MTktMC4yMjkxNjct&#10;Mi42NzE5LTAuOTM3NS0yLjY3MTktMS40ODk1Ny0yLjgzODU3LTEuOTQwMS0zLjE3MTktMi4yODkx&#10;LTMuNTA1MjMtMi42MzgwMy0zLjkwNjI3LTIuODEyNS00LjM3NS0yLjgxMjUtNC43OTE2Ny0yLjgx&#10;MjUtNS4xNjkyNy0yLjY5MDEtNS41MDc4LTIuNDQ1My01Ljg0NjMzLTIuMjAwNS02LjA5MzczLTEu&#10;ODM4NTMtNi4yNS0xLjM1OTRMLTYuNDg0NC0xLjM1OTRDLTYuMzgwMi0yLjE0MDYtNi4xMDkzNy0y&#10;LjczOTUzLTUuNjcxOS0zLjE1NjItNS4yMzQzNy0zLjU3Mjg3LTQuNjg3NDctMy43ODEyLTQuMDMx&#10;Mi0zLjc4MTItMy4zMzMzMy0zLjc4MTItMi43NS0zLjU1NzI3LTIuMjgxMi0zLjEwOTQtMS44MTI0&#10;Ny0yLjY2MTQ3LTEuNTc4MS0yLjEzNTQtMS41NzgxLTEuNTMxMi0xLjU3ODEtMS4wOTM3My0xLjY4&#10;MjI3LTAuNjU2MjY3LTEuODkwNi0wLjIxODgtMi4yMDMxMyAwLjQ2ODczMy0yLjcwODMzIDEuMTky&#10;Ny0zLjQwNjIgMS45NTMxLTQuNDU4MzMgMy4xMDkzNy01LjExOTggMy44MDczLTUuMzkwNiA0LjA0&#10;NjlMLTMuMTQwNiA0LjA0NjlDLTIuNjgyMjcgNC4wNDY5LTIuMzYxOTcgNC4wMjg2Ny0yLjE3OTcg&#10;My45OTIyLTEuOTk3MzcgMy45NTU3My0xLjgzMDcgMy44ODU0LTEuNjc5NyAzLjc4MTItMS41Mjg2&#10;MyAzLjY3NzA3LTEuNDAxMDMgMy41MzEyNy0xLjI5NjkgMy4zNDM4TC0xLjA2MjUgMy4zNDM4WiIg&#10;c3Ryb2tlPSJub25lIi8+PC9nPjxnIHN0cm9rZT0iIzI2MjYyNiIgZmlsbD0iIzI2MjYyNiIgZm9u&#10;dC1mYW1pbHk9IlRpbWVzIE5ldyBSb21hbiIgZm9udC1zaXplPSIxMy4zMzMzIiB0cmFuc2Zvcm09&#10;InRyYW5zbGF0ZSg1Mi4zMzMzIDI1LjU2MzMpIj48cGF0aCBkPSJNLTE2LjUzMTIgMC43NUMtMTYu&#10;NTMxMi0wLjIyOTItMTYuMzgyOC0xLjA3NTU3LTE2LjA4NTktMS43ODkxLTE1Ljc4OS0yLjUwMjYz&#10;LTE1LjM5NTgtMy4wMzEyNy0xNC45MDYyLTMuMzc1LTE0LjUyMDgtMy42NDU4LTE0LjEyNS0zLjc4&#10;MTItMTMuNzE4OC0zLjc4MTItMTMuMDYyNS0zLjc4MTItMTIuNDc0LTMuNDQ3ODctMTEuOTUzMS0y&#10;Ljc4MTItMTEuMjk2OS0xLjk0Nzg3LTEwLjk2ODgtMC44MTc2NjctMTAuOTY4OCAwLjYwOTQtMTAu&#10;OTY4OCAxLjYwOTQtMTEuMTEyIDIuNDU4MzMtMTEuMzk4NCAzLjE1NjItMTEuNjg0OSAzLjg1NDEz&#10;LTEyLjA1MjEgNC4zNjE5Ny0xMi41IDQuNjc5Ny0xMi45NDc5IDQuOTk3MzctMTMuMzc1IDUuMTU2&#10;Mi0xMy43ODEyIDUuMTU2Mi0xNC42MDQxIDUuMTU2Mi0xNS4yOTE3IDQuNjcxODMtMTUuODQzOCAz&#10;LjcwMzEtMTYuMzAyMSAyLjg4MDIzLTE2LjUzMTIgMS44OTU4Ny0xNi41MzEyIDAuNzVaTS0xNS4y&#10;ODEyIDAuOTA2MkMtMTUuMjgxMiAyLjA5MzczLTE1LjEzNTQgMy4wNjI1LTE0Ljg0MzggMy44MTI1&#10;LTE0LjYwNDIgNC40Mzc1LTE0LjI0NDggNC43NS0xMy43NjU2IDQuNzUtMTMuNTM2NSA0Ljc1LTEz&#10;LjI5OTUgNC42NDg0My0xMy4wNTQ3IDQuNDQ1My0xMi44MDk5IDQuMjQyMTctMTIuNjI1IDMuODk1&#10;OC0xMi41IDMuNDA2Mi0xMi4zMDIxIDIuNjg3NDctMTIuMjAzMSAxLjY2MTQzLTEyLjIwMzEgMC4z&#10;MjgxLTEyLjIwMzEtMC42NTEwMzMtMTIuMzA3My0xLjQ2ODczLTEyLjUxNTYtMi4xMjUtMTIuNjYx&#10;NS0yLjYxNDYtMTIuODU5NC0yLjk1ODMzLTEzLjEwOTQtMy4xNTYyLTEzLjI3NjEtMy4yOTE2Ny0x&#10;My40ODQ0LTMuMzU5NC0xMy43MzQ0LTMuMzU5NC0xNC4wMTU2LTMuMzU5NC0xNC4yNzA4LTMuMjM0&#10;NC0xNC41LTIuOTg0NC0xNC44MDIxLTIuNjMwMi0xNS4wMDc4LTIuMDc1NS0xNS4xMTcyLTEuMzIw&#10;My0xNS4yMjY1LTAuNTY1MS0xNS4yODEyIDAuMTc3MDY3LTE1LjI4MTIgMC45MDYyWk0tOC43MTg4&#10;IDMuNzY1NkMtOC41MjA4NyAzLjc2NTYtOC4zNTQyIDMuODM1OTMtOC4yMTg4IDMuOTc2Ni04LjA4&#10;MzMzIDQuMTE3Mi04LjAxNTYgNC4yODEyNy04LjAxNTYgNC40Njg4LTguMDE1NiA0LjY2NjY3LTgu&#10;MDgzMzMgNC44MzMzMy04LjIxODggNC45Njg4LTguMzU0MiA1LjEwNDItOC41MjA4NyA1LjE3MTkt&#10;OC43MTg4IDUuMTcxOS04LjkxNjY3IDUuMTcxOS05LjA4MzMzIDUuMTA0Mi05LjIxODggNC45Njg4&#10;LTkuMzU0MiA0LjgzMzMzLTkuNDIxOSA0LjY2NjY3LTkuNDIxOSA0LjQ2ODgtOS40MjE5IDQuMjcw&#10;ODctOS4zNTQyIDQuMTA0Mi05LjIxODggMy45Njg4LTkuMDgzMzMgMy44MzMzMy04LjkxNjY3IDMu&#10;NzY1Ni04LjcxODggMy43NjU2Wk0tMC45Njg4IDEuODI4MS0wLjk2ODggMi43MzQ0LTIuMTI1IDIu&#10;NzM0NC0yLjEyNSA1LTMuMTcxOSA1LTMuMTcxOSAyLjczNDQtNi44MTI1IDIuNzM0NC02LjgxMjUg&#10;MS45MjE5LTIuODEyNS0zLjc4MTItMi4xMjUtMy43ODEyLTIuMTI1IDEuODI4MS0wLjk2ODggMS44&#10;MjgxWk0tMy4xNzE5IDEuODI4MS0zLjE3MTktMi40NTMxLTYuMTg3NSAxLjgyODEtMy4xNzE5IDEu&#10;ODI4MVoiIHN0cm9rZT0ibm9uZSIvPjwvZz48ZyBzdHJva2U9IiMyNjI2MjYiIGZpbGw9IiMyNjI2&#10;MjYiIGZvbnQtZmFtaWx5PSJUaW1lcyBOZXcgUm9tYW4iIGZvbnQtc2l6ZT0iMTMuMzMzMyIgdHJh&#10;bnNmb3JtPSJtYXRyaXgoNi4xMjMyM2UtMTcgLTEgMSA2LjEyMzIzZS0xNyAzMy42NjY3IDY5LjUp&#10;Ij48cGF0aCBkPSJNLTQzLjI4MTItMy00My4yODEyLTMuMjM0NC00Mi45NTMxLTMuMjM0NEMtNDIu&#10;NTg4NS0zLjIzNDQtNDIuMzI4MS0zLjM0ODk3LTQyLjE3MTktMy41NzgxLTQyLjA4ODYtMy43MjM5&#10;Ny00Mi4wNDY5LTQuMDQxNjctNDIuMDQ2OS00LjUzMTJMLTQyLjA0NjktMTAuMDc4MUMtNDIuMDQ2&#10;OS0xMC42MTk4LTQyLjEwNDItMTAuOTU4My00Mi4yMTg4LTExLjA5MzgtNDIuMzg1NS0xMS4yODEz&#10;LTQyLjYzMDItMTEuMzc1LTQyLjk1MzEtMTEuMzc1TC00My4yODEyLTExLjM3NS00My4yODEyLTEx&#10;LjYwOTQtMzkuNzgxMi0xMS42MDk0Qy0zOC40ODk2LTExLjYwOTQtMzcuNTA3OC0xMS40NjM2LTM2&#10;LjgzNTktMTEuMTcxOS0zNi4xNjQtMTAuODgwMi0zNS42MjUtMTAuMzkzMi0zNS4yMTg4LTkuNzEw&#10;OS0zNC44MTI1LTkuMDI4NjMtMzQuNjA5NC04LjIzOTYtMzQuNjA5NC03LjM0MzgtMzQuNjA5NC02&#10;LjE0NTg3LTM0Ljk3NC01LjE0NTg3LTM1LjcwMzEtNC4zNDM4LTM2LjUxNTYtMy40NDc5My0zNy43&#10;NjA0LTMtMzkuNDM3NS0zTC00My4yODEyLTNaTS00MC44MjgxLTMuNjI1Qy00MC4yODY0LTMuNS0z&#10;OS44MzMzLTMuNDM3NS0zOS40Njg4LTMuNDM3NS0zOC40ODk2LTMuNDM3NS0zNy42NzQ1LTMuNzgz&#10;ODctMzcuMDIzNC00LjQ3NjYtMzYuMzcyNC01LjE2OTI3LTM2LjA0NjktNi4xMDQxMy0zNi4wNDY5&#10;LTcuMjgxMi0zNi4wNDY5LTguNDY4NzMtMzYuMzcyNC05LjQwNjI3LTM3LjAyMzQtMTAuMDkzOC0z&#10;Ny42NzQ1LTEwLjc4MTMtMzguNTA1Mi0xMS4xMjUtMzkuNTE1Ni0xMS4xMjUtMzkuOTAxMS0xMS4x&#10;MjUtNDAuMzM4Ni0xMS4wNjI1LTQwLjgyODEtMTAuOTM3NUwtNDAuODI4MS0zLjYyNVpNLTMxLjk5&#10;NTUtMTIuMDMxMkMtMzEuODE4NC0xMi4wMzEyLTMxLjY2NzQtMTEuOTY4Ny0zMS41NDI0LTExLjg0&#10;MzgtMzEuNDE3NC0xMS43MTg3LTMxLjM1NDktMTEuNTY3Ny0zMS4zNTQ5LTExLjM5MDYtMzEuMzU0&#10;OS0xMS4yMTM1LTMxLjQxNzQtMTEuMDU5OS0zMS41NDI0LTEwLjkyOTctMzEuNjY3NC0xMC43OTk1&#10;LTMxLjgxODQtMTAuNzM0NC0zMS45OTU1LTEwLjczNDQtMzIuMTcyNi0xMC43MzQ0LTMyLjMyNjIt&#10;MTAuNzk5NS0zMi40NTY1LTEwLjkyOTctMzIuNTg2Ny0xMS4wNTk5LTMyLjY1MTgtMTEuMjEzNS0z&#10;Mi42NTE4LTExLjM5MDYtMzIuNjUxOC0xMS41Njc3LTMyLjU4OTMtMTEuNzE4Ny0zMi40NjQzLTEx&#10;Ljg0MzgtMzIuMzM5My0xMS45Njg3LTMyLjE4My0xMi4wMzEyLTMxLjk5NTUtMTIuMDMxMlpNLTMx&#10;LjQ3OTktOC45ODQ0LTMxLjQ3OTktNC4zMTI1Qy0zMS40Nzk5LTMuOTQ3OS0zMS40NTEzLTMuNzA1&#10;Ny0zMS4zOTQtMy41ODU5LTMxLjMzNjctMy40NjYxLTMxLjI1ODUtMy4zNzc1Ny0zMS4xNTk2LTMu&#10;MzIwMy0zMS4wNjA2LTMuMjYzMDMtMzAuODcwNS0zLjIzNDQtMzAuNTg5My0zLjIzNDRMLTMwLjU4&#10;OTMtMy0zMy40MTc0LTMtMzMuNDE3NC0zLjIzNDRDLTMzLjEzNjEtMy4yMzQ0LTMyLjk0Ni0zLjI2&#10;MDQzLTMyLjg0NzEtMy4zMTI1LTMyLjc0ODEtMy4zNjQ1Ny0zMi42Ny0zLjQ1NTctMzIuNjEyNy0z&#10;LjU4NTktMzIuNTU1NC0zLjcxNjEtMzIuNTI2OC0zLjk1ODMtMzIuNTI2OC00LjMxMjVMLTMyLjUy&#10;NjgtNi41NjI1Qy0zMi41MjY4LTcuMTg3NS0zMi41NDc2LTcuNTkzNzMtMzIuNTg5My03Ljc4MTIt&#10;MzIuNjIwNS03LjkxNjY3LTMyLjY2NzQtOC4wMTA0My0zMi43Mjk5LTguMDYyNS0zMi43OTI0LTgu&#10;MTE0NTctMzIuODc1Ny04LjE0MDYtMzIuOTc5OS04LjE0MDYtMzMuMTA0OS04LjE0MDYtMzMuMjUw&#10;Ny04LjEwOTM3LTMzLjQxNzQtOC4wNDY5TC0zMy41MTExLTguMjgxMi0zMS43NDU1LTguOTg0NC0z&#10;MS40Nzk5LTguOTg0NFpNLTI4LjA3ODEtOC45ODQ0LTI4LjA3ODEtNy42NzE5Qy0yNy41ODg2LTgu&#10;NTQ2OS0yNy4wODg2LTguOTg0NC0yNi41NzgxLTguOTg0NC0yNi4zNDktOC45ODQ0LTI2LjE1ODkt&#10;OC45MTQwNy0yNi4wMDc4LTguNzczNC0yNS44NTY3LTguNjMyOC0yNS43ODEyLTguNDY4NzMtMjUu&#10;NzgxMi04LjI4MTItMjUuNzgxMi04LjExNDUzLTI1LjgzNTktNy45NzM5My0yNS45NDUzLTcuODU5&#10;NC0yNi4wNTQ3LTcuNzQ0OC0yNi4xODIzLTcuNjg3NS0yNi4zMjgxLTcuNjg3NS0yNi40ODQ0LTcu&#10;Njg3NS0yNi42NTM2LTcuNzYwNC0yNi44MzU5LTcuOTA2Mi0yNy4wMTgyLTguMDUyMDctMjcuMTUx&#10;MS04LjEyNS0yNy4yMzQ0LTguMTI1LTI3LjMxNzctOC4xMjUtMjcuNDAxMS04LjA4MzMzLTI3LjQ4&#10;NDQtOC0yNy42ODIzLTcuODIyOTMtMjcuODgwMi03LjUzNjQ3LTI4LjA3ODEtNy4xNDA2TC0yOC4w&#10;NzgxLTQuMzU5NEMtMjguMDc4MS00LjAzNjQ3LTI4LjAzNjQtMy43OTE2Ny0yNy45NTMxLTMuNjI1&#10;LTI3LjkwMS0zLjUxMDQtMjcuODA0Ny0zLjQxNjY3LTI3LjY2NDEtMy4zNDM4LTI3LjUyMzQtMy4y&#10;NzA4Ny0yNy4zMjI5LTMuMjM0NC0yNy4wNjI1LTMuMjM0NEwtMjcuMDYyNS0zLTMwLjA0NjktMy0z&#10;MC4wNDY5LTMuMjM0NEMtMjkuNzQ0OC0zLjIzNDQtMjkuNTIwOS0zLjI4MTI3LTI5LjM3NS0zLjM3&#10;NS0yOS4yNzA5LTMuNDM3NTMtMjkuMTk3OS0zLjU0MTctMjkuMTU2Mi0zLjY4NzUtMjkuMTM1NC0z&#10;Ljc2MDQzLTI5LjEyNS0zLjk2ODc3LTI5LjEyNS00LjMxMjVMLTI5LjEyNS02LjU2MjVDLTI5LjEy&#10;NS03LjIzOTU3LTI5LjEzOC03LjY0MzItMjkuMTY0MS03Ljc3MzQtMjkuMTkwMS03LjkwMzY3LTI5&#10;LjI0MjItNy45OTc0My0yOS4zMjAzLTguMDU0Ny0yOS4zOTg0LTguMTExOTctMjkuNDg5Ni04LjE0&#10;MDYtMjkuNTkzOC04LjE0MDYtMjkuNzI5Mi04LjE0MDYtMjkuODgwMi04LjEwOTM3LTMwLjA0Njkt&#10;OC4wNDY5TC0zMC4xMDk0LTguMjgxMi0yOC4zNDM4LTguOTg0NC0yOC4wNzgxLTguOTg0NFpNLTI0&#10;LjM2MzctNi42MjVDLTI0LjM3NDEtNS43NjA0LTI0LjE2NTgtNS4wODMzMy0yMy43Mzg3LTQuNTkz&#10;OC0yMy4zMjItNC4xMDQyLTIyLjgyNzItMy44NTk0LTIyLjI1NDMtMy44NTk0LTIxLjg2ODktMy44&#10;NTk0LTIxLjUzNTYtMy45NjM1Ny0yMS4yNTQzLTQuMTcxOS0yMC45NzMxLTQuMzgwMjMtMjAuNzM4&#10;Ny00LjczOTYtMjAuNTUxMi01LjI1TC0yMC4zNDgxLTUuMTI1Qy0yMC40NDE4LTQuNTQxNjctMjAu&#10;NzAyMi00LjAxMzAzLTIxLjEyOTMtMy41MzkxLTIxLjU1NjQtMy4wNjUxLTIyLjA5MjktMi44Mjgx&#10;LTIyLjczODctMi44MjgxLTIzLjQzNjYtMi44MjgxLTI0LjAzMy0zLjA5ODkzLTI0LjUyNzgtMy42&#10;NDA2LTI1LjAyMjYtNC4xODIyNy0yNS4yNy00LjkxMTQzLTI1LjI3LTUuODI4MS0yNS4yNy02Ljgy&#10;ODEtMjUuMDE0OC03LjYwNjc3LTI0LjUwNDMtOC4xNjQxLTIzLjk5MzktOC43MjEzNy0yMy4zNTMz&#10;LTktMjIuNTgyNS05LTIxLjkzNjYtOS0yMS40MDI4LTguNzgzODctMjAuOTgwOS04LjM1MTYtMjAu&#10;NTU5LTcuOTE5MjctMjAuMzQ4MS03LjM0MzczLTIwLjM0ODEtNi42MjVMLTI0LjM2MzctNi42MjVa&#10;TS0yNC4zNjM3LTctMjEuNjc2Mi03Qy0yMS42OTcxLTcuMzY0Ni0yMS43NDM5LTcuNjI1LTIxLjgx&#10;NjgtNy43ODEyLTIxLjkyMS04LjAyMDgtMjIuMDc3My04LjIwODMzLTIyLjI4NTYtOC4zNDM4LTIy&#10;LjQ5MzktOC40NzkyLTIyLjcxMjctOC41NDY5LTIyLjk0MTgtOC41NDY5LTIzLjI5Ni04LjU0Njkt&#10;MjMuNjExMS04LjQwODg3LTIzLjg4NzEtOC4xMzI4LTI0LjE2MzItNy44NTY4LTI0LjMyMi03LjQ3&#10;OTItMjQuMzYzNy03Wk0tMTQuNTAxOS01LjIwMzFDLTE0LjY1ODEtNC40NDI3LTE0Ljk2NTQtMy44&#10;NTY3Ny0xNS40MjM3LTMuNDQ1My0xNS44ODItMy4wMzM4My0xNi4zODczLTIuODI4MS0xNi45Mzk0&#10;LTIuODI4MS0xNy41OTU2LTIuODI4MS0xOC4xNzExLTMuMTA0MTMtMTguNjY1OS0zLjY1NjItMTku&#10;MTYwNy00LjIwODMzLTE5LjQwODEtNC45NTgzMy0xOS40MDgxLTUuOTA2Mi0xOS40MDgxLTYuODEy&#10;NDctMTkuMTM0Ny03LjU1MjA3LTE4LjU4NzgtOC4xMjUtMTguMDQwOS04LjY5NzkzLTE3LjM4NzMt&#10;OC45ODQ0LTE2LjYyNjktOC45ODQ0LTE2LjA1NC04Ljk4NDQtMTUuNTgyNi04LjgzMzMzLTE1LjIx&#10;MjgtOC41MzEyLTE0Ljg0My04LjIyOTEzLTE0LjY1ODEtNy45MTY2Ny0xNC42NTgxLTcuNTkzOC0x&#10;NC42NTgxLTcuNDI3MTMtMTQuNzEwMi03LjI5NDMtMTQuODE0NC03LjE5NTMtMTQuOTE4NS03LjA5&#10;NjM3LTE1LjA2NDQtNy4wNDY5LTE1LjI1MTktNy4wNDY5LTE1LjUwMTktNy4wNDY5LTE1LjY4OTQt&#10;Ny4xMzAyMy0xNS44MTQ0LTcuMjk2OS0xNS44ODczLTcuMzgwMjMtMTUuOTM2Ny03LjU0NjktMTUu&#10;OTYyOC03Ljc5NjktMTUuOTg4OS04LjA0NjktMTYuMDc0OC04LjIzOTYtMTYuMjIwNi04LjM3NS0x&#10;Ni4zNjY1LTguNS0xNi41Njk2LTguNTYyNS0xNi44My04LjU2MjUtMTcuMjU3MS04LjU2MjUtMTcu&#10;NjAwOC04LjQwNjI3LTE3Ljg2MTItOC4wOTM4LTE4LjIwNS03LjY3NzEzLTE4LjM3NjktNy4xMzAy&#10;My0xOC4zNzY5LTYuNDUzMS0xOC4zNzY5LTUuNzU1MTctMTguMjA1LTUuMTQwNi0xNy44NjEyLTQu&#10;NjA5NC0xNy41MTc1LTQuMDc4MTMtMTcuMDU5MS0zLjgxMjUtMTYuNDg2Mi0zLjgxMjUtMTYuMDY5&#10;NS0zLjgxMjUtMTUuNjk0NS0zLjk1MzEzLTE1LjM2MTItNC4yMzQ0LTE1LjEzMjEtNC40MzIyNy0x&#10;NC45MDgxLTQuNzg2NDMtMTQuNjg5NC01LjI5NjlMLTE0LjUwMTktNS4yMDMxWk0tMTEuODQzMS0x&#10;MC43MTg4LTExLjg0MzEtOC44MTI1LTEwLjQ4MzgtOC44MTI1LTEwLjQ4MzgtOC4zNzUtMTEuODQz&#10;MS04LjM3NS0xMS44NDMxLTQuNTkzOEMtMTEuODQzMS00LjIxODczLTExLjc4ODQtMy45NjYxLTEx&#10;LjY3OTEtMy44MzU5LTExLjU2OTctMy43MDU3LTExLjQzMTctMy42NDA2LTExLjI2NS0zLjY0MDYt&#10;MTEuMTI5Ni0zLjY0MDYtMTAuOTk0Mi0zLjY4NDg3LTEwLjg1ODgtMy43NzM0LTEwLjcyMzMtMy44&#10;NjE5My0xMC42MTkyLTMuOTg5NTMtMTAuNTQ2My00LjE1NjJMLTEwLjMxMTktNC4xNTYyQy0xMC40&#10;NTc3LTMuNzM5NTMtMTAuNjY2LTMuNDI3MDctMTAuOTM2OS0zLjIxODgtMTEuMjA3Ny0zLjAxMDQt&#10;MTEuNDgzNy0yLjkwNjItMTEuNzY1LTIuOTA2Mi0xMS45NjI5LTIuOTA2Mi0xMi4xNTU2LTIuOTYw&#10;OS0xMi4zNDMxLTMuMDcwMy0xMi41MzA2LTMuMTc5Ny0xMi42Njg3LTMuMzMzMzMtMTIuNzU3Mi0z&#10;LjUzMTItMTIuODQ1Ny0zLjcyOTEzLTEyLjg5LTQuMDM2NDMtMTIuODktNC40NTMxTC0xMi44OS04&#10;LjM3NS0xMy44MTE5LTguMzc1LTEzLjgxMTktOC41NzgxQy0xMy41ODI3LTguNjcxOS0xMy4zNDU3&#10;LTguODMwNzctMTMuMTAxLTkuMDU0Ny0xMi44NTYyLTkuMjc4NjMtMTIuNjQtOS41NDE2Ny0xMi40&#10;NTI1LTkuODQzOC0xMi4zNDg0LTEwLTEyLjIxMy0xMC4yOTE3LTEyLjA0NjMtMTAuNzE4OEwtMTEu&#10;ODQzMS0xMC43MTg4Wk0tMi44Nzg5LTAuNDUzMS0yLjg3ODktMC4yMTg4Qy0zLjUxNDMtMC41NDE2&#10;NjctNC4wNDU1My0wLjkxNjY2Ny00LjQ3MjYtMS4zNDM4LTUuMDc2OC0xLjk1ODMzLTUuNTQ1NTct&#10;Mi42ODIyNy01Ljg3ODktMy41MTU2LTYuMjEyMjMtNC4zNDg5My02LjM3ODktNS4yMTM1My02LjM3&#10;ODktNi4xMDk0LTYuMzc4OS03LjQyMTg3LTYuMDU1OTctOC42MTk3Ny01LjQxMDEtOS43MDMxLTQu&#10;NzY0My0xMC43ODY0LTMuOTIwNTctMTEuNTYyNS0yLjg3ODktMTIuMDMxMkwtMi44Nzg5LTExLjc2&#10;NTZDLTMuMzk5Ny0xMS40NzM5LTMuODI2NzctMTEuMDc4MS00LjE2MDEtMTAuNTc4MS00LjQ5MzQz&#10;LTEwLjA3ODEtNC43NDA4My05LjQ0NTMtNC45MDIzLTguNjc5Ny01LjA2Mzc3LTcuOTE0MDMtNS4x&#10;NDQ1LTcuMTE0NTMtNS4xNDQ1LTYuMjgxMi01LjE0NDUtNS4zNzUtNS4wNzY4LTQuNTUyMS00Ljk0&#10;MTQtMy44MTI1LTQuODI2OC0zLjIyOTE3LTQuNjkxMzctMi43NjA0LTQuNTM1MS0yLjQwNjItNC4z&#10;Nzg5LTIuMDUyMDctNC4xNzA1Ny0xLjcxMzUzLTMuOTEwMS0xLjM5MDYtMy42NDk3LTEuMDY3Njct&#10;My4zMDU5Ny0wLjc1NTE2Ny0yLjg3ODktMC40NTMxWk0yLjAzODctMy42NTYyQzEuNzU3NDMtMy4z&#10;NTQxMyAxLjQ4MTM3LTMuMTQwNiAxLjIxMDUtMy4wMTU2IDAuOTM5Ny0yLjg5MDYgMC42NDgwMzMt&#10;Mi44MjgxIDAuMzM1NS0yLjgyODEtMC4yOTk5LTIuODI4MS0wLjg1NDU2Ny0zLjA5MzczLTEuMzI4&#10;NS0zLjYyNS0xLjgwMjUtNC4xNTYyNy0yLjAzOTUtNC44Mzg1Ny0yLjAzOTUtNS42NzE5LTIuMDM5&#10;NS02LjUwNTIzLTEuNzc5MDctNy4yNjgyMy0xLjI1ODItNy45NjA5LTAuNzM3NC04LjY1MzYzLTAu&#10;MDYwMzMzMy05IDAuNzczLTkgMS4yODM0Ny05IDEuNzA1MzctOC44MzMzMyAyLjAzODctOC41TDIu&#10;MDM4Ny05LjU3ODFDMi4wMzg3LTEwLjI0NDggMi4wMjMwNy0xMC42NTM2IDEuOTkxOC0xMC44MDQ3&#10;IDEuOTYwNTMtMTAuOTU1NyAxLjkxMTA3LTExLjA1NzMgMS44NDM0LTExLjEwOTQgMS43NzU2Ny0x&#10;MS4xNjE1IDEuNjg5Ny0xMS4xODc1IDEuNTg1NS0xMS4xODc1IDEuNDcwOTctMTEuMTg3NSAxLjMy&#10;NTEzLTExLjE1NjMgMS4xNDgtMTEuMDkzOEwxLjA2OTktMTEuMzEyNSAyLjgwNDMtMTIuMDMxMiAz&#10;LjA4NTUtMTIuMDMxMiAzLjA4NTUtNS4yOTY5QzMuMDg1NS00LjYxOTc3IDMuMTAxMTMtNC4yMDU3&#10;IDMuMTMyNC00LjA1NDcgMy4xNjM2Ny0zLjkwMzYzIDMuMjEzMTctMy43OTk0NyAzLjI4MDktMy43&#10;NDIyIDMuMzQ4NTctMy42ODQ4NyAzLjQyOTI3LTMuNjU2MiAzLjUyMy0zLjY1NjIgMy42Mzc2LTMu&#10;NjU2MiAzLjc5Mzg3LTMuNjkyNjcgMy45OTE4LTMuNzY1Nkw0LjA1NDMtMy41NDY5IDIuMzM1NS0y&#10;LjgyODEgMi4wMzg3LTIuODI4MSAyLjAzODctMy42NTYyWk0yLjAzODctNC4wOTM4IDIuMDM4Ny03&#10;LjA5MzhDMi4wMDc0My03LjM4NTQgMS45MjkzLTcuNjQ4NCAxLjgwNDMtNy44ODI4IDEuNjc5My04&#10;LjExNzIgMS41MTI2My04LjI5NDMgMS4zMDQzLTguNDE0MSAxLjA5NTk3LTguNTMzOSAwLjg5Mjgz&#10;My04LjU5MzggMC42OTQ5LTguNTkzOCAwLjMxOTktOC41OTM4LTAuMDEzNDMzMy04LjQyNzEzLTAu&#10;MzA1MS04LjA5MzgtMC42OTA1LTcuNjU2MjctMC44ODMyLTcuMDE1NjMtMC44ODMyLTYuMTcxOS0w&#10;Ljg4MzItNS4zMTc3LTAuNjk4My00LjY2MTQzLTAuMzI4NS00LjIwMzEgMC4wNDEzLTMuNzQ0Nzcg&#10;MC40NTUzNjctMy41MTU2IDAuOTEzNy0zLjUxNTYgMS4yOTkxLTMuNTE1NiAxLjY3NDEtMy43MDgz&#10;MyAyLjAzODctNC4wOTM4Wk01LjU2OTktNi42MjVDNS41NTk1LTUuNzYwNCA1Ljc2NzgzLTUuMDgz&#10;MzMgNi4xOTQ5LTQuNTkzOCA2LjYxMTU3LTQuMTA0MiA3LjEwNjM3LTMuODU5NCA3LjY3OTMtMy44&#10;NTk0IDguMDY0Ny0zLjg1OTQgOC4zOTgwMy0zLjk2MzU3IDguNjc5My00LjE3MTkgOC45NjA1Ny00&#10;LjM4MDIzIDkuMTk0OTMtNC43Mzk2IDkuMzgyNC01LjI1TDkuNTg1NS01LjEyNUM5LjQ5MTc3LTQu&#10;NTQxNjcgOS4yMzEzNy00LjAxMzAzIDguODA0My0zLjUzOTEgOC4zNzcyMy0zLjA2NTEgNy44NDA3&#10;Ny0yLjgyODEgNy4xOTQ5LTIuODI4MSA2LjQ5Njk3LTIuODI4MSA1LjkwMDYzLTMuMDk4OTMgNS40&#10;MDU5LTMuNjQwNiA0LjkxMTEtNC4xODIyNyA0LjY2MzctNC45MTE0MyA0LjY2MzctNS44MjgxIDQu&#10;NjYzNy02LjgyODEgNC45MTg5LTcuNjA2NzcgNS40MjkzLTguMTY0MSA1LjkzOTctOC43MjEzNyA2&#10;LjU4MDMzLTkgNy4zNTEyLTkgNy45OTctOSA4LjUzMDgzLTguNzgzODcgOC45NTI3LTguMzUxNiA5&#10;LjM3NDU3LTcuOTE5MjcgOS41ODU1LTcuMzQzNzMgOS41ODU1LTYuNjI1TDUuNTY5OS02LjYyNVpN&#10;NS41Njk5LTcgOC4yNTc0LTdDOC4yMzY2LTcuMzY0NiA4LjE4OTczLTcuNjI1IDguMTE2OC03Ljc4&#10;MTIgOC4wMTI2LTguMDIwOCA3Ljg1NjMzLTguMjA4MzMgNy42NDgtOC4zNDM4IDcuNDM5NjctOC40&#10;NzkyIDcuMjIwOTMtOC41NDY5IDYuOTkxOC04LjU0NjkgNi42Mzc2LTguNTQ2OSA2LjMyMjUtOC40&#10;MDg4NyA2LjA0NjUtOC4xMzI4IDUuNzcwNDMtNy44NTY4IDUuNjExNTctNy40NzkyIDUuNTY5OS03&#10;Wk0xMi4wNTY4LTUuMTI1QzExLjY5MjItNS4yOTE2NyAxMS40MTYxLTUuNTMxMjcgMTEuMjI4Ni01&#10;Ljg0MzggMTEuMDQxMS02LjE1NjI3IDEwLjk0NzQtNi41IDEwLjk0NzQtNi44NzUgMTAuOTQ3NC03&#10;LjQ0NzkzIDExLjE2MzUtNy45NDI3MyAxMS41OTU4LTguMzU5NCAxMi4wMjgxLTguNzc2MDcgMTIu&#10;NTgyOC04Ljk4NDQgMTMuMjU5OS04Ljk4NDQgMTMuODEyLTguOTg0NCAxNC4yOTExLTguODQ4OTcg&#10;MTQuNjk3NC04LjU3ODFMMTUuOTMxOC04LjU3ODFDMTYuMTE5My04LjU3ODEgMTYuMjI2LTguNTcy&#10;OSAxNi4yNTIxLTguNTYyNSAxNi4yNzgxLTguNTUyMSAxNi4zMDE1LTguNTM2NDcgMTYuMzIyNC04&#10;LjUxNTYgMTYuMzQzMi04LjQ3MzkzIDE2LjM1MzYtOC40MDYyMyAxNi4zNTM2LTguMzEyNSAxNi4z&#10;NTM2LTguMTk3OSAxNi4zNDMyLTguMTE5NzcgMTYuMzIyNC04LjA3ODEgMTYuMzEyLTguMDU3MyAx&#10;Ni4yOTEyLTguMDQxNjcgMTYuMjU5OS04LjAzMTIgMTYuMjI4Ni04LjAyMDggMTYuMTE5My04LjAx&#10;NTYgMTUuOTMxOC04LjAxNTZMMTUuMTgxOC04LjAxNTZDMTUuNDIxMy03LjcwMzEzIDE1LjU0MTEt&#10;Ny4zMTI1MyAxNS41NDExLTYuODQzOCAxNS41NDExLTYuMzAyMDcgMTUuMzMyOC01LjgzODUgMTQu&#10;OTE2MS01LjQ1MzEgMTQuNDk5NC01LjA2NzcgMTMuOTQyMi00Ljg3NSAxMy4yNDQzLTQuODc1IDEy&#10;Ljk1MjYtNC44NzUgMTIuNjU1Ny00LjkxNjY3IDEyLjM1MzYtNSAxMi4xNzY1LTQuODQzNzMgMTIu&#10;MDU0Mi00LjcwMzEgMTEuOTg2NS00LjU3ODEgMTEuOTE4OC00LjQ1MzEgMTEuODg0OS00LjM0ODkz&#10;IDExLjg4NDktNC4yNjU2IDExLjg4NDktNC4xOTI2NyAxMS45MTg4LTQuMTIyMzcgMTEuOTg2NS00&#10;LjA1NDcgMTIuMDU0Mi0zLjk4Njk3IDEyLjE5MjItMy45NDI3IDEyLjQwMDUtMy45MjE5IDEyLjUx&#10;NTEtMy45MDEwMyAxMi44MTItMy44ODU0IDEzLjI5MTEtMy44NzUgMTQuMTU1Ny0zLjg1NDIgMTQu&#10;NzE4Mi0zLjgyMjkzIDE0Ljk3ODYtMy43ODEyIDE1LjM3NDUtMy43MjkxMyAxNS42ODk2LTMuNTgz&#10;MzMgMTUuOTI0LTMuMzQzOCAxNi4xNTgzLTMuMTA0MiAxNi4yNzU1LTIuODEyNTMgMTYuMjc1NS0y&#10;LjQ2ODggMTYuMjc1NS0xLjk4OTYgMTYuMDUxNS0xLjU0MTY3IDE1LjYwMzYtMS4xMjUgMTQuOTQ3&#10;NC0wLjUgMTQuMDg4LTAuMTg3NSAxMy4wMjU1LTAuMTg3NSAxMi4yMDI2LTAuMTg3NSAxMS41MDk5&#10;LTAuMzc1IDEwLjk0NzQtMC43NSAxMC42MzQ5LTAuOTU4MzMzIDEwLjQ3ODYtMS4xNzcwNyAxMC40&#10;Nzg2LTEuNDA2MiAxMC40Nzg2LTEuNTEwNCAxMC40OTk0LTEuNjE0NiAxMC41NDExLTEuNzE4OCAx&#10;MC42MTQtMS44NzUgMTAuNzY1MS0yLjA4ODUzIDEwLjk5NDMtMi4zNTk0IDExLjAyNTUtMi40MDEw&#10;NyAxMS4yMzktMi42MzAyMyAxMS42MzQ5LTMuMDQ2OSAxMS40MTYyLTMuMTgyMyAxMS4yNjI1LTMu&#10;MzAyMDcgMTEuMTc0LTMuNDA2MiAxMS4wODU0LTMuNTEwNCAxMS4wNDExLTMuNjI1IDExLjA0MTEt&#10;My43NSAxMS4wNDExLTMuOTA2MjcgMTEuMTAxLTQuMDgzMzMgMTEuMjIwOC00LjI4MTIgMTEuMzQw&#10;Ni00LjQ3OTEzIDExLjYxOTMtNC43NjA0IDEyLjA1NjgtNS4xMjVaTTEzLjE1MDUtOC42ODc1QzEy&#10;LjgzOC04LjY4NzUgMTIuNTc3Ni04LjU2MjUgMTIuMzY5My04LjMxMjUgMTIuMTYxLTguMDYyNSAx&#10;Mi4wNTY4LTcuNjc3MDcgMTIuMDU2OC03LjE1NjIgMTIuMDU2OC02LjQ4OTUzIDEyLjE5NzQtNS45&#10;NzM5MyAxMi40Nzg2LTUuNjA5NCAxMi42OTc0LTUuMzI4MTMgMTIuOTc4Ny01LjE4NzUgMTMuMzIy&#10;NC01LjE4NzUgMTMuNjQ1My01LjE4NzUgMTMuOTA4NC01LjMwNzMgMTQuMTExNS01LjU0NjkgMTQu&#10;MzE0Ni01Ljc4NjQzIDE0LjQxNjEtNi4xNjY2MyAxNC40MTYxLTYuNjg3NSAxNC40MTYxLTcuMzU0&#10;MTcgMTQuMjcwMy03Ljg4MDIgMTMuOTc4Ni04LjI2NTYgMTMuNzcwMy04LjU0Njg3IDEzLjQ5NDIt&#10;OC42ODc1IDEzLjE1MDUtOC42ODc1Wk0xMS45Nzg2LTNDMTEuNzgwNy0yLjc4MTI3IDExLjYzMjMt&#10;Mi41ODA3MyAxMS41MzMzLTIuMzk4NCAxMS40MzQ0LTIuMjE2MTMgMTEuMzg0OS0yLjA0MTY3IDEx&#10;LjM4NDktMS44NzUgMTEuMzg0OS0xLjY3NzA3IDExLjUwNDctMS41IDExLjc0NDMtMS4zNDM4IDEy&#10;LjE3MTQtMS4wODMzMyAxMi43ODU5LTAuOTUzMSAxMy41ODgtMC45NTMxIDE0LjM0ODQtMC45NTMx&#10;IDE0LjkwODMtMS4wODg1MyAxNS4yNjc3LTEuMzU5NCAxNS42MjcxLTEuNjMwMiAxNS44MDY4LTEu&#10;OTE2NjcgMTUuODA2OC0yLjIxODggMTUuODA2OC0yLjQzNzUzIDE1LjcwMjYtMi41OTM3NyAxNS40&#10;OTQzLTIuNjg3NSAxNS4yNzU1LTIuNzgxMjMgMTQuODM4LTIuODM4NTMgMTQuMTgxOC0yLjg1OTQg&#10;MTMuMjMzOS0yLjg4MDIgMTIuNDk5NS0yLjkyNzA3IDExLjk3ODYtM1pNMTguODUzNi04Ljk4NDQg&#10;MTguODUzNi03LjY3MTlDMTkuMzQzMi04LjU0NjkgMTkuODQzMi04Ljk4NDQgMjAuMzUzNi04Ljk4&#10;NDQgMjAuNTgyOC04Ljk4NDQgMjAuNzcyOS04LjkxNDA3IDIwLjkyNC04Ljc3MzQgMjEuMDc1LTgu&#10;NjMyOCAyMS4xNTA1LTguNDY4NzMgMjEuMTUwNS04LjI4MTIgMjEuMTUwNS04LjExNDUzIDIxLjA5&#10;NTgtNy45NzM5MyAyMC45ODY1LTcuODU5NCAyMC44NzcxLTcuNzQ0OCAyMC43NDk1LTcuNjg3NSAy&#10;MC42MDM2LTcuNjg3NSAyMC40NDc0LTcuNjg3NSAyMC4yNzgxLTcuNzYwNCAyMC4wOTU4LTcuOTA2&#10;MiAxOS45MTM1LTguMDUyMDcgMTkuNzgwNy04LjEyNSAxOS42OTc0LTguMTI1IDE5LjYxNDEtOC4x&#10;MjUgMTkuNTMwNy04LjA4MzMzIDE5LjQ0NzQtOCAxOS4yNDk1LTcuODIyOTMgMTkuMDUxNS03LjUz&#10;NjQ3IDE4Ljg1MzYtNy4xNDA2TDE4Ljg1MzYtNC4zNTk0QzE4Ljg1MzYtNC4wMzY0NyAxOC44OTUz&#10;LTMuNzkxNjcgMTguOTc4Ni0zLjYyNSAxOS4wMzA3LTMuNTEwNCAxOS4xMjcxLTMuNDE2NjcgMTku&#10;MjY3Ny0zLjM0MzggMTkuNDA4My0zLjI3MDg3IDE5LjYwODgtMy4yMzQ0IDE5Ljg2OTMtMy4yMzQ0&#10;TDE5Ljg2OTMtMyAxNi44ODQ5LTMgMTYuODg0OS0zLjIzNDRDMTcuMTg3LTMuMjM0NCAxNy40MTA5&#10;LTMuMjgxMjcgMTcuNTU2OC0zLjM3NSAxNy42NjA5LTMuNDM3NTMgMTcuNzMzOC0zLjU0MTcgMTcu&#10;Nzc1NS0zLjY4NzUgMTcuNzk2NC0zLjc2MDQzIDE3LjgwNjgtMy45Njg3NyAxNy44MDY4LTQuMzEy&#10;NUwxNy44MDY4LTYuNTYyNUMxNy44MDY4LTcuMjM5NTcgMTcuNzkzOC03LjY0MzIgMTcuNzY3Ny03&#10;Ljc3MzQgMTcuNzQxNi03LjkwMzY3IDE3LjY4OTYtNy45OTc0MyAxNy42MTE1LTguMDU0NyAxNy41&#10;MzM0LTguMTExOTcgMTcuNDQyMi04LjE0MDYgMTcuMzM4LTguMTQwNiAxNy4yMDI2LTguMTQwNiAx&#10;Ny4wNTE2LTguMTA5MzcgMTYuODg0OS04LjA0NjlMMTYuODIyNC04LjI4MTIgMTguNTg4LTguOTg0&#10;NCAxOC44NTM2LTguOTg0NFpNMjIuNTY4MS02LjYyNUMyMi41NTc2LTUuNzYwNCAyMi43NjYtNS4w&#10;ODMzMyAyMy4xOTMxLTQuNTkzOCAyMy42MDk4LTQuMTA0MiAyNC4xMDQ1LTMuODU5NCAyNC42Nzc0&#10;LTMuODU5NCAyNS4wNjI5LTMuODU5NCAyNS4zOTYyLTMuOTYzNTcgMjUuNjc3NC00LjE3MTkgMjUu&#10;OTU4Ny00LjM4MDIzIDI2LjE5MzEtNC43Mzk2IDI2LjM4MDYtNS4yNUwyNi41ODM3LTUuMTI1QzI2&#10;LjQ5LTQuNTQxNjcgMjYuMjI5NS00LjAxMzAzIDI1LjgwMjQtMy41MzkxIDI1LjM3NTMtMy4wNjUx&#10;IDI0LjgzODktMi44MjgxIDI0LjE5MzEtMi44MjgxIDIzLjQ5NTItMi44MjgxIDIyLjg5ODgtMy4w&#10;OTg5MyAyMi40MDQtMy42NDA2IDIxLjkwOTItNC4xODIyNyAyMS42NjE4LTQuOTExNDMgMjEuNjYx&#10;OC01LjgyODEgMjEuNjYxOC02LjgyODEgMjEuOTE3LTcuNjA2NzcgMjIuNDI3NC04LjE2NDEgMjIu&#10;OTM3OS04LjcyMTM3IDIzLjU3ODUtOSAyNC4zNDkzLTkgMjQuOTk1Mi05IDI1LjUyOS04Ljc4Mzg3&#10;IDI1Ljk1MDktOC4zNTE2IDI2LjM3MjgtNy45MTkyNyAyNi41ODM3LTcuMzQzNzMgMjYuNTgzNy02&#10;LjYyNUwyMi41NjgxLTYuNjI1Wk0yMi41NjgxLTcgMjUuMjU1Ni03QzI1LjIzNDctNy4zNjQ2IDI1&#10;LjE4NzgtNy42MjUgMjUuMTE0OS03Ljc4MTIgMjUuMDEwOC04LjAyMDggMjQuODU0NS04LjIwODMz&#10;IDI0LjY0NjItOC4zNDM4IDI0LjQzNzktOC40NzkyIDI0LjIxOTEtOC41NDY5IDIzLjk4OTktOC41&#10;NDY5IDIzLjYzNTgtOC41NDY5IDIzLjMyMDctOC40MDg4NyAyMy4wNDQ2LTguMTMyOCAyMi43Njg2&#10;LTcuODU2OCAyMi42MDk4LTcuNDc5MiAyMi41NjgxLTdaTTI4LjQ3NjgtNi42MjVDMjguNDY2NC01&#10;Ljc2MDQgMjguNjc0Ny01LjA4MzMzIDI5LjEwMTgtNC41OTM4IDI5LjUxODUtNC4xMDQyIDMwLjAx&#10;MzMtMy44NTk0IDMwLjU4NjItMy44NTk0IDMwLjk3MTYtMy44NTk0IDMxLjMwNDktMy45NjM1NyAz&#10;MS41ODYyLTQuMTcxOSAzMS44Njc0LTQuMzgwMjMgMzIuMTAxOC00LjczOTYgMzIuMjg5My01LjI1&#10;TDMyLjQ5MjQtNS4xMjVDMzIuMzk4Ny00LjU0MTY3IDMyLjEzODMtNC4wMTMwMyAzMS43MTEyLTMu&#10;NTM5MSAzMS4yODQxLTMuMDY1MSAzMC43NDc2LTIuODI4MSAzMC4xMDE4LTIuODI4MSAyOS40MDM5&#10;LTIuODI4MSAyOC44MDc1LTMuMDk4OTMgMjguMzEyNy0zLjY0MDYgMjcuODE3OS00LjE4MjI3IDI3&#10;LjU3MDUtNC45MTE0MyAyNy41NzA1LTUuODI4MSAyNy41NzA1LTYuODI4MSAyNy44MjU3LTcuNjA2&#10;NzcgMjguMzM2Mi04LjE2NDEgMjguODQ2Ni04LjcyMTM3IDI5LjQ4NzItOSAzMC4yNTgtOSAzMC45&#10;MDM5LTkgMzEuNDM3Ny04Ljc4Mzg3IDMxLjg1OTYtOC4zNTE2IDMyLjI4MTUtNy45MTkyNyAzMi40&#10;OTI0LTcuMzQzNzMgMzIuNDkyNC02LjYyNUwyOC40NzY4LTYuNjI1Wk0yOC40NzY4LTcgMzEuMTY0&#10;My03QzMxLjE0MzQtNy4zNjQ2IDMxLjA5NjYtNy42MjUgMzEuMDIzNy03Ljc4MTIgMzAuOTE5NS04&#10;LjAyMDggMzAuNzYzMi04LjIwODMzIDMwLjU1NDktOC4zNDM4IDMwLjM0NjYtOC40NzkyIDMwLjEy&#10;NzgtOC41NDY5IDI5Ljg5ODctOC41NDY5IDI5LjU0NDUtOC41NDY5IDI5LjIyOTQtOC40MDg4NyAy&#10;OC45NTMzLTguMTMyOCAyOC42NzczLTcuODU2OCAyOC41MTg1LTcuNDc5MiAyOC40NzY4LTdaTTM3&#10;LjE2NjctOC45ODQ0IDM3LjE2NjctNyAzNi45NDgtN0MzNi43OTE3LTcuNjI1IDM2LjU4Ni04LjA0&#10;OTQ3IDM2LjMzMDgtOC4yNzM0IDM2LjA3NTYtOC40OTc0IDM1Ljc1NTMtOC42MDk0IDM1LjM2OTkt&#10;OC42MDk0IDM1LjA3ODItOC42MDk0IDM0Ljg0MTItOC41MzEyNyAzNC42NTg5LTguMzc1IDM0LjQ3&#10;NjYtOC4yMTg3MyAzNC4zODU1LTguMDQ2ODcgMzQuMzg1NS03Ljg1OTQgMzQuMzg1NS03LjYxOTgg&#10;MzQuNDUzMi03LjQxNjY3IDM0LjU4ODYtNy4yNSAzNC43MTM2LTcuMDcyOTMgMzQuOTc5Mi02Ljg4&#10;NTQzIDM1LjM4NTUtNi42ODc1TDM2LjMwNzQtNi4yNUMzNy4xNzE5LTUuODIyOTMgMzcuNjA0Mi01&#10;LjI3MDg3IDM3LjYwNDItNC41OTM4IDM3LjYwNDItNC4wNjI1MyAzNy40MDM3LTMuNjM1NDMgMzcu&#10;MDAyNy0zLjMxMjUgMzYuNjAxNi0yLjk4OTU3IDM2LjE1MTEtMi44MjgxIDM1LjY1MTEtMi44Mjgx&#10;IDM1LjI5Ny0yLjgyODEgMzQuODkwNy0yLjg5MDYgMzQuNDMyNC0zLjAxNTYgMzQuMjk2OS0zLjA1&#10;NzI3IDM0LjE4MjMtMy4wNzgxIDM0LjA4ODYtMy4wNzgxIDMzLjk5NDktMy4wNzgxIDMzLjkyMi0z&#10;LjAyMDggMzMuODY5OS0yLjkwNjJMMzMuNjUxMS0yLjkwNjIgMzMuNjUxMS00Ljk4NDQgMzMuODY5&#10;OS00Ljk4NDRDMzMuOTg0NC00LjM5MDY3IDM0LjIwODQtMy45NDUzMyAzNC41NDE3LTMuNjQ4NCAz&#10;NC44NzUtMy4zNTE1MyAzNS4yNS0zLjIwMzEgMzUuNjY2Ny0zLjIwMzEgMzUuOTU4NC0zLjIwMzEg&#10;MzYuMTk1NC0zLjI4OTAzIDM2LjM3NzctMy40NjA5IDM2LjU2LTMuNjMyODMgMzYuNjUxMS0zLjgz&#10;ODU3IDM2LjY1MTEtNC4wNzgxIDM2LjY1MTEtNC4zNjk3NyAzNi41NDk1LTQuNjE0NTcgMzYuMzQ2&#10;NC00LjgxMjUgMzYuMTQzMy01LjAxMDQzIDM1LjczNDQtNS4yNjA0MyAzNS4xMTk5LTUuNTYyNSAz&#10;NC41MDUzLTUuODY0NTcgMzQuMTA0Mi02LjE0MDYgMzMuOTE2Ny02LjM5MDYgMzMuNzI5Mi02LjYz&#10;MDIgMzMuNjM1NS02LjkzMjMgMzMuNjM1NS03LjI5NjkgMzMuNjM1NS03Ljc3NjAzIDMzLjc5OTYt&#10;OC4xNzcwNyAzNC4xMjc3LTguNSAzNC40NTU4LTguODIyOTMgMzQuODgwMy04Ljk4NDQgMzUuNDAx&#10;MS04Ljk4NDQgMzUuNjMwMy04Ljk4NDQgMzUuOTA2My04LjkzNzUzIDM2LjIyOTItOC44NDM4IDM2&#10;LjQ0OC04Ljc4MTI3IDM2LjU4ODYtOC43NSAzNi42NTExLTguNzUgMzYuNzI0LTguNzUgMzYuNzc4&#10;Ny04Ljc2MzAzIDM2LjgxNTItOC43ODkxIDM2Ljg1MTctOC44MTUxIDM2Ljg5NTktOC44ODAyIDM2&#10;Ljk0OC04Ljk4NDRMMzcuMTY2Ny04Ljk4NDRaTTM4LjQ3MjQtMTEuNzY1NiAzOC40NzI0LTEyLjAz&#10;MTJDMzkuMTA3OS0xMS43MDgzIDM5LjYzOTEtMTEuMzMzMyA0MC4wNjYyLTEwLjkwNjIgNDAuNjgw&#10;OC0xMC4yODEzIDQxLjE1MjItOS41NTQ3MyA0MS40ODAzLTguNzI2NiA0MS44MDg0LTcuODk4NDcg&#10;NDEuOTcyNC03LjAzMTI3IDQxLjk3MjQtNi4xMjUgNDEuOTcyNC00LjgxMjQ3IDQxLjY0OTUtMy42&#10;MTcxNyA0MS4wMDM3LTIuNTM5MSA0MC4zNTc4LTEuNDYwOTcgMzkuNTE0MS0wLjY4NzUzMyAzOC40&#10;NzI0LTAuMjE4OEwzOC40NzI0LTAuNDUzMUMzOC45OTMzLTAuNzQ0NzY3IDM5LjQyMDQtMS4xNDA2&#10;IDM5Ljc1MzctMS42NDA2IDQwLjA4Ny0yLjE0MDYgNDAuMzM3LTIuNzczNDMgNDAuNTAzNy0zLjUz&#10;OTEgNDAuNjcwNC00LjMwNDcgNDAuNzUzNy01LjEwNDE3IDQwLjc1MzctNS45Mzc1IDQwLjc1Mzct&#10;Ni44NDM3NyA0MC42ODA4LTcuNjY2NjcgNDAuNTM0OS04LjQwNjIgNDAuNDMwOC04Ljk4OTUzIDQw&#10;LjMwMDYtOS40NTgzIDQwLjE0NDMtOS44MTI1IDM5Ljk4OC0xMC4xNjY3IDM5Ljc3NzEtMTAuNTA1&#10;MiAzOS41MTE1LTEwLjgyODEgMzkuMjQ1OS0xMS4xNTEgMzguODk5NS0xMS40NjM1IDM4LjQ3MjQt&#10;MTEuNzY1NloiIHN0cm9rZT0ibm9uZSIvPjwvZz48ZyBmb250LWZhbWlseT0iVGltZXMgTmV3IFJv&#10;bWFuIiBmb250LXdlaWdodD0iNzAwIiBmb250LXNpemU9IjEzLjMzMzMiIHRyYW5zZm9ybT0idHJh&#10;bnNsYXRlKDEyNSAyMSkiPjxwYXRoIGQ9Ik0tMzYuNTkzOC01LjQ1MzEtMzkuNjI1LTUuNDUzMS00&#10;MC00LjYwOTRDLTQwLjExNDYtNC4zMjgxMy00MC4xNzE5LTQuMDk4OTctNDAuMTcxOS0zLjkyMTkt&#10;NDAuMTcxOS0zLjY4MjMtNDAuMDcyOS0zLjUwNTItMzkuODc1LTMuMzkwNi0zOS43NjA0LTMuMzE3&#10;NjctMzkuNDc5MS0zLjI2NTYtMzkuMDMxMi0zLjIzNDRMLTM5LjAzMTItMy00MS44OTA2LTMtNDEu&#10;ODkwNi0zLjIzNDRDLTQxLjU4ODUtMy4yODY0Ny00MS4zMzg1LTMuNDE2NjctNDEuMTQwNi0zLjYy&#10;NS00MC45NDI3LTMuODMzMzMtNDAuNjk3OS00LjI2NTYzLTQwLjQwNjItNC45MjE5TC0zNy4zMjgx&#10;LTExLjc4MTItMzcuMjAzMS0xMS43ODEyLTM0LjA5MzgtNC43MzQ0Qy0zMy44MDIxLTQuMDU3MzMt&#10;MzMuNTU3My0zLjYzNTQ3LTMzLjM1OTQtMy40Njg4LTMzLjIyMzktMy4zMzMzMy0zMy4wMjA4LTMu&#10;MjU1Mi0zMi43NS0zLjIzNDRMLTMyLjc1LTMtMzYuOTIxOS0zLTM2LjkyMTktMy4yMzQ0LTM2Ljc1&#10;LTMuMjM0NEMtMzYuNDE2Ny0zLjIzNDQtMzYuMTgyMy0zLjI4MTI3LTM2LjA0NjktMy4zNzUtMzUu&#10;OTUzMS0zLjQzNzUzLTM1LjkwNjItMy41MzY1LTM1LjkwNjItMy42NzE5LTM1LjkwNjItMy43NDQ3&#10;Ny0zNS45MTY2LTMuODIyODctMzUuOTM3NS0zLjkwNjItMzUuOTQ3OS0zLjkzNzQ3LTM2LjAxNTYt&#10;NC4wOTM3My0zNi4xNDA2LTQuMzc1TC0zNi41OTM4LTUuNDUzMVpNLTM2LjgxMjUtNS45MjE5LTM4&#10;LjA5MzgtOC44OTA2LTM5LjQwNjItNS45MjE5LTM2LjgxMjUtNS45MjE5Wk0tMjkuNjUxOC0xMS42&#10;MDk0LTI5LjY1MTgtOC4zNDM4Qy0yOS4xNTE4LTguODU0Mi0yOC42MDQ5LTkuMTA5NC0yOC4wMTEx&#10;LTkuMTA5NC0yNy42MDQ5LTkuMTA5NC0yNy4yMjIxLTguOTg5Ni0yNi44NjI3LTguNzUtMjYuNTAz&#10;My04LjUxMDQtMjYuMjIyMS04LjE3MTg3LTI2LjAxOS03LjczNDQtMjUuODE1OS03LjI5Njg3LTI1&#10;LjcxNDMtNi43OTE2Ny0yNS43MTQzLTYuMjE4OC0yNS43MTQzLTUuNTYyNTMtMjUuODQ0NS00Ljk3&#10;MTM3LTI2LjEwNDktNC40NDUzLTI2LjM2NTMtMy45MTkyMy0yNi43MDktMy41MTgyLTI3LjEzNjEt&#10;My4yNDIyLTI3LjU2MzItMi45NjYxMy0yOC4wNTgtMi44MjgxLTI4LjYyMDUtMi44MjgxLTI4Ljk0&#10;MzQtMi44MjgxLTI5LjIyNzMtMi44Nzc2LTI5LjQ3MjEtMi45NzY2LTI5LjcxNjktMy4wNzU1My0y&#10;OS45NjQzLTMuMjM5Ni0zMC4yMTQzLTMuNDY4OEwtMzEuMTk4Ni0yLjgyODEtMzEuNDAxOC0yLjgy&#10;ODEtMzEuNDAxOC0xMC4zNzVDLTMxLjQwMTgtMTAuNzE4Ny0zMS40MTc0LTEwLjkzMjMtMzEuNDQ4&#10;Ni0xMS4wMTU2LTMxLjQ5MDMtMTEuMTMwMi0zMS41NTgtMTEuMjE2MS0zMS42NTE4LTExLjI3MzQt&#10;MzEuNzQ1NS0xMS4zMzA3LTMxLjkwMTgtMTEuMzY0Ni0zMi4xMjA1LTExLjM3NUwtMzIuMTIwNS0x&#10;MS42MDk0LTI5LjY1MTgtMTEuNjA5NFpNLTI5LjY1MTgtNy43ODEyLTI5LjY1MTgtNS4xNDA2Qy0y&#10;OS42NTE4LTQuNTk4OTMtMjkuNjM2Mi00LjI1NTItMjkuNjA0OS00LjEwOTQtMjkuNTYzMi0zLjg1&#10;OTQtMjkuNDY0My0zLjY1NjI3LTI5LjMwOC0zLjUtMjkuMTUxNy0zLjM0MzczLTI4Ljk0ODYtMy4y&#10;NjU2LTI4LjY5ODYtMy4yNjU2LTI4LjQ3OTktMy4yNjU2LTI4LjI5MjQtMy4zMjgxLTI4LjEzNjEt&#10;My40NTMxLTI3Ljk3OTktMy41NzgxLTI3Ljg0OTctMy44MjI5LTI3Ljc0NTUtNC4xODc1LTI3LjY0&#10;MTQtNC41NTIxLTI3LjU4OTMtNS4yMDgzMy0yNy41ODkzLTYuMTU2Mi0yNy41ODkzLTcuMDYyNDct&#10;MjcuNzAzOS03LjY4MjI3LTI3LjkzMy04LjAxNTYtMjguMDk5Ny04LjI2NTYtMjguMzIzNi04LjM5&#10;MDYtMjguNjA0OS04LjM5MDYtMjguOTY5NS04LjM5MDYtMjkuMzE4NS04LjE4NzQ3LTI5LjY1MTgt&#10;Ny43ODEyWk0tMjAuNzk0OS05LjA5MzgtMjAuNzAxMS03LjA3ODEtMjAuOTE5OS03LjA3ODFDLTIx&#10;LjE2OTktNy42ODIzLTIxLjQzNTUtOC4wOTM3Ny0yMS43MTY3LTguMzEyNS0yMS45OTgtOC41MzEy&#10;My0yMi4yNzQtOC42NDA2LTIyLjU0NDktOC42NDA2LTIyLjcyMi04LjY0MDYtMjIuODcwNC04LjU4&#10;MDctMjIuOTkwMi04LjQ2MDktMjMuMTEtOC4zNDExLTIzLjE2OTktOC4yMDgzLTIzLjE2OTktOC4w&#10;NjI1LTIzLjE2OTktNy45NDc5LTIzLjEyODItNy44Mzg1My0yMy4wNDQ5LTcuNzM0NC0yMi45MDk0&#10;LTcuNTU3MzMtMjIuNTMxOC03LjI1NzgzLTIxLjkxMi02LjgzNTktMjEuMjkyMy02LjQxNDAzLTIw&#10;Ljg4MzQtNi4wNTcyNy0yMC42ODU1LTUuNzY1Ni0yMC40ODc2LTUuNDczOTMtMjAuMzg4Ni01LjE0&#10;NTgtMjAuMzg4Ni00Ljc4MTItMjAuMzg4Ni00LjQ0Nzg3LTIwLjQ3MTktNC4xMjIzNy0yMC42Mzg2&#10;LTMuODA0Ny0yMC44MDUzLTMuNDg2OTctMjEuMDM3LTMuMjQ0NzctMjEuMzMzOS0zLjA3ODEtMjEu&#10;NjMwOC0yLjkxMTQzLTIxLjk2MTUtMi44MjgxLTIyLjMyNjEtMi44MjgxLTIyLjYwNzQtMi44Mjgx&#10;LTIyLjk4NzYtMi45MTY2Ny0yMy40NjY3LTMuMDkzOC0yMy41OTE3LTMuMTM1NC0yMy42ODAzLTMu&#10;MTU2Mi0yMy43MzI0LTMuMTU2Mi0yMy44Njc4LTMuMTU2Mi0yMy45ODI0LTMuMDUyMDctMjQuMDc2&#10;MS0yLjg0MzhMLTI0LjI3OTItMi44NDM4LTI0LjM4ODYtNC45Njg4LTI0LjE2OTktNC45Njg4Qy0y&#10;My45ODI0LTQuNDE2NjctMjMuNzIxOS00LTIzLjM4ODYtMy43MTg4LTIzLjA1NTMtMy40Mzc1My0y&#10;Mi43Mzc2LTMuMjk2OS0yMi40MzU1LTMuMjk2OS0yMi4yMzc2LTMuMjk2OS0yMi4wNzM1LTMuMzU5&#10;NC0yMS45NDMzLTMuNDg0NC0yMS44MTMxLTMuNjA5NC0yMS43NDgtMy43NjA0My0yMS43NDgtMy45&#10;Mzc1LTIxLjc0OC00LjE0NTgzLTIxLjgxMzEtNC4zMjI5My0yMS45NDMzLTQuNDY4OC0yMi4wNzM1&#10;LTQuNjE0Ni0yMi4zNTc0LTQuODM4NTMtMjIuNzk0OS01LjE0MDYtMjMuNDQwNy01LjU4ODUzLTIz&#10;Ljg1NzQtNS45MzIzLTI0LjA0NDktNi4xNzE5LTI0LjMyNjEtNi41MTU2My0yNC40NjY3LTYuODk1&#10;ODMtMjQuNDY2Ny03LjMxMjUtMjQuNDY2Ny03Ljc3MDgzLTI0LjMxMDUtOC4xODQ5LTIzLjk5OC04&#10;LjU1NDctMjMuNjg1NS04LjkyNDUtMjMuMjI3MS05LjEwOTQtMjIuNjIzLTkuMTA5NC0yMi4zMDAx&#10;LTkuMTA5NC0yMS45OTI4LTkuMDMxMjctMjEuNzAxMS04Ljg3NS0yMS41ODY1LTguODEyNDctMjEu&#10;NDkyOC04Ljc4MTItMjEuNDE5OS04Ljc4MTItMjEuMzM2Ni04Ljc4MTItMjEuMjcxNC04Ljc5Njgz&#10;LTIxLjIyNDUtOC44MjgxLTIxLjE3NzYtOC44NTkzNy0yMS4xMDczLTguOTQ3OTMtMjEuMDEzNi05&#10;LjA5MzhMLTIwLjc5NDktOS4wOTM4Wk0tMTYuNTY3My05LjEwOTRDLTE2LjA0NjQtOS4xMDk0LTE1&#10;LjU2NDctOC45NzY1Ny0xNS4xMjItOC43MTA5LTE0LjY3OTMtOC40NDUzLTE0LjM0MzMtOC4wNjc3&#10;LTE0LjExNDItNy41NzgxLTEzLjg4NS03LjA4ODU3LTEzLjc3MDQtNi41NTIxMy0xMy43NzA0LTUu&#10;OTY4OC0xMy43NzA0LTUuMTI1LTEzLjk4MzktNC40MTY2Ny0xNC40MTEtMy44NDM4LTE0LjkyMTUt&#10;My4xNjY2Ny0xNS42MzUtMi44MjgxLTE2LjU1MTctMi44MjgxLTE3LjQzNzEtMi44MjgxLTE4LjEy&#10;Mi0zLjE0MDYtMTguNjA2NC0zLjc2NTYtMTkuMDkwNy00LjM5MDYtMTkuMzMyOS01LjExNDU3LTE5&#10;LjMzMjktNS45Mzc1LTE5LjMzMjktNi43OTE3LTE5LjA4NTUtNy41MzM5LTE4LjU5MDctOC4xNjQx&#10;LTE4LjA5NTktOC43OTQzLTE3LjQyMTQtOS4xMDk0LTE2LjU2NzMtOS4xMDk0Wk0tMTYuNTM2LTgu&#10;NjU2MkMtMTYuNzU0OC04LjY1NjItMTYuOTQyMy04LjU3NTUtMTcuMDk4NS04LjQxNDEtMTcuMjU0&#10;OC04LjI1MjYzLTE3LjM1NjMtNy45MzIzLTE3LjQwMzItNy40NTMxLTE3LjQ1MDEtNi45NzM5Ny0x&#10;Ny40NzM1LTYuMzA3My0xNy40NzM1LTUuNDUzMS0xNy40NzM1LTQuOTk0NzctMTcuNDQyMy00LjU3&#10;MjktMTcuMzc5OC00LjE4NzUtMTcuMzM4MS0zLjg4NTQzLTE3LjIzOTItMy42NTYyNy0xNy4wODI5&#10;LTMuNS0xNi45MjY2LTMuMzQzNzMtMTYuNzU0OC0zLjI2NTYtMTYuNTY3My0zLjI2NTYtMTYuMzc5&#10;OC0zLjI2NTYtMTYuMjE4My0zLjMxNzctMTYuMDgyOS0zLjQyMTktMTUuOTE2Mi0zLjU2NzctMTUu&#10;ODA2OS0zLjc2NTYtMTUuNzU0OC00LjAxNTYtMTUuNjcxNS00LjQyMTg3LTE1LjYyOTgtNS4yMzQz&#10;Ny0xNS42Mjk4LTYuNDUzMS0xNS42Mjk4LTcuMTcxODMtMTUuNjcxNS03LjY2NjYzLTE1Ljc1NDgt&#10;Ny45Mzc1LTE1LjgzODEtOC4yMDgzNy0xNS45NTc5LTguNDA2MjctMTYuMTE0Mi04LjUzMTItMTYu&#10;MjE4My04LjYxNDUzLTE2LjM1ODktOC42NTYyLTE2LjUzNi04LjY1NjJaTS0xMC4zNzk4LTExLjYw&#10;OTQtMTAuMzc5OC00LjIzNDRDLTEwLjM3OTgtMy44MTc3My0xMC4zMzI5LTMuNTQ5NS0xMC4yMzky&#10;LTMuNDI5Ny0xMC4xNDU0LTMuMzA5OS05Ljk1MjY3LTMuMjQ0OC05LjY2MS0zLjIzNDRMLTkuNjYx&#10;LTMtMTIuODc5OC0zLTEyLjg3OTgtMy4yMzQ0Qy0xMi42MDg5LTMuMjM0NC0xMi40MTEtMy4zMDcz&#10;LTEyLjI4Ni0zLjQ1MzEtMTIuMjAyNy0zLjU1NzMtMTIuMTYxLTMuODE3NzMtMTIuMTYxLTQuMjM0&#10;NEwtMTIuMTYxLTEwLjM3NUMtMTIuMTYxLTEwLjc5MTctMTIuMjEwNS0xMS4wNTczLTEyLjMwOTUt&#10;MTEuMTcxOS0xMi40MDg0LTExLjI4NjUtMTIuNTk4NS0xMS4zNTQyLTEyLjg3OTgtMTEuMzc1TC0x&#10;Mi44Nzk4LTExLjYwOTQtMTAuMzc5OC0xMS42MDk0Wk0tMy4yNzQ5LTguOTM3NS0zLjI3NDktNC4y&#10;ODEyQy0zLjI3NDktMy44MzMzMy0zLjIzMzIzLTMuNTUyMS0zLjE0OTktMy40Mzc1LTMuMDY2NTct&#10;My4zMjI5LTIuODk0Ny0zLjI1NTItMi42MzQzLTMuMjM0NEwtMi42MzQzLTMtNS4wNTYyLTMtNS4w&#10;NTYyLTMuNzk2OUMtNS4zMzc0LTMuNDUzMS01LjYyMTIzLTMuMjA1Ny01LjkwNzctMy4wNTQ3LTYu&#10;MTk0MTctMi45MDM2My02LjUwOTI3LTIuODI4MS02Ljg1My0yLjgyODEtNy4xODYzMy0yLjgyODEt&#10;Ny40ODMyMy0yLjkyOTY3LTcuNzQzNy0zLjEzMjgtOC4wMDQxLTMuMzM1OTMtOC4xNzg1Ny0zLjU3&#10;NTUzLTguMjY3MS0zLjg1MTYtOC4zNTU2My00LjEyNzYtOC4zOTk5LTQuNjA5MzctOC4zOTk5LTUu&#10;Mjk2OUwtOC4zOTk5LTcuNjQwNkMtOC4zOTk5LTguMDg4NTMtOC40NDE1Ny04LjM2OTgtOC41MjQ5&#10;LTguNDg0NC04LjYwODIzLTguNTk4OTMtOC43ODAxLTguNjcxODMtOS4wNDA1LTguNzAzMUwtOS4w&#10;NDA1LTguOTM3NS02LjYzNDMtOC45Mzc1LTYuNjM0My00Ljg3NUMtNi42MzQzLTQuNDU4MzMtNi42&#10;MTM0Ny00LjE4NzUtNi41NzE4LTQuMDYyNS02LjUzMDEzLTMuOTM3NS02LjQ2NTAzLTMuODQzNzMt&#10;Ni4zNzY1LTMuNzgxMi02LjI4Nzk3LTMuNzE4NzMtNi4xODY0LTMuNjg3NS02LjA3MTgtMy42ODc1&#10;LTUuOTI1OTMtMy42ODc1LTUuNzkwNS0zLjcyOTE3LTUuNjY1NS0zLjgxMjUtNS40OTg4My0zLjkx&#10;NjctNS4yOTU3My00LjEzNTQ3LTUuMDU2Mi00LjQ2ODhMLTUuMDU2Mi03LjY0MDZDLTUuMDU2Mi04&#10;LjA4ODUzLTUuMDk3ODctOC4zNjk4LTUuMTgxMi04LjQ4NDQtNS4yNjQ1My04LjU5ODkzLTUuNDM2&#10;NC04LjY3MTgzLTUuNjk2OC04LjcwMzFMLTUuNjk2OC04LjkzNzUtMy4yNzQ5LTguOTM3NVpNMC43&#10;NTM5LTExLjEwOTQgMC43NTM5LTguOTM3NSAyLjE2MDEtOC45Mzc1IDIuMTYwMS04LjMxMjUgMC43&#10;NTM5LTguMzEyNSAwLjc1MzktNC42NDA2QzAuNzUzOS00LjI5Njg3IDAuNzY5NTMzLTQuMDc1NTMg&#10;MC44MDA4LTMuOTc2NiAwLjgzMi0zLjg3NzYgMC44ODY2NjctMy43OTY4NyAwLjk2NDgtMy43MzQ0&#10;IDEuMDQyOTMtMy42NzE4NyAxLjExODQ3LTMuNjQwNiAxLjE5MTQtMy42NDA2IDEuNDYyMi0zLjY0&#10;MDYgMS43MjI2LTMuODU0MTMgMS45NzI2LTQuMjgxMkwyLjE2MDEtNC4xNDA2QzEuODE2MzctMy4z&#10;MjgxMyAxLjI1OTEtMi45MjE5IDAuNDg4My0yLjkyMTkgMC4xMTMzLTIuOTIxOS0wLjIwNDQzMy0z&#10;LjAyNjA3LTAuNDY0OS0zLjIzNDQtMC43MjUzLTMuNDQyNzMtMC44OTE5NjctMy42NzcxLTAuOTY0&#10;OS0zLjkzNzUtMS4wMDY1Ny00LjA4MzMtMS4wMjc0LTQuNDY4NzMtMS4wMjc0LTUuMDkzOEwtMS4w&#10;Mjc0LTguMzEyNS0xLjgwODYtOC4zMTI1LTEuODA4Ni04LjUzMTJDLTEuMjY2OTMtOC45MDYyNy0w&#10;LjgwODYtOS4zMDIxMy0wLjQzMzYtOS43MTg4LTAuMDU4Ni0xMC4xMzU1IDAuMjY0My0xMC41OTkg&#10;MC41MzUxLTExLjEwOTRMMC43NTM5LTExLjEwOTRaTTcuODU4OS02LjE4NzUgNC41OTMzLTYuMTg3&#10;NUM0LjYzNDk3LTUuMzk1ODMgNC44NDg1LTQuNzcwODMgNS4yMzM5LTQuMzEyNSA1LjUyNTU3LTMu&#10;OTU4MyA1Ljg3NDUzLTMuNzgxMiA2LjI4MDgtMy43ODEyIDYuNTMwOC0zLjc4MTIgNi43NTk5Ny0z&#10;Ljg1NDEzIDYuOTY4My00IDcuMTc2NjMtNC4xNDU4NyA3LjQwMDYtNC40MDEwNyA3LjY0MDItNC43&#10;NjU2TDcuODU4OS00LjYyNUM3LjUzNTk3LTMuOTY4NzMgNy4xNzkyLTMuNTA1MiA2Ljc4ODYtMy4y&#10;MzQ0IDYuMzk4LTIuOTYzNTMgNS45NDc0Ny0yLjgyODEgNS40MzctMi44MjgxIDQuNTYyLTIuODI4&#10;MSAzLjg5NTMzLTMuMTY2NjcgMy40MzctMy44NDM4IDMuMDcyNDctNC4zODU0IDIuODkwMi01LjA2&#10;MjQ3IDIuODkwMi01Ljg3NSAyLjg5MDItNi44NjQ2IDMuMTU4NDMtNy42NTEwNyAzLjY5NDktOC4y&#10;MzQ0IDQuMjMxMy04LjgxNzczIDQuODU4OS05LjEwOTQgNS41Nzc3LTkuMTA5NCA2LjE4MTgzLTku&#10;MTA5NCA2LjcwNTI3LTguODY0NiA3LjE0OC04LjM3NSA3LjU5MDY3LTcuODg1NCA3LjgyNzYzLTcu&#10;MTU2MjMgNy44NTg5LTYuMTg3NVpNNi4yOTY0LTYuNjA5NEM2LjI5NjQtNy4yODY0NyA2LjI1OTkz&#10;LTcuNzUyNiA2LjE4Ny04LjAwNzggNi4xMTQxMy04LjI2MyA1Ljk5OTU3LTguNDU4MzMgNS44NDMz&#10;LTguNTkzOCA1Ljc0OTU3LTguNjY2NjcgNS42Mjk3Ny04LjcwMzEgNS40ODM5LTguNzAzMSA1LjI2&#10;NTE3LTguNzAzMSA1LjA4Mjg3LTguNTkzNzMgNC45MzctOC4zNzUgNC42ODctOCA0LjU2Mi03LjQ4&#10;NDM3IDQuNTYyLTYuODI4MUw0LjU2Mi02LjYwOTQgNi4yOTY0LTYuNjA5NFpNMTcuMDk1OC02LjE4&#10;NzUgMTMuODMwMS02LjE4NzVDMTMuODcxOC01LjM5NTgzIDE0LjA4NTMtNC43NzA4MyAxNC40NzA4&#10;LTQuMzEyNSAxNC43NjI1LTMuOTU4MyAxNS4xMTE0LTMuNzgxMiAxNS41MTc2LTMuNzgxMiAxNS43&#10;Njc2LTMuNzgxMiAxNS45OTY4LTMuODU0MTMgMTYuMjA1MS00IDE2LjQxMzQtNC4xNDU4NyAxNi42&#10;Mzc0LTQuNDAxMDcgMTYuODc3LTQuNzY1NkwxNy4wOTU4LTQuNjI1QzE2Ljc3MjktMy45Njg3MyAx&#10;Ni40MTYxLTMuNTA1MiAxNi4wMjU1LTMuMjM0NCAxNS42MzQ4LTIuOTYzNTMgMTUuMTg0My0yLjgy&#10;ODEgMTQuNjczOS0yLjgyODEgMTMuNzk4OS0yLjgyODEgMTMuMTMyMi0zLjE2NjY3IDEyLjY3Mzkt&#10;My44NDM4IDEyLjMwOTMtNC4zODU0IDEyLjEyNy01LjA2MjQ3IDEyLjEyNy01Ljg3NSAxMi4xMjct&#10;Ni44NjQ2IDEyLjM5NTItNy42NTEwNyAxMi45MzE3LTguMjM0NCAxMy40NjgyLTguODE3NzMgMTQu&#10;MDk1OC05LjEwOTQgMTQuODE0NS05LjEwOTQgMTUuNDE4Ny05LjEwOTQgMTUuOTQyMS04Ljg2NDYg&#10;MTYuMzg0OC04LjM3NSAxNi44Mjc1LTcuODg1NCAxNy4wNjQ1LTcuMTU2MjMgMTcuMDk1OC02LjE4&#10;NzVaTTE1LjUzMzMtNi42MDk0QzE1LjUzMzMtNy4yODY0NyAxNS40OTY4LTcuNzUyNiAxNS40MjM5&#10;LTguMDA3OCAxNS4zNTEtOC4yNjMgMTUuMjM2NC04LjQ1ODMzIDE1LjA4MDEtOC41OTM4IDE0Ljk4&#10;NjQtOC42NjY2NyAxNC44NjY2LTguNzAzMSAxNC43MjA4LTguNzAzMSAxNC41MDItOC43MDMxIDE0&#10;LjMxOTctOC41OTM3MyAxNC4xNzM5LTguMzc1IDEzLjkyMzktOCAxMy43OTg5LTcuNDg0MzcgMTMu&#10;Nzk4OS02LjgyODFMMTMuNzk4OS02LjYwOTQgMTUuNTMzMy02LjYwOTRaTTIwLjQ0Mi04LjkzNzUg&#10;MjAuNDQyLTcuNTkzOEMyMC44Mjc0LTguMjA4MzMgMjEuMTY4NS04LjYxNDU3IDIxLjQ2NTQtOC44&#10;MTI1IDIxLjc2MjMtOS4wMTA0MyAyMi4wNTEzLTkuMTA5NCAyMi4zMzI2LTkuMTA5NCAyMi41NjE4&#10;LTkuMTA5NCAyMi43NDkzLTkuMDM2NDcgMjIuODk1MS04Ljg5MDYgMjMuMDQxLTguNzQ0OCAyMy4x&#10;MTM5LTguNTQxNjcgMjMuMTEzOS04LjI4MTIgMjMuMTEzOS03Ljk4OTYgMjMuMDQzNi03Ljc2NTY3&#10;IDIyLjkwMjktNy42MDk0IDIyLjc2MjMtNy40NTMxMyAyMi41OTgyLTcuMzc1IDIyLjQxMDctNy4z&#10;NzUgMjIuMTgxNi03LjM3NSAyMS45ODM3LTcuNDQ3OTMgMjEuODE3LTcuNTkzOCAyMS42NTAzLTcu&#10;NzM5NiAyMS41NTY2LTcuODIyOTMgMjEuNTM1Ny03Ljg0MzggMjEuNDgzNi03Ljg2NDYgMjEuNDMx&#10;Ni03Ljg3NSAyMS4zNzk1LTcuODc1IDIxLjI1NDUtNy44NzUgMjEuMTM5OS03LjgyODEzIDIxLjAz&#10;NTctNy43MzQ0IDIwLjg1ODYtNy41ODg1MyAyMC43Mjg0LTcuMzg1NCAyMC42NDUxLTcuMTI1IDIw&#10;LjUwOTctNi43MDgzMyAyMC40NDItNi4yNTUyIDIwLjQ0Mi01Ljc2NTZMMjAuNDQyLTQuMzkwNiAy&#10;MC40NDItNC4wNDY5QzIwLjQ0Mi0zLjc5NjkgMjAuNDU3Ni0zLjY0MDYzIDIwLjQ4ODktMy41Nzgx&#10;IDIwLjU0MS0zLjQ2MzUgMjAuNjE2NS0zLjM4MDE3IDIwLjcxNTQtMy4zMjgxIDIwLjgxNDQtMy4y&#10;NzYwMyAyMC45ODM3LTMuMjQ0OCAyMS4yMjMyLTMuMjM0NEwyMS4yMjMyLTMgMTguMDA0NS0zIDE4&#10;LjAwNDUtMy4yMzQ0QzE4LjI2NDktMy4yNTUyIDE4LjQ0Mi0zLjMyNTUgMTguNTM1Ny0zLjQ0NTMg&#10;MTguNjI5NS0zLjU2NTEgMTguNjc2NC0zLjg4MDIgMTguNjc2NC00LjM5MDZMMTguNjc2NC03LjY3&#10;MTlDMTguNjc2NC04LjAxNTYzIDE4LjY1NTYtOC4yMzQzNyAxOC42MTM5LTguMzI4MSAxOC41NzIy&#10;LTguNDQyNyAxOC41MTIzLTguNTI4NjMgMTguNDM0Mi04LjU4NTkgMTguMzU2MS04LjY0MzIzIDE4&#10;LjIxMjgtOC42ODIzIDE4LjAwNDUtOC43MDMxTDE4LjAwNDUtOC45Mzc1IDIwLjQ0Mi04LjkzNzVa&#10;TTI2LjM1MDctOC45Mzc1IDI2LjM1MDctNy41OTM4QzI2LjczNjEtOC4yMDgzMyAyNy4wNzcyLTgu&#10;NjE0NTcgMjcuMzc0MS04LjgxMjUgMjcuNjcxLTkuMDEwNDMgMjcuOTYwMS05LjEwOTQgMjguMjQx&#10;My05LjEwOTQgMjguNDcwNS05LjEwOTQgMjguNjU4LTkuMDM2NDcgMjguODAzOC04Ljg5MDYgMjgu&#10;OTQ5Ny04Ljc0NDggMjkuMDIyNi04LjU0MTY3IDI5LjAyMjYtOC4yODEyIDI5LjAyMjYtNy45ODk2&#10;IDI4Ljk1MjMtNy43NjU2NyAyOC44MTE2LTcuNjA5NCAyOC42NzEtNy40NTMxMyAyOC41MDctNy4z&#10;NzUgMjguMzE5NS03LjM3NSAyOC4wOTAzLTcuMzc1IDI3Ljg5MjQtNy40NDc5MyAyNy43MjU3LTcu&#10;NTkzOCAyNy41NTktNy43Mzk2IDI3LjQ2NTMtNy44MjI5MyAyNy40NDQ1LTcuODQzOCAyNy4zOTI0&#10;LTcuODY0NiAyNy4zNDAzLTcuODc1IDI3LjI4ODItNy44NzUgMjcuMTYzMi03Ljg3NSAyNy4wNDg2&#10;LTcuODI4MTMgMjYuOTQ0NS03LjczNDQgMjYuNzY3NC03LjU4ODUzIDI2LjYzNzEtNy4zODU0IDI2&#10;LjU1MzgtNy4xMjUgMjYuNDE4NC02LjcwODMzIDI2LjM1MDctNi4yNTUyIDI2LjM1MDctNS43NjU2&#10;TDI2LjM1MDctNC4zOTA2IDI2LjM1MDctNC4wNDY5QzI2LjM1MDctMy43OTY5IDI2LjM2NjMtMy42&#10;NDA2MyAyNi4zOTc2LTMuNTc4MSAyNi40NDk3LTMuNDYzNSAyNi41MjUyLTMuMzgwMTcgMjYuNjI0&#10;MS0zLjMyODEgMjYuNzIzMS0zLjI3NjAzIDI2Ljg5MjQtMy4yNDQ4IDI3LjEzMi0zLjIzNDRMMjcu&#10;MTMyLTMgMjMuOTEzMi0zIDIzLjkxMzItMy4yMzQ0QzI0LjE3MzYtMy4yNTUyIDI0LjM1MDctMy4z&#10;MjU1IDI0LjQ0NDUtMy40NDUzIDI0LjUzODItMy41NjUxIDI0LjU4NTEtMy44ODAyIDI0LjU4NTEt&#10;NC4zOTA2TDI0LjU4NTEtNy42NzE5QzI0LjU4NTEtOC4wMTU2MyAyNC41NjQzLTguMjM0MzcgMjQu&#10;NTIyNi04LjMyODEgMjQuNDgwOS04LjQ0MjcgMjQuNDIxLTguNTI4NjMgMjQuMzQyOS04LjU4NTkg&#10;MjQuMjY0OC04LjY0MzIzIDI0LjEyMTUtOC42ODIzIDIzLjkxMzItOC43MDMxTDIzLjkxMzItOC45&#10;Mzc1IDI2LjM1MDctOC45Mzc1Wk0zMi41ODc2LTkuMTA5NEMzMy4xMDg0LTkuMTA5NCAzMy41OTAy&#10;LTguOTc2NTcgMzQuMDMyOS04LjcxMDkgMzQuNDc1Ni04LjQ0NTMgMzQuODExNS04LjA2NzcgMzUu&#10;MDQwNy03LjU3ODEgMzUuMjY5OC03LjA4ODU3IDM1LjM4NDQtNi41NTIxMyAzNS4zODQ0LTUuOTY4&#10;OCAzNS4zODQ0LTUuMTI1IDM1LjE3MDktNC40MTY2NyAzNC43NDM4LTMuODQzOCAzNC4yMzM0LTMu&#10;MTY2NjcgMzMuNTE5OS0yLjgyODEgMzIuNjAzMi0yLjgyODEgMzEuNzE3OC0yLjgyODEgMzEuMDMy&#10;OS0zLjE0MDYgMzAuNTQ4NS0zLjc2NTYgMzAuMDY0MS00LjM5MDYgMjkuODIxOS01LjExNDU3IDI5&#10;LjgyMTktNS45Mzc1IDI5LjgyMTktNi43OTE3IDMwLjA2OTMtNy41MzM5IDMwLjU2NDEtOC4xNjQx&#10;IDMxLjA1ODktOC43OTQzIDMxLjczMzQtOS4xMDk0IDMyLjU4NzYtOS4xMDk0Wk0zMi42MTg4LTgu&#10;NjU2MkMzMi40MDAxLTguNjU2MiAzMi4yMTI2LTguNTc1NSAzMi4wNTYzLTguNDE0MSAzMS45LTgu&#10;MjUyNjMgMzEuNzk4NS03LjkzMjMgMzEuNzUxNi03LjQ1MzEgMzEuNzA0Ny02Ljk3Mzk3IDMxLjY4&#10;MTMtNi4zMDczIDMxLjY4MTMtNS40NTMxIDMxLjY4MTMtNC45OTQ3NyAzMS43MTI2LTQuNTcyOSAz&#10;MS43NzUxLTQuMTg3NSAzMS44MTY4LTMuODg1NDMgMzEuOTE1Ny0zLjY1NjI3IDMyLjA3MTktMy41&#10;IDMyLjIyODItMy4zNDM3MyAzMi40MDAxLTMuMjY1NiAzMi41ODc2LTMuMjY1NiAzMi43NzUxLTMu&#10;MjY1NiAzMi45MzY1LTMuMzE3NyAzMy4wNzE5LTMuNDIxOSAzMy4yMzg2LTMuNTY3NyAzMy4zNDgt&#10;My43NjU2IDMzLjQwMDEtNC4wMTU2IDMzLjQ4MzQtNC40MjE4NyAzMy41MjUxLTUuMjM0MzcgMzMu&#10;NTI1MS02LjQ1MzEgMzMuNTI1MS03LjE3MTgzIDMzLjQ4MzQtNy42NjY2MyAzMy40MDAxLTcuOTM3&#10;NSAzMy4zMTY4LTguMjA4MzcgMzMuMTk3LTguNDA2MjcgMzMuMDQwNy04LjUzMTIgMzIuOTM2NS04&#10;LjYxNDUzIDMyLjc5NTktOC42NTYyIDMyLjYxODgtOC42NTYyWk0zOC45MTU3LTguOTM3NSAzOC45&#10;MTU3LTcuNTkzOEMzOS4zMDExLTguMjA4MzMgMzkuNjQyMi04LjYxNDU3IDM5LjkzOTEtOC44MTI1&#10;IDQwLjIzNi05LjAxMDQzIDQwLjUyNS05LjEwOTQgNDAuODA2My05LjEwOTQgNDEuMDM1NS05LjEw&#10;OTQgNDEuMjIzLTkuMDM2NDcgNDEuMzY4OC04Ljg5MDYgNDEuNTE0Ny04Ljc0NDggNDEuNTg3Ni04&#10;LjU0MTY3IDQxLjU4NzYtOC4yODEyIDQxLjU4NzYtNy45ODk2IDQxLjUxNzMtNy43NjU2NyA0MS4z&#10;NzY2LTcuNjA5NCA0MS4yMzYtNy40NTMxMyA0MS4wNzE5LTcuMzc1IDQwLjg4NDQtNy4zNzUgNDAu&#10;NjU1My03LjM3NSA0MC40NTc0LTcuNDQ3OTMgNDAuMjkwNy03LjU5MzggNDAuMTI0LTcuNzM5NiA0&#10;MC4wMzAzLTcuODIyOTMgNDAuMDA5NC03Ljg0MzggMzkuOTU3My03Ljg2NDYgMzkuOTA1My03Ljg3&#10;NSAzOS44NTMyLTcuODc1IDM5LjcyODItNy44NzUgMzkuNjEzNi03LjgyODEzIDM5LjUwOTQtNy43&#10;MzQ0IDM5LjMzMjMtNy41ODg1MyAzOS4yMDIxLTcuMzg1NCAzOS4xMTg4LTcuMTI1IDM4Ljk4MzQt&#10;Ni43MDgzMyAzOC45MTU3LTYuMjU1MiAzOC45MTU3LTUuNzY1NkwzOC45MTU3LTQuMzkwNiAzOC45&#10;MTU3LTQuMDQ2OUMzOC45MTU3LTMuNzk2OSAzOC45MzEzLTMuNjQwNjMgMzguOTYyNi0zLjU3ODEg&#10;MzkuMDE0Ny0zLjQ2MzUgMzkuMDkwMi0zLjM4MDE3IDM5LjE4OTEtMy4zMjgxIDM5LjI4ODEtMy4y&#10;NzYwMyAzOS40NTc0LTMuMjQ0OCAzOS42OTY5LTMuMjM0NEwzOS42OTY5LTMgMzYuNDc4Mi0zIDM2&#10;LjQ3ODItMy4yMzQ0QzM2LjczODYtMy4yNTUyIDM2LjkxNTctMy4zMjU1IDM3LjAwOTQtMy40NDUz&#10;IDM3LjEwMzItMy41NjUxIDM3LjE1MDEtMy44ODAyIDM3LjE1MDEtNC4zOTA2TDM3LjE1MDEtNy42&#10;NzE5QzM3LjE1MDEtOC4wMTU2MyAzNy4xMjkzLTguMjM0MzcgMzcuMDg3Ni04LjMyODEgMzcuMDQ1&#10;OS04LjQ0MjcgMzYuOTg2LTguNTI4NjMgMzYuOTA3OS04LjU4NTkgMzYuODI5OC04LjY0MzIzIDM2&#10;LjY4NjUtOC42ODIzIDM2LjQ3ODItOC43MDMxTDM2LjQ3ODItOC45Mzc1IDM4LjkxNTctOC45Mzc1&#10;WiIgc3Ryb2tlPSJub25lIi8+PC9nPjxnIHN0cm9rZT0iIzAwNzJCRCIgc3Ryb2tlLXdpZHRoPSIw&#10;LjgzMzMiIHN0cm9rZS1saW5lY2FwPSJidXR0IiBzdHJva2UtbGluZWpvaW49InJvdW5kIiBmaWxs&#10;PSIjMDA3MkJEIj48cGF0aCBkPSJNMTg0LjUgNjIuODUyNiAxODQuMTUgNjMuMjkyNiAxODMuOCA2&#10;My40MzY4IDE4My40NSA2NC4wMDk3IDE4My4xIDY0LjYyMzYgMTgyLjc1IDY1LjAwNDMgMTgyLjQg&#10;NjUuMTI2OCAxODIuMDUgNjUuNjA5MiAxODEuNyA2Ni4xMDgzIDE4MS4zNSA2Ni40OTg5IDE4MSA2&#10;Ni42NzgxIDE4MC42NSA2Ny4xMDkxIDE4MC4zIDY3LjUyNzIgMTc5Ljk1IDY3LjgxODQgMTc5LjYg&#10;NjcuOTUxOSAxNzkuMjUgNjguMzU2NyAxNzguOSA2OC43MTA0IDE3OC41NSA2OC45OTcxIDE3OC4y&#10;IDY5LjExODMgMTc3Ljg1IDY5LjQyMzggMTc3LjUgNjkuNzUxOCAxNzcuMTUgNjkuOTkzMyAxNzYu&#10;OCA3MC4xMDgyIDE3Ni40NSA3MC4zMTg2IDE3Ni4xIDcwLjU0NTUgMTc1Ljc1IDcwLjcxMzIgMTc1&#10;LjQgNzAuODE1OCAxNzUuMDUgNzAuOTY2MiAxNzQuNyA3MS4xNTggMTc0LjM1IDcxLjM3MTUgMTc0&#10;IDcxLjUwOTMgMTczLjY1IDcxLjU4NiAxNzMuMyA3MS43NDk0IDE3Mi45NSA3MS44NjIyIDE3Mi42&#10;IDcxLjk3MjEgMTcyLjI1IDcyLjAwNTYgMTcxLjkgNzIuMDgzNyAxNzEuNTUgNzIuMjI0NiAxNzEu&#10;MiA3Mi40MTU5IDE3MC44NSA3Mi4zOTE1IDE3MC41IDcyLjQwNjQgMTcwLjE1IDcyLjQ5MzkgMTY5&#10;LjggNzIuNTk2NCAxNjkuNDUgNzIuNTQzMyAxNjkuMSA3Mi41MDc4IDE2OC43NSA3Mi42MDA0IDE2&#10;OC40IDcyLjc5MDggMTY4LjA1IDcyLjczNjggMTY3LjcgNzIuNzI3MyAxNjcuMzUgNzIuODQyMyAx&#10;NjcgNzMuMDM5NyAxNjYuNjUgNzIuOTk5MSAxNjYuMyA3Mi45OTcgMTY1Ljk1IDczLjEwNyAxNjUu&#10;NiA3My4zMTAzIDE2NS4yNSA3My4xNTYgMTY0LjkgNzMuMTMzNiAxNjQuNTUgNzMuMjYwNSAxNjQu&#10;MiA3My40Nzc2IDE2My44NSA3My4zNjI4IDE2My41IDczLjMwMzggMTYzLjE1IDczLjQxNTQgMTYy&#10;LjggNzMuNjgzNyAxNjIuNDUgNzMuNTcwMiAxNjIuMSA3My41NDY5IDE2MS43NSA3My42ODI3IDE2&#10;MS40IDczLjk2MjcgMTYxLjA1IDczLjkwMTYgMTYwLjcgNzMuODk3NiAxNjAuMzUgNzQuMTAxMyAx&#10;NjAgNzQuNDA5OSAxNTkuNjUgNzQuMzE4OCAxNTkuMyA3NC4zOTQxIDE1OC45NSA3NC42MjA1IDE1&#10;OC42IDc0Ljk0NzMgMTU4LjI1IDc0Ljg2NiAxNTcuOSA3NC45MTEzIDE1Ny41NSA3NS4xNTE0IDE1&#10;Ny4yIDc1LjU1NDQgMTU2Ljg1IDc1LjUwNzIgMTU2LjUgNzUuNTg0NyAxNTYuMTUgNzUuODY5MyAx&#10;NTUuOCA3Ni4zMjk4IDE1NS40NSA3Ni4zOTc0IDE1NS4xIDc2LjU0MiAxNTQuNzUgNzYuODIwMSAx&#10;NTQuNCA3Ny4yMTk0IDE1NC4wNSA3Ny4yNDQ4IDE1My43IDc3LjM5NjMgMTUzLjM1IDc3LjcyNDEg&#10;MTUzIDc4LjEzMDggMTUyLjY1IDc4LjIwMzIgMTUyLjMgNzguNDE0NiAxNTEuOTUgNzguNzY2NCAx&#10;NTEuNiA3OS4yMjkxIDE1MS4yNSA3OS4zODE1IDE1MC45IDc5LjYwNzEgMTUwLjU1IDc5LjkzNjYg&#10;MTUwLjIgODAuNDA2NSAxNDkuODUgODAuNTY0OCAxNDkuNSA4MC44MTU5IDE0OS4xNSA4MS4yMDU5&#10;IDE0OC44IDgxLjc3OTYgMTQ4LjQ1IDgyLjAxMjYgMTQ4LjEgODIuMjg0NCAxNDcuNzUgODIuNjk5&#10;MyAxNDcuNCA4My4yNzIyIDE0Ny4wNSA4My41ODEzIDE0Ni43IDgzLjc2ODcgMTQ2LjM1IDg0LjI0&#10;MzYgMTQ2IDg0Ljc4MDMgMTQ1LjY1IDg1LjAyODkgMTQ1LjMgODUuMzQyMyAxNDQuOTUgODUuOTg0&#10;NiAxNDQuNiA4Ni4zNjQ5IDE0NC4yNSA4Ni42ODYgMTQzLjkgODcuMDU4NCAxNDMuNTUgODcuNTU5&#10;NSAxNDMuMiA4Ny45OTQxIDE0Mi44NSA4OC4zMzIgMTQyLjUgODguNjk0NiAxNDIuMTUgODkuMjU5&#10;MiAxNDEuOCA4OS42NzU4IDE0MS40NSA4OS45NzczIDE0MS4xIDkwLjM5MDMgMTQwLjc1IDkwLjkw&#10;MDkgMTQwLjQgOTEuMzM4NSAxNDAuMDUgOTEuNzIyNSAxMzkuNyA5Mi4xNDU1IDEzOS4zNSA5Mi42&#10;MDIyIDEzOSA5My4wMTAzIDEzOC42NSA5My40NDQ4IDEzOC4zIDkzLjg4NTMgMTM3Ljk1IDk0LjI2&#10;NDQgMTM3LjYgOTQuNjkwOCAxMzcuMjUgOTUuMjMwNyAxMzYuOSA5NS43MDY5IDEzNi41NSA5Ni4w&#10;NjA0IDEzNi4yIDk2LjMxOTQgMTM1Ljg1IDk3LjAwNDEgMTM1LjUgOTcuNDQxOCAxMzUuMTUgOTcu&#10;ODI5OSAxMzQuOCA5OC4wNDgxIDEzNC40NSA5OC41NjkxIDEzNC4xIDk5LjE4OTUgMTMzLjc1IDk5&#10;LjQyODcgMTMzLjQgOTkuNTU3IDEzMy4wNSAxMDAuMTA0IDEzMi43IDEwMC44MTcgMTMyLjM1IDEw&#10;MC45ODcgMTMyIDEwMC45ODUgMTMxLjY1IDEwMS41NDUgMTMxLjMgMTAyLjI3OCAxMzAuOTUgMTAy&#10;LjQxMyAxMzAuNiAxMDIuMzQ1IDEzMC4yNSAxMDIuODQ3IDEyOS45IDEwMy43NDMgMTI5LjU1IDEw&#10;NC4wMzggMTI5LjIgMTAzLjQwOCAxMjguODUgMTA0LjEwNCAxMjguNSAxMDUuMDU4IDEyOC4xNSAx&#10;MDUuMjE3IDEyNy44IDEwNC41MDYgMTI3LjQ1IDEwNS4xMiAxMjcuMSAxMDYuMDc3IDEyNi43NSAx&#10;MDUuOTUzIDEyNi40IDEwNS40NDQgMTI2LjA1IDEwNi4wNzMgMTI1LjcgMTA3LjA5NSAxMjUuMzUg&#10;MTA3Ljk4OCAxMjUgMTA2LjQwMSAxMjQuNjUgMTA2Ljg0MSAxMjQuMyAxMDcuODM4IDEyMy45NSAx&#10;MDcuNTM4IDEyMy42IDEwNi44NzIgMTIzLjI1IDEwOC4wNzUgMTIyLjkgMTA4LjQ0NCAxMjIuNTUg&#10;MTA4LjA4MSAxMjIuMiAxMDcuNDkgMTIxLjg1IDEwOC4wODUgMTIxLjUgMTA4Ljk5OSAxMjEuMTUg&#10;MTA4LjcwNCAxMjAuOCAxMDguMDYxIDEyMC40NSAxMDguNDY1IDEyMC4xIDEwOS4yMTkgMTE5Ljc1&#10;IDEwOC42ODQgMTE5LjQgMTA3Ljk3NiAxMTkuMDUgMTA4LjQ1NiAxMTguNyAxMDkuMTI1IDExOC4z&#10;NSAxMDguNTg2IDExOCAxMDcuOTAyIDExNy42NSAxMDguMjk1IDExNy4zIDEwOC44NzcgMTE2Ljk1&#10;IDEwOC4zMDIgMTE2LjYgMTA3LjUwMyAxMTYuMjUgMTA3LjkwOCAxMTUuOSAxMDguNDUxIDExNS41&#10;NSAxMDcuOTUgMTE1LjIgMTA3LjIwNSAxMTQuODUgMTA3LjUwNyAxMTQuNSAxMDguMDE4IDExNC4x&#10;NSAxMDcuNDM4IDExMy44IDEwNi42ODEgMTEzLjQ1IDEwNy4wMDQgMTEzLjEgMTA3LjU3MiAxMTIu&#10;NzUgMTA2Ljk2MSAxMTIuNCAxMDYuMjc0IDExMi4wNSAxMDYuNTQ4IDExMS43IDEwNy4wMDkgMTEx&#10;LjM1IDEwNi40NzEgMTExIDEwNS43MzEgMTEwLjY1IDEwNS45NTkgMTEwLjMgMTA2LjM2OSAxMDku&#10;OTUgMTA1Ljc5OSAxMDkuNiAxMDUuMDgyIDEwOS4yNSAxMDUuMjQgMTA4LjkgMTA1LjczIDEwOC41&#10;NSAxMDUuMjc0IDEwOC4yIDEwNC42NzcgMTA3Ljg1IDEwNC43ODEgMTA3LjUgMTA1LjA5NCAxMDcu&#10;MTUgMTA0LjcwMSAxMDYuOCAxMDQuMTI2IDEwNi40NSAxMDQuMTI4IDEwNi4xIDEwNC40NzggMTA1&#10;Ljc1IDEwNC4wNTYgMTA1LjQgMTAzLjQ0MiAxMDUuMDUgMTAzLjUzOCAxMDQuNyAxMDMuNzYyIDEw&#10;NC4zNSAxMDMuMzEgMTA0IDEwMi43MDEgMTAzLjY1IDEwMi42OTEgMTAzLjMgMTAyLjg5NSAxMDIu&#10;OTUgMTAyLjM2NyAxMDIuNiAxMDEuNjE3IDEwMi4yNSAxMDEuNjQyIDEwMS45IDEwMS44OTMgMTAx&#10;LjU1IDEwMS40MzcgMTAxLjIgMTAwLjc4NSAxMDAuODUgMTAwLjcwNiAxMDAuNSAxMDAuOTA0IDEw&#10;MC4xNSAxMDAuMzQyIDk5LjggOTkuNjQ4OCA5OS40NSA5OS42NDkgOTkuMSA5OS44NiA5OC43NSA5&#10;OS4zNTk3IDk4LjQgOTguNjU2NCA5OC4wNSA5OC41OTQ1IDk3LjcgOTguODA5OCA5Ny4zNSA5OC4y&#10;NzY2IDk3IDk3LjU1NjYgOTYuNjUgOTcuNTEzMiA5Ni4zIDk3LjY5NDIgOTUuOTUgOTcuMTIyNCA5&#10;NS42IDk2LjQ3MjcgOTUuMjUgOTYuMjIxMiA5NC45IDk2LjQ1NzYgOTQuNTUgOTUuOTc2NCA5NC4y&#10;IDk1LjI4ODYgOTMuODUgOTUuMTMxMyA5My41IDk1LjIxMDYgOTMuMTUgOTQuNjYzOSA5Mi44IDk0&#10;LjA5MzUgOTIuNDUgOTMuOTA4MSA5Mi4xIDkzLjk1MzUgOTEuNzUgOTMuNDAzNiA5MS40IDkyLjc2&#10;NDcgOTEuMDUgOTIuNTczOCA5MC43IDkyLjYxMjYgOTAuMzUgOTIuMDc4NSA5MCA5MS40MzgxIDg5&#10;LjY1IDkxLjIyOSA4OS4zIDkxLjIyNyA4OC45NSA5MC42NjA0IDg4LjYgOTAuMDAzNiA4OC4yNSA4&#10;OS43NzA1IDg3LjkgODkuNzI4MiA4Ny41NSA4OS4xNzAxIDg3LjIgODguNTUzNSA4Ni44NSA4OC4z&#10;NDA5IDg2LjUgODguMjY5NSA4Ni4xNSA4Ny43NzgxIDg1LjggODcuMjM0NyA4NS40NSA4Ny4wMzUx&#10;IDg1LjEgODYuOTI2IDg0Ljc1IDg2LjM4NzEgODQuNCA4NS44MzMxIDg0LjA1IDg1LjU3NTMgODMu&#10;NyA4NS40NDY3IDgzLjM1IDg0Ljk3MDcgODMgODQuMzc5IDgyLjY1IDg0LjE1NDcgODIuMyA4NC4w&#10;NDAxIDgxLjk1IDgzLjU3MDggODEuNiA4My4wMDE2IDgxLjI1IDgyLjc3OTEgODAuOSA4Mi42Mzg0&#10;IDgwLjU1IDgyLjIwMDIgODAuMiA4MS42OTg3IDc5Ljg1IDgxLjQ5NjcgNzkuNSA4MS4zNDk2IDc5&#10;LjE1IDgwLjkxNTUgNzguOCA4MC40NjcxIDc4LjQ1IDgwLjI1MjEgNzguMSA4MC4wNzE5IDc3Ljc1&#10;IDc5LjcwMiA3Ny40IDc5LjI5OTYgNzcuMDUgNzkuMDcxMyA3Ni43IDc4Ljg3NzMgNzYuMzUgNzgu&#10;NDg2MiA3NiA3OC4wNjQxIDc1LjY1IDc3Ljc3OTggNzUuMyA3Ny41MjE2IDc0Ljk1IDc3LjE4NTMg&#10;NzQuNiA3Ni43ODA2IDc0LjI1IDc2LjU0OCA3My45IDc2LjM2MTIgNzMuNTUgNzYuMDMxMyA3My4y&#10;IDc1LjY4MDQgNzIuODUgNzUuNDc0IDcyLjUgNzUuMjgzNCA3Mi4xNSA3NS4wMTI2IDcxLjggNzQu&#10;Njg0MyA3MS40NSA3NC40NzYgNzEuMSA3NC4zMDI5IDcwLjc1IDc0LjAzMzUgNzAuNCA3My43NDg5&#10;IDcwLjA1IDczLjU3ODMgNjkuNyA3My4zNTY0IDY5LjM1IDczLjEyNjQgNjkgNzIuODU3NCA2OC42&#10;NSA3Mi42NDg2IDY4LjMgNzIuNDA1OSA2Ny45NSA3Mi4xNjg1IDY3LjYgNzEuOTE5MyA2Ny4yNSA3&#10;MS43NDI2IDY2LjkgNzEuNTAyNyA2Ni41NSA3MS4yODc3IiBmaWxsPSJub25lIiBmaWxsLXJ1bGU9&#10;ImV2ZW5vZGQiLz48cGF0aCBkPSJNNjUuNSA0NC4zNjEzIDY1Ljg1IDQ0LjkzIDY2LjIgNDQuOTAw&#10;MiA2Ni41NSA0NS43ODg5IDY2LjkgNDYuNjY5MSA2Ny4yNSA0Ny4yMTc0IDY3LjYgNDcuMjIyNSA2&#10;Ny45NSA0OC4wNTQ0IDY4LjMgNDguOTI0OCA2OC42NSA0OS40MTE5IDY5IDQ5LjM2ODcgNjkuMzUg&#10;NTAuMTIyNCA2OS43IDUwLjg4NTIgNzAuMDUgNTEuMzA1NiA3MC40IDUxLjIwMzUgNzAuNzUgNTEu&#10;OTg2MiA3MS4xIDUyLjc4NiA3MS40NSA1My4xODc2IDcxLjggNTMuMDAxOSA3Mi4xNSA1My43MTM2&#10;IDcyLjUgNTQuMzYxOCA3Mi44NSA1NC43Mzg5IDczLjIgNTQuNjMxNSA3My41NSA1NS4yOTI4IDcz&#10;LjkgNTUuODg5IDc0LjI1IDU2LjE1MSA3NC42IDU1Ljg3MzYgNzQuOTUgNTYuNDAwNiA3NS4zIDU2&#10;Ljg4NDIgNzUuNjUgNTcuMTM1NyA3NiA1Ni44OTExIDc2LjM1IDU3LjM5MTkgNzYuNyA1Ny44NjY0&#10;IDc3LjA1IDU4LjA0MTkgNzcuNCA1Ny43MTE5IDc3Ljc1IDU4LjIwNDYgNzguMSA1OC41Nzc4IDc4&#10;LjQ1IDU4LjcyOTUgNzguOCA1OC40OTc1IDc5LjE1IDU4LjgzNjYgNzkuNSA1OS4xMzMxIDc5Ljg1&#10;IDU5LjI3MzQgODAuMiA1OC44OTQ3IDgwLjU1IDU5LjE5NzIgODAuOSA1OS40MzkgODEuMjUgNTku&#10;NTEwMSA4MS42IDU5LjEzMTggODEuOTUgNTkuNDIzNiA4Mi4zIDU5LjY1NDcgODIuNjUgNTkuNzAx&#10;NiA4MyA1OS4yNTYyIDgzLjM1IDU5LjUwOTEgODMuNyA1OS43MDggODQuMDUgNTkuNzgyOSA4NC40&#10;IDU5LjM1MzkgODQuNzUgNTkuNTYwMSA4NS4xIDU5Ljc0OCA4NS40NSA1OS43OTg0IDg1LjggNTku&#10;Mzc2NiA4Ni4xNSA1OS41OTU2IDg2LjUgNTkuNzc1IDg2Ljg1IDU5LjgxOTggODcuMiA1OS40NjA1&#10;IDg3LjU1IDU5LjcxMTYgODcuOSA1OS45NTUgODguMjUgNjAuMDI3MSA4OC42IDU5LjcwMDIgODgu&#10;OTUgNTkuOTc2NCA4OS4zIDYwLjE2MzIgODkuNjUgNjAuMTM2NyA5MCA1OS43MjU1IDkwLjM1IDYw&#10;LjAwNDIgOTAuNyA2MC4xNTQyIDkxLjA1IDYwLjE1MzYgOTEuNCA1OS44MTIgOTEuNzUgNjAuMDYz&#10;NiA5Mi4xIDYwLjIwODEgOTIuNDUgNjAuMjg2NyA5Mi44IDU5LjkxMDcgOTMuMTUgNjAuMjI3IDkz&#10;LjUgNjAuNDY2MyA5My44NSA2MC41NjYyIDk0LjIgNjAuMjIxMSA5NC41NSA2MC41NzA4IDk0Ljkg&#10;NjAuODQxMiA5NS4yNSA2MC45MzExIDk1LjYgNjAuNjU3MyA5NS45NSA2MS4wMDMgOTYuMyA2MS4y&#10;NjI2IDk2LjY1IDYxLjM4OTYgOTcgNjEuMDY1NyA5Ny4zNSA2MS41MDM5IDk3LjcgNjEuNzkyOSA5&#10;OC4wNSA2MS45NDQ4IDk4LjQgNjEuNzI1MyA5OC43NSA2Mi4xNzY4IDk5LjEgNjIuNDQ5MiA5OS40&#10;NSA2Mi43MTA2IDk5LjggNjIuNDQxMSAxMDAuMTUgNjMuMDI3IDEwMC41IDYzLjQ1OTUgMTAwLjg1&#10;IDYzLjc3MjkgMTAxLjIgNjMuMzIxNiAxMDEuNTUgNjMuODExIDEwMS45IDY0LjM2ODUgMTAyLjI1&#10;IDY0LjY4NzcgMTAyLjYgNjQuMzIyNSAxMDIuOTUgNjQuMjk2MyAxMDMuMyA2NS40MjA1IDEwMy42&#10;NSA2NS41NTExIDEwNCA2NS4wNTQ5IDEwNC4zNSA2NS45MDIyIDEwNC43IDY2LjU2MzMgMTA1LjA1&#10;IDY1LjcxMDIgMTA1LjQgNjUuOTg3MyAxMDUuNzUgNjYuNTg0OCAxMDYuMSA2Ny40NDc1IDEwNi40&#10;NSA2Ny4xODI4IDEwNi44IDY3LjMyNTYgMTA3LjE1IDY4LjAyNzkgMTA3LjUgNjkuMDQyIDEwNy44&#10;NSA2OC4zODQzIDEwOC4yIDY4LjUzNTcgMTA4LjU1IDY5LjgxNSAxMDguOSA3MC41MDE1IDEwOS4y&#10;NSA3MC4zMjc4IDEwOS42IDcwLjE3NyAxMDkuOTUgNzAuMjkgMTEwLjMgNzAuOTk2MiAxMTAuNjUg&#10;NzAuODQyMSAxMTEgNzAuMzUzMSAxMTEuMzUgNzEuMzc0MyAxMTEuNyA3Mi40Mjc2IDExMi4wNSA3&#10;MS44NzcxIDExMi40IDcxLjgyNjMgMTEyLjc1IDczLjIxNzUgMTEzLjEgNzQuMDE3MiAxMTMuNDUg&#10;NzMuNDY5MiAxMTMuOCA3Mi44NTY0IDExNC4xNSA3NC44NzQ0IDExNC41IDc1LjUxODEgMTE0Ljg1&#10;IDc1LjAyNjkgMTE1LjIgNzQuNDk4NyAxMTUuNTUgNzUuMzI5OSAxMTUuOSA3Ny4xODU4IDExNi4y&#10;NSA3Ni4xMzY1IDExNi42IDc1LjQwNTUgMTE2Ljk1IDc2LjIxMTUgMTE3LjMgNzcuNzEwMyAxMTcu&#10;NjUgNzcuMDggMTE4IDc2LjQwNjMgMTE4LjM1IDc3LjI0OTggMTE4LjcgNzguNjk1NyAxMTkuMDUg&#10;NzguMTM3NSAxMTkuNCA3Ny40NDI1IDExOS43NSA3OC4xNzc3IDEyMC4xIDc5Ljg1MjggMTIwLjQ1&#10;IDc5LjY5OTIgMTIwLjggNzguMzA4NSAxMjEuMTUgNzguOTg5NyAxMjEuNSA4MC44Njg1IDEyMS44&#10;NSA4MC42MTkgMTIyLjIgNzkuMjQ4NiAxMjIuNTUgODAuMDUwNCAxMjIuOSA4MS42NjY5IDEyMy4y&#10;NSA4MS4wMjIyIDEyMy42IDgwLjExODIgMTIzLjk1IDgwLjg4NTEgMTI0LjMgODIuNTc4NyAxMjQu&#10;NjUgODQuMzEyIDEyNSA4MS4xMDI3IDEyNS4zNSA4MS44MzI4IDEyNS43IDgzLjQzNzcgMTI2LjA1&#10;IDgyLjc4ODYgMTI2LjQgODEuODY5NSAxMjYuNzUgODMuMTYwNyAxMjcuMSA4NC4xOTk3IDEyNy40&#10;NSA4My42MTUyIDEyNy44IDgyLjg2NzMgMTI4LjE1IDgzLjUyNDggMTI4LjUgODUuMTU4OCAxMjgu&#10;ODUgODQuNTQ5NCAxMjkuMiA4My43MzQ5IDEyOS41NSA4NC4zMzAzIDEyOS45IDg1Ljg4NTIgMTMw&#10;LjI1IDg1LjA2MzIgMTMwLjYgODQuMTA1MyAxMzAuOTUgODQuODMyNSAxMzEuMyA4Ni4zMzc4IDEz&#10;MS42NSA4NS4zNzAyIDEzMiA4NC40Nzc0IDEzMi4zNSA4NS4xNzExIDEzMi43IDg2LjQ5MDUgMTMz&#10;LjA1IDg1LjU3IDEzMy40IDg0LjYyMTEgMTMzLjc1IDg1LjM1ODkgMTM0LjEgODYuNjA1NyAxMzQu&#10;NDUgODUuNzQ4MyAxMzQuOCA4NC43NTUyIDEzNS4xNSA4NS4zODUzIDEzNS41IDg2LjY0NjggMTM1&#10;Ljg1IDg1LjgxMjggMTM2LjIgODQuOTA5NSAxMzYuNTUgODUuNDczOCAxMzYuOSA4Ni44NjkgMTM3&#10;LjI1IDg1LjkyMjIgMTM3LjYgODQuOTc1NCAxMzcuOTUgODUuNjQ1MiAxMzguMyA4Ni44Nzc5IDEz&#10;OC42NSA4Ni4wMDc4IDEzOSA4NS4xMTE1IDEzOS4zNSA4NS43MDkyIDEzOS43IDg2Ljk1MSAxNDAu&#10;MDUgODYuMTUwNCAxNDAuNCA4NS4xMTc2IDE0MC43NSA4NS42MDEzIDE0MS4xIDg2Ljg5MzcgMTQx&#10;LjQ1IDg2LjI4NTMgMTQxLjggODUuNTcyNCAxNDIuMTUgODUuODc2NCAxNDIuNSA4Ny4wOTg4IDE0&#10;Mi44NSA4Ni41NzM2IDE0My4yIDg1LjY4OTggMTQzLjU1IDg1Ljk4NTcgMTQzLjkgODcuMjczMiAx&#10;NDQuMjUgODYuNTM5NCAxNDQuNiA4NS42NTQyIDE0NC45NSA4Ni4wMjA5IDE0NS4zIDg3LjE3OTcg&#10;MTQ1LjY1IDg2LjMzNTYgMTQ2IDg1LjM4MzQgMTQ2LjM1IDg1LjgyMDkgMTQ2LjcgODYuOTQzMSAx&#10;NDcuMDUgODYuMDUyOSAxNDcuNCA4NC45MTYgMTQ3Ljc1IDg1LjE5NTggMTQ4LjEgODYuNDAyNyAx&#10;NDguNDUgODUuNjQyNCAxNDguOCA4NC42NTQ1IDE0OS4xNSA4NS4wMDk4IDE0OS41IDg2LjE2NTgg&#10;MTQ5Ljg1IDg1LjMwNjcgMTUwLjIgODQuMjk4NCAxNTAuNTUgODQuNzA1NyAxNTAuOSA4NS44NTI4&#10;IDE1MS4yNSA4NS4wNjE1IDE1MS42IDgzLjk1MTUgMTUxLjk1IDg0LjI5NDIgMTUyLjMgODUuMzcy&#10;OCAxNTIuNjUgODQuNDI0NiAxNTMgODMuMzkxOSAxNTMuMzUgODMuNjYyNyAxNTMuNyA4NC43NjEx&#10;IDE1NC4wNSA4My45MDc0IDE1NC40IDgyLjk5MDQgMTU0Ljc1IDgzLjExNzggMTU1LjEgODQuMzMw&#10;OSAxNTUuNDUgODMuNjUwMiAxNTUuOCA4Mi42MTA4IDE1Ni4xNSA4Mi44MTYyIDE1Ni41IDgzLjg3&#10;MTggMTU2Ljg1IDgzLjAxNzMgMTU3LjIgODIuMTYwOSAxNTcuNTUgODIuMjc0OCAxNTcuOSA4My4y&#10;MTc4IDE1OC4yNSA4Mi4zODE2IDE1OC42IDgxLjM0OTggMTU4Ljk1IDgxLjQxMDkgMTU5LjMgODIu&#10;NDc5NyAxNTkuNjUgODEuNjY5MSAxNjAgODAuNzIxMiAxNjAuMzUgODAuODg2IDE2MC43IDgxLjc4&#10;IDE2MS4wNSA4MC44MjM2IDE2MS40IDc5Ljc1MTggMTYxLjc1IDc5Ljk2MTkgMTYyLjEgODAuOTI0&#10;OSAxNjIuNDUgODAuMDQyMyAxNjIuOCA3OS4wMTQ0IDE2My4xNSA3OS4yMjIxIDE2My41IDgwLjAz&#10;MjQgMTYzLjg1IDc5LjA5NzcgMTY0LjIgNzguMTIyNSAxNjQuNTUgNzguMjU4NiAxNjQuOSA3OS4x&#10;MzYzIDE2NS4yNSA3OC4xOTgxIDE2NS42IDc3LjEzOTggMTY1Ljk1IDc3LjIxMiAxNjYuMyA3OC4w&#10;ODYxIDE2Ni42NSA3Ny4xNjQ3IDE2NyA3NS45NzI4IDE2Ny4zNSA3Ni4wMzE1IDE2Ny43IDc2Ljg0&#10;NiAxNjguMDUgNzUuODc2MyAxNjguNCA3NC43ODM4IDE2OC43NSA3NC45NjkgMTY5LjEgNzUuNzc5&#10;NyAxNjkuNDUgNzQuODU3NSAxNjkuOCA3My45MTU2IDE3MC4xNSA3NC4xMjQ5IDE3MC41IDc1LjAw&#10;MjEgMTcwLjg1IDc0LjIwMiAxNzEuMiA3My4yMDA3IDE3MS41NSA3My4zODQzIDE3MS45IDc0LjEz&#10;MzQgMTcyLjI1IDczLjI5MjMgMTcyLjYgNzIuMzc3OCAxNzIuOTUgNzIuNDk3NiAxNzMuMyA3My4y&#10;NzA5IDE3My42NSA3Mi40OTQ4IDE3NCA3MS40OTA0IDE3NC4zNSA3MS42NzA4IDE3NC43IDcyLjM4&#10;MTIgMTc1LjA1IDcxLjUyNyAxNzUuNCA3MC41MTU4IDE3NS43NSA3MC42ODY0IDE3Ni4xIDcxLjQx&#10;MjQgMTc2LjQ1IDcwLjU5NTcgMTc2LjggNjkuNjYxOCAxNzcuMTUgNjkuODY1NCAxNzcuNSA3MC41&#10;OTE2IDE3Ny44NSA2OS44MyAxNzguMiA2OC44NiAxNzguNTUgNjkuMDQ3MSAxNzguOSA2OS43ODY1&#10;IDE3OS4yNSA2OS4wMjIxIDE3OS42IDY4LjE2MjkgMTc5Ljk1IDY4LjM4MTIgMTgwLjMgNjkuMTAy&#10;OCAxODAuNjUgNjguMzI2MiAxODEgNjcuNDM3MSAxODEuMzUgNjcuNjc1OCAxODEuNyA2OC40NDUz&#10;IDE4Mi4wNSA2Ny42ODQ5IDE4Mi40IDY2LjgxMDUgMTgyLjc1IDY3LjEwMjYgMTgzLjEgNjcuNzUw&#10;OSAxODMuNDUgNjYuOTY2OCIgc3Ryb2tlPSIjRDk1MzE5IiBmaWxsPSJub25lIiBmaWxsLXJ1bGU9&#10;ImV2ZW5vZGQiLz48cGF0aCBkPSJNNjUuNSA0OC44MjQxIDY1Ljg1IDQ5LjE0MDkgNjYuMiA0OS42&#10;MDU1IDY2LjU1IDQ5LjY2NjkgNjYuOSA0OS44NjQ0IDY3LjI1IDUwLjExMzYgNjcuNiA1MC41MTg5&#10;IDY3Ljk1IDUwLjU2NTEgNjguMyA1MC42ODggNjguNjUgNTEuMDExNiA2OSA1MS40MjUyIDY5LjM1&#10;IDUxLjUwNjEgNjkuNyA1MS42NCA3MC4wNSA1MS44ODcxIDcwLjQgNTIuMjgyMyA3MC43NSA1Mi4z&#10;MTE5IDcxLjEgNTIuMzk5NCA3MS40NSA1Mi42NzIzIDcxLjggNTMuMTAyNiA3Mi4xNSA1My4xMjcg&#10;NzIuNSA1My4yNzM4IDcyLjg1IDUzLjUyNTMgNzMuMiA1My45MDYyIDczLjU1IDUzLjkxNDMgNzMu&#10;OSA1My45Nzk3IDc0LjI1IDU0LjIzNzggNzQuNiA1NC42Nzc2IDc0Ljk1IDU0LjY2ODggNzUuMyA1&#10;NC43OTg1IDc1LjY1IDU1LjE1MDcgNzYgNTUuNTc0NyA3Ni4zNSA1NS41NzYyIDc2LjcgNTUuNzIw&#10;NyA3Ny4wNSA1Ni4wMDkxIDc3LjQgNTYuNDczIDc3Ljc1IDU2LjUzNzYgNzguMSA1Ni42MjE0IDc4&#10;LjQ1IDU2Ljk3NiA3OC44IDU3LjUxODQgNzkuMTUgNTcuNTMwNiA3OS41IDU3LjY2MTUgNzkuODUg&#10;NTcuOTYyMiA4MC4yIDU4LjQwNCA4MC41NSA1OC40NDMzIDgwLjkgNTguNTgwNiA4MS4yNSA1OC45&#10;MDc2IDgxLjYgNTkuNDE2NCA4MS45NSA1OS41MDgzIDgyLjMgNTkuNjg3NCA4Mi42NSA2MC4wNDU3&#10;IDgzIDYwLjYzNDcgODMuMzUgNjAuNzU3OSA4My43IDYwLjk1OSA4NC4wNSA2MS4zNDc3IDg0LjQg&#10;NjEuOTAwNCA4NC43NSA2MS45ODY3IDg1LjEgNjIuMjI2NyA4NS40NSA2Mi42MDYxIDg1LjggNjMu&#10;MjA0OCA4Ni4xNSA2My4yOTAxIDg2LjUgNjMuNTM0MiA4Ni44NSA2My45NTUzIDg3LjIgNjQuNTk5&#10;NyA4Ny41NSA2NC43NjA0IDg3LjkgNjUuMDEzOCA4OC4yNSA2NS40NTA0IDg4LjYgNjYuMTI1MyA4&#10;OC45NSA2Ni4zNTAzIDg5LjMgNjYuNjM0OSA4OS42NSA2Ny4xNTkyIDkwIDY3Ljg3MDkgOTAuMzUg&#10;NjguMDY0NCA5MC43IDY4LjQ0NTkgOTEuMDUgNjguOTkyMSA5MS40IDY5LjY2NzYgOTEuNzUgNjku&#10;ODkyOCA5Mi4xIDcwLjMwNzQgOTIuNDUgNzAuODY0OSA5Mi44IDcxLjYzMDUgOTMuMTUgNzEuOTAw&#10;NCA5My41IDcyLjM2MzcgOTMuODUgNzIuOTM2NSA5NC4yIDczLjczNjYgOTQuNTUgNzQuMTQwNSA5&#10;NC45IDc0LjYwNDYgOTUuMjUgNzUuMjAyNyA5NS42IDc2LjAyMjIgOTUuOTUgNzYuMzQ0NCA5Ni4z&#10;IDc2Ljc3NTcgOTYuNjUgNzcuMzk3OSA5NyA3OC4yMzAzIDk3LjM1IDc4LjU2ODcgOTcuNyA3OS4w&#10;NzE1IDk4LjA1IDc5LjczMjYgOTguNCA4MC41NDc5IDk4Ljc1IDgwLjkyMDYgOTkuMSA4MS4zODg4&#10;IDk5LjQ1IDgxLjkzOTMgOTkuOCA4Mi44MjExIDEwMC4xNSA4My4yMDA0IDEwMC41IDgzLjYyOTYg&#10;MTAwLjg1IDg0LjI3NyAxMDEuMiA4NS40MTIxIDEwMS41NSA4NS42ODgxIDEwMS45IDg2LjEyMjkg&#10;MTAyLjI1IDg2LjczMjQgMTAyLjYgODcuODg0NiAxMDIuOTUgODguNDkzNCAxMDMuMyA4OC40NjQx&#10;IDEwMy42NSA4OS4yMzE1IDEwNCA5MC4zMTAyIDEwNC4zNSA5MC40MjI2IDEwNC43IDkwLjc0MjYg&#10;MTA1LjA1IDkyLjExNzcgMTA1LjQgOTIuNzU3MyAxMDUuNzUgOTMuMDQxOCAxMDYuMSA5My4xOTUg&#10;MTA2LjQ1IDk0LjI1NjEgMTA2LjggOTQuOTkwMiAxMDcuMTUgOTUuMTU1NiAxMDcuNSA5NC45OTgy&#10;IDEwNy44NSA5Ni4yNTQ0IDEwOC4yIDk2Ljc5MzQgMTA4LjU1IDk2LjQ0IDEwOC45IDk2LjMwODIg&#10;MTA5LjI1IDk3LjM2ODQgMTA5LjYgOTcuODM4MiAxMDkuOTUgOTguNjE2NSAxMTAuMyA5OC4zODc4&#10;IDExMC42NSA5OS4yODEgMTExIDEwMC4wNzggMTExLjM1IDk5LjU2NDUgMTExLjcgOTguODg0IDEx&#10;Mi4wNSAxMDAuMTUzIDExMi40IDEwMC43MjEgMTEyLjc1IDk5LjcyNTggMTEzLjEgOTkuMTkzOCAx&#10;MTMuNDUgMTAwLjExNyAxMTMuOCAxMDAuODg4IDExNC4xNSA5OS4yMjY1IDExNC41IDk4LjU2Mjkg&#10;MTE0Ljg1IDk5LjMzMzkgMTE1LjIgMTAwLjA3MSAxMTUuNTUgOTkuMTc1OCAxMTUuOSA5Ny42OTUz&#10;IDExNi4yNSA5OC41MzkyIDExNi42IDk5LjEzMzQgMTE2Ljk1IDk4LjMyOTUgMTE3LjMgOTYuNzU4&#10;IDExNy42NSA5Ny4zMjc0IDExOCA5Ny45MTk4IDExOC4zNSA5Ni45ODA0IDExOC43IDk1LjUyNyAx&#10;MTkuMDUgOTUuODg5NiAxMTkuNCA5Ni4zODY2IDExOS43NSA5NS41MDA1IDEyMC4xIDkzLjYyMjYg&#10;MTIwLjQ1IDkzLjc4MSAxMjAuOCA5NC41ODg4IDEyMS4xNSA5My41NjAyIDEyMS41IDkxLjY3OTEg&#10;MTIxLjg1IDkxLjU3MDQgMTIyLjIgOTIuNTYxOCAxMjIuNTUgOTEuNjQ3MyAxMjIuOSA5MC4wNjM0&#10;IDEyMy4yNSA5MC4yMzY3IDEyMy42IDkwLjYwMTggMTIzLjk1IDg5LjcwNjYgMTI0LjMgODguMDM4&#10;OSAxMjQuNjUgODUuNjA5OSAxMjUgODguNDQ2MSAxMjUuMzUgODcuNzE0MiAxMjUuNyA4Ni4xNDg1&#10;IDEyNi4wNSA4Ni4yOTc1IDEyNi40IDg2LjcyMzQgMTI2Ljc1IDg1LjU1MjQgMTI3LjEgODQuMTk4&#10;MSAxMjcuNDUgODQuNDUzNCAxMjcuOCA4NC42MzQ5IDEyOC4xNSA4My44NTQ1IDEyOC41IDgyLjI3&#10;MTYgMTI4Ljg1IDgyLjM3MjYgMTI5LjIgODIuNzE0NSAxMjkuNTUgODEuODUyNCAxMjkuOSA4MC40&#10;NDcxIDEzMC4yNSA4MC43NTc2IDEzMC42IDgxLjE4NDQgMTMwLjk1IDgwLjQxOTQgMTMxLjMgNzgu&#10;OTcyOSAxMzEuNjUgNzkuNDEwMSAxMzIgNzkuODAwOCAxMzIuMzUgNzkuMDU0OSAxMzIuNyA3Ny43&#10;MjAzIDEzMy4wNSA3OC4yMDg0IDEzMy40IDc4LjcwNDMgMTMzLjc1IDc4LjAzNjIgMTM0LjEgNzYu&#10;NzUwMSAxMzQuNDUgNzcuMTgxOSAxMzQuOCA3Ny42NTM5IDEzNS4xNSA3Ny4wNTIgMTM1LjUgNzUu&#10;ODAwOCAxMzUuODUgNzYuMjUzIDEzNi4yIDc2LjY5MyAxMzYuNTUgNzYuMTAzOSAxMzYuOSA3NC44&#10;NjExIDEzNy4yNSA3NS4zNDk4IDEzNy42IDc1Ljg1MDIgMTM3Ljk1IDc1LjE4MTIgMTM4LjMgNzQu&#10;MDEwMiAxMzguNjUgNzQuNTAwNSAxMzkgNzQuOTQ4OCAxMzkuMzUgNzQuMzU0OCAxMzkuNyA3My4y&#10;MzA5IDE0MC4wNSA3My42NzY3IDE0MC40IDc0LjE4NjkgMTQwLjc1IDczLjgwNTcgMTQxLjEgNzIu&#10;NTY3NSAxNDEuNDUgNzIuODU5MyAxNDEuOCA3My4zMDc3IDE0Mi4xNSA3Mi45OTE3IDE0Mi41IDcx&#10;LjgzIDE0Mi44NSA3Mi4wNDc3IDE0My4yIDcyLjUxNDMgMTQzLjU1IDcyLjE1NDYgMTQzLjkgNzAu&#10;OTI4MSAxNDQuMjUgNzEuMzM5MSAxNDQuNiA3MS45MzA3IDE0NC45NSA3MS40NzEgMTQ1LjMgNzAu&#10;NDA4OCAxNDUuNjUgNzAuOTIzOCAxNDYgNzEuNDQ0IDE0Ni4zNSA3MC45ODg2IDE0Ni43IDY5Ljg4&#10;ODEgMTQ3LjA1IDcwLjQwMzQgMTQ3LjQgNzAuOTU0NCAxNDcuNzUgNzAuNTUyIDE0OC4xIDY5LjM2&#10;OTcgMTQ4LjQ1IDY5LjY5NDMgMTQ4LjggNzAuMTIwMyAxNDkuMTUgNjkuNjIzMSAxNDkuNSA2OC41&#10;NjI3IDE0OS44NSA2OC44NDIgMTUwLjIgNjkuMTc3NiAxNTAuNTUgNjguNjk1MiAxNTAuOSA2Ny42&#10;MjEzIDE1MS4yNSA2Ny44NzQxIDE1MS42IDY4LjIwNTUgMTUxLjk1IDY3LjY4NDcgMTUyLjMgNjYu&#10;Njg0MyAxNTIuNjUgNjYuODc0NCAxNTMgNjcuMTMwNCAxNTMuMzUgNjYuNjI1OCAxNTMuNyA2NS41&#10;NTE5IDE1NC4wNSA2NS41NzM4IDE1NC40IDY1LjYyNDEgMTU0Ljc1IDY1LjEyNTUgMTU1LjEgNjMu&#10;OTcwOCAxNTUuNDUgNjMuODYyIDE1NS44IDYzLjkxMjEgMTU2LjE1IDYzLjM2ODEgMTU2LjUgNjIu&#10;MjgwMSAxNTYuODUgNjIuMjI2OSAxNTcuMiA2Mi4yMzIzIDE1Ny41NSA2MS43MDQgMTU3LjkgNjAu&#10;NjE0MiAxNTguMjUgNjAuNDUzNyAxNTguNiA2MC40MTY5IDE1OC45NSA1OS44MTkxIDE1OS4zIDU4&#10;LjcxMjUgMTU5LjY1IDU4LjQ3NSAxNjAgNTguMzkyNiAxNjAuMzUgNTcuNjYyIDE2MC43IDU2LjUx&#10;MjMgMTYxLjA1IDU2LjI4MSAxNjEuNCA1Ni4wOTM1IDE2MS43NSA1NS4zMzIxIDE2Mi4xIDU0LjE3&#10;NDEgMTYyLjQ1IDUzLjg4OTYgMTYyLjggNTMuNjM3NyAxNjMuMTUgNTIuOTA0NyAxNjMuNSA1MS44&#10;MjA5IDE2My44NSA1MS41Mjg2IDE2NC4yIDUxLjMwMjQgMTY0LjU1IDUwLjU5NTcgMTY0LjkgNDku&#10;NTU0MSAxNjUuMjUgNDkuMjY0NSAxNjUuNiA0OS4wNDcxIDE2NS45NSA0OC4zNTA5IDE2Ni4zIDQ3&#10;LjI4NjcgMTY2LjY1IDQ2Ljk2OCAxNjcgNDYuNzM0MyAxNjcuMzUgNDYuMDA1NiAxNjcuNyA0NC45&#10;ODc1IDE2OC4wNSA0NC42NTQ3IDE2OC40IDQ0LjM3MjMgMTY4Ljc1IDQzLjY5OTMgMTY5LjEgNDIu&#10;Njk1NiAxNjkuNDUgNDIuMjk0NiAxNjkuOCA0Mi4wMDc5IDE3MC4xNSA0MS4yODM3IDE3MC41IDQw&#10;LjI1MTEgMTcwLjg1IDM5Ljg5MzcgMTcxLjIgMzkuNjEyOCAxNzEuNTUgMzguOTA3MSAxNzEuOSAz&#10;Ny44MzI2IDE3Mi4yNSAzNy40NzQ3IDE3Mi42IDM3LjE2NyAxNzIuOTUgMzYuNDkxMiAxNzMuMyAz&#10;NS40NjA2IDE3My42NSAzNS4xNDYxIDE3NCAzNC44NzcyIDE3NC4zNSAzNC4xNjcgMTc0LjcgMzMu&#10;MTAyOSAxNzUuMDUgMzIuODQwOSAxNzUuNCAzMi42NTc0IDE3NS43NSAzMi4wMzI3IDE3Ni4xIDMx&#10;LjEyNTkgMTc2LjQ1IDMwLjkwMTcgMTc2LjggMzAuNzY3MyAxNzcuMTUgMzAuMTgwOSAxNzcuNSAy&#10;OS4yOTc4IDE3Ny44NSAyOS4wODI2IDE3OC4yIDI4Ljk3OTUgMTc4LjU1IDI4LjQxMDQgMTc4Ljkg&#10;MjcuNTMwMiAxNzkuMjUgMjcuNDEwNiAxNzkuNiAyNy4yNjEzIDE3OS45NSAyNi43NTI3IDE4MC4z&#10;IDI1Ljg1OTIgMTgwLjY1IDI1Ljc5MjggMTgxIDI1Ljc1MTggMTgxLjM1IDI1LjI1MDIgMTgxLjcg&#10;MjQuMzQ4NCAxODIuMDUgMjQuMzExNSAxODIuNCAyNC4zMzEgMTgyLjc1IDIzLjgzNTMgMTgzLjEg&#10;MjMuMDMxNCAxODMuNDUgMjMiIHN0cm9rZT0iI0VEQjEyMCIgZmlsbD0ibm9uZSIgZmlsbC1ydWxl&#10;PSJldmVub2RkIi8+PC9nPjxnIHN0cm9rZT0iI0ZGRkZGRiIgZmlsbD0iI0ZGRkZGRiI+PHBhdGgg&#10;ZD0iTTQxMiAyODYgNDEyIDI2NCAxNzMgMjY0IDE3MyAyODZaIiBzdHJva2U9Im5vbmUiLz48L2c+&#10;PGcgZm9udC1mYW1pbHk9IlRpbWVzIE5ldyBSb21hbiIgZm9udC1zaXplPSIxMy4zMzMzIiB0cmFu&#10;c2Zvcm09InRyYW5zbGF0ZSgyMzEuOTM1IDI3NSkiPjxwYXRoIGQ9Ik04Ljc4MTIgNSA2LjQ4NDQg&#10;NSAzLjU3ODEgMC45Njg4QzMuMzU5MzcgMC45NzkyIDMuMTgyMyAwLjk4NDQgMy4wNDY5IDAuOTg0&#10;NCAyLjk5NDgzIDAuOTg0NCAyLjkzNzUzIDAuOTg0NCAyLjg3NSAwLjk4NDQgMi44MTI0NyAwLjk4&#10;NDQgMi43NDQ3NyAwLjk3OTIgMi42NzE5IDAuOTY4OEwyLjY3MTkgMy40Njg4QzIuNjcxOSA0LjAx&#10;MDQgMi43MjkyIDQuMzQ4OTMgMi44NDM4IDQuNDg0NCAzLjAxMDQ3IDQuNjcxODcgMy4yNTUyMyA0&#10;Ljc2NTYgMy41NzgxIDQuNzY1NkwzLjkwNjIgNC43NjU2IDMuOTA2MiA1IDAuMjE4OCA1IDAuMjE4&#10;OCA0Ljc2NTYgMC41NDY5IDQuNzY1NkMwLjkxMTUgNC43NjU2IDEuMTcxOSA0LjY0NTggMS4zMjgx&#10;IDQuNDA2MiAxLjQxMTQzIDQuMjgxMjcgMS40NTMxIDMuOTY4OCAxLjQ1MzEgMy40Njg4TDEuNDUz&#10;MS0yLjA3ODFDMS40NTMxLTIuNjE5NzcgMS4zOTU4LTIuOTU4MzMgMS4yODEyLTMuMDkzOCAxLjEx&#10;NDUzLTMuMjgxMjcgMC44Njk3NjctMy4zNzUgMC41NDY5LTMuMzc1TDAuMjE4OC0zLjM3NSAwLjIx&#10;ODgtMy42MDk0IDMuMzU5NC0zLjYwOTRDNC4yNzYwNy0zLjYwOTQgNC45NTA1My0zLjU0MTY3IDUu&#10;MzgyOC0zLjQwNjIgNS44MTUwNy0zLjI3MDggNi4xODIyNy0zLjAyNjAzIDYuNDg0NC0yLjY3MTkg&#10;Ni43ODY0Ny0yLjMxNzcgNi45Mzc1LTEuODkwNiA2LjkzNzUtMS4zOTA2IDYuOTM3NS0wLjg1OTQg&#10;Ni43NjU2My0wLjQwMTA2NyA2LjQyMTktMC4wMTU2IDYuMDc4MSAwLjM2OTggNS41NDE2MyAwLjY0&#10;NTgzMyA0LjgxMjUgMC44MTI1TDYuNTkzOCAzLjI4MTJDNyAzLjg0MzczIDcuMzQ4OTMgNC4yMTg3&#10;MyA3LjY0MDYgNC40MDYyIDcuOTMyMjcgNC41OTM3MyA4LjMxMjQ3IDQuNzEzNTMgOC43ODEyIDQu&#10;NzY1Nkw4Ljc4MTIgNVpNMi42NzE5IDAuNTc4MUMyLjc1NTIzIDAuNTc4MSAyLjgyNTUzIDAuNTc4&#10;MSAyLjg4MjggMC41NzgxIDIuOTQwMTMgMC41NzgxIDIuOTg5NiAwLjU3ODEgMy4wMzEyIDAuNTc4&#10;MSAzLjg1NDEzIDAuNTc4MSA0LjQ3MzkzIDAuNDAxMDMzIDQuODkwNiAwLjA0NjkgNS4zMDcyNy0w&#10;LjMwNzMgNS41MTU2LTAuNzYwNDMzIDUuNTE1Ni0xLjMxMjUgNS41MTU2LTEuODQzNzcgNS4zNDYz&#10;My0yLjI3ODY3IDUuMDA3OC0yLjYxNzIgNC42NjkyNy0yLjk1NTczIDQuMjIzOTctMy4xMjUgMy42&#10;NzE5LTMuMTI1IDMuNDIxOS0zLjEyNSAzLjA4ODU3LTMuMDgzMzMgMi42NzE5LTNMMi42NzE5IDAu&#10;NTc4MVpNOS4wNTEyLTAuODEyNSAxMS43ODU2LTAuODEyNSAxMS43ODU2LTAuNTc4MUMxMS42MDg1&#10;LTAuNTc4MSAxMS40ODYxLTAuNTQ5NDY3IDExLjQxODQtMC40OTIyIDExLjM1MDctMC40MzQ4Njcg&#10;MTEuMzE2OC0wLjM1NDEzMyAxMS4zMTY4LTAuMjUgMTEuMzE2OC0wLjE1NjI2NyAxMS4zODk3IDAg&#10;MTEuNTM1NiAwLjIxODggMTEuNTg3NyAwLjI4MTI2NyAxMS42NjA2IDAuMzg1NCAxMS43NTQzIDAu&#10;NTMxMkwxMi4xNjA2IDEuMTg3NSAxMi42NDUgMC41MzEyQzEyLjk0NzEgMC4xMTQ1MzMgMTMuMDk4&#10;MS0wLjE1MTA2NyAxMy4wOTgxLTAuMjY1NiAxMy4wOTgxLTAuMzQ4OTMzIDEzLjA2MTYtMC40MjE4&#10;NjcgMTIuOTg4Ny0wLjQ4NDQgMTIuOTE1OC0wLjU0Njg2NyAxMi44MDEyLTAuNTc4MSAxMi42NDUt&#10;MC41NzgxTDEyLjY0NS0wLjgxMjUgMTQuNTk4MS0wLjgxMjUgMTQuNTk4MS0wLjU3ODFDMTQuNDAw&#10;Mi0wLjU2NzcgMTQuMjIzMS0wLjUxMDQgMTQuMDY2OC0wLjQwNjIgMTMuODU4NS0wLjI2MDQgMTMu&#10;NTcyIDAuMDUyMDY2NyAxMy4yMDc1IDAuNTMxMkwxMi40MjYyIDEuNTkzOCAxMy44NjM3IDMuNjcx&#10;OUMxNC4yMTc5IDQuMTgyMyAxNC40NzMxIDQuNDg5NiAxNC42MjkzIDQuNTkzOCAxNC43ODU2IDQu&#10;Njk3OTMgMTQuOTgzNSA0Ljc1NTIgMTUuMjIzMSA0Ljc2NTZMMTUuMjIzMSA1IDEyLjQ3MzEgNSAx&#10;Mi40NzMxIDQuNzY1NkMxMi42NzEgNC43NjU2IDEyLjgyMjEgNC43MjM5MyAxMi45MjYyIDQuNjQw&#10;NiAxMy4wMDk1IDQuNTg4NTMgMTMuMDUxMiA0LjUxMDQgMTMuMDUxMiA0LjQwNjIgMTMuMDUxMiA0&#10;LjMxMjQ3IDEyLjkxNTggNC4wNjc3IDEyLjY0NSAzLjY3MTlMMTEuNzg1NiAyLjQyMTkgMTAuODQ4&#10;MSAzLjY3MTlDMTAuNTY2OCA0LjA1NzMgMTAuNDI2MiA0LjI4NjQ3IDEwLjQyNjIgNC4zNTk0IDEw&#10;LjQyNjIgNC40NjM1MyAxMC40NzMxIDQuNTU3MjcgMTAuNTY2OCA0LjY0MDYgMTAuNjYwNiA0Ljcy&#10;MzkzIDEwLjgwMTIgNC43NjU2IDEwLjk4ODcgNC43NjU2TDEwLjk4ODcgNSA5LjA5ODEgNSA5LjA5&#10;ODEgNC43NjU2QzkuMjQzOSA0Ljc0NDggOS4zNzQxIDQuNjkyNzMgOS40ODg3IDQuNjA5NCA5LjY1&#10;NTM3IDQuNDg0NCA5LjkyNjIgNC4xNzE5IDEwLjMwMTIgMy42NzE5TDExLjUyIDIuMDQ2OSAxMC40&#10;MjYyIDAuNDUzMUMxMC4xMTM3LTAuMDA1MjMzMzMgOS44NzE1My0wLjI5MTY2NyA5LjY5OTYtMC40&#10;MDYyIDkuNTI3NzMtMC41MjA4IDkuMzExNi0wLjU3ODEgOS4wNTEyLTAuNTc4MUw5LjA1MTItMC44&#10;MTI1WiIgc3Ryb2tlPSJub25lIi8+PC9nPjxnIHN0cm9rZT0iIzAwNzJCRCIgc3Ryb2tlLXdpZHRo&#10;PSIwLjgzMzMiIHN0cm9rZS1saW5lY2FwPSJidXR0IiBzdHJva2UtbGluZWpvaW49InJvdW5kIiBm&#10;aWxsPSIjMDA3MkJEIj48bGluZSB4MT0iMTc4LjAxNiIgeTE9IjI3NSIgeDI9IjIyOC4xNzMiIHky&#10;PSIyNzUiIGZpbGw9Im5vbmUiLz48L2c+PGcgZm9udC1mYW1pbHk9IlRpbWVzIE5ldyBSb21hbiIg&#10;Zm9udC1zaXplPSIxMy4zMzMzIiB0cmFuc2Zvcm09InRyYW5zbGF0ZSgzMTEuOTM2IDI3NSkiPjxw&#10;YXRoIGQ9Ik04Ljc4MTIgNSA2LjQ4NDQgNSAzLjU3ODEgMC45Njg4QzMuMzU5MzcgMC45NzkyIDMu&#10;MTgyMyAwLjk4NDQgMy4wNDY5IDAuOTg0NCAyLjk5NDgzIDAuOTg0NCAyLjkzNzUzIDAuOTg0NCAy&#10;Ljg3NSAwLjk4NDQgMi44MTI0NyAwLjk4NDQgMi43NDQ3NyAwLjk3OTIgMi42NzE5IDAuOTY4OEwy&#10;LjY3MTkgMy40Njg4QzIuNjcxOSA0LjAxMDQgMi43MjkyIDQuMzQ4OTMgMi44NDM4IDQuNDg0NCAz&#10;LjAxMDQ3IDQuNjcxODcgMy4yNTUyMyA0Ljc2NTYgMy41NzgxIDQuNzY1NkwzLjkwNjIgNC43NjU2&#10;IDMuOTA2MiA1IDAuMjE4OCA1IDAuMjE4OCA0Ljc2NTYgMC41NDY5IDQuNzY1NkMwLjkxMTUgNC43&#10;NjU2IDEuMTcxOSA0LjY0NTggMS4zMjgxIDQuNDA2MiAxLjQxMTQzIDQuMjgxMjcgMS40NTMxIDMu&#10;OTY4OCAxLjQ1MzEgMy40Njg4TDEuNDUzMS0yLjA3ODFDMS40NTMxLTIuNjE5NzcgMS4zOTU4LTIu&#10;OTU4MzMgMS4yODEyLTMuMDkzOCAxLjExNDUzLTMuMjgxMjcgMC44Njk3NjctMy4zNzUgMC41NDY5&#10;LTMuMzc1TDAuMjE4OC0zLjM3NSAwLjIxODgtMy42MDk0IDMuMzU5NC0zLjYwOTRDNC4yNzYwNy0z&#10;LjYwOTQgNC45NTA1My0zLjU0MTY3IDUuMzgyOC0zLjQwNjIgNS44MTUwNy0zLjI3MDggNi4xODIy&#10;Ny0zLjAyNjAzIDYuNDg0NC0yLjY3MTkgNi43ODY0Ny0yLjMxNzcgNi45Mzc1LTEuODkwNiA2Ljkz&#10;NzUtMS4zOTA2IDYuOTM3NS0wLjg1OTQgNi43NjU2My0wLjQwMTA2NyA2LjQyMTktMC4wMTU2IDYu&#10;MDc4MSAwLjM2OTggNS41NDE2MyAwLjY0NTgzMyA0LjgxMjUgMC44MTI1TDYuNTkzOCAzLjI4MTJD&#10;NyAzLjg0MzczIDcuMzQ4OTMgNC4yMTg3MyA3LjY0MDYgNC40MDYyIDcuOTMyMjcgNC41OTM3MyA4&#10;LjMxMjQ3IDQuNzEzNTMgOC43ODEyIDQuNzY1Nkw4Ljc4MTIgNVpNMi42NzE5IDAuNTc4MUMyLjc1&#10;NTIzIDAuNTc4MSAyLjgyNTUzIDAuNTc4MSAyLjg4MjggMC41NzgxIDIuOTQwMTMgMC41NzgxIDIu&#10;OTg5NiAwLjU3ODEgMy4wMzEyIDAuNTc4MSAzLjg1NDEzIDAuNTc4MSA0LjQ3MzkzIDAuNDAxMDMz&#10;IDQuODkwNiAwLjA0NjkgNS4zMDcyNy0wLjMwNzMgNS41MTU2LTAuNzYwNDMzIDUuNTE1Ni0xLjMx&#10;MjUgNS41MTU2LTEuODQzNzcgNS4zNDYzMy0yLjI3ODY3IDUuMDA3OC0yLjYxNzIgNC42NjkyNy0y&#10;Ljk1NTczIDQuMjIzOTctMy4xMjUgMy42NzE5LTMuMTI1IDMuNDIxOS0zLjEyNSAzLjA4ODU3LTMu&#10;MDgzMzMgMi42NzE5LTNMMi42NzE5IDAuNTc4MVpNOC45NTc1LTAuODEyNSAxMS42NjA2LTAuODEy&#10;NSAxMS42NjA2LTAuNTc4MSAxMS41MzU2LTAuNTc4MUMxMS4zNDgxLTAuNTc4MSAxMS4yMDQ4LTAu&#10;NTM2NDMzIDExLjEwNTktMC40NTMxIDExLjAwNy0wLjM2OTc2NyAxMC45NTc1LTAuMjY1NiAxMC45&#10;NTc1LTAuMTQwNiAxMC45NTc1IDAuMDE1NjY2NyAxMS4wMzA0IDAuMjM5NiAxMS4xNzYyIDAuNTMx&#10;MkwxMi41ODI1IDMuNDY4OCAxMy44OTUgMC4yNjU2QzEzLjk1NzUgMC4wODg1MzMzIDEzLjk4ODct&#10;MC4wODMzMzMzIDEzLjk4ODctMC4yNSAxMy45ODg3LTAuMzMzMzMzIDEzLjk3ODMtMC4zOTA2MzMg&#10;MTMuOTU3NS0wLjQyMTkgMTMuOTE1OC0wLjQ3Mzk2NyAxMy44NjExLTAuNTEzMDMzIDEzLjc5MzQt&#10;MC41MzkxIDEzLjcyNTctMC41NjUxIDEzLjU5ODEtMC41NzgxIDEzLjQxMDYtMC41NzgxTDEzLjQx&#10;MDYtMC44MTI1IDE1LjMwMTItMC44MTI1IDE1LjMwMTItMC41NzgxQzE1LjE0NDktMC41NTczIDE1&#10;LjAyNTEtMC41MjM0NjcgMTQuOTQxOC0wLjQ3NjYgMTQuODU4NS0wLjQyOTY2NyAxNC43NjQ3LTAu&#10;MzMzMyAxNC42NjA2LTAuMTg3NSAxNC42MTg5LTAuMTM1NDMzIDE0LjU0NiAwLjAyNjAzMzMgMTQu&#10;NDQxOCAwLjI5NjlMMTIuMDgyNSA2LjA5MzhDMTEuODUzMyA2LjY1NjI3IDExLjU1MzggNy4wODMz&#10;MyAxMS4xODQgNy4zNzUgMTAuODE0MiA3LjY2NjY3IDEwLjQ1NzQgNy44MTI1IDEwLjExMzcgNy44&#10;MTI1IDkuODYzNyA3LjgxMjUgOS42NTc5NyA3LjczOTYgOS40OTY1IDcuNTkzOCA5LjMzNTAzIDcu&#10;NDQ3OTMgOS4yNTQzIDcuMjgxMjcgOS4yNTQzIDcuMDkzOCA5LjI1NDMgNi45MTY2NyA5LjMxMTYg&#10;Ni43NzM0MyA5LjQyNjIgNi42NjQxIDkuNTQwOCA2LjU1NDcgOS43MDIyNyA2LjUgOS45MTA2IDYu&#10;NSAxMC4wNDYgNi41IDEwLjIzMzUgNi41NDY4NyAxMC40NzMxIDYuNjQwNiAxMC42NTAyIDYuNzAz&#10;MTMgMTAuNzU5NSA2LjczNDQgMTAuODAxMiA2LjczNDQgMTAuOTI2MiA2LjczNDQgMTEuMDY0MiA2&#10;LjY2OTMgMTEuMjE1MyA2LjUzOTEgMTEuMzY2MyA2LjQwODkgMTEuNTE0NyA2LjE1NjI3IDExLjY2&#10;MDYgNS43ODEyTDEyLjA4MjUgNC43NjU2IDkuOTg4NyAwLjM5MDZDOS45MjYyMyAwLjI1NTIgOS44&#10;MjcyNyAwLjA4ODUzMzMgOS42OTE4LTAuMTA5NCA5LjU3NzI3LTAuMjU1MiA5LjQ4ODczLTAuMzU0&#10;MTMzIDkuNDI2Mi0wLjQwNjIgOS4zMzI0Ny0wLjQ2ODczMyA5LjE3NjIzLTAuNTI2MDMzIDguOTU3&#10;NS0wLjU3ODFMOC45NTc1LTAuODEyNVoiIHN0cm9rZT0ibm9uZSIvPjwvZz48ZyBzdHJva2U9IiNE&#10;OTUzMTkiIHN0cm9rZS13aWR0aD0iMC44MzMzIiBzdHJva2UtbGluZWNhcD0iYnV0dCIgc3Ryb2tl&#10;LWxpbmVqb2luPSJyb3VuZCIgZmlsbD0iI0Q5NTMxOSI+PGxpbmUgeDE9IjI1OC4wMTciIHkxPSIy&#10;NzUiIHgyPSIzMDguMTc0IiB5Mj0iMjc1IiBmaWxsPSJub25lIi8+PC9nPjxnIGZvbnQtZmFtaWx5&#10;PSJUaW1lcyBOZXcgUm9tYW4iIGZvbnQtc2l6ZT0iMTMuMzMzMyIgdHJhbnNmb3JtPSJ0cmFuc2xh&#10;dGUoMzkxLjkzNyAyNzUpIj48cGF0aCBkPSJNOC43ODEyIDUgNi40ODQ0IDUgMy41NzgxIDAuOTY4&#10;OEMzLjM1OTM3IDAuOTc5MiAzLjE4MjMgMC45ODQ0IDMuMDQ2OSAwLjk4NDQgMi45OTQ4MyAwLjk4&#10;NDQgMi45Mzc1MyAwLjk4NDQgMi44NzUgMC45ODQ0IDIuODEyNDcgMC45ODQ0IDIuNzQ0NzcgMC45&#10;NzkyIDIuNjcxOSAwLjk2ODhMMi42NzE5IDMuNDY4OEMyLjY3MTkgNC4wMTA0IDIuNzI5MiA0LjM0&#10;ODkzIDIuODQzOCA0LjQ4NDQgMy4wMTA0NyA0LjY3MTg3IDMuMjU1MjMgNC43NjU2IDMuNTc4MSA0&#10;Ljc2NTZMMy45MDYyIDQuNzY1NiAzLjkwNjIgNSAwLjIxODggNSAwLjIxODggNC43NjU2IDAuNTQ2&#10;OSA0Ljc2NTZDMC45MTE1IDQuNzY1NiAxLjE3MTkgNC42NDU4IDEuMzI4MSA0LjQwNjIgMS40MTE0&#10;MyA0LjI4MTI3IDEuNDUzMSAzLjk2ODggMS40NTMxIDMuNDY4OEwxLjQ1MzEtMi4wNzgxQzEuNDUz&#10;MS0yLjYxOTc3IDEuMzk1OC0yLjk1ODMzIDEuMjgxMi0zLjA5MzggMS4xMTQ1My0zLjI4MTI3IDAu&#10;ODY5NzY3LTMuMzc1IDAuNTQ2OS0zLjM3NUwwLjIxODgtMy4zNzUgMC4yMTg4LTMuNjA5NCAzLjM1&#10;OTQtMy42MDk0QzQuMjc2MDctMy42MDk0IDQuOTUwNTMtMy41NDE2NyA1LjM4MjgtMy40MDYyIDUu&#10;ODE1MDctMy4yNzA4IDYuMTgyMjctMy4wMjYwMyA2LjQ4NDQtMi42NzE5IDYuNzg2NDctMi4zMTc3&#10;IDYuOTM3NS0xLjg5MDYgNi45Mzc1LTEuMzkwNiA2LjkzNzUtMC44NTk0IDYuNzY1NjMtMC40MDEw&#10;NjcgNi40MjE5LTAuMDE1NiA2LjA3ODEgMC4zNjk4IDUuNTQxNjMgMC42NDU4MzMgNC44MTI1IDAu&#10;ODEyNUw2LjU5MzggMy4yODEyQzcgMy44NDM3MyA3LjM0ODkzIDQuMjE4NzMgNy42NDA2IDQuNDA2&#10;MiA3LjkzMjI3IDQuNTkzNzMgOC4zMTI0NyA0LjcxMzUzIDguNzgxMiA0Ljc2NTZMOC43ODEyIDVa&#10;TTIuNjcxOSAwLjU3ODFDMi43NTUyMyAwLjU3ODEgMi44MjU1MyAwLjU3ODEgMi44ODI4IDAuNTc4&#10;MSAyLjk0MDEzIDAuNTc4MSAyLjk4OTYgMC41NzgxIDMuMDMxMiAwLjU3ODEgMy44NTQxMyAwLjU3&#10;ODEgNC40NzM5MyAwLjQwMTAzMyA0Ljg5MDYgMC4wNDY5IDUuMzA3MjctMC4zMDczIDUuNTE1Ni0w&#10;Ljc2MDQzMyA1LjUxNTYtMS4zMTI1IDUuNTE1Ni0xLjg0Mzc3IDUuMzQ2MzMtMi4yNzg2NyA1LjAw&#10;NzgtMi42MTcyIDQuNjY5MjctMi45NTU3MyA0LjIyMzk3LTMuMTI1IDMuNjcxOS0zLjEyNSAzLjQy&#10;MTktMy4xMjUgMy4wODg1Ny0zLjA4MzMzIDIuNjcxOS0zTDIuNjcxOSAwLjU3ODFaTTE0LjMzMjUg&#10;My4yMTg4IDE0LjI3IDUgOS4xNDUgNSA5LjE0NSA0Ljc2NTYgMTMuMDA0My0wLjM3NSAxMS4wOTgx&#10;LTAuMzc1QzEwLjY4MTQtMC4zNzUgMTAuNDEwNi0wLjM0ODk2NyAxMC4yODU2LTAuMjk2OSAxMC4x&#10;NjA2LTAuMjQ0ODMzIDEwLjA1NjQtMC4xNDA2NjcgOS45NzMxIDAuMDE1NiA5Ljg1ODUgMC4yMjM5&#10;MzMgOS43OTYgMC40ODQzNjcgOS43ODU2IDAuNzk2OUw5LjUyIDAuNzk2OSA5LjU2NjgtMC44MTI1&#10;IDE0LjQ0MTgtMC44MTI1IDE0LjQ0MTgtMC41NzgxIDEwLjUzNTYgNC41NzgxIDEyLjY2MDYgNC41&#10;NzgxQzEzLjEwODUgNC41NzgxIDEzLjQxMDYgNC41NDE2NyAxMy41NjY4IDQuNDY4OCAxMy43MjMx&#10;IDQuMzk1ODcgMTMuODUzMyA0LjI2NTYzIDEzLjk1NzUgNC4wNzgxIDE0LjAyIDMuOTQyNyAxNC4w&#10;NzcyIDMuNjU2MjcgMTQuMTI5MyAzLjIxODhMMTQuMzMyNSAzLjIxODhaIiBzdHJva2U9Im5vbmUi&#10;Lz48L2c+PGcgc3Ryb2tlPSIjRURCMTIwIiBzdHJva2Utd2lkdGg9IjAuODMzMyIgc3Ryb2tlLWxp&#10;bmVjYXA9ImJ1dHQiIHN0cm9rZS1saW5lam9pbj0icm91bmQiIGZpbGw9IiNFREIxMjAiPjxsaW5l&#10;IHgxPSIzMzguMDE4IiB5MT0iMjc1IiB4Mj0iMzg4LjE3NSIgeTI9IjI3NSIgZmlsbD0ibm9uZSIv&#10;PjxwYXRoIGQ9Ik0xNzMgMjg2IDE3MyAyNjQgNDEyIDI2NCA0MTIgMjg2WiIgc3Ryb2tlPSIjMjYy&#10;NjI2IiBzdHJva2UtbGluZWpvaW49Im1pdGVyIiBmaWxsPSJub25lIiBmaWxsLXJ1bGU9ImV2ZW5v&#10;ZGQiLz48L2c+PGcgc3Ryb2tlPSIjRkZGRkZGIiBmaWxsPSIjRkZGRkZGIj48cGF0aCBkPSJNNTUg&#10;MjM5IDE5NSAyMzkgMTk1IDE0NCA1NSAxNDRaIiBzdHJva2U9Im5vbmUiLz48L2c+PGcgc3Ryb2tl&#10;PSIjMjYyNjI2IiBzdHJva2Utd2lkdGg9IjAuODMzMyIgc3Ryb2tlLWxpbmVqb2luPSJyb3VuZCIg&#10;ZmlsbD0iIzI2MjYyNiI+PGxpbmUgeDE9IjU1IiB5MT0iMjM5IiB4Mj0iMTk1IiB5Mj0iMjM5IiBm&#10;aWxsPSJub25lIi8+PGxpbmUgeDE9IjU1IiB5MT0iMjM5IiB4Mj0iNTUiIHkyPSIyMzcuNiIgZmls&#10;bD0ibm9uZSIvPjxsaW5lIHgxPSIxMjUiIHkxPSIyMzkiIHgyPSIxMjUiIHkyPSIyMzcuNiIgZmls&#10;bD0ibm9uZSIvPjxsaW5lIHgxPSIxOTUiIHkxPSIyMzkiIHgyPSIxOTUiIHkyPSIyMzcuNiIgZmls&#10;bD0ibm9uZSIvPjwvZz48ZyBzdHJva2U9IiMyNjI2MjYiIGZpbGw9IiMyNjI2MjYiIGZvbnQtZmFt&#10;aWx5PSJUaW1lcyBOZXcgUm9tYW4iIGZvbnQtc2l6ZT0iMTMuMzMzMyIgdHJhbnNmb3JtPSJ0cmFu&#10;c2xhdGUoNTUgMjQxLjY2NykiPjxwYXRoIGQ9Ik0tMTEuOTY4OCA5LjYwOTQtOC42ODc1IDkuNjA5&#10;NC04LjY4NzUgMTAuNTYyNS0xMS45Njg4IDEwLjU2MjUtMTEuOTY4OCA5LjYwOTRaTS02LjUzNTYg&#10;NS4yMzQ0LTQuNDQxOCA0LjIxODgtNC4yMzg3IDQuMjE4OC00LjIzODcgMTEuNDg0NEMtNC4yMzg3&#10;IDExLjk2MzUtNC4yMTc4NyAxMi4yNjMtNC4xNzYyIDEyLjM4MjgtNC4xMzQ1MyAxMi41MDI2LTQu&#10;MDUxMiAxMi41OTM3LTMuOTI2MiAxMi42NTYyLTMuODAxMiAxMi43MTg3LTMuNTQ2IDEyLjc1NTIt&#10;My4xNjA2IDEyLjc2NTZMLTMuMTYwNiAxMy02LjM5NSAxMy02LjM5NSAxMi43NjU2Qy01Ljk4ODcz&#10;IDEyLjc1NTItNS43MjU3IDEyLjcxODctNS42MDU5IDEyLjY1NjItNS40ODYxIDEyLjU5MzctNS40&#10;MDI3NyAxMi41MTA0LTUuMzU1OSAxMi40MDYyLTUuMzA5MDMgMTIuMzAyMS01LjI4NTYgMTEuOTk0&#10;OC01LjI4NTYgMTEuNDg0NEwtNS4yODU2IDYuODQzOEMtNS4yODU2IDYuMjA4MzMtNS4zMDY0MyA1&#10;LjgwMjA3LTUuMzQ4MSA1LjYyNS01LjM3OTM3IDUuNDg5Ni01LjQzNDAzIDUuMzkwNjMtNS41MTIx&#10;IDUuMzI4MS01LjU5MDIzIDUuMjY1NjMtNS42ODY2IDUuMjM0NC01LjgwMTIgNS4yMzQ0LTUuOTU3&#10;NDcgNS4yMzQ0LTYuMTcxIDUuMzAyMS02LjQ0MTggNS40Mzc1TC02LjUzNTYgNS4yMzQ0Wk0tMC45&#10;NDE4IDguNzVDLTAuOTQxOCA3Ljc3MDgtMC43OTMzNjcgNi45MjQ0My0wLjQ5NjUgNi4yMTA5LTAu&#10;MTk5NjMzIDUuNDk3MzcgMC4xOTM2IDQuOTY4NzMgMC42ODMyIDQuNjI1IDEuMDY4NiA0LjM1NDIg&#10;MS40NjQ0MyA0LjIxODggMS44NzA3IDQuMjE4OCAyLjUyNjkgNC4yMTg4IDMuMTE1NDMgNC41NTIx&#10;MyAzLjYzNjMgNS4yMTg4IDQuMjkyNTcgNi4wNTIxMyA0LjYyMDcgNy4xODIzMyA0LjYyMDcgOC42&#10;MDk0IDQuNjIwNyA5LjYwOTQgNC40Nzc0NyAxMC40NTgzIDQuMTkxIDExLjE1NjIgMy45MDQ1MyAx&#10;MS44NTQxIDMuNTM3MzMgMTIuMzYyIDMuMDg5NCAxMi42Nzk3IDIuNjQxNDcgMTIuOTk3NCAyLjIx&#10;NDQgMTMuMTU2MiAxLjgwODIgMTMuMTU2MiAwLjk4NTI2NyAxMy4xNTYyIDAuMjk3NzY3IDEyLjY3&#10;MTgtMC4yNTQzIDExLjcwMzEtMC43MTI2MzMgMTAuODgwMi0wLjk0MTggOS44OTU4Ny0wLjk0MTgg&#10;OC43NVpNMC4zMDgyIDguOTA2MkMwLjMwODIgMTAuMDkzNyAwLjQ1NDAzMyAxMS4wNjI1IDAuNzQ1&#10;NyAxMS44MTI1IDAuOTg1MjMzIDEyLjQzNzUgMS4zNDQ2IDEyLjc1IDEuODIzOCAxMi43NSAyLjA1&#10;MjkzIDEyLjc1IDIuMjg5OSAxMi42NDg0IDIuNTM0NyAxMi40NDUzIDIuNzc5NSAxMi4yNDIyIDIu&#10;OTY0NCAxMS44OTU4IDMuMDg5NCAxMS40MDYyIDMuMjg3MzMgMTAuNjg3NSAzLjM4NjMgOS42NjE0&#10;MyAzLjM4NjMgOC4zMjgxIDMuMzg2MyA3LjM0ODk3IDMuMjgyMTMgNi41MzEyNyAzLjA3MzggNS44&#10;NzUgMi45Mjc5MyA1LjM4NTQgMi43MyA1LjA0MTY3IDIuNDggNC44NDM4IDIuMzEzMzMgNC43MDgz&#10;MyAyLjEwNSA0LjY0MDYgMS44NTUgNC42NDA2IDEuNTczOCA0LjY0MDYgMS4zMTg2IDQuNzY1NiAx&#10;LjA4OTQgNS4wMTU2IDAuNzg3MzMzIDUuMzY5OCAwLjU4MTYgNS45MjQ1IDAuNDcyMiA2LjY3OTcg&#10;MC4zNjI4NjcgNy40MzQ5IDAuMzA4MiA4LjE3NzA3IDAuMzA4MiA4LjkwNjJaTTUuNzE0NCA4Ljc1&#10;QzUuNzE0NCA3Ljc3MDggNS44NjI4MyA2LjkyNDQzIDYuMTU5NyA2LjIxMDkgNi40NTY1NyA1LjQ5&#10;NzM3IDYuODQ5OCA0Ljk2ODczIDcuMzM5NCA0LjYyNSA3LjcyNDggNC4zNTQyIDguMTIwNjMgNC4y&#10;MTg4IDguNTI2OSA0LjIxODggOS4xODMxNyA0LjIxODggOS43NzE3IDQuNTUyMTMgMTAuMjkyNSA1&#10;LjIxODggMTAuOTQ4OCA2LjA1MjEzIDExLjI3NjkgNy4xODIzMyAxMS4yNzY5IDguNjA5NCAxMS4y&#10;NzY5IDkuNjA5NCAxMS4xMzM3IDEwLjQ1ODMgMTAuODQ3MiAxMS4xNTYyIDEwLjU2MDcgMTEuODU0&#10;MSAxMC4xOTM2IDEyLjM2MiA5Ljc0NTcgMTIuNjc5NyA5LjI5Nzc3IDEyLjk5NzQgOC44NzA2NyAx&#10;My4xNTYyIDguNDY0NCAxMy4xNTYyIDcuNjQxNDcgMTMuMTU2MiA2Ljk1Mzk3IDEyLjY3MTggNi40&#10;MDE5IDExLjcwMzEgNS45NDM1NyAxMC44ODAyIDUuNzE0NCA5Ljg5NTg3IDUuNzE0NCA4Ljc1Wk02&#10;Ljk2NDQgOC45MDYyQzYuOTY0NCAxMC4wOTM3IDcuMTEwMjMgMTEuMDYyNSA3LjQwMTkgMTEuODEy&#10;NSA3LjY0MTUgMTIuNDM3NSA4LjAwMDg3IDEyLjc1IDguNDggMTIuNzUgOC43MDkyIDEyLjc1IDgu&#10;OTQ2MiAxMi42NDg0IDkuMTkxIDEyLjQ0NTMgOS40MzU4IDEyLjI0MjIgOS42MjA3IDExLjg5NTgg&#10;OS43NDU3IDExLjQwNjIgOS45NDM1NyAxMC42ODc1IDEwLjA0MjUgOS42NjE0MyAxMC4wNDI1IDgu&#10;MzI4MSAxMC4wNDI1IDcuMzQ4OTcgOS45MzgzMyA2LjUzMTI3IDkuNzMgNS44NzUgOS41ODQyIDUu&#10;Mzg1NCA5LjM4NjMgNS4wNDE2NyA5LjEzNjMgNC44NDM4IDguOTY5NjMgNC43MDgzMyA4Ljc2MTMg&#10;NC42NDA2IDguNTExMyA0LjY0MDYgOC4yMzAwMyA0LjY0MDYgNy45NzQ4MyA0Ljc2NTYgNy43NDU3&#10;IDUuMDE1NiA3LjQ0MzU3IDUuMzY5OCA3LjIzNzgzIDUuOTI0NSA3LjEyODUgNi42Nzk3IDcuMDE5&#10;MSA3LjQzNDkgNi45NjQ0IDguMTc3MDcgNi45NjQ0IDguOTA2MloiIHN0cm9rZT0ibm9uZSIvPjwv&#10;Zz48ZyBzdHJva2U9IiMyNjI2MjYiIGZpbGw9IiMyNjI2MjYiIGZvbnQtZmFtaWx5PSJUaW1lcyBO&#10;ZXcgUm9tYW4iIGZvbnQtc2l6ZT0iMTMuMzMzMyIgdHJhbnNmb3JtPSJ0cmFuc2xhdGUoMTI1IDI0&#10;MS42NjcpIj48cGF0aCBkPSJNLTMuMDMxMiA4Ljc1Qy0zLjAzMTIgNy43NzA4LTIuODgyNzcgNi45&#10;MjQ0My0yLjU4NTkgNi4yMTA5LTIuMjg5MDMgNS40OTczNy0xLjg5NTggNC45Njg3My0xLjQwNjIg&#10;NC42MjUtMS4wMjA4IDQuMzU0Mi0wLjYyNSA0LjIxODgtMC4yMTg4IDQuMjE4OCAwLjQzNzQ2NyA0&#10;LjIxODggMS4wMjYwMyA0LjU1MjEzIDEuNTQ2OSA1LjIxODggMi4yMDMxIDYuMDUyMTMgMi41MzEy&#10;IDcuMTgyMzMgMi41MzEyIDguNjA5NCAyLjUzMTIgOS42MDk0IDIuMzg4IDEwLjQ1ODMgMi4xMDE2&#10;IDExLjE1NjIgMS44MTUxMyAxMS44NTQxIDEuNDQ3OTMgMTIuMzYyIDEgMTIuNjc5NyAwLjU1MjA2&#10;NyAxMi45OTc0IDAuMTI1IDEzLjE1NjItMC4yODEyIDEzLjE1NjItMS4xMDQxMyAxMy4xNTYyLTEu&#10;NzkxNjcgMTIuNjcxOC0yLjM0MzggMTEuNzAzMS0yLjgwMjA3IDEwLjg4MDItMy4wMzEyIDkuODk1&#10;ODctMy4wMzEyIDguNzVaTS0xLjc4MTIgOC45MDYyQy0xLjc4MTIgMTAuMDkzNy0xLjYzNTQgMTEu&#10;MDYyNS0xLjM0MzggMTEuODEyNS0xLjEwNDIgMTIuNDM3NS0wLjc0NDggMTIuNzUtMC4yNjU2IDEy&#10;Ljc1LTAuMDM2NDY2NyAxMi43NSAwLjIwMDUgMTIuNjQ4NCAwLjQ0NTMgMTIuNDQ1MyAwLjY5MDEg&#10;MTIuMjQyMiAwLjg3NSAxMS44OTU4IDEgMTEuNDA2MiAxLjE5NzkzIDEwLjY4NzUgMS4yOTY5IDku&#10;NjYxNDMgMS4yOTY5IDguMzI4MSAxLjI5NjkgNy4zNDg5NyAxLjE5MjczIDYuNTMxMjcgMC45ODQ0&#10;IDUuODc1IDAuODM4NTMzIDUuMzg1NCAwLjY0MDYgNS4wNDE2NyAwLjM5MDYgNC44NDM4IDAuMjIz&#10;OTMzIDQuNzA4MzMgMC4wMTU2IDQuNjQwNi0wLjIzNDQgNC42NDA2LTAuNTE1NiA0LjY0MDYtMC43&#10;NzA4IDQuNzY1Ni0xIDUuMDE1Ni0xLjMwMjA3IDUuMzY5OC0xLjUwNzggNS45MjQ1LTEuNjE3MiA2&#10;LjY3OTctMS43MjY1MyA3LjQzNDktMS43ODEyIDguMTc3MDctMS43ODEyIDguOTA2MloiIHN0cm9r&#10;ZT0ibm9uZSIvPjwvZz48ZyBzdHJva2U9IiMyNjI2MjYiIGZpbGw9IiMyNjI2MjYiIGZvbnQtZmFt&#10;aWx5PSJUaW1lcyBOZXcgUm9tYW4iIGZvbnQtc2l6ZT0iMTMuMzMzMyIgdHJhbnNmb3JtPSJ0cmFu&#10;c2xhdGUoMTk1IDI0MS42NjcpIj48cGF0aCBkPSJNLTguNDY4OCA1LjIzNDQtNi4zNzUgNC4yMTg4&#10;LTYuMTcxOSA0LjIxODgtNi4xNzE5IDExLjQ4NDRDLTYuMTcxOSAxMS45NjM1LTYuMTUxMDcgMTIu&#10;MjYzLTYuMTA5NCAxMi4zODI4LTYuMDY3NzMgMTIuNTAyNi01Ljk4NDQgMTIuNTkzNy01Ljg1OTQg&#10;MTIuNjU2Mi01LjczNDQgMTIuNzE4Ny01LjQ3OTIgMTIuNzU1Mi01LjA5MzggMTIuNzY1NkwtNS4w&#10;OTM4IDEzLTguMzI4MSAxMy04LjMyODEgMTIuNzY1NkMtNy45MjE5IDEyLjc1NTItNy42NTg5IDEy&#10;LjcxODctNy41MzkxIDEyLjY1NjItNy40MTkzIDEyLjU5MzctNy4zMzU5NyAxMi41MTA0LTcuMjg5&#10;MSAxMi40MDYyLTcuMjQyMjMgMTIuMzAyMS03LjIxODggMTEuOTk0OC03LjIxODggMTEuNDg0NEwt&#10;Ny4yMTg4IDYuODQzOEMtNy4yMTg4IDYuMjA4MzMtNy4yMzk2IDUuODAyMDctNy4yODEyIDUuNjI1&#10;LTcuMzEyNDcgNS40ODk2LTcuMzY3MTcgNS4zOTA2My03LjQ0NTMgNS4zMjgxLTcuNTIzNDMgNS4y&#10;NjU2My03LjYxOTggNS4yMzQ0LTcuNzM0NCA1LjIzNDQtNy44OTA2NyA1LjIzNDQtOC4xMDQyIDUu&#10;MzAyMS04LjM3NSA1LjQzNzVMLTguNDY4OCA1LjIzNDRaTS0yLjg3NSA4Ljc1Qy0yLjg3NSA3Ljc3&#10;MDgtMi43MjY1NyA2LjkyNDQzLTIuNDI5NyA2LjIxMDktMi4xMzI4MyA1LjQ5NzM3LTEuNzM5NiA0&#10;Ljk2ODczLTEuMjUgNC42MjUtMC44NjQ2IDQuMzU0Mi0wLjQ2ODc2NyA0LjIxODgtMC4wNjI1IDQu&#10;MjE4OCAwLjU5Mzc2NyA0LjIxODggMS4xODIzIDQuNTUyMTMgMS43MDMxIDUuMjE4OCAyLjM1OTM3&#10;IDYuMDUyMTMgMi42ODc1IDcuMTgyMzMgMi42ODc1IDguNjA5NCAyLjY4NzUgOS42MDk0IDIuNTQ0&#10;MjcgMTAuNDU4MyAyLjI1NzggMTEuMTU2MiAxLjk3MTMzIDExLjg1NDEgMS42MDQxMyAxMi4zNjIg&#10;MS4xNTYyIDEyLjY3OTcgMC43MDgzMzMgMTIuOTk3NCAwLjI4MTI2NyAxMy4xNTYyLTAuMTI1IDEz&#10;LjE1NjItMC45NDc5MzMgMTMuMTU2Mi0xLjYzNTQzIDEyLjY3MTgtMi4xODc1IDExLjcwMzEtMi42&#10;NDU4MyAxMC44ODAyLTIuODc1IDkuODk1ODctMi44NzUgOC43NVpNLTEuNjI1IDguOTA2MkMtMS42&#10;MjUgMTAuMDkzNy0xLjQ3OTE3IDExLjA2MjUtMS4xODc1IDExLjgxMjUtMC45NDc5IDEyLjQzNzUt&#10;MC41ODg1MzMgMTIuNzUtMC4xMDk0IDEyLjc1IDAuMTE5OCAxMi43NSAwLjM1NjggMTIuNjQ4NCAw&#10;LjYwMTYgMTIuNDQ1MyAwLjg0NjQgMTIuMjQyMiAxLjAzMTI3IDExLjg5NTggMS4xNTYyIDExLjQw&#10;NjIgMS4zNTQxMyAxMC42ODc1IDEuNDUzMSA5LjY2MTQzIDEuNDUzMSA4LjMyODEgMS40NTMxIDcu&#10;MzQ4OTcgMS4zNDg5MyA2LjUzMTI3IDEuMTQwNiA1Ljg3NSAwLjk5NDggNS4zODU0IDAuNzk2OSA1&#10;LjA0MTY3IDAuNTQ2OSA0Ljg0MzggMC4zODAyMzMgNC43MDgzMyAwLjE3MTkgNC42NDA2LTAuMDc4&#10;MSA0LjY0MDYtMC4zNTkzNjcgNC42NDA2LTAuNjE0NiA0Ljc2NTYtMC44NDM4IDUuMDE1Ni0xLjE0&#10;NTg3IDUuMzY5OC0xLjM1MTU3IDUuOTI0NS0xLjQ2MDkgNi42Nzk3LTEuNTcwMyA3LjQzNDktMS42&#10;MjUgOC4xNzcwNy0xLjYyNSA4LjkwNjJaTTMuNzgxMiA4Ljc1QzMuNzgxMiA3Ljc3MDggMy45Mjk2&#10;NyA2LjkyNDQzIDQuMjI2NiA2LjIxMDkgNC41MjM0NyA1LjQ5NzM3IDQuOTE2NjcgNC45Njg3MyA1&#10;LjQwNjIgNC42MjUgNS43OTE2NyA0LjM1NDIgNi4xODc1MyA0LjIxODggNi41OTM4IDQuMjE4OCA3&#10;LjI1IDQuMjE4OCA3LjgzODUzIDQuNTUyMTMgOC4zNTk0IDUuMjE4OCA5LjAxNTY3IDYuMDUyMTMg&#10;OS4zNDM4IDcuMTgyMzMgOS4zNDM4IDguNjA5NCA5LjM0MzggOS42MDk0IDkuMjAwNTcgMTAuNDU4&#10;MyA4LjkxNDEgMTEuMTU2MiA4LjYyNzYzIDExLjg1NDEgOC4yNjA0MyAxMi4zNjIgNy44MTI1IDEy&#10;LjY3OTcgNy4zNjQ1NyAxMi45OTc0IDYuOTM3NDcgMTMuMTU2MiA2LjUzMTIgMTMuMTU2MiA1Ljcw&#10;ODMzIDEzLjE1NjIgNS4wMjA4NyAxMi42NzE4IDQuNDY4OCAxMS43MDMxIDQuMDEwNCAxMC44ODAy&#10;IDMuNzgxMiA5Ljg5NTg3IDMuNzgxMiA4Ljc1Wk01LjAzMTIgOC45MDYyQzUuMDMxMiAxMC4wOTM3&#10;IDUuMTc3MDcgMTEuMDYyNSA1LjQ2ODggMTEuODEyNSA1LjcwODMzIDEyLjQzNzUgNi4wNjc3IDEy&#10;Ljc1IDYuNTQ2OSAxMi43NSA2Ljc3NjAzIDEyLjc1IDcuMDEzIDEyLjY0ODQgNy4yNTc4IDEyLjQ0&#10;NTMgNy41MDI2IDEyLjI0MjIgNy42ODc1IDExLjg5NTggNy44MTI1IDExLjQwNjIgOC4wMTA0MyAx&#10;MC42ODc1IDguMTA5NCA5LjY2MTQzIDguMTA5NCA4LjMyODEgOC4xMDk0IDcuMzQ4OTcgOC4wMDUy&#10;MyA2LjUzMTI3IDcuNzk2OSA1Ljg3NSA3LjY1MTAzIDUuMzg1NCA3LjQ1MzEgNS4wNDE2NyA3LjIw&#10;MzEgNC44NDM4IDcuMDM2NDMgNC43MDgzMyA2LjgyODEgNC42NDA2IDYuNTc4MSA0LjY0MDYgNi4y&#10;OTY4MyA0LjY0MDYgNi4wNDE2MyA0Ljc2NTYgNS44MTI1IDUuMDE1NiA1LjUxMDQzIDUuMzY5OCA1&#10;LjMwNDcgNS45MjQ1IDUuMTk1MyA2LjY3OTcgNS4wODU5IDcuNDM0OSA1LjAzMTIgOC4xNzcwNyA1&#10;LjAzMTIgOC45MDYyWiIgc3Ryb2tlPSJub25lIi8+PC9nPjxnIHN0cm9rZT0iIzI2MjYyNiIgZmls&#10;bD0iIzI2MjYyNiIgZm9udC1mYW1pbHk9IlRpbWVzIE5ldyBSb21hbiIgZm9udC1zaXplPSIxMy4z&#10;MzMzIiB0cmFuc2Zvcm09InRyYW5zbGF0ZSgxMDYuNSAyNjMuMTY3KSI+PHBhdGggZD0iTS00NS44&#10;MjgxIDguOTY4OC00NS44MjgxIDExLjQ2ODhDLTQ1LjgyODEgMTIuMDEwNC00NS43NzA4IDEyLjM0&#10;ODktNDUuNjU2MiAxMi40ODQ0LTQ1LjUgMTIuNjcxOS00NS4yNTUyIDEyLjc2NTYtNDQuOTIxOSAx&#10;Mi43NjU2TC00NC41OTM4IDEyLjc2NTYtNDQuNTkzOCAxMy00OC4yODEyIDEzLTQ4LjI4MTIgMTIu&#10;NzY1Ni00Ny45NTMxIDEyLjc2NTZDLTQ3LjU5OSAxMi43NjU2LTQ3LjMzODYgMTIuNjQ1OC00Ny4x&#10;NzE5IDEyLjQwNjItNDcuMDg4NiAxMi4yODEzLTQ3LjA0NjkgMTEuOTY4OC00Ny4wNDY5IDExLjQ2&#10;ODhMLTQ3LjA0NjkgNS45MjE5Qy00Ny4wNDY5IDUuMzgwMjMtNDcuMTA0MiA1LjA0MTY3LTQ3LjIx&#10;ODggNC45MDYyLTQ3LjM4NTUgNC43MTg3My00Ny42MzAyIDQuNjI1LTQ3Ljk1MzEgNC42MjVMLTQ4&#10;LjI4MTIgNC42MjUtNDguMjgxMiA0LjM5MDYtNDUuMTI1IDQuMzkwNkMtNDQuMzU0MiA0LjM5MDYt&#10;NDMuNzQ3NCA0LjQ3MTMzLTQzLjMwNDcgNC42MzI4LTQyLjg2MiA0Ljc5NDI3LTQyLjQ4OTYgNS4w&#10;NjI1LTQyLjE4NzUgNS40Mzc1LTQxLjg4NTQgNS44MTI1LTQxLjczNDQgNi4yNTUyLTQxLjczNDQg&#10;Ni43NjU2LTQxLjczNDQgNy40NzM5My00MS45NjM2IDguMDQ2ODctNDIuNDIxOSA4LjQ4NDQtNDIu&#10;ODgwMiA4LjkyMTg3LTQzLjUzNjUgOS4xNDA2LTQ0LjM5MDYgOS4xNDA2LTQ0LjU5ODkgOS4xNDA2&#10;LTQ0LjgyMjkgOS4xMjc2LTQ1LjA2MjUgOS4xMDE2LTQ1LjMwMjEgOS4wNzU1My00NS41NTczIDku&#10;MDMxMjctNDUuODI4MSA4Ljk2ODhaTS00NS44MjgxIDguNjA5NEMtNDUuNjA5NCA4LjY1MTA3LTQ1&#10;LjQxNDEgOC42ODIzLTQ1LjI0MjIgOC43MDMxLTQ1LjA3MDMgOC43MjM5Ny00NC45MjE5IDguNzM0&#10;NC00NC43OTY5IDguNzM0NC00NC4zNDkgOC43MzQ0LTQzLjk2NjEgOC41NjUxMy00My42NDg0IDgu&#10;MjI2Ni00My4zMzA3IDcuODg4MDctNDMuMTcxOSA3LjQ0NzkzLTQzLjE3MTkgNi45MDYyLTQzLjE3&#10;MTkgNi41MzEyNy00My4yNDc0IDYuMTgyMzMtNDMuMzk4NCA1Ljg1OTQtNDMuNTQ5NSA1LjUzNjQ3&#10;LTQzLjc2NTYgNS4yOTY4Ny00NC4wNDY5IDUuMTQwNi00NC4zMjgyIDQuOTg0MzMtNDQuNjQ1OSA0&#10;LjkwNjItNDUgNC45MDYyLTQ1LjIxODcgNC45MDYyLTQ1LjQ5NDggNC45NDc4Ny00NS44MjgxIDUu&#10;MDMxMkwtNDUuODI4MSA4LjYwOTRaTS0zNy44NDYyIDcuMDE1NkMtMzYuOTYwOCA3LjAxNTYtMzYu&#10;MjUyNSA3LjM0ODkzLTM1LjcyMTIgOC4wMTU2LTM1LjI3MzMgOC41ODg1My0zNS4wNDkzIDkuMjQ0&#10;OC0zNS4wNDkzIDkuOTg0NC0zNS4wNDkzIDEwLjUwNTItMzUuMTc0MyAxMS4wMzEyLTM1LjQyNDMg&#10;MTEuNTYyNS0zNS42NzQzIDEyLjA5MzgtMzYuMDE4MSAxMi40OTQ4LTM2LjQ1NTYgMTIuNzY1Ni0z&#10;Ni44OTMxIDEzLjAzNjUtMzcuMzc3NCAxMy4xNzE5LTM3LjkwODcgMTMuMTcxOS0zOC43OTQxIDEz&#10;LjE3MTktMzkuNDkyIDEyLjgyMjktNDAuMDAyNSAxMi4xMjUtNDAuNDQgMTEuNTQxNy00MC42NTg3&#10;IDEwLjg4NTQtNDAuNjU4NyAxMC4xNTYyLTQwLjY1ODcgOS42MTQ2LTQwLjUyNTkgOS4wODA3Ny00&#10;MC4yNjAzIDguNTU0Ny0zOS45OTQ2IDguMDI4NjMtMzkuNjQ1NyA3LjY0MDYtMzkuMjEzNCA3LjM5&#10;MDYtMzguNzgxMSA3LjE0MDYtMzguMzI1NCA3LjAxNTYtMzcuODQ2MiA3LjAxNTZaTS0zOC4wNDkz&#10;IDcuNDIxOUMtMzguMjY4MSA3LjQyMTktMzguNDkyMSA3LjQ4OTYtMzguNzIxMiA3LjYyNS0zOC45&#10;NTA0IDcuNzYwNC0zOS4xMzI3IDcuOTk0NzctMzkuMjY4MSA4LjMyODEtMzkuNDAzNSA4LjY2MTQz&#10;LTM5LjQ3MTIgOS4wODg1My0zOS40NzEyIDkuNjA5NC0zOS40NzEyIDEwLjQ2MzUtMzkuMzA0NSAx&#10;MS4xOTc5LTM4Ljk3MTIgMTEuODEyNS0zOC42Mzc5IDEyLjQyNzEtMzguMTk1MiAxMi43MzQ0LTM3&#10;LjY0MzEgMTIuNzM0NC0zNy4yMzY4IDEyLjczNDQtMzYuODk4MyAxMi41NjUxLTM2LjYyNzUgMTIu&#10;MjI2Ni0zNi4zNTY2IDExLjg4ODEtMzYuMjIxMiAxMS4zMDIxLTM2LjIyMTIgMTAuNDY4OC0zNi4y&#10;MjEyIDkuNDM3NTMtMzYuNDQ1MiA4LjYyNS0zNi44OTMxIDguMDMxMi0zNy4xOTUyIDcuNjI1LTM3&#10;LjU4MDYgNy40MjE5LTM4LjA0OTMgNy40MjE5Wk0tMzAuMjY4MSA3LjAxNTYtMzAuMjY4MSA5LTMw&#10;LjQ4NjggOUMtMzAuNjQzMSA4LjM3NS0zMC44NDg4IDcuOTUwNTMtMzEuMTA0IDcuNzI2Ni0zMS4z&#10;NTkyIDcuNTAyNi0zMS42Nzk1IDcuMzkwNi0zMi4wNjUgNy4zOTA2LTMyLjM1NjcgNy4zOTA2LTMy&#10;LjU5MzYgNy40Njg3My0zMi43NzU5IDcuNjI1LTMyLjk1ODIgNy43ODEyNy0zMy4wNDkzIDcuOTUz&#10;MTMtMzMuMDQ5MyA4LjE0MDYtMzMuMDQ5MyA4LjM4MDItMzIuOTgxNiA4LjU4MzMzLTMyLjg0NjIg&#10;OC43NS0zMi43MjEyIDguOTI3MDctMzIuNDU1NiA5LjExNDU3LTMyLjA0OTMgOS4zMTI1TC0zMS4x&#10;Mjc1IDkuNzVDLTMwLjI2MjkgMTAuMTc3MS0yOS44MzA2IDEwLjcyOTEtMjkuODMwNiAxMS40MDYy&#10;LTI5LjgzMDYgMTEuOTM3NS0zMC4wMzExIDEyLjM2NDYtMzAuNDMyMiAxMi42ODc1LTMwLjgzMzIg&#10;MTMuMDEwNC0zMS4yODM3IDEzLjE3MTktMzEuNzgzNyAxMy4xNzE5LTMyLjEzNzkgMTMuMTcxOS0z&#10;Mi41NDQyIDEzLjEwOTQtMzMuMDAyNSAxMi45ODQ0LTMzLjEzNzkgMTIuOTQyNy0zMy4yNTI1IDEy&#10;LjkyMTktMzMuMzQ2MiAxMi45MjE5LTMzLjQzOTkgMTIuOTIxOS0zMy41MTI5IDEyLjk3OTItMzMu&#10;NTY1IDEzLjA5MzhMLTMzLjc4MzcgMTMuMDkzOC0zMy43ODM3IDExLjAxNTYtMzMuNTY1IDExLjAx&#10;NTZDLTMzLjQ1MDQgMTEuNjA5My0zMy4yMjY0IDEyLjA1NDctMzIuODkzMSAxMi4zNTE2LTMyLjU1&#10;OTggMTIuNjQ4NS0zMi4xODQ4IDEyLjc5NjktMzEuNzY4MSAxMi43OTY5LTMxLjQ3NjQgMTIuNzk2&#10;OS0zMS4yMzk1IDEyLjcxMS0zMS4wNTcyIDEyLjUzOTEtMzAuODc0OSAxMi4zNjcyLTMwLjc4Mzcg&#10;MTIuMTYxNC0zMC43ODM3IDExLjkyMTktMzAuNzgzNyAxMS42MzAyLTMwLjg4NTMgMTEuMzg1NC0z&#10;MS4wODg0IDExLjE4NzUtMzEuMjkxNSAxMC45ODk2LTMxLjcwMDQgMTAuNzM5Ni0zMi4zMTUgMTAu&#10;NDM3NS0zMi45Mjk1IDEwLjEzNTQtMzMuMzMwNiA5Ljg1OTQtMzMuNTE4MSA5LjYwOTQtMzMuNzA1&#10;NiA5LjM2OTgtMzMuNzk5MyA5LjA2NzctMzMuNzk5MyA4LjcwMzEtMzMuNzk5MyA4LjIyMzk3LTMz&#10;LjYzNTMgNy44MjI5My0zMy4zMDcyIDcuNS0zMi45NzkxIDcuMTc3MDctMzIuNTU0NiA3LjAxNTYt&#10;MzIuMDMzNyA3LjAxNTYtMzEuODA0NiA3LjAxNTYtMzEuNTI4NSA3LjA2MjQ3LTMxLjIwNTYgNy4x&#10;NTYyLTMwLjk4NjkgNy4yMTg3My0zMC44NDYyIDcuMjUtMzAuNzgzNyA3LjI1LTMwLjcxMDggNy4y&#10;NS0zMC42NTYxIDcuMjM2OTctMzAuNjE5NyA3LjIxMDktMzAuNTgzMiA3LjE4NDktMzAuNTM4OSA3&#10;LjExOTgtMzAuNDg2OCA3LjAxNTZMLTMwLjI2ODEgNy4wMTU2Wk0tMjcuMzY4NyAzLjk2ODhDLTI3&#10;LjE5MTYgMy45Njg4LTI3LjA0MDUgNC4wMzEyNy0yNi45MTU1IDQuMTU2Mi0yNi43OTA1IDQuMjgx&#10;MjctMjYuNzI4IDQuNDMyMzMtMjYuNzI4IDQuNjA5NC0yNi43MjggNC43ODY0Ny0yNi43OTA1IDQu&#10;OTQwMS0yNi45MTU1IDUuMDcwMy0yNy4wNDA1IDUuMjAwNS0yNy4xOTE2IDUuMjY1Ni0yNy4zNjg3&#10;IDUuMjY1Ni0yNy41NDU4IDUuMjY1Ni0yNy42OTk0IDUuMjAwNS0yNy44Mjk2IDUuMDcwMy0yNy45&#10;NTk4IDQuOTQwMS0yOC4wMjQ5IDQuNzg2NDctMjguMDI0OSA0LjYwOTQtMjguMDI0OSA0LjQzMjMz&#10;LTI3Ljk2MjQgNC4yODEyNy0yNy44Mzc0IDQuMTU2Mi0yNy43MTI0IDQuMDMxMjctMjcuNTU2MiAz&#10;Ljk2ODgtMjcuMzY4NyAzLjk2ODhaTS0yNi44NTMgNy4wMTU2LTI2Ljg1MyAxMS42ODc1Qy0yNi44&#10;NTMgMTIuMDUyMS0yNi44MjQ0IDEyLjI5NDMtMjYuNzY3MSAxMi40MTQxLTI2LjcwOTggMTIuNTMz&#10;OS0yNi42MzE3IDEyLjYyMjQtMjYuNTMyNyAxMi42Nzk3LTI2LjQzMzggMTIuNzM3LTI2LjI0Mzcg&#10;MTIuNzY1Ni0yNS45NjI0IDEyLjc2NTZMLTI1Ljk2MjQgMTMtMjguNzkwNSAxMy0yOC43OTA1IDEy&#10;Ljc2NTZDLTI4LjUwOTMgMTIuNzY1Ni0yOC4zMTkyIDEyLjczOTYtMjguMjIwMiAxMi42ODc1LTI4&#10;LjEyMTMgMTIuNjM1NC0yOC4wNDMxIDEyLjU0NDMtMjcuOTg1OCAxMi40MTQxLTI3LjkyODUgMTIu&#10;MjgzOS0yNy44OTk5IDEyLjA0MTctMjcuODk5OSAxMS42ODc1TC0yNy44OTk5IDkuNDM3NUMtMjcu&#10;ODk5OSA4LjgxMjUtMjcuOTIwNyA4LjQwNjI3LTI3Ljk2MjQgOC4yMTg4LTI3Ljk5MzcgOC4wODMz&#10;My0yOC4wNDA1IDcuOTg5NTctMjguMTAzIDcuOTM3NS0yOC4xNjU1IDcuODg1NDMtMjguMjQ4OSA3&#10;Ljg1OTQtMjguMzUzIDcuODU5NC0yOC40NzggNy44NTk0LTI4LjYyMzggNy44OTA2My0yOC43OTA1&#10;IDcuOTUzMUwtMjguODg0MyA3LjcxODgtMjcuMTE4NyA3LjAxNTYtMjYuODUzIDcuMDE1NlpNLTIz&#10;LjQ2NjkgNS4yODEyLTIzLjQ2NjkgNy4xODc1LTIyLjEwNzUgNy4xODc1LTIyLjEwNzUgNy42MjUt&#10;MjMuNDY2OSA3LjYyNS0yMy40NjY5IDExLjQwNjJDLTIzLjQ2NjkgMTEuNzgxMy0yMy40MTIyIDEy&#10;LjAzMzktMjMuMzAyOCAxMi4xNjQxLTIzLjE5MzUgMTIuMjk0My0yMy4wNTU1IDEyLjM1OTQtMjIu&#10;ODg4OCAxMi4zNTk0LTIyLjc1MzMgMTIuMzU5NC0yMi42MTc5IDEyLjMxNTEtMjIuNDgyNSAxMi4y&#10;MjY2LTIyLjM0NzEgMTIuMTM4MS0yMi4yNDI5IDEyLjAxMDUtMjIuMTcgMTEuODQzOEwtMjEuOTM1&#10;NiAxMS44NDM4Qy0yMi4wODE1IDEyLjI2MDUtMjIuMjg5OCAxMi41NzI5LTIyLjU2MDYgMTIuNzgx&#10;Mi0yMi44MzE1IDEyLjk4OTYtMjMuMTA3NSAxMy4wOTM4LTIzLjM4ODggMTMuMDkzOC0yMy41ODY3&#10;IDEzLjA5MzgtMjMuNzc5NCAxMy4wMzkxLTIzLjk2NjkgMTIuOTI5Ny0yNC4xNTQ0IDEyLjgyMDMt&#10;MjQuMjkyNCAxMi42NjY3LTI0LjM4MSAxMi40Njg4LTI0LjQ2OTUgMTIuMjcwOS0yNC41MTM4IDEx&#10;Ljk2MzYtMjQuNTEzOCAxMS41NDY5TC0yNC41MTM4IDcuNjI1LTI1LjQzNTYgNy42MjUtMjUuNDM1&#10;NiA3LjQyMTlDLTI1LjIwNjUgNy4zMjgxLTI0Ljk2OTUgNy4xNjkyMy0yNC43MjQ3IDYuOTQ1My0y&#10;NC40Nzk5IDYuNzIxMzctMjQuMjYzOCA2LjQ1ODMzLTI0LjA3NjMgNi4xNTYyLTIzLjk3MjEgNi0y&#10;My44MzY3IDUuNzA4MzMtMjMuNjcgNS4yODEyTC0yMy40NjY5IDUuMjgxMlpNLTE5Ljk3MTQgMy45&#10;Njg4Qy0xOS43OTQzIDMuOTY4OC0xOS42NDMyIDQuMDMxMjctMTkuNTE4MiA0LjE1NjItMTkuMzkz&#10;MiA0LjI4MTI3LTE5LjMzMDcgNC40MzIzMy0xOS4zMzA3IDQuNjA5NC0xOS4zMzA3IDQuNzg2NDct&#10;MTkuMzkzMiA0Ljk0MDEtMTkuNTE4MiA1LjA3MDMtMTkuNjQzMiA1LjIwMDUtMTkuNzk0MyA1LjI2&#10;NTYtMTkuOTcxNCA1LjI2NTYtMjAuMTQ4NSA1LjI2NTYtMjAuMzAyMSA1LjIwMDUtMjAuNDMyMyA1&#10;LjA3MDMtMjAuNTYyNSA0Ljk0MDEtMjAuNjI3NiA0Ljc4NjQ3LTIwLjYyNzYgNC42MDk0LTIwLjYy&#10;NzYgNC40MzIzMy0yMC41NjUxIDQuMjgxMjctMjAuNDQwMSA0LjE1NjItMjAuMzE1MSA0LjAzMTI3&#10;LTIwLjE1ODkgMy45Njg4LTE5Ljk3MTQgMy45Njg4Wk0tMTkuNDU1NyA3LjAxNTYtMTkuNDU1NyAx&#10;MS42ODc1Qy0xOS40NTU3IDEyLjA1MjEtMTkuNDI3MSAxMi4yOTQzLTE5LjM2OTggMTIuNDE0MS0x&#10;OS4zMTI1IDEyLjUzMzktMTkuMjM0NCAxMi42MjI0LTE5LjEzNTQgMTIuNjc5Ny0xOS4wMzY1IDEy&#10;LjczNy0xOC44NDY0IDEyLjc2NTYtMTguNTY1MSAxMi43NjU2TC0xOC41NjUxIDEzLTIxLjM5MzIg&#10;MTMtMjEuMzkzMiAxMi43NjU2Qy0yMS4xMTIgMTIuNzY1Ni0yMC45MjE5IDEyLjczOTYtMjAuODIy&#10;OSAxMi42ODc1LTIwLjcyNCAxMi42MzU0LTIwLjY0NTkgMTIuNTQ0My0yMC41ODg2IDEyLjQxNDEt&#10;MjAuNTMxMyAxMi4yODM5LTIwLjUwMjYgMTIuMDQxNy0yMC41MDI2IDExLjY4NzVMLTIwLjUwMjYg&#10;OS40Mzc1Qy0yMC41MDI2IDguODEyNS0yMC41MjM0IDguNDA2MjctMjAuNTY1MSA4LjIxODgtMjAu&#10;NTk2NCA4LjA4MzMzLTIwLjY0MzIgNy45ODk1Ny0yMC43MDU3IDcuOTM3NS0yMC43NjgyIDcuODg1&#10;NDMtMjAuODUxNiA3Ljg1OTQtMjAuOTU1NyA3Ljg1OTQtMjEuMDgwNyA3Ljg1OTQtMjEuMjI2NSA3&#10;Ljg5MDYzLTIxLjM5MzIgNy45NTMxTC0yMS40ODcgNy43MTg4LTE5LjcyMTQgNy4wMTU2LTE5LjQ1&#10;NTcgNy4wMTU2Wk0tMTQuOTEzNCA3LjAxNTZDLTE0LjAyNzkgNy4wMTU2LTEzLjMxOTYgNy4zNDg5&#10;My0xMi43ODg0IDguMDE1Ni0xMi4zNDA1IDguNTg4NTMtMTIuMTE2NSA5LjI0NDgtMTIuMTE2NSA5&#10;Ljk4NDQtMTIuMTE2NSAxMC41MDUyLTEyLjI0MTUgMTEuMDMxMi0xMi40OTE1IDExLjU2MjUtMTIu&#10;NzQxNSAxMi4wOTM4LTEzLjA4NTIgMTIuNDk0OC0xMy41MjI3IDEyLjc2NTYtMTMuOTYwMiAxMy4w&#10;MzY1LTE0LjQ0NDYgMTMuMTcxOS0xNC45NzU5IDEzLjE3MTktMTUuODYxMyAxMy4xNzE5LTE2LjU1&#10;OTIgMTIuODIyOS0xNy4wNjk2IDEyLjEyNS0xNy41MDcxIDExLjU0MTctMTcuNzI1OSAxMC44ODU0&#10;LTE3LjcyNTkgMTAuMTU2Mi0xNy43MjU5IDkuNjE0Ni0xNy41OTMxIDkuMDgwNzctMTcuMzI3NCA4&#10;LjU1NDctMTcuMDYxOCA4LjAyODYzLTE2LjcxMjggNy42NDA2LTE2LjI4MDUgNy4zOTA2LTE1Ljg0&#10;ODIgNy4xNDA2LTE1LjM5MjUgNy4wMTU2LTE0LjkxMzQgNy4wMTU2Wk0tMTUuMTE2NSA3LjQyMTlD&#10;LTE1LjMzNTIgNy40MjE5LTE1LjU1OTIgNy40ODk2LTE1Ljc4ODQgNy42MjUtMTYuMDE3NSA3Ljc2&#10;MDQtMTYuMTk5OCA3Ljk5NDc3LTE2LjMzNTIgOC4zMjgxLTE2LjQ3MDcgOC42NjE0My0xNi41Mzg0&#10;IDkuMDg4NTMtMTYuNTM4NCA5LjYwOTQtMTYuNTM4NCAxMC40NjM1LTE2LjM3MTcgMTEuMTk3OS0x&#10;Ni4wMzg0IDExLjgxMjUtMTUuNzA1MSAxMi40MjcxLTE1LjI2MjMgMTIuNzM0NC0xNC43MTAyIDEy&#10;LjczNDQtMTQuMzA0IDEyLjczNDQtMTMuOTY1NSAxMi41NjUxLTEzLjY5NDYgMTIuMjI2Ni0xMy40&#10;MjM4IDExLjg4ODEtMTMuMjg4NCAxMS4zMDIxLTEzLjI4ODQgMTAuNDY4OC0xMy4yODg0IDkuNDM3&#10;NTMtMTMuNTEyMyA4LjYyNS0xMy45NjAyIDguMDMxMi0xNC4yNjIzIDcuNjI1LTE0LjY0NzggNy40&#10;MjE5LTE1LjExNjUgNy40MjE5Wk0tOS40MTM0IDguMjVDLTguNzI1ODcgNy40MjcwNy04LjA3NDgg&#10;Ny4wMTU2LTcuNDYwMiA3LjAxNTYtNy4xMzczMyA3LjAxNTYtNi44NjEzIDcuMDkzNzMtNi42MzIx&#10;IDcuMjUtNi40MDI5NyA3LjQwNjI3LTYuMjIwNjcgNy42NjY2Ny02LjA4NTIgOC4wMzEyLTYuMDAx&#10;ODcgOC4yOTE2Ny01Ljk2MDIgOC42ODIzLTUuOTYwMiA5LjIwMzFMLTUuOTYwMiAxMS42ODc1Qy01&#10;Ljk2MDIgMTIuMDUyMS01LjkyODk3IDEyLjMwMjEtNS44NjY1IDEyLjQzNzUtNS44MTQ0MyAxMi41&#10;NDE3LTUuNzM2MyAxMi42MjI0LTUuNjMyMSAxMi42Nzk3LTUuNTI3OTcgMTIuNzM3LTUuMzQwNDcg&#10;MTIuNzY1Ni01LjA2OTYgMTIuNzY1NkwtNS4wNjk2IDEzLTcuOTQ0NiAxMy03Ljk0NDYgMTIuNzY1&#10;Ni03LjgxOTYgMTIuNzY1NkMtNy41NDg4IDEyLjc2NTYtNy4zNTg3IDEyLjcyNjUtNy4yNDkzIDEy&#10;LjY0ODQtNy4xMzk5IDEyLjU3MDMtNy4wNjQzNyAxMi40NDc5LTcuMDIyNyAxMi4yODEyLTcuMDEy&#10;MyAxMi4yMTg3LTcuMDA3MSAxMi4wMjA4LTcuMDA3MSAxMS42ODc1TC03LjAwNzEgOS4zMTI1Qy03&#10;LjAwNzEgOC43ODEyMy03LjA3NDggOC4zOTU4LTcuMjEwMiA4LjE1NjItNy4zNDU2NyA3LjkxNjY3&#10;LTcuNTc0ODMgNy43OTY5LTcuODk3NyA3Ljc5NjktOC40MDgxNyA3Ljc5NjktOC45MTM0IDguMDcy&#10;OTMtOS40MTM0IDguNjI1TC05LjQxMzQgMTEuNjg3NUMtOS40MTM0IDEyLjA4MzMtOS4zODczMyAx&#10;Mi4zMjgxLTkuMzM1MiAxMi40MjE5LTkuMjcyNzMgMTIuNTM2NS05LjE4OTQgMTIuNjIyNC05LjA4&#10;NTIgMTIuNjc5Ny04Ljk4MTA3IDEyLjczNy04Ljc3MjczIDEyLjc2NTYtOC40NjAyIDEyLjc2NTZM&#10;LTguNDYwMiAxMy0xMS4zMzUyIDEzLTExLjMzNTIgMTIuNzY1Ni0xMS4yMTAyIDEyLjc2NTZDLTEw&#10;LjkwODEgMTIuNzY1Ni0xMC43MDc2IDEyLjY5MjctMTAuNjA4NyAxMi41NDY5LTEwLjUwOTcgMTIu&#10;NDAxLTEwLjQ2MDIgMTIuMTE0Ni0xMC40NjAyIDExLjY4NzVMLTEwLjQ2MDIgOS41MzEyQy0xMC40&#10;NjAyIDguODMzMzMtMTAuNDc1OCA4LjQwNjI3LTEwLjUwNzEgOC4yNS0xMC41Mzg0IDguMDkzNzMt&#10;MTAuNTg1MiA3Ljk4OTU3LTEwLjY0NzcgNy45Mzc1LTEwLjcxMDIgNy44ODU0My0xMC43OTg4IDcu&#10;ODU5NC0xMC45MTM0IDcuODU5NC0xMS4wMjc5IDcuODU5NC0xMS4xNjg1IDcuODkwNjMtMTEuMzM1&#10;MiA3Ljk1MzFMLTExLjQyOSA3LjcxODgtOS42NzkgNy4wMTU2LTkuNDEzNCA3LjAxNTYtOS40MTM0&#10;IDguMjVaTTIuNTA4NSAxNS41NDY5IDIuNTA4NSAxNS43ODEyQzEuODczMSAxNS40NTgzIDEuMzQx&#10;ODcgMTUuMDgzMyAwLjkxNDggMTQuNjU2MiAwLjMxMDYgMTQuMDQxNy0wLjE1ODE2NyAxMy4zMTc3&#10;LTAuNDkxNSAxMi40ODQ0LTAuODI0ODMzIDExLjY1MTEtMC45OTE1IDEwLjc4NjUtMC45OTE1IDku&#10;ODkwNi0wLjk5MTUgOC41NzgxMy0wLjY2ODU2NyA3LjM4MDIzLTAuMDIyNyA2LjI5NjkgMC42MjMx&#10;IDUuMjEzNTcgMS40NjY4MyA0LjQzNzUzIDIuNTA4NSAzLjk2ODhMMi41MDg1IDQuMjM0NEMxLjk4&#10;NzcgNC41MjYwNyAxLjU2MDYzIDQuOTIxOSAxLjIyNzMgNS40MjE5IDAuODkzOTY3IDUuOTIxOSAw&#10;LjY0NjU2NyA2LjU1NDcgMC40ODUxIDcuMzIwMyAwLjMyMzYzMyA4LjA4NTk3IDAuMjQyOSA4Ljg4&#10;NTQ3IDAuMjQyOSA5LjcxODggMC4yNDI5IDEwLjYyNSAwLjMxMDYgMTEuNDQ3OSAwLjQ0NiAxMi4x&#10;ODc1IDAuNTYwNiAxMi43NzA4IDAuNjk2MDMzIDEzLjIzOTYgMC44NTIzIDEzLjU5MzggMS4wMDg1&#10;IDEzLjk0NzkgMS4yMTY4MyAxNC4yODY1IDEuNDc3MyAxNC42MDk0IDEuNzM3NyAxNC45MzIzIDIu&#10;MDgxNDMgMTUuMjQ0OCAyLjUwODUgMTUuNTQ2OVpNNy40MjYxIDEyLjM0MzhDNy4xNDQ4MyAxMi42&#10;NDU5IDYuODY4NzcgMTIuODU5NCA2LjU5NzkgMTIuOTg0NCA2LjMyNzEgMTMuMTA5NCA2LjAzNTQz&#10;IDEzLjE3MTkgNS43MjI5IDEzLjE3MTkgNS4wODc1IDEzLjE3MTkgNC41MzI4MyAxMi45MDYzIDQu&#10;MDU4OSAxMi4zNzUgMy41ODQ5IDExLjg0MzcgMy4zNDc5IDExLjE2MTQgMy4zNDc5IDEwLjMyODEg&#10;My4zNDc5IDkuNDk0NzcgMy42MDgzMyA4LjczMTc3IDQuMTI5MiA4LjAzOTEgNC42NSA3LjM0NjM3&#10;IDUuMzI3MDcgNyA2LjE2MDQgNyA2LjY3MDg3IDcgNy4wOTI3NyA3LjE2NjY3IDcuNDI2MSA3LjVM&#10;Ny40MjYxIDYuNDIxOUM3LjQyNjEgNS43NTUyMyA3LjQxMDQ3IDUuMzQ2MzcgNy4zNzkyIDUuMTk1&#10;MyA3LjM0NzkzIDUuMDQ0MyA3LjI5ODQzIDQuOTQyNzMgNy4yMzA3IDQuODkwNiA3LjE2MzAzIDQu&#10;ODM4NTMgNy4wNzcxIDQuODEyNSA2Ljk3MjkgNC44MTI1IDYuODU4MzcgNC44MTI1IDYuNzEyNTMg&#10;NC44NDM3MyA2LjUzNTQgNC45MDYyTDYuNDU3MyA0LjY4NzUgOC4xOTE3IDMuOTY4OCA4LjQ3Mjkg&#10;My45Njg4IDguNDcyOSAxMC43MDMxQzguNDcyOSAxMS4zODAyIDguNDg4NTMgMTEuNzk0MyA4LjUx&#10;OTggMTEuOTQ1MyA4LjU1MTA3IDEyLjA5NjQgOC42MDA1MyAxMi4yMDA1IDguNjY4MiAxMi4yNTc4&#10;IDguNzM1OTMgMTIuMzE1MSA4LjgxNjY3IDEyLjM0MzggOC45MTA0IDEyLjM0MzggOS4wMjUgMTIu&#10;MzQzOCA5LjE4MTI3IDEyLjMwNzMgOS4zNzkyIDEyLjIzNDRMOS40NDE3IDEyLjQ1MzEgNy43MjI5&#10;IDEzLjE3MTkgNy40MjYxIDEzLjE3MTkgNy40MjYxIDEyLjM0MzhaTTcuNDI2MSAxMS45MDYyIDcu&#10;NDI2MSA4LjkwNjJDNy4zOTQ4MyA4LjYxNDYgNy4zMTY3IDguMzUxNiA3LjE5MTcgOC4xMTcyIDcu&#10;MDY2NyA3Ljg4MjggNi45MDAwMyA3LjcwNTcgNi42OTE3IDcuNTg1OSA2LjQ4MzM3IDcuNDY2MSA2&#10;LjI4MDIzIDcuNDA2MiA2LjA4MjMgNy40MDYyIDUuNzA3MyA3LjQwNjIgNS4zNzM5NyA3LjU3Mjg3&#10;IDUuMDgyMyA3LjkwNjIgNC42OTY5IDguMzQzNzMgNC41MDQyIDguOTg0MzcgNC41MDQyIDkuODI4&#10;MSA0LjUwNDIgMTAuNjgyMyA0LjY4OTEgMTEuMzM4NiA1LjA1ODkgMTEuNzk2OSA1LjQyODcgMTIu&#10;MjU1MiA1Ljg0Mjc3IDEyLjQ4NDQgNi4zMDExIDEyLjQ4NDQgNi42ODY1IDEyLjQ4NDQgNy4wNjE1&#10;IDEyLjI5MTcgNy40MjYxIDExLjkwNjJaTTEwLjk1NzMgOS4zNzVDMTAuOTQ2OSAxMC4yMzk2IDEx&#10;LjE1NTIgMTAuOTE2NyAxMS41ODIzIDExLjQwNjIgMTEuOTk5IDExLjg5NTggMTIuNDkzOCAxMi4x&#10;NDA2IDEzLjA2NjcgMTIuMTQwNiAxMy40NTIxIDEyLjE0MDYgMTMuNzg1NCAxMi4wMzY0IDE0LjA2&#10;NjcgMTEuODI4MSAxNC4zNDggMTEuNjE5OCAxNC41ODIzIDExLjI2MDQgMTQuNzY5OCAxMC43NUwx&#10;NC45NzI5IDEwLjg3NUMxNC44NzkyIDExLjQ1ODMgMTQuNjE4OCAxMS45ODcgMTQuMTkxNyAxMi40&#10;NjA5IDEzLjc2NDYgMTIuOTM0OSAxMy4yMjgyIDEzLjE3MTkgMTIuNTgyMyAxMy4xNzE5IDExLjg4&#10;NDQgMTMuMTcxOSAxMS4yODggMTIuOTAxMSAxMC43OTMyIDEyLjM1OTQgMTAuMjk4NSAxMS44MTc3&#10;IDEwLjA1MTEgMTEuMDg4NiAxMC4wNTExIDEwLjE3MTkgMTAuMDUxMSA5LjE3MTkgMTAuMzA2MyA4&#10;LjM5MzIzIDEwLjgxNjcgNy44MzU5IDExLjMyNzEgNy4yNzg2MyAxMS45Njc3IDcgMTIuNzM4NiA3&#10;IDEzLjM4NDQgNyAxMy45MTgyIDcuMjE2MTMgMTQuMzQwMSA3LjY0ODQgMTQuNzYyIDguMDgwNzMg&#10;MTQuOTcyOSA4LjY1NjI3IDE0Ljk3MjkgOS4zNzVMMTAuOTU3MyA5LjM3NVpNMTAuOTU3MyA5IDEz&#10;LjY0NDggOUMxMy42MjQgOC42MzU0IDEzLjU3NzEgOC4zNzUgMTMuNTA0MiA4LjIxODggMTMuNCA3&#10;Ljk3OTIgMTMuMjQzNyA3Ljc5MTY3IDEzLjAzNTQgNy42NTYyIDEyLjgyNzEgNy41MjA4IDEyLjYw&#10;ODMgNy40NTMxIDEyLjM3OTIgNy40NTMxIDEyLjAyNSA3LjQ1MzEgMTEuNzA5OSA3LjU5MTEzIDEx&#10;LjQzMzkgNy44NjcyIDExLjE1NzggOC4xNDMyIDEwLjk5OSA4LjUyMDggMTAuOTU3MyA5Wk0xNy40&#10;NDQyIDEwLjg3NUMxNy4wNzk2IDEwLjcwODMgMTYuODAzNSAxMC40Njg3IDE2LjYxNiAxMC4xNTYy&#10;IDE2LjQyODUgOS44NDM3MyAxNi4zMzQ4IDkuNSAxNi4zMzQ4IDkuMTI1IDE2LjMzNDggOC41NTIw&#10;NyAxNi41NTA5IDguMDU3MjcgMTYuOTgzMiA3LjY0MDYgMTcuNDE1NSA3LjIyMzkzIDE3Ljk3MDIg&#10;Ny4wMTU2IDE4LjY0NzMgNy4wMTU2IDE5LjE5OTQgNy4wMTU2IDE5LjY3ODUgNy4xNTEwMyAyMC4w&#10;ODQ4IDcuNDIxOUwyMS4zMTkyIDcuNDIxOUMyMS41MDY3IDcuNDIxOSAyMS42MTM0IDcuNDI3MSAy&#10;MS42Mzk1IDcuNDM3NSAyMS42NjU1IDcuNDQ3OSAyMS42ODg5IDcuNDYzNTMgMjEuNzA5OCA3LjQ4&#10;NDQgMjEuNzMwNiA3LjUyNjA3IDIxLjc0MSA3LjU5Mzc3IDIxLjc0MSA3LjY4NzUgMjEuNzQxIDcu&#10;ODAyMSAyMS43MzA2IDcuODgwMjMgMjEuNzA5OCA3LjkyMTkgMjEuNjk5NCA3Ljk0MjcgMjEuNjc4&#10;NiA3Ljk1ODMzIDIxLjY0NzMgNy45Njg4IDIxLjYxNiA3Ljk3OTIgMjEuNTA2NyA3Ljk4NDQgMjEu&#10;MzE5MiA3Ljk4NDRMMjAuNTY5MiA3Ljk4NDRDMjAuODA4NyA4LjI5Njg3IDIwLjkyODUgOC42ODc0&#10;NyAyMC45Mjg1IDkuMTU2MiAyMC45Mjg1IDkuNjk3OTMgMjAuNzIwMiAxMC4xNjE1IDIwLjMwMzUg&#10;MTAuNTQ2OSAxOS44ODY4IDEwLjkzMjMgMTkuMzI5NiAxMS4xMjUgMTguNjMxNyAxMS4xMjUgMTgu&#10;MzQgMTEuMTI1IDE4LjA0MzEgMTEuMDgzMyAxNy43NDEgMTEgMTcuNTYzOSAxMS4xNTYzIDE3LjQ0&#10;MTUgMTEuMjk2OSAxNy4zNzM4IDExLjQyMTkgMTcuMzA2MSAxMS41NDY5IDE3LjI3MjMgMTEuNjUx&#10;MSAxNy4yNzIzIDExLjczNDQgMTcuMjcyMyAxMS44MDczIDE3LjMwNjEgMTEuODc3NiAxNy4zNzM4&#10;IDExLjk0NTMgMTcuNDQxNSAxMi4wMTMgMTcuNTc5NiAxMi4wNTczIDE3Ljc4NzkgMTIuMDc4MSAx&#10;Ny45MDI1IDEyLjA5OSAxOC4xOTk0IDEyLjExNDYgMTguNjc4NSAxMi4xMjUgMTkuNTQzMSAxMi4x&#10;NDU4IDIwLjEwNTYgMTIuMTc3MSAyMC4zNjYgMTIuMjE4OCAyMC43NjE5IDEyLjI3MDkgMjEuMDc3&#10;IDEyLjQxNjcgMjEuMzExMyAxMi42NTYyIDIxLjU0NTcgMTIuODk1OCAyMS42NjI5IDEzLjE4NzUg&#10;MjEuNjYyOSAxMy41MzEyIDIxLjY2MjkgMTQuMDEwNCAyMS40Mzg5IDE0LjQ1ODMgMjAuOTkxIDE0&#10;Ljg3NSAyMC4zMzQ4IDE1LjUgMTkuNDc1NCAxNS44MTI1IDE4LjQxMjkgMTUuODEyNSAxNy41OSAx&#10;NS44MTI1IDE2Ljg5NzMgMTUuNjI1IDE2LjMzNDggMTUuMjUgMTYuMDIyMyAxNS4wNDE3IDE1Ljg2&#10;NiAxNC44MjI5IDE1Ljg2NiAxNC41OTM4IDE1Ljg2NiAxNC40ODk2IDE1Ljg4NjggMTQuMzg1NCAx&#10;NS45Mjg1IDE0LjI4MTIgMTYuMDAxNCAxNC4xMjUgMTYuMTUyNSAxMy45MTE1IDE2LjM4MTcgMTMu&#10;NjQwNiAxNi40MTI5IDEzLjU5ODkgMTYuNjI2NCAxMy4zNjk4IDE3LjAyMjMgMTIuOTUzMSAxNi44&#10;MDM2IDEyLjgxNzcgMTYuNjQ5OSAxMi42OTc5IDE2LjU2MTMgMTIuNTkzOCAxNi40NzI4IDEyLjQ4&#10;OTYgMTYuNDI4NSAxMi4zNzUgMTYuNDI4NSAxMi4yNSAxNi40Mjg1IDEyLjA5MzcgMTYuNDg4NCAx&#10;MS45MTY3IDE2LjYwODIgMTEuNzE4OCAxNi43MjggMTEuNTIwOSAxNy4wMDY3IDExLjIzOTYgMTcu&#10;NDQ0MiAxMC44NzVaTTE4LjUzNzkgNy4zMTI1QzE4LjIyNTQgNy4zMTI1IDE3Ljk2NSA3LjQzNzUg&#10;MTcuNzU2NyA3LjY4NzUgMTcuNTQ4NCA3LjkzNzUgMTcuNDQ0MiA4LjMyMjkzIDE3LjQ0NDIgOC44&#10;NDM4IDE3LjQ0NDIgOS41MTA0NyAxNy41ODQ4IDEwLjAyNjEgMTcuODY2IDEwLjM5MDYgMTguMDg0&#10;OCAxMC42NzE5IDE4LjM2NjEgMTAuODEyNSAxOC43MDk4IDEwLjgxMjUgMTkuMDMyNyAxMC44MTI1&#10;IDE5LjI5NTcgMTAuNjkyNyAxOS40OTg4IDEwLjQ1MzEgMTkuNzAxOSAxMC4yMTM2IDE5LjgwMzUg&#10;OS44MzMzNyAxOS44MDM1IDkuMzEyNSAxOS44MDM1IDguNjQ1ODMgMTkuNjU3NyA4LjExOTggMTku&#10;MzY2IDcuNzM0NCAxOS4xNTc3IDcuNDUzMTMgMTguODgxNiA3LjMxMjUgMTguNTM3OSA3LjMxMjVa&#10;TTE3LjM2NiAxM0MxNy4xNjgxIDEzLjIxODcgMTcuMDE5NyAxMy40MTkzIDE2LjkyMDcgMTMuNjAx&#10;NiAxNi44MjE4IDEzLjc4MzkgMTYuNzcyMyAxMy45NTgzIDE2Ljc3MjMgMTQuMTI1IDE2Ljc3MjMg&#10;MTQuMzIyOSAxNi44OTIxIDE0LjUgMTcuMTMxNyAxNC42NTYyIDE3LjU1ODggMTQuOTE2NyAxOC4x&#10;NzMzIDE1LjA0NjkgMTguOTc1NCAxNS4wNDY5IDE5LjczNTggMTUuMDQ2OSAyMC4yOTU3IDE0Ljkx&#10;MTUgMjAuNjU1MSAxNC42NDA2IDIxLjAxNDUgMTQuMzY5OCAyMS4xOTQyIDE0LjA4MzMgMjEuMTk0&#10;MiAxMy43ODEyIDIxLjE5NDIgMTMuNTYyNSAyMS4wOSAxMy40MDYyIDIwLjg4MTcgMTMuMzEyNSAy&#10;MC42NjI5IDEzLjIxODggMjAuMjI1NCAxMy4xNjE1IDE5LjU2OTIgMTMuMTQwNiAxOC42MjEzIDEz&#10;LjExOTggMTcuODg2OSAxMy4wNzI5IDE3LjM2NiAxM1pNMjQuMjQxIDcuMDE1NiAyNC4yNDEgOC4z&#10;MjgxQzI0LjczMDYgNy40NTMxIDI1LjIzMDYgNy4wMTU2IDI1Ljc0MSA3LjAxNTYgMjUuOTcwMiA3&#10;LjAxNTYgMjYuMTYwMyA3LjA4NTkzIDI2LjMxMTMgNy4yMjY2IDI2LjQ2MjQgNy4zNjcyIDI2LjUz&#10;NzkgNy41MzEyNyAyNi41Mzc5IDcuNzE4OCAyNi41Mzc5IDcuODg1NDcgMjYuNDgzMiA4LjAyNjA3&#10;IDI2LjM3MzggOC4xNDA2IDI2LjI2NDUgOC4yNTUyIDI2LjEzNjkgOC4zMTI1IDI1Ljk5MSA4LjMx&#10;MjUgMjUuODM0OCA4LjMxMjUgMjUuNjY1NSA4LjIzOTYgMjUuNDgzMiA4LjA5MzggMjUuMzAwOSA3&#10;Ljk0NzkzIDI1LjE2ODEgNy44NzUgMjUuMDg0OCA3Ljg3NSAyNS4wMDE1IDcuODc1IDI0LjkxODEg&#10;Ny45MTY2NyAyNC44MzQ4IDggMjQuNjM2OSA4LjE3NzA3IDI0LjQzODkgOC40NjM1MyAyNC4yNDEg&#10;OC44NTk0TDI0LjI0MSAxMS42NDA2QzI0LjI0MSAxMS45NjM1IDI0LjI4MjcgMTIuMjA4MyAyNC4z&#10;NjYgMTIuMzc1IDI0LjQxODEgMTIuNDg5NiAyNC41MTQ1IDEyLjU4MzMgMjQuNjU1MSAxMi42NTYy&#10;IDI0Ljc5NTcgMTIuNzI5MSAyNC45OTYyIDEyLjc2NTYgMjUuMjU2NyAxMi43NjU2TDI1LjI1Njcg&#10;MTMgMjIuMjcyMyAxMyAyMi4yNzIzIDEyLjc2NTZDMjIuNTc0NCAxMi43NjU2IDIyLjc5ODMgMTIu&#10;NzE4NyAyMi45NDQyIDEyLjYyNSAyMy4wNDgzIDEyLjU2MjUgMjMuMTIxMiAxMi40NTgzIDIzLjE2&#10;MjkgMTIuMzEyNSAyMy4xODM4IDEyLjIzOTYgMjMuMTk0MiAxMi4wMzEyIDIzLjE5NDIgMTEuNjg3&#10;NUwyMy4xOTQyIDkuNDM3NUMyMy4xOTQyIDguNzYwNDMgMjMuMTgxMiA4LjM1NjggMjMuMTU1MSA4&#10;LjIyNjYgMjMuMTI5IDguMDk2MzMgMjMuMDc2OSA4LjAwMjU3IDIyLjk5ODggNy45NDUzIDIyLjky&#10;MDcgNy44ODgwMyAyMi44Mjk2IDcuODU5NCAyMi43MjU0IDcuODU5NCAyMi41OSA3Ljg1OTQgMjIu&#10;NDM5IDcuODkwNjMgMjIuMjcyMyA3Ljk1MzFMMjIuMjA5OCA3LjcxODggMjMuOTc1NCA3LjAxNTYg&#10;MjQuMjQxIDcuMDE1NlpNMjcuOTU1NCA5LjM3NUMyNy45NDUgMTAuMjM5NiAyOC4xNTMzIDEwLjkx&#10;NjcgMjguNTgwNCAxMS40MDYyIDI4Ljk5NzEgMTEuODk1OCAyOS40OTE5IDEyLjE0MDYgMzAuMDY0&#10;OCAxMi4xNDA2IDMwLjQ1MDIgMTIuMTQwNiAzMC43ODM1IDEyLjAzNjQgMzEuMDY0OCAxMS44Mjgx&#10;IDMxLjM0NjEgMTEuNjE5OCAzMS41ODA0IDExLjI2MDQgMzEuNzY3OSAxMC43NUwzMS45NzExIDEw&#10;Ljg3NUMzMS44NzczIDExLjQ1ODMgMzEuNjE2OSAxMS45ODcgMzEuMTg5OCAxMi40NjA5IDMwLjc2&#10;MjcgMTIuOTM0OSAzMC4yMjYzIDEzLjE3MTkgMjkuNTgwNCAxMy4xNzE5IDI4Ljg4MjUgMTMuMTcx&#10;OSAyOC4yODYyIDEyLjkwMTEgMjcuNzkxNCAxMi4zNTk0IDI3LjI5NjYgMTEuODE3NyAyNy4wNDky&#10;IDExLjA4ODYgMjcuMDQ5MiAxMC4xNzE5IDI3LjA0OTIgOS4xNzE5IDI3LjMwNDQgOC4zOTMyMyAy&#10;Ny44MTQ4IDcuODM1OSAyOC4zMjUyIDcuMjc4NjMgMjguOTY1OCA3IDI5LjczNjcgNyAzMC4zODI1&#10;IDcgMzAuOTE2NCA3LjIxNjEzIDMxLjMzODMgNy42NDg0IDMxLjc2MDIgOC4wODA3MyAzMS45NzEx&#10;IDguNjU2MjcgMzEuOTcxMSA5LjM3NUwyNy45NTU0IDkuMzc1Wk0yNy45NTU0IDkgMzAuNjQyOSA5&#10;QzMwLjYyMjEgOC42MzU0IDMwLjU3NTIgOC4zNzUgMzAuNTAyMyA4LjIxODggMzAuMzk4MiA3Ljk3&#10;OTIgMzAuMjQxOSA3Ljc5MTY3IDMwLjAzMzYgNy42NTYyIDI5LjgyNTMgNy41MjA4IDI5LjYwNjUg&#10;Ny40NTMxIDI5LjM3NzMgNy40NTMxIDI5LjAyMzIgNy40NTMxIDI4LjcwODEgNy41OTExMyAyOC40&#10;MzIgNy44NjcyIDI4LjE1NTkgOC4xNDMyIDI3Ljk5NzEgOC41MjA4IDI3Ljk1NTQgOVpNMzMuODY0&#10;MiA5LjM3NUMzMy44NTM3IDEwLjIzOTYgMzQuMDYyMSAxMC45MTY3IDM0LjQ4OTIgMTEuNDA2MiAz&#10;NC45MDU5IDExLjg5NTggMzUuNDAwNiAxMi4xNDA2IDM1Ljk3MzUgMTIuMTQwNiAzNi4zNTkgMTIu&#10;MTQwNiAzNi42OTIzIDEyLjAzNjQgMzYuOTczNSAxMS44MjgxIDM3LjI1NDggMTEuNjE5OCAzNy40&#10;ODkyIDExLjI2MDQgMzcuNjc2NyAxMC43NUwzNy44Nzk4IDEwLjg3NUMzNy43ODYxIDExLjQ1ODMg&#10;MzcuNTI1NiAxMS45ODcgMzcuMDk4NSAxMi40NjA5IDM2LjY3MTQgMTIuOTM0OSAzNi4xMzUgMTMu&#10;MTcxOSAzNS40ODkyIDEzLjE3MTkgMzQuNzkxMyAxMy4xNzE5IDM0LjE5NDkgMTIuOTAxMSAzMy43&#10;MDAxIDEyLjM1OTQgMzMuMjA1MyAxMS44MTc3IDMyLjk1NzkgMTEuMDg4NiAzMi45NTc5IDEwLjE3&#10;MTkgMzIuOTU3OSA5LjE3MTkgMzMuMjEzMSA4LjM5MzIzIDMzLjcyMzUgNy44MzU5IDM0LjIzNCA3&#10;LjI3ODYzIDM0Ljg3NDYgNyAzNS42NDU0IDcgMzYuMjkxMyA3IDM2LjgyNTEgNy4yMTYxMyAzNy4y&#10;NDcgNy42NDg0IDM3LjY2ODkgOC4wODA3MyAzNy44Nzk4IDguNjU2MjcgMzcuODc5OCA5LjM3NUwz&#10;My44NjQyIDkuMzc1Wk0zMy44NjQyIDkgMzYuNTUxNyA5QzM2LjUzMDggOC42MzU0IDM2LjQ4Mzkg&#10;OC4zNzUgMzYuNDExIDguMjE4OCAzNi4zMDY5IDcuOTc5MiAzNi4xNTA2IDcuNzkxNjcgMzUuOTQy&#10;MyA3LjY1NjIgMzUuNzM0IDcuNTIwOCAzNS41MTUyIDcuNDUzMSAzNS4yODYgNy40NTMxIDM0Ljkz&#10;MTkgNy40NTMxIDM0LjYxNjggNy41OTExMyAzNC4zNDA3IDcuODY3MiAzNC4wNjQ3IDguMTQzMiAz&#10;My45MDU5IDguNTIwOCAzMy44NjQyIDlaTTQyLjU1NDEgNy4wMTU2IDQyLjU1NDEgOSA0Mi4zMzU0&#10;IDlDNDIuMTc5MSA4LjM3NSA0MS45NzM0IDcuOTUwNTMgNDEuNzE4MiA3LjcyNjYgNDEuNDYzIDcu&#10;NTAyNiA0MS4xNDI3IDcuMzkwNiA0MC43NTczIDcuMzkwNiA0MC40NjU2IDcuMzkwNiA0MC4yMjg2&#10;IDcuNDY4NzMgNDAuMDQ2MyA3LjYyNSAzOS44NjQgNy43ODEyNyAzOS43NzI5IDcuOTUzMTMgMzku&#10;NzcyOSA4LjE0MDYgMzkuNzcyOSA4LjM4MDIgMzkuODQwNiA4LjU4MzMzIDM5Ljk3NiA4Ljc1IDQw&#10;LjEwMSA4LjkyNzA3IDQwLjM2NjYgOS4xMTQ1NyA0MC43NzI5IDkuMzEyNUw0MS42OTQ4IDkuNzVD&#10;NDIuNTU5MyAxMC4xNzcxIDQyLjk5MTYgMTAuNzI5MSA0Mi45OTE2IDExLjQwNjIgNDIuOTkxNiAx&#10;MS45Mzc1IDQyLjc5MTEgMTIuMzY0NiA0Mi4zOTAxIDEyLjY4NzUgNDEuOTg5IDEzLjAxMDQgNDEu&#10;NTM4NSAxMy4xNzE5IDQxLjAzODUgMTMuMTcxOSA0MC42ODQ0IDEzLjE3MTkgNDAuMjc4MSAxMy4x&#10;MDk0IDM5LjgxOTggMTIuOTg0NCAzOS42ODQzIDEyLjk0MjcgMzkuNTY5NyAxMi45MjE5IDM5LjQ3&#10;NiAxMi45MjE5IDM5LjM4MjMgMTIuOTIxOSAzOS4zMDk0IDEyLjk3OTIgMzkuMjU3MyAxMy4wOTM4&#10;TDM5LjAzODUgMTMuMDkzOCAzOS4wMzg1IDExLjAxNTYgMzkuMjU3MyAxMS4wMTU2QzM5LjM3MTgg&#10;MTEuNjA5MyAzOS41OTU4IDEyLjA1NDcgMzkuOTI5MSAxMi4zNTE2IDQwLjI2MjQgMTIuNjQ4NSA0&#10;MC42Mzc0IDEyLjc5NjkgNDEuMDU0MSAxMi43OTY5IDQxLjM0NTggMTIuNzk2OSA0MS41ODI4IDEy&#10;LjcxMSA0MS43NjUxIDEyLjUzOTEgNDEuOTQ3NCAxMi4zNjcyIDQyLjAzODUgMTIuMTYxNCA0Mi4w&#10;Mzg1IDExLjkyMTkgNDIuMDM4NSAxMS42MzAyIDQxLjkzNjkgMTEuMzg1NCA0MS43MzM4IDExLjE4&#10;NzUgNDEuNTMwNyAxMC45ODk2IDQxLjEyMTggMTAuNzM5NiA0MC41MDczIDEwLjQzNzUgMzkuODky&#10;NyAxMC4xMzU0IDM5LjQ5MTYgOS44NTk0IDM5LjMwNDEgOS42MDk0IDM5LjExNjYgOS4zNjk4IDM5&#10;LjAyMjkgOS4wNjc3IDM5LjAyMjkgOC43MDMxIDM5LjAyMjkgOC4yMjM5NyAzOS4xODcgNy44MjI5&#10;MyAzOS41MTUxIDcuNSAzOS44NDMyIDcuMTc3MDcgNDAuMjY3NyA3LjAxNTYgNDAuNzg4NSA3LjAx&#10;NTYgNDEuMDE3NyA3LjAxNTYgNDEuMjkzNyA3LjA2MjQ3IDQxLjYxNjYgNy4xNTYyIDQxLjgzNTQg&#10;Ny4yMTg3MyA0MS45NzYgNy4yNSA0Mi4wMzg1IDcuMjUgNDIuMTExNCA3LjI1IDQyLjE2NjEgNy4y&#10;MzY5NyA0Mi4yMDI2IDcuMjEwOSA0Mi4yMzkxIDcuMTg0OSA0Mi4yODMzIDcuMTE5OCA0Mi4zMzU0&#10;IDcuMDE1Nkw0Mi41NTQxIDcuMDE1NlpNNDMuODU5OCA0LjIzNDQgNDMuODU5OCAzLjk2ODhDNDQu&#10;NDk1MyA0LjI5MTY3IDQ1LjAyNjUgNC42NjY2NyA0NS40NTM2IDUuMDkzOCA0Ni4wNjgyIDUuNzE4&#10;NzMgNDYuNTM5NSA2LjQ0NTI3IDQ2Ljg2NzYgNy4yNzM0IDQ3LjE5NTcgOC4xMDE1MyA0Ny4zNTk4&#10;IDguOTY4NzMgNDcuMzU5OCA5Ljg3NSA0Ny4zNTk4IDExLjE4NzUgNDcuMDM2OSAxMi4zODI4IDQ2&#10;LjM5MTEgMTMuNDYwOSA0NS43NDUyIDE0LjUzOSA0NC45MDE1IDE1LjMxMjUgNDMuODU5OCAxNS43&#10;ODEyTDQzLjg1OTggMTUuNTQ2OUM0NC4zODA3IDE1LjI1NTIgNDQuODA3OCAxNC44NTk0IDQ1LjE0&#10;MTEgMTQuMzU5NCA0NS40NzQ0IDEzLjg1OTQgNDUuNzI0NCAxMy4yMjY2IDQ1Ljg5MTEgMTIuNDYw&#10;OSA0Ni4wNTc4IDExLjY5NTMgNDYuMTQxMSAxMC44OTU4IDQ2LjE0MTEgMTAuMDYyNSA0Ni4xNDEx&#10;IDkuMTU2MjMgNDYuMDY4MiA4LjMzMzMzIDQ1LjkyMjMgNy41OTM4IDQ1LjgxODIgNy4wMTA0NyA0&#10;NS42ODggNi41NDE3IDQ1LjUzMTcgNi4xODc1IDQ1LjM3NTQgNS44MzMzIDQ1LjE2NDUgNS40OTQ3&#10;NyA0NC44OTg5IDUuMTcxOSA0NC42MzMzIDQuODQ4OTcgNDQuMjg2OSA0LjUzNjQ3IDQzLjg1OTgg&#10;NC4yMzQ0WiIgc3Ryb2tlPSJub25lIi8+PC9nPjxnIHN0cm9rZT0iIzI2MjYyNiIgc3Ryb2tlLXdp&#10;ZHRoPSIwLjgzMzMiIHN0cm9rZS1saW5lam9pbj0icm91bmQiIGZpbGw9IiMyNjI2MjYiPjxsaW5l&#10;IHgxPSI1NSIgeTE9IjIzOSIgeDI9IjU1IiB5Mj0iMTQ0IiBmaWxsPSJub25lIi8+PGxpbmUgeDE9&#10;IjU1IiB5MT0iMjM5IiB4Mj0iNTYuNCIgeTI9IjIzOSIgZmlsbD0ibm9uZSIvPjxsaW5lIHgxPSI1&#10;NSIgeTE9IjE5MS41IiB4Mj0iNTYuNCIgeTI9IjE5MS41IiBmaWxsPSJub25lIi8+PGxpbmUgeDE9&#10;IjU1IiB5MT0iMTQ0IiB4Mj0iNTYuNCIgeTI9IjE0NCIgZmlsbD0ibm9uZSIvPjwvZz48ZyBzdHJv&#10;a2U9IiMyNjI2MjYiIGZpbGw9IiMyNjI2MjYiIGZvbnQtZmFtaWx5PSJUaW1lcyBOZXcgUm9tYW4i&#10;IGZvbnQtc2l6ZT0iMTMuMzMzMyIgdHJhbnNmb3JtPSJ0cmFuc2xhdGUoNTIuMzMzMyAyMzkpIj48&#10;cGF0aCBkPSJNLTYuNTMxMiAwLjc1Qy02LjUzMTItMC4yMjkyLTYuMzgyNzctMS4wNzU1Ny02LjA4&#10;NTktMS43ODkxLTUuNzg5MDMtMi41MDI2My01LjM5NTgtMy4wMzEyNy00LjkwNjItMy4zNzUtNC41&#10;MjA4LTMuNjQ1OC00LjEyNS0zLjc4MTItMy43MTg4LTMuNzgxMi0zLjA2MjUzLTMuNzgxMi0yLjQ3&#10;Mzk3LTMuNDQ3ODctMS45NTMxLTIuNzgxMi0xLjI5NjktMS45NDc4Ny0wLjk2ODgtMC44MTc2Njct&#10;MC45Njg4IDAuNjA5NC0wLjk2ODggMS42MDk0LTEuMTEyIDIuNDU4MzMtMS4zOTg0IDMuMTU2Mi0x&#10;LjY4NDg3IDMuODU0MTMtMi4wNTIwNyA0LjM2MTk3LTIuNSA0LjY3OTctMi45NDc5MyA0Ljk5NzM3&#10;LTMuMzc1IDUuMTU2Mi0zLjc4MTIgNS4xNTYyLTQuNjA0MTMgNS4xNTYyLTUuMjkxNjcgNC42NzE4&#10;My01Ljg0MzggMy43MDMxLTYuMzAyMDcgMi44ODAyMy02LjUzMTIgMS44OTU4Ny02LjUzMTIgMC43&#10;NVpNLTUuMjgxMiAwLjkwNjJDLTUuMjgxMiAyLjA5MzczLTUuMTM1NCAzLjA2MjUtNC44NDM4IDMu&#10;ODEyNS00LjYwNDIgNC40Mzc1LTQuMjQ0OCA0Ljc1LTMuNzY1NiA0Ljc1LTMuNTM2NDcgNC43NS0z&#10;LjI5OTUgNC42NDg0My0zLjA1NDcgNC40NDUzLTIuODA5OSA0LjI0MjE3LTIuNjI1IDMuODk1OC0y&#10;LjUgMy40MDYyLTIuMzAyMDcgMi42ODc0Ny0yLjIwMzEgMS42NjE0My0yLjIwMzEgMC4zMjgxLTIu&#10;MjAzMS0wLjY1MTAzMy0yLjMwNzI3LTEuNDY4NzMtMi41MTU2LTIuMTI1LTIuNjYxNDctMi42MTQ2&#10;LTIuODU5NC0yLjk1ODMzLTMuMTA5NC0zLjE1NjItMy4yNzYwNy0zLjI5MTY3LTMuNDg0NC0zLjM1&#10;OTQtMy43MzQ0LTMuMzU5NC00LjAxNTYtMy4zNTk0LTQuMjcwOC0zLjIzNDQtNC41LTIuOTg0NC00&#10;LjgwMjA3LTIuNjMwMi01LjAwNzgtMi4wNzU1LTUuMTE3Mi0xLjMyMDMtNS4yMjY1My0wLjU2NTEt&#10;NS4yODEyIDAuMTc3MDY3LTUuMjgxMiAwLjkwNjJaIiBzdHJva2U9Im5vbmUiLz48L2c+PGcgc3Ry&#10;b2tlPSIjMjYyNjI2IiBmaWxsPSIjMjYyNjI2IiBmb250LWZhbWlseT0iVGltZXMgTmV3IFJvbWFu&#10;IiBmb250LXNpemU9IjEzLjMzMzMiIHRyYW5zZm9ybT0idHJhbnNsYXRlKDUyLjMzMzMgMTkxLjUp&#10;Ij48cGF0aCBkPSJNLTE2LjUzMTIgMC43NUMtMTYuNTMxMi0wLjIyOTItMTYuMzgyOC0xLjA3NTU3&#10;LTE2LjA4NTktMS43ODkxLTE1Ljc4OS0yLjUwMjYzLTE1LjM5NTgtMy4wMzEyNy0xNC45MDYyLTMu&#10;Mzc1LTE0LjUyMDgtMy42NDU4LTE0LjEyNS0zLjc4MTItMTMuNzE4OC0zLjc4MTItMTMuMDYyNS0z&#10;Ljc4MTItMTIuNDc0LTMuNDQ3ODctMTEuOTUzMS0yLjc4MTItMTEuMjk2OS0xLjk0Nzg3LTEwLjk2&#10;ODgtMC44MTc2NjctMTAuOTY4OCAwLjYwOTQtMTAuOTY4OCAxLjYwOTQtMTEuMTEyIDIuNDU4MzMt&#10;MTEuMzk4NCAzLjE1NjItMTEuNjg0OSAzLjg1NDEzLTEyLjA1MjEgNC4zNjE5Ny0xMi41IDQuNjc5&#10;Ny0xMi45NDc5IDQuOTk3MzctMTMuMzc1IDUuMTU2Mi0xMy43ODEyIDUuMTU2Mi0xNC42MDQxIDUu&#10;MTU2Mi0xNS4yOTE3IDQuNjcxODMtMTUuODQzOCAzLjcwMzEtMTYuMzAyMSAyLjg4MDIzLTE2LjUz&#10;MTIgMS44OTU4Ny0xNi41MzEyIDAuNzVaTS0xNS4yODEyIDAuOTA2MkMtMTUuMjgxMiAyLjA5Mzcz&#10;LTE1LjEzNTQgMy4wNjI1LTE0Ljg0MzggMy44MTI1LTE0LjYwNDIgNC40Mzc1LTE0LjI0NDggNC43&#10;NS0xMy43NjU2IDQuNzUtMTMuNTM2NSA0Ljc1LTEzLjI5OTUgNC42NDg0My0xMy4wNTQ3IDQuNDQ1&#10;My0xMi44MDk5IDQuMjQyMTctMTIuNjI1IDMuODk1OC0xMi41IDMuNDA2Mi0xMi4zMDIxIDIuNjg3&#10;NDctMTIuMjAzMSAxLjY2MTQzLTEyLjIwMzEgMC4zMjgxLTEyLjIwMzEtMC42NTEwMzMtMTIuMzA3&#10;My0xLjQ2ODczLTEyLjUxNTYtMi4xMjUtMTIuNjYxNS0yLjYxNDYtMTIuODU5NC0yLjk1ODMzLTEz&#10;LjEwOTQtMy4xNTYyLTEzLjI3NjEtMy4yOTE2Ny0xMy40ODQ0LTMuMzU5NC0xMy43MzQ0LTMuMzU5&#10;NC0xNC4wMTU2LTMuMzU5NC0xNC4yNzA4LTMuMjM0NC0xNC41LTIuOTg0NC0xNC44MDIxLTIuNjMw&#10;Mi0xNS4wMDc4LTIuMDc1NS0xNS4xMTcyLTEuMzIwMy0xNS4yMjY1LTAuNTY1MS0xNS4yODEyIDAu&#10;MTc3MDY3LTE1LjI4MTIgMC45MDYyWk0tOC43MTg4IDMuNzY1NkMtOC41MjA4NyAzLjc2NTYtOC4z&#10;NTQyIDMuODM1OTMtOC4yMTg4IDMuOTc2Ni04LjA4MzMzIDQuMTE3Mi04LjAxNTYgNC4yODEyNy04&#10;LjAxNTYgNC40Njg4LTguMDE1NiA0LjY2NjY3LTguMDgzMzMgNC44MzMzMy04LjIxODggNC45Njg4&#10;LTguMzU0MiA1LjEwNDItOC41MjA4NyA1LjE3MTktOC43MTg4IDUuMTcxOS04LjkxNjY3IDUuMTcx&#10;OS05LjA4MzMzIDUuMTA0Mi05LjIxODggNC45Njg4LTkuMzU0MiA0LjgzMzMzLTkuNDIxOSA0LjY2&#10;NjY3LTkuNDIxOSA0LjQ2ODgtOS40MjE5IDQuMjcwODctOS4zNTQyIDQuMTA0Mi05LjIxODggMy45&#10;Njg4LTkuMDgzMzMgMy44MzMzMy04LjkxNjY3IDMuNzY1Ni04LjcxODggMy43NjU2Wk0tNS40ODQ0&#10;LTIuNzY1Ni0zLjM5MDYtMy43ODEyLTMuMTg3NS0zLjc4MTItMy4xODc1IDMuNDg0NEMtMy4xODc1&#10;IDMuOTYzNTMtMy4xNjY2NyA0LjI2My0zLjEyNSA0LjM4MjgtMy4wODMzMyA0LjUwMjYtMyA0LjU5&#10;MzczLTIuODc1IDQuNjU2Mi0yLjc1IDQuNzE4NzMtMi40OTQ4IDQuNzU1Mi0yLjEwOTQgNC43NjU2&#10;TC0yLjEwOTQgNS01LjM0MzggNS01LjM0MzggNC43NjU2Qy00LjkzNzUzIDQuNzU1Mi00LjY3NDUg&#10;NC43MTg3My00LjU1NDcgNC42NTYyLTQuNDM0OSA0LjU5MzczLTQuMzUxNTcgNC41MTA0LTQuMzA0&#10;NyA0LjQwNjItNC4yNTc4MyA0LjMwMjA3LTQuMjM0NCAzLjk5NDgtNC4yMzQ0IDMuNDg0NEwtNC4y&#10;MzQ0LTEuMTU2MkMtNC4yMzQ0LTEuNzkxNjctNC4yNTUyMy0yLjE5NzkzLTQuMjk2OS0yLjM3NS00&#10;LjMyODE3LTIuNTEwNC00LjM4MjgzLTIuNjA5MzctNC40NjA5LTIuNjcxOS00LjUzOTAzLTIuNzM0&#10;MzctNC42MzU0LTIuNzY1Ni00Ljc1LTIuNzY1Ni00LjkwNjI3LTIuNzY1Ni01LjExOTgtMi42OTc5&#10;LTUuMzkwNi0yLjU2MjVMLTUuNDg0NC0yLjc2NTZaIiBzdHJva2U9Im5vbmUiLz48L2c+PGcgc3Ry&#10;b2tlPSIjMjYyNjI2IiBmaWxsPSIjMjYyNjI2IiBmb250LWZhbWlseT0iVGltZXMgTmV3IFJvbWFu&#10;IiBmb250LXNpemU9IjEzLjMzMzMiIHRyYW5zZm9ybT0idHJhbnNsYXRlKDUyLjMzMzMgMTQ0KSI+&#10;PHBhdGggZD0iTS0xNi41MzEyIDAuNzVDLTE2LjUzMTItMC4yMjkyLTE2LjM4MjgtMS4wNzU1Ny0x&#10;Ni4wODU5LTEuNzg5MS0xNS43ODktMi41MDI2My0xNS4zOTU4LTMuMDMxMjctMTQuOTA2Mi0zLjM3&#10;NS0xNC41MjA4LTMuNjQ1OC0xNC4xMjUtMy43ODEyLTEzLjcxODgtMy43ODEyLTEzLjA2MjUtMy43&#10;ODEyLTEyLjQ3NC0zLjQ0Nzg3LTExLjk1MzEtMi43ODEyLTExLjI5NjktMS45NDc4Ny0xMC45Njg4&#10;LTAuODE3NjY3LTEwLjk2ODggMC42MDk0LTEwLjk2ODggMS42MDk0LTExLjExMiAyLjQ1ODMzLTEx&#10;LjM5ODQgMy4xNTYyLTExLjY4NDkgMy44NTQxMy0xMi4wNTIxIDQuMzYxOTctMTIuNSA0LjY3OTct&#10;MTIuOTQ3OSA0Ljk5NzM3LTEzLjM3NSA1LjE1NjItMTMuNzgxMiA1LjE1NjItMTQuNjA0MSA1LjE1&#10;NjItMTUuMjkxNyA0LjY3MTgzLTE1Ljg0MzggMy43MDMxLTE2LjMwMjEgMi44ODAyMy0xNi41MzEy&#10;IDEuODk1ODctMTYuNTMxMiAwLjc1Wk0tMTUuMjgxMiAwLjkwNjJDLTE1LjI4MTIgMi4wOTM3My0x&#10;NS4xMzU0IDMuMDYyNS0xNC44NDM4IDMuODEyNS0xNC42MDQyIDQuNDM3NS0xNC4yNDQ4IDQuNzUt&#10;MTMuNzY1NiA0Ljc1LTEzLjUzNjUgNC43NS0xMy4yOTk1IDQuNjQ4NDMtMTMuMDU0NyA0LjQ0NTMt&#10;MTIuODA5OSA0LjI0MjE3LTEyLjYyNSAzLjg5NTgtMTIuNSAzLjQwNjItMTIuMzAyMSAyLjY4NzQ3&#10;LTEyLjIwMzEgMS42NjE0My0xMi4yMDMxIDAuMzI4MS0xMi4yMDMxLTAuNjUxMDMzLTEyLjMwNzMt&#10;MS40Njg3My0xMi41MTU2LTIuMTI1LTEyLjY2MTUtMi42MTQ2LTEyLjg1OTQtMi45NTgzMy0xMy4x&#10;MDk0LTMuMTU2Mi0xMy4yNzYxLTMuMjkxNjctMTMuNDg0NC0zLjM1OTQtMTMuNzM0NC0zLjM1OTQt&#10;MTQuMDE1Ni0zLjM1OTQtMTQuMjcwOC0zLjIzNDQtMTQuNS0yLjk4NDQtMTQuODAyMS0yLjYzMDIt&#10;MTUuMDA3OC0yLjA3NTUtMTUuMTE3Mi0xLjMyMDMtMTUuMjI2NS0wLjU2NTEtMTUuMjgxMiAwLjE3&#10;NzA2Ny0xNS4yODEyIDAuOTA2MlpNLTguNzE4OCAzLjc2NTZDLTguNTIwODcgMy43NjU2LTguMzU0&#10;MiAzLjgzNTkzLTguMjE4OCAzLjk3NjYtOC4wODMzMyA0LjExNzItOC4wMTU2IDQuMjgxMjctOC4w&#10;MTU2IDQuNDY4OC04LjAxNTYgNC42NjY2Ny04LjA4MzMzIDQuODMzMzMtOC4yMTg4IDQuOTY4OC04&#10;LjM1NDIgNS4xMDQyLTguNTIwODcgNS4xNzE5LTguNzE4OCA1LjE3MTktOC45MTY2NyA1LjE3MTkt&#10;OS4wODMzMyA1LjEwNDItOS4yMTg4IDQuOTY4OC05LjM1NDIgNC44MzMzMy05LjQyMTkgNC42NjY2&#10;Ny05LjQyMTkgNC40Njg4LTkuNDIxOSA0LjI3MDg3LTkuMzU0MiA0LjEwNDItOS4yMTg4IDMuOTY4&#10;OC05LjA4MzMzIDMuODMzMzMtOC45MTY2NyAzLjc2NTYtOC43MTg4IDMuNzY1NlpNLTEuMDYyNSAz&#10;LjM0MzgtMS42NTYyIDUtNi43MzQ0IDUtNi43MzQ0IDQuNzY1NkMtNS4yNDQ4IDMuNDAxMDctNC4x&#10;OTUzIDIuMjg2NS0zLjU4NTkgMS40MjE5LTIuOTc2NTcgMC41NTczLTIuNjcxOS0wLjIyOTE2Ny0y&#10;LjY3MTktMC45Mzc1LTIuNjcxOS0xLjQ4OTU3LTIuODM4NTctMS45NDAxLTMuMTcxOS0yLjI4OTEt&#10;My41MDUyMy0yLjYzODAzLTMuOTA2MjctMi44MTI1LTQuMzc1LTIuODEyNS00Ljc5MTY3LTIuODEy&#10;NS01LjE2OTI3LTIuNjkwMS01LjUwNzgtMi40NDUzLTUuODQ2MzMtMi4yMDA1LTYuMDkzNzMtMS44&#10;Mzg1My02LjI1LTEuMzU5NEwtNi40ODQ0LTEuMzU5NEMtNi4zODAyLTIuMTQwNi02LjEwOTM3LTIu&#10;NzM5NTMtNS42NzE5LTMuMTU2Mi01LjIzNDM3LTMuNTcyODctNC42ODc0Ny0zLjc4MTItNC4wMzEy&#10;LTMuNzgxMi0zLjMzMzMzLTMuNzgxMi0yLjc1LTMuNTU3MjctMi4yODEyLTMuMTA5NC0xLjgxMjQ3&#10;LTIuNjYxNDctMS41NzgxLTIuMTM1NC0xLjU3ODEtMS41MzEyLTEuNTc4MS0xLjA5MzczLTEuNjgy&#10;MjctMC42NTYyNjctMS44OTA2LTAuMjE4OC0yLjIwMzEzIDAuNDY4NzMzLTIuNzA4MzMgMS4xOTI3&#10;LTMuNDA2MiAxLjk1MzEtNC40NTgzMyAzLjEwOTM3LTUuMTE5OCAzLjgwNzMtNS4zOTA2IDQuMDQ2&#10;OUwtMy4xNDA2IDQuMDQ2OUMtMi42ODIyNyA0LjA0NjktMi4zNjE5NyA0LjAyODY3LTIuMTc5NyAz&#10;Ljk5MjItMS45OTczNyAzLjk1NTczLTEuODMwNyAzLjg4NTQtMS42Nzk3IDMuNzgxMi0xLjUyODYz&#10;IDMuNjc3MDctMS40MDEwMyAzLjUzMTI3LTEuMjk2OSAzLjM0MzhMLTEuMDYyNSAzLjM0MzhaIiBz&#10;dHJva2U9Im5vbmUiLz48L2c+PGcgc3Ryb2tlPSIjMjYyNjI2IiBmaWxsPSIjMjYyNjI2IiBmb250&#10;LWZhbWlseT0iVGltZXMgTmV3IFJvbWFuIiBmb250LXNpemU9IjEzLjMzMzMiIHRyYW5zZm9ybT0i&#10;bWF0cml4KDYuMTIzMjNlLTE3IC0xIDEgNi4xMjMyM2UtMTcgMzMuNjY2NyAxOTEuNSkiPjxwYXRo&#10;IGQ9Ik0tMjQuMTcxOS0xMS43OTY5LTIzLjk2ODgtOC44NzUtMjQuMTcxOS04Ljg3NUMtMjQuNDMy&#10;My05Ljc1LTI0LjgwNzMtMTAuMzgwMi0yNS4yOTY5LTEwLjc2NTYtMjUuNzg2NC0xMS4xNTExLTI2&#10;LjM2OTgtMTEuMzQzOC0yNy4wNDY5LTExLjM0MzgtMjcuNjE5OC0xMS4zNDM4LTI4LjEzOC0xMS4y&#10;MDA2LTI4LjYwMTYtMTAuOTE0MS0yOS4wNjUxLTEwLjYyNzYtMjkuNDI3MS0xMC4xNjY3LTI5LjY4&#10;NzUtOS41MzEyLTI5Ljk0NzktOC44OTU4LTMwLjA3ODEtOC4xMDQxMy0zMC4wNzgxLTcuMTU2Mi0z&#10;MC4wNzgxLTYuMzc1LTI5Ljk1MzEtNS43MDA1My0yOS43MDMxLTUuMTMyOC0yOS40NTMxLTQuNTY1&#10;MDctMjkuMDc4MS00LjEyNzU3LTI4LjU3ODEtMy44MjAzLTI4LjA3ODEtMy41MTMwMy0yNy41MDUy&#10;LTMuMzU5NC0yNi44NTk0LTMuMzU5NC0yNi4zMDczLTMuMzU5NC0yNS44MTc3LTMuNDc5Mi0yNS4z&#10;OTA2LTMuNzE4OC0yNC45NjM1LTMuOTU4MzMtMjQuNDg5Ni00LjQzMjI3LTIzLjk2ODgtNS4xNDA2&#10;TC0yMy43ODEyLTUuMDE1NkMtMjQuMjA4My00LjI1NTItMjQuNzExLTMuNjk1My0yNS4yODkxLTMu&#10;MzM1OS0yNS44NjcyLTIuOTc2NTctMjYuNTUyMS0yLjc5NjktMjcuMzQzOC0yLjc5NjktMjguNzcw&#10;OS0yLjc5NjktMjkuODc1LTMuMzI4MTMtMzAuNjU2Mi00LjM5MDYtMzEuMjM5NS01LjE4MjI3LTMx&#10;LjUzMTItNi4xMDkzNy0zMS41MzEyLTcuMTcxOS0zMS41MzEyLTguMDI2MDMtMzEuMzM4NS04Ljgx&#10;NTEtMzAuOTUzMS05LjUzOTEtMzAuNTY3Ny0xMC4yNjMtMzAuMDM2NS0xMC44MjAzLTI5LjM1OTQt&#10;MTEuMjEwOS0yOC42ODIzLTExLjYwMTYtMjcuOTQ3OS0xMS43OTY5LTI3LjE1NjItMTEuNzk2OS0y&#10;Ni41MzEzLTExLjc5NjktMjUuOTE2Ny0xMS42NDU5LTI1LjMxMjUtMTEuMzQzOC0yNS4xMzU0LTEx&#10;LjI1LTI1LjAwNTItMTEuMjAzMS0yNC45MjE5LTExLjIwMzEtMjQuODA3My0xMS4yMDMxLTI0Ljcw&#10;ODMtMTEuMjQ0OC0yNC42MjUtMTEuMzI4MS0yNC41MjA5LTExLjQ0MjctMjQuNDQyNy0xMS41OTkt&#10;MjQuMzkwNi0xMS43OTY5TC0yNC4xNzE5LTExLjc5NjlaTS0yMS4wMTEzLTguOTg0NC0yMS4wMTEz&#10;LTcuNjcxOUMtMjAuNTIxNy04LjU0NjktMjAuMDIxNy04Ljk4NDQtMTkuNTExMy04Ljk4NDQtMTku&#10;MjgyMS04Ljk4NDQtMTkuMDkyLTguOTE0MDctMTguOTQxLTguNzczNC0xOC43ODk5LTguNjMyOC0x&#10;OC43MTQ0LTguNDY4NzMtMTguNzE0NC04LjI4MTItMTguNzE0NC04LjExNDUzLTE4Ljc2OTEtNy45&#10;NzM5My0xOC44Nzg1LTcuODU5NC0xOC45ODc4LTcuNzQ0OC0xOS4xMTU0LTcuNjg3NS0xOS4yNjEz&#10;LTcuNjg3NS0xOS40MTc2LTcuNjg3NS0xOS41ODY4LTcuNzYwNC0xOS43NjkxLTcuOTA2Mi0xOS45&#10;NTE0LTguMDUyMDctMjAuMDg0Mi04LjEyNS0yMC4xNjc1LTguMTI1LTIwLjI1MDgtOC4xMjUtMjAu&#10;MzM0Mi04LjA4MzMzLTIwLjQxNzUtOC0yMC42MTU0LTcuODIyOTMtMjAuODEzNC03LjUzNjQ3LTIx&#10;LjAxMTMtNy4xNDA2TC0yMS4wMTEzLTQuMzU5NEMtMjEuMDExMy00LjAzNjQ3LTIwLjk2OTYtMy43&#10;OTE2Ny0yMC44ODYzLTMuNjI1LTIwLjgzNDItMy41MTA0LTIwLjczNzktMy40MTY2Ny0yMC41OTcy&#10;LTMuMzQzOC0yMC40NTY2LTMuMjcwODctMjAuMjU2MS0zLjIzNDQtMTkuOTk1Ny0zLjIzNDRMLTE5&#10;Ljk5NTctMy0yMi45OC0zLTIyLjk4LTMuMjM0NEMtMjIuNjc3OS0zLjIzNDQtMjIuNDU0LTMuMjgx&#10;MjctMjIuMzA4Mi0zLjM3NS0yMi4yMDQtMy40Mzc1My0yMi4xMzExLTMuNTQxNy0yMi4wODk0LTMu&#10;Njg3NS0yMi4wNjg2LTMuNzYwNDMtMjIuMDU4Mi0zLjk2ODc3LTIyLjA1ODItNC4zMTI1TC0yMi4w&#10;NTgyLTYuNTYyNUMtMjIuMDU4Mi03LjIzOTU3LTIyLjA3MTItNy42NDMyLTIyLjA5NzItNy43NzM0&#10;LTIyLjEyMzMtNy45MDM2Ny0yMi4xNzU0LTcuOTk3NDMtMjIuMjUzNS04LjA1NDctMjIuMzMxNi04&#10;LjExMTk3LTIyLjQyMjgtOC4xNDA2LTIyLjUyNjktOC4xNDA2LTIyLjY2MjMtOC4xNDA2LTIyLjgx&#10;MzMtOC4xMDkzNy0yMi45OC04LjA0NjlMLTIzLjA0MjUtOC4yODEyLTIxLjI3NjktOC45ODQ0LTIx&#10;LjAxMTMtOC45ODQ0Wk0tMTUuNDM3NS04Ljk4NDRDLTE0LjU1MjEtOC45ODQ0LTEzLjg0MzgtOC42&#10;NTEwNy0xMy4zMTI1LTcuOTg0NC0xMi44NjQ2LTcuNDExNDctMTIuNjQwNi02Ljc1NTItMTIuNjQw&#10;Ni02LjAxNTYtMTIuNjQwNi01LjQ5NDgtMTIuNzY1Ni00Ljk2ODc3LTEzLjAxNTYtNC40Mzc1LTEz&#10;LjI2NTYtMy45MDYyMy0xMy42MDk0LTMuNTA1Mi0xNC4wNDY5LTMuMjM0NC0xNC40ODQ0LTIuOTYz&#10;NTMtMTQuOTY4Ny0yLjgyODEtMTUuNS0yLjgyODEtMTYuMzg1NC0yLjgyODEtMTcuMDgzMy0zLjE3&#10;NzA3LTE3LjU5MzgtMy44NzUtMTguMDMxMy00LjQ1ODMzLTE4LjI1LTUuMTE0Ni0xOC4yNS01Ljg0&#10;MzgtMTguMjUtNi4zODU0LTE4LjExNzItNi45MTkyMy0xNy44NTE2LTcuNDQ1My0xNy41ODU5LTcu&#10;OTcxMzctMTcuMjM3LTguMzU5NC0xNi44MDQ3LTguNjA5NC0xNi4zNzI0LTguODU5NC0xNS45MTY2&#10;LTguOTg0NC0xNS40Mzc1LTguOTg0NFpNLTE1LjY0MDYtOC41NzgxQy0xNS44NTk0LTguNTc4MS0x&#10;Ni4wODM0LTguNTEwNC0xNi4zMTI1LTguMzc1LTE2LjU0MTYtOC4yMzk2LTE2LjcyMzktOC4wMDUy&#10;My0xNi44NTk0LTcuNjcxOS0xNi45OTQ4LTcuMzM4NTctMTcuMDYyNS02LjkxMTQ3LTE3LjA2MjUt&#10;Ni4zOTA2LTE3LjA2MjUtNS41MzY0Ny0xNi44OTU4LTQuODAyMS0xNi41NjI1LTQuMTg3NS0xNi4y&#10;MjkyLTMuNTcyOS0xNS43ODY1LTMuMjY1Ni0xNS4yMzQ0LTMuMjY1Ni0xNC44MjgxLTMuMjY1Ni0x&#10;NC40ODk2LTMuNDM0ODctMTQuMjE4OC0zLjc3MzQtMTMuOTQ3OS00LjExMTkzLTEzLjgxMjUtNC42&#10;OTc4Ny0xMy44MTI1LTUuNTMxMi0xMy44MTI1LTYuNTYyNDctMTQuMDM2NS03LjM3NS0xNC40ODQ0&#10;LTcuOTY4OC0xNC43ODY1LTguMzc1LTE1LjE3MTktOC41NzgxLTE1LjY0MDYtOC41NzgxWk0tNy44&#10;NTk0LTguOTg0NC03Ljg1OTQtNy04LjA3ODEtN0MtOC4yMzQzNy03LjYyNS04LjQ0MDEtOC4wNDk0&#10;Ny04LjY5NTMtOC4yNzM0LTguOTUwNS04LjQ5NzQtOS4yNzA4LTguNjA5NC05LjY1NjItOC42MDk0&#10;LTkuOTQ3OTMtOC42MDk0LTEwLjE4NDktOC41MzEyNy0xMC4zNjcyLTguMzc1LTEwLjU0OTUtOC4y&#10;MTg3My0xMC42NDA2LTguMDQ2ODctMTAuNjQwNi03Ljg1OTQtMTAuNjQwNi03LjYxOTgtMTAuNTcy&#10;OS03LjQxNjY3LTEwLjQzNzUtNy4yNS0xMC4zMTI1LTcuMDcyOTMtMTAuMDQ2OS02Ljg4NTQzLTku&#10;NjQwNi02LjY4NzVMLTguNzE4OC02LjI1Qy03Ljg1NDItNS44MjI5My03LjQyMTktNS4yNzA4Ny03&#10;LjQyMTktNC41OTM4LTcuNDIxOS00LjA2MjUzLTcuNjIyNC0zLjYzNTQzLTguMDIzNC0zLjMxMjUt&#10;OC40MjQ0Ny0yLjk4OTU3LTguODc1LTIuODI4MS05LjM3NS0yLjgyODEtOS43MjkxMy0yLjgyODEt&#10;MTAuMTM1NC0yLjg5MDYtMTAuNTkzOC0zLjAxNTYtMTAuNzI5Mi0zLjA1NzI3LTEwLjg0MzgtMy4w&#10;NzgxLTEwLjkzNzUtMy4wNzgxLTExLjAzMTItMy4wNzgxLTExLjEwNDEtMy4wMjA4LTExLjE1NjIt&#10;Mi45MDYyTC0xMS4zNzUtMi45MDYyLTExLjM3NS00Ljk4NDQtMTEuMTU2Mi00Ljk4NDRDLTExLjA0&#10;MTctNC4zOTA2Ny0xMC44MTc3LTMuOTQ1MzMtMTAuNDg0NC0zLjY0ODQtMTAuMTUxMS0zLjM1MTUz&#10;LTkuNzc2MDctMy4yMDMxLTkuMzU5NC0zLjIwMzEtOS4wNjc3My0zLjIwMzEtOC44MzA3My0zLjI4&#10;OTAzLTguNjQ4NC0zLjQ2MDktOC40NjYxMy0zLjYzMjgzLTguMzc1LTMuODM4NTctOC4zNzUtNC4w&#10;NzgxLTguMzc1LTQuMzY5NzctOC40NzY1Ny00LjYxNDU3LTguNjc5Ny00LjgxMjUtOC44ODI4My01&#10;LjAxMDQzLTkuMjkxNjctNS4yNjA0My05LjkwNjItNS41NjI1LTEwLjUyMDgtNS44NjQ1Ny0xMC45&#10;MjE5LTYuMTQwNi0xMS4xMDk0LTYuMzkwNi0xMS4yOTY5LTYuNjMwMi0xMS4zOTA2LTYuOTMyMy0x&#10;MS4zOTA2LTcuMjk2OS0xMS4zOTA2LTcuNzc2MDMtMTEuMjI2NS04LjE3NzA3LTEwLjg5ODQtOC41&#10;LTEwLjU3MDMtOC44MjI5My0xMC4xNDU4LTguOTg0NC05LjYyNS04Ljk4NDQtOS4zOTU4LTguOTg0&#10;NC05LjExOTc3LTguOTM3NTMtOC43OTY5LTguODQzOC04LjU3ODE3LTguNzgxMjctOC40Mzc1My04&#10;Ljc1LTguMzc1LTguNzUtOC4zMDIwNy04Ljc1LTguMjQ3MzctOC43NjMwMy04LjIxMDktOC43ODkx&#10;LTguMTc0NDMtOC44MTUxLTguMTMwMTctOC44ODAyLTguMDc4MS04Ljk4NDRMLTcuODU5NC04Ljk4&#10;NDRaTS0yLjY3ODctOC45ODQ0LTIuNjc4Ny03LTIuODk3NC03Qy0zLjA1MzY3LTcuNjI1LTMuMjU5&#10;NC04LjA0OTQ3LTMuNTE0Ni04LjI3MzQtMy43Njk4LTguNDk3NC00LjA5MDEzLTguNjA5NC00LjQ3&#10;NTYtOC42MDk0LTQuNzY3MjctOC42MDk0LTUuMDA0MjMtOC41MzEyNy01LjE4NjUtOC4zNzUtNS4z&#10;Njg3Ny04LjIxODczLTUuNDU5OS04LjA0Njg3LTUuNDU5OS03Ljg1OTQtNS40NTk5LTcuNjE5OC01&#10;LjM5MjItNy40MTY2Ny01LjI1NjgtNy4yNS01LjEzMTgtNy4wNzI5My00Ljg2NjE3LTYuODg1NDMt&#10;NC40NTk5LTYuNjg3NUwtMy41MzgxLTYuMjVDLTIuNjczNS01LjgyMjkzLTIuMjQxMi01LjI3MDg3&#10;LTIuMjQxMi00LjU5MzgtMi4yNDEyLTQuMDYyNTMtMi40NDE3LTMuNjM1NDMtMi44NDI3LTMuMzEy&#10;NS0zLjI0Mzc3LTIuOTg5NTctMy42OTQzLTIuODI4MS00LjE5NDMtMi44MjgxLTQuNTQ4NS0yLjgy&#10;ODEtNC45NTQ3Ny0yLjg5MDYtNS40MTMxLTMuMDE1Ni01LjU0ODUtMy4wNTcyNy01LjY2MzA3LTMu&#10;MDc4MS01Ljc1NjgtMy4wNzgxLTUuODUwNTMtMy4wNzgxLTUuOTIzNDctMy4wMjA4LTUuOTc1Ni0y&#10;LjkwNjJMLTYuMTk0My0yLjkwNjItNi4xOTQzLTQuOTg0NC01Ljk3NTYtNC45ODQ0Qy01Ljg2MS00&#10;LjM5MDY3LTUuNjM3MDMtMy45NDUzMy01LjMwMzctMy42NDg0LTQuOTcwMzctMy4zNTE1My00LjU5&#10;NTM3LTMuMjAzMS00LjE3ODctMy4yMDMxLTMuODg3MDMtMy4yMDMxLTMuNjUwMDMtMy4yODkwMy0z&#10;LjQ2NzctMy40NjA5LTMuMjg1NDMtMy42MzI4My0zLjE5NDMtMy44Mzg1Ny0zLjE5NDMtNC4wNzgx&#10;LTMuMTk0My00LjM2OTc3LTMuMjk1ODctNC42MTQ1Ny0zLjQ5OS00LjgxMjUtMy43MDIxMy01LjAx&#10;MDQzLTQuMTExLTUuMjYwNDMtNC43MjU2LTUuNTYyNS01LjM0MDEzLTUuODY0NTctNS43NDExNy02&#10;LjE0MDYtNS45Mjg3LTYuMzkwNi02LjExNjE3LTYuNjMwMi02LjIwOTktNi45MzIzLTYuMjA5OS03&#10;LjI5NjktNi4yMDk5LTcuNzc2MDMtNi4wNDU4My04LjE3NzA3LTUuNzE3Ny04LjUtNS4zODk2My04&#10;LjgyMjkzLTQuOTY1MTctOC45ODQ0LTQuNDQ0My04Ljk4NDQtNC4yMTUxNy04Ljk4NDQtMy45Mzkx&#10;My04LjkzNzUzLTMuNjE2Mi04Ljg0MzgtMy4zOTc0Ny04Ljc4MTI3LTMuMjU2ODMtOC43NS0zLjE5&#10;NDMtOC43NS0zLjEyMTM3LTguNzUtMy4wNjY2Ny04Ljc2MzAzLTMuMDMwMi04Ljc4OTEtMi45OTM4&#10;LTguODE1MS0yLjk0OTUzLTguODgwMi0yLjg5NzQtOC45ODQ0TC0yLjY3ODctOC45ODQ0Wk01LjY4&#10;OTUtMC40NTMxIDUuNjg5NS0wLjIxODhDNS4wNTQxLTAuNTQxNjY3IDQuNTIyODctMC45MTY2Njcg&#10;NC4wOTU4LTEuMzQzOCAzLjQ5MTYtMS45NTgzMyAzLjAyMjgzLTIuNjgyMjcgMi42ODk1LTMuNTE1&#10;NiAyLjM1NjE3LTQuMzQ4OTMgMi4xODk1LTUuMjEzNTMgMi4xODk1LTYuMTA5NCAyLjE4OTUtNy40&#10;MjE4NyAyLjUxMjQzLTguNjE5NzcgMy4xNTgzLTkuNzAzMSAzLjgwNDEtMTAuNzg2NCA0LjY0Nzgz&#10;LTExLjU2MjUgNS42ODk1LTEyLjAzMTJMNS42ODk1LTExLjc2NTZDNS4xNjg3LTExLjQ3MzkgNC43&#10;NDE2My0xMS4wNzgxIDQuNDA4My0xMC41NzgxIDQuMDc0OTctMTAuMDc4MSAzLjgyNzU3LTkuNDQ1&#10;MyAzLjY2NjEtOC42Nzk3IDMuNTA0NjMtNy45MTQwMyAzLjQyMzktNy4xMTQ1MyAzLjQyMzktNi4y&#10;ODEyIDMuNDIzOS01LjM3NSAzLjQ5MTYtNC41NTIxIDMuNjI3LTMuODEyNSAzLjc0MTYtMy4yMjkx&#10;NyAzLjg3NzAzLTIuNzYwNCA0LjAzMzMtMi40MDYyIDQuMTg5NS0yLjA1MjA3IDQuMzk3ODMtMS43&#10;MTM1MyA0LjY1ODMtMS4zOTA2IDQuOTE4Ny0xLjA2NzY3IDUuMjYyNDMtMC43NTUxNjcgNS42ODk1&#10;LTAuNDUzMVpNOC4yMzIxLTcuNzVDOC42NDg3Ny04LjE3NzA3IDguODkzNTMtOC40MjE4NyA4Ljk2&#10;NjQtOC40ODQ0IDkuMTY0MzMtOC42NDA2NyA5LjM3MjY3LTguNzYzMDcgOS41OTE0LTguODUxNiA5&#10;LjgxMDItOC45NDAxMyAxMC4wMjktOC45ODQ0IDEwLjI0NzctOC45ODQ0IDEwLjYxMjMtOC45ODQ0&#10;IDEwLjkyNDgtOC44Nzc2MyAxMS4xODUyLTguNjY0MSAxMS40NDU2LTguNDUwNTcgMTEuNjIyNy04&#10;LjE0NTg3IDExLjcxNjQtNy43NSAxMi4xNDM1LTguMjYwNCAxMi41MDgxLTguNTkzNzMgMTIuODEw&#10;Mi04Ljc1IDEzLjExMjMtOC45MDYyNyAxMy40MjQ4LTguOTg0NCAxMy43NDc3LTguOTg0NCAxNC4w&#10;NDk4LTguOTg0NCAxNC4zMjA2LTguOTA2MjcgMTQuNTYwMi04Ljc1IDE0Ljc5OTgtOC41OTM3MyAx&#10;NC45OTI1LTguMzMzMzMgMTUuMTM4My03Ljk2ODggMTUuMjIxNi03LjcyOTIgMTUuMjYzMy03LjM0&#10;Mzc3IDE1LjI2MzMtNi44MTI1TDE1LjI2MzMtNC4zMTI1QzE1LjI2MzMtMy45NDc5IDE1LjI5NDYt&#10;My42OTc5IDE1LjM1NzEtMy41NjI1IDE1LjM5ODgtMy40Njg3NyAxNS40NzY5LTMuMzkwNjMgMTUu&#10;NTkxNC0zLjMyODEgMTUuNzA2LTMuMjY1NjMgMTUuODkzNS0zLjIzNDQgMTYuMTUzOS0zLjIzNDRM&#10;MTYuMTUzOS0zIDEzLjI3ODktMyAxMy4yNzg5LTMuMjM0NCAxMy40MDM5LTMuMjM0NEMxMy42NTM5&#10;LTMuMjM0NCAxMy44NDY2LTMuMjgxMjcgMTMuOTgyMS0zLjM3NSAxNC4wNzU4LTMuNDM3NTMgMTQu&#10;MTQzNS0zLjU0NjkgMTQuMTg1Mi0zLjcwMzEgMTQuMjA2LTMuNzc2MDMgMTQuMjE2NC0zLjk3OTE3&#10;IDE0LjIxNjQtNC4zMTI1TDE0LjIxNjQtNi44MTI1QzE0LjIxNjQtNy4yOTE2MyAxNC4xNTkxLTcu&#10;NjI0OTcgMTQuMDQ0Ni03LjgxMjUgMTMuODc3OS04LjA4MzM3IDEzLjYxMjMtOC4yMTg4IDEzLjI0&#10;NzctOC4yMTg4IDEzLjAyOS04LjIxODggMTIuODA1LTguMTY0MSAxMi41NzU4LTguMDU0NyAxMi4z&#10;NDY3LTcuOTQ1MyAxMi4wNzA2LTcuNzM5NTcgMTEuNzQ3Ny03LjQzNzVMMTEuNzQ3Ny03LjM1OTQg&#10;MTEuNzQ3Ny03LjA5MzggMTEuNzQ3Ny00LjMxMjVDMTEuNzQ3Ny0zLjkxNjcgMTEuNzcxMS0zLjY2&#10;OTMgMTEuODE4LTMuNTcwMyAxMS44NjQ5LTMuNDcxMzcgMTEuOTQ4Mi0zLjM5MDYzIDEyLjA2OC0z&#10;LjMyODEgMTIuMTg3OC0zLjI2NTYzIDEyLjM5ODctMy4yMzQ0IDEyLjcwMDgtMy4yMzQ0TDEyLjcw&#10;MDgtMyA5Ljc2MzMtMyA5Ljc2MzMtMy4yMzQ0QzEwLjA4NjItMy4yMzQ0IDEwLjMwNzYtMy4yNzA4&#10;NyAxMC40Mjc0LTMuMzQzOCAxMC41NDcyLTMuNDE2NjcgMTAuNjI3OS0zLjUzMTIzIDEwLjY2OTYt&#10;My42ODc1IDEwLjY5MDQtMy43NjA0MyAxMC43MDA4LTMuOTY4NzcgMTAuNzAwOC00LjMxMjVMMTAu&#10;NzAwOC02LjgxMjVDMTAuNzAwOC03LjI5MTYzIDEwLjYzMzEtNy42MzU0IDEwLjQ5NzctNy44NDM4&#10;IDEwLjMxMDItOC4xMTQ2IDEwLjA0OTctOC4yNSA5LjcxNjQtOC4yNSA5LjQ4NzI3LTguMjUgOS4y&#10;NjMzMy04LjE4NzUgOS4wNDQ2LTguMDYyNSA4LjY5MDQtNy44NzQ5NyA4LjQxOTU3LTcuNjY2NjMg&#10;OC4yMzIxLTcuNDM3NUw4LjIzMjEtNC4zMTI1QzguMjMyMS0zLjkzNzUgOC4yNTgxMy0zLjY5Mjcg&#10;OC4zMTAyLTMuNTc4MSA4LjM2MjI3LTMuNDYzNSA4LjQ0MDQtMy4zNzc1NyA4LjU0NDYtMy4zMjAz&#10;IDguNjQ4NzMtMy4yNjMwMyA4Ljg1NzA3LTMuMjM0NCA5LjE2OTYtMy4yMzQ0TDkuMTY5Ni0zIDYu&#10;Mjk0Ni0zIDYuMjk0Ni0zLjIzNDRDNi41NjU0LTMuMjM0NCA2Ljc1MjktMy4yNjMwMyA2Ljg1NzEt&#10;My4zMjAzIDYuOTYxMjMtMy4zNzc1NyA3LjAzOTMzLTMuNDY4NzMgNy4wOTE0LTMuNTkzOCA3LjE0&#10;MzUzLTMuNzE4NzMgNy4xNjk2LTMuOTU4MyA3LjE2OTYtNC4zMTI1TDcuMTY5Ni02LjUzMTJDNy4x&#10;Njk2LTcuMTc3MDcgNy4xNTM5Ny03LjU5MzczIDcuMTIyNy03Ljc4MTIgNy4wOTE0My03LjkxNjY3&#10;IDcuMDQ0NTctOC4wMTA0MyA2Ljk4MjEtOC4wNjI1IDYuOTE5NTctOC4xMTQ1NyA2LjgzMS04LjE0&#10;MDYgNi43MTY0LTguMTQwNiA2LjYwMTg3LTguMTQwNiA2LjQ2MTI3LTguMTA5MzcgNi4yOTQ2LTgu&#10;MDQ2OUw2LjIwMDgtOC4yODEyIDcuOTUwOC04Ljk4NDQgOC4yMzIxLTguOTg0NCA4LjIzMjEtNy43&#10;NVpNMTguNTg2OS03Ljc1QzE5LjAwMzYtOC4xNzcwNyAxOS4yNDg0LTguNDIxODcgMTkuMzIxMy04&#10;LjQ4NDQgMTkuNTE5Mi04LjY0MDY3IDE5LjcyNzYtOC43NjMwNyAxOS45NDYzLTguODUxNiAyMC4x&#10;NjUtOC45NDAxMyAyMC4zODM4LTguOTg0NCAyMC42MDI2LTguOTg0NCAyMC45NjcxLTguOTg0NCAy&#10;MS4yNzk2LTguODc3NjMgMjEuNTQwMS04LjY2NDEgMjEuODAwNS04LjQ1MDU3IDIxLjk3NzYtOC4x&#10;NDU4NyAyMi4wNzEzLTcuNzUgMjIuNDk4NC04LjI2MDQgMjIuODYzLTguNTkzNzMgMjMuMTY1MS04&#10;Ljc1IDIzLjQ2NzItOC45MDYyNyAyMy43Nzk3LTguOTg0NCAyNC4xMDI2LTguOTg0NCAyNC40MDQ3&#10;LTguOTg0NCAyNC42NzU1LTguOTA2MjcgMjQuOTE1MS04Ljc1IDI1LjE1NDYtOC41OTM3MyAyNS4z&#10;NDczLTguMzMzMzMgMjUuNDkzMi03Ljk2ODggMjUuNTc2NS03LjcyOTIgMjUuNjE4Mi03LjM0Mzc3&#10;IDI1LjYxODItNi44MTI1TDI1LjYxODItNC4zMTI1QzI1LjYxODItMy45NDc5IDI1LjY0OTQtMy42&#10;OTc5IDI1LjcxMTktMy41NjI1IDI1Ljc1MzYtMy40Njg3NyAyNS44MzE3LTMuMzkwNjMgMjUuOTQ2&#10;My0zLjMyODEgMjYuMDYwOS0zLjI2NTYzIDI2LjI0ODQtMy4yMzQ0IDI2LjUwODgtMy4yMzQ0TDI2&#10;LjUwODgtMyAyMy42MzM4LTMgMjMuNjMzOC0zLjIzNDQgMjMuNzU4OC0zLjIzNDRDMjQuMDA4OC0z&#10;LjIzNDQgMjQuMjAxNS0zLjI4MTI3IDI0LjMzNjktMy4zNzUgMjQuNDMwNy0zLjQzNzUzIDI0LjQ5&#10;ODQtMy41NDY5IDI0LjU0MDEtMy43MDMxIDI0LjU2MDktMy43NzYwMyAyNC41NzEzLTMuOTc5MTcg&#10;MjQuNTcxMy00LjMxMjVMMjQuNTcxMy02LjgxMjVDMjQuNTcxMy03LjI5MTYzIDI0LjUxNC03LjYy&#10;NDk3IDI0LjM5OTQtNy44MTI1IDI0LjIzMjctOC4wODMzNyAyMy45NjcxLTguMjE4OCAyMy42MDI2&#10;LTguMjE4OCAyMy4zODM4LTguMjE4OCAyMy4xNTk4LTguMTY0MSAyMi45MzA3LTguMDU0NyAyMi43&#10;MDE1LTcuOTQ1MyAyMi40MjU1LTcuNzM5NTcgMjIuMTAyNi03LjQzNzVMMjIuMTAyNi03LjM1OTQg&#10;MjIuMTAyNi03LjA5MzggMjIuMTAyNi00LjMxMjVDMjIuMTAyNi0zLjkxNjcgMjIuMTI2LTMuNjY5&#10;MyAyMi4xNzI5LTMuNTcwMyAyMi4yMTk4LTMuNDcxMzcgMjIuMzAzMS0zLjM5MDYzIDIyLjQyMjkt&#10;My4zMjgxIDIyLjU0MjctMy4yNjU2MyAyMi43NTM2LTMuMjM0NCAyMy4wNTU3LTMuMjM0NEwyMy4w&#10;NTU3LTMgMjAuMTE4Mi0zIDIwLjExODItMy4yMzQ0QzIwLjQ0MTEtMy4yMzQ0IDIwLjY2MjUtMy4y&#10;NzA4NyAyMC43ODIzLTMuMzQzOCAyMC45MDItMy40MTY2NyAyMC45ODI3LTMuNTMxMjMgMjEuMDI0&#10;NC0zLjY4NzUgMjEuMDQ1My0zLjc2MDQzIDIxLjA1NTctMy45Njg3NyAyMS4wNTU3LTQuMzEyNUwy&#10;MS4wNTU3LTYuODEyNUMyMS4wNTU3LTcuMjkxNjMgMjAuOTg4LTcuNjM1NCAyMC44NTI2LTcuODQz&#10;OCAyMC42NjUxLTguMTE0NiAyMC40MDQ2LTguMjUgMjAuMDcxMy04LjI1IDE5Ljg0MjItOC4yNSAx&#10;OS42MTgyLTguMTg3NSAxOS4zOTk0LTguMDYyNSAxOS4wNDUzLTcuODc0OTcgMTguNzc0NC03LjY2&#10;NjYzIDE4LjU4NjktNy40Mzc1TDE4LjU4NjktNC4zMTI1QzE4LjU4NjktMy45Mzc1IDE4LjYxMy0z&#10;LjY5MjcgMTguNjY1MS0zLjU3ODEgMTguNzE3Mi0zLjQ2MzUgMTguNzk1My0zLjM3NzU3IDE4Ljg5&#10;OTQtMy4zMjAzIDE5LjAwMzYtMy4yNjMwMyAxOS4yMTE5LTMuMjM0NCAxOS41MjQ0LTMuMjM0NEwx&#10;OS41MjQ0LTMgMTYuNjQ5NC0zIDE2LjY0OTQtMy4yMzQ0QzE2LjkyMDMtMy4yMzQ0IDE3LjEwNzgt&#10;My4yNjMwMyAxNy4yMTE5LTMuMzIwMyAxNy4zMTYxLTMuMzc3NTcgMTcuMzk0Mi0zLjQ2ODczIDE3&#10;LjQ0NjMtMy41OTM4IDE3LjQ5ODQtMy43MTg3MyAxNy41MjQ0LTMuOTU4MyAxNy41MjQ0LTQuMzEy&#10;NUwxNy41MjQ0LTYuNTMxMkMxNy41MjQ0LTcuMTc3MDcgMTcuNTA4OC03LjU5MzczIDE3LjQ3NzYt&#10;Ny43ODEyIDE3LjQ0NjMtNy45MTY2NyAxNy4zOTk0LTguMDEwNDMgMTcuMzM2OS04LjA2MjUgMTcu&#10;Mjc0NC04LjExNDU3IDE3LjE4NTktOC4xNDA2IDE3LjA3MTMtOC4xNDA2IDE2Ljk1NjctOC4xNDA2&#10;IDE2LjgxNjEtOC4xMDkzNyAxNi42NDk0LTguMDQ2OUwxNi41NTU3LTguMjgxMiAxOC4zMDU3LTgu&#10;OTg0NCAxOC41ODY5LTguOTg0NCAxOC41ODY5LTcuNzVaTTI3LjA5ODEtMTEuNzY1NiAyNy4wOTgx&#10;LTEyLjAzMTJDMjcuNzMzNS0xMS43MDgzIDI4LjI2NDctMTEuMzMzMyAyOC42OTE4LTEwLjkwNjIg&#10;MjkuMzA2NC0xMC4yODEzIDI5Ljc3NzgtOS41NTQ3MyAzMC4xMDU5LTguNzI2NiAzMC40MzQtNy44&#10;OTg0NyAzMC41OTgxLTcuMDMxMjcgMzAuNTk4MS02LjEyNSAzMC41OTgxLTQuODEyNDcgMzAuMjc1&#10;Mi0zLjYxNzE3IDI5LjYyOTMtMi41MzkxIDI4Ljk4MzUtMS40NjA5NyAyOC4xMzk4LTAuNjg3NTMz&#10;IDI3LjA5ODEtMC4yMTg4TDI3LjA5ODEtMC40NTMxQzI3LjYxODktMC43NDQ3NjcgMjguMDQ2LTEu&#10;MTQwNiAyOC4zNzkzLTEuNjQwNiAyOC43MTI2LTIuMTQwNiAyOC45NjI2LTIuNzczNDMgMjkuMTI5&#10;My0zLjUzOTEgMjkuMjk2LTQuMzA0NyAyOS4zNzkzLTUuMTA0MTcgMjkuMzc5My01LjkzNzUgMjku&#10;Mzc5My02Ljg0Mzc3IDI5LjMwNjQtNy42NjY2NyAyOS4xNjA2LTguNDA2MiAyOS4wNTY0LTguOTg5&#10;NTMgMjguOTI2Mi05LjQ1ODMgMjguNzctOS44MTI1IDI4LjYxMzctMTAuMTY2NyAyOC40MDI4LTEw&#10;LjUwNTIgMjguMTM3MS0xMC44MjgxIDI3Ljg3MTUtMTEuMTUxIDI3LjUyNTItMTEuNDYzNSAyNy4w&#10;OTgxLTExLjc2NTZaIiBzdHJva2U9Im5vbmUiLz48L2c+PGcgc3Ryb2tlPSIjMDA3MkJEIiBzdHJv&#10;a2Utd2lkdGg9IjAuODMzMyIgc3Ryb2tlLWxpbmVjYXA9ImJ1dHQiIHN0cm9rZS1saW5lam9pbj0i&#10;cm91bmQiIGZpbGw9IiMwMDcyQkQiPjxwYXRoIGQ9Ik0xODQuNSAyMDcuMzYzIDE4NC4xNSAyMDgu&#10;OTYyIDE4My44IDIwOS42OTEgMTgzLjQ1IDIwOS43NCAxODMuMSAyMTAuODc4IDE4Mi43NSAyMTEu&#10;NDU5IDE4Mi40IDIxMS4xOTcgMTgyLjA1IDIwOS43NjQgMTgxLjcgMjEwIDE4MS4zNSAyMTAuNTcz&#10;IDE4MSAyMTAuMjcyIDE4MC42NSAyMDkuMTI4IDE4MC4zIDIwOC43MjIgMTc5Ljk1IDIwOC4xMDUg&#10;MTc5LjYgMjA3LjAyIDE3OS4yNSAyMDUuODY3IDE3OC45IDIwNC42NTQgMTc4LjU1IDIwMy4zMjIg&#10;MTc4LjIgMjAyLjA0OSAxNzcuODUgMjAwLjcyOSAxNzcuNSAyMDAuMzkyIDE3Ny4xNSAxOTkuMTk1&#10;IDE3Ni44IDE5Ni45MjMgMTc2LjQ1IDE5NS4xMzcgMTc2LjEgMTkzLjkxOCAxNzUuNzUgMTkyLjM1&#10;NyAxNzUuNCAxOTAuODI3IDE3NS4wNSAxODguMzc5IDE3NC43IDE4Ny4yNDQgMTc0LjM1IDE4Ni40&#10;NDkgMTc0IDE4NC4zMTYgMTczLjY1IDE4Mi4wNDggMTczLjMgMTgxLjUwOSAxNzIuOTUgMTgxLjEg&#10;MTcyLjYgMTgwLjMwNSAxNzIuMjUgMTc4LjU2IDE3MS45IDE3Ny4wOTYgMTcxLjU1IDE3NS45MjMg&#10;MTcxLjIgMTc0Ljk2MSAxNzAuODUgMTczLjE1MyAxNzAuNSAxNzIuNzAyIDE3MC4xNSAxNzEuNDA4&#10;IDE2OS44IDE2OS40NDkgMTY5LjQ1IDE2OC40NDMgMTY5LjEgMTY3LjIwNiAxNjguNzUgMTY2LjQz&#10;MyAxNjguNCAxNjUuNTQ1IDE2OC4wNSAxNjQuNzg3IDE2Ny43IDE2My41NTYgMTY3LjM1IDE2My4w&#10;NDMgMTY3IDE2Mi42OTEgMTY2LjY1IDE2Mi4wNzMgMTY2LjMgMTYxLjU4NyAxNjUuOTUgMTYxLjEz&#10;MiAxNjUuNiAxNjAuMzAyIDE2NS4yNSAxNTkuNjggMTY0LjkgMTU4LjcwNiAxNjQuNTUgMTU3Ljgz&#10;OCAxNjQuMiAxNTYuNzAxIDE2My44NSAxNTUuOTc1IDE2My41IDE1NS4wNzcgMTYzLjE1IDE1NC4x&#10;ODQgMTYyLjggMTU0LjE1MyAxNjIuNDUgMTU0LjI3MSAxNjIuMSAxNTMuNjQ0IDE2MS43NSAxNTIu&#10;Nzc2IDE2MS40IDE1Mi41MzIgMTYxLjA1IDE1My4xNTEgMTYwLjcgMTUzLjUzNSAxNjAuMzUgMTU0&#10;LjA4MyAxNjAgMTUzLjcyNCAxNTkuNjUgMTUzLjM0NSAxNTkuMyAxNTMuMTgyIDE1OC45NSAxNTMu&#10;NTk5IDE1OC42IDE1NS4wMzMgMTU4LjI1IDE1NS4xMTEgMTU3LjkgMTU0LjE3OCAxNTcuNTUgMTU0&#10;Ljc2MSAxNTcuMiAxNTUuNzc4IDE1Ni44NSAxNTYuMTU4IDE1Ni41IDE1NS43MjEgMTU2LjE1IDE1&#10;Ni4wMDQgMTU1LjggMTU2Ljg4NiAxNTUuNDUgMTU3LjAwNCAxNTUuMSAxNTcuNDkzIDE1NC43NSAx&#10;NTguNDc2IDE1NC40IDE1OC4xMDQgMTU0LjA1IDE1OC43MzQgMTUzLjcgMTYwLjI3OCAxNTMuMzUg&#10;MTYyLjE5MSAxNTMgMTYyLjY4NSAxNTIuNjUgMTYzLjU5OSAxNTIuMyAxNjQuOCAxNTEuOTUgMTY0&#10;LjYyNiAxNTEuNiAxNjQuMzk1IDE1MS4yNSAxNjUuNjIxIDE1MC45IDE2Ny4yNzMgMTUwLjU1IDE2&#10;OC4yOTkgMTUwLjIgMTY4Ljg0OSAxNDkuODUgMTY5LjE2OSAxNDkuNSAxNjkuOTM4IDE0OS4xNSAx&#10;NzEuNDQ4IDE0OC44IDE3Mi44NjEgMTQ4LjQ1IDE3NC4wMjggMTQ4LjEgMTc1LjQwNSAxNDcuNzUg&#10;MTc2LjI3NSAxNDcuNCAxNzcgMTQ3LjA1IDE3OC40OTUgMTQ2LjcgMTgwLjM5NCAxNDYuMzUgMTgy&#10;LjAyMyAxNDYgMTgyLjc4NSAxNDUuNjUgMTg0LjI1OCAxNDUuMyAxODUuOTAxIDE0NC45NSAxODcu&#10;NDYxIDE0NC42IDE4OC44NjYgMTQ0LjI1IDE5MC42NzIgMTQzLjkgMTkyLjAwNCAxNDMuNTUgMTky&#10;LjU3IDE0My4yIDE5My40ODUgMTQyLjg1IDE5NS4wNCAxNDIuNSAxOTYuMzczIDE0Mi4xNSAxOTcu&#10;NDgzIDE0MS44IDE5OS4xMzIgMTQxLjQ1IDIwMS4wNTYgMTQxLjEgMjAyLjY0IDE0MC43NSAyMDMu&#10;OTEgMTQwLjQgMjA1LjA3NSAxNDAuMDUgMjA2LjQ4MiAxMzkuNyAyMDcuNDY2IDEzOS4zNSAyMDgu&#10;NTQxIDEzOSAyMDkuNjc4IDEzOC42NSAyMTAuODE0IDEzOC4zIDIxMS45NTYgMTM3Ljk1IDIxMy41&#10;MTggMTM3LjYgMjE0LjQ2IDEzNy4yNSAyMTUuNTY1IDEzNi45IDIxNi44MzMgMTM2LjU1IDIxNy45&#10;NDIgMTM2LjIgMjE5LjAxMiAxMzUuODUgMjIwLjIwMSAxMzUuNSAyMjEuMDkzIDEzNS4xNSAyMjIu&#10;MzI4IDEzNC44IDIyMy4zNzIgMTM0LjQ1IDIyNC4zMDQgMTM0LjEgMjI1LjExNSAxMzMuNzUgMjI2&#10;LjIzOCAxMzMuNCAyMjcuMDgyIDEzMy4wNSAyMjcuMjA4IDEzMi43IDIyNy43NzEgMTMyLjM1IDIy&#10;OC45MDcgMTMyIDIyOS42MDEgMTMxLjY1IDIyOS4wNTggMTMxLjMgMjI5LjU1MiAxMzAuOTUgMjMw&#10;Ljc3NCAxMzAuNiAyMzEuNTkgMTMwLjI1IDIzMC41OTggMTI5LjkgMjMwLjA3NyAxMjkuNTUgMjMw&#10;LjI5MyAxMjkuMiAyMjkuMTA1IDEyOC44NSAyMjYuNTIxIDEyOC41IDIyNS45NzYgMTI4LjE1IDIy&#10;Ny4zNjYgMTI3LjggMjI3Ljk2OCAxMjcuNDUgMjI2IDEyNy4xIDIyNC44NjUgMTI2Ljc1IDIyNC41&#10;OTkgMTI2LjQgMjIzLjg1MiAxMjYuMDUgMjIyLjUwNSAxMjUuNyAyMjMuNTgxIDEyNS4zNSAyMjUu&#10;MTczIDEyNSAyMjQuODYgMTI0LjY1IDIyNC4xOTMgMTI0LjMgMjI0LjM1NCAxMjMuOTUgMjI1LjY0&#10;NSAxMjMuNiAyMjUuOTc4IDEyMy4yNSAyMjQuMTk1IDEyMi45IDIyMy42NzEgMTIyLjU1IDIyNS4w&#10;MjggMTIyLjIgMjI0LjYyNCAxMjEuODUgMjIyLjU5MSAxMjEuNSAyMjIuNDUxIDEyMS4xNSAyMjIu&#10;OTkzIDEyMC44IDIyMi42OTEgMTIwLjQ1IDIyMS42NjIgMTIwLjEgMjIzLjY1NiAxMTkuNzUgMjI0&#10;LjkzNCAxMTkuNCAyMjQuMzYgMTE5LjA1IDIyMi45NTkgMTE4LjcgMjIzLjA0NSAxMTguMzUgMjIz&#10;LjYzNSAxMTggMjIyLjY2MyAxMTcuNjUgMjIxLjQxNSAxMTcuMyAyMjEuMTc3IDExNi45NSAyMjEu&#10;NTIxIDExNi42IDIyMC43MDYgMTE2LjI1IDIxOS4yOTIgMTE1LjkgMjIwLjM2NyAxMTUuNTUgMjIw&#10;LjExOSAxMTUuMiAyMTkuNDEyIDExNC44NSAyMTguNDU3IDExNC41IDIxOS41ODcgMTE0LjE1IDIy&#10;MS4xNDggMTEzLjggMjIwLjI3MiAxMTMuNDUgMjE4LjY0NSAxMTMuMSAyMTguMzI3IDExMi43NSAy&#10;MTkuNTk0IDExMi40IDIyMC4xMTggMTEyLjA1IDIxOC42MTIgMTExLjcgMjE4LjY1NSAxMTEuMzUg&#10;MjIwLjM1MiAxMTEgMjIxLjI4MiAxMTAuNjUgMjIwLjQ3MiAxMTAuMyAyMjAuMjAzIDEwOS45NSAy&#10;MjEuMTc2IDEwOS42IDIyMS4zODYgMTA5LjI1IDIxOS4zMiAxMDguOSAyMTkuMjk5IDEwOC41NSAy&#10;MjAuNTcgMTA4LjIgMjE5Ljg1OCAxMDcuODUgMjE3LjM1NyAxMDcuNSAyMTcuNzUgMTA3LjE1IDIx&#10;OS4wNjMgMTA2LjggMjE5LjI5NSAxMDYuNDUgMjE3LjcxNyAxMDYuMSAyMTYuNjQxIDEwNS43NSAy&#10;MTYuNTUzIDEwNS40IDIxNS4zODIgMTA1LjA1IDIxMy41NzUgMTA0LjcgMjEyLjc5OCAxMDQuMzUg&#10;MjEyLjA4NyAxMDQgMjExLjk2NSAxMDMuNjUgMjEwLjYzOCAxMDMuMyAyMTAuMzM3IDEwMi45NSAy&#10;MTAuMzY0IDEwMi42IDIxMC4xMDUgMTAyLjI1IDIwOS4zMzkgMTAxLjkgMjA5LjIwNiAxMDEuNTUg&#10;MjA4LjYyNSAxMDEuMiAyMDcuNjI4IDEwMC44NSAyMDcuMTI0IDEwMC41IDIwNy4yMzUgMTAwLjE1&#10;IDIwNy4yOTkgOTkuOCAyMDcuMDIgOTkuNDUgMjA1Ljk4MSA5OS4xIDIwNS43NzcgOTguNzUgMjA1&#10;LjA2OSA5OC40IDIwNC40MjkgOTguMDUgMjAzLjU4NSA5Ny43IDIwMi43MTIgOTcuMzUgMjAxLjg4&#10;OSA5NyAyMDAuOTE4IDk2LjY1IDE5OS40MjEgOTYuMyAxOTkuMjkgOTUuOTUgMTk5LjczNiA5NS42&#10;IDIwMC4xNDMgOTUuMjUgMTk5LjY4MiA5NC45IDE5OS4xMDUgOTQuNTUgMTk5LjA2NCA5NC4yIDE5&#10;OC45NzQgOTMuODUgMTk4LjMyNSA5My41IDE5OC4yNTUgOTMuMTUgMTk4LjU1OSA5Mi44IDE5Ny41&#10;ODEgOTIuNDUgMTk1Ljc3MyA5Mi4xIDE5NS40MzMgOTEuNzUgMTk1LjI3MyA5MS40IDE5NC45MTcg&#10;OTEuMDUgMTk0LjEzNSA5MC43IDE5My43NjIgOTAuMzUgMTk0LjMxNCA5MCAxOTQuMjU2IDg5LjY1&#10;IDE5My45NzUgODkuMyAxOTQuMTg1IDg4Ljk1IDE5NC44MDkgODguNiAxOTQuOTIyIDg4LjI1IDE5&#10;NS4wOTcgODcuOSAxOTUuNzI2IDg3LjU1IDE5Ni4zMDMgODcuMiAxOTYuNzQ0IDg2Ljg1IDE5Ni40&#10;MTggODYuNSAxOTYuNzA1IDg2LjE1IDE5Ni43NzcgODUuOCAxOTYuMTI0IDg1LjQ1IDE5NS4zNjUg&#10;ODUuMSAxOTUuNDggODQuNzUgMTk2LjE0MyA4NC40IDE5Ni4yNjcgODQuMDUgMTk1Ljg0NSA4My43&#10;IDE5NS45MjQgODMuMzUgMTk2LjM4MyA4MyAxOTYuODE2IDgyLjY1IDE5Ni42NiA4Mi4zIDE5Ni45&#10;NzIgODEuOTUgMTk3LjM5MyA4MS42IDE5Ny40MyA4MS4yNSAxOTYuNTQ0IDgwLjkgMTk2LjcgODAu&#10;NTUgMTk3LjQ1MiA4MC4yIDE5Ny4yOTUgNzkuODUgMTk2LjI0MyA3OS41IDE5Ni41OCA3OS4xNSAx&#10;OTcuMzkxIDc4LjggMTk3LjEyMSA3OC40NSAxOTYuNTcxIDc4LjEgMTk3LjA0MyA3Ny43NSAxOTcu&#10;MTUyIDc3LjQgMTk3LjA2OCA3Ny4wNSAxOTYuMDQ3IDc2LjcgMTk2LjA0OCA3Ni4zNSAxOTYuOTk0&#10;IDc2IDE5Ny43MTMgNzUuNjUgMTk3Ljc1OCA3NS4zIDE5Ny45MjQgNzQuOTUgMTk4LjMzNyA3NC42&#10;IDE5OC4wNSA3NC4yNSAxOTcuNjg5IDczLjkgMTk3LjQ5OSA3My41NSAxOTcuNDg3IDczLjIgMTk2&#10;LjQ4NyA3Mi44NSAxOTQuNzAxIDcyLjUgMTk0LjUxIDcyLjE1IDE5NC40OCA3MS44IDE5NC42ODkg&#10;NzEuNDUgMTkzLjgyMyA3MS4xIDE5My40NDYgNzAuNzUgMTk0LjA4OCA3MC40IDE5My45ODggNzAu&#10;MDUgMTkzLjI2NiA2OS43IDE5My45NzkgNjkuMzUgMTkzLjk3NCA2OSAxOTMuMDYxIDY4LjY1IDE5&#10;MS41MzMgNjguMyAxOTAuOTAxIDY3Ljk1IDE5MC4zNzkgNjcuNiAxODkuNTEgNjcuMjUgMTg4LjE3&#10;NSA2Ni45IDE4Ny44ODIgNjYuNTUgMTg2Ljk1IiBmaWxsPSJub25lIiBmaWxsLXJ1bGU9ImV2ZW5v&#10;ZGQiLz48cGF0aCBkPSJNNjUuNSAxNzQuMzM3IDY1Ljg1IDE3NS41NyA2Ni4yIDE3Ni40MjEgNjYu&#10;NTUgMTc2Ljc1MyA2Ni45IDE3Ny41MDggNjcuMjUgMTc4LjQzMyA2Ny42IDE3OS4wODUgNjcuOTUg&#10;MTc5LjE2MSA2OC4zIDE4MC4xNTcgNjguNjUgMTgxLjMzMSA2OSAxODEuODgxIDY5LjM1IDE4Mi4w&#10;OTIgNjkuNyAxODIuOTU5IDcwLjA1IDE4NC4wNzcgNzAuNCAxODQuOTUyIDcwLjc1IDE4NS4yNzUg&#10;NzEuMSAxODYuNDkyIDcxLjQ1IDE4Ny45NDEgNzEuOCAxODguNzEzIDcyLjE1IDE4OS4xMDcgNzIu&#10;NSAxOTAuNTQgNzIuODUgMTkxLjY1IDczLjIgMTkyLjAwMSA3My41NSAxOTIuMjcgNzMuOSAxOTMu&#10;Mjc1IDc0LjI1IDE5NC4wNTEgNzQuNiAxOTQuNzY2IDc0Ljk1IDE5NC4zNDggNzUuMyAxOTUuNzc4&#10;IDc1LjY1IDE5Ny4zMTYgNzYgMTk3LjQyMyA3Ni4zNSAxOTYuOTE3IDc2LjcgMTk4LjI5NiA3Ny4w&#10;NSAxOTkuNyA3Ny40IDIwMC4zOTcgNzcuNzUgMjAwLjQwNSA3OC4xIDIwMC44MTMgNzguNDUgMjAx&#10;LjY3NSA3OC44IDIwMi4zNzcgNzkuMTUgMjAxLjk0IDc5LjUgMjAyLjk2NyA3OS44NSAyMDMuMTE3&#10;IDgwLjIgMjAyLjI3NiA4MC41NSAyMDIuMTU1IDgwLjkgMjAyLjAzMiA4MS4yNSAyMDIuNDIxIDgx&#10;LjYgMjAyLjQzOSA4MS45NSAyMDIuNDQ0IDgyLjMgMjAyLjI0NSA4Mi42NSAyMDIuNTk2IDgzIDIw&#10;My4yNzYgODMuMzUgMjAzLjA4OSA4My43IDIwMy40IDg0LjA1IDIwMy42NiA4NC40IDIwMy4wMiA4&#10;NC43NSAyMDIuNDYgODUuMSAyMDEuNjMyIDg1LjQ1IDIwMC45NTEgODUuOCAxOTkuNjM1IDg2LjE1&#10;IDE5OC44MjYgODYuNSAxOTguMTcyIDg2Ljg1IDE5Ny4zNjcgODcuMiAxOTcuNDIyIDg3LjU1IDE5&#10;Ny4xOTggODcuOSAxOTYuMjY0IDg4LjI1IDE5NS4yNzQgODguNiAxOTQuODk3IDg4Ljk1IDE5NS4z&#10;MDkgODkuMyAxOTUuMzQ5IDg5LjY1IDE5NS4zNTkgOTAgMTk0Ljc5MyA5MC4zNSAxOTMuOTU4IDkw&#10;LjcgMTkzLjIzNCA5MS4wNSAxOTIuODc5IDkxLjQgMTkzLjUxIDkxLjc1IDE5Mi45MjYgOTIuMSAx&#10;OTEuNjM1IDkyLjQ1IDE5MS41MzYgOTIuOCAxOTIuMDc3IDkzLjE1IDE5MS45MTIgOTMuNSAxOTEg&#10;OTMuODUgMTkwLjgyNiA5NC4yIDE5MS4wMTYgOTQuNTUgMTkwLjU1OSA5NC45IDE5MC4yNjMgOTUu&#10;MjUgMTkwLjI1MyA5NS42IDE4OS41NzggOTUuOTUgMTg5LjMyOCA5Ni4zIDE4OS42OTkgOTYuNjUg&#10;MTkwLjQyOSA5NyAxOTAuMzU5IDk3LjM1IDE5MC4zMjQgOTcuNyAxOTAuNjA3IDk4LjA1IDE5MC4x&#10;NTMgOTguNCAxODkuNzA3IDk4Ljc1IDE5MC4wMjQgOTkuMSAxOTAuMjA4IDk5LjQ1IDE5MC4zMTEg&#10;OTkuOCAxOTAuNDA5IDEwMC4xNSAxOTAuNTU4IDEwMC41IDE5MC41MzMgMTAwLjg1IDE5MC44MzIg&#10;MTAxLjIgMTkxLjIxMiAxMDEuNTUgMTkxLjU4IDEwMS45IDE5MS42MjYgMTAyLjI1IDE5MS42NTMg&#10;MTAyLjYgMTkxLjgxNyAxMDIuOTUgMTkyLjE0MSAxMDMuMyAxOTIuMzI3IDEwMy42NSAxOTIuNDg2&#10;IDEwNCAxOTIuNzAxIDEwNC4zNSAxOTMuMTI0IDEwNC43IDE5My4yNzUgMTA1LjA1IDE5My4yOCAx&#10;MDUuNCAxOTMuNTcyIDEwNS43NSAxOTMuNzA2IDEwNi4xIDE5My45MjMgMTA2LjQ1IDE5NC40NTIg&#10;MTA2LjggMTk0LjkwMyAxMDcuMTUgMTk1LjI5NyAxMDcuNSAxOTUuNTU3IDEwNy44NSAxOTUuNzU1&#10;IDEwOC4yIDE5NS44NzkgMTA4LjU1IDE5Ni4wMTkgMTA4LjkgMTk2LjAxNyAxMDkuMjUgMTk2LjIw&#10;MSAxMDkuNiAxOTYuNTIzIDEwOS45NSAxOTYuNTU2IDExMC4zIDE5Ny4wNzcgMTEwLjY1IDE5Ny44&#10;MjggMTExIDE5OC42MDEgMTExLjM1IDE5OC44MDUgMTExLjcgMTk5LjEzNyAxMTIuMDUgMTk5Ljc4&#10;MyAxMTIuNCAyMDAuMjY3IDExMi43NSAyMDAuNjI2IDExMy4xIDIwMC43MDMgMTEzLjQ1IDIwMS4x&#10;ODUgMTEzLjggMjAxLjY3NyAxMTQuMTUgMjAxLjY2MyAxMTQuNSAyMDIuMjI4IDExNC44NSAyMDIu&#10;Mzc0IDExNS4yIDIwMi42MSAxMTUuNTUgMjAyLjQxNSAxMTUuOSAyMDIuMjc5IDExNi4yNSAyMDIu&#10;MzczIDExNi42IDIwMS43MiAxMTYuOTUgMjAwLjk4MiAxMTcuMyAyMDAuODMzIDExNy42NSAyMDIu&#10;MDA4IDExOCAyMDIuNjExIDExOC4zNSAyMDIuMDc3IDExOC43IDIwMi4yNiAxMTkuMDUgMjAzLjI5&#10;NyAxMTkuNCAyMDQuNTM4IDExOS43NSAyMDUuMjQ0IDEyMC4xIDIwNC44MzUgMTIwLjQ1IDIwNC40&#10;NzIgMTIwLjggMjAzLjUxNCAxMjEuMTUgMjAxLjk3MyAxMjEuNSAyMDEuNzQ2IDEyMS44NSAyMDMu&#10;NDgyIDEyMi4yIDIwNC44NzYgMTIyLjU1IDIwNC4zODUgMTIyLjkgMjAzLjkwMSAxMjMuMjUgMjAz&#10;LjgxNyAxMjMuNiAyMDMuMDIyIDEyMy45NSAyMDIuNTM5IDEyNC4zIDIwMy4yNjcgMTI0LjY1IDIw&#10;NC40MTIgMTI1IDIwNC40NjMgMTI1LjM1IDIwNC44ODIgMTI1LjcgMjA2LjA1OSAxMjYuMDUgMjA3&#10;LjQ3NSAxMjYuNCAyMDguMjQ0IDEyNi43NSAyMDcuNjQ1IDEyNy4xIDIwNy4xMjYgMTI3LjQ1IDIw&#10;OC40NjQgMTI3LjggMjA3Ljk5OCAxMjguMTUgMjA2LjI2IDEyOC41IDIwNi43OTYgMTI4Ljg1IDIw&#10;Ny40NjggMTI5LjIgMjA3LjQyMSAxMjkuNTUgMjA2LjY0MSAxMjkuOSAyMDguODI2IDEzMC4yNSAy&#10;MDkuNDUxIDEzMC42IDIwOS4yMTUgMTMwLjk1IDIwOS40MDEgMTMxLjMgMjEwLjMzMyAxMzEuNjUg&#10;MjEwLjY1IDEzMiAyMTAuMTA5IDEzMi4zNSAyMDkuMjMyIDEzMi43IDIwOS4yNDcgMTMzLjA1IDIw&#10;OS42NTkgMTMzLjQgMjA5Ljc4NSAxMzMuNzUgMjA5LjgxNCAxMzQuMSAyMTAuOTc1IDEzNC40NSAy&#10;MTAuODcxIDEzNC44IDIxMC41NjUgMTM1LjE1IDIxMC4wMzMgMTM1LjUgMjExLjU4MSAxMzUuODUg&#10;MjEyLjMxMSAxMzYuMiAyMTEuODc5IDEzNi41NSAyMTAuNzA5IDEzNi45IDIxMS4wMjkgMTM3LjI1&#10;IDIxMi43NSAxMzcuNiAyMTMuODQyIDEzNy45NSAyMTMuMTk5IDEzOC4zIDIxMy43NTcgMTM4LjY1&#10;IDIxNS43NzkgMTM5IDIxNi44OCAxMzkuMzUgMjE2LjIzNiAxMzkuNyAyMTYuNTk2IDE0MC4wNSAy&#10;MTcuOTcgMTQwLjQgMjE4Ljg0OSAxNDAuNzUgMjE3LjUxIDE0MS4xIDIxOC40MzUgMTQxLjQ1IDIy&#10;MC4wNTkgMTQxLjggMjE5Ljk2OCAxNDIuMTUgMjE3LjYwNiAxNDIuNSAyMTguNDM2IDE0Mi44NSAy&#10;MjAuNjA1IDE0My4yIDIyMS44MDggMTQzLjU1IDIyMC40ODIgMTQzLjkgMjIwLjIwNSAxNDQuMjUg&#10;MjIwLjM5OCAxNDQuNiAyMTkuMjY2IDE0NC45NSAyMTcuNjM4IDE0NS4zIDIxNy4yNiAxNDUuNjUg&#10;MjE2Ljc1OCAxNDYgMjE3LjIwMiAxNDYuMzUgMjE2LjI2NyAxNDYuNyAyMTYuMzQ4IDE0Ny4wNSAy&#10;MTYuNzMgMTQ3LjQgMjE3LjIwNSAxNDcuNzUgMjE2LjkyMyAxNDguMSAyMTcuMTkzIDE0OC40NSAy&#10;MTYuODkzIDE0OC44IDIxNS45MjUgMTQ5LjE1IDIxNS44NDkgMTQ5LjUgMjE2LjM3MyAxNDkuODUg&#10;MjE2Ljc4OSAxNTAuMiAyMTYuODIxIDE1MC41NSAyMTYuMDQzIDE1MC45IDIxNS44OTkgMTUxLjI1&#10;IDIxNS4wNjggMTUxLjYgMjE0LjU3NSAxNTEuOTUgMjEzLjU5NiAxNTIuMyAyMTIuNDkzIDE1Mi42&#10;NSAyMTEuODQxIDE1MyAyMTAuODA4IDE1My4zNSAyMDkuMDE2IDE1My43IDIwOS4xNTcgMTU0LjA1&#10;IDIxMC4wNDkgMTU0LjQgMjEwLjY3MSAxNTQuNzUgMjEwLjE4NCAxNTUuMSAyMDkuNTQ5IDE1NS40&#10;NSAyMDkuODIxIDE1NS44IDIwOS44NTcgMTU2LjE1IDIwOC43MzkgMTU2LjUgMjA4LjkyNSAxNTYu&#10;ODUgMjA5LjI0NCAxNTcuMiAyMDguMDU4IDE1Ny41NSAyMDUuNDc5IDE1Ny45IDIwNS4xOTkgMTU4&#10;LjI1IDIwNC45MzcgMTU4LjYgMjA0LjYxNCAxNTguOTUgMjAzLjQ0NyAxNTkuMyAyMDIuOTUgMTU5&#10;LjY1IDIwMy41NTYgMTYwIDIwMy4yMTUgMTYwLjM1IDIwMi42OTggMTYwLjcgMjAzLjE4NiAxNjEu&#10;MDUgMjAzLjUyNiAxNjEuNCAyMDMuNjAyIDE2MS43NSAyMDMuMzM4IDE2Mi4xIDIwNC4wMDYgMTYy&#10;LjQ1IDIwNC4yNjEgMTYyLjggMjA0LjQwMyAxNjMuMTUgMjA0LjA0OCAxNjMuNSAyMDQuMjAxIDE2&#10;My44NSAyMDQuMTc2IDE2NC4yIDIwMy4xNDIgMTY0LjU1IDIwMS45NCAxNjQuOSAyMDEuOTI2IDE2&#10;NS4yNSAyMDIuMjcgMTY1LjYgMjAyLjAzOCAxNjUuOTUgMjAxLjA2OSAxNjYuMyAyMDAuNjg2IDE2&#10;Ni42NSAyMDEuMDY5IDE2NyAyMDEuNTIyIDE2Ny4zNSAyMDEuMzEyIDE2Ny43IDIwMS4yMjIgMTY4&#10;LjA1IDIwMS41ODEgMTY4LjQgMjAxLjQ5MiAxNjguNzUgMTk5LjU1MyAxNjkuMSAxOTkuNDU5IDE2&#10;OS40NSAxOTkuOTk3IDE2OS44IDE5OC45ODIgMTcwLjE1IDE5Ny4yOTMgMTcwLjUgMTk3LjE0OSAx&#10;NzAuODUgMTk3LjczIDE3MS4yIDE5Ny42MTEgMTcxLjU1IDE5Ni4yNzggMTcxLjkgMTk2LjY0MSAx&#10;NzIuMjUgMTk2LjYxOCAxNzIuNiAxOTYuMTIyIDE3Mi45NSAxOTQuODkgMTczLjMgMTk0LjcyOSAx&#10;NzMuNjUgMTk1LjU4MSAxNzQgMTk2LjI2NyAxNzQuMzUgMTk1Ljk2NyAxNzQuNyAxOTYuMyAxNzUu&#10;MDUgMTk2LjUzIDE3NS40IDE5Ni41NTcgMTc1Ljc1IDE5NS42MjcgMTc2LjEgMTk1LjA2MyAxNzYu&#10;NDUgMTk1LjA4MyAxNzYuOCAxOTQuMTg1IDE3Ny4xNSAxOTIuMTE4IDE3Ny41IDE5MS40NCAxNzcu&#10;ODUgMTkxLjQwMiAxNzguMiAxOTEuNTM1IDE3OC41NSAxOTAuNTI5IDE3OC45IDE5MC4xMDcgMTc5&#10;LjI1IDE5MC4zNTIgMTc5LjYgMTkwLjQzNCAxNzkuOTUgMTg4Ljk5IDE4MC4zIDE4OS40MjQgMTgw&#10;LjY1IDE4OS4xNjcgMTgxIDE4Ny45ODkgMTgxLjM1IDE4Ni42NDMgMTgxLjcgMTg2LjEyNiAxODIu&#10;MDUgMTg1LjU3MSAxODIuNCAxODQuNjcyIDE4Mi43NSAxODMuMjE5IDE4My4xIDE4Mi44NTcgMTgz&#10;LjQ1IDE4Mi4xMyIgc3Ryb2tlPSIjRDk1MzE5IiBmaWxsPSJub25lIiBmaWxsLXJ1bGU9ImV2ZW5v&#10;ZGQiLz48cGF0aCBkPSJNNjUuNSAxOTYuOTI5IDY1Ljg1IDE5Ny4wNDcgNjYuMiAxOTYuMTExIDY2&#10;LjU1IDE5NS4xNzQgNjYuOSAxOTYuMjcyIDY3LjI1IDE5Ni4yMjMgNjcuNiAxOTUuMTQ2IDY3Ljk1&#10;IDE5My40MTQgNjguMyAxOTMuNzU2IDY4LjY1IDE5NC42MDMgNjkgMTk0LjE4MyA2OS4zNSAxOTMu&#10;MTAxIDY5LjcgMTkzLjM4MSA3MC4wNSAxOTMuMTA3IDcwLjQgMTkyLjA4NiA3MC43NSAxOTEuNTU1&#10;IDcxLjEgMTkxLjI5NyA3MS40NSAxOTEuMDQ4IDcxLjggMTkwLjQzNyA3Mi4xNSAxODkuODA0IDcy&#10;LjUgMTkwLjI4NCA3Mi44NSAxOTAuMjMyIDczLjIgMTg4LjkxMiA3My41NSAxODcuOTE2IDczLjkg&#10;MTg3Ljk1IDc0LjI1IDE4Ny43MDggNzQuNiAxODcuMjI4IDc0Ljk1IDE4NS43MjkgNzUuMyAxODUu&#10;ODQ2IDc1LjY1IDE4Ni4zMjUgNzYgMTg1LjQ3NCA3Ni4zNSAxODQuMjU4IDc2LjcgMTg0LjY1MiA3&#10;Ny4wNSAxODUuMjAzIDc3LjQgMTg1LjI0MiA3Ny43NSAxODQuNzU3IDc4LjEgMTg0LjI4OSA3OC40&#10;NSAxODQuMTU1IDc4LjggMTg0LjI2NiA3OS4xNSAxODMuNjI1IDc5LjUgMTgzLjc3NyA3OS44NSAx&#10;ODMuNDU4IDgwLjIgMTgyLjU2MiA4MC41NSAxODIuMjAxIDgwLjkgMTgyLjAwNiA4MS4yNSAxODEu&#10;OTc5IDgxLjYgMTgxLjg0OSA4MS45NSAxODEuNzgzIDgyLjMgMTgxLjYgODIuNjUgMTgxLjgwOSA4&#10;MyAxODIuMTM4IDgzLjM1IDE4MS45OTcgODMuNyAxODIuMTI2IDg0LjA1IDE4Mi4zNjUgODQuNCAx&#10;ODIuMjYzIDg0Ljc1IDE4Mi4xNzUgODUuMSAxODIuMTQzIDg1LjQ1IDE4Mi4xMyA4NS44IDE4MS45&#10;MzIgODYuMTUgMTgxLjg0NiA4Ni41IDE4MS45NTYgODYuODUgMTgxLjkwNiA4Ny4yIDE4Mi4zNDgg&#10;ODcuNTUgMTgyLjY2OSA4Ny45IDE4Mi43MTcgODguMjUgMTgyLjc2MSA4OC42IDE4My4wNTQgODgu&#10;OTUgMTgzLjY0NyA4OS4zIDE4NC4xMTQgODkuNjUgMTg0LjU4IDkwIDE4NC45MDEgOTAuMzUgMTg1&#10;LjE3MiA5MC43IDE4NS4zODIgOTEuMDUgMTg1LjY1MyA5MS40IDE4Ni4wNjEgOTEuNzUgMTg2LjU3&#10;MyA5Mi4xIDE4Ni45MSA5Mi40NSAxODcuMTMzIDkyLjggMTg3LjU3OCA5My4xNSAxODguMDYyIDkz&#10;LjUgMTg4LjU4NSA5My44NSAxODguNzk0IDk0LjIgMTg5LjE0OSA5NC41NSAxODkuNzU1IDk0Ljkg&#10;MTkwLjA2OSA5NS4yNSAxOTAuNTc5IDk1LjYgMTkxLjQzMyA5NS45NSAxOTIuMjc4IDk2LjMgMTky&#10;Ljc5NiA5Ni42NSAxOTMuNDI3IDk3IDE5NC4yMDEgOTcuMzUgMTk0Ljk2NiA5Ny43IDE5NS4yMDMg&#10;OTguMDUgMTk2LjAwNiA5OC40IDE5Ni45NDEgOTguNzUgMTk3LjQ1OCA5OS4xIDE5Ny41ODUgOTku&#10;NDUgMTk3LjgyOCA5OS44IDE5OC41MzggMTAwLjE1IDE5OS42IDEwMC41IDE5OS45OTcgMTAwLjg1&#10;IDE5OS45NCAxMDEuMiAyMDAuNDAxIDEwMS41NSAyMDEuNDA2IDEwMS45IDIwMS4yOTggMTAyLjI1&#10;IDIwMS4zMDEgMTAyLjYgMjAxLjg2IDEwMi45NSAyMDIuODY0IDEwMy4zIDIwMi45ODkgMTAzLjY1&#10;IDIwMi43OTggMTA0IDIwMy43NjcgMTA0LjM1IDIwNC44MzcgMTA0LjcgMjA1LjA2OCAxMDUuMDUg&#10;MjA0LjQ2MiAxMDUuNCAyMDUuMTQxIDEwNS43NSAyMDUuMjgzIDEwNi4xIDIwNS40MDQgMTA2LjQ1&#10;IDIwNi4yNzQgMTA2LjggMjA3LjMwNyAxMDcuMTUgMjA4LjE3OSAxMDcuNSAyMDguMTAzIDEwNy44&#10;NSAyMDcuNzc2IDEwOC4yIDIwNy4yOTQgMTA4LjU1IDIwNy43MTkgMTA4LjkgMjA3Ljc5NyAxMDku&#10;MjUgMjA3LjM1MiAxMDkuNiAyMDcuOTQyIDEwOS45NSAyMDguMDg5IDExMC4zIDIwOC42NjggMTEw&#10;LjY1IDIwNi44NTEgMTExIDIxMC4wMzMgMTExLjM1IDIxMC43ODYgMTExLjcgMjEwLjk1IDExMi4w&#10;NSAyMTEuMzU3IDExMi40IDIxMS40MTQgMTEyLjc1IDIxMS4zNjYgMTEzLjEgMjEwLjk5NCAxMTMu&#10;NDUgMjExLjMxIDExMy44IDIxMS40MTUgMTE0LjE1IDIxMS4wOTIgMTE0LjUgMjExLjAyNSAxMTQu&#10;ODUgMjEwLjQwOCAxMTUuMiAyMTAuMTE4IDExNS41NSAyMTAuNTkyIDExNS45IDIxMC43MzggMTE2&#10;LjI1IDIxMC40MDQgMTE2LjYgMjA5LjYzNyAxMTYuOTUgMjA5LjMxMyAxMTcuMyAyMDkuMzk2IDEx&#10;Ny42NSAyMTAuMTM5IDExOCAyMTAuNzU0IDExOC4zNSAyMTAuOTk2IDExOC43IDIxMS4xNyAxMTku&#10;MDUgMjExLjM0OCAxMTkuNCAyMTIuMTI1IDExOS43NSAyMTMuMjc3IDEyMC4xIDIxMi44ODUgMTIw&#10;LjQ1IDIxMi4zNDEgMTIwLjggMjExLjkxNCAxMjEuMTUgMjExLjc5NiAxMjEuNSAyMTEuODc4IDEy&#10;MS44NSAyMTIuODIzIDEyMi4yIDIxMy43NzggMTIyLjU1IDIxNC4yNDIgMTIyLjkgMjE0LjI0NyAx&#10;MjMuMjUgMjE0LjMwMyAxMjMuNiAyMTQuMTY2IDEyMy45NSAyMTQuNDM4IDEyNC4zIDIxNS4xMDkg&#10;MTI0LjY1IDIxNS42NTQgMTI1IDIxNS43NiAxMjUuMzUgMjE2LjQxNSAxMjUuNyAyMTcuMjIyIDEy&#10;Ni4wNSAyMTcuOTE4IDEyNi40IDIxOC41NTQgMTI2Ljc1IDIxOS4wMjQgMTI3LjEgMjE5LjQxMSAx&#10;MjcuNDUgMjE5LjkxNyAxMjcuOCAyMjAuMzEyIDEyOC4xNSAyMjAuODA0IDEyOC41IDIyMS4zMDIg&#10;MTI4Ljg1IDIyMS43NzQgMTI5LjIgMjIyLjI1MyAxMjkuNTUgMjIyLjc1IDEyOS45IDIyMy4xNzkg&#10;MTMwLjI1IDIyMy4zMjggMTMwLjYgMjI0LjMxNyAxMzAuOTUgMjI1LjM1MSAxMzEuMyAyMjUuOTQ5&#10;IDEzMS42NSAyMjYuNTA3IDEzMiAyMjcuMjU0IDEzMi4zNSAyMjcuOTUzIDEzMi43IDIyOC42NTgg&#10;MTMzLjA1IDIyOC45OTUgMTMzLjQgMjI5LjM1MSAxMzMuNzUgMjI4LjkxNyAxMzQuMSAyMjguOTcx&#10;IDEzNC40NSAyMjkuNDk1IDEzNC44IDIzMC4xNjIgMTM1LjE1IDIzMC42NzYgMTM1LjUgMjMwLjEw&#10;OSAxMzUuODUgMjI5Ljk2MSAxMzYuMiAyMzAuNzY4IDEzNi41NSAyMzEuMDMzIDEzNi45IDIzMC42&#10;NDQgMTM3LjI1IDIyOS42NzkgMTM3LjYgMjI4Ljg0NiAxMzcuOTUgMjI3Ljg5OCAxMzguMyAyMjcu&#10;MzEzIDEzOC42NSAyMjYuMzM2IDEzOSAyMjUuOTM5IDEzOS4zNSAyMjUuNjY4IDEzOS43IDIyNC45&#10;MSAxNDAuMDUgMjIzLjcwMyAxNDAuNCAyMjIuNzEgMTQwLjc1IDIyMi43MDYgMTQxLjEgMjIyLjMw&#10;MSAxNDEuNDUgMjIxLjA5MyAxNDEuOCAyMjAuNDc3IDE0Mi4xNSAyMjAuOSAxNDIuNSAyMjAuMTUz&#10;IDE0Mi44NSAyMTguODAzIDE0My4yIDIxNy44IDE0My41NSAyMTcuNzQ2IDE0My45IDIxNy4zMzYg&#10;MTQ0LjI1IDIxNi42NzMgMTQ0LjYgMjE2LjMwNCAxNDQuOTUgMjE2LjEzOCAxNDUuMyAyMTUuNzAx&#10;IDE0NS42NSAyMTUuMDQzIDE0NiAyMTQuMTc5IDE0Ni4zNSAyMTMuNDM2IDE0Ni43IDIxMy4wMTUg&#10;MTQ3LjA1IDIxMi41MzQgMTQ3LjQgMjExLjkxMSAxNDcuNzUgMjExLjM5IDE0OC4xIDIxMS4wNTUg&#10;MTQ4LjQ1IDIxMC42MDggMTQ4LjggMjEwLjM5MiAxNDkuMTUgMjA5Ljk5NyAxNDkuNSAyMDkuNTE2&#10;IDE0OS44NSAyMDkuMTk1IDE1MC4yIDIwOC44NTcgMTUwLjU1IDIwOC41NjEgMTUwLjkgMjA4LjM1&#10;IDE1MS4yNSAyMDguMTg0IDE1MS42IDIwNy45MzMgMTUxLjk1IDIwNy43MTcgMTUyLjMgMjA3LjQ1&#10;OCAxNTIuNjUgMjA3LjMxNiAxNTMgMjA3LjI2IDE1My4zNSAyMDcuMDEzIDE1My43IDIwNi43ODQg&#10;MTU0LjA1IDIwNi44OTMgMTU0LjQgMjA3LjExMSAxNTQuNzUgMjA3LjUwNSAxNTUuMSAyMDcuNjA5&#10;IDE1NS40NSAyMDcuNTA3IDE1NS44IDIwNy42MTEgMTU2LjE1IDIwNy44NzMgMTU2LjUgMjA4LjE4&#10;MSAxNTYuODUgMjA4LjUzNSAxNTcuMiAyMDguOTI5IDE1Ny41NSAyMDguODMyIDE1Ny45IDIwOS4x&#10;ODggMTU4LjI1IDIwOS42ODMgMTU4LjYgMjA5LjcyOCAxNTguOTUgMjA5LjMzOSAxNTkuMyAyMDku&#10;NDI0IDE1OS42NSAyMTAuNDM4IDE2MCAyMTEuMDE1IDE2MC4zNSAyMTEuMDEzIDE2MC43IDIxMS43&#10;MzIgMTYxLjA1IDIxMi43OTkgMTYxLjQgMjE0LjAyOCAxNjEuNzUgMjE1LjAzIDE2Mi4xIDIxNS42&#10;MzggMTYyLjQ1IDIxNi43IDE2Mi44IDIxNy45OTkgMTYzLjE1IDIxNy43OTcgMTYzLjUgMjE3Ljc0&#10;OSAxNjMuODUgMjE3Ljc4NSAxNjQuMiAyMTcuNjQgMTY0LjU1IDIxNy43MTEgMTY0LjkgMjE4LjU5&#10;IDE2NS4yNSAyMjAuNTUzIDE2NS42IDIyMC43NTkgMTY1Ljk1IDIyMC41NiAxNjYuMyAyMjAuODk5&#10;IDE2Ni42NSAyMjEuMzk1IDE2NyAyMjAuNzM2IDE2Ny4zNSAyMTkuNzM3IDE2Ny43IDIyMC4xODQg&#10;MTY4LjA1IDIyMC4xOTIgMTY4LjQgMjIwLjcxNiAxNjguNzUgMjIwLjE0NCAxNjkuMSAyMjAuODE0&#10;IDE2OS40NSAyMjEuMDc3IDE2OS44IDIyMC4zODIgMTcwLjE1IDIxOS4zODIgMTcwLjUgMjE5LjQ0&#10;MyAxNzAuODUgMjE5Ljk1MiAxNzEuMiAyMTkuNjUgMTcxLjU1IDIxOC40MTggMTcxLjkgMjE4LjAy&#10;IDE3Mi4yNSAyMTcuMzU0IDE3Mi42IDIxNi41NjQgMTcyLjk1IDIxNS4zODEgMTczLjMgMjE1LjIy&#10;IDE3My42NSAyMTUuMzgxIDE3NCAyMTUuMjg2IDE3NC4zNSAyMTUuMTM1IDE3NC43IDIxNC42NDcg&#10;MTc1LjA1IDIxNC4xNzggMTc1LjQgMjEzLjMxMyAxNzUuNzUgMjEyLjA5NiAxNzYuMSAyMTEuMDQ1&#10;IDE3Ni40NSAyMTAuMjY1IDE3Ni44IDIwOS4wNDcgMTc3LjE1IDIwNy4wODIgMTc3LjUgMjA2LjE0&#10;IDE3Ny44NSAyMDUuMzU4IDE3OC4yIDIwNC42ODYgMTc4LjU1IDIwMy41MTcgMTc4LjkgMjAyLjgy&#10;IDE3OS4yNSAyMDIuNDAzIDE3OS42IDIwMS41OTMgMTc5Ljk1IDIwMC41OTUgMTgwLjMgMjAwLjI5&#10;NiAxODAuNjUgMjAwLjAxNCAxODEgMTk4Ljg3NyAxODEuMzUgMTk3LjUxOCAxODEuNyAxOTYuMTU4&#10;IDE4Mi4wNSAxOTUuMjk2IDE4Mi40IDE5NC4xNDggMTgyLjc1IDE5Mi44MjcgMTgzLjEgMTkyLjI2&#10;MiAxODMuNDUgMTkwLjkxNiIgc3Ryb2tlPSIjRURCMTIwIiBmaWxsPSJub25lIiBmaWxsLXJ1bGU9&#10;ImV2ZW5vZGQiLz48L2c+PGcgc3Ryb2tlPSIjRkZGRkZGIiBmaWxsPSIjRkZGRkZGIj48cGF0aCBk&#10;PSJNMjY2IDExNyA0MDYgMTE3IDQwNiAyMyAyNjYgMjNaIiBzdHJva2U9Im5vbmUiLz48L2c+PGcg&#10;c3Ryb2tlPSIjMjYyNjI2IiBzdHJva2Utd2lkdGg9IjAuODMzMyIgc3Ryb2tlLWxpbmVqb2luPSJy&#10;b3VuZCIgZmlsbD0iIzI2MjYyNiI+PGxpbmUgeDE9IjI2NiIgeTE9IjExNyIgeDI9IjQwNiIgeTI9&#10;IjExNyIgZmlsbD0ibm9uZSIvPjxsaW5lIHgxPSIyNjYiIHkxPSIxMTciIHgyPSIyNjYiIHkyPSIx&#10;MTUuNiIgZmlsbD0ibm9uZSIvPjxsaW5lIHgxPSIzMzYiIHkxPSIxMTciIHgyPSIzMzYiIHkyPSIx&#10;MTUuNiIgZmlsbD0ibm9uZSIvPjxsaW5lIHgxPSI0MDYiIHkxPSIxMTciIHgyPSI0MDYiIHkyPSIx&#10;MTUuNiIgZmlsbD0ibm9uZSIvPjxsaW5lIHgxPSIyNjYiIHkxPSIxMTciIHgyPSIyNjYiIHkyPSIy&#10;MyIgZmlsbD0ibm9uZSIvPjxsaW5lIHgxPSIyNjYiIHkxPSIxMTciIHgyPSIyNjcuNCIgeTI9IjEx&#10;NyIgZmlsbD0ibm9uZSIvPjxsaW5lIHgxPSIyNjYiIHkxPSI4Ni42NDAyIiB4Mj0iMjY3LjQiIHky&#10;PSI4Ni42NDAyIiBmaWxsPSJub25lIi8+PGxpbmUgeDE9IjI2NiIgeTE9IjU2LjI4MDQiIHgyPSIy&#10;NjcuNCIgeTI9IjU2LjI4MDQiIGZpbGw9Im5vbmUiLz48bGluZSB4MT0iMjY2IiB5MT0iMjUuOTIw&#10;NiIgeDI9IjI2Ny40IiB5Mj0iMjUuOTIwNiIgZmlsbD0ibm9uZSIvPjwvZz48ZyBzdHJva2U9IiMy&#10;NjI2MjYiIGZpbGw9IiMyNjI2MjYiIGZvbnQtZmFtaWx5PSJUaW1lcyBOZXcgUm9tYW4iIGZvbnQt&#10;c2l6ZT0iMTMuMzMzMyIgdHJhbnNmb3JtPSJ0cmFuc2xhdGUoMjYzLjMzMyAxMTcpIj48cGF0aCBk&#10;PSJNLTYuNTMxMiAwLjc1Qy02LjUzMTItMC4yMjkyLTYuMzgyNzctMS4wNzU1Ny02LjA4NTktMS43&#10;ODkxLTUuNzg5MDMtMi41MDI2My01LjM5NTgtMy4wMzEyNy00LjkwNjItMy4zNzUtNC41MjA4LTMu&#10;NjQ1OC00LjEyNS0zLjc4MTItMy43MTg4LTMuNzgxMi0zLjA2MjUzLTMuNzgxMi0yLjQ3Mzk3LTMu&#10;NDQ3ODctMS45NTMxLTIuNzgxMi0xLjI5NjktMS45NDc4Ny0wLjk2ODgtMC44MTc2NjctMC45Njg4&#10;IDAuNjA5NC0wLjk2ODggMS42MDk0LTEuMTEyIDIuNDU4MzMtMS4zOTg0IDMuMTU2Mi0xLjY4NDg3&#10;IDMuODU0MTMtMi4wNTIwNyA0LjM2MTk3LTIuNSA0LjY3OTctMi45NDc5MyA0Ljk5NzM3LTMuMzc1&#10;IDUuMTU2Mi0zLjc4MTIgNS4xNTYyLTQuNjA0MTMgNS4xNTYyLTUuMjkxNjcgNC42NzE4My01Ljg0&#10;MzggMy43MDMxLTYuMzAyMDcgMi44ODAyMy02LjUzMTIgMS44OTU4Ny02LjUzMTIgMC43NVpNLTUu&#10;MjgxMiAwLjkwNjJDLTUuMjgxMiAyLjA5MzczLTUuMTM1NCAzLjA2MjUtNC44NDM4IDMuODEyNS00&#10;LjYwNDIgNC40Mzc1LTQuMjQ0OCA0Ljc1LTMuNzY1NiA0Ljc1LTMuNTM2NDcgNC43NS0zLjI5OTUg&#10;NC42NDg0My0zLjA1NDcgNC40NDUzLTIuODA5OSA0LjI0MjE3LTIuNjI1IDMuODk1OC0yLjUgMy40&#10;MDYyLTIuMzAyMDcgMi42ODc0Ny0yLjIwMzEgMS42NjE0My0yLjIwMzEgMC4zMjgxLTIuMjAzMS0w&#10;LjY1MTAzMy0yLjMwNzI3LTEuNDY4NzMtMi41MTU2LTIuMTI1LTIuNjYxNDctMi42MTQ2LTIuODU5&#10;NC0yLjk1ODMzLTMuMTA5NC0zLjE1NjItMy4yNzYwNy0zLjI5MTY3LTMuNDg0NC0zLjM1OTQtMy43&#10;MzQ0LTMuMzU5NC00LjAxNTYtMy4zNTk0LTQuMjcwOC0zLjIzNDQtNC41LTIuOTg0NC00LjgwMjA3&#10;LTIuNjMwMi01LjAwNzgtMi4wNzU1LTUuMTE3Mi0xLjMyMDMtNS4yMjY1My0wLjU2NTEtNS4yODEy&#10;IDAuMTc3MDY3LTUuMjgxMiAwLjkwNjJaIiBzdHJva2U9Im5vbmUiLz48L2c+PGcgc3Ryb2tlPSIj&#10;MjYyNjI2IiBmaWxsPSIjMjYyNjI2IiBmb250LWZhbWlseT0iVGltZXMgTmV3IFJvbWFuIiBmb250&#10;LXNpemU9IjEzLjMzMzMiIHRyYW5zZm9ybT0idHJhbnNsYXRlKDI2My4zMzMgODYuNjQwMi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xLjA2MjUgMy4z&#10;NDM4LTEuNjU2MiA1LTYuNzM0NCA1LTYuNzM0NCA0Ljc2NTZDLTUuMjQ0OCAzLjQwMTA3LTQuMTk1&#10;MyAyLjI4NjUtMy41ODU5IDEuNDIxOS0yLjk3NjU3IDAuNTU3My0yLjY3MTktMC4yMjkxNjctMi42&#10;NzE5LTAuOTM3NS0yLjY3MTktMS40ODk1Ny0yLjgzODU3LTEuOTQwMS0zLjE3MTktMi4yODkxLTMu&#10;NTA1MjMtMi42MzgwMy0zLjkwNjI3LTIuODEyNS00LjM3NS0yLjgxMjUtNC43OTE2Ny0yLjgxMjUt&#10;NS4xNjkyNy0yLjY5MDEtNS41MDc4LTIuNDQ1My01Ljg0NjMzLTIuMjAwNS02LjA5MzczLTEuODM4&#10;NTMtNi4yNS0xLjM1OTRMLTYuNDg0NC0xLjM1OTRDLTYuMzgwMi0yLjE0MDYtNi4xMDkzNy0yLjcz&#10;OTUzLTUuNjcxOS0zLjE1NjItNS4yMzQzNy0zLjU3Mjg3LTQuNjg3NDctMy43ODEyLTQuMDMxMi0z&#10;Ljc4MTItMy4zMzMzMy0zLjc4MTItMi43NS0zLjU1NzI3LTIuMjgxMi0zLjEwOTQtMS44MTI0Ny0y&#10;LjY2MTQ3LTEuNTc4MS0yLjEzNTQtMS41NzgxLTEuNTMxMi0xLjU3ODEtMS4wOTM3My0xLjY4MjI3&#10;LTAuNjU2MjY3LTEuODkwNi0wLjIxODgtMi4yMDMxMyAwLjQ2ODczMy0yLjcwODMzIDEuMTkyNy0z&#10;LjQwNjIgMS45NTMxLTQuNDU4MzMgMy4xMDkzNy01LjExOTggMy44MDczLTUuMzkwNiA0LjA0NjlM&#10;LTMuMTQwNiA0LjA0NjlDLTIuNjgyMjcgNC4wNDY5LTIuMzYxOTcgNC4wMjg2Ny0yLjE3OTcgMy45&#10;OTIyLTEuOTk3MzcgMy45NTU3My0xLjgzMDcgMy44ODU0LTEuNjc5NyAzLjc4MTItMS41Mjg2MyAz&#10;LjY3NzA3LTEuNDAxMDMgMy41MzEyNy0xLjI5NjkgMy4zNDM4TC0xLjA2MjUgMy4zNDM4WiIgc3Ry&#10;b2tlPSJub25lIi8+PC9nPjxnIHN0cm9rZT0iIzI2MjYyNiIgZmlsbD0iIzI2MjYyNiIgZm9udC1m&#10;YW1pbHk9IlRpbWVzIE5ldyBSb21hbiIgZm9udC1zaXplPSIxMy4zMzMzIiB0cmFuc2Zvcm09InRy&#10;YW5zbGF0ZSgyNjMuMzMzIDU2LjI4MDQpIj48cGF0aCBkPSJNLTE2LjUzMTIgMC43NUMtMTYuNTMx&#10;Mi0wLjIyOTItMTYuMzgyOC0xLjA3NTU3LTE2LjA4NTktMS43ODkxLTE1Ljc4OS0yLjUwMjYzLTE1&#10;LjM5NTgtMy4wMzEyNy0xNC45MDYyLTMuMzc1LTE0LjUyMDgtMy42NDU4LTE0LjEyNS0zLjc4MTIt&#10;MTMuNzE4OC0zLjc4MTItMTMuMDYyNS0zLjc4MTItMTIuNDc0LTMuNDQ3ODctMTEuOTUzMS0yLjc4&#10;MTItMTEuMjk2OS0xLjk0Nzg3LTEwLjk2ODgtMC44MTc2NjctMTAuOTY4OCAwLjYwOTQtMTAuOTY4&#10;OCAxLjYwOTQtMTEuMTEyIDIuNDU4MzMtMTEuMzk4NCAzLjE1NjItMTEuNjg0OSAzLjg1NDEzLTEy&#10;LjA1MjEgNC4zNjE5Ny0xMi41IDQuNjc5Ny0xMi45NDc5IDQuOTk3MzctMTMuMzc1IDUuMTU2Mi0x&#10;My43ODEyIDUuMTU2Mi0xNC42MDQxIDUuMTU2Mi0xNS4yOTE3IDQuNjcxODMtMTUuODQzOCAzLjcw&#10;MzEtMTYuMzAyMSAyLjg4MDIzLTE2LjUzMTIgMS44OTU4Ny0xNi41MzEyIDAuNzVaTS0xNS4yODEy&#10;IDAuOTA2MkMtMTUuMjgxMiAyLjA5MzczLTE1LjEzNTQgMy4wNjI1LTE0Ljg0MzggMy44MTI1LTE0&#10;LjYwNDIgNC40Mzc1LTE0LjI0NDggNC43NS0xMy43NjU2IDQuNzUtMTMuNTM2NSA0Ljc1LTEzLjI5&#10;OTUgNC42NDg0My0xMy4wNTQ3IDQuNDQ1My0xMi44MDk5IDQuMjQyMTctMTIuNjI1IDMuODk1OC0x&#10;Mi41IDMuNDA2Mi0xMi4zMDIxIDIuNjg3NDctMTIuMjAzMSAxLjY2MTQzLTEyLjIwMzEgMC4zMjgx&#10;LTEyLjIwMzEtMC42NTEwMzMtMTIuMzA3My0xLjQ2ODczLTEyLjUxNTYtMi4xMjUtMTIuNjYxNS0y&#10;LjYxNDYtMTIuODU5NC0yLjk1ODMzLTEzLjEwOTQtMy4xNTYyLTEzLjI3NjEtMy4yOTE2Ny0xMy40&#10;ODQ0LTMuMzU5NC0xMy43MzQ0LTMuMzU5NC0xNC4wMTU2LTMuMzU5NC0xNC4yNzA4LTMuMjM0NC0x&#10;NC41LTIuOTg0NC0xNC44MDIxLTIuNjMwMi0xNS4wMDc4LTIuMDc1NS0xNS4xMTcyLTEuMzIwMy0x&#10;NS4yMjY1LTAuNTY1MS0xNS4yODEyIDAuMTc3MDY3LTE1LjI4MTIgMC45MDYyWk0tOC43MTg4IDMu&#10;NzY1NkMtOC41MjA4NyAzLjc2NTYtOC4zNTQyIDMuODM1OTMtOC4yMTg4IDMuOTc2Ni04LjA4MzMz&#10;IDQuMTE3Mi04LjAxNTYgNC4yODEyNy04LjAxNTYgNC40Njg4LTguMDE1NiA0LjY2NjY3LTguMDgz&#10;MzMgNC44MzMzMy04LjIxODggNC45Njg4LTguMzU0MiA1LjEwNDItOC41MjA4NyA1LjE3MTktOC43&#10;MTg4IDUuMTcxOS04LjkxNjY3IDUuMTcxOS05LjA4MzMzIDUuMTA0Mi05LjIxODggNC45Njg4LTku&#10;MzU0MiA0LjgzMzMzLTkuNDIxOSA0LjY2NjY3LTkuNDIxOSA0LjQ2ODgtOS40MjE5IDQuMjcwODct&#10;OS4zNTQyIDQuMTA0Mi05LjIxODggMy45Njg4LTkuMDgzMzMgMy44MzMzMy04LjkxNjY3IDMuNzY1&#10;Ni04LjcxODggMy43NjU2Wk0tMC45Njg4IDEuODI4MS0wLjk2ODggMi43MzQ0LTIuMTI1IDIuNzM0&#10;NC0yLjEyNSA1LTMuMTcxOSA1LTMuMTcxOSAyLjczNDQtNi44MTI1IDIuNzM0NC02LjgxMjUgMS45&#10;MjE5LTIuODEyNS0zLjc4MTItMi4xMjUtMy43ODEyLTIuMTI1IDEuODI4MS0wLjk2ODggMS44Mjgx&#10;Wk0tMy4xNzE5IDEuODI4MS0zLjE3MTktMi40NTMxLTYuMTg3NSAxLjgyODEtMy4xNzE5IDEuODI4&#10;MVoiIHN0cm9rZT0ibm9uZSIvPjwvZz48ZyBzdHJva2U9IiMyNjI2MjYiIGZpbGw9IiMyNjI2MjYi&#10;IGZvbnQtZmFtaWx5PSJUaW1lcyBOZXcgUm9tYW4iIGZvbnQtc2l6ZT0iMTMuMzMzMyIgdHJhbnNm&#10;b3JtPSJ0cmFuc2xhdGUoMjYzLjMzMyAyNS45MjA2KSI+PHBhdGggZD0iTS0xNi41MzEyIDAuNzVD&#10;LTE2LjUzMTItMC4yMjkyLTE2LjM4MjgtMS4wNzU1Ny0xNi4wODU5LTEuNzg5MS0xNS43ODktMi41&#10;MDI2My0xNS4zOTU4LTMuMDMxMjctMTQuOTA2Mi0zLjM3NS0xNC41MjA4LTMuNjQ1OC0xNC4xMjUt&#10;My43ODEyLTEzLjcxODgtMy43ODEyLTEzLjA2MjUtMy43ODEyLTEyLjQ3NC0zLjQ0Nzg3LTExLjk1&#10;MzEtMi43ODEyLTExLjI5NjktMS45NDc4Ny0xMC45Njg4LTAuODE3NjY3LTEwLjk2ODggMC42MDk0&#10;LTEwLjk2ODggMS42MDk0LTExLjExMiAyLjQ1ODMzLTExLjM5ODQgMy4xNTYyLTExLjY4NDkgMy44&#10;NTQxMy0xMi4wNTIxIDQuMzYxOTctMTIuNSA0LjY3OTctMTIuOTQ3OSA0Ljk5NzM3LTEzLjM3NSA1&#10;LjE1NjItMTMuNzgxMiA1LjE1NjItMTQuNjA0MSA1LjE1NjItMTUuMjkxNyA0LjY3MTgzLTE1Ljg0&#10;MzggMy43MDMxLTE2LjMwMjEgMi44ODAyMy0xNi41MzEyIDEuODk1ODctMTYuNTMxMiAwLjc1Wk0t&#10;MTUuMjgxMiAwLjkwNjJDLTE1LjI4MTIgMi4wOTM3My0xNS4xMzU0IDMuMDYyNS0xNC44NDM4IDMu&#10;ODEyNS0xNC42MDQyIDQuNDM3NS0xNC4yNDQ4IDQuNzUtMTMuNzY1NiA0Ljc1LTEzLjUzNjUgNC43&#10;NS0xMy4yOTk1IDQuNjQ4NDMtMTMuMDU0NyA0LjQ0NTMtMTIuODA5OSA0LjI0MjE3LTEyLjYyNSAz&#10;Ljg5NTgtMTIuNSAzLjQwNjItMTIuMzAyMSAyLjY4NzQ3LTEyLjIwMzEgMS42NjE0My0xMi4yMDMx&#10;IDAuMzI4MS0xMi4yMDMxLTAuNjUxMDMzLTEyLjMwNzMtMS40Njg3My0xMi41MTU2LTIuMTI1LTEy&#10;LjY2MTUtMi42MTQ2LTEyLjg1OTQtMi45NTgzMy0xMy4xMDk0LTMuMTU2Mi0xMy4yNzYxLTMuMjkx&#10;NjctMTMuNDg0NC0zLjM1OTQtMTMuNzM0NC0zLjM1OTQtMTQuMDE1Ni0zLjM1OTQtMTQuMjcwOC0z&#10;LjIzNDQtMTQuNS0yLjk4NDQtMTQuODAyMS0yLjYzMDItMTUuMDA3OC0yLjA3NTUtMTUuMTE3Mi0x&#10;LjMyMDMtMTUuMjI2NS0wLjU2NTEtMTUuMjgxMiAwLjE3NzA2Ny0xNS4yODEyIDAuOTA2MlpNLTgu&#10;NzE4OCAzLjc2NTZDLTguNTIwODcgMy43NjU2LTguMzU0MiAzLjgzNTkzLTguMjE4OCAzLjk3NjYt&#10;OC4wODMzMyA0LjExNzItOC4wMTU2IDQuMjgxMjctOC4wMTU2IDQuNDY4OC04LjAxNTYgNC42NjY2&#10;Ny04LjA4MzMzIDQuODMzMzMtOC4yMTg4IDQuOTY4OC04LjM1NDIgNS4xMDQyLTguNTIwODcgNS4x&#10;NzE5LTguNzE4OCA1LjE3MTktOC45MTY2NyA1LjE3MTktOS4wODMzMyA1LjEwNDItOS4yMTg4IDQu&#10;OTY4OC05LjM1NDIgNC44MzMzMy05LjQyMTkgNC42NjY2Ny05LjQyMTkgNC40Njg4LTkuNDIxOSA0&#10;LjI3MDg3LTkuMzU0MiA0LjEwNDItOS4yMTg4IDMuOTY4OC05LjA4MzMzIDMuODMzMzMtOC45MTY2&#10;NyAzLjc2NTYtOC43MTg4IDMuNzY1NlpNLTEuMTg3NS0zLjc4MTItMS4xODc1LTMuNTQ2OUMtMS43&#10;NDk5Ny0zLjQ5NDgzLTIuMjA4My0zLjM4NTQ3LTIuNTYyNS0zLjIxODgtMi45MTY3LTMuMDUyMTMt&#10;My4yNjU2Ny0yLjc5NjktMy42MDk0LTIuNDUzMS0zLjk1MzEzLTIuMTA5MzctNC4yMzY5Ny0xLjcy&#10;NjU3LTQuNDYwOS0xLjMwNDctNC42ODQ5LTAuODgyODMzLTQuODc1LTAuMzg1NDMzLTUuMDMxMiAw&#10;LjE4NzUtNC40MTY2Ny0wLjIyOTE2Ny0zLjgwMjEtMC40Mzc1LTMuMTg3NS0wLjQzNzUtMi42MDQx&#10;Ny0wLjQzNzUtMi4wOTYzNy0wLjIwMDUzMy0xLjY2NDEgMC4yNzM0LTEuMjMxNzcgMC43NDc0LTEu&#10;MDE1NiAxLjM1OTQtMS4wMTU2IDIuMTA5NC0xLjAxNTYgMi44MjgxMy0xLjIzNDM3IDMuNDg0Mzct&#10;MS42NzE5IDQuMDc4MS0yLjE5MjcgNC43OTY4My0yLjg4NTQgNS4xNTYyLTMuNzUgNS4xNTYyLTQu&#10;MzQzNzMgNS4xNTYyLTQuODQzNzMgNC45NTgzLTUuMjUgNC41NjI1LTYuMDUyMDcgMy44MTI1LTYu&#10;NDUzMSAyLjgzMzMzLTYuNDUzMSAxLjYyNS02LjQ1MzEgMC44NTQyLTYuMjk5NDcgMC4xMjI0MzMt&#10;NS45OTIyLTAuNTcwMy01LjY4NDg3LTEuMjYzMDMtNS4yNDQ3Ny0xLjg4MDIzLTQuNjcxOS0yLjQy&#10;MTktNC4wOTg5Ny0yLjk2MzU3LTMuNTQ5NDctMy4zMjU1My0zLjAyMzQtMy41MDc4LTIuNDk3NC0z&#10;LjY5MDA3LTIuMDEwNDMtMy43ODEyLTEuNTYyNS0zLjc4MTJMLTEuMTg3NS0zLjc4MTJaTS01LjE0&#10;MDYgMC42NTYyQy01LjIxMzUzIDEuMjI5MTMtNS4yNSAxLjY5MjctNS4yNSAyLjA0NjktNS4yNSAy&#10;LjQ1MzEtNS4xNzQ0NyAyLjg5MzItNS4wMjM0IDMuMzY3Mi00Ljg3MjQgMy44NDExMy00LjY1MTA3&#10;IDQuMjE4NzMtNC4zNTk0IDQuNS00LjE0MDYgNC42OTc5My0zLjg3NDk3IDQuNzk2OS0zLjU2MjUg&#10;NC43OTY5LTMuMTk3OSA0Ljc5NjktMi44Njk3NyA0LjYyMjQtMi41NzgxIDQuMjczNC0yLjI4NjQz&#10;IDMuOTI0NDctMi4xNDA2IDMuNDMyMy0yLjE0MDYgMi43OTY5LTIuMTQwNiAyLjA2NzctMi4yODY0&#10;MyAxLjQ0MDEtMi41NzgxIDAuOTE0MS0yLjg2OTc3IDAuMzg4MDMzLTMuMjc2MDMgMC4xMjUtMy43&#10;OTY5IDAuMTI1LTMuOTYzNTcgMC4xMjUtNC4xMzgwMyAwLjE1ODg2Ny00LjMyMDMgMC4yMjY2LTQu&#10;NTAyNjMgMC4yOTQyNjctNC43NzYwNyAwLjQzNzQ2Ny01LjE0MDYgMC42NTYyWiIgc3Ryb2tlPSJu&#10;b25lIi8+PC9nPjxnIHN0cm9rZT0iIzI2MjYyNiIgZmlsbD0iIzI2MjYyNiIgZm9udC1mYW1pbHk9&#10;IlRpbWVzIE5ldyBSb21hbiIgZm9udC1zaXplPSIxMy4zMzMzIiB0cmFuc2Zvcm09Im1hdHJpeCg2&#10;LjEyMzIzZS0xNyAtMSAxIDYuMTIzMjNlLTE3IDIzMC45MTcgNzApIj48cGF0aCBkPSJNLTU3LjI4&#10;MTItMy01Ny4yODEyLTMuMjM0NC01Ni45NTMxLTMuMjM0NEMtNTYuNTg4NS0zLjIzNDQtNTYuMzI4&#10;MS0zLjM0ODk3LTU2LjE3MTktMy41NzgxLTU2LjA4ODYtMy43MjM5Ny01Ni4wNDY5LTQuMDQxNjct&#10;NTYuMDQ2OS00LjUzMTJMLTU2LjA0NjktMTAuMDc4MUMtNTYuMDQ2OS0xMC42MTk4LTU2LjEwNDIt&#10;MTAuOTU4My01Ni4yMTg4LTExLjA5MzgtNTYuMzg1NS0xMS4yODEzLTU2LjYzMDItMTEuMzc1LTU2&#10;Ljk1MzEtMTEuMzc1TC01Ny4yODEyLTExLjM3NS01Ny4yODEyLTExLjYwOTQtNTMuNzgxMi0xMS42&#10;MDk0Qy01Mi40ODk2LTExLjYwOTQtNTEuNTA3OC0xMS40NjM2LTUwLjgzNTktMTEuMTcxOS01MC4x&#10;NjQtMTAuODgwMi00OS42MjUtMTAuMzkzMi00OS4yMTg4LTkuNzEwOS00OC44MTI1LTkuMDI4NjMt&#10;NDguNjA5NC04LjIzOTYtNDguNjA5NC03LjM0MzgtNDguNjA5NC02LjE0NTg3LTQ4Ljk3NC01LjE0&#10;NTg3LTQ5LjcwMzEtNC4zNDM4LTUwLjUxNTYtMy40NDc5My01MS43NjA0LTMtNTMuNDM3NS0zTC01&#10;Ny4yODEyLTNaTS01NC44MjgxLTMuNjI1Qy01NC4yODY0LTMuNS01My44MzMzLTMuNDM3NS01My40&#10;Njg4LTMuNDM3NS01Mi40ODk2LTMuNDM3NS01MS42NzQ1LTMuNzgzODctNTEuMDIzNC00LjQ3NjYt&#10;NTAuMzcyNC01LjE2OTI3LTUwLjA0NjktNi4xMDQxMy01MC4wNDY5LTcuMjgxMi01MC4wNDY5LTgu&#10;NDY4NzMtNTAuMzcyNC05LjQwNjI3LTUxLjAyMzQtMTAuMDkzOC01MS42NzQ1LTEwLjc4MTMtNTIu&#10;NTA1Mi0xMS4xMjUtNTMuNTE1Ni0xMS4xMjUtNTMuOTAxMS0xMS4xMjUtNTQuMzM4Ni0xMS4wNjI1&#10;LTU0LjgyODEtMTAuOTM3NUwtNTQuODI4MS0zLjYyNVpNLTQ1Ljk5NTUtMTIuMDMxMkMtNDUuODE4&#10;NC0xMi4wMzEyLTQ1LjY2NzQtMTEuOTY4Ny00NS41NDI0LTExLjg0MzgtNDUuNDE3NC0xMS43MTg3&#10;LTQ1LjM1NDktMTEuNTY3Ny00NS4zNTQ5LTExLjM5MDYtNDUuMzU0OS0xMS4yMTM1LTQ1LjQxNzQt&#10;MTEuMDU5OS00NS41NDI0LTEwLjkyOTctNDUuNjY3NC0xMC43OTk1LTQ1LjgxODQtMTAuNzM0NC00&#10;NS45OTU1LTEwLjczNDQtNDYuMTcyNi0xMC43MzQ0LTQ2LjMyNjItMTAuNzk5NS00Ni40NTY1LTEw&#10;LjkyOTctNDYuNTg2Ny0xMS4wNTk5LTQ2LjY1MTgtMTEuMjEzNS00Ni42NTE4LTExLjM5MDYtNDYu&#10;NjUxOC0xMS41Njc3LTQ2LjU4OTMtMTEuNzE4Ny00Ni40NjQzLTExLjg0MzgtNDYuMzM5My0xMS45&#10;Njg3LTQ2LjE4My0xMi4wMzEyLTQ1Ljk5NTUtMTIuMDMxMlpNLTQ1LjQ3OTktOC45ODQ0LTQ1LjQ3&#10;OTktNC4zMTI1Qy00NS40Nzk5LTMuOTQ3OS00NS40NTEzLTMuNzA1Ny00NS4zOTQtMy41ODU5LTQ1&#10;LjMzNjctMy40NjYxLTQ1LjI1ODUtMy4zNzc1Ny00NS4xNTk2LTMuMzIwMy00NS4wNjA2LTMuMjYz&#10;MDMtNDQuODcwNS0zLjIzNDQtNDQuNTg5My0zLjIzNDRMLTQ0LjU4OTMtMy00Ny40MTc0LTMtNDcu&#10;NDE3NC0zLjIzNDRDLTQ3LjEzNjEtMy4yMzQ0LTQ2Ljk0Ni0zLjI2MDQzLTQ2Ljg0NzEtMy4zMTI1&#10;LTQ2Ljc0ODEtMy4zNjQ1Ny00Ni42Ny0zLjQ1NTctNDYuNjEyNy0zLjU4NTktNDYuNTU1NC0zLjcx&#10;NjEtNDYuNTI2OC0zLjk1ODMtNDYuNTI2OC00LjMxMjVMLTQ2LjUyNjgtNi41NjI1Qy00Ni41MjY4&#10;LTcuMTg3NS00Ni41NDc2LTcuNTkzNzMtNDYuNTg5My03Ljc4MTItNDYuNjIwNS03LjkxNjY3LTQ2&#10;LjY2NzQtOC4wMTA0My00Ni43Mjk5LTguMDYyNS00Ni43OTI0LTguMTE0NTctNDYuODc1Ny04LjE0&#10;MDYtNDYuOTc5OS04LjE0MDYtNDcuMTA0OS04LjE0MDYtNDcuMjUwNy04LjEwOTM3LTQ3LjQxNzQt&#10;OC4wNDY5TC00Ny41MTExLTguMjgxMi00NS43NDU1LTguOTg0NC00NS40Nzk5LTguOTg0NFpNLTQy&#10;LjA3ODEtOC45ODQ0LTQyLjA3ODEtNy42NzE5Qy00MS41ODg2LTguNTQ2OS00MS4wODg2LTguOTg0&#10;NC00MC41NzgxLTguOTg0NC00MC4zNDktOC45ODQ0LTQwLjE1ODktOC45MTQwNy00MC4wMDc4LTgu&#10;NzczNC0zOS44NTY3LTguNjMyOC0zOS43ODEyLTguNDY4NzMtMzkuNzgxMi04LjI4MTItMzkuNzgx&#10;Mi04LjExNDUzLTM5LjgzNTktNy45NzM5My0zOS45NDUzLTcuODU5NC00MC4wNTQ3LTcuNzQ0OC00&#10;MC4xODIzLTcuNjg3NS00MC4zMjgxLTcuNjg3NS00MC40ODQ0LTcuNjg3NS00MC42NTM2LTcuNzYw&#10;NC00MC44MzU5LTcuOTA2Mi00MS4wMTgyLTguMDUyMDctNDEuMTUxMS04LjEyNS00MS4yMzQ0LTgu&#10;MTI1LTQxLjMxNzctOC4xMjUtNDEuNDAxMS04LjA4MzMzLTQxLjQ4NDQtOC00MS42ODIzLTcuODIy&#10;OTMtNDEuODgwMi03LjUzNjQ3LTQyLjA3ODEtNy4xNDA2TC00Mi4wNzgxLTQuMzU5NEMtNDIuMDc4&#10;MS00LjAzNjQ3LTQyLjAzNjQtMy43OTE2Ny00MS45NTMxLTMuNjI1LTQxLjkwMS0zLjUxMDQtNDEu&#10;ODA0Ny0zLjQxNjY3LTQxLjY2NDEtMy4zNDM4LTQxLjUyMzQtMy4yNzA4Ny00MS4zMjI5LTMuMjM0&#10;NC00MS4wNjI1LTMuMjM0NEwtNDEuMDYyNS0zLTQ0LjA0NjktMy00NC4wNDY5LTMuMjM0NEMtNDMu&#10;NzQ0OC0zLjIzNDQtNDMuNTIwOS0zLjI4MTI3LTQzLjM3NS0zLjM3NS00My4yNzA5LTMuNDM3NTMt&#10;NDMuMTk3OS0zLjU0MTctNDMuMTU2Mi0zLjY4NzUtNDMuMTM1NC0zLjc2MDQzLTQzLjEyNS0zLjk2&#10;ODc3LTQzLjEyNS00LjMxMjVMLTQzLjEyNS02LjU2MjVDLTQzLjEyNS03LjIzOTU3LTQzLjEzOC03&#10;LjY0MzItNDMuMTY0MS03Ljc3MzQtNDMuMTkwMS03LjkwMzY3LTQzLjI0MjItNy45OTc0My00My4z&#10;MjAzLTguMDU0Ny00My4zOTg0LTguMTExOTctNDMuNDg5Ni04LjE0MDYtNDMuNTkzOC04LjE0MDYt&#10;NDMuNzI5Mi04LjE0MDYtNDMuODgwMi04LjEwOTM3LTQ0LjA0NjktOC4wNDY5TC00NC4xMDk0LTgu&#10;MjgxMi00Mi4zNDM4LTguOTg0NC00Mi4wNzgxLTguOTg0NFpNLTM4LjM2MzctNi42MjVDLTM4LjM3&#10;NDEtNS43NjA0LTM4LjE2NTgtNS4wODMzMy0zNy43Mzg3LTQuNTkzOC0zNy4zMjItNC4xMDQyLTM2&#10;LjgyNzItMy44NTk0LTM2LjI1NDMtMy44NTk0LTM1Ljg2ODktMy44NTk0LTM1LjUzNTYtMy45NjM1&#10;Ny0zNS4yNTQzLTQuMTcxOS0zNC45NzMxLTQuMzgwMjMtMzQuNzM4Ny00LjczOTYtMzQuNTUxMi01&#10;LjI1TC0zNC4zNDgxLTUuMTI1Qy0zNC40NDE4LTQuNTQxNjctMzQuNzAyMi00LjAxMzAzLTM1LjEy&#10;OTMtMy41MzkxLTM1LjU1NjQtMy4wNjUxLTM2LjA5MjktMi44MjgxLTM2LjczODctMi44MjgxLTM3&#10;LjQzNjYtMi44MjgxLTM4LjAzMy0zLjA5ODkzLTM4LjUyNzgtMy42NDA2LTM5LjAyMjYtNC4xODIy&#10;Ny0zOS4yNy00LjkxMTQzLTM5LjI3LTUuODI4MS0zOS4yNy02LjgyODEtMzkuMDE0OC03LjYwNjc3&#10;LTM4LjUwNDMtOC4xNjQxLTM3Ljk5MzktOC43MjEzNy0zNy4zNTMzLTktMzYuNTgyNS05LTM1Ljkz&#10;NjYtOS0zNS40MDI4LTguNzgzODctMzQuOTgwOS04LjM1MTYtMzQuNTU5LTcuOTE5MjctMzQuMzQ4&#10;MS03LjM0MzczLTM0LjM0ODEtNi42MjVMLTM4LjM2MzctNi42MjVaTS0zOC4zNjM3LTctMzUuNjc2&#10;Mi03Qy0zNS42OTcxLTcuMzY0Ni0zNS43NDM5LTcuNjI1LTM1LjgxNjgtNy43ODEyLTM1LjkyMS04&#10;LjAyMDgtMzYuMDc3My04LjIwODMzLTM2LjI4NTYtOC4zNDM4LTM2LjQ5MzktOC40NzkyLTM2Ljcx&#10;MjctOC41NDY5LTM2Ljk0MTgtOC41NDY5LTM3LjI5Ni04LjU0NjktMzcuNjExMS04LjQwODg3LTM3&#10;Ljg4NzEtOC4xMzI4LTM4LjE2MzItNy44NTY4LTM4LjMyMi03LjQ3OTItMzguMzYzNy03Wk0tMjgu&#10;NTAxOS01LjIwMzFDLTI4LjY1ODEtNC40NDI3LTI4Ljk2NTQtMy44NTY3Ny0yOS40MjM3LTMuNDQ1&#10;My0yOS44ODItMy4wMzM4My0zMC4zODczLTIuODI4MS0zMC45Mzk0LTIuODI4MS0zMS41OTU2LTIu&#10;ODI4MS0zMi4xNzExLTMuMTA0MTMtMzIuNjY1OS0zLjY1NjItMzMuMTYwNy00LjIwODMzLTMzLjQw&#10;ODEtNC45NTgzMy0zMy40MDgxLTUuOTA2Mi0zMy40MDgxLTYuODEyNDctMzMuMTM0Ny03LjU1MjA3&#10;LTMyLjU4NzgtOC4xMjUtMzIuMDQwOS04LjY5NzkzLTMxLjM4NzMtOC45ODQ0LTMwLjYyNjktOC45&#10;ODQ0LTMwLjA1NC04Ljk4NDQtMjkuNTgyNi04LjgzMzMzLTI5LjIxMjgtOC41MzEyLTI4Ljg0My04&#10;LjIyOTEzLTI4LjY1ODEtNy45MTY2Ny0yOC42NTgxLTcuNTkzOC0yOC42NTgxLTcuNDI3MTMtMjgu&#10;NzEwMi03LjI5NDMtMjguODE0NC03LjE5NTMtMjguOTE4NS03LjA5NjM3LTI5LjA2NDQtNy4wNDY5&#10;LTI5LjI1MTktNy4wNDY5LTI5LjUwMTktNy4wNDY5LTI5LjY4OTQtNy4xMzAyMy0yOS44MTQ0LTcu&#10;Mjk2OS0yOS44ODczLTcuMzgwMjMtMjkuOTM2Ny03LjU0NjktMjkuOTYyOC03Ljc5NjktMjkuOTg4&#10;OS04LjA0NjktMzAuMDc0OC04LjIzOTYtMzAuMjIwNi04LjM3NS0zMC4zNjY1LTguNS0zMC41Njk2&#10;LTguNTYyNS0zMC44My04LjU2MjUtMzEuMjU3MS04LjU2MjUtMzEuNjAwOC04LjQwNjI3LTMxLjg2&#10;MTItOC4wOTM4LTMyLjIwNS03LjY3NzEzLTMyLjM3NjktNy4xMzAyMy0zMi4zNzY5LTYuNDUzMS0z&#10;Mi4zNzY5LTUuNzU1MTctMzIuMjA1LTUuMTQwNi0zMS44NjEyLTQuNjA5NC0zMS41MTc1LTQuMDc4&#10;MTMtMzEuMDU5MS0zLjgxMjUtMzAuNDg2Mi0zLjgxMjUtMzAuMDY5NS0zLjgxMjUtMjkuNjk0NS0z&#10;Ljk1MzEzLTI5LjM2MTItNC4yMzQ0LTI5LjEzMjEtNC40MzIyNy0yOC45MDgxLTQuNzg2NDMtMjgu&#10;Njg5NC01LjI5NjlMLTI4LjUwMTktNS4yMDMxWk0tMjUuODQzMS0xMC43MTg4LTI1Ljg0MzEtOC44&#10;MTI1LTI0LjQ4MzgtOC44MTI1LTI0LjQ4MzgtOC4zNzUtMjUuODQzMS04LjM3NS0yNS44NDMxLTQu&#10;NTkzOEMtMjUuODQzMS00LjIxODczLTI1Ljc4ODQtMy45NjYxLTI1LjY3OTEtMy44MzU5LTI1LjU2&#10;OTctMy43MDU3LTI1LjQzMTctMy42NDA2LTI1LjI2NS0zLjY0MDYtMjUuMTI5Ni0zLjY0MDYtMjQu&#10;OTk0Mi0zLjY4NDg3LTI0Ljg1ODgtMy43NzM0LTI0LjcyMzMtMy44NjE5My0yNC42MTkyLTMuOTg5&#10;NTMtMjQuNTQ2My00LjE1NjJMLTI0LjMxMTktNC4xNTYyQy0yNC40NTc3LTMuNzM5NTMtMjQuNjY2&#10;LTMuNDI3MDctMjQuOTM2OS0zLjIxODgtMjUuMjA3Ny0zLjAxMDQtMjUuNDgzNy0yLjkwNjItMjUu&#10;NzY1LTIuOTA2Mi0yNS45NjI5LTIuOTA2Mi0yNi4xNTU2LTIuOTYwOS0yNi4zNDMxLTMuMDcwMy0y&#10;Ni41MzA2LTMuMTc5Ny0yNi42Njg3LTMuMzMzMzMtMjYuNzU3Mi0zLjUzMTItMjYuODQ1Ny0zLjcy&#10;OTEzLTI2Ljg5LTQuMDM2NDMtMjYuODktNC40NTMxTC0yNi44OS04LjM3NS0yNy44MTE5LTguMzc1&#10;LTI3LjgxMTktOC41NzgxQy0yNy41ODI3LTguNjcxOS0yNy4zNDU3LTguODMwNzctMjcuMTAxLTku&#10;MDU0Ny0yNi44NTYyLTkuMjc4NjMtMjYuNjQtOS41NDE2Ny0yNi40NTI1LTkuODQzOC0yNi4zNDg0&#10;LTEwLTI2LjIxMy0xMC4yOTE3LTI2LjA0NjMtMTAuNzE4OEwtMjUuODQzMS0xMC43MTg4Wk0tMTYu&#10;ODc4OS0wLjQ1MzEtMTYuODc4OS0wLjIxODhDLTE3LjUxNDMtMC41NDE2NjctMTguMDQ1NS0wLjkx&#10;NjY2Ny0xOC40NzI2LTEuMzQzOC0xOS4wNzY4LTEuOTU4MzMtMTkuNTQ1Ni0yLjY4MjI3LTE5Ljg3&#10;ODktMy41MTU2LTIwLjIxMjItNC4zNDg5My0yMC4zNzg5LTUuMjEzNTMtMjAuMzc4OS02LjEwOTQt&#10;MjAuMzc4OS03LjQyMTg3LTIwLjA1Ni04LjYxOTc3LTE5LjQxMDEtOS43MDMxLTE4Ljc2NDMtMTAu&#10;Nzg2NC0xNy45MjA2LTExLjU2MjUtMTYuODc4OS0xMi4wMzEyTC0xNi44Nzg5LTExLjc2NTZDLTE3&#10;LjM5OTctMTEuNDczOS0xNy44MjY4LTExLjA3ODEtMTguMTYwMS0xMC41NzgxLTE4LjQ5MzQtMTAu&#10;MDc4MS0xOC43NDA4LTkuNDQ1My0xOC45MDIzLTguNjc5Ny0xOS4wNjM4LTcuOTE0MDMtMTkuMTQ0&#10;NS03LjExNDUzLTE5LjE0NDUtNi4yODEyLTE5LjE0NDUtNS4zNzUtMTkuMDc2OC00LjU1MjEtMTgu&#10;OTQxNC0zLjgxMjUtMTguODI2OC0zLjIyOTE3LTE4LjY5MTQtMi43NjA0LTE4LjUzNTEtMi40MDYy&#10;LTE4LjM3ODktMi4wNTIwNy0xOC4xNzA2LTEuNzEzNTMtMTcuOTEwMS0xLjM5MDYtMTcuNjQ5Ny0x&#10;LjA2NzY3LTE3LjMwNi0wLjc1NTE2Ny0xNi44Nzg5LTAuNDUzMVpNLTcuNjMzMi0xMS43OTY5LTEz&#10;LjkxNDUtMi42NDA2LTE0LjQ3Ny0yLjY0MDYtOC4yMTEzLTExLjc5NjktNy42MzMyLTExLjc5Njla&#10;TS0xNC4xNjQ1LTExLjc5NjlDLTEzLjU5MTYtMTEuNzk2OS0xMy4xNDg4LTExLjU1OTktMTIuODM2&#10;My0xMS4wODU5LTEyLjUyMzgtMTAuNjEyLTEyLjM2NzYtMTAuMDcyOS0xMi4zNjc2LTkuNDY4OC0x&#10;Mi4zNjc2LTguNzI5Mi0xMi41NDQ3LTguMTU4ODctMTIuODk4OC03Ljc1NzgtMTMuMjUzLTcuMzU2&#10;NzMtMTMuNjgwMS03LjE1NjItMTQuMTgwMS03LjE1NjItMTQuNTEzNC03LjE1NjItMTQuODIwNy03&#10;LjI0NzM3LTE1LjEwMi03LjQyOTctMTUuMzgzMi03LjYxMTk3LTE1LjYwNzEtNy44ODU0LTE1Ljc3&#10;MzgtOC4yNS0xNS45NDA1LTguNjE0Ni0xNi4wMjM4LTkuMDIwODctMTYuMDIzOC05LjQ2ODgtMTYu&#10;MDIzOC05LjkwNjI3LTE1LjkzNzktMTAuMzEyNS0xNS43NjYtMTAuNjg3NS0xNS41OTQxLTExLjA2&#10;MjUtMTUuMzYyNC0xMS4zNDExLTE1LjA3MDctMTEuNTIzNC0xNC43NzktMTEuNzA1Ny0xNC40Nzct&#10;MTEuNzk2OS0xNC4xNjQ1LTExLjc5NjlaTS0xNC4xODAxLTExLjQ1MzFDLTE0LjM5ODgtMTEuNDUz&#10;MS0xNC41OTE1LTExLjMyNTUtMTQuNzU4Mi0xMS4wNzAzLTE0LjkyNDktMTAuODE1MS0xNS4wMDgy&#10;LTEwLjI4MTMtMTUuMDA4Mi05LjQ2ODgtMTUuMDA4Mi04Ljg4NTQ3LTE0Ljk2MTMtOC40Mzc1My0x&#10;NC44Njc2LTguMTI1LTE0Ljc5NDctNy44OTU4LTE0LjY4NTMtNy43MTM1LTE0LjUzOTUtNy41Nzgx&#10;LTE0LjQ0NTctNy41MDUyMy0xNC4zMzYzLTcuNDY4OC0xNC4yMTEzLTcuNDY4OC0xNC4wMDMtNy40&#10;Njg4LTEzLjgyNTktNy41NzgxNy0xMy42ODAxLTcuNzk2OS0xMy40NzE4LTguMTE5NzctMTMuMzY3&#10;Ni04LjY2NjYzLTEzLjM2NzYtOS40Mzc1LTEzLjM2NzYtMTAuMjM5Ni0xMy40NzE4LTEwLjgwMjEt&#10;MTMuNjgwMS0xMS4xMjUtMTMuODE1NS0xMS4zNDM3LTEzLjk4MjItMTEuNDUzMS0xNC4xODAxLTEx&#10;LjQ1MzFaTS03LjkzMDEtNy4yNjU2Qy03LjYyODAzLTcuMjY1Ni03LjMyODUzLTcuMTcxODctNy4w&#10;MzE2LTYuOTg0NC02LjczNDczLTYuNzk2ODctNi41MDU1Ny02LjUyMDgtNi4zNDQxLTYuMTU2Mi02&#10;LjE4MjctNS43OTE2Ny02LjEwMi01LjM5MDYzLTYuMTAyLTQuOTUzMS02LjEwMi00LjIwMzEtNi4y&#10;ODE2Ny0zLjYzMDItNi42NDEtMy4yMzQ0LTcuMDAwNC0yLjgzODUzLTcuNDI0OS0yLjY0MDYtNy45&#10;MTQ1LTIuNjQwNi04LjIyNjk3LTIuNjQwNi04LjUyNjQzLTIuNzM2OTctOC44MTI5LTIuOTI5Ny05&#10;LjA5OTM3LTMuMTIyNDMtOS4zMjU5My0zLjM5NTg3LTkuNDkyNi0zLjc1LTkuNjU5MjctNC4xMDQx&#10;My05Ljc0MjYtNC41MDUxNy05Ljc0MjYtNC45NTMxLTkuNzQyNi01LjQwMTAzLTkuNjU5MjctNS44&#10;MDczLTkuNDkyNi02LjE3MTktOS4zMjU5My02LjUzNjUtOS4wOTkzNy02LjgwOTkzLTguODEyOS02&#10;Ljk5MjItOC41MjY0My03LjE3NDQ3LTguMjMyMTctNy4yNjU2LTcuOTMwMS03LjI2NTZaTS03Ljkz&#10;MDEtNi45Mzc1Qy04LjEyODAzLTYuOTM3NS04LjI5OTktNi44MjI5My04LjQ0NTctNi41OTM4LTgu&#10;NjQzNjMtNi4zMDIwNy04Ljc0MjYtNS43Mzk1My04Ljc0MjYtNC45MDYyLTguNzQyNi00LjE1NjIt&#10;OC42NDM2My0zLjYzMDE3LTguNDQ1Ny0zLjMyODEtOC4yOTk5LTMuMTA5MzctOC4xMjgwMy0zLTcu&#10;OTMwMS0zLTcuNzMyMTctMy03LjU1NTA3LTMuMTE0Ni03LjM5ODgtMy4zNDM4LTcuMjAwOTMtMy42&#10;NTYyNy03LjEwMi00LjE4NzUtNy4xMDItNC45Mzc1LTcuMTAyLTUuNzM5NTctNy4yMDA5My02LjI5&#10;Njg3LTcuMzk4OC02LjYwOTQtNy41NDQ2Ny02LjgyODEzLTcuNzIxNzctNi45Mzc1LTcuOTMwMS02&#10;LjkzNzVaTTEuMTkwNi04Ljk4NDRDMi4wNzYtOC45ODQ0IDIuNzg0MzMtOC42NTEwNyAzLjMxNTYt&#10;Ny45ODQ0IDMuNzYzNTMtNy40MTE0NyAzLjk4NzUtNi43NTUyIDMuOTg3NS02LjAxNTYgMy45ODc1&#10;LTUuNDk0OCAzLjg2MjUtNC45Njg3NyAzLjYxMjUtNC40Mzc1IDMuMzYyNS0zLjkwNjIzIDMuMDE4&#10;NzMtMy41MDUyIDIuNTgxMi0zLjIzNDQgMi4xNDM3My0yLjk2MzUzIDEuNjU5MzctMi44MjgxIDEu&#10;MTI4MS0yLjgyODEgMC4yNDI3LTIuODI4MS0wLjQ1NTIzMy0zLjE3NzA3LTAuOTY1Ny0zLjg3NS0x&#10;LjQwMzE3LTQuNDU4MzMtMS42MjE5LTUuMTE0Ni0xLjYyMTktNS44NDM4LTEuNjIxOS02LjM4NTQt&#10;MS40ODkxLTYuOTE5MjMtMS4yMjM1LTcuNDQ1My0wLjk1NzgzMy03Ljk3MTM3LTAuNjA4ODY3LTgu&#10;MzU5NC0wLjE3NjYtOC42MDk0IDAuMjU1NjY3LTguODU5NCAwLjcxMTQtOC45ODQ0IDEuMTkwNi04&#10;Ljk4NDRaTTAuOTg3NS04LjU3ODFDMC43Njg3LTguNTc4MSAwLjU0NDczMy04LjUxMDQgMC4zMTU2&#10;LTguMzc1IDAuMDg2NC04LjIzOTYtMC4wOTU5LTguMDA1MjMtMC4yMzEzLTcuNjcxOS0wLjM2Njct&#10;Ny4zMzg1Ny0wLjQzNDQtNi45MTE0Ny0wLjQzNDQtNi4zOTA2LTAuNDM0NC01LjUzNjQ3LTAuMjY3&#10;NzMzLTQuODAyMSAwLjA2NTYtNC4xODc1IDAuMzk4OTMzLTMuNTcyOSAwLjg0MTYzMy0zLjI2NTYg&#10;MS4zOTM3LTMuMjY1NiAxLjc5OTk3LTMuMjY1NiAyLjEzODUtMy40MzQ4NyAyLjQwOTMtMy43NzM0&#10;IDIuNjgwMTctNC4xMTE5MyAyLjgxNTYtNC42OTc4NyAyLjgxNTYtNS41MzEyIDIuODE1Ni02LjU2&#10;MjQ3IDIuNTkxNjMtNy4zNzUgMi4xNDM3LTcuOTY4OCAxLjg0MTYzLTguMzc1IDEuNDU2MjMtOC41&#10;NzgxIDAuOTg3NS04LjU3ODFaTTcuMjY4Ny04LjM1OTQgNy4yNjg3LTQuNTMxMkM3LjI2ODctMy45&#10;ODk2IDcuMzMxMi0zLjY1MTA3IDcuNDU2Mi0zLjUxNTYgNy42MTI0Ny0zLjMyODEzIDcuODIwOC0z&#10;LjIzNDQgOC4wODEyLTMuMjM0NEw4LjYxMjUtMy4yMzQ0IDguNjEyNS0zIDUuMTQzNy0zIDUuMTQz&#10;Ny0zLjIzNDQgNS4zOTM3LTMuMjM0NEM1LjU2MDM3LTMuMjM0NCA1LjcxNC0zLjI3NjA3IDUuODU0&#10;Ni0zLjM1OTQgNS45OTUyNy0zLjQ0MjczIDYuMDkxNjMtMy41NTczIDYuMTQzNy0zLjcwMzEgNi4x&#10;OTU3Ny0zLjg0ODk3IDYuMjIxOC00LjEyNSA2LjIyMTgtNC41MzEyTDYuMjIxOC04LjM1OTQgNS4w&#10;OTY4LTguMzU5NCA1LjA5NjgtOC44MTI1IDYuMjIxOC04LjgxMjUgNi4yMjE4LTkuMjAzMUM2LjIy&#10;MTgtOS43NzYwMyA2LjMxNTU3LTEwLjI2MyA2LjUwMzEtMTAuNjY0MSA2LjY5MDU3LTExLjA2NTEg&#10;Ni45NzcwMy0xMS4zOTA2IDcuMzYyNS0xMS42NDA2IDcuNzQ3OS0xMS44OTA2IDguMTgwMTctMTIu&#10;MDE1NiA4LjY1OTMtMTIuMDE1NiA5LjA5NjgzLTEyLjAxNTYgOS41MDMxLTExLjg2OTggOS44Nzgx&#10;LTExLjU3ODEgMTAuMTI4MS0xMS4zOTA2IDEwLjI1MzEtMTEuMTc3MSAxMC4yNTMxLTEwLjkzNzUg&#10;MTAuMjUzMS0xMC44MTI1IDEwLjE5NTgtMTAuNjk1MyAxMC4wODEyLTEwLjU4NTkgOS45NjY2LTEw&#10;LjQ3NjYgOS44NDY4LTEwLjQyMTkgOS43MjE4LTEwLjQyMTkgOS42MjgwNy0xMC40MjE5IDkuNTI2&#10;NS0xMC40NTU3IDkuNDE3MS0xMC41MjM0IDkuMzA3NzctMTAuNTkxMSA5LjE3NDk3LTEwLjczOTYg&#10;OS4wMTg3LTEwLjk2ODggOC44NjI0My0xMS4xOTc5IDguNzIxOC0xMS4zNTQyIDguNTk2OC0xMS40&#10;Mzc1IDguNDYxNC0xMS41MjA4IDguMzE1NTctMTEuNTYyNSA4LjE1OTMtMTEuNTYyNSA3Ljk2MTQz&#10;LTExLjU2MjUgNy43OTQ3Ny0xMS41MTA0IDcuNjU5My0xMS40MDYyIDcuNTIzOS0xMS4zMDIxIDcu&#10;NDI0OTctMTEuMTQwNiA3LjM2MjUtMTAuOTIxOSA3LjI5OTk3LTEwLjcwMzIgNy4yNjg3LTEwLjE0&#10;MDcgNy4yNjg3LTkuMjM0NEw3LjI2ODctOC44MTI1IDguNzY4Ny04LjgxMjUgOC43Njg3LTguMzU5&#10;NCA3LjI2ODctOC4zNTk0Wk0xNi44NzM3LTMuNjU2MkMxNi41OTI1LTMuMzU0MTMgMTYuMzE2NS0z&#10;LjE0MDYgMTYuMDQ1Ni0zLjAxNTYgMTUuNzc0OC0yLjg5MDYgMTUuNDgzMS0yLjgyODEgMTUuMTcw&#10;Ni0yLjgyODEgMTQuNTM1Mi0yLjgyODEgMTMuOTgwNS0zLjA5MzczIDEzLjUwNjYtMy42MjUgMTMu&#10;MDMyNi00LjE1NjI3IDEyLjc5NTYtNC44Mzg1NyAxMi43OTU2LTUuNjcxOSAxMi43OTU2LTYuNTA1&#10;MjMgMTMuMDU2LTcuMjY4MjMgMTMuNTc2OS03Ljk2MDkgMTQuMDk3Ny04LjY1MzYzIDE0Ljc3NDgt&#10;OSAxNS42MDgxLTkgMTYuMTE4NS05IDE2LjU0MDQtOC44MzMzMyAxNi44NzM3LTguNUwxNi44NzM3&#10;LTkuNTc4MUMxNi44NzM3LTEwLjI0NDggMTYuODU4MS0xMC42NTM2IDE2LjgyNjktMTAuODA0NyAx&#10;Ni43OTU2LTEwLjk1NTcgMTYuNzQ2MS0xMS4wNTczIDE2LjY3ODQtMTEuMTA5NCAxNi42MTA3LTEx&#10;LjE2MTUgMTYuNTI0OC0xMS4xODc1IDE2LjQyMDYtMTEuMTg3NSAxNi4zMDYtMTEuMTg3NSAxNi4x&#10;NjAyLTExLjE1NjMgMTUuOTgzMS0xMS4wOTM4TDE1LjkwNS0xMS4zMTI1IDE3LjYzOTQtMTIuMDMx&#10;MiAxNy45MjA2LTEyLjAzMTIgMTcuOTIwNi01LjI5NjlDMTcuOTIwNi00LjYxOTc3IDE3LjkzNjIt&#10;NC4yMDU3IDE3Ljk2NzUtNC4wNTQ3IDE3Ljk5ODgtMy45MDM2MyAxOC4wNDgyLTMuNzk5NDcgMTgu&#10;MTE1OS0zLjc0MjIgMTguMTgzNi0zLjY4NDg3IDE4LjI2NDQtMy42NTYyIDE4LjM1ODEtMy42NTYy&#10;IDE4LjQ3MjctMy42NTYyIDE4LjYyOS0zLjY5MjY3IDE4LjgyNjktMy43NjU2TDE4Ljg4OTQtMy41&#10;NDY5IDE3LjE3MDYtMi44MjgxIDE2Ljg3MzctMi44MjgxIDE2Ljg3MzctMy42NTYyWk0xNi44NzM3&#10;LTQuMDkzOCAxNi44NzM3LTcuMDkzOEMxNi44NDI1LTcuMzg1NCAxNi43NjQ0LTcuNjQ4NCAxNi42&#10;Mzk0LTcuODgyOCAxNi41MTQ0LTguMTE3MiAxNi4zNDc3LTguMjk0MyAxNi4xMzk0LTguNDE0MSAx&#10;NS45MzExLTguNTMzOSAxNS43Mjc5LTguNTkzOCAxNS41My04LjU5MzggMTUuMTU1LTguNTkzOCAx&#10;NC44MjE3LTguNDI3MTMgMTQuNTMtOC4wOTM4IDE0LjE0NDYtNy42NTYyNyAxMy45NTE5LTcuMDE1&#10;NjMgMTMuOTUxOS02LjE3MTkgMTMuOTUxOS01LjMxNzcgMTQuMTM2OC00LjY2MTQzIDE0LjUwNjYt&#10;NC4yMDMxIDE0Ljg3NjMtMy43NDQ3NyAxNS4yOTA0LTMuNTE1NiAxNS43NDg3LTMuNTE1NiAxNi4x&#10;MzQyLTMuNTE1NiAxNi41MDkyLTMuNzA4MzMgMTYuODczNy00LjA5MzhaTTIwLjQwNS02LjYyNUMy&#10;MC4zOTQ2LTUuNzYwNCAyMC42MDI5LTUuMDgzMzMgMjEuMDMtNC41OTM4IDIxLjQ0NjctNC4xMDQy&#10;IDIxLjk0MTUtMy44NTk0IDIyLjUxNDQtMy44NTk0IDIyLjg5OTgtMy44NTk0IDIzLjIzMzEtMy45&#10;NjM1NyAyMy41MTQ0LTQuMTcxOSAyMy43OTU2LTQuMzgwMjMgMjQuMDMtNC43Mzk2IDI0LjIxNzUt&#10;NS4yNUwyNC40MjA2LTUuMTI1QzI0LjMyNjktNC41NDE2NyAyNC4wNjY1LTQuMDEzMDMgMjMuNjM5&#10;NC0zLjUzOTEgMjMuMjEyMy0zLjA2NTEgMjIuNjc1OC0yLjgyODEgMjIuMDMtMi44MjgxIDIxLjMz&#10;MjEtMi44MjgxIDIwLjczNTctMy4wOTg5MyAyMC4yNDA5LTMuNjQwNiAxOS43NDYxLTQuMTgyMjcg&#10;MTkuNDk4Ny00LjkxMTQzIDE5LjQ5ODctNS44MjgxIDE5LjQ5ODctNi44MjgxIDE5Ljc1MzktNy42&#10;MDY3NyAyMC4yNjQ0LTguMTY0MSAyMC43NzQ4LTguNzIxMzcgMjEuNDE1NC05IDIyLjE4NjItOSAy&#10;Mi44MzIxLTkgMjMuMzY1OS04Ljc4Mzg3IDIzLjc4NzgtOC4zNTE2IDI0LjIwOTctNy45MTkyNyAy&#10;NC40MjA2LTcuMzQzNzMgMjQuNDIwNi02LjYyNUwyMC40MDUtNi42MjVaTTIwLjQwNS03IDIzLjA5&#10;MjUtN0MyMy4wNzE2LTcuMzY0NiAyMy4wMjQ4LTcuNjI1IDIyLjk1MTktNy43ODEyIDIyLjg0Nzct&#10;OC4wMjA4IDIyLjY5MTQtOC4yMDgzMyAyMi40ODMxLTguMzQzOCAyMi4yNzQ4LTguNDc5MiAyMi4w&#10;NTYtOC41NDY5IDIxLjgyNjktOC41NDY5IDIxLjQ3MjctOC41NDY5IDIxLjE1NzYtOC40MDg4NyAy&#10;MC44ODE2LTguMTMyOCAyMC42MDU1LTcuODU2OCAyMC40NDY3LTcuNDc5MiAyMC40MDUtN1pNMjYu&#10;ODkxOC01LjEyNUMyNi41MjczLTUuMjkxNjcgMjYuMjUxMi01LjUzMTI3IDI2LjA2MzctNS44NDM4&#10;IDI1Ljg3NjItNi4xNTYyNyAyNS43ODI1LTYuNSAyNS43ODI1LTYuODc1IDI1Ljc4MjUtNy40NDc5&#10;MyAyNS45OTg2LTcuOTQyNzMgMjYuNDMwOS04LjM1OTQgMjYuODYzMi04Ljc3NjA3IDI3LjQxNzkt&#10;OC45ODQ0IDI4LjA5NS04Ljk4NDQgMjguNjQ3MS04Ljk4NDQgMjkuMTI2Mi04Ljg0ODk3IDI5LjUz&#10;MjUtOC41NzgxTDMwLjc2NjgtOC41NzgxQzMwLjk1NDMtOC41NzgxIDMxLjA2MTEtOC41NzI5IDMx&#10;LjA4NzItOC41NjI1IDMxLjExMzItOC41NTIxIDMxLjEzNjYtOC41MzY0NyAzMS4xNTc1LTguNTE1&#10;NiAzMS4xNzgzLTguNDczOTMgMzEuMTg4Ny04LjQwNjIzIDMxLjE4ODctOC4zMTI1IDMxLjE4ODct&#10;OC4xOTc5IDMxLjE3ODMtOC4xMTk3NyAzMS4xNTc1LTguMDc4MSAzMS4xNDctOC4wNTczIDMxLjEy&#10;NjItOC4wNDE2NyAzMS4wOTUtOC4wMzEyIDMxLjA2MzctOC4wMjA4IDMwLjk1NDMtOC4wMTU2IDMw&#10;Ljc2NjgtOC4wMTU2TDMwLjAxNjgtOC4wMTU2QzMwLjI1NjQtNy43MDMxMyAzMC4zNzYyLTcuMzEy&#10;NTMgMzAuMzc2Mi02Ljg0MzggMzAuMzc2Mi02LjMwMjA3IDMwLjE2NzktNS44Mzg1IDI5Ljc1MTIt&#10;NS40NTMxIDI5LjMzNDUtNS4wNjc3IDI4Ljc3NzItNC44NzUgMjguMDc5My00Ljg3NSAyNy43ODc2&#10;LTQuODc1IDI3LjQ5MDgtNC45MTY2NyAyNy4xODg3LTUgMjcuMDExNi00Ljg0MzczIDI2Ljg4OTIt&#10;NC43MDMxIDI2LjgyMTUtNC41NzgxIDI2Ljc1MzgtNC40NTMxIDI2LjcyLTQuMzQ4OTMgMjYuNzIt&#10;NC4yNjU2IDI2LjcyLTQuMTkyNjcgMjYuNzUzOC00LjEyMjM3IDI2LjgyMTUtNC4wNTQ3IDI2Ljg4&#10;OTItMy45ODY5NyAyNy4wMjczLTMuOTQyNyAyNy4yMzU2LTMuOTIxOSAyNy4zNTAyLTMuOTAxMDMg&#10;MjcuNjQ3MS0zLjg4NTQgMjguMTI2Mi0zLjg3NSAyOC45OTA4LTMuODU0MiAyOS41NTMzLTMuODIy&#10;OTMgMjkuODEzNy0zLjc4MTIgMzAuMjA5Ni0zLjcyOTEzIDMwLjUyNDctMy41ODMzMyAzMC43NTkt&#10;My4zNDM4IDMwLjk5MzQtMy4xMDQyIDMxLjExMDYtMi44MTI1MyAzMS4xMTA2LTIuNDY4OCAzMS4x&#10;MTA2LTEuOTg5NiAzMC44ODY2LTEuNTQxNjcgMzAuNDM4Ny0xLjEyNSAyOS43ODI0LTAuNSAyOC45&#10;MjMxLTAuMTg3NSAyNy44NjA2LTAuMTg3NSAyNy4wMzc3LTAuMTg3NSAyNi4zNDUtMC4zNzUgMjUu&#10;NzgyNS0wLjc1IDI1LjQ3LTAuOTU4MzMzIDI1LjMxMzctMS4xNzcwNyAyNS4zMTM3LTEuNDA2MiAy&#10;NS4zMTM3LTEuNTEwNCAyNS4zMzQ1LTEuNjE0NiAyNS4zNzYyLTEuNzE4OCAyNS40NDkxLTEuODc1&#10;IDI1LjYwMDItMi4wODg1MyAyNS44MjkzLTIuMzU5NCAyNS44NjA2LTIuNDAxMDcgMjYuMDc0MS0y&#10;LjYzMDIzIDI2LjQ3LTMuMDQ2OSAyNi4yNTEyLTMuMTgyMyAyNi4wOTc1LTMuMzAyMDcgMjYuMDA5&#10;LTMuNDA2MiAyNS45MjA1LTMuNTEwNCAyNS44NzYyLTMuNjI1IDI1Ljg3NjItMy43NSAyNS44NzYy&#10;LTMuOTA2MjcgMjUuOTM2MS00LjA4MzMzIDI2LjA1NTktNC4yODEyIDI2LjE3NTctNC40NzkxMyAy&#10;Ni40NTQzLTQuNzYwNCAyNi44OTE4LTUuMTI1Wk0yNy45ODU2LTguNjg3NUMyNy42NzMxLTguNjg3&#10;NSAyNy40MTI2LTguNTYyNSAyNy4yMDQzLTguMzEyNSAyNi45OTYtOC4wNjI1IDI2Ljg5MTgtNy42&#10;NzcwNyAyNi44OTE4LTcuMTU2MiAyNi44OTE4LTYuNDg5NTMgMjcuMDMyNC01Ljk3MzkzIDI3LjMx&#10;MzctNS42MDk0IDI3LjUzMjQtNS4zMjgxMyAyNy44MTM3LTUuMTg3NSAyOC4xNTc1LTUuMTg3NSAy&#10;OC40ODA0LTUuMTg3NSAyOC43NDM0LTUuMzA3MyAyOC45NDY1LTUuNTQ2OSAyOS4xNDk2LTUuNzg2&#10;NDMgMjkuMjUxMi02LjE2NjYzIDI5LjI1MTItNi42ODc1IDI5LjI1MTItNy4zNTQxNyAyOS4xMDU0&#10;LTcuODgwMiAyOC44MTM3LTguMjY1NiAyOC42MDU0LTguNTQ2ODcgMjguMzI5My04LjY4NzUgMjcu&#10;OTg1Ni04LjY4NzVaTTI2LjgxMzctM0MyNi42MTU4LTIuNzgxMjcgMjYuNDY3My0yLjU4MDczIDI2&#10;LjM2ODQtMi4zOTg0IDI2LjI2OTUtMi4yMTYxMyAyNi4yMi0yLjA0MTY3IDI2LjIyLTEuODc1IDI2&#10;LjIyLTEuNjc3MDcgMjYuMzM5OC0xLjUgMjYuNTc5My0xLjM0MzggMjcuMDA2NC0xLjA4MzMzIDI3&#10;LjYyMS0wLjk1MzEgMjguNDIzMS0wLjk1MzEgMjkuMTgzNS0wLjk1MzEgMjkuNzQzNC0xLjA4ODUz&#10;IDMwLjEwMjgtMS4zNTk0IDMwLjQ2MjEtMS42MzAyIDMwLjY0MTgtMS45MTY2NyAzMC42NDE4LTIu&#10;MjE4OCAzMC42NDE4LTIuNDM3NTMgMzAuNTM3Ni0yLjU5Mzc3IDMwLjMyOTMtMi42ODc1IDMwLjEx&#10;MDYtMi43ODEyMyAyOS42NzMxLTIuODM4NTMgMjkuMDE2OC0yLjg1OTQgMjguMDY4OS0yLjg4MDIg&#10;MjcuMzM0Ni0yLjkyNzA3IDI2LjgxMzctM1pNMzMuNjg4Ny04Ljk4NDQgMzMuNjg4Ny03LjY3MTlD&#10;MzQuMTc4My04LjU0NjkgMzQuNjc4My04Ljk4NDQgMzUuMTg4Ny04Ljk4NDQgMzUuNDE3OS04Ljk4&#10;NDQgMzUuNjA4LTguOTE0MDcgMzUuNzU5LTguNzczNCAzNS45MTAxLTguNjMyOCAzNS45ODU2LTgu&#10;NDY4NzMgMzUuOTg1Ni04LjI4MTIgMzUuOTg1Ni04LjExNDUzIDM1LjkzMDktNy45NzM5MyAzNS44&#10;MjE1LTcuODU5NCAzNS43MTIyLTcuNzQ0OCAzNS41ODQ2LTcuNjg3NSAzNS40Mzg3LTcuNjg3NSAz&#10;NS4yODI0LTcuNjg3NSAzNS4xMTMyLTcuNzYwNCAzNC45MzA5LTcuOTA2MiAzNC43NDg2LTguMDUy&#10;MDcgMzQuNjE1OC04LjEyNSAzNC41MzI1LTguMTI1IDM0LjQ0OTItOC4xMjUgMzQuMzY1OC04LjA4&#10;MzMzIDM0LjI4MjUtOCAzNC4wODQ2LTcuODIyOTMgMzMuODg2Ni03LjUzNjQ3IDMzLjY4ODctNy4x&#10;NDA2TDMzLjY4ODctNC4zNTk0QzMzLjY4ODctNC4wMzY0NyAzMy43MzA0LTMuNzkxNjcgMzMuODEz&#10;Ny0zLjYyNSAzMy44NjU4LTMuNTEwNCAzMy45NjIxLTMuNDE2NjcgMzQuMTAyOC0zLjM0MzggMzQu&#10;MjQzNC0zLjI3MDg3IDM0LjQ0MzktMy4yMzQ0IDM0LjcwNDMtMy4yMzQ0TDM0LjcwNDMtMyAzMS43&#10;Mi0zIDMxLjcyLTMuMjM0NEMzMi4wMjIxLTMuMjM0NCAzMi4yNDYtMy4yODEyNyAzMi4zOTE4LTMu&#10;Mzc1IDMyLjQ5Ni0zLjQzNzUzIDMyLjU2ODktMy41NDE3IDMyLjYxMDYtMy42ODc1IDMyLjYzMTQt&#10;My43NjA0MyAzMi42NDE4LTMuOTY4NzcgMzIuNjQxOC00LjMxMjVMMzIuNjQxOC02LjU2MjVDMzIu&#10;NjQxOC03LjIzOTU3IDMyLjYyODgtNy42NDMyIDMyLjYwMjgtNy43NzM0IDMyLjU3NjctNy45MDM2&#10;NyAzMi41MjQ2LTcuOTk3NDMgMzIuNDQ2NS04LjA1NDcgMzIuMzY4NC04LjExMTk3IDMyLjI3NzIt&#10;OC4xNDA2IDMyLjE3MzEtOC4xNDA2IDMyLjAzNzctOC4xNDA2IDMxLjg4NjctOC4xMDkzNyAzMS43&#10;Mi04LjA0NjlMMzEuNjU3NS04LjI4MTIgMzMuNDIzMS04Ljk4NDQgMzMuNjg4Ny04Ljk4NDRaTTM3&#10;LjQwMzEtNi42MjVDMzcuMzkyNy01Ljc2MDQgMzcuNjAxLTUuMDgzMzMgMzguMDI4MS00LjU5Mzgg&#10;MzguNDQ0OC00LjEwNDIgMzguOTM5Ni0zLjg1OTQgMzkuNTEyNS0zLjg1OTQgMzkuODk3OS0zLjg1&#10;OTQgNDAuMjMxMi0zLjk2MzU3IDQwLjUxMjUtNC4xNzE5IDQwLjc5MzgtNC4zODAyMyA0MS4wMjgx&#10;LTQuNzM5NiA0MS4yMTU2LTUuMjVMNDEuNDE4OC01LjEyNUM0MS4zMjUtNC41NDE2NyA0MS4wNjQ2&#10;LTQuMDEzMDMgNDAuNjM3NS0zLjUzOTEgNDAuMjEwNC0zLjA2NTEgMzkuNjc0LTIuODI4MSAzOS4w&#10;MjgxLTIuODI4MSAzOC4zMzAyLTIuODI4MSAzNy43MzM5LTMuMDk4OTMgMzcuMjM5MS0zLjY0MDYg&#10;MzYuNzQ0My00LjE4MjI3IDM2LjQ5NjktNC45MTE0MyAzNi40OTY5LTUuODI4MSAzNi40OTY5LTYu&#10;ODI4MSAzNi43NTIxLTcuNjA2NzcgMzcuMjYyNS04LjE2NDEgMzcuNzcyOS04LjcyMTM3IDM4LjQx&#10;MzUtOSAzOS4xODQ0LTkgMzkuODMwMi05IDQwLjM2NC04Ljc4Mzg3IDQwLjc4NTktOC4zNTE2IDQx&#10;LjIwNzgtNy45MTkyNyA0MS40MTg4LTcuMzQzNzMgNDEuNDE4OC02LjYyNUwzNy40MDMxLTYuNjI1&#10;Wk0zNy40MDMxLTcgNDAuMDkwNi03QzQwLjA2OTgtNy4zNjQ2IDQwLjAyMjktNy42MjUgMzkuOTUt&#10;Ny43ODEyIDM5Ljg0NTktOC4wMjA4IDM5LjY4OTYtOC4yMDgzMyAzOS40ODEzLTguMzQzOCAzOS4y&#10;NzMtOC40NzkyIDM5LjA1NDItOC41NDY5IDM4LjgyNS04LjU0NjkgMzguNDcwOS04LjU0NjkgMzgu&#10;MTU1OC04LjQwODg3IDM3Ljg3OTctOC4xMzI4IDM3LjYwMzYtNy44NTY4IDM3LjQ0NDgtNy40Nzky&#10;IDM3LjQwMzEtN1pNNDMuMzExOS02LjYyNUM0My4zMDE0LTUuNzYwNCA0My41MDk4LTUuMDgzMzMg&#10;NDMuOTM2OS00LjU5MzggNDQuMzUzNi00LjEwNDIgNDQuODQ4My0zLjg1OTQgNDUuNDIxMi0zLjg1&#10;OTQgNDUuODA2Ny0zLjg1OTQgNDYuMTQtMy45NjM1NyA0Ni40MjEyLTQuMTcxOSA0Ni43MDI1LTQu&#10;MzgwMjMgNDYuOTM2OS00LjczOTYgNDcuMTI0NC01LjI1TDQ3LjMyNzUtNS4xMjVDNDcuMjMzOC00&#10;LjU0MTY3IDQ2Ljk3MzMtNC4wMTMwMyA0Ni41NDYyLTMuNTM5MSA0Ni4xMTkxLTMuMDY1MSA0NS41&#10;ODI3LTIuODI4MSA0NC45MzY5LTIuODI4MSA0NC4yMzktMi44MjgxIDQzLjY0MjYtMy4wOTg5MyA0&#10;My4xNDc4LTMuNjQwNiA0Mi42NTMtNC4xODIyNyA0Mi40MDU2LTQuOTExNDMgNDIuNDA1Ni01Ljgy&#10;ODEgNDIuNDA1Ni02LjgyODEgNDIuNjYwOC03LjYwNjc3IDQzLjE3MTItOC4xNjQxIDQzLjY4MTct&#10;OC43MjEzNyA0NC4zMjIzLTkgNDUuMDkzMS05IDQ1LjczOS05IDQ2LjI3MjgtOC43ODM4NyA0Ni42&#10;OTQ3LTguMzUxNiA0Ny4xMTY2LTcuOTE5MjcgNDcuMzI3NS03LjM0MzczIDQ3LjMyNzUtNi42MjVM&#10;NDMuMzExOS02LjYyNVpNNDMuMzExOS03IDQ1Ljk5OTQtN0M0NS45Nzg1LTcuMzY0NiA0NS45MzE2&#10;LTcuNjI1IDQ1Ljg1ODctNy43ODEyIDQ1Ljc1NDYtOC4wMjA4IDQ1LjU5ODMtOC4yMDgzMyA0NS4z&#10;OS04LjM0MzggNDUuMTgxNy04LjQ3OTIgNDQuOTYyOS04LjU0NjkgNDQuNzMzNy04LjU0NjkgNDQu&#10;Mzc5Ni04LjU0NjkgNDQuMDY0NS04LjQwODg3IDQzLjc4ODQtOC4xMzI4IDQzLjUxMjQtNy44NTY4&#10;IDQzLjM1MzYtNy40NzkyIDQzLjMxMTktN1pNNTIuMDAxOC04Ljk4NDQgNTIuMDAxOC03IDUxLjc4&#10;MzEtN0M1MS42MjY4LTcuNjI1IDUxLjQyMTEtOC4wNDk0NyA1MS4xNjU5LTguMjczNCA1MC45MTA3&#10;LTguNDk3NCA1MC41OTA0LTguNjA5NCA1MC4yMDUtOC42MDk0IDQ5LjkxMzMtOC42MDk0IDQ5LjY3&#10;NjMtOC41MzEyNyA0OS40OTQtOC4zNzUgNDkuMzExNy04LjIxODczIDQ5LjIyMDYtOC4wNDY4NyA0&#10;OS4yMjA2LTcuODU5NCA0OS4yMjA2LTcuNjE5OCA0OS4yODgzLTcuNDE2NjcgNDkuNDIzNy03LjI1&#10;IDQ5LjU0ODctNy4wNzI5MyA0OS44MTQzLTYuODg1NDMgNTAuMjIwNi02LjY4NzVMNTEuMTQyNS02&#10;LjI1QzUyLjAwNy01LjgyMjkzIDUyLjQzOTMtNS4yNzA4NyA1Mi40MzkzLTQuNTkzOCA1Mi40Mzkz&#10;LTQuMDYyNTMgNTIuMjM4OC0zLjYzNTQzIDUxLjgzNzgtMy4zMTI1IDUxLjQzNjctMi45ODk1NyA1&#10;MC45ODYyLTIuODI4MSA1MC40ODYyLTIuODI4MSA1MC4xMzIxLTIuODI4MSA0OS43MjU4LTIuODkw&#10;NiA0OS4yNjc1LTMuMDE1NiA0OS4xMzItMy4wNTcyNyA0OS4wMTc0LTMuMDc4MSA0OC45MjM3LTMu&#10;MDc4MSA0OC44My0zLjA3ODEgNDguNzU3MS0zLjAyMDggNDguNzA1LTIuOTA2Mkw0OC40ODYyLTIu&#10;OTA2MiA0OC40ODYyLTQuOTg0NCA0OC43MDUtNC45ODQ0QzQ4LjgxOTUtNC4zOTA2NyA0OS4wNDM1&#10;LTMuOTQ1MzMgNDkuMzc2OC0zLjY0ODQgNDkuNzEwMS0zLjM1MTUzIDUwLjA4NTEtMy4yMDMxIDUw&#10;LjUwMTgtMy4yMDMxIDUwLjc5MzUtMy4yMDMxIDUxLjAzMDUtMy4yODkwMyA1MS4yMTI4LTMuNDYw&#10;OSA1MS4zOTUxLTMuNjMyODMgNTEuNDg2Mi0zLjgzODU3IDUxLjQ4NjItNC4wNzgxIDUxLjQ4NjIt&#10;NC4zNjk3NyA1MS4zODQ2LTQuNjE0NTcgNTEuMTgxNS00LjgxMjUgNTAuOTc4NC01LjAxMDQzIDUw&#10;LjU2OTUtNS4yNjA0MyA0OS45NTUtNS41NjI1IDQ5LjM0MDQtNS44NjQ1NyA0OC45MzkzLTYuMTQw&#10;NiA0OC43NTE4LTYuMzkwNiA0OC41NjQzLTYuNjMwMiA0OC40NzA2LTYuOTMyMyA0OC40NzA2LTcu&#10;Mjk2OSA0OC40NzA2LTcuNzc2MDMgNDguNjM0Ny04LjE3NzA3IDQ4Ljk2MjgtOC41IDQ5LjI5MDkt&#10;OC44MjI5MyA0OS43MTU0LTguOTg0NCA1MC4yMzYyLTguOTg0NCA1MC40NjU0LTguOTg0NCA1MC43&#10;NDE0LTguOTM3NTMgNTEuMDY0My04Ljg0MzggNTEuMjgzMS04Ljc4MTI3IDUxLjQyMzctOC43NSA1&#10;MS40ODYyLTguNzUgNTEuNTU5MS04Ljc1IDUxLjYxMzgtOC43NjMwMyA1MS42NTAzLTguNzg5MSA1&#10;MS42ODY4LTguODE1MSA1MS43MzEtOC44ODAyIDUxLjc4MzEtOC45ODQ0TDUyLjAwMTgtOC45ODQ0&#10;Wk01My4zMDc1LTExLjc2NTYgNTMuMzA3NS0xMi4wMzEyQzUzLjk0My0xMS43MDgzIDU0LjQ3NDIt&#10;MTEuMzMzMyA1NC45MDEzLTEwLjkwNjIgNTUuNTE1OS0xMC4yODEzIDU1Ljk4NzItOS41NTQ3MyA1&#10;Ni4zMTUzLTguNzI2NiA1Ni42NDM0LTcuODk4NDcgNTYuODA3NS03LjAzMTI3IDU2LjgwNzUtNi4x&#10;MjUgNTYuODA3NS00LjgxMjQ3IDU2LjQ4NDYtMy42MTcxNyA1NS44Mzg4LTIuNTM5MSA1NS4xOTI5&#10;LTEuNDYwOTcgNTQuMzQ5Mi0wLjY4NzUzMyA1My4zMDc1LTAuMjE4OEw1My4zMDc1LTAuNDUzMUM1&#10;My44Mjg0LTAuNzQ0NzY3IDU0LjI1NTUtMS4xNDA2IDU0LjU4ODgtMS42NDA2IDU0LjkyMjEtMi4x&#10;NDA2IDU1LjE3MjEtMi43NzM0MyA1NS4zMzg4LTMuNTM5MSA1NS41MDU1LTQuMzA0NyA1NS41ODg4&#10;LTUuMTA0MTcgNTUuNTg4OC01LjkzNzUgNTUuNTg4OC02Ljg0Mzc3IDU1LjUxNTktNy42NjY2NyA1&#10;NS4zNy04LjQwNjIgNTUuMjY1OS04Ljk4OTUzIDU1LjEzNTctOS40NTgzIDU0Ljk3OTQtOS44MTI1&#10;IDU0LjgyMzEtMTAuMTY2NyA1NC42MTIyLTEwLjUwNTIgNTQuMzQ2Ni0xMC44MjgxIDU0LjA4MS0x&#10;MS4xNTEgNTMuNzM0Ni0xMS40NjM1IDUzLjMwNzUtMTEuNzY1NloiIHN0cm9rZT0ibm9uZSIvPjwv&#10;Zz48ZyBmb250LWZhbWlseT0iVGltZXMgTmV3IFJvbWFuIiBmb250LXdlaWdodD0iNzAwIiBmb250&#10;LXNpemU9IjEzLjMzMzMiIHRyYW5zZm9ybT0idHJhbnNsYXRlKDMzNiAyMSkiPjxwYXRoIGQ9Ik0t&#10;MzIuNzY1Ni0xMS42MDk0LTI4LjUxNTYtNi4yNjU2LTI4LjUxNTYtOS45Njg4Qy0yOC41MTU2LTEw&#10;LjQ4OTYtMjguNTg4NS0xMC44Mzg1LTI4LjczNDQtMTEuMDE1Ni0yOC45NDI3LTExLjI2NTYtMjku&#10;Mjg2NS0xMS4zODU0LTI5Ljc2NTYtMTEuMzc1TC0yOS43NjU2LTExLjYwOTQtMjYuOTIxOS0xMS42&#10;MDk0LTI2LjkyMTktMTEuMzc1Qy0yNy4yODY1LTExLjMyMjktMjcuNTMxMy0xMS4yNjA0LTI3LjY1&#10;NjItMTEuMTg3NS0yNy43ODEzLTExLjExNDYtMjcuODc3Ni0xMC45OTQ4LTI3Ljk0NTMtMTAuODI4&#10;MS0yOC4wMTMtMTAuNjYxNC0yOC4wNDY5LTEwLjM3NS0yOC4wNDY5LTkuOTY4OEwtMjguMDQ2OS0y&#10;Ljc5NjktMjguMjY1Ni0yLjc5NjktMzQuMDc4MS05Ljk2ODgtMzQuMDc4MS00LjVDLTM0LjA3ODEt&#10;NC0zMy45NjYxLTMuNjY0MDctMzMuNzQyMi0zLjQ5MjItMzMuNTE4Mi0zLjMyMDMzLTMzLjI2MDQt&#10;My4yMzQ0LTMyLjk2ODgtMy4yMzQ0TC0zMi43NjU2LTMuMjM0NC0zMi43NjU2LTMtMzUuODEyNS0z&#10;LTM1LjgxMjUtMy4yMzQ0Qy0zNS4zNDM4LTMuMjM0NC0zNS4wMTU2LTMuMzMwNzMtMzQuODI4MS0z&#10;LjUyMzQtMzQuNjQwNi0zLjcxNjEzLTM0LjU0NjktNC4wNDE2Ny0zNC41NDY5LTQuNUwtMzQuNTQ2&#10;OS0xMC41NzgxLTM0LjczNDQtMTAuNzk2OUMtMzQuOTExNS0xMS4wMjYtMzUuMDcwMy0xMS4xNzcx&#10;LTM1LjIxMDktMTEuMjUtMzUuMzUxNi0xMS4zMjI5LTM1LjU1MjEtMTEuMzY0Ni0zNS44MTI1LTEx&#10;LjM3NUwtMzUuODEyNS0xMS42MDk0LTMyLjc2NTYtMTEuNjA5NFpNLTIzLjE1MTgtOS4xMDk0Qy0y&#10;Mi42MzA5LTkuMTA5NC0yMi4xNDkyLTguOTc2NTctMjEuNzA2NS04LjcxMDktMjEuMjYzOC04LjQ0&#10;NTMtMjAuOTI3OC04LjA2NzctMjAuNjk4Ni03LjU3ODEtMjAuNDY5NS03LjA4ODU3LTIwLjM1NDkt&#10;Ni41NTIxMy0yMC4zNTQ5LTUuOTY4OC0yMC4zNTQ5LTUuMTI1LTIwLjU2ODQtNC40MTY2Ny0yMC45&#10;OTU1LTMuODQzOC0yMS41MDU5LTMuMTY2NjctMjIuMjE5NC0yLjgyODEtMjMuMTM2MS0yLjgyODEt&#10;MjQuMDIxNi0yLjgyODEtMjQuNzA2NS0zLjE0MDYtMjUuMTkwOC0zLjc2NTYtMjUuNjc1Mi00LjM5&#10;MDYtMjUuOTE3NC01LjExNDU3LTI1LjkxNzQtNS45Mzc1LTI1LjkxNzQtNi43OTE3LTI1LjY3LTcu&#10;NTMzOS0yNS4xNzUyLTguMTY0MS0yNC42ODA0LTguNzk0My0yNC4wMDU5LTkuMTA5NC0yMy4xNTE4&#10;LTkuMTA5NFpNLTIzLjEyMDUtOC42NTYyQy0yMy4zMzkyLTguNjU2Mi0yMy41MjY3LTguNTc1NS0y&#10;My42ODMtOC40MTQxLTIzLjgzOTMtOC4yNTI2My0yMy45NDA4LTcuOTMyMy0yMy45ODc3LTcuNDUz&#10;MS0yNC4wMzQ2LTYuOTczOTctMjQuMDU4LTYuMzA3My0yNC4wNTgtNS40NTMxLTI0LjA1OC00Ljk5&#10;NDc3LTI0LjAyNjgtNC41NzI5LTIzLjk2NDMtNC4xODc1LTIzLjkyMjYtMy44ODU0My0yMy44MjM3&#10;LTMuNjU2MjctMjMuNjY3NC0zLjUtMjMuNTExMS0zLjM0MzczLTIzLjMzOTMtMy4yNjU2LTIzLjE1&#10;MTgtMy4yNjU2LTIyLjk2NDMtMy4yNjU2LTIyLjgwMjgtMy4zMTc3LTIyLjY2NzQtMy40MjE5LTIy&#10;LjUwMDctMy41Njc3LTIyLjM5MTQtMy43NjU2LTIyLjMzOTMtNC4wMTU2LTIyLjI1Ni00LjQyMTg3&#10;LTIyLjIxNDMtNS4yMzQzNy0yMi4yMTQzLTYuNDUzMS0yMi4yMTQzLTcuMTcxODMtMjIuMjU2LTcu&#10;NjY2NjMtMjIuMzM5My03LjkzNzUtMjIuNDIyNi04LjIwODM3LTIyLjU0MjQtOC40MDYyNy0yMi42&#10;OTg2LTguNTMxMi0yMi44MDI4LTguNjE0NTMtMjIuOTQzNC04LjY1NjItMjMuMTIwNS04LjY1NjJa&#10;TS0xNi44NzA1LTguOTM3NS0xNi44NzA1LTguMTcxOUMtMTYuNTY4NC04LjQ5NDc3LTE2LjI3Njgt&#10;OC43MzE3My0xNS45OTU1LTguODgyOC0xNS43MTQyLTkuMDMzODctMTUuNDEyMi05LjEwOTQtMTUu&#10;MDg5My05LjEwOTQtMTQuNzAzOC05LjEwOTQtMTQuMzgzNS05LjAwMjYzLTE0LjEyODMtOC43ODkx&#10;LTEzLjg3MzEtOC41NzU1Ny0xMy43MDM4LTguMzEyNTMtMTMuNjIwNS04LTEzLjU1OC03Ljc2MDQt&#10;MTMuNTI2OC03LjI5Njg3LTEzLjUyNjgtNi42MDk0TC0xMy41MjY4LTQuMjk2OUMtMTMuNTI2OC0z&#10;LjgzODU3LTEzLjQ4NTEtMy41NTIxLTEzLjQwMTgtMy40Mzc1LTEzLjMxODUtMy4zMjI5LTEzLjE0&#10;NjYtMy4yNTUyLTEyLjg4NjEtMy4yMzQ0TC0xMi44ODYxLTMtMTUuODg2MS0zLTE1Ljg4NjEtMy4y&#10;MzQ0Qy0xNS42NTctMy4yNTUyLTE1LjQ5NTUtMy4zNDg5My0xNS40MDE4LTMuNTE1Ni0xNS4zMjg5&#10;LTMuNjE5OC0xNS4yOTI0LTMuODgwMjMtMTUuMjkyNC00LjI5NjlMLTE1LjI5MjQtNi45Mzc1Qy0x&#10;NS4yOTI0LTcuNDI3MS0xNS4zMTMyLTcuNzM0NC0xNS4zNTQ5LTcuODU5NC0xNS4zOTY2LTcuOTg0&#10;NC0xNS40NjE3LTguMDgwNzMtMTUuNTUwMi04LjE0ODQtMTUuNjM4Ny04LjIxNjEzLTE1Ljc0MDMt&#10;OC4yNS0xNS44NTQ5LTguMjUtMTYuMjE5NS04LjI1LTE2LjU1OC03Ljk4OTYtMTYuODcwNS03LjQ2&#10;ODhMLTE2Ljg3MDUtNC4yOTY5Qy0xNi44NzA1LTMuODQ4OTctMTYuODI4OC0zLjU2NTEtMTYuNzQ1&#10;NS0zLjQ0NTMtMTYuNjYyMi0zLjMyNTUtMTYuNTA1OS0zLjI1NTItMTYuMjc2OC0zLjIzNDRMLTE2&#10;LjI3NjgtMy0xOS4yOTI0LTMtMTkuMjkyNC0zLjIzNDRDLTE5LjA0MjQtMy4yNTUyLTE4Ljg2MDEt&#10;My4zMzMzMy0xOC43NDU1LTMuNDY4OC0xOC42ODMtMy41NjI1My0xOC42NTE4LTMuODM4NTctMTgu&#10;NjUxOC00LjI5NjlMLTE4LjY1MTgtNy42NDA2Qy0xOC42NTE4LTguMDg4NTMtMTguNjkwOS04LjM2&#10;OTgtMTguNzY5LTguNDg0NC0xOC44NDcxLTguNTk4OTMtMTkuMDIxNS04LjY3MTgzLTE5LjI5MjQt&#10;OC43MDMxTC0xOS4yOTI0LTguOTM3NS0xNi44NzA1LTguOTM3NVpNLTkuNTYwNS0xMS42MDk0LTku&#10;NTYwNS00LjIzNDRDLTkuNTYwNS0zLjgxNzczLTkuNTEzNjMtMy41NDk1LTkuNDE5OS0zLjQyOTct&#10;OS4zMjYxLTMuMzA5OS05LjEzMzM3LTMuMjQ0OC04Ljg0MTctMy4yMzQ0TC04Ljg0MTctMy0xMi4w&#10;NjA1LTMtMTIuMDYwNS0zLjIzNDRDLTExLjc4OTYtMy4yMzQ0LTExLjU5MTctMy4zMDczLTExLjQ2&#10;NjctMy40NTMxLTExLjM4MzQtMy41NTczLTExLjM0MTctMy44MTc3My0xMS4zNDE3LTQuMjM0NEwt&#10;MTEuMzQxNy0xMC4zNzVDLTExLjM0MTctMTAuNzkxNy0xMS4zOTEyLTExLjA1NzMtMTEuNDkwMi0x&#10;MS4xNzE5LTExLjU4OTEtMTEuMjg2NS0xMS43NzkyLTExLjM1NDItMTIuMDYwNS0xMS4zNzVMLTEy&#10;LjA2MDUtMTEuNjA5NC05LjU2MDUtMTEuNjA5NFpNLTYuNzY4MS0xMS44MTI1Qy02LjQ4NjgzLTEx&#10;LjgxMjUtNi4yNTI0Ny0xMS43MTYxLTYuMDY1LTExLjUyMzQtNS44Nzc0Ny0xMS4zMzA3LTUuNzgz&#10;Ny0xMS4wOTktNS43ODM3LTEwLjgyODEtNS43ODM3LTEwLjU1NzMtNS44ODAwNy0xMC4zMjU1LTYu&#10;MDcyOC0xMC4xMzI4LTYuMjY1NDctOS45NDAxMy02LjQ5NzIzLTkuODQzOC02Ljc2ODEtOS44NDM4&#10;LTcuMDM4OS05Ljg0MzgtNy4yNjgwNy05Ljk0MDEzLTcuNDU1Ni0xMC4xMzI4LTcuNjQzMDctMTAu&#10;MzI1NS03LjczNjgtMTAuNTU3My03LjczNjgtMTAuODI4MS03LjczNjgtMTEuMDk5LTcuNjQzMDct&#10;MTEuMzMwNy03LjQ1NTYtMTEuNTIzNC03LjI2ODA3LTExLjcxNjEtNy4wMzg5LTExLjgxMjUtNi43&#10;NjgxLTExLjgxMjVaTS01Ljg3NzUtOC45Mzc1LTUuODc3NS00LjIzNDRDLTUuODc3NS0zLjgxNzcz&#10;LTUuODI4LTMuNTQ5NS01LjcyOS0zLjQyOTctNS42MzAwNy0zLjMwOTktNS40Mzk5Ny0zLjI0NDgt&#10;NS4xNTg3LTMuMjM0NEwtNS4xNTg3LTMtOC4zNjE4LTMtOC4zNjE4LTMuMjM0NEMtOC4xMDE0LTMu&#10;MjM0NC03LjkwODctMy4zMDczLTcuNzgzNy0zLjQ1MzEtNy42ODk5Ny0zLjU1NzMtNy42NDMxLTMu&#10;ODE3NzMtNy42NDMxLTQuMjM0NEwtNy42NDMxLTcuNzAzMUMtNy42NDMxLTguMTE5NzctNy42OTI1&#10;Ny04LjM4NTQtNy43OTE1LTguNS03Ljg5MDUtOC42MTQ2LTguMDgwNi04LjY4MjMtOC4zNjE4LTgu&#10;NzAzMUwtOC4zNjE4LTguOTM3NS01Ljg3NzUtOC45Mzc1Wk0tMi4wNjk1LTguOTM3NS0yLjA2OTUt&#10;OC4xNzE5Qy0xLjc2NzM3LTguNDk0NzctMS40NzU3LTguNzMxNzMtMS4xOTQ1LTguODgyOC0wLjkx&#10;MzIzMy05LjAzMzg3LTAuNjExMTMzLTkuMTA5NC0wLjI4ODItOS4xMDk0IDAuMDk3Mi05LjEwOTQg&#10;MC40MTc1LTkuMDAyNjMgMC42NzI3LTguNzg5MSAwLjkyNzktOC41NzU1NyAxLjA5NzE3LTguMzEy&#10;NTMgMS4xODA1LTggMS4yNDMwMy03Ljc2MDQgMS4yNzQzLTcuMjk2ODcgMS4yNzQzLTYuNjA5NEwx&#10;LjI3NDMtNC4yOTY5QzEuMjc0My0zLjgzODU3IDEuMzE1OTctMy41NTIxIDEuMzk5My0zLjQzNzUg&#10;MS40ODI2My0zLjMyMjkgMS42NTQ1LTMuMjU1MiAxLjkxNDktMy4yMzQ0TDEuOTE0OS0zLTEuMDg1&#10;MS0zLTEuMDg1MS0zLjIzNDRDLTAuODU1OS0zLjI1NTItMC42OTQ0MzMtMy4zNDg5My0wLjYwMDct&#10;My41MTU2LTAuNTI3NzY3LTMuNjE5OC0wLjQ5MTMtMy44ODAyMy0wLjQ5MTMtNC4yOTY5TC0wLjQ5&#10;MTMtNi45Mzc1Qy0wLjQ5MTMtNy40MjcxLTAuNTEyMTMzLTcuNzM0NC0wLjU1MzgtNy44NTk0LTAu&#10;NTk1NDY3LTcuOTg0NC0wLjY2MDU2Ny04LjA4MDczLTAuNzQ5MS04LjE0ODQtMC44Mzc3LTguMjE2&#10;MTMtMC45MzkyNjctOC4yNS0xLjA1MzgtOC4yNS0xLjQxODQtOC4yNS0xLjc1Njk3LTcuOTg5Ni0y&#10;LjA2OTUtNy40Njg4TC0yLjA2OTUtNC4yOTY5Qy0yLjA2OTUtMy44NDg5Ny0yLjAyNzgzLTMuNTY1&#10;MS0xLjk0NDUtMy40NDUzLTEuODYxMTctMy4zMjU1LTEuNzA0OS0zLjI1NTItMS40NzU3LTMuMjM0&#10;NEwtMS40NzU3LTMtNC40OTEzLTMtNC40OTEzLTMuMjM0NEMtNC4yNDEzLTMuMjU1Mi00LjA1OTAz&#10;LTMuMzMzMzMtMy45NDQ1LTMuNDY4OC0zLjg4MTk3LTMuNTYyNTMtMy44NTA3LTMuODM4NTctMy44&#10;NTA3LTQuMjk2OUwtMy44NTA3LTcuNjQwNkMtMy44NTA3LTguMDg4NTMtMy44ODk3Ny04LjM2OTgt&#10;My45Njc5LTguNDg0NC00LjA0NjAzLTguNTk4OTMtNC4yMjA1LTguNjcxODMtNC40OTEzLTguNzAz&#10;MUwtNC40OTEzLTguOTM3NS0yLjA2OTUtOC45Mzc1Wk03Ljk0MzctNi4xODc1IDQuNjc4MS02LjE4&#10;NzVDNC43MTk3Ny01LjM5NTgzIDQuOTMzMy00Ljc3MDgzIDUuMzE4Ny00LjMxMjUgNS42MTAzNy0z&#10;Ljk1ODMgNS45NTkzMy0zLjc4MTIgNi4zNjU2LTMuNzgxMiA2LjYxNTYtMy43ODEyIDYuODQ0Nzct&#10;My44NTQxMyA3LjA1MzEtNCA3LjI2MTQzLTQuMTQ1ODcgNy40ODUzNy00LjQwMTA3IDcuNzI0OS00&#10;Ljc2NTZMNy45NDM3LTQuNjI1QzcuNjIwNzctMy45Njg3MyA3LjI2NC0zLjUwNTIgNi44NzM0LTMu&#10;MjM0NCA2LjQ4MjczLTIuOTYzNTMgNi4wMzIyLTIuODI4MSA1LjUyMTgtMi44MjgxIDQuNjQ2OC0y&#10;LjgyODEgMy45ODAxMy0zLjE2NjY3IDMuNTIxOC0zLjg0MzggMy4xNTcyLTQuMzg1NCAyLjk3NDkt&#10;NS4wNjI0NyAyLjk3NDktNS44NzUgMi45NzQ5LTYuODY0NiAzLjI0MzEzLTcuNjUxMDcgMy43Nzk2&#10;LTguMjM0NCA0LjMxNjA3LTguODE3NzMgNC45NDM2Ny05LjEwOTQgNS42NjI0LTkuMTA5NCA2LjI2&#10;NjYtOS4xMDk0IDYuNzkwMDctOC44NjQ2IDcuMjMyOC04LjM3NSA3LjY3NTQ3LTcuODg1NCA3Ljkx&#10;MjQzLTcuMTU2MjMgNy45NDM3LTYuMTg3NVpNNi4zODEyLTYuNjA5NEM2LjM4MTItNy4yODY0NyA2&#10;LjM0NDczLTcuNzUyNiA2LjI3MTgtOC4wMDc4IDYuMTk4ODctOC4yNjMgNi4wODQzLTguNDU4MzMg&#10;NS45MjgxLTguNTkzOCA1LjgzNDMtOC42NjY2NyA1LjcxNDUtOC43MDMxIDUuNTY4Ny04LjcwMzEg&#10;NS4zNDk5Ny04LjcwMzEgNS4xNjc2Ny04LjU5MzczIDUuMDIxOC04LjM3NSA0Ljc3MTgtOCA0LjY0&#10;NjgtNy40ODQzNyA0LjY0NjgtNi44MjgxTDQuNjQ2OC02LjYwOTQgNi4zODEyLTYuNjA5NFpNMTIu&#10;MTAyNC0zLjg3NUMxMS4zNzMzLTMuMjM5NiAxMC43MjIyLTIuOTIxOSAxMC4xNDkzLTIuOTIxOSA5&#10;LjgwNTU3LTIuOTIxOSA5LjUyMTctMy4wMzEyNyA5LjI5NzctMy4yNSA5LjA3Mzc3LTMuNDY4NzMg&#10;OC45NjE4LTMuNzQ0NzcgOC45NjE4LTQuMDc4MSA4Ljk2MTgtNC41MzY0MyA5LjE1NzEtNC45NDUz&#10;IDkuNTQ3Ny01LjMwNDcgOS45MzgzNy01LjY2NDEgMTAuNzg5OS02LjE0NTg3IDEyLjEwMjQtNi43&#10;NUwxMi4xMDI0LTcuMzQzOEMxMi4xMDI0LTcuNzkxNjcgMTIuMDc2NC04LjA3NTUgMTIuMDI0My04&#10;LjE5NTMgMTEuOTcyMi04LjMxNTEgMTEuODc4NS04LjQxNjY3IDExLjc0My04LjUgMTEuNjA3Ni04&#10;LjU4MzMzIDExLjQ1NjYtOC42MjUgMTEuMjg5OS04LjYyNSAxMS4wMTkxLTguNjI1IDEwLjc5NTEt&#10;OC41Njc3IDEwLjYxOC04LjQ1MzEgMTAuNTAzNS04LjM2OTc3IDEwLjQ0NjItOC4yODEyMyAxMC40&#10;NDYyLTguMTg3NSAxMC40NDYyLTguMDkzNzcgMTAuNTAzNS03Ljk3OTIgMTAuNjE4LTcuODQzOCAx&#10;MC43ODQ3LTcuNjY2NjcgMTAuODY4LTcuNDk0NzcgMTAuODY4LTcuMzI4MSAxMC44NjgtNy4xMTk3&#10;NyAxMC43ODk5LTYuOTQyNyAxMC42MzM3LTYuNzk2OSAxMC40Nzc0LTYuNjUxMDMgMTAuMjc0My02&#10;LjU3ODEgMTAuMDI0My02LjU3ODEgOS43NjM5LTYuNTc4MSA5LjU0MjUzLTYuNjU4ODMgOS4zNjAy&#10;LTYuODIwMyA5LjE3NzkzLTYuOTgxNzcgOS4wODY4LTcuMTY2NjcgOS4wODY4LTcuMzc1IDkuMDg2&#10;OC03LjY4NzUzIDkuMjA2Ni03Ljk4MTggOS40NDYyLTguMjU3OCA5LjY4NTczLTguNTMzODcgMTAu&#10;MDIxNy04Ljc0NDggMTAuNDU0LTguODkwNiAxMC44ODYzLTkuMDM2NDcgMTEuMzM2OC05LjEwOTQg&#10;MTEuODA1NS05LjEwOTQgMTIuMzY4LTkuMTA5NCAxMi44MTM0LTguOTg5NiAxMy4xNDE1LTguNzUg&#10;MTMuNDY5Ni04LjUxMDQgMTMuNjgwNi04LjI1NTIgMTMuNzc0My03Ljk4NDQgMTMuODM2OC03Ljc5&#10;Njg3IDEzLjg2OC03LjM4NTQgMTMuODY4LTYuNzVMMTMuODY4LTQuNDUzMUMxMy44NjgtNC4xODIz&#10;IDEzLjg3ODQtNC4wMTA0MyAxMy44OTkzLTMuOTM3NSAxMy45MjAxLTMuODY0NTcgMTMuOTUxMy0z&#10;LjgxMjQ3IDEzLjk5My0zLjc4MTIgMTQuMDM0Ny0zLjc1IDE0LjA4MTYtMy43MzQ0IDE0LjEzMzct&#10;My43MzQ0IDE0LjI0ODItMy43MzQ0IDE0LjM2MjgtMy44MTI1MyAxNC40Nzc0LTMuOTY4OEwxNC42&#10;NjQ5LTMuODEyNUMxNC40NTY2LTMuNTAwMDMgMTQuMjM3OC0zLjI3MzQ3IDE0LjAwODctMy4xMzI4&#10;IDEzLjc3OTUtMi45OTIyIDEzLjUyNDMtMi45MjE5IDEzLjI0My0yLjkyMTkgMTIuODk5My0yLjky&#10;MTkgMTIuNjMzNy0zIDEyLjQ0NjItMy4xNTYyIDEyLjI1ODctMy4zMTI0NyAxMi4xNDQxLTMuNTUy&#10;MDcgMTIuMTAyNC0zLjg3NVpNMTIuMTAyNC00LjM0MzggMTIuMTAyNC02LjMyODFDMTEuNTkyLTYu&#10;MDI2MDMgMTEuMjExOC01LjcwMzEzIDEwLjk2MTgtNS4zNTk0IDEwLjc5NTEtNS4xMzAyIDEwLjcx&#10;MTgtNC45MDEwMyAxMC43MTE4LTQuNjcxOSAxMC43MTE4LTQuNDczOTcgMTAuNzc5NS00LjMwMjA3&#10;IDEwLjkxNDktNC4xNTYyIDExLjAxOTEtNC4wNDE2NyAxMS4xNzAxLTMuOTg0NCAxMS4zNjgtMy45&#10;ODQ0IDExLjU3NjMtMy45ODQ0IDExLjgyMTEtNC4xMDQyIDEyLjEwMjQtNC4zNDM4Wk0xNy45NDYy&#10;LTguOTM3NSAxNy45NDYyLTcuNTkzOEMxOC4zMzE2LTguMjA4MzMgMTguNjcyNy04LjYxNDU3IDE4&#10;Ljk2OTYtOC44MTI1IDE5LjI2NjUtOS4wMTA0MyAxOS41NTU1LTkuMTA5NCAxOS44MzY4LTkuMTA5&#10;NCAyMC4wNjU5LTkuMTA5NCAyMC4yNTM0LTkuMDM2NDcgMjAuMzk5My04Ljg5MDYgMjAuNTQ1MS04&#10;Ljc0NDggMjAuNjE4LTguNTQxNjcgMjAuNjE4LTguMjgxMiAyMC42MTgtNy45ODk2IDIwLjU0Nzct&#10;Ny43NjU2NyAyMC40MDcxLTcuNjA5NCAyMC4yNjY1LTcuNDUzMTMgMjAuMTAyNC03LjM3NSAxOS45&#10;MTQ5LTcuMzc1IDE5LjY4NTgtNy4zNzUgMTkuNDg3OS03LjQ0NzkzIDE5LjMyMTItNy41OTM4IDE5&#10;LjE1NDUtNy43Mzk2IDE5LjA2MDgtNy44MjI5MyAxOS4wMzk5LTcuODQzOCAxOC45ODc4LTcuODY0&#10;NiAxOC45MzU4LTcuODc1IDE4Ljg4MzctNy44NzUgMTguNzU4Ny03Ljg3NSAxOC42NDQxLTcuODI4&#10;MTMgMTguNTM5OS03LjczNDQgMTguMzYyOC03LjU4ODUzIDE4LjIzMjYtNy4zODU0IDE4LjE0OTMt&#10;Ny4xMjUgMTguMDEzOS02LjcwODMzIDE3Ljk0NjItNi4yNTUyIDE3Ljk0NjItNS43NjU2TDE3Ljk0&#10;NjItNC4zOTA2IDE3Ljk0NjItNC4wNDY5QzE3Ljk0NjItMy43OTY5IDE3Ljk2MTgtMy42NDA2MyAx&#10;Ny45OTMtMy41NzgxIDE4LjA0NTEtMy40NjM1IDE4LjEyMDctMy4zODAxNyAxOC4yMTk2LTMuMzI4&#10;MSAxOC4zMTg1LTMuMjc2MDMgMTguNDg3OC0zLjI0NDggMTguNzI3NC0zLjIzNDRMMTguNzI3NC0z&#10;IDE1LjUwODctMyAxNS41MDg3LTMuMjM0NEMxNS43NjkxLTMuMjU1MiAxNS45NDYyLTMuMzI1NSAx&#10;Ni4wMzk5LTMuNDQ1MyAxNi4xMzM2LTMuNTY1MSAxNi4xODA1LTMuODgwMiAxNi4xODA1LTQuMzkw&#10;NkwxNi4xODA1LTcuNjcxOUMxNi4xODA1LTguMDE1NjMgMTYuMTU5Ny04LjIzNDM3IDE2LjExOC04&#10;LjMyODEgMTYuMDc2My04LjQ0MjcgMTYuMDE2NS04LjUyODYzIDE1LjkzODQtOC41ODU5IDE1Ljg2&#10;MDMtOC42NDMyMyAxNS43MTctOC42ODIzIDE1LjUwODctOC43MDMxTDE1LjUwODctOC45Mzc1IDE3&#10;Ljk0NjItOC45Mzc1Wk0yMi44MDgtMTEuODEyNUMyMy4wODkzLTExLjgxMjUgMjMuMzIzNi0xMS43&#10;MTYxIDIzLjUxMTEtMTEuNTIzNCAyMy42OTg2LTExLjMzMDcgMjMuNzkyNC0xMS4wOTkgMjMuNzky&#10;NC0xMC44MjgxIDIzLjc5MjQtMTAuNTU3MyAyMy42OTYtMTAuMzI1NSAyMy41MDMzLTEwLjEzMjgg&#10;MjMuMzEwNi05Ljk0MDEzIDIzLjA3ODktOS44NDM4IDIyLjgwOC05Ljg0MzggMjIuNTM3Mi05Ljg0&#10;MzggMjIuMzA4LTkuOTQwMTMgMjIuMTIwNS0xMC4xMzI4IDIxLjkzMy0xMC4zMjU1IDIxLjgzOTMt&#10;MTAuNTU3MyAyMS44MzkzLTEwLjgyODEgMjEuODM5My0xMS4wOTkgMjEuOTMzLTExLjMzMDcgMjIu&#10;MTIwNS0xMS41MjM0IDIyLjMwOC0xMS43MTYxIDIyLjUzNzItMTEuODEyNSAyMi44MDgtMTEuODEy&#10;NVpNMjMuNjk4Ni04LjkzNzUgMjMuNjk4Ni00LjIzNDRDMjMuNjk4Ni0zLjgxNzczIDIzLjc0ODEt&#10;My41NDk1IDIzLjg0NzEtMy40Mjk3IDIzLjk0Ni0zLjMwOTkgMjQuMTM2MS0zLjI0NDggMjQuNDE3&#10;NC0zLjIzNDRMMjQuNDE3NC0zIDIxLjIxNDMtMyAyMS4yMTQzLTMuMjM0NEMyMS40NzQ3LTMuMjM0&#10;NCAyMS42Njc0LTMuMzA3MyAyMS43OTI0LTMuNDUzMSAyMS44ODYxLTMuNTU3MyAyMS45MzMtMy44&#10;MTc3MyAyMS45MzMtNC4yMzQ0TDIxLjkzMy03LjcwMzFDMjEuOTMzLTguMTE5NzcgMjEuODgzNS04&#10;LjM4NTQgMjEuNzg0Ni04LjUgMjEuNjg1Ni04LjYxNDYgMjEuNDk1NS04LjY4MjMgMjEuMjE0My04&#10;LjcwMzFMMjEuMjE0My04LjkzNzUgMjMuNjk4Ni04LjkzNzVaTTI3LjQ0NDItMTEuMTA5NCAyNy40&#10;NDQyLTguOTM3NSAyOC44NTA0LTguOTM3NSAyOC44NTA0LTguMzEyNSAyNy40NDQyLTguMzEyNSAy&#10;Ny40NDQyLTQuNjQwNkMyNy40NDQyLTQuMjk2ODcgMjcuNDU5OC00LjA3NTUzIDI3LjQ5MS0zLjk3&#10;NjYgMjcuNTIyMy0zLjg3NzYgMjcuNTc3LTMuNzk2ODcgMjcuNjU1MS0zLjczNDQgMjcuNzMzMi0z&#10;LjY3MTg3IDI3LjgwODgtMy42NDA2IDI3Ljg4MTctMy42NDA2IDI4LjE1MjUtMy42NDA2IDI4LjQx&#10;MjktMy44NTQxMyAyOC42NjI5LTQuMjgxMkwyOC44NTA0LTQuMTQwNkMyOC41MDY3LTMuMzI4MTMg&#10;MjcuOTQ5NC0yLjkyMTkgMjcuMTc4NS0yLjkyMTkgMjYuODAzNS0yLjkyMTkgMjYuNDg1OC0zLjAy&#10;NjA3IDI2LjIyNTQtMy4yMzQ0IDI1Ljk2NS0zLjQ0MjczIDI1Ljc5ODMtMy42NzcxIDI1LjcyNTQt&#10;My45Mzc1IDI1LjY4MzctNC4wODMzIDI1LjY2MjktNC40Njg3MyAyNS42NjI5LTUuMDkzOEwyNS42&#10;NjI5LTguMzEyNSAyNC44ODE3LTguMzEyNSAyNC44ODE3LTguNTMxMkMyNS40MjM0LTguOTA2Mjcg&#10;MjUuODgxNy05LjMwMjEzIDI2LjI1NjctOS43MTg4IDI2LjYzMTctMTAuMTM1NSAyNi45NTQ2LTEw&#10;LjU5OSAyNy4yMjU0LTExLjEwOTRMMjcuNDQ0Mi0xMS4xMDk0Wk0zMi4yMzY3LTIuNzY1NiAzMC4z&#10;MzA0LTcuMTU2MkMzMC4wMzg3LTcuODIyODcgMjkuODI1Mi04LjIzMTczIDI5LjY4OTgtOC4zODI4&#10;IDI5LjU1NDQtOC41MzM4NyAyOS4zODc3LTguNjQwNjMgMjkuMTg5OC04LjcwMzFMMjkuMTg5OC04&#10;LjkzNzUgMzIuMzQ2MS04LjkzNzUgMzIuMzQ2MS04LjcwMzFDMzIuMTM3OC04LjY5MjcgMzEuOTkx&#10;OS04LjY1MTAzIDMxLjkwODYtOC41NzgxIDMxLjgyNTMtOC41MDUyMyAzMS43ODM2LTguNDE2NyAz&#10;MS43ODM2LTguMzEyNSAzMS43ODM2LTguMTU2MjMgMzEuODg3OC03Ljg0MzczIDMyLjA5NjEtNy4z&#10;NzVMMzMuMTExNy01LjA0NjkgMzMuNzk5Mi02Ljg0MzhDMzQuMDQ5Mi03LjQ3OTIgMzQuMTc0Mi03&#10;LjkyMTkgMzQuMTc0Mi04LjE3MTkgMzQuMTc0Mi04LjMyODEgMzQuMTIyMS04LjQ1MzEgMzQuMDE3&#10;OS04LjU0NjkgMzMuOTEzOC04LjY0MDYzIDMzLjczMTUtOC42OTI3IDMzLjQ3MTEtOC43MDMxTDMz&#10;LjQ3MTEtOC45Mzc1IDM1LjQ1NTQtOC45Mzc1IDM1LjQ1NTQtOC43MDMxQzM1LjI2NzktOC42ODIz&#10;IDM1LjExMTctOC42MDY4IDM0Ljk4NjctOC40NzY2IDM0Ljg2MTctOC4zNDYzMyAzNC42NTM0LTcu&#10;OTA2MiAzNC4zNjE3LTcuMTU2MkwzMi42NzQyLTIuNzY1NkMzMi4yNDcxLTEuNjYxNDcgMzEuOTI5&#10;NC0wLjk4NDQgMzEuNzIxMS0wLjczNDQgMzEuNDI5NC0wLjM2OTggMzEuMDY0OC0wLjE4NzUgMzAu&#10;NjI3My0wLjE4NzUgMzAuMjczMi0wLjE4NzUgMjkuOTg2Ny0wLjI4OTA2NyAyOS43Njc5LTAuNDky&#10;MiAyOS41NDkyLTAuNjk1MzMzIDI5LjQzOTgtMC45Mzc1MzMgMjkuNDM5OC0xLjIxODggMjkuNDM5&#10;OC0xLjQ2ODggMjkuNTE1My0xLjY3NDUgMjkuNjY2NC0xLjgzNTkgMjkuODE3NC0xLjk5NzM3IDMw&#10;LjAwMjMtMi4wNzgxIDMwLjIyMTEtMi4wNzgxIDMwLjQyOTQtMi4wNzgxIDMwLjU5ODctMi4wMTA0&#10;IDMwLjcyODktMS44NzUgMzAuODU5MS0xLjczOTYgMzAuOTI5NC0xLjUyNjA3IDMwLjkzOTgtMS4y&#10;MzQ0IDMwLjkzOTgtMS4wNzgxMyAzMC45NTU0LTAuOTc5MTY3IDMwLjk4NjctMC45Mzc1IDMxLjAy&#10;ODQtMC44ODU0MzMgMzEuMDgwNC0wLjg1OTQgMzEuMTQyOS0wLjg1OTQgMzEuMjM2Ny0wLjg1OTQg&#10;MzEuMzQwOS0wLjkyMTkgMzEuNDU1NC0xLjA0NjkgMzEuNjMyNS0xLjIyMzk3IDMxLjgzNTctMS42&#10;MzAyIDMyLjA2NDgtMi4yNjU2TDMyLjIzNjctMi43NjU2WiIgc3Ryb2tlPSJub25lIi8+PC9nPjxn&#10;IHN0cm9rZT0iIzAwNzJCRCIgc3Ryb2tlLXdpZHRoPSIwLjgzMzMiIHN0cm9rZS1saW5lY2FwPSJi&#10;dXR0IiBzdHJva2UtbGluZWpvaW49InJvdW5kIiBmaWxsPSIjMDA3MkJEIj48cGF0aCBkPSJNMzk1&#10;LjUgMjMgMzk1LjE1IDI0LjA5OTEgMzk0LjggMjQuNDEyNiAzOTQuNDUgMjQuMTg3NyAzOTQuMSAy&#10;NS41MjIxIDM5My43NSAyNy4yMTIgMzkzLjQgMjcuNjc5NSAzOTMuMDUgMjcuNDAwNCAzOTIuNyAy&#10;OC43MjI3IDM5Mi4zNSAzMC42NDc3IDM5MiAzMS4xMzMgMzkxLjY1IDMxLjEzMzggMzkxLjMgMzIu&#10;NDk4NCAzOTAuOTUgMzQuMzU4NiAzOTAuNiAzNC43NDUzIDM5MC4yNSAzNC41MTAyIDM4OS45IDM1&#10;Ljk5NTEgMzg5LjU1IDM4LjI4NTEgMzg5LjIgMzguODYyNyAzODguODUgMzguOTEzMSAzODguNSA0&#10;MC41MjYgMzg4LjE1IDQyLjU2NjcgMzg3LjggNDMuMDU3NyAzODcuNDUgNDMuMDgyMyAzODcuMSA0&#10;NC45NDU5IDM4Ni43NSA0Ny41MzY5IDM4Ni40IDQ4LjE2MjkgMzg2LjA1IDQ4LjIwODggMzg1Ljcg&#10;NDkuNzM0MyAzODUuMzUgNTEuNzg4NyAzODUgNTIuNDEwMyAzODQuNjUgNTIuMzI0IDM4NC4zIDUz&#10;Ljc5ODEgMzgzLjk1IDU1LjYzMDggMzgzLjYgNTUuOTI3MSAzODMuMjUgNTUuNzgxMiAzODIuOSA1&#10;Ny4yMTA2IDM4Mi41NSA1OS4yMTMxIDM4Mi4yIDU5LjgwODIgMzgxLjg1IDU5LjgwMzcgMzgxLjUg&#10;NjEuNTcgMzgxLjE1IDYzLjc5MSAzODAuOCA2NC41NjcgMzgwLjQ1IDY0LjU2NjIgMzgwLjEgNjYu&#10;MjIxNyAzNzkuNzUgNjguMzA3NCAzNzkuNCA2OS4wMzI5IDM3OS4wNSA2OC45ODE3IDM3OC43IDcw&#10;LjIwNTUgMzc4LjM1IDcxLjY3ODkgMzc4IDcxLjcwMzIgMzc3LjY1IDcxLjQwNjkgMzc3LjMgNzIu&#10;MjE1OCAzNzYuOTUgNzMuMTg0OSAzNzYuNiA3Mi45NDExIDM3Ni4yNSA3Mi4zMzQxIDM3NS45IDcy&#10;LjY4OCAzNzUuNTUgNzMuMjg5MiAzNzUuMiA3Mi44NjQ1IDM3NC44NSA3Mi4zNTA5IDM3NC41IDcy&#10;Ljg2MDkgMzc0LjE1IDczLjUyMDcgMzczLjggNzMuMzk3NCAzNzMuNDUgNzMuMTgwNSAzNzMuMSA3&#10;My41ODcyIDM3Mi43NSA3NC4xNjUyIDM3Mi40IDc0LjI4MTIgMzcyLjA1IDc0LjIzMzYgMzcxLjcg&#10;NzQuMzUyNSAzNzEuMzUgNzQuMjggMzcxIDczLjkxOTIgMzcwLjY1IDczLjM5NCAzNzAuMyA3Mi42&#10;ODgyIDM2OS45NSA3MS43NTI0IDM2OS42IDcxLjAzNTIgMzY5LjI1IDcwLjM0MSAzNjguOSA2OS4x&#10;ODIzIDM2OC41NSA2Ny45NDMzIDM2OC4yIDY3LjI1NTYgMzY3Ljg1IDY2Ljc1ODUgMzY3LjUgNjUu&#10;NzU1NSAzNjcuMTUgNjQuNzE4OCAzNjYuOCA2NC4yODEzIDM2Ni40NSA2My43Mjk2IDM2Ni4xIDYy&#10;LjQ2MzkgMzY1Ljc1IDYxLjIwMTkgMzY1LjQgNjAuNzI3IDM2NS4wNSA2MC40MzMxIDM2NC43IDU5&#10;LjU2MDQgMzY0LjM1IDU4LjU0NTEgMzY0IDU4LjMwNzggMzYzLjY1IDU4LjE5MjggMzYzLjMgNTcu&#10;MjQ3MyAzNjIuOTUgNTYuMDI1OSAzNjIuNiA1NS40NTQ5IDM2Mi4yNSA1NC45NzY4IDM2MS45IDUz&#10;LjcwMjYgMzYxLjU1IDUyLjAyMzYgMzYxLjIgNTEuNTgyIDM2MC44NSA1MS4xODgzIDM2MC41IDQ5&#10;LjkyMTQgMzYwLjE1IDQ4LjgxOTkgMzU5LjggNDguNjczNiAzNTkuNDUgNDcuNTIxNSAzNTkuMSA0&#10;Ni4yMzk4IDM1OC43NSA0NC44NjQ3IDM1OC40IDQ0LjUwMDEgMzU4LjA1IDQzLjcwOSAzNTcuNyA0&#10;Mi41NzIzIDM1Ny4zNSA0MS41MzM2IDM1NyA0MS45NTkgMzU2LjY1IDQxLjM4ODcgMzU2LjMgNDAu&#10;ODMyOSAzNTUuOTUgNDAuODQ5OCAzNTUuNiA0MS43MjQzIDM1NS4yNSA0Mi4xODEzIDM1NC45IDQy&#10;LjE4NjMgMzU0LjU1IDQxLjE2ODQgMzU0LjIgNDAuOTkxNCAzNTMuODUgNDEuMTg3NiAzNTMuNSA0&#10;MC41MDM0IDM1My4xNSAzOS44MjA2IDM1Mi44IDQwLjU0NjkgMzUyLjQ1IDQwLjcyNzEgMzUyLjEg&#10;MzkuMTk2NyAzNTEuNzUgMzguODE3OCAzNTEuNCAzOS40ODIxIDM1MS4wNSAzOS41NjU0IDM1MC43&#10;IDM4LjMzMjggMzUwLjM1IDM4LjQwOTggMzUwIDM5LjI3MDMgMzQ5LjY1IDM5Ljc5NzMgMzQ5LjMg&#10;MzguNTU3MSAzNDguOTUgMzcuODExMyAzNDguNiAzOS41MjA5IDM0OC4yNSA0MC4zNzg2IDM0Ny45&#10;IDQwLjE0NDEgMzQ3LjU1IDQwLjE2NzcgMzQ3LjIgNDAuODY2IDM0Ni44NSA0MS4zNTQ1IDM0Ni41&#10;IDQwLjk5NzQgMzQ2LjE1IDQwLjQ3NDggMzQ1LjggNDEuMzc4NiAzNDUuNDUgNDIuMjI5OSAzNDUu&#10;MSA0MS45MzE2IDM0NC43NSA0MS41Njk2IDM0NC40IDQzLjE3MjUgMzQ0LjA1IDQ0LjcwNDIgMzQz&#10;LjcgNDQuNTU2OSAzNDMuMzUgNDQuMjk5NCAzNDMgNDYuMjI3MiAzNDIuNjUgNDcuODU3NSAzNDIu&#10;MyA0OC4xNjY1IDM0MS45NSA0OC4zMDUgMzQxLjYgNDkuNTEyIDM0MS4yNSA1MC45OTggMzQwLjkg&#10;NTEuNTAyMiAzNDAuNTUgNTEuODU3OSAzNDAuMiA1Mi45MTkzIDMzOS44NSA1NC4xNTM1IDMzOS41&#10;IDU0LjY0NTIgMzM5LjE1IDU1LjA3MzkgMzM4LjggNTUuNzk5NiAzMzguNDUgNTYuNDQ5MSAzMzgu&#10;MSA1Ni45NTE1IDMzNy43NSA1Ny41NzkzIDMzNy40IDU4LjM2MzcgMzM3LjA1IDU5LjA2MzMgMzM2&#10;LjcgNTkuNjU5MyAzMzYuMzUgNjAuNDU2NyAzMzYgNjEuMzIyOCAzMzUuNjUgNjEuOTU1NiAzMzUu&#10;MyA2Mi42OTk3IDMzNC45NSA2My43MTkgMzM0LjYgNjQuNDQ5NCAzMzQuMjUgNjQuOTg2IDMzMy45&#10;IDY2LjAxOSAzMzMuNTUgNjcuMjA1NiAzMzMuMiA2OC4xNzcxIDMzMi44NSA2OC45NDM5IDMzMi41&#10;IDY5LjIxNTYgMzMyLjE1IDcwLjQ3NDIgMzMxLjggNzEuMjk5MiAzMzEuNDUgNzEuOTg5MyAzMzEu&#10;MSA3My4zNTA5IDMzMC43NSA3NC42OTg0IDMzMC40IDc1LjU4MTUgMzMwLjA1IDc2LjQyMzcgMzI5&#10;LjcgNzcuNjM1OCAzMjkuMzUgNzguNjUzNiAzMjkgNzkuNjQxOSAzMjguNjUgODAuNDQ2OSAzMjgu&#10;MyA4MS4yNjAyIDMyNy45NSA4MS45NjIyIDMyNy42IDgyLjk0NTUgMzI3LjI1IDgzLjY4MjYgMzI2&#10;LjkgODQuMTgxNiAzMjYuNTUgODQuNTcwMyAzMjYuMiA4NS40MzQ4IDMyNS44NSA4Ni4wNTM5IDMy&#10;NS41IDg2LjQyODMgMzI1LjE1IDg2LjcwMzQgMzI0LjggODcuMjc4NiAzMjQuNDUgODcuNTY4OSAz&#10;MjQuMSA4Ny43ODAzIDMyMy43NSA4Ny45NTkzIDMyMy40IDg4LjQ2NzUgMzIzLjA1IDg4LjYxOTMg&#10;MzIyLjcgODguODY5NiAzMjIuMzUgODkuMjAxIDMyMiA4OS41MDEyIDMyMS42NSA4OS4yOTg3IDMy&#10;MS4zIDg5LjM0MTIgMzIwLjk1IDg5LjYyMzIgMzIwLjYgODkuNTg5MyAzMjAuMjUgODkuMTQzNSAz&#10;MTkuOSA4OS42MDI2IDMxOS41NSA5MC4xMTcyIDMxOS4yIDkwLjEzMzUgMzE4Ljg1IDg5Ljg1MTEg&#10;MzE4LjUgOTAuMzU0NCAzMTguMTUgOTAuODMxMiAzMTcuOCA5MC43OTE2IDMxNy40NSA5MC42MjI1&#10;IDMxNy4xIDkwLjc4NDEgMzE2Ljc1IDkwLjIzOTUgMzE2LjQgODkuOTUxNSAzMTYuMDUgODkuODY4&#10;NSAzMTUuNyA4OS4wNjA5IDMxNS4zNSA4Ny42MjIxIDMxNSA4Ny4zNDg1IDMxNC42NSA4Ny4yMDk1&#10;IDMxNC4zIDg1LjkzNDUgMzEzLjk1IDg0LjMwNTIgMzEzLjYgODQuMTM1NCAzMTMuMjUgODQuMzk2&#10;MiAzMTIuOSA4My40MjggMzEyLjU1IDgyLjAzNTggMzEyLjIgODIuMTY3NCAzMTEuODUgODIuNDY0&#10;IDMxMS41IDgxLjc2MTkgMzExLjE1IDgwLjc5MjQgMzEwLjggODEuMDAxIDMxMC40NSA4MS4yMTE4&#10;IDMxMC4xIDgwLjU1MTggMzA5Ljc1IDc5LjMzOTcgMzA5LjQgNzkuMjI3IDMwOS4wNSA3OS4yMDQz&#10;IDMwOC43IDc4LjU1NDIgMzA4LjM1IDc3LjcyODkgMzA4IDc3LjQzMjMgMzA3LjY1IDc2LjkzNzgg&#10;MzA3LjMgNzYuMTg5NCAzMDYuOTUgNzUuNDI1IDMwNi42IDc0Ljk0MzcgMzA2LjI1IDc0LjIyMjMg&#10;MzA1LjkgNzMuNTk2NiAzMDUuNTUgNzMuMDIxMSAzMDUuMiA3Mi40NDM1IDMwNC44NSA3MS42NjQg&#10;MzA0LjUgNzEuMTY5NyAzMDQuMTUgNzAuNzkzNiAzMDMuOCA3MC4zNzE3IDMwMy40NSA2OS43NzU0&#10;IDMwMy4xIDY5LjM5ODEgMzAyLjc1IDY4Ljg2NTkgMzAyLjQgNjguMjI5MSAzMDIuMDUgNjcuNDU3&#10;IDMwMS43IDY2LjgzNTkgMzAxLjM1IDY2LjMxNTEgMzAxIDY1LjY5OTIgMzAwLjY1IDY0Ljg4MjEg&#10;MzAwLjMgNjQuNDQ3MSAyOTkuOTUgNjQuMjE3NCAyOTkuNiA2My44Nzg0IDI5OS4yNSA2My4zMjYz&#10;IDI5OC45IDYzLjI3NDkgMjk4LjU1IDYzLjQwNDkgMjk4LjIgNjMuMjI0MyAyOTcuODUgNjIuODc1&#10;IDI5Ny41IDYyLjk2MDUgMjk3LjE1IDYzLjA5IDI5Ni44IDYzLjAxMDIgMjk2LjQ1IDYyLjgzNDUg&#10;Mjk2LjEgNjIuOTkzNyAyOTUuNzUgNjMuMTUxNSAyOTUuNCA2My4xNzMyIDI5NS4wNSA2My4wNDM2&#10;IDI5NC43IDYzLjA3MTkgMjk0LjM1IDYzLjA5MjMgMjk0IDYzLjAyOTEgMjkzLjY1IDYyLjcwMzMg&#10;MjkzLjMgNjIuNzU0NiAyOTIuOTUgNjMuMDIxNiAyOTIuNiA2Mi45MjQgMjkyLjI1IDYyLjQwNzcg&#10;MjkxLjkgNjIuNjEzIDI5MS41NSA2My4yMTM5IDI5MS4yIDYyLjk4MjYgMjkwLjg1IDYyLjE2OTcg&#10;MjkwLjUgNjIuNDQzOSAyOTAuMTUgNjMuMTk0NSAyODkuOCA2Mi42NTUgMjg5LjQ1IDYxLjYzNzUg&#10;Mjg5LjEgNjIuMzA2NiAyODguNzUgNjMuNTQzNCAyODguNCA2My41NTU0IDI4OC4wNSA2My4xNzgy&#10;IDI4Ny43IDY0LjI2NjkgMjg3LjM1IDY1Ljc5NzUgMjg3IDY2LjI0OTkgMjg2LjY1IDY2LjIxMjIg&#10;Mjg2LjMgNjcuNDM5IDI4NS45NSA2OC45MDc5IDI4NS42IDY5LjQ0NTUgMjg1LjI1IDY5LjU2OTcg&#10;Mjg0LjkgNzAuNzYwMiAyODQuNTUgNzIuMjIwMyAyODQuMiA3Mi44MTM3IDI4My44NSA3Mi45ODYg&#10;MjgzLjUgNzQuMjk2NyAyODMuMTUgNzUuNjkxNyAyODIuOCA3Ni4wODExIDI4Mi40NSA3NS44MzM1&#10;IDI4Mi4xIDc2Ljc3OSAyODEuNzUgNzcuOTkyMSAyODEuNCA3OC4xODc0IDI4MS4wNSA3Ny45MzQ1&#10;IDI4MC43IDc5LjAwMSAyODAuMzUgODAuMzM3MyAyODAgODAuNjkzMSAyNzkuNjUgODAuNjI1OSAy&#10;NzkuMyA4MS43NDQ3IDI3OC45NSA4Mi45MzE0IDI3OC42IDgzLjIzMzcgMjc4LjI1IDgzLjEyNDYg&#10;Mjc3LjkgODMuOTc5NSAyNzcuNTUgODQuODkwNCIgZmlsbD0ibm9uZSIgZmlsbC1ydWxlPSJldmVu&#10;b2RkIi8+PHBhdGggZD0iTTI3Ni41IDM1LjcyMzEgMjc2Ljg1IDM3LjA1MDYgMjc3LjIgMzcuNjQz&#10;MSAyNzcuNTUgMzcuNDYxOSAyNzcuOSAzOC42NTM3IDI3OC4yNSA0MC4zODQ5IDI3OC42IDQwLjgw&#10;NjEgMjc4Ljk1IDQwLjU5MDQgMjc5LjMgNDIuMDMxMyAyNzkuNjUgNDMuODA2NCAyODAgNDQuMjk0&#10;MyAyODAuMzUgNDQuMDI2IDI4MC43IDQ1LjExNjMgMjgxLjA1IDQ2Ljg0NjMgMjgxLjQgNDcuMDU4&#10;NyAyODEuNzUgNDYuNzM0IDI4Mi4xIDQ4LjExODggMjgyLjQ1IDUwLjA5MjMgMjgyLjggNTAuNjc2&#10;NiAyODMuMTUgNTAuNTY2MSAyODMuNSA1Mi4xNjMyIDI4My44NSA1NC4zODI4IDI4NC4yIDU1LjAw&#10;NzEgMjg0LjU1IDU1LjA5MDYgMjg0LjkgNTcuMTYxOSAyODUuMjUgNTkuNzEzOCAyODUuNiA2MC42&#10;MTA5IDI4NS45NSA2MC42NTU5IDI4Ni4zIDYyLjE3IDI4Ni42NSA2NC41NDIyIDI4NyA2NS4yMDYy&#10;IDI4Ny4zNSA2NS4xNTMxIDI4Ny43IDY2LjkxNDIgMjg4LjA1IDY5LjA3NTkgMjg4LjQgNjkuNDI5&#10;NCAyODguNzUgNjkuMDA4MyAyODkuMSA3MC40NzA4IDI4OS40NSA3Mi41NjIyIDI4OS44IDcyLjgz&#10;MjUgMjkwLjE1IDcyLjYyMzQgMjkwLjUgNzQuNzM0NiAyOTAuODUgNzcuNDA2MyAyOTEuMiA3OC4z&#10;NDUxIDI5MS41NSA3OC40NzcyIDI5MS45IDgwLjcwMzQgMjkyLjI1IDgzLjU3MTQgMjkyLjYgODQu&#10;NDgxNyAyOTIuOTUgODQuNzE5MyAyOTMuMyA4Ni45MDAzIDI5My42NSA4OS4xNzA2IDI5NCA4OS43&#10;MjE2IDI5NC4zNSA4OS41MjMzIDI5NC43IDkwLjk4NTEgMjk1LjA1IDkyLjgxNzUgMjk1LjQgOTIu&#10;NjcxMSAyOTUuNzUgOTEuODY5IDI5Ni4xIDkyLjc0NjYgMjk2LjQ1IDkzLjk1NjggMjk2LjggOTMu&#10;NTkyOSAyOTcuMTUgOTIuODIxIDI5Ny41IDkzLjg1MTQgMjk3Ljg1IDk1LjI2NjggMjk4LjIgOTUu&#10;NDA3OCAyOTguNTUgOTUuMzA2MiAyOTguOSA5Ni41MzkzIDI5OS4yNSA5Ny45NDIxIDI5OS42IDk4&#10;LjE5NCAyOTkuOTUgOTguMDEyNiAzMDAuMyA5OC40NzIzIDMwMC42NSA5OC40ODggMzAxIDk3Ljg0&#10;NjIgMzAxLjM1IDk3LjA4NDYgMzAxLjcgOTYuMjI3MyAzMDIuMDUgOTQuODk2MyAzMDIuNCA5My43&#10;ODYzIDMwMi43NSA5Mi44NDQyIDMwMy4xIDkxLjI3MjQgMzAzLjQ1IDg5LjQxOSAzMDMuOCA4OC40&#10;NjA5IDMwNC4xNSA4Ny44MjUzIDMwNC41IDg2LjQyMDcgMzA0Ljg1IDg0LjkzMTMgMzA1LjIgODQu&#10;Mzg3NiAzMDUuNTUgODMuODQ4IDMwNS45IDgyLjQ5OTEgMzA2LjI1IDgxLjEzOCAzMDYuNiA4MC43&#10;NzM2IDMwNi45NSA4MC40OTA2IDMwNy4zIDc5LjM5OTUgMzA3LjY1IDc4LjI0MTUgMzA4IDc3Ljk0&#10;NTQgMzA4LjM1IDc3Ljc2MjMgMzA4LjcgNzYuNjMxOCAzMDkuMDUgNzUuMzU0NyAzMDkuNCA3NC44&#10;NjAxIDMwOS43NSA3NC4zMjA2IDMxMC4xIDcyLjkwODMgMzEwLjQ1IDcwLjYxMjkgMzEwLjggNjku&#10;OTU3MiAzMTEuMTUgNjkuMjE1OCAzMTEuNSA2Ny40NzggMzExLjg1IDY1Ljg0MTQgMzEyLjIgNjUu&#10;NDAzNSAzMTIuNTUgNjMuNTI0NiAzMTIuOSA2MS41MjEzIDMxMy4yNSA1OS4yNzM0IDMxMy42IDU4&#10;LjUzNjkgMzEzLjk1IDU3LjI4NjYgMzE0LjMgNTUuOTc5OCAzMTQuNjUgNTQuNTUxMiAzMTUgNTQu&#10;OTkyOSAzMTUuMzUgNTQuMzM3NSAzMTUuNyA1My42NjE2IDMxNi4wNSA1My40NTk1IDMxNi40IDU0&#10;LjE1NzUgMzE2Ljc1IDU0LjU2NjUgMzE3LjEgNTQuNDQwOCAzMTcuNDUgNTMuNjY3NCAzMTcuOCA1&#10;My4xMzk2IDMxOC4xNSA1My4xMzMyIDMxOC41IDUyLjI1NzkgMzE4Ljg1IDUxLjMzNzQgMzE5LjIg&#10;NTEuNzM3NyAzMTkuNTUgNTEuNzU4MyAzMTkuOSA1MC4zMzQzIDMyMC4yNSA0OS42OTM2IDMyMC42&#10;IDQ5Ljc3ODkgMzIwLjk1IDQ5LjU4MTggMzIxLjMgNDguMDcwNyAzMjEuNjUgNDcuNzg2NyAzMjIg&#10;NDguMDYzMiAzMjIuMzUgNDguMTc3MiAzMjIuNyA0Ny4wMDMyIDMyMy4wNSA0Ni4yMzY1IDMyMy40&#10;IDQ3LjI5NDMgMzIzLjc1IDQ3LjY1MDkgMzI0LjEgNDcuNDI1NCAzMjQuNDUgNDcuMzQzNiAzMjQu&#10;OCA0Ny43MTEzIDMyNS4xNSA0Ny45MTUxIDMyNS41IDQ3Ljc5NzkgMzI1Ljg1IDQ3LjU4NTQgMzI2&#10;LjIgNDguMDM3NCAzMjYuNTUgNDguNDE0OCAzMjYuOSA0OC4yNTE1IDMyNy4yNSA0OC4wMDc0IDMy&#10;Ny42IDQ4LjY5ODMgMzI3Ljk1IDQ5LjIzNzkgMzI4LjMgNDkuMzM3OSAzMjguNjUgNDkuMzAwMiAz&#10;MjkgNTAuMjYzNCAzMjkuMzUgNTAuNzgyNiAzMjkuNyA1MC45ODMyIDMzMC4wNSA1MS4yMjYgMzMw&#10;LjQgNTEuNzUzNCAzMzAuNzUgNTIuMDgxNiAzMzEuMSA1Mi42MjE4IDMzMS40NSA1My4yNjM3IDMz&#10;MS44IDUzLjY1NjMgMzMyLjE1IDUyLjgyNjggMzMyLjUgNTMuNDc2NiAzMzIuODUgNTQuMzk5MiAz&#10;MzMuMiA1NC41ODI0IDMzMy41NSA1NC4zOTU0IDMzMy45IDU1LjEzMzUgMzM0LjI1IDU1Ljg4NDEg&#10;MzM0LjYgNTYuMTExNyAzMzQuOTUgNTUuODM4MSAzMzUuMyA1Ni4yNjQ5IDMzNS42NSA1Ny41MjY4&#10;IDMzNiA1Ny43MTI3IDMzNi4zNSA1Ny4xOTE4IDMzNi43IDU3LjYzMTIgMzM3LjA1IDU5LjAwMDgg&#10;MzM3LjQgNTguOTgzMyAzMzcuNzUgNTguNTYyMyAzMzguMSA1OS44Mjk1IDMzOC40NSA2MS42MTAy&#10;IDMzOC44IDYxLjk2NDUgMzM5LjE1IDYxLjk2NTQgMzM5LjUgNjEuMTkzMyAzMzkuODUgNjMuMTI3&#10;NCAzNDAuMiA2My41NDM2IDM0MC41NSA2My42MTI2IDM0MC45IDY1LjUwMTkgMzQxLjI1IDY3Ljc2&#10;ODcgMzQxLjYgNjguMDIxMSAzNDEuOTUgNjguMzI1IDM0Mi4zIDcwLjI1OTcgMzQyLjY1IDcyLjM2&#10;MDEgMzQzIDczLjEwMjYgMzQzLjM1IDczLjI2ODMgMzQzLjcgNzQuNzY4IDM0NC4wNSA3Ni40NzYx&#10;IDM0NC40IDc2Ljc4MzYgMzQ0Ljc1IDc2LjUwNzQgMzQ1LjEgNzcuNjk2NCAzNDUuNDUgNzkuMTA5&#10;OSAzNDUuOCA3OS4xMjU5IDM0Ni4xNSA3OC41MTMzIDM0Ni41IDc5LjU1MzkgMzQ2Ljg1IDgwLjg2&#10;NjggMzQ3LjIgODAuNjk4NCAzNDcuNTUgNzkuOTU1MiAzNDcuOSA4MS4xNTEgMzQ4LjI1IDgyLjc5&#10;NzggMzQ4LjYgODIuNjc1MyAzNDguOTUgODEuNzg0IDM0OS4zIDgyLjU5MSAzNDkuNjUgODQuMTkw&#10;OCAzNTAgODMuOTAxNCAzNTAuMzUgODIuNjQ0OCAzNTAuNyA4My40NDQyIDM1MS4wNSA4NC45NzI3&#10;IDM1MS40IDg0LjM3NzggMzUxLjc1IDgzLjAwMjYgMzUyLjEgODQuMTU4NyAzNTIuNDUgODUuOTk0&#10;OSAzNTIuOCA4NS41Nzg4IDM1My4xNSA4NC43NTAyIDM1My41IDg2LjM3NDIgMzUzLjg1IDg4LjMz&#10;OTEgMzU0LjIgODguMjI2IDM1NC41NSA4Ny43ODQyIDM1NC45IDg5LjQ3NzEgMzU1LjI1IDkxLjIx&#10;MjkgMzU1LjYgOTEuNDIxNyAzNTUuOTUgOTEuMjY1NiAzNTYuMyA5MS44NjM5IDM1Ni42NSA5Mi4w&#10;MTI5IDM1NyA5Mi4wMTc0IDM1Ny4zNSA5MS45MjEgMzU3LjcgOTEuNjQ3OCAzNTguMDUgOTEuMDMz&#10;NyAzNTguNCA5MC44MzcgMzU4Ljc1IDkwLjY4MDYgMzU5LjEgOTAuMjUxNSAzNTkuNDUgODkuNzIz&#10;MiAzNTkuOCA4OS44NDM4IDM2MC4xNSA4OS45MjA2IDM2MC41IDg5LjgwODMgMzYwLjg1IDg5LjQw&#10;NzggMzYxLjIgODkuNjA1NCAzNjEuNTUgODkuNzEgMzYxLjkgODkuNDUxNSAzNjIuMjUgODguNjk5&#10;MyAzNjIuNiA4OC42MDM4IDM2Mi45NSA4OC41NTUgMzYzLjMgODguMTA3NCAzNjMuNjUgODcuNTA0&#10;NiAzNjQgODcuMzcwOSAzNjQuMzUgODcuMDg0NiAzNjQuNyA4Ni42MjUxIDM2NS4wNSA4Ni4wOTM1&#10;IDM2NS40IDg1Ljg0MzMgMzY1Ljc1IDg1LjM3MTUgMzY2LjEgODQuOTEwMiAzNjYuNDUgODQuMzcx&#10;NCAzNjYuOCA4NC4wNzk1IDM2Ny4xNSA4My42NTg5IDM2Ny41IDgzLjQzMzUgMzY3Ljg1IDgzLjE2&#10;MzIgMzY4LjIgODMuMDQ0NyAzNjguNTUgODIuODExNyAzNjguOSA4Mi41MjQxIDM2OS4yNSA4MS45&#10;NTk2IDM2OS42IDgxLjY1ODIgMzY5Ljk1IDgxLjM2OTcgMzcwLjMgODAuODI5NCAzNzAuNjUgODAu&#10;MTQ0MyAzNzEgNzkuODk2OSAzNzEuMzUgNzkuNTUwNyAzNzEuNyA3OS4xMDE2IDM3Mi4wNSA3OC42&#10;NDI3IDM3Mi40IDc4LjY1OCAzNzIuNzUgNzguNTMyOCAzNzMuMSA3OC4zODQ0IDM3My40NSA3OC4w&#10;MTY0IDM3My44IDc4LjEwNTUgMzc0LjE1IDc4LjMwNzUgMzc0LjUgNzguMDkyMSAzNzQuODUgNzcu&#10;NTg3NiAzNzUuMiA3Ny44Njc2IDM3NS41NSA3OC4yMzYzIDM3NS45IDc3Ljg0NDMgMzc2LjI1IDc3&#10;LjAwNjggMzc2LjYgNzcuMzI1OCAzNzYuOTUgNzcuOTU4MiAzNzcuMyA3Ny42MjcgMzc3LjY1IDc2&#10;Ljk1MTkgMzc4IDc3LjgzMjEgMzc4LjM1IDc4Ljg3NjQgMzc4LjcgNzguNzkyMiAzNzkuMDUgNzgu&#10;NTc0NCAzNzkuNCA3OS40MTYyIDM3OS43NSA4MC4yNTk1IDM4MC4xIDgwLjQyNjMgMzgwLjQ1IDgw&#10;LjQ4OTUgMzgwLjggODEuMDk5OCAzODEuMTUgODEuNDY4MyAzODEuNSA4MS42NTY4IDM4MS44NSA4&#10;MS43Nzk5IDM4Mi4yIDgxLjgzNjQgMzgyLjU1IDgxLjY2MjkgMzgyLjkgODEuODExOCAzODMuMjUg&#10;ODEuOTM5IDM4My42IDgyLjE0OTkgMzgzLjk1IDgyLjIzNzMgMzg0LjMgODIuNTExIDM4NC42NSA4&#10;Mi42Njg5IDM4NSA4My4yNTM3IDM4NS4zNSA4My45ODg2IDM4NS43IDg0LjMyMjMgMzg2LjA1IDg0&#10;LjIzNTQgMzg2LjQgODUuMDQ5IDM4Ni43NSA4Ni4wMDk1IDM4Ny4xIDg2LjIyNTcgMzg3LjQ1IDg2&#10;LjE0NTIgMzg3LjggODcuMjA0OCAzODguMTUgODguNDgzOCAzODguNSA4OC43NzE0IDM4OC44NSA4&#10;OC41MTUzIDM4OS4yIDg5LjY3MjUgMzg5LjU1IDkwLjg0NzIgMzg5LjkgOTAuOTM1OSAzOTAuMjUg&#10;OTAuNTYxOSAzOTAuNiA5MS4zMjY2IDM5MC45NSA5Mi4xMjg0IDM5MS4zIDkxLjk4ODIgMzkxLjY1&#10;IDkxLjMxOTcgMzkyIDkxLjkzNTYgMzkyLjM1IDkyLjY4MjEgMzkyLjcgOTIuMzI4NyAzOTMuMDUg&#10;OTEuMzI5NCAzOTMuNCA5MS42NTYxIDM5My43NSA5Mi4yMDYyIDM5NC4xIDkxLjU5MjMgMzk0LjQ1&#10;IDkwLjQyNzciIHN0cm9rZT0iI0Q5NTMxOSIgZmlsbD0ibm9uZSIgZmlsbC1ydWxlPSJldmVub2Rk&#10;Ii8+PHBhdGggZD0iTTI3Ni41IDcwLjczODYgMjc2Ljg1IDcxLjQzODMgMjc3LjIgNzEuOTUzNCAy&#10;NzcuNTUgNzIuMDkxNCAyNzcuOSA3Mi44OTE1IDI3OC4yNSA3My44OTM0IDI3OC42IDc0LjQxOTIg&#10;Mjc4Ljk1IDc0LjU2MzEgMjc5LjMgNzUuMzc4NyAyNzkuNjUgNzYuMzM0OSAyODAgNzYuODExNiAy&#10;ODAuMzUgNzYuOTk1MSAyODAuNyA3Ny41OTkzIDI4MS4wNSA3OC4zNDQ1IDI4MS40IDc4LjY5MDUg&#10;MjgxLjc1IDc4LjY5MTcgMjgyLjEgNzkuMTI3MSAyODIuNDUgNzkuODM0NCAyODIuOCA4MC4xNzE4&#10;IDI4My4xNSA4MC4xNjU4IDI4My41IDgwLjMwNDEgMjgzLjg1IDgwLjY1MDkgMjg0LjIgODAuNzAx&#10;MiAyODQuNTUgODAuNTQyMiAyODQuOSA4MC42Njc4IDI4NS4yNSA4MC43ODM1IDI4NS42IDgwLjc3&#10;NTUgMjg1Ljk1IDgwLjQ3ODIgMjg2LjMgNzkuOTk3MyAyODYuNjUgNzkuNTg5MSAyODcgNzkuMjY4&#10;NyAyODcuMzUgNzguODE5MSAyODcuNyA3OC4yOTM1IDI4OC4wNSA3Ny44MTczIDI4OC40IDc3LjU1&#10;ODggMjg4Ljc1IDc3LjI5MzYgMjg5LjEgNzYuODU5MSAyODkuNDUgNzYuNDIxNyAyODkuOCA3Ni4y&#10;ODE5IDI5MC4xNSA3Ni4wNzUyIDI5MC41IDc1LjQ5NCAyOTAuODUgNzQuNzk5NCAyOTEuMiA3NC40&#10;NTAzIDI5MS41NSA3NC4wNTMyIDI5MS45IDczLjM0MyAyOTIuMjUgNzIuNjIzNiAyOTIuNiA3Mi4y&#10;MzY4IDI5Mi45NSA3MS45NjIyIDI5My4zIDcxLjAyNzMgMjkzLjY1IDY5LjkzNTIgMjk0IDY5LjQx&#10;MDkgMjk0LjM1IDY4LjkzNzYgMjk0LjcgNjcuOTAyIDI5NS4wNSA2Ni44Nzg0IDI5NS40IDY2LjQ2&#10;MTggMjk1Ljc1IDY2LjEwOTUgMjk2LjEgNjUuMjA3MyAyOTYuNDUgNjQuMjQ0OSAyOTYuOCA2My43&#10;NDQ4IDI5Ny4xNSA2My4xODI1IDI5Ny41IDYyLjE2NTggMjk3Ljg1IDYxLjExNTIgMjk4LjIgNjAu&#10;MzYzNyAyOTguNTUgNTkuNiAyOTguOSA1OC41MjIxIDI5OS4yNSA1Ny40NzQyIDI5OS42IDU2Ljgx&#10;OTQgMjk5Ljk1IDU2LjE1NTYgMzAwLjMgNTUuMDExNiAzMDAuNjUgNTMuNzc4NyAzMDEgNTMuMDMx&#10;NyAzMDEuMzUgNTIuMzg4MSAzMDEuNyA1MS4xOTU2IDMwMi4wNSA0OS43NDIgMzAyLjQgNDguODc5&#10;MiAzMDIuNzUgNDguMjIgMzAzLjEgNDcuMDA4NSAzMDMuNDUgNDUuNzcwOSAzMDMuOCA0NS4yMDA3&#10;IDMwNC4xNSA0NC44MTM3IDMwNC41IDQzLjg1MTIgMzA0Ljg1IDQyLjg1NjkgMzA1LjIgNDIuNDQx&#10;MiAzMDUuNTUgNDEuOTg0NCAzMDUuOSA0MS4xMDE3IDMwNi4yNSA0MC4zNDM0IDMwNi42IDQwLjE4&#10;NTIgMzA2Ljk1IDQwLjEzMiAzMDcuMyAzOS42ODc1IDMwNy42NSAzOS4xODk4IDMwOCAzOS4wOTI3&#10;IDMwOC4zNSAzOC43ODkyIDMwOC43IDM4LjE4MTUgMzA5LjA1IDM3LjYwODUgMzA5LjQgMzcuMTE5&#10;NSAzMDkuNzUgMzYuNTA1NCAzMTAuMSAzNS42NTg4IDMxMC40NSAzNC43NzUxIDMxMC44IDM0LjMy&#10;MDYgMzExLjE1IDMzLjgzODMgMzExLjUgMzMuMjc0NCAzMTEuODUgMzIuNzkwNyAzMTIuMiAzMi40&#10;NTQ5IDMxMi41NSAzMS45NzU4IDMxMi45IDMxLjQzMzUgMzEzLjI1IDMwLjk3NzYgMzEzLjYgMzAu&#10;NzYzNSAzMTMuOTUgMzAuNDc4IDMxNC4zIDMwLjIxOTEgMzE0LjY1IDMwLjA3NyAzMTUgMzAuMjI0&#10;NCAzMTUuMzUgMzAuMjA1OSAzMTUuNyAzMC4wNzU2IDMxNi4wNSAzMC4xMjk1IDMxNi40IDMwLjA3&#10;MDUgMzE2Ljc1IDI5LjgyMTcgMzE3LjEgMjkuNDUwNCAzMTcuNDUgMjkuNjA0NyAzMTcuOCAyOS42&#10;NDY3IDMxOC4xNSAzMC4xNTggMzE4LjUgMzAuMTU3MyAzMTguODUgMzAuMzM4OSAzMTkuMiAzMC4w&#10;ODIxIDMxOS41NSAyOS44MjY4IDMxOS45IDMwLjIzOTQgMzIwLjI1IDMwLjMzMzMgMzIwLjYgMzAu&#10;MDgzMiAzMjAuOTUgMjkuODc5IDMyMS4zIDMwLjMyODggMzIxLjY1IDMwLjM4MzkgMzIyIDMwLjEz&#10;MjggMzIyLjM1IDI5LjY5NjEgMzIyLjcgMzAuMjY1NSAzMjMuMDUgMzAuNjQzMSAzMjMuNCAzMC4w&#10;NDczIDMyMy43NSAyOS4zNzU2IDMyNC4xIDI5Ljc3NDQgMzI0LjQ1IDMwLjAwMzYgMzI0LjggMjku&#10;ODgzMiAzMjUuMTUgMjkuODQxIDMyNS41IDMxLjgyMzYgMzI1Ljg1IDMzLjIxOTcgMzI2LjIgMzMu&#10;Mzk1NiAzMjYuNTUgMzMuNDQxIDMyNi45IDM1LjA0MjggMzI3LjI1IDM2LjYzODQgMzI3LjYgMzYu&#10;NTE5NSAzMjcuOTUgMzYuMjU3NiAzMjguMyAzNy43NTUxIDMyOC42NSAzOS4zOTgzIDMyOSAzOC45&#10;MDkgMzI5LjM1IDM4LjAyMzUgMzI5LjcgMzkuMDg3NSAzMzAuMDUgNDAuNTMwNCAzMzAuNCA0MC40&#10;NTQ0IDMzMC43NSAzOS44NTM1IDMzMS4xIDQxLjA2NjMgMzMxLjQ1IDQyLjY5MjYgMzMxLjggNDIu&#10;NjY3NyAzMzIuMTUgMzguODk0MiAzMzIuNSA0MC4yNDI5IDMzMi44NSA0Mi40MjA0IDMzMy4yIDQy&#10;LjYxMDIgMzMzLjU1IDQyLjMyMjUgMzMzLjkgNDQuMTY1NSAzMzQuMjUgNDYuMjExNiAzMzQuNiA0&#10;Ni43MzQ1IDMzNC45NSA0Ni40MTcyIDMzNS4zIDQ3LjY0MDEgMzM1LjY1IDUwLjA1ODUgMzM2IDUw&#10;LjM2NyAzMzYuMzUgNDkuNTcyNiAzMzYuNyA1MC4yNjI2IDMzNy4wNSA1Mi4zNjM2IDMzNy40IDUy&#10;LjYwNjUgMzM3Ljc1IDUyLjQwNzIgMzM4LjEgNTQuNDA5OCAzMzguNDUgNTcuMDYyNiAzMzguOCA1&#10;Ny43NzQ1IDMzOS4xNSA1OC4wNTMxIDMzOS41IDU2LjQ2MzcgMzM5Ljg1IDU4Ljg4IDM0MC4yIDU5&#10;LjQ5OTYgMzQwLjU1IDU5LjgwMzYgMzQwLjkgNjIuMjQ2NyAzNDEuMjUgNjUuMzI1MiAzNDEuNiA2&#10;Ni4xMDY3IDM0MS45NSA2Ni42ODU2IDM0Mi4zIDY5LjEyNCAzNDIuNjUgNzEuNjYzOCAzNDMgNzIu&#10;NjU4MyAzNDMuMzUgNzMuMTk5MyAzNDMuNyA3NC44NjkzIDM0NC4wNSA3Ni42NTQ5IDM0NC40IDc3&#10;LjEyOTcgMzQ0Ljc1IDc3LjMxNTEgMzQ1LjEgNzguNTczMSAzNDUuNDUgNzkuODM0OCAzNDUuOCA4&#10;MC4yMjggMzQ2LjE1IDgwLjIxMjQgMzQ2LjUgODEuMDIyOSAzNDYuODUgODEuNzY2MiAzNDcuMiA4&#10;MS44OTQgMzQ3LjU1IDgxLjcyNDMgMzQ3LjkgODIuMjU4OSAzNDguMjUgODIuODYzMyAzNDguNiA4&#10;My4xNjk4IDM0OC45NSA4My4xMyAzNDkuMyA4My41MzMzIDM0OS42NSA4My45MDMxIDM1MCA4NC4x&#10;ODE0IDM1MC4zNSA4NC4yMzYzIDM1MC43IDg0LjQzMjYgMzUxLjA1IDg0LjQ3MjkgMzUxLjQgODQu&#10;NjE2NiAzNTEuNzUgODQuNTY0MSAzNTIuMSA4NC42MTM0IDM1Mi40NSA4NC41MDQ3IDM1Mi44IDg0&#10;LjYyNjkgMzUzLjE1IDg0Ljc0NzcgMzUzLjUgODQuNDExOSAzNTMuODUgODMuNTUxNSAzNTQuMiA4&#10;My40MDU0IDM1NC41NSA4My4yMTYzIDM1NC45IDgxLjc3IDM1NS4yNSA3OS40NTEzIDM1NS42IDc4&#10;LjQ1MjIgMzU1Ljk1IDc4LjA3MTMgMzU2LjMgNzUuODExOCAzNTYuNjUgNzMuMTY1OSAzNTcgNzIu&#10;NDA5NCAzNTcuMzUgNzIuMjk1MSAzNTcuNyA3MC40NTkyIDM1OC4wNSA2OC4wMDAzIDM1OC40IDY3&#10;LjczMDUgMzU4Ljc1IDY4LjIxNzYgMzU5LjEgNjYuNTQwMiAzNTkuNDUgNjQuMTEzOSAzNTkuOCA2&#10;NC4wOTc5IDM2MC4xNSA2NC41MzQxIDM2MC41IDYyLjg4MzQgMzYwLjg1IDYwLjYwODIgMzYxLjIg&#10;NjAuNzQ0NCAzNjEuNTUgNjEuMzk5MyAzNjEuOSA1OS45MzA1IDM2Mi4yNSA1Ny41MTQ5IDM2Mi42&#10;IDU3LjI3NzMgMzYyLjk1IDU3LjY4MjcgMzYzLjMgNTYuMzU0NiAzNjMuNjUgNTQuMjczMiAzNjQg&#10;NTQuMTg2NCAzNjQuMzUgNTQuNDE4NiAzNjQuNyA1My4yMTI2IDM2NS4wNSA1MS41NjY2IDM2NS40&#10;IDUxLjQ2MzcgMzY1Ljc1IDUxLjY4MDkgMzY2LjEgNTAuNTcwNiAzNjYuNDUgNDkuMDEyIDM2Ni44&#10;IDQ4LjY4MTIgMzY3LjE1IDQ4LjU3NDMgMzY3LjUgNDcuMzYyNCAzNjcuODUgNDUuODU2MSAzNjgu&#10;MiA0NS4yNjg2IDM2OC41NSA0NC43NzMgMzY4LjkgNDMuMzEyNSAzNjkuMjUgNDEuNTE0OCAzNjku&#10;NiA0MC41Mjg3IDM2OS45NSAzOS44MTEyIDM3MC4zIDM4LjI1ODEgMzcwLjY1IDM2LjUzMjcgMzcx&#10;IDM1LjYxMTggMzcxLjM1IDM0Ljg2NzcgMzcxLjcgMzMuNjQ2MiAzNzIuMDUgMzIuNTUyNSAzNzIu&#10;NCAzMi4xNzc1IDM3Mi43NSAzMS45NjYzIDM3My4xIDMxLjQxMTUgMzczLjQ1IDMwLjc5NTcgMzcz&#10;LjggMzAuNzMzNCAzNzQuMTUgMzAuODc0MSAzNzQuNSAzMC42NTc5IDM3NC44NSAzMC4zNDEgMzc1&#10;LjIgMzAuNTI0NiAzNzUuNTUgMzAuNjI5MSAzNzUuOSAzMC4zMjQ3IDM3Ni4yNSAzMC4wMDMxIDM3&#10;Ni42IDMwLjE2MDIgMzc2Ljk1IDMwLjIxOTcgMzc3LjMgMzAuMDQ0IDM3Ny42NSAyOS43ODc3IDM3&#10;OCAyOS43MTcgMzc4LjM1IDI5LjQ3MiAzNzguNyAyOS4xNTI5IDM3OS4wNSAyOC45MjE1IDM3OS40&#10;IDI4LjUwNjkgMzc5Ljc1IDI3LjcyMTkgMzgwLjEgMjcuMzMxMyAzODAuNDUgMjcuMjQ5MiAzODAu&#10;OCAyNi42MDM2IDM4MS4xNSAyNS41Mzc5IDM4MS41IDI1LjMyNjIgMzgxLjg1IDI1LjUwMSAzODIu&#10;MiAyNC42MDk3IDM4Mi41NSAyMy4zNzcyIDM4Mi45IDIzLjUzODEgMzgzLjI1IDI0LjI1ODEgMzgz&#10;LjYgMjQuMDU2OCAzODMuOTUgMjMuNjE2MiAzODQuMyAyNC41MzI1IDM4NC42NSAyNS45NTU3IDM4&#10;NSAyNi4yODYgMzg1LjM1IDI2LjEzNTIgMzg1LjcgMjcuMzk4IDM4Ni4wNSAyOS4xMTM5IDM4Ni40&#10;IDI5LjU1MDcgMzg2Ljc1IDI5LjQxOTIgMzg3LjEgMzAuNTAxOSAzODcuNDUgMzEuOTY3MSAzODcu&#10;OCAzMi4wMTIyIDM4OC4xNSAzMS41MTA0IDM4OC41IDMyLjU1NjYgMzg4Ljg1IDM0LjEwODIgMzg5&#10;LjIgMzMuOTU4IDM4OS41NSAzMy4wMzk1IDM4OS45IDMzLjkxNDEgMzkwLjI1IDM1LjQ4MiAzOTAu&#10;NiAzNS4zMTAyIDM5MC45NSAzNC40Mjg1IDM5MS4zIDM1Ljc2NzggMzkxLjY1IDM3LjkyMjUgMzky&#10;IDM4LjA0NDIgMzkyLjM1IDM3LjQyOTggMzkyLjcgMzkuMDMyOSAzOTMuMDUgNDEuMTg4NyAzOTMu&#10;NCA0MS4yNTMxIDM5My43NSA0MC40NjE4IDM5NC4xIDQyLjE1NTggMzk0LjQ1IDQ0LjUwMTgiIHN0&#10;cm9rZT0iI0VEQjEyMCIgZmlsbD0ibm9uZSIgZmlsbC1ydWxlPSJldmVub2RkIi8+PC9nPjxnIHN0&#10;cm9rZT0iI0ZGRkZGRiIgZmlsbD0iI0ZGRkZGRiI+PHBhdGggZD0iTTI2NCAyMzggNDA0IDIzOCA0&#10;MDQgMTQ0IDI2NCAxNDRaIiBzdHJva2U9Im5vbmUiLz48L2c+PGcgc3Ryb2tlPSIjMjYyNjI2IiBz&#10;dHJva2Utd2lkdGg9IjAuODMzMyIgc3Ryb2tlLWxpbmVqb2luPSJyb3VuZCIgZmlsbD0iIzI2MjYy&#10;NiI+PGxpbmUgeDE9IjI2NCIgeTE9IjIzOCIgeDI9IjQwNCIgeTI9IjIzOCIgZmlsbD0ibm9uZSIv&#10;PjxsaW5lIHgxPSIyNjQiIHkxPSIyMzgiIHgyPSIyNjQiIHkyPSIyMzYuNiIgZmlsbD0ibm9uZSIv&#10;PjxsaW5lIHgxPSIzMzQiIHkxPSIyMzgiIHgyPSIzMzQiIHkyPSIyMzYuNiIgZmlsbD0ibm9uZSIv&#10;PjxsaW5lIHgxPSI0MDQiIHkxPSIyMzgiIHgyPSI0MDQiIHkyPSIyMzYuNiIgZmlsbD0ibm9uZSIv&#10;PjxsaW5lIHgxPSIyNjQiIHkxPSIyMzgiIHgyPSIyNjQiIHkyPSIxNDQiIGZpbGw9Im5vbmUiLz48&#10;bGluZSB4MT0iMjY0IiB5MT0iMjM4IiB4Mj0iMjY1LjQiIHkyPSIyMzgiIGZpbGw9Im5vbmUiLz48&#10;bGluZSB4MT0iMjY0IiB5MT0iMTkxIiB4Mj0iMjY1LjQiIHkyPSIxOTEiIGZpbGw9Im5vbmUiLz48&#10;bGluZSB4MT0iMjY0IiB5MT0iMTQ0IiB4Mj0iMjY1LjQiIHkyPSIxNDQiIGZpbGw9Im5vbmUiLz48&#10;L2c+PGcgc3Ryb2tlPSIjMjYyNjI2IiBmaWxsPSIjMjYyNjI2IiBmb250LWZhbWlseT0iVGltZXMg&#10;TmV3IFJvbWFuIiBmb250LXNpemU9IjEzLjMzMzMiIHRyYW5zZm9ybT0idHJhbnNsYXRlKDI2MS4z&#10;MzMgMjM4KSI+PHBhdGggZD0iTS02LjUzMTIgMC43NUMtNi41MzEyLTAuMjI5Mi02LjM4Mjc3LTEu&#10;MDc1NTctNi4wODU5LTEuNzg5MS01Ljc4OTAzLTIuNTAyNjMtNS4zOTU4LTMuMDMxMjctNC45MDYy&#10;LTMuMzc1LTQuNTIwOC0zLjY0NTgtNC4xMjUtMy43ODEyLTMuNzE4OC0zLjc4MTItMy4wNjI1My0z&#10;Ljc4MTItMi40NzM5Ny0zLjQ0Nzg3LTEuOTUzMS0yLjc4MTItMS4yOTY5LTEuOTQ3ODctMC45Njg4&#10;LTAuODE3NjY3LTAuOTY4OCAwLjYwOTQtMC45Njg4IDEuNjA5NC0xLjExMiAyLjQ1ODMzLTEuMzk4&#10;NCAzLjE1NjItMS42ODQ4NyAzLjg1NDEzLTIuMDUyMDcgNC4zNjE5Ny0yLjUgNC42Nzk3LTIuOTQ3&#10;OTMgNC45OTczNy0zLjM3NSA1LjE1NjItMy43ODEyIDUuMTU2Mi00LjYwNDEzIDUuMTU2Mi01LjI5&#10;MTY3IDQuNjcxODMtNS44NDM4IDMuNzAzMS02LjMwMjA3IDIuODgwMjMtNi41MzEyIDEuODk1ODct&#10;Ni41MzEyIDAuNzVaTS01LjI4MTIgMC45MDYyQy01LjI4MTIgMi4wOTM3My01LjEzNTQgMy4wNjI1&#10;LTQuODQzOCAzLjgxMjUtNC42MDQyIDQuNDM3NS00LjI0NDggNC43NS0zLjc2NTYgNC43NS0zLjUz&#10;NjQ3IDQuNzUtMy4yOTk1IDQuNjQ4NDMtMy4wNTQ3IDQuNDQ1My0yLjgwOTkgNC4yNDIxNy0yLjYy&#10;NSAzLjg5NTgtMi41IDMuNDA2Mi0yLjMwMjA3IDIuNjg3NDctMi4yMDMxIDEuNjYxNDMtMi4yMDMx&#10;IDAuMzI4MS0yLjIwMzEtMC42NTEwMzMtMi4zMDcyNy0xLjQ2ODczLTIuNTE1Ni0yLjEyNS0yLjY2&#10;MTQ3LTIuNjE0Ni0yLjg1OTQtMi45NTgzMy0zLjEwOTQtMy4xNTYyLTMuMjc2MDctMy4yOTE2Ny0z&#10;LjQ4NDQtMy4zNTk0LTMuNzM0NC0zLjM1OTQtNC4wMTU2LTMuMzU5NC00LjI3MDgtMy4yMzQ0LTQu&#10;NS0yLjk4NDQtNC44MDIwNy0yLjYzMDItNS4wMDc4LTIuMDc1NS01LjExNzItMS4zMjAzLTUuMjI2&#10;NTMtMC41NjUxLTUuMjgxMiAwLjE3NzA2Ny01LjI4MTIgMC45MDYyWiIgc3Ryb2tlPSJub25lIi8+&#10;PC9nPjxnIHN0cm9rZT0iIzI2MjYyNiIgZmlsbD0iIzI2MjYyNiIgZm9udC1mYW1pbHk9IlRpbWVz&#10;IE5ldyBSb21hbiIgZm9udC1zaXplPSIxMy4zMzMzIiB0cmFuc2Zvcm09InRyYW5zbGF0ZSgyNjEu&#10;MzMzIDE5MSkiPjxwYXRoIGQ9Ik0tMjkuNTMxMiAwLjc1Qy0yOS41MzEyLTAuMjI5Mi0yOS4zODI4&#10;LTEuMDc1NTctMjkuMDg1OS0xLjc4OTEtMjguNzg5LTIuNTAyNjMtMjguMzk1OC0zLjAzMTI3LTI3&#10;LjkwNjItMy4zNzUtMjcuNTIwOC0zLjY0NTgtMjcuMTI1LTMuNzgxMi0yNi43MTg4LTMuNzgxMi0y&#10;Ni4wNjI1LTMuNzgxMi0yNS40NzQtMy40NDc4Ny0yNC45NTMxLTIuNzgxMi0yNC4yOTY5LTEuOTQ3&#10;ODctMjMuOTY4OC0wLjgxNzY2Ny0yMy45Njg4IDAuNjA5NC0yMy45Njg4IDEuNjA5NC0yNC4xMTIg&#10;Mi40NTgzMy0yNC4zOTg0IDMuMTU2Mi0yNC42ODQ5IDMuODU0MTMtMjUuMDUyMSA0LjM2MTk3LTI1&#10;LjUgNC42Nzk3LTI1Ljk0NzkgNC45OTczNy0yNi4zNzUgNS4xNTYyLTI2Ljc4MTIgNS4xNTYyLTI3&#10;LjYwNDEgNS4xNTYyLTI4LjI5MTcgNC42NzE4My0yOC44NDM4IDMuNzAzMS0yOS4zMDIxIDIuODgw&#10;MjMtMjkuNTMxMiAxLjg5NTg3LTI5LjUzMTIgMC43NVpNLTI4LjI4MTIgMC45MDYyQy0yOC4yODEy&#10;IDIuMDkzNzMtMjguMTM1NCAzLjA2MjUtMjcuODQzOCAzLjgxMjUtMjcuNjA0MiA0LjQzNzUtMjcu&#10;MjQ0OCA0Ljc1LTI2Ljc2NTYgNC43NS0yNi41MzY1IDQuNzUtMjYuMjk5NSA0LjY0ODQzLTI2LjA1&#10;NDcgNC40NDUzLTI1LjgwOTkgNC4yNDIxNy0yNS42MjUgMy44OTU4LTI1LjUgMy40MDYyLTI1LjMw&#10;MjEgMi42ODc0Ny0yNS4yMDMxIDEuNjYxNDMtMjUuMjAzMSAwLjMyODEtMjUuMjAzMS0wLjY1MTAz&#10;My0yNS4zMDczLTEuNDY4NzMtMjUuNTE1Ni0yLjEyNS0yNS42NjE1LTIuNjE0Ni0yNS44NTk0LTIu&#10;OTU4MzMtMjYuMTA5NC0zLjE1NjItMjYuMjc2MS0zLjI5MTY3LTI2LjQ4NDQtMy4zNTk0LTI2Ljcz&#10;NDQtMy4zNTk0LTI3LjAxNTYtMy4zNTk0LTI3LjI3MDgtMy4yMzQ0LTI3LjUtMi45ODQ0LTI3Ljgw&#10;MjEtMi42MzAyLTI4LjAwNzgtMi4wNzU1LTI4LjExNzItMS4zMjAzLTI4LjIyNjUtMC41NjUxLTI4&#10;LjI4MTIgMC4xNzcwNjctMjguMjgxMiAwLjkwNjJaTS0yMS43MTg4IDMuNzY1NkMtMjEuNTIwOSAz&#10;Ljc2NTYtMjEuMzU0MiAzLjgzNTkzLTIxLjIxODggMy45NzY2LTIxLjA4MzMgNC4xMTcyLTIxLjAx&#10;NTYgNC4yODEyNy0yMS4wMTU2IDQuNDY4OC0yMS4wMTU2IDQuNjY2NjctMjEuMDgzMyA0LjgzMzMz&#10;LTIxLjIxODggNC45Njg4LTIxLjM1NDIgNS4xMDQyLTIxLjUyMDkgNS4xNzE5LTIxLjcxODggNS4x&#10;NzE5LTIxLjkxNjcgNS4xNzE5LTIyLjA4MzMgNS4xMDQyLTIyLjIxODggNC45Njg4LTIyLjM1NDIg&#10;NC44MzMzMy0yMi40MjE5IDQuNjY2NjctMjIuNDIxOSA0LjQ2ODgtMjIuNDIxOSA0LjI3MDg3LTIy&#10;LjM1NDIgNC4xMDQyLTIyLjIxODggMy45Njg4LTIyLjA4MzMgMy44MzMzMy0yMS45MTY3IDMuNzY1&#10;Ni0yMS43MTg4IDMuNzY1NlpNLTE5LjU0NjkgMC43NUMtMTkuNTQ2OS0wLjIyOTItMTkuMzk4NS0x&#10;LjA3NTU3LTE5LjEwMTYtMS43ODkxLTE4LjgwNDctMi41MDI2My0xOC40MTE0LTMuMDMxMjctMTcu&#10;OTIxOS0zLjM3NS0xNy41MzY1LTMuNjQ1OC0xNy4xNDA3LTMuNzgxMi0xNi43MzQ0LTMuNzgxMi0x&#10;Ni4wNzgxLTMuNzgxMi0xNS40ODk2LTMuNDQ3ODctMTQuOTY4OC0yLjc4MTItMTQuMzEyNS0xLjk0&#10;Nzg3LTEzLjk4NDQtMC44MTc2NjctMTMuOTg0NCAwLjYwOTQtMTMuOTg0NCAxLjYwOTQtMTQuMTI3&#10;NiAyLjQ1ODMzLTE0LjQxNDEgMy4xNTYyLTE0LjcwMDYgMy44NTQxMy0xNS4wNjc3IDQuMzYxOTct&#10;MTUuNTE1NiA0LjY3OTctMTUuOTYzNSA0Ljk5NzM3LTE2LjM5MDYgNS4xNTYyLTE2Ljc5NjkgNS4x&#10;NTYyLTE3LjYxOTggNS4xNTYyLTE4LjMwNzMgNC42NzE4My0xOC44NTk0IDMuNzAzMS0xOS4zMTc3&#10;IDIuODgwMjMtMTkuNTQ2OSAxLjg5NTg3LTE5LjU0NjkgMC43NVpNLTE4LjI5NjkgMC45MDYyQy0x&#10;OC4yOTY5IDIuMDkzNzMtMTguMTUxMSAzLjA2MjUtMTcuODU5NCAzLjgxMjUtMTcuNjE5OCA0LjQz&#10;NzUtMTcuMjYwNCA0Ljc1LTE2Ljc4MTIgNC43NS0xNi41NTIxIDQuNzUtMTYuMzE1MSA0LjY0ODQz&#10;LTE2LjA3MDMgNC40NDUzLTE1LjgyNTUgNC4yNDIxNy0xNS42NDA2IDMuODk1OC0xNS41MTU2IDMu&#10;NDA2Mi0xNS4zMTc3IDIuNjg3NDctMTUuMjE4OCAxLjY2MTQzLTE1LjIxODggMC4zMjgxLTE1LjIx&#10;ODgtMC42NTEwMzMtMTUuMzIyOS0xLjQ2ODczLTE1LjUzMTItMi4xMjUtMTUuNjc3MS0yLjYxNDYt&#10;MTUuODc1LTIuOTU4MzMtMTYuMTI1LTMuMTU2Mi0xNi4yOTE3LTMuMjkxNjctMTYuNS0zLjM1OTQt&#10;MTYuNzUtMy4zNTk0LTE3LjAzMTMtMy4zNTk0LTE3LjI4NjUtMy4yMzQ0LTE3LjUxNTYtMi45ODQ0&#10;LTE3LjgxNzctMi42MzAyLTE4LjAyMzUtMi4wNzU1LTE4LjEzMjgtMS4zMjAzLTE4LjI0MjItMC41&#10;NjUxLTE4LjI5NjkgMC4xNzcwNjctMTguMjk2OSAwLjkwNjJaTS0xMi44OTA2IDAuNzVDLTEyLjg5&#10;MDYtMC4yMjkyLTEyLjc0MjItMS4wNzU1Ny0xMi40NDUzLTEuNzg5MS0xMi4xNDg0LTIuNTAyNjMt&#10;MTEuNzU1Mi0zLjAzMTI3LTExLjI2NTYtMy4zNzUtMTAuODgwMi0zLjY0NTgtMTAuNDg0NC0zLjc4&#10;MTItMTAuMDc4MS0zLjc4MTItOS40MjE5LTMuNzgxMi04LjgzMzM3LTMuNDQ3ODctOC4zMTI1LTIu&#10;NzgxMi03LjY1NjIzLTEuOTQ3ODctNy4zMjgxLTAuODE3NjY3LTcuMzI4MSAwLjYwOTQtNy4zMjgx&#10;IDEuNjA5NC03LjQ3MTMzIDIuNDU4MzMtNy43NTc4IDMuMTU2Mi04LjA0NDI3IDMuODU0MTMtOC40&#10;MTE0NyA0LjM2MTk3LTguODU5NCA0LjY3OTctOS4zMDcyNyA0Ljk5NzM3LTkuNzM0MzMgNS4xNTYy&#10;LTEwLjE0MDYgNS4xNTYyLTEwLjk2MzUgNS4xNTYyLTExLjY1MSA0LjY3MTgzLTEyLjIwMzEgMy43&#10;MDMxLTEyLjY2MTQgMi44ODAyMy0xMi44OTA2IDEuODk1ODctMTIuODkwNiAwLjc1Wk0tMTEuNjQw&#10;NiAwLjkwNjJDLTExLjY0MDYgMi4wOTM3My0xMS40OTQ4IDMuMDYyNS0xMS4yMDMxIDMuODEyNS0x&#10;MC45NjM2IDQuNDM3NS0xMC42MDQyIDQuNzUtMTAuMTI1IDQuNzUtOS44OTU4IDQuNzUtOS42NTg4&#10;MyA0LjY0ODQzLTkuNDE0MSA0LjQ0NTMtOS4xNjkzIDQuMjQyMTctOC45ODQ0IDMuODk1OC04Ljg1&#10;OTQgMy40MDYyLTguNjYxNDcgMi42ODc0Ny04LjU2MjUgMS42NjE0My04LjU2MjUgMC4zMjgxLTgu&#10;NTYyNS0wLjY1MTAzMy04LjY2NjY3LTEuNDY4NzMtOC44NzUtMi4xMjUtOS4wMjA4Ny0yLjYxNDYt&#10;OS4yMTg4LTIuOTU4MzMtOS40Njg4LTMuMTU2Mi05LjYzNTQ3LTMuMjkxNjctOS44NDM4LTMuMzU5&#10;NC0xMC4wOTM4LTMuMzU5NC0xMC4zNzUtMy4zNTk0LTEwLjYzMDItMy4yMzQ0LTEwLjg1OTQtMi45&#10;ODQ0LTExLjE2MTUtMi42MzAyLTExLjM2NzItMi4wNzU1LTExLjQ3NjYtMS4zMjAzLTExLjU4NTkt&#10;MC41NjUxLTExLjY0MDYgMC4xNzcwNjctMTEuNjQwNiAwLjkwNjJaTS0xLjA2MjUtMy42MDk0LTEu&#10;NTYyNS0yLjUzMTItNC4xNDA2LTIuNTMxMi00LjcwMzEtMS4zNzVDLTMuNTg4NS0xLjIwODMzLTIu&#10;NzAzMS0wLjc5MTY2Ny0yLjA0NjktMC4xMjUtMS40ODQzNyAwLjQ0NzkzMy0xLjIwMzEgMS4xMjUt&#10;MS4yMDMxIDEuOTA2Mi0xLjIwMzEgMi4zNjQ2LTEuMjk0MjcgMi43ODY1LTEuNDc2NiAzLjE3MTkt&#10;MS42NTg4NyAzLjU1NzMtMS44OTA2MyAzLjg4NTQtMi4xNzE5IDQuMTU2Mi0yLjQ1MzE3IDQuNDI3&#10;MDctMi43NjU2NyA0LjY0MDYzLTMuMTA5NCA0Ljc5NjktMy41ODg1MyA1LjAzNjQzLTQuMDg4NTMg&#10;NS4xNTYyLTQuNjA5NCA1LjE1NjItNS4xMTk4IDUuMTU2Mi01LjQ5MjIgNS4wNjc2Ny01LjcyNjYg&#10;NC44OTA2LTUuOTYwOTMgNC43MTM1My02LjA3ODEgNC41MjA4My02LjA3ODEgNC4zMTI1LTYuMDc4&#10;MSA0LjE4NzUtNi4wMjg2MyA0LjA4MDczLTUuOTI5NyAzLjk5MjItNS44MzA3IDMuOTAzNjctNS43&#10;MDgzIDMuODU5NC01LjU2MjUgMy44NTk0LTUuNDU4MyAzLjg1OTQtNS4zNjQ1MyAzLjg3NS01LjI4&#10;MTIgMy45MDYyLTUuMTk3ODcgMy45Mzc0Ny01LjA1NzI3IDQuMDI2MDMtNC44NTk0IDQuMTcxOS00&#10;LjUzNjQ3IDQuMzkwNjMtNC4yMTM1MyA0LjUtMy44OTA2IDQuNS0zLjM5MDYgNC41LTIuOTU1NyA0&#10;LjMxMjUtMi41ODU5IDMuOTM3NS0yLjIxNjEgMy41NjI1LTIuMDMxMiAzLjEwNDE3LTIuMDMxMiAy&#10;LjU2MjUtMi4wMzEyIDIuMDQxNjMtMi4xOTc4NyAxLjU1NzI3LTIuNTMxMiAxLjEwOTQtMi44NjQ1&#10;MyAwLjY2MTQ2Ny0zLjMyMjg3IDAuMzEyNS0zLjkwNjIgMC4wNjI1LTQuMzc1LTAuMTI1MDMzLTUu&#10;MDA1MjMtMC4yMzQ0LTUuNzk2OS0wLjI2NTZMLTQuMTQwNi0zLjYwOTQtMS4wNjI1LTMuNjA5NFoi&#10;IHN0cm9rZT0ibm9uZSIvPjwvZz48ZyBzdHJva2U9IiMyNjI2MjYiIGZpbGw9IiMyNjI2MjYiIGZv&#10;bnQtZmFtaWx5PSJUaW1lcyBOZXcgUm9tYW4iIGZvbnQtc2l6ZT0iMTMuMzMzMyIgdHJhbnNmb3Jt&#10;PSJ0cmFuc2xhdGUoMjYxLjMzMyAxNDQpIj48cGF0aCBkPSJNLTIzLjUzMTIgMC43NUMtMjMuNTMx&#10;Mi0wLjIyOTItMjMuMzgyOC0xLjA3NTU3LTIzLjA4NTktMS43ODkxLTIyLjc4OS0yLjUwMjYzLTIy&#10;LjM5NTgtMy4wMzEyNy0yMS45MDYyLTMuMzc1LTIxLjUyMDgtMy42NDU4LTIxLjEyNS0zLjc4MTIt&#10;MjAuNzE4OC0zLjc4MTItMjAuMDYyNS0zLjc4MTItMTkuNDc0LTMuNDQ3ODctMTguOTUzMS0yLjc4&#10;MTItMTguMjk2OS0xLjk0Nzg3LTE3Ljk2ODgtMC44MTc2NjctMTcuOTY4OCAwLjYwOTQtMTcuOTY4&#10;OCAxLjYwOTQtMTguMTEyIDIuNDU4MzMtMTguMzk4NCAzLjE1NjItMTguNjg0OSAzLjg1NDEzLTE5&#10;LjA1MjEgNC4zNjE5Ny0xOS41IDQuNjc5Ny0xOS45NDc5IDQuOTk3MzctMjAuMzc1IDUuMTU2Mi0y&#10;MC43ODEyIDUuMTU2Mi0yMS42MDQxIDUuMTU2Mi0yMi4yOTE3IDQuNjcxODMtMjIuODQzOCAzLjcw&#10;MzEtMjMuMzAyMSAyLjg4MDIzLTIzLjUzMTIgMS44OTU4Ny0yMy41MzEyIDAuNzVaTS0yMi4yODEy&#10;IDAuOTA2MkMtMjIuMjgxMiAyLjA5MzczLTIyLjEzNTQgMy4wNjI1LTIxLjg0MzggMy44MTI1LTIx&#10;LjYwNDIgNC40Mzc1LTIxLjI0NDggNC43NS0yMC43NjU2IDQuNzUtMjAuNTM2NSA0Ljc1LTIwLjI5&#10;OTUgNC42NDg0My0yMC4wNTQ3IDQuNDQ1My0xOS44MDk5IDQuMjQyMTctMTkuNjI1IDMuODk1OC0x&#10;OS41IDMuNDA2Mi0xOS4zMDIxIDIuNjg3NDctMTkuMjAzMSAxLjY2MTQzLTE5LjIwMzEgMC4zMjgx&#10;LTE5LjIwMzEtMC42NTEwMzMtMTkuMzA3My0xLjQ2ODczLTE5LjUxNTYtMi4xMjUtMTkuNjYxNS0y&#10;LjYxNDYtMTkuODU5NC0yLjk1ODMzLTIwLjEwOTQtMy4xNTYyLTIwLjI3NjEtMy4yOTE2Ny0yMC40&#10;ODQ0LTMuMzU5NC0yMC43MzQ0LTMuMzU5NC0yMS4wMTU2LTMuMzU5NC0yMS4yNzA4LTMuMjM0NC0y&#10;MS41LTIuOTg0NC0yMS44MDIxLTIuNjMwMi0yMi4wMDc4LTIuMDc1NS0yMi4xMTcyLTEuMzIwMy0y&#10;Mi4yMjY1LTAuNTY1MS0yMi4yODEyIDAuMTc3MDY3LTIyLjI4MTIgMC45MDYyWk0tMTUuNzE4OCAz&#10;Ljc2NTZDLTE1LjUyMDkgMy43NjU2LTE1LjM1NDIgMy44MzU5My0xNS4yMTg4IDMuOTc2Ni0xNS4w&#10;ODMzIDQuMTE3Mi0xNS4wMTU2IDQuMjgxMjctMTUuMDE1NiA0LjQ2ODgtMTUuMDE1NiA0LjY2NjY3&#10;LTE1LjA4MzMgNC44MzMzMy0xNS4yMTg4IDQuOTY4OC0xNS4zNTQyIDUuMTA0Mi0xNS41MjA5IDUu&#10;MTcxOS0xNS43MTg4IDUuMTcxOS0xNS45MTY3IDUuMTcxOS0xNi4wODMzIDUuMTA0Mi0xNi4yMTg4&#10;IDQuOTY4OC0xNi4zNTQyIDQuODMzMzMtMTYuNDIxOSA0LjY2NjY3LTE2LjQyMTkgNC40Njg4LTE2&#10;LjQyMTkgNC4yNzA4Ny0xNi4zNTQyIDQuMTA0Mi0xNi4yMTg4IDMuOTY4OC0xNi4wODMzIDMuODMz&#10;MzMtMTUuOTE2NyAzLjc2NTYtMTUuNzE4OCAzLjc2NTZaTS0xMy41NDY5IDAuNzVDLTEzLjU0Njkt&#10;MC4yMjkyLTEzLjM5ODUtMS4wNzU1Ny0xMy4xMDE2LTEuNzg5MS0xMi44MDQ3LTIuNTAyNjMtMTIu&#10;NDExNC0zLjAzMTI3LTExLjkyMTktMy4zNzUtMTEuNTM2NS0zLjY0NTgtMTEuMTQwNy0zLjc4MTIt&#10;MTAuNzM0NC0zLjc4MTItMTAuMDc4MS0zLjc4MTItOS40ODk2LTMuNDQ3ODctOC45Njg4LTIuNzgx&#10;Mi04LjMxMjUzLTEuOTQ3ODctNy45ODQ0LTAuODE3NjY3LTcuOTg0NCAwLjYwOTQtNy45ODQ0IDEu&#10;NjA5NC04LjEyNzYzIDIuNDU4MzMtOC40MTQxIDMuMTU2Mi04LjcwMDU3IDMuODU0MTMtOS4wNjc3&#10;MyA0LjM2MTk3LTkuNTE1NiA0LjY3OTctOS45NjM1MyA0Ljk5NzM3LTEwLjM5MDYgNS4xNTYyLTEw&#10;Ljc5NjkgNS4xNTYyLTExLjYxOTggNS4xNTYyLTEyLjMwNzMgNC42NzE4My0xMi44NTk0IDMuNzAz&#10;MS0xMy4zMTc3IDIuODgwMjMtMTMuNTQ2OSAxLjg5NTg3LTEzLjU0NjkgMC43NVpNLTEyLjI5Njkg&#10;MC45MDYyQy0xMi4yOTY5IDIuMDkzNzMtMTIuMTUxMSAzLjA2MjUtMTEuODU5NCAzLjgxMjUtMTEu&#10;NjE5OCA0LjQzNzUtMTEuMjYwNCA0Ljc1LTEwLjc4MTIgNC43NS0xMC41NTIxIDQuNzUtMTAuMzE1&#10;MSA0LjY0ODQzLTEwLjA3MDMgNC40NDUzLTkuODI1NSA0LjI0MjE3LTkuNjQwNiAzLjg5NTgtOS41&#10;MTU2IDMuNDA2Mi05LjMxNzczIDIuNjg3NDctOS4yMTg4IDEuNjYxNDMtOS4yMTg4IDAuMzI4MS05&#10;LjIxODgtMC42NTEwMzMtOS4zMjI5My0xLjQ2ODczLTkuNTMxMi0yLjEyNS05LjY3NzA3LTIuNjE0&#10;Ni05Ljg3NS0yLjk1ODMzLTEwLjEyNS0zLjE1NjItMTAuMjkxNy0zLjI5MTY3LTEwLjUtMy4zNTk0&#10;LTEwLjc1LTMuMzU5NC0xMS4wMzEzLTMuMzU5NC0xMS4yODY1LTMuMjM0NC0xMS41MTU2LTIuOTg0&#10;NC0xMS44MTc3LTIuNjMwMi0xMi4wMjM1LTIuMDc1NS0xMi4xMzI4LTEuMzIwMy0xMi4yNDIyLTAu&#10;NTY1MS0xMi4yOTY5IDAuMTc3MDY3LTEyLjI5NjkgMC45MDYyWk0tNS44MjgxLTIuNzY1Ni0zLjcz&#10;NDQtMy43ODEyLTMuNTMxMi0zLjc4MTItMy41MzEyIDMuNDg0NEMtMy41MzEyIDMuOTYzNTMtMy41&#10;MTA0IDQuMjYzLTMuNDY4OCA0LjM4MjgtMy40MjcwNyA0LjUwMjYtMy4zNDM3MyA0LjU5MzczLTMu&#10;MjE4OCA0LjY1NjItMy4wOTM3MyA0LjcxODczLTIuODM4NSA0Ljc1NTItMi40NTMxIDQuNzY1Nkwt&#10;Mi40NTMxIDUtNS42ODc1IDUtNS42ODc1IDQuNzY1NkMtNS4yODEyMyA0Ljc1NTItNS4wMTgyIDQu&#10;NzE4NzMtNC44OTg0IDQuNjU2Mi00Ljc3ODY3IDQuNTkzNzMtNC42OTUzMyA0LjUxMDQtNC42NDg0&#10;IDQuNDA2Mi00LjYwMTUzIDQuMzAyMDctNC41NzgxIDMuOTk0OC00LjU3ODEgMy40ODQ0TC00LjU3&#10;ODEtMS4xNTYyQy00LjU3ODEtMS43OTE2Ny00LjU5ODkzLTIuMTk3OTMtNC42NDA2LTIuMzc1LTQu&#10;NjcxODctMi41MTA0LTQuNzI2NTctMi42MDkzNy00LjgwNDctMi42NzE5LTQuODgyODMtMi43MzQz&#10;Ny00Ljk3OTItMi43NjU2LTUuMDkzOC0yLjc2NTYtNS4yNS0yLjc2NTYtNS40NjM1My0yLjY5Nzkt&#10;NS43MzQ0LTIuNTYyNUwtNS44MjgxLTIuNzY1NloiIHN0cm9rZT0ibm9uZSIvPjwvZz48ZyBzdHJv&#10;a2U9IiMyNjI2MjYiIGZpbGw9IiMyNjI2MjYiIGZvbnQtZmFtaWx5PSJUaW1lcyBOZXcgUm9tYW4i&#10;IGZvbnQtc2l6ZT0iMTMuMzMzMyIgdHJhbnNmb3JtPSJtYXRyaXgoNi4xMjMyM2UtMTcgLTEgMSA2&#10;LjEyMzIzZS0xNyAyMjkuNjY3IDE5MSkiPjxwYXRoIGQ9Ik0tNDYuMTcxOS0xMS43OTY5LTQ1Ljk2&#10;ODgtOC44NzUtNDYuMTcxOS04Ljg3NUMtNDYuNDMyMy05Ljc1LTQ2LjgwNzMtMTAuMzgwMi00Ny4y&#10;OTY5LTEwLjc2NTYtNDcuNzg2NC0xMS4xNTExLTQ4LjM2OTgtMTEuMzQzOC00OS4wNDY5LTExLjM0&#10;MzgtNDkuNjE5OC0xMS4zNDM4LTUwLjEzOC0xMS4yMDA2LTUwLjYwMTYtMTAuOTE0MS01MS4wNjUx&#10;LTEwLjYyNzYtNTEuNDI3MS0xMC4xNjY3LTUxLjY4NzUtOS41MzEyLTUxLjk0NzktOC44OTU4LTUy&#10;LjA3ODEtOC4xMDQxMy01Mi4wNzgxLTcuMTU2Mi01Mi4wNzgxLTYuMzc1LTUxLjk1MzEtNS43MDA1&#10;My01MS43MDMxLTUuMTMyOC01MS40NTMxLTQuNTY1MDctNTEuMDc4MS00LjEyNzU3LTUwLjU3ODEt&#10;My44MjAzLTUwLjA3ODEtMy41MTMwMy00OS41MDUyLTMuMzU5NC00OC44NTk0LTMuMzU5NC00OC4z&#10;MDczLTMuMzU5NC00Ny44MTc3LTMuNDc5Mi00Ny4zOTA2LTMuNzE4OC00Ni45NjM1LTMuOTU4MzMt&#10;NDYuNDg5Ni00LjQzMjI3LTQ1Ljk2ODgtNS4xNDA2TC00NS43ODEyLTUuMDE1NkMtNDYuMjA4My00&#10;LjI1NTItNDYuNzExLTMuNjk1My00Ny4yODkxLTMuMzM1OS00Ny44NjcyLTIuOTc2NTctNDguNTUy&#10;MS0yLjc5NjktNDkuMzQzOC0yLjc5NjktNTAuNzcwOS0yLjc5NjktNTEuODc1LTMuMzI4MTMtNTIu&#10;NjU2Mi00LjM5MDYtNTMuMjM5NS01LjE4MjI3LTUzLjUzMTItNi4xMDkzNy01My41MzEyLTcuMTcx&#10;OS01My41MzEyLTguMDI2MDMtNTMuMzM4NS04LjgxNTEtNTIuOTUzMS05LjUzOTEtNTIuNTY3Ny0x&#10;MC4yNjMtNTIuMDM2NS0xMC44MjAzLTUxLjM1OTQtMTEuMjEwOS01MC42ODIzLTExLjYwMTYtNDku&#10;OTQ3OS0xMS43OTY5LTQ5LjE1NjItMTEuNzk2OS00OC41MzEzLTExLjc5NjktNDcuOTE2Ny0xMS42&#10;NDU5LTQ3LjMxMjUtMTEuMzQzOC00Ny4xMzU0LTExLjI1LTQ3LjAwNTItMTEuMjAzMS00Ni45MjE5&#10;LTExLjIwMzEtNDYuODA3My0xMS4yMDMxLTQ2LjcwODMtMTEuMjQ0OC00Ni42MjUtMTEuMzI4MS00&#10;Ni41MjA5LTExLjQ0MjctNDYuNDQyNy0xMS41OTktNDYuMzkwNi0xMS43OTY5TC00Ni4xNzE5LTEx&#10;Ljc5NjlaTS00My4wMTEzLTguOTg0NC00My4wMTEzLTcuNjcxOUMtNDIuNTIxNy04LjU0NjktNDIu&#10;MDIxNy04Ljk4NDQtNDEuNTExMy04Ljk4NDQtNDEuMjgyMS04Ljk4NDQtNDEuMDkyLTguOTE0MDct&#10;NDAuOTQxLTguNzczNC00MC43ODk5LTguNjMyOC00MC43MTQ0LTguNDY4NzMtNDAuNzE0NC04LjI4&#10;MTItNDAuNzE0NC04LjExNDUzLTQwLjc2OTEtNy45NzM5My00MC44Nzg1LTcuODU5NC00MC45ODc4&#10;LTcuNzQ0OC00MS4xMTU0LTcuNjg3NS00MS4yNjEzLTcuNjg3NS00MS40MTc2LTcuNjg3NS00MS41&#10;ODY4LTcuNzYwNC00MS43NjkxLTcuOTA2Mi00MS45NTE0LTguMDUyMDctNDIuMDg0Mi04LjEyNS00&#10;Mi4xNjc1LTguMTI1LTQyLjI1MDgtOC4xMjUtNDIuMzM0Mi04LjA4MzMzLTQyLjQxNzUtOC00Mi42&#10;MTU0LTcuODIyOTMtNDIuODEzNC03LjUzNjQ3LTQzLjAxMTMtNy4xNDA2TC00My4wMTEzLTQuMzU5&#10;NEMtNDMuMDExMy00LjAzNjQ3LTQyLjk2OTYtMy43OTE2Ny00Mi44ODYzLTMuNjI1LTQyLjgzNDIt&#10;My41MTA0LTQyLjczNzktMy40MTY2Ny00Mi41OTcyLTMuMzQzOC00Mi40NTY2LTMuMjcwODctNDIu&#10;MjU2MS0zLjIzNDQtNDEuOTk1Ny0zLjIzNDRMLTQxLjk5NTctMy00NC45OC0zLTQ0Ljk4LTMuMjM0&#10;NEMtNDQuNjc3OS0zLjIzNDQtNDQuNDU0LTMuMjgxMjctNDQuMzA4Mi0zLjM3NS00NC4yMDQtMy40&#10;Mzc1My00NC4xMzExLTMuNTQxNy00NC4wODk0LTMuNjg3NS00NC4wNjg2LTMuNzYwNDMtNDQuMDU4&#10;Mi0zLjk2ODc3LTQ0LjA1ODItNC4zMTI1TC00NC4wNTgyLTYuNTYyNUMtNDQuMDU4Mi03LjIzOTU3&#10;LTQ0LjA3MTItNy42NDMyLTQ0LjA5NzItNy43NzM0LTQ0LjEyMzMtNy45MDM2Ny00NC4xNzU0LTcu&#10;OTk3NDMtNDQuMjUzNS04LjA1NDctNDQuMzMxNi04LjExMTk3LTQ0LjQyMjgtOC4xNDA2LTQ0LjUy&#10;NjktOC4xNDA2LTQ0LjY2MjMtOC4xNDA2LTQ0LjgxMzMtOC4xMDkzNy00NC45OC04LjA0NjlMLTQ1&#10;LjA0MjUtOC4yODEyLTQzLjI3NjktOC45ODQ0LTQzLjAxMTMtOC45ODQ0Wk0tMzcuNDM3NS04Ljk4&#10;NDRDLTM2LjU1MjEtOC45ODQ0LTM1Ljg0MzgtOC42NTEwNy0zNS4zMTI1LTcuOTg0NC0zNC44NjQ2&#10;LTcuNDExNDctMzQuNjQwNi02Ljc1NTItMzQuNjQwNi02LjAxNTYtMzQuNjQwNi01LjQ5NDgtMzQu&#10;NzY1Ni00Ljk2ODc3LTM1LjAxNTYtNC40Mzc1LTM1LjI2NTYtMy45MDYyMy0zNS42MDk0LTMuNTA1&#10;Mi0zNi4wNDY5LTMuMjM0NC0zNi40ODQ0LTIuOTYzNTMtMzYuOTY4Ny0yLjgyODEtMzcuNS0yLjgy&#10;ODEtMzguMzg1NC0yLjgyODEtMzkuMDgzMy0zLjE3NzA3LTM5LjU5MzgtMy44NzUtNDAuMDMxMy00&#10;LjQ1ODMzLTQwLjI1LTUuMTE0Ni00MC4yNS01Ljg0MzgtNDAuMjUtNi4zODU0LTQwLjExNzItNi45&#10;MTkyMy0zOS44NTE2LTcuNDQ1My0zOS41ODU5LTcuOTcxMzctMzkuMjM3LTguMzU5NC0zOC44MDQ3&#10;LTguNjA5NC0zOC4zNzI0LTguODU5NC0zNy45MTY2LTguOTg0NC0zNy40Mzc1LTguOTg0NFpNLTM3&#10;LjY0MDYtOC41NzgxQy0zNy44NTk0LTguNTc4MS0zOC4wODM0LTguNTEwNC0zOC4zMTI1LTguMzc1&#10;LTM4LjU0MTYtOC4yMzk2LTM4LjcyMzktOC4wMDUyMy0zOC44NTk0LTcuNjcxOS0zOC45OTQ4LTcu&#10;MzM4NTctMzkuMDYyNS02LjkxMTQ3LTM5LjA2MjUtNi4zOTA2LTM5LjA2MjUtNS41MzY0Ny0zOC44&#10;OTU4LTQuODAyMS0zOC41NjI1LTQuMTg3NS0zOC4yMjkyLTMuNTcyOS0zNy43ODY1LTMuMjY1Ni0z&#10;Ny4yMzQ0LTMuMjY1Ni0zNi44MjgxLTMuMjY1Ni0zNi40ODk2LTMuNDM0ODctMzYuMjE4OC0zLjc3&#10;MzQtMzUuOTQ3OS00LjExMTkzLTM1LjgxMjUtNC42OTc4Ny0zNS44MTI1LTUuNTMxMi0zNS44MTI1&#10;LTYuNTYyNDctMzYuMDM2NS03LjM3NS0zNi40ODQ0LTcuOTY4OC0zNi43ODY1LTguMzc1LTM3LjE3&#10;MTktOC41NzgxLTM3LjY0MDYtOC41NzgxWk0tMjkuODU5NC04Ljk4NDQtMjkuODU5NC03LTMwLjA3&#10;ODEtN0MtMzAuMjM0NC03LjYyNS0zMC40NDAxLTguMDQ5NDctMzAuNjk1My04LjI3MzQtMzAuOTUw&#10;NS04LjQ5NzQtMzEuMjcwOC04LjYwOTQtMzEuNjU2Mi04LjYwOTQtMzEuOTQ3OS04LjYwOTQtMzIu&#10;MTg0OS04LjUzMTI3LTMyLjM2NzItOC4zNzUtMzIuNTQ5NS04LjIxODczLTMyLjY0MDYtOC4wNDY4&#10;Ny0zMi42NDA2LTcuODU5NC0zMi42NDA2LTcuNjE5OC0zMi41NzI5LTcuNDE2NjctMzIuNDM3NS03&#10;LjI1LTMyLjMxMjUtNy4wNzI5My0zMi4wNDY5LTYuODg1NDMtMzEuNjQwNi02LjY4NzVMLTMwLjcx&#10;ODgtNi4yNUMtMjkuODU0Mi01LjgyMjkzLTI5LjQyMTktNS4yNzA4Ny0yOS40MjE5LTQuNTkzOC0y&#10;OS40MjE5LTQuMDYyNTMtMjkuNjIyNC0zLjYzNTQzLTMwLjAyMzQtMy4zMTI1LTMwLjQyNDUtMi45&#10;ODk1Ny0zMC44NzUtMi44MjgxLTMxLjM3NS0yLjgyODEtMzEuNzI5MS0yLjgyODEtMzIuMTM1NC0y&#10;Ljg5MDYtMzIuNTkzOC0zLjAxNTYtMzIuNzI5Mi0zLjA1NzI3LTMyLjg0MzgtMy4wNzgxLTMyLjkz&#10;NzUtMy4wNzgxLTMzLjAzMTItMy4wNzgxLTMzLjEwNDEtMy4wMjA4LTMzLjE1NjItMi45MDYyTC0z&#10;My4zNzUtMi45MDYyLTMzLjM3NS00Ljk4NDQtMzMuMTU2Mi00Ljk4NDRDLTMzLjA0MTctNC4zOTA2&#10;Ny0zMi44MTc3LTMuOTQ1MzMtMzIuNDg0NC0zLjY0ODQtMzIuMTUxMS0zLjM1MTUzLTMxLjc3NjEt&#10;My4yMDMxLTMxLjM1OTQtMy4yMDMxLTMxLjA2NzctMy4yMDMxLTMwLjgzMDctMy4yODkwMy0zMC42&#10;NDg0LTMuNDYwOS0zMC40NjYxLTMuNjMyODMtMzAuMzc1LTMuODM4NTctMzAuMzc1LTQuMDc4MS0z&#10;MC4zNzUtNC4zNjk3Ny0zMC40NzY2LTQuNjE0NTctMzAuNjc5Ny00LjgxMjUtMzAuODgyOC01LjAx&#10;MDQzLTMxLjI5MTctNS4yNjA0My0zMS45MDYyLTUuNTYyNS0zMi41MjA4LTUuODY0NTctMzIuOTIx&#10;OS02LjE0MDYtMzMuMTA5NC02LjM5MDYtMzMuMjk2OS02LjYzMDItMzMuMzkwNi02LjkzMjMtMzMu&#10;MzkwNi03LjI5NjktMzMuMzkwNi03Ljc3NjAzLTMzLjIyNjUtOC4xNzcwNy0zMi44OTg0LTguNS0z&#10;Mi41NzAzLTguODIyOTMtMzIuMTQ1OC04Ljk4NDQtMzEuNjI1LTguOTg0NC0zMS4zOTU4LTguOTg0&#10;NC0zMS4xMTk4LTguOTM3NTMtMzAuNzk2OS04Ljg0MzgtMzAuNTc4Mi04Ljc4MTI3LTMwLjQzNzUt&#10;OC43NS0zMC4zNzUtOC43NS0zMC4zMDIxLTguNzUtMzAuMjQ3NC04Ljc2MzAzLTMwLjIxMDktOC43&#10;ODkxLTMwLjE3NDQtOC44MTUxLTMwLjEzMDItOC44ODAyLTMwLjA3ODEtOC45ODQ0TC0yOS44NTk0&#10;LTguOTg0NFpNLTI0LjY3ODctOC45ODQ0LTI0LjY3ODctNy0yNC44OTc0LTdDLTI1LjA1MzctNy42&#10;MjUtMjUuMjU5NC04LjA0OTQ3LTI1LjUxNDYtOC4yNzM0LTI1Ljc2OTgtOC40OTc0LTI2LjA5MDEt&#10;OC42MDk0LTI2LjQ3NTYtOC42MDk0LTI2Ljc2NzMtOC42MDk0LTI3LjAwNDItOC41MzEyNy0yNy4x&#10;ODY1LTguMzc1LTI3LjM2ODgtOC4yMTg3My0yNy40NTk5LTguMDQ2ODctMjcuNDU5OS03Ljg1OTQt&#10;MjcuNDU5OS03LjYxOTgtMjcuMzkyMi03LjQxNjY3LTI3LjI1NjgtNy4yNS0yNy4xMzE4LTcuMDcy&#10;OTMtMjYuODY2Mi02Ljg4NTQzLTI2LjQ1OTktNi42ODc1TC0yNS41MzgxLTYuMjVDLTI0LjY3MzUt&#10;NS44MjI5My0yNC4yNDEyLTUuMjcwODctMjQuMjQxMi00LjU5MzgtMjQuMjQxMi00LjA2MjUzLTI0&#10;LjQ0MTctMy42MzU0My0yNC44NDI3LTMuMzEyNS0yNS4yNDM4LTIuOTg5NTctMjUuNjk0My0yLjgy&#10;ODEtMjYuMTk0My0yLjgyODEtMjYuNTQ4NS0yLjgyODEtMjYuOTU0OC0yLjg5MDYtMjcuNDEzMS0z&#10;LjAxNTYtMjcuNTQ4NS0zLjA1NzI3LTI3LjY2MzEtMy4wNzgxLTI3Ljc1NjgtMy4wNzgxLTI3Ljg1&#10;MDUtMy4wNzgxLTI3LjkyMzUtMy4wMjA4LTI3Ljk3NTYtMi45MDYyTC0yOC4xOTQzLTIuOTA2Mi0y&#10;OC4xOTQzLTQuOTg0NC0yNy45NzU2LTQuOTg0NEMtMjcuODYxLTQuMzkwNjctMjcuNjM3LTMuOTQ1&#10;MzMtMjcuMzAzNy0zLjY0ODQtMjYuOTcwNC0zLjM1MTUzLTI2LjU5NTQtMy4yMDMxLTI2LjE3ODct&#10;My4yMDMxLTI1Ljg4Ny0zLjIwMzEtMjUuNjUtMy4yODkwMy0yNS40Njc3LTMuNDYwOS0yNS4yODU0&#10;LTMuNjMyODMtMjUuMTk0My0zLjgzODU3LTI1LjE5NDMtNC4wNzgxLTI1LjE5NDMtNC4zNjk3Ny0y&#10;NS4yOTU5LTQuNjE0NTctMjUuNDk5LTQuODEyNS0yNS43MDIxLTUuMDEwNDMtMjYuMTExLTUuMjYw&#10;NDMtMjYuNzI1Ni01LjU2MjUtMjcuMzQwMS01Ljg2NDU3LTI3Ljc0MTItNi4xNDA2LTI3LjkyODct&#10;Ni4zOTA2LTI4LjExNjItNi42MzAyLTI4LjIwOTktNi45MzIzLTI4LjIwOTktNy4yOTY5LTI4LjIw&#10;OTktNy43NzYwMy0yOC4wNDU4LTguMTc3MDctMjcuNzE3Ny04LjUtMjcuMzg5Ni04LjgyMjkzLTI2&#10;Ljk2NTItOC45ODQ0LTI2LjQ0NDMtOC45ODQ0LTI2LjIxNTItOC45ODQ0LTI1LjkzOTEtOC45Mzc1&#10;My0yNS42MTYyLTguODQzOC0yNS4zOTc1LTguNzgxMjctMjUuMjU2OC04Ljc1LTI1LjE5NDMtOC43&#10;NS0yNS4xMjE0LTguNzUtMjUuMDY2Ny04Ljc2MzAzLTI1LjAzMDItOC43ODkxLTI0Ljk5MzgtOC44&#10;MTUxLTI0Ljk0OTUtOC44ODAyLTI0Ljg5NzQtOC45ODQ0TC0yNC42Nzg3LTguOTg0NFpNLTE2LjMx&#10;MDUtMC40NTMxLTE2LjMxMDUtMC4yMTg4Qy0xNi45NDU5LTAuNTQxNjY3LTE3LjQ3NzEtMC45MTY2&#10;NjctMTcuOTA0Mi0xLjM0MzgtMTguNTA4NC0xLjk1ODMzLTE4Ljk3NzItMi42ODIyNy0xOS4zMTA1&#10;LTMuNTE1Ni0xOS42NDM4LTQuMzQ4OTMtMTkuODEwNS01LjIxMzUzLTE5LjgxMDUtNi4xMDk0LTE5&#10;LjgxMDUtNy40MjE4Ny0xOS40ODc2LTguNjE5NzctMTguODQxNy05LjcwMzEtMTguMTk1OS0xMC43&#10;ODY0LTE3LjM1MjItMTEuNTYyNS0xNi4zMTA1LTEyLjAzMTJMLTE2LjMxMDUtMTEuNzY1NkMtMTYu&#10;ODMxMy0xMS40NzM5LTE3LjI1ODQtMTEuMDc4MS0xNy41OTE3LTEwLjU3ODEtMTcuOTI1LTEwLjA3&#10;ODEtMTguMTcyNC05LjQ0NTMtMTguMzMzOS04LjY3OTctMTguNDk1NC03LjkxNDAzLTE4LjU3NjEt&#10;Ny4xMTQ1My0xOC41NzYxLTYuMjgxMi0xOC41NzYxLTUuMzc1LTE4LjUwODQtNC41NTIxLTE4LjM3&#10;My0zLjgxMjUtMTguMjU4NC0zLjIyOTE3LTE4LjEyMy0yLjc2MDQtMTcuOTY2Ny0yLjQwNjItMTcu&#10;ODEwNS0yLjA1MjA3LTE3LjYwMjItMS43MTM1My0xNy4zNDE3LTEuMzkwNi0xNy4wODEzLTEuMDY3&#10;NjctMTYuNzM3Ni0wLjc1NTE2Ny0xNi4zMTA1LTAuNDUzMVpNLTEzLjc2NzktNy43NUMtMTMuMzUx&#10;Mi04LjE3NzA3LTEzLjEwNjUtOC40MjE4Ny0xMy4wMzM2LTguNDg0NC0xMi44MzU3LTguNjQwNjct&#10;MTIuNjI3My04Ljc2MzA3LTEyLjQwODYtOC44NTE2LTEyLjE4OTgtOC45NDAxMy0xMS45NzEtOC45&#10;ODQ0LTExLjc1MjMtOC45ODQ0LTExLjM4NzctOC45ODQ0LTExLjA3NTItOC44Nzc2My0xMC44MTQ4&#10;LTguNjY0MS0xMC41NTQ0LTguNDUwNTctMTAuMzc3My04LjE0NTg3LTEwLjI4MzYtNy43NS05Ljg1&#10;NjQ3LTguMjYwNC05LjQ5MTg3LTguNTkzNzMtOS4xODk4LTguNzUtOC44ODc3My04LjkwNjI3LTgu&#10;NTc1MjMtOC45ODQ0LTguMjUyMy04Ljk4NDQtNy45NTAyMy04Ljk4NDQtNy42Nzk0LTguOTA2Mjct&#10;Ny40Mzk4LTguNzUtNy4yMDAyLTguNTkzNzMtNy4wMDc1LTguMzMzMzMtNi44NjE3LTcuOTY4OC02&#10;Ljc3ODM3LTcuNzI5Mi02LjczNjctNy4zNDM3Ny02LjczNjctNi44MTI1TC02LjczNjctNC4zMTI1&#10;Qy02LjczNjctMy45NDc5LTYuNzA1NDMtMy42OTc5LTYuNjQyOS0zLjU2MjUtNi42MDEyMy0zLjQ2&#10;ODc3LTYuNTIzMTMtMy4zOTA2My02LjQwODYtMy4zMjgxLTYuMjk0LTMuMjY1NjMtNi4xMDY1LTMu&#10;MjM0NC01Ljg0NjEtMy4yMzQ0TC01Ljg0NjEtMy04LjcyMTEtMy04LjcyMTEtMy4yMzQ0LTguNTk2&#10;MS0zLjIzNDRDLTguMzQ2MS0zLjIzNDQtOC4xNTMzNy0zLjI4MTI3LTguMDE3OS0zLjM3NS03Ljky&#10;NDE3LTMuNDM3NTMtNy44NTY0Ny0zLjU0NjktNy44MTQ4LTMuNzAzMS03Ljc5NC0zLjc3NjAzLTcu&#10;NzgzNi0zLjk3OTE3LTcuNzgzNi00LjMxMjVMLTcuNzgzNi02LjgxMjVDLTcuNzgzNi03LjI5MTYz&#10;LTcuODQwODctNy42MjQ5Ny03Ljk1NTQtNy44MTI1LTguMTIyMDctOC4wODMzNy04LjM4NzctOC4y&#10;MTg4LTguNzUyMy04LjIxODgtOC45NzEwMy04LjIxODgtOS4xOTUtOC4xNjQxLTkuNDI0Mi04LjA1&#10;NDctOS42NTMzMy03Ljk0NTMtOS45MjkzNy03LjczOTU3LTEwLjI1MjMtNy40Mzc1TC0xMC4yNTIz&#10;LTcuMzU5NC0xMC4yNTIzLTcuMDkzOC0xMC4yNTIzLTQuMzEyNUMtMTAuMjUyMy0zLjkxNjctMTAu&#10;MjI4OS0zLjY2OTMtMTAuMTgyLTMuNTcwMy0xMC4xMzUxLTMuNDcxMzctMTAuMDUxOC0zLjM5MDYz&#10;LTkuOTMyLTMuMzI4MS05LjgxMjItMy4yNjU2My05LjYwMTI3LTMuMjM0NC05LjI5OTItMy4yMzQ0&#10;TC05LjI5OTItMy0xMi4yMzY3LTMtMTIuMjM2Ny0zLjIzNDRDLTExLjkxMzgtMy4yMzQ0LTExLjY5&#10;MjQtMy4yNzA4Ny0xMS41NzI2LTMuMzQzOC0xMS40NTI4LTMuNDE2NjctMTEuMzcyMS0zLjUzMTIz&#10;LTExLjMzMDQtMy42ODc1LTExLjMwOTYtMy43NjA0My0xMS4yOTkyLTMuOTY4NzctMTEuMjk5Mi00&#10;LjMxMjVMLTExLjI5OTItNi44MTI1Qy0xMS4yOTkyLTcuMjkxNjMtMTEuMzY2OS03LjYzNTQtMTEu&#10;NTAyMy03Ljg0MzgtMTEuNjg5OC04LjExNDYtMTEuOTUwMy04LjI1LTEyLjI4MzYtOC4yNS0xMi41&#10;MTI3LTguMjUtMTIuNzM2Ny04LjE4NzUtMTIuOTU1NC04LjA2MjUtMTMuMzA5Ni03Ljg3NDk3LTEz&#10;LjU4MDQtNy42NjY2My0xMy43Njc5LTcuNDM3NUwtMTMuNzY3OS00LjMxMjVDLTEzLjc2NzktMy45&#10;Mzc1LTEzLjc0MTktMy42OTI3LTEzLjY4OTgtMy41NzgxLTEzLjYzNzctMy40NjM1LTEzLjU1OTYt&#10;My4zNzc1Ny0xMy40NTU0LTMuMzIwMy0xMy4zNTEzLTMuMjYzMDMtMTMuMTQyOS0zLjIzNDQtMTIu&#10;ODMwNC0zLjIzNDRMLTEyLjgzMDQtMy0xNS43MDU0LTMtMTUuNzA1NC0zLjIzNDRDLTE1LjQzNDYt&#10;My4yMzQ0LTE1LjI0NzEtMy4yNjMwMy0xNS4xNDI5LTMuMzIwMy0xNS4wMzg4LTMuMzc3NTctMTQu&#10;OTYwNy0zLjQ2ODczLTE0LjkwODYtMy41OTM4LTE0Ljg1NjUtMy43MTg3My0xNC44MzA0LTMuOTU4&#10;My0xNC44MzA0LTQuMzEyNUwtMTQuODMwNC02LjUzMTJDLTE0LjgzMDQtNy4xNzcwNy0xNC44NDYt&#10;Ny41OTM3My0xNC44NzczLTcuNzgxMi0xNC45MDg2LTcuOTE2NjctMTQuOTU1NC04LjAxMDQzLTE1&#10;LjAxNzktOC4wNjI1LTE1LjA4MDQtOC4xMTQ1Ny0xNS4xNjktOC4xNDA2LTE1LjI4MzYtOC4xNDA2&#10;LTE1LjM5ODEtOC4xNDA2LTE1LjUzODctOC4xMDkzNy0xNS43MDU0LTguMDQ2OUwtMTUuNzk5Mi04&#10;LjI4MTItMTQuMDQ5Mi04Ljk4NDQtMTMuNzY3OS04Ljk4NDQtMTMuNzY3OS03Ljc1Wk0tMy40MTMx&#10;LTcuNzVDLTIuOTk2NDMtOC4xNzcwNy0yLjc1MTYzLTguNDIxODctMi42Nzg3LTguNDg0NC0yLjQ4&#10;MDc3LTguNjQwNjctMi4yNzI0My04Ljc2MzA3LTIuMDUzNy04Ljg1MTYtMS44MzQ5Ny04Ljk0MDEz&#10;LTEuNjE2Mi04Ljk4NDQtMS4zOTc0LTguOTg0NC0xLjAzMjg3LTguOTg0NC0wLjcyMDM2Ny04Ljg3&#10;NzYzLTAuNDU5OS04LjY2NDEtMC4xOTk1LTguNDUwNTctMC4wMjI0MzMzLTguMTQ1ODcgMC4wNzEz&#10;LTcuNzUgMC40OTgzNjctOC4yNjA0IDAuODYyOTY3LTguNTkzNzMgMS4xNjUxLTguNzUgMS40Njcx&#10;Ny04LjkwNjI3IDEuNzc5NjctOC45ODQ0IDIuMTAyNi04Ljk4NDQgMi40MDQ2Ny04Ljk4NDQgMi42&#10;NzU1LTguOTA2MjcgMi45MTUxLTguNzUgMy4xNTQ2My04LjU5MzczIDMuMzQ3MzMtOC4zMzMzMyAz&#10;LjQ5MzItNy45Njg4IDMuNTc2NTMtNy43MjkyIDMuNjE4Mi03LjM0Mzc3IDMuNjE4Mi02LjgxMjVM&#10;My42MTgyLTQuMzEyNUMzLjYxODItMy45NDc5IDMuNjQ5NDMtMy42OTc5IDMuNzExOS0zLjU2MjUg&#10;My43NTM1Ny0zLjQ2ODc3IDMuODMxNy0zLjM5MDYzIDMuOTQ2My0zLjMyODEgNC4wNjA5LTMuMjY1&#10;NjMgNC4yNDg0LTMuMjM0NCA0LjUwODgtMy4yMzQ0TDQuNTA4OC0zIDEuNjMzOC0zIDEuNjMzOC0z&#10;LjIzNDQgMS43NTg4LTMuMjM0NEMyLjAwODgtMy4yMzQ0IDIuMjAxNS0zLjI4MTI3IDIuMzM2OS0z&#10;LjM3NSAyLjQzMDctMy40Mzc1MyAyLjQ5ODQzLTMuNTQ2OSAyLjU0MDEtMy43MDMxIDIuNTYwOS0z&#10;Ljc3NjAzIDIuNTcxMy0zLjk3OTE3IDIuNTcxMy00LjMxMjVMMi41NzEzLTYuODEyNUMyLjU3MTMt&#10;Ny4yOTE2MyAyLjUxNC03LjYyNDk3IDIuMzk5NC03LjgxMjUgMi4yMzI3My04LjA4MzM3IDEuOTY3&#10;MTMtOC4yMTg4IDEuNjAyNi04LjIxODggMS4zODM4LTguMjE4OCAxLjE1OTgzLTguMTY0MSAwLjkz&#10;MDctOC4wNTQ3IDAuNzAxNS03Ljk0NTMgMC40MjU0NjctNy43Mzk1NyAwLjEwMjYtNy40Mzc1TDAu&#10;MTAyNi03LjM1OTQgMC4xMDI2LTcuMDkzOCAwLjEwMjYtNC4zMTI1QzAuMTAyNi0zLjkxNjcgMC4x&#10;MjYwMzMtMy42NjkzIDAuMTcyOS0zLjU3MDMgMC4yMTk3NjctMy40NzEzNyAwLjMwMzEtMy4zOTA2&#10;MyAwLjQyMjktMy4zMjgxIDAuNTQyNy0zLjI2NTYzIDAuNzUzNjMzLTMuMjM0NCAxLjA1NTctMy4y&#10;MzQ0TDEuMDU1Ny0zLTEuODgxOC0zLTEuODgxOC0zLjIzNDRDLTEuNTU4ODctMy4yMzQ0LTEuMzM3&#10;NS0zLjI3MDg3LTEuMjE3Ny0zLjM0MzgtMS4wOTc5Ny0zLjQxNjY3LTEuMDE3MjctMy41MzEyMy0w&#10;Ljk3NTYtMy42ODc1LTAuOTU0NzMzLTMuNzYwNDMtMC45NDQzLTMuOTY4NzctMC45NDQzLTQuMzEy&#10;NUwtMC45NDQzLTYuODEyNUMtMC45NDQzLTcuMjkxNjMtMS4wMTItNy42MzU0LTEuMTQ3NC03Ljg0&#10;MzgtMS4zMzQ5My04LjExNDYtMS41OTUzNy04LjI1LTEuOTI4Ny04LjI1LTIuMTU3ODMtOC4yNS0y&#10;LjM4MTgtOC4xODc1LTIuNjAwNi04LjA2MjUtMi45NTQ3My03Ljg3NDk3LTMuMjI1NTctNy42NjY2&#10;My0zLjQxMzEtNy40Mzc1TC0zLjQxMzEtNC4zMTI1Qy0zLjQxMzEtMy45Mzc1LTMuMzg3MDMtMy42&#10;OTI3LTMuMzM0OS0zLjU3ODEtMy4yODI4My0zLjQ2MzUtMy4yMDQ3My0zLjM3NzU3LTMuMTAwNi0z&#10;LjMyMDMtMi45OTY0LTMuMjYzMDMtMi43ODgwNy0zLjIzNDQtMi40NzU2LTMuMjM0NEwtMi40NzU2&#10;LTMtNS4zNTA2LTMtNS4zNTA2LTMuMjM0NEMtNS4wNzk3My0zLjIzNDQtNC44OTIyMy0zLjI2MzAz&#10;LTQuNzg4MS0zLjMyMDMtNC42ODM5LTMuMzc3NTctNC42MDU3Ny0zLjQ2ODczLTQuNTUzNy0zLjU5&#10;MzgtNC41MDE2My0zLjcxODczLTQuNDc1Ni0zLjk1ODMtNC40NzU2LTQuMzEyNUwtNC40NzU2LTYu&#10;NTMxMkMtNC40NzU2LTcuMTc3MDctNC40OTEyLTcuNTkzNzMtNC41MjI0LTcuNzgxMi00LjU1MzY3&#10;LTcuOTE2NjctNC42MDA1Ny04LjAxMDQzLTQuNjYzMS04LjA2MjUtNC43MjU1Ny04LjExNDU3LTQu&#10;ODE0MS04LjE0MDYtNC45Mjg3LTguMTQwNi01LjA0MzMtOC4xNDA2LTUuMTgzOTMtOC4xMDkzNy01&#10;LjM1MDYtOC4wNDY5TC01LjQ0NDMtOC4yODEyLTMuNjk0My04Ljk4NDQtMy40MTMxLTguOTg0NC0z&#10;LjQxMzEtNy43NVpNOC40NDE4LTEyLjAzMTIgNS4zMzI1LTIuODI4MSA0LjgxNjgtMi44MjgxIDcu&#10;OTQxOC0xMi4wMzEyIDguNDQxOC0xMi4wMzEyWk0xMy4wMTU1LTMuNjU2MkMxMi43MzQyLTMuMzU0&#10;MTMgMTIuNDU4Mi0zLjE0MDYgMTIuMTg3My0zLjAxNTYgMTEuOTE2NS0yLjg5MDYgMTEuNjI0OC0y&#10;LjgyODEgMTEuMzEyMy0yLjgyODEgMTAuNjc2OS0yLjgyODEgMTAuMTIyMi0zLjA5MzczIDkuNjQ4&#10;My0zLjYyNSA5LjE3NDMtNC4xNTYyNyA4LjkzNzMtNC44Mzg1NyA4LjkzNzMtNS42NzE5IDguOTM3&#10;My02LjUwNTIzIDkuMTk3NzMtNy4yNjgyMyA5LjcxODYtNy45NjA5IDEwLjIzOTQtOC42NTM2MyAx&#10;MC45MTY1LTkgMTEuNzQ5OC05IDEyLjI2MDMtOSAxMi42ODIyLTguODMzMzMgMTMuMDE1NS04LjVM&#10;MTMuMDE1NS05LjU3ODFDMTMuMDE1NS0xMC4yNDQ4IDEyLjk5OTktMTAuNjUzNiAxMi45Njg2LTEw&#10;LjgwNDcgMTIuOTM3My0xMC45NTU3IDEyLjg4NzktMTEuMDU3MyAxMi44MjAyLTExLjEwOTQgMTIu&#10;NzUyNS0xMS4xNjE1IDEyLjY2NjUtMTEuMTg3NSAxMi41NjIzLTExLjE4NzUgMTIuNDQ3OC0xMS4x&#10;ODc1IDEyLjMwMTktMTEuMTU2MyAxMi4xMjQ4LTExLjA5MzhMMTIuMDQ2Ny0xMS4zMTI1IDEzLjc4&#10;MTEtMTIuMDMxMiAxNC4wNjIzLTEyLjAzMTIgMTQuMDYyMy01LjI5NjlDMTQuMDYyMy00LjYxOTc3&#10;IDE0LjA3NzktNC4yMDU3IDE0LjEwOTItNC4wNTQ3IDE0LjE0MDUtMy45MDM2MyAxNC4xOS0zLjc5&#10;OTQ3IDE0LjI1NzctMy43NDIyIDE0LjMyNTQtMy42ODQ4NyAxNC40MDYxLTMuNjU2MiAxNC40OTk4&#10;LTMuNjU2MiAxNC42MTQ0LTMuNjU2MiAxNC43NzA3LTMuNjkyNjcgMTQuOTY4Ni0zLjc2NTZMMTUu&#10;MDMxMS0zLjU0NjkgMTMuMzEyMy0yLjgyODEgMTMuMDE1NS0yLjgyODEgMTMuMDE1NS0zLjY1NjJa&#10;TTEzLjAxNTUtNC4wOTM4IDEzLjAxNTUtNy4wOTM4QzEyLjk4NDItNy4zODU0IDEyLjkwNjEtNy42&#10;NDg0IDEyLjc4MTEtNy44ODI4IDEyLjY1NjEtOC4xMTcyIDEyLjQ4OTQtOC4yOTQzIDEyLjI4MTEt&#10;OC40MTQxIDEyLjA3MjgtOC41MzM5IDExLjg2OTYtOC41OTM4IDExLjY3MTctOC41OTM4IDExLjI5&#10;NjctOC41OTM4IDEwLjk2MzQtOC40MjcxMyAxMC42NzE3LTguMDkzOCAxMC4yODYzLTcuNjU2Mjcg&#10;MTAuMDkzNi03LjAxNTYzIDEwLjA5MzYtNi4xNzE5IDEwLjA5MzYtNS4zMTc3IDEwLjI3ODUtNC42&#10;NjE0MyAxMC42NDgzLTQuMjAzMSAxMS4wMTgxLTMuNzQ0NzcgMTEuNDMyMi0zLjUxNTYgMTEuODkw&#10;NS0zLjUxNTYgMTIuMjc1OS0zLjUxNTYgMTIuNjUwOS0zLjcwODMzIDEzLjAxNTUtNC4wOTM4Wk0x&#10;Ni41NDY3LTYuNjI1QzE2LjUzNjMtNS43NjA0IDE2Ljc0NDYtNS4wODMzMyAxNy4xNzE3LTQuNTkz&#10;OCAxNy41ODg0LTQuMTA0MiAxOC4wODMyLTMuODU5NCAxOC42NTYxLTMuODU5NCAxOS4wNDE1LTMu&#10;ODU5NCAxOS4zNzQ4LTMuOTYzNTcgMTkuNjU2MS00LjE3MTkgMTkuOTM3NC00LjM4MDIzIDIwLjE3&#10;MTctNC43Mzk2IDIwLjM1OTItNS4yNUwyMC41NjIzLTUuMTI1QzIwLjQ2ODYtNC41NDE2NyAyMC4y&#10;MDgyLTQuMDEzMDMgMTkuNzgxMS0zLjUzOTEgMTkuMzU0LTMuMDY1MSAxOC44MTc2LTIuODI4MSAx&#10;OC4xNzE3LTIuODI4MSAxNy40NzM4LTIuODI4MSAxNi44Nzc0LTMuMDk4OTMgMTYuMzgyNy0zLjY0&#10;MDYgMTUuODg3OS00LjE4MjI3IDE1LjY0MDUtNC45MTE0MyAxNS42NDA1LTUuODI4MSAxNS42NDA1&#10;LTYuODI4MSAxNS44OTU3LTcuNjA2NzcgMTYuNDA2MS04LjE2NDEgMTYuOTE2NS04LjcyMTM3IDE3&#10;LjU1NzEtOSAxOC4zMjgtOSAxOC45NzM4LTkgMTkuNTA3Ni04Ljc4Mzg3IDE5LjkyOTUtOC4zNTE2&#10;IDIwLjM1MTQtNy45MTkyNyAyMC41NjIzLTcuMzQzNzMgMjAuNTYyMy02LjYyNUwxNi41NDY3LTYu&#10;NjI1Wk0xNi41NDY3LTcgMTkuMjM0Mi03QzE5LjIxMzQtNy4zNjQ2IDE5LjE2NjUtNy42MjUgMTku&#10;MDkzNi03Ljc4MTIgMTguOTg5NC04LjAyMDggMTguODMzMS04LjIwODMzIDE4LjYyNDgtOC4zNDM4&#10;IDE4LjQxNjUtOC40NzkyIDE4LjE5NzctOC41NDY5IDE3Ljk2ODYtOC41NDY5IDE3LjYxNDQtOC41&#10;NDY5IDE3LjI5OTMtOC40MDg4NyAxNy4wMjMzLTguMTMyOCAxNi43NDcyLTcuODU2OCAxNi41ODg0&#10;LTcuNDc5MiAxNi41NDY3LTdaTTIzLjAzMzYtNS4xMjVDMjIuNjY5LTUuMjkxNjcgMjIuMzkyOS01&#10;LjUzMTI3IDIyLjIwNTQtNS44NDM4IDIyLjAxNzktNi4xNTYyNyAyMS45MjQyLTYuNSAyMS45MjQy&#10;LTYuODc1IDIxLjkyNDItNy40NDc5MyAyMi4xNDAzLTcuOTQyNzMgMjIuNTcyNi04LjM1OTQgMjMu&#10;MDA0OS04Ljc3NjA3IDIzLjU1OTYtOC45ODQ0IDI0LjIzNjctOC45ODQ0IDI0Ljc4ODgtOC45ODQ0&#10;IDI1LjI2NzktOC44NDg5NyAyNS42NzQyLTguNTc4MUwyNi45MDg2LTguNTc4MUMyNy4wOTYxLTgu&#10;NTc4MSAyNy4yMDI4LTguNTcyOSAyNy4yMjg5LTguNTYyNSAyNy4yNTQ5LTguNTUyMSAyNy4yNzgz&#10;LTguNTM2NDcgMjcuMjk5Mi04LjUxNTYgMjcuMzItOC40NzM5MyAyNy4zMzA0LTguNDA2MjMgMjcu&#10;MzMwNC04LjMxMjUgMjcuMzMwNC04LjE5NzkgMjcuMzItOC4xMTk3NyAyNy4yOTkyLTguMDc4MSAy&#10;Ny4yODg4LTguMDU3MyAyNy4yNjgtOC4wNDE2NyAyNy4yMzY3LTguMDMxMiAyNy4yMDU0LTguMDIw&#10;OCAyNy4wOTYxLTguMDE1NiAyNi45MDg2LTguMDE1NkwyNi4xNTg2LTguMDE1NkMyNi4zOTgxLTcu&#10;NzAzMTMgMjYuNTE3OS03LjMxMjUzIDI2LjUxNzktNi44NDM4IDI2LjUxNzktNi4zMDIwNyAyNi4z&#10;MDk2LTUuODM4NSAyNS44OTI5LTUuNDUzMSAyNS40NzYyLTUuMDY3NyAyNC45MTktNC44NzUgMjQu&#10;MjIxMS00Ljg3NSAyMy45Mjk0LTQuODc1IDIzLjYzMjUtNC45MTY2NyAyMy4zMzA0LTUgMjMuMTUz&#10;My00Ljg0MzczIDIzLjAzMS00LjcwMzEgMjIuOTYzMy00LjU3ODEgMjIuODk1Ni00LjQ1MzEgMjIu&#10;ODYxNy00LjM0ODkzIDIyLjg2MTctNC4yNjU2IDIyLjg2MTctNC4xOTI2NyAyMi44OTU2LTQuMTIy&#10;MzcgMjIuOTYzMy00LjA1NDcgMjMuMDMxLTMuOTg2OTcgMjMuMTY5LTMuOTQyNyAyMy4zNzczLTMu&#10;OTIxOSAyMy40OTE5LTMuOTAxMDMgMjMuNzg4OC0zLjg4NTQgMjQuMjY3OS0zLjg3NSAyNS4xMzI1&#10;LTMuODU0MiAyNS42OTUtMy44MjI5MyAyNS45NTU0LTMuNzgxMiAyNi4zNTEzLTMuNzI5MTMgMjYu&#10;NjY2NC0zLjU4MzMzIDI2LjkwMDgtMy4zNDM4IDI3LjEzNTEtMy4xMDQyIDI3LjI1MjMtMi44MTI1&#10;MyAyNy4yNTIzLTIuNDY4OCAyNy4yNTIzLTEuOTg5NiAyNy4wMjgzLTEuNTQxNjcgMjYuNTgwNC0x&#10;LjEyNSAyNS45MjQyLTAuNSAyNS4wNjQ4LTAuMTg3NSAyNC4wMDIzLTAuMTg3NSAyMy4xNzk0LTAu&#10;MTg3NSAyMi40ODY3LTAuMzc1IDIxLjkyNDItMC43NSAyMS42MTE3LTAuOTU4MzMzIDIxLjQ1NTQt&#10;MS4xNzcwNyAyMS40NTU0LTEuNDA2MiAyMS40NTU0LTEuNTEwNCAyMS40NzYyLTEuNjE0NiAyMS41&#10;MTc5LTEuNzE4OCAyMS41OTA4LTEuODc1IDIxLjc0MTktMi4wODg1MyAyMS45NzExLTIuMzU5NCAy&#10;Mi4wMDIzLTIuNDAxMDcgMjIuMjE1OC0yLjYzMDIzIDIyLjYxMTctMy4wNDY5IDIyLjM5My0zLjE4&#10;MjMgMjIuMjM5My0zLjMwMjA3IDIyLjE1MDgtMy40MDYyIDIyLjA2MjItMy41MTA0IDIyLjAxNzkt&#10;My42MjUgMjIuMDE3OS0zLjc1IDIyLjAxNzktMy45MDYyNyAyMi4wNzc4LTQuMDgzMzMgMjIuMTk3&#10;Ni00LjI4MTIgMjIuMzE3NC00LjQ3OTEzIDIyLjU5NjEtNC43NjA0IDIzLjAzMzYtNS4xMjVaTTI0&#10;LjEyNzMtOC42ODc1QzIzLjgxNDgtOC42ODc1IDIzLjU1NDQtOC41NjI1IDIzLjM0NjEtOC4zMTI1&#10;IDIzLjEzNzgtOC4wNjI1IDIzLjAzMzYtNy42NzcwNyAyMy4wMzM2LTcuMTU2MiAyMy4wMzM2LTYu&#10;NDg5NTMgMjMuMTc0Mi01Ljk3MzkzIDIzLjQ1NTQtNS42MDk0IDIzLjY3NDItNS4zMjgxMyAyMy45&#10;NTU1LTUuMTg3NSAyNC4yOTkyLTUuMTg3NSAyNC42MjIxLTUuMTg3NSAyNC44ODUyLTUuMzA3MyAy&#10;NS4wODgzLTUuNTQ2OSAyNS4yOTE0LTUuNzg2NDMgMjUuMzkyOS02LjE2NjYzIDI1LjM5MjktNi42&#10;ODc1IDI1LjM5MjktNy4zNTQxNyAyNS4yNDcxLTcuODgwMiAyNC45NTU0LTguMjY1NiAyNC43NDcx&#10;LTguNTQ2ODcgMjQuNDcxLTguNjg3NSAyNC4xMjczLTguNjg3NVpNMjIuOTU1NC0zQzIyLjc1NzUt&#10;Mi43ODEyNyAyMi42MDkxLTIuNTgwNzMgMjIuNTEwMS0yLjM5ODQgMjIuNDExMi0yLjIxNjEzIDIy&#10;LjM2MTctMi4wNDE2NyAyMi4zNjE3LTEuODc1IDIyLjM2MTctMS42NzcwNyAyMi40ODE1LTEuNSAy&#10;Mi43MjExLTEuMzQzOCAyMy4xNDgyLTEuMDgzMzMgMjMuNzYyNy0wLjk1MzEgMjQuNTY0OC0wLjk1&#10;MzEgMjUuMzI1Mi0wLjk1MzEgMjUuODg1MS0xLjA4ODUzIDI2LjI0NDUtMS4zNTk0IDI2LjYwMzkt&#10;MS42MzAyIDI2Ljc4MzYtMS45MTY2NyAyNi43ODM2LTIuMjE4OCAyNi43ODM2LTIuNDM3NTMgMjYu&#10;Njc5NC0yLjU5Mzc3IDI2LjQ3MTEtMi42ODc1IDI2LjI1MjMtMi43ODEyMyAyNS44MTQ4LTIuODM4&#10;NTMgMjUuMTU4Ni0yLjg1OTQgMjQuMjEwNy0yLjg4MDIgMjMuNDc2My0yLjkyNzA3IDIyLjk1NTQt&#10;M1pNMjkuODMwNC04Ljk4NDQgMjkuODMwNC03LjY3MTlDMzAuMzItOC41NDY5IDMwLjgyLTguOTg0&#10;NCAzMS4zMzA0LTguOTg0NCAzMS41NTk2LTguOTg0NCAzMS43NDk3LTguOTE0MDcgMzEuOTAwOC04&#10;Ljc3MzQgMzIuMDUxOC04LjYzMjggMzIuMTI3My04LjQ2ODczIDMyLjEyNzMtOC4yODEyIDMyLjEy&#10;NzMtOC4xMTQ1MyAzMi4wNzI2LTcuOTczOTMgMzEuOTYzMy03Ljg1OTQgMzEuODUzOS03Ljc0NDgg&#10;MzEuNzI2My03LjY4NzUgMzEuNTgwNC03LjY4NzUgMzEuNDI0Mi03LjY4NzUgMzEuMjU0OS03Ljc2&#10;MDQgMzEuMDcyNi03LjkwNjIgMzAuODkwMy04LjA1MjA3IDMwLjc1NzUtOC4xMjUgMzAuNjc0Mi04&#10;LjEyNSAzMC41OTA5LTguMTI1IDMwLjUwNzUtOC4wODMzMyAzMC40MjQyLTggMzAuMjI2My03Ljgy&#10;MjkzIDMwLjAyODMtNy41MzY0NyAyOS44MzA0LTcuMTQwNkwyOS44MzA0LTQuMzU5NEMyOS44MzA0&#10;LTQuMDM2NDcgMjkuODcyMS0zLjc5MTY3IDI5Ljk1NTQtMy42MjUgMzAuMDA3NS0zLjUxMDQgMzAu&#10;MTAzOS0zLjQxNjY3IDMwLjI0NDUtMy4zNDM4IDMwLjM4NTEtMy4yNzA4NyAzMC41ODU2LTMuMjM0&#10;NCAzMC44NDYxLTMuMjM0NEwzMC44NDYxLTMgMjcuODYxNy0zIDI3Ljg2MTctMy4yMzQ0QzI4LjE2&#10;MzgtMy4yMzQ0IDI4LjM4NzctMy4yODEyNyAyOC41MzM2LTMuMzc1IDI4LjYzNzctMy40Mzc1MyAy&#10;OC43MTA2LTMuNTQxNyAyOC43NTIzLTMuNjg3NSAyOC43NzMyLTMuNzYwNDMgMjguNzgzNi0zLjk2&#10;ODc3IDI4Ljc4MzYtNC4zMTI1TDI4Ljc4MzYtNi41NjI1QzI4Ljc4MzYtNy4yMzk1NyAyOC43NzA2&#10;LTcuNjQzMiAyOC43NDQ1LTcuNzczNCAyOC43MTg0LTcuOTAzNjcgMjguNjY2NC03Ljk5NzQzIDI4&#10;LjU4ODMtOC4wNTQ3IDI4LjUxMDItOC4xMTE5NyAyOC40MTktOC4xNDA2IDI4LjMxNDgtOC4xNDA2&#10;IDI4LjE3OTQtOC4xNDA2IDI4LjAyODQtOC4xMDkzNyAyNy44NjE3LTguMDQ2OUwyNy43OTkyLTgu&#10;MjgxMiAyOS41NjQ4LTguOTg0NCAyOS44MzA0LTguOTg0NFpNMzMuNTQ0OS02LjYyNUMzMy41MzQ0&#10;LTUuNzYwNCAzMy43NDI4LTUuMDgzMzMgMzQuMTY5OS00LjU5MzggMzQuNTg2Ni00LjEwNDIgMzUu&#10;MDgxMy0zLjg1OTQgMzUuNjU0Mi0zLjg1OTQgMzYuMDM5Ny0zLjg1OTQgMzYuMzczLTMuOTYzNTcg&#10;MzYuNjU0Mi00LjE3MTkgMzYuOTM1NS00LjM4MDIzIDM3LjE2OTktNC43Mzk2IDM3LjM1NzQtNS4y&#10;NUwzNy41NjA1LTUuMTI1QzM3LjQ2NjgtNC41NDE2NyAzNy4yMDYzLTQuMDEzMDMgMzYuNzc5Mi0z&#10;LjUzOTEgMzYuMzUyMS0zLjA2NTEgMzUuODE1Ny0yLjgyODEgMzUuMTY5OS0yLjgyODEgMzQuNDcy&#10;LTIuODI4MSAzMy44NzU2LTMuMDk4OTMgMzMuMzgwOC0zLjY0MDYgMzIuODg2LTQuMTgyMjcgMzIu&#10;NjM4Ni00LjkxMTQzIDMyLjYzODYtNS44MjgxIDMyLjYzODYtNi44MjgxIDMyLjg5MzgtNy42MDY3&#10;NyAzMy40MDQyLTguMTY0MSAzMy45MTQ3LTguNzIxMzcgMzQuNTU1My05IDM1LjMyNjEtOSAzNS45&#10;NzItOSAzNi41MDU4LTguNzgzODcgMzYuOTI3Ny04LjM1MTYgMzcuMzQ5Ni03LjkxOTI3IDM3LjU2&#10;MDUtNy4zNDM3MyAzNy41NjA1LTYuNjI1TDMzLjU0NDktNi42MjVaTTMzLjU0NDktNyAzNi4yMzI0&#10;LTdDMzYuMjExNS03LjM2NDYgMzYuMTY0Ni03LjYyNSAzNi4wOTE3LTcuNzgxMiAzNS45ODc2LTgu&#10;MDIwOCAzNS44MzEzLTguMjA4MzMgMzUuNjIzLTguMzQzOCAzNS40MTQ3LTguNDc5MiAzNS4xOTU5&#10;LTguNTQ2OSAzNC45NjY3LTguNTQ2OSAzNC42MTI2LTguNTQ2OSAzNC4yOTc1LTguNDA4ODcgMzQu&#10;MDIxNC04LjEzMjggMzMuNzQ1NC03Ljg1NjggMzMuNTg2Ni03LjQ3OTIgMzMuNTQ0OS03Wk0zOS40&#10;NTM2LTYuNjI1QzM5LjQ0MzItNS43NjA0IDM5LjY1MTUtNS4wODMzMyA0MC4wNzg2LTQuNTkzOCA0&#10;MC40OTUzLTQuMTA0MiA0MC45OTAxLTMuODU5NCA0MS41NjMtMy44NTk0IDQxLjk0ODQtMy44NTk0&#10;IDQyLjI4MTctMy45NjM1NyA0Mi41NjMtNC4xNzE5IDQyLjg0NDItNC4zODAyMyA0My4wNzg2LTQu&#10;NzM5NiA0My4yNjYxLTUuMjVMNDMuNDY5Mi01LjEyNUM0My4zNzU1LTQuNTQxNjcgNDMuMTE1MS00&#10;LjAxMzAzIDQyLjY4OC0zLjUzOTEgNDIuMjYwOS0zLjA2NTEgNDEuNzI0NC0yLjgyODEgNDEuMDc4&#10;Ni0yLjgyODEgNDAuMzgwNy0yLjgyODEgMzkuNzg0My0zLjA5ODkzIDM5LjI4OTUtMy42NDA2IDM4&#10;Ljc5NDctNC4xODIyNyAzOC41NDczLTQuOTExNDMgMzguNTQ3My01LjgyODEgMzguNTQ3My02Ljgy&#10;ODEgMzguODAyNS03LjYwNjc3IDM5LjMxMy04LjE2NDEgMzkuODIzNC04LjcyMTM3IDQwLjQ2NC05&#10;IDQxLjIzNDgtOSA0MS44ODA3LTkgNDIuNDE0NS04Ljc4Mzg3IDQyLjgzNjQtOC4zNTE2IDQzLjI1&#10;ODMtNy45MTkyNyA0My40NjkyLTcuMzQzNzMgNDMuNDY5Mi02LjYyNUwzOS40NTM2LTYuNjI1Wk0z&#10;OS40NTM2LTcgNDIuMTQxMS03QzQyLjEyMDItNy4zNjQ2IDQyLjA3MzQtNy42MjUgNDIuMDAwNS03&#10;Ljc4MTIgNDEuODk2My04LjAyMDggNDEuNzQtOC4yMDgzMyA0MS41MzE3LTguMzQzOCA0MS4zMjM0&#10;LTguNDc5MiA0MS4xMDQ2LTguNTQ2OSA0MC44NzU1LTguNTQ2OSA0MC41MjEzLTguNTQ2OSA0MC4y&#10;MDYyLTguNDA4ODcgMzkuOTMwMS04LjEzMjggMzkuNjU0MS03Ljg1NjggMzkuNDk1My03LjQ3OTIg&#10;MzkuNDUzNi03Wk00OC4xNDM2LTguOTg0NCA0OC4xNDM2LTcgNDcuOTI0OC03QzQ3Ljc2ODUtNy42&#10;MjUgNDcuNTYyOC04LjA0OTQ3IDQ3LjMwNzYtOC4yNzM0IDQ3LjA1MjQtOC40OTc0IDQ2LjczMjEt&#10;OC42MDk0IDQ2LjM0NjctOC42MDk0IDQ2LjA1NS04LjYwOTQgNDUuODE4LTguNTMxMjcgNDUuNjM1&#10;Ny04LjM3NSA0NS40NTM0LTguMjE4NzMgNDUuMzYyMy04LjA0Njg3IDQ1LjM2MjMtNy44NTk0IDQ1&#10;LjM2MjMtNy42MTk4IDQ1LjQzLTcuNDE2NjcgNDUuNTY1NC03LjI1IDQ1LjY5MDQtNy4wNzI5MyA0&#10;NS45NTYtNi44ODU0MyA0Ni4zNjIzLTYuNjg3NUw0Ny4yODQyLTYuMjVDNDguMTQ4OC01LjgyMjkz&#10;IDQ4LjU4MTEtNS4yNzA4NyA0OC41ODExLTQuNTkzOCA0OC41ODExLTQuMDYyNTMgNDguMzgwNi0z&#10;LjYzNTQzIDQ3Ljk3OTUtMy4zMTI1IDQ3LjU3ODQtMi45ODk1NyA0Ny4xMjc5LTIuODI4MSA0Ni42&#10;Mjc5LTIuODI4MSA0Ni4yNzM4LTIuODI4MSA0NS44Njc1LTIuODkwNiA0NS40MDkyLTMuMDE1NiA0&#10;NS4yNzM4LTMuMDU3MjcgNDUuMTU5Mi0zLjA3ODEgNDUuMDY1NC0zLjA3ODEgNDQuOTcxNy0zLjA3&#10;ODEgNDQuODk4OC0zLjAyMDggNDQuODQ2Ny0yLjkwNjJMNDQuNjI3OS0yLjkwNjIgNDQuNjI3OS00&#10;Ljk4NDQgNDQuODQ2Ny00Ljk4NDRDNDQuOTYxMy00LjM5MDY3IDQ1LjE4NTMtMy45NDUzMyA0NS41&#10;MTg2LTMuNjQ4NCA0NS44NTE5LTMuMzUxNTMgNDYuMjI2OS0zLjIwMzEgNDYuNjQzNi0zLjIwMzEg&#10;NDYuOTM1My0zLjIwMzEgNDcuMTcyMi0zLjI4OTAzIDQ3LjM1NDUtMy40NjA5IDQ3LjUzNjgtMy42&#10;MzI4MyA0Ny42Mjc5LTMuODM4NTcgNDcuNjI3OS00LjA3ODEgNDcuNjI3OS00LjM2OTc3IDQ3LjUy&#10;NjMtNC42MTQ1NyA0Ny4zMjMyLTQuODEyNSA0Ny4xMjAxLTUuMDEwNDMgNDYuNzExMy01LjI2MDQz&#10;IDQ2LjA5NjctNS41NjI1IDQ1LjQ4MjEtNS44NjQ1NyA0NS4wODExLTYuMTQwNiA0NC44OTM2LTYu&#10;MzkwNiA0NC43MDYxLTYuNjMwMiA0NC42MTIzLTYuOTMyMyA0NC42MTIzLTcuMjk2OSA0NC42MTIz&#10;LTcuNzc2MDMgNDQuNzc2NC04LjE3NzA3IDQ1LjEwNDUtOC41IDQ1LjQzMjYtOC44MjI5MyA0NS44&#10;NTcxLTguOTg0NCA0Ni4zNzc5LTguOTg0NCA0Ni42MDcxLTguOTg0NCA0Ni44ODMyLTguOTM3NTMg&#10;NDcuMjA2MS04Ljg0MzggNDcuNDI0OC04Ljc4MTI3IDQ3LjU2NTQtOC43NSA0Ny42Mjc5LTguNzUg&#10;NDcuNzAwOC04Ljc1IDQ3Ljc1NTUtOC43NjMwMyA0Ny43OTItOC43ODkxIDQ3LjgyODUtOC44MTUx&#10;IDQ3Ljg3MjctOC44ODAyIDQ3LjkyNDgtOC45ODQ0TDQ4LjE0MzYtOC45ODQ0Wk00OS40NDkyLTEx&#10;Ljc2NTYgNDkuNDQ5Mi0xMi4wMzEyQzUwLjA4NDctMTEuNzA4MyA1MC42MTU5LTExLjMzMzMgNTEu&#10;MDQzLTEwLjkwNjIgNTEuNjU3Ni0xMC4yODEzIDUyLjEyOS05LjU1NDczIDUyLjQ1NzEtOC43MjY2&#10;IDUyLjc4NTItNy44OTg0NyA1Mi45NDkyLTcuMDMxMjcgNTIuOTQ5Mi02LjEyNSA1Mi45NDkyLTQu&#10;ODEyNDcgNTIuNjI2My0zLjYxNzE3IDUxLjk4MDUtMi41MzkxIDUxLjMzNDYtMS40NjA5NyA1MC40&#10;OTA5LTAuNjg3NTMzIDQ5LjQ0OTItMC4yMTg4TDQ5LjQ0OTItMC40NTMxQzQ5Ljk3MDEtMC43NDQ3&#10;NjcgNTAuMzk3Mi0xLjE0MDYgNTAuNzMwNS0xLjY0MDYgNTEuMDYzOC0yLjE0MDYgNTEuMzEzOC0y&#10;Ljc3MzQzIDUxLjQ4MDUtMy41MzkxIDUxLjY0NzItNC4zMDQ3IDUxLjczMDUtNS4xMDQxNyA1MS43&#10;MzA1LTUuOTM3NSA1MS43MzA1LTYuODQzNzcgNTEuNjU3Ni03LjY2NjY3IDUxLjUxMTctOC40MDYy&#10;IDUxLjQwNzYtOC45ODk1MyA1MS4yNzc0LTkuNDU4MyA1MS4xMjExLTkuODEyNSA1MC45NjQ4LTEw&#10;LjE2NjcgNTAuNzUzOS0xMC41MDUyIDUwLjQ4ODMtMTAuODI4MSA1MC4yMjI3LTExLjE1MSA0OS44&#10;NzYzLTExLjQ2MzUgNDkuNDQ5Mi0xMS43NjU2WiIgc3Ryb2tlPSJub25lIi8+PC9nPjxnIHN0cm9r&#10;ZT0iIzAwNzJCRCIgc3Ryb2tlLXdpZHRoPSIwLjgzMzMiIHN0cm9rZS1saW5lY2FwPSJidXR0IiBz&#10;dHJva2UtbGluZWpvaW49InJvdW5kIiBmaWxsPSIjMDA3MkJEIj48cGF0aCBkPSJNMzkzLjUgMTU4&#10;LjQyOCAzOTMuMTUgMTU4LjIwNCAzOTIuOCAxNTguODg5IDM5Mi40NSAxNTkuNTM1IDM5Mi4xIDE1&#10;OS43MTUgMzkxLjc1IDE2MC4zNDYgMzkxLjQgMTYwLjkyNiAzOTEuMDUgMTYwLjgzIDM5MC43IDE2&#10;MC41MjYgMzkwLjM1IDE2MC42MjYgMzkwIDE2MS42OTQgMzg5LjY1IDE2Mi43MjQgMzg5LjMgMTYy&#10;LjU4NSAzODguOTUgMTYxLjkyNiAzODguNiAxNjEuMzc1IDM4OC4yNSAxNjEuMDQzIDM4Ny45IDE2&#10;MC45NyAzODcuNTUgMTYwLjc4OCAzODcuMiAxNjAuNzA5IDM4Ni44NSAxNjAuNjc5IDM4Ni41IDE2&#10;MC4wNTYgMzg2LjE1IDE1OS42MTYgMzg1LjggMTYwLjAwNyAzODUuNDUgMTYxLjA3NSAzODUuMSAx&#10;NjIuNDk3IDM4NC43NSAxNjMuOTg1IDM4NC40IDE2Ni4wOTcgMzg0LjA1IDE2Ny4xMDggMzgzLjcg&#10;MTY2Ljk0NSAzODMuMzUgMTY2Ljk4NiAzODMgMTY4LjUzMiAzODIuNjUgMTY5Ljk0MyAzODIuMyAx&#10;NzAuNzIzIDM4MS45NSAxNzEuODI1IDM4MS42IDE3My41NTMgMzgxLjI1IDE3NC45MzUgMzgwLjkg&#10;MTc2LjA5OCAzODAuNTUgMTc3LjkyMyAzODAuMiAxODAuMDY2IDM3OS44NSAxODEuNjQzIDM3OS41&#10;IDE4Mi41ODMgMzc5LjE1IDE4My4yNDkgMzc4LjggMTg0LjIwNiAzNzguNDUgMTg0LjU0MiAzNzgu&#10;MSAxODQuOTY4IDM3Ny43NSAxODYuNjk0IDM3Ny40IDE4OC41MTEgMzc3LjA1IDE4OS4zNDIgMzc2&#10;LjcgMTg4Ljk1MiAzNzYuMzUgMTg4LjUxNCAzNzYgMTg4LjE0OSAzNzUuNjUgMTg3LjU5IDM3NS4z&#10;IDE4Ni44NjQgMzc0Ljk1IDE4Ny4wNzEgMzc0LjYgMTg4LjIxOCAzNzQuMjUgMTg4Ljc1OCAzNzMu&#10;OSAxODguNzgyIDM3My41NSAxODkuNDY5IDM3My4yIDE5MC41OTMgMzcyLjg1IDE5MS4zNjIgMzcy&#10;LjUgMTkxLjY0NCAzNzIuMTUgMTkyLjY0NCAzNzEuOCAxOTMuNjgxIDM3MS40NSAxOTMuODU2IDM3&#10;MS4xIDE5My41ODMgMzcwLjc1IDE5NC42NjcgMzcwLjQgMTk2LjU2NyAzNzAuMDUgMTk3LjIyNyAz&#10;NjkuNyAxOTYuODk2IDM2OS4zNSAxOTcuNTE5IDM2OSAxOTguODY5IDM2OC42NSAxOTkuMTE4IDM2&#10;OC4zIDE5OC41NzggMzY3Ljk1IDE5OC4xNjEgMzY3LjYgMTk3LjcwNyAzNjcuMjUgMTk3LjA2OCAz&#10;NjYuOSAxOTYuNTIgMzY2LjU1IDE5Ni44NjIgMzY2LjIgMTk2Ljk5MyAzNjUuODUgMTk2LjM3NSAz&#10;NjUuNSAxOTUuNDg4IDM2NS4xNSAxOTUuMzgzIDM2NC44IDE5NS40MDEgMzY0LjQ1IDE5NS4yNTYg&#10;MzY0LjEgMTk1LjA5MyAzNjMuNzUgMTk0Ljg4OSAzNjMuNCAxOTUuMjg3IDM2My4wNSAxOTUuNzgz&#10;IDM2Mi43IDE5NS42NjEgMzYyLjM1IDE5NS42NjcgMzYyIDE5NS44NzEgMzYxLjY1IDE5NS41NTMg&#10;MzYxLjMgMTk0LjgxOSAzNjAuOTUgMTk0LjEzNiAzNjAuNiAxOTMuMTQ3IDM2MC4yNSAxOTEuNDQ0&#10;IDM1OS45IDE4OS40MTUgMzU5LjU1IDE4OC40NTkgMzU5LjIgMTg4LjAwNyAzNTguODUgMTg2Ljc5&#10;OSAzNTguNSAxODUuMzY2IDM1OC4xNSAxODQuNTQ5IDM1Ny44IDE4My42OTIgMzU3LjQ1IDE4MS44&#10;MDYgMzU3LjEgMTgwLjU1MyAzNTYuNzUgMTc5Ljk0NCAzNTYuNCAxNzkuMjUgMzU2LjA1IDE3OC42&#10;MzIgMzU1LjcgMTc4LjI0MSAzNTUuMzUgMTc4LjI0OCAzNTUgMTc4LjcwNSAzNTQuNjUgMTc5LjM0&#10;OCAzNTQuMyAxNzkuNTU4IDM1My45NSAxNzkuNDI3IDM1My42IDE3OS4wNjggMzUzLjI1IDE3OC41&#10;OTIgMzUyLjkgMTc4LjU2IDM1Mi41NSAxNzguODk5IDM1Mi4yIDE3OS41MDcgMzUxLjg1IDE3OS45&#10;ODIgMzUxLjUgMTgwLjUyNCAzNTEuMTUgMTgxLjMyNyAzNTAuOCAxODEuOTE5IDM1MC40NSAxODIu&#10;MzcxIDM1MC4xIDE4My4wNTMgMzQ5Ljc1IDE4My42NzIgMzQ5LjQgMTgzLjgwMSAzNDkuMDUgMTg0&#10;LjE2MyAzNDguNyAxODUuMTk5IDM0OC4zNSAxODYuMzU2IDM0OCAxODcuNDE4IDM0Ny42NSAxODgu&#10;NTEgMzQ3LjMgMTg5LjcxMiAzNDYuOTUgMTkwLjUzNSAzNDYuNiAxOTAuOTIgMzQ2LjI1IDE5MS4x&#10;MDEgMzQ1LjkgMTkxLjAxMyAzNDUuNTUgMTkwLjc5IDM0NS4yIDE5MC4yODYgMzQ0Ljg1IDE5MC4w&#10;NjMgMzQ0LjUgMTkwLjIyIDM0NC4xNSAxOTAuNDY1IDM0My44IDE5MC41NTggMzQzLjQ1IDE5MC43&#10;NTMgMzQzLjEgMTkxLjQxNiAzNDIuNzUgMTkyLjQ3MyAzNDIuNCAxOTMuMjUgMzQyLjA1IDE5My44&#10;NzggMzQxLjcgMTk0LjQ5NSAzNDEuMzUgMTk0Ljc2OSAzNDEgMTk0Ljc4NiAzNDAuNjUgMTk1LjU0&#10;OCAzNDAuMyAxOTcuMjIzIDMzOS45NSAxOTguNzM1IDMzOS42IDE5OS40NzYgMzM5LjI1IDIwMC4x&#10;MyAzMzguOSAyMDEuMDI1IDMzOC41NSAyMDEuNjg5IDMzOC4yIDIwMi4zNTkgMzM3Ljg1IDIwMy42&#10;NzkgMzM3LjUgMjA1LjUzNiAzMzcuMTUgMjA3LjMxNSAzMzYuOCAyMDguNzEzIDMzNi40NSAyMTAu&#10;OTA2IDMzNi4xIDIxMy42NyAzMzUuNzUgMjE1Ljc1MSAzMzUuNCAyMTYuODYzIDMzNS4wNSAyMTgu&#10;MTg4IDMzNC43IDIxOS43MDUgMzM0LjM1IDIyMS4wOTIgMzM0IDIyMi40MyAzMzMuNjUgMjIzLjk0&#10;MiAzMzMuMyAyMjUuNTM4IDMzMi45NSAyMjYuOTExIDMzMi42IDIyNy44NjggMzMyLjI1IDIyOS4x&#10;NiAzMzEuOSAyMzAuNTM3IDMzMS41NSAyMzEuMjQ3IDMzMS4yIDIzMS4xNTYgMzMwLjg1IDIzMS41&#10;NSAzMzAuNSAyMzIuMjIzIDMzMC4xNSAyMzEuOTIxIDMyOS44IDIzMC42MjIgMzI5LjQ1IDIyOS40&#10;NTMgMzI5LjEgMjI4LjM2MyAzMjguNzUgMjI2LjM4OSAzMjguNCAyMjQuMDcyIDMyOC4wNSAyMjEu&#10;OTE1IDMyNy43IDIyMC4wNCAzMjcuMzUgMjE4LjE4OSAzMjcgMjE2LjI4MiAzMjYuNjUgMjE1LjM3&#10;NyAzMjYuMyAyMTQuNzA2IDMyNS45NSAyMTMuNzQzIDMyNS42IDIxMi43NDIgMzI1LjI1IDIxMi44&#10;NSAzMjQuOSAyMTMuOTk0IDMyNC41NSAyMTQuMzk0IDMyNC4yIDIxMy44ODggMzIzLjg1IDIxNC4w&#10;MTIgMzIzLjUgMjE0LjY3MyAzMjMuMTUgMjE0Ljc0MyAzMjIuOCAyMTQuMzg5IDMyMi40NSAyMTQu&#10;MTM5IDMyMi4xIDIxMy43NDggMzIxLjc1IDIxMy4wNTEgMzIxLjQgMjEyLjM3MiAzMjEuMDUgMjEx&#10;LjU2MiAzMjAuNyAyMTAuODQ1IDMyMC4zNSAyMTAuNjM0IDMyMCAyMTAuNzM0IDMxOS42NSAyMTAu&#10;NDI2IDMxOS4zIDIwOS44NjUgMzE4Ljk1IDIwOS43MzIgMzE4LjYgMjEwLjA1MiAzMTguMjUgMjEw&#10;LjM1OCAzMTcuOSAyMTAuNjExIDMxNy41NSAyMTAuODQ2IDMxNy4yIDIxMC45MjQgMzE2Ljg1IDIx&#10;MC42OCAzMTYuNSAyMTAuMzExIDMxNi4xNSAyMDkuODUzIDMxNS44IDIwOS4zMzMgMzE1LjQ1IDIw&#10;OC44ODIgMzE1LjEgMjA4LjcxOCAzMTQuNzUgMjA4LjY3OSAzMTQuNCAyMDguNDM2IDMxNC4wNSAy&#10;MDguNDI4IDMxMy43IDIwOC42OTUgMzEzLjM1IDIwOC44MzMgMzEzIDIwOC43NTYgMzEyLjY1IDIw&#10;OS4xNTkgMzEyLjMgMjA5Ljg3OSAzMTEuOTUgMjEwLjMzNyAzMTEuNiAyMTAuNzU4IDMxMS4yNSAy&#10;MTEuMjc4IDMxMC45IDIxMS44ODEgMzEwLjU1IDIxMi42NzggMzEwLjIgMjEzLjYyMSAzMDkuODUg&#10;MjE0LjQzNiAzMDkuNSAyMTQuOTQ3IDMwOS4xNSAyMTUuMDc1IDMwOC44IDIxNC44IDMwOC40NSAy&#10;MTQuNzM1IDMwOC4xIDIxNS4xMiAzMDcuNzUgMjE1LjQ5MiAzMDcuNCAyMTUuNjk0IDMwNy4wNSAy&#10;MTYuMjc0IDMwNi43IDIxNy4wMzEgMzA2LjM1IDIxNy40NzIgMzA2IDIxNy45NzUgMzA1LjY1IDIx&#10;OS4wMzcgMzA1LjMgMjIwLjAzMyAzMDQuOTUgMjIwLjQ2OSAzMDQuNiAyMjAuNTM3IDMwNC4yNSAy&#10;MjAuNjEgMzAzLjkgMjIwLjU5NCAzMDMuNTUgMjIwLjQyOCAzMDMuMiAyMjAuMzExIDMwMi44NSAy&#10;MjAuNTI0IDMwMi41IDIyMC41NzIgMzAyLjE1IDIyMC4xNjIgMzAxLjggMjE5LjQyOCAzMDEuNDUg&#10;MjE5LjI5MSAzMDEuMSAyMTkuNDI0IDMwMC43NSAyMTkuNzU4IDMwMC40IDIxOS45OTQgMzAwLjA1&#10;IDIxOS45NTMgMjk5LjcgMjE5Ljk1MyAyOTkuMzUgMjE5Ljk0NCAyOTkgMjIwLjIyOCAyOTguNjUg&#10;MjIwLjUzMiAyOTguMyAyMjAuNTQ1IDI5Ny45NSAyMjAuMzA2IDI5Ny42IDIyMC40MjggMjk3LjI1&#10;IDIxOS43MDIgMjk2LjkgMjE5LjE1NyAyOTYuNTUgMjE5LjAwOCAyOTYuMiAyMTkuNDggMjk1Ljg1&#10;IDIyMC4yMDYgMjk1LjUgMjIwLjg5NyAyOTUuMTUgMjIyLjA4OCAyOTQuOCAyMjMuNDkxIDI5NC40&#10;NSAyMjUuMDQ2IDI5NC4xIDIyNi4wNzQgMjkzLjc1IDIyNS43NTMgMjkzLjQgMjI0LjMzMSAyOTMu&#10;MDUgMjIzLjU1MSAyOTIuNyAyMjIuMzIyIDI5Mi4zNSAyMTkuOTUzIDI5MiAyMTguMDA0IDI5MS42&#10;NSAyMTYuNTIyIDI5MS4zIDIxNS4zNzUgMjkwLjk1IDIxNC42OTEgMjkwLjYgMjE0LjM0NyAyOTAu&#10;MjUgMjE0LjMyNCAyODkuOSAyMTMuNTYyIDI4OS41NSAyMTIuNzE3IDI4OS4yIDIxMS41NiAyODgu&#10;ODUgMjEwLjQ5IDI4OC41IDIwOS40NTEgMjg4LjE1IDIwOC4yMzUgMjg3LjggMjA3LjEyOCAyODcu&#10;NDUgMjA1Ljg2MiAyODcuMSAyMDMuOTcyIDI4Ni43NSAyMDEuOTQzIDI4Ni40IDIwMC41MDQgMjg2&#10;LjA1IDE5OC41MSAyODUuNyAxOTYuMDkxIDI4NS4zNSAxOTQuMDAzIDI4NSAxOTIuNzI0IDI4NC42&#10;NSAxOTEuOTAzIDI4NC4zIDE5MS4xMzMgMjgzLjk1IDE5MC41NDIgMjgzLjYgMTkwLjgzNCAyODMu&#10;MjUgMTkxLjcxIDI4Mi45IDE5My4zMDEgMjgyLjU1IDE5Ni4xMTQgMjgyLjIgMTk5LjczMSAyODEu&#10;ODUgMjAzLjQyMiAyODEuNSAyMDYuOTM0IDI4MS4xNSAyMDkuNDUgMjgwLjggMjEwLjU3OSAyODAu&#10;NDUgMjEwLjkwNCAyODAuMSAyMTAuNjM2IDI3OS43NSAyMDkuNDY4IDI3OS40IDIwOC4xNSAyNzku&#10;MDUgMjA2Ljk0MSAyNzguNyAyMDUuNTU4IDI3OC4zNSAyMDMuODU0IDI3OCAyMDEuOTQyIDI3Ny42&#10;NSAyMDAuNjYyIDI3Ny4zIDE5OS44IDI3Ni45NSAxOTguNDYzIDI3Ni42IDE5Ni42OTEgMjc2LjI1&#10;IDE5NS4wNzggMjc1LjkgMTkzLjgyNyAyNzUuNTUgMTkyLjQ1NiIgZmlsbD0ibm9uZSIgZmlsbC1y&#10;dWxlPSJldmVub2RkIi8+PHBhdGggZD0iTTI3NC41IDE3Ni40ODQgMjc0Ljg1IDE3NS40NTEgMjc1&#10;LjIgMTc1LjM0IDI3NS41NSAxNzUuMjQ0IDI3NS45IDE3NC41NDUgMjc2LjI1IDE3NC4zODIgMjc2&#10;LjYgMTc0LjExIDI3Ni45NSAxNzMuMjE5IDI3Ny4zIDE3Mi4yMDYgMjc3LjY1IDE3MS40NjEgMjc4&#10;IDE3MS41NjcgMjc4LjM1IDE3MS42NDMgMjc4LjcgMTcwLjY1MiAyNzkuMDUgMTY5LjExMyAyNzku&#10;NCAxNjcuNjczIDI3OS43NSAxNjYuNTQxIDI4MC4xIDE2NS42ODkgMjgwLjQ1IDE2NC43MDkgMjgw&#10;LjggMTYzLjY3MSAyODEuMTUgMTYyLjc2MiAyODEuNSAxNjEuNDggMjgxLjg1IDE2MC4zMDQgMjgy&#10;LjIgMTU5Ljk1OCAyODIuNTUgMTYwLjMwOCAyODIuOSAxNjAuODQ0IDI4My4yNSAxNjEuMzIyIDI4&#10;My42IDE2Mi4yNTIgMjgzLjk1IDE2Mi40MjkgMjg0LjMgMTYxLjg4MyAyODQuNjUgMTYxLjQ2NyAy&#10;ODUgMTYyLjAyNiAyODUuMzUgMTYyLjQgMjg1LjcgMTYyLjE5MSAyODYuMDUgMTYyLjIxNiAyODYu&#10;NCAxNjIuNjUyIDI4Ni43NSAxNjIuODg0IDI4Ny4xIDE2My4xNDYgMjg3LjQ1IDE2My44MyAyODcu&#10;OCAxNjQuNjk1IDI4OC4xNSAxNjUuMTQxIDI4OC41IDE2NS4yNjggMjg4Ljg1IDE2NS4zMiAyODku&#10;MiAxNjUuNTY5IDI4OS41NSAxNjUuNjU1IDI4OS45IDE2NS44MjMgMjkwLjI1IDE2Ni41NTEgMjkw&#10;LjYgMTY3LjMzIDI5MC45NSAxNjcuNjM4IDI5MS4zIDE2Ny40MzYgMjkxLjY1IDE2Ny4zODkgMjky&#10;IDE2Ny40MSAyOTIuMzUgMTY3LjI5MSAyOTIuNyAxNjcuMjI3IDI5My4wNSAxNjcuNTQyIDI5My40&#10;IDE2OC4xNzUgMjkzLjc1IDE2OC41ODIgMjk0LjEgMTY4Ljg3MyAyOTQuNDUgMTY5LjY4NSAyOTQu&#10;OCAxNzAuNjQ2IDI5NS4xNSAxNzEuNDQ2IDI5NS41IDE3Mi4yMTggMjk1Ljg1IDE3My4yOTcgMjk2&#10;LjIgMTc0LjIzIDI5Ni41NSAxNzQuNjk3IDI5Ni45IDE3NC45NjYgMjk3LjI1IDE3NS44NzEgMjk3&#10;LjYgMTc3LjE3OSAyOTcuOTUgMTc3Ljk1IDI5OC4zIDE3OC4zNzYgMjk4LjY1IDE3OS40MDEgMjk5&#10;IDE4MC43NTcgMjk5LjM1IDE4MS41ODIgMjk5LjcgMTgyLjA3NCAzMDAuMDUgMTgyLjczOCAzMDAu&#10;NCAxODMuMjM3IDMwMC43NSAxODMuNzA5IDMwMS4xIDE4NC41MTYgMzAxLjQ1IDE4NS43NCAzMDEu&#10;OCAxODYuNzE5IDMwMi4xNSAxODcuMTQxIDMwMi41IDE4Ny4zMiAzMDIuODUgMTg3Ljk0MyAzMDMu&#10;MiAxODguNDcgMzAzLjU1IDE4OS4xMzkgMzAzLjkgMTkwLjEwNyAzMDQuMjUgMTkwLjc2MyAzMDQu&#10;NiAxOTEuMzMyIDMwNC45NSAxOTIuMTM5IDMwNS4zIDE5Mi44MTIgMzA1LjY1IDE5My4zMzEgMzA2&#10;IDE5My43OTkgMzA2LjM1IDE5NC4xODEgMzA2LjcgMTk0LjE3OCAzMDcuMDUgMTkzLjc5OSAzMDcu&#10;NCAxOTMuMjgzIDMwNy43NSAxOTIuNTg1IDMwOC4xIDE5MS43MTIgMzA4LjQ1IDE5MS42MjggMzA4&#10;LjggMTkxLjY3IDMwOS4xNSAxOTAuOTcyIDMwOS41IDE5MC4wMTcgMzA5Ljg1IDE4OS4yMDUgMzEw&#10;LjIgMTg4LjE2NCAzMTAuNTUgMTg2LjQ1OSAzMTAuOSAxODUuNjk4IDMxMS4yNSAxODUuODA2IDMx&#10;MS42IDE4NS44NTcgMzExLjk1IDE4Ni4wMDcgMzEyLjMgMTg2LjUwMiAzMTIuNjUgMTg3LjIwOSAz&#10;MTMgMTg4LjIwMSAzMTMuMzUgMTg5LjYxOSAzMTMuNyAxOTAuNTQ2IDMxNC4wNSAxOTAuNzIxIDMx&#10;NC40IDE5MC4zNDEgMzE0Ljc1IDE4OS43MDEgMzE1LjEgMTg5LjM5OSAzMTUuNDUgMTg5LjEgMzE1&#10;LjggMTg4LjYxMSAzMTYuMTUgMTg4LjIwNCAzMTYuNSAxODguMjE4IDMxNi44NSAxODguMjAyIDMx&#10;Ny4yIDE4Ny42MjQgMzE3LjU1IDE4Ny4zMjQgMzE3LjkgMTg3LjQxIDMxOC4yNSAxODcuNDAyIDMx&#10;OC42IDE4Ni45OTEgMzE4Ljk1IDE4Ny40MTMgMzE5LjMgMTg4Ljc1NCAzMTkuNjUgMTg5Ljk5MiAz&#10;MjAgMTkxLjA2NSAzMjAuMzUgMTkyLjUyNSAzMjAuNyAxOTQuMjQ1IDMyMS4wNSAxOTUuMDg4IDMy&#10;MS40IDE5NS4wOTMgMzIxLjc1IDE5NS4xMjkgMzIyLjEgMTk1LjA1MSAzMjIuNDUgMTk0LjUxOCAz&#10;MjIuOCAxOTMuNTUzIDMyMy4xNSAxOTMuMDQyIDMyMy41IDE5Mi45NzIgMzIzLjg1IDE5Mi45MDkg&#10;MzI0LjIgMTkyLjMyNyAzMjQuNTUgMTkyIDMyNC45IDE5Mi40NTEgMzI1LjI1IDE5Mi44NDQgMzI1&#10;LjYgMTkyLjg1NyAzMjUuOTUgMTkzLjE0OCAzMjYuMyAxOTMuNDEyIDMyNi42NSAxOTMuMTcgMzI3&#10;IDE5Mi42NDEgMzI3LjM1IDE5Mi44ODMgMzI3LjcgMTkzLjk2NiAzMjguMDUgMTk0LjU3OSAzMjgu&#10;NCAxOTQuMzMzIDMyOC43NSAxOTQuMTIxIDMyOS4xIDE5NC4yMzQgMzI5LjQ1IDE5NC4yNzkgMzI5&#10;LjggMTk0LjM2NyAzMzAuMTUgMTk1LjAzMyAzMzAuNSAxOTYuMjg1IDMzMC44NSAxOTYuOTQ3IDMz&#10;MS4yIDE5Ny4zNjEgMzMxLjU1IDE5OC40NiAzMzEuOSAxOTkuOTEzIDMzMi4yNSAyMDAuNzYxIDMz&#10;Mi42IDIwMC43NDIgMzMyLjk1IDIwMC44NjEgMzMzLjMgMjAxLjYyNiAzMzMuNjUgMjAyLjU3OSAz&#10;MzQgMjAzLjY5IDMzNC4zNSAyMDUuMTY1IDMzNC43IDIwNi42MzMgMzM1LjA1IDIwNy44NDUgMzM1&#10;LjQgMjA4LjQ5OSAzMzUuNzUgMjA5LjUwMyAzMzYuMSAyMTAuNzM1IDMzNi40NSAyMTEuNDg3IDMz&#10;Ni44IDIxMi4yNjYgMzM3LjE1IDIxMy41NzUgMzM3LjUgMjE0LjkxNSAzMzcuODUgMjE1Ljc3OCAz&#10;MzguMiAyMTUuOTUzIDMzOC41NSAyMTUuOTY4IDMzOC45IDIxNS4zOTggMzM5LjI1IDIxMy41MTUg&#10;MzM5LjYgMjExLjU0MiAzMzkuOTUgMjA5Ljk3OCAzNDAuMyAyMDguMjY4IDM0MC42NSAyMDYuNzc3&#10;IDM0MSAyMDUuNDg3IDM0MS4zNSAyMDQuNzUzIDM0MS43IDIwNC41MjUgMzQyLjA1IDIwNC4xNjcg&#10;MzQyLjQgMjAzLjk3MiAzNDIuNzUgMjA0LjM3IDM0My4xIDIwNS43MzEgMzQzLjQ1IDIwNi43ODEg&#10;MzQzLjggMjA2LjkzNiAzNDQuMTUgMjA3LjU3NSAzNDQuNSAyMDguODM5IDM0NC44NSAyMDkuNTE1&#10;IDM0NS4yIDIwOS41OTMgMzQ1LjU1IDIwOS44OCAzNDUuOSAyMTAuMDc0IDM0Ni4yNSAyMDkuODEy&#10;IDM0Ni42IDIwOS4xNzMgMzQ2Ljk1IDIwOC40MzggMzQ3LjMgMjA3Ljc5MSAzNDcuNjUgMjA3Ljg4&#10;MyAzNDggMjA4LjQ0NCAzNDguMzUgMjA4LjQyOCAzNDguNyAyMDguMTk0IDM0OS4wNSAyMDguNTg2&#10;IDM0OS40IDIwOS40NzggMzQ5Ljc1IDIxMC4zNiAzNTAuMSAyMTEuMDA5IDM1MC40NSAyMTEuNzQy&#10;IDM1MC44IDIxMi41MiAzNTEuMTUgMjEyLjg0MSAzNTEuNSAyMTIuNTIgMzUxLjg1IDIxMS44OSAz&#10;NTIuMiAyMTEuMTYyIDM1Mi41NSAyMTAuMzk0IDM1Mi45IDIwOS43NDkgMzUzLjI1IDIwOS4yNzkg&#10;MzUzLjYgMjA4LjczOCAzNTMuOTUgMjA4LjgxMSAzNTQuMyAyMDkuMTI5IDM1NC42NSAyMDguOTkg&#10;MzU1IDIwOC43MSAzNTUuMzUgMjA5LjAwNSAzNTUuNyAyMDkuNjA4IDM1Ni4wNSAyMDkuNjUyIDM1&#10;Ni40IDIwOS42NjYgMzU2Ljc1IDIwOS45NjEgMzU3LjEgMjEwLjI2OCAzNTcuNDUgMjExLjAzMSAz&#10;NTcuOCAyMTIuMzA4IDM1OC4xNSAyMTMuNzQzIDM1OC41IDIxNC43MzYgMzU4Ljg1IDIxNS4yNzUg&#10;MzU5LjIgMjE1LjI1OCAzNTkuNTUgMjE1LjMwOSAzNTkuOSAyMTUuNTA4IDM2MC4yNSAyMTUuNDg4&#10;IDM2MC42IDIxNS40NTIgMzYwLjk1IDIxNS45MjcgMzYxLjMgMjE2Ljc0MiAzNjEuNjUgMjE3LjE0&#10;MSAzNjIgMjE3LjYxNyAzNjIuMzUgMjE4LjM2MSAzNjIuNyAyMTguOTkzIDM2My4wNSAyMTkuMTEz&#10;IDM2My40IDIxOC45ODEgMzYzLjc1IDIxOC44MDkgMzY0LjEgMjE4Ljc0NiAzNjQuNDUgMjE4LjU4&#10;NyAzNjQuOCAyMTguNTMzIDM2NS4xNSAyMTguNTc0IDM2NS41IDIxOC40NyAzNjUuODUgMjE4LjAy&#10;NCAzNjYuMiAyMTcuNjA2IDM2Ni41NSAyMTcuNTk5IDM2Ni45IDIxNy45NTkgMzY3LjI1IDIxOC40&#10;NCAzNjcuNiAyMTguODM1IDM2Ny45NSAyMTguODggMzY4LjMgMjE4Ljk3MSAzNjguNjUgMjE5LjA2&#10;MSAzNjkgMjE5LjIyNCAzNjkuMzUgMjE5LjMyNCAzNjkuNyAyMTkuMTQgMzcwLjA1IDIxOC41NzQg&#10;MzcwLjQgMjE4LjQ2MyAzNzAuNzUgMjE3LjcwNyAzNzEuMSAyMTYuOTQ5IDM3MS40NSAyMTYuNjUx&#10;IDM3MS44IDIxNy4wMjcgMzcyLjE1IDIxNy44MzcgMzcyLjUgMjE4LjgyNSAzNzIuODUgMjIwLjMw&#10;MSAzNzMuMiAyMjEuOTIgMzczLjU1IDIyMy45MjQgMzczLjkgMjI1LjU0MiAzNzQuMjUgMjI1LjUx&#10;NiAzNzQuNiAyMjQuNjYzIDM3NC45NSAyMjQuNjMxIDM3NS4zIDIyNC4wMjUgMzc1LjY1IDIyMi4z&#10;MiAzNzYgMjIwLjkxNSAzNzYuMzUgMjIwLjIxNiAzNzYuNyAyMTkuODcxIDM3Ny4wNSAyMTkuMzY3&#10;IDM3Ny40IDIxOC45NjggMzc3Ljc1IDIxOC45NDkgMzc4LjEgMjE4LjM3MSAzNzguNDUgMjE3LjQ0&#10;MiAzNzguOCAyMTYuMTQyIDM3OS4xNSAyMTUuMDQzIDM3OS41IDIxNC4zOTcgMzc5Ljg1IDIxMy42&#10;NzMgMzgwLjIgMjEzLjM2NSAzODAuNTUgMjEyLjg3IDM4MC45IDIxMS44NzMgMzgxLjI1IDIxMC4z&#10;MzggMzgxLjYgMjA4Ljk5MiAzODEuOTUgMjA3LjEyOCAzODIuMyAyMDUuMDA5IDM4Mi42NSAyMDMu&#10;MDczIDM4MyAyMDEuNTQ5IDM4My4zNSAyMDAuNjMyIDM4My43IDE5OS43NzMgMzg0LjA1IDE5OC45&#10;ODEgMzg0LjQgMTk5LjA3NiAzODQuNzUgMTk5LjcwMSAzODUuMSAyMDAuOTg4IDM4NS40NSAyMDMu&#10;MDE5IDM4NS44IDIwNS43MjIgMzg2LjE1IDIwOC4yOTIgMzg2LjUgMjEwLjQyMyAzODYuODUgMjEx&#10;LjYzMyAzODcuMiAyMTEuNzEyIDM4Ny41NSAyMTEuNDA3IDM4Ny45IDIxMC43NzkgMzg4LjI1IDIw&#10;OS42MDcgMzg4LjYgMjA4LjE5MSAzODguOTUgMjA2LjgyNCAzODkuMyAyMDUuMzQ0IDM4OS42NSAy&#10;MDMuNjQ2IDM5MCAyMDEuNjU2IDM5MC4zNSAxOTkuOTk3IDM5MC43IDE5OC43NDYgMzkxLjA1IDE5&#10;Ny4xMTYgMzkxLjQgMTk1LjE4NyAzOTEuNzUgMTkzLjU4MyAzOTIuMSAxOTIuMjQzIDM5Mi40NSAx&#10;OTAuNzkzIiBzdHJva2U9IiNEOTUzMTkiIGZpbGw9Im5vbmUiIGZpbGwtcnVsZT0iZXZlbm9kZCIv&#10;PjxwYXRoIGQ9Ik0yNzQuNSAyMTAuODMxIDI3NC44NSAyMDkuMzE4IDI3NS4yIDIwOS40NjggMjc1&#10;LjU1IDIwOS4zMTEgMjc1LjkgMjA4LjQyIDI3Ni4yNSAyMDguMjM1IDI3Ni42IDIwOC4zNTYgMjc2&#10;Ljk1IDIwNy4xNyAyNzcuMyAyMDUuNTg1IDI3Ny42NSAyMDQuNzE4IDI3OCAyMDQuOTA2IDI3OC4z&#10;NSAyMDQuNjAyIDI3OC43IDIwMy40OCAyNzkuMDUgMjAyLjcxNCAyNzkuNCAyMDIuMTkzIDI3OS43&#10;NSAyMDEuMTAzIDI4MC4xIDIwMC4zMDEgMjgwLjQ1IDIwMC42OTkgMjgwLjggMjAxLjYxOSAyODEu&#10;MTUgMjAxLjM3NyAyODEuNSAyMDAuMzE0IDI4MS44NSAyMDAuMTI1IDI4Mi4yIDIwMC40NjUgMjgy&#10;LjU1IDIwMC43NDYgMjgyLjkgMjAxLjI5NCAyODMuMjUgMjAyLjQ2OCAyODMuNiAyMDMuOCAyODMu&#10;OTUgMjAzLjQ3IDI4NC4zIDIwMS41NDUgMjg0LjY1IDIwMC42OTkgMjg1IDIwMC44NzcgMjg1LjM1&#10;IDIwMC4wOTEgMjg1LjcgMTk4Ljg1NyAyODYuMDUgMTk5LjEyNSAyODYuNCAyMDAuMzAyIDI4Ni43&#10;NSAyMDAuNDQ1IDI4Ny4xIDIwMC40MzYgMjg3LjQ1IDIwMS40MDIgMjg3LjggMjAzLjI1OCAyODgu&#10;MTUgMjA0LjEzMyAyODguNSAyMDMuNjU2IDI4OC44NSAyMDMuODMzIDI4OS4yIDIwNC43NjYgMjg5&#10;LjU1IDIwNC4zMjkgMjg5LjkgMjAzLjY3MiAyOTAuMjUgMjA0LjA4NSAyOTAuNiAyMDQuNjk3IDI5&#10;MC45NSAyMDQuNDg3IDI5MS4zIDIwNC4wOTMgMjkxLjY1IDIwMy45OCAyOTIgMjA0LjQ3OCAyOTIu&#10;MzUgMjA0LjA3MiAyOTIuNyAyMDMuMzk5IDI5My4wNSAyMDMuNzkxIDI5My40IDIwNC43MTIgMjkz&#10;Ljc1IDIwNS4zMDIgMjk0LjEgMjA1LjI1MSAyOTQuNDUgMjA1LjYxNCAyOTQuOCAyMDUuODY4IDI5&#10;NS4xNSAyMDUuNDc2IDI5NS41IDIwNC44OTMgMjk1Ljg1IDIwNC42ODYgMjk2LjIgMjA0LjMzNSAy&#10;OTYuNTUgMjAyLjk3NiAyOTYuOSAyMDAuNjA0IDI5Ny4yNSAxOTkuMjc4IDI5Ny42IDE5OC43ODQg&#10;Mjk3Ljk1IDE5Ny42ODcgMjk4LjMgMTk2LjAxOCAyOTguNjUgMTk1LjI2MyAyOTkgMTk1LjE4NCAy&#10;OTkuMzUgMTk1LjAwMiAyOTkuNyAxOTQuNTg5IDMwMC4wNSAxOTQuMjk5IDMwMC40IDE5My42OTEg&#10;MzAwLjc1IDE5My4yNzYgMzAxLjEgMTkzLjc1MyAzMDEuNDUgMTk0LjY1MyAzMDEuOCAxOTQuODgz&#10;IDMwMi4xNSAxOTQuMjcxIDMwMi41IDE5My4zNzkgMzAyLjg1IDE5Mi44ODYgMzAzLjIgMTkyLjMx&#10;MiAzMDMuNTUgMTkyLjI3MyAzMDMuOSAxOTIuNjY1IDMwNC4yNSAxOTIuMjM3IDMwNC42IDE5MS40&#10;MjQgMzA0Ljk1IDE5MC45NTMgMzA1LjMgMTkwLjc1MiAzMDUuNjUgMTkwLjUyNSAzMDYgMTkwLjIz&#10;MyAzMDYuMzUgMTkwLjAzNiAzMDYuNyAxODkuOTM1IDMwNy4wNSAxODkuNzE1IDMwNy40IDE4OS41&#10;MzQgMzA3Ljc1IDE4OS40NiAzMDguMSAxODkuNDAyIDMwOC40NSAxODkuNzYyIDMwOC44IDE4OS45&#10;NjMgMzA5LjE1IDE4OS41MTggMzA5LjUgMTg4Ljg2NyAzMDkuODUgMTg4LjQ0NiAzMTAuMiAxODcu&#10;OTYgMzEwLjU1IDE4Ni45NzcgMzEwLjkgMTg2LjUxIDMxMS4yNSAxODYuMzM5IDMxMS42IDE4NS45&#10;OTUgMzExLjk1IDE4NS43NDQgMzEyLjMgMTg1Ljc2OCAzMTIuNjUgMTg1Ljg2MSAzMTMgMTg1Ljk5&#10;NSAzMTMuMzUgMTg2LjQxNiAzMTMuNyAxODYuODQgMzE0LjA1IDE4Ni42NjYgMzE0LjQgMTg2LjE0&#10;OCAzMTQuNzUgMTg1LjgyMyAzMTUuMSAxODYuMDUzIDMxNS40NSAxODYuMTcgMzE1LjggMTg2LjE2&#10;MyAzMTYuMTUgMTg2LjU0MSAzMTYuNSAxODYuOTk5IDMxNi44NSAxODcuMDAzIDMxNy4yIDE4Ni40&#10;NiAzMTcuNTUgMTg2LjU0MSAzMTcuOSAxODcuMjM0IDMxOC4yNSAxODcuNTM0IDMxOC42IDE4Ny41&#10;ODcgMzE4Ljk1IDE4OC4yNzEgMzE5LjMgMTg5LjM0NSAzMTkuNjUgMTkwLjI1MSAzMjAgMTkwLjgw&#10;NCAzMjAuMzUgMTkxLjg0NSAzMjAuNyAxOTMuMTI1IDMyMS4wNSAxOTQuMTE4IDMyMS40IDE5NC44&#10;MDcgMzIxLjc1IDE5NS42MzcgMzIyLjEgMTk2Ljg5IDMyMi40NSAxOTcuOTY3IDMyMi44IDE5OC45&#10;MjcgMzIzLjE1IDE5OS45MjYgMzIzLjUgMjAyLjE0OCAzMjMuODUgMjAzLjE2NSAzMjQuMiAyMDMu&#10;Nzc4IDMyNC41NSAyMDQuMjM1IDMyNC45IDIwNC44NDQgMzI1LjI1IDIwNC43OTIgMzI1LjYgMjA0&#10;LjU1MyAzMjUuOTUgMjA0LjkyMiAzMjYuMyAyMDUuNDU2IDMyNi42NSAyMDUuNTY0IDMyNyAyMDUu&#10;NjE4IDMyNy4zNSAyMDUuNTcyIDMyNy43IDIwNS43MjUgMzI4LjA1IDIwNS4zMDkgMzI4LjQgMjA0&#10;LjQ4MiAzMjguNzUgMjA0LjA2OCAzMjkuMSAyMDQuMjIgMzI5LjQ1IDIwNC43MjMgMzI5LjggMjA1&#10;LjY0NSAzMzAuMTUgMjA3LjIxNiAzMzAuNSAyMDguODg4IDMzMC44NSAyMDkuNTExIDMzMS4yIDIw&#10;OS42NTIgMzMxLjU1IDIwOS43NTUgMzMxLjkgMjA5LjIzMSAzMzIuMjUgMjA3Ljk0IDMzMi42IDIw&#10;Ni4yNjIgMzMyLjk1IDIwNC41MzEgMzMzLjMgMjAzLjM2MiAzMzMuNjUgMjAzLjIgMzM0IDIwMy45&#10;MzYgMzM0LjM1IDIwNS4wNjEgMzM0LjcgMjA1LjYzIDMzNS4wNSAyMDUuOTA1IDMzNS40IDIwNS41&#10;NiAzMzUuNzUgMjA1LjU4NiAzMzYuMSAyMDUuODgzIDMzNi40NSAyMDYuNDkzIDMzNi44IDIwNy40&#10;MTggMzM3LjE1IDIwOC4xNDcgMzM3LjUgMjA4LjY0OCAzMzcuODUgMjA5LjI3IDMzOC4yIDIwOS44&#10;MTMgMzM4LjU1IDIwOS43ODIgMzM4LjkgMjA5LjAzOCAzMzkuMjUgMjA3LjU3NyAzMzkuNiAyMDYu&#10;MTQzIDMzOS45NSAyMDUuMDc2IDM0MC4zIDIwMy45MjQgMzQwLjY1IDIwMi44OTMgMzQxIDIwMS45&#10;NTggMzQxLjM1IDIwMS4yMjMgMzQxLjcgMjAwLjg3MiAzNDIuMDUgMjAwLjYwNiAzNDIuNCAyMDAu&#10;NTU5IDM0Mi43NSAyMDAuNDQzIDM0My4xIDIwMC40OTEgMzQzLjQ1IDIwMC4yNzEgMzQzLjggMTk5&#10;Ljc5MSAzNDQuMTUgMTk5LjM5NyAzNDQuNSAxOTkuMDM0IDM0NC44NSAxOTguNzg0IDM0NS4yIDE5&#10;OC43IDM0NS41NSAxOTguMzkxIDM0NS45IDE5Ny43MDIgMzQ2LjI1IDE5Ny40NjUgMzQ2LjYgMTk3&#10;LjUxMSAzNDYuOTUgMTk3LjAzOSAzNDcuMyAxOTYuNjE1IDM0Ny42NSAxOTcuMSAzNDggMTk3Ljc2&#10;MyAzNDguMzUgMTk3LjkzOCAzNDguNyAxOTcuODM1IDM0OS4wNSAxOTguMTk4IDM0OS40IDE5OS4x&#10;MDMgMzQ5Ljc1IDE5OS45MDEgMzUwLjEgMjAwLjQ2NyAzNTAuNDUgMjAxLjAwNSAzNTAuOCAyMDEu&#10;Mzg1IDM1MS4xNSAyMDEuNSAzNTEuNSAyMDEuNzc5IDM1MS44NSAyMDIuMzEyIDM1Mi4yIDIwMi43&#10;OTUgMzUyLjU1IDIwMy4yMjMgMzUyLjkgMjA0LjAxMiAzNTMuMjUgMjA0LjY1OCAzNTMuNiAyMDUu&#10;MTU2IDM1My45NSAyMDUuMzA1IDM1NC4zIDIwNS43MjIgMzU0LjY1IDIwNi40MjQgMzU1IDIwNi45&#10;NjUgMzU1LjM1IDIwNy41NjggMzU1LjcgMjA4LjQ0NCAzNTYuMDUgMjA5Ljg2MyAzNTYuNCAyMTEu&#10;MTA0IDM1Ni43NSAyMTIuMDg5IDM1Ny4xIDIxMy4xMTEgMzU3LjQ1IDIxMy42NTEgMzU3LjggMjEz&#10;LjUzMiAzNTguMTUgMjEyLjgwOCAzNTguNSAyMTIuMDggMzU4Ljg1IDIxMS40MDQgMzU5LjIgMjEw&#10;Ljc1NyAzNTkuNTUgMjEwLjIzIDM1OS45IDIxMC4wMjkgMzYwLjI1IDIxMC42OTMgMzYwLjYgMjEx&#10;LjAzMSAzNjAuOTUgMjExLjE0NiAzNjEuMyAyMTAuNzg2IDM2MS42NSAyMDkuOTY3IDM2MiAyMDku&#10;NzczIDM2Mi4zNSAyMTAuMzU2IDM2Mi43IDIxMS4xNDggMzYzLjA1IDIxMS4zMDkgMzYzLjQgMjEy&#10;LjAxOCAzNjMuNzUgMjEzLjEgMzY0LjEgMjEzLjM2MiAzNjQuNDUgMjEyLjc4MSAzNjQuOCAyMTEu&#10;NjI2IDM2NS4xNSAyMTAuMzkzIDM2NS41IDIwOS4zMzMgMzY1Ljg1IDIwNy43OTIgMzY2LjIgMjA1&#10;Ljg2MiAzNjYuNTUgMjA0LjQ0OCAzNjYuOSAyMDMuOTQxIDM2Ny4yNSAyMDQuMDkyIDM2Ny42IDIw&#10;NC4zNTkgMzY3Ljk1IDIwNC44NSAzNjguMyAyMDUuNDM2IDM2OC42NSAyMDUuNTAzIDM2OSAyMDUu&#10;MTEzIDM2OS4zNSAyMDQuNjI0IDM2OS43IDIwNC4wNTEgMzcwLjA1IDIwMy4zMjkgMzcwLjQgMjAy&#10;LjQwMiAzNzAuNzUgMjAxLjU3NiAzNzEuMSAyMDAuNzgxIDM3MS40NSAxOTkuODQgMzcxLjggMTk4&#10;Ljc1NiAzNzIuMTUgMTk3LjgyNyAzNzIuNSAxOTcuMDAxIDM3Mi44NSAxOTYuMTM4IDM3My4yIDE5&#10;NS4yNjQgMzczLjU1IDE5NC41OTQgMzczLjkgMTk0LjA1NSAzNzQuMjUgMTkzLjIwNiAzNzQuNiAx&#10;OTIuMzcxIDM3NC45NSAxOTIuMDEzIDM3NS4zIDE5MS43MTQgMzc1LjY1IDE5MS4wMDUgMzc2IDE5&#10;MC4yNDcgMzc2LjM1IDE4OS44MDcgMzc2LjcgMTg5LjY0NiAzNzcuMDUgMTg5LjIxIDM3Ny40IDE4&#10;OC42NjcgMzc3Ljc1IDE4OC4zMjIgMzc4LjEgMTg3Ljc0MyAzNzguNDUgMTg2Ljk4IDM3OC44IDE4&#10;NS45ODMgMzc5LjE1IDE4NS4xMjYgMzc5LjUgMTg0LjUwNCAzNzkuODUgMTgzLjgzMiAzODAuMiAx&#10;ODMuMTU0IDM4MC41NSAxODIuNDIxIDM4MC45IDE4MS4zMzEgMzgxLjI1IDE3OS45MjggMzgxLjYg&#10;MTc4Ljc4MiAzODEuOTUgMTc3LjMwOSAzODIuMyAxNzUuNjQzIDM4Mi42NSAxNzMuOTc5IDM4MyAx&#10;NzIuNjU3IDM4My4zNSAxNzEuODU0IDM4My43IDE3MS4zMjQgMzg0LjA1IDE3MC45ODcgMzg0LjQg&#10;MTcxLjM4MiAzODQuNzUgMTcyLjM2MSAzODUuMSAxNzMuOTA4IDM4NS40NSAxNzYuMDg4IDM4NS44&#10;IDE3OC44NTMgMzg2LjE1IDE4MS44NDUgMzg2LjUgMTg0Ljg0MyAzODYuODUgMTg3LjMxMSAzODcu&#10;MiAxODguNTY1IDM4Ny41NSAxODkuMjkyIDM4Ny45IDE4OS40NzUgMzg4LjI1IDE4OC40ODcgMzg4&#10;LjYgMTg3LjM3NiAzODguOTUgMTg2LjI4NCAzODkuMyAxODQuOTUxIDM4OS42NSAxODMuMTk1IDM5&#10;MCAxODEuMDI5IDM5MC4zNSAxNzkuMzI3IDM5MC43IDE3OC4yMTMgMzkxLjA1IDE3Ni42NTIgMzkx&#10;LjQgMTc0LjY2OCAzOTEuNzUgMTczLjEzNCAzOTIuMSAxNzIuMDA4IDM5Mi40NSAxNzAuNTY0IiBz&#10;dHJva2U9IiNFREIxMjAiIGZpbGw9Im5vbmUiIGZpbGwtcnVsZT0iZXZlbm9kZCIvPjwvZz48L2c+&#10;PC9zdmc+UEsDBBQABgAIAAAAIQD+N4+t3QAAAAYBAAAPAAAAZHJzL2Rvd25yZXYueG1sTI9Pa8JA&#10;EMXvgt9hmUJvulu1GtJMRIRCKYXiH+h1zY5J2uxsyK4av31XL+1l4PEe7/0mW/a2EWfqfO0Y4Wms&#10;QBAXztRcIux3r6MEhA+ajW4cE8KVPCzz4SDTqXEX3tB5G0oRS9inGqEKoU2l9EVFVvuxa4mjd3Sd&#10;1SHKrpSm05dYbhs5UWoura45LlS6pXVFxc/2ZBHmb4vd/kNtEvueXL9Wyn6G78kR8fGhX72ACNSH&#10;vzDc8CM65JHp4E5svGgQ4iPhfm+emj7PQBwQZotpAjLP5H/8/BcAAP//AwBQSwMEFAAGAAgAAAAh&#10;AK7Um8vXAAAArQIAABkAAABkcnMvX3JlbHMvZTJvRG9jLnhtbC5yZWxzvJLPasMwDIfvg76D0X1x&#10;kpYxRp1exqDX0T2AsBXHLP6D5ZX27WsogxW67ZajJPT9PoS2u5OfxZEyuxgUdE0LgoKOxgWr4OPw&#10;9vgMggsGg3MMpOBMDLth9bB9pxlLXeLJJRaVEljBVEp6kZL1RB65iYlCnYwxeyy1zFYm1J9oSfZt&#10;+yTzTwYMN0yxNwry3qxBHM6pJv/PjuPoNL1G/eUplDsR0vmaXYGYLRUFnozDa3PdpGBB3nfol3Ho&#10;Gz7+6tAt49D9dYfNMg6b7zvImycbLgAAAP//AwBQSwECLQAUAAYACAAAACEAqNbHqBMBAABJAgAA&#10;EwAAAAAAAAAAAAAAAAAAAAAAW0NvbnRlbnRfVHlwZXNdLnhtbFBLAQItABQABgAIAAAAIQA4/SH/&#10;1gAAAJQBAAALAAAAAAAAAAAAAAAAAEQBAABfcmVscy8ucmVsc1BLAQItABQABgAIAAAAIQDC8Ja8&#10;awQAAGMPAAAOAAAAAAAAAAAAAAAAAEMCAABkcnMvZTJvRG9jLnhtbFBLAQItAAoAAAAAAAAAIQBA&#10;G8liuHYCALh2AgAUAAAAAAAAAAAAAAAAANoGAABkcnMvbWVkaWEvaW1hZ2UxLnBuZ1BLAQItAAoA&#10;AAAAAAAAIQCEoFNAn78CAJ+/AgAUAAAAAAAAAAAAAAAAAMR9AgBkcnMvbWVkaWEvaW1hZ2UyLnN2&#10;Z1BLAQItAAoAAAAAAAAAIQDFnNVXuB0DALgdAwAUAAAAAAAAAAAAAAAAAJU9BQBkcnMvbWVkaWEv&#10;aW1hZ2UzLnBuZ1BLAQItAAoAAAAAAAAAIQDFag3b3i0DAN4tAwAUAAAAAAAAAAAAAAAAAH9bCABk&#10;cnMvbWVkaWEvaW1hZ2U0LnN2Z1BLAQItABQABgAIAAAAIQD+N4+t3QAAAAYBAAAPAAAAAAAAAAAA&#10;AAAAAI+JCwBkcnMvZG93bnJldi54bWxQSwECLQAUAAYACAAAACEArtSby9cAAACtAgAAGQAAAAAA&#10;AAAAAAAAAACZigsAZHJzL19yZWxzL2Uyb0RvYy54bWwucmVsc1BLBQYAAAAACQAJAEICAACniwsA&#10;AAA=&#10;" o:allowoverlap="f">
                <v:shape id="_x0000_s1146" type="#_x0000_t75" style="position:absolute;width:65741;height:30079;visibility:visible;mso-wrap-style:square">
                  <v:fill o:detectmouseclick="t"/>
                  <v:path o:connecttype="none"/>
                </v:shape>
                <v:shape id="Text Box 84" o:spid="_x0000_s1147" type="#_x0000_t202" style="position:absolute;left:29;top:25222;width:65630;height:4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0156828E" w14:textId="77777777" w:rsidR="00C2787D" w:rsidRDefault="00C2787D" w:rsidP="00C2787D">
                        <w:pPr>
                          <w:pStyle w:val="FigureCaption"/>
                        </w:pPr>
                        <w:bookmarkStart w:id="32" w:name="_Ref83915264"/>
                        <w:r>
                          <w:t xml:space="preserve">Fig. </w:t>
                        </w:r>
                        <w:bookmarkEnd w:id="32"/>
                        <w:r>
                          <w:t>10: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overall response.</w:t>
                        </w:r>
                      </w:p>
                    </w:txbxContent>
                  </v:textbox>
                </v:shape>
                <v:shape id="Picture 85" o:spid="_x0000_s1148" type="#_x0000_t75" style="position:absolute;left:29;top:2451;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M+BxAAAANoAAAAPAAAAZHJzL2Rvd25yZXYueG1sRI9Ba8JA&#10;FITvQv/D8gq9iNm1B5HUjUiL0EOhVAPF2zP7TKLZt2F3q8m/7xYKHoeZ+YZZrQfbiSv50DrWMM8U&#10;COLKmZZrDeV+O1uCCBHZYOeYNIwUYF08TFaYG3fjL7ruYi0ShEOOGpoY+1zKUDVkMWSuJ07eyXmL&#10;MUlfS+PxluC2k89KLaTFltNCgz29NlRddj9Wgx9VNz0c/fh2UOV3S1N5/qg/tX56HDYvICIN8R7+&#10;b78bDQv4u5JugCx+AQAA//8DAFBLAQItABQABgAIAAAAIQDb4fbL7gAAAIUBAAATAAAAAAAAAAAA&#10;AAAAAAAAAABbQ29udGVudF9UeXBlc10ueG1sUEsBAi0AFAAGAAgAAAAhAFr0LFu/AAAAFQEAAAsA&#10;AAAAAAAAAAAAAAAAHwEAAF9yZWxzLy5yZWxzUEsBAi0AFAAGAAgAAAAhABTQz4HEAAAA2gAAAA8A&#10;AAAAAAAAAAAAAAAABwIAAGRycy9kb3ducmV2LnhtbFBLBQYAAAAAAwADALcAAAD4AgAAAAA=&#10;">
                  <v:imagedata r:id="rId28" o:title="" cropleft="321f" cropright="321f"/>
                </v:shape>
                <v:shape id="Graphic 86" o:spid="_x0000_s1149" type="#_x0000_t75" style="position:absolute;left:31858;top:2041;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334wwAAANsAAAAPAAAAZHJzL2Rvd25yZXYueG1sRI9Ba8JA&#10;FITvBf/D8gRvdWMFsambIEJBUbBqpNdH9jVJzb4Nu6um/74rFHocZuYbZpH3phU3cr6xrGAyTkAQ&#10;l1Y3XCkoTu/PcxA+IGtsLZOCH/KQZ4OnBaba3vlAt2OoRISwT1FBHUKXSunLmgz6se2Io/dlncEQ&#10;paukdniPcNPKlySZSYMNx4UaO1rVVF6OV6NgV8hC77dGH77JfbyGzed5Z6dKjYb98g1EoD78h//a&#10;a61gPoPHl/gDZPYLAAD//wMAUEsBAi0AFAAGAAgAAAAhANvh9svuAAAAhQEAABMAAAAAAAAAAAAA&#10;AAAAAAAAAFtDb250ZW50X1R5cGVzXS54bWxQSwECLQAUAAYACAAAACEAWvQsW78AAAAVAQAACwAA&#10;AAAAAAAAAAAAAAAfAQAAX3JlbHMvLnJlbHNQSwECLQAUAAYACAAAACEAr5N9+MMAAADbAAAADwAA&#10;AAAAAAAAAAAAAAAHAgAAZHJzL2Rvd25yZXYueG1sUEsFBgAAAAADAAMAtwAAAPcCAAAAAA==&#10;">
                  <v:imagedata r:id="rId29" o:title="" cropleft="834f" cropright="834f"/>
                </v:shape>
                <v:shape id="Text Box 20" o:spid="_x0000_s1150" type="#_x0000_t202" style="position:absolute;left:11813;top:123;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6EDB3728" w14:textId="77777777" w:rsidR="00C2787D" w:rsidRPr="006405AD" w:rsidRDefault="00C2787D" w:rsidP="00C2787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1" type="#_x0000_t202" style="position:absolute;left:43525;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6ADFF4DD" w14:textId="77777777" w:rsidR="00C2787D" w:rsidRDefault="00C2787D" w:rsidP="00C2787D">
                        <w:pPr>
                          <w:jc w:val="center"/>
                          <w:rPr>
                            <w:b/>
                            <w:bCs/>
                            <w:sz w:val="16"/>
                            <w:szCs w:val="16"/>
                          </w:rPr>
                        </w:pPr>
                        <w:r>
                          <w:rPr>
                            <w:b/>
                            <w:bCs/>
                            <w:sz w:val="16"/>
                            <w:szCs w:val="16"/>
                          </w:rPr>
                          <w:t>Error from rotation</w:t>
                        </w:r>
                      </w:p>
                    </w:txbxContent>
                  </v:textbox>
                </v:shape>
                <w10:wrap type="topAndBottom" anchorx="margin" anchory="margin"/>
              </v:group>
            </w:pict>
          </mc:Fallback>
        </mc:AlternateContent>
      </w:r>
      <w:r w:rsidR="00087A81">
        <w:rPr>
          <w:noProof/>
        </w:rPr>
        <mc:AlternateContent>
          <mc:Choice Requires="wps">
            <w:drawing>
              <wp:anchor distT="45720" distB="45720" distL="114300" distR="114300" simplePos="0" relativeHeight="251677696" behindDoc="0" locked="0" layoutInCell="1" allowOverlap="0" wp14:anchorId="256E5BE1" wp14:editId="31F6FB64">
                <wp:simplePos x="0" y="0"/>
                <wp:positionH relativeFrom="margin">
                  <wp:align>right</wp:align>
                </wp:positionH>
                <wp:positionV relativeFrom="margin">
                  <wp:align>top</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172134F9" w14:textId="4588CD5F"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RzRyRz</w:t>
                                  </w:r>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52"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hFTFAIAAP8DAAAOAAAAZHJzL2Uyb0RvYy54bWysU9uO2yAQfa/Uf0C8N7bTJJtYIatttqkq&#10;bS/Sth+AMY5RMUOBxE6/fgeczUbbt6o8IIaZOcycOaxvh06To3RegWG0mOSUSCOgVmbP6M8fu3dL&#10;SnzgpuYajGT0JD293bx9s+5tKafQgq6lIwhifNlbRtsQbJllXrSy434CVhp0NuA6HtB0+6x2vEf0&#10;TmfTPF9kPbjaOhDSe7y9H510k/CbRorwrWm8DEQzirWFtLu0V3HPNmte7h23rRLnMvg/VNFxZfDR&#10;C9Q9D5wcnPoLqlPCgYcmTAR0GTSNEjL1gN0U+atuHltuZeoFyfH2QpP/f7Di6/HRfnckDB9gwAGm&#10;Jrx9APHLEwPblpu9vHMO+lbyGh8uImVZb315To1U+9JHkKr/AjUOmR8CJKChcV1kBfskiI4DOF1I&#10;l0MgAi/fFzfT1QJlItBXzPPlzSKNJePlc7p1PnyS0JF4YNThVBM8Pz74EMvh5XNIfM2DVvVOaZ0M&#10;t6+22pEjRwXs0kodvArThvSMrubTeUI2EPOTODoVUKFadYwu87hGzUQ6Ppo6hQSu9HjGSrQ58xMp&#10;GckJQzUQVTO6mMfkyFcF9QkZczAqEn8QHlpwfyjpUY2M+t8H7iQl+rNB1lfFbBblm4zZ/GaKhrv2&#10;VNcebgRCMRooGY/bkCQf+TBwh9NpVOLtpZJzzaiyROf5R0QZX9sp6uXfbp4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MuG&#10;EVM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172134F9" w14:textId="4588CD5F"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RzRyRz</w:t>
                            </w:r>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v:shape>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706E45">
        <w:t xml:space="preserve">Fig. </w:t>
      </w:r>
      <w:r>
        <w:t>9</w:t>
      </w:r>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cross error,</w:t>
      </w:r>
      <w:r w:rsidR="00B376F6">
        <w:t xml:space="preserve"> and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20F0690B" w:rsidR="00482F47" w:rsidRDefault="0049102C" w:rsidP="00482F47">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33E19679">
                <wp:simplePos x="0" y="0"/>
                <wp:positionH relativeFrom="margin">
                  <wp:align>right</wp:align>
                </wp:positionH>
                <wp:positionV relativeFrom="margin">
                  <wp:align>bottom</wp:align>
                </wp:positionV>
                <wp:extent cx="3209544" cy="1170432"/>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544" cy="1170432"/>
                        </a:xfrm>
                        <a:prstGeom prst="rect">
                          <a:avLst/>
                        </a:prstGeom>
                        <a:solidFill>
                          <a:srgbClr val="FFFFFF"/>
                        </a:solidFill>
                        <a:ln w="9525">
                          <a:noFill/>
                          <a:miter lim="800000"/>
                          <a:headEnd/>
                          <a:tailEnd/>
                        </a:ln>
                      </wps:spPr>
                      <wps:txbx>
                        <w:txbxContent>
                          <w:p w14:paraId="0B97B492" w14:textId="77777777" w:rsidR="00C94FE1" w:rsidRDefault="00C94FE1" w:rsidP="003A2E34">
                            <w:pPr>
                              <w:pStyle w:val="TableTitle"/>
                            </w:pPr>
                            <w:r>
                              <w:t>Table V</w:t>
                            </w:r>
                          </w:p>
                          <w:p w14:paraId="1E3AFC99" w14:textId="77777777" w:rsidR="00C94FE1" w:rsidRDefault="00C94FE1"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C94FE1"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C94FE1" w:rsidRPr="0049102C" w:rsidRDefault="00C94FE1"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C94FE1" w:rsidRPr="0049102C" w:rsidRDefault="00C94FE1"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C94FE1" w:rsidRPr="0049102C" w:rsidRDefault="00C94FE1" w:rsidP="0049102C">
                                  <w:pPr>
                                    <w:jc w:val="center"/>
                                    <w:rPr>
                                      <w:color w:val="000000"/>
                                      <w:sz w:val="16"/>
                                      <w:szCs w:val="16"/>
                                    </w:rPr>
                                  </w:pPr>
                                  <w:r w:rsidRPr="0049102C">
                                    <w:rPr>
                                      <w:color w:val="000000"/>
                                      <w:sz w:val="16"/>
                                      <w:szCs w:val="16"/>
                                    </w:rPr>
                                    <w:t>Source type</w:t>
                                  </w:r>
                                </w:p>
                              </w:tc>
                            </w:tr>
                            <w:tr w:rsidR="00C94FE1"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C94FE1" w:rsidRPr="0049102C" w:rsidRDefault="00C94FE1"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C94FE1" w:rsidRPr="0049102C" w:rsidRDefault="00C94FE1"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C94FE1" w:rsidRPr="0049102C" w:rsidRDefault="00C94FE1" w:rsidP="0049102C">
                                  <w:pPr>
                                    <w:jc w:val="center"/>
                                    <w:rPr>
                                      <w:color w:val="000000"/>
                                      <w:sz w:val="16"/>
                                      <w:szCs w:val="16"/>
                                    </w:rPr>
                                  </w:pPr>
                                  <w:r w:rsidRPr="0049102C">
                                    <w:rPr>
                                      <w:color w:val="000000"/>
                                      <w:sz w:val="16"/>
                                      <w:szCs w:val="16"/>
                                    </w:rPr>
                                    <w:t>Dipole approx</w:t>
                                  </w:r>
                                </w:p>
                              </w:tc>
                              <w:tc>
                                <w:tcPr>
                                  <w:tcW w:w="940" w:type="dxa"/>
                                  <w:tcBorders>
                                    <w:top w:val="nil"/>
                                    <w:left w:val="nil"/>
                                    <w:bottom w:val="single" w:sz="4" w:space="0" w:color="auto"/>
                                    <w:right w:val="nil"/>
                                  </w:tcBorders>
                                  <w:shd w:val="clear" w:color="auto" w:fill="auto"/>
                                  <w:vAlign w:val="center"/>
                                  <w:hideMark/>
                                </w:tcPr>
                                <w:p w14:paraId="09C6B618" w14:textId="77777777" w:rsidR="00C94FE1" w:rsidRPr="0049102C" w:rsidRDefault="00C94FE1" w:rsidP="0049102C">
                                  <w:pPr>
                                    <w:jc w:val="center"/>
                                    <w:rPr>
                                      <w:color w:val="000000"/>
                                      <w:sz w:val="16"/>
                                      <w:szCs w:val="16"/>
                                    </w:rPr>
                                  </w:pPr>
                                  <w:r w:rsidRPr="0049102C">
                                    <w:rPr>
                                      <w:color w:val="000000"/>
                                      <w:sz w:val="16"/>
                                      <w:szCs w:val="16"/>
                                    </w:rPr>
                                    <w:t>Concentric</w:t>
                                  </w:r>
                                </w:p>
                              </w:tc>
                            </w:tr>
                            <w:tr w:rsidR="00C94FE1"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C94FE1" w:rsidRPr="0049102C" w:rsidRDefault="00C94FE1"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C94FE1" w:rsidRPr="0049102C" w:rsidRDefault="00C94FE1"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C94FE1" w:rsidRPr="0049102C" w:rsidRDefault="00C94FE1" w:rsidP="0049102C">
                                  <w:pPr>
                                    <w:jc w:val="center"/>
                                    <w:rPr>
                                      <w:color w:val="000000"/>
                                      <w:sz w:val="16"/>
                                      <w:szCs w:val="16"/>
                                    </w:rPr>
                                  </w:pPr>
                                  <w:r w:rsidRPr="0049102C">
                                    <w:rPr>
                                      <w:color w:val="000000"/>
                                      <w:sz w:val="16"/>
                                      <w:szCs w:val="16"/>
                                    </w:rPr>
                                    <w:t>0.52%</w:t>
                                  </w:r>
                                </w:p>
                              </w:tc>
                            </w:tr>
                            <w:tr w:rsidR="00C94FE1"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C94FE1" w:rsidRPr="0049102C" w:rsidRDefault="00C94FE1"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C94FE1" w:rsidRPr="0049102C" w:rsidRDefault="00C94FE1"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C94FE1" w:rsidRPr="0049102C" w:rsidRDefault="00C94FE1" w:rsidP="0049102C">
                                  <w:pPr>
                                    <w:jc w:val="center"/>
                                    <w:rPr>
                                      <w:color w:val="000000"/>
                                      <w:sz w:val="16"/>
                                      <w:szCs w:val="16"/>
                                    </w:rPr>
                                  </w:pPr>
                                  <w:r w:rsidRPr="0049102C">
                                    <w:rPr>
                                      <w:color w:val="000000"/>
                                      <w:sz w:val="16"/>
                                      <w:szCs w:val="16"/>
                                    </w:rPr>
                                    <w:t>1.16%</w:t>
                                  </w:r>
                                </w:p>
                              </w:tc>
                            </w:tr>
                            <w:tr w:rsidR="00C94FE1"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C94FE1" w:rsidRPr="0049102C" w:rsidRDefault="00C94FE1"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C94FE1" w:rsidRPr="0049102C" w:rsidRDefault="00C94FE1"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C94FE1" w:rsidRPr="0049102C" w:rsidRDefault="00C94FE1" w:rsidP="0049102C">
                                  <w:pPr>
                                    <w:jc w:val="center"/>
                                    <w:rPr>
                                      <w:color w:val="000000"/>
                                      <w:sz w:val="16"/>
                                      <w:szCs w:val="16"/>
                                    </w:rPr>
                                  </w:pPr>
                                  <w:r w:rsidRPr="0049102C">
                                    <w:rPr>
                                      <w:color w:val="000000"/>
                                      <w:sz w:val="16"/>
                                      <w:szCs w:val="16"/>
                                    </w:rPr>
                                    <w:t>0.71%</w:t>
                                  </w:r>
                                </w:p>
                              </w:tc>
                            </w:tr>
                            <w:tr w:rsidR="00C94FE1"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C94FE1" w:rsidRPr="0049102C" w:rsidRDefault="00C94FE1"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C94FE1" w:rsidRPr="0049102C" w:rsidRDefault="00C94FE1"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C94FE1" w:rsidRPr="0049102C" w:rsidRDefault="00C94FE1" w:rsidP="0049102C">
                                  <w:pPr>
                                    <w:jc w:val="center"/>
                                    <w:rPr>
                                      <w:color w:val="000000"/>
                                      <w:sz w:val="16"/>
                                      <w:szCs w:val="16"/>
                                    </w:rPr>
                                  </w:pPr>
                                  <w:r w:rsidRPr="0049102C">
                                    <w:rPr>
                                      <w:color w:val="000000"/>
                                      <w:sz w:val="16"/>
                                      <w:szCs w:val="16"/>
                                    </w:rPr>
                                    <w:t>1.89%</w:t>
                                  </w:r>
                                </w:p>
                              </w:tc>
                            </w:tr>
                          </w:tbl>
                          <w:p w14:paraId="3A276320" w14:textId="77777777" w:rsidR="00C94FE1" w:rsidRDefault="00C94FE1"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53" type="#_x0000_t202" style="position:absolute;left:0;text-align:left;margin-left:201.5pt;margin-top:0;width:252.7pt;height:92.15pt;z-index:251695104;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k41FAIAAP8DAAAOAAAAZHJzL2Uyb0RvYy54bWysU9tu2zAMfR+wfxD0vvhSJ22MOEWXLsOA&#10;7gJ0+wBZlmNhsqhJSuzu60fJbpptb8P0IJAidUQeHm1ux16Rk7BOgq5otkgpEZpDI/Whot++7t/c&#10;UOI80w1ToEVFn4Sjt9vXrzaDKUUOHahGWIIg2pWDqWjnvSmTxPFO9MwtwAiNwRZszzy69pA0lg2I&#10;3qskT9NVMoBtjAUunMPT+ylItxG/bQX3n9vWCU9URbE2H3cb9zrsyXbDyoNlppN8LoP9QxU9kxof&#10;PUPdM8/I0cq/oHrJLTho/YJDn0DbSi5iD9hNlv7RzWPHjIi9IDnOnGly/w+Wfzo9mi+W+PEtjDjA&#10;2IQzD8C/O6Jh1zF9EHfWwtAJ1uDDWaAsGYwr56uBale6AFIPH6HBIbOjhwg0trYPrGCfBNFxAE9n&#10;0sXoCcfDqzxdL4uCEo6xLLtOi6s8vsHK5+vGOv9eQE+CUVGLU43w7PTgfCiHlc8p4TUHSjZ7qVR0&#10;7KHeKUtODBWwj2tG/y1NaTJUdL3MlxFZQ7gfxdFLjwpVsq/oTRrWpJlAxzvdxBTPpJpsrETpmZ9A&#10;yUSOH+uRyKaiq1W4HPiqoXlCxixMisQfhEYH9iclA6qxou7HkVlBifqgkfV1VhRBvtEpltc5OvYy&#10;Ul9GmOYIVVFPyWTufJR84EPDHU6nlZG3l0rmmlFlkc75RwQZX/ox6+Xfbn8BAAD//wMAUEsDBBQA&#10;BgAIAAAAIQBcmp/e2gAAAAUBAAAPAAAAZHJzL2Rvd25yZXYueG1sTI/BTsMwEETvSPyDtUhcEHWA&#10;pC0hTgVIIK4t/YBNvE0i4nUUu0369yxc4DLSakYzb4vN7Hp1ojF0ng3cLRJQxLW3HTcG9p9vt2tQ&#10;ISJb7D2TgTMF2JSXFwXm1k+8pdMuNkpKOORooI1xyLUOdUsOw8IPxOId/Ogwyjk22o44Sbnr9X2S&#10;LLXDjmWhxYFeW6q/dkdn4PAx3WSPU/Ue96ttunzBblX5szHXV/PzE6hIc/wLww++oEMpTJU/sg2q&#10;NyCPxF8VL0uyFFQloXX6ALos9H/68hsAAP//AwBQSwECLQAUAAYACAAAACEAtoM4kv4AAADhAQAA&#10;EwAAAAAAAAAAAAAAAAAAAAAAW0NvbnRlbnRfVHlwZXNdLnhtbFBLAQItABQABgAIAAAAIQA4/SH/&#10;1gAAAJQBAAALAAAAAAAAAAAAAAAAAC8BAABfcmVscy8ucmVsc1BLAQItABQABgAIAAAAIQC0kk41&#10;FAIAAP8DAAAOAAAAAAAAAAAAAAAAAC4CAABkcnMvZTJvRG9jLnhtbFBLAQItABQABgAIAAAAIQBc&#10;mp/e2gAAAAUBAAAPAAAAAAAAAAAAAAAAAG4EAABkcnMvZG93bnJldi54bWxQSwUGAAAAAAQABADz&#10;AAAAdQUAAAAA&#10;" o:allowoverlap="f" stroked="f">
                <v:textbox>
                  <w:txbxContent>
                    <w:p w14:paraId="0B97B492" w14:textId="77777777" w:rsidR="00C94FE1" w:rsidRDefault="00C94FE1" w:rsidP="003A2E34">
                      <w:pPr>
                        <w:pStyle w:val="TableTitle"/>
                      </w:pPr>
                      <w:r>
                        <w:t>Table V</w:t>
                      </w:r>
                    </w:p>
                    <w:p w14:paraId="1E3AFC99" w14:textId="77777777" w:rsidR="00C94FE1" w:rsidRDefault="00C94FE1"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C94FE1"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C94FE1" w:rsidRPr="0049102C" w:rsidRDefault="00C94FE1"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C94FE1" w:rsidRPr="0049102C" w:rsidRDefault="00C94FE1"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C94FE1" w:rsidRPr="0049102C" w:rsidRDefault="00C94FE1" w:rsidP="0049102C">
                            <w:pPr>
                              <w:jc w:val="center"/>
                              <w:rPr>
                                <w:color w:val="000000"/>
                                <w:sz w:val="16"/>
                                <w:szCs w:val="16"/>
                              </w:rPr>
                            </w:pPr>
                            <w:r w:rsidRPr="0049102C">
                              <w:rPr>
                                <w:color w:val="000000"/>
                                <w:sz w:val="16"/>
                                <w:szCs w:val="16"/>
                              </w:rPr>
                              <w:t>Source type</w:t>
                            </w:r>
                          </w:p>
                        </w:tc>
                      </w:tr>
                      <w:tr w:rsidR="00C94FE1"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C94FE1" w:rsidRPr="0049102C" w:rsidRDefault="00C94FE1"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C94FE1" w:rsidRPr="0049102C" w:rsidRDefault="00C94FE1"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C94FE1" w:rsidRPr="0049102C" w:rsidRDefault="00C94FE1" w:rsidP="0049102C">
                            <w:pPr>
                              <w:jc w:val="center"/>
                              <w:rPr>
                                <w:color w:val="000000"/>
                                <w:sz w:val="16"/>
                                <w:szCs w:val="16"/>
                              </w:rPr>
                            </w:pPr>
                            <w:r w:rsidRPr="0049102C">
                              <w:rPr>
                                <w:color w:val="000000"/>
                                <w:sz w:val="16"/>
                                <w:szCs w:val="16"/>
                              </w:rPr>
                              <w:t>Dipole approx</w:t>
                            </w:r>
                          </w:p>
                        </w:tc>
                        <w:tc>
                          <w:tcPr>
                            <w:tcW w:w="940" w:type="dxa"/>
                            <w:tcBorders>
                              <w:top w:val="nil"/>
                              <w:left w:val="nil"/>
                              <w:bottom w:val="single" w:sz="4" w:space="0" w:color="auto"/>
                              <w:right w:val="nil"/>
                            </w:tcBorders>
                            <w:shd w:val="clear" w:color="auto" w:fill="auto"/>
                            <w:vAlign w:val="center"/>
                            <w:hideMark/>
                          </w:tcPr>
                          <w:p w14:paraId="09C6B618" w14:textId="77777777" w:rsidR="00C94FE1" w:rsidRPr="0049102C" w:rsidRDefault="00C94FE1" w:rsidP="0049102C">
                            <w:pPr>
                              <w:jc w:val="center"/>
                              <w:rPr>
                                <w:color w:val="000000"/>
                                <w:sz w:val="16"/>
                                <w:szCs w:val="16"/>
                              </w:rPr>
                            </w:pPr>
                            <w:r w:rsidRPr="0049102C">
                              <w:rPr>
                                <w:color w:val="000000"/>
                                <w:sz w:val="16"/>
                                <w:szCs w:val="16"/>
                              </w:rPr>
                              <w:t>Concentric</w:t>
                            </w:r>
                          </w:p>
                        </w:tc>
                      </w:tr>
                      <w:tr w:rsidR="00C94FE1"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C94FE1" w:rsidRPr="0049102C" w:rsidRDefault="00C94FE1"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C94FE1" w:rsidRPr="0049102C" w:rsidRDefault="00C94FE1"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C94FE1" w:rsidRPr="0049102C" w:rsidRDefault="00C94FE1" w:rsidP="0049102C">
                            <w:pPr>
                              <w:jc w:val="center"/>
                              <w:rPr>
                                <w:color w:val="000000"/>
                                <w:sz w:val="16"/>
                                <w:szCs w:val="16"/>
                              </w:rPr>
                            </w:pPr>
                            <w:r w:rsidRPr="0049102C">
                              <w:rPr>
                                <w:color w:val="000000"/>
                                <w:sz w:val="16"/>
                                <w:szCs w:val="16"/>
                              </w:rPr>
                              <w:t>0.52%</w:t>
                            </w:r>
                          </w:p>
                        </w:tc>
                      </w:tr>
                      <w:tr w:rsidR="00C94FE1"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C94FE1" w:rsidRPr="0049102C" w:rsidRDefault="00C94FE1"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C94FE1" w:rsidRPr="0049102C" w:rsidRDefault="00C94FE1"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C94FE1" w:rsidRPr="0049102C" w:rsidRDefault="00C94FE1" w:rsidP="0049102C">
                            <w:pPr>
                              <w:jc w:val="center"/>
                              <w:rPr>
                                <w:color w:val="000000"/>
                                <w:sz w:val="16"/>
                                <w:szCs w:val="16"/>
                              </w:rPr>
                            </w:pPr>
                            <w:r w:rsidRPr="0049102C">
                              <w:rPr>
                                <w:color w:val="000000"/>
                                <w:sz w:val="16"/>
                                <w:szCs w:val="16"/>
                              </w:rPr>
                              <w:t>1.16%</w:t>
                            </w:r>
                          </w:p>
                        </w:tc>
                      </w:tr>
                      <w:tr w:rsidR="00C94FE1"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C94FE1" w:rsidRPr="0049102C" w:rsidRDefault="00C94FE1"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C94FE1" w:rsidRPr="0049102C" w:rsidRDefault="00C94FE1"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C94FE1" w:rsidRPr="0049102C" w:rsidRDefault="00C94FE1" w:rsidP="0049102C">
                            <w:pPr>
                              <w:jc w:val="center"/>
                              <w:rPr>
                                <w:color w:val="000000"/>
                                <w:sz w:val="16"/>
                                <w:szCs w:val="16"/>
                              </w:rPr>
                            </w:pPr>
                            <w:r w:rsidRPr="0049102C">
                              <w:rPr>
                                <w:color w:val="000000"/>
                                <w:sz w:val="16"/>
                                <w:szCs w:val="16"/>
                              </w:rPr>
                              <w:t>0.71%</w:t>
                            </w:r>
                          </w:p>
                        </w:tc>
                      </w:tr>
                      <w:tr w:rsidR="00C94FE1"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C94FE1" w:rsidRPr="0049102C" w:rsidRDefault="00C94FE1"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C94FE1" w:rsidRPr="0049102C" w:rsidRDefault="00C94FE1"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C94FE1" w:rsidRPr="0049102C" w:rsidRDefault="00C94FE1" w:rsidP="0049102C">
                            <w:pPr>
                              <w:jc w:val="center"/>
                              <w:rPr>
                                <w:color w:val="000000"/>
                                <w:sz w:val="16"/>
                                <w:szCs w:val="16"/>
                              </w:rPr>
                            </w:pPr>
                            <w:r w:rsidRPr="0049102C">
                              <w:rPr>
                                <w:color w:val="000000"/>
                                <w:sz w:val="16"/>
                                <w:szCs w:val="16"/>
                              </w:rPr>
                              <w:t>1.89%</w:t>
                            </w:r>
                          </w:p>
                        </w:tc>
                      </w:tr>
                    </w:tbl>
                    <w:p w14:paraId="3A276320" w14:textId="77777777" w:rsidR="00C94FE1" w:rsidRDefault="00C94FE1" w:rsidP="003A2E34">
                      <w:pPr>
                        <w:pStyle w:val="TableTitle"/>
                      </w:pPr>
                      <w:r>
                        <w:fldChar w:fldCharType="end"/>
                      </w:r>
                    </w:p>
                  </w:txbxContent>
                </v:textbox>
                <w10:wrap type="topAndBottom" anchorx="margin" anchory="margin"/>
              </v:shape>
            </w:pict>
          </mc:Fallback>
        </mc:AlternateContent>
      </w:r>
      <w:r w:rsidR="00BB7E7A">
        <w:fldChar w:fldCharType="begin"/>
      </w:r>
      <w:r w:rsidR="00BB7E7A">
        <w:instrText xml:space="preserve"> REF _Ref83915264 \h </w:instrText>
      </w:r>
      <w:r w:rsidR="00BB7E7A">
        <w:fldChar w:fldCharType="separate"/>
      </w:r>
      <w:r w:rsidR="00706E45">
        <w:t>Fig</w:t>
      </w:r>
      <w:r w:rsidR="00C2787D">
        <w:t>ure 10</w:t>
      </w:r>
      <w:r w:rsidR="00BB7E7A">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Savitzky-Golay </w:t>
      </w:r>
      <w:r w:rsidR="006C53CC" w:rsidRPr="00C97BF9">
        <w:t>filter.</w:t>
      </w:r>
      <w:r w:rsidR="006C53CC">
        <w:t xml:space="preserve"> </w:t>
      </w:r>
      <w:r w:rsidR="00A848FF" w:rsidRPr="00142E14">
        <w:t>The linearity at a point tells us the relative error that can be expected across a small motion.</w:t>
      </w:r>
      <w:r w:rsidR="00A848FF">
        <w:t xml:space="preserve"> The direct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54B40DC3"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r w:rsidR="00706E45">
        <w:t xml:space="preserve">Fig. </w:t>
      </w:r>
      <w:r w:rsidR="00706E45">
        <w:rPr>
          <w:noProof/>
        </w:rPr>
        <w:t>9</w:t>
      </w:r>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Table </w:t>
      </w:r>
      <w:r w:rsidR="00B36127">
        <w:t>II</w:t>
      </w:r>
      <w:r w:rsidR="00E35D1A">
        <w:t>, but</w:t>
      </w:r>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21AE3509" w:rsidR="00ED7D38" w:rsidRPr="00ED7D38" w:rsidRDefault="006D0806" w:rsidP="00ED7D38">
      <w:pPr>
        <w:pStyle w:val="Heading1"/>
      </w:pPr>
      <w:r>
        <w:t>Discussion</w:t>
      </w:r>
    </w:p>
    <w:p w14:paraId="709A8976" w14:textId="369AB558" w:rsidR="003320CE" w:rsidRDefault="003320CE" w:rsidP="00490134">
      <w:pPr>
        <w:pStyle w:val="Text"/>
      </w:pPr>
      <w:r>
        <w:t xml:space="preserve">As the calibration component of the ILEMT open EMT design we only aimed to match the static accuracy of commercial </w:t>
      </w:r>
      <w:r w:rsidR="006D0806">
        <w:t>EMTs</w:t>
      </w:r>
      <w:r>
        <w:t xml:space="preserve">. While we have not compared commercial trackers under the same conditions, published results </w:t>
      </w:r>
      <w:r w:rsidR="00761015">
        <w:t xml:space="preserve">such as </w:t>
      </w:r>
      <w:r w:rsidR="00761015">
        <w:fldChar w:fldCharType="begin" w:fldLock="1"/>
      </w:r>
      <w:r w:rsidR="00987A57">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761015">
        <w:fldChar w:fldCharType="separate"/>
      </w:r>
      <w:r w:rsidR="00761015" w:rsidRPr="00761015">
        <w:rPr>
          <w:noProof/>
        </w:rPr>
        <w:t>[18]</w:t>
      </w:r>
      <w:r w:rsidR="00761015">
        <w:fldChar w:fldCharType="end"/>
      </w:r>
      <w:r w:rsidR="00761015">
        <w:t xml:space="preserve"> suggest we have met and even surpassed this goal. We have achieved this using fairly simple and general methods</w:t>
      </w:r>
      <w:r w:rsidR="00EB3AD2">
        <w:t xml:space="preserve">, which is </w:t>
      </w:r>
      <w:r w:rsidR="00761015">
        <w:t>particularly surprising given our use of handmade sources.</w:t>
      </w:r>
    </w:p>
    <w:p w14:paraId="2CB15A26" w14:textId="1F67B4F8" w:rsidR="00317FFE" w:rsidRDefault="001A42CF" w:rsidP="00490134">
      <w:pPr>
        <w:pStyle w:val="Text"/>
      </w:pPr>
      <w:r>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 xml:space="preserve">general matrix formulation based on linear transforms and linear </w:t>
      </w:r>
      <w:r w:rsidR="00637716">
        <w:t>homogeneous</w:t>
      </w:r>
      <w:r w:rsidR="002F0D94">
        <w:t xml:space="preserve">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lastRenderedPageBreak/>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E8F5F2F" w14:textId="447EDFDF" w:rsidR="00165403" w:rsidRPr="002B3C5E" w:rsidRDefault="00317FFE" w:rsidP="002B3C5E">
      <w:pPr>
        <w:pStyle w:val="Text"/>
        <w:spacing w:after="100"/>
        <w:ind w:firstLine="0"/>
        <w:jc w:val="center"/>
        <w:rPr>
          <w:smallCaps/>
        </w:rPr>
      </w:pPr>
      <w:bookmarkStart w:id="33" w:name="_Ref90909635"/>
      <w:r w:rsidRPr="002B3C5E">
        <w:rPr>
          <w:smallCaps/>
        </w:rPr>
        <w:t>Appendix: calibration procedures</w:t>
      </w:r>
      <w:bookmarkEnd w:id="33"/>
    </w:p>
    <w:p w14:paraId="6AA4289D" w14:textId="48C09D76" w:rsidR="00662A39" w:rsidRDefault="006524B4" w:rsidP="00662A39">
      <w:pPr>
        <w:pStyle w:val="Text"/>
      </w:pPr>
      <w:r>
        <w:t xml:space="preserve">Calibration optimization is via Matlab </w:t>
      </w:r>
      <w:r w:rsidRPr="00022840">
        <w:rPr>
          <w:rFonts w:ascii="Courier New" w:hAnsi="Courier New" w:cs="Courier New"/>
        </w:rPr>
        <w:t>lsqnonlin</w:t>
      </w:r>
      <w:r>
        <w:t>.</w:t>
      </w:r>
      <w:r w:rsidRPr="006524B4">
        <w:t xml:space="preserve"> </w:t>
      </w:r>
      <w:r w:rsidR="00662A39" w:rsidRPr="006524B4">
        <w:t>Depending on the test data, and the result calibration desired, we need to restrict the optimization in configurable ways.</w:t>
      </w:r>
      <w:r>
        <w:t xml:space="preserve"> </w:t>
      </w:r>
      <w:r w:rsidR="00662A39">
        <w:t>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function.</w:t>
      </w:r>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559AF315" w14:textId="7D912157" w:rsidR="005B5F39"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2261BEAB" w14:textId="77777777" w:rsidR="00E53565" w:rsidRDefault="00E53565" w:rsidP="00E53565">
      <w:pPr>
        <w:ind w:firstLine="202"/>
        <w:jc w:val="both"/>
      </w:pPr>
      <w:r>
        <w:t xml:space="preserve">The most critical initial state is the fixture transforms, sinc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2A2D6EC3" w14:textId="2A6423DF" w:rsidR="00E53565" w:rsidRPr="002F14DF" w:rsidRDefault="00165403" w:rsidP="00490134">
      <w:pPr>
        <w:pStyle w:val="Text"/>
      </w:pPr>
      <w:r w:rsidRPr="00165403">
        <w:t xml:space="preserve">Stepwise optimization, gradually increasing the optimization state space, greatly helps convergence when initial values are poorly known. </w:t>
      </w:r>
      <w:r w:rsidR="00E53565">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rsidR="00E53565">
        <w:t>, and then finally proceed to a full optimization. If optimization fails to converge to a reasonable residual</w:t>
      </w:r>
      <w:r w:rsidR="000879BA">
        <w:t xml:space="preserve">, </w:t>
      </w:r>
      <w:r w:rsidR="00E53565">
        <w:t xml:space="preserve">especially if there is unexpected asymmetry between source </w:t>
      </w:r>
      <w:r w:rsidR="008175D8">
        <w:t xml:space="preserve">coils </w:t>
      </w:r>
      <w:r w:rsidR="00E53565">
        <w:t xml:space="preserve">or sensor coils, </w:t>
      </w:r>
      <w:r w:rsidR="00406675">
        <w:t xml:space="preserve">one should </w:t>
      </w:r>
      <w:r w:rsidR="00E53565">
        <w:t>check for hardware faults such as sign inversion on source or sensor signal paths.</w:t>
      </w:r>
    </w:p>
    <w:p w14:paraId="1C823310" w14:textId="77777777" w:rsidR="00E53565" w:rsidRDefault="00E53565" w:rsidP="0040260D">
      <w:pPr>
        <w:pStyle w:val="Heading2"/>
      </w:pPr>
      <w:r>
        <w:t>Data degrees of freedom vs. fixture transforms</w:t>
      </w:r>
    </w:p>
    <w:p w14:paraId="49ED9F3D" w14:textId="26DE470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w:t>
      </w:r>
      <w:r>
        <w:t xml:space="preserve">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43E8C5CD" w:rsidR="003A2E34" w:rsidRDefault="003A2E34" w:rsidP="003A2E34">
      <w:pPr>
        <w:ind w:firstLine="202"/>
        <w:jc w:val="both"/>
      </w:pP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7BE90CCF"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7F36B9">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27]","plainTextFormattedCitation":"[27]","previouslyFormattedCitation":"[28]"},"properties":{"noteIndex":0},"schema":"https://github.com/citation-style-language/schema/raw/master/csl-citation.json"}</w:instrText>
      </w:r>
      <w:r w:rsidR="00025757">
        <w:fldChar w:fldCharType="separate"/>
      </w:r>
      <w:r w:rsidR="007F36B9" w:rsidRPr="007F36B9">
        <w:rPr>
          <w:noProof/>
        </w:rPr>
        <w:t>[27]</w:t>
      </w:r>
      <w:r w:rsidR="00025757">
        <w:fldChar w:fldCharType="end"/>
      </w:r>
      <w:r>
        <w:t>. This likely explains why pose solution for the dipole-approximating source failed to converge when source fixture motion was present, even though the residual is smaller than for the concentric source.</w:t>
      </w:r>
    </w:p>
    <w:p w14:paraId="2502DB6F" w14:textId="3A5B37A5" w:rsidR="003843D7" w:rsidRDefault="003A2E34" w:rsidP="0040260D">
      <w:pPr>
        <w:ind w:firstLine="202"/>
        <w:jc w:val="both"/>
        <w:rPr>
          <w:sz w:val="24"/>
          <w:szCs w:val="24"/>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2F938B1A" w14:textId="375A673D" w:rsidR="004F56CE" w:rsidRDefault="0040260D" w:rsidP="00227976">
      <w:pPr>
        <w:pStyle w:val="ReferenceHead"/>
      </w:pPr>
      <w:r>
        <w:t>References</w:t>
      </w:r>
    </w:p>
    <w:p w14:paraId="37F7E3D1" w14:textId="431A0DC3" w:rsidR="007F36B9" w:rsidRPr="007F36B9" w:rsidRDefault="00801A99" w:rsidP="007F36B9">
      <w:pPr>
        <w:widowControl w:val="0"/>
        <w:autoSpaceDE w:val="0"/>
        <w:autoSpaceDN w:val="0"/>
        <w:adjustRightInd w:val="0"/>
        <w:ind w:left="640" w:hanging="640"/>
        <w:rPr>
          <w:noProof/>
          <w:sz w:val="16"/>
          <w:szCs w:val="24"/>
        </w:rPr>
      </w:pPr>
      <w:r w:rsidRPr="00227976">
        <w:rPr>
          <w:sz w:val="16"/>
          <w:szCs w:val="16"/>
        </w:rPr>
        <w:fldChar w:fldCharType="begin" w:fldLock="1"/>
      </w:r>
      <w:r w:rsidRPr="00227976">
        <w:rPr>
          <w:sz w:val="16"/>
          <w:szCs w:val="16"/>
        </w:rPr>
        <w:instrText xml:space="preserve">ADDIN Mendeley Bibliography CSL_BIBLIOGRAPHY </w:instrText>
      </w:r>
      <w:r w:rsidRPr="00227976">
        <w:rPr>
          <w:sz w:val="16"/>
          <w:szCs w:val="16"/>
        </w:rPr>
        <w:fldChar w:fldCharType="separate"/>
      </w:r>
      <w:r w:rsidR="007F36B9" w:rsidRPr="007F36B9">
        <w:rPr>
          <w:noProof/>
          <w:sz w:val="16"/>
          <w:szCs w:val="24"/>
        </w:rPr>
        <w:t>[1]</w:t>
      </w:r>
      <w:r w:rsidR="007F36B9" w:rsidRPr="007F36B9">
        <w:rPr>
          <w:noProof/>
          <w:sz w:val="16"/>
          <w:szCs w:val="24"/>
        </w:rPr>
        <w:tab/>
        <w:t xml:space="preserve">F. Raab, E. Blood, T. Steiner, and H. Jones, “Magnetic Position and Orientation Tracking System,” </w:t>
      </w:r>
      <w:r w:rsidR="007F36B9" w:rsidRPr="007F36B9">
        <w:rPr>
          <w:i/>
          <w:iCs/>
          <w:noProof/>
          <w:sz w:val="16"/>
          <w:szCs w:val="24"/>
        </w:rPr>
        <w:t>IEEE Trans. Aerosp. Electron. Syst.</w:t>
      </w:r>
      <w:r w:rsidR="007F36B9" w:rsidRPr="007F36B9">
        <w:rPr>
          <w:noProof/>
          <w:sz w:val="16"/>
          <w:szCs w:val="24"/>
        </w:rPr>
        <w:t>, vol. AES-15, no. 5, pp. 709–718, Sep. 1979, doi: 10.1109/TAES.1979.308860.</w:t>
      </w:r>
    </w:p>
    <w:p w14:paraId="3BEB9F2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w:t>
      </w:r>
      <w:r w:rsidRPr="007F36B9">
        <w:rPr>
          <w:noProof/>
          <w:sz w:val="16"/>
          <w:szCs w:val="24"/>
        </w:rPr>
        <w:tab/>
        <w:t xml:space="preserve">R. A. Maclachlan </w:t>
      </w:r>
      <w:r w:rsidRPr="007F36B9">
        <w:rPr>
          <w:i/>
          <w:iCs/>
          <w:noProof/>
          <w:sz w:val="16"/>
          <w:szCs w:val="24"/>
        </w:rPr>
        <w:t>et al.</w:t>
      </w:r>
      <w:r w:rsidRPr="007F36B9">
        <w:rPr>
          <w:noProof/>
          <w:sz w:val="16"/>
          <w:szCs w:val="24"/>
        </w:rPr>
        <w:t xml:space="preserve">, “Electromagnetic tracker for active handheld robotic systems,” in </w:t>
      </w:r>
      <w:r w:rsidRPr="007F36B9">
        <w:rPr>
          <w:i/>
          <w:iCs/>
          <w:noProof/>
          <w:sz w:val="16"/>
          <w:szCs w:val="24"/>
        </w:rPr>
        <w:t>Proc IEEE Sensors Conf</w:t>
      </w:r>
      <w:r w:rsidRPr="007F36B9">
        <w:rPr>
          <w:noProof/>
          <w:sz w:val="16"/>
          <w:szCs w:val="24"/>
        </w:rPr>
        <w:t>, Jan. 2016, p. accepted, doi: 10.1109/ICSENS.2016.7808415.</w:t>
      </w:r>
    </w:p>
    <w:p w14:paraId="5946111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3]</w:t>
      </w:r>
      <w:r w:rsidRPr="007F36B9">
        <w:rPr>
          <w:noProof/>
          <w:sz w:val="16"/>
          <w:szCs w:val="24"/>
        </w:rPr>
        <w:tab/>
        <w:t xml:space="preserve">H. A. Jaeger </w:t>
      </w:r>
      <w:r w:rsidRPr="007F36B9">
        <w:rPr>
          <w:i/>
          <w:iCs/>
          <w:noProof/>
          <w:sz w:val="16"/>
          <w:szCs w:val="24"/>
        </w:rPr>
        <w:t>et al.</w:t>
      </w:r>
      <w:r w:rsidRPr="007F36B9">
        <w:rPr>
          <w:noProof/>
          <w:sz w:val="16"/>
          <w:szCs w:val="24"/>
        </w:rPr>
        <w:t xml:space="preserve">, “Anser EMT: the first open-source electromagnetic tracking platform for image-guided interventions,” </w:t>
      </w:r>
      <w:r w:rsidRPr="007F36B9">
        <w:rPr>
          <w:i/>
          <w:iCs/>
          <w:noProof/>
          <w:sz w:val="16"/>
          <w:szCs w:val="24"/>
        </w:rPr>
        <w:t>Int. J. Comput. Assist. Radiol. Surg.</w:t>
      </w:r>
      <w:r w:rsidRPr="007F36B9">
        <w:rPr>
          <w:noProof/>
          <w:sz w:val="16"/>
          <w:szCs w:val="24"/>
        </w:rPr>
        <w:t>, vol. 12, no. 6, pp. 1059–1067, 2017, doi: 10.1007/s11548-017-1568-7.</w:t>
      </w:r>
    </w:p>
    <w:p w14:paraId="700A320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4]</w:t>
      </w:r>
      <w:r w:rsidRPr="007F36B9">
        <w:rPr>
          <w:noProof/>
          <w:sz w:val="16"/>
          <w:szCs w:val="24"/>
        </w:rPr>
        <w:tab/>
        <w:t xml:space="preserve">W. Kim, J. Song, and F. C. Park, “Closed-Form Position and Orientation Estimation for a Three-Axis Electromagnetic Tracking System,” </w:t>
      </w:r>
      <w:r w:rsidRPr="007F36B9">
        <w:rPr>
          <w:i/>
          <w:iCs/>
          <w:noProof/>
          <w:sz w:val="16"/>
          <w:szCs w:val="24"/>
        </w:rPr>
        <w:t>IEEE Trans. Ind. Electron.</w:t>
      </w:r>
      <w:r w:rsidRPr="007F36B9">
        <w:rPr>
          <w:noProof/>
          <w:sz w:val="16"/>
          <w:szCs w:val="24"/>
        </w:rPr>
        <w:t>, vol. 65, no. 5, pp. 4331–4337, 2018, doi: 10.1109/TIE.2017.2760244.</w:t>
      </w:r>
    </w:p>
    <w:p w14:paraId="522D7FB2"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5]</w:t>
      </w:r>
      <w:r w:rsidRPr="007F36B9">
        <w:rPr>
          <w:noProof/>
          <w:sz w:val="16"/>
          <w:szCs w:val="24"/>
        </w:rPr>
        <w:tab/>
        <w:t xml:space="preserve">C. Hu, S. Song, X. Wang, M. Q.-H. H. Meng, and B. Li, “A novel positioning and orientation system based on three-axis magnetic coils,” </w:t>
      </w:r>
      <w:r w:rsidRPr="007F36B9">
        <w:rPr>
          <w:i/>
          <w:iCs/>
          <w:noProof/>
          <w:sz w:val="16"/>
          <w:szCs w:val="24"/>
        </w:rPr>
        <w:t>IEEE Trans. Magn.</w:t>
      </w:r>
      <w:r w:rsidRPr="007F36B9">
        <w:rPr>
          <w:noProof/>
          <w:sz w:val="16"/>
          <w:szCs w:val="24"/>
        </w:rPr>
        <w:t>, vol. 48, no. 7, pp. 2211–2219, Jul. 2012, doi: 10.1109/TMAG.2012.2188537.</w:t>
      </w:r>
    </w:p>
    <w:p w14:paraId="3688AB01"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6]</w:t>
      </w:r>
      <w:r w:rsidRPr="007F36B9">
        <w:rPr>
          <w:noProof/>
          <w:sz w:val="16"/>
          <w:szCs w:val="24"/>
        </w:rPr>
        <w:tab/>
        <w:t xml:space="preserve">M. Teixeira Silva, E. Santos, L. Batista, and J. Araújo, “Alternative Analytical Solution for Position and Orientation in Electromagnetic Motion Tracking Systems,” </w:t>
      </w:r>
      <w:r w:rsidRPr="007F36B9">
        <w:rPr>
          <w:i/>
          <w:iCs/>
          <w:noProof/>
          <w:sz w:val="16"/>
          <w:szCs w:val="24"/>
        </w:rPr>
        <w:t>WSEAS Trans. Syst.</w:t>
      </w:r>
      <w:r w:rsidRPr="007F36B9">
        <w:rPr>
          <w:noProof/>
          <w:sz w:val="16"/>
          <w:szCs w:val="24"/>
        </w:rPr>
        <w:t>, vol. 16, pp. 225–233, Aug. 2017.</w:t>
      </w:r>
    </w:p>
    <w:p w14:paraId="341508F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7]</w:t>
      </w:r>
      <w:r w:rsidRPr="007F36B9">
        <w:rPr>
          <w:noProof/>
          <w:sz w:val="16"/>
          <w:szCs w:val="24"/>
        </w:rPr>
        <w:tab/>
        <w:t>K. O’Donoghue, “Electromagnetic tracking and steering for catheter navigation,” University College Cork, 2014.</w:t>
      </w:r>
    </w:p>
    <w:p w14:paraId="260525F9"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8]</w:t>
      </w:r>
      <w:r w:rsidRPr="007F36B9">
        <w:rPr>
          <w:noProof/>
          <w:sz w:val="16"/>
          <w:szCs w:val="24"/>
        </w:rPr>
        <w:tab/>
        <w:t xml:space="preserve">T. Bien and G. Rose, “Algorithm for calibration of the electromagnetic tracking system,” in </w:t>
      </w:r>
      <w:r w:rsidRPr="007F36B9">
        <w:rPr>
          <w:i/>
          <w:iCs/>
          <w:noProof/>
          <w:sz w:val="16"/>
          <w:szCs w:val="24"/>
        </w:rPr>
        <w:t>Proceedings of 2012 IEEE-EMBS International Conference on Biomedical and Health Informatics</w:t>
      </w:r>
      <w:r w:rsidRPr="007F36B9">
        <w:rPr>
          <w:noProof/>
          <w:sz w:val="16"/>
          <w:szCs w:val="24"/>
        </w:rPr>
        <w:t>, 2012, pp. 85–88, doi: 10.1109/BHI.2012.6211512.</w:t>
      </w:r>
    </w:p>
    <w:p w14:paraId="2E8E972D"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9]</w:t>
      </w:r>
      <w:r w:rsidRPr="007F36B9">
        <w:rPr>
          <w:noProof/>
          <w:sz w:val="16"/>
          <w:szCs w:val="24"/>
        </w:rPr>
        <w:tab/>
        <w:t xml:space="preserve">A. Plotkin, V. Kucher, Y. Horen, and E. Paperno, “A New Calibration Procedure for Magnetic Tracking Systems,” </w:t>
      </w:r>
      <w:r w:rsidRPr="007F36B9">
        <w:rPr>
          <w:i/>
          <w:iCs/>
          <w:noProof/>
          <w:sz w:val="16"/>
          <w:szCs w:val="24"/>
        </w:rPr>
        <w:t>IEEE Trans. Magn.</w:t>
      </w:r>
      <w:r w:rsidRPr="007F36B9">
        <w:rPr>
          <w:noProof/>
          <w:sz w:val="16"/>
          <w:szCs w:val="24"/>
        </w:rPr>
        <w:t>, vol. 44, no. 11, pp. 4525–4528, Nov. 2008, doi: 10.1109/TMAG.2008.2003056.</w:t>
      </w:r>
    </w:p>
    <w:p w14:paraId="2F4A6B6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0]</w:t>
      </w:r>
      <w:r w:rsidRPr="007F36B9">
        <w:rPr>
          <w:noProof/>
          <w:sz w:val="16"/>
          <w:szCs w:val="24"/>
        </w:rPr>
        <w:tab/>
        <w:t xml:space="preserve">Xin Ge, Yifeng Wang, Ning Ding, Xiaomei Wu, Yuanyuan Wang, and Zuxiang Fang, “An Electromagnetic Tracking Method Using Rotating Orthogonal Coils,” </w:t>
      </w:r>
      <w:r w:rsidRPr="007F36B9">
        <w:rPr>
          <w:i/>
          <w:iCs/>
          <w:noProof/>
          <w:sz w:val="16"/>
          <w:szCs w:val="24"/>
        </w:rPr>
        <w:t>IEEE Trans. Magn.</w:t>
      </w:r>
      <w:r w:rsidRPr="007F36B9">
        <w:rPr>
          <w:noProof/>
          <w:sz w:val="16"/>
          <w:szCs w:val="24"/>
        </w:rPr>
        <w:t>, vol. 48, no. 12, pp. 4802–4810, Dec. 2012, doi: 10.1109/TMAG.2012.2203917.</w:t>
      </w:r>
    </w:p>
    <w:p w14:paraId="5506D78F"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1]</w:t>
      </w:r>
      <w:r w:rsidRPr="007F36B9">
        <w:rPr>
          <w:noProof/>
          <w:sz w:val="16"/>
          <w:szCs w:val="24"/>
        </w:rPr>
        <w:tab/>
        <w:t xml:space="preserve">M. Schneider and C. Stevens, “Development and testing of a new magnetic-tracking device for image guidance,” in </w:t>
      </w:r>
      <w:r w:rsidRPr="007F36B9">
        <w:rPr>
          <w:i/>
          <w:iCs/>
          <w:noProof/>
          <w:sz w:val="16"/>
          <w:szCs w:val="24"/>
        </w:rPr>
        <w:t>Medical Imaging 2007: Visualization and Image-Guided Procedures</w:t>
      </w:r>
      <w:r w:rsidRPr="007F36B9">
        <w:rPr>
          <w:noProof/>
          <w:sz w:val="16"/>
          <w:szCs w:val="24"/>
        </w:rPr>
        <w:t>, Mar. 2007, vol. 6505, pp. 65090I-65090I–11, doi: 10.1117/12.713249.</w:t>
      </w:r>
    </w:p>
    <w:p w14:paraId="028868F0"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lastRenderedPageBreak/>
        <w:t>[12]</w:t>
      </w:r>
      <w:r w:rsidRPr="007F36B9">
        <w:rPr>
          <w:noProof/>
          <w:sz w:val="16"/>
          <w:szCs w:val="24"/>
        </w:rPr>
        <w:tab/>
        <w:t>J. Hummel, M. Figl, M. Bax, R. Shahidi, H. Bergmann, and W. Birkfellner, “Evaluation of dynamic electromagnetic tracking deviation,” Feb. 2009, p. 72612U, doi: 10.1117/12.813645.</w:t>
      </w:r>
    </w:p>
    <w:p w14:paraId="462E667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3]</w:t>
      </w:r>
      <w:r w:rsidRPr="007F36B9">
        <w:rPr>
          <w:noProof/>
          <w:sz w:val="16"/>
          <w:szCs w:val="24"/>
        </w:rPr>
        <w:tab/>
        <w:t xml:space="preserve">D. Kügler </w:t>
      </w:r>
      <w:r w:rsidRPr="007F36B9">
        <w:rPr>
          <w:i/>
          <w:iCs/>
          <w:noProof/>
          <w:sz w:val="16"/>
          <w:szCs w:val="24"/>
        </w:rPr>
        <w:t>et al.</w:t>
      </w:r>
      <w:r w:rsidRPr="007F36B9">
        <w:rPr>
          <w:noProof/>
          <w:sz w:val="16"/>
          <w:szCs w:val="24"/>
        </w:rPr>
        <w:t xml:space="preserve">, “High-precision evaluation of electromagnetic tracking,” </w:t>
      </w:r>
      <w:r w:rsidRPr="007F36B9">
        <w:rPr>
          <w:i/>
          <w:iCs/>
          <w:noProof/>
          <w:sz w:val="16"/>
          <w:szCs w:val="24"/>
        </w:rPr>
        <w:t>Int. J. Comput. Assist. Radiol. Surg.</w:t>
      </w:r>
      <w:r w:rsidRPr="007F36B9">
        <w:rPr>
          <w:noProof/>
          <w:sz w:val="16"/>
          <w:szCs w:val="24"/>
        </w:rPr>
        <w:t>, vol. 14, no. 7, pp. 1127–1135, 2019, doi: 10.1007/s11548-019-01959-5.</w:t>
      </w:r>
    </w:p>
    <w:p w14:paraId="7D1D2A82"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4]</w:t>
      </w:r>
      <w:r w:rsidRPr="007F36B9">
        <w:rPr>
          <w:noProof/>
          <w:sz w:val="16"/>
          <w:szCs w:val="24"/>
        </w:rPr>
        <w:tab/>
        <w:t xml:space="preserve">D. D. Frantz, A. D. Wiles, S. E. Leis, and S. R. Kirsch, “Accuracy assessment protocols for electromagnetic tracking systems,” </w:t>
      </w:r>
      <w:r w:rsidRPr="007F36B9">
        <w:rPr>
          <w:i/>
          <w:iCs/>
          <w:noProof/>
          <w:sz w:val="16"/>
          <w:szCs w:val="24"/>
        </w:rPr>
        <w:t>Phys. Med. Biol.</w:t>
      </w:r>
      <w:r w:rsidRPr="007F36B9">
        <w:rPr>
          <w:noProof/>
          <w:sz w:val="16"/>
          <w:szCs w:val="24"/>
        </w:rPr>
        <w:t>, vol. 48, no. 14, pp. 2241–2251, Jul. 2003, doi: 10.1088/0031-9155/48/14/314.</w:t>
      </w:r>
    </w:p>
    <w:p w14:paraId="62F4C12C"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5]</w:t>
      </w:r>
      <w:r w:rsidRPr="007F36B9">
        <w:rPr>
          <w:noProof/>
          <w:sz w:val="16"/>
          <w:szCs w:val="24"/>
        </w:rPr>
        <w:tab/>
        <w:t xml:space="preserve">C. Nafis, V. Jensen, L. Beauregard, and P. Anderson, “Method for estimating dynamic EM tracking accuracy of surgical navigation tools,” in </w:t>
      </w:r>
      <w:r w:rsidRPr="007F36B9">
        <w:rPr>
          <w:i/>
          <w:iCs/>
          <w:noProof/>
          <w:sz w:val="16"/>
          <w:szCs w:val="24"/>
        </w:rPr>
        <w:t>Proc.SPIE</w:t>
      </w:r>
      <w:r w:rsidRPr="007F36B9">
        <w:rPr>
          <w:noProof/>
          <w:sz w:val="16"/>
          <w:szCs w:val="24"/>
        </w:rPr>
        <w:t>, Mar. 2006, vol. 6141, p. 61410K, doi: 10.1117/12.653448.</w:t>
      </w:r>
    </w:p>
    <w:p w14:paraId="62A3B03D"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6]</w:t>
      </w:r>
      <w:r w:rsidRPr="007F36B9">
        <w:rPr>
          <w:noProof/>
          <w:sz w:val="16"/>
          <w:szCs w:val="24"/>
        </w:rPr>
        <w:tab/>
        <w:t xml:space="preserve">A. M. Franz, T. Haidegger, W. Birkfellner, K. Cleary, T. M. Peters, and L. Maier-Hein, “Electromagnetic tracking in medicine -A review of technology, validation, and applications,” </w:t>
      </w:r>
      <w:r w:rsidRPr="007F36B9">
        <w:rPr>
          <w:i/>
          <w:iCs/>
          <w:noProof/>
          <w:sz w:val="16"/>
          <w:szCs w:val="24"/>
        </w:rPr>
        <w:t>IEEE Trans. Med. Imaging</w:t>
      </w:r>
      <w:r w:rsidRPr="007F36B9">
        <w:rPr>
          <w:noProof/>
          <w:sz w:val="16"/>
          <w:szCs w:val="24"/>
        </w:rPr>
        <w:t>, vol. 33, no. 8, pp. 1702–1725, 2014, doi: 10.1109/TMI.2014.2321777.</w:t>
      </w:r>
    </w:p>
    <w:p w14:paraId="3CAD0CA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7]</w:t>
      </w:r>
      <w:r w:rsidRPr="007F36B9">
        <w:rPr>
          <w:noProof/>
          <w:sz w:val="16"/>
          <w:szCs w:val="24"/>
        </w:rPr>
        <w:tab/>
        <w:t xml:space="preserve">J. B. Hummel </w:t>
      </w:r>
      <w:r w:rsidRPr="007F36B9">
        <w:rPr>
          <w:i/>
          <w:iCs/>
          <w:noProof/>
          <w:sz w:val="16"/>
          <w:szCs w:val="24"/>
        </w:rPr>
        <w:t>et al.</w:t>
      </w:r>
      <w:r w:rsidRPr="007F36B9">
        <w:rPr>
          <w:noProof/>
          <w:sz w:val="16"/>
          <w:szCs w:val="24"/>
        </w:rPr>
        <w:t xml:space="preserve">, “Design and application of an assessment protocol for electromagnetic tracking systems,” </w:t>
      </w:r>
      <w:r w:rsidRPr="007F36B9">
        <w:rPr>
          <w:i/>
          <w:iCs/>
          <w:noProof/>
          <w:sz w:val="16"/>
          <w:szCs w:val="24"/>
        </w:rPr>
        <w:t>Med. Phys.</w:t>
      </w:r>
      <w:r w:rsidRPr="007F36B9">
        <w:rPr>
          <w:noProof/>
          <w:sz w:val="16"/>
          <w:szCs w:val="24"/>
        </w:rPr>
        <w:t>, vol. 32, no. 7, p. 2371, 2005, doi: 10.1118/1.1944327.</w:t>
      </w:r>
    </w:p>
    <w:p w14:paraId="55CAF2C7"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8]</w:t>
      </w:r>
      <w:r w:rsidRPr="007F36B9">
        <w:rPr>
          <w:noProof/>
          <w:sz w:val="16"/>
          <w:szCs w:val="24"/>
        </w:rPr>
        <w:tab/>
        <w:t xml:space="preserve">E. Lugez, H. Sadjadi, D. R. Pichora, R. E. Ellis, S. G. Akl, and G. Fichtinger, “Electromagnetic tracking in surgical and interventional environments: usability study,” </w:t>
      </w:r>
      <w:r w:rsidRPr="007F36B9">
        <w:rPr>
          <w:i/>
          <w:iCs/>
          <w:noProof/>
          <w:sz w:val="16"/>
          <w:szCs w:val="24"/>
        </w:rPr>
        <w:t>Int. J. Comput. Assist. Radiol. Surg.</w:t>
      </w:r>
      <w:r w:rsidRPr="007F36B9">
        <w:rPr>
          <w:noProof/>
          <w:sz w:val="16"/>
          <w:szCs w:val="24"/>
        </w:rPr>
        <w:t>, vol. 10, no. 3, pp. 253–262, 2015, doi: 10.1007/s11548-014-1110-0.</w:t>
      </w:r>
    </w:p>
    <w:p w14:paraId="65D09827"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9]</w:t>
      </w:r>
      <w:r w:rsidRPr="007F36B9">
        <w:rPr>
          <w:noProof/>
          <w:sz w:val="16"/>
          <w:szCs w:val="24"/>
        </w:rPr>
        <w:tab/>
        <w:t xml:space="preserve">V. V. Kindratenko, “A survey of electromagnetic position tracker calibration techniques,” </w:t>
      </w:r>
      <w:r w:rsidRPr="007F36B9">
        <w:rPr>
          <w:i/>
          <w:iCs/>
          <w:noProof/>
          <w:sz w:val="16"/>
          <w:szCs w:val="24"/>
        </w:rPr>
        <w:t>Virtual Real.</w:t>
      </w:r>
      <w:r w:rsidRPr="007F36B9">
        <w:rPr>
          <w:noProof/>
          <w:sz w:val="16"/>
          <w:szCs w:val="24"/>
        </w:rPr>
        <w:t>, vol. 5, no. 3, pp. 169–182, Sep. 2000, doi: 10.1007/BF01409422.</w:t>
      </w:r>
    </w:p>
    <w:p w14:paraId="0E6A0489"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0]</w:t>
      </w:r>
      <w:r w:rsidRPr="007F36B9">
        <w:rPr>
          <w:noProof/>
          <w:sz w:val="16"/>
          <w:szCs w:val="24"/>
        </w:rPr>
        <w:tab/>
        <w:t xml:space="preserve">W. Birkfellner, F. Watzinger, F. Wanschitz, R. Ewers, and H. Bergmann, “Calibration of tracking systems in a surgical environment,” </w:t>
      </w:r>
      <w:r w:rsidRPr="007F36B9">
        <w:rPr>
          <w:i/>
          <w:iCs/>
          <w:noProof/>
          <w:sz w:val="16"/>
          <w:szCs w:val="24"/>
        </w:rPr>
        <w:t>IEEE Trans. Med. Imaging</w:t>
      </w:r>
      <w:r w:rsidRPr="007F36B9">
        <w:rPr>
          <w:noProof/>
          <w:sz w:val="16"/>
          <w:szCs w:val="24"/>
        </w:rPr>
        <w:t>, vol. 17, no. 5, pp. 737–742, 1998, doi: 10.1109/42.736028.</w:t>
      </w:r>
    </w:p>
    <w:p w14:paraId="143CB29F"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1]</w:t>
      </w:r>
      <w:r w:rsidRPr="007F36B9">
        <w:rPr>
          <w:noProof/>
          <w:sz w:val="16"/>
          <w:szCs w:val="24"/>
        </w:rPr>
        <w:tab/>
        <w:t xml:space="preserve">F. Attivissimo, A. D. Nisio, A. M. L. Lanzolla, and M. A. Ragolia, “Analysis of Position Estimation Techniques in a Surgical EM Tracking System,” </w:t>
      </w:r>
      <w:r w:rsidRPr="007F36B9">
        <w:rPr>
          <w:i/>
          <w:iCs/>
          <w:noProof/>
          <w:sz w:val="16"/>
          <w:szCs w:val="24"/>
        </w:rPr>
        <w:t>IEEE Sens. J.</w:t>
      </w:r>
      <w:r w:rsidRPr="007F36B9">
        <w:rPr>
          <w:noProof/>
          <w:sz w:val="16"/>
          <w:szCs w:val="24"/>
        </w:rPr>
        <w:t>, vol. 21, no. 13, pp. 14389–14396, 2021, doi: 10.1109/JSEN.2020.3042647.</w:t>
      </w:r>
    </w:p>
    <w:p w14:paraId="779D2FBC"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2]</w:t>
      </w:r>
      <w:r w:rsidRPr="007F36B9">
        <w:rPr>
          <w:noProof/>
          <w:sz w:val="16"/>
          <w:szCs w:val="24"/>
        </w:rPr>
        <w:tab/>
        <w:t xml:space="preserve">P. Corke, </w:t>
      </w:r>
      <w:r w:rsidRPr="007F36B9">
        <w:rPr>
          <w:i/>
          <w:iCs/>
          <w:noProof/>
          <w:sz w:val="16"/>
          <w:szCs w:val="24"/>
        </w:rPr>
        <w:t>Robotics, Vision and Control</w:t>
      </w:r>
      <w:r w:rsidRPr="007F36B9">
        <w:rPr>
          <w:noProof/>
          <w:sz w:val="16"/>
          <w:szCs w:val="24"/>
        </w:rPr>
        <w:t>, 2nd ed., vol. 118. Cham: Springer International Publishing, 2017.</w:t>
      </w:r>
    </w:p>
    <w:p w14:paraId="643D456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3]</w:t>
      </w:r>
      <w:r w:rsidRPr="007F36B9">
        <w:rPr>
          <w:noProof/>
          <w:sz w:val="16"/>
          <w:szCs w:val="24"/>
        </w:rPr>
        <w:tab/>
        <w:t xml:space="preserve">I. E. Sutherland, “Three-dimensional data input by tablet,” </w:t>
      </w:r>
      <w:r w:rsidRPr="007F36B9">
        <w:rPr>
          <w:i/>
          <w:iCs/>
          <w:noProof/>
          <w:sz w:val="16"/>
          <w:szCs w:val="24"/>
        </w:rPr>
        <w:t>Proc. IEEE</w:t>
      </w:r>
      <w:r w:rsidRPr="007F36B9">
        <w:rPr>
          <w:noProof/>
          <w:sz w:val="16"/>
          <w:szCs w:val="24"/>
        </w:rPr>
        <w:t>, vol. 62, no. 4, pp. 453–461, 1974.</w:t>
      </w:r>
    </w:p>
    <w:p w14:paraId="1D9CF91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4]</w:t>
      </w:r>
      <w:r w:rsidRPr="007F36B9">
        <w:rPr>
          <w:noProof/>
          <w:sz w:val="16"/>
          <w:szCs w:val="24"/>
        </w:rPr>
        <w:tab/>
        <w:t xml:space="preserve">G. H. White, “Basics of estimating measurement uncertainty,” </w:t>
      </w:r>
      <w:r w:rsidRPr="007F36B9">
        <w:rPr>
          <w:i/>
          <w:iCs/>
          <w:noProof/>
          <w:sz w:val="16"/>
          <w:szCs w:val="24"/>
        </w:rPr>
        <w:t>Clin. Biochem. Rev.</w:t>
      </w:r>
      <w:r w:rsidRPr="007F36B9">
        <w:rPr>
          <w:noProof/>
          <w:sz w:val="16"/>
          <w:szCs w:val="24"/>
        </w:rPr>
        <w:t>, vol. 29 Suppl 1, no. Suppl 1, pp. S53–S60, Aug. 2008, [Online]. Available: https://pubmed.ncbi.nlm.nih.gov/18852859.</w:t>
      </w:r>
    </w:p>
    <w:p w14:paraId="2A0D557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5]</w:t>
      </w:r>
      <w:r w:rsidRPr="007F36B9">
        <w:rPr>
          <w:noProof/>
          <w:sz w:val="16"/>
          <w:szCs w:val="24"/>
        </w:rPr>
        <w:tab/>
        <w:t xml:space="preserve">E. Paperno and A. Plotkin, “Cylindrical induction coil to accurately imitate the ideal magnetic dipole,” </w:t>
      </w:r>
      <w:r w:rsidRPr="007F36B9">
        <w:rPr>
          <w:i/>
          <w:iCs/>
          <w:noProof/>
          <w:sz w:val="16"/>
          <w:szCs w:val="24"/>
        </w:rPr>
        <w:t>Sensors Actuators, A Phys.</w:t>
      </w:r>
      <w:r w:rsidRPr="007F36B9">
        <w:rPr>
          <w:noProof/>
          <w:sz w:val="16"/>
          <w:szCs w:val="24"/>
        </w:rPr>
        <w:t>, vol. 112, no. 2–3, pp. 248–252, 2004, doi: 10.1016/j.sna.2004.01.004.</w:t>
      </w:r>
    </w:p>
    <w:p w14:paraId="5C950CE6"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6]</w:t>
      </w:r>
      <w:r w:rsidRPr="007F36B9">
        <w:rPr>
          <w:noProof/>
          <w:sz w:val="16"/>
          <w:szCs w:val="24"/>
        </w:rPr>
        <w:tab/>
        <w:t xml:space="preserve">T. Schroeder, “An accurate magnetic field solution for medical electromagnetic tracking coils at close range,” </w:t>
      </w:r>
      <w:r w:rsidRPr="007F36B9">
        <w:rPr>
          <w:i/>
          <w:iCs/>
          <w:noProof/>
          <w:sz w:val="16"/>
          <w:szCs w:val="24"/>
        </w:rPr>
        <w:t>J. Appl. Phys.</w:t>
      </w:r>
      <w:r w:rsidRPr="007F36B9">
        <w:rPr>
          <w:noProof/>
          <w:sz w:val="16"/>
          <w:szCs w:val="24"/>
        </w:rPr>
        <w:t>, vol. 117, no. 22, pp. 2–9, Jun. 2015, doi: 10.1063/1.4922667.</w:t>
      </w:r>
    </w:p>
    <w:p w14:paraId="5D1CBCC1" w14:textId="77777777" w:rsidR="007F36B9" w:rsidRPr="007F36B9" w:rsidRDefault="007F36B9" w:rsidP="007F36B9">
      <w:pPr>
        <w:widowControl w:val="0"/>
        <w:autoSpaceDE w:val="0"/>
        <w:autoSpaceDN w:val="0"/>
        <w:adjustRightInd w:val="0"/>
        <w:ind w:left="640" w:hanging="640"/>
        <w:rPr>
          <w:noProof/>
          <w:sz w:val="16"/>
        </w:rPr>
      </w:pPr>
      <w:r w:rsidRPr="007F36B9">
        <w:rPr>
          <w:noProof/>
          <w:sz w:val="16"/>
          <w:szCs w:val="24"/>
        </w:rPr>
        <w:t>[27]</w:t>
      </w:r>
      <w:r w:rsidRPr="007F36B9">
        <w:rPr>
          <w:noProof/>
          <w:sz w:val="16"/>
          <w:szCs w:val="24"/>
        </w:rPr>
        <w:tab/>
        <w:t xml:space="preserve">O. Talcoth and T. Rylander, “Optimization of sensor positions in magnetic tracking,” </w:t>
      </w:r>
      <w:r w:rsidRPr="007F36B9">
        <w:rPr>
          <w:i/>
          <w:iCs/>
          <w:noProof/>
          <w:sz w:val="16"/>
          <w:szCs w:val="24"/>
        </w:rPr>
        <w:t>Chalmers Univ. Technol. Tech. Rep.</w:t>
      </w:r>
      <w:r w:rsidRPr="007F36B9">
        <w:rPr>
          <w:noProof/>
          <w:sz w:val="16"/>
          <w:szCs w:val="24"/>
        </w:rPr>
        <w:t>, no. R015/2011, pp. 1–30, 2011, [Online]. Available: http://publications.lib.chalmers.se/records/fulltext/149466.pdf.</w:t>
      </w:r>
    </w:p>
    <w:p w14:paraId="171BE942" w14:textId="50B10DFB" w:rsidR="007B4603" w:rsidRPr="00227976" w:rsidRDefault="00801A99" w:rsidP="00227976">
      <w:pPr>
        <w:pStyle w:val="FigureCaption"/>
        <w:ind w:left="360" w:hanging="360"/>
      </w:pPr>
      <w:r w:rsidRPr="00227976">
        <w:fldChar w:fldCharType="end"/>
      </w:r>
    </w:p>
    <w:sectPr w:rsidR="007B4603" w:rsidRPr="00227976" w:rsidSect="004D5B7E">
      <w:headerReference w:type="default" r:id="rId30"/>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73848" w14:textId="77777777" w:rsidR="00A37FC3" w:rsidRDefault="00A37FC3">
      <w:r>
        <w:separator/>
      </w:r>
    </w:p>
  </w:endnote>
  <w:endnote w:type="continuationSeparator" w:id="0">
    <w:p w14:paraId="311FD1CE" w14:textId="77777777" w:rsidR="00A37FC3" w:rsidRDefault="00A37F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66E58" w14:textId="77777777" w:rsidR="00A37FC3" w:rsidRDefault="00A37FC3"/>
  </w:footnote>
  <w:footnote w:type="continuationSeparator" w:id="0">
    <w:p w14:paraId="0E73CAB0" w14:textId="77777777" w:rsidR="00A37FC3" w:rsidRDefault="00A37FC3">
      <w:r>
        <w:continuationSeparator/>
      </w:r>
    </w:p>
  </w:footnote>
  <w:footnote w:id="1">
    <w:p w14:paraId="2688F26B" w14:textId="2657F41D" w:rsidR="00C94FE1" w:rsidRDefault="00C94FE1">
      <w:pPr>
        <w:pStyle w:val="FootnoteText"/>
      </w:pPr>
      <w:r>
        <w:t xml:space="preserve">Manuscript received </w:t>
      </w:r>
      <w:r w:rsidR="008E6977">
        <w:t xml:space="preserve">September </w:t>
      </w:r>
      <w:r>
        <w:t>1, 2022. This work was supported in part by the U.S. National Institutes of Health under Grant</w:t>
      </w:r>
      <w:r w:rsidR="00641A41">
        <w:t>s</w:t>
      </w:r>
      <w:r>
        <w:t xml:space="preserve"> R01EB000526</w:t>
      </w:r>
      <w:r w:rsidR="00641A41">
        <w:t>,</w:t>
      </w:r>
      <w:r>
        <w:t xml:space="preserve"> R01EB024564</w:t>
      </w:r>
      <w:r w:rsidR="00641A41">
        <w:t>, and R01HL105911</w:t>
      </w:r>
      <w:r>
        <w:t>.</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Claudia Pelle and Elena De Momi are with the Department of Electronics, Information and Bioengineering, Politecnico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3C75"/>
    <w:rsid w:val="00011CED"/>
    <w:rsid w:val="00013A05"/>
    <w:rsid w:val="00022840"/>
    <w:rsid w:val="00023879"/>
    <w:rsid w:val="00023C3E"/>
    <w:rsid w:val="00024475"/>
    <w:rsid w:val="00024ECA"/>
    <w:rsid w:val="00025757"/>
    <w:rsid w:val="0003410F"/>
    <w:rsid w:val="0003695A"/>
    <w:rsid w:val="00036FC9"/>
    <w:rsid w:val="00037006"/>
    <w:rsid w:val="00041A24"/>
    <w:rsid w:val="00042B8D"/>
    <w:rsid w:val="00042D59"/>
    <w:rsid w:val="00042E13"/>
    <w:rsid w:val="000435A5"/>
    <w:rsid w:val="00043A81"/>
    <w:rsid w:val="000453F5"/>
    <w:rsid w:val="00047C80"/>
    <w:rsid w:val="00050FB8"/>
    <w:rsid w:val="000526EB"/>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08F"/>
    <w:rsid w:val="000908DE"/>
    <w:rsid w:val="000917BF"/>
    <w:rsid w:val="00091ED4"/>
    <w:rsid w:val="00092171"/>
    <w:rsid w:val="0009562B"/>
    <w:rsid w:val="000A023C"/>
    <w:rsid w:val="000A0C2F"/>
    <w:rsid w:val="000A168B"/>
    <w:rsid w:val="000A25DC"/>
    <w:rsid w:val="000A3380"/>
    <w:rsid w:val="000A6E3E"/>
    <w:rsid w:val="000A7055"/>
    <w:rsid w:val="000A7C8D"/>
    <w:rsid w:val="000B3AA5"/>
    <w:rsid w:val="000B73E9"/>
    <w:rsid w:val="000B785B"/>
    <w:rsid w:val="000C35AA"/>
    <w:rsid w:val="000C47B5"/>
    <w:rsid w:val="000D126B"/>
    <w:rsid w:val="000D14C7"/>
    <w:rsid w:val="000D2BDE"/>
    <w:rsid w:val="000D4675"/>
    <w:rsid w:val="000D5646"/>
    <w:rsid w:val="000D5D29"/>
    <w:rsid w:val="000D6E5A"/>
    <w:rsid w:val="000E11B6"/>
    <w:rsid w:val="000E7D0C"/>
    <w:rsid w:val="000F6725"/>
    <w:rsid w:val="000F7993"/>
    <w:rsid w:val="00100EAB"/>
    <w:rsid w:val="00104A78"/>
    <w:rsid w:val="00104BB0"/>
    <w:rsid w:val="00105031"/>
    <w:rsid w:val="00106602"/>
    <w:rsid w:val="0010794E"/>
    <w:rsid w:val="00112F44"/>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829C8"/>
    <w:rsid w:val="00193657"/>
    <w:rsid w:val="0019790A"/>
    <w:rsid w:val="00197D6E"/>
    <w:rsid w:val="001A3B9A"/>
    <w:rsid w:val="001A42CF"/>
    <w:rsid w:val="001A563C"/>
    <w:rsid w:val="001A60B1"/>
    <w:rsid w:val="001A60E2"/>
    <w:rsid w:val="001B2446"/>
    <w:rsid w:val="001B2686"/>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C5C"/>
    <w:rsid w:val="001F4CB3"/>
    <w:rsid w:val="001F56CF"/>
    <w:rsid w:val="00203288"/>
    <w:rsid w:val="00204478"/>
    <w:rsid w:val="00206520"/>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27976"/>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0BF"/>
    <w:rsid w:val="002B3C5E"/>
    <w:rsid w:val="002B51EF"/>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65B5"/>
    <w:rsid w:val="00327E13"/>
    <w:rsid w:val="00327EFA"/>
    <w:rsid w:val="00330FF2"/>
    <w:rsid w:val="003320CE"/>
    <w:rsid w:val="00332AFC"/>
    <w:rsid w:val="0033358E"/>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13F5"/>
    <w:rsid w:val="003C3322"/>
    <w:rsid w:val="003C334B"/>
    <w:rsid w:val="003C3CFB"/>
    <w:rsid w:val="003C5F06"/>
    <w:rsid w:val="003C68C2"/>
    <w:rsid w:val="003C6978"/>
    <w:rsid w:val="003C6E0D"/>
    <w:rsid w:val="003C70B7"/>
    <w:rsid w:val="003C7129"/>
    <w:rsid w:val="003D05E3"/>
    <w:rsid w:val="003D1EBF"/>
    <w:rsid w:val="003D3791"/>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0A0D"/>
    <w:rsid w:val="00470D79"/>
    <w:rsid w:val="00473671"/>
    <w:rsid w:val="00473C1D"/>
    <w:rsid w:val="00481A31"/>
    <w:rsid w:val="0048272C"/>
    <w:rsid w:val="00482F47"/>
    <w:rsid w:val="00484761"/>
    <w:rsid w:val="00484DD5"/>
    <w:rsid w:val="00486F37"/>
    <w:rsid w:val="00490134"/>
    <w:rsid w:val="0049102C"/>
    <w:rsid w:val="004935C1"/>
    <w:rsid w:val="004943D7"/>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1462"/>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37716"/>
    <w:rsid w:val="006405AD"/>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5969"/>
    <w:rsid w:val="00696515"/>
    <w:rsid w:val="006A477A"/>
    <w:rsid w:val="006A6759"/>
    <w:rsid w:val="006B1F1D"/>
    <w:rsid w:val="006B37C2"/>
    <w:rsid w:val="006B54C5"/>
    <w:rsid w:val="006B7198"/>
    <w:rsid w:val="006B780B"/>
    <w:rsid w:val="006B7F03"/>
    <w:rsid w:val="006C26D3"/>
    <w:rsid w:val="006C44D2"/>
    <w:rsid w:val="006C4BC9"/>
    <w:rsid w:val="006C53CC"/>
    <w:rsid w:val="006C6C70"/>
    <w:rsid w:val="006C7307"/>
    <w:rsid w:val="006D0806"/>
    <w:rsid w:val="006D30E3"/>
    <w:rsid w:val="006D4A40"/>
    <w:rsid w:val="006D513E"/>
    <w:rsid w:val="006E38CB"/>
    <w:rsid w:val="006E6C2F"/>
    <w:rsid w:val="006E73A4"/>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61015"/>
    <w:rsid w:val="007623EB"/>
    <w:rsid w:val="0076355A"/>
    <w:rsid w:val="007647B2"/>
    <w:rsid w:val="007707AB"/>
    <w:rsid w:val="00774932"/>
    <w:rsid w:val="00780668"/>
    <w:rsid w:val="00782F26"/>
    <w:rsid w:val="00785D01"/>
    <w:rsid w:val="007870FD"/>
    <w:rsid w:val="007877E0"/>
    <w:rsid w:val="007908BF"/>
    <w:rsid w:val="00792D83"/>
    <w:rsid w:val="0079308B"/>
    <w:rsid w:val="0079690C"/>
    <w:rsid w:val="007975ED"/>
    <w:rsid w:val="007A3AF5"/>
    <w:rsid w:val="007A7D60"/>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7A9A"/>
    <w:rsid w:val="008115B2"/>
    <w:rsid w:val="00813261"/>
    <w:rsid w:val="00813475"/>
    <w:rsid w:val="008142B6"/>
    <w:rsid w:val="0081663F"/>
    <w:rsid w:val="008168C9"/>
    <w:rsid w:val="00816B60"/>
    <w:rsid w:val="008175D8"/>
    <w:rsid w:val="00821216"/>
    <w:rsid w:val="008225B9"/>
    <w:rsid w:val="008233A8"/>
    <w:rsid w:val="00823624"/>
    <w:rsid w:val="00825E3D"/>
    <w:rsid w:val="00825FFF"/>
    <w:rsid w:val="00830F46"/>
    <w:rsid w:val="008322F1"/>
    <w:rsid w:val="00832F8E"/>
    <w:rsid w:val="008332A1"/>
    <w:rsid w:val="00837E47"/>
    <w:rsid w:val="00842100"/>
    <w:rsid w:val="00842555"/>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5BC"/>
    <w:rsid w:val="008A30C3"/>
    <w:rsid w:val="008A3C23"/>
    <w:rsid w:val="008A6E76"/>
    <w:rsid w:val="008B074E"/>
    <w:rsid w:val="008B1DD0"/>
    <w:rsid w:val="008B23C2"/>
    <w:rsid w:val="008B5547"/>
    <w:rsid w:val="008B6134"/>
    <w:rsid w:val="008B702D"/>
    <w:rsid w:val="008C08E1"/>
    <w:rsid w:val="008C49CC"/>
    <w:rsid w:val="008C504B"/>
    <w:rsid w:val="008C606D"/>
    <w:rsid w:val="008C6E77"/>
    <w:rsid w:val="008C7336"/>
    <w:rsid w:val="008C75A9"/>
    <w:rsid w:val="008C77DC"/>
    <w:rsid w:val="008D236B"/>
    <w:rsid w:val="008D4E9B"/>
    <w:rsid w:val="008D69E9"/>
    <w:rsid w:val="008D73C0"/>
    <w:rsid w:val="008E0645"/>
    <w:rsid w:val="008E3074"/>
    <w:rsid w:val="008E44D2"/>
    <w:rsid w:val="008E6977"/>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17CC3"/>
    <w:rsid w:val="009207F2"/>
    <w:rsid w:val="00924FA9"/>
    <w:rsid w:val="0092625A"/>
    <w:rsid w:val="00930350"/>
    <w:rsid w:val="00933CD6"/>
    <w:rsid w:val="0093502E"/>
    <w:rsid w:val="00935D0A"/>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36E8"/>
    <w:rsid w:val="009849C7"/>
    <w:rsid w:val="00985509"/>
    <w:rsid w:val="00985A33"/>
    <w:rsid w:val="00987A57"/>
    <w:rsid w:val="00990E5B"/>
    <w:rsid w:val="00992E76"/>
    <w:rsid w:val="0099524F"/>
    <w:rsid w:val="00996056"/>
    <w:rsid w:val="00997C95"/>
    <w:rsid w:val="009A0DDE"/>
    <w:rsid w:val="009A1F6E"/>
    <w:rsid w:val="009A53FE"/>
    <w:rsid w:val="009B7FE1"/>
    <w:rsid w:val="009C06A2"/>
    <w:rsid w:val="009C1CE4"/>
    <w:rsid w:val="009C29CA"/>
    <w:rsid w:val="009C3E27"/>
    <w:rsid w:val="009C7D17"/>
    <w:rsid w:val="009D17A9"/>
    <w:rsid w:val="009D4057"/>
    <w:rsid w:val="009D5661"/>
    <w:rsid w:val="009D6ED8"/>
    <w:rsid w:val="009D7BC7"/>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F4A"/>
    <w:rsid w:val="00A31383"/>
    <w:rsid w:val="00A31888"/>
    <w:rsid w:val="00A3534F"/>
    <w:rsid w:val="00A37FC3"/>
    <w:rsid w:val="00A40127"/>
    <w:rsid w:val="00A4314A"/>
    <w:rsid w:val="00A44A05"/>
    <w:rsid w:val="00A472F1"/>
    <w:rsid w:val="00A5213C"/>
    <w:rsid w:val="00A5237D"/>
    <w:rsid w:val="00A52CCA"/>
    <w:rsid w:val="00A53085"/>
    <w:rsid w:val="00A554A3"/>
    <w:rsid w:val="00A61BFC"/>
    <w:rsid w:val="00A65A45"/>
    <w:rsid w:val="00A70980"/>
    <w:rsid w:val="00A70C07"/>
    <w:rsid w:val="00A7108C"/>
    <w:rsid w:val="00A73326"/>
    <w:rsid w:val="00A740F1"/>
    <w:rsid w:val="00A758EA"/>
    <w:rsid w:val="00A801B2"/>
    <w:rsid w:val="00A81D82"/>
    <w:rsid w:val="00A8389F"/>
    <w:rsid w:val="00A848FF"/>
    <w:rsid w:val="00A85734"/>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F17"/>
    <w:rsid w:val="00AC2536"/>
    <w:rsid w:val="00AC3595"/>
    <w:rsid w:val="00AC4850"/>
    <w:rsid w:val="00AD0B12"/>
    <w:rsid w:val="00AD163D"/>
    <w:rsid w:val="00AD4472"/>
    <w:rsid w:val="00AD51EC"/>
    <w:rsid w:val="00AE0EB6"/>
    <w:rsid w:val="00AE477D"/>
    <w:rsid w:val="00AE5127"/>
    <w:rsid w:val="00AE5DBA"/>
    <w:rsid w:val="00AF08D8"/>
    <w:rsid w:val="00AF21EB"/>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2E61"/>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7CB"/>
    <w:rsid w:val="00B912B1"/>
    <w:rsid w:val="00B971B0"/>
    <w:rsid w:val="00BA137B"/>
    <w:rsid w:val="00BA16E3"/>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2671"/>
    <w:rsid w:val="00BF629B"/>
    <w:rsid w:val="00BF655C"/>
    <w:rsid w:val="00C014CC"/>
    <w:rsid w:val="00C0382A"/>
    <w:rsid w:val="00C04A43"/>
    <w:rsid w:val="00C075EF"/>
    <w:rsid w:val="00C11E83"/>
    <w:rsid w:val="00C12C23"/>
    <w:rsid w:val="00C1628C"/>
    <w:rsid w:val="00C16780"/>
    <w:rsid w:val="00C21640"/>
    <w:rsid w:val="00C2317B"/>
    <w:rsid w:val="00C23353"/>
    <w:rsid w:val="00C2378A"/>
    <w:rsid w:val="00C246B5"/>
    <w:rsid w:val="00C24B91"/>
    <w:rsid w:val="00C26E13"/>
    <w:rsid w:val="00C2787D"/>
    <w:rsid w:val="00C27D62"/>
    <w:rsid w:val="00C27E53"/>
    <w:rsid w:val="00C30245"/>
    <w:rsid w:val="00C31C89"/>
    <w:rsid w:val="00C32B67"/>
    <w:rsid w:val="00C34A85"/>
    <w:rsid w:val="00C36B0A"/>
    <w:rsid w:val="00C378A1"/>
    <w:rsid w:val="00C37E06"/>
    <w:rsid w:val="00C44F75"/>
    <w:rsid w:val="00C457FD"/>
    <w:rsid w:val="00C45ACE"/>
    <w:rsid w:val="00C5605F"/>
    <w:rsid w:val="00C60B28"/>
    <w:rsid w:val="00C6122C"/>
    <w:rsid w:val="00C621D6"/>
    <w:rsid w:val="00C6638D"/>
    <w:rsid w:val="00C7021C"/>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59CB"/>
    <w:rsid w:val="00CA5CCB"/>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3320"/>
    <w:rsid w:val="00CE4F2B"/>
    <w:rsid w:val="00CF0277"/>
    <w:rsid w:val="00CF4B2A"/>
    <w:rsid w:val="00CF5FC2"/>
    <w:rsid w:val="00CF68D6"/>
    <w:rsid w:val="00CF7F78"/>
    <w:rsid w:val="00D06623"/>
    <w:rsid w:val="00D13792"/>
    <w:rsid w:val="00D14C6B"/>
    <w:rsid w:val="00D16F1F"/>
    <w:rsid w:val="00D17DE9"/>
    <w:rsid w:val="00D17E9F"/>
    <w:rsid w:val="00D205A5"/>
    <w:rsid w:val="00D25215"/>
    <w:rsid w:val="00D2610A"/>
    <w:rsid w:val="00D270A8"/>
    <w:rsid w:val="00D35D99"/>
    <w:rsid w:val="00D365D2"/>
    <w:rsid w:val="00D37D9D"/>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4A52"/>
    <w:rsid w:val="00D95521"/>
    <w:rsid w:val="00D97A6D"/>
    <w:rsid w:val="00DA258C"/>
    <w:rsid w:val="00DA34E4"/>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483C"/>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0997"/>
    <w:rsid w:val="00E71167"/>
    <w:rsid w:val="00E7288A"/>
    <w:rsid w:val="00E82CE9"/>
    <w:rsid w:val="00E850EB"/>
    <w:rsid w:val="00E90EE2"/>
    <w:rsid w:val="00E918F5"/>
    <w:rsid w:val="00E96338"/>
    <w:rsid w:val="00E965C5"/>
    <w:rsid w:val="00E96A3A"/>
    <w:rsid w:val="00E97402"/>
    <w:rsid w:val="00E97B99"/>
    <w:rsid w:val="00EA0D73"/>
    <w:rsid w:val="00EA31DE"/>
    <w:rsid w:val="00EB2E9D"/>
    <w:rsid w:val="00EB32A9"/>
    <w:rsid w:val="00EB3AD2"/>
    <w:rsid w:val="00EB67E7"/>
    <w:rsid w:val="00ED1E14"/>
    <w:rsid w:val="00ED2C0A"/>
    <w:rsid w:val="00ED4EEE"/>
    <w:rsid w:val="00ED6686"/>
    <w:rsid w:val="00ED7D38"/>
    <w:rsid w:val="00EE0D2E"/>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6E38"/>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A04CE"/>
    <w:rsid w:val="00FA0B9F"/>
    <w:rsid w:val="00FA1C1A"/>
    <w:rsid w:val="00FA3F97"/>
    <w:rsid w:val="00FA4393"/>
    <w:rsid w:val="00FA55D1"/>
    <w:rsid w:val="00FA5788"/>
    <w:rsid w:val="00FA6777"/>
    <w:rsid w:val="00FB069E"/>
    <w:rsid w:val="00FB2894"/>
    <w:rsid w:val="00FB3146"/>
    <w:rsid w:val="00FB4070"/>
    <w:rsid w:val="00FB550A"/>
    <w:rsid w:val="00FB5D88"/>
    <w:rsid w:val="00FC0B7B"/>
    <w:rsid w:val="00FC24A7"/>
    <w:rsid w:val="00FC5C63"/>
    <w:rsid w:val="00FD1F94"/>
    <w:rsid w:val="00FD347F"/>
    <w:rsid w:val="00FD5CD3"/>
    <w:rsid w:val="00FD64FC"/>
    <w:rsid w:val="00FD6752"/>
    <w:rsid w:val="00FE15B5"/>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sv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sv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svg"/><Relationship Id="rId27" Type="http://schemas.openxmlformats.org/officeDocument/2006/relationships/image" Target="media/image20.svg"/><Relationship Id="rId3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194</TotalTime>
  <Pages>12</Pages>
  <Words>25523</Words>
  <Characters>145487</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70669</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Cameron N Riviere</cp:lastModifiedBy>
  <cp:revision>39</cp:revision>
  <cp:lastPrinted>2021-12-22T23:01:00Z</cp:lastPrinted>
  <dcterms:created xsi:type="dcterms:W3CDTF">2022-07-01T18:27:00Z</dcterms:created>
  <dcterms:modified xsi:type="dcterms:W3CDTF">2022-08-27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